
                </c:pt>
                <c:pt idx="25647">
                  <c:v>-96.581000000000003</c:v>
                </c:pt>
                <c:pt idx="25648">
                  <c:v>-96.579000000000008</c:v>
                </c:pt>
                <c:pt idx="25649">
                  <c:v>-96.576999999999998</c:v>
                </c:pt>
                <c:pt idx="25650">
                  <c:v>-96.575000000000003</c:v>
                </c:pt>
                <c:pt idx="25651">
                  <c:v>-96.573000000000008</c:v>
                </c:pt>
                <c:pt idx="25652">
                  <c:v>-96.570999999999998</c:v>
                </c:pt>
                <c:pt idx="25653">
                  <c:v>-96.569000000000003</c:v>
                </c:pt>
                <c:pt idx="25654">
                  <c:v>-96.567000000000007</c:v>
                </c:pt>
                <c:pt idx="25655">
                  <c:v>-96.564999999999998</c:v>
                </c:pt>
                <c:pt idx="25656">
                  <c:v>-96.563000000000002</c:v>
                </c:pt>
                <c:pt idx="25657">
                  <c:v>-96.561000000000007</c:v>
                </c:pt>
                <c:pt idx="25658">
                  <c:v>-96.558999999999997</c:v>
                </c:pt>
                <c:pt idx="25659">
                  <c:v>-96.557000000000002</c:v>
                </c:pt>
                <c:pt idx="25660">
                  <c:v>-96.555000000000007</c:v>
                </c:pt>
                <c:pt idx="25661">
                  <c:v>-96.552999999999997</c:v>
                </c:pt>
                <c:pt idx="25662">
                  <c:v>-96.551000000000002</c:v>
                </c:pt>
                <c:pt idx="25663">
                  <c:v>-96.549000000000007</c:v>
                </c:pt>
                <c:pt idx="25664">
                  <c:v>-96.546999999999997</c:v>
                </c:pt>
                <c:pt idx="25665">
                  <c:v>-96.545000000000002</c:v>
                </c:pt>
                <c:pt idx="25666">
                  <c:v>-96.543000000000006</c:v>
                </c:pt>
                <c:pt idx="25667">
                  <c:v>-96.540999999999997</c:v>
                </c:pt>
                <c:pt idx="25668">
                  <c:v>-96.539000000000001</c:v>
                </c:pt>
                <c:pt idx="25669">
                  <c:v>-96.537000000000006</c:v>
                </c:pt>
                <c:pt idx="25670">
                  <c:v>-96.534999999999997</c:v>
                </c:pt>
                <c:pt idx="25671">
                  <c:v>-96.533000000000001</c:v>
                </c:pt>
                <c:pt idx="25672">
                  <c:v>-96.531000000000006</c:v>
                </c:pt>
                <c:pt idx="25673">
                  <c:v>-96.528999999999996</c:v>
                </c:pt>
                <c:pt idx="25674">
                  <c:v>-96.527000000000001</c:v>
                </c:pt>
                <c:pt idx="25675">
                  <c:v>-96.525000000000006</c:v>
                </c:pt>
                <c:pt idx="25676">
                  <c:v>-96.522999999999996</c:v>
                </c:pt>
                <c:pt idx="25677">
                  <c:v>-96.521000000000001</c:v>
                </c:pt>
                <c:pt idx="25678">
                  <c:v>-96.519000000000005</c:v>
                </c:pt>
                <c:pt idx="25679">
                  <c:v>-96.516999999999996</c:v>
                </c:pt>
                <c:pt idx="25680">
                  <c:v>-96.515000000000001</c:v>
                </c:pt>
                <c:pt idx="25681">
                  <c:v>-96.513000000000005</c:v>
                </c:pt>
                <c:pt idx="25682">
                  <c:v>-96.510999999999996</c:v>
                </c:pt>
                <c:pt idx="25683">
                  <c:v>-96.509</c:v>
                </c:pt>
                <c:pt idx="25684">
                  <c:v>-96.507000000000005</c:v>
                </c:pt>
                <c:pt idx="25685">
                  <c:v>-96.504999999999995</c:v>
                </c:pt>
                <c:pt idx="25686">
                  <c:v>-96.503</c:v>
                </c:pt>
                <c:pt idx="25687">
                  <c:v>-96.501000000000005</c:v>
                </c:pt>
                <c:pt idx="25688">
                  <c:v>-96.498999999999995</c:v>
                </c:pt>
                <c:pt idx="25689">
                  <c:v>-96.497</c:v>
                </c:pt>
                <c:pt idx="25690">
                  <c:v>-96.495000000000005</c:v>
                </c:pt>
                <c:pt idx="25691">
                  <c:v>-96.492999999999995</c:v>
                </c:pt>
                <c:pt idx="25692">
                  <c:v>-96.491</c:v>
                </c:pt>
                <c:pt idx="25693">
                  <c:v>-96.489000000000004</c:v>
                </c:pt>
                <c:pt idx="25694">
                  <c:v>-96.486999999999995</c:v>
                </c:pt>
                <c:pt idx="25695">
                  <c:v>-96.484999999999999</c:v>
                </c:pt>
                <c:pt idx="25696">
                  <c:v>-96.483000000000004</c:v>
                </c:pt>
                <c:pt idx="25697">
                  <c:v>-96.480999999999995</c:v>
                </c:pt>
                <c:pt idx="25698">
                  <c:v>-96.478999999999999</c:v>
                </c:pt>
                <c:pt idx="25699">
                  <c:v>-96.477000000000004</c:v>
                </c:pt>
                <c:pt idx="25700">
                  <c:v>-96.474999999999994</c:v>
                </c:pt>
                <c:pt idx="25701">
                  <c:v>-96.472999999999999</c:v>
                </c:pt>
                <c:pt idx="25702">
                  <c:v>-96.471000000000004</c:v>
                </c:pt>
                <c:pt idx="25703">
                  <c:v>-96.468999999999994</c:v>
                </c:pt>
                <c:pt idx="25704">
                  <c:v>-96.466999999999999</c:v>
                </c:pt>
                <c:pt idx="25705">
                  <c:v>-96.465000000000003</c:v>
                </c:pt>
                <c:pt idx="25706">
                  <c:v>-96.462999999999994</c:v>
                </c:pt>
                <c:pt idx="25707">
                  <c:v>-96.460999999999999</c:v>
                </c:pt>
                <c:pt idx="25708">
                  <c:v>-96.459000000000003</c:v>
                </c:pt>
                <c:pt idx="25709">
                  <c:v>-96.456999999999994</c:v>
                </c:pt>
                <c:pt idx="25710">
                  <c:v>-96.454999999999998</c:v>
                </c:pt>
                <c:pt idx="25711">
                  <c:v>-96.453000000000003</c:v>
                </c:pt>
                <c:pt idx="25712">
                  <c:v>-96.450999999999993</c:v>
                </c:pt>
                <c:pt idx="25713">
                  <c:v>-96.448999999999998</c:v>
                </c:pt>
                <c:pt idx="25714">
                  <c:v>-96.447000000000003</c:v>
                </c:pt>
                <c:pt idx="25715">
                  <c:v>-96.444999999999993</c:v>
                </c:pt>
                <c:pt idx="25716">
                  <c:v>-96.442999999999998</c:v>
                </c:pt>
                <c:pt idx="25717">
                  <c:v>-96.441000000000003</c:v>
                </c:pt>
                <c:pt idx="25718">
                  <c:v>-96.438999999999993</c:v>
                </c:pt>
                <c:pt idx="25719">
                  <c:v>-96.436999999999998</c:v>
                </c:pt>
                <c:pt idx="25720">
                  <c:v>-96.435000000000002</c:v>
                </c:pt>
                <c:pt idx="25721">
                  <c:v>-96.432999999999993</c:v>
                </c:pt>
                <c:pt idx="25722">
                  <c:v>-96.430999999999997</c:v>
                </c:pt>
                <c:pt idx="25723">
                  <c:v>-96.429000000000002</c:v>
                </c:pt>
                <c:pt idx="25724">
                  <c:v>-96.426999999999992</c:v>
                </c:pt>
                <c:pt idx="25725">
                  <c:v>-96.424999999999997</c:v>
                </c:pt>
                <c:pt idx="25726">
                  <c:v>-96.423000000000002</c:v>
                </c:pt>
                <c:pt idx="25727">
                  <c:v>-96.420999999999992</c:v>
                </c:pt>
                <c:pt idx="25728">
                  <c:v>-96.418999999999997</c:v>
                </c:pt>
                <c:pt idx="25729">
                  <c:v>-96.417000000000002</c:v>
                </c:pt>
                <c:pt idx="25730">
                  <c:v>-96.414999999999992</c:v>
                </c:pt>
                <c:pt idx="25731">
                  <c:v>-96.412999999999997</c:v>
                </c:pt>
                <c:pt idx="25732">
                  <c:v>-96.411000000000001</c:v>
                </c:pt>
                <c:pt idx="25733">
                  <c:v>-96.408999999999992</c:v>
                </c:pt>
                <c:pt idx="25734">
                  <c:v>-96.406999999999996</c:v>
                </c:pt>
                <c:pt idx="25735">
                  <c:v>-96.405000000000001</c:v>
                </c:pt>
                <c:pt idx="25736">
                  <c:v>-96.402999999999992</c:v>
                </c:pt>
                <c:pt idx="25737">
                  <c:v>-96.40100000000001</c:v>
                </c:pt>
                <c:pt idx="25738">
                  <c:v>-96.399000000000001</c:v>
                </c:pt>
                <c:pt idx="25739">
                  <c:v>-96.396999999999991</c:v>
                </c:pt>
                <c:pt idx="25740">
                  <c:v>-96.39500000000001</c:v>
                </c:pt>
                <c:pt idx="25741">
                  <c:v>-96.393000000000001</c:v>
                </c:pt>
                <c:pt idx="25742">
                  <c:v>-96.390999999999991</c:v>
                </c:pt>
                <c:pt idx="25743">
                  <c:v>-96.38900000000001</c:v>
                </c:pt>
                <c:pt idx="25744">
                  <c:v>-96.387</c:v>
                </c:pt>
                <c:pt idx="25745">
                  <c:v>-96.384999999999991</c:v>
                </c:pt>
                <c:pt idx="25746">
                  <c:v>-96.38300000000001</c:v>
                </c:pt>
                <c:pt idx="25747">
                  <c:v>-96.381</c:v>
                </c:pt>
                <c:pt idx="25748">
                  <c:v>-96.378999999999991</c:v>
                </c:pt>
                <c:pt idx="25749">
                  <c:v>-96.37700000000001</c:v>
                </c:pt>
                <c:pt idx="25750">
                  <c:v>-96.375</c:v>
                </c:pt>
                <c:pt idx="25751">
                  <c:v>-96.37299999999999</c:v>
                </c:pt>
                <c:pt idx="25752">
                  <c:v>-96.371000000000009</c:v>
                </c:pt>
                <c:pt idx="25753">
                  <c:v>-96.369</c:v>
                </c:pt>
                <c:pt idx="25754">
                  <c:v>-96.36699999999999</c:v>
                </c:pt>
                <c:pt idx="25755">
                  <c:v>-96.365000000000009</c:v>
                </c:pt>
                <c:pt idx="25756">
                  <c:v>-96.363</c:v>
                </c:pt>
                <c:pt idx="25757">
                  <c:v>-96.36099999999999</c:v>
                </c:pt>
                <c:pt idx="25758">
                  <c:v>-96.359000000000009</c:v>
                </c:pt>
                <c:pt idx="25759">
                  <c:v>-96.356999999999999</c:v>
                </c:pt>
                <c:pt idx="25760">
                  <c:v>-96.35499999999999</c:v>
                </c:pt>
                <c:pt idx="25761">
                  <c:v>-96.353000000000009</c:v>
                </c:pt>
                <c:pt idx="25762">
                  <c:v>-96.350999999999999</c:v>
                </c:pt>
                <c:pt idx="25763">
                  <c:v>-96.34899999999999</c:v>
                </c:pt>
                <c:pt idx="25764">
                  <c:v>-96.347000000000008</c:v>
                </c:pt>
                <c:pt idx="25765">
                  <c:v>-96.344999999999999</c:v>
                </c:pt>
                <c:pt idx="25766">
                  <c:v>-96.343000000000004</c:v>
                </c:pt>
                <c:pt idx="25767">
                  <c:v>-96.341000000000008</c:v>
                </c:pt>
                <c:pt idx="25768">
                  <c:v>-96.338999999999999</c:v>
                </c:pt>
                <c:pt idx="25769">
                  <c:v>-96.337000000000003</c:v>
                </c:pt>
                <c:pt idx="25770">
                  <c:v>-96.335000000000008</c:v>
                </c:pt>
                <c:pt idx="25771">
                  <c:v>-96.332999999999998</c:v>
                </c:pt>
                <c:pt idx="25772">
                  <c:v>-96.331000000000003</c:v>
                </c:pt>
                <c:pt idx="25773">
                  <c:v>-96.329000000000008</c:v>
                </c:pt>
                <c:pt idx="25774">
                  <c:v>-96.326999999999998</c:v>
                </c:pt>
                <c:pt idx="25775">
                  <c:v>-96.325000000000003</c:v>
                </c:pt>
                <c:pt idx="25776">
                  <c:v>-96.323000000000008</c:v>
                </c:pt>
                <c:pt idx="25777">
                  <c:v>-96.320999999999998</c:v>
                </c:pt>
                <c:pt idx="25778">
                  <c:v>-96.319000000000003</c:v>
                </c:pt>
                <c:pt idx="25779">
                  <c:v>-96.317000000000007</c:v>
                </c:pt>
                <c:pt idx="25780">
                  <c:v>-96.314999999999998</c:v>
                </c:pt>
                <c:pt idx="25781">
                  <c:v>-96.313000000000002</c:v>
                </c:pt>
                <c:pt idx="25782">
                  <c:v>-96.311000000000007</c:v>
                </c:pt>
                <c:pt idx="25783">
                  <c:v>-96.308999999999997</c:v>
                </c:pt>
                <c:pt idx="25784">
                  <c:v>-96.307000000000002</c:v>
                </c:pt>
                <c:pt idx="25785">
                  <c:v>-96.305000000000007</c:v>
                </c:pt>
                <c:pt idx="25786">
                  <c:v>-96.302999999999997</c:v>
                </c:pt>
                <c:pt idx="25787">
                  <c:v>-96.301000000000002</c:v>
                </c:pt>
                <c:pt idx="25788">
                  <c:v>-96.299000000000007</c:v>
                </c:pt>
                <c:pt idx="25789">
                  <c:v>-96.296999999999997</c:v>
                </c:pt>
                <c:pt idx="25790">
                  <c:v>-96.295000000000002</c:v>
                </c:pt>
                <c:pt idx="25791">
                  <c:v>-96.293000000000006</c:v>
                </c:pt>
                <c:pt idx="25792">
                  <c:v>-96.290999999999997</c:v>
                </c:pt>
                <c:pt idx="25793">
                  <c:v>-96.289000000000001</c:v>
                </c:pt>
                <c:pt idx="25794">
                  <c:v>-96.287000000000006</c:v>
                </c:pt>
                <c:pt idx="25795">
                  <c:v>-96.284999999999997</c:v>
                </c:pt>
                <c:pt idx="25796">
                  <c:v>-96.283000000000001</c:v>
                </c:pt>
                <c:pt idx="25797">
                  <c:v>-96.281000000000006</c:v>
                </c:pt>
                <c:pt idx="25798">
                  <c:v>-96.278999999999996</c:v>
                </c:pt>
                <c:pt idx="25799">
                  <c:v>-96.277000000000001</c:v>
                </c:pt>
                <c:pt idx="25800">
                  <c:v>-96.275000000000006</c:v>
                </c:pt>
                <c:pt idx="25801">
                  <c:v>-96.272999999999996</c:v>
                </c:pt>
                <c:pt idx="25802">
                  <c:v>-96.271000000000001</c:v>
                </c:pt>
                <c:pt idx="25803">
                  <c:v>-96.269000000000005</c:v>
                </c:pt>
                <c:pt idx="25804">
                  <c:v>-96.266999999999996</c:v>
                </c:pt>
                <c:pt idx="25805">
                  <c:v>-96.265000000000001</c:v>
                </c:pt>
                <c:pt idx="25806">
                  <c:v>-96.263000000000005</c:v>
                </c:pt>
                <c:pt idx="25807">
                  <c:v>-96.260999999999996</c:v>
                </c:pt>
                <c:pt idx="25808">
                  <c:v>-96.259</c:v>
                </c:pt>
                <c:pt idx="25809">
                  <c:v>-96.257000000000005</c:v>
                </c:pt>
                <c:pt idx="25810">
                  <c:v>-96.254999999999995</c:v>
                </c:pt>
                <c:pt idx="25811">
                  <c:v>-96.253</c:v>
                </c:pt>
                <c:pt idx="25812">
                  <c:v>-96.251000000000005</c:v>
                </c:pt>
                <c:pt idx="25813">
                  <c:v>-96.248999999999995</c:v>
                </c:pt>
                <c:pt idx="25814">
                  <c:v>-96.247</c:v>
                </c:pt>
                <c:pt idx="25815">
                  <c:v>-96.245000000000005</c:v>
                </c:pt>
                <c:pt idx="25816">
                  <c:v>-96.242999999999995</c:v>
                </c:pt>
                <c:pt idx="25817">
                  <c:v>-96.241</c:v>
                </c:pt>
                <c:pt idx="25818">
                  <c:v>-96.239000000000004</c:v>
                </c:pt>
                <c:pt idx="25819">
                  <c:v>-96.236999999999995</c:v>
                </c:pt>
                <c:pt idx="25820">
                  <c:v>-96.234999999999999</c:v>
                </c:pt>
                <c:pt idx="25821">
                  <c:v>-96.233000000000004</c:v>
                </c:pt>
                <c:pt idx="25822">
                  <c:v>-96.230999999999995</c:v>
                </c:pt>
                <c:pt idx="25823">
                  <c:v>-96.228999999999999</c:v>
                </c:pt>
                <c:pt idx="25824">
                  <c:v>-96.227000000000004</c:v>
                </c:pt>
                <c:pt idx="25825">
                  <c:v>-96.224999999999994</c:v>
                </c:pt>
                <c:pt idx="25826">
                  <c:v>-96.222999999999999</c:v>
                </c:pt>
                <c:pt idx="25827">
                  <c:v>-96.221000000000004</c:v>
                </c:pt>
                <c:pt idx="25828">
                  <c:v>-96.218999999999994</c:v>
                </c:pt>
                <c:pt idx="25829">
                  <c:v>-96.216999999999999</c:v>
                </c:pt>
                <c:pt idx="25830">
                  <c:v>-96.215000000000003</c:v>
                </c:pt>
                <c:pt idx="25831">
                  <c:v>-96.212999999999994</c:v>
                </c:pt>
                <c:pt idx="25832">
                  <c:v>-96.210999999999999</c:v>
                </c:pt>
                <c:pt idx="25833">
                  <c:v>-96.209000000000003</c:v>
                </c:pt>
                <c:pt idx="25834">
                  <c:v>-96.206999999999994</c:v>
                </c:pt>
                <c:pt idx="25835">
                  <c:v>-96.204999999999998</c:v>
                </c:pt>
                <c:pt idx="25836">
                  <c:v>-96.203000000000003</c:v>
                </c:pt>
                <c:pt idx="25837">
                  <c:v>-96.200999999999993</c:v>
                </c:pt>
                <c:pt idx="25838">
                  <c:v>-96.198999999999998</c:v>
                </c:pt>
                <c:pt idx="25839">
                  <c:v>-96.197000000000003</c:v>
                </c:pt>
                <c:pt idx="25840">
                  <c:v>-96.194999999999993</c:v>
                </c:pt>
                <c:pt idx="25841">
                  <c:v>-96.192999999999998</c:v>
                </c:pt>
                <c:pt idx="25842">
                  <c:v>-96.191000000000003</c:v>
                </c:pt>
                <c:pt idx="25843">
                  <c:v>-96.188999999999993</c:v>
                </c:pt>
                <c:pt idx="25844">
                  <c:v>-96.186999999999998</c:v>
                </c:pt>
                <c:pt idx="25845">
                  <c:v>-96.185000000000002</c:v>
                </c:pt>
                <c:pt idx="25846">
                  <c:v>-96.182999999999993</c:v>
                </c:pt>
                <c:pt idx="25847">
                  <c:v>-96.180999999999997</c:v>
                </c:pt>
                <c:pt idx="25848">
                  <c:v>-96.179000000000002</c:v>
                </c:pt>
                <c:pt idx="25849">
                  <c:v>-96.176999999999992</c:v>
                </c:pt>
                <c:pt idx="25850">
                  <c:v>-96.174999999999997</c:v>
                </c:pt>
                <c:pt idx="25851">
                  <c:v>-96.173000000000002</c:v>
                </c:pt>
                <c:pt idx="25852">
                  <c:v>-96.170999999999992</c:v>
                </c:pt>
                <c:pt idx="25853">
                  <c:v>-96.168999999999997</c:v>
                </c:pt>
                <c:pt idx="25854">
                  <c:v>-96.167000000000002</c:v>
                </c:pt>
                <c:pt idx="25855">
                  <c:v>-96.164999999999992</c:v>
                </c:pt>
                <c:pt idx="25856">
                  <c:v>-96.162999999999997</c:v>
                </c:pt>
                <c:pt idx="25857">
                  <c:v>-96.161000000000001</c:v>
                </c:pt>
                <c:pt idx="25858">
                  <c:v>-96.158999999999992</c:v>
                </c:pt>
                <c:pt idx="25859">
                  <c:v>-96.156999999999996</c:v>
                </c:pt>
                <c:pt idx="25860">
                  <c:v>-96.155000000000001</c:v>
                </c:pt>
                <c:pt idx="25861">
                  <c:v>-96.152999999999992</c:v>
                </c:pt>
                <c:pt idx="25862">
                  <c:v>-96.15100000000001</c:v>
                </c:pt>
                <c:pt idx="25863">
                  <c:v>-96.149000000000001</c:v>
                </c:pt>
                <c:pt idx="25864">
                  <c:v>-96.146999999999991</c:v>
                </c:pt>
                <c:pt idx="25865">
                  <c:v>-96.14500000000001</c:v>
                </c:pt>
                <c:pt idx="25866">
                  <c:v>-96.143000000000001</c:v>
                </c:pt>
                <c:pt idx="25867">
                  <c:v>-96.140999999999991</c:v>
                </c:pt>
                <c:pt idx="25868">
                  <c:v>-96.13900000000001</c:v>
                </c:pt>
                <c:pt idx="25869">
                  <c:v>-96.137</c:v>
                </c:pt>
                <c:pt idx="25870">
                  <c:v>-96.134999999999991</c:v>
                </c:pt>
                <c:pt idx="25871">
                  <c:v>-96.13300000000001</c:v>
                </c:pt>
                <c:pt idx="25872">
                  <c:v>-96.131</c:v>
                </c:pt>
                <c:pt idx="25873">
                  <c:v>-96.128999999999991</c:v>
                </c:pt>
                <c:pt idx="25874">
                  <c:v>-96.12700000000001</c:v>
                </c:pt>
                <c:pt idx="25875">
                  <c:v>-96.125</c:v>
                </c:pt>
                <c:pt idx="25876">
                  <c:v>-96.12299999999999</c:v>
                </c:pt>
                <c:pt idx="25877">
                  <c:v>-96.121000000000009</c:v>
                </c:pt>
                <c:pt idx="25878">
                  <c:v>-96.119</c:v>
                </c:pt>
                <c:pt idx="25879">
                  <c:v>-96.11699999999999</c:v>
                </c:pt>
                <c:pt idx="25880">
                  <c:v>-96.115000000000009</c:v>
                </c:pt>
                <c:pt idx="25881">
                  <c:v>-96.113</c:v>
                </c:pt>
                <c:pt idx="25882">
                  <c:v>-96.11099999999999</c:v>
                </c:pt>
                <c:pt idx="25883">
                  <c:v>-96.109000000000009</c:v>
                </c:pt>
                <c:pt idx="25884">
                  <c:v>-96.106999999999999</c:v>
                </c:pt>
                <c:pt idx="25885">
                  <c:v>-96.10499999999999</c:v>
                </c:pt>
                <c:pt idx="25886">
                  <c:v>-96.103000000000009</c:v>
                </c:pt>
                <c:pt idx="25887">
                  <c:v>-96.100999999999999</c:v>
                </c:pt>
                <c:pt idx="25888">
                  <c:v>-96.09899999999999</c:v>
                </c:pt>
                <c:pt idx="25889">
                  <c:v>-96.097000000000008</c:v>
                </c:pt>
                <c:pt idx="25890">
                  <c:v>-96.094999999999999</c:v>
                </c:pt>
                <c:pt idx="25891">
                  <c:v>-96.093000000000004</c:v>
                </c:pt>
                <c:pt idx="25892">
                  <c:v>-96.091000000000008</c:v>
                </c:pt>
                <c:pt idx="25893">
                  <c:v>-96.088999999999999</c:v>
                </c:pt>
                <c:pt idx="25894">
                  <c:v>-96.087000000000003</c:v>
                </c:pt>
                <c:pt idx="25895">
                  <c:v>-96.085000000000008</c:v>
                </c:pt>
                <c:pt idx="25896">
                  <c:v>-96.082999999999998</c:v>
                </c:pt>
                <c:pt idx="25897">
                  <c:v>-96.081000000000003</c:v>
                </c:pt>
                <c:pt idx="25898">
                  <c:v>-96.079000000000008</c:v>
                </c:pt>
                <c:pt idx="25899">
                  <c:v>-96.076999999999998</c:v>
                </c:pt>
                <c:pt idx="25900">
                  <c:v>-96.075000000000003</c:v>
                </c:pt>
                <c:pt idx="25901">
                  <c:v>-96.073000000000008</c:v>
                </c:pt>
                <c:pt idx="25902">
                  <c:v>-96.070999999999998</c:v>
                </c:pt>
                <c:pt idx="25903">
                  <c:v>-96.069000000000003</c:v>
                </c:pt>
                <c:pt idx="25904">
                  <c:v>-96.067000000000007</c:v>
                </c:pt>
                <c:pt idx="25905">
                  <c:v>-96.064999999999998</c:v>
                </c:pt>
                <c:pt idx="25906">
                  <c:v>-96.063000000000002</c:v>
                </c:pt>
                <c:pt idx="25907">
                  <c:v>-96.061000000000007</c:v>
                </c:pt>
                <c:pt idx="25908">
                  <c:v>-96.058999999999997</c:v>
                </c:pt>
                <c:pt idx="25909">
                  <c:v>-96.057000000000002</c:v>
                </c:pt>
                <c:pt idx="25910">
                  <c:v>-96.055000000000007</c:v>
                </c:pt>
                <c:pt idx="25911">
                  <c:v>-96.052999999999997</c:v>
                </c:pt>
                <c:pt idx="25912">
                  <c:v>-96.051000000000002</c:v>
                </c:pt>
                <c:pt idx="25913">
                  <c:v>-96.049000000000007</c:v>
                </c:pt>
                <c:pt idx="25914">
                  <c:v>-96.046999999999997</c:v>
                </c:pt>
                <c:pt idx="25915">
                  <c:v>-96.045000000000002</c:v>
                </c:pt>
                <c:pt idx="25916">
                  <c:v>-96.043000000000006</c:v>
                </c:pt>
                <c:pt idx="25917">
                  <c:v>-96.040999999999997</c:v>
                </c:pt>
                <c:pt idx="25918">
                  <c:v>-96.039000000000001</c:v>
                </c:pt>
                <c:pt idx="25919">
                  <c:v>-96.037000000000006</c:v>
                </c:pt>
                <c:pt idx="25920">
                  <c:v>-96.034999999999997</c:v>
                </c:pt>
                <c:pt idx="25921">
                  <c:v>-96.033000000000001</c:v>
                </c:pt>
                <c:pt idx="25922">
                  <c:v>-96.031000000000006</c:v>
                </c:pt>
                <c:pt idx="25923">
                  <c:v>-96.028999999999996</c:v>
                </c:pt>
                <c:pt idx="25924">
                  <c:v>-96.027000000000001</c:v>
                </c:pt>
                <c:pt idx="25925">
                  <c:v>-96.025000000000006</c:v>
                </c:pt>
                <c:pt idx="25926">
                  <c:v>-96.022999999999996</c:v>
                </c:pt>
                <c:pt idx="25927">
                  <c:v>-96.021000000000001</c:v>
                </c:pt>
                <c:pt idx="25928">
                  <c:v>-96.019000000000005</c:v>
                </c:pt>
                <c:pt idx="25929">
                  <c:v>-96.016999999999996</c:v>
                </c:pt>
                <c:pt idx="25930">
                  <c:v>-96.015000000000001</c:v>
                </c:pt>
                <c:pt idx="25931">
                  <c:v>-96.013000000000005</c:v>
                </c:pt>
                <c:pt idx="25932">
                  <c:v>-96.010999999999996</c:v>
                </c:pt>
                <c:pt idx="25933">
                  <c:v>-96.009</c:v>
                </c:pt>
                <c:pt idx="25934">
                  <c:v>-96.007000000000005</c:v>
                </c:pt>
                <c:pt idx="25935">
                  <c:v>-96.004999999999995</c:v>
                </c:pt>
                <c:pt idx="25936">
                  <c:v>-96.003</c:v>
                </c:pt>
                <c:pt idx="25937">
                  <c:v>-96.001000000000005</c:v>
                </c:pt>
                <c:pt idx="25938">
                  <c:v>-95.998999999999995</c:v>
                </c:pt>
                <c:pt idx="25939">
                  <c:v>-95.997</c:v>
                </c:pt>
                <c:pt idx="25940">
                  <c:v>-95.995000000000005</c:v>
                </c:pt>
                <c:pt idx="25941">
                  <c:v>-95.992999999999995</c:v>
                </c:pt>
                <c:pt idx="25942">
                  <c:v>-95.991</c:v>
                </c:pt>
                <c:pt idx="25943">
                  <c:v>-95.989000000000004</c:v>
                </c:pt>
                <c:pt idx="25944">
                  <c:v>-95.986999999999995</c:v>
                </c:pt>
                <c:pt idx="25945">
                  <c:v>-95.984999999999999</c:v>
                </c:pt>
                <c:pt idx="25946">
                  <c:v>-95.983000000000004</c:v>
                </c:pt>
                <c:pt idx="25947">
                  <c:v>-95.980999999999995</c:v>
                </c:pt>
                <c:pt idx="25948">
                  <c:v>-95.978999999999999</c:v>
                </c:pt>
                <c:pt idx="25949">
                  <c:v>-95.977000000000004</c:v>
                </c:pt>
                <c:pt idx="25950">
                  <c:v>-95.974999999999994</c:v>
                </c:pt>
                <c:pt idx="25951">
                  <c:v>-95.972999999999999</c:v>
                </c:pt>
                <c:pt idx="25952">
                  <c:v>-95.971000000000004</c:v>
                </c:pt>
                <c:pt idx="25953">
                  <c:v>-95.968999999999994</c:v>
                </c:pt>
                <c:pt idx="25954">
                  <c:v>-95.966999999999999</c:v>
                </c:pt>
                <c:pt idx="25955">
                  <c:v>-95.965000000000003</c:v>
                </c:pt>
                <c:pt idx="25956">
                  <c:v>-95.962999999999994</c:v>
                </c:pt>
                <c:pt idx="25957">
                  <c:v>-95.960999999999999</c:v>
                </c:pt>
                <c:pt idx="25958">
                  <c:v>-95.959000000000003</c:v>
                </c:pt>
                <c:pt idx="25959">
                  <c:v>-95.956999999999994</c:v>
                </c:pt>
                <c:pt idx="25960">
                  <c:v>-95.954999999999998</c:v>
                </c:pt>
                <c:pt idx="25961">
                  <c:v>-95.953000000000003</c:v>
                </c:pt>
                <c:pt idx="25962">
                  <c:v>-95.950999999999993</c:v>
                </c:pt>
                <c:pt idx="25963">
                  <c:v>-95.948999999999998</c:v>
                </c:pt>
                <c:pt idx="25964">
                  <c:v>-95.947000000000003</c:v>
                </c:pt>
                <c:pt idx="25965">
                  <c:v>-95.944999999999993</c:v>
                </c:pt>
                <c:pt idx="25966">
                  <c:v>-95.942999999999998</c:v>
                </c:pt>
                <c:pt idx="25967">
                  <c:v>-95.941000000000003</c:v>
                </c:pt>
                <c:pt idx="25968">
                  <c:v>-95.938999999999993</c:v>
                </c:pt>
                <c:pt idx="25969">
                  <c:v>-95.936999999999998</c:v>
                </c:pt>
                <c:pt idx="25970">
                  <c:v>-95.935000000000002</c:v>
                </c:pt>
                <c:pt idx="25971">
                  <c:v>-95.932999999999993</c:v>
                </c:pt>
                <c:pt idx="25972">
                  <c:v>-95.930999999999997</c:v>
                </c:pt>
                <c:pt idx="25973">
                  <c:v>-95.929000000000002</c:v>
                </c:pt>
                <c:pt idx="25974">
                  <c:v>-95.926999999999992</c:v>
                </c:pt>
                <c:pt idx="25975">
                  <c:v>-95.924999999999997</c:v>
                </c:pt>
                <c:pt idx="25976">
                  <c:v>-95.923000000000002</c:v>
                </c:pt>
                <c:pt idx="25977">
                  <c:v>-95.920999999999992</c:v>
                </c:pt>
                <c:pt idx="25978">
                  <c:v>-95.918999999999997</c:v>
                </c:pt>
                <c:pt idx="25979">
                  <c:v>-95.917000000000002</c:v>
                </c:pt>
                <c:pt idx="25980">
                  <c:v>-95.914999999999992</c:v>
                </c:pt>
                <c:pt idx="25981">
                  <c:v>-95.912999999999997</c:v>
                </c:pt>
                <c:pt idx="25982">
                  <c:v>-95.911000000000001</c:v>
                </c:pt>
                <c:pt idx="25983">
                  <c:v>-95.908999999999992</c:v>
                </c:pt>
                <c:pt idx="25984">
                  <c:v>-95.906999999999996</c:v>
                </c:pt>
                <c:pt idx="25985">
                  <c:v>-95.905000000000001</c:v>
                </c:pt>
                <c:pt idx="25986">
                  <c:v>-95.902999999999992</c:v>
                </c:pt>
                <c:pt idx="25987">
                  <c:v>-95.90100000000001</c:v>
                </c:pt>
                <c:pt idx="25988">
                  <c:v>-95.899000000000001</c:v>
                </c:pt>
                <c:pt idx="25989">
                  <c:v>-95.896999999999991</c:v>
                </c:pt>
                <c:pt idx="25990">
                  <c:v>-95.89500000000001</c:v>
                </c:pt>
                <c:pt idx="25991">
                  <c:v>-95.893000000000001</c:v>
                </c:pt>
                <c:pt idx="25992">
                  <c:v>-95.890999999999991</c:v>
                </c:pt>
                <c:pt idx="25993">
                  <c:v>-95.88900000000001</c:v>
                </c:pt>
                <c:pt idx="25994">
                  <c:v>-95.887</c:v>
                </c:pt>
                <c:pt idx="25995">
                  <c:v>-95.884999999999991</c:v>
                </c:pt>
                <c:pt idx="25996">
                  <c:v>-95.88300000000001</c:v>
                </c:pt>
                <c:pt idx="25997">
                  <c:v>-95.881</c:v>
                </c:pt>
                <c:pt idx="25998">
                  <c:v>-95.878999999999991</c:v>
                </c:pt>
                <c:pt idx="25999">
                  <c:v>-95.87700000000001</c:v>
                </c:pt>
                <c:pt idx="26000">
                  <c:v>-95.875</c:v>
                </c:pt>
                <c:pt idx="26001">
                  <c:v>-95.87299999999999</c:v>
                </c:pt>
                <c:pt idx="26002">
                  <c:v>-95.871000000000009</c:v>
                </c:pt>
                <c:pt idx="26003">
                  <c:v>-95.869</c:v>
                </c:pt>
                <c:pt idx="26004">
                  <c:v>-95.86699999999999</c:v>
                </c:pt>
                <c:pt idx="26005">
                  <c:v>-95.865000000000009</c:v>
                </c:pt>
                <c:pt idx="26006">
                  <c:v>-95.863</c:v>
                </c:pt>
                <c:pt idx="26007">
                  <c:v>-95.86099999999999</c:v>
                </c:pt>
                <c:pt idx="26008">
                  <c:v>-95.859000000000009</c:v>
                </c:pt>
                <c:pt idx="26009">
                  <c:v>-95.856999999999999</c:v>
                </c:pt>
                <c:pt idx="26010">
                  <c:v>-95.85499999999999</c:v>
                </c:pt>
                <c:pt idx="26011">
                  <c:v>-95.853000000000009</c:v>
                </c:pt>
                <c:pt idx="26012">
                  <c:v>-95.850999999999999</c:v>
                </c:pt>
                <c:pt idx="26013">
                  <c:v>-95.84899999999999</c:v>
                </c:pt>
                <c:pt idx="26014">
                  <c:v>-95.847000000000008</c:v>
                </c:pt>
                <c:pt idx="26015">
                  <c:v>-95.844999999999999</c:v>
                </c:pt>
                <c:pt idx="26016">
                  <c:v>-95.843000000000004</c:v>
                </c:pt>
                <c:pt idx="26017">
                  <c:v>-95.841000000000008</c:v>
                </c:pt>
                <c:pt idx="26018">
                  <c:v>-95.838999999999999</c:v>
                </c:pt>
                <c:pt idx="26019">
                  <c:v>-95.837000000000003</c:v>
                </c:pt>
                <c:pt idx="26020">
                  <c:v>-95.835000000000008</c:v>
                </c:pt>
                <c:pt idx="26021">
                  <c:v>-95.832999999999998</c:v>
                </c:pt>
                <c:pt idx="26022">
                  <c:v>-95.831000000000003</c:v>
                </c:pt>
                <c:pt idx="26023">
                  <c:v>-95.829000000000008</c:v>
                </c:pt>
                <c:pt idx="26024">
                  <c:v>-95.826999999999998</c:v>
                </c:pt>
                <c:pt idx="26025">
                  <c:v>-95.825000000000003</c:v>
                </c:pt>
                <c:pt idx="26026">
                  <c:v>-95.823000000000008</c:v>
                </c:pt>
                <c:pt idx="26027">
                  <c:v>-95.820999999999998</c:v>
                </c:pt>
                <c:pt idx="26028">
                  <c:v>-95.819000000000003</c:v>
                </c:pt>
                <c:pt idx="26029">
                  <c:v>-95.817000000000007</c:v>
                </c:pt>
                <c:pt idx="26030">
                  <c:v>-95.814999999999998</c:v>
                </c:pt>
                <c:pt idx="26031">
                  <c:v>-95.813000000000002</c:v>
                </c:pt>
                <c:pt idx="26032">
                  <c:v>-95.811000000000007</c:v>
                </c:pt>
                <c:pt idx="26033">
                  <c:v>-95.808999999999997</c:v>
                </c:pt>
                <c:pt idx="26034">
                  <c:v>-95.807000000000002</c:v>
                </c:pt>
                <c:pt idx="26035">
                  <c:v>-95.805000000000007</c:v>
                </c:pt>
                <c:pt idx="26036">
                  <c:v>-95.802999999999997</c:v>
                </c:pt>
                <c:pt idx="26037">
                  <c:v>-95.801000000000002</c:v>
                </c:pt>
                <c:pt idx="26038">
                  <c:v>-95.799000000000007</c:v>
                </c:pt>
                <c:pt idx="26039">
                  <c:v>-95.796999999999997</c:v>
                </c:pt>
                <c:pt idx="26040">
                  <c:v>-95.795000000000002</c:v>
                </c:pt>
                <c:pt idx="26041">
                  <c:v>-95.793000000000006</c:v>
                </c:pt>
                <c:pt idx="26042">
                  <c:v>-95.790999999999997</c:v>
                </c:pt>
                <c:pt idx="26043">
                  <c:v>-95.789000000000001</c:v>
                </c:pt>
                <c:pt idx="26044">
                  <c:v>-95.787000000000006</c:v>
                </c:pt>
                <c:pt idx="26045">
                  <c:v>-95.784999999999997</c:v>
                </c:pt>
                <c:pt idx="26046">
                  <c:v>-95.783000000000001</c:v>
                </c:pt>
                <c:pt idx="26047">
                  <c:v>-95.781000000000006</c:v>
                </c:pt>
                <c:pt idx="26048">
                  <c:v>-95.778999999999996</c:v>
                </c:pt>
                <c:pt idx="26049">
                  <c:v>-95.777000000000001</c:v>
                </c:pt>
                <c:pt idx="26050">
                  <c:v>-95.775000000000006</c:v>
                </c:pt>
                <c:pt idx="26051">
                  <c:v>-95.772999999999996</c:v>
                </c:pt>
                <c:pt idx="26052">
                  <c:v>-95.771000000000001</c:v>
                </c:pt>
                <c:pt idx="26053">
                  <c:v>-95.769000000000005</c:v>
                </c:pt>
                <c:pt idx="26054">
                  <c:v>-95.766999999999996</c:v>
                </c:pt>
                <c:pt idx="26055">
                  <c:v>-95.765000000000001</c:v>
                </c:pt>
                <c:pt idx="26056">
                  <c:v>-95.763000000000005</c:v>
                </c:pt>
                <c:pt idx="26057">
                  <c:v>-95.760999999999996</c:v>
                </c:pt>
                <c:pt idx="26058">
                  <c:v>-95.759</c:v>
                </c:pt>
                <c:pt idx="26059">
                  <c:v>-95.757000000000005</c:v>
                </c:pt>
                <c:pt idx="26060">
                  <c:v>-95.754999999999995</c:v>
                </c:pt>
                <c:pt idx="26061">
                  <c:v>-95.753</c:v>
                </c:pt>
                <c:pt idx="26062">
                  <c:v>-95.751000000000005</c:v>
                </c:pt>
                <c:pt idx="26063">
                  <c:v>-95.748999999999995</c:v>
                </c:pt>
                <c:pt idx="26064">
                  <c:v>-95.747</c:v>
                </c:pt>
                <c:pt idx="26065">
                  <c:v>-95.745000000000005</c:v>
                </c:pt>
                <c:pt idx="26066">
                  <c:v>-95.742999999999995</c:v>
                </c:pt>
                <c:pt idx="26067">
                  <c:v>-95.741</c:v>
                </c:pt>
                <c:pt idx="26068">
                  <c:v>-95.739000000000004</c:v>
                </c:pt>
                <c:pt idx="26069">
                  <c:v>-95.736999999999995</c:v>
                </c:pt>
                <c:pt idx="26070">
                  <c:v>-95.734999999999999</c:v>
                </c:pt>
                <c:pt idx="26071">
                  <c:v>-95.733000000000004</c:v>
                </c:pt>
                <c:pt idx="26072">
                  <c:v>-95.730999999999995</c:v>
                </c:pt>
                <c:pt idx="26073">
                  <c:v>-95.728999999999999</c:v>
                </c:pt>
                <c:pt idx="26074">
                  <c:v>-95.727000000000004</c:v>
                </c:pt>
                <c:pt idx="26075">
                  <c:v>-95.724999999999994</c:v>
                </c:pt>
                <c:pt idx="26076">
                  <c:v>-95.722999999999999</c:v>
                </c:pt>
                <c:pt idx="26077">
                  <c:v>-95.721000000000004</c:v>
                </c:pt>
                <c:pt idx="26078">
                  <c:v>-95.718999999999994</c:v>
                </c:pt>
                <c:pt idx="26079">
                  <c:v>-95.716999999999999</c:v>
                </c:pt>
                <c:pt idx="26080">
                  <c:v>-95.715000000000003</c:v>
                </c:pt>
                <c:pt idx="26081">
                  <c:v>-95.712999999999994</c:v>
                </c:pt>
                <c:pt idx="26082">
                  <c:v>-95.710999999999999</c:v>
                </c:pt>
                <c:pt idx="26083">
                  <c:v>-95.709000000000003</c:v>
                </c:pt>
                <c:pt idx="26084">
                  <c:v>-95.706999999999994</c:v>
                </c:pt>
                <c:pt idx="26085">
                  <c:v>-95.704999999999998</c:v>
                </c:pt>
                <c:pt idx="26086">
                  <c:v>-95.703000000000003</c:v>
                </c:pt>
                <c:pt idx="26087">
                  <c:v>-95.700999999999993</c:v>
                </c:pt>
                <c:pt idx="26088">
                  <c:v>-95.698999999999998</c:v>
                </c:pt>
                <c:pt idx="26089">
                  <c:v>-95.697000000000003</c:v>
                </c:pt>
                <c:pt idx="26090">
                  <c:v>-95.694999999999993</c:v>
                </c:pt>
                <c:pt idx="26091">
                  <c:v>-95.692999999999998</c:v>
                </c:pt>
                <c:pt idx="26092">
                  <c:v>-95.691000000000003</c:v>
                </c:pt>
                <c:pt idx="26093">
                  <c:v>-95.688999999999993</c:v>
                </c:pt>
                <c:pt idx="26094">
                  <c:v>-95.686999999999998</c:v>
                </c:pt>
                <c:pt idx="26095">
                  <c:v>-95.685000000000002</c:v>
                </c:pt>
                <c:pt idx="26096">
                  <c:v>-95.682999999999993</c:v>
                </c:pt>
                <c:pt idx="26097">
                  <c:v>-95.680999999999997</c:v>
                </c:pt>
                <c:pt idx="26098">
                  <c:v>-95.679000000000002</c:v>
                </c:pt>
                <c:pt idx="26099">
                  <c:v>-95.676999999999992</c:v>
                </c:pt>
                <c:pt idx="26100">
                  <c:v>-95.674999999999997</c:v>
                </c:pt>
                <c:pt idx="26101">
                  <c:v>-95.673000000000002</c:v>
                </c:pt>
                <c:pt idx="26102">
                  <c:v>-95.670999999999992</c:v>
                </c:pt>
                <c:pt idx="26103">
                  <c:v>-95.668999999999997</c:v>
                </c:pt>
                <c:pt idx="26104">
                  <c:v>-95.667000000000002</c:v>
                </c:pt>
                <c:pt idx="26105">
                  <c:v>-95.664999999999992</c:v>
                </c:pt>
                <c:pt idx="26106">
                  <c:v>-95.662999999999997</c:v>
                </c:pt>
                <c:pt idx="26107">
                  <c:v>-95.661000000000001</c:v>
                </c:pt>
                <c:pt idx="26108">
                  <c:v>-95.658999999999992</c:v>
                </c:pt>
                <c:pt idx="26109">
                  <c:v>-95.656999999999996</c:v>
                </c:pt>
                <c:pt idx="26110">
                  <c:v>-95.655000000000001</c:v>
                </c:pt>
                <c:pt idx="26111">
                  <c:v>-95.652999999999992</c:v>
                </c:pt>
                <c:pt idx="26112">
                  <c:v>-95.65100000000001</c:v>
                </c:pt>
                <c:pt idx="26113">
                  <c:v>-95.649000000000001</c:v>
                </c:pt>
                <c:pt idx="26114">
                  <c:v>-95.646999999999991</c:v>
                </c:pt>
                <c:pt idx="26115">
                  <c:v>-95.64500000000001</c:v>
                </c:pt>
                <c:pt idx="26116">
                  <c:v>-95.643000000000001</c:v>
                </c:pt>
                <c:pt idx="26117">
                  <c:v>-95.640999999999991</c:v>
                </c:pt>
                <c:pt idx="26118">
                  <c:v>-95.63900000000001</c:v>
                </c:pt>
                <c:pt idx="26119">
                  <c:v>-95.637</c:v>
                </c:pt>
                <c:pt idx="26120">
                  <c:v>-95.634999999999991</c:v>
                </c:pt>
                <c:pt idx="26121">
                  <c:v>-95.63300000000001</c:v>
                </c:pt>
                <c:pt idx="26122">
                  <c:v>-95.631</c:v>
                </c:pt>
                <c:pt idx="26123">
                  <c:v>-95.628999999999991</c:v>
                </c:pt>
                <c:pt idx="26124">
                  <c:v>-95.62700000000001</c:v>
                </c:pt>
                <c:pt idx="26125">
                  <c:v>-95.625</c:v>
                </c:pt>
                <c:pt idx="26126">
                  <c:v>-95.62299999999999</c:v>
                </c:pt>
                <c:pt idx="26127">
                  <c:v>-95.621000000000009</c:v>
                </c:pt>
                <c:pt idx="26128">
                  <c:v>-95.619</c:v>
                </c:pt>
                <c:pt idx="26129">
                  <c:v>-95.61699999999999</c:v>
                </c:pt>
                <c:pt idx="26130">
                  <c:v>-95.615000000000009</c:v>
                </c:pt>
                <c:pt idx="26131">
                  <c:v>-95.613</c:v>
                </c:pt>
                <c:pt idx="26132">
                  <c:v>-95.61099999999999</c:v>
                </c:pt>
                <c:pt idx="26133">
                  <c:v>-95.609000000000009</c:v>
                </c:pt>
                <c:pt idx="26134">
                  <c:v>-95.606999999999999</c:v>
                </c:pt>
                <c:pt idx="26135">
                  <c:v>-95.60499999999999</c:v>
                </c:pt>
                <c:pt idx="26136">
                  <c:v>-95.603000000000009</c:v>
                </c:pt>
                <c:pt idx="26137">
                  <c:v>-95.600999999999999</c:v>
                </c:pt>
                <c:pt idx="26138">
                  <c:v>-95.59899999999999</c:v>
                </c:pt>
                <c:pt idx="26139">
                  <c:v>-95.597000000000008</c:v>
                </c:pt>
                <c:pt idx="26140">
                  <c:v>-95.594999999999999</c:v>
                </c:pt>
                <c:pt idx="26141">
                  <c:v>-95.593000000000004</c:v>
                </c:pt>
                <c:pt idx="26142">
                  <c:v>-95.591000000000008</c:v>
                </c:pt>
                <c:pt idx="26143">
                  <c:v>-95.588999999999999</c:v>
                </c:pt>
                <c:pt idx="26144">
                  <c:v>-95.587000000000003</c:v>
                </c:pt>
                <c:pt idx="26145">
                  <c:v>-95.585000000000008</c:v>
                </c:pt>
                <c:pt idx="26146">
                  <c:v>-95.582999999999998</c:v>
                </c:pt>
                <c:pt idx="26147">
                  <c:v>-95.581000000000003</c:v>
                </c:pt>
                <c:pt idx="26148">
                  <c:v>-95.579000000000008</c:v>
                </c:pt>
                <c:pt idx="26149">
                  <c:v>-95.576999999999998</c:v>
                </c:pt>
                <c:pt idx="26150">
                  <c:v>-95.575000000000003</c:v>
                </c:pt>
                <c:pt idx="26151">
                  <c:v>-95.573000000000008</c:v>
                </c:pt>
                <c:pt idx="26152">
                  <c:v>-95.570999999999998</c:v>
                </c:pt>
                <c:pt idx="26153">
                  <c:v>-95.569000000000003</c:v>
                </c:pt>
                <c:pt idx="26154">
                  <c:v>-95.567000000000007</c:v>
                </c:pt>
                <c:pt idx="26155">
                  <c:v>-95.564999999999998</c:v>
                </c:pt>
                <c:pt idx="26156">
                  <c:v>-95.563000000000002</c:v>
                </c:pt>
                <c:pt idx="26157">
                  <c:v>-95.561000000000007</c:v>
                </c:pt>
                <c:pt idx="26158">
                  <c:v>-95.558999999999997</c:v>
                </c:pt>
                <c:pt idx="26159">
                  <c:v>-95.557000000000002</c:v>
                </c:pt>
                <c:pt idx="26160">
                  <c:v>-95.555000000000007</c:v>
                </c:pt>
                <c:pt idx="26161">
                  <c:v>-95.552999999999997</c:v>
                </c:pt>
                <c:pt idx="26162">
                  <c:v>-95.551000000000002</c:v>
                </c:pt>
                <c:pt idx="26163">
                  <c:v>-95.549000000000007</c:v>
                </c:pt>
                <c:pt idx="26164">
                  <c:v>-95.546999999999997</c:v>
                </c:pt>
                <c:pt idx="26165">
                  <c:v>-95.545000000000002</c:v>
                </c:pt>
                <c:pt idx="26166">
                  <c:v>-95.543000000000006</c:v>
                </c:pt>
                <c:pt idx="26167">
                  <c:v>-95.540999999999997</c:v>
                </c:pt>
                <c:pt idx="26168">
                  <c:v>-95.539000000000001</c:v>
                </c:pt>
                <c:pt idx="26169">
                  <c:v>-95.537000000000006</c:v>
                </c:pt>
                <c:pt idx="26170">
                  <c:v>-95.534999999999997</c:v>
                </c:pt>
                <c:pt idx="26171">
                  <c:v>-95.533000000000001</c:v>
                </c:pt>
                <c:pt idx="26172">
                  <c:v>-95.531000000000006</c:v>
                </c:pt>
                <c:pt idx="26173">
                  <c:v>-95.528999999999996</c:v>
                </c:pt>
                <c:pt idx="26174">
                  <c:v>-95.527000000000001</c:v>
                </c:pt>
                <c:pt idx="26175">
                  <c:v>-95.525000000000006</c:v>
                </c:pt>
                <c:pt idx="26176">
                  <c:v>-95.522999999999996</c:v>
                </c:pt>
                <c:pt idx="26177">
                  <c:v>-95.521000000000001</c:v>
                </c:pt>
                <c:pt idx="26178">
                  <c:v>-95.519000000000005</c:v>
                </c:pt>
                <c:pt idx="26179">
                  <c:v>-95.516999999999996</c:v>
                </c:pt>
                <c:pt idx="26180">
                  <c:v>-95.515000000000001</c:v>
                </c:pt>
                <c:pt idx="26181">
                  <c:v>-95.513000000000005</c:v>
                </c:pt>
                <c:pt idx="26182">
                  <c:v>-95.510999999999996</c:v>
                </c:pt>
                <c:pt idx="26183">
                  <c:v>-95.509</c:v>
                </c:pt>
                <c:pt idx="26184">
                  <c:v>-95.507000000000005</c:v>
                </c:pt>
                <c:pt idx="26185">
                  <c:v>-95.504999999999995</c:v>
                </c:pt>
                <c:pt idx="26186">
                  <c:v>-95.503</c:v>
                </c:pt>
                <c:pt idx="26187">
                  <c:v>-95.501000000000005</c:v>
                </c:pt>
                <c:pt idx="26188">
                  <c:v>-95.498999999999995</c:v>
                </c:pt>
                <c:pt idx="26189">
                  <c:v>-95.497</c:v>
                </c:pt>
                <c:pt idx="26190">
                  <c:v>-95.495000000000005</c:v>
                </c:pt>
                <c:pt idx="26191">
                  <c:v>-95.492999999999995</c:v>
                </c:pt>
                <c:pt idx="26192">
                  <c:v>-95.491</c:v>
                </c:pt>
                <c:pt idx="26193">
                  <c:v>-95.489000000000004</c:v>
                </c:pt>
                <c:pt idx="26194">
                  <c:v>-95.486999999999995</c:v>
                </c:pt>
                <c:pt idx="26195">
                  <c:v>-95.484999999999999</c:v>
                </c:pt>
                <c:pt idx="26196">
                  <c:v>-95.483000000000004</c:v>
                </c:pt>
                <c:pt idx="26197">
                  <c:v>-95.480999999999995</c:v>
                </c:pt>
                <c:pt idx="26198">
                  <c:v>-95.478999999999999</c:v>
                </c:pt>
                <c:pt idx="26199">
                  <c:v>-95.477000000000004</c:v>
                </c:pt>
                <c:pt idx="26200">
                  <c:v>-95.474999999999994</c:v>
                </c:pt>
                <c:pt idx="26201">
                  <c:v>-95.472999999999999</c:v>
                </c:pt>
                <c:pt idx="26202">
                  <c:v>-95.471000000000004</c:v>
                </c:pt>
                <c:pt idx="26203">
                  <c:v>-95.468999999999994</c:v>
                </c:pt>
                <c:pt idx="26204">
                  <c:v>-95.466999999999999</c:v>
                </c:pt>
                <c:pt idx="26205">
                  <c:v>-95.465000000000003</c:v>
                </c:pt>
                <c:pt idx="26206">
                  <c:v>-95.462999999999994</c:v>
                </c:pt>
                <c:pt idx="26207">
                  <c:v>-95.460999999999999</c:v>
                </c:pt>
                <c:pt idx="26208">
                  <c:v>-95.459000000000003</c:v>
                </c:pt>
                <c:pt idx="26209">
                  <c:v>-95.456999999999994</c:v>
                </c:pt>
                <c:pt idx="26210">
                  <c:v>-95.454999999999998</c:v>
                </c:pt>
                <c:pt idx="26211">
                  <c:v>-95.453000000000003</c:v>
                </c:pt>
                <c:pt idx="26212">
                  <c:v>-95.450999999999993</c:v>
                </c:pt>
                <c:pt idx="26213">
                  <c:v>-95.448999999999998</c:v>
                </c:pt>
                <c:pt idx="26214">
                  <c:v>-95.447000000000003</c:v>
                </c:pt>
                <c:pt idx="26215">
                  <c:v>-95.444999999999993</c:v>
                </c:pt>
                <c:pt idx="26216">
                  <c:v>-95.442999999999998</c:v>
                </c:pt>
                <c:pt idx="26217">
                  <c:v>-95.441000000000003</c:v>
                </c:pt>
                <c:pt idx="26218">
                  <c:v>-95.438999999999993</c:v>
                </c:pt>
                <c:pt idx="26219">
                  <c:v>-95.436999999999998</c:v>
                </c:pt>
                <c:pt idx="26220">
                  <c:v>-95.435000000000002</c:v>
                </c:pt>
                <c:pt idx="26221">
                  <c:v>-95.432999999999993</c:v>
                </c:pt>
                <c:pt idx="26222">
                  <c:v>-95.430999999999997</c:v>
                </c:pt>
                <c:pt idx="26223">
                  <c:v>-95.429000000000002</c:v>
                </c:pt>
                <c:pt idx="26224">
                  <c:v>-95.426999999999992</c:v>
                </c:pt>
                <c:pt idx="26225">
                  <c:v>-95.424999999999997</c:v>
                </c:pt>
                <c:pt idx="26226">
                  <c:v>-95.423000000000002</c:v>
                </c:pt>
                <c:pt idx="26227">
                  <c:v>-95.420999999999992</c:v>
                </c:pt>
                <c:pt idx="26228">
                  <c:v>-95.418999999999997</c:v>
                </c:pt>
                <c:pt idx="26229">
                  <c:v>-95.417000000000002</c:v>
                </c:pt>
                <c:pt idx="26230">
                  <c:v>-95.414999999999992</c:v>
                </c:pt>
                <c:pt idx="26231">
                  <c:v>-95.412999999999997</c:v>
                </c:pt>
                <c:pt idx="26232">
                  <c:v>-95.411000000000001</c:v>
                </c:pt>
                <c:pt idx="26233">
                  <c:v>-95.408999999999992</c:v>
                </c:pt>
                <c:pt idx="26234">
                  <c:v>-95.406999999999996</c:v>
                </c:pt>
                <c:pt idx="26235">
                  <c:v>-95.405000000000001</c:v>
                </c:pt>
                <c:pt idx="26236">
                  <c:v>-95.402999999999992</c:v>
                </c:pt>
                <c:pt idx="26237">
                  <c:v>-95.40100000000001</c:v>
                </c:pt>
                <c:pt idx="26238">
                  <c:v>-95.399000000000001</c:v>
                </c:pt>
                <c:pt idx="26239">
                  <c:v>-95.396999999999991</c:v>
                </c:pt>
                <c:pt idx="26240">
                  <c:v>-95.39500000000001</c:v>
                </c:pt>
                <c:pt idx="26241">
                  <c:v>-95.393000000000001</c:v>
                </c:pt>
                <c:pt idx="26242">
                  <c:v>-95.390999999999991</c:v>
                </c:pt>
                <c:pt idx="26243">
                  <c:v>-95.38900000000001</c:v>
                </c:pt>
                <c:pt idx="26244">
                  <c:v>-95.387</c:v>
                </c:pt>
                <c:pt idx="26245">
                  <c:v>-95.384999999999991</c:v>
                </c:pt>
                <c:pt idx="26246">
                  <c:v>-95.38300000000001</c:v>
                </c:pt>
                <c:pt idx="26247">
                  <c:v>-95.381</c:v>
                </c:pt>
                <c:pt idx="26248">
                  <c:v>-95.378999999999991</c:v>
                </c:pt>
                <c:pt idx="26249">
                  <c:v>-95.37700000000001</c:v>
                </c:pt>
                <c:pt idx="26250">
                  <c:v>-95.375</c:v>
                </c:pt>
                <c:pt idx="26251">
                  <c:v>-95.37299999999999</c:v>
                </c:pt>
                <c:pt idx="26252">
                  <c:v>-95.371000000000009</c:v>
                </c:pt>
                <c:pt idx="26253">
                  <c:v>-95.369</c:v>
                </c:pt>
                <c:pt idx="26254">
                  <c:v>-95.36699999999999</c:v>
                </c:pt>
                <c:pt idx="26255">
                  <c:v>-95.365000000000009</c:v>
                </c:pt>
                <c:pt idx="26256">
                  <c:v>-95.363</c:v>
                </c:pt>
                <c:pt idx="26257">
                  <c:v>-95.36099999999999</c:v>
                </c:pt>
                <c:pt idx="26258">
                  <c:v>-95.359000000000009</c:v>
                </c:pt>
                <c:pt idx="26259">
                  <c:v>-95.356999999999999</c:v>
                </c:pt>
                <c:pt idx="26260">
                  <c:v>-95.35499999999999</c:v>
                </c:pt>
                <c:pt idx="26261">
                  <c:v>-95.353000000000009</c:v>
                </c:pt>
                <c:pt idx="26262">
                  <c:v>-95.350999999999999</c:v>
                </c:pt>
                <c:pt idx="26263">
                  <c:v>-95.34899999999999</c:v>
                </c:pt>
                <c:pt idx="26264">
                  <c:v>-95.347000000000008</c:v>
                </c:pt>
                <c:pt idx="26265">
                  <c:v>-95.344999999999999</c:v>
                </c:pt>
                <c:pt idx="26266">
                  <c:v>-95.343000000000004</c:v>
                </c:pt>
                <c:pt idx="26267">
                  <c:v>-95.341000000000008</c:v>
                </c:pt>
                <c:pt idx="26268">
                  <c:v>-95.338999999999999</c:v>
                </c:pt>
                <c:pt idx="26269">
                  <c:v>-95.337000000000003</c:v>
                </c:pt>
                <c:pt idx="26270">
                  <c:v>-95.335000000000008</c:v>
                </c:pt>
                <c:pt idx="26271">
                  <c:v>-95.332999999999998</c:v>
                </c:pt>
                <c:pt idx="26272">
                  <c:v>-95.331000000000003</c:v>
                </c:pt>
                <c:pt idx="26273">
                  <c:v>-95.329000000000008</c:v>
                </c:pt>
                <c:pt idx="26274">
                  <c:v>-95.326999999999998</c:v>
                </c:pt>
                <c:pt idx="26275">
                  <c:v>-95.325000000000003</c:v>
                </c:pt>
                <c:pt idx="26276">
                  <c:v>-95.323000000000008</c:v>
                </c:pt>
                <c:pt idx="26277">
                  <c:v>-95.320999999999998</c:v>
                </c:pt>
                <c:pt idx="26278">
                  <c:v>-95.319000000000003</c:v>
                </c:pt>
                <c:pt idx="26279">
                  <c:v>-95.317000000000007</c:v>
                </c:pt>
                <c:pt idx="26280">
                  <c:v>-95.314999999999998</c:v>
                </c:pt>
                <c:pt idx="26281">
                  <c:v>-95.313000000000002</c:v>
                </c:pt>
                <c:pt idx="26282">
                  <c:v>-95.311000000000007</c:v>
                </c:pt>
                <c:pt idx="26283">
                  <c:v>-95.308999999999997</c:v>
                </c:pt>
                <c:pt idx="26284">
                  <c:v>-95.307000000000002</c:v>
                </c:pt>
                <c:pt idx="26285">
                  <c:v>-95.305000000000007</c:v>
                </c:pt>
                <c:pt idx="26286">
                  <c:v>-95.302999999999997</c:v>
                </c:pt>
                <c:pt idx="26287">
                  <c:v>-95.301000000000002</c:v>
                </c:pt>
                <c:pt idx="26288">
                  <c:v>-95.299000000000007</c:v>
                </c:pt>
                <c:pt idx="26289">
                  <c:v>-95.296999999999997</c:v>
                </c:pt>
                <c:pt idx="26290">
                  <c:v>-95.295000000000002</c:v>
                </c:pt>
                <c:pt idx="26291">
                  <c:v>-95.293000000000006</c:v>
                </c:pt>
                <c:pt idx="26292">
                  <c:v>-95.290999999999997</c:v>
                </c:pt>
                <c:pt idx="26293">
                  <c:v>-95.289000000000001</c:v>
                </c:pt>
                <c:pt idx="26294">
                  <c:v>-95.287000000000006</c:v>
                </c:pt>
                <c:pt idx="26295">
                  <c:v>-95.284999999999997</c:v>
                </c:pt>
                <c:pt idx="26296">
                  <c:v>-95.283000000000001</c:v>
                </c:pt>
                <c:pt idx="26297">
                  <c:v>-95.281000000000006</c:v>
                </c:pt>
                <c:pt idx="26298">
                  <c:v>-95.278999999999996</c:v>
                </c:pt>
                <c:pt idx="26299">
                  <c:v>-95.277000000000001</c:v>
                </c:pt>
                <c:pt idx="26300">
                  <c:v>-95.275000000000006</c:v>
                </c:pt>
                <c:pt idx="26301">
                  <c:v>-95.272999999999996</c:v>
                </c:pt>
                <c:pt idx="26302">
                  <c:v>-95.271000000000001</c:v>
                </c:pt>
                <c:pt idx="26303">
                  <c:v>-95.269000000000005</c:v>
                </c:pt>
                <c:pt idx="26304">
                  <c:v>-95.266999999999996</c:v>
                </c:pt>
                <c:pt idx="26305">
                  <c:v>-95.265000000000001</c:v>
                </c:pt>
                <c:pt idx="26306">
                  <c:v>-95.263000000000005</c:v>
                </c:pt>
                <c:pt idx="26307">
                  <c:v>-95.260999999999996</c:v>
                </c:pt>
                <c:pt idx="26308">
                  <c:v>-95.259</c:v>
                </c:pt>
                <c:pt idx="26309">
                  <c:v>-95.257000000000005</c:v>
                </c:pt>
                <c:pt idx="26310">
                  <c:v>-95.254999999999995</c:v>
                </c:pt>
                <c:pt idx="26311">
                  <c:v>-95.253</c:v>
                </c:pt>
                <c:pt idx="26312">
                  <c:v>-95.251000000000005</c:v>
                </c:pt>
                <c:pt idx="26313">
                  <c:v>-95.248999999999995</c:v>
                </c:pt>
                <c:pt idx="26314">
                  <c:v>-95.247</c:v>
                </c:pt>
                <c:pt idx="26315">
                  <c:v>-95.245000000000005</c:v>
                </c:pt>
                <c:pt idx="26316">
                  <c:v>-95.242999999999995</c:v>
                </c:pt>
                <c:pt idx="26317">
                  <c:v>-95.241</c:v>
                </c:pt>
                <c:pt idx="26318">
                  <c:v>-95.239000000000004</c:v>
                </c:pt>
                <c:pt idx="26319">
                  <c:v>-95.236999999999995</c:v>
                </c:pt>
                <c:pt idx="26320">
                  <c:v>-95.234999999999999</c:v>
                </c:pt>
                <c:pt idx="26321">
                  <c:v>-95.233000000000004</c:v>
                </c:pt>
                <c:pt idx="26322">
                  <c:v>-95.230999999999995</c:v>
                </c:pt>
                <c:pt idx="26323">
                  <c:v>-95.228999999999999</c:v>
                </c:pt>
                <c:pt idx="26324">
                  <c:v>-95.227000000000004</c:v>
                </c:pt>
                <c:pt idx="26325">
                  <c:v>-95.224999999999994</c:v>
                </c:pt>
                <c:pt idx="26326">
                  <c:v>-95.222999999999999</c:v>
                </c:pt>
                <c:pt idx="26327">
                  <c:v>-95.221000000000004</c:v>
                </c:pt>
                <c:pt idx="26328">
                  <c:v>-95.218999999999994</c:v>
                </c:pt>
                <c:pt idx="26329">
                  <c:v>-95.216999999999999</c:v>
                </c:pt>
                <c:pt idx="26330">
                  <c:v>-95.215000000000003</c:v>
                </c:pt>
                <c:pt idx="26331">
                  <c:v>-95.212999999999994</c:v>
                </c:pt>
                <c:pt idx="26332">
                  <c:v>-95.210999999999999</c:v>
                </c:pt>
                <c:pt idx="26333">
                  <c:v>-95.209000000000003</c:v>
                </c:pt>
                <c:pt idx="26334">
                  <c:v>-95.206999999999994</c:v>
                </c:pt>
                <c:pt idx="26335">
                  <c:v>-95.204999999999998</c:v>
                </c:pt>
                <c:pt idx="26336">
                  <c:v>-95.203000000000003</c:v>
                </c:pt>
                <c:pt idx="26337">
                  <c:v>-95.200999999999993</c:v>
                </c:pt>
                <c:pt idx="26338">
                  <c:v>-95.198999999999998</c:v>
                </c:pt>
                <c:pt idx="26339">
                  <c:v>-95.197000000000003</c:v>
                </c:pt>
                <c:pt idx="26340">
                  <c:v>-95.194999999999993</c:v>
                </c:pt>
                <c:pt idx="26341">
                  <c:v>-95.192999999999998</c:v>
                </c:pt>
                <c:pt idx="26342">
                  <c:v>-95.191000000000003</c:v>
                </c:pt>
                <c:pt idx="26343">
                  <c:v>-95.188999999999993</c:v>
                </c:pt>
                <c:pt idx="26344">
                  <c:v>-95.186999999999998</c:v>
                </c:pt>
                <c:pt idx="26345">
                  <c:v>-95.185000000000002</c:v>
                </c:pt>
                <c:pt idx="26346">
                  <c:v>-95.182999999999993</c:v>
                </c:pt>
                <c:pt idx="26347">
                  <c:v>-95.180999999999997</c:v>
                </c:pt>
                <c:pt idx="26348">
                  <c:v>-95.179000000000002</c:v>
                </c:pt>
                <c:pt idx="26349">
                  <c:v>-95.176999999999992</c:v>
                </c:pt>
                <c:pt idx="26350">
                  <c:v>-95.174999999999997</c:v>
                </c:pt>
                <c:pt idx="26351">
                  <c:v>-95.173000000000002</c:v>
                </c:pt>
                <c:pt idx="26352">
                  <c:v>-95.170999999999992</c:v>
                </c:pt>
                <c:pt idx="26353">
                  <c:v>-95.168999999999997</c:v>
                </c:pt>
                <c:pt idx="26354">
                  <c:v>-95.167000000000002</c:v>
                </c:pt>
                <c:pt idx="26355">
                  <c:v>-95.164999999999992</c:v>
                </c:pt>
                <c:pt idx="26356">
                  <c:v>-95.162999999999997</c:v>
                </c:pt>
                <c:pt idx="26357">
                  <c:v>-95.161000000000001</c:v>
                </c:pt>
                <c:pt idx="26358">
                  <c:v>-95.158999999999992</c:v>
                </c:pt>
                <c:pt idx="26359">
                  <c:v>-95.156999999999996</c:v>
                </c:pt>
                <c:pt idx="26360">
                  <c:v>-95.155000000000001</c:v>
                </c:pt>
                <c:pt idx="26361">
                  <c:v>-95.152999999999992</c:v>
                </c:pt>
                <c:pt idx="26362">
                  <c:v>-95.15100000000001</c:v>
                </c:pt>
                <c:pt idx="26363">
                  <c:v>-95.149000000000001</c:v>
                </c:pt>
                <c:pt idx="26364">
                  <c:v>-95.146999999999991</c:v>
                </c:pt>
                <c:pt idx="26365">
                  <c:v>-95.14500000000001</c:v>
                </c:pt>
                <c:pt idx="26366">
                  <c:v>-95.143000000000001</c:v>
                </c:pt>
                <c:pt idx="26367">
                  <c:v>-95.140999999999991</c:v>
                </c:pt>
                <c:pt idx="26368">
                  <c:v>-95.13900000000001</c:v>
                </c:pt>
                <c:pt idx="26369">
                  <c:v>-95.137</c:v>
                </c:pt>
                <c:pt idx="26370">
                  <c:v>-95.134999999999991</c:v>
                </c:pt>
                <c:pt idx="26371">
                  <c:v>-95.13300000000001</c:v>
                </c:pt>
                <c:pt idx="26372">
                  <c:v>-95.131</c:v>
                </c:pt>
                <c:pt idx="26373">
                  <c:v>-95.128999999999991</c:v>
                </c:pt>
                <c:pt idx="26374">
                  <c:v>-95.12700000000001</c:v>
                </c:pt>
                <c:pt idx="26375">
                  <c:v>-95.125</c:v>
                </c:pt>
                <c:pt idx="26376">
                  <c:v>-95.12299999999999</c:v>
                </c:pt>
                <c:pt idx="26377">
                  <c:v>-95.121000000000009</c:v>
                </c:pt>
                <c:pt idx="26378">
                  <c:v>-95.119</c:v>
                </c:pt>
                <c:pt idx="26379">
                  <c:v>-95.11699999999999</c:v>
                </c:pt>
                <c:pt idx="26380">
                  <c:v>-95.115000000000009</c:v>
                </c:pt>
                <c:pt idx="26381">
                  <c:v>-95.113</c:v>
                </c:pt>
                <c:pt idx="26382">
                  <c:v>-95.11099999999999</c:v>
                </c:pt>
                <c:pt idx="26383">
                  <c:v>-95.109000000000009</c:v>
                </c:pt>
                <c:pt idx="26384">
                  <c:v>-95.106999999999999</c:v>
                </c:pt>
                <c:pt idx="26385">
                  <c:v>-95.10499999999999</c:v>
                </c:pt>
                <c:pt idx="26386">
                  <c:v>-95.103000000000009</c:v>
                </c:pt>
                <c:pt idx="26387">
                  <c:v>-95.100999999999999</c:v>
                </c:pt>
                <c:pt idx="26388">
                  <c:v>-95.09899999999999</c:v>
                </c:pt>
                <c:pt idx="26389">
                  <c:v>-95.097000000000008</c:v>
                </c:pt>
                <c:pt idx="26390">
                  <c:v>-95.094999999999999</c:v>
                </c:pt>
                <c:pt idx="26391">
                  <c:v>-95.093000000000004</c:v>
                </c:pt>
                <c:pt idx="26392">
                  <c:v>-95.091000000000008</c:v>
                </c:pt>
                <c:pt idx="26393">
                  <c:v>-95.088999999999999</c:v>
                </c:pt>
                <c:pt idx="26394">
                  <c:v>-95.087000000000003</c:v>
                </c:pt>
                <c:pt idx="26395">
                  <c:v>-95.085000000000008</c:v>
                </c:pt>
                <c:pt idx="26396">
                  <c:v>-95.082999999999998</c:v>
                </c:pt>
                <c:pt idx="26397">
                  <c:v>-95.081000000000003</c:v>
                </c:pt>
                <c:pt idx="26398">
                  <c:v>-95.079000000000008</c:v>
                </c:pt>
                <c:pt idx="26399">
                  <c:v>-95.076999999999998</c:v>
                </c:pt>
                <c:pt idx="26400">
                  <c:v>-95.075000000000003</c:v>
                </c:pt>
                <c:pt idx="26401">
                  <c:v>-95.073000000000008</c:v>
                </c:pt>
                <c:pt idx="26402">
                  <c:v>-95.070999999999998</c:v>
                </c:pt>
                <c:pt idx="26403">
                  <c:v>-95.069000000000003</c:v>
                </c:pt>
                <c:pt idx="26404">
                  <c:v>-95.067000000000007</c:v>
                </c:pt>
                <c:pt idx="26405">
                  <c:v>-95.064999999999998</c:v>
                </c:pt>
                <c:pt idx="26406">
                  <c:v>-95.063000000000002</c:v>
                </c:pt>
                <c:pt idx="26407">
                  <c:v>-95.061000000000007</c:v>
                </c:pt>
                <c:pt idx="26408">
                  <c:v>-95.058999999999997</c:v>
                </c:pt>
                <c:pt idx="26409">
                  <c:v>-95.057000000000002</c:v>
                </c:pt>
                <c:pt idx="26410">
                  <c:v>-95.055000000000007</c:v>
                </c:pt>
                <c:pt idx="26411">
                  <c:v>-95.052999999999997</c:v>
                </c:pt>
                <c:pt idx="26412">
                  <c:v>-95.051000000000002</c:v>
                </c:pt>
                <c:pt idx="26413">
                  <c:v>-95.049000000000007</c:v>
                </c:pt>
                <c:pt idx="26414">
                  <c:v>-95.046999999999997</c:v>
                </c:pt>
                <c:pt idx="26415">
                  <c:v>-95.045000000000002</c:v>
                </c:pt>
                <c:pt idx="26416">
                  <c:v>-95.043000000000006</c:v>
                </c:pt>
                <c:pt idx="26417">
                  <c:v>-95.040999999999997</c:v>
                </c:pt>
                <c:pt idx="26418">
                  <c:v>-95.039000000000001</c:v>
                </c:pt>
                <c:pt idx="26419">
                  <c:v>-95.037000000000006</c:v>
                </c:pt>
                <c:pt idx="26420">
                  <c:v>-95.034999999999997</c:v>
                </c:pt>
                <c:pt idx="26421">
                  <c:v>-95.033000000000001</c:v>
                </c:pt>
                <c:pt idx="26422">
                  <c:v>-95.031000000000006</c:v>
                </c:pt>
                <c:pt idx="26423">
                  <c:v>-95.028999999999996</c:v>
                </c:pt>
                <c:pt idx="26424">
                  <c:v>-95.027000000000001</c:v>
                </c:pt>
                <c:pt idx="26425">
                  <c:v>-95.025000000000006</c:v>
                </c:pt>
                <c:pt idx="26426">
                  <c:v>-95.022999999999996</c:v>
                </c:pt>
                <c:pt idx="26427">
                  <c:v>-95.021000000000001</c:v>
                </c:pt>
                <c:pt idx="26428">
                  <c:v>-95.019000000000005</c:v>
                </c:pt>
                <c:pt idx="26429">
                  <c:v>-95.016999999999996</c:v>
                </c:pt>
                <c:pt idx="26430">
                  <c:v>-95.015000000000001</c:v>
                </c:pt>
                <c:pt idx="26431">
                  <c:v>-95.013000000000005</c:v>
                </c:pt>
                <c:pt idx="26432">
                  <c:v>-95.010999999999996</c:v>
                </c:pt>
                <c:pt idx="26433">
                  <c:v>-95.009</c:v>
                </c:pt>
                <c:pt idx="26434">
                  <c:v>-95.007000000000005</c:v>
                </c:pt>
                <c:pt idx="26435">
                  <c:v>-95.004999999999995</c:v>
                </c:pt>
                <c:pt idx="26436">
                  <c:v>-95.003</c:v>
                </c:pt>
                <c:pt idx="26437">
                  <c:v>-95.001000000000005</c:v>
                </c:pt>
                <c:pt idx="26438">
                  <c:v>-94.998999999999995</c:v>
                </c:pt>
                <c:pt idx="26439">
                  <c:v>-94.997</c:v>
                </c:pt>
                <c:pt idx="26440">
                  <c:v>-94.995000000000005</c:v>
                </c:pt>
                <c:pt idx="26441">
                  <c:v>-94.992999999999995</c:v>
                </c:pt>
                <c:pt idx="26442">
                  <c:v>-94.991</c:v>
                </c:pt>
                <c:pt idx="26443">
                  <c:v>-94.989000000000004</c:v>
                </c:pt>
                <c:pt idx="26444">
                  <c:v>-94.986999999999995</c:v>
                </c:pt>
                <c:pt idx="26445">
                  <c:v>-94.984999999999999</c:v>
                </c:pt>
                <c:pt idx="26446">
                  <c:v>-94.983000000000004</c:v>
                </c:pt>
                <c:pt idx="26447">
                  <c:v>-94.980999999999995</c:v>
                </c:pt>
                <c:pt idx="26448">
                  <c:v>-94.978999999999999</c:v>
                </c:pt>
                <c:pt idx="26449">
                  <c:v>-94.977000000000004</c:v>
                </c:pt>
                <c:pt idx="26450">
                  <c:v>-94.974999999999994</c:v>
                </c:pt>
                <c:pt idx="26451">
                  <c:v>-94.972999999999999</c:v>
                </c:pt>
                <c:pt idx="26452">
                  <c:v>-94.971000000000004</c:v>
                </c:pt>
                <c:pt idx="26453">
                  <c:v>-94.968999999999994</c:v>
                </c:pt>
                <c:pt idx="26454">
                  <c:v>-94.966999999999999</c:v>
                </c:pt>
                <c:pt idx="26455">
                  <c:v>-94.965000000000003</c:v>
                </c:pt>
                <c:pt idx="26456">
                  <c:v>-94.962999999999994</c:v>
                </c:pt>
                <c:pt idx="26457">
                  <c:v>-94.960999999999999</c:v>
                </c:pt>
                <c:pt idx="26458">
                  <c:v>-94.959000000000003</c:v>
                </c:pt>
                <c:pt idx="26459">
                  <c:v>-94.956999999999994</c:v>
                </c:pt>
                <c:pt idx="26460">
                  <c:v>-94.954999999999998</c:v>
                </c:pt>
                <c:pt idx="26461">
                  <c:v>-94.953000000000003</c:v>
                </c:pt>
                <c:pt idx="26462">
                  <c:v>-94.950999999999993</c:v>
                </c:pt>
                <c:pt idx="26463">
                  <c:v>-94.948999999999998</c:v>
                </c:pt>
                <c:pt idx="26464">
                  <c:v>-94.947000000000003</c:v>
                </c:pt>
                <c:pt idx="26465">
                  <c:v>-94.944999999999993</c:v>
                </c:pt>
                <c:pt idx="26466">
                  <c:v>-94.942999999999998</c:v>
                </c:pt>
                <c:pt idx="26467">
                  <c:v>-94.941000000000003</c:v>
                </c:pt>
                <c:pt idx="26468">
                  <c:v>-94.938999999999993</c:v>
                </c:pt>
                <c:pt idx="26469">
                  <c:v>-94.936999999999998</c:v>
                </c:pt>
                <c:pt idx="26470">
                  <c:v>-94.935000000000002</c:v>
                </c:pt>
                <c:pt idx="26471">
                  <c:v>-94.932999999999993</c:v>
                </c:pt>
                <c:pt idx="26472">
                  <c:v>-94.930999999999997</c:v>
                </c:pt>
                <c:pt idx="26473">
                  <c:v>-94.929000000000002</c:v>
                </c:pt>
                <c:pt idx="26474">
                  <c:v>-94.926999999999992</c:v>
                </c:pt>
                <c:pt idx="26475">
                  <c:v>-94.924999999999997</c:v>
                </c:pt>
                <c:pt idx="26476">
                  <c:v>-94.923000000000002</c:v>
                </c:pt>
                <c:pt idx="26477">
                  <c:v>-94.920999999999992</c:v>
                </c:pt>
                <c:pt idx="26478">
                  <c:v>-94.918999999999997</c:v>
                </c:pt>
                <c:pt idx="26479">
                  <c:v>-94.917000000000002</c:v>
                </c:pt>
                <c:pt idx="26480">
                  <c:v>-94.914999999999992</c:v>
                </c:pt>
                <c:pt idx="26481">
                  <c:v>-94.912999999999997</c:v>
                </c:pt>
                <c:pt idx="26482">
                  <c:v>-94.911000000000001</c:v>
                </c:pt>
                <c:pt idx="26483">
                  <c:v>-94.908999999999992</c:v>
                </c:pt>
                <c:pt idx="26484">
                  <c:v>-94.906999999999996</c:v>
                </c:pt>
                <c:pt idx="26485">
                  <c:v>-94.905000000000001</c:v>
                </c:pt>
                <c:pt idx="26486">
                  <c:v>-94.902999999999992</c:v>
                </c:pt>
                <c:pt idx="26487">
                  <c:v>-94.90100000000001</c:v>
                </c:pt>
                <c:pt idx="26488">
                  <c:v>-94.899000000000001</c:v>
                </c:pt>
                <c:pt idx="26489">
                  <c:v>-94.896999999999991</c:v>
                </c:pt>
                <c:pt idx="26490">
                  <c:v>-94.89500000000001</c:v>
                </c:pt>
                <c:pt idx="26491">
                  <c:v>-94.893000000000001</c:v>
                </c:pt>
                <c:pt idx="26492">
                  <c:v>-94.890999999999991</c:v>
                </c:pt>
                <c:pt idx="26493">
                  <c:v>-94.88900000000001</c:v>
                </c:pt>
                <c:pt idx="26494">
                  <c:v>-94.887</c:v>
                </c:pt>
                <c:pt idx="26495">
                  <c:v>-94.884999999999991</c:v>
                </c:pt>
                <c:pt idx="26496">
                  <c:v>-94.88300000000001</c:v>
                </c:pt>
                <c:pt idx="26497">
                  <c:v>-94.881</c:v>
                </c:pt>
                <c:pt idx="26498">
                  <c:v>-94.878999999999991</c:v>
                </c:pt>
                <c:pt idx="26499">
                  <c:v>-94.87700000000001</c:v>
                </c:pt>
                <c:pt idx="26500">
                  <c:v>-94.875</c:v>
                </c:pt>
                <c:pt idx="26501">
                  <c:v>-94.87299999999999</c:v>
                </c:pt>
                <c:pt idx="26502">
                  <c:v>-94.871000000000009</c:v>
                </c:pt>
                <c:pt idx="26503">
                  <c:v>-94.869</c:v>
                </c:pt>
                <c:pt idx="26504">
                  <c:v>-94.86699999999999</c:v>
                </c:pt>
                <c:pt idx="26505">
                  <c:v>-94.865000000000009</c:v>
                </c:pt>
                <c:pt idx="26506">
                  <c:v>-94.863</c:v>
                </c:pt>
                <c:pt idx="26507">
                  <c:v>-94.86099999999999</c:v>
                </c:pt>
                <c:pt idx="26508">
                  <c:v>-94.859000000000009</c:v>
                </c:pt>
                <c:pt idx="26509">
                  <c:v>-94.856999999999999</c:v>
                </c:pt>
                <c:pt idx="26510">
                  <c:v>-94.85499999999999</c:v>
                </c:pt>
                <c:pt idx="26511">
                  <c:v>-94.853000000000009</c:v>
                </c:pt>
                <c:pt idx="26512">
                  <c:v>-94.850999999999999</c:v>
                </c:pt>
                <c:pt idx="26513">
                  <c:v>-94.84899999999999</c:v>
                </c:pt>
                <c:pt idx="26514">
                  <c:v>-94.847000000000008</c:v>
                </c:pt>
                <c:pt idx="26515">
                  <c:v>-94.844999999999999</c:v>
                </c:pt>
                <c:pt idx="26516">
                  <c:v>-94.843000000000004</c:v>
                </c:pt>
                <c:pt idx="26517">
                  <c:v>-94.841000000000008</c:v>
                </c:pt>
                <c:pt idx="26518">
                  <c:v>-94.838999999999999</c:v>
                </c:pt>
                <c:pt idx="26519">
                  <c:v>-94.837000000000003</c:v>
                </c:pt>
                <c:pt idx="26520">
                  <c:v>-94.835000000000008</c:v>
                </c:pt>
                <c:pt idx="26521">
                  <c:v>-94.832999999999998</c:v>
                </c:pt>
                <c:pt idx="26522">
                  <c:v>-94.831000000000003</c:v>
                </c:pt>
                <c:pt idx="26523">
                  <c:v>-94.829000000000008</c:v>
                </c:pt>
                <c:pt idx="26524">
                  <c:v>-94.826999999999998</c:v>
                </c:pt>
                <c:pt idx="26525">
                  <c:v>-94.825000000000003</c:v>
                </c:pt>
                <c:pt idx="26526">
                  <c:v>-94.823000000000008</c:v>
                </c:pt>
                <c:pt idx="26527">
                  <c:v>-94.820999999999998</c:v>
                </c:pt>
                <c:pt idx="26528">
                  <c:v>-94.819000000000003</c:v>
                </c:pt>
                <c:pt idx="26529">
                  <c:v>-94.817000000000007</c:v>
                </c:pt>
                <c:pt idx="26530">
                  <c:v>-94.814999999999998</c:v>
                </c:pt>
                <c:pt idx="26531">
                  <c:v>-94.813000000000002</c:v>
                </c:pt>
                <c:pt idx="26532">
                  <c:v>-94.811000000000007</c:v>
                </c:pt>
                <c:pt idx="26533">
                  <c:v>-94.808999999999997</c:v>
                </c:pt>
                <c:pt idx="26534">
                  <c:v>-94.807000000000002</c:v>
                </c:pt>
                <c:pt idx="26535">
                  <c:v>-94.805000000000007</c:v>
                </c:pt>
                <c:pt idx="26536">
                  <c:v>-94.802999999999997</c:v>
                </c:pt>
                <c:pt idx="26537">
                  <c:v>-94.801000000000002</c:v>
                </c:pt>
                <c:pt idx="26538">
                  <c:v>-94.799000000000007</c:v>
                </c:pt>
                <c:pt idx="26539">
                  <c:v>-94.796999999999997</c:v>
                </c:pt>
                <c:pt idx="26540">
                  <c:v>-94.795000000000002</c:v>
                </c:pt>
                <c:pt idx="26541">
                  <c:v>-94.793000000000006</c:v>
                </c:pt>
                <c:pt idx="26542">
                  <c:v>-94.790999999999997</c:v>
                </c:pt>
                <c:pt idx="26543">
                  <c:v>-94.789000000000001</c:v>
                </c:pt>
                <c:pt idx="26544">
                  <c:v>-94.787000000000006</c:v>
                </c:pt>
                <c:pt idx="26545">
                  <c:v>-94.784999999999997</c:v>
                </c:pt>
                <c:pt idx="26546">
                  <c:v>-94.783000000000001</c:v>
                </c:pt>
                <c:pt idx="26547">
                  <c:v>-94.781000000000006</c:v>
                </c:pt>
                <c:pt idx="26548">
                  <c:v>-94.778999999999996</c:v>
                </c:pt>
                <c:pt idx="26549">
                  <c:v>-94.777000000000001</c:v>
                </c:pt>
                <c:pt idx="26550">
                  <c:v>-94.775000000000006</c:v>
                </c:pt>
                <c:pt idx="26551">
                  <c:v>-94.772999999999996</c:v>
                </c:pt>
                <c:pt idx="26552">
                  <c:v>-94.771000000000001</c:v>
                </c:pt>
                <c:pt idx="26553">
                  <c:v>-94.769000000000005</c:v>
                </c:pt>
                <c:pt idx="26554">
                  <c:v>-94.766999999999996</c:v>
                </c:pt>
                <c:pt idx="26555">
                  <c:v>-94.765000000000001</c:v>
                </c:pt>
                <c:pt idx="26556">
                  <c:v>-94.763000000000005</c:v>
                </c:pt>
                <c:pt idx="26557">
                  <c:v>-94.760999999999996</c:v>
                </c:pt>
                <c:pt idx="26558">
                  <c:v>-94.759</c:v>
                </c:pt>
                <c:pt idx="26559">
                  <c:v>-94.757000000000005</c:v>
                </c:pt>
                <c:pt idx="26560">
                  <c:v>-94.754999999999995</c:v>
                </c:pt>
                <c:pt idx="26561">
                  <c:v>-94.753</c:v>
                </c:pt>
                <c:pt idx="26562">
                  <c:v>-94.751000000000005</c:v>
                </c:pt>
                <c:pt idx="26563">
                  <c:v>-94.748999999999995</c:v>
                </c:pt>
                <c:pt idx="26564">
                  <c:v>-94.747</c:v>
                </c:pt>
                <c:pt idx="26565">
                  <c:v>-94.745000000000005</c:v>
                </c:pt>
                <c:pt idx="26566">
                  <c:v>-94.742999999999995</c:v>
                </c:pt>
                <c:pt idx="26567">
                  <c:v>-94.741</c:v>
                </c:pt>
                <c:pt idx="26568">
                  <c:v>-94.739000000000004</c:v>
                </c:pt>
                <c:pt idx="26569">
                  <c:v>-94.736999999999995</c:v>
                </c:pt>
                <c:pt idx="26570">
                  <c:v>-94.734999999999999</c:v>
                </c:pt>
                <c:pt idx="26571">
                  <c:v>-94.733000000000004</c:v>
                </c:pt>
                <c:pt idx="26572">
                  <c:v>-94.730999999999995</c:v>
                </c:pt>
                <c:pt idx="26573">
                  <c:v>-94.728999999999999</c:v>
                </c:pt>
                <c:pt idx="26574">
                  <c:v>-94.727000000000004</c:v>
                </c:pt>
                <c:pt idx="26575">
                  <c:v>-94.724999999999994</c:v>
                </c:pt>
                <c:pt idx="26576">
                  <c:v>-94.722999999999999</c:v>
                </c:pt>
                <c:pt idx="26577">
                  <c:v>-94.721000000000004</c:v>
                </c:pt>
                <c:pt idx="26578">
                  <c:v>-94.718999999999994</c:v>
                </c:pt>
                <c:pt idx="26579">
                  <c:v>-94.716999999999999</c:v>
                </c:pt>
                <c:pt idx="26580">
                  <c:v>-94.715000000000003</c:v>
                </c:pt>
                <c:pt idx="26581">
                  <c:v>-94.712999999999994</c:v>
                </c:pt>
                <c:pt idx="26582">
                  <c:v>-94.710999999999999</c:v>
                </c:pt>
                <c:pt idx="26583">
                  <c:v>-94.709000000000003</c:v>
                </c:pt>
                <c:pt idx="26584">
                  <c:v>-94.706999999999994</c:v>
                </c:pt>
                <c:pt idx="26585">
                  <c:v>-94.704999999999998</c:v>
                </c:pt>
                <c:pt idx="26586">
                  <c:v>-94.703000000000003</c:v>
                </c:pt>
                <c:pt idx="26587">
                  <c:v>-94.700999999999993</c:v>
                </c:pt>
                <c:pt idx="26588">
                  <c:v>-94.698999999999998</c:v>
                </c:pt>
                <c:pt idx="26589">
                  <c:v>-94.697000000000003</c:v>
                </c:pt>
                <c:pt idx="26590">
                  <c:v>-94.694999999999993</c:v>
                </c:pt>
                <c:pt idx="26591">
                  <c:v>-94.692999999999998</c:v>
                </c:pt>
                <c:pt idx="26592">
                  <c:v>-94.691000000000003</c:v>
                </c:pt>
                <c:pt idx="26593">
                  <c:v>-94.688999999999993</c:v>
                </c:pt>
                <c:pt idx="26594">
                  <c:v>-94.686999999999998</c:v>
                </c:pt>
                <c:pt idx="26595">
                  <c:v>-94.685000000000002</c:v>
                </c:pt>
                <c:pt idx="26596">
                  <c:v>-94.682999999999993</c:v>
                </c:pt>
                <c:pt idx="26597">
                  <c:v>-94.680999999999997</c:v>
                </c:pt>
                <c:pt idx="26598">
                  <c:v>-94.679000000000002</c:v>
                </c:pt>
                <c:pt idx="26599">
                  <c:v>-94.676999999999992</c:v>
                </c:pt>
                <c:pt idx="26600">
                  <c:v>-94.674999999999997</c:v>
                </c:pt>
                <c:pt idx="26601">
                  <c:v>-94.673000000000002</c:v>
                </c:pt>
                <c:pt idx="26602">
                  <c:v>-94.670999999999992</c:v>
                </c:pt>
                <c:pt idx="26603">
                  <c:v>-94.668999999999997</c:v>
                </c:pt>
                <c:pt idx="26604">
                  <c:v>-94.667000000000002</c:v>
                </c:pt>
                <c:pt idx="26605">
                  <c:v>-94.664999999999992</c:v>
                </c:pt>
                <c:pt idx="26606">
                  <c:v>-94.662999999999997</c:v>
                </c:pt>
                <c:pt idx="26607">
                  <c:v>-94.661000000000001</c:v>
                </c:pt>
                <c:pt idx="26608">
                  <c:v>-94.658999999999992</c:v>
                </c:pt>
                <c:pt idx="26609">
                  <c:v>-94.656999999999996</c:v>
                </c:pt>
                <c:pt idx="26610">
                  <c:v>-94.655000000000001</c:v>
                </c:pt>
                <c:pt idx="26611">
                  <c:v>-94.652999999999992</c:v>
                </c:pt>
                <c:pt idx="26612">
                  <c:v>-94.65100000000001</c:v>
                </c:pt>
                <c:pt idx="26613">
                  <c:v>-94.649000000000001</c:v>
                </c:pt>
                <c:pt idx="26614">
                  <c:v>-94.646999999999991</c:v>
                </c:pt>
                <c:pt idx="26615">
                  <c:v>-94.64500000000001</c:v>
                </c:pt>
                <c:pt idx="26616">
                  <c:v>-94.643000000000001</c:v>
                </c:pt>
                <c:pt idx="26617">
                  <c:v>-94.640999999999991</c:v>
                </c:pt>
                <c:pt idx="26618">
                  <c:v>-94.63900000000001</c:v>
                </c:pt>
                <c:pt idx="26619">
                  <c:v>-94.637</c:v>
                </c:pt>
                <c:pt idx="26620">
                  <c:v>-94.634999999999991</c:v>
                </c:pt>
                <c:pt idx="26621">
                  <c:v>-94.63300000000001</c:v>
                </c:pt>
                <c:pt idx="26622">
                  <c:v>-94.631</c:v>
                </c:pt>
                <c:pt idx="26623">
                  <c:v>-94.628999999999991</c:v>
                </c:pt>
                <c:pt idx="26624">
                  <c:v>-94.62700000000001</c:v>
                </c:pt>
                <c:pt idx="26625">
                  <c:v>-94.625</c:v>
                </c:pt>
                <c:pt idx="26626">
                  <c:v>-94.62299999999999</c:v>
                </c:pt>
                <c:pt idx="26627">
                  <c:v>-94.621000000000009</c:v>
                </c:pt>
                <c:pt idx="26628">
                  <c:v>-94.619</c:v>
                </c:pt>
                <c:pt idx="26629">
                  <c:v>-94.61699999999999</c:v>
                </c:pt>
                <c:pt idx="26630">
                  <c:v>-94.615000000000009</c:v>
                </c:pt>
                <c:pt idx="26631">
                  <c:v>-94.613</c:v>
                </c:pt>
                <c:pt idx="26632">
                  <c:v>-94.61099999999999</c:v>
                </c:pt>
                <c:pt idx="26633">
                  <c:v>-94.609000000000009</c:v>
                </c:pt>
                <c:pt idx="26634">
                  <c:v>-94.606999999999999</c:v>
                </c:pt>
                <c:pt idx="26635">
                  <c:v>-94.60499999999999</c:v>
                </c:pt>
                <c:pt idx="26636">
                  <c:v>-94.603000000000009</c:v>
                </c:pt>
                <c:pt idx="26637">
                  <c:v>-94.600999999999999</c:v>
                </c:pt>
                <c:pt idx="26638">
                  <c:v>-94.59899999999999</c:v>
                </c:pt>
                <c:pt idx="26639">
                  <c:v>-94.597000000000008</c:v>
                </c:pt>
                <c:pt idx="26640">
                  <c:v>-94.594999999999999</c:v>
                </c:pt>
                <c:pt idx="26641">
                  <c:v>-94.593000000000004</c:v>
                </c:pt>
                <c:pt idx="26642">
                  <c:v>-94.591000000000008</c:v>
                </c:pt>
                <c:pt idx="26643">
                  <c:v>-94.588999999999999</c:v>
                </c:pt>
                <c:pt idx="26644">
                  <c:v>-94.587000000000003</c:v>
                </c:pt>
                <c:pt idx="26645">
                  <c:v>-94.585000000000008</c:v>
                </c:pt>
                <c:pt idx="26646">
                  <c:v>-94.582999999999998</c:v>
                </c:pt>
                <c:pt idx="26647">
                  <c:v>-94.581000000000003</c:v>
                </c:pt>
                <c:pt idx="26648">
                  <c:v>-94.579000000000008</c:v>
                </c:pt>
                <c:pt idx="26649">
                  <c:v>-94.576999999999998</c:v>
                </c:pt>
                <c:pt idx="26650">
                  <c:v>-94.575000000000003</c:v>
                </c:pt>
                <c:pt idx="26651">
                  <c:v>-94.573000000000008</c:v>
                </c:pt>
                <c:pt idx="26652">
                  <c:v>-94.570999999999998</c:v>
                </c:pt>
                <c:pt idx="26653">
                  <c:v>-94.569000000000003</c:v>
                </c:pt>
                <c:pt idx="26654">
                  <c:v>-94.567000000000007</c:v>
                </c:pt>
                <c:pt idx="26655">
                  <c:v>-94.564999999999998</c:v>
                </c:pt>
                <c:pt idx="26656">
                  <c:v>-94.563000000000002</c:v>
                </c:pt>
                <c:pt idx="26657">
                  <c:v>-94.561000000000007</c:v>
                </c:pt>
                <c:pt idx="26658">
                  <c:v>-94.558999999999997</c:v>
                </c:pt>
                <c:pt idx="26659">
                  <c:v>-94.557000000000002</c:v>
                </c:pt>
                <c:pt idx="26660">
                  <c:v>-94.555000000000007</c:v>
                </c:pt>
                <c:pt idx="26661">
                  <c:v>-94.552999999999997</c:v>
                </c:pt>
                <c:pt idx="26662">
                  <c:v>-94.551000000000002</c:v>
                </c:pt>
                <c:pt idx="26663">
                  <c:v>-94.549000000000007</c:v>
                </c:pt>
                <c:pt idx="26664">
                  <c:v>-94.546999999999997</c:v>
                </c:pt>
                <c:pt idx="26665">
                  <c:v>-94.545000000000002</c:v>
                </c:pt>
                <c:pt idx="26666">
                  <c:v>-94.543000000000006</c:v>
                </c:pt>
                <c:pt idx="26667">
                  <c:v>-94.540999999999997</c:v>
                </c:pt>
                <c:pt idx="26668">
                  <c:v>-94.539000000000001</c:v>
                </c:pt>
                <c:pt idx="26669">
                  <c:v>-94.537000000000006</c:v>
                </c:pt>
                <c:pt idx="26670">
                  <c:v>-94.534999999999997</c:v>
                </c:pt>
                <c:pt idx="26671">
                  <c:v>-94.533000000000001</c:v>
                </c:pt>
                <c:pt idx="26672">
                  <c:v>-94.531000000000006</c:v>
                </c:pt>
                <c:pt idx="26673">
                  <c:v>-94.528999999999996</c:v>
                </c:pt>
                <c:pt idx="26674">
                  <c:v>-94.527000000000001</c:v>
                </c:pt>
                <c:pt idx="26675">
                  <c:v>-94.525000000000006</c:v>
                </c:pt>
                <c:pt idx="26676">
                  <c:v>-94.522999999999996</c:v>
                </c:pt>
                <c:pt idx="26677">
                  <c:v>-94.521000000000001</c:v>
                </c:pt>
                <c:pt idx="26678">
                  <c:v>-94.519000000000005</c:v>
                </c:pt>
                <c:pt idx="26679">
                  <c:v>-94.516999999999996</c:v>
                </c:pt>
                <c:pt idx="26680">
                  <c:v>-94.515000000000001</c:v>
                </c:pt>
                <c:pt idx="26681">
                  <c:v>-94.513000000000005</c:v>
                </c:pt>
                <c:pt idx="26682">
                  <c:v>-94.510999999999996</c:v>
                </c:pt>
                <c:pt idx="26683">
                  <c:v>-94.509</c:v>
                </c:pt>
                <c:pt idx="26684">
                  <c:v>-94.507000000000005</c:v>
                </c:pt>
                <c:pt idx="26685">
                  <c:v>-94.504999999999995</c:v>
                </c:pt>
                <c:pt idx="26686">
                  <c:v>-94.503</c:v>
                </c:pt>
                <c:pt idx="26687">
                  <c:v>-94.501000000000005</c:v>
                </c:pt>
                <c:pt idx="26688">
                  <c:v>-94.498999999999995</c:v>
                </c:pt>
                <c:pt idx="26689">
                  <c:v>-94.497</c:v>
                </c:pt>
                <c:pt idx="26690">
                  <c:v>-94.495000000000005</c:v>
                </c:pt>
                <c:pt idx="26691">
                  <c:v>-94.492999999999995</c:v>
                </c:pt>
                <c:pt idx="26692">
                  <c:v>-94.491</c:v>
                </c:pt>
                <c:pt idx="26693">
                  <c:v>-94.489000000000004</c:v>
                </c:pt>
                <c:pt idx="26694">
                  <c:v>-94.486999999999995</c:v>
                </c:pt>
                <c:pt idx="26695">
                  <c:v>-94.484999999999999</c:v>
                </c:pt>
                <c:pt idx="26696">
                  <c:v>-94.483000000000004</c:v>
                </c:pt>
                <c:pt idx="26697">
                  <c:v>-94.480999999999995</c:v>
                </c:pt>
                <c:pt idx="26698">
                  <c:v>-94.478999999999999</c:v>
                </c:pt>
                <c:pt idx="26699">
                  <c:v>-94.477000000000004</c:v>
                </c:pt>
                <c:pt idx="26700">
                  <c:v>-94.474999999999994</c:v>
                </c:pt>
                <c:pt idx="26701">
                  <c:v>-94.472999999999999</c:v>
                </c:pt>
                <c:pt idx="26702">
                  <c:v>-94.471000000000004</c:v>
                </c:pt>
                <c:pt idx="26703">
                  <c:v>-94.468999999999994</c:v>
                </c:pt>
                <c:pt idx="26704">
                  <c:v>-94.466999999999999</c:v>
                </c:pt>
                <c:pt idx="26705">
                  <c:v>-94.465000000000003</c:v>
                </c:pt>
                <c:pt idx="26706">
                  <c:v>-94.462999999999994</c:v>
                </c:pt>
                <c:pt idx="26707">
                  <c:v>-94.460999999999999</c:v>
                </c:pt>
                <c:pt idx="26708">
                  <c:v>-94.459000000000003</c:v>
                </c:pt>
                <c:pt idx="26709">
                  <c:v>-94.456999999999994</c:v>
                </c:pt>
                <c:pt idx="26710">
                  <c:v>-94.454999999999998</c:v>
                </c:pt>
                <c:pt idx="26711">
                  <c:v>-94.453000000000003</c:v>
                </c:pt>
                <c:pt idx="26712">
                  <c:v>-94.450999999999993</c:v>
                </c:pt>
                <c:pt idx="26713">
                  <c:v>-94.448999999999998</c:v>
                </c:pt>
                <c:pt idx="26714">
                  <c:v>-94.447000000000003</c:v>
                </c:pt>
                <c:pt idx="26715">
                  <c:v>-94.444999999999993</c:v>
                </c:pt>
                <c:pt idx="26716">
                  <c:v>-94.442999999999998</c:v>
                </c:pt>
                <c:pt idx="26717">
                  <c:v>-94.441000000000003</c:v>
                </c:pt>
                <c:pt idx="26718">
                  <c:v>-94.438999999999993</c:v>
                </c:pt>
                <c:pt idx="26719">
                  <c:v>-94.436999999999998</c:v>
                </c:pt>
                <c:pt idx="26720">
                  <c:v>-94.435000000000002</c:v>
                </c:pt>
                <c:pt idx="26721">
                  <c:v>-94.432999999999993</c:v>
                </c:pt>
                <c:pt idx="26722">
                  <c:v>-94.430999999999997</c:v>
                </c:pt>
                <c:pt idx="26723">
                  <c:v>-94.429000000000002</c:v>
                </c:pt>
                <c:pt idx="26724">
                  <c:v>-94.426999999999992</c:v>
                </c:pt>
                <c:pt idx="26725">
                  <c:v>-94.424999999999997</c:v>
                </c:pt>
                <c:pt idx="26726">
                  <c:v>-94.423000000000002</c:v>
                </c:pt>
                <c:pt idx="26727">
                  <c:v>-94.420999999999992</c:v>
                </c:pt>
                <c:pt idx="26728">
                  <c:v>-94.418999999999997</c:v>
                </c:pt>
                <c:pt idx="26729">
                  <c:v>-94.417000000000002</c:v>
                </c:pt>
                <c:pt idx="26730">
                  <c:v>-94.414999999999992</c:v>
                </c:pt>
                <c:pt idx="26731">
                  <c:v>-94.412999999999997</c:v>
                </c:pt>
                <c:pt idx="26732">
                  <c:v>-94.411000000000001</c:v>
                </c:pt>
                <c:pt idx="26733">
                  <c:v>-94.408999999999992</c:v>
                </c:pt>
                <c:pt idx="26734">
                  <c:v>-94.406999999999996</c:v>
                </c:pt>
                <c:pt idx="26735">
                  <c:v>-94.405000000000001</c:v>
                </c:pt>
                <c:pt idx="26736">
                  <c:v>-94.402999999999992</c:v>
                </c:pt>
                <c:pt idx="26737">
                  <c:v>-94.40100000000001</c:v>
                </c:pt>
                <c:pt idx="26738">
                  <c:v>-94.399000000000001</c:v>
                </c:pt>
                <c:pt idx="26739">
                  <c:v>-94.396999999999991</c:v>
                </c:pt>
                <c:pt idx="26740">
                  <c:v>-94.39500000000001</c:v>
                </c:pt>
                <c:pt idx="26741">
                  <c:v>-94.393000000000001</c:v>
                </c:pt>
                <c:pt idx="26742">
                  <c:v>-94.390999999999991</c:v>
                </c:pt>
                <c:pt idx="26743">
                  <c:v>-94.38900000000001</c:v>
                </c:pt>
                <c:pt idx="26744">
                  <c:v>-94.387</c:v>
                </c:pt>
                <c:pt idx="26745">
                  <c:v>-94.384999999999991</c:v>
                </c:pt>
                <c:pt idx="26746">
                  <c:v>-94.38300000000001</c:v>
                </c:pt>
                <c:pt idx="26747">
                  <c:v>-94.381</c:v>
                </c:pt>
                <c:pt idx="26748">
                  <c:v>-94.378999999999991</c:v>
                </c:pt>
                <c:pt idx="26749">
                  <c:v>-94.37700000000001</c:v>
                </c:pt>
                <c:pt idx="26750">
                  <c:v>-94.375</c:v>
                </c:pt>
                <c:pt idx="26751">
                  <c:v>-94.37299999999999</c:v>
                </c:pt>
                <c:pt idx="26752">
                  <c:v>-94.371000000000009</c:v>
                </c:pt>
                <c:pt idx="26753">
                  <c:v>-94.369</c:v>
                </c:pt>
                <c:pt idx="26754">
                  <c:v>-94.36699999999999</c:v>
                </c:pt>
                <c:pt idx="26755">
                  <c:v>-94.365000000000009</c:v>
                </c:pt>
                <c:pt idx="26756">
                  <c:v>-94.363</c:v>
                </c:pt>
                <c:pt idx="26757">
                  <c:v>-94.36099999999999</c:v>
                </c:pt>
                <c:pt idx="26758">
                  <c:v>-94.359000000000009</c:v>
                </c:pt>
                <c:pt idx="26759">
                  <c:v>-94.356999999999999</c:v>
                </c:pt>
                <c:pt idx="26760">
                  <c:v>-94.35499999999999</c:v>
                </c:pt>
                <c:pt idx="26761">
                  <c:v>-94.353000000000009</c:v>
                </c:pt>
                <c:pt idx="26762">
                  <c:v>-94.350999999999999</c:v>
                </c:pt>
                <c:pt idx="26763">
                  <c:v>-94.34899999999999</c:v>
                </c:pt>
                <c:pt idx="26764">
                  <c:v>-94.347000000000008</c:v>
                </c:pt>
                <c:pt idx="26765">
                  <c:v>-94.344999999999999</c:v>
                </c:pt>
                <c:pt idx="26766">
                  <c:v>-94.343000000000004</c:v>
                </c:pt>
                <c:pt idx="26767">
                  <c:v>-94.341000000000008</c:v>
                </c:pt>
                <c:pt idx="26768">
                  <c:v>-94.338999999999999</c:v>
                </c:pt>
                <c:pt idx="26769">
                  <c:v>-94.337000000000003</c:v>
                </c:pt>
                <c:pt idx="26770">
                  <c:v>-94.335000000000008</c:v>
                </c:pt>
                <c:pt idx="26771">
                  <c:v>-94.332999999999998</c:v>
                </c:pt>
                <c:pt idx="26772">
                  <c:v>-94.331000000000003</c:v>
                </c:pt>
                <c:pt idx="26773">
                  <c:v>-94.329000000000008</c:v>
                </c:pt>
                <c:pt idx="26774">
                  <c:v>-94.326999999999998</c:v>
                </c:pt>
                <c:pt idx="26775">
                  <c:v>-94.325000000000003</c:v>
                </c:pt>
                <c:pt idx="26776">
                  <c:v>-94.323000000000008</c:v>
                </c:pt>
                <c:pt idx="26777">
                  <c:v>-94.320999999999998</c:v>
                </c:pt>
                <c:pt idx="26778">
                  <c:v>-94.319000000000003</c:v>
                </c:pt>
                <c:pt idx="26779">
                  <c:v>-94.317000000000007</c:v>
                </c:pt>
                <c:pt idx="26780">
                  <c:v>-94.314999999999998</c:v>
                </c:pt>
                <c:pt idx="26781">
                  <c:v>-94.313000000000002</c:v>
                </c:pt>
                <c:pt idx="26782">
                  <c:v>-94.311000000000007</c:v>
                </c:pt>
                <c:pt idx="26783">
                  <c:v>-94.308999999999997</c:v>
                </c:pt>
                <c:pt idx="26784">
                  <c:v>-94.307000000000002</c:v>
                </c:pt>
                <c:pt idx="26785">
                  <c:v>-94.305000000000007</c:v>
                </c:pt>
                <c:pt idx="26786">
                  <c:v>-94.302999999999997</c:v>
                </c:pt>
                <c:pt idx="26787">
                  <c:v>-94.301000000000002</c:v>
                </c:pt>
                <c:pt idx="26788">
                  <c:v>-94.299000000000007</c:v>
                </c:pt>
                <c:pt idx="26789">
                  <c:v>-94.296999999999997</c:v>
                </c:pt>
                <c:pt idx="26790">
                  <c:v>-94.295000000000002</c:v>
                </c:pt>
                <c:pt idx="26791">
                  <c:v>-94.293000000000006</c:v>
                </c:pt>
                <c:pt idx="26792">
                  <c:v>-94.290999999999997</c:v>
                </c:pt>
                <c:pt idx="26793">
                  <c:v>-94.289000000000001</c:v>
                </c:pt>
                <c:pt idx="26794">
                  <c:v>-94.287000000000006</c:v>
                </c:pt>
                <c:pt idx="26795">
                  <c:v>-94.284999999999997</c:v>
                </c:pt>
                <c:pt idx="26796">
                  <c:v>-94.283000000000001</c:v>
                </c:pt>
                <c:pt idx="26797">
                  <c:v>-94.281000000000006</c:v>
                </c:pt>
                <c:pt idx="26798">
                  <c:v>-94.278999999999996</c:v>
                </c:pt>
                <c:pt idx="26799">
                  <c:v>-94.277000000000001</c:v>
                </c:pt>
                <c:pt idx="26800">
                  <c:v>-94.275000000000006</c:v>
                </c:pt>
                <c:pt idx="26801">
                  <c:v>-94.272999999999996</c:v>
                </c:pt>
                <c:pt idx="26802">
                  <c:v>-94.271000000000001</c:v>
                </c:pt>
                <c:pt idx="26803">
                  <c:v>-94.269000000000005</c:v>
                </c:pt>
                <c:pt idx="26804">
                  <c:v>-94.266999999999996</c:v>
                </c:pt>
                <c:pt idx="26805">
                  <c:v>-94.265000000000001</c:v>
                </c:pt>
                <c:pt idx="26806">
                  <c:v>-94.263000000000005</c:v>
                </c:pt>
                <c:pt idx="26807">
                  <c:v>-94.260999999999996</c:v>
                </c:pt>
                <c:pt idx="26808">
                  <c:v>-94.259</c:v>
                </c:pt>
                <c:pt idx="26809">
                  <c:v>-94.257000000000005</c:v>
                </c:pt>
                <c:pt idx="26810">
                  <c:v>-94.254999999999995</c:v>
                </c:pt>
                <c:pt idx="26811">
                  <c:v>-94.253</c:v>
                </c:pt>
                <c:pt idx="26812">
                  <c:v>-94.251000000000005</c:v>
                </c:pt>
                <c:pt idx="26813">
                  <c:v>-94.248999999999995</c:v>
                </c:pt>
                <c:pt idx="26814">
                  <c:v>-94.247</c:v>
                </c:pt>
                <c:pt idx="26815">
                  <c:v>-94.245000000000005</c:v>
                </c:pt>
                <c:pt idx="26816">
                  <c:v>-94.242999999999995</c:v>
                </c:pt>
                <c:pt idx="26817">
                  <c:v>-94.241</c:v>
                </c:pt>
                <c:pt idx="26818">
                  <c:v>-94.239000000000004</c:v>
                </c:pt>
                <c:pt idx="26819">
                  <c:v>-94.236999999999995</c:v>
                </c:pt>
                <c:pt idx="26820">
                  <c:v>-94.234999999999999</c:v>
                </c:pt>
                <c:pt idx="26821">
                  <c:v>-94.233000000000004</c:v>
                </c:pt>
                <c:pt idx="26822">
                  <c:v>-94.230999999999995</c:v>
                </c:pt>
                <c:pt idx="26823">
                  <c:v>-94.228999999999999</c:v>
                </c:pt>
                <c:pt idx="26824">
                  <c:v>-94.227000000000004</c:v>
                </c:pt>
                <c:pt idx="26825">
                  <c:v>-94.224999999999994</c:v>
                </c:pt>
                <c:pt idx="26826">
                  <c:v>-94.222999999999999</c:v>
                </c:pt>
                <c:pt idx="26827">
                  <c:v>-94.221000000000004</c:v>
                </c:pt>
                <c:pt idx="26828">
                  <c:v>-94.218999999999994</c:v>
                </c:pt>
                <c:pt idx="26829">
                  <c:v>-94.216999999999999</c:v>
                </c:pt>
                <c:pt idx="26830">
                  <c:v>-94.215000000000003</c:v>
                </c:pt>
                <c:pt idx="26831">
                  <c:v>-94.212999999999994</c:v>
                </c:pt>
                <c:pt idx="26832">
                  <c:v>-94.210999999999999</c:v>
                </c:pt>
                <c:pt idx="26833">
                  <c:v>-94.209000000000003</c:v>
                </c:pt>
                <c:pt idx="26834">
                  <c:v>-94.206999999999994</c:v>
                </c:pt>
                <c:pt idx="26835">
                  <c:v>-94.204999999999998</c:v>
                </c:pt>
                <c:pt idx="26836">
                  <c:v>-94.203000000000003</c:v>
                </c:pt>
                <c:pt idx="26837">
                  <c:v>-94.200999999999993</c:v>
                </c:pt>
                <c:pt idx="26838">
                  <c:v>-94.198999999999998</c:v>
                </c:pt>
                <c:pt idx="26839">
                  <c:v>-94.197000000000003</c:v>
                </c:pt>
                <c:pt idx="26840">
                  <c:v>-94.194999999999993</c:v>
                </c:pt>
                <c:pt idx="26841">
                  <c:v>-94.192999999999998</c:v>
                </c:pt>
                <c:pt idx="26842">
                  <c:v>-94.191000000000003</c:v>
                </c:pt>
                <c:pt idx="26843">
                  <c:v>-94.188999999999993</c:v>
                </c:pt>
                <c:pt idx="26844">
                  <c:v>-94.186999999999998</c:v>
                </c:pt>
                <c:pt idx="26845">
                  <c:v>-94.185000000000002</c:v>
                </c:pt>
                <c:pt idx="26846">
                  <c:v>-94.182999999999993</c:v>
                </c:pt>
                <c:pt idx="26847">
                  <c:v>-94.180999999999997</c:v>
                </c:pt>
                <c:pt idx="26848">
                  <c:v>-94.179000000000002</c:v>
                </c:pt>
                <c:pt idx="26849">
                  <c:v>-94.176999999999992</c:v>
                </c:pt>
                <c:pt idx="26850">
                  <c:v>-94.174999999999997</c:v>
                </c:pt>
                <c:pt idx="26851">
                  <c:v>-94.173000000000002</c:v>
                </c:pt>
                <c:pt idx="26852">
                  <c:v>-94.170999999999992</c:v>
                </c:pt>
                <c:pt idx="26853">
                  <c:v>-94.168999999999997</c:v>
                </c:pt>
                <c:pt idx="26854">
                  <c:v>-94.167000000000002</c:v>
                </c:pt>
                <c:pt idx="26855">
                  <c:v>-94.164999999999992</c:v>
                </c:pt>
                <c:pt idx="26856">
                  <c:v>-94.162999999999997</c:v>
                </c:pt>
                <c:pt idx="26857">
                  <c:v>-94.161000000000001</c:v>
                </c:pt>
                <c:pt idx="26858">
                  <c:v>-94.158999999999992</c:v>
                </c:pt>
                <c:pt idx="26859">
                  <c:v>-94.156999999999996</c:v>
                </c:pt>
                <c:pt idx="26860">
                  <c:v>-94.155000000000001</c:v>
                </c:pt>
                <c:pt idx="26861">
                  <c:v>-94.152999999999992</c:v>
                </c:pt>
                <c:pt idx="26862">
                  <c:v>-94.15100000000001</c:v>
                </c:pt>
                <c:pt idx="26863">
                  <c:v>-94.149000000000001</c:v>
                </c:pt>
                <c:pt idx="26864">
                  <c:v>-94.146999999999991</c:v>
                </c:pt>
                <c:pt idx="26865">
                  <c:v>-94.14500000000001</c:v>
                </c:pt>
                <c:pt idx="26866">
                  <c:v>-94.143000000000001</c:v>
                </c:pt>
                <c:pt idx="26867">
                  <c:v>-94.140999999999991</c:v>
                </c:pt>
                <c:pt idx="26868">
                  <c:v>-94.13900000000001</c:v>
                </c:pt>
                <c:pt idx="26869">
                  <c:v>-94.137</c:v>
                </c:pt>
                <c:pt idx="26870">
                  <c:v>-94.134999999999991</c:v>
                </c:pt>
                <c:pt idx="26871">
                  <c:v>-94.13300000000001</c:v>
                </c:pt>
                <c:pt idx="26872">
                  <c:v>-94.131</c:v>
                </c:pt>
                <c:pt idx="26873">
                  <c:v>-94.128999999999991</c:v>
                </c:pt>
                <c:pt idx="26874">
                  <c:v>-94.12700000000001</c:v>
                </c:pt>
                <c:pt idx="26875">
                  <c:v>-94.125</c:v>
                </c:pt>
                <c:pt idx="26876">
                  <c:v>-94.12299999999999</c:v>
                </c:pt>
                <c:pt idx="26877">
                  <c:v>-94.121000000000009</c:v>
                </c:pt>
                <c:pt idx="26878">
                  <c:v>-94.119</c:v>
                </c:pt>
                <c:pt idx="26879">
                  <c:v>-94.11699999999999</c:v>
                </c:pt>
                <c:pt idx="26880">
                  <c:v>-94.115000000000009</c:v>
                </c:pt>
                <c:pt idx="26881">
                  <c:v>-94.113</c:v>
                </c:pt>
                <c:pt idx="26882">
                  <c:v>-94.11099999999999</c:v>
                </c:pt>
                <c:pt idx="26883">
                  <c:v>-94.109000000000009</c:v>
                </c:pt>
                <c:pt idx="26884">
                  <c:v>-94.106999999999999</c:v>
                </c:pt>
                <c:pt idx="26885">
                  <c:v>-94.10499999999999</c:v>
                </c:pt>
                <c:pt idx="26886">
                  <c:v>-94.103000000000009</c:v>
                </c:pt>
                <c:pt idx="26887">
                  <c:v>-94.100999999999999</c:v>
                </c:pt>
                <c:pt idx="26888">
                  <c:v>-94.09899999999999</c:v>
                </c:pt>
                <c:pt idx="26889">
                  <c:v>-94.097000000000008</c:v>
                </c:pt>
                <c:pt idx="26890">
                  <c:v>-94.094999999999999</c:v>
                </c:pt>
                <c:pt idx="26891">
                  <c:v>-94.093000000000004</c:v>
                </c:pt>
                <c:pt idx="26892">
                  <c:v>-94.091000000000008</c:v>
                </c:pt>
                <c:pt idx="26893">
                  <c:v>-94.088999999999999</c:v>
                </c:pt>
                <c:pt idx="26894">
                  <c:v>-94.087000000000003</c:v>
                </c:pt>
                <c:pt idx="26895">
                  <c:v>-94.085000000000008</c:v>
                </c:pt>
                <c:pt idx="26896">
                  <c:v>-94.082999999999998</c:v>
                </c:pt>
                <c:pt idx="26897">
                  <c:v>-94.081000000000003</c:v>
                </c:pt>
                <c:pt idx="26898">
                  <c:v>-94.079000000000008</c:v>
                </c:pt>
                <c:pt idx="26899">
                  <c:v>-94.076999999999998</c:v>
                </c:pt>
                <c:pt idx="26900">
                  <c:v>-94.075000000000003</c:v>
                </c:pt>
                <c:pt idx="26901">
                  <c:v>-94.073000000000008</c:v>
                </c:pt>
                <c:pt idx="26902">
                  <c:v>-94.070999999999998</c:v>
                </c:pt>
                <c:pt idx="26903">
                  <c:v>-94.069000000000003</c:v>
                </c:pt>
                <c:pt idx="26904">
                  <c:v>-94.067000000000007</c:v>
                </c:pt>
                <c:pt idx="26905">
                  <c:v>-94.064999999999998</c:v>
                </c:pt>
                <c:pt idx="26906">
                  <c:v>-94.063000000000002</c:v>
                </c:pt>
                <c:pt idx="26907">
                  <c:v>-94.061000000000007</c:v>
                </c:pt>
                <c:pt idx="26908">
                  <c:v>-94.058999999999997</c:v>
                </c:pt>
                <c:pt idx="26909">
                  <c:v>-94.057000000000002</c:v>
                </c:pt>
                <c:pt idx="26910">
                  <c:v>-94.055000000000007</c:v>
                </c:pt>
                <c:pt idx="26911">
                  <c:v>-94.052999999999997</c:v>
                </c:pt>
                <c:pt idx="26912">
                  <c:v>-94.051000000000002</c:v>
                </c:pt>
                <c:pt idx="26913">
                  <c:v>-94.049000000000007</c:v>
                </c:pt>
                <c:pt idx="26914">
                  <c:v>-94.046999999999997</c:v>
                </c:pt>
                <c:pt idx="26915">
                  <c:v>-94.045000000000002</c:v>
                </c:pt>
                <c:pt idx="26916">
                  <c:v>-94.043000000000006</c:v>
                </c:pt>
                <c:pt idx="26917">
                  <c:v>-94.040999999999997</c:v>
                </c:pt>
                <c:pt idx="26918">
                  <c:v>-94.039000000000001</c:v>
                </c:pt>
                <c:pt idx="26919">
                  <c:v>-94.037000000000006</c:v>
                </c:pt>
                <c:pt idx="26920">
                  <c:v>-94.034999999999997</c:v>
                </c:pt>
                <c:pt idx="26921">
                  <c:v>-94.033000000000001</c:v>
                </c:pt>
                <c:pt idx="26922">
                  <c:v>-94.031000000000006</c:v>
                </c:pt>
                <c:pt idx="26923">
                  <c:v>-94.028999999999996</c:v>
                </c:pt>
                <c:pt idx="26924">
                  <c:v>-94.027000000000001</c:v>
                </c:pt>
                <c:pt idx="26925">
                  <c:v>-94.025000000000006</c:v>
                </c:pt>
                <c:pt idx="26926">
                  <c:v>-94.022999999999996</c:v>
                </c:pt>
                <c:pt idx="26927">
                  <c:v>-94.021000000000001</c:v>
                </c:pt>
                <c:pt idx="26928">
                  <c:v>-94.019000000000005</c:v>
                </c:pt>
                <c:pt idx="26929">
                  <c:v>-94.016999999999996</c:v>
                </c:pt>
                <c:pt idx="26930">
                  <c:v>-94.015000000000001</c:v>
                </c:pt>
                <c:pt idx="26931">
                  <c:v>-94.013000000000005</c:v>
                </c:pt>
                <c:pt idx="26932">
                  <c:v>-94.010999999999996</c:v>
                </c:pt>
                <c:pt idx="26933">
                  <c:v>-94.009</c:v>
                </c:pt>
                <c:pt idx="26934">
                  <c:v>-94.007000000000005</c:v>
                </c:pt>
                <c:pt idx="26935">
                  <c:v>-94.004999999999995</c:v>
                </c:pt>
                <c:pt idx="26936">
                  <c:v>-94.003</c:v>
                </c:pt>
                <c:pt idx="26937">
                  <c:v>-94.001000000000005</c:v>
                </c:pt>
                <c:pt idx="26938">
                  <c:v>-93.998999999999995</c:v>
                </c:pt>
                <c:pt idx="26939">
                  <c:v>-93.997</c:v>
                </c:pt>
                <c:pt idx="26940">
                  <c:v>-93.995000000000005</c:v>
                </c:pt>
                <c:pt idx="26941">
                  <c:v>-93.992999999999995</c:v>
                </c:pt>
                <c:pt idx="26942">
                  <c:v>-93.991</c:v>
                </c:pt>
                <c:pt idx="26943">
                  <c:v>-93.989000000000004</c:v>
                </c:pt>
                <c:pt idx="26944">
                  <c:v>-93.986999999999995</c:v>
                </c:pt>
                <c:pt idx="26945">
                  <c:v>-93.984999999999999</c:v>
                </c:pt>
                <c:pt idx="26946">
                  <c:v>-93.983000000000004</c:v>
                </c:pt>
                <c:pt idx="26947">
                  <c:v>-93.980999999999995</c:v>
                </c:pt>
                <c:pt idx="26948">
                  <c:v>-93.978999999999999</c:v>
                </c:pt>
                <c:pt idx="26949">
                  <c:v>-93.977000000000004</c:v>
                </c:pt>
                <c:pt idx="26950">
                  <c:v>-93.974999999999994</c:v>
                </c:pt>
                <c:pt idx="26951">
                  <c:v>-93.972999999999999</c:v>
                </c:pt>
                <c:pt idx="26952">
                  <c:v>-93.971000000000004</c:v>
                </c:pt>
                <c:pt idx="26953">
                  <c:v>-93.968999999999994</c:v>
                </c:pt>
                <c:pt idx="26954">
                  <c:v>-93.966999999999999</c:v>
                </c:pt>
                <c:pt idx="26955">
                  <c:v>-93.965000000000003</c:v>
                </c:pt>
                <c:pt idx="26956">
                  <c:v>-93.962999999999994</c:v>
                </c:pt>
                <c:pt idx="26957">
                  <c:v>-93.960999999999999</c:v>
                </c:pt>
                <c:pt idx="26958">
                  <c:v>-93.959000000000003</c:v>
                </c:pt>
                <c:pt idx="26959">
                  <c:v>-93.956999999999994</c:v>
                </c:pt>
                <c:pt idx="26960">
                  <c:v>-93.954999999999998</c:v>
                </c:pt>
                <c:pt idx="26961">
                  <c:v>-93.953000000000003</c:v>
                </c:pt>
                <c:pt idx="26962">
                  <c:v>-93.950999999999993</c:v>
                </c:pt>
                <c:pt idx="26963">
                  <c:v>-93.948999999999998</c:v>
                </c:pt>
                <c:pt idx="26964">
                  <c:v>-93.947000000000003</c:v>
                </c:pt>
                <c:pt idx="26965">
                  <c:v>-93.944999999999993</c:v>
                </c:pt>
                <c:pt idx="26966">
                  <c:v>-93.942999999999998</c:v>
                </c:pt>
                <c:pt idx="26967">
                  <c:v>-93.941000000000003</c:v>
                </c:pt>
                <c:pt idx="26968">
                  <c:v>-93.938999999999993</c:v>
                </c:pt>
                <c:pt idx="26969">
                  <c:v>-93.936999999999998</c:v>
                </c:pt>
                <c:pt idx="26970">
                  <c:v>-93.935000000000002</c:v>
                </c:pt>
                <c:pt idx="26971">
                  <c:v>-93.932999999999993</c:v>
                </c:pt>
                <c:pt idx="26972">
                  <c:v>-93.930999999999997</c:v>
                </c:pt>
                <c:pt idx="26973">
                  <c:v>-93.929000000000002</c:v>
                </c:pt>
                <c:pt idx="26974">
                  <c:v>-93.926999999999992</c:v>
                </c:pt>
                <c:pt idx="26975">
                  <c:v>-93.924999999999997</c:v>
                </c:pt>
                <c:pt idx="26976">
                  <c:v>-93.923000000000002</c:v>
                </c:pt>
                <c:pt idx="26977">
                  <c:v>-93.920999999999992</c:v>
                </c:pt>
                <c:pt idx="26978">
                  <c:v>-93.918999999999997</c:v>
                </c:pt>
                <c:pt idx="26979">
                  <c:v>-93.917000000000002</c:v>
                </c:pt>
                <c:pt idx="26980">
                  <c:v>-93.914999999999992</c:v>
                </c:pt>
                <c:pt idx="26981">
                  <c:v>-93.912999999999997</c:v>
                </c:pt>
                <c:pt idx="26982">
                  <c:v>-93.911000000000001</c:v>
                </c:pt>
                <c:pt idx="26983">
                  <c:v>-93.908999999999992</c:v>
                </c:pt>
                <c:pt idx="26984">
                  <c:v>-93.906999999999996</c:v>
                </c:pt>
                <c:pt idx="26985">
                  <c:v>-93.905000000000001</c:v>
                </c:pt>
                <c:pt idx="26986">
                  <c:v>-93.902999999999992</c:v>
                </c:pt>
                <c:pt idx="26987">
                  <c:v>-93.90100000000001</c:v>
                </c:pt>
                <c:pt idx="26988">
                  <c:v>-93.899000000000001</c:v>
                </c:pt>
                <c:pt idx="26989">
                  <c:v>-93.896999999999991</c:v>
                </c:pt>
                <c:pt idx="26990">
                  <c:v>-93.89500000000001</c:v>
                </c:pt>
                <c:pt idx="26991">
                  <c:v>-93.893000000000001</c:v>
                </c:pt>
                <c:pt idx="26992">
                  <c:v>-93.890999999999991</c:v>
                </c:pt>
                <c:pt idx="26993">
                  <c:v>-93.88900000000001</c:v>
                </c:pt>
                <c:pt idx="26994">
                  <c:v>-93.887</c:v>
                </c:pt>
                <c:pt idx="26995">
                  <c:v>-93.884999999999991</c:v>
                </c:pt>
                <c:pt idx="26996">
                  <c:v>-93.88300000000001</c:v>
                </c:pt>
                <c:pt idx="26997">
                  <c:v>-93.881</c:v>
                </c:pt>
                <c:pt idx="26998">
                  <c:v>-93.878999999999991</c:v>
                </c:pt>
                <c:pt idx="26999">
                  <c:v>-93.87700000000001</c:v>
                </c:pt>
                <c:pt idx="27000">
                  <c:v>-93.875</c:v>
                </c:pt>
                <c:pt idx="27001">
                  <c:v>-93.87299999999999</c:v>
                </c:pt>
                <c:pt idx="27002">
                  <c:v>-93.871000000000009</c:v>
                </c:pt>
                <c:pt idx="27003">
                  <c:v>-93.869</c:v>
                </c:pt>
                <c:pt idx="27004">
                  <c:v>-93.86699999999999</c:v>
                </c:pt>
                <c:pt idx="27005">
                  <c:v>-93.865000000000009</c:v>
                </c:pt>
                <c:pt idx="27006">
                  <c:v>-93.863</c:v>
                </c:pt>
                <c:pt idx="27007">
                  <c:v>-93.86099999999999</c:v>
                </c:pt>
                <c:pt idx="27008">
                  <c:v>-93.859000000000009</c:v>
                </c:pt>
                <c:pt idx="27009">
                  <c:v>-93.856999999999999</c:v>
                </c:pt>
                <c:pt idx="27010">
                  <c:v>-93.85499999999999</c:v>
                </c:pt>
                <c:pt idx="27011">
                  <c:v>-93.853000000000009</c:v>
                </c:pt>
                <c:pt idx="27012">
                  <c:v>-93.850999999999999</c:v>
                </c:pt>
                <c:pt idx="27013">
                  <c:v>-93.84899999999999</c:v>
                </c:pt>
                <c:pt idx="27014">
                  <c:v>-93.847000000000008</c:v>
                </c:pt>
                <c:pt idx="27015">
                  <c:v>-93.844999999999999</c:v>
                </c:pt>
                <c:pt idx="27016">
                  <c:v>-93.843000000000004</c:v>
                </c:pt>
                <c:pt idx="27017">
                  <c:v>-93.841000000000008</c:v>
                </c:pt>
                <c:pt idx="27018">
                  <c:v>-93.838999999999999</c:v>
                </c:pt>
                <c:pt idx="27019">
                  <c:v>-93.837000000000003</c:v>
                </c:pt>
                <c:pt idx="27020">
                  <c:v>-93.835000000000008</c:v>
                </c:pt>
                <c:pt idx="27021">
                  <c:v>-93.832999999999998</c:v>
                </c:pt>
                <c:pt idx="27022">
                  <c:v>-93.831000000000003</c:v>
                </c:pt>
                <c:pt idx="27023">
                  <c:v>-93.829000000000008</c:v>
                </c:pt>
                <c:pt idx="27024">
                  <c:v>-93.826999999999998</c:v>
                </c:pt>
                <c:pt idx="27025">
                  <c:v>-93.825000000000003</c:v>
                </c:pt>
                <c:pt idx="27026">
                  <c:v>-93.823000000000008</c:v>
                </c:pt>
                <c:pt idx="27027">
                  <c:v>-93.820999999999998</c:v>
                </c:pt>
                <c:pt idx="27028">
                  <c:v>-93.819000000000003</c:v>
                </c:pt>
                <c:pt idx="27029">
                  <c:v>-93.817000000000007</c:v>
                </c:pt>
                <c:pt idx="27030">
                  <c:v>-93.814999999999998</c:v>
                </c:pt>
                <c:pt idx="27031">
                  <c:v>-93.813000000000002</c:v>
                </c:pt>
                <c:pt idx="27032">
                  <c:v>-93.811000000000007</c:v>
                </c:pt>
                <c:pt idx="27033">
                  <c:v>-93.808999999999997</c:v>
                </c:pt>
                <c:pt idx="27034">
                  <c:v>-93.807000000000002</c:v>
                </c:pt>
                <c:pt idx="27035">
                  <c:v>-93.805000000000007</c:v>
                </c:pt>
                <c:pt idx="27036">
                  <c:v>-93.802999999999997</c:v>
                </c:pt>
                <c:pt idx="27037">
                  <c:v>-93.801000000000002</c:v>
                </c:pt>
                <c:pt idx="27038">
                  <c:v>-93.799000000000007</c:v>
                </c:pt>
                <c:pt idx="27039">
                  <c:v>-93.796999999999997</c:v>
                </c:pt>
                <c:pt idx="27040">
                  <c:v>-93.795000000000002</c:v>
                </c:pt>
                <c:pt idx="27041">
                  <c:v>-93.793000000000006</c:v>
                </c:pt>
                <c:pt idx="27042">
                  <c:v>-93.790999999999997</c:v>
                </c:pt>
                <c:pt idx="27043">
                  <c:v>-93.789000000000001</c:v>
                </c:pt>
                <c:pt idx="27044">
                  <c:v>-93.787000000000006</c:v>
                </c:pt>
                <c:pt idx="27045">
                  <c:v>-93.784999999999997</c:v>
                </c:pt>
                <c:pt idx="27046">
                  <c:v>-93.783000000000001</c:v>
                </c:pt>
                <c:pt idx="27047">
                  <c:v>-93.781000000000006</c:v>
                </c:pt>
                <c:pt idx="27048">
                  <c:v>-93.778999999999996</c:v>
                </c:pt>
                <c:pt idx="27049">
                  <c:v>-93.777000000000001</c:v>
                </c:pt>
                <c:pt idx="27050">
                  <c:v>-93.775000000000006</c:v>
                </c:pt>
                <c:pt idx="27051">
                  <c:v>-93.772999999999996</c:v>
                </c:pt>
                <c:pt idx="27052">
                  <c:v>-93.771000000000001</c:v>
                </c:pt>
                <c:pt idx="27053">
                  <c:v>-93.769000000000005</c:v>
                </c:pt>
                <c:pt idx="27054">
                  <c:v>-93.766999999999996</c:v>
                </c:pt>
                <c:pt idx="27055">
                  <c:v>-93.765000000000001</c:v>
                </c:pt>
                <c:pt idx="27056">
                  <c:v>-93.763000000000005</c:v>
                </c:pt>
                <c:pt idx="27057">
                  <c:v>-93.760999999999996</c:v>
                </c:pt>
                <c:pt idx="27058">
                  <c:v>-93.759</c:v>
                </c:pt>
                <c:pt idx="27059">
                  <c:v>-93.757000000000005</c:v>
                </c:pt>
                <c:pt idx="27060">
                  <c:v>-93.754999999999995</c:v>
                </c:pt>
                <c:pt idx="27061">
                  <c:v>-93.753</c:v>
                </c:pt>
                <c:pt idx="27062">
                  <c:v>-93.751000000000005</c:v>
                </c:pt>
                <c:pt idx="27063">
                  <c:v>-93.748999999999995</c:v>
                </c:pt>
                <c:pt idx="27064">
                  <c:v>-93.747</c:v>
                </c:pt>
                <c:pt idx="27065">
                  <c:v>-93.745000000000005</c:v>
                </c:pt>
                <c:pt idx="27066">
                  <c:v>-93.742999999999995</c:v>
                </c:pt>
                <c:pt idx="27067">
                  <c:v>-93.741</c:v>
                </c:pt>
                <c:pt idx="27068">
                  <c:v>-93.739000000000004</c:v>
                </c:pt>
                <c:pt idx="27069">
                  <c:v>-93.736999999999995</c:v>
                </c:pt>
                <c:pt idx="27070">
                  <c:v>-93.734999999999999</c:v>
                </c:pt>
                <c:pt idx="27071">
                  <c:v>-93.733000000000004</c:v>
                </c:pt>
                <c:pt idx="27072">
                  <c:v>-93.730999999999995</c:v>
                </c:pt>
                <c:pt idx="27073">
                  <c:v>-93.728999999999999</c:v>
                </c:pt>
                <c:pt idx="27074">
                  <c:v>-93.727000000000004</c:v>
                </c:pt>
                <c:pt idx="27075">
                  <c:v>-93.724999999999994</c:v>
                </c:pt>
                <c:pt idx="27076">
                  <c:v>-93.722999999999999</c:v>
                </c:pt>
                <c:pt idx="27077">
                  <c:v>-93.721000000000004</c:v>
                </c:pt>
                <c:pt idx="27078">
                  <c:v>-93.718999999999994</c:v>
                </c:pt>
                <c:pt idx="27079">
                  <c:v>-93.716999999999999</c:v>
                </c:pt>
                <c:pt idx="27080">
                  <c:v>-93.715000000000003</c:v>
                </c:pt>
                <c:pt idx="27081">
                  <c:v>-93.712999999999994</c:v>
                </c:pt>
                <c:pt idx="27082">
                  <c:v>-93.710999999999999</c:v>
                </c:pt>
                <c:pt idx="27083">
                  <c:v>-93.709000000000003</c:v>
                </c:pt>
                <c:pt idx="27084">
                  <c:v>-93.706999999999994</c:v>
                </c:pt>
                <c:pt idx="27085">
                  <c:v>-93.704999999999998</c:v>
                </c:pt>
                <c:pt idx="27086">
                  <c:v>-93.703000000000003</c:v>
                </c:pt>
                <c:pt idx="27087">
                  <c:v>-93.700999999999993</c:v>
                </c:pt>
                <c:pt idx="27088">
                  <c:v>-93.698999999999998</c:v>
                </c:pt>
                <c:pt idx="27089">
                  <c:v>-93.697000000000003</c:v>
                </c:pt>
                <c:pt idx="27090">
                  <c:v>-93.694999999999993</c:v>
                </c:pt>
                <c:pt idx="27091">
                  <c:v>-93.692999999999998</c:v>
                </c:pt>
                <c:pt idx="27092">
                  <c:v>-93.691000000000003</c:v>
                </c:pt>
                <c:pt idx="27093">
                  <c:v>-93.688999999999993</c:v>
                </c:pt>
                <c:pt idx="27094">
                  <c:v>-93.686999999999998</c:v>
                </c:pt>
                <c:pt idx="27095">
                  <c:v>-93.685000000000002</c:v>
                </c:pt>
                <c:pt idx="27096">
                  <c:v>-93.682999999999993</c:v>
                </c:pt>
                <c:pt idx="27097">
                  <c:v>-93.680999999999997</c:v>
                </c:pt>
                <c:pt idx="27098">
                  <c:v>-93.679000000000002</c:v>
                </c:pt>
                <c:pt idx="27099">
                  <c:v>-93.676999999999992</c:v>
                </c:pt>
                <c:pt idx="27100">
                  <c:v>-93.674999999999997</c:v>
                </c:pt>
                <c:pt idx="27101">
                  <c:v>-93.673000000000002</c:v>
                </c:pt>
                <c:pt idx="27102">
                  <c:v>-93.670999999999992</c:v>
                </c:pt>
                <c:pt idx="27103">
                  <c:v>-93.668999999999997</c:v>
                </c:pt>
                <c:pt idx="27104">
                  <c:v>-93.667000000000002</c:v>
                </c:pt>
                <c:pt idx="27105">
                  <c:v>-93.664999999999992</c:v>
                </c:pt>
                <c:pt idx="27106">
                  <c:v>-93.662999999999997</c:v>
                </c:pt>
                <c:pt idx="27107">
                  <c:v>-93.661000000000001</c:v>
                </c:pt>
                <c:pt idx="27108">
                  <c:v>-93.658999999999992</c:v>
                </c:pt>
                <c:pt idx="27109">
                  <c:v>-93.656999999999996</c:v>
                </c:pt>
                <c:pt idx="27110">
                  <c:v>-93.655000000000001</c:v>
                </c:pt>
                <c:pt idx="27111">
                  <c:v>-93.652999999999992</c:v>
                </c:pt>
                <c:pt idx="27112">
                  <c:v>-93.65100000000001</c:v>
                </c:pt>
                <c:pt idx="27113">
                  <c:v>-93.649000000000001</c:v>
                </c:pt>
                <c:pt idx="27114">
                  <c:v>-93.646999999999991</c:v>
                </c:pt>
                <c:pt idx="27115">
                  <c:v>-93.64500000000001</c:v>
                </c:pt>
                <c:pt idx="27116">
                  <c:v>-93.643000000000001</c:v>
                </c:pt>
                <c:pt idx="27117">
                  <c:v>-93.640999999999991</c:v>
                </c:pt>
                <c:pt idx="27118">
                  <c:v>-93.63900000000001</c:v>
                </c:pt>
                <c:pt idx="27119">
                  <c:v>-93.637</c:v>
                </c:pt>
                <c:pt idx="27120">
                  <c:v>-93.634999999999991</c:v>
                </c:pt>
                <c:pt idx="27121">
                  <c:v>-93.63300000000001</c:v>
                </c:pt>
                <c:pt idx="27122">
                  <c:v>-93.631</c:v>
                </c:pt>
                <c:pt idx="27123">
                  <c:v>-93.628999999999991</c:v>
                </c:pt>
                <c:pt idx="27124">
                  <c:v>-93.62700000000001</c:v>
                </c:pt>
                <c:pt idx="27125">
                  <c:v>-93.625</c:v>
                </c:pt>
                <c:pt idx="27126">
                  <c:v>-93.62299999999999</c:v>
                </c:pt>
                <c:pt idx="27127">
                  <c:v>-93.621000000000009</c:v>
                </c:pt>
                <c:pt idx="27128">
                  <c:v>-93.619</c:v>
                </c:pt>
                <c:pt idx="27129">
                  <c:v>-93.61699999999999</c:v>
                </c:pt>
                <c:pt idx="27130">
                  <c:v>-93.615000000000009</c:v>
                </c:pt>
                <c:pt idx="27131">
                  <c:v>-93.613</c:v>
                </c:pt>
                <c:pt idx="27132">
                  <c:v>-93.61099999999999</c:v>
                </c:pt>
                <c:pt idx="27133">
                  <c:v>-93.609000000000009</c:v>
                </c:pt>
                <c:pt idx="27134">
                  <c:v>-93.606999999999999</c:v>
                </c:pt>
                <c:pt idx="27135">
                  <c:v>-93.60499999999999</c:v>
                </c:pt>
                <c:pt idx="27136">
                  <c:v>-93.603000000000009</c:v>
                </c:pt>
                <c:pt idx="27137">
                  <c:v>-93.600999999999999</c:v>
                </c:pt>
                <c:pt idx="27138">
                  <c:v>-93.59899999999999</c:v>
                </c:pt>
                <c:pt idx="27139">
                  <c:v>-93.597000000000008</c:v>
                </c:pt>
                <c:pt idx="27140">
                  <c:v>-93.594999999999999</c:v>
                </c:pt>
                <c:pt idx="27141">
                  <c:v>-93.593000000000004</c:v>
                </c:pt>
                <c:pt idx="27142">
                  <c:v>-93.591000000000008</c:v>
                </c:pt>
                <c:pt idx="27143">
                  <c:v>-93.588999999999999</c:v>
                </c:pt>
                <c:pt idx="27144">
                  <c:v>-93.587000000000003</c:v>
                </c:pt>
                <c:pt idx="27145">
                  <c:v>-93.585000000000008</c:v>
                </c:pt>
                <c:pt idx="27146">
                  <c:v>-93.582999999999998</c:v>
                </c:pt>
                <c:pt idx="27147">
                  <c:v>-93.581000000000003</c:v>
                </c:pt>
                <c:pt idx="27148">
                  <c:v>-93.579000000000008</c:v>
                </c:pt>
                <c:pt idx="27149">
                  <c:v>-93.576999999999998</c:v>
                </c:pt>
                <c:pt idx="27150">
                  <c:v>-93.575000000000003</c:v>
                </c:pt>
                <c:pt idx="27151">
                  <c:v>-93.573000000000008</c:v>
                </c:pt>
                <c:pt idx="27152">
                  <c:v>-93.570999999999998</c:v>
                </c:pt>
                <c:pt idx="27153">
                  <c:v>-93.569000000000003</c:v>
                </c:pt>
                <c:pt idx="27154">
                  <c:v>-93.567000000000007</c:v>
                </c:pt>
                <c:pt idx="27155">
                  <c:v>-93.564999999999998</c:v>
                </c:pt>
                <c:pt idx="27156">
                  <c:v>-93.563000000000002</c:v>
                </c:pt>
                <c:pt idx="27157">
                  <c:v>-93.561000000000007</c:v>
                </c:pt>
                <c:pt idx="27158">
                  <c:v>-93.558999999999997</c:v>
                </c:pt>
                <c:pt idx="27159">
                  <c:v>-93.557000000000002</c:v>
                </c:pt>
                <c:pt idx="27160">
                  <c:v>-93.555000000000007</c:v>
                </c:pt>
                <c:pt idx="27161">
                  <c:v>-93.552999999999997</c:v>
                </c:pt>
                <c:pt idx="27162">
                  <c:v>-93.551000000000002</c:v>
                </c:pt>
                <c:pt idx="27163">
                  <c:v>-93.549000000000007</c:v>
                </c:pt>
                <c:pt idx="27164">
                  <c:v>-93.546999999999997</c:v>
                </c:pt>
                <c:pt idx="27165">
                  <c:v>-93.545000000000002</c:v>
                </c:pt>
                <c:pt idx="27166">
                  <c:v>-93.543000000000006</c:v>
                </c:pt>
                <c:pt idx="27167">
                  <c:v>-93.540999999999997</c:v>
                </c:pt>
                <c:pt idx="27168">
                  <c:v>-93.539000000000001</c:v>
                </c:pt>
                <c:pt idx="27169">
                  <c:v>-93.537000000000006</c:v>
                </c:pt>
                <c:pt idx="27170">
                  <c:v>-93.534999999999997</c:v>
                </c:pt>
                <c:pt idx="27171">
                  <c:v>-93.533000000000001</c:v>
                </c:pt>
                <c:pt idx="27172">
                  <c:v>-93.531000000000006</c:v>
                </c:pt>
                <c:pt idx="27173">
                  <c:v>-93.528999999999996</c:v>
                </c:pt>
                <c:pt idx="27174">
                  <c:v>-93.527000000000001</c:v>
                </c:pt>
                <c:pt idx="27175">
                  <c:v>-93.525000000000006</c:v>
                </c:pt>
                <c:pt idx="27176">
                  <c:v>-93.522999999999996</c:v>
                </c:pt>
                <c:pt idx="27177">
                  <c:v>-93.521000000000001</c:v>
                </c:pt>
                <c:pt idx="27178">
                  <c:v>-93.519000000000005</c:v>
                </c:pt>
                <c:pt idx="27179">
                  <c:v>-93.516999999999996</c:v>
                </c:pt>
                <c:pt idx="27180">
                  <c:v>-93.515000000000001</c:v>
                </c:pt>
                <c:pt idx="27181">
                  <c:v>-93.513000000000005</c:v>
                </c:pt>
                <c:pt idx="27182">
                  <c:v>-93.510999999999996</c:v>
                </c:pt>
                <c:pt idx="27183">
                  <c:v>-93.509</c:v>
                </c:pt>
                <c:pt idx="27184">
                  <c:v>-93.507000000000005</c:v>
                </c:pt>
                <c:pt idx="27185">
                  <c:v>-93.504999999999995</c:v>
                </c:pt>
                <c:pt idx="27186">
                  <c:v>-93.503</c:v>
                </c:pt>
                <c:pt idx="27187">
                  <c:v>-93.501000000000005</c:v>
                </c:pt>
                <c:pt idx="27188">
                  <c:v>-93.498999999999995</c:v>
                </c:pt>
                <c:pt idx="27189">
                  <c:v>-93.497</c:v>
                </c:pt>
                <c:pt idx="27190">
                  <c:v>-93.495000000000005</c:v>
                </c:pt>
                <c:pt idx="27191">
                  <c:v>-93.492999999999995</c:v>
                </c:pt>
                <c:pt idx="27192">
                  <c:v>-93.491</c:v>
                </c:pt>
                <c:pt idx="27193">
                  <c:v>-93.489000000000004</c:v>
                </c:pt>
                <c:pt idx="27194">
                  <c:v>-93.486999999999995</c:v>
                </c:pt>
                <c:pt idx="27195">
                  <c:v>-93.484999999999999</c:v>
                </c:pt>
                <c:pt idx="27196">
                  <c:v>-93.483000000000004</c:v>
                </c:pt>
                <c:pt idx="27197">
                  <c:v>-93.480999999999995</c:v>
                </c:pt>
                <c:pt idx="27198">
                  <c:v>-93.478999999999999</c:v>
                </c:pt>
                <c:pt idx="27199">
                  <c:v>-93.477000000000004</c:v>
                </c:pt>
                <c:pt idx="27200">
                  <c:v>-93.474999999999994</c:v>
                </c:pt>
                <c:pt idx="27201">
                  <c:v>-93.472999999999999</c:v>
                </c:pt>
                <c:pt idx="27202">
                  <c:v>-93.471000000000004</c:v>
                </c:pt>
                <c:pt idx="27203">
                  <c:v>-93.468999999999994</c:v>
                </c:pt>
                <c:pt idx="27204">
                  <c:v>-93.466999999999999</c:v>
                </c:pt>
                <c:pt idx="27205">
                  <c:v>-93.465000000000003</c:v>
                </c:pt>
                <c:pt idx="27206">
                  <c:v>-93.462999999999994</c:v>
                </c:pt>
                <c:pt idx="27207">
                  <c:v>-93.460999999999999</c:v>
                </c:pt>
                <c:pt idx="27208">
                  <c:v>-93.459000000000003</c:v>
                </c:pt>
                <c:pt idx="27209">
                  <c:v>-93.456999999999994</c:v>
                </c:pt>
                <c:pt idx="27210">
                  <c:v>-93.454999999999998</c:v>
                </c:pt>
                <c:pt idx="27211">
                  <c:v>-93.453000000000003</c:v>
                </c:pt>
                <c:pt idx="27212">
                  <c:v>-93.450999999999993</c:v>
                </c:pt>
                <c:pt idx="27213">
                  <c:v>-93.448999999999998</c:v>
                </c:pt>
                <c:pt idx="27214">
                  <c:v>-93.447000000000003</c:v>
                </c:pt>
                <c:pt idx="27215">
                  <c:v>-93.444999999999993</c:v>
                </c:pt>
                <c:pt idx="27216">
                  <c:v>-93.442999999999998</c:v>
                </c:pt>
                <c:pt idx="27217">
                  <c:v>-93.441000000000003</c:v>
                </c:pt>
                <c:pt idx="27218">
                  <c:v>-93.438999999999993</c:v>
                </c:pt>
                <c:pt idx="27219">
                  <c:v>-93.436999999999998</c:v>
                </c:pt>
                <c:pt idx="27220">
                  <c:v>-93.435000000000002</c:v>
                </c:pt>
                <c:pt idx="27221">
                  <c:v>-93.432999999999993</c:v>
                </c:pt>
                <c:pt idx="27222">
                  <c:v>-93.430999999999997</c:v>
                </c:pt>
                <c:pt idx="27223">
                  <c:v>-93.429000000000002</c:v>
                </c:pt>
                <c:pt idx="27224">
                  <c:v>-93.426999999999992</c:v>
                </c:pt>
                <c:pt idx="27225">
                  <c:v>-93.424999999999997</c:v>
                </c:pt>
                <c:pt idx="27226">
                  <c:v>-93.423000000000002</c:v>
                </c:pt>
                <c:pt idx="27227">
                  <c:v>-93.420999999999992</c:v>
                </c:pt>
                <c:pt idx="27228">
                  <c:v>-93.418999999999997</c:v>
                </c:pt>
                <c:pt idx="27229">
                  <c:v>-93.417000000000002</c:v>
                </c:pt>
                <c:pt idx="27230">
                  <c:v>-93.414999999999992</c:v>
                </c:pt>
                <c:pt idx="27231">
                  <c:v>-93.412999999999997</c:v>
                </c:pt>
                <c:pt idx="27232">
                  <c:v>-93.411000000000001</c:v>
                </c:pt>
                <c:pt idx="27233">
                  <c:v>-93.408999999999992</c:v>
                </c:pt>
                <c:pt idx="27234">
                  <c:v>-93.406999999999996</c:v>
                </c:pt>
                <c:pt idx="27235">
                  <c:v>-93.405000000000001</c:v>
                </c:pt>
                <c:pt idx="27236">
                  <c:v>-93.402999999999992</c:v>
                </c:pt>
                <c:pt idx="27237">
                  <c:v>-93.40100000000001</c:v>
                </c:pt>
                <c:pt idx="27238">
                  <c:v>-93.399000000000001</c:v>
                </c:pt>
                <c:pt idx="27239">
                  <c:v>-93.396999999999991</c:v>
                </c:pt>
                <c:pt idx="27240">
                  <c:v>-93.39500000000001</c:v>
                </c:pt>
                <c:pt idx="27241">
                  <c:v>-93.393000000000001</c:v>
                </c:pt>
                <c:pt idx="27242">
                  <c:v>-93.390999999999991</c:v>
                </c:pt>
                <c:pt idx="27243">
                  <c:v>-93.38900000000001</c:v>
                </c:pt>
                <c:pt idx="27244">
                  <c:v>-93.387</c:v>
                </c:pt>
                <c:pt idx="27245">
                  <c:v>-93.384999999999991</c:v>
                </c:pt>
                <c:pt idx="27246">
                  <c:v>-93.38300000000001</c:v>
                </c:pt>
                <c:pt idx="27247">
                  <c:v>-93.381</c:v>
                </c:pt>
                <c:pt idx="27248">
                  <c:v>-93.378999999999991</c:v>
                </c:pt>
                <c:pt idx="27249">
                  <c:v>-93.37700000000001</c:v>
                </c:pt>
                <c:pt idx="27250">
                  <c:v>-93.375</c:v>
                </c:pt>
                <c:pt idx="27251">
                  <c:v>-93.37299999999999</c:v>
                </c:pt>
                <c:pt idx="27252">
                  <c:v>-93.371000000000009</c:v>
                </c:pt>
                <c:pt idx="27253">
                  <c:v>-93.369</c:v>
                </c:pt>
                <c:pt idx="27254">
                  <c:v>-93.36699999999999</c:v>
                </c:pt>
                <c:pt idx="27255">
                  <c:v>-93.365000000000009</c:v>
                </c:pt>
                <c:pt idx="27256">
                  <c:v>-93.363</c:v>
                </c:pt>
                <c:pt idx="27257">
                  <c:v>-93.36099999999999</c:v>
                </c:pt>
                <c:pt idx="27258">
                  <c:v>-93.359000000000009</c:v>
                </c:pt>
                <c:pt idx="27259">
                  <c:v>-93.356999999999999</c:v>
                </c:pt>
                <c:pt idx="27260">
                  <c:v>-93.35499999999999</c:v>
                </c:pt>
                <c:pt idx="27261">
                  <c:v>-93.353000000000009</c:v>
                </c:pt>
                <c:pt idx="27262">
                  <c:v>-93.350999999999999</c:v>
                </c:pt>
                <c:pt idx="27263">
                  <c:v>-93.34899999999999</c:v>
                </c:pt>
                <c:pt idx="27264">
                  <c:v>-93.347000000000008</c:v>
                </c:pt>
                <c:pt idx="27265">
                  <c:v>-93.344999999999999</c:v>
                </c:pt>
                <c:pt idx="27266">
                  <c:v>-93.343000000000004</c:v>
                </c:pt>
                <c:pt idx="27267">
                  <c:v>-93.341000000000008</c:v>
                </c:pt>
                <c:pt idx="27268">
                  <c:v>-93.338999999999999</c:v>
                </c:pt>
                <c:pt idx="27269">
                  <c:v>-93.337000000000003</c:v>
                </c:pt>
                <c:pt idx="27270">
                  <c:v>-93.335000000000008</c:v>
                </c:pt>
                <c:pt idx="27271">
                  <c:v>-93.332999999999998</c:v>
                </c:pt>
                <c:pt idx="27272">
                  <c:v>-93.331000000000003</c:v>
                </c:pt>
                <c:pt idx="27273">
                  <c:v>-93.329000000000008</c:v>
                </c:pt>
                <c:pt idx="27274">
                  <c:v>-93.326999999999998</c:v>
                </c:pt>
                <c:pt idx="27275">
                  <c:v>-93.325000000000003</c:v>
                </c:pt>
                <c:pt idx="27276">
                  <c:v>-93.323000000000008</c:v>
                </c:pt>
                <c:pt idx="27277">
                  <c:v>-93.320999999999998</c:v>
                </c:pt>
                <c:pt idx="27278">
                  <c:v>-93.319000000000003</c:v>
                </c:pt>
                <c:pt idx="27279">
                  <c:v>-93.317000000000007</c:v>
                </c:pt>
                <c:pt idx="27280">
                  <c:v>-93.314999999999998</c:v>
                </c:pt>
                <c:pt idx="27281">
                  <c:v>-93.313000000000002</c:v>
                </c:pt>
                <c:pt idx="27282">
                  <c:v>-93.311000000000007</c:v>
                </c:pt>
                <c:pt idx="27283">
                  <c:v>-93.308999999999997</c:v>
                </c:pt>
                <c:pt idx="27284">
                  <c:v>-93.307000000000002</c:v>
                </c:pt>
                <c:pt idx="27285">
                  <c:v>-93.305000000000007</c:v>
                </c:pt>
                <c:pt idx="27286">
                  <c:v>-93.302999999999997</c:v>
                </c:pt>
                <c:pt idx="27287">
                  <c:v>-93.301000000000002</c:v>
                </c:pt>
                <c:pt idx="27288">
                  <c:v>-93.299000000000007</c:v>
                </c:pt>
                <c:pt idx="27289">
                  <c:v>-93.296999999999997</c:v>
                </c:pt>
                <c:pt idx="27290">
                  <c:v>-93.295000000000002</c:v>
                </c:pt>
                <c:pt idx="27291">
                  <c:v>-93.293000000000006</c:v>
                </c:pt>
                <c:pt idx="27292">
                  <c:v>-93.290999999999997</c:v>
                </c:pt>
                <c:pt idx="27293">
                  <c:v>-93.289000000000001</c:v>
                </c:pt>
                <c:pt idx="27294">
                  <c:v>-93.287000000000006</c:v>
                </c:pt>
                <c:pt idx="27295">
                  <c:v>-93.284999999999997</c:v>
                </c:pt>
                <c:pt idx="27296">
                  <c:v>-93.283000000000001</c:v>
                </c:pt>
                <c:pt idx="27297">
                  <c:v>-93.281000000000006</c:v>
                </c:pt>
                <c:pt idx="27298">
                  <c:v>-93.278999999999996</c:v>
                </c:pt>
                <c:pt idx="27299">
                  <c:v>-93.277000000000001</c:v>
                </c:pt>
                <c:pt idx="27300">
                  <c:v>-93.275000000000006</c:v>
                </c:pt>
                <c:pt idx="27301">
                  <c:v>-93.272999999999996</c:v>
                </c:pt>
                <c:pt idx="27302">
                  <c:v>-93.271000000000001</c:v>
                </c:pt>
                <c:pt idx="27303">
                  <c:v>-93.269000000000005</c:v>
                </c:pt>
                <c:pt idx="27304">
                  <c:v>-93.266999999999996</c:v>
                </c:pt>
                <c:pt idx="27305">
                  <c:v>-93.265000000000001</c:v>
                </c:pt>
                <c:pt idx="27306">
                  <c:v>-93.263000000000005</c:v>
                </c:pt>
                <c:pt idx="27307">
                  <c:v>-93.260999999999996</c:v>
                </c:pt>
                <c:pt idx="27308">
                  <c:v>-93.259</c:v>
                </c:pt>
                <c:pt idx="27309">
                  <c:v>-93.257000000000005</c:v>
                </c:pt>
                <c:pt idx="27310">
                  <c:v>-93.254999999999995</c:v>
                </c:pt>
                <c:pt idx="27311">
                  <c:v>-93.253</c:v>
                </c:pt>
                <c:pt idx="27312">
                  <c:v>-93.251000000000005</c:v>
                </c:pt>
                <c:pt idx="27313">
                  <c:v>-93.248999999999995</c:v>
                </c:pt>
                <c:pt idx="27314">
                  <c:v>-93.247</c:v>
                </c:pt>
                <c:pt idx="27315">
                  <c:v>-93.245000000000005</c:v>
                </c:pt>
                <c:pt idx="27316">
                  <c:v>-93.242999999999995</c:v>
                </c:pt>
                <c:pt idx="27317">
                  <c:v>-93.241</c:v>
                </c:pt>
                <c:pt idx="27318">
                  <c:v>-93.239000000000004</c:v>
                </c:pt>
                <c:pt idx="27319">
                  <c:v>-93.236999999999995</c:v>
                </c:pt>
                <c:pt idx="27320">
                  <c:v>-93.234999999999999</c:v>
                </c:pt>
                <c:pt idx="27321">
                  <c:v>-93.233000000000004</c:v>
                </c:pt>
                <c:pt idx="27322">
                  <c:v>-93.230999999999995</c:v>
                </c:pt>
                <c:pt idx="27323">
                  <c:v>-93.228999999999999</c:v>
                </c:pt>
                <c:pt idx="27324">
                  <c:v>-93.227000000000004</c:v>
                </c:pt>
                <c:pt idx="27325">
                  <c:v>-93.224999999999994</c:v>
                </c:pt>
                <c:pt idx="27326">
                  <c:v>-93.222999999999999</c:v>
                </c:pt>
                <c:pt idx="27327">
                  <c:v>-93.221000000000004</c:v>
                </c:pt>
                <c:pt idx="27328">
                  <c:v>-93.218999999999994</c:v>
                </c:pt>
                <c:pt idx="27329">
                  <c:v>-93.216999999999999</c:v>
                </c:pt>
                <c:pt idx="27330">
                  <c:v>-93.215000000000003</c:v>
                </c:pt>
                <c:pt idx="27331">
                  <c:v>-93.212999999999994</c:v>
                </c:pt>
                <c:pt idx="27332">
                  <c:v>-93.210999999999999</c:v>
                </c:pt>
                <c:pt idx="27333">
                  <c:v>-93.209000000000003</c:v>
                </c:pt>
                <c:pt idx="27334">
                  <c:v>-93.206999999999994</c:v>
                </c:pt>
                <c:pt idx="27335">
                  <c:v>-93.204999999999998</c:v>
                </c:pt>
                <c:pt idx="27336">
                  <c:v>-93.203000000000003</c:v>
                </c:pt>
                <c:pt idx="27337">
                  <c:v>-93.200999999999993</c:v>
                </c:pt>
                <c:pt idx="27338">
                  <c:v>-93.198999999999998</c:v>
                </c:pt>
                <c:pt idx="27339">
                  <c:v>-93.197000000000003</c:v>
                </c:pt>
                <c:pt idx="27340">
                  <c:v>-93.194999999999993</c:v>
                </c:pt>
                <c:pt idx="27341">
                  <c:v>-93.192999999999998</c:v>
                </c:pt>
                <c:pt idx="27342">
                  <c:v>-93.191000000000003</c:v>
                </c:pt>
                <c:pt idx="27343">
                  <c:v>-93.188999999999993</c:v>
                </c:pt>
                <c:pt idx="27344">
                  <c:v>-93.186999999999998</c:v>
                </c:pt>
                <c:pt idx="27345">
                  <c:v>-93.185000000000002</c:v>
                </c:pt>
                <c:pt idx="27346">
                  <c:v>-93.182999999999993</c:v>
                </c:pt>
                <c:pt idx="27347">
                  <c:v>-93.180999999999997</c:v>
                </c:pt>
                <c:pt idx="27348">
                  <c:v>-93.179000000000002</c:v>
                </c:pt>
                <c:pt idx="27349">
                  <c:v>-93.176999999999992</c:v>
                </c:pt>
                <c:pt idx="27350">
                  <c:v>-93.174999999999997</c:v>
                </c:pt>
                <c:pt idx="27351">
                  <c:v>-93.173000000000002</c:v>
                </c:pt>
                <c:pt idx="27352">
                  <c:v>-93.170999999999992</c:v>
                </c:pt>
                <c:pt idx="27353">
                  <c:v>-93.168999999999997</c:v>
                </c:pt>
                <c:pt idx="27354">
                  <c:v>-93.167000000000002</c:v>
                </c:pt>
                <c:pt idx="27355">
                  <c:v>-93.164999999999992</c:v>
                </c:pt>
                <c:pt idx="27356">
                  <c:v>-93.162999999999997</c:v>
                </c:pt>
                <c:pt idx="27357">
                  <c:v>-93.161000000000001</c:v>
                </c:pt>
                <c:pt idx="27358">
                  <c:v>-93.158999999999992</c:v>
                </c:pt>
                <c:pt idx="27359">
                  <c:v>-93.156999999999996</c:v>
                </c:pt>
                <c:pt idx="27360">
                  <c:v>-93.155000000000001</c:v>
                </c:pt>
                <c:pt idx="27361">
                  <c:v>-93.152999999999992</c:v>
                </c:pt>
                <c:pt idx="27362">
                  <c:v>-93.15100000000001</c:v>
                </c:pt>
                <c:pt idx="27363">
                  <c:v>-93.149000000000001</c:v>
                </c:pt>
                <c:pt idx="27364">
                  <c:v>-93.146999999999991</c:v>
                </c:pt>
                <c:pt idx="27365">
                  <c:v>-93.14500000000001</c:v>
                </c:pt>
                <c:pt idx="27366">
                  <c:v>-93.143000000000001</c:v>
                </c:pt>
                <c:pt idx="27367">
                  <c:v>-93.140999999999991</c:v>
                </c:pt>
                <c:pt idx="27368">
                  <c:v>-93.13900000000001</c:v>
                </c:pt>
                <c:pt idx="27369">
                  <c:v>-93.137</c:v>
                </c:pt>
                <c:pt idx="27370">
                  <c:v>-93.134999999999991</c:v>
                </c:pt>
                <c:pt idx="27371">
                  <c:v>-93.13300000000001</c:v>
                </c:pt>
                <c:pt idx="27372">
                  <c:v>-93.131</c:v>
                </c:pt>
                <c:pt idx="27373">
                  <c:v>-93.128999999999991</c:v>
                </c:pt>
                <c:pt idx="27374">
                  <c:v>-93.12700000000001</c:v>
                </c:pt>
                <c:pt idx="27375">
                  <c:v>-93.125</c:v>
                </c:pt>
                <c:pt idx="27376">
                  <c:v>-93.12299999999999</c:v>
                </c:pt>
                <c:pt idx="27377">
                  <c:v>-93.121000000000009</c:v>
                </c:pt>
                <c:pt idx="27378">
                  <c:v>-93.119</c:v>
                </c:pt>
                <c:pt idx="27379">
                  <c:v>-93.11699999999999</c:v>
                </c:pt>
                <c:pt idx="27380">
                  <c:v>-93.115000000000009</c:v>
                </c:pt>
                <c:pt idx="27381">
                  <c:v>-93.113</c:v>
                </c:pt>
                <c:pt idx="27382">
                  <c:v>-93.11099999999999</c:v>
                </c:pt>
                <c:pt idx="27383">
                  <c:v>-93.109000000000009</c:v>
                </c:pt>
                <c:pt idx="27384">
                  <c:v>-93.106999999999999</c:v>
                </c:pt>
                <c:pt idx="27385">
                  <c:v>-93.10499999999999</c:v>
                </c:pt>
                <c:pt idx="27386">
                  <c:v>-93.103000000000009</c:v>
                </c:pt>
                <c:pt idx="27387">
                  <c:v>-93.100999999999999</c:v>
                </c:pt>
                <c:pt idx="27388">
                  <c:v>-93.09899999999999</c:v>
                </c:pt>
                <c:pt idx="27389">
                  <c:v>-93.097000000000008</c:v>
                </c:pt>
                <c:pt idx="27390">
                  <c:v>-93.094999999999999</c:v>
                </c:pt>
                <c:pt idx="27391">
                  <c:v>-93.093000000000004</c:v>
                </c:pt>
                <c:pt idx="27392">
                  <c:v>-93.091000000000008</c:v>
                </c:pt>
                <c:pt idx="27393">
                  <c:v>-93.088999999999999</c:v>
                </c:pt>
                <c:pt idx="27394">
                  <c:v>-93.087000000000003</c:v>
                </c:pt>
                <c:pt idx="27395">
                  <c:v>-93.085000000000008</c:v>
                </c:pt>
                <c:pt idx="27396">
                  <c:v>-93.082999999999998</c:v>
                </c:pt>
                <c:pt idx="27397">
                  <c:v>-93.081000000000003</c:v>
                </c:pt>
                <c:pt idx="27398">
                  <c:v>-93.079000000000008</c:v>
                </c:pt>
                <c:pt idx="27399">
                  <c:v>-93.076999999999998</c:v>
                </c:pt>
                <c:pt idx="27400">
                  <c:v>-93.075000000000003</c:v>
                </c:pt>
                <c:pt idx="27401">
                  <c:v>-93.073000000000008</c:v>
                </c:pt>
                <c:pt idx="27402">
                  <c:v>-93.070999999999998</c:v>
                </c:pt>
                <c:pt idx="27403">
                  <c:v>-93.069000000000003</c:v>
                </c:pt>
                <c:pt idx="27404">
                  <c:v>-93.067000000000007</c:v>
                </c:pt>
                <c:pt idx="27405">
                  <c:v>-93.064999999999998</c:v>
                </c:pt>
                <c:pt idx="27406">
                  <c:v>-93.063000000000002</c:v>
                </c:pt>
                <c:pt idx="27407">
                  <c:v>-93.061000000000007</c:v>
                </c:pt>
                <c:pt idx="27408">
                  <c:v>-93.058999999999997</c:v>
                </c:pt>
                <c:pt idx="27409">
                  <c:v>-93.057000000000002</c:v>
                </c:pt>
                <c:pt idx="27410">
                  <c:v>-93.055000000000007</c:v>
                </c:pt>
                <c:pt idx="27411">
                  <c:v>-93.052999999999997</c:v>
                </c:pt>
                <c:pt idx="27412">
                  <c:v>-93.051000000000002</c:v>
                </c:pt>
                <c:pt idx="27413">
                  <c:v>-93.049000000000007</c:v>
                </c:pt>
                <c:pt idx="27414">
                  <c:v>-93.046999999999997</c:v>
                </c:pt>
                <c:pt idx="27415">
                  <c:v>-93.045000000000002</c:v>
                </c:pt>
                <c:pt idx="27416">
                  <c:v>-93.043000000000006</c:v>
                </c:pt>
                <c:pt idx="27417">
                  <c:v>-93.040999999999997</c:v>
                </c:pt>
                <c:pt idx="27418">
                  <c:v>-93.039000000000001</c:v>
                </c:pt>
                <c:pt idx="27419">
                  <c:v>-93.037000000000006</c:v>
                </c:pt>
                <c:pt idx="27420">
                  <c:v>-93.034999999999997</c:v>
                </c:pt>
                <c:pt idx="27421">
                  <c:v>-93.033000000000001</c:v>
                </c:pt>
                <c:pt idx="27422">
                  <c:v>-93.031000000000006</c:v>
                </c:pt>
                <c:pt idx="27423">
                  <c:v>-93.028999999999996</c:v>
                </c:pt>
                <c:pt idx="27424">
                  <c:v>-93.027000000000001</c:v>
                </c:pt>
                <c:pt idx="27425">
                  <c:v>-93.025000000000006</c:v>
                </c:pt>
                <c:pt idx="27426">
                  <c:v>-93.022999999999996</c:v>
                </c:pt>
                <c:pt idx="27427">
                  <c:v>-93.021000000000001</c:v>
                </c:pt>
                <c:pt idx="27428">
                  <c:v>-93.019000000000005</c:v>
                </c:pt>
                <c:pt idx="27429">
                  <c:v>-93.016999999999996</c:v>
                </c:pt>
                <c:pt idx="27430">
                  <c:v>-93.015000000000001</c:v>
                </c:pt>
                <c:pt idx="27431">
                  <c:v>-93.013000000000005</c:v>
                </c:pt>
                <c:pt idx="27432">
                  <c:v>-93.010999999999996</c:v>
                </c:pt>
                <c:pt idx="27433">
                  <c:v>-93.009</c:v>
                </c:pt>
                <c:pt idx="27434">
                  <c:v>-93.007000000000005</c:v>
                </c:pt>
                <c:pt idx="27435">
                  <c:v>-93.004999999999995</c:v>
                </c:pt>
                <c:pt idx="27436">
                  <c:v>-93.003</c:v>
                </c:pt>
                <c:pt idx="27437">
                  <c:v>-93.001000000000005</c:v>
                </c:pt>
                <c:pt idx="27438">
                  <c:v>-92.998999999999995</c:v>
                </c:pt>
                <c:pt idx="27439">
                  <c:v>-92.997</c:v>
                </c:pt>
                <c:pt idx="27440">
                  <c:v>-92.995000000000005</c:v>
                </c:pt>
                <c:pt idx="27441">
                  <c:v>-92.992999999999995</c:v>
                </c:pt>
                <c:pt idx="27442">
                  <c:v>-92.991</c:v>
                </c:pt>
                <c:pt idx="27443">
                  <c:v>-92.989000000000004</c:v>
                </c:pt>
                <c:pt idx="27444">
                  <c:v>-92.986999999999995</c:v>
                </c:pt>
                <c:pt idx="27445">
                  <c:v>-92.984999999999999</c:v>
                </c:pt>
                <c:pt idx="27446">
                  <c:v>-92.983000000000004</c:v>
                </c:pt>
                <c:pt idx="27447">
                  <c:v>-92.980999999999995</c:v>
                </c:pt>
                <c:pt idx="27448">
                  <c:v>-92.978999999999999</c:v>
                </c:pt>
                <c:pt idx="27449">
                  <c:v>-92.977000000000004</c:v>
                </c:pt>
                <c:pt idx="27450">
                  <c:v>-92.974999999999994</c:v>
                </c:pt>
                <c:pt idx="27451">
                  <c:v>-92.972999999999999</c:v>
                </c:pt>
                <c:pt idx="27452">
                  <c:v>-92.971000000000004</c:v>
                </c:pt>
                <c:pt idx="27453">
                  <c:v>-92.968999999999994</c:v>
                </c:pt>
                <c:pt idx="27454">
                  <c:v>-92.966999999999999</c:v>
                </c:pt>
                <c:pt idx="27455">
                  <c:v>-92.965000000000003</c:v>
                </c:pt>
                <c:pt idx="27456">
                  <c:v>-92.962999999999994</c:v>
                </c:pt>
                <c:pt idx="27457">
                  <c:v>-92.960999999999999</c:v>
                </c:pt>
                <c:pt idx="27458">
                  <c:v>-92.959000000000003</c:v>
                </c:pt>
                <c:pt idx="27459">
                  <c:v>-92.956999999999994</c:v>
                </c:pt>
                <c:pt idx="27460">
                  <c:v>-92.954999999999998</c:v>
                </c:pt>
                <c:pt idx="27461">
                  <c:v>-92.953000000000003</c:v>
                </c:pt>
                <c:pt idx="27462">
                  <c:v>-92.950999999999993</c:v>
                </c:pt>
                <c:pt idx="27463">
                  <c:v>-92.948999999999998</c:v>
                </c:pt>
                <c:pt idx="27464">
                  <c:v>-92.947000000000003</c:v>
                </c:pt>
                <c:pt idx="27465">
                  <c:v>-92.944999999999993</c:v>
                </c:pt>
                <c:pt idx="27466">
                  <c:v>-92.942999999999998</c:v>
                </c:pt>
                <c:pt idx="27467">
                  <c:v>-92.941000000000003</c:v>
                </c:pt>
                <c:pt idx="27468">
                  <c:v>-92.938999999999993</c:v>
                </c:pt>
                <c:pt idx="27469">
                  <c:v>-92.936999999999998</c:v>
                </c:pt>
                <c:pt idx="27470">
                  <c:v>-92.935000000000002</c:v>
                </c:pt>
                <c:pt idx="27471">
                  <c:v>-92.932999999999993</c:v>
                </c:pt>
                <c:pt idx="27472">
                  <c:v>-92.930999999999997</c:v>
                </c:pt>
                <c:pt idx="27473">
                  <c:v>-92.929000000000002</c:v>
                </c:pt>
                <c:pt idx="27474">
                  <c:v>-92.926999999999992</c:v>
                </c:pt>
                <c:pt idx="27475">
                  <c:v>-92.924999999999997</c:v>
                </c:pt>
                <c:pt idx="27476">
                  <c:v>-92.923000000000002</c:v>
                </c:pt>
                <c:pt idx="27477">
                  <c:v>-92.920999999999992</c:v>
                </c:pt>
                <c:pt idx="27478">
                  <c:v>-92.918999999999997</c:v>
                </c:pt>
                <c:pt idx="27479">
                  <c:v>-92.917000000000002</c:v>
                </c:pt>
                <c:pt idx="27480">
                  <c:v>-92.914999999999992</c:v>
                </c:pt>
                <c:pt idx="27481">
                  <c:v>-92.912999999999997</c:v>
                </c:pt>
                <c:pt idx="27482">
                  <c:v>-92.911000000000001</c:v>
                </c:pt>
                <c:pt idx="27483">
                  <c:v>-92.908999999999992</c:v>
                </c:pt>
                <c:pt idx="27484">
                  <c:v>-92.906999999999996</c:v>
                </c:pt>
                <c:pt idx="27485">
                  <c:v>-92.905000000000001</c:v>
                </c:pt>
                <c:pt idx="27486">
                  <c:v>-92.902999999999992</c:v>
                </c:pt>
                <c:pt idx="27487">
                  <c:v>-92.90100000000001</c:v>
                </c:pt>
                <c:pt idx="27488">
                  <c:v>-92.899000000000001</c:v>
                </c:pt>
                <c:pt idx="27489">
                  <c:v>-92.896999999999991</c:v>
                </c:pt>
                <c:pt idx="27490">
                  <c:v>-92.89500000000001</c:v>
                </c:pt>
                <c:pt idx="27491">
                  <c:v>-92.893000000000001</c:v>
                </c:pt>
                <c:pt idx="27492">
                  <c:v>-92.890999999999991</c:v>
                </c:pt>
                <c:pt idx="27493">
                  <c:v>-92.88900000000001</c:v>
                </c:pt>
                <c:pt idx="27494">
                  <c:v>-92.887</c:v>
                </c:pt>
                <c:pt idx="27495">
                  <c:v>-92.884999999999991</c:v>
                </c:pt>
                <c:pt idx="27496">
                  <c:v>-92.88300000000001</c:v>
                </c:pt>
                <c:pt idx="27497">
                  <c:v>-92.881</c:v>
                </c:pt>
                <c:pt idx="27498">
                  <c:v>-92.878999999999991</c:v>
                </c:pt>
                <c:pt idx="27499">
                  <c:v>-92.87700000000001</c:v>
                </c:pt>
                <c:pt idx="27500">
                  <c:v>-92.875</c:v>
                </c:pt>
                <c:pt idx="27501">
                  <c:v>-92.87299999999999</c:v>
                </c:pt>
                <c:pt idx="27502">
                  <c:v>-92.871000000000009</c:v>
                </c:pt>
                <c:pt idx="27503">
                  <c:v>-92.869</c:v>
                </c:pt>
                <c:pt idx="27504">
                  <c:v>-92.86699999999999</c:v>
                </c:pt>
                <c:pt idx="27505">
                  <c:v>-92.865000000000009</c:v>
                </c:pt>
                <c:pt idx="27506">
                  <c:v>-92.863</c:v>
                </c:pt>
                <c:pt idx="27507">
                  <c:v>-92.86099999999999</c:v>
                </c:pt>
                <c:pt idx="27508">
                  <c:v>-92.859000000000009</c:v>
                </c:pt>
                <c:pt idx="27509">
                  <c:v>-92.856999999999999</c:v>
                </c:pt>
                <c:pt idx="27510">
                  <c:v>-92.85499999999999</c:v>
                </c:pt>
                <c:pt idx="27511">
                  <c:v>-92.853000000000009</c:v>
                </c:pt>
                <c:pt idx="27512">
                  <c:v>-92.850999999999999</c:v>
                </c:pt>
                <c:pt idx="27513">
                  <c:v>-92.84899999999999</c:v>
                </c:pt>
                <c:pt idx="27514">
                  <c:v>-92.847000000000008</c:v>
                </c:pt>
                <c:pt idx="27515">
                  <c:v>-92.844999999999999</c:v>
                </c:pt>
                <c:pt idx="27516">
                  <c:v>-92.843000000000004</c:v>
                </c:pt>
                <c:pt idx="27517">
                  <c:v>-92.841000000000008</c:v>
                </c:pt>
                <c:pt idx="27518">
                  <c:v>-92.838999999999999</c:v>
                </c:pt>
                <c:pt idx="27519">
                  <c:v>-92.837000000000003</c:v>
                </c:pt>
                <c:pt idx="27520">
                  <c:v>-92.835000000000008</c:v>
                </c:pt>
                <c:pt idx="27521">
                  <c:v>-92.832999999999998</c:v>
                </c:pt>
                <c:pt idx="27522">
                  <c:v>-92.831000000000003</c:v>
                </c:pt>
                <c:pt idx="27523">
                  <c:v>-92.829000000000008</c:v>
                </c:pt>
                <c:pt idx="27524">
                  <c:v>-92.826999999999998</c:v>
                </c:pt>
                <c:pt idx="27525">
                  <c:v>-92.825000000000003</c:v>
                </c:pt>
                <c:pt idx="27526">
                  <c:v>-92.823000000000008</c:v>
                </c:pt>
                <c:pt idx="27527">
                  <c:v>-92.820999999999998</c:v>
                </c:pt>
                <c:pt idx="27528">
                  <c:v>-92.819000000000003</c:v>
                </c:pt>
                <c:pt idx="27529">
                  <c:v>-92.817000000000007</c:v>
                </c:pt>
                <c:pt idx="27530">
                  <c:v>-92.814999999999998</c:v>
                </c:pt>
                <c:pt idx="27531">
                  <c:v>-92.813000000000002</c:v>
                </c:pt>
                <c:pt idx="27532">
                  <c:v>-92.811000000000007</c:v>
                </c:pt>
                <c:pt idx="27533">
                  <c:v>-92.808999999999997</c:v>
                </c:pt>
                <c:pt idx="27534">
                  <c:v>-92.807000000000002</c:v>
                </c:pt>
                <c:pt idx="27535">
                  <c:v>-92.805000000000007</c:v>
                </c:pt>
                <c:pt idx="27536">
                  <c:v>-92.802999999999997</c:v>
                </c:pt>
                <c:pt idx="27537">
                  <c:v>-92.801000000000002</c:v>
                </c:pt>
                <c:pt idx="27538">
                  <c:v>-92.799000000000007</c:v>
                </c:pt>
                <c:pt idx="27539">
                  <c:v>-92.796999999999997</c:v>
                </c:pt>
                <c:pt idx="27540">
                  <c:v>-92.795000000000002</c:v>
                </c:pt>
                <c:pt idx="27541">
                  <c:v>-92.793000000000006</c:v>
                </c:pt>
                <c:pt idx="27542">
                  <c:v>-92.790999999999997</c:v>
                </c:pt>
                <c:pt idx="27543">
                  <c:v>-92.789000000000001</c:v>
                </c:pt>
                <c:pt idx="27544">
                  <c:v>-92.787000000000006</c:v>
                </c:pt>
                <c:pt idx="27545">
                  <c:v>-92.784999999999997</c:v>
                </c:pt>
                <c:pt idx="27546">
                  <c:v>-92.783000000000001</c:v>
                </c:pt>
                <c:pt idx="27547">
                  <c:v>-92.781000000000006</c:v>
                </c:pt>
                <c:pt idx="27548">
                  <c:v>-92.778999999999996</c:v>
                </c:pt>
                <c:pt idx="27549">
                  <c:v>-92.777000000000001</c:v>
                </c:pt>
                <c:pt idx="27550">
                  <c:v>-92.775000000000006</c:v>
                </c:pt>
                <c:pt idx="27551">
                  <c:v>-92.772999999999996</c:v>
                </c:pt>
                <c:pt idx="27552">
                  <c:v>-92.771000000000001</c:v>
                </c:pt>
                <c:pt idx="27553">
                  <c:v>-92.769000000000005</c:v>
                </c:pt>
                <c:pt idx="27554">
                  <c:v>-92.766999999999996</c:v>
                </c:pt>
                <c:pt idx="27555">
                  <c:v>-92.765000000000001</c:v>
                </c:pt>
                <c:pt idx="27556">
                  <c:v>-92.763000000000005</c:v>
                </c:pt>
                <c:pt idx="27557">
                  <c:v>-92.760999999999996</c:v>
                </c:pt>
                <c:pt idx="27558">
                  <c:v>-92.759</c:v>
                </c:pt>
                <c:pt idx="27559">
                  <c:v>-92.757000000000005</c:v>
                </c:pt>
                <c:pt idx="27560">
                  <c:v>-92.754999999999995</c:v>
                </c:pt>
                <c:pt idx="27561">
                  <c:v>-92.753</c:v>
                </c:pt>
                <c:pt idx="27562">
                  <c:v>-92.751000000000005</c:v>
                </c:pt>
                <c:pt idx="27563">
                  <c:v>-92.748999999999995</c:v>
                </c:pt>
                <c:pt idx="27564">
                  <c:v>-92.747</c:v>
                </c:pt>
                <c:pt idx="27565">
                  <c:v>-92.745000000000005</c:v>
                </c:pt>
                <c:pt idx="27566">
                  <c:v>-92.742999999999995</c:v>
                </c:pt>
                <c:pt idx="27567">
                  <c:v>-92.741</c:v>
                </c:pt>
                <c:pt idx="27568">
                  <c:v>-92.739000000000004</c:v>
                </c:pt>
                <c:pt idx="27569">
                  <c:v>-92.736999999999995</c:v>
                </c:pt>
                <c:pt idx="27570">
                  <c:v>-92.734999999999999</c:v>
                </c:pt>
                <c:pt idx="27571">
                  <c:v>-92.733000000000004</c:v>
                </c:pt>
                <c:pt idx="27572">
                  <c:v>-92.730999999999995</c:v>
                </c:pt>
                <c:pt idx="27573">
                  <c:v>-92.728999999999999</c:v>
                </c:pt>
                <c:pt idx="27574">
                  <c:v>-92.727000000000004</c:v>
                </c:pt>
                <c:pt idx="27575">
                  <c:v>-92.724999999999994</c:v>
                </c:pt>
                <c:pt idx="27576">
                  <c:v>-92.722999999999999</c:v>
                </c:pt>
                <c:pt idx="27577">
                  <c:v>-92.721000000000004</c:v>
                </c:pt>
                <c:pt idx="27578">
                  <c:v>-92.718999999999994</c:v>
                </c:pt>
                <c:pt idx="27579">
                  <c:v>-92.716999999999999</c:v>
                </c:pt>
                <c:pt idx="27580">
                  <c:v>-92.715000000000003</c:v>
                </c:pt>
                <c:pt idx="27581">
                  <c:v>-92.712999999999994</c:v>
                </c:pt>
                <c:pt idx="27582">
                  <c:v>-92.710999999999999</c:v>
                </c:pt>
                <c:pt idx="27583">
                  <c:v>-92.709000000000003</c:v>
                </c:pt>
                <c:pt idx="27584">
                  <c:v>-92.706999999999994</c:v>
                </c:pt>
                <c:pt idx="27585">
                  <c:v>-92.704999999999998</c:v>
                </c:pt>
                <c:pt idx="27586">
                  <c:v>-92.703000000000003</c:v>
                </c:pt>
                <c:pt idx="27587">
                  <c:v>-92.700999999999993</c:v>
                </c:pt>
                <c:pt idx="27588">
                  <c:v>-92.698999999999998</c:v>
                </c:pt>
                <c:pt idx="27589">
                  <c:v>-92.697000000000003</c:v>
                </c:pt>
                <c:pt idx="27590">
                  <c:v>-92.694999999999993</c:v>
                </c:pt>
                <c:pt idx="27591">
                  <c:v>-92.692999999999998</c:v>
                </c:pt>
                <c:pt idx="27592">
                  <c:v>-92.691000000000003</c:v>
                </c:pt>
                <c:pt idx="27593">
                  <c:v>-92.688999999999993</c:v>
                </c:pt>
                <c:pt idx="27594">
                  <c:v>-92.686999999999998</c:v>
                </c:pt>
                <c:pt idx="27595">
                  <c:v>-92.685000000000002</c:v>
                </c:pt>
                <c:pt idx="27596">
                  <c:v>-92.682999999999993</c:v>
                </c:pt>
                <c:pt idx="27597">
                  <c:v>-92.680999999999997</c:v>
                </c:pt>
                <c:pt idx="27598">
                  <c:v>-92.679000000000002</c:v>
                </c:pt>
                <c:pt idx="27599">
                  <c:v>-92.676999999999992</c:v>
                </c:pt>
                <c:pt idx="27600">
                  <c:v>-92.674999999999997</c:v>
                </c:pt>
                <c:pt idx="27601">
                  <c:v>-92.673000000000002</c:v>
                </c:pt>
                <c:pt idx="27602">
                  <c:v>-92.670999999999992</c:v>
                </c:pt>
                <c:pt idx="27603">
                  <c:v>-92.668999999999997</c:v>
                </c:pt>
                <c:pt idx="27604">
                  <c:v>-92.667000000000002</c:v>
                </c:pt>
                <c:pt idx="27605">
                  <c:v>-92.664999999999992</c:v>
                </c:pt>
                <c:pt idx="27606">
                  <c:v>-92.662999999999997</c:v>
                </c:pt>
                <c:pt idx="27607">
                  <c:v>-92.661000000000001</c:v>
                </c:pt>
                <c:pt idx="27608">
                  <c:v>-92.658999999999992</c:v>
                </c:pt>
                <c:pt idx="27609">
                  <c:v>-92.656999999999996</c:v>
                </c:pt>
                <c:pt idx="27610">
                  <c:v>-92.655000000000001</c:v>
                </c:pt>
                <c:pt idx="27611">
                  <c:v>-92.652999999999992</c:v>
                </c:pt>
                <c:pt idx="27612">
                  <c:v>-92.65100000000001</c:v>
                </c:pt>
                <c:pt idx="27613">
                  <c:v>-92.649000000000001</c:v>
                </c:pt>
                <c:pt idx="27614">
                  <c:v>-92.646999999999991</c:v>
                </c:pt>
                <c:pt idx="27615">
                  <c:v>-92.64500000000001</c:v>
                </c:pt>
                <c:pt idx="27616">
                  <c:v>-92.643000000000001</c:v>
                </c:pt>
                <c:pt idx="27617">
                  <c:v>-92.640999999999991</c:v>
                </c:pt>
                <c:pt idx="27618">
                  <c:v>-92.63900000000001</c:v>
                </c:pt>
                <c:pt idx="27619">
                  <c:v>-92.637</c:v>
                </c:pt>
                <c:pt idx="27620">
                  <c:v>-92.634999999999991</c:v>
                </c:pt>
                <c:pt idx="27621">
                  <c:v>-92.63300000000001</c:v>
                </c:pt>
                <c:pt idx="27622">
                  <c:v>-92.631</c:v>
                </c:pt>
                <c:pt idx="27623">
                  <c:v>-92.628999999999991</c:v>
                </c:pt>
                <c:pt idx="27624">
                  <c:v>-92.62700000000001</c:v>
                </c:pt>
                <c:pt idx="27625">
                  <c:v>-92.625</c:v>
                </c:pt>
                <c:pt idx="27626">
                  <c:v>-92.62299999999999</c:v>
                </c:pt>
                <c:pt idx="27627">
                  <c:v>-92.621000000000009</c:v>
                </c:pt>
                <c:pt idx="27628">
                  <c:v>-92.619</c:v>
                </c:pt>
                <c:pt idx="27629">
                  <c:v>-92.61699999999999</c:v>
                </c:pt>
                <c:pt idx="27630">
                  <c:v>-92.615000000000009</c:v>
                </c:pt>
                <c:pt idx="27631">
                  <c:v>-92.613</c:v>
                </c:pt>
                <c:pt idx="27632">
                  <c:v>-92.61099999999999</c:v>
                </c:pt>
                <c:pt idx="27633">
                  <c:v>-92.609000000000009</c:v>
                </c:pt>
                <c:pt idx="27634">
                  <c:v>-92.606999999999999</c:v>
                </c:pt>
                <c:pt idx="27635">
                  <c:v>-92.60499999999999</c:v>
                </c:pt>
                <c:pt idx="27636">
                  <c:v>-92.603000000000009</c:v>
                </c:pt>
                <c:pt idx="27637">
                  <c:v>-92.600999999999999</c:v>
                </c:pt>
                <c:pt idx="27638">
                  <c:v>-92.59899999999999</c:v>
                </c:pt>
                <c:pt idx="27639">
                  <c:v>-92.597000000000008</c:v>
                </c:pt>
                <c:pt idx="27640">
                  <c:v>-92.594999999999999</c:v>
                </c:pt>
                <c:pt idx="27641">
                  <c:v>-92.593000000000004</c:v>
                </c:pt>
                <c:pt idx="27642">
                  <c:v>-92.591000000000008</c:v>
                </c:pt>
                <c:pt idx="27643">
                  <c:v>-92.588999999999999</c:v>
                </c:pt>
                <c:pt idx="27644">
                  <c:v>-92.587000000000003</c:v>
                </c:pt>
                <c:pt idx="27645">
                  <c:v>-92.585000000000008</c:v>
                </c:pt>
                <c:pt idx="27646">
                  <c:v>-92.582999999999998</c:v>
                </c:pt>
                <c:pt idx="27647">
                  <c:v>-92.581000000000003</c:v>
                </c:pt>
                <c:pt idx="27648">
                  <c:v>-92.579000000000008</c:v>
                </c:pt>
                <c:pt idx="27649">
                  <c:v>-92.576999999999998</c:v>
                </c:pt>
                <c:pt idx="27650">
                  <c:v>-92.575000000000003</c:v>
                </c:pt>
                <c:pt idx="27651">
                  <c:v>-92.573000000000008</c:v>
                </c:pt>
                <c:pt idx="27652">
                  <c:v>-92.570999999999998</c:v>
                </c:pt>
                <c:pt idx="27653">
                  <c:v>-92.569000000000003</c:v>
                </c:pt>
                <c:pt idx="27654">
                  <c:v>-92.567000000000007</c:v>
                </c:pt>
                <c:pt idx="27655">
                  <c:v>-92.564999999999998</c:v>
                </c:pt>
                <c:pt idx="27656">
                  <c:v>-92.563000000000002</c:v>
                </c:pt>
                <c:pt idx="27657">
                  <c:v>-92.561000000000007</c:v>
                </c:pt>
                <c:pt idx="27658">
                  <c:v>-92.558999999999997</c:v>
                </c:pt>
                <c:pt idx="27659">
                  <c:v>-92.557000000000002</c:v>
                </c:pt>
                <c:pt idx="27660">
                  <c:v>-92.555000000000007</c:v>
                </c:pt>
                <c:pt idx="27661">
                  <c:v>-92.552999999999997</c:v>
                </c:pt>
                <c:pt idx="27662">
                  <c:v>-92.551000000000002</c:v>
                </c:pt>
                <c:pt idx="27663">
                  <c:v>-92.549000000000007</c:v>
                </c:pt>
                <c:pt idx="27664">
                  <c:v>-92.546999999999997</c:v>
                </c:pt>
                <c:pt idx="27665">
                  <c:v>-92.545000000000002</c:v>
                </c:pt>
                <c:pt idx="27666">
                  <c:v>-92.543000000000006</c:v>
                </c:pt>
                <c:pt idx="27667">
                  <c:v>-92.540999999999997</c:v>
                </c:pt>
                <c:pt idx="27668">
                  <c:v>-92.539000000000001</c:v>
                </c:pt>
                <c:pt idx="27669">
                  <c:v>-92.537000000000006</c:v>
                </c:pt>
                <c:pt idx="27670">
                  <c:v>-92.534999999999997</c:v>
                </c:pt>
                <c:pt idx="27671">
                  <c:v>-92.533000000000001</c:v>
                </c:pt>
                <c:pt idx="27672">
                  <c:v>-92.531000000000006</c:v>
                </c:pt>
                <c:pt idx="27673">
                  <c:v>-92.528999999999996</c:v>
                </c:pt>
                <c:pt idx="27674">
                  <c:v>-92.527000000000001</c:v>
                </c:pt>
                <c:pt idx="27675">
                  <c:v>-92.525000000000006</c:v>
                </c:pt>
                <c:pt idx="27676">
                  <c:v>-92.522999999999996</c:v>
                </c:pt>
                <c:pt idx="27677">
                  <c:v>-92.521000000000001</c:v>
                </c:pt>
                <c:pt idx="27678">
                  <c:v>-92.519000000000005</c:v>
                </c:pt>
                <c:pt idx="27679">
                  <c:v>-92.516999999999996</c:v>
                </c:pt>
                <c:pt idx="27680">
                  <c:v>-92.515000000000001</c:v>
                </c:pt>
                <c:pt idx="27681">
                  <c:v>-92.513000000000005</c:v>
                </c:pt>
                <c:pt idx="27682">
                  <c:v>-92.510999999999996</c:v>
                </c:pt>
                <c:pt idx="27683">
                  <c:v>-92.509</c:v>
                </c:pt>
                <c:pt idx="27684">
                  <c:v>-92.507000000000005</c:v>
                </c:pt>
                <c:pt idx="27685">
                  <c:v>-92.504999999999995</c:v>
                </c:pt>
                <c:pt idx="27686">
                  <c:v>-92.503</c:v>
                </c:pt>
                <c:pt idx="27687">
                  <c:v>-92.501000000000005</c:v>
                </c:pt>
                <c:pt idx="27688">
                  <c:v>-92.498999999999995</c:v>
                </c:pt>
                <c:pt idx="27689">
                  <c:v>-92.497</c:v>
                </c:pt>
                <c:pt idx="27690">
                  <c:v>-92.495000000000005</c:v>
                </c:pt>
                <c:pt idx="27691">
                  <c:v>-92.492999999999995</c:v>
                </c:pt>
                <c:pt idx="27692">
                  <c:v>-92.491</c:v>
                </c:pt>
                <c:pt idx="27693">
                  <c:v>-92.489000000000004</c:v>
                </c:pt>
                <c:pt idx="27694">
                  <c:v>-92.486999999999995</c:v>
                </c:pt>
                <c:pt idx="27695">
                  <c:v>-92.484999999999999</c:v>
                </c:pt>
                <c:pt idx="27696">
                  <c:v>-92.483000000000004</c:v>
                </c:pt>
                <c:pt idx="27697">
                  <c:v>-92.480999999999995</c:v>
                </c:pt>
                <c:pt idx="27698">
                  <c:v>-92.478999999999999</c:v>
                </c:pt>
                <c:pt idx="27699">
                  <c:v>-92.477000000000004</c:v>
                </c:pt>
                <c:pt idx="27700">
                  <c:v>-92.474999999999994</c:v>
                </c:pt>
                <c:pt idx="27701">
                  <c:v>-92.472999999999999</c:v>
                </c:pt>
                <c:pt idx="27702">
                  <c:v>-92.471000000000004</c:v>
                </c:pt>
                <c:pt idx="27703">
                  <c:v>-92.468999999999994</c:v>
                </c:pt>
                <c:pt idx="27704">
                  <c:v>-92.466999999999999</c:v>
                </c:pt>
                <c:pt idx="27705">
                  <c:v>-92.465000000000003</c:v>
                </c:pt>
                <c:pt idx="27706">
                  <c:v>-92.462999999999994</c:v>
                </c:pt>
                <c:pt idx="27707">
                  <c:v>-92.460999999999999</c:v>
                </c:pt>
                <c:pt idx="27708">
                  <c:v>-92.459000000000003</c:v>
                </c:pt>
                <c:pt idx="27709">
                  <c:v>-92.456999999999994</c:v>
                </c:pt>
                <c:pt idx="27710">
                  <c:v>-92.454999999999998</c:v>
                </c:pt>
                <c:pt idx="27711">
                  <c:v>-92.453000000000003</c:v>
                </c:pt>
                <c:pt idx="27712">
                  <c:v>-92.450999999999993</c:v>
                </c:pt>
                <c:pt idx="27713">
                  <c:v>-92.448999999999998</c:v>
                </c:pt>
                <c:pt idx="27714">
                  <c:v>-92.447000000000003</c:v>
                </c:pt>
                <c:pt idx="27715">
                  <c:v>-92.444999999999993</c:v>
                </c:pt>
                <c:pt idx="27716">
                  <c:v>-92.442999999999998</c:v>
                </c:pt>
                <c:pt idx="27717">
                  <c:v>-92.441000000000003</c:v>
                </c:pt>
                <c:pt idx="27718">
                  <c:v>-92.438999999999993</c:v>
                </c:pt>
                <c:pt idx="27719">
                  <c:v>-92.436999999999998</c:v>
                </c:pt>
                <c:pt idx="27720">
                  <c:v>-92.435000000000002</c:v>
                </c:pt>
                <c:pt idx="27721">
                  <c:v>-92.432999999999993</c:v>
                </c:pt>
                <c:pt idx="27722">
                  <c:v>-92.430999999999997</c:v>
                </c:pt>
                <c:pt idx="27723">
                  <c:v>-92.429000000000002</c:v>
                </c:pt>
                <c:pt idx="27724">
                  <c:v>-92.426999999999992</c:v>
                </c:pt>
                <c:pt idx="27725">
                  <c:v>-92.424999999999997</c:v>
                </c:pt>
                <c:pt idx="27726">
                  <c:v>-92.423000000000002</c:v>
                </c:pt>
                <c:pt idx="27727">
                  <c:v>-92.420999999999992</c:v>
                </c:pt>
                <c:pt idx="27728">
                  <c:v>-92.418999999999997</c:v>
                </c:pt>
                <c:pt idx="27729">
                  <c:v>-92.417000000000002</c:v>
                </c:pt>
                <c:pt idx="27730">
                  <c:v>-92.414999999999992</c:v>
                </c:pt>
                <c:pt idx="27731">
                  <c:v>-92.412999999999997</c:v>
                </c:pt>
                <c:pt idx="27732">
                  <c:v>-92.411000000000001</c:v>
                </c:pt>
                <c:pt idx="27733">
                  <c:v>-92.408999999999992</c:v>
                </c:pt>
                <c:pt idx="27734">
                  <c:v>-92.406999999999996</c:v>
                </c:pt>
                <c:pt idx="27735">
                  <c:v>-92.405000000000001</c:v>
                </c:pt>
                <c:pt idx="27736">
                  <c:v>-92.402999999999992</c:v>
                </c:pt>
                <c:pt idx="27737">
                  <c:v>-92.40100000000001</c:v>
                </c:pt>
                <c:pt idx="27738">
                  <c:v>-92.399000000000001</c:v>
                </c:pt>
                <c:pt idx="27739">
                  <c:v>-92.396999999999991</c:v>
                </c:pt>
                <c:pt idx="27740">
                  <c:v>-92.39500000000001</c:v>
                </c:pt>
                <c:pt idx="27741">
                  <c:v>-92.393000000000001</c:v>
                </c:pt>
                <c:pt idx="27742">
                  <c:v>-92.390999999999991</c:v>
                </c:pt>
                <c:pt idx="27743">
                  <c:v>-92.38900000000001</c:v>
                </c:pt>
                <c:pt idx="27744">
                  <c:v>-92.387</c:v>
                </c:pt>
                <c:pt idx="27745">
                  <c:v>-92.384999999999991</c:v>
                </c:pt>
                <c:pt idx="27746">
                  <c:v>-92.38300000000001</c:v>
                </c:pt>
                <c:pt idx="27747">
                  <c:v>-92.381</c:v>
                </c:pt>
                <c:pt idx="27748">
                  <c:v>-92.378999999999991</c:v>
                </c:pt>
                <c:pt idx="27749">
                  <c:v>-92.37700000000001</c:v>
                </c:pt>
                <c:pt idx="27750">
                  <c:v>-92.375</c:v>
                </c:pt>
                <c:pt idx="27751">
                  <c:v>-92.37299999999999</c:v>
                </c:pt>
                <c:pt idx="27752">
                  <c:v>-92.371000000000009</c:v>
                </c:pt>
                <c:pt idx="27753">
                  <c:v>-92.369</c:v>
                </c:pt>
                <c:pt idx="27754">
                  <c:v>-92.36699999999999</c:v>
                </c:pt>
                <c:pt idx="27755">
                  <c:v>-92.365000000000009</c:v>
                </c:pt>
                <c:pt idx="27756">
                  <c:v>-92.363</c:v>
                </c:pt>
                <c:pt idx="27757">
                  <c:v>-92.36099999999999</c:v>
                </c:pt>
                <c:pt idx="27758">
                  <c:v>-92.359000000000009</c:v>
                </c:pt>
                <c:pt idx="27759">
                  <c:v>-92.356999999999999</c:v>
                </c:pt>
                <c:pt idx="27760">
                  <c:v>-92.35499999999999</c:v>
                </c:pt>
                <c:pt idx="27761">
                  <c:v>-92.353000000000009</c:v>
                </c:pt>
                <c:pt idx="27762">
                  <c:v>-92.350999999999999</c:v>
                </c:pt>
                <c:pt idx="27763">
                  <c:v>-92.34899999999999</c:v>
                </c:pt>
                <c:pt idx="27764">
                  <c:v>-92.347000000000008</c:v>
                </c:pt>
                <c:pt idx="27765">
                  <c:v>-92.344999999999999</c:v>
                </c:pt>
                <c:pt idx="27766">
                  <c:v>-92.343000000000004</c:v>
                </c:pt>
                <c:pt idx="27767">
                  <c:v>-92.341000000000008</c:v>
                </c:pt>
                <c:pt idx="27768">
                  <c:v>-92.338999999999999</c:v>
                </c:pt>
                <c:pt idx="27769">
                  <c:v>-92.337000000000003</c:v>
                </c:pt>
                <c:pt idx="27770">
                  <c:v>-92.335000000000008</c:v>
                </c:pt>
                <c:pt idx="27771">
                  <c:v>-92.332999999999998</c:v>
                </c:pt>
                <c:pt idx="27772">
                  <c:v>-92.331000000000003</c:v>
                </c:pt>
                <c:pt idx="27773">
                  <c:v>-92.329000000000008</c:v>
                </c:pt>
                <c:pt idx="27774">
                  <c:v>-92.326999999999998</c:v>
                </c:pt>
                <c:pt idx="27775">
                  <c:v>-92.325000000000003</c:v>
                </c:pt>
                <c:pt idx="27776">
                  <c:v>-92.323000000000008</c:v>
                </c:pt>
                <c:pt idx="27777">
                  <c:v>-92.320999999999998</c:v>
                </c:pt>
                <c:pt idx="27778">
                  <c:v>-92.319000000000003</c:v>
                </c:pt>
                <c:pt idx="27779">
                  <c:v>-92.317000000000007</c:v>
                </c:pt>
                <c:pt idx="27780">
                  <c:v>-92.314999999999998</c:v>
                </c:pt>
                <c:pt idx="27781">
                  <c:v>-92.313000000000002</c:v>
                </c:pt>
                <c:pt idx="27782">
                  <c:v>-92.311000000000007</c:v>
                </c:pt>
                <c:pt idx="27783">
                  <c:v>-92.308999999999997</c:v>
                </c:pt>
                <c:pt idx="27784">
                  <c:v>-92.307000000000002</c:v>
                </c:pt>
                <c:pt idx="27785">
                  <c:v>-92.305000000000007</c:v>
                </c:pt>
                <c:pt idx="27786">
                  <c:v>-92.302999999999997</c:v>
                </c:pt>
                <c:pt idx="27787">
                  <c:v>-92.301000000000002</c:v>
                </c:pt>
                <c:pt idx="27788">
                  <c:v>-92.299000000000007</c:v>
                </c:pt>
                <c:pt idx="27789">
                  <c:v>-92.296999999999997</c:v>
                </c:pt>
                <c:pt idx="27790">
                  <c:v>-92.295000000000002</c:v>
                </c:pt>
                <c:pt idx="27791">
                  <c:v>-92.293000000000006</c:v>
                </c:pt>
                <c:pt idx="27792">
                  <c:v>-92.290999999999997</c:v>
                </c:pt>
                <c:pt idx="27793">
                  <c:v>-92.289000000000001</c:v>
                </c:pt>
                <c:pt idx="27794">
                  <c:v>-92.287000000000006</c:v>
                </c:pt>
                <c:pt idx="27795">
                  <c:v>-92.284999999999997</c:v>
                </c:pt>
                <c:pt idx="27796">
                  <c:v>-92.283000000000001</c:v>
                </c:pt>
                <c:pt idx="27797">
                  <c:v>-92.281000000000006</c:v>
                </c:pt>
                <c:pt idx="27798">
                  <c:v>-92.278999999999996</c:v>
                </c:pt>
                <c:pt idx="27799">
                  <c:v>-92.277000000000001</c:v>
                </c:pt>
                <c:pt idx="27800">
                  <c:v>-92.275000000000006</c:v>
                </c:pt>
                <c:pt idx="27801">
                  <c:v>-92.272999999999996</c:v>
                </c:pt>
                <c:pt idx="27802">
                  <c:v>-92.271000000000001</c:v>
                </c:pt>
                <c:pt idx="27803">
                  <c:v>-92.269000000000005</c:v>
                </c:pt>
                <c:pt idx="27804">
                  <c:v>-92.266999999999996</c:v>
                </c:pt>
                <c:pt idx="27805">
                  <c:v>-92.265000000000001</c:v>
                </c:pt>
                <c:pt idx="27806">
                  <c:v>-92.263000000000005</c:v>
                </c:pt>
                <c:pt idx="27807">
                  <c:v>-92.260999999999996</c:v>
                </c:pt>
                <c:pt idx="27808">
                  <c:v>-92.259</c:v>
                </c:pt>
                <c:pt idx="27809">
                  <c:v>-92.257000000000005</c:v>
                </c:pt>
                <c:pt idx="27810">
                  <c:v>-92.254999999999995</c:v>
                </c:pt>
                <c:pt idx="27811">
                  <c:v>-92.253</c:v>
                </c:pt>
                <c:pt idx="27812">
                  <c:v>-92.251000000000005</c:v>
                </c:pt>
                <c:pt idx="27813">
                  <c:v>-92.248999999999995</c:v>
                </c:pt>
                <c:pt idx="27814">
                  <c:v>-92.247</c:v>
                </c:pt>
                <c:pt idx="27815">
                  <c:v>-92.245000000000005</c:v>
                </c:pt>
                <c:pt idx="27816">
                  <c:v>-92.242999999999995</c:v>
                </c:pt>
                <c:pt idx="27817">
                  <c:v>-92.241</c:v>
                </c:pt>
                <c:pt idx="27818">
                  <c:v>-92.239000000000004</c:v>
                </c:pt>
                <c:pt idx="27819">
                  <c:v>-92.236999999999995</c:v>
                </c:pt>
                <c:pt idx="27820">
                  <c:v>-92.234999999999999</c:v>
                </c:pt>
                <c:pt idx="27821">
                  <c:v>-92.233000000000004</c:v>
                </c:pt>
                <c:pt idx="27822">
                  <c:v>-92.230999999999995</c:v>
                </c:pt>
                <c:pt idx="27823">
                  <c:v>-92.228999999999999</c:v>
                </c:pt>
                <c:pt idx="27824">
                  <c:v>-92.227000000000004</c:v>
                </c:pt>
                <c:pt idx="27825">
                  <c:v>-92.224999999999994</c:v>
                </c:pt>
                <c:pt idx="27826">
                  <c:v>-92.222999999999999</c:v>
                </c:pt>
                <c:pt idx="27827">
                  <c:v>-92.221000000000004</c:v>
                </c:pt>
                <c:pt idx="27828">
                  <c:v>-92.218999999999994</c:v>
                </c:pt>
                <c:pt idx="27829">
                  <c:v>-92.216999999999999</c:v>
                </c:pt>
                <c:pt idx="27830">
                  <c:v>-92.215000000000003</c:v>
                </c:pt>
                <c:pt idx="27831">
                  <c:v>-92.212999999999994</c:v>
                </c:pt>
                <c:pt idx="27832">
                  <c:v>-92.210999999999999</c:v>
                </c:pt>
                <c:pt idx="27833">
                  <c:v>-92.209000000000003</c:v>
                </c:pt>
                <c:pt idx="27834">
                  <c:v>-92.206999999999994</c:v>
                </c:pt>
                <c:pt idx="27835">
                  <c:v>-92.204999999999998</c:v>
                </c:pt>
                <c:pt idx="27836">
                  <c:v>-92.203000000000003</c:v>
                </c:pt>
                <c:pt idx="27837">
                  <c:v>-92.200999999999993</c:v>
                </c:pt>
                <c:pt idx="27838">
                  <c:v>-92.198999999999998</c:v>
                </c:pt>
                <c:pt idx="27839">
                  <c:v>-92.197000000000003</c:v>
                </c:pt>
                <c:pt idx="27840">
                  <c:v>-92.194999999999993</c:v>
                </c:pt>
                <c:pt idx="27841">
                  <c:v>-92.192999999999998</c:v>
                </c:pt>
                <c:pt idx="27842">
                  <c:v>-92.191000000000003</c:v>
                </c:pt>
                <c:pt idx="27843">
                  <c:v>-92.188999999999993</c:v>
                </c:pt>
                <c:pt idx="27844">
                  <c:v>-92.186999999999998</c:v>
                </c:pt>
                <c:pt idx="27845">
                  <c:v>-92.185000000000002</c:v>
                </c:pt>
                <c:pt idx="27846">
                  <c:v>-92.182999999999993</c:v>
                </c:pt>
                <c:pt idx="27847">
                  <c:v>-92.180999999999997</c:v>
                </c:pt>
                <c:pt idx="27848">
                  <c:v>-92.179000000000002</c:v>
                </c:pt>
                <c:pt idx="27849">
                  <c:v>-92.176999999999992</c:v>
                </c:pt>
                <c:pt idx="27850">
                  <c:v>-92.174999999999997</c:v>
                </c:pt>
                <c:pt idx="27851">
                  <c:v>-92.173000000000002</c:v>
                </c:pt>
                <c:pt idx="27852">
                  <c:v>-92.170999999999992</c:v>
                </c:pt>
                <c:pt idx="27853">
                  <c:v>-92.168999999999997</c:v>
                </c:pt>
                <c:pt idx="27854">
                  <c:v>-92.167000000000002</c:v>
                </c:pt>
                <c:pt idx="27855">
                  <c:v>-92.164999999999992</c:v>
                </c:pt>
                <c:pt idx="27856">
                  <c:v>-92.162999999999997</c:v>
                </c:pt>
                <c:pt idx="27857">
                  <c:v>-92.161000000000001</c:v>
                </c:pt>
                <c:pt idx="27858">
                  <c:v>-92.158999999999992</c:v>
                </c:pt>
                <c:pt idx="27859">
                  <c:v>-92.156999999999996</c:v>
                </c:pt>
                <c:pt idx="27860">
                  <c:v>-92.155000000000001</c:v>
                </c:pt>
                <c:pt idx="27861">
                  <c:v>-92.152999999999992</c:v>
                </c:pt>
                <c:pt idx="27862">
                  <c:v>-92.15100000000001</c:v>
                </c:pt>
                <c:pt idx="27863">
                  <c:v>-92.149000000000001</c:v>
                </c:pt>
                <c:pt idx="27864">
                  <c:v>-92.146999999999991</c:v>
                </c:pt>
                <c:pt idx="27865">
                  <c:v>-92.14500000000001</c:v>
                </c:pt>
                <c:pt idx="27866">
                  <c:v>-92.143000000000001</c:v>
                </c:pt>
                <c:pt idx="27867">
                  <c:v>-92.140999999999991</c:v>
                </c:pt>
                <c:pt idx="27868">
                  <c:v>-92.13900000000001</c:v>
                </c:pt>
                <c:pt idx="27869">
                  <c:v>-92.137</c:v>
                </c:pt>
                <c:pt idx="27870">
                  <c:v>-92.134999999999991</c:v>
                </c:pt>
                <c:pt idx="27871">
                  <c:v>-92.13300000000001</c:v>
                </c:pt>
                <c:pt idx="27872">
                  <c:v>-92.131</c:v>
                </c:pt>
                <c:pt idx="27873">
                  <c:v>-92.128999999999991</c:v>
                </c:pt>
                <c:pt idx="27874">
                  <c:v>-92.12700000000001</c:v>
                </c:pt>
                <c:pt idx="27875">
                  <c:v>-92.125</c:v>
                </c:pt>
                <c:pt idx="27876">
                  <c:v>-92.12299999999999</c:v>
                </c:pt>
                <c:pt idx="27877">
                  <c:v>-92.121000000000009</c:v>
                </c:pt>
                <c:pt idx="27878">
                  <c:v>-92.119</c:v>
                </c:pt>
                <c:pt idx="27879">
                  <c:v>-92.11699999999999</c:v>
                </c:pt>
                <c:pt idx="27880">
                  <c:v>-92.115000000000009</c:v>
                </c:pt>
                <c:pt idx="27881">
                  <c:v>-92.113</c:v>
                </c:pt>
                <c:pt idx="27882">
                  <c:v>-92.11099999999999</c:v>
                </c:pt>
                <c:pt idx="27883">
                  <c:v>-92.109000000000009</c:v>
                </c:pt>
                <c:pt idx="27884">
                  <c:v>-92.106999999999999</c:v>
                </c:pt>
                <c:pt idx="27885">
                  <c:v>-92.10499999999999</c:v>
                </c:pt>
                <c:pt idx="27886">
                  <c:v>-92.103000000000009</c:v>
                </c:pt>
                <c:pt idx="27887">
                  <c:v>-92.100999999999999</c:v>
                </c:pt>
                <c:pt idx="27888">
                  <c:v>-92.09899999999999</c:v>
                </c:pt>
                <c:pt idx="27889">
                  <c:v>-92.097000000000008</c:v>
                </c:pt>
                <c:pt idx="27890">
                  <c:v>-92.094999999999999</c:v>
                </c:pt>
                <c:pt idx="27891">
                  <c:v>-92.093000000000004</c:v>
                </c:pt>
                <c:pt idx="27892">
                  <c:v>-92.091000000000008</c:v>
                </c:pt>
                <c:pt idx="27893">
                  <c:v>-92.088999999999999</c:v>
                </c:pt>
                <c:pt idx="27894">
                  <c:v>-92.087000000000003</c:v>
                </c:pt>
                <c:pt idx="27895">
                  <c:v>-92.085000000000008</c:v>
                </c:pt>
                <c:pt idx="27896">
                  <c:v>-92.082999999999998</c:v>
                </c:pt>
                <c:pt idx="27897">
                  <c:v>-92.081000000000003</c:v>
                </c:pt>
                <c:pt idx="27898">
                  <c:v>-92.079000000000008</c:v>
                </c:pt>
                <c:pt idx="27899">
                  <c:v>-92.076999999999998</c:v>
                </c:pt>
                <c:pt idx="27900">
                  <c:v>-92.075000000000003</c:v>
                </c:pt>
                <c:pt idx="27901">
                  <c:v>-92.073000000000008</c:v>
                </c:pt>
                <c:pt idx="27902">
                  <c:v>-92.070999999999998</c:v>
                </c:pt>
                <c:pt idx="27903">
                  <c:v>-92.069000000000003</c:v>
                </c:pt>
                <c:pt idx="27904">
                  <c:v>-92.067000000000007</c:v>
                </c:pt>
                <c:pt idx="27905">
                  <c:v>-92.064999999999998</c:v>
                </c:pt>
                <c:pt idx="27906">
                  <c:v>-92.063000000000002</c:v>
                </c:pt>
                <c:pt idx="27907">
                  <c:v>-92.061000000000007</c:v>
                </c:pt>
                <c:pt idx="27908">
                  <c:v>-92.058999999999997</c:v>
                </c:pt>
                <c:pt idx="27909">
                  <c:v>-92.057000000000002</c:v>
                </c:pt>
                <c:pt idx="27910">
                  <c:v>-92.055000000000007</c:v>
                </c:pt>
                <c:pt idx="27911">
                  <c:v>-92.052999999999997</c:v>
                </c:pt>
                <c:pt idx="27912">
                  <c:v>-92.051000000000002</c:v>
                </c:pt>
                <c:pt idx="27913">
                  <c:v>-92.049000000000007</c:v>
                </c:pt>
                <c:pt idx="27914">
                  <c:v>-92.046999999999997</c:v>
                </c:pt>
                <c:pt idx="27915">
                  <c:v>-92.045000000000002</c:v>
                </c:pt>
                <c:pt idx="27916">
                  <c:v>-92.043000000000006</c:v>
                </c:pt>
                <c:pt idx="27917">
                  <c:v>-92.040999999999997</c:v>
                </c:pt>
                <c:pt idx="27918">
                  <c:v>-92.039000000000001</c:v>
                </c:pt>
                <c:pt idx="27919">
                  <c:v>-92.037000000000006</c:v>
                </c:pt>
                <c:pt idx="27920">
                  <c:v>-92.034999999999997</c:v>
                </c:pt>
                <c:pt idx="27921">
                  <c:v>-92.033000000000001</c:v>
                </c:pt>
                <c:pt idx="27922">
                  <c:v>-92.031000000000006</c:v>
                </c:pt>
                <c:pt idx="27923">
                  <c:v>-92.028999999999996</c:v>
                </c:pt>
                <c:pt idx="27924">
                  <c:v>-92.027000000000001</c:v>
                </c:pt>
                <c:pt idx="27925">
                  <c:v>-92.025000000000006</c:v>
                </c:pt>
                <c:pt idx="27926">
                  <c:v>-92.022999999999996</c:v>
                </c:pt>
                <c:pt idx="27927">
                  <c:v>-92.021000000000001</c:v>
                </c:pt>
                <c:pt idx="27928">
                  <c:v>-92.019000000000005</c:v>
                </c:pt>
                <c:pt idx="27929">
                  <c:v>-92.016999999999996</c:v>
                </c:pt>
                <c:pt idx="27930">
                  <c:v>-92.015000000000001</c:v>
                </c:pt>
                <c:pt idx="27931">
                  <c:v>-92.013000000000005</c:v>
                </c:pt>
                <c:pt idx="27932">
                  <c:v>-92.010999999999996</c:v>
                </c:pt>
                <c:pt idx="27933">
                  <c:v>-92.009</c:v>
                </c:pt>
                <c:pt idx="27934">
                  <c:v>-92.007000000000005</c:v>
                </c:pt>
                <c:pt idx="27935">
                  <c:v>-92.004999999999995</c:v>
                </c:pt>
                <c:pt idx="27936">
                  <c:v>-92.003</c:v>
                </c:pt>
                <c:pt idx="27937">
                  <c:v>-92.001000000000005</c:v>
                </c:pt>
                <c:pt idx="27938">
                  <c:v>-91.998999999999995</c:v>
                </c:pt>
                <c:pt idx="27939">
                  <c:v>-91.997</c:v>
                </c:pt>
                <c:pt idx="27940">
                  <c:v>-91.995000000000005</c:v>
                </c:pt>
                <c:pt idx="27941">
                  <c:v>-91.992999999999995</c:v>
                </c:pt>
                <c:pt idx="27942">
                  <c:v>-91.991</c:v>
                </c:pt>
                <c:pt idx="27943">
                  <c:v>-91.989000000000004</c:v>
                </c:pt>
                <c:pt idx="27944">
                  <c:v>-91.986999999999995</c:v>
                </c:pt>
                <c:pt idx="27945">
                  <c:v>-91.984999999999999</c:v>
                </c:pt>
                <c:pt idx="27946">
                  <c:v>-91.983000000000004</c:v>
                </c:pt>
                <c:pt idx="27947">
                  <c:v>-91.980999999999995</c:v>
                </c:pt>
                <c:pt idx="27948">
                  <c:v>-91.978999999999999</c:v>
                </c:pt>
                <c:pt idx="27949">
                  <c:v>-91.977000000000004</c:v>
                </c:pt>
                <c:pt idx="27950">
                  <c:v>-91.974999999999994</c:v>
                </c:pt>
                <c:pt idx="27951">
                  <c:v>-91.972999999999999</c:v>
                </c:pt>
                <c:pt idx="27952">
                  <c:v>-91.971000000000004</c:v>
                </c:pt>
                <c:pt idx="27953">
                  <c:v>-91.968999999999994</c:v>
                </c:pt>
                <c:pt idx="27954">
                  <c:v>-91.966999999999999</c:v>
                </c:pt>
                <c:pt idx="27955">
                  <c:v>-91.965000000000003</c:v>
                </c:pt>
                <c:pt idx="27956">
                  <c:v>-91.962999999999994</c:v>
                </c:pt>
                <c:pt idx="27957">
                  <c:v>-91.960999999999999</c:v>
                </c:pt>
                <c:pt idx="27958">
                  <c:v>-91.959000000000003</c:v>
                </c:pt>
                <c:pt idx="27959">
                  <c:v>-91.956999999999994</c:v>
                </c:pt>
                <c:pt idx="27960">
                  <c:v>-91.954999999999998</c:v>
                </c:pt>
                <c:pt idx="27961">
                  <c:v>-91.953000000000003</c:v>
                </c:pt>
                <c:pt idx="27962">
                  <c:v>-91.950999999999993</c:v>
                </c:pt>
                <c:pt idx="27963">
                  <c:v>-91.948999999999998</c:v>
                </c:pt>
                <c:pt idx="27964">
                  <c:v>-91.947000000000003</c:v>
                </c:pt>
                <c:pt idx="27965">
                  <c:v>-91.944999999999993</c:v>
                </c:pt>
                <c:pt idx="27966">
                  <c:v>-91.942999999999998</c:v>
                </c:pt>
                <c:pt idx="27967">
                  <c:v>-91.941000000000003</c:v>
                </c:pt>
                <c:pt idx="27968">
                  <c:v>-91.938999999999993</c:v>
                </c:pt>
                <c:pt idx="27969">
                  <c:v>-91.936999999999998</c:v>
                </c:pt>
                <c:pt idx="27970">
                  <c:v>-91.935000000000002</c:v>
                </c:pt>
                <c:pt idx="27971">
                  <c:v>-91.932999999999993</c:v>
                </c:pt>
                <c:pt idx="27972">
                  <c:v>-91.930999999999997</c:v>
                </c:pt>
                <c:pt idx="27973">
                  <c:v>-91.929000000000002</c:v>
                </c:pt>
                <c:pt idx="27974">
                  <c:v>-91.926999999999992</c:v>
                </c:pt>
                <c:pt idx="27975">
                  <c:v>-91.924999999999997</c:v>
                </c:pt>
                <c:pt idx="27976">
                  <c:v>-91.923000000000002</c:v>
                </c:pt>
                <c:pt idx="27977">
                  <c:v>-91.920999999999992</c:v>
                </c:pt>
                <c:pt idx="27978">
                  <c:v>-91.918999999999997</c:v>
                </c:pt>
                <c:pt idx="27979">
                  <c:v>-91.917000000000002</c:v>
                </c:pt>
                <c:pt idx="27980">
                  <c:v>-91.914999999999992</c:v>
                </c:pt>
                <c:pt idx="27981">
                  <c:v>-91.912999999999997</c:v>
                </c:pt>
                <c:pt idx="27982">
                  <c:v>-91.911000000000001</c:v>
                </c:pt>
                <c:pt idx="27983">
                  <c:v>-91.908999999999992</c:v>
                </c:pt>
                <c:pt idx="27984">
                  <c:v>-91.906999999999996</c:v>
                </c:pt>
                <c:pt idx="27985">
                  <c:v>-91.905000000000001</c:v>
                </c:pt>
                <c:pt idx="27986">
                  <c:v>-91.902999999999992</c:v>
                </c:pt>
                <c:pt idx="27987">
                  <c:v>-91.90100000000001</c:v>
                </c:pt>
                <c:pt idx="27988">
                  <c:v>-91.899000000000001</c:v>
                </c:pt>
                <c:pt idx="27989">
                  <c:v>-91.896999999999991</c:v>
                </c:pt>
                <c:pt idx="27990">
                  <c:v>-91.89500000000001</c:v>
                </c:pt>
                <c:pt idx="27991">
                  <c:v>-91.893000000000001</c:v>
                </c:pt>
                <c:pt idx="27992">
                  <c:v>-91.890999999999991</c:v>
                </c:pt>
                <c:pt idx="27993">
                  <c:v>-91.88900000000001</c:v>
                </c:pt>
                <c:pt idx="27994">
                  <c:v>-91.887</c:v>
                </c:pt>
                <c:pt idx="27995">
                  <c:v>-91.884999999999991</c:v>
                </c:pt>
                <c:pt idx="27996">
                  <c:v>-91.88300000000001</c:v>
                </c:pt>
                <c:pt idx="27997">
                  <c:v>-91.881</c:v>
                </c:pt>
                <c:pt idx="27998">
                  <c:v>-91.878999999999991</c:v>
                </c:pt>
                <c:pt idx="27999">
                  <c:v>-91.87700000000001</c:v>
                </c:pt>
                <c:pt idx="28000">
                  <c:v>-91.875</c:v>
                </c:pt>
                <c:pt idx="28001">
                  <c:v>-91.87299999999999</c:v>
                </c:pt>
                <c:pt idx="28002">
                  <c:v>-91.871000000000009</c:v>
                </c:pt>
                <c:pt idx="28003">
                  <c:v>-91.869</c:v>
                </c:pt>
                <c:pt idx="28004">
                  <c:v>-91.86699999999999</c:v>
                </c:pt>
                <c:pt idx="28005">
                  <c:v>-91.865000000000009</c:v>
                </c:pt>
                <c:pt idx="28006">
                  <c:v>-91.863</c:v>
                </c:pt>
                <c:pt idx="28007">
                  <c:v>-91.86099999999999</c:v>
                </c:pt>
                <c:pt idx="28008">
                  <c:v>-91.859000000000009</c:v>
                </c:pt>
                <c:pt idx="28009">
                  <c:v>-91.856999999999999</c:v>
                </c:pt>
                <c:pt idx="28010">
                  <c:v>-91.85499999999999</c:v>
                </c:pt>
                <c:pt idx="28011">
                  <c:v>-91.853000000000009</c:v>
                </c:pt>
                <c:pt idx="28012">
                  <c:v>-91.850999999999999</c:v>
                </c:pt>
                <c:pt idx="28013">
                  <c:v>-91.84899999999999</c:v>
                </c:pt>
                <c:pt idx="28014">
                  <c:v>-91.847000000000008</c:v>
                </c:pt>
                <c:pt idx="28015">
                  <c:v>-91.844999999999999</c:v>
                </c:pt>
                <c:pt idx="28016">
                  <c:v>-91.843000000000004</c:v>
                </c:pt>
                <c:pt idx="28017">
                  <c:v>-91.841000000000008</c:v>
                </c:pt>
                <c:pt idx="28018">
                  <c:v>-91.838999999999999</c:v>
                </c:pt>
                <c:pt idx="28019">
                  <c:v>-91.837000000000003</c:v>
                </c:pt>
                <c:pt idx="28020">
                  <c:v>-91.835000000000008</c:v>
                </c:pt>
                <c:pt idx="28021">
                  <c:v>-91.832999999999998</c:v>
                </c:pt>
                <c:pt idx="28022">
                  <c:v>-91.831000000000003</c:v>
                </c:pt>
                <c:pt idx="28023">
                  <c:v>-91.829000000000008</c:v>
                </c:pt>
                <c:pt idx="28024">
                  <c:v>-91.826999999999998</c:v>
                </c:pt>
                <c:pt idx="28025">
                  <c:v>-91.825000000000003</c:v>
                </c:pt>
                <c:pt idx="28026">
                  <c:v>-91.823000000000008</c:v>
                </c:pt>
                <c:pt idx="28027">
                  <c:v>-91.820999999999998</c:v>
                </c:pt>
                <c:pt idx="28028">
                  <c:v>-91.819000000000003</c:v>
                </c:pt>
                <c:pt idx="28029">
                  <c:v>-91.817000000000007</c:v>
                </c:pt>
                <c:pt idx="28030">
                  <c:v>-91.814999999999998</c:v>
                </c:pt>
                <c:pt idx="28031">
                  <c:v>-91.813000000000002</c:v>
                </c:pt>
                <c:pt idx="28032">
                  <c:v>-91.811000000000007</c:v>
                </c:pt>
                <c:pt idx="28033">
                  <c:v>-91.808999999999997</c:v>
                </c:pt>
                <c:pt idx="28034">
                  <c:v>-91.807000000000002</c:v>
                </c:pt>
                <c:pt idx="28035">
                  <c:v>-91.805000000000007</c:v>
                </c:pt>
                <c:pt idx="28036">
                  <c:v>-91.802999999999997</c:v>
                </c:pt>
                <c:pt idx="28037">
                  <c:v>-91.801000000000002</c:v>
                </c:pt>
                <c:pt idx="28038">
                  <c:v>-91.799000000000007</c:v>
                </c:pt>
                <c:pt idx="28039">
                  <c:v>-91.796999999999997</c:v>
                </c:pt>
                <c:pt idx="28040">
                  <c:v>-91.795000000000002</c:v>
                </c:pt>
                <c:pt idx="28041">
                  <c:v>-91.793000000000006</c:v>
                </c:pt>
                <c:pt idx="28042">
                  <c:v>-91.790999999999997</c:v>
                </c:pt>
                <c:pt idx="28043">
                  <c:v>-91.789000000000001</c:v>
                </c:pt>
                <c:pt idx="28044">
                  <c:v>-91.787000000000006</c:v>
                </c:pt>
                <c:pt idx="28045">
                  <c:v>-91.784999999999997</c:v>
                </c:pt>
                <c:pt idx="28046">
                  <c:v>-91.783000000000001</c:v>
                </c:pt>
                <c:pt idx="28047">
                  <c:v>-91.781000000000006</c:v>
                </c:pt>
                <c:pt idx="28048">
                  <c:v>-91.778999999999996</c:v>
                </c:pt>
                <c:pt idx="28049">
                  <c:v>-91.777000000000001</c:v>
                </c:pt>
                <c:pt idx="28050">
                  <c:v>-91.775000000000006</c:v>
                </c:pt>
                <c:pt idx="28051">
                  <c:v>-91.772999999999996</c:v>
                </c:pt>
                <c:pt idx="28052">
                  <c:v>-91.771000000000001</c:v>
                </c:pt>
                <c:pt idx="28053">
                  <c:v>-91.769000000000005</c:v>
                </c:pt>
                <c:pt idx="28054">
                  <c:v>-91.766999999999996</c:v>
                </c:pt>
                <c:pt idx="28055">
                  <c:v>-91.765000000000001</c:v>
                </c:pt>
                <c:pt idx="28056">
                  <c:v>-91.763000000000005</c:v>
                </c:pt>
                <c:pt idx="28057">
                  <c:v>-91.760999999999996</c:v>
                </c:pt>
                <c:pt idx="28058">
                  <c:v>-91.759</c:v>
                </c:pt>
                <c:pt idx="28059">
                  <c:v>-91.757000000000005</c:v>
                </c:pt>
                <c:pt idx="28060">
                  <c:v>-91.754999999999995</c:v>
                </c:pt>
                <c:pt idx="28061">
                  <c:v>-91.753</c:v>
                </c:pt>
                <c:pt idx="28062">
                  <c:v>-91.751000000000005</c:v>
                </c:pt>
                <c:pt idx="28063">
                  <c:v>-91.748999999999995</c:v>
                </c:pt>
                <c:pt idx="28064">
                  <c:v>-91.747</c:v>
                </c:pt>
                <c:pt idx="28065">
                  <c:v>-91.745000000000005</c:v>
                </c:pt>
                <c:pt idx="28066">
                  <c:v>-91.742999999999995</c:v>
                </c:pt>
                <c:pt idx="28067">
                  <c:v>-91.741</c:v>
                </c:pt>
                <c:pt idx="28068">
                  <c:v>-91.739000000000004</c:v>
                </c:pt>
                <c:pt idx="28069">
                  <c:v>-91.736999999999995</c:v>
                </c:pt>
                <c:pt idx="28070">
                  <c:v>-91.734999999999999</c:v>
                </c:pt>
                <c:pt idx="28071">
                  <c:v>-91.733000000000004</c:v>
                </c:pt>
                <c:pt idx="28072">
                  <c:v>-91.730999999999995</c:v>
                </c:pt>
                <c:pt idx="28073">
                  <c:v>-91.728999999999999</c:v>
                </c:pt>
                <c:pt idx="28074">
                  <c:v>-91.727000000000004</c:v>
                </c:pt>
                <c:pt idx="28075">
                  <c:v>-91.724999999999994</c:v>
                </c:pt>
                <c:pt idx="28076">
                  <c:v>-91.722999999999999</c:v>
                </c:pt>
                <c:pt idx="28077">
                  <c:v>-91.721000000000004</c:v>
                </c:pt>
                <c:pt idx="28078">
                  <c:v>-91.718999999999994</c:v>
                </c:pt>
                <c:pt idx="28079">
                  <c:v>-91.716999999999999</c:v>
                </c:pt>
                <c:pt idx="28080">
                  <c:v>-91.715000000000003</c:v>
                </c:pt>
                <c:pt idx="28081">
                  <c:v>-91.712999999999994</c:v>
                </c:pt>
                <c:pt idx="28082">
                  <c:v>-91.710999999999999</c:v>
                </c:pt>
                <c:pt idx="28083">
                  <c:v>-91.709000000000003</c:v>
                </c:pt>
                <c:pt idx="28084">
                  <c:v>-91.706999999999994</c:v>
                </c:pt>
                <c:pt idx="28085">
                  <c:v>-91.704999999999998</c:v>
                </c:pt>
                <c:pt idx="28086">
                  <c:v>-91.703000000000003</c:v>
                </c:pt>
                <c:pt idx="28087">
                  <c:v>-91.700999999999993</c:v>
                </c:pt>
                <c:pt idx="28088">
                  <c:v>-91.698999999999998</c:v>
                </c:pt>
                <c:pt idx="28089">
                  <c:v>-91.697000000000003</c:v>
                </c:pt>
                <c:pt idx="28090">
                  <c:v>-91.694999999999993</c:v>
                </c:pt>
                <c:pt idx="28091">
                  <c:v>-91.692999999999998</c:v>
                </c:pt>
                <c:pt idx="28092">
                  <c:v>-91.691000000000003</c:v>
                </c:pt>
                <c:pt idx="28093">
                  <c:v>-91.688999999999993</c:v>
                </c:pt>
                <c:pt idx="28094">
                  <c:v>-91.686999999999998</c:v>
                </c:pt>
                <c:pt idx="28095">
                  <c:v>-91.685000000000002</c:v>
                </c:pt>
                <c:pt idx="28096">
                  <c:v>-91.682999999999993</c:v>
                </c:pt>
                <c:pt idx="28097">
                  <c:v>-91.680999999999997</c:v>
                </c:pt>
                <c:pt idx="28098">
                  <c:v>-91.679000000000002</c:v>
                </c:pt>
                <c:pt idx="28099">
                  <c:v>-91.676999999999992</c:v>
                </c:pt>
                <c:pt idx="28100">
                  <c:v>-91.674999999999997</c:v>
                </c:pt>
                <c:pt idx="28101">
                  <c:v>-91.673000000000002</c:v>
                </c:pt>
                <c:pt idx="28102">
                  <c:v>-91.670999999999992</c:v>
                </c:pt>
                <c:pt idx="28103">
                  <c:v>-91.668999999999997</c:v>
                </c:pt>
                <c:pt idx="28104">
                  <c:v>-91.667000000000002</c:v>
                </c:pt>
                <c:pt idx="28105">
                  <c:v>-91.664999999999992</c:v>
                </c:pt>
                <c:pt idx="28106">
                  <c:v>-91.662999999999997</c:v>
                </c:pt>
                <c:pt idx="28107">
                  <c:v>-91.661000000000001</c:v>
                </c:pt>
                <c:pt idx="28108">
                  <c:v>-91.658999999999992</c:v>
                </c:pt>
                <c:pt idx="28109">
                  <c:v>-91.656999999999996</c:v>
                </c:pt>
                <c:pt idx="28110">
                  <c:v>-91.655000000000001</c:v>
                </c:pt>
                <c:pt idx="28111">
                  <c:v>-91.652999999999992</c:v>
                </c:pt>
                <c:pt idx="28112">
                  <c:v>-91.65100000000001</c:v>
                </c:pt>
                <c:pt idx="28113">
                  <c:v>-91.649000000000001</c:v>
                </c:pt>
                <c:pt idx="28114">
                  <c:v>-91.646999999999991</c:v>
                </c:pt>
                <c:pt idx="28115">
                  <c:v>-91.64500000000001</c:v>
                </c:pt>
                <c:pt idx="28116">
                  <c:v>-91.643000000000001</c:v>
                </c:pt>
                <c:pt idx="28117">
                  <c:v>-91.640999999999991</c:v>
                </c:pt>
                <c:pt idx="28118">
                  <c:v>-91.63900000000001</c:v>
                </c:pt>
                <c:pt idx="28119">
                  <c:v>-91.637</c:v>
                </c:pt>
                <c:pt idx="28120">
                  <c:v>-91.634999999999991</c:v>
                </c:pt>
                <c:pt idx="28121">
                  <c:v>-91.63300000000001</c:v>
                </c:pt>
                <c:pt idx="28122">
                  <c:v>-91.631</c:v>
                </c:pt>
                <c:pt idx="28123">
                  <c:v>-91.628999999999991</c:v>
                </c:pt>
                <c:pt idx="28124">
                  <c:v>-91.62700000000001</c:v>
                </c:pt>
                <c:pt idx="28125">
                  <c:v>-91.625</c:v>
                </c:pt>
                <c:pt idx="28126">
                  <c:v>-91.62299999999999</c:v>
                </c:pt>
                <c:pt idx="28127">
                  <c:v>-91.621000000000009</c:v>
                </c:pt>
                <c:pt idx="28128">
                  <c:v>-91.619</c:v>
                </c:pt>
                <c:pt idx="28129">
                  <c:v>-91.61699999999999</c:v>
                </c:pt>
                <c:pt idx="28130">
                  <c:v>-91.615000000000009</c:v>
                </c:pt>
                <c:pt idx="28131">
                  <c:v>-91.613</c:v>
                </c:pt>
                <c:pt idx="28132">
                  <c:v>-91.61099999999999</c:v>
                </c:pt>
                <c:pt idx="28133">
                  <c:v>-91.609000000000009</c:v>
                </c:pt>
                <c:pt idx="28134">
                  <c:v>-91.606999999999999</c:v>
                </c:pt>
                <c:pt idx="28135">
                  <c:v>-91.60499999999999</c:v>
                </c:pt>
                <c:pt idx="28136">
                  <c:v>-91.603000000000009</c:v>
                </c:pt>
                <c:pt idx="28137">
                  <c:v>-91.600999999999999</c:v>
                </c:pt>
                <c:pt idx="28138">
                  <c:v>-91.59899999999999</c:v>
                </c:pt>
                <c:pt idx="28139">
                  <c:v>-91.597000000000008</c:v>
                </c:pt>
                <c:pt idx="28140">
                  <c:v>-91.594999999999999</c:v>
                </c:pt>
                <c:pt idx="28141">
                  <c:v>-91.593000000000004</c:v>
                </c:pt>
                <c:pt idx="28142">
                  <c:v>-91.591000000000008</c:v>
                </c:pt>
                <c:pt idx="28143">
                  <c:v>-91.588999999999999</c:v>
                </c:pt>
                <c:pt idx="28144">
                  <c:v>-91.587000000000003</c:v>
                </c:pt>
                <c:pt idx="28145">
                  <c:v>-91.585000000000008</c:v>
                </c:pt>
                <c:pt idx="28146">
                  <c:v>-91.582999999999998</c:v>
                </c:pt>
                <c:pt idx="28147">
                  <c:v>-91.581000000000003</c:v>
                </c:pt>
                <c:pt idx="28148">
                  <c:v>-91.579000000000008</c:v>
                </c:pt>
                <c:pt idx="28149">
                  <c:v>-91.576999999999998</c:v>
                </c:pt>
                <c:pt idx="28150">
                  <c:v>-91.575000000000003</c:v>
                </c:pt>
                <c:pt idx="28151">
                  <c:v>-91.573000000000008</c:v>
                </c:pt>
                <c:pt idx="28152">
                  <c:v>-91.570999999999998</c:v>
                </c:pt>
                <c:pt idx="28153">
                  <c:v>-91.569000000000003</c:v>
                </c:pt>
                <c:pt idx="28154">
                  <c:v>-91.567000000000007</c:v>
                </c:pt>
                <c:pt idx="28155">
                  <c:v>-91.564999999999998</c:v>
                </c:pt>
                <c:pt idx="28156">
                  <c:v>-91.563000000000002</c:v>
                </c:pt>
                <c:pt idx="28157">
                  <c:v>-91.561000000000007</c:v>
                </c:pt>
                <c:pt idx="28158">
                  <c:v>-91.558999999999997</c:v>
                </c:pt>
                <c:pt idx="28159">
                  <c:v>-91.557000000000002</c:v>
                </c:pt>
                <c:pt idx="28160">
                  <c:v>-91.555000000000007</c:v>
                </c:pt>
                <c:pt idx="28161">
                  <c:v>-91.552999999999997</c:v>
                </c:pt>
                <c:pt idx="28162">
                  <c:v>-91.551000000000002</c:v>
                </c:pt>
                <c:pt idx="28163">
                  <c:v>-91.549000000000007</c:v>
                </c:pt>
                <c:pt idx="28164">
                  <c:v>-91.546999999999997</c:v>
                </c:pt>
                <c:pt idx="28165">
                  <c:v>-91.545000000000002</c:v>
                </c:pt>
                <c:pt idx="28166">
                  <c:v>-91.543000000000006</c:v>
                </c:pt>
                <c:pt idx="28167">
                  <c:v>-91.540999999999997</c:v>
                </c:pt>
                <c:pt idx="28168">
                  <c:v>-91.539000000000001</c:v>
                </c:pt>
                <c:pt idx="28169">
                  <c:v>-91.537000000000006</c:v>
                </c:pt>
                <c:pt idx="28170">
                  <c:v>-91.534999999999997</c:v>
                </c:pt>
                <c:pt idx="28171">
                  <c:v>-91.533000000000001</c:v>
                </c:pt>
                <c:pt idx="28172">
                  <c:v>-91.531000000000006</c:v>
                </c:pt>
                <c:pt idx="28173">
                  <c:v>-91.528999999999996</c:v>
                </c:pt>
                <c:pt idx="28174">
                  <c:v>-91.527000000000001</c:v>
                </c:pt>
                <c:pt idx="28175">
                  <c:v>-91.525000000000006</c:v>
                </c:pt>
                <c:pt idx="28176">
                  <c:v>-91.522999999999996</c:v>
                </c:pt>
                <c:pt idx="28177">
                  <c:v>-91.521000000000001</c:v>
                </c:pt>
                <c:pt idx="28178">
                  <c:v>-91.519000000000005</c:v>
                </c:pt>
                <c:pt idx="28179">
                  <c:v>-91.516999999999996</c:v>
                </c:pt>
                <c:pt idx="28180">
                  <c:v>-91.515000000000001</c:v>
                </c:pt>
                <c:pt idx="28181">
                  <c:v>-91.513000000000005</c:v>
                </c:pt>
                <c:pt idx="28182">
                  <c:v>-91.510999999999996</c:v>
                </c:pt>
                <c:pt idx="28183">
                  <c:v>-91.509</c:v>
                </c:pt>
                <c:pt idx="28184">
                  <c:v>-91.507000000000005</c:v>
                </c:pt>
                <c:pt idx="28185">
                  <c:v>-91.504999999999995</c:v>
                </c:pt>
                <c:pt idx="28186">
                  <c:v>-91.503</c:v>
                </c:pt>
                <c:pt idx="28187">
                  <c:v>-91.501000000000005</c:v>
                </c:pt>
                <c:pt idx="28188">
                  <c:v>-91.498999999999995</c:v>
                </c:pt>
                <c:pt idx="28189">
                  <c:v>-91.497</c:v>
                </c:pt>
                <c:pt idx="28190">
                  <c:v>-91.495000000000005</c:v>
                </c:pt>
                <c:pt idx="28191">
                  <c:v>-91.492999999999995</c:v>
                </c:pt>
                <c:pt idx="28192">
                  <c:v>-91.491</c:v>
                </c:pt>
                <c:pt idx="28193">
                  <c:v>-91.489000000000004</c:v>
                </c:pt>
                <c:pt idx="28194">
                  <c:v>-91.486999999999995</c:v>
                </c:pt>
                <c:pt idx="28195">
                  <c:v>-91.484999999999999</c:v>
                </c:pt>
                <c:pt idx="28196">
                  <c:v>-91.483000000000004</c:v>
                </c:pt>
                <c:pt idx="28197">
                  <c:v>-91.480999999999995</c:v>
                </c:pt>
                <c:pt idx="28198">
                  <c:v>-91.478999999999999</c:v>
                </c:pt>
                <c:pt idx="28199">
                  <c:v>-91.477000000000004</c:v>
                </c:pt>
                <c:pt idx="28200">
                  <c:v>-91.474999999999994</c:v>
                </c:pt>
                <c:pt idx="28201">
                  <c:v>-91.472999999999999</c:v>
                </c:pt>
                <c:pt idx="28202">
                  <c:v>-91.471000000000004</c:v>
                </c:pt>
                <c:pt idx="28203">
                  <c:v>-91.468999999999994</c:v>
                </c:pt>
                <c:pt idx="28204">
                  <c:v>-91.466999999999999</c:v>
                </c:pt>
                <c:pt idx="28205">
                  <c:v>-91.465000000000003</c:v>
                </c:pt>
                <c:pt idx="28206">
                  <c:v>-91.462999999999994</c:v>
                </c:pt>
                <c:pt idx="28207">
                  <c:v>-91.460999999999999</c:v>
                </c:pt>
                <c:pt idx="28208">
                  <c:v>-91.459000000000003</c:v>
                </c:pt>
                <c:pt idx="28209">
                  <c:v>-91.456999999999994</c:v>
                </c:pt>
                <c:pt idx="28210">
                  <c:v>-91.454999999999998</c:v>
                </c:pt>
                <c:pt idx="28211">
                  <c:v>-91.453000000000003</c:v>
                </c:pt>
                <c:pt idx="28212">
                  <c:v>-91.450999999999993</c:v>
                </c:pt>
                <c:pt idx="28213">
                  <c:v>-91.448999999999998</c:v>
                </c:pt>
                <c:pt idx="28214">
                  <c:v>-91.447000000000003</c:v>
                </c:pt>
                <c:pt idx="28215">
                  <c:v>-91.444999999999993</c:v>
                </c:pt>
                <c:pt idx="28216">
                  <c:v>-91.442999999999998</c:v>
                </c:pt>
                <c:pt idx="28217">
                  <c:v>-91.441000000000003</c:v>
                </c:pt>
                <c:pt idx="28218">
                  <c:v>-91.438999999999993</c:v>
                </c:pt>
                <c:pt idx="28219">
                  <c:v>-91.436999999999998</c:v>
                </c:pt>
                <c:pt idx="28220">
                  <c:v>-91.435000000000002</c:v>
                </c:pt>
                <c:pt idx="28221">
                  <c:v>-91.432999999999993</c:v>
                </c:pt>
                <c:pt idx="28222">
                  <c:v>-91.430999999999997</c:v>
                </c:pt>
                <c:pt idx="28223">
                  <c:v>-91.429000000000002</c:v>
                </c:pt>
                <c:pt idx="28224">
                  <c:v>-91.426999999999992</c:v>
                </c:pt>
                <c:pt idx="28225">
                  <c:v>-91.424999999999997</c:v>
                </c:pt>
                <c:pt idx="28226">
                  <c:v>-91.423000000000002</c:v>
                </c:pt>
                <c:pt idx="28227">
                  <c:v>-91.420999999999992</c:v>
                </c:pt>
                <c:pt idx="28228">
                  <c:v>-91.418999999999997</c:v>
                </c:pt>
                <c:pt idx="28229">
                  <c:v>-91.417000000000002</c:v>
                </c:pt>
                <c:pt idx="28230">
                  <c:v>-91.414999999999992</c:v>
                </c:pt>
                <c:pt idx="28231">
                  <c:v>-91.412999999999997</c:v>
                </c:pt>
                <c:pt idx="28232">
                  <c:v>-91.411000000000001</c:v>
                </c:pt>
                <c:pt idx="28233">
                  <c:v>-91.408999999999992</c:v>
                </c:pt>
                <c:pt idx="28234">
                  <c:v>-91.406999999999996</c:v>
                </c:pt>
                <c:pt idx="28235">
                  <c:v>-91.405000000000001</c:v>
                </c:pt>
                <c:pt idx="28236">
                  <c:v>-91.402999999999992</c:v>
                </c:pt>
                <c:pt idx="28237">
                  <c:v>-91.40100000000001</c:v>
                </c:pt>
                <c:pt idx="28238">
                  <c:v>-91.399000000000001</c:v>
                </c:pt>
                <c:pt idx="28239">
                  <c:v>-91.396999999999991</c:v>
                </c:pt>
                <c:pt idx="28240">
                  <c:v>-91.39500000000001</c:v>
                </c:pt>
                <c:pt idx="28241">
                  <c:v>-91.393000000000001</c:v>
                </c:pt>
                <c:pt idx="28242">
                  <c:v>-91.390999999999991</c:v>
                </c:pt>
                <c:pt idx="28243">
                  <c:v>-91.38900000000001</c:v>
                </c:pt>
                <c:pt idx="28244">
                  <c:v>-91.387</c:v>
                </c:pt>
                <c:pt idx="28245">
                  <c:v>-91.384999999999991</c:v>
                </c:pt>
                <c:pt idx="28246">
                  <c:v>-91.38300000000001</c:v>
                </c:pt>
                <c:pt idx="28247">
                  <c:v>-91.381</c:v>
                </c:pt>
                <c:pt idx="28248">
                  <c:v>-91.378999999999991</c:v>
                </c:pt>
                <c:pt idx="28249">
                  <c:v>-91.37700000000001</c:v>
                </c:pt>
                <c:pt idx="28250">
                  <c:v>-91.375</c:v>
                </c:pt>
                <c:pt idx="28251">
                  <c:v>-91.37299999999999</c:v>
                </c:pt>
                <c:pt idx="28252">
                  <c:v>-91.371000000000009</c:v>
                </c:pt>
                <c:pt idx="28253">
                  <c:v>-91.369</c:v>
                </c:pt>
                <c:pt idx="28254">
                  <c:v>-91.36699999999999</c:v>
                </c:pt>
                <c:pt idx="28255">
                  <c:v>-91.365000000000009</c:v>
                </c:pt>
                <c:pt idx="28256">
                  <c:v>-91.363</c:v>
                </c:pt>
                <c:pt idx="28257">
                  <c:v>-91.36099999999999</c:v>
                </c:pt>
                <c:pt idx="28258">
                  <c:v>-91.359000000000009</c:v>
                </c:pt>
                <c:pt idx="28259">
                  <c:v>-91.356999999999999</c:v>
                </c:pt>
                <c:pt idx="28260">
                  <c:v>-91.35499999999999</c:v>
                </c:pt>
                <c:pt idx="28261">
                  <c:v>-91.353000000000009</c:v>
                </c:pt>
                <c:pt idx="28262">
                  <c:v>-91.350999999999999</c:v>
                </c:pt>
                <c:pt idx="28263">
                  <c:v>-91.34899999999999</c:v>
                </c:pt>
                <c:pt idx="28264">
                  <c:v>-91.347000000000008</c:v>
                </c:pt>
                <c:pt idx="28265">
                  <c:v>-91.344999999999999</c:v>
                </c:pt>
                <c:pt idx="28266">
                  <c:v>-91.343000000000004</c:v>
                </c:pt>
                <c:pt idx="28267">
                  <c:v>-91.341000000000008</c:v>
                </c:pt>
                <c:pt idx="28268">
                  <c:v>-91.338999999999999</c:v>
                </c:pt>
                <c:pt idx="28269">
                  <c:v>-91.337000000000003</c:v>
                </c:pt>
                <c:pt idx="28270">
                  <c:v>-91.335000000000008</c:v>
                </c:pt>
                <c:pt idx="28271">
                  <c:v>-91.332999999999998</c:v>
                </c:pt>
                <c:pt idx="28272">
                  <c:v>-91.331000000000003</c:v>
                </c:pt>
                <c:pt idx="28273">
                  <c:v>-91.329000000000008</c:v>
                </c:pt>
                <c:pt idx="28274">
                  <c:v>-91.326999999999998</c:v>
                </c:pt>
                <c:pt idx="28275">
                  <c:v>-91.325000000000003</c:v>
                </c:pt>
                <c:pt idx="28276">
                  <c:v>-91.323000000000008</c:v>
                </c:pt>
                <c:pt idx="28277">
                  <c:v>-91.320999999999998</c:v>
                </c:pt>
                <c:pt idx="28278">
                  <c:v>-91.319000000000003</c:v>
                </c:pt>
                <c:pt idx="28279">
                  <c:v>-91.317000000000007</c:v>
                </c:pt>
                <c:pt idx="28280">
                  <c:v>-91.314999999999998</c:v>
                </c:pt>
                <c:pt idx="28281">
                  <c:v>-91.313000000000002</c:v>
                </c:pt>
                <c:pt idx="28282">
                  <c:v>-91.311000000000007</c:v>
                </c:pt>
                <c:pt idx="28283">
                  <c:v>-91.308999999999997</c:v>
                </c:pt>
                <c:pt idx="28284">
                  <c:v>-91.307000000000002</c:v>
                </c:pt>
                <c:pt idx="28285">
                  <c:v>-91.305000000000007</c:v>
                </c:pt>
                <c:pt idx="28286">
                  <c:v>-91.302999999999997</c:v>
                </c:pt>
                <c:pt idx="28287">
                  <c:v>-91.301000000000002</c:v>
                </c:pt>
                <c:pt idx="28288">
                  <c:v>-91.299000000000007</c:v>
                </c:pt>
                <c:pt idx="28289">
                  <c:v>-91.296999999999997</c:v>
                </c:pt>
                <c:pt idx="28290">
                  <c:v>-91.295000000000002</c:v>
                </c:pt>
                <c:pt idx="28291">
                  <c:v>-91.293000000000006</c:v>
                </c:pt>
                <c:pt idx="28292">
                  <c:v>-91.290999999999997</c:v>
                </c:pt>
                <c:pt idx="28293">
                  <c:v>-91.289000000000001</c:v>
                </c:pt>
                <c:pt idx="28294">
                  <c:v>-91.287000000000006</c:v>
                </c:pt>
                <c:pt idx="28295">
                  <c:v>-91.284999999999997</c:v>
                </c:pt>
                <c:pt idx="28296">
                  <c:v>-91.283000000000001</c:v>
                </c:pt>
                <c:pt idx="28297">
                  <c:v>-91.281000000000006</c:v>
                </c:pt>
                <c:pt idx="28298">
                  <c:v>-91.278999999999996</c:v>
                </c:pt>
                <c:pt idx="28299">
                  <c:v>-91.277000000000001</c:v>
                </c:pt>
                <c:pt idx="28300">
                  <c:v>-91.275000000000006</c:v>
                </c:pt>
                <c:pt idx="28301">
                  <c:v>-91.272999999999996</c:v>
                </c:pt>
                <c:pt idx="28302">
                  <c:v>-91.271000000000001</c:v>
                </c:pt>
                <c:pt idx="28303">
                  <c:v>-91.269000000000005</c:v>
                </c:pt>
                <c:pt idx="28304">
                  <c:v>-91.266999999999996</c:v>
                </c:pt>
                <c:pt idx="28305">
                  <c:v>-91.265000000000001</c:v>
                </c:pt>
                <c:pt idx="28306">
                  <c:v>-91.263000000000005</c:v>
                </c:pt>
                <c:pt idx="28307">
                  <c:v>-91.260999999999996</c:v>
                </c:pt>
                <c:pt idx="28308">
                  <c:v>-91.259</c:v>
                </c:pt>
                <c:pt idx="28309">
                  <c:v>-91.257000000000005</c:v>
                </c:pt>
                <c:pt idx="28310">
                  <c:v>-91.254999999999995</c:v>
                </c:pt>
                <c:pt idx="28311">
                  <c:v>-91.253</c:v>
                </c:pt>
                <c:pt idx="28312">
                  <c:v>-91.251000000000005</c:v>
                </c:pt>
                <c:pt idx="28313">
                  <c:v>-91.248999999999995</c:v>
                </c:pt>
                <c:pt idx="28314">
                  <c:v>-91.247</c:v>
                </c:pt>
                <c:pt idx="28315">
                  <c:v>-91.245000000000005</c:v>
                </c:pt>
                <c:pt idx="28316">
                  <c:v>-91.242999999999995</c:v>
                </c:pt>
                <c:pt idx="28317">
                  <c:v>-91.241</c:v>
                </c:pt>
                <c:pt idx="28318">
                  <c:v>-91.239000000000004</c:v>
                </c:pt>
                <c:pt idx="28319">
                  <c:v>-91.236999999999995</c:v>
                </c:pt>
                <c:pt idx="28320">
                  <c:v>-91.234999999999999</c:v>
                </c:pt>
                <c:pt idx="28321">
                  <c:v>-91.233000000000004</c:v>
                </c:pt>
                <c:pt idx="28322">
                  <c:v>-91.230999999999995</c:v>
                </c:pt>
                <c:pt idx="28323">
                  <c:v>-91.228999999999999</c:v>
                </c:pt>
                <c:pt idx="28324">
                  <c:v>-91.227000000000004</c:v>
                </c:pt>
                <c:pt idx="28325">
                  <c:v>-91.224999999999994</c:v>
                </c:pt>
                <c:pt idx="28326">
                  <c:v>-91.222999999999999</c:v>
                </c:pt>
                <c:pt idx="28327">
                  <c:v>-91.221000000000004</c:v>
                </c:pt>
                <c:pt idx="28328">
                  <c:v>-91.218999999999994</c:v>
                </c:pt>
                <c:pt idx="28329">
                  <c:v>-91.216999999999999</c:v>
                </c:pt>
                <c:pt idx="28330">
                  <c:v>-91.215000000000003</c:v>
                </c:pt>
                <c:pt idx="28331">
                  <c:v>-91.212999999999994</c:v>
                </c:pt>
                <c:pt idx="28332">
                  <c:v>-91.210999999999999</c:v>
                </c:pt>
                <c:pt idx="28333">
                  <c:v>-91.209000000000003</c:v>
                </c:pt>
                <c:pt idx="28334">
                  <c:v>-91.206999999999994</c:v>
                </c:pt>
                <c:pt idx="28335">
                  <c:v>-91.204999999999998</c:v>
                </c:pt>
                <c:pt idx="28336">
                  <c:v>-91.203000000000003</c:v>
                </c:pt>
                <c:pt idx="28337">
                  <c:v>-91.200999999999993</c:v>
                </c:pt>
                <c:pt idx="28338">
                  <c:v>-91.198999999999998</c:v>
                </c:pt>
                <c:pt idx="28339">
                  <c:v>-91.197000000000003</c:v>
                </c:pt>
                <c:pt idx="28340">
                  <c:v>-91.194999999999993</c:v>
                </c:pt>
                <c:pt idx="28341">
                  <c:v>-91.192999999999998</c:v>
                </c:pt>
                <c:pt idx="28342">
                  <c:v>-91.191000000000003</c:v>
                </c:pt>
                <c:pt idx="28343">
                  <c:v>-91.188999999999993</c:v>
                </c:pt>
                <c:pt idx="28344">
                  <c:v>-91.186999999999998</c:v>
                </c:pt>
                <c:pt idx="28345">
                  <c:v>-91.185000000000002</c:v>
                </c:pt>
                <c:pt idx="28346">
                  <c:v>-91.182999999999993</c:v>
                </c:pt>
                <c:pt idx="28347">
                  <c:v>-91.180999999999997</c:v>
                </c:pt>
                <c:pt idx="28348">
                  <c:v>-91.179000000000002</c:v>
                </c:pt>
                <c:pt idx="28349">
                  <c:v>-91.176999999999992</c:v>
                </c:pt>
                <c:pt idx="28350">
                  <c:v>-91.174999999999997</c:v>
                </c:pt>
                <c:pt idx="28351">
                  <c:v>-91.173000000000002</c:v>
                </c:pt>
                <c:pt idx="28352">
                  <c:v>-91.170999999999992</c:v>
                </c:pt>
                <c:pt idx="28353">
                  <c:v>-91.168999999999997</c:v>
                </c:pt>
                <c:pt idx="28354">
                  <c:v>-91.167000000000002</c:v>
                </c:pt>
                <c:pt idx="28355">
                  <c:v>-91.164999999999992</c:v>
                </c:pt>
                <c:pt idx="28356">
                  <c:v>-91.162999999999997</c:v>
                </c:pt>
                <c:pt idx="28357">
                  <c:v>-91.161000000000001</c:v>
                </c:pt>
                <c:pt idx="28358">
                  <c:v>-91.158999999999992</c:v>
                </c:pt>
                <c:pt idx="28359">
                  <c:v>-91.156999999999996</c:v>
                </c:pt>
                <c:pt idx="28360">
                  <c:v>-91.155000000000001</c:v>
                </c:pt>
                <c:pt idx="28361">
                  <c:v>-91.152999999999992</c:v>
                </c:pt>
                <c:pt idx="28362">
                  <c:v>-91.15100000000001</c:v>
                </c:pt>
                <c:pt idx="28363">
                  <c:v>-91.149000000000001</c:v>
                </c:pt>
                <c:pt idx="28364">
                  <c:v>-91.146999999999991</c:v>
                </c:pt>
                <c:pt idx="28365">
                  <c:v>-91.14500000000001</c:v>
                </c:pt>
                <c:pt idx="28366">
                  <c:v>-91.143000000000001</c:v>
                </c:pt>
                <c:pt idx="28367">
                  <c:v>-91.140999999999991</c:v>
                </c:pt>
                <c:pt idx="28368">
                  <c:v>-91.13900000000001</c:v>
                </c:pt>
                <c:pt idx="28369">
                  <c:v>-91.137</c:v>
                </c:pt>
                <c:pt idx="28370">
                  <c:v>-91.134999999999991</c:v>
                </c:pt>
                <c:pt idx="28371">
                  <c:v>-91.13300000000001</c:v>
                </c:pt>
                <c:pt idx="28372">
                  <c:v>-91.131</c:v>
                </c:pt>
                <c:pt idx="28373">
                  <c:v>-91.128999999999991</c:v>
                </c:pt>
                <c:pt idx="28374">
                  <c:v>-91.12700000000001</c:v>
                </c:pt>
                <c:pt idx="28375">
                  <c:v>-91.125</c:v>
                </c:pt>
                <c:pt idx="28376">
                  <c:v>-91.12299999999999</c:v>
                </c:pt>
                <c:pt idx="28377">
                  <c:v>-91.121000000000009</c:v>
                </c:pt>
                <c:pt idx="28378">
                  <c:v>-91.119</c:v>
                </c:pt>
                <c:pt idx="28379">
                  <c:v>-91.11699999999999</c:v>
                </c:pt>
                <c:pt idx="28380">
                  <c:v>-91.115000000000009</c:v>
                </c:pt>
                <c:pt idx="28381">
                  <c:v>-91.113</c:v>
                </c:pt>
                <c:pt idx="28382">
                  <c:v>-91.11099999999999</c:v>
                </c:pt>
                <c:pt idx="28383">
                  <c:v>-91.109000000000009</c:v>
                </c:pt>
                <c:pt idx="28384">
                  <c:v>-91.106999999999999</c:v>
                </c:pt>
                <c:pt idx="28385">
                  <c:v>-91.10499999999999</c:v>
                </c:pt>
                <c:pt idx="28386">
                  <c:v>-91.103000000000009</c:v>
                </c:pt>
                <c:pt idx="28387">
                  <c:v>-91.100999999999999</c:v>
                </c:pt>
                <c:pt idx="28388">
                  <c:v>-91.09899999999999</c:v>
                </c:pt>
                <c:pt idx="28389">
                  <c:v>-91.097000000000008</c:v>
                </c:pt>
                <c:pt idx="28390">
                  <c:v>-91.094999999999999</c:v>
                </c:pt>
                <c:pt idx="28391">
                  <c:v>-91.093000000000004</c:v>
                </c:pt>
                <c:pt idx="28392">
                  <c:v>-91.091000000000008</c:v>
                </c:pt>
                <c:pt idx="28393">
                  <c:v>-91.088999999999999</c:v>
                </c:pt>
                <c:pt idx="28394">
                  <c:v>-91.087000000000003</c:v>
                </c:pt>
                <c:pt idx="28395">
                  <c:v>-91.085000000000008</c:v>
                </c:pt>
                <c:pt idx="28396">
                  <c:v>-91.082999999999998</c:v>
                </c:pt>
                <c:pt idx="28397">
                  <c:v>-91.081000000000003</c:v>
                </c:pt>
                <c:pt idx="28398">
                  <c:v>-91.079000000000008</c:v>
                </c:pt>
                <c:pt idx="28399">
                  <c:v>-91.076999999999998</c:v>
                </c:pt>
                <c:pt idx="28400">
                  <c:v>-91.075000000000003</c:v>
                </c:pt>
                <c:pt idx="28401">
                  <c:v>-91.073000000000008</c:v>
                </c:pt>
                <c:pt idx="28402">
                  <c:v>-91.070999999999998</c:v>
                </c:pt>
                <c:pt idx="28403">
                  <c:v>-91.069000000000003</c:v>
                </c:pt>
                <c:pt idx="28404">
                  <c:v>-91.067000000000007</c:v>
                </c:pt>
                <c:pt idx="28405">
                  <c:v>-91.064999999999998</c:v>
                </c:pt>
                <c:pt idx="28406">
                  <c:v>-91.063000000000002</c:v>
                </c:pt>
                <c:pt idx="28407">
                  <c:v>-91.061000000000007</c:v>
                </c:pt>
                <c:pt idx="28408">
                  <c:v>-91.058999999999997</c:v>
                </c:pt>
                <c:pt idx="28409">
                  <c:v>-91.057000000000002</c:v>
                </c:pt>
                <c:pt idx="28410">
                  <c:v>-91.055000000000007</c:v>
                </c:pt>
                <c:pt idx="28411">
                  <c:v>-91.052999999999997</c:v>
                </c:pt>
                <c:pt idx="28412">
                  <c:v>-91.051000000000002</c:v>
                </c:pt>
                <c:pt idx="28413">
                  <c:v>-91.049000000000007</c:v>
                </c:pt>
                <c:pt idx="28414">
                  <c:v>-91.046999999999997</c:v>
                </c:pt>
                <c:pt idx="28415">
                  <c:v>-91.045000000000002</c:v>
                </c:pt>
                <c:pt idx="28416">
                  <c:v>-91.043000000000006</c:v>
                </c:pt>
                <c:pt idx="28417">
                  <c:v>-91.040999999999997</c:v>
                </c:pt>
                <c:pt idx="28418">
                  <c:v>-91.039000000000001</c:v>
                </c:pt>
                <c:pt idx="28419">
                  <c:v>-91.037000000000006</c:v>
                </c:pt>
                <c:pt idx="28420">
                  <c:v>-91.034999999999997</c:v>
                </c:pt>
                <c:pt idx="28421">
                  <c:v>-91.033000000000001</c:v>
                </c:pt>
                <c:pt idx="28422">
                  <c:v>-91.031000000000006</c:v>
                </c:pt>
                <c:pt idx="28423">
                  <c:v>-91.028999999999996</c:v>
                </c:pt>
                <c:pt idx="28424">
                  <c:v>-91.027000000000001</c:v>
                </c:pt>
                <c:pt idx="28425">
                  <c:v>-91.025000000000006</c:v>
                </c:pt>
                <c:pt idx="28426">
                  <c:v>-91.022999999999996</c:v>
                </c:pt>
                <c:pt idx="28427">
                  <c:v>-91.021000000000001</c:v>
                </c:pt>
                <c:pt idx="28428">
                  <c:v>-91.019000000000005</c:v>
                </c:pt>
                <c:pt idx="28429">
                  <c:v>-91.016999999999996</c:v>
                </c:pt>
                <c:pt idx="28430">
                  <c:v>-91.015000000000001</c:v>
                </c:pt>
                <c:pt idx="28431">
                  <c:v>-91.013000000000005</c:v>
                </c:pt>
                <c:pt idx="28432">
                  <c:v>-91.010999999999996</c:v>
                </c:pt>
                <c:pt idx="28433">
                  <c:v>-91.009</c:v>
                </c:pt>
                <c:pt idx="28434">
                  <c:v>-91.007000000000005</c:v>
                </c:pt>
                <c:pt idx="28435">
                  <c:v>-91.004999999999995</c:v>
                </c:pt>
                <c:pt idx="28436">
                  <c:v>-91.003</c:v>
                </c:pt>
                <c:pt idx="28437">
                  <c:v>-91.001000000000005</c:v>
                </c:pt>
                <c:pt idx="28438">
                  <c:v>-90.998999999999995</c:v>
                </c:pt>
                <c:pt idx="28439">
                  <c:v>-90.997</c:v>
                </c:pt>
                <c:pt idx="28440">
                  <c:v>-90.995000000000005</c:v>
                </c:pt>
                <c:pt idx="28441">
                  <c:v>-90.992999999999995</c:v>
                </c:pt>
                <c:pt idx="28442">
                  <c:v>-90.991</c:v>
                </c:pt>
                <c:pt idx="28443">
                  <c:v>-90.989000000000004</c:v>
                </c:pt>
                <c:pt idx="28444">
                  <c:v>-90.986999999999995</c:v>
                </c:pt>
                <c:pt idx="28445">
                  <c:v>-90.984999999999999</c:v>
                </c:pt>
                <c:pt idx="28446">
                  <c:v>-90.983000000000004</c:v>
                </c:pt>
                <c:pt idx="28447">
                  <c:v>-90.980999999999995</c:v>
                </c:pt>
                <c:pt idx="28448">
                  <c:v>-90.978999999999999</c:v>
                </c:pt>
                <c:pt idx="28449">
                  <c:v>-90.977000000000004</c:v>
                </c:pt>
                <c:pt idx="28450">
                  <c:v>-90.974999999999994</c:v>
                </c:pt>
                <c:pt idx="28451">
                  <c:v>-90.972999999999999</c:v>
                </c:pt>
                <c:pt idx="28452">
                  <c:v>-90.971000000000004</c:v>
                </c:pt>
                <c:pt idx="28453">
                  <c:v>-90.968999999999994</c:v>
                </c:pt>
                <c:pt idx="28454">
                  <c:v>-90.966999999999999</c:v>
                </c:pt>
                <c:pt idx="28455">
                  <c:v>-90.965000000000003</c:v>
                </c:pt>
                <c:pt idx="28456">
                  <c:v>-90.962999999999994</c:v>
                </c:pt>
                <c:pt idx="28457">
                  <c:v>-90.960999999999999</c:v>
                </c:pt>
                <c:pt idx="28458">
                  <c:v>-90.959000000000003</c:v>
                </c:pt>
                <c:pt idx="28459">
                  <c:v>-90.956999999999994</c:v>
                </c:pt>
                <c:pt idx="28460">
                  <c:v>-90.954999999999998</c:v>
                </c:pt>
                <c:pt idx="28461">
                  <c:v>-90.953000000000003</c:v>
                </c:pt>
                <c:pt idx="28462">
                  <c:v>-90.950999999999993</c:v>
                </c:pt>
                <c:pt idx="28463">
                  <c:v>-90.948999999999998</c:v>
                </c:pt>
                <c:pt idx="28464">
                  <c:v>-90.947000000000003</c:v>
                </c:pt>
                <c:pt idx="28465">
                  <c:v>-90.944999999999993</c:v>
                </c:pt>
                <c:pt idx="28466">
                  <c:v>-90.942999999999998</c:v>
                </c:pt>
                <c:pt idx="28467">
                  <c:v>-90.941000000000003</c:v>
                </c:pt>
                <c:pt idx="28468">
                  <c:v>-90.938999999999993</c:v>
                </c:pt>
                <c:pt idx="28469">
                  <c:v>-90.936999999999998</c:v>
                </c:pt>
                <c:pt idx="28470">
                  <c:v>-90.935000000000002</c:v>
                </c:pt>
                <c:pt idx="28471">
                  <c:v>-90.932999999999993</c:v>
                </c:pt>
                <c:pt idx="28472">
                  <c:v>-90.930999999999997</c:v>
                </c:pt>
                <c:pt idx="28473">
                  <c:v>-90.929000000000002</c:v>
                </c:pt>
                <c:pt idx="28474">
                  <c:v>-90.926999999999992</c:v>
                </c:pt>
                <c:pt idx="28475">
                  <c:v>-90.924999999999997</c:v>
                </c:pt>
                <c:pt idx="28476">
                  <c:v>-90.923000000000002</c:v>
                </c:pt>
                <c:pt idx="28477">
                  <c:v>-90.920999999999992</c:v>
                </c:pt>
                <c:pt idx="28478">
                  <c:v>-90.918999999999997</c:v>
                </c:pt>
                <c:pt idx="28479">
                  <c:v>-90.917000000000002</c:v>
                </c:pt>
                <c:pt idx="28480">
                  <c:v>-90.914999999999992</c:v>
                </c:pt>
                <c:pt idx="28481">
                  <c:v>-90.912999999999997</c:v>
                </c:pt>
                <c:pt idx="28482">
                  <c:v>-90.911000000000001</c:v>
                </c:pt>
                <c:pt idx="28483">
                  <c:v>-90.908999999999992</c:v>
                </c:pt>
                <c:pt idx="28484">
                  <c:v>-90.906999999999996</c:v>
                </c:pt>
                <c:pt idx="28485">
                  <c:v>-90.905000000000001</c:v>
                </c:pt>
                <c:pt idx="28486">
                  <c:v>-90.902999999999992</c:v>
                </c:pt>
                <c:pt idx="28487">
                  <c:v>-90.90100000000001</c:v>
                </c:pt>
                <c:pt idx="28488">
                  <c:v>-90.899000000000001</c:v>
                </c:pt>
                <c:pt idx="28489">
                  <c:v>-90.896999999999991</c:v>
                </c:pt>
                <c:pt idx="28490">
                  <c:v>-90.89500000000001</c:v>
                </c:pt>
                <c:pt idx="28491">
                  <c:v>-90.893000000000001</c:v>
                </c:pt>
                <c:pt idx="28492">
                  <c:v>-90.890999999999991</c:v>
                </c:pt>
                <c:pt idx="28493">
                  <c:v>-90.88900000000001</c:v>
                </c:pt>
                <c:pt idx="28494">
                  <c:v>-90.887</c:v>
                </c:pt>
                <c:pt idx="28495">
                  <c:v>-90.884999999999991</c:v>
                </c:pt>
                <c:pt idx="28496">
                  <c:v>-90.88300000000001</c:v>
                </c:pt>
                <c:pt idx="28497">
                  <c:v>-90.881</c:v>
                </c:pt>
                <c:pt idx="28498">
                  <c:v>-90.878999999999991</c:v>
                </c:pt>
                <c:pt idx="28499">
                  <c:v>-90.87700000000001</c:v>
                </c:pt>
                <c:pt idx="28500">
                  <c:v>-90.875</c:v>
                </c:pt>
                <c:pt idx="28501">
                  <c:v>-90.87299999999999</c:v>
                </c:pt>
                <c:pt idx="28502">
                  <c:v>-90.871000000000009</c:v>
                </c:pt>
                <c:pt idx="28503">
                  <c:v>-90.869</c:v>
                </c:pt>
                <c:pt idx="28504">
                  <c:v>-90.86699999999999</c:v>
                </c:pt>
                <c:pt idx="28505">
                  <c:v>-90.865000000000009</c:v>
                </c:pt>
                <c:pt idx="28506">
                  <c:v>-90.863</c:v>
                </c:pt>
                <c:pt idx="28507">
                  <c:v>-90.86099999999999</c:v>
                </c:pt>
                <c:pt idx="28508">
                  <c:v>-90.859000000000009</c:v>
                </c:pt>
                <c:pt idx="28509">
                  <c:v>-90.856999999999999</c:v>
                </c:pt>
                <c:pt idx="28510">
                  <c:v>-90.85499999999999</c:v>
                </c:pt>
                <c:pt idx="28511">
                  <c:v>-90.853000000000009</c:v>
                </c:pt>
                <c:pt idx="28512">
                  <c:v>-90.850999999999999</c:v>
                </c:pt>
                <c:pt idx="28513">
                  <c:v>-90.84899999999999</c:v>
                </c:pt>
                <c:pt idx="28514">
                  <c:v>-90.847000000000008</c:v>
                </c:pt>
                <c:pt idx="28515">
                  <c:v>-90.844999999999999</c:v>
                </c:pt>
                <c:pt idx="28516">
                  <c:v>-90.843000000000004</c:v>
                </c:pt>
                <c:pt idx="28517">
                  <c:v>-90.841000000000008</c:v>
                </c:pt>
                <c:pt idx="28518">
                  <c:v>-90.838999999999999</c:v>
                </c:pt>
                <c:pt idx="28519">
                  <c:v>-90.837000000000003</c:v>
                </c:pt>
                <c:pt idx="28520">
                  <c:v>-90.835000000000008</c:v>
                </c:pt>
                <c:pt idx="28521">
                  <c:v>-90.832999999999998</c:v>
                </c:pt>
                <c:pt idx="28522">
                  <c:v>-90.831000000000003</c:v>
                </c:pt>
                <c:pt idx="28523">
                  <c:v>-90.829000000000008</c:v>
                </c:pt>
                <c:pt idx="28524">
                  <c:v>-90.826999999999998</c:v>
                </c:pt>
                <c:pt idx="28525">
                  <c:v>-90.825000000000003</c:v>
                </c:pt>
                <c:pt idx="28526">
                  <c:v>-90.823000000000008</c:v>
                </c:pt>
                <c:pt idx="28527">
                  <c:v>-90.820999999999998</c:v>
                </c:pt>
                <c:pt idx="28528">
                  <c:v>-90.819000000000003</c:v>
                </c:pt>
                <c:pt idx="28529">
                  <c:v>-90.817000000000007</c:v>
                </c:pt>
                <c:pt idx="28530">
                  <c:v>-90.814999999999998</c:v>
                </c:pt>
                <c:pt idx="28531">
                  <c:v>-90.813000000000002</c:v>
                </c:pt>
                <c:pt idx="28532">
                  <c:v>-90.811000000000007</c:v>
                </c:pt>
                <c:pt idx="28533">
                  <c:v>-90.808999999999997</c:v>
                </c:pt>
                <c:pt idx="28534">
                  <c:v>-90.807000000000002</c:v>
                </c:pt>
                <c:pt idx="28535">
                  <c:v>-90.805000000000007</c:v>
                </c:pt>
                <c:pt idx="28536">
                  <c:v>-90.802999999999997</c:v>
                </c:pt>
                <c:pt idx="28537">
                  <c:v>-90.801000000000002</c:v>
                </c:pt>
                <c:pt idx="28538">
                  <c:v>-90.799000000000007</c:v>
                </c:pt>
                <c:pt idx="28539">
                  <c:v>-90.796999999999997</c:v>
                </c:pt>
                <c:pt idx="28540">
                  <c:v>-90.795000000000002</c:v>
                </c:pt>
                <c:pt idx="28541">
                  <c:v>-90.793000000000006</c:v>
                </c:pt>
                <c:pt idx="28542">
                  <c:v>-90.790999999999997</c:v>
                </c:pt>
                <c:pt idx="28543">
                  <c:v>-90.789000000000001</c:v>
                </c:pt>
                <c:pt idx="28544">
                  <c:v>-90.787000000000006</c:v>
                </c:pt>
                <c:pt idx="28545">
                  <c:v>-90.784999999999997</c:v>
                </c:pt>
                <c:pt idx="28546">
                  <c:v>-90.783000000000001</c:v>
                </c:pt>
                <c:pt idx="28547">
                  <c:v>-90.781000000000006</c:v>
                </c:pt>
                <c:pt idx="28548">
                  <c:v>-90.778999999999996</c:v>
                </c:pt>
                <c:pt idx="28549">
                  <c:v>-90.777000000000001</c:v>
                </c:pt>
                <c:pt idx="28550">
                  <c:v>-90.775000000000006</c:v>
                </c:pt>
                <c:pt idx="28551">
                  <c:v>-90.772999999999996</c:v>
                </c:pt>
                <c:pt idx="28552">
                  <c:v>-90.771000000000001</c:v>
                </c:pt>
                <c:pt idx="28553">
                  <c:v>-90.769000000000005</c:v>
                </c:pt>
                <c:pt idx="28554">
                  <c:v>-90.766999999999996</c:v>
                </c:pt>
                <c:pt idx="28555">
                  <c:v>-90.765000000000001</c:v>
                </c:pt>
                <c:pt idx="28556">
                  <c:v>-90.763000000000005</c:v>
                </c:pt>
                <c:pt idx="28557">
                  <c:v>-90.760999999999996</c:v>
                </c:pt>
                <c:pt idx="28558">
                  <c:v>-90.759</c:v>
                </c:pt>
                <c:pt idx="28559">
                  <c:v>-90.757000000000005</c:v>
                </c:pt>
                <c:pt idx="28560">
                  <c:v>-90.754999999999995</c:v>
                </c:pt>
                <c:pt idx="28561">
                  <c:v>-90.753</c:v>
                </c:pt>
                <c:pt idx="28562">
                  <c:v>-90.751000000000005</c:v>
                </c:pt>
                <c:pt idx="28563">
                  <c:v>-90.748999999999995</c:v>
                </c:pt>
                <c:pt idx="28564">
                  <c:v>-90.747</c:v>
                </c:pt>
                <c:pt idx="28565">
                  <c:v>-90.745000000000005</c:v>
                </c:pt>
                <c:pt idx="28566">
                  <c:v>-90.742999999999995</c:v>
                </c:pt>
                <c:pt idx="28567">
                  <c:v>-90.741</c:v>
                </c:pt>
                <c:pt idx="28568">
                  <c:v>-90.739000000000004</c:v>
                </c:pt>
                <c:pt idx="28569">
                  <c:v>-90.736999999999995</c:v>
                </c:pt>
                <c:pt idx="28570">
                  <c:v>-90.734999999999999</c:v>
                </c:pt>
                <c:pt idx="28571">
                  <c:v>-90.733000000000004</c:v>
                </c:pt>
                <c:pt idx="28572">
                  <c:v>-90.730999999999995</c:v>
                </c:pt>
                <c:pt idx="28573">
                  <c:v>-90.728999999999999</c:v>
                </c:pt>
                <c:pt idx="28574">
                  <c:v>-90.727000000000004</c:v>
                </c:pt>
                <c:pt idx="28575">
                  <c:v>-90.724999999999994</c:v>
                </c:pt>
                <c:pt idx="28576">
                  <c:v>-90.722999999999999</c:v>
                </c:pt>
                <c:pt idx="28577">
                  <c:v>-90.721000000000004</c:v>
                </c:pt>
                <c:pt idx="28578">
                  <c:v>-90.718999999999994</c:v>
                </c:pt>
                <c:pt idx="28579">
                  <c:v>-90.716999999999999</c:v>
                </c:pt>
                <c:pt idx="28580">
                  <c:v>-90.715000000000003</c:v>
                </c:pt>
                <c:pt idx="28581">
                  <c:v>-90.712999999999994</c:v>
                </c:pt>
                <c:pt idx="28582">
                  <c:v>-90.710999999999999</c:v>
                </c:pt>
                <c:pt idx="28583">
                  <c:v>-90.709000000000003</c:v>
                </c:pt>
                <c:pt idx="28584">
                  <c:v>-90.706999999999994</c:v>
                </c:pt>
                <c:pt idx="28585">
                  <c:v>-90.704999999999998</c:v>
                </c:pt>
                <c:pt idx="28586">
                  <c:v>-90.703000000000003</c:v>
                </c:pt>
                <c:pt idx="28587">
                  <c:v>-90.700999999999993</c:v>
                </c:pt>
                <c:pt idx="28588">
                  <c:v>-90.698999999999998</c:v>
                </c:pt>
                <c:pt idx="28589">
                  <c:v>-90.697000000000003</c:v>
                </c:pt>
                <c:pt idx="28590">
                  <c:v>-90.694999999999993</c:v>
                </c:pt>
                <c:pt idx="28591">
                  <c:v>-90.692999999999998</c:v>
                </c:pt>
                <c:pt idx="28592">
                  <c:v>-90.691000000000003</c:v>
                </c:pt>
                <c:pt idx="28593">
                  <c:v>-90.688999999999993</c:v>
                </c:pt>
                <c:pt idx="28594">
                  <c:v>-90.686999999999998</c:v>
                </c:pt>
                <c:pt idx="28595">
                  <c:v>-90.685000000000002</c:v>
                </c:pt>
                <c:pt idx="28596">
                  <c:v>-90.682999999999993</c:v>
                </c:pt>
                <c:pt idx="28597">
                  <c:v>-90.680999999999997</c:v>
                </c:pt>
                <c:pt idx="28598">
                  <c:v>-90.679000000000002</c:v>
                </c:pt>
                <c:pt idx="28599">
                  <c:v>-90.676999999999992</c:v>
                </c:pt>
                <c:pt idx="28600">
                  <c:v>-90.674999999999997</c:v>
                </c:pt>
                <c:pt idx="28601">
                  <c:v>-90.673000000000002</c:v>
                </c:pt>
                <c:pt idx="28602">
                  <c:v>-90.670999999999992</c:v>
                </c:pt>
                <c:pt idx="28603">
                  <c:v>-90.668999999999997</c:v>
                </c:pt>
                <c:pt idx="28604">
                  <c:v>-90.667000000000002</c:v>
                </c:pt>
                <c:pt idx="28605">
                  <c:v>-90.664999999999992</c:v>
                </c:pt>
                <c:pt idx="28606">
                  <c:v>-90.662999999999997</c:v>
                </c:pt>
                <c:pt idx="28607">
                  <c:v>-90.661000000000001</c:v>
                </c:pt>
                <c:pt idx="28608">
                  <c:v>-90.658999999999992</c:v>
                </c:pt>
                <c:pt idx="28609">
                  <c:v>-90.656999999999996</c:v>
                </c:pt>
                <c:pt idx="28610">
                  <c:v>-90.655000000000001</c:v>
                </c:pt>
                <c:pt idx="28611">
                  <c:v>-90.652999999999992</c:v>
                </c:pt>
                <c:pt idx="28612">
                  <c:v>-90.65100000000001</c:v>
                </c:pt>
                <c:pt idx="28613">
                  <c:v>-90.649000000000001</c:v>
                </c:pt>
                <c:pt idx="28614">
                  <c:v>-90.646999999999991</c:v>
                </c:pt>
                <c:pt idx="28615">
                  <c:v>-90.64500000000001</c:v>
                </c:pt>
                <c:pt idx="28616">
                  <c:v>-90.643000000000001</c:v>
                </c:pt>
                <c:pt idx="28617">
                  <c:v>-90.640999999999991</c:v>
                </c:pt>
                <c:pt idx="28618">
                  <c:v>-90.63900000000001</c:v>
                </c:pt>
                <c:pt idx="28619">
                  <c:v>-90.637</c:v>
                </c:pt>
                <c:pt idx="28620">
                  <c:v>-90.634999999999991</c:v>
                </c:pt>
                <c:pt idx="28621">
                  <c:v>-90.63300000000001</c:v>
                </c:pt>
                <c:pt idx="28622">
                  <c:v>-90.631</c:v>
                </c:pt>
                <c:pt idx="28623">
                  <c:v>-90.628999999999991</c:v>
                </c:pt>
                <c:pt idx="28624">
                  <c:v>-90.62700000000001</c:v>
                </c:pt>
                <c:pt idx="28625">
                  <c:v>-90.625</c:v>
                </c:pt>
                <c:pt idx="28626">
                  <c:v>-90.62299999999999</c:v>
                </c:pt>
                <c:pt idx="28627">
                  <c:v>-90.621000000000009</c:v>
                </c:pt>
                <c:pt idx="28628">
                  <c:v>-90.619</c:v>
                </c:pt>
                <c:pt idx="28629">
                  <c:v>-90.61699999999999</c:v>
                </c:pt>
                <c:pt idx="28630">
                  <c:v>-90.615000000000009</c:v>
                </c:pt>
                <c:pt idx="28631">
                  <c:v>-90.613</c:v>
                </c:pt>
                <c:pt idx="28632">
                  <c:v>-90.61099999999999</c:v>
                </c:pt>
                <c:pt idx="28633">
                  <c:v>-90.609000000000009</c:v>
                </c:pt>
                <c:pt idx="28634">
                  <c:v>-90.606999999999999</c:v>
                </c:pt>
                <c:pt idx="28635">
                  <c:v>-90.60499999999999</c:v>
                </c:pt>
                <c:pt idx="28636">
                  <c:v>-90.603000000000009</c:v>
                </c:pt>
                <c:pt idx="28637">
                  <c:v>-90.600999999999999</c:v>
                </c:pt>
                <c:pt idx="28638">
                  <c:v>-90.59899999999999</c:v>
                </c:pt>
                <c:pt idx="28639">
                  <c:v>-90.597000000000008</c:v>
                </c:pt>
                <c:pt idx="28640">
                  <c:v>-90.594999999999999</c:v>
                </c:pt>
                <c:pt idx="28641">
                  <c:v>-90.593000000000004</c:v>
                </c:pt>
                <c:pt idx="28642">
                  <c:v>-90.591000000000008</c:v>
                </c:pt>
                <c:pt idx="28643">
                  <c:v>-90.588999999999999</c:v>
                </c:pt>
                <c:pt idx="28644">
                  <c:v>-90.587000000000003</c:v>
                </c:pt>
                <c:pt idx="28645">
                  <c:v>-90.585000000000008</c:v>
                </c:pt>
                <c:pt idx="28646">
                  <c:v>-90.582999999999998</c:v>
                </c:pt>
                <c:pt idx="28647">
                  <c:v>-90.581000000000003</c:v>
                </c:pt>
                <c:pt idx="28648">
                  <c:v>-90.579000000000008</c:v>
                </c:pt>
                <c:pt idx="28649">
                  <c:v>-90.576999999999998</c:v>
                </c:pt>
                <c:pt idx="28650">
                  <c:v>-90.575000000000003</c:v>
                </c:pt>
                <c:pt idx="28651">
                  <c:v>-90.573000000000008</c:v>
                </c:pt>
                <c:pt idx="28652">
                  <c:v>-90.570999999999998</c:v>
                </c:pt>
                <c:pt idx="28653">
                  <c:v>-90.569000000000003</c:v>
                </c:pt>
                <c:pt idx="28654">
                  <c:v>-90.567000000000007</c:v>
                </c:pt>
                <c:pt idx="28655">
                  <c:v>-90.564999999999998</c:v>
                </c:pt>
                <c:pt idx="28656">
                  <c:v>-90.563000000000002</c:v>
                </c:pt>
                <c:pt idx="28657">
                  <c:v>-90.561000000000007</c:v>
                </c:pt>
                <c:pt idx="28658">
                  <c:v>-90.558999999999997</c:v>
                </c:pt>
                <c:pt idx="28659">
                  <c:v>-90.557000000000002</c:v>
                </c:pt>
                <c:pt idx="28660">
                  <c:v>-90.555000000000007</c:v>
                </c:pt>
                <c:pt idx="28661">
                  <c:v>-90.552999999999997</c:v>
                </c:pt>
                <c:pt idx="28662">
                  <c:v>-90.551000000000002</c:v>
                </c:pt>
                <c:pt idx="28663">
                  <c:v>-90.549000000000007</c:v>
                </c:pt>
                <c:pt idx="28664">
                  <c:v>-90.546999999999997</c:v>
                </c:pt>
                <c:pt idx="28665">
                  <c:v>-90.545000000000002</c:v>
                </c:pt>
                <c:pt idx="28666">
                  <c:v>-90.543000000000006</c:v>
                </c:pt>
                <c:pt idx="28667">
                  <c:v>-90.540999999999997</c:v>
                </c:pt>
                <c:pt idx="28668">
                  <c:v>-90.539000000000001</c:v>
                </c:pt>
                <c:pt idx="28669">
                  <c:v>-90.537000000000006</c:v>
                </c:pt>
                <c:pt idx="28670">
                  <c:v>-90.534999999999997</c:v>
                </c:pt>
                <c:pt idx="28671">
                  <c:v>-90.533000000000001</c:v>
                </c:pt>
                <c:pt idx="28672">
                  <c:v>-90.531000000000006</c:v>
                </c:pt>
                <c:pt idx="28673">
                  <c:v>-90.528999999999996</c:v>
                </c:pt>
                <c:pt idx="28674">
                  <c:v>-90.527000000000001</c:v>
                </c:pt>
                <c:pt idx="28675">
                  <c:v>-90.525000000000006</c:v>
                </c:pt>
                <c:pt idx="28676">
                  <c:v>-90.522999999999996</c:v>
                </c:pt>
                <c:pt idx="28677">
                  <c:v>-90.521000000000001</c:v>
                </c:pt>
                <c:pt idx="28678">
                  <c:v>-90.519000000000005</c:v>
                </c:pt>
                <c:pt idx="28679">
                  <c:v>-90.516999999999996</c:v>
                </c:pt>
                <c:pt idx="28680">
                  <c:v>-90.515000000000001</c:v>
                </c:pt>
                <c:pt idx="28681">
                  <c:v>-90.513000000000005</c:v>
                </c:pt>
                <c:pt idx="28682">
                  <c:v>-90.510999999999996</c:v>
                </c:pt>
                <c:pt idx="28683">
                  <c:v>-90.509</c:v>
                </c:pt>
                <c:pt idx="28684">
                  <c:v>-90.507000000000005</c:v>
                </c:pt>
                <c:pt idx="28685">
                  <c:v>-90.504999999999995</c:v>
                </c:pt>
                <c:pt idx="28686">
                  <c:v>-90.503</c:v>
                </c:pt>
                <c:pt idx="28687">
                  <c:v>-90.501000000000005</c:v>
                </c:pt>
                <c:pt idx="28688">
                  <c:v>-90.498999999999995</c:v>
                </c:pt>
                <c:pt idx="28689">
                  <c:v>-90.497</c:v>
                </c:pt>
                <c:pt idx="28690">
                  <c:v>-90.495000000000005</c:v>
                </c:pt>
                <c:pt idx="28691">
                  <c:v>-90.492999999999995</c:v>
                </c:pt>
                <c:pt idx="28692">
                  <c:v>-90.491</c:v>
                </c:pt>
                <c:pt idx="28693">
                  <c:v>-90.489000000000004</c:v>
                </c:pt>
                <c:pt idx="28694">
                  <c:v>-90.486999999999995</c:v>
                </c:pt>
                <c:pt idx="28695">
                  <c:v>-90.484999999999999</c:v>
                </c:pt>
                <c:pt idx="28696">
                  <c:v>-90.483000000000004</c:v>
                </c:pt>
                <c:pt idx="28697">
                  <c:v>-90.480999999999995</c:v>
                </c:pt>
                <c:pt idx="28698">
                  <c:v>-90.478999999999999</c:v>
                </c:pt>
                <c:pt idx="28699">
                  <c:v>-90.477000000000004</c:v>
                </c:pt>
                <c:pt idx="28700">
                  <c:v>-90.474999999999994</c:v>
                </c:pt>
                <c:pt idx="28701">
                  <c:v>-90.472999999999999</c:v>
                </c:pt>
                <c:pt idx="28702">
                  <c:v>-90.471000000000004</c:v>
                </c:pt>
                <c:pt idx="28703">
                  <c:v>-90.468999999999994</c:v>
                </c:pt>
                <c:pt idx="28704">
                  <c:v>-90.466999999999999</c:v>
                </c:pt>
                <c:pt idx="28705">
                  <c:v>-90.465000000000003</c:v>
                </c:pt>
                <c:pt idx="28706">
                  <c:v>-90.462999999999994</c:v>
                </c:pt>
                <c:pt idx="28707">
                  <c:v>-90.460999999999999</c:v>
                </c:pt>
                <c:pt idx="28708">
                  <c:v>-90.459000000000003</c:v>
                </c:pt>
                <c:pt idx="28709">
                  <c:v>-90.456999999999994</c:v>
                </c:pt>
                <c:pt idx="28710">
                  <c:v>-90.454999999999998</c:v>
                </c:pt>
                <c:pt idx="28711">
                  <c:v>-90.453000000000003</c:v>
                </c:pt>
                <c:pt idx="28712">
                  <c:v>-90.450999999999993</c:v>
                </c:pt>
                <c:pt idx="28713">
                  <c:v>-90.448999999999998</c:v>
                </c:pt>
                <c:pt idx="28714">
                  <c:v>-90.447000000000003</c:v>
                </c:pt>
                <c:pt idx="28715">
                  <c:v>-90.444999999999993</c:v>
                </c:pt>
                <c:pt idx="28716">
                  <c:v>-90.442999999999998</c:v>
                </c:pt>
                <c:pt idx="28717">
                  <c:v>-90.441000000000003</c:v>
                </c:pt>
                <c:pt idx="28718">
                  <c:v>-90.438999999999993</c:v>
                </c:pt>
                <c:pt idx="28719">
                  <c:v>-90.436999999999998</c:v>
                </c:pt>
                <c:pt idx="28720">
                  <c:v>-90.435000000000002</c:v>
                </c:pt>
                <c:pt idx="28721">
                  <c:v>-90.432999999999993</c:v>
                </c:pt>
                <c:pt idx="28722">
                  <c:v>-90.430999999999997</c:v>
                </c:pt>
                <c:pt idx="28723">
                  <c:v>-90.429000000000002</c:v>
                </c:pt>
                <c:pt idx="28724">
                  <c:v>-90.426999999999992</c:v>
                </c:pt>
                <c:pt idx="28725">
                  <c:v>-90.424999999999997</c:v>
                </c:pt>
                <c:pt idx="28726">
                  <c:v>-90.423000000000002</c:v>
                </c:pt>
                <c:pt idx="28727">
                  <c:v>-90.420999999999992</c:v>
                </c:pt>
                <c:pt idx="28728">
                  <c:v>-90.418999999999997</c:v>
                </c:pt>
                <c:pt idx="28729">
                  <c:v>-90.417000000000002</c:v>
                </c:pt>
                <c:pt idx="28730">
                  <c:v>-90.414999999999992</c:v>
                </c:pt>
                <c:pt idx="28731">
                  <c:v>-90.412999999999997</c:v>
                </c:pt>
                <c:pt idx="28732">
                  <c:v>-90.411000000000001</c:v>
                </c:pt>
                <c:pt idx="28733">
                  <c:v>-90.408999999999992</c:v>
                </c:pt>
                <c:pt idx="28734">
                  <c:v>-90.406999999999996</c:v>
                </c:pt>
                <c:pt idx="28735">
                  <c:v>-90.405000000000001</c:v>
                </c:pt>
                <c:pt idx="28736">
                  <c:v>-90.402999999999992</c:v>
                </c:pt>
                <c:pt idx="28737">
                  <c:v>-90.40100000000001</c:v>
                </c:pt>
                <c:pt idx="28738">
                  <c:v>-90.399000000000001</c:v>
                </c:pt>
                <c:pt idx="28739">
                  <c:v>-90.396999999999991</c:v>
                </c:pt>
                <c:pt idx="28740">
                  <c:v>-90.39500000000001</c:v>
                </c:pt>
                <c:pt idx="28741">
                  <c:v>-90.393000000000001</c:v>
                </c:pt>
                <c:pt idx="28742">
                  <c:v>-90.390999999999991</c:v>
                </c:pt>
                <c:pt idx="28743">
                  <c:v>-90.38900000000001</c:v>
                </c:pt>
                <c:pt idx="28744">
                  <c:v>-90.387</c:v>
                </c:pt>
                <c:pt idx="28745">
                  <c:v>-90.384999999999991</c:v>
                </c:pt>
                <c:pt idx="28746">
                  <c:v>-90.38300000000001</c:v>
                </c:pt>
                <c:pt idx="28747">
                  <c:v>-90.381</c:v>
                </c:pt>
                <c:pt idx="28748">
                  <c:v>-90.378999999999991</c:v>
                </c:pt>
                <c:pt idx="28749">
                  <c:v>-90.37700000000001</c:v>
                </c:pt>
                <c:pt idx="28750">
                  <c:v>-90.375</c:v>
                </c:pt>
                <c:pt idx="28751">
                  <c:v>-90.37299999999999</c:v>
                </c:pt>
                <c:pt idx="28752">
                  <c:v>-90.371000000000009</c:v>
                </c:pt>
                <c:pt idx="28753">
                  <c:v>-90.369</c:v>
                </c:pt>
                <c:pt idx="28754">
                  <c:v>-90.36699999999999</c:v>
                </c:pt>
                <c:pt idx="28755">
                  <c:v>-90.365000000000009</c:v>
                </c:pt>
                <c:pt idx="28756">
                  <c:v>-90.363</c:v>
                </c:pt>
                <c:pt idx="28757">
                  <c:v>-90.36099999999999</c:v>
                </c:pt>
                <c:pt idx="28758">
                  <c:v>-90.359000000000009</c:v>
                </c:pt>
                <c:pt idx="28759">
                  <c:v>-90.356999999999999</c:v>
                </c:pt>
                <c:pt idx="28760">
                  <c:v>-90.35499999999999</c:v>
                </c:pt>
                <c:pt idx="28761">
                  <c:v>-90.353000000000009</c:v>
                </c:pt>
                <c:pt idx="28762">
                  <c:v>-90.350999999999999</c:v>
                </c:pt>
                <c:pt idx="28763">
                  <c:v>-90.34899999999999</c:v>
                </c:pt>
                <c:pt idx="28764">
                  <c:v>-90.347000000000008</c:v>
                </c:pt>
                <c:pt idx="28765">
                  <c:v>-90.344999999999999</c:v>
                </c:pt>
                <c:pt idx="28766">
                  <c:v>-90.343000000000004</c:v>
                </c:pt>
                <c:pt idx="28767">
                  <c:v>-90.341000000000008</c:v>
                </c:pt>
                <c:pt idx="28768">
                  <c:v>-90.338999999999999</c:v>
                </c:pt>
                <c:pt idx="28769">
                  <c:v>-90.337000000000003</c:v>
                </c:pt>
                <c:pt idx="28770">
                  <c:v>-90.335000000000008</c:v>
                </c:pt>
                <c:pt idx="28771">
                  <c:v>-90.332999999999998</c:v>
                </c:pt>
                <c:pt idx="28772">
                  <c:v>-90.331000000000003</c:v>
                </c:pt>
                <c:pt idx="28773">
                  <c:v>-90.329000000000008</c:v>
                </c:pt>
                <c:pt idx="28774">
                  <c:v>-90.326999999999998</c:v>
                </c:pt>
                <c:pt idx="28775">
                  <c:v>-90.325000000000003</c:v>
                </c:pt>
                <c:pt idx="28776">
                  <c:v>-90.323000000000008</c:v>
                </c:pt>
                <c:pt idx="28777">
                  <c:v>-90.320999999999998</c:v>
                </c:pt>
                <c:pt idx="28778">
                  <c:v>-90.319000000000003</c:v>
                </c:pt>
                <c:pt idx="28779">
                  <c:v>-90.317000000000007</c:v>
                </c:pt>
                <c:pt idx="28780">
                  <c:v>-90.314999999999998</c:v>
                </c:pt>
                <c:pt idx="28781">
                  <c:v>-90.313000000000002</c:v>
                </c:pt>
                <c:pt idx="28782">
                  <c:v>-90.311000000000007</c:v>
                </c:pt>
                <c:pt idx="28783">
                  <c:v>-90.308999999999997</c:v>
                </c:pt>
                <c:pt idx="28784">
                  <c:v>-90.307000000000002</c:v>
                </c:pt>
                <c:pt idx="28785">
                  <c:v>-90.305000000000007</c:v>
                </c:pt>
                <c:pt idx="28786">
                  <c:v>-90.302999999999997</c:v>
                </c:pt>
                <c:pt idx="28787">
                  <c:v>-90.301000000000002</c:v>
                </c:pt>
                <c:pt idx="28788">
                  <c:v>-90.299000000000007</c:v>
                </c:pt>
                <c:pt idx="28789">
                  <c:v>-90.296999999999997</c:v>
                </c:pt>
                <c:pt idx="28790">
                  <c:v>-90.295000000000002</c:v>
                </c:pt>
                <c:pt idx="28791">
                  <c:v>-90.293000000000006</c:v>
                </c:pt>
                <c:pt idx="28792">
                  <c:v>-90.290999999999997</c:v>
                </c:pt>
                <c:pt idx="28793">
                  <c:v>-90.289000000000001</c:v>
                </c:pt>
                <c:pt idx="28794">
                  <c:v>-90.287000000000006</c:v>
                </c:pt>
                <c:pt idx="28795">
                  <c:v>-90.284999999999997</c:v>
                </c:pt>
                <c:pt idx="28796">
                  <c:v>-90.283000000000001</c:v>
                </c:pt>
                <c:pt idx="28797">
                  <c:v>-90.281000000000006</c:v>
                </c:pt>
                <c:pt idx="28798">
                  <c:v>-90.278999999999996</c:v>
                </c:pt>
                <c:pt idx="28799">
                  <c:v>-90.277000000000001</c:v>
                </c:pt>
                <c:pt idx="28800">
                  <c:v>-90.275000000000006</c:v>
                </c:pt>
                <c:pt idx="28801">
                  <c:v>-90.272999999999996</c:v>
                </c:pt>
                <c:pt idx="28802">
                  <c:v>-90.271000000000001</c:v>
                </c:pt>
                <c:pt idx="28803">
                  <c:v>-90.269000000000005</c:v>
                </c:pt>
                <c:pt idx="28804">
                  <c:v>-90.266999999999996</c:v>
                </c:pt>
                <c:pt idx="28805">
                  <c:v>-90.265000000000001</c:v>
                </c:pt>
                <c:pt idx="28806">
                  <c:v>-90.263000000000005</c:v>
                </c:pt>
                <c:pt idx="28807">
                  <c:v>-90.260999999999996</c:v>
                </c:pt>
                <c:pt idx="28808">
                  <c:v>-90.259</c:v>
                </c:pt>
                <c:pt idx="28809">
                  <c:v>-90.257000000000005</c:v>
                </c:pt>
                <c:pt idx="28810">
                  <c:v>-90.254999999999995</c:v>
                </c:pt>
                <c:pt idx="28811">
                  <c:v>-90.253</c:v>
                </c:pt>
                <c:pt idx="28812">
                  <c:v>-90.251000000000005</c:v>
                </c:pt>
                <c:pt idx="28813">
                  <c:v>-90.248999999999995</c:v>
                </c:pt>
                <c:pt idx="28814">
                  <c:v>-90.247</c:v>
                </c:pt>
                <c:pt idx="28815">
                  <c:v>-90.245000000000005</c:v>
                </c:pt>
                <c:pt idx="28816">
                  <c:v>-90.242999999999995</c:v>
                </c:pt>
                <c:pt idx="28817">
                  <c:v>-90.241</c:v>
                </c:pt>
                <c:pt idx="28818">
                  <c:v>-90.239000000000004</c:v>
                </c:pt>
                <c:pt idx="28819">
                  <c:v>-90.236999999999995</c:v>
                </c:pt>
                <c:pt idx="28820">
                  <c:v>-90.234999999999999</c:v>
                </c:pt>
                <c:pt idx="28821">
                  <c:v>-90.233000000000004</c:v>
                </c:pt>
                <c:pt idx="28822">
                  <c:v>-90.230999999999995</c:v>
                </c:pt>
                <c:pt idx="28823">
                  <c:v>-90.228999999999999</c:v>
                </c:pt>
                <c:pt idx="28824">
                  <c:v>-90.227000000000004</c:v>
                </c:pt>
                <c:pt idx="28825">
                  <c:v>-90.224999999999994</c:v>
                </c:pt>
                <c:pt idx="28826">
                  <c:v>-90.222999999999999</c:v>
                </c:pt>
                <c:pt idx="28827">
                  <c:v>-90.221000000000004</c:v>
                </c:pt>
                <c:pt idx="28828">
                  <c:v>-90.218999999999994</c:v>
                </c:pt>
                <c:pt idx="28829">
                  <c:v>-90.216999999999999</c:v>
                </c:pt>
                <c:pt idx="28830">
                  <c:v>-90.215000000000003</c:v>
                </c:pt>
                <c:pt idx="28831">
                  <c:v>-90.212999999999994</c:v>
                </c:pt>
                <c:pt idx="28832">
                  <c:v>-90.210999999999999</c:v>
                </c:pt>
                <c:pt idx="28833">
                  <c:v>-90.209000000000003</c:v>
                </c:pt>
                <c:pt idx="28834">
                  <c:v>-90.206999999999994</c:v>
                </c:pt>
                <c:pt idx="28835">
                  <c:v>-90.204999999999998</c:v>
                </c:pt>
                <c:pt idx="28836">
                  <c:v>-90.203000000000003</c:v>
                </c:pt>
                <c:pt idx="28837">
                  <c:v>-90.200999999999993</c:v>
                </c:pt>
                <c:pt idx="28838">
                  <c:v>-90.198999999999998</c:v>
                </c:pt>
                <c:pt idx="28839">
                  <c:v>-90.197000000000003</c:v>
                </c:pt>
                <c:pt idx="28840">
                  <c:v>-90.194999999999993</c:v>
                </c:pt>
                <c:pt idx="28841">
                  <c:v>-90.192999999999998</c:v>
                </c:pt>
                <c:pt idx="28842">
                  <c:v>-90.191000000000003</c:v>
                </c:pt>
                <c:pt idx="28843">
                  <c:v>-90.188999999999993</c:v>
                </c:pt>
                <c:pt idx="28844">
                  <c:v>-90.186999999999998</c:v>
                </c:pt>
                <c:pt idx="28845">
                  <c:v>-90.185000000000002</c:v>
                </c:pt>
                <c:pt idx="28846">
                  <c:v>-90.182999999999993</c:v>
                </c:pt>
                <c:pt idx="28847">
                  <c:v>-90.180999999999997</c:v>
                </c:pt>
                <c:pt idx="28848">
                  <c:v>-90.179000000000002</c:v>
                </c:pt>
                <c:pt idx="28849">
                  <c:v>-90.176999999999992</c:v>
                </c:pt>
                <c:pt idx="28850">
                  <c:v>-90.174999999999997</c:v>
                </c:pt>
                <c:pt idx="28851">
                  <c:v>-90.173000000000002</c:v>
                </c:pt>
                <c:pt idx="28852">
                  <c:v>-90.170999999999992</c:v>
                </c:pt>
                <c:pt idx="28853">
                  <c:v>-90.168999999999997</c:v>
                </c:pt>
                <c:pt idx="28854">
                  <c:v>-90.167000000000002</c:v>
                </c:pt>
                <c:pt idx="28855">
                  <c:v>-90.164999999999992</c:v>
                </c:pt>
                <c:pt idx="28856">
                  <c:v>-90.162999999999997</c:v>
                </c:pt>
                <c:pt idx="28857">
                  <c:v>-90.161000000000001</c:v>
                </c:pt>
                <c:pt idx="28858">
                  <c:v>-90.158999999999992</c:v>
                </c:pt>
                <c:pt idx="28859">
                  <c:v>-90.156999999999996</c:v>
                </c:pt>
                <c:pt idx="28860">
                  <c:v>-90.155000000000001</c:v>
                </c:pt>
                <c:pt idx="28861">
                  <c:v>-90.152999999999992</c:v>
                </c:pt>
                <c:pt idx="28862">
                  <c:v>-90.15100000000001</c:v>
                </c:pt>
                <c:pt idx="28863">
                  <c:v>-90.149000000000001</c:v>
                </c:pt>
                <c:pt idx="28864">
                  <c:v>-90.146999999999991</c:v>
                </c:pt>
                <c:pt idx="28865">
                  <c:v>-90.14500000000001</c:v>
                </c:pt>
                <c:pt idx="28866">
                  <c:v>-90.143000000000001</c:v>
                </c:pt>
                <c:pt idx="28867">
                  <c:v>-90.140999999999991</c:v>
                </c:pt>
                <c:pt idx="28868">
                  <c:v>-90.13900000000001</c:v>
                </c:pt>
                <c:pt idx="28869">
                  <c:v>-90.137</c:v>
                </c:pt>
                <c:pt idx="28870">
                  <c:v>-90.134999999999991</c:v>
                </c:pt>
                <c:pt idx="28871">
                  <c:v>-90.13300000000001</c:v>
                </c:pt>
                <c:pt idx="28872">
                  <c:v>-90.131</c:v>
                </c:pt>
                <c:pt idx="28873">
                  <c:v>-90.128999999999991</c:v>
                </c:pt>
                <c:pt idx="28874">
                  <c:v>-90.12700000000001</c:v>
                </c:pt>
                <c:pt idx="28875">
                  <c:v>-90.125</c:v>
                </c:pt>
                <c:pt idx="28876">
                  <c:v>-90.12299999999999</c:v>
                </c:pt>
                <c:pt idx="28877">
                  <c:v>-90.121000000000009</c:v>
                </c:pt>
                <c:pt idx="28878">
                  <c:v>-90.119</c:v>
                </c:pt>
                <c:pt idx="28879">
                  <c:v>-90.11699999999999</c:v>
                </c:pt>
                <c:pt idx="28880">
                  <c:v>-90.115000000000009</c:v>
                </c:pt>
                <c:pt idx="28881">
                  <c:v>-90.113</c:v>
                </c:pt>
                <c:pt idx="28882">
                  <c:v>-90.11099999999999</c:v>
                </c:pt>
                <c:pt idx="28883">
                  <c:v>-90.109000000000009</c:v>
                </c:pt>
                <c:pt idx="28884">
                  <c:v>-90.106999999999999</c:v>
                </c:pt>
                <c:pt idx="28885">
                  <c:v>-90.10499999999999</c:v>
                </c:pt>
                <c:pt idx="28886">
                  <c:v>-90.103000000000009</c:v>
                </c:pt>
                <c:pt idx="28887">
                  <c:v>-90.100999999999999</c:v>
                </c:pt>
                <c:pt idx="28888">
                  <c:v>-90.09899999999999</c:v>
                </c:pt>
                <c:pt idx="28889">
                  <c:v>-90.097000000000008</c:v>
                </c:pt>
                <c:pt idx="28890">
                  <c:v>-90.094999999999999</c:v>
                </c:pt>
                <c:pt idx="28891">
                  <c:v>-90.093000000000004</c:v>
                </c:pt>
                <c:pt idx="28892">
                  <c:v>-90.091000000000008</c:v>
                </c:pt>
                <c:pt idx="28893">
                  <c:v>-90.088999999999999</c:v>
                </c:pt>
                <c:pt idx="28894">
                  <c:v>-90.087000000000003</c:v>
                </c:pt>
                <c:pt idx="28895">
                  <c:v>-90.085000000000008</c:v>
                </c:pt>
                <c:pt idx="28896">
                  <c:v>-90.082999999999998</c:v>
                </c:pt>
                <c:pt idx="28897">
                  <c:v>-90.081000000000003</c:v>
                </c:pt>
                <c:pt idx="28898">
                  <c:v>-90.079000000000008</c:v>
                </c:pt>
                <c:pt idx="28899">
                  <c:v>-90.076999999999998</c:v>
                </c:pt>
                <c:pt idx="28900">
                  <c:v>-90.075000000000003</c:v>
                </c:pt>
                <c:pt idx="28901">
                  <c:v>-90.073000000000008</c:v>
                </c:pt>
                <c:pt idx="28902">
                  <c:v>-90.070999999999998</c:v>
                </c:pt>
                <c:pt idx="28903">
                  <c:v>-90.069000000000003</c:v>
                </c:pt>
                <c:pt idx="28904">
                  <c:v>-90.067000000000007</c:v>
                </c:pt>
                <c:pt idx="28905">
                  <c:v>-90.064999999999998</c:v>
                </c:pt>
                <c:pt idx="28906">
                  <c:v>-90.063000000000002</c:v>
                </c:pt>
                <c:pt idx="28907">
                  <c:v>-90.061000000000007</c:v>
                </c:pt>
                <c:pt idx="28908">
                  <c:v>-90.058999999999997</c:v>
                </c:pt>
                <c:pt idx="28909">
                  <c:v>-90.057000000000002</c:v>
                </c:pt>
                <c:pt idx="28910">
                  <c:v>-90.055000000000007</c:v>
                </c:pt>
                <c:pt idx="28911">
                  <c:v>-90.052999999999997</c:v>
                </c:pt>
                <c:pt idx="28912">
                  <c:v>-90.051000000000002</c:v>
                </c:pt>
                <c:pt idx="28913">
                  <c:v>-90.049000000000007</c:v>
                </c:pt>
                <c:pt idx="28914">
                  <c:v>-90.046999999999997</c:v>
                </c:pt>
                <c:pt idx="28915">
                  <c:v>-90.045000000000002</c:v>
                </c:pt>
                <c:pt idx="28916">
                  <c:v>-90.043000000000006</c:v>
                </c:pt>
                <c:pt idx="28917">
                  <c:v>-90.040999999999997</c:v>
                </c:pt>
                <c:pt idx="28918">
                  <c:v>-90.039000000000001</c:v>
                </c:pt>
                <c:pt idx="28919">
                  <c:v>-90.037000000000006</c:v>
                </c:pt>
                <c:pt idx="28920">
                  <c:v>-90.034999999999997</c:v>
                </c:pt>
                <c:pt idx="28921">
                  <c:v>-90.033000000000001</c:v>
                </c:pt>
                <c:pt idx="28922">
                  <c:v>-90.031000000000006</c:v>
                </c:pt>
                <c:pt idx="28923">
                  <c:v>-90.028999999999996</c:v>
                </c:pt>
                <c:pt idx="28924">
                  <c:v>-90.027000000000001</c:v>
                </c:pt>
                <c:pt idx="28925">
                  <c:v>-90.025000000000006</c:v>
                </c:pt>
                <c:pt idx="28926">
                  <c:v>-90.022999999999996</c:v>
                </c:pt>
                <c:pt idx="28927">
                  <c:v>-90.021000000000001</c:v>
                </c:pt>
                <c:pt idx="28928">
                  <c:v>-90.019000000000005</c:v>
                </c:pt>
                <c:pt idx="28929">
                  <c:v>-90.016999999999996</c:v>
                </c:pt>
                <c:pt idx="28930">
                  <c:v>-90.015000000000001</c:v>
                </c:pt>
                <c:pt idx="28931">
                  <c:v>-90.013000000000005</c:v>
                </c:pt>
                <c:pt idx="28932">
                  <c:v>-90.010999999999996</c:v>
                </c:pt>
                <c:pt idx="28933">
                  <c:v>-90.009</c:v>
                </c:pt>
                <c:pt idx="28934">
                  <c:v>-90.007000000000005</c:v>
                </c:pt>
                <c:pt idx="28935">
                  <c:v>-90.004999999999995</c:v>
                </c:pt>
                <c:pt idx="28936">
                  <c:v>-90.003</c:v>
                </c:pt>
                <c:pt idx="28937">
                  <c:v>-90.001000000000005</c:v>
                </c:pt>
                <c:pt idx="28938">
                  <c:v>-89.998999999999995</c:v>
                </c:pt>
                <c:pt idx="28939">
                  <c:v>-89.997</c:v>
                </c:pt>
                <c:pt idx="28940">
                  <c:v>-89.995000000000005</c:v>
                </c:pt>
                <c:pt idx="28941">
                  <c:v>-89.992999999999995</c:v>
                </c:pt>
                <c:pt idx="28942">
                  <c:v>-89.991</c:v>
                </c:pt>
                <c:pt idx="28943">
                  <c:v>-89.989000000000004</c:v>
                </c:pt>
                <c:pt idx="28944">
                  <c:v>-89.986999999999995</c:v>
                </c:pt>
                <c:pt idx="28945">
                  <c:v>-89.984999999999999</c:v>
                </c:pt>
                <c:pt idx="28946">
                  <c:v>-89.983000000000004</c:v>
                </c:pt>
                <c:pt idx="28947">
                  <c:v>-89.980999999999995</c:v>
                </c:pt>
                <c:pt idx="28948">
                  <c:v>-89.978999999999999</c:v>
                </c:pt>
                <c:pt idx="28949">
                  <c:v>-89.977000000000004</c:v>
                </c:pt>
                <c:pt idx="28950">
                  <c:v>-89.974999999999994</c:v>
                </c:pt>
                <c:pt idx="28951">
                  <c:v>-89.972999999999999</c:v>
                </c:pt>
                <c:pt idx="28952">
                  <c:v>-89.971000000000004</c:v>
                </c:pt>
                <c:pt idx="28953">
                  <c:v>-89.968999999999994</c:v>
                </c:pt>
                <c:pt idx="28954">
                  <c:v>-89.966999999999999</c:v>
                </c:pt>
                <c:pt idx="28955">
                  <c:v>-89.965000000000003</c:v>
                </c:pt>
                <c:pt idx="28956">
                  <c:v>-89.962999999999994</c:v>
                </c:pt>
                <c:pt idx="28957">
                  <c:v>-89.960999999999999</c:v>
                </c:pt>
                <c:pt idx="28958">
                  <c:v>-89.959000000000003</c:v>
                </c:pt>
                <c:pt idx="28959">
                  <c:v>-89.956999999999994</c:v>
                </c:pt>
                <c:pt idx="28960">
                  <c:v>-89.954999999999998</c:v>
                </c:pt>
                <c:pt idx="28961">
                  <c:v>-89.953000000000003</c:v>
                </c:pt>
                <c:pt idx="28962">
                  <c:v>-89.950999999999993</c:v>
                </c:pt>
                <c:pt idx="28963">
                  <c:v>-89.948999999999998</c:v>
                </c:pt>
                <c:pt idx="28964">
                  <c:v>-89.947000000000003</c:v>
                </c:pt>
                <c:pt idx="28965">
                  <c:v>-89.944999999999993</c:v>
                </c:pt>
                <c:pt idx="28966">
                  <c:v>-89.942999999999998</c:v>
                </c:pt>
                <c:pt idx="28967">
                  <c:v>-89.941000000000003</c:v>
                </c:pt>
                <c:pt idx="28968">
                  <c:v>-89.938999999999993</c:v>
                </c:pt>
                <c:pt idx="28969">
                  <c:v>-89.936999999999998</c:v>
                </c:pt>
                <c:pt idx="28970">
                  <c:v>-89.935000000000002</c:v>
                </c:pt>
                <c:pt idx="28971">
                  <c:v>-89.932999999999993</c:v>
                </c:pt>
                <c:pt idx="28972">
                  <c:v>-89.930999999999997</c:v>
                </c:pt>
                <c:pt idx="28973">
                  <c:v>-89.929000000000002</c:v>
                </c:pt>
                <c:pt idx="28974">
                  <c:v>-89.926999999999992</c:v>
                </c:pt>
                <c:pt idx="28975">
                  <c:v>-89.924999999999997</c:v>
                </c:pt>
                <c:pt idx="28976">
                  <c:v>-89.923000000000002</c:v>
                </c:pt>
                <c:pt idx="28977">
                  <c:v>-89.920999999999992</c:v>
                </c:pt>
                <c:pt idx="28978">
                  <c:v>-89.918999999999997</c:v>
                </c:pt>
                <c:pt idx="28979">
                  <c:v>-89.917000000000002</c:v>
                </c:pt>
                <c:pt idx="28980">
                  <c:v>-89.914999999999992</c:v>
                </c:pt>
                <c:pt idx="28981">
                  <c:v>-89.912999999999997</c:v>
                </c:pt>
                <c:pt idx="28982">
                  <c:v>-89.911000000000001</c:v>
                </c:pt>
                <c:pt idx="28983">
                  <c:v>-89.908999999999992</c:v>
                </c:pt>
                <c:pt idx="28984">
                  <c:v>-89.906999999999996</c:v>
                </c:pt>
                <c:pt idx="28985">
                  <c:v>-89.905000000000001</c:v>
                </c:pt>
                <c:pt idx="28986">
                  <c:v>-89.902999999999992</c:v>
                </c:pt>
                <c:pt idx="28987">
                  <c:v>-89.90100000000001</c:v>
                </c:pt>
                <c:pt idx="28988">
                  <c:v>-89.899000000000001</c:v>
                </c:pt>
                <c:pt idx="28989">
                  <c:v>-89.896999999999991</c:v>
                </c:pt>
                <c:pt idx="28990">
                  <c:v>-89.89500000000001</c:v>
                </c:pt>
                <c:pt idx="28991">
                  <c:v>-89.893000000000001</c:v>
                </c:pt>
                <c:pt idx="28992">
                  <c:v>-89.890999999999991</c:v>
                </c:pt>
                <c:pt idx="28993">
                  <c:v>-89.88900000000001</c:v>
                </c:pt>
                <c:pt idx="28994">
                  <c:v>-89.887</c:v>
                </c:pt>
                <c:pt idx="28995">
                  <c:v>-89.884999999999991</c:v>
                </c:pt>
                <c:pt idx="28996">
                  <c:v>-89.88300000000001</c:v>
                </c:pt>
                <c:pt idx="28997">
                  <c:v>-89.881</c:v>
                </c:pt>
                <c:pt idx="28998">
                  <c:v>-89.878999999999991</c:v>
                </c:pt>
                <c:pt idx="28999">
                  <c:v>-89.87700000000001</c:v>
                </c:pt>
                <c:pt idx="29000">
                  <c:v>-89.875</c:v>
                </c:pt>
                <c:pt idx="29001">
                  <c:v>-89.87299999999999</c:v>
                </c:pt>
                <c:pt idx="29002">
                  <c:v>-89.871000000000009</c:v>
                </c:pt>
                <c:pt idx="29003">
                  <c:v>-89.869</c:v>
                </c:pt>
                <c:pt idx="29004">
                  <c:v>-89.86699999999999</c:v>
                </c:pt>
                <c:pt idx="29005">
                  <c:v>-89.865000000000009</c:v>
                </c:pt>
                <c:pt idx="29006">
                  <c:v>-89.863</c:v>
                </c:pt>
                <c:pt idx="29007">
                  <c:v>-89.86099999999999</c:v>
                </c:pt>
                <c:pt idx="29008">
                  <c:v>-89.859000000000009</c:v>
                </c:pt>
                <c:pt idx="29009">
                  <c:v>-89.856999999999999</c:v>
                </c:pt>
                <c:pt idx="29010">
                  <c:v>-89.85499999999999</c:v>
                </c:pt>
                <c:pt idx="29011">
                  <c:v>-89.853000000000009</c:v>
                </c:pt>
                <c:pt idx="29012">
                  <c:v>-89.850999999999999</c:v>
                </c:pt>
                <c:pt idx="29013">
                  <c:v>-89.84899999999999</c:v>
                </c:pt>
                <c:pt idx="29014">
                  <c:v>-89.847000000000008</c:v>
                </c:pt>
                <c:pt idx="29015">
                  <c:v>-89.844999999999999</c:v>
                </c:pt>
                <c:pt idx="29016">
                  <c:v>-89.843000000000004</c:v>
                </c:pt>
                <c:pt idx="29017">
                  <c:v>-89.841000000000008</c:v>
                </c:pt>
                <c:pt idx="29018">
                  <c:v>-89.838999999999999</c:v>
                </c:pt>
                <c:pt idx="29019">
                  <c:v>-89.837000000000003</c:v>
                </c:pt>
                <c:pt idx="29020">
                  <c:v>-89.835000000000008</c:v>
                </c:pt>
                <c:pt idx="29021">
                  <c:v>-89.832999999999998</c:v>
                </c:pt>
                <c:pt idx="29022">
                  <c:v>-89.831000000000003</c:v>
                </c:pt>
                <c:pt idx="29023">
                  <c:v>-89.829000000000008</c:v>
                </c:pt>
                <c:pt idx="29024">
                  <c:v>-89.826999999999998</c:v>
                </c:pt>
                <c:pt idx="29025">
                  <c:v>-89.825000000000003</c:v>
                </c:pt>
                <c:pt idx="29026">
                  <c:v>-89.823000000000008</c:v>
                </c:pt>
                <c:pt idx="29027">
                  <c:v>-89.820999999999998</c:v>
                </c:pt>
                <c:pt idx="29028">
                  <c:v>-89.819000000000003</c:v>
                </c:pt>
                <c:pt idx="29029">
                  <c:v>-89.817000000000007</c:v>
                </c:pt>
                <c:pt idx="29030">
                  <c:v>-89.814999999999998</c:v>
                </c:pt>
                <c:pt idx="29031">
                  <c:v>-89.813000000000002</c:v>
                </c:pt>
                <c:pt idx="29032">
                  <c:v>-89.811000000000007</c:v>
                </c:pt>
                <c:pt idx="29033">
                  <c:v>-89.808999999999997</c:v>
                </c:pt>
                <c:pt idx="29034">
                  <c:v>-89.807000000000002</c:v>
                </c:pt>
                <c:pt idx="29035">
                  <c:v>-89.805000000000007</c:v>
                </c:pt>
                <c:pt idx="29036">
                  <c:v>-89.802999999999997</c:v>
                </c:pt>
                <c:pt idx="29037">
                  <c:v>-89.801000000000002</c:v>
                </c:pt>
                <c:pt idx="29038">
                  <c:v>-89.799000000000007</c:v>
                </c:pt>
                <c:pt idx="29039">
                  <c:v>-89.796999999999997</c:v>
                </c:pt>
                <c:pt idx="29040">
                  <c:v>-89.795000000000002</c:v>
                </c:pt>
                <c:pt idx="29041">
                  <c:v>-89.793000000000006</c:v>
                </c:pt>
                <c:pt idx="29042">
                  <c:v>-89.790999999999997</c:v>
                </c:pt>
                <c:pt idx="29043">
                  <c:v>-89.789000000000001</c:v>
                </c:pt>
                <c:pt idx="29044">
                  <c:v>-89.787000000000006</c:v>
                </c:pt>
                <c:pt idx="29045">
                  <c:v>-89.784999999999997</c:v>
                </c:pt>
                <c:pt idx="29046">
                  <c:v>-89.783000000000001</c:v>
                </c:pt>
                <c:pt idx="29047">
                  <c:v>-89.781000000000006</c:v>
                </c:pt>
                <c:pt idx="29048">
                  <c:v>-89.778999999999996</c:v>
                </c:pt>
                <c:pt idx="29049">
                  <c:v>-89.777000000000001</c:v>
                </c:pt>
                <c:pt idx="29050">
                  <c:v>-89.775000000000006</c:v>
                </c:pt>
                <c:pt idx="29051">
                  <c:v>-89.772999999999996</c:v>
                </c:pt>
                <c:pt idx="29052">
                  <c:v>-89.771000000000001</c:v>
                </c:pt>
                <c:pt idx="29053">
                  <c:v>-89.769000000000005</c:v>
                </c:pt>
                <c:pt idx="29054">
                  <c:v>-89.766999999999996</c:v>
                </c:pt>
                <c:pt idx="29055">
                  <c:v>-89.765000000000001</c:v>
                </c:pt>
                <c:pt idx="29056">
                  <c:v>-89.763000000000005</c:v>
                </c:pt>
                <c:pt idx="29057">
                  <c:v>-89.760999999999996</c:v>
                </c:pt>
                <c:pt idx="29058">
                  <c:v>-89.759</c:v>
                </c:pt>
                <c:pt idx="29059">
                  <c:v>-89.757000000000005</c:v>
                </c:pt>
                <c:pt idx="29060">
                  <c:v>-89.754999999999995</c:v>
                </c:pt>
                <c:pt idx="29061">
                  <c:v>-89.753</c:v>
                </c:pt>
                <c:pt idx="29062">
                  <c:v>-89.751000000000005</c:v>
                </c:pt>
                <c:pt idx="29063">
                  <c:v>-89.748999999999995</c:v>
                </c:pt>
                <c:pt idx="29064">
                  <c:v>-89.747</c:v>
                </c:pt>
                <c:pt idx="29065">
                  <c:v>-89.745000000000005</c:v>
                </c:pt>
                <c:pt idx="29066">
                  <c:v>-89.742999999999995</c:v>
                </c:pt>
                <c:pt idx="29067">
                  <c:v>-89.741</c:v>
                </c:pt>
                <c:pt idx="29068">
                  <c:v>-89.739000000000004</c:v>
                </c:pt>
                <c:pt idx="29069">
                  <c:v>-89.736999999999995</c:v>
                </c:pt>
                <c:pt idx="29070">
                  <c:v>-89.734999999999999</c:v>
                </c:pt>
                <c:pt idx="29071">
                  <c:v>-89.733000000000004</c:v>
                </c:pt>
                <c:pt idx="29072">
                  <c:v>-89.730999999999995</c:v>
                </c:pt>
                <c:pt idx="29073">
                  <c:v>-89.728999999999999</c:v>
                </c:pt>
                <c:pt idx="29074">
                  <c:v>-89.727000000000004</c:v>
                </c:pt>
                <c:pt idx="29075">
                  <c:v>-89.724999999999994</c:v>
                </c:pt>
                <c:pt idx="29076">
                  <c:v>-89.722999999999999</c:v>
                </c:pt>
                <c:pt idx="29077">
                  <c:v>-89.721000000000004</c:v>
                </c:pt>
                <c:pt idx="29078">
                  <c:v>-89.718999999999994</c:v>
                </c:pt>
                <c:pt idx="29079">
                  <c:v>-89.716999999999999</c:v>
                </c:pt>
                <c:pt idx="29080">
                  <c:v>-89.715000000000003</c:v>
                </c:pt>
                <c:pt idx="29081">
                  <c:v>-89.712999999999994</c:v>
                </c:pt>
                <c:pt idx="29082">
                  <c:v>-89.710999999999999</c:v>
                </c:pt>
                <c:pt idx="29083">
                  <c:v>-89.709000000000003</c:v>
                </c:pt>
                <c:pt idx="29084">
                  <c:v>-89.706999999999994</c:v>
                </c:pt>
                <c:pt idx="29085">
                  <c:v>-89.704999999999998</c:v>
                </c:pt>
                <c:pt idx="29086">
                  <c:v>-89.703000000000003</c:v>
                </c:pt>
                <c:pt idx="29087">
                  <c:v>-89.700999999999993</c:v>
                </c:pt>
                <c:pt idx="29088">
                  <c:v>-89.698999999999998</c:v>
                </c:pt>
                <c:pt idx="29089">
                  <c:v>-89.697000000000003</c:v>
                </c:pt>
                <c:pt idx="29090">
                  <c:v>-89.694999999999993</c:v>
                </c:pt>
                <c:pt idx="29091">
                  <c:v>-89.692999999999998</c:v>
                </c:pt>
                <c:pt idx="29092">
                  <c:v>-89.691000000000003</c:v>
                </c:pt>
                <c:pt idx="29093">
                  <c:v>-89.688999999999993</c:v>
                </c:pt>
                <c:pt idx="29094">
                  <c:v>-89.686999999999998</c:v>
                </c:pt>
                <c:pt idx="29095">
                  <c:v>-89.685000000000002</c:v>
                </c:pt>
                <c:pt idx="29096">
                  <c:v>-89.682999999999993</c:v>
                </c:pt>
                <c:pt idx="29097">
                  <c:v>-89.680999999999997</c:v>
                </c:pt>
                <c:pt idx="29098">
                  <c:v>-89.679000000000002</c:v>
                </c:pt>
                <c:pt idx="29099">
                  <c:v>-89.676999999999992</c:v>
                </c:pt>
                <c:pt idx="29100">
                  <c:v>-89.674999999999997</c:v>
                </c:pt>
                <c:pt idx="29101">
                  <c:v>-89.673000000000002</c:v>
                </c:pt>
                <c:pt idx="29102">
                  <c:v>-89.670999999999992</c:v>
                </c:pt>
                <c:pt idx="29103">
                  <c:v>-89.668999999999997</c:v>
                </c:pt>
                <c:pt idx="29104">
                  <c:v>-89.667000000000002</c:v>
                </c:pt>
                <c:pt idx="29105">
                  <c:v>-89.664999999999992</c:v>
                </c:pt>
                <c:pt idx="29106">
                  <c:v>-89.662999999999997</c:v>
                </c:pt>
                <c:pt idx="29107">
                  <c:v>-89.661000000000001</c:v>
                </c:pt>
                <c:pt idx="29108">
                  <c:v>-89.658999999999992</c:v>
                </c:pt>
                <c:pt idx="29109">
                  <c:v>-89.656999999999996</c:v>
                </c:pt>
                <c:pt idx="29110">
                  <c:v>-89.655000000000001</c:v>
                </c:pt>
                <c:pt idx="29111">
                  <c:v>-89.652999999999992</c:v>
                </c:pt>
                <c:pt idx="29112">
                  <c:v>-89.65100000000001</c:v>
                </c:pt>
                <c:pt idx="29113">
                  <c:v>-89.649000000000001</c:v>
                </c:pt>
                <c:pt idx="29114">
                  <c:v>-89.646999999999991</c:v>
                </c:pt>
                <c:pt idx="29115">
                  <c:v>-89.64500000000001</c:v>
                </c:pt>
                <c:pt idx="29116">
                  <c:v>-89.643000000000001</c:v>
                </c:pt>
                <c:pt idx="29117">
                  <c:v>-89.640999999999991</c:v>
                </c:pt>
                <c:pt idx="29118">
                  <c:v>-89.63900000000001</c:v>
                </c:pt>
                <c:pt idx="29119">
                  <c:v>-89.637</c:v>
                </c:pt>
                <c:pt idx="29120">
                  <c:v>-89.634999999999991</c:v>
                </c:pt>
                <c:pt idx="29121">
                  <c:v>-89.63300000000001</c:v>
                </c:pt>
                <c:pt idx="29122">
                  <c:v>-89.631</c:v>
                </c:pt>
                <c:pt idx="29123">
                  <c:v>-89.628999999999991</c:v>
                </c:pt>
                <c:pt idx="29124">
                  <c:v>-89.62700000000001</c:v>
                </c:pt>
                <c:pt idx="29125">
                  <c:v>-89.625</c:v>
                </c:pt>
                <c:pt idx="29126">
                  <c:v>-89.62299999999999</c:v>
                </c:pt>
                <c:pt idx="29127">
                  <c:v>-89.621000000000009</c:v>
                </c:pt>
                <c:pt idx="29128">
                  <c:v>-89.619</c:v>
                </c:pt>
                <c:pt idx="29129">
                  <c:v>-89.61699999999999</c:v>
                </c:pt>
                <c:pt idx="29130">
                  <c:v>-89.615000000000009</c:v>
                </c:pt>
                <c:pt idx="29131">
                  <c:v>-89.613</c:v>
                </c:pt>
                <c:pt idx="29132">
                  <c:v>-89.61099999999999</c:v>
                </c:pt>
                <c:pt idx="29133">
                  <c:v>-89.609000000000009</c:v>
                </c:pt>
                <c:pt idx="29134">
                  <c:v>-89.606999999999999</c:v>
                </c:pt>
                <c:pt idx="29135">
                  <c:v>-89.60499999999999</c:v>
                </c:pt>
                <c:pt idx="29136">
                  <c:v>-89.603000000000009</c:v>
                </c:pt>
                <c:pt idx="29137">
                  <c:v>-89.600999999999999</c:v>
                </c:pt>
                <c:pt idx="29138">
                  <c:v>-89.59899999999999</c:v>
                </c:pt>
                <c:pt idx="29139">
                  <c:v>-89.597000000000008</c:v>
                </c:pt>
                <c:pt idx="29140">
                  <c:v>-89.594999999999999</c:v>
                </c:pt>
                <c:pt idx="29141">
                  <c:v>-89.593000000000004</c:v>
                </c:pt>
                <c:pt idx="29142">
                  <c:v>-89.591000000000008</c:v>
                </c:pt>
                <c:pt idx="29143">
                  <c:v>-89.588999999999999</c:v>
                </c:pt>
                <c:pt idx="29144">
                  <c:v>-89.587000000000003</c:v>
                </c:pt>
                <c:pt idx="29145">
                  <c:v>-89.585000000000008</c:v>
                </c:pt>
                <c:pt idx="29146">
                  <c:v>-89.582999999999998</c:v>
                </c:pt>
                <c:pt idx="29147">
                  <c:v>-89.581000000000003</c:v>
                </c:pt>
                <c:pt idx="29148">
                  <c:v>-89.579000000000008</c:v>
                </c:pt>
                <c:pt idx="29149">
                  <c:v>-89.576999999999998</c:v>
                </c:pt>
                <c:pt idx="29150">
                  <c:v>-89.575000000000003</c:v>
                </c:pt>
                <c:pt idx="29151">
                  <c:v>-89.573000000000008</c:v>
                </c:pt>
                <c:pt idx="29152">
                  <c:v>-89.570999999999998</c:v>
                </c:pt>
                <c:pt idx="29153">
                  <c:v>-89.569000000000003</c:v>
                </c:pt>
                <c:pt idx="29154">
                  <c:v>-89.567000000000007</c:v>
                </c:pt>
                <c:pt idx="29155">
                  <c:v>-89.564999999999998</c:v>
                </c:pt>
                <c:pt idx="29156">
                  <c:v>-89.563000000000002</c:v>
                </c:pt>
                <c:pt idx="29157">
                  <c:v>-89.561000000000007</c:v>
                </c:pt>
                <c:pt idx="29158">
                  <c:v>-89.558999999999997</c:v>
                </c:pt>
                <c:pt idx="29159">
                  <c:v>-89.557000000000002</c:v>
                </c:pt>
                <c:pt idx="29160">
                  <c:v>-89.555000000000007</c:v>
                </c:pt>
                <c:pt idx="29161">
                  <c:v>-89.552999999999997</c:v>
                </c:pt>
                <c:pt idx="29162">
                  <c:v>-89.551000000000002</c:v>
                </c:pt>
                <c:pt idx="29163">
                  <c:v>-89.549000000000007</c:v>
                </c:pt>
                <c:pt idx="29164">
                  <c:v>-89.546999999999997</c:v>
                </c:pt>
                <c:pt idx="29165">
                  <c:v>-89.545000000000002</c:v>
                </c:pt>
                <c:pt idx="29166">
                  <c:v>-89.543000000000006</c:v>
                </c:pt>
                <c:pt idx="29167">
                  <c:v>-89.540999999999997</c:v>
                </c:pt>
                <c:pt idx="29168">
                  <c:v>-89.539000000000001</c:v>
                </c:pt>
                <c:pt idx="29169">
                  <c:v>-89.537000000000006</c:v>
                </c:pt>
                <c:pt idx="29170">
                  <c:v>-89.534999999999997</c:v>
                </c:pt>
                <c:pt idx="29171">
                  <c:v>-89.533000000000001</c:v>
                </c:pt>
                <c:pt idx="29172">
                  <c:v>-89.531000000000006</c:v>
                </c:pt>
                <c:pt idx="29173">
                  <c:v>-89.528999999999996</c:v>
                </c:pt>
                <c:pt idx="29174">
                  <c:v>-89.527000000000001</c:v>
                </c:pt>
                <c:pt idx="29175">
                  <c:v>-89.525000000000006</c:v>
                </c:pt>
                <c:pt idx="29176">
                  <c:v>-89.522999999999996</c:v>
                </c:pt>
                <c:pt idx="29177">
                  <c:v>-89.521000000000001</c:v>
                </c:pt>
                <c:pt idx="29178">
                  <c:v>-89.519000000000005</c:v>
                </c:pt>
                <c:pt idx="29179">
                  <c:v>-89.516999999999996</c:v>
                </c:pt>
                <c:pt idx="29180">
                  <c:v>-89.515000000000001</c:v>
                </c:pt>
                <c:pt idx="29181">
                  <c:v>-89.513000000000005</c:v>
                </c:pt>
                <c:pt idx="29182">
                  <c:v>-89.510999999999996</c:v>
                </c:pt>
                <c:pt idx="29183">
                  <c:v>-89.509</c:v>
                </c:pt>
                <c:pt idx="29184">
                  <c:v>-89.507000000000005</c:v>
                </c:pt>
                <c:pt idx="29185">
                  <c:v>-89.504999999999995</c:v>
                </c:pt>
                <c:pt idx="29186">
                  <c:v>-89.503</c:v>
                </c:pt>
                <c:pt idx="29187">
                  <c:v>-89.501000000000005</c:v>
                </c:pt>
                <c:pt idx="29188">
                  <c:v>-89.498999999999995</c:v>
                </c:pt>
                <c:pt idx="29189">
                  <c:v>-89.497</c:v>
                </c:pt>
                <c:pt idx="29190">
                  <c:v>-89.495000000000005</c:v>
                </c:pt>
                <c:pt idx="29191">
                  <c:v>-89.492999999999995</c:v>
                </c:pt>
                <c:pt idx="29192">
                  <c:v>-89.491</c:v>
                </c:pt>
                <c:pt idx="29193">
                  <c:v>-89.489000000000004</c:v>
                </c:pt>
                <c:pt idx="29194">
                  <c:v>-89.486999999999995</c:v>
                </c:pt>
                <c:pt idx="29195">
                  <c:v>-89.484999999999999</c:v>
                </c:pt>
                <c:pt idx="29196">
                  <c:v>-89.483000000000004</c:v>
                </c:pt>
                <c:pt idx="29197">
                  <c:v>-89.480999999999995</c:v>
                </c:pt>
                <c:pt idx="29198">
                  <c:v>-89.478999999999999</c:v>
                </c:pt>
                <c:pt idx="29199">
                  <c:v>-89.477000000000004</c:v>
                </c:pt>
                <c:pt idx="29200">
                  <c:v>-89.474999999999994</c:v>
                </c:pt>
                <c:pt idx="29201">
                  <c:v>-89.472999999999999</c:v>
                </c:pt>
                <c:pt idx="29202">
                  <c:v>-89.471000000000004</c:v>
                </c:pt>
                <c:pt idx="29203">
                  <c:v>-89.468999999999994</c:v>
                </c:pt>
                <c:pt idx="29204">
                  <c:v>-89.466999999999999</c:v>
                </c:pt>
                <c:pt idx="29205">
                  <c:v>-89.465000000000003</c:v>
                </c:pt>
                <c:pt idx="29206">
                  <c:v>-89.462999999999994</c:v>
                </c:pt>
                <c:pt idx="29207">
                  <c:v>-89.460999999999999</c:v>
                </c:pt>
                <c:pt idx="29208">
                  <c:v>-89.459000000000003</c:v>
                </c:pt>
                <c:pt idx="29209">
                  <c:v>-89.456999999999994</c:v>
                </c:pt>
                <c:pt idx="29210">
                  <c:v>-89.454999999999998</c:v>
                </c:pt>
                <c:pt idx="29211">
                  <c:v>-89.453000000000003</c:v>
                </c:pt>
                <c:pt idx="29212">
                  <c:v>-89.450999999999993</c:v>
                </c:pt>
                <c:pt idx="29213">
                  <c:v>-89.448999999999998</c:v>
                </c:pt>
                <c:pt idx="29214">
                  <c:v>-89.447000000000003</c:v>
                </c:pt>
                <c:pt idx="29215">
                  <c:v>-89.444999999999993</c:v>
                </c:pt>
                <c:pt idx="29216">
                  <c:v>-89.442999999999998</c:v>
                </c:pt>
                <c:pt idx="29217">
                  <c:v>-89.441000000000003</c:v>
                </c:pt>
                <c:pt idx="29218">
                  <c:v>-89.438999999999993</c:v>
                </c:pt>
                <c:pt idx="29219">
                  <c:v>-89.436999999999998</c:v>
                </c:pt>
                <c:pt idx="29220">
                  <c:v>-89.435000000000002</c:v>
                </c:pt>
                <c:pt idx="29221">
                  <c:v>-89.432999999999993</c:v>
                </c:pt>
                <c:pt idx="29222">
                  <c:v>-89.430999999999997</c:v>
                </c:pt>
                <c:pt idx="29223">
                  <c:v>-89.429000000000002</c:v>
                </c:pt>
                <c:pt idx="29224">
                  <c:v>-89.426999999999992</c:v>
                </c:pt>
                <c:pt idx="29225">
                  <c:v>-89.424999999999997</c:v>
                </c:pt>
                <c:pt idx="29226">
                  <c:v>-89.423000000000002</c:v>
                </c:pt>
                <c:pt idx="29227">
                  <c:v>-89.420999999999992</c:v>
                </c:pt>
                <c:pt idx="29228">
                  <c:v>-89.418999999999997</c:v>
                </c:pt>
                <c:pt idx="29229">
                  <c:v>-89.417000000000002</c:v>
                </c:pt>
                <c:pt idx="29230">
                  <c:v>-89.414999999999992</c:v>
                </c:pt>
                <c:pt idx="29231">
                  <c:v>-89.412999999999997</c:v>
                </c:pt>
                <c:pt idx="29232">
                  <c:v>-89.411000000000001</c:v>
                </c:pt>
                <c:pt idx="29233">
                  <c:v>-89.408999999999992</c:v>
                </c:pt>
                <c:pt idx="29234">
                  <c:v>-89.406999999999996</c:v>
                </c:pt>
                <c:pt idx="29235">
                  <c:v>-89.405000000000001</c:v>
                </c:pt>
                <c:pt idx="29236">
                  <c:v>-89.402999999999992</c:v>
                </c:pt>
                <c:pt idx="29237">
                  <c:v>-89.40100000000001</c:v>
                </c:pt>
                <c:pt idx="29238">
                  <c:v>-89.399000000000001</c:v>
                </c:pt>
                <c:pt idx="29239">
                  <c:v>-89.396999999999991</c:v>
                </c:pt>
                <c:pt idx="29240">
                  <c:v>-89.39500000000001</c:v>
                </c:pt>
                <c:pt idx="29241">
                  <c:v>-89.393000000000001</c:v>
                </c:pt>
                <c:pt idx="29242">
                  <c:v>-89.390999999999991</c:v>
                </c:pt>
                <c:pt idx="29243">
                  <c:v>-89.38900000000001</c:v>
                </c:pt>
                <c:pt idx="29244">
                  <c:v>-89.387</c:v>
                </c:pt>
                <c:pt idx="29245">
                  <c:v>-89.384999999999991</c:v>
                </c:pt>
                <c:pt idx="29246">
                  <c:v>-89.38300000000001</c:v>
                </c:pt>
                <c:pt idx="29247">
                  <c:v>-89.381</c:v>
                </c:pt>
                <c:pt idx="29248">
                  <c:v>-89.378999999999991</c:v>
                </c:pt>
                <c:pt idx="29249">
                  <c:v>-89.37700000000001</c:v>
                </c:pt>
                <c:pt idx="29250">
                  <c:v>-89.375</c:v>
                </c:pt>
                <c:pt idx="29251">
                  <c:v>-89.37299999999999</c:v>
                </c:pt>
                <c:pt idx="29252">
                  <c:v>-89.371000000000009</c:v>
                </c:pt>
                <c:pt idx="29253">
                  <c:v>-89.369</c:v>
                </c:pt>
                <c:pt idx="29254">
                  <c:v>-89.36699999999999</c:v>
                </c:pt>
                <c:pt idx="29255">
                  <c:v>-89.365000000000009</c:v>
                </c:pt>
                <c:pt idx="29256">
                  <c:v>-89.363</c:v>
                </c:pt>
                <c:pt idx="29257">
                  <c:v>-89.36099999999999</c:v>
                </c:pt>
                <c:pt idx="29258">
                  <c:v>-89.359000000000009</c:v>
                </c:pt>
                <c:pt idx="29259">
                  <c:v>-89.356999999999999</c:v>
                </c:pt>
                <c:pt idx="29260">
                  <c:v>-89.35499999999999</c:v>
                </c:pt>
                <c:pt idx="29261">
                  <c:v>-89.353000000000009</c:v>
                </c:pt>
                <c:pt idx="29262">
                  <c:v>-89.350999999999999</c:v>
                </c:pt>
                <c:pt idx="29263">
                  <c:v>-89.34899999999999</c:v>
                </c:pt>
                <c:pt idx="29264">
                  <c:v>-89.347000000000008</c:v>
                </c:pt>
                <c:pt idx="29265">
                  <c:v>-89.344999999999999</c:v>
                </c:pt>
                <c:pt idx="29266">
                  <c:v>-89.343000000000004</c:v>
                </c:pt>
                <c:pt idx="29267">
                  <c:v>-89.341000000000008</c:v>
                </c:pt>
                <c:pt idx="29268">
                  <c:v>-89.338999999999999</c:v>
                </c:pt>
                <c:pt idx="29269">
                  <c:v>-89.337000000000003</c:v>
                </c:pt>
                <c:pt idx="29270">
                  <c:v>-89.335000000000008</c:v>
                </c:pt>
                <c:pt idx="29271">
                  <c:v>-89.332999999999998</c:v>
                </c:pt>
                <c:pt idx="29272">
                  <c:v>-89.331000000000003</c:v>
                </c:pt>
                <c:pt idx="29273">
                  <c:v>-89.329000000000008</c:v>
                </c:pt>
                <c:pt idx="29274">
                  <c:v>-89.326999999999998</c:v>
                </c:pt>
                <c:pt idx="29275">
                  <c:v>-89.325000000000003</c:v>
                </c:pt>
                <c:pt idx="29276">
                  <c:v>-89.323000000000008</c:v>
                </c:pt>
                <c:pt idx="29277">
                  <c:v>-89.320999999999998</c:v>
                </c:pt>
                <c:pt idx="29278">
                  <c:v>-89.319000000000003</c:v>
                </c:pt>
                <c:pt idx="29279">
                  <c:v>-89.317000000000007</c:v>
                </c:pt>
                <c:pt idx="29280">
                  <c:v>-89.314999999999998</c:v>
                </c:pt>
                <c:pt idx="29281">
                  <c:v>-89.313000000000002</c:v>
                </c:pt>
                <c:pt idx="29282">
                  <c:v>-89.311000000000007</c:v>
                </c:pt>
                <c:pt idx="29283">
                  <c:v>-89.308999999999997</c:v>
                </c:pt>
                <c:pt idx="29284">
                  <c:v>-89.307000000000002</c:v>
                </c:pt>
                <c:pt idx="29285">
                  <c:v>-89.305000000000007</c:v>
                </c:pt>
                <c:pt idx="29286">
                  <c:v>-89.302999999999997</c:v>
                </c:pt>
                <c:pt idx="29287">
                  <c:v>-89.301000000000002</c:v>
                </c:pt>
                <c:pt idx="29288">
                  <c:v>-89.299000000000007</c:v>
                </c:pt>
                <c:pt idx="29289">
                  <c:v>-89.296999999999997</c:v>
                </c:pt>
                <c:pt idx="29290">
                  <c:v>-89.295000000000002</c:v>
                </c:pt>
                <c:pt idx="29291">
                  <c:v>-89.293000000000006</c:v>
                </c:pt>
                <c:pt idx="29292">
                  <c:v>-89.290999999999997</c:v>
                </c:pt>
                <c:pt idx="29293">
                  <c:v>-89.289000000000001</c:v>
                </c:pt>
                <c:pt idx="29294">
                  <c:v>-89.287000000000006</c:v>
                </c:pt>
                <c:pt idx="29295">
                  <c:v>-89.284999999999997</c:v>
                </c:pt>
                <c:pt idx="29296">
                  <c:v>-89.283000000000001</c:v>
                </c:pt>
                <c:pt idx="29297">
                  <c:v>-89.281000000000006</c:v>
                </c:pt>
                <c:pt idx="29298">
                  <c:v>-89.278999999999996</c:v>
                </c:pt>
                <c:pt idx="29299">
                  <c:v>-89.277000000000001</c:v>
                </c:pt>
                <c:pt idx="29300">
                  <c:v>-89.275000000000006</c:v>
                </c:pt>
                <c:pt idx="29301">
                  <c:v>-89.272999999999996</c:v>
                </c:pt>
                <c:pt idx="29302">
                  <c:v>-89.271000000000001</c:v>
                </c:pt>
                <c:pt idx="29303">
                  <c:v>-89.269000000000005</c:v>
                </c:pt>
                <c:pt idx="29304">
                  <c:v>-89.266999999999996</c:v>
                </c:pt>
                <c:pt idx="29305">
                  <c:v>-89.265000000000001</c:v>
                </c:pt>
                <c:pt idx="29306">
                  <c:v>-89.263000000000005</c:v>
                </c:pt>
                <c:pt idx="29307">
                  <c:v>-89.260999999999996</c:v>
                </c:pt>
                <c:pt idx="29308">
                  <c:v>-89.259</c:v>
                </c:pt>
                <c:pt idx="29309">
                  <c:v>-89.257000000000005</c:v>
                </c:pt>
                <c:pt idx="29310">
                  <c:v>-89.254999999999995</c:v>
                </c:pt>
                <c:pt idx="29311">
                  <c:v>-89.253</c:v>
                </c:pt>
                <c:pt idx="29312">
                  <c:v>-89.251000000000005</c:v>
                </c:pt>
                <c:pt idx="29313">
                  <c:v>-89.248999999999995</c:v>
                </c:pt>
                <c:pt idx="29314">
                  <c:v>-89.247</c:v>
                </c:pt>
                <c:pt idx="29315">
                  <c:v>-89.245000000000005</c:v>
                </c:pt>
                <c:pt idx="29316">
                  <c:v>-89.242999999999995</c:v>
                </c:pt>
                <c:pt idx="29317">
                  <c:v>-89.241</c:v>
                </c:pt>
                <c:pt idx="29318">
                  <c:v>-89.239000000000004</c:v>
                </c:pt>
                <c:pt idx="29319">
                  <c:v>-89.236999999999995</c:v>
                </c:pt>
                <c:pt idx="29320">
                  <c:v>-89.234999999999999</c:v>
                </c:pt>
                <c:pt idx="29321">
                  <c:v>-89.233000000000004</c:v>
                </c:pt>
                <c:pt idx="29322">
                  <c:v>-89.230999999999995</c:v>
                </c:pt>
                <c:pt idx="29323">
                  <c:v>-89.228999999999999</c:v>
                </c:pt>
                <c:pt idx="29324">
                  <c:v>-89.227000000000004</c:v>
                </c:pt>
                <c:pt idx="29325">
                  <c:v>-89.224999999999994</c:v>
                </c:pt>
                <c:pt idx="29326">
                  <c:v>-89.222999999999999</c:v>
                </c:pt>
                <c:pt idx="29327">
                  <c:v>-89.221000000000004</c:v>
                </c:pt>
                <c:pt idx="29328">
                  <c:v>-89.218999999999994</c:v>
                </c:pt>
                <c:pt idx="29329">
                  <c:v>-89.216999999999999</c:v>
                </c:pt>
                <c:pt idx="29330">
                  <c:v>-89.215000000000003</c:v>
                </c:pt>
                <c:pt idx="29331">
                  <c:v>-89.212999999999994</c:v>
                </c:pt>
                <c:pt idx="29332">
                  <c:v>-89.210999999999999</c:v>
                </c:pt>
                <c:pt idx="29333">
                  <c:v>-89.209000000000003</c:v>
                </c:pt>
                <c:pt idx="29334">
                  <c:v>-89.206999999999994</c:v>
                </c:pt>
                <c:pt idx="29335">
                  <c:v>-89.204999999999998</c:v>
                </c:pt>
                <c:pt idx="29336">
                  <c:v>-89.203000000000003</c:v>
                </c:pt>
                <c:pt idx="29337">
                  <c:v>-89.200999999999993</c:v>
                </c:pt>
                <c:pt idx="29338">
                  <c:v>-89.198999999999998</c:v>
                </c:pt>
                <c:pt idx="29339">
                  <c:v>-89.197000000000003</c:v>
                </c:pt>
                <c:pt idx="29340">
                  <c:v>-89.194999999999993</c:v>
                </c:pt>
                <c:pt idx="29341">
                  <c:v>-89.192999999999998</c:v>
                </c:pt>
                <c:pt idx="29342">
                  <c:v>-89.191000000000003</c:v>
                </c:pt>
                <c:pt idx="29343">
                  <c:v>-89.188999999999993</c:v>
                </c:pt>
                <c:pt idx="29344">
                  <c:v>-89.186999999999998</c:v>
                </c:pt>
                <c:pt idx="29345">
                  <c:v>-89.185000000000002</c:v>
                </c:pt>
                <c:pt idx="29346">
                  <c:v>-89.182999999999993</c:v>
                </c:pt>
                <c:pt idx="29347">
                  <c:v>-89.180999999999997</c:v>
                </c:pt>
                <c:pt idx="29348">
                  <c:v>-89.179000000000002</c:v>
                </c:pt>
                <c:pt idx="29349">
                  <c:v>-89.176999999999992</c:v>
                </c:pt>
                <c:pt idx="29350">
                  <c:v>-89.174999999999997</c:v>
                </c:pt>
                <c:pt idx="29351">
                  <c:v>-89.173000000000002</c:v>
                </c:pt>
                <c:pt idx="29352">
                  <c:v>-89.170999999999992</c:v>
                </c:pt>
                <c:pt idx="29353">
                  <c:v>-89.168999999999997</c:v>
                </c:pt>
                <c:pt idx="29354">
                  <c:v>-89.167000000000002</c:v>
                </c:pt>
                <c:pt idx="29355">
                  <c:v>-89.164999999999992</c:v>
                </c:pt>
                <c:pt idx="29356">
                  <c:v>-89.162999999999997</c:v>
                </c:pt>
                <c:pt idx="29357">
                  <c:v>-89.161000000000001</c:v>
                </c:pt>
                <c:pt idx="29358">
                  <c:v>-89.158999999999992</c:v>
                </c:pt>
                <c:pt idx="29359">
                  <c:v>-89.156999999999996</c:v>
                </c:pt>
                <c:pt idx="29360">
                  <c:v>-89.155000000000001</c:v>
                </c:pt>
                <c:pt idx="29361">
                  <c:v>-89.152999999999992</c:v>
                </c:pt>
                <c:pt idx="29362">
                  <c:v>-89.15100000000001</c:v>
                </c:pt>
                <c:pt idx="29363">
                  <c:v>-89.149000000000001</c:v>
                </c:pt>
                <c:pt idx="29364">
                  <c:v>-89.146999999999991</c:v>
                </c:pt>
                <c:pt idx="29365">
                  <c:v>-89.14500000000001</c:v>
                </c:pt>
                <c:pt idx="29366">
                  <c:v>-89.143000000000001</c:v>
                </c:pt>
                <c:pt idx="29367">
                  <c:v>-89.140999999999991</c:v>
                </c:pt>
                <c:pt idx="29368">
                  <c:v>-89.13900000000001</c:v>
                </c:pt>
                <c:pt idx="29369">
                  <c:v>-89.137</c:v>
                </c:pt>
                <c:pt idx="29370">
                  <c:v>-89.134999999999991</c:v>
                </c:pt>
                <c:pt idx="29371">
                  <c:v>-89.13300000000001</c:v>
                </c:pt>
                <c:pt idx="29372">
                  <c:v>-89.131</c:v>
                </c:pt>
                <c:pt idx="29373">
                  <c:v>-89.128999999999991</c:v>
                </c:pt>
                <c:pt idx="29374">
                  <c:v>-89.12700000000001</c:v>
                </c:pt>
                <c:pt idx="29375">
                  <c:v>-89.125</c:v>
                </c:pt>
                <c:pt idx="29376">
                  <c:v>-89.12299999999999</c:v>
                </c:pt>
                <c:pt idx="29377">
                  <c:v>-89.121000000000009</c:v>
                </c:pt>
                <c:pt idx="29378">
                  <c:v>-89.119</c:v>
                </c:pt>
                <c:pt idx="29379">
                  <c:v>-89.11699999999999</c:v>
                </c:pt>
                <c:pt idx="29380">
                  <c:v>-89.115000000000009</c:v>
                </c:pt>
                <c:pt idx="29381">
                  <c:v>-89.113</c:v>
                </c:pt>
                <c:pt idx="29382">
                  <c:v>-89.11099999999999</c:v>
                </c:pt>
                <c:pt idx="29383">
                  <c:v>-89.109000000000009</c:v>
                </c:pt>
                <c:pt idx="29384">
                  <c:v>-89.106999999999999</c:v>
                </c:pt>
                <c:pt idx="29385">
                  <c:v>-89.10499999999999</c:v>
                </c:pt>
                <c:pt idx="29386">
                  <c:v>-89.103000000000009</c:v>
                </c:pt>
                <c:pt idx="29387">
                  <c:v>-89.100999999999999</c:v>
                </c:pt>
                <c:pt idx="29388">
                  <c:v>-89.09899999999999</c:v>
                </c:pt>
                <c:pt idx="29389">
                  <c:v>-89.097000000000008</c:v>
                </c:pt>
                <c:pt idx="29390">
                  <c:v>-89.094999999999999</c:v>
                </c:pt>
                <c:pt idx="29391">
                  <c:v>-89.093000000000004</c:v>
                </c:pt>
                <c:pt idx="29392">
                  <c:v>-89.091000000000008</c:v>
                </c:pt>
                <c:pt idx="29393">
                  <c:v>-89.088999999999999</c:v>
                </c:pt>
                <c:pt idx="29394">
                  <c:v>-89.087000000000003</c:v>
                </c:pt>
                <c:pt idx="29395">
                  <c:v>-89.085000000000008</c:v>
                </c:pt>
                <c:pt idx="29396">
                  <c:v>-89.082999999999998</c:v>
                </c:pt>
                <c:pt idx="29397">
                  <c:v>-89.081000000000003</c:v>
                </c:pt>
                <c:pt idx="29398">
                  <c:v>-89.079000000000008</c:v>
                </c:pt>
                <c:pt idx="29399">
                  <c:v>-89.076999999999998</c:v>
                </c:pt>
                <c:pt idx="29400">
                  <c:v>-89.075000000000003</c:v>
                </c:pt>
                <c:pt idx="29401">
                  <c:v>-89.073000000000008</c:v>
                </c:pt>
                <c:pt idx="29402">
                  <c:v>-89.070999999999998</c:v>
                </c:pt>
                <c:pt idx="29403">
                  <c:v>-89.069000000000003</c:v>
                </c:pt>
                <c:pt idx="29404">
                  <c:v>-89.067000000000007</c:v>
                </c:pt>
                <c:pt idx="29405">
                  <c:v>-89.064999999999998</c:v>
                </c:pt>
                <c:pt idx="29406">
                  <c:v>-89.063000000000002</c:v>
                </c:pt>
                <c:pt idx="29407">
                  <c:v>-89.061000000000007</c:v>
                </c:pt>
                <c:pt idx="29408">
                  <c:v>-89.058999999999997</c:v>
                </c:pt>
                <c:pt idx="29409">
                  <c:v>-89.057000000000002</c:v>
                </c:pt>
                <c:pt idx="29410">
                  <c:v>-89.055000000000007</c:v>
                </c:pt>
                <c:pt idx="29411">
                  <c:v>-89.052999999999997</c:v>
                </c:pt>
                <c:pt idx="29412">
                  <c:v>-89.051000000000002</c:v>
                </c:pt>
                <c:pt idx="29413">
                  <c:v>-89.049000000000007</c:v>
                </c:pt>
                <c:pt idx="29414">
                  <c:v>-89.046999999999997</c:v>
                </c:pt>
                <c:pt idx="29415">
                  <c:v>-89.045000000000002</c:v>
                </c:pt>
                <c:pt idx="29416">
                  <c:v>-89.043000000000006</c:v>
                </c:pt>
                <c:pt idx="29417">
                  <c:v>-89.040999999999997</c:v>
                </c:pt>
                <c:pt idx="29418">
                  <c:v>-89.039000000000001</c:v>
                </c:pt>
                <c:pt idx="29419">
                  <c:v>-89.037000000000006</c:v>
                </c:pt>
                <c:pt idx="29420">
                  <c:v>-89.034999999999997</c:v>
                </c:pt>
                <c:pt idx="29421">
                  <c:v>-89.033000000000001</c:v>
                </c:pt>
                <c:pt idx="29422">
                  <c:v>-89.031000000000006</c:v>
                </c:pt>
                <c:pt idx="29423">
                  <c:v>-89.028999999999996</c:v>
                </c:pt>
                <c:pt idx="29424">
                  <c:v>-89.027000000000001</c:v>
                </c:pt>
                <c:pt idx="29425">
                  <c:v>-89.025000000000006</c:v>
                </c:pt>
                <c:pt idx="29426">
                  <c:v>-89.022999999999996</c:v>
                </c:pt>
                <c:pt idx="29427">
                  <c:v>-89.021000000000001</c:v>
                </c:pt>
                <c:pt idx="29428">
                  <c:v>-89.019000000000005</c:v>
                </c:pt>
                <c:pt idx="29429">
                  <c:v>-89.016999999999996</c:v>
                </c:pt>
                <c:pt idx="29430">
                  <c:v>-89.015000000000001</c:v>
                </c:pt>
                <c:pt idx="29431">
                  <c:v>-89.013000000000005</c:v>
                </c:pt>
                <c:pt idx="29432">
                  <c:v>-89.010999999999996</c:v>
                </c:pt>
                <c:pt idx="29433">
                  <c:v>-89.009</c:v>
                </c:pt>
                <c:pt idx="29434">
                  <c:v>-89.007000000000005</c:v>
                </c:pt>
                <c:pt idx="29435">
                  <c:v>-89.004999999999995</c:v>
                </c:pt>
                <c:pt idx="29436">
                  <c:v>-89.003</c:v>
                </c:pt>
                <c:pt idx="29437">
                  <c:v>-89.001000000000005</c:v>
                </c:pt>
                <c:pt idx="29438">
                  <c:v>-88.998999999999995</c:v>
                </c:pt>
                <c:pt idx="29439">
                  <c:v>-88.997</c:v>
                </c:pt>
                <c:pt idx="29440">
                  <c:v>-88.995000000000005</c:v>
                </c:pt>
                <c:pt idx="29441">
                  <c:v>-88.992999999999995</c:v>
                </c:pt>
                <c:pt idx="29442">
                  <c:v>-88.991</c:v>
                </c:pt>
                <c:pt idx="29443">
                  <c:v>-88.989000000000004</c:v>
                </c:pt>
                <c:pt idx="29444">
                  <c:v>-88.986999999999995</c:v>
                </c:pt>
                <c:pt idx="29445">
                  <c:v>-88.984999999999999</c:v>
                </c:pt>
                <c:pt idx="29446">
                  <c:v>-88.983000000000004</c:v>
                </c:pt>
                <c:pt idx="29447">
                  <c:v>-88.980999999999995</c:v>
                </c:pt>
                <c:pt idx="29448">
                  <c:v>-88.978999999999999</c:v>
                </c:pt>
                <c:pt idx="29449">
                  <c:v>-88.977000000000004</c:v>
                </c:pt>
                <c:pt idx="29450">
                  <c:v>-88.974999999999994</c:v>
                </c:pt>
                <c:pt idx="29451">
                  <c:v>-88.972999999999999</c:v>
                </c:pt>
                <c:pt idx="29452">
                  <c:v>-88.971000000000004</c:v>
                </c:pt>
                <c:pt idx="29453">
                  <c:v>-88.968999999999994</c:v>
                </c:pt>
                <c:pt idx="29454">
                  <c:v>-88.966999999999999</c:v>
                </c:pt>
                <c:pt idx="29455">
                  <c:v>-88.965000000000003</c:v>
                </c:pt>
                <c:pt idx="29456">
                  <c:v>-88.962999999999994</c:v>
                </c:pt>
                <c:pt idx="29457">
                  <c:v>-88.960999999999999</c:v>
                </c:pt>
                <c:pt idx="29458">
                  <c:v>-88.959000000000003</c:v>
                </c:pt>
                <c:pt idx="29459">
                  <c:v>-88.956999999999994</c:v>
                </c:pt>
                <c:pt idx="29460">
                  <c:v>-88.954999999999998</c:v>
                </c:pt>
                <c:pt idx="29461">
                  <c:v>-88.953000000000003</c:v>
                </c:pt>
                <c:pt idx="29462">
                  <c:v>-88.950999999999993</c:v>
                </c:pt>
                <c:pt idx="29463">
                  <c:v>-88.948999999999998</c:v>
                </c:pt>
                <c:pt idx="29464">
                  <c:v>-88.947000000000003</c:v>
                </c:pt>
                <c:pt idx="29465">
                  <c:v>-88.944999999999993</c:v>
                </c:pt>
                <c:pt idx="29466">
                  <c:v>-88.942999999999998</c:v>
                </c:pt>
                <c:pt idx="29467">
                  <c:v>-88.941000000000003</c:v>
                </c:pt>
                <c:pt idx="29468">
                  <c:v>-88.938999999999993</c:v>
                </c:pt>
                <c:pt idx="29469">
                  <c:v>-88.936999999999998</c:v>
                </c:pt>
                <c:pt idx="29470">
                  <c:v>-88.935000000000002</c:v>
                </c:pt>
                <c:pt idx="29471">
                  <c:v>-88.932999999999993</c:v>
                </c:pt>
                <c:pt idx="29472">
                  <c:v>-88.930999999999997</c:v>
                </c:pt>
                <c:pt idx="29473">
                  <c:v>-88.929000000000002</c:v>
                </c:pt>
                <c:pt idx="29474">
                  <c:v>-88.926999999999992</c:v>
                </c:pt>
                <c:pt idx="29475">
                  <c:v>-88.924999999999997</c:v>
                </c:pt>
                <c:pt idx="29476">
                  <c:v>-88.923000000000002</c:v>
                </c:pt>
                <c:pt idx="29477">
                  <c:v>-88.920999999999992</c:v>
                </c:pt>
                <c:pt idx="29478">
                  <c:v>-88.918999999999997</c:v>
                </c:pt>
                <c:pt idx="29479">
                  <c:v>-88.917000000000002</c:v>
                </c:pt>
                <c:pt idx="29480">
                  <c:v>-88.914999999999992</c:v>
                </c:pt>
                <c:pt idx="29481">
                  <c:v>-88.912999999999997</c:v>
                </c:pt>
                <c:pt idx="29482">
                  <c:v>-88.911000000000001</c:v>
                </c:pt>
                <c:pt idx="29483">
                  <c:v>-88.908999999999992</c:v>
                </c:pt>
                <c:pt idx="29484">
                  <c:v>-88.906999999999996</c:v>
                </c:pt>
                <c:pt idx="29485">
                  <c:v>-88.905000000000001</c:v>
                </c:pt>
                <c:pt idx="29486">
                  <c:v>-88.902999999999992</c:v>
                </c:pt>
                <c:pt idx="29487">
                  <c:v>-88.90100000000001</c:v>
                </c:pt>
                <c:pt idx="29488">
                  <c:v>-88.899000000000001</c:v>
                </c:pt>
                <c:pt idx="29489">
                  <c:v>-88.896999999999991</c:v>
                </c:pt>
                <c:pt idx="29490">
                  <c:v>-88.89500000000001</c:v>
                </c:pt>
                <c:pt idx="29491">
                  <c:v>-88.893000000000001</c:v>
                </c:pt>
                <c:pt idx="29492">
                  <c:v>-88.890999999999991</c:v>
                </c:pt>
                <c:pt idx="29493">
                  <c:v>-88.88900000000001</c:v>
                </c:pt>
                <c:pt idx="29494">
                  <c:v>-88.887</c:v>
                </c:pt>
                <c:pt idx="29495">
                  <c:v>-88.884999999999991</c:v>
                </c:pt>
                <c:pt idx="29496">
                  <c:v>-88.88300000000001</c:v>
                </c:pt>
                <c:pt idx="29497">
                  <c:v>-88.881</c:v>
                </c:pt>
                <c:pt idx="29498">
                  <c:v>-88.878999999999991</c:v>
                </c:pt>
                <c:pt idx="29499">
                  <c:v>-88.87700000000001</c:v>
                </c:pt>
                <c:pt idx="29500">
                  <c:v>-88.875</c:v>
                </c:pt>
                <c:pt idx="29501">
                  <c:v>-88.87299999999999</c:v>
                </c:pt>
                <c:pt idx="29502">
                  <c:v>-88.871000000000009</c:v>
                </c:pt>
                <c:pt idx="29503">
                  <c:v>-88.869</c:v>
                </c:pt>
                <c:pt idx="29504">
                  <c:v>-88.86699999999999</c:v>
                </c:pt>
                <c:pt idx="29505">
                  <c:v>-88.865000000000009</c:v>
                </c:pt>
                <c:pt idx="29506">
                  <c:v>-88.863</c:v>
                </c:pt>
                <c:pt idx="29507">
                  <c:v>-88.86099999999999</c:v>
                </c:pt>
                <c:pt idx="29508">
                  <c:v>-88.859000000000009</c:v>
                </c:pt>
                <c:pt idx="29509">
                  <c:v>-88.856999999999999</c:v>
                </c:pt>
                <c:pt idx="29510">
                  <c:v>-88.85499999999999</c:v>
                </c:pt>
                <c:pt idx="29511">
                  <c:v>-88.853000000000009</c:v>
                </c:pt>
                <c:pt idx="29512">
                  <c:v>-88.850999999999999</c:v>
                </c:pt>
                <c:pt idx="29513">
                  <c:v>-88.84899999999999</c:v>
                </c:pt>
                <c:pt idx="29514">
                  <c:v>-88.847000000000008</c:v>
                </c:pt>
                <c:pt idx="29515">
                  <c:v>-88.844999999999999</c:v>
                </c:pt>
                <c:pt idx="29516">
                  <c:v>-88.843000000000004</c:v>
                </c:pt>
                <c:pt idx="29517">
                  <c:v>-88.841000000000008</c:v>
                </c:pt>
                <c:pt idx="29518">
                  <c:v>-88.838999999999999</c:v>
                </c:pt>
                <c:pt idx="29519">
                  <c:v>-88.837000000000003</c:v>
                </c:pt>
                <c:pt idx="29520">
                  <c:v>-88.835000000000008</c:v>
                </c:pt>
                <c:pt idx="29521">
                  <c:v>-88.832999999999998</c:v>
                </c:pt>
                <c:pt idx="29522">
                  <c:v>-88.831000000000003</c:v>
                </c:pt>
                <c:pt idx="29523">
                  <c:v>-88.829000000000008</c:v>
                </c:pt>
                <c:pt idx="29524">
                  <c:v>-88.826999999999998</c:v>
                </c:pt>
                <c:pt idx="29525">
                  <c:v>-88.825000000000003</c:v>
                </c:pt>
                <c:pt idx="29526">
                  <c:v>-88.823000000000008</c:v>
                </c:pt>
                <c:pt idx="29527">
                  <c:v>-88.820999999999998</c:v>
                </c:pt>
                <c:pt idx="29528">
                  <c:v>-88.819000000000003</c:v>
                </c:pt>
                <c:pt idx="29529">
                  <c:v>-88.817000000000007</c:v>
                </c:pt>
                <c:pt idx="29530">
                  <c:v>-88.814999999999998</c:v>
                </c:pt>
                <c:pt idx="29531">
                  <c:v>-88.813000000000002</c:v>
                </c:pt>
                <c:pt idx="29532">
                  <c:v>-88.811000000000007</c:v>
                </c:pt>
                <c:pt idx="29533">
                  <c:v>-88.808999999999997</c:v>
                </c:pt>
                <c:pt idx="29534">
                  <c:v>-88.807000000000002</c:v>
                </c:pt>
                <c:pt idx="29535">
                  <c:v>-88.805000000000007</c:v>
                </c:pt>
                <c:pt idx="29536">
                  <c:v>-88.802999999999997</c:v>
                </c:pt>
                <c:pt idx="29537">
                  <c:v>-88.801000000000002</c:v>
                </c:pt>
                <c:pt idx="29538">
                  <c:v>-88.799000000000007</c:v>
                </c:pt>
                <c:pt idx="29539">
                  <c:v>-88.796999999999997</c:v>
                </c:pt>
                <c:pt idx="29540">
                  <c:v>-88.795000000000002</c:v>
                </c:pt>
                <c:pt idx="29541">
                  <c:v>-88.793000000000006</c:v>
                </c:pt>
                <c:pt idx="29542">
                  <c:v>-88.790999999999997</c:v>
                </c:pt>
                <c:pt idx="29543">
                  <c:v>-88.789000000000001</c:v>
                </c:pt>
                <c:pt idx="29544">
                  <c:v>-88.787000000000006</c:v>
                </c:pt>
                <c:pt idx="29545">
                  <c:v>-88.784999999999997</c:v>
                </c:pt>
                <c:pt idx="29546">
                  <c:v>-88.783000000000001</c:v>
                </c:pt>
                <c:pt idx="29547">
                  <c:v>-88.781000000000006</c:v>
                </c:pt>
                <c:pt idx="29548">
                  <c:v>-88.778999999999996</c:v>
                </c:pt>
                <c:pt idx="29549">
                  <c:v>-88.777000000000001</c:v>
                </c:pt>
                <c:pt idx="29550">
                  <c:v>-88.775000000000006</c:v>
                </c:pt>
                <c:pt idx="29551">
                  <c:v>-88.772999999999996</c:v>
                </c:pt>
                <c:pt idx="29552">
                  <c:v>-88.771000000000001</c:v>
                </c:pt>
                <c:pt idx="29553">
                  <c:v>-88.769000000000005</c:v>
                </c:pt>
                <c:pt idx="29554">
                  <c:v>-88.766999999999996</c:v>
                </c:pt>
                <c:pt idx="29555">
                  <c:v>-88.765000000000001</c:v>
                </c:pt>
                <c:pt idx="29556">
                  <c:v>-88.763000000000005</c:v>
                </c:pt>
                <c:pt idx="29557">
                  <c:v>-88.760999999999996</c:v>
                </c:pt>
                <c:pt idx="29558">
                  <c:v>-88.759</c:v>
                </c:pt>
                <c:pt idx="29559">
                  <c:v>-88.757000000000005</c:v>
                </c:pt>
                <c:pt idx="29560">
                  <c:v>-88.754999999999995</c:v>
                </c:pt>
                <c:pt idx="29561">
                  <c:v>-88.753</c:v>
                </c:pt>
                <c:pt idx="29562">
                  <c:v>-88.751000000000005</c:v>
                </c:pt>
                <c:pt idx="29563">
                  <c:v>-88.748999999999995</c:v>
                </c:pt>
                <c:pt idx="29564">
                  <c:v>-88.747</c:v>
                </c:pt>
                <c:pt idx="29565">
                  <c:v>-88.745000000000005</c:v>
                </c:pt>
                <c:pt idx="29566">
                  <c:v>-88.742999999999995</c:v>
                </c:pt>
                <c:pt idx="29567">
                  <c:v>-88.741</c:v>
                </c:pt>
                <c:pt idx="29568">
                  <c:v>-88.739000000000004</c:v>
                </c:pt>
                <c:pt idx="29569">
                  <c:v>-88.736999999999995</c:v>
                </c:pt>
                <c:pt idx="29570">
                  <c:v>-88.734999999999999</c:v>
                </c:pt>
                <c:pt idx="29571">
                  <c:v>-88.733000000000004</c:v>
                </c:pt>
                <c:pt idx="29572">
                  <c:v>-88.730999999999995</c:v>
                </c:pt>
                <c:pt idx="29573">
                  <c:v>-88.728999999999999</c:v>
                </c:pt>
                <c:pt idx="29574">
                  <c:v>-88.727000000000004</c:v>
                </c:pt>
                <c:pt idx="29575">
                  <c:v>-88.724999999999994</c:v>
                </c:pt>
                <c:pt idx="29576">
                  <c:v>-88.722999999999999</c:v>
                </c:pt>
                <c:pt idx="29577">
                  <c:v>-88.721000000000004</c:v>
                </c:pt>
                <c:pt idx="29578">
                  <c:v>-88.718999999999994</c:v>
                </c:pt>
                <c:pt idx="29579">
                  <c:v>-88.716999999999999</c:v>
                </c:pt>
                <c:pt idx="29580">
                  <c:v>-88.715000000000003</c:v>
                </c:pt>
                <c:pt idx="29581">
                  <c:v>-88.712999999999994</c:v>
                </c:pt>
                <c:pt idx="29582">
                  <c:v>-88.710999999999999</c:v>
                </c:pt>
                <c:pt idx="29583">
                  <c:v>-88.709000000000003</c:v>
                </c:pt>
                <c:pt idx="29584">
                  <c:v>-88.706999999999994</c:v>
                </c:pt>
                <c:pt idx="29585">
                  <c:v>-88.704999999999998</c:v>
                </c:pt>
                <c:pt idx="29586">
                  <c:v>-88.703000000000003</c:v>
                </c:pt>
                <c:pt idx="29587">
                  <c:v>-88.700999999999993</c:v>
                </c:pt>
                <c:pt idx="29588">
                  <c:v>-88.698999999999998</c:v>
                </c:pt>
                <c:pt idx="29589">
                  <c:v>-88.697000000000003</c:v>
                </c:pt>
                <c:pt idx="29590">
                  <c:v>-88.694999999999993</c:v>
                </c:pt>
                <c:pt idx="29591">
                  <c:v>-88.692999999999998</c:v>
                </c:pt>
                <c:pt idx="29592">
                  <c:v>-88.691000000000003</c:v>
                </c:pt>
                <c:pt idx="29593">
                  <c:v>-88.688999999999993</c:v>
                </c:pt>
                <c:pt idx="29594">
                  <c:v>-88.686999999999998</c:v>
                </c:pt>
                <c:pt idx="29595">
                  <c:v>-88.685000000000002</c:v>
                </c:pt>
                <c:pt idx="29596">
                  <c:v>-88.682999999999993</c:v>
                </c:pt>
                <c:pt idx="29597">
                  <c:v>-88.680999999999997</c:v>
                </c:pt>
                <c:pt idx="29598">
                  <c:v>-88.679000000000002</c:v>
                </c:pt>
                <c:pt idx="29599">
                  <c:v>-88.676999999999992</c:v>
                </c:pt>
                <c:pt idx="29600">
                  <c:v>-88.674999999999997</c:v>
                </c:pt>
                <c:pt idx="29601">
                  <c:v>-88.673000000000002</c:v>
                </c:pt>
                <c:pt idx="29602">
                  <c:v>-88.670999999999992</c:v>
                </c:pt>
                <c:pt idx="29603">
                  <c:v>-88.668999999999997</c:v>
                </c:pt>
                <c:pt idx="29604">
                  <c:v>-88.667000000000002</c:v>
                </c:pt>
                <c:pt idx="29605">
                  <c:v>-88.664999999999992</c:v>
                </c:pt>
                <c:pt idx="29606">
                  <c:v>-88.662999999999997</c:v>
                </c:pt>
                <c:pt idx="29607">
                  <c:v>-88.661000000000001</c:v>
                </c:pt>
                <c:pt idx="29608">
                  <c:v>-88.658999999999992</c:v>
                </c:pt>
                <c:pt idx="29609">
                  <c:v>-88.656999999999996</c:v>
                </c:pt>
                <c:pt idx="29610">
                  <c:v>-88.655000000000001</c:v>
                </c:pt>
                <c:pt idx="29611">
                  <c:v>-88.652999999999992</c:v>
                </c:pt>
                <c:pt idx="29612">
                  <c:v>-88.65100000000001</c:v>
                </c:pt>
                <c:pt idx="29613">
                  <c:v>-88.649000000000001</c:v>
                </c:pt>
                <c:pt idx="29614">
                  <c:v>-88.646999999999991</c:v>
                </c:pt>
                <c:pt idx="29615">
                  <c:v>-88.64500000000001</c:v>
                </c:pt>
                <c:pt idx="29616">
                  <c:v>-88.643000000000001</c:v>
                </c:pt>
                <c:pt idx="29617">
                  <c:v>-88.640999999999991</c:v>
                </c:pt>
                <c:pt idx="29618">
                  <c:v>-88.63900000000001</c:v>
                </c:pt>
                <c:pt idx="29619">
                  <c:v>-88.637</c:v>
                </c:pt>
                <c:pt idx="29620">
                  <c:v>-88.634999999999991</c:v>
                </c:pt>
                <c:pt idx="29621">
                  <c:v>-88.63300000000001</c:v>
                </c:pt>
                <c:pt idx="29622">
                  <c:v>-88.631</c:v>
                </c:pt>
                <c:pt idx="29623">
                  <c:v>-88.628999999999991</c:v>
                </c:pt>
                <c:pt idx="29624">
                  <c:v>-88.62700000000001</c:v>
                </c:pt>
                <c:pt idx="29625">
                  <c:v>-88.625</c:v>
                </c:pt>
                <c:pt idx="29626">
                  <c:v>-88.62299999999999</c:v>
                </c:pt>
                <c:pt idx="29627">
                  <c:v>-88.621000000000009</c:v>
                </c:pt>
                <c:pt idx="29628">
                  <c:v>-88.619</c:v>
                </c:pt>
                <c:pt idx="29629">
                  <c:v>-88.61699999999999</c:v>
                </c:pt>
                <c:pt idx="29630">
                  <c:v>-88.615000000000009</c:v>
                </c:pt>
                <c:pt idx="29631">
                  <c:v>-88.613</c:v>
                </c:pt>
                <c:pt idx="29632">
                  <c:v>-88.61099999999999</c:v>
                </c:pt>
                <c:pt idx="29633">
                  <c:v>-88.609000000000009</c:v>
                </c:pt>
                <c:pt idx="29634">
                  <c:v>-88.606999999999999</c:v>
                </c:pt>
                <c:pt idx="29635">
                  <c:v>-88.60499999999999</c:v>
                </c:pt>
                <c:pt idx="29636">
                  <c:v>-88.603000000000009</c:v>
                </c:pt>
                <c:pt idx="29637">
                  <c:v>-88.600999999999999</c:v>
                </c:pt>
                <c:pt idx="29638">
                  <c:v>-88.59899999999999</c:v>
                </c:pt>
                <c:pt idx="29639">
                  <c:v>-88.597000000000008</c:v>
                </c:pt>
                <c:pt idx="29640">
                  <c:v>-88.594999999999999</c:v>
                </c:pt>
                <c:pt idx="29641">
                  <c:v>-88.593000000000004</c:v>
                </c:pt>
                <c:pt idx="29642">
                  <c:v>-88.591000000000008</c:v>
                </c:pt>
                <c:pt idx="29643">
                  <c:v>-88.588999999999999</c:v>
                </c:pt>
                <c:pt idx="29644">
                  <c:v>-88.587000000000003</c:v>
                </c:pt>
                <c:pt idx="29645">
                  <c:v>-88.585000000000008</c:v>
                </c:pt>
                <c:pt idx="29646">
                  <c:v>-88.582999999999998</c:v>
                </c:pt>
                <c:pt idx="29647">
                  <c:v>-88.581000000000003</c:v>
                </c:pt>
                <c:pt idx="29648">
                  <c:v>-88.579000000000008</c:v>
                </c:pt>
                <c:pt idx="29649">
                  <c:v>-88.576999999999998</c:v>
                </c:pt>
                <c:pt idx="29650">
                  <c:v>-88.575000000000003</c:v>
                </c:pt>
                <c:pt idx="29651">
                  <c:v>-88.573000000000008</c:v>
                </c:pt>
                <c:pt idx="29652">
                  <c:v>-88.570999999999998</c:v>
                </c:pt>
                <c:pt idx="29653">
                  <c:v>-88.569000000000003</c:v>
                </c:pt>
                <c:pt idx="29654">
                  <c:v>-88.567000000000007</c:v>
                </c:pt>
                <c:pt idx="29655">
                  <c:v>-88.564999999999998</c:v>
                </c:pt>
                <c:pt idx="29656">
                  <c:v>-88.563000000000002</c:v>
                </c:pt>
                <c:pt idx="29657">
                  <c:v>-88.561000000000007</c:v>
                </c:pt>
                <c:pt idx="29658">
                  <c:v>-88.558999999999997</c:v>
                </c:pt>
                <c:pt idx="29659">
                  <c:v>-88.557000000000002</c:v>
                </c:pt>
                <c:pt idx="29660">
                  <c:v>-88.555000000000007</c:v>
                </c:pt>
                <c:pt idx="29661">
                  <c:v>-88.552999999999997</c:v>
                </c:pt>
                <c:pt idx="29662">
                  <c:v>-88.551000000000002</c:v>
                </c:pt>
                <c:pt idx="29663">
                  <c:v>-88.549000000000007</c:v>
                </c:pt>
                <c:pt idx="29664">
                  <c:v>-88.546999999999997</c:v>
                </c:pt>
                <c:pt idx="29665">
                  <c:v>-88.545000000000002</c:v>
                </c:pt>
                <c:pt idx="29666">
                  <c:v>-88.543000000000006</c:v>
                </c:pt>
                <c:pt idx="29667">
                  <c:v>-88.540999999999997</c:v>
                </c:pt>
                <c:pt idx="29668">
                  <c:v>-88.539000000000001</c:v>
                </c:pt>
                <c:pt idx="29669">
                  <c:v>-88.537000000000006</c:v>
                </c:pt>
                <c:pt idx="29670">
                  <c:v>-88.534999999999997</c:v>
                </c:pt>
                <c:pt idx="29671">
                  <c:v>-88.533000000000001</c:v>
                </c:pt>
                <c:pt idx="29672">
                  <c:v>-88.531000000000006</c:v>
                </c:pt>
                <c:pt idx="29673">
                  <c:v>-88.528999999999996</c:v>
                </c:pt>
                <c:pt idx="29674">
                  <c:v>-88.527000000000001</c:v>
                </c:pt>
                <c:pt idx="29675">
                  <c:v>-88.525000000000006</c:v>
                </c:pt>
                <c:pt idx="29676">
                  <c:v>-88.522999999999996</c:v>
                </c:pt>
                <c:pt idx="29677">
                  <c:v>-88.521000000000001</c:v>
                </c:pt>
                <c:pt idx="29678">
                  <c:v>-88.519000000000005</c:v>
                </c:pt>
                <c:pt idx="29679">
                  <c:v>-88.516999999999996</c:v>
                </c:pt>
                <c:pt idx="29680">
                  <c:v>-88.515000000000001</c:v>
                </c:pt>
                <c:pt idx="29681">
                  <c:v>-88.513000000000005</c:v>
                </c:pt>
                <c:pt idx="29682">
                  <c:v>-88.510999999999996</c:v>
                </c:pt>
                <c:pt idx="29683">
                  <c:v>-88.509</c:v>
                </c:pt>
                <c:pt idx="29684">
                  <c:v>-88.507000000000005</c:v>
                </c:pt>
                <c:pt idx="29685">
                  <c:v>-88.504999999999995</c:v>
                </c:pt>
                <c:pt idx="29686">
                  <c:v>-88.503</c:v>
                </c:pt>
                <c:pt idx="29687">
                  <c:v>-88.501000000000005</c:v>
                </c:pt>
                <c:pt idx="29688">
                  <c:v>-88.498999999999995</c:v>
                </c:pt>
                <c:pt idx="29689">
                  <c:v>-88.497</c:v>
                </c:pt>
                <c:pt idx="29690">
                  <c:v>-88.495000000000005</c:v>
                </c:pt>
                <c:pt idx="29691">
                  <c:v>-88.492999999999995</c:v>
                </c:pt>
                <c:pt idx="29692">
                  <c:v>-88.491</c:v>
                </c:pt>
                <c:pt idx="29693">
                  <c:v>-88.489000000000004</c:v>
                </c:pt>
                <c:pt idx="29694">
                  <c:v>-88.486999999999995</c:v>
                </c:pt>
                <c:pt idx="29695">
                  <c:v>-88.484999999999999</c:v>
                </c:pt>
                <c:pt idx="29696">
                  <c:v>-88.483000000000004</c:v>
                </c:pt>
                <c:pt idx="29697">
                  <c:v>-88.480999999999995</c:v>
                </c:pt>
                <c:pt idx="29698">
                  <c:v>-88.478999999999999</c:v>
                </c:pt>
                <c:pt idx="29699">
                  <c:v>-88.477000000000004</c:v>
                </c:pt>
                <c:pt idx="29700">
                  <c:v>-88.474999999999994</c:v>
                </c:pt>
                <c:pt idx="29701">
                  <c:v>-88.472999999999999</c:v>
                </c:pt>
                <c:pt idx="29702">
                  <c:v>-88.471000000000004</c:v>
                </c:pt>
                <c:pt idx="29703">
                  <c:v>-88.468999999999994</c:v>
                </c:pt>
                <c:pt idx="29704">
                  <c:v>-88.466999999999999</c:v>
                </c:pt>
                <c:pt idx="29705">
                  <c:v>-88.465000000000003</c:v>
                </c:pt>
                <c:pt idx="29706">
                  <c:v>-88.462999999999994</c:v>
                </c:pt>
                <c:pt idx="29707">
                  <c:v>-88.460999999999999</c:v>
                </c:pt>
                <c:pt idx="29708">
                  <c:v>-88.459000000000003</c:v>
                </c:pt>
                <c:pt idx="29709">
                  <c:v>-88.456999999999994</c:v>
                </c:pt>
                <c:pt idx="29710">
                  <c:v>-88.454999999999998</c:v>
                </c:pt>
                <c:pt idx="29711">
                  <c:v>-88.453000000000003</c:v>
                </c:pt>
                <c:pt idx="29712">
                  <c:v>-88.450999999999993</c:v>
                </c:pt>
                <c:pt idx="29713">
                  <c:v>-88.448999999999998</c:v>
                </c:pt>
                <c:pt idx="29714">
                  <c:v>-88.447000000000003</c:v>
                </c:pt>
                <c:pt idx="29715">
                  <c:v>-88.444999999999993</c:v>
                </c:pt>
                <c:pt idx="29716">
                  <c:v>-88.442999999999998</c:v>
                </c:pt>
                <c:pt idx="29717">
                  <c:v>-88.441000000000003</c:v>
                </c:pt>
                <c:pt idx="29718">
                  <c:v>-88.438999999999993</c:v>
                </c:pt>
                <c:pt idx="29719">
                  <c:v>-88.436999999999998</c:v>
                </c:pt>
                <c:pt idx="29720">
                  <c:v>-88.435000000000002</c:v>
                </c:pt>
                <c:pt idx="29721">
                  <c:v>-88.432999999999993</c:v>
                </c:pt>
                <c:pt idx="29722">
                  <c:v>-88.430999999999997</c:v>
                </c:pt>
                <c:pt idx="29723">
                  <c:v>-88.429000000000002</c:v>
                </c:pt>
                <c:pt idx="29724">
                  <c:v>-88.426999999999992</c:v>
                </c:pt>
                <c:pt idx="29725">
                  <c:v>-88.424999999999997</c:v>
                </c:pt>
                <c:pt idx="29726">
                  <c:v>-88.423000000000002</c:v>
                </c:pt>
                <c:pt idx="29727">
                  <c:v>-88.420999999999992</c:v>
                </c:pt>
                <c:pt idx="29728">
                  <c:v>-88.418999999999997</c:v>
                </c:pt>
                <c:pt idx="29729">
                  <c:v>-88.417000000000002</c:v>
                </c:pt>
                <c:pt idx="29730">
                  <c:v>-88.414999999999992</c:v>
                </c:pt>
                <c:pt idx="29731">
                  <c:v>-88.412999999999997</c:v>
                </c:pt>
                <c:pt idx="29732">
                  <c:v>-88.411000000000001</c:v>
                </c:pt>
                <c:pt idx="29733">
                  <c:v>-88.408999999999992</c:v>
                </c:pt>
                <c:pt idx="29734">
                  <c:v>-88.406999999999996</c:v>
                </c:pt>
                <c:pt idx="29735">
                  <c:v>-88.405000000000001</c:v>
                </c:pt>
                <c:pt idx="29736">
                  <c:v>-88.402999999999992</c:v>
                </c:pt>
                <c:pt idx="29737">
                  <c:v>-88.40100000000001</c:v>
                </c:pt>
                <c:pt idx="29738">
                  <c:v>-88.399000000000001</c:v>
                </c:pt>
                <c:pt idx="29739">
                  <c:v>-88.396999999999991</c:v>
                </c:pt>
                <c:pt idx="29740">
                  <c:v>-88.39500000000001</c:v>
                </c:pt>
                <c:pt idx="29741">
                  <c:v>-88.393000000000001</c:v>
                </c:pt>
                <c:pt idx="29742">
                  <c:v>-88.390999999999991</c:v>
                </c:pt>
                <c:pt idx="29743">
                  <c:v>-88.38900000000001</c:v>
                </c:pt>
                <c:pt idx="29744">
                  <c:v>-88.387</c:v>
                </c:pt>
                <c:pt idx="29745">
                  <c:v>-88.384999999999991</c:v>
                </c:pt>
                <c:pt idx="29746">
                  <c:v>-88.38300000000001</c:v>
                </c:pt>
                <c:pt idx="29747">
                  <c:v>-88.381</c:v>
                </c:pt>
                <c:pt idx="29748">
                  <c:v>-88.378999999999991</c:v>
                </c:pt>
                <c:pt idx="29749">
                  <c:v>-88.37700000000001</c:v>
                </c:pt>
                <c:pt idx="29750">
                  <c:v>-88.375</c:v>
                </c:pt>
                <c:pt idx="29751">
                  <c:v>-88.37299999999999</c:v>
                </c:pt>
                <c:pt idx="29752">
                  <c:v>-88.371000000000009</c:v>
                </c:pt>
                <c:pt idx="29753">
                  <c:v>-88.369</c:v>
                </c:pt>
                <c:pt idx="29754">
                  <c:v>-88.36699999999999</c:v>
                </c:pt>
                <c:pt idx="29755">
                  <c:v>-88.365000000000009</c:v>
                </c:pt>
                <c:pt idx="29756">
                  <c:v>-88.363</c:v>
                </c:pt>
                <c:pt idx="29757">
                  <c:v>-88.36099999999999</c:v>
                </c:pt>
                <c:pt idx="29758">
                  <c:v>-88.359000000000009</c:v>
                </c:pt>
                <c:pt idx="29759">
                  <c:v>-88.356999999999999</c:v>
                </c:pt>
                <c:pt idx="29760">
                  <c:v>-88.35499999999999</c:v>
                </c:pt>
                <c:pt idx="29761">
                  <c:v>-88.353000000000009</c:v>
                </c:pt>
                <c:pt idx="29762">
                  <c:v>-88.350999999999999</c:v>
                </c:pt>
                <c:pt idx="29763">
                  <c:v>-88.34899999999999</c:v>
                </c:pt>
                <c:pt idx="29764">
                  <c:v>-88.347000000000008</c:v>
                </c:pt>
                <c:pt idx="29765">
                  <c:v>-88.344999999999999</c:v>
                </c:pt>
                <c:pt idx="29766">
                  <c:v>-88.343000000000004</c:v>
                </c:pt>
                <c:pt idx="29767">
                  <c:v>-88.341000000000008</c:v>
                </c:pt>
                <c:pt idx="29768">
                  <c:v>-88.338999999999999</c:v>
                </c:pt>
                <c:pt idx="29769">
                  <c:v>-88.337000000000003</c:v>
                </c:pt>
                <c:pt idx="29770">
                  <c:v>-88.335000000000008</c:v>
                </c:pt>
                <c:pt idx="29771">
                  <c:v>-88.332999999999998</c:v>
                </c:pt>
                <c:pt idx="29772">
                  <c:v>-88.331000000000003</c:v>
                </c:pt>
                <c:pt idx="29773">
                  <c:v>-88.329000000000008</c:v>
                </c:pt>
                <c:pt idx="29774">
                  <c:v>-88.326999999999998</c:v>
                </c:pt>
                <c:pt idx="29775">
                  <c:v>-88.325000000000003</c:v>
                </c:pt>
                <c:pt idx="29776">
                  <c:v>-88.323000000000008</c:v>
                </c:pt>
                <c:pt idx="29777">
                  <c:v>-88.320999999999998</c:v>
                </c:pt>
                <c:pt idx="29778">
                  <c:v>-88.319000000000003</c:v>
                </c:pt>
                <c:pt idx="29779">
                  <c:v>-88.317000000000007</c:v>
                </c:pt>
                <c:pt idx="29780">
                  <c:v>-88.314999999999998</c:v>
                </c:pt>
                <c:pt idx="29781">
                  <c:v>-88.313000000000002</c:v>
                </c:pt>
                <c:pt idx="29782">
                  <c:v>-88.311000000000007</c:v>
                </c:pt>
                <c:pt idx="29783">
                  <c:v>-88.308999999999997</c:v>
                </c:pt>
                <c:pt idx="29784">
                  <c:v>-88.307000000000002</c:v>
                </c:pt>
                <c:pt idx="29785">
                  <c:v>-88.305000000000007</c:v>
                </c:pt>
                <c:pt idx="29786">
                  <c:v>-88.302999999999997</c:v>
                </c:pt>
                <c:pt idx="29787">
                  <c:v>-88.301000000000002</c:v>
                </c:pt>
                <c:pt idx="29788">
                  <c:v>-88.299000000000007</c:v>
                </c:pt>
                <c:pt idx="29789">
                  <c:v>-88.296999999999997</c:v>
                </c:pt>
                <c:pt idx="29790">
                  <c:v>-88.295000000000002</c:v>
                </c:pt>
                <c:pt idx="29791">
                  <c:v>-88.293000000000006</c:v>
                </c:pt>
                <c:pt idx="29792">
                  <c:v>-88.290999999999997</c:v>
                </c:pt>
                <c:pt idx="29793">
                  <c:v>-88.289000000000001</c:v>
                </c:pt>
                <c:pt idx="29794">
                  <c:v>-88.287000000000006</c:v>
                </c:pt>
                <c:pt idx="29795">
                  <c:v>-88.284999999999997</c:v>
                </c:pt>
                <c:pt idx="29796">
                  <c:v>-88.283000000000001</c:v>
                </c:pt>
                <c:pt idx="29797">
                  <c:v>-88.281000000000006</c:v>
                </c:pt>
                <c:pt idx="29798">
                  <c:v>-88.278999999999996</c:v>
                </c:pt>
                <c:pt idx="29799">
                  <c:v>-88.277000000000001</c:v>
                </c:pt>
                <c:pt idx="29800">
                  <c:v>-88.275000000000006</c:v>
                </c:pt>
                <c:pt idx="29801">
                  <c:v>-88.272999999999996</c:v>
                </c:pt>
                <c:pt idx="29802">
                  <c:v>-88.271000000000001</c:v>
                </c:pt>
                <c:pt idx="29803">
                  <c:v>-88.269000000000005</c:v>
                </c:pt>
                <c:pt idx="29804">
                  <c:v>-88.266999999999996</c:v>
                </c:pt>
                <c:pt idx="29805">
                  <c:v>-88.265000000000001</c:v>
                </c:pt>
                <c:pt idx="29806">
                  <c:v>-88.263000000000005</c:v>
                </c:pt>
                <c:pt idx="29807">
                  <c:v>-88.260999999999996</c:v>
                </c:pt>
                <c:pt idx="29808">
                  <c:v>-88.259</c:v>
                </c:pt>
                <c:pt idx="29809">
                  <c:v>-88.257000000000005</c:v>
                </c:pt>
                <c:pt idx="29810">
                  <c:v>-88.254999999999995</c:v>
                </c:pt>
                <c:pt idx="29811">
                  <c:v>-88.253</c:v>
                </c:pt>
                <c:pt idx="29812">
                  <c:v>-88.251000000000005</c:v>
                </c:pt>
                <c:pt idx="29813">
                  <c:v>-88.248999999999995</c:v>
                </c:pt>
                <c:pt idx="29814">
                  <c:v>-88.247</c:v>
                </c:pt>
                <c:pt idx="29815">
                  <c:v>-88.245000000000005</c:v>
                </c:pt>
                <c:pt idx="29816">
                  <c:v>-88.242999999999995</c:v>
                </c:pt>
                <c:pt idx="29817">
                  <c:v>-88.241</c:v>
                </c:pt>
                <c:pt idx="29818">
                  <c:v>-88.239000000000004</c:v>
                </c:pt>
                <c:pt idx="29819">
                  <c:v>-88.236999999999995</c:v>
                </c:pt>
                <c:pt idx="29820">
                  <c:v>-88.234999999999999</c:v>
                </c:pt>
                <c:pt idx="29821">
                  <c:v>-88.233000000000004</c:v>
                </c:pt>
                <c:pt idx="29822">
                  <c:v>-88.230999999999995</c:v>
                </c:pt>
                <c:pt idx="29823">
                  <c:v>-88.228999999999999</c:v>
                </c:pt>
                <c:pt idx="29824">
                  <c:v>-88.227000000000004</c:v>
                </c:pt>
                <c:pt idx="29825">
                  <c:v>-88.224999999999994</c:v>
                </c:pt>
                <c:pt idx="29826">
                  <c:v>-88.222999999999999</c:v>
                </c:pt>
                <c:pt idx="29827">
                  <c:v>-88.221000000000004</c:v>
                </c:pt>
                <c:pt idx="29828">
                  <c:v>-88.218999999999994</c:v>
                </c:pt>
                <c:pt idx="29829">
                  <c:v>-88.216999999999999</c:v>
                </c:pt>
                <c:pt idx="29830">
                  <c:v>-88.215000000000003</c:v>
                </c:pt>
                <c:pt idx="29831">
                  <c:v>-88.212999999999994</c:v>
                </c:pt>
                <c:pt idx="29832">
                  <c:v>-88.210999999999999</c:v>
                </c:pt>
                <c:pt idx="29833">
                  <c:v>-88.209000000000003</c:v>
                </c:pt>
                <c:pt idx="29834">
                  <c:v>-88.206999999999994</c:v>
                </c:pt>
                <c:pt idx="29835">
                  <c:v>-88.204999999999998</c:v>
                </c:pt>
                <c:pt idx="29836">
                  <c:v>-88.203000000000003</c:v>
                </c:pt>
                <c:pt idx="29837">
                  <c:v>-88.200999999999993</c:v>
                </c:pt>
                <c:pt idx="29838">
                  <c:v>-88.198999999999998</c:v>
                </c:pt>
                <c:pt idx="29839">
                  <c:v>-88.197000000000003</c:v>
                </c:pt>
                <c:pt idx="29840">
                  <c:v>-88.194999999999993</c:v>
                </c:pt>
                <c:pt idx="29841">
                  <c:v>-88.192999999999998</c:v>
                </c:pt>
                <c:pt idx="29842">
                  <c:v>-88.191000000000003</c:v>
                </c:pt>
                <c:pt idx="29843">
                  <c:v>-88.188999999999993</c:v>
                </c:pt>
                <c:pt idx="29844">
                  <c:v>-88.186999999999998</c:v>
                </c:pt>
                <c:pt idx="29845">
                  <c:v>-88.185000000000002</c:v>
                </c:pt>
                <c:pt idx="29846">
                  <c:v>-88.182999999999993</c:v>
                </c:pt>
                <c:pt idx="29847">
                  <c:v>-88.180999999999997</c:v>
                </c:pt>
                <c:pt idx="29848">
                  <c:v>-88.179000000000002</c:v>
                </c:pt>
                <c:pt idx="29849">
                  <c:v>-88.176999999999992</c:v>
                </c:pt>
                <c:pt idx="29850">
                  <c:v>-88.174999999999997</c:v>
                </c:pt>
                <c:pt idx="29851">
                  <c:v>-88.173000000000002</c:v>
                </c:pt>
                <c:pt idx="29852">
                  <c:v>-88.170999999999992</c:v>
                </c:pt>
                <c:pt idx="29853">
                  <c:v>-88.168999999999997</c:v>
                </c:pt>
                <c:pt idx="29854">
                  <c:v>-88.167000000000002</c:v>
                </c:pt>
                <c:pt idx="29855">
                  <c:v>-88.164999999999992</c:v>
                </c:pt>
                <c:pt idx="29856">
                  <c:v>-88.162999999999997</c:v>
                </c:pt>
                <c:pt idx="29857">
                  <c:v>-88.161000000000001</c:v>
                </c:pt>
                <c:pt idx="29858">
                  <c:v>-88.158999999999992</c:v>
                </c:pt>
                <c:pt idx="29859">
                  <c:v>-88.156999999999996</c:v>
                </c:pt>
                <c:pt idx="29860">
                  <c:v>-88.155000000000001</c:v>
                </c:pt>
                <c:pt idx="29861">
                  <c:v>-88.152999999999992</c:v>
                </c:pt>
                <c:pt idx="29862">
                  <c:v>-88.15100000000001</c:v>
                </c:pt>
                <c:pt idx="29863">
                  <c:v>-88.149000000000001</c:v>
                </c:pt>
                <c:pt idx="29864">
                  <c:v>-88.146999999999991</c:v>
                </c:pt>
                <c:pt idx="29865">
                  <c:v>-88.14500000000001</c:v>
                </c:pt>
                <c:pt idx="29866">
                  <c:v>-88.143000000000001</c:v>
                </c:pt>
                <c:pt idx="29867">
                  <c:v>-88.140999999999991</c:v>
                </c:pt>
                <c:pt idx="29868">
                  <c:v>-88.13900000000001</c:v>
                </c:pt>
                <c:pt idx="29869">
                  <c:v>-88.137</c:v>
                </c:pt>
                <c:pt idx="29870">
                  <c:v>-88.134999999999991</c:v>
                </c:pt>
                <c:pt idx="29871">
                  <c:v>-88.13300000000001</c:v>
                </c:pt>
                <c:pt idx="29872">
                  <c:v>-88.131</c:v>
                </c:pt>
                <c:pt idx="29873">
                  <c:v>-88.128999999999991</c:v>
                </c:pt>
                <c:pt idx="29874">
                  <c:v>-88.12700000000001</c:v>
                </c:pt>
                <c:pt idx="29875">
                  <c:v>-88.125</c:v>
                </c:pt>
                <c:pt idx="29876">
                  <c:v>-88.12299999999999</c:v>
                </c:pt>
                <c:pt idx="29877">
                  <c:v>-88.121000000000009</c:v>
                </c:pt>
                <c:pt idx="29878">
                  <c:v>-88.119</c:v>
                </c:pt>
                <c:pt idx="29879">
                  <c:v>-88.11699999999999</c:v>
                </c:pt>
                <c:pt idx="29880">
                  <c:v>-88.115000000000009</c:v>
                </c:pt>
                <c:pt idx="29881">
                  <c:v>-88.113</c:v>
                </c:pt>
                <c:pt idx="29882">
                  <c:v>-88.11099999999999</c:v>
                </c:pt>
                <c:pt idx="29883">
                  <c:v>-88.109000000000009</c:v>
                </c:pt>
                <c:pt idx="29884">
                  <c:v>-88.106999999999999</c:v>
                </c:pt>
                <c:pt idx="29885">
                  <c:v>-88.10499999999999</c:v>
                </c:pt>
                <c:pt idx="29886">
                  <c:v>-88.103000000000009</c:v>
                </c:pt>
                <c:pt idx="29887">
                  <c:v>-88.100999999999999</c:v>
                </c:pt>
                <c:pt idx="29888">
                  <c:v>-88.09899999999999</c:v>
                </c:pt>
                <c:pt idx="29889">
                  <c:v>-88.097000000000008</c:v>
                </c:pt>
                <c:pt idx="29890">
                  <c:v>-88.094999999999999</c:v>
                </c:pt>
                <c:pt idx="29891">
                  <c:v>-88.093000000000004</c:v>
                </c:pt>
                <c:pt idx="29892">
                  <c:v>-88.091000000000008</c:v>
                </c:pt>
                <c:pt idx="29893">
                  <c:v>-88.088999999999999</c:v>
                </c:pt>
                <c:pt idx="29894">
                  <c:v>-88.087000000000003</c:v>
                </c:pt>
                <c:pt idx="29895">
                  <c:v>-88.085000000000008</c:v>
                </c:pt>
                <c:pt idx="29896">
                  <c:v>-88.082999999999998</c:v>
                </c:pt>
                <c:pt idx="29897">
                  <c:v>-88.081000000000003</c:v>
                </c:pt>
                <c:pt idx="29898">
                  <c:v>-88.079000000000008</c:v>
                </c:pt>
                <c:pt idx="29899">
                  <c:v>-88.076999999999998</c:v>
                </c:pt>
                <c:pt idx="29900">
                  <c:v>-88.075000000000003</c:v>
                </c:pt>
                <c:pt idx="29901">
                  <c:v>-88.073000000000008</c:v>
                </c:pt>
                <c:pt idx="29902">
                  <c:v>-88.070999999999998</c:v>
                </c:pt>
                <c:pt idx="29903">
                  <c:v>-88.069000000000003</c:v>
                </c:pt>
                <c:pt idx="29904">
                  <c:v>-88.067000000000007</c:v>
                </c:pt>
                <c:pt idx="29905">
                  <c:v>-88.064999999999998</c:v>
                </c:pt>
                <c:pt idx="29906">
                  <c:v>-88.063000000000002</c:v>
                </c:pt>
                <c:pt idx="29907">
                  <c:v>-88.061000000000007</c:v>
                </c:pt>
                <c:pt idx="29908">
                  <c:v>-88.058999999999997</c:v>
                </c:pt>
                <c:pt idx="29909">
                  <c:v>-88.057000000000002</c:v>
                </c:pt>
                <c:pt idx="29910">
                  <c:v>-88.055000000000007</c:v>
                </c:pt>
                <c:pt idx="29911">
                  <c:v>-88.052999999999997</c:v>
                </c:pt>
                <c:pt idx="29912">
                  <c:v>-88.051000000000002</c:v>
                </c:pt>
                <c:pt idx="29913">
                  <c:v>-88.049000000000007</c:v>
                </c:pt>
                <c:pt idx="29914">
                  <c:v>-88.046999999999997</c:v>
                </c:pt>
                <c:pt idx="29915">
                  <c:v>-88.045000000000002</c:v>
                </c:pt>
                <c:pt idx="29916">
                  <c:v>-88.043000000000006</c:v>
                </c:pt>
                <c:pt idx="29917">
                  <c:v>-88.040999999999997</c:v>
                </c:pt>
                <c:pt idx="29918">
                  <c:v>-88.039000000000001</c:v>
                </c:pt>
                <c:pt idx="29919">
                  <c:v>-88.037000000000006</c:v>
                </c:pt>
                <c:pt idx="29920">
                  <c:v>-88.034999999999997</c:v>
                </c:pt>
                <c:pt idx="29921">
                  <c:v>-88.033000000000001</c:v>
                </c:pt>
                <c:pt idx="29922">
                  <c:v>-88.031000000000006</c:v>
                </c:pt>
                <c:pt idx="29923">
                  <c:v>-88.028999999999996</c:v>
                </c:pt>
                <c:pt idx="29924">
                  <c:v>-88.027000000000001</c:v>
                </c:pt>
                <c:pt idx="29925">
                  <c:v>-88.025000000000006</c:v>
                </c:pt>
                <c:pt idx="29926">
                  <c:v>-88.022999999999996</c:v>
                </c:pt>
                <c:pt idx="29927">
                  <c:v>-88.021000000000001</c:v>
                </c:pt>
                <c:pt idx="29928">
                  <c:v>-88.019000000000005</c:v>
                </c:pt>
                <c:pt idx="29929">
                  <c:v>-88.016999999999996</c:v>
                </c:pt>
                <c:pt idx="29930">
                  <c:v>-88.015000000000001</c:v>
                </c:pt>
                <c:pt idx="29931">
                  <c:v>-88.013000000000005</c:v>
                </c:pt>
                <c:pt idx="29932">
                  <c:v>-88.010999999999996</c:v>
                </c:pt>
                <c:pt idx="29933">
                  <c:v>-88.009</c:v>
                </c:pt>
                <c:pt idx="29934">
                  <c:v>-88.007000000000005</c:v>
                </c:pt>
                <c:pt idx="29935">
                  <c:v>-88.004999999999995</c:v>
                </c:pt>
                <c:pt idx="29936">
                  <c:v>-88.003</c:v>
                </c:pt>
                <c:pt idx="29937">
                  <c:v>-88.001000000000005</c:v>
                </c:pt>
                <c:pt idx="29938">
                  <c:v>-87.998999999999995</c:v>
                </c:pt>
                <c:pt idx="29939">
                  <c:v>-87.997</c:v>
                </c:pt>
                <c:pt idx="29940">
                  <c:v>-87.995000000000005</c:v>
                </c:pt>
                <c:pt idx="29941">
                  <c:v>-87.992999999999995</c:v>
                </c:pt>
                <c:pt idx="29942">
                  <c:v>-87.991</c:v>
                </c:pt>
                <c:pt idx="29943">
                  <c:v>-87.989000000000004</c:v>
                </c:pt>
                <c:pt idx="29944">
                  <c:v>-87.986999999999995</c:v>
                </c:pt>
                <c:pt idx="29945">
                  <c:v>-87.984999999999999</c:v>
                </c:pt>
                <c:pt idx="29946">
                  <c:v>-87.983000000000004</c:v>
                </c:pt>
                <c:pt idx="29947">
                  <c:v>-87.980999999999995</c:v>
                </c:pt>
                <c:pt idx="29948">
                  <c:v>-87.978999999999999</c:v>
                </c:pt>
                <c:pt idx="29949">
                  <c:v>-87.977000000000004</c:v>
                </c:pt>
                <c:pt idx="29950">
                  <c:v>-87.974999999999994</c:v>
                </c:pt>
                <c:pt idx="29951">
                  <c:v>-87.972999999999999</c:v>
                </c:pt>
                <c:pt idx="29952">
                  <c:v>-87.971000000000004</c:v>
                </c:pt>
                <c:pt idx="29953">
                  <c:v>-87.968999999999994</c:v>
                </c:pt>
                <c:pt idx="29954">
                  <c:v>-87.966999999999999</c:v>
                </c:pt>
                <c:pt idx="29955">
                  <c:v>-87.965000000000003</c:v>
                </c:pt>
                <c:pt idx="29956">
                  <c:v>-87.962999999999994</c:v>
                </c:pt>
                <c:pt idx="29957">
                  <c:v>-87.960999999999999</c:v>
                </c:pt>
                <c:pt idx="29958">
                  <c:v>-87.959000000000003</c:v>
                </c:pt>
                <c:pt idx="29959">
                  <c:v>-87.956999999999994</c:v>
                </c:pt>
                <c:pt idx="29960">
                  <c:v>-87.954999999999998</c:v>
                </c:pt>
                <c:pt idx="29961">
                  <c:v>-87.953000000000003</c:v>
                </c:pt>
                <c:pt idx="29962">
                  <c:v>-87.950999999999993</c:v>
                </c:pt>
                <c:pt idx="29963">
                  <c:v>-87.948999999999998</c:v>
                </c:pt>
                <c:pt idx="29964">
                  <c:v>-87.947000000000003</c:v>
                </c:pt>
                <c:pt idx="29965">
                  <c:v>-87.944999999999993</c:v>
                </c:pt>
                <c:pt idx="29966">
                  <c:v>-87.942999999999998</c:v>
                </c:pt>
                <c:pt idx="29967">
                  <c:v>-87.941000000000003</c:v>
                </c:pt>
                <c:pt idx="29968">
                  <c:v>-87.938999999999993</c:v>
                </c:pt>
                <c:pt idx="29969">
                  <c:v>-87.936999999999998</c:v>
                </c:pt>
                <c:pt idx="29970">
                  <c:v>-87.935000000000002</c:v>
                </c:pt>
                <c:pt idx="29971">
                  <c:v>-87.932999999999993</c:v>
                </c:pt>
                <c:pt idx="29972">
                  <c:v>-87.930999999999997</c:v>
                </c:pt>
                <c:pt idx="29973">
                  <c:v>-87.929000000000002</c:v>
                </c:pt>
                <c:pt idx="29974">
                  <c:v>-87.926999999999992</c:v>
                </c:pt>
                <c:pt idx="29975">
                  <c:v>-87.924999999999997</c:v>
                </c:pt>
                <c:pt idx="29976">
                  <c:v>-87.923000000000002</c:v>
                </c:pt>
                <c:pt idx="29977">
                  <c:v>-87.920999999999992</c:v>
                </c:pt>
                <c:pt idx="29978">
                  <c:v>-87.918999999999997</c:v>
                </c:pt>
                <c:pt idx="29979">
                  <c:v>-87.917000000000002</c:v>
                </c:pt>
                <c:pt idx="29980">
                  <c:v>-87.914999999999992</c:v>
                </c:pt>
                <c:pt idx="29981">
                  <c:v>-87.912999999999997</c:v>
                </c:pt>
                <c:pt idx="29982">
                  <c:v>-87.911000000000001</c:v>
                </c:pt>
                <c:pt idx="29983">
                  <c:v>-87.908999999999992</c:v>
                </c:pt>
                <c:pt idx="29984">
                  <c:v>-87.906999999999996</c:v>
                </c:pt>
                <c:pt idx="29985">
                  <c:v>-87.905000000000001</c:v>
                </c:pt>
                <c:pt idx="29986">
                  <c:v>-87.902999999999992</c:v>
                </c:pt>
                <c:pt idx="29987">
                  <c:v>-87.90100000000001</c:v>
                </c:pt>
                <c:pt idx="29988">
                  <c:v>-87.899000000000001</c:v>
                </c:pt>
                <c:pt idx="29989">
                  <c:v>-87.896999999999991</c:v>
                </c:pt>
                <c:pt idx="29990">
                  <c:v>-87.89500000000001</c:v>
                </c:pt>
                <c:pt idx="29991">
                  <c:v>-87.893000000000001</c:v>
                </c:pt>
                <c:pt idx="29992">
                  <c:v>-87.890999999999991</c:v>
                </c:pt>
                <c:pt idx="29993">
                  <c:v>-87.88900000000001</c:v>
                </c:pt>
                <c:pt idx="29994">
                  <c:v>-87.887</c:v>
                </c:pt>
                <c:pt idx="29995">
                  <c:v>-87.884999999999991</c:v>
                </c:pt>
                <c:pt idx="29996">
                  <c:v>-87.88300000000001</c:v>
                </c:pt>
                <c:pt idx="29997">
                  <c:v>-87.881</c:v>
                </c:pt>
                <c:pt idx="29998">
                  <c:v>-87.878999999999991</c:v>
                </c:pt>
                <c:pt idx="29999">
                  <c:v>-87.87700000000001</c:v>
                </c:pt>
                <c:pt idx="30000">
                  <c:v>-87.875</c:v>
                </c:pt>
                <c:pt idx="30001">
                  <c:v>-87.87299999999999</c:v>
                </c:pt>
                <c:pt idx="30002">
                  <c:v>-87.871000000000009</c:v>
                </c:pt>
                <c:pt idx="30003">
                  <c:v>-87.869</c:v>
                </c:pt>
                <c:pt idx="30004">
                  <c:v>-87.86699999999999</c:v>
                </c:pt>
                <c:pt idx="30005">
                  <c:v>-87.865000000000009</c:v>
                </c:pt>
                <c:pt idx="30006">
                  <c:v>-87.863</c:v>
                </c:pt>
                <c:pt idx="30007">
                  <c:v>-87.86099999999999</c:v>
                </c:pt>
                <c:pt idx="30008">
                  <c:v>-87.859000000000009</c:v>
                </c:pt>
                <c:pt idx="30009">
                  <c:v>-87.856999999999999</c:v>
                </c:pt>
                <c:pt idx="30010">
                  <c:v>-87.85499999999999</c:v>
                </c:pt>
                <c:pt idx="30011">
                  <c:v>-87.853000000000009</c:v>
                </c:pt>
                <c:pt idx="30012">
                  <c:v>-87.850999999999999</c:v>
                </c:pt>
                <c:pt idx="30013">
                  <c:v>-87.84899999999999</c:v>
                </c:pt>
                <c:pt idx="30014">
                  <c:v>-87.847000000000008</c:v>
                </c:pt>
                <c:pt idx="30015">
                  <c:v>-87.844999999999999</c:v>
                </c:pt>
                <c:pt idx="30016">
                  <c:v>-87.843000000000004</c:v>
                </c:pt>
                <c:pt idx="30017">
                  <c:v>-87.841000000000008</c:v>
                </c:pt>
                <c:pt idx="30018">
                  <c:v>-87.838999999999999</c:v>
                </c:pt>
                <c:pt idx="30019">
                  <c:v>-87.837000000000003</c:v>
                </c:pt>
                <c:pt idx="30020">
                  <c:v>-87.835000000000008</c:v>
                </c:pt>
                <c:pt idx="30021">
                  <c:v>-87.832999999999998</c:v>
                </c:pt>
                <c:pt idx="30022">
                  <c:v>-87.831000000000003</c:v>
                </c:pt>
                <c:pt idx="30023">
                  <c:v>-87.829000000000008</c:v>
                </c:pt>
                <c:pt idx="30024">
                  <c:v>-87.826999999999998</c:v>
                </c:pt>
                <c:pt idx="30025">
                  <c:v>-87.825000000000003</c:v>
                </c:pt>
                <c:pt idx="30026">
                  <c:v>-87.823000000000008</c:v>
                </c:pt>
                <c:pt idx="30027">
                  <c:v>-87.820999999999998</c:v>
                </c:pt>
                <c:pt idx="30028">
                  <c:v>-87.819000000000003</c:v>
                </c:pt>
                <c:pt idx="30029">
                  <c:v>-87.817000000000007</c:v>
                </c:pt>
                <c:pt idx="30030">
                  <c:v>-87.814999999999998</c:v>
                </c:pt>
                <c:pt idx="30031">
                  <c:v>-87.813000000000002</c:v>
                </c:pt>
                <c:pt idx="30032">
                  <c:v>-87.811000000000007</c:v>
                </c:pt>
                <c:pt idx="30033">
                  <c:v>-87.808999999999997</c:v>
                </c:pt>
                <c:pt idx="30034">
                  <c:v>-87.807000000000002</c:v>
                </c:pt>
                <c:pt idx="30035">
                  <c:v>-87.805000000000007</c:v>
                </c:pt>
                <c:pt idx="30036">
                  <c:v>-87.802999999999997</c:v>
                </c:pt>
                <c:pt idx="30037">
                  <c:v>-87.801000000000002</c:v>
                </c:pt>
                <c:pt idx="30038">
                  <c:v>-87.799000000000007</c:v>
                </c:pt>
                <c:pt idx="30039">
                  <c:v>-87.796999999999997</c:v>
                </c:pt>
                <c:pt idx="30040">
                  <c:v>-87.795000000000002</c:v>
                </c:pt>
                <c:pt idx="30041">
                  <c:v>-87.793000000000006</c:v>
                </c:pt>
                <c:pt idx="30042">
                  <c:v>-87.790999999999997</c:v>
                </c:pt>
                <c:pt idx="30043">
                  <c:v>-87.789000000000001</c:v>
                </c:pt>
                <c:pt idx="30044">
                  <c:v>-87.787000000000006</c:v>
                </c:pt>
                <c:pt idx="30045">
                  <c:v>-87.784999999999997</c:v>
                </c:pt>
                <c:pt idx="30046">
                  <c:v>-87.783000000000001</c:v>
                </c:pt>
                <c:pt idx="30047">
                  <c:v>-87.781000000000006</c:v>
                </c:pt>
                <c:pt idx="30048">
                  <c:v>-87.778999999999996</c:v>
                </c:pt>
                <c:pt idx="30049">
                  <c:v>-87.777000000000001</c:v>
                </c:pt>
                <c:pt idx="30050">
                  <c:v>-87.775000000000006</c:v>
                </c:pt>
                <c:pt idx="30051">
                  <c:v>-87.772999999999996</c:v>
                </c:pt>
                <c:pt idx="30052">
                  <c:v>-87.771000000000001</c:v>
                </c:pt>
                <c:pt idx="30053">
                  <c:v>-87.769000000000005</c:v>
                </c:pt>
                <c:pt idx="30054">
                  <c:v>-87.766999999999996</c:v>
                </c:pt>
                <c:pt idx="30055">
                  <c:v>-87.765000000000001</c:v>
                </c:pt>
                <c:pt idx="30056">
                  <c:v>-87.763000000000005</c:v>
                </c:pt>
                <c:pt idx="30057">
                  <c:v>-87.760999999999996</c:v>
                </c:pt>
                <c:pt idx="30058">
                  <c:v>-87.759</c:v>
                </c:pt>
                <c:pt idx="30059">
                  <c:v>-87.757000000000005</c:v>
                </c:pt>
                <c:pt idx="30060">
                  <c:v>-87.754999999999995</c:v>
                </c:pt>
                <c:pt idx="30061">
                  <c:v>-87.753</c:v>
                </c:pt>
                <c:pt idx="30062">
                  <c:v>-87.751000000000005</c:v>
                </c:pt>
                <c:pt idx="30063">
                  <c:v>-87.748999999999995</c:v>
                </c:pt>
                <c:pt idx="30064">
                  <c:v>-87.747</c:v>
                </c:pt>
                <c:pt idx="30065">
                  <c:v>-87.745000000000005</c:v>
                </c:pt>
                <c:pt idx="30066">
                  <c:v>-87.742999999999995</c:v>
                </c:pt>
                <c:pt idx="30067">
                  <c:v>-87.741</c:v>
                </c:pt>
                <c:pt idx="30068">
                  <c:v>-87.739000000000004</c:v>
                </c:pt>
                <c:pt idx="30069">
                  <c:v>-87.736999999999995</c:v>
                </c:pt>
                <c:pt idx="30070">
                  <c:v>-87.734999999999999</c:v>
                </c:pt>
                <c:pt idx="30071">
                  <c:v>-87.733000000000004</c:v>
                </c:pt>
                <c:pt idx="30072">
                  <c:v>-87.730999999999995</c:v>
                </c:pt>
                <c:pt idx="30073">
                  <c:v>-87.728999999999999</c:v>
                </c:pt>
                <c:pt idx="30074">
                  <c:v>-87.727000000000004</c:v>
                </c:pt>
                <c:pt idx="30075">
                  <c:v>-87.724999999999994</c:v>
                </c:pt>
                <c:pt idx="30076">
                  <c:v>-87.722999999999999</c:v>
                </c:pt>
                <c:pt idx="30077">
                  <c:v>-87.721000000000004</c:v>
                </c:pt>
                <c:pt idx="30078">
                  <c:v>-87.718999999999994</c:v>
                </c:pt>
                <c:pt idx="30079">
                  <c:v>-87.716999999999999</c:v>
                </c:pt>
                <c:pt idx="30080">
                  <c:v>-87.715000000000003</c:v>
                </c:pt>
                <c:pt idx="30081">
                  <c:v>-87.712999999999994</c:v>
                </c:pt>
                <c:pt idx="30082">
                  <c:v>-87.710999999999999</c:v>
                </c:pt>
                <c:pt idx="30083">
                  <c:v>-87.709000000000003</c:v>
                </c:pt>
                <c:pt idx="30084">
                  <c:v>-87.706999999999994</c:v>
                </c:pt>
                <c:pt idx="30085">
                  <c:v>-87.704999999999998</c:v>
                </c:pt>
                <c:pt idx="30086">
                  <c:v>-87.703000000000003</c:v>
                </c:pt>
                <c:pt idx="30087">
                  <c:v>-87.700999999999993</c:v>
                </c:pt>
                <c:pt idx="30088">
                  <c:v>-87.698999999999998</c:v>
                </c:pt>
                <c:pt idx="30089">
                  <c:v>-87.697000000000003</c:v>
                </c:pt>
                <c:pt idx="30090">
                  <c:v>-87.694999999999993</c:v>
                </c:pt>
                <c:pt idx="30091">
                  <c:v>-87.692999999999998</c:v>
                </c:pt>
                <c:pt idx="30092">
                  <c:v>-87.691000000000003</c:v>
                </c:pt>
                <c:pt idx="30093">
                  <c:v>-87.688999999999993</c:v>
                </c:pt>
                <c:pt idx="30094">
                  <c:v>-87.686999999999998</c:v>
                </c:pt>
                <c:pt idx="30095">
                  <c:v>-87.685000000000002</c:v>
                </c:pt>
                <c:pt idx="30096">
                  <c:v>-87.682999999999993</c:v>
                </c:pt>
                <c:pt idx="30097">
                  <c:v>-87.680999999999997</c:v>
                </c:pt>
                <c:pt idx="30098">
                  <c:v>-87.679000000000002</c:v>
                </c:pt>
                <c:pt idx="30099">
                  <c:v>-87.676999999999992</c:v>
                </c:pt>
                <c:pt idx="30100">
                  <c:v>-87.674999999999997</c:v>
                </c:pt>
                <c:pt idx="30101">
                  <c:v>-87.673000000000002</c:v>
                </c:pt>
                <c:pt idx="30102">
                  <c:v>-87.670999999999992</c:v>
                </c:pt>
                <c:pt idx="30103">
                  <c:v>-87.668999999999997</c:v>
                </c:pt>
                <c:pt idx="30104">
                  <c:v>-87.667000000000002</c:v>
                </c:pt>
                <c:pt idx="30105">
                  <c:v>-87.664999999999992</c:v>
                </c:pt>
                <c:pt idx="30106">
                  <c:v>-87.662999999999997</c:v>
                </c:pt>
                <c:pt idx="30107">
                  <c:v>-87.661000000000001</c:v>
                </c:pt>
                <c:pt idx="30108">
                  <c:v>-87.658999999999992</c:v>
                </c:pt>
                <c:pt idx="30109">
                  <c:v>-87.656999999999996</c:v>
                </c:pt>
                <c:pt idx="30110">
                  <c:v>-87.655000000000001</c:v>
                </c:pt>
                <c:pt idx="30111">
                  <c:v>-87.652999999999992</c:v>
                </c:pt>
                <c:pt idx="30112">
                  <c:v>-87.65100000000001</c:v>
                </c:pt>
                <c:pt idx="30113">
                  <c:v>-87.649000000000001</c:v>
                </c:pt>
                <c:pt idx="30114">
                  <c:v>-87.646999999999991</c:v>
                </c:pt>
                <c:pt idx="30115">
                  <c:v>-87.64500000000001</c:v>
                </c:pt>
                <c:pt idx="30116">
                  <c:v>-87.643000000000001</c:v>
                </c:pt>
                <c:pt idx="30117">
                  <c:v>-87.640999999999991</c:v>
                </c:pt>
                <c:pt idx="30118">
                  <c:v>-87.63900000000001</c:v>
                </c:pt>
                <c:pt idx="30119">
                  <c:v>-87.637</c:v>
                </c:pt>
                <c:pt idx="30120">
                  <c:v>-87.634999999999991</c:v>
                </c:pt>
                <c:pt idx="30121">
                  <c:v>-87.63300000000001</c:v>
                </c:pt>
                <c:pt idx="30122">
                  <c:v>-87.631</c:v>
                </c:pt>
                <c:pt idx="30123">
                  <c:v>-87.628999999999991</c:v>
                </c:pt>
                <c:pt idx="30124">
                  <c:v>-87.62700000000001</c:v>
                </c:pt>
                <c:pt idx="30125">
                  <c:v>-87.625</c:v>
                </c:pt>
                <c:pt idx="30126">
                  <c:v>-87.62299999999999</c:v>
                </c:pt>
                <c:pt idx="30127">
                  <c:v>-87.621000000000009</c:v>
                </c:pt>
                <c:pt idx="30128">
                  <c:v>-87.619</c:v>
                </c:pt>
                <c:pt idx="30129">
                  <c:v>-87.61699999999999</c:v>
                </c:pt>
                <c:pt idx="30130">
                  <c:v>-87.615000000000009</c:v>
                </c:pt>
                <c:pt idx="30131">
                  <c:v>-87.613</c:v>
                </c:pt>
                <c:pt idx="30132">
                  <c:v>-87.61099999999999</c:v>
                </c:pt>
                <c:pt idx="30133">
                  <c:v>-87.609000000000009</c:v>
                </c:pt>
                <c:pt idx="30134">
                  <c:v>-87.606999999999999</c:v>
                </c:pt>
                <c:pt idx="30135">
                  <c:v>-87.60499999999999</c:v>
                </c:pt>
                <c:pt idx="30136">
                  <c:v>-87.603000000000009</c:v>
                </c:pt>
                <c:pt idx="30137">
                  <c:v>-87.600999999999999</c:v>
                </c:pt>
                <c:pt idx="30138">
                  <c:v>-87.59899999999999</c:v>
                </c:pt>
                <c:pt idx="30139">
                  <c:v>-87.597000000000008</c:v>
                </c:pt>
                <c:pt idx="30140">
                  <c:v>-87.594999999999999</c:v>
                </c:pt>
                <c:pt idx="30141">
                  <c:v>-87.593000000000004</c:v>
                </c:pt>
                <c:pt idx="30142">
                  <c:v>-87.591000000000008</c:v>
                </c:pt>
                <c:pt idx="30143">
                  <c:v>-87.588999999999999</c:v>
                </c:pt>
                <c:pt idx="30144">
                  <c:v>-87.587000000000003</c:v>
                </c:pt>
                <c:pt idx="30145">
                  <c:v>-87.585000000000008</c:v>
                </c:pt>
                <c:pt idx="30146">
                  <c:v>-87.582999999999998</c:v>
                </c:pt>
                <c:pt idx="30147">
                  <c:v>-87.581000000000003</c:v>
                </c:pt>
                <c:pt idx="30148">
                  <c:v>-87.579000000000008</c:v>
                </c:pt>
                <c:pt idx="30149">
                  <c:v>-87.576999999999998</c:v>
                </c:pt>
                <c:pt idx="30150">
                  <c:v>-87.575000000000003</c:v>
                </c:pt>
                <c:pt idx="30151">
                  <c:v>-87.573000000000008</c:v>
                </c:pt>
                <c:pt idx="30152">
                  <c:v>-87.570999999999998</c:v>
                </c:pt>
                <c:pt idx="30153">
                  <c:v>-87.569000000000003</c:v>
                </c:pt>
                <c:pt idx="30154">
                  <c:v>-87.567000000000007</c:v>
                </c:pt>
                <c:pt idx="30155">
                  <c:v>-87.564999999999998</c:v>
                </c:pt>
                <c:pt idx="30156">
                  <c:v>-87.563000000000002</c:v>
                </c:pt>
                <c:pt idx="30157">
                  <c:v>-87.561000000000007</c:v>
                </c:pt>
                <c:pt idx="30158">
                  <c:v>-87.558999999999997</c:v>
                </c:pt>
                <c:pt idx="30159">
                  <c:v>-87.557000000000002</c:v>
                </c:pt>
                <c:pt idx="30160">
                  <c:v>-87.555000000000007</c:v>
                </c:pt>
                <c:pt idx="30161">
                  <c:v>-87.552999999999997</c:v>
                </c:pt>
                <c:pt idx="30162">
                  <c:v>-87.551000000000002</c:v>
                </c:pt>
                <c:pt idx="30163">
                  <c:v>-87.549000000000007</c:v>
                </c:pt>
                <c:pt idx="30164">
                  <c:v>-87.546999999999997</c:v>
                </c:pt>
                <c:pt idx="30165">
                  <c:v>-87.545000000000002</c:v>
                </c:pt>
                <c:pt idx="30166">
                  <c:v>-87.543000000000006</c:v>
                </c:pt>
                <c:pt idx="30167">
                  <c:v>-87.540999999999997</c:v>
                </c:pt>
                <c:pt idx="30168">
                  <c:v>-87.539000000000001</c:v>
                </c:pt>
                <c:pt idx="30169">
                  <c:v>-87.537000000000006</c:v>
                </c:pt>
                <c:pt idx="30170">
                  <c:v>-87.534999999999997</c:v>
                </c:pt>
                <c:pt idx="30171">
                  <c:v>-87.533000000000001</c:v>
                </c:pt>
                <c:pt idx="30172">
                  <c:v>-87.531000000000006</c:v>
                </c:pt>
                <c:pt idx="30173">
                  <c:v>-87.528999999999996</c:v>
                </c:pt>
                <c:pt idx="30174">
                  <c:v>-87.527000000000001</c:v>
                </c:pt>
                <c:pt idx="30175">
                  <c:v>-87.525000000000006</c:v>
                </c:pt>
                <c:pt idx="30176">
                  <c:v>-87.522999999999996</c:v>
                </c:pt>
                <c:pt idx="30177">
                  <c:v>-87.521000000000001</c:v>
                </c:pt>
                <c:pt idx="30178">
                  <c:v>-87.519000000000005</c:v>
                </c:pt>
                <c:pt idx="30179">
                  <c:v>-87.516999999999996</c:v>
                </c:pt>
                <c:pt idx="30180">
                  <c:v>-87.515000000000001</c:v>
                </c:pt>
                <c:pt idx="30181">
                  <c:v>-87.513000000000005</c:v>
                </c:pt>
                <c:pt idx="30182">
                  <c:v>-87.510999999999996</c:v>
                </c:pt>
                <c:pt idx="30183">
                  <c:v>-87.509</c:v>
                </c:pt>
                <c:pt idx="30184">
                  <c:v>-87.507000000000005</c:v>
                </c:pt>
                <c:pt idx="30185">
                  <c:v>-87.504999999999995</c:v>
                </c:pt>
                <c:pt idx="30186">
                  <c:v>-87.503</c:v>
                </c:pt>
                <c:pt idx="30187">
                  <c:v>-87.501000000000005</c:v>
                </c:pt>
                <c:pt idx="30188">
                  <c:v>-87.498999999999995</c:v>
                </c:pt>
                <c:pt idx="30189">
                  <c:v>-87.497</c:v>
                </c:pt>
                <c:pt idx="30190">
                  <c:v>-87.495000000000005</c:v>
                </c:pt>
                <c:pt idx="30191">
                  <c:v>-87.492999999999995</c:v>
                </c:pt>
                <c:pt idx="30192">
                  <c:v>-87.491</c:v>
                </c:pt>
                <c:pt idx="30193">
                  <c:v>-87.489000000000004</c:v>
                </c:pt>
                <c:pt idx="30194">
                  <c:v>-87.486999999999995</c:v>
                </c:pt>
                <c:pt idx="30195">
                  <c:v>-87.484999999999999</c:v>
                </c:pt>
                <c:pt idx="30196">
                  <c:v>-87.483000000000004</c:v>
                </c:pt>
                <c:pt idx="30197">
                  <c:v>-87.480999999999995</c:v>
                </c:pt>
                <c:pt idx="30198">
                  <c:v>-87.478999999999999</c:v>
                </c:pt>
                <c:pt idx="30199">
                  <c:v>-87.477000000000004</c:v>
                </c:pt>
                <c:pt idx="30200">
                  <c:v>-87.474999999999994</c:v>
                </c:pt>
                <c:pt idx="30201">
                  <c:v>-87.472999999999999</c:v>
                </c:pt>
                <c:pt idx="30202">
                  <c:v>-87.471000000000004</c:v>
                </c:pt>
                <c:pt idx="30203">
                  <c:v>-87.468999999999994</c:v>
                </c:pt>
                <c:pt idx="30204">
                  <c:v>-87.466999999999999</c:v>
                </c:pt>
                <c:pt idx="30205">
                  <c:v>-87.465000000000003</c:v>
                </c:pt>
                <c:pt idx="30206">
                  <c:v>-87.462999999999994</c:v>
                </c:pt>
                <c:pt idx="30207">
                  <c:v>-87.460999999999999</c:v>
                </c:pt>
                <c:pt idx="30208">
                  <c:v>-87.459000000000003</c:v>
                </c:pt>
                <c:pt idx="30209">
                  <c:v>-87.456999999999994</c:v>
                </c:pt>
                <c:pt idx="30210">
                  <c:v>-87.454999999999998</c:v>
                </c:pt>
                <c:pt idx="30211">
                  <c:v>-87.453000000000003</c:v>
                </c:pt>
                <c:pt idx="30212">
                  <c:v>-87.450999999999993</c:v>
                </c:pt>
                <c:pt idx="30213">
                  <c:v>-87.448999999999998</c:v>
                </c:pt>
                <c:pt idx="30214">
                  <c:v>-87.447000000000003</c:v>
                </c:pt>
                <c:pt idx="30215">
                  <c:v>-87.444999999999993</c:v>
                </c:pt>
                <c:pt idx="30216">
                  <c:v>-87.442999999999998</c:v>
                </c:pt>
                <c:pt idx="30217">
                  <c:v>-87.441000000000003</c:v>
                </c:pt>
                <c:pt idx="30218">
                  <c:v>-87.438999999999993</c:v>
                </c:pt>
                <c:pt idx="30219">
                  <c:v>-87.436999999999998</c:v>
                </c:pt>
                <c:pt idx="30220">
                  <c:v>-87.435000000000002</c:v>
                </c:pt>
                <c:pt idx="30221">
                  <c:v>-87.432999999999993</c:v>
                </c:pt>
                <c:pt idx="30222">
                  <c:v>-87.430999999999997</c:v>
                </c:pt>
                <c:pt idx="30223">
                  <c:v>-87.429000000000002</c:v>
                </c:pt>
                <c:pt idx="30224">
                  <c:v>-87.426999999999992</c:v>
                </c:pt>
                <c:pt idx="30225">
                  <c:v>-87.424999999999997</c:v>
                </c:pt>
                <c:pt idx="30226">
                  <c:v>-87.423000000000002</c:v>
                </c:pt>
                <c:pt idx="30227">
                  <c:v>-87.420999999999992</c:v>
                </c:pt>
                <c:pt idx="30228">
                  <c:v>-87.418999999999997</c:v>
                </c:pt>
                <c:pt idx="30229">
                  <c:v>-87.417000000000002</c:v>
                </c:pt>
                <c:pt idx="30230">
                  <c:v>-87.414999999999992</c:v>
                </c:pt>
                <c:pt idx="30231">
                  <c:v>-87.412999999999997</c:v>
                </c:pt>
                <c:pt idx="30232">
                  <c:v>-87.411000000000001</c:v>
                </c:pt>
                <c:pt idx="30233">
                  <c:v>-87.408999999999992</c:v>
                </c:pt>
                <c:pt idx="30234">
                  <c:v>-87.406999999999996</c:v>
                </c:pt>
                <c:pt idx="30235">
                  <c:v>-87.405000000000001</c:v>
                </c:pt>
                <c:pt idx="30236">
                  <c:v>-87.402999999999992</c:v>
                </c:pt>
                <c:pt idx="30237">
                  <c:v>-87.40100000000001</c:v>
                </c:pt>
                <c:pt idx="30238">
                  <c:v>-87.399000000000001</c:v>
                </c:pt>
                <c:pt idx="30239">
                  <c:v>-87.396999999999991</c:v>
                </c:pt>
                <c:pt idx="30240">
                  <c:v>-87.39500000000001</c:v>
                </c:pt>
                <c:pt idx="30241">
                  <c:v>-87.393000000000001</c:v>
                </c:pt>
                <c:pt idx="30242">
                  <c:v>-87.390999999999991</c:v>
                </c:pt>
                <c:pt idx="30243">
                  <c:v>-87.38900000000001</c:v>
                </c:pt>
                <c:pt idx="30244">
                  <c:v>-87.387</c:v>
                </c:pt>
                <c:pt idx="30245">
                  <c:v>-87.384999999999991</c:v>
                </c:pt>
                <c:pt idx="30246">
                  <c:v>-87.38300000000001</c:v>
                </c:pt>
                <c:pt idx="30247">
                  <c:v>-87.381</c:v>
                </c:pt>
                <c:pt idx="30248">
                  <c:v>-87.378999999999991</c:v>
                </c:pt>
                <c:pt idx="30249">
                  <c:v>-87.37700000000001</c:v>
                </c:pt>
                <c:pt idx="30250">
                  <c:v>-87.375</c:v>
                </c:pt>
                <c:pt idx="30251">
                  <c:v>-87.37299999999999</c:v>
                </c:pt>
                <c:pt idx="30252">
                  <c:v>-87.371000000000009</c:v>
                </c:pt>
                <c:pt idx="30253">
                  <c:v>-87.369</c:v>
                </c:pt>
                <c:pt idx="30254">
                  <c:v>-87.36699999999999</c:v>
                </c:pt>
                <c:pt idx="30255">
                  <c:v>-87.365000000000009</c:v>
                </c:pt>
                <c:pt idx="30256">
                  <c:v>-87.363</c:v>
                </c:pt>
                <c:pt idx="30257">
                  <c:v>-87.36099999999999</c:v>
                </c:pt>
                <c:pt idx="30258">
                  <c:v>-87.359000000000009</c:v>
                </c:pt>
                <c:pt idx="30259">
                  <c:v>-87.356999999999999</c:v>
                </c:pt>
                <c:pt idx="30260">
                  <c:v>-87.35499999999999</c:v>
                </c:pt>
                <c:pt idx="30261">
                  <c:v>-87.353000000000009</c:v>
                </c:pt>
                <c:pt idx="30262">
                  <c:v>-87.350999999999999</c:v>
                </c:pt>
                <c:pt idx="30263">
                  <c:v>-87.34899999999999</c:v>
                </c:pt>
                <c:pt idx="30264">
                  <c:v>-87.347000000000008</c:v>
                </c:pt>
                <c:pt idx="30265">
                  <c:v>-87.344999999999999</c:v>
                </c:pt>
                <c:pt idx="30266">
                  <c:v>-87.343000000000004</c:v>
                </c:pt>
                <c:pt idx="30267">
                  <c:v>-87.341000000000008</c:v>
                </c:pt>
                <c:pt idx="30268">
                  <c:v>-87.338999999999999</c:v>
                </c:pt>
                <c:pt idx="30269">
                  <c:v>-87.337000000000003</c:v>
                </c:pt>
                <c:pt idx="30270">
                  <c:v>-87.335000000000008</c:v>
                </c:pt>
                <c:pt idx="30271">
                  <c:v>-87.332999999999998</c:v>
                </c:pt>
                <c:pt idx="30272">
                  <c:v>-87.331000000000003</c:v>
                </c:pt>
                <c:pt idx="30273">
                  <c:v>-87.329000000000008</c:v>
                </c:pt>
                <c:pt idx="30274">
                  <c:v>-87.326999999999998</c:v>
                </c:pt>
                <c:pt idx="30275">
                  <c:v>-87.325000000000003</c:v>
                </c:pt>
                <c:pt idx="30276">
                  <c:v>-87.323000000000008</c:v>
                </c:pt>
                <c:pt idx="30277">
                  <c:v>-87.320999999999998</c:v>
                </c:pt>
                <c:pt idx="30278">
                  <c:v>-87.319000000000003</c:v>
                </c:pt>
                <c:pt idx="30279">
                  <c:v>-87.317000000000007</c:v>
                </c:pt>
                <c:pt idx="30280">
                  <c:v>-87.314999999999998</c:v>
                </c:pt>
                <c:pt idx="30281">
                  <c:v>-87.313000000000002</c:v>
                </c:pt>
                <c:pt idx="30282">
                  <c:v>-87.311000000000007</c:v>
                </c:pt>
                <c:pt idx="30283">
                  <c:v>-87.308999999999997</c:v>
                </c:pt>
                <c:pt idx="30284">
                  <c:v>-87.307000000000002</c:v>
                </c:pt>
                <c:pt idx="30285">
                  <c:v>-87.305000000000007</c:v>
                </c:pt>
                <c:pt idx="30286">
                  <c:v>-87.302999999999997</c:v>
                </c:pt>
                <c:pt idx="30287">
                  <c:v>-87.301000000000002</c:v>
                </c:pt>
                <c:pt idx="30288">
                  <c:v>-87.299000000000007</c:v>
                </c:pt>
                <c:pt idx="30289">
                  <c:v>-87.296999999999997</c:v>
                </c:pt>
                <c:pt idx="30290">
                  <c:v>-87.295000000000002</c:v>
                </c:pt>
                <c:pt idx="30291">
                  <c:v>-87.293000000000006</c:v>
                </c:pt>
                <c:pt idx="30292">
                  <c:v>-87.290999999999997</c:v>
                </c:pt>
                <c:pt idx="30293">
                  <c:v>-87.289000000000001</c:v>
                </c:pt>
                <c:pt idx="30294">
                  <c:v>-87.287000000000006</c:v>
                </c:pt>
                <c:pt idx="30295">
                  <c:v>-87.284999999999997</c:v>
                </c:pt>
                <c:pt idx="30296">
                  <c:v>-87.283000000000001</c:v>
                </c:pt>
                <c:pt idx="30297">
                  <c:v>-87.281000000000006</c:v>
                </c:pt>
                <c:pt idx="30298">
                  <c:v>-87.278999999999996</c:v>
                </c:pt>
                <c:pt idx="30299">
                  <c:v>-87.277000000000001</c:v>
                </c:pt>
                <c:pt idx="30300">
                  <c:v>-87.275000000000006</c:v>
                </c:pt>
                <c:pt idx="30301">
                  <c:v>-87.272999999999996</c:v>
                </c:pt>
                <c:pt idx="30302">
                  <c:v>-87.271000000000001</c:v>
                </c:pt>
                <c:pt idx="30303">
                  <c:v>-87.269000000000005</c:v>
                </c:pt>
                <c:pt idx="30304">
                  <c:v>-87.266999999999996</c:v>
                </c:pt>
                <c:pt idx="30305">
                  <c:v>-87.265000000000001</c:v>
                </c:pt>
                <c:pt idx="30306">
                  <c:v>-87.263000000000005</c:v>
                </c:pt>
                <c:pt idx="30307">
                  <c:v>-87.260999999999996</c:v>
                </c:pt>
                <c:pt idx="30308">
                  <c:v>-87.259</c:v>
                </c:pt>
                <c:pt idx="30309">
                  <c:v>-87.257000000000005</c:v>
                </c:pt>
                <c:pt idx="30310">
                  <c:v>-87.254999999999995</c:v>
                </c:pt>
                <c:pt idx="30311">
                  <c:v>-87.253</c:v>
                </c:pt>
                <c:pt idx="30312">
                  <c:v>-87.251000000000005</c:v>
                </c:pt>
                <c:pt idx="30313">
                  <c:v>-87.248999999999995</c:v>
                </c:pt>
                <c:pt idx="30314">
                  <c:v>-87.247</c:v>
                </c:pt>
                <c:pt idx="30315">
                  <c:v>-87.245000000000005</c:v>
                </c:pt>
                <c:pt idx="30316">
                  <c:v>-87.242999999999995</c:v>
                </c:pt>
                <c:pt idx="30317">
                  <c:v>-87.241</c:v>
                </c:pt>
                <c:pt idx="30318">
                  <c:v>-87.239000000000004</c:v>
                </c:pt>
                <c:pt idx="30319">
                  <c:v>-87.236999999999995</c:v>
                </c:pt>
                <c:pt idx="30320">
                  <c:v>-87.234999999999999</c:v>
                </c:pt>
                <c:pt idx="30321">
                  <c:v>-87.233000000000004</c:v>
                </c:pt>
                <c:pt idx="30322">
                  <c:v>-87.230999999999995</c:v>
                </c:pt>
                <c:pt idx="30323">
                  <c:v>-87.228999999999999</c:v>
                </c:pt>
                <c:pt idx="30324">
                  <c:v>-87.227000000000004</c:v>
                </c:pt>
                <c:pt idx="30325">
                  <c:v>-87.224999999999994</c:v>
                </c:pt>
                <c:pt idx="30326">
                  <c:v>-87.222999999999999</c:v>
                </c:pt>
                <c:pt idx="30327">
                  <c:v>-87.221000000000004</c:v>
                </c:pt>
                <c:pt idx="30328">
                  <c:v>-87.218999999999994</c:v>
                </c:pt>
                <c:pt idx="30329">
                  <c:v>-87.216999999999999</c:v>
                </c:pt>
                <c:pt idx="30330">
                  <c:v>-87.215000000000003</c:v>
                </c:pt>
                <c:pt idx="30331">
                  <c:v>-87.212999999999994</c:v>
                </c:pt>
                <c:pt idx="30332">
                  <c:v>-87.210999999999999</c:v>
                </c:pt>
                <c:pt idx="30333">
                  <c:v>-87.209000000000003</c:v>
                </c:pt>
                <c:pt idx="30334">
                  <c:v>-87.206999999999994</c:v>
                </c:pt>
                <c:pt idx="30335">
                  <c:v>-87.204999999999998</c:v>
                </c:pt>
                <c:pt idx="30336">
                  <c:v>-87.203000000000003</c:v>
                </c:pt>
                <c:pt idx="30337">
                  <c:v>-87.200999999999993</c:v>
                </c:pt>
                <c:pt idx="30338">
                  <c:v>-87.198999999999998</c:v>
                </c:pt>
                <c:pt idx="30339">
                  <c:v>-87.197000000000003</c:v>
                </c:pt>
                <c:pt idx="30340">
                  <c:v>-87.194999999999993</c:v>
                </c:pt>
                <c:pt idx="30341">
                  <c:v>-87.192999999999998</c:v>
                </c:pt>
                <c:pt idx="30342">
                  <c:v>-87.191000000000003</c:v>
                </c:pt>
                <c:pt idx="30343">
                  <c:v>-87.188999999999993</c:v>
                </c:pt>
                <c:pt idx="30344">
                  <c:v>-87.186999999999998</c:v>
                </c:pt>
                <c:pt idx="30345">
                  <c:v>-87.185000000000002</c:v>
                </c:pt>
                <c:pt idx="30346">
                  <c:v>-87.182999999999993</c:v>
                </c:pt>
                <c:pt idx="30347">
                  <c:v>-87.180999999999997</c:v>
                </c:pt>
                <c:pt idx="30348">
                  <c:v>-87.179000000000002</c:v>
                </c:pt>
                <c:pt idx="30349">
                  <c:v>-87.176999999999992</c:v>
                </c:pt>
                <c:pt idx="30350">
                  <c:v>-87.174999999999997</c:v>
                </c:pt>
                <c:pt idx="30351">
                  <c:v>-87.173000000000002</c:v>
                </c:pt>
                <c:pt idx="30352">
                  <c:v>-87.170999999999992</c:v>
                </c:pt>
                <c:pt idx="30353">
                  <c:v>-87.168999999999997</c:v>
                </c:pt>
                <c:pt idx="30354">
                  <c:v>-87.167000000000002</c:v>
                </c:pt>
                <c:pt idx="30355">
                  <c:v>-87.164999999999992</c:v>
                </c:pt>
                <c:pt idx="30356">
                  <c:v>-87.162999999999997</c:v>
                </c:pt>
                <c:pt idx="30357">
                  <c:v>-87.161000000000001</c:v>
                </c:pt>
                <c:pt idx="30358">
                  <c:v>-87.158999999999992</c:v>
                </c:pt>
                <c:pt idx="30359">
                  <c:v>-87.156999999999996</c:v>
                </c:pt>
                <c:pt idx="30360">
                  <c:v>-87.155000000000001</c:v>
                </c:pt>
                <c:pt idx="30361">
                  <c:v>-87.152999999999992</c:v>
                </c:pt>
                <c:pt idx="30362">
                  <c:v>-87.15100000000001</c:v>
                </c:pt>
                <c:pt idx="30363">
                  <c:v>-87.149000000000001</c:v>
                </c:pt>
                <c:pt idx="30364">
                  <c:v>-87.146999999999991</c:v>
                </c:pt>
                <c:pt idx="30365">
                  <c:v>-87.14500000000001</c:v>
                </c:pt>
                <c:pt idx="30366">
                  <c:v>-87.143000000000001</c:v>
                </c:pt>
                <c:pt idx="30367">
                  <c:v>-87.140999999999991</c:v>
                </c:pt>
                <c:pt idx="30368">
                  <c:v>-87.13900000000001</c:v>
                </c:pt>
                <c:pt idx="30369">
                  <c:v>-87.137</c:v>
                </c:pt>
                <c:pt idx="30370">
                  <c:v>-87.134999999999991</c:v>
                </c:pt>
                <c:pt idx="30371">
                  <c:v>-87.13300000000001</c:v>
                </c:pt>
                <c:pt idx="30372">
                  <c:v>-87.131</c:v>
                </c:pt>
                <c:pt idx="30373">
                  <c:v>-87.128999999999991</c:v>
                </c:pt>
                <c:pt idx="30374">
                  <c:v>-87.12700000000001</c:v>
                </c:pt>
                <c:pt idx="30375">
                  <c:v>-87.125</c:v>
                </c:pt>
                <c:pt idx="30376">
                  <c:v>-87.12299999999999</c:v>
                </c:pt>
                <c:pt idx="30377">
                  <c:v>-87.121000000000009</c:v>
                </c:pt>
                <c:pt idx="30378">
                  <c:v>-87.119</c:v>
                </c:pt>
                <c:pt idx="30379">
                  <c:v>-87.11699999999999</c:v>
                </c:pt>
                <c:pt idx="30380">
                  <c:v>-87.115000000000009</c:v>
                </c:pt>
                <c:pt idx="30381">
                  <c:v>-87.113</c:v>
                </c:pt>
                <c:pt idx="30382">
                  <c:v>-87.11099999999999</c:v>
                </c:pt>
                <c:pt idx="30383">
                  <c:v>-87.109000000000009</c:v>
                </c:pt>
                <c:pt idx="30384">
                  <c:v>-87.106999999999999</c:v>
                </c:pt>
                <c:pt idx="30385">
                  <c:v>-87.10499999999999</c:v>
                </c:pt>
                <c:pt idx="30386">
                  <c:v>-87.103000000000009</c:v>
                </c:pt>
                <c:pt idx="30387">
                  <c:v>-87.100999999999999</c:v>
                </c:pt>
                <c:pt idx="30388">
                  <c:v>-87.09899999999999</c:v>
                </c:pt>
                <c:pt idx="30389">
                  <c:v>-87.097000000000008</c:v>
                </c:pt>
                <c:pt idx="30390">
                  <c:v>-87.094999999999999</c:v>
                </c:pt>
                <c:pt idx="30391">
                  <c:v>-87.093000000000004</c:v>
                </c:pt>
                <c:pt idx="30392">
                  <c:v>-87.091000000000008</c:v>
                </c:pt>
                <c:pt idx="30393">
                  <c:v>-87.088999999999999</c:v>
                </c:pt>
                <c:pt idx="30394">
                  <c:v>-87.087000000000003</c:v>
                </c:pt>
                <c:pt idx="30395">
                  <c:v>-87.085000000000008</c:v>
                </c:pt>
                <c:pt idx="30396">
                  <c:v>-87.082999999999998</c:v>
                </c:pt>
                <c:pt idx="30397">
                  <c:v>-87.081000000000003</c:v>
                </c:pt>
                <c:pt idx="30398">
                  <c:v>-87.079000000000008</c:v>
                </c:pt>
                <c:pt idx="30399">
                  <c:v>-87.076999999999998</c:v>
                </c:pt>
                <c:pt idx="30400">
                  <c:v>-87.075000000000003</c:v>
                </c:pt>
                <c:pt idx="30401">
                  <c:v>-87.073000000000008</c:v>
                </c:pt>
                <c:pt idx="30402">
                  <c:v>-87.070999999999998</c:v>
                </c:pt>
                <c:pt idx="30403">
                  <c:v>-87.069000000000003</c:v>
                </c:pt>
                <c:pt idx="30404">
                  <c:v>-87.067000000000007</c:v>
                </c:pt>
                <c:pt idx="30405">
                  <c:v>-87.064999999999998</c:v>
                </c:pt>
                <c:pt idx="30406">
                  <c:v>-87.063000000000002</c:v>
                </c:pt>
                <c:pt idx="30407">
                  <c:v>-87.061000000000007</c:v>
                </c:pt>
                <c:pt idx="30408">
                  <c:v>-87.058999999999997</c:v>
                </c:pt>
                <c:pt idx="30409">
                  <c:v>-87.057000000000002</c:v>
                </c:pt>
                <c:pt idx="30410">
                  <c:v>-87.055000000000007</c:v>
                </c:pt>
                <c:pt idx="30411">
                  <c:v>-87.052999999999997</c:v>
                </c:pt>
                <c:pt idx="30412">
                  <c:v>-87.051000000000002</c:v>
                </c:pt>
                <c:pt idx="30413">
                  <c:v>-87.049000000000007</c:v>
                </c:pt>
                <c:pt idx="30414">
                  <c:v>-87.046999999999997</c:v>
                </c:pt>
                <c:pt idx="30415">
                  <c:v>-87.045000000000002</c:v>
                </c:pt>
                <c:pt idx="30416">
                  <c:v>-87.043000000000006</c:v>
                </c:pt>
                <c:pt idx="30417">
                  <c:v>-87.040999999999997</c:v>
                </c:pt>
                <c:pt idx="30418">
                  <c:v>-87.039000000000001</c:v>
                </c:pt>
                <c:pt idx="30419">
                  <c:v>-87.037000000000006</c:v>
                </c:pt>
                <c:pt idx="30420">
                  <c:v>-87.034999999999997</c:v>
                </c:pt>
                <c:pt idx="30421">
                  <c:v>-87.033000000000001</c:v>
                </c:pt>
                <c:pt idx="30422">
                  <c:v>-87.031000000000006</c:v>
                </c:pt>
                <c:pt idx="30423">
                  <c:v>-87.028999999999996</c:v>
                </c:pt>
                <c:pt idx="30424">
                  <c:v>-87.027000000000001</c:v>
                </c:pt>
                <c:pt idx="30425">
                  <c:v>-87.025000000000006</c:v>
                </c:pt>
                <c:pt idx="30426">
                  <c:v>-87.022999999999996</c:v>
                </c:pt>
                <c:pt idx="30427">
                  <c:v>-87.021000000000001</c:v>
                </c:pt>
                <c:pt idx="30428">
                  <c:v>-87.019000000000005</c:v>
                </c:pt>
                <c:pt idx="30429">
                  <c:v>-87.016999999999996</c:v>
                </c:pt>
                <c:pt idx="30430">
                  <c:v>-87.015000000000001</c:v>
                </c:pt>
                <c:pt idx="30431">
                  <c:v>-87.013000000000005</c:v>
                </c:pt>
                <c:pt idx="30432">
                  <c:v>-87.010999999999996</c:v>
                </c:pt>
                <c:pt idx="30433">
                  <c:v>-87.009</c:v>
                </c:pt>
                <c:pt idx="30434">
                  <c:v>-87.007000000000005</c:v>
                </c:pt>
                <c:pt idx="30435">
                  <c:v>-87.004999999999995</c:v>
                </c:pt>
                <c:pt idx="30436">
                  <c:v>-87.003</c:v>
                </c:pt>
                <c:pt idx="30437">
                  <c:v>-87.001000000000005</c:v>
                </c:pt>
                <c:pt idx="30438">
                  <c:v>-86.998999999999995</c:v>
                </c:pt>
                <c:pt idx="30439">
                  <c:v>-86.997</c:v>
                </c:pt>
                <c:pt idx="30440">
                  <c:v>-86.995000000000005</c:v>
                </c:pt>
                <c:pt idx="30441">
                  <c:v>-86.992999999999995</c:v>
                </c:pt>
                <c:pt idx="30442">
                  <c:v>-86.991</c:v>
                </c:pt>
                <c:pt idx="30443">
                  <c:v>-86.989000000000004</c:v>
                </c:pt>
                <c:pt idx="30444">
                  <c:v>-86.986999999999995</c:v>
                </c:pt>
                <c:pt idx="30445">
                  <c:v>-86.984999999999999</c:v>
                </c:pt>
                <c:pt idx="30446">
                  <c:v>-86.983000000000004</c:v>
                </c:pt>
                <c:pt idx="30447">
                  <c:v>-86.980999999999995</c:v>
                </c:pt>
                <c:pt idx="30448">
                  <c:v>-86.978999999999999</c:v>
                </c:pt>
                <c:pt idx="30449">
                  <c:v>-86.977000000000004</c:v>
                </c:pt>
                <c:pt idx="30450">
                  <c:v>-86.974999999999994</c:v>
                </c:pt>
                <c:pt idx="30451">
                  <c:v>-86.972999999999999</c:v>
                </c:pt>
                <c:pt idx="30452">
                  <c:v>-86.971000000000004</c:v>
                </c:pt>
                <c:pt idx="30453">
                  <c:v>-86.968999999999994</c:v>
                </c:pt>
                <c:pt idx="30454">
                  <c:v>-86.966999999999999</c:v>
                </c:pt>
                <c:pt idx="30455">
                  <c:v>-86.965000000000003</c:v>
                </c:pt>
                <c:pt idx="30456">
                  <c:v>-86.962999999999994</c:v>
                </c:pt>
                <c:pt idx="30457">
                  <c:v>-86.960999999999999</c:v>
                </c:pt>
                <c:pt idx="30458">
                  <c:v>-86.959000000000003</c:v>
                </c:pt>
                <c:pt idx="30459">
                  <c:v>-86.956999999999994</c:v>
                </c:pt>
                <c:pt idx="30460">
                  <c:v>-86.954999999999998</c:v>
                </c:pt>
                <c:pt idx="30461">
                  <c:v>-86.953000000000003</c:v>
                </c:pt>
                <c:pt idx="30462">
                  <c:v>-86.950999999999993</c:v>
                </c:pt>
                <c:pt idx="30463">
                  <c:v>-86.948999999999998</c:v>
                </c:pt>
                <c:pt idx="30464">
                  <c:v>-86.947000000000003</c:v>
                </c:pt>
                <c:pt idx="30465">
                  <c:v>-86.944999999999993</c:v>
                </c:pt>
                <c:pt idx="30466">
                  <c:v>-86.942999999999998</c:v>
                </c:pt>
                <c:pt idx="30467">
                  <c:v>-86.941000000000003</c:v>
                </c:pt>
                <c:pt idx="30468">
                  <c:v>-86.938999999999993</c:v>
                </c:pt>
                <c:pt idx="30469">
                  <c:v>-86.936999999999998</c:v>
                </c:pt>
                <c:pt idx="30470">
                  <c:v>-86.935000000000002</c:v>
                </c:pt>
                <c:pt idx="30471">
                  <c:v>-86.932999999999993</c:v>
                </c:pt>
                <c:pt idx="30472">
                  <c:v>-86.930999999999997</c:v>
                </c:pt>
                <c:pt idx="30473">
                  <c:v>-86.929000000000002</c:v>
                </c:pt>
                <c:pt idx="30474">
                  <c:v>-86.926999999999992</c:v>
                </c:pt>
                <c:pt idx="30475">
                  <c:v>-86.924999999999997</c:v>
                </c:pt>
                <c:pt idx="30476">
                  <c:v>-86.923000000000002</c:v>
                </c:pt>
                <c:pt idx="30477">
                  <c:v>-86.920999999999992</c:v>
                </c:pt>
                <c:pt idx="30478">
                  <c:v>-86.918999999999997</c:v>
                </c:pt>
                <c:pt idx="30479">
                  <c:v>-86.917000000000002</c:v>
                </c:pt>
                <c:pt idx="30480">
                  <c:v>-86.914999999999992</c:v>
                </c:pt>
                <c:pt idx="30481">
                  <c:v>-86.912999999999997</c:v>
                </c:pt>
                <c:pt idx="30482">
                  <c:v>-86.911000000000001</c:v>
                </c:pt>
                <c:pt idx="30483">
                  <c:v>-86.908999999999992</c:v>
                </c:pt>
                <c:pt idx="30484">
                  <c:v>-86.906999999999996</c:v>
                </c:pt>
                <c:pt idx="30485">
                  <c:v>-86.905000000000001</c:v>
                </c:pt>
                <c:pt idx="30486">
                  <c:v>-86.902999999999992</c:v>
                </c:pt>
                <c:pt idx="30487">
                  <c:v>-86.90100000000001</c:v>
                </c:pt>
                <c:pt idx="30488">
                  <c:v>-86.899000000000001</c:v>
                </c:pt>
                <c:pt idx="30489">
                  <c:v>-86.896999999999991</c:v>
                </c:pt>
                <c:pt idx="30490">
                  <c:v>-86.89500000000001</c:v>
                </c:pt>
                <c:pt idx="30491">
                  <c:v>-86.893000000000001</c:v>
                </c:pt>
                <c:pt idx="30492">
                  <c:v>-86.890999999999991</c:v>
                </c:pt>
                <c:pt idx="30493">
                  <c:v>-86.88900000000001</c:v>
                </c:pt>
                <c:pt idx="30494">
                  <c:v>-86.887</c:v>
                </c:pt>
                <c:pt idx="30495">
                  <c:v>-86.884999999999991</c:v>
                </c:pt>
                <c:pt idx="30496">
                  <c:v>-86.88300000000001</c:v>
                </c:pt>
                <c:pt idx="30497">
                  <c:v>-86.881</c:v>
                </c:pt>
                <c:pt idx="30498">
                  <c:v>-86.878999999999991</c:v>
                </c:pt>
                <c:pt idx="30499">
                  <c:v>-86.87700000000001</c:v>
                </c:pt>
                <c:pt idx="30500">
                  <c:v>-86.875</c:v>
                </c:pt>
                <c:pt idx="30501">
                  <c:v>-86.87299999999999</c:v>
                </c:pt>
                <c:pt idx="30502">
                  <c:v>-86.871000000000009</c:v>
                </c:pt>
                <c:pt idx="30503">
                  <c:v>-86.869</c:v>
                </c:pt>
                <c:pt idx="30504">
                  <c:v>-86.86699999999999</c:v>
                </c:pt>
                <c:pt idx="30505">
                  <c:v>-86.865000000000009</c:v>
                </c:pt>
                <c:pt idx="30506">
                  <c:v>-86.863</c:v>
                </c:pt>
                <c:pt idx="30507">
                  <c:v>-86.86099999999999</c:v>
                </c:pt>
                <c:pt idx="30508">
                  <c:v>-86.859000000000009</c:v>
                </c:pt>
                <c:pt idx="30509">
                  <c:v>-86.856999999999999</c:v>
                </c:pt>
                <c:pt idx="30510">
                  <c:v>-86.85499999999999</c:v>
                </c:pt>
                <c:pt idx="30511">
                  <c:v>-86.853000000000009</c:v>
                </c:pt>
                <c:pt idx="30512">
                  <c:v>-86.850999999999999</c:v>
                </c:pt>
                <c:pt idx="30513">
                  <c:v>-86.84899999999999</c:v>
                </c:pt>
                <c:pt idx="30514">
                  <c:v>-86.847000000000008</c:v>
                </c:pt>
                <c:pt idx="30515">
                  <c:v>-86.844999999999999</c:v>
                </c:pt>
                <c:pt idx="30516">
                  <c:v>-86.843000000000004</c:v>
                </c:pt>
                <c:pt idx="30517">
                  <c:v>-86.841000000000008</c:v>
                </c:pt>
                <c:pt idx="30518">
                  <c:v>-86.838999999999999</c:v>
                </c:pt>
                <c:pt idx="30519">
                  <c:v>-86.837000000000003</c:v>
                </c:pt>
                <c:pt idx="30520">
                  <c:v>-86.835000000000008</c:v>
                </c:pt>
                <c:pt idx="30521">
                  <c:v>-86.832999999999998</c:v>
                </c:pt>
                <c:pt idx="30522">
                  <c:v>-86.831000000000003</c:v>
                </c:pt>
                <c:pt idx="30523">
                  <c:v>-86.829000000000008</c:v>
                </c:pt>
                <c:pt idx="30524">
                  <c:v>-86.826999999999998</c:v>
                </c:pt>
                <c:pt idx="30525">
                  <c:v>-86.825000000000003</c:v>
                </c:pt>
                <c:pt idx="30526">
                  <c:v>-86.823000000000008</c:v>
                </c:pt>
                <c:pt idx="30527">
                  <c:v>-86.820999999999998</c:v>
                </c:pt>
                <c:pt idx="30528">
                  <c:v>-86.819000000000003</c:v>
                </c:pt>
                <c:pt idx="30529">
                  <c:v>-86.817000000000007</c:v>
                </c:pt>
                <c:pt idx="30530">
                  <c:v>-86.814999999999998</c:v>
                </c:pt>
                <c:pt idx="30531">
                  <c:v>-86.813000000000002</c:v>
                </c:pt>
                <c:pt idx="30532">
                  <c:v>-86.811000000000007</c:v>
                </c:pt>
                <c:pt idx="30533">
                  <c:v>-86.808999999999997</c:v>
                </c:pt>
                <c:pt idx="30534">
                  <c:v>-86.807000000000002</c:v>
                </c:pt>
                <c:pt idx="30535">
                  <c:v>-86.805000000000007</c:v>
                </c:pt>
                <c:pt idx="30536">
                  <c:v>-86.802999999999997</c:v>
                </c:pt>
                <c:pt idx="30537">
                  <c:v>-86.801000000000002</c:v>
                </c:pt>
                <c:pt idx="30538">
                  <c:v>-86.799000000000007</c:v>
                </c:pt>
                <c:pt idx="30539">
                  <c:v>-86.796999999999997</c:v>
                </c:pt>
                <c:pt idx="30540">
                  <c:v>-86.795000000000002</c:v>
                </c:pt>
                <c:pt idx="30541">
                  <c:v>-86.793000000000006</c:v>
                </c:pt>
                <c:pt idx="30542">
                  <c:v>-86.790999999999997</c:v>
                </c:pt>
                <c:pt idx="30543">
                  <c:v>-86.789000000000001</c:v>
                </c:pt>
                <c:pt idx="30544">
                  <c:v>-86.787000000000006</c:v>
                </c:pt>
                <c:pt idx="30545">
                  <c:v>-86.784999999999997</c:v>
                </c:pt>
                <c:pt idx="30546">
                  <c:v>-86.783000000000001</c:v>
                </c:pt>
                <c:pt idx="30547">
                  <c:v>-86.781000000000006</c:v>
                </c:pt>
                <c:pt idx="30548">
                  <c:v>-86.778999999999996</c:v>
                </c:pt>
                <c:pt idx="30549">
                  <c:v>-86.777000000000001</c:v>
                </c:pt>
                <c:pt idx="30550">
                  <c:v>-86.775000000000006</c:v>
                </c:pt>
                <c:pt idx="30551">
                  <c:v>-86.772999999999996</c:v>
                </c:pt>
                <c:pt idx="30552">
                  <c:v>-86.771000000000001</c:v>
                </c:pt>
                <c:pt idx="30553">
                  <c:v>-86.769000000000005</c:v>
                </c:pt>
                <c:pt idx="30554">
                  <c:v>-86.766999999999996</c:v>
                </c:pt>
                <c:pt idx="30555">
                  <c:v>-86.765000000000001</c:v>
                </c:pt>
                <c:pt idx="30556">
                  <c:v>-86.763000000000005</c:v>
                </c:pt>
                <c:pt idx="30557">
                  <c:v>-86.760999999999996</c:v>
                </c:pt>
                <c:pt idx="30558">
                  <c:v>-86.759</c:v>
                </c:pt>
                <c:pt idx="30559">
                  <c:v>-86.757000000000005</c:v>
                </c:pt>
                <c:pt idx="30560">
                  <c:v>-86.754999999999995</c:v>
                </c:pt>
                <c:pt idx="30561">
                  <c:v>-86.753</c:v>
                </c:pt>
                <c:pt idx="30562">
                  <c:v>-86.751000000000005</c:v>
                </c:pt>
                <c:pt idx="30563">
                  <c:v>-86.748999999999995</c:v>
                </c:pt>
                <c:pt idx="30564">
                  <c:v>-86.747</c:v>
                </c:pt>
                <c:pt idx="30565">
                  <c:v>-86.745000000000005</c:v>
                </c:pt>
                <c:pt idx="30566">
                  <c:v>-86.742999999999995</c:v>
                </c:pt>
                <c:pt idx="30567">
                  <c:v>-86.741</c:v>
                </c:pt>
                <c:pt idx="30568">
                  <c:v>-86.739000000000004</c:v>
                </c:pt>
                <c:pt idx="30569">
                  <c:v>-86.736999999999995</c:v>
                </c:pt>
                <c:pt idx="30570">
                  <c:v>-86.734999999999999</c:v>
                </c:pt>
                <c:pt idx="30571">
                  <c:v>-86.733000000000004</c:v>
                </c:pt>
                <c:pt idx="30572">
                  <c:v>-86.730999999999995</c:v>
                </c:pt>
                <c:pt idx="30573">
                  <c:v>-86.728999999999999</c:v>
                </c:pt>
                <c:pt idx="30574">
                  <c:v>-86.727000000000004</c:v>
                </c:pt>
                <c:pt idx="30575">
                  <c:v>-86.724999999999994</c:v>
                </c:pt>
                <c:pt idx="30576">
                  <c:v>-86.722999999999999</c:v>
                </c:pt>
                <c:pt idx="30577">
                  <c:v>-86.721000000000004</c:v>
                </c:pt>
                <c:pt idx="30578">
                  <c:v>-86.718999999999994</c:v>
                </c:pt>
                <c:pt idx="30579">
                  <c:v>-86.716999999999999</c:v>
                </c:pt>
                <c:pt idx="30580">
                  <c:v>-86.715000000000003</c:v>
                </c:pt>
                <c:pt idx="30581">
                  <c:v>-86.712999999999994</c:v>
                </c:pt>
                <c:pt idx="30582">
                  <c:v>-86.710999999999999</c:v>
                </c:pt>
                <c:pt idx="30583">
                  <c:v>-86.709000000000003</c:v>
                </c:pt>
                <c:pt idx="30584">
                  <c:v>-86.706999999999994</c:v>
                </c:pt>
                <c:pt idx="30585">
                  <c:v>-86.704999999999998</c:v>
                </c:pt>
                <c:pt idx="30586">
                  <c:v>-86.703000000000003</c:v>
                </c:pt>
                <c:pt idx="30587">
                  <c:v>-86.700999999999993</c:v>
                </c:pt>
                <c:pt idx="30588">
                  <c:v>-86.698999999999998</c:v>
                </c:pt>
                <c:pt idx="30589">
                  <c:v>-86.697000000000003</c:v>
                </c:pt>
                <c:pt idx="30590">
                  <c:v>-86.694999999999993</c:v>
                </c:pt>
                <c:pt idx="30591">
                  <c:v>-86.692999999999998</c:v>
                </c:pt>
                <c:pt idx="30592">
                  <c:v>-86.691000000000003</c:v>
                </c:pt>
                <c:pt idx="30593">
                  <c:v>-86.688999999999993</c:v>
                </c:pt>
                <c:pt idx="30594">
                  <c:v>-86.686999999999998</c:v>
                </c:pt>
                <c:pt idx="30595">
                  <c:v>-86.685000000000002</c:v>
                </c:pt>
                <c:pt idx="30596">
                  <c:v>-86.682999999999993</c:v>
                </c:pt>
                <c:pt idx="30597">
                  <c:v>-86.680999999999997</c:v>
                </c:pt>
                <c:pt idx="30598">
                  <c:v>-86.679000000000002</c:v>
                </c:pt>
                <c:pt idx="30599">
                  <c:v>-86.676999999999992</c:v>
                </c:pt>
                <c:pt idx="30600">
                  <c:v>-86.674999999999997</c:v>
                </c:pt>
                <c:pt idx="30601">
                  <c:v>-86.673000000000002</c:v>
                </c:pt>
                <c:pt idx="30602">
                  <c:v>-86.670999999999992</c:v>
                </c:pt>
                <c:pt idx="30603">
                  <c:v>-86.668999999999997</c:v>
                </c:pt>
                <c:pt idx="30604">
                  <c:v>-86.667000000000002</c:v>
                </c:pt>
                <c:pt idx="30605">
                  <c:v>-86.664999999999992</c:v>
                </c:pt>
                <c:pt idx="30606">
                  <c:v>-86.662999999999997</c:v>
                </c:pt>
                <c:pt idx="30607">
                  <c:v>-86.661000000000001</c:v>
                </c:pt>
                <c:pt idx="30608">
                  <c:v>-86.658999999999992</c:v>
                </c:pt>
                <c:pt idx="30609">
                  <c:v>-86.656999999999996</c:v>
                </c:pt>
                <c:pt idx="30610">
                  <c:v>-86.655000000000001</c:v>
                </c:pt>
                <c:pt idx="30611">
                  <c:v>-86.652999999999992</c:v>
                </c:pt>
                <c:pt idx="30612">
                  <c:v>-86.65100000000001</c:v>
                </c:pt>
                <c:pt idx="30613">
                  <c:v>-86.649000000000001</c:v>
                </c:pt>
                <c:pt idx="30614">
                  <c:v>-86.646999999999991</c:v>
                </c:pt>
                <c:pt idx="30615">
                  <c:v>-86.64500000000001</c:v>
                </c:pt>
                <c:pt idx="30616">
                  <c:v>-86.643000000000001</c:v>
                </c:pt>
                <c:pt idx="30617">
                  <c:v>-86.640999999999991</c:v>
                </c:pt>
                <c:pt idx="30618">
                  <c:v>-86.63900000000001</c:v>
                </c:pt>
                <c:pt idx="30619">
                  <c:v>-86.637</c:v>
                </c:pt>
                <c:pt idx="30620">
                  <c:v>-86.634999999999991</c:v>
                </c:pt>
                <c:pt idx="30621">
                  <c:v>-86.63300000000001</c:v>
                </c:pt>
                <c:pt idx="30622">
                  <c:v>-86.631</c:v>
                </c:pt>
                <c:pt idx="30623">
                  <c:v>-86.628999999999991</c:v>
                </c:pt>
                <c:pt idx="30624">
                  <c:v>-86.62700000000001</c:v>
                </c:pt>
                <c:pt idx="30625">
                  <c:v>-86.625</c:v>
                </c:pt>
                <c:pt idx="30626">
                  <c:v>-86.62299999999999</c:v>
                </c:pt>
                <c:pt idx="30627">
                  <c:v>-86.621000000000009</c:v>
                </c:pt>
                <c:pt idx="30628">
                  <c:v>-86.619</c:v>
                </c:pt>
                <c:pt idx="30629">
                  <c:v>-86.61699999999999</c:v>
                </c:pt>
                <c:pt idx="30630">
                  <c:v>-86.615000000000009</c:v>
                </c:pt>
                <c:pt idx="30631">
                  <c:v>-86.613</c:v>
                </c:pt>
                <c:pt idx="30632">
                  <c:v>-86.61099999999999</c:v>
                </c:pt>
                <c:pt idx="30633">
                  <c:v>-86.609000000000009</c:v>
                </c:pt>
                <c:pt idx="30634">
                  <c:v>-86.606999999999999</c:v>
                </c:pt>
                <c:pt idx="30635">
                  <c:v>-86.60499999999999</c:v>
                </c:pt>
                <c:pt idx="30636">
                  <c:v>-86.603000000000009</c:v>
                </c:pt>
                <c:pt idx="30637">
                  <c:v>-86.600999999999999</c:v>
                </c:pt>
                <c:pt idx="30638">
                  <c:v>-86.59899999999999</c:v>
                </c:pt>
                <c:pt idx="30639">
                  <c:v>-86.597000000000008</c:v>
                </c:pt>
                <c:pt idx="30640">
                  <c:v>-86.594999999999999</c:v>
                </c:pt>
                <c:pt idx="30641">
                  <c:v>-86.593000000000004</c:v>
                </c:pt>
                <c:pt idx="30642">
                  <c:v>-86.591000000000008</c:v>
                </c:pt>
                <c:pt idx="30643">
                  <c:v>-86.588999999999999</c:v>
                </c:pt>
                <c:pt idx="30644">
                  <c:v>-86.587000000000003</c:v>
                </c:pt>
                <c:pt idx="30645">
                  <c:v>-86.585000000000008</c:v>
                </c:pt>
                <c:pt idx="30646">
                  <c:v>-86.582999999999998</c:v>
                </c:pt>
                <c:pt idx="30647">
                  <c:v>-86.581000000000003</c:v>
                </c:pt>
                <c:pt idx="30648">
                  <c:v>-86.579000000000008</c:v>
                </c:pt>
                <c:pt idx="30649">
                  <c:v>-86.576999999999998</c:v>
                </c:pt>
                <c:pt idx="30650">
                  <c:v>-86.575000000000003</c:v>
                </c:pt>
                <c:pt idx="30651">
                  <c:v>-86.573000000000008</c:v>
                </c:pt>
                <c:pt idx="30652">
                  <c:v>-86.570999999999998</c:v>
                </c:pt>
                <c:pt idx="30653">
                  <c:v>-86.569000000000003</c:v>
                </c:pt>
                <c:pt idx="30654">
                  <c:v>-86.567000000000007</c:v>
                </c:pt>
                <c:pt idx="30655">
                  <c:v>-86.564999999999998</c:v>
                </c:pt>
                <c:pt idx="30656">
                  <c:v>-86.563000000000002</c:v>
                </c:pt>
                <c:pt idx="30657">
                  <c:v>-86.561000000000007</c:v>
                </c:pt>
                <c:pt idx="30658">
                  <c:v>-86.558999999999997</c:v>
                </c:pt>
                <c:pt idx="30659">
                  <c:v>-86.557000000000002</c:v>
                </c:pt>
                <c:pt idx="30660">
                  <c:v>-86.555000000000007</c:v>
                </c:pt>
                <c:pt idx="30661">
                  <c:v>-86.552999999999997</c:v>
                </c:pt>
                <c:pt idx="30662">
                  <c:v>-86.551000000000002</c:v>
                </c:pt>
                <c:pt idx="30663">
                  <c:v>-86.549000000000007</c:v>
                </c:pt>
                <c:pt idx="30664">
                  <c:v>-86.546999999999997</c:v>
                </c:pt>
                <c:pt idx="30665">
                  <c:v>-86.545000000000002</c:v>
                </c:pt>
                <c:pt idx="30666">
                  <c:v>-86.543000000000006</c:v>
                </c:pt>
                <c:pt idx="30667">
                  <c:v>-86.540999999999997</c:v>
                </c:pt>
                <c:pt idx="30668">
                  <c:v>-86.539000000000001</c:v>
                </c:pt>
                <c:pt idx="30669">
                  <c:v>-86.537000000000006</c:v>
                </c:pt>
                <c:pt idx="30670">
                  <c:v>-86.534999999999997</c:v>
                </c:pt>
                <c:pt idx="30671">
                  <c:v>-86.533000000000001</c:v>
                </c:pt>
                <c:pt idx="30672">
                  <c:v>-86.531000000000006</c:v>
                </c:pt>
                <c:pt idx="30673">
                  <c:v>-86.528999999999996</c:v>
                </c:pt>
                <c:pt idx="30674">
                  <c:v>-86.527000000000001</c:v>
                </c:pt>
                <c:pt idx="30675">
                  <c:v>-86.525000000000006</c:v>
                </c:pt>
                <c:pt idx="30676">
                  <c:v>-86.522999999999996</c:v>
                </c:pt>
                <c:pt idx="30677">
                  <c:v>-86.521000000000001</c:v>
                </c:pt>
                <c:pt idx="30678">
                  <c:v>-86.519000000000005</c:v>
                </c:pt>
                <c:pt idx="30679">
                  <c:v>-86.516999999999996</c:v>
                </c:pt>
                <c:pt idx="30680">
                  <c:v>-86.515000000000001</c:v>
                </c:pt>
                <c:pt idx="30681">
                  <c:v>-86.513000000000005</c:v>
                </c:pt>
                <c:pt idx="30682">
                  <c:v>-86.510999999999996</c:v>
                </c:pt>
                <c:pt idx="30683">
                  <c:v>-86.509</c:v>
                </c:pt>
                <c:pt idx="30684">
                  <c:v>-86.507000000000005</c:v>
                </c:pt>
                <c:pt idx="30685">
                  <c:v>-86.504999999999995</c:v>
                </c:pt>
                <c:pt idx="30686">
                  <c:v>-86.503</c:v>
                </c:pt>
                <c:pt idx="30687">
                  <c:v>-86.501000000000005</c:v>
                </c:pt>
                <c:pt idx="30688">
                  <c:v>-86.498999999999995</c:v>
                </c:pt>
                <c:pt idx="30689">
                  <c:v>-86.497</c:v>
                </c:pt>
                <c:pt idx="30690">
                  <c:v>-86.495000000000005</c:v>
                </c:pt>
                <c:pt idx="30691">
                  <c:v>-86.492999999999995</c:v>
                </c:pt>
                <c:pt idx="30692">
                  <c:v>-86.491</c:v>
                </c:pt>
                <c:pt idx="30693">
                  <c:v>-86.489000000000004</c:v>
                </c:pt>
                <c:pt idx="30694">
                  <c:v>-86.486999999999995</c:v>
                </c:pt>
                <c:pt idx="30695">
                  <c:v>-86.484999999999999</c:v>
                </c:pt>
                <c:pt idx="30696">
                  <c:v>-86.483000000000004</c:v>
                </c:pt>
                <c:pt idx="30697">
                  <c:v>-86.480999999999995</c:v>
                </c:pt>
                <c:pt idx="30698">
                  <c:v>-86.478999999999999</c:v>
                </c:pt>
                <c:pt idx="30699">
                  <c:v>-86.477000000000004</c:v>
                </c:pt>
                <c:pt idx="30700">
                  <c:v>-86.474999999999994</c:v>
                </c:pt>
                <c:pt idx="30701">
                  <c:v>-86.472999999999999</c:v>
                </c:pt>
                <c:pt idx="30702">
                  <c:v>-86.471000000000004</c:v>
                </c:pt>
                <c:pt idx="30703">
                  <c:v>-86.468999999999994</c:v>
                </c:pt>
                <c:pt idx="30704">
                  <c:v>-86.466999999999999</c:v>
                </c:pt>
                <c:pt idx="30705">
                  <c:v>-86.465000000000003</c:v>
                </c:pt>
                <c:pt idx="30706">
                  <c:v>-86.462999999999994</c:v>
                </c:pt>
                <c:pt idx="30707">
                  <c:v>-86.460999999999999</c:v>
                </c:pt>
                <c:pt idx="30708">
                  <c:v>-86.459000000000003</c:v>
                </c:pt>
                <c:pt idx="30709">
                  <c:v>-86.456999999999994</c:v>
                </c:pt>
                <c:pt idx="30710">
                  <c:v>-86.454999999999998</c:v>
                </c:pt>
                <c:pt idx="30711">
                  <c:v>-86.453000000000003</c:v>
                </c:pt>
                <c:pt idx="30712">
                  <c:v>-86.450999999999993</c:v>
                </c:pt>
                <c:pt idx="30713">
                  <c:v>-86.448999999999998</c:v>
                </c:pt>
                <c:pt idx="30714">
                  <c:v>-86.447000000000003</c:v>
                </c:pt>
                <c:pt idx="30715">
                  <c:v>-86.444999999999993</c:v>
                </c:pt>
                <c:pt idx="30716">
                  <c:v>-86.442999999999998</c:v>
                </c:pt>
                <c:pt idx="30717">
                  <c:v>-86.441000000000003</c:v>
                </c:pt>
                <c:pt idx="30718">
                  <c:v>-86.438999999999993</c:v>
                </c:pt>
                <c:pt idx="30719">
                  <c:v>-86.436999999999998</c:v>
                </c:pt>
                <c:pt idx="30720">
                  <c:v>-86.435000000000002</c:v>
                </c:pt>
                <c:pt idx="30721">
                  <c:v>-86.432999999999993</c:v>
                </c:pt>
                <c:pt idx="30722">
                  <c:v>-86.430999999999997</c:v>
                </c:pt>
                <c:pt idx="30723">
                  <c:v>-86.429000000000002</c:v>
                </c:pt>
                <c:pt idx="30724">
                  <c:v>-86.426999999999992</c:v>
                </c:pt>
                <c:pt idx="30725">
                  <c:v>-86.424999999999997</c:v>
                </c:pt>
                <c:pt idx="30726">
                  <c:v>-86.423000000000002</c:v>
                </c:pt>
                <c:pt idx="30727">
                  <c:v>-86.420999999999992</c:v>
                </c:pt>
                <c:pt idx="30728">
                  <c:v>-86.418999999999997</c:v>
                </c:pt>
                <c:pt idx="30729">
                  <c:v>-86.417000000000002</c:v>
                </c:pt>
                <c:pt idx="30730">
                  <c:v>-86.414999999999992</c:v>
                </c:pt>
                <c:pt idx="30731">
                  <c:v>-86.412999999999997</c:v>
                </c:pt>
                <c:pt idx="30732">
                  <c:v>-86.411000000000001</c:v>
                </c:pt>
                <c:pt idx="30733">
                  <c:v>-86.408999999999992</c:v>
                </c:pt>
                <c:pt idx="30734">
                  <c:v>-86.406999999999996</c:v>
                </c:pt>
                <c:pt idx="30735">
                  <c:v>-86.405000000000001</c:v>
                </c:pt>
                <c:pt idx="30736">
                  <c:v>-86.402999999999992</c:v>
                </c:pt>
                <c:pt idx="30737">
                  <c:v>-86.40100000000001</c:v>
                </c:pt>
                <c:pt idx="30738">
                  <c:v>-86.399000000000001</c:v>
                </c:pt>
                <c:pt idx="30739">
                  <c:v>-86.396999999999991</c:v>
                </c:pt>
                <c:pt idx="30740">
                  <c:v>-86.39500000000001</c:v>
                </c:pt>
                <c:pt idx="30741">
                  <c:v>-86.393000000000001</c:v>
                </c:pt>
                <c:pt idx="30742">
                  <c:v>-86.390999999999991</c:v>
                </c:pt>
                <c:pt idx="30743">
                  <c:v>-86.38900000000001</c:v>
                </c:pt>
                <c:pt idx="30744">
                  <c:v>-86.387</c:v>
                </c:pt>
                <c:pt idx="30745">
                  <c:v>-86.384999999999991</c:v>
                </c:pt>
                <c:pt idx="30746">
                  <c:v>-86.38300000000001</c:v>
                </c:pt>
                <c:pt idx="30747">
                  <c:v>-86.381</c:v>
                </c:pt>
                <c:pt idx="30748">
                  <c:v>-86.378999999999991</c:v>
                </c:pt>
                <c:pt idx="30749">
                  <c:v>-86.37700000000001</c:v>
                </c:pt>
                <c:pt idx="30750">
                  <c:v>-86.375</c:v>
                </c:pt>
                <c:pt idx="30751">
                  <c:v>-86.37299999999999</c:v>
                </c:pt>
                <c:pt idx="30752">
                  <c:v>-86.371000000000009</c:v>
                </c:pt>
                <c:pt idx="30753">
                  <c:v>-86.369</c:v>
                </c:pt>
                <c:pt idx="30754">
                  <c:v>-86.36699999999999</c:v>
                </c:pt>
                <c:pt idx="30755">
                  <c:v>-86.365000000000009</c:v>
                </c:pt>
                <c:pt idx="30756">
                  <c:v>-86.363</c:v>
                </c:pt>
                <c:pt idx="30757">
                  <c:v>-86.36099999999999</c:v>
                </c:pt>
                <c:pt idx="30758">
                  <c:v>-86.359000000000009</c:v>
                </c:pt>
                <c:pt idx="30759">
                  <c:v>-86.356999999999999</c:v>
                </c:pt>
                <c:pt idx="30760">
                  <c:v>-86.35499999999999</c:v>
                </c:pt>
                <c:pt idx="30761">
                  <c:v>-86.353000000000009</c:v>
                </c:pt>
                <c:pt idx="30762">
                  <c:v>-86.350999999999999</c:v>
                </c:pt>
                <c:pt idx="30763">
                  <c:v>-86.34899999999999</c:v>
                </c:pt>
                <c:pt idx="30764">
                  <c:v>-86.347000000000008</c:v>
                </c:pt>
                <c:pt idx="30765">
                  <c:v>-86.344999999999999</c:v>
                </c:pt>
                <c:pt idx="30766">
                  <c:v>-86.343000000000004</c:v>
                </c:pt>
                <c:pt idx="30767">
                  <c:v>-86.341000000000008</c:v>
                </c:pt>
                <c:pt idx="30768">
                  <c:v>-86.338999999999999</c:v>
                </c:pt>
                <c:pt idx="30769">
                  <c:v>-86.337000000000003</c:v>
                </c:pt>
                <c:pt idx="30770">
                  <c:v>-86.335000000000008</c:v>
                </c:pt>
                <c:pt idx="30771">
                  <c:v>-86.332999999999998</c:v>
                </c:pt>
                <c:pt idx="30772">
                  <c:v>-86.331000000000003</c:v>
                </c:pt>
                <c:pt idx="30773">
                  <c:v>-86.329000000000008</c:v>
                </c:pt>
                <c:pt idx="30774">
                  <c:v>-86.326999999999998</c:v>
                </c:pt>
                <c:pt idx="30775">
                  <c:v>-86.325000000000003</c:v>
                </c:pt>
                <c:pt idx="30776">
                  <c:v>-86.323000000000008</c:v>
                </c:pt>
                <c:pt idx="30777">
                  <c:v>-86.320999999999998</c:v>
                </c:pt>
                <c:pt idx="30778">
                  <c:v>-86.319000000000003</c:v>
                </c:pt>
                <c:pt idx="30779">
                  <c:v>-86.317000000000007</c:v>
                </c:pt>
                <c:pt idx="30780">
                  <c:v>-86.314999999999998</c:v>
                </c:pt>
                <c:pt idx="30781">
                  <c:v>-86.313000000000002</c:v>
                </c:pt>
                <c:pt idx="30782">
                  <c:v>-86.311000000000007</c:v>
                </c:pt>
                <c:pt idx="30783">
                  <c:v>-86.308999999999997</c:v>
                </c:pt>
                <c:pt idx="30784">
                  <c:v>-86.307000000000002</c:v>
                </c:pt>
                <c:pt idx="30785">
                  <c:v>-86.305000000000007</c:v>
                </c:pt>
                <c:pt idx="30786">
                  <c:v>-86.302999999999997</c:v>
                </c:pt>
                <c:pt idx="30787">
                  <c:v>-86.301000000000002</c:v>
                </c:pt>
                <c:pt idx="30788">
                  <c:v>-86.299000000000007</c:v>
                </c:pt>
                <c:pt idx="30789">
                  <c:v>-86.296999999999997</c:v>
                </c:pt>
                <c:pt idx="30790">
                  <c:v>-86.295000000000002</c:v>
                </c:pt>
                <c:pt idx="30791">
                  <c:v>-86.293000000000006</c:v>
                </c:pt>
                <c:pt idx="30792">
                  <c:v>-86.290999999999997</c:v>
                </c:pt>
                <c:pt idx="30793">
                  <c:v>-86.289000000000001</c:v>
                </c:pt>
                <c:pt idx="30794">
                  <c:v>-86.287000000000006</c:v>
                </c:pt>
                <c:pt idx="30795">
                  <c:v>-86.284999999999997</c:v>
                </c:pt>
                <c:pt idx="30796">
                  <c:v>-86.283000000000001</c:v>
                </c:pt>
                <c:pt idx="30797">
                  <c:v>-86.281000000000006</c:v>
                </c:pt>
                <c:pt idx="30798">
                  <c:v>-86.278999999999996</c:v>
                </c:pt>
                <c:pt idx="30799">
                  <c:v>-86.277000000000001</c:v>
                </c:pt>
                <c:pt idx="30800">
                  <c:v>-86.275000000000006</c:v>
                </c:pt>
                <c:pt idx="30801">
                  <c:v>-86.272999999999996</c:v>
                </c:pt>
                <c:pt idx="30802">
                  <c:v>-86.271000000000001</c:v>
                </c:pt>
                <c:pt idx="30803">
                  <c:v>-86.269000000000005</c:v>
                </c:pt>
                <c:pt idx="30804">
                  <c:v>-86.266999999999996</c:v>
                </c:pt>
                <c:pt idx="30805">
                  <c:v>-86.265000000000001</c:v>
                </c:pt>
                <c:pt idx="30806">
                  <c:v>-86.263000000000005</c:v>
                </c:pt>
                <c:pt idx="30807">
                  <c:v>-86.260999999999996</c:v>
                </c:pt>
                <c:pt idx="30808">
                  <c:v>-86.259</c:v>
                </c:pt>
                <c:pt idx="30809">
                  <c:v>-86.257000000000005</c:v>
                </c:pt>
                <c:pt idx="30810">
                  <c:v>-86.254999999999995</c:v>
                </c:pt>
                <c:pt idx="30811">
                  <c:v>-86.253</c:v>
                </c:pt>
                <c:pt idx="30812">
                  <c:v>-86.251000000000005</c:v>
                </c:pt>
                <c:pt idx="30813">
                  <c:v>-86.248999999999995</c:v>
                </c:pt>
                <c:pt idx="30814">
                  <c:v>-86.247</c:v>
                </c:pt>
                <c:pt idx="30815">
                  <c:v>-86.245000000000005</c:v>
                </c:pt>
                <c:pt idx="30816">
                  <c:v>-86.242999999999995</c:v>
                </c:pt>
                <c:pt idx="30817">
                  <c:v>-86.241</c:v>
                </c:pt>
                <c:pt idx="30818">
                  <c:v>-86.239000000000004</c:v>
                </c:pt>
                <c:pt idx="30819">
                  <c:v>-86.236999999999995</c:v>
                </c:pt>
                <c:pt idx="30820">
                  <c:v>-86.234999999999999</c:v>
                </c:pt>
                <c:pt idx="30821">
                  <c:v>-86.233000000000004</c:v>
                </c:pt>
                <c:pt idx="30822">
                  <c:v>-86.230999999999995</c:v>
                </c:pt>
                <c:pt idx="30823">
                  <c:v>-86.228999999999999</c:v>
                </c:pt>
                <c:pt idx="30824">
                  <c:v>-86.227000000000004</c:v>
                </c:pt>
                <c:pt idx="30825">
                  <c:v>-86.224999999999994</c:v>
                </c:pt>
                <c:pt idx="30826">
                  <c:v>-86.222999999999999</c:v>
                </c:pt>
                <c:pt idx="30827">
                  <c:v>-86.221000000000004</c:v>
                </c:pt>
                <c:pt idx="30828">
                  <c:v>-86.218999999999994</c:v>
                </c:pt>
                <c:pt idx="30829">
                  <c:v>-86.216999999999999</c:v>
                </c:pt>
                <c:pt idx="30830">
                  <c:v>-86.215000000000003</c:v>
                </c:pt>
                <c:pt idx="30831">
                  <c:v>-86.212999999999994</c:v>
                </c:pt>
                <c:pt idx="30832">
                  <c:v>-86.210999999999999</c:v>
                </c:pt>
                <c:pt idx="30833">
                  <c:v>-86.209000000000003</c:v>
                </c:pt>
                <c:pt idx="30834">
                  <c:v>-86.206999999999994</c:v>
                </c:pt>
                <c:pt idx="30835">
                  <c:v>-86.204999999999998</c:v>
                </c:pt>
                <c:pt idx="30836">
                  <c:v>-86.203000000000003</c:v>
                </c:pt>
                <c:pt idx="30837">
                  <c:v>-86.200999999999993</c:v>
                </c:pt>
                <c:pt idx="30838">
                  <c:v>-86.198999999999998</c:v>
                </c:pt>
                <c:pt idx="30839">
                  <c:v>-86.197000000000003</c:v>
                </c:pt>
                <c:pt idx="30840">
                  <c:v>-86.194999999999993</c:v>
                </c:pt>
                <c:pt idx="30841">
                  <c:v>-86.192999999999998</c:v>
                </c:pt>
                <c:pt idx="30842">
                  <c:v>-86.191000000000003</c:v>
                </c:pt>
                <c:pt idx="30843">
                  <c:v>-86.188999999999993</c:v>
                </c:pt>
                <c:pt idx="30844">
                  <c:v>-86.186999999999998</c:v>
                </c:pt>
                <c:pt idx="30845">
                  <c:v>-86.185000000000002</c:v>
                </c:pt>
                <c:pt idx="30846">
                  <c:v>-86.182999999999993</c:v>
                </c:pt>
                <c:pt idx="30847">
                  <c:v>-86.180999999999997</c:v>
                </c:pt>
                <c:pt idx="30848">
                  <c:v>-86.179000000000002</c:v>
                </c:pt>
                <c:pt idx="30849">
                  <c:v>-86.176999999999992</c:v>
                </c:pt>
                <c:pt idx="30850">
                  <c:v>-86.174999999999997</c:v>
                </c:pt>
                <c:pt idx="30851">
                  <c:v>-86.173000000000002</c:v>
                </c:pt>
                <c:pt idx="30852">
                  <c:v>-86.170999999999992</c:v>
                </c:pt>
                <c:pt idx="30853">
                  <c:v>-86.168999999999997</c:v>
                </c:pt>
                <c:pt idx="30854">
                  <c:v>-86.167000000000002</c:v>
                </c:pt>
                <c:pt idx="30855">
                  <c:v>-86.164999999999992</c:v>
                </c:pt>
                <c:pt idx="30856">
                  <c:v>-86.162999999999997</c:v>
                </c:pt>
                <c:pt idx="30857">
                  <c:v>-86.161000000000001</c:v>
                </c:pt>
                <c:pt idx="30858">
                  <c:v>-86.158999999999992</c:v>
                </c:pt>
                <c:pt idx="30859">
                  <c:v>-86.156999999999996</c:v>
                </c:pt>
                <c:pt idx="30860">
                  <c:v>-86.155000000000001</c:v>
                </c:pt>
                <c:pt idx="30861">
                  <c:v>-86.152999999999992</c:v>
                </c:pt>
                <c:pt idx="30862">
                  <c:v>-86.15100000000001</c:v>
                </c:pt>
                <c:pt idx="30863">
                  <c:v>-86.149000000000001</c:v>
                </c:pt>
                <c:pt idx="30864">
                  <c:v>-86.146999999999991</c:v>
                </c:pt>
                <c:pt idx="30865">
                  <c:v>-86.14500000000001</c:v>
                </c:pt>
                <c:pt idx="30866">
                  <c:v>-86.143000000000001</c:v>
                </c:pt>
                <c:pt idx="30867">
                  <c:v>-86.140999999999991</c:v>
                </c:pt>
                <c:pt idx="30868">
                  <c:v>-86.13900000000001</c:v>
                </c:pt>
                <c:pt idx="30869">
                  <c:v>-86.137</c:v>
                </c:pt>
                <c:pt idx="30870">
                  <c:v>-86.134999999999991</c:v>
                </c:pt>
                <c:pt idx="30871">
                  <c:v>-86.13300000000001</c:v>
                </c:pt>
                <c:pt idx="30872">
                  <c:v>-86.131</c:v>
                </c:pt>
                <c:pt idx="30873">
                  <c:v>-86.128999999999991</c:v>
                </c:pt>
                <c:pt idx="30874">
                  <c:v>-86.12700000000001</c:v>
                </c:pt>
                <c:pt idx="30875">
                  <c:v>-86.125</c:v>
                </c:pt>
                <c:pt idx="30876">
                  <c:v>-86.12299999999999</c:v>
                </c:pt>
                <c:pt idx="30877">
                  <c:v>-86.121000000000009</c:v>
                </c:pt>
                <c:pt idx="30878">
                  <c:v>-86.119</c:v>
                </c:pt>
                <c:pt idx="30879">
                  <c:v>-86.11699999999999</c:v>
                </c:pt>
                <c:pt idx="30880">
                  <c:v>-86.115000000000009</c:v>
                </c:pt>
                <c:pt idx="30881">
                  <c:v>-86.113</c:v>
                </c:pt>
                <c:pt idx="30882">
                  <c:v>-86.11099999999999</c:v>
                </c:pt>
                <c:pt idx="30883">
                  <c:v>-86.109000000000009</c:v>
                </c:pt>
                <c:pt idx="30884">
                  <c:v>-86.106999999999999</c:v>
                </c:pt>
                <c:pt idx="30885">
                  <c:v>-86.10499999999999</c:v>
                </c:pt>
                <c:pt idx="30886">
                  <c:v>-86.103000000000009</c:v>
                </c:pt>
                <c:pt idx="30887">
                  <c:v>-86.100999999999999</c:v>
                </c:pt>
                <c:pt idx="30888">
                  <c:v>-86.09899999999999</c:v>
                </c:pt>
                <c:pt idx="30889">
                  <c:v>-86.097000000000008</c:v>
                </c:pt>
                <c:pt idx="30890">
                  <c:v>-86.094999999999999</c:v>
                </c:pt>
                <c:pt idx="30891">
                  <c:v>-86.093000000000004</c:v>
                </c:pt>
                <c:pt idx="30892">
                  <c:v>-86.091000000000008</c:v>
                </c:pt>
                <c:pt idx="30893">
                  <c:v>-86.088999999999999</c:v>
                </c:pt>
                <c:pt idx="30894">
                  <c:v>-86.087000000000003</c:v>
                </c:pt>
                <c:pt idx="30895">
                  <c:v>-86.085000000000008</c:v>
                </c:pt>
                <c:pt idx="30896">
                  <c:v>-86.082999999999998</c:v>
                </c:pt>
                <c:pt idx="30897">
                  <c:v>-86.081000000000003</c:v>
                </c:pt>
                <c:pt idx="30898">
                  <c:v>-86.079000000000008</c:v>
                </c:pt>
                <c:pt idx="30899">
                  <c:v>-86.076999999999998</c:v>
                </c:pt>
                <c:pt idx="30900">
                  <c:v>-86.075000000000003</c:v>
                </c:pt>
                <c:pt idx="30901">
                  <c:v>-86.073000000000008</c:v>
                </c:pt>
                <c:pt idx="30902">
                  <c:v>-86.070999999999998</c:v>
                </c:pt>
                <c:pt idx="30903">
                  <c:v>-86.069000000000003</c:v>
                </c:pt>
                <c:pt idx="30904">
                  <c:v>-86.067000000000007</c:v>
                </c:pt>
                <c:pt idx="30905">
                  <c:v>-86.064999999999998</c:v>
                </c:pt>
                <c:pt idx="30906">
                  <c:v>-86.063000000000002</c:v>
                </c:pt>
                <c:pt idx="30907">
                  <c:v>-86.061000000000007</c:v>
                </c:pt>
                <c:pt idx="30908">
                  <c:v>-86.058999999999997</c:v>
                </c:pt>
                <c:pt idx="30909">
                  <c:v>-86.057000000000002</c:v>
                </c:pt>
                <c:pt idx="30910">
                  <c:v>-86.055000000000007</c:v>
                </c:pt>
                <c:pt idx="30911">
                  <c:v>-86.052999999999997</c:v>
                </c:pt>
                <c:pt idx="30912">
                  <c:v>-86.051000000000002</c:v>
                </c:pt>
                <c:pt idx="30913">
                  <c:v>-86.049000000000007</c:v>
                </c:pt>
                <c:pt idx="30914">
                  <c:v>-86.046999999999997</c:v>
                </c:pt>
                <c:pt idx="30915">
                  <c:v>-86.045000000000002</c:v>
                </c:pt>
                <c:pt idx="30916">
                  <c:v>-86.043000000000006</c:v>
                </c:pt>
                <c:pt idx="30917">
                  <c:v>-86.040999999999997</c:v>
                </c:pt>
                <c:pt idx="30918">
                  <c:v>-86.039000000000001</c:v>
                </c:pt>
                <c:pt idx="30919">
                  <c:v>-86.037000000000006</c:v>
                </c:pt>
                <c:pt idx="30920">
                  <c:v>-86.034999999999997</c:v>
                </c:pt>
                <c:pt idx="30921">
                  <c:v>-86.033000000000001</c:v>
                </c:pt>
                <c:pt idx="30922">
                  <c:v>-86.031000000000006</c:v>
                </c:pt>
                <c:pt idx="30923">
                  <c:v>-86.028999999999996</c:v>
                </c:pt>
                <c:pt idx="30924">
                  <c:v>-86.027000000000001</c:v>
                </c:pt>
                <c:pt idx="30925">
                  <c:v>-86.025000000000006</c:v>
                </c:pt>
                <c:pt idx="30926">
                  <c:v>-86.022999999999996</c:v>
                </c:pt>
                <c:pt idx="30927">
                  <c:v>-86.021000000000001</c:v>
                </c:pt>
                <c:pt idx="30928">
                  <c:v>-86.019000000000005</c:v>
                </c:pt>
                <c:pt idx="30929">
                  <c:v>-86.016999999999996</c:v>
                </c:pt>
                <c:pt idx="30930">
                  <c:v>-86.015000000000001</c:v>
                </c:pt>
                <c:pt idx="30931">
                  <c:v>-86.013000000000005</c:v>
                </c:pt>
                <c:pt idx="30932">
                  <c:v>-86.010999999999996</c:v>
                </c:pt>
                <c:pt idx="30933">
                  <c:v>-86.009</c:v>
                </c:pt>
                <c:pt idx="30934">
                  <c:v>-86.007000000000005</c:v>
                </c:pt>
                <c:pt idx="30935">
                  <c:v>-86.004999999999995</c:v>
                </c:pt>
                <c:pt idx="30936">
                  <c:v>-86.003</c:v>
                </c:pt>
                <c:pt idx="30937">
                  <c:v>-86.001000000000005</c:v>
                </c:pt>
                <c:pt idx="30938">
                  <c:v>-85.998999999999995</c:v>
                </c:pt>
                <c:pt idx="30939">
                  <c:v>-85.997</c:v>
                </c:pt>
                <c:pt idx="30940">
                  <c:v>-85.995000000000005</c:v>
                </c:pt>
                <c:pt idx="30941">
                  <c:v>-85.992999999999995</c:v>
                </c:pt>
                <c:pt idx="30942">
                  <c:v>-85.991</c:v>
                </c:pt>
                <c:pt idx="30943">
                  <c:v>-85.989000000000004</c:v>
                </c:pt>
                <c:pt idx="30944">
                  <c:v>-85.986999999999995</c:v>
                </c:pt>
                <c:pt idx="30945">
                  <c:v>-85.984999999999999</c:v>
                </c:pt>
                <c:pt idx="30946">
                  <c:v>-85.983000000000004</c:v>
                </c:pt>
                <c:pt idx="30947">
                  <c:v>-85.980999999999995</c:v>
                </c:pt>
                <c:pt idx="30948">
                  <c:v>-85.978999999999999</c:v>
                </c:pt>
                <c:pt idx="30949">
                  <c:v>-85.977000000000004</c:v>
                </c:pt>
                <c:pt idx="30950">
                  <c:v>-85.974999999999994</c:v>
                </c:pt>
                <c:pt idx="30951">
                  <c:v>-85.972999999999999</c:v>
                </c:pt>
                <c:pt idx="30952">
                  <c:v>-85.971000000000004</c:v>
                </c:pt>
                <c:pt idx="30953">
                  <c:v>-85.968999999999994</c:v>
                </c:pt>
                <c:pt idx="30954">
                  <c:v>-85.966999999999999</c:v>
                </c:pt>
                <c:pt idx="30955">
                  <c:v>-85.965000000000003</c:v>
                </c:pt>
                <c:pt idx="30956">
                  <c:v>-85.962999999999994</c:v>
                </c:pt>
                <c:pt idx="30957">
                  <c:v>-85.960999999999999</c:v>
                </c:pt>
                <c:pt idx="30958">
                  <c:v>-85.959000000000003</c:v>
                </c:pt>
                <c:pt idx="30959">
                  <c:v>-85.956999999999994</c:v>
                </c:pt>
                <c:pt idx="30960">
                  <c:v>-85.954999999999998</c:v>
                </c:pt>
                <c:pt idx="30961">
                  <c:v>-85.953000000000003</c:v>
                </c:pt>
                <c:pt idx="30962">
                  <c:v>-85.950999999999993</c:v>
                </c:pt>
                <c:pt idx="30963">
                  <c:v>-85.948999999999998</c:v>
                </c:pt>
                <c:pt idx="30964">
                  <c:v>-85.947000000000003</c:v>
                </c:pt>
                <c:pt idx="30965">
                  <c:v>-85.944999999999993</c:v>
                </c:pt>
                <c:pt idx="30966">
                  <c:v>-85.942999999999998</c:v>
                </c:pt>
                <c:pt idx="30967">
                  <c:v>-85.941000000000003</c:v>
                </c:pt>
                <c:pt idx="30968">
                  <c:v>-85.938999999999993</c:v>
                </c:pt>
                <c:pt idx="30969">
                  <c:v>-85.936999999999998</c:v>
                </c:pt>
                <c:pt idx="30970">
                  <c:v>-85.935000000000002</c:v>
                </c:pt>
                <c:pt idx="30971">
                  <c:v>-85.932999999999993</c:v>
                </c:pt>
                <c:pt idx="30972">
                  <c:v>-85.930999999999997</c:v>
                </c:pt>
                <c:pt idx="30973">
                  <c:v>-85.929000000000002</c:v>
                </c:pt>
                <c:pt idx="30974">
                  <c:v>-85.926999999999992</c:v>
                </c:pt>
                <c:pt idx="30975">
                  <c:v>-85.924999999999997</c:v>
                </c:pt>
                <c:pt idx="30976">
                  <c:v>-85.923000000000002</c:v>
                </c:pt>
                <c:pt idx="30977">
                  <c:v>-85.920999999999992</c:v>
                </c:pt>
                <c:pt idx="30978">
                  <c:v>-85.918999999999997</c:v>
                </c:pt>
                <c:pt idx="30979">
                  <c:v>-85.917000000000002</c:v>
                </c:pt>
                <c:pt idx="30980">
                  <c:v>-85.914999999999992</c:v>
                </c:pt>
                <c:pt idx="30981">
                  <c:v>-85.912999999999997</c:v>
                </c:pt>
                <c:pt idx="30982">
                  <c:v>-85.911000000000001</c:v>
                </c:pt>
                <c:pt idx="30983">
                  <c:v>-85.908999999999992</c:v>
                </c:pt>
                <c:pt idx="30984">
                  <c:v>-85.906999999999996</c:v>
                </c:pt>
                <c:pt idx="30985">
                  <c:v>-85.905000000000001</c:v>
                </c:pt>
                <c:pt idx="30986">
                  <c:v>-85.902999999999992</c:v>
                </c:pt>
                <c:pt idx="30987">
                  <c:v>-85.90100000000001</c:v>
                </c:pt>
                <c:pt idx="30988">
                  <c:v>-85.899000000000001</c:v>
                </c:pt>
                <c:pt idx="30989">
                  <c:v>-85.896999999999991</c:v>
                </c:pt>
                <c:pt idx="30990">
                  <c:v>-85.89500000000001</c:v>
                </c:pt>
                <c:pt idx="30991">
                  <c:v>-85.893000000000001</c:v>
                </c:pt>
                <c:pt idx="30992">
                  <c:v>-85.890999999999991</c:v>
                </c:pt>
                <c:pt idx="30993">
                  <c:v>-85.88900000000001</c:v>
                </c:pt>
                <c:pt idx="30994">
                  <c:v>-85.887</c:v>
                </c:pt>
                <c:pt idx="30995">
                  <c:v>-85.884999999999991</c:v>
                </c:pt>
                <c:pt idx="30996">
                  <c:v>-85.88300000000001</c:v>
                </c:pt>
                <c:pt idx="30997">
                  <c:v>-85.881</c:v>
                </c:pt>
                <c:pt idx="30998">
                  <c:v>-85.878999999999991</c:v>
                </c:pt>
                <c:pt idx="30999">
                  <c:v>-85.87700000000001</c:v>
                </c:pt>
                <c:pt idx="31000">
                  <c:v>-85.875</c:v>
                </c:pt>
                <c:pt idx="31001">
                  <c:v>-85.87299999999999</c:v>
                </c:pt>
                <c:pt idx="31002">
                  <c:v>-85.871000000000009</c:v>
                </c:pt>
                <c:pt idx="31003">
                  <c:v>-85.869</c:v>
                </c:pt>
                <c:pt idx="31004">
                  <c:v>-85.86699999999999</c:v>
                </c:pt>
                <c:pt idx="31005">
                  <c:v>-85.865000000000009</c:v>
                </c:pt>
                <c:pt idx="31006">
                  <c:v>-85.863</c:v>
                </c:pt>
                <c:pt idx="31007">
                  <c:v>-85.86099999999999</c:v>
                </c:pt>
                <c:pt idx="31008">
                  <c:v>-85.859000000000009</c:v>
                </c:pt>
                <c:pt idx="31009">
                  <c:v>-85.856999999999999</c:v>
                </c:pt>
                <c:pt idx="31010">
                  <c:v>-85.85499999999999</c:v>
                </c:pt>
                <c:pt idx="31011">
                  <c:v>-85.853000000000009</c:v>
                </c:pt>
                <c:pt idx="31012">
                  <c:v>-85.850999999999999</c:v>
                </c:pt>
                <c:pt idx="31013">
                  <c:v>-85.84899999999999</c:v>
                </c:pt>
                <c:pt idx="31014">
                  <c:v>-85.847000000000008</c:v>
                </c:pt>
                <c:pt idx="31015">
                  <c:v>-85.844999999999999</c:v>
                </c:pt>
                <c:pt idx="31016">
                  <c:v>-85.843000000000004</c:v>
                </c:pt>
                <c:pt idx="31017">
                  <c:v>-85.841000000000008</c:v>
                </c:pt>
                <c:pt idx="31018">
                  <c:v>-85.838999999999999</c:v>
                </c:pt>
                <c:pt idx="31019">
                  <c:v>-85.837000000000003</c:v>
                </c:pt>
                <c:pt idx="31020">
                  <c:v>-85.835000000000008</c:v>
                </c:pt>
                <c:pt idx="31021">
                  <c:v>-85.832999999999998</c:v>
                </c:pt>
                <c:pt idx="31022">
                  <c:v>-85.831000000000003</c:v>
                </c:pt>
                <c:pt idx="31023">
                  <c:v>-85.829000000000008</c:v>
                </c:pt>
                <c:pt idx="31024">
                  <c:v>-85.826999999999998</c:v>
                </c:pt>
                <c:pt idx="31025">
                  <c:v>-85.825000000000003</c:v>
                </c:pt>
                <c:pt idx="31026">
                  <c:v>-85.823000000000008</c:v>
                </c:pt>
                <c:pt idx="31027">
                  <c:v>-85.820999999999998</c:v>
                </c:pt>
                <c:pt idx="31028">
                  <c:v>-85.819000000000003</c:v>
                </c:pt>
                <c:pt idx="31029">
                  <c:v>-85.817000000000007</c:v>
                </c:pt>
                <c:pt idx="31030">
                  <c:v>-85.814999999999998</c:v>
                </c:pt>
                <c:pt idx="31031">
                  <c:v>-85.813000000000002</c:v>
                </c:pt>
                <c:pt idx="31032">
                  <c:v>-85.811000000000007</c:v>
                </c:pt>
                <c:pt idx="31033">
                  <c:v>-85.808999999999997</c:v>
                </c:pt>
                <c:pt idx="31034">
                  <c:v>-85.807000000000002</c:v>
                </c:pt>
                <c:pt idx="31035">
                  <c:v>-85.805000000000007</c:v>
                </c:pt>
                <c:pt idx="31036">
                  <c:v>-85.802999999999997</c:v>
                </c:pt>
                <c:pt idx="31037">
                  <c:v>-85.801000000000002</c:v>
                </c:pt>
                <c:pt idx="31038">
                  <c:v>-85.799000000000007</c:v>
                </c:pt>
                <c:pt idx="31039">
                  <c:v>-85.796999999999997</c:v>
                </c:pt>
                <c:pt idx="31040">
                  <c:v>-85.795000000000002</c:v>
                </c:pt>
                <c:pt idx="31041">
                  <c:v>-85.793000000000006</c:v>
                </c:pt>
                <c:pt idx="31042">
                  <c:v>-85.790999999999997</c:v>
                </c:pt>
                <c:pt idx="31043">
                  <c:v>-85.789000000000001</c:v>
                </c:pt>
                <c:pt idx="31044">
                  <c:v>-85.787000000000006</c:v>
                </c:pt>
                <c:pt idx="31045">
                  <c:v>-85.784999999999997</c:v>
                </c:pt>
                <c:pt idx="31046">
                  <c:v>-85.783000000000001</c:v>
                </c:pt>
                <c:pt idx="31047">
                  <c:v>-85.781000000000006</c:v>
                </c:pt>
                <c:pt idx="31048">
                  <c:v>-85.778999999999996</c:v>
                </c:pt>
                <c:pt idx="31049">
                  <c:v>-85.777000000000001</c:v>
                </c:pt>
                <c:pt idx="31050">
                  <c:v>-85.775000000000006</c:v>
                </c:pt>
                <c:pt idx="31051">
                  <c:v>-85.772999999999996</c:v>
                </c:pt>
                <c:pt idx="31052">
                  <c:v>-85.771000000000001</c:v>
                </c:pt>
                <c:pt idx="31053">
                  <c:v>-85.769000000000005</c:v>
                </c:pt>
                <c:pt idx="31054">
                  <c:v>-85.766999999999996</c:v>
                </c:pt>
                <c:pt idx="31055">
                  <c:v>-85.765000000000001</c:v>
                </c:pt>
                <c:pt idx="31056">
                  <c:v>-85.763000000000005</c:v>
                </c:pt>
                <c:pt idx="31057">
                  <c:v>-85.760999999999996</c:v>
                </c:pt>
                <c:pt idx="31058">
                  <c:v>-85.759</c:v>
                </c:pt>
                <c:pt idx="31059">
                  <c:v>-85.757000000000005</c:v>
                </c:pt>
                <c:pt idx="31060">
                  <c:v>-85.754999999999995</c:v>
                </c:pt>
                <c:pt idx="31061">
                  <c:v>-85.753</c:v>
                </c:pt>
                <c:pt idx="31062">
                  <c:v>-85.751000000000005</c:v>
                </c:pt>
                <c:pt idx="31063">
                  <c:v>-85.748999999999995</c:v>
                </c:pt>
                <c:pt idx="31064">
                  <c:v>-85.747</c:v>
                </c:pt>
                <c:pt idx="31065">
                  <c:v>-85.745000000000005</c:v>
                </c:pt>
                <c:pt idx="31066">
                  <c:v>-85.742999999999995</c:v>
                </c:pt>
                <c:pt idx="31067">
                  <c:v>-85.741</c:v>
                </c:pt>
                <c:pt idx="31068">
                  <c:v>-85.739000000000004</c:v>
                </c:pt>
                <c:pt idx="31069">
                  <c:v>-85.736999999999995</c:v>
                </c:pt>
                <c:pt idx="31070">
                  <c:v>-85.734999999999999</c:v>
                </c:pt>
                <c:pt idx="31071">
                  <c:v>-85.733000000000004</c:v>
                </c:pt>
                <c:pt idx="31072">
                  <c:v>-85.730999999999995</c:v>
                </c:pt>
                <c:pt idx="31073">
                  <c:v>-85.728999999999999</c:v>
                </c:pt>
                <c:pt idx="31074">
                  <c:v>-85.727000000000004</c:v>
                </c:pt>
                <c:pt idx="31075">
                  <c:v>-85.724999999999994</c:v>
                </c:pt>
                <c:pt idx="31076">
                  <c:v>-85.722999999999999</c:v>
                </c:pt>
                <c:pt idx="31077">
                  <c:v>-85.721000000000004</c:v>
                </c:pt>
                <c:pt idx="31078">
                  <c:v>-85.718999999999994</c:v>
                </c:pt>
                <c:pt idx="31079">
                  <c:v>-85.716999999999999</c:v>
                </c:pt>
                <c:pt idx="31080">
                  <c:v>-85.715000000000003</c:v>
                </c:pt>
                <c:pt idx="31081">
                  <c:v>-85.712999999999994</c:v>
                </c:pt>
                <c:pt idx="31082">
                  <c:v>-85.710999999999999</c:v>
                </c:pt>
                <c:pt idx="31083">
                  <c:v>-85.709000000000003</c:v>
                </c:pt>
                <c:pt idx="31084">
                  <c:v>-85.706999999999994</c:v>
                </c:pt>
                <c:pt idx="31085">
                  <c:v>-85.704999999999998</c:v>
                </c:pt>
                <c:pt idx="31086">
                  <c:v>-85.703000000000003</c:v>
                </c:pt>
                <c:pt idx="31087">
                  <c:v>-85.700999999999993</c:v>
                </c:pt>
                <c:pt idx="31088">
                  <c:v>-85.698999999999998</c:v>
                </c:pt>
                <c:pt idx="31089">
                  <c:v>-85.697000000000003</c:v>
                </c:pt>
                <c:pt idx="31090">
                  <c:v>-85.694999999999993</c:v>
                </c:pt>
                <c:pt idx="31091">
                  <c:v>-85.692999999999998</c:v>
                </c:pt>
                <c:pt idx="31092">
                  <c:v>-85.691000000000003</c:v>
                </c:pt>
                <c:pt idx="31093">
                  <c:v>-85.688999999999993</c:v>
                </c:pt>
                <c:pt idx="31094">
                  <c:v>-85.686999999999998</c:v>
                </c:pt>
                <c:pt idx="31095">
                  <c:v>-85.685000000000002</c:v>
                </c:pt>
                <c:pt idx="31096">
                  <c:v>-85.682999999999993</c:v>
                </c:pt>
                <c:pt idx="31097">
                  <c:v>-85.680999999999997</c:v>
                </c:pt>
                <c:pt idx="31098">
                  <c:v>-85.679000000000002</c:v>
                </c:pt>
                <c:pt idx="31099">
                  <c:v>-85.676999999999992</c:v>
                </c:pt>
                <c:pt idx="31100">
                  <c:v>-85.674999999999997</c:v>
                </c:pt>
                <c:pt idx="31101">
                  <c:v>-85.673000000000002</c:v>
                </c:pt>
                <c:pt idx="31102">
                  <c:v>-85.670999999999992</c:v>
                </c:pt>
                <c:pt idx="31103">
                  <c:v>-85.668999999999997</c:v>
                </c:pt>
                <c:pt idx="31104">
                  <c:v>-85.667000000000002</c:v>
                </c:pt>
                <c:pt idx="31105">
                  <c:v>-85.664999999999992</c:v>
                </c:pt>
                <c:pt idx="31106">
                  <c:v>-85.662999999999997</c:v>
                </c:pt>
                <c:pt idx="31107">
                  <c:v>-85.661000000000001</c:v>
                </c:pt>
                <c:pt idx="31108">
                  <c:v>-85.658999999999992</c:v>
                </c:pt>
                <c:pt idx="31109">
                  <c:v>-85.656999999999996</c:v>
                </c:pt>
                <c:pt idx="31110">
                  <c:v>-85.655000000000001</c:v>
                </c:pt>
                <c:pt idx="31111">
                  <c:v>-85.652999999999992</c:v>
                </c:pt>
                <c:pt idx="31112">
                  <c:v>-85.65100000000001</c:v>
                </c:pt>
                <c:pt idx="31113">
                  <c:v>-85.649000000000001</c:v>
                </c:pt>
                <c:pt idx="31114">
                  <c:v>-85.646999999999991</c:v>
                </c:pt>
                <c:pt idx="31115">
                  <c:v>-85.64500000000001</c:v>
                </c:pt>
                <c:pt idx="31116">
                  <c:v>-85.643000000000001</c:v>
                </c:pt>
                <c:pt idx="31117">
                  <c:v>-85.640999999999991</c:v>
                </c:pt>
                <c:pt idx="31118">
                  <c:v>-85.63900000000001</c:v>
                </c:pt>
                <c:pt idx="31119">
                  <c:v>-85.637</c:v>
                </c:pt>
                <c:pt idx="31120">
                  <c:v>-85.634999999999991</c:v>
                </c:pt>
                <c:pt idx="31121">
                  <c:v>-85.63300000000001</c:v>
                </c:pt>
                <c:pt idx="31122">
                  <c:v>-85.631</c:v>
                </c:pt>
                <c:pt idx="31123">
                  <c:v>-85.628999999999991</c:v>
                </c:pt>
                <c:pt idx="31124">
                  <c:v>-85.62700000000001</c:v>
                </c:pt>
                <c:pt idx="31125">
                  <c:v>-85.625</c:v>
                </c:pt>
                <c:pt idx="31126">
                  <c:v>-85.62299999999999</c:v>
                </c:pt>
                <c:pt idx="31127">
                  <c:v>-85.621000000000009</c:v>
                </c:pt>
                <c:pt idx="31128">
                  <c:v>-85.619</c:v>
                </c:pt>
                <c:pt idx="31129">
                  <c:v>-85.61699999999999</c:v>
                </c:pt>
                <c:pt idx="31130">
                  <c:v>-85.615000000000009</c:v>
                </c:pt>
                <c:pt idx="31131">
                  <c:v>-85.613</c:v>
                </c:pt>
                <c:pt idx="31132">
                  <c:v>-85.61099999999999</c:v>
                </c:pt>
                <c:pt idx="31133">
                  <c:v>-85.609000000000009</c:v>
                </c:pt>
                <c:pt idx="31134">
                  <c:v>-85.606999999999999</c:v>
                </c:pt>
                <c:pt idx="31135">
                  <c:v>-85.60499999999999</c:v>
                </c:pt>
                <c:pt idx="31136">
                  <c:v>-85.603000000000009</c:v>
                </c:pt>
                <c:pt idx="31137">
                  <c:v>-85.600999999999999</c:v>
                </c:pt>
                <c:pt idx="31138">
                  <c:v>-85.59899999999999</c:v>
                </c:pt>
                <c:pt idx="31139">
                  <c:v>-85.597000000000008</c:v>
                </c:pt>
                <c:pt idx="31140">
                  <c:v>-85.594999999999999</c:v>
                </c:pt>
                <c:pt idx="31141">
                  <c:v>-85.593000000000004</c:v>
                </c:pt>
                <c:pt idx="31142">
                  <c:v>-85.591000000000008</c:v>
                </c:pt>
                <c:pt idx="31143">
                  <c:v>-85.588999999999999</c:v>
                </c:pt>
                <c:pt idx="31144">
                  <c:v>-85.587000000000003</c:v>
                </c:pt>
                <c:pt idx="31145">
                  <c:v>-85.585000000000008</c:v>
                </c:pt>
                <c:pt idx="31146">
                  <c:v>-85.582999999999998</c:v>
                </c:pt>
                <c:pt idx="31147">
                  <c:v>-85.581000000000003</c:v>
                </c:pt>
                <c:pt idx="31148">
                  <c:v>-85.579000000000008</c:v>
                </c:pt>
                <c:pt idx="31149">
                  <c:v>-85.576999999999998</c:v>
                </c:pt>
                <c:pt idx="31150">
                  <c:v>-85.575000000000003</c:v>
                </c:pt>
                <c:pt idx="31151">
                  <c:v>-85.573000000000008</c:v>
                </c:pt>
                <c:pt idx="31152">
                  <c:v>-85.570999999999998</c:v>
                </c:pt>
                <c:pt idx="31153">
                  <c:v>-85.569000000000003</c:v>
                </c:pt>
                <c:pt idx="31154">
                  <c:v>-85.567000000000007</c:v>
                </c:pt>
                <c:pt idx="31155">
                  <c:v>-85.564999999999998</c:v>
                </c:pt>
                <c:pt idx="31156">
                  <c:v>-85.563000000000002</c:v>
                </c:pt>
                <c:pt idx="31157">
                  <c:v>-85.561000000000007</c:v>
                </c:pt>
                <c:pt idx="31158">
                  <c:v>-85.558999999999997</c:v>
                </c:pt>
                <c:pt idx="31159">
                  <c:v>-85.557000000000002</c:v>
                </c:pt>
                <c:pt idx="31160">
                  <c:v>-85.555000000000007</c:v>
                </c:pt>
                <c:pt idx="31161">
                  <c:v>-85.552999999999997</c:v>
                </c:pt>
                <c:pt idx="31162">
                  <c:v>-85.551000000000002</c:v>
                </c:pt>
                <c:pt idx="31163">
                  <c:v>-85.549000000000007</c:v>
                </c:pt>
                <c:pt idx="31164">
                  <c:v>-85.546999999999997</c:v>
                </c:pt>
                <c:pt idx="31165">
                  <c:v>-85.545000000000002</c:v>
                </c:pt>
                <c:pt idx="31166">
                  <c:v>-85.543000000000006</c:v>
                </c:pt>
                <c:pt idx="31167">
                  <c:v>-85.540999999999997</c:v>
                </c:pt>
                <c:pt idx="31168">
                  <c:v>-85.539000000000001</c:v>
                </c:pt>
                <c:pt idx="31169">
                  <c:v>-85.537000000000006</c:v>
                </c:pt>
                <c:pt idx="31170">
                  <c:v>-85.534999999999997</c:v>
                </c:pt>
                <c:pt idx="31171">
                  <c:v>-85.533000000000001</c:v>
                </c:pt>
                <c:pt idx="31172">
                  <c:v>-85.531000000000006</c:v>
                </c:pt>
                <c:pt idx="31173">
                  <c:v>-85.528999999999996</c:v>
                </c:pt>
                <c:pt idx="31174">
                  <c:v>-85.527000000000001</c:v>
                </c:pt>
                <c:pt idx="31175">
                  <c:v>-85.525000000000006</c:v>
                </c:pt>
                <c:pt idx="31176">
                  <c:v>-85.522999999999996</c:v>
                </c:pt>
                <c:pt idx="31177">
                  <c:v>-85.521000000000001</c:v>
                </c:pt>
                <c:pt idx="31178">
                  <c:v>-85.519000000000005</c:v>
                </c:pt>
                <c:pt idx="31179">
                  <c:v>-85.516999999999996</c:v>
                </c:pt>
                <c:pt idx="31180">
                  <c:v>-85.515000000000001</c:v>
                </c:pt>
                <c:pt idx="31181">
                  <c:v>-85.513000000000005</c:v>
                </c:pt>
                <c:pt idx="31182">
                  <c:v>-85.510999999999996</c:v>
                </c:pt>
                <c:pt idx="31183">
                  <c:v>-85.509</c:v>
                </c:pt>
                <c:pt idx="31184">
                  <c:v>-85.507000000000005</c:v>
                </c:pt>
                <c:pt idx="31185">
                  <c:v>-85.504999999999995</c:v>
                </c:pt>
                <c:pt idx="31186">
                  <c:v>-85.503</c:v>
                </c:pt>
                <c:pt idx="31187">
                  <c:v>-85.501000000000005</c:v>
                </c:pt>
                <c:pt idx="31188">
                  <c:v>-85.498999999999995</c:v>
                </c:pt>
                <c:pt idx="31189">
                  <c:v>-85.497</c:v>
                </c:pt>
                <c:pt idx="31190">
                  <c:v>-85.495000000000005</c:v>
                </c:pt>
                <c:pt idx="31191">
                  <c:v>-85.492999999999995</c:v>
                </c:pt>
                <c:pt idx="31192">
                  <c:v>-85.491</c:v>
                </c:pt>
                <c:pt idx="31193">
                  <c:v>-85.489000000000004</c:v>
                </c:pt>
                <c:pt idx="31194">
                  <c:v>-85.486999999999995</c:v>
                </c:pt>
                <c:pt idx="31195">
                  <c:v>-85.484999999999999</c:v>
                </c:pt>
                <c:pt idx="31196">
                  <c:v>-85.483000000000004</c:v>
                </c:pt>
                <c:pt idx="31197">
                  <c:v>-85.480999999999995</c:v>
                </c:pt>
                <c:pt idx="31198">
                  <c:v>-85.478999999999999</c:v>
                </c:pt>
                <c:pt idx="31199">
                  <c:v>-85.477000000000004</c:v>
                </c:pt>
                <c:pt idx="31200">
                  <c:v>-85.474999999999994</c:v>
                </c:pt>
                <c:pt idx="31201">
                  <c:v>-85.472999999999999</c:v>
                </c:pt>
                <c:pt idx="31202">
                  <c:v>-85.471000000000004</c:v>
                </c:pt>
                <c:pt idx="31203">
                  <c:v>-85.468999999999994</c:v>
                </c:pt>
                <c:pt idx="31204">
                  <c:v>-85.466999999999999</c:v>
                </c:pt>
                <c:pt idx="31205">
                  <c:v>-85.465000000000003</c:v>
                </c:pt>
                <c:pt idx="31206">
                  <c:v>-85.462999999999994</c:v>
                </c:pt>
                <c:pt idx="31207">
                  <c:v>-85.460999999999999</c:v>
                </c:pt>
                <c:pt idx="31208">
                  <c:v>-85.459000000000003</c:v>
                </c:pt>
                <c:pt idx="31209">
                  <c:v>-85.456999999999994</c:v>
                </c:pt>
                <c:pt idx="31210">
                  <c:v>-85.454999999999998</c:v>
                </c:pt>
                <c:pt idx="31211">
                  <c:v>-85.453000000000003</c:v>
                </c:pt>
                <c:pt idx="31212">
                  <c:v>-85.450999999999993</c:v>
                </c:pt>
                <c:pt idx="31213">
                  <c:v>-85.448999999999998</c:v>
                </c:pt>
                <c:pt idx="31214">
                  <c:v>-85.447000000000003</c:v>
                </c:pt>
                <c:pt idx="31215">
                  <c:v>-85.444999999999993</c:v>
                </c:pt>
                <c:pt idx="31216">
                  <c:v>-85.442999999999998</c:v>
                </c:pt>
                <c:pt idx="31217">
                  <c:v>-85.441000000000003</c:v>
                </c:pt>
                <c:pt idx="31218">
                  <c:v>-85.438999999999993</c:v>
                </c:pt>
                <c:pt idx="31219">
                  <c:v>-85.436999999999998</c:v>
                </c:pt>
                <c:pt idx="31220">
                  <c:v>-85.435000000000002</c:v>
                </c:pt>
                <c:pt idx="31221">
                  <c:v>-85.432999999999993</c:v>
                </c:pt>
                <c:pt idx="31222">
                  <c:v>-85.430999999999997</c:v>
                </c:pt>
                <c:pt idx="31223">
                  <c:v>-85.429000000000002</c:v>
                </c:pt>
                <c:pt idx="31224">
                  <c:v>-85.426999999999992</c:v>
                </c:pt>
                <c:pt idx="31225">
                  <c:v>-85.424999999999997</c:v>
                </c:pt>
                <c:pt idx="31226">
                  <c:v>-85.423000000000002</c:v>
                </c:pt>
                <c:pt idx="31227">
                  <c:v>-85.420999999999992</c:v>
                </c:pt>
                <c:pt idx="31228">
                  <c:v>-85.418999999999997</c:v>
                </c:pt>
                <c:pt idx="31229">
                  <c:v>-85.417000000000002</c:v>
                </c:pt>
                <c:pt idx="31230">
                  <c:v>-85.414999999999992</c:v>
                </c:pt>
                <c:pt idx="31231">
                  <c:v>-85.412999999999997</c:v>
                </c:pt>
                <c:pt idx="31232">
                  <c:v>-85.411000000000001</c:v>
                </c:pt>
                <c:pt idx="31233">
                  <c:v>-85.408999999999992</c:v>
                </c:pt>
                <c:pt idx="31234">
                  <c:v>-85.406999999999996</c:v>
                </c:pt>
                <c:pt idx="31235">
                  <c:v>-85.405000000000001</c:v>
                </c:pt>
                <c:pt idx="31236">
                  <c:v>-85.402999999999992</c:v>
                </c:pt>
                <c:pt idx="31237">
                  <c:v>-85.40100000000001</c:v>
                </c:pt>
                <c:pt idx="31238">
                  <c:v>-85.399000000000001</c:v>
                </c:pt>
                <c:pt idx="31239">
                  <c:v>-85.396999999999991</c:v>
                </c:pt>
                <c:pt idx="31240">
                  <c:v>-85.39500000000001</c:v>
                </c:pt>
                <c:pt idx="31241">
                  <c:v>-85.393000000000001</c:v>
                </c:pt>
                <c:pt idx="31242">
                  <c:v>-85.390999999999991</c:v>
                </c:pt>
                <c:pt idx="31243">
                  <c:v>-85.38900000000001</c:v>
                </c:pt>
                <c:pt idx="31244">
                  <c:v>-85.387</c:v>
                </c:pt>
                <c:pt idx="31245">
                  <c:v>-85.384999999999991</c:v>
                </c:pt>
                <c:pt idx="31246">
                  <c:v>-85.38300000000001</c:v>
                </c:pt>
                <c:pt idx="31247">
                  <c:v>-85.381</c:v>
                </c:pt>
                <c:pt idx="31248">
                  <c:v>-85.378999999999991</c:v>
                </c:pt>
                <c:pt idx="31249">
                  <c:v>-85.37700000000001</c:v>
                </c:pt>
                <c:pt idx="31250">
                  <c:v>-85.375</c:v>
                </c:pt>
                <c:pt idx="31251">
                  <c:v>-85.37299999999999</c:v>
                </c:pt>
                <c:pt idx="31252">
                  <c:v>-85.371000000000009</c:v>
                </c:pt>
                <c:pt idx="31253">
                  <c:v>-85.369</c:v>
                </c:pt>
                <c:pt idx="31254">
                  <c:v>-85.36699999999999</c:v>
                </c:pt>
                <c:pt idx="31255">
                  <c:v>-85.365000000000009</c:v>
                </c:pt>
                <c:pt idx="31256">
                  <c:v>-85.363</c:v>
                </c:pt>
                <c:pt idx="31257">
                  <c:v>-85.36099999999999</c:v>
                </c:pt>
                <c:pt idx="31258">
                  <c:v>-85.359000000000009</c:v>
                </c:pt>
                <c:pt idx="31259">
                  <c:v>-85.356999999999999</c:v>
                </c:pt>
                <c:pt idx="31260">
                  <c:v>-85.35499999999999</c:v>
                </c:pt>
                <c:pt idx="31261">
                  <c:v>-85.353000000000009</c:v>
                </c:pt>
                <c:pt idx="31262">
                  <c:v>-85.350999999999999</c:v>
                </c:pt>
                <c:pt idx="31263">
                  <c:v>-85.34899999999999</c:v>
                </c:pt>
                <c:pt idx="31264">
                  <c:v>-85.347000000000008</c:v>
                </c:pt>
                <c:pt idx="31265">
                  <c:v>-85.344999999999999</c:v>
                </c:pt>
                <c:pt idx="31266">
                  <c:v>-85.343000000000004</c:v>
                </c:pt>
                <c:pt idx="31267">
                  <c:v>-85.341000000000008</c:v>
                </c:pt>
                <c:pt idx="31268">
                  <c:v>-85.338999999999999</c:v>
                </c:pt>
                <c:pt idx="31269">
                  <c:v>-85.337000000000003</c:v>
                </c:pt>
                <c:pt idx="31270">
                  <c:v>-85.335000000000008</c:v>
                </c:pt>
                <c:pt idx="31271">
                  <c:v>-85.332999999999998</c:v>
                </c:pt>
                <c:pt idx="31272">
                  <c:v>-85.331000000000003</c:v>
                </c:pt>
                <c:pt idx="31273">
                  <c:v>-85.329000000000008</c:v>
                </c:pt>
                <c:pt idx="31274">
                  <c:v>-85.326999999999998</c:v>
                </c:pt>
                <c:pt idx="31275">
                  <c:v>-85.325000000000003</c:v>
                </c:pt>
                <c:pt idx="31276">
                  <c:v>-85.323000000000008</c:v>
                </c:pt>
                <c:pt idx="31277">
                  <c:v>-85.320999999999998</c:v>
                </c:pt>
                <c:pt idx="31278">
                  <c:v>-85.319000000000003</c:v>
                </c:pt>
                <c:pt idx="31279">
                  <c:v>-85.317000000000007</c:v>
                </c:pt>
                <c:pt idx="31280">
                  <c:v>-85.314999999999998</c:v>
                </c:pt>
                <c:pt idx="31281">
                  <c:v>-85.313000000000002</c:v>
                </c:pt>
                <c:pt idx="31282">
                  <c:v>-85.311000000000007</c:v>
                </c:pt>
                <c:pt idx="31283">
                  <c:v>-85.308999999999997</c:v>
                </c:pt>
                <c:pt idx="31284">
                  <c:v>-85.307000000000002</c:v>
                </c:pt>
                <c:pt idx="31285">
                  <c:v>-85.305000000000007</c:v>
                </c:pt>
                <c:pt idx="31286">
                  <c:v>-85.302999999999997</c:v>
                </c:pt>
                <c:pt idx="31287">
                  <c:v>-85.301000000000002</c:v>
                </c:pt>
                <c:pt idx="31288">
                  <c:v>-85.299000000000007</c:v>
                </c:pt>
                <c:pt idx="31289">
                  <c:v>-85.296999999999997</c:v>
                </c:pt>
                <c:pt idx="31290">
                  <c:v>-85.295000000000002</c:v>
                </c:pt>
                <c:pt idx="31291">
                  <c:v>-85.293000000000006</c:v>
                </c:pt>
                <c:pt idx="31292">
                  <c:v>-85.290999999999997</c:v>
                </c:pt>
                <c:pt idx="31293">
                  <c:v>-85.289000000000001</c:v>
                </c:pt>
                <c:pt idx="31294">
                  <c:v>-85.287000000000006</c:v>
                </c:pt>
                <c:pt idx="31295">
                  <c:v>-85.284999999999997</c:v>
                </c:pt>
                <c:pt idx="31296">
                  <c:v>-85.283000000000001</c:v>
                </c:pt>
                <c:pt idx="31297">
                  <c:v>-85.281000000000006</c:v>
                </c:pt>
                <c:pt idx="31298">
                  <c:v>-85.278999999999996</c:v>
                </c:pt>
                <c:pt idx="31299">
                  <c:v>-85.277000000000001</c:v>
                </c:pt>
                <c:pt idx="31300">
                  <c:v>-85.275000000000006</c:v>
                </c:pt>
                <c:pt idx="31301">
                  <c:v>-85.272999999999996</c:v>
                </c:pt>
                <c:pt idx="31302">
                  <c:v>-85.271000000000001</c:v>
                </c:pt>
                <c:pt idx="31303">
                  <c:v>-85.269000000000005</c:v>
                </c:pt>
                <c:pt idx="31304">
                  <c:v>-85.266999999999996</c:v>
                </c:pt>
                <c:pt idx="31305">
                  <c:v>-85.265000000000001</c:v>
                </c:pt>
                <c:pt idx="31306">
                  <c:v>-85.263000000000005</c:v>
                </c:pt>
                <c:pt idx="31307">
                  <c:v>-85.260999999999996</c:v>
                </c:pt>
                <c:pt idx="31308">
                  <c:v>-85.259</c:v>
                </c:pt>
                <c:pt idx="31309">
                  <c:v>-85.257000000000005</c:v>
                </c:pt>
                <c:pt idx="31310">
                  <c:v>-85.254999999999995</c:v>
                </c:pt>
                <c:pt idx="31311">
                  <c:v>-85.253</c:v>
                </c:pt>
                <c:pt idx="31312">
                  <c:v>-85.251000000000005</c:v>
                </c:pt>
                <c:pt idx="31313">
                  <c:v>-85.248999999999995</c:v>
                </c:pt>
                <c:pt idx="31314">
                  <c:v>-85.247</c:v>
                </c:pt>
                <c:pt idx="31315">
                  <c:v>-85.245000000000005</c:v>
                </c:pt>
                <c:pt idx="31316">
                  <c:v>-85.242999999999995</c:v>
                </c:pt>
                <c:pt idx="31317">
                  <c:v>-85.241</c:v>
                </c:pt>
                <c:pt idx="31318">
                  <c:v>-85.239000000000004</c:v>
                </c:pt>
                <c:pt idx="31319">
                  <c:v>-85.236999999999995</c:v>
                </c:pt>
                <c:pt idx="31320">
                  <c:v>-85.234999999999999</c:v>
                </c:pt>
                <c:pt idx="31321">
                  <c:v>-85.233000000000004</c:v>
                </c:pt>
                <c:pt idx="31322">
                  <c:v>-85.230999999999995</c:v>
                </c:pt>
                <c:pt idx="31323">
                  <c:v>-85.228999999999999</c:v>
                </c:pt>
                <c:pt idx="31324">
                  <c:v>-85.227000000000004</c:v>
                </c:pt>
                <c:pt idx="31325">
                  <c:v>-85.224999999999994</c:v>
                </c:pt>
                <c:pt idx="31326">
                  <c:v>-85.222999999999999</c:v>
                </c:pt>
                <c:pt idx="31327">
                  <c:v>-85.221000000000004</c:v>
                </c:pt>
                <c:pt idx="31328">
                  <c:v>-85.218999999999994</c:v>
                </c:pt>
                <c:pt idx="31329">
                  <c:v>-85.216999999999999</c:v>
                </c:pt>
                <c:pt idx="31330">
                  <c:v>-85.215000000000003</c:v>
                </c:pt>
                <c:pt idx="31331">
                  <c:v>-85.212999999999994</c:v>
                </c:pt>
                <c:pt idx="31332">
                  <c:v>-85.210999999999999</c:v>
                </c:pt>
                <c:pt idx="31333">
                  <c:v>-85.209000000000003</c:v>
                </c:pt>
                <c:pt idx="31334">
                  <c:v>-85.206999999999994</c:v>
                </c:pt>
                <c:pt idx="31335">
                  <c:v>-85.204999999999998</c:v>
                </c:pt>
                <c:pt idx="31336">
                  <c:v>-85.203000000000003</c:v>
                </c:pt>
                <c:pt idx="31337">
                  <c:v>-85.200999999999993</c:v>
                </c:pt>
                <c:pt idx="31338">
                  <c:v>-85.198999999999998</c:v>
                </c:pt>
                <c:pt idx="31339">
                  <c:v>-85.197000000000003</c:v>
                </c:pt>
                <c:pt idx="31340">
                  <c:v>-85.194999999999993</c:v>
                </c:pt>
                <c:pt idx="31341">
                  <c:v>-85.192999999999998</c:v>
                </c:pt>
                <c:pt idx="31342">
                  <c:v>-85.191000000000003</c:v>
                </c:pt>
                <c:pt idx="31343">
                  <c:v>-85.188999999999993</c:v>
                </c:pt>
                <c:pt idx="31344">
                  <c:v>-85.186999999999998</c:v>
                </c:pt>
                <c:pt idx="31345">
                  <c:v>-85.185000000000002</c:v>
                </c:pt>
                <c:pt idx="31346">
                  <c:v>-85.182999999999993</c:v>
                </c:pt>
                <c:pt idx="31347">
                  <c:v>-85.180999999999997</c:v>
                </c:pt>
                <c:pt idx="31348">
                  <c:v>-85.179000000000002</c:v>
                </c:pt>
                <c:pt idx="31349">
                  <c:v>-85.176999999999992</c:v>
                </c:pt>
                <c:pt idx="31350">
                  <c:v>-85.174999999999997</c:v>
                </c:pt>
                <c:pt idx="31351">
                  <c:v>-85.173000000000002</c:v>
                </c:pt>
                <c:pt idx="31352">
                  <c:v>-85.170999999999992</c:v>
                </c:pt>
                <c:pt idx="31353">
                  <c:v>-85.168999999999997</c:v>
                </c:pt>
                <c:pt idx="31354">
                  <c:v>-85.167000000000002</c:v>
                </c:pt>
                <c:pt idx="31355">
                  <c:v>-85.164999999999992</c:v>
                </c:pt>
                <c:pt idx="31356">
                  <c:v>-85.162999999999997</c:v>
                </c:pt>
                <c:pt idx="31357">
                  <c:v>-85.161000000000001</c:v>
                </c:pt>
                <c:pt idx="31358">
                  <c:v>-85.158999999999992</c:v>
                </c:pt>
                <c:pt idx="31359">
                  <c:v>-85.156999999999996</c:v>
                </c:pt>
                <c:pt idx="31360">
                  <c:v>-85.155000000000001</c:v>
                </c:pt>
                <c:pt idx="31361">
                  <c:v>-85.152999999999992</c:v>
                </c:pt>
                <c:pt idx="31362">
                  <c:v>-85.15100000000001</c:v>
                </c:pt>
                <c:pt idx="31363">
                  <c:v>-85.149000000000001</c:v>
                </c:pt>
                <c:pt idx="31364">
                  <c:v>-85.146999999999991</c:v>
                </c:pt>
                <c:pt idx="31365">
                  <c:v>-85.14500000000001</c:v>
                </c:pt>
                <c:pt idx="31366">
                  <c:v>-85.143000000000001</c:v>
                </c:pt>
                <c:pt idx="31367">
                  <c:v>-85.140999999999991</c:v>
                </c:pt>
                <c:pt idx="31368">
                  <c:v>-85.13900000000001</c:v>
                </c:pt>
                <c:pt idx="31369">
                  <c:v>-85.137</c:v>
                </c:pt>
                <c:pt idx="31370">
                  <c:v>-85.134999999999991</c:v>
                </c:pt>
                <c:pt idx="31371">
                  <c:v>-85.13300000000001</c:v>
                </c:pt>
                <c:pt idx="31372">
                  <c:v>-85.131</c:v>
                </c:pt>
                <c:pt idx="31373">
                  <c:v>-85.128999999999991</c:v>
                </c:pt>
                <c:pt idx="31374">
                  <c:v>-85.12700000000001</c:v>
                </c:pt>
                <c:pt idx="31375">
                  <c:v>-85.125</c:v>
                </c:pt>
                <c:pt idx="31376">
                  <c:v>-85.12299999999999</c:v>
                </c:pt>
                <c:pt idx="31377">
                  <c:v>-85.121000000000009</c:v>
                </c:pt>
                <c:pt idx="31378">
                  <c:v>-85.119</c:v>
                </c:pt>
                <c:pt idx="31379">
                  <c:v>-85.11699999999999</c:v>
                </c:pt>
                <c:pt idx="31380">
                  <c:v>-85.115000000000009</c:v>
                </c:pt>
                <c:pt idx="31381">
                  <c:v>-85.113</c:v>
                </c:pt>
                <c:pt idx="31382">
                  <c:v>-85.11099999999999</c:v>
                </c:pt>
                <c:pt idx="31383">
                  <c:v>-85.109000000000009</c:v>
                </c:pt>
                <c:pt idx="31384">
                  <c:v>-85.106999999999999</c:v>
                </c:pt>
                <c:pt idx="31385">
                  <c:v>-85.10499999999999</c:v>
                </c:pt>
                <c:pt idx="31386">
                  <c:v>-85.103000000000009</c:v>
                </c:pt>
                <c:pt idx="31387">
                  <c:v>-85.100999999999999</c:v>
                </c:pt>
                <c:pt idx="31388">
                  <c:v>-85.09899999999999</c:v>
                </c:pt>
                <c:pt idx="31389">
                  <c:v>-85.097000000000008</c:v>
                </c:pt>
                <c:pt idx="31390">
                  <c:v>-85.094999999999999</c:v>
                </c:pt>
                <c:pt idx="31391">
                  <c:v>-85.093000000000004</c:v>
                </c:pt>
                <c:pt idx="31392">
                  <c:v>-85.091000000000008</c:v>
                </c:pt>
                <c:pt idx="31393">
                  <c:v>-85.088999999999999</c:v>
                </c:pt>
                <c:pt idx="31394">
                  <c:v>-85.087000000000003</c:v>
                </c:pt>
                <c:pt idx="31395">
                  <c:v>-85.085000000000008</c:v>
                </c:pt>
                <c:pt idx="31396">
                  <c:v>-85.082999999999998</c:v>
                </c:pt>
                <c:pt idx="31397">
                  <c:v>-85.081000000000003</c:v>
                </c:pt>
                <c:pt idx="31398">
                  <c:v>-85.079000000000008</c:v>
                </c:pt>
                <c:pt idx="31399">
                  <c:v>-85.076999999999998</c:v>
                </c:pt>
                <c:pt idx="31400">
                  <c:v>-85.075000000000003</c:v>
                </c:pt>
                <c:pt idx="31401">
                  <c:v>-85.073000000000008</c:v>
                </c:pt>
                <c:pt idx="31402">
                  <c:v>-85.070999999999998</c:v>
                </c:pt>
                <c:pt idx="31403">
                  <c:v>-85.069000000000003</c:v>
                </c:pt>
                <c:pt idx="31404">
                  <c:v>-85.067000000000007</c:v>
                </c:pt>
                <c:pt idx="31405">
                  <c:v>-85.064999999999998</c:v>
                </c:pt>
                <c:pt idx="31406">
                  <c:v>-85.063000000000002</c:v>
                </c:pt>
                <c:pt idx="31407">
                  <c:v>-85.061000000000007</c:v>
                </c:pt>
                <c:pt idx="31408">
                  <c:v>-85.058999999999997</c:v>
                </c:pt>
                <c:pt idx="31409">
                  <c:v>-85.057000000000002</c:v>
                </c:pt>
                <c:pt idx="31410">
                  <c:v>-85.055000000000007</c:v>
                </c:pt>
                <c:pt idx="31411">
                  <c:v>-85.052999999999997</c:v>
                </c:pt>
                <c:pt idx="31412">
                  <c:v>-85.051000000000002</c:v>
                </c:pt>
                <c:pt idx="31413">
                  <c:v>-85.049000000000007</c:v>
                </c:pt>
                <c:pt idx="31414">
                  <c:v>-85.046999999999997</c:v>
                </c:pt>
                <c:pt idx="31415">
                  <c:v>-85.045000000000002</c:v>
                </c:pt>
                <c:pt idx="31416">
                  <c:v>-85.043000000000006</c:v>
                </c:pt>
                <c:pt idx="31417">
                  <c:v>-85.040999999999997</c:v>
                </c:pt>
                <c:pt idx="31418">
                  <c:v>-85.039000000000001</c:v>
                </c:pt>
                <c:pt idx="31419">
                  <c:v>-85.037000000000006</c:v>
                </c:pt>
                <c:pt idx="31420">
                  <c:v>-85.034999999999997</c:v>
                </c:pt>
                <c:pt idx="31421">
                  <c:v>-85.033000000000001</c:v>
                </c:pt>
                <c:pt idx="31422">
                  <c:v>-85.031000000000006</c:v>
                </c:pt>
                <c:pt idx="31423">
                  <c:v>-85.028999999999996</c:v>
                </c:pt>
                <c:pt idx="31424">
                  <c:v>-85.027000000000001</c:v>
                </c:pt>
                <c:pt idx="31425">
                  <c:v>-85.025000000000006</c:v>
                </c:pt>
                <c:pt idx="31426">
                  <c:v>-85.022999999999996</c:v>
                </c:pt>
                <c:pt idx="31427">
                  <c:v>-85.021000000000001</c:v>
                </c:pt>
                <c:pt idx="31428">
                  <c:v>-85.019000000000005</c:v>
                </c:pt>
                <c:pt idx="31429">
                  <c:v>-85.016999999999996</c:v>
                </c:pt>
                <c:pt idx="31430">
                  <c:v>-85.015000000000001</c:v>
                </c:pt>
                <c:pt idx="31431">
                  <c:v>-85.013000000000005</c:v>
                </c:pt>
                <c:pt idx="31432">
                  <c:v>-85.010999999999996</c:v>
                </c:pt>
                <c:pt idx="31433">
                  <c:v>-85.009</c:v>
                </c:pt>
                <c:pt idx="31434">
                  <c:v>-85.007000000000005</c:v>
                </c:pt>
                <c:pt idx="31435">
                  <c:v>-85.004999999999995</c:v>
                </c:pt>
                <c:pt idx="31436">
                  <c:v>-85.003</c:v>
                </c:pt>
                <c:pt idx="31437">
                  <c:v>-85.001000000000005</c:v>
                </c:pt>
                <c:pt idx="31438">
                  <c:v>-84.998999999999995</c:v>
                </c:pt>
                <c:pt idx="31439">
                  <c:v>-84.997</c:v>
                </c:pt>
                <c:pt idx="31440">
                  <c:v>-84.995000000000005</c:v>
                </c:pt>
                <c:pt idx="31441">
                  <c:v>-84.992999999999995</c:v>
                </c:pt>
                <c:pt idx="31442">
                  <c:v>-84.991</c:v>
                </c:pt>
                <c:pt idx="31443">
                  <c:v>-84.989000000000004</c:v>
                </c:pt>
                <c:pt idx="31444">
                  <c:v>-84.986999999999995</c:v>
                </c:pt>
                <c:pt idx="31445">
                  <c:v>-84.984999999999999</c:v>
                </c:pt>
                <c:pt idx="31446">
                  <c:v>-84.983000000000004</c:v>
                </c:pt>
                <c:pt idx="31447">
                  <c:v>-84.980999999999995</c:v>
                </c:pt>
                <c:pt idx="31448">
                  <c:v>-84.978999999999999</c:v>
                </c:pt>
                <c:pt idx="31449">
                  <c:v>-84.977000000000004</c:v>
                </c:pt>
                <c:pt idx="31450">
                  <c:v>-84.974999999999994</c:v>
                </c:pt>
                <c:pt idx="31451">
                  <c:v>-84.972999999999999</c:v>
                </c:pt>
                <c:pt idx="31452">
                  <c:v>-84.971000000000004</c:v>
                </c:pt>
                <c:pt idx="31453">
                  <c:v>-84.968999999999994</c:v>
                </c:pt>
                <c:pt idx="31454">
                  <c:v>-84.966999999999999</c:v>
                </c:pt>
                <c:pt idx="31455">
                  <c:v>-84.965000000000003</c:v>
                </c:pt>
                <c:pt idx="31456">
                  <c:v>-84.962999999999994</c:v>
                </c:pt>
                <c:pt idx="31457">
                  <c:v>-84.960999999999999</c:v>
                </c:pt>
                <c:pt idx="31458">
                  <c:v>-84.959000000000003</c:v>
                </c:pt>
                <c:pt idx="31459">
                  <c:v>-84.956999999999994</c:v>
                </c:pt>
                <c:pt idx="31460">
                  <c:v>-84.954999999999998</c:v>
                </c:pt>
                <c:pt idx="31461">
                  <c:v>-84.953000000000003</c:v>
                </c:pt>
                <c:pt idx="31462">
                  <c:v>-84.950999999999993</c:v>
                </c:pt>
                <c:pt idx="31463">
                  <c:v>-84.948999999999998</c:v>
                </c:pt>
                <c:pt idx="31464">
                  <c:v>-84.947000000000003</c:v>
                </c:pt>
                <c:pt idx="31465">
                  <c:v>-84.944999999999993</c:v>
                </c:pt>
                <c:pt idx="31466">
                  <c:v>-84.942999999999998</c:v>
                </c:pt>
                <c:pt idx="31467">
                  <c:v>-84.941000000000003</c:v>
                </c:pt>
                <c:pt idx="31468">
                  <c:v>-84.938999999999993</c:v>
                </c:pt>
                <c:pt idx="31469">
                  <c:v>-84.936999999999998</c:v>
                </c:pt>
                <c:pt idx="31470">
                  <c:v>-84.935000000000002</c:v>
                </c:pt>
                <c:pt idx="31471">
                  <c:v>-84.932999999999993</c:v>
                </c:pt>
                <c:pt idx="31472">
                  <c:v>-84.930999999999997</c:v>
                </c:pt>
                <c:pt idx="31473">
                  <c:v>-84.929000000000002</c:v>
                </c:pt>
                <c:pt idx="31474">
                  <c:v>-84.926999999999992</c:v>
                </c:pt>
                <c:pt idx="31475">
                  <c:v>-84.924999999999997</c:v>
                </c:pt>
                <c:pt idx="31476">
                  <c:v>-84.923000000000002</c:v>
                </c:pt>
                <c:pt idx="31477">
                  <c:v>-84.920999999999992</c:v>
                </c:pt>
                <c:pt idx="31478">
                  <c:v>-84.918999999999997</c:v>
                </c:pt>
                <c:pt idx="31479">
                  <c:v>-84.917000000000002</c:v>
                </c:pt>
                <c:pt idx="31480">
                  <c:v>-84.914999999999992</c:v>
                </c:pt>
                <c:pt idx="31481">
                  <c:v>-84.912999999999997</c:v>
                </c:pt>
                <c:pt idx="31482">
                  <c:v>-84.911000000000001</c:v>
                </c:pt>
                <c:pt idx="31483">
                  <c:v>-84.908999999999992</c:v>
                </c:pt>
                <c:pt idx="31484">
                  <c:v>-84.906999999999996</c:v>
                </c:pt>
                <c:pt idx="31485">
                  <c:v>-84.905000000000001</c:v>
                </c:pt>
                <c:pt idx="31486">
                  <c:v>-84.902999999999992</c:v>
                </c:pt>
                <c:pt idx="31487">
                  <c:v>-84.90100000000001</c:v>
                </c:pt>
                <c:pt idx="31488">
                  <c:v>-84.899000000000001</c:v>
                </c:pt>
                <c:pt idx="31489">
                  <c:v>-84.896999999999991</c:v>
                </c:pt>
                <c:pt idx="31490">
                  <c:v>-84.89500000000001</c:v>
                </c:pt>
                <c:pt idx="31491">
                  <c:v>-84.893000000000001</c:v>
                </c:pt>
                <c:pt idx="31492">
                  <c:v>-84.890999999999991</c:v>
                </c:pt>
                <c:pt idx="31493">
                  <c:v>-84.88900000000001</c:v>
                </c:pt>
                <c:pt idx="31494">
                  <c:v>-84.887</c:v>
                </c:pt>
                <c:pt idx="31495">
                  <c:v>-84.884999999999991</c:v>
                </c:pt>
                <c:pt idx="31496">
                  <c:v>-84.88300000000001</c:v>
                </c:pt>
                <c:pt idx="31497">
                  <c:v>-84.881</c:v>
                </c:pt>
                <c:pt idx="31498">
                  <c:v>-84.878999999999991</c:v>
                </c:pt>
                <c:pt idx="31499">
                  <c:v>-84.87700000000001</c:v>
                </c:pt>
                <c:pt idx="31500">
                  <c:v>-84.875</c:v>
                </c:pt>
                <c:pt idx="31501">
                  <c:v>-84.87299999999999</c:v>
                </c:pt>
                <c:pt idx="31502">
                  <c:v>-84.871000000000009</c:v>
                </c:pt>
                <c:pt idx="31503">
                  <c:v>-84.869</c:v>
                </c:pt>
                <c:pt idx="31504">
                  <c:v>-84.86699999999999</c:v>
                </c:pt>
                <c:pt idx="31505">
                  <c:v>-84.865000000000009</c:v>
                </c:pt>
                <c:pt idx="31506">
                  <c:v>-84.863</c:v>
                </c:pt>
                <c:pt idx="31507">
                  <c:v>-84.86099999999999</c:v>
                </c:pt>
                <c:pt idx="31508">
                  <c:v>-84.859000000000009</c:v>
                </c:pt>
                <c:pt idx="31509">
                  <c:v>-84.856999999999999</c:v>
                </c:pt>
                <c:pt idx="31510">
                  <c:v>-84.85499999999999</c:v>
                </c:pt>
                <c:pt idx="31511">
                  <c:v>-84.853000000000009</c:v>
                </c:pt>
                <c:pt idx="31512">
                  <c:v>-84.850999999999999</c:v>
                </c:pt>
                <c:pt idx="31513">
                  <c:v>-84.84899999999999</c:v>
                </c:pt>
                <c:pt idx="31514">
                  <c:v>-84.847000000000008</c:v>
                </c:pt>
                <c:pt idx="31515">
                  <c:v>-84.844999999999999</c:v>
                </c:pt>
                <c:pt idx="31516">
                  <c:v>-84.843000000000004</c:v>
                </c:pt>
                <c:pt idx="31517">
                  <c:v>-84.841000000000008</c:v>
                </c:pt>
                <c:pt idx="31518">
                  <c:v>-84.838999999999999</c:v>
                </c:pt>
                <c:pt idx="31519">
                  <c:v>-84.837000000000003</c:v>
                </c:pt>
                <c:pt idx="31520">
                  <c:v>-84.835000000000008</c:v>
                </c:pt>
                <c:pt idx="31521">
                  <c:v>-84.832999999999998</c:v>
                </c:pt>
                <c:pt idx="31522">
                  <c:v>-84.831000000000003</c:v>
                </c:pt>
                <c:pt idx="31523">
                  <c:v>-84.829000000000008</c:v>
                </c:pt>
                <c:pt idx="31524">
                  <c:v>-84.826999999999998</c:v>
                </c:pt>
                <c:pt idx="31525">
                  <c:v>-84.825000000000003</c:v>
                </c:pt>
                <c:pt idx="31526">
                  <c:v>-84.823000000000008</c:v>
                </c:pt>
                <c:pt idx="31527">
                  <c:v>-84.820999999999998</c:v>
                </c:pt>
                <c:pt idx="31528">
                  <c:v>-84.819000000000003</c:v>
                </c:pt>
                <c:pt idx="31529">
                  <c:v>-84.817000000000007</c:v>
                </c:pt>
                <c:pt idx="31530">
                  <c:v>-84.814999999999998</c:v>
                </c:pt>
                <c:pt idx="31531">
                  <c:v>-84.813000000000002</c:v>
                </c:pt>
                <c:pt idx="31532">
                  <c:v>-84.811000000000007</c:v>
                </c:pt>
                <c:pt idx="31533">
                  <c:v>-84.808999999999997</c:v>
                </c:pt>
                <c:pt idx="31534">
                  <c:v>-84.807000000000002</c:v>
                </c:pt>
                <c:pt idx="31535">
                  <c:v>-84.805000000000007</c:v>
                </c:pt>
                <c:pt idx="31536">
                  <c:v>-84.802999999999997</c:v>
                </c:pt>
                <c:pt idx="31537">
                  <c:v>-84.801000000000002</c:v>
                </c:pt>
                <c:pt idx="31538">
                  <c:v>-84.799000000000007</c:v>
                </c:pt>
                <c:pt idx="31539">
                  <c:v>-84.796999999999997</c:v>
                </c:pt>
                <c:pt idx="31540">
                  <c:v>-84.795000000000002</c:v>
                </c:pt>
                <c:pt idx="31541">
                  <c:v>-84.793000000000006</c:v>
                </c:pt>
                <c:pt idx="31542">
                  <c:v>-84.790999999999997</c:v>
                </c:pt>
                <c:pt idx="31543">
                  <c:v>-84.789000000000001</c:v>
                </c:pt>
                <c:pt idx="31544">
                  <c:v>-84.787000000000006</c:v>
                </c:pt>
                <c:pt idx="31545">
                  <c:v>-84.784999999999997</c:v>
                </c:pt>
                <c:pt idx="31546">
                  <c:v>-84.783000000000001</c:v>
                </c:pt>
                <c:pt idx="31547">
                  <c:v>-84.781000000000006</c:v>
                </c:pt>
                <c:pt idx="31548">
                  <c:v>-84.778999999999996</c:v>
                </c:pt>
                <c:pt idx="31549">
                  <c:v>-84.777000000000001</c:v>
                </c:pt>
                <c:pt idx="31550">
                  <c:v>-84.775000000000006</c:v>
                </c:pt>
                <c:pt idx="31551">
                  <c:v>-84.772999999999996</c:v>
                </c:pt>
                <c:pt idx="31552">
                  <c:v>-84.771000000000001</c:v>
                </c:pt>
                <c:pt idx="31553">
                  <c:v>-84.769000000000005</c:v>
                </c:pt>
                <c:pt idx="31554">
                  <c:v>-84.766999999999996</c:v>
                </c:pt>
                <c:pt idx="31555">
                  <c:v>-84.765000000000001</c:v>
                </c:pt>
                <c:pt idx="31556">
                  <c:v>-84.763000000000005</c:v>
                </c:pt>
                <c:pt idx="31557">
                  <c:v>-84.760999999999996</c:v>
                </c:pt>
                <c:pt idx="31558">
                  <c:v>-84.759</c:v>
                </c:pt>
                <c:pt idx="31559">
                  <c:v>-84.757000000000005</c:v>
                </c:pt>
                <c:pt idx="31560">
                  <c:v>-84.754999999999995</c:v>
                </c:pt>
                <c:pt idx="31561">
                  <c:v>-84.753</c:v>
                </c:pt>
                <c:pt idx="31562">
                  <c:v>-84.751000000000005</c:v>
                </c:pt>
                <c:pt idx="31563">
                  <c:v>-84.748999999999995</c:v>
                </c:pt>
                <c:pt idx="31564">
                  <c:v>-84.747</c:v>
                </c:pt>
                <c:pt idx="31565">
                  <c:v>-84.745000000000005</c:v>
                </c:pt>
                <c:pt idx="31566">
                  <c:v>-84.742999999999995</c:v>
                </c:pt>
                <c:pt idx="31567">
                  <c:v>-84.741</c:v>
                </c:pt>
                <c:pt idx="31568">
                  <c:v>-84.739000000000004</c:v>
                </c:pt>
                <c:pt idx="31569">
                  <c:v>-84.736999999999995</c:v>
                </c:pt>
                <c:pt idx="31570">
                  <c:v>-84.734999999999999</c:v>
                </c:pt>
                <c:pt idx="31571">
                  <c:v>-84.733000000000004</c:v>
                </c:pt>
                <c:pt idx="31572">
                  <c:v>-84.730999999999995</c:v>
                </c:pt>
                <c:pt idx="31573">
                  <c:v>-84.728999999999999</c:v>
                </c:pt>
                <c:pt idx="31574">
                  <c:v>-84.727000000000004</c:v>
                </c:pt>
                <c:pt idx="31575">
                  <c:v>-84.724999999999994</c:v>
                </c:pt>
                <c:pt idx="31576">
                  <c:v>-84.722999999999999</c:v>
                </c:pt>
                <c:pt idx="31577">
                  <c:v>-84.721000000000004</c:v>
                </c:pt>
                <c:pt idx="31578">
                  <c:v>-84.718999999999994</c:v>
                </c:pt>
                <c:pt idx="31579">
                  <c:v>-84.716999999999999</c:v>
                </c:pt>
                <c:pt idx="31580">
                  <c:v>-84.715000000000003</c:v>
                </c:pt>
                <c:pt idx="31581">
                  <c:v>-84.712999999999994</c:v>
                </c:pt>
                <c:pt idx="31582">
                  <c:v>-84.710999999999999</c:v>
                </c:pt>
                <c:pt idx="31583">
                  <c:v>-84.709000000000003</c:v>
                </c:pt>
                <c:pt idx="31584">
                  <c:v>-84.706999999999994</c:v>
                </c:pt>
                <c:pt idx="31585">
                  <c:v>-84.704999999999998</c:v>
                </c:pt>
                <c:pt idx="31586">
                  <c:v>-84.703000000000003</c:v>
                </c:pt>
                <c:pt idx="31587">
                  <c:v>-84.700999999999993</c:v>
                </c:pt>
                <c:pt idx="31588">
                  <c:v>-84.698999999999998</c:v>
                </c:pt>
                <c:pt idx="31589">
                  <c:v>-84.697000000000003</c:v>
                </c:pt>
                <c:pt idx="31590">
                  <c:v>-84.694999999999993</c:v>
                </c:pt>
                <c:pt idx="31591">
                  <c:v>-84.692999999999998</c:v>
                </c:pt>
                <c:pt idx="31592">
                  <c:v>-84.691000000000003</c:v>
                </c:pt>
                <c:pt idx="31593">
                  <c:v>-84.688999999999993</c:v>
                </c:pt>
                <c:pt idx="31594">
                  <c:v>-84.686999999999998</c:v>
                </c:pt>
                <c:pt idx="31595">
                  <c:v>-84.685000000000002</c:v>
                </c:pt>
                <c:pt idx="31596">
                  <c:v>-84.682999999999993</c:v>
                </c:pt>
                <c:pt idx="31597">
                  <c:v>-84.680999999999997</c:v>
                </c:pt>
                <c:pt idx="31598">
                  <c:v>-84.679000000000002</c:v>
                </c:pt>
                <c:pt idx="31599">
                  <c:v>-84.676999999999992</c:v>
                </c:pt>
                <c:pt idx="31600">
                  <c:v>-84.674999999999997</c:v>
                </c:pt>
                <c:pt idx="31601">
                  <c:v>-84.673000000000002</c:v>
                </c:pt>
                <c:pt idx="31602">
                  <c:v>-84.670999999999992</c:v>
                </c:pt>
                <c:pt idx="31603">
                  <c:v>-84.668999999999997</c:v>
                </c:pt>
                <c:pt idx="31604">
                  <c:v>-84.667000000000002</c:v>
                </c:pt>
                <c:pt idx="31605">
                  <c:v>-84.664999999999992</c:v>
                </c:pt>
                <c:pt idx="31606">
                  <c:v>-84.662999999999997</c:v>
                </c:pt>
                <c:pt idx="31607">
                  <c:v>-84.661000000000001</c:v>
                </c:pt>
                <c:pt idx="31608">
                  <c:v>-84.658999999999992</c:v>
                </c:pt>
                <c:pt idx="31609">
                  <c:v>-84.656999999999996</c:v>
                </c:pt>
                <c:pt idx="31610">
                  <c:v>-84.655000000000001</c:v>
                </c:pt>
                <c:pt idx="31611">
                  <c:v>-84.652999999999992</c:v>
                </c:pt>
                <c:pt idx="31612">
                  <c:v>-84.65100000000001</c:v>
                </c:pt>
                <c:pt idx="31613">
                  <c:v>-84.649000000000001</c:v>
                </c:pt>
                <c:pt idx="31614">
                  <c:v>-84.646999999999991</c:v>
                </c:pt>
                <c:pt idx="31615">
                  <c:v>-84.64500000000001</c:v>
                </c:pt>
                <c:pt idx="31616">
                  <c:v>-84.643000000000001</c:v>
                </c:pt>
                <c:pt idx="31617">
                  <c:v>-84.640999999999991</c:v>
                </c:pt>
                <c:pt idx="31618">
                  <c:v>-84.63900000000001</c:v>
                </c:pt>
                <c:pt idx="31619">
                  <c:v>-84.637</c:v>
                </c:pt>
                <c:pt idx="31620">
                  <c:v>-84.634999999999991</c:v>
                </c:pt>
                <c:pt idx="31621">
                  <c:v>-84.63300000000001</c:v>
                </c:pt>
                <c:pt idx="31622">
                  <c:v>-84.631</c:v>
                </c:pt>
                <c:pt idx="31623">
                  <c:v>-84.628999999999991</c:v>
                </c:pt>
                <c:pt idx="31624">
                  <c:v>-84.62700000000001</c:v>
                </c:pt>
                <c:pt idx="31625">
                  <c:v>-84.625</c:v>
                </c:pt>
                <c:pt idx="31626">
                  <c:v>-84.62299999999999</c:v>
                </c:pt>
                <c:pt idx="31627">
                  <c:v>-84.621000000000009</c:v>
                </c:pt>
                <c:pt idx="31628">
                  <c:v>-84.619</c:v>
                </c:pt>
                <c:pt idx="31629">
                  <c:v>-84.61699999999999</c:v>
                </c:pt>
                <c:pt idx="31630">
                  <c:v>-84.615000000000009</c:v>
                </c:pt>
                <c:pt idx="31631">
                  <c:v>-84.613</c:v>
                </c:pt>
                <c:pt idx="31632">
                  <c:v>-84.61099999999999</c:v>
                </c:pt>
                <c:pt idx="31633">
                  <c:v>-84.609000000000009</c:v>
                </c:pt>
                <c:pt idx="31634">
                  <c:v>-84.606999999999999</c:v>
                </c:pt>
                <c:pt idx="31635">
                  <c:v>-84.60499999999999</c:v>
                </c:pt>
                <c:pt idx="31636">
                  <c:v>-84.603000000000009</c:v>
                </c:pt>
                <c:pt idx="31637">
                  <c:v>-84.600999999999999</c:v>
                </c:pt>
                <c:pt idx="31638">
                  <c:v>-84.59899999999999</c:v>
                </c:pt>
                <c:pt idx="31639">
                  <c:v>-84.597000000000008</c:v>
                </c:pt>
                <c:pt idx="31640">
                  <c:v>-84.594999999999999</c:v>
                </c:pt>
                <c:pt idx="31641">
                  <c:v>-84.593000000000004</c:v>
                </c:pt>
                <c:pt idx="31642">
                  <c:v>-84.591000000000008</c:v>
                </c:pt>
                <c:pt idx="31643">
                  <c:v>-84.588999999999999</c:v>
                </c:pt>
                <c:pt idx="31644">
                  <c:v>-84.587000000000003</c:v>
                </c:pt>
                <c:pt idx="31645">
                  <c:v>-84.585000000000008</c:v>
                </c:pt>
                <c:pt idx="31646">
                  <c:v>-84.582999999999998</c:v>
                </c:pt>
                <c:pt idx="31647">
                  <c:v>-84.581000000000003</c:v>
                </c:pt>
                <c:pt idx="31648">
                  <c:v>-84.579000000000008</c:v>
                </c:pt>
                <c:pt idx="31649">
                  <c:v>-84.576999999999998</c:v>
                </c:pt>
                <c:pt idx="31650">
                  <c:v>-84.575000000000003</c:v>
                </c:pt>
                <c:pt idx="31651">
                  <c:v>-84.573000000000008</c:v>
                </c:pt>
                <c:pt idx="31652">
                  <c:v>-84.570999999999998</c:v>
                </c:pt>
                <c:pt idx="31653">
                  <c:v>-84.569000000000003</c:v>
                </c:pt>
                <c:pt idx="31654">
                  <c:v>-84.567000000000007</c:v>
                </c:pt>
                <c:pt idx="31655">
                  <c:v>-84.564999999999998</c:v>
                </c:pt>
                <c:pt idx="31656">
                  <c:v>-84.563000000000002</c:v>
                </c:pt>
                <c:pt idx="31657">
                  <c:v>-84.561000000000007</c:v>
                </c:pt>
                <c:pt idx="31658">
                  <c:v>-84.558999999999997</c:v>
                </c:pt>
                <c:pt idx="31659">
                  <c:v>-84.557000000000002</c:v>
                </c:pt>
                <c:pt idx="31660">
                  <c:v>-84.555000000000007</c:v>
                </c:pt>
                <c:pt idx="31661">
                  <c:v>-84.552999999999997</c:v>
                </c:pt>
                <c:pt idx="31662">
                  <c:v>-84.551000000000002</c:v>
                </c:pt>
                <c:pt idx="31663">
                  <c:v>-84.549000000000007</c:v>
                </c:pt>
                <c:pt idx="31664">
                  <c:v>-84.546999999999997</c:v>
                </c:pt>
                <c:pt idx="31665">
                  <c:v>-84.545000000000002</c:v>
                </c:pt>
                <c:pt idx="31666">
                  <c:v>-84.543000000000006</c:v>
                </c:pt>
                <c:pt idx="31667">
                  <c:v>-84.540999999999997</c:v>
                </c:pt>
                <c:pt idx="31668">
                  <c:v>-84.539000000000001</c:v>
                </c:pt>
                <c:pt idx="31669">
                  <c:v>-84.537000000000006</c:v>
                </c:pt>
                <c:pt idx="31670">
                  <c:v>-84.534999999999997</c:v>
                </c:pt>
                <c:pt idx="31671">
                  <c:v>-84.533000000000001</c:v>
                </c:pt>
                <c:pt idx="31672">
                  <c:v>-84.531000000000006</c:v>
                </c:pt>
                <c:pt idx="31673">
                  <c:v>-84.528999999999996</c:v>
                </c:pt>
                <c:pt idx="31674">
                  <c:v>-84.527000000000001</c:v>
                </c:pt>
                <c:pt idx="31675">
                  <c:v>-84.525000000000006</c:v>
                </c:pt>
                <c:pt idx="31676">
                  <c:v>-84.522999999999996</c:v>
                </c:pt>
                <c:pt idx="31677">
                  <c:v>-84.521000000000001</c:v>
                </c:pt>
                <c:pt idx="31678">
                  <c:v>-84.519000000000005</c:v>
                </c:pt>
                <c:pt idx="31679">
                  <c:v>-84.516999999999996</c:v>
                </c:pt>
                <c:pt idx="31680">
                  <c:v>-84.515000000000001</c:v>
                </c:pt>
                <c:pt idx="31681">
                  <c:v>-84.513000000000005</c:v>
                </c:pt>
                <c:pt idx="31682">
                  <c:v>-84.510999999999996</c:v>
                </c:pt>
                <c:pt idx="31683">
                  <c:v>-84.509</c:v>
                </c:pt>
                <c:pt idx="31684">
                  <c:v>-84.507000000000005</c:v>
                </c:pt>
                <c:pt idx="31685">
                  <c:v>-84.504999999999995</c:v>
                </c:pt>
                <c:pt idx="31686">
                  <c:v>-84.503</c:v>
                </c:pt>
                <c:pt idx="31687">
                  <c:v>-84.501000000000005</c:v>
                </c:pt>
                <c:pt idx="31688">
                  <c:v>-84.498999999999995</c:v>
                </c:pt>
                <c:pt idx="31689">
                  <c:v>-84.497</c:v>
                </c:pt>
                <c:pt idx="31690">
                  <c:v>-84.495000000000005</c:v>
                </c:pt>
                <c:pt idx="31691">
                  <c:v>-84.492999999999995</c:v>
                </c:pt>
                <c:pt idx="31692">
                  <c:v>-84.491</c:v>
                </c:pt>
                <c:pt idx="31693">
                  <c:v>-84.489000000000004</c:v>
                </c:pt>
                <c:pt idx="31694">
                  <c:v>-84.486999999999995</c:v>
                </c:pt>
                <c:pt idx="31695">
                  <c:v>-84.484999999999999</c:v>
                </c:pt>
                <c:pt idx="31696">
                  <c:v>-84.483000000000004</c:v>
                </c:pt>
                <c:pt idx="31697">
                  <c:v>-84.480999999999995</c:v>
                </c:pt>
                <c:pt idx="31698">
                  <c:v>-84.478999999999999</c:v>
                </c:pt>
                <c:pt idx="31699">
                  <c:v>-84.477000000000004</c:v>
                </c:pt>
                <c:pt idx="31700">
                  <c:v>-84.474999999999994</c:v>
                </c:pt>
                <c:pt idx="31701">
                  <c:v>-84.472999999999999</c:v>
                </c:pt>
                <c:pt idx="31702">
                  <c:v>-84.471000000000004</c:v>
                </c:pt>
                <c:pt idx="31703">
                  <c:v>-84.468999999999994</c:v>
                </c:pt>
                <c:pt idx="31704">
                  <c:v>-84.466999999999999</c:v>
                </c:pt>
                <c:pt idx="31705">
                  <c:v>-84.465000000000003</c:v>
                </c:pt>
                <c:pt idx="31706">
                  <c:v>-84.462999999999994</c:v>
                </c:pt>
                <c:pt idx="31707">
                  <c:v>-84.460999999999999</c:v>
                </c:pt>
                <c:pt idx="31708">
                  <c:v>-84.459000000000003</c:v>
                </c:pt>
                <c:pt idx="31709">
                  <c:v>-84.456999999999994</c:v>
                </c:pt>
                <c:pt idx="31710">
                  <c:v>-84.454999999999998</c:v>
                </c:pt>
                <c:pt idx="31711">
                  <c:v>-84.453000000000003</c:v>
                </c:pt>
                <c:pt idx="31712">
                  <c:v>-84.450999999999993</c:v>
                </c:pt>
                <c:pt idx="31713">
                  <c:v>-84.448999999999998</c:v>
                </c:pt>
                <c:pt idx="31714">
                  <c:v>-84.447000000000003</c:v>
                </c:pt>
                <c:pt idx="31715">
                  <c:v>-84.444999999999993</c:v>
                </c:pt>
                <c:pt idx="31716">
                  <c:v>-84.442999999999998</c:v>
                </c:pt>
                <c:pt idx="31717">
                  <c:v>-84.441000000000003</c:v>
                </c:pt>
                <c:pt idx="31718">
                  <c:v>-84.438999999999993</c:v>
                </c:pt>
                <c:pt idx="31719">
                  <c:v>-84.436999999999998</c:v>
                </c:pt>
                <c:pt idx="31720">
                  <c:v>-84.435000000000002</c:v>
                </c:pt>
                <c:pt idx="31721">
                  <c:v>-84.432999999999993</c:v>
                </c:pt>
                <c:pt idx="31722">
                  <c:v>-84.430999999999997</c:v>
                </c:pt>
                <c:pt idx="31723">
                  <c:v>-84.429000000000002</c:v>
                </c:pt>
                <c:pt idx="31724">
                  <c:v>-84.426999999999992</c:v>
                </c:pt>
                <c:pt idx="31725">
                  <c:v>-84.424999999999997</c:v>
                </c:pt>
                <c:pt idx="31726">
                  <c:v>-84.423000000000002</c:v>
                </c:pt>
                <c:pt idx="31727">
                  <c:v>-84.420999999999992</c:v>
                </c:pt>
                <c:pt idx="31728">
                  <c:v>-84.418999999999997</c:v>
                </c:pt>
                <c:pt idx="31729">
                  <c:v>-84.417000000000002</c:v>
                </c:pt>
                <c:pt idx="31730">
                  <c:v>-84.414999999999992</c:v>
                </c:pt>
                <c:pt idx="31731">
                  <c:v>-84.412999999999997</c:v>
                </c:pt>
                <c:pt idx="31732">
                  <c:v>-84.411000000000001</c:v>
                </c:pt>
                <c:pt idx="31733">
                  <c:v>-84.408999999999992</c:v>
                </c:pt>
                <c:pt idx="31734">
                  <c:v>-84.406999999999996</c:v>
                </c:pt>
                <c:pt idx="31735">
                  <c:v>-84.405000000000001</c:v>
                </c:pt>
                <c:pt idx="31736">
                  <c:v>-84.402999999999992</c:v>
                </c:pt>
                <c:pt idx="31737">
                  <c:v>-84.40100000000001</c:v>
                </c:pt>
                <c:pt idx="31738">
                  <c:v>-84.399000000000001</c:v>
                </c:pt>
                <c:pt idx="31739">
                  <c:v>-84.396999999999991</c:v>
                </c:pt>
                <c:pt idx="31740">
                  <c:v>-84.39500000000001</c:v>
                </c:pt>
                <c:pt idx="31741">
                  <c:v>-84.393000000000001</c:v>
                </c:pt>
                <c:pt idx="31742">
                  <c:v>-84.390999999999991</c:v>
                </c:pt>
                <c:pt idx="31743">
                  <c:v>-84.38900000000001</c:v>
                </c:pt>
                <c:pt idx="31744">
                  <c:v>-84.387</c:v>
                </c:pt>
                <c:pt idx="31745">
                  <c:v>-84.384999999999991</c:v>
                </c:pt>
                <c:pt idx="31746">
                  <c:v>-84.38300000000001</c:v>
                </c:pt>
                <c:pt idx="31747">
                  <c:v>-84.381</c:v>
                </c:pt>
                <c:pt idx="31748">
                  <c:v>-84.378999999999991</c:v>
                </c:pt>
                <c:pt idx="31749">
                  <c:v>-84.37700000000001</c:v>
                </c:pt>
                <c:pt idx="31750">
                  <c:v>-84.375</c:v>
                </c:pt>
                <c:pt idx="31751">
                  <c:v>-84.37299999999999</c:v>
                </c:pt>
                <c:pt idx="31752">
                  <c:v>-84.371000000000009</c:v>
                </c:pt>
                <c:pt idx="31753">
                  <c:v>-84.369</c:v>
                </c:pt>
                <c:pt idx="31754">
                  <c:v>-84.36699999999999</c:v>
                </c:pt>
                <c:pt idx="31755">
                  <c:v>-84.365000000000009</c:v>
                </c:pt>
                <c:pt idx="31756">
                  <c:v>-84.363</c:v>
                </c:pt>
                <c:pt idx="31757">
                  <c:v>-84.36099999999999</c:v>
                </c:pt>
                <c:pt idx="31758">
                  <c:v>-84.359000000000009</c:v>
                </c:pt>
                <c:pt idx="31759">
                  <c:v>-84.356999999999999</c:v>
                </c:pt>
                <c:pt idx="31760">
                  <c:v>-84.35499999999999</c:v>
                </c:pt>
                <c:pt idx="31761">
                  <c:v>-84.353000000000009</c:v>
                </c:pt>
                <c:pt idx="31762">
                  <c:v>-84.350999999999999</c:v>
                </c:pt>
                <c:pt idx="31763">
                  <c:v>-84.34899999999999</c:v>
                </c:pt>
                <c:pt idx="31764">
                  <c:v>-84.347000000000008</c:v>
                </c:pt>
                <c:pt idx="31765">
                  <c:v>-84.344999999999999</c:v>
                </c:pt>
                <c:pt idx="31766">
                  <c:v>-84.343000000000004</c:v>
                </c:pt>
                <c:pt idx="31767">
                  <c:v>-84.341000000000008</c:v>
                </c:pt>
                <c:pt idx="31768">
                  <c:v>-84.338999999999999</c:v>
                </c:pt>
                <c:pt idx="31769">
                  <c:v>-84.337000000000003</c:v>
                </c:pt>
                <c:pt idx="31770">
                  <c:v>-84.335000000000008</c:v>
                </c:pt>
                <c:pt idx="31771">
                  <c:v>-84.332999999999998</c:v>
                </c:pt>
                <c:pt idx="31772">
                  <c:v>-84.331000000000003</c:v>
                </c:pt>
                <c:pt idx="31773">
                  <c:v>-84.329000000000008</c:v>
                </c:pt>
                <c:pt idx="31774">
                  <c:v>-84.326999999999998</c:v>
                </c:pt>
                <c:pt idx="31775">
                  <c:v>-84.325000000000003</c:v>
                </c:pt>
                <c:pt idx="31776">
                  <c:v>-84.323000000000008</c:v>
                </c:pt>
                <c:pt idx="31777">
                  <c:v>-84.320999999999998</c:v>
                </c:pt>
                <c:pt idx="31778">
                  <c:v>-84.319000000000003</c:v>
                </c:pt>
                <c:pt idx="31779">
                  <c:v>-84.317000000000007</c:v>
                </c:pt>
                <c:pt idx="31780">
                  <c:v>-84.314999999999998</c:v>
                </c:pt>
                <c:pt idx="31781">
                  <c:v>-84.313000000000002</c:v>
                </c:pt>
                <c:pt idx="31782">
                  <c:v>-84.311000000000007</c:v>
                </c:pt>
                <c:pt idx="31783">
                  <c:v>-84.308999999999997</c:v>
                </c:pt>
                <c:pt idx="31784">
                  <c:v>-84.307000000000002</c:v>
                </c:pt>
                <c:pt idx="31785">
                  <c:v>-84.305000000000007</c:v>
                </c:pt>
                <c:pt idx="31786">
                  <c:v>-84.302999999999997</c:v>
                </c:pt>
                <c:pt idx="31787">
                  <c:v>-84.301000000000002</c:v>
                </c:pt>
                <c:pt idx="31788">
                  <c:v>-84.299000000000007</c:v>
                </c:pt>
                <c:pt idx="31789">
                  <c:v>-84.296999999999997</c:v>
                </c:pt>
                <c:pt idx="31790">
                  <c:v>-84.295000000000002</c:v>
                </c:pt>
                <c:pt idx="31791">
                  <c:v>-84.293000000000006</c:v>
                </c:pt>
                <c:pt idx="31792">
                  <c:v>-84.290999999999997</c:v>
                </c:pt>
                <c:pt idx="31793">
                  <c:v>-84.289000000000001</c:v>
                </c:pt>
                <c:pt idx="31794">
                  <c:v>-84.287000000000006</c:v>
                </c:pt>
                <c:pt idx="31795">
                  <c:v>-84.284999999999997</c:v>
                </c:pt>
                <c:pt idx="31796">
                  <c:v>-84.283000000000001</c:v>
                </c:pt>
                <c:pt idx="31797">
                  <c:v>-84.281000000000006</c:v>
                </c:pt>
                <c:pt idx="31798">
                  <c:v>-84.278999999999996</c:v>
                </c:pt>
                <c:pt idx="31799">
                  <c:v>-84.277000000000001</c:v>
                </c:pt>
                <c:pt idx="31800">
                  <c:v>-84.275000000000006</c:v>
                </c:pt>
                <c:pt idx="31801">
                  <c:v>-84.272999999999996</c:v>
                </c:pt>
                <c:pt idx="31802">
                  <c:v>-84.271000000000001</c:v>
                </c:pt>
                <c:pt idx="31803">
                  <c:v>-84.269000000000005</c:v>
                </c:pt>
                <c:pt idx="31804">
                  <c:v>-84.266999999999996</c:v>
                </c:pt>
                <c:pt idx="31805">
                  <c:v>-84.265000000000001</c:v>
                </c:pt>
                <c:pt idx="31806">
                  <c:v>-84.263000000000005</c:v>
                </c:pt>
                <c:pt idx="31807">
                  <c:v>-84.260999999999996</c:v>
                </c:pt>
                <c:pt idx="31808">
                  <c:v>-84.259</c:v>
                </c:pt>
                <c:pt idx="31809">
                  <c:v>-84.257000000000005</c:v>
                </c:pt>
                <c:pt idx="31810">
                  <c:v>-84.254999999999995</c:v>
                </c:pt>
                <c:pt idx="31811">
                  <c:v>-84.253</c:v>
                </c:pt>
                <c:pt idx="31812">
                  <c:v>-84.251000000000005</c:v>
                </c:pt>
                <c:pt idx="31813">
                  <c:v>-84.248999999999995</c:v>
                </c:pt>
                <c:pt idx="31814">
                  <c:v>-84.247</c:v>
                </c:pt>
                <c:pt idx="31815">
                  <c:v>-84.245000000000005</c:v>
                </c:pt>
                <c:pt idx="31816">
                  <c:v>-84.242999999999995</c:v>
                </c:pt>
                <c:pt idx="31817">
                  <c:v>-84.241</c:v>
                </c:pt>
                <c:pt idx="31818">
                  <c:v>-84.239000000000004</c:v>
                </c:pt>
                <c:pt idx="31819">
                  <c:v>-84.236999999999995</c:v>
                </c:pt>
                <c:pt idx="31820">
                  <c:v>-84.234999999999999</c:v>
                </c:pt>
                <c:pt idx="31821">
                  <c:v>-84.233000000000004</c:v>
                </c:pt>
                <c:pt idx="31822">
                  <c:v>-84.230999999999995</c:v>
                </c:pt>
                <c:pt idx="31823">
                  <c:v>-84.228999999999999</c:v>
                </c:pt>
                <c:pt idx="31824">
                  <c:v>-84.227000000000004</c:v>
                </c:pt>
                <c:pt idx="31825">
                  <c:v>-84.224999999999994</c:v>
                </c:pt>
                <c:pt idx="31826">
                  <c:v>-84.222999999999999</c:v>
                </c:pt>
                <c:pt idx="31827">
                  <c:v>-84.221000000000004</c:v>
                </c:pt>
                <c:pt idx="31828">
                  <c:v>-84.218999999999994</c:v>
                </c:pt>
                <c:pt idx="31829">
                  <c:v>-84.216999999999999</c:v>
                </c:pt>
                <c:pt idx="31830">
                  <c:v>-84.215000000000003</c:v>
                </c:pt>
                <c:pt idx="31831">
                  <c:v>-84.212999999999994</c:v>
                </c:pt>
                <c:pt idx="31832">
                  <c:v>-84.210999999999999</c:v>
                </c:pt>
                <c:pt idx="31833">
                  <c:v>-84.209000000000003</c:v>
                </c:pt>
                <c:pt idx="31834">
                  <c:v>-84.206999999999994</c:v>
                </c:pt>
                <c:pt idx="31835">
                  <c:v>-84.204999999999998</c:v>
                </c:pt>
                <c:pt idx="31836">
                  <c:v>-84.203000000000003</c:v>
                </c:pt>
                <c:pt idx="31837">
                  <c:v>-84.200999999999993</c:v>
                </c:pt>
                <c:pt idx="31838">
                  <c:v>-84.198999999999998</c:v>
                </c:pt>
                <c:pt idx="31839">
                  <c:v>-84.197000000000003</c:v>
                </c:pt>
                <c:pt idx="31840">
                  <c:v>-84.194999999999993</c:v>
                </c:pt>
                <c:pt idx="31841">
                  <c:v>-84.192999999999998</c:v>
                </c:pt>
                <c:pt idx="31842">
                  <c:v>-84.191000000000003</c:v>
                </c:pt>
                <c:pt idx="31843">
                  <c:v>-84.188999999999993</c:v>
                </c:pt>
                <c:pt idx="31844">
                  <c:v>-84.186999999999998</c:v>
                </c:pt>
                <c:pt idx="31845">
                  <c:v>-84.185000000000002</c:v>
                </c:pt>
                <c:pt idx="31846">
                  <c:v>-84.182999999999993</c:v>
                </c:pt>
                <c:pt idx="31847">
                  <c:v>-84.180999999999997</c:v>
                </c:pt>
                <c:pt idx="31848">
                  <c:v>-84.179000000000002</c:v>
                </c:pt>
                <c:pt idx="31849">
                  <c:v>-84.176999999999992</c:v>
                </c:pt>
                <c:pt idx="31850">
                  <c:v>-84.174999999999997</c:v>
                </c:pt>
                <c:pt idx="31851">
                  <c:v>-84.173000000000002</c:v>
                </c:pt>
                <c:pt idx="31852">
                  <c:v>-84.170999999999992</c:v>
                </c:pt>
                <c:pt idx="31853">
                  <c:v>-84.168999999999997</c:v>
                </c:pt>
                <c:pt idx="31854">
                  <c:v>-84.167000000000002</c:v>
                </c:pt>
                <c:pt idx="31855">
                  <c:v>-84.164999999999992</c:v>
                </c:pt>
                <c:pt idx="31856">
                  <c:v>-84.162999999999997</c:v>
                </c:pt>
                <c:pt idx="31857">
                  <c:v>-84.161000000000001</c:v>
                </c:pt>
                <c:pt idx="31858">
                  <c:v>-84.158999999999992</c:v>
                </c:pt>
                <c:pt idx="31859">
                  <c:v>-84.156999999999996</c:v>
                </c:pt>
                <c:pt idx="31860">
                  <c:v>-84.155000000000001</c:v>
                </c:pt>
                <c:pt idx="31861">
                  <c:v>-84.152999999999992</c:v>
                </c:pt>
                <c:pt idx="31862">
                  <c:v>-84.15100000000001</c:v>
                </c:pt>
                <c:pt idx="31863">
                  <c:v>-84.149000000000001</c:v>
                </c:pt>
                <c:pt idx="31864">
                  <c:v>-84.146999999999991</c:v>
                </c:pt>
                <c:pt idx="31865">
                  <c:v>-84.14500000000001</c:v>
                </c:pt>
                <c:pt idx="31866">
                  <c:v>-84.143000000000001</c:v>
                </c:pt>
                <c:pt idx="31867">
                  <c:v>-84.140999999999991</c:v>
                </c:pt>
                <c:pt idx="31868">
                  <c:v>-84.13900000000001</c:v>
                </c:pt>
                <c:pt idx="31869">
                  <c:v>-84.137</c:v>
                </c:pt>
                <c:pt idx="31870">
                  <c:v>-84.134999999999991</c:v>
                </c:pt>
                <c:pt idx="31871">
                  <c:v>-84.13300000000001</c:v>
                </c:pt>
                <c:pt idx="31872">
                  <c:v>-84.131</c:v>
                </c:pt>
                <c:pt idx="31873">
                  <c:v>-84.128999999999991</c:v>
                </c:pt>
                <c:pt idx="31874">
                  <c:v>-84.12700000000001</c:v>
                </c:pt>
                <c:pt idx="31875">
                  <c:v>-84.125</c:v>
                </c:pt>
                <c:pt idx="31876">
                  <c:v>-84.12299999999999</c:v>
                </c:pt>
                <c:pt idx="31877">
                  <c:v>-84.121000000000009</c:v>
                </c:pt>
                <c:pt idx="31878">
                  <c:v>-84.119</c:v>
                </c:pt>
                <c:pt idx="31879">
                  <c:v>-84.11699999999999</c:v>
                </c:pt>
                <c:pt idx="31880">
                  <c:v>-84.115000000000009</c:v>
                </c:pt>
                <c:pt idx="31881">
                  <c:v>-84.113</c:v>
                </c:pt>
                <c:pt idx="31882">
                  <c:v>-84.11099999999999</c:v>
                </c:pt>
                <c:pt idx="31883">
                  <c:v>-84.109000000000009</c:v>
                </c:pt>
                <c:pt idx="31884">
                  <c:v>-84.106999999999999</c:v>
                </c:pt>
                <c:pt idx="31885">
                  <c:v>-84.10499999999999</c:v>
                </c:pt>
                <c:pt idx="31886">
                  <c:v>-84.103000000000009</c:v>
                </c:pt>
                <c:pt idx="31887">
                  <c:v>-84.100999999999999</c:v>
                </c:pt>
                <c:pt idx="31888">
                  <c:v>-84.09899999999999</c:v>
                </c:pt>
                <c:pt idx="31889">
                  <c:v>-84.097000000000008</c:v>
                </c:pt>
                <c:pt idx="31890">
                  <c:v>-84.094999999999999</c:v>
                </c:pt>
                <c:pt idx="31891">
                  <c:v>-84.093000000000004</c:v>
                </c:pt>
                <c:pt idx="31892">
                  <c:v>-84.091000000000008</c:v>
                </c:pt>
                <c:pt idx="31893">
                  <c:v>-84.088999999999999</c:v>
                </c:pt>
                <c:pt idx="31894">
                  <c:v>-84.087000000000003</c:v>
                </c:pt>
                <c:pt idx="31895">
                  <c:v>-84.085000000000008</c:v>
                </c:pt>
                <c:pt idx="31896">
                  <c:v>-84.082999999999998</c:v>
                </c:pt>
                <c:pt idx="31897">
                  <c:v>-84.081000000000003</c:v>
                </c:pt>
                <c:pt idx="31898">
                  <c:v>-84.079000000000008</c:v>
                </c:pt>
                <c:pt idx="31899">
                  <c:v>-84.076999999999998</c:v>
                </c:pt>
                <c:pt idx="31900">
                  <c:v>-84.075000000000003</c:v>
                </c:pt>
                <c:pt idx="31901">
                  <c:v>-84.073000000000008</c:v>
                </c:pt>
                <c:pt idx="31902">
                  <c:v>-84.070999999999998</c:v>
                </c:pt>
                <c:pt idx="31903">
                  <c:v>-84.069000000000003</c:v>
                </c:pt>
                <c:pt idx="31904">
                  <c:v>-84.067000000000007</c:v>
                </c:pt>
                <c:pt idx="31905">
                  <c:v>-84.064999999999998</c:v>
                </c:pt>
                <c:pt idx="31906">
                  <c:v>-84.063000000000002</c:v>
                </c:pt>
                <c:pt idx="31907">
                  <c:v>-84.061000000000007</c:v>
                </c:pt>
                <c:pt idx="31908">
                  <c:v>-84.058999999999997</c:v>
                </c:pt>
                <c:pt idx="31909">
                  <c:v>-84.057000000000002</c:v>
                </c:pt>
                <c:pt idx="31910">
                  <c:v>-84.055000000000007</c:v>
                </c:pt>
                <c:pt idx="31911">
                  <c:v>-84.052999999999997</c:v>
                </c:pt>
                <c:pt idx="31912">
                  <c:v>-84.051000000000002</c:v>
                </c:pt>
                <c:pt idx="31913">
                  <c:v>-84.049000000000007</c:v>
                </c:pt>
                <c:pt idx="31914">
                  <c:v>-84.046999999999997</c:v>
                </c:pt>
                <c:pt idx="31915">
                  <c:v>-84.045000000000002</c:v>
                </c:pt>
                <c:pt idx="31916">
                  <c:v>-84.043000000000006</c:v>
                </c:pt>
                <c:pt idx="31917">
                  <c:v>-84.040999999999997</c:v>
                </c:pt>
                <c:pt idx="31918">
                  <c:v>-84.039000000000001</c:v>
                </c:pt>
                <c:pt idx="31919">
                  <c:v>-84.037000000000006</c:v>
                </c:pt>
                <c:pt idx="31920">
                  <c:v>-84.034999999999997</c:v>
                </c:pt>
                <c:pt idx="31921">
                  <c:v>-84.033000000000001</c:v>
                </c:pt>
                <c:pt idx="31922">
                  <c:v>-84.031000000000006</c:v>
                </c:pt>
                <c:pt idx="31923">
                  <c:v>-84.028999999999996</c:v>
                </c:pt>
                <c:pt idx="31924">
                  <c:v>-84.027000000000001</c:v>
                </c:pt>
                <c:pt idx="31925">
                  <c:v>-84.025000000000006</c:v>
                </c:pt>
                <c:pt idx="31926">
                  <c:v>-84.022999999999996</c:v>
                </c:pt>
                <c:pt idx="31927">
                  <c:v>-84.021000000000001</c:v>
                </c:pt>
                <c:pt idx="31928">
                  <c:v>-84.019000000000005</c:v>
                </c:pt>
                <c:pt idx="31929">
                  <c:v>-84.016999999999996</c:v>
                </c:pt>
                <c:pt idx="31930">
                  <c:v>-84.015000000000001</c:v>
                </c:pt>
                <c:pt idx="31931">
                  <c:v>-84.013000000000005</c:v>
                </c:pt>
                <c:pt idx="31932">
                  <c:v>-84.010999999999996</c:v>
                </c:pt>
                <c:pt idx="31933">
                  <c:v>-84.009</c:v>
                </c:pt>
                <c:pt idx="31934">
                  <c:v>-84.007000000000005</c:v>
                </c:pt>
                <c:pt idx="31935">
                  <c:v>-84.004999999999995</c:v>
                </c:pt>
                <c:pt idx="31936">
                  <c:v>-84.003</c:v>
                </c:pt>
                <c:pt idx="31937">
                  <c:v>-84.001000000000005</c:v>
                </c:pt>
                <c:pt idx="31938">
                  <c:v>-83.998999999999995</c:v>
                </c:pt>
                <c:pt idx="31939">
                  <c:v>-83.997</c:v>
                </c:pt>
                <c:pt idx="31940">
                  <c:v>-83.995000000000005</c:v>
                </c:pt>
                <c:pt idx="31941">
                  <c:v>-83.992999999999995</c:v>
                </c:pt>
                <c:pt idx="31942">
                  <c:v>-83.991</c:v>
                </c:pt>
                <c:pt idx="31943">
                  <c:v>-83.989000000000004</c:v>
                </c:pt>
                <c:pt idx="31944">
                  <c:v>-83.986999999999995</c:v>
                </c:pt>
                <c:pt idx="31945">
                  <c:v>-83.984999999999999</c:v>
                </c:pt>
                <c:pt idx="31946">
                  <c:v>-83.983000000000004</c:v>
                </c:pt>
                <c:pt idx="31947">
                  <c:v>-83.980999999999995</c:v>
                </c:pt>
                <c:pt idx="31948">
                  <c:v>-83.978999999999999</c:v>
                </c:pt>
                <c:pt idx="31949">
                  <c:v>-83.977000000000004</c:v>
                </c:pt>
                <c:pt idx="31950">
                  <c:v>-83.974999999999994</c:v>
                </c:pt>
                <c:pt idx="31951">
                  <c:v>-83.972999999999999</c:v>
                </c:pt>
                <c:pt idx="31952">
                  <c:v>-83.971000000000004</c:v>
                </c:pt>
                <c:pt idx="31953">
                  <c:v>-83.968999999999994</c:v>
                </c:pt>
                <c:pt idx="31954">
                  <c:v>-83.966999999999999</c:v>
                </c:pt>
                <c:pt idx="31955">
                  <c:v>-83.965000000000003</c:v>
                </c:pt>
                <c:pt idx="31956">
                  <c:v>-83.962999999999994</c:v>
                </c:pt>
                <c:pt idx="31957">
                  <c:v>-83.960999999999999</c:v>
                </c:pt>
                <c:pt idx="31958">
                  <c:v>-83.959000000000003</c:v>
                </c:pt>
                <c:pt idx="31959">
                  <c:v>-83.956999999999994</c:v>
                </c:pt>
                <c:pt idx="31960">
                  <c:v>-83.954999999999998</c:v>
                </c:pt>
                <c:pt idx="31961">
                  <c:v>-83.953000000000003</c:v>
                </c:pt>
                <c:pt idx="31962">
                  <c:v>-83.950999999999993</c:v>
                </c:pt>
                <c:pt idx="31963">
                  <c:v>-83.948999999999998</c:v>
                </c:pt>
                <c:pt idx="31964">
                  <c:v>-83.947000000000003</c:v>
                </c:pt>
                <c:pt idx="31965">
                  <c:v>-83.944999999999993</c:v>
                </c:pt>
                <c:pt idx="31966">
                  <c:v>-83.942999999999998</c:v>
                </c:pt>
                <c:pt idx="31967">
                  <c:v>-83.941000000000003</c:v>
                </c:pt>
                <c:pt idx="31968">
                  <c:v>-83.938999999999993</c:v>
                </c:pt>
                <c:pt idx="31969">
                  <c:v>-83.936999999999998</c:v>
                </c:pt>
                <c:pt idx="31970">
                  <c:v>-83.935000000000002</c:v>
                </c:pt>
                <c:pt idx="31971">
                  <c:v>-83.932999999999993</c:v>
                </c:pt>
                <c:pt idx="31972">
                  <c:v>-83.930999999999997</c:v>
                </c:pt>
                <c:pt idx="31973">
                  <c:v>-83.929000000000002</c:v>
                </c:pt>
                <c:pt idx="31974">
                  <c:v>-83.926999999999992</c:v>
                </c:pt>
                <c:pt idx="31975">
                  <c:v>-83.924999999999997</c:v>
                </c:pt>
                <c:pt idx="31976">
                  <c:v>-83.923000000000002</c:v>
                </c:pt>
                <c:pt idx="31977">
                  <c:v>-83.920999999999992</c:v>
                </c:pt>
                <c:pt idx="31978">
                  <c:v>-83.918999999999997</c:v>
                </c:pt>
                <c:pt idx="31979">
                  <c:v>-83.917000000000002</c:v>
                </c:pt>
                <c:pt idx="31980">
                  <c:v>-83.914999999999992</c:v>
                </c:pt>
                <c:pt idx="31981">
                  <c:v>-83.912999999999997</c:v>
                </c:pt>
                <c:pt idx="31982">
                  <c:v>-83.911000000000001</c:v>
                </c:pt>
                <c:pt idx="31983">
                  <c:v>-83.908999999999992</c:v>
                </c:pt>
                <c:pt idx="31984">
                  <c:v>-83.906999999999996</c:v>
                </c:pt>
                <c:pt idx="31985">
                  <c:v>-83.905000000000001</c:v>
                </c:pt>
                <c:pt idx="31986">
                  <c:v>-83.902999999999992</c:v>
                </c:pt>
                <c:pt idx="31987">
                  <c:v>-83.90100000000001</c:v>
                </c:pt>
                <c:pt idx="31988">
                  <c:v>-83.899000000000001</c:v>
                </c:pt>
                <c:pt idx="31989">
                  <c:v>-83.896999999999991</c:v>
                </c:pt>
                <c:pt idx="31990">
                  <c:v>-83.89500000000001</c:v>
                </c:pt>
                <c:pt idx="31991">
                  <c:v>-83.893000000000001</c:v>
                </c:pt>
                <c:pt idx="31992">
                  <c:v>-83.890999999999991</c:v>
                </c:pt>
                <c:pt idx="31993">
                  <c:v>-83.88900000000001</c:v>
                </c:pt>
                <c:pt idx="31994">
                  <c:v>-83.887</c:v>
                </c:pt>
                <c:pt idx="31995">
                  <c:v>-83.884999999999991</c:v>
                </c:pt>
                <c:pt idx="31996">
                  <c:v>-83.88300000000001</c:v>
                </c:pt>
                <c:pt idx="31997">
                  <c:v>-83.881</c:v>
                </c:pt>
                <c:pt idx="31998">
                  <c:v>-83.878999999999991</c:v>
                </c:pt>
                <c:pt idx="31999">
                  <c:v>-83.87700000000001</c:v>
                </c:pt>
                <c:pt idx="32000">
                  <c:v>-83.875</c:v>
                </c:pt>
                <c:pt idx="32001">
                  <c:v>-83.873000000000005</c:v>
                </c:pt>
                <c:pt idx="32002">
                  <c:v>-83.870999999999995</c:v>
                </c:pt>
                <c:pt idx="32003">
                  <c:v>-83.869</c:v>
                </c:pt>
                <c:pt idx="32004">
                  <c:v>-83.867000000000004</c:v>
                </c:pt>
                <c:pt idx="32005">
                  <c:v>-83.864999999999995</c:v>
                </c:pt>
                <c:pt idx="32006">
                  <c:v>-83.863</c:v>
                </c:pt>
                <c:pt idx="32007">
                  <c:v>-83.861000000000004</c:v>
                </c:pt>
                <c:pt idx="32008">
                  <c:v>-83.858999999999995</c:v>
                </c:pt>
                <c:pt idx="32009">
                  <c:v>-83.856999999999999</c:v>
                </c:pt>
                <c:pt idx="32010">
                  <c:v>-83.855000000000004</c:v>
                </c:pt>
                <c:pt idx="32011">
                  <c:v>-83.852999999999994</c:v>
                </c:pt>
                <c:pt idx="32012">
                  <c:v>-83.850999999999999</c:v>
                </c:pt>
                <c:pt idx="32013">
                  <c:v>-83.849000000000004</c:v>
                </c:pt>
                <c:pt idx="32014">
                  <c:v>-83.846999999999994</c:v>
                </c:pt>
                <c:pt idx="32015">
                  <c:v>-83.844999999999999</c:v>
                </c:pt>
                <c:pt idx="32016">
                  <c:v>-83.843000000000004</c:v>
                </c:pt>
                <c:pt idx="32017">
                  <c:v>-83.840999999999994</c:v>
                </c:pt>
                <c:pt idx="32018">
                  <c:v>-83.838999999999999</c:v>
                </c:pt>
                <c:pt idx="32019">
                  <c:v>-83.837000000000003</c:v>
                </c:pt>
                <c:pt idx="32020">
                  <c:v>-83.834999999999994</c:v>
                </c:pt>
                <c:pt idx="32021">
                  <c:v>-83.832999999999998</c:v>
                </c:pt>
                <c:pt idx="32022">
                  <c:v>-83.831000000000003</c:v>
                </c:pt>
                <c:pt idx="32023">
                  <c:v>-83.828999999999994</c:v>
                </c:pt>
                <c:pt idx="32024">
                  <c:v>-83.826999999999998</c:v>
                </c:pt>
                <c:pt idx="32025">
                  <c:v>-83.825000000000003</c:v>
                </c:pt>
                <c:pt idx="32026">
                  <c:v>-83.822999999999993</c:v>
                </c:pt>
                <c:pt idx="32027">
                  <c:v>-83.820999999999998</c:v>
                </c:pt>
                <c:pt idx="32028">
                  <c:v>-83.819000000000003</c:v>
                </c:pt>
                <c:pt idx="32029">
                  <c:v>-83.816999999999993</c:v>
                </c:pt>
                <c:pt idx="32030">
                  <c:v>-83.814999999999998</c:v>
                </c:pt>
                <c:pt idx="32031">
                  <c:v>-83.813000000000002</c:v>
                </c:pt>
                <c:pt idx="32032">
                  <c:v>-83.811000000000007</c:v>
                </c:pt>
                <c:pt idx="32033">
                  <c:v>-83.808999999999997</c:v>
                </c:pt>
                <c:pt idx="32034">
                  <c:v>-83.807000000000002</c:v>
                </c:pt>
                <c:pt idx="32035">
                  <c:v>-83.805000000000007</c:v>
                </c:pt>
                <c:pt idx="32036">
                  <c:v>-83.802999999999997</c:v>
                </c:pt>
                <c:pt idx="32037">
                  <c:v>-83.801000000000002</c:v>
                </c:pt>
                <c:pt idx="32038">
                  <c:v>-83.799000000000007</c:v>
                </c:pt>
                <c:pt idx="32039">
                  <c:v>-83.796999999999997</c:v>
                </c:pt>
                <c:pt idx="32040">
                  <c:v>-83.795000000000002</c:v>
                </c:pt>
                <c:pt idx="32041">
                  <c:v>-83.793000000000006</c:v>
                </c:pt>
                <c:pt idx="32042">
                  <c:v>-83.790999999999997</c:v>
                </c:pt>
                <c:pt idx="32043">
                  <c:v>-83.789000000000001</c:v>
                </c:pt>
                <c:pt idx="32044">
                  <c:v>-83.787000000000006</c:v>
                </c:pt>
                <c:pt idx="32045">
                  <c:v>-83.784999999999997</c:v>
                </c:pt>
                <c:pt idx="32046">
                  <c:v>-83.783000000000001</c:v>
                </c:pt>
                <c:pt idx="32047">
                  <c:v>-83.781000000000006</c:v>
                </c:pt>
                <c:pt idx="32048">
                  <c:v>-83.778999999999996</c:v>
                </c:pt>
                <c:pt idx="32049">
                  <c:v>-83.777000000000001</c:v>
                </c:pt>
                <c:pt idx="32050">
                  <c:v>-83.775000000000006</c:v>
                </c:pt>
                <c:pt idx="32051">
                  <c:v>-83.772999999999996</c:v>
                </c:pt>
                <c:pt idx="32052">
                  <c:v>-83.771000000000001</c:v>
                </c:pt>
                <c:pt idx="32053">
                  <c:v>-83.769000000000005</c:v>
                </c:pt>
                <c:pt idx="32054">
                  <c:v>-83.766999999999996</c:v>
                </c:pt>
                <c:pt idx="32055">
                  <c:v>-83.765000000000001</c:v>
                </c:pt>
                <c:pt idx="32056">
                  <c:v>-83.763000000000005</c:v>
                </c:pt>
                <c:pt idx="32057">
                  <c:v>-83.760999999999996</c:v>
                </c:pt>
                <c:pt idx="32058">
                  <c:v>-83.759</c:v>
                </c:pt>
                <c:pt idx="32059">
                  <c:v>-83.757000000000005</c:v>
                </c:pt>
                <c:pt idx="32060">
                  <c:v>-83.754999999999995</c:v>
                </c:pt>
                <c:pt idx="32061">
                  <c:v>-83.753</c:v>
                </c:pt>
                <c:pt idx="32062">
                  <c:v>-83.751000000000005</c:v>
                </c:pt>
                <c:pt idx="32063">
                  <c:v>-83.748999999999995</c:v>
                </c:pt>
                <c:pt idx="32064">
                  <c:v>-83.747</c:v>
                </c:pt>
                <c:pt idx="32065">
                  <c:v>-83.745000000000005</c:v>
                </c:pt>
                <c:pt idx="32066">
                  <c:v>-83.742999999999995</c:v>
                </c:pt>
                <c:pt idx="32067">
                  <c:v>-83.741</c:v>
                </c:pt>
                <c:pt idx="32068">
                  <c:v>-83.739000000000004</c:v>
                </c:pt>
                <c:pt idx="32069">
                  <c:v>-83.736999999999995</c:v>
                </c:pt>
                <c:pt idx="32070">
                  <c:v>-83.734999999999999</c:v>
                </c:pt>
                <c:pt idx="32071">
                  <c:v>-83.733000000000004</c:v>
                </c:pt>
                <c:pt idx="32072">
                  <c:v>-83.730999999999995</c:v>
                </c:pt>
                <c:pt idx="32073">
                  <c:v>-83.728999999999999</c:v>
                </c:pt>
                <c:pt idx="32074">
                  <c:v>-83.727000000000004</c:v>
                </c:pt>
                <c:pt idx="32075">
                  <c:v>-83.724999999999994</c:v>
                </c:pt>
                <c:pt idx="32076">
                  <c:v>-83.722999999999999</c:v>
                </c:pt>
                <c:pt idx="32077">
                  <c:v>-83.721000000000004</c:v>
                </c:pt>
                <c:pt idx="32078">
                  <c:v>-83.718999999999994</c:v>
                </c:pt>
                <c:pt idx="32079">
                  <c:v>-83.716999999999999</c:v>
                </c:pt>
                <c:pt idx="32080">
                  <c:v>-83.715000000000003</c:v>
                </c:pt>
                <c:pt idx="32081">
                  <c:v>-83.712999999999994</c:v>
                </c:pt>
                <c:pt idx="32082">
                  <c:v>-83.710999999999999</c:v>
                </c:pt>
                <c:pt idx="32083">
                  <c:v>-83.709000000000003</c:v>
                </c:pt>
                <c:pt idx="32084">
                  <c:v>-83.706999999999994</c:v>
                </c:pt>
                <c:pt idx="32085">
                  <c:v>-83.704999999999998</c:v>
                </c:pt>
                <c:pt idx="32086">
                  <c:v>-83.703000000000003</c:v>
                </c:pt>
                <c:pt idx="32087">
                  <c:v>-83.700999999999993</c:v>
                </c:pt>
                <c:pt idx="32088">
                  <c:v>-83.698999999999998</c:v>
                </c:pt>
                <c:pt idx="32089">
                  <c:v>-83.697000000000003</c:v>
                </c:pt>
                <c:pt idx="32090">
                  <c:v>-83.694999999999993</c:v>
                </c:pt>
                <c:pt idx="32091">
                  <c:v>-83.692999999999998</c:v>
                </c:pt>
                <c:pt idx="32092">
                  <c:v>-83.691000000000003</c:v>
                </c:pt>
                <c:pt idx="32093">
                  <c:v>-83.688999999999993</c:v>
                </c:pt>
                <c:pt idx="32094">
                  <c:v>-83.686999999999998</c:v>
                </c:pt>
                <c:pt idx="32095">
                  <c:v>-83.685000000000002</c:v>
                </c:pt>
                <c:pt idx="32096">
                  <c:v>-83.683000000000007</c:v>
                </c:pt>
                <c:pt idx="32097">
                  <c:v>-83.680999999999997</c:v>
                </c:pt>
                <c:pt idx="32098">
                  <c:v>-83.679000000000002</c:v>
                </c:pt>
                <c:pt idx="32099">
                  <c:v>-83.677000000000007</c:v>
                </c:pt>
                <c:pt idx="32100">
                  <c:v>-83.674999999999997</c:v>
                </c:pt>
                <c:pt idx="32101">
                  <c:v>-83.673000000000002</c:v>
                </c:pt>
                <c:pt idx="32102">
                  <c:v>-83.671000000000006</c:v>
                </c:pt>
                <c:pt idx="32103">
                  <c:v>-83.668999999999997</c:v>
                </c:pt>
                <c:pt idx="32104">
                  <c:v>-83.667000000000002</c:v>
                </c:pt>
                <c:pt idx="32105">
                  <c:v>-83.665000000000006</c:v>
                </c:pt>
                <c:pt idx="32106">
                  <c:v>-83.662999999999997</c:v>
                </c:pt>
                <c:pt idx="32107">
                  <c:v>-83.661000000000001</c:v>
                </c:pt>
                <c:pt idx="32108">
                  <c:v>-83.659000000000006</c:v>
                </c:pt>
                <c:pt idx="32109">
                  <c:v>-83.656999999999996</c:v>
                </c:pt>
                <c:pt idx="32110">
                  <c:v>-83.655000000000001</c:v>
                </c:pt>
                <c:pt idx="32111">
                  <c:v>-83.653000000000006</c:v>
                </c:pt>
                <c:pt idx="32112">
                  <c:v>-83.650999999999996</c:v>
                </c:pt>
                <c:pt idx="32113">
                  <c:v>-83.649000000000001</c:v>
                </c:pt>
                <c:pt idx="32114">
                  <c:v>-83.647000000000006</c:v>
                </c:pt>
                <c:pt idx="32115">
                  <c:v>-83.644999999999996</c:v>
                </c:pt>
                <c:pt idx="32116">
                  <c:v>-83.643000000000001</c:v>
                </c:pt>
                <c:pt idx="32117">
                  <c:v>-83.641000000000005</c:v>
                </c:pt>
                <c:pt idx="32118">
                  <c:v>-83.638999999999996</c:v>
                </c:pt>
                <c:pt idx="32119">
                  <c:v>-83.637</c:v>
                </c:pt>
                <c:pt idx="32120">
                  <c:v>-83.635000000000005</c:v>
                </c:pt>
                <c:pt idx="32121">
                  <c:v>-83.632999999999996</c:v>
                </c:pt>
                <c:pt idx="32122">
                  <c:v>-83.631</c:v>
                </c:pt>
                <c:pt idx="32123">
                  <c:v>-83.629000000000005</c:v>
                </c:pt>
                <c:pt idx="32124">
                  <c:v>-83.626999999999995</c:v>
                </c:pt>
                <c:pt idx="32125">
                  <c:v>-83.625</c:v>
                </c:pt>
                <c:pt idx="32126">
                  <c:v>-83.623000000000005</c:v>
                </c:pt>
                <c:pt idx="32127">
                  <c:v>-83.620999999999995</c:v>
                </c:pt>
                <c:pt idx="32128">
                  <c:v>-83.619</c:v>
                </c:pt>
                <c:pt idx="32129">
                  <c:v>-83.617000000000004</c:v>
                </c:pt>
                <c:pt idx="32130">
                  <c:v>-83.614999999999995</c:v>
                </c:pt>
                <c:pt idx="32131">
                  <c:v>-83.613</c:v>
                </c:pt>
                <c:pt idx="32132">
                  <c:v>-83.611000000000004</c:v>
                </c:pt>
                <c:pt idx="32133">
                  <c:v>-83.608999999999995</c:v>
                </c:pt>
                <c:pt idx="32134">
                  <c:v>-83.606999999999999</c:v>
                </c:pt>
                <c:pt idx="32135">
                  <c:v>-83.605000000000004</c:v>
                </c:pt>
                <c:pt idx="32136">
                  <c:v>-83.602999999999994</c:v>
                </c:pt>
                <c:pt idx="32137">
                  <c:v>-83.600999999999999</c:v>
                </c:pt>
                <c:pt idx="32138">
                  <c:v>-83.599000000000004</c:v>
                </c:pt>
                <c:pt idx="32139">
                  <c:v>-83.596999999999994</c:v>
                </c:pt>
                <c:pt idx="32140">
                  <c:v>-83.594999999999999</c:v>
                </c:pt>
                <c:pt idx="32141">
                  <c:v>-83.593000000000004</c:v>
                </c:pt>
                <c:pt idx="32142">
                  <c:v>-83.590999999999994</c:v>
                </c:pt>
                <c:pt idx="32143">
                  <c:v>-83.588999999999999</c:v>
                </c:pt>
                <c:pt idx="32144">
                  <c:v>-83.587000000000003</c:v>
                </c:pt>
                <c:pt idx="32145">
                  <c:v>-83.584999999999994</c:v>
                </c:pt>
                <c:pt idx="32146">
                  <c:v>-83.582999999999998</c:v>
                </c:pt>
                <c:pt idx="32147">
                  <c:v>-83.581000000000003</c:v>
                </c:pt>
                <c:pt idx="32148">
                  <c:v>-83.578999999999994</c:v>
                </c:pt>
                <c:pt idx="32149">
                  <c:v>-83.576999999999998</c:v>
                </c:pt>
                <c:pt idx="32150">
                  <c:v>-83.575000000000003</c:v>
                </c:pt>
                <c:pt idx="32151">
                  <c:v>-83.572999999999993</c:v>
                </c:pt>
                <c:pt idx="32152">
                  <c:v>-83.570999999999998</c:v>
                </c:pt>
                <c:pt idx="32153">
                  <c:v>-83.569000000000003</c:v>
                </c:pt>
                <c:pt idx="32154">
                  <c:v>-83.566999999999993</c:v>
                </c:pt>
                <c:pt idx="32155">
                  <c:v>-83.564999999999998</c:v>
                </c:pt>
                <c:pt idx="32156">
                  <c:v>-83.563000000000002</c:v>
                </c:pt>
                <c:pt idx="32157">
                  <c:v>-83.561000000000007</c:v>
                </c:pt>
                <c:pt idx="32158">
                  <c:v>-83.558999999999997</c:v>
                </c:pt>
                <c:pt idx="32159">
                  <c:v>-83.557000000000002</c:v>
                </c:pt>
                <c:pt idx="32160">
                  <c:v>-83.555000000000007</c:v>
                </c:pt>
                <c:pt idx="32161">
                  <c:v>-83.552999999999997</c:v>
                </c:pt>
                <c:pt idx="32162">
                  <c:v>-83.551000000000002</c:v>
                </c:pt>
                <c:pt idx="32163">
                  <c:v>-83.549000000000007</c:v>
                </c:pt>
                <c:pt idx="32164">
                  <c:v>-83.546999999999997</c:v>
                </c:pt>
                <c:pt idx="32165">
                  <c:v>-83.545000000000002</c:v>
                </c:pt>
                <c:pt idx="32166">
                  <c:v>-83.543000000000006</c:v>
                </c:pt>
                <c:pt idx="32167">
                  <c:v>-83.540999999999997</c:v>
                </c:pt>
                <c:pt idx="32168">
                  <c:v>-83.539000000000001</c:v>
                </c:pt>
                <c:pt idx="32169">
                  <c:v>-83.537000000000006</c:v>
                </c:pt>
                <c:pt idx="32170">
                  <c:v>-83.534999999999997</c:v>
                </c:pt>
                <c:pt idx="32171">
                  <c:v>-83.533000000000001</c:v>
                </c:pt>
                <c:pt idx="32172">
                  <c:v>-83.531000000000006</c:v>
                </c:pt>
                <c:pt idx="32173">
                  <c:v>-83.528999999999996</c:v>
                </c:pt>
                <c:pt idx="32174">
                  <c:v>-83.527000000000001</c:v>
                </c:pt>
                <c:pt idx="32175">
                  <c:v>-83.525000000000006</c:v>
                </c:pt>
                <c:pt idx="32176">
                  <c:v>-83.522999999999996</c:v>
                </c:pt>
                <c:pt idx="32177">
                  <c:v>-83.521000000000001</c:v>
                </c:pt>
                <c:pt idx="32178">
                  <c:v>-83.519000000000005</c:v>
                </c:pt>
                <c:pt idx="32179">
                  <c:v>-83.516999999999996</c:v>
                </c:pt>
                <c:pt idx="32180">
                  <c:v>-83.515000000000001</c:v>
                </c:pt>
                <c:pt idx="32181">
                  <c:v>-83.513000000000005</c:v>
                </c:pt>
                <c:pt idx="32182">
                  <c:v>-83.510999999999996</c:v>
                </c:pt>
                <c:pt idx="32183">
                  <c:v>-83.509</c:v>
                </c:pt>
                <c:pt idx="32184">
                  <c:v>-83.507000000000005</c:v>
                </c:pt>
                <c:pt idx="32185">
                  <c:v>-83.504999999999995</c:v>
                </c:pt>
                <c:pt idx="32186">
                  <c:v>-83.503</c:v>
                </c:pt>
                <c:pt idx="32187">
                  <c:v>-83.501000000000005</c:v>
                </c:pt>
                <c:pt idx="32188">
                  <c:v>-83.498999999999995</c:v>
                </c:pt>
                <c:pt idx="32189">
                  <c:v>-83.497</c:v>
                </c:pt>
                <c:pt idx="32190">
                  <c:v>-83.495000000000005</c:v>
                </c:pt>
                <c:pt idx="32191">
                  <c:v>-83.492999999999995</c:v>
                </c:pt>
                <c:pt idx="32192">
                  <c:v>-83.491</c:v>
                </c:pt>
                <c:pt idx="32193">
                  <c:v>-83.489000000000004</c:v>
                </c:pt>
                <c:pt idx="32194">
                  <c:v>-83.486999999999995</c:v>
                </c:pt>
                <c:pt idx="32195">
                  <c:v>-83.484999999999999</c:v>
                </c:pt>
                <c:pt idx="32196">
                  <c:v>-83.483000000000004</c:v>
                </c:pt>
                <c:pt idx="32197">
                  <c:v>-83.480999999999995</c:v>
                </c:pt>
                <c:pt idx="32198">
                  <c:v>-83.478999999999999</c:v>
                </c:pt>
                <c:pt idx="32199">
                  <c:v>-83.477000000000004</c:v>
                </c:pt>
                <c:pt idx="32200">
                  <c:v>-83.474999999999994</c:v>
                </c:pt>
                <c:pt idx="32201">
                  <c:v>-83.472999999999999</c:v>
                </c:pt>
                <c:pt idx="32202">
                  <c:v>-83.471000000000004</c:v>
                </c:pt>
                <c:pt idx="32203">
                  <c:v>-83.468999999999994</c:v>
                </c:pt>
                <c:pt idx="32204">
                  <c:v>-83.466999999999999</c:v>
                </c:pt>
                <c:pt idx="32205">
                  <c:v>-83.465000000000003</c:v>
                </c:pt>
                <c:pt idx="32206">
                  <c:v>-83.462999999999994</c:v>
                </c:pt>
                <c:pt idx="32207">
                  <c:v>-83.460999999999999</c:v>
                </c:pt>
                <c:pt idx="32208">
                  <c:v>-83.459000000000003</c:v>
                </c:pt>
                <c:pt idx="32209">
                  <c:v>-83.456999999999994</c:v>
                </c:pt>
                <c:pt idx="32210">
                  <c:v>-83.454999999999998</c:v>
                </c:pt>
                <c:pt idx="32211">
                  <c:v>-83.453000000000003</c:v>
                </c:pt>
                <c:pt idx="32212">
                  <c:v>-83.450999999999993</c:v>
                </c:pt>
                <c:pt idx="32213">
                  <c:v>-83.448999999999998</c:v>
                </c:pt>
                <c:pt idx="32214">
                  <c:v>-83.447000000000003</c:v>
                </c:pt>
                <c:pt idx="32215">
                  <c:v>-83.444999999999993</c:v>
                </c:pt>
                <c:pt idx="32216">
                  <c:v>-83.442999999999998</c:v>
                </c:pt>
                <c:pt idx="32217">
                  <c:v>-83.441000000000003</c:v>
                </c:pt>
                <c:pt idx="32218">
                  <c:v>-83.438999999999993</c:v>
                </c:pt>
                <c:pt idx="32219">
                  <c:v>-83.436999999999998</c:v>
                </c:pt>
                <c:pt idx="32220">
                  <c:v>-83.435000000000002</c:v>
                </c:pt>
                <c:pt idx="32221">
                  <c:v>-83.433000000000007</c:v>
                </c:pt>
                <c:pt idx="32222">
                  <c:v>-83.430999999999997</c:v>
                </c:pt>
                <c:pt idx="32223">
                  <c:v>-83.429000000000002</c:v>
                </c:pt>
                <c:pt idx="32224">
                  <c:v>-83.427000000000007</c:v>
                </c:pt>
                <c:pt idx="32225">
                  <c:v>-83.424999999999997</c:v>
                </c:pt>
                <c:pt idx="32226">
                  <c:v>-83.423000000000002</c:v>
                </c:pt>
                <c:pt idx="32227">
                  <c:v>-83.421000000000006</c:v>
                </c:pt>
                <c:pt idx="32228">
                  <c:v>-83.418999999999997</c:v>
                </c:pt>
                <c:pt idx="32229">
                  <c:v>-83.417000000000002</c:v>
                </c:pt>
                <c:pt idx="32230">
                  <c:v>-83.415000000000006</c:v>
                </c:pt>
                <c:pt idx="32231">
                  <c:v>-83.412999999999997</c:v>
                </c:pt>
                <c:pt idx="32232">
                  <c:v>-83.411000000000001</c:v>
                </c:pt>
                <c:pt idx="32233">
                  <c:v>-83.409000000000006</c:v>
                </c:pt>
                <c:pt idx="32234">
                  <c:v>-83.406999999999996</c:v>
                </c:pt>
                <c:pt idx="32235">
                  <c:v>-83.405000000000001</c:v>
                </c:pt>
                <c:pt idx="32236">
                  <c:v>-83.403000000000006</c:v>
                </c:pt>
                <c:pt idx="32237">
                  <c:v>-83.400999999999996</c:v>
                </c:pt>
                <c:pt idx="32238">
                  <c:v>-83.399000000000001</c:v>
                </c:pt>
                <c:pt idx="32239">
                  <c:v>-83.397000000000006</c:v>
                </c:pt>
                <c:pt idx="32240">
                  <c:v>-83.394999999999996</c:v>
                </c:pt>
                <c:pt idx="32241">
                  <c:v>-83.393000000000001</c:v>
                </c:pt>
                <c:pt idx="32242">
                  <c:v>-83.391000000000005</c:v>
                </c:pt>
                <c:pt idx="32243">
                  <c:v>-83.388999999999996</c:v>
                </c:pt>
                <c:pt idx="32244">
                  <c:v>-83.387</c:v>
                </c:pt>
                <c:pt idx="32245">
                  <c:v>-83.385000000000005</c:v>
                </c:pt>
                <c:pt idx="32246">
                  <c:v>-83.382999999999996</c:v>
                </c:pt>
                <c:pt idx="32247">
                  <c:v>-83.381</c:v>
                </c:pt>
                <c:pt idx="32248">
                  <c:v>-83.379000000000005</c:v>
                </c:pt>
                <c:pt idx="32249">
                  <c:v>-83.376999999999995</c:v>
                </c:pt>
                <c:pt idx="32250">
                  <c:v>-83.375</c:v>
                </c:pt>
                <c:pt idx="32251">
                  <c:v>-83.373000000000005</c:v>
                </c:pt>
                <c:pt idx="32252">
                  <c:v>-83.370999999999995</c:v>
                </c:pt>
                <c:pt idx="32253">
                  <c:v>-83.369</c:v>
                </c:pt>
                <c:pt idx="32254">
                  <c:v>-83.367000000000004</c:v>
                </c:pt>
                <c:pt idx="32255">
                  <c:v>-83.364999999999995</c:v>
                </c:pt>
                <c:pt idx="32256">
                  <c:v>-83.363</c:v>
                </c:pt>
                <c:pt idx="32257">
                  <c:v>-83.361000000000004</c:v>
                </c:pt>
                <c:pt idx="32258">
                  <c:v>-83.358999999999995</c:v>
                </c:pt>
                <c:pt idx="32259">
                  <c:v>-83.356999999999999</c:v>
                </c:pt>
                <c:pt idx="32260">
                  <c:v>-83.355000000000004</c:v>
                </c:pt>
                <c:pt idx="32261">
                  <c:v>-83.352999999999994</c:v>
                </c:pt>
                <c:pt idx="32262">
                  <c:v>-83.350999999999999</c:v>
                </c:pt>
                <c:pt idx="32263">
                  <c:v>-83.349000000000004</c:v>
                </c:pt>
                <c:pt idx="32264">
                  <c:v>-83.346999999999994</c:v>
                </c:pt>
                <c:pt idx="32265">
                  <c:v>-83.344999999999999</c:v>
                </c:pt>
                <c:pt idx="32266">
                  <c:v>-83.343000000000004</c:v>
                </c:pt>
                <c:pt idx="32267">
                  <c:v>-83.340999999999994</c:v>
                </c:pt>
                <c:pt idx="32268">
                  <c:v>-83.338999999999999</c:v>
                </c:pt>
                <c:pt idx="32269">
                  <c:v>-83.337000000000003</c:v>
                </c:pt>
                <c:pt idx="32270">
                  <c:v>-83.334999999999994</c:v>
                </c:pt>
                <c:pt idx="32271">
                  <c:v>-83.332999999999998</c:v>
                </c:pt>
                <c:pt idx="32272">
                  <c:v>-83.331000000000003</c:v>
                </c:pt>
                <c:pt idx="32273">
                  <c:v>-83.328999999999994</c:v>
                </c:pt>
                <c:pt idx="32274">
                  <c:v>-83.326999999999998</c:v>
                </c:pt>
                <c:pt idx="32275">
                  <c:v>-83.325000000000003</c:v>
                </c:pt>
                <c:pt idx="32276">
                  <c:v>-83.322999999999993</c:v>
                </c:pt>
                <c:pt idx="32277">
                  <c:v>-83.320999999999998</c:v>
                </c:pt>
                <c:pt idx="32278">
                  <c:v>-83.319000000000003</c:v>
                </c:pt>
                <c:pt idx="32279">
                  <c:v>-83.316999999999993</c:v>
                </c:pt>
                <c:pt idx="32280">
                  <c:v>-83.314999999999998</c:v>
                </c:pt>
                <c:pt idx="32281">
                  <c:v>-83.313000000000002</c:v>
                </c:pt>
                <c:pt idx="32282">
                  <c:v>-83.311000000000007</c:v>
                </c:pt>
                <c:pt idx="32283">
                  <c:v>-83.308999999999997</c:v>
                </c:pt>
                <c:pt idx="32284">
                  <c:v>-83.307000000000002</c:v>
                </c:pt>
                <c:pt idx="32285">
                  <c:v>-83.305000000000007</c:v>
                </c:pt>
                <c:pt idx="32286">
                  <c:v>-83.302999999999997</c:v>
                </c:pt>
                <c:pt idx="32287">
                  <c:v>-83.301000000000002</c:v>
                </c:pt>
                <c:pt idx="32288">
                  <c:v>-83.299000000000007</c:v>
                </c:pt>
                <c:pt idx="32289">
                  <c:v>-83.296999999999997</c:v>
                </c:pt>
                <c:pt idx="32290">
                  <c:v>-83.295000000000002</c:v>
                </c:pt>
                <c:pt idx="32291">
                  <c:v>-83.293000000000006</c:v>
                </c:pt>
                <c:pt idx="32292">
                  <c:v>-83.290999999999997</c:v>
                </c:pt>
                <c:pt idx="32293">
                  <c:v>-83.289000000000001</c:v>
                </c:pt>
                <c:pt idx="32294">
                  <c:v>-83.287000000000006</c:v>
                </c:pt>
                <c:pt idx="32295">
                  <c:v>-83.284999999999997</c:v>
                </c:pt>
                <c:pt idx="32296">
                  <c:v>-83.283000000000001</c:v>
                </c:pt>
                <c:pt idx="32297">
                  <c:v>-83.281000000000006</c:v>
                </c:pt>
                <c:pt idx="32298">
                  <c:v>-83.278999999999996</c:v>
                </c:pt>
                <c:pt idx="32299">
                  <c:v>-83.277000000000001</c:v>
                </c:pt>
                <c:pt idx="32300">
                  <c:v>-83.275000000000006</c:v>
                </c:pt>
                <c:pt idx="32301">
                  <c:v>-83.272999999999996</c:v>
                </c:pt>
                <c:pt idx="32302">
                  <c:v>-83.271000000000001</c:v>
                </c:pt>
                <c:pt idx="32303">
                  <c:v>-83.269000000000005</c:v>
                </c:pt>
                <c:pt idx="32304">
                  <c:v>-83.266999999999996</c:v>
                </c:pt>
                <c:pt idx="32305">
                  <c:v>-83.265000000000001</c:v>
                </c:pt>
                <c:pt idx="32306">
                  <c:v>-83.263000000000005</c:v>
                </c:pt>
                <c:pt idx="32307">
                  <c:v>-83.260999999999996</c:v>
                </c:pt>
                <c:pt idx="32308">
                  <c:v>-83.259</c:v>
                </c:pt>
                <c:pt idx="32309">
                  <c:v>-83.257000000000005</c:v>
                </c:pt>
                <c:pt idx="32310">
                  <c:v>-83.254999999999995</c:v>
                </c:pt>
                <c:pt idx="32311">
                  <c:v>-83.253</c:v>
                </c:pt>
                <c:pt idx="32312">
                  <c:v>-83.251000000000005</c:v>
                </c:pt>
                <c:pt idx="32313">
                  <c:v>-83.248999999999995</c:v>
                </c:pt>
                <c:pt idx="32314">
                  <c:v>-83.247</c:v>
                </c:pt>
                <c:pt idx="32315">
                  <c:v>-83.245000000000005</c:v>
                </c:pt>
                <c:pt idx="32316">
                  <c:v>-83.242999999999995</c:v>
                </c:pt>
                <c:pt idx="32317">
                  <c:v>-83.241</c:v>
                </c:pt>
                <c:pt idx="32318">
                  <c:v>-83.239000000000004</c:v>
                </c:pt>
                <c:pt idx="32319">
                  <c:v>-83.236999999999995</c:v>
                </c:pt>
                <c:pt idx="32320">
                  <c:v>-83.234999999999999</c:v>
                </c:pt>
                <c:pt idx="32321">
                  <c:v>-83.233000000000004</c:v>
                </c:pt>
                <c:pt idx="32322">
                  <c:v>-83.230999999999995</c:v>
                </c:pt>
                <c:pt idx="32323">
                  <c:v>-83.228999999999999</c:v>
                </c:pt>
                <c:pt idx="32324">
                  <c:v>-83.227000000000004</c:v>
                </c:pt>
                <c:pt idx="32325">
                  <c:v>-83.224999999999994</c:v>
                </c:pt>
                <c:pt idx="32326">
                  <c:v>-83.222999999999999</c:v>
                </c:pt>
                <c:pt idx="32327">
                  <c:v>-83.221000000000004</c:v>
                </c:pt>
                <c:pt idx="32328">
                  <c:v>-83.218999999999994</c:v>
                </c:pt>
                <c:pt idx="32329">
                  <c:v>-83.216999999999999</c:v>
                </c:pt>
                <c:pt idx="32330">
                  <c:v>-83.215000000000003</c:v>
                </c:pt>
                <c:pt idx="32331">
                  <c:v>-83.212999999999994</c:v>
                </c:pt>
                <c:pt idx="32332">
                  <c:v>-83.210999999999999</c:v>
                </c:pt>
                <c:pt idx="32333">
                  <c:v>-83.209000000000003</c:v>
                </c:pt>
                <c:pt idx="32334">
                  <c:v>-83.206999999999994</c:v>
                </c:pt>
                <c:pt idx="32335">
                  <c:v>-83.204999999999998</c:v>
                </c:pt>
                <c:pt idx="32336">
                  <c:v>-83.203000000000003</c:v>
                </c:pt>
                <c:pt idx="32337">
                  <c:v>-83.200999999999993</c:v>
                </c:pt>
                <c:pt idx="32338">
                  <c:v>-83.198999999999998</c:v>
                </c:pt>
                <c:pt idx="32339">
                  <c:v>-83.197000000000003</c:v>
                </c:pt>
                <c:pt idx="32340">
                  <c:v>-83.194999999999993</c:v>
                </c:pt>
                <c:pt idx="32341">
                  <c:v>-83.192999999999998</c:v>
                </c:pt>
                <c:pt idx="32342">
                  <c:v>-83.191000000000003</c:v>
                </c:pt>
                <c:pt idx="32343">
                  <c:v>-83.188999999999993</c:v>
                </c:pt>
                <c:pt idx="32344">
                  <c:v>-83.186999999999998</c:v>
                </c:pt>
                <c:pt idx="32345">
                  <c:v>-83.185000000000002</c:v>
                </c:pt>
                <c:pt idx="32346">
                  <c:v>-83.183000000000007</c:v>
                </c:pt>
                <c:pt idx="32347">
                  <c:v>-83.180999999999997</c:v>
                </c:pt>
                <c:pt idx="32348">
                  <c:v>-83.179000000000002</c:v>
                </c:pt>
                <c:pt idx="32349">
                  <c:v>-83.177000000000007</c:v>
                </c:pt>
                <c:pt idx="32350">
                  <c:v>-83.174999999999997</c:v>
                </c:pt>
                <c:pt idx="32351">
                  <c:v>-83.173000000000002</c:v>
                </c:pt>
                <c:pt idx="32352">
                  <c:v>-83.171000000000006</c:v>
                </c:pt>
                <c:pt idx="32353">
                  <c:v>-83.168999999999997</c:v>
                </c:pt>
                <c:pt idx="32354">
                  <c:v>-83.167000000000002</c:v>
                </c:pt>
                <c:pt idx="32355">
                  <c:v>-83.165000000000006</c:v>
                </c:pt>
                <c:pt idx="32356">
                  <c:v>-83.162999999999997</c:v>
                </c:pt>
                <c:pt idx="32357">
                  <c:v>-83.161000000000001</c:v>
                </c:pt>
                <c:pt idx="32358">
                  <c:v>-83.159000000000006</c:v>
                </c:pt>
                <c:pt idx="32359">
                  <c:v>-83.156999999999996</c:v>
                </c:pt>
                <c:pt idx="32360">
                  <c:v>-83.155000000000001</c:v>
                </c:pt>
                <c:pt idx="32361">
                  <c:v>-83.153000000000006</c:v>
                </c:pt>
                <c:pt idx="32362">
                  <c:v>-83.150999999999996</c:v>
                </c:pt>
                <c:pt idx="32363">
                  <c:v>-83.149000000000001</c:v>
                </c:pt>
                <c:pt idx="32364">
                  <c:v>-83.147000000000006</c:v>
                </c:pt>
                <c:pt idx="32365">
                  <c:v>-83.144999999999996</c:v>
                </c:pt>
                <c:pt idx="32366">
                  <c:v>-83.143000000000001</c:v>
                </c:pt>
                <c:pt idx="32367">
                  <c:v>-83.141000000000005</c:v>
                </c:pt>
                <c:pt idx="32368">
                  <c:v>-83.138999999999996</c:v>
                </c:pt>
                <c:pt idx="32369">
                  <c:v>-83.137</c:v>
                </c:pt>
                <c:pt idx="32370">
                  <c:v>-83.135000000000005</c:v>
                </c:pt>
                <c:pt idx="32371">
                  <c:v>-83.132999999999996</c:v>
                </c:pt>
                <c:pt idx="32372">
                  <c:v>-83.131</c:v>
                </c:pt>
                <c:pt idx="32373">
                  <c:v>-83.129000000000005</c:v>
                </c:pt>
                <c:pt idx="32374">
                  <c:v>-83.126999999999995</c:v>
                </c:pt>
                <c:pt idx="32375">
                  <c:v>-83.125</c:v>
                </c:pt>
                <c:pt idx="32376">
                  <c:v>-83.123000000000005</c:v>
                </c:pt>
                <c:pt idx="32377">
                  <c:v>-83.120999999999995</c:v>
                </c:pt>
                <c:pt idx="32378">
                  <c:v>-83.119</c:v>
                </c:pt>
                <c:pt idx="32379">
                  <c:v>-83.117000000000004</c:v>
                </c:pt>
                <c:pt idx="32380">
                  <c:v>-83.114999999999995</c:v>
                </c:pt>
                <c:pt idx="32381">
                  <c:v>-83.113</c:v>
                </c:pt>
                <c:pt idx="32382">
                  <c:v>-83.111000000000004</c:v>
                </c:pt>
                <c:pt idx="32383">
                  <c:v>-83.108999999999995</c:v>
                </c:pt>
                <c:pt idx="32384">
                  <c:v>-83.106999999999999</c:v>
                </c:pt>
                <c:pt idx="32385">
                  <c:v>-83.105000000000004</c:v>
                </c:pt>
                <c:pt idx="32386">
                  <c:v>-83.102999999999994</c:v>
                </c:pt>
                <c:pt idx="32387">
                  <c:v>-83.100999999999999</c:v>
                </c:pt>
                <c:pt idx="32388">
                  <c:v>-83.099000000000004</c:v>
                </c:pt>
                <c:pt idx="32389">
                  <c:v>-83.096999999999994</c:v>
                </c:pt>
                <c:pt idx="32390">
                  <c:v>-83.094999999999999</c:v>
                </c:pt>
                <c:pt idx="32391">
                  <c:v>-83.093000000000004</c:v>
                </c:pt>
                <c:pt idx="32392">
                  <c:v>-83.090999999999994</c:v>
                </c:pt>
                <c:pt idx="32393">
                  <c:v>-83.088999999999999</c:v>
                </c:pt>
                <c:pt idx="32394">
                  <c:v>-83.087000000000003</c:v>
                </c:pt>
                <c:pt idx="32395">
                  <c:v>-83.084999999999994</c:v>
                </c:pt>
                <c:pt idx="32396">
                  <c:v>-83.082999999999998</c:v>
                </c:pt>
                <c:pt idx="32397">
                  <c:v>-83.081000000000003</c:v>
                </c:pt>
                <c:pt idx="32398">
                  <c:v>-83.078999999999994</c:v>
                </c:pt>
                <c:pt idx="32399">
                  <c:v>-83.076999999999998</c:v>
                </c:pt>
                <c:pt idx="32400">
                  <c:v>-83.075000000000003</c:v>
                </c:pt>
                <c:pt idx="32401">
                  <c:v>-83.072999999999993</c:v>
                </c:pt>
                <c:pt idx="32402">
                  <c:v>-83.070999999999998</c:v>
                </c:pt>
                <c:pt idx="32403">
                  <c:v>-83.069000000000003</c:v>
                </c:pt>
                <c:pt idx="32404">
                  <c:v>-83.066999999999993</c:v>
                </c:pt>
                <c:pt idx="32405">
                  <c:v>-83.064999999999998</c:v>
                </c:pt>
                <c:pt idx="32406">
                  <c:v>-83.063000000000002</c:v>
                </c:pt>
                <c:pt idx="32407">
                  <c:v>-83.061000000000007</c:v>
                </c:pt>
                <c:pt idx="32408">
                  <c:v>-83.058999999999997</c:v>
                </c:pt>
                <c:pt idx="32409">
                  <c:v>-83.057000000000002</c:v>
                </c:pt>
                <c:pt idx="32410">
                  <c:v>-83.055000000000007</c:v>
                </c:pt>
                <c:pt idx="32411">
                  <c:v>-83.052999999999997</c:v>
                </c:pt>
                <c:pt idx="32412">
                  <c:v>-83.051000000000002</c:v>
                </c:pt>
                <c:pt idx="32413">
                  <c:v>-83.049000000000007</c:v>
                </c:pt>
                <c:pt idx="32414">
                  <c:v>-83.046999999999997</c:v>
                </c:pt>
                <c:pt idx="32415">
                  <c:v>-83.045000000000002</c:v>
                </c:pt>
                <c:pt idx="32416">
                  <c:v>-83.043000000000006</c:v>
                </c:pt>
                <c:pt idx="32417">
                  <c:v>-83.040999999999997</c:v>
                </c:pt>
                <c:pt idx="32418">
                  <c:v>-83.039000000000001</c:v>
                </c:pt>
                <c:pt idx="32419">
                  <c:v>-83.037000000000006</c:v>
                </c:pt>
                <c:pt idx="32420">
                  <c:v>-83.034999999999997</c:v>
                </c:pt>
                <c:pt idx="32421">
                  <c:v>-83.033000000000001</c:v>
                </c:pt>
                <c:pt idx="32422">
                  <c:v>-83.031000000000006</c:v>
                </c:pt>
                <c:pt idx="32423">
                  <c:v>-83.028999999999996</c:v>
                </c:pt>
                <c:pt idx="32424">
                  <c:v>-83.027000000000001</c:v>
                </c:pt>
                <c:pt idx="32425">
                  <c:v>-83.025000000000006</c:v>
                </c:pt>
                <c:pt idx="32426">
                  <c:v>-83.022999999999996</c:v>
                </c:pt>
                <c:pt idx="32427">
                  <c:v>-83.021000000000001</c:v>
                </c:pt>
                <c:pt idx="32428">
                  <c:v>-83.019000000000005</c:v>
                </c:pt>
                <c:pt idx="32429">
                  <c:v>-83.016999999999996</c:v>
                </c:pt>
                <c:pt idx="32430">
                  <c:v>-83.015000000000001</c:v>
                </c:pt>
                <c:pt idx="32431">
                  <c:v>-83.013000000000005</c:v>
                </c:pt>
                <c:pt idx="32432">
                  <c:v>-83.010999999999996</c:v>
                </c:pt>
                <c:pt idx="32433">
                  <c:v>-83.009</c:v>
                </c:pt>
                <c:pt idx="32434">
                  <c:v>-83.007000000000005</c:v>
                </c:pt>
                <c:pt idx="32435">
                  <c:v>-83.004999999999995</c:v>
                </c:pt>
                <c:pt idx="32436">
                  <c:v>-83.003</c:v>
                </c:pt>
                <c:pt idx="32437">
                  <c:v>-83.001000000000005</c:v>
                </c:pt>
                <c:pt idx="32438">
                  <c:v>-82.998999999999995</c:v>
                </c:pt>
                <c:pt idx="32439">
                  <c:v>-82.997</c:v>
                </c:pt>
                <c:pt idx="32440">
                  <c:v>-82.995000000000005</c:v>
                </c:pt>
                <c:pt idx="32441">
                  <c:v>-82.992999999999995</c:v>
                </c:pt>
                <c:pt idx="32442">
                  <c:v>-82.991</c:v>
                </c:pt>
                <c:pt idx="32443">
                  <c:v>-82.989000000000004</c:v>
                </c:pt>
                <c:pt idx="32444">
                  <c:v>-82.986999999999995</c:v>
                </c:pt>
                <c:pt idx="32445">
                  <c:v>-82.984999999999999</c:v>
                </c:pt>
                <c:pt idx="32446">
                  <c:v>-82.983000000000004</c:v>
                </c:pt>
                <c:pt idx="32447">
                  <c:v>-82.980999999999995</c:v>
                </c:pt>
                <c:pt idx="32448">
                  <c:v>-82.978999999999999</c:v>
                </c:pt>
                <c:pt idx="32449">
                  <c:v>-82.977000000000004</c:v>
                </c:pt>
                <c:pt idx="32450">
                  <c:v>-82.974999999999994</c:v>
                </c:pt>
                <c:pt idx="32451">
                  <c:v>-82.972999999999999</c:v>
                </c:pt>
                <c:pt idx="32452">
                  <c:v>-82.971000000000004</c:v>
                </c:pt>
                <c:pt idx="32453">
                  <c:v>-82.968999999999994</c:v>
                </c:pt>
                <c:pt idx="32454">
                  <c:v>-82.966999999999999</c:v>
                </c:pt>
                <c:pt idx="32455">
                  <c:v>-82.965000000000003</c:v>
                </c:pt>
                <c:pt idx="32456">
                  <c:v>-82.962999999999994</c:v>
                </c:pt>
                <c:pt idx="32457">
                  <c:v>-82.960999999999999</c:v>
                </c:pt>
                <c:pt idx="32458">
                  <c:v>-82.959000000000003</c:v>
                </c:pt>
                <c:pt idx="32459">
                  <c:v>-82.956999999999994</c:v>
                </c:pt>
                <c:pt idx="32460">
                  <c:v>-82.954999999999998</c:v>
                </c:pt>
                <c:pt idx="32461">
                  <c:v>-82.953000000000003</c:v>
                </c:pt>
                <c:pt idx="32462">
                  <c:v>-82.950999999999993</c:v>
                </c:pt>
                <c:pt idx="32463">
                  <c:v>-82.948999999999998</c:v>
                </c:pt>
                <c:pt idx="32464">
                  <c:v>-82.947000000000003</c:v>
                </c:pt>
                <c:pt idx="32465">
                  <c:v>-82.944999999999993</c:v>
                </c:pt>
                <c:pt idx="32466">
                  <c:v>-82.942999999999998</c:v>
                </c:pt>
                <c:pt idx="32467">
                  <c:v>-82.941000000000003</c:v>
                </c:pt>
                <c:pt idx="32468">
                  <c:v>-82.938999999999993</c:v>
                </c:pt>
                <c:pt idx="32469">
                  <c:v>-82.936999999999998</c:v>
                </c:pt>
                <c:pt idx="32470">
                  <c:v>-82.935000000000002</c:v>
                </c:pt>
                <c:pt idx="32471">
                  <c:v>-82.933000000000007</c:v>
                </c:pt>
                <c:pt idx="32472">
                  <c:v>-82.930999999999997</c:v>
                </c:pt>
                <c:pt idx="32473">
                  <c:v>-82.929000000000002</c:v>
                </c:pt>
                <c:pt idx="32474">
                  <c:v>-82.927000000000007</c:v>
                </c:pt>
                <c:pt idx="32475">
                  <c:v>-82.924999999999997</c:v>
                </c:pt>
                <c:pt idx="32476">
                  <c:v>-82.923000000000002</c:v>
                </c:pt>
                <c:pt idx="32477">
                  <c:v>-82.921000000000006</c:v>
                </c:pt>
                <c:pt idx="32478">
                  <c:v>-82.918999999999997</c:v>
                </c:pt>
                <c:pt idx="32479">
                  <c:v>-82.917000000000002</c:v>
                </c:pt>
                <c:pt idx="32480">
                  <c:v>-82.915000000000006</c:v>
                </c:pt>
                <c:pt idx="32481">
                  <c:v>-82.912999999999997</c:v>
                </c:pt>
                <c:pt idx="32482">
                  <c:v>-82.911000000000001</c:v>
                </c:pt>
                <c:pt idx="32483">
                  <c:v>-82.909000000000006</c:v>
                </c:pt>
                <c:pt idx="32484">
                  <c:v>-82.906999999999996</c:v>
                </c:pt>
                <c:pt idx="32485">
                  <c:v>-82.905000000000001</c:v>
                </c:pt>
                <c:pt idx="32486">
                  <c:v>-82.903000000000006</c:v>
                </c:pt>
                <c:pt idx="32487">
                  <c:v>-82.900999999999996</c:v>
                </c:pt>
                <c:pt idx="32488">
                  <c:v>-82.899000000000001</c:v>
                </c:pt>
                <c:pt idx="32489">
                  <c:v>-82.897000000000006</c:v>
                </c:pt>
                <c:pt idx="32490">
                  <c:v>-82.894999999999996</c:v>
                </c:pt>
                <c:pt idx="32491">
                  <c:v>-82.893000000000001</c:v>
                </c:pt>
                <c:pt idx="32492">
                  <c:v>-82.891000000000005</c:v>
                </c:pt>
                <c:pt idx="32493">
                  <c:v>-82.888999999999996</c:v>
                </c:pt>
                <c:pt idx="32494">
                  <c:v>-82.887</c:v>
                </c:pt>
                <c:pt idx="32495">
                  <c:v>-82.885000000000005</c:v>
                </c:pt>
                <c:pt idx="32496">
                  <c:v>-82.882999999999996</c:v>
                </c:pt>
                <c:pt idx="32497">
                  <c:v>-82.881</c:v>
                </c:pt>
                <c:pt idx="32498">
                  <c:v>-82.879000000000005</c:v>
                </c:pt>
                <c:pt idx="32499">
                  <c:v>-82.876999999999995</c:v>
                </c:pt>
                <c:pt idx="32500">
                  <c:v>-82.875</c:v>
                </c:pt>
                <c:pt idx="32501">
                  <c:v>-82.873000000000005</c:v>
                </c:pt>
                <c:pt idx="32502">
                  <c:v>-82.870999999999995</c:v>
                </c:pt>
                <c:pt idx="32503">
                  <c:v>-82.869</c:v>
                </c:pt>
                <c:pt idx="32504">
                  <c:v>-82.867000000000004</c:v>
                </c:pt>
                <c:pt idx="32505">
                  <c:v>-82.864999999999995</c:v>
                </c:pt>
                <c:pt idx="32506">
                  <c:v>-82.863</c:v>
                </c:pt>
                <c:pt idx="32507">
                  <c:v>-82.861000000000004</c:v>
                </c:pt>
                <c:pt idx="32508">
                  <c:v>-82.858999999999995</c:v>
                </c:pt>
                <c:pt idx="32509">
                  <c:v>-82.856999999999999</c:v>
                </c:pt>
                <c:pt idx="32510">
                  <c:v>-82.855000000000004</c:v>
                </c:pt>
                <c:pt idx="32511">
                  <c:v>-82.852999999999994</c:v>
                </c:pt>
                <c:pt idx="32512">
                  <c:v>-82.850999999999999</c:v>
                </c:pt>
                <c:pt idx="32513">
                  <c:v>-82.849000000000004</c:v>
                </c:pt>
                <c:pt idx="32514">
                  <c:v>-82.846999999999994</c:v>
                </c:pt>
                <c:pt idx="32515">
                  <c:v>-82.844999999999999</c:v>
                </c:pt>
                <c:pt idx="32516">
                  <c:v>-82.843000000000004</c:v>
                </c:pt>
                <c:pt idx="32517">
                  <c:v>-82.840999999999994</c:v>
                </c:pt>
                <c:pt idx="32518">
                  <c:v>-82.838999999999999</c:v>
                </c:pt>
                <c:pt idx="32519">
                  <c:v>-82.837000000000003</c:v>
                </c:pt>
                <c:pt idx="32520">
                  <c:v>-82.834999999999994</c:v>
                </c:pt>
                <c:pt idx="32521">
                  <c:v>-82.832999999999998</c:v>
                </c:pt>
                <c:pt idx="32522">
                  <c:v>-82.831000000000003</c:v>
                </c:pt>
                <c:pt idx="32523">
                  <c:v>-82.828999999999994</c:v>
                </c:pt>
                <c:pt idx="32524">
                  <c:v>-82.826999999999998</c:v>
                </c:pt>
                <c:pt idx="32525">
                  <c:v>-82.825000000000003</c:v>
                </c:pt>
                <c:pt idx="32526">
                  <c:v>-82.822999999999993</c:v>
                </c:pt>
                <c:pt idx="32527">
                  <c:v>-82.820999999999998</c:v>
                </c:pt>
                <c:pt idx="32528">
                  <c:v>-82.819000000000003</c:v>
                </c:pt>
                <c:pt idx="32529">
                  <c:v>-82.816999999999993</c:v>
                </c:pt>
                <c:pt idx="32530">
                  <c:v>-82.814999999999998</c:v>
                </c:pt>
                <c:pt idx="32531">
                  <c:v>-82.813000000000002</c:v>
                </c:pt>
                <c:pt idx="32532">
                  <c:v>-82.811000000000007</c:v>
                </c:pt>
                <c:pt idx="32533">
                  <c:v>-82.808999999999997</c:v>
                </c:pt>
                <c:pt idx="32534">
                  <c:v>-82.807000000000002</c:v>
                </c:pt>
                <c:pt idx="32535">
                  <c:v>-82.805000000000007</c:v>
                </c:pt>
                <c:pt idx="32536">
                  <c:v>-82.802999999999997</c:v>
                </c:pt>
                <c:pt idx="32537">
                  <c:v>-82.801000000000002</c:v>
                </c:pt>
                <c:pt idx="32538">
                  <c:v>-82.799000000000007</c:v>
                </c:pt>
                <c:pt idx="32539">
                  <c:v>-82.796999999999997</c:v>
                </c:pt>
                <c:pt idx="32540">
                  <c:v>-82.795000000000002</c:v>
                </c:pt>
                <c:pt idx="32541">
                  <c:v>-82.793000000000006</c:v>
                </c:pt>
                <c:pt idx="32542">
                  <c:v>-82.790999999999997</c:v>
                </c:pt>
                <c:pt idx="32543">
                  <c:v>-82.789000000000001</c:v>
                </c:pt>
                <c:pt idx="32544">
                  <c:v>-82.787000000000006</c:v>
                </c:pt>
                <c:pt idx="32545">
                  <c:v>-82.784999999999997</c:v>
                </c:pt>
                <c:pt idx="32546">
                  <c:v>-82.783000000000001</c:v>
                </c:pt>
                <c:pt idx="32547">
                  <c:v>-82.781000000000006</c:v>
                </c:pt>
                <c:pt idx="32548">
                  <c:v>-82.778999999999996</c:v>
                </c:pt>
                <c:pt idx="32549">
                  <c:v>-82.777000000000001</c:v>
                </c:pt>
                <c:pt idx="32550">
                  <c:v>-82.775000000000006</c:v>
                </c:pt>
                <c:pt idx="32551">
                  <c:v>-82.772999999999996</c:v>
                </c:pt>
                <c:pt idx="32552">
                  <c:v>-82.771000000000001</c:v>
                </c:pt>
                <c:pt idx="32553">
                  <c:v>-82.769000000000005</c:v>
                </c:pt>
                <c:pt idx="32554">
                  <c:v>-82.766999999999996</c:v>
                </c:pt>
                <c:pt idx="32555">
                  <c:v>-82.765000000000001</c:v>
                </c:pt>
                <c:pt idx="32556">
                  <c:v>-82.763000000000005</c:v>
                </c:pt>
                <c:pt idx="32557">
                  <c:v>-82.760999999999996</c:v>
                </c:pt>
                <c:pt idx="32558">
                  <c:v>-82.759</c:v>
                </c:pt>
                <c:pt idx="32559">
                  <c:v>-82.757000000000005</c:v>
                </c:pt>
                <c:pt idx="32560">
                  <c:v>-82.754999999999995</c:v>
                </c:pt>
                <c:pt idx="32561">
                  <c:v>-82.753</c:v>
                </c:pt>
                <c:pt idx="32562">
                  <c:v>-82.751000000000005</c:v>
                </c:pt>
                <c:pt idx="32563">
                  <c:v>-82.748999999999995</c:v>
                </c:pt>
                <c:pt idx="32564">
                  <c:v>-82.747</c:v>
                </c:pt>
                <c:pt idx="32565">
                  <c:v>-82.745000000000005</c:v>
                </c:pt>
                <c:pt idx="32566">
                  <c:v>-82.742999999999995</c:v>
                </c:pt>
                <c:pt idx="32567">
                  <c:v>-82.741</c:v>
                </c:pt>
                <c:pt idx="32568">
                  <c:v>-82.739000000000004</c:v>
                </c:pt>
                <c:pt idx="32569">
                  <c:v>-82.736999999999995</c:v>
                </c:pt>
                <c:pt idx="32570">
                  <c:v>-82.734999999999999</c:v>
                </c:pt>
                <c:pt idx="32571">
                  <c:v>-82.733000000000004</c:v>
                </c:pt>
                <c:pt idx="32572">
                  <c:v>-82.730999999999995</c:v>
                </c:pt>
                <c:pt idx="32573">
                  <c:v>-82.728999999999999</c:v>
                </c:pt>
                <c:pt idx="32574">
                  <c:v>-82.727000000000004</c:v>
                </c:pt>
                <c:pt idx="32575">
                  <c:v>-82.724999999999994</c:v>
                </c:pt>
                <c:pt idx="32576">
                  <c:v>-82.722999999999999</c:v>
                </c:pt>
                <c:pt idx="32577">
                  <c:v>-82.721000000000004</c:v>
                </c:pt>
                <c:pt idx="32578">
                  <c:v>-82.718999999999994</c:v>
                </c:pt>
                <c:pt idx="32579">
                  <c:v>-82.716999999999999</c:v>
                </c:pt>
                <c:pt idx="32580">
                  <c:v>-82.715000000000003</c:v>
                </c:pt>
                <c:pt idx="32581">
                  <c:v>-82.712999999999994</c:v>
                </c:pt>
                <c:pt idx="32582">
                  <c:v>-82.710999999999999</c:v>
                </c:pt>
                <c:pt idx="32583">
                  <c:v>-82.709000000000003</c:v>
                </c:pt>
                <c:pt idx="32584">
                  <c:v>-82.706999999999994</c:v>
                </c:pt>
                <c:pt idx="32585">
                  <c:v>-82.704999999999998</c:v>
                </c:pt>
                <c:pt idx="32586">
                  <c:v>-82.703000000000003</c:v>
                </c:pt>
                <c:pt idx="32587">
                  <c:v>-82.700999999999993</c:v>
                </c:pt>
                <c:pt idx="32588">
                  <c:v>-82.698999999999998</c:v>
                </c:pt>
                <c:pt idx="32589">
                  <c:v>-82.697000000000003</c:v>
                </c:pt>
                <c:pt idx="32590">
                  <c:v>-82.694999999999993</c:v>
                </c:pt>
                <c:pt idx="32591">
                  <c:v>-82.692999999999998</c:v>
                </c:pt>
                <c:pt idx="32592">
                  <c:v>-82.691000000000003</c:v>
                </c:pt>
                <c:pt idx="32593">
                  <c:v>-82.688999999999993</c:v>
                </c:pt>
                <c:pt idx="32594">
                  <c:v>-82.686999999999998</c:v>
                </c:pt>
                <c:pt idx="32595">
                  <c:v>-82.685000000000002</c:v>
                </c:pt>
                <c:pt idx="32596">
                  <c:v>-82.683000000000007</c:v>
                </c:pt>
                <c:pt idx="32597">
                  <c:v>-82.680999999999997</c:v>
                </c:pt>
                <c:pt idx="32598">
                  <c:v>-82.679000000000002</c:v>
                </c:pt>
                <c:pt idx="32599">
                  <c:v>-82.677000000000007</c:v>
                </c:pt>
                <c:pt idx="32600">
                  <c:v>-82.674999999999997</c:v>
                </c:pt>
                <c:pt idx="32601">
                  <c:v>-82.673000000000002</c:v>
                </c:pt>
                <c:pt idx="32602">
                  <c:v>-82.671000000000006</c:v>
                </c:pt>
                <c:pt idx="32603">
                  <c:v>-82.668999999999997</c:v>
                </c:pt>
                <c:pt idx="32604">
                  <c:v>-82.667000000000002</c:v>
                </c:pt>
                <c:pt idx="32605">
                  <c:v>-82.665000000000006</c:v>
                </c:pt>
                <c:pt idx="32606">
                  <c:v>-82.662999999999997</c:v>
                </c:pt>
                <c:pt idx="32607">
                  <c:v>-82.661000000000001</c:v>
                </c:pt>
                <c:pt idx="32608">
                  <c:v>-82.659000000000006</c:v>
                </c:pt>
                <c:pt idx="32609">
                  <c:v>-82.656999999999996</c:v>
                </c:pt>
                <c:pt idx="32610">
                  <c:v>-82.655000000000001</c:v>
                </c:pt>
                <c:pt idx="32611">
                  <c:v>-82.653000000000006</c:v>
                </c:pt>
                <c:pt idx="32612">
                  <c:v>-82.650999999999996</c:v>
                </c:pt>
                <c:pt idx="32613">
                  <c:v>-82.649000000000001</c:v>
                </c:pt>
                <c:pt idx="32614">
                  <c:v>-82.647000000000006</c:v>
                </c:pt>
                <c:pt idx="32615">
                  <c:v>-82.644999999999996</c:v>
                </c:pt>
                <c:pt idx="32616">
                  <c:v>-82.643000000000001</c:v>
                </c:pt>
                <c:pt idx="32617">
                  <c:v>-82.641000000000005</c:v>
                </c:pt>
                <c:pt idx="32618">
                  <c:v>-82.638999999999996</c:v>
                </c:pt>
                <c:pt idx="32619">
                  <c:v>-82.637</c:v>
                </c:pt>
                <c:pt idx="32620">
                  <c:v>-82.635000000000005</c:v>
                </c:pt>
                <c:pt idx="32621">
                  <c:v>-82.632999999999996</c:v>
                </c:pt>
                <c:pt idx="32622">
                  <c:v>-82.631</c:v>
                </c:pt>
                <c:pt idx="32623">
                  <c:v>-82.629000000000005</c:v>
                </c:pt>
                <c:pt idx="32624">
                  <c:v>-82.626999999999995</c:v>
                </c:pt>
                <c:pt idx="32625">
                  <c:v>-82.625</c:v>
                </c:pt>
                <c:pt idx="32626">
                  <c:v>-82.623000000000005</c:v>
                </c:pt>
                <c:pt idx="32627">
                  <c:v>-82.620999999999995</c:v>
                </c:pt>
                <c:pt idx="32628">
                  <c:v>-82.619</c:v>
                </c:pt>
                <c:pt idx="32629">
                  <c:v>-82.617000000000004</c:v>
                </c:pt>
                <c:pt idx="32630">
                  <c:v>-82.614999999999995</c:v>
                </c:pt>
                <c:pt idx="32631">
                  <c:v>-82.613</c:v>
                </c:pt>
                <c:pt idx="32632">
                  <c:v>-82.611000000000004</c:v>
                </c:pt>
                <c:pt idx="32633">
                  <c:v>-82.608999999999995</c:v>
                </c:pt>
                <c:pt idx="32634">
                  <c:v>-82.606999999999999</c:v>
                </c:pt>
                <c:pt idx="32635">
                  <c:v>-82.605000000000004</c:v>
                </c:pt>
                <c:pt idx="32636">
                  <c:v>-82.602999999999994</c:v>
                </c:pt>
                <c:pt idx="32637">
                  <c:v>-82.600999999999999</c:v>
                </c:pt>
                <c:pt idx="32638">
                  <c:v>-82.599000000000004</c:v>
                </c:pt>
                <c:pt idx="32639">
                  <c:v>-82.596999999999994</c:v>
                </c:pt>
                <c:pt idx="32640">
                  <c:v>-82.594999999999999</c:v>
                </c:pt>
                <c:pt idx="32641">
                  <c:v>-82.593000000000004</c:v>
                </c:pt>
                <c:pt idx="32642">
                  <c:v>-82.590999999999994</c:v>
                </c:pt>
                <c:pt idx="32643">
                  <c:v>-82.588999999999999</c:v>
                </c:pt>
                <c:pt idx="32644">
                  <c:v>-82.587000000000003</c:v>
                </c:pt>
                <c:pt idx="32645">
                  <c:v>-82.584999999999994</c:v>
                </c:pt>
                <c:pt idx="32646">
                  <c:v>-82.582999999999998</c:v>
                </c:pt>
                <c:pt idx="32647">
                  <c:v>-82.581000000000003</c:v>
                </c:pt>
                <c:pt idx="32648">
                  <c:v>-82.578999999999994</c:v>
                </c:pt>
                <c:pt idx="32649">
                  <c:v>-82.576999999999998</c:v>
                </c:pt>
                <c:pt idx="32650">
                  <c:v>-82.575000000000003</c:v>
                </c:pt>
                <c:pt idx="32651">
                  <c:v>-82.572999999999993</c:v>
                </c:pt>
                <c:pt idx="32652">
                  <c:v>-82.570999999999998</c:v>
                </c:pt>
                <c:pt idx="32653">
                  <c:v>-82.569000000000003</c:v>
                </c:pt>
                <c:pt idx="32654">
                  <c:v>-82.566999999999993</c:v>
                </c:pt>
                <c:pt idx="32655">
                  <c:v>-82.564999999999998</c:v>
                </c:pt>
                <c:pt idx="32656">
                  <c:v>-82.563000000000002</c:v>
                </c:pt>
                <c:pt idx="32657">
                  <c:v>-82.561000000000007</c:v>
                </c:pt>
                <c:pt idx="32658">
                  <c:v>-82.558999999999997</c:v>
                </c:pt>
                <c:pt idx="32659">
                  <c:v>-82.557000000000002</c:v>
                </c:pt>
                <c:pt idx="32660">
                  <c:v>-82.555000000000007</c:v>
                </c:pt>
                <c:pt idx="32661">
                  <c:v>-82.552999999999997</c:v>
                </c:pt>
                <c:pt idx="32662">
                  <c:v>-82.551000000000002</c:v>
                </c:pt>
                <c:pt idx="32663">
                  <c:v>-82.549000000000007</c:v>
                </c:pt>
                <c:pt idx="32664">
                  <c:v>-82.546999999999997</c:v>
                </c:pt>
                <c:pt idx="32665">
                  <c:v>-82.545000000000002</c:v>
                </c:pt>
                <c:pt idx="32666">
                  <c:v>-82.543000000000006</c:v>
                </c:pt>
                <c:pt idx="32667">
                  <c:v>-82.540999999999997</c:v>
                </c:pt>
                <c:pt idx="32668">
                  <c:v>-82.539000000000001</c:v>
                </c:pt>
                <c:pt idx="32669">
                  <c:v>-82.537000000000006</c:v>
                </c:pt>
                <c:pt idx="32670">
                  <c:v>-82.534999999999997</c:v>
                </c:pt>
                <c:pt idx="32671">
                  <c:v>-82.533000000000001</c:v>
                </c:pt>
                <c:pt idx="32672">
                  <c:v>-82.531000000000006</c:v>
                </c:pt>
                <c:pt idx="32673">
                  <c:v>-82.528999999999996</c:v>
                </c:pt>
                <c:pt idx="32674">
                  <c:v>-82.527000000000001</c:v>
                </c:pt>
                <c:pt idx="32675">
                  <c:v>-82.525000000000006</c:v>
                </c:pt>
                <c:pt idx="32676">
                  <c:v>-82.522999999999996</c:v>
                </c:pt>
                <c:pt idx="32677">
                  <c:v>-82.521000000000001</c:v>
                </c:pt>
                <c:pt idx="32678">
                  <c:v>-82.519000000000005</c:v>
                </c:pt>
                <c:pt idx="32679">
                  <c:v>-82.516999999999996</c:v>
                </c:pt>
                <c:pt idx="32680">
                  <c:v>-82.515000000000001</c:v>
                </c:pt>
                <c:pt idx="32681">
                  <c:v>-82.513000000000005</c:v>
                </c:pt>
                <c:pt idx="32682">
                  <c:v>-82.510999999999996</c:v>
                </c:pt>
                <c:pt idx="32683">
                  <c:v>-82.509</c:v>
                </c:pt>
                <c:pt idx="32684">
                  <c:v>-82.507000000000005</c:v>
                </c:pt>
                <c:pt idx="32685">
                  <c:v>-82.504999999999995</c:v>
                </c:pt>
                <c:pt idx="32686">
                  <c:v>-82.503</c:v>
                </c:pt>
                <c:pt idx="32687">
                  <c:v>-82.501000000000005</c:v>
                </c:pt>
                <c:pt idx="32688">
                  <c:v>-82.498999999999995</c:v>
                </c:pt>
                <c:pt idx="32689">
                  <c:v>-82.497</c:v>
                </c:pt>
                <c:pt idx="32690">
                  <c:v>-82.495000000000005</c:v>
                </c:pt>
                <c:pt idx="32691">
                  <c:v>-82.492999999999995</c:v>
                </c:pt>
                <c:pt idx="32692">
                  <c:v>-82.491</c:v>
                </c:pt>
                <c:pt idx="32693">
                  <c:v>-82.489000000000004</c:v>
                </c:pt>
                <c:pt idx="32694">
                  <c:v>-82.486999999999995</c:v>
                </c:pt>
                <c:pt idx="32695">
                  <c:v>-82.484999999999999</c:v>
                </c:pt>
                <c:pt idx="32696">
                  <c:v>-82.483000000000004</c:v>
                </c:pt>
                <c:pt idx="32697">
                  <c:v>-82.480999999999995</c:v>
                </c:pt>
                <c:pt idx="32698">
                  <c:v>-82.478999999999999</c:v>
                </c:pt>
                <c:pt idx="32699">
                  <c:v>-82.477000000000004</c:v>
                </c:pt>
                <c:pt idx="32700">
                  <c:v>-82.474999999999994</c:v>
                </c:pt>
                <c:pt idx="32701">
                  <c:v>-82.472999999999999</c:v>
                </c:pt>
                <c:pt idx="32702">
                  <c:v>-82.471000000000004</c:v>
                </c:pt>
                <c:pt idx="32703">
                  <c:v>-82.468999999999994</c:v>
                </c:pt>
                <c:pt idx="32704">
                  <c:v>-82.466999999999999</c:v>
                </c:pt>
                <c:pt idx="32705">
                  <c:v>-82.465000000000003</c:v>
                </c:pt>
                <c:pt idx="32706">
                  <c:v>-82.462999999999994</c:v>
                </c:pt>
                <c:pt idx="32707">
                  <c:v>-82.460999999999999</c:v>
                </c:pt>
                <c:pt idx="32708">
                  <c:v>-82.459000000000003</c:v>
                </c:pt>
                <c:pt idx="32709">
                  <c:v>-82.456999999999994</c:v>
                </c:pt>
                <c:pt idx="32710">
                  <c:v>-82.454999999999998</c:v>
                </c:pt>
                <c:pt idx="32711">
                  <c:v>-82.453000000000003</c:v>
                </c:pt>
                <c:pt idx="32712">
                  <c:v>-82.450999999999993</c:v>
                </c:pt>
                <c:pt idx="32713">
                  <c:v>-82.448999999999998</c:v>
                </c:pt>
                <c:pt idx="32714">
                  <c:v>-82.447000000000003</c:v>
                </c:pt>
                <c:pt idx="32715">
                  <c:v>-82.444999999999993</c:v>
                </c:pt>
                <c:pt idx="32716">
                  <c:v>-82.442999999999998</c:v>
                </c:pt>
                <c:pt idx="32717">
                  <c:v>-82.441000000000003</c:v>
                </c:pt>
                <c:pt idx="32718">
                  <c:v>-82.438999999999993</c:v>
                </c:pt>
                <c:pt idx="32719">
                  <c:v>-82.436999999999998</c:v>
                </c:pt>
                <c:pt idx="32720">
                  <c:v>-82.435000000000002</c:v>
                </c:pt>
                <c:pt idx="32721">
                  <c:v>-82.433000000000007</c:v>
                </c:pt>
                <c:pt idx="32722">
                  <c:v>-82.430999999999997</c:v>
                </c:pt>
                <c:pt idx="32723">
                  <c:v>-82.429000000000002</c:v>
                </c:pt>
                <c:pt idx="32724">
                  <c:v>-82.427000000000007</c:v>
                </c:pt>
                <c:pt idx="32725">
                  <c:v>-82.424999999999997</c:v>
                </c:pt>
                <c:pt idx="32726">
                  <c:v>-82.423000000000002</c:v>
                </c:pt>
                <c:pt idx="32727">
                  <c:v>-82.421000000000006</c:v>
                </c:pt>
                <c:pt idx="32728">
                  <c:v>-82.418999999999997</c:v>
                </c:pt>
                <c:pt idx="32729">
                  <c:v>-82.417000000000002</c:v>
                </c:pt>
                <c:pt idx="32730">
                  <c:v>-82.415000000000006</c:v>
                </c:pt>
                <c:pt idx="32731">
                  <c:v>-82.412999999999997</c:v>
                </c:pt>
                <c:pt idx="32732">
                  <c:v>-82.411000000000001</c:v>
                </c:pt>
                <c:pt idx="32733">
                  <c:v>-82.409000000000006</c:v>
                </c:pt>
                <c:pt idx="32734">
                  <c:v>-82.406999999999996</c:v>
                </c:pt>
                <c:pt idx="32735">
                  <c:v>-82.405000000000001</c:v>
                </c:pt>
                <c:pt idx="32736">
                  <c:v>-82.403000000000006</c:v>
                </c:pt>
                <c:pt idx="32737">
                  <c:v>-82.400999999999996</c:v>
                </c:pt>
                <c:pt idx="32738">
                  <c:v>-82.399000000000001</c:v>
                </c:pt>
                <c:pt idx="32739">
                  <c:v>-82.397000000000006</c:v>
                </c:pt>
                <c:pt idx="32740">
                  <c:v>-82.394999999999996</c:v>
                </c:pt>
                <c:pt idx="32741">
                  <c:v>-82.393000000000001</c:v>
                </c:pt>
                <c:pt idx="32742">
                  <c:v>-82.391000000000005</c:v>
                </c:pt>
                <c:pt idx="32743">
                  <c:v>-82.388999999999996</c:v>
                </c:pt>
                <c:pt idx="32744">
                  <c:v>-82.387</c:v>
                </c:pt>
                <c:pt idx="32745">
                  <c:v>-82.385000000000005</c:v>
                </c:pt>
                <c:pt idx="32746">
                  <c:v>-82.382999999999996</c:v>
                </c:pt>
                <c:pt idx="32747">
                  <c:v>-82.381</c:v>
                </c:pt>
                <c:pt idx="32748">
                  <c:v>-82.379000000000005</c:v>
                </c:pt>
                <c:pt idx="32749">
                  <c:v>-82.376999999999995</c:v>
                </c:pt>
                <c:pt idx="32750">
                  <c:v>-82.375</c:v>
                </c:pt>
                <c:pt idx="32751">
                  <c:v>-82.373000000000005</c:v>
                </c:pt>
                <c:pt idx="32752">
                  <c:v>-82.370999999999995</c:v>
                </c:pt>
                <c:pt idx="32753">
                  <c:v>-82.369</c:v>
                </c:pt>
                <c:pt idx="32754">
                  <c:v>-82.367000000000004</c:v>
                </c:pt>
                <c:pt idx="32755">
                  <c:v>-82.364999999999995</c:v>
                </c:pt>
                <c:pt idx="32756">
                  <c:v>-82.363</c:v>
                </c:pt>
                <c:pt idx="32757">
                  <c:v>-82.361000000000004</c:v>
                </c:pt>
                <c:pt idx="32758">
                  <c:v>-82.358999999999995</c:v>
                </c:pt>
                <c:pt idx="32759">
                  <c:v>-82.356999999999999</c:v>
                </c:pt>
                <c:pt idx="32760">
                  <c:v>-82.355000000000004</c:v>
                </c:pt>
                <c:pt idx="32761">
                  <c:v>-82.352999999999994</c:v>
                </c:pt>
                <c:pt idx="32762">
                  <c:v>-82.350999999999999</c:v>
                </c:pt>
                <c:pt idx="32763">
                  <c:v>-82.349000000000004</c:v>
                </c:pt>
                <c:pt idx="32764">
                  <c:v>-82.346999999999994</c:v>
                </c:pt>
                <c:pt idx="32765">
                  <c:v>-82.344999999999999</c:v>
                </c:pt>
                <c:pt idx="32766">
                  <c:v>-82.343000000000004</c:v>
                </c:pt>
                <c:pt idx="32767">
                  <c:v>-82.340999999999994</c:v>
                </c:pt>
                <c:pt idx="32768">
                  <c:v>-82.338999999999999</c:v>
                </c:pt>
                <c:pt idx="32769">
                  <c:v>-82.337000000000003</c:v>
                </c:pt>
                <c:pt idx="32770">
                  <c:v>-82.334999999999994</c:v>
                </c:pt>
                <c:pt idx="32771">
                  <c:v>-82.332999999999998</c:v>
                </c:pt>
                <c:pt idx="32772">
                  <c:v>-82.331000000000003</c:v>
                </c:pt>
                <c:pt idx="32773">
                  <c:v>-82.328999999999994</c:v>
                </c:pt>
                <c:pt idx="32774">
                  <c:v>-82.326999999999998</c:v>
                </c:pt>
                <c:pt idx="32775">
                  <c:v>-82.325000000000003</c:v>
                </c:pt>
                <c:pt idx="32776">
                  <c:v>-82.322999999999993</c:v>
                </c:pt>
                <c:pt idx="32777">
                  <c:v>-82.320999999999998</c:v>
                </c:pt>
                <c:pt idx="32778">
                  <c:v>-82.319000000000003</c:v>
                </c:pt>
                <c:pt idx="32779">
                  <c:v>-82.316999999999993</c:v>
                </c:pt>
                <c:pt idx="32780">
                  <c:v>-82.314999999999998</c:v>
                </c:pt>
                <c:pt idx="32781">
                  <c:v>-82.313000000000002</c:v>
                </c:pt>
                <c:pt idx="32782">
                  <c:v>-82.311000000000007</c:v>
                </c:pt>
                <c:pt idx="32783">
                  <c:v>-82.308999999999997</c:v>
                </c:pt>
                <c:pt idx="32784">
                  <c:v>-82.307000000000002</c:v>
                </c:pt>
                <c:pt idx="32785">
                  <c:v>-82.305000000000007</c:v>
                </c:pt>
                <c:pt idx="32786">
                  <c:v>-82.302999999999997</c:v>
                </c:pt>
                <c:pt idx="32787">
                  <c:v>-82.301000000000002</c:v>
                </c:pt>
                <c:pt idx="32788">
                  <c:v>-82.299000000000007</c:v>
                </c:pt>
                <c:pt idx="32789">
                  <c:v>-82.296999999999997</c:v>
                </c:pt>
                <c:pt idx="32790">
                  <c:v>-82.295000000000002</c:v>
                </c:pt>
                <c:pt idx="32791">
                  <c:v>-82.293000000000006</c:v>
                </c:pt>
                <c:pt idx="32792">
                  <c:v>-82.290999999999997</c:v>
                </c:pt>
                <c:pt idx="32793">
                  <c:v>-82.289000000000001</c:v>
                </c:pt>
                <c:pt idx="32794">
                  <c:v>-82.287000000000006</c:v>
                </c:pt>
                <c:pt idx="32795">
                  <c:v>-82.284999999999997</c:v>
                </c:pt>
                <c:pt idx="32796">
                  <c:v>-82.283000000000001</c:v>
                </c:pt>
                <c:pt idx="32797">
                  <c:v>-82.281000000000006</c:v>
                </c:pt>
                <c:pt idx="32798">
                  <c:v>-82.278999999999996</c:v>
                </c:pt>
                <c:pt idx="32799">
                  <c:v>-82.277000000000001</c:v>
                </c:pt>
                <c:pt idx="32800">
                  <c:v>-82.275000000000006</c:v>
                </c:pt>
                <c:pt idx="32801">
                  <c:v>-82.272999999999996</c:v>
                </c:pt>
                <c:pt idx="32802">
                  <c:v>-82.271000000000001</c:v>
                </c:pt>
                <c:pt idx="32803">
                  <c:v>-82.269000000000005</c:v>
                </c:pt>
                <c:pt idx="32804">
                  <c:v>-82.266999999999996</c:v>
                </c:pt>
                <c:pt idx="32805">
                  <c:v>-82.265000000000001</c:v>
                </c:pt>
                <c:pt idx="32806">
                  <c:v>-82.263000000000005</c:v>
                </c:pt>
                <c:pt idx="32807">
                  <c:v>-82.260999999999996</c:v>
                </c:pt>
                <c:pt idx="32808">
                  <c:v>-82.259</c:v>
                </c:pt>
                <c:pt idx="32809">
                  <c:v>-82.257000000000005</c:v>
                </c:pt>
                <c:pt idx="32810">
                  <c:v>-82.254999999999995</c:v>
                </c:pt>
                <c:pt idx="32811">
                  <c:v>-82.253</c:v>
                </c:pt>
                <c:pt idx="32812">
                  <c:v>-82.251000000000005</c:v>
                </c:pt>
                <c:pt idx="32813">
                  <c:v>-82.248999999999995</c:v>
                </c:pt>
                <c:pt idx="32814">
                  <c:v>-82.247</c:v>
                </c:pt>
                <c:pt idx="32815">
                  <c:v>-82.245000000000005</c:v>
                </c:pt>
                <c:pt idx="32816">
                  <c:v>-82.242999999999995</c:v>
                </c:pt>
                <c:pt idx="32817">
                  <c:v>-82.241</c:v>
                </c:pt>
                <c:pt idx="32818">
                  <c:v>-82.239000000000004</c:v>
                </c:pt>
                <c:pt idx="32819">
                  <c:v>-82.236999999999995</c:v>
                </c:pt>
                <c:pt idx="32820">
                  <c:v>-82.234999999999999</c:v>
                </c:pt>
                <c:pt idx="32821">
                  <c:v>-82.233000000000004</c:v>
                </c:pt>
                <c:pt idx="32822">
                  <c:v>-82.230999999999995</c:v>
                </c:pt>
                <c:pt idx="32823">
                  <c:v>-82.228999999999999</c:v>
                </c:pt>
                <c:pt idx="32824">
                  <c:v>-82.227000000000004</c:v>
                </c:pt>
                <c:pt idx="32825">
                  <c:v>-82.224999999999994</c:v>
                </c:pt>
                <c:pt idx="32826">
                  <c:v>-82.222999999999999</c:v>
                </c:pt>
                <c:pt idx="32827">
                  <c:v>-82.221000000000004</c:v>
                </c:pt>
                <c:pt idx="32828">
                  <c:v>-82.218999999999994</c:v>
                </c:pt>
                <c:pt idx="32829">
                  <c:v>-82.216999999999999</c:v>
                </c:pt>
                <c:pt idx="32830">
                  <c:v>-82.215000000000003</c:v>
                </c:pt>
                <c:pt idx="32831">
                  <c:v>-82.212999999999994</c:v>
                </c:pt>
                <c:pt idx="32832">
                  <c:v>-82.210999999999999</c:v>
                </c:pt>
                <c:pt idx="32833">
                  <c:v>-82.209000000000003</c:v>
                </c:pt>
                <c:pt idx="32834">
                  <c:v>-82.206999999999994</c:v>
                </c:pt>
                <c:pt idx="32835">
                  <c:v>-82.204999999999998</c:v>
                </c:pt>
                <c:pt idx="32836">
                  <c:v>-82.203000000000003</c:v>
                </c:pt>
                <c:pt idx="32837">
                  <c:v>-82.200999999999993</c:v>
                </c:pt>
                <c:pt idx="32838">
                  <c:v>-82.198999999999998</c:v>
                </c:pt>
                <c:pt idx="32839">
                  <c:v>-82.197000000000003</c:v>
                </c:pt>
                <c:pt idx="32840">
                  <c:v>-82.194999999999993</c:v>
                </c:pt>
                <c:pt idx="32841">
                  <c:v>-82.192999999999998</c:v>
                </c:pt>
                <c:pt idx="32842">
                  <c:v>-82.191000000000003</c:v>
                </c:pt>
                <c:pt idx="32843">
                  <c:v>-82.188999999999993</c:v>
                </c:pt>
                <c:pt idx="32844">
                  <c:v>-82.186999999999998</c:v>
                </c:pt>
                <c:pt idx="32845">
                  <c:v>-82.185000000000002</c:v>
                </c:pt>
                <c:pt idx="32846">
                  <c:v>-82.183000000000007</c:v>
                </c:pt>
                <c:pt idx="32847">
                  <c:v>-82.180999999999997</c:v>
                </c:pt>
                <c:pt idx="32848">
                  <c:v>-82.179000000000002</c:v>
                </c:pt>
                <c:pt idx="32849">
                  <c:v>-82.177000000000007</c:v>
                </c:pt>
                <c:pt idx="32850">
                  <c:v>-82.174999999999997</c:v>
                </c:pt>
                <c:pt idx="32851">
                  <c:v>-82.173000000000002</c:v>
                </c:pt>
                <c:pt idx="32852">
                  <c:v>-82.171000000000006</c:v>
                </c:pt>
                <c:pt idx="32853">
                  <c:v>-82.168999999999997</c:v>
                </c:pt>
                <c:pt idx="32854">
                  <c:v>-82.167000000000002</c:v>
                </c:pt>
                <c:pt idx="32855">
                  <c:v>-82.165000000000006</c:v>
                </c:pt>
                <c:pt idx="32856">
                  <c:v>-82.162999999999997</c:v>
                </c:pt>
                <c:pt idx="32857">
                  <c:v>-82.161000000000001</c:v>
                </c:pt>
                <c:pt idx="32858">
                  <c:v>-82.159000000000006</c:v>
                </c:pt>
                <c:pt idx="32859">
                  <c:v>-82.156999999999996</c:v>
                </c:pt>
                <c:pt idx="32860">
                  <c:v>-82.155000000000001</c:v>
                </c:pt>
                <c:pt idx="32861">
                  <c:v>-82.153000000000006</c:v>
                </c:pt>
                <c:pt idx="32862">
                  <c:v>-82.150999999999996</c:v>
                </c:pt>
                <c:pt idx="32863">
                  <c:v>-82.149000000000001</c:v>
                </c:pt>
                <c:pt idx="32864">
                  <c:v>-82.147000000000006</c:v>
                </c:pt>
                <c:pt idx="32865">
                  <c:v>-82.144999999999996</c:v>
                </c:pt>
                <c:pt idx="32866">
                  <c:v>-82.143000000000001</c:v>
                </c:pt>
                <c:pt idx="32867">
                  <c:v>-82.141000000000005</c:v>
                </c:pt>
                <c:pt idx="32868">
                  <c:v>-82.138999999999996</c:v>
                </c:pt>
                <c:pt idx="32869">
                  <c:v>-82.137</c:v>
                </c:pt>
                <c:pt idx="32870">
                  <c:v>-82.135000000000005</c:v>
                </c:pt>
                <c:pt idx="32871">
                  <c:v>-82.132999999999996</c:v>
                </c:pt>
                <c:pt idx="32872">
                  <c:v>-82.131</c:v>
                </c:pt>
                <c:pt idx="32873">
                  <c:v>-82.129000000000005</c:v>
                </c:pt>
                <c:pt idx="32874">
                  <c:v>-82.126999999999995</c:v>
                </c:pt>
                <c:pt idx="32875">
                  <c:v>-82.125</c:v>
                </c:pt>
                <c:pt idx="32876">
                  <c:v>-82.123000000000005</c:v>
                </c:pt>
                <c:pt idx="32877">
                  <c:v>-82.120999999999995</c:v>
                </c:pt>
                <c:pt idx="32878">
                  <c:v>-82.119</c:v>
                </c:pt>
                <c:pt idx="32879">
                  <c:v>-82.117000000000004</c:v>
                </c:pt>
                <c:pt idx="32880">
                  <c:v>-82.114999999999995</c:v>
                </c:pt>
                <c:pt idx="32881">
                  <c:v>-82.113</c:v>
                </c:pt>
                <c:pt idx="32882">
                  <c:v>-82.111000000000004</c:v>
                </c:pt>
                <c:pt idx="32883">
                  <c:v>-82.108999999999995</c:v>
                </c:pt>
                <c:pt idx="32884">
                  <c:v>-82.106999999999999</c:v>
                </c:pt>
                <c:pt idx="32885">
                  <c:v>-82.105000000000004</c:v>
                </c:pt>
                <c:pt idx="32886">
                  <c:v>-82.102999999999994</c:v>
                </c:pt>
                <c:pt idx="32887">
                  <c:v>-82.100999999999999</c:v>
                </c:pt>
                <c:pt idx="32888">
                  <c:v>-82.099000000000004</c:v>
                </c:pt>
                <c:pt idx="32889">
                  <c:v>-82.096999999999994</c:v>
                </c:pt>
                <c:pt idx="32890">
                  <c:v>-82.094999999999999</c:v>
                </c:pt>
                <c:pt idx="32891">
                  <c:v>-82.093000000000004</c:v>
                </c:pt>
                <c:pt idx="32892">
                  <c:v>-82.090999999999994</c:v>
                </c:pt>
                <c:pt idx="32893">
                  <c:v>-82.088999999999999</c:v>
                </c:pt>
                <c:pt idx="32894">
                  <c:v>-82.087000000000003</c:v>
                </c:pt>
                <c:pt idx="32895">
                  <c:v>-82.084999999999994</c:v>
                </c:pt>
                <c:pt idx="32896">
                  <c:v>-82.082999999999998</c:v>
                </c:pt>
                <c:pt idx="32897">
                  <c:v>-82.081000000000003</c:v>
                </c:pt>
                <c:pt idx="32898">
                  <c:v>-82.078999999999994</c:v>
                </c:pt>
                <c:pt idx="32899">
                  <c:v>-82.076999999999998</c:v>
                </c:pt>
                <c:pt idx="32900">
                  <c:v>-82.075000000000003</c:v>
                </c:pt>
                <c:pt idx="32901">
                  <c:v>-82.072999999999993</c:v>
                </c:pt>
                <c:pt idx="32902">
                  <c:v>-82.070999999999998</c:v>
                </c:pt>
                <c:pt idx="32903">
                  <c:v>-82.069000000000003</c:v>
                </c:pt>
                <c:pt idx="32904">
                  <c:v>-82.066999999999993</c:v>
                </c:pt>
                <c:pt idx="32905">
                  <c:v>-82.064999999999998</c:v>
                </c:pt>
                <c:pt idx="32906">
                  <c:v>-82.063000000000002</c:v>
                </c:pt>
                <c:pt idx="32907">
                  <c:v>-82.061000000000007</c:v>
                </c:pt>
                <c:pt idx="32908">
                  <c:v>-82.058999999999997</c:v>
                </c:pt>
                <c:pt idx="32909">
                  <c:v>-82.057000000000002</c:v>
                </c:pt>
                <c:pt idx="32910">
                  <c:v>-82.055000000000007</c:v>
                </c:pt>
                <c:pt idx="32911">
                  <c:v>-82.052999999999997</c:v>
                </c:pt>
                <c:pt idx="32912">
                  <c:v>-82.051000000000002</c:v>
                </c:pt>
                <c:pt idx="32913">
                  <c:v>-82.049000000000007</c:v>
                </c:pt>
                <c:pt idx="32914">
                  <c:v>-82.046999999999997</c:v>
                </c:pt>
                <c:pt idx="32915">
                  <c:v>-82.045000000000002</c:v>
                </c:pt>
                <c:pt idx="32916">
                  <c:v>-82.043000000000006</c:v>
                </c:pt>
                <c:pt idx="32917">
                  <c:v>-82.040999999999997</c:v>
                </c:pt>
                <c:pt idx="32918">
                  <c:v>-82.039000000000001</c:v>
                </c:pt>
                <c:pt idx="32919">
                  <c:v>-82.037000000000006</c:v>
                </c:pt>
                <c:pt idx="32920">
                  <c:v>-82.034999999999997</c:v>
                </c:pt>
                <c:pt idx="32921">
                  <c:v>-82.033000000000001</c:v>
                </c:pt>
                <c:pt idx="32922">
                  <c:v>-82.031000000000006</c:v>
                </c:pt>
                <c:pt idx="32923">
                  <c:v>-82.028999999999996</c:v>
                </c:pt>
                <c:pt idx="32924">
                  <c:v>-82.027000000000001</c:v>
                </c:pt>
                <c:pt idx="32925">
                  <c:v>-82.025000000000006</c:v>
                </c:pt>
                <c:pt idx="32926">
                  <c:v>-82.022999999999996</c:v>
                </c:pt>
                <c:pt idx="32927">
                  <c:v>-82.021000000000001</c:v>
                </c:pt>
                <c:pt idx="32928">
                  <c:v>-82.019000000000005</c:v>
                </c:pt>
                <c:pt idx="32929">
                  <c:v>-82.016999999999996</c:v>
                </c:pt>
                <c:pt idx="32930">
                  <c:v>-82.015000000000001</c:v>
                </c:pt>
                <c:pt idx="32931">
                  <c:v>-82.013000000000005</c:v>
                </c:pt>
                <c:pt idx="32932">
                  <c:v>-82.010999999999996</c:v>
                </c:pt>
                <c:pt idx="32933">
                  <c:v>-82.009</c:v>
                </c:pt>
                <c:pt idx="32934">
                  <c:v>-82.007000000000005</c:v>
                </c:pt>
                <c:pt idx="32935">
                  <c:v>-82.004999999999995</c:v>
                </c:pt>
                <c:pt idx="32936">
                  <c:v>-82.003</c:v>
                </c:pt>
                <c:pt idx="32937">
                  <c:v>-82.001000000000005</c:v>
                </c:pt>
                <c:pt idx="32938">
                  <c:v>-81.998999999999995</c:v>
                </c:pt>
                <c:pt idx="32939">
                  <c:v>-81.997</c:v>
                </c:pt>
                <c:pt idx="32940">
                  <c:v>-81.995000000000005</c:v>
                </c:pt>
                <c:pt idx="32941">
                  <c:v>-81.992999999999995</c:v>
                </c:pt>
                <c:pt idx="32942">
                  <c:v>-81.991</c:v>
                </c:pt>
                <c:pt idx="32943">
                  <c:v>-81.989000000000004</c:v>
                </c:pt>
                <c:pt idx="32944">
                  <c:v>-81.986999999999995</c:v>
                </c:pt>
                <c:pt idx="32945">
                  <c:v>-81.984999999999999</c:v>
                </c:pt>
                <c:pt idx="32946">
                  <c:v>-81.983000000000004</c:v>
                </c:pt>
                <c:pt idx="32947">
                  <c:v>-81.980999999999995</c:v>
                </c:pt>
                <c:pt idx="32948">
                  <c:v>-81.978999999999999</c:v>
                </c:pt>
                <c:pt idx="32949">
                  <c:v>-81.977000000000004</c:v>
                </c:pt>
                <c:pt idx="32950">
                  <c:v>-81.974999999999994</c:v>
                </c:pt>
                <c:pt idx="32951">
                  <c:v>-81.972999999999999</c:v>
                </c:pt>
                <c:pt idx="32952">
                  <c:v>-81.971000000000004</c:v>
                </c:pt>
                <c:pt idx="32953">
                  <c:v>-81.968999999999994</c:v>
                </c:pt>
                <c:pt idx="32954">
                  <c:v>-81.966999999999999</c:v>
                </c:pt>
                <c:pt idx="32955">
                  <c:v>-81.965000000000003</c:v>
                </c:pt>
                <c:pt idx="32956">
                  <c:v>-81.962999999999994</c:v>
                </c:pt>
                <c:pt idx="32957">
                  <c:v>-81.960999999999999</c:v>
                </c:pt>
                <c:pt idx="32958">
                  <c:v>-81.959000000000003</c:v>
                </c:pt>
                <c:pt idx="32959">
                  <c:v>-81.956999999999994</c:v>
                </c:pt>
                <c:pt idx="32960">
                  <c:v>-81.954999999999998</c:v>
                </c:pt>
                <c:pt idx="32961">
                  <c:v>-81.953000000000003</c:v>
                </c:pt>
                <c:pt idx="32962">
                  <c:v>-81.950999999999993</c:v>
                </c:pt>
                <c:pt idx="32963">
                  <c:v>-81.948999999999998</c:v>
                </c:pt>
                <c:pt idx="32964">
                  <c:v>-81.947000000000003</c:v>
                </c:pt>
                <c:pt idx="32965">
                  <c:v>-81.944999999999993</c:v>
                </c:pt>
                <c:pt idx="32966">
                  <c:v>-81.942999999999998</c:v>
                </c:pt>
                <c:pt idx="32967">
                  <c:v>-81.941000000000003</c:v>
                </c:pt>
                <c:pt idx="32968">
                  <c:v>-81.938999999999993</c:v>
                </c:pt>
                <c:pt idx="32969">
                  <c:v>-81.936999999999998</c:v>
                </c:pt>
                <c:pt idx="32970">
                  <c:v>-81.935000000000002</c:v>
                </c:pt>
                <c:pt idx="32971">
                  <c:v>-81.933000000000007</c:v>
                </c:pt>
                <c:pt idx="32972">
                  <c:v>-81.930999999999997</c:v>
                </c:pt>
                <c:pt idx="32973">
                  <c:v>-81.929000000000002</c:v>
                </c:pt>
                <c:pt idx="32974">
                  <c:v>-81.927000000000007</c:v>
                </c:pt>
                <c:pt idx="32975">
                  <c:v>-81.924999999999997</c:v>
                </c:pt>
                <c:pt idx="32976">
                  <c:v>-81.923000000000002</c:v>
                </c:pt>
                <c:pt idx="32977">
                  <c:v>-81.921000000000006</c:v>
                </c:pt>
                <c:pt idx="32978">
                  <c:v>-81.918999999999997</c:v>
                </c:pt>
                <c:pt idx="32979">
                  <c:v>-81.917000000000002</c:v>
                </c:pt>
                <c:pt idx="32980">
                  <c:v>-81.915000000000006</c:v>
                </c:pt>
                <c:pt idx="32981">
                  <c:v>-81.912999999999997</c:v>
                </c:pt>
                <c:pt idx="32982">
                  <c:v>-81.911000000000001</c:v>
                </c:pt>
                <c:pt idx="32983">
                  <c:v>-81.909000000000006</c:v>
                </c:pt>
                <c:pt idx="32984">
                  <c:v>-81.906999999999996</c:v>
                </c:pt>
                <c:pt idx="32985">
                  <c:v>-81.905000000000001</c:v>
                </c:pt>
                <c:pt idx="32986">
                  <c:v>-81.903000000000006</c:v>
                </c:pt>
                <c:pt idx="32987">
                  <c:v>-81.900999999999996</c:v>
                </c:pt>
                <c:pt idx="32988">
                  <c:v>-81.899000000000001</c:v>
                </c:pt>
                <c:pt idx="32989">
                  <c:v>-81.897000000000006</c:v>
                </c:pt>
                <c:pt idx="32990">
                  <c:v>-81.894999999999996</c:v>
                </c:pt>
                <c:pt idx="32991">
                  <c:v>-81.893000000000001</c:v>
                </c:pt>
                <c:pt idx="32992">
                  <c:v>-81.891000000000005</c:v>
                </c:pt>
                <c:pt idx="32993">
                  <c:v>-81.888999999999996</c:v>
                </c:pt>
                <c:pt idx="32994">
                  <c:v>-81.887</c:v>
                </c:pt>
                <c:pt idx="32995">
                  <c:v>-81.885000000000005</c:v>
                </c:pt>
                <c:pt idx="32996">
                  <c:v>-81.882999999999996</c:v>
                </c:pt>
                <c:pt idx="32997">
                  <c:v>-81.881</c:v>
                </c:pt>
                <c:pt idx="32998">
                  <c:v>-81.879000000000005</c:v>
                </c:pt>
                <c:pt idx="32999">
                  <c:v>-81.876999999999995</c:v>
                </c:pt>
                <c:pt idx="33000">
                  <c:v>-81.875</c:v>
                </c:pt>
                <c:pt idx="33001">
                  <c:v>-81.873000000000005</c:v>
                </c:pt>
                <c:pt idx="33002">
                  <c:v>-81.870999999999995</c:v>
                </c:pt>
                <c:pt idx="33003">
                  <c:v>-81.869</c:v>
                </c:pt>
                <c:pt idx="33004">
                  <c:v>-81.867000000000004</c:v>
                </c:pt>
                <c:pt idx="33005">
                  <c:v>-81.864999999999995</c:v>
                </c:pt>
                <c:pt idx="33006">
                  <c:v>-81.863</c:v>
                </c:pt>
                <c:pt idx="33007">
                  <c:v>-81.861000000000004</c:v>
                </c:pt>
                <c:pt idx="33008">
                  <c:v>-81.858999999999995</c:v>
                </c:pt>
                <c:pt idx="33009">
                  <c:v>-81.856999999999999</c:v>
                </c:pt>
                <c:pt idx="33010">
                  <c:v>-81.855000000000004</c:v>
                </c:pt>
                <c:pt idx="33011">
                  <c:v>-81.852999999999994</c:v>
                </c:pt>
                <c:pt idx="33012">
                  <c:v>-81.850999999999999</c:v>
                </c:pt>
                <c:pt idx="33013">
                  <c:v>-81.849000000000004</c:v>
                </c:pt>
                <c:pt idx="33014">
                  <c:v>-81.846999999999994</c:v>
                </c:pt>
                <c:pt idx="33015">
                  <c:v>-81.844999999999999</c:v>
                </c:pt>
                <c:pt idx="33016">
                  <c:v>-81.843000000000004</c:v>
                </c:pt>
                <c:pt idx="33017">
                  <c:v>-81.840999999999994</c:v>
                </c:pt>
                <c:pt idx="33018">
                  <c:v>-81.838999999999999</c:v>
                </c:pt>
                <c:pt idx="33019">
                  <c:v>-81.837000000000003</c:v>
                </c:pt>
                <c:pt idx="33020">
                  <c:v>-81.834999999999994</c:v>
                </c:pt>
                <c:pt idx="33021">
                  <c:v>-81.832999999999998</c:v>
                </c:pt>
                <c:pt idx="33022">
                  <c:v>-81.831000000000003</c:v>
                </c:pt>
                <c:pt idx="33023">
                  <c:v>-81.828999999999994</c:v>
                </c:pt>
                <c:pt idx="33024">
                  <c:v>-81.826999999999998</c:v>
                </c:pt>
                <c:pt idx="33025">
                  <c:v>-81.825000000000003</c:v>
                </c:pt>
                <c:pt idx="33026">
                  <c:v>-81.822999999999993</c:v>
                </c:pt>
                <c:pt idx="33027">
                  <c:v>-81.820999999999998</c:v>
                </c:pt>
                <c:pt idx="33028">
                  <c:v>-81.819000000000003</c:v>
                </c:pt>
                <c:pt idx="33029">
                  <c:v>-81.816999999999993</c:v>
                </c:pt>
                <c:pt idx="33030">
                  <c:v>-81.814999999999998</c:v>
                </c:pt>
                <c:pt idx="33031">
                  <c:v>-81.813000000000002</c:v>
                </c:pt>
                <c:pt idx="33032">
                  <c:v>-81.811000000000007</c:v>
                </c:pt>
                <c:pt idx="33033">
                  <c:v>-81.808999999999997</c:v>
                </c:pt>
                <c:pt idx="33034">
                  <c:v>-81.807000000000002</c:v>
                </c:pt>
                <c:pt idx="33035">
                  <c:v>-81.805000000000007</c:v>
                </c:pt>
                <c:pt idx="33036">
                  <c:v>-81.802999999999997</c:v>
                </c:pt>
                <c:pt idx="33037">
                  <c:v>-81.801000000000002</c:v>
                </c:pt>
                <c:pt idx="33038">
                  <c:v>-81.799000000000007</c:v>
                </c:pt>
                <c:pt idx="33039">
                  <c:v>-81.796999999999997</c:v>
                </c:pt>
                <c:pt idx="33040">
                  <c:v>-81.795000000000002</c:v>
                </c:pt>
                <c:pt idx="33041">
                  <c:v>-81.793000000000006</c:v>
                </c:pt>
                <c:pt idx="33042">
                  <c:v>-81.790999999999997</c:v>
                </c:pt>
                <c:pt idx="33043">
                  <c:v>-81.789000000000001</c:v>
                </c:pt>
                <c:pt idx="33044">
                  <c:v>-81.787000000000006</c:v>
                </c:pt>
                <c:pt idx="33045">
                  <c:v>-81.784999999999997</c:v>
                </c:pt>
                <c:pt idx="33046">
                  <c:v>-81.783000000000001</c:v>
                </c:pt>
                <c:pt idx="33047">
                  <c:v>-81.781000000000006</c:v>
                </c:pt>
                <c:pt idx="33048">
                  <c:v>-81.778999999999996</c:v>
                </c:pt>
                <c:pt idx="33049">
                  <c:v>-81.777000000000001</c:v>
                </c:pt>
                <c:pt idx="33050">
                  <c:v>-81.775000000000006</c:v>
                </c:pt>
                <c:pt idx="33051">
                  <c:v>-81.772999999999996</c:v>
                </c:pt>
                <c:pt idx="33052">
                  <c:v>-81.771000000000001</c:v>
                </c:pt>
                <c:pt idx="33053">
                  <c:v>-81.769000000000005</c:v>
                </c:pt>
                <c:pt idx="33054">
                  <c:v>-81.766999999999996</c:v>
                </c:pt>
                <c:pt idx="33055">
                  <c:v>-81.765000000000001</c:v>
                </c:pt>
                <c:pt idx="33056">
                  <c:v>-81.763000000000005</c:v>
                </c:pt>
                <c:pt idx="33057">
                  <c:v>-81.760999999999996</c:v>
                </c:pt>
                <c:pt idx="33058">
                  <c:v>-81.759</c:v>
                </c:pt>
                <c:pt idx="33059">
                  <c:v>-81.757000000000005</c:v>
                </c:pt>
                <c:pt idx="33060">
                  <c:v>-81.754999999999995</c:v>
                </c:pt>
                <c:pt idx="33061">
                  <c:v>-81.753</c:v>
                </c:pt>
                <c:pt idx="33062">
                  <c:v>-81.751000000000005</c:v>
                </c:pt>
                <c:pt idx="33063">
                  <c:v>-81.748999999999995</c:v>
                </c:pt>
                <c:pt idx="33064">
                  <c:v>-81.747</c:v>
                </c:pt>
                <c:pt idx="33065">
                  <c:v>-81.745000000000005</c:v>
                </c:pt>
                <c:pt idx="33066">
                  <c:v>-81.742999999999995</c:v>
                </c:pt>
                <c:pt idx="33067">
                  <c:v>-81.741</c:v>
                </c:pt>
                <c:pt idx="33068">
                  <c:v>-81.739000000000004</c:v>
                </c:pt>
                <c:pt idx="33069">
                  <c:v>-81.736999999999995</c:v>
                </c:pt>
                <c:pt idx="33070">
                  <c:v>-81.734999999999999</c:v>
                </c:pt>
                <c:pt idx="33071">
                  <c:v>-81.733000000000004</c:v>
                </c:pt>
                <c:pt idx="33072">
                  <c:v>-81.730999999999995</c:v>
                </c:pt>
                <c:pt idx="33073">
                  <c:v>-81.728999999999999</c:v>
                </c:pt>
                <c:pt idx="33074">
                  <c:v>-81.727000000000004</c:v>
                </c:pt>
                <c:pt idx="33075">
                  <c:v>-81.724999999999994</c:v>
                </c:pt>
                <c:pt idx="33076">
                  <c:v>-81.722999999999999</c:v>
                </c:pt>
                <c:pt idx="33077">
                  <c:v>-81.721000000000004</c:v>
                </c:pt>
                <c:pt idx="33078">
                  <c:v>-81.718999999999994</c:v>
                </c:pt>
                <c:pt idx="33079">
                  <c:v>-81.716999999999999</c:v>
                </c:pt>
                <c:pt idx="33080">
                  <c:v>-81.715000000000003</c:v>
                </c:pt>
                <c:pt idx="33081">
                  <c:v>-81.712999999999994</c:v>
                </c:pt>
                <c:pt idx="33082">
                  <c:v>-81.710999999999999</c:v>
                </c:pt>
                <c:pt idx="33083">
                  <c:v>-81.709000000000003</c:v>
                </c:pt>
                <c:pt idx="33084">
                  <c:v>-81.706999999999994</c:v>
                </c:pt>
                <c:pt idx="33085">
                  <c:v>-81.704999999999998</c:v>
                </c:pt>
                <c:pt idx="33086">
                  <c:v>-81.703000000000003</c:v>
                </c:pt>
                <c:pt idx="33087">
                  <c:v>-81.700999999999993</c:v>
                </c:pt>
                <c:pt idx="33088">
                  <c:v>-81.698999999999998</c:v>
                </c:pt>
                <c:pt idx="33089">
                  <c:v>-81.697000000000003</c:v>
                </c:pt>
                <c:pt idx="33090">
                  <c:v>-81.694999999999993</c:v>
                </c:pt>
                <c:pt idx="33091">
                  <c:v>-81.692999999999998</c:v>
                </c:pt>
                <c:pt idx="33092">
                  <c:v>-81.691000000000003</c:v>
                </c:pt>
                <c:pt idx="33093">
                  <c:v>-81.688999999999993</c:v>
                </c:pt>
                <c:pt idx="33094">
                  <c:v>-81.686999999999998</c:v>
                </c:pt>
                <c:pt idx="33095">
                  <c:v>-81.685000000000002</c:v>
                </c:pt>
                <c:pt idx="33096">
                  <c:v>-81.683000000000007</c:v>
                </c:pt>
                <c:pt idx="33097">
                  <c:v>-81.680999999999997</c:v>
                </c:pt>
                <c:pt idx="33098">
                  <c:v>-81.679000000000002</c:v>
                </c:pt>
                <c:pt idx="33099">
                  <c:v>-81.677000000000007</c:v>
                </c:pt>
                <c:pt idx="33100">
                  <c:v>-81.674999999999997</c:v>
                </c:pt>
                <c:pt idx="33101">
                  <c:v>-81.673000000000002</c:v>
                </c:pt>
                <c:pt idx="33102">
                  <c:v>-81.671000000000006</c:v>
                </c:pt>
                <c:pt idx="33103">
                  <c:v>-81.668999999999997</c:v>
                </c:pt>
                <c:pt idx="33104">
                  <c:v>-81.667000000000002</c:v>
                </c:pt>
                <c:pt idx="33105">
                  <c:v>-81.665000000000006</c:v>
                </c:pt>
                <c:pt idx="33106">
                  <c:v>-81.662999999999997</c:v>
                </c:pt>
                <c:pt idx="33107">
                  <c:v>-81.661000000000001</c:v>
                </c:pt>
                <c:pt idx="33108">
                  <c:v>-81.659000000000006</c:v>
                </c:pt>
                <c:pt idx="33109">
                  <c:v>-81.656999999999996</c:v>
                </c:pt>
                <c:pt idx="33110">
                  <c:v>-81.655000000000001</c:v>
                </c:pt>
                <c:pt idx="33111">
                  <c:v>-81.653000000000006</c:v>
                </c:pt>
                <c:pt idx="33112">
                  <c:v>-81.650999999999996</c:v>
                </c:pt>
                <c:pt idx="33113">
                  <c:v>-81.649000000000001</c:v>
                </c:pt>
                <c:pt idx="33114">
                  <c:v>-81.647000000000006</c:v>
                </c:pt>
                <c:pt idx="33115">
                  <c:v>-81.644999999999996</c:v>
                </c:pt>
                <c:pt idx="33116">
                  <c:v>-81.643000000000001</c:v>
                </c:pt>
                <c:pt idx="33117">
                  <c:v>-81.641000000000005</c:v>
                </c:pt>
                <c:pt idx="33118">
                  <c:v>-81.638999999999996</c:v>
                </c:pt>
                <c:pt idx="33119">
                  <c:v>-81.637</c:v>
                </c:pt>
                <c:pt idx="33120">
                  <c:v>-81.635000000000005</c:v>
                </c:pt>
                <c:pt idx="33121">
                  <c:v>-81.632999999999996</c:v>
                </c:pt>
                <c:pt idx="33122">
                  <c:v>-81.631</c:v>
                </c:pt>
                <c:pt idx="33123">
                  <c:v>-81.629000000000005</c:v>
                </c:pt>
                <c:pt idx="33124">
                  <c:v>-81.626999999999995</c:v>
                </c:pt>
                <c:pt idx="33125">
                  <c:v>-81.625</c:v>
                </c:pt>
                <c:pt idx="33126">
                  <c:v>-81.623000000000005</c:v>
                </c:pt>
                <c:pt idx="33127">
                  <c:v>-81.620999999999995</c:v>
                </c:pt>
                <c:pt idx="33128">
                  <c:v>-81.619</c:v>
                </c:pt>
                <c:pt idx="33129">
                  <c:v>-81.617000000000004</c:v>
                </c:pt>
                <c:pt idx="33130">
                  <c:v>-81.614999999999995</c:v>
                </c:pt>
                <c:pt idx="33131">
                  <c:v>-81.613</c:v>
                </c:pt>
                <c:pt idx="33132">
                  <c:v>-81.611000000000004</c:v>
                </c:pt>
                <c:pt idx="33133">
                  <c:v>-81.608999999999995</c:v>
                </c:pt>
                <c:pt idx="33134">
                  <c:v>-81.606999999999999</c:v>
                </c:pt>
                <c:pt idx="33135">
                  <c:v>-81.605000000000004</c:v>
                </c:pt>
                <c:pt idx="33136">
                  <c:v>-81.602999999999994</c:v>
                </c:pt>
                <c:pt idx="33137">
                  <c:v>-81.600999999999999</c:v>
                </c:pt>
                <c:pt idx="33138">
                  <c:v>-81.599000000000004</c:v>
                </c:pt>
                <c:pt idx="33139">
                  <c:v>-81.596999999999994</c:v>
                </c:pt>
                <c:pt idx="33140">
                  <c:v>-81.594999999999999</c:v>
                </c:pt>
                <c:pt idx="33141">
                  <c:v>-81.593000000000004</c:v>
                </c:pt>
                <c:pt idx="33142">
                  <c:v>-81.590999999999994</c:v>
                </c:pt>
                <c:pt idx="33143">
                  <c:v>-81.588999999999999</c:v>
                </c:pt>
                <c:pt idx="33144">
                  <c:v>-81.587000000000003</c:v>
                </c:pt>
                <c:pt idx="33145">
                  <c:v>-81.584999999999994</c:v>
                </c:pt>
                <c:pt idx="33146">
                  <c:v>-81.582999999999998</c:v>
                </c:pt>
                <c:pt idx="33147">
                  <c:v>-81.581000000000003</c:v>
                </c:pt>
                <c:pt idx="33148">
                  <c:v>-81.578999999999994</c:v>
                </c:pt>
                <c:pt idx="33149">
                  <c:v>-81.576999999999998</c:v>
                </c:pt>
                <c:pt idx="33150">
                  <c:v>-81.575000000000003</c:v>
                </c:pt>
                <c:pt idx="33151">
                  <c:v>-81.572999999999993</c:v>
                </c:pt>
                <c:pt idx="33152">
                  <c:v>-81.570999999999998</c:v>
                </c:pt>
                <c:pt idx="33153">
                  <c:v>-81.569000000000003</c:v>
                </c:pt>
                <c:pt idx="33154">
                  <c:v>-81.566999999999993</c:v>
                </c:pt>
                <c:pt idx="33155">
                  <c:v>-81.564999999999998</c:v>
                </c:pt>
                <c:pt idx="33156">
                  <c:v>-81.563000000000002</c:v>
                </c:pt>
                <c:pt idx="33157">
                  <c:v>-81.561000000000007</c:v>
                </c:pt>
                <c:pt idx="33158">
                  <c:v>-81.558999999999997</c:v>
                </c:pt>
                <c:pt idx="33159">
                  <c:v>-81.557000000000002</c:v>
                </c:pt>
                <c:pt idx="33160">
                  <c:v>-81.555000000000007</c:v>
                </c:pt>
                <c:pt idx="33161">
                  <c:v>-81.552999999999997</c:v>
                </c:pt>
                <c:pt idx="33162">
                  <c:v>-81.551000000000002</c:v>
                </c:pt>
                <c:pt idx="33163">
                  <c:v>-81.549000000000007</c:v>
                </c:pt>
                <c:pt idx="33164">
                  <c:v>-81.546999999999997</c:v>
                </c:pt>
                <c:pt idx="33165">
                  <c:v>-81.545000000000002</c:v>
                </c:pt>
                <c:pt idx="33166">
                  <c:v>-81.543000000000006</c:v>
                </c:pt>
                <c:pt idx="33167">
                  <c:v>-81.540999999999997</c:v>
                </c:pt>
                <c:pt idx="33168">
                  <c:v>-81.539000000000001</c:v>
                </c:pt>
                <c:pt idx="33169">
                  <c:v>-81.537000000000006</c:v>
                </c:pt>
                <c:pt idx="33170">
                  <c:v>-81.534999999999997</c:v>
                </c:pt>
                <c:pt idx="33171">
                  <c:v>-81.533000000000001</c:v>
                </c:pt>
                <c:pt idx="33172">
                  <c:v>-81.531000000000006</c:v>
                </c:pt>
                <c:pt idx="33173">
                  <c:v>-81.528999999999996</c:v>
                </c:pt>
                <c:pt idx="33174">
                  <c:v>-81.527000000000001</c:v>
                </c:pt>
                <c:pt idx="33175">
                  <c:v>-81.525000000000006</c:v>
                </c:pt>
                <c:pt idx="33176">
                  <c:v>-81.522999999999996</c:v>
                </c:pt>
                <c:pt idx="33177">
                  <c:v>-81.521000000000001</c:v>
                </c:pt>
                <c:pt idx="33178">
                  <c:v>-81.519000000000005</c:v>
                </c:pt>
                <c:pt idx="33179">
                  <c:v>-81.516999999999996</c:v>
                </c:pt>
                <c:pt idx="33180">
                  <c:v>-81.515000000000001</c:v>
                </c:pt>
                <c:pt idx="33181">
                  <c:v>-81.513000000000005</c:v>
                </c:pt>
                <c:pt idx="33182">
                  <c:v>-81.510999999999996</c:v>
                </c:pt>
                <c:pt idx="33183">
                  <c:v>-81.509</c:v>
                </c:pt>
                <c:pt idx="33184">
                  <c:v>-81.507000000000005</c:v>
                </c:pt>
                <c:pt idx="33185">
                  <c:v>-81.504999999999995</c:v>
                </c:pt>
                <c:pt idx="33186">
                  <c:v>-81.503</c:v>
                </c:pt>
                <c:pt idx="33187">
                  <c:v>-81.501000000000005</c:v>
                </c:pt>
                <c:pt idx="33188">
                  <c:v>-81.498999999999995</c:v>
                </c:pt>
                <c:pt idx="33189">
                  <c:v>-81.497</c:v>
                </c:pt>
                <c:pt idx="33190">
                  <c:v>-81.495000000000005</c:v>
                </c:pt>
                <c:pt idx="33191">
                  <c:v>-81.492999999999995</c:v>
                </c:pt>
                <c:pt idx="33192">
                  <c:v>-81.491</c:v>
                </c:pt>
                <c:pt idx="33193">
                  <c:v>-81.489000000000004</c:v>
                </c:pt>
                <c:pt idx="33194">
                  <c:v>-81.486999999999995</c:v>
                </c:pt>
                <c:pt idx="33195">
                  <c:v>-81.484999999999999</c:v>
                </c:pt>
                <c:pt idx="33196">
                  <c:v>-81.483000000000004</c:v>
                </c:pt>
                <c:pt idx="33197">
                  <c:v>-81.480999999999995</c:v>
                </c:pt>
                <c:pt idx="33198">
                  <c:v>-81.478999999999999</c:v>
                </c:pt>
                <c:pt idx="33199">
                  <c:v>-81.477000000000004</c:v>
                </c:pt>
                <c:pt idx="33200">
                  <c:v>-81.474999999999994</c:v>
                </c:pt>
                <c:pt idx="33201">
                  <c:v>-81.472999999999999</c:v>
                </c:pt>
                <c:pt idx="33202">
                  <c:v>-81.471000000000004</c:v>
                </c:pt>
                <c:pt idx="33203">
                  <c:v>-81.468999999999994</c:v>
                </c:pt>
                <c:pt idx="33204">
                  <c:v>-81.466999999999999</c:v>
                </c:pt>
                <c:pt idx="33205">
                  <c:v>-81.465000000000003</c:v>
                </c:pt>
                <c:pt idx="33206">
                  <c:v>-81.462999999999994</c:v>
                </c:pt>
                <c:pt idx="33207">
                  <c:v>-81.460999999999999</c:v>
                </c:pt>
                <c:pt idx="33208">
                  <c:v>-81.459000000000003</c:v>
                </c:pt>
                <c:pt idx="33209">
                  <c:v>-81.456999999999994</c:v>
                </c:pt>
                <c:pt idx="33210">
                  <c:v>-81.454999999999998</c:v>
                </c:pt>
                <c:pt idx="33211">
                  <c:v>-81.453000000000003</c:v>
                </c:pt>
                <c:pt idx="33212">
                  <c:v>-81.450999999999993</c:v>
                </c:pt>
                <c:pt idx="33213">
                  <c:v>-81.448999999999998</c:v>
                </c:pt>
                <c:pt idx="33214">
                  <c:v>-81.447000000000003</c:v>
                </c:pt>
                <c:pt idx="33215">
                  <c:v>-81.444999999999993</c:v>
                </c:pt>
                <c:pt idx="33216">
                  <c:v>-81.442999999999998</c:v>
                </c:pt>
                <c:pt idx="33217">
                  <c:v>-81.441000000000003</c:v>
                </c:pt>
                <c:pt idx="33218">
                  <c:v>-81.438999999999993</c:v>
                </c:pt>
                <c:pt idx="33219">
                  <c:v>-81.436999999999998</c:v>
                </c:pt>
                <c:pt idx="33220">
                  <c:v>-81.435000000000002</c:v>
                </c:pt>
                <c:pt idx="33221">
                  <c:v>-81.433000000000007</c:v>
                </c:pt>
                <c:pt idx="33222">
                  <c:v>-81.430999999999997</c:v>
                </c:pt>
                <c:pt idx="33223">
                  <c:v>-81.429000000000002</c:v>
                </c:pt>
                <c:pt idx="33224">
                  <c:v>-81.427000000000007</c:v>
                </c:pt>
                <c:pt idx="33225">
                  <c:v>-81.424999999999997</c:v>
                </c:pt>
                <c:pt idx="33226">
                  <c:v>-81.423000000000002</c:v>
                </c:pt>
                <c:pt idx="33227">
                  <c:v>-81.421000000000006</c:v>
                </c:pt>
                <c:pt idx="33228">
                  <c:v>-81.418999999999997</c:v>
                </c:pt>
                <c:pt idx="33229">
                  <c:v>-81.417000000000002</c:v>
                </c:pt>
                <c:pt idx="33230">
                  <c:v>-81.415000000000006</c:v>
                </c:pt>
                <c:pt idx="33231">
                  <c:v>-81.412999999999997</c:v>
                </c:pt>
                <c:pt idx="33232">
                  <c:v>-81.411000000000001</c:v>
                </c:pt>
                <c:pt idx="33233">
                  <c:v>-81.409000000000006</c:v>
                </c:pt>
                <c:pt idx="33234">
                  <c:v>-81.406999999999996</c:v>
                </c:pt>
                <c:pt idx="33235">
                  <c:v>-81.405000000000001</c:v>
                </c:pt>
                <c:pt idx="33236">
                  <c:v>-81.403000000000006</c:v>
                </c:pt>
                <c:pt idx="33237">
                  <c:v>-81.400999999999996</c:v>
                </c:pt>
                <c:pt idx="33238">
                  <c:v>-81.399000000000001</c:v>
                </c:pt>
                <c:pt idx="33239">
                  <c:v>-81.397000000000006</c:v>
                </c:pt>
                <c:pt idx="33240">
                  <c:v>-81.394999999999996</c:v>
                </c:pt>
                <c:pt idx="33241">
                  <c:v>-81.393000000000001</c:v>
                </c:pt>
                <c:pt idx="33242">
                  <c:v>-81.391000000000005</c:v>
                </c:pt>
                <c:pt idx="33243">
                  <c:v>-81.388999999999996</c:v>
                </c:pt>
                <c:pt idx="33244">
                  <c:v>-81.387</c:v>
                </c:pt>
                <c:pt idx="33245">
                  <c:v>-81.385000000000005</c:v>
                </c:pt>
                <c:pt idx="33246">
                  <c:v>-81.382999999999996</c:v>
                </c:pt>
                <c:pt idx="33247">
                  <c:v>-81.381</c:v>
                </c:pt>
                <c:pt idx="33248">
                  <c:v>-81.379000000000005</c:v>
                </c:pt>
                <c:pt idx="33249">
                  <c:v>-81.376999999999995</c:v>
                </c:pt>
                <c:pt idx="33250">
                  <c:v>-81.375</c:v>
                </c:pt>
                <c:pt idx="33251">
                  <c:v>-81.373000000000005</c:v>
                </c:pt>
                <c:pt idx="33252">
                  <c:v>-81.370999999999995</c:v>
                </c:pt>
                <c:pt idx="33253">
                  <c:v>-81.369</c:v>
                </c:pt>
                <c:pt idx="33254">
                  <c:v>-81.367000000000004</c:v>
                </c:pt>
                <c:pt idx="33255">
                  <c:v>-81.364999999999995</c:v>
                </c:pt>
                <c:pt idx="33256">
                  <c:v>-81.363</c:v>
                </c:pt>
                <c:pt idx="33257">
                  <c:v>-81.361000000000004</c:v>
                </c:pt>
                <c:pt idx="33258">
                  <c:v>-81.358999999999995</c:v>
                </c:pt>
                <c:pt idx="33259">
                  <c:v>-81.356999999999999</c:v>
                </c:pt>
                <c:pt idx="33260">
                  <c:v>-81.355000000000004</c:v>
                </c:pt>
                <c:pt idx="33261">
                  <c:v>-81.352999999999994</c:v>
                </c:pt>
                <c:pt idx="33262">
                  <c:v>-81.350999999999999</c:v>
                </c:pt>
                <c:pt idx="33263">
                  <c:v>-81.349000000000004</c:v>
                </c:pt>
                <c:pt idx="33264">
                  <c:v>-81.346999999999994</c:v>
                </c:pt>
                <c:pt idx="33265">
                  <c:v>-81.344999999999999</c:v>
                </c:pt>
                <c:pt idx="33266">
                  <c:v>-81.343000000000004</c:v>
                </c:pt>
                <c:pt idx="33267">
                  <c:v>-81.340999999999994</c:v>
                </c:pt>
                <c:pt idx="33268">
                  <c:v>-81.338999999999999</c:v>
                </c:pt>
                <c:pt idx="33269">
                  <c:v>-81.337000000000003</c:v>
                </c:pt>
                <c:pt idx="33270">
                  <c:v>-81.334999999999994</c:v>
                </c:pt>
                <c:pt idx="33271">
                  <c:v>-81.332999999999998</c:v>
                </c:pt>
                <c:pt idx="33272">
                  <c:v>-81.331000000000003</c:v>
                </c:pt>
                <c:pt idx="33273">
                  <c:v>-81.328999999999994</c:v>
                </c:pt>
                <c:pt idx="33274">
                  <c:v>-81.326999999999998</c:v>
                </c:pt>
                <c:pt idx="33275">
                  <c:v>-81.325000000000003</c:v>
                </c:pt>
                <c:pt idx="33276">
                  <c:v>-81.322999999999993</c:v>
                </c:pt>
                <c:pt idx="33277">
                  <c:v>-81.320999999999998</c:v>
                </c:pt>
                <c:pt idx="33278">
                  <c:v>-81.319000000000003</c:v>
                </c:pt>
                <c:pt idx="33279">
                  <c:v>-81.316999999999993</c:v>
                </c:pt>
                <c:pt idx="33280">
                  <c:v>-81.314999999999998</c:v>
                </c:pt>
                <c:pt idx="33281">
                  <c:v>-81.313000000000002</c:v>
                </c:pt>
                <c:pt idx="33282">
                  <c:v>-81.311000000000007</c:v>
                </c:pt>
                <c:pt idx="33283">
                  <c:v>-81.308999999999997</c:v>
                </c:pt>
                <c:pt idx="33284">
                  <c:v>-81.307000000000002</c:v>
                </c:pt>
                <c:pt idx="33285">
                  <c:v>-81.305000000000007</c:v>
                </c:pt>
                <c:pt idx="33286">
                  <c:v>-81.302999999999997</c:v>
                </c:pt>
                <c:pt idx="33287">
                  <c:v>-81.301000000000002</c:v>
                </c:pt>
                <c:pt idx="33288">
                  <c:v>-81.299000000000007</c:v>
                </c:pt>
                <c:pt idx="33289">
                  <c:v>-81.296999999999997</c:v>
                </c:pt>
                <c:pt idx="33290">
                  <c:v>-81.295000000000002</c:v>
                </c:pt>
                <c:pt idx="33291">
                  <c:v>-81.293000000000006</c:v>
                </c:pt>
                <c:pt idx="33292">
                  <c:v>-81.290999999999997</c:v>
                </c:pt>
                <c:pt idx="33293">
                  <c:v>-81.289000000000001</c:v>
                </c:pt>
                <c:pt idx="33294">
                  <c:v>-81.287000000000006</c:v>
                </c:pt>
                <c:pt idx="33295">
                  <c:v>-81.284999999999997</c:v>
                </c:pt>
                <c:pt idx="33296">
                  <c:v>-81.283000000000001</c:v>
                </c:pt>
                <c:pt idx="33297">
                  <c:v>-81.281000000000006</c:v>
                </c:pt>
                <c:pt idx="33298">
                  <c:v>-81.278999999999996</c:v>
                </c:pt>
                <c:pt idx="33299">
                  <c:v>-81.277000000000001</c:v>
                </c:pt>
                <c:pt idx="33300">
                  <c:v>-81.275000000000006</c:v>
                </c:pt>
                <c:pt idx="33301">
                  <c:v>-81.272999999999996</c:v>
                </c:pt>
                <c:pt idx="33302">
                  <c:v>-81.271000000000001</c:v>
                </c:pt>
                <c:pt idx="33303">
                  <c:v>-81.269000000000005</c:v>
                </c:pt>
                <c:pt idx="33304">
                  <c:v>-81.266999999999996</c:v>
                </c:pt>
                <c:pt idx="33305">
                  <c:v>-81.265000000000001</c:v>
                </c:pt>
                <c:pt idx="33306">
                  <c:v>-81.263000000000005</c:v>
                </c:pt>
                <c:pt idx="33307">
                  <c:v>-81.260999999999996</c:v>
                </c:pt>
                <c:pt idx="33308">
                  <c:v>-81.259</c:v>
                </c:pt>
                <c:pt idx="33309">
                  <c:v>-81.257000000000005</c:v>
                </c:pt>
                <c:pt idx="33310">
                  <c:v>-81.254999999999995</c:v>
                </c:pt>
                <c:pt idx="33311">
                  <c:v>-81.253</c:v>
                </c:pt>
                <c:pt idx="33312">
                  <c:v>-81.251000000000005</c:v>
                </c:pt>
                <c:pt idx="33313">
                  <c:v>-81.248999999999995</c:v>
                </c:pt>
                <c:pt idx="33314">
                  <c:v>-81.247</c:v>
                </c:pt>
                <c:pt idx="33315">
                  <c:v>-81.245000000000005</c:v>
                </c:pt>
                <c:pt idx="33316">
                  <c:v>-81.242999999999995</c:v>
                </c:pt>
                <c:pt idx="33317">
                  <c:v>-81.241</c:v>
                </c:pt>
                <c:pt idx="33318">
                  <c:v>-81.239000000000004</c:v>
                </c:pt>
                <c:pt idx="33319">
                  <c:v>-81.236999999999995</c:v>
                </c:pt>
                <c:pt idx="33320">
                  <c:v>-81.234999999999999</c:v>
                </c:pt>
                <c:pt idx="33321">
                  <c:v>-81.233000000000004</c:v>
                </c:pt>
                <c:pt idx="33322">
                  <c:v>-81.230999999999995</c:v>
                </c:pt>
                <c:pt idx="33323">
                  <c:v>-81.228999999999999</c:v>
                </c:pt>
                <c:pt idx="33324">
                  <c:v>-81.227000000000004</c:v>
                </c:pt>
                <c:pt idx="33325">
                  <c:v>-81.224999999999994</c:v>
                </c:pt>
                <c:pt idx="33326">
                  <c:v>-81.222999999999999</c:v>
                </c:pt>
                <c:pt idx="33327">
                  <c:v>-81.221000000000004</c:v>
                </c:pt>
                <c:pt idx="33328">
                  <c:v>-81.218999999999994</c:v>
                </c:pt>
                <c:pt idx="33329">
                  <c:v>-81.216999999999999</c:v>
                </c:pt>
                <c:pt idx="33330">
                  <c:v>-81.215000000000003</c:v>
                </c:pt>
                <c:pt idx="33331">
                  <c:v>-81.212999999999994</c:v>
                </c:pt>
                <c:pt idx="33332">
                  <c:v>-81.210999999999999</c:v>
                </c:pt>
                <c:pt idx="33333">
                  <c:v>-81.209000000000003</c:v>
                </c:pt>
                <c:pt idx="33334">
                  <c:v>-81.206999999999994</c:v>
                </c:pt>
                <c:pt idx="33335">
                  <c:v>-81.204999999999998</c:v>
                </c:pt>
                <c:pt idx="33336">
                  <c:v>-81.203000000000003</c:v>
                </c:pt>
                <c:pt idx="33337">
                  <c:v>-81.200999999999993</c:v>
                </c:pt>
                <c:pt idx="33338">
                  <c:v>-81.198999999999998</c:v>
                </c:pt>
                <c:pt idx="33339">
                  <c:v>-81.197000000000003</c:v>
                </c:pt>
                <c:pt idx="33340">
                  <c:v>-81.194999999999993</c:v>
                </c:pt>
                <c:pt idx="33341">
                  <c:v>-81.192999999999998</c:v>
                </c:pt>
                <c:pt idx="33342">
                  <c:v>-81.191000000000003</c:v>
                </c:pt>
                <c:pt idx="33343">
                  <c:v>-81.188999999999993</c:v>
                </c:pt>
                <c:pt idx="33344">
                  <c:v>-81.186999999999998</c:v>
                </c:pt>
                <c:pt idx="33345">
                  <c:v>-81.185000000000002</c:v>
                </c:pt>
                <c:pt idx="33346">
                  <c:v>-81.183000000000007</c:v>
                </c:pt>
                <c:pt idx="33347">
                  <c:v>-81.180999999999997</c:v>
                </c:pt>
                <c:pt idx="33348">
                  <c:v>-81.179000000000002</c:v>
                </c:pt>
                <c:pt idx="33349">
                  <c:v>-81.177000000000007</c:v>
                </c:pt>
                <c:pt idx="33350">
                  <c:v>-81.174999999999997</c:v>
                </c:pt>
                <c:pt idx="33351">
                  <c:v>-81.173000000000002</c:v>
                </c:pt>
                <c:pt idx="33352">
                  <c:v>-81.171000000000006</c:v>
                </c:pt>
                <c:pt idx="33353">
                  <c:v>-81.168999999999997</c:v>
                </c:pt>
                <c:pt idx="33354">
                  <c:v>-81.167000000000002</c:v>
                </c:pt>
                <c:pt idx="33355">
                  <c:v>-81.165000000000006</c:v>
                </c:pt>
                <c:pt idx="33356">
                  <c:v>-81.162999999999997</c:v>
                </c:pt>
                <c:pt idx="33357">
                  <c:v>-81.161000000000001</c:v>
                </c:pt>
                <c:pt idx="33358">
                  <c:v>-81.159000000000006</c:v>
                </c:pt>
                <c:pt idx="33359">
                  <c:v>-81.156999999999996</c:v>
                </c:pt>
                <c:pt idx="33360">
                  <c:v>-81.155000000000001</c:v>
                </c:pt>
                <c:pt idx="33361">
                  <c:v>-81.153000000000006</c:v>
                </c:pt>
                <c:pt idx="33362">
                  <c:v>-81.150999999999996</c:v>
                </c:pt>
                <c:pt idx="33363">
                  <c:v>-81.149000000000001</c:v>
                </c:pt>
                <c:pt idx="33364">
                  <c:v>-81.147000000000006</c:v>
                </c:pt>
                <c:pt idx="33365">
                  <c:v>-81.144999999999996</c:v>
                </c:pt>
                <c:pt idx="33366">
                  <c:v>-81.143000000000001</c:v>
                </c:pt>
                <c:pt idx="33367">
                  <c:v>-81.141000000000005</c:v>
                </c:pt>
                <c:pt idx="33368">
                  <c:v>-81.138999999999996</c:v>
                </c:pt>
                <c:pt idx="33369">
                  <c:v>-81.137</c:v>
                </c:pt>
                <c:pt idx="33370">
                  <c:v>-81.135000000000005</c:v>
                </c:pt>
                <c:pt idx="33371">
                  <c:v>-81.132999999999996</c:v>
                </c:pt>
                <c:pt idx="33372">
                  <c:v>-81.131</c:v>
                </c:pt>
                <c:pt idx="33373">
                  <c:v>-81.129000000000005</c:v>
                </c:pt>
                <c:pt idx="33374">
                  <c:v>-81.126999999999995</c:v>
                </c:pt>
                <c:pt idx="33375">
                  <c:v>-81.125</c:v>
                </c:pt>
                <c:pt idx="33376">
                  <c:v>-81.123000000000005</c:v>
                </c:pt>
                <c:pt idx="33377">
                  <c:v>-81.120999999999995</c:v>
                </c:pt>
                <c:pt idx="33378">
                  <c:v>-81.119</c:v>
                </c:pt>
                <c:pt idx="33379">
                  <c:v>-81.117000000000004</c:v>
                </c:pt>
                <c:pt idx="33380">
                  <c:v>-81.114999999999995</c:v>
                </c:pt>
                <c:pt idx="33381">
                  <c:v>-81.113</c:v>
                </c:pt>
                <c:pt idx="33382">
                  <c:v>-81.111000000000004</c:v>
                </c:pt>
                <c:pt idx="33383">
                  <c:v>-81.108999999999995</c:v>
                </c:pt>
                <c:pt idx="33384">
                  <c:v>-81.106999999999999</c:v>
                </c:pt>
                <c:pt idx="33385">
                  <c:v>-81.105000000000004</c:v>
                </c:pt>
                <c:pt idx="33386">
                  <c:v>-81.102999999999994</c:v>
                </c:pt>
                <c:pt idx="33387">
                  <c:v>-81.100999999999999</c:v>
                </c:pt>
                <c:pt idx="33388">
                  <c:v>-81.099000000000004</c:v>
                </c:pt>
                <c:pt idx="33389">
                  <c:v>-81.096999999999994</c:v>
                </c:pt>
                <c:pt idx="33390">
                  <c:v>-81.094999999999999</c:v>
                </c:pt>
                <c:pt idx="33391">
                  <c:v>-81.093000000000004</c:v>
                </c:pt>
                <c:pt idx="33392">
                  <c:v>-81.090999999999994</c:v>
                </c:pt>
                <c:pt idx="33393">
                  <c:v>-81.088999999999999</c:v>
                </c:pt>
                <c:pt idx="33394">
                  <c:v>-81.087000000000003</c:v>
                </c:pt>
                <c:pt idx="33395">
                  <c:v>-81.084999999999994</c:v>
                </c:pt>
                <c:pt idx="33396">
                  <c:v>-81.082999999999998</c:v>
                </c:pt>
                <c:pt idx="33397">
                  <c:v>-81.081000000000003</c:v>
                </c:pt>
                <c:pt idx="33398">
                  <c:v>-81.078999999999994</c:v>
                </c:pt>
                <c:pt idx="33399">
                  <c:v>-81.076999999999998</c:v>
                </c:pt>
                <c:pt idx="33400">
                  <c:v>-81.075000000000003</c:v>
                </c:pt>
                <c:pt idx="33401">
                  <c:v>-81.072999999999993</c:v>
                </c:pt>
                <c:pt idx="33402">
                  <c:v>-81.070999999999998</c:v>
                </c:pt>
                <c:pt idx="33403">
                  <c:v>-81.069000000000003</c:v>
                </c:pt>
                <c:pt idx="33404">
                  <c:v>-81.066999999999993</c:v>
                </c:pt>
                <c:pt idx="33405">
                  <c:v>-81.064999999999998</c:v>
                </c:pt>
                <c:pt idx="33406">
                  <c:v>-81.063000000000002</c:v>
                </c:pt>
                <c:pt idx="33407">
                  <c:v>-81.061000000000007</c:v>
                </c:pt>
                <c:pt idx="33408">
                  <c:v>-81.058999999999997</c:v>
                </c:pt>
                <c:pt idx="33409">
                  <c:v>-81.057000000000002</c:v>
                </c:pt>
                <c:pt idx="33410">
                  <c:v>-81.055000000000007</c:v>
                </c:pt>
                <c:pt idx="33411">
                  <c:v>-81.052999999999997</c:v>
                </c:pt>
                <c:pt idx="33412">
                  <c:v>-81.051000000000002</c:v>
                </c:pt>
                <c:pt idx="33413">
                  <c:v>-81.049000000000007</c:v>
                </c:pt>
                <c:pt idx="33414">
                  <c:v>-81.046999999999997</c:v>
                </c:pt>
                <c:pt idx="33415">
                  <c:v>-81.045000000000002</c:v>
                </c:pt>
                <c:pt idx="33416">
                  <c:v>-81.043000000000006</c:v>
                </c:pt>
                <c:pt idx="33417">
                  <c:v>-81.040999999999997</c:v>
                </c:pt>
                <c:pt idx="33418">
                  <c:v>-81.039000000000001</c:v>
                </c:pt>
                <c:pt idx="33419">
                  <c:v>-81.037000000000006</c:v>
                </c:pt>
                <c:pt idx="33420">
                  <c:v>-81.034999999999997</c:v>
                </c:pt>
                <c:pt idx="33421">
                  <c:v>-81.033000000000001</c:v>
                </c:pt>
                <c:pt idx="33422">
                  <c:v>-81.031000000000006</c:v>
                </c:pt>
                <c:pt idx="33423">
                  <c:v>-81.028999999999996</c:v>
                </c:pt>
                <c:pt idx="33424">
                  <c:v>-81.027000000000001</c:v>
                </c:pt>
                <c:pt idx="33425">
                  <c:v>-81.025000000000006</c:v>
                </c:pt>
                <c:pt idx="33426">
                  <c:v>-81.022999999999996</c:v>
                </c:pt>
                <c:pt idx="33427">
                  <c:v>-81.021000000000001</c:v>
                </c:pt>
                <c:pt idx="33428">
                  <c:v>-81.019000000000005</c:v>
                </c:pt>
                <c:pt idx="33429">
                  <c:v>-81.016999999999996</c:v>
                </c:pt>
                <c:pt idx="33430">
                  <c:v>-81.015000000000001</c:v>
                </c:pt>
                <c:pt idx="33431">
                  <c:v>-81.013000000000005</c:v>
                </c:pt>
                <c:pt idx="33432">
                  <c:v>-81.010999999999996</c:v>
                </c:pt>
                <c:pt idx="33433">
                  <c:v>-81.009</c:v>
                </c:pt>
                <c:pt idx="33434">
                  <c:v>-81.007000000000005</c:v>
                </c:pt>
                <c:pt idx="33435">
                  <c:v>-81.004999999999995</c:v>
                </c:pt>
                <c:pt idx="33436">
                  <c:v>-81.003</c:v>
                </c:pt>
                <c:pt idx="33437">
                  <c:v>-81.001000000000005</c:v>
                </c:pt>
                <c:pt idx="33438">
                  <c:v>-80.998999999999995</c:v>
                </c:pt>
                <c:pt idx="33439">
                  <c:v>-80.997</c:v>
                </c:pt>
                <c:pt idx="33440">
                  <c:v>-80.995000000000005</c:v>
                </c:pt>
                <c:pt idx="33441">
                  <c:v>-80.992999999999995</c:v>
                </c:pt>
                <c:pt idx="33442">
                  <c:v>-80.991</c:v>
                </c:pt>
                <c:pt idx="33443">
                  <c:v>-80.989000000000004</c:v>
                </c:pt>
                <c:pt idx="33444">
                  <c:v>-80.986999999999995</c:v>
                </c:pt>
                <c:pt idx="33445">
                  <c:v>-80.984999999999999</c:v>
                </c:pt>
                <c:pt idx="33446">
                  <c:v>-80.983000000000004</c:v>
                </c:pt>
                <c:pt idx="33447">
                  <c:v>-80.980999999999995</c:v>
                </c:pt>
                <c:pt idx="33448">
                  <c:v>-80.978999999999999</c:v>
                </c:pt>
                <c:pt idx="33449">
                  <c:v>-80.977000000000004</c:v>
                </c:pt>
                <c:pt idx="33450">
                  <c:v>-80.974999999999994</c:v>
                </c:pt>
                <c:pt idx="33451">
                  <c:v>-80.972999999999999</c:v>
                </c:pt>
                <c:pt idx="33452">
                  <c:v>-80.971000000000004</c:v>
                </c:pt>
                <c:pt idx="33453">
                  <c:v>-80.968999999999994</c:v>
                </c:pt>
                <c:pt idx="33454">
                  <c:v>-80.966999999999999</c:v>
                </c:pt>
                <c:pt idx="33455">
                  <c:v>-80.965000000000003</c:v>
                </c:pt>
                <c:pt idx="33456">
                  <c:v>-80.962999999999994</c:v>
                </c:pt>
                <c:pt idx="33457">
                  <c:v>-80.960999999999999</c:v>
                </c:pt>
                <c:pt idx="33458">
                  <c:v>-80.959000000000003</c:v>
                </c:pt>
                <c:pt idx="33459">
                  <c:v>-80.956999999999994</c:v>
                </c:pt>
                <c:pt idx="33460">
                  <c:v>-80.954999999999998</c:v>
                </c:pt>
                <c:pt idx="33461">
                  <c:v>-80.953000000000003</c:v>
                </c:pt>
                <c:pt idx="33462">
                  <c:v>-80.950999999999993</c:v>
                </c:pt>
                <c:pt idx="33463">
                  <c:v>-80.948999999999998</c:v>
                </c:pt>
                <c:pt idx="33464">
                  <c:v>-80.947000000000003</c:v>
                </c:pt>
                <c:pt idx="33465">
                  <c:v>-80.944999999999993</c:v>
                </c:pt>
                <c:pt idx="33466">
                  <c:v>-80.942999999999998</c:v>
                </c:pt>
                <c:pt idx="33467">
                  <c:v>-80.941000000000003</c:v>
                </c:pt>
                <c:pt idx="33468">
                  <c:v>-80.938999999999993</c:v>
                </c:pt>
                <c:pt idx="33469">
                  <c:v>-80.936999999999998</c:v>
                </c:pt>
                <c:pt idx="33470">
                  <c:v>-80.935000000000002</c:v>
                </c:pt>
                <c:pt idx="33471">
                  <c:v>-80.933000000000007</c:v>
                </c:pt>
                <c:pt idx="33472">
                  <c:v>-80.930999999999997</c:v>
                </c:pt>
                <c:pt idx="33473">
                  <c:v>-80.929000000000002</c:v>
                </c:pt>
                <c:pt idx="33474">
                  <c:v>-80.927000000000007</c:v>
                </c:pt>
                <c:pt idx="33475">
                  <c:v>-80.924999999999997</c:v>
                </c:pt>
                <c:pt idx="33476">
                  <c:v>-80.923000000000002</c:v>
                </c:pt>
                <c:pt idx="33477">
                  <c:v>-80.921000000000006</c:v>
                </c:pt>
                <c:pt idx="33478">
                  <c:v>-80.918999999999997</c:v>
                </c:pt>
                <c:pt idx="33479">
                  <c:v>-80.917000000000002</c:v>
                </c:pt>
                <c:pt idx="33480">
                  <c:v>-80.915000000000006</c:v>
                </c:pt>
                <c:pt idx="33481">
                  <c:v>-80.912999999999997</c:v>
                </c:pt>
                <c:pt idx="33482">
                  <c:v>-80.911000000000001</c:v>
                </c:pt>
                <c:pt idx="33483">
                  <c:v>-80.909000000000006</c:v>
                </c:pt>
                <c:pt idx="33484">
                  <c:v>-80.906999999999996</c:v>
                </c:pt>
                <c:pt idx="33485">
                  <c:v>-80.905000000000001</c:v>
                </c:pt>
                <c:pt idx="33486">
                  <c:v>-80.903000000000006</c:v>
                </c:pt>
                <c:pt idx="33487">
                  <c:v>-80.900999999999996</c:v>
                </c:pt>
                <c:pt idx="33488">
                  <c:v>-80.899000000000001</c:v>
                </c:pt>
                <c:pt idx="33489">
                  <c:v>-80.897000000000006</c:v>
                </c:pt>
                <c:pt idx="33490">
                  <c:v>-80.894999999999996</c:v>
                </c:pt>
                <c:pt idx="33491">
                  <c:v>-80.893000000000001</c:v>
                </c:pt>
                <c:pt idx="33492">
                  <c:v>-80.891000000000005</c:v>
                </c:pt>
                <c:pt idx="33493">
                  <c:v>-80.888999999999996</c:v>
                </c:pt>
                <c:pt idx="33494">
                  <c:v>-80.887</c:v>
                </c:pt>
                <c:pt idx="33495">
                  <c:v>-80.885000000000005</c:v>
                </c:pt>
                <c:pt idx="33496">
                  <c:v>-80.882999999999996</c:v>
                </c:pt>
                <c:pt idx="33497">
                  <c:v>-80.881</c:v>
                </c:pt>
                <c:pt idx="33498">
                  <c:v>-80.879000000000005</c:v>
                </c:pt>
                <c:pt idx="33499">
                  <c:v>-80.876999999999995</c:v>
                </c:pt>
                <c:pt idx="33500">
                  <c:v>-80.875</c:v>
                </c:pt>
                <c:pt idx="33501">
                  <c:v>-80.873000000000005</c:v>
                </c:pt>
                <c:pt idx="33502">
                  <c:v>-80.870999999999995</c:v>
                </c:pt>
                <c:pt idx="33503">
                  <c:v>-80.869</c:v>
                </c:pt>
                <c:pt idx="33504">
                  <c:v>-80.867000000000004</c:v>
                </c:pt>
                <c:pt idx="33505">
                  <c:v>-80.864999999999995</c:v>
                </c:pt>
                <c:pt idx="33506">
                  <c:v>-80.863</c:v>
                </c:pt>
                <c:pt idx="33507">
                  <c:v>-80.861000000000004</c:v>
                </c:pt>
                <c:pt idx="33508">
                  <c:v>-80.858999999999995</c:v>
                </c:pt>
                <c:pt idx="33509">
                  <c:v>-80.856999999999999</c:v>
                </c:pt>
                <c:pt idx="33510">
                  <c:v>-80.855000000000004</c:v>
                </c:pt>
                <c:pt idx="33511">
                  <c:v>-80.852999999999994</c:v>
                </c:pt>
                <c:pt idx="33512">
                  <c:v>-80.850999999999999</c:v>
                </c:pt>
                <c:pt idx="33513">
                  <c:v>-80.849000000000004</c:v>
                </c:pt>
                <c:pt idx="33514">
                  <c:v>-80.846999999999994</c:v>
                </c:pt>
                <c:pt idx="33515">
                  <c:v>-80.844999999999999</c:v>
                </c:pt>
                <c:pt idx="33516">
                  <c:v>-80.843000000000004</c:v>
                </c:pt>
                <c:pt idx="33517">
                  <c:v>-80.840999999999994</c:v>
                </c:pt>
                <c:pt idx="33518">
                  <c:v>-80.838999999999999</c:v>
                </c:pt>
                <c:pt idx="33519">
                  <c:v>-80.837000000000003</c:v>
                </c:pt>
                <c:pt idx="33520">
                  <c:v>-80.834999999999994</c:v>
                </c:pt>
                <c:pt idx="33521">
                  <c:v>-80.832999999999998</c:v>
                </c:pt>
                <c:pt idx="33522">
                  <c:v>-80.831000000000003</c:v>
                </c:pt>
                <c:pt idx="33523">
                  <c:v>-80.828999999999994</c:v>
                </c:pt>
                <c:pt idx="33524">
                  <c:v>-80.826999999999998</c:v>
                </c:pt>
                <c:pt idx="33525">
                  <c:v>-80.825000000000003</c:v>
                </c:pt>
                <c:pt idx="33526">
                  <c:v>-80.822999999999993</c:v>
                </c:pt>
                <c:pt idx="33527">
                  <c:v>-80.820999999999998</c:v>
                </c:pt>
                <c:pt idx="33528">
                  <c:v>-80.819000000000003</c:v>
                </c:pt>
                <c:pt idx="33529">
                  <c:v>-80.816999999999993</c:v>
                </c:pt>
                <c:pt idx="33530">
                  <c:v>-80.814999999999998</c:v>
                </c:pt>
                <c:pt idx="33531">
                  <c:v>-80.813000000000002</c:v>
                </c:pt>
                <c:pt idx="33532">
                  <c:v>-80.811000000000007</c:v>
                </c:pt>
                <c:pt idx="33533">
                  <c:v>-80.808999999999997</c:v>
                </c:pt>
                <c:pt idx="33534">
                  <c:v>-80.807000000000002</c:v>
                </c:pt>
                <c:pt idx="33535">
                  <c:v>-80.805000000000007</c:v>
                </c:pt>
                <c:pt idx="33536">
                  <c:v>-80.802999999999997</c:v>
                </c:pt>
                <c:pt idx="33537">
                  <c:v>-80.801000000000002</c:v>
                </c:pt>
                <c:pt idx="33538">
                  <c:v>-80.799000000000007</c:v>
                </c:pt>
                <c:pt idx="33539">
                  <c:v>-80.796999999999997</c:v>
                </c:pt>
                <c:pt idx="33540">
                  <c:v>-80.795000000000002</c:v>
                </c:pt>
                <c:pt idx="33541">
                  <c:v>-80.793000000000006</c:v>
                </c:pt>
                <c:pt idx="33542">
                  <c:v>-80.790999999999997</c:v>
                </c:pt>
                <c:pt idx="33543">
                  <c:v>-80.789000000000001</c:v>
                </c:pt>
                <c:pt idx="33544">
                  <c:v>-80.787000000000006</c:v>
                </c:pt>
                <c:pt idx="33545">
                  <c:v>-80.784999999999997</c:v>
                </c:pt>
                <c:pt idx="33546">
                  <c:v>-80.783000000000001</c:v>
                </c:pt>
                <c:pt idx="33547">
                  <c:v>-80.781000000000006</c:v>
                </c:pt>
                <c:pt idx="33548">
                  <c:v>-80.778999999999996</c:v>
                </c:pt>
                <c:pt idx="33549">
                  <c:v>-80.777000000000001</c:v>
                </c:pt>
                <c:pt idx="33550">
                  <c:v>-80.775000000000006</c:v>
                </c:pt>
                <c:pt idx="33551">
                  <c:v>-80.772999999999996</c:v>
                </c:pt>
                <c:pt idx="33552">
                  <c:v>-80.771000000000001</c:v>
                </c:pt>
                <c:pt idx="33553">
                  <c:v>-80.769000000000005</c:v>
                </c:pt>
                <c:pt idx="33554">
                  <c:v>-80.766999999999996</c:v>
                </c:pt>
                <c:pt idx="33555">
                  <c:v>-80.765000000000001</c:v>
                </c:pt>
                <c:pt idx="33556">
                  <c:v>-80.763000000000005</c:v>
                </c:pt>
                <c:pt idx="33557">
                  <c:v>-80.760999999999996</c:v>
                </c:pt>
                <c:pt idx="33558">
                  <c:v>-80.759</c:v>
                </c:pt>
                <c:pt idx="33559">
                  <c:v>-80.757000000000005</c:v>
                </c:pt>
                <c:pt idx="33560">
                  <c:v>-80.754999999999995</c:v>
                </c:pt>
                <c:pt idx="33561">
                  <c:v>-80.753</c:v>
                </c:pt>
                <c:pt idx="33562">
                  <c:v>-80.751000000000005</c:v>
                </c:pt>
                <c:pt idx="33563">
                  <c:v>-80.748999999999995</c:v>
                </c:pt>
                <c:pt idx="33564">
                  <c:v>-80.747</c:v>
                </c:pt>
                <c:pt idx="33565">
                  <c:v>-80.745000000000005</c:v>
                </c:pt>
                <c:pt idx="33566">
                  <c:v>-80.742999999999995</c:v>
                </c:pt>
                <c:pt idx="33567">
                  <c:v>-80.741</c:v>
                </c:pt>
                <c:pt idx="33568">
                  <c:v>-80.739000000000004</c:v>
                </c:pt>
                <c:pt idx="33569">
                  <c:v>-80.736999999999995</c:v>
                </c:pt>
                <c:pt idx="33570">
                  <c:v>-80.734999999999999</c:v>
                </c:pt>
                <c:pt idx="33571">
                  <c:v>-80.733000000000004</c:v>
                </c:pt>
                <c:pt idx="33572">
                  <c:v>-80.730999999999995</c:v>
                </c:pt>
                <c:pt idx="33573">
                  <c:v>-80.728999999999999</c:v>
                </c:pt>
                <c:pt idx="33574">
                  <c:v>-80.727000000000004</c:v>
                </c:pt>
                <c:pt idx="33575">
                  <c:v>-80.724999999999994</c:v>
                </c:pt>
                <c:pt idx="33576">
                  <c:v>-80.722999999999999</c:v>
                </c:pt>
                <c:pt idx="33577">
                  <c:v>-80.721000000000004</c:v>
                </c:pt>
                <c:pt idx="33578">
                  <c:v>-80.718999999999994</c:v>
                </c:pt>
                <c:pt idx="33579">
                  <c:v>-80.716999999999999</c:v>
                </c:pt>
                <c:pt idx="33580">
                  <c:v>-80.715000000000003</c:v>
                </c:pt>
                <c:pt idx="33581">
                  <c:v>-80.712999999999994</c:v>
                </c:pt>
                <c:pt idx="33582">
                  <c:v>-80.710999999999999</c:v>
                </c:pt>
                <c:pt idx="33583">
                  <c:v>-80.709000000000003</c:v>
                </c:pt>
                <c:pt idx="33584">
                  <c:v>-80.706999999999994</c:v>
                </c:pt>
                <c:pt idx="33585">
                  <c:v>-80.704999999999998</c:v>
                </c:pt>
                <c:pt idx="33586">
                  <c:v>-80.703000000000003</c:v>
                </c:pt>
                <c:pt idx="33587">
                  <c:v>-80.700999999999993</c:v>
                </c:pt>
                <c:pt idx="33588">
                  <c:v>-80.698999999999998</c:v>
                </c:pt>
                <c:pt idx="33589">
                  <c:v>-80.697000000000003</c:v>
                </c:pt>
                <c:pt idx="33590">
                  <c:v>-80.694999999999993</c:v>
                </c:pt>
                <c:pt idx="33591">
                  <c:v>-80.692999999999998</c:v>
                </c:pt>
                <c:pt idx="33592">
                  <c:v>-80.691000000000003</c:v>
                </c:pt>
                <c:pt idx="33593">
                  <c:v>-80.688999999999993</c:v>
                </c:pt>
                <c:pt idx="33594">
                  <c:v>-80.686999999999998</c:v>
                </c:pt>
                <c:pt idx="33595">
                  <c:v>-80.685000000000002</c:v>
                </c:pt>
                <c:pt idx="33596">
                  <c:v>-80.683000000000007</c:v>
                </c:pt>
                <c:pt idx="33597">
                  <c:v>-80.680999999999997</c:v>
                </c:pt>
                <c:pt idx="33598">
                  <c:v>-80.679000000000002</c:v>
                </c:pt>
                <c:pt idx="33599">
                  <c:v>-80.677000000000007</c:v>
                </c:pt>
                <c:pt idx="33600">
                  <c:v>-80.674999999999997</c:v>
                </c:pt>
                <c:pt idx="33601">
                  <c:v>-80.673000000000002</c:v>
                </c:pt>
                <c:pt idx="33602">
                  <c:v>-80.671000000000006</c:v>
                </c:pt>
                <c:pt idx="33603">
                  <c:v>-80.668999999999997</c:v>
                </c:pt>
                <c:pt idx="33604">
                  <c:v>-80.667000000000002</c:v>
                </c:pt>
                <c:pt idx="33605">
                  <c:v>-80.665000000000006</c:v>
                </c:pt>
                <c:pt idx="33606">
                  <c:v>-80.662999999999997</c:v>
                </c:pt>
                <c:pt idx="33607">
                  <c:v>-80.661000000000001</c:v>
                </c:pt>
                <c:pt idx="33608">
                  <c:v>-80.659000000000006</c:v>
                </c:pt>
                <c:pt idx="33609">
                  <c:v>-80.656999999999996</c:v>
                </c:pt>
                <c:pt idx="33610">
                  <c:v>-80.655000000000001</c:v>
                </c:pt>
                <c:pt idx="33611">
                  <c:v>-80.653000000000006</c:v>
                </c:pt>
                <c:pt idx="33612">
                  <c:v>-80.650999999999996</c:v>
                </c:pt>
                <c:pt idx="33613">
                  <c:v>-80.649000000000001</c:v>
                </c:pt>
                <c:pt idx="33614">
                  <c:v>-80.647000000000006</c:v>
                </c:pt>
                <c:pt idx="33615">
                  <c:v>-80.644999999999996</c:v>
                </c:pt>
                <c:pt idx="33616">
                  <c:v>-80.643000000000001</c:v>
                </c:pt>
                <c:pt idx="33617">
                  <c:v>-80.641000000000005</c:v>
                </c:pt>
                <c:pt idx="33618">
                  <c:v>-80.638999999999996</c:v>
                </c:pt>
                <c:pt idx="33619">
                  <c:v>-80.637</c:v>
                </c:pt>
                <c:pt idx="33620">
                  <c:v>-80.635000000000005</c:v>
                </c:pt>
                <c:pt idx="33621">
                  <c:v>-80.632999999999996</c:v>
                </c:pt>
                <c:pt idx="33622">
                  <c:v>-80.631</c:v>
                </c:pt>
                <c:pt idx="33623">
                  <c:v>-80.629000000000005</c:v>
                </c:pt>
                <c:pt idx="33624">
                  <c:v>-80.626999999999995</c:v>
                </c:pt>
                <c:pt idx="33625">
                  <c:v>-80.625</c:v>
                </c:pt>
                <c:pt idx="33626">
                  <c:v>-80.623000000000005</c:v>
                </c:pt>
                <c:pt idx="33627">
                  <c:v>-80.620999999999995</c:v>
                </c:pt>
                <c:pt idx="33628">
                  <c:v>-80.619</c:v>
                </c:pt>
                <c:pt idx="33629">
                  <c:v>-80.617000000000004</c:v>
                </c:pt>
                <c:pt idx="33630">
                  <c:v>-80.614999999999995</c:v>
                </c:pt>
                <c:pt idx="33631">
                  <c:v>-80.613</c:v>
                </c:pt>
                <c:pt idx="33632">
                  <c:v>-80.611000000000004</c:v>
                </c:pt>
                <c:pt idx="33633">
                  <c:v>-80.608999999999995</c:v>
                </c:pt>
                <c:pt idx="33634">
                  <c:v>-80.606999999999999</c:v>
                </c:pt>
                <c:pt idx="33635">
                  <c:v>-80.605000000000004</c:v>
                </c:pt>
                <c:pt idx="33636">
                  <c:v>-80.602999999999994</c:v>
                </c:pt>
                <c:pt idx="33637">
                  <c:v>-80.600999999999999</c:v>
                </c:pt>
                <c:pt idx="33638">
                  <c:v>-80.599000000000004</c:v>
                </c:pt>
                <c:pt idx="33639">
                  <c:v>-80.596999999999994</c:v>
                </c:pt>
                <c:pt idx="33640">
                  <c:v>-80.594999999999999</c:v>
                </c:pt>
                <c:pt idx="33641">
                  <c:v>-80.593000000000004</c:v>
                </c:pt>
                <c:pt idx="33642">
                  <c:v>-80.590999999999994</c:v>
                </c:pt>
                <c:pt idx="33643">
                  <c:v>-80.588999999999999</c:v>
                </c:pt>
                <c:pt idx="33644">
                  <c:v>-80.587000000000003</c:v>
                </c:pt>
                <c:pt idx="33645">
                  <c:v>-80.584999999999994</c:v>
                </c:pt>
                <c:pt idx="33646">
                  <c:v>-80.582999999999998</c:v>
                </c:pt>
                <c:pt idx="33647">
                  <c:v>-80.581000000000003</c:v>
                </c:pt>
                <c:pt idx="33648">
                  <c:v>-80.578999999999994</c:v>
                </c:pt>
                <c:pt idx="33649">
                  <c:v>-80.576999999999998</c:v>
                </c:pt>
                <c:pt idx="33650">
                  <c:v>-80.575000000000003</c:v>
                </c:pt>
                <c:pt idx="33651">
                  <c:v>-80.572999999999993</c:v>
                </c:pt>
                <c:pt idx="33652">
                  <c:v>-80.570999999999998</c:v>
                </c:pt>
                <c:pt idx="33653">
                  <c:v>-80.569000000000003</c:v>
                </c:pt>
                <c:pt idx="33654">
                  <c:v>-80.566999999999993</c:v>
                </c:pt>
                <c:pt idx="33655">
                  <c:v>-80.564999999999998</c:v>
                </c:pt>
                <c:pt idx="33656">
                  <c:v>-80.563000000000002</c:v>
                </c:pt>
                <c:pt idx="33657">
                  <c:v>-80.561000000000007</c:v>
                </c:pt>
                <c:pt idx="33658">
                  <c:v>-80.558999999999997</c:v>
                </c:pt>
                <c:pt idx="33659">
                  <c:v>-80.557000000000002</c:v>
                </c:pt>
                <c:pt idx="33660">
                  <c:v>-80.555000000000007</c:v>
                </c:pt>
                <c:pt idx="33661">
                  <c:v>-80.552999999999997</c:v>
                </c:pt>
                <c:pt idx="33662">
                  <c:v>-80.551000000000002</c:v>
                </c:pt>
                <c:pt idx="33663">
                  <c:v>-80.549000000000007</c:v>
                </c:pt>
                <c:pt idx="33664">
                  <c:v>-80.546999999999997</c:v>
                </c:pt>
                <c:pt idx="33665">
                  <c:v>-80.545000000000002</c:v>
                </c:pt>
                <c:pt idx="33666">
                  <c:v>-80.543000000000006</c:v>
                </c:pt>
                <c:pt idx="33667">
                  <c:v>-80.540999999999997</c:v>
                </c:pt>
                <c:pt idx="33668">
                  <c:v>-80.539000000000001</c:v>
                </c:pt>
                <c:pt idx="33669">
                  <c:v>-80.537000000000006</c:v>
                </c:pt>
                <c:pt idx="33670">
                  <c:v>-80.534999999999997</c:v>
                </c:pt>
                <c:pt idx="33671">
                  <c:v>-80.533000000000001</c:v>
                </c:pt>
                <c:pt idx="33672">
                  <c:v>-80.531000000000006</c:v>
                </c:pt>
                <c:pt idx="33673">
                  <c:v>-80.528999999999996</c:v>
                </c:pt>
                <c:pt idx="33674">
                  <c:v>-80.527000000000001</c:v>
                </c:pt>
                <c:pt idx="33675">
                  <c:v>-80.525000000000006</c:v>
                </c:pt>
                <c:pt idx="33676">
                  <c:v>-80.522999999999996</c:v>
                </c:pt>
                <c:pt idx="33677">
                  <c:v>-80.521000000000001</c:v>
                </c:pt>
                <c:pt idx="33678">
                  <c:v>-80.519000000000005</c:v>
                </c:pt>
                <c:pt idx="33679">
                  <c:v>-80.516999999999996</c:v>
                </c:pt>
                <c:pt idx="33680">
                  <c:v>-80.515000000000001</c:v>
                </c:pt>
                <c:pt idx="33681">
                  <c:v>-80.513000000000005</c:v>
                </c:pt>
                <c:pt idx="33682">
                  <c:v>-80.510999999999996</c:v>
                </c:pt>
                <c:pt idx="33683">
                  <c:v>-80.509</c:v>
                </c:pt>
                <c:pt idx="33684">
                  <c:v>-80.507000000000005</c:v>
                </c:pt>
                <c:pt idx="33685">
                  <c:v>-80.504999999999995</c:v>
                </c:pt>
                <c:pt idx="33686">
                  <c:v>-80.503</c:v>
                </c:pt>
                <c:pt idx="33687">
                  <c:v>-80.501000000000005</c:v>
                </c:pt>
                <c:pt idx="33688">
                  <c:v>-80.498999999999995</c:v>
                </c:pt>
                <c:pt idx="33689">
                  <c:v>-80.497</c:v>
                </c:pt>
                <c:pt idx="33690">
                  <c:v>-80.495000000000005</c:v>
                </c:pt>
                <c:pt idx="33691">
                  <c:v>-80.492999999999995</c:v>
                </c:pt>
                <c:pt idx="33692">
                  <c:v>-80.491</c:v>
                </c:pt>
                <c:pt idx="33693">
                  <c:v>-80.489000000000004</c:v>
                </c:pt>
                <c:pt idx="33694">
                  <c:v>-80.486999999999995</c:v>
                </c:pt>
                <c:pt idx="33695">
                  <c:v>-80.484999999999999</c:v>
                </c:pt>
                <c:pt idx="33696">
                  <c:v>-80.483000000000004</c:v>
                </c:pt>
                <c:pt idx="33697">
                  <c:v>-80.480999999999995</c:v>
                </c:pt>
                <c:pt idx="33698">
                  <c:v>-80.478999999999999</c:v>
                </c:pt>
                <c:pt idx="33699">
                  <c:v>-80.477000000000004</c:v>
                </c:pt>
                <c:pt idx="33700">
                  <c:v>-80.474999999999994</c:v>
                </c:pt>
                <c:pt idx="33701">
                  <c:v>-80.472999999999999</c:v>
                </c:pt>
                <c:pt idx="33702">
                  <c:v>-80.471000000000004</c:v>
                </c:pt>
                <c:pt idx="33703">
                  <c:v>-80.468999999999994</c:v>
                </c:pt>
                <c:pt idx="33704">
                  <c:v>-80.466999999999999</c:v>
                </c:pt>
                <c:pt idx="33705">
                  <c:v>-80.465000000000003</c:v>
                </c:pt>
                <c:pt idx="33706">
                  <c:v>-80.462999999999994</c:v>
                </c:pt>
                <c:pt idx="33707">
                  <c:v>-80.460999999999999</c:v>
                </c:pt>
                <c:pt idx="33708">
                  <c:v>-80.459000000000003</c:v>
                </c:pt>
                <c:pt idx="33709">
                  <c:v>-80.456999999999994</c:v>
                </c:pt>
                <c:pt idx="33710">
                  <c:v>-80.454999999999998</c:v>
                </c:pt>
                <c:pt idx="33711">
                  <c:v>-80.453000000000003</c:v>
                </c:pt>
                <c:pt idx="33712">
                  <c:v>-80.450999999999993</c:v>
                </c:pt>
                <c:pt idx="33713">
                  <c:v>-80.448999999999998</c:v>
                </c:pt>
                <c:pt idx="33714">
                  <c:v>-80.447000000000003</c:v>
                </c:pt>
                <c:pt idx="33715">
                  <c:v>-80.444999999999993</c:v>
                </c:pt>
                <c:pt idx="33716">
                  <c:v>-80.442999999999998</c:v>
                </c:pt>
                <c:pt idx="33717">
                  <c:v>-80.441000000000003</c:v>
                </c:pt>
                <c:pt idx="33718">
                  <c:v>-80.438999999999993</c:v>
                </c:pt>
                <c:pt idx="33719">
                  <c:v>-80.436999999999998</c:v>
                </c:pt>
                <c:pt idx="33720">
                  <c:v>-80.435000000000002</c:v>
                </c:pt>
                <c:pt idx="33721">
                  <c:v>-80.433000000000007</c:v>
                </c:pt>
                <c:pt idx="33722">
                  <c:v>-80.430999999999997</c:v>
                </c:pt>
                <c:pt idx="33723">
                  <c:v>-80.429000000000002</c:v>
                </c:pt>
                <c:pt idx="33724">
                  <c:v>-80.427000000000007</c:v>
                </c:pt>
                <c:pt idx="33725">
                  <c:v>-80.424999999999997</c:v>
                </c:pt>
                <c:pt idx="33726">
                  <c:v>-80.423000000000002</c:v>
                </c:pt>
                <c:pt idx="33727">
                  <c:v>-80.421000000000006</c:v>
                </c:pt>
                <c:pt idx="33728">
                  <c:v>-80.418999999999997</c:v>
                </c:pt>
                <c:pt idx="33729">
                  <c:v>-80.417000000000002</c:v>
                </c:pt>
                <c:pt idx="33730">
                  <c:v>-80.415000000000006</c:v>
                </c:pt>
                <c:pt idx="33731">
                  <c:v>-80.412999999999997</c:v>
                </c:pt>
                <c:pt idx="33732">
                  <c:v>-80.411000000000001</c:v>
                </c:pt>
                <c:pt idx="33733">
                  <c:v>-80.409000000000006</c:v>
                </c:pt>
                <c:pt idx="33734">
                  <c:v>-80.406999999999996</c:v>
                </c:pt>
                <c:pt idx="33735">
                  <c:v>-80.405000000000001</c:v>
                </c:pt>
                <c:pt idx="33736">
                  <c:v>-80.403000000000006</c:v>
                </c:pt>
                <c:pt idx="33737">
                  <c:v>-80.400999999999996</c:v>
                </c:pt>
                <c:pt idx="33738">
                  <c:v>-80.399000000000001</c:v>
                </c:pt>
                <c:pt idx="33739">
                  <c:v>-80.397000000000006</c:v>
                </c:pt>
                <c:pt idx="33740">
                  <c:v>-80.394999999999996</c:v>
                </c:pt>
                <c:pt idx="33741">
                  <c:v>-80.393000000000001</c:v>
                </c:pt>
                <c:pt idx="33742">
                  <c:v>-80.391000000000005</c:v>
                </c:pt>
                <c:pt idx="33743">
                  <c:v>-80.388999999999996</c:v>
                </c:pt>
                <c:pt idx="33744">
                  <c:v>-80.387</c:v>
                </c:pt>
                <c:pt idx="33745">
                  <c:v>-80.385000000000005</c:v>
                </c:pt>
                <c:pt idx="33746">
                  <c:v>-80.382999999999996</c:v>
                </c:pt>
                <c:pt idx="33747">
                  <c:v>-80.381</c:v>
                </c:pt>
                <c:pt idx="33748">
                  <c:v>-80.379000000000005</c:v>
                </c:pt>
                <c:pt idx="33749">
                  <c:v>-80.376999999999995</c:v>
                </c:pt>
                <c:pt idx="33750">
                  <c:v>-80.375</c:v>
                </c:pt>
                <c:pt idx="33751">
                  <c:v>-80.373000000000005</c:v>
                </c:pt>
                <c:pt idx="33752">
                  <c:v>-80.370999999999995</c:v>
                </c:pt>
                <c:pt idx="33753">
                  <c:v>-80.369</c:v>
                </c:pt>
                <c:pt idx="33754">
                  <c:v>-80.367000000000004</c:v>
                </c:pt>
                <c:pt idx="33755">
                  <c:v>-80.364999999999995</c:v>
                </c:pt>
                <c:pt idx="33756">
                  <c:v>-80.363</c:v>
                </c:pt>
                <c:pt idx="33757">
                  <c:v>-80.361000000000004</c:v>
                </c:pt>
                <c:pt idx="33758">
                  <c:v>-80.358999999999995</c:v>
                </c:pt>
                <c:pt idx="33759">
                  <c:v>-80.356999999999999</c:v>
                </c:pt>
                <c:pt idx="33760">
                  <c:v>-80.355000000000004</c:v>
                </c:pt>
                <c:pt idx="33761">
                  <c:v>-80.352999999999994</c:v>
                </c:pt>
                <c:pt idx="33762">
                  <c:v>-80.350999999999999</c:v>
                </c:pt>
                <c:pt idx="33763">
                  <c:v>-80.349000000000004</c:v>
                </c:pt>
                <c:pt idx="33764">
                  <c:v>-80.346999999999994</c:v>
                </c:pt>
                <c:pt idx="33765">
                  <c:v>-80.344999999999999</c:v>
                </c:pt>
                <c:pt idx="33766">
                  <c:v>-80.343000000000004</c:v>
                </c:pt>
                <c:pt idx="33767">
                  <c:v>-80.340999999999994</c:v>
                </c:pt>
                <c:pt idx="33768">
                  <c:v>-80.338999999999999</c:v>
                </c:pt>
                <c:pt idx="33769">
                  <c:v>-80.337000000000003</c:v>
                </c:pt>
                <c:pt idx="33770">
                  <c:v>-80.334999999999994</c:v>
                </c:pt>
                <c:pt idx="33771">
                  <c:v>-80.332999999999998</c:v>
                </c:pt>
                <c:pt idx="33772">
                  <c:v>-80.331000000000003</c:v>
                </c:pt>
                <c:pt idx="33773">
                  <c:v>-80.328999999999994</c:v>
                </c:pt>
                <c:pt idx="33774">
                  <c:v>-80.326999999999998</c:v>
                </c:pt>
                <c:pt idx="33775">
                  <c:v>-80.325000000000003</c:v>
                </c:pt>
                <c:pt idx="33776">
                  <c:v>-80.322999999999993</c:v>
                </c:pt>
                <c:pt idx="33777">
                  <c:v>-80.320999999999998</c:v>
                </c:pt>
                <c:pt idx="33778">
                  <c:v>-80.319000000000003</c:v>
                </c:pt>
                <c:pt idx="33779">
                  <c:v>-80.316999999999993</c:v>
                </c:pt>
                <c:pt idx="33780">
                  <c:v>-80.314999999999998</c:v>
                </c:pt>
                <c:pt idx="33781">
                  <c:v>-80.313000000000002</c:v>
                </c:pt>
                <c:pt idx="33782">
                  <c:v>-80.311000000000007</c:v>
                </c:pt>
                <c:pt idx="33783">
                  <c:v>-80.308999999999997</c:v>
                </c:pt>
                <c:pt idx="33784">
                  <c:v>-80.307000000000002</c:v>
                </c:pt>
                <c:pt idx="33785">
                  <c:v>-80.305000000000007</c:v>
                </c:pt>
                <c:pt idx="33786">
                  <c:v>-80.302999999999997</c:v>
                </c:pt>
                <c:pt idx="33787">
                  <c:v>-80.301000000000002</c:v>
                </c:pt>
                <c:pt idx="33788">
                  <c:v>-80.299000000000007</c:v>
                </c:pt>
                <c:pt idx="33789">
                  <c:v>-80.296999999999997</c:v>
                </c:pt>
                <c:pt idx="33790">
                  <c:v>-80.295000000000002</c:v>
                </c:pt>
                <c:pt idx="33791">
                  <c:v>-80.293000000000006</c:v>
                </c:pt>
                <c:pt idx="33792">
                  <c:v>-80.290999999999997</c:v>
                </c:pt>
                <c:pt idx="33793">
                  <c:v>-80.289000000000001</c:v>
                </c:pt>
                <c:pt idx="33794">
                  <c:v>-80.287000000000006</c:v>
                </c:pt>
                <c:pt idx="33795">
                  <c:v>-80.284999999999997</c:v>
                </c:pt>
                <c:pt idx="33796">
                  <c:v>-80.283000000000001</c:v>
                </c:pt>
                <c:pt idx="33797">
                  <c:v>-80.281000000000006</c:v>
                </c:pt>
                <c:pt idx="33798">
                  <c:v>-80.278999999999996</c:v>
                </c:pt>
                <c:pt idx="33799">
                  <c:v>-80.277000000000001</c:v>
                </c:pt>
                <c:pt idx="33800">
                  <c:v>-80.275000000000006</c:v>
                </c:pt>
                <c:pt idx="33801">
                  <c:v>-80.272999999999996</c:v>
                </c:pt>
                <c:pt idx="33802">
                  <c:v>-80.271000000000001</c:v>
                </c:pt>
                <c:pt idx="33803">
                  <c:v>-80.269000000000005</c:v>
                </c:pt>
                <c:pt idx="33804">
                  <c:v>-80.266999999999996</c:v>
                </c:pt>
                <c:pt idx="33805">
                  <c:v>-80.265000000000001</c:v>
                </c:pt>
                <c:pt idx="33806">
                  <c:v>-80.263000000000005</c:v>
                </c:pt>
                <c:pt idx="33807">
                  <c:v>-80.260999999999996</c:v>
                </c:pt>
                <c:pt idx="33808">
                  <c:v>-80.259</c:v>
                </c:pt>
                <c:pt idx="33809">
                  <c:v>-80.257000000000005</c:v>
                </c:pt>
                <c:pt idx="33810">
                  <c:v>-80.254999999999995</c:v>
                </c:pt>
                <c:pt idx="33811">
                  <c:v>-80.253</c:v>
                </c:pt>
                <c:pt idx="33812">
                  <c:v>-80.251000000000005</c:v>
                </c:pt>
                <c:pt idx="33813">
                  <c:v>-80.248999999999995</c:v>
                </c:pt>
                <c:pt idx="33814">
                  <c:v>-80.247</c:v>
                </c:pt>
                <c:pt idx="33815">
                  <c:v>-80.245000000000005</c:v>
                </c:pt>
                <c:pt idx="33816">
                  <c:v>-80.242999999999995</c:v>
                </c:pt>
                <c:pt idx="33817">
                  <c:v>-80.241</c:v>
                </c:pt>
                <c:pt idx="33818">
                  <c:v>-80.239000000000004</c:v>
                </c:pt>
                <c:pt idx="33819">
                  <c:v>-80.236999999999995</c:v>
                </c:pt>
                <c:pt idx="33820">
                  <c:v>-80.234999999999999</c:v>
                </c:pt>
                <c:pt idx="33821">
                  <c:v>-80.233000000000004</c:v>
                </c:pt>
                <c:pt idx="33822">
                  <c:v>-80.230999999999995</c:v>
                </c:pt>
                <c:pt idx="33823">
                  <c:v>-80.228999999999999</c:v>
                </c:pt>
                <c:pt idx="33824">
                  <c:v>-80.227000000000004</c:v>
                </c:pt>
                <c:pt idx="33825">
                  <c:v>-80.224999999999994</c:v>
                </c:pt>
                <c:pt idx="33826">
                  <c:v>-80.222999999999999</c:v>
                </c:pt>
                <c:pt idx="33827">
                  <c:v>-80.221000000000004</c:v>
                </c:pt>
                <c:pt idx="33828">
                  <c:v>-80.218999999999994</c:v>
                </c:pt>
                <c:pt idx="33829">
                  <c:v>-80.216999999999999</c:v>
                </c:pt>
                <c:pt idx="33830">
                  <c:v>-80.215000000000003</c:v>
                </c:pt>
                <c:pt idx="33831">
                  <c:v>-80.212999999999994</c:v>
                </c:pt>
                <c:pt idx="33832">
                  <c:v>-80.210999999999999</c:v>
                </c:pt>
                <c:pt idx="33833">
                  <c:v>-80.209000000000003</c:v>
                </c:pt>
                <c:pt idx="33834">
                  <c:v>-80.206999999999994</c:v>
                </c:pt>
                <c:pt idx="33835">
                  <c:v>-80.204999999999998</c:v>
                </c:pt>
                <c:pt idx="33836">
                  <c:v>-80.203000000000003</c:v>
                </c:pt>
                <c:pt idx="33837">
                  <c:v>-80.200999999999993</c:v>
                </c:pt>
                <c:pt idx="33838">
                  <c:v>-80.198999999999998</c:v>
                </c:pt>
                <c:pt idx="33839">
                  <c:v>-80.197000000000003</c:v>
                </c:pt>
                <c:pt idx="33840">
                  <c:v>-80.194999999999993</c:v>
                </c:pt>
                <c:pt idx="33841">
                  <c:v>-80.192999999999998</c:v>
                </c:pt>
                <c:pt idx="33842">
                  <c:v>-80.191000000000003</c:v>
                </c:pt>
                <c:pt idx="33843">
                  <c:v>-80.188999999999993</c:v>
                </c:pt>
                <c:pt idx="33844">
                  <c:v>-80.186999999999998</c:v>
                </c:pt>
                <c:pt idx="33845">
                  <c:v>-80.185000000000002</c:v>
                </c:pt>
                <c:pt idx="33846">
                  <c:v>-80.183000000000007</c:v>
                </c:pt>
                <c:pt idx="33847">
                  <c:v>-80.180999999999997</c:v>
                </c:pt>
                <c:pt idx="33848">
                  <c:v>-80.179000000000002</c:v>
                </c:pt>
                <c:pt idx="33849">
                  <c:v>-80.177000000000007</c:v>
                </c:pt>
                <c:pt idx="33850">
                  <c:v>-80.174999999999997</c:v>
                </c:pt>
                <c:pt idx="33851">
                  <c:v>-80.173000000000002</c:v>
                </c:pt>
                <c:pt idx="33852">
                  <c:v>-80.171000000000006</c:v>
                </c:pt>
                <c:pt idx="33853">
                  <c:v>-80.168999999999997</c:v>
                </c:pt>
                <c:pt idx="33854">
                  <c:v>-80.167000000000002</c:v>
                </c:pt>
                <c:pt idx="33855">
                  <c:v>-80.165000000000006</c:v>
                </c:pt>
                <c:pt idx="33856">
                  <c:v>-80.162999999999997</c:v>
                </c:pt>
                <c:pt idx="33857">
                  <c:v>-80.161000000000001</c:v>
                </c:pt>
                <c:pt idx="33858">
                  <c:v>-80.159000000000006</c:v>
                </c:pt>
                <c:pt idx="33859">
                  <c:v>-80.156999999999996</c:v>
                </c:pt>
                <c:pt idx="33860">
                  <c:v>-80.155000000000001</c:v>
                </c:pt>
                <c:pt idx="33861">
                  <c:v>-80.153000000000006</c:v>
                </c:pt>
                <c:pt idx="33862">
                  <c:v>-80.150999999999996</c:v>
                </c:pt>
                <c:pt idx="33863">
                  <c:v>-80.149000000000001</c:v>
                </c:pt>
                <c:pt idx="33864">
                  <c:v>-80.147000000000006</c:v>
                </c:pt>
                <c:pt idx="33865">
                  <c:v>-80.144999999999996</c:v>
                </c:pt>
                <c:pt idx="33866">
                  <c:v>-80.143000000000001</c:v>
                </c:pt>
                <c:pt idx="33867">
                  <c:v>-80.141000000000005</c:v>
                </c:pt>
                <c:pt idx="33868">
                  <c:v>-80.138999999999996</c:v>
                </c:pt>
                <c:pt idx="33869">
                  <c:v>-80.137</c:v>
                </c:pt>
                <c:pt idx="33870">
                  <c:v>-80.135000000000005</c:v>
                </c:pt>
                <c:pt idx="33871">
                  <c:v>-80.132999999999996</c:v>
                </c:pt>
                <c:pt idx="33872">
                  <c:v>-80.131</c:v>
                </c:pt>
                <c:pt idx="33873">
                  <c:v>-80.129000000000005</c:v>
                </c:pt>
                <c:pt idx="33874">
                  <c:v>-80.126999999999995</c:v>
                </c:pt>
                <c:pt idx="33875">
                  <c:v>-80.125</c:v>
                </c:pt>
                <c:pt idx="33876">
                  <c:v>-80.123000000000005</c:v>
                </c:pt>
                <c:pt idx="33877">
                  <c:v>-80.120999999999995</c:v>
                </c:pt>
                <c:pt idx="33878">
                  <c:v>-80.119</c:v>
                </c:pt>
                <c:pt idx="33879">
                  <c:v>-80.117000000000004</c:v>
                </c:pt>
                <c:pt idx="33880">
                  <c:v>-80.114999999999995</c:v>
                </c:pt>
                <c:pt idx="33881">
                  <c:v>-80.113</c:v>
                </c:pt>
                <c:pt idx="33882">
                  <c:v>-80.111000000000004</c:v>
                </c:pt>
                <c:pt idx="33883">
                  <c:v>-80.108999999999995</c:v>
                </c:pt>
                <c:pt idx="33884">
                  <c:v>-80.106999999999999</c:v>
                </c:pt>
                <c:pt idx="33885">
                  <c:v>-80.105000000000004</c:v>
                </c:pt>
                <c:pt idx="33886">
                  <c:v>-80.102999999999994</c:v>
                </c:pt>
                <c:pt idx="33887">
                  <c:v>-80.100999999999999</c:v>
                </c:pt>
                <c:pt idx="33888">
                  <c:v>-80.099000000000004</c:v>
                </c:pt>
                <c:pt idx="33889">
                  <c:v>-80.096999999999994</c:v>
                </c:pt>
                <c:pt idx="33890">
                  <c:v>-80.094999999999999</c:v>
                </c:pt>
                <c:pt idx="33891">
                  <c:v>-80.093000000000004</c:v>
                </c:pt>
                <c:pt idx="33892">
                  <c:v>-80.090999999999994</c:v>
                </c:pt>
                <c:pt idx="33893">
                  <c:v>-80.088999999999999</c:v>
                </c:pt>
                <c:pt idx="33894">
                  <c:v>-80.087000000000003</c:v>
                </c:pt>
                <c:pt idx="33895">
                  <c:v>-80.084999999999994</c:v>
                </c:pt>
                <c:pt idx="33896">
                  <c:v>-80.082999999999998</c:v>
                </c:pt>
                <c:pt idx="33897">
                  <c:v>-80.081000000000003</c:v>
                </c:pt>
                <c:pt idx="33898">
                  <c:v>-80.078999999999994</c:v>
                </c:pt>
                <c:pt idx="33899">
                  <c:v>-80.076999999999998</c:v>
                </c:pt>
                <c:pt idx="33900">
                  <c:v>-80.075000000000003</c:v>
                </c:pt>
                <c:pt idx="33901">
                  <c:v>-80.072999999999993</c:v>
                </c:pt>
                <c:pt idx="33902">
                  <c:v>-80.070999999999998</c:v>
                </c:pt>
                <c:pt idx="33903">
                  <c:v>-80.069000000000003</c:v>
                </c:pt>
                <c:pt idx="33904">
                  <c:v>-80.066999999999993</c:v>
                </c:pt>
                <c:pt idx="33905">
                  <c:v>-80.064999999999998</c:v>
                </c:pt>
                <c:pt idx="33906">
                  <c:v>-80.063000000000002</c:v>
                </c:pt>
                <c:pt idx="33907">
                  <c:v>-80.061000000000007</c:v>
                </c:pt>
                <c:pt idx="33908">
                  <c:v>-80.058999999999997</c:v>
                </c:pt>
                <c:pt idx="33909">
                  <c:v>-80.057000000000002</c:v>
                </c:pt>
                <c:pt idx="33910">
                  <c:v>-80.055000000000007</c:v>
                </c:pt>
                <c:pt idx="33911">
                  <c:v>-80.052999999999997</c:v>
                </c:pt>
                <c:pt idx="33912">
                  <c:v>-80.051000000000002</c:v>
                </c:pt>
                <c:pt idx="33913">
                  <c:v>-80.049000000000007</c:v>
                </c:pt>
                <c:pt idx="33914">
                  <c:v>-80.046999999999997</c:v>
                </c:pt>
                <c:pt idx="33915">
                  <c:v>-80.045000000000002</c:v>
                </c:pt>
                <c:pt idx="33916">
                  <c:v>-80.043000000000006</c:v>
                </c:pt>
                <c:pt idx="33917">
                  <c:v>-80.040999999999997</c:v>
                </c:pt>
                <c:pt idx="33918">
                  <c:v>-80.039000000000001</c:v>
                </c:pt>
                <c:pt idx="33919">
                  <c:v>-80.037000000000006</c:v>
                </c:pt>
                <c:pt idx="33920">
                  <c:v>-80.034999999999997</c:v>
                </c:pt>
                <c:pt idx="33921">
                  <c:v>-80.033000000000001</c:v>
                </c:pt>
                <c:pt idx="33922">
                  <c:v>-80.031000000000006</c:v>
                </c:pt>
                <c:pt idx="33923">
                  <c:v>-80.028999999999996</c:v>
                </c:pt>
                <c:pt idx="33924">
                  <c:v>-80.027000000000001</c:v>
                </c:pt>
                <c:pt idx="33925">
                  <c:v>-80.025000000000006</c:v>
                </c:pt>
                <c:pt idx="33926">
                  <c:v>-80.022999999999996</c:v>
                </c:pt>
                <c:pt idx="33927">
                  <c:v>-80.021000000000001</c:v>
                </c:pt>
                <c:pt idx="33928">
                  <c:v>-80.019000000000005</c:v>
                </c:pt>
                <c:pt idx="33929">
                  <c:v>-80.016999999999996</c:v>
                </c:pt>
                <c:pt idx="33930">
                  <c:v>-80.015000000000001</c:v>
                </c:pt>
                <c:pt idx="33931">
                  <c:v>-80.013000000000005</c:v>
                </c:pt>
                <c:pt idx="33932">
                  <c:v>-80.010999999999996</c:v>
                </c:pt>
                <c:pt idx="33933">
                  <c:v>-80.009</c:v>
                </c:pt>
                <c:pt idx="33934">
                  <c:v>-80.007000000000005</c:v>
                </c:pt>
                <c:pt idx="33935">
                  <c:v>-80.004999999999995</c:v>
                </c:pt>
                <c:pt idx="33936">
                  <c:v>-80.003</c:v>
                </c:pt>
                <c:pt idx="33937">
                  <c:v>-80.001000000000005</c:v>
                </c:pt>
                <c:pt idx="33938">
                  <c:v>-79.998999999999995</c:v>
                </c:pt>
                <c:pt idx="33939">
                  <c:v>-79.997</c:v>
                </c:pt>
                <c:pt idx="33940">
                  <c:v>-79.995000000000005</c:v>
                </c:pt>
                <c:pt idx="33941">
                  <c:v>-79.992999999999995</c:v>
                </c:pt>
                <c:pt idx="33942">
                  <c:v>-79.991</c:v>
                </c:pt>
                <c:pt idx="33943">
                  <c:v>-79.989000000000004</c:v>
                </c:pt>
                <c:pt idx="33944">
                  <c:v>-79.986999999999995</c:v>
                </c:pt>
                <c:pt idx="33945">
                  <c:v>-79.984999999999999</c:v>
                </c:pt>
                <c:pt idx="33946">
                  <c:v>-79.983000000000004</c:v>
                </c:pt>
                <c:pt idx="33947">
                  <c:v>-79.980999999999995</c:v>
                </c:pt>
                <c:pt idx="33948">
                  <c:v>-79.978999999999999</c:v>
                </c:pt>
                <c:pt idx="33949">
                  <c:v>-79.977000000000004</c:v>
                </c:pt>
                <c:pt idx="33950">
                  <c:v>-79.974999999999994</c:v>
                </c:pt>
                <c:pt idx="33951">
                  <c:v>-79.972999999999999</c:v>
                </c:pt>
                <c:pt idx="33952">
                  <c:v>-79.971000000000004</c:v>
                </c:pt>
                <c:pt idx="33953">
                  <c:v>-79.968999999999994</c:v>
                </c:pt>
                <c:pt idx="33954">
                  <c:v>-79.966999999999999</c:v>
                </c:pt>
                <c:pt idx="33955">
                  <c:v>-79.965000000000003</c:v>
                </c:pt>
                <c:pt idx="33956">
                  <c:v>-79.962999999999994</c:v>
                </c:pt>
                <c:pt idx="33957">
                  <c:v>-79.960999999999999</c:v>
                </c:pt>
                <c:pt idx="33958">
                  <c:v>-79.959000000000003</c:v>
                </c:pt>
                <c:pt idx="33959">
                  <c:v>-79.956999999999994</c:v>
                </c:pt>
                <c:pt idx="33960">
                  <c:v>-79.954999999999998</c:v>
                </c:pt>
                <c:pt idx="33961">
                  <c:v>-79.953000000000003</c:v>
                </c:pt>
                <c:pt idx="33962">
                  <c:v>-79.950999999999993</c:v>
                </c:pt>
                <c:pt idx="33963">
                  <c:v>-79.948999999999998</c:v>
                </c:pt>
                <c:pt idx="33964">
                  <c:v>-79.947000000000003</c:v>
                </c:pt>
                <c:pt idx="33965">
                  <c:v>-79.944999999999993</c:v>
                </c:pt>
                <c:pt idx="33966">
                  <c:v>-79.942999999999998</c:v>
                </c:pt>
                <c:pt idx="33967">
                  <c:v>-79.941000000000003</c:v>
                </c:pt>
                <c:pt idx="33968">
                  <c:v>-79.938999999999993</c:v>
                </c:pt>
                <c:pt idx="33969">
                  <c:v>-79.936999999999998</c:v>
                </c:pt>
                <c:pt idx="33970">
                  <c:v>-79.935000000000002</c:v>
                </c:pt>
                <c:pt idx="33971">
                  <c:v>-79.933000000000007</c:v>
                </c:pt>
                <c:pt idx="33972">
                  <c:v>-79.930999999999997</c:v>
                </c:pt>
                <c:pt idx="33973">
                  <c:v>-79.929000000000002</c:v>
                </c:pt>
                <c:pt idx="33974">
                  <c:v>-79.927000000000007</c:v>
                </c:pt>
                <c:pt idx="33975">
                  <c:v>-79.924999999999997</c:v>
                </c:pt>
                <c:pt idx="33976">
                  <c:v>-79.923000000000002</c:v>
                </c:pt>
                <c:pt idx="33977">
                  <c:v>-79.921000000000006</c:v>
                </c:pt>
                <c:pt idx="33978">
                  <c:v>-79.918999999999997</c:v>
                </c:pt>
                <c:pt idx="33979">
                  <c:v>-79.917000000000002</c:v>
                </c:pt>
                <c:pt idx="33980">
                  <c:v>-79.915000000000006</c:v>
                </c:pt>
                <c:pt idx="33981">
                  <c:v>-79.912999999999997</c:v>
                </c:pt>
                <c:pt idx="33982">
                  <c:v>-79.911000000000001</c:v>
                </c:pt>
                <c:pt idx="33983">
                  <c:v>-79.909000000000006</c:v>
                </c:pt>
                <c:pt idx="33984">
                  <c:v>-79.906999999999996</c:v>
                </c:pt>
                <c:pt idx="33985">
                  <c:v>-79.905000000000001</c:v>
                </c:pt>
                <c:pt idx="33986">
                  <c:v>-79.903000000000006</c:v>
                </c:pt>
                <c:pt idx="33987">
                  <c:v>-79.900999999999996</c:v>
                </c:pt>
                <c:pt idx="33988">
                  <c:v>-79.899000000000001</c:v>
                </c:pt>
                <c:pt idx="33989">
                  <c:v>-79.897000000000006</c:v>
                </c:pt>
                <c:pt idx="33990">
                  <c:v>-79.894999999999996</c:v>
                </c:pt>
                <c:pt idx="33991">
                  <c:v>-79.893000000000001</c:v>
                </c:pt>
                <c:pt idx="33992">
                  <c:v>-79.891000000000005</c:v>
                </c:pt>
                <c:pt idx="33993">
                  <c:v>-79.888999999999996</c:v>
                </c:pt>
                <c:pt idx="33994">
                  <c:v>-79.887</c:v>
                </c:pt>
                <c:pt idx="33995">
                  <c:v>-79.885000000000005</c:v>
                </c:pt>
                <c:pt idx="33996">
                  <c:v>-79.882999999999996</c:v>
                </c:pt>
                <c:pt idx="33997">
                  <c:v>-79.881</c:v>
                </c:pt>
                <c:pt idx="33998">
                  <c:v>-79.879000000000005</c:v>
                </c:pt>
                <c:pt idx="33999">
                  <c:v>-79.876999999999995</c:v>
                </c:pt>
                <c:pt idx="34000">
                  <c:v>-79.875</c:v>
                </c:pt>
                <c:pt idx="34001">
                  <c:v>-79.873000000000005</c:v>
                </c:pt>
                <c:pt idx="34002">
                  <c:v>-79.870999999999995</c:v>
                </c:pt>
                <c:pt idx="34003">
                  <c:v>-79.869</c:v>
                </c:pt>
                <c:pt idx="34004">
                  <c:v>-79.867000000000004</c:v>
                </c:pt>
                <c:pt idx="34005">
                  <c:v>-79.864999999999995</c:v>
                </c:pt>
                <c:pt idx="34006">
                  <c:v>-79.863</c:v>
                </c:pt>
                <c:pt idx="34007">
                  <c:v>-79.861000000000004</c:v>
                </c:pt>
                <c:pt idx="34008">
                  <c:v>-79.858999999999995</c:v>
                </c:pt>
                <c:pt idx="34009">
                  <c:v>-79.856999999999999</c:v>
                </c:pt>
                <c:pt idx="34010">
                  <c:v>-79.855000000000004</c:v>
                </c:pt>
                <c:pt idx="34011">
                  <c:v>-79.852999999999994</c:v>
                </c:pt>
                <c:pt idx="34012">
                  <c:v>-79.850999999999999</c:v>
                </c:pt>
                <c:pt idx="34013">
                  <c:v>-79.849000000000004</c:v>
                </c:pt>
                <c:pt idx="34014">
                  <c:v>-79.846999999999994</c:v>
                </c:pt>
                <c:pt idx="34015">
                  <c:v>-79.844999999999999</c:v>
                </c:pt>
                <c:pt idx="34016">
                  <c:v>-79.843000000000004</c:v>
                </c:pt>
                <c:pt idx="34017">
                  <c:v>-79.840999999999994</c:v>
                </c:pt>
                <c:pt idx="34018">
                  <c:v>-79.838999999999999</c:v>
                </c:pt>
                <c:pt idx="34019">
                  <c:v>-79.837000000000003</c:v>
                </c:pt>
                <c:pt idx="34020">
                  <c:v>-79.834999999999994</c:v>
                </c:pt>
                <c:pt idx="34021">
                  <c:v>-79.832999999999998</c:v>
                </c:pt>
                <c:pt idx="34022">
                  <c:v>-79.831000000000003</c:v>
                </c:pt>
                <c:pt idx="34023">
                  <c:v>-79.828999999999994</c:v>
                </c:pt>
                <c:pt idx="34024">
                  <c:v>-79.826999999999998</c:v>
                </c:pt>
                <c:pt idx="34025">
                  <c:v>-79.825000000000003</c:v>
                </c:pt>
                <c:pt idx="34026">
                  <c:v>-79.822999999999993</c:v>
                </c:pt>
                <c:pt idx="34027">
                  <c:v>-79.820999999999998</c:v>
                </c:pt>
                <c:pt idx="34028">
                  <c:v>-79.819000000000003</c:v>
                </c:pt>
                <c:pt idx="34029">
                  <c:v>-79.816999999999993</c:v>
                </c:pt>
                <c:pt idx="34030">
                  <c:v>-79.814999999999998</c:v>
                </c:pt>
                <c:pt idx="34031">
                  <c:v>-79.813000000000002</c:v>
                </c:pt>
                <c:pt idx="34032">
                  <c:v>-79.811000000000007</c:v>
                </c:pt>
                <c:pt idx="34033">
                  <c:v>-79.808999999999997</c:v>
                </c:pt>
                <c:pt idx="34034">
                  <c:v>-79.807000000000002</c:v>
                </c:pt>
                <c:pt idx="34035">
                  <c:v>-79.805000000000007</c:v>
                </c:pt>
                <c:pt idx="34036">
                  <c:v>-79.802999999999997</c:v>
                </c:pt>
                <c:pt idx="34037">
                  <c:v>-79.801000000000002</c:v>
                </c:pt>
                <c:pt idx="34038">
                  <c:v>-79.799000000000007</c:v>
                </c:pt>
                <c:pt idx="34039">
                  <c:v>-79.796999999999997</c:v>
                </c:pt>
                <c:pt idx="34040">
                  <c:v>-79.795000000000002</c:v>
                </c:pt>
                <c:pt idx="34041">
                  <c:v>-79.793000000000006</c:v>
                </c:pt>
                <c:pt idx="34042">
                  <c:v>-79.790999999999997</c:v>
                </c:pt>
                <c:pt idx="34043">
                  <c:v>-79.789000000000001</c:v>
                </c:pt>
                <c:pt idx="34044">
                  <c:v>-79.787000000000006</c:v>
                </c:pt>
                <c:pt idx="34045">
                  <c:v>-79.784999999999997</c:v>
                </c:pt>
                <c:pt idx="34046">
                  <c:v>-79.783000000000001</c:v>
                </c:pt>
                <c:pt idx="34047">
                  <c:v>-79.781000000000006</c:v>
                </c:pt>
                <c:pt idx="34048">
                  <c:v>-79.778999999999996</c:v>
                </c:pt>
                <c:pt idx="34049">
                  <c:v>-79.777000000000001</c:v>
                </c:pt>
                <c:pt idx="34050">
                  <c:v>-79.775000000000006</c:v>
                </c:pt>
                <c:pt idx="34051">
                  <c:v>-79.772999999999996</c:v>
                </c:pt>
                <c:pt idx="34052">
                  <c:v>-79.771000000000001</c:v>
                </c:pt>
                <c:pt idx="34053">
                  <c:v>-79.769000000000005</c:v>
                </c:pt>
                <c:pt idx="34054">
                  <c:v>-79.766999999999996</c:v>
                </c:pt>
                <c:pt idx="34055">
                  <c:v>-79.765000000000001</c:v>
                </c:pt>
                <c:pt idx="34056">
                  <c:v>-79.763000000000005</c:v>
                </c:pt>
                <c:pt idx="34057">
                  <c:v>-79.760999999999996</c:v>
                </c:pt>
                <c:pt idx="34058">
                  <c:v>-79.759</c:v>
                </c:pt>
                <c:pt idx="34059">
                  <c:v>-79.757000000000005</c:v>
                </c:pt>
                <c:pt idx="34060">
                  <c:v>-79.754999999999995</c:v>
                </c:pt>
                <c:pt idx="34061">
                  <c:v>-79.753</c:v>
                </c:pt>
                <c:pt idx="34062">
                  <c:v>-79.751000000000005</c:v>
                </c:pt>
                <c:pt idx="34063">
                  <c:v>-79.748999999999995</c:v>
                </c:pt>
                <c:pt idx="34064">
                  <c:v>-79.747</c:v>
                </c:pt>
                <c:pt idx="34065">
                  <c:v>-79.745000000000005</c:v>
                </c:pt>
                <c:pt idx="34066">
                  <c:v>-79.742999999999995</c:v>
                </c:pt>
                <c:pt idx="34067">
                  <c:v>-79.741</c:v>
                </c:pt>
                <c:pt idx="34068">
                  <c:v>-79.739000000000004</c:v>
                </c:pt>
                <c:pt idx="34069">
                  <c:v>-79.736999999999995</c:v>
                </c:pt>
                <c:pt idx="34070">
                  <c:v>-79.734999999999999</c:v>
                </c:pt>
                <c:pt idx="34071">
                  <c:v>-79.733000000000004</c:v>
                </c:pt>
                <c:pt idx="34072">
                  <c:v>-79.730999999999995</c:v>
                </c:pt>
                <c:pt idx="34073">
                  <c:v>-79.728999999999999</c:v>
                </c:pt>
                <c:pt idx="34074">
                  <c:v>-79.727000000000004</c:v>
                </c:pt>
                <c:pt idx="34075">
                  <c:v>-79.724999999999994</c:v>
                </c:pt>
                <c:pt idx="34076">
                  <c:v>-79.722999999999999</c:v>
                </c:pt>
                <c:pt idx="34077">
                  <c:v>-79.721000000000004</c:v>
                </c:pt>
                <c:pt idx="34078">
                  <c:v>-79.718999999999994</c:v>
                </c:pt>
                <c:pt idx="34079">
                  <c:v>-79.716999999999999</c:v>
                </c:pt>
                <c:pt idx="34080">
                  <c:v>-79.715000000000003</c:v>
                </c:pt>
                <c:pt idx="34081">
                  <c:v>-79.712999999999994</c:v>
                </c:pt>
                <c:pt idx="34082">
                  <c:v>-79.710999999999999</c:v>
                </c:pt>
                <c:pt idx="34083">
                  <c:v>-79.709000000000003</c:v>
                </c:pt>
                <c:pt idx="34084">
                  <c:v>-79.706999999999994</c:v>
                </c:pt>
                <c:pt idx="34085">
                  <c:v>-79.704999999999998</c:v>
                </c:pt>
                <c:pt idx="34086">
                  <c:v>-79.703000000000003</c:v>
                </c:pt>
                <c:pt idx="34087">
                  <c:v>-79.700999999999993</c:v>
                </c:pt>
                <c:pt idx="34088">
                  <c:v>-79.698999999999998</c:v>
                </c:pt>
                <c:pt idx="34089">
                  <c:v>-79.697000000000003</c:v>
                </c:pt>
                <c:pt idx="34090">
                  <c:v>-79.694999999999993</c:v>
                </c:pt>
                <c:pt idx="34091">
                  <c:v>-79.692999999999998</c:v>
                </c:pt>
                <c:pt idx="34092">
                  <c:v>-79.691000000000003</c:v>
                </c:pt>
                <c:pt idx="34093">
                  <c:v>-79.688999999999993</c:v>
                </c:pt>
                <c:pt idx="34094">
                  <c:v>-79.686999999999998</c:v>
                </c:pt>
                <c:pt idx="34095">
                  <c:v>-79.685000000000002</c:v>
                </c:pt>
                <c:pt idx="34096">
                  <c:v>-79.683000000000007</c:v>
                </c:pt>
                <c:pt idx="34097">
                  <c:v>-79.680999999999997</c:v>
                </c:pt>
                <c:pt idx="34098">
                  <c:v>-79.679000000000002</c:v>
                </c:pt>
                <c:pt idx="34099">
                  <c:v>-79.677000000000007</c:v>
                </c:pt>
                <c:pt idx="34100">
                  <c:v>-79.674999999999997</c:v>
                </c:pt>
                <c:pt idx="34101">
                  <c:v>-79.673000000000002</c:v>
                </c:pt>
                <c:pt idx="34102">
                  <c:v>-79.671000000000006</c:v>
                </c:pt>
                <c:pt idx="34103">
                  <c:v>-79.668999999999997</c:v>
                </c:pt>
                <c:pt idx="34104">
                  <c:v>-79.667000000000002</c:v>
                </c:pt>
                <c:pt idx="34105">
                  <c:v>-79.665000000000006</c:v>
                </c:pt>
                <c:pt idx="34106">
                  <c:v>-79.662999999999997</c:v>
                </c:pt>
                <c:pt idx="34107">
                  <c:v>-79.661000000000001</c:v>
                </c:pt>
                <c:pt idx="34108">
                  <c:v>-79.659000000000006</c:v>
                </c:pt>
                <c:pt idx="34109">
                  <c:v>-79.656999999999996</c:v>
                </c:pt>
                <c:pt idx="34110">
                  <c:v>-79.655000000000001</c:v>
                </c:pt>
                <c:pt idx="34111">
                  <c:v>-79.653000000000006</c:v>
                </c:pt>
                <c:pt idx="34112">
                  <c:v>-79.650999999999996</c:v>
                </c:pt>
                <c:pt idx="34113">
                  <c:v>-79.649000000000001</c:v>
                </c:pt>
                <c:pt idx="34114">
                  <c:v>-79.647000000000006</c:v>
                </c:pt>
                <c:pt idx="34115">
                  <c:v>-79.644999999999996</c:v>
                </c:pt>
                <c:pt idx="34116">
                  <c:v>-79.643000000000001</c:v>
                </c:pt>
                <c:pt idx="34117">
                  <c:v>-79.641000000000005</c:v>
                </c:pt>
                <c:pt idx="34118">
                  <c:v>-79.638999999999996</c:v>
                </c:pt>
                <c:pt idx="34119">
                  <c:v>-79.637</c:v>
                </c:pt>
                <c:pt idx="34120">
                  <c:v>-79.635000000000005</c:v>
                </c:pt>
                <c:pt idx="34121">
                  <c:v>-79.632999999999996</c:v>
                </c:pt>
                <c:pt idx="34122">
                  <c:v>-79.631</c:v>
                </c:pt>
                <c:pt idx="34123">
                  <c:v>-79.629000000000005</c:v>
                </c:pt>
                <c:pt idx="34124">
                  <c:v>-79.626999999999995</c:v>
                </c:pt>
                <c:pt idx="34125">
                  <c:v>-79.625</c:v>
                </c:pt>
                <c:pt idx="34126">
                  <c:v>-79.623000000000005</c:v>
                </c:pt>
                <c:pt idx="34127">
                  <c:v>-79.620999999999995</c:v>
                </c:pt>
                <c:pt idx="34128">
                  <c:v>-79.619</c:v>
                </c:pt>
                <c:pt idx="34129">
                  <c:v>-79.617000000000004</c:v>
                </c:pt>
                <c:pt idx="34130">
                  <c:v>-79.614999999999995</c:v>
                </c:pt>
                <c:pt idx="34131">
                  <c:v>-79.613</c:v>
                </c:pt>
                <c:pt idx="34132">
                  <c:v>-79.611000000000004</c:v>
                </c:pt>
                <c:pt idx="34133">
                  <c:v>-79.608999999999995</c:v>
                </c:pt>
                <c:pt idx="34134">
                  <c:v>-79.606999999999999</c:v>
                </c:pt>
                <c:pt idx="34135">
                  <c:v>-79.605000000000004</c:v>
                </c:pt>
                <c:pt idx="34136">
                  <c:v>-79.602999999999994</c:v>
                </c:pt>
                <c:pt idx="34137">
                  <c:v>-79.600999999999999</c:v>
                </c:pt>
                <c:pt idx="34138">
                  <c:v>-79.599000000000004</c:v>
                </c:pt>
                <c:pt idx="34139">
                  <c:v>-79.596999999999994</c:v>
                </c:pt>
                <c:pt idx="34140">
                  <c:v>-79.594999999999999</c:v>
                </c:pt>
                <c:pt idx="34141">
                  <c:v>-79.593000000000004</c:v>
                </c:pt>
                <c:pt idx="34142">
                  <c:v>-79.590999999999994</c:v>
                </c:pt>
                <c:pt idx="34143">
                  <c:v>-79.588999999999999</c:v>
                </c:pt>
                <c:pt idx="34144">
                  <c:v>-79.587000000000003</c:v>
                </c:pt>
                <c:pt idx="34145">
                  <c:v>-79.584999999999994</c:v>
                </c:pt>
                <c:pt idx="34146">
                  <c:v>-79.582999999999998</c:v>
                </c:pt>
                <c:pt idx="34147">
                  <c:v>-79.581000000000003</c:v>
                </c:pt>
                <c:pt idx="34148">
                  <c:v>-79.578999999999994</c:v>
                </c:pt>
                <c:pt idx="34149">
                  <c:v>-79.576999999999998</c:v>
                </c:pt>
                <c:pt idx="34150">
                  <c:v>-79.575000000000003</c:v>
                </c:pt>
                <c:pt idx="34151">
                  <c:v>-79.572999999999993</c:v>
                </c:pt>
                <c:pt idx="34152">
                  <c:v>-79.570999999999998</c:v>
                </c:pt>
                <c:pt idx="34153">
                  <c:v>-79.569000000000003</c:v>
                </c:pt>
                <c:pt idx="34154">
                  <c:v>-79.566999999999993</c:v>
                </c:pt>
                <c:pt idx="34155">
                  <c:v>-79.564999999999998</c:v>
                </c:pt>
                <c:pt idx="34156">
                  <c:v>-79.563000000000002</c:v>
                </c:pt>
                <c:pt idx="34157">
                  <c:v>-79.561000000000007</c:v>
                </c:pt>
                <c:pt idx="34158">
                  <c:v>-79.558999999999997</c:v>
                </c:pt>
                <c:pt idx="34159">
                  <c:v>-79.557000000000002</c:v>
                </c:pt>
                <c:pt idx="34160">
                  <c:v>-79.555000000000007</c:v>
                </c:pt>
                <c:pt idx="34161">
                  <c:v>-79.552999999999997</c:v>
                </c:pt>
                <c:pt idx="34162">
                  <c:v>-79.551000000000002</c:v>
                </c:pt>
                <c:pt idx="34163">
                  <c:v>-79.549000000000007</c:v>
                </c:pt>
                <c:pt idx="34164">
                  <c:v>-79.546999999999997</c:v>
                </c:pt>
                <c:pt idx="34165">
                  <c:v>-79.545000000000002</c:v>
                </c:pt>
                <c:pt idx="34166">
                  <c:v>-79.543000000000006</c:v>
                </c:pt>
                <c:pt idx="34167">
                  <c:v>-79.540999999999997</c:v>
                </c:pt>
                <c:pt idx="34168">
                  <c:v>-79.539000000000001</c:v>
                </c:pt>
                <c:pt idx="34169">
                  <c:v>-79.537000000000006</c:v>
                </c:pt>
                <c:pt idx="34170">
                  <c:v>-79.534999999999997</c:v>
                </c:pt>
                <c:pt idx="34171">
                  <c:v>-79.533000000000001</c:v>
                </c:pt>
                <c:pt idx="34172">
                  <c:v>-79.531000000000006</c:v>
                </c:pt>
                <c:pt idx="34173">
                  <c:v>-79.528999999999996</c:v>
                </c:pt>
                <c:pt idx="34174">
                  <c:v>-79.527000000000001</c:v>
                </c:pt>
                <c:pt idx="34175">
                  <c:v>-79.525000000000006</c:v>
                </c:pt>
                <c:pt idx="34176">
                  <c:v>-79.522999999999996</c:v>
                </c:pt>
                <c:pt idx="34177">
                  <c:v>-79.521000000000001</c:v>
                </c:pt>
                <c:pt idx="34178">
                  <c:v>-79.519000000000005</c:v>
                </c:pt>
                <c:pt idx="34179">
                  <c:v>-79.516999999999996</c:v>
                </c:pt>
                <c:pt idx="34180">
                  <c:v>-79.515000000000001</c:v>
                </c:pt>
                <c:pt idx="34181">
                  <c:v>-79.513000000000005</c:v>
                </c:pt>
                <c:pt idx="34182">
                  <c:v>-79.510999999999996</c:v>
                </c:pt>
                <c:pt idx="34183">
                  <c:v>-79.509</c:v>
                </c:pt>
                <c:pt idx="34184">
                  <c:v>-79.507000000000005</c:v>
                </c:pt>
                <c:pt idx="34185">
                  <c:v>-79.504999999999995</c:v>
                </c:pt>
                <c:pt idx="34186">
                  <c:v>-79.503</c:v>
                </c:pt>
                <c:pt idx="34187">
                  <c:v>-79.501000000000005</c:v>
                </c:pt>
                <c:pt idx="34188">
                  <c:v>-79.498999999999995</c:v>
                </c:pt>
                <c:pt idx="34189">
                  <c:v>-79.497</c:v>
                </c:pt>
                <c:pt idx="34190">
                  <c:v>-79.495000000000005</c:v>
                </c:pt>
                <c:pt idx="34191">
                  <c:v>-79.492999999999995</c:v>
                </c:pt>
                <c:pt idx="34192">
                  <c:v>-79.491</c:v>
                </c:pt>
                <c:pt idx="34193">
                  <c:v>-79.489000000000004</c:v>
                </c:pt>
                <c:pt idx="34194">
                  <c:v>-79.486999999999995</c:v>
                </c:pt>
                <c:pt idx="34195">
                  <c:v>-79.484999999999999</c:v>
                </c:pt>
                <c:pt idx="34196">
                  <c:v>-79.483000000000004</c:v>
                </c:pt>
                <c:pt idx="34197">
                  <c:v>-79.480999999999995</c:v>
                </c:pt>
                <c:pt idx="34198">
                  <c:v>-79.478999999999999</c:v>
                </c:pt>
                <c:pt idx="34199">
                  <c:v>-79.477000000000004</c:v>
                </c:pt>
                <c:pt idx="34200">
                  <c:v>-79.474999999999994</c:v>
                </c:pt>
                <c:pt idx="34201">
                  <c:v>-79.472999999999999</c:v>
                </c:pt>
                <c:pt idx="34202">
                  <c:v>-79.471000000000004</c:v>
                </c:pt>
                <c:pt idx="34203">
                  <c:v>-79.468999999999994</c:v>
                </c:pt>
                <c:pt idx="34204">
                  <c:v>-79.466999999999999</c:v>
                </c:pt>
                <c:pt idx="34205">
                  <c:v>-79.465000000000003</c:v>
                </c:pt>
                <c:pt idx="34206">
                  <c:v>-79.462999999999994</c:v>
                </c:pt>
                <c:pt idx="34207">
                  <c:v>-79.460999999999999</c:v>
                </c:pt>
                <c:pt idx="34208">
                  <c:v>-79.459000000000003</c:v>
                </c:pt>
                <c:pt idx="34209">
                  <c:v>-79.456999999999994</c:v>
                </c:pt>
                <c:pt idx="34210">
                  <c:v>-79.454999999999998</c:v>
                </c:pt>
                <c:pt idx="34211">
                  <c:v>-79.453000000000003</c:v>
                </c:pt>
                <c:pt idx="34212">
                  <c:v>-79.450999999999993</c:v>
                </c:pt>
                <c:pt idx="34213">
                  <c:v>-79.448999999999998</c:v>
                </c:pt>
                <c:pt idx="34214">
                  <c:v>-79.447000000000003</c:v>
                </c:pt>
                <c:pt idx="34215">
                  <c:v>-79.444999999999993</c:v>
                </c:pt>
                <c:pt idx="34216">
                  <c:v>-79.442999999999998</c:v>
                </c:pt>
                <c:pt idx="34217">
                  <c:v>-79.441000000000003</c:v>
                </c:pt>
                <c:pt idx="34218">
                  <c:v>-79.438999999999993</c:v>
                </c:pt>
                <c:pt idx="34219">
                  <c:v>-79.436999999999998</c:v>
                </c:pt>
                <c:pt idx="34220">
                  <c:v>-79.435000000000002</c:v>
                </c:pt>
                <c:pt idx="34221">
                  <c:v>-79.433000000000007</c:v>
                </c:pt>
                <c:pt idx="34222">
                  <c:v>-79.430999999999997</c:v>
                </c:pt>
                <c:pt idx="34223">
                  <c:v>-79.429000000000002</c:v>
                </c:pt>
                <c:pt idx="34224">
                  <c:v>-79.427000000000007</c:v>
                </c:pt>
                <c:pt idx="34225">
                  <c:v>-79.424999999999997</c:v>
                </c:pt>
                <c:pt idx="34226">
                  <c:v>-79.423000000000002</c:v>
                </c:pt>
                <c:pt idx="34227">
                  <c:v>-79.421000000000006</c:v>
                </c:pt>
                <c:pt idx="34228">
                  <c:v>-79.418999999999997</c:v>
                </c:pt>
                <c:pt idx="34229">
                  <c:v>-79.417000000000002</c:v>
                </c:pt>
                <c:pt idx="34230">
                  <c:v>-79.415000000000006</c:v>
                </c:pt>
                <c:pt idx="34231">
                  <c:v>-79.412999999999997</c:v>
                </c:pt>
                <c:pt idx="34232">
                  <c:v>-79.411000000000001</c:v>
                </c:pt>
                <c:pt idx="34233">
                  <c:v>-79.409000000000006</c:v>
                </c:pt>
                <c:pt idx="34234">
                  <c:v>-79.406999999999996</c:v>
                </c:pt>
                <c:pt idx="34235">
                  <c:v>-79.405000000000001</c:v>
                </c:pt>
                <c:pt idx="34236">
                  <c:v>-79.403000000000006</c:v>
                </c:pt>
                <c:pt idx="34237">
                  <c:v>-79.400999999999996</c:v>
                </c:pt>
                <c:pt idx="34238">
                  <c:v>-79.399000000000001</c:v>
                </c:pt>
                <c:pt idx="34239">
                  <c:v>-79.397000000000006</c:v>
                </c:pt>
                <c:pt idx="34240">
                  <c:v>-79.394999999999996</c:v>
                </c:pt>
                <c:pt idx="34241">
                  <c:v>-79.393000000000001</c:v>
                </c:pt>
                <c:pt idx="34242">
                  <c:v>-79.391000000000005</c:v>
                </c:pt>
                <c:pt idx="34243">
                  <c:v>-79.388999999999996</c:v>
                </c:pt>
                <c:pt idx="34244">
                  <c:v>-79.387</c:v>
                </c:pt>
                <c:pt idx="34245">
                  <c:v>-79.385000000000005</c:v>
                </c:pt>
                <c:pt idx="34246">
                  <c:v>-79.382999999999996</c:v>
                </c:pt>
                <c:pt idx="34247">
                  <c:v>-79.381</c:v>
                </c:pt>
                <c:pt idx="34248">
                  <c:v>-79.379000000000005</c:v>
                </c:pt>
                <c:pt idx="34249">
                  <c:v>-79.376999999999995</c:v>
                </c:pt>
                <c:pt idx="34250">
                  <c:v>-79.375</c:v>
                </c:pt>
                <c:pt idx="34251">
                  <c:v>-79.373000000000005</c:v>
                </c:pt>
                <c:pt idx="34252">
                  <c:v>-79.370999999999995</c:v>
                </c:pt>
                <c:pt idx="34253">
                  <c:v>-79.369</c:v>
                </c:pt>
                <c:pt idx="34254">
                  <c:v>-79.367000000000004</c:v>
                </c:pt>
                <c:pt idx="34255">
                  <c:v>-79.364999999999995</c:v>
                </c:pt>
                <c:pt idx="34256">
                  <c:v>-79.363</c:v>
                </c:pt>
                <c:pt idx="34257">
                  <c:v>-79.361000000000004</c:v>
                </c:pt>
                <c:pt idx="34258">
                  <c:v>-79.358999999999995</c:v>
                </c:pt>
                <c:pt idx="34259">
                  <c:v>-79.356999999999999</c:v>
                </c:pt>
                <c:pt idx="34260">
                  <c:v>-79.355000000000004</c:v>
                </c:pt>
                <c:pt idx="34261">
                  <c:v>-79.352999999999994</c:v>
                </c:pt>
                <c:pt idx="34262">
                  <c:v>-79.350999999999999</c:v>
                </c:pt>
                <c:pt idx="34263">
                  <c:v>-79.349000000000004</c:v>
                </c:pt>
                <c:pt idx="34264">
                  <c:v>-79.346999999999994</c:v>
                </c:pt>
                <c:pt idx="34265">
                  <c:v>-79.344999999999999</c:v>
                </c:pt>
                <c:pt idx="34266">
                  <c:v>-79.343000000000004</c:v>
                </c:pt>
                <c:pt idx="34267">
                  <c:v>-79.340999999999994</c:v>
                </c:pt>
                <c:pt idx="34268">
                  <c:v>-79.338999999999999</c:v>
                </c:pt>
                <c:pt idx="34269">
                  <c:v>-79.337000000000003</c:v>
                </c:pt>
                <c:pt idx="34270">
                  <c:v>-79.334999999999994</c:v>
                </c:pt>
                <c:pt idx="34271">
                  <c:v>-79.332999999999998</c:v>
                </c:pt>
                <c:pt idx="34272">
                  <c:v>-79.331000000000003</c:v>
                </c:pt>
                <c:pt idx="34273">
                  <c:v>-79.328999999999994</c:v>
                </c:pt>
                <c:pt idx="34274">
                  <c:v>-79.326999999999998</c:v>
                </c:pt>
                <c:pt idx="34275">
                  <c:v>-79.325000000000003</c:v>
                </c:pt>
                <c:pt idx="34276">
                  <c:v>-79.322999999999993</c:v>
                </c:pt>
                <c:pt idx="34277">
                  <c:v>-79.320999999999998</c:v>
                </c:pt>
                <c:pt idx="34278">
                  <c:v>-79.319000000000003</c:v>
                </c:pt>
                <c:pt idx="34279">
                  <c:v>-79.316999999999993</c:v>
                </c:pt>
                <c:pt idx="34280">
                  <c:v>-79.314999999999998</c:v>
                </c:pt>
                <c:pt idx="34281">
                  <c:v>-79.313000000000002</c:v>
                </c:pt>
                <c:pt idx="34282">
                  <c:v>-79.311000000000007</c:v>
                </c:pt>
                <c:pt idx="34283">
                  <c:v>-79.308999999999997</c:v>
                </c:pt>
                <c:pt idx="34284">
                  <c:v>-79.307000000000002</c:v>
                </c:pt>
                <c:pt idx="34285">
                  <c:v>-79.305000000000007</c:v>
                </c:pt>
                <c:pt idx="34286">
                  <c:v>-79.302999999999997</c:v>
                </c:pt>
                <c:pt idx="34287">
                  <c:v>-79.301000000000002</c:v>
                </c:pt>
                <c:pt idx="34288">
                  <c:v>-79.299000000000007</c:v>
                </c:pt>
                <c:pt idx="34289">
                  <c:v>-79.296999999999997</c:v>
                </c:pt>
                <c:pt idx="34290">
                  <c:v>-79.295000000000002</c:v>
                </c:pt>
                <c:pt idx="34291">
                  <c:v>-79.293000000000006</c:v>
                </c:pt>
                <c:pt idx="34292">
                  <c:v>-79.290999999999997</c:v>
                </c:pt>
                <c:pt idx="34293">
                  <c:v>-79.289000000000001</c:v>
                </c:pt>
                <c:pt idx="34294">
                  <c:v>-79.287000000000006</c:v>
                </c:pt>
                <c:pt idx="34295">
                  <c:v>-79.284999999999997</c:v>
                </c:pt>
                <c:pt idx="34296">
                  <c:v>-79.283000000000001</c:v>
                </c:pt>
                <c:pt idx="34297">
                  <c:v>-79.281000000000006</c:v>
                </c:pt>
                <c:pt idx="34298">
                  <c:v>-79.278999999999996</c:v>
                </c:pt>
                <c:pt idx="34299">
                  <c:v>-79.277000000000001</c:v>
                </c:pt>
                <c:pt idx="34300">
                  <c:v>-79.275000000000006</c:v>
                </c:pt>
                <c:pt idx="34301">
                  <c:v>-79.272999999999996</c:v>
                </c:pt>
                <c:pt idx="34302">
                  <c:v>-79.271000000000001</c:v>
                </c:pt>
                <c:pt idx="34303">
                  <c:v>-79.269000000000005</c:v>
                </c:pt>
                <c:pt idx="34304">
                  <c:v>-79.266999999999996</c:v>
                </c:pt>
                <c:pt idx="34305">
                  <c:v>-79.265000000000001</c:v>
                </c:pt>
                <c:pt idx="34306">
                  <c:v>-79.263000000000005</c:v>
                </c:pt>
                <c:pt idx="34307">
                  <c:v>-79.260999999999996</c:v>
                </c:pt>
                <c:pt idx="34308">
                  <c:v>-79.259</c:v>
                </c:pt>
                <c:pt idx="34309">
                  <c:v>-79.257000000000005</c:v>
                </c:pt>
                <c:pt idx="34310">
                  <c:v>-79.254999999999995</c:v>
                </c:pt>
                <c:pt idx="34311">
                  <c:v>-79.253</c:v>
                </c:pt>
                <c:pt idx="34312">
                  <c:v>-79.251000000000005</c:v>
                </c:pt>
                <c:pt idx="34313">
                  <c:v>-79.248999999999995</c:v>
                </c:pt>
                <c:pt idx="34314">
                  <c:v>-79.247</c:v>
                </c:pt>
                <c:pt idx="34315">
                  <c:v>-79.245000000000005</c:v>
                </c:pt>
                <c:pt idx="34316">
                  <c:v>-79.242999999999995</c:v>
                </c:pt>
                <c:pt idx="34317">
                  <c:v>-79.241</c:v>
                </c:pt>
                <c:pt idx="34318">
                  <c:v>-79.239000000000004</c:v>
                </c:pt>
                <c:pt idx="34319">
                  <c:v>-79.236999999999995</c:v>
                </c:pt>
                <c:pt idx="34320">
                  <c:v>-79.234999999999999</c:v>
                </c:pt>
                <c:pt idx="34321">
                  <c:v>-79.233000000000004</c:v>
                </c:pt>
                <c:pt idx="34322">
                  <c:v>-79.230999999999995</c:v>
                </c:pt>
                <c:pt idx="34323">
                  <c:v>-79.228999999999999</c:v>
                </c:pt>
                <c:pt idx="34324">
                  <c:v>-79.227000000000004</c:v>
                </c:pt>
                <c:pt idx="34325">
                  <c:v>-79.224999999999994</c:v>
                </c:pt>
                <c:pt idx="34326">
                  <c:v>-79.222999999999999</c:v>
                </c:pt>
                <c:pt idx="34327">
                  <c:v>-79.221000000000004</c:v>
                </c:pt>
                <c:pt idx="34328">
                  <c:v>-79.218999999999994</c:v>
                </c:pt>
                <c:pt idx="34329">
                  <c:v>-79.216999999999999</c:v>
                </c:pt>
                <c:pt idx="34330">
                  <c:v>-79.215000000000003</c:v>
                </c:pt>
                <c:pt idx="34331">
                  <c:v>-79.212999999999994</c:v>
                </c:pt>
                <c:pt idx="34332">
                  <c:v>-79.210999999999999</c:v>
                </c:pt>
                <c:pt idx="34333">
                  <c:v>-79.209000000000003</c:v>
                </c:pt>
                <c:pt idx="34334">
                  <c:v>-79.206999999999994</c:v>
                </c:pt>
                <c:pt idx="34335">
                  <c:v>-79.204999999999998</c:v>
                </c:pt>
                <c:pt idx="34336">
                  <c:v>-79.203000000000003</c:v>
                </c:pt>
                <c:pt idx="34337">
                  <c:v>-79.200999999999993</c:v>
                </c:pt>
                <c:pt idx="34338">
                  <c:v>-79.198999999999998</c:v>
                </c:pt>
                <c:pt idx="34339">
                  <c:v>-79.197000000000003</c:v>
                </c:pt>
                <c:pt idx="34340">
                  <c:v>-79.194999999999993</c:v>
                </c:pt>
                <c:pt idx="34341">
                  <c:v>-79.192999999999998</c:v>
                </c:pt>
                <c:pt idx="34342">
                  <c:v>-79.191000000000003</c:v>
                </c:pt>
                <c:pt idx="34343">
                  <c:v>-79.188999999999993</c:v>
                </c:pt>
                <c:pt idx="34344">
                  <c:v>-79.186999999999998</c:v>
                </c:pt>
                <c:pt idx="34345">
                  <c:v>-79.185000000000002</c:v>
                </c:pt>
                <c:pt idx="34346">
                  <c:v>-79.183000000000007</c:v>
                </c:pt>
                <c:pt idx="34347">
                  <c:v>-79.180999999999997</c:v>
                </c:pt>
                <c:pt idx="34348">
                  <c:v>-79.179000000000002</c:v>
                </c:pt>
                <c:pt idx="34349">
                  <c:v>-79.177000000000007</c:v>
                </c:pt>
                <c:pt idx="34350">
                  <c:v>-79.174999999999997</c:v>
                </c:pt>
                <c:pt idx="34351">
                  <c:v>-79.173000000000002</c:v>
                </c:pt>
                <c:pt idx="34352">
                  <c:v>-79.171000000000006</c:v>
                </c:pt>
                <c:pt idx="34353">
                  <c:v>-79.168999999999997</c:v>
                </c:pt>
                <c:pt idx="34354">
                  <c:v>-79.167000000000002</c:v>
                </c:pt>
                <c:pt idx="34355">
                  <c:v>-79.165000000000006</c:v>
                </c:pt>
                <c:pt idx="34356">
                  <c:v>-79.162999999999997</c:v>
                </c:pt>
                <c:pt idx="34357">
                  <c:v>-79.161000000000001</c:v>
                </c:pt>
                <c:pt idx="34358">
                  <c:v>-79.159000000000006</c:v>
                </c:pt>
                <c:pt idx="34359">
                  <c:v>-79.156999999999996</c:v>
                </c:pt>
                <c:pt idx="34360">
                  <c:v>-79.155000000000001</c:v>
                </c:pt>
                <c:pt idx="34361">
                  <c:v>-79.153000000000006</c:v>
                </c:pt>
                <c:pt idx="34362">
                  <c:v>-79.150999999999996</c:v>
                </c:pt>
                <c:pt idx="34363">
                  <c:v>-79.149000000000001</c:v>
                </c:pt>
                <c:pt idx="34364">
                  <c:v>-79.147000000000006</c:v>
                </c:pt>
                <c:pt idx="34365">
                  <c:v>-79.144999999999996</c:v>
                </c:pt>
                <c:pt idx="34366">
                  <c:v>-79.143000000000001</c:v>
                </c:pt>
                <c:pt idx="34367">
                  <c:v>-79.141000000000005</c:v>
                </c:pt>
                <c:pt idx="34368">
                  <c:v>-79.138999999999996</c:v>
                </c:pt>
                <c:pt idx="34369">
                  <c:v>-79.137</c:v>
                </c:pt>
                <c:pt idx="34370">
                  <c:v>-79.135000000000005</c:v>
                </c:pt>
                <c:pt idx="34371">
                  <c:v>-79.132999999999996</c:v>
                </c:pt>
                <c:pt idx="34372">
                  <c:v>-79.131</c:v>
                </c:pt>
                <c:pt idx="34373">
                  <c:v>-79.129000000000005</c:v>
                </c:pt>
                <c:pt idx="34374">
                  <c:v>-79.126999999999995</c:v>
                </c:pt>
                <c:pt idx="34375">
                  <c:v>-79.125</c:v>
                </c:pt>
                <c:pt idx="34376">
                  <c:v>-79.123000000000005</c:v>
                </c:pt>
                <c:pt idx="34377">
                  <c:v>-79.120999999999995</c:v>
                </c:pt>
                <c:pt idx="34378">
                  <c:v>-79.119</c:v>
                </c:pt>
                <c:pt idx="34379">
                  <c:v>-79.117000000000004</c:v>
                </c:pt>
                <c:pt idx="34380">
                  <c:v>-79.114999999999995</c:v>
                </c:pt>
                <c:pt idx="34381">
                  <c:v>-79.113</c:v>
                </c:pt>
                <c:pt idx="34382">
                  <c:v>-79.111000000000004</c:v>
                </c:pt>
                <c:pt idx="34383">
                  <c:v>-79.108999999999995</c:v>
                </c:pt>
                <c:pt idx="34384">
                  <c:v>-79.106999999999999</c:v>
                </c:pt>
                <c:pt idx="34385">
                  <c:v>-79.105000000000004</c:v>
                </c:pt>
                <c:pt idx="34386">
                  <c:v>-79.102999999999994</c:v>
                </c:pt>
                <c:pt idx="34387">
                  <c:v>-79.100999999999999</c:v>
                </c:pt>
                <c:pt idx="34388">
                  <c:v>-79.099000000000004</c:v>
                </c:pt>
                <c:pt idx="34389">
                  <c:v>-79.096999999999994</c:v>
                </c:pt>
                <c:pt idx="34390">
                  <c:v>-79.094999999999999</c:v>
                </c:pt>
                <c:pt idx="34391">
                  <c:v>-79.093000000000004</c:v>
                </c:pt>
                <c:pt idx="34392">
                  <c:v>-79.090999999999994</c:v>
                </c:pt>
                <c:pt idx="34393">
                  <c:v>-79.088999999999999</c:v>
                </c:pt>
                <c:pt idx="34394">
                  <c:v>-79.087000000000003</c:v>
                </c:pt>
                <c:pt idx="34395">
                  <c:v>-79.084999999999994</c:v>
                </c:pt>
                <c:pt idx="34396">
                  <c:v>-79.082999999999998</c:v>
                </c:pt>
                <c:pt idx="34397">
                  <c:v>-79.081000000000003</c:v>
                </c:pt>
                <c:pt idx="34398">
                  <c:v>-79.078999999999994</c:v>
                </c:pt>
                <c:pt idx="34399">
                  <c:v>-79.076999999999998</c:v>
                </c:pt>
                <c:pt idx="34400">
                  <c:v>-79.075000000000003</c:v>
                </c:pt>
                <c:pt idx="34401">
                  <c:v>-79.072999999999993</c:v>
                </c:pt>
                <c:pt idx="34402">
                  <c:v>-79.070999999999998</c:v>
                </c:pt>
                <c:pt idx="34403">
                  <c:v>-79.069000000000003</c:v>
                </c:pt>
                <c:pt idx="34404">
                  <c:v>-79.066999999999993</c:v>
                </c:pt>
                <c:pt idx="34405">
                  <c:v>-79.064999999999998</c:v>
                </c:pt>
                <c:pt idx="34406">
                  <c:v>-79.063000000000002</c:v>
                </c:pt>
                <c:pt idx="34407">
                  <c:v>-79.061000000000007</c:v>
                </c:pt>
                <c:pt idx="34408">
                  <c:v>-79.058999999999997</c:v>
                </c:pt>
                <c:pt idx="34409">
                  <c:v>-79.057000000000002</c:v>
                </c:pt>
                <c:pt idx="34410">
                  <c:v>-79.055000000000007</c:v>
                </c:pt>
                <c:pt idx="34411">
                  <c:v>-79.052999999999997</c:v>
                </c:pt>
                <c:pt idx="34412">
                  <c:v>-79.051000000000002</c:v>
                </c:pt>
                <c:pt idx="34413">
                  <c:v>-79.049000000000007</c:v>
                </c:pt>
                <c:pt idx="34414">
                  <c:v>-79.046999999999997</c:v>
                </c:pt>
                <c:pt idx="34415">
                  <c:v>-79.045000000000002</c:v>
                </c:pt>
                <c:pt idx="34416">
                  <c:v>-79.043000000000006</c:v>
                </c:pt>
                <c:pt idx="34417">
                  <c:v>-79.040999999999997</c:v>
                </c:pt>
                <c:pt idx="34418">
                  <c:v>-79.039000000000001</c:v>
                </c:pt>
                <c:pt idx="34419">
                  <c:v>-79.037000000000006</c:v>
                </c:pt>
                <c:pt idx="34420">
                  <c:v>-79.034999999999997</c:v>
                </c:pt>
                <c:pt idx="34421">
                  <c:v>-79.033000000000001</c:v>
                </c:pt>
                <c:pt idx="34422">
                  <c:v>-79.031000000000006</c:v>
                </c:pt>
                <c:pt idx="34423">
                  <c:v>-79.028999999999996</c:v>
                </c:pt>
                <c:pt idx="34424">
                  <c:v>-79.027000000000001</c:v>
                </c:pt>
                <c:pt idx="34425">
                  <c:v>-79.025000000000006</c:v>
                </c:pt>
                <c:pt idx="34426">
                  <c:v>-79.022999999999996</c:v>
                </c:pt>
                <c:pt idx="34427">
                  <c:v>-79.021000000000001</c:v>
                </c:pt>
                <c:pt idx="34428">
                  <c:v>-79.019000000000005</c:v>
                </c:pt>
                <c:pt idx="34429">
                  <c:v>-79.016999999999996</c:v>
                </c:pt>
                <c:pt idx="34430">
                  <c:v>-79.015000000000001</c:v>
                </c:pt>
                <c:pt idx="34431">
                  <c:v>-79.013000000000005</c:v>
                </c:pt>
                <c:pt idx="34432">
                  <c:v>-79.010999999999996</c:v>
                </c:pt>
                <c:pt idx="34433">
                  <c:v>-79.009</c:v>
                </c:pt>
                <c:pt idx="34434">
                  <c:v>-79.007000000000005</c:v>
                </c:pt>
                <c:pt idx="34435">
                  <c:v>-79.004999999999995</c:v>
                </c:pt>
                <c:pt idx="34436">
                  <c:v>-79.003</c:v>
                </c:pt>
                <c:pt idx="34437">
                  <c:v>-79.001000000000005</c:v>
                </c:pt>
                <c:pt idx="34438">
                  <c:v>-78.998999999999995</c:v>
                </c:pt>
                <c:pt idx="34439">
                  <c:v>-78.997</c:v>
                </c:pt>
                <c:pt idx="34440">
                  <c:v>-78.995000000000005</c:v>
                </c:pt>
                <c:pt idx="34441">
                  <c:v>-78.992999999999995</c:v>
                </c:pt>
                <c:pt idx="34442">
                  <c:v>-78.991</c:v>
                </c:pt>
                <c:pt idx="34443">
                  <c:v>-78.989000000000004</c:v>
                </c:pt>
                <c:pt idx="34444">
                  <c:v>-78.986999999999995</c:v>
                </c:pt>
                <c:pt idx="34445">
                  <c:v>-78.984999999999999</c:v>
                </c:pt>
                <c:pt idx="34446">
                  <c:v>-78.983000000000004</c:v>
                </c:pt>
                <c:pt idx="34447">
                  <c:v>-78.980999999999995</c:v>
                </c:pt>
                <c:pt idx="34448">
                  <c:v>-78.978999999999999</c:v>
                </c:pt>
                <c:pt idx="34449">
                  <c:v>-78.977000000000004</c:v>
                </c:pt>
                <c:pt idx="34450">
                  <c:v>-78.974999999999994</c:v>
                </c:pt>
                <c:pt idx="34451">
                  <c:v>-78.972999999999999</c:v>
                </c:pt>
                <c:pt idx="34452">
                  <c:v>-78.971000000000004</c:v>
                </c:pt>
                <c:pt idx="34453">
                  <c:v>-78.968999999999994</c:v>
                </c:pt>
                <c:pt idx="34454">
                  <c:v>-78.966999999999999</c:v>
                </c:pt>
                <c:pt idx="34455">
                  <c:v>-78.965000000000003</c:v>
                </c:pt>
                <c:pt idx="34456">
                  <c:v>-78.962999999999994</c:v>
                </c:pt>
                <c:pt idx="34457">
                  <c:v>-78.960999999999999</c:v>
                </c:pt>
                <c:pt idx="34458">
                  <c:v>-78.959000000000003</c:v>
                </c:pt>
                <c:pt idx="34459">
                  <c:v>-78.956999999999994</c:v>
                </c:pt>
                <c:pt idx="34460">
                  <c:v>-78.954999999999998</c:v>
                </c:pt>
                <c:pt idx="34461">
                  <c:v>-78.953000000000003</c:v>
                </c:pt>
                <c:pt idx="34462">
                  <c:v>-78.950999999999993</c:v>
                </c:pt>
                <c:pt idx="34463">
                  <c:v>-78.948999999999998</c:v>
                </c:pt>
                <c:pt idx="34464">
                  <c:v>-78.947000000000003</c:v>
                </c:pt>
                <c:pt idx="34465">
                  <c:v>-78.944999999999993</c:v>
                </c:pt>
                <c:pt idx="34466">
                  <c:v>-78.942999999999998</c:v>
                </c:pt>
                <c:pt idx="34467">
                  <c:v>-78.941000000000003</c:v>
                </c:pt>
                <c:pt idx="34468">
                  <c:v>-78.938999999999993</c:v>
                </c:pt>
                <c:pt idx="34469">
                  <c:v>-78.936999999999998</c:v>
                </c:pt>
                <c:pt idx="34470">
                  <c:v>-78.935000000000002</c:v>
                </c:pt>
                <c:pt idx="34471">
                  <c:v>-78.933000000000007</c:v>
                </c:pt>
                <c:pt idx="34472">
                  <c:v>-78.930999999999997</c:v>
                </c:pt>
                <c:pt idx="34473">
                  <c:v>-78.929000000000002</c:v>
                </c:pt>
                <c:pt idx="34474">
                  <c:v>-78.927000000000007</c:v>
                </c:pt>
                <c:pt idx="34475">
                  <c:v>-78.924999999999997</c:v>
                </c:pt>
                <c:pt idx="34476">
                  <c:v>-78.923000000000002</c:v>
                </c:pt>
                <c:pt idx="34477">
                  <c:v>-78.921000000000006</c:v>
                </c:pt>
                <c:pt idx="34478">
                  <c:v>-78.918999999999997</c:v>
                </c:pt>
                <c:pt idx="34479">
                  <c:v>-78.917000000000002</c:v>
                </c:pt>
                <c:pt idx="34480">
                  <c:v>-78.915000000000006</c:v>
                </c:pt>
                <c:pt idx="34481">
                  <c:v>-78.912999999999997</c:v>
                </c:pt>
                <c:pt idx="34482">
                  <c:v>-78.911000000000001</c:v>
                </c:pt>
                <c:pt idx="34483">
                  <c:v>-78.909000000000006</c:v>
                </c:pt>
                <c:pt idx="34484">
                  <c:v>-78.906999999999996</c:v>
                </c:pt>
                <c:pt idx="34485">
                  <c:v>-78.905000000000001</c:v>
                </c:pt>
                <c:pt idx="34486">
                  <c:v>-78.903000000000006</c:v>
                </c:pt>
                <c:pt idx="34487">
                  <c:v>-78.900999999999996</c:v>
                </c:pt>
                <c:pt idx="34488">
                  <c:v>-78.899000000000001</c:v>
                </c:pt>
                <c:pt idx="34489">
                  <c:v>-78.897000000000006</c:v>
                </c:pt>
                <c:pt idx="34490">
                  <c:v>-78.894999999999996</c:v>
                </c:pt>
                <c:pt idx="34491">
                  <c:v>-78.893000000000001</c:v>
                </c:pt>
                <c:pt idx="34492">
                  <c:v>-78.891000000000005</c:v>
                </c:pt>
                <c:pt idx="34493">
                  <c:v>-78.888999999999996</c:v>
                </c:pt>
                <c:pt idx="34494">
                  <c:v>-78.887</c:v>
                </c:pt>
                <c:pt idx="34495">
                  <c:v>-78.885000000000005</c:v>
                </c:pt>
                <c:pt idx="34496">
                  <c:v>-78.882999999999996</c:v>
                </c:pt>
                <c:pt idx="34497">
                  <c:v>-78.881</c:v>
                </c:pt>
                <c:pt idx="34498">
                  <c:v>-78.879000000000005</c:v>
                </c:pt>
                <c:pt idx="34499">
                  <c:v>-78.876999999999995</c:v>
                </c:pt>
                <c:pt idx="34500">
                  <c:v>-78.875</c:v>
                </c:pt>
                <c:pt idx="34501">
                  <c:v>-78.873000000000005</c:v>
                </c:pt>
                <c:pt idx="34502">
                  <c:v>-78.870999999999995</c:v>
                </c:pt>
                <c:pt idx="34503">
                  <c:v>-78.869</c:v>
                </c:pt>
                <c:pt idx="34504">
                  <c:v>-78.867000000000004</c:v>
                </c:pt>
                <c:pt idx="34505">
                  <c:v>-78.864999999999995</c:v>
                </c:pt>
                <c:pt idx="34506">
                  <c:v>-78.863</c:v>
                </c:pt>
                <c:pt idx="34507">
                  <c:v>-78.861000000000004</c:v>
                </c:pt>
                <c:pt idx="34508">
                  <c:v>-78.858999999999995</c:v>
                </c:pt>
                <c:pt idx="34509">
                  <c:v>-78.856999999999999</c:v>
                </c:pt>
                <c:pt idx="34510">
                  <c:v>-78.855000000000004</c:v>
                </c:pt>
                <c:pt idx="34511">
                  <c:v>-78.852999999999994</c:v>
                </c:pt>
                <c:pt idx="34512">
                  <c:v>-78.850999999999999</c:v>
                </c:pt>
                <c:pt idx="34513">
                  <c:v>-78.849000000000004</c:v>
                </c:pt>
                <c:pt idx="34514">
                  <c:v>-78.846999999999994</c:v>
                </c:pt>
                <c:pt idx="34515">
                  <c:v>-78.844999999999999</c:v>
                </c:pt>
                <c:pt idx="34516">
                  <c:v>-78.843000000000004</c:v>
                </c:pt>
                <c:pt idx="34517">
                  <c:v>-78.840999999999994</c:v>
                </c:pt>
                <c:pt idx="34518">
                  <c:v>-78.838999999999999</c:v>
                </c:pt>
                <c:pt idx="34519">
                  <c:v>-78.837000000000003</c:v>
                </c:pt>
                <c:pt idx="34520">
                  <c:v>-78.834999999999994</c:v>
                </c:pt>
                <c:pt idx="34521">
                  <c:v>-78.832999999999998</c:v>
                </c:pt>
                <c:pt idx="34522">
                  <c:v>-78.831000000000003</c:v>
                </c:pt>
                <c:pt idx="34523">
                  <c:v>-78.828999999999994</c:v>
                </c:pt>
                <c:pt idx="34524">
                  <c:v>-78.826999999999998</c:v>
                </c:pt>
                <c:pt idx="34525">
                  <c:v>-78.825000000000003</c:v>
                </c:pt>
                <c:pt idx="34526">
                  <c:v>-78.822999999999993</c:v>
                </c:pt>
                <c:pt idx="34527">
                  <c:v>-78.820999999999998</c:v>
                </c:pt>
                <c:pt idx="34528">
                  <c:v>-78.819000000000003</c:v>
                </c:pt>
                <c:pt idx="34529">
                  <c:v>-78.816999999999993</c:v>
                </c:pt>
                <c:pt idx="34530">
                  <c:v>-78.814999999999998</c:v>
                </c:pt>
                <c:pt idx="34531">
                  <c:v>-78.813000000000002</c:v>
                </c:pt>
                <c:pt idx="34532">
                  <c:v>-78.811000000000007</c:v>
                </c:pt>
                <c:pt idx="34533">
                  <c:v>-78.808999999999997</c:v>
                </c:pt>
                <c:pt idx="34534">
                  <c:v>-78.807000000000002</c:v>
                </c:pt>
                <c:pt idx="34535">
                  <c:v>-78.805000000000007</c:v>
                </c:pt>
                <c:pt idx="34536">
                  <c:v>-78.802999999999997</c:v>
                </c:pt>
                <c:pt idx="34537">
                  <c:v>-78.801000000000002</c:v>
                </c:pt>
                <c:pt idx="34538">
                  <c:v>-78.799000000000007</c:v>
                </c:pt>
                <c:pt idx="34539">
                  <c:v>-78.796999999999997</c:v>
                </c:pt>
                <c:pt idx="34540">
                  <c:v>-78.795000000000002</c:v>
                </c:pt>
                <c:pt idx="34541">
                  <c:v>-78.793000000000006</c:v>
                </c:pt>
                <c:pt idx="34542">
                  <c:v>-78.790999999999997</c:v>
                </c:pt>
                <c:pt idx="34543">
                  <c:v>-78.789000000000001</c:v>
                </c:pt>
                <c:pt idx="34544">
                  <c:v>-78.787000000000006</c:v>
                </c:pt>
                <c:pt idx="34545">
                  <c:v>-78.784999999999997</c:v>
                </c:pt>
                <c:pt idx="34546">
                  <c:v>-78.783000000000001</c:v>
                </c:pt>
                <c:pt idx="34547">
                  <c:v>-78.781000000000006</c:v>
                </c:pt>
                <c:pt idx="34548">
                  <c:v>-78.778999999999996</c:v>
                </c:pt>
                <c:pt idx="34549">
                  <c:v>-78.777000000000001</c:v>
                </c:pt>
                <c:pt idx="34550">
                  <c:v>-78.775000000000006</c:v>
                </c:pt>
                <c:pt idx="34551">
                  <c:v>-78.772999999999996</c:v>
                </c:pt>
                <c:pt idx="34552">
                  <c:v>-78.771000000000001</c:v>
                </c:pt>
                <c:pt idx="34553">
                  <c:v>-78.769000000000005</c:v>
                </c:pt>
                <c:pt idx="34554">
                  <c:v>-78.766999999999996</c:v>
                </c:pt>
                <c:pt idx="34555">
                  <c:v>-78.765000000000001</c:v>
                </c:pt>
                <c:pt idx="34556">
                  <c:v>-78.763000000000005</c:v>
                </c:pt>
                <c:pt idx="34557">
                  <c:v>-78.760999999999996</c:v>
                </c:pt>
                <c:pt idx="34558">
                  <c:v>-78.759</c:v>
                </c:pt>
                <c:pt idx="34559">
                  <c:v>-78.757000000000005</c:v>
                </c:pt>
                <c:pt idx="34560">
                  <c:v>-78.754999999999995</c:v>
                </c:pt>
                <c:pt idx="34561">
                  <c:v>-78.753</c:v>
                </c:pt>
                <c:pt idx="34562">
                  <c:v>-78.751000000000005</c:v>
                </c:pt>
                <c:pt idx="34563">
                  <c:v>-78.748999999999995</c:v>
                </c:pt>
                <c:pt idx="34564">
                  <c:v>-78.747</c:v>
                </c:pt>
                <c:pt idx="34565">
                  <c:v>-78.745000000000005</c:v>
                </c:pt>
                <c:pt idx="34566">
                  <c:v>-78.742999999999995</c:v>
                </c:pt>
                <c:pt idx="34567">
                  <c:v>-78.741</c:v>
                </c:pt>
                <c:pt idx="34568">
                  <c:v>-78.739000000000004</c:v>
                </c:pt>
                <c:pt idx="34569">
                  <c:v>-78.736999999999995</c:v>
                </c:pt>
                <c:pt idx="34570">
                  <c:v>-78.734999999999999</c:v>
                </c:pt>
                <c:pt idx="34571">
                  <c:v>-78.733000000000004</c:v>
                </c:pt>
                <c:pt idx="34572">
                  <c:v>-78.730999999999995</c:v>
                </c:pt>
                <c:pt idx="34573">
                  <c:v>-78.728999999999999</c:v>
                </c:pt>
                <c:pt idx="34574">
                  <c:v>-78.727000000000004</c:v>
                </c:pt>
                <c:pt idx="34575">
                  <c:v>-78.724999999999994</c:v>
                </c:pt>
                <c:pt idx="34576">
                  <c:v>-78.722999999999999</c:v>
                </c:pt>
                <c:pt idx="34577">
                  <c:v>-78.721000000000004</c:v>
                </c:pt>
                <c:pt idx="34578">
                  <c:v>-78.718999999999994</c:v>
                </c:pt>
                <c:pt idx="34579">
                  <c:v>-78.716999999999999</c:v>
                </c:pt>
                <c:pt idx="34580">
                  <c:v>-78.715000000000003</c:v>
                </c:pt>
                <c:pt idx="34581">
                  <c:v>-78.712999999999994</c:v>
                </c:pt>
                <c:pt idx="34582">
                  <c:v>-78.710999999999999</c:v>
                </c:pt>
                <c:pt idx="34583">
                  <c:v>-78.709000000000003</c:v>
                </c:pt>
                <c:pt idx="34584">
                  <c:v>-78.706999999999994</c:v>
                </c:pt>
                <c:pt idx="34585">
                  <c:v>-78.704999999999998</c:v>
                </c:pt>
                <c:pt idx="34586">
                  <c:v>-78.703000000000003</c:v>
                </c:pt>
                <c:pt idx="34587">
                  <c:v>-78.700999999999993</c:v>
                </c:pt>
                <c:pt idx="34588">
                  <c:v>-78.698999999999998</c:v>
                </c:pt>
                <c:pt idx="34589">
                  <c:v>-78.697000000000003</c:v>
                </c:pt>
                <c:pt idx="34590">
                  <c:v>-78.694999999999993</c:v>
                </c:pt>
                <c:pt idx="34591">
                  <c:v>-78.692999999999998</c:v>
                </c:pt>
                <c:pt idx="34592">
                  <c:v>-78.691000000000003</c:v>
                </c:pt>
                <c:pt idx="34593">
                  <c:v>-78.688999999999993</c:v>
                </c:pt>
                <c:pt idx="34594">
                  <c:v>-78.686999999999998</c:v>
                </c:pt>
                <c:pt idx="34595">
                  <c:v>-78.685000000000002</c:v>
                </c:pt>
                <c:pt idx="34596">
                  <c:v>-78.683000000000007</c:v>
                </c:pt>
                <c:pt idx="34597">
                  <c:v>-78.680999999999997</c:v>
                </c:pt>
                <c:pt idx="34598">
                  <c:v>-78.679000000000002</c:v>
                </c:pt>
                <c:pt idx="34599">
                  <c:v>-78.677000000000007</c:v>
                </c:pt>
                <c:pt idx="34600">
                  <c:v>-78.674999999999997</c:v>
                </c:pt>
                <c:pt idx="34601">
                  <c:v>-78.673000000000002</c:v>
                </c:pt>
                <c:pt idx="34602">
                  <c:v>-78.671000000000006</c:v>
                </c:pt>
                <c:pt idx="34603">
                  <c:v>-78.668999999999997</c:v>
                </c:pt>
                <c:pt idx="34604">
                  <c:v>-78.667000000000002</c:v>
                </c:pt>
                <c:pt idx="34605">
                  <c:v>-78.665000000000006</c:v>
                </c:pt>
                <c:pt idx="34606">
                  <c:v>-78.662999999999997</c:v>
                </c:pt>
                <c:pt idx="34607">
                  <c:v>-78.661000000000001</c:v>
                </c:pt>
                <c:pt idx="34608">
                  <c:v>-78.659000000000006</c:v>
                </c:pt>
                <c:pt idx="34609">
                  <c:v>-78.656999999999996</c:v>
                </c:pt>
                <c:pt idx="34610">
                  <c:v>-78.655000000000001</c:v>
                </c:pt>
                <c:pt idx="34611">
                  <c:v>-78.653000000000006</c:v>
                </c:pt>
                <c:pt idx="34612">
                  <c:v>-78.650999999999996</c:v>
                </c:pt>
                <c:pt idx="34613">
                  <c:v>-78.649000000000001</c:v>
                </c:pt>
                <c:pt idx="34614">
                  <c:v>-78.647000000000006</c:v>
                </c:pt>
                <c:pt idx="34615">
                  <c:v>-78.644999999999996</c:v>
                </c:pt>
                <c:pt idx="34616">
                  <c:v>-78.643000000000001</c:v>
                </c:pt>
                <c:pt idx="34617">
                  <c:v>-78.641000000000005</c:v>
                </c:pt>
                <c:pt idx="34618">
                  <c:v>-78.638999999999996</c:v>
                </c:pt>
                <c:pt idx="34619">
                  <c:v>-78.637</c:v>
                </c:pt>
                <c:pt idx="34620">
                  <c:v>-78.635000000000005</c:v>
                </c:pt>
                <c:pt idx="34621">
                  <c:v>-78.632999999999996</c:v>
                </c:pt>
                <c:pt idx="34622">
                  <c:v>-78.631</c:v>
                </c:pt>
                <c:pt idx="34623">
                  <c:v>-78.629000000000005</c:v>
                </c:pt>
                <c:pt idx="34624">
                  <c:v>-78.626999999999995</c:v>
                </c:pt>
                <c:pt idx="34625">
                  <c:v>-78.625</c:v>
                </c:pt>
                <c:pt idx="34626">
                  <c:v>-78.623000000000005</c:v>
                </c:pt>
                <c:pt idx="34627">
                  <c:v>-78.620999999999995</c:v>
                </c:pt>
                <c:pt idx="34628">
                  <c:v>-78.619</c:v>
                </c:pt>
                <c:pt idx="34629">
                  <c:v>-78.617000000000004</c:v>
                </c:pt>
                <c:pt idx="34630">
                  <c:v>-78.614999999999995</c:v>
                </c:pt>
                <c:pt idx="34631">
                  <c:v>-78.613</c:v>
                </c:pt>
                <c:pt idx="34632">
                  <c:v>-78.611000000000004</c:v>
                </c:pt>
                <c:pt idx="34633">
                  <c:v>-78.608999999999995</c:v>
                </c:pt>
                <c:pt idx="34634">
                  <c:v>-78.606999999999999</c:v>
                </c:pt>
                <c:pt idx="34635">
                  <c:v>-78.605000000000004</c:v>
                </c:pt>
                <c:pt idx="34636">
                  <c:v>-78.602999999999994</c:v>
                </c:pt>
                <c:pt idx="34637">
                  <c:v>-78.600999999999999</c:v>
                </c:pt>
                <c:pt idx="34638">
                  <c:v>-78.599000000000004</c:v>
                </c:pt>
                <c:pt idx="34639">
                  <c:v>-78.596999999999994</c:v>
                </c:pt>
                <c:pt idx="34640">
                  <c:v>-78.594999999999999</c:v>
                </c:pt>
                <c:pt idx="34641">
                  <c:v>-78.593000000000004</c:v>
                </c:pt>
                <c:pt idx="34642">
                  <c:v>-78.590999999999994</c:v>
                </c:pt>
                <c:pt idx="34643">
                  <c:v>-78.588999999999999</c:v>
                </c:pt>
                <c:pt idx="34644">
                  <c:v>-78.587000000000003</c:v>
                </c:pt>
                <c:pt idx="34645">
                  <c:v>-78.584999999999994</c:v>
                </c:pt>
                <c:pt idx="34646">
                  <c:v>-78.582999999999998</c:v>
                </c:pt>
                <c:pt idx="34647">
                  <c:v>-78.581000000000003</c:v>
                </c:pt>
                <c:pt idx="34648">
                  <c:v>-78.578999999999994</c:v>
                </c:pt>
                <c:pt idx="34649">
                  <c:v>-78.576999999999998</c:v>
                </c:pt>
                <c:pt idx="34650">
                  <c:v>-78.575000000000003</c:v>
                </c:pt>
                <c:pt idx="34651">
                  <c:v>-78.572999999999993</c:v>
                </c:pt>
                <c:pt idx="34652">
                  <c:v>-78.570999999999998</c:v>
                </c:pt>
                <c:pt idx="34653">
                  <c:v>-78.569000000000003</c:v>
                </c:pt>
                <c:pt idx="34654">
                  <c:v>-78.566999999999993</c:v>
                </c:pt>
                <c:pt idx="34655">
                  <c:v>-78.564999999999998</c:v>
                </c:pt>
                <c:pt idx="34656">
                  <c:v>-78.563000000000002</c:v>
                </c:pt>
                <c:pt idx="34657">
                  <c:v>-78.561000000000007</c:v>
                </c:pt>
                <c:pt idx="34658">
                  <c:v>-78.558999999999997</c:v>
                </c:pt>
                <c:pt idx="34659">
                  <c:v>-78.557000000000002</c:v>
                </c:pt>
                <c:pt idx="34660">
                  <c:v>-78.555000000000007</c:v>
                </c:pt>
                <c:pt idx="34661">
                  <c:v>-78.552999999999997</c:v>
                </c:pt>
                <c:pt idx="34662">
                  <c:v>-78.551000000000002</c:v>
                </c:pt>
                <c:pt idx="34663">
                  <c:v>-78.549000000000007</c:v>
                </c:pt>
                <c:pt idx="34664">
                  <c:v>-78.546999999999997</c:v>
                </c:pt>
                <c:pt idx="34665">
                  <c:v>-78.545000000000002</c:v>
                </c:pt>
                <c:pt idx="34666">
                  <c:v>-78.543000000000006</c:v>
                </c:pt>
                <c:pt idx="34667">
                  <c:v>-78.540999999999997</c:v>
                </c:pt>
                <c:pt idx="34668">
                  <c:v>-78.539000000000001</c:v>
                </c:pt>
                <c:pt idx="34669">
                  <c:v>-78.537000000000006</c:v>
                </c:pt>
                <c:pt idx="34670">
                  <c:v>-78.534999999999997</c:v>
                </c:pt>
                <c:pt idx="34671">
                  <c:v>-78.533000000000001</c:v>
                </c:pt>
                <c:pt idx="34672">
                  <c:v>-78.531000000000006</c:v>
                </c:pt>
                <c:pt idx="34673">
                  <c:v>-78.528999999999996</c:v>
                </c:pt>
                <c:pt idx="34674">
                  <c:v>-78.527000000000001</c:v>
                </c:pt>
                <c:pt idx="34675">
                  <c:v>-78.525000000000006</c:v>
                </c:pt>
                <c:pt idx="34676">
                  <c:v>-78.522999999999996</c:v>
                </c:pt>
                <c:pt idx="34677">
                  <c:v>-78.521000000000001</c:v>
                </c:pt>
                <c:pt idx="34678">
                  <c:v>-78.519000000000005</c:v>
                </c:pt>
                <c:pt idx="34679">
                  <c:v>-78.516999999999996</c:v>
                </c:pt>
                <c:pt idx="34680">
                  <c:v>-78.515000000000001</c:v>
                </c:pt>
                <c:pt idx="34681">
                  <c:v>-78.513000000000005</c:v>
                </c:pt>
                <c:pt idx="34682">
                  <c:v>-78.510999999999996</c:v>
                </c:pt>
                <c:pt idx="34683">
                  <c:v>-78.509</c:v>
                </c:pt>
                <c:pt idx="34684">
                  <c:v>-78.507000000000005</c:v>
                </c:pt>
                <c:pt idx="34685">
                  <c:v>-78.504999999999995</c:v>
                </c:pt>
                <c:pt idx="34686">
                  <c:v>-78.503</c:v>
                </c:pt>
                <c:pt idx="34687">
                  <c:v>-78.501000000000005</c:v>
                </c:pt>
                <c:pt idx="34688">
                  <c:v>-78.498999999999995</c:v>
                </c:pt>
                <c:pt idx="34689">
                  <c:v>-78.497</c:v>
                </c:pt>
                <c:pt idx="34690">
                  <c:v>-78.495000000000005</c:v>
                </c:pt>
                <c:pt idx="34691">
                  <c:v>-78.492999999999995</c:v>
                </c:pt>
                <c:pt idx="34692">
                  <c:v>-78.491</c:v>
                </c:pt>
                <c:pt idx="34693">
                  <c:v>-78.489000000000004</c:v>
                </c:pt>
                <c:pt idx="34694">
                  <c:v>-78.486999999999995</c:v>
                </c:pt>
                <c:pt idx="34695">
                  <c:v>-78.484999999999999</c:v>
                </c:pt>
                <c:pt idx="34696">
                  <c:v>-78.483000000000004</c:v>
                </c:pt>
                <c:pt idx="34697">
                  <c:v>-78.480999999999995</c:v>
                </c:pt>
                <c:pt idx="34698">
                  <c:v>-78.478999999999999</c:v>
                </c:pt>
                <c:pt idx="34699">
                  <c:v>-78.477000000000004</c:v>
                </c:pt>
                <c:pt idx="34700">
                  <c:v>-78.474999999999994</c:v>
                </c:pt>
                <c:pt idx="34701">
                  <c:v>-78.472999999999999</c:v>
                </c:pt>
                <c:pt idx="34702">
                  <c:v>-78.471000000000004</c:v>
                </c:pt>
                <c:pt idx="34703">
                  <c:v>-78.468999999999994</c:v>
                </c:pt>
                <c:pt idx="34704">
                  <c:v>-78.466999999999999</c:v>
                </c:pt>
                <c:pt idx="34705">
                  <c:v>-78.465000000000003</c:v>
                </c:pt>
                <c:pt idx="34706">
                  <c:v>-78.462999999999994</c:v>
                </c:pt>
                <c:pt idx="34707">
                  <c:v>-78.460999999999999</c:v>
                </c:pt>
                <c:pt idx="34708">
                  <c:v>-78.459000000000003</c:v>
                </c:pt>
                <c:pt idx="34709">
                  <c:v>-78.456999999999994</c:v>
                </c:pt>
                <c:pt idx="34710">
                  <c:v>-78.454999999999998</c:v>
                </c:pt>
                <c:pt idx="34711">
                  <c:v>-78.453000000000003</c:v>
                </c:pt>
                <c:pt idx="34712">
                  <c:v>-78.450999999999993</c:v>
                </c:pt>
                <c:pt idx="34713">
                  <c:v>-78.448999999999998</c:v>
                </c:pt>
                <c:pt idx="34714">
                  <c:v>-78.447000000000003</c:v>
                </c:pt>
                <c:pt idx="34715">
                  <c:v>-78.444999999999993</c:v>
                </c:pt>
                <c:pt idx="34716">
                  <c:v>-78.442999999999998</c:v>
                </c:pt>
                <c:pt idx="34717">
                  <c:v>-78.441000000000003</c:v>
                </c:pt>
                <c:pt idx="34718">
                  <c:v>-78.438999999999993</c:v>
                </c:pt>
                <c:pt idx="34719">
                  <c:v>-78.436999999999998</c:v>
                </c:pt>
                <c:pt idx="34720">
                  <c:v>-78.435000000000002</c:v>
                </c:pt>
                <c:pt idx="34721">
                  <c:v>-78.433000000000007</c:v>
                </c:pt>
                <c:pt idx="34722">
                  <c:v>-78.430999999999997</c:v>
                </c:pt>
                <c:pt idx="34723">
                  <c:v>-78.429000000000002</c:v>
                </c:pt>
                <c:pt idx="34724">
                  <c:v>-78.427000000000007</c:v>
                </c:pt>
                <c:pt idx="34725">
                  <c:v>-78.424999999999997</c:v>
                </c:pt>
                <c:pt idx="34726">
                  <c:v>-78.423000000000002</c:v>
                </c:pt>
                <c:pt idx="34727">
                  <c:v>-78.421000000000006</c:v>
                </c:pt>
                <c:pt idx="34728">
                  <c:v>-78.418999999999997</c:v>
                </c:pt>
                <c:pt idx="34729">
                  <c:v>-78.417000000000002</c:v>
                </c:pt>
                <c:pt idx="34730">
                  <c:v>-78.415000000000006</c:v>
                </c:pt>
                <c:pt idx="34731">
                  <c:v>-78.412999999999997</c:v>
                </c:pt>
                <c:pt idx="34732">
                  <c:v>-78.411000000000001</c:v>
                </c:pt>
                <c:pt idx="34733">
                  <c:v>-78.409000000000006</c:v>
                </c:pt>
                <c:pt idx="34734">
                  <c:v>-78.406999999999996</c:v>
                </c:pt>
                <c:pt idx="34735">
                  <c:v>-78.405000000000001</c:v>
                </c:pt>
                <c:pt idx="34736">
                  <c:v>-78.403000000000006</c:v>
                </c:pt>
                <c:pt idx="34737">
                  <c:v>-78.400999999999996</c:v>
                </c:pt>
                <c:pt idx="34738">
                  <c:v>-78.399000000000001</c:v>
                </c:pt>
                <c:pt idx="34739">
                  <c:v>-78.397000000000006</c:v>
                </c:pt>
                <c:pt idx="34740">
                  <c:v>-78.394999999999996</c:v>
                </c:pt>
                <c:pt idx="34741">
                  <c:v>-78.393000000000001</c:v>
                </c:pt>
                <c:pt idx="34742">
                  <c:v>-78.391000000000005</c:v>
                </c:pt>
                <c:pt idx="34743">
                  <c:v>-78.388999999999996</c:v>
                </c:pt>
                <c:pt idx="34744">
                  <c:v>-78.387</c:v>
                </c:pt>
                <c:pt idx="34745">
                  <c:v>-78.385000000000005</c:v>
                </c:pt>
                <c:pt idx="34746">
                  <c:v>-78.382999999999996</c:v>
                </c:pt>
                <c:pt idx="34747">
                  <c:v>-78.381</c:v>
                </c:pt>
                <c:pt idx="34748">
                  <c:v>-78.379000000000005</c:v>
                </c:pt>
                <c:pt idx="34749">
                  <c:v>-78.376999999999995</c:v>
                </c:pt>
                <c:pt idx="34750">
                  <c:v>-78.375</c:v>
                </c:pt>
                <c:pt idx="34751">
                  <c:v>-78.373000000000005</c:v>
                </c:pt>
                <c:pt idx="34752">
                  <c:v>-78.370999999999995</c:v>
                </c:pt>
                <c:pt idx="34753">
                  <c:v>-78.369</c:v>
                </c:pt>
                <c:pt idx="34754">
                  <c:v>-78.367000000000004</c:v>
                </c:pt>
                <c:pt idx="34755">
                  <c:v>-78.364999999999995</c:v>
                </c:pt>
                <c:pt idx="34756">
                  <c:v>-78.363</c:v>
                </c:pt>
                <c:pt idx="34757">
                  <c:v>-78.361000000000004</c:v>
                </c:pt>
                <c:pt idx="34758">
                  <c:v>-78.358999999999995</c:v>
                </c:pt>
                <c:pt idx="34759">
                  <c:v>-78.356999999999999</c:v>
                </c:pt>
                <c:pt idx="34760">
                  <c:v>-78.355000000000004</c:v>
                </c:pt>
                <c:pt idx="34761">
                  <c:v>-78.352999999999994</c:v>
                </c:pt>
                <c:pt idx="34762">
                  <c:v>-78.350999999999999</c:v>
                </c:pt>
                <c:pt idx="34763">
                  <c:v>-78.349000000000004</c:v>
                </c:pt>
                <c:pt idx="34764">
                  <c:v>-78.346999999999994</c:v>
                </c:pt>
                <c:pt idx="34765">
                  <c:v>-78.344999999999999</c:v>
                </c:pt>
                <c:pt idx="34766">
                  <c:v>-78.343000000000004</c:v>
                </c:pt>
                <c:pt idx="34767">
                  <c:v>-78.340999999999994</c:v>
                </c:pt>
                <c:pt idx="34768">
                  <c:v>-78.338999999999999</c:v>
                </c:pt>
                <c:pt idx="34769">
                  <c:v>-78.337000000000003</c:v>
                </c:pt>
                <c:pt idx="34770">
                  <c:v>-78.334999999999994</c:v>
                </c:pt>
                <c:pt idx="34771">
                  <c:v>-78.332999999999998</c:v>
                </c:pt>
                <c:pt idx="34772">
                  <c:v>-78.331000000000003</c:v>
                </c:pt>
                <c:pt idx="34773">
                  <c:v>-78.328999999999994</c:v>
                </c:pt>
                <c:pt idx="34774">
                  <c:v>-78.326999999999998</c:v>
                </c:pt>
                <c:pt idx="34775">
                  <c:v>-78.325000000000003</c:v>
                </c:pt>
                <c:pt idx="34776">
                  <c:v>-78.322999999999993</c:v>
                </c:pt>
                <c:pt idx="34777">
                  <c:v>-78.320999999999998</c:v>
                </c:pt>
                <c:pt idx="34778">
                  <c:v>-78.319000000000003</c:v>
                </c:pt>
                <c:pt idx="34779">
                  <c:v>-78.316999999999993</c:v>
                </c:pt>
                <c:pt idx="34780">
                  <c:v>-78.314999999999998</c:v>
                </c:pt>
                <c:pt idx="34781">
                  <c:v>-78.313000000000002</c:v>
                </c:pt>
                <c:pt idx="34782">
                  <c:v>-78.311000000000007</c:v>
                </c:pt>
                <c:pt idx="34783">
                  <c:v>-78.308999999999997</c:v>
                </c:pt>
                <c:pt idx="34784">
                  <c:v>-78.307000000000002</c:v>
                </c:pt>
                <c:pt idx="34785">
                  <c:v>-78.305000000000007</c:v>
                </c:pt>
                <c:pt idx="34786">
                  <c:v>-78.302999999999997</c:v>
                </c:pt>
                <c:pt idx="34787">
                  <c:v>-78.301000000000002</c:v>
                </c:pt>
                <c:pt idx="34788">
                  <c:v>-78.299000000000007</c:v>
                </c:pt>
                <c:pt idx="34789">
                  <c:v>-78.296999999999997</c:v>
                </c:pt>
                <c:pt idx="34790">
                  <c:v>-78.295000000000002</c:v>
                </c:pt>
                <c:pt idx="34791">
                  <c:v>-78.293000000000006</c:v>
                </c:pt>
                <c:pt idx="34792">
                  <c:v>-78.290999999999997</c:v>
                </c:pt>
                <c:pt idx="34793">
                  <c:v>-78.289000000000001</c:v>
                </c:pt>
                <c:pt idx="34794">
                  <c:v>-78.287000000000006</c:v>
                </c:pt>
                <c:pt idx="34795">
                  <c:v>-78.284999999999997</c:v>
                </c:pt>
                <c:pt idx="34796">
                  <c:v>-78.283000000000001</c:v>
                </c:pt>
                <c:pt idx="34797">
                  <c:v>-78.281000000000006</c:v>
                </c:pt>
                <c:pt idx="34798">
                  <c:v>-78.278999999999996</c:v>
                </c:pt>
                <c:pt idx="34799">
                  <c:v>-78.277000000000001</c:v>
                </c:pt>
                <c:pt idx="34800">
                  <c:v>-78.275000000000006</c:v>
                </c:pt>
                <c:pt idx="34801">
                  <c:v>-78.272999999999996</c:v>
                </c:pt>
                <c:pt idx="34802">
                  <c:v>-78.271000000000001</c:v>
                </c:pt>
                <c:pt idx="34803">
                  <c:v>-78.269000000000005</c:v>
                </c:pt>
                <c:pt idx="34804">
                  <c:v>-78.266999999999996</c:v>
                </c:pt>
                <c:pt idx="34805">
                  <c:v>-78.265000000000001</c:v>
                </c:pt>
                <c:pt idx="34806">
                  <c:v>-78.263000000000005</c:v>
                </c:pt>
                <c:pt idx="34807">
                  <c:v>-78.260999999999996</c:v>
                </c:pt>
                <c:pt idx="34808">
                  <c:v>-78.259</c:v>
                </c:pt>
                <c:pt idx="34809">
                  <c:v>-78.257000000000005</c:v>
                </c:pt>
                <c:pt idx="34810">
                  <c:v>-78.254999999999995</c:v>
                </c:pt>
                <c:pt idx="34811">
                  <c:v>-78.253</c:v>
                </c:pt>
                <c:pt idx="34812">
                  <c:v>-78.251000000000005</c:v>
                </c:pt>
                <c:pt idx="34813">
                  <c:v>-78.248999999999995</c:v>
                </c:pt>
                <c:pt idx="34814">
                  <c:v>-78.247</c:v>
                </c:pt>
                <c:pt idx="34815">
                  <c:v>-78.245000000000005</c:v>
                </c:pt>
                <c:pt idx="34816">
                  <c:v>-78.242999999999995</c:v>
                </c:pt>
                <c:pt idx="34817">
                  <c:v>-78.241</c:v>
                </c:pt>
                <c:pt idx="34818">
                  <c:v>-78.239000000000004</c:v>
                </c:pt>
                <c:pt idx="34819">
                  <c:v>-78.236999999999995</c:v>
                </c:pt>
                <c:pt idx="34820">
                  <c:v>-78.234999999999999</c:v>
                </c:pt>
                <c:pt idx="34821">
                  <c:v>-78.233000000000004</c:v>
                </c:pt>
                <c:pt idx="34822">
                  <c:v>-78.230999999999995</c:v>
                </c:pt>
                <c:pt idx="34823">
                  <c:v>-78.228999999999999</c:v>
                </c:pt>
                <c:pt idx="34824">
                  <c:v>-78.227000000000004</c:v>
                </c:pt>
                <c:pt idx="34825">
                  <c:v>-78.224999999999994</c:v>
                </c:pt>
                <c:pt idx="34826">
                  <c:v>-78.222999999999999</c:v>
                </c:pt>
                <c:pt idx="34827">
                  <c:v>-78.221000000000004</c:v>
                </c:pt>
                <c:pt idx="34828">
                  <c:v>-78.218999999999994</c:v>
                </c:pt>
                <c:pt idx="34829">
                  <c:v>-78.216999999999999</c:v>
                </c:pt>
                <c:pt idx="34830">
                  <c:v>-78.215000000000003</c:v>
                </c:pt>
                <c:pt idx="34831">
                  <c:v>-78.212999999999994</c:v>
                </c:pt>
                <c:pt idx="34832">
                  <c:v>-78.210999999999999</c:v>
                </c:pt>
                <c:pt idx="34833">
                  <c:v>-78.209000000000003</c:v>
                </c:pt>
                <c:pt idx="34834">
                  <c:v>-78.206999999999994</c:v>
                </c:pt>
                <c:pt idx="34835">
                  <c:v>-78.204999999999998</c:v>
                </c:pt>
                <c:pt idx="34836">
                  <c:v>-78.203000000000003</c:v>
                </c:pt>
                <c:pt idx="34837">
                  <c:v>-78.200999999999993</c:v>
                </c:pt>
                <c:pt idx="34838">
                  <c:v>-78.198999999999998</c:v>
                </c:pt>
                <c:pt idx="34839">
                  <c:v>-78.197000000000003</c:v>
                </c:pt>
                <c:pt idx="34840">
                  <c:v>-78.194999999999993</c:v>
                </c:pt>
                <c:pt idx="34841">
                  <c:v>-78.192999999999998</c:v>
                </c:pt>
                <c:pt idx="34842">
                  <c:v>-78.191000000000003</c:v>
                </c:pt>
                <c:pt idx="34843">
                  <c:v>-78.188999999999993</c:v>
                </c:pt>
                <c:pt idx="34844">
                  <c:v>-78.186999999999998</c:v>
                </c:pt>
                <c:pt idx="34845">
                  <c:v>-78.185000000000002</c:v>
                </c:pt>
                <c:pt idx="34846">
                  <c:v>-78.183000000000007</c:v>
                </c:pt>
                <c:pt idx="34847">
                  <c:v>-78.180999999999997</c:v>
                </c:pt>
                <c:pt idx="34848">
                  <c:v>-78.179000000000002</c:v>
                </c:pt>
                <c:pt idx="34849">
                  <c:v>-78.177000000000007</c:v>
                </c:pt>
                <c:pt idx="34850">
                  <c:v>-78.174999999999997</c:v>
                </c:pt>
                <c:pt idx="34851">
                  <c:v>-78.173000000000002</c:v>
                </c:pt>
                <c:pt idx="34852">
                  <c:v>-78.171000000000006</c:v>
                </c:pt>
                <c:pt idx="34853">
                  <c:v>-78.168999999999997</c:v>
                </c:pt>
                <c:pt idx="34854">
                  <c:v>-78.167000000000002</c:v>
                </c:pt>
                <c:pt idx="34855">
                  <c:v>-78.165000000000006</c:v>
                </c:pt>
                <c:pt idx="34856">
                  <c:v>-78.162999999999997</c:v>
                </c:pt>
                <c:pt idx="34857">
                  <c:v>-78.161000000000001</c:v>
                </c:pt>
                <c:pt idx="34858">
                  <c:v>-78.159000000000006</c:v>
                </c:pt>
                <c:pt idx="34859">
                  <c:v>-78.156999999999996</c:v>
                </c:pt>
                <c:pt idx="34860">
                  <c:v>-78.155000000000001</c:v>
                </c:pt>
                <c:pt idx="34861">
                  <c:v>-78.153000000000006</c:v>
                </c:pt>
                <c:pt idx="34862">
                  <c:v>-78.150999999999996</c:v>
                </c:pt>
                <c:pt idx="34863">
                  <c:v>-78.149000000000001</c:v>
                </c:pt>
                <c:pt idx="34864">
                  <c:v>-78.147000000000006</c:v>
                </c:pt>
                <c:pt idx="34865">
                  <c:v>-78.144999999999996</c:v>
                </c:pt>
                <c:pt idx="34866">
                  <c:v>-78.143000000000001</c:v>
                </c:pt>
                <c:pt idx="34867">
                  <c:v>-78.141000000000005</c:v>
                </c:pt>
                <c:pt idx="34868">
                  <c:v>-78.138999999999996</c:v>
                </c:pt>
                <c:pt idx="34869">
                  <c:v>-78.137</c:v>
                </c:pt>
                <c:pt idx="34870">
                  <c:v>-78.135000000000005</c:v>
                </c:pt>
                <c:pt idx="34871">
                  <c:v>-78.132999999999996</c:v>
                </c:pt>
                <c:pt idx="34872">
                  <c:v>-78.131</c:v>
                </c:pt>
                <c:pt idx="34873">
                  <c:v>-78.129000000000005</c:v>
                </c:pt>
                <c:pt idx="34874">
                  <c:v>-78.126999999999995</c:v>
                </c:pt>
                <c:pt idx="34875">
                  <c:v>-78.125</c:v>
                </c:pt>
                <c:pt idx="34876">
                  <c:v>-78.123000000000005</c:v>
                </c:pt>
                <c:pt idx="34877">
                  <c:v>-78.120999999999995</c:v>
                </c:pt>
                <c:pt idx="34878">
                  <c:v>-78.119</c:v>
                </c:pt>
                <c:pt idx="34879">
                  <c:v>-78.117000000000004</c:v>
                </c:pt>
                <c:pt idx="34880">
                  <c:v>-78.114999999999995</c:v>
                </c:pt>
                <c:pt idx="34881">
                  <c:v>-78.113</c:v>
                </c:pt>
                <c:pt idx="34882">
                  <c:v>-78.111000000000004</c:v>
                </c:pt>
                <c:pt idx="34883">
                  <c:v>-78.108999999999995</c:v>
                </c:pt>
                <c:pt idx="34884">
                  <c:v>-78.106999999999999</c:v>
                </c:pt>
                <c:pt idx="34885">
                  <c:v>-78.105000000000004</c:v>
                </c:pt>
                <c:pt idx="34886">
                  <c:v>-78.102999999999994</c:v>
                </c:pt>
                <c:pt idx="34887">
                  <c:v>-78.100999999999999</c:v>
                </c:pt>
                <c:pt idx="34888">
                  <c:v>-78.099000000000004</c:v>
                </c:pt>
                <c:pt idx="34889">
                  <c:v>-78.096999999999994</c:v>
                </c:pt>
                <c:pt idx="34890">
                  <c:v>-78.094999999999999</c:v>
                </c:pt>
                <c:pt idx="34891">
                  <c:v>-78.093000000000004</c:v>
                </c:pt>
                <c:pt idx="34892">
                  <c:v>-78.090999999999994</c:v>
                </c:pt>
                <c:pt idx="34893">
                  <c:v>-78.088999999999999</c:v>
                </c:pt>
                <c:pt idx="34894">
                  <c:v>-78.087000000000003</c:v>
                </c:pt>
                <c:pt idx="34895">
                  <c:v>-78.084999999999994</c:v>
                </c:pt>
                <c:pt idx="34896">
                  <c:v>-78.082999999999998</c:v>
                </c:pt>
                <c:pt idx="34897">
                  <c:v>-78.081000000000003</c:v>
                </c:pt>
                <c:pt idx="34898">
                  <c:v>-78.078999999999994</c:v>
                </c:pt>
                <c:pt idx="34899">
                  <c:v>-78.076999999999998</c:v>
                </c:pt>
                <c:pt idx="34900">
                  <c:v>-78.075000000000003</c:v>
                </c:pt>
                <c:pt idx="34901">
                  <c:v>-78.072999999999993</c:v>
                </c:pt>
                <c:pt idx="34902">
                  <c:v>-78.070999999999998</c:v>
                </c:pt>
                <c:pt idx="34903">
                  <c:v>-78.069000000000003</c:v>
                </c:pt>
                <c:pt idx="34904">
                  <c:v>-78.066999999999993</c:v>
                </c:pt>
                <c:pt idx="34905">
                  <c:v>-78.064999999999998</c:v>
                </c:pt>
                <c:pt idx="34906">
                  <c:v>-78.063000000000002</c:v>
                </c:pt>
                <c:pt idx="34907">
                  <c:v>-78.061000000000007</c:v>
                </c:pt>
                <c:pt idx="34908">
                  <c:v>-78.058999999999997</c:v>
                </c:pt>
                <c:pt idx="34909">
                  <c:v>-78.057000000000002</c:v>
                </c:pt>
                <c:pt idx="34910">
                  <c:v>-78.055000000000007</c:v>
                </c:pt>
                <c:pt idx="34911">
                  <c:v>-78.052999999999997</c:v>
                </c:pt>
                <c:pt idx="34912">
                  <c:v>-78.051000000000002</c:v>
                </c:pt>
                <c:pt idx="34913">
                  <c:v>-78.049000000000007</c:v>
                </c:pt>
                <c:pt idx="34914">
                  <c:v>-78.046999999999997</c:v>
                </c:pt>
                <c:pt idx="34915">
                  <c:v>-78.045000000000002</c:v>
                </c:pt>
                <c:pt idx="34916">
                  <c:v>-78.043000000000006</c:v>
                </c:pt>
                <c:pt idx="34917">
                  <c:v>-78.040999999999997</c:v>
                </c:pt>
                <c:pt idx="34918">
                  <c:v>-78.039000000000001</c:v>
                </c:pt>
                <c:pt idx="34919">
                  <c:v>-78.037000000000006</c:v>
                </c:pt>
                <c:pt idx="34920">
                  <c:v>-78.034999999999997</c:v>
                </c:pt>
                <c:pt idx="34921">
                  <c:v>-78.033000000000001</c:v>
                </c:pt>
                <c:pt idx="34922">
                  <c:v>-78.031000000000006</c:v>
                </c:pt>
                <c:pt idx="34923">
                  <c:v>-78.028999999999996</c:v>
                </c:pt>
                <c:pt idx="34924">
                  <c:v>-78.027000000000001</c:v>
                </c:pt>
                <c:pt idx="34925">
                  <c:v>-78.025000000000006</c:v>
                </c:pt>
                <c:pt idx="34926">
                  <c:v>-78.022999999999996</c:v>
                </c:pt>
                <c:pt idx="34927">
                  <c:v>-78.021000000000001</c:v>
                </c:pt>
                <c:pt idx="34928">
                  <c:v>-78.019000000000005</c:v>
                </c:pt>
                <c:pt idx="34929">
                  <c:v>-78.016999999999996</c:v>
                </c:pt>
                <c:pt idx="34930">
                  <c:v>-78.015000000000001</c:v>
                </c:pt>
                <c:pt idx="34931">
                  <c:v>-78.013000000000005</c:v>
                </c:pt>
                <c:pt idx="34932">
                  <c:v>-78.010999999999996</c:v>
                </c:pt>
                <c:pt idx="34933">
                  <c:v>-78.009</c:v>
                </c:pt>
                <c:pt idx="34934">
                  <c:v>-78.007000000000005</c:v>
                </c:pt>
                <c:pt idx="34935">
                  <c:v>-78.004999999999995</c:v>
                </c:pt>
                <c:pt idx="34936">
                  <c:v>-78.003</c:v>
                </c:pt>
                <c:pt idx="34937">
                  <c:v>-78.001000000000005</c:v>
                </c:pt>
                <c:pt idx="34938">
                  <c:v>-77.998999999999995</c:v>
                </c:pt>
                <c:pt idx="34939">
                  <c:v>-77.997</c:v>
                </c:pt>
                <c:pt idx="34940">
                  <c:v>-77.995000000000005</c:v>
                </c:pt>
                <c:pt idx="34941">
                  <c:v>-77.992999999999995</c:v>
                </c:pt>
                <c:pt idx="34942">
                  <c:v>-77.991</c:v>
                </c:pt>
                <c:pt idx="34943">
                  <c:v>-77.989000000000004</c:v>
                </c:pt>
                <c:pt idx="34944">
                  <c:v>-77.986999999999995</c:v>
                </c:pt>
                <c:pt idx="34945">
                  <c:v>-77.984999999999999</c:v>
                </c:pt>
                <c:pt idx="34946">
                  <c:v>-77.983000000000004</c:v>
                </c:pt>
                <c:pt idx="34947">
                  <c:v>-77.980999999999995</c:v>
                </c:pt>
                <c:pt idx="34948">
                  <c:v>-77.978999999999999</c:v>
                </c:pt>
                <c:pt idx="34949">
                  <c:v>-77.977000000000004</c:v>
                </c:pt>
                <c:pt idx="34950">
                  <c:v>-77.974999999999994</c:v>
                </c:pt>
                <c:pt idx="34951">
                  <c:v>-77.972999999999999</c:v>
                </c:pt>
                <c:pt idx="34952">
                  <c:v>-77.971000000000004</c:v>
                </c:pt>
                <c:pt idx="34953">
                  <c:v>-77.968999999999994</c:v>
                </c:pt>
                <c:pt idx="34954">
                  <c:v>-77.966999999999999</c:v>
                </c:pt>
                <c:pt idx="34955">
                  <c:v>-77.965000000000003</c:v>
                </c:pt>
                <c:pt idx="34956">
                  <c:v>-77.962999999999994</c:v>
                </c:pt>
                <c:pt idx="34957">
                  <c:v>-77.960999999999999</c:v>
                </c:pt>
                <c:pt idx="34958">
                  <c:v>-77.959000000000003</c:v>
                </c:pt>
                <c:pt idx="34959">
                  <c:v>-77.956999999999994</c:v>
                </c:pt>
                <c:pt idx="34960">
                  <c:v>-77.954999999999998</c:v>
                </c:pt>
                <c:pt idx="34961">
                  <c:v>-77.953000000000003</c:v>
                </c:pt>
                <c:pt idx="34962">
                  <c:v>-77.950999999999993</c:v>
                </c:pt>
                <c:pt idx="34963">
                  <c:v>-77.948999999999998</c:v>
                </c:pt>
                <c:pt idx="34964">
                  <c:v>-77.947000000000003</c:v>
                </c:pt>
                <c:pt idx="34965">
                  <c:v>-77.944999999999993</c:v>
                </c:pt>
                <c:pt idx="34966">
                  <c:v>-77.942999999999998</c:v>
                </c:pt>
                <c:pt idx="34967">
                  <c:v>-77.941000000000003</c:v>
                </c:pt>
                <c:pt idx="34968">
                  <c:v>-77.938999999999993</c:v>
                </c:pt>
                <c:pt idx="34969">
                  <c:v>-77.936999999999998</c:v>
                </c:pt>
                <c:pt idx="34970">
                  <c:v>-77.935000000000002</c:v>
                </c:pt>
                <c:pt idx="34971">
                  <c:v>-77.933000000000007</c:v>
                </c:pt>
                <c:pt idx="34972">
                  <c:v>-77.930999999999997</c:v>
                </c:pt>
                <c:pt idx="34973">
                  <c:v>-77.929000000000002</c:v>
                </c:pt>
                <c:pt idx="34974">
                  <c:v>-77.927000000000007</c:v>
                </c:pt>
                <c:pt idx="34975">
                  <c:v>-77.924999999999997</c:v>
                </c:pt>
                <c:pt idx="34976">
                  <c:v>-77.923000000000002</c:v>
                </c:pt>
                <c:pt idx="34977">
                  <c:v>-77.921000000000006</c:v>
                </c:pt>
                <c:pt idx="34978">
                  <c:v>-77.918999999999997</c:v>
                </c:pt>
                <c:pt idx="34979">
                  <c:v>-77.917000000000002</c:v>
                </c:pt>
                <c:pt idx="34980">
                  <c:v>-77.915000000000006</c:v>
                </c:pt>
                <c:pt idx="34981">
                  <c:v>-77.912999999999997</c:v>
                </c:pt>
                <c:pt idx="34982">
                  <c:v>-77.911000000000001</c:v>
                </c:pt>
                <c:pt idx="34983">
                  <c:v>-77.909000000000006</c:v>
                </c:pt>
                <c:pt idx="34984">
                  <c:v>-77.906999999999996</c:v>
                </c:pt>
                <c:pt idx="34985">
                  <c:v>-77.905000000000001</c:v>
                </c:pt>
                <c:pt idx="34986">
                  <c:v>-77.903000000000006</c:v>
                </c:pt>
                <c:pt idx="34987">
                  <c:v>-77.900999999999996</c:v>
                </c:pt>
                <c:pt idx="34988">
                  <c:v>-77.899000000000001</c:v>
                </c:pt>
                <c:pt idx="34989">
                  <c:v>-77.897000000000006</c:v>
                </c:pt>
                <c:pt idx="34990">
                  <c:v>-77.894999999999996</c:v>
                </c:pt>
                <c:pt idx="34991">
                  <c:v>-77.893000000000001</c:v>
                </c:pt>
                <c:pt idx="34992">
                  <c:v>-77.891000000000005</c:v>
                </c:pt>
                <c:pt idx="34993">
                  <c:v>-77.888999999999996</c:v>
                </c:pt>
                <c:pt idx="34994">
                  <c:v>-77.887</c:v>
                </c:pt>
                <c:pt idx="34995">
                  <c:v>-77.885000000000005</c:v>
                </c:pt>
                <c:pt idx="34996">
                  <c:v>-77.882999999999996</c:v>
                </c:pt>
                <c:pt idx="34997">
                  <c:v>-77.881</c:v>
                </c:pt>
                <c:pt idx="34998">
                  <c:v>-77.879000000000005</c:v>
                </c:pt>
                <c:pt idx="34999">
                  <c:v>-77.876999999999995</c:v>
                </c:pt>
                <c:pt idx="35000">
                  <c:v>-77.875</c:v>
                </c:pt>
                <c:pt idx="35001">
                  <c:v>-77.873000000000005</c:v>
                </c:pt>
                <c:pt idx="35002">
                  <c:v>-77.870999999999995</c:v>
                </c:pt>
                <c:pt idx="35003">
                  <c:v>-77.869</c:v>
                </c:pt>
                <c:pt idx="35004">
                  <c:v>-77.867000000000004</c:v>
                </c:pt>
                <c:pt idx="35005">
                  <c:v>-77.864999999999995</c:v>
                </c:pt>
                <c:pt idx="35006">
                  <c:v>-77.863</c:v>
                </c:pt>
                <c:pt idx="35007">
                  <c:v>-77.861000000000004</c:v>
                </c:pt>
                <c:pt idx="35008">
                  <c:v>-77.858999999999995</c:v>
                </c:pt>
                <c:pt idx="35009">
                  <c:v>-77.856999999999999</c:v>
                </c:pt>
                <c:pt idx="35010">
                  <c:v>-77.855000000000004</c:v>
                </c:pt>
                <c:pt idx="35011">
                  <c:v>-77.852999999999994</c:v>
                </c:pt>
                <c:pt idx="35012">
                  <c:v>-77.850999999999999</c:v>
                </c:pt>
                <c:pt idx="35013">
                  <c:v>-77.849000000000004</c:v>
                </c:pt>
                <c:pt idx="35014">
                  <c:v>-77.846999999999994</c:v>
                </c:pt>
                <c:pt idx="35015">
                  <c:v>-77.844999999999999</c:v>
                </c:pt>
                <c:pt idx="35016">
                  <c:v>-77.843000000000004</c:v>
                </c:pt>
                <c:pt idx="35017">
                  <c:v>-77.840999999999994</c:v>
                </c:pt>
                <c:pt idx="35018">
                  <c:v>-77.838999999999999</c:v>
                </c:pt>
                <c:pt idx="35019">
                  <c:v>-77.837000000000003</c:v>
                </c:pt>
                <c:pt idx="35020">
                  <c:v>-77.834999999999994</c:v>
                </c:pt>
                <c:pt idx="35021">
                  <c:v>-77.832999999999998</c:v>
                </c:pt>
                <c:pt idx="35022">
                  <c:v>-77.831000000000003</c:v>
                </c:pt>
                <c:pt idx="35023">
                  <c:v>-77.828999999999994</c:v>
                </c:pt>
                <c:pt idx="35024">
                  <c:v>-77.826999999999998</c:v>
                </c:pt>
                <c:pt idx="35025">
                  <c:v>-77.825000000000003</c:v>
                </c:pt>
                <c:pt idx="35026">
                  <c:v>-77.822999999999993</c:v>
                </c:pt>
                <c:pt idx="35027">
                  <c:v>-77.820999999999998</c:v>
                </c:pt>
                <c:pt idx="35028">
                  <c:v>-77.819000000000003</c:v>
                </c:pt>
                <c:pt idx="35029">
                  <c:v>-77.816999999999993</c:v>
                </c:pt>
                <c:pt idx="35030">
                  <c:v>-77.814999999999998</c:v>
                </c:pt>
                <c:pt idx="35031">
                  <c:v>-77.813000000000002</c:v>
                </c:pt>
                <c:pt idx="35032">
                  <c:v>-77.811000000000007</c:v>
                </c:pt>
                <c:pt idx="35033">
                  <c:v>-77.808999999999997</c:v>
                </c:pt>
                <c:pt idx="35034">
                  <c:v>-77.807000000000002</c:v>
                </c:pt>
                <c:pt idx="35035">
                  <c:v>-77.805000000000007</c:v>
                </c:pt>
                <c:pt idx="35036">
                  <c:v>-77.802999999999997</c:v>
                </c:pt>
                <c:pt idx="35037">
                  <c:v>-77.801000000000002</c:v>
                </c:pt>
                <c:pt idx="35038">
                  <c:v>-77.799000000000007</c:v>
                </c:pt>
                <c:pt idx="35039">
                  <c:v>-77.796999999999997</c:v>
                </c:pt>
                <c:pt idx="35040">
                  <c:v>-77.795000000000002</c:v>
                </c:pt>
                <c:pt idx="35041">
                  <c:v>-77.793000000000006</c:v>
                </c:pt>
                <c:pt idx="35042">
                  <c:v>-77.790999999999997</c:v>
                </c:pt>
                <c:pt idx="35043">
                  <c:v>-77.789000000000001</c:v>
                </c:pt>
                <c:pt idx="35044">
                  <c:v>-77.787000000000006</c:v>
                </c:pt>
                <c:pt idx="35045">
                  <c:v>-77.784999999999997</c:v>
                </c:pt>
                <c:pt idx="35046">
                  <c:v>-77.783000000000001</c:v>
                </c:pt>
                <c:pt idx="35047">
                  <c:v>-77.781000000000006</c:v>
                </c:pt>
                <c:pt idx="35048">
                  <c:v>-77.778999999999996</c:v>
                </c:pt>
                <c:pt idx="35049">
                  <c:v>-77.777000000000001</c:v>
                </c:pt>
                <c:pt idx="35050">
                  <c:v>-77.775000000000006</c:v>
                </c:pt>
                <c:pt idx="35051">
                  <c:v>-77.772999999999996</c:v>
                </c:pt>
                <c:pt idx="35052">
                  <c:v>-77.771000000000001</c:v>
                </c:pt>
                <c:pt idx="35053">
                  <c:v>-77.769000000000005</c:v>
                </c:pt>
                <c:pt idx="35054">
                  <c:v>-77.766999999999996</c:v>
                </c:pt>
                <c:pt idx="35055">
                  <c:v>-77.765000000000001</c:v>
                </c:pt>
                <c:pt idx="35056">
                  <c:v>-77.763000000000005</c:v>
                </c:pt>
                <c:pt idx="35057">
                  <c:v>-77.760999999999996</c:v>
                </c:pt>
                <c:pt idx="35058">
                  <c:v>-77.759</c:v>
                </c:pt>
                <c:pt idx="35059">
                  <c:v>-77.757000000000005</c:v>
                </c:pt>
                <c:pt idx="35060">
                  <c:v>-77.754999999999995</c:v>
                </c:pt>
                <c:pt idx="35061">
                  <c:v>-77.753</c:v>
                </c:pt>
                <c:pt idx="35062">
                  <c:v>-77.751000000000005</c:v>
                </c:pt>
                <c:pt idx="35063">
                  <c:v>-77.748999999999995</c:v>
                </c:pt>
                <c:pt idx="35064">
                  <c:v>-77.747</c:v>
                </c:pt>
                <c:pt idx="35065">
                  <c:v>-77.745000000000005</c:v>
                </c:pt>
                <c:pt idx="35066">
                  <c:v>-77.742999999999995</c:v>
                </c:pt>
                <c:pt idx="35067">
                  <c:v>-77.741</c:v>
                </c:pt>
                <c:pt idx="35068">
                  <c:v>-77.739000000000004</c:v>
                </c:pt>
                <c:pt idx="35069">
                  <c:v>-77.736999999999995</c:v>
                </c:pt>
                <c:pt idx="35070">
                  <c:v>-77.734999999999999</c:v>
                </c:pt>
                <c:pt idx="35071">
                  <c:v>-77.733000000000004</c:v>
                </c:pt>
                <c:pt idx="35072">
                  <c:v>-77.730999999999995</c:v>
                </c:pt>
                <c:pt idx="35073">
                  <c:v>-77.728999999999999</c:v>
                </c:pt>
                <c:pt idx="35074">
                  <c:v>-77.727000000000004</c:v>
                </c:pt>
                <c:pt idx="35075">
                  <c:v>-77.724999999999994</c:v>
                </c:pt>
                <c:pt idx="35076">
                  <c:v>-77.722999999999999</c:v>
                </c:pt>
                <c:pt idx="35077">
                  <c:v>-77.721000000000004</c:v>
                </c:pt>
                <c:pt idx="35078">
                  <c:v>-77.718999999999994</c:v>
                </c:pt>
                <c:pt idx="35079">
                  <c:v>-77.716999999999999</c:v>
                </c:pt>
                <c:pt idx="35080">
                  <c:v>-77.715000000000003</c:v>
                </c:pt>
                <c:pt idx="35081">
                  <c:v>-77.712999999999994</c:v>
                </c:pt>
                <c:pt idx="35082">
                  <c:v>-77.710999999999999</c:v>
                </c:pt>
                <c:pt idx="35083">
                  <c:v>-77.709000000000003</c:v>
                </c:pt>
                <c:pt idx="35084">
                  <c:v>-77.706999999999994</c:v>
                </c:pt>
                <c:pt idx="35085">
                  <c:v>-77.704999999999998</c:v>
                </c:pt>
                <c:pt idx="35086">
                  <c:v>-77.703000000000003</c:v>
                </c:pt>
                <c:pt idx="35087">
                  <c:v>-77.700999999999993</c:v>
                </c:pt>
                <c:pt idx="35088">
                  <c:v>-77.698999999999998</c:v>
                </c:pt>
                <c:pt idx="35089">
                  <c:v>-77.697000000000003</c:v>
                </c:pt>
                <c:pt idx="35090">
                  <c:v>-77.694999999999993</c:v>
                </c:pt>
                <c:pt idx="35091">
                  <c:v>-77.692999999999998</c:v>
                </c:pt>
                <c:pt idx="35092">
                  <c:v>-77.691000000000003</c:v>
                </c:pt>
                <c:pt idx="35093">
                  <c:v>-77.688999999999993</c:v>
                </c:pt>
                <c:pt idx="35094">
                  <c:v>-77.686999999999998</c:v>
                </c:pt>
                <c:pt idx="35095">
                  <c:v>-77.685000000000002</c:v>
                </c:pt>
                <c:pt idx="35096">
                  <c:v>-77.683000000000007</c:v>
                </c:pt>
                <c:pt idx="35097">
                  <c:v>-77.680999999999997</c:v>
                </c:pt>
                <c:pt idx="35098">
                  <c:v>-77.679000000000002</c:v>
                </c:pt>
                <c:pt idx="35099">
                  <c:v>-77.677000000000007</c:v>
                </c:pt>
                <c:pt idx="35100">
                  <c:v>-77.674999999999997</c:v>
                </c:pt>
                <c:pt idx="35101">
                  <c:v>-77.673000000000002</c:v>
                </c:pt>
                <c:pt idx="35102">
                  <c:v>-77.671000000000006</c:v>
                </c:pt>
                <c:pt idx="35103">
                  <c:v>-77.668999999999997</c:v>
                </c:pt>
                <c:pt idx="35104">
                  <c:v>-77.667000000000002</c:v>
                </c:pt>
                <c:pt idx="35105">
                  <c:v>-77.665000000000006</c:v>
                </c:pt>
                <c:pt idx="35106">
                  <c:v>-77.662999999999997</c:v>
                </c:pt>
                <c:pt idx="35107">
                  <c:v>-77.661000000000001</c:v>
                </c:pt>
                <c:pt idx="35108">
                  <c:v>-77.659000000000006</c:v>
                </c:pt>
                <c:pt idx="35109">
                  <c:v>-77.656999999999996</c:v>
                </c:pt>
                <c:pt idx="35110">
                  <c:v>-77.655000000000001</c:v>
                </c:pt>
                <c:pt idx="35111">
                  <c:v>-77.653000000000006</c:v>
                </c:pt>
                <c:pt idx="35112">
                  <c:v>-77.650999999999996</c:v>
                </c:pt>
                <c:pt idx="35113">
                  <c:v>-77.649000000000001</c:v>
                </c:pt>
                <c:pt idx="35114">
                  <c:v>-77.647000000000006</c:v>
                </c:pt>
                <c:pt idx="35115">
                  <c:v>-77.644999999999996</c:v>
                </c:pt>
                <c:pt idx="35116">
                  <c:v>-77.643000000000001</c:v>
                </c:pt>
                <c:pt idx="35117">
                  <c:v>-77.641000000000005</c:v>
                </c:pt>
                <c:pt idx="35118">
                  <c:v>-77.638999999999996</c:v>
                </c:pt>
                <c:pt idx="35119">
                  <c:v>-77.637</c:v>
                </c:pt>
                <c:pt idx="35120">
                  <c:v>-77.635000000000005</c:v>
                </c:pt>
                <c:pt idx="35121">
                  <c:v>-77.632999999999996</c:v>
                </c:pt>
                <c:pt idx="35122">
                  <c:v>-77.631</c:v>
                </c:pt>
                <c:pt idx="35123">
                  <c:v>-77.629000000000005</c:v>
                </c:pt>
                <c:pt idx="35124">
                  <c:v>-77.626999999999995</c:v>
                </c:pt>
                <c:pt idx="35125">
                  <c:v>-77.625</c:v>
                </c:pt>
                <c:pt idx="35126">
                  <c:v>-77.623000000000005</c:v>
                </c:pt>
                <c:pt idx="35127">
                  <c:v>-77.620999999999995</c:v>
                </c:pt>
                <c:pt idx="35128">
                  <c:v>-77.619</c:v>
                </c:pt>
                <c:pt idx="35129">
                  <c:v>-77.617000000000004</c:v>
                </c:pt>
                <c:pt idx="35130">
                  <c:v>-77.614999999999995</c:v>
                </c:pt>
                <c:pt idx="35131">
                  <c:v>-77.613</c:v>
                </c:pt>
                <c:pt idx="35132">
                  <c:v>-77.611000000000004</c:v>
                </c:pt>
                <c:pt idx="35133">
                  <c:v>-77.608999999999995</c:v>
                </c:pt>
                <c:pt idx="35134">
                  <c:v>-77.606999999999999</c:v>
                </c:pt>
                <c:pt idx="35135">
                  <c:v>-77.605000000000004</c:v>
                </c:pt>
                <c:pt idx="35136">
                  <c:v>-77.602999999999994</c:v>
                </c:pt>
                <c:pt idx="35137">
                  <c:v>-77.600999999999999</c:v>
                </c:pt>
                <c:pt idx="35138">
                  <c:v>-77.599000000000004</c:v>
                </c:pt>
                <c:pt idx="35139">
                  <c:v>-77.596999999999994</c:v>
                </c:pt>
                <c:pt idx="35140">
                  <c:v>-77.594999999999999</c:v>
                </c:pt>
                <c:pt idx="35141">
                  <c:v>-77.593000000000004</c:v>
                </c:pt>
                <c:pt idx="35142">
                  <c:v>-77.590999999999994</c:v>
                </c:pt>
                <c:pt idx="35143">
                  <c:v>-77.588999999999999</c:v>
                </c:pt>
                <c:pt idx="35144">
                  <c:v>-77.587000000000003</c:v>
                </c:pt>
                <c:pt idx="35145">
                  <c:v>-77.584999999999994</c:v>
                </c:pt>
                <c:pt idx="35146">
                  <c:v>-77.582999999999998</c:v>
                </c:pt>
                <c:pt idx="35147">
                  <c:v>-77.581000000000003</c:v>
                </c:pt>
                <c:pt idx="35148">
                  <c:v>-77.578999999999994</c:v>
                </c:pt>
                <c:pt idx="35149">
                  <c:v>-77.576999999999998</c:v>
                </c:pt>
                <c:pt idx="35150">
                  <c:v>-77.575000000000003</c:v>
                </c:pt>
                <c:pt idx="35151">
                  <c:v>-77.572999999999993</c:v>
                </c:pt>
                <c:pt idx="35152">
                  <c:v>-77.570999999999998</c:v>
                </c:pt>
                <c:pt idx="35153">
                  <c:v>-77.569000000000003</c:v>
                </c:pt>
                <c:pt idx="35154">
                  <c:v>-77.566999999999993</c:v>
                </c:pt>
                <c:pt idx="35155">
                  <c:v>-77.564999999999998</c:v>
                </c:pt>
                <c:pt idx="35156">
                  <c:v>-77.563000000000002</c:v>
                </c:pt>
                <c:pt idx="35157">
                  <c:v>-77.561000000000007</c:v>
                </c:pt>
                <c:pt idx="35158">
                  <c:v>-77.558999999999997</c:v>
                </c:pt>
                <c:pt idx="35159">
                  <c:v>-77.557000000000002</c:v>
                </c:pt>
                <c:pt idx="35160">
                  <c:v>-77.555000000000007</c:v>
                </c:pt>
                <c:pt idx="35161">
                  <c:v>-77.552999999999997</c:v>
                </c:pt>
                <c:pt idx="35162">
                  <c:v>-77.551000000000002</c:v>
                </c:pt>
                <c:pt idx="35163">
                  <c:v>-77.549000000000007</c:v>
                </c:pt>
                <c:pt idx="35164">
                  <c:v>-77.546999999999997</c:v>
                </c:pt>
                <c:pt idx="35165">
                  <c:v>-77.545000000000002</c:v>
                </c:pt>
                <c:pt idx="35166">
                  <c:v>-77.543000000000006</c:v>
                </c:pt>
                <c:pt idx="35167">
                  <c:v>-77.540999999999997</c:v>
                </c:pt>
                <c:pt idx="35168">
                  <c:v>-77.539000000000001</c:v>
                </c:pt>
                <c:pt idx="35169">
                  <c:v>-77.537000000000006</c:v>
                </c:pt>
                <c:pt idx="35170">
                  <c:v>-77.534999999999997</c:v>
                </c:pt>
                <c:pt idx="35171">
                  <c:v>-77.533000000000001</c:v>
                </c:pt>
                <c:pt idx="35172">
                  <c:v>-77.531000000000006</c:v>
                </c:pt>
                <c:pt idx="35173">
                  <c:v>-77.528999999999996</c:v>
                </c:pt>
                <c:pt idx="35174">
                  <c:v>-77.527000000000001</c:v>
                </c:pt>
                <c:pt idx="35175">
                  <c:v>-77.525000000000006</c:v>
                </c:pt>
                <c:pt idx="35176">
                  <c:v>-77.522999999999996</c:v>
                </c:pt>
                <c:pt idx="35177">
                  <c:v>-77.521000000000001</c:v>
                </c:pt>
                <c:pt idx="35178">
                  <c:v>-77.519000000000005</c:v>
                </c:pt>
                <c:pt idx="35179">
                  <c:v>-77.516999999999996</c:v>
                </c:pt>
                <c:pt idx="35180">
                  <c:v>-77.515000000000001</c:v>
                </c:pt>
                <c:pt idx="35181">
                  <c:v>-77.513000000000005</c:v>
                </c:pt>
                <c:pt idx="35182">
                  <c:v>-77.510999999999996</c:v>
                </c:pt>
                <c:pt idx="35183">
                  <c:v>-77.509</c:v>
                </c:pt>
                <c:pt idx="35184">
                  <c:v>-77.507000000000005</c:v>
                </c:pt>
                <c:pt idx="35185">
                  <c:v>-77.504999999999995</c:v>
                </c:pt>
                <c:pt idx="35186">
                  <c:v>-77.503</c:v>
                </c:pt>
                <c:pt idx="35187">
                  <c:v>-77.501000000000005</c:v>
                </c:pt>
                <c:pt idx="35188">
                  <c:v>-77.498999999999995</c:v>
                </c:pt>
                <c:pt idx="35189">
                  <c:v>-77.497</c:v>
                </c:pt>
                <c:pt idx="35190">
                  <c:v>-77.495000000000005</c:v>
                </c:pt>
                <c:pt idx="35191">
                  <c:v>-77.492999999999995</c:v>
                </c:pt>
                <c:pt idx="35192">
                  <c:v>-77.491</c:v>
                </c:pt>
                <c:pt idx="35193">
                  <c:v>-77.489000000000004</c:v>
                </c:pt>
                <c:pt idx="35194">
                  <c:v>-77.486999999999995</c:v>
                </c:pt>
                <c:pt idx="35195">
                  <c:v>-77.484999999999999</c:v>
                </c:pt>
                <c:pt idx="35196">
                  <c:v>-77.483000000000004</c:v>
                </c:pt>
                <c:pt idx="35197">
                  <c:v>-77.480999999999995</c:v>
                </c:pt>
                <c:pt idx="35198">
                  <c:v>-77.478999999999999</c:v>
                </c:pt>
                <c:pt idx="35199">
                  <c:v>-77.477000000000004</c:v>
                </c:pt>
                <c:pt idx="35200">
                  <c:v>-77.474999999999994</c:v>
                </c:pt>
                <c:pt idx="35201">
                  <c:v>-77.472999999999999</c:v>
                </c:pt>
                <c:pt idx="35202">
                  <c:v>-77.471000000000004</c:v>
                </c:pt>
                <c:pt idx="35203">
                  <c:v>-77.468999999999994</c:v>
                </c:pt>
                <c:pt idx="35204">
                  <c:v>-77.466999999999999</c:v>
                </c:pt>
                <c:pt idx="35205">
                  <c:v>-77.465000000000003</c:v>
                </c:pt>
                <c:pt idx="35206">
                  <c:v>-77.462999999999994</c:v>
                </c:pt>
                <c:pt idx="35207">
                  <c:v>-77.460999999999999</c:v>
                </c:pt>
                <c:pt idx="35208">
                  <c:v>-77.459000000000003</c:v>
                </c:pt>
                <c:pt idx="35209">
                  <c:v>-77.456999999999994</c:v>
                </c:pt>
                <c:pt idx="35210">
                  <c:v>-77.454999999999998</c:v>
                </c:pt>
                <c:pt idx="35211">
                  <c:v>-77.453000000000003</c:v>
                </c:pt>
                <c:pt idx="35212">
                  <c:v>-77.450999999999993</c:v>
                </c:pt>
                <c:pt idx="35213">
                  <c:v>-77.448999999999998</c:v>
                </c:pt>
                <c:pt idx="35214">
                  <c:v>-77.447000000000003</c:v>
                </c:pt>
                <c:pt idx="35215">
                  <c:v>-77.444999999999993</c:v>
                </c:pt>
                <c:pt idx="35216">
                  <c:v>-77.442999999999998</c:v>
                </c:pt>
                <c:pt idx="35217">
                  <c:v>-77.441000000000003</c:v>
                </c:pt>
                <c:pt idx="35218">
                  <c:v>-77.438999999999993</c:v>
                </c:pt>
                <c:pt idx="35219">
                  <c:v>-77.436999999999998</c:v>
                </c:pt>
                <c:pt idx="35220">
                  <c:v>-77.435000000000002</c:v>
                </c:pt>
                <c:pt idx="35221">
                  <c:v>-77.433000000000007</c:v>
                </c:pt>
                <c:pt idx="35222">
                  <c:v>-77.430999999999997</c:v>
                </c:pt>
                <c:pt idx="35223">
                  <c:v>-77.429000000000002</c:v>
                </c:pt>
                <c:pt idx="35224">
                  <c:v>-77.427000000000007</c:v>
                </c:pt>
                <c:pt idx="35225">
                  <c:v>-77.424999999999997</c:v>
                </c:pt>
                <c:pt idx="35226">
                  <c:v>-77.423000000000002</c:v>
                </c:pt>
                <c:pt idx="35227">
                  <c:v>-77.421000000000006</c:v>
                </c:pt>
                <c:pt idx="35228">
                  <c:v>-77.418999999999997</c:v>
                </c:pt>
                <c:pt idx="35229">
                  <c:v>-77.417000000000002</c:v>
                </c:pt>
                <c:pt idx="35230">
                  <c:v>-77.415000000000006</c:v>
                </c:pt>
                <c:pt idx="35231">
                  <c:v>-77.412999999999997</c:v>
                </c:pt>
                <c:pt idx="35232">
                  <c:v>-77.411000000000001</c:v>
                </c:pt>
                <c:pt idx="35233">
                  <c:v>-77.409000000000006</c:v>
                </c:pt>
                <c:pt idx="35234">
                  <c:v>-77.406999999999996</c:v>
                </c:pt>
                <c:pt idx="35235">
                  <c:v>-77.405000000000001</c:v>
                </c:pt>
                <c:pt idx="35236">
                  <c:v>-77.403000000000006</c:v>
                </c:pt>
                <c:pt idx="35237">
                  <c:v>-77.400999999999996</c:v>
                </c:pt>
                <c:pt idx="35238">
                  <c:v>-77.399000000000001</c:v>
                </c:pt>
                <c:pt idx="35239">
                  <c:v>-77.397000000000006</c:v>
                </c:pt>
                <c:pt idx="35240">
                  <c:v>-77.394999999999996</c:v>
                </c:pt>
                <c:pt idx="35241">
                  <c:v>-77.393000000000001</c:v>
                </c:pt>
                <c:pt idx="35242">
                  <c:v>-77.391000000000005</c:v>
                </c:pt>
                <c:pt idx="35243">
                  <c:v>-77.388999999999996</c:v>
                </c:pt>
                <c:pt idx="35244">
                  <c:v>-77.387</c:v>
                </c:pt>
                <c:pt idx="35245">
                  <c:v>-77.385000000000005</c:v>
                </c:pt>
                <c:pt idx="35246">
                  <c:v>-77.382999999999996</c:v>
                </c:pt>
                <c:pt idx="35247">
                  <c:v>-77.381</c:v>
                </c:pt>
                <c:pt idx="35248">
                  <c:v>-77.379000000000005</c:v>
                </c:pt>
                <c:pt idx="35249">
                  <c:v>-77.376999999999995</c:v>
                </c:pt>
                <c:pt idx="35250">
                  <c:v>-77.375</c:v>
                </c:pt>
                <c:pt idx="35251">
                  <c:v>-77.373000000000005</c:v>
                </c:pt>
                <c:pt idx="35252">
                  <c:v>-77.370999999999995</c:v>
                </c:pt>
                <c:pt idx="35253">
                  <c:v>-77.369</c:v>
                </c:pt>
                <c:pt idx="35254">
                  <c:v>-77.367000000000004</c:v>
                </c:pt>
                <c:pt idx="35255">
                  <c:v>-77.364999999999995</c:v>
                </c:pt>
                <c:pt idx="35256">
                  <c:v>-77.363</c:v>
                </c:pt>
                <c:pt idx="35257">
                  <c:v>-77.361000000000004</c:v>
                </c:pt>
                <c:pt idx="35258">
                  <c:v>-77.358999999999995</c:v>
                </c:pt>
                <c:pt idx="35259">
                  <c:v>-77.356999999999999</c:v>
                </c:pt>
                <c:pt idx="35260">
                  <c:v>-77.355000000000004</c:v>
                </c:pt>
                <c:pt idx="35261">
                  <c:v>-77.352999999999994</c:v>
                </c:pt>
                <c:pt idx="35262">
                  <c:v>-77.350999999999999</c:v>
                </c:pt>
                <c:pt idx="35263">
                  <c:v>-77.349000000000004</c:v>
                </c:pt>
                <c:pt idx="35264">
                  <c:v>-77.346999999999994</c:v>
                </c:pt>
                <c:pt idx="35265">
                  <c:v>-77.344999999999999</c:v>
                </c:pt>
                <c:pt idx="35266">
                  <c:v>-77.343000000000004</c:v>
                </c:pt>
                <c:pt idx="35267">
                  <c:v>-77.340999999999994</c:v>
                </c:pt>
                <c:pt idx="35268">
                  <c:v>-77.338999999999999</c:v>
                </c:pt>
                <c:pt idx="35269">
                  <c:v>-77.337000000000003</c:v>
                </c:pt>
                <c:pt idx="35270">
                  <c:v>-77.334999999999994</c:v>
                </c:pt>
                <c:pt idx="35271">
                  <c:v>-77.332999999999998</c:v>
                </c:pt>
                <c:pt idx="35272">
                  <c:v>-77.331000000000003</c:v>
                </c:pt>
                <c:pt idx="35273">
                  <c:v>-77.328999999999994</c:v>
                </c:pt>
                <c:pt idx="35274">
                  <c:v>-77.326999999999998</c:v>
                </c:pt>
                <c:pt idx="35275">
                  <c:v>-77.325000000000003</c:v>
                </c:pt>
                <c:pt idx="35276">
                  <c:v>-77.322999999999993</c:v>
                </c:pt>
                <c:pt idx="35277">
                  <c:v>-77.320999999999998</c:v>
                </c:pt>
                <c:pt idx="35278">
                  <c:v>-77.319000000000003</c:v>
                </c:pt>
                <c:pt idx="35279">
                  <c:v>-77.316999999999993</c:v>
                </c:pt>
                <c:pt idx="35280">
                  <c:v>-77.314999999999998</c:v>
                </c:pt>
                <c:pt idx="35281">
                  <c:v>-77.313000000000002</c:v>
                </c:pt>
                <c:pt idx="35282">
                  <c:v>-77.311000000000007</c:v>
                </c:pt>
                <c:pt idx="35283">
                  <c:v>-77.308999999999997</c:v>
                </c:pt>
                <c:pt idx="35284">
                  <c:v>-77.307000000000002</c:v>
                </c:pt>
                <c:pt idx="35285">
                  <c:v>-77.305000000000007</c:v>
                </c:pt>
                <c:pt idx="35286">
                  <c:v>-77.302999999999997</c:v>
                </c:pt>
                <c:pt idx="35287">
                  <c:v>-77.301000000000002</c:v>
                </c:pt>
                <c:pt idx="35288">
                  <c:v>-77.299000000000007</c:v>
                </c:pt>
                <c:pt idx="35289">
                  <c:v>-77.296999999999997</c:v>
                </c:pt>
                <c:pt idx="35290">
                  <c:v>-77.295000000000002</c:v>
                </c:pt>
                <c:pt idx="35291">
                  <c:v>-77.293000000000006</c:v>
                </c:pt>
                <c:pt idx="35292">
                  <c:v>-77.290999999999997</c:v>
                </c:pt>
                <c:pt idx="35293">
                  <c:v>-77.289000000000001</c:v>
                </c:pt>
                <c:pt idx="35294">
                  <c:v>-77.287000000000006</c:v>
                </c:pt>
                <c:pt idx="35295">
                  <c:v>-77.284999999999997</c:v>
                </c:pt>
                <c:pt idx="35296">
                  <c:v>-77.283000000000001</c:v>
                </c:pt>
                <c:pt idx="35297">
                  <c:v>-77.281000000000006</c:v>
                </c:pt>
                <c:pt idx="35298">
                  <c:v>-77.278999999999996</c:v>
                </c:pt>
                <c:pt idx="35299">
                  <c:v>-77.277000000000001</c:v>
                </c:pt>
                <c:pt idx="35300">
                  <c:v>-77.275000000000006</c:v>
                </c:pt>
                <c:pt idx="35301">
                  <c:v>-77.272999999999996</c:v>
                </c:pt>
                <c:pt idx="35302">
                  <c:v>-77.271000000000001</c:v>
                </c:pt>
                <c:pt idx="35303">
                  <c:v>-77.269000000000005</c:v>
                </c:pt>
                <c:pt idx="35304">
                  <c:v>-77.266999999999996</c:v>
                </c:pt>
                <c:pt idx="35305">
                  <c:v>-77.265000000000001</c:v>
                </c:pt>
                <c:pt idx="35306">
                  <c:v>-77.263000000000005</c:v>
                </c:pt>
                <c:pt idx="35307">
                  <c:v>-77.260999999999996</c:v>
                </c:pt>
                <c:pt idx="35308">
                  <c:v>-77.259</c:v>
                </c:pt>
                <c:pt idx="35309">
                  <c:v>-77.257000000000005</c:v>
                </c:pt>
                <c:pt idx="35310">
                  <c:v>-77.254999999999995</c:v>
                </c:pt>
                <c:pt idx="35311">
                  <c:v>-77.253</c:v>
                </c:pt>
                <c:pt idx="35312">
                  <c:v>-77.251000000000005</c:v>
                </c:pt>
                <c:pt idx="35313">
                  <c:v>-77.248999999999995</c:v>
                </c:pt>
                <c:pt idx="35314">
                  <c:v>-77.247</c:v>
                </c:pt>
                <c:pt idx="35315">
                  <c:v>-77.245000000000005</c:v>
                </c:pt>
                <c:pt idx="35316">
                  <c:v>-77.242999999999995</c:v>
                </c:pt>
                <c:pt idx="35317">
                  <c:v>-77.241</c:v>
                </c:pt>
                <c:pt idx="35318">
                  <c:v>-77.239000000000004</c:v>
                </c:pt>
                <c:pt idx="35319">
                  <c:v>-77.236999999999995</c:v>
                </c:pt>
                <c:pt idx="35320">
                  <c:v>-77.234999999999999</c:v>
                </c:pt>
                <c:pt idx="35321">
                  <c:v>-77.233000000000004</c:v>
                </c:pt>
                <c:pt idx="35322">
                  <c:v>-77.230999999999995</c:v>
                </c:pt>
                <c:pt idx="35323">
                  <c:v>-77.228999999999999</c:v>
                </c:pt>
                <c:pt idx="35324">
                  <c:v>-77.227000000000004</c:v>
                </c:pt>
                <c:pt idx="35325">
                  <c:v>-77.224999999999994</c:v>
                </c:pt>
                <c:pt idx="35326">
                  <c:v>-77.222999999999999</c:v>
                </c:pt>
                <c:pt idx="35327">
                  <c:v>-77.221000000000004</c:v>
                </c:pt>
                <c:pt idx="35328">
                  <c:v>-77.218999999999994</c:v>
                </c:pt>
                <c:pt idx="35329">
                  <c:v>-77.216999999999999</c:v>
                </c:pt>
                <c:pt idx="35330">
                  <c:v>-77.215000000000003</c:v>
                </c:pt>
                <c:pt idx="35331">
                  <c:v>-77.212999999999994</c:v>
                </c:pt>
                <c:pt idx="35332">
                  <c:v>-77.210999999999999</c:v>
                </c:pt>
                <c:pt idx="35333">
                  <c:v>-77.209000000000003</c:v>
                </c:pt>
                <c:pt idx="35334">
                  <c:v>-77.206999999999994</c:v>
                </c:pt>
                <c:pt idx="35335">
                  <c:v>-77.204999999999998</c:v>
                </c:pt>
                <c:pt idx="35336">
                  <c:v>-77.203000000000003</c:v>
                </c:pt>
                <c:pt idx="35337">
                  <c:v>-77.200999999999993</c:v>
                </c:pt>
                <c:pt idx="35338">
                  <c:v>-77.198999999999998</c:v>
                </c:pt>
                <c:pt idx="35339">
                  <c:v>-77.197000000000003</c:v>
                </c:pt>
                <c:pt idx="35340">
                  <c:v>-77.194999999999993</c:v>
                </c:pt>
                <c:pt idx="35341">
                  <c:v>-77.192999999999998</c:v>
                </c:pt>
                <c:pt idx="35342">
                  <c:v>-77.191000000000003</c:v>
                </c:pt>
                <c:pt idx="35343">
                  <c:v>-77.188999999999993</c:v>
                </c:pt>
                <c:pt idx="35344">
                  <c:v>-77.186999999999998</c:v>
                </c:pt>
                <c:pt idx="35345">
                  <c:v>-77.185000000000002</c:v>
                </c:pt>
                <c:pt idx="35346">
                  <c:v>-77.183000000000007</c:v>
                </c:pt>
                <c:pt idx="35347">
                  <c:v>-77.180999999999997</c:v>
                </c:pt>
                <c:pt idx="35348">
                  <c:v>-77.179000000000002</c:v>
                </c:pt>
                <c:pt idx="35349">
                  <c:v>-77.177000000000007</c:v>
                </c:pt>
                <c:pt idx="35350">
                  <c:v>-77.174999999999997</c:v>
                </c:pt>
                <c:pt idx="35351">
                  <c:v>-77.173000000000002</c:v>
                </c:pt>
                <c:pt idx="35352">
                  <c:v>-77.171000000000006</c:v>
                </c:pt>
                <c:pt idx="35353">
                  <c:v>-77.168999999999997</c:v>
                </c:pt>
                <c:pt idx="35354">
                  <c:v>-77.167000000000002</c:v>
                </c:pt>
                <c:pt idx="35355">
                  <c:v>-77.165000000000006</c:v>
                </c:pt>
                <c:pt idx="35356">
                  <c:v>-77.162999999999997</c:v>
                </c:pt>
                <c:pt idx="35357">
                  <c:v>-77.161000000000001</c:v>
                </c:pt>
                <c:pt idx="35358">
                  <c:v>-77.159000000000006</c:v>
                </c:pt>
                <c:pt idx="35359">
                  <c:v>-77.156999999999996</c:v>
                </c:pt>
                <c:pt idx="35360">
                  <c:v>-77.155000000000001</c:v>
                </c:pt>
                <c:pt idx="35361">
                  <c:v>-77.153000000000006</c:v>
                </c:pt>
                <c:pt idx="35362">
                  <c:v>-77.150999999999996</c:v>
                </c:pt>
                <c:pt idx="35363">
                  <c:v>-77.149000000000001</c:v>
                </c:pt>
                <c:pt idx="35364">
                  <c:v>-77.147000000000006</c:v>
                </c:pt>
                <c:pt idx="35365">
                  <c:v>-77.144999999999996</c:v>
                </c:pt>
                <c:pt idx="35366">
                  <c:v>-77.143000000000001</c:v>
                </c:pt>
                <c:pt idx="35367">
                  <c:v>-77.141000000000005</c:v>
                </c:pt>
                <c:pt idx="35368">
                  <c:v>-77.138999999999996</c:v>
                </c:pt>
                <c:pt idx="35369">
                  <c:v>-77.137</c:v>
                </c:pt>
                <c:pt idx="35370">
                  <c:v>-77.135000000000005</c:v>
                </c:pt>
                <c:pt idx="35371">
                  <c:v>-77.132999999999996</c:v>
                </c:pt>
                <c:pt idx="35372">
                  <c:v>-77.131</c:v>
                </c:pt>
                <c:pt idx="35373">
                  <c:v>-77.129000000000005</c:v>
                </c:pt>
                <c:pt idx="35374">
                  <c:v>-77.126999999999995</c:v>
                </c:pt>
                <c:pt idx="35375">
                  <c:v>-77.125</c:v>
                </c:pt>
                <c:pt idx="35376">
                  <c:v>-77.123000000000005</c:v>
                </c:pt>
                <c:pt idx="35377">
                  <c:v>-77.120999999999995</c:v>
                </c:pt>
                <c:pt idx="35378">
                  <c:v>-77.119</c:v>
                </c:pt>
                <c:pt idx="35379">
                  <c:v>-77.117000000000004</c:v>
                </c:pt>
                <c:pt idx="35380">
                  <c:v>-77.114999999999995</c:v>
                </c:pt>
                <c:pt idx="35381">
                  <c:v>-77.113</c:v>
                </c:pt>
                <c:pt idx="35382">
                  <c:v>-77.111000000000004</c:v>
                </c:pt>
                <c:pt idx="35383">
                  <c:v>-77.108999999999995</c:v>
                </c:pt>
                <c:pt idx="35384">
                  <c:v>-77.106999999999999</c:v>
                </c:pt>
                <c:pt idx="35385">
                  <c:v>-77.105000000000004</c:v>
                </c:pt>
                <c:pt idx="35386">
                  <c:v>-77.102999999999994</c:v>
                </c:pt>
                <c:pt idx="35387">
                  <c:v>-77.100999999999999</c:v>
                </c:pt>
                <c:pt idx="35388">
                  <c:v>-77.099000000000004</c:v>
                </c:pt>
                <c:pt idx="35389">
                  <c:v>-77.096999999999994</c:v>
                </c:pt>
                <c:pt idx="35390">
                  <c:v>-77.094999999999999</c:v>
                </c:pt>
                <c:pt idx="35391">
                  <c:v>-77.093000000000004</c:v>
                </c:pt>
                <c:pt idx="35392">
                  <c:v>-77.090999999999994</c:v>
                </c:pt>
                <c:pt idx="35393">
                  <c:v>-77.088999999999999</c:v>
                </c:pt>
                <c:pt idx="35394">
                  <c:v>-77.087000000000003</c:v>
                </c:pt>
                <c:pt idx="35395">
                  <c:v>-77.084999999999994</c:v>
                </c:pt>
                <c:pt idx="35396">
                  <c:v>-77.082999999999998</c:v>
                </c:pt>
                <c:pt idx="35397">
                  <c:v>-77.081000000000003</c:v>
                </c:pt>
                <c:pt idx="35398">
                  <c:v>-77.078999999999994</c:v>
                </c:pt>
                <c:pt idx="35399">
                  <c:v>-77.076999999999998</c:v>
                </c:pt>
                <c:pt idx="35400">
                  <c:v>-77.075000000000003</c:v>
                </c:pt>
                <c:pt idx="35401">
                  <c:v>-77.072999999999993</c:v>
                </c:pt>
                <c:pt idx="35402">
                  <c:v>-77.070999999999998</c:v>
                </c:pt>
                <c:pt idx="35403">
                  <c:v>-77.069000000000003</c:v>
                </c:pt>
                <c:pt idx="35404">
                  <c:v>-77.066999999999993</c:v>
                </c:pt>
                <c:pt idx="35405">
                  <c:v>-77.064999999999998</c:v>
                </c:pt>
                <c:pt idx="35406">
                  <c:v>-77.063000000000002</c:v>
                </c:pt>
                <c:pt idx="35407">
                  <c:v>-77.061000000000007</c:v>
                </c:pt>
                <c:pt idx="35408">
                  <c:v>-77.058999999999997</c:v>
                </c:pt>
                <c:pt idx="35409">
                  <c:v>-77.057000000000002</c:v>
                </c:pt>
                <c:pt idx="35410">
                  <c:v>-77.055000000000007</c:v>
                </c:pt>
                <c:pt idx="35411">
                  <c:v>-77.052999999999997</c:v>
                </c:pt>
                <c:pt idx="35412">
                  <c:v>-77.051000000000002</c:v>
                </c:pt>
                <c:pt idx="35413">
                  <c:v>-77.049000000000007</c:v>
                </c:pt>
                <c:pt idx="35414">
                  <c:v>-77.046999999999997</c:v>
                </c:pt>
                <c:pt idx="35415">
                  <c:v>-77.045000000000002</c:v>
                </c:pt>
                <c:pt idx="35416">
                  <c:v>-77.043000000000006</c:v>
                </c:pt>
                <c:pt idx="35417">
                  <c:v>-77.040999999999997</c:v>
                </c:pt>
                <c:pt idx="35418">
                  <c:v>-77.039000000000001</c:v>
                </c:pt>
                <c:pt idx="35419">
                  <c:v>-77.037000000000006</c:v>
                </c:pt>
                <c:pt idx="35420">
                  <c:v>-77.034999999999997</c:v>
                </c:pt>
                <c:pt idx="35421">
                  <c:v>-77.033000000000001</c:v>
                </c:pt>
                <c:pt idx="35422">
                  <c:v>-77.031000000000006</c:v>
                </c:pt>
                <c:pt idx="35423">
                  <c:v>-77.028999999999996</c:v>
                </c:pt>
                <c:pt idx="35424">
                  <c:v>-77.027000000000001</c:v>
                </c:pt>
                <c:pt idx="35425">
                  <c:v>-77.025000000000006</c:v>
                </c:pt>
                <c:pt idx="35426">
                  <c:v>-77.022999999999996</c:v>
                </c:pt>
                <c:pt idx="35427">
                  <c:v>-77.021000000000001</c:v>
                </c:pt>
                <c:pt idx="35428">
                  <c:v>-77.019000000000005</c:v>
                </c:pt>
                <c:pt idx="35429">
                  <c:v>-77.016999999999996</c:v>
                </c:pt>
                <c:pt idx="35430">
                  <c:v>-77.015000000000001</c:v>
                </c:pt>
                <c:pt idx="35431">
                  <c:v>-77.013000000000005</c:v>
                </c:pt>
                <c:pt idx="35432">
                  <c:v>-77.010999999999996</c:v>
                </c:pt>
                <c:pt idx="35433">
                  <c:v>-77.009</c:v>
                </c:pt>
                <c:pt idx="35434">
                  <c:v>-77.007000000000005</c:v>
                </c:pt>
                <c:pt idx="35435">
                  <c:v>-77.004999999999995</c:v>
                </c:pt>
                <c:pt idx="35436">
                  <c:v>-77.003</c:v>
                </c:pt>
                <c:pt idx="35437">
                  <c:v>-77.001000000000005</c:v>
                </c:pt>
                <c:pt idx="35438">
                  <c:v>-76.998999999999995</c:v>
                </c:pt>
                <c:pt idx="35439">
                  <c:v>-76.997</c:v>
                </c:pt>
                <c:pt idx="35440">
                  <c:v>-76.995000000000005</c:v>
                </c:pt>
                <c:pt idx="35441">
                  <c:v>-76.992999999999995</c:v>
                </c:pt>
                <c:pt idx="35442">
                  <c:v>-76.991</c:v>
                </c:pt>
                <c:pt idx="35443">
                  <c:v>-76.989000000000004</c:v>
                </c:pt>
                <c:pt idx="35444">
                  <c:v>-76.986999999999995</c:v>
                </c:pt>
                <c:pt idx="35445">
                  <c:v>-76.984999999999999</c:v>
                </c:pt>
                <c:pt idx="35446">
                  <c:v>-76.983000000000004</c:v>
                </c:pt>
                <c:pt idx="35447">
                  <c:v>-76.980999999999995</c:v>
                </c:pt>
                <c:pt idx="35448">
                  <c:v>-76.978999999999999</c:v>
                </c:pt>
                <c:pt idx="35449">
                  <c:v>-76.977000000000004</c:v>
                </c:pt>
                <c:pt idx="35450">
                  <c:v>-76.974999999999994</c:v>
                </c:pt>
                <c:pt idx="35451">
                  <c:v>-76.972999999999999</c:v>
                </c:pt>
                <c:pt idx="35452">
                  <c:v>-76.971000000000004</c:v>
                </c:pt>
                <c:pt idx="35453">
                  <c:v>-76.968999999999994</c:v>
                </c:pt>
                <c:pt idx="35454">
                  <c:v>-76.966999999999999</c:v>
                </c:pt>
                <c:pt idx="35455">
                  <c:v>-76.965000000000003</c:v>
                </c:pt>
                <c:pt idx="35456">
                  <c:v>-76.962999999999994</c:v>
                </c:pt>
                <c:pt idx="35457">
                  <c:v>-76.960999999999999</c:v>
                </c:pt>
                <c:pt idx="35458">
                  <c:v>-76.959000000000003</c:v>
                </c:pt>
                <c:pt idx="35459">
                  <c:v>-76.956999999999994</c:v>
                </c:pt>
                <c:pt idx="35460">
                  <c:v>-76.954999999999998</c:v>
                </c:pt>
                <c:pt idx="35461">
                  <c:v>-76.953000000000003</c:v>
                </c:pt>
                <c:pt idx="35462">
                  <c:v>-76.950999999999993</c:v>
                </c:pt>
                <c:pt idx="35463">
                  <c:v>-76.948999999999998</c:v>
                </c:pt>
                <c:pt idx="35464">
                  <c:v>-76.947000000000003</c:v>
                </c:pt>
                <c:pt idx="35465">
                  <c:v>-76.944999999999993</c:v>
                </c:pt>
                <c:pt idx="35466">
                  <c:v>-76.942999999999998</c:v>
                </c:pt>
                <c:pt idx="35467">
                  <c:v>-76.941000000000003</c:v>
                </c:pt>
                <c:pt idx="35468">
                  <c:v>-76.938999999999993</c:v>
                </c:pt>
                <c:pt idx="35469">
                  <c:v>-76.936999999999998</c:v>
                </c:pt>
                <c:pt idx="35470">
                  <c:v>-76.935000000000002</c:v>
                </c:pt>
                <c:pt idx="35471">
                  <c:v>-76.933000000000007</c:v>
                </c:pt>
                <c:pt idx="35472">
                  <c:v>-76.930999999999997</c:v>
                </c:pt>
                <c:pt idx="35473">
                  <c:v>-76.929000000000002</c:v>
                </c:pt>
                <c:pt idx="35474">
                  <c:v>-76.927000000000007</c:v>
                </c:pt>
                <c:pt idx="35475">
                  <c:v>-76.924999999999997</c:v>
                </c:pt>
                <c:pt idx="35476">
                  <c:v>-76.923000000000002</c:v>
                </c:pt>
                <c:pt idx="35477">
                  <c:v>-76.921000000000006</c:v>
                </c:pt>
                <c:pt idx="35478">
                  <c:v>-76.918999999999997</c:v>
                </c:pt>
                <c:pt idx="35479">
                  <c:v>-76.917000000000002</c:v>
                </c:pt>
                <c:pt idx="35480">
                  <c:v>-76.915000000000006</c:v>
                </c:pt>
                <c:pt idx="35481">
                  <c:v>-76.912999999999997</c:v>
                </c:pt>
                <c:pt idx="35482">
                  <c:v>-76.911000000000001</c:v>
                </c:pt>
                <c:pt idx="35483">
                  <c:v>-76.909000000000006</c:v>
                </c:pt>
                <c:pt idx="35484">
                  <c:v>-76.906999999999996</c:v>
                </c:pt>
                <c:pt idx="35485">
                  <c:v>-76.905000000000001</c:v>
                </c:pt>
                <c:pt idx="35486">
                  <c:v>-76.903000000000006</c:v>
                </c:pt>
                <c:pt idx="35487">
                  <c:v>-76.900999999999996</c:v>
                </c:pt>
                <c:pt idx="35488">
                  <c:v>-76.899000000000001</c:v>
                </c:pt>
                <c:pt idx="35489">
                  <c:v>-76.897000000000006</c:v>
                </c:pt>
                <c:pt idx="35490">
                  <c:v>-76.894999999999996</c:v>
                </c:pt>
                <c:pt idx="35491">
                  <c:v>-76.893000000000001</c:v>
                </c:pt>
                <c:pt idx="35492">
                  <c:v>-76.891000000000005</c:v>
                </c:pt>
                <c:pt idx="35493">
                  <c:v>-76.888999999999996</c:v>
                </c:pt>
                <c:pt idx="35494">
                  <c:v>-76.887</c:v>
                </c:pt>
                <c:pt idx="35495">
                  <c:v>-76.885000000000005</c:v>
                </c:pt>
                <c:pt idx="35496">
                  <c:v>-76.882999999999996</c:v>
                </c:pt>
                <c:pt idx="35497">
                  <c:v>-76.881</c:v>
                </c:pt>
                <c:pt idx="35498">
                  <c:v>-76.879000000000005</c:v>
                </c:pt>
                <c:pt idx="35499">
                  <c:v>-76.876999999999995</c:v>
                </c:pt>
                <c:pt idx="35500">
                  <c:v>-76.875</c:v>
                </c:pt>
                <c:pt idx="35501">
                  <c:v>-76.873000000000005</c:v>
                </c:pt>
                <c:pt idx="35502">
                  <c:v>-76.870999999999995</c:v>
                </c:pt>
                <c:pt idx="35503">
                  <c:v>-76.869</c:v>
                </c:pt>
                <c:pt idx="35504">
                  <c:v>-76.867000000000004</c:v>
                </c:pt>
                <c:pt idx="35505">
                  <c:v>-76.864999999999995</c:v>
                </c:pt>
                <c:pt idx="35506">
                  <c:v>-76.863</c:v>
                </c:pt>
                <c:pt idx="35507">
                  <c:v>-76.861000000000004</c:v>
                </c:pt>
                <c:pt idx="35508">
                  <c:v>-76.858999999999995</c:v>
                </c:pt>
                <c:pt idx="35509">
                  <c:v>-76.856999999999999</c:v>
                </c:pt>
                <c:pt idx="35510">
                  <c:v>-76.855000000000004</c:v>
                </c:pt>
                <c:pt idx="35511">
                  <c:v>-76.852999999999994</c:v>
                </c:pt>
                <c:pt idx="35512">
                  <c:v>-76.850999999999999</c:v>
                </c:pt>
                <c:pt idx="35513">
                  <c:v>-76.849000000000004</c:v>
                </c:pt>
                <c:pt idx="35514">
                  <c:v>-76.846999999999994</c:v>
                </c:pt>
                <c:pt idx="35515">
                  <c:v>-76.844999999999999</c:v>
                </c:pt>
                <c:pt idx="35516">
                  <c:v>-76.843000000000004</c:v>
                </c:pt>
                <c:pt idx="35517">
                  <c:v>-76.840999999999994</c:v>
                </c:pt>
                <c:pt idx="35518">
                  <c:v>-76.838999999999999</c:v>
                </c:pt>
                <c:pt idx="35519">
                  <c:v>-76.837000000000003</c:v>
                </c:pt>
                <c:pt idx="35520">
                  <c:v>-76.834999999999994</c:v>
                </c:pt>
                <c:pt idx="35521">
                  <c:v>-76.832999999999998</c:v>
                </c:pt>
                <c:pt idx="35522">
                  <c:v>-76.831000000000003</c:v>
                </c:pt>
                <c:pt idx="35523">
                  <c:v>-76.828999999999994</c:v>
                </c:pt>
                <c:pt idx="35524">
                  <c:v>-76.826999999999998</c:v>
                </c:pt>
                <c:pt idx="35525">
                  <c:v>-76.825000000000003</c:v>
                </c:pt>
                <c:pt idx="35526">
                  <c:v>-76.822999999999993</c:v>
                </c:pt>
                <c:pt idx="35527">
                  <c:v>-76.820999999999998</c:v>
                </c:pt>
                <c:pt idx="35528">
                  <c:v>-76.819000000000003</c:v>
                </c:pt>
                <c:pt idx="35529">
                  <c:v>-76.816999999999993</c:v>
                </c:pt>
                <c:pt idx="35530">
                  <c:v>-76.814999999999998</c:v>
                </c:pt>
                <c:pt idx="35531">
                  <c:v>-76.813000000000002</c:v>
                </c:pt>
                <c:pt idx="35532">
                  <c:v>-76.811000000000007</c:v>
                </c:pt>
                <c:pt idx="35533">
                  <c:v>-76.808999999999997</c:v>
                </c:pt>
                <c:pt idx="35534">
                  <c:v>-76.807000000000002</c:v>
                </c:pt>
                <c:pt idx="35535">
                  <c:v>-76.805000000000007</c:v>
                </c:pt>
                <c:pt idx="35536">
                  <c:v>-76.802999999999997</c:v>
                </c:pt>
                <c:pt idx="35537">
                  <c:v>-76.801000000000002</c:v>
                </c:pt>
                <c:pt idx="35538">
                  <c:v>-76.799000000000007</c:v>
                </c:pt>
                <c:pt idx="35539">
                  <c:v>-76.796999999999997</c:v>
                </c:pt>
                <c:pt idx="35540">
                  <c:v>-76.795000000000002</c:v>
                </c:pt>
                <c:pt idx="35541">
                  <c:v>-76.793000000000006</c:v>
                </c:pt>
                <c:pt idx="35542">
                  <c:v>-76.790999999999997</c:v>
                </c:pt>
                <c:pt idx="35543">
                  <c:v>-76.789000000000001</c:v>
                </c:pt>
                <c:pt idx="35544">
                  <c:v>-76.787000000000006</c:v>
                </c:pt>
                <c:pt idx="35545">
                  <c:v>-76.784999999999997</c:v>
                </c:pt>
                <c:pt idx="35546">
                  <c:v>-76.783000000000001</c:v>
                </c:pt>
                <c:pt idx="35547">
                  <c:v>-76.781000000000006</c:v>
                </c:pt>
                <c:pt idx="35548">
                  <c:v>-76.778999999999996</c:v>
                </c:pt>
                <c:pt idx="35549">
                  <c:v>-76.777000000000001</c:v>
                </c:pt>
                <c:pt idx="35550">
                  <c:v>-76.775000000000006</c:v>
                </c:pt>
                <c:pt idx="35551">
                  <c:v>-76.772999999999996</c:v>
                </c:pt>
                <c:pt idx="35552">
                  <c:v>-76.771000000000001</c:v>
                </c:pt>
                <c:pt idx="35553">
                  <c:v>-76.769000000000005</c:v>
                </c:pt>
                <c:pt idx="35554">
                  <c:v>-76.766999999999996</c:v>
                </c:pt>
                <c:pt idx="35555">
                  <c:v>-76.765000000000001</c:v>
                </c:pt>
                <c:pt idx="35556">
                  <c:v>-76.763000000000005</c:v>
                </c:pt>
                <c:pt idx="35557">
                  <c:v>-76.760999999999996</c:v>
                </c:pt>
                <c:pt idx="35558">
                  <c:v>-76.759</c:v>
                </c:pt>
                <c:pt idx="35559">
                  <c:v>-76.757000000000005</c:v>
                </c:pt>
                <c:pt idx="35560">
                  <c:v>-76.754999999999995</c:v>
                </c:pt>
                <c:pt idx="35561">
                  <c:v>-76.753</c:v>
                </c:pt>
                <c:pt idx="35562">
                  <c:v>-76.751000000000005</c:v>
                </c:pt>
                <c:pt idx="35563">
                  <c:v>-76.748999999999995</c:v>
                </c:pt>
                <c:pt idx="35564">
                  <c:v>-76.747</c:v>
                </c:pt>
                <c:pt idx="35565">
                  <c:v>-76.745000000000005</c:v>
                </c:pt>
                <c:pt idx="35566">
                  <c:v>-76.742999999999995</c:v>
                </c:pt>
                <c:pt idx="35567">
                  <c:v>-76.741</c:v>
                </c:pt>
                <c:pt idx="35568">
                  <c:v>-76.739000000000004</c:v>
                </c:pt>
                <c:pt idx="35569">
                  <c:v>-76.736999999999995</c:v>
                </c:pt>
                <c:pt idx="35570">
                  <c:v>-76.734999999999999</c:v>
                </c:pt>
                <c:pt idx="35571">
                  <c:v>-76.733000000000004</c:v>
                </c:pt>
                <c:pt idx="35572">
                  <c:v>-76.730999999999995</c:v>
                </c:pt>
                <c:pt idx="35573">
                  <c:v>-76.728999999999999</c:v>
                </c:pt>
                <c:pt idx="35574">
                  <c:v>-76.727000000000004</c:v>
                </c:pt>
                <c:pt idx="35575">
                  <c:v>-76.724999999999994</c:v>
                </c:pt>
                <c:pt idx="35576">
                  <c:v>-76.722999999999999</c:v>
                </c:pt>
                <c:pt idx="35577">
                  <c:v>-76.721000000000004</c:v>
                </c:pt>
                <c:pt idx="35578">
                  <c:v>-76.718999999999994</c:v>
                </c:pt>
                <c:pt idx="35579">
                  <c:v>-76.716999999999999</c:v>
                </c:pt>
                <c:pt idx="35580">
                  <c:v>-76.715000000000003</c:v>
                </c:pt>
                <c:pt idx="35581">
                  <c:v>-76.712999999999994</c:v>
                </c:pt>
                <c:pt idx="35582">
                  <c:v>-76.710999999999999</c:v>
                </c:pt>
                <c:pt idx="35583">
                  <c:v>-76.709000000000003</c:v>
                </c:pt>
                <c:pt idx="35584">
                  <c:v>-76.706999999999994</c:v>
                </c:pt>
                <c:pt idx="35585">
                  <c:v>-76.704999999999998</c:v>
                </c:pt>
                <c:pt idx="35586">
                  <c:v>-76.703000000000003</c:v>
                </c:pt>
                <c:pt idx="35587">
                  <c:v>-76.700999999999993</c:v>
                </c:pt>
                <c:pt idx="35588">
                  <c:v>-76.698999999999998</c:v>
                </c:pt>
                <c:pt idx="35589">
                  <c:v>-76.697000000000003</c:v>
                </c:pt>
                <c:pt idx="35590">
                  <c:v>-76.694999999999993</c:v>
                </c:pt>
                <c:pt idx="35591">
                  <c:v>-76.692999999999998</c:v>
                </c:pt>
                <c:pt idx="35592">
                  <c:v>-76.691000000000003</c:v>
                </c:pt>
                <c:pt idx="35593">
                  <c:v>-76.688999999999993</c:v>
                </c:pt>
                <c:pt idx="35594">
                  <c:v>-76.686999999999998</c:v>
                </c:pt>
                <c:pt idx="35595">
                  <c:v>-76.685000000000002</c:v>
                </c:pt>
                <c:pt idx="35596">
                  <c:v>-76.683000000000007</c:v>
                </c:pt>
                <c:pt idx="35597">
                  <c:v>-76.680999999999997</c:v>
                </c:pt>
                <c:pt idx="35598">
                  <c:v>-76.679000000000002</c:v>
                </c:pt>
                <c:pt idx="35599">
                  <c:v>-76.677000000000007</c:v>
                </c:pt>
                <c:pt idx="35600">
                  <c:v>-76.674999999999997</c:v>
                </c:pt>
                <c:pt idx="35601">
                  <c:v>-76.673000000000002</c:v>
                </c:pt>
                <c:pt idx="35602">
                  <c:v>-76.671000000000006</c:v>
                </c:pt>
                <c:pt idx="35603">
                  <c:v>-76.668999999999997</c:v>
                </c:pt>
                <c:pt idx="35604">
                  <c:v>-76.667000000000002</c:v>
                </c:pt>
                <c:pt idx="35605">
                  <c:v>-76.665000000000006</c:v>
                </c:pt>
                <c:pt idx="35606">
                  <c:v>-76.662999999999997</c:v>
                </c:pt>
                <c:pt idx="35607">
                  <c:v>-76.661000000000001</c:v>
                </c:pt>
                <c:pt idx="35608">
                  <c:v>-76.659000000000006</c:v>
                </c:pt>
                <c:pt idx="35609">
                  <c:v>-76.656999999999996</c:v>
                </c:pt>
                <c:pt idx="35610">
                  <c:v>-76.655000000000001</c:v>
                </c:pt>
                <c:pt idx="35611">
                  <c:v>-76.653000000000006</c:v>
                </c:pt>
                <c:pt idx="35612">
                  <c:v>-76.650999999999996</c:v>
                </c:pt>
                <c:pt idx="35613">
                  <c:v>-76.649000000000001</c:v>
                </c:pt>
                <c:pt idx="35614">
                  <c:v>-76.647000000000006</c:v>
                </c:pt>
                <c:pt idx="35615">
                  <c:v>-76.644999999999996</c:v>
                </c:pt>
                <c:pt idx="35616">
                  <c:v>-76.643000000000001</c:v>
                </c:pt>
                <c:pt idx="35617">
                  <c:v>-76.641000000000005</c:v>
                </c:pt>
                <c:pt idx="35618">
                  <c:v>-76.638999999999996</c:v>
                </c:pt>
                <c:pt idx="35619">
                  <c:v>-76.637</c:v>
                </c:pt>
                <c:pt idx="35620">
                  <c:v>-76.635000000000005</c:v>
                </c:pt>
                <c:pt idx="35621">
                  <c:v>-76.632999999999996</c:v>
                </c:pt>
                <c:pt idx="35622">
                  <c:v>-76.631</c:v>
                </c:pt>
                <c:pt idx="35623">
                  <c:v>-76.629000000000005</c:v>
                </c:pt>
                <c:pt idx="35624">
                  <c:v>-76.626999999999995</c:v>
                </c:pt>
                <c:pt idx="35625">
                  <c:v>-76.625</c:v>
                </c:pt>
                <c:pt idx="35626">
                  <c:v>-76.623000000000005</c:v>
                </c:pt>
                <c:pt idx="35627">
                  <c:v>-76.620999999999995</c:v>
                </c:pt>
                <c:pt idx="35628">
                  <c:v>-76.619</c:v>
                </c:pt>
                <c:pt idx="35629">
                  <c:v>-76.617000000000004</c:v>
                </c:pt>
                <c:pt idx="35630">
                  <c:v>-76.614999999999995</c:v>
                </c:pt>
                <c:pt idx="35631">
                  <c:v>-76.613</c:v>
                </c:pt>
                <c:pt idx="35632">
                  <c:v>-76.611000000000004</c:v>
                </c:pt>
                <c:pt idx="35633">
                  <c:v>-76.608999999999995</c:v>
                </c:pt>
                <c:pt idx="35634">
                  <c:v>-76.606999999999999</c:v>
                </c:pt>
                <c:pt idx="35635">
                  <c:v>-76.605000000000004</c:v>
                </c:pt>
                <c:pt idx="35636">
                  <c:v>-76.602999999999994</c:v>
                </c:pt>
                <c:pt idx="35637">
                  <c:v>-76.600999999999999</c:v>
                </c:pt>
                <c:pt idx="35638">
                  <c:v>-76.599000000000004</c:v>
                </c:pt>
                <c:pt idx="35639">
                  <c:v>-76.596999999999994</c:v>
                </c:pt>
                <c:pt idx="35640">
                  <c:v>-76.594999999999999</c:v>
                </c:pt>
                <c:pt idx="35641">
                  <c:v>-76.593000000000004</c:v>
                </c:pt>
                <c:pt idx="35642">
                  <c:v>-76.590999999999994</c:v>
                </c:pt>
                <c:pt idx="35643">
                  <c:v>-76.588999999999999</c:v>
                </c:pt>
                <c:pt idx="35644">
                  <c:v>-76.587000000000003</c:v>
                </c:pt>
                <c:pt idx="35645">
                  <c:v>-76.584999999999994</c:v>
                </c:pt>
                <c:pt idx="35646">
                  <c:v>-76.582999999999998</c:v>
                </c:pt>
                <c:pt idx="35647">
                  <c:v>-76.581000000000003</c:v>
                </c:pt>
                <c:pt idx="35648">
                  <c:v>-76.578999999999994</c:v>
                </c:pt>
                <c:pt idx="35649">
                  <c:v>-76.576999999999998</c:v>
                </c:pt>
                <c:pt idx="35650">
                  <c:v>-76.575000000000003</c:v>
                </c:pt>
                <c:pt idx="35651">
                  <c:v>-76.572999999999993</c:v>
                </c:pt>
                <c:pt idx="35652">
                  <c:v>-76.570999999999998</c:v>
                </c:pt>
                <c:pt idx="35653">
                  <c:v>-76.569000000000003</c:v>
                </c:pt>
                <c:pt idx="35654">
                  <c:v>-76.566999999999993</c:v>
                </c:pt>
                <c:pt idx="35655">
                  <c:v>-76.564999999999998</c:v>
                </c:pt>
                <c:pt idx="35656">
                  <c:v>-76.563000000000002</c:v>
                </c:pt>
                <c:pt idx="35657">
                  <c:v>-76.561000000000007</c:v>
                </c:pt>
                <c:pt idx="35658">
                  <c:v>-76.558999999999997</c:v>
                </c:pt>
                <c:pt idx="35659">
                  <c:v>-76.557000000000002</c:v>
                </c:pt>
                <c:pt idx="35660">
                  <c:v>-76.555000000000007</c:v>
                </c:pt>
                <c:pt idx="35661">
                  <c:v>-76.552999999999997</c:v>
                </c:pt>
                <c:pt idx="35662">
                  <c:v>-76.551000000000002</c:v>
                </c:pt>
                <c:pt idx="35663">
                  <c:v>-76.549000000000007</c:v>
                </c:pt>
                <c:pt idx="35664">
                  <c:v>-76.546999999999997</c:v>
                </c:pt>
                <c:pt idx="35665">
                  <c:v>-76.545000000000002</c:v>
                </c:pt>
                <c:pt idx="35666">
                  <c:v>-76.543000000000006</c:v>
                </c:pt>
                <c:pt idx="35667">
                  <c:v>-76.540999999999997</c:v>
                </c:pt>
                <c:pt idx="35668">
                  <c:v>-76.539000000000001</c:v>
                </c:pt>
                <c:pt idx="35669">
                  <c:v>-76.537000000000006</c:v>
                </c:pt>
                <c:pt idx="35670">
                  <c:v>-76.534999999999997</c:v>
                </c:pt>
                <c:pt idx="35671">
                  <c:v>-76.533000000000001</c:v>
                </c:pt>
                <c:pt idx="35672">
                  <c:v>-76.531000000000006</c:v>
                </c:pt>
                <c:pt idx="35673">
                  <c:v>-76.528999999999996</c:v>
                </c:pt>
                <c:pt idx="35674">
                  <c:v>-76.527000000000001</c:v>
                </c:pt>
                <c:pt idx="35675">
                  <c:v>-76.525000000000006</c:v>
                </c:pt>
                <c:pt idx="35676">
                  <c:v>-76.522999999999996</c:v>
                </c:pt>
                <c:pt idx="35677">
                  <c:v>-76.521000000000001</c:v>
                </c:pt>
                <c:pt idx="35678">
                  <c:v>-76.519000000000005</c:v>
                </c:pt>
                <c:pt idx="35679">
                  <c:v>-76.516999999999996</c:v>
                </c:pt>
                <c:pt idx="35680">
                  <c:v>-76.515000000000001</c:v>
                </c:pt>
                <c:pt idx="35681">
                  <c:v>-76.513000000000005</c:v>
                </c:pt>
                <c:pt idx="35682">
                  <c:v>-76.510999999999996</c:v>
                </c:pt>
                <c:pt idx="35683">
                  <c:v>-76.509</c:v>
                </c:pt>
                <c:pt idx="35684">
                  <c:v>-76.507000000000005</c:v>
                </c:pt>
                <c:pt idx="35685">
                  <c:v>-76.504999999999995</c:v>
                </c:pt>
                <c:pt idx="35686">
                  <c:v>-76.503</c:v>
                </c:pt>
                <c:pt idx="35687">
                  <c:v>-76.501000000000005</c:v>
                </c:pt>
                <c:pt idx="35688">
                  <c:v>-76.498999999999995</c:v>
                </c:pt>
                <c:pt idx="35689">
                  <c:v>-76.497</c:v>
                </c:pt>
                <c:pt idx="35690">
                  <c:v>-76.495000000000005</c:v>
                </c:pt>
                <c:pt idx="35691">
                  <c:v>-76.492999999999995</c:v>
                </c:pt>
                <c:pt idx="35692">
                  <c:v>-76.491</c:v>
                </c:pt>
                <c:pt idx="35693">
                  <c:v>-76.489000000000004</c:v>
                </c:pt>
                <c:pt idx="35694">
                  <c:v>-76.486999999999995</c:v>
                </c:pt>
                <c:pt idx="35695">
                  <c:v>-76.484999999999999</c:v>
                </c:pt>
                <c:pt idx="35696">
                  <c:v>-76.483000000000004</c:v>
                </c:pt>
                <c:pt idx="35697">
                  <c:v>-76.480999999999995</c:v>
                </c:pt>
                <c:pt idx="35698">
                  <c:v>-76.478999999999999</c:v>
                </c:pt>
                <c:pt idx="35699">
                  <c:v>-76.477000000000004</c:v>
                </c:pt>
                <c:pt idx="35700">
                  <c:v>-76.474999999999994</c:v>
                </c:pt>
                <c:pt idx="35701">
                  <c:v>-76.472999999999999</c:v>
                </c:pt>
                <c:pt idx="35702">
                  <c:v>-76.471000000000004</c:v>
                </c:pt>
                <c:pt idx="35703">
                  <c:v>-76.468999999999994</c:v>
                </c:pt>
                <c:pt idx="35704">
                  <c:v>-76.466999999999999</c:v>
                </c:pt>
                <c:pt idx="35705">
                  <c:v>-76.465000000000003</c:v>
                </c:pt>
                <c:pt idx="35706">
                  <c:v>-76.462999999999994</c:v>
                </c:pt>
                <c:pt idx="35707">
                  <c:v>-76.460999999999999</c:v>
                </c:pt>
                <c:pt idx="35708">
                  <c:v>-76.459000000000003</c:v>
                </c:pt>
                <c:pt idx="35709">
                  <c:v>-76.456999999999994</c:v>
                </c:pt>
                <c:pt idx="35710">
                  <c:v>-76.454999999999998</c:v>
                </c:pt>
                <c:pt idx="35711">
                  <c:v>-76.453000000000003</c:v>
                </c:pt>
                <c:pt idx="35712">
                  <c:v>-76.450999999999993</c:v>
                </c:pt>
                <c:pt idx="35713">
                  <c:v>-76.448999999999998</c:v>
                </c:pt>
                <c:pt idx="35714">
                  <c:v>-76.447000000000003</c:v>
                </c:pt>
                <c:pt idx="35715">
                  <c:v>-76.444999999999993</c:v>
                </c:pt>
                <c:pt idx="35716">
                  <c:v>-76.442999999999998</c:v>
                </c:pt>
                <c:pt idx="35717">
                  <c:v>-76.441000000000003</c:v>
                </c:pt>
                <c:pt idx="35718">
                  <c:v>-76.438999999999993</c:v>
                </c:pt>
                <c:pt idx="35719">
                  <c:v>-76.436999999999998</c:v>
                </c:pt>
                <c:pt idx="35720">
                  <c:v>-76.435000000000002</c:v>
                </c:pt>
                <c:pt idx="35721">
                  <c:v>-76.433000000000007</c:v>
                </c:pt>
                <c:pt idx="35722">
                  <c:v>-76.430999999999997</c:v>
                </c:pt>
                <c:pt idx="35723">
                  <c:v>-76.429000000000002</c:v>
                </c:pt>
                <c:pt idx="35724">
                  <c:v>-76.427000000000007</c:v>
                </c:pt>
                <c:pt idx="35725">
                  <c:v>-76.424999999999997</c:v>
                </c:pt>
                <c:pt idx="35726">
                  <c:v>-76.423000000000002</c:v>
                </c:pt>
                <c:pt idx="35727">
                  <c:v>-76.421000000000006</c:v>
                </c:pt>
                <c:pt idx="35728">
                  <c:v>-76.418999999999997</c:v>
                </c:pt>
                <c:pt idx="35729">
                  <c:v>-76.417000000000002</c:v>
                </c:pt>
                <c:pt idx="35730">
                  <c:v>-76.415000000000006</c:v>
                </c:pt>
                <c:pt idx="35731">
                  <c:v>-76.412999999999997</c:v>
                </c:pt>
                <c:pt idx="35732">
                  <c:v>-76.411000000000001</c:v>
                </c:pt>
                <c:pt idx="35733">
                  <c:v>-76.409000000000006</c:v>
                </c:pt>
                <c:pt idx="35734">
                  <c:v>-76.406999999999996</c:v>
                </c:pt>
                <c:pt idx="35735">
                  <c:v>-76.405000000000001</c:v>
                </c:pt>
                <c:pt idx="35736">
                  <c:v>-76.403000000000006</c:v>
                </c:pt>
                <c:pt idx="35737">
                  <c:v>-76.400999999999996</c:v>
                </c:pt>
                <c:pt idx="35738">
                  <c:v>-76.399000000000001</c:v>
                </c:pt>
                <c:pt idx="35739">
                  <c:v>-76.397000000000006</c:v>
                </c:pt>
                <c:pt idx="35740">
                  <c:v>-76.394999999999996</c:v>
                </c:pt>
                <c:pt idx="35741">
                  <c:v>-76.393000000000001</c:v>
                </c:pt>
                <c:pt idx="35742">
                  <c:v>-76.391000000000005</c:v>
                </c:pt>
                <c:pt idx="35743">
                  <c:v>-76.388999999999996</c:v>
                </c:pt>
                <c:pt idx="35744">
                  <c:v>-76.387</c:v>
                </c:pt>
                <c:pt idx="35745">
                  <c:v>-76.385000000000005</c:v>
                </c:pt>
                <c:pt idx="35746">
                  <c:v>-76.382999999999996</c:v>
                </c:pt>
                <c:pt idx="35747">
                  <c:v>-76.381</c:v>
                </c:pt>
                <c:pt idx="35748">
                  <c:v>-76.379000000000005</c:v>
                </c:pt>
                <c:pt idx="35749">
                  <c:v>-76.376999999999995</c:v>
                </c:pt>
                <c:pt idx="35750">
                  <c:v>-76.375</c:v>
                </c:pt>
                <c:pt idx="35751">
                  <c:v>-76.373000000000005</c:v>
                </c:pt>
                <c:pt idx="35752">
                  <c:v>-76.370999999999995</c:v>
                </c:pt>
                <c:pt idx="35753">
                  <c:v>-76.369</c:v>
                </c:pt>
                <c:pt idx="35754">
                  <c:v>-76.367000000000004</c:v>
                </c:pt>
                <c:pt idx="35755">
                  <c:v>-76.364999999999995</c:v>
                </c:pt>
                <c:pt idx="35756">
                  <c:v>-76.363</c:v>
                </c:pt>
                <c:pt idx="35757">
                  <c:v>-76.361000000000004</c:v>
                </c:pt>
                <c:pt idx="35758">
                  <c:v>-76.358999999999995</c:v>
                </c:pt>
                <c:pt idx="35759">
                  <c:v>-76.356999999999999</c:v>
                </c:pt>
                <c:pt idx="35760">
                  <c:v>-76.355000000000004</c:v>
                </c:pt>
                <c:pt idx="35761">
                  <c:v>-76.352999999999994</c:v>
                </c:pt>
                <c:pt idx="35762">
                  <c:v>-76.350999999999999</c:v>
                </c:pt>
                <c:pt idx="35763">
                  <c:v>-76.349000000000004</c:v>
                </c:pt>
                <c:pt idx="35764">
                  <c:v>-76.346999999999994</c:v>
                </c:pt>
                <c:pt idx="35765">
                  <c:v>-76.344999999999999</c:v>
                </c:pt>
                <c:pt idx="35766">
                  <c:v>-76.343000000000004</c:v>
                </c:pt>
                <c:pt idx="35767">
                  <c:v>-76.340999999999994</c:v>
                </c:pt>
                <c:pt idx="35768">
                  <c:v>-76.338999999999999</c:v>
                </c:pt>
                <c:pt idx="35769">
                  <c:v>-76.337000000000003</c:v>
                </c:pt>
                <c:pt idx="35770">
                  <c:v>-76.334999999999994</c:v>
                </c:pt>
                <c:pt idx="35771">
                  <c:v>-76.332999999999998</c:v>
                </c:pt>
                <c:pt idx="35772">
                  <c:v>-76.331000000000003</c:v>
                </c:pt>
                <c:pt idx="35773">
                  <c:v>-76.328999999999994</c:v>
                </c:pt>
                <c:pt idx="35774">
                  <c:v>-76.326999999999998</c:v>
                </c:pt>
                <c:pt idx="35775">
                  <c:v>-76.325000000000003</c:v>
                </c:pt>
                <c:pt idx="35776">
                  <c:v>-76.322999999999993</c:v>
                </c:pt>
                <c:pt idx="35777">
                  <c:v>-76.320999999999998</c:v>
                </c:pt>
                <c:pt idx="35778">
                  <c:v>-76.319000000000003</c:v>
                </c:pt>
                <c:pt idx="35779">
                  <c:v>-76.316999999999993</c:v>
                </c:pt>
                <c:pt idx="35780">
                  <c:v>-76.314999999999998</c:v>
                </c:pt>
                <c:pt idx="35781">
                  <c:v>-76.313000000000002</c:v>
                </c:pt>
                <c:pt idx="35782">
                  <c:v>-76.311000000000007</c:v>
                </c:pt>
                <c:pt idx="35783">
                  <c:v>-76.308999999999997</c:v>
                </c:pt>
                <c:pt idx="35784">
                  <c:v>-76.307000000000002</c:v>
                </c:pt>
                <c:pt idx="35785">
                  <c:v>-76.305000000000007</c:v>
                </c:pt>
                <c:pt idx="35786">
                  <c:v>-76.302999999999997</c:v>
                </c:pt>
                <c:pt idx="35787">
                  <c:v>-76.301000000000002</c:v>
                </c:pt>
                <c:pt idx="35788">
                  <c:v>-76.299000000000007</c:v>
                </c:pt>
                <c:pt idx="35789">
                  <c:v>-76.296999999999997</c:v>
                </c:pt>
                <c:pt idx="35790">
                  <c:v>-76.295000000000002</c:v>
                </c:pt>
                <c:pt idx="35791">
                  <c:v>-76.293000000000006</c:v>
                </c:pt>
                <c:pt idx="35792">
                  <c:v>-76.290999999999997</c:v>
                </c:pt>
                <c:pt idx="35793">
                  <c:v>-76.289000000000001</c:v>
                </c:pt>
                <c:pt idx="35794">
                  <c:v>-76.287000000000006</c:v>
                </c:pt>
                <c:pt idx="35795">
                  <c:v>-76.284999999999997</c:v>
                </c:pt>
                <c:pt idx="35796">
                  <c:v>-76.283000000000001</c:v>
                </c:pt>
                <c:pt idx="35797">
                  <c:v>-76.281000000000006</c:v>
                </c:pt>
                <c:pt idx="35798">
                  <c:v>-76.278999999999996</c:v>
                </c:pt>
                <c:pt idx="35799">
                  <c:v>-76.277000000000001</c:v>
                </c:pt>
                <c:pt idx="35800">
                  <c:v>-76.275000000000006</c:v>
                </c:pt>
                <c:pt idx="35801">
                  <c:v>-76.272999999999996</c:v>
                </c:pt>
                <c:pt idx="35802">
                  <c:v>-76.271000000000001</c:v>
                </c:pt>
                <c:pt idx="35803">
                  <c:v>-76.269000000000005</c:v>
                </c:pt>
                <c:pt idx="35804">
                  <c:v>-76.266999999999996</c:v>
                </c:pt>
                <c:pt idx="35805">
                  <c:v>-76.265000000000001</c:v>
                </c:pt>
                <c:pt idx="35806">
                  <c:v>-76.263000000000005</c:v>
                </c:pt>
                <c:pt idx="35807">
                  <c:v>-76.260999999999996</c:v>
                </c:pt>
                <c:pt idx="35808">
                  <c:v>-76.259</c:v>
                </c:pt>
                <c:pt idx="35809">
                  <c:v>-76.257000000000005</c:v>
                </c:pt>
                <c:pt idx="35810">
                  <c:v>-76.254999999999995</c:v>
                </c:pt>
                <c:pt idx="35811">
                  <c:v>-76.253</c:v>
                </c:pt>
                <c:pt idx="35812">
                  <c:v>-76.251000000000005</c:v>
                </c:pt>
                <c:pt idx="35813">
                  <c:v>-76.248999999999995</c:v>
                </c:pt>
                <c:pt idx="35814">
                  <c:v>-76.247</c:v>
                </c:pt>
                <c:pt idx="35815">
                  <c:v>-76.245000000000005</c:v>
                </c:pt>
                <c:pt idx="35816">
                  <c:v>-76.242999999999995</c:v>
                </c:pt>
                <c:pt idx="35817">
                  <c:v>-76.241</c:v>
                </c:pt>
                <c:pt idx="35818">
                  <c:v>-76.239000000000004</c:v>
                </c:pt>
                <c:pt idx="35819">
                  <c:v>-76.236999999999995</c:v>
                </c:pt>
                <c:pt idx="35820">
                  <c:v>-76.234999999999999</c:v>
                </c:pt>
                <c:pt idx="35821">
                  <c:v>-76.233000000000004</c:v>
                </c:pt>
                <c:pt idx="35822">
                  <c:v>-76.230999999999995</c:v>
                </c:pt>
                <c:pt idx="35823">
                  <c:v>-76.228999999999999</c:v>
                </c:pt>
                <c:pt idx="35824">
                  <c:v>-76.227000000000004</c:v>
                </c:pt>
                <c:pt idx="35825">
                  <c:v>-76.224999999999994</c:v>
                </c:pt>
                <c:pt idx="35826">
                  <c:v>-76.222999999999999</c:v>
                </c:pt>
                <c:pt idx="35827">
                  <c:v>-76.221000000000004</c:v>
                </c:pt>
                <c:pt idx="35828">
                  <c:v>-76.218999999999994</c:v>
                </c:pt>
                <c:pt idx="35829">
                  <c:v>-76.216999999999999</c:v>
                </c:pt>
                <c:pt idx="35830">
                  <c:v>-76.215000000000003</c:v>
                </c:pt>
                <c:pt idx="35831">
                  <c:v>-76.212999999999994</c:v>
                </c:pt>
                <c:pt idx="35832">
                  <c:v>-76.210999999999999</c:v>
                </c:pt>
                <c:pt idx="35833">
                  <c:v>-76.209000000000003</c:v>
                </c:pt>
                <c:pt idx="35834">
                  <c:v>-76.206999999999994</c:v>
                </c:pt>
                <c:pt idx="35835">
                  <c:v>-76.204999999999998</c:v>
                </c:pt>
                <c:pt idx="35836">
                  <c:v>-76.203000000000003</c:v>
                </c:pt>
                <c:pt idx="35837">
                  <c:v>-76.200999999999993</c:v>
                </c:pt>
                <c:pt idx="35838">
                  <c:v>-76.198999999999998</c:v>
                </c:pt>
                <c:pt idx="35839">
                  <c:v>-76.197000000000003</c:v>
                </c:pt>
                <c:pt idx="35840">
                  <c:v>-76.194999999999993</c:v>
                </c:pt>
                <c:pt idx="35841">
                  <c:v>-76.192999999999998</c:v>
                </c:pt>
                <c:pt idx="35842">
                  <c:v>-76.191000000000003</c:v>
                </c:pt>
                <c:pt idx="35843">
                  <c:v>-76.188999999999993</c:v>
                </c:pt>
                <c:pt idx="35844">
                  <c:v>-76.186999999999998</c:v>
                </c:pt>
                <c:pt idx="35845">
                  <c:v>-76.185000000000002</c:v>
                </c:pt>
                <c:pt idx="35846">
                  <c:v>-76.183000000000007</c:v>
                </c:pt>
                <c:pt idx="35847">
                  <c:v>-76.180999999999997</c:v>
                </c:pt>
                <c:pt idx="35848">
                  <c:v>-76.179000000000002</c:v>
                </c:pt>
                <c:pt idx="35849">
                  <c:v>-76.177000000000007</c:v>
                </c:pt>
                <c:pt idx="35850">
                  <c:v>-76.174999999999997</c:v>
                </c:pt>
                <c:pt idx="35851">
                  <c:v>-76.173000000000002</c:v>
                </c:pt>
                <c:pt idx="35852">
                  <c:v>-76.171000000000006</c:v>
                </c:pt>
                <c:pt idx="35853">
                  <c:v>-76.168999999999997</c:v>
                </c:pt>
                <c:pt idx="35854">
                  <c:v>-76.167000000000002</c:v>
                </c:pt>
                <c:pt idx="35855">
                  <c:v>-76.165000000000006</c:v>
                </c:pt>
                <c:pt idx="35856">
                  <c:v>-76.162999999999997</c:v>
                </c:pt>
                <c:pt idx="35857">
                  <c:v>-76.161000000000001</c:v>
                </c:pt>
                <c:pt idx="35858">
                  <c:v>-76.159000000000006</c:v>
                </c:pt>
                <c:pt idx="35859">
                  <c:v>-76.156999999999996</c:v>
                </c:pt>
                <c:pt idx="35860">
                  <c:v>-76.155000000000001</c:v>
                </c:pt>
                <c:pt idx="35861">
                  <c:v>-76.153000000000006</c:v>
                </c:pt>
                <c:pt idx="35862">
                  <c:v>-76.150999999999996</c:v>
                </c:pt>
                <c:pt idx="35863">
                  <c:v>-76.149000000000001</c:v>
                </c:pt>
                <c:pt idx="35864">
                  <c:v>-76.147000000000006</c:v>
                </c:pt>
                <c:pt idx="35865">
                  <c:v>-76.144999999999996</c:v>
                </c:pt>
                <c:pt idx="35866">
                  <c:v>-76.143000000000001</c:v>
                </c:pt>
                <c:pt idx="35867">
                  <c:v>-76.141000000000005</c:v>
                </c:pt>
                <c:pt idx="35868">
                  <c:v>-76.138999999999996</c:v>
                </c:pt>
                <c:pt idx="35869">
                  <c:v>-76.137</c:v>
                </c:pt>
                <c:pt idx="35870">
                  <c:v>-76.135000000000005</c:v>
                </c:pt>
                <c:pt idx="35871">
                  <c:v>-76.132999999999996</c:v>
                </c:pt>
                <c:pt idx="35872">
                  <c:v>-76.131</c:v>
                </c:pt>
                <c:pt idx="35873">
                  <c:v>-76.129000000000005</c:v>
                </c:pt>
                <c:pt idx="35874">
                  <c:v>-76.126999999999995</c:v>
                </c:pt>
                <c:pt idx="35875">
                  <c:v>-76.125</c:v>
                </c:pt>
                <c:pt idx="35876">
                  <c:v>-76.123000000000005</c:v>
                </c:pt>
                <c:pt idx="35877">
                  <c:v>-76.120999999999995</c:v>
                </c:pt>
                <c:pt idx="35878">
                  <c:v>-76.119</c:v>
                </c:pt>
                <c:pt idx="35879">
                  <c:v>-76.117000000000004</c:v>
                </c:pt>
                <c:pt idx="35880">
                  <c:v>-76.114999999999995</c:v>
                </c:pt>
                <c:pt idx="35881">
                  <c:v>-76.113</c:v>
                </c:pt>
                <c:pt idx="35882">
                  <c:v>-76.111000000000004</c:v>
                </c:pt>
                <c:pt idx="35883">
                  <c:v>-76.108999999999995</c:v>
                </c:pt>
                <c:pt idx="35884">
                  <c:v>-76.106999999999999</c:v>
                </c:pt>
                <c:pt idx="35885">
                  <c:v>-76.105000000000004</c:v>
                </c:pt>
                <c:pt idx="35886">
                  <c:v>-76.102999999999994</c:v>
                </c:pt>
                <c:pt idx="35887">
                  <c:v>-76.100999999999999</c:v>
                </c:pt>
                <c:pt idx="35888">
                  <c:v>-76.099000000000004</c:v>
                </c:pt>
                <c:pt idx="35889">
                  <c:v>-76.096999999999994</c:v>
                </c:pt>
                <c:pt idx="35890">
                  <c:v>-76.094999999999999</c:v>
                </c:pt>
                <c:pt idx="35891">
                  <c:v>-76.093000000000004</c:v>
                </c:pt>
                <c:pt idx="35892">
                  <c:v>-76.090999999999994</c:v>
                </c:pt>
                <c:pt idx="35893">
                  <c:v>-76.088999999999999</c:v>
                </c:pt>
                <c:pt idx="35894">
                  <c:v>-76.087000000000003</c:v>
                </c:pt>
                <c:pt idx="35895">
                  <c:v>-76.084999999999994</c:v>
                </c:pt>
                <c:pt idx="35896">
                  <c:v>-76.082999999999998</c:v>
                </c:pt>
                <c:pt idx="35897">
                  <c:v>-76.081000000000003</c:v>
                </c:pt>
                <c:pt idx="35898">
                  <c:v>-76.078999999999994</c:v>
                </c:pt>
                <c:pt idx="35899">
                  <c:v>-76.076999999999998</c:v>
                </c:pt>
                <c:pt idx="35900">
                  <c:v>-76.075000000000003</c:v>
                </c:pt>
                <c:pt idx="35901">
                  <c:v>-76.072999999999993</c:v>
                </c:pt>
                <c:pt idx="35902">
                  <c:v>-76.070999999999998</c:v>
                </c:pt>
                <c:pt idx="35903">
                  <c:v>-76.069000000000003</c:v>
                </c:pt>
                <c:pt idx="35904">
                  <c:v>-76.066999999999993</c:v>
                </c:pt>
                <c:pt idx="35905">
                  <c:v>-76.064999999999998</c:v>
                </c:pt>
                <c:pt idx="35906">
                  <c:v>-76.063000000000002</c:v>
                </c:pt>
                <c:pt idx="35907">
                  <c:v>-76.061000000000007</c:v>
                </c:pt>
                <c:pt idx="35908">
                  <c:v>-76.058999999999997</c:v>
                </c:pt>
                <c:pt idx="35909">
                  <c:v>-76.057000000000002</c:v>
                </c:pt>
                <c:pt idx="35910">
                  <c:v>-76.055000000000007</c:v>
                </c:pt>
                <c:pt idx="35911">
                  <c:v>-76.052999999999997</c:v>
                </c:pt>
                <c:pt idx="35912">
                  <c:v>-76.051000000000002</c:v>
                </c:pt>
                <c:pt idx="35913">
                  <c:v>-76.049000000000007</c:v>
                </c:pt>
                <c:pt idx="35914">
                  <c:v>-76.046999999999997</c:v>
                </c:pt>
                <c:pt idx="35915">
                  <c:v>-76.045000000000002</c:v>
                </c:pt>
                <c:pt idx="35916">
                  <c:v>-76.043000000000006</c:v>
                </c:pt>
                <c:pt idx="35917">
                  <c:v>-76.040999999999997</c:v>
                </c:pt>
                <c:pt idx="35918">
                  <c:v>-76.039000000000001</c:v>
                </c:pt>
                <c:pt idx="35919">
                  <c:v>-76.037000000000006</c:v>
                </c:pt>
                <c:pt idx="35920">
                  <c:v>-76.034999999999997</c:v>
                </c:pt>
                <c:pt idx="35921">
                  <c:v>-76.033000000000001</c:v>
                </c:pt>
                <c:pt idx="35922">
                  <c:v>-76.031000000000006</c:v>
                </c:pt>
                <c:pt idx="35923">
                  <c:v>-76.028999999999996</c:v>
                </c:pt>
                <c:pt idx="35924">
                  <c:v>-76.027000000000001</c:v>
                </c:pt>
                <c:pt idx="35925">
                  <c:v>-76.025000000000006</c:v>
                </c:pt>
                <c:pt idx="35926">
                  <c:v>-76.022999999999996</c:v>
                </c:pt>
                <c:pt idx="35927">
                  <c:v>-76.021000000000001</c:v>
                </c:pt>
                <c:pt idx="35928">
                  <c:v>-76.019000000000005</c:v>
                </c:pt>
                <c:pt idx="35929">
                  <c:v>-76.016999999999996</c:v>
                </c:pt>
                <c:pt idx="35930">
                  <c:v>-76.015000000000001</c:v>
                </c:pt>
                <c:pt idx="35931">
                  <c:v>-76.013000000000005</c:v>
                </c:pt>
                <c:pt idx="35932">
                  <c:v>-76.010999999999996</c:v>
                </c:pt>
                <c:pt idx="35933">
                  <c:v>-76.009</c:v>
                </c:pt>
                <c:pt idx="35934">
                  <c:v>-76.007000000000005</c:v>
                </c:pt>
                <c:pt idx="35935">
                  <c:v>-76.004999999999995</c:v>
                </c:pt>
                <c:pt idx="35936">
                  <c:v>-76.003</c:v>
                </c:pt>
                <c:pt idx="35937">
                  <c:v>-76.001000000000005</c:v>
                </c:pt>
                <c:pt idx="35938">
                  <c:v>-75.998999999999995</c:v>
                </c:pt>
                <c:pt idx="35939">
                  <c:v>-75.997</c:v>
                </c:pt>
                <c:pt idx="35940">
                  <c:v>-75.995000000000005</c:v>
                </c:pt>
                <c:pt idx="35941">
                  <c:v>-75.992999999999995</c:v>
                </c:pt>
                <c:pt idx="35942">
                  <c:v>-75.991</c:v>
                </c:pt>
                <c:pt idx="35943">
                  <c:v>-75.989000000000004</c:v>
                </c:pt>
                <c:pt idx="35944">
                  <c:v>-75.986999999999995</c:v>
                </c:pt>
                <c:pt idx="35945">
                  <c:v>-75.984999999999999</c:v>
                </c:pt>
                <c:pt idx="35946">
                  <c:v>-75.983000000000004</c:v>
                </c:pt>
                <c:pt idx="35947">
                  <c:v>-75.980999999999995</c:v>
                </c:pt>
                <c:pt idx="35948">
                  <c:v>-75.978999999999999</c:v>
                </c:pt>
                <c:pt idx="35949">
                  <c:v>-75.977000000000004</c:v>
                </c:pt>
                <c:pt idx="35950">
                  <c:v>-75.974999999999994</c:v>
                </c:pt>
                <c:pt idx="35951">
                  <c:v>-75.972999999999999</c:v>
                </c:pt>
                <c:pt idx="35952">
                  <c:v>-75.971000000000004</c:v>
                </c:pt>
                <c:pt idx="35953">
                  <c:v>-75.968999999999994</c:v>
                </c:pt>
                <c:pt idx="35954">
                  <c:v>-75.966999999999999</c:v>
                </c:pt>
                <c:pt idx="35955">
                  <c:v>-75.965000000000003</c:v>
                </c:pt>
                <c:pt idx="35956">
                  <c:v>-75.962999999999994</c:v>
                </c:pt>
                <c:pt idx="35957">
                  <c:v>-75.960999999999999</c:v>
                </c:pt>
                <c:pt idx="35958">
                  <c:v>-75.959000000000003</c:v>
                </c:pt>
                <c:pt idx="35959">
                  <c:v>-75.956999999999994</c:v>
                </c:pt>
                <c:pt idx="35960">
                  <c:v>-75.954999999999998</c:v>
                </c:pt>
                <c:pt idx="35961">
                  <c:v>-75.953000000000003</c:v>
                </c:pt>
                <c:pt idx="35962">
                  <c:v>-75.950999999999993</c:v>
                </c:pt>
                <c:pt idx="35963">
                  <c:v>-75.948999999999998</c:v>
                </c:pt>
                <c:pt idx="35964">
                  <c:v>-75.947000000000003</c:v>
                </c:pt>
                <c:pt idx="35965">
                  <c:v>-75.944999999999993</c:v>
                </c:pt>
                <c:pt idx="35966">
                  <c:v>-75.942999999999998</c:v>
                </c:pt>
                <c:pt idx="35967">
                  <c:v>-75.941000000000003</c:v>
                </c:pt>
                <c:pt idx="35968">
                  <c:v>-75.938999999999993</c:v>
                </c:pt>
                <c:pt idx="35969">
                  <c:v>-75.936999999999998</c:v>
                </c:pt>
                <c:pt idx="35970">
                  <c:v>-75.935000000000002</c:v>
                </c:pt>
                <c:pt idx="35971">
                  <c:v>-75.933000000000007</c:v>
                </c:pt>
                <c:pt idx="35972">
                  <c:v>-75.930999999999997</c:v>
                </c:pt>
                <c:pt idx="35973">
                  <c:v>-75.929000000000002</c:v>
                </c:pt>
                <c:pt idx="35974">
                  <c:v>-75.927000000000007</c:v>
                </c:pt>
                <c:pt idx="35975">
                  <c:v>-75.924999999999997</c:v>
                </c:pt>
                <c:pt idx="35976">
                  <c:v>-75.923000000000002</c:v>
                </c:pt>
                <c:pt idx="35977">
                  <c:v>-75.921000000000006</c:v>
                </c:pt>
                <c:pt idx="35978">
                  <c:v>-75.918999999999997</c:v>
                </c:pt>
                <c:pt idx="35979">
                  <c:v>-75.917000000000002</c:v>
                </c:pt>
                <c:pt idx="35980">
                  <c:v>-75.915000000000006</c:v>
                </c:pt>
                <c:pt idx="35981">
                  <c:v>-75.912999999999997</c:v>
                </c:pt>
                <c:pt idx="35982">
                  <c:v>-75.911000000000001</c:v>
                </c:pt>
                <c:pt idx="35983">
                  <c:v>-75.909000000000006</c:v>
                </c:pt>
                <c:pt idx="35984">
                  <c:v>-75.906999999999996</c:v>
                </c:pt>
                <c:pt idx="35985">
                  <c:v>-75.905000000000001</c:v>
                </c:pt>
                <c:pt idx="35986">
                  <c:v>-75.903000000000006</c:v>
                </c:pt>
                <c:pt idx="35987">
                  <c:v>-75.900999999999996</c:v>
                </c:pt>
                <c:pt idx="35988">
                  <c:v>-75.899000000000001</c:v>
                </c:pt>
                <c:pt idx="35989">
                  <c:v>-75.897000000000006</c:v>
                </c:pt>
                <c:pt idx="35990">
                  <c:v>-75.894999999999996</c:v>
                </c:pt>
                <c:pt idx="35991">
                  <c:v>-75.893000000000001</c:v>
                </c:pt>
                <c:pt idx="35992">
                  <c:v>-75.891000000000005</c:v>
                </c:pt>
                <c:pt idx="35993">
                  <c:v>-75.888999999999996</c:v>
                </c:pt>
                <c:pt idx="35994">
                  <c:v>-75.887</c:v>
                </c:pt>
                <c:pt idx="35995">
                  <c:v>-75.885000000000005</c:v>
                </c:pt>
                <c:pt idx="35996">
                  <c:v>-75.882999999999996</c:v>
                </c:pt>
                <c:pt idx="35997">
                  <c:v>-75.881</c:v>
                </c:pt>
                <c:pt idx="35998">
                  <c:v>-75.879000000000005</c:v>
                </c:pt>
                <c:pt idx="35999">
                  <c:v>-75.876999999999995</c:v>
                </c:pt>
                <c:pt idx="36000">
                  <c:v>-75.875</c:v>
                </c:pt>
                <c:pt idx="36001">
                  <c:v>-75.873000000000005</c:v>
                </c:pt>
                <c:pt idx="36002">
                  <c:v>-75.870999999999995</c:v>
                </c:pt>
                <c:pt idx="36003">
                  <c:v>-75.869</c:v>
                </c:pt>
                <c:pt idx="36004">
                  <c:v>-75.867000000000004</c:v>
                </c:pt>
                <c:pt idx="36005">
                  <c:v>-75.864999999999995</c:v>
                </c:pt>
                <c:pt idx="36006">
                  <c:v>-75.863</c:v>
                </c:pt>
                <c:pt idx="36007">
                  <c:v>-75.861000000000004</c:v>
                </c:pt>
                <c:pt idx="36008">
                  <c:v>-75.858999999999995</c:v>
                </c:pt>
                <c:pt idx="36009">
                  <c:v>-75.856999999999999</c:v>
                </c:pt>
                <c:pt idx="36010">
                  <c:v>-75.855000000000004</c:v>
                </c:pt>
                <c:pt idx="36011">
                  <c:v>-75.852999999999994</c:v>
                </c:pt>
                <c:pt idx="36012">
                  <c:v>-75.850999999999999</c:v>
                </c:pt>
                <c:pt idx="36013">
                  <c:v>-75.849000000000004</c:v>
                </c:pt>
                <c:pt idx="36014">
                  <c:v>-75.846999999999994</c:v>
                </c:pt>
                <c:pt idx="36015">
                  <c:v>-75.844999999999999</c:v>
                </c:pt>
                <c:pt idx="36016">
                  <c:v>-75.843000000000004</c:v>
                </c:pt>
                <c:pt idx="36017">
                  <c:v>-75.840999999999994</c:v>
                </c:pt>
                <c:pt idx="36018">
                  <c:v>-75.838999999999999</c:v>
                </c:pt>
                <c:pt idx="36019">
                  <c:v>-75.837000000000003</c:v>
                </c:pt>
                <c:pt idx="36020">
                  <c:v>-75.834999999999994</c:v>
                </c:pt>
                <c:pt idx="36021">
                  <c:v>-75.832999999999998</c:v>
                </c:pt>
                <c:pt idx="36022">
                  <c:v>-75.831000000000003</c:v>
                </c:pt>
                <c:pt idx="36023">
                  <c:v>-75.828999999999994</c:v>
                </c:pt>
                <c:pt idx="36024">
                  <c:v>-75.826999999999998</c:v>
                </c:pt>
                <c:pt idx="36025">
                  <c:v>-75.825000000000003</c:v>
                </c:pt>
                <c:pt idx="36026">
                  <c:v>-75.822999999999993</c:v>
                </c:pt>
                <c:pt idx="36027">
                  <c:v>-75.820999999999998</c:v>
                </c:pt>
                <c:pt idx="36028">
                  <c:v>-75.819000000000003</c:v>
                </c:pt>
                <c:pt idx="36029">
                  <c:v>-75.816999999999993</c:v>
                </c:pt>
                <c:pt idx="36030">
                  <c:v>-75.814999999999998</c:v>
                </c:pt>
                <c:pt idx="36031">
                  <c:v>-75.813000000000002</c:v>
                </c:pt>
                <c:pt idx="36032">
                  <c:v>-75.811000000000007</c:v>
                </c:pt>
                <c:pt idx="36033">
                  <c:v>-75.808999999999997</c:v>
                </c:pt>
                <c:pt idx="36034">
                  <c:v>-75.807000000000002</c:v>
                </c:pt>
                <c:pt idx="36035">
                  <c:v>-75.805000000000007</c:v>
                </c:pt>
                <c:pt idx="36036">
                  <c:v>-75.802999999999997</c:v>
                </c:pt>
                <c:pt idx="36037">
                  <c:v>-75.801000000000002</c:v>
                </c:pt>
                <c:pt idx="36038">
                  <c:v>-75.799000000000007</c:v>
                </c:pt>
                <c:pt idx="36039">
                  <c:v>-75.796999999999997</c:v>
                </c:pt>
                <c:pt idx="36040">
                  <c:v>-75.795000000000002</c:v>
                </c:pt>
                <c:pt idx="36041">
                  <c:v>-75.793000000000006</c:v>
                </c:pt>
                <c:pt idx="36042">
                  <c:v>-75.790999999999997</c:v>
                </c:pt>
                <c:pt idx="36043">
                  <c:v>-75.789000000000001</c:v>
                </c:pt>
                <c:pt idx="36044">
                  <c:v>-75.787000000000006</c:v>
                </c:pt>
                <c:pt idx="36045">
                  <c:v>-75.784999999999997</c:v>
                </c:pt>
                <c:pt idx="36046">
                  <c:v>-75.783000000000001</c:v>
                </c:pt>
                <c:pt idx="36047">
                  <c:v>-75.781000000000006</c:v>
                </c:pt>
                <c:pt idx="36048">
                  <c:v>-75.778999999999996</c:v>
                </c:pt>
                <c:pt idx="36049">
                  <c:v>-75.777000000000001</c:v>
                </c:pt>
                <c:pt idx="36050">
                  <c:v>-75.775000000000006</c:v>
                </c:pt>
                <c:pt idx="36051">
                  <c:v>-75.772999999999996</c:v>
                </c:pt>
                <c:pt idx="36052">
                  <c:v>-75.771000000000001</c:v>
                </c:pt>
                <c:pt idx="36053">
                  <c:v>-75.769000000000005</c:v>
                </c:pt>
                <c:pt idx="36054">
                  <c:v>-75.766999999999996</c:v>
                </c:pt>
                <c:pt idx="36055">
                  <c:v>-75.765000000000001</c:v>
                </c:pt>
                <c:pt idx="36056">
                  <c:v>-75.763000000000005</c:v>
                </c:pt>
                <c:pt idx="36057">
                  <c:v>-75.760999999999996</c:v>
                </c:pt>
                <c:pt idx="36058">
                  <c:v>-75.759</c:v>
                </c:pt>
                <c:pt idx="36059">
                  <c:v>-75.757000000000005</c:v>
                </c:pt>
                <c:pt idx="36060">
                  <c:v>-75.754999999999995</c:v>
                </c:pt>
                <c:pt idx="36061">
                  <c:v>-75.753</c:v>
                </c:pt>
                <c:pt idx="36062">
                  <c:v>-75.751000000000005</c:v>
                </c:pt>
                <c:pt idx="36063">
                  <c:v>-75.748999999999995</c:v>
                </c:pt>
                <c:pt idx="36064">
                  <c:v>-75.747</c:v>
                </c:pt>
                <c:pt idx="36065">
                  <c:v>-75.745000000000005</c:v>
                </c:pt>
                <c:pt idx="36066">
                  <c:v>-75.742999999999995</c:v>
                </c:pt>
                <c:pt idx="36067">
                  <c:v>-75.741</c:v>
                </c:pt>
                <c:pt idx="36068">
                  <c:v>-75.739000000000004</c:v>
                </c:pt>
                <c:pt idx="36069">
                  <c:v>-75.736999999999995</c:v>
                </c:pt>
                <c:pt idx="36070">
                  <c:v>-75.734999999999999</c:v>
                </c:pt>
                <c:pt idx="36071">
                  <c:v>-75.733000000000004</c:v>
                </c:pt>
                <c:pt idx="36072">
                  <c:v>-75.730999999999995</c:v>
                </c:pt>
                <c:pt idx="36073">
                  <c:v>-75.728999999999999</c:v>
                </c:pt>
                <c:pt idx="36074">
                  <c:v>-75.727000000000004</c:v>
                </c:pt>
                <c:pt idx="36075">
                  <c:v>-75.724999999999994</c:v>
                </c:pt>
                <c:pt idx="36076">
                  <c:v>-75.722999999999999</c:v>
                </c:pt>
                <c:pt idx="36077">
                  <c:v>-75.721000000000004</c:v>
                </c:pt>
                <c:pt idx="36078">
                  <c:v>-75.718999999999994</c:v>
                </c:pt>
                <c:pt idx="36079">
                  <c:v>-75.716999999999999</c:v>
                </c:pt>
                <c:pt idx="36080">
                  <c:v>-75.715000000000003</c:v>
                </c:pt>
                <c:pt idx="36081">
                  <c:v>-75.712999999999994</c:v>
                </c:pt>
                <c:pt idx="36082">
                  <c:v>-75.710999999999999</c:v>
                </c:pt>
                <c:pt idx="36083">
                  <c:v>-75.709000000000003</c:v>
                </c:pt>
                <c:pt idx="36084">
                  <c:v>-75.706999999999994</c:v>
                </c:pt>
                <c:pt idx="36085">
                  <c:v>-75.704999999999998</c:v>
                </c:pt>
                <c:pt idx="36086">
                  <c:v>-75.703000000000003</c:v>
                </c:pt>
                <c:pt idx="36087">
                  <c:v>-75.700999999999993</c:v>
                </c:pt>
                <c:pt idx="36088">
                  <c:v>-75.698999999999998</c:v>
                </c:pt>
                <c:pt idx="36089">
                  <c:v>-75.697000000000003</c:v>
                </c:pt>
                <c:pt idx="36090">
                  <c:v>-75.694999999999993</c:v>
                </c:pt>
                <c:pt idx="36091">
                  <c:v>-75.692999999999998</c:v>
                </c:pt>
                <c:pt idx="36092">
                  <c:v>-75.691000000000003</c:v>
                </c:pt>
                <c:pt idx="36093">
                  <c:v>-75.688999999999993</c:v>
                </c:pt>
                <c:pt idx="36094">
                  <c:v>-75.686999999999998</c:v>
                </c:pt>
                <c:pt idx="36095">
                  <c:v>-75.685000000000002</c:v>
                </c:pt>
                <c:pt idx="36096">
                  <c:v>-75.683000000000007</c:v>
                </c:pt>
                <c:pt idx="36097">
                  <c:v>-75.680999999999997</c:v>
                </c:pt>
                <c:pt idx="36098">
                  <c:v>-75.679000000000002</c:v>
                </c:pt>
                <c:pt idx="36099">
                  <c:v>-75.677000000000007</c:v>
                </c:pt>
                <c:pt idx="36100">
                  <c:v>-75.674999999999997</c:v>
                </c:pt>
                <c:pt idx="36101">
                  <c:v>-75.673000000000002</c:v>
                </c:pt>
                <c:pt idx="36102">
                  <c:v>-75.671000000000006</c:v>
                </c:pt>
                <c:pt idx="36103">
                  <c:v>-75.668999999999997</c:v>
                </c:pt>
                <c:pt idx="36104">
                  <c:v>-75.667000000000002</c:v>
                </c:pt>
                <c:pt idx="36105">
                  <c:v>-75.665000000000006</c:v>
                </c:pt>
                <c:pt idx="36106">
                  <c:v>-75.662999999999997</c:v>
                </c:pt>
                <c:pt idx="36107">
                  <c:v>-75.661000000000001</c:v>
                </c:pt>
                <c:pt idx="36108">
                  <c:v>-75.659000000000006</c:v>
                </c:pt>
                <c:pt idx="36109">
                  <c:v>-75.656999999999996</c:v>
                </c:pt>
                <c:pt idx="36110">
                  <c:v>-75.655000000000001</c:v>
                </c:pt>
                <c:pt idx="36111">
                  <c:v>-75.653000000000006</c:v>
                </c:pt>
                <c:pt idx="36112">
                  <c:v>-75.650999999999996</c:v>
                </c:pt>
                <c:pt idx="36113">
                  <c:v>-75.649000000000001</c:v>
                </c:pt>
                <c:pt idx="36114">
                  <c:v>-75.647000000000006</c:v>
                </c:pt>
                <c:pt idx="36115">
                  <c:v>-75.644999999999996</c:v>
                </c:pt>
                <c:pt idx="36116">
                  <c:v>-75.643000000000001</c:v>
                </c:pt>
                <c:pt idx="36117">
                  <c:v>-75.641000000000005</c:v>
                </c:pt>
                <c:pt idx="36118">
                  <c:v>-75.638999999999996</c:v>
                </c:pt>
                <c:pt idx="36119">
                  <c:v>-75.637</c:v>
                </c:pt>
                <c:pt idx="36120">
                  <c:v>-75.635000000000005</c:v>
                </c:pt>
                <c:pt idx="36121">
                  <c:v>-75.632999999999996</c:v>
                </c:pt>
                <c:pt idx="36122">
                  <c:v>-75.631</c:v>
                </c:pt>
                <c:pt idx="36123">
                  <c:v>-75.629000000000005</c:v>
                </c:pt>
                <c:pt idx="36124">
                  <c:v>-75.626999999999995</c:v>
                </c:pt>
                <c:pt idx="36125">
                  <c:v>-75.625</c:v>
                </c:pt>
                <c:pt idx="36126">
                  <c:v>-75.623000000000005</c:v>
                </c:pt>
                <c:pt idx="36127">
                  <c:v>-75.620999999999995</c:v>
                </c:pt>
                <c:pt idx="36128">
                  <c:v>-75.619</c:v>
                </c:pt>
                <c:pt idx="36129">
                  <c:v>-75.617000000000004</c:v>
                </c:pt>
                <c:pt idx="36130">
                  <c:v>-75.614999999999995</c:v>
                </c:pt>
                <c:pt idx="36131">
                  <c:v>-75.613</c:v>
                </c:pt>
                <c:pt idx="36132">
                  <c:v>-75.611000000000004</c:v>
                </c:pt>
                <c:pt idx="36133">
                  <c:v>-75.608999999999995</c:v>
                </c:pt>
                <c:pt idx="36134">
                  <c:v>-75.606999999999999</c:v>
                </c:pt>
                <c:pt idx="36135">
                  <c:v>-75.605000000000004</c:v>
                </c:pt>
                <c:pt idx="36136">
                  <c:v>-75.602999999999994</c:v>
                </c:pt>
                <c:pt idx="36137">
                  <c:v>-75.600999999999999</c:v>
                </c:pt>
                <c:pt idx="36138">
                  <c:v>-75.599000000000004</c:v>
                </c:pt>
                <c:pt idx="36139">
                  <c:v>-75.596999999999994</c:v>
                </c:pt>
                <c:pt idx="36140">
                  <c:v>-75.594999999999999</c:v>
                </c:pt>
                <c:pt idx="36141">
                  <c:v>-75.593000000000004</c:v>
                </c:pt>
                <c:pt idx="36142">
                  <c:v>-75.590999999999994</c:v>
                </c:pt>
                <c:pt idx="36143">
                  <c:v>-75.588999999999999</c:v>
                </c:pt>
                <c:pt idx="36144">
                  <c:v>-75.587000000000003</c:v>
                </c:pt>
                <c:pt idx="36145">
                  <c:v>-75.584999999999994</c:v>
                </c:pt>
                <c:pt idx="36146">
                  <c:v>-75.582999999999998</c:v>
                </c:pt>
                <c:pt idx="36147">
                  <c:v>-75.581000000000003</c:v>
                </c:pt>
                <c:pt idx="36148">
                  <c:v>-75.578999999999994</c:v>
                </c:pt>
                <c:pt idx="36149">
                  <c:v>-75.576999999999998</c:v>
                </c:pt>
                <c:pt idx="36150">
                  <c:v>-75.575000000000003</c:v>
                </c:pt>
                <c:pt idx="36151">
                  <c:v>-75.572999999999993</c:v>
                </c:pt>
                <c:pt idx="36152">
                  <c:v>-75.570999999999998</c:v>
                </c:pt>
                <c:pt idx="36153">
                  <c:v>-75.569000000000003</c:v>
                </c:pt>
                <c:pt idx="36154">
                  <c:v>-75.566999999999993</c:v>
                </c:pt>
                <c:pt idx="36155">
                  <c:v>-75.564999999999998</c:v>
                </c:pt>
                <c:pt idx="36156">
                  <c:v>-75.563000000000002</c:v>
                </c:pt>
                <c:pt idx="36157">
                  <c:v>-75.561000000000007</c:v>
                </c:pt>
                <c:pt idx="36158">
                  <c:v>-75.558999999999997</c:v>
                </c:pt>
                <c:pt idx="36159">
                  <c:v>-75.557000000000002</c:v>
                </c:pt>
                <c:pt idx="36160">
                  <c:v>-75.555000000000007</c:v>
                </c:pt>
                <c:pt idx="36161">
                  <c:v>-75.552999999999997</c:v>
                </c:pt>
                <c:pt idx="36162">
                  <c:v>-75.551000000000002</c:v>
                </c:pt>
                <c:pt idx="36163">
                  <c:v>-75.549000000000007</c:v>
                </c:pt>
                <c:pt idx="36164">
                  <c:v>-75.546999999999997</c:v>
                </c:pt>
                <c:pt idx="36165">
                  <c:v>-75.545000000000002</c:v>
                </c:pt>
                <c:pt idx="36166">
                  <c:v>-75.543000000000006</c:v>
                </c:pt>
                <c:pt idx="36167">
                  <c:v>-75.540999999999997</c:v>
                </c:pt>
                <c:pt idx="36168">
                  <c:v>-75.539000000000001</c:v>
                </c:pt>
                <c:pt idx="36169">
                  <c:v>-75.537000000000006</c:v>
                </c:pt>
                <c:pt idx="36170">
                  <c:v>-75.534999999999997</c:v>
                </c:pt>
                <c:pt idx="36171">
                  <c:v>-75.533000000000001</c:v>
                </c:pt>
                <c:pt idx="36172">
                  <c:v>-75.531000000000006</c:v>
                </c:pt>
                <c:pt idx="36173">
                  <c:v>-75.528999999999996</c:v>
                </c:pt>
                <c:pt idx="36174">
                  <c:v>-75.527000000000001</c:v>
                </c:pt>
                <c:pt idx="36175">
                  <c:v>-75.525000000000006</c:v>
                </c:pt>
                <c:pt idx="36176">
                  <c:v>-75.522999999999996</c:v>
                </c:pt>
                <c:pt idx="36177">
                  <c:v>-75.521000000000001</c:v>
                </c:pt>
                <c:pt idx="36178">
                  <c:v>-75.519000000000005</c:v>
                </c:pt>
                <c:pt idx="36179">
                  <c:v>-75.516999999999996</c:v>
                </c:pt>
                <c:pt idx="36180">
                  <c:v>-75.515000000000001</c:v>
                </c:pt>
                <c:pt idx="36181">
                  <c:v>-75.513000000000005</c:v>
                </c:pt>
                <c:pt idx="36182">
                  <c:v>-75.510999999999996</c:v>
                </c:pt>
                <c:pt idx="36183">
                  <c:v>-75.509</c:v>
                </c:pt>
                <c:pt idx="36184">
                  <c:v>-75.507000000000005</c:v>
                </c:pt>
                <c:pt idx="36185">
                  <c:v>-75.504999999999995</c:v>
                </c:pt>
                <c:pt idx="36186">
                  <c:v>-75.503</c:v>
                </c:pt>
                <c:pt idx="36187">
                  <c:v>-75.501000000000005</c:v>
                </c:pt>
                <c:pt idx="36188">
                  <c:v>-75.498999999999995</c:v>
                </c:pt>
                <c:pt idx="36189">
                  <c:v>-75.497</c:v>
                </c:pt>
                <c:pt idx="36190">
                  <c:v>-75.495000000000005</c:v>
                </c:pt>
                <c:pt idx="36191">
                  <c:v>-75.492999999999995</c:v>
                </c:pt>
                <c:pt idx="36192">
                  <c:v>-75.491</c:v>
                </c:pt>
                <c:pt idx="36193">
                  <c:v>-75.489000000000004</c:v>
                </c:pt>
                <c:pt idx="36194">
                  <c:v>-75.486999999999995</c:v>
                </c:pt>
                <c:pt idx="36195">
                  <c:v>-75.484999999999999</c:v>
                </c:pt>
                <c:pt idx="36196">
                  <c:v>-75.483000000000004</c:v>
                </c:pt>
                <c:pt idx="36197">
                  <c:v>-75.480999999999995</c:v>
                </c:pt>
                <c:pt idx="36198">
                  <c:v>-75.478999999999999</c:v>
                </c:pt>
                <c:pt idx="36199">
                  <c:v>-75.477000000000004</c:v>
                </c:pt>
                <c:pt idx="36200">
                  <c:v>-75.474999999999994</c:v>
                </c:pt>
                <c:pt idx="36201">
                  <c:v>-75.472999999999999</c:v>
                </c:pt>
                <c:pt idx="36202">
                  <c:v>-75.471000000000004</c:v>
                </c:pt>
                <c:pt idx="36203">
                  <c:v>-75.468999999999994</c:v>
                </c:pt>
                <c:pt idx="36204">
                  <c:v>-75.466999999999999</c:v>
                </c:pt>
                <c:pt idx="36205">
                  <c:v>-75.465000000000003</c:v>
                </c:pt>
                <c:pt idx="36206">
                  <c:v>-75.462999999999994</c:v>
                </c:pt>
                <c:pt idx="36207">
                  <c:v>-75.460999999999999</c:v>
                </c:pt>
                <c:pt idx="36208">
                  <c:v>-75.459000000000003</c:v>
                </c:pt>
                <c:pt idx="36209">
                  <c:v>-75.456999999999994</c:v>
                </c:pt>
                <c:pt idx="36210">
                  <c:v>-75.454999999999998</c:v>
                </c:pt>
                <c:pt idx="36211">
                  <c:v>-75.453000000000003</c:v>
                </c:pt>
                <c:pt idx="36212">
                  <c:v>-75.450999999999993</c:v>
                </c:pt>
                <c:pt idx="36213">
                  <c:v>-75.448999999999998</c:v>
                </c:pt>
                <c:pt idx="36214">
                  <c:v>-75.447000000000003</c:v>
                </c:pt>
                <c:pt idx="36215">
                  <c:v>-75.444999999999993</c:v>
                </c:pt>
                <c:pt idx="36216">
                  <c:v>-75.442999999999998</c:v>
                </c:pt>
                <c:pt idx="36217">
                  <c:v>-75.441000000000003</c:v>
                </c:pt>
                <c:pt idx="36218">
                  <c:v>-75.438999999999993</c:v>
                </c:pt>
                <c:pt idx="36219">
                  <c:v>-75.436999999999998</c:v>
                </c:pt>
                <c:pt idx="36220">
                  <c:v>-75.435000000000002</c:v>
                </c:pt>
                <c:pt idx="36221">
                  <c:v>-75.433000000000007</c:v>
                </c:pt>
                <c:pt idx="36222">
                  <c:v>-75.430999999999997</c:v>
                </c:pt>
                <c:pt idx="36223">
                  <c:v>-75.429000000000002</c:v>
                </c:pt>
                <c:pt idx="36224">
                  <c:v>-75.427000000000007</c:v>
                </c:pt>
                <c:pt idx="36225">
                  <c:v>-75.424999999999997</c:v>
                </c:pt>
                <c:pt idx="36226">
                  <c:v>-75.423000000000002</c:v>
                </c:pt>
                <c:pt idx="36227">
                  <c:v>-75.421000000000006</c:v>
                </c:pt>
                <c:pt idx="36228">
                  <c:v>-75.418999999999997</c:v>
                </c:pt>
                <c:pt idx="36229">
                  <c:v>-75.417000000000002</c:v>
                </c:pt>
                <c:pt idx="36230">
                  <c:v>-75.415000000000006</c:v>
                </c:pt>
                <c:pt idx="36231">
                  <c:v>-75.412999999999997</c:v>
                </c:pt>
                <c:pt idx="36232">
                  <c:v>-75.411000000000001</c:v>
                </c:pt>
                <c:pt idx="36233">
                  <c:v>-75.409000000000006</c:v>
                </c:pt>
                <c:pt idx="36234">
                  <c:v>-75.406999999999996</c:v>
                </c:pt>
                <c:pt idx="36235">
                  <c:v>-75.405000000000001</c:v>
                </c:pt>
                <c:pt idx="36236">
                  <c:v>-75.403000000000006</c:v>
                </c:pt>
                <c:pt idx="36237">
                  <c:v>-75.400999999999996</c:v>
                </c:pt>
                <c:pt idx="36238">
                  <c:v>-75.399000000000001</c:v>
                </c:pt>
                <c:pt idx="36239">
                  <c:v>-75.397000000000006</c:v>
                </c:pt>
                <c:pt idx="36240">
                  <c:v>-75.394999999999996</c:v>
                </c:pt>
                <c:pt idx="36241">
                  <c:v>-75.393000000000001</c:v>
                </c:pt>
                <c:pt idx="36242">
                  <c:v>-75.391000000000005</c:v>
                </c:pt>
                <c:pt idx="36243">
                  <c:v>-75.388999999999996</c:v>
                </c:pt>
                <c:pt idx="36244">
                  <c:v>-75.387</c:v>
                </c:pt>
                <c:pt idx="36245">
                  <c:v>-75.385000000000005</c:v>
                </c:pt>
                <c:pt idx="36246">
                  <c:v>-75.382999999999996</c:v>
                </c:pt>
                <c:pt idx="36247">
                  <c:v>-75.381</c:v>
                </c:pt>
                <c:pt idx="36248">
                  <c:v>-75.379000000000005</c:v>
                </c:pt>
                <c:pt idx="36249">
                  <c:v>-75.376999999999995</c:v>
                </c:pt>
                <c:pt idx="36250">
                  <c:v>-75.375</c:v>
                </c:pt>
                <c:pt idx="36251">
                  <c:v>-75.373000000000005</c:v>
                </c:pt>
                <c:pt idx="36252">
                  <c:v>-75.370999999999995</c:v>
                </c:pt>
                <c:pt idx="36253">
                  <c:v>-75.369</c:v>
                </c:pt>
                <c:pt idx="36254">
                  <c:v>-75.367000000000004</c:v>
                </c:pt>
                <c:pt idx="36255">
                  <c:v>-75.364999999999995</c:v>
                </c:pt>
                <c:pt idx="36256">
                  <c:v>-75.363</c:v>
                </c:pt>
                <c:pt idx="36257">
                  <c:v>-75.361000000000004</c:v>
                </c:pt>
                <c:pt idx="36258">
                  <c:v>-75.358999999999995</c:v>
                </c:pt>
                <c:pt idx="36259">
                  <c:v>-75.356999999999999</c:v>
                </c:pt>
                <c:pt idx="36260">
                  <c:v>-75.355000000000004</c:v>
                </c:pt>
                <c:pt idx="36261">
                  <c:v>-75.352999999999994</c:v>
                </c:pt>
                <c:pt idx="36262">
                  <c:v>-75.350999999999999</c:v>
                </c:pt>
                <c:pt idx="36263">
                  <c:v>-75.349000000000004</c:v>
                </c:pt>
                <c:pt idx="36264">
                  <c:v>-75.346999999999994</c:v>
                </c:pt>
                <c:pt idx="36265">
                  <c:v>-75.344999999999999</c:v>
                </c:pt>
                <c:pt idx="36266">
                  <c:v>-75.343000000000004</c:v>
                </c:pt>
                <c:pt idx="36267">
                  <c:v>-75.340999999999994</c:v>
                </c:pt>
                <c:pt idx="36268">
                  <c:v>-75.338999999999999</c:v>
                </c:pt>
                <c:pt idx="36269">
                  <c:v>-75.337000000000003</c:v>
                </c:pt>
                <c:pt idx="36270">
                  <c:v>-75.334999999999994</c:v>
                </c:pt>
                <c:pt idx="36271">
                  <c:v>-75.332999999999998</c:v>
                </c:pt>
                <c:pt idx="36272">
                  <c:v>-75.331000000000003</c:v>
                </c:pt>
                <c:pt idx="36273">
                  <c:v>-75.328999999999994</c:v>
                </c:pt>
                <c:pt idx="36274">
                  <c:v>-75.326999999999998</c:v>
                </c:pt>
                <c:pt idx="36275">
                  <c:v>-75.325000000000003</c:v>
                </c:pt>
                <c:pt idx="36276">
                  <c:v>-75.322999999999993</c:v>
                </c:pt>
                <c:pt idx="36277">
                  <c:v>-75.320999999999998</c:v>
                </c:pt>
                <c:pt idx="36278">
                  <c:v>-75.319000000000003</c:v>
                </c:pt>
                <c:pt idx="36279">
                  <c:v>-75.316999999999993</c:v>
                </c:pt>
                <c:pt idx="36280">
                  <c:v>-75.314999999999998</c:v>
                </c:pt>
                <c:pt idx="36281">
                  <c:v>-75.313000000000002</c:v>
                </c:pt>
                <c:pt idx="36282">
                  <c:v>-75.311000000000007</c:v>
                </c:pt>
                <c:pt idx="36283">
                  <c:v>-75.308999999999997</c:v>
                </c:pt>
                <c:pt idx="36284">
                  <c:v>-75.307000000000002</c:v>
                </c:pt>
                <c:pt idx="36285">
                  <c:v>-75.305000000000007</c:v>
                </c:pt>
                <c:pt idx="36286">
                  <c:v>-75.302999999999997</c:v>
                </c:pt>
                <c:pt idx="36287">
                  <c:v>-75.301000000000002</c:v>
                </c:pt>
                <c:pt idx="36288">
                  <c:v>-75.299000000000007</c:v>
                </c:pt>
                <c:pt idx="36289">
                  <c:v>-75.296999999999997</c:v>
                </c:pt>
                <c:pt idx="36290">
                  <c:v>-75.295000000000002</c:v>
                </c:pt>
                <c:pt idx="36291">
                  <c:v>-75.293000000000006</c:v>
                </c:pt>
                <c:pt idx="36292">
                  <c:v>-75.290999999999997</c:v>
                </c:pt>
                <c:pt idx="36293">
                  <c:v>-75.289000000000001</c:v>
                </c:pt>
                <c:pt idx="36294">
                  <c:v>-75.287000000000006</c:v>
                </c:pt>
                <c:pt idx="36295">
                  <c:v>-75.284999999999997</c:v>
                </c:pt>
                <c:pt idx="36296">
                  <c:v>-75.283000000000001</c:v>
                </c:pt>
                <c:pt idx="36297">
                  <c:v>-75.281000000000006</c:v>
                </c:pt>
                <c:pt idx="36298">
                  <c:v>-75.278999999999996</c:v>
                </c:pt>
                <c:pt idx="36299">
                  <c:v>-75.277000000000001</c:v>
                </c:pt>
                <c:pt idx="36300">
                  <c:v>-75.275000000000006</c:v>
                </c:pt>
                <c:pt idx="36301">
                  <c:v>-75.272999999999996</c:v>
                </c:pt>
                <c:pt idx="36302">
                  <c:v>-75.271000000000001</c:v>
                </c:pt>
                <c:pt idx="36303">
                  <c:v>-75.269000000000005</c:v>
                </c:pt>
                <c:pt idx="36304">
                  <c:v>-75.266999999999996</c:v>
                </c:pt>
                <c:pt idx="36305">
                  <c:v>-75.265000000000001</c:v>
                </c:pt>
                <c:pt idx="36306">
                  <c:v>-75.263000000000005</c:v>
                </c:pt>
                <c:pt idx="36307">
                  <c:v>-75.260999999999996</c:v>
                </c:pt>
                <c:pt idx="36308">
                  <c:v>-75.259</c:v>
                </c:pt>
                <c:pt idx="36309">
                  <c:v>-75.257000000000005</c:v>
                </c:pt>
                <c:pt idx="36310">
                  <c:v>-75.254999999999995</c:v>
                </c:pt>
                <c:pt idx="36311">
                  <c:v>-75.253</c:v>
                </c:pt>
                <c:pt idx="36312">
                  <c:v>-75.251000000000005</c:v>
                </c:pt>
                <c:pt idx="36313">
                  <c:v>-75.248999999999995</c:v>
                </c:pt>
                <c:pt idx="36314">
                  <c:v>-75.247</c:v>
                </c:pt>
                <c:pt idx="36315">
                  <c:v>-75.245000000000005</c:v>
                </c:pt>
                <c:pt idx="36316">
                  <c:v>-75.242999999999995</c:v>
                </c:pt>
                <c:pt idx="36317">
                  <c:v>-75.241</c:v>
                </c:pt>
                <c:pt idx="36318">
                  <c:v>-75.239000000000004</c:v>
                </c:pt>
                <c:pt idx="36319">
                  <c:v>-75.236999999999995</c:v>
                </c:pt>
                <c:pt idx="36320">
                  <c:v>-75.234999999999999</c:v>
                </c:pt>
                <c:pt idx="36321">
                  <c:v>-75.233000000000004</c:v>
                </c:pt>
                <c:pt idx="36322">
                  <c:v>-75.230999999999995</c:v>
                </c:pt>
                <c:pt idx="36323">
                  <c:v>-75.228999999999999</c:v>
                </c:pt>
                <c:pt idx="36324">
                  <c:v>-75.227000000000004</c:v>
                </c:pt>
                <c:pt idx="36325">
                  <c:v>-75.224999999999994</c:v>
                </c:pt>
                <c:pt idx="36326">
                  <c:v>-75.222999999999999</c:v>
                </c:pt>
                <c:pt idx="36327">
                  <c:v>-75.221000000000004</c:v>
                </c:pt>
                <c:pt idx="36328">
                  <c:v>-75.218999999999994</c:v>
                </c:pt>
                <c:pt idx="36329">
                  <c:v>-75.216999999999999</c:v>
                </c:pt>
                <c:pt idx="36330">
                  <c:v>-75.215000000000003</c:v>
                </c:pt>
                <c:pt idx="36331">
                  <c:v>-75.212999999999994</c:v>
                </c:pt>
                <c:pt idx="36332">
                  <c:v>-75.210999999999999</c:v>
                </c:pt>
                <c:pt idx="36333">
                  <c:v>-75.209000000000003</c:v>
                </c:pt>
                <c:pt idx="36334">
                  <c:v>-75.206999999999994</c:v>
                </c:pt>
                <c:pt idx="36335">
                  <c:v>-75.204999999999998</c:v>
                </c:pt>
                <c:pt idx="36336">
                  <c:v>-75.203000000000003</c:v>
                </c:pt>
                <c:pt idx="36337">
                  <c:v>-75.200999999999993</c:v>
                </c:pt>
                <c:pt idx="36338">
                  <c:v>-75.198999999999998</c:v>
                </c:pt>
                <c:pt idx="36339">
                  <c:v>-75.197000000000003</c:v>
                </c:pt>
                <c:pt idx="36340">
                  <c:v>-75.194999999999993</c:v>
                </c:pt>
                <c:pt idx="36341">
                  <c:v>-75.192999999999998</c:v>
                </c:pt>
                <c:pt idx="36342">
                  <c:v>-75.191000000000003</c:v>
                </c:pt>
                <c:pt idx="36343">
                  <c:v>-75.188999999999993</c:v>
                </c:pt>
                <c:pt idx="36344">
                  <c:v>-75.186999999999998</c:v>
                </c:pt>
                <c:pt idx="36345">
                  <c:v>-75.185000000000002</c:v>
                </c:pt>
                <c:pt idx="36346">
                  <c:v>-75.183000000000007</c:v>
                </c:pt>
                <c:pt idx="36347">
                  <c:v>-75.180999999999997</c:v>
                </c:pt>
                <c:pt idx="36348">
                  <c:v>-75.179000000000002</c:v>
                </c:pt>
                <c:pt idx="36349">
                  <c:v>-75.177000000000007</c:v>
                </c:pt>
                <c:pt idx="36350">
                  <c:v>-75.174999999999997</c:v>
                </c:pt>
                <c:pt idx="36351">
                  <c:v>-75.173000000000002</c:v>
                </c:pt>
                <c:pt idx="36352">
                  <c:v>-75.171000000000006</c:v>
                </c:pt>
                <c:pt idx="36353">
                  <c:v>-75.168999999999997</c:v>
                </c:pt>
                <c:pt idx="36354">
                  <c:v>-75.167000000000002</c:v>
                </c:pt>
                <c:pt idx="36355">
                  <c:v>-75.165000000000006</c:v>
                </c:pt>
                <c:pt idx="36356">
                  <c:v>-75.162999999999997</c:v>
                </c:pt>
                <c:pt idx="36357">
                  <c:v>-75.161000000000001</c:v>
                </c:pt>
                <c:pt idx="36358">
                  <c:v>-75.159000000000006</c:v>
                </c:pt>
                <c:pt idx="36359">
                  <c:v>-75.156999999999996</c:v>
                </c:pt>
                <c:pt idx="36360">
                  <c:v>-75.155000000000001</c:v>
                </c:pt>
                <c:pt idx="36361">
                  <c:v>-75.153000000000006</c:v>
                </c:pt>
                <c:pt idx="36362">
                  <c:v>-75.150999999999996</c:v>
                </c:pt>
                <c:pt idx="36363">
                  <c:v>-75.149000000000001</c:v>
                </c:pt>
                <c:pt idx="36364">
                  <c:v>-75.147000000000006</c:v>
                </c:pt>
                <c:pt idx="36365">
                  <c:v>-75.144999999999996</c:v>
                </c:pt>
                <c:pt idx="36366">
                  <c:v>-75.143000000000001</c:v>
                </c:pt>
                <c:pt idx="36367">
                  <c:v>-75.141000000000005</c:v>
                </c:pt>
                <c:pt idx="36368">
                  <c:v>-75.138999999999996</c:v>
                </c:pt>
                <c:pt idx="36369">
                  <c:v>-75.137</c:v>
                </c:pt>
                <c:pt idx="36370">
                  <c:v>-75.135000000000005</c:v>
                </c:pt>
                <c:pt idx="36371">
                  <c:v>-75.132999999999996</c:v>
                </c:pt>
                <c:pt idx="36372">
                  <c:v>-75.131</c:v>
                </c:pt>
                <c:pt idx="36373">
                  <c:v>-75.129000000000005</c:v>
                </c:pt>
                <c:pt idx="36374">
                  <c:v>-75.126999999999995</c:v>
                </c:pt>
                <c:pt idx="36375">
                  <c:v>-75.125</c:v>
                </c:pt>
                <c:pt idx="36376">
                  <c:v>-75.123000000000005</c:v>
                </c:pt>
                <c:pt idx="36377">
                  <c:v>-75.120999999999995</c:v>
                </c:pt>
                <c:pt idx="36378">
                  <c:v>-75.119</c:v>
                </c:pt>
                <c:pt idx="36379">
                  <c:v>-75.117000000000004</c:v>
                </c:pt>
                <c:pt idx="36380">
                  <c:v>-75.114999999999995</c:v>
                </c:pt>
                <c:pt idx="36381">
                  <c:v>-75.113</c:v>
                </c:pt>
                <c:pt idx="36382">
                  <c:v>-75.111000000000004</c:v>
                </c:pt>
                <c:pt idx="36383">
                  <c:v>-75.108999999999995</c:v>
                </c:pt>
                <c:pt idx="36384">
                  <c:v>-75.106999999999999</c:v>
                </c:pt>
                <c:pt idx="36385">
                  <c:v>-75.105000000000004</c:v>
                </c:pt>
                <c:pt idx="36386">
                  <c:v>-75.102999999999994</c:v>
                </c:pt>
                <c:pt idx="36387">
                  <c:v>-75.100999999999999</c:v>
                </c:pt>
                <c:pt idx="36388">
                  <c:v>-75.099000000000004</c:v>
                </c:pt>
                <c:pt idx="36389">
                  <c:v>-75.096999999999994</c:v>
                </c:pt>
                <c:pt idx="36390">
                  <c:v>-75.094999999999999</c:v>
                </c:pt>
                <c:pt idx="36391">
                  <c:v>-75.093000000000004</c:v>
                </c:pt>
                <c:pt idx="36392">
                  <c:v>-75.090999999999994</c:v>
                </c:pt>
                <c:pt idx="36393">
                  <c:v>-75.088999999999999</c:v>
                </c:pt>
                <c:pt idx="36394">
                  <c:v>-75.087000000000003</c:v>
                </c:pt>
                <c:pt idx="36395">
                  <c:v>-75.084999999999994</c:v>
                </c:pt>
                <c:pt idx="36396">
                  <c:v>-75.082999999999998</c:v>
                </c:pt>
                <c:pt idx="36397">
                  <c:v>-75.081000000000003</c:v>
                </c:pt>
                <c:pt idx="36398">
                  <c:v>-75.078999999999994</c:v>
                </c:pt>
                <c:pt idx="36399">
                  <c:v>-75.076999999999998</c:v>
                </c:pt>
                <c:pt idx="36400">
                  <c:v>-75.075000000000003</c:v>
                </c:pt>
                <c:pt idx="36401">
                  <c:v>-75.072999999999993</c:v>
                </c:pt>
                <c:pt idx="36402">
                  <c:v>-75.070999999999998</c:v>
                </c:pt>
                <c:pt idx="36403">
                  <c:v>-75.069000000000003</c:v>
                </c:pt>
                <c:pt idx="36404">
                  <c:v>-75.066999999999993</c:v>
                </c:pt>
                <c:pt idx="36405">
                  <c:v>-75.064999999999998</c:v>
                </c:pt>
                <c:pt idx="36406">
                  <c:v>-75.063000000000002</c:v>
                </c:pt>
                <c:pt idx="36407">
                  <c:v>-75.061000000000007</c:v>
                </c:pt>
                <c:pt idx="36408">
                  <c:v>-75.058999999999997</c:v>
                </c:pt>
                <c:pt idx="36409">
                  <c:v>-75.057000000000002</c:v>
                </c:pt>
                <c:pt idx="36410">
                  <c:v>-75.055000000000007</c:v>
                </c:pt>
                <c:pt idx="36411">
                  <c:v>-75.052999999999997</c:v>
                </c:pt>
                <c:pt idx="36412">
                  <c:v>-75.051000000000002</c:v>
                </c:pt>
                <c:pt idx="36413">
                  <c:v>-75.049000000000007</c:v>
                </c:pt>
                <c:pt idx="36414">
                  <c:v>-75.046999999999997</c:v>
                </c:pt>
                <c:pt idx="36415">
                  <c:v>-75.045000000000002</c:v>
                </c:pt>
                <c:pt idx="36416">
                  <c:v>-75.043000000000006</c:v>
                </c:pt>
                <c:pt idx="36417">
                  <c:v>-75.040999999999997</c:v>
                </c:pt>
                <c:pt idx="36418">
                  <c:v>-75.039000000000001</c:v>
                </c:pt>
                <c:pt idx="36419">
                  <c:v>-75.037000000000006</c:v>
                </c:pt>
                <c:pt idx="36420">
                  <c:v>-75.034999999999997</c:v>
                </c:pt>
                <c:pt idx="36421">
                  <c:v>-75.033000000000001</c:v>
                </c:pt>
                <c:pt idx="36422">
                  <c:v>-75.031000000000006</c:v>
                </c:pt>
                <c:pt idx="36423">
                  <c:v>-75.028999999999996</c:v>
                </c:pt>
                <c:pt idx="36424">
                  <c:v>-75.027000000000001</c:v>
                </c:pt>
                <c:pt idx="36425">
                  <c:v>-75.025000000000006</c:v>
                </c:pt>
                <c:pt idx="36426">
                  <c:v>-75.022999999999996</c:v>
                </c:pt>
                <c:pt idx="36427">
                  <c:v>-75.021000000000001</c:v>
                </c:pt>
                <c:pt idx="36428">
                  <c:v>-75.019000000000005</c:v>
                </c:pt>
                <c:pt idx="36429">
                  <c:v>-75.016999999999996</c:v>
                </c:pt>
                <c:pt idx="36430">
                  <c:v>-75.015000000000001</c:v>
                </c:pt>
                <c:pt idx="36431">
                  <c:v>-75.013000000000005</c:v>
                </c:pt>
                <c:pt idx="36432">
                  <c:v>-75.010999999999996</c:v>
                </c:pt>
                <c:pt idx="36433">
                  <c:v>-75.009</c:v>
                </c:pt>
                <c:pt idx="36434">
                  <c:v>-75.007000000000005</c:v>
                </c:pt>
                <c:pt idx="36435">
                  <c:v>-75.004999999999995</c:v>
                </c:pt>
                <c:pt idx="36436">
                  <c:v>-75.003</c:v>
                </c:pt>
                <c:pt idx="36437">
                  <c:v>-75.001000000000005</c:v>
                </c:pt>
                <c:pt idx="36438">
                  <c:v>-74.998999999999995</c:v>
                </c:pt>
                <c:pt idx="36439">
                  <c:v>-74.997</c:v>
                </c:pt>
                <c:pt idx="36440">
                  <c:v>-74.995000000000005</c:v>
                </c:pt>
                <c:pt idx="36441">
                  <c:v>-74.992999999999995</c:v>
                </c:pt>
                <c:pt idx="36442">
                  <c:v>-74.991</c:v>
                </c:pt>
                <c:pt idx="36443">
                  <c:v>-74.989000000000004</c:v>
                </c:pt>
                <c:pt idx="36444">
                  <c:v>-74.986999999999995</c:v>
                </c:pt>
                <c:pt idx="36445">
                  <c:v>-74.984999999999999</c:v>
                </c:pt>
                <c:pt idx="36446">
                  <c:v>-74.983000000000004</c:v>
                </c:pt>
                <c:pt idx="36447">
                  <c:v>-74.980999999999995</c:v>
                </c:pt>
                <c:pt idx="36448">
                  <c:v>-74.978999999999999</c:v>
                </c:pt>
                <c:pt idx="36449">
                  <c:v>-74.977000000000004</c:v>
                </c:pt>
                <c:pt idx="36450">
                  <c:v>-74.974999999999994</c:v>
                </c:pt>
                <c:pt idx="36451">
                  <c:v>-74.972999999999999</c:v>
                </c:pt>
                <c:pt idx="36452">
                  <c:v>-74.971000000000004</c:v>
                </c:pt>
                <c:pt idx="36453">
                  <c:v>-74.968999999999994</c:v>
                </c:pt>
                <c:pt idx="36454">
                  <c:v>-74.966999999999999</c:v>
                </c:pt>
                <c:pt idx="36455">
                  <c:v>-74.965000000000003</c:v>
                </c:pt>
                <c:pt idx="36456">
                  <c:v>-74.962999999999994</c:v>
                </c:pt>
                <c:pt idx="36457">
                  <c:v>-74.960999999999999</c:v>
                </c:pt>
                <c:pt idx="36458">
                  <c:v>-74.959000000000003</c:v>
                </c:pt>
                <c:pt idx="36459">
                  <c:v>-74.956999999999994</c:v>
                </c:pt>
                <c:pt idx="36460">
                  <c:v>-74.954999999999998</c:v>
                </c:pt>
                <c:pt idx="36461">
                  <c:v>-74.953000000000003</c:v>
                </c:pt>
                <c:pt idx="36462">
                  <c:v>-74.950999999999993</c:v>
                </c:pt>
                <c:pt idx="36463">
                  <c:v>-74.948999999999998</c:v>
                </c:pt>
                <c:pt idx="36464">
                  <c:v>-74.947000000000003</c:v>
                </c:pt>
                <c:pt idx="36465">
                  <c:v>-74.944999999999993</c:v>
                </c:pt>
                <c:pt idx="36466">
                  <c:v>-74.942999999999998</c:v>
                </c:pt>
                <c:pt idx="36467">
                  <c:v>-74.941000000000003</c:v>
                </c:pt>
                <c:pt idx="36468">
                  <c:v>-74.938999999999993</c:v>
                </c:pt>
                <c:pt idx="36469">
                  <c:v>-74.936999999999998</c:v>
                </c:pt>
                <c:pt idx="36470">
                  <c:v>-74.935000000000002</c:v>
                </c:pt>
                <c:pt idx="36471">
                  <c:v>-74.933000000000007</c:v>
                </c:pt>
                <c:pt idx="36472">
                  <c:v>-74.930999999999997</c:v>
                </c:pt>
                <c:pt idx="36473">
                  <c:v>-74.929000000000002</c:v>
                </c:pt>
                <c:pt idx="36474">
                  <c:v>-74.927000000000007</c:v>
                </c:pt>
                <c:pt idx="36475">
                  <c:v>-74.924999999999997</c:v>
                </c:pt>
                <c:pt idx="36476">
                  <c:v>-74.923000000000002</c:v>
                </c:pt>
                <c:pt idx="36477">
                  <c:v>-74.921000000000006</c:v>
                </c:pt>
                <c:pt idx="36478">
                  <c:v>-74.918999999999997</c:v>
                </c:pt>
                <c:pt idx="36479">
                  <c:v>-74.917000000000002</c:v>
                </c:pt>
                <c:pt idx="36480">
                  <c:v>-74.915000000000006</c:v>
                </c:pt>
                <c:pt idx="36481">
                  <c:v>-74.912999999999997</c:v>
                </c:pt>
                <c:pt idx="36482">
                  <c:v>-74.911000000000001</c:v>
                </c:pt>
                <c:pt idx="36483">
                  <c:v>-74.909000000000006</c:v>
                </c:pt>
                <c:pt idx="36484">
                  <c:v>-74.906999999999996</c:v>
                </c:pt>
                <c:pt idx="36485">
                  <c:v>-74.905000000000001</c:v>
                </c:pt>
                <c:pt idx="36486">
                  <c:v>-74.903000000000006</c:v>
                </c:pt>
                <c:pt idx="36487">
                  <c:v>-74.900999999999996</c:v>
                </c:pt>
                <c:pt idx="36488">
                  <c:v>-74.899000000000001</c:v>
                </c:pt>
                <c:pt idx="36489">
                  <c:v>-74.897000000000006</c:v>
                </c:pt>
                <c:pt idx="36490">
                  <c:v>-74.894999999999996</c:v>
                </c:pt>
                <c:pt idx="36491">
                  <c:v>-74.893000000000001</c:v>
                </c:pt>
                <c:pt idx="36492">
                  <c:v>-74.891000000000005</c:v>
                </c:pt>
                <c:pt idx="36493">
                  <c:v>-74.888999999999996</c:v>
                </c:pt>
                <c:pt idx="36494">
                  <c:v>-74.887</c:v>
                </c:pt>
                <c:pt idx="36495">
                  <c:v>-74.885000000000005</c:v>
                </c:pt>
                <c:pt idx="36496">
                  <c:v>-74.882999999999996</c:v>
                </c:pt>
                <c:pt idx="36497">
                  <c:v>-74.881</c:v>
                </c:pt>
                <c:pt idx="36498">
                  <c:v>-74.879000000000005</c:v>
                </c:pt>
                <c:pt idx="36499">
                  <c:v>-74.876999999999995</c:v>
                </c:pt>
                <c:pt idx="36500">
                  <c:v>-74.875</c:v>
                </c:pt>
                <c:pt idx="36501">
                  <c:v>-74.873000000000005</c:v>
                </c:pt>
                <c:pt idx="36502">
                  <c:v>-74.870999999999995</c:v>
                </c:pt>
                <c:pt idx="36503">
                  <c:v>-74.869</c:v>
                </c:pt>
                <c:pt idx="36504">
                  <c:v>-74.867000000000004</c:v>
                </c:pt>
                <c:pt idx="36505">
                  <c:v>-74.864999999999995</c:v>
                </c:pt>
                <c:pt idx="36506">
                  <c:v>-74.863</c:v>
                </c:pt>
                <c:pt idx="36507">
                  <c:v>-74.861000000000004</c:v>
                </c:pt>
                <c:pt idx="36508">
                  <c:v>-74.858999999999995</c:v>
                </c:pt>
                <c:pt idx="36509">
                  <c:v>-74.856999999999999</c:v>
                </c:pt>
                <c:pt idx="36510">
                  <c:v>-74.855000000000004</c:v>
                </c:pt>
                <c:pt idx="36511">
                  <c:v>-74.852999999999994</c:v>
                </c:pt>
                <c:pt idx="36512">
                  <c:v>-74.850999999999999</c:v>
                </c:pt>
                <c:pt idx="36513">
                  <c:v>-74.849000000000004</c:v>
                </c:pt>
                <c:pt idx="36514">
                  <c:v>-74.846999999999994</c:v>
                </c:pt>
                <c:pt idx="36515">
                  <c:v>-74.844999999999999</c:v>
                </c:pt>
                <c:pt idx="36516">
                  <c:v>-74.843000000000004</c:v>
                </c:pt>
                <c:pt idx="36517">
                  <c:v>-74.840999999999994</c:v>
                </c:pt>
                <c:pt idx="36518">
                  <c:v>-74.838999999999999</c:v>
                </c:pt>
                <c:pt idx="36519">
                  <c:v>-74.837000000000003</c:v>
                </c:pt>
                <c:pt idx="36520">
                  <c:v>-74.834999999999994</c:v>
                </c:pt>
                <c:pt idx="36521">
                  <c:v>-74.832999999999998</c:v>
                </c:pt>
                <c:pt idx="36522">
                  <c:v>-74.831000000000003</c:v>
                </c:pt>
                <c:pt idx="36523">
                  <c:v>-74.828999999999994</c:v>
                </c:pt>
                <c:pt idx="36524">
                  <c:v>-74.826999999999998</c:v>
                </c:pt>
                <c:pt idx="36525">
                  <c:v>-74.825000000000003</c:v>
                </c:pt>
                <c:pt idx="36526">
                  <c:v>-74.822999999999993</c:v>
                </c:pt>
                <c:pt idx="36527">
                  <c:v>-74.820999999999998</c:v>
                </c:pt>
                <c:pt idx="36528">
                  <c:v>-74.819000000000003</c:v>
                </c:pt>
                <c:pt idx="36529">
                  <c:v>-74.816999999999993</c:v>
                </c:pt>
                <c:pt idx="36530">
                  <c:v>-74.814999999999998</c:v>
                </c:pt>
                <c:pt idx="36531">
                  <c:v>-74.813000000000002</c:v>
                </c:pt>
                <c:pt idx="36532">
                  <c:v>-74.811000000000007</c:v>
                </c:pt>
                <c:pt idx="36533">
                  <c:v>-74.808999999999997</c:v>
                </c:pt>
                <c:pt idx="36534">
                  <c:v>-74.807000000000002</c:v>
                </c:pt>
                <c:pt idx="36535">
                  <c:v>-74.805000000000007</c:v>
                </c:pt>
                <c:pt idx="36536">
                  <c:v>-74.802999999999997</c:v>
                </c:pt>
                <c:pt idx="36537">
                  <c:v>-74.801000000000002</c:v>
                </c:pt>
                <c:pt idx="36538">
                  <c:v>-74.799000000000007</c:v>
                </c:pt>
                <c:pt idx="36539">
                  <c:v>-74.796999999999997</c:v>
                </c:pt>
                <c:pt idx="36540">
                  <c:v>-74.795000000000002</c:v>
                </c:pt>
                <c:pt idx="36541">
                  <c:v>-74.793000000000006</c:v>
                </c:pt>
                <c:pt idx="36542">
                  <c:v>-74.790999999999997</c:v>
                </c:pt>
                <c:pt idx="36543">
                  <c:v>-74.789000000000001</c:v>
                </c:pt>
                <c:pt idx="36544">
                  <c:v>-74.787000000000006</c:v>
                </c:pt>
                <c:pt idx="36545">
                  <c:v>-74.784999999999997</c:v>
                </c:pt>
                <c:pt idx="36546">
                  <c:v>-74.783000000000001</c:v>
                </c:pt>
                <c:pt idx="36547">
                  <c:v>-74.781000000000006</c:v>
                </c:pt>
                <c:pt idx="36548">
                  <c:v>-74.778999999999996</c:v>
                </c:pt>
                <c:pt idx="36549">
                  <c:v>-74.777000000000001</c:v>
                </c:pt>
                <c:pt idx="36550">
                  <c:v>-74.775000000000006</c:v>
                </c:pt>
                <c:pt idx="36551">
                  <c:v>-74.772999999999996</c:v>
                </c:pt>
                <c:pt idx="36552">
                  <c:v>-74.771000000000001</c:v>
                </c:pt>
                <c:pt idx="36553">
                  <c:v>-74.769000000000005</c:v>
                </c:pt>
                <c:pt idx="36554">
                  <c:v>-74.766999999999996</c:v>
                </c:pt>
                <c:pt idx="36555">
                  <c:v>-74.765000000000001</c:v>
                </c:pt>
                <c:pt idx="36556">
                  <c:v>-74.763000000000005</c:v>
                </c:pt>
                <c:pt idx="36557">
                  <c:v>-74.760999999999996</c:v>
                </c:pt>
                <c:pt idx="36558">
                  <c:v>-74.759</c:v>
                </c:pt>
                <c:pt idx="36559">
                  <c:v>-74.757000000000005</c:v>
                </c:pt>
                <c:pt idx="36560">
                  <c:v>-74.754999999999995</c:v>
                </c:pt>
                <c:pt idx="36561">
                  <c:v>-74.753</c:v>
                </c:pt>
                <c:pt idx="36562">
                  <c:v>-74.751000000000005</c:v>
                </c:pt>
                <c:pt idx="36563">
                  <c:v>-74.748999999999995</c:v>
                </c:pt>
                <c:pt idx="36564">
                  <c:v>-74.747</c:v>
                </c:pt>
                <c:pt idx="36565">
                  <c:v>-74.745000000000005</c:v>
                </c:pt>
                <c:pt idx="36566">
                  <c:v>-74.742999999999995</c:v>
                </c:pt>
                <c:pt idx="36567">
                  <c:v>-74.741</c:v>
                </c:pt>
                <c:pt idx="36568">
                  <c:v>-74.739000000000004</c:v>
                </c:pt>
                <c:pt idx="36569">
                  <c:v>-74.736999999999995</c:v>
                </c:pt>
                <c:pt idx="36570">
                  <c:v>-74.734999999999999</c:v>
                </c:pt>
                <c:pt idx="36571">
                  <c:v>-74.733000000000004</c:v>
                </c:pt>
                <c:pt idx="36572">
                  <c:v>-74.730999999999995</c:v>
                </c:pt>
                <c:pt idx="36573">
                  <c:v>-74.728999999999999</c:v>
                </c:pt>
                <c:pt idx="36574">
                  <c:v>-74.727000000000004</c:v>
                </c:pt>
                <c:pt idx="36575">
                  <c:v>-74.724999999999994</c:v>
                </c:pt>
                <c:pt idx="36576">
                  <c:v>-74.722999999999999</c:v>
                </c:pt>
                <c:pt idx="36577">
                  <c:v>-74.721000000000004</c:v>
                </c:pt>
                <c:pt idx="36578">
                  <c:v>-74.718999999999994</c:v>
                </c:pt>
                <c:pt idx="36579">
                  <c:v>-74.716999999999999</c:v>
                </c:pt>
                <c:pt idx="36580">
                  <c:v>-74.715000000000003</c:v>
                </c:pt>
                <c:pt idx="36581">
                  <c:v>-74.712999999999994</c:v>
                </c:pt>
                <c:pt idx="36582">
                  <c:v>-74.710999999999999</c:v>
                </c:pt>
                <c:pt idx="36583">
                  <c:v>-74.709000000000003</c:v>
                </c:pt>
                <c:pt idx="36584">
                  <c:v>-74.706999999999994</c:v>
                </c:pt>
                <c:pt idx="36585">
                  <c:v>-74.704999999999998</c:v>
                </c:pt>
                <c:pt idx="36586">
                  <c:v>-74.703000000000003</c:v>
                </c:pt>
                <c:pt idx="36587">
                  <c:v>-74.700999999999993</c:v>
                </c:pt>
                <c:pt idx="36588">
                  <c:v>-74.698999999999998</c:v>
                </c:pt>
                <c:pt idx="36589">
                  <c:v>-74.697000000000003</c:v>
                </c:pt>
                <c:pt idx="36590">
                  <c:v>-74.694999999999993</c:v>
                </c:pt>
                <c:pt idx="36591">
                  <c:v>-74.692999999999998</c:v>
                </c:pt>
                <c:pt idx="36592">
                  <c:v>-74.691000000000003</c:v>
                </c:pt>
                <c:pt idx="36593">
                  <c:v>-74.688999999999993</c:v>
                </c:pt>
                <c:pt idx="36594">
                  <c:v>-74.686999999999998</c:v>
                </c:pt>
                <c:pt idx="36595">
                  <c:v>-74.685000000000002</c:v>
                </c:pt>
                <c:pt idx="36596">
                  <c:v>-74.683000000000007</c:v>
                </c:pt>
                <c:pt idx="36597">
                  <c:v>-74.680999999999997</c:v>
                </c:pt>
                <c:pt idx="36598">
                  <c:v>-74.679000000000002</c:v>
                </c:pt>
                <c:pt idx="36599">
                  <c:v>-74.677000000000007</c:v>
                </c:pt>
                <c:pt idx="36600">
                  <c:v>-74.674999999999997</c:v>
                </c:pt>
                <c:pt idx="36601">
                  <c:v>-74.673000000000002</c:v>
                </c:pt>
                <c:pt idx="36602">
                  <c:v>-74.671000000000006</c:v>
                </c:pt>
                <c:pt idx="36603">
                  <c:v>-74.668999999999997</c:v>
                </c:pt>
                <c:pt idx="36604">
                  <c:v>-74.667000000000002</c:v>
                </c:pt>
                <c:pt idx="36605">
                  <c:v>-74.665000000000006</c:v>
                </c:pt>
                <c:pt idx="36606">
                  <c:v>-74.662999999999997</c:v>
                </c:pt>
                <c:pt idx="36607">
                  <c:v>-74.661000000000001</c:v>
                </c:pt>
                <c:pt idx="36608">
                  <c:v>-74.659000000000006</c:v>
                </c:pt>
                <c:pt idx="36609">
                  <c:v>-74.656999999999996</c:v>
                </c:pt>
                <c:pt idx="36610">
                  <c:v>-74.655000000000001</c:v>
                </c:pt>
                <c:pt idx="36611">
                  <c:v>-74.653000000000006</c:v>
                </c:pt>
                <c:pt idx="36612">
                  <c:v>-74.650999999999996</c:v>
                </c:pt>
                <c:pt idx="36613">
                  <c:v>-74.649000000000001</c:v>
                </c:pt>
                <c:pt idx="36614">
                  <c:v>-74.647000000000006</c:v>
                </c:pt>
                <c:pt idx="36615">
                  <c:v>-74.644999999999996</c:v>
                </c:pt>
                <c:pt idx="36616">
                  <c:v>-74.643000000000001</c:v>
                </c:pt>
                <c:pt idx="36617">
                  <c:v>-74.641000000000005</c:v>
                </c:pt>
                <c:pt idx="36618">
                  <c:v>-74.638999999999996</c:v>
                </c:pt>
                <c:pt idx="36619">
                  <c:v>-74.637</c:v>
                </c:pt>
                <c:pt idx="36620">
                  <c:v>-74.635000000000005</c:v>
                </c:pt>
                <c:pt idx="36621">
                  <c:v>-74.632999999999996</c:v>
                </c:pt>
                <c:pt idx="36622">
                  <c:v>-74.631</c:v>
                </c:pt>
                <c:pt idx="36623">
                  <c:v>-74.629000000000005</c:v>
                </c:pt>
                <c:pt idx="36624">
                  <c:v>-74.626999999999995</c:v>
                </c:pt>
                <c:pt idx="36625">
                  <c:v>-74.625</c:v>
                </c:pt>
                <c:pt idx="36626">
                  <c:v>-74.623000000000005</c:v>
                </c:pt>
                <c:pt idx="36627">
                  <c:v>-74.620999999999995</c:v>
                </c:pt>
                <c:pt idx="36628">
                  <c:v>-74.619</c:v>
                </c:pt>
                <c:pt idx="36629">
                  <c:v>-74.617000000000004</c:v>
                </c:pt>
                <c:pt idx="36630">
                  <c:v>-74.614999999999995</c:v>
                </c:pt>
                <c:pt idx="36631">
                  <c:v>-74.613</c:v>
                </c:pt>
                <c:pt idx="36632">
                  <c:v>-74.611000000000004</c:v>
                </c:pt>
                <c:pt idx="36633">
                  <c:v>-74.608999999999995</c:v>
                </c:pt>
                <c:pt idx="36634">
                  <c:v>-74.606999999999999</c:v>
                </c:pt>
                <c:pt idx="36635">
                  <c:v>-74.605000000000004</c:v>
                </c:pt>
                <c:pt idx="36636">
                  <c:v>-74.602999999999994</c:v>
                </c:pt>
                <c:pt idx="36637">
                  <c:v>-74.600999999999999</c:v>
                </c:pt>
                <c:pt idx="36638">
                  <c:v>-74.599000000000004</c:v>
                </c:pt>
                <c:pt idx="36639">
                  <c:v>-74.596999999999994</c:v>
                </c:pt>
                <c:pt idx="36640">
                  <c:v>-74.594999999999999</c:v>
                </c:pt>
                <c:pt idx="36641">
                  <c:v>-74.593000000000004</c:v>
                </c:pt>
                <c:pt idx="36642">
                  <c:v>-74.590999999999994</c:v>
                </c:pt>
                <c:pt idx="36643">
                  <c:v>-74.588999999999999</c:v>
                </c:pt>
                <c:pt idx="36644">
                  <c:v>-74.587000000000003</c:v>
                </c:pt>
                <c:pt idx="36645">
                  <c:v>-74.584999999999994</c:v>
                </c:pt>
                <c:pt idx="36646">
                  <c:v>-74.582999999999998</c:v>
                </c:pt>
                <c:pt idx="36647">
                  <c:v>-74.581000000000003</c:v>
                </c:pt>
                <c:pt idx="36648">
                  <c:v>-74.578999999999994</c:v>
                </c:pt>
                <c:pt idx="36649">
                  <c:v>-74.576999999999998</c:v>
                </c:pt>
                <c:pt idx="36650">
                  <c:v>-74.575000000000003</c:v>
                </c:pt>
                <c:pt idx="36651">
                  <c:v>-74.572999999999993</c:v>
                </c:pt>
                <c:pt idx="36652">
                  <c:v>-74.570999999999998</c:v>
                </c:pt>
                <c:pt idx="36653">
                  <c:v>-74.569000000000003</c:v>
                </c:pt>
                <c:pt idx="36654">
                  <c:v>-74.566999999999993</c:v>
                </c:pt>
                <c:pt idx="36655">
                  <c:v>-74.564999999999998</c:v>
                </c:pt>
                <c:pt idx="36656">
                  <c:v>-74.563000000000002</c:v>
                </c:pt>
                <c:pt idx="36657">
                  <c:v>-74.561000000000007</c:v>
                </c:pt>
                <c:pt idx="36658">
                  <c:v>-74.558999999999997</c:v>
                </c:pt>
                <c:pt idx="36659">
                  <c:v>-74.557000000000002</c:v>
                </c:pt>
                <c:pt idx="36660">
                  <c:v>-74.555000000000007</c:v>
                </c:pt>
                <c:pt idx="36661">
                  <c:v>-74.552999999999997</c:v>
                </c:pt>
                <c:pt idx="36662">
                  <c:v>-74.551000000000002</c:v>
                </c:pt>
                <c:pt idx="36663">
                  <c:v>-74.549000000000007</c:v>
                </c:pt>
                <c:pt idx="36664">
                  <c:v>-74.546999999999997</c:v>
                </c:pt>
                <c:pt idx="36665">
                  <c:v>-74.545000000000002</c:v>
                </c:pt>
                <c:pt idx="36666">
                  <c:v>-74.543000000000006</c:v>
                </c:pt>
                <c:pt idx="36667">
                  <c:v>-74.540999999999997</c:v>
                </c:pt>
                <c:pt idx="36668">
                  <c:v>-74.539000000000001</c:v>
                </c:pt>
                <c:pt idx="36669">
                  <c:v>-74.537000000000006</c:v>
                </c:pt>
                <c:pt idx="36670">
                  <c:v>-74.534999999999997</c:v>
                </c:pt>
                <c:pt idx="36671">
                  <c:v>-74.533000000000001</c:v>
                </c:pt>
                <c:pt idx="36672">
                  <c:v>-74.531000000000006</c:v>
                </c:pt>
                <c:pt idx="36673">
                  <c:v>-74.528999999999996</c:v>
                </c:pt>
                <c:pt idx="36674">
                  <c:v>-74.527000000000001</c:v>
                </c:pt>
                <c:pt idx="36675">
                  <c:v>-74.525000000000006</c:v>
                </c:pt>
                <c:pt idx="36676">
                  <c:v>-74.522999999999996</c:v>
                </c:pt>
                <c:pt idx="36677">
                  <c:v>-74.521000000000001</c:v>
                </c:pt>
                <c:pt idx="36678">
                  <c:v>-74.519000000000005</c:v>
                </c:pt>
                <c:pt idx="36679">
                  <c:v>-74.516999999999996</c:v>
                </c:pt>
                <c:pt idx="36680">
                  <c:v>-74.515000000000001</c:v>
                </c:pt>
                <c:pt idx="36681">
                  <c:v>-74.513000000000005</c:v>
                </c:pt>
                <c:pt idx="36682">
                  <c:v>-74.510999999999996</c:v>
                </c:pt>
                <c:pt idx="36683">
                  <c:v>-74.509</c:v>
                </c:pt>
                <c:pt idx="36684">
                  <c:v>-74.507000000000005</c:v>
                </c:pt>
                <c:pt idx="36685">
                  <c:v>-74.504999999999995</c:v>
                </c:pt>
                <c:pt idx="36686">
                  <c:v>-74.503</c:v>
                </c:pt>
                <c:pt idx="36687">
                  <c:v>-74.501000000000005</c:v>
                </c:pt>
                <c:pt idx="36688">
                  <c:v>-74.498999999999995</c:v>
                </c:pt>
                <c:pt idx="36689">
                  <c:v>-74.497</c:v>
                </c:pt>
                <c:pt idx="36690">
                  <c:v>-74.495000000000005</c:v>
                </c:pt>
                <c:pt idx="36691">
                  <c:v>-74.492999999999995</c:v>
                </c:pt>
                <c:pt idx="36692">
                  <c:v>-74.491</c:v>
                </c:pt>
                <c:pt idx="36693">
                  <c:v>-74.489000000000004</c:v>
                </c:pt>
                <c:pt idx="36694">
                  <c:v>-74.486999999999995</c:v>
                </c:pt>
                <c:pt idx="36695">
                  <c:v>-74.484999999999999</c:v>
                </c:pt>
                <c:pt idx="36696">
                  <c:v>-74.483000000000004</c:v>
                </c:pt>
                <c:pt idx="36697">
                  <c:v>-74.480999999999995</c:v>
                </c:pt>
                <c:pt idx="36698">
                  <c:v>-74.478999999999999</c:v>
                </c:pt>
                <c:pt idx="36699">
                  <c:v>-74.477000000000004</c:v>
                </c:pt>
                <c:pt idx="36700">
                  <c:v>-74.474999999999994</c:v>
                </c:pt>
                <c:pt idx="36701">
                  <c:v>-74.472999999999999</c:v>
                </c:pt>
                <c:pt idx="36702">
                  <c:v>-74.471000000000004</c:v>
                </c:pt>
                <c:pt idx="36703">
                  <c:v>-74.468999999999994</c:v>
                </c:pt>
                <c:pt idx="36704">
                  <c:v>-74.466999999999999</c:v>
                </c:pt>
                <c:pt idx="36705">
                  <c:v>-74.465000000000003</c:v>
                </c:pt>
                <c:pt idx="36706">
                  <c:v>-74.462999999999994</c:v>
                </c:pt>
                <c:pt idx="36707">
                  <c:v>-74.460999999999999</c:v>
                </c:pt>
                <c:pt idx="36708">
                  <c:v>-74.459000000000003</c:v>
                </c:pt>
                <c:pt idx="36709">
                  <c:v>-74.456999999999994</c:v>
                </c:pt>
                <c:pt idx="36710">
                  <c:v>-74.454999999999998</c:v>
                </c:pt>
                <c:pt idx="36711">
                  <c:v>-74.453000000000003</c:v>
                </c:pt>
                <c:pt idx="36712">
                  <c:v>-74.450999999999993</c:v>
                </c:pt>
                <c:pt idx="36713">
                  <c:v>-74.448999999999998</c:v>
                </c:pt>
                <c:pt idx="36714">
                  <c:v>-74.447000000000003</c:v>
                </c:pt>
                <c:pt idx="36715">
                  <c:v>-74.444999999999993</c:v>
                </c:pt>
                <c:pt idx="36716">
                  <c:v>-74.442999999999998</c:v>
                </c:pt>
                <c:pt idx="36717">
                  <c:v>-74.441000000000003</c:v>
                </c:pt>
                <c:pt idx="36718">
                  <c:v>-74.438999999999993</c:v>
                </c:pt>
                <c:pt idx="36719">
                  <c:v>-74.436999999999998</c:v>
                </c:pt>
                <c:pt idx="36720">
                  <c:v>-74.435000000000002</c:v>
                </c:pt>
                <c:pt idx="36721">
                  <c:v>-74.433000000000007</c:v>
                </c:pt>
                <c:pt idx="36722">
                  <c:v>-74.430999999999997</c:v>
                </c:pt>
                <c:pt idx="36723">
                  <c:v>-74.429000000000002</c:v>
                </c:pt>
                <c:pt idx="36724">
                  <c:v>-74.427000000000007</c:v>
                </c:pt>
                <c:pt idx="36725">
                  <c:v>-74.424999999999997</c:v>
                </c:pt>
                <c:pt idx="36726">
                  <c:v>-74.423000000000002</c:v>
                </c:pt>
                <c:pt idx="36727">
                  <c:v>-74.421000000000006</c:v>
                </c:pt>
                <c:pt idx="36728">
                  <c:v>-74.418999999999997</c:v>
                </c:pt>
                <c:pt idx="36729">
                  <c:v>-74.417000000000002</c:v>
                </c:pt>
                <c:pt idx="36730">
                  <c:v>-74.415000000000006</c:v>
                </c:pt>
                <c:pt idx="36731">
                  <c:v>-74.412999999999997</c:v>
                </c:pt>
                <c:pt idx="36732">
                  <c:v>-74.411000000000001</c:v>
                </c:pt>
                <c:pt idx="36733">
                  <c:v>-74.409000000000006</c:v>
                </c:pt>
                <c:pt idx="36734">
                  <c:v>-74.406999999999996</c:v>
                </c:pt>
                <c:pt idx="36735">
                  <c:v>-74.405000000000001</c:v>
                </c:pt>
                <c:pt idx="36736">
                  <c:v>-74.403000000000006</c:v>
                </c:pt>
                <c:pt idx="36737">
                  <c:v>-74.400999999999996</c:v>
                </c:pt>
                <c:pt idx="36738">
                  <c:v>-74.399000000000001</c:v>
                </c:pt>
                <c:pt idx="36739">
                  <c:v>-74.397000000000006</c:v>
                </c:pt>
                <c:pt idx="36740">
                  <c:v>-74.394999999999996</c:v>
                </c:pt>
                <c:pt idx="36741">
                  <c:v>-74.393000000000001</c:v>
                </c:pt>
                <c:pt idx="36742">
                  <c:v>-74.391000000000005</c:v>
                </c:pt>
                <c:pt idx="36743">
                  <c:v>-74.388999999999996</c:v>
                </c:pt>
                <c:pt idx="36744">
                  <c:v>-74.387</c:v>
                </c:pt>
                <c:pt idx="36745">
                  <c:v>-74.385000000000005</c:v>
                </c:pt>
                <c:pt idx="36746">
                  <c:v>-74.382999999999996</c:v>
                </c:pt>
                <c:pt idx="36747">
                  <c:v>-74.381</c:v>
                </c:pt>
                <c:pt idx="36748">
                  <c:v>-74.379000000000005</c:v>
                </c:pt>
                <c:pt idx="36749">
                  <c:v>-74.376999999999995</c:v>
                </c:pt>
                <c:pt idx="36750">
                  <c:v>-74.375</c:v>
                </c:pt>
                <c:pt idx="36751">
                  <c:v>-74.373000000000005</c:v>
                </c:pt>
                <c:pt idx="36752">
                  <c:v>-74.370999999999995</c:v>
                </c:pt>
                <c:pt idx="36753">
                  <c:v>-74.369</c:v>
                </c:pt>
                <c:pt idx="36754">
                  <c:v>-74.367000000000004</c:v>
                </c:pt>
                <c:pt idx="36755">
                  <c:v>-74.364999999999995</c:v>
                </c:pt>
                <c:pt idx="36756">
                  <c:v>-74.363</c:v>
                </c:pt>
                <c:pt idx="36757">
                  <c:v>-74.361000000000004</c:v>
                </c:pt>
                <c:pt idx="36758">
                  <c:v>-74.358999999999995</c:v>
                </c:pt>
                <c:pt idx="36759">
                  <c:v>-74.356999999999999</c:v>
                </c:pt>
                <c:pt idx="36760">
                  <c:v>-74.355000000000004</c:v>
                </c:pt>
                <c:pt idx="36761">
                  <c:v>-74.352999999999994</c:v>
                </c:pt>
                <c:pt idx="36762">
                  <c:v>-74.350999999999999</c:v>
                </c:pt>
                <c:pt idx="36763">
                  <c:v>-74.349000000000004</c:v>
                </c:pt>
                <c:pt idx="36764">
                  <c:v>-74.346999999999994</c:v>
                </c:pt>
                <c:pt idx="36765">
                  <c:v>-74.344999999999999</c:v>
                </c:pt>
                <c:pt idx="36766">
                  <c:v>-74.343000000000004</c:v>
                </c:pt>
                <c:pt idx="36767">
                  <c:v>-74.340999999999994</c:v>
                </c:pt>
                <c:pt idx="36768">
                  <c:v>-74.338999999999999</c:v>
                </c:pt>
                <c:pt idx="36769">
                  <c:v>-74.337000000000003</c:v>
                </c:pt>
                <c:pt idx="36770">
                  <c:v>-74.334999999999994</c:v>
                </c:pt>
                <c:pt idx="36771">
                  <c:v>-74.332999999999998</c:v>
                </c:pt>
                <c:pt idx="36772">
                  <c:v>-74.331000000000003</c:v>
                </c:pt>
                <c:pt idx="36773">
                  <c:v>-74.328999999999994</c:v>
                </c:pt>
                <c:pt idx="36774">
                  <c:v>-74.326999999999998</c:v>
                </c:pt>
                <c:pt idx="36775">
                  <c:v>-74.325000000000003</c:v>
                </c:pt>
                <c:pt idx="36776">
                  <c:v>-74.322999999999993</c:v>
                </c:pt>
                <c:pt idx="36777">
                  <c:v>-74.320999999999998</c:v>
                </c:pt>
                <c:pt idx="36778">
                  <c:v>-74.319000000000003</c:v>
                </c:pt>
                <c:pt idx="36779">
                  <c:v>-74.316999999999993</c:v>
                </c:pt>
                <c:pt idx="36780">
                  <c:v>-74.314999999999998</c:v>
                </c:pt>
                <c:pt idx="36781">
                  <c:v>-74.313000000000002</c:v>
                </c:pt>
                <c:pt idx="36782">
                  <c:v>-74.311000000000007</c:v>
                </c:pt>
                <c:pt idx="36783">
                  <c:v>-74.308999999999997</c:v>
                </c:pt>
                <c:pt idx="36784">
                  <c:v>-74.307000000000002</c:v>
                </c:pt>
                <c:pt idx="36785">
                  <c:v>-74.305000000000007</c:v>
                </c:pt>
                <c:pt idx="36786">
                  <c:v>-74.302999999999997</c:v>
                </c:pt>
                <c:pt idx="36787">
                  <c:v>-74.301000000000002</c:v>
                </c:pt>
                <c:pt idx="36788">
                  <c:v>-74.299000000000007</c:v>
                </c:pt>
                <c:pt idx="36789">
                  <c:v>-74.296999999999997</c:v>
                </c:pt>
                <c:pt idx="36790">
                  <c:v>-74.295000000000002</c:v>
                </c:pt>
                <c:pt idx="36791">
                  <c:v>-74.293000000000006</c:v>
                </c:pt>
                <c:pt idx="36792">
                  <c:v>-74.290999999999997</c:v>
                </c:pt>
                <c:pt idx="36793">
                  <c:v>-74.289000000000001</c:v>
                </c:pt>
                <c:pt idx="36794">
                  <c:v>-74.287000000000006</c:v>
                </c:pt>
                <c:pt idx="36795">
                  <c:v>-74.284999999999997</c:v>
                </c:pt>
                <c:pt idx="36796">
                  <c:v>-74.283000000000001</c:v>
                </c:pt>
                <c:pt idx="36797">
                  <c:v>-74.281000000000006</c:v>
                </c:pt>
                <c:pt idx="36798">
                  <c:v>-74.278999999999996</c:v>
                </c:pt>
                <c:pt idx="36799">
                  <c:v>-74.277000000000001</c:v>
                </c:pt>
                <c:pt idx="36800">
                  <c:v>-74.275000000000006</c:v>
                </c:pt>
                <c:pt idx="36801">
                  <c:v>-74.272999999999996</c:v>
                </c:pt>
                <c:pt idx="36802">
                  <c:v>-74.271000000000001</c:v>
                </c:pt>
                <c:pt idx="36803">
                  <c:v>-74.269000000000005</c:v>
                </c:pt>
                <c:pt idx="36804">
                  <c:v>-74.266999999999996</c:v>
                </c:pt>
                <c:pt idx="36805">
                  <c:v>-74.265000000000001</c:v>
                </c:pt>
                <c:pt idx="36806">
                  <c:v>-74.263000000000005</c:v>
                </c:pt>
                <c:pt idx="36807">
                  <c:v>-74.260999999999996</c:v>
                </c:pt>
                <c:pt idx="36808">
                  <c:v>-74.259</c:v>
                </c:pt>
                <c:pt idx="36809">
                  <c:v>-74.257000000000005</c:v>
                </c:pt>
                <c:pt idx="36810">
                  <c:v>-74.254999999999995</c:v>
                </c:pt>
                <c:pt idx="36811">
                  <c:v>-74.253</c:v>
                </c:pt>
                <c:pt idx="36812">
                  <c:v>-74.251000000000005</c:v>
                </c:pt>
                <c:pt idx="36813">
                  <c:v>-74.248999999999995</c:v>
                </c:pt>
                <c:pt idx="36814">
                  <c:v>-74.247</c:v>
                </c:pt>
                <c:pt idx="36815">
                  <c:v>-74.245000000000005</c:v>
                </c:pt>
                <c:pt idx="36816">
                  <c:v>-74.242999999999995</c:v>
                </c:pt>
                <c:pt idx="36817">
                  <c:v>-74.241</c:v>
                </c:pt>
                <c:pt idx="36818">
                  <c:v>-74.239000000000004</c:v>
                </c:pt>
                <c:pt idx="36819">
                  <c:v>-74.236999999999995</c:v>
                </c:pt>
                <c:pt idx="36820">
                  <c:v>-74.234999999999999</c:v>
                </c:pt>
                <c:pt idx="36821">
                  <c:v>-74.233000000000004</c:v>
                </c:pt>
                <c:pt idx="36822">
                  <c:v>-74.230999999999995</c:v>
                </c:pt>
                <c:pt idx="36823">
                  <c:v>-74.228999999999999</c:v>
                </c:pt>
                <c:pt idx="36824">
                  <c:v>-74.227000000000004</c:v>
                </c:pt>
                <c:pt idx="36825">
                  <c:v>-74.224999999999994</c:v>
                </c:pt>
                <c:pt idx="36826">
                  <c:v>-74.222999999999999</c:v>
                </c:pt>
                <c:pt idx="36827">
                  <c:v>-74.221000000000004</c:v>
                </c:pt>
                <c:pt idx="36828">
                  <c:v>-74.218999999999994</c:v>
                </c:pt>
                <c:pt idx="36829">
                  <c:v>-74.216999999999999</c:v>
                </c:pt>
                <c:pt idx="36830">
                  <c:v>-74.215000000000003</c:v>
                </c:pt>
                <c:pt idx="36831">
                  <c:v>-74.212999999999994</c:v>
                </c:pt>
                <c:pt idx="36832">
                  <c:v>-74.210999999999999</c:v>
                </c:pt>
                <c:pt idx="36833">
                  <c:v>-74.209000000000003</c:v>
                </c:pt>
                <c:pt idx="36834">
                  <c:v>-74.206999999999994</c:v>
                </c:pt>
                <c:pt idx="36835">
                  <c:v>-74.204999999999998</c:v>
                </c:pt>
                <c:pt idx="36836">
                  <c:v>-74.203000000000003</c:v>
                </c:pt>
                <c:pt idx="36837">
                  <c:v>-74.200999999999993</c:v>
                </c:pt>
                <c:pt idx="36838">
                  <c:v>-74.198999999999998</c:v>
                </c:pt>
                <c:pt idx="36839">
                  <c:v>-74.197000000000003</c:v>
                </c:pt>
                <c:pt idx="36840">
                  <c:v>-74.194999999999993</c:v>
                </c:pt>
                <c:pt idx="36841">
                  <c:v>-74.192999999999998</c:v>
                </c:pt>
                <c:pt idx="36842">
                  <c:v>-74.191000000000003</c:v>
                </c:pt>
                <c:pt idx="36843">
                  <c:v>-74.188999999999993</c:v>
                </c:pt>
                <c:pt idx="36844">
                  <c:v>-74.186999999999998</c:v>
                </c:pt>
                <c:pt idx="36845">
                  <c:v>-74.185000000000002</c:v>
                </c:pt>
                <c:pt idx="36846">
                  <c:v>-74.183000000000007</c:v>
                </c:pt>
                <c:pt idx="36847">
                  <c:v>-74.180999999999997</c:v>
                </c:pt>
                <c:pt idx="36848">
                  <c:v>-74.179000000000002</c:v>
                </c:pt>
                <c:pt idx="36849">
                  <c:v>-74.177000000000007</c:v>
                </c:pt>
                <c:pt idx="36850">
                  <c:v>-74.174999999999997</c:v>
                </c:pt>
                <c:pt idx="36851">
                  <c:v>-74.173000000000002</c:v>
                </c:pt>
                <c:pt idx="36852">
                  <c:v>-74.171000000000006</c:v>
                </c:pt>
                <c:pt idx="36853">
                  <c:v>-74.168999999999997</c:v>
                </c:pt>
                <c:pt idx="36854">
                  <c:v>-74.167000000000002</c:v>
                </c:pt>
                <c:pt idx="36855">
                  <c:v>-74.165000000000006</c:v>
                </c:pt>
                <c:pt idx="36856">
                  <c:v>-74.162999999999997</c:v>
                </c:pt>
                <c:pt idx="36857">
                  <c:v>-74.161000000000001</c:v>
                </c:pt>
                <c:pt idx="36858">
                  <c:v>-74.159000000000006</c:v>
                </c:pt>
                <c:pt idx="36859">
                  <c:v>-74.156999999999996</c:v>
                </c:pt>
                <c:pt idx="36860">
                  <c:v>-74.155000000000001</c:v>
                </c:pt>
                <c:pt idx="36861">
                  <c:v>-74.153000000000006</c:v>
                </c:pt>
                <c:pt idx="36862">
                  <c:v>-74.150999999999996</c:v>
                </c:pt>
                <c:pt idx="36863">
                  <c:v>-74.149000000000001</c:v>
                </c:pt>
                <c:pt idx="36864">
                  <c:v>-74.147000000000006</c:v>
                </c:pt>
                <c:pt idx="36865">
                  <c:v>-74.144999999999996</c:v>
                </c:pt>
                <c:pt idx="36866">
                  <c:v>-74.143000000000001</c:v>
                </c:pt>
                <c:pt idx="36867">
                  <c:v>-74.141000000000005</c:v>
                </c:pt>
                <c:pt idx="36868">
                  <c:v>-74.138999999999996</c:v>
                </c:pt>
                <c:pt idx="36869">
                  <c:v>-74.137</c:v>
                </c:pt>
                <c:pt idx="36870">
                  <c:v>-74.135000000000005</c:v>
                </c:pt>
                <c:pt idx="36871">
                  <c:v>-74.132999999999996</c:v>
                </c:pt>
                <c:pt idx="36872">
                  <c:v>-74.131</c:v>
                </c:pt>
                <c:pt idx="36873">
                  <c:v>-74.129000000000005</c:v>
                </c:pt>
                <c:pt idx="36874">
                  <c:v>-74.126999999999995</c:v>
                </c:pt>
                <c:pt idx="36875">
                  <c:v>-74.125</c:v>
                </c:pt>
                <c:pt idx="36876">
                  <c:v>-74.123000000000005</c:v>
                </c:pt>
                <c:pt idx="36877">
                  <c:v>-74.120999999999995</c:v>
                </c:pt>
                <c:pt idx="36878">
                  <c:v>-74.119</c:v>
                </c:pt>
                <c:pt idx="36879">
                  <c:v>-74.117000000000004</c:v>
                </c:pt>
                <c:pt idx="36880">
                  <c:v>-74.114999999999995</c:v>
                </c:pt>
                <c:pt idx="36881">
                  <c:v>-74.113</c:v>
                </c:pt>
                <c:pt idx="36882">
                  <c:v>-74.111000000000004</c:v>
                </c:pt>
                <c:pt idx="36883">
                  <c:v>-74.108999999999995</c:v>
                </c:pt>
                <c:pt idx="36884">
                  <c:v>-74.106999999999999</c:v>
                </c:pt>
                <c:pt idx="36885">
                  <c:v>-74.105000000000004</c:v>
                </c:pt>
                <c:pt idx="36886">
                  <c:v>-74.102999999999994</c:v>
                </c:pt>
                <c:pt idx="36887">
                  <c:v>-74.100999999999999</c:v>
                </c:pt>
                <c:pt idx="36888">
                  <c:v>-74.099000000000004</c:v>
                </c:pt>
                <c:pt idx="36889">
                  <c:v>-74.096999999999994</c:v>
                </c:pt>
                <c:pt idx="36890">
                  <c:v>-74.094999999999999</c:v>
                </c:pt>
                <c:pt idx="36891">
                  <c:v>-74.093000000000004</c:v>
                </c:pt>
                <c:pt idx="36892">
                  <c:v>-74.090999999999994</c:v>
                </c:pt>
                <c:pt idx="36893">
                  <c:v>-74.088999999999999</c:v>
                </c:pt>
                <c:pt idx="36894">
                  <c:v>-74.087000000000003</c:v>
                </c:pt>
                <c:pt idx="36895">
                  <c:v>-74.084999999999994</c:v>
                </c:pt>
                <c:pt idx="36896">
                  <c:v>-74.082999999999998</c:v>
                </c:pt>
                <c:pt idx="36897">
                  <c:v>-74.081000000000003</c:v>
                </c:pt>
                <c:pt idx="36898">
                  <c:v>-74.078999999999994</c:v>
                </c:pt>
                <c:pt idx="36899">
                  <c:v>-74.076999999999998</c:v>
                </c:pt>
                <c:pt idx="36900">
                  <c:v>-74.075000000000003</c:v>
                </c:pt>
                <c:pt idx="36901">
                  <c:v>-74.072999999999993</c:v>
                </c:pt>
                <c:pt idx="36902">
                  <c:v>-74.070999999999998</c:v>
                </c:pt>
                <c:pt idx="36903">
                  <c:v>-74.069000000000003</c:v>
                </c:pt>
                <c:pt idx="36904">
                  <c:v>-74.066999999999993</c:v>
                </c:pt>
                <c:pt idx="36905">
                  <c:v>-74.064999999999998</c:v>
                </c:pt>
                <c:pt idx="36906">
                  <c:v>-74.063000000000002</c:v>
                </c:pt>
                <c:pt idx="36907">
                  <c:v>-74.061000000000007</c:v>
                </c:pt>
                <c:pt idx="36908">
                  <c:v>-74.058999999999997</c:v>
                </c:pt>
                <c:pt idx="36909">
                  <c:v>-74.057000000000002</c:v>
                </c:pt>
                <c:pt idx="36910">
                  <c:v>-74.055000000000007</c:v>
                </c:pt>
                <c:pt idx="36911">
                  <c:v>-74.052999999999997</c:v>
                </c:pt>
                <c:pt idx="36912">
                  <c:v>-74.051000000000002</c:v>
                </c:pt>
                <c:pt idx="36913">
                  <c:v>-74.049000000000007</c:v>
                </c:pt>
                <c:pt idx="36914">
                  <c:v>-74.046999999999997</c:v>
                </c:pt>
                <c:pt idx="36915">
                  <c:v>-74.045000000000002</c:v>
                </c:pt>
                <c:pt idx="36916">
                  <c:v>-74.043000000000006</c:v>
                </c:pt>
                <c:pt idx="36917">
                  <c:v>-74.040999999999997</c:v>
                </c:pt>
                <c:pt idx="36918">
                  <c:v>-74.039000000000001</c:v>
                </c:pt>
                <c:pt idx="36919">
                  <c:v>-74.037000000000006</c:v>
                </c:pt>
                <c:pt idx="36920">
                  <c:v>-74.034999999999997</c:v>
                </c:pt>
                <c:pt idx="36921">
                  <c:v>-74.033000000000001</c:v>
                </c:pt>
                <c:pt idx="36922">
                  <c:v>-74.031000000000006</c:v>
                </c:pt>
                <c:pt idx="36923">
                  <c:v>-74.028999999999996</c:v>
                </c:pt>
                <c:pt idx="36924">
                  <c:v>-74.027000000000001</c:v>
                </c:pt>
                <c:pt idx="36925">
                  <c:v>-74.025000000000006</c:v>
                </c:pt>
                <c:pt idx="36926">
                  <c:v>-74.022999999999996</c:v>
                </c:pt>
                <c:pt idx="36927">
                  <c:v>-74.021000000000001</c:v>
                </c:pt>
                <c:pt idx="36928">
                  <c:v>-74.019000000000005</c:v>
                </c:pt>
                <c:pt idx="36929">
                  <c:v>-74.016999999999996</c:v>
                </c:pt>
                <c:pt idx="36930">
                  <c:v>-74.015000000000001</c:v>
                </c:pt>
                <c:pt idx="36931">
                  <c:v>-74.013000000000005</c:v>
                </c:pt>
                <c:pt idx="36932">
                  <c:v>-74.010999999999996</c:v>
                </c:pt>
                <c:pt idx="36933">
                  <c:v>-74.009</c:v>
                </c:pt>
                <c:pt idx="36934">
                  <c:v>-74.007000000000005</c:v>
                </c:pt>
                <c:pt idx="36935">
                  <c:v>-74.004999999999995</c:v>
                </c:pt>
                <c:pt idx="36936">
                  <c:v>-74.003</c:v>
                </c:pt>
                <c:pt idx="36937">
                  <c:v>-74.001000000000005</c:v>
                </c:pt>
                <c:pt idx="36938">
                  <c:v>-73.998999999999995</c:v>
                </c:pt>
                <c:pt idx="36939">
                  <c:v>-73.997</c:v>
                </c:pt>
                <c:pt idx="36940">
                  <c:v>-73.995000000000005</c:v>
                </c:pt>
                <c:pt idx="36941">
                  <c:v>-73.992999999999995</c:v>
                </c:pt>
                <c:pt idx="36942">
                  <c:v>-73.991</c:v>
                </c:pt>
                <c:pt idx="36943">
                  <c:v>-73.989000000000004</c:v>
                </c:pt>
                <c:pt idx="36944">
                  <c:v>-73.986999999999995</c:v>
                </c:pt>
                <c:pt idx="36945">
                  <c:v>-73.984999999999999</c:v>
                </c:pt>
                <c:pt idx="36946">
                  <c:v>-73.983000000000004</c:v>
                </c:pt>
                <c:pt idx="36947">
                  <c:v>-73.980999999999995</c:v>
                </c:pt>
                <c:pt idx="36948">
                  <c:v>-73.978999999999999</c:v>
                </c:pt>
                <c:pt idx="36949">
                  <c:v>-73.977000000000004</c:v>
                </c:pt>
                <c:pt idx="36950">
                  <c:v>-73.974999999999994</c:v>
                </c:pt>
                <c:pt idx="36951">
                  <c:v>-73.972999999999999</c:v>
                </c:pt>
                <c:pt idx="36952">
                  <c:v>-73.971000000000004</c:v>
                </c:pt>
                <c:pt idx="36953">
                  <c:v>-73.968999999999994</c:v>
                </c:pt>
                <c:pt idx="36954">
                  <c:v>-73.966999999999999</c:v>
                </c:pt>
                <c:pt idx="36955">
                  <c:v>-73.965000000000003</c:v>
                </c:pt>
                <c:pt idx="36956">
                  <c:v>-73.962999999999994</c:v>
                </c:pt>
                <c:pt idx="36957">
                  <c:v>-73.960999999999999</c:v>
                </c:pt>
                <c:pt idx="36958">
                  <c:v>-73.959000000000003</c:v>
                </c:pt>
                <c:pt idx="36959">
                  <c:v>-73.956999999999994</c:v>
                </c:pt>
                <c:pt idx="36960">
                  <c:v>-73.954999999999998</c:v>
                </c:pt>
                <c:pt idx="36961">
                  <c:v>-73.953000000000003</c:v>
                </c:pt>
                <c:pt idx="36962">
                  <c:v>-73.950999999999993</c:v>
                </c:pt>
                <c:pt idx="36963">
                  <c:v>-73.948999999999998</c:v>
                </c:pt>
                <c:pt idx="36964">
                  <c:v>-73.947000000000003</c:v>
                </c:pt>
                <c:pt idx="36965">
                  <c:v>-73.944999999999993</c:v>
                </c:pt>
                <c:pt idx="36966">
                  <c:v>-73.942999999999998</c:v>
                </c:pt>
                <c:pt idx="36967">
                  <c:v>-73.941000000000003</c:v>
                </c:pt>
                <c:pt idx="36968">
                  <c:v>-73.938999999999993</c:v>
                </c:pt>
                <c:pt idx="36969">
                  <c:v>-73.936999999999998</c:v>
                </c:pt>
                <c:pt idx="36970">
                  <c:v>-73.935000000000002</c:v>
                </c:pt>
                <c:pt idx="36971">
                  <c:v>-73.933000000000007</c:v>
                </c:pt>
                <c:pt idx="36972">
                  <c:v>-73.930999999999997</c:v>
                </c:pt>
                <c:pt idx="36973">
                  <c:v>-73.929000000000002</c:v>
                </c:pt>
                <c:pt idx="36974">
                  <c:v>-73.927000000000007</c:v>
                </c:pt>
                <c:pt idx="36975">
                  <c:v>-73.924999999999997</c:v>
                </c:pt>
                <c:pt idx="36976">
                  <c:v>-73.923000000000002</c:v>
                </c:pt>
                <c:pt idx="36977">
                  <c:v>-73.921000000000006</c:v>
                </c:pt>
                <c:pt idx="36978">
                  <c:v>-73.918999999999997</c:v>
                </c:pt>
                <c:pt idx="36979">
                  <c:v>-73.917000000000002</c:v>
                </c:pt>
                <c:pt idx="36980">
                  <c:v>-73.915000000000006</c:v>
                </c:pt>
                <c:pt idx="36981">
                  <c:v>-73.912999999999997</c:v>
                </c:pt>
                <c:pt idx="36982">
                  <c:v>-73.911000000000001</c:v>
                </c:pt>
                <c:pt idx="36983">
                  <c:v>-73.909000000000006</c:v>
                </c:pt>
                <c:pt idx="36984">
                  <c:v>-73.906999999999996</c:v>
                </c:pt>
                <c:pt idx="36985">
                  <c:v>-73.905000000000001</c:v>
                </c:pt>
                <c:pt idx="36986">
                  <c:v>-73.903000000000006</c:v>
                </c:pt>
                <c:pt idx="36987">
                  <c:v>-73.900999999999996</c:v>
                </c:pt>
                <c:pt idx="36988">
                  <c:v>-73.899000000000001</c:v>
                </c:pt>
                <c:pt idx="36989">
                  <c:v>-73.897000000000006</c:v>
                </c:pt>
                <c:pt idx="36990">
                  <c:v>-73.894999999999996</c:v>
                </c:pt>
                <c:pt idx="36991">
                  <c:v>-73.893000000000001</c:v>
                </c:pt>
                <c:pt idx="36992">
                  <c:v>-73.891000000000005</c:v>
                </c:pt>
                <c:pt idx="36993">
                  <c:v>-73.888999999999996</c:v>
                </c:pt>
                <c:pt idx="36994">
                  <c:v>-73.887</c:v>
                </c:pt>
                <c:pt idx="36995">
                  <c:v>-73.885000000000005</c:v>
                </c:pt>
                <c:pt idx="36996">
                  <c:v>-73.882999999999996</c:v>
                </c:pt>
                <c:pt idx="36997">
                  <c:v>-73.881</c:v>
                </c:pt>
                <c:pt idx="36998">
                  <c:v>-73.879000000000005</c:v>
                </c:pt>
                <c:pt idx="36999">
                  <c:v>-73.876999999999995</c:v>
                </c:pt>
                <c:pt idx="37000">
                  <c:v>-73.875</c:v>
                </c:pt>
                <c:pt idx="37001">
                  <c:v>-73.873000000000005</c:v>
                </c:pt>
                <c:pt idx="37002">
                  <c:v>-73.870999999999995</c:v>
                </c:pt>
                <c:pt idx="37003">
                  <c:v>-73.869</c:v>
                </c:pt>
                <c:pt idx="37004">
                  <c:v>-73.867000000000004</c:v>
                </c:pt>
                <c:pt idx="37005">
                  <c:v>-73.864999999999995</c:v>
                </c:pt>
                <c:pt idx="37006">
                  <c:v>-73.863</c:v>
                </c:pt>
                <c:pt idx="37007">
                  <c:v>-73.861000000000004</c:v>
                </c:pt>
                <c:pt idx="37008">
                  <c:v>-73.858999999999995</c:v>
                </c:pt>
                <c:pt idx="37009">
                  <c:v>-73.856999999999999</c:v>
                </c:pt>
                <c:pt idx="37010">
                  <c:v>-73.855000000000004</c:v>
                </c:pt>
                <c:pt idx="37011">
                  <c:v>-73.852999999999994</c:v>
                </c:pt>
                <c:pt idx="37012">
                  <c:v>-73.850999999999999</c:v>
                </c:pt>
                <c:pt idx="37013">
                  <c:v>-73.849000000000004</c:v>
                </c:pt>
                <c:pt idx="37014">
                  <c:v>-73.846999999999994</c:v>
                </c:pt>
                <c:pt idx="37015">
                  <c:v>-73.844999999999999</c:v>
                </c:pt>
                <c:pt idx="37016">
                  <c:v>-73.843000000000004</c:v>
                </c:pt>
                <c:pt idx="37017">
                  <c:v>-73.840999999999994</c:v>
                </c:pt>
                <c:pt idx="37018">
                  <c:v>-73.838999999999999</c:v>
                </c:pt>
                <c:pt idx="37019">
                  <c:v>-73.837000000000003</c:v>
                </c:pt>
                <c:pt idx="37020">
                  <c:v>-73.834999999999994</c:v>
                </c:pt>
                <c:pt idx="37021">
                  <c:v>-73.832999999999998</c:v>
                </c:pt>
                <c:pt idx="37022">
                  <c:v>-73.831000000000003</c:v>
                </c:pt>
                <c:pt idx="37023">
                  <c:v>-73.828999999999994</c:v>
                </c:pt>
                <c:pt idx="37024">
                  <c:v>-73.826999999999998</c:v>
                </c:pt>
                <c:pt idx="37025">
                  <c:v>-73.825000000000003</c:v>
                </c:pt>
                <c:pt idx="37026">
                  <c:v>-73.822999999999993</c:v>
                </c:pt>
                <c:pt idx="37027">
                  <c:v>-73.820999999999998</c:v>
                </c:pt>
                <c:pt idx="37028">
                  <c:v>-73.819000000000003</c:v>
                </c:pt>
                <c:pt idx="37029">
                  <c:v>-73.816999999999993</c:v>
                </c:pt>
                <c:pt idx="37030">
                  <c:v>-73.814999999999998</c:v>
                </c:pt>
                <c:pt idx="37031">
                  <c:v>-73.813000000000002</c:v>
                </c:pt>
                <c:pt idx="37032">
                  <c:v>-73.811000000000007</c:v>
                </c:pt>
                <c:pt idx="37033">
                  <c:v>-73.808999999999997</c:v>
                </c:pt>
                <c:pt idx="37034">
                  <c:v>-73.807000000000002</c:v>
                </c:pt>
                <c:pt idx="37035">
                  <c:v>-73.805000000000007</c:v>
                </c:pt>
                <c:pt idx="37036">
                  <c:v>-73.802999999999997</c:v>
                </c:pt>
                <c:pt idx="37037">
                  <c:v>-73.801000000000002</c:v>
                </c:pt>
                <c:pt idx="37038">
                  <c:v>-73.799000000000007</c:v>
                </c:pt>
                <c:pt idx="37039">
                  <c:v>-73.796999999999997</c:v>
                </c:pt>
                <c:pt idx="37040">
                  <c:v>-73.795000000000002</c:v>
                </c:pt>
                <c:pt idx="37041">
                  <c:v>-73.793000000000006</c:v>
                </c:pt>
                <c:pt idx="37042">
                  <c:v>-73.790999999999997</c:v>
                </c:pt>
                <c:pt idx="37043">
                  <c:v>-73.789000000000001</c:v>
                </c:pt>
                <c:pt idx="37044">
                  <c:v>-73.787000000000006</c:v>
                </c:pt>
                <c:pt idx="37045">
                  <c:v>-73.784999999999997</c:v>
                </c:pt>
                <c:pt idx="37046">
                  <c:v>-73.783000000000001</c:v>
                </c:pt>
                <c:pt idx="37047">
                  <c:v>-73.781000000000006</c:v>
                </c:pt>
                <c:pt idx="37048">
                  <c:v>-73.778999999999996</c:v>
                </c:pt>
                <c:pt idx="37049">
                  <c:v>-73.777000000000001</c:v>
                </c:pt>
                <c:pt idx="37050">
                  <c:v>-73.775000000000006</c:v>
                </c:pt>
                <c:pt idx="37051">
                  <c:v>-73.772999999999996</c:v>
                </c:pt>
                <c:pt idx="37052">
                  <c:v>-73.771000000000001</c:v>
                </c:pt>
                <c:pt idx="37053">
                  <c:v>-73.769000000000005</c:v>
                </c:pt>
                <c:pt idx="37054">
                  <c:v>-73.766999999999996</c:v>
                </c:pt>
                <c:pt idx="37055">
                  <c:v>-73.765000000000001</c:v>
                </c:pt>
                <c:pt idx="37056">
                  <c:v>-73.763000000000005</c:v>
                </c:pt>
                <c:pt idx="37057">
                  <c:v>-73.760999999999996</c:v>
                </c:pt>
                <c:pt idx="37058">
                  <c:v>-73.759</c:v>
                </c:pt>
                <c:pt idx="37059">
                  <c:v>-73.757000000000005</c:v>
                </c:pt>
                <c:pt idx="37060">
                  <c:v>-73.754999999999995</c:v>
                </c:pt>
                <c:pt idx="37061">
                  <c:v>-73.753</c:v>
                </c:pt>
                <c:pt idx="37062">
                  <c:v>-73.751000000000005</c:v>
                </c:pt>
                <c:pt idx="37063">
                  <c:v>-73.748999999999995</c:v>
                </c:pt>
                <c:pt idx="37064">
                  <c:v>-73.747</c:v>
                </c:pt>
                <c:pt idx="37065">
                  <c:v>-73.745000000000005</c:v>
                </c:pt>
                <c:pt idx="37066">
                  <c:v>-73.742999999999995</c:v>
                </c:pt>
                <c:pt idx="37067">
                  <c:v>-73.741</c:v>
                </c:pt>
                <c:pt idx="37068">
                  <c:v>-73.739000000000004</c:v>
                </c:pt>
                <c:pt idx="37069">
                  <c:v>-73.736999999999995</c:v>
                </c:pt>
                <c:pt idx="37070">
                  <c:v>-73.734999999999999</c:v>
                </c:pt>
                <c:pt idx="37071">
                  <c:v>-73.733000000000004</c:v>
                </c:pt>
                <c:pt idx="37072">
                  <c:v>-73.730999999999995</c:v>
                </c:pt>
                <c:pt idx="37073">
                  <c:v>-73.728999999999999</c:v>
                </c:pt>
                <c:pt idx="37074">
                  <c:v>-73.727000000000004</c:v>
                </c:pt>
                <c:pt idx="37075">
                  <c:v>-73.724999999999994</c:v>
                </c:pt>
                <c:pt idx="37076">
                  <c:v>-73.722999999999999</c:v>
                </c:pt>
                <c:pt idx="37077">
                  <c:v>-73.721000000000004</c:v>
                </c:pt>
                <c:pt idx="37078">
                  <c:v>-73.718999999999994</c:v>
                </c:pt>
                <c:pt idx="37079">
                  <c:v>-73.716999999999999</c:v>
                </c:pt>
                <c:pt idx="37080">
                  <c:v>-73.715000000000003</c:v>
                </c:pt>
                <c:pt idx="37081">
                  <c:v>-73.712999999999994</c:v>
                </c:pt>
                <c:pt idx="37082">
                  <c:v>-73.710999999999999</c:v>
                </c:pt>
                <c:pt idx="37083">
                  <c:v>-73.709000000000003</c:v>
                </c:pt>
                <c:pt idx="37084">
                  <c:v>-73.706999999999994</c:v>
                </c:pt>
                <c:pt idx="37085">
                  <c:v>-73.704999999999998</c:v>
                </c:pt>
                <c:pt idx="37086">
                  <c:v>-73.703000000000003</c:v>
                </c:pt>
                <c:pt idx="37087">
                  <c:v>-73.700999999999993</c:v>
                </c:pt>
                <c:pt idx="37088">
                  <c:v>-73.698999999999998</c:v>
                </c:pt>
                <c:pt idx="37089">
                  <c:v>-73.697000000000003</c:v>
                </c:pt>
                <c:pt idx="37090">
                  <c:v>-73.694999999999993</c:v>
                </c:pt>
                <c:pt idx="37091">
                  <c:v>-73.692999999999998</c:v>
                </c:pt>
                <c:pt idx="37092">
                  <c:v>-73.691000000000003</c:v>
                </c:pt>
                <c:pt idx="37093">
                  <c:v>-73.688999999999993</c:v>
                </c:pt>
                <c:pt idx="37094">
                  <c:v>-73.686999999999998</c:v>
                </c:pt>
                <c:pt idx="37095">
                  <c:v>-73.685000000000002</c:v>
                </c:pt>
                <c:pt idx="37096">
                  <c:v>-73.683000000000007</c:v>
                </c:pt>
                <c:pt idx="37097">
                  <c:v>-73.680999999999997</c:v>
                </c:pt>
                <c:pt idx="37098">
                  <c:v>-73.679000000000002</c:v>
                </c:pt>
                <c:pt idx="37099">
                  <c:v>-73.677000000000007</c:v>
                </c:pt>
                <c:pt idx="37100">
                  <c:v>-73.674999999999997</c:v>
                </c:pt>
                <c:pt idx="37101">
                  <c:v>-73.673000000000002</c:v>
                </c:pt>
                <c:pt idx="37102">
                  <c:v>-73.671000000000006</c:v>
                </c:pt>
                <c:pt idx="37103">
                  <c:v>-73.668999999999997</c:v>
                </c:pt>
                <c:pt idx="37104">
                  <c:v>-73.667000000000002</c:v>
                </c:pt>
                <c:pt idx="37105">
                  <c:v>-73.665000000000006</c:v>
                </c:pt>
                <c:pt idx="37106">
                  <c:v>-73.662999999999997</c:v>
                </c:pt>
                <c:pt idx="37107">
                  <c:v>-73.661000000000001</c:v>
                </c:pt>
                <c:pt idx="37108">
                  <c:v>-73.659000000000006</c:v>
                </c:pt>
                <c:pt idx="37109">
                  <c:v>-73.656999999999996</c:v>
                </c:pt>
                <c:pt idx="37110">
                  <c:v>-73.655000000000001</c:v>
                </c:pt>
                <c:pt idx="37111">
                  <c:v>-73.653000000000006</c:v>
                </c:pt>
                <c:pt idx="37112">
                  <c:v>-73.650999999999996</c:v>
                </c:pt>
                <c:pt idx="37113">
                  <c:v>-73.649000000000001</c:v>
                </c:pt>
                <c:pt idx="37114">
                  <c:v>-73.647000000000006</c:v>
                </c:pt>
                <c:pt idx="37115">
                  <c:v>-73.644999999999996</c:v>
                </c:pt>
                <c:pt idx="37116">
                  <c:v>-73.643000000000001</c:v>
                </c:pt>
                <c:pt idx="37117">
                  <c:v>-73.641000000000005</c:v>
                </c:pt>
                <c:pt idx="37118">
                  <c:v>-73.638999999999996</c:v>
                </c:pt>
                <c:pt idx="37119">
                  <c:v>-73.637</c:v>
                </c:pt>
                <c:pt idx="37120">
                  <c:v>-73.635000000000005</c:v>
                </c:pt>
                <c:pt idx="37121">
                  <c:v>-73.632999999999996</c:v>
                </c:pt>
                <c:pt idx="37122">
                  <c:v>-73.631</c:v>
                </c:pt>
                <c:pt idx="37123">
                  <c:v>-73.629000000000005</c:v>
                </c:pt>
                <c:pt idx="37124">
                  <c:v>-73.626999999999995</c:v>
                </c:pt>
                <c:pt idx="37125">
                  <c:v>-73.625</c:v>
                </c:pt>
                <c:pt idx="37126">
                  <c:v>-73.623000000000005</c:v>
                </c:pt>
                <c:pt idx="37127">
                  <c:v>-73.620999999999995</c:v>
                </c:pt>
                <c:pt idx="37128">
                  <c:v>-73.619</c:v>
                </c:pt>
                <c:pt idx="37129">
                  <c:v>-73.617000000000004</c:v>
                </c:pt>
                <c:pt idx="37130">
                  <c:v>-73.614999999999995</c:v>
                </c:pt>
                <c:pt idx="37131">
                  <c:v>-73.613</c:v>
                </c:pt>
                <c:pt idx="37132">
                  <c:v>-73.611000000000004</c:v>
                </c:pt>
                <c:pt idx="37133">
                  <c:v>-73.608999999999995</c:v>
                </c:pt>
                <c:pt idx="37134">
                  <c:v>-73.606999999999999</c:v>
                </c:pt>
                <c:pt idx="37135">
                  <c:v>-73.605000000000004</c:v>
                </c:pt>
                <c:pt idx="37136">
                  <c:v>-73.602999999999994</c:v>
                </c:pt>
                <c:pt idx="37137">
                  <c:v>-73.600999999999999</c:v>
                </c:pt>
                <c:pt idx="37138">
                  <c:v>-73.599000000000004</c:v>
                </c:pt>
                <c:pt idx="37139">
                  <c:v>-73.596999999999994</c:v>
                </c:pt>
                <c:pt idx="37140">
                  <c:v>-73.594999999999999</c:v>
                </c:pt>
                <c:pt idx="37141">
                  <c:v>-73.593000000000004</c:v>
                </c:pt>
                <c:pt idx="37142">
                  <c:v>-73.590999999999994</c:v>
                </c:pt>
                <c:pt idx="37143">
                  <c:v>-73.588999999999999</c:v>
                </c:pt>
                <c:pt idx="37144">
                  <c:v>-73.587000000000003</c:v>
                </c:pt>
                <c:pt idx="37145">
                  <c:v>-73.584999999999994</c:v>
                </c:pt>
                <c:pt idx="37146">
                  <c:v>-73.582999999999998</c:v>
                </c:pt>
                <c:pt idx="37147">
                  <c:v>-73.581000000000003</c:v>
                </c:pt>
                <c:pt idx="37148">
                  <c:v>-73.578999999999994</c:v>
                </c:pt>
                <c:pt idx="37149">
                  <c:v>-73.576999999999998</c:v>
                </c:pt>
                <c:pt idx="37150">
                  <c:v>-73.575000000000003</c:v>
                </c:pt>
                <c:pt idx="37151">
                  <c:v>-73.572999999999993</c:v>
                </c:pt>
                <c:pt idx="37152">
                  <c:v>-73.570999999999998</c:v>
                </c:pt>
                <c:pt idx="37153">
                  <c:v>-73.569000000000003</c:v>
                </c:pt>
                <c:pt idx="37154">
                  <c:v>-73.566999999999993</c:v>
                </c:pt>
                <c:pt idx="37155">
                  <c:v>-73.564999999999998</c:v>
                </c:pt>
                <c:pt idx="37156">
                  <c:v>-73.563000000000002</c:v>
                </c:pt>
                <c:pt idx="37157">
                  <c:v>-73.561000000000007</c:v>
                </c:pt>
                <c:pt idx="37158">
                  <c:v>-73.558999999999997</c:v>
                </c:pt>
                <c:pt idx="37159">
                  <c:v>-73.557000000000002</c:v>
                </c:pt>
                <c:pt idx="37160">
                  <c:v>-73.555000000000007</c:v>
                </c:pt>
                <c:pt idx="37161">
                  <c:v>-73.552999999999997</c:v>
                </c:pt>
                <c:pt idx="37162">
                  <c:v>-73.551000000000002</c:v>
                </c:pt>
                <c:pt idx="37163">
                  <c:v>-73.549000000000007</c:v>
                </c:pt>
                <c:pt idx="37164">
                  <c:v>-73.546999999999997</c:v>
                </c:pt>
                <c:pt idx="37165">
                  <c:v>-73.545000000000002</c:v>
                </c:pt>
                <c:pt idx="37166">
                  <c:v>-73.543000000000006</c:v>
                </c:pt>
                <c:pt idx="37167">
                  <c:v>-73.540999999999997</c:v>
                </c:pt>
                <c:pt idx="37168">
                  <c:v>-73.539000000000001</c:v>
                </c:pt>
                <c:pt idx="37169">
                  <c:v>-73.537000000000006</c:v>
                </c:pt>
                <c:pt idx="37170">
                  <c:v>-73.534999999999997</c:v>
                </c:pt>
                <c:pt idx="37171">
                  <c:v>-73.533000000000001</c:v>
                </c:pt>
                <c:pt idx="37172">
                  <c:v>-73.531000000000006</c:v>
                </c:pt>
                <c:pt idx="37173">
                  <c:v>-73.528999999999996</c:v>
                </c:pt>
                <c:pt idx="37174">
                  <c:v>-73.527000000000001</c:v>
                </c:pt>
                <c:pt idx="37175">
                  <c:v>-73.525000000000006</c:v>
                </c:pt>
                <c:pt idx="37176">
                  <c:v>-73.522999999999996</c:v>
                </c:pt>
                <c:pt idx="37177">
                  <c:v>-73.521000000000001</c:v>
                </c:pt>
                <c:pt idx="37178">
                  <c:v>-73.519000000000005</c:v>
                </c:pt>
                <c:pt idx="37179">
                  <c:v>-73.516999999999996</c:v>
                </c:pt>
                <c:pt idx="37180">
                  <c:v>-73.515000000000001</c:v>
                </c:pt>
                <c:pt idx="37181">
                  <c:v>-73.513000000000005</c:v>
                </c:pt>
                <c:pt idx="37182">
                  <c:v>-73.510999999999996</c:v>
                </c:pt>
                <c:pt idx="37183">
                  <c:v>-73.509</c:v>
                </c:pt>
                <c:pt idx="37184">
                  <c:v>-73.507000000000005</c:v>
                </c:pt>
                <c:pt idx="37185">
                  <c:v>-73.504999999999995</c:v>
                </c:pt>
                <c:pt idx="37186">
                  <c:v>-73.503</c:v>
                </c:pt>
                <c:pt idx="37187">
                  <c:v>-73.501000000000005</c:v>
                </c:pt>
                <c:pt idx="37188">
                  <c:v>-73.498999999999995</c:v>
                </c:pt>
                <c:pt idx="37189">
                  <c:v>-73.497</c:v>
                </c:pt>
                <c:pt idx="37190">
                  <c:v>-73.495000000000005</c:v>
                </c:pt>
                <c:pt idx="37191">
                  <c:v>-73.492999999999995</c:v>
                </c:pt>
                <c:pt idx="37192">
                  <c:v>-73.491</c:v>
                </c:pt>
                <c:pt idx="37193">
                  <c:v>-73.489000000000004</c:v>
                </c:pt>
                <c:pt idx="37194">
                  <c:v>-73.486999999999995</c:v>
                </c:pt>
                <c:pt idx="37195">
                  <c:v>-73.484999999999999</c:v>
                </c:pt>
                <c:pt idx="37196">
                  <c:v>-73.483000000000004</c:v>
                </c:pt>
                <c:pt idx="37197">
                  <c:v>-73.480999999999995</c:v>
                </c:pt>
                <c:pt idx="37198">
                  <c:v>-73.478999999999999</c:v>
                </c:pt>
                <c:pt idx="37199">
                  <c:v>-73.477000000000004</c:v>
                </c:pt>
                <c:pt idx="37200">
                  <c:v>-73.474999999999994</c:v>
                </c:pt>
                <c:pt idx="37201">
                  <c:v>-73.472999999999999</c:v>
                </c:pt>
                <c:pt idx="37202">
                  <c:v>-73.471000000000004</c:v>
                </c:pt>
                <c:pt idx="37203">
                  <c:v>-73.468999999999994</c:v>
                </c:pt>
                <c:pt idx="37204">
                  <c:v>-73.466999999999999</c:v>
                </c:pt>
                <c:pt idx="37205">
                  <c:v>-73.465000000000003</c:v>
                </c:pt>
                <c:pt idx="37206">
                  <c:v>-73.462999999999994</c:v>
                </c:pt>
                <c:pt idx="37207">
                  <c:v>-73.460999999999999</c:v>
                </c:pt>
                <c:pt idx="37208">
                  <c:v>-73.459000000000003</c:v>
                </c:pt>
                <c:pt idx="37209">
                  <c:v>-73.456999999999994</c:v>
                </c:pt>
                <c:pt idx="37210">
                  <c:v>-73.454999999999998</c:v>
                </c:pt>
                <c:pt idx="37211">
                  <c:v>-73.453000000000003</c:v>
                </c:pt>
                <c:pt idx="37212">
                  <c:v>-73.450999999999993</c:v>
                </c:pt>
                <c:pt idx="37213">
                  <c:v>-73.448999999999998</c:v>
                </c:pt>
                <c:pt idx="37214">
                  <c:v>-73.447000000000003</c:v>
                </c:pt>
                <c:pt idx="37215">
                  <c:v>-73.444999999999993</c:v>
                </c:pt>
                <c:pt idx="37216">
                  <c:v>-73.442999999999998</c:v>
                </c:pt>
                <c:pt idx="37217">
                  <c:v>-73.441000000000003</c:v>
                </c:pt>
                <c:pt idx="37218">
                  <c:v>-73.438999999999993</c:v>
                </c:pt>
                <c:pt idx="37219">
                  <c:v>-73.436999999999998</c:v>
                </c:pt>
                <c:pt idx="37220">
                  <c:v>-73.435000000000002</c:v>
                </c:pt>
                <c:pt idx="37221">
                  <c:v>-73.433000000000007</c:v>
                </c:pt>
                <c:pt idx="37222">
                  <c:v>-73.430999999999997</c:v>
                </c:pt>
                <c:pt idx="37223">
                  <c:v>-73.429000000000002</c:v>
                </c:pt>
                <c:pt idx="37224">
                  <c:v>-73.427000000000007</c:v>
                </c:pt>
                <c:pt idx="37225">
                  <c:v>-73.424999999999997</c:v>
                </c:pt>
                <c:pt idx="37226">
                  <c:v>-73.423000000000002</c:v>
                </c:pt>
                <c:pt idx="37227">
                  <c:v>-73.421000000000006</c:v>
                </c:pt>
                <c:pt idx="37228">
                  <c:v>-73.418999999999997</c:v>
                </c:pt>
                <c:pt idx="37229">
                  <c:v>-73.417000000000002</c:v>
                </c:pt>
                <c:pt idx="37230">
                  <c:v>-73.415000000000006</c:v>
                </c:pt>
                <c:pt idx="37231">
                  <c:v>-73.412999999999997</c:v>
                </c:pt>
                <c:pt idx="37232">
                  <c:v>-73.411000000000001</c:v>
                </c:pt>
                <c:pt idx="37233">
                  <c:v>-73.409000000000006</c:v>
                </c:pt>
                <c:pt idx="37234">
                  <c:v>-73.406999999999996</c:v>
                </c:pt>
                <c:pt idx="37235">
                  <c:v>-73.405000000000001</c:v>
                </c:pt>
                <c:pt idx="37236">
                  <c:v>-73.403000000000006</c:v>
                </c:pt>
                <c:pt idx="37237">
                  <c:v>-73.400999999999996</c:v>
                </c:pt>
                <c:pt idx="37238">
                  <c:v>-73.399000000000001</c:v>
                </c:pt>
                <c:pt idx="37239">
                  <c:v>-73.397000000000006</c:v>
                </c:pt>
                <c:pt idx="37240">
                  <c:v>-73.394999999999996</c:v>
                </c:pt>
                <c:pt idx="37241">
                  <c:v>-73.393000000000001</c:v>
                </c:pt>
                <c:pt idx="37242">
                  <c:v>-73.391000000000005</c:v>
                </c:pt>
                <c:pt idx="37243">
                  <c:v>-73.388999999999996</c:v>
                </c:pt>
                <c:pt idx="37244">
                  <c:v>-73.387</c:v>
                </c:pt>
                <c:pt idx="37245">
                  <c:v>-73.385000000000005</c:v>
                </c:pt>
                <c:pt idx="37246">
                  <c:v>-73.382999999999996</c:v>
                </c:pt>
                <c:pt idx="37247">
                  <c:v>-73.381</c:v>
                </c:pt>
                <c:pt idx="37248">
                  <c:v>-73.379000000000005</c:v>
                </c:pt>
                <c:pt idx="37249">
                  <c:v>-73.376999999999995</c:v>
                </c:pt>
                <c:pt idx="37250">
                  <c:v>-73.375</c:v>
                </c:pt>
                <c:pt idx="37251">
                  <c:v>-73.373000000000005</c:v>
                </c:pt>
                <c:pt idx="37252">
                  <c:v>-73.370999999999995</c:v>
                </c:pt>
                <c:pt idx="37253">
                  <c:v>-73.369</c:v>
                </c:pt>
                <c:pt idx="37254">
                  <c:v>-73.367000000000004</c:v>
                </c:pt>
                <c:pt idx="37255">
                  <c:v>-73.364999999999995</c:v>
                </c:pt>
                <c:pt idx="37256">
                  <c:v>-73.363</c:v>
                </c:pt>
                <c:pt idx="37257">
                  <c:v>-73.361000000000004</c:v>
                </c:pt>
                <c:pt idx="37258">
                  <c:v>-73.358999999999995</c:v>
                </c:pt>
                <c:pt idx="37259">
                  <c:v>-73.356999999999999</c:v>
                </c:pt>
                <c:pt idx="37260">
                  <c:v>-73.355000000000004</c:v>
                </c:pt>
                <c:pt idx="37261">
                  <c:v>-73.352999999999994</c:v>
                </c:pt>
                <c:pt idx="37262">
                  <c:v>-73.350999999999999</c:v>
                </c:pt>
                <c:pt idx="37263">
                  <c:v>-73.349000000000004</c:v>
                </c:pt>
                <c:pt idx="37264">
                  <c:v>-73.346999999999994</c:v>
                </c:pt>
                <c:pt idx="37265">
                  <c:v>-73.344999999999999</c:v>
                </c:pt>
                <c:pt idx="37266">
                  <c:v>-73.343000000000004</c:v>
                </c:pt>
                <c:pt idx="37267">
                  <c:v>-73.340999999999994</c:v>
                </c:pt>
                <c:pt idx="37268">
                  <c:v>-73.338999999999999</c:v>
                </c:pt>
                <c:pt idx="37269">
                  <c:v>-73.337000000000003</c:v>
                </c:pt>
                <c:pt idx="37270">
                  <c:v>-73.334999999999994</c:v>
                </c:pt>
                <c:pt idx="37271">
                  <c:v>-73.332999999999998</c:v>
                </c:pt>
                <c:pt idx="37272">
                  <c:v>-73.331000000000003</c:v>
                </c:pt>
                <c:pt idx="37273">
                  <c:v>-73.328999999999994</c:v>
                </c:pt>
                <c:pt idx="37274">
                  <c:v>-73.326999999999998</c:v>
                </c:pt>
                <c:pt idx="37275">
                  <c:v>-73.325000000000003</c:v>
                </c:pt>
                <c:pt idx="37276">
                  <c:v>-73.322999999999993</c:v>
                </c:pt>
                <c:pt idx="37277">
                  <c:v>-73.320999999999998</c:v>
                </c:pt>
                <c:pt idx="37278">
                  <c:v>-73.319000000000003</c:v>
                </c:pt>
                <c:pt idx="37279">
                  <c:v>-73.316999999999993</c:v>
                </c:pt>
                <c:pt idx="37280">
                  <c:v>-73.314999999999998</c:v>
                </c:pt>
                <c:pt idx="37281">
                  <c:v>-73.313000000000002</c:v>
                </c:pt>
                <c:pt idx="37282">
                  <c:v>-73.311000000000007</c:v>
                </c:pt>
                <c:pt idx="37283">
                  <c:v>-73.308999999999997</c:v>
                </c:pt>
                <c:pt idx="37284">
                  <c:v>-73.307000000000002</c:v>
                </c:pt>
                <c:pt idx="37285">
                  <c:v>-73.305000000000007</c:v>
                </c:pt>
                <c:pt idx="37286">
                  <c:v>-73.302999999999997</c:v>
                </c:pt>
                <c:pt idx="37287">
                  <c:v>-73.301000000000002</c:v>
                </c:pt>
                <c:pt idx="37288">
                  <c:v>-73.299000000000007</c:v>
                </c:pt>
                <c:pt idx="37289">
                  <c:v>-73.296999999999997</c:v>
                </c:pt>
                <c:pt idx="37290">
                  <c:v>-73.295000000000002</c:v>
                </c:pt>
                <c:pt idx="37291">
                  <c:v>-73.293000000000006</c:v>
                </c:pt>
                <c:pt idx="37292">
                  <c:v>-73.290999999999997</c:v>
                </c:pt>
                <c:pt idx="37293">
                  <c:v>-73.289000000000001</c:v>
                </c:pt>
                <c:pt idx="37294">
                  <c:v>-73.287000000000006</c:v>
                </c:pt>
                <c:pt idx="37295">
                  <c:v>-73.284999999999997</c:v>
                </c:pt>
                <c:pt idx="37296">
                  <c:v>-73.283000000000001</c:v>
                </c:pt>
                <c:pt idx="37297">
                  <c:v>-73.281000000000006</c:v>
                </c:pt>
                <c:pt idx="37298">
                  <c:v>-73.278999999999996</c:v>
                </c:pt>
                <c:pt idx="37299">
                  <c:v>-73.277000000000001</c:v>
                </c:pt>
                <c:pt idx="37300">
                  <c:v>-73.275000000000006</c:v>
                </c:pt>
                <c:pt idx="37301">
                  <c:v>-73.272999999999996</c:v>
                </c:pt>
                <c:pt idx="37302">
                  <c:v>-73.271000000000001</c:v>
                </c:pt>
                <c:pt idx="37303">
                  <c:v>-73.269000000000005</c:v>
                </c:pt>
                <c:pt idx="37304">
                  <c:v>-73.266999999999996</c:v>
                </c:pt>
                <c:pt idx="37305">
                  <c:v>-73.265000000000001</c:v>
                </c:pt>
                <c:pt idx="37306">
                  <c:v>-73.263000000000005</c:v>
                </c:pt>
                <c:pt idx="37307">
                  <c:v>-73.260999999999996</c:v>
                </c:pt>
                <c:pt idx="37308">
                  <c:v>-73.259</c:v>
                </c:pt>
                <c:pt idx="37309">
                  <c:v>-73.257000000000005</c:v>
                </c:pt>
                <c:pt idx="37310">
                  <c:v>-73.254999999999995</c:v>
                </c:pt>
                <c:pt idx="37311">
                  <c:v>-73.253</c:v>
                </c:pt>
                <c:pt idx="37312">
                  <c:v>-73.251000000000005</c:v>
                </c:pt>
                <c:pt idx="37313">
                  <c:v>-73.248999999999995</c:v>
                </c:pt>
                <c:pt idx="37314">
                  <c:v>-73.247</c:v>
                </c:pt>
                <c:pt idx="37315">
                  <c:v>-73.245000000000005</c:v>
                </c:pt>
                <c:pt idx="37316">
                  <c:v>-73.242999999999995</c:v>
                </c:pt>
                <c:pt idx="37317">
                  <c:v>-73.241</c:v>
                </c:pt>
                <c:pt idx="37318">
                  <c:v>-73.239000000000004</c:v>
                </c:pt>
                <c:pt idx="37319">
                  <c:v>-73.236999999999995</c:v>
                </c:pt>
                <c:pt idx="37320">
                  <c:v>-73.234999999999999</c:v>
                </c:pt>
                <c:pt idx="37321">
                  <c:v>-73.233000000000004</c:v>
                </c:pt>
                <c:pt idx="37322">
                  <c:v>-73.230999999999995</c:v>
                </c:pt>
                <c:pt idx="37323">
                  <c:v>-73.228999999999999</c:v>
                </c:pt>
                <c:pt idx="37324">
                  <c:v>-73.227000000000004</c:v>
                </c:pt>
                <c:pt idx="37325">
                  <c:v>-73.224999999999994</c:v>
                </c:pt>
                <c:pt idx="37326">
                  <c:v>-73.222999999999999</c:v>
                </c:pt>
                <c:pt idx="37327">
                  <c:v>-73.221000000000004</c:v>
                </c:pt>
                <c:pt idx="37328">
                  <c:v>-73.218999999999994</c:v>
                </c:pt>
                <c:pt idx="37329">
                  <c:v>-73.216999999999999</c:v>
                </c:pt>
                <c:pt idx="37330">
                  <c:v>-73.215000000000003</c:v>
                </c:pt>
                <c:pt idx="37331">
                  <c:v>-73.212999999999994</c:v>
                </c:pt>
                <c:pt idx="37332">
                  <c:v>-73.210999999999999</c:v>
                </c:pt>
                <c:pt idx="37333">
                  <c:v>-73.209000000000003</c:v>
                </c:pt>
                <c:pt idx="37334">
                  <c:v>-73.206999999999994</c:v>
                </c:pt>
                <c:pt idx="37335">
                  <c:v>-73.204999999999998</c:v>
                </c:pt>
                <c:pt idx="37336">
                  <c:v>-73.203000000000003</c:v>
                </c:pt>
                <c:pt idx="37337">
                  <c:v>-73.200999999999993</c:v>
                </c:pt>
                <c:pt idx="37338">
                  <c:v>-73.198999999999998</c:v>
                </c:pt>
                <c:pt idx="37339">
                  <c:v>-73.197000000000003</c:v>
                </c:pt>
                <c:pt idx="37340">
                  <c:v>-73.194999999999993</c:v>
                </c:pt>
                <c:pt idx="37341">
                  <c:v>-73.192999999999998</c:v>
                </c:pt>
                <c:pt idx="37342">
                  <c:v>-73.191000000000003</c:v>
                </c:pt>
                <c:pt idx="37343">
                  <c:v>-73.188999999999993</c:v>
                </c:pt>
                <c:pt idx="37344">
                  <c:v>-73.186999999999998</c:v>
                </c:pt>
                <c:pt idx="37345">
                  <c:v>-73.185000000000002</c:v>
                </c:pt>
                <c:pt idx="37346">
                  <c:v>-73.183000000000007</c:v>
                </c:pt>
                <c:pt idx="37347">
                  <c:v>-73.180999999999997</c:v>
                </c:pt>
                <c:pt idx="37348">
                  <c:v>-73.179000000000002</c:v>
                </c:pt>
                <c:pt idx="37349">
                  <c:v>-73.177000000000007</c:v>
                </c:pt>
                <c:pt idx="37350">
                  <c:v>-73.174999999999997</c:v>
                </c:pt>
                <c:pt idx="37351">
                  <c:v>-73.173000000000002</c:v>
                </c:pt>
                <c:pt idx="37352">
                  <c:v>-73.171000000000006</c:v>
                </c:pt>
                <c:pt idx="37353">
                  <c:v>-73.168999999999997</c:v>
                </c:pt>
                <c:pt idx="37354">
                  <c:v>-73.167000000000002</c:v>
                </c:pt>
                <c:pt idx="37355">
                  <c:v>-73.165000000000006</c:v>
                </c:pt>
                <c:pt idx="37356">
                  <c:v>-73.162999999999997</c:v>
                </c:pt>
                <c:pt idx="37357">
                  <c:v>-73.161000000000001</c:v>
                </c:pt>
                <c:pt idx="37358">
                  <c:v>-73.159000000000006</c:v>
                </c:pt>
                <c:pt idx="37359">
                  <c:v>-73.156999999999996</c:v>
                </c:pt>
                <c:pt idx="37360">
                  <c:v>-73.155000000000001</c:v>
                </c:pt>
                <c:pt idx="37361">
                  <c:v>-73.153000000000006</c:v>
                </c:pt>
                <c:pt idx="37362">
                  <c:v>-73.150999999999996</c:v>
                </c:pt>
                <c:pt idx="37363">
                  <c:v>-73.149000000000001</c:v>
                </c:pt>
                <c:pt idx="37364">
                  <c:v>-73.147000000000006</c:v>
                </c:pt>
                <c:pt idx="37365">
                  <c:v>-73.144999999999996</c:v>
                </c:pt>
                <c:pt idx="37366">
                  <c:v>-73.143000000000001</c:v>
                </c:pt>
                <c:pt idx="37367">
                  <c:v>-73.141000000000005</c:v>
                </c:pt>
                <c:pt idx="37368">
                  <c:v>-73.138999999999996</c:v>
                </c:pt>
                <c:pt idx="37369">
                  <c:v>-73.137</c:v>
                </c:pt>
                <c:pt idx="37370">
                  <c:v>-73.135000000000005</c:v>
                </c:pt>
                <c:pt idx="37371">
                  <c:v>-73.132999999999996</c:v>
                </c:pt>
                <c:pt idx="37372">
                  <c:v>-73.131</c:v>
                </c:pt>
                <c:pt idx="37373">
                  <c:v>-73.129000000000005</c:v>
                </c:pt>
                <c:pt idx="37374">
                  <c:v>-73.126999999999995</c:v>
                </c:pt>
                <c:pt idx="37375">
                  <c:v>-73.125</c:v>
                </c:pt>
                <c:pt idx="37376">
                  <c:v>-73.123000000000005</c:v>
                </c:pt>
                <c:pt idx="37377">
                  <c:v>-73.120999999999995</c:v>
                </c:pt>
                <c:pt idx="37378">
                  <c:v>-73.119</c:v>
                </c:pt>
                <c:pt idx="37379">
                  <c:v>-73.117000000000004</c:v>
                </c:pt>
                <c:pt idx="37380">
                  <c:v>-73.114999999999995</c:v>
                </c:pt>
                <c:pt idx="37381">
                  <c:v>-73.113</c:v>
                </c:pt>
                <c:pt idx="37382">
                  <c:v>-73.111000000000004</c:v>
                </c:pt>
                <c:pt idx="37383">
                  <c:v>-73.108999999999995</c:v>
                </c:pt>
                <c:pt idx="37384">
                  <c:v>-73.106999999999999</c:v>
                </c:pt>
                <c:pt idx="37385">
                  <c:v>-73.105000000000004</c:v>
                </c:pt>
                <c:pt idx="37386">
                  <c:v>-73.102999999999994</c:v>
                </c:pt>
                <c:pt idx="37387">
                  <c:v>-73.100999999999999</c:v>
                </c:pt>
                <c:pt idx="37388">
                  <c:v>-73.099000000000004</c:v>
                </c:pt>
                <c:pt idx="37389">
                  <c:v>-73.096999999999994</c:v>
                </c:pt>
                <c:pt idx="37390">
                  <c:v>-73.094999999999999</c:v>
                </c:pt>
                <c:pt idx="37391">
                  <c:v>-73.093000000000004</c:v>
                </c:pt>
                <c:pt idx="37392">
                  <c:v>-73.090999999999994</c:v>
                </c:pt>
                <c:pt idx="37393">
                  <c:v>-73.088999999999999</c:v>
                </c:pt>
                <c:pt idx="37394">
                  <c:v>-73.087000000000003</c:v>
                </c:pt>
                <c:pt idx="37395">
                  <c:v>-73.084999999999994</c:v>
                </c:pt>
                <c:pt idx="37396">
                  <c:v>-73.082999999999998</c:v>
                </c:pt>
                <c:pt idx="37397">
                  <c:v>-73.081000000000003</c:v>
                </c:pt>
                <c:pt idx="37398">
                  <c:v>-73.078999999999994</c:v>
                </c:pt>
                <c:pt idx="37399">
                  <c:v>-73.076999999999998</c:v>
                </c:pt>
                <c:pt idx="37400">
                  <c:v>-73.075000000000003</c:v>
                </c:pt>
                <c:pt idx="37401">
                  <c:v>-73.072999999999993</c:v>
                </c:pt>
                <c:pt idx="37402">
                  <c:v>-73.070999999999998</c:v>
                </c:pt>
                <c:pt idx="37403">
                  <c:v>-73.069000000000003</c:v>
                </c:pt>
                <c:pt idx="37404">
                  <c:v>-73.066999999999993</c:v>
                </c:pt>
                <c:pt idx="37405">
                  <c:v>-73.064999999999998</c:v>
                </c:pt>
                <c:pt idx="37406">
                  <c:v>-73.063000000000002</c:v>
                </c:pt>
                <c:pt idx="37407">
                  <c:v>-73.061000000000007</c:v>
                </c:pt>
                <c:pt idx="37408">
                  <c:v>-73.058999999999997</c:v>
                </c:pt>
                <c:pt idx="37409">
                  <c:v>-73.057000000000002</c:v>
                </c:pt>
                <c:pt idx="37410">
                  <c:v>-73.055000000000007</c:v>
                </c:pt>
                <c:pt idx="37411">
                  <c:v>-73.052999999999997</c:v>
                </c:pt>
                <c:pt idx="37412">
                  <c:v>-73.051000000000002</c:v>
                </c:pt>
                <c:pt idx="37413">
                  <c:v>-73.049000000000007</c:v>
                </c:pt>
                <c:pt idx="37414">
                  <c:v>-73.046999999999997</c:v>
                </c:pt>
                <c:pt idx="37415">
                  <c:v>-73.045000000000002</c:v>
                </c:pt>
                <c:pt idx="37416">
                  <c:v>-73.043000000000006</c:v>
                </c:pt>
                <c:pt idx="37417">
                  <c:v>-73.040999999999997</c:v>
                </c:pt>
                <c:pt idx="37418">
                  <c:v>-73.039000000000001</c:v>
                </c:pt>
                <c:pt idx="37419">
                  <c:v>-73.037000000000006</c:v>
                </c:pt>
                <c:pt idx="37420">
                  <c:v>-73.034999999999997</c:v>
                </c:pt>
                <c:pt idx="37421">
                  <c:v>-73.033000000000001</c:v>
                </c:pt>
                <c:pt idx="37422">
                  <c:v>-73.031000000000006</c:v>
                </c:pt>
                <c:pt idx="37423">
                  <c:v>-73.028999999999996</c:v>
                </c:pt>
                <c:pt idx="37424">
                  <c:v>-73.027000000000001</c:v>
                </c:pt>
                <c:pt idx="37425">
                  <c:v>-73.025000000000006</c:v>
                </c:pt>
                <c:pt idx="37426">
                  <c:v>-73.022999999999996</c:v>
                </c:pt>
                <c:pt idx="37427">
                  <c:v>-73.021000000000001</c:v>
                </c:pt>
                <c:pt idx="37428">
                  <c:v>-73.019000000000005</c:v>
                </c:pt>
                <c:pt idx="37429">
                  <c:v>-73.016999999999996</c:v>
                </c:pt>
                <c:pt idx="37430">
                  <c:v>-73.015000000000001</c:v>
                </c:pt>
                <c:pt idx="37431">
                  <c:v>-73.013000000000005</c:v>
                </c:pt>
                <c:pt idx="37432">
                  <c:v>-73.010999999999996</c:v>
                </c:pt>
                <c:pt idx="37433">
                  <c:v>-73.009</c:v>
                </c:pt>
                <c:pt idx="37434">
                  <c:v>-73.007000000000005</c:v>
                </c:pt>
                <c:pt idx="37435">
                  <c:v>-73.004999999999995</c:v>
                </c:pt>
                <c:pt idx="37436">
                  <c:v>-73.003</c:v>
                </c:pt>
                <c:pt idx="37437">
                  <c:v>-73.001000000000005</c:v>
                </c:pt>
                <c:pt idx="37438">
                  <c:v>-72.998999999999995</c:v>
                </c:pt>
                <c:pt idx="37439">
                  <c:v>-72.997</c:v>
                </c:pt>
                <c:pt idx="37440">
                  <c:v>-72.995000000000005</c:v>
                </c:pt>
                <c:pt idx="37441">
                  <c:v>-72.992999999999995</c:v>
                </c:pt>
                <c:pt idx="37442">
                  <c:v>-72.991</c:v>
                </c:pt>
                <c:pt idx="37443">
                  <c:v>-72.989000000000004</c:v>
                </c:pt>
                <c:pt idx="37444">
                  <c:v>-72.986999999999995</c:v>
                </c:pt>
                <c:pt idx="37445">
                  <c:v>-72.984999999999999</c:v>
                </c:pt>
                <c:pt idx="37446">
                  <c:v>-72.983000000000004</c:v>
                </c:pt>
                <c:pt idx="37447">
                  <c:v>-72.980999999999995</c:v>
                </c:pt>
                <c:pt idx="37448">
                  <c:v>-72.978999999999999</c:v>
                </c:pt>
                <c:pt idx="37449">
                  <c:v>-72.977000000000004</c:v>
                </c:pt>
                <c:pt idx="37450">
                  <c:v>-72.974999999999994</c:v>
                </c:pt>
                <c:pt idx="37451">
                  <c:v>-72.972999999999999</c:v>
                </c:pt>
                <c:pt idx="37452">
                  <c:v>-72.971000000000004</c:v>
                </c:pt>
                <c:pt idx="37453">
                  <c:v>-72.968999999999994</c:v>
                </c:pt>
                <c:pt idx="37454">
                  <c:v>-72.966999999999999</c:v>
                </c:pt>
                <c:pt idx="37455">
                  <c:v>-72.965000000000003</c:v>
                </c:pt>
                <c:pt idx="37456">
                  <c:v>-72.962999999999994</c:v>
                </c:pt>
                <c:pt idx="37457">
                  <c:v>-72.960999999999999</c:v>
                </c:pt>
                <c:pt idx="37458">
                  <c:v>-72.959000000000003</c:v>
                </c:pt>
                <c:pt idx="37459">
                  <c:v>-72.956999999999994</c:v>
                </c:pt>
                <c:pt idx="37460">
                  <c:v>-72.954999999999998</c:v>
                </c:pt>
                <c:pt idx="37461">
                  <c:v>-72.953000000000003</c:v>
                </c:pt>
                <c:pt idx="37462">
                  <c:v>-72.950999999999993</c:v>
                </c:pt>
                <c:pt idx="37463">
                  <c:v>-72.948999999999998</c:v>
                </c:pt>
                <c:pt idx="37464">
                  <c:v>-72.947000000000003</c:v>
                </c:pt>
                <c:pt idx="37465">
                  <c:v>-72.944999999999993</c:v>
                </c:pt>
                <c:pt idx="37466">
                  <c:v>-72.942999999999998</c:v>
                </c:pt>
                <c:pt idx="37467">
                  <c:v>-72.941000000000003</c:v>
                </c:pt>
                <c:pt idx="37468">
                  <c:v>-72.938999999999993</c:v>
                </c:pt>
                <c:pt idx="37469">
                  <c:v>-72.936999999999998</c:v>
                </c:pt>
                <c:pt idx="37470">
                  <c:v>-72.935000000000002</c:v>
                </c:pt>
                <c:pt idx="37471">
                  <c:v>-72.933000000000007</c:v>
                </c:pt>
                <c:pt idx="37472">
                  <c:v>-72.930999999999997</c:v>
                </c:pt>
                <c:pt idx="37473">
                  <c:v>-72.929000000000002</c:v>
                </c:pt>
                <c:pt idx="37474">
                  <c:v>-72.927000000000007</c:v>
                </c:pt>
                <c:pt idx="37475">
                  <c:v>-72.924999999999997</c:v>
                </c:pt>
                <c:pt idx="37476">
                  <c:v>-72.923000000000002</c:v>
                </c:pt>
                <c:pt idx="37477">
                  <c:v>-72.921000000000006</c:v>
                </c:pt>
                <c:pt idx="37478">
                  <c:v>-72.918999999999997</c:v>
                </c:pt>
                <c:pt idx="37479">
                  <c:v>-72.917000000000002</c:v>
                </c:pt>
                <c:pt idx="37480">
                  <c:v>-72.915000000000006</c:v>
                </c:pt>
                <c:pt idx="37481">
                  <c:v>-72.912999999999997</c:v>
                </c:pt>
                <c:pt idx="37482">
                  <c:v>-72.911000000000001</c:v>
                </c:pt>
                <c:pt idx="37483">
                  <c:v>-72.909000000000006</c:v>
                </c:pt>
                <c:pt idx="37484">
                  <c:v>-72.906999999999996</c:v>
                </c:pt>
                <c:pt idx="37485">
                  <c:v>-72.905000000000001</c:v>
                </c:pt>
                <c:pt idx="37486">
                  <c:v>-72.903000000000006</c:v>
                </c:pt>
                <c:pt idx="37487">
                  <c:v>-72.900999999999996</c:v>
                </c:pt>
                <c:pt idx="37488">
                  <c:v>-72.899000000000001</c:v>
                </c:pt>
                <c:pt idx="37489">
                  <c:v>-72.897000000000006</c:v>
                </c:pt>
                <c:pt idx="37490">
                  <c:v>-72.894999999999996</c:v>
                </c:pt>
                <c:pt idx="37491">
                  <c:v>-72.893000000000001</c:v>
                </c:pt>
                <c:pt idx="37492">
                  <c:v>-72.891000000000005</c:v>
                </c:pt>
                <c:pt idx="37493">
                  <c:v>-72.888999999999996</c:v>
                </c:pt>
                <c:pt idx="37494">
                  <c:v>-72.887</c:v>
                </c:pt>
                <c:pt idx="37495">
                  <c:v>-72.885000000000005</c:v>
                </c:pt>
                <c:pt idx="37496">
                  <c:v>-72.882999999999996</c:v>
                </c:pt>
                <c:pt idx="37497">
                  <c:v>-72.881</c:v>
                </c:pt>
                <c:pt idx="37498">
                  <c:v>-72.879000000000005</c:v>
                </c:pt>
                <c:pt idx="37499">
                  <c:v>-72.876999999999995</c:v>
                </c:pt>
                <c:pt idx="37500">
                  <c:v>-72.875</c:v>
                </c:pt>
                <c:pt idx="37501">
                  <c:v>-72.873000000000005</c:v>
                </c:pt>
                <c:pt idx="37502">
                  <c:v>-72.870999999999995</c:v>
                </c:pt>
                <c:pt idx="37503">
                  <c:v>-72.869</c:v>
                </c:pt>
                <c:pt idx="37504">
                  <c:v>-72.867000000000004</c:v>
                </c:pt>
                <c:pt idx="37505">
                  <c:v>-72.864999999999995</c:v>
                </c:pt>
                <c:pt idx="37506">
                  <c:v>-72.863</c:v>
                </c:pt>
                <c:pt idx="37507">
                  <c:v>-72.861000000000004</c:v>
                </c:pt>
                <c:pt idx="37508">
                  <c:v>-72.858999999999995</c:v>
                </c:pt>
                <c:pt idx="37509">
                  <c:v>-72.856999999999999</c:v>
                </c:pt>
                <c:pt idx="37510">
                  <c:v>-72.855000000000004</c:v>
                </c:pt>
                <c:pt idx="37511">
                  <c:v>-72.852999999999994</c:v>
                </c:pt>
                <c:pt idx="37512">
                  <c:v>-72.850999999999999</c:v>
                </c:pt>
                <c:pt idx="37513">
                  <c:v>-72.849000000000004</c:v>
                </c:pt>
                <c:pt idx="37514">
                  <c:v>-72.846999999999994</c:v>
                </c:pt>
                <c:pt idx="37515">
                  <c:v>-72.844999999999999</c:v>
                </c:pt>
                <c:pt idx="37516">
                  <c:v>-72.843000000000004</c:v>
                </c:pt>
                <c:pt idx="37517">
                  <c:v>-72.840999999999994</c:v>
                </c:pt>
                <c:pt idx="37518">
                  <c:v>-72.838999999999999</c:v>
                </c:pt>
                <c:pt idx="37519">
                  <c:v>-72.837000000000003</c:v>
                </c:pt>
                <c:pt idx="37520">
                  <c:v>-72.834999999999994</c:v>
                </c:pt>
                <c:pt idx="37521">
                  <c:v>-72.832999999999998</c:v>
                </c:pt>
                <c:pt idx="37522">
                  <c:v>-72.831000000000003</c:v>
                </c:pt>
                <c:pt idx="37523">
                  <c:v>-72.828999999999994</c:v>
                </c:pt>
                <c:pt idx="37524">
                  <c:v>-72.826999999999998</c:v>
                </c:pt>
                <c:pt idx="37525">
                  <c:v>-72.825000000000003</c:v>
                </c:pt>
                <c:pt idx="37526">
                  <c:v>-72.822999999999993</c:v>
                </c:pt>
                <c:pt idx="37527">
                  <c:v>-72.820999999999998</c:v>
                </c:pt>
                <c:pt idx="37528">
                  <c:v>-72.819000000000003</c:v>
                </c:pt>
                <c:pt idx="37529">
                  <c:v>-72.816999999999993</c:v>
                </c:pt>
                <c:pt idx="37530">
                  <c:v>-72.814999999999998</c:v>
                </c:pt>
                <c:pt idx="37531">
                  <c:v>-72.813000000000002</c:v>
                </c:pt>
                <c:pt idx="37532">
                  <c:v>-72.811000000000007</c:v>
                </c:pt>
                <c:pt idx="37533">
                  <c:v>-72.808999999999997</c:v>
                </c:pt>
                <c:pt idx="37534">
                  <c:v>-72.807000000000002</c:v>
                </c:pt>
                <c:pt idx="37535">
                  <c:v>-72.805000000000007</c:v>
                </c:pt>
                <c:pt idx="37536">
                  <c:v>-72.802999999999997</c:v>
                </c:pt>
                <c:pt idx="37537">
                  <c:v>-72.801000000000002</c:v>
                </c:pt>
                <c:pt idx="37538">
                  <c:v>-72.799000000000007</c:v>
                </c:pt>
                <c:pt idx="37539">
                  <c:v>-72.796999999999997</c:v>
                </c:pt>
                <c:pt idx="37540">
                  <c:v>-72.795000000000002</c:v>
                </c:pt>
                <c:pt idx="37541">
                  <c:v>-72.793000000000006</c:v>
                </c:pt>
                <c:pt idx="37542">
                  <c:v>-72.790999999999997</c:v>
                </c:pt>
                <c:pt idx="37543">
                  <c:v>-72.789000000000001</c:v>
                </c:pt>
                <c:pt idx="37544">
                  <c:v>-72.787000000000006</c:v>
                </c:pt>
                <c:pt idx="37545">
                  <c:v>-72.784999999999997</c:v>
                </c:pt>
                <c:pt idx="37546">
                  <c:v>-72.783000000000001</c:v>
                </c:pt>
                <c:pt idx="37547">
                  <c:v>-72.781000000000006</c:v>
                </c:pt>
                <c:pt idx="37548">
                  <c:v>-72.778999999999996</c:v>
                </c:pt>
                <c:pt idx="37549">
                  <c:v>-72.777000000000001</c:v>
                </c:pt>
                <c:pt idx="37550">
                  <c:v>-72.775000000000006</c:v>
                </c:pt>
                <c:pt idx="37551">
                  <c:v>-72.772999999999996</c:v>
                </c:pt>
                <c:pt idx="37552">
                  <c:v>-72.771000000000001</c:v>
                </c:pt>
                <c:pt idx="37553">
                  <c:v>-72.769000000000005</c:v>
                </c:pt>
                <c:pt idx="37554">
                  <c:v>-72.766999999999996</c:v>
                </c:pt>
                <c:pt idx="37555">
                  <c:v>-72.765000000000001</c:v>
                </c:pt>
                <c:pt idx="37556">
                  <c:v>-72.763000000000005</c:v>
                </c:pt>
                <c:pt idx="37557">
                  <c:v>-72.760999999999996</c:v>
                </c:pt>
                <c:pt idx="37558">
                  <c:v>-72.759</c:v>
                </c:pt>
                <c:pt idx="37559">
                  <c:v>-72.757000000000005</c:v>
                </c:pt>
                <c:pt idx="37560">
                  <c:v>-72.754999999999995</c:v>
                </c:pt>
                <c:pt idx="37561">
                  <c:v>-72.753</c:v>
                </c:pt>
                <c:pt idx="37562">
                  <c:v>-72.751000000000005</c:v>
                </c:pt>
                <c:pt idx="37563">
                  <c:v>-72.748999999999995</c:v>
                </c:pt>
                <c:pt idx="37564">
                  <c:v>-72.747</c:v>
                </c:pt>
                <c:pt idx="37565">
                  <c:v>-72.745000000000005</c:v>
                </c:pt>
                <c:pt idx="37566">
                  <c:v>-72.742999999999995</c:v>
                </c:pt>
                <c:pt idx="37567">
                  <c:v>-72.741</c:v>
                </c:pt>
                <c:pt idx="37568">
                  <c:v>-72.739000000000004</c:v>
                </c:pt>
                <c:pt idx="37569">
                  <c:v>-72.736999999999995</c:v>
                </c:pt>
                <c:pt idx="37570">
                  <c:v>-72.734999999999999</c:v>
                </c:pt>
                <c:pt idx="37571">
                  <c:v>-72.733000000000004</c:v>
                </c:pt>
                <c:pt idx="37572">
                  <c:v>-72.730999999999995</c:v>
                </c:pt>
                <c:pt idx="37573">
                  <c:v>-72.728999999999999</c:v>
                </c:pt>
                <c:pt idx="37574">
                  <c:v>-72.727000000000004</c:v>
                </c:pt>
                <c:pt idx="37575">
                  <c:v>-72.724999999999994</c:v>
                </c:pt>
                <c:pt idx="37576">
                  <c:v>-72.722999999999999</c:v>
                </c:pt>
                <c:pt idx="37577">
                  <c:v>-72.721000000000004</c:v>
                </c:pt>
                <c:pt idx="37578">
                  <c:v>-72.718999999999994</c:v>
                </c:pt>
                <c:pt idx="37579">
                  <c:v>-72.716999999999999</c:v>
                </c:pt>
                <c:pt idx="37580">
                  <c:v>-72.715000000000003</c:v>
                </c:pt>
                <c:pt idx="37581">
                  <c:v>-72.712999999999994</c:v>
                </c:pt>
                <c:pt idx="37582">
                  <c:v>-72.710999999999999</c:v>
                </c:pt>
                <c:pt idx="37583">
                  <c:v>-72.709000000000003</c:v>
                </c:pt>
                <c:pt idx="37584">
                  <c:v>-72.706999999999994</c:v>
                </c:pt>
                <c:pt idx="37585">
                  <c:v>-72.704999999999998</c:v>
                </c:pt>
                <c:pt idx="37586">
                  <c:v>-72.703000000000003</c:v>
                </c:pt>
                <c:pt idx="37587">
                  <c:v>-72.700999999999993</c:v>
                </c:pt>
                <c:pt idx="37588">
                  <c:v>-72.698999999999998</c:v>
                </c:pt>
                <c:pt idx="37589">
                  <c:v>-72.697000000000003</c:v>
                </c:pt>
                <c:pt idx="37590">
                  <c:v>-72.694999999999993</c:v>
                </c:pt>
                <c:pt idx="37591">
                  <c:v>-72.692999999999998</c:v>
                </c:pt>
                <c:pt idx="37592">
                  <c:v>-72.691000000000003</c:v>
                </c:pt>
                <c:pt idx="37593">
                  <c:v>-72.688999999999993</c:v>
                </c:pt>
                <c:pt idx="37594">
                  <c:v>-72.686999999999998</c:v>
                </c:pt>
                <c:pt idx="37595">
                  <c:v>-72.685000000000002</c:v>
                </c:pt>
                <c:pt idx="37596">
                  <c:v>-72.683000000000007</c:v>
                </c:pt>
                <c:pt idx="37597">
                  <c:v>-72.680999999999997</c:v>
                </c:pt>
                <c:pt idx="37598">
                  <c:v>-72.679000000000002</c:v>
                </c:pt>
                <c:pt idx="37599">
                  <c:v>-72.677000000000007</c:v>
                </c:pt>
                <c:pt idx="37600">
                  <c:v>-72.674999999999997</c:v>
                </c:pt>
                <c:pt idx="37601">
                  <c:v>-72.673000000000002</c:v>
                </c:pt>
                <c:pt idx="37602">
                  <c:v>-72.671000000000006</c:v>
                </c:pt>
                <c:pt idx="37603">
                  <c:v>-72.668999999999997</c:v>
                </c:pt>
                <c:pt idx="37604">
                  <c:v>-72.667000000000002</c:v>
                </c:pt>
                <c:pt idx="37605">
                  <c:v>-72.665000000000006</c:v>
                </c:pt>
                <c:pt idx="37606">
                  <c:v>-72.662999999999997</c:v>
                </c:pt>
                <c:pt idx="37607">
                  <c:v>-72.661000000000001</c:v>
                </c:pt>
                <c:pt idx="37608">
                  <c:v>-72.659000000000006</c:v>
                </c:pt>
                <c:pt idx="37609">
                  <c:v>-72.656999999999996</c:v>
                </c:pt>
                <c:pt idx="37610">
                  <c:v>-72.655000000000001</c:v>
                </c:pt>
                <c:pt idx="37611">
                  <c:v>-72.653000000000006</c:v>
                </c:pt>
                <c:pt idx="37612">
                  <c:v>-72.650999999999996</c:v>
                </c:pt>
                <c:pt idx="37613">
                  <c:v>-72.649000000000001</c:v>
                </c:pt>
                <c:pt idx="37614">
                  <c:v>-72.647000000000006</c:v>
                </c:pt>
                <c:pt idx="37615">
                  <c:v>-72.644999999999996</c:v>
                </c:pt>
                <c:pt idx="37616">
                  <c:v>-72.643000000000001</c:v>
                </c:pt>
                <c:pt idx="37617">
                  <c:v>-72.641000000000005</c:v>
                </c:pt>
                <c:pt idx="37618">
                  <c:v>-72.638999999999996</c:v>
                </c:pt>
                <c:pt idx="37619">
                  <c:v>-72.637</c:v>
                </c:pt>
                <c:pt idx="37620">
                  <c:v>-72.635000000000005</c:v>
                </c:pt>
                <c:pt idx="37621">
                  <c:v>-72.632999999999996</c:v>
                </c:pt>
                <c:pt idx="37622">
                  <c:v>-72.631</c:v>
                </c:pt>
                <c:pt idx="37623">
                  <c:v>-72.629000000000005</c:v>
                </c:pt>
                <c:pt idx="37624">
                  <c:v>-72.626999999999995</c:v>
                </c:pt>
                <c:pt idx="37625">
                  <c:v>-72.625</c:v>
                </c:pt>
                <c:pt idx="37626">
                  <c:v>-72.623000000000005</c:v>
                </c:pt>
                <c:pt idx="37627">
                  <c:v>-72.620999999999995</c:v>
                </c:pt>
                <c:pt idx="37628">
                  <c:v>-72.619</c:v>
                </c:pt>
                <c:pt idx="37629">
                  <c:v>-72.617000000000004</c:v>
                </c:pt>
                <c:pt idx="37630">
                  <c:v>-72.614999999999995</c:v>
                </c:pt>
                <c:pt idx="37631">
                  <c:v>-72.613</c:v>
                </c:pt>
                <c:pt idx="37632">
                  <c:v>-72.611000000000004</c:v>
                </c:pt>
                <c:pt idx="37633">
                  <c:v>-72.608999999999995</c:v>
                </c:pt>
                <c:pt idx="37634">
                  <c:v>-72.606999999999999</c:v>
                </c:pt>
                <c:pt idx="37635">
                  <c:v>-72.605000000000004</c:v>
                </c:pt>
                <c:pt idx="37636">
                  <c:v>-72.602999999999994</c:v>
                </c:pt>
                <c:pt idx="37637">
                  <c:v>-72.600999999999999</c:v>
                </c:pt>
                <c:pt idx="37638">
                  <c:v>-72.599000000000004</c:v>
                </c:pt>
                <c:pt idx="37639">
                  <c:v>-72.596999999999994</c:v>
                </c:pt>
                <c:pt idx="37640">
                  <c:v>-72.594999999999999</c:v>
                </c:pt>
                <c:pt idx="37641">
                  <c:v>-72.593000000000004</c:v>
                </c:pt>
                <c:pt idx="37642">
                  <c:v>-72.590999999999994</c:v>
                </c:pt>
                <c:pt idx="37643">
                  <c:v>-72.588999999999999</c:v>
                </c:pt>
                <c:pt idx="37644">
                  <c:v>-72.587000000000003</c:v>
                </c:pt>
                <c:pt idx="37645">
                  <c:v>-72.584999999999994</c:v>
                </c:pt>
                <c:pt idx="37646">
                  <c:v>-72.582999999999998</c:v>
                </c:pt>
                <c:pt idx="37647">
                  <c:v>-72.581000000000003</c:v>
                </c:pt>
                <c:pt idx="37648">
                  <c:v>-72.578999999999994</c:v>
                </c:pt>
                <c:pt idx="37649">
                  <c:v>-72.576999999999998</c:v>
                </c:pt>
                <c:pt idx="37650">
                  <c:v>-72.575000000000003</c:v>
                </c:pt>
                <c:pt idx="37651">
                  <c:v>-72.572999999999993</c:v>
                </c:pt>
                <c:pt idx="37652">
                  <c:v>-72.570999999999998</c:v>
                </c:pt>
                <c:pt idx="37653">
                  <c:v>-72.569000000000003</c:v>
                </c:pt>
                <c:pt idx="37654">
                  <c:v>-72.566999999999993</c:v>
                </c:pt>
                <c:pt idx="37655">
                  <c:v>-72.564999999999998</c:v>
                </c:pt>
                <c:pt idx="37656">
                  <c:v>-72.563000000000002</c:v>
                </c:pt>
                <c:pt idx="37657">
                  <c:v>-72.561000000000007</c:v>
                </c:pt>
                <c:pt idx="37658">
                  <c:v>-72.558999999999997</c:v>
                </c:pt>
                <c:pt idx="37659">
                  <c:v>-72.557000000000002</c:v>
                </c:pt>
                <c:pt idx="37660">
                  <c:v>-72.555000000000007</c:v>
                </c:pt>
                <c:pt idx="37661">
                  <c:v>-72.552999999999997</c:v>
                </c:pt>
                <c:pt idx="37662">
                  <c:v>-72.551000000000002</c:v>
                </c:pt>
                <c:pt idx="37663">
                  <c:v>-72.549000000000007</c:v>
                </c:pt>
                <c:pt idx="37664">
                  <c:v>-72.546999999999997</c:v>
                </c:pt>
                <c:pt idx="37665">
                  <c:v>-72.545000000000002</c:v>
                </c:pt>
                <c:pt idx="37666">
                  <c:v>-72.543000000000006</c:v>
                </c:pt>
                <c:pt idx="37667">
                  <c:v>-72.540999999999997</c:v>
                </c:pt>
                <c:pt idx="37668">
                  <c:v>-72.539000000000001</c:v>
                </c:pt>
                <c:pt idx="37669">
                  <c:v>-72.537000000000006</c:v>
                </c:pt>
                <c:pt idx="37670">
                  <c:v>-72.534999999999997</c:v>
                </c:pt>
                <c:pt idx="37671">
                  <c:v>-72.533000000000001</c:v>
                </c:pt>
                <c:pt idx="37672">
                  <c:v>-72.531000000000006</c:v>
                </c:pt>
                <c:pt idx="37673">
                  <c:v>-72.528999999999996</c:v>
                </c:pt>
                <c:pt idx="37674">
                  <c:v>-72.527000000000001</c:v>
                </c:pt>
                <c:pt idx="37675">
                  <c:v>-72.525000000000006</c:v>
                </c:pt>
                <c:pt idx="37676">
                  <c:v>-72.522999999999996</c:v>
                </c:pt>
                <c:pt idx="37677">
                  <c:v>-72.521000000000001</c:v>
                </c:pt>
                <c:pt idx="37678">
                  <c:v>-72.519000000000005</c:v>
                </c:pt>
                <c:pt idx="37679">
                  <c:v>-72.516999999999996</c:v>
                </c:pt>
                <c:pt idx="37680">
                  <c:v>-72.515000000000001</c:v>
                </c:pt>
                <c:pt idx="37681">
                  <c:v>-72.513000000000005</c:v>
                </c:pt>
                <c:pt idx="37682">
                  <c:v>-72.510999999999996</c:v>
                </c:pt>
                <c:pt idx="37683">
                  <c:v>-72.509</c:v>
                </c:pt>
                <c:pt idx="37684">
                  <c:v>-72.507000000000005</c:v>
                </c:pt>
                <c:pt idx="37685">
                  <c:v>-72.504999999999995</c:v>
                </c:pt>
                <c:pt idx="37686">
                  <c:v>-72.503</c:v>
                </c:pt>
                <c:pt idx="37687">
                  <c:v>-72.501000000000005</c:v>
                </c:pt>
                <c:pt idx="37688">
                  <c:v>-72.498999999999995</c:v>
                </c:pt>
                <c:pt idx="37689">
                  <c:v>-72.497</c:v>
                </c:pt>
                <c:pt idx="37690">
                  <c:v>-72.495000000000005</c:v>
                </c:pt>
                <c:pt idx="37691">
                  <c:v>-72.492999999999995</c:v>
                </c:pt>
                <c:pt idx="37692">
                  <c:v>-72.491</c:v>
                </c:pt>
                <c:pt idx="37693">
                  <c:v>-72.489000000000004</c:v>
                </c:pt>
                <c:pt idx="37694">
                  <c:v>-72.486999999999995</c:v>
                </c:pt>
                <c:pt idx="37695">
                  <c:v>-72.484999999999999</c:v>
                </c:pt>
                <c:pt idx="37696">
                  <c:v>-72.483000000000004</c:v>
                </c:pt>
                <c:pt idx="37697">
                  <c:v>-72.480999999999995</c:v>
                </c:pt>
                <c:pt idx="37698">
                  <c:v>-72.478999999999999</c:v>
                </c:pt>
                <c:pt idx="37699">
                  <c:v>-72.477000000000004</c:v>
                </c:pt>
                <c:pt idx="37700">
                  <c:v>-72.474999999999994</c:v>
                </c:pt>
                <c:pt idx="37701">
                  <c:v>-72.472999999999999</c:v>
                </c:pt>
                <c:pt idx="37702">
                  <c:v>-72.471000000000004</c:v>
                </c:pt>
                <c:pt idx="37703">
                  <c:v>-72.468999999999994</c:v>
                </c:pt>
                <c:pt idx="37704">
                  <c:v>-72.466999999999999</c:v>
                </c:pt>
                <c:pt idx="37705">
                  <c:v>-72.465000000000003</c:v>
                </c:pt>
                <c:pt idx="37706">
                  <c:v>-72.462999999999994</c:v>
                </c:pt>
                <c:pt idx="37707">
                  <c:v>-72.460999999999999</c:v>
                </c:pt>
                <c:pt idx="37708">
                  <c:v>-72.459000000000003</c:v>
                </c:pt>
                <c:pt idx="37709">
                  <c:v>-72.456999999999994</c:v>
                </c:pt>
                <c:pt idx="37710">
                  <c:v>-72.454999999999998</c:v>
                </c:pt>
                <c:pt idx="37711">
                  <c:v>-72.453000000000003</c:v>
                </c:pt>
                <c:pt idx="37712">
                  <c:v>-72.450999999999993</c:v>
                </c:pt>
                <c:pt idx="37713">
                  <c:v>-72.448999999999998</c:v>
                </c:pt>
                <c:pt idx="37714">
                  <c:v>-72.447000000000003</c:v>
                </c:pt>
                <c:pt idx="37715">
                  <c:v>-72.444999999999993</c:v>
                </c:pt>
                <c:pt idx="37716">
                  <c:v>-72.442999999999998</c:v>
                </c:pt>
                <c:pt idx="37717">
                  <c:v>-72.441000000000003</c:v>
                </c:pt>
                <c:pt idx="37718">
                  <c:v>-72.438999999999993</c:v>
                </c:pt>
                <c:pt idx="37719">
                  <c:v>-72.436999999999998</c:v>
                </c:pt>
                <c:pt idx="37720">
                  <c:v>-72.435000000000002</c:v>
                </c:pt>
                <c:pt idx="37721">
                  <c:v>-72.433000000000007</c:v>
                </c:pt>
                <c:pt idx="37722">
                  <c:v>-72.430999999999997</c:v>
                </c:pt>
                <c:pt idx="37723">
                  <c:v>-72.429000000000002</c:v>
                </c:pt>
                <c:pt idx="37724">
                  <c:v>-72.427000000000007</c:v>
                </c:pt>
                <c:pt idx="37725">
                  <c:v>-72.424999999999997</c:v>
                </c:pt>
                <c:pt idx="37726">
                  <c:v>-72.423000000000002</c:v>
                </c:pt>
                <c:pt idx="37727">
                  <c:v>-72.421000000000006</c:v>
                </c:pt>
                <c:pt idx="37728">
                  <c:v>-72.418999999999997</c:v>
                </c:pt>
                <c:pt idx="37729">
                  <c:v>-72.417000000000002</c:v>
                </c:pt>
                <c:pt idx="37730">
                  <c:v>-72.415000000000006</c:v>
                </c:pt>
                <c:pt idx="37731">
                  <c:v>-72.412999999999997</c:v>
                </c:pt>
                <c:pt idx="37732">
                  <c:v>-72.411000000000001</c:v>
                </c:pt>
                <c:pt idx="37733">
                  <c:v>-72.409000000000006</c:v>
                </c:pt>
                <c:pt idx="37734">
                  <c:v>-72.406999999999996</c:v>
                </c:pt>
                <c:pt idx="37735">
                  <c:v>-72.405000000000001</c:v>
                </c:pt>
                <c:pt idx="37736">
                  <c:v>-72.403000000000006</c:v>
                </c:pt>
                <c:pt idx="37737">
                  <c:v>-72.400999999999996</c:v>
                </c:pt>
                <c:pt idx="37738">
                  <c:v>-72.399000000000001</c:v>
                </c:pt>
                <c:pt idx="37739">
                  <c:v>-72.397000000000006</c:v>
                </c:pt>
                <c:pt idx="37740">
                  <c:v>-72.394999999999996</c:v>
                </c:pt>
                <c:pt idx="37741">
                  <c:v>-72.393000000000001</c:v>
                </c:pt>
                <c:pt idx="37742">
                  <c:v>-72.391000000000005</c:v>
                </c:pt>
                <c:pt idx="37743">
                  <c:v>-72.388999999999996</c:v>
                </c:pt>
                <c:pt idx="37744">
                  <c:v>-72.387</c:v>
                </c:pt>
                <c:pt idx="37745">
                  <c:v>-72.385000000000005</c:v>
                </c:pt>
                <c:pt idx="37746">
                  <c:v>-72.382999999999996</c:v>
                </c:pt>
                <c:pt idx="37747">
                  <c:v>-72.381</c:v>
                </c:pt>
                <c:pt idx="37748">
                  <c:v>-72.379000000000005</c:v>
                </c:pt>
                <c:pt idx="37749">
                  <c:v>-72.376999999999995</c:v>
                </c:pt>
                <c:pt idx="37750">
                  <c:v>-72.375</c:v>
                </c:pt>
                <c:pt idx="37751">
                  <c:v>-72.373000000000005</c:v>
                </c:pt>
                <c:pt idx="37752">
                  <c:v>-72.370999999999995</c:v>
                </c:pt>
                <c:pt idx="37753">
                  <c:v>-72.369</c:v>
                </c:pt>
                <c:pt idx="37754">
                  <c:v>-72.367000000000004</c:v>
                </c:pt>
                <c:pt idx="37755">
                  <c:v>-72.364999999999995</c:v>
                </c:pt>
                <c:pt idx="37756">
                  <c:v>-72.363</c:v>
                </c:pt>
                <c:pt idx="37757">
                  <c:v>-72.361000000000004</c:v>
                </c:pt>
                <c:pt idx="37758">
                  <c:v>-72.358999999999995</c:v>
                </c:pt>
                <c:pt idx="37759">
                  <c:v>-72.356999999999999</c:v>
                </c:pt>
                <c:pt idx="37760">
                  <c:v>-72.355000000000004</c:v>
                </c:pt>
                <c:pt idx="37761">
                  <c:v>-72.352999999999994</c:v>
                </c:pt>
                <c:pt idx="37762">
                  <c:v>-72.350999999999999</c:v>
                </c:pt>
                <c:pt idx="37763">
                  <c:v>-72.349000000000004</c:v>
                </c:pt>
                <c:pt idx="37764">
                  <c:v>-72.346999999999994</c:v>
                </c:pt>
                <c:pt idx="37765">
                  <c:v>-72.344999999999999</c:v>
                </c:pt>
                <c:pt idx="37766">
                  <c:v>-72.343000000000004</c:v>
                </c:pt>
                <c:pt idx="37767">
                  <c:v>-72.340999999999994</c:v>
                </c:pt>
                <c:pt idx="37768">
                  <c:v>-72.338999999999999</c:v>
                </c:pt>
                <c:pt idx="37769">
                  <c:v>-72.337000000000003</c:v>
                </c:pt>
                <c:pt idx="37770">
                  <c:v>-72.334999999999994</c:v>
                </c:pt>
                <c:pt idx="37771">
                  <c:v>-72.332999999999998</c:v>
                </c:pt>
                <c:pt idx="37772">
                  <c:v>-72.331000000000003</c:v>
                </c:pt>
                <c:pt idx="37773">
                  <c:v>-72.328999999999994</c:v>
                </c:pt>
                <c:pt idx="37774">
                  <c:v>-72.326999999999998</c:v>
                </c:pt>
                <c:pt idx="37775">
                  <c:v>-72.325000000000003</c:v>
                </c:pt>
                <c:pt idx="37776">
                  <c:v>-72.322999999999993</c:v>
                </c:pt>
                <c:pt idx="37777">
                  <c:v>-72.320999999999998</c:v>
                </c:pt>
                <c:pt idx="37778">
                  <c:v>-72.319000000000003</c:v>
                </c:pt>
                <c:pt idx="37779">
                  <c:v>-72.316999999999993</c:v>
                </c:pt>
                <c:pt idx="37780">
                  <c:v>-72.314999999999998</c:v>
                </c:pt>
                <c:pt idx="37781">
                  <c:v>-72.313000000000002</c:v>
                </c:pt>
                <c:pt idx="37782">
                  <c:v>-72.311000000000007</c:v>
                </c:pt>
                <c:pt idx="37783">
                  <c:v>-72.308999999999997</c:v>
                </c:pt>
                <c:pt idx="37784">
                  <c:v>-72.307000000000002</c:v>
                </c:pt>
                <c:pt idx="37785">
                  <c:v>-72.305000000000007</c:v>
                </c:pt>
                <c:pt idx="37786">
                  <c:v>-72.302999999999997</c:v>
                </c:pt>
                <c:pt idx="37787">
                  <c:v>-72.301000000000002</c:v>
                </c:pt>
                <c:pt idx="37788">
                  <c:v>-72.299000000000007</c:v>
                </c:pt>
                <c:pt idx="37789">
                  <c:v>-72.296999999999997</c:v>
                </c:pt>
                <c:pt idx="37790">
                  <c:v>-72.295000000000002</c:v>
                </c:pt>
                <c:pt idx="37791">
                  <c:v>-72.293000000000006</c:v>
                </c:pt>
                <c:pt idx="37792">
                  <c:v>-72.290999999999997</c:v>
                </c:pt>
                <c:pt idx="37793">
                  <c:v>-72.289000000000001</c:v>
                </c:pt>
                <c:pt idx="37794">
                  <c:v>-72.287000000000006</c:v>
                </c:pt>
                <c:pt idx="37795">
                  <c:v>-72.284999999999997</c:v>
                </c:pt>
                <c:pt idx="37796">
                  <c:v>-72.283000000000001</c:v>
                </c:pt>
                <c:pt idx="37797">
                  <c:v>-72.281000000000006</c:v>
                </c:pt>
                <c:pt idx="37798">
                  <c:v>-72.278999999999996</c:v>
                </c:pt>
                <c:pt idx="37799">
                  <c:v>-72.277000000000001</c:v>
                </c:pt>
                <c:pt idx="37800">
                  <c:v>-72.275000000000006</c:v>
                </c:pt>
                <c:pt idx="37801">
                  <c:v>-72.272999999999996</c:v>
                </c:pt>
                <c:pt idx="37802">
                  <c:v>-72.271000000000001</c:v>
                </c:pt>
                <c:pt idx="37803">
                  <c:v>-72.269000000000005</c:v>
                </c:pt>
                <c:pt idx="37804">
                  <c:v>-72.266999999999996</c:v>
                </c:pt>
                <c:pt idx="37805">
                  <c:v>-72.265000000000001</c:v>
                </c:pt>
                <c:pt idx="37806">
                  <c:v>-72.263000000000005</c:v>
                </c:pt>
                <c:pt idx="37807">
                  <c:v>-72.260999999999996</c:v>
                </c:pt>
                <c:pt idx="37808">
                  <c:v>-72.259</c:v>
                </c:pt>
                <c:pt idx="37809">
                  <c:v>-72.257000000000005</c:v>
                </c:pt>
                <c:pt idx="37810">
                  <c:v>-72.254999999999995</c:v>
                </c:pt>
                <c:pt idx="37811">
                  <c:v>-72.253</c:v>
                </c:pt>
                <c:pt idx="37812">
                  <c:v>-72.251000000000005</c:v>
                </c:pt>
                <c:pt idx="37813">
                  <c:v>-72.248999999999995</c:v>
                </c:pt>
                <c:pt idx="37814">
                  <c:v>-72.247</c:v>
                </c:pt>
                <c:pt idx="37815">
                  <c:v>-72.245000000000005</c:v>
                </c:pt>
                <c:pt idx="37816">
                  <c:v>-72.242999999999995</c:v>
                </c:pt>
                <c:pt idx="37817">
                  <c:v>-72.241</c:v>
                </c:pt>
                <c:pt idx="37818">
                  <c:v>-72.239000000000004</c:v>
                </c:pt>
                <c:pt idx="37819">
                  <c:v>-72.236999999999995</c:v>
                </c:pt>
                <c:pt idx="37820">
                  <c:v>-72.234999999999999</c:v>
                </c:pt>
                <c:pt idx="37821">
                  <c:v>-72.233000000000004</c:v>
                </c:pt>
                <c:pt idx="37822">
                  <c:v>-72.230999999999995</c:v>
                </c:pt>
                <c:pt idx="37823">
                  <c:v>-72.228999999999999</c:v>
                </c:pt>
                <c:pt idx="37824">
                  <c:v>-72.227000000000004</c:v>
                </c:pt>
                <c:pt idx="37825">
                  <c:v>-72.224999999999994</c:v>
                </c:pt>
                <c:pt idx="37826">
                  <c:v>-72.222999999999999</c:v>
                </c:pt>
                <c:pt idx="37827">
                  <c:v>-72.221000000000004</c:v>
                </c:pt>
                <c:pt idx="37828">
                  <c:v>-72.218999999999994</c:v>
                </c:pt>
                <c:pt idx="37829">
                  <c:v>-72.216999999999999</c:v>
                </c:pt>
                <c:pt idx="37830">
                  <c:v>-72.215000000000003</c:v>
                </c:pt>
                <c:pt idx="37831">
                  <c:v>-72.212999999999994</c:v>
                </c:pt>
                <c:pt idx="37832">
                  <c:v>-72.210999999999999</c:v>
                </c:pt>
                <c:pt idx="37833">
                  <c:v>-72.209000000000003</c:v>
                </c:pt>
                <c:pt idx="37834">
                  <c:v>-72.206999999999994</c:v>
                </c:pt>
                <c:pt idx="37835">
                  <c:v>-72.204999999999998</c:v>
                </c:pt>
                <c:pt idx="37836">
                  <c:v>-72.203000000000003</c:v>
                </c:pt>
                <c:pt idx="37837">
                  <c:v>-72.200999999999993</c:v>
                </c:pt>
                <c:pt idx="37838">
                  <c:v>-72.198999999999998</c:v>
                </c:pt>
                <c:pt idx="37839">
                  <c:v>-72.197000000000003</c:v>
                </c:pt>
                <c:pt idx="37840">
                  <c:v>-72.194999999999993</c:v>
                </c:pt>
                <c:pt idx="37841">
                  <c:v>-72.192999999999998</c:v>
                </c:pt>
                <c:pt idx="37842">
                  <c:v>-72.191000000000003</c:v>
                </c:pt>
                <c:pt idx="37843">
                  <c:v>-72.188999999999993</c:v>
                </c:pt>
                <c:pt idx="37844">
                  <c:v>-72.186999999999998</c:v>
                </c:pt>
                <c:pt idx="37845">
                  <c:v>-72.185000000000002</c:v>
                </c:pt>
                <c:pt idx="37846">
                  <c:v>-72.183000000000007</c:v>
                </c:pt>
                <c:pt idx="37847">
                  <c:v>-72.180999999999997</c:v>
                </c:pt>
                <c:pt idx="37848">
                  <c:v>-72.179000000000002</c:v>
                </c:pt>
                <c:pt idx="37849">
                  <c:v>-72.177000000000007</c:v>
                </c:pt>
                <c:pt idx="37850">
                  <c:v>-72.174999999999997</c:v>
                </c:pt>
                <c:pt idx="37851">
                  <c:v>-72.173000000000002</c:v>
                </c:pt>
                <c:pt idx="37852">
                  <c:v>-72.171000000000006</c:v>
                </c:pt>
                <c:pt idx="37853">
                  <c:v>-72.168999999999997</c:v>
                </c:pt>
                <c:pt idx="37854">
                  <c:v>-72.167000000000002</c:v>
                </c:pt>
                <c:pt idx="37855">
                  <c:v>-72.165000000000006</c:v>
                </c:pt>
                <c:pt idx="37856">
                  <c:v>-72.162999999999997</c:v>
                </c:pt>
                <c:pt idx="37857">
                  <c:v>-72.161000000000001</c:v>
                </c:pt>
                <c:pt idx="37858">
                  <c:v>-72.159000000000006</c:v>
                </c:pt>
                <c:pt idx="37859">
                  <c:v>-72.156999999999996</c:v>
                </c:pt>
                <c:pt idx="37860">
                  <c:v>-72.155000000000001</c:v>
                </c:pt>
                <c:pt idx="37861">
                  <c:v>-72.153000000000006</c:v>
                </c:pt>
                <c:pt idx="37862">
                  <c:v>-72.150999999999996</c:v>
                </c:pt>
                <c:pt idx="37863">
                  <c:v>-72.149000000000001</c:v>
                </c:pt>
                <c:pt idx="37864">
                  <c:v>-72.147000000000006</c:v>
                </c:pt>
                <c:pt idx="37865">
                  <c:v>-72.144999999999996</c:v>
                </c:pt>
                <c:pt idx="37866">
                  <c:v>-72.143000000000001</c:v>
                </c:pt>
                <c:pt idx="37867">
                  <c:v>-72.141000000000005</c:v>
                </c:pt>
                <c:pt idx="37868">
                  <c:v>-72.138999999999996</c:v>
                </c:pt>
                <c:pt idx="37869">
                  <c:v>-72.137</c:v>
                </c:pt>
                <c:pt idx="37870">
                  <c:v>-72.135000000000005</c:v>
                </c:pt>
                <c:pt idx="37871">
                  <c:v>-72.132999999999996</c:v>
                </c:pt>
                <c:pt idx="37872">
                  <c:v>-72.131</c:v>
                </c:pt>
                <c:pt idx="37873">
                  <c:v>-72.129000000000005</c:v>
                </c:pt>
                <c:pt idx="37874">
                  <c:v>-72.126999999999995</c:v>
                </c:pt>
                <c:pt idx="37875">
                  <c:v>-72.125</c:v>
                </c:pt>
                <c:pt idx="37876">
                  <c:v>-72.123000000000005</c:v>
                </c:pt>
                <c:pt idx="37877">
                  <c:v>-72.120999999999995</c:v>
                </c:pt>
                <c:pt idx="37878">
                  <c:v>-72.119</c:v>
                </c:pt>
                <c:pt idx="37879">
                  <c:v>-72.117000000000004</c:v>
                </c:pt>
                <c:pt idx="37880">
                  <c:v>-72.114999999999995</c:v>
                </c:pt>
                <c:pt idx="37881">
                  <c:v>-72.113</c:v>
                </c:pt>
                <c:pt idx="37882">
                  <c:v>-72.111000000000004</c:v>
                </c:pt>
                <c:pt idx="37883">
                  <c:v>-72.108999999999995</c:v>
                </c:pt>
                <c:pt idx="37884">
                  <c:v>-72.106999999999999</c:v>
                </c:pt>
                <c:pt idx="37885">
                  <c:v>-72.105000000000004</c:v>
                </c:pt>
                <c:pt idx="37886">
                  <c:v>-72.102999999999994</c:v>
                </c:pt>
                <c:pt idx="37887">
                  <c:v>-72.100999999999999</c:v>
                </c:pt>
                <c:pt idx="37888">
                  <c:v>-72.099000000000004</c:v>
                </c:pt>
                <c:pt idx="37889">
                  <c:v>-72.096999999999994</c:v>
                </c:pt>
                <c:pt idx="37890">
                  <c:v>-72.094999999999999</c:v>
                </c:pt>
                <c:pt idx="37891">
                  <c:v>-72.093000000000004</c:v>
                </c:pt>
                <c:pt idx="37892">
                  <c:v>-72.090999999999994</c:v>
                </c:pt>
                <c:pt idx="37893">
                  <c:v>-72.088999999999999</c:v>
                </c:pt>
                <c:pt idx="37894">
                  <c:v>-72.087000000000003</c:v>
                </c:pt>
                <c:pt idx="37895">
                  <c:v>-72.084999999999994</c:v>
                </c:pt>
                <c:pt idx="37896">
                  <c:v>-72.082999999999998</c:v>
                </c:pt>
                <c:pt idx="37897">
                  <c:v>-72.081000000000003</c:v>
                </c:pt>
                <c:pt idx="37898">
                  <c:v>-72.078999999999994</c:v>
                </c:pt>
                <c:pt idx="37899">
                  <c:v>-72.076999999999998</c:v>
                </c:pt>
                <c:pt idx="37900">
                  <c:v>-72.075000000000003</c:v>
                </c:pt>
                <c:pt idx="37901">
                  <c:v>-72.072999999999993</c:v>
                </c:pt>
                <c:pt idx="37902">
                  <c:v>-72.070999999999998</c:v>
                </c:pt>
                <c:pt idx="37903">
                  <c:v>-72.069000000000003</c:v>
                </c:pt>
                <c:pt idx="37904">
                  <c:v>-72.066999999999993</c:v>
                </c:pt>
                <c:pt idx="37905">
                  <c:v>-72.064999999999998</c:v>
                </c:pt>
                <c:pt idx="37906">
                  <c:v>-72.063000000000002</c:v>
                </c:pt>
                <c:pt idx="37907">
                  <c:v>-72.061000000000007</c:v>
                </c:pt>
                <c:pt idx="37908">
                  <c:v>-72.058999999999997</c:v>
                </c:pt>
                <c:pt idx="37909">
                  <c:v>-72.057000000000002</c:v>
                </c:pt>
                <c:pt idx="37910">
                  <c:v>-72.055000000000007</c:v>
                </c:pt>
                <c:pt idx="37911">
                  <c:v>-72.052999999999997</c:v>
                </c:pt>
                <c:pt idx="37912">
                  <c:v>-72.051000000000002</c:v>
                </c:pt>
                <c:pt idx="37913">
                  <c:v>-72.049000000000007</c:v>
                </c:pt>
                <c:pt idx="37914">
                  <c:v>-72.046999999999997</c:v>
                </c:pt>
                <c:pt idx="37915">
                  <c:v>-72.045000000000002</c:v>
                </c:pt>
                <c:pt idx="37916">
                  <c:v>-72.043000000000006</c:v>
                </c:pt>
                <c:pt idx="37917">
                  <c:v>-72.040999999999997</c:v>
                </c:pt>
                <c:pt idx="37918">
                  <c:v>-72.039000000000001</c:v>
                </c:pt>
                <c:pt idx="37919">
                  <c:v>-72.037000000000006</c:v>
                </c:pt>
                <c:pt idx="37920">
                  <c:v>-72.034999999999997</c:v>
                </c:pt>
                <c:pt idx="37921">
                  <c:v>-72.033000000000001</c:v>
                </c:pt>
                <c:pt idx="37922">
                  <c:v>-72.031000000000006</c:v>
                </c:pt>
                <c:pt idx="37923">
                  <c:v>-72.028999999999996</c:v>
                </c:pt>
                <c:pt idx="37924">
                  <c:v>-72.027000000000001</c:v>
                </c:pt>
                <c:pt idx="37925">
                  <c:v>-72.025000000000006</c:v>
                </c:pt>
                <c:pt idx="37926">
                  <c:v>-72.022999999999996</c:v>
                </c:pt>
                <c:pt idx="37927">
                  <c:v>-72.021000000000001</c:v>
                </c:pt>
                <c:pt idx="37928">
                  <c:v>-72.019000000000005</c:v>
                </c:pt>
                <c:pt idx="37929">
                  <c:v>-72.016999999999996</c:v>
                </c:pt>
                <c:pt idx="37930">
                  <c:v>-72.015000000000001</c:v>
                </c:pt>
                <c:pt idx="37931">
                  <c:v>-72.013000000000005</c:v>
                </c:pt>
                <c:pt idx="37932">
                  <c:v>-72.010999999999996</c:v>
                </c:pt>
                <c:pt idx="37933">
                  <c:v>-72.009</c:v>
                </c:pt>
                <c:pt idx="37934">
                  <c:v>-72.007000000000005</c:v>
                </c:pt>
                <c:pt idx="37935">
                  <c:v>-72.004999999999995</c:v>
                </c:pt>
                <c:pt idx="37936">
                  <c:v>-72.003</c:v>
                </c:pt>
                <c:pt idx="37937">
                  <c:v>-72.001000000000005</c:v>
                </c:pt>
                <c:pt idx="37938">
                  <c:v>-71.998999999999995</c:v>
                </c:pt>
                <c:pt idx="37939">
                  <c:v>-71.997</c:v>
                </c:pt>
                <c:pt idx="37940">
                  <c:v>-71.995000000000005</c:v>
                </c:pt>
                <c:pt idx="37941">
                  <c:v>-71.992999999999995</c:v>
                </c:pt>
                <c:pt idx="37942">
                  <c:v>-71.991</c:v>
                </c:pt>
                <c:pt idx="37943">
                  <c:v>-71.989000000000004</c:v>
                </c:pt>
                <c:pt idx="37944">
                  <c:v>-71.986999999999995</c:v>
                </c:pt>
                <c:pt idx="37945">
                  <c:v>-71.984999999999999</c:v>
                </c:pt>
                <c:pt idx="37946">
                  <c:v>-71.983000000000004</c:v>
                </c:pt>
                <c:pt idx="37947">
                  <c:v>-71.980999999999995</c:v>
                </c:pt>
                <c:pt idx="37948">
                  <c:v>-71.978999999999999</c:v>
                </c:pt>
                <c:pt idx="37949">
                  <c:v>-71.977000000000004</c:v>
                </c:pt>
                <c:pt idx="37950">
                  <c:v>-71.974999999999994</c:v>
                </c:pt>
                <c:pt idx="37951">
                  <c:v>-71.972999999999999</c:v>
                </c:pt>
                <c:pt idx="37952">
                  <c:v>-71.971000000000004</c:v>
                </c:pt>
                <c:pt idx="37953">
                  <c:v>-71.968999999999994</c:v>
                </c:pt>
                <c:pt idx="37954">
                  <c:v>-71.966999999999999</c:v>
                </c:pt>
                <c:pt idx="37955">
                  <c:v>-71.965000000000003</c:v>
                </c:pt>
                <c:pt idx="37956">
                  <c:v>-71.962999999999994</c:v>
                </c:pt>
                <c:pt idx="37957">
                  <c:v>-71.960999999999999</c:v>
                </c:pt>
                <c:pt idx="37958">
                  <c:v>-71.959000000000003</c:v>
                </c:pt>
                <c:pt idx="37959">
                  <c:v>-71.956999999999994</c:v>
                </c:pt>
                <c:pt idx="37960">
                  <c:v>-71.954999999999998</c:v>
                </c:pt>
                <c:pt idx="37961">
                  <c:v>-71.953000000000003</c:v>
                </c:pt>
                <c:pt idx="37962">
                  <c:v>-71.950999999999993</c:v>
                </c:pt>
                <c:pt idx="37963">
                  <c:v>-71.948999999999998</c:v>
                </c:pt>
                <c:pt idx="37964">
                  <c:v>-71.947000000000003</c:v>
                </c:pt>
                <c:pt idx="37965">
                  <c:v>-71.944999999999993</c:v>
                </c:pt>
                <c:pt idx="37966">
                  <c:v>-71.942999999999998</c:v>
                </c:pt>
                <c:pt idx="37967">
                  <c:v>-71.941000000000003</c:v>
                </c:pt>
                <c:pt idx="37968">
                  <c:v>-71.938999999999993</c:v>
                </c:pt>
                <c:pt idx="37969">
                  <c:v>-71.936999999999998</c:v>
                </c:pt>
                <c:pt idx="37970">
                  <c:v>-71.935000000000002</c:v>
                </c:pt>
                <c:pt idx="37971">
                  <c:v>-71.933000000000007</c:v>
                </c:pt>
                <c:pt idx="37972">
                  <c:v>-71.930999999999997</c:v>
                </c:pt>
                <c:pt idx="37973">
                  <c:v>-71.929000000000002</c:v>
                </c:pt>
                <c:pt idx="37974">
                  <c:v>-71.927000000000007</c:v>
                </c:pt>
                <c:pt idx="37975">
                  <c:v>-71.924999999999997</c:v>
                </c:pt>
                <c:pt idx="37976">
                  <c:v>-71.923000000000002</c:v>
                </c:pt>
                <c:pt idx="37977">
                  <c:v>-71.921000000000006</c:v>
                </c:pt>
                <c:pt idx="37978">
                  <c:v>-71.918999999999997</c:v>
                </c:pt>
                <c:pt idx="37979">
                  <c:v>-71.917000000000002</c:v>
                </c:pt>
                <c:pt idx="37980">
                  <c:v>-71.915000000000006</c:v>
                </c:pt>
                <c:pt idx="37981">
                  <c:v>-71.912999999999997</c:v>
                </c:pt>
                <c:pt idx="37982">
                  <c:v>-71.911000000000001</c:v>
                </c:pt>
                <c:pt idx="37983">
                  <c:v>-71.909000000000006</c:v>
                </c:pt>
                <c:pt idx="37984">
                  <c:v>-71.906999999999996</c:v>
                </c:pt>
                <c:pt idx="37985">
                  <c:v>-71.905000000000001</c:v>
                </c:pt>
                <c:pt idx="37986">
                  <c:v>-71.903000000000006</c:v>
                </c:pt>
                <c:pt idx="37987">
                  <c:v>-71.900999999999996</c:v>
                </c:pt>
                <c:pt idx="37988">
                  <c:v>-71.899000000000001</c:v>
                </c:pt>
                <c:pt idx="37989">
                  <c:v>-71.897000000000006</c:v>
                </c:pt>
                <c:pt idx="37990">
                  <c:v>-71.894999999999996</c:v>
                </c:pt>
                <c:pt idx="37991">
                  <c:v>-71.893000000000001</c:v>
                </c:pt>
                <c:pt idx="37992">
                  <c:v>-71.891000000000005</c:v>
                </c:pt>
                <c:pt idx="37993">
                  <c:v>-71.888999999999996</c:v>
                </c:pt>
                <c:pt idx="37994">
                  <c:v>-71.887</c:v>
                </c:pt>
                <c:pt idx="37995">
                  <c:v>-71.885000000000005</c:v>
                </c:pt>
                <c:pt idx="37996">
                  <c:v>-71.882999999999996</c:v>
                </c:pt>
                <c:pt idx="37997">
                  <c:v>-71.881</c:v>
                </c:pt>
                <c:pt idx="37998">
                  <c:v>-71.879000000000005</c:v>
                </c:pt>
                <c:pt idx="37999">
                  <c:v>-71.876999999999995</c:v>
                </c:pt>
                <c:pt idx="38000">
                  <c:v>-71.875</c:v>
                </c:pt>
                <c:pt idx="38001">
                  <c:v>-71.873000000000005</c:v>
                </c:pt>
                <c:pt idx="38002">
                  <c:v>-71.870999999999995</c:v>
                </c:pt>
                <c:pt idx="38003">
                  <c:v>-71.869</c:v>
                </c:pt>
                <c:pt idx="38004">
                  <c:v>-71.867000000000004</c:v>
                </c:pt>
                <c:pt idx="38005">
                  <c:v>-71.864999999999995</c:v>
                </c:pt>
                <c:pt idx="38006">
                  <c:v>-71.863</c:v>
                </c:pt>
                <c:pt idx="38007">
                  <c:v>-71.861000000000004</c:v>
                </c:pt>
                <c:pt idx="38008">
                  <c:v>-71.858999999999995</c:v>
                </c:pt>
                <c:pt idx="38009">
                  <c:v>-71.856999999999999</c:v>
                </c:pt>
                <c:pt idx="38010">
                  <c:v>-71.855000000000004</c:v>
                </c:pt>
                <c:pt idx="38011">
                  <c:v>-71.852999999999994</c:v>
                </c:pt>
                <c:pt idx="38012">
                  <c:v>-71.850999999999999</c:v>
                </c:pt>
                <c:pt idx="38013">
                  <c:v>-71.849000000000004</c:v>
                </c:pt>
                <c:pt idx="38014">
                  <c:v>-71.846999999999994</c:v>
                </c:pt>
                <c:pt idx="38015">
                  <c:v>-71.844999999999999</c:v>
                </c:pt>
                <c:pt idx="38016">
                  <c:v>-71.843000000000004</c:v>
                </c:pt>
                <c:pt idx="38017">
                  <c:v>-71.840999999999994</c:v>
                </c:pt>
                <c:pt idx="38018">
                  <c:v>-71.838999999999999</c:v>
                </c:pt>
                <c:pt idx="38019">
                  <c:v>-71.837000000000003</c:v>
                </c:pt>
                <c:pt idx="38020">
                  <c:v>-71.834999999999994</c:v>
                </c:pt>
                <c:pt idx="38021">
                  <c:v>-71.832999999999998</c:v>
                </c:pt>
                <c:pt idx="38022">
                  <c:v>-71.831000000000003</c:v>
                </c:pt>
                <c:pt idx="38023">
                  <c:v>-71.828999999999994</c:v>
                </c:pt>
                <c:pt idx="38024">
                  <c:v>-71.826999999999998</c:v>
                </c:pt>
                <c:pt idx="38025">
                  <c:v>-71.825000000000003</c:v>
                </c:pt>
                <c:pt idx="38026">
                  <c:v>-71.822999999999993</c:v>
                </c:pt>
                <c:pt idx="38027">
                  <c:v>-71.820999999999998</c:v>
                </c:pt>
                <c:pt idx="38028">
                  <c:v>-71.819000000000003</c:v>
                </c:pt>
                <c:pt idx="38029">
                  <c:v>-71.816999999999993</c:v>
                </c:pt>
                <c:pt idx="38030">
                  <c:v>-71.814999999999998</c:v>
                </c:pt>
                <c:pt idx="38031">
                  <c:v>-71.813000000000002</c:v>
                </c:pt>
                <c:pt idx="38032">
                  <c:v>-71.811000000000007</c:v>
                </c:pt>
                <c:pt idx="38033">
                  <c:v>-71.808999999999997</c:v>
                </c:pt>
                <c:pt idx="38034">
                  <c:v>-71.807000000000002</c:v>
                </c:pt>
                <c:pt idx="38035">
                  <c:v>-71.805000000000007</c:v>
                </c:pt>
                <c:pt idx="38036">
                  <c:v>-71.802999999999997</c:v>
                </c:pt>
                <c:pt idx="38037">
                  <c:v>-71.801000000000002</c:v>
                </c:pt>
                <c:pt idx="38038">
                  <c:v>-71.799000000000007</c:v>
                </c:pt>
                <c:pt idx="38039">
                  <c:v>-71.796999999999997</c:v>
                </c:pt>
                <c:pt idx="38040">
                  <c:v>-71.795000000000002</c:v>
                </c:pt>
                <c:pt idx="38041">
                  <c:v>-71.793000000000006</c:v>
                </c:pt>
                <c:pt idx="38042">
                  <c:v>-71.790999999999997</c:v>
                </c:pt>
                <c:pt idx="38043">
                  <c:v>-71.789000000000001</c:v>
                </c:pt>
                <c:pt idx="38044">
                  <c:v>-71.787000000000006</c:v>
                </c:pt>
                <c:pt idx="38045">
                  <c:v>-71.784999999999997</c:v>
                </c:pt>
                <c:pt idx="38046">
                  <c:v>-71.783000000000001</c:v>
                </c:pt>
                <c:pt idx="38047">
                  <c:v>-71.781000000000006</c:v>
                </c:pt>
                <c:pt idx="38048">
                  <c:v>-71.778999999999996</c:v>
                </c:pt>
                <c:pt idx="38049">
                  <c:v>-71.777000000000001</c:v>
                </c:pt>
                <c:pt idx="38050">
                  <c:v>-71.775000000000006</c:v>
                </c:pt>
                <c:pt idx="38051">
                  <c:v>-71.772999999999996</c:v>
                </c:pt>
                <c:pt idx="38052">
                  <c:v>-71.771000000000001</c:v>
                </c:pt>
                <c:pt idx="38053">
                  <c:v>-71.769000000000005</c:v>
                </c:pt>
                <c:pt idx="38054">
                  <c:v>-71.766999999999996</c:v>
                </c:pt>
                <c:pt idx="38055">
                  <c:v>-71.765000000000001</c:v>
                </c:pt>
                <c:pt idx="38056">
                  <c:v>-71.763000000000005</c:v>
                </c:pt>
                <c:pt idx="38057">
                  <c:v>-71.760999999999996</c:v>
                </c:pt>
                <c:pt idx="38058">
                  <c:v>-71.759</c:v>
                </c:pt>
                <c:pt idx="38059">
                  <c:v>-71.757000000000005</c:v>
                </c:pt>
                <c:pt idx="38060">
                  <c:v>-71.754999999999995</c:v>
                </c:pt>
                <c:pt idx="38061">
                  <c:v>-71.753</c:v>
                </c:pt>
                <c:pt idx="38062">
                  <c:v>-71.751000000000005</c:v>
                </c:pt>
                <c:pt idx="38063">
                  <c:v>-71.748999999999995</c:v>
                </c:pt>
                <c:pt idx="38064">
                  <c:v>-71.747</c:v>
                </c:pt>
                <c:pt idx="38065">
                  <c:v>-71.745000000000005</c:v>
                </c:pt>
                <c:pt idx="38066">
                  <c:v>-71.742999999999995</c:v>
                </c:pt>
                <c:pt idx="38067">
                  <c:v>-71.741</c:v>
                </c:pt>
                <c:pt idx="38068">
                  <c:v>-71.739000000000004</c:v>
                </c:pt>
                <c:pt idx="38069">
                  <c:v>-71.736999999999995</c:v>
                </c:pt>
                <c:pt idx="38070">
                  <c:v>-71.734999999999999</c:v>
                </c:pt>
                <c:pt idx="38071">
                  <c:v>-71.733000000000004</c:v>
                </c:pt>
                <c:pt idx="38072">
                  <c:v>-71.730999999999995</c:v>
                </c:pt>
                <c:pt idx="38073">
                  <c:v>-71.728999999999999</c:v>
                </c:pt>
                <c:pt idx="38074">
                  <c:v>-71.727000000000004</c:v>
                </c:pt>
                <c:pt idx="38075">
                  <c:v>-71.724999999999994</c:v>
                </c:pt>
                <c:pt idx="38076">
                  <c:v>-71.722999999999999</c:v>
                </c:pt>
                <c:pt idx="38077">
                  <c:v>-71.721000000000004</c:v>
                </c:pt>
                <c:pt idx="38078">
                  <c:v>-71.718999999999994</c:v>
                </c:pt>
                <c:pt idx="38079">
                  <c:v>-71.716999999999999</c:v>
                </c:pt>
                <c:pt idx="38080">
                  <c:v>-71.715000000000003</c:v>
                </c:pt>
                <c:pt idx="38081">
                  <c:v>-71.712999999999994</c:v>
                </c:pt>
                <c:pt idx="38082">
                  <c:v>-71.710999999999999</c:v>
                </c:pt>
                <c:pt idx="38083">
                  <c:v>-71.709000000000003</c:v>
                </c:pt>
                <c:pt idx="38084">
                  <c:v>-71.706999999999994</c:v>
                </c:pt>
                <c:pt idx="38085">
                  <c:v>-71.704999999999998</c:v>
                </c:pt>
                <c:pt idx="38086">
                  <c:v>-71.703000000000003</c:v>
                </c:pt>
                <c:pt idx="38087">
                  <c:v>-71.700999999999993</c:v>
                </c:pt>
                <c:pt idx="38088">
                  <c:v>-71.698999999999998</c:v>
                </c:pt>
                <c:pt idx="38089">
                  <c:v>-71.697000000000003</c:v>
                </c:pt>
                <c:pt idx="38090">
                  <c:v>-71.694999999999993</c:v>
                </c:pt>
                <c:pt idx="38091">
                  <c:v>-71.692999999999998</c:v>
                </c:pt>
                <c:pt idx="38092">
                  <c:v>-71.691000000000003</c:v>
                </c:pt>
                <c:pt idx="38093">
                  <c:v>-71.688999999999993</c:v>
                </c:pt>
                <c:pt idx="38094">
                  <c:v>-71.686999999999998</c:v>
                </c:pt>
                <c:pt idx="38095">
                  <c:v>-71.685000000000002</c:v>
                </c:pt>
                <c:pt idx="38096">
                  <c:v>-71.683000000000007</c:v>
                </c:pt>
                <c:pt idx="38097">
                  <c:v>-71.680999999999997</c:v>
                </c:pt>
                <c:pt idx="38098">
                  <c:v>-71.679000000000002</c:v>
                </c:pt>
                <c:pt idx="38099">
                  <c:v>-71.677000000000007</c:v>
                </c:pt>
                <c:pt idx="38100">
                  <c:v>-71.674999999999997</c:v>
                </c:pt>
                <c:pt idx="38101">
                  <c:v>-71.673000000000002</c:v>
                </c:pt>
                <c:pt idx="38102">
                  <c:v>-71.671000000000006</c:v>
                </c:pt>
                <c:pt idx="38103">
                  <c:v>-71.668999999999997</c:v>
                </c:pt>
                <c:pt idx="38104">
                  <c:v>-71.667000000000002</c:v>
                </c:pt>
                <c:pt idx="38105">
                  <c:v>-71.665000000000006</c:v>
                </c:pt>
                <c:pt idx="38106">
                  <c:v>-71.662999999999997</c:v>
                </c:pt>
                <c:pt idx="38107">
                  <c:v>-71.661000000000001</c:v>
                </c:pt>
                <c:pt idx="38108">
                  <c:v>-71.659000000000006</c:v>
                </c:pt>
                <c:pt idx="38109">
                  <c:v>-71.656999999999996</c:v>
                </c:pt>
                <c:pt idx="38110">
                  <c:v>-71.655000000000001</c:v>
                </c:pt>
                <c:pt idx="38111">
                  <c:v>-71.653000000000006</c:v>
                </c:pt>
                <c:pt idx="38112">
                  <c:v>-71.650999999999996</c:v>
                </c:pt>
                <c:pt idx="38113">
                  <c:v>-71.649000000000001</c:v>
                </c:pt>
                <c:pt idx="38114">
                  <c:v>-71.647000000000006</c:v>
                </c:pt>
                <c:pt idx="38115">
                  <c:v>-71.644999999999996</c:v>
                </c:pt>
                <c:pt idx="38116">
                  <c:v>-71.643000000000001</c:v>
                </c:pt>
                <c:pt idx="38117">
                  <c:v>-71.641000000000005</c:v>
                </c:pt>
                <c:pt idx="38118">
                  <c:v>-71.638999999999996</c:v>
                </c:pt>
                <c:pt idx="38119">
                  <c:v>-71.637</c:v>
                </c:pt>
                <c:pt idx="38120">
                  <c:v>-71.635000000000005</c:v>
                </c:pt>
                <c:pt idx="38121">
                  <c:v>-71.632999999999996</c:v>
                </c:pt>
                <c:pt idx="38122">
                  <c:v>-71.631</c:v>
                </c:pt>
                <c:pt idx="38123">
                  <c:v>-71.629000000000005</c:v>
                </c:pt>
                <c:pt idx="38124">
                  <c:v>-71.626999999999995</c:v>
                </c:pt>
                <c:pt idx="38125">
                  <c:v>-71.625</c:v>
                </c:pt>
                <c:pt idx="38126">
                  <c:v>-71.623000000000005</c:v>
                </c:pt>
                <c:pt idx="38127">
                  <c:v>-71.620999999999995</c:v>
                </c:pt>
                <c:pt idx="38128">
                  <c:v>-71.619</c:v>
                </c:pt>
                <c:pt idx="38129">
                  <c:v>-71.617000000000004</c:v>
                </c:pt>
                <c:pt idx="38130">
                  <c:v>-71.614999999999995</c:v>
                </c:pt>
                <c:pt idx="38131">
                  <c:v>-71.613</c:v>
                </c:pt>
                <c:pt idx="38132">
                  <c:v>-71.611000000000004</c:v>
                </c:pt>
                <c:pt idx="38133">
                  <c:v>-71.608999999999995</c:v>
                </c:pt>
                <c:pt idx="38134">
                  <c:v>-71.606999999999999</c:v>
                </c:pt>
                <c:pt idx="38135">
                  <c:v>-71.605000000000004</c:v>
                </c:pt>
                <c:pt idx="38136">
                  <c:v>-71.602999999999994</c:v>
                </c:pt>
                <c:pt idx="38137">
                  <c:v>-71.600999999999999</c:v>
                </c:pt>
                <c:pt idx="38138">
                  <c:v>-71.599000000000004</c:v>
                </c:pt>
                <c:pt idx="38139">
                  <c:v>-71.596999999999994</c:v>
                </c:pt>
                <c:pt idx="38140">
                  <c:v>-71.594999999999999</c:v>
                </c:pt>
                <c:pt idx="38141">
                  <c:v>-71.593000000000004</c:v>
                </c:pt>
                <c:pt idx="38142">
                  <c:v>-71.590999999999994</c:v>
                </c:pt>
                <c:pt idx="38143">
                  <c:v>-71.588999999999999</c:v>
                </c:pt>
                <c:pt idx="38144">
                  <c:v>-71.587000000000003</c:v>
                </c:pt>
                <c:pt idx="38145">
                  <c:v>-71.584999999999994</c:v>
                </c:pt>
                <c:pt idx="38146">
                  <c:v>-71.582999999999998</c:v>
                </c:pt>
                <c:pt idx="38147">
                  <c:v>-71.581000000000003</c:v>
                </c:pt>
                <c:pt idx="38148">
                  <c:v>-71.578999999999994</c:v>
                </c:pt>
                <c:pt idx="38149">
                  <c:v>-71.576999999999998</c:v>
                </c:pt>
                <c:pt idx="38150">
                  <c:v>-71.575000000000003</c:v>
                </c:pt>
                <c:pt idx="38151">
                  <c:v>-71.572999999999993</c:v>
                </c:pt>
                <c:pt idx="38152">
                  <c:v>-71.570999999999998</c:v>
                </c:pt>
                <c:pt idx="38153">
                  <c:v>-71.569000000000003</c:v>
                </c:pt>
                <c:pt idx="38154">
                  <c:v>-71.566999999999993</c:v>
                </c:pt>
                <c:pt idx="38155">
                  <c:v>-71.564999999999998</c:v>
                </c:pt>
                <c:pt idx="38156">
                  <c:v>-71.563000000000002</c:v>
                </c:pt>
                <c:pt idx="38157">
                  <c:v>-71.561000000000007</c:v>
                </c:pt>
                <c:pt idx="38158">
                  <c:v>-71.558999999999997</c:v>
                </c:pt>
                <c:pt idx="38159">
                  <c:v>-71.557000000000002</c:v>
                </c:pt>
                <c:pt idx="38160">
                  <c:v>-71.555000000000007</c:v>
                </c:pt>
                <c:pt idx="38161">
                  <c:v>-71.552999999999997</c:v>
                </c:pt>
                <c:pt idx="38162">
                  <c:v>-71.551000000000002</c:v>
                </c:pt>
                <c:pt idx="38163">
                  <c:v>-71.549000000000007</c:v>
                </c:pt>
                <c:pt idx="38164">
                  <c:v>-71.546999999999997</c:v>
                </c:pt>
                <c:pt idx="38165">
                  <c:v>-71.545000000000002</c:v>
                </c:pt>
                <c:pt idx="38166">
                  <c:v>-71.543000000000006</c:v>
                </c:pt>
                <c:pt idx="38167">
                  <c:v>-71.540999999999997</c:v>
                </c:pt>
                <c:pt idx="38168">
                  <c:v>-71.539000000000001</c:v>
                </c:pt>
                <c:pt idx="38169">
                  <c:v>-71.537000000000006</c:v>
                </c:pt>
                <c:pt idx="38170">
                  <c:v>-71.534999999999997</c:v>
                </c:pt>
                <c:pt idx="38171">
                  <c:v>-71.533000000000001</c:v>
                </c:pt>
                <c:pt idx="38172">
                  <c:v>-71.531000000000006</c:v>
                </c:pt>
                <c:pt idx="38173">
                  <c:v>-71.528999999999996</c:v>
                </c:pt>
                <c:pt idx="38174">
                  <c:v>-71.527000000000001</c:v>
                </c:pt>
                <c:pt idx="38175">
                  <c:v>-71.525000000000006</c:v>
                </c:pt>
                <c:pt idx="38176">
                  <c:v>-71.522999999999996</c:v>
                </c:pt>
                <c:pt idx="38177">
                  <c:v>-71.521000000000001</c:v>
                </c:pt>
                <c:pt idx="38178">
                  <c:v>-71.519000000000005</c:v>
                </c:pt>
                <c:pt idx="38179">
                  <c:v>-71.516999999999996</c:v>
                </c:pt>
                <c:pt idx="38180">
                  <c:v>-71.515000000000001</c:v>
                </c:pt>
                <c:pt idx="38181">
                  <c:v>-71.513000000000005</c:v>
                </c:pt>
                <c:pt idx="38182">
                  <c:v>-71.510999999999996</c:v>
                </c:pt>
                <c:pt idx="38183">
                  <c:v>-71.509</c:v>
                </c:pt>
                <c:pt idx="38184">
                  <c:v>-71.507000000000005</c:v>
                </c:pt>
                <c:pt idx="38185">
                  <c:v>-71.504999999999995</c:v>
                </c:pt>
                <c:pt idx="38186">
                  <c:v>-71.503</c:v>
                </c:pt>
                <c:pt idx="38187">
                  <c:v>-71.501000000000005</c:v>
                </c:pt>
                <c:pt idx="38188">
                  <c:v>-71.498999999999995</c:v>
                </c:pt>
                <c:pt idx="38189">
                  <c:v>-71.497</c:v>
                </c:pt>
                <c:pt idx="38190">
                  <c:v>-71.495000000000005</c:v>
                </c:pt>
                <c:pt idx="38191">
                  <c:v>-71.492999999999995</c:v>
                </c:pt>
                <c:pt idx="38192">
                  <c:v>-71.491</c:v>
                </c:pt>
                <c:pt idx="38193">
                  <c:v>-71.489000000000004</c:v>
                </c:pt>
                <c:pt idx="38194">
                  <c:v>-71.486999999999995</c:v>
                </c:pt>
                <c:pt idx="38195">
                  <c:v>-71.484999999999999</c:v>
                </c:pt>
                <c:pt idx="38196">
                  <c:v>-71.483000000000004</c:v>
                </c:pt>
                <c:pt idx="38197">
                  <c:v>-71.480999999999995</c:v>
                </c:pt>
                <c:pt idx="38198">
                  <c:v>-71.478999999999999</c:v>
                </c:pt>
                <c:pt idx="38199">
                  <c:v>-71.477000000000004</c:v>
                </c:pt>
                <c:pt idx="38200">
                  <c:v>-71.474999999999994</c:v>
                </c:pt>
                <c:pt idx="38201">
                  <c:v>-71.472999999999999</c:v>
                </c:pt>
                <c:pt idx="38202">
                  <c:v>-71.471000000000004</c:v>
                </c:pt>
                <c:pt idx="38203">
                  <c:v>-71.468999999999994</c:v>
                </c:pt>
                <c:pt idx="38204">
                  <c:v>-71.466999999999999</c:v>
                </c:pt>
                <c:pt idx="38205">
                  <c:v>-71.465000000000003</c:v>
                </c:pt>
                <c:pt idx="38206">
                  <c:v>-71.462999999999994</c:v>
                </c:pt>
                <c:pt idx="38207">
                  <c:v>-71.460999999999999</c:v>
                </c:pt>
                <c:pt idx="38208">
                  <c:v>-71.459000000000003</c:v>
                </c:pt>
                <c:pt idx="38209">
                  <c:v>-71.456999999999994</c:v>
                </c:pt>
                <c:pt idx="38210">
                  <c:v>-71.454999999999998</c:v>
                </c:pt>
                <c:pt idx="38211">
                  <c:v>-71.453000000000003</c:v>
                </c:pt>
                <c:pt idx="38212">
                  <c:v>-71.450999999999993</c:v>
                </c:pt>
                <c:pt idx="38213">
                  <c:v>-71.448999999999998</c:v>
                </c:pt>
                <c:pt idx="38214">
                  <c:v>-71.447000000000003</c:v>
                </c:pt>
                <c:pt idx="38215">
                  <c:v>-71.444999999999993</c:v>
                </c:pt>
                <c:pt idx="38216">
                  <c:v>-71.442999999999998</c:v>
                </c:pt>
                <c:pt idx="38217">
                  <c:v>-71.441000000000003</c:v>
                </c:pt>
                <c:pt idx="38218">
                  <c:v>-71.438999999999993</c:v>
                </c:pt>
                <c:pt idx="38219">
                  <c:v>-71.436999999999998</c:v>
                </c:pt>
                <c:pt idx="38220">
                  <c:v>-71.435000000000002</c:v>
                </c:pt>
                <c:pt idx="38221">
                  <c:v>-71.433000000000007</c:v>
                </c:pt>
                <c:pt idx="38222">
                  <c:v>-71.430999999999997</c:v>
                </c:pt>
                <c:pt idx="38223">
                  <c:v>-71.429000000000002</c:v>
                </c:pt>
                <c:pt idx="38224">
                  <c:v>-71.427000000000007</c:v>
                </c:pt>
                <c:pt idx="38225">
                  <c:v>-71.424999999999997</c:v>
                </c:pt>
                <c:pt idx="38226">
                  <c:v>-71.423000000000002</c:v>
                </c:pt>
                <c:pt idx="38227">
                  <c:v>-71.421000000000006</c:v>
                </c:pt>
                <c:pt idx="38228">
                  <c:v>-71.418999999999997</c:v>
                </c:pt>
                <c:pt idx="38229">
                  <c:v>-71.417000000000002</c:v>
                </c:pt>
                <c:pt idx="38230">
                  <c:v>-71.415000000000006</c:v>
                </c:pt>
                <c:pt idx="38231">
                  <c:v>-71.412999999999997</c:v>
                </c:pt>
                <c:pt idx="38232">
                  <c:v>-71.411000000000001</c:v>
                </c:pt>
                <c:pt idx="38233">
                  <c:v>-71.409000000000006</c:v>
                </c:pt>
                <c:pt idx="38234">
                  <c:v>-71.406999999999996</c:v>
                </c:pt>
                <c:pt idx="38235">
                  <c:v>-71.405000000000001</c:v>
                </c:pt>
                <c:pt idx="38236">
                  <c:v>-71.403000000000006</c:v>
                </c:pt>
                <c:pt idx="38237">
                  <c:v>-71.400999999999996</c:v>
                </c:pt>
                <c:pt idx="38238">
                  <c:v>-71.399000000000001</c:v>
                </c:pt>
                <c:pt idx="38239">
                  <c:v>-71.397000000000006</c:v>
                </c:pt>
                <c:pt idx="38240">
                  <c:v>-71.394999999999996</c:v>
                </c:pt>
                <c:pt idx="38241">
                  <c:v>-71.393000000000001</c:v>
                </c:pt>
                <c:pt idx="38242">
                  <c:v>-71.391000000000005</c:v>
                </c:pt>
                <c:pt idx="38243">
                  <c:v>-71.388999999999996</c:v>
                </c:pt>
                <c:pt idx="38244">
                  <c:v>-71.387</c:v>
                </c:pt>
                <c:pt idx="38245">
                  <c:v>-71.385000000000005</c:v>
                </c:pt>
                <c:pt idx="38246">
                  <c:v>-71.382999999999996</c:v>
                </c:pt>
                <c:pt idx="38247">
                  <c:v>-71.381</c:v>
                </c:pt>
                <c:pt idx="38248">
                  <c:v>-71.379000000000005</c:v>
                </c:pt>
                <c:pt idx="38249">
                  <c:v>-71.376999999999995</c:v>
                </c:pt>
                <c:pt idx="38250">
                  <c:v>-71.375</c:v>
                </c:pt>
                <c:pt idx="38251">
                  <c:v>-71.373000000000005</c:v>
                </c:pt>
                <c:pt idx="38252">
                  <c:v>-71.370999999999995</c:v>
                </c:pt>
                <c:pt idx="38253">
                  <c:v>-71.369</c:v>
                </c:pt>
                <c:pt idx="38254">
                  <c:v>-71.367000000000004</c:v>
                </c:pt>
                <c:pt idx="38255">
                  <c:v>-71.364999999999995</c:v>
                </c:pt>
                <c:pt idx="38256">
                  <c:v>-71.363</c:v>
                </c:pt>
                <c:pt idx="38257">
                  <c:v>-71.361000000000004</c:v>
                </c:pt>
                <c:pt idx="38258">
                  <c:v>-71.358999999999995</c:v>
                </c:pt>
                <c:pt idx="38259">
                  <c:v>-71.356999999999999</c:v>
                </c:pt>
                <c:pt idx="38260">
                  <c:v>-71.355000000000004</c:v>
                </c:pt>
                <c:pt idx="38261">
                  <c:v>-71.352999999999994</c:v>
                </c:pt>
                <c:pt idx="38262">
                  <c:v>-71.350999999999999</c:v>
                </c:pt>
                <c:pt idx="38263">
                  <c:v>-71.349000000000004</c:v>
                </c:pt>
                <c:pt idx="38264">
                  <c:v>-71.346999999999994</c:v>
                </c:pt>
                <c:pt idx="38265">
                  <c:v>-71.344999999999999</c:v>
                </c:pt>
                <c:pt idx="38266">
                  <c:v>-71.343000000000004</c:v>
                </c:pt>
                <c:pt idx="38267">
                  <c:v>-71.340999999999994</c:v>
                </c:pt>
                <c:pt idx="38268">
                  <c:v>-71.338999999999999</c:v>
                </c:pt>
                <c:pt idx="38269">
                  <c:v>-71.337000000000003</c:v>
                </c:pt>
                <c:pt idx="38270">
                  <c:v>-71.334999999999994</c:v>
                </c:pt>
                <c:pt idx="38271">
                  <c:v>-71.332999999999998</c:v>
                </c:pt>
                <c:pt idx="38272">
                  <c:v>-71.331000000000003</c:v>
                </c:pt>
                <c:pt idx="38273">
                  <c:v>-71.328999999999994</c:v>
                </c:pt>
                <c:pt idx="38274">
                  <c:v>-71.326999999999998</c:v>
                </c:pt>
                <c:pt idx="38275">
                  <c:v>-71.325000000000003</c:v>
                </c:pt>
                <c:pt idx="38276">
                  <c:v>-71.322999999999993</c:v>
                </c:pt>
                <c:pt idx="38277">
                  <c:v>-71.320999999999998</c:v>
                </c:pt>
                <c:pt idx="38278">
                  <c:v>-71.319000000000003</c:v>
                </c:pt>
                <c:pt idx="38279">
                  <c:v>-71.316999999999993</c:v>
                </c:pt>
                <c:pt idx="38280">
                  <c:v>-71.314999999999998</c:v>
                </c:pt>
                <c:pt idx="38281">
                  <c:v>-71.313000000000002</c:v>
                </c:pt>
                <c:pt idx="38282">
                  <c:v>-71.311000000000007</c:v>
                </c:pt>
                <c:pt idx="38283">
                  <c:v>-71.308999999999997</c:v>
                </c:pt>
                <c:pt idx="38284">
                  <c:v>-71.307000000000002</c:v>
                </c:pt>
                <c:pt idx="38285">
                  <c:v>-71.305000000000007</c:v>
                </c:pt>
                <c:pt idx="38286">
                  <c:v>-71.302999999999997</c:v>
                </c:pt>
                <c:pt idx="38287">
                  <c:v>-71.301000000000002</c:v>
                </c:pt>
                <c:pt idx="38288">
                  <c:v>-71.299000000000007</c:v>
                </c:pt>
                <c:pt idx="38289">
                  <c:v>-71.296999999999997</c:v>
                </c:pt>
                <c:pt idx="38290">
                  <c:v>-71.295000000000002</c:v>
                </c:pt>
                <c:pt idx="38291">
                  <c:v>-71.293000000000006</c:v>
                </c:pt>
                <c:pt idx="38292">
                  <c:v>-71.290999999999997</c:v>
                </c:pt>
                <c:pt idx="38293">
                  <c:v>-71.289000000000001</c:v>
                </c:pt>
                <c:pt idx="38294">
                  <c:v>-71.287000000000006</c:v>
                </c:pt>
                <c:pt idx="38295">
                  <c:v>-71.284999999999997</c:v>
                </c:pt>
                <c:pt idx="38296">
                  <c:v>-71.283000000000001</c:v>
                </c:pt>
                <c:pt idx="38297">
                  <c:v>-71.281000000000006</c:v>
                </c:pt>
                <c:pt idx="38298">
                  <c:v>-71.278999999999996</c:v>
                </c:pt>
                <c:pt idx="38299">
                  <c:v>-71.277000000000001</c:v>
                </c:pt>
                <c:pt idx="38300">
                  <c:v>-71.275000000000006</c:v>
                </c:pt>
                <c:pt idx="38301">
                  <c:v>-71.272999999999996</c:v>
                </c:pt>
                <c:pt idx="38302">
                  <c:v>-71.271000000000001</c:v>
                </c:pt>
                <c:pt idx="38303">
                  <c:v>-71.269000000000005</c:v>
                </c:pt>
                <c:pt idx="38304">
                  <c:v>-71.266999999999996</c:v>
                </c:pt>
                <c:pt idx="38305">
                  <c:v>-71.265000000000001</c:v>
                </c:pt>
                <c:pt idx="38306">
                  <c:v>-71.263000000000005</c:v>
                </c:pt>
                <c:pt idx="38307">
                  <c:v>-71.260999999999996</c:v>
                </c:pt>
                <c:pt idx="38308">
                  <c:v>-71.259</c:v>
                </c:pt>
                <c:pt idx="38309">
                  <c:v>-71.257000000000005</c:v>
                </c:pt>
                <c:pt idx="38310">
                  <c:v>-71.254999999999995</c:v>
                </c:pt>
                <c:pt idx="38311">
                  <c:v>-71.253</c:v>
                </c:pt>
                <c:pt idx="38312">
                  <c:v>-71.251000000000005</c:v>
                </c:pt>
                <c:pt idx="38313">
                  <c:v>-71.248999999999995</c:v>
                </c:pt>
                <c:pt idx="38314">
                  <c:v>-71.247</c:v>
                </c:pt>
                <c:pt idx="38315">
                  <c:v>-71.245000000000005</c:v>
                </c:pt>
                <c:pt idx="38316">
                  <c:v>-71.242999999999995</c:v>
                </c:pt>
                <c:pt idx="38317">
                  <c:v>-71.241</c:v>
                </c:pt>
                <c:pt idx="38318">
                  <c:v>-71.239000000000004</c:v>
                </c:pt>
                <c:pt idx="38319">
                  <c:v>-71.236999999999995</c:v>
                </c:pt>
                <c:pt idx="38320">
                  <c:v>-71.234999999999999</c:v>
                </c:pt>
                <c:pt idx="38321">
                  <c:v>-71.233000000000004</c:v>
                </c:pt>
                <c:pt idx="38322">
                  <c:v>-71.230999999999995</c:v>
                </c:pt>
                <c:pt idx="38323">
                  <c:v>-71.228999999999999</c:v>
                </c:pt>
                <c:pt idx="38324">
                  <c:v>-71.227000000000004</c:v>
                </c:pt>
                <c:pt idx="38325">
                  <c:v>-71.224999999999994</c:v>
                </c:pt>
                <c:pt idx="38326">
                  <c:v>-71.222999999999999</c:v>
                </c:pt>
                <c:pt idx="38327">
                  <c:v>-71.221000000000004</c:v>
                </c:pt>
                <c:pt idx="38328">
                  <c:v>-71.218999999999994</c:v>
                </c:pt>
                <c:pt idx="38329">
                  <c:v>-71.216999999999999</c:v>
                </c:pt>
                <c:pt idx="38330">
                  <c:v>-71.215000000000003</c:v>
                </c:pt>
                <c:pt idx="38331">
                  <c:v>-71.212999999999994</c:v>
                </c:pt>
                <c:pt idx="38332">
                  <c:v>-71.210999999999999</c:v>
                </c:pt>
                <c:pt idx="38333">
                  <c:v>-71.209000000000003</c:v>
                </c:pt>
                <c:pt idx="38334">
                  <c:v>-71.206999999999994</c:v>
                </c:pt>
                <c:pt idx="38335">
                  <c:v>-71.204999999999998</c:v>
                </c:pt>
                <c:pt idx="38336">
                  <c:v>-71.203000000000003</c:v>
                </c:pt>
                <c:pt idx="38337">
                  <c:v>-71.200999999999993</c:v>
                </c:pt>
                <c:pt idx="38338">
                  <c:v>-71.198999999999998</c:v>
                </c:pt>
                <c:pt idx="38339">
                  <c:v>-71.197000000000003</c:v>
                </c:pt>
                <c:pt idx="38340">
                  <c:v>-71.194999999999993</c:v>
                </c:pt>
                <c:pt idx="38341">
                  <c:v>-71.192999999999998</c:v>
                </c:pt>
                <c:pt idx="38342">
                  <c:v>-71.191000000000003</c:v>
                </c:pt>
                <c:pt idx="38343">
                  <c:v>-71.188999999999993</c:v>
                </c:pt>
                <c:pt idx="38344">
                  <c:v>-71.186999999999998</c:v>
                </c:pt>
                <c:pt idx="38345">
                  <c:v>-71.185000000000002</c:v>
                </c:pt>
                <c:pt idx="38346">
                  <c:v>-71.183000000000007</c:v>
                </c:pt>
                <c:pt idx="38347">
                  <c:v>-71.180999999999997</c:v>
                </c:pt>
                <c:pt idx="38348">
                  <c:v>-71.179000000000002</c:v>
                </c:pt>
                <c:pt idx="38349">
                  <c:v>-71.177000000000007</c:v>
                </c:pt>
                <c:pt idx="38350">
                  <c:v>-71.174999999999997</c:v>
                </c:pt>
                <c:pt idx="38351">
                  <c:v>-71.173000000000002</c:v>
                </c:pt>
                <c:pt idx="38352">
                  <c:v>-71.171000000000006</c:v>
                </c:pt>
                <c:pt idx="38353">
                  <c:v>-71.168999999999997</c:v>
                </c:pt>
                <c:pt idx="38354">
                  <c:v>-71.167000000000002</c:v>
                </c:pt>
                <c:pt idx="38355">
                  <c:v>-71.165000000000006</c:v>
                </c:pt>
                <c:pt idx="38356">
                  <c:v>-71.162999999999997</c:v>
                </c:pt>
                <c:pt idx="38357">
                  <c:v>-71.161000000000001</c:v>
                </c:pt>
                <c:pt idx="38358">
                  <c:v>-71.159000000000006</c:v>
                </c:pt>
                <c:pt idx="38359">
                  <c:v>-71.156999999999996</c:v>
                </c:pt>
                <c:pt idx="38360">
                  <c:v>-71.155000000000001</c:v>
                </c:pt>
                <c:pt idx="38361">
                  <c:v>-71.153000000000006</c:v>
                </c:pt>
                <c:pt idx="38362">
                  <c:v>-71.150999999999996</c:v>
                </c:pt>
                <c:pt idx="38363">
                  <c:v>-71.149000000000001</c:v>
                </c:pt>
                <c:pt idx="38364">
                  <c:v>-71.147000000000006</c:v>
                </c:pt>
                <c:pt idx="38365">
                  <c:v>-71.144999999999996</c:v>
                </c:pt>
                <c:pt idx="38366">
                  <c:v>-71.143000000000001</c:v>
                </c:pt>
                <c:pt idx="38367">
                  <c:v>-71.141000000000005</c:v>
                </c:pt>
                <c:pt idx="38368">
                  <c:v>-71.138999999999996</c:v>
                </c:pt>
                <c:pt idx="38369">
                  <c:v>-71.137</c:v>
                </c:pt>
                <c:pt idx="38370">
                  <c:v>-71.135000000000005</c:v>
                </c:pt>
                <c:pt idx="38371">
                  <c:v>-71.132999999999996</c:v>
                </c:pt>
                <c:pt idx="38372">
                  <c:v>-71.131</c:v>
                </c:pt>
                <c:pt idx="38373">
                  <c:v>-71.129000000000005</c:v>
                </c:pt>
                <c:pt idx="38374">
                  <c:v>-71.126999999999995</c:v>
                </c:pt>
                <c:pt idx="38375">
                  <c:v>-71.125</c:v>
                </c:pt>
                <c:pt idx="38376">
                  <c:v>-71.123000000000005</c:v>
                </c:pt>
                <c:pt idx="38377">
                  <c:v>-71.120999999999995</c:v>
                </c:pt>
                <c:pt idx="38378">
                  <c:v>-71.119</c:v>
                </c:pt>
                <c:pt idx="38379">
                  <c:v>-71.117000000000004</c:v>
                </c:pt>
                <c:pt idx="38380">
                  <c:v>-71.114999999999995</c:v>
                </c:pt>
                <c:pt idx="38381">
                  <c:v>-71.113</c:v>
                </c:pt>
                <c:pt idx="38382">
                  <c:v>-71.111000000000004</c:v>
                </c:pt>
                <c:pt idx="38383">
                  <c:v>-71.108999999999995</c:v>
                </c:pt>
                <c:pt idx="38384">
                  <c:v>-71.106999999999999</c:v>
                </c:pt>
                <c:pt idx="38385">
                  <c:v>-71.105000000000004</c:v>
                </c:pt>
                <c:pt idx="38386">
                  <c:v>-71.102999999999994</c:v>
                </c:pt>
                <c:pt idx="38387">
                  <c:v>-71.100999999999999</c:v>
                </c:pt>
                <c:pt idx="38388">
                  <c:v>-71.099000000000004</c:v>
                </c:pt>
                <c:pt idx="38389">
                  <c:v>-71.096999999999994</c:v>
                </c:pt>
                <c:pt idx="38390">
                  <c:v>-71.094999999999999</c:v>
                </c:pt>
                <c:pt idx="38391">
                  <c:v>-71.093000000000004</c:v>
                </c:pt>
                <c:pt idx="38392">
                  <c:v>-71.090999999999994</c:v>
                </c:pt>
                <c:pt idx="38393">
                  <c:v>-71.088999999999999</c:v>
                </c:pt>
                <c:pt idx="38394">
                  <c:v>-71.087000000000003</c:v>
                </c:pt>
                <c:pt idx="38395">
                  <c:v>-71.084999999999994</c:v>
                </c:pt>
                <c:pt idx="38396">
                  <c:v>-71.082999999999998</c:v>
                </c:pt>
                <c:pt idx="38397">
                  <c:v>-71.081000000000003</c:v>
                </c:pt>
                <c:pt idx="38398">
                  <c:v>-71.078999999999994</c:v>
                </c:pt>
                <c:pt idx="38399">
                  <c:v>-71.076999999999998</c:v>
                </c:pt>
                <c:pt idx="38400">
                  <c:v>-71.075000000000003</c:v>
                </c:pt>
                <c:pt idx="38401">
                  <c:v>-71.072999999999993</c:v>
                </c:pt>
                <c:pt idx="38402">
                  <c:v>-71.070999999999998</c:v>
                </c:pt>
                <c:pt idx="38403">
                  <c:v>-71.069000000000003</c:v>
                </c:pt>
                <c:pt idx="38404">
                  <c:v>-71.066999999999993</c:v>
                </c:pt>
                <c:pt idx="38405">
                  <c:v>-71.064999999999998</c:v>
                </c:pt>
                <c:pt idx="38406">
                  <c:v>-71.063000000000002</c:v>
                </c:pt>
                <c:pt idx="38407">
                  <c:v>-71.061000000000007</c:v>
                </c:pt>
                <c:pt idx="38408">
                  <c:v>-71.058999999999997</c:v>
                </c:pt>
                <c:pt idx="38409">
                  <c:v>-71.057000000000002</c:v>
                </c:pt>
                <c:pt idx="38410">
                  <c:v>-71.055000000000007</c:v>
                </c:pt>
                <c:pt idx="38411">
                  <c:v>-71.052999999999997</c:v>
                </c:pt>
                <c:pt idx="38412">
                  <c:v>-71.051000000000002</c:v>
                </c:pt>
                <c:pt idx="38413">
                  <c:v>-71.049000000000007</c:v>
                </c:pt>
                <c:pt idx="38414">
                  <c:v>-71.046999999999997</c:v>
                </c:pt>
                <c:pt idx="38415">
                  <c:v>-71.045000000000002</c:v>
                </c:pt>
                <c:pt idx="38416">
                  <c:v>-71.043000000000006</c:v>
                </c:pt>
                <c:pt idx="38417">
                  <c:v>-71.040999999999997</c:v>
                </c:pt>
                <c:pt idx="38418">
                  <c:v>-71.039000000000001</c:v>
                </c:pt>
                <c:pt idx="38419">
                  <c:v>-71.037000000000006</c:v>
                </c:pt>
                <c:pt idx="38420">
                  <c:v>-71.034999999999997</c:v>
                </c:pt>
                <c:pt idx="38421">
                  <c:v>-71.033000000000001</c:v>
                </c:pt>
                <c:pt idx="38422">
                  <c:v>-71.031000000000006</c:v>
                </c:pt>
                <c:pt idx="38423">
                  <c:v>-71.028999999999996</c:v>
                </c:pt>
                <c:pt idx="38424">
                  <c:v>-71.027000000000001</c:v>
                </c:pt>
                <c:pt idx="38425">
                  <c:v>-71.025000000000006</c:v>
                </c:pt>
                <c:pt idx="38426">
                  <c:v>-71.022999999999996</c:v>
                </c:pt>
                <c:pt idx="38427">
                  <c:v>-71.021000000000001</c:v>
                </c:pt>
                <c:pt idx="38428">
                  <c:v>-71.019000000000005</c:v>
                </c:pt>
                <c:pt idx="38429">
                  <c:v>-71.016999999999996</c:v>
                </c:pt>
                <c:pt idx="38430">
                  <c:v>-71.015000000000001</c:v>
                </c:pt>
                <c:pt idx="38431">
                  <c:v>-71.013000000000005</c:v>
                </c:pt>
                <c:pt idx="38432">
                  <c:v>-71.010999999999996</c:v>
                </c:pt>
                <c:pt idx="38433">
                  <c:v>-71.009</c:v>
                </c:pt>
                <c:pt idx="38434">
                  <c:v>-71.007000000000005</c:v>
                </c:pt>
                <c:pt idx="38435">
                  <c:v>-71.004999999999995</c:v>
                </c:pt>
                <c:pt idx="38436">
                  <c:v>-71.003</c:v>
                </c:pt>
                <c:pt idx="38437">
                  <c:v>-71.001000000000005</c:v>
                </c:pt>
                <c:pt idx="38438">
                  <c:v>-70.998999999999995</c:v>
                </c:pt>
                <c:pt idx="38439">
                  <c:v>-70.997</c:v>
                </c:pt>
                <c:pt idx="38440">
                  <c:v>-70.995000000000005</c:v>
                </c:pt>
                <c:pt idx="38441">
                  <c:v>-70.992999999999995</c:v>
                </c:pt>
                <c:pt idx="38442">
                  <c:v>-70.991</c:v>
                </c:pt>
                <c:pt idx="38443">
                  <c:v>-70.989000000000004</c:v>
                </c:pt>
                <c:pt idx="38444">
                  <c:v>-70.986999999999995</c:v>
                </c:pt>
                <c:pt idx="38445">
                  <c:v>-70.984999999999999</c:v>
                </c:pt>
                <c:pt idx="38446">
                  <c:v>-70.983000000000004</c:v>
                </c:pt>
                <c:pt idx="38447">
                  <c:v>-70.980999999999995</c:v>
                </c:pt>
                <c:pt idx="38448">
                  <c:v>-70.978999999999999</c:v>
                </c:pt>
                <c:pt idx="38449">
                  <c:v>-70.977000000000004</c:v>
                </c:pt>
                <c:pt idx="38450">
                  <c:v>-70.974999999999994</c:v>
                </c:pt>
                <c:pt idx="38451">
                  <c:v>-70.972999999999999</c:v>
                </c:pt>
                <c:pt idx="38452">
                  <c:v>-70.971000000000004</c:v>
                </c:pt>
                <c:pt idx="38453">
                  <c:v>-70.968999999999994</c:v>
                </c:pt>
                <c:pt idx="38454">
                  <c:v>-70.966999999999999</c:v>
                </c:pt>
                <c:pt idx="38455">
                  <c:v>-70.965000000000003</c:v>
                </c:pt>
                <c:pt idx="38456">
                  <c:v>-70.962999999999994</c:v>
                </c:pt>
                <c:pt idx="38457">
                  <c:v>-70.960999999999999</c:v>
                </c:pt>
                <c:pt idx="38458">
                  <c:v>-70.959000000000003</c:v>
                </c:pt>
                <c:pt idx="38459">
                  <c:v>-70.956999999999994</c:v>
                </c:pt>
                <c:pt idx="38460">
                  <c:v>-70.954999999999998</c:v>
                </c:pt>
                <c:pt idx="38461">
                  <c:v>-70.953000000000003</c:v>
                </c:pt>
                <c:pt idx="38462">
                  <c:v>-70.950999999999993</c:v>
                </c:pt>
                <c:pt idx="38463">
                  <c:v>-70.948999999999998</c:v>
                </c:pt>
                <c:pt idx="38464">
                  <c:v>-70.947000000000003</c:v>
                </c:pt>
                <c:pt idx="38465">
                  <c:v>-70.944999999999993</c:v>
                </c:pt>
                <c:pt idx="38466">
                  <c:v>-70.942999999999998</c:v>
                </c:pt>
                <c:pt idx="38467">
                  <c:v>-70.941000000000003</c:v>
                </c:pt>
                <c:pt idx="38468">
                  <c:v>-70.938999999999993</c:v>
                </c:pt>
                <c:pt idx="38469">
                  <c:v>-70.936999999999998</c:v>
                </c:pt>
                <c:pt idx="38470">
                  <c:v>-70.935000000000002</c:v>
                </c:pt>
                <c:pt idx="38471">
                  <c:v>-70.933000000000007</c:v>
                </c:pt>
                <c:pt idx="38472">
                  <c:v>-70.930999999999997</c:v>
                </c:pt>
                <c:pt idx="38473">
                  <c:v>-70.929000000000002</c:v>
                </c:pt>
                <c:pt idx="38474">
                  <c:v>-70.927000000000007</c:v>
                </c:pt>
                <c:pt idx="38475">
                  <c:v>-70.924999999999997</c:v>
                </c:pt>
                <c:pt idx="38476">
                  <c:v>-70.923000000000002</c:v>
                </c:pt>
                <c:pt idx="38477">
                  <c:v>-70.921000000000006</c:v>
                </c:pt>
                <c:pt idx="38478">
                  <c:v>-70.918999999999997</c:v>
                </c:pt>
                <c:pt idx="38479">
                  <c:v>-70.917000000000002</c:v>
                </c:pt>
                <c:pt idx="38480">
                  <c:v>-70.915000000000006</c:v>
                </c:pt>
                <c:pt idx="38481">
                  <c:v>-70.912999999999997</c:v>
                </c:pt>
                <c:pt idx="38482">
                  <c:v>-70.911000000000001</c:v>
                </c:pt>
                <c:pt idx="38483">
                  <c:v>-70.909000000000006</c:v>
                </c:pt>
                <c:pt idx="38484">
                  <c:v>-70.906999999999996</c:v>
                </c:pt>
                <c:pt idx="38485">
                  <c:v>-70.905000000000001</c:v>
                </c:pt>
                <c:pt idx="38486">
                  <c:v>-70.903000000000006</c:v>
                </c:pt>
                <c:pt idx="38487">
                  <c:v>-70.900999999999996</c:v>
                </c:pt>
                <c:pt idx="38488">
                  <c:v>-70.899000000000001</c:v>
                </c:pt>
                <c:pt idx="38489">
                  <c:v>-70.897000000000006</c:v>
                </c:pt>
                <c:pt idx="38490">
                  <c:v>-70.894999999999996</c:v>
                </c:pt>
                <c:pt idx="38491">
                  <c:v>-70.893000000000001</c:v>
                </c:pt>
                <c:pt idx="38492">
                  <c:v>-70.891000000000005</c:v>
                </c:pt>
                <c:pt idx="38493">
                  <c:v>-70.888999999999996</c:v>
                </c:pt>
                <c:pt idx="38494">
                  <c:v>-70.887</c:v>
                </c:pt>
                <c:pt idx="38495">
                  <c:v>-70.885000000000005</c:v>
                </c:pt>
                <c:pt idx="38496">
                  <c:v>-70.882999999999996</c:v>
                </c:pt>
                <c:pt idx="38497">
                  <c:v>-70.881</c:v>
                </c:pt>
                <c:pt idx="38498">
                  <c:v>-70.879000000000005</c:v>
                </c:pt>
                <c:pt idx="38499">
                  <c:v>-70.876999999999995</c:v>
                </c:pt>
                <c:pt idx="38500">
                  <c:v>-70.875</c:v>
                </c:pt>
                <c:pt idx="38501">
                  <c:v>-70.873000000000005</c:v>
                </c:pt>
                <c:pt idx="38502">
                  <c:v>-70.870999999999995</c:v>
                </c:pt>
                <c:pt idx="38503">
                  <c:v>-70.869</c:v>
                </c:pt>
                <c:pt idx="38504">
                  <c:v>-70.867000000000004</c:v>
                </c:pt>
                <c:pt idx="38505">
                  <c:v>-70.864999999999995</c:v>
                </c:pt>
                <c:pt idx="38506">
                  <c:v>-70.863</c:v>
                </c:pt>
                <c:pt idx="38507">
                  <c:v>-70.861000000000004</c:v>
                </c:pt>
                <c:pt idx="38508">
                  <c:v>-70.858999999999995</c:v>
                </c:pt>
                <c:pt idx="38509">
                  <c:v>-70.856999999999999</c:v>
                </c:pt>
                <c:pt idx="38510">
                  <c:v>-70.855000000000004</c:v>
                </c:pt>
                <c:pt idx="38511">
                  <c:v>-70.852999999999994</c:v>
                </c:pt>
                <c:pt idx="38512">
                  <c:v>-70.850999999999999</c:v>
                </c:pt>
                <c:pt idx="38513">
                  <c:v>-70.849000000000004</c:v>
                </c:pt>
                <c:pt idx="38514">
                  <c:v>-70.846999999999994</c:v>
                </c:pt>
                <c:pt idx="38515">
                  <c:v>-70.844999999999999</c:v>
                </c:pt>
                <c:pt idx="38516">
                  <c:v>-70.843000000000004</c:v>
                </c:pt>
                <c:pt idx="38517">
                  <c:v>-70.840999999999994</c:v>
                </c:pt>
                <c:pt idx="38518">
                  <c:v>-70.838999999999999</c:v>
                </c:pt>
                <c:pt idx="38519">
                  <c:v>-70.837000000000003</c:v>
                </c:pt>
                <c:pt idx="38520">
                  <c:v>-70.834999999999994</c:v>
                </c:pt>
                <c:pt idx="38521">
                  <c:v>-70.832999999999998</c:v>
                </c:pt>
                <c:pt idx="38522">
                  <c:v>-70.831000000000003</c:v>
                </c:pt>
                <c:pt idx="38523">
                  <c:v>-70.828999999999994</c:v>
                </c:pt>
                <c:pt idx="38524">
                  <c:v>-70.826999999999998</c:v>
                </c:pt>
                <c:pt idx="38525">
                  <c:v>-70.825000000000003</c:v>
                </c:pt>
                <c:pt idx="38526">
                  <c:v>-70.822999999999993</c:v>
                </c:pt>
                <c:pt idx="38527">
                  <c:v>-70.820999999999998</c:v>
                </c:pt>
                <c:pt idx="38528">
                  <c:v>-70.819000000000003</c:v>
                </c:pt>
                <c:pt idx="38529">
                  <c:v>-70.816999999999993</c:v>
                </c:pt>
                <c:pt idx="38530">
                  <c:v>-70.814999999999998</c:v>
                </c:pt>
                <c:pt idx="38531">
                  <c:v>-70.813000000000002</c:v>
                </c:pt>
                <c:pt idx="38532">
                  <c:v>-70.811000000000007</c:v>
                </c:pt>
                <c:pt idx="38533">
                  <c:v>-70.808999999999997</c:v>
                </c:pt>
                <c:pt idx="38534">
                  <c:v>-70.807000000000002</c:v>
                </c:pt>
                <c:pt idx="38535">
                  <c:v>-70.805000000000007</c:v>
                </c:pt>
                <c:pt idx="38536">
                  <c:v>-70.802999999999997</c:v>
                </c:pt>
                <c:pt idx="38537">
                  <c:v>-70.801000000000002</c:v>
                </c:pt>
                <c:pt idx="38538">
                  <c:v>-70.799000000000007</c:v>
                </c:pt>
                <c:pt idx="38539">
                  <c:v>-70.796999999999997</c:v>
                </c:pt>
                <c:pt idx="38540">
                  <c:v>-70.795000000000002</c:v>
                </c:pt>
                <c:pt idx="38541">
                  <c:v>-70.793000000000006</c:v>
                </c:pt>
                <c:pt idx="38542">
                  <c:v>-70.790999999999997</c:v>
                </c:pt>
                <c:pt idx="38543">
                  <c:v>-70.789000000000001</c:v>
                </c:pt>
                <c:pt idx="38544">
                  <c:v>-70.787000000000006</c:v>
                </c:pt>
                <c:pt idx="38545">
                  <c:v>-70.784999999999997</c:v>
                </c:pt>
                <c:pt idx="38546">
                  <c:v>-70.783000000000001</c:v>
                </c:pt>
                <c:pt idx="38547">
                  <c:v>-70.781000000000006</c:v>
                </c:pt>
                <c:pt idx="38548">
                  <c:v>-70.778999999999996</c:v>
                </c:pt>
                <c:pt idx="38549">
                  <c:v>-70.777000000000001</c:v>
                </c:pt>
                <c:pt idx="38550">
                  <c:v>-70.775000000000006</c:v>
                </c:pt>
                <c:pt idx="38551">
                  <c:v>-70.772999999999996</c:v>
                </c:pt>
                <c:pt idx="38552">
                  <c:v>-70.771000000000001</c:v>
                </c:pt>
                <c:pt idx="38553">
                  <c:v>-70.769000000000005</c:v>
                </c:pt>
                <c:pt idx="38554">
                  <c:v>-70.766999999999996</c:v>
                </c:pt>
                <c:pt idx="38555">
                  <c:v>-70.765000000000001</c:v>
                </c:pt>
                <c:pt idx="38556">
                  <c:v>-70.763000000000005</c:v>
                </c:pt>
                <c:pt idx="38557">
                  <c:v>-70.760999999999996</c:v>
                </c:pt>
                <c:pt idx="38558">
                  <c:v>-70.759</c:v>
                </c:pt>
                <c:pt idx="38559">
                  <c:v>-70.757000000000005</c:v>
                </c:pt>
                <c:pt idx="38560">
                  <c:v>-70.754999999999995</c:v>
                </c:pt>
                <c:pt idx="38561">
                  <c:v>-70.753</c:v>
                </c:pt>
                <c:pt idx="38562">
                  <c:v>-70.751000000000005</c:v>
                </c:pt>
                <c:pt idx="38563">
                  <c:v>-70.748999999999995</c:v>
                </c:pt>
                <c:pt idx="38564">
                  <c:v>-70.747</c:v>
                </c:pt>
                <c:pt idx="38565">
                  <c:v>-70.745000000000005</c:v>
                </c:pt>
                <c:pt idx="38566">
                  <c:v>-70.742999999999995</c:v>
                </c:pt>
                <c:pt idx="38567">
                  <c:v>-70.741</c:v>
                </c:pt>
                <c:pt idx="38568">
                  <c:v>-70.739000000000004</c:v>
                </c:pt>
                <c:pt idx="38569">
                  <c:v>-70.736999999999995</c:v>
                </c:pt>
                <c:pt idx="38570">
                  <c:v>-70.734999999999999</c:v>
                </c:pt>
                <c:pt idx="38571">
                  <c:v>-70.733000000000004</c:v>
                </c:pt>
                <c:pt idx="38572">
                  <c:v>-70.730999999999995</c:v>
                </c:pt>
                <c:pt idx="38573">
                  <c:v>-70.728999999999999</c:v>
                </c:pt>
                <c:pt idx="38574">
                  <c:v>-70.727000000000004</c:v>
                </c:pt>
                <c:pt idx="38575">
                  <c:v>-70.724999999999994</c:v>
                </c:pt>
                <c:pt idx="38576">
                  <c:v>-70.722999999999999</c:v>
                </c:pt>
                <c:pt idx="38577">
                  <c:v>-70.721000000000004</c:v>
                </c:pt>
                <c:pt idx="38578">
                  <c:v>-70.718999999999994</c:v>
                </c:pt>
                <c:pt idx="38579">
                  <c:v>-70.716999999999999</c:v>
                </c:pt>
                <c:pt idx="38580">
                  <c:v>-70.715000000000003</c:v>
                </c:pt>
                <c:pt idx="38581">
                  <c:v>-70.712999999999994</c:v>
                </c:pt>
                <c:pt idx="38582">
                  <c:v>-70.710999999999999</c:v>
                </c:pt>
                <c:pt idx="38583">
                  <c:v>-70.709000000000003</c:v>
                </c:pt>
                <c:pt idx="38584">
                  <c:v>-70.706999999999994</c:v>
                </c:pt>
                <c:pt idx="38585">
                  <c:v>-70.704999999999998</c:v>
                </c:pt>
                <c:pt idx="38586">
                  <c:v>-70.703000000000003</c:v>
                </c:pt>
                <c:pt idx="38587">
                  <c:v>-70.700999999999993</c:v>
                </c:pt>
                <c:pt idx="38588">
                  <c:v>-70.698999999999998</c:v>
                </c:pt>
                <c:pt idx="38589">
                  <c:v>-70.697000000000003</c:v>
                </c:pt>
                <c:pt idx="38590">
                  <c:v>-70.694999999999993</c:v>
                </c:pt>
                <c:pt idx="38591">
                  <c:v>-70.692999999999998</c:v>
                </c:pt>
                <c:pt idx="38592">
                  <c:v>-70.691000000000003</c:v>
                </c:pt>
                <c:pt idx="38593">
                  <c:v>-70.688999999999993</c:v>
                </c:pt>
                <c:pt idx="38594">
                  <c:v>-70.686999999999998</c:v>
                </c:pt>
                <c:pt idx="38595">
                  <c:v>-70.685000000000002</c:v>
                </c:pt>
                <c:pt idx="38596">
                  <c:v>-70.683000000000007</c:v>
                </c:pt>
                <c:pt idx="38597">
                  <c:v>-70.680999999999997</c:v>
                </c:pt>
                <c:pt idx="38598">
                  <c:v>-70.679000000000002</c:v>
                </c:pt>
                <c:pt idx="38599">
                  <c:v>-70.677000000000007</c:v>
                </c:pt>
                <c:pt idx="38600">
                  <c:v>-70.674999999999997</c:v>
                </c:pt>
                <c:pt idx="38601">
                  <c:v>-70.673000000000002</c:v>
                </c:pt>
                <c:pt idx="38602">
                  <c:v>-70.671000000000006</c:v>
                </c:pt>
                <c:pt idx="38603">
                  <c:v>-70.668999999999997</c:v>
                </c:pt>
                <c:pt idx="38604">
                  <c:v>-70.667000000000002</c:v>
                </c:pt>
                <c:pt idx="38605">
                  <c:v>-70.665000000000006</c:v>
                </c:pt>
                <c:pt idx="38606">
                  <c:v>-70.662999999999997</c:v>
                </c:pt>
                <c:pt idx="38607">
                  <c:v>-70.661000000000001</c:v>
                </c:pt>
                <c:pt idx="38608">
                  <c:v>-70.659000000000006</c:v>
                </c:pt>
                <c:pt idx="38609">
                  <c:v>-70.656999999999996</c:v>
                </c:pt>
                <c:pt idx="38610">
                  <c:v>-70.655000000000001</c:v>
                </c:pt>
                <c:pt idx="38611">
                  <c:v>-70.653000000000006</c:v>
                </c:pt>
                <c:pt idx="38612">
                  <c:v>-70.650999999999996</c:v>
                </c:pt>
                <c:pt idx="38613">
                  <c:v>-70.649000000000001</c:v>
                </c:pt>
                <c:pt idx="38614">
                  <c:v>-70.647000000000006</c:v>
                </c:pt>
                <c:pt idx="38615">
                  <c:v>-70.644999999999996</c:v>
                </c:pt>
                <c:pt idx="38616">
                  <c:v>-70.643000000000001</c:v>
                </c:pt>
                <c:pt idx="38617">
                  <c:v>-70.641000000000005</c:v>
                </c:pt>
                <c:pt idx="38618">
                  <c:v>-70.638999999999996</c:v>
                </c:pt>
                <c:pt idx="38619">
                  <c:v>-70.637</c:v>
                </c:pt>
                <c:pt idx="38620">
                  <c:v>-70.635000000000005</c:v>
                </c:pt>
                <c:pt idx="38621">
                  <c:v>-70.632999999999996</c:v>
                </c:pt>
                <c:pt idx="38622">
                  <c:v>-70.631</c:v>
                </c:pt>
                <c:pt idx="38623">
                  <c:v>-70.629000000000005</c:v>
                </c:pt>
                <c:pt idx="38624">
                  <c:v>-70.626999999999995</c:v>
                </c:pt>
                <c:pt idx="38625">
                  <c:v>-70.625</c:v>
                </c:pt>
                <c:pt idx="38626">
                  <c:v>-70.623000000000005</c:v>
                </c:pt>
                <c:pt idx="38627">
                  <c:v>-70.620999999999995</c:v>
                </c:pt>
                <c:pt idx="38628">
                  <c:v>-70.619</c:v>
                </c:pt>
                <c:pt idx="38629">
                  <c:v>-70.617000000000004</c:v>
                </c:pt>
                <c:pt idx="38630">
                  <c:v>-70.614999999999995</c:v>
                </c:pt>
                <c:pt idx="38631">
                  <c:v>-70.613</c:v>
                </c:pt>
                <c:pt idx="38632">
                  <c:v>-70.611000000000004</c:v>
                </c:pt>
                <c:pt idx="38633">
                  <c:v>-70.608999999999995</c:v>
                </c:pt>
                <c:pt idx="38634">
                  <c:v>-70.606999999999999</c:v>
                </c:pt>
                <c:pt idx="38635">
                  <c:v>-70.605000000000004</c:v>
                </c:pt>
                <c:pt idx="38636">
                  <c:v>-70.602999999999994</c:v>
                </c:pt>
                <c:pt idx="38637">
                  <c:v>-70.600999999999999</c:v>
                </c:pt>
                <c:pt idx="38638">
                  <c:v>-70.599000000000004</c:v>
                </c:pt>
                <c:pt idx="38639">
                  <c:v>-70.596999999999994</c:v>
                </c:pt>
                <c:pt idx="38640">
                  <c:v>-70.594999999999999</c:v>
                </c:pt>
                <c:pt idx="38641">
                  <c:v>-70.593000000000004</c:v>
                </c:pt>
                <c:pt idx="38642">
                  <c:v>-70.590999999999994</c:v>
                </c:pt>
                <c:pt idx="38643">
                  <c:v>-70.588999999999999</c:v>
                </c:pt>
                <c:pt idx="38644">
                  <c:v>-70.587000000000003</c:v>
                </c:pt>
                <c:pt idx="38645">
                  <c:v>-70.584999999999994</c:v>
                </c:pt>
                <c:pt idx="38646">
                  <c:v>-70.582999999999998</c:v>
                </c:pt>
                <c:pt idx="38647">
                  <c:v>-70.581000000000003</c:v>
                </c:pt>
                <c:pt idx="38648">
                  <c:v>-70.578999999999994</c:v>
                </c:pt>
                <c:pt idx="38649">
                  <c:v>-70.576999999999998</c:v>
                </c:pt>
                <c:pt idx="38650">
                  <c:v>-70.575000000000003</c:v>
                </c:pt>
                <c:pt idx="38651">
                  <c:v>-70.572999999999993</c:v>
                </c:pt>
                <c:pt idx="38652">
                  <c:v>-70.570999999999998</c:v>
                </c:pt>
                <c:pt idx="38653">
                  <c:v>-70.569000000000003</c:v>
                </c:pt>
                <c:pt idx="38654">
                  <c:v>-70.566999999999993</c:v>
                </c:pt>
                <c:pt idx="38655">
                  <c:v>-70.564999999999998</c:v>
                </c:pt>
                <c:pt idx="38656">
                  <c:v>-70.563000000000002</c:v>
                </c:pt>
                <c:pt idx="38657">
                  <c:v>-70.561000000000007</c:v>
                </c:pt>
                <c:pt idx="38658">
                  <c:v>-70.558999999999997</c:v>
                </c:pt>
                <c:pt idx="38659">
                  <c:v>-70.557000000000002</c:v>
                </c:pt>
                <c:pt idx="38660">
                  <c:v>-70.555000000000007</c:v>
                </c:pt>
                <c:pt idx="38661">
                  <c:v>-70.552999999999997</c:v>
                </c:pt>
                <c:pt idx="38662">
                  <c:v>-70.551000000000002</c:v>
                </c:pt>
                <c:pt idx="38663">
                  <c:v>-70.549000000000007</c:v>
                </c:pt>
                <c:pt idx="38664">
                  <c:v>-70.546999999999997</c:v>
                </c:pt>
                <c:pt idx="38665">
                  <c:v>-70.545000000000002</c:v>
                </c:pt>
                <c:pt idx="38666">
                  <c:v>-70.543000000000006</c:v>
                </c:pt>
                <c:pt idx="38667">
                  <c:v>-70.540999999999997</c:v>
                </c:pt>
                <c:pt idx="38668">
                  <c:v>-70.539000000000001</c:v>
                </c:pt>
                <c:pt idx="38669">
                  <c:v>-70.537000000000006</c:v>
                </c:pt>
                <c:pt idx="38670">
                  <c:v>-70.534999999999997</c:v>
                </c:pt>
                <c:pt idx="38671">
                  <c:v>-70.533000000000001</c:v>
                </c:pt>
                <c:pt idx="38672">
                  <c:v>-70.531000000000006</c:v>
                </c:pt>
                <c:pt idx="38673">
                  <c:v>-70.528999999999996</c:v>
                </c:pt>
                <c:pt idx="38674">
                  <c:v>-70.527000000000001</c:v>
                </c:pt>
                <c:pt idx="38675">
                  <c:v>-70.525000000000006</c:v>
                </c:pt>
                <c:pt idx="38676">
                  <c:v>-70.522999999999996</c:v>
                </c:pt>
                <c:pt idx="38677">
                  <c:v>-70.521000000000001</c:v>
                </c:pt>
                <c:pt idx="38678">
                  <c:v>-70.519000000000005</c:v>
                </c:pt>
                <c:pt idx="38679">
                  <c:v>-70.516999999999996</c:v>
                </c:pt>
                <c:pt idx="38680">
                  <c:v>-70.515000000000001</c:v>
                </c:pt>
                <c:pt idx="38681">
                  <c:v>-70.513000000000005</c:v>
                </c:pt>
                <c:pt idx="38682">
                  <c:v>-70.510999999999996</c:v>
                </c:pt>
                <c:pt idx="38683">
                  <c:v>-70.509</c:v>
                </c:pt>
                <c:pt idx="38684">
                  <c:v>-70.507000000000005</c:v>
                </c:pt>
                <c:pt idx="38685">
                  <c:v>-70.504999999999995</c:v>
                </c:pt>
                <c:pt idx="38686">
                  <c:v>-70.503</c:v>
                </c:pt>
                <c:pt idx="38687">
                  <c:v>-70.501000000000005</c:v>
                </c:pt>
                <c:pt idx="38688">
                  <c:v>-70.498999999999995</c:v>
                </c:pt>
                <c:pt idx="38689">
                  <c:v>-70.497</c:v>
                </c:pt>
                <c:pt idx="38690">
                  <c:v>-70.495000000000005</c:v>
                </c:pt>
                <c:pt idx="38691">
                  <c:v>-70.492999999999995</c:v>
                </c:pt>
                <c:pt idx="38692">
                  <c:v>-70.491</c:v>
                </c:pt>
                <c:pt idx="38693">
                  <c:v>-70.489000000000004</c:v>
                </c:pt>
                <c:pt idx="38694">
                  <c:v>-70.486999999999995</c:v>
                </c:pt>
                <c:pt idx="38695">
                  <c:v>-70.484999999999999</c:v>
                </c:pt>
                <c:pt idx="38696">
                  <c:v>-70.483000000000004</c:v>
                </c:pt>
                <c:pt idx="38697">
                  <c:v>-70.480999999999995</c:v>
                </c:pt>
                <c:pt idx="38698">
                  <c:v>-70.478999999999999</c:v>
                </c:pt>
                <c:pt idx="38699">
                  <c:v>-70.477000000000004</c:v>
                </c:pt>
                <c:pt idx="38700">
                  <c:v>-70.474999999999994</c:v>
                </c:pt>
                <c:pt idx="38701">
                  <c:v>-70.472999999999999</c:v>
                </c:pt>
                <c:pt idx="38702">
                  <c:v>-70.471000000000004</c:v>
                </c:pt>
                <c:pt idx="38703">
                  <c:v>-70.468999999999994</c:v>
                </c:pt>
                <c:pt idx="38704">
                  <c:v>-70.466999999999999</c:v>
                </c:pt>
                <c:pt idx="38705">
                  <c:v>-70.465000000000003</c:v>
                </c:pt>
                <c:pt idx="38706">
                  <c:v>-70.462999999999994</c:v>
                </c:pt>
                <c:pt idx="38707">
                  <c:v>-70.460999999999999</c:v>
                </c:pt>
                <c:pt idx="38708">
                  <c:v>-70.459000000000003</c:v>
                </c:pt>
                <c:pt idx="38709">
                  <c:v>-70.456999999999994</c:v>
                </c:pt>
                <c:pt idx="38710">
                  <c:v>-70.454999999999998</c:v>
                </c:pt>
                <c:pt idx="38711">
                  <c:v>-70.453000000000003</c:v>
                </c:pt>
                <c:pt idx="38712">
                  <c:v>-70.450999999999993</c:v>
                </c:pt>
                <c:pt idx="38713">
                  <c:v>-70.448999999999998</c:v>
                </c:pt>
                <c:pt idx="38714">
                  <c:v>-70.447000000000003</c:v>
                </c:pt>
                <c:pt idx="38715">
                  <c:v>-70.444999999999993</c:v>
                </c:pt>
                <c:pt idx="38716">
                  <c:v>-70.442999999999998</c:v>
                </c:pt>
                <c:pt idx="38717">
                  <c:v>-70.441000000000003</c:v>
                </c:pt>
                <c:pt idx="38718">
                  <c:v>-70.438999999999993</c:v>
                </c:pt>
                <c:pt idx="38719">
                  <c:v>-70.436999999999998</c:v>
                </c:pt>
                <c:pt idx="38720">
                  <c:v>-70.435000000000002</c:v>
                </c:pt>
                <c:pt idx="38721">
                  <c:v>-70.433000000000007</c:v>
                </c:pt>
                <c:pt idx="38722">
                  <c:v>-70.430999999999997</c:v>
                </c:pt>
                <c:pt idx="38723">
                  <c:v>-70.429000000000002</c:v>
                </c:pt>
                <c:pt idx="38724">
                  <c:v>-70.427000000000007</c:v>
                </c:pt>
                <c:pt idx="38725">
                  <c:v>-70.424999999999997</c:v>
                </c:pt>
                <c:pt idx="38726">
                  <c:v>-70.423000000000002</c:v>
                </c:pt>
                <c:pt idx="38727">
                  <c:v>-70.421000000000006</c:v>
                </c:pt>
                <c:pt idx="38728">
                  <c:v>-70.418999999999997</c:v>
                </c:pt>
                <c:pt idx="38729">
                  <c:v>-70.417000000000002</c:v>
                </c:pt>
                <c:pt idx="38730">
                  <c:v>-70.415000000000006</c:v>
                </c:pt>
                <c:pt idx="38731">
                  <c:v>-70.412999999999997</c:v>
                </c:pt>
                <c:pt idx="38732">
                  <c:v>-70.411000000000001</c:v>
                </c:pt>
                <c:pt idx="38733">
                  <c:v>-70.409000000000006</c:v>
                </c:pt>
                <c:pt idx="38734">
                  <c:v>-70.406999999999996</c:v>
                </c:pt>
                <c:pt idx="38735">
                  <c:v>-70.405000000000001</c:v>
                </c:pt>
                <c:pt idx="38736">
                  <c:v>-70.403000000000006</c:v>
                </c:pt>
                <c:pt idx="38737">
                  <c:v>-70.400999999999996</c:v>
                </c:pt>
                <c:pt idx="38738">
                  <c:v>-70.399000000000001</c:v>
                </c:pt>
                <c:pt idx="38739">
                  <c:v>-70.397000000000006</c:v>
                </c:pt>
                <c:pt idx="38740">
                  <c:v>-70.394999999999996</c:v>
                </c:pt>
                <c:pt idx="38741">
                  <c:v>-70.393000000000001</c:v>
                </c:pt>
                <c:pt idx="38742">
                  <c:v>-70.391000000000005</c:v>
                </c:pt>
                <c:pt idx="38743">
                  <c:v>-70.388999999999996</c:v>
                </c:pt>
                <c:pt idx="38744">
                  <c:v>-70.387</c:v>
                </c:pt>
                <c:pt idx="38745">
                  <c:v>-70.385000000000005</c:v>
                </c:pt>
                <c:pt idx="38746">
                  <c:v>-70.382999999999996</c:v>
                </c:pt>
                <c:pt idx="38747">
                  <c:v>-70.381</c:v>
                </c:pt>
                <c:pt idx="38748">
                  <c:v>-70.379000000000005</c:v>
                </c:pt>
                <c:pt idx="38749">
                  <c:v>-70.376999999999995</c:v>
                </c:pt>
                <c:pt idx="38750">
                  <c:v>-70.375</c:v>
                </c:pt>
                <c:pt idx="38751">
                  <c:v>-70.373000000000005</c:v>
                </c:pt>
                <c:pt idx="38752">
                  <c:v>-70.370999999999995</c:v>
                </c:pt>
                <c:pt idx="38753">
                  <c:v>-70.369</c:v>
                </c:pt>
                <c:pt idx="38754">
                  <c:v>-70.367000000000004</c:v>
                </c:pt>
                <c:pt idx="38755">
                  <c:v>-70.364999999999995</c:v>
                </c:pt>
                <c:pt idx="38756">
                  <c:v>-70.363</c:v>
                </c:pt>
                <c:pt idx="38757">
                  <c:v>-70.361000000000004</c:v>
                </c:pt>
                <c:pt idx="38758">
                  <c:v>-70.358999999999995</c:v>
                </c:pt>
                <c:pt idx="38759">
                  <c:v>-70.356999999999999</c:v>
                </c:pt>
                <c:pt idx="38760">
                  <c:v>-70.355000000000004</c:v>
                </c:pt>
                <c:pt idx="38761">
                  <c:v>-70.352999999999994</c:v>
                </c:pt>
                <c:pt idx="38762">
                  <c:v>-70.350999999999999</c:v>
                </c:pt>
                <c:pt idx="38763">
                  <c:v>-70.349000000000004</c:v>
                </c:pt>
                <c:pt idx="38764">
                  <c:v>-70.346999999999994</c:v>
                </c:pt>
                <c:pt idx="38765">
                  <c:v>-70.344999999999999</c:v>
                </c:pt>
                <c:pt idx="38766">
                  <c:v>-70.343000000000004</c:v>
                </c:pt>
                <c:pt idx="38767">
                  <c:v>-70.340999999999994</c:v>
                </c:pt>
                <c:pt idx="38768">
                  <c:v>-70.338999999999999</c:v>
                </c:pt>
                <c:pt idx="38769">
                  <c:v>-70.337000000000003</c:v>
                </c:pt>
                <c:pt idx="38770">
                  <c:v>-70.334999999999994</c:v>
                </c:pt>
                <c:pt idx="38771">
                  <c:v>-70.332999999999998</c:v>
                </c:pt>
                <c:pt idx="38772">
                  <c:v>-70.331000000000003</c:v>
                </c:pt>
                <c:pt idx="38773">
                  <c:v>-70.328999999999994</c:v>
                </c:pt>
                <c:pt idx="38774">
                  <c:v>-70.326999999999998</c:v>
                </c:pt>
                <c:pt idx="38775">
                  <c:v>-70.325000000000003</c:v>
                </c:pt>
                <c:pt idx="38776">
                  <c:v>-70.322999999999993</c:v>
                </c:pt>
                <c:pt idx="38777">
                  <c:v>-70.320999999999998</c:v>
                </c:pt>
                <c:pt idx="38778">
                  <c:v>-70.319000000000003</c:v>
                </c:pt>
                <c:pt idx="38779">
                  <c:v>-70.316999999999993</c:v>
                </c:pt>
                <c:pt idx="38780">
                  <c:v>-70.314999999999998</c:v>
                </c:pt>
                <c:pt idx="38781">
                  <c:v>-70.313000000000002</c:v>
                </c:pt>
                <c:pt idx="38782">
                  <c:v>-70.311000000000007</c:v>
                </c:pt>
                <c:pt idx="38783">
                  <c:v>-70.308999999999997</c:v>
                </c:pt>
                <c:pt idx="38784">
                  <c:v>-70.307000000000002</c:v>
                </c:pt>
                <c:pt idx="38785">
                  <c:v>-70.305000000000007</c:v>
                </c:pt>
                <c:pt idx="38786">
                  <c:v>-70.302999999999997</c:v>
                </c:pt>
                <c:pt idx="38787">
                  <c:v>-70.301000000000002</c:v>
                </c:pt>
                <c:pt idx="38788">
                  <c:v>-70.299000000000007</c:v>
                </c:pt>
                <c:pt idx="38789">
                  <c:v>-70.296999999999997</c:v>
                </c:pt>
                <c:pt idx="38790">
                  <c:v>-70.295000000000002</c:v>
                </c:pt>
                <c:pt idx="38791">
                  <c:v>-70.293000000000006</c:v>
                </c:pt>
                <c:pt idx="38792">
                  <c:v>-70.290999999999997</c:v>
                </c:pt>
                <c:pt idx="38793">
                  <c:v>-70.289000000000001</c:v>
                </c:pt>
                <c:pt idx="38794">
                  <c:v>-70.287000000000006</c:v>
                </c:pt>
                <c:pt idx="38795">
                  <c:v>-70.284999999999997</c:v>
                </c:pt>
                <c:pt idx="38796">
                  <c:v>-70.283000000000001</c:v>
                </c:pt>
                <c:pt idx="38797">
                  <c:v>-70.281000000000006</c:v>
                </c:pt>
                <c:pt idx="38798">
                  <c:v>-70.278999999999996</c:v>
                </c:pt>
                <c:pt idx="38799">
                  <c:v>-70.277000000000001</c:v>
                </c:pt>
                <c:pt idx="38800">
                  <c:v>-70.275000000000006</c:v>
                </c:pt>
                <c:pt idx="38801">
                  <c:v>-70.272999999999996</c:v>
                </c:pt>
                <c:pt idx="38802">
                  <c:v>-70.271000000000001</c:v>
                </c:pt>
                <c:pt idx="38803">
                  <c:v>-70.269000000000005</c:v>
                </c:pt>
                <c:pt idx="38804">
                  <c:v>-70.266999999999996</c:v>
                </c:pt>
                <c:pt idx="38805">
                  <c:v>-70.265000000000001</c:v>
                </c:pt>
                <c:pt idx="38806">
                  <c:v>-70.263000000000005</c:v>
                </c:pt>
                <c:pt idx="38807">
                  <c:v>-70.260999999999996</c:v>
                </c:pt>
                <c:pt idx="38808">
                  <c:v>-70.259</c:v>
                </c:pt>
                <c:pt idx="38809">
                  <c:v>-70.257000000000005</c:v>
                </c:pt>
                <c:pt idx="38810">
                  <c:v>-70.254999999999995</c:v>
                </c:pt>
                <c:pt idx="38811">
                  <c:v>-70.253</c:v>
                </c:pt>
                <c:pt idx="38812">
                  <c:v>-70.251000000000005</c:v>
                </c:pt>
                <c:pt idx="38813">
                  <c:v>-70.248999999999995</c:v>
                </c:pt>
                <c:pt idx="38814">
                  <c:v>-70.247</c:v>
                </c:pt>
                <c:pt idx="38815">
                  <c:v>-70.245000000000005</c:v>
                </c:pt>
                <c:pt idx="38816">
                  <c:v>-70.242999999999995</c:v>
                </c:pt>
                <c:pt idx="38817">
                  <c:v>-70.241</c:v>
                </c:pt>
                <c:pt idx="38818">
                  <c:v>-70.239000000000004</c:v>
                </c:pt>
                <c:pt idx="38819">
                  <c:v>-70.236999999999995</c:v>
                </c:pt>
                <c:pt idx="38820">
                  <c:v>-70.234999999999999</c:v>
                </c:pt>
                <c:pt idx="38821">
                  <c:v>-70.233000000000004</c:v>
                </c:pt>
                <c:pt idx="38822">
                  <c:v>-70.230999999999995</c:v>
                </c:pt>
                <c:pt idx="38823">
                  <c:v>-70.228999999999999</c:v>
                </c:pt>
                <c:pt idx="38824">
                  <c:v>-70.227000000000004</c:v>
                </c:pt>
                <c:pt idx="38825">
                  <c:v>-70.224999999999994</c:v>
                </c:pt>
                <c:pt idx="38826">
                  <c:v>-70.222999999999999</c:v>
                </c:pt>
                <c:pt idx="38827">
                  <c:v>-70.221000000000004</c:v>
                </c:pt>
                <c:pt idx="38828">
                  <c:v>-70.218999999999994</c:v>
                </c:pt>
                <c:pt idx="38829">
                  <c:v>-70.216999999999999</c:v>
                </c:pt>
                <c:pt idx="38830">
                  <c:v>-70.215000000000003</c:v>
                </c:pt>
                <c:pt idx="38831">
                  <c:v>-70.212999999999994</c:v>
                </c:pt>
                <c:pt idx="38832">
                  <c:v>-70.210999999999999</c:v>
                </c:pt>
                <c:pt idx="38833">
                  <c:v>-70.209000000000003</c:v>
                </c:pt>
                <c:pt idx="38834">
                  <c:v>-70.206999999999994</c:v>
                </c:pt>
                <c:pt idx="38835">
                  <c:v>-70.204999999999998</c:v>
                </c:pt>
                <c:pt idx="38836">
                  <c:v>-70.203000000000003</c:v>
                </c:pt>
                <c:pt idx="38837">
                  <c:v>-70.200999999999993</c:v>
                </c:pt>
                <c:pt idx="38838">
                  <c:v>-70.198999999999998</c:v>
                </c:pt>
                <c:pt idx="38839">
                  <c:v>-70.197000000000003</c:v>
                </c:pt>
                <c:pt idx="38840">
                  <c:v>-70.194999999999993</c:v>
                </c:pt>
                <c:pt idx="38841">
                  <c:v>-70.192999999999998</c:v>
                </c:pt>
                <c:pt idx="38842">
                  <c:v>-70.191000000000003</c:v>
                </c:pt>
                <c:pt idx="38843">
                  <c:v>-70.188999999999993</c:v>
                </c:pt>
                <c:pt idx="38844">
                  <c:v>-70.186999999999998</c:v>
                </c:pt>
                <c:pt idx="38845">
                  <c:v>-70.185000000000002</c:v>
                </c:pt>
                <c:pt idx="38846">
                  <c:v>-70.183000000000007</c:v>
                </c:pt>
                <c:pt idx="38847">
                  <c:v>-70.180999999999997</c:v>
                </c:pt>
                <c:pt idx="38848">
                  <c:v>-70.179000000000002</c:v>
                </c:pt>
                <c:pt idx="38849">
                  <c:v>-70.177000000000007</c:v>
                </c:pt>
                <c:pt idx="38850">
                  <c:v>-70.174999999999997</c:v>
                </c:pt>
                <c:pt idx="38851">
                  <c:v>-70.173000000000002</c:v>
                </c:pt>
                <c:pt idx="38852">
                  <c:v>-70.171000000000006</c:v>
                </c:pt>
                <c:pt idx="38853">
                  <c:v>-70.168999999999997</c:v>
                </c:pt>
                <c:pt idx="38854">
                  <c:v>-70.167000000000002</c:v>
                </c:pt>
                <c:pt idx="38855">
                  <c:v>-70.165000000000006</c:v>
                </c:pt>
                <c:pt idx="38856">
                  <c:v>-70.162999999999997</c:v>
                </c:pt>
                <c:pt idx="38857">
                  <c:v>-70.161000000000001</c:v>
                </c:pt>
                <c:pt idx="38858">
                  <c:v>-70.159000000000006</c:v>
                </c:pt>
                <c:pt idx="38859">
                  <c:v>-70.156999999999996</c:v>
                </c:pt>
                <c:pt idx="38860">
                  <c:v>-70.155000000000001</c:v>
                </c:pt>
                <c:pt idx="38861">
                  <c:v>-70.153000000000006</c:v>
                </c:pt>
                <c:pt idx="38862">
                  <c:v>-70.150999999999996</c:v>
                </c:pt>
                <c:pt idx="38863">
                  <c:v>-70.149000000000001</c:v>
                </c:pt>
                <c:pt idx="38864">
                  <c:v>-70.147000000000006</c:v>
                </c:pt>
                <c:pt idx="38865">
                  <c:v>-70.144999999999996</c:v>
                </c:pt>
                <c:pt idx="38866">
                  <c:v>-70.143000000000001</c:v>
                </c:pt>
                <c:pt idx="38867">
                  <c:v>-70.141000000000005</c:v>
                </c:pt>
                <c:pt idx="38868">
                  <c:v>-70.138999999999996</c:v>
                </c:pt>
                <c:pt idx="38869">
                  <c:v>-70.137</c:v>
                </c:pt>
                <c:pt idx="38870">
                  <c:v>-70.135000000000005</c:v>
                </c:pt>
                <c:pt idx="38871">
                  <c:v>-70.132999999999996</c:v>
                </c:pt>
                <c:pt idx="38872">
                  <c:v>-70.131</c:v>
                </c:pt>
                <c:pt idx="38873">
                  <c:v>-70.129000000000005</c:v>
                </c:pt>
                <c:pt idx="38874">
                  <c:v>-70.126999999999995</c:v>
                </c:pt>
                <c:pt idx="38875">
                  <c:v>-70.125</c:v>
                </c:pt>
                <c:pt idx="38876">
                  <c:v>-70.123000000000005</c:v>
                </c:pt>
                <c:pt idx="38877">
                  <c:v>-70.120999999999995</c:v>
                </c:pt>
                <c:pt idx="38878">
                  <c:v>-70.119</c:v>
                </c:pt>
                <c:pt idx="38879">
                  <c:v>-70.117000000000004</c:v>
                </c:pt>
                <c:pt idx="38880">
                  <c:v>-70.114999999999995</c:v>
                </c:pt>
                <c:pt idx="38881">
                  <c:v>-70.113</c:v>
                </c:pt>
                <c:pt idx="38882">
                  <c:v>-70.111000000000004</c:v>
                </c:pt>
                <c:pt idx="38883">
                  <c:v>-70.108999999999995</c:v>
                </c:pt>
                <c:pt idx="38884">
                  <c:v>-70.106999999999999</c:v>
                </c:pt>
                <c:pt idx="38885">
                  <c:v>-70.105000000000004</c:v>
                </c:pt>
                <c:pt idx="38886">
                  <c:v>-70.102999999999994</c:v>
                </c:pt>
                <c:pt idx="38887">
                  <c:v>-70.100999999999999</c:v>
                </c:pt>
                <c:pt idx="38888">
                  <c:v>-70.099000000000004</c:v>
                </c:pt>
                <c:pt idx="38889">
                  <c:v>-70.096999999999994</c:v>
                </c:pt>
                <c:pt idx="38890">
                  <c:v>-70.094999999999999</c:v>
                </c:pt>
                <c:pt idx="38891">
                  <c:v>-70.093000000000004</c:v>
                </c:pt>
                <c:pt idx="38892">
                  <c:v>-70.090999999999994</c:v>
                </c:pt>
                <c:pt idx="38893">
                  <c:v>-70.088999999999999</c:v>
                </c:pt>
                <c:pt idx="38894">
                  <c:v>-70.087000000000003</c:v>
                </c:pt>
                <c:pt idx="38895">
                  <c:v>-70.084999999999994</c:v>
                </c:pt>
                <c:pt idx="38896">
                  <c:v>-70.082999999999998</c:v>
                </c:pt>
                <c:pt idx="38897">
                  <c:v>-70.081000000000003</c:v>
                </c:pt>
                <c:pt idx="38898">
                  <c:v>-70.078999999999994</c:v>
                </c:pt>
                <c:pt idx="38899">
                  <c:v>-70.076999999999998</c:v>
                </c:pt>
                <c:pt idx="38900">
                  <c:v>-70.075000000000003</c:v>
                </c:pt>
                <c:pt idx="38901">
                  <c:v>-70.072999999999993</c:v>
                </c:pt>
                <c:pt idx="38902">
                  <c:v>-70.070999999999998</c:v>
                </c:pt>
                <c:pt idx="38903">
                  <c:v>-70.069000000000003</c:v>
                </c:pt>
                <c:pt idx="38904">
                  <c:v>-70.066999999999993</c:v>
                </c:pt>
                <c:pt idx="38905">
                  <c:v>-70.064999999999998</c:v>
                </c:pt>
                <c:pt idx="38906">
                  <c:v>-70.063000000000002</c:v>
                </c:pt>
                <c:pt idx="38907">
                  <c:v>-70.061000000000007</c:v>
                </c:pt>
                <c:pt idx="38908">
                  <c:v>-70.058999999999997</c:v>
                </c:pt>
                <c:pt idx="38909">
                  <c:v>-70.057000000000002</c:v>
                </c:pt>
                <c:pt idx="38910">
                  <c:v>-70.055000000000007</c:v>
                </c:pt>
                <c:pt idx="38911">
                  <c:v>-70.052999999999997</c:v>
                </c:pt>
                <c:pt idx="38912">
                  <c:v>-70.051000000000002</c:v>
                </c:pt>
                <c:pt idx="38913">
                  <c:v>-70.049000000000007</c:v>
                </c:pt>
                <c:pt idx="38914">
                  <c:v>-70.046999999999997</c:v>
                </c:pt>
                <c:pt idx="38915">
                  <c:v>-70.045000000000002</c:v>
                </c:pt>
                <c:pt idx="38916">
                  <c:v>-70.043000000000006</c:v>
                </c:pt>
                <c:pt idx="38917">
                  <c:v>-70.040999999999997</c:v>
                </c:pt>
                <c:pt idx="38918">
                  <c:v>-70.039000000000001</c:v>
                </c:pt>
                <c:pt idx="38919">
                  <c:v>-70.037000000000006</c:v>
                </c:pt>
                <c:pt idx="38920">
                  <c:v>-70.034999999999997</c:v>
                </c:pt>
                <c:pt idx="38921">
                  <c:v>-70.033000000000001</c:v>
                </c:pt>
                <c:pt idx="38922">
                  <c:v>-70.031000000000006</c:v>
                </c:pt>
                <c:pt idx="38923">
                  <c:v>-70.028999999999996</c:v>
                </c:pt>
                <c:pt idx="38924">
                  <c:v>-70.027000000000001</c:v>
                </c:pt>
                <c:pt idx="38925">
                  <c:v>-70.025000000000006</c:v>
                </c:pt>
                <c:pt idx="38926">
                  <c:v>-70.022999999999996</c:v>
                </c:pt>
                <c:pt idx="38927">
                  <c:v>-70.021000000000001</c:v>
                </c:pt>
                <c:pt idx="38928">
                  <c:v>-70.019000000000005</c:v>
                </c:pt>
                <c:pt idx="38929">
                  <c:v>-70.016999999999996</c:v>
                </c:pt>
                <c:pt idx="38930">
                  <c:v>-70.015000000000001</c:v>
                </c:pt>
                <c:pt idx="38931">
                  <c:v>-70.013000000000005</c:v>
                </c:pt>
                <c:pt idx="38932">
                  <c:v>-70.010999999999996</c:v>
                </c:pt>
                <c:pt idx="38933">
                  <c:v>-70.009</c:v>
                </c:pt>
                <c:pt idx="38934">
                  <c:v>-70.007000000000005</c:v>
                </c:pt>
                <c:pt idx="38935">
                  <c:v>-70.004999999999995</c:v>
                </c:pt>
                <c:pt idx="38936">
                  <c:v>-70.003</c:v>
                </c:pt>
                <c:pt idx="38937">
                  <c:v>-70.001000000000005</c:v>
                </c:pt>
                <c:pt idx="38938">
                  <c:v>-69.998999999999995</c:v>
                </c:pt>
                <c:pt idx="38939">
                  <c:v>-69.997</c:v>
                </c:pt>
                <c:pt idx="38940">
                  <c:v>-69.995000000000005</c:v>
                </c:pt>
                <c:pt idx="38941">
                  <c:v>-69.992999999999995</c:v>
                </c:pt>
                <c:pt idx="38942">
                  <c:v>-69.991</c:v>
                </c:pt>
                <c:pt idx="38943">
                  <c:v>-69.989000000000004</c:v>
                </c:pt>
                <c:pt idx="38944">
                  <c:v>-69.986999999999995</c:v>
                </c:pt>
                <c:pt idx="38945">
                  <c:v>-69.984999999999999</c:v>
                </c:pt>
                <c:pt idx="38946">
                  <c:v>-69.983000000000004</c:v>
                </c:pt>
                <c:pt idx="38947">
                  <c:v>-69.980999999999995</c:v>
                </c:pt>
                <c:pt idx="38948">
                  <c:v>-69.978999999999999</c:v>
                </c:pt>
                <c:pt idx="38949">
                  <c:v>-69.977000000000004</c:v>
                </c:pt>
                <c:pt idx="38950">
                  <c:v>-69.974999999999994</c:v>
                </c:pt>
                <c:pt idx="38951">
                  <c:v>-69.972999999999999</c:v>
                </c:pt>
                <c:pt idx="38952">
                  <c:v>-69.971000000000004</c:v>
                </c:pt>
                <c:pt idx="38953">
                  <c:v>-69.968999999999994</c:v>
                </c:pt>
                <c:pt idx="38954">
                  <c:v>-69.966999999999999</c:v>
                </c:pt>
                <c:pt idx="38955">
                  <c:v>-69.965000000000003</c:v>
                </c:pt>
                <c:pt idx="38956">
                  <c:v>-69.962999999999994</c:v>
                </c:pt>
                <c:pt idx="38957">
                  <c:v>-69.960999999999999</c:v>
                </c:pt>
                <c:pt idx="38958">
                  <c:v>-69.959000000000003</c:v>
                </c:pt>
                <c:pt idx="38959">
                  <c:v>-69.956999999999994</c:v>
                </c:pt>
                <c:pt idx="38960">
                  <c:v>-69.954999999999998</c:v>
                </c:pt>
                <c:pt idx="38961">
                  <c:v>-69.953000000000003</c:v>
                </c:pt>
                <c:pt idx="38962">
                  <c:v>-69.950999999999993</c:v>
                </c:pt>
                <c:pt idx="38963">
                  <c:v>-69.948999999999998</c:v>
                </c:pt>
                <c:pt idx="38964">
                  <c:v>-69.947000000000003</c:v>
                </c:pt>
                <c:pt idx="38965">
                  <c:v>-69.944999999999993</c:v>
                </c:pt>
                <c:pt idx="38966">
                  <c:v>-69.942999999999998</c:v>
                </c:pt>
                <c:pt idx="38967">
                  <c:v>-69.941000000000003</c:v>
                </c:pt>
                <c:pt idx="38968">
                  <c:v>-69.938999999999993</c:v>
                </c:pt>
                <c:pt idx="38969">
                  <c:v>-69.936999999999998</c:v>
                </c:pt>
                <c:pt idx="38970">
                  <c:v>-69.935000000000002</c:v>
                </c:pt>
                <c:pt idx="38971">
                  <c:v>-69.933000000000007</c:v>
                </c:pt>
                <c:pt idx="38972">
                  <c:v>-69.930999999999997</c:v>
                </c:pt>
                <c:pt idx="38973">
                  <c:v>-69.929000000000002</c:v>
                </c:pt>
                <c:pt idx="38974">
                  <c:v>-69.927000000000007</c:v>
                </c:pt>
                <c:pt idx="38975">
                  <c:v>-69.924999999999997</c:v>
                </c:pt>
                <c:pt idx="38976">
                  <c:v>-69.923000000000002</c:v>
                </c:pt>
                <c:pt idx="38977">
                  <c:v>-69.921000000000006</c:v>
                </c:pt>
                <c:pt idx="38978">
                  <c:v>-69.918999999999997</c:v>
                </c:pt>
                <c:pt idx="38979">
                  <c:v>-69.917000000000002</c:v>
                </c:pt>
                <c:pt idx="38980">
                  <c:v>-69.915000000000006</c:v>
                </c:pt>
                <c:pt idx="38981">
                  <c:v>-69.912999999999997</c:v>
                </c:pt>
                <c:pt idx="38982">
                  <c:v>-69.911000000000001</c:v>
                </c:pt>
                <c:pt idx="38983">
                  <c:v>-69.909000000000006</c:v>
                </c:pt>
                <c:pt idx="38984">
                  <c:v>-69.906999999999996</c:v>
                </c:pt>
                <c:pt idx="38985">
                  <c:v>-69.905000000000001</c:v>
                </c:pt>
                <c:pt idx="38986">
                  <c:v>-69.903000000000006</c:v>
                </c:pt>
                <c:pt idx="38987">
                  <c:v>-69.900999999999996</c:v>
                </c:pt>
                <c:pt idx="38988">
                  <c:v>-69.899000000000001</c:v>
                </c:pt>
                <c:pt idx="38989">
                  <c:v>-69.897000000000006</c:v>
                </c:pt>
                <c:pt idx="38990">
                  <c:v>-69.894999999999996</c:v>
                </c:pt>
                <c:pt idx="38991">
                  <c:v>-69.893000000000001</c:v>
                </c:pt>
                <c:pt idx="38992">
                  <c:v>-69.891000000000005</c:v>
                </c:pt>
                <c:pt idx="38993">
                  <c:v>-69.888999999999996</c:v>
                </c:pt>
                <c:pt idx="38994">
                  <c:v>-69.887</c:v>
                </c:pt>
                <c:pt idx="38995">
                  <c:v>-69.885000000000005</c:v>
                </c:pt>
                <c:pt idx="38996">
                  <c:v>-69.882999999999996</c:v>
                </c:pt>
                <c:pt idx="38997">
                  <c:v>-69.881</c:v>
                </c:pt>
                <c:pt idx="38998">
                  <c:v>-69.879000000000005</c:v>
                </c:pt>
                <c:pt idx="38999">
                  <c:v>-69.876999999999995</c:v>
                </c:pt>
                <c:pt idx="39000">
                  <c:v>-69.875</c:v>
                </c:pt>
                <c:pt idx="39001">
                  <c:v>-69.873000000000005</c:v>
                </c:pt>
                <c:pt idx="39002">
                  <c:v>-69.870999999999995</c:v>
                </c:pt>
                <c:pt idx="39003">
                  <c:v>-69.869</c:v>
                </c:pt>
                <c:pt idx="39004">
                  <c:v>-69.867000000000004</c:v>
                </c:pt>
                <c:pt idx="39005">
                  <c:v>-69.864999999999995</c:v>
                </c:pt>
                <c:pt idx="39006">
                  <c:v>-69.863</c:v>
                </c:pt>
                <c:pt idx="39007">
                  <c:v>-69.861000000000004</c:v>
                </c:pt>
                <c:pt idx="39008">
                  <c:v>-69.858999999999995</c:v>
                </c:pt>
                <c:pt idx="39009">
                  <c:v>-69.856999999999999</c:v>
                </c:pt>
                <c:pt idx="39010">
                  <c:v>-69.855000000000004</c:v>
                </c:pt>
                <c:pt idx="39011">
                  <c:v>-69.852999999999994</c:v>
                </c:pt>
                <c:pt idx="39012">
                  <c:v>-69.850999999999999</c:v>
                </c:pt>
                <c:pt idx="39013">
                  <c:v>-69.849000000000004</c:v>
                </c:pt>
                <c:pt idx="39014">
                  <c:v>-69.846999999999994</c:v>
                </c:pt>
                <c:pt idx="39015">
                  <c:v>-69.844999999999999</c:v>
                </c:pt>
                <c:pt idx="39016">
                  <c:v>-69.843000000000004</c:v>
                </c:pt>
                <c:pt idx="39017">
                  <c:v>-69.840999999999994</c:v>
                </c:pt>
                <c:pt idx="39018">
                  <c:v>-69.838999999999999</c:v>
                </c:pt>
                <c:pt idx="39019">
                  <c:v>-69.837000000000003</c:v>
                </c:pt>
                <c:pt idx="39020">
                  <c:v>-69.834999999999994</c:v>
                </c:pt>
                <c:pt idx="39021">
                  <c:v>-69.832999999999998</c:v>
                </c:pt>
                <c:pt idx="39022">
                  <c:v>-69.831000000000003</c:v>
                </c:pt>
                <c:pt idx="39023">
                  <c:v>-69.828999999999994</c:v>
                </c:pt>
                <c:pt idx="39024">
                  <c:v>-69.826999999999998</c:v>
                </c:pt>
                <c:pt idx="39025">
                  <c:v>-69.825000000000003</c:v>
                </c:pt>
                <c:pt idx="39026">
                  <c:v>-69.822999999999993</c:v>
                </c:pt>
                <c:pt idx="39027">
                  <c:v>-69.820999999999998</c:v>
                </c:pt>
                <c:pt idx="39028">
                  <c:v>-69.819000000000003</c:v>
                </c:pt>
                <c:pt idx="39029">
                  <c:v>-69.816999999999993</c:v>
                </c:pt>
                <c:pt idx="39030">
                  <c:v>-69.814999999999998</c:v>
                </c:pt>
                <c:pt idx="39031">
                  <c:v>-69.813000000000002</c:v>
                </c:pt>
                <c:pt idx="39032">
                  <c:v>-69.811000000000007</c:v>
                </c:pt>
                <c:pt idx="39033">
                  <c:v>-69.808999999999997</c:v>
                </c:pt>
                <c:pt idx="39034">
                  <c:v>-69.807000000000002</c:v>
                </c:pt>
                <c:pt idx="39035">
                  <c:v>-69.805000000000007</c:v>
                </c:pt>
                <c:pt idx="39036">
                  <c:v>-69.802999999999997</c:v>
                </c:pt>
                <c:pt idx="39037">
                  <c:v>-69.801000000000002</c:v>
                </c:pt>
                <c:pt idx="39038">
                  <c:v>-69.799000000000007</c:v>
                </c:pt>
                <c:pt idx="39039">
                  <c:v>-69.796999999999997</c:v>
                </c:pt>
                <c:pt idx="39040">
                  <c:v>-69.795000000000002</c:v>
                </c:pt>
                <c:pt idx="39041">
                  <c:v>-69.793000000000006</c:v>
                </c:pt>
                <c:pt idx="39042">
                  <c:v>-69.790999999999997</c:v>
                </c:pt>
                <c:pt idx="39043">
                  <c:v>-69.789000000000001</c:v>
                </c:pt>
                <c:pt idx="39044">
                  <c:v>-69.787000000000006</c:v>
                </c:pt>
                <c:pt idx="39045">
                  <c:v>-69.784999999999997</c:v>
                </c:pt>
                <c:pt idx="39046">
                  <c:v>-69.783000000000001</c:v>
                </c:pt>
                <c:pt idx="39047">
                  <c:v>-69.781000000000006</c:v>
                </c:pt>
                <c:pt idx="39048">
                  <c:v>-69.778999999999996</c:v>
                </c:pt>
                <c:pt idx="39049">
                  <c:v>-69.777000000000001</c:v>
                </c:pt>
                <c:pt idx="39050">
                  <c:v>-69.775000000000006</c:v>
                </c:pt>
                <c:pt idx="39051">
                  <c:v>-69.772999999999996</c:v>
                </c:pt>
                <c:pt idx="39052">
                  <c:v>-69.771000000000001</c:v>
                </c:pt>
                <c:pt idx="39053">
                  <c:v>-69.769000000000005</c:v>
                </c:pt>
                <c:pt idx="39054">
                  <c:v>-69.766999999999996</c:v>
                </c:pt>
                <c:pt idx="39055">
                  <c:v>-69.765000000000001</c:v>
                </c:pt>
                <c:pt idx="39056">
                  <c:v>-69.763000000000005</c:v>
                </c:pt>
                <c:pt idx="39057">
                  <c:v>-69.760999999999996</c:v>
                </c:pt>
                <c:pt idx="39058">
                  <c:v>-69.759</c:v>
                </c:pt>
                <c:pt idx="39059">
                  <c:v>-69.757000000000005</c:v>
                </c:pt>
                <c:pt idx="39060">
                  <c:v>-69.754999999999995</c:v>
                </c:pt>
                <c:pt idx="39061">
                  <c:v>-69.753</c:v>
                </c:pt>
                <c:pt idx="39062">
                  <c:v>-69.751000000000005</c:v>
                </c:pt>
                <c:pt idx="39063">
                  <c:v>-69.748999999999995</c:v>
                </c:pt>
                <c:pt idx="39064">
                  <c:v>-69.747</c:v>
                </c:pt>
                <c:pt idx="39065">
                  <c:v>-69.745000000000005</c:v>
                </c:pt>
                <c:pt idx="39066">
                  <c:v>-69.742999999999995</c:v>
                </c:pt>
                <c:pt idx="39067">
                  <c:v>-69.741</c:v>
                </c:pt>
                <c:pt idx="39068">
                  <c:v>-69.739000000000004</c:v>
                </c:pt>
                <c:pt idx="39069">
                  <c:v>-69.736999999999995</c:v>
                </c:pt>
                <c:pt idx="39070">
                  <c:v>-69.734999999999999</c:v>
                </c:pt>
                <c:pt idx="39071">
                  <c:v>-69.733000000000004</c:v>
                </c:pt>
                <c:pt idx="39072">
                  <c:v>-69.730999999999995</c:v>
                </c:pt>
                <c:pt idx="39073">
                  <c:v>-69.728999999999999</c:v>
                </c:pt>
                <c:pt idx="39074">
                  <c:v>-69.727000000000004</c:v>
                </c:pt>
                <c:pt idx="39075">
                  <c:v>-69.724999999999994</c:v>
                </c:pt>
                <c:pt idx="39076">
                  <c:v>-69.722999999999999</c:v>
                </c:pt>
                <c:pt idx="39077">
                  <c:v>-69.721000000000004</c:v>
                </c:pt>
                <c:pt idx="39078">
                  <c:v>-69.718999999999994</c:v>
                </c:pt>
                <c:pt idx="39079">
                  <c:v>-69.716999999999999</c:v>
                </c:pt>
                <c:pt idx="39080">
                  <c:v>-69.715000000000003</c:v>
                </c:pt>
                <c:pt idx="39081">
                  <c:v>-69.712999999999994</c:v>
                </c:pt>
                <c:pt idx="39082">
                  <c:v>-69.710999999999999</c:v>
                </c:pt>
                <c:pt idx="39083">
                  <c:v>-69.709000000000003</c:v>
                </c:pt>
                <c:pt idx="39084">
                  <c:v>-69.706999999999994</c:v>
                </c:pt>
                <c:pt idx="39085">
                  <c:v>-69.704999999999998</c:v>
                </c:pt>
                <c:pt idx="39086">
                  <c:v>-69.703000000000003</c:v>
                </c:pt>
                <c:pt idx="39087">
                  <c:v>-69.700999999999993</c:v>
                </c:pt>
                <c:pt idx="39088">
                  <c:v>-69.698999999999998</c:v>
                </c:pt>
                <c:pt idx="39089">
                  <c:v>-69.697000000000003</c:v>
                </c:pt>
                <c:pt idx="39090">
                  <c:v>-69.694999999999993</c:v>
                </c:pt>
                <c:pt idx="39091">
                  <c:v>-69.692999999999998</c:v>
                </c:pt>
                <c:pt idx="39092">
                  <c:v>-69.691000000000003</c:v>
                </c:pt>
                <c:pt idx="39093">
                  <c:v>-69.688999999999993</c:v>
                </c:pt>
                <c:pt idx="39094">
                  <c:v>-69.686999999999998</c:v>
                </c:pt>
                <c:pt idx="39095">
                  <c:v>-69.685000000000002</c:v>
                </c:pt>
                <c:pt idx="39096">
                  <c:v>-69.683000000000007</c:v>
                </c:pt>
                <c:pt idx="39097">
                  <c:v>-69.680999999999997</c:v>
                </c:pt>
                <c:pt idx="39098">
                  <c:v>-69.679000000000002</c:v>
                </c:pt>
                <c:pt idx="39099">
                  <c:v>-69.677000000000007</c:v>
                </c:pt>
                <c:pt idx="39100">
                  <c:v>-69.674999999999997</c:v>
                </c:pt>
                <c:pt idx="39101">
                  <c:v>-69.673000000000002</c:v>
                </c:pt>
                <c:pt idx="39102">
                  <c:v>-69.671000000000006</c:v>
                </c:pt>
                <c:pt idx="39103">
                  <c:v>-69.668999999999997</c:v>
                </c:pt>
                <c:pt idx="39104">
                  <c:v>-69.667000000000002</c:v>
                </c:pt>
                <c:pt idx="39105">
                  <c:v>-69.665000000000006</c:v>
                </c:pt>
                <c:pt idx="39106">
                  <c:v>-69.662999999999997</c:v>
                </c:pt>
                <c:pt idx="39107">
                  <c:v>-69.661000000000001</c:v>
                </c:pt>
                <c:pt idx="39108">
                  <c:v>-69.659000000000006</c:v>
                </c:pt>
                <c:pt idx="39109">
                  <c:v>-69.656999999999996</c:v>
                </c:pt>
                <c:pt idx="39110">
                  <c:v>-69.655000000000001</c:v>
                </c:pt>
                <c:pt idx="39111">
                  <c:v>-69.653000000000006</c:v>
                </c:pt>
                <c:pt idx="39112">
                  <c:v>-69.650999999999996</c:v>
                </c:pt>
                <c:pt idx="39113">
                  <c:v>-69.649000000000001</c:v>
                </c:pt>
                <c:pt idx="39114">
                  <c:v>-69.647000000000006</c:v>
                </c:pt>
                <c:pt idx="39115">
                  <c:v>-69.644999999999996</c:v>
                </c:pt>
                <c:pt idx="39116">
                  <c:v>-69.643000000000001</c:v>
                </c:pt>
                <c:pt idx="39117">
                  <c:v>-69.641000000000005</c:v>
                </c:pt>
                <c:pt idx="39118">
                  <c:v>-69.638999999999996</c:v>
                </c:pt>
                <c:pt idx="39119">
                  <c:v>-69.637</c:v>
                </c:pt>
                <c:pt idx="39120">
                  <c:v>-69.635000000000005</c:v>
                </c:pt>
                <c:pt idx="39121">
                  <c:v>-69.632999999999996</c:v>
                </c:pt>
                <c:pt idx="39122">
                  <c:v>-69.631</c:v>
                </c:pt>
                <c:pt idx="39123">
                  <c:v>-69.629000000000005</c:v>
                </c:pt>
                <c:pt idx="39124">
                  <c:v>-69.626999999999995</c:v>
                </c:pt>
                <c:pt idx="39125">
                  <c:v>-69.625</c:v>
                </c:pt>
                <c:pt idx="39126">
                  <c:v>-69.623000000000005</c:v>
                </c:pt>
                <c:pt idx="39127">
                  <c:v>-69.620999999999995</c:v>
                </c:pt>
                <c:pt idx="39128">
                  <c:v>-69.619</c:v>
                </c:pt>
                <c:pt idx="39129">
                  <c:v>-69.617000000000004</c:v>
                </c:pt>
                <c:pt idx="39130">
                  <c:v>-69.614999999999995</c:v>
                </c:pt>
                <c:pt idx="39131">
                  <c:v>-69.613</c:v>
                </c:pt>
                <c:pt idx="39132">
                  <c:v>-69.611000000000004</c:v>
                </c:pt>
                <c:pt idx="39133">
                  <c:v>-69.608999999999995</c:v>
                </c:pt>
                <c:pt idx="39134">
                  <c:v>-69.606999999999999</c:v>
                </c:pt>
                <c:pt idx="39135">
                  <c:v>-69.605000000000004</c:v>
                </c:pt>
                <c:pt idx="39136">
                  <c:v>-69.602999999999994</c:v>
                </c:pt>
                <c:pt idx="39137">
                  <c:v>-69.600999999999999</c:v>
                </c:pt>
                <c:pt idx="39138">
                  <c:v>-69.599000000000004</c:v>
                </c:pt>
                <c:pt idx="39139">
                  <c:v>-69.596999999999994</c:v>
                </c:pt>
                <c:pt idx="39140">
                  <c:v>-69.594999999999999</c:v>
                </c:pt>
                <c:pt idx="39141">
                  <c:v>-69.593000000000004</c:v>
                </c:pt>
                <c:pt idx="39142">
                  <c:v>-69.590999999999994</c:v>
                </c:pt>
                <c:pt idx="39143">
                  <c:v>-69.588999999999999</c:v>
                </c:pt>
                <c:pt idx="39144">
                  <c:v>-69.587000000000003</c:v>
                </c:pt>
                <c:pt idx="39145">
                  <c:v>-69.584999999999994</c:v>
                </c:pt>
                <c:pt idx="39146">
                  <c:v>-69.582999999999998</c:v>
                </c:pt>
                <c:pt idx="39147">
                  <c:v>-69.581000000000003</c:v>
                </c:pt>
                <c:pt idx="39148">
                  <c:v>-69.578999999999994</c:v>
                </c:pt>
                <c:pt idx="39149">
                  <c:v>-69.576999999999998</c:v>
                </c:pt>
                <c:pt idx="39150">
                  <c:v>-69.575000000000003</c:v>
                </c:pt>
                <c:pt idx="39151">
                  <c:v>-69.572999999999993</c:v>
                </c:pt>
                <c:pt idx="39152">
                  <c:v>-69.570999999999998</c:v>
                </c:pt>
                <c:pt idx="39153">
                  <c:v>-69.569000000000003</c:v>
                </c:pt>
                <c:pt idx="39154">
                  <c:v>-69.566999999999993</c:v>
                </c:pt>
                <c:pt idx="39155">
                  <c:v>-69.564999999999998</c:v>
                </c:pt>
                <c:pt idx="39156">
                  <c:v>-69.563000000000002</c:v>
                </c:pt>
                <c:pt idx="39157">
                  <c:v>-69.561000000000007</c:v>
                </c:pt>
                <c:pt idx="39158">
                  <c:v>-69.558999999999997</c:v>
                </c:pt>
                <c:pt idx="39159">
                  <c:v>-69.557000000000002</c:v>
                </c:pt>
                <c:pt idx="39160">
                  <c:v>-69.555000000000007</c:v>
                </c:pt>
                <c:pt idx="39161">
                  <c:v>-69.552999999999997</c:v>
                </c:pt>
                <c:pt idx="39162">
                  <c:v>-69.551000000000002</c:v>
                </c:pt>
                <c:pt idx="39163">
                  <c:v>-69.549000000000007</c:v>
                </c:pt>
                <c:pt idx="39164">
                  <c:v>-69.546999999999997</c:v>
                </c:pt>
                <c:pt idx="39165">
                  <c:v>-69.545000000000002</c:v>
                </c:pt>
                <c:pt idx="39166">
                  <c:v>-69.543000000000006</c:v>
                </c:pt>
                <c:pt idx="39167">
                  <c:v>-69.540999999999997</c:v>
                </c:pt>
                <c:pt idx="39168">
                  <c:v>-69.539000000000001</c:v>
                </c:pt>
                <c:pt idx="39169">
                  <c:v>-69.537000000000006</c:v>
                </c:pt>
                <c:pt idx="39170">
                  <c:v>-69.534999999999997</c:v>
                </c:pt>
                <c:pt idx="39171">
                  <c:v>-69.533000000000001</c:v>
                </c:pt>
                <c:pt idx="39172">
                  <c:v>-69.531000000000006</c:v>
                </c:pt>
                <c:pt idx="39173">
                  <c:v>-69.528999999999996</c:v>
                </c:pt>
                <c:pt idx="39174">
                  <c:v>-69.527000000000001</c:v>
                </c:pt>
                <c:pt idx="39175">
                  <c:v>-69.525000000000006</c:v>
                </c:pt>
                <c:pt idx="39176">
                  <c:v>-69.522999999999996</c:v>
                </c:pt>
                <c:pt idx="39177">
                  <c:v>-69.521000000000001</c:v>
                </c:pt>
                <c:pt idx="39178">
                  <c:v>-69.519000000000005</c:v>
                </c:pt>
                <c:pt idx="39179">
                  <c:v>-69.516999999999996</c:v>
                </c:pt>
                <c:pt idx="39180">
                  <c:v>-69.515000000000001</c:v>
                </c:pt>
                <c:pt idx="39181">
                  <c:v>-69.513000000000005</c:v>
                </c:pt>
                <c:pt idx="39182">
                  <c:v>-69.510999999999996</c:v>
                </c:pt>
                <c:pt idx="39183">
                  <c:v>-69.509</c:v>
                </c:pt>
                <c:pt idx="39184">
                  <c:v>-69.507000000000005</c:v>
                </c:pt>
                <c:pt idx="39185">
                  <c:v>-69.504999999999995</c:v>
                </c:pt>
                <c:pt idx="39186">
                  <c:v>-69.503</c:v>
                </c:pt>
                <c:pt idx="39187">
                  <c:v>-69.501000000000005</c:v>
                </c:pt>
                <c:pt idx="39188">
                  <c:v>-69.498999999999995</c:v>
                </c:pt>
                <c:pt idx="39189">
                  <c:v>-69.497</c:v>
                </c:pt>
                <c:pt idx="39190">
                  <c:v>-69.495000000000005</c:v>
                </c:pt>
                <c:pt idx="39191">
                  <c:v>-69.492999999999995</c:v>
                </c:pt>
                <c:pt idx="39192">
                  <c:v>-69.491</c:v>
                </c:pt>
                <c:pt idx="39193">
                  <c:v>-69.489000000000004</c:v>
                </c:pt>
                <c:pt idx="39194">
                  <c:v>-69.486999999999995</c:v>
                </c:pt>
                <c:pt idx="39195">
                  <c:v>-69.484999999999999</c:v>
                </c:pt>
                <c:pt idx="39196">
                  <c:v>-69.483000000000004</c:v>
                </c:pt>
                <c:pt idx="39197">
                  <c:v>-69.480999999999995</c:v>
                </c:pt>
                <c:pt idx="39198">
                  <c:v>-69.478999999999999</c:v>
                </c:pt>
                <c:pt idx="39199">
                  <c:v>-69.477000000000004</c:v>
                </c:pt>
                <c:pt idx="39200">
                  <c:v>-69.474999999999994</c:v>
                </c:pt>
                <c:pt idx="39201">
                  <c:v>-69.472999999999999</c:v>
                </c:pt>
                <c:pt idx="39202">
                  <c:v>-69.471000000000004</c:v>
                </c:pt>
                <c:pt idx="39203">
                  <c:v>-69.468999999999994</c:v>
                </c:pt>
                <c:pt idx="39204">
                  <c:v>-69.466999999999999</c:v>
                </c:pt>
                <c:pt idx="39205">
                  <c:v>-69.465000000000003</c:v>
                </c:pt>
                <c:pt idx="39206">
                  <c:v>-69.462999999999994</c:v>
                </c:pt>
                <c:pt idx="39207">
                  <c:v>-69.460999999999999</c:v>
                </c:pt>
                <c:pt idx="39208">
                  <c:v>-69.459000000000003</c:v>
                </c:pt>
                <c:pt idx="39209">
                  <c:v>-69.456999999999994</c:v>
                </c:pt>
                <c:pt idx="39210">
                  <c:v>-69.454999999999998</c:v>
                </c:pt>
                <c:pt idx="39211">
                  <c:v>-69.453000000000003</c:v>
                </c:pt>
                <c:pt idx="39212">
                  <c:v>-69.450999999999993</c:v>
                </c:pt>
                <c:pt idx="39213">
                  <c:v>-69.448999999999998</c:v>
                </c:pt>
                <c:pt idx="39214">
                  <c:v>-69.447000000000003</c:v>
                </c:pt>
                <c:pt idx="39215">
                  <c:v>-69.444999999999993</c:v>
                </c:pt>
                <c:pt idx="39216">
                  <c:v>-69.442999999999998</c:v>
                </c:pt>
                <c:pt idx="39217">
                  <c:v>-69.441000000000003</c:v>
                </c:pt>
                <c:pt idx="39218">
                  <c:v>-69.438999999999993</c:v>
                </c:pt>
                <c:pt idx="39219">
                  <c:v>-69.436999999999998</c:v>
                </c:pt>
                <c:pt idx="39220">
                  <c:v>-69.435000000000002</c:v>
                </c:pt>
                <c:pt idx="39221">
                  <c:v>-69.433000000000007</c:v>
                </c:pt>
                <c:pt idx="39222">
                  <c:v>-69.430999999999997</c:v>
                </c:pt>
                <c:pt idx="39223">
                  <c:v>-69.429000000000002</c:v>
                </c:pt>
                <c:pt idx="39224">
                  <c:v>-69.427000000000007</c:v>
                </c:pt>
                <c:pt idx="39225">
                  <c:v>-69.424999999999997</c:v>
                </c:pt>
                <c:pt idx="39226">
                  <c:v>-69.423000000000002</c:v>
                </c:pt>
                <c:pt idx="39227">
                  <c:v>-69.421000000000006</c:v>
                </c:pt>
                <c:pt idx="39228">
                  <c:v>-69.418999999999997</c:v>
                </c:pt>
                <c:pt idx="39229">
                  <c:v>-69.417000000000002</c:v>
                </c:pt>
                <c:pt idx="39230">
                  <c:v>-69.415000000000006</c:v>
                </c:pt>
                <c:pt idx="39231">
                  <c:v>-69.412999999999997</c:v>
                </c:pt>
                <c:pt idx="39232">
                  <c:v>-69.411000000000001</c:v>
                </c:pt>
                <c:pt idx="39233">
                  <c:v>-69.409000000000006</c:v>
                </c:pt>
                <c:pt idx="39234">
                  <c:v>-69.406999999999996</c:v>
                </c:pt>
                <c:pt idx="39235">
                  <c:v>-69.405000000000001</c:v>
                </c:pt>
                <c:pt idx="39236">
                  <c:v>-69.403000000000006</c:v>
                </c:pt>
                <c:pt idx="39237">
                  <c:v>-69.400999999999996</c:v>
                </c:pt>
                <c:pt idx="39238">
                  <c:v>-69.399000000000001</c:v>
                </c:pt>
                <c:pt idx="39239">
                  <c:v>-69.397000000000006</c:v>
                </c:pt>
                <c:pt idx="39240">
                  <c:v>-69.394999999999996</c:v>
                </c:pt>
                <c:pt idx="39241">
                  <c:v>-69.393000000000001</c:v>
                </c:pt>
                <c:pt idx="39242">
                  <c:v>-69.391000000000005</c:v>
                </c:pt>
                <c:pt idx="39243">
                  <c:v>-69.388999999999996</c:v>
                </c:pt>
                <c:pt idx="39244">
                  <c:v>-69.387</c:v>
                </c:pt>
                <c:pt idx="39245">
                  <c:v>-69.385000000000005</c:v>
                </c:pt>
                <c:pt idx="39246">
                  <c:v>-69.382999999999996</c:v>
                </c:pt>
                <c:pt idx="39247">
                  <c:v>-69.381</c:v>
                </c:pt>
                <c:pt idx="39248">
                  <c:v>-69.379000000000005</c:v>
                </c:pt>
                <c:pt idx="39249">
                  <c:v>-69.376999999999995</c:v>
                </c:pt>
                <c:pt idx="39250">
                  <c:v>-69.375</c:v>
                </c:pt>
                <c:pt idx="39251">
                  <c:v>-69.373000000000005</c:v>
                </c:pt>
                <c:pt idx="39252">
                  <c:v>-69.370999999999995</c:v>
                </c:pt>
                <c:pt idx="39253">
                  <c:v>-69.369</c:v>
                </c:pt>
                <c:pt idx="39254">
                  <c:v>-69.367000000000004</c:v>
                </c:pt>
                <c:pt idx="39255">
                  <c:v>-69.364999999999995</c:v>
                </c:pt>
                <c:pt idx="39256">
                  <c:v>-69.363</c:v>
                </c:pt>
                <c:pt idx="39257">
                  <c:v>-69.361000000000004</c:v>
                </c:pt>
                <c:pt idx="39258">
                  <c:v>-69.358999999999995</c:v>
                </c:pt>
                <c:pt idx="39259">
                  <c:v>-69.356999999999999</c:v>
                </c:pt>
                <c:pt idx="39260">
                  <c:v>-69.355000000000004</c:v>
                </c:pt>
                <c:pt idx="39261">
                  <c:v>-69.352999999999994</c:v>
                </c:pt>
                <c:pt idx="39262">
                  <c:v>-69.350999999999999</c:v>
                </c:pt>
                <c:pt idx="39263">
                  <c:v>-69.349000000000004</c:v>
                </c:pt>
                <c:pt idx="39264">
                  <c:v>-69.346999999999994</c:v>
                </c:pt>
                <c:pt idx="39265">
                  <c:v>-69.344999999999999</c:v>
                </c:pt>
                <c:pt idx="39266">
                  <c:v>-69.343000000000004</c:v>
                </c:pt>
                <c:pt idx="39267">
                  <c:v>-69.340999999999994</c:v>
                </c:pt>
                <c:pt idx="39268">
                  <c:v>-69.338999999999999</c:v>
                </c:pt>
                <c:pt idx="39269">
                  <c:v>-69.337000000000003</c:v>
                </c:pt>
                <c:pt idx="39270">
                  <c:v>-69.334999999999994</c:v>
                </c:pt>
                <c:pt idx="39271">
                  <c:v>-69.332999999999998</c:v>
                </c:pt>
                <c:pt idx="39272">
                  <c:v>-69.331000000000003</c:v>
                </c:pt>
                <c:pt idx="39273">
                  <c:v>-69.328999999999994</c:v>
                </c:pt>
                <c:pt idx="39274">
                  <c:v>-69.326999999999998</c:v>
                </c:pt>
                <c:pt idx="39275">
                  <c:v>-69.325000000000003</c:v>
                </c:pt>
                <c:pt idx="39276">
                  <c:v>-69.322999999999993</c:v>
                </c:pt>
                <c:pt idx="39277">
                  <c:v>-69.320999999999998</c:v>
                </c:pt>
                <c:pt idx="39278">
                  <c:v>-69.319000000000003</c:v>
                </c:pt>
                <c:pt idx="39279">
                  <c:v>-69.316999999999993</c:v>
                </c:pt>
                <c:pt idx="39280">
                  <c:v>-69.314999999999998</c:v>
                </c:pt>
                <c:pt idx="39281">
                  <c:v>-69.313000000000002</c:v>
                </c:pt>
                <c:pt idx="39282">
                  <c:v>-69.311000000000007</c:v>
                </c:pt>
                <c:pt idx="39283">
                  <c:v>-69.308999999999997</c:v>
                </c:pt>
                <c:pt idx="39284">
                  <c:v>-69.307000000000002</c:v>
                </c:pt>
                <c:pt idx="39285">
                  <c:v>-69.305000000000007</c:v>
                </c:pt>
                <c:pt idx="39286">
                  <c:v>-69.302999999999997</c:v>
                </c:pt>
                <c:pt idx="39287">
                  <c:v>-69.301000000000002</c:v>
                </c:pt>
                <c:pt idx="39288">
                  <c:v>-69.299000000000007</c:v>
                </c:pt>
                <c:pt idx="39289">
                  <c:v>-69.296999999999997</c:v>
                </c:pt>
                <c:pt idx="39290">
                  <c:v>-69.295000000000002</c:v>
                </c:pt>
                <c:pt idx="39291">
                  <c:v>-69.293000000000006</c:v>
                </c:pt>
                <c:pt idx="39292">
                  <c:v>-69.290999999999997</c:v>
                </c:pt>
                <c:pt idx="39293">
                  <c:v>-69.289000000000001</c:v>
                </c:pt>
                <c:pt idx="39294">
                  <c:v>-69.287000000000006</c:v>
                </c:pt>
                <c:pt idx="39295">
                  <c:v>-69.284999999999997</c:v>
                </c:pt>
                <c:pt idx="39296">
                  <c:v>-69.283000000000001</c:v>
                </c:pt>
                <c:pt idx="39297">
                  <c:v>-69.281000000000006</c:v>
                </c:pt>
                <c:pt idx="39298">
                  <c:v>-69.278999999999996</c:v>
                </c:pt>
                <c:pt idx="39299">
                  <c:v>-69.277000000000001</c:v>
                </c:pt>
                <c:pt idx="39300">
                  <c:v>-69.275000000000006</c:v>
                </c:pt>
                <c:pt idx="39301">
                  <c:v>-69.272999999999996</c:v>
                </c:pt>
                <c:pt idx="39302">
                  <c:v>-69.271000000000001</c:v>
                </c:pt>
                <c:pt idx="39303">
                  <c:v>-69.269000000000005</c:v>
                </c:pt>
                <c:pt idx="39304">
                  <c:v>-69.266999999999996</c:v>
                </c:pt>
                <c:pt idx="39305">
                  <c:v>-69.265000000000001</c:v>
                </c:pt>
                <c:pt idx="39306">
                  <c:v>-69.263000000000005</c:v>
                </c:pt>
                <c:pt idx="39307">
                  <c:v>-69.260999999999996</c:v>
                </c:pt>
                <c:pt idx="39308">
                  <c:v>-69.259</c:v>
                </c:pt>
                <c:pt idx="39309">
                  <c:v>-69.257000000000005</c:v>
                </c:pt>
                <c:pt idx="39310">
                  <c:v>-69.254999999999995</c:v>
                </c:pt>
                <c:pt idx="39311">
                  <c:v>-69.253</c:v>
                </c:pt>
                <c:pt idx="39312">
                  <c:v>-69.251000000000005</c:v>
                </c:pt>
                <c:pt idx="39313">
                  <c:v>-69.248999999999995</c:v>
                </c:pt>
                <c:pt idx="39314">
                  <c:v>-69.247</c:v>
                </c:pt>
                <c:pt idx="39315">
                  <c:v>-69.245000000000005</c:v>
                </c:pt>
                <c:pt idx="39316">
                  <c:v>-69.242999999999995</c:v>
                </c:pt>
                <c:pt idx="39317">
                  <c:v>-69.241</c:v>
                </c:pt>
                <c:pt idx="39318">
                  <c:v>-69.239000000000004</c:v>
                </c:pt>
                <c:pt idx="39319">
                  <c:v>-69.236999999999995</c:v>
                </c:pt>
                <c:pt idx="39320">
                  <c:v>-69.234999999999999</c:v>
                </c:pt>
                <c:pt idx="39321">
                  <c:v>-69.233000000000004</c:v>
                </c:pt>
                <c:pt idx="39322">
                  <c:v>-69.230999999999995</c:v>
                </c:pt>
                <c:pt idx="39323">
                  <c:v>-69.228999999999999</c:v>
                </c:pt>
                <c:pt idx="39324">
                  <c:v>-69.227000000000004</c:v>
                </c:pt>
                <c:pt idx="39325">
                  <c:v>-69.224999999999994</c:v>
                </c:pt>
                <c:pt idx="39326">
                  <c:v>-69.222999999999999</c:v>
                </c:pt>
                <c:pt idx="39327">
                  <c:v>-69.221000000000004</c:v>
                </c:pt>
                <c:pt idx="39328">
                  <c:v>-69.218999999999994</c:v>
                </c:pt>
                <c:pt idx="39329">
                  <c:v>-69.216999999999999</c:v>
                </c:pt>
                <c:pt idx="39330">
                  <c:v>-69.215000000000003</c:v>
                </c:pt>
                <c:pt idx="39331">
                  <c:v>-69.212999999999994</c:v>
                </c:pt>
                <c:pt idx="39332">
                  <c:v>-69.210999999999999</c:v>
                </c:pt>
                <c:pt idx="39333">
                  <c:v>-69.209000000000003</c:v>
                </c:pt>
                <c:pt idx="39334">
                  <c:v>-69.206999999999994</c:v>
                </c:pt>
                <c:pt idx="39335">
                  <c:v>-69.204999999999998</c:v>
                </c:pt>
                <c:pt idx="39336">
                  <c:v>-69.203000000000003</c:v>
                </c:pt>
                <c:pt idx="39337">
                  <c:v>-69.200999999999993</c:v>
                </c:pt>
                <c:pt idx="39338">
                  <c:v>-69.198999999999998</c:v>
                </c:pt>
                <c:pt idx="39339">
                  <c:v>-69.197000000000003</c:v>
                </c:pt>
                <c:pt idx="39340">
                  <c:v>-69.194999999999993</c:v>
                </c:pt>
                <c:pt idx="39341">
                  <c:v>-69.192999999999998</c:v>
                </c:pt>
                <c:pt idx="39342">
                  <c:v>-69.191000000000003</c:v>
                </c:pt>
                <c:pt idx="39343">
                  <c:v>-69.188999999999993</c:v>
                </c:pt>
                <c:pt idx="39344">
                  <c:v>-69.186999999999998</c:v>
                </c:pt>
                <c:pt idx="39345">
                  <c:v>-69.185000000000002</c:v>
                </c:pt>
                <c:pt idx="39346">
                  <c:v>-69.183000000000007</c:v>
                </c:pt>
                <c:pt idx="39347">
                  <c:v>-69.180999999999997</c:v>
                </c:pt>
                <c:pt idx="39348">
                  <c:v>-69.179000000000002</c:v>
                </c:pt>
                <c:pt idx="39349">
                  <c:v>-69.177000000000007</c:v>
                </c:pt>
                <c:pt idx="39350">
                  <c:v>-69.174999999999997</c:v>
                </c:pt>
                <c:pt idx="39351">
                  <c:v>-69.173000000000002</c:v>
                </c:pt>
                <c:pt idx="39352">
                  <c:v>-69.171000000000006</c:v>
                </c:pt>
                <c:pt idx="39353">
                  <c:v>-69.168999999999997</c:v>
                </c:pt>
                <c:pt idx="39354">
                  <c:v>-69.167000000000002</c:v>
                </c:pt>
                <c:pt idx="39355">
                  <c:v>-69.165000000000006</c:v>
                </c:pt>
                <c:pt idx="39356">
                  <c:v>-69.162999999999997</c:v>
                </c:pt>
                <c:pt idx="39357">
                  <c:v>-69.161000000000001</c:v>
                </c:pt>
                <c:pt idx="39358">
                  <c:v>-69.159000000000006</c:v>
                </c:pt>
                <c:pt idx="39359">
                  <c:v>-69.156999999999996</c:v>
                </c:pt>
                <c:pt idx="39360">
                  <c:v>-69.155000000000001</c:v>
                </c:pt>
                <c:pt idx="39361">
                  <c:v>-69.153000000000006</c:v>
                </c:pt>
                <c:pt idx="39362">
                  <c:v>-69.150999999999996</c:v>
                </c:pt>
                <c:pt idx="39363">
                  <c:v>-69.149000000000001</c:v>
                </c:pt>
                <c:pt idx="39364">
                  <c:v>-69.147000000000006</c:v>
                </c:pt>
                <c:pt idx="39365">
                  <c:v>-69.144999999999996</c:v>
                </c:pt>
                <c:pt idx="39366">
                  <c:v>-69.143000000000001</c:v>
                </c:pt>
                <c:pt idx="39367">
                  <c:v>-69.141000000000005</c:v>
                </c:pt>
                <c:pt idx="39368">
                  <c:v>-69.138999999999996</c:v>
                </c:pt>
                <c:pt idx="39369">
                  <c:v>-69.137</c:v>
                </c:pt>
                <c:pt idx="39370">
                  <c:v>-69.135000000000005</c:v>
                </c:pt>
                <c:pt idx="39371">
                  <c:v>-69.132999999999996</c:v>
                </c:pt>
                <c:pt idx="39372">
                  <c:v>-69.131</c:v>
                </c:pt>
                <c:pt idx="39373">
                  <c:v>-69.129000000000005</c:v>
                </c:pt>
                <c:pt idx="39374">
                  <c:v>-69.126999999999995</c:v>
                </c:pt>
                <c:pt idx="39375">
                  <c:v>-69.125</c:v>
                </c:pt>
                <c:pt idx="39376">
                  <c:v>-69.123000000000005</c:v>
                </c:pt>
                <c:pt idx="39377">
                  <c:v>-69.120999999999995</c:v>
                </c:pt>
                <c:pt idx="39378">
                  <c:v>-69.119</c:v>
                </c:pt>
                <c:pt idx="39379">
                  <c:v>-69.117000000000004</c:v>
                </c:pt>
                <c:pt idx="39380">
                  <c:v>-69.114999999999995</c:v>
                </c:pt>
                <c:pt idx="39381">
                  <c:v>-69.113</c:v>
                </c:pt>
                <c:pt idx="39382">
                  <c:v>-69.111000000000004</c:v>
                </c:pt>
                <c:pt idx="39383">
                  <c:v>-69.108999999999995</c:v>
                </c:pt>
                <c:pt idx="39384">
                  <c:v>-69.106999999999999</c:v>
                </c:pt>
                <c:pt idx="39385">
                  <c:v>-69.105000000000004</c:v>
                </c:pt>
                <c:pt idx="39386">
                  <c:v>-69.102999999999994</c:v>
                </c:pt>
                <c:pt idx="39387">
                  <c:v>-69.100999999999999</c:v>
                </c:pt>
                <c:pt idx="39388">
                  <c:v>-69.099000000000004</c:v>
                </c:pt>
                <c:pt idx="39389">
                  <c:v>-69.096999999999994</c:v>
                </c:pt>
                <c:pt idx="39390">
                  <c:v>-69.094999999999999</c:v>
                </c:pt>
                <c:pt idx="39391">
                  <c:v>-69.093000000000004</c:v>
                </c:pt>
                <c:pt idx="39392">
                  <c:v>-69.090999999999994</c:v>
                </c:pt>
                <c:pt idx="39393">
                  <c:v>-69.088999999999999</c:v>
                </c:pt>
                <c:pt idx="39394">
                  <c:v>-69.087000000000003</c:v>
                </c:pt>
                <c:pt idx="39395">
                  <c:v>-69.084999999999994</c:v>
                </c:pt>
                <c:pt idx="39396">
                  <c:v>-69.082999999999998</c:v>
                </c:pt>
                <c:pt idx="39397">
                  <c:v>-69.081000000000003</c:v>
                </c:pt>
                <c:pt idx="39398">
                  <c:v>-69.078999999999994</c:v>
                </c:pt>
                <c:pt idx="39399">
                  <c:v>-69.076999999999998</c:v>
                </c:pt>
                <c:pt idx="39400">
                  <c:v>-69.075000000000003</c:v>
                </c:pt>
                <c:pt idx="39401">
                  <c:v>-69.072999999999993</c:v>
                </c:pt>
                <c:pt idx="39402">
                  <c:v>-69.070999999999998</c:v>
                </c:pt>
                <c:pt idx="39403">
                  <c:v>-69.069000000000003</c:v>
                </c:pt>
                <c:pt idx="39404">
                  <c:v>-69.066999999999993</c:v>
                </c:pt>
                <c:pt idx="39405">
                  <c:v>-69.064999999999998</c:v>
                </c:pt>
                <c:pt idx="39406">
                  <c:v>-69.063000000000002</c:v>
                </c:pt>
                <c:pt idx="39407">
                  <c:v>-69.061000000000007</c:v>
                </c:pt>
                <c:pt idx="39408">
                  <c:v>-69.058999999999997</c:v>
                </c:pt>
                <c:pt idx="39409">
                  <c:v>-69.057000000000002</c:v>
                </c:pt>
                <c:pt idx="39410">
                  <c:v>-69.055000000000007</c:v>
                </c:pt>
                <c:pt idx="39411">
                  <c:v>-69.052999999999997</c:v>
                </c:pt>
                <c:pt idx="39412">
                  <c:v>-69.051000000000002</c:v>
                </c:pt>
                <c:pt idx="39413">
                  <c:v>-69.049000000000007</c:v>
                </c:pt>
                <c:pt idx="39414">
                  <c:v>-69.046999999999997</c:v>
                </c:pt>
                <c:pt idx="39415">
                  <c:v>-69.045000000000002</c:v>
                </c:pt>
                <c:pt idx="39416">
                  <c:v>-69.043000000000006</c:v>
                </c:pt>
                <c:pt idx="39417">
                  <c:v>-69.040999999999997</c:v>
                </c:pt>
                <c:pt idx="39418">
                  <c:v>-69.039000000000001</c:v>
                </c:pt>
                <c:pt idx="39419">
                  <c:v>-69.037000000000006</c:v>
                </c:pt>
                <c:pt idx="39420">
                  <c:v>-69.034999999999997</c:v>
                </c:pt>
                <c:pt idx="39421">
                  <c:v>-69.033000000000001</c:v>
                </c:pt>
                <c:pt idx="39422">
                  <c:v>-69.031000000000006</c:v>
                </c:pt>
                <c:pt idx="39423">
                  <c:v>-69.028999999999996</c:v>
                </c:pt>
                <c:pt idx="39424">
                  <c:v>-69.027000000000001</c:v>
                </c:pt>
                <c:pt idx="39425">
                  <c:v>-69.025000000000006</c:v>
                </c:pt>
                <c:pt idx="39426">
                  <c:v>-69.022999999999996</c:v>
                </c:pt>
                <c:pt idx="39427">
                  <c:v>-69.021000000000001</c:v>
                </c:pt>
                <c:pt idx="39428">
                  <c:v>-69.019000000000005</c:v>
                </c:pt>
                <c:pt idx="39429">
                  <c:v>-69.016999999999996</c:v>
                </c:pt>
                <c:pt idx="39430">
                  <c:v>-69.015000000000001</c:v>
                </c:pt>
                <c:pt idx="39431">
                  <c:v>-69.013000000000005</c:v>
                </c:pt>
                <c:pt idx="39432">
                  <c:v>-69.010999999999996</c:v>
                </c:pt>
                <c:pt idx="39433">
                  <c:v>-69.009</c:v>
                </c:pt>
                <c:pt idx="39434">
                  <c:v>-69.007000000000005</c:v>
                </c:pt>
                <c:pt idx="39435">
                  <c:v>-69.004999999999995</c:v>
                </c:pt>
                <c:pt idx="39436">
                  <c:v>-69.003</c:v>
                </c:pt>
                <c:pt idx="39437">
                  <c:v>-69.001000000000005</c:v>
                </c:pt>
                <c:pt idx="39438">
                  <c:v>-68.998999999999995</c:v>
                </c:pt>
                <c:pt idx="39439">
                  <c:v>-68.997</c:v>
                </c:pt>
                <c:pt idx="39440">
                  <c:v>-68.995000000000005</c:v>
                </c:pt>
                <c:pt idx="39441">
                  <c:v>-68.992999999999995</c:v>
                </c:pt>
                <c:pt idx="39442">
                  <c:v>-68.991</c:v>
                </c:pt>
                <c:pt idx="39443">
                  <c:v>-68.989000000000004</c:v>
                </c:pt>
                <c:pt idx="39444">
                  <c:v>-68.986999999999995</c:v>
                </c:pt>
                <c:pt idx="39445">
                  <c:v>-68.984999999999999</c:v>
                </c:pt>
                <c:pt idx="39446">
                  <c:v>-68.983000000000004</c:v>
                </c:pt>
                <c:pt idx="39447">
                  <c:v>-68.980999999999995</c:v>
                </c:pt>
                <c:pt idx="39448">
                  <c:v>-68.978999999999999</c:v>
                </c:pt>
                <c:pt idx="39449">
                  <c:v>-68.977000000000004</c:v>
                </c:pt>
                <c:pt idx="39450">
                  <c:v>-68.974999999999994</c:v>
                </c:pt>
                <c:pt idx="39451">
                  <c:v>-68.972999999999999</c:v>
                </c:pt>
                <c:pt idx="39452">
                  <c:v>-68.971000000000004</c:v>
                </c:pt>
                <c:pt idx="39453">
                  <c:v>-68.968999999999994</c:v>
                </c:pt>
                <c:pt idx="39454">
                  <c:v>-68.966999999999999</c:v>
                </c:pt>
                <c:pt idx="39455">
                  <c:v>-68.965000000000003</c:v>
                </c:pt>
                <c:pt idx="39456">
                  <c:v>-68.962999999999994</c:v>
                </c:pt>
                <c:pt idx="39457">
                  <c:v>-68.960999999999999</c:v>
                </c:pt>
                <c:pt idx="39458">
                  <c:v>-68.959000000000003</c:v>
                </c:pt>
                <c:pt idx="39459">
                  <c:v>-68.956999999999994</c:v>
                </c:pt>
                <c:pt idx="39460">
                  <c:v>-68.954999999999998</c:v>
                </c:pt>
                <c:pt idx="39461">
                  <c:v>-68.953000000000003</c:v>
                </c:pt>
                <c:pt idx="39462">
                  <c:v>-68.950999999999993</c:v>
                </c:pt>
                <c:pt idx="39463">
                  <c:v>-68.948999999999998</c:v>
                </c:pt>
                <c:pt idx="39464">
                  <c:v>-68.947000000000003</c:v>
                </c:pt>
                <c:pt idx="39465">
                  <c:v>-68.944999999999993</c:v>
                </c:pt>
                <c:pt idx="39466">
                  <c:v>-68.942999999999998</c:v>
                </c:pt>
                <c:pt idx="39467">
                  <c:v>-68.941000000000003</c:v>
                </c:pt>
                <c:pt idx="39468">
                  <c:v>-68.938999999999993</c:v>
                </c:pt>
                <c:pt idx="39469">
                  <c:v>-68.936999999999998</c:v>
                </c:pt>
                <c:pt idx="39470">
                  <c:v>-68.935000000000002</c:v>
                </c:pt>
                <c:pt idx="39471">
                  <c:v>-68.933000000000007</c:v>
                </c:pt>
                <c:pt idx="39472">
                  <c:v>-68.930999999999997</c:v>
                </c:pt>
                <c:pt idx="39473">
                  <c:v>-68.929000000000002</c:v>
                </c:pt>
                <c:pt idx="39474">
                  <c:v>-68.927000000000007</c:v>
                </c:pt>
                <c:pt idx="39475">
                  <c:v>-68.924999999999997</c:v>
                </c:pt>
                <c:pt idx="39476">
                  <c:v>-68.923000000000002</c:v>
                </c:pt>
                <c:pt idx="39477">
                  <c:v>-68.921000000000006</c:v>
                </c:pt>
                <c:pt idx="39478">
                  <c:v>-68.918999999999997</c:v>
                </c:pt>
                <c:pt idx="39479">
                  <c:v>-68.917000000000002</c:v>
                </c:pt>
                <c:pt idx="39480">
                  <c:v>-68.915000000000006</c:v>
                </c:pt>
                <c:pt idx="39481">
                  <c:v>-68.912999999999997</c:v>
                </c:pt>
                <c:pt idx="39482">
                  <c:v>-68.911000000000001</c:v>
                </c:pt>
                <c:pt idx="39483">
                  <c:v>-68.909000000000006</c:v>
                </c:pt>
                <c:pt idx="39484">
                  <c:v>-68.906999999999996</c:v>
                </c:pt>
                <c:pt idx="39485">
                  <c:v>-68.905000000000001</c:v>
                </c:pt>
                <c:pt idx="39486">
                  <c:v>-68.903000000000006</c:v>
                </c:pt>
                <c:pt idx="39487">
                  <c:v>-68.900999999999996</c:v>
                </c:pt>
                <c:pt idx="39488">
                  <c:v>-68.899000000000001</c:v>
                </c:pt>
                <c:pt idx="39489">
                  <c:v>-68.897000000000006</c:v>
                </c:pt>
                <c:pt idx="39490">
                  <c:v>-68.894999999999996</c:v>
                </c:pt>
                <c:pt idx="39491">
                  <c:v>-68.893000000000001</c:v>
                </c:pt>
                <c:pt idx="39492">
                  <c:v>-68.891000000000005</c:v>
                </c:pt>
                <c:pt idx="39493">
                  <c:v>-68.888999999999996</c:v>
                </c:pt>
                <c:pt idx="39494">
                  <c:v>-68.887</c:v>
                </c:pt>
                <c:pt idx="39495">
                  <c:v>-68.885000000000005</c:v>
                </c:pt>
                <c:pt idx="39496">
                  <c:v>-68.882999999999996</c:v>
                </c:pt>
                <c:pt idx="39497">
                  <c:v>-68.881</c:v>
                </c:pt>
                <c:pt idx="39498">
                  <c:v>-68.879000000000005</c:v>
                </c:pt>
                <c:pt idx="39499">
                  <c:v>-68.876999999999995</c:v>
                </c:pt>
                <c:pt idx="39500">
                  <c:v>-68.875</c:v>
                </c:pt>
                <c:pt idx="39501">
                  <c:v>-68.873000000000005</c:v>
                </c:pt>
                <c:pt idx="39502">
                  <c:v>-68.870999999999995</c:v>
                </c:pt>
                <c:pt idx="39503">
                  <c:v>-68.869</c:v>
                </c:pt>
                <c:pt idx="39504">
                  <c:v>-68.867000000000004</c:v>
                </c:pt>
                <c:pt idx="39505">
                  <c:v>-68.864999999999995</c:v>
                </c:pt>
                <c:pt idx="39506">
                  <c:v>-68.863</c:v>
                </c:pt>
                <c:pt idx="39507">
                  <c:v>-68.861000000000004</c:v>
                </c:pt>
                <c:pt idx="39508">
                  <c:v>-68.858999999999995</c:v>
                </c:pt>
                <c:pt idx="39509">
                  <c:v>-68.856999999999999</c:v>
                </c:pt>
                <c:pt idx="39510">
                  <c:v>-68.855000000000004</c:v>
                </c:pt>
                <c:pt idx="39511">
                  <c:v>-68.852999999999994</c:v>
                </c:pt>
                <c:pt idx="39512">
                  <c:v>-68.850999999999999</c:v>
                </c:pt>
                <c:pt idx="39513">
                  <c:v>-68.849000000000004</c:v>
                </c:pt>
                <c:pt idx="39514">
                  <c:v>-68.846999999999994</c:v>
                </c:pt>
                <c:pt idx="39515">
                  <c:v>-68.844999999999999</c:v>
                </c:pt>
                <c:pt idx="39516">
                  <c:v>-68.843000000000004</c:v>
                </c:pt>
                <c:pt idx="39517">
                  <c:v>-68.840999999999994</c:v>
                </c:pt>
                <c:pt idx="39518">
                  <c:v>-68.838999999999999</c:v>
                </c:pt>
                <c:pt idx="39519">
                  <c:v>-68.837000000000003</c:v>
                </c:pt>
                <c:pt idx="39520">
                  <c:v>-68.834999999999994</c:v>
                </c:pt>
                <c:pt idx="39521">
                  <c:v>-68.832999999999998</c:v>
                </c:pt>
                <c:pt idx="39522">
                  <c:v>-68.831000000000003</c:v>
                </c:pt>
                <c:pt idx="39523">
                  <c:v>-68.828999999999994</c:v>
                </c:pt>
                <c:pt idx="39524">
                  <c:v>-68.826999999999998</c:v>
                </c:pt>
                <c:pt idx="39525">
                  <c:v>-68.825000000000003</c:v>
                </c:pt>
                <c:pt idx="39526">
                  <c:v>-68.822999999999993</c:v>
                </c:pt>
                <c:pt idx="39527">
                  <c:v>-68.820999999999998</c:v>
                </c:pt>
                <c:pt idx="39528">
                  <c:v>-68.819000000000003</c:v>
                </c:pt>
                <c:pt idx="39529">
                  <c:v>-68.816999999999993</c:v>
                </c:pt>
                <c:pt idx="39530">
                  <c:v>-68.814999999999998</c:v>
                </c:pt>
                <c:pt idx="39531">
                  <c:v>-68.813000000000002</c:v>
                </c:pt>
                <c:pt idx="39532">
                  <c:v>-68.811000000000007</c:v>
                </c:pt>
                <c:pt idx="39533">
                  <c:v>-68.808999999999997</c:v>
                </c:pt>
                <c:pt idx="39534">
                  <c:v>-68.807000000000002</c:v>
                </c:pt>
                <c:pt idx="39535">
                  <c:v>-68.805000000000007</c:v>
                </c:pt>
                <c:pt idx="39536">
                  <c:v>-68.802999999999997</c:v>
                </c:pt>
                <c:pt idx="39537">
                  <c:v>-68.801000000000002</c:v>
                </c:pt>
                <c:pt idx="39538">
                  <c:v>-68.799000000000007</c:v>
                </c:pt>
                <c:pt idx="39539">
                  <c:v>-68.796999999999997</c:v>
                </c:pt>
                <c:pt idx="39540">
                  <c:v>-68.795000000000002</c:v>
                </c:pt>
                <c:pt idx="39541">
                  <c:v>-68.793000000000006</c:v>
                </c:pt>
                <c:pt idx="39542">
                  <c:v>-68.790999999999997</c:v>
                </c:pt>
                <c:pt idx="39543">
                  <c:v>-68.789000000000001</c:v>
                </c:pt>
                <c:pt idx="39544">
                  <c:v>-68.787000000000006</c:v>
                </c:pt>
                <c:pt idx="39545">
                  <c:v>-68.784999999999997</c:v>
                </c:pt>
                <c:pt idx="39546">
                  <c:v>-68.783000000000001</c:v>
                </c:pt>
                <c:pt idx="39547">
                  <c:v>-68.781000000000006</c:v>
                </c:pt>
                <c:pt idx="39548">
                  <c:v>-68.778999999999996</c:v>
                </c:pt>
                <c:pt idx="39549">
                  <c:v>-68.777000000000001</c:v>
                </c:pt>
                <c:pt idx="39550">
                  <c:v>-68.775000000000006</c:v>
                </c:pt>
                <c:pt idx="39551">
                  <c:v>-68.772999999999996</c:v>
                </c:pt>
                <c:pt idx="39552">
                  <c:v>-68.771000000000001</c:v>
                </c:pt>
                <c:pt idx="39553">
                  <c:v>-68.769000000000005</c:v>
                </c:pt>
                <c:pt idx="39554">
                  <c:v>-68.766999999999996</c:v>
                </c:pt>
                <c:pt idx="39555">
                  <c:v>-68.765000000000001</c:v>
                </c:pt>
                <c:pt idx="39556">
                  <c:v>-68.763000000000005</c:v>
                </c:pt>
                <c:pt idx="39557">
                  <c:v>-68.760999999999996</c:v>
                </c:pt>
                <c:pt idx="39558">
                  <c:v>-68.759</c:v>
                </c:pt>
                <c:pt idx="39559">
                  <c:v>-68.757000000000005</c:v>
                </c:pt>
                <c:pt idx="39560">
                  <c:v>-68.754999999999995</c:v>
                </c:pt>
                <c:pt idx="39561">
                  <c:v>-68.753</c:v>
                </c:pt>
                <c:pt idx="39562">
                  <c:v>-68.751000000000005</c:v>
                </c:pt>
                <c:pt idx="39563">
                  <c:v>-68.748999999999995</c:v>
                </c:pt>
                <c:pt idx="39564">
                  <c:v>-68.747</c:v>
                </c:pt>
                <c:pt idx="39565">
                  <c:v>-68.745000000000005</c:v>
                </c:pt>
                <c:pt idx="39566">
                  <c:v>-68.742999999999995</c:v>
                </c:pt>
                <c:pt idx="39567">
                  <c:v>-68.741</c:v>
                </c:pt>
                <c:pt idx="39568">
                  <c:v>-68.739000000000004</c:v>
                </c:pt>
                <c:pt idx="39569">
                  <c:v>-68.736999999999995</c:v>
                </c:pt>
                <c:pt idx="39570">
                  <c:v>-68.734999999999999</c:v>
                </c:pt>
                <c:pt idx="39571">
                  <c:v>-68.733000000000004</c:v>
                </c:pt>
                <c:pt idx="39572">
                  <c:v>-68.730999999999995</c:v>
                </c:pt>
                <c:pt idx="39573">
                  <c:v>-68.728999999999999</c:v>
                </c:pt>
                <c:pt idx="39574">
                  <c:v>-68.727000000000004</c:v>
                </c:pt>
                <c:pt idx="39575">
                  <c:v>-68.724999999999994</c:v>
                </c:pt>
                <c:pt idx="39576">
                  <c:v>-68.722999999999999</c:v>
                </c:pt>
                <c:pt idx="39577">
                  <c:v>-68.721000000000004</c:v>
                </c:pt>
                <c:pt idx="39578">
                  <c:v>-68.718999999999994</c:v>
                </c:pt>
                <c:pt idx="39579">
                  <c:v>-68.716999999999999</c:v>
                </c:pt>
                <c:pt idx="39580">
                  <c:v>-68.715000000000003</c:v>
                </c:pt>
                <c:pt idx="39581">
                  <c:v>-68.712999999999994</c:v>
                </c:pt>
                <c:pt idx="39582">
                  <c:v>-68.710999999999999</c:v>
                </c:pt>
                <c:pt idx="39583">
                  <c:v>-68.709000000000003</c:v>
                </c:pt>
                <c:pt idx="39584">
                  <c:v>-68.706999999999994</c:v>
                </c:pt>
                <c:pt idx="39585">
                  <c:v>-68.704999999999998</c:v>
                </c:pt>
                <c:pt idx="39586">
                  <c:v>-68.703000000000003</c:v>
                </c:pt>
                <c:pt idx="39587">
                  <c:v>-68.700999999999993</c:v>
                </c:pt>
                <c:pt idx="39588">
                  <c:v>-68.698999999999998</c:v>
                </c:pt>
                <c:pt idx="39589">
                  <c:v>-68.697000000000003</c:v>
                </c:pt>
                <c:pt idx="39590">
                  <c:v>-68.694999999999993</c:v>
                </c:pt>
                <c:pt idx="39591">
                  <c:v>-68.692999999999998</c:v>
                </c:pt>
                <c:pt idx="39592">
                  <c:v>-68.691000000000003</c:v>
                </c:pt>
                <c:pt idx="39593">
                  <c:v>-68.688999999999993</c:v>
                </c:pt>
                <c:pt idx="39594">
                  <c:v>-68.686999999999998</c:v>
                </c:pt>
                <c:pt idx="39595">
                  <c:v>-68.685000000000002</c:v>
                </c:pt>
                <c:pt idx="39596">
                  <c:v>-68.683000000000007</c:v>
                </c:pt>
                <c:pt idx="39597">
                  <c:v>-68.680999999999997</c:v>
                </c:pt>
                <c:pt idx="39598">
                  <c:v>-68.679000000000002</c:v>
                </c:pt>
                <c:pt idx="39599">
                  <c:v>-68.677000000000007</c:v>
                </c:pt>
                <c:pt idx="39600">
                  <c:v>-68.674999999999997</c:v>
                </c:pt>
                <c:pt idx="39601">
                  <c:v>-68.673000000000002</c:v>
                </c:pt>
                <c:pt idx="39602">
                  <c:v>-68.671000000000006</c:v>
                </c:pt>
                <c:pt idx="39603">
                  <c:v>-68.668999999999997</c:v>
                </c:pt>
                <c:pt idx="39604">
                  <c:v>-68.667000000000002</c:v>
                </c:pt>
                <c:pt idx="39605">
                  <c:v>-68.665000000000006</c:v>
                </c:pt>
                <c:pt idx="39606">
                  <c:v>-68.662999999999997</c:v>
                </c:pt>
                <c:pt idx="39607">
                  <c:v>-68.661000000000001</c:v>
                </c:pt>
                <c:pt idx="39608">
                  <c:v>-68.659000000000006</c:v>
                </c:pt>
                <c:pt idx="39609">
                  <c:v>-68.656999999999996</c:v>
                </c:pt>
                <c:pt idx="39610">
                  <c:v>-68.655000000000001</c:v>
                </c:pt>
                <c:pt idx="39611">
                  <c:v>-68.653000000000006</c:v>
                </c:pt>
                <c:pt idx="39612">
                  <c:v>-68.650999999999996</c:v>
                </c:pt>
                <c:pt idx="39613">
                  <c:v>-68.649000000000001</c:v>
                </c:pt>
                <c:pt idx="39614">
                  <c:v>-68.647000000000006</c:v>
                </c:pt>
                <c:pt idx="39615">
                  <c:v>-68.644999999999996</c:v>
                </c:pt>
                <c:pt idx="39616">
                  <c:v>-68.643000000000001</c:v>
                </c:pt>
                <c:pt idx="39617">
                  <c:v>-68.641000000000005</c:v>
                </c:pt>
                <c:pt idx="39618">
                  <c:v>-68.638999999999996</c:v>
                </c:pt>
                <c:pt idx="39619">
                  <c:v>-68.637</c:v>
                </c:pt>
                <c:pt idx="39620">
                  <c:v>-68.635000000000005</c:v>
                </c:pt>
                <c:pt idx="39621">
                  <c:v>-68.632999999999996</c:v>
                </c:pt>
                <c:pt idx="39622">
                  <c:v>-68.631</c:v>
                </c:pt>
                <c:pt idx="39623">
                  <c:v>-68.629000000000005</c:v>
                </c:pt>
                <c:pt idx="39624">
                  <c:v>-68.626999999999995</c:v>
                </c:pt>
                <c:pt idx="39625">
                  <c:v>-68.625</c:v>
                </c:pt>
                <c:pt idx="39626">
                  <c:v>-68.623000000000005</c:v>
                </c:pt>
                <c:pt idx="39627">
                  <c:v>-68.620999999999995</c:v>
                </c:pt>
                <c:pt idx="39628">
                  <c:v>-68.619</c:v>
                </c:pt>
                <c:pt idx="39629">
                  <c:v>-68.617000000000004</c:v>
                </c:pt>
                <c:pt idx="39630">
                  <c:v>-68.614999999999995</c:v>
                </c:pt>
                <c:pt idx="39631">
                  <c:v>-68.613</c:v>
                </c:pt>
                <c:pt idx="39632">
                  <c:v>-68.611000000000004</c:v>
                </c:pt>
                <c:pt idx="39633">
                  <c:v>-68.608999999999995</c:v>
                </c:pt>
                <c:pt idx="39634">
                  <c:v>-68.606999999999999</c:v>
                </c:pt>
                <c:pt idx="39635">
                  <c:v>-68.605000000000004</c:v>
                </c:pt>
                <c:pt idx="39636">
                  <c:v>-68.602999999999994</c:v>
                </c:pt>
                <c:pt idx="39637">
                  <c:v>-68.600999999999999</c:v>
                </c:pt>
                <c:pt idx="39638">
                  <c:v>-68.599000000000004</c:v>
                </c:pt>
                <c:pt idx="39639">
                  <c:v>-68.596999999999994</c:v>
                </c:pt>
                <c:pt idx="39640">
                  <c:v>-68.594999999999999</c:v>
                </c:pt>
                <c:pt idx="39641">
                  <c:v>-68.593000000000004</c:v>
                </c:pt>
                <c:pt idx="39642">
                  <c:v>-68.590999999999994</c:v>
                </c:pt>
                <c:pt idx="39643">
                  <c:v>-68.588999999999999</c:v>
                </c:pt>
                <c:pt idx="39644">
                  <c:v>-68.587000000000003</c:v>
                </c:pt>
                <c:pt idx="39645">
                  <c:v>-68.584999999999994</c:v>
                </c:pt>
                <c:pt idx="39646">
                  <c:v>-68.582999999999998</c:v>
                </c:pt>
                <c:pt idx="39647">
                  <c:v>-68.581000000000003</c:v>
                </c:pt>
                <c:pt idx="39648">
                  <c:v>-68.578999999999994</c:v>
                </c:pt>
                <c:pt idx="39649">
                  <c:v>-68.576999999999998</c:v>
                </c:pt>
                <c:pt idx="39650">
                  <c:v>-68.575000000000003</c:v>
                </c:pt>
                <c:pt idx="39651">
                  <c:v>-68.572999999999993</c:v>
                </c:pt>
                <c:pt idx="39652">
                  <c:v>-68.570999999999998</c:v>
                </c:pt>
                <c:pt idx="39653">
                  <c:v>-68.569000000000003</c:v>
                </c:pt>
                <c:pt idx="39654">
                  <c:v>-68.566999999999993</c:v>
                </c:pt>
                <c:pt idx="39655">
                  <c:v>-68.564999999999998</c:v>
                </c:pt>
                <c:pt idx="39656">
                  <c:v>-68.563000000000002</c:v>
                </c:pt>
                <c:pt idx="39657">
                  <c:v>-68.561000000000007</c:v>
                </c:pt>
                <c:pt idx="39658">
                  <c:v>-68.558999999999997</c:v>
                </c:pt>
                <c:pt idx="39659">
                  <c:v>-68.557000000000002</c:v>
                </c:pt>
                <c:pt idx="39660">
                  <c:v>-68.555000000000007</c:v>
                </c:pt>
                <c:pt idx="39661">
                  <c:v>-68.552999999999997</c:v>
                </c:pt>
                <c:pt idx="39662">
                  <c:v>-68.551000000000002</c:v>
                </c:pt>
                <c:pt idx="39663">
                  <c:v>-68.549000000000007</c:v>
                </c:pt>
                <c:pt idx="39664">
                  <c:v>-68.546999999999997</c:v>
                </c:pt>
                <c:pt idx="39665">
                  <c:v>-68.545000000000002</c:v>
                </c:pt>
                <c:pt idx="39666">
                  <c:v>-68.543000000000006</c:v>
                </c:pt>
                <c:pt idx="39667">
                  <c:v>-68.540999999999997</c:v>
                </c:pt>
                <c:pt idx="39668">
                  <c:v>-68.539000000000001</c:v>
                </c:pt>
                <c:pt idx="39669">
                  <c:v>-68.537000000000006</c:v>
                </c:pt>
                <c:pt idx="39670">
                  <c:v>-68.534999999999997</c:v>
                </c:pt>
                <c:pt idx="39671">
                  <c:v>-68.533000000000001</c:v>
                </c:pt>
                <c:pt idx="39672">
                  <c:v>-68.531000000000006</c:v>
                </c:pt>
                <c:pt idx="39673">
                  <c:v>-68.528999999999996</c:v>
                </c:pt>
                <c:pt idx="39674">
                  <c:v>-68.527000000000001</c:v>
                </c:pt>
                <c:pt idx="39675">
                  <c:v>-68.525000000000006</c:v>
                </c:pt>
                <c:pt idx="39676">
                  <c:v>-68.522999999999996</c:v>
                </c:pt>
                <c:pt idx="39677">
                  <c:v>-68.521000000000001</c:v>
                </c:pt>
                <c:pt idx="39678">
                  <c:v>-68.519000000000005</c:v>
                </c:pt>
                <c:pt idx="39679">
                  <c:v>-68.516999999999996</c:v>
                </c:pt>
                <c:pt idx="39680">
                  <c:v>-68.515000000000001</c:v>
                </c:pt>
                <c:pt idx="39681">
                  <c:v>-68.513000000000005</c:v>
                </c:pt>
                <c:pt idx="39682">
                  <c:v>-68.510999999999996</c:v>
                </c:pt>
                <c:pt idx="39683">
                  <c:v>-68.509</c:v>
                </c:pt>
                <c:pt idx="39684">
                  <c:v>-68.507000000000005</c:v>
                </c:pt>
                <c:pt idx="39685">
                  <c:v>-68.504999999999995</c:v>
                </c:pt>
                <c:pt idx="39686">
                  <c:v>-68.503</c:v>
                </c:pt>
                <c:pt idx="39687">
                  <c:v>-68.501000000000005</c:v>
                </c:pt>
                <c:pt idx="39688">
                  <c:v>-68.498999999999995</c:v>
                </c:pt>
                <c:pt idx="39689">
                  <c:v>-68.497</c:v>
                </c:pt>
                <c:pt idx="39690">
                  <c:v>-68.495000000000005</c:v>
                </c:pt>
                <c:pt idx="39691">
                  <c:v>-68.492999999999995</c:v>
                </c:pt>
                <c:pt idx="39692">
                  <c:v>-68.491</c:v>
                </c:pt>
                <c:pt idx="39693">
                  <c:v>-68.489000000000004</c:v>
                </c:pt>
                <c:pt idx="39694">
                  <c:v>-68.486999999999995</c:v>
                </c:pt>
                <c:pt idx="39695">
                  <c:v>-68.484999999999999</c:v>
                </c:pt>
                <c:pt idx="39696">
                  <c:v>-68.483000000000004</c:v>
                </c:pt>
                <c:pt idx="39697">
                  <c:v>-68.480999999999995</c:v>
                </c:pt>
                <c:pt idx="39698">
                  <c:v>-68.478999999999999</c:v>
                </c:pt>
                <c:pt idx="39699">
                  <c:v>-68.477000000000004</c:v>
                </c:pt>
                <c:pt idx="39700">
                  <c:v>-68.474999999999994</c:v>
                </c:pt>
                <c:pt idx="39701">
                  <c:v>-68.472999999999999</c:v>
                </c:pt>
                <c:pt idx="39702">
                  <c:v>-68.471000000000004</c:v>
                </c:pt>
                <c:pt idx="39703">
                  <c:v>-68.468999999999994</c:v>
                </c:pt>
                <c:pt idx="39704">
                  <c:v>-68.466999999999999</c:v>
                </c:pt>
                <c:pt idx="39705">
                  <c:v>-68.465000000000003</c:v>
                </c:pt>
                <c:pt idx="39706">
                  <c:v>-68.462999999999994</c:v>
                </c:pt>
                <c:pt idx="39707">
                  <c:v>-68.460999999999999</c:v>
                </c:pt>
                <c:pt idx="39708">
                  <c:v>-68.459000000000003</c:v>
                </c:pt>
                <c:pt idx="39709">
                  <c:v>-68.456999999999994</c:v>
                </c:pt>
                <c:pt idx="39710">
                  <c:v>-68.454999999999998</c:v>
                </c:pt>
                <c:pt idx="39711">
                  <c:v>-68.453000000000003</c:v>
                </c:pt>
                <c:pt idx="39712">
                  <c:v>-68.450999999999993</c:v>
                </c:pt>
                <c:pt idx="39713">
                  <c:v>-68.448999999999998</c:v>
                </c:pt>
                <c:pt idx="39714">
                  <c:v>-68.447000000000003</c:v>
                </c:pt>
                <c:pt idx="39715">
                  <c:v>-68.444999999999993</c:v>
                </c:pt>
                <c:pt idx="39716">
                  <c:v>-68.442999999999998</c:v>
                </c:pt>
                <c:pt idx="39717">
                  <c:v>-68.441000000000003</c:v>
                </c:pt>
                <c:pt idx="39718">
                  <c:v>-68.438999999999993</c:v>
                </c:pt>
                <c:pt idx="39719">
                  <c:v>-68.436999999999998</c:v>
                </c:pt>
                <c:pt idx="39720">
                  <c:v>-68.435000000000002</c:v>
                </c:pt>
                <c:pt idx="39721">
                  <c:v>-68.433000000000007</c:v>
                </c:pt>
                <c:pt idx="39722">
                  <c:v>-68.430999999999997</c:v>
                </c:pt>
                <c:pt idx="39723">
                  <c:v>-68.429000000000002</c:v>
                </c:pt>
                <c:pt idx="39724">
                  <c:v>-68.427000000000007</c:v>
                </c:pt>
                <c:pt idx="39725">
                  <c:v>-68.424999999999997</c:v>
                </c:pt>
                <c:pt idx="39726">
                  <c:v>-68.423000000000002</c:v>
                </c:pt>
                <c:pt idx="39727">
                  <c:v>-68.421000000000006</c:v>
                </c:pt>
                <c:pt idx="39728">
                  <c:v>-68.418999999999997</c:v>
                </c:pt>
                <c:pt idx="39729">
                  <c:v>-68.417000000000002</c:v>
                </c:pt>
                <c:pt idx="39730">
                  <c:v>-68.415000000000006</c:v>
                </c:pt>
                <c:pt idx="39731">
                  <c:v>-68.412999999999997</c:v>
                </c:pt>
                <c:pt idx="39732">
                  <c:v>-68.411000000000001</c:v>
                </c:pt>
                <c:pt idx="39733">
                  <c:v>-68.409000000000006</c:v>
                </c:pt>
                <c:pt idx="39734">
                  <c:v>-68.406999999999996</c:v>
                </c:pt>
                <c:pt idx="39735">
                  <c:v>-68.405000000000001</c:v>
                </c:pt>
                <c:pt idx="39736">
                  <c:v>-68.403000000000006</c:v>
                </c:pt>
                <c:pt idx="39737">
                  <c:v>-68.400999999999996</c:v>
                </c:pt>
                <c:pt idx="39738">
                  <c:v>-68.399000000000001</c:v>
                </c:pt>
                <c:pt idx="39739">
                  <c:v>-68.397000000000006</c:v>
                </c:pt>
                <c:pt idx="39740">
                  <c:v>-68.394999999999996</c:v>
                </c:pt>
                <c:pt idx="39741">
                  <c:v>-68.393000000000001</c:v>
                </c:pt>
                <c:pt idx="39742">
                  <c:v>-68.391000000000005</c:v>
                </c:pt>
                <c:pt idx="39743">
                  <c:v>-68.388999999999996</c:v>
                </c:pt>
                <c:pt idx="39744">
                  <c:v>-68.387</c:v>
                </c:pt>
                <c:pt idx="39745">
                  <c:v>-68.385000000000005</c:v>
                </c:pt>
                <c:pt idx="39746">
                  <c:v>-68.382999999999996</c:v>
                </c:pt>
                <c:pt idx="39747">
                  <c:v>-68.381</c:v>
                </c:pt>
                <c:pt idx="39748">
                  <c:v>-68.379000000000005</c:v>
                </c:pt>
                <c:pt idx="39749">
                  <c:v>-68.376999999999995</c:v>
                </c:pt>
                <c:pt idx="39750">
                  <c:v>-68.375</c:v>
                </c:pt>
                <c:pt idx="39751">
                  <c:v>-68.373000000000005</c:v>
                </c:pt>
                <c:pt idx="39752">
                  <c:v>-68.370999999999995</c:v>
                </c:pt>
                <c:pt idx="39753">
                  <c:v>-68.369</c:v>
                </c:pt>
                <c:pt idx="39754">
                  <c:v>-68.367000000000004</c:v>
                </c:pt>
                <c:pt idx="39755">
                  <c:v>-68.364999999999995</c:v>
                </c:pt>
                <c:pt idx="39756">
                  <c:v>-68.363</c:v>
                </c:pt>
                <c:pt idx="39757">
                  <c:v>-68.361000000000004</c:v>
                </c:pt>
                <c:pt idx="39758">
                  <c:v>-68.358999999999995</c:v>
                </c:pt>
                <c:pt idx="39759">
                  <c:v>-68.356999999999999</c:v>
                </c:pt>
                <c:pt idx="39760">
                  <c:v>-68.355000000000004</c:v>
                </c:pt>
                <c:pt idx="39761">
                  <c:v>-68.352999999999994</c:v>
                </c:pt>
                <c:pt idx="39762">
                  <c:v>-68.350999999999999</c:v>
                </c:pt>
                <c:pt idx="39763">
                  <c:v>-68.349000000000004</c:v>
                </c:pt>
                <c:pt idx="39764">
                  <c:v>-68.346999999999994</c:v>
                </c:pt>
                <c:pt idx="39765">
                  <c:v>-68.344999999999999</c:v>
                </c:pt>
                <c:pt idx="39766">
                  <c:v>-68.343000000000004</c:v>
                </c:pt>
                <c:pt idx="39767">
                  <c:v>-68.340999999999994</c:v>
                </c:pt>
                <c:pt idx="39768">
                  <c:v>-68.338999999999999</c:v>
                </c:pt>
                <c:pt idx="39769">
                  <c:v>-68.337000000000003</c:v>
                </c:pt>
                <c:pt idx="39770">
                  <c:v>-68.334999999999994</c:v>
                </c:pt>
                <c:pt idx="39771">
                  <c:v>-68.332999999999998</c:v>
                </c:pt>
                <c:pt idx="39772">
                  <c:v>-68.331000000000003</c:v>
                </c:pt>
                <c:pt idx="39773">
                  <c:v>-68.328999999999994</c:v>
                </c:pt>
                <c:pt idx="39774">
                  <c:v>-68.326999999999998</c:v>
                </c:pt>
                <c:pt idx="39775">
                  <c:v>-68.325000000000003</c:v>
                </c:pt>
                <c:pt idx="39776">
                  <c:v>-68.322999999999993</c:v>
                </c:pt>
                <c:pt idx="39777">
                  <c:v>-68.320999999999998</c:v>
                </c:pt>
                <c:pt idx="39778">
                  <c:v>-68.319000000000003</c:v>
                </c:pt>
                <c:pt idx="39779">
                  <c:v>-68.316999999999993</c:v>
                </c:pt>
                <c:pt idx="39780">
                  <c:v>-68.314999999999998</c:v>
                </c:pt>
                <c:pt idx="39781">
                  <c:v>-68.313000000000002</c:v>
                </c:pt>
                <c:pt idx="39782">
                  <c:v>-68.311000000000007</c:v>
                </c:pt>
                <c:pt idx="39783">
                  <c:v>-68.308999999999997</c:v>
                </c:pt>
                <c:pt idx="39784">
                  <c:v>-68.307000000000002</c:v>
                </c:pt>
                <c:pt idx="39785">
                  <c:v>-68.305000000000007</c:v>
                </c:pt>
                <c:pt idx="39786">
                  <c:v>-68.302999999999997</c:v>
                </c:pt>
                <c:pt idx="39787">
                  <c:v>-68.301000000000002</c:v>
                </c:pt>
                <c:pt idx="39788">
                  <c:v>-68.299000000000007</c:v>
                </c:pt>
                <c:pt idx="39789">
                  <c:v>-68.296999999999997</c:v>
                </c:pt>
                <c:pt idx="39790">
                  <c:v>-68.295000000000002</c:v>
                </c:pt>
                <c:pt idx="39791">
                  <c:v>-68.293000000000006</c:v>
                </c:pt>
                <c:pt idx="39792">
                  <c:v>-68.290999999999997</c:v>
                </c:pt>
                <c:pt idx="39793">
                  <c:v>-68.289000000000001</c:v>
                </c:pt>
                <c:pt idx="39794">
                  <c:v>-68.287000000000006</c:v>
                </c:pt>
                <c:pt idx="39795">
                  <c:v>-68.284999999999997</c:v>
                </c:pt>
                <c:pt idx="39796">
                  <c:v>-68.283000000000001</c:v>
                </c:pt>
                <c:pt idx="39797">
                  <c:v>-68.281000000000006</c:v>
                </c:pt>
                <c:pt idx="39798">
                  <c:v>-68.278999999999996</c:v>
                </c:pt>
                <c:pt idx="39799">
                  <c:v>-68.277000000000001</c:v>
                </c:pt>
                <c:pt idx="39800">
                  <c:v>-68.275000000000006</c:v>
                </c:pt>
                <c:pt idx="39801">
                  <c:v>-68.272999999999996</c:v>
                </c:pt>
                <c:pt idx="39802">
                  <c:v>-68.271000000000001</c:v>
                </c:pt>
                <c:pt idx="39803">
                  <c:v>-68.269000000000005</c:v>
                </c:pt>
                <c:pt idx="39804">
                  <c:v>-68.266999999999996</c:v>
                </c:pt>
                <c:pt idx="39805">
                  <c:v>-68.265000000000001</c:v>
                </c:pt>
                <c:pt idx="39806">
                  <c:v>-68.263000000000005</c:v>
                </c:pt>
                <c:pt idx="39807">
                  <c:v>-68.260999999999996</c:v>
                </c:pt>
                <c:pt idx="39808">
                  <c:v>-68.259</c:v>
                </c:pt>
                <c:pt idx="39809">
                  <c:v>-68.257000000000005</c:v>
                </c:pt>
                <c:pt idx="39810">
                  <c:v>-68.254999999999995</c:v>
                </c:pt>
                <c:pt idx="39811">
                  <c:v>-68.253</c:v>
                </c:pt>
                <c:pt idx="39812">
                  <c:v>-68.251000000000005</c:v>
                </c:pt>
                <c:pt idx="39813">
                  <c:v>-68.248999999999995</c:v>
                </c:pt>
                <c:pt idx="39814">
                  <c:v>-68.247</c:v>
                </c:pt>
                <c:pt idx="39815">
                  <c:v>-68.245000000000005</c:v>
                </c:pt>
                <c:pt idx="39816">
                  <c:v>-68.242999999999995</c:v>
                </c:pt>
                <c:pt idx="39817">
                  <c:v>-68.241</c:v>
                </c:pt>
                <c:pt idx="39818">
                  <c:v>-68.239000000000004</c:v>
                </c:pt>
                <c:pt idx="39819">
                  <c:v>-68.236999999999995</c:v>
                </c:pt>
                <c:pt idx="39820">
                  <c:v>-68.234999999999999</c:v>
                </c:pt>
                <c:pt idx="39821">
                  <c:v>-68.233000000000004</c:v>
                </c:pt>
                <c:pt idx="39822">
                  <c:v>-68.230999999999995</c:v>
                </c:pt>
                <c:pt idx="39823">
                  <c:v>-68.228999999999999</c:v>
                </c:pt>
                <c:pt idx="39824">
                  <c:v>-68.227000000000004</c:v>
                </c:pt>
                <c:pt idx="39825">
                  <c:v>-68.224999999999994</c:v>
                </c:pt>
                <c:pt idx="39826">
                  <c:v>-68.222999999999999</c:v>
                </c:pt>
                <c:pt idx="39827">
                  <c:v>-68.221000000000004</c:v>
                </c:pt>
                <c:pt idx="39828">
                  <c:v>-68.218999999999994</c:v>
                </c:pt>
                <c:pt idx="39829">
                  <c:v>-68.216999999999999</c:v>
                </c:pt>
                <c:pt idx="39830">
                  <c:v>-68.215000000000003</c:v>
                </c:pt>
                <c:pt idx="39831">
                  <c:v>-68.212999999999994</c:v>
                </c:pt>
                <c:pt idx="39832">
                  <c:v>-68.210999999999999</c:v>
                </c:pt>
                <c:pt idx="39833">
                  <c:v>-68.209000000000003</c:v>
                </c:pt>
                <c:pt idx="39834">
                  <c:v>-68.206999999999994</c:v>
                </c:pt>
                <c:pt idx="39835">
                  <c:v>-68.204999999999998</c:v>
                </c:pt>
                <c:pt idx="39836">
                  <c:v>-68.203000000000003</c:v>
                </c:pt>
                <c:pt idx="39837">
                  <c:v>-68.200999999999993</c:v>
                </c:pt>
                <c:pt idx="39838">
                  <c:v>-68.198999999999998</c:v>
                </c:pt>
                <c:pt idx="39839">
                  <c:v>-68.197000000000003</c:v>
                </c:pt>
                <c:pt idx="39840">
                  <c:v>-68.194999999999993</c:v>
                </c:pt>
                <c:pt idx="39841">
                  <c:v>-68.192999999999998</c:v>
                </c:pt>
                <c:pt idx="39842">
                  <c:v>-68.191000000000003</c:v>
                </c:pt>
                <c:pt idx="39843">
                  <c:v>-68.188999999999993</c:v>
                </c:pt>
                <c:pt idx="39844">
                  <c:v>-68.186999999999998</c:v>
                </c:pt>
                <c:pt idx="39845">
                  <c:v>-68.185000000000002</c:v>
                </c:pt>
                <c:pt idx="39846">
                  <c:v>-68.183000000000007</c:v>
                </c:pt>
                <c:pt idx="39847">
                  <c:v>-68.180999999999997</c:v>
                </c:pt>
                <c:pt idx="39848">
                  <c:v>-68.179000000000002</c:v>
                </c:pt>
                <c:pt idx="39849">
                  <c:v>-68.177000000000007</c:v>
                </c:pt>
                <c:pt idx="39850">
                  <c:v>-68.174999999999997</c:v>
                </c:pt>
                <c:pt idx="39851">
                  <c:v>-68.173000000000002</c:v>
                </c:pt>
                <c:pt idx="39852">
                  <c:v>-68.171000000000006</c:v>
                </c:pt>
                <c:pt idx="39853">
                  <c:v>-68.168999999999997</c:v>
                </c:pt>
                <c:pt idx="39854">
                  <c:v>-68.167000000000002</c:v>
                </c:pt>
                <c:pt idx="39855">
                  <c:v>-68.165000000000006</c:v>
                </c:pt>
                <c:pt idx="39856">
                  <c:v>-68.162999999999997</c:v>
                </c:pt>
                <c:pt idx="39857">
                  <c:v>-68.161000000000001</c:v>
                </c:pt>
                <c:pt idx="39858">
                  <c:v>-68.159000000000006</c:v>
                </c:pt>
                <c:pt idx="39859">
                  <c:v>-68.156999999999996</c:v>
                </c:pt>
                <c:pt idx="39860">
                  <c:v>-68.155000000000001</c:v>
                </c:pt>
                <c:pt idx="39861">
                  <c:v>-68.153000000000006</c:v>
                </c:pt>
                <c:pt idx="39862">
                  <c:v>-68.150999999999996</c:v>
                </c:pt>
                <c:pt idx="39863">
                  <c:v>-68.149000000000001</c:v>
                </c:pt>
                <c:pt idx="39864">
                  <c:v>-68.147000000000006</c:v>
                </c:pt>
                <c:pt idx="39865">
                  <c:v>-68.144999999999996</c:v>
                </c:pt>
                <c:pt idx="39866">
                  <c:v>-68.143000000000001</c:v>
                </c:pt>
                <c:pt idx="39867">
                  <c:v>-68.141000000000005</c:v>
                </c:pt>
                <c:pt idx="39868">
                  <c:v>-68.138999999999996</c:v>
                </c:pt>
                <c:pt idx="39869">
                  <c:v>-68.137</c:v>
                </c:pt>
                <c:pt idx="39870">
                  <c:v>-68.135000000000005</c:v>
                </c:pt>
                <c:pt idx="39871">
                  <c:v>-68.132999999999996</c:v>
                </c:pt>
                <c:pt idx="39872">
                  <c:v>-68.131</c:v>
                </c:pt>
                <c:pt idx="39873">
                  <c:v>-68.129000000000005</c:v>
                </c:pt>
                <c:pt idx="39874">
                  <c:v>-68.126999999999995</c:v>
                </c:pt>
                <c:pt idx="39875">
                  <c:v>-68.125</c:v>
                </c:pt>
                <c:pt idx="39876">
                  <c:v>-68.123000000000005</c:v>
                </c:pt>
                <c:pt idx="39877">
                  <c:v>-68.120999999999995</c:v>
                </c:pt>
                <c:pt idx="39878">
                  <c:v>-68.119</c:v>
                </c:pt>
                <c:pt idx="39879">
                  <c:v>-68.117000000000004</c:v>
                </c:pt>
                <c:pt idx="39880">
                  <c:v>-68.114999999999995</c:v>
                </c:pt>
                <c:pt idx="39881">
                  <c:v>-68.113</c:v>
                </c:pt>
                <c:pt idx="39882">
                  <c:v>-68.111000000000004</c:v>
                </c:pt>
                <c:pt idx="39883">
                  <c:v>-68.108999999999995</c:v>
                </c:pt>
                <c:pt idx="39884">
                  <c:v>-68.106999999999999</c:v>
                </c:pt>
                <c:pt idx="39885">
                  <c:v>-68.105000000000004</c:v>
                </c:pt>
                <c:pt idx="39886">
                  <c:v>-68.102999999999994</c:v>
                </c:pt>
                <c:pt idx="39887">
                  <c:v>-68.100999999999999</c:v>
                </c:pt>
                <c:pt idx="39888">
                  <c:v>-68.099000000000004</c:v>
                </c:pt>
                <c:pt idx="39889">
                  <c:v>-68.096999999999994</c:v>
                </c:pt>
                <c:pt idx="39890">
                  <c:v>-68.094999999999999</c:v>
                </c:pt>
                <c:pt idx="39891">
                  <c:v>-68.093000000000004</c:v>
                </c:pt>
                <c:pt idx="39892">
                  <c:v>-68.090999999999994</c:v>
                </c:pt>
                <c:pt idx="39893">
                  <c:v>-68.088999999999999</c:v>
                </c:pt>
                <c:pt idx="39894">
                  <c:v>-68.087000000000003</c:v>
                </c:pt>
                <c:pt idx="39895">
                  <c:v>-68.084999999999994</c:v>
                </c:pt>
                <c:pt idx="39896">
                  <c:v>-68.082999999999998</c:v>
                </c:pt>
                <c:pt idx="39897">
                  <c:v>-68.081000000000003</c:v>
                </c:pt>
                <c:pt idx="39898">
                  <c:v>-68.078999999999994</c:v>
                </c:pt>
                <c:pt idx="39899">
                  <c:v>-68.076999999999998</c:v>
                </c:pt>
                <c:pt idx="39900">
                  <c:v>-68.075000000000003</c:v>
                </c:pt>
                <c:pt idx="39901">
                  <c:v>-68.072999999999993</c:v>
                </c:pt>
                <c:pt idx="39902">
                  <c:v>-68.070999999999998</c:v>
                </c:pt>
                <c:pt idx="39903">
                  <c:v>-68.069000000000003</c:v>
                </c:pt>
                <c:pt idx="39904">
                  <c:v>-68.066999999999993</c:v>
                </c:pt>
                <c:pt idx="39905">
                  <c:v>-68.064999999999998</c:v>
                </c:pt>
                <c:pt idx="39906">
                  <c:v>-68.063000000000002</c:v>
                </c:pt>
                <c:pt idx="39907">
                  <c:v>-68.061000000000007</c:v>
                </c:pt>
                <c:pt idx="39908">
                  <c:v>-68.058999999999997</c:v>
                </c:pt>
                <c:pt idx="39909">
                  <c:v>-68.057000000000002</c:v>
                </c:pt>
                <c:pt idx="39910">
                  <c:v>-68.055000000000007</c:v>
                </c:pt>
                <c:pt idx="39911">
                  <c:v>-68.052999999999997</c:v>
                </c:pt>
                <c:pt idx="39912">
                  <c:v>-68.051000000000002</c:v>
                </c:pt>
                <c:pt idx="39913">
                  <c:v>-68.049000000000007</c:v>
                </c:pt>
                <c:pt idx="39914">
                  <c:v>-68.046999999999997</c:v>
                </c:pt>
                <c:pt idx="39915">
                  <c:v>-68.045000000000002</c:v>
                </c:pt>
                <c:pt idx="39916">
                  <c:v>-68.043000000000006</c:v>
                </c:pt>
                <c:pt idx="39917">
                  <c:v>-68.040999999999997</c:v>
                </c:pt>
                <c:pt idx="39918">
                  <c:v>-68.039000000000001</c:v>
                </c:pt>
                <c:pt idx="39919">
                  <c:v>-68.037000000000006</c:v>
                </c:pt>
                <c:pt idx="39920">
                  <c:v>-68.034999999999997</c:v>
                </c:pt>
                <c:pt idx="39921">
                  <c:v>-68.033000000000001</c:v>
                </c:pt>
                <c:pt idx="39922">
                  <c:v>-68.031000000000006</c:v>
                </c:pt>
                <c:pt idx="39923">
                  <c:v>-68.028999999999996</c:v>
                </c:pt>
                <c:pt idx="39924">
                  <c:v>-68.027000000000001</c:v>
                </c:pt>
                <c:pt idx="39925">
                  <c:v>-68.025000000000006</c:v>
                </c:pt>
                <c:pt idx="39926">
                  <c:v>-68.022999999999996</c:v>
                </c:pt>
                <c:pt idx="39927">
                  <c:v>-68.021000000000001</c:v>
                </c:pt>
                <c:pt idx="39928">
                  <c:v>-68.019000000000005</c:v>
                </c:pt>
                <c:pt idx="39929">
                  <c:v>-68.016999999999996</c:v>
                </c:pt>
                <c:pt idx="39930">
                  <c:v>-68.015000000000001</c:v>
                </c:pt>
                <c:pt idx="39931">
                  <c:v>-68.013000000000005</c:v>
                </c:pt>
                <c:pt idx="39932">
                  <c:v>-68.010999999999996</c:v>
                </c:pt>
                <c:pt idx="39933">
                  <c:v>-68.009</c:v>
                </c:pt>
                <c:pt idx="39934">
                  <c:v>-68.007000000000005</c:v>
                </c:pt>
                <c:pt idx="39935">
                  <c:v>-68.004999999999995</c:v>
                </c:pt>
                <c:pt idx="39936">
                  <c:v>-68.003</c:v>
                </c:pt>
                <c:pt idx="39937">
                  <c:v>-68.001000000000005</c:v>
                </c:pt>
                <c:pt idx="39938">
                  <c:v>-67.998999999999995</c:v>
                </c:pt>
                <c:pt idx="39939">
                  <c:v>-67.997</c:v>
                </c:pt>
                <c:pt idx="39940">
                  <c:v>-67.995000000000005</c:v>
                </c:pt>
                <c:pt idx="39941">
                  <c:v>-67.992999999999995</c:v>
                </c:pt>
                <c:pt idx="39942">
                  <c:v>-67.991</c:v>
                </c:pt>
                <c:pt idx="39943">
                  <c:v>-67.989000000000004</c:v>
                </c:pt>
                <c:pt idx="39944">
                  <c:v>-67.986999999999995</c:v>
                </c:pt>
                <c:pt idx="39945">
                  <c:v>-67.984999999999999</c:v>
                </c:pt>
                <c:pt idx="39946">
                  <c:v>-67.983000000000004</c:v>
                </c:pt>
                <c:pt idx="39947">
                  <c:v>-67.980999999999995</c:v>
                </c:pt>
                <c:pt idx="39948">
                  <c:v>-67.978999999999999</c:v>
                </c:pt>
                <c:pt idx="39949">
                  <c:v>-67.977000000000004</c:v>
                </c:pt>
                <c:pt idx="39950">
                  <c:v>-67.974999999999994</c:v>
                </c:pt>
                <c:pt idx="39951">
                  <c:v>-67.972999999999999</c:v>
                </c:pt>
                <c:pt idx="39952">
                  <c:v>-67.971000000000004</c:v>
                </c:pt>
                <c:pt idx="39953">
                  <c:v>-67.968999999999994</c:v>
                </c:pt>
                <c:pt idx="39954">
                  <c:v>-67.966999999999999</c:v>
                </c:pt>
                <c:pt idx="39955">
                  <c:v>-67.965000000000003</c:v>
                </c:pt>
                <c:pt idx="39956">
                  <c:v>-67.962999999999994</c:v>
                </c:pt>
                <c:pt idx="39957">
                  <c:v>-67.960999999999999</c:v>
                </c:pt>
                <c:pt idx="39958">
                  <c:v>-67.959000000000003</c:v>
                </c:pt>
                <c:pt idx="39959">
                  <c:v>-67.956999999999994</c:v>
                </c:pt>
                <c:pt idx="39960">
                  <c:v>-67.954999999999998</c:v>
                </c:pt>
                <c:pt idx="39961">
                  <c:v>-67.953000000000003</c:v>
                </c:pt>
                <c:pt idx="39962">
                  <c:v>-67.950999999999993</c:v>
                </c:pt>
                <c:pt idx="39963">
                  <c:v>-67.948999999999998</c:v>
                </c:pt>
                <c:pt idx="39964">
                  <c:v>-67.947000000000003</c:v>
                </c:pt>
                <c:pt idx="39965">
                  <c:v>-67.944999999999993</c:v>
                </c:pt>
                <c:pt idx="39966">
                  <c:v>-67.942999999999998</c:v>
                </c:pt>
                <c:pt idx="39967">
                  <c:v>-67.941000000000003</c:v>
                </c:pt>
                <c:pt idx="39968">
                  <c:v>-67.938999999999993</c:v>
                </c:pt>
                <c:pt idx="39969">
                  <c:v>-67.936999999999998</c:v>
                </c:pt>
                <c:pt idx="39970">
                  <c:v>-67.935000000000002</c:v>
                </c:pt>
                <c:pt idx="39971">
                  <c:v>-67.933000000000007</c:v>
                </c:pt>
                <c:pt idx="39972">
                  <c:v>-67.930999999999997</c:v>
                </c:pt>
                <c:pt idx="39973">
                  <c:v>-67.929000000000002</c:v>
                </c:pt>
                <c:pt idx="39974">
                  <c:v>-67.927000000000007</c:v>
                </c:pt>
                <c:pt idx="39975">
                  <c:v>-67.924999999999997</c:v>
                </c:pt>
                <c:pt idx="39976">
                  <c:v>-67.923000000000002</c:v>
                </c:pt>
                <c:pt idx="39977">
                  <c:v>-67.921000000000006</c:v>
                </c:pt>
                <c:pt idx="39978">
                  <c:v>-67.918999999999997</c:v>
                </c:pt>
                <c:pt idx="39979">
                  <c:v>-67.917000000000002</c:v>
                </c:pt>
                <c:pt idx="39980">
                  <c:v>-67.915000000000006</c:v>
                </c:pt>
                <c:pt idx="39981">
                  <c:v>-67.912999999999997</c:v>
                </c:pt>
                <c:pt idx="39982">
                  <c:v>-67.911000000000001</c:v>
                </c:pt>
                <c:pt idx="39983">
                  <c:v>-67.909000000000006</c:v>
                </c:pt>
                <c:pt idx="39984">
                  <c:v>-67.906999999999996</c:v>
                </c:pt>
                <c:pt idx="39985">
                  <c:v>-67.905000000000001</c:v>
                </c:pt>
                <c:pt idx="39986">
                  <c:v>-67.903000000000006</c:v>
                </c:pt>
                <c:pt idx="39987">
                  <c:v>-67.900999999999996</c:v>
                </c:pt>
                <c:pt idx="39988">
                  <c:v>-67.899000000000001</c:v>
                </c:pt>
                <c:pt idx="39989">
                  <c:v>-67.897000000000006</c:v>
                </c:pt>
                <c:pt idx="39990">
                  <c:v>-67.894999999999996</c:v>
                </c:pt>
                <c:pt idx="39991">
                  <c:v>-67.893000000000001</c:v>
                </c:pt>
                <c:pt idx="39992">
                  <c:v>-67.891000000000005</c:v>
                </c:pt>
                <c:pt idx="39993">
                  <c:v>-67.888999999999996</c:v>
                </c:pt>
                <c:pt idx="39994">
                  <c:v>-67.887</c:v>
                </c:pt>
                <c:pt idx="39995">
                  <c:v>-67.885000000000005</c:v>
                </c:pt>
                <c:pt idx="39996">
                  <c:v>-67.882999999999996</c:v>
                </c:pt>
                <c:pt idx="39997">
                  <c:v>-67.881</c:v>
                </c:pt>
                <c:pt idx="39998">
                  <c:v>-67.879000000000005</c:v>
                </c:pt>
                <c:pt idx="39999">
                  <c:v>-67.876999999999995</c:v>
                </c:pt>
                <c:pt idx="40000">
                  <c:v>-67.875</c:v>
                </c:pt>
                <c:pt idx="40001">
                  <c:v>-67.873000000000005</c:v>
                </c:pt>
                <c:pt idx="40002">
                  <c:v>-67.870999999999995</c:v>
                </c:pt>
                <c:pt idx="40003">
                  <c:v>-67.869</c:v>
                </c:pt>
                <c:pt idx="40004">
                  <c:v>-67.867000000000004</c:v>
                </c:pt>
                <c:pt idx="40005">
                  <c:v>-67.864999999999995</c:v>
                </c:pt>
                <c:pt idx="40006">
                  <c:v>-67.863</c:v>
                </c:pt>
                <c:pt idx="40007">
                  <c:v>-67.861000000000004</c:v>
                </c:pt>
                <c:pt idx="40008">
                  <c:v>-67.858999999999995</c:v>
                </c:pt>
                <c:pt idx="40009">
                  <c:v>-67.856999999999999</c:v>
                </c:pt>
                <c:pt idx="40010">
                  <c:v>-67.855000000000004</c:v>
                </c:pt>
                <c:pt idx="40011">
                  <c:v>-67.852999999999994</c:v>
                </c:pt>
                <c:pt idx="40012">
                  <c:v>-67.850999999999999</c:v>
                </c:pt>
                <c:pt idx="40013">
                  <c:v>-67.849000000000004</c:v>
                </c:pt>
                <c:pt idx="40014">
                  <c:v>-67.846999999999994</c:v>
                </c:pt>
                <c:pt idx="40015">
                  <c:v>-67.844999999999999</c:v>
                </c:pt>
                <c:pt idx="40016">
                  <c:v>-67.843000000000004</c:v>
                </c:pt>
                <c:pt idx="40017">
                  <c:v>-67.840999999999994</c:v>
                </c:pt>
                <c:pt idx="40018">
                  <c:v>-67.838999999999999</c:v>
                </c:pt>
                <c:pt idx="40019">
                  <c:v>-67.837000000000003</c:v>
                </c:pt>
                <c:pt idx="40020">
                  <c:v>-67.834999999999994</c:v>
                </c:pt>
                <c:pt idx="40021">
                  <c:v>-67.832999999999998</c:v>
                </c:pt>
                <c:pt idx="40022">
                  <c:v>-67.831000000000003</c:v>
                </c:pt>
                <c:pt idx="40023">
                  <c:v>-67.828999999999994</c:v>
                </c:pt>
                <c:pt idx="40024">
                  <c:v>-67.826999999999998</c:v>
                </c:pt>
                <c:pt idx="40025">
                  <c:v>-67.825000000000003</c:v>
                </c:pt>
                <c:pt idx="40026">
                  <c:v>-67.822999999999993</c:v>
                </c:pt>
                <c:pt idx="40027">
                  <c:v>-67.820999999999998</c:v>
                </c:pt>
                <c:pt idx="40028">
                  <c:v>-67.819000000000003</c:v>
                </c:pt>
                <c:pt idx="40029">
                  <c:v>-67.816999999999993</c:v>
                </c:pt>
                <c:pt idx="40030">
                  <c:v>-67.814999999999998</c:v>
                </c:pt>
                <c:pt idx="40031">
                  <c:v>-67.813000000000002</c:v>
                </c:pt>
                <c:pt idx="40032">
                  <c:v>-67.811000000000007</c:v>
                </c:pt>
                <c:pt idx="40033">
                  <c:v>-67.808999999999997</c:v>
                </c:pt>
                <c:pt idx="40034">
                  <c:v>-67.807000000000002</c:v>
                </c:pt>
                <c:pt idx="40035">
                  <c:v>-67.805000000000007</c:v>
                </c:pt>
                <c:pt idx="40036">
                  <c:v>-67.802999999999997</c:v>
                </c:pt>
                <c:pt idx="40037">
                  <c:v>-67.801000000000002</c:v>
                </c:pt>
                <c:pt idx="40038">
                  <c:v>-67.799000000000007</c:v>
                </c:pt>
                <c:pt idx="40039">
                  <c:v>-67.796999999999997</c:v>
                </c:pt>
                <c:pt idx="40040">
                  <c:v>-67.795000000000002</c:v>
                </c:pt>
                <c:pt idx="40041">
                  <c:v>-67.793000000000006</c:v>
                </c:pt>
                <c:pt idx="40042">
                  <c:v>-67.790999999999997</c:v>
                </c:pt>
                <c:pt idx="40043">
                  <c:v>-67.789000000000001</c:v>
                </c:pt>
                <c:pt idx="40044">
                  <c:v>-67.787000000000006</c:v>
                </c:pt>
                <c:pt idx="40045">
                  <c:v>-67.784999999999997</c:v>
                </c:pt>
                <c:pt idx="40046">
                  <c:v>-67.783000000000001</c:v>
                </c:pt>
                <c:pt idx="40047">
                  <c:v>-67.781000000000006</c:v>
                </c:pt>
                <c:pt idx="40048">
                  <c:v>-67.778999999999996</c:v>
                </c:pt>
                <c:pt idx="40049">
                  <c:v>-67.777000000000001</c:v>
                </c:pt>
                <c:pt idx="40050">
                  <c:v>-67.775000000000006</c:v>
                </c:pt>
                <c:pt idx="40051">
                  <c:v>-67.772999999999996</c:v>
                </c:pt>
                <c:pt idx="40052">
                  <c:v>-67.771000000000001</c:v>
                </c:pt>
                <c:pt idx="40053">
                  <c:v>-67.769000000000005</c:v>
                </c:pt>
                <c:pt idx="40054">
                  <c:v>-67.766999999999996</c:v>
                </c:pt>
                <c:pt idx="40055">
                  <c:v>-67.765000000000001</c:v>
                </c:pt>
                <c:pt idx="40056">
                  <c:v>-67.763000000000005</c:v>
                </c:pt>
                <c:pt idx="40057">
                  <c:v>-67.760999999999996</c:v>
                </c:pt>
                <c:pt idx="40058">
                  <c:v>-67.759</c:v>
                </c:pt>
                <c:pt idx="40059">
                  <c:v>-67.757000000000005</c:v>
                </c:pt>
                <c:pt idx="40060">
                  <c:v>-67.754999999999995</c:v>
                </c:pt>
                <c:pt idx="40061">
                  <c:v>-67.753</c:v>
                </c:pt>
                <c:pt idx="40062">
                  <c:v>-67.751000000000005</c:v>
                </c:pt>
                <c:pt idx="40063">
                  <c:v>-67.748999999999995</c:v>
                </c:pt>
                <c:pt idx="40064">
                  <c:v>-67.747</c:v>
                </c:pt>
                <c:pt idx="40065">
                  <c:v>-67.745000000000005</c:v>
                </c:pt>
                <c:pt idx="40066">
                  <c:v>-67.742999999999995</c:v>
                </c:pt>
                <c:pt idx="40067">
                  <c:v>-67.741</c:v>
                </c:pt>
                <c:pt idx="40068">
                  <c:v>-67.739000000000004</c:v>
                </c:pt>
                <c:pt idx="40069">
                  <c:v>-67.736999999999995</c:v>
                </c:pt>
                <c:pt idx="40070">
                  <c:v>-67.734999999999999</c:v>
                </c:pt>
                <c:pt idx="40071">
                  <c:v>-67.733000000000004</c:v>
                </c:pt>
                <c:pt idx="40072">
                  <c:v>-67.730999999999995</c:v>
                </c:pt>
                <c:pt idx="40073">
                  <c:v>-67.728999999999999</c:v>
                </c:pt>
                <c:pt idx="40074">
                  <c:v>-67.727000000000004</c:v>
                </c:pt>
                <c:pt idx="40075">
                  <c:v>-67.724999999999994</c:v>
                </c:pt>
                <c:pt idx="40076">
                  <c:v>-67.722999999999999</c:v>
                </c:pt>
                <c:pt idx="40077">
                  <c:v>-67.721000000000004</c:v>
                </c:pt>
                <c:pt idx="40078">
                  <c:v>-67.718999999999994</c:v>
                </c:pt>
                <c:pt idx="40079">
                  <c:v>-67.716999999999999</c:v>
                </c:pt>
                <c:pt idx="40080">
                  <c:v>-67.715000000000003</c:v>
                </c:pt>
                <c:pt idx="40081">
                  <c:v>-67.712999999999994</c:v>
                </c:pt>
                <c:pt idx="40082">
                  <c:v>-67.710999999999999</c:v>
                </c:pt>
                <c:pt idx="40083">
                  <c:v>-67.709000000000003</c:v>
                </c:pt>
                <c:pt idx="40084">
                  <c:v>-67.706999999999994</c:v>
                </c:pt>
                <c:pt idx="40085">
                  <c:v>-67.704999999999998</c:v>
                </c:pt>
                <c:pt idx="40086">
                  <c:v>-67.703000000000003</c:v>
                </c:pt>
                <c:pt idx="40087">
                  <c:v>-67.700999999999993</c:v>
                </c:pt>
                <c:pt idx="40088">
                  <c:v>-67.698999999999998</c:v>
                </c:pt>
                <c:pt idx="40089">
                  <c:v>-67.697000000000003</c:v>
                </c:pt>
                <c:pt idx="40090">
                  <c:v>-67.694999999999993</c:v>
                </c:pt>
                <c:pt idx="40091">
                  <c:v>-67.692999999999998</c:v>
                </c:pt>
                <c:pt idx="40092">
                  <c:v>-67.691000000000003</c:v>
                </c:pt>
                <c:pt idx="40093">
                  <c:v>-67.688999999999993</c:v>
                </c:pt>
                <c:pt idx="40094">
                  <c:v>-67.686999999999998</c:v>
                </c:pt>
                <c:pt idx="40095">
                  <c:v>-67.685000000000002</c:v>
                </c:pt>
                <c:pt idx="40096">
                  <c:v>-67.683000000000007</c:v>
                </c:pt>
                <c:pt idx="40097">
                  <c:v>-67.680999999999997</c:v>
                </c:pt>
                <c:pt idx="40098">
                  <c:v>-67.679000000000002</c:v>
                </c:pt>
                <c:pt idx="40099">
                  <c:v>-67.677000000000007</c:v>
                </c:pt>
                <c:pt idx="40100">
                  <c:v>-67.674999999999997</c:v>
                </c:pt>
                <c:pt idx="40101">
                  <c:v>-67.673000000000002</c:v>
                </c:pt>
                <c:pt idx="40102">
                  <c:v>-67.671000000000006</c:v>
                </c:pt>
                <c:pt idx="40103">
                  <c:v>-67.668999999999997</c:v>
                </c:pt>
                <c:pt idx="40104">
                  <c:v>-67.667000000000002</c:v>
                </c:pt>
                <c:pt idx="40105">
                  <c:v>-67.665000000000006</c:v>
                </c:pt>
                <c:pt idx="40106">
                  <c:v>-67.662999999999997</c:v>
                </c:pt>
                <c:pt idx="40107">
                  <c:v>-67.661000000000001</c:v>
                </c:pt>
                <c:pt idx="40108">
                  <c:v>-67.659000000000006</c:v>
                </c:pt>
                <c:pt idx="40109">
                  <c:v>-67.656999999999996</c:v>
                </c:pt>
                <c:pt idx="40110">
                  <c:v>-67.655000000000001</c:v>
                </c:pt>
                <c:pt idx="40111">
                  <c:v>-67.653000000000006</c:v>
                </c:pt>
                <c:pt idx="40112">
                  <c:v>-67.650999999999996</c:v>
                </c:pt>
                <c:pt idx="40113">
                  <c:v>-67.649000000000001</c:v>
                </c:pt>
                <c:pt idx="40114">
                  <c:v>-67.647000000000006</c:v>
                </c:pt>
                <c:pt idx="40115">
                  <c:v>-67.644999999999996</c:v>
                </c:pt>
                <c:pt idx="40116">
                  <c:v>-67.643000000000001</c:v>
                </c:pt>
                <c:pt idx="40117">
                  <c:v>-67.641000000000005</c:v>
                </c:pt>
                <c:pt idx="40118">
                  <c:v>-67.638999999999996</c:v>
                </c:pt>
                <c:pt idx="40119">
                  <c:v>-67.637</c:v>
                </c:pt>
                <c:pt idx="40120">
                  <c:v>-67.635000000000005</c:v>
                </c:pt>
                <c:pt idx="40121">
                  <c:v>-67.632999999999996</c:v>
                </c:pt>
                <c:pt idx="40122">
                  <c:v>-67.631</c:v>
                </c:pt>
                <c:pt idx="40123">
                  <c:v>-67.629000000000005</c:v>
                </c:pt>
                <c:pt idx="40124">
                  <c:v>-67.626999999999995</c:v>
                </c:pt>
                <c:pt idx="40125">
                  <c:v>-67.625</c:v>
                </c:pt>
                <c:pt idx="40126">
                  <c:v>-67.623000000000005</c:v>
                </c:pt>
                <c:pt idx="40127">
                  <c:v>-67.620999999999995</c:v>
                </c:pt>
                <c:pt idx="40128">
                  <c:v>-67.619</c:v>
                </c:pt>
                <c:pt idx="40129">
                  <c:v>-67.617000000000004</c:v>
                </c:pt>
                <c:pt idx="40130">
                  <c:v>-67.614999999999995</c:v>
                </c:pt>
                <c:pt idx="40131">
                  <c:v>-67.613</c:v>
                </c:pt>
                <c:pt idx="40132">
                  <c:v>-67.611000000000004</c:v>
                </c:pt>
                <c:pt idx="40133">
                  <c:v>-67.608999999999995</c:v>
                </c:pt>
                <c:pt idx="40134">
                  <c:v>-67.606999999999999</c:v>
                </c:pt>
                <c:pt idx="40135">
                  <c:v>-67.605000000000004</c:v>
                </c:pt>
                <c:pt idx="40136">
                  <c:v>-67.602999999999994</c:v>
                </c:pt>
                <c:pt idx="40137">
                  <c:v>-67.600999999999999</c:v>
                </c:pt>
                <c:pt idx="40138">
                  <c:v>-67.599000000000004</c:v>
                </c:pt>
                <c:pt idx="40139">
                  <c:v>-67.596999999999994</c:v>
                </c:pt>
                <c:pt idx="40140">
                  <c:v>-67.594999999999999</c:v>
                </c:pt>
                <c:pt idx="40141">
                  <c:v>-67.593000000000004</c:v>
                </c:pt>
                <c:pt idx="40142">
                  <c:v>-67.590999999999994</c:v>
                </c:pt>
                <c:pt idx="40143">
                  <c:v>-67.588999999999999</c:v>
                </c:pt>
                <c:pt idx="40144">
                  <c:v>-67.587000000000003</c:v>
                </c:pt>
                <c:pt idx="40145">
                  <c:v>-67.584999999999994</c:v>
                </c:pt>
                <c:pt idx="40146">
                  <c:v>-67.582999999999998</c:v>
                </c:pt>
                <c:pt idx="40147">
                  <c:v>-67.581000000000003</c:v>
                </c:pt>
                <c:pt idx="40148">
                  <c:v>-67.578999999999994</c:v>
                </c:pt>
                <c:pt idx="40149">
                  <c:v>-67.576999999999998</c:v>
                </c:pt>
                <c:pt idx="40150">
                  <c:v>-67.575000000000003</c:v>
                </c:pt>
                <c:pt idx="40151">
                  <c:v>-67.572999999999993</c:v>
                </c:pt>
                <c:pt idx="40152">
                  <c:v>-67.570999999999998</c:v>
                </c:pt>
                <c:pt idx="40153">
                  <c:v>-67.569000000000003</c:v>
                </c:pt>
                <c:pt idx="40154">
                  <c:v>-67.566999999999993</c:v>
                </c:pt>
                <c:pt idx="40155">
                  <c:v>-67.564999999999998</c:v>
                </c:pt>
                <c:pt idx="40156">
                  <c:v>-67.563000000000002</c:v>
                </c:pt>
                <c:pt idx="40157">
                  <c:v>-67.561000000000007</c:v>
                </c:pt>
                <c:pt idx="40158">
                  <c:v>-67.558999999999997</c:v>
                </c:pt>
                <c:pt idx="40159">
                  <c:v>-67.557000000000002</c:v>
                </c:pt>
                <c:pt idx="40160">
                  <c:v>-67.555000000000007</c:v>
                </c:pt>
                <c:pt idx="40161">
                  <c:v>-67.552999999999997</c:v>
                </c:pt>
                <c:pt idx="40162">
                  <c:v>-67.551000000000002</c:v>
                </c:pt>
                <c:pt idx="40163">
                  <c:v>-67.549000000000007</c:v>
                </c:pt>
                <c:pt idx="40164">
                  <c:v>-67.546999999999997</c:v>
                </c:pt>
                <c:pt idx="40165">
                  <c:v>-67.545000000000002</c:v>
                </c:pt>
                <c:pt idx="40166">
                  <c:v>-67.543000000000006</c:v>
                </c:pt>
                <c:pt idx="40167">
                  <c:v>-67.540999999999997</c:v>
                </c:pt>
                <c:pt idx="40168">
                  <c:v>-67.539000000000001</c:v>
                </c:pt>
                <c:pt idx="40169">
                  <c:v>-67.537000000000006</c:v>
                </c:pt>
                <c:pt idx="40170">
                  <c:v>-67.534999999999997</c:v>
                </c:pt>
                <c:pt idx="40171">
                  <c:v>-67.533000000000001</c:v>
                </c:pt>
                <c:pt idx="40172">
                  <c:v>-67.531000000000006</c:v>
                </c:pt>
                <c:pt idx="40173">
                  <c:v>-67.528999999999996</c:v>
                </c:pt>
                <c:pt idx="40174">
                  <c:v>-67.527000000000001</c:v>
                </c:pt>
                <c:pt idx="40175">
                  <c:v>-67.525000000000006</c:v>
                </c:pt>
                <c:pt idx="40176">
                  <c:v>-67.522999999999996</c:v>
                </c:pt>
                <c:pt idx="40177">
                  <c:v>-67.521000000000001</c:v>
                </c:pt>
                <c:pt idx="40178">
                  <c:v>-67.519000000000005</c:v>
                </c:pt>
                <c:pt idx="40179">
                  <c:v>-67.516999999999996</c:v>
                </c:pt>
                <c:pt idx="40180">
                  <c:v>-67.515000000000001</c:v>
                </c:pt>
                <c:pt idx="40181">
                  <c:v>-67.513000000000005</c:v>
                </c:pt>
                <c:pt idx="40182">
                  <c:v>-67.510999999999996</c:v>
                </c:pt>
                <c:pt idx="40183">
                  <c:v>-67.509</c:v>
                </c:pt>
                <c:pt idx="40184">
                  <c:v>-67.507000000000005</c:v>
                </c:pt>
                <c:pt idx="40185">
                  <c:v>-67.504999999999995</c:v>
                </c:pt>
                <c:pt idx="40186">
                  <c:v>-67.503</c:v>
                </c:pt>
                <c:pt idx="40187">
                  <c:v>-67.501000000000005</c:v>
                </c:pt>
                <c:pt idx="40188">
                  <c:v>-67.498999999999995</c:v>
                </c:pt>
                <c:pt idx="40189">
                  <c:v>-67.497</c:v>
                </c:pt>
                <c:pt idx="40190">
                  <c:v>-67.495000000000005</c:v>
                </c:pt>
                <c:pt idx="40191">
                  <c:v>-67.492999999999995</c:v>
                </c:pt>
                <c:pt idx="40192">
                  <c:v>-67.491</c:v>
                </c:pt>
                <c:pt idx="40193">
                  <c:v>-67.489000000000004</c:v>
                </c:pt>
                <c:pt idx="40194">
                  <c:v>-67.486999999999995</c:v>
                </c:pt>
                <c:pt idx="40195">
                  <c:v>-67.484999999999999</c:v>
                </c:pt>
                <c:pt idx="40196">
                  <c:v>-67.483000000000004</c:v>
                </c:pt>
                <c:pt idx="40197">
                  <c:v>-67.480999999999995</c:v>
                </c:pt>
                <c:pt idx="40198">
                  <c:v>-67.478999999999999</c:v>
                </c:pt>
                <c:pt idx="40199">
                  <c:v>-67.477000000000004</c:v>
                </c:pt>
                <c:pt idx="40200">
                  <c:v>-67.474999999999994</c:v>
                </c:pt>
                <c:pt idx="40201">
                  <c:v>-67.472999999999999</c:v>
                </c:pt>
                <c:pt idx="40202">
                  <c:v>-67.471000000000004</c:v>
                </c:pt>
                <c:pt idx="40203">
                  <c:v>-67.468999999999994</c:v>
                </c:pt>
                <c:pt idx="40204">
                  <c:v>-67.466999999999999</c:v>
                </c:pt>
                <c:pt idx="40205">
                  <c:v>-67.465000000000003</c:v>
                </c:pt>
                <c:pt idx="40206">
                  <c:v>-67.462999999999994</c:v>
                </c:pt>
                <c:pt idx="40207">
                  <c:v>-67.460999999999999</c:v>
                </c:pt>
                <c:pt idx="40208">
                  <c:v>-67.459000000000003</c:v>
                </c:pt>
                <c:pt idx="40209">
                  <c:v>-67.456999999999994</c:v>
                </c:pt>
                <c:pt idx="40210">
                  <c:v>-67.454999999999998</c:v>
                </c:pt>
                <c:pt idx="40211">
                  <c:v>-67.453000000000003</c:v>
                </c:pt>
                <c:pt idx="40212">
                  <c:v>-67.450999999999993</c:v>
                </c:pt>
                <c:pt idx="40213">
                  <c:v>-67.448999999999998</c:v>
                </c:pt>
                <c:pt idx="40214">
                  <c:v>-67.447000000000003</c:v>
                </c:pt>
                <c:pt idx="40215">
                  <c:v>-67.444999999999993</c:v>
                </c:pt>
                <c:pt idx="40216">
                  <c:v>-67.442999999999998</c:v>
                </c:pt>
                <c:pt idx="40217">
                  <c:v>-67.441000000000003</c:v>
                </c:pt>
                <c:pt idx="40218">
                  <c:v>-67.438999999999993</c:v>
                </c:pt>
                <c:pt idx="40219">
                  <c:v>-67.436999999999998</c:v>
                </c:pt>
                <c:pt idx="40220">
                  <c:v>-67.435000000000002</c:v>
                </c:pt>
                <c:pt idx="40221">
                  <c:v>-67.433000000000007</c:v>
                </c:pt>
                <c:pt idx="40222">
                  <c:v>-67.430999999999997</c:v>
                </c:pt>
                <c:pt idx="40223">
                  <c:v>-67.429000000000002</c:v>
                </c:pt>
                <c:pt idx="40224">
                  <c:v>-67.427000000000007</c:v>
                </c:pt>
                <c:pt idx="40225">
                  <c:v>-67.424999999999997</c:v>
                </c:pt>
                <c:pt idx="40226">
                  <c:v>-67.423000000000002</c:v>
                </c:pt>
                <c:pt idx="40227">
                  <c:v>-67.421000000000006</c:v>
                </c:pt>
                <c:pt idx="40228">
                  <c:v>-67.418999999999997</c:v>
                </c:pt>
                <c:pt idx="40229">
                  <c:v>-67.417000000000002</c:v>
                </c:pt>
                <c:pt idx="40230">
                  <c:v>-67.415000000000006</c:v>
                </c:pt>
                <c:pt idx="40231">
                  <c:v>-67.412999999999997</c:v>
                </c:pt>
                <c:pt idx="40232">
                  <c:v>-67.411000000000001</c:v>
                </c:pt>
                <c:pt idx="40233">
                  <c:v>-67.409000000000006</c:v>
                </c:pt>
                <c:pt idx="40234">
                  <c:v>-67.406999999999996</c:v>
                </c:pt>
                <c:pt idx="40235">
                  <c:v>-67.405000000000001</c:v>
                </c:pt>
                <c:pt idx="40236">
                  <c:v>-67.403000000000006</c:v>
                </c:pt>
                <c:pt idx="40237">
                  <c:v>-67.400999999999996</c:v>
                </c:pt>
                <c:pt idx="40238">
                  <c:v>-67.399000000000001</c:v>
                </c:pt>
                <c:pt idx="40239">
                  <c:v>-67.397000000000006</c:v>
                </c:pt>
                <c:pt idx="40240">
                  <c:v>-67.394999999999996</c:v>
                </c:pt>
                <c:pt idx="40241">
                  <c:v>-67.393000000000001</c:v>
                </c:pt>
                <c:pt idx="40242">
                  <c:v>-67.391000000000005</c:v>
                </c:pt>
                <c:pt idx="40243">
                  <c:v>-67.388999999999996</c:v>
                </c:pt>
                <c:pt idx="40244">
                  <c:v>-67.387</c:v>
                </c:pt>
                <c:pt idx="40245">
                  <c:v>-67.385000000000005</c:v>
                </c:pt>
                <c:pt idx="40246">
                  <c:v>-67.382999999999996</c:v>
                </c:pt>
                <c:pt idx="40247">
                  <c:v>-67.381</c:v>
                </c:pt>
                <c:pt idx="40248">
                  <c:v>-67.379000000000005</c:v>
                </c:pt>
                <c:pt idx="40249">
                  <c:v>-67.376999999999995</c:v>
                </c:pt>
                <c:pt idx="40250">
                  <c:v>-67.375</c:v>
                </c:pt>
                <c:pt idx="40251">
                  <c:v>-67.373000000000005</c:v>
                </c:pt>
                <c:pt idx="40252">
                  <c:v>-67.370999999999995</c:v>
                </c:pt>
                <c:pt idx="40253">
                  <c:v>-67.369</c:v>
                </c:pt>
                <c:pt idx="40254">
                  <c:v>-67.367000000000004</c:v>
                </c:pt>
                <c:pt idx="40255">
                  <c:v>-67.364999999999995</c:v>
                </c:pt>
                <c:pt idx="40256">
                  <c:v>-67.363</c:v>
                </c:pt>
                <c:pt idx="40257">
                  <c:v>-67.361000000000004</c:v>
                </c:pt>
                <c:pt idx="40258">
                  <c:v>-67.358999999999995</c:v>
                </c:pt>
                <c:pt idx="40259">
                  <c:v>-67.356999999999999</c:v>
                </c:pt>
                <c:pt idx="40260">
                  <c:v>-67.355000000000004</c:v>
                </c:pt>
                <c:pt idx="40261">
                  <c:v>-67.352999999999994</c:v>
                </c:pt>
                <c:pt idx="40262">
                  <c:v>-67.350999999999999</c:v>
                </c:pt>
                <c:pt idx="40263">
                  <c:v>-67.349000000000004</c:v>
                </c:pt>
                <c:pt idx="40264">
                  <c:v>-67.346999999999994</c:v>
                </c:pt>
                <c:pt idx="40265">
                  <c:v>-67.344999999999999</c:v>
                </c:pt>
                <c:pt idx="40266">
                  <c:v>-67.343000000000004</c:v>
                </c:pt>
                <c:pt idx="40267">
                  <c:v>-67.340999999999994</c:v>
                </c:pt>
                <c:pt idx="40268">
                  <c:v>-67.338999999999999</c:v>
                </c:pt>
                <c:pt idx="40269">
                  <c:v>-67.337000000000003</c:v>
                </c:pt>
                <c:pt idx="40270">
                  <c:v>-67.334999999999994</c:v>
                </c:pt>
                <c:pt idx="40271">
                  <c:v>-67.332999999999998</c:v>
                </c:pt>
                <c:pt idx="40272">
                  <c:v>-67.331000000000003</c:v>
                </c:pt>
                <c:pt idx="40273">
                  <c:v>-67.328999999999994</c:v>
                </c:pt>
                <c:pt idx="40274">
                  <c:v>-67.326999999999998</c:v>
                </c:pt>
                <c:pt idx="40275">
                  <c:v>-67.325000000000003</c:v>
                </c:pt>
                <c:pt idx="40276">
                  <c:v>-67.322999999999993</c:v>
                </c:pt>
                <c:pt idx="40277">
                  <c:v>-67.320999999999998</c:v>
                </c:pt>
                <c:pt idx="40278">
                  <c:v>-67.319000000000003</c:v>
                </c:pt>
                <c:pt idx="40279">
                  <c:v>-67.316999999999993</c:v>
                </c:pt>
                <c:pt idx="40280">
                  <c:v>-67.314999999999998</c:v>
                </c:pt>
                <c:pt idx="40281">
                  <c:v>-67.313000000000002</c:v>
                </c:pt>
                <c:pt idx="40282">
                  <c:v>-67.311000000000007</c:v>
                </c:pt>
                <c:pt idx="40283">
                  <c:v>-67.308999999999997</c:v>
                </c:pt>
                <c:pt idx="40284">
                  <c:v>-67.307000000000002</c:v>
                </c:pt>
                <c:pt idx="40285">
                  <c:v>-67.305000000000007</c:v>
                </c:pt>
                <c:pt idx="40286">
                  <c:v>-67.302999999999997</c:v>
                </c:pt>
                <c:pt idx="40287">
                  <c:v>-67.301000000000002</c:v>
                </c:pt>
                <c:pt idx="40288">
                  <c:v>-67.299000000000007</c:v>
                </c:pt>
                <c:pt idx="40289">
                  <c:v>-67.296999999999997</c:v>
                </c:pt>
                <c:pt idx="40290">
                  <c:v>-67.295000000000002</c:v>
                </c:pt>
                <c:pt idx="40291">
                  <c:v>-67.293000000000006</c:v>
                </c:pt>
                <c:pt idx="40292">
                  <c:v>-67.290999999999997</c:v>
                </c:pt>
                <c:pt idx="40293">
                  <c:v>-67.289000000000001</c:v>
                </c:pt>
                <c:pt idx="40294">
                  <c:v>-67.287000000000006</c:v>
                </c:pt>
                <c:pt idx="40295">
                  <c:v>-67.284999999999997</c:v>
                </c:pt>
                <c:pt idx="40296">
                  <c:v>-67.283000000000001</c:v>
                </c:pt>
                <c:pt idx="40297">
                  <c:v>-67.281000000000006</c:v>
                </c:pt>
                <c:pt idx="40298">
                  <c:v>-67.278999999999996</c:v>
                </c:pt>
                <c:pt idx="40299">
                  <c:v>-67.277000000000001</c:v>
                </c:pt>
                <c:pt idx="40300">
                  <c:v>-67.275000000000006</c:v>
                </c:pt>
                <c:pt idx="40301">
                  <c:v>-67.272999999999996</c:v>
                </c:pt>
                <c:pt idx="40302">
                  <c:v>-67.271000000000001</c:v>
                </c:pt>
                <c:pt idx="40303">
                  <c:v>-67.269000000000005</c:v>
                </c:pt>
                <c:pt idx="40304">
                  <c:v>-67.266999999999996</c:v>
                </c:pt>
                <c:pt idx="40305">
                  <c:v>-67.265000000000001</c:v>
                </c:pt>
                <c:pt idx="40306">
                  <c:v>-67.263000000000005</c:v>
                </c:pt>
                <c:pt idx="40307">
                  <c:v>-67.260999999999996</c:v>
                </c:pt>
                <c:pt idx="40308">
                  <c:v>-67.259</c:v>
                </c:pt>
                <c:pt idx="40309">
                  <c:v>-67.257000000000005</c:v>
                </c:pt>
                <c:pt idx="40310">
                  <c:v>-67.254999999999995</c:v>
                </c:pt>
                <c:pt idx="40311">
                  <c:v>-67.253</c:v>
                </c:pt>
                <c:pt idx="40312">
                  <c:v>-67.251000000000005</c:v>
                </c:pt>
                <c:pt idx="40313">
                  <c:v>-67.248999999999995</c:v>
                </c:pt>
                <c:pt idx="40314">
                  <c:v>-67.247</c:v>
                </c:pt>
                <c:pt idx="40315">
                  <c:v>-67.245000000000005</c:v>
                </c:pt>
                <c:pt idx="40316">
                  <c:v>-67.242999999999995</c:v>
                </c:pt>
                <c:pt idx="40317">
                  <c:v>-67.241</c:v>
                </c:pt>
                <c:pt idx="40318">
                  <c:v>-67.239000000000004</c:v>
                </c:pt>
                <c:pt idx="40319">
                  <c:v>-67.236999999999995</c:v>
                </c:pt>
                <c:pt idx="40320">
                  <c:v>-67.234999999999999</c:v>
                </c:pt>
                <c:pt idx="40321">
                  <c:v>-67.233000000000004</c:v>
                </c:pt>
                <c:pt idx="40322">
                  <c:v>-67.230999999999995</c:v>
                </c:pt>
                <c:pt idx="40323">
                  <c:v>-67.228999999999999</c:v>
                </c:pt>
                <c:pt idx="40324">
                  <c:v>-67.227000000000004</c:v>
                </c:pt>
                <c:pt idx="40325">
                  <c:v>-67.224999999999994</c:v>
                </c:pt>
                <c:pt idx="40326">
                  <c:v>-67.222999999999999</c:v>
                </c:pt>
                <c:pt idx="40327">
                  <c:v>-67.221000000000004</c:v>
                </c:pt>
                <c:pt idx="40328">
                  <c:v>-67.218999999999994</c:v>
                </c:pt>
                <c:pt idx="40329">
                  <c:v>-67.216999999999999</c:v>
                </c:pt>
                <c:pt idx="40330">
                  <c:v>-67.215000000000003</c:v>
                </c:pt>
                <c:pt idx="40331">
                  <c:v>-67.212999999999994</c:v>
                </c:pt>
                <c:pt idx="40332">
                  <c:v>-67.210999999999999</c:v>
                </c:pt>
                <c:pt idx="40333">
                  <c:v>-67.209000000000003</c:v>
                </c:pt>
                <c:pt idx="40334">
                  <c:v>-67.206999999999994</c:v>
                </c:pt>
                <c:pt idx="40335">
                  <c:v>-67.204999999999998</c:v>
                </c:pt>
                <c:pt idx="40336">
                  <c:v>-67.203000000000003</c:v>
                </c:pt>
                <c:pt idx="40337">
                  <c:v>-67.200999999999993</c:v>
                </c:pt>
                <c:pt idx="40338">
                  <c:v>-67.198999999999998</c:v>
                </c:pt>
                <c:pt idx="40339">
                  <c:v>-67.197000000000003</c:v>
                </c:pt>
                <c:pt idx="40340">
                  <c:v>-67.194999999999993</c:v>
                </c:pt>
                <c:pt idx="40341">
                  <c:v>-67.192999999999998</c:v>
                </c:pt>
                <c:pt idx="40342">
                  <c:v>-67.191000000000003</c:v>
                </c:pt>
                <c:pt idx="40343">
                  <c:v>-67.188999999999993</c:v>
                </c:pt>
                <c:pt idx="40344">
                  <c:v>-67.186999999999998</c:v>
                </c:pt>
                <c:pt idx="40345">
                  <c:v>-67.185000000000002</c:v>
                </c:pt>
                <c:pt idx="40346">
                  <c:v>-67.183000000000007</c:v>
                </c:pt>
                <c:pt idx="40347">
                  <c:v>-67.180999999999997</c:v>
                </c:pt>
                <c:pt idx="40348">
                  <c:v>-67.179000000000002</c:v>
                </c:pt>
                <c:pt idx="40349">
                  <c:v>-67.177000000000007</c:v>
                </c:pt>
                <c:pt idx="40350">
                  <c:v>-67.174999999999997</c:v>
                </c:pt>
                <c:pt idx="40351">
                  <c:v>-67.173000000000002</c:v>
                </c:pt>
                <c:pt idx="40352">
                  <c:v>-67.171000000000006</c:v>
                </c:pt>
                <c:pt idx="40353">
                  <c:v>-67.168999999999997</c:v>
                </c:pt>
                <c:pt idx="40354">
                  <c:v>-67.167000000000002</c:v>
                </c:pt>
                <c:pt idx="40355">
                  <c:v>-67.165000000000006</c:v>
                </c:pt>
                <c:pt idx="40356">
                  <c:v>-67.162999999999997</c:v>
                </c:pt>
                <c:pt idx="40357">
                  <c:v>-67.161000000000001</c:v>
                </c:pt>
                <c:pt idx="40358">
                  <c:v>-67.159000000000006</c:v>
                </c:pt>
                <c:pt idx="40359">
                  <c:v>-67.156999999999996</c:v>
                </c:pt>
                <c:pt idx="40360">
                  <c:v>-67.155000000000001</c:v>
                </c:pt>
                <c:pt idx="40361">
                  <c:v>-67.153000000000006</c:v>
                </c:pt>
                <c:pt idx="40362">
                  <c:v>-67.150999999999996</c:v>
                </c:pt>
                <c:pt idx="40363">
                  <c:v>-67.149000000000001</c:v>
                </c:pt>
                <c:pt idx="40364">
                  <c:v>-67.147000000000006</c:v>
                </c:pt>
                <c:pt idx="40365">
                  <c:v>-67.144999999999996</c:v>
                </c:pt>
                <c:pt idx="40366">
                  <c:v>-67.143000000000001</c:v>
                </c:pt>
                <c:pt idx="40367">
                  <c:v>-67.141000000000005</c:v>
                </c:pt>
                <c:pt idx="40368">
                  <c:v>-67.138999999999996</c:v>
                </c:pt>
                <c:pt idx="40369">
                  <c:v>-67.137</c:v>
                </c:pt>
                <c:pt idx="40370">
                  <c:v>-67.135000000000005</c:v>
                </c:pt>
                <c:pt idx="40371">
                  <c:v>-67.132999999999996</c:v>
                </c:pt>
                <c:pt idx="40372">
                  <c:v>-67.131</c:v>
                </c:pt>
                <c:pt idx="40373">
                  <c:v>-67.129000000000005</c:v>
                </c:pt>
                <c:pt idx="40374">
                  <c:v>-67.126999999999995</c:v>
                </c:pt>
                <c:pt idx="40375">
                  <c:v>-67.125</c:v>
                </c:pt>
                <c:pt idx="40376">
                  <c:v>-67.123000000000005</c:v>
                </c:pt>
                <c:pt idx="40377">
                  <c:v>-67.120999999999995</c:v>
                </c:pt>
                <c:pt idx="40378">
                  <c:v>-67.119</c:v>
                </c:pt>
                <c:pt idx="40379">
                  <c:v>-67.117000000000004</c:v>
                </c:pt>
                <c:pt idx="40380">
                  <c:v>-67.114999999999995</c:v>
                </c:pt>
                <c:pt idx="40381">
                  <c:v>-67.113</c:v>
                </c:pt>
                <c:pt idx="40382">
                  <c:v>-67.111000000000004</c:v>
                </c:pt>
                <c:pt idx="40383">
                  <c:v>-67.108999999999995</c:v>
                </c:pt>
                <c:pt idx="40384">
                  <c:v>-67.106999999999999</c:v>
                </c:pt>
                <c:pt idx="40385">
                  <c:v>-67.105000000000004</c:v>
                </c:pt>
                <c:pt idx="40386">
                  <c:v>-67.102999999999994</c:v>
                </c:pt>
                <c:pt idx="40387">
                  <c:v>-67.100999999999999</c:v>
                </c:pt>
                <c:pt idx="40388">
                  <c:v>-67.099000000000004</c:v>
                </c:pt>
                <c:pt idx="40389">
                  <c:v>-67.096999999999994</c:v>
                </c:pt>
                <c:pt idx="40390">
                  <c:v>-67.094999999999999</c:v>
                </c:pt>
                <c:pt idx="40391">
                  <c:v>-67.093000000000004</c:v>
                </c:pt>
                <c:pt idx="40392">
                  <c:v>-67.090999999999994</c:v>
                </c:pt>
                <c:pt idx="40393">
                  <c:v>-67.088999999999999</c:v>
                </c:pt>
                <c:pt idx="40394">
                  <c:v>-67.087000000000003</c:v>
                </c:pt>
                <c:pt idx="40395">
                  <c:v>-67.084999999999994</c:v>
                </c:pt>
                <c:pt idx="40396">
                  <c:v>-67.082999999999998</c:v>
                </c:pt>
                <c:pt idx="40397">
                  <c:v>-67.081000000000003</c:v>
                </c:pt>
                <c:pt idx="40398">
                  <c:v>-67.078999999999994</c:v>
                </c:pt>
                <c:pt idx="40399">
                  <c:v>-67.076999999999998</c:v>
                </c:pt>
                <c:pt idx="40400">
                  <c:v>-67.075000000000003</c:v>
                </c:pt>
                <c:pt idx="40401">
                  <c:v>-67.072999999999993</c:v>
                </c:pt>
                <c:pt idx="40402">
                  <c:v>-67.070999999999998</c:v>
                </c:pt>
                <c:pt idx="40403">
                  <c:v>-67.069000000000003</c:v>
                </c:pt>
                <c:pt idx="40404">
                  <c:v>-67.066999999999993</c:v>
                </c:pt>
                <c:pt idx="40405">
                  <c:v>-67.064999999999998</c:v>
                </c:pt>
                <c:pt idx="40406">
                  <c:v>-67.063000000000002</c:v>
                </c:pt>
                <c:pt idx="40407">
                  <c:v>-67.061000000000007</c:v>
                </c:pt>
                <c:pt idx="40408">
                  <c:v>-67.058999999999997</c:v>
                </c:pt>
                <c:pt idx="40409">
                  <c:v>-67.057000000000002</c:v>
                </c:pt>
                <c:pt idx="40410">
                  <c:v>-67.055000000000007</c:v>
                </c:pt>
                <c:pt idx="40411">
                  <c:v>-67.052999999999997</c:v>
                </c:pt>
                <c:pt idx="40412">
                  <c:v>-67.051000000000002</c:v>
                </c:pt>
                <c:pt idx="40413">
                  <c:v>-67.049000000000007</c:v>
                </c:pt>
                <c:pt idx="40414">
                  <c:v>-67.046999999999997</c:v>
                </c:pt>
                <c:pt idx="40415">
                  <c:v>-67.045000000000002</c:v>
                </c:pt>
                <c:pt idx="40416">
                  <c:v>-67.043000000000006</c:v>
                </c:pt>
                <c:pt idx="40417">
                  <c:v>-67.040999999999997</c:v>
                </c:pt>
                <c:pt idx="40418">
                  <c:v>-67.039000000000001</c:v>
                </c:pt>
                <c:pt idx="40419">
                  <c:v>-67.037000000000006</c:v>
                </c:pt>
                <c:pt idx="40420">
                  <c:v>-67.034999999999997</c:v>
                </c:pt>
                <c:pt idx="40421">
                  <c:v>-67.033000000000001</c:v>
                </c:pt>
                <c:pt idx="40422">
                  <c:v>-67.031000000000006</c:v>
                </c:pt>
                <c:pt idx="40423">
                  <c:v>-67.028999999999996</c:v>
                </c:pt>
                <c:pt idx="40424">
                  <c:v>-67.027000000000001</c:v>
                </c:pt>
                <c:pt idx="40425">
                  <c:v>-67.025000000000006</c:v>
                </c:pt>
                <c:pt idx="40426">
                  <c:v>-67.022999999999996</c:v>
                </c:pt>
                <c:pt idx="40427">
                  <c:v>-67.021000000000001</c:v>
                </c:pt>
                <c:pt idx="40428">
                  <c:v>-67.019000000000005</c:v>
                </c:pt>
                <c:pt idx="40429">
                  <c:v>-67.016999999999996</c:v>
                </c:pt>
                <c:pt idx="40430">
                  <c:v>-67.015000000000001</c:v>
                </c:pt>
                <c:pt idx="40431">
                  <c:v>-67.013000000000005</c:v>
                </c:pt>
                <c:pt idx="40432">
                  <c:v>-67.010999999999996</c:v>
                </c:pt>
                <c:pt idx="40433">
                  <c:v>-67.009</c:v>
                </c:pt>
                <c:pt idx="40434">
                  <c:v>-67.007000000000005</c:v>
                </c:pt>
                <c:pt idx="40435">
                  <c:v>-67.004999999999995</c:v>
                </c:pt>
                <c:pt idx="40436">
                  <c:v>-67.003</c:v>
                </c:pt>
                <c:pt idx="40437">
                  <c:v>-67.001000000000005</c:v>
                </c:pt>
                <c:pt idx="40438">
                  <c:v>-66.998999999999995</c:v>
                </c:pt>
                <c:pt idx="40439">
                  <c:v>-66.997</c:v>
                </c:pt>
                <c:pt idx="40440">
                  <c:v>-66.995000000000005</c:v>
                </c:pt>
                <c:pt idx="40441">
                  <c:v>-66.992999999999995</c:v>
                </c:pt>
                <c:pt idx="40442">
                  <c:v>-66.991</c:v>
                </c:pt>
                <c:pt idx="40443">
                  <c:v>-66.989000000000004</c:v>
                </c:pt>
                <c:pt idx="40444">
                  <c:v>-66.986999999999995</c:v>
                </c:pt>
                <c:pt idx="40445">
                  <c:v>-66.984999999999999</c:v>
                </c:pt>
                <c:pt idx="40446">
                  <c:v>-66.983000000000004</c:v>
                </c:pt>
                <c:pt idx="40447">
                  <c:v>-66.980999999999995</c:v>
                </c:pt>
                <c:pt idx="40448">
                  <c:v>-66.978999999999999</c:v>
                </c:pt>
                <c:pt idx="40449">
                  <c:v>-66.977000000000004</c:v>
                </c:pt>
                <c:pt idx="40450">
                  <c:v>-66.974999999999994</c:v>
                </c:pt>
                <c:pt idx="40451">
                  <c:v>-66.972999999999999</c:v>
                </c:pt>
                <c:pt idx="40452">
                  <c:v>-66.971000000000004</c:v>
                </c:pt>
                <c:pt idx="40453">
                  <c:v>-66.968999999999994</c:v>
                </c:pt>
                <c:pt idx="40454">
                  <c:v>-66.966999999999999</c:v>
                </c:pt>
                <c:pt idx="40455">
                  <c:v>-66.965000000000003</c:v>
                </c:pt>
                <c:pt idx="40456">
                  <c:v>-66.962999999999994</c:v>
                </c:pt>
                <c:pt idx="40457">
                  <c:v>-66.960999999999999</c:v>
                </c:pt>
                <c:pt idx="40458">
                  <c:v>-66.959000000000003</c:v>
                </c:pt>
                <c:pt idx="40459">
                  <c:v>-66.956999999999994</c:v>
                </c:pt>
                <c:pt idx="40460">
                  <c:v>-66.954999999999998</c:v>
                </c:pt>
                <c:pt idx="40461">
                  <c:v>-66.953000000000003</c:v>
                </c:pt>
                <c:pt idx="40462">
                  <c:v>-66.950999999999993</c:v>
                </c:pt>
                <c:pt idx="40463">
                  <c:v>-66.948999999999998</c:v>
                </c:pt>
                <c:pt idx="40464">
                  <c:v>-66.947000000000003</c:v>
                </c:pt>
                <c:pt idx="40465">
                  <c:v>-66.944999999999993</c:v>
                </c:pt>
                <c:pt idx="40466">
                  <c:v>-66.942999999999998</c:v>
                </c:pt>
                <c:pt idx="40467">
                  <c:v>-66.941000000000003</c:v>
                </c:pt>
                <c:pt idx="40468">
                  <c:v>-66.938999999999993</c:v>
                </c:pt>
                <c:pt idx="40469">
                  <c:v>-66.936999999999998</c:v>
                </c:pt>
                <c:pt idx="40470">
                  <c:v>-66.935000000000002</c:v>
                </c:pt>
                <c:pt idx="40471">
                  <c:v>-66.933000000000007</c:v>
                </c:pt>
                <c:pt idx="40472">
                  <c:v>-66.930999999999997</c:v>
                </c:pt>
                <c:pt idx="40473">
                  <c:v>-66.929000000000002</c:v>
                </c:pt>
                <c:pt idx="40474">
                  <c:v>-66.927000000000007</c:v>
                </c:pt>
                <c:pt idx="40475">
                  <c:v>-66.924999999999997</c:v>
                </c:pt>
                <c:pt idx="40476">
                  <c:v>-66.923000000000002</c:v>
                </c:pt>
                <c:pt idx="40477">
                  <c:v>-66.921000000000006</c:v>
                </c:pt>
                <c:pt idx="40478">
                  <c:v>-66.918999999999997</c:v>
                </c:pt>
                <c:pt idx="40479">
                  <c:v>-66.917000000000002</c:v>
                </c:pt>
                <c:pt idx="40480">
                  <c:v>-66.915000000000006</c:v>
                </c:pt>
                <c:pt idx="40481">
                  <c:v>-66.912999999999997</c:v>
                </c:pt>
                <c:pt idx="40482">
                  <c:v>-66.911000000000001</c:v>
                </c:pt>
                <c:pt idx="40483">
                  <c:v>-66.909000000000006</c:v>
                </c:pt>
                <c:pt idx="40484">
                  <c:v>-66.906999999999996</c:v>
                </c:pt>
                <c:pt idx="40485">
                  <c:v>-66.905000000000001</c:v>
                </c:pt>
                <c:pt idx="40486">
                  <c:v>-66.903000000000006</c:v>
                </c:pt>
                <c:pt idx="40487">
                  <c:v>-66.900999999999996</c:v>
                </c:pt>
                <c:pt idx="40488">
                  <c:v>-66.899000000000001</c:v>
                </c:pt>
                <c:pt idx="40489">
                  <c:v>-66.897000000000006</c:v>
                </c:pt>
                <c:pt idx="40490">
                  <c:v>-66.894999999999996</c:v>
                </c:pt>
                <c:pt idx="40491">
                  <c:v>-66.893000000000001</c:v>
                </c:pt>
                <c:pt idx="40492">
                  <c:v>-66.891000000000005</c:v>
                </c:pt>
                <c:pt idx="40493">
                  <c:v>-66.888999999999996</c:v>
                </c:pt>
                <c:pt idx="40494">
                  <c:v>-66.887</c:v>
                </c:pt>
                <c:pt idx="40495">
                  <c:v>-66.885000000000005</c:v>
                </c:pt>
                <c:pt idx="40496">
                  <c:v>-66.882999999999996</c:v>
                </c:pt>
                <c:pt idx="40497">
                  <c:v>-66.881</c:v>
                </c:pt>
                <c:pt idx="40498">
                  <c:v>-66.879000000000005</c:v>
                </c:pt>
                <c:pt idx="40499">
                  <c:v>-66.876999999999995</c:v>
                </c:pt>
                <c:pt idx="40500">
                  <c:v>-66.875</c:v>
                </c:pt>
                <c:pt idx="40501">
                  <c:v>-66.873000000000005</c:v>
                </c:pt>
                <c:pt idx="40502">
                  <c:v>-66.870999999999995</c:v>
                </c:pt>
                <c:pt idx="40503">
                  <c:v>-66.869</c:v>
                </c:pt>
                <c:pt idx="40504">
                  <c:v>-66.867000000000004</c:v>
                </c:pt>
                <c:pt idx="40505">
                  <c:v>-66.864999999999995</c:v>
                </c:pt>
                <c:pt idx="40506">
                  <c:v>-66.863</c:v>
                </c:pt>
                <c:pt idx="40507">
                  <c:v>-66.861000000000004</c:v>
                </c:pt>
                <c:pt idx="40508">
                  <c:v>-66.858999999999995</c:v>
                </c:pt>
                <c:pt idx="40509">
                  <c:v>-66.856999999999999</c:v>
                </c:pt>
                <c:pt idx="40510">
                  <c:v>-66.855000000000004</c:v>
                </c:pt>
                <c:pt idx="40511">
                  <c:v>-66.852999999999994</c:v>
                </c:pt>
                <c:pt idx="40512">
                  <c:v>-66.850999999999999</c:v>
                </c:pt>
                <c:pt idx="40513">
                  <c:v>-66.849000000000004</c:v>
                </c:pt>
                <c:pt idx="40514">
                  <c:v>-66.846999999999994</c:v>
                </c:pt>
                <c:pt idx="40515">
                  <c:v>-66.844999999999999</c:v>
                </c:pt>
                <c:pt idx="40516">
                  <c:v>-66.843000000000004</c:v>
                </c:pt>
                <c:pt idx="40517">
                  <c:v>-66.840999999999994</c:v>
                </c:pt>
                <c:pt idx="40518">
                  <c:v>-66.838999999999999</c:v>
                </c:pt>
                <c:pt idx="40519">
                  <c:v>-66.837000000000003</c:v>
                </c:pt>
                <c:pt idx="40520">
                  <c:v>-66.834999999999994</c:v>
                </c:pt>
                <c:pt idx="40521">
                  <c:v>-66.832999999999998</c:v>
                </c:pt>
                <c:pt idx="40522">
                  <c:v>-66.831000000000003</c:v>
                </c:pt>
                <c:pt idx="40523">
                  <c:v>-66.828999999999994</c:v>
                </c:pt>
                <c:pt idx="40524">
                  <c:v>-66.826999999999998</c:v>
                </c:pt>
                <c:pt idx="40525">
                  <c:v>-66.825000000000003</c:v>
                </c:pt>
                <c:pt idx="40526">
                  <c:v>-66.822999999999993</c:v>
                </c:pt>
                <c:pt idx="40527">
                  <c:v>-66.820999999999998</c:v>
                </c:pt>
                <c:pt idx="40528">
                  <c:v>-66.819000000000003</c:v>
                </c:pt>
                <c:pt idx="40529">
                  <c:v>-66.816999999999993</c:v>
                </c:pt>
                <c:pt idx="40530">
                  <c:v>-66.814999999999998</c:v>
                </c:pt>
                <c:pt idx="40531">
                  <c:v>-66.813000000000002</c:v>
                </c:pt>
                <c:pt idx="40532">
                  <c:v>-66.811000000000007</c:v>
                </c:pt>
                <c:pt idx="40533">
                  <c:v>-66.808999999999997</c:v>
                </c:pt>
                <c:pt idx="40534">
                  <c:v>-66.807000000000002</c:v>
                </c:pt>
                <c:pt idx="40535">
                  <c:v>-66.805000000000007</c:v>
                </c:pt>
                <c:pt idx="40536">
                  <c:v>-66.802999999999997</c:v>
                </c:pt>
                <c:pt idx="40537">
                  <c:v>-66.801000000000002</c:v>
                </c:pt>
                <c:pt idx="40538">
                  <c:v>-66.799000000000007</c:v>
                </c:pt>
                <c:pt idx="40539">
                  <c:v>-66.796999999999997</c:v>
                </c:pt>
                <c:pt idx="40540">
                  <c:v>-66.795000000000002</c:v>
                </c:pt>
                <c:pt idx="40541">
                  <c:v>-66.793000000000006</c:v>
                </c:pt>
                <c:pt idx="40542">
                  <c:v>-66.790999999999997</c:v>
                </c:pt>
                <c:pt idx="40543">
                  <c:v>-66.789000000000001</c:v>
                </c:pt>
                <c:pt idx="40544">
                  <c:v>-66.787000000000006</c:v>
                </c:pt>
                <c:pt idx="40545">
                  <c:v>-66.784999999999997</c:v>
                </c:pt>
                <c:pt idx="40546">
                  <c:v>-66.783000000000001</c:v>
                </c:pt>
                <c:pt idx="40547">
                  <c:v>-66.781000000000006</c:v>
                </c:pt>
                <c:pt idx="40548">
                  <c:v>-66.778999999999996</c:v>
                </c:pt>
                <c:pt idx="40549">
                  <c:v>-66.777000000000001</c:v>
                </c:pt>
                <c:pt idx="40550">
                  <c:v>-66.775000000000006</c:v>
                </c:pt>
                <c:pt idx="40551">
                  <c:v>-66.772999999999996</c:v>
                </c:pt>
                <c:pt idx="40552">
                  <c:v>-66.771000000000001</c:v>
                </c:pt>
                <c:pt idx="40553">
                  <c:v>-66.769000000000005</c:v>
                </c:pt>
                <c:pt idx="40554">
                  <c:v>-66.766999999999996</c:v>
                </c:pt>
                <c:pt idx="40555">
                  <c:v>-66.765000000000001</c:v>
                </c:pt>
                <c:pt idx="40556">
                  <c:v>-66.763000000000005</c:v>
                </c:pt>
                <c:pt idx="40557">
                  <c:v>-66.760999999999996</c:v>
                </c:pt>
                <c:pt idx="40558">
                  <c:v>-66.759</c:v>
                </c:pt>
                <c:pt idx="40559">
                  <c:v>-66.757000000000005</c:v>
                </c:pt>
                <c:pt idx="40560">
                  <c:v>-66.754999999999995</c:v>
                </c:pt>
                <c:pt idx="40561">
                  <c:v>-66.753</c:v>
                </c:pt>
                <c:pt idx="40562">
                  <c:v>-66.751000000000005</c:v>
                </c:pt>
                <c:pt idx="40563">
                  <c:v>-66.748999999999995</c:v>
                </c:pt>
                <c:pt idx="40564">
                  <c:v>-66.747</c:v>
                </c:pt>
                <c:pt idx="40565">
                  <c:v>-66.745000000000005</c:v>
                </c:pt>
                <c:pt idx="40566">
                  <c:v>-66.742999999999995</c:v>
                </c:pt>
                <c:pt idx="40567">
                  <c:v>-66.741</c:v>
                </c:pt>
                <c:pt idx="40568">
                  <c:v>-66.739000000000004</c:v>
                </c:pt>
                <c:pt idx="40569">
                  <c:v>-66.736999999999995</c:v>
                </c:pt>
                <c:pt idx="40570">
                  <c:v>-66.734999999999999</c:v>
                </c:pt>
                <c:pt idx="40571">
                  <c:v>-66.733000000000004</c:v>
                </c:pt>
                <c:pt idx="40572">
                  <c:v>-66.730999999999995</c:v>
                </c:pt>
                <c:pt idx="40573">
                  <c:v>-66.728999999999999</c:v>
                </c:pt>
                <c:pt idx="40574">
                  <c:v>-66.727000000000004</c:v>
                </c:pt>
                <c:pt idx="40575">
                  <c:v>-66.724999999999994</c:v>
                </c:pt>
                <c:pt idx="40576">
                  <c:v>-66.722999999999999</c:v>
                </c:pt>
                <c:pt idx="40577">
                  <c:v>-66.721000000000004</c:v>
                </c:pt>
                <c:pt idx="40578">
                  <c:v>-66.718999999999994</c:v>
                </c:pt>
                <c:pt idx="40579">
                  <c:v>-66.716999999999999</c:v>
                </c:pt>
                <c:pt idx="40580">
                  <c:v>-66.715000000000003</c:v>
                </c:pt>
                <c:pt idx="40581">
                  <c:v>-66.712999999999994</c:v>
                </c:pt>
                <c:pt idx="40582">
                  <c:v>-66.710999999999999</c:v>
                </c:pt>
                <c:pt idx="40583">
                  <c:v>-66.709000000000003</c:v>
                </c:pt>
                <c:pt idx="40584">
                  <c:v>-66.706999999999994</c:v>
                </c:pt>
                <c:pt idx="40585">
                  <c:v>-66.704999999999998</c:v>
                </c:pt>
                <c:pt idx="40586">
                  <c:v>-66.703000000000003</c:v>
                </c:pt>
                <c:pt idx="40587">
                  <c:v>-66.700999999999993</c:v>
                </c:pt>
                <c:pt idx="40588">
                  <c:v>-66.698999999999998</c:v>
                </c:pt>
                <c:pt idx="40589">
                  <c:v>-66.697000000000003</c:v>
                </c:pt>
                <c:pt idx="40590">
                  <c:v>-66.694999999999993</c:v>
                </c:pt>
                <c:pt idx="40591">
                  <c:v>-66.692999999999998</c:v>
                </c:pt>
                <c:pt idx="40592">
                  <c:v>-66.691000000000003</c:v>
                </c:pt>
                <c:pt idx="40593">
                  <c:v>-66.688999999999993</c:v>
                </c:pt>
                <c:pt idx="40594">
                  <c:v>-66.686999999999998</c:v>
                </c:pt>
                <c:pt idx="40595">
                  <c:v>-66.685000000000002</c:v>
                </c:pt>
                <c:pt idx="40596">
                  <c:v>-66.683000000000007</c:v>
                </c:pt>
                <c:pt idx="40597">
                  <c:v>-66.680999999999997</c:v>
                </c:pt>
                <c:pt idx="40598">
                  <c:v>-66.679000000000002</c:v>
                </c:pt>
                <c:pt idx="40599">
                  <c:v>-66.677000000000007</c:v>
                </c:pt>
                <c:pt idx="40600">
                  <c:v>-66.674999999999997</c:v>
                </c:pt>
                <c:pt idx="40601">
                  <c:v>-66.673000000000002</c:v>
                </c:pt>
                <c:pt idx="40602">
                  <c:v>-66.671000000000006</c:v>
                </c:pt>
                <c:pt idx="40603">
                  <c:v>-66.668999999999997</c:v>
                </c:pt>
                <c:pt idx="40604">
                  <c:v>-66.667000000000002</c:v>
                </c:pt>
                <c:pt idx="40605">
                  <c:v>-66.665000000000006</c:v>
                </c:pt>
                <c:pt idx="40606">
                  <c:v>-66.662999999999997</c:v>
                </c:pt>
                <c:pt idx="40607">
                  <c:v>-66.661000000000001</c:v>
                </c:pt>
                <c:pt idx="40608">
                  <c:v>-66.659000000000006</c:v>
                </c:pt>
                <c:pt idx="40609">
                  <c:v>-66.656999999999996</c:v>
                </c:pt>
                <c:pt idx="40610">
                  <c:v>-66.655000000000001</c:v>
                </c:pt>
                <c:pt idx="40611">
                  <c:v>-66.653000000000006</c:v>
                </c:pt>
                <c:pt idx="40612">
                  <c:v>-66.650999999999996</c:v>
                </c:pt>
                <c:pt idx="40613">
                  <c:v>-66.649000000000001</c:v>
                </c:pt>
                <c:pt idx="40614">
                  <c:v>-66.647000000000006</c:v>
                </c:pt>
                <c:pt idx="40615">
                  <c:v>-66.644999999999996</c:v>
                </c:pt>
                <c:pt idx="40616">
                  <c:v>-66.643000000000001</c:v>
                </c:pt>
                <c:pt idx="40617">
                  <c:v>-66.641000000000005</c:v>
                </c:pt>
                <c:pt idx="40618">
                  <c:v>-66.638999999999996</c:v>
                </c:pt>
                <c:pt idx="40619">
                  <c:v>-66.637</c:v>
                </c:pt>
                <c:pt idx="40620">
                  <c:v>-66.635000000000005</c:v>
                </c:pt>
                <c:pt idx="40621">
                  <c:v>-66.632999999999996</c:v>
                </c:pt>
                <c:pt idx="40622">
                  <c:v>-66.631</c:v>
                </c:pt>
                <c:pt idx="40623">
                  <c:v>-66.629000000000005</c:v>
                </c:pt>
                <c:pt idx="40624">
                  <c:v>-66.626999999999995</c:v>
                </c:pt>
                <c:pt idx="40625">
                  <c:v>-66.625</c:v>
                </c:pt>
                <c:pt idx="40626">
                  <c:v>-66.623000000000005</c:v>
                </c:pt>
                <c:pt idx="40627">
                  <c:v>-66.620999999999995</c:v>
                </c:pt>
                <c:pt idx="40628">
                  <c:v>-66.619</c:v>
                </c:pt>
                <c:pt idx="40629">
                  <c:v>-66.617000000000004</c:v>
                </c:pt>
                <c:pt idx="40630">
                  <c:v>-66.614999999999995</c:v>
                </c:pt>
                <c:pt idx="40631">
                  <c:v>-66.613</c:v>
                </c:pt>
                <c:pt idx="40632">
                  <c:v>-66.611000000000004</c:v>
                </c:pt>
                <c:pt idx="40633">
                  <c:v>-66.608999999999995</c:v>
                </c:pt>
                <c:pt idx="40634">
                  <c:v>-66.606999999999999</c:v>
                </c:pt>
                <c:pt idx="40635">
                  <c:v>-66.605000000000004</c:v>
                </c:pt>
                <c:pt idx="40636">
                  <c:v>-66.602999999999994</c:v>
                </c:pt>
                <c:pt idx="40637">
                  <c:v>-66.600999999999999</c:v>
                </c:pt>
                <c:pt idx="40638">
                  <c:v>-66.599000000000004</c:v>
                </c:pt>
                <c:pt idx="40639">
                  <c:v>-66.596999999999994</c:v>
                </c:pt>
                <c:pt idx="40640">
                  <c:v>-66.594999999999999</c:v>
                </c:pt>
                <c:pt idx="40641">
                  <c:v>-66.593000000000004</c:v>
                </c:pt>
                <c:pt idx="40642">
                  <c:v>-66.590999999999994</c:v>
                </c:pt>
                <c:pt idx="40643">
                  <c:v>-66.588999999999999</c:v>
                </c:pt>
                <c:pt idx="40644">
                  <c:v>-66.587000000000003</c:v>
                </c:pt>
                <c:pt idx="40645">
                  <c:v>-66.584999999999994</c:v>
                </c:pt>
                <c:pt idx="40646">
                  <c:v>-66.582999999999998</c:v>
                </c:pt>
                <c:pt idx="40647">
                  <c:v>-66.581000000000003</c:v>
                </c:pt>
                <c:pt idx="40648">
                  <c:v>-66.578999999999994</c:v>
                </c:pt>
                <c:pt idx="40649">
                  <c:v>-66.576999999999998</c:v>
                </c:pt>
                <c:pt idx="40650">
                  <c:v>-66.575000000000003</c:v>
                </c:pt>
                <c:pt idx="40651">
                  <c:v>-66.572999999999993</c:v>
                </c:pt>
                <c:pt idx="40652">
                  <c:v>-66.570999999999998</c:v>
                </c:pt>
                <c:pt idx="40653">
                  <c:v>-66.569000000000003</c:v>
                </c:pt>
                <c:pt idx="40654">
                  <c:v>-66.566999999999993</c:v>
                </c:pt>
                <c:pt idx="40655">
                  <c:v>-66.564999999999998</c:v>
                </c:pt>
                <c:pt idx="40656">
                  <c:v>-66.563000000000002</c:v>
                </c:pt>
                <c:pt idx="40657">
                  <c:v>-66.561000000000007</c:v>
                </c:pt>
                <c:pt idx="40658">
                  <c:v>-66.558999999999997</c:v>
                </c:pt>
                <c:pt idx="40659">
                  <c:v>-66.557000000000002</c:v>
                </c:pt>
                <c:pt idx="40660">
                  <c:v>-66.555000000000007</c:v>
                </c:pt>
                <c:pt idx="40661">
                  <c:v>-66.552999999999997</c:v>
                </c:pt>
                <c:pt idx="40662">
                  <c:v>-66.551000000000002</c:v>
                </c:pt>
                <c:pt idx="40663">
                  <c:v>-66.549000000000007</c:v>
                </c:pt>
                <c:pt idx="40664">
                  <c:v>-66.546999999999997</c:v>
                </c:pt>
                <c:pt idx="40665">
                  <c:v>-66.545000000000002</c:v>
                </c:pt>
                <c:pt idx="40666">
                  <c:v>-66.543000000000006</c:v>
                </c:pt>
                <c:pt idx="40667">
                  <c:v>-66.540999999999997</c:v>
                </c:pt>
                <c:pt idx="40668">
                  <c:v>-66.539000000000001</c:v>
                </c:pt>
                <c:pt idx="40669">
                  <c:v>-66.537000000000006</c:v>
                </c:pt>
                <c:pt idx="40670">
                  <c:v>-66.534999999999997</c:v>
                </c:pt>
                <c:pt idx="40671">
                  <c:v>-66.533000000000001</c:v>
                </c:pt>
                <c:pt idx="40672">
                  <c:v>-66.531000000000006</c:v>
                </c:pt>
                <c:pt idx="40673">
                  <c:v>-66.528999999999996</c:v>
                </c:pt>
                <c:pt idx="40674">
                  <c:v>-66.527000000000001</c:v>
                </c:pt>
                <c:pt idx="40675">
                  <c:v>-66.525000000000006</c:v>
                </c:pt>
                <c:pt idx="40676">
                  <c:v>-66.522999999999996</c:v>
                </c:pt>
                <c:pt idx="40677">
                  <c:v>-66.521000000000001</c:v>
                </c:pt>
                <c:pt idx="40678">
                  <c:v>-66.519000000000005</c:v>
                </c:pt>
                <c:pt idx="40679">
                  <c:v>-66.516999999999996</c:v>
                </c:pt>
                <c:pt idx="40680">
                  <c:v>-66.515000000000001</c:v>
                </c:pt>
                <c:pt idx="40681">
                  <c:v>-66.513000000000005</c:v>
                </c:pt>
                <c:pt idx="40682">
                  <c:v>-66.510999999999996</c:v>
                </c:pt>
                <c:pt idx="40683">
                  <c:v>-66.509</c:v>
                </c:pt>
                <c:pt idx="40684">
                  <c:v>-66.507000000000005</c:v>
                </c:pt>
                <c:pt idx="40685">
                  <c:v>-66.504999999999995</c:v>
                </c:pt>
                <c:pt idx="40686">
                  <c:v>-66.503</c:v>
                </c:pt>
                <c:pt idx="40687">
                  <c:v>-66.501000000000005</c:v>
                </c:pt>
                <c:pt idx="40688">
                  <c:v>-66.498999999999995</c:v>
                </c:pt>
                <c:pt idx="40689">
                  <c:v>-66.497</c:v>
                </c:pt>
                <c:pt idx="40690">
                  <c:v>-66.495000000000005</c:v>
                </c:pt>
                <c:pt idx="40691">
                  <c:v>-66.492999999999995</c:v>
                </c:pt>
                <c:pt idx="40692">
                  <c:v>-66.491</c:v>
                </c:pt>
                <c:pt idx="40693">
                  <c:v>-66.489000000000004</c:v>
                </c:pt>
                <c:pt idx="40694">
                  <c:v>-66.486999999999995</c:v>
                </c:pt>
                <c:pt idx="40695">
                  <c:v>-66.484999999999999</c:v>
                </c:pt>
                <c:pt idx="40696">
                  <c:v>-66.483000000000004</c:v>
                </c:pt>
                <c:pt idx="40697">
                  <c:v>-66.480999999999995</c:v>
                </c:pt>
                <c:pt idx="40698">
                  <c:v>-66.478999999999999</c:v>
                </c:pt>
                <c:pt idx="40699">
                  <c:v>-66.477000000000004</c:v>
                </c:pt>
                <c:pt idx="40700">
                  <c:v>-66.474999999999994</c:v>
                </c:pt>
                <c:pt idx="40701">
                  <c:v>-66.472999999999999</c:v>
                </c:pt>
                <c:pt idx="40702">
                  <c:v>-66.471000000000004</c:v>
                </c:pt>
                <c:pt idx="40703">
                  <c:v>-66.468999999999994</c:v>
                </c:pt>
                <c:pt idx="40704">
                  <c:v>-66.466999999999999</c:v>
                </c:pt>
                <c:pt idx="40705">
                  <c:v>-66.465000000000003</c:v>
                </c:pt>
                <c:pt idx="40706">
                  <c:v>-66.462999999999994</c:v>
                </c:pt>
                <c:pt idx="40707">
                  <c:v>-66.460999999999999</c:v>
                </c:pt>
                <c:pt idx="40708">
                  <c:v>-66.459000000000003</c:v>
                </c:pt>
                <c:pt idx="40709">
                  <c:v>-66.456999999999994</c:v>
                </c:pt>
                <c:pt idx="40710">
                  <c:v>-66.454999999999998</c:v>
                </c:pt>
                <c:pt idx="40711">
                  <c:v>-66.453000000000003</c:v>
                </c:pt>
                <c:pt idx="40712">
                  <c:v>-66.450999999999993</c:v>
                </c:pt>
                <c:pt idx="40713">
                  <c:v>-66.448999999999998</c:v>
                </c:pt>
                <c:pt idx="40714">
                  <c:v>-66.447000000000003</c:v>
                </c:pt>
                <c:pt idx="40715">
                  <c:v>-66.444999999999993</c:v>
                </c:pt>
                <c:pt idx="40716">
                  <c:v>-66.442999999999998</c:v>
                </c:pt>
                <c:pt idx="40717">
                  <c:v>-66.441000000000003</c:v>
                </c:pt>
                <c:pt idx="40718">
                  <c:v>-66.438999999999993</c:v>
                </c:pt>
                <c:pt idx="40719">
                  <c:v>-66.436999999999998</c:v>
                </c:pt>
                <c:pt idx="40720">
                  <c:v>-66.435000000000002</c:v>
                </c:pt>
                <c:pt idx="40721">
                  <c:v>-66.433000000000007</c:v>
                </c:pt>
                <c:pt idx="40722">
                  <c:v>-66.430999999999997</c:v>
                </c:pt>
                <c:pt idx="40723">
                  <c:v>-66.429000000000002</c:v>
                </c:pt>
                <c:pt idx="40724">
                  <c:v>-66.427000000000007</c:v>
                </c:pt>
                <c:pt idx="40725">
                  <c:v>-66.424999999999997</c:v>
                </c:pt>
                <c:pt idx="40726">
                  <c:v>-66.423000000000002</c:v>
                </c:pt>
                <c:pt idx="40727">
                  <c:v>-66.421000000000006</c:v>
                </c:pt>
                <c:pt idx="40728">
                  <c:v>-66.418999999999997</c:v>
                </c:pt>
                <c:pt idx="40729">
                  <c:v>-66.417000000000002</c:v>
                </c:pt>
                <c:pt idx="40730">
                  <c:v>-66.415000000000006</c:v>
                </c:pt>
                <c:pt idx="40731">
                  <c:v>-66.412999999999997</c:v>
                </c:pt>
                <c:pt idx="40732">
                  <c:v>-66.411000000000001</c:v>
                </c:pt>
                <c:pt idx="40733">
                  <c:v>-66.409000000000006</c:v>
                </c:pt>
                <c:pt idx="40734">
                  <c:v>-66.406999999999996</c:v>
                </c:pt>
                <c:pt idx="40735">
                  <c:v>-66.405000000000001</c:v>
                </c:pt>
                <c:pt idx="40736">
                  <c:v>-66.403000000000006</c:v>
                </c:pt>
                <c:pt idx="40737">
                  <c:v>-66.400999999999996</c:v>
                </c:pt>
                <c:pt idx="40738">
                  <c:v>-66.399000000000001</c:v>
                </c:pt>
                <c:pt idx="40739">
                  <c:v>-66.397000000000006</c:v>
                </c:pt>
                <c:pt idx="40740">
                  <c:v>-66.394999999999996</c:v>
                </c:pt>
                <c:pt idx="40741">
                  <c:v>-66.393000000000001</c:v>
                </c:pt>
                <c:pt idx="40742">
                  <c:v>-66.391000000000005</c:v>
                </c:pt>
                <c:pt idx="40743">
                  <c:v>-66.388999999999996</c:v>
                </c:pt>
                <c:pt idx="40744">
                  <c:v>-66.387</c:v>
                </c:pt>
                <c:pt idx="40745">
                  <c:v>-66.385000000000005</c:v>
                </c:pt>
                <c:pt idx="40746">
                  <c:v>-66.382999999999996</c:v>
                </c:pt>
                <c:pt idx="40747">
                  <c:v>-66.381</c:v>
                </c:pt>
                <c:pt idx="40748">
                  <c:v>-66.379000000000005</c:v>
                </c:pt>
                <c:pt idx="40749">
                  <c:v>-66.376999999999995</c:v>
                </c:pt>
                <c:pt idx="40750">
                  <c:v>-66.375</c:v>
                </c:pt>
                <c:pt idx="40751">
                  <c:v>-66.373000000000005</c:v>
                </c:pt>
                <c:pt idx="40752">
                  <c:v>-66.370999999999995</c:v>
                </c:pt>
                <c:pt idx="40753">
                  <c:v>-66.369</c:v>
                </c:pt>
                <c:pt idx="40754">
                  <c:v>-66.367000000000004</c:v>
                </c:pt>
                <c:pt idx="40755">
                  <c:v>-66.364999999999995</c:v>
                </c:pt>
                <c:pt idx="40756">
                  <c:v>-66.363</c:v>
                </c:pt>
                <c:pt idx="40757">
                  <c:v>-66.361000000000004</c:v>
                </c:pt>
                <c:pt idx="40758">
                  <c:v>-66.358999999999995</c:v>
                </c:pt>
                <c:pt idx="40759">
                  <c:v>-66.356999999999999</c:v>
                </c:pt>
                <c:pt idx="40760">
                  <c:v>-66.355000000000004</c:v>
                </c:pt>
                <c:pt idx="40761">
                  <c:v>-66.352999999999994</c:v>
                </c:pt>
                <c:pt idx="40762">
                  <c:v>-66.350999999999999</c:v>
                </c:pt>
                <c:pt idx="40763">
                  <c:v>-66.349000000000004</c:v>
                </c:pt>
                <c:pt idx="40764">
                  <c:v>-66.346999999999994</c:v>
                </c:pt>
                <c:pt idx="40765">
                  <c:v>-66.344999999999999</c:v>
                </c:pt>
                <c:pt idx="40766">
                  <c:v>-66.343000000000004</c:v>
                </c:pt>
                <c:pt idx="40767">
                  <c:v>-66.340999999999994</c:v>
                </c:pt>
                <c:pt idx="40768">
                  <c:v>-66.338999999999999</c:v>
                </c:pt>
                <c:pt idx="40769">
                  <c:v>-66.337000000000003</c:v>
                </c:pt>
                <c:pt idx="40770">
                  <c:v>-66.334999999999994</c:v>
                </c:pt>
                <c:pt idx="40771">
                  <c:v>-66.332999999999998</c:v>
                </c:pt>
                <c:pt idx="40772">
                  <c:v>-66.331000000000003</c:v>
                </c:pt>
                <c:pt idx="40773">
                  <c:v>-66.328999999999994</c:v>
                </c:pt>
                <c:pt idx="40774">
                  <c:v>-66.326999999999998</c:v>
                </c:pt>
                <c:pt idx="40775">
                  <c:v>-66.325000000000003</c:v>
                </c:pt>
                <c:pt idx="40776">
                  <c:v>-66.322999999999993</c:v>
                </c:pt>
                <c:pt idx="40777">
                  <c:v>-66.320999999999998</c:v>
                </c:pt>
                <c:pt idx="40778">
                  <c:v>-66.319000000000003</c:v>
                </c:pt>
                <c:pt idx="40779">
                  <c:v>-66.316999999999993</c:v>
                </c:pt>
                <c:pt idx="40780">
                  <c:v>-66.314999999999998</c:v>
                </c:pt>
                <c:pt idx="40781">
                  <c:v>-66.313000000000002</c:v>
                </c:pt>
                <c:pt idx="40782">
                  <c:v>-66.311000000000007</c:v>
                </c:pt>
                <c:pt idx="40783">
                  <c:v>-66.308999999999997</c:v>
                </c:pt>
                <c:pt idx="40784">
                  <c:v>-66.307000000000002</c:v>
                </c:pt>
                <c:pt idx="40785">
                  <c:v>-66.305000000000007</c:v>
                </c:pt>
                <c:pt idx="40786">
                  <c:v>-66.302999999999997</c:v>
                </c:pt>
                <c:pt idx="40787">
                  <c:v>-66.301000000000002</c:v>
                </c:pt>
                <c:pt idx="40788">
                  <c:v>-66.299000000000007</c:v>
                </c:pt>
                <c:pt idx="40789">
                  <c:v>-66.296999999999997</c:v>
                </c:pt>
                <c:pt idx="40790">
                  <c:v>-66.295000000000002</c:v>
                </c:pt>
                <c:pt idx="40791">
                  <c:v>-66.293000000000006</c:v>
                </c:pt>
                <c:pt idx="40792">
                  <c:v>-66.290999999999997</c:v>
                </c:pt>
                <c:pt idx="40793">
                  <c:v>-66.289000000000001</c:v>
                </c:pt>
                <c:pt idx="40794">
                  <c:v>-66.287000000000006</c:v>
                </c:pt>
                <c:pt idx="40795">
                  <c:v>-66.284999999999997</c:v>
                </c:pt>
                <c:pt idx="40796">
                  <c:v>-66.283000000000001</c:v>
                </c:pt>
                <c:pt idx="40797">
                  <c:v>-66.281000000000006</c:v>
                </c:pt>
                <c:pt idx="40798">
                  <c:v>-66.278999999999996</c:v>
                </c:pt>
                <c:pt idx="40799">
                  <c:v>-66.277000000000001</c:v>
                </c:pt>
                <c:pt idx="40800">
                  <c:v>-66.275000000000006</c:v>
                </c:pt>
                <c:pt idx="40801">
                  <c:v>-66.272999999999996</c:v>
                </c:pt>
                <c:pt idx="40802">
                  <c:v>-66.271000000000001</c:v>
                </c:pt>
                <c:pt idx="40803">
                  <c:v>-66.269000000000005</c:v>
                </c:pt>
                <c:pt idx="40804">
                  <c:v>-66.266999999999996</c:v>
                </c:pt>
                <c:pt idx="40805">
                  <c:v>-66.265000000000001</c:v>
                </c:pt>
                <c:pt idx="40806">
                  <c:v>-66.263000000000005</c:v>
                </c:pt>
                <c:pt idx="40807">
                  <c:v>-66.260999999999996</c:v>
                </c:pt>
                <c:pt idx="40808">
                  <c:v>-66.259</c:v>
                </c:pt>
                <c:pt idx="40809">
                  <c:v>-66.257000000000005</c:v>
                </c:pt>
                <c:pt idx="40810">
                  <c:v>-66.254999999999995</c:v>
                </c:pt>
                <c:pt idx="40811">
                  <c:v>-66.253</c:v>
                </c:pt>
                <c:pt idx="40812">
                  <c:v>-66.251000000000005</c:v>
                </c:pt>
                <c:pt idx="40813">
                  <c:v>-66.248999999999995</c:v>
                </c:pt>
                <c:pt idx="40814">
                  <c:v>-66.247</c:v>
                </c:pt>
                <c:pt idx="40815">
                  <c:v>-66.245000000000005</c:v>
                </c:pt>
                <c:pt idx="40816">
                  <c:v>-66.242999999999995</c:v>
                </c:pt>
                <c:pt idx="40817">
                  <c:v>-66.241</c:v>
                </c:pt>
                <c:pt idx="40818">
                  <c:v>-66.239000000000004</c:v>
                </c:pt>
                <c:pt idx="40819">
                  <c:v>-66.236999999999995</c:v>
                </c:pt>
                <c:pt idx="40820">
                  <c:v>-66.234999999999999</c:v>
                </c:pt>
                <c:pt idx="40821">
                  <c:v>-66.233000000000004</c:v>
                </c:pt>
                <c:pt idx="40822">
                  <c:v>-66.230999999999995</c:v>
                </c:pt>
                <c:pt idx="40823">
                  <c:v>-66.228999999999999</c:v>
                </c:pt>
                <c:pt idx="40824">
                  <c:v>-66.227000000000004</c:v>
                </c:pt>
                <c:pt idx="40825">
                  <c:v>-66.224999999999994</c:v>
                </c:pt>
                <c:pt idx="40826">
                  <c:v>-66.222999999999999</c:v>
                </c:pt>
                <c:pt idx="40827">
                  <c:v>-66.221000000000004</c:v>
                </c:pt>
                <c:pt idx="40828">
                  <c:v>-66.218999999999994</c:v>
                </c:pt>
                <c:pt idx="40829">
                  <c:v>-66.216999999999999</c:v>
                </c:pt>
                <c:pt idx="40830">
                  <c:v>-66.215000000000003</c:v>
                </c:pt>
                <c:pt idx="40831">
                  <c:v>-66.212999999999994</c:v>
                </c:pt>
                <c:pt idx="40832">
                  <c:v>-66.210999999999999</c:v>
                </c:pt>
                <c:pt idx="40833">
                  <c:v>-66.209000000000003</c:v>
                </c:pt>
                <c:pt idx="40834">
                  <c:v>-66.206999999999994</c:v>
                </c:pt>
                <c:pt idx="40835">
                  <c:v>-66.204999999999998</c:v>
                </c:pt>
                <c:pt idx="40836">
                  <c:v>-66.203000000000003</c:v>
                </c:pt>
                <c:pt idx="40837">
                  <c:v>-66.200999999999993</c:v>
                </c:pt>
                <c:pt idx="40838">
                  <c:v>-66.198999999999998</c:v>
                </c:pt>
                <c:pt idx="40839">
                  <c:v>-66.197000000000003</c:v>
                </c:pt>
                <c:pt idx="40840">
                  <c:v>-66.194999999999993</c:v>
                </c:pt>
                <c:pt idx="40841">
                  <c:v>-66.192999999999998</c:v>
                </c:pt>
                <c:pt idx="40842">
                  <c:v>-66.191000000000003</c:v>
                </c:pt>
                <c:pt idx="40843">
                  <c:v>-66.188999999999993</c:v>
                </c:pt>
                <c:pt idx="40844">
                  <c:v>-66.186999999999998</c:v>
                </c:pt>
                <c:pt idx="40845">
                  <c:v>-66.185000000000002</c:v>
                </c:pt>
                <c:pt idx="40846">
                  <c:v>-66.183000000000007</c:v>
                </c:pt>
                <c:pt idx="40847">
                  <c:v>-66.180999999999997</c:v>
                </c:pt>
                <c:pt idx="40848">
                  <c:v>-66.179000000000002</c:v>
                </c:pt>
                <c:pt idx="40849">
                  <c:v>-66.177000000000007</c:v>
                </c:pt>
                <c:pt idx="40850">
                  <c:v>-66.174999999999997</c:v>
                </c:pt>
                <c:pt idx="40851">
                  <c:v>-66.173000000000002</c:v>
                </c:pt>
                <c:pt idx="40852">
                  <c:v>-66.171000000000006</c:v>
                </c:pt>
                <c:pt idx="40853">
                  <c:v>-66.168999999999997</c:v>
                </c:pt>
                <c:pt idx="40854">
                  <c:v>-66.167000000000002</c:v>
                </c:pt>
                <c:pt idx="40855">
                  <c:v>-66.165000000000006</c:v>
                </c:pt>
                <c:pt idx="40856">
                  <c:v>-66.162999999999997</c:v>
                </c:pt>
                <c:pt idx="40857">
                  <c:v>-66.161000000000001</c:v>
                </c:pt>
                <c:pt idx="40858">
                  <c:v>-66.159000000000006</c:v>
                </c:pt>
                <c:pt idx="40859">
                  <c:v>-66.156999999999996</c:v>
                </c:pt>
                <c:pt idx="40860">
                  <c:v>-66.155000000000001</c:v>
                </c:pt>
                <c:pt idx="40861">
                  <c:v>-66.153000000000006</c:v>
                </c:pt>
                <c:pt idx="40862">
                  <c:v>-66.150999999999996</c:v>
                </c:pt>
                <c:pt idx="40863">
                  <c:v>-66.149000000000001</c:v>
                </c:pt>
                <c:pt idx="40864">
                  <c:v>-66.147000000000006</c:v>
                </c:pt>
                <c:pt idx="40865">
                  <c:v>-66.144999999999996</c:v>
                </c:pt>
                <c:pt idx="40866">
                  <c:v>-66.143000000000001</c:v>
                </c:pt>
                <c:pt idx="40867">
                  <c:v>-66.141000000000005</c:v>
                </c:pt>
                <c:pt idx="40868">
                  <c:v>-66.138999999999996</c:v>
                </c:pt>
                <c:pt idx="40869">
                  <c:v>-66.137</c:v>
                </c:pt>
                <c:pt idx="40870">
                  <c:v>-66.135000000000005</c:v>
                </c:pt>
                <c:pt idx="40871">
                  <c:v>-66.132999999999996</c:v>
                </c:pt>
                <c:pt idx="40872">
                  <c:v>-66.131</c:v>
                </c:pt>
                <c:pt idx="40873">
                  <c:v>-66.129000000000005</c:v>
                </c:pt>
                <c:pt idx="40874">
                  <c:v>-66.126999999999995</c:v>
                </c:pt>
                <c:pt idx="40875">
                  <c:v>-66.125</c:v>
                </c:pt>
                <c:pt idx="40876">
                  <c:v>-66.123000000000005</c:v>
                </c:pt>
                <c:pt idx="40877">
                  <c:v>-66.120999999999995</c:v>
                </c:pt>
                <c:pt idx="40878">
                  <c:v>-66.119</c:v>
                </c:pt>
                <c:pt idx="40879">
                  <c:v>-66.117000000000004</c:v>
                </c:pt>
                <c:pt idx="40880">
                  <c:v>-66.114999999999995</c:v>
                </c:pt>
                <c:pt idx="40881">
                  <c:v>-66.113</c:v>
                </c:pt>
                <c:pt idx="40882">
                  <c:v>-66.111000000000004</c:v>
                </c:pt>
                <c:pt idx="40883">
                  <c:v>-66.108999999999995</c:v>
                </c:pt>
                <c:pt idx="40884">
                  <c:v>-66.106999999999999</c:v>
                </c:pt>
                <c:pt idx="40885">
                  <c:v>-66.105000000000004</c:v>
                </c:pt>
                <c:pt idx="40886">
                  <c:v>-66.102999999999994</c:v>
                </c:pt>
                <c:pt idx="40887">
                  <c:v>-66.100999999999999</c:v>
                </c:pt>
                <c:pt idx="40888">
                  <c:v>-66.099000000000004</c:v>
                </c:pt>
                <c:pt idx="40889">
                  <c:v>-66.096999999999994</c:v>
                </c:pt>
                <c:pt idx="40890">
                  <c:v>-66.094999999999999</c:v>
                </c:pt>
                <c:pt idx="40891">
                  <c:v>-66.093000000000004</c:v>
                </c:pt>
                <c:pt idx="40892">
                  <c:v>-66.090999999999994</c:v>
                </c:pt>
                <c:pt idx="40893">
                  <c:v>-66.088999999999999</c:v>
                </c:pt>
                <c:pt idx="40894">
                  <c:v>-66.087000000000003</c:v>
                </c:pt>
                <c:pt idx="40895">
                  <c:v>-66.084999999999994</c:v>
                </c:pt>
                <c:pt idx="40896">
                  <c:v>-66.082999999999998</c:v>
                </c:pt>
                <c:pt idx="40897">
                  <c:v>-66.081000000000003</c:v>
                </c:pt>
                <c:pt idx="40898">
                  <c:v>-66.078999999999994</c:v>
                </c:pt>
                <c:pt idx="40899">
                  <c:v>-66.076999999999998</c:v>
                </c:pt>
                <c:pt idx="40900">
                  <c:v>-66.075000000000003</c:v>
                </c:pt>
                <c:pt idx="40901">
                  <c:v>-66.072999999999993</c:v>
                </c:pt>
                <c:pt idx="40902">
                  <c:v>-66.070999999999998</c:v>
                </c:pt>
                <c:pt idx="40903">
                  <c:v>-66.069000000000003</c:v>
                </c:pt>
                <c:pt idx="40904">
                  <c:v>-66.066999999999993</c:v>
                </c:pt>
                <c:pt idx="40905">
                  <c:v>-66.064999999999998</c:v>
                </c:pt>
                <c:pt idx="40906">
                  <c:v>-66.063000000000002</c:v>
                </c:pt>
                <c:pt idx="40907">
                  <c:v>-66.061000000000007</c:v>
                </c:pt>
                <c:pt idx="40908">
                  <c:v>-66.058999999999997</c:v>
                </c:pt>
                <c:pt idx="40909">
                  <c:v>-66.057000000000002</c:v>
                </c:pt>
                <c:pt idx="40910">
                  <c:v>-66.055000000000007</c:v>
                </c:pt>
                <c:pt idx="40911">
                  <c:v>-66.052999999999997</c:v>
                </c:pt>
                <c:pt idx="40912">
                  <c:v>-66.051000000000002</c:v>
                </c:pt>
                <c:pt idx="40913">
                  <c:v>-66.049000000000007</c:v>
                </c:pt>
                <c:pt idx="40914">
                  <c:v>-66.046999999999997</c:v>
                </c:pt>
                <c:pt idx="40915">
                  <c:v>-66.045000000000002</c:v>
                </c:pt>
                <c:pt idx="40916">
                  <c:v>-66.043000000000006</c:v>
                </c:pt>
                <c:pt idx="40917">
                  <c:v>-66.040999999999997</c:v>
                </c:pt>
                <c:pt idx="40918">
                  <c:v>-66.039000000000001</c:v>
                </c:pt>
                <c:pt idx="40919">
                  <c:v>-66.037000000000006</c:v>
                </c:pt>
                <c:pt idx="40920">
                  <c:v>-66.034999999999997</c:v>
                </c:pt>
                <c:pt idx="40921">
                  <c:v>-66.033000000000001</c:v>
                </c:pt>
                <c:pt idx="40922">
                  <c:v>-66.031000000000006</c:v>
                </c:pt>
                <c:pt idx="40923">
                  <c:v>-66.028999999999996</c:v>
                </c:pt>
                <c:pt idx="40924">
                  <c:v>-66.027000000000001</c:v>
                </c:pt>
                <c:pt idx="40925">
                  <c:v>-66.025000000000006</c:v>
                </c:pt>
                <c:pt idx="40926">
                  <c:v>-66.022999999999996</c:v>
                </c:pt>
                <c:pt idx="40927">
                  <c:v>-66.021000000000001</c:v>
                </c:pt>
                <c:pt idx="40928">
                  <c:v>-66.019000000000005</c:v>
                </c:pt>
                <c:pt idx="40929">
                  <c:v>-66.016999999999996</c:v>
                </c:pt>
                <c:pt idx="40930">
                  <c:v>-66.015000000000001</c:v>
                </c:pt>
                <c:pt idx="40931">
                  <c:v>-66.013000000000005</c:v>
                </c:pt>
                <c:pt idx="40932">
                  <c:v>-66.010999999999996</c:v>
                </c:pt>
                <c:pt idx="40933">
                  <c:v>-66.009</c:v>
                </c:pt>
                <c:pt idx="40934">
                  <c:v>-66.007000000000005</c:v>
                </c:pt>
                <c:pt idx="40935">
                  <c:v>-66.004999999999995</c:v>
                </c:pt>
                <c:pt idx="40936">
                  <c:v>-66.003</c:v>
                </c:pt>
                <c:pt idx="40937">
                  <c:v>-66.001000000000005</c:v>
                </c:pt>
                <c:pt idx="40938">
                  <c:v>-65.998999999999995</c:v>
                </c:pt>
                <c:pt idx="40939">
                  <c:v>-65.997</c:v>
                </c:pt>
                <c:pt idx="40940">
                  <c:v>-65.995000000000005</c:v>
                </c:pt>
                <c:pt idx="40941">
                  <c:v>-65.992999999999995</c:v>
                </c:pt>
                <c:pt idx="40942">
                  <c:v>-65.991</c:v>
                </c:pt>
                <c:pt idx="40943">
                  <c:v>-65.989000000000004</c:v>
                </c:pt>
                <c:pt idx="40944">
                  <c:v>-65.986999999999995</c:v>
                </c:pt>
                <c:pt idx="40945">
                  <c:v>-65.984999999999999</c:v>
                </c:pt>
                <c:pt idx="40946">
                  <c:v>-65.983000000000004</c:v>
                </c:pt>
                <c:pt idx="40947">
                  <c:v>-65.980999999999995</c:v>
                </c:pt>
                <c:pt idx="40948">
                  <c:v>-65.978999999999999</c:v>
                </c:pt>
                <c:pt idx="40949">
                  <c:v>-65.977000000000004</c:v>
                </c:pt>
                <c:pt idx="40950">
                  <c:v>-65.974999999999994</c:v>
                </c:pt>
                <c:pt idx="40951">
                  <c:v>-65.972999999999999</c:v>
                </c:pt>
                <c:pt idx="40952">
                  <c:v>-65.971000000000004</c:v>
                </c:pt>
                <c:pt idx="40953">
                  <c:v>-65.968999999999994</c:v>
                </c:pt>
                <c:pt idx="40954">
                  <c:v>-65.966999999999999</c:v>
                </c:pt>
                <c:pt idx="40955">
                  <c:v>-65.965000000000003</c:v>
                </c:pt>
                <c:pt idx="40956">
                  <c:v>-65.962999999999994</c:v>
                </c:pt>
                <c:pt idx="40957">
                  <c:v>-65.960999999999999</c:v>
                </c:pt>
                <c:pt idx="40958">
                  <c:v>-65.959000000000003</c:v>
                </c:pt>
                <c:pt idx="40959">
                  <c:v>-65.956999999999994</c:v>
                </c:pt>
                <c:pt idx="40960">
                  <c:v>-65.954999999999998</c:v>
                </c:pt>
                <c:pt idx="40961">
                  <c:v>-65.953000000000003</c:v>
                </c:pt>
                <c:pt idx="40962">
                  <c:v>-65.950999999999993</c:v>
                </c:pt>
                <c:pt idx="40963">
                  <c:v>-65.948999999999998</c:v>
                </c:pt>
                <c:pt idx="40964">
                  <c:v>-65.947000000000003</c:v>
                </c:pt>
                <c:pt idx="40965">
                  <c:v>-65.944999999999993</c:v>
                </c:pt>
                <c:pt idx="40966">
                  <c:v>-65.942999999999998</c:v>
                </c:pt>
                <c:pt idx="40967">
                  <c:v>-65.941000000000003</c:v>
                </c:pt>
                <c:pt idx="40968">
                  <c:v>-65.938999999999993</c:v>
                </c:pt>
                <c:pt idx="40969">
                  <c:v>-65.936999999999998</c:v>
                </c:pt>
                <c:pt idx="40970">
                  <c:v>-65.935000000000002</c:v>
                </c:pt>
                <c:pt idx="40971">
                  <c:v>-65.933000000000007</c:v>
                </c:pt>
                <c:pt idx="40972">
                  <c:v>-65.930999999999997</c:v>
                </c:pt>
                <c:pt idx="40973">
                  <c:v>-65.929000000000002</c:v>
                </c:pt>
                <c:pt idx="40974">
                  <c:v>-65.927000000000007</c:v>
                </c:pt>
                <c:pt idx="40975">
                  <c:v>-65.924999999999997</c:v>
                </c:pt>
                <c:pt idx="40976">
                  <c:v>-65.923000000000002</c:v>
                </c:pt>
                <c:pt idx="40977">
                  <c:v>-65.921000000000006</c:v>
                </c:pt>
                <c:pt idx="40978">
                  <c:v>-65.918999999999997</c:v>
                </c:pt>
                <c:pt idx="40979">
                  <c:v>-65.917000000000002</c:v>
                </c:pt>
                <c:pt idx="40980">
                  <c:v>-65.915000000000006</c:v>
                </c:pt>
                <c:pt idx="40981">
                  <c:v>-65.912999999999997</c:v>
                </c:pt>
                <c:pt idx="40982">
                  <c:v>-65.911000000000001</c:v>
                </c:pt>
                <c:pt idx="40983">
                  <c:v>-65.909000000000006</c:v>
                </c:pt>
                <c:pt idx="40984">
                  <c:v>-65.906999999999996</c:v>
                </c:pt>
                <c:pt idx="40985">
                  <c:v>-65.905000000000001</c:v>
                </c:pt>
                <c:pt idx="40986">
                  <c:v>-65.903000000000006</c:v>
                </c:pt>
                <c:pt idx="40987">
                  <c:v>-65.900999999999996</c:v>
                </c:pt>
                <c:pt idx="40988">
                  <c:v>-65.899000000000001</c:v>
                </c:pt>
                <c:pt idx="40989">
                  <c:v>-65.897000000000006</c:v>
                </c:pt>
                <c:pt idx="40990">
                  <c:v>-65.894999999999996</c:v>
                </c:pt>
                <c:pt idx="40991">
                  <c:v>-65.893000000000001</c:v>
                </c:pt>
                <c:pt idx="40992">
                  <c:v>-65.891000000000005</c:v>
                </c:pt>
                <c:pt idx="40993">
                  <c:v>-65.888999999999996</c:v>
                </c:pt>
                <c:pt idx="40994">
                  <c:v>-65.887</c:v>
                </c:pt>
                <c:pt idx="40995">
                  <c:v>-65.885000000000005</c:v>
                </c:pt>
                <c:pt idx="40996">
                  <c:v>-65.882999999999996</c:v>
                </c:pt>
                <c:pt idx="40997">
                  <c:v>-65.881</c:v>
                </c:pt>
                <c:pt idx="40998">
                  <c:v>-65.879000000000005</c:v>
                </c:pt>
                <c:pt idx="40999">
                  <c:v>-65.876999999999995</c:v>
                </c:pt>
                <c:pt idx="41000">
                  <c:v>-65.875</c:v>
                </c:pt>
                <c:pt idx="41001">
                  <c:v>-65.873000000000005</c:v>
                </c:pt>
                <c:pt idx="41002">
                  <c:v>-65.870999999999995</c:v>
                </c:pt>
                <c:pt idx="41003">
                  <c:v>-65.869</c:v>
                </c:pt>
                <c:pt idx="41004">
                  <c:v>-65.867000000000004</c:v>
                </c:pt>
                <c:pt idx="41005">
                  <c:v>-65.864999999999995</c:v>
                </c:pt>
                <c:pt idx="41006">
                  <c:v>-65.863</c:v>
                </c:pt>
                <c:pt idx="41007">
                  <c:v>-65.861000000000004</c:v>
                </c:pt>
                <c:pt idx="41008">
                  <c:v>-65.858999999999995</c:v>
                </c:pt>
                <c:pt idx="41009">
                  <c:v>-65.856999999999999</c:v>
                </c:pt>
                <c:pt idx="41010">
                  <c:v>-65.855000000000004</c:v>
                </c:pt>
                <c:pt idx="41011">
                  <c:v>-65.852999999999994</c:v>
                </c:pt>
                <c:pt idx="41012">
                  <c:v>-65.850999999999999</c:v>
                </c:pt>
                <c:pt idx="41013">
                  <c:v>-65.849000000000004</c:v>
                </c:pt>
                <c:pt idx="41014">
                  <c:v>-65.846999999999994</c:v>
                </c:pt>
                <c:pt idx="41015">
                  <c:v>-65.844999999999999</c:v>
                </c:pt>
                <c:pt idx="41016">
                  <c:v>-65.843000000000004</c:v>
                </c:pt>
                <c:pt idx="41017">
                  <c:v>-65.840999999999994</c:v>
                </c:pt>
                <c:pt idx="41018">
                  <c:v>-65.838999999999999</c:v>
                </c:pt>
                <c:pt idx="41019">
                  <c:v>-65.837000000000003</c:v>
                </c:pt>
                <c:pt idx="41020">
                  <c:v>-65.834999999999994</c:v>
                </c:pt>
                <c:pt idx="41021">
                  <c:v>-65.832999999999998</c:v>
                </c:pt>
                <c:pt idx="41022">
                  <c:v>-65.831000000000003</c:v>
                </c:pt>
                <c:pt idx="41023">
                  <c:v>-65.828999999999994</c:v>
                </c:pt>
                <c:pt idx="41024">
                  <c:v>-65.826999999999998</c:v>
                </c:pt>
                <c:pt idx="41025">
                  <c:v>-65.825000000000003</c:v>
                </c:pt>
                <c:pt idx="41026">
                  <c:v>-65.822999999999993</c:v>
                </c:pt>
                <c:pt idx="41027">
                  <c:v>-65.820999999999998</c:v>
                </c:pt>
                <c:pt idx="41028">
                  <c:v>-65.819000000000003</c:v>
                </c:pt>
                <c:pt idx="41029">
                  <c:v>-65.816999999999993</c:v>
                </c:pt>
                <c:pt idx="41030">
                  <c:v>-65.814999999999998</c:v>
                </c:pt>
                <c:pt idx="41031">
                  <c:v>-65.813000000000002</c:v>
                </c:pt>
                <c:pt idx="41032">
                  <c:v>-65.811000000000007</c:v>
                </c:pt>
                <c:pt idx="41033">
                  <c:v>-65.808999999999997</c:v>
                </c:pt>
                <c:pt idx="41034">
                  <c:v>-65.807000000000002</c:v>
                </c:pt>
                <c:pt idx="41035">
                  <c:v>-65.805000000000007</c:v>
                </c:pt>
                <c:pt idx="41036">
                  <c:v>-65.802999999999997</c:v>
                </c:pt>
                <c:pt idx="41037">
                  <c:v>-65.801000000000002</c:v>
                </c:pt>
                <c:pt idx="41038">
                  <c:v>-65.799000000000007</c:v>
                </c:pt>
                <c:pt idx="41039">
                  <c:v>-65.796999999999997</c:v>
                </c:pt>
                <c:pt idx="41040">
                  <c:v>-65.795000000000002</c:v>
                </c:pt>
                <c:pt idx="41041">
                  <c:v>-65.793000000000006</c:v>
                </c:pt>
                <c:pt idx="41042">
                  <c:v>-65.790999999999997</c:v>
                </c:pt>
                <c:pt idx="41043">
                  <c:v>-65.789000000000001</c:v>
                </c:pt>
                <c:pt idx="41044">
                  <c:v>-65.787000000000006</c:v>
                </c:pt>
                <c:pt idx="41045">
                  <c:v>-65.784999999999997</c:v>
                </c:pt>
                <c:pt idx="41046">
                  <c:v>-65.783000000000001</c:v>
                </c:pt>
                <c:pt idx="41047">
                  <c:v>-65.781000000000006</c:v>
                </c:pt>
                <c:pt idx="41048">
                  <c:v>-65.778999999999996</c:v>
                </c:pt>
                <c:pt idx="41049">
                  <c:v>-65.777000000000001</c:v>
                </c:pt>
                <c:pt idx="41050">
                  <c:v>-65.775000000000006</c:v>
                </c:pt>
                <c:pt idx="41051">
                  <c:v>-65.772999999999996</c:v>
                </c:pt>
                <c:pt idx="41052">
                  <c:v>-65.771000000000001</c:v>
                </c:pt>
                <c:pt idx="41053">
                  <c:v>-65.769000000000005</c:v>
                </c:pt>
                <c:pt idx="41054">
                  <c:v>-65.766999999999996</c:v>
                </c:pt>
                <c:pt idx="41055">
                  <c:v>-65.765000000000001</c:v>
                </c:pt>
                <c:pt idx="41056">
                  <c:v>-65.763000000000005</c:v>
                </c:pt>
                <c:pt idx="41057">
                  <c:v>-65.760999999999996</c:v>
                </c:pt>
                <c:pt idx="41058">
                  <c:v>-65.759</c:v>
                </c:pt>
                <c:pt idx="41059">
                  <c:v>-65.757000000000005</c:v>
                </c:pt>
                <c:pt idx="41060">
                  <c:v>-65.754999999999995</c:v>
                </c:pt>
                <c:pt idx="41061">
                  <c:v>-65.753</c:v>
                </c:pt>
                <c:pt idx="41062">
                  <c:v>-65.751000000000005</c:v>
                </c:pt>
                <c:pt idx="41063">
                  <c:v>-65.748999999999995</c:v>
                </c:pt>
                <c:pt idx="41064">
                  <c:v>-65.747</c:v>
                </c:pt>
                <c:pt idx="41065">
                  <c:v>-65.745000000000005</c:v>
                </c:pt>
                <c:pt idx="41066">
                  <c:v>-65.742999999999995</c:v>
                </c:pt>
                <c:pt idx="41067">
                  <c:v>-65.741</c:v>
                </c:pt>
                <c:pt idx="41068">
                  <c:v>-65.739000000000004</c:v>
                </c:pt>
                <c:pt idx="41069">
                  <c:v>-65.736999999999995</c:v>
                </c:pt>
                <c:pt idx="41070">
                  <c:v>-65.734999999999999</c:v>
                </c:pt>
                <c:pt idx="41071">
                  <c:v>-65.733000000000004</c:v>
                </c:pt>
                <c:pt idx="41072">
                  <c:v>-65.730999999999995</c:v>
                </c:pt>
                <c:pt idx="41073">
                  <c:v>-65.728999999999999</c:v>
                </c:pt>
                <c:pt idx="41074">
                  <c:v>-65.727000000000004</c:v>
                </c:pt>
                <c:pt idx="41075">
                  <c:v>-65.724999999999994</c:v>
                </c:pt>
                <c:pt idx="41076">
                  <c:v>-65.722999999999999</c:v>
                </c:pt>
                <c:pt idx="41077">
                  <c:v>-65.721000000000004</c:v>
                </c:pt>
                <c:pt idx="41078">
                  <c:v>-65.718999999999994</c:v>
                </c:pt>
                <c:pt idx="41079">
                  <c:v>-65.716999999999999</c:v>
                </c:pt>
                <c:pt idx="41080">
                  <c:v>-65.715000000000003</c:v>
                </c:pt>
                <c:pt idx="41081">
                  <c:v>-65.712999999999994</c:v>
                </c:pt>
                <c:pt idx="41082">
                  <c:v>-65.710999999999999</c:v>
                </c:pt>
                <c:pt idx="41083">
                  <c:v>-65.709000000000003</c:v>
                </c:pt>
                <c:pt idx="41084">
                  <c:v>-65.706999999999994</c:v>
                </c:pt>
                <c:pt idx="41085">
                  <c:v>-65.704999999999998</c:v>
                </c:pt>
                <c:pt idx="41086">
                  <c:v>-65.703000000000003</c:v>
                </c:pt>
                <c:pt idx="41087">
                  <c:v>-65.700999999999993</c:v>
                </c:pt>
                <c:pt idx="41088">
                  <c:v>-65.698999999999998</c:v>
                </c:pt>
                <c:pt idx="41089">
                  <c:v>-65.697000000000003</c:v>
                </c:pt>
                <c:pt idx="41090">
                  <c:v>-65.694999999999993</c:v>
                </c:pt>
                <c:pt idx="41091">
                  <c:v>-65.692999999999998</c:v>
                </c:pt>
                <c:pt idx="41092">
                  <c:v>-65.691000000000003</c:v>
                </c:pt>
                <c:pt idx="41093">
                  <c:v>-65.688999999999993</c:v>
                </c:pt>
                <c:pt idx="41094">
                  <c:v>-65.686999999999998</c:v>
                </c:pt>
                <c:pt idx="41095">
                  <c:v>-65.685000000000002</c:v>
                </c:pt>
                <c:pt idx="41096">
                  <c:v>-65.683000000000007</c:v>
                </c:pt>
                <c:pt idx="41097">
                  <c:v>-65.680999999999997</c:v>
                </c:pt>
                <c:pt idx="41098">
                  <c:v>-65.679000000000002</c:v>
                </c:pt>
                <c:pt idx="41099">
                  <c:v>-65.677000000000007</c:v>
                </c:pt>
                <c:pt idx="41100">
                  <c:v>-65.674999999999997</c:v>
                </c:pt>
                <c:pt idx="41101">
                  <c:v>-65.673000000000002</c:v>
                </c:pt>
                <c:pt idx="41102">
                  <c:v>-65.671000000000006</c:v>
                </c:pt>
                <c:pt idx="41103">
                  <c:v>-65.668999999999997</c:v>
                </c:pt>
                <c:pt idx="41104">
                  <c:v>-65.667000000000002</c:v>
                </c:pt>
                <c:pt idx="41105">
                  <c:v>-65.665000000000006</c:v>
                </c:pt>
                <c:pt idx="41106">
                  <c:v>-65.662999999999997</c:v>
                </c:pt>
                <c:pt idx="41107">
                  <c:v>-65.661000000000001</c:v>
                </c:pt>
                <c:pt idx="41108">
                  <c:v>-65.659000000000006</c:v>
                </c:pt>
                <c:pt idx="41109">
                  <c:v>-65.656999999999996</c:v>
                </c:pt>
                <c:pt idx="41110">
                  <c:v>-65.655000000000001</c:v>
                </c:pt>
                <c:pt idx="41111">
                  <c:v>-65.653000000000006</c:v>
                </c:pt>
                <c:pt idx="41112">
                  <c:v>-65.650999999999996</c:v>
                </c:pt>
                <c:pt idx="41113">
                  <c:v>-65.649000000000001</c:v>
                </c:pt>
                <c:pt idx="41114">
                  <c:v>-65.647000000000006</c:v>
                </c:pt>
                <c:pt idx="41115">
                  <c:v>-65.644999999999996</c:v>
                </c:pt>
                <c:pt idx="41116">
                  <c:v>-65.643000000000001</c:v>
                </c:pt>
                <c:pt idx="41117">
                  <c:v>-65.641000000000005</c:v>
                </c:pt>
                <c:pt idx="41118">
                  <c:v>-65.638999999999996</c:v>
                </c:pt>
                <c:pt idx="41119">
                  <c:v>-65.637</c:v>
                </c:pt>
                <c:pt idx="41120">
                  <c:v>-65.635000000000005</c:v>
                </c:pt>
                <c:pt idx="41121">
                  <c:v>-65.632999999999996</c:v>
                </c:pt>
                <c:pt idx="41122">
                  <c:v>-65.631</c:v>
                </c:pt>
                <c:pt idx="41123">
                  <c:v>-65.629000000000005</c:v>
                </c:pt>
                <c:pt idx="41124">
                  <c:v>-65.626999999999995</c:v>
                </c:pt>
                <c:pt idx="41125">
                  <c:v>-65.625</c:v>
                </c:pt>
                <c:pt idx="41126">
                  <c:v>-65.623000000000005</c:v>
                </c:pt>
                <c:pt idx="41127">
                  <c:v>-65.620999999999995</c:v>
                </c:pt>
                <c:pt idx="41128">
                  <c:v>-65.619</c:v>
                </c:pt>
                <c:pt idx="41129">
                  <c:v>-65.617000000000004</c:v>
                </c:pt>
                <c:pt idx="41130">
                  <c:v>-65.614999999999995</c:v>
                </c:pt>
                <c:pt idx="41131">
                  <c:v>-65.613</c:v>
                </c:pt>
                <c:pt idx="41132">
                  <c:v>-65.611000000000004</c:v>
                </c:pt>
                <c:pt idx="41133">
                  <c:v>-65.608999999999995</c:v>
                </c:pt>
                <c:pt idx="41134">
                  <c:v>-65.606999999999999</c:v>
                </c:pt>
                <c:pt idx="41135">
                  <c:v>-65.605000000000004</c:v>
                </c:pt>
                <c:pt idx="41136">
                  <c:v>-65.602999999999994</c:v>
                </c:pt>
                <c:pt idx="41137">
                  <c:v>-65.600999999999999</c:v>
                </c:pt>
                <c:pt idx="41138">
                  <c:v>-65.599000000000004</c:v>
                </c:pt>
                <c:pt idx="41139">
                  <c:v>-65.596999999999994</c:v>
                </c:pt>
                <c:pt idx="41140">
                  <c:v>-65.594999999999999</c:v>
                </c:pt>
                <c:pt idx="41141">
                  <c:v>-65.593000000000004</c:v>
                </c:pt>
                <c:pt idx="41142">
                  <c:v>-65.590999999999994</c:v>
                </c:pt>
                <c:pt idx="41143">
                  <c:v>-65.588999999999999</c:v>
                </c:pt>
                <c:pt idx="41144">
                  <c:v>-65.587000000000003</c:v>
                </c:pt>
                <c:pt idx="41145">
                  <c:v>-65.584999999999994</c:v>
                </c:pt>
                <c:pt idx="41146">
                  <c:v>-65.582999999999998</c:v>
                </c:pt>
                <c:pt idx="41147">
                  <c:v>-65.581000000000003</c:v>
                </c:pt>
                <c:pt idx="41148">
                  <c:v>-65.578999999999994</c:v>
                </c:pt>
                <c:pt idx="41149">
                  <c:v>-65.576999999999998</c:v>
                </c:pt>
                <c:pt idx="41150">
                  <c:v>-65.575000000000003</c:v>
                </c:pt>
                <c:pt idx="41151">
                  <c:v>-65.572999999999993</c:v>
                </c:pt>
                <c:pt idx="41152">
                  <c:v>-65.570999999999998</c:v>
                </c:pt>
                <c:pt idx="41153">
                  <c:v>-65.569000000000003</c:v>
                </c:pt>
                <c:pt idx="41154">
                  <c:v>-65.566999999999993</c:v>
                </c:pt>
                <c:pt idx="41155">
                  <c:v>-65.564999999999998</c:v>
                </c:pt>
                <c:pt idx="41156">
                  <c:v>-65.563000000000002</c:v>
                </c:pt>
                <c:pt idx="41157">
                  <c:v>-65.561000000000007</c:v>
                </c:pt>
                <c:pt idx="41158">
                  <c:v>-65.558999999999997</c:v>
                </c:pt>
                <c:pt idx="41159">
                  <c:v>-65.557000000000002</c:v>
                </c:pt>
                <c:pt idx="41160">
                  <c:v>-65.555000000000007</c:v>
                </c:pt>
                <c:pt idx="41161">
                  <c:v>-65.552999999999997</c:v>
                </c:pt>
                <c:pt idx="41162">
                  <c:v>-65.551000000000002</c:v>
                </c:pt>
                <c:pt idx="41163">
                  <c:v>-65.549000000000007</c:v>
                </c:pt>
                <c:pt idx="41164">
                  <c:v>-65.546999999999997</c:v>
                </c:pt>
                <c:pt idx="41165">
                  <c:v>-65.545000000000002</c:v>
                </c:pt>
                <c:pt idx="41166">
                  <c:v>-65.543000000000006</c:v>
                </c:pt>
                <c:pt idx="41167">
                  <c:v>-65.540999999999997</c:v>
                </c:pt>
                <c:pt idx="41168">
                  <c:v>-65.539000000000001</c:v>
                </c:pt>
                <c:pt idx="41169">
                  <c:v>-65.537000000000006</c:v>
                </c:pt>
                <c:pt idx="41170">
                  <c:v>-65.534999999999997</c:v>
                </c:pt>
                <c:pt idx="41171">
                  <c:v>-65.533000000000001</c:v>
                </c:pt>
                <c:pt idx="41172">
                  <c:v>-65.531000000000006</c:v>
                </c:pt>
                <c:pt idx="41173">
                  <c:v>-65.528999999999996</c:v>
                </c:pt>
                <c:pt idx="41174">
                  <c:v>-65.527000000000001</c:v>
                </c:pt>
                <c:pt idx="41175">
                  <c:v>-65.525000000000006</c:v>
                </c:pt>
                <c:pt idx="41176">
                  <c:v>-65.522999999999996</c:v>
                </c:pt>
                <c:pt idx="41177">
                  <c:v>-65.521000000000001</c:v>
                </c:pt>
                <c:pt idx="41178">
                  <c:v>-65.519000000000005</c:v>
                </c:pt>
                <c:pt idx="41179">
                  <c:v>-65.516999999999996</c:v>
                </c:pt>
                <c:pt idx="41180">
                  <c:v>-65.515000000000001</c:v>
                </c:pt>
                <c:pt idx="41181">
                  <c:v>-65.513000000000005</c:v>
                </c:pt>
                <c:pt idx="41182">
                  <c:v>-65.510999999999996</c:v>
                </c:pt>
                <c:pt idx="41183">
                  <c:v>-65.509</c:v>
                </c:pt>
                <c:pt idx="41184">
                  <c:v>-65.507000000000005</c:v>
                </c:pt>
                <c:pt idx="41185">
                  <c:v>-65.504999999999995</c:v>
                </c:pt>
                <c:pt idx="41186">
                  <c:v>-65.503</c:v>
                </c:pt>
                <c:pt idx="41187">
                  <c:v>-65.501000000000005</c:v>
                </c:pt>
                <c:pt idx="41188">
                  <c:v>-65.498999999999995</c:v>
                </c:pt>
                <c:pt idx="41189">
                  <c:v>-65.497</c:v>
                </c:pt>
                <c:pt idx="41190">
                  <c:v>-65.495000000000005</c:v>
                </c:pt>
                <c:pt idx="41191">
                  <c:v>-65.492999999999995</c:v>
                </c:pt>
                <c:pt idx="41192">
                  <c:v>-65.491</c:v>
                </c:pt>
                <c:pt idx="41193">
                  <c:v>-65.489000000000004</c:v>
                </c:pt>
                <c:pt idx="41194">
                  <c:v>-65.486999999999995</c:v>
                </c:pt>
                <c:pt idx="41195">
                  <c:v>-65.484999999999999</c:v>
                </c:pt>
                <c:pt idx="41196">
                  <c:v>-65.483000000000004</c:v>
                </c:pt>
                <c:pt idx="41197">
                  <c:v>-65.480999999999995</c:v>
                </c:pt>
                <c:pt idx="41198">
                  <c:v>-65.478999999999999</c:v>
                </c:pt>
                <c:pt idx="41199">
                  <c:v>-65.477000000000004</c:v>
                </c:pt>
                <c:pt idx="41200">
                  <c:v>-65.474999999999994</c:v>
                </c:pt>
                <c:pt idx="41201">
                  <c:v>-65.472999999999999</c:v>
                </c:pt>
                <c:pt idx="41202">
                  <c:v>-65.471000000000004</c:v>
                </c:pt>
                <c:pt idx="41203">
                  <c:v>-65.468999999999994</c:v>
                </c:pt>
                <c:pt idx="41204">
                  <c:v>-65.466999999999999</c:v>
                </c:pt>
                <c:pt idx="41205">
                  <c:v>-65.465000000000003</c:v>
                </c:pt>
                <c:pt idx="41206">
                  <c:v>-65.462999999999994</c:v>
                </c:pt>
                <c:pt idx="41207">
                  <c:v>-65.460999999999999</c:v>
                </c:pt>
                <c:pt idx="41208">
                  <c:v>-65.459000000000003</c:v>
                </c:pt>
                <c:pt idx="41209">
                  <c:v>-65.456999999999994</c:v>
                </c:pt>
                <c:pt idx="41210">
                  <c:v>-65.454999999999998</c:v>
                </c:pt>
                <c:pt idx="41211">
                  <c:v>-65.453000000000003</c:v>
                </c:pt>
                <c:pt idx="41212">
                  <c:v>-65.450999999999993</c:v>
                </c:pt>
                <c:pt idx="41213">
                  <c:v>-65.448999999999998</c:v>
                </c:pt>
                <c:pt idx="41214">
                  <c:v>-65.447000000000003</c:v>
                </c:pt>
                <c:pt idx="41215">
                  <c:v>-65.444999999999993</c:v>
                </c:pt>
                <c:pt idx="41216">
                  <c:v>-65.442999999999998</c:v>
                </c:pt>
                <c:pt idx="41217">
                  <c:v>-65.441000000000003</c:v>
                </c:pt>
                <c:pt idx="41218">
                  <c:v>-65.438999999999993</c:v>
                </c:pt>
                <c:pt idx="41219">
                  <c:v>-65.436999999999998</c:v>
                </c:pt>
                <c:pt idx="41220">
                  <c:v>-65.435000000000002</c:v>
                </c:pt>
                <c:pt idx="41221">
                  <c:v>-65.433000000000007</c:v>
                </c:pt>
                <c:pt idx="41222">
                  <c:v>-65.430999999999997</c:v>
                </c:pt>
                <c:pt idx="41223">
                  <c:v>-65.429000000000002</c:v>
                </c:pt>
                <c:pt idx="41224">
                  <c:v>-65.427000000000007</c:v>
                </c:pt>
                <c:pt idx="41225">
                  <c:v>-65.424999999999997</c:v>
                </c:pt>
                <c:pt idx="41226">
                  <c:v>-65.423000000000002</c:v>
                </c:pt>
                <c:pt idx="41227">
                  <c:v>-65.421000000000006</c:v>
                </c:pt>
                <c:pt idx="41228">
                  <c:v>-65.418999999999997</c:v>
                </c:pt>
                <c:pt idx="41229">
                  <c:v>-65.417000000000002</c:v>
                </c:pt>
                <c:pt idx="41230">
                  <c:v>-65.415000000000006</c:v>
                </c:pt>
                <c:pt idx="41231">
                  <c:v>-65.412999999999997</c:v>
                </c:pt>
                <c:pt idx="41232">
                  <c:v>-65.411000000000001</c:v>
                </c:pt>
                <c:pt idx="41233">
                  <c:v>-65.409000000000006</c:v>
                </c:pt>
                <c:pt idx="41234">
                  <c:v>-65.406999999999996</c:v>
                </c:pt>
                <c:pt idx="41235">
                  <c:v>-65.405000000000001</c:v>
                </c:pt>
                <c:pt idx="41236">
                  <c:v>-65.403000000000006</c:v>
                </c:pt>
                <c:pt idx="41237">
                  <c:v>-65.400999999999996</c:v>
                </c:pt>
                <c:pt idx="41238">
                  <c:v>-65.399000000000001</c:v>
                </c:pt>
                <c:pt idx="41239">
                  <c:v>-65.397000000000006</c:v>
                </c:pt>
                <c:pt idx="41240">
                  <c:v>-65.394999999999996</c:v>
                </c:pt>
                <c:pt idx="41241">
                  <c:v>-65.393000000000001</c:v>
                </c:pt>
                <c:pt idx="41242">
                  <c:v>-65.391000000000005</c:v>
                </c:pt>
                <c:pt idx="41243">
                  <c:v>-65.388999999999996</c:v>
                </c:pt>
                <c:pt idx="41244">
                  <c:v>-65.387</c:v>
                </c:pt>
                <c:pt idx="41245">
                  <c:v>-65.385000000000005</c:v>
                </c:pt>
                <c:pt idx="41246">
                  <c:v>-65.382999999999996</c:v>
                </c:pt>
                <c:pt idx="41247">
                  <c:v>-65.381</c:v>
                </c:pt>
                <c:pt idx="41248">
                  <c:v>-65.379000000000005</c:v>
                </c:pt>
                <c:pt idx="41249">
                  <c:v>-65.376999999999995</c:v>
                </c:pt>
                <c:pt idx="41250">
                  <c:v>-65.375</c:v>
                </c:pt>
                <c:pt idx="41251">
                  <c:v>-65.373000000000005</c:v>
                </c:pt>
                <c:pt idx="41252">
                  <c:v>-65.370999999999995</c:v>
                </c:pt>
                <c:pt idx="41253">
                  <c:v>-65.369</c:v>
                </c:pt>
                <c:pt idx="41254">
                  <c:v>-65.367000000000004</c:v>
                </c:pt>
                <c:pt idx="41255">
                  <c:v>-65.364999999999995</c:v>
                </c:pt>
                <c:pt idx="41256">
                  <c:v>-65.363</c:v>
                </c:pt>
                <c:pt idx="41257">
                  <c:v>-65.361000000000004</c:v>
                </c:pt>
                <c:pt idx="41258">
                  <c:v>-65.358999999999995</c:v>
                </c:pt>
                <c:pt idx="41259">
                  <c:v>-65.356999999999999</c:v>
                </c:pt>
                <c:pt idx="41260">
                  <c:v>-65.355000000000004</c:v>
                </c:pt>
                <c:pt idx="41261">
                  <c:v>-65.352999999999994</c:v>
                </c:pt>
                <c:pt idx="41262">
                  <c:v>-65.350999999999999</c:v>
                </c:pt>
                <c:pt idx="41263">
                  <c:v>-65.349000000000004</c:v>
                </c:pt>
                <c:pt idx="41264">
                  <c:v>-65.346999999999994</c:v>
                </c:pt>
                <c:pt idx="41265">
                  <c:v>-65.344999999999999</c:v>
                </c:pt>
                <c:pt idx="41266">
                  <c:v>-65.343000000000004</c:v>
                </c:pt>
                <c:pt idx="41267">
                  <c:v>-65.340999999999994</c:v>
                </c:pt>
                <c:pt idx="41268">
                  <c:v>-65.338999999999999</c:v>
                </c:pt>
                <c:pt idx="41269">
                  <c:v>-65.337000000000003</c:v>
                </c:pt>
                <c:pt idx="41270">
                  <c:v>-65.334999999999994</c:v>
                </c:pt>
                <c:pt idx="41271">
                  <c:v>-65.332999999999998</c:v>
                </c:pt>
                <c:pt idx="41272">
                  <c:v>-65.331000000000003</c:v>
                </c:pt>
                <c:pt idx="41273">
                  <c:v>-65.328999999999994</c:v>
                </c:pt>
                <c:pt idx="41274">
                  <c:v>-65.326999999999998</c:v>
                </c:pt>
                <c:pt idx="41275">
                  <c:v>-65.325000000000003</c:v>
                </c:pt>
                <c:pt idx="41276">
                  <c:v>-65.322999999999993</c:v>
                </c:pt>
                <c:pt idx="41277">
                  <c:v>-65.320999999999998</c:v>
                </c:pt>
                <c:pt idx="41278">
                  <c:v>-65.319000000000003</c:v>
                </c:pt>
                <c:pt idx="41279">
                  <c:v>-65.316999999999993</c:v>
                </c:pt>
                <c:pt idx="41280">
                  <c:v>-65.314999999999998</c:v>
                </c:pt>
                <c:pt idx="41281">
                  <c:v>-65.313000000000002</c:v>
                </c:pt>
                <c:pt idx="41282">
                  <c:v>-65.311000000000007</c:v>
                </c:pt>
                <c:pt idx="41283">
                  <c:v>-65.308999999999997</c:v>
                </c:pt>
                <c:pt idx="41284">
                  <c:v>-65.307000000000002</c:v>
                </c:pt>
                <c:pt idx="41285">
                  <c:v>-65.305000000000007</c:v>
                </c:pt>
                <c:pt idx="41286">
                  <c:v>-65.302999999999997</c:v>
                </c:pt>
                <c:pt idx="41287">
                  <c:v>-65.301000000000002</c:v>
                </c:pt>
                <c:pt idx="41288">
                  <c:v>-65.299000000000007</c:v>
                </c:pt>
                <c:pt idx="41289">
                  <c:v>-65.296999999999997</c:v>
                </c:pt>
                <c:pt idx="41290">
                  <c:v>-65.295000000000002</c:v>
                </c:pt>
                <c:pt idx="41291">
                  <c:v>-65.293000000000006</c:v>
                </c:pt>
                <c:pt idx="41292">
                  <c:v>-65.290999999999997</c:v>
                </c:pt>
                <c:pt idx="41293">
                  <c:v>-65.289000000000001</c:v>
                </c:pt>
                <c:pt idx="41294">
                  <c:v>-65.287000000000006</c:v>
                </c:pt>
                <c:pt idx="41295">
                  <c:v>-65.284999999999997</c:v>
                </c:pt>
                <c:pt idx="41296">
                  <c:v>-65.283000000000001</c:v>
                </c:pt>
                <c:pt idx="41297">
                  <c:v>-65.281000000000006</c:v>
                </c:pt>
                <c:pt idx="41298">
                  <c:v>-65.278999999999996</c:v>
                </c:pt>
                <c:pt idx="41299">
                  <c:v>-65.277000000000001</c:v>
                </c:pt>
                <c:pt idx="41300">
                  <c:v>-65.275000000000006</c:v>
                </c:pt>
                <c:pt idx="41301">
                  <c:v>-65.272999999999996</c:v>
                </c:pt>
                <c:pt idx="41302">
                  <c:v>-65.271000000000001</c:v>
                </c:pt>
                <c:pt idx="41303">
                  <c:v>-65.269000000000005</c:v>
                </c:pt>
                <c:pt idx="41304">
                  <c:v>-65.266999999999996</c:v>
                </c:pt>
                <c:pt idx="41305">
                  <c:v>-65.265000000000001</c:v>
                </c:pt>
                <c:pt idx="41306">
                  <c:v>-65.263000000000005</c:v>
                </c:pt>
                <c:pt idx="41307">
                  <c:v>-65.260999999999996</c:v>
                </c:pt>
                <c:pt idx="41308">
                  <c:v>-65.259</c:v>
                </c:pt>
                <c:pt idx="41309">
                  <c:v>-65.257000000000005</c:v>
                </c:pt>
                <c:pt idx="41310">
                  <c:v>-65.254999999999995</c:v>
                </c:pt>
                <c:pt idx="41311">
                  <c:v>-65.253</c:v>
                </c:pt>
                <c:pt idx="41312">
                  <c:v>-65.251000000000005</c:v>
                </c:pt>
                <c:pt idx="41313">
                  <c:v>-65.248999999999995</c:v>
                </c:pt>
                <c:pt idx="41314">
                  <c:v>-65.247</c:v>
                </c:pt>
                <c:pt idx="41315">
                  <c:v>-65.245000000000005</c:v>
                </c:pt>
                <c:pt idx="41316">
                  <c:v>-65.242999999999995</c:v>
                </c:pt>
                <c:pt idx="41317">
                  <c:v>-65.241</c:v>
                </c:pt>
                <c:pt idx="41318">
                  <c:v>-65.239000000000004</c:v>
                </c:pt>
                <c:pt idx="41319">
                  <c:v>-65.236999999999995</c:v>
                </c:pt>
                <c:pt idx="41320">
                  <c:v>-65.234999999999999</c:v>
                </c:pt>
                <c:pt idx="41321">
                  <c:v>-65.233000000000004</c:v>
                </c:pt>
                <c:pt idx="41322">
                  <c:v>-65.230999999999995</c:v>
                </c:pt>
                <c:pt idx="41323">
                  <c:v>-65.228999999999999</c:v>
                </c:pt>
                <c:pt idx="41324">
                  <c:v>-65.227000000000004</c:v>
                </c:pt>
                <c:pt idx="41325">
                  <c:v>-65.224999999999994</c:v>
                </c:pt>
                <c:pt idx="41326">
                  <c:v>-65.222999999999999</c:v>
                </c:pt>
                <c:pt idx="41327">
                  <c:v>-65.221000000000004</c:v>
                </c:pt>
                <c:pt idx="41328">
                  <c:v>-65.218999999999994</c:v>
                </c:pt>
                <c:pt idx="41329">
                  <c:v>-65.216999999999999</c:v>
                </c:pt>
                <c:pt idx="41330">
                  <c:v>-65.215000000000003</c:v>
                </c:pt>
                <c:pt idx="41331">
                  <c:v>-65.212999999999994</c:v>
                </c:pt>
                <c:pt idx="41332">
                  <c:v>-65.210999999999999</c:v>
                </c:pt>
                <c:pt idx="41333">
                  <c:v>-65.209000000000003</c:v>
                </c:pt>
                <c:pt idx="41334">
                  <c:v>-65.206999999999994</c:v>
                </c:pt>
                <c:pt idx="41335">
                  <c:v>-65.204999999999998</c:v>
                </c:pt>
                <c:pt idx="41336">
                  <c:v>-65.203000000000003</c:v>
                </c:pt>
                <c:pt idx="41337">
                  <c:v>-65.200999999999993</c:v>
                </c:pt>
                <c:pt idx="41338">
                  <c:v>-65.198999999999998</c:v>
                </c:pt>
                <c:pt idx="41339">
                  <c:v>-65.197000000000003</c:v>
                </c:pt>
                <c:pt idx="41340">
                  <c:v>-65.194999999999993</c:v>
                </c:pt>
                <c:pt idx="41341">
                  <c:v>-65.192999999999998</c:v>
                </c:pt>
                <c:pt idx="41342">
                  <c:v>-65.191000000000003</c:v>
                </c:pt>
                <c:pt idx="41343">
                  <c:v>-65.188999999999993</c:v>
                </c:pt>
                <c:pt idx="41344">
                  <c:v>-65.186999999999998</c:v>
                </c:pt>
                <c:pt idx="41345">
                  <c:v>-65.185000000000002</c:v>
                </c:pt>
                <c:pt idx="41346">
                  <c:v>-65.183000000000007</c:v>
                </c:pt>
                <c:pt idx="41347">
                  <c:v>-65.180999999999997</c:v>
                </c:pt>
                <c:pt idx="41348">
                  <c:v>-65.179000000000002</c:v>
                </c:pt>
                <c:pt idx="41349">
                  <c:v>-65.177000000000007</c:v>
                </c:pt>
                <c:pt idx="41350">
                  <c:v>-65.174999999999997</c:v>
                </c:pt>
                <c:pt idx="41351">
                  <c:v>-65.173000000000002</c:v>
                </c:pt>
                <c:pt idx="41352">
                  <c:v>-65.171000000000006</c:v>
                </c:pt>
                <c:pt idx="41353">
                  <c:v>-65.168999999999997</c:v>
                </c:pt>
                <c:pt idx="41354">
                  <c:v>-65.167000000000002</c:v>
                </c:pt>
                <c:pt idx="41355">
                  <c:v>-65.165000000000006</c:v>
                </c:pt>
                <c:pt idx="41356">
                  <c:v>-65.162999999999997</c:v>
                </c:pt>
                <c:pt idx="41357">
                  <c:v>-65.161000000000001</c:v>
                </c:pt>
                <c:pt idx="41358">
                  <c:v>-65.159000000000006</c:v>
                </c:pt>
                <c:pt idx="41359">
                  <c:v>-65.156999999999996</c:v>
                </c:pt>
                <c:pt idx="41360">
                  <c:v>-65.155000000000001</c:v>
                </c:pt>
                <c:pt idx="41361">
                  <c:v>-65.153000000000006</c:v>
                </c:pt>
                <c:pt idx="41362">
                  <c:v>-65.150999999999996</c:v>
                </c:pt>
                <c:pt idx="41363">
                  <c:v>-65.149000000000001</c:v>
                </c:pt>
                <c:pt idx="41364">
                  <c:v>-65.147000000000006</c:v>
                </c:pt>
                <c:pt idx="41365">
                  <c:v>-65.144999999999996</c:v>
                </c:pt>
                <c:pt idx="41366">
                  <c:v>-65.143000000000001</c:v>
                </c:pt>
                <c:pt idx="41367">
                  <c:v>-65.141000000000005</c:v>
                </c:pt>
                <c:pt idx="41368">
                  <c:v>-65.138999999999996</c:v>
                </c:pt>
                <c:pt idx="41369">
                  <c:v>-65.137</c:v>
                </c:pt>
                <c:pt idx="41370">
                  <c:v>-65.135000000000005</c:v>
                </c:pt>
                <c:pt idx="41371">
                  <c:v>-65.132999999999996</c:v>
                </c:pt>
                <c:pt idx="41372">
                  <c:v>-65.131</c:v>
                </c:pt>
                <c:pt idx="41373">
                  <c:v>-65.129000000000005</c:v>
                </c:pt>
                <c:pt idx="41374">
                  <c:v>-65.126999999999995</c:v>
                </c:pt>
                <c:pt idx="41375">
                  <c:v>-65.125</c:v>
                </c:pt>
                <c:pt idx="41376">
                  <c:v>-65.123000000000005</c:v>
                </c:pt>
                <c:pt idx="41377">
                  <c:v>-65.120999999999995</c:v>
                </c:pt>
                <c:pt idx="41378">
                  <c:v>-65.119</c:v>
                </c:pt>
                <c:pt idx="41379">
                  <c:v>-65.117000000000004</c:v>
                </c:pt>
                <c:pt idx="41380">
                  <c:v>-65.114999999999995</c:v>
                </c:pt>
                <c:pt idx="41381">
                  <c:v>-65.113</c:v>
                </c:pt>
                <c:pt idx="41382">
                  <c:v>-65.111000000000004</c:v>
                </c:pt>
                <c:pt idx="41383">
                  <c:v>-65.108999999999995</c:v>
                </c:pt>
                <c:pt idx="41384">
                  <c:v>-65.106999999999999</c:v>
                </c:pt>
                <c:pt idx="41385">
                  <c:v>-65.105000000000004</c:v>
                </c:pt>
                <c:pt idx="41386">
                  <c:v>-65.102999999999994</c:v>
                </c:pt>
                <c:pt idx="41387">
                  <c:v>-65.100999999999999</c:v>
                </c:pt>
                <c:pt idx="41388">
                  <c:v>-65.099000000000004</c:v>
                </c:pt>
                <c:pt idx="41389">
                  <c:v>-65.096999999999994</c:v>
                </c:pt>
                <c:pt idx="41390">
                  <c:v>-65.094999999999999</c:v>
                </c:pt>
                <c:pt idx="41391">
                  <c:v>-65.093000000000004</c:v>
                </c:pt>
                <c:pt idx="41392">
                  <c:v>-65.090999999999994</c:v>
                </c:pt>
                <c:pt idx="41393">
                  <c:v>-65.088999999999999</c:v>
                </c:pt>
                <c:pt idx="41394">
                  <c:v>-65.087000000000003</c:v>
                </c:pt>
                <c:pt idx="41395">
                  <c:v>-65.084999999999994</c:v>
                </c:pt>
                <c:pt idx="41396">
                  <c:v>-65.082999999999998</c:v>
                </c:pt>
                <c:pt idx="41397">
                  <c:v>-65.081000000000003</c:v>
                </c:pt>
                <c:pt idx="41398">
                  <c:v>-65.078999999999994</c:v>
                </c:pt>
                <c:pt idx="41399">
                  <c:v>-65.076999999999998</c:v>
                </c:pt>
                <c:pt idx="41400">
                  <c:v>-65.075000000000003</c:v>
                </c:pt>
                <c:pt idx="41401">
                  <c:v>-65.072999999999993</c:v>
                </c:pt>
                <c:pt idx="41402">
                  <c:v>-65.070999999999998</c:v>
                </c:pt>
                <c:pt idx="41403">
                  <c:v>-65.069000000000003</c:v>
                </c:pt>
                <c:pt idx="41404">
                  <c:v>-65.066999999999993</c:v>
                </c:pt>
                <c:pt idx="41405">
                  <c:v>-65.064999999999998</c:v>
                </c:pt>
                <c:pt idx="41406">
                  <c:v>-65.063000000000002</c:v>
                </c:pt>
                <c:pt idx="41407">
                  <c:v>-65.061000000000007</c:v>
                </c:pt>
                <c:pt idx="41408">
                  <c:v>-65.058999999999997</c:v>
                </c:pt>
                <c:pt idx="41409">
                  <c:v>-65.057000000000002</c:v>
                </c:pt>
                <c:pt idx="41410">
                  <c:v>-65.055000000000007</c:v>
                </c:pt>
                <c:pt idx="41411">
                  <c:v>-65.052999999999997</c:v>
                </c:pt>
                <c:pt idx="41412">
                  <c:v>-65.051000000000002</c:v>
                </c:pt>
                <c:pt idx="41413">
                  <c:v>-65.049000000000007</c:v>
                </c:pt>
                <c:pt idx="41414">
                  <c:v>-65.046999999999997</c:v>
                </c:pt>
                <c:pt idx="41415">
                  <c:v>-65.045000000000002</c:v>
                </c:pt>
                <c:pt idx="41416">
                  <c:v>-65.043000000000006</c:v>
                </c:pt>
                <c:pt idx="41417">
                  <c:v>-65.040999999999997</c:v>
                </c:pt>
                <c:pt idx="41418">
                  <c:v>-65.039000000000001</c:v>
                </c:pt>
                <c:pt idx="41419">
                  <c:v>-65.037000000000006</c:v>
                </c:pt>
                <c:pt idx="41420">
                  <c:v>-65.034999999999997</c:v>
                </c:pt>
                <c:pt idx="41421">
                  <c:v>-65.033000000000001</c:v>
                </c:pt>
                <c:pt idx="41422">
                  <c:v>-65.031000000000006</c:v>
                </c:pt>
                <c:pt idx="41423">
                  <c:v>-65.028999999999996</c:v>
                </c:pt>
                <c:pt idx="41424">
                  <c:v>-65.027000000000001</c:v>
                </c:pt>
                <c:pt idx="41425">
                  <c:v>-65.025000000000006</c:v>
                </c:pt>
                <c:pt idx="41426">
                  <c:v>-65.022999999999996</c:v>
                </c:pt>
                <c:pt idx="41427">
                  <c:v>-65.021000000000001</c:v>
                </c:pt>
                <c:pt idx="41428">
                  <c:v>-65.019000000000005</c:v>
                </c:pt>
                <c:pt idx="41429">
                  <c:v>-65.016999999999996</c:v>
                </c:pt>
                <c:pt idx="41430">
                  <c:v>-65.015000000000001</c:v>
                </c:pt>
                <c:pt idx="41431">
                  <c:v>-65.013000000000005</c:v>
                </c:pt>
                <c:pt idx="41432">
                  <c:v>-65.010999999999996</c:v>
                </c:pt>
                <c:pt idx="41433">
                  <c:v>-65.009</c:v>
                </c:pt>
                <c:pt idx="41434">
                  <c:v>-65.007000000000005</c:v>
                </c:pt>
                <c:pt idx="41435">
                  <c:v>-65.004999999999995</c:v>
                </c:pt>
                <c:pt idx="41436">
                  <c:v>-65.003</c:v>
                </c:pt>
                <c:pt idx="41437">
                  <c:v>-65.001000000000005</c:v>
                </c:pt>
                <c:pt idx="41438">
                  <c:v>-64.998999999999995</c:v>
                </c:pt>
                <c:pt idx="41439">
                  <c:v>-64.997</c:v>
                </c:pt>
                <c:pt idx="41440">
                  <c:v>-64.995000000000005</c:v>
                </c:pt>
                <c:pt idx="41441">
                  <c:v>-64.992999999999995</c:v>
                </c:pt>
                <c:pt idx="41442">
                  <c:v>-64.991</c:v>
                </c:pt>
                <c:pt idx="41443">
                  <c:v>-64.989000000000004</c:v>
                </c:pt>
                <c:pt idx="41444">
                  <c:v>-64.986999999999995</c:v>
                </c:pt>
                <c:pt idx="41445">
                  <c:v>-64.984999999999999</c:v>
                </c:pt>
                <c:pt idx="41446">
                  <c:v>-64.983000000000004</c:v>
                </c:pt>
                <c:pt idx="41447">
                  <c:v>-64.980999999999995</c:v>
                </c:pt>
                <c:pt idx="41448">
                  <c:v>-64.978999999999999</c:v>
                </c:pt>
                <c:pt idx="41449">
                  <c:v>-64.977000000000004</c:v>
                </c:pt>
                <c:pt idx="41450">
                  <c:v>-64.974999999999994</c:v>
                </c:pt>
                <c:pt idx="41451">
                  <c:v>-64.972999999999999</c:v>
                </c:pt>
                <c:pt idx="41452">
                  <c:v>-64.971000000000004</c:v>
                </c:pt>
                <c:pt idx="41453">
                  <c:v>-64.968999999999994</c:v>
                </c:pt>
                <c:pt idx="41454">
                  <c:v>-64.966999999999999</c:v>
                </c:pt>
                <c:pt idx="41455">
                  <c:v>-64.965000000000003</c:v>
                </c:pt>
                <c:pt idx="41456">
                  <c:v>-64.962999999999994</c:v>
                </c:pt>
                <c:pt idx="41457">
                  <c:v>-64.960999999999999</c:v>
                </c:pt>
                <c:pt idx="41458">
                  <c:v>-64.959000000000003</c:v>
                </c:pt>
                <c:pt idx="41459">
                  <c:v>-64.956999999999994</c:v>
                </c:pt>
                <c:pt idx="41460">
                  <c:v>-64.954999999999998</c:v>
                </c:pt>
                <c:pt idx="41461">
                  <c:v>-64.953000000000003</c:v>
                </c:pt>
                <c:pt idx="41462">
                  <c:v>-64.950999999999993</c:v>
                </c:pt>
                <c:pt idx="41463">
                  <c:v>-64.948999999999998</c:v>
                </c:pt>
                <c:pt idx="41464">
                  <c:v>-64.947000000000003</c:v>
                </c:pt>
                <c:pt idx="41465">
                  <c:v>-64.944999999999993</c:v>
                </c:pt>
                <c:pt idx="41466">
                  <c:v>-64.942999999999998</c:v>
                </c:pt>
                <c:pt idx="41467">
                  <c:v>-64.941000000000003</c:v>
                </c:pt>
                <c:pt idx="41468">
                  <c:v>-64.938999999999993</c:v>
                </c:pt>
                <c:pt idx="41469">
                  <c:v>-64.936999999999998</c:v>
                </c:pt>
                <c:pt idx="41470">
                  <c:v>-64.935000000000002</c:v>
                </c:pt>
                <c:pt idx="41471">
                  <c:v>-64.933000000000007</c:v>
                </c:pt>
                <c:pt idx="41472">
                  <c:v>-64.930999999999997</c:v>
                </c:pt>
                <c:pt idx="41473">
                  <c:v>-64.929000000000002</c:v>
                </c:pt>
                <c:pt idx="41474">
                  <c:v>-64.927000000000007</c:v>
                </c:pt>
                <c:pt idx="41475">
                  <c:v>-64.924999999999997</c:v>
                </c:pt>
                <c:pt idx="41476">
                  <c:v>-64.923000000000002</c:v>
                </c:pt>
                <c:pt idx="41477">
                  <c:v>-64.921000000000006</c:v>
                </c:pt>
                <c:pt idx="41478">
                  <c:v>-64.918999999999997</c:v>
                </c:pt>
                <c:pt idx="41479">
                  <c:v>-64.917000000000002</c:v>
                </c:pt>
                <c:pt idx="41480">
                  <c:v>-64.915000000000006</c:v>
                </c:pt>
                <c:pt idx="41481">
                  <c:v>-64.912999999999997</c:v>
                </c:pt>
                <c:pt idx="41482">
                  <c:v>-64.911000000000001</c:v>
                </c:pt>
                <c:pt idx="41483">
                  <c:v>-64.909000000000006</c:v>
                </c:pt>
                <c:pt idx="41484">
                  <c:v>-64.906999999999996</c:v>
                </c:pt>
                <c:pt idx="41485">
                  <c:v>-64.905000000000001</c:v>
                </c:pt>
                <c:pt idx="41486">
                  <c:v>-64.903000000000006</c:v>
                </c:pt>
                <c:pt idx="41487">
                  <c:v>-64.900999999999996</c:v>
                </c:pt>
                <c:pt idx="41488">
                  <c:v>-64.899000000000001</c:v>
                </c:pt>
                <c:pt idx="41489">
                  <c:v>-64.897000000000006</c:v>
                </c:pt>
                <c:pt idx="41490">
                  <c:v>-64.894999999999996</c:v>
                </c:pt>
                <c:pt idx="41491">
                  <c:v>-64.893000000000001</c:v>
                </c:pt>
                <c:pt idx="41492">
                  <c:v>-64.891000000000005</c:v>
                </c:pt>
                <c:pt idx="41493">
                  <c:v>-64.888999999999996</c:v>
                </c:pt>
                <c:pt idx="41494">
                  <c:v>-64.887</c:v>
                </c:pt>
                <c:pt idx="41495">
                  <c:v>-64.885000000000005</c:v>
                </c:pt>
                <c:pt idx="41496">
                  <c:v>-64.882999999999996</c:v>
                </c:pt>
                <c:pt idx="41497">
                  <c:v>-64.881</c:v>
                </c:pt>
                <c:pt idx="41498">
                  <c:v>-64.879000000000005</c:v>
                </c:pt>
                <c:pt idx="41499">
                  <c:v>-64.876999999999995</c:v>
                </c:pt>
                <c:pt idx="41500">
                  <c:v>-64.875</c:v>
                </c:pt>
                <c:pt idx="41501">
                  <c:v>-64.873000000000005</c:v>
                </c:pt>
                <c:pt idx="41502">
                  <c:v>-64.870999999999995</c:v>
                </c:pt>
                <c:pt idx="41503">
                  <c:v>-64.869</c:v>
                </c:pt>
                <c:pt idx="41504">
                  <c:v>-64.867000000000004</c:v>
                </c:pt>
                <c:pt idx="41505">
                  <c:v>-64.864999999999995</c:v>
                </c:pt>
                <c:pt idx="41506">
                  <c:v>-64.863</c:v>
                </c:pt>
                <c:pt idx="41507">
                  <c:v>-64.861000000000004</c:v>
                </c:pt>
                <c:pt idx="41508">
                  <c:v>-64.858999999999995</c:v>
                </c:pt>
                <c:pt idx="41509">
                  <c:v>-64.856999999999999</c:v>
                </c:pt>
                <c:pt idx="41510">
                  <c:v>-64.855000000000004</c:v>
                </c:pt>
                <c:pt idx="41511">
                  <c:v>-64.852999999999994</c:v>
                </c:pt>
                <c:pt idx="41512">
                  <c:v>-64.850999999999999</c:v>
                </c:pt>
                <c:pt idx="41513">
                  <c:v>-64.849000000000004</c:v>
                </c:pt>
                <c:pt idx="41514">
                  <c:v>-64.846999999999994</c:v>
                </c:pt>
                <c:pt idx="41515">
                  <c:v>-64.844999999999999</c:v>
                </c:pt>
                <c:pt idx="41516">
                  <c:v>-64.843000000000004</c:v>
                </c:pt>
                <c:pt idx="41517">
                  <c:v>-64.840999999999994</c:v>
                </c:pt>
                <c:pt idx="41518">
                  <c:v>-64.838999999999999</c:v>
                </c:pt>
                <c:pt idx="41519">
                  <c:v>-64.837000000000003</c:v>
                </c:pt>
                <c:pt idx="41520">
                  <c:v>-64.834999999999994</c:v>
                </c:pt>
                <c:pt idx="41521">
                  <c:v>-64.832999999999998</c:v>
                </c:pt>
                <c:pt idx="41522">
                  <c:v>-64.831000000000003</c:v>
                </c:pt>
                <c:pt idx="41523">
                  <c:v>-64.828999999999994</c:v>
                </c:pt>
                <c:pt idx="41524">
                  <c:v>-64.826999999999998</c:v>
                </c:pt>
                <c:pt idx="41525">
                  <c:v>-64.825000000000003</c:v>
                </c:pt>
                <c:pt idx="41526">
                  <c:v>-64.822999999999993</c:v>
                </c:pt>
                <c:pt idx="41527">
                  <c:v>-64.820999999999998</c:v>
                </c:pt>
                <c:pt idx="41528">
                  <c:v>-64.819000000000003</c:v>
                </c:pt>
                <c:pt idx="41529">
                  <c:v>-64.816999999999993</c:v>
                </c:pt>
                <c:pt idx="41530">
                  <c:v>-64.814999999999998</c:v>
                </c:pt>
                <c:pt idx="41531">
                  <c:v>-64.813000000000002</c:v>
                </c:pt>
                <c:pt idx="41532">
                  <c:v>-64.811000000000007</c:v>
                </c:pt>
                <c:pt idx="41533">
                  <c:v>-64.808999999999997</c:v>
                </c:pt>
                <c:pt idx="41534">
                  <c:v>-64.807000000000002</c:v>
                </c:pt>
                <c:pt idx="41535">
                  <c:v>-64.805000000000007</c:v>
                </c:pt>
                <c:pt idx="41536">
                  <c:v>-64.802999999999997</c:v>
                </c:pt>
                <c:pt idx="41537">
                  <c:v>-64.801000000000002</c:v>
                </c:pt>
                <c:pt idx="41538">
                  <c:v>-64.799000000000007</c:v>
                </c:pt>
                <c:pt idx="41539">
                  <c:v>-64.796999999999997</c:v>
                </c:pt>
                <c:pt idx="41540">
                  <c:v>-64.795000000000002</c:v>
                </c:pt>
                <c:pt idx="41541">
                  <c:v>-64.793000000000006</c:v>
                </c:pt>
                <c:pt idx="41542">
                  <c:v>-64.790999999999997</c:v>
                </c:pt>
                <c:pt idx="41543">
                  <c:v>-64.789000000000001</c:v>
                </c:pt>
                <c:pt idx="41544">
                  <c:v>-64.787000000000006</c:v>
                </c:pt>
                <c:pt idx="41545">
                  <c:v>-64.784999999999997</c:v>
                </c:pt>
                <c:pt idx="41546">
                  <c:v>-64.783000000000001</c:v>
                </c:pt>
                <c:pt idx="41547">
                  <c:v>-64.781000000000006</c:v>
                </c:pt>
                <c:pt idx="41548">
                  <c:v>-64.778999999999996</c:v>
                </c:pt>
                <c:pt idx="41549">
                  <c:v>-64.777000000000001</c:v>
                </c:pt>
                <c:pt idx="41550">
                  <c:v>-64.775000000000006</c:v>
                </c:pt>
                <c:pt idx="41551">
                  <c:v>-64.772999999999996</c:v>
                </c:pt>
                <c:pt idx="41552">
                  <c:v>-64.771000000000001</c:v>
                </c:pt>
                <c:pt idx="41553">
                  <c:v>-64.769000000000005</c:v>
                </c:pt>
                <c:pt idx="41554">
                  <c:v>-64.766999999999996</c:v>
                </c:pt>
                <c:pt idx="41555">
                  <c:v>-64.765000000000001</c:v>
                </c:pt>
                <c:pt idx="41556">
                  <c:v>-64.763000000000005</c:v>
                </c:pt>
                <c:pt idx="41557">
                  <c:v>-64.760999999999996</c:v>
                </c:pt>
                <c:pt idx="41558">
                  <c:v>-64.759</c:v>
                </c:pt>
                <c:pt idx="41559">
                  <c:v>-64.757000000000005</c:v>
                </c:pt>
                <c:pt idx="41560">
                  <c:v>-64.754999999999995</c:v>
                </c:pt>
                <c:pt idx="41561">
                  <c:v>-64.753</c:v>
                </c:pt>
                <c:pt idx="41562">
                  <c:v>-64.751000000000005</c:v>
                </c:pt>
                <c:pt idx="41563">
                  <c:v>-64.748999999999995</c:v>
                </c:pt>
                <c:pt idx="41564">
                  <c:v>-64.747</c:v>
                </c:pt>
                <c:pt idx="41565">
                  <c:v>-64.745000000000005</c:v>
                </c:pt>
                <c:pt idx="41566">
                  <c:v>-64.742999999999995</c:v>
                </c:pt>
                <c:pt idx="41567">
                  <c:v>-64.741</c:v>
                </c:pt>
                <c:pt idx="41568">
                  <c:v>-64.739000000000004</c:v>
                </c:pt>
                <c:pt idx="41569">
                  <c:v>-64.736999999999995</c:v>
                </c:pt>
                <c:pt idx="41570">
                  <c:v>-64.734999999999999</c:v>
                </c:pt>
                <c:pt idx="41571">
                  <c:v>-64.733000000000004</c:v>
                </c:pt>
                <c:pt idx="41572">
                  <c:v>-64.730999999999995</c:v>
                </c:pt>
                <c:pt idx="41573">
                  <c:v>-64.728999999999999</c:v>
                </c:pt>
                <c:pt idx="41574">
                  <c:v>-64.727000000000004</c:v>
                </c:pt>
                <c:pt idx="41575">
                  <c:v>-64.724999999999994</c:v>
                </c:pt>
                <c:pt idx="41576">
                  <c:v>-64.722999999999999</c:v>
                </c:pt>
                <c:pt idx="41577">
                  <c:v>-64.721000000000004</c:v>
                </c:pt>
                <c:pt idx="41578">
                  <c:v>-64.718999999999994</c:v>
                </c:pt>
                <c:pt idx="41579">
                  <c:v>-64.716999999999999</c:v>
                </c:pt>
                <c:pt idx="41580">
                  <c:v>-64.715000000000003</c:v>
                </c:pt>
                <c:pt idx="41581">
                  <c:v>-64.712999999999994</c:v>
                </c:pt>
                <c:pt idx="41582">
                  <c:v>-64.710999999999999</c:v>
                </c:pt>
                <c:pt idx="41583">
                  <c:v>-64.709000000000003</c:v>
                </c:pt>
                <c:pt idx="41584">
                  <c:v>-64.706999999999994</c:v>
                </c:pt>
                <c:pt idx="41585">
                  <c:v>-64.704999999999998</c:v>
                </c:pt>
                <c:pt idx="41586">
                  <c:v>-64.703000000000003</c:v>
                </c:pt>
                <c:pt idx="41587">
                  <c:v>-64.700999999999993</c:v>
                </c:pt>
                <c:pt idx="41588">
                  <c:v>-64.698999999999998</c:v>
                </c:pt>
                <c:pt idx="41589">
                  <c:v>-64.697000000000003</c:v>
                </c:pt>
                <c:pt idx="41590">
                  <c:v>-64.694999999999993</c:v>
                </c:pt>
                <c:pt idx="41591">
                  <c:v>-64.692999999999998</c:v>
                </c:pt>
                <c:pt idx="41592">
                  <c:v>-64.691000000000003</c:v>
                </c:pt>
                <c:pt idx="41593">
                  <c:v>-64.688999999999993</c:v>
                </c:pt>
                <c:pt idx="41594">
                  <c:v>-64.686999999999998</c:v>
                </c:pt>
                <c:pt idx="41595">
                  <c:v>-64.685000000000002</c:v>
                </c:pt>
                <c:pt idx="41596">
                  <c:v>-64.683000000000007</c:v>
                </c:pt>
                <c:pt idx="41597">
                  <c:v>-64.680999999999997</c:v>
                </c:pt>
                <c:pt idx="41598">
                  <c:v>-64.679000000000002</c:v>
                </c:pt>
                <c:pt idx="41599">
                  <c:v>-64.677000000000007</c:v>
                </c:pt>
                <c:pt idx="41600">
                  <c:v>-64.674999999999997</c:v>
                </c:pt>
                <c:pt idx="41601">
                  <c:v>-64.673000000000002</c:v>
                </c:pt>
                <c:pt idx="41602">
                  <c:v>-64.671000000000006</c:v>
                </c:pt>
                <c:pt idx="41603">
                  <c:v>-64.668999999999997</c:v>
                </c:pt>
                <c:pt idx="41604">
                  <c:v>-64.667000000000002</c:v>
                </c:pt>
                <c:pt idx="41605">
                  <c:v>-64.665000000000006</c:v>
                </c:pt>
                <c:pt idx="41606">
                  <c:v>-64.662999999999997</c:v>
                </c:pt>
                <c:pt idx="41607">
                  <c:v>-64.661000000000001</c:v>
                </c:pt>
                <c:pt idx="41608">
                  <c:v>-64.659000000000006</c:v>
                </c:pt>
                <c:pt idx="41609">
                  <c:v>-64.656999999999996</c:v>
                </c:pt>
                <c:pt idx="41610">
                  <c:v>-64.655000000000001</c:v>
                </c:pt>
                <c:pt idx="41611">
                  <c:v>-64.653000000000006</c:v>
                </c:pt>
                <c:pt idx="41612">
                  <c:v>-64.650999999999996</c:v>
                </c:pt>
                <c:pt idx="41613">
                  <c:v>-64.649000000000001</c:v>
                </c:pt>
                <c:pt idx="41614">
                  <c:v>-64.647000000000006</c:v>
                </c:pt>
                <c:pt idx="41615">
                  <c:v>-64.644999999999996</c:v>
                </c:pt>
                <c:pt idx="41616">
                  <c:v>-64.643000000000001</c:v>
                </c:pt>
                <c:pt idx="41617">
                  <c:v>-64.641000000000005</c:v>
                </c:pt>
                <c:pt idx="41618">
                  <c:v>-64.638999999999996</c:v>
                </c:pt>
                <c:pt idx="41619">
                  <c:v>-64.637</c:v>
                </c:pt>
                <c:pt idx="41620">
                  <c:v>-64.635000000000005</c:v>
                </c:pt>
                <c:pt idx="41621">
                  <c:v>-64.632999999999996</c:v>
                </c:pt>
                <c:pt idx="41622">
                  <c:v>-64.631</c:v>
                </c:pt>
                <c:pt idx="41623">
                  <c:v>-64.629000000000005</c:v>
                </c:pt>
                <c:pt idx="41624">
                  <c:v>-64.626999999999995</c:v>
                </c:pt>
                <c:pt idx="41625">
                  <c:v>-64.625</c:v>
                </c:pt>
                <c:pt idx="41626">
                  <c:v>-64.623000000000005</c:v>
                </c:pt>
                <c:pt idx="41627">
                  <c:v>-64.620999999999995</c:v>
                </c:pt>
                <c:pt idx="41628">
                  <c:v>-64.619</c:v>
                </c:pt>
                <c:pt idx="41629">
                  <c:v>-64.617000000000004</c:v>
                </c:pt>
                <c:pt idx="41630">
                  <c:v>-64.614999999999995</c:v>
                </c:pt>
                <c:pt idx="41631">
                  <c:v>-64.613</c:v>
                </c:pt>
                <c:pt idx="41632">
                  <c:v>-64.611000000000004</c:v>
                </c:pt>
                <c:pt idx="41633">
                  <c:v>-64.608999999999995</c:v>
                </c:pt>
                <c:pt idx="41634">
                  <c:v>-64.606999999999999</c:v>
                </c:pt>
                <c:pt idx="41635">
                  <c:v>-64.605000000000004</c:v>
                </c:pt>
                <c:pt idx="41636">
                  <c:v>-64.602999999999994</c:v>
                </c:pt>
                <c:pt idx="41637">
                  <c:v>-64.600999999999999</c:v>
                </c:pt>
                <c:pt idx="41638">
                  <c:v>-64.599000000000004</c:v>
                </c:pt>
                <c:pt idx="41639">
                  <c:v>-64.596999999999994</c:v>
                </c:pt>
                <c:pt idx="41640">
                  <c:v>-64.594999999999999</c:v>
                </c:pt>
                <c:pt idx="41641">
                  <c:v>-64.593000000000004</c:v>
                </c:pt>
                <c:pt idx="41642">
                  <c:v>-64.590999999999994</c:v>
                </c:pt>
                <c:pt idx="41643">
                  <c:v>-64.588999999999999</c:v>
                </c:pt>
                <c:pt idx="41644">
                  <c:v>-64.587000000000003</c:v>
                </c:pt>
                <c:pt idx="41645">
                  <c:v>-64.584999999999994</c:v>
                </c:pt>
                <c:pt idx="41646">
                  <c:v>-64.582999999999998</c:v>
                </c:pt>
                <c:pt idx="41647">
                  <c:v>-64.581000000000003</c:v>
                </c:pt>
                <c:pt idx="41648">
                  <c:v>-64.578999999999994</c:v>
                </c:pt>
                <c:pt idx="41649">
                  <c:v>-64.576999999999998</c:v>
                </c:pt>
                <c:pt idx="41650">
                  <c:v>-64.575000000000003</c:v>
                </c:pt>
                <c:pt idx="41651">
                  <c:v>-64.572999999999993</c:v>
                </c:pt>
                <c:pt idx="41652">
                  <c:v>-64.570999999999998</c:v>
                </c:pt>
                <c:pt idx="41653">
                  <c:v>-64.569000000000003</c:v>
                </c:pt>
                <c:pt idx="41654">
                  <c:v>-64.566999999999993</c:v>
                </c:pt>
                <c:pt idx="41655">
                  <c:v>-64.564999999999998</c:v>
                </c:pt>
                <c:pt idx="41656">
                  <c:v>-64.563000000000002</c:v>
                </c:pt>
                <c:pt idx="41657">
                  <c:v>-64.561000000000007</c:v>
                </c:pt>
                <c:pt idx="41658">
                  <c:v>-64.558999999999997</c:v>
                </c:pt>
                <c:pt idx="41659">
                  <c:v>-64.557000000000002</c:v>
                </c:pt>
                <c:pt idx="41660">
                  <c:v>-64.555000000000007</c:v>
                </c:pt>
                <c:pt idx="41661">
                  <c:v>-64.552999999999997</c:v>
                </c:pt>
                <c:pt idx="41662">
                  <c:v>-64.551000000000002</c:v>
                </c:pt>
                <c:pt idx="41663">
                  <c:v>-64.549000000000007</c:v>
                </c:pt>
                <c:pt idx="41664">
                  <c:v>-64.546999999999997</c:v>
                </c:pt>
                <c:pt idx="41665">
                  <c:v>-64.545000000000002</c:v>
                </c:pt>
                <c:pt idx="41666">
                  <c:v>-64.543000000000006</c:v>
                </c:pt>
                <c:pt idx="41667">
                  <c:v>-64.540999999999997</c:v>
                </c:pt>
                <c:pt idx="41668">
                  <c:v>-64.539000000000001</c:v>
                </c:pt>
                <c:pt idx="41669">
                  <c:v>-64.537000000000006</c:v>
                </c:pt>
                <c:pt idx="41670">
                  <c:v>-64.534999999999997</c:v>
                </c:pt>
                <c:pt idx="41671">
                  <c:v>-64.533000000000001</c:v>
                </c:pt>
                <c:pt idx="41672">
                  <c:v>-64.531000000000006</c:v>
                </c:pt>
                <c:pt idx="41673">
                  <c:v>-64.528999999999996</c:v>
                </c:pt>
                <c:pt idx="41674">
                  <c:v>-64.527000000000001</c:v>
                </c:pt>
                <c:pt idx="41675">
                  <c:v>-64.525000000000006</c:v>
                </c:pt>
                <c:pt idx="41676">
                  <c:v>-64.522999999999996</c:v>
                </c:pt>
                <c:pt idx="41677">
                  <c:v>-64.521000000000001</c:v>
                </c:pt>
                <c:pt idx="41678">
                  <c:v>-64.519000000000005</c:v>
                </c:pt>
                <c:pt idx="41679">
                  <c:v>-64.516999999999996</c:v>
                </c:pt>
                <c:pt idx="41680">
                  <c:v>-64.515000000000001</c:v>
                </c:pt>
                <c:pt idx="41681">
                  <c:v>-64.513000000000005</c:v>
                </c:pt>
                <c:pt idx="41682">
                  <c:v>-64.510999999999996</c:v>
                </c:pt>
                <c:pt idx="41683">
                  <c:v>-64.509</c:v>
                </c:pt>
                <c:pt idx="41684">
                  <c:v>-64.507000000000005</c:v>
                </c:pt>
                <c:pt idx="41685">
                  <c:v>-64.504999999999995</c:v>
                </c:pt>
                <c:pt idx="41686">
                  <c:v>-64.503</c:v>
                </c:pt>
                <c:pt idx="41687">
                  <c:v>-64.501000000000005</c:v>
                </c:pt>
                <c:pt idx="41688">
                  <c:v>-64.498999999999995</c:v>
                </c:pt>
                <c:pt idx="41689">
                  <c:v>-64.497</c:v>
                </c:pt>
                <c:pt idx="41690">
                  <c:v>-64.495000000000005</c:v>
                </c:pt>
                <c:pt idx="41691">
                  <c:v>-64.492999999999995</c:v>
                </c:pt>
                <c:pt idx="41692">
                  <c:v>-64.491</c:v>
                </c:pt>
                <c:pt idx="41693">
                  <c:v>-64.489000000000004</c:v>
                </c:pt>
                <c:pt idx="41694">
                  <c:v>-64.486999999999995</c:v>
                </c:pt>
                <c:pt idx="41695">
                  <c:v>-64.484999999999999</c:v>
                </c:pt>
                <c:pt idx="41696">
                  <c:v>-64.483000000000004</c:v>
                </c:pt>
                <c:pt idx="41697">
                  <c:v>-64.480999999999995</c:v>
                </c:pt>
                <c:pt idx="41698">
                  <c:v>-64.478999999999999</c:v>
                </c:pt>
                <c:pt idx="41699">
                  <c:v>-64.477000000000004</c:v>
                </c:pt>
                <c:pt idx="41700">
                  <c:v>-64.474999999999994</c:v>
                </c:pt>
                <c:pt idx="41701">
                  <c:v>-64.472999999999999</c:v>
                </c:pt>
                <c:pt idx="41702">
                  <c:v>-64.471000000000004</c:v>
                </c:pt>
                <c:pt idx="41703">
                  <c:v>-64.468999999999994</c:v>
                </c:pt>
                <c:pt idx="41704">
                  <c:v>-64.466999999999999</c:v>
                </c:pt>
                <c:pt idx="41705">
                  <c:v>-64.465000000000003</c:v>
                </c:pt>
                <c:pt idx="41706">
                  <c:v>-64.462999999999994</c:v>
                </c:pt>
                <c:pt idx="41707">
                  <c:v>-64.460999999999999</c:v>
                </c:pt>
                <c:pt idx="41708">
                  <c:v>-64.459000000000003</c:v>
                </c:pt>
                <c:pt idx="41709">
                  <c:v>-64.456999999999994</c:v>
                </c:pt>
                <c:pt idx="41710">
                  <c:v>-64.454999999999998</c:v>
                </c:pt>
                <c:pt idx="41711">
                  <c:v>-64.453000000000003</c:v>
                </c:pt>
                <c:pt idx="41712">
                  <c:v>-64.450999999999993</c:v>
                </c:pt>
                <c:pt idx="41713">
                  <c:v>-64.448999999999998</c:v>
                </c:pt>
                <c:pt idx="41714">
                  <c:v>-64.447000000000003</c:v>
                </c:pt>
                <c:pt idx="41715">
                  <c:v>-64.444999999999993</c:v>
                </c:pt>
                <c:pt idx="41716">
                  <c:v>-64.442999999999998</c:v>
                </c:pt>
                <c:pt idx="41717">
                  <c:v>-64.441000000000003</c:v>
                </c:pt>
                <c:pt idx="41718">
                  <c:v>-64.438999999999993</c:v>
                </c:pt>
                <c:pt idx="41719">
                  <c:v>-64.436999999999998</c:v>
                </c:pt>
                <c:pt idx="41720">
                  <c:v>-64.435000000000002</c:v>
                </c:pt>
                <c:pt idx="41721">
                  <c:v>-64.433000000000007</c:v>
                </c:pt>
                <c:pt idx="41722">
                  <c:v>-64.430999999999997</c:v>
                </c:pt>
                <c:pt idx="41723">
                  <c:v>-64.429000000000002</c:v>
                </c:pt>
                <c:pt idx="41724">
                  <c:v>-64.427000000000007</c:v>
                </c:pt>
                <c:pt idx="41725">
                  <c:v>-64.424999999999997</c:v>
                </c:pt>
                <c:pt idx="41726">
                  <c:v>-64.423000000000002</c:v>
                </c:pt>
                <c:pt idx="41727">
                  <c:v>-64.421000000000006</c:v>
                </c:pt>
                <c:pt idx="41728">
                  <c:v>-64.418999999999997</c:v>
                </c:pt>
                <c:pt idx="41729">
                  <c:v>-64.417000000000002</c:v>
                </c:pt>
                <c:pt idx="41730">
                  <c:v>-64.415000000000006</c:v>
                </c:pt>
                <c:pt idx="41731">
                  <c:v>-64.412999999999997</c:v>
                </c:pt>
                <c:pt idx="41732">
                  <c:v>-64.411000000000001</c:v>
                </c:pt>
                <c:pt idx="41733">
                  <c:v>-64.409000000000006</c:v>
                </c:pt>
                <c:pt idx="41734">
                  <c:v>-64.406999999999996</c:v>
                </c:pt>
                <c:pt idx="41735">
                  <c:v>-64.405000000000001</c:v>
                </c:pt>
                <c:pt idx="41736">
                  <c:v>-64.403000000000006</c:v>
                </c:pt>
                <c:pt idx="41737">
                  <c:v>-64.400999999999996</c:v>
                </c:pt>
                <c:pt idx="41738">
                  <c:v>-64.399000000000001</c:v>
                </c:pt>
                <c:pt idx="41739">
                  <c:v>-64.397000000000006</c:v>
                </c:pt>
                <c:pt idx="41740">
                  <c:v>-64.394999999999996</c:v>
                </c:pt>
                <c:pt idx="41741">
                  <c:v>-64.393000000000001</c:v>
                </c:pt>
                <c:pt idx="41742">
                  <c:v>-64.391000000000005</c:v>
                </c:pt>
                <c:pt idx="41743">
                  <c:v>-64.388999999999996</c:v>
                </c:pt>
                <c:pt idx="41744">
                  <c:v>-64.387</c:v>
                </c:pt>
                <c:pt idx="41745">
                  <c:v>-64.385000000000005</c:v>
                </c:pt>
                <c:pt idx="41746">
                  <c:v>-64.382999999999996</c:v>
                </c:pt>
                <c:pt idx="41747">
                  <c:v>-64.381</c:v>
                </c:pt>
                <c:pt idx="41748">
                  <c:v>-64.379000000000005</c:v>
                </c:pt>
                <c:pt idx="41749">
                  <c:v>-64.376999999999995</c:v>
                </c:pt>
                <c:pt idx="41750">
                  <c:v>-64.375</c:v>
                </c:pt>
                <c:pt idx="41751">
                  <c:v>-64.373000000000005</c:v>
                </c:pt>
                <c:pt idx="41752">
                  <c:v>-64.370999999999995</c:v>
                </c:pt>
                <c:pt idx="41753">
                  <c:v>-64.369</c:v>
                </c:pt>
                <c:pt idx="41754">
                  <c:v>-64.367000000000004</c:v>
                </c:pt>
                <c:pt idx="41755">
                  <c:v>-64.364999999999995</c:v>
                </c:pt>
                <c:pt idx="41756">
                  <c:v>-64.363</c:v>
                </c:pt>
                <c:pt idx="41757">
                  <c:v>-64.361000000000004</c:v>
                </c:pt>
                <c:pt idx="41758">
                  <c:v>-64.358999999999995</c:v>
                </c:pt>
                <c:pt idx="41759">
                  <c:v>-64.356999999999999</c:v>
                </c:pt>
                <c:pt idx="41760">
                  <c:v>-64.355000000000004</c:v>
                </c:pt>
                <c:pt idx="41761">
                  <c:v>-64.352999999999994</c:v>
                </c:pt>
                <c:pt idx="41762">
                  <c:v>-64.350999999999999</c:v>
                </c:pt>
                <c:pt idx="41763">
                  <c:v>-64.349000000000004</c:v>
                </c:pt>
                <c:pt idx="41764">
                  <c:v>-64.346999999999994</c:v>
                </c:pt>
                <c:pt idx="41765">
                  <c:v>-64.344999999999999</c:v>
                </c:pt>
                <c:pt idx="41766">
                  <c:v>-64.343000000000004</c:v>
                </c:pt>
                <c:pt idx="41767">
                  <c:v>-64.340999999999994</c:v>
                </c:pt>
                <c:pt idx="41768">
                  <c:v>-64.338999999999999</c:v>
                </c:pt>
                <c:pt idx="41769">
                  <c:v>-64.337000000000003</c:v>
                </c:pt>
                <c:pt idx="41770">
                  <c:v>-64.334999999999994</c:v>
                </c:pt>
                <c:pt idx="41771">
                  <c:v>-64.332999999999998</c:v>
                </c:pt>
                <c:pt idx="41772">
                  <c:v>-64.331000000000003</c:v>
                </c:pt>
                <c:pt idx="41773">
                  <c:v>-64.328999999999994</c:v>
                </c:pt>
                <c:pt idx="41774">
                  <c:v>-64.326999999999998</c:v>
                </c:pt>
                <c:pt idx="41775">
                  <c:v>-64.325000000000003</c:v>
                </c:pt>
                <c:pt idx="41776">
                  <c:v>-64.322999999999993</c:v>
                </c:pt>
                <c:pt idx="41777">
                  <c:v>-64.320999999999998</c:v>
                </c:pt>
                <c:pt idx="41778">
                  <c:v>-64.319000000000003</c:v>
                </c:pt>
                <c:pt idx="41779">
                  <c:v>-64.316999999999993</c:v>
                </c:pt>
                <c:pt idx="41780">
                  <c:v>-64.314999999999998</c:v>
                </c:pt>
                <c:pt idx="41781">
                  <c:v>-64.313000000000002</c:v>
                </c:pt>
                <c:pt idx="41782">
                  <c:v>-64.311000000000007</c:v>
                </c:pt>
                <c:pt idx="41783">
                  <c:v>-64.308999999999997</c:v>
                </c:pt>
                <c:pt idx="41784">
                  <c:v>-64.307000000000002</c:v>
                </c:pt>
                <c:pt idx="41785">
                  <c:v>-64.305000000000007</c:v>
                </c:pt>
                <c:pt idx="41786">
                  <c:v>-64.302999999999997</c:v>
                </c:pt>
                <c:pt idx="41787">
                  <c:v>-64.301000000000002</c:v>
                </c:pt>
                <c:pt idx="41788">
                  <c:v>-64.299000000000007</c:v>
                </c:pt>
                <c:pt idx="41789">
                  <c:v>-64.296999999999997</c:v>
                </c:pt>
                <c:pt idx="41790">
                  <c:v>-64.295000000000002</c:v>
                </c:pt>
                <c:pt idx="41791">
                  <c:v>-64.293000000000006</c:v>
                </c:pt>
                <c:pt idx="41792">
                  <c:v>-64.290999999999997</c:v>
                </c:pt>
                <c:pt idx="41793">
                  <c:v>-64.289000000000001</c:v>
                </c:pt>
                <c:pt idx="41794">
                  <c:v>-64.287000000000006</c:v>
                </c:pt>
                <c:pt idx="41795">
                  <c:v>-64.284999999999997</c:v>
                </c:pt>
                <c:pt idx="41796">
                  <c:v>-64.283000000000001</c:v>
                </c:pt>
                <c:pt idx="41797">
                  <c:v>-64.281000000000006</c:v>
                </c:pt>
                <c:pt idx="41798">
                  <c:v>-64.278999999999996</c:v>
                </c:pt>
                <c:pt idx="41799">
                  <c:v>-64.277000000000001</c:v>
                </c:pt>
                <c:pt idx="41800">
                  <c:v>-64.275000000000006</c:v>
                </c:pt>
                <c:pt idx="41801">
                  <c:v>-64.272999999999996</c:v>
                </c:pt>
                <c:pt idx="41802">
                  <c:v>-64.271000000000001</c:v>
                </c:pt>
                <c:pt idx="41803">
                  <c:v>-64.269000000000005</c:v>
                </c:pt>
                <c:pt idx="41804">
                  <c:v>-64.266999999999996</c:v>
                </c:pt>
                <c:pt idx="41805">
                  <c:v>-64.265000000000001</c:v>
                </c:pt>
                <c:pt idx="41806">
                  <c:v>-64.263000000000005</c:v>
                </c:pt>
                <c:pt idx="41807">
                  <c:v>-64.260999999999996</c:v>
                </c:pt>
                <c:pt idx="41808">
                  <c:v>-64.259</c:v>
                </c:pt>
                <c:pt idx="41809">
                  <c:v>-64.257000000000005</c:v>
                </c:pt>
                <c:pt idx="41810">
                  <c:v>-64.254999999999995</c:v>
                </c:pt>
                <c:pt idx="41811">
                  <c:v>-64.253</c:v>
                </c:pt>
                <c:pt idx="41812">
                  <c:v>-64.251000000000005</c:v>
                </c:pt>
                <c:pt idx="41813">
                  <c:v>-64.248999999999995</c:v>
                </c:pt>
                <c:pt idx="41814">
                  <c:v>-64.247</c:v>
                </c:pt>
                <c:pt idx="41815">
                  <c:v>-64.245000000000005</c:v>
                </c:pt>
                <c:pt idx="41816">
                  <c:v>-64.242999999999995</c:v>
                </c:pt>
                <c:pt idx="41817">
                  <c:v>-64.241</c:v>
                </c:pt>
                <c:pt idx="41818">
                  <c:v>-64.239000000000004</c:v>
                </c:pt>
                <c:pt idx="41819">
                  <c:v>-64.236999999999995</c:v>
                </c:pt>
                <c:pt idx="41820">
                  <c:v>-64.234999999999999</c:v>
                </c:pt>
                <c:pt idx="41821">
                  <c:v>-64.233000000000004</c:v>
                </c:pt>
                <c:pt idx="41822">
                  <c:v>-64.230999999999995</c:v>
                </c:pt>
                <c:pt idx="41823">
                  <c:v>-64.228999999999999</c:v>
                </c:pt>
                <c:pt idx="41824">
                  <c:v>-64.227000000000004</c:v>
                </c:pt>
                <c:pt idx="41825">
                  <c:v>-64.224999999999994</c:v>
                </c:pt>
                <c:pt idx="41826">
                  <c:v>-64.222999999999999</c:v>
                </c:pt>
                <c:pt idx="41827">
                  <c:v>-64.221000000000004</c:v>
                </c:pt>
                <c:pt idx="41828">
                  <c:v>-64.218999999999994</c:v>
                </c:pt>
                <c:pt idx="41829">
                  <c:v>-64.216999999999999</c:v>
                </c:pt>
                <c:pt idx="41830">
                  <c:v>-64.215000000000003</c:v>
                </c:pt>
                <c:pt idx="41831">
                  <c:v>-64.212999999999994</c:v>
                </c:pt>
                <c:pt idx="41832">
                  <c:v>-64.210999999999999</c:v>
                </c:pt>
                <c:pt idx="41833">
                  <c:v>-64.209000000000003</c:v>
                </c:pt>
                <c:pt idx="41834">
                  <c:v>-64.206999999999994</c:v>
                </c:pt>
                <c:pt idx="41835">
                  <c:v>-64.204999999999998</c:v>
                </c:pt>
                <c:pt idx="41836">
                  <c:v>-64.203000000000003</c:v>
                </c:pt>
                <c:pt idx="41837">
                  <c:v>-64.200999999999993</c:v>
                </c:pt>
                <c:pt idx="41838">
                  <c:v>-64.198999999999998</c:v>
                </c:pt>
                <c:pt idx="41839">
                  <c:v>-64.197000000000003</c:v>
                </c:pt>
                <c:pt idx="41840">
                  <c:v>-64.194999999999993</c:v>
                </c:pt>
                <c:pt idx="41841">
                  <c:v>-64.192999999999998</c:v>
                </c:pt>
                <c:pt idx="41842">
                  <c:v>-64.191000000000003</c:v>
                </c:pt>
                <c:pt idx="41843">
                  <c:v>-64.188999999999993</c:v>
                </c:pt>
                <c:pt idx="41844">
                  <c:v>-64.186999999999998</c:v>
                </c:pt>
                <c:pt idx="41845">
                  <c:v>-64.185000000000002</c:v>
                </c:pt>
                <c:pt idx="41846">
                  <c:v>-64.183000000000007</c:v>
                </c:pt>
                <c:pt idx="41847">
                  <c:v>-64.180999999999997</c:v>
                </c:pt>
                <c:pt idx="41848">
                  <c:v>-64.179000000000002</c:v>
                </c:pt>
                <c:pt idx="41849">
                  <c:v>-64.177000000000007</c:v>
                </c:pt>
                <c:pt idx="41850">
                  <c:v>-64.174999999999997</c:v>
                </c:pt>
                <c:pt idx="41851">
                  <c:v>-64.173000000000002</c:v>
                </c:pt>
                <c:pt idx="41852">
                  <c:v>-64.171000000000006</c:v>
                </c:pt>
                <c:pt idx="41853">
                  <c:v>-64.168999999999997</c:v>
                </c:pt>
                <c:pt idx="41854">
                  <c:v>-64.167000000000002</c:v>
                </c:pt>
                <c:pt idx="41855">
                  <c:v>-64.165000000000006</c:v>
                </c:pt>
                <c:pt idx="41856">
                  <c:v>-64.162999999999997</c:v>
                </c:pt>
                <c:pt idx="41857">
                  <c:v>-64.161000000000001</c:v>
                </c:pt>
                <c:pt idx="41858">
                  <c:v>-64.159000000000006</c:v>
                </c:pt>
                <c:pt idx="41859">
                  <c:v>-64.156999999999996</c:v>
                </c:pt>
                <c:pt idx="41860">
                  <c:v>-64.155000000000001</c:v>
                </c:pt>
                <c:pt idx="41861">
                  <c:v>-64.153000000000006</c:v>
                </c:pt>
                <c:pt idx="41862">
                  <c:v>-64.150999999999996</c:v>
                </c:pt>
                <c:pt idx="41863">
                  <c:v>-64.149000000000001</c:v>
                </c:pt>
                <c:pt idx="41864">
                  <c:v>-64.147000000000006</c:v>
                </c:pt>
                <c:pt idx="41865">
                  <c:v>-64.144999999999996</c:v>
                </c:pt>
                <c:pt idx="41866">
                  <c:v>-64.143000000000001</c:v>
                </c:pt>
                <c:pt idx="41867">
                  <c:v>-64.141000000000005</c:v>
                </c:pt>
                <c:pt idx="41868">
                  <c:v>-64.138999999999996</c:v>
                </c:pt>
                <c:pt idx="41869">
                  <c:v>-64.137</c:v>
                </c:pt>
                <c:pt idx="41870">
                  <c:v>-64.135000000000005</c:v>
                </c:pt>
                <c:pt idx="41871">
                  <c:v>-64.132999999999996</c:v>
                </c:pt>
                <c:pt idx="41872">
                  <c:v>-64.131</c:v>
                </c:pt>
                <c:pt idx="41873">
                  <c:v>-64.129000000000005</c:v>
                </c:pt>
                <c:pt idx="41874">
                  <c:v>-64.126999999999995</c:v>
                </c:pt>
                <c:pt idx="41875">
                  <c:v>-64.125</c:v>
                </c:pt>
                <c:pt idx="41876">
                  <c:v>-64.123000000000005</c:v>
                </c:pt>
                <c:pt idx="41877">
                  <c:v>-64.120999999999995</c:v>
                </c:pt>
                <c:pt idx="41878">
                  <c:v>-64.119</c:v>
                </c:pt>
                <c:pt idx="41879">
                  <c:v>-64.117000000000004</c:v>
                </c:pt>
                <c:pt idx="41880">
                  <c:v>-64.114999999999995</c:v>
                </c:pt>
                <c:pt idx="41881">
                  <c:v>-64.113</c:v>
                </c:pt>
                <c:pt idx="41882">
                  <c:v>-64.111000000000004</c:v>
                </c:pt>
                <c:pt idx="41883">
                  <c:v>-64.108999999999995</c:v>
                </c:pt>
                <c:pt idx="41884">
                  <c:v>-64.106999999999999</c:v>
                </c:pt>
                <c:pt idx="41885">
                  <c:v>-64.105000000000004</c:v>
                </c:pt>
                <c:pt idx="41886">
                  <c:v>-64.102999999999994</c:v>
                </c:pt>
                <c:pt idx="41887">
                  <c:v>-64.100999999999999</c:v>
                </c:pt>
                <c:pt idx="41888">
                  <c:v>-64.099000000000004</c:v>
                </c:pt>
                <c:pt idx="41889">
                  <c:v>-64.096999999999994</c:v>
                </c:pt>
                <c:pt idx="41890">
                  <c:v>-64.094999999999999</c:v>
                </c:pt>
                <c:pt idx="41891">
                  <c:v>-64.093000000000004</c:v>
                </c:pt>
                <c:pt idx="41892">
                  <c:v>-64.090999999999994</c:v>
                </c:pt>
                <c:pt idx="41893">
                  <c:v>-64.088999999999999</c:v>
                </c:pt>
                <c:pt idx="41894">
                  <c:v>-64.087000000000003</c:v>
                </c:pt>
                <c:pt idx="41895">
                  <c:v>-64.084999999999994</c:v>
                </c:pt>
                <c:pt idx="41896">
                  <c:v>-64.082999999999998</c:v>
                </c:pt>
                <c:pt idx="41897">
                  <c:v>-64.081000000000003</c:v>
                </c:pt>
                <c:pt idx="41898">
                  <c:v>-64.078999999999994</c:v>
                </c:pt>
                <c:pt idx="41899">
                  <c:v>-64.076999999999998</c:v>
                </c:pt>
                <c:pt idx="41900">
                  <c:v>-64.075000000000003</c:v>
                </c:pt>
                <c:pt idx="41901">
                  <c:v>-64.072999999999993</c:v>
                </c:pt>
                <c:pt idx="41902">
                  <c:v>-64.070999999999998</c:v>
                </c:pt>
                <c:pt idx="41903">
                  <c:v>-64.069000000000003</c:v>
                </c:pt>
                <c:pt idx="41904">
                  <c:v>-64.066999999999993</c:v>
                </c:pt>
                <c:pt idx="41905">
                  <c:v>-64.064999999999998</c:v>
                </c:pt>
                <c:pt idx="41906">
                  <c:v>-64.063000000000002</c:v>
                </c:pt>
                <c:pt idx="41907">
                  <c:v>-64.061000000000007</c:v>
                </c:pt>
                <c:pt idx="41908">
                  <c:v>-64.058999999999997</c:v>
                </c:pt>
                <c:pt idx="41909">
                  <c:v>-64.057000000000002</c:v>
                </c:pt>
                <c:pt idx="41910">
                  <c:v>-64.055000000000007</c:v>
                </c:pt>
                <c:pt idx="41911">
                  <c:v>-64.052999999999997</c:v>
                </c:pt>
                <c:pt idx="41912">
                  <c:v>-64.051000000000002</c:v>
                </c:pt>
                <c:pt idx="41913">
                  <c:v>-64.049000000000007</c:v>
                </c:pt>
                <c:pt idx="41914">
                  <c:v>-64.046999999999997</c:v>
                </c:pt>
                <c:pt idx="41915">
                  <c:v>-64.045000000000002</c:v>
                </c:pt>
                <c:pt idx="41916">
                  <c:v>-64.043000000000006</c:v>
                </c:pt>
                <c:pt idx="41917">
                  <c:v>-64.040999999999997</c:v>
                </c:pt>
                <c:pt idx="41918">
                  <c:v>-64.039000000000001</c:v>
                </c:pt>
                <c:pt idx="41919">
                  <c:v>-64.037000000000006</c:v>
                </c:pt>
                <c:pt idx="41920">
                  <c:v>-64.034999999999997</c:v>
                </c:pt>
                <c:pt idx="41921">
                  <c:v>-64.033000000000001</c:v>
                </c:pt>
                <c:pt idx="41922">
                  <c:v>-64.031000000000006</c:v>
                </c:pt>
                <c:pt idx="41923">
                  <c:v>-64.028999999999996</c:v>
                </c:pt>
                <c:pt idx="41924">
                  <c:v>-64.027000000000001</c:v>
                </c:pt>
                <c:pt idx="41925">
                  <c:v>-64.025000000000006</c:v>
                </c:pt>
                <c:pt idx="41926">
                  <c:v>-64.022999999999996</c:v>
                </c:pt>
                <c:pt idx="41927">
                  <c:v>-64.021000000000001</c:v>
                </c:pt>
                <c:pt idx="41928">
                  <c:v>-64.019000000000005</c:v>
                </c:pt>
                <c:pt idx="41929">
                  <c:v>-64.016999999999996</c:v>
                </c:pt>
                <c:pt idx="41930">
                  <c:v>-64.015000000000001</c:v>
                </c:pt>
                <c:pt idx="41931">
                  <c:v>-64.013000000000005</c:v>
                </c:pt>
                <c:pt idx="41932">
                  <c:v>-64.010999999999996</c:v>
                </c:pt>
                <c:pt idx="41933">
                  <c:v>-64.009</c:v>
                </c:pt>
                <c:pt idx="41934">
                  <c:v>-64.007000000000005</c:v>
                </c:pt>
                <c:pt idx="41935">
                  <c:v>-64.004999999999995</c:v>
                </c:pt>
                <c:pt idx="41936">
                  <c:v>-64.003</c:v>
                </c:pt>
                <c:pt idx="41937">
                  <c:v>-64.001000000000005</c:v>
                </c:pt>
                <c:pt idx="41938">
                  <c:v>-63.998999999999995</c:v>
                </c:pt>
                <c:pt idx="41939">
                  <c:v>-63.997</c:v>
                </c:pt>
                <c:pt idx="41940">
                  <c:v>-63.995000000000005</c:v>
                </c:pt>
                <c:pt idx="41941">
                  <c:v>-63.992999999999995</c:v>
                </c:pt>
                <c:pt idx="41942">
                  <c:v>-63.991</c:v>
                </c:pt>
                <c:pt idx="41943">
                  <c:v>-63.989000000000004</c:v>
                </c:pt>
                <c:pt idx="41944">
                  <c:v>-63.986999999999995</c:v>
                </c:pt>
                <c:pt idx="41945">
                  <c:v>-63.984999999999999</c:v>
                </c:pt>
                <c:pt idx="41946">
                  <c:v>-63.983000000000004</c:v>
                </c:pt>
                <c:pt idx="41947">
                  <c:v>-63.980999999999995</c:v>
                </c:pt>
                <c:pt idx="41948">
                  <c:v>-63.978999999999999</c:v>
                </c:pt>
                <c:pt idx="41949">
                  <c:v>-63.977000000000004</c:v>
                </c:pt>
                <c:pt idx="41950">
                  <c:v>-63.974999999999994</c:v>
                </c:pt>
                <c:pt idx="41951">
                  <c:v>-63.972999999999999</c:v>
                </c:pt>
                <c:pt idx="41952">
                  <c:v>-63.971000000000004</c:v>
                </c:pt>
                <c:pt idx="41953">
                  <c:v>-63.968999999999994</c:v>
                </c:pt>
                <c:pt idx="41954">
                  <c:v>-63.966999999999999</c:v>
                </c:pt>
                <c:pt idx="41955">
                  <c:v>-63.965000000000003</c:v>
                </c:pt>
                <c:pt idx="41956">
                  <c:v>-63.962999999999994</c:v>
                </c:pt>
                <c:pt idx="41957">
                  <c:v>-63.960999999999999</c:v>
                </c:pt>
                <c:pt idx="41958">
                  <c:v>-63.959000000000003</c:v>
                </c:pt>
                <c:pt idx="41959">
                  <c:v>-63.956999999999994</c:v>
                </c:pt>
                <c:pt idx="41960">
                  <c:v>-63.954999999999998</c:v>
                </c:pt>
                <c:pt idx="41961">
                  <c:v>-63.953000000000003</c:v>
                </c:pt>
                <c:pt idx="41962">
                  <c:v>-63.950999999999993</c:v>
                </c:pt>
                <c:pt idx="41963">
                  <c:v>-63.948999999999998</c:v>
                </c:pt>
                <c:pt idx="41964">
                  <c:v>-63.947000000000003</c:v>
                </c:pt>
                <c:pt idx="41965">
                  <c:v>-63.944999999999993</c:v>
                </c:pt>
                <c:pt idx="41966">
                  <c:v>-63.942999999999998</c:v>
                </c:pt>
                <c:pt idx="41967">
                  <c:v>-63.941000000000003</c:v>
                </c:pt>
                <c:pt idx="41968">
                  <c:v>-63.938999999999993</c:v>
                </c:pt>
                <c:pt idx="41969">
                  <c:v>-63.936999999999998</c:v>
                </c:pt>
                <c:pt idx="41970">
                  <c:v>-63.935000000000002</c:v>
                </c:pt>
                <c:pt idx="41971">
                  <c:v>-63.933000000000007</c:v>
                </c:pt>
                <c:pt idx="41972">
                  <c:v>-63.930999999999997</c:v>
                </c:pt>
                <c:pt idx="41973">
                  <c:v>-63.929000000000002</c:v>
                </c:pt>
                <c:pt idx="41974">
                  <c:v>-63.927000000000007</c:v>
                </c:pt>
                <c:pt idx="41975">
                  <c:v>-63.924999999999997</c:v>
                </c:pt>
                <c:pt idx="41976">
                  <c:v>-63.923000000000002</c:v>
                </c:pt>
                <c:pt idx="41977">
                  <c:v>-63.921000000000006</c:v>
                </c:pt>
                <c:pt idx="41978">
                  <c:v>-63.918999999999997</c:v>
                </c:pt>
                <c:pt idx="41979">
                  <c:v>-63.917000000000002</c:v>
                </c:pt>
                <c:pt idx="41980">
                  <c:v>-63.915000000000006</c:v>
                </c:pt>
                <c:pt idx="41981">
                  <c:v>-63.912999999999997</c:v>
                </c:pt>
                <c:pt idx="41982">
                  <c:v>-63.911000000000001</c:v>
                </c:pt>
                <c:pt idx="41983">
                  <c:v>-63.909000000000006</c:v>
                </c:pt>
                <c:pt idx="41984">
                  <c:v>-63.906999999999996</c:v>
                </c:pt>
                <c:pt idx="41985">
                  <c:v>-63.905000000000001</c:v>
                </c:pt>
                <c:pt idx="41986">
                  <c:v>-63.903000000000006</c:v>
                </c:pt>
                <c:pt idx="41987">
                  <c:v>-63.900999999999996</c:v>
                </c:pt>
                <c:pt idx="41988">
                  <c:v>-63.899000000000001</c:v>
                </c:pt>
                <c:pt idx="41989">
                  <c:v>-63.897000000000006</c:v>
                </c:pt>
                <c:pt idx="41990">
                  <c:v>-63.894999999999996</c:v>
                </c:pt>
                <c:pt idx="41991">
                  <c:v>-63.893000000000001</c:v>
                </c:pt>
                <c:pt idx="41992">
                  <c:v>-63.891000000000005</c:v>
                </c:pt>
                <c:pt idx="41993">
                  <c:v>-63.888999999999996</c:v>
                </c:pt>
                <c:pt idx="41994">
                  <c:v>-63.887</c:v>
                </c:pt>
                <c:pt idx="41995">
                  <c:v>-63.885000000000005</c:v>
                </c:pt>
                <c:pt idx="41996">
                  <c:v>-63.882999999999996</c:v>
                </c:pt>
                <c:pt idx="41997">
                  <c:v>-63.881</c:v>
                </c:pt>
                <c:pt idx="41998">
                  <c:v>-63.879000000000005</c:v>
                </c:pt>
                <c:pt idx="41999">
                  <c:v>-63.876999999999995</c:v>
                </c:pt>
                <c:pt idx="42000">
                  <c:v>-63.875</c:v>
                </c:pt>
                <c:pt idx="42001">
                  <c:v>-63.873000000000005</c:v>
                </c:pt>
                <c:pt idx="42002">
                  <c:v>-63.870999999999995</c:v>
                </c:pt>
                <c:pt idx="42003">
                  <c:v>-63.869</c:v>
                </c:pt>
                <c:pt idx="42004">
                  <c:v>-63.867000000000004</c:v>
                </c:pt>
                <c:pt idx="42005">
                  <c:v>-63.864999999999995</c:v>
                </c:pt>
                <c:pt idx="42006">
                  <c:v>-63.863</c:v>
                </c:pt>
                <c:pt idx="42007">
                  <c:v>-63.861000000000004</c:v>
                </c:pt>
                <c:pt idx="42008">
                  <c:v>-63.858999999999995</c:v>
                </c:pt>
                <c:pt idx="42009">
                  <c:v>-63.856999999999999</c:v>
                </c:pt>
                <c:pt idx="42010">
                  <c:v>-63.855000000000004</c:v>
                </c:pt>
                <c:pt idx="42011">
                  <c:v>-63.852999999999994</c:v>
                </c:pt>
                <c:pt idx="42012">
                  <c:v>-63.850999999999999</c:v>
                </c:pt>
                <c:pt idx="42013">
                  <c:v>-63.849000000000004</c:v>
                </c:pt>
                <c:pt idx="42014">
                  <c:v>-63.846999999999994</c:v>
                </c:pt>
                <c:pt idx="42015">
                  <c:v>-63.844999999999999</c:v>
                </c:pt>
                <c:pt idx="42016">
                  <c:v>-63.843000000000004</c:v>
                </c:pt>
                <c:pt idx="42017">
                  <c:v>-63.840999999999994</c:v>
                </c:pt>
                <c:pt idx="42018">
                  <c:v>-63.838999999999999</c:v>
                </c:pt>
                <c:pt idx="42019">
                  <c:v>-63.837000000000003</c:v>
                </c:pt>
                <c:pt idx="42020">
                  <c:v>-63.834999999999994</c:v>
                </c:pt>
                <c:pt idx="42021">
                  <c:v>-63.832999999999998</c:v>
                </c:pt>
                <c:pt idx="42022">
                  <c:v>-63.831000000000003</c:v>
                </c:pt>
                <c:pt idx="42023">
                  <c:v>-63.828999999999994</c:v>
                </c:pt>
                <c:pt idx="42024">
                  <c:v>-63.826999999999998</c:v>
                </c:pt>
                <c:pt idx="42025">
                  <c:v>-63.825000000000003</c:v>
                </c:pt>
                <c:pt idx="42026">
                  <c:v>-63.822999999999993</c:v>
                </c:pt>
                <c:pt idx="42027">
                  <c:v>-63.820999999999998</c:v>
                </c:pt>
                <c:pt idx="42028">
                  <c:v>-63.819000000000003</c:v>
                </c:pt>
                <c:pt idx="42029">
                  <c:v>-63.816999999999993</c:v>
                </c:pt>
                <c:pt idx="42030">
                  <c:v>-63.814999999999998</c:v>
                </c:pt>
                <c:pt idx="42031">
                  <c:v>-63.813000000000002</c:v>
                </c:pt>
                <c:pt idx="42032">
                  <c:v>-63.811000000000007</c:v>
                </c:pt>
                <c:pt idx="42033">
                  <c:v>-63.808999999999997</c:v>
                </c:pt>
                <c:pt idx="42034">
                  <c:v>-63.807000000000002</c:v>
                </c:pt>
                <c:pt idx="42035">
                  <c:v>-63.805000000000007</c:v>
                </c:pt>
                <c:pt idx="42036">
                  <c:v>-63.802999999999997</c:v>
                </c:pt>
                <c:pt idx="42037">
                  <c:v>-63.801000000000002</c:v>
                </c:pt>
                <c:pt idx="42038">
                  <c:v>-63.799000000000007</c:v>
                </c:pt>
                <c:pt idx="42039">
                  <c:v>-63.796999999999997</c:v>
                </c:pt>
                <c:pt idx="42040">
                  <c:v>-63.795000000000002</c:v>
                </c:pt>
                <c:pt idx="42041">
                  <c:v>-63.793000000000006</c:v>
                </c:pt>
                <c:pt idx="42042">
                  <c:v>-63.790999999999997</c:v>
                </c:pt>
                <c:pt idx="42043">
                  <c:v>-63.789000000000001</c:v>
                </c:pt>
                <c:pt idx="42044">
                  <c:v>-63.787000000000006</c:v>
                </c:pt>
                <c:pt idx="42045">
                  <c:v>-63.784999999999997</c:v>
                </c:pt>
                <c:pt idx="42046">
                  <c:v>-63.783000000000001</c:v>
                </c:pt>
                <c:pt idx="42047">
                  <c:v>-63.781000000000006</c:v>
                </c:pt>
                <c:pt idx="42048">
                  <c:v>-63.778999999999996</c:v>
                </c:pt>
                <c:pt idx="42049">
                  <c:v>-63.777000000000001</c:v>
                </c:pt>
                <c:pt idx="42050">
                  <c:v>-63.775000000000006</c:v>
                </c:pt>
                <c:pt idx="42051">
                  <c:v>-63.772999999999996</c:v>
                </c:pt>
                <c:pt idx="42052">
                  <c:v>-63.771000000000001</c:v>
                </c:pt>
                <c:pt idx="42053">
                  <c:v>-63.769000000000005</c:v>
                </c:pt>
                <c:pt idx="42054">
                  <c:v>-63.766999999999996</c:v>
                </c:pt>
                <c:pt idx="42055">
                  <c:v>-63.765000000000001</c:v>
                </c:pt>
                <c:pt idx="42056">
                  <c:v>-63.763000000000005</c:v>
                </c:pt>
                <c:pt idx="42057">
                  <c:v>-63.760999999999996</c:v>
                </c:pt>
                <c:pt idx="42058">
                  <c:v>-63.759</c:v>
                </c:pt>
                <c:pt idx="42059">
                  <c:v>-63.757000000000005</c:v>
                </c:pt>
                <c:pt idx="42060">
                  <c:v>-63.754999999999995</c:v>
                </c:pt>
                <c:pt idx="42061">
                  <c:v>-63.753</c:v>
                </c:pt>
                <c:pt idx="42062">
                  <c:v>-63.751000000000005</c:v>
                </c:pt>
                <c:pt idx="42063">
                  <c:v>-63.748999999999995</c:v>
                </c:pt>
                <c:pt idx="42064">
                  <c:v>-63.747</c:v>
                </c:pt>
                <c:pt idx="42065">
                  <c:v>-63.745000000000005</c:v>
                </c:pt>
                <c:pt idx="42066">
                  <c:v>-63.742999999999995</c:v>
                </c:pt>
                <c:pt idx="42067">
                  <c:v>-63.741</c:v>
                </c:pt>
                <c:pt idx="42068">
                  <c:v>-63.739000000000004</c:v>
                </c:pt>
                <c:pt idx="42069">
                  <c:v>-63.736999999999995</c:v>
                </c:pt>
                <c:pt idx="42070">
                  <c:v>-63.734999999999999</c:v>
                </c:pt>
                <c:pt idx="42071">
                  <c:v>-63.733000000000004</c:v>
                </c:pt>
                <c:pt idx="42072">
                  <c:v>-63.730999999999995</c:v>
                </c:pt>
                <c:pt idx="42073">
                  <c:v>-63.728999999999999</c:v>
                </c:pt>
                <c:pt idx="42074">
                  <c:v>-63.727000000000004</c:v>
                </c:pt>
                <c:pt idx="42075">
                  <c:v>-63.724999999999994</c:v>
                </c:pt>
                <c:pt idx="42076">
                  <c:v>-63.722999999999999</c:v>
                </c:pt>
                <c:pt idx="42077">
                  <c:v>-63.721000000000004</c:v>
                </c:pt>
                <c:pt idx="42078">
                  <c:v>-63.718999999999994</c:v>
                </c:pt>
                <c:pt idx="42079">
                  <c:v>-63.716999999999999</c:v>
                </c:pt>
                <c:pt idx="42080">
                  <c:v>-63.715000000000003</c:v>
                </c:pt>
                <c:pt idx="42081">
                  <c:v>-63.712999999999994</c:v>
                </c:pt>
                <c:pt idx="42082">
                  <c:v>-63.710999999999999</c:v>
                </c:pt>
                <c:pt idx="42083">
                  <c:v>-63.709000000000003</c:v>
                </c:pt>
                <c:pt idx="42084">
                  <c:v>-63.706999999999994</c:v>
                </c:pt>
                <c:pt idx="42085">
                  <c:v>-63.704999999999998</c:v>
                </c:pt>
                <c:pt idx="42086">
                  <c:v>-63.703000000000003</c:v>
                </c:pt>
                <c:pt idx="42087">
                  <c:v>-63.700999999999993</c:v>
                </c:pt>
                <c:pt idx="42088">
                  <c:v>-63.698999999999998</c:v>
                </c:pt>
                <c:pt idx="42089">
                  <c:v>-63.697000000000003</c:v>
                </c:pt>
                <c:pt idx="42090">
                  <c:v>-63.694999999999993</c:v>
                </c:pt>
                <c:pt idx="42091">
                  <c:v>-63.692999999999998</c:v>
                </c:pt>
                <c:pt idx="42092">
                  <c:v>-63.691000000000003</c:v>
                </c:pt>
                <c:pt idx="42093">
                  <c:v>-63.688999999999993</c:v>
                </c:pt>
                <c:pt idx="42094">
                  <c:v>-63.686999999999998</c:v>
                </c:pt>
                <c:pt idx="42095">
                  <c:v>-63.685000000000002</c:v>
                </c:pt>
                <c:pt idx="42096">
                  <c:v>-63.683000000000007</c:v>
                </c:pt>
                <c:pt idx="42097">
                  <c:v>-63.680999999999997</c:v>
                </c:pt>
                <c:pt idx="42098">
                  <c:v>-63.679000000000002</c:v>
                </c:pt>
                <c:pt idx="42099">
                  <c:v>-63.677000000000007</c:v>
                </c:pt>
                <c:pt idx="42100">
                  <c:v>-63.674999999999997</c:v>
                </c:pt>
                <c:pt idx="42101">
                  <c:v>-63.673000000000002</c:v>
                </c:pt>
                <c:pt idx="42102">
                  <c:v>-63.671000000000006</c:v>
                </c:pt>
                <c:pt idx="42103">
                  <c:v>-63.668999999999997</c:v>
                </c:pt>
                <c:pt idx="42104">
                  <c:v>-63.667000000000002</c:v>
                </c:pt>
                <c:pt idx="42105">
                  <c:v>-63.665000000000006</c:v>
                </c:pt>
                <c:pt idx="42106">
                  <c:v>-63.662999999999997</c:v>
                </c:pt>
                <c:pt idx="42107">
                  <c:v>-63.661000000000001</c:v>
                </c:pt>
                <c:pt idx="42108">
                  <c:v>-63.659000000000006</c:v>
                </c:pt>
                <c:pt idx="42109">
                  <c:v>-63.656999999999996</c:v>
                </c:pt>
                <c:pt idx="42110">
                  <c:v>-63.655000000000001</c:v>
                </c:pt>
                <c:pt idx="42111">
                  <c:v>-63.653000000000006</c:v>
                </c:pt>
                <c:pt idx="42112">
                  <c:v>-63.650999999999996</c:v>
                </c:pt>
                <c:pt idx="42113">
                  <c:v>-63.649000000000001</c:v>
                </c:pt>
                <c:pt idx="42114">
                  <c:v>-63.647000000000006</c:v>
                </c:pt>
                <c:pt idx="42115">
                  <c:v>-63.644999999999996</c:v>
                </c:pt>
                <c:pt idx="42116">
                  <c:v>-63.643000000000001</c:v>
                </c:pt>
                <c:pt idx="42117">
                  <c:v>-63.641000000000005</c:v>
                </c:pt>
                <c:pt idx="42118">
                  <c:v>-63.638999999999996</c:v>
                </c:pt>
                <c:pt idx="42119">
                  <c:v>-63.637</c:v>
                </c:pt>
                <c:pt idx="42120">
                  <c:v>-63.635000000000005</c:v>
                </c:pt>
                <c:pt idx="42121">
                  <c:v>-63.632999999999996</c:v>
                </c:pt>
                <c:pt idx="42122">
                  <c:v>-63.631</c:v>
                </c:pt>
                <c:pt idx="42123">
                  <c:v>-63.629000000000005</c:v>
                </c:pt>
                <c:pt idx="42124">
                  <c:v>-63.626999999999995</c:v>
                </c:pt>
                <c:pt idx="42125">
                  <c:v>-63.625</c:v>
                </c:pt>
                <c:pt idx="42126">
                  <c:v>-63.623000000000005</c:v>
                </c:pt>
                <c:pt idx="42127">
                  <c:v>-63.620999999999995</c:v>
                </c:pt>
                <c:pt idx="42128">
                  <c:v>-63.619</c:v>
                </c:pt>
                <c:pt idx="42129">
                  <c:v>-63.617000000000004</c:v>
                </c:pt>
                <c:pt idx="42130">
                  <c:v>-63.614999999999995</c:v>
                </c:pt>
                <c:pt idx="42131">
                  <c:v>-63.613</c:v>
                </c:pt>
                <c:pt idx="42132">
                  <c:v>-63.611000000000004</c:v>
                </c:pt>
                <c:pt idx="42133">
                  <c:v>-63.608999999999995</c:v>
                </c:pt>
                <c:pt idx="42134">
                  <c:v>-63.606999999999999</c:v>
                </c:pt>
                <c:pt idx="42135">
                  <c:v>-63.605000000000004</c:v>
                </c:pt>
                <c:pt idx="42136">
                  <c:v>-63.602999999999994</c:v>
                </c:pt>
                <c:pt idx="42137">
                  <c:v>-63.600999999999999</c:v>
                </c:pt>
                <c:pt idx="42138">
                  <c:v>-63.599000000000004</c:v>
                </c:pt>
                <c:pt idx="42139">
                  <c:v>-63.596999999999994</c:v>
                </c:pt>
                <c:pt idx="42140">
                  <c:v>-63.594999999999999</c:v>
                </c:pt>
                <c:pt idx="42141">
                  <c:v>-63.593000000000004</c:v>
                </c:pt>
                <c:pt idx="42142">
                  <c:v>-63.590999999999994</c:v>
                </c:pt>
                <c:pt idx="42143">
                  <c:v>-63.588999999999999</c:v>
                </c:pt>
                <c:pt idx="42144">
                  <c:v>-63.587000000000003</c:v>
                </c:pt>
                <c:pt idx="42145">
                  <c:v>-63.584999999999994</c:v>
                </c:pt>
                <c:pt idx="42146">
                  <c:v>-63.582999999999998</c:v>
                </c:pt>
                <c:pt idx="42147">
                  <c:v>-63.581000000000003</c:v>
                </c:pt>
                <c:pt idx="42148">
                  <c:v>-63.578999999999994</c:v>
                </c:pt>
                <c:pt idx="42149">
                  <c:v>-63.576999999999998</c:v>
                </c:pt>
                <c:pt idx="42150">
                  <c:v>-63.575000000000003</c:v>
                </c:pt>
                <c:pt idx="42151">
                  <c:v>-63.572999999999993</c:v>
                </c:pt>
                <c:pt idx="42152">
                  <c:v>-63.570999999999998</c:v>
                </c:pt>
                <c:pt idx="42153">
                  <c:v>-63.569000000000003</c:v>
                </c:pt>
                <c:pt idx="42154">
                  <c:v>-63.566999999999993</c:v>
                </c:pt>
                <c:pt idx="42155">
                  <c:v>-63.564999999999998</c:v>
                </c:pt>
                <c:pt idx="42156">
                  <c:v>-63.563000000000002</c:v>
                </c:pt>
                <c:pt idx="42157">
                  <c:v>-63.561000000000007</c:v>
                </c:pt>
                <c:pt idx="42158">
                  <c:v>-63.558999999999997</c:v>
                </c:pt>
                <c:pt idx="42159">
                  <c:v>-63.557000000000002</c:v>
                </c:pt>
                <c:pt idx="42160">
                  <c:v>-63.555000000000007</c:v>
                </c:pt>
                <c:pt idx="42161">
                  <c:v>-63.552999999999997</c:v>
                </c:pt>
                <c:pt idx="42162">
                  <c:v>-63.551000000000002</c:v>
                </c:pt>
                <c:pt idx="42163">
                  <c:v>-63.549000000000007</c:v>
                </c:pt>
                <c:pt idx="42164">
                  <c:v>-63.546999999999997</c:v>
                </c:pt>
                <c:pt idx="42165">
                  <c:v>-63.545000000000002</c:v>
                </c:pt>
                <c:pt idx="42166">
                  <c:v>-63.543000000000006</c:v>
                </c:pt>
                <c:pt idx="42167">
                  <c:v>-63.540999999999997</c:v>
                </c:pt>
                <c:pt idx="42168">
                  <c:v>-63.539000000000001</c:v>
                </c:pt>
                <c:pt idx="42169">
                  <c:v>-63.537000000000006</c:v>
                </c:pt>
                <c:pt idx="42170">
                  <c:v>-63.534999999999997</c:v>
                </c:pt>
                <c:pt idx="42171">
                  <c:v>-63.533000000000001</c:v>
                </c:pt>
                <c:pt idx="42172">
                  <c:v>-63.531000000000006</c:v>
                </c:pt>
                <c:pt idx="42173">
                  <c:v>-63.528999999999996</c:v>
                </c:pt>
                <c:pt idx="42174">
                  <c:v>-63.527000000000001</c:v>
                </c:pt>
                <c:pt idx="42175">
                  <c:v>-63.525000000000006</c:v>
                </c:pt>
                <c:pt idx="42176">
                  <c:v>-63.522999999999996</c:v>
                </c:pt>
                <c:pt idx="42177">
                  <c:v>-63.521000000000001</c:v>
                </c:pt>
                <c:pt idx="42178">
                  <c:v>-63.519000000000005</c:v>
                </c:pt>
                <c:pt idx="42179">
                  <c:v>-63.516999999999996</c:v>
                </c:pt>
                <c:pt idx="42180">
                  <c:v>-63.515000000000001</c:v>
                </c:pt>
                <c:pt idx="42181">
                  <c:v>-63.513000000000005</c:v>
                </c:pt>
                <c:pt idx="42182">
                  <c:v>-63.510999999999996</c:v>
                </c:pt>
                <c:pt idx="42183">
                  <c:v>-63.509</c:v>
                </c:pt>
                <c:pt idx="42184">
                  <c:v>-63.507000000000005</c:v>
                </c:pt>
                <c:pt idx="42185">
                  <c:v>-63.504999999999995</c:v>
                </c:pt>
                <c:pt idx="42186">
                  <c:v>-63.503</c:v>
                </c:pt>
                <c:pt idx="42187">
                  <c:v>-63.501000000000005</c:v>
                </c:pt>
                <c:pt idx="42188">
                  <c:v>-63.498999999999995</c:v>
                </c:pt>
                <c:pt idx="42189">
                  <c:v>-63.497</c:v>
                </c:pt>
                <c:pt idx="42190">
                  <c:v>-63.495000000000005</c:v>
                </c:pt>
                <c:pt idx="42191">
                  <c:v>-63.492999999999995</c:v>
                </c:pt>
                <c:pt idx="42192">
                  <c:v>-63.491</c:v>
                </c:pt>
                <c:pt idx="42193">
                  <c:v>-63.489000000000004</c:v>
                </c:pt>
                <c:pt idx="42194">
                  <c:v>-63.486999999999995</c:v>
                </c:pt>
                <c:pt idx="42195">
                  <c:v>-63.484999999999999</c:v>
                </c:pt>
                <c:pt idx="42196">
                  <c:v>-63.483000000000004</c:v>
                </c:pt>
                <c:pt idx="42197">
                  <c:v>-63.480999999999995</c:v>
                </c:pt>
                <c:pt idx="42198">
                  <c:v>-63.478999999999999</c:v>
                </c:pt>
                <c:pt idx="42199">
                  <c:v>-63.477000000000004</c:v>
                </c:pt>
                <c:pt idx="42200">
                  <c:v>-63.474999999999994</c:v>
                </c:pt>
                <c:pt idx="42201">
                  <c:v>-63.472999999999999</c:v>
                </c:pt>
                <c:pt idx="42202">
                  <c:v>-63.471000000000004</c:v>
                </c:pt>
                <c:pt idx="42203">
                  <c:v>-63.468999999999994</c:v>
                </c:pt>
                <c:pt idx="42204">
                  <c:v>-63.466999999999999</c:v>
                </c:pt>
                <c:pt idx="42205">
                  <c:v>-63.465000000000003</c:v>
                </c:pt>
                <c:pt idx="42206">
                  <c:v>-63.462999999999994</c:v>
                </c:pt>
                <c:pt idx="42207">
                  <c:v>-63.460999999999999</c:v>
                </c:pt>
                <c:pt idx="42208">
                  <c:v>-63.459000000000003</c:v>
                </c:pt>
                <c:pt idx="42209">
                  <c:v>-63.456999999999994</c:v>
                </c:pt>
                <c:pt idx="42210">
                  <c:v>-63.454999999999998</c:v>
                </c:pt>
                <c:pt idx="42211">
                  <c:v>-63.453000000000003</c:v>
                </c:pt>
                <c:pt idx="42212">
                  <c:v>-63.450999999999993</c:v>
                </c:pt>
                <c:pt idx="42213">
                  <c:v>-63.448999999999998</c:v>
                </c:pt>
                <c:pt idx="42214">
                  <c:v>-63.447000000000003</c:v>
                </c:pt>
                <c:pt idx="42215">
                  <c:v>-63.444999999999993</c:v>
                </c:pt>
                <c:pt idx="42216">
                  <c:v>-63.442999999999998</c:v>
                </c:pt>
                <c:pt idx="42217">
                  <c:v>-63.441000000000003</c:v>
                </c:pt>
                <c:pt idx="42218">
                  <c:v>-63.438999999999993</c:v>
                </c:pt>
                <c:pt idx="42219">
                  <c:v>-63.436999999999998</c:v>
                </c:pt>
                <c:pt idx="42220">
                  <c:v>-63.435000000000002</c:v>
                </c:pt>
                <c:pt idx="42221">
                  <c:v>-63.433000000000007</c:v>
                </c:pt>
                <c:pt idx="42222">
                  <c:v>-63.430999999999997</c:v>
                </c:pt>
                <c:pt idx="42223">
                  <c:v>-63.429000000000002</c:v>
                </c:pt>
                <c:pt idx="42224">
                  <c:v>-63.427000000000007</c:v>
                </c:pt>
                <c:pt idx="42225">
                  <c:v>-63.424999999999997</c:v>
                </c:pt>
                <c:pt idx="42226">
                  <c:v>-63.423000000000002</c:v>
                </c:pt>
                <c:pt idx="42227">
                  <c:v>-63.421000000000006</c:v>
                </c:pt>
                <c:pt idx="42228">
                  <c:v>-63.418999999999997</c:v>
                </c:pt>
                <c:pt idx="42229">
                  <c:v>-63.417000000000002</c:v>
                </c:pt>
                <c:pt idx="42230">
                  <c:v>-63.415000000000006</c:v>
                </c:pt>
                <c:pt idx="42231">
                  <c:v>-63.412999999999997</c:v>
                </c:pt>
                <c:pt idx="42232">
                  <c:v>-63.411000000000001</c:v>
                </c:pt>
                <c:pt idx="42233">
                  <c:v>-63.409000000000006</c:v>
                </c:pt>
                <c:pt idx="42234">
                  <c:v>-63.406999999999996</c:v>
                </c:pt>
                <c:pt idx="42235">
                  <c:v>-63.405000000000001</c:v>
                </c:pt>
                <c:pt idx="42236">
                  <c:v>-63.403000000000006</c:v>
                </c:pt>
                <c:pt idx="42237">
                  <c:v>-63.400999999999996</c:v>
                </c:pt>
                <c:pt idx="42238">
                  <c:v>-63.399000000000001</c:v>
                </c:pt>
                <c:pt idx="42239">
                  <c:v>-63.397000000000006</c:v>
                </c:pt>
                <c:pt idx="42240">
                  <c:v>-63.394999999999996</c:v>
                </c:pt>
                <c:pt idx="42241">
                  <c:v>-63.393000000000001</c:v>
                </c:pt>
                <c:pt idx="42242">
                  <c:v>-63.391000000000005</c:v>
                </c:pt>
                <c:pt idx="42243">
                  <c:v>-63.388999999999996</c:v>
                </c:pt>
                <c:pt idx="42244">
                  <c:v>-63.387</c:v>
                </c:pt>
                <c:pt idx="42245">
                  <c:v>-63.385000000000005</c:v>
                </c:pt>
                <c:pt idx="42246">
                  <c:v>-63.382999999999996</c:v>
                </c:pt>
                <c:pt idx="42247">
                  <c:v>-63.381</c:v>
                </c:pt>
                <c:pt idx="42248">
                  <c:v>-63.379000000000005</c:v>
                </c:pt>
                <c:pt idx="42249">
                  <c:v>-63.376999999999995</c:v>
                </c:pt>
                <c:pt idx="42250">
                  <c:v>-63.375</c:v>
                </c:pt>
                <c:pt idx="42251">
                  <c:v>-63.373000000000005</c:v>
                </c:pt>
                <c:pt idx="42252">
                  <c:v>-63.370999999999995</c:v>
                </c:pt>
                <c:pt idx="42253">
                  <c:v>-63.369</c:v>
                </c:pt>
                <c:pt idx="42254">
                  <c:v>-63.367000000000004</c:v>
                </c:pt>
                <c:pt idx="42255">
                  <c:v>-63.364999999999995</c:v>
                </c:pt>
                <c:pt idx="42256">
                  <c:v>-63.363</c:v>
                </c:pt>
                <c:pt idx="42257">
                  <c:v>-63.361000000000004</c:v>
                </c:pt>
                <c:pt idx="42258">
                  <c:v>-63.358999999999995</c:v>
                </c:pt>
                <c:pt idx="42259">
                  <c:v>-63.356999999999999</c:v>
                </c:pt>
                <c:pt idx="42260">
                  <c:v>-63.355000000000004</c:v>
                </c:pt>
                <c:pt idx="42261">
                  <c:v>-63.352999999999994</c:v>
                </c:pt>
                <c:pt idx="42262">
                  <c:v>-63.350999999999999</c:v>
                </c:pt>
                <c:pt idx="42263">
                  <c:v>-63.349000000000004</c:v>
                </c:pt>
                <c:pt idx="42264">
                  <c:v>-63.346999999999994</c:v>
                </c:pt>
                <c:pt idx="42265">
                  <c:v>-63.344999999999999</c:v>
                </c:pt>
                <c:pt idx="42266">
                  <c:v>-63.343000000000004</c:v>
                </c:pt>
                <c:pt idx="42267">
                  <c:v>-63.340999999999994</c:v>
                </c:pt>
                <c:pt idx="42268">
                  <c:v>-63.338999999999999</c:v>
                </c:pt>
                <c:pt idx="42269">
                  <c:v>-63.337000000000003</c:v>
                </c:pt>
                <c:pt idx="42270">
                  <c:v>-63.334999999999994</c:v>
                </c:pt>
                <c:pt idx="42271">
                  <c:v>-63.332999999999998</c:v>
                </c:pt>
                <c:pt idx="42272">
                  <c:v>-63.331000000000003</c:v>
                </c:pt>
                <c:pt idx="42273">
                  <c:v>-63.328999999999994</c:v>
                </c:pt>
                <c:pt idx="42274">
                  <c:v>-63.326999999999998</c:v>
                </c:pt>
                <c:pt idx="42275">
                  <c:v>-63.325000000000003</c:v>
                </c:pt>
                <c:pt idx="42276">
                  <c:v>-63.322999999999993</c:v>
                </c:pt>
                <c:pt idx="42277">
                  <c:v>-63.320999999999998</c:v>
                </c:pt>
                <c:pt idx="42278">
                  <c:v>-63.319000000000003</c:v>
                </c:pt>
                <c:pt idx="42279">
                  <c:v>-63.316999999999993</c:v>
                </c:pt>
                <c:pt idx="42280">
                  <c:v>-63.314999999999998</c:v>
                </c:pt>
                <c:pt idx="42281">
                  <c:v>-63.313000000000002</c:v>
                </c:pt>
                <c:pt idx="42282">
                  <c:v>-63.311000000000007</c:v>
                </c:pt>
                <c:pt idx="42283">
                  <c:v>-63.308999999999997</c:v>
                </c:pt>
                <c:pt idx="42284">
                  <c:v>-63.307000000000002</c:v>
                </c:pt>
                <c:pt idx="42285">
                  <c:v>-63.305000000000007</c:v>
                </c:pt>
                <c:pt idx="42286">
                  <c:v>-63.302999999999997</c:v>
                </c:pt>
                <c:pt idx="42287">
                  <c:v>-63.301000000000002</c:v>
                </c:pt>
                <c:pt idx="42288">
                  <c:v>-63.299000000000007</c:v>
                </c:pt>
                <c:pt idx="42289">
                  <c:v>-63.296999999999997</c:v>
                </c:pt>
                <c:pt idx="42290">
                  <c:v>-63.295000000000002</c:v>
                </c:pt>
                <c:pt idx="42291">
                  <c:v>-63.293000000000006</c:v>
                </c:pt>
                <c:pt idx="42292">
                  <c:v>-63.290999999999997</c:v>
                </c:pt>
                <c:pt idx="42293">
                  <c:v>-63.289000000000001</c:v>
                </c:pt>
                <c:pt idx="42294">
                  <c:v>-63.287000000000006</c:v>
                </c:pt>
                <c:pt idx="42295">
                  <c:v>-63.284999999999997</c:v>
                </c:pt>
                <c:pt idx="42296">
                  <c:v>-63.283000000000001</c:v>
                </c:pt>
                <c:pt idx="42297">
                  <c:v>-63.281000000000006</c:v>
                </c:pt>
                <c:pt idx="42298">
                  <c:v>-63.278999999999996</c:v>
                </c:pt>
                <c:pt idx="42299">
                  <c:v>-63.277000000000001</c:v>
                </c:pt>
                <c:pt idx="42300">
                  <c:v>-63.275000000000006</c:v>
                </c:pt>
                <c:pt idx="42301">
                  <c:v>-63.272999999999996</c:v>
                </c:pt>
                <c:pt idx="42302">
                  <c:v>-63.271000000000001</c:v>
                </c:pt>
                <c:pt idx="42303">
                  <c:v>-63.269000000000005</c:v>
                </c:pt>
                <c:pt idx="42304">
                  <c:v>-63.266999999999996</c:v>
                </c:pt>
                <c:pt idx="42305">
                  <c:v>-63.265000000000001</c:v>
                </c:pt>
                <c:pt idx="42306">
                  <c:v>-63.263000000000005</c:v>
                </c:pt>
                <c:pt idx="42307">
                  <c:v>-63.260999999999996</c:v>
                </c:pt>
                <c:pt idx="42308">
                  <c:v>-63.259</c:v>
                </c:pt>
                <c:pt idx="42309">
                  <c:v>-63.257000000000005</c:v>
                </c:pt>
                <c:pt idx="42310">
                  <c:v>-63.254999999999995</c:v>
                </c:pt>
                <c:pt idx="42311">
                  <c:v>-63.253</c:v>
                </c:pt>
                <c:pt idx="42312">
                  <c:v>-63.251000000000005</c:v>
                </c:pt>
                <c:pt idx="42313">
                  <c:v>-63.248999999999995</c:v>
                </c:pt>
                <c:pt idx="42314">
                  <c:v>-63.247</c:v>
                </c:pt>
                <c:pt idx="42315">
                  <c:v>-63.245000000000005</c:v>
                </c:pt>
                <c:pt idx="42316">
                  <c:v>-63.242999999999995</c:v>
                </c:pt>
                <c:pt idx="42317">
                  <c:v>-63.241</c:v>
                </c:pt>
                <c:pt idx="42318">
                  <c:v>-63.239000000000004</c:v>
                </c:pt>
                <c:pt idx="42319">
                  <c:v>-63.236999999999995</c:v>
                </c:pt>
                <c:pt idx="42320">
                  <c:v>-63.234999999999999</c:v>
                </c:pt>
                <c:pt idx="42321">
                  <c:v>-63.233000000000004</c:v>
                </c:pt>
                <c:pt idx="42322">
                  <c:v>-63.230999999999995</c:v>
                </c:pt>
                <c:pt idx="42323">
                  <c:v>-63.228999999999999</c:v>
                </c:pt>
                <c:pt idx="42324">
                  <c:v>-63.227000000000004</c:v>
                </c:pt>
                <c:pt idx="42325">
                  <c:v>-63.224999999999994</c:v>
                </c:pt>
                <c:pt idx="42326">
                  <c:v>-63.222999999999999</c:v>
                </c:pt>
                <c:pt idx="42327">
                  <c:v>-63.221000000000004</c:v>
                </c:pt>
                <c:pt idx="42328">
                  <c:v>-63.218999999999994</c:v>
                </c:pt>
                <c:pt idx="42329">
                  <c:v>-63.216999999999999</c:v>
                </c:pt>
                <c:pt idx="42330">
                  <c:v>-63.215000000000003</c:v>
                </c:pt>
                <c:pt idx="42331">
                  <c:v>-63.212999999999994</c:v>
                </c:pt>
                <c:pt idx="42332">
                  <c:v>-63.210999999999999</c:v>
                </c:pt>
                <c:pt idx="42333">
                  <c:v>-63.209000000000003</c:v>
                </c:pt>
                <c:pt idx="42334">
                  <c:v>-63.206999999999994</c:v>
                </c:pt>
                <c:pt idx="42335">
                  <c:v>-63.204999999999998</c:v>
                </c:pt>
                <c:pt idx="42336">
                  <c:v>-63.203000000000003</c:v>
                </c:pt>
                <c:pt idx="42337">
                  <c:v>-63.200999999999993</c:v>
                </c:pt>
                <c:pt idx="42338">
                  <c:v>-63.198999999999998</c:v>
                </c:pt>
                <c:pt idx="42339">
                  <c:v>-63.197000000000003</c:v>
                </c:pt>
                <c:pt idx="42340">
                  <c:v>-63.194999999999993</c:v>
                </c:pt>
                <c:pt idx="42341">
                  <c:v>-63.192999999999998</c:v>
                </c:pt>
                <c:pt idx="42342">
                  <c:v>-63.191000000000003</c:v>
                </c:pt>
                <c:pt idx="42343">
                  <c:v>-63.188999999999993</c:v>
                </c:pt>
                <c:pt idx="42344">
                  <c:v>-63.186999999999998</c:v>
                </c:pt>
                <c:pt idx="42345">
                  <c:v>-63.185000000000002</c:v>
                </c:pt>
                <c:pt idx="42346">
                  <c:v>-63.183000000000007</c:v>
                </c:pt>
                <c:pt idx="42347">
                  <c:v>-63.180999999999997</c:v>
                </c:pt>
                <c:pt idx="42348">
                  <c:v>-63.179000000000002</c:v>
                </c:pt>
                <c:pt idx="42349">
                  <c:v>-63.177000000000007</c:v>
                </c:pt>
                <c:pt idx="42350">
                  <c:v>-63.174999999999997</c:v>
                </c:pt>
                <c:pt idx="42351">
                  <c:v>-63.173000000000002</c:v>
                </c:pt>
                <c:pt idx="42352">
                  <c:v>-63.171000000000006</c:v>
                </c:pt>
                <c:pt idx="42353">
                  <c:v>-63.168999999999997</c:v>
                </c:pt>
                <c:pt idx="42354">
                  <c:v>-63.167000000000002</c:v>
                </c:pt>
                <c:pt idx="42355">
                  <c:v>-63.165000000000006</c:v>
                </c:pt>
                <c:pt idx="42356">
                  <c:v>-63.162999999999997</c:v>
                </c:pt>
                <c:pt idx="42357">
                  <c:v>-63.161000000000001</c:v>
                </c:pt>
                <c:pt idx="42358">
                  <c:v>-63.159000000000006</c:v>
                </c:pt>
                <c:pt idx="42359">
                  <c:v>-63.156999999999996</c:v>
                </c:pt>
                <c:pt idx="42360">
                  <c:v>-63.155000000000001</c:v>
                </c:pt>
                <c:pt idx="42361">
                  <c:v>-63.153000000000006</c:v>
                </c:pt>
                <c:pt idx="42362">
                  <c:v>-63.150999999999996</c:v>
                </c:pt>
                <c:pt idx="42363">
                  <c:v>-63.149000000000001</c:v>
                </c:pt>
                <c:pt idx="42364">
                  <c:v>-63.147000000000006</c:v>
                </c:pt>
                <c:pt idx="42365">
                  <c:v>-63.144999999999996</c:v>
                </c:pt>
                <c:pt idx="42366">
                  <c:v>-63.143000000000001</c:v>
                </c:pt>
                <c:pt idx="42367">
                  <c:v>-63.141000000000005</c:v>
                </c:pt>
                <c:pt idx="42368">
                  <c:v>-63.138999999999996</c:v>
                </c:pt>
                <c:pt idx="42369">
                  <c:v>-63.137</c:v>
                </c:pt>
                <c:pt idx="42370">
                  <c:v>-63.135000000000005</c:v>
                </c:pt>
                <c:pt idx="42371">
                  <c:v>-63.132999999999996</c:v>
                </c:pt>
                <c:pt idx="42372">
                  <c:v>-63.131</c:v>
                </c:pt>
                <c:pt idx="42373">
                  <c:v>-63.129000000000005</c:v>
                </c:pt>
                <c:pt idx="42374">
                  <c:v>-63.126999999999995</c:v>
                </c:pt>
                <c:pt idx="42375">
                  <c:v>-63.125</c:v>
                </c:pt>
                <c:pt idx="42376">
                  <c:v>-63.123000000000005</c:v>
                </c:pt>
                <c:pt idx="42377">
                  <c:v>-63.120999999999995</c:v>
                </c:pt>
                <c:pt idx="42378">
                  <c:v>-63.119</c:v>
                </c:pt>
                <c:pt idx="42379">
                  <c:v>-63.117000000000004</c:v>
                </c:pt>
                <c:pt idx="42380">
                  <c:v>-63.114999999999995</c:v>
                </c:pt>
                <c:pt idx="42381">
                  <c:v>-63.113</c:v>
                </c:pt>
                <c:pt idx="42382">
                  <c:v>-63.111000000000004</c:v>
                </c:pt>
                <c:pt idx="42383">
                  <c:v>-63.108999999999995</c:v>
                </c:pt>
                <c:pt idx="42384">
                  <c:v>-63.106999999999999</c:v>
                </c:pt>
                <c:pt idx="42385">
                  <c:v>-63.105000000000004</c:v>
                </c:pt>
                <c:pt idx="42386">
                  <c:v>-63.102999999999994</c:v>
                </c:pt>
                <c:pt idx="42387">
                  <c:v>-63.100999999999999</c:v>
                </c:pt>
                <c:pt idx="42388">
                  <c:v>-63.099000000000004</c:v>
                </c:pt>
                <c:pt idx="42389">
                  <c:v>-63.096999999999994</c:v>
                </c:pt>
                <c:pt idx="42390">
                  <c:v>-63.094999999999999</c:v>
                </c:pt>
                <c:pt idx="42391">
                  <c:v>-63.093000000000004</c:v>
                </c:pt>
                <c:pt idx="42392">
                  <c:v>-63.090999999999994</c:v>
                </c:pt>
                <c:pt idx="42393">
                  <c:v>-63.088999999999999</c:v>
                </c:pt>
                <c:pt idx="42394">
                  <c:v>-63.087000000000003</c:v>
                </c:pt>
                <c:pt idx="42395">
                  <c:v>-63.084999999999994</c:v>
                </c:pt>
                <c:pt idx="42396">
                  <c:v>-63.082999999999998</c:v>
                </c:pt>
                <c:pt idx="42397">
                  <c:v>-63.081000000000003</c:v>
                </c:pt>
                <c:pt idx="42398">
                  <c:v>-63.078999999999994</c:v>
                </c:pt>
                <c:pt idx="42399">
                  <c:v>-63.076999999999998</c:v>
                </c:pt>
                <c:pt idx="42400">
                  <c:v>-63.075000000000003</c:v>
                </c:pt>
                <c:pt idx="42401">
                  <c:v>-63.072999999999993</c:v>
                </c:pt>
                <c:pt idx="42402">
                  <c:v>-63.070999999999998</c:v>
                </c:pt>
                <c:pt idx="42403">
                  <c:v>-63.069000000000003</c:v>
                </c:pt>
                <c:pt idx="42404">
                  <c:v>-63.066999999999993</c:v>
                </c:pt>
                <c:pt idx="42405">
                  <c:v>-63.064999999999998</c:v>
                </c:pt>
                <c:pt idx="42406">
                  <c:v>-63.063000000000002</c:v>
                </c:pt>
                <c:pt idx="42407">
                  <c:v>-63.061000000000007</c:v>
                </c:pt>
                <c:pt idx="42408">
                  <c:v>-63.058999999999997</c:v>
                </c:pt>
                <c:pt idx="42409">
                  <c:v>-63.057000000000002</c:v>
                </c:pt>
                <c:pt idx="42410">
                  <c:v>-63.055000000000007</c:v>
                </c:pt>
                <c:pt idx="42411">
                  <c:v>-63.052999999999997</c:v>
                </c:pt>
                <c:pt idx="42412">
                  <c:v>-63.051000000000002</c:v>
                </c:pt>
                <c:pt idx="42413">
                  <c:v>-63.049000000000007</c:v>
                </c:pt>
                <c:pt idx="42414">
                  <c:v>-63.046999999999997</c:v>
                </c:pt>
                <c:pt idx="42415">
                  <c:v>-63.045000000000002</c:v>
                </c:pt>
                <c:pt idx="42416">
                  <c:v>-63.043000000000006</c:v>
                </c:pt>
                <c:pt idx="42417">
                  <c:v>-63.040999999999997</c:v>
                </c:pt>
                <c:pt idx="42418">
                  <c:v>-63.039000000000001</c:v>
                </c:pt>
                <c:pt idx="42419">
                  <c:v>-63.037000000000006</c:v>
                </c:pt>
                <c:pt idx="42420">
                  <c:v>-63.034999999999997</c:v>
                </c:pt>
                <c:pt idx="42421">
                  <c:v>-63.033000000000001</c:v>
                </c:pt>
                <c:pt idx="42422">
                  <c:v>-63.031000000000006</c:v>
                </c:pt>
                <c:pt idx="42423">
                  <c:v>-63.028999999999996</c:v>
                </c:pt>
                <c:pt idx="42424">
                  <c:v>-63.027000000000001</c:v>
                </c:pt>
                <c:pt idx="42425">
                  <c:v>-63.025000000000006</c:v>
                </c:pt>
                <c:pt idx="42426">
                  <c:v>-63.022999999999996</c:v>
                </c:pt>
                <c:pt idx="42427">
                  <c:v>-63.021000000000001</c:v>
                </c:pt>
                <c:pt idx="42428">
                  <c:v>-63.019000000000005</c:v>
                </c:pt>
                <c:pt idx="42429">
                  <c:v>-63.016999999999996</c:v>
                </c:pt>
                <c:pt idx="42430">
                  <c:v>-63.015000000000001</c:v>
                </c:pt>
                <c:pt idx="42431">
                  <c:v>-63.013000000000005</c:v>
                </c:pt>
                <c:pt idx="42432">
                  <c:v>-63.010999999999996</c:v>
                </c:pt>
                <c:pt idx="42433">
                  <c:v>-63.009</c:v>
                </c:pt>
                <c:pt idx="42434">
                  <c:v>-63.007000000000005</c:v>
                </c:pt>
                <c:pt idx="42435">
                  <c:v>-63.004999999999995</c:v>
                </c:pt>
                <c:pt idx="42436">
                  <c:v>-63.003</c:v>
                </c:pt>
                <c:pt idx="42437">
                  <c:v>-63.001000000000005</c:v>
                </c:pt>
                <c:pt idx="42438">
                  <c:v>-62.998999999999995</c:v>
                </c:pt>
                <c:pt idx="42439">
                  <c:v>-62.997</c:v>
                </c:pt>
                <c:pt idx="42440">
                  <c:v>-62.995000000000005</c:v>
                </c:pt>
                <c:pt idx="42441">
                  <c:v>-62.992999999999995</c:v>
                </c:pt>
                <c:pt idx="42442">
                  <c:v>-62.991</c:v>
                </c:pt>
                <c:pt idx="42443">
                  <c:v>-62.989000000000004</c:v>
                </c:pt>
                <c:pt idx="42444">
                  <c:v>-62.986999999999995</c:v>
                </c:pt>
                <c:pt idx="42445">
                  <c:v>-62.984999999999999</c:v>
                </c:pt>
                <c:pt idx="42446">
                  <c:v>-62.983000000000004</c:v>
                </c:pt>
                <c:pt idx="42447">
                  <c:v>-62.980999999999995</c:v>
                </c:pt>
                <c:pt idx="42448">
                  <c:v>-62.978999999999999</c:v>
                </c:pt>
                <c:pt idx="42449">
                  <c:v>-62.977000000000004</c:v>
                </c:pt>
                <c:pt idx="42450">
                  <c:v>-62.974999999999994</c:v>
                </c:pt>
                <c:pt idx="42451">
                  <c:v>-62.972999999999999</c:v>
                </c:pt>
                <c:pt idx="42452">
                  <c:v>-62.971000000000004</c:v>
                </c:pt>
                <c:pt idx="42453">
                  <c:v>-62.968999999999994</c:v>
                </c:pt>
                <c:pt idx="42454">
                  <c:v>-62.966999999999999</c:v>
                </c:pt>
                <c:pt idx="42455">
                  <c:v>-62.965000000000003</c:v>
                </c:pt>
                <c:pt idx="42456">
                  <c:v>-62.962999999999994</c:v>
                </c:pt>
                <c:pt idx="42457">
                  <c:v>-62.960999999999999</c:v>
                </c:pt>
                <c:pt idx="42458">
                  <c:v>-62.959000000000003</c:v>
                </c:pt>
                <c:pt idx="42459">
                  <c:v>-62.956999999999994</c:v>
                </c:pt>
                <c:pt idx="42460">
                  <c:v>-62.954999999999998</c:v>
                </c:pt>
                <c:pt idx="42461">
                  <c:v>-62.953000000000003</c:v>
                </c:pt>
                <c:pt idx="42462">
                  <c:v>-62.950999999999993</c:v>
                </c:pt>
                <c:pt idx="42463">
                  <c:v>-62.948999999999998</c:v>
                </c:pt>
                <c:pt idx="42464">
                  <c:v>-62.947000000000003</c:v>
                </c:pt>
                <c:pt idx="42465">
                  <c:v>-62.944999999999993</c:v>
                </c:pt>
                <c:pt idx="42466">
                  <c:v>-62.942999999999998</c:v>
                </c:pt>
                <c:pt idx="42467">
                  <c:v>-62.941000000000003</c:v>
                </c:pt>
                <c:pt idx="42468">
                  <c:v>-62.938999999999993</c:v>
                </c:pt>
                <c:pt idx="42469">
                  <c:v>-62.936999999999998</c:v>
                </c:pt>
                <c:pt idx="42470">
                  <c:v>-62.935000000000002</c:v>
                </c:pt>
                <c:pt idx="42471">
                  <c:v>-62.933000000000007</c:v>
                </c:pt>
                <c:pt idx="42472">
                  <c:v>-62.930999999999997</c:v>
                </c:pt>
                <c:pt idx="42473">
                  <c:v>-62.929000000000002</c:v>
                </c:pt>
                <c:pt idx="42474">
                  <c:v>-62.927000000000007</c:v>
                </c:pt>
                <c:pt idx="42475">
                  <c:v>-62.924999999999997</c:v>
                </c:pt>
                <c:pt idx="42476">
                  <c:v>-62.923000000000002</c:v>
                </c:pt>
                <c:pt idx="42477">
                  <c:v>-62.921000000000006</c:v>
                </c:pt>
                <c:pt idx="42478">
                  <c:v>-62.918999999999997</c:v>
                </c:pt>
                <c:pt idx="42479">
                  <c:v>-62.917000000000002</c:v>
                </c:pt>
                <c:pt idx="42480">
                  <c:v>-62.915000000000006</c:v>
                </c:pt>
                <c:pt idx="42481">
                  <c:v>-62.912999999999997</c:v>
                </c:pt>
                <c:pt idx="42482">
                  <c:v>-62.911000000000001</c:v>
                </c:pt>
                <c:pt idx="42483">
                  <c:v>-62.909000000000006</c:v>
                </c:pt>
                <c:pt idx="42484">
                  <c:v>-62.906999999999996</c:v>
                </c:pt>
                <c:pt idx="42485">
                  <c:v>-62.905000000000001</c:v>
                </c:pt>
                <c:pt idx="42486">
                  <c:v>-62.903000000000006</c:v>
                </c:pt>
                <c:pt idx="42487">
                  <c:v>-62.900999999999996</c:v>
                </c:pt>
                <c:pt idx="42488">
                  <c:v>-62.899000000000001</c:v>
                </c:pt>
                <c:pt idx="42489">
                  <c:v>-62.897000000000006</c:v>
                </c:pt>
                <c:pt idx="42490">
                  <c:v>-62.894999999999996</c:v>
                </c:pt>
                <c:pt idx="42491">
                  <c:v>-62.893000000000001</c:v>
                </c:pt>
                <c:pt idx="42492">
                  <c:v>-62.891000000000005</c:v>
                </c:pt>
                <c:pt idx="42493">
                  <c:v>-62.888999999999996</c:v>
                </c:pt>
                <c:pt idx="42494">
                  <c:v>-62.887</c:v>
                </c:pt>
                <c:pt idx="42495">
                  <c:v>-62.885000000000005</c:v>
                </c:pt>
                <c:pt idx="42496">
                  <c:v>-62.882999999999996</c:v>
                </c:pt>
                <c:pt idx="42497">
                  <c:v>-62.881</c:v>
                </c:pt>
                <c:pt idx="42498">
                  <c:v>-62.879000000000005</c:v>
                </c:pt>
                <c:pt idx="42499">
                  <c:v>-62.876999999999995</c:v>
                </c:pt>
                <c:pt idx="42500">
                  <c:v>-62.875</c:v>
                </c:pt>
                <c:pt idx="42501">
                  <c:v>-62.873000000000005</c:v>
                </c:pt>
                <c:pt idx="42502">
                  <c:v>-62.870999999999995</c:v>
                </c:pt>
                <c:pt idx="42503">
                  <c:v>-62.869</c:v>
                </c:pt>
                <c:pt idx="42504">
                  <c:v>-62.867000000000004</c:v>
                </c:pt>
                <c:pt idx="42505">
                  <c:v>-62.864999999999995</c:v>
                </c:pt>
                <c:pt idx="42506">
                  <c:v>-62.863</c:v>
                </c:pt>
                <c:pt idx="42507">
                  <c:v>-62.861000000000004</c:v>
                </c:pt>
                <c:pt idx="42508">
                  <c:v>-62.858999999999995</c:v>
                </c:pt>
                <c:pt idx="42509">
                  <c:v>-62.856999999999999</c:v>
                </c:pt>
                <c:pt idx="42510">
                  <c:v>-62.855000000000004</c:v>
                </c:pt>
                <c:pt idx="42511">
                  <c:v>-62.852999999999994</c:v>
                </c:pt>
                <c:pt idx="42512">
                  <c:v>-62.850999999999999</c:v>
                </c:pt>
                <c:pt idx="42513">
                  <c:v>-62.849000000000004</c:v>
                </c:pt>
                <c:pt idx="42514">
                  <c:v>-62.846999999999994</c:v>
                </c:pt>
                <c:pt idx="42515">
                  <c:v>-62.844999999999999</c:v>
                </c:pt>
                <c:pt idx="42516">
                  <c:v>-62.843000000000004</c:v>
                </c:pt>
                <c:pt idx="42517">
                  <c:v>-62.840999999999994</c:v>
                </c:pt>
                <c:pt idx="42518">
                  <c:v>-62.838999999999999</c:v>
                </c:pt>
                <c:pt idx="42519">
                  <c:v>-62.837000000000003</c:v>
                </c:pt>
                <c:pt idx="42520">
                  <c:v>-62.834999999999994</c:v>
                </c:pt>
                <c:pt idx="42521">
                  <c:v>-62.832999999999998</c:v>
                </c:pt>
                <c:pt idx="42522">
                  <c:v>-62.831000000000003</c:v>
                </c:pt>
                <c:pt idx="42523">
                  <c:v>-62.828999999999994</c:v>
                </c:pt>
                <c:pt idx="42524">
                  <c:v>-62.826999999999998</c:v>
                </c:pt>
                <c:pt idx="42525">
                  <c:v>-62.825000000000003</c:v>
                </c:pt>
                <c:pt idx="42526">
                  <c:v>-62.822999999999993</c:v>
                </c:pt>
                <c:pt idx="42527">
                  <c:v>-62.820999999999998</c:v>
                </c:pt>
                <c:pt idx="42528">
                  <c:v>-62.819000000000003</c:v>
                </c:pt>
                <c:pt idx="42529">
                  <c:v>-62.816999999999993</c:v>
                </c:pt>
                <c:pt idx="42530">
                  <c:v>-62.814999999999998</c:v>
                </c:pt>
                <c:pt idx="42531">
                  <c:v>-62.813000000000002</c:v>
                </c:pt>
                <c:pt idx="42532">
                  <c:v>-62.811000000000007</c:v>
                </c:pt>
                <c:pt idx="42533">
                  <c:v>-62.808999999999997</c:v>
                </c:pt>
                <c:pt idx="42534">
                  <c:v>-62.807000000000002</c:v>
                </c:pt>
                <c:pt idx="42535">
                  <c:v>-62.805000000000007</c:v>
                </c:pt>
                <c:pt idx="42536">
                  <c:v>-62.802999999999997</c:v>
                </c:pt>
                <c:pt idx="42537">
                  <c:v>-62.801000000000002</c:v>
                </c:pt>
                <c:pt idx="42538">
                  <c:v>-62.799000000000007</c:v>
                </c:pt>
                <c:pt idx="42539">
                  <c:v>-62.796999999999997</c:v>
                </c:pt>
                <c:pt idx="42540">
                  <c:v>-62.795000000000002</c:v>
                </c:pt>
                <c:pt idx="42541">
                  <c:v>-62.793000000000006</c:v>
                </c:pt>
                <c:pt idx="42542">
                  <c:v>-62.790999999999997</c:v>
                </c:pt>
                <c:pt idx="42543">
                  <c:v>-62.789000000000001</c:v>
                </c:pt>
                <c:pt idx="42544">
                  <c:v>-62.787000000000006</c:v>
                </c:pt>
                <c:pt idx="42545">
                  <c:v>-62.784999999999997</c:v>
                </c:pt>
                <c:pt idx="42546">
                  <c:v>-62.783000000000001</c:v>
                </c:pt>
                <c:pt idx="42547">
                  <c:v>-62.781000000000006</c:v>
                </c:pt>
                <c:pt idx="42548">
                  <c:v>-62.778999999999996</c:v>
                </c:pt>
                <c:pt idx="42549">
                  <c:v>-62.777000000000001</c:v>
                </c:pt>
                <c:pt idx="42550">
                  <c:v>-62.775000000000006</c:v>
                </c:pt>
                <c:pt idx="42551">
                  <c:v>-62.772999999999996</c:v>
                </c:pt>
                <c:pt idx="42552">
                  <c:v>-62.771000000000001</c:v>
                </c:pt>
                <c:pt idx="42553">
                  <c:v>-62.769000000000005</c:v>
                </c:pt>
                <c:pt idx="42554">
                  <c:v>-62.766999999999996</c:v>
                </c:pt>
                <c:pt idx="42555">
                  <c:v>-62.765000000000001</c:v>
                </c:pt>
                <c:pt idx="42556">
                  <c:v>-62.763000000000005</c:v>
                </c:pt>
                <c:pt idx="42557">
                  <c:v>-62.760999999999996</c:v>
                </c:pt>
                <c:pt idx="42558">
                  <c:v>-62.759</c:v>
                </c:pt>
                <c:pt idx="42559">
                  <c:v>-62.757000000000005</c:v>
                </c:pt>
                <c:pt idx="42560">
                  <c:v>-62.754999999999995</c:v>
                </c:pt>
                <c:pt idx="42561">
                  <c:v>-62.753</c:v>
                </c:pt>
                <c:pt idx="42562">
                  <c:v>-62.751000000000005</c:v>
                </c:pt>
                <c:pt idx="42563">
                  <c:v>-62.748999999999995</c:v>
                </c:pt>
                <c:pt idx="42564">
                  <c:v>-62.747</c:v>
                </c:pt>
                <c:pt idx="42565">
                  <c:v>-62.745000000000005</c:v>
                </c:pt>
                <c:pt idx="42566">
                  <c:v>-62.742999999999995</c:v>
                </c:pt>
                <c:pt idx="42567">
                  <c:v>-62.741</c:v>
                </c:pt>
                <c:pt idx="42568">
                  <c:v>-62.739000000000004</c:v>
                </c:pt>
                <c:pt idx="42569">
                  <c:v>-62.736999999999995</c:v>
                </c:pt>
                <c:pt idx="42570">
                  <c:v>-62.734999999999999</c:v>
                </c:pt>
                <c:pt idx="42571">
                  <c:v>-62.733000000000004</c:v>
                </c:pt>
                <c:pt idx="42572">
                  <c:v>-62.730999999999995</c:v>
                </c:pt>
                <c:pt idx="42573">
                  <c:v>-62.728999999999999</c:v>
                </c:pt>
                <c:pt idx="42574">
                  <c:v>-62.727000000000004</c:v>
                </c:pt>
                <c:pt idx="42575">
                  <c:v>-62.724999999999994</c:v>
                </c:pt>
                <c:pt idx="42576">
                  <c:v>-62.722999999999999</c:v>
                </c:pt>
                <c:pt idx="42577">
                  <c:v>-62.721000000000004</c:v>
                </c:pt>
                <c:pt idx="42578">
                  <c:v>-62.718999999999994</c:v>
                </c:pt>
                <c:pt idx="42579">
                  <c:v>-62.716999999999999</c:v>
                </c:pt>
                <c:pt idx="42580">
                  <c:v>-62.715000000000003</c:v>
                </c:pt>
                <c:pt idx="42581">
                  <c:v>-62.712999999999994</c:v>
                </c:pt>
                <c:pt idx="42582">
                  <c:v>-62.710999999999999</c:v>
                </c:pt>
                <c:pt idx="42583">
                  <c:v>-62.709000000000003</c:v>
                </c:pt>
                <c:pt idx="42584">
                  <c:v>-62.706999999999994</c:v>
                </c:pt>
                <c:pt idx="42585">
                  <c:v>-62.704999999999998</c:v>
                </c:pt>
                <c:pt idx="42586">
                  <c:v>-62.703000000000003</c:v>
                </c:pt>
                <c:pt idx="42587">
                  <c:v>-62.700999999999993</c:v>
                </c:pt>
                <c:pt idx="42588">
                  <c:v>-62.698999999999998</c:v>
                </c:pt>
                <c:pt idx="42589">
                  <c:v>-62.697000000000003</c:v>
                </c:pt>
                <c:pt idx="42590">
                  <c:v>-62.694999999999993</c:v>
                </c:pt>
                <c:pt idx="42591">
                  <c:v>-62.692999999999998</c:v>
                </c:pt>
                <c:pt idx="42592">
                  <c:v>-62.691000000000003</c:v>
                </c:pt>
                <c:pt idx="42593">
                  <c:v>-62.688999999999993</c:v>
                </c:pt>
                <c:pt idx="42594">
                  <c:v>-62.686999999999998</c:v>
                </c:pt>
                <c:pt idx="42595">
                  <c:v>-62.685000000000002</c:v>
                </c:pt>
                <c:pt idx="42596">
                  <c:v>-62.683000000000007</c:v>
                </c:pt>
                <c:pt idx="42597">
                  <c:v>-62.680999999999997</c:v>
                </c:pt>
                <c:pt idx="42598">
                  <c:v>-62.679000000000002</c:v>
                </c:pt>
                <c:pt idx="42599">
                  <c:v>-62.677000000000007</c:v>
                </c:pt>
                <c:pt idx="42600">
                  <c:v>-62.674999999999997</c:v>
                </c:pt>
                <c:pt idx="42601">
                  <c:v>-62.673000000000002</c:v>
                </c:pt>
                <c:pt idx="42602">
                  <c:v>-62.671000000000006</c:v>
                </c:pt>
                <c:pt idx="42603">
                  <c:v>-62.668999999999997</c:v>
                </c:pt>
                <c:pt idx="42604">
                  <c:v>-62.667000000000002</c:v>
                </c:pt>
                <c:pt idx="42605">
                  <c:v>-62.665000000000006</c:v>
                </c:pt>
                <c:pt idx="42606">
                  <c:v>-62.662999999999997</c:v>
                </c:pt>
                <c:pt idx="42607">
                  <c:v>-62.661000000000001</c:v>
                </c:pt>
                <c:pt idx="42608">
                  <c:v>-62.659000000000006</c:v>
                </c:pt>
                <c:pt idx="42609">
                  <c:v>-62.656999999999996</c:v>
                </c:pt>
                <c:pt idx="42610">
                  <c:v>-62.655000000000001</c:v>
                </c:pt>
                <c:pt idx="42611">
                  <c:v>-62.653000000000006</c:v>
                </c:pt>
                <c:pt idx="42612">
                  <c:v>-62.650999999999996</c:v>
                </c:pt>
                <c:pt idx="42613">
                  <c:v>-62.649000000000001</c:v>
                </c:pt>
                <c:pt idx="42614">
                  <c:v>-62.647000000000006</c:v>
                </c:pt>
                <c:pt idx="42615">
                  <c:v>-62.644999999999996</c:v>
                </c:pt>
                <c:pt idx="42616">
                  <c:v>-62.643000000000001</c:v>
                </c:pt>
                <c:pt idx="42617">
                  <c:v>-62.641000000000005</c:v>
                </c:pt>
                <c:pt idx="42618">
                  <c:v>-62.638999999999996</c:v>
                </c:pt>
                <c:pt idx="42619">
                  <c:v>-62.637</c:v>
                </c:pt>
                <c:pt idx="42620">
                  <c:v>-62.635000000000005</c:v>
                </c:pt>
                <c:pt idx="42621">
                  <c:v>-62.632999999999996</c:v>
                </c:pt>
                <c:pt idx="42622">
                  <c:v>-62.631</c:v>
                </c:pt>
                <c:pt idx="42623">
                  <c:v>-62.629000000000005</c:v>
                </c:pt>
                <c:pt idx="42624">
                  <c:v>-62.626999999999995</c:v>
                </c:pt>
                <c:pt idx="42625">
                  <c:v>-62.625</c:v>
                </c:pt>
                <c:pt idx="42626">
                  <c:v>-62.623000000000005</c:v>
                </c:pt>
                <c:pt idx="42627">
                  <c:v>-62.620999999999995</c:v>
                </c:pt>
                <c:pt idx="42628">
                  <c:v>-62.619</c:v>
                </c:pt>
                <c:pt idx="42629">
                  <c:v>-62.617000000000004</c:v>
                </c:pt>
                <c:pt idx="42630">
                  <c:v>-62.614999999999995</c:v>
                </c:pt>
                <c:pt idx="42631">
                  <c:v>-62.613</c:v>
                </c:pt>
                <c:pt idx="42632">
                  <c:v>-62.611000000000004</c:v>
                </c:pt>
                <c:pt idx="42633">
                  <c:v>-62.608999999999995</c:v>
                </c:pt>
                <c:pt idx="42634">
                  <c:v>-62.606999999999999</c:v>
                </c:pt>
                <c:pt idx="42635">
                  <c:v>-62.605000000000004</c:v>
                </c:pt>
                <c:pt idx="42636">
                  <c:v>-62.602999999999994</c:v>
                </c:pt>
                <c:pt idx="42637">
                  <c:v>-62.600999999999999</c:v>
                </c:pt>
                <c:pt idx="42638">
                  <c:v>-62.599000000000004</c:v>
                </c:pt>
                <c:pt idx="42639">
                  <c:v>-62.596999999999994</c:v>
                </c:pt>
                <c:pt idx="42640">
                  <c:v>-62.594999999999999</c:v>
                </c:pt>
                <c:pt idx="42641">
                  <c:v>-62.593000000000004</c:v>
                </c:pt>
                <c:pt idx="42642">
                  <c:v>-62.590999999999994</c:v>
                </c:pt>
                <c:pt idx="42643">
                  <c:v>-62.588999999999999</c:v>
                </c:pt>
                <c:pt idx="42644">
                  <c:v>-62.587000000000003</c:v>
                </c:pt>
                <c:pt idx="42645">
                  <c:v>-62.584999999999994</c:v>
                </c:pt>
                <c:pt idx="42646">
                  <c:v>-62.582999999999998</c:v>
                </c:pt>
                <c:pt idx="42647">
                  <c:v>-62.581000000000003</c:v>
                </c:pt>
                <c:pt idx="42648">
                  <c:v>-62.578999999999994</c:v>
                </c:pt>
                <c:pt idx="42649">
                  <c:v>-62.576999999999998</c:v>
                </c:pt>
                <c:pt idx="42650">
                  <c:v>-62.575000000000003</c:v>
                </c:pt>
                <c:pt idx="42651">
                  <c:v>-62.572999999999993</c:v>
                </c:pt>
                <c:pt idx="42652">
                  <c:v>-62.570999999999998</c:v>
                </c:pt>
                <c:pt idx="42653">
                  <c:v>-62.569000000000003</c:v>
                </c:pt>
                <c:pt idx="42654">
                  <c:v>-62.566999999999993</c:v>
                </c:pt>
                <c:pt idx="42655">
                  <c:v>-62.564999999999998</c:v>
                </c:pt>
                <c:pt idx="42656">
                  <c:v>-62.563000000000002</c:v>
                </c:pt>
                <c:pt idx="42657">
                  <c:v>-62.561000000000007</c:v>
                </c:pt>
                <c:pt idx="42658">
                  <c:v>-62.558999999999997</c:v>
                </c:pt>
                <c:pt idx="42659">
                  <c:v>-62.557000000000002</c:v>
                </c:pt>
                <c:pt idx="42660">
                  <c:v>-62.555000000000007</c:v>
                </c:pt>
                <c:pt idx="42661">
                  <c:v>-62.552999999999997</c:v>
                </c:pt>
                <c:pt idx="42662">
                  <c:v>-62.551000000000002</c:v>
                </c:pt>
                <c:pt idx="42663">
                  <c:v>-62.549000000000007</c:v>
                </c:pt>
                <c:pt idx="42664">
                  <c:v>-62.546999999999997</c:v>
                </c:pt>
                <c:pt idx="42665">
                  <c:v>-62.545000000000002</c:v>
                </c:pt>
                <c:pt idx="42666">
                  <c:v>-62.543000000000006</c:v>
                </c:pt>
                <c:pt idx="42667">
                  <c:v>-62.540999999999997</c:v>
                </c:pt>
                <c:pt idx="42668">
                  <c:v>-62.539000000000001</c:v>
                </c:pt>
                <c:pt idx="42669">
                  <c:v>-62.537000000000006</c:v>
                </c:pt>
                <c:pt idx="42670">
                  <c:v>-62.534999999999997</c:v>
                </c:pt>
                <c:pt idx="42671">
                  <c:v>-62.533000000000001</c:v>
                </c:pt>
                <c:pt idx="42672">
                  <c:v>-62.531000000000006</c:v>
                </c:pt>
                <c:pt idx="42673">
                  <c:v>-62.528999999999996</c:v>
                </c:pt>
                <c:pt idx="42674">
                  <c:v>-62.527000000000001</c:v>
                </c:pt>
                <c:pt idx="42675">
                  <c:v>-62.525000000000006</c:v>
                </c:pt>
                <c:pt idx="42676">
                  <c:v>-62.522999999999996</c:v>
                </c:pt>
                <c:pt idx="42677">
                  <c:v>-62.521000000000001</c:v>
                </c:pt>
                <c:pt idx="42678">
                  <c:v>-62.519000000000005</c:v>
                </c:pt>
                <c:pt idx="42679">
                  <c:v>-62.516999999999996</c:v>
                </c:pt>
                <c:pt idx="42680">
                  <c:v>-62.515000000000001</c:v>
                </c:pt>
                <c:pt idx="42681">
                  <c:v>-62.513000000000005</c:v>
                </c:pt>
                <c:pt idx="42682">
                  <c:v>-62.510999999999996</c:v>
                </c:pt>
                <c:pt idx="42683">
                  <c:v>-62.509</c:v>
                </c:pt>
                <c:pt idx="42684">
                  <c:v>-62.507000000000005</c:v>
                </c:pt>
                <c:pt idx="42685">
                  <c:v>-62.504999999999995</c:v>
                </c:pt>
                <c:pt idx="42686">
                  <c:v>-62.503</c:v>
                </c:pt>
                <c:pt idx="42687">
                  <c:v>-62.501000000000005</c:v>
                </c:pt>
                <c:pt idx="42688">
                  <c:v>-62.498999999999995</c:v>
                </c:pt>
                <c:pt idx="42689">
                  <c:v>-62.497</c:v>
                </c:pt>
                <c:pt idx="42690">
                  <c:v>-62.495000000000005</c:v>
                </c:pt>
                <c:pt idx="42691">
                  <c:v>-62.492999999999995</c:v>
                </c:pt>
                <c:pt idx="42692">
                  <c:v>-62.491</c:v>
                </c:pt>
                <c:pt idx="42693">
                  <c:v>-62.489000000000004</c:v>
                </c:pt>
                <c:pt idx="42694">
                  <c:v>-62.486999999999995</c:v>
                </c:pt>
                <c:pt idx="42695">
                  <c:v>-62.484999999999999</c:v>
                </c:pt>
                <c:pt idx="42696">
                  <c:v>-62.483000000000004</c:v>
                </c:pt>
                <c:pt idx="42697">
                  <c:v>-62.480999999999995</c:v>
                </c:pt>
                <c:pt idx="42698">
                  <c:v>-62.478999999999999</c:v>
                </c:pt>
                <c:pt idx="42699">
                  <c:v>-62.477000000000004</c:v>
                </c:pt>
                <c:pt idx="42700">
                  <c:v>-62.474999999999994</c:v>
                </c:pt>
                <c:pt idx="42701">
                  <c:v>-62.472999999999999</c:v>
                </c:pt>
                <c:pt idx="42702">
                  <c:v>-62.471000000000004</c:v>
                </c:pt>
                <c:pt idx="42703">
                  <c:v>-62.468999999999994</c:v>
                </c:pt>
                <c:pt idx="42704">
                  <c:v>-62.466999999999999</c:v>
                </c:pt>
                <c:pt idx="42705">
                  <c:v>-62.465000000000003</c:v>
                </c:pt>
                <c:pt idx="42706">
                  <c:v>-62.462999999999994</c:v>
                </c:pt>
                <c:pt idx="42707">
                  <c:v>-62.460999999999999</c:v>
                </c:pt>
                <c:pt idx="42708">
                  <c:v>-62.459000000000003</c:v>
                </c:pt>
                <c:pt idx="42709">
                  <c:v>-62.456999999999994</c:v>
                </c:pt>
                <c:pt idx="42710">
                  <c:v>-62.454999999999998</c:v>
                </c:pt>
                <c:pt idx="42711">
                  <c:v>-62.453000000000003</c:v>
                </c:pt>
                <c:pt idx="42712">
                  <c:v>-62.450999999999993</c:v>
                </c:pt>
                <c:pt idx="42713">
                  <c:v>-62.448999999999998</c:v>
                </c:pt>
                <c:pt idx="42714">
                  <c:v>-62.447000000000003</c:v>
                </c:pt>
                <c:pt idx="42715">
                  <c:v>-62.444999999999993</c:v>
                </c:pt>
                <c:pt idx="42716">
                  <c:v>-62.442999999999998</c:v>
                </c:pt>
                <c:pt idx="42717">
                  <c:v>-62.441000000000003</c:v>
                </c:pt>
                <c:pt idx="42718">
                  <c:v>-62.438999999999993</c:v>
                </c:pt>
                <c:pt idx="42719">
                  <c:v>-62.436999999999998</c:v>
                </c:pt>
                <c:pt idx="42720">
                  <c:v>-62.435000000000002</c:v>
                </c:pt>
                <c:pt idx="42721">
                  <c:v>-62.433000000000007</c:v>
                </c:pt>
                <c:pt idx="42722">
                  <c:v>-62.430999999999997</c:v>
                </c:pt>
                <c:pt idx="42723">
                  <c:v>-62.429000000000002</c:v>
                </c:pt>
                <c:pt idx="42724">
                  <c:v>-62.427000000000007</c:v>
                </c:pt>
                <c:pt idx="42725">
                  <c:v>-62.424999999999997</c:v>
                </c:pt>
                <c:pt idx="42726">
                  <c:v>-62.423000000000002</c:v>
                </c:pt>
                <c:pt idx="42727">
                  <c:v>-62.421000000000006</c:v>
                </c:pt>
                <c:pt idx="42728">
                  <c:v>-62.418999999999997</c:v>
                </c:pt>
                <c:pt idx="42729">
                  <c:v>-62.417000000000002</c:v>
                </c:pt>
                <c:pt idx="42730">
                  <c:v>-62.415000000000006</c:v>
                </c:pt>
                <c:pt idx="42731">
                  <c:v>-62.412999999999997</c:v>
                </c:pt>
                <c:pt idx="42732">
                  <c:v>-62.411000000000001</c:v>
                </c:pt>
                <c:pt idx="42733">
                  <c:v>-62.409000000000006</c:v>
                </c:pt>
                <c:pt idx="42734">
                  <c:v>-62.406999999999996</c:v>
                </c:pt>
                <c:pt idx="42735">
                  <c:v>-62.405000000000001</c:v>
                </c:pt>
                <c:pt idx="42736">
                  <c:v>-62.403000000000006</c:v>
                </c:pt>
                <c:pt idx="42737">
                  <c:v>-62.400999999999996</c:v>
                </c:pt>
                <c:pt idx="42738">
                  <c:v>-62.399000000000001</c:v>
                </c:pt>
                <c:pt idx="42739">
                  <c:v>-62.397000000000006</c:v>
                </c:pt>
                <c:pt idx="42740">
                  <c:v>-62.394999999999996</c:v>
                </c:pt>
                <c:pt idx="42741">
                  <c:v>-62.393000000000001</c:v>
                </c:pt>
                <c:pt idx="42742">
                  <c:v>-62.391000000000005</c:v>
                </c:pt>
                <c:pt idx="42743">
                  <c:v>-62.388999999999996</c:v>
                </c:pt>
                <c:pt idx="42744">
                  <c:v>-62.387</c:v>
                </c:pt>
                <c:pt idx="42745">
                  <c:v>-62.385000000000005</c:v>
                </c:pt>
                <c:pt idx="42746">
                  <c:v>-62.382999999999996</c:v>
                </c:pt>
                <c:pt idx="42747">
                  <c:v>-62.381</c:v>
                </c:pt>
                <c:pt idx="42748">
                  <c:v>-62.379000000000005</c:v>
                </c:pt>
                <c:pt idx="42749">
                  <c:v>-62.376999999999995</c:v>
                </c:pt>
                <c:pt idx="42750">
                  <c:v>-62.375</c:v>
                </c:pt>
                <c:pt idx="42751">
                  <c:v>-62.373000000000005</c:v>
                </c:pt>
                <c:pt idx="42752">
                  <c:v>-62.370999999999995</c:v>
                </c:pt>
                <c:pt idx="42753">
                  <c:v>-62.369</c:v>
                </c:pt>
                <c:pt idx="42754">
                  <c:v>-62.367000000000004</c:v>
                </c:pt>
                <c:pt idx="42755">
                  <c:v>-62.364999999999995</c:v>
                </c:pt>
                <c:pt idx="42756">
                  <c:v>-62.363</c:v>
                </c:pt>
                <c:pt idx="42757">
                  <c:v>-62.361000000000004</c:v>
                </c:pt>
                <c:pt idx="42758">
                  <c:v>-62.358999999999995</c:v>
                </c:pt>
                <c:pt idx="42759">
                  <c:v>-62.356999999999999</c:v>
                </c:pt>
                <c:pt idx="42760">
                  <c:v>-62.355000000000004</c:v>
                </c:pt>
                <c:pt idx="42761">
                  <c:v>-62.352999999999994</c:v>
                </c:pt>
                <c:pt idx="42762">
                  <c:v>-62.350999999999999</c:v>
                </c:pt>
                <c:pt idx="42763">
                  <c:v>-62.349000000000004</c:v>
                </c:pt>
                <c:pt idx="42764">
                  <c:v>-62.346999999999994</c:v>
                </c:pt>
                <c:pt idx="42765">
                  <c:v>-62.344999999999999</c:v>
                </c:pt>
                <c:pt idx="42766">
                  <c:v>-62.343000000000004</c:v>
                </c:pt>
                <c:pt idx="42767">
                  <c:v>-62.340999999999994</c:v>
                </c:pt>
                <c:pt idx="42768">
                  <c:v>-62.338999999999999</c:v>
                </c:pt>
                <c:pt idx="42769">
                  <c:v>-62.337000000000003</c:v>
                </c:pt>
                <c:pt idx="42770">
                  <c:v>-62.334999999999994</c:v>
                </c:pt>
                <c:pt idx="42771">
                  <c:v>-62.332999999999998</c:v>
                </c:pt>
                <c:pt idx="42772">
                  <c:v>-62.331000000000003</c:v>
                </c:pt>
                <c:pt idx="42773">
                  <c:v>-62.328999999999994</c:v>
                </c:pt>
                <c:pt idx="42774">
                  <c:v>-62.326999999999998</c:v>
                </c:pt>
                <c:pt idx="42775">
                  <c:v>-62.325000000000003</c:v>
                </c:pt>
                <c:pt idx="42776">
                  <c:v>-62.322999999999993</c:v>
                </c:pt>
                <c:pt idx="42777">
                  <c:v>-62.320999999999998</c:v>
                </c:pt>
                <c:pt idx="42778">
                  <c:v>-62.319000000000003</c:v>
                </c:pt>
                <c:pt idx="42779">
                  <c:v>-62.316999999999993</c:v>
                </c:pt>
                <c:pt idx="42780">
                  <c:v>-62.314999999999998</c:v>
                </c:pt>
                <c:pt idx="42781">
                  <c:v>-62.313000000000002</c:v>
                </c:pt>
                <c:pt idx="42782">
                  <c:v>-62.311000000000007</c:v>
                </c:pt>
                <c:pt idx="42783">
                  <c:v>-62.308999999999997</c:v>
                </c:pt>
                <c:pt idx="42784">
                  <c:v>-62.307000000000002</c:v>
                </c:pt>
                <c:pt idx="42785">
                  <c:v>-62.305000000000007</c:v>
                </c:pt>
                <c:pt idx="42786">
                  <c:v>-62.302999999999997</c:v>
                </c:pt>
                <c:pt idx="42787">
                  <c:v>-62.301000000000002</c:v>
                </c:pt>
                <c:pt idx="42788">
                  <c:v>-62.299000000000007</c:v>
                </c:pt>
                <c:pt idx="42789">
                  <c:v>-62.296999999999997</c:v>
                </c:pt>
                <c:pt idx="42790">
                  <c:v>-62.295000000000002</c:v>
                </c:pt>
                <c:pt idx="42791">
                  <c:v>-62.293000000000006</c:v>
                </c:pt>
                <c:pt idx="42792">
                  <c:v>-62.290999999999997</c:v>
                </c:pt>
                <c:pt idx="42793">
                  <c:v>-62.289000000000001</c:v>
                </c:pt>
                <c:pt idx="42794">
                  <c:v>-62.287000000000006</c:v>
                </c:pt>
                <c:pt idx="42795">
                  <c:v>-62.284999999999997</c:v>
                </c:pt>
                <c:pt idx="42796">
                  <c:v>-62.283000000000001</c:v>
                </c:pt>
                <c:pt idx="42797">
                  <c:v>-62.281000000000006</c:v>
                </c:pt>
                <c:pt idx="42798">
                  <c:v>-62.278999999999996</c:v>
                </c:pt>
                <c:pt idx="42799">
                  <c:v>-62.277000000000001</c:v>
                </c:pt>
                <c:pt idx="42800">
                  <c:v>-62.275000000000006</c:v>
                </c:pt>
                <c:pt idx="42801">
                  <c:v>-62.272999999999996</c:v>
                </c:pt>
                <c:pt idx="42802">
                  <c:v>-62.271000000000001</c:v>
                </c:pt>
                <c:pt idx="42803">
                  <c:v>-62.269000000000005</c:v>
                </c:pt>
                <c:pt idx="42804">
                  <c:v>-62.266999999999996</c:v>
                </c:pt>
                <c:pt idx="42805">
                  <c:v>-62.265000000000001</c:v>
                </c:pt>
                <c:pt idx="42806">
                  <c:v>-62.263000000000005</c:v>
                </c:pt>
                <c:pt idx="42807">
                  <c:v>-62.260999999999996</c:v>
                </c:pt>
                <c:pt idx="42808">
                  <c:v>-62.259</c:v>
                </c:pt>
                <c:pt idx="42809">
                  <c:v>-62.257000000000005</c:v>
                </c:pt>
                <c:pt idx="42810">
                  <c:v>-62.254999999999995</c:v>
                </c:pt>
                <c:pt idx="42811">
                  <c:v>-62.253</c:v>
                </c:pt>
                <c:pt idx="42812">
                  <c:v>-62.251000000000005</c:v>
                </c:pt>
                <c:pt idx="42813">
                  <c:v>-62.248999999999995</c:v>
                </c:pt>
                <c:pt idx="42814">
                  <c:v>-62.247</c:v>
                </c:pt>
                <c:pt idx="42815">
                  <c:v>-62.245000000000005</c:v>
                </c:pt>
                <c:pt idx="42816">
                  <c:v>-62.242999999999995</c:v>
                </c:pt>
                <c:pt idx="42817">
                  <c:v>-62.241</c:v>
                </c:pt>
                <c:pt idx="42818">
                  <c:v>-62.239000000000004</c:v>
                </c:pt>
                <c:pt idx="42819">
                  <c:v>-62.236999999999995</c:v>
                </c:pt>
                <c:pt idx="42820">
                  <c:v>-62.234999999999999</c:v>
                </c:pt>
                <c:pt idx="42821">
                  <c:v>-62.233000000000004</c:v>
                </c:pt>
                <c:pt idx="42822">
                  <c:v>-62.230999999999995</c:v>
                </c:pt>
                <c:pt idx="42823">
                  <c:v>-62.228999999999999</c:v>
                </c:pt>
                <c:pt idx="42824">
                  <c:v>-62.227000000000004</c:v>
                </c:pt>
                <c:pt idx="42825">
                  <c:v>-62.224999999999994</c:v>
                </c:pt>
                <c:pt idx="42826">
                  <c:v>-62.222999999999999</c:v>
                </c:pt>
                <c:pt idx="42827">
                  <c:v>-62.221000000000004</c:v>
                </c:pt>
                <c:pt idx="42828">
                  <c:v>-62.218999999999994</c:v>
                </c:pt>
                <c:pt idx="42829">
                  <c:v>-62.216999999999999</c:v>
                </c:pt>
                <c:pt idx="42830">
                  <c:v>-62.215000000000003</c:v>
                </c:pt>
                <c:pt idx="42831">
                  <c:v>-62.212999999999994</c:v>
                </c:pt>
                <c:pt idx="42832">
                  <c:v>-62.210999999999999</c:v>
                </c:pt>
                <c:pt idx="42833">
                  <c:v>-62.209000000000003</c:v>
                </c:pt>
                <c:pt idx="42834">
                  <c:v>-62.206999999999994</c:v>
                </c:pt>
                <c:pt idx="42835">
                  <c:v>-62.204999999999998</c:v>
                </c:pt>
                <c:pt idx="42836">
                  <c:v>-62.203000000000003</c:v>
                </c:pt>
                <c:pt idx="42837">
                  <c:v>-62.200999999999993</c:v>
                </c:pt>
                <c:pt idx="42838">
                  <c:v>-62.198999999999998</c:v>
                </c:pt>
                <c:pt idx="42839">
                  <c:v>-62.197000000000003</c:v>
                </c:pt>
                <c:pt idx="42840">
                  <c:v>-62.194999999999993</c:v>
                </c:pt>
                <c:pt idx="42841">
                  <c:v>-62.192999999999998</c:v>
                </c:pt>
                <c:pt idx="42842">
                  <c:v>-62.191000000000003</c:v>
                </c:pt>
                <c:pt idx="42843">
                  <c:v>-62.188999999999993</c:v>
                </c:pt>
                <c:pt idx="42844">
                  <c:v>-62.186999999999998</c:v>
                </c:pt>
                <c:pt idx="42845">
                  <c:v>-62.185000000000002</c:v>
                </c:pt>
                <c:pt idx="42846">
                  <c:v>-62.183000000000007</c:v>
                </c:pt>
                <c:pt idx="42847">
                  <c:v>-62.180999999999997</c:v>
                </c:pt>
                <c:pt idx="42848">
                  <c:v>-62.179000000000002</c:v>
                </c:pt>
                <c:pt idx="42849">
                  <c:v>-62.177000000000007</c:v>
                </c:pt>
                <c:pt idx="42850">
                  <c:v>-62.174999999999997</c:v>
                </c:pt>
                <c:pt idx="42851">
                  <c:v>-62.173000000000002</c:v>
                </c:pt>
                <c:pt idx="42852">
                  <c:v>-62.171000000000006</c:v>
                </c:pt>
                <c:pt idx="42853">
                  <c:v>-62.168999999999997</c:v>
                </c:pt>
                <c:pt idx="42854">
                  <c:v>-62.167000000000002</c:v>
                </c:pt>
                <c:pt idx="42855">
                  <c:v>-62.165000000000006</c:v>
                </c:pt>
                <c:pt idx="42856">
                  <c:v>-62.162999999999997</c:v>
                </c:pt>
                <c:pt idx="42857">
                  <c:v>-62.161000000000001</c:v>
                </c:pt>
                <c:pt idx="42858">
                  <c:v>-62.159000000000006</c:v>
                </c:pt>
                <c:pt idx="42859">
                  <c:v>-62.156999999999996</c:v>
                </c:pt>
                <c:pt idx="42860">
                  <c:v>-62.155000000000001</c:v>
                </c:pt>
                <c:pt idx="42861">
                  <c:v>-62.153000000000006</c:v>
                </c:pt>
                <c:pt idx="42862">
                  <c:v>-62.150999999999996</c:v>
                </c:pt>
                <c:pt idx="42863">
                  <c:v>-62.149000000000001</c:v>
                </c:pt>
                <c:pt idx="42864">
                  <c:v>-62.147000000000006</c:v>
                </c:pt>
                <c:pt idx="42865">
                  <c:v>-62.144999999999996</c:v>
                </c:pt>
                <c:pt idx="42866">
                  <c:v>-62.143000000000001</c:v>
                </c:pt>
                <c:pt idx="42867">
                  <c:v>-62.141000000000005</c:v>
                </c:pt>
                <c:pt idx="42868">
                  <c:v>-62.138999999999996</c:v>
                </c:pt>
                <c:pt idx="42869">
                  <c:v>-62.137</c:v>
                </c:pt>
                <c:pt idx="42870">
                  <c:v>-62.135000000000005</c:v>
                </c:pt>
                <c:pt idx="42871">
                  <c:v>-62.132999999999996</c:v>
                </c:pt>
                <c:pt idx="42872">
                  <c:v>-62.131</c:v>
                </c:pt>
                <c:pt idx="42873">
                  <c:v>-62.129000000000005</c:v>
                </c:pt>
                <c:pt idx="42874">
                  <c:v>-62.126999999999995</c:v>
                </c:pt>
                <c:pt idx="42875">
                  <c:v>-62.125</c:v>
                </c:pt>
                <c:pt idx="42876">
                  <c:v>-62.123000000000005</c:v>
                </c:pt>
                <c:pt idx="42877">
                  <c:v>-62.120999999999995</c:v>
                </c:pt>
                <c:pt idx="42878">
                  <c:v>-62.119</c:v>
                </c:pt>
                <c:pt idx="42879">
                  <c:v>-62.117000000000004</c:v>
                </c:pt>
                <c:pt idx="42880">
                  <c:v>-62.114999999999995</c:v>
                </c:pt>
                <c:pt idx="42881">
                  <c:v>-62.113</c:v>
                </c:pt>
                <c:pt idx="42882">
                  <c:v>-62.111000000000004</c:v>
                </c:pt>
                <c:pt idx="42883">
                  <c:v>-62.108999999999995</c:v>
                </c:pt>
                <c:pt idx="42884">
                  <c:v>-62.106999999999999</c:v>
                </c:pt>
                <c:pt idx="42885">
                  <c:v>-62.105000000000004</c:v>
                </c:pt>
                <c:pt idx="42886">
                  <c:v>-62.102999999999994</c:v>
                </c:pt>
                <c:pt idx="42887">
                  <c:v>-62.100999999999999</c:v>
                </c:pt>
                <c:pt idx="42888">
                  <c:v>-62.099000000000004</c:v>
                </c:pt>
                <c:pt idx="42889">
                  <c:v>-62.096999999999994</c:v>
                </c:pt>
                <c:pt idx="42890">
                  <c:v>-62.094999999999999</c:v>
                </c:pt>
                <c:pt idx="42891">
                  <c:v>-62.093000000000004</c:v>
                </c:pt>
                <c:pt idx="42892">
                  <c:v>-62.090999999999994</c:v>
                </c:pt>
                <c:pt idx="42893">
                  <c:v>-62.088999999999999</c:v>
                </c:pt>
                <c:pt idx="42894">
                  <c:v>-62.087000000000003</c:v>
                </c:pt>
                <c:pt idx="42895">
                  <c:v>-62.084999999999994</c:v>
                </c:pt>
                <c:pt idx="42896">
                  <c:v>-62.082999999999998</c:v>
                </c:pt>
                <c:pt idx="42897">
                  <c:v>-62.081000000000003</c:v>
                </c:pt>
                <c:pt idx="42898">
                  <c:v>-62.078999999999994</c:v>
                </c:pt>
                <c:pt idx="42899">
                  <c:v>-62.076999999999998</c:v>
                </c:pt>
                <c:pt idx="42900">
                  <c:v>-62.075000000000003</c:v>
                </c:pt>
                <c:pt idx="42901">
                  <c:v>-62.072999999999993</c:v>
                </c:pt>
                <c:pt idx="42902">
                  <c:v>-62.070999999999998</c:v>
                </c:pt>
                <c:pt idx="42903">
                  <c:v>-62.069000000000003</c:v>
                </c:pt>
                <c:pt idx="42904">
                  <c:v>-62.066999999999993</c:v>
                </c:pt>
                <c:pt idx="42905">
                  <c:v>-62.064999999999998</c:v>
                </c:pt>
                <c:pt idx="42906">
                  <c:v>-62.063000000000002</c:v>
                </c:pt>
                <c:pt idx="42907">
                  <c:v>-62.061000000000007</c:v>
                </c:pt>
                <c:pt idx="42908">
                  <c:v>-62.058999999999997</c:v>
                </c:pt>
                <c:pt idx="42909">
                  <c:v>-62.057000000000002</c:v>
                </c:pt>
                <c:pt idx="42910">
                  <c:v>-62.055000000000007</c:v>
                </c:pt>
                <c:pt idx="42911">
                  <c:v>-62.052999999999997</c:v>
                </c:pt>
                <c:pt idx="42912">
                  <c:v>-62.051000000000002</c:v>
                </c:pt>
                <c:pt idx="42913">
                  <c:v>-62.049000000000007</c:v>
                </c:pt>
                <c:pt idx="42914">
                  <c:v>-62.046999999999997</c:v>
                </c:pt>
                <c:pt idx="42915">
                  <c:v>-62.045000000000002</c:v>
                </c:pt>
                <c:pt idx="42916">
                  <c:v>-62.043000000000006</c:v>
                </c:pt>
                <c:pt idx="42917">
                  <c:v>-62.040999999999997</c:v>
                </c:pt>
                <c:pt idx="42918">
                  <c:v>-62.039000000000001</c:v>
                </c:pt>
                <c:pt idx="42919">
                  <c:v>-62.037000000000006</c:v>
                </c:pt>
                <c:pt idx="42920">
                  <c:v>-62.034999999999997</c:v>
                </c:pt>
                <c:pt idx="42921">
                  <c:v>-62.033000000000001</c:v>
                </c:pt>
                <c:pt idx="42922">
                  <c:v>-62.031000000000006</c:v>
                </c:pt>
                <c:pt idx="42923">
                  <c:v>-62.028999999999996</c:v>
                </c:pt>
                <c:pt idx="42924">
                  <c:v>-62.027000000000001</c:v>
                </c:pt>
                <c:pt idx="42925">
                  <c:v>-62.025000000000006</c:v>
                </c:pt>
                <c:pt idx="42926">
                  <c:v>-62.022999999999996</c:v>
                </c:pt>
                <c:pt idx="42927">
                  <c:v>-62.021000000000001</c:v>
                </c:pt>
                <c:pt idx="42928">
                  <c:v>-62.019000000000005</c:v>
                </c:pt>
                <c:pt idx="42929">
                  <c:v>-62.016999999999996</c:v>
                </c:pt>
                <c:pt idx="42930">
                  <c:v>-62.015000000000001</c:v>
                </c:pt>
                <c:pt idx="42931">
                  <c:v>-62.013000000000005</c:v>
                </c:pt>
                <c:pt idx="42932">
                  <c:v>-62.010999999999996</c:v>
                </c:pt>
                <c:pt idx="42933">
                  <c:v>-62.009</c:v>
                </c:pt>
                <c:pt idx="42934">
                  <c:v>-62.007000000000005</c:v>
                </c:pt>
                <c:pt idx="42935">
                  <c:v>-62.004999999999995</c:v>
                </c:pt>
                <c:pt idx="42936">
                  <c:v>-62.003</c:v>
                </c:pt>
                <c:pt idx="42937">
                  <c:v>-62.001000000000005</c:v>
                </c:pt>
                <c:pt idx="42938">
                  <c:v>-61.998999999999995</c:v>
                </c:pt>
                <c:pt idx="42939">
                  <c:v>-61.997</c:v>
                </c:pt>
                <c:pt idx="42940">
                  <c:v>-61.995000000000005</c:v>
                </c:pt>
                <c:pt idx="42941">
                  <c:v>-61.992999999999995</c:v>
                </c:pt>
                <c:pt idx="42942">
                  <c:v>-61.991</c:v>
                </c:pt>
                <c:pt idx="42943">
                  <c:v>-61.989000000000004</c:v>
                </c:pt>
                <c:pt idx="42944">
                  <c:v>-61.986999999999995</c:v>
                </c:pt>
                <c:pt idx="42945">
                  <c:v>-61.984999999999999</c:v>
                </c:pt>
                <c:pt idx="42946">
                  <c:v>-61.983000000000004</c:v>
                </c:pt>
                <c:pt idx="42947">
                  <c:v>-61.980999999999995</c:v>
                </c:pt>
                <c:pt idx="42948">
                  <c:v>-61.978999999999999</c:v>
                </c:pt>
                <c:pt idx="42949">
                  <c:v>-61.977000000000004</c:v>
                </c:pt>
                <c:pt idx="42950">
                  <c:v>-61.974999999999994</c:v>
                </c:pt>
                <c:pt idx="42951">
                  <c:v>-61.972999999999999</c:v>
                </c:pt>
                <c:pt idx="42952">
                  <c:v>-61.971000000000004</c:v>
                </c:pt>
                <c:pt idx="42953">
                  <c:v>-61.968999999999994</c:v>
                </c:pt>
                <c:pt idx="42954">
                  <c:v>-61.966999999999999</c:v>
                </c:pt>
                <c:pt idx="42955">
                  <c:v>-61.965000000000003</c:v>
                </c:pt>
                <c:pt idx="42956">
                  <c:v>-61.962999999999994</c:v>
                </c:pt>
                <c:pt idx="42957">
                  <c:v>-61.960999999999999</c:v>
                </c:pt>
                <c:pt idx="42958">
                  <c:v>-61.959000000000003</c:v>
                </c:pt>
                <c:pt idx="42959">
                  <c:v>-61.956999999999994</c:v>
                </c:pt>
                <c:pt idx="42960">
                  <c:v>-61.954999999999998</c:v>
                </c:pt>
                <c:pt idx="42961">
                  <c:v>-61.953000000000003</c:v>
                </c:pt>
                <c:pt idx="42962">
                  <c:v>-61.950999999999993</c:v>
                </c:pt>
                <c:pt idx="42963">
                  <c:v>-61.948999999999998</c:v>
                </c:pt>
                <c:pt idx="42964">
                  <c:v>-61.947000000000003</c:v>
                </c:pt>
                <c:pt idx="42965">
                  <c:v>-61.944999999999993</c:v>
                </c:pt>
                <c:pt idx="42966">
                  <c:v>-61.942999999999998</c:v>
                </c:pt>
                <c:pt idx="42967">
                  <c:v>-61.941000000000003</c:v>
                </c:pt>
                <c:pt idx="42968">
                  <c:v>-61.938999999999993</c:v>
                </c:pt>
                <c:pt idx="42969">
                  <c:v>-61.936999999999998</c:v>
                </c:pt>
                <c:pt idx="42970">
                  <c:v>-61.935000000000002</c:v>
                </c:pt>
                <c:pt idx="42971">
                  <c:v>-61.933000000000007</c:v>
                </c:pt>
                <c:pt idx="42972">
                  <c:v>-61.930999999999997</c:v>
                </c:pt>
                <c:pt idx="42973">
                  <c:v>-61.929000000000002</c:v>
                </c:pt>
                <c:pt idx="42974">
                  <c:v>-61.927000000000007</c:v>
                </c:pt>
                <c:pt idx="42975">
                  <c:v>-61.924999999999997</c:v>
                </c:pt>
                <c:pt idx="42976">
                  <c:v>-61.923000000000002</c:v>
                </c:pt>
                <c:pt idx="42977">
                  <c:v>-61.921000000000006</c:v>
                </c:pt>
                <c:pt idx="42978">
                  <c:v>-61.918999999999997</c:v>
                </c:pt>
                <c:pt idx="42979">
                  <c:v>-61.917000000000002</c:v>
                </c:pt>
                <c:pt idx="42980">
                  <c:v>-61.915000000000006</c:v>
                </c:pt>
                <c:pt idx="42981">
                  <c:v>-61.912999999999997</c:v>
                </c:pt>
                <c:pt idx="42982">
                  <c:v>-61.911000000000001</c:v>
                </c:pt>
                <c:pt idx="42983">
                  <c:v>-61.909000000000006</c:v>
                </c:pt>
                <c:pt idx="42984">
                  <c:v>-61.906999999999996</c:v>
                </c:pt>
                <c:pt idx="42985">
                  <c:v>-61.905000000000001</c:v>
                </c:pt>
                <c:pt idx="42986">
                  <c:v>-61.903000000000006</c:v>
                </c:pt>
                <c:pt idx="42987">
                  <c:v>-61.900999999999996</c:v>
                </c:pt>
                <c:pt idx="42988">
                  <c:v>-61.899000000000001</c:v>
                </c:pt>
                <c:pt idx="42989">
                  <c:v>-61.897000000000006</c:v>
                </c:pt>
                <c:pt idx="42990">
                  <c:v>-61.894999999999996</c:v>
                </c:pt>
                <c:pt idx="42991">
                  <c:v>-61.893000000000001</c:v>
                </c:pt>
                <c:pt idx="42992">
                  <c:v>-61.891000000000005</c:v>
                </c:pt>
                <c:pt idx="42993">
                  <c:v>-61.888999999999996</c:v>
                </c:pt>
                <c:pt idx="42994">
                  <c:v>-61.887</c:v>
                </c:pt>
                <c:pt idx="42995">
                  <c:v>-61.885000000000005</c:v>
                </c:pt>
                <c:pt idx="42996">
                  <c:v>-61.882999999999996</c:v>
                </c:pt>
                <c:pt idx="42997">
                  <c:v>-61.881</c:v>
                </c:pt>
                <c:pt idx="42998">
                  <c:v>-61.879000000000005</c:v>
                </c:pt>
                <c:pt idx="42999">
                  <c:v>-61.876999999999995</c:v>
                </c:pt>
                <c:pt idx="43000">
                  <c:v>-61.875</c:v>
                </c:pt>
                <c:pt idx="43001">
                  <c:v>-61.873000000000005</c:v>
                </c:pt>
                <c:pt idx="43002">
                  <c:v>-61.870999999999995</c:v>
                </c:pt>
                <c:pt idx="43003">
                  <c:v>-61.869</c:v>
                </c:pt>
                <c:pt idx="43004">
                  <c:v>-61.867000000000004</c:v>
                </c:pt>
                <c:pt idx="43005">
                  <c:v>-61.864999999999995</c:v>
                </c:pt>
                <c:pt idx="43006">
                  <c:v>-61.863</c:v>
                </c:pt>
                <c:pt idx="43007">
                  <c:v>-61.861000000000004</c:v>
                </c:pt>
                <c:pt idx="43008">
                  <c:v>-61.858999999999995</c:v>
                </c:pt>
                <c:pt idx="43009">
                  <c:v>-61.856999999999999</c:v>
                </c:pt>
                <c:pt idx="43010">
                  <c:v>-61.855000000000004</c:v>
                </c:pt>
                <c:pt idx="43011">
                  <c:v>-61.852999999999994</c:v>
                </c:pt>
                <c:pt idx="43012">
                  <c:v>-61.850999999999999</c:v>
                </c:pt>
                <c:pt idx="43013">
                  <c:v>-61.849000000000004</c:v>
                </c:pt>
                <c:pt idx="43014">
                  <c:v>-61.846999999999994</c:v>
                </c:pt>
                <c:pt idx="43015">
                  <c:v>-61.844999999999999</c:v>
                </c:pt>
                <c:pt idx="43016">
                  <c:v>-61.843000000000004</c:v>
                </c:pt>
                <c:pt idx="43017">
                  <c:v>-61.840999999999994</c:v>
                </c:pt>
                <c:pt idx="43018">
                  <c:v>-61.838999999999999</c:v>
                </c:pt>
                <c:pt idx="43019">
                  <c:v>-61.837000000000003</c:v>
                </c:pt>
                <c:pt idx="43020">
                  <c:v>-61.834999999999994</c:v>
                </c:pt>
                <c:pt idx="43021">
                  <c:v>-61.832999999999998</c:v>
                </c:pt>
                <c:pt idx="43022">
                  <c:v>-61.831000000000003</c:v>
                </c:pt>
                <c:pt idx="43023">
                  <c:v>-61.828999999999994</c:v>
                </c:pt>
                <c:pt idx="43024">
                  <c:v>-61.826999999999998</c:v>
                </c:pt>
                <c:pt idx="43025">
                  <c:v>-61.825000000000003</c:v>
                </c:pt>
                <c:pt idx="43026">
                  <c:v>-61.822999999999993</c:v>
                </c:pt>
                <c:pt idx="43027">
                  <c:v>-61.820999999999998</c:v>
                </c:pt>
                <c:pt idx="43028">
                  <c:v>-61.819000000000003</c:v>
                </c:pt>
                <c:pt idx="43029">
                  <c:v>-61.816999999999993</c:v>
                </c:pt>
                <c:pt idx="43030">
                  <c:v>-61.814999999999998</c:v>
                </c:pt>
                <c:pt idx="43031">
                  <c:v>-61.813000000000002</c:v>
                </c:pt>
                <c:pt idx="43032">
                  <c:v>-61.811000000000007</c:v>
                </c:pt>
                <c:pt idx="43033">
                  <c:v>-61.808999999999997</c:v>
                </c:pt>
                <c:pt idx="43034">
                  <c:v>-61.807000000000002</c:v>
                </c:pt>
                <c:pt idx="43035">
                  <c:v>-61.805000000000007</c:v>
                </c:pt>
                <c:pt idx="43036">
                  <c:v>-61.802999999999997</c:v>
                </c:pt>
                <c:pt idx="43037">
                  <c:v>-61.801000000000002</c:v>
                </c:pt>
                <c:pt idx="43038">
                  <c:v>-61.799000000000007</c:v>
                </c:pt>
                <c:pt idx="43039">
                  <c:v>-61.796999999999997</c:v>
                </c:pt>
                <c:pt idx="43040">
                  <c:v>-61.795000000000002</c:v>
                </c:pt>
                <c:pt idx="43041">
                  <c:v>-61.793000000000006</c:v>
                </c:pt>
                <c:pt idx="43042">
                  <c:v>-61.790999999999997</c:v>
                </c:pt>
                <c:pt idx="43043">
                  <c:v>-61.789000000000001</c:v>
                </c:pt>
                <c:pt idx="43044">
                  <c:v>-61.787000000000006</c:v>
                </c:pt>
                <c:pt idx="43045">
                  <c:v>-61.784999999999997</c:v>
                </c:pt>
                <c:pt idx="43046">
                  <c:v>-61.783000000000001</c:v>
                </c:pt>
                <c:pt idx="43047">
                  <c:v>-61.781000000000006</c:v>
                </c:pt>
                <c:pt idx="43048">
                  <c:v>-61.778999999999996</c:v>
                </c:pt>
                <c:pt idx="43049">
                  <c:v>-61.777000000000001</c:v>
                </c:pt>
                <c:pt idx="43050">
                  <c:v>-61.775000000000006</c:v>
                </c:pt>
                <c:pt idx="43051">
                  <c:v>-61.772999999999996</c:v>
                </c:pt>
                <c:pt idx="43052">
                  <c:v>-61.771000000000001</c:v>
                </c:pt>
                <c:pt idx="43053">
                  <c:v>-61.769000000000005</c:v>
                </c:pt>
                <c:pt idx="43054">
                  <c:v>-61.766999999999996</c:v>
                </c:pt>
                <c:pt idx="43055">
                  <c:v>-61.765000000000001</c:v>
                </c:pt>
                <c:pt idx="43056">
                  <c:v>-61.763000000000005</c:v>
                </c:pt>
                <c:pt idx="43057">
                  <c:v>-61.760999999999996</c:v>
                </c:pt>
                <c:pt idx="43058">
                  <c:v>-61.759</c:v>
                </c:pt>
                <c:pt idx="43059">
                  <c:v>-61.757000000000005</c:v>
                </c:pt>
                <c:pt idx="43060">
                  <c:v>-61.754999999999995</c:v>
                </c:pt>
                <c:pt idx="43061">
                  <c:v>-61.753</c:v>
                </c:pt>
                <c:pt idx="43062">
                  <c:v>-61.751000000000005</c:v>
                </c:pt>
                <c:pt idx="43063">
                  <c:v>-61.748999999999995</c:v>
                </c:pt>
                <c:pt idx="43064">
                  <c:v>-61.747</c:v>
                </c:pt>
                <c:pt idx="43065">
                  <c:v>-61.745000000000005</c:v>
                </c:pt>
                <c:pt idx="43066">
                  <c:v>-61.742999999999995</c:v>
                </c:pt>
                <c:pt idx="43067">
                  <c:v>-61.741</c:v>
                </c:pt>
                <c:pt idx="43068">
                  <c:v>-61.739000000000004</c:v>
                </c:pt>
                <c:pt idx="43069">
                  <c:v>-61.736999999999995</c:v>
                </c:pt>
                <c:pt idx="43070">
                  <c:v>-61.734999999999999</c:v>
                </c:pt>
                <c:pt idx="43071">
                  <c:v>-61.733000000000004</c:v>
                </c:pt>
                <c:pt idx="43072">
                  <c:v>-61.730999999999995</c:v>
                </c:pt>
                <c:pt idx="43073">
                  <c:v>-61.728999999999999</c:v>
                </c:pt>
                <c:pt idx="43074">
                  <c:v>-61.727000000000004</c:v>
                </c:pt>
                <c:pt idx="43075">
                  <c:v>-61.724999999999994</c:v>
                </c:pt>
                <c:pt idx="43076">
                  <c:v>-61.722999999999999</c:v>
                </c:pt>
                <c:pt idx="43077">
                  <c:v>-61.721000000000004</c:v>
                </c:pt>
                <c:pt idx="43078">
                  <c:v>-61.718999999999994</c:v>
                </c:pt>
                <c:pt idx="43079">
                  <c:v>-61.716999999999999</c:v>
                </c:pt>
                <c:pt idx="43080">
                  <c:v>-61.715000000000003</c:v>
                </c:pt>
                <c:pt idx="43081">
                  <c:v>-61.712999999999994</c:v>
                </c:pt>
                <c:pt idx="43082">
                  <c:v>-61.710999999999999</c:v>
                </c:pt>
                <c:pt idx="43083">
                  <c:v>-61.709000000000003</c:v>
                </c:pt>
                <c:pt idx="43084">
                  <c:v>-61.706999999999994</c:v>
                </c:pt>
                <c:pt idx="43085">
                  <c:v>-61.704999999999998</c:v>
                </c:pt>
                <c:pt idx="43086">
                  <c:v>-61.703000000000003</c:v>
                </c:pt>
                <c:pt idx="43087">
                  <c:v>-61.700999999999993</c:v>
                </c:pt>
                <c:pt idx="43088">
                  <c:v>-61.698999999999998</c:v>
                </c:pt>
                <c:pt idx="43089">
                  <c:v>-61.697000000000003</c:v>
                </c:pt>
                <c:pt idx="43090">
                  <c:v>-61.694999999999993</c:v>
                </c:pt>
                <c:pt idx="43091">
                  <c:v>-61.692999999999998</c:v>
                </c:pt>
                <c:pt idx="43092">
                  <c:v>-61.691000000000003</c:v>
                </c:pt>
                <c:pt idx="43093">
                  <c:v>-61.688999999999993</c:v>
                </c:pt>
                <c:pt idx="43094">
                  <c:v>-61.686999999999998</c:v>
                </c:pt>
                <c:pt idx="43095">
                  <c:v>-61.685000000000002</c:v>
                </c:pt>
                <c:pt idx="43096">
                  <c:v>-61.683000000000007</c:v>
                </c:pt>
                <c:pt idx="43097">
                  <c:v>-61.680999999999997</c:v>
                </c:pt>
                <c:pt idx="43098">
                  <c:v>-61.679000000000002</c:v>
                </c:pt>
                <c:pt idx="43099">
                  <c:v>-61.677000000000007</c:v>
                </c:pt>
                <c:pt idx="43100">
                  <c:v>-61.674999999999997</c:v>
                </c:pt>
                <c:pt idx="43101">
                  <c:v>-61.673000000000002</c:v>
                </c:pt>
                <c:pt idx="43102">
                  <c:v>-61.671000000000006</c:v>
                </c:pt>
                <c:pt idx="43103">
                  <c:v>-61.668999999999997</c:v>
                </c:pt>
                <c:pt idx="43104">
                  <c:v>-61.667000000000002</c:v>
                </c:pt>
                <c:pt idx="43105">
                  <c:v>-61.665000000000006</c:v>
                </c:pt>
                <c:pt idx="43106">
                  <c:v>-61.662999999999997</c:v>
                </c:pt>
                <c:pt idx="43107">
                  <c:v>-61.661000000000001</c:v>
                </c:pt>
                <c:pt idx="43108">
                  <c:v>-61.659000000000006</c:v>
                </c:pt>
                <c:pt idx="43109">
                  <c:v>-61.656999999999996</c:v>
                </c:pt>
                <c:pt idx="43110">
                  <c:v>-61.655000000000001</c:v>
                </c:pt>
                <c:pt idx="43111">
                  <c:v>-61.653000000000006</c:v>
                </c:pt>
                <c:pt idx="43112">
                  <c:v>-61.650999999999996</c:v>
                </c:pt>
                <c:pt idx="43113">
                  <c:v>-61.649000000000001</c:v>
                </c:pt>
                <c:pt idx="43114">
                  <c:v>-61.647000000000006</c:v>
                </c:pt>
                <c:pt idx="43115">
                  <c:v>-61.644999999999996</c:v>
                </c:pt>
                <c:pt idx="43116">
                  <c:v>-61.643000000000001</c:v>
                </c:pt>
                <c:pt idx="43117">
                  <c:v>-61.641000000000005</c:v>
                </c:pt>
                <c:pt idx="43118">
                  <c:v>-61.638999999999996</c:v>
                </c:pt>
                <c:pt idx="43119">
                  <c:v>-61.637</c:v>
                </c:pt>
                <c:pt idx="43120">
                  <c:v>-61.635000000000005</c:v>
                </c:pt>
                <c:pt idx="43121">
                  <c:v>-61.632999999999996</c:v>
                </c:pt>
                <c:pt idx="43122">
                  <c:v>-61.631</c:v>
                </c:pt>
                <c:pt idx="43123">
                  <c:v>-61.629000000000005</c:v>
                </c:pt>
                <c:pt idx="43124">
                  <c:v>-61.626999999999995</c:v>
                </c:pt>
                <c:pt idx="43125">
                  <c:v>-61.625</c:v>
                </c:pt>
                <c:pt idx="43126">
                  <c:v>-61.623000000000005</c:v>
                </c:pt>
                <c:pt idx="43127">
                  <c:v>-61.620999999999995</c:v>
                </c:pt>
                <c:pt idx="43128">
                  <c:v>-61.619</c:v>
                </c:pt>
                <c:pt idx="43129">
                  <c:v>-61.617000000000004</c:v>
                </c:pt>
                <c:pt idx="43130">
                  <c:v>-61.614999999999995</c:v>
                </c:pt>
                <c:pt idx="43131">
                  <c:v>-61.613</c:v>
                </c:pt>
                <c:pt idx="43132">
                  <c:v>-61.611000000000004</c:v>
                </c:pt>
                <c:pt idx="43133">
                  <c:v>-61.608999999999995</c:v>
                </c:pt>
                <c:pt idx="43134">
                  <c:v>-61.606999999999999</c:v>
                </c:pt>
                <c:pt idx="43135">
                  <c:v>-61.605000000000004</c:v>
                </c:pt>
                <c:pt idx="43136">
                  <c:v>-61.602999999999994</c:v>
                </c:pt>
                <c:pt idx="43137">
                  <c:v>-61.600999999999999</c:v>
                </c:pt>
                <c:pt idx="43138">
                  <c:v>-61.599000000000004</c:v>
                </c:pt>
                <c:pt idx="43139">
                  <c:v>-61.596999999999994</c:v>
                </c:pt>
                <c:pt idx="43140">
                  <c:v>-61.594999999999999</c:v>
                </c:pt>
                <c:pt idx="43141">
                  <c:v>-61.593000000000004</c:v>
                </c:pt>
                <c:pt idx="43142">
                  <c:v>-61.590999999999994</c:v>
                </c:pt>
                <c:pt idx="43143">
                  <c:v>-61.588999999999999</c:v>
                </c:pt>
                <c:pt idx="43144">
                  <c:v>-61.587000000000003</c:v>
                </c:pt>
                <c:pt idx="43145">
                  <c:v>-61.584999999999994</c:v>
                </c:pt>
                <c:pt idx="43146">
                  <c:v>-61.582999999999998</c:v>
                </c:pt>
                <c:pt idx="43147">
                  <c:v>-61.581000000000003</c:v>
                </c:pt>
                <c:pt idx="43148">
                  <c:v>-61.578999999999994</c:v>
                </c:pt>
                <c:pt idx="43149">
                  <c:v>-61.576999999999998</c:v>
                </c:pt>
                <c:pt idx="43150">
                  <c:v>-61.575000000000003</c:v>
                </c:pt>
                <c:pt idx="43151">
                  <c:v>-61.572999999999993</c:v>
                </c:pt>
                <c:pt idx="43152">
                  <c:v>-61.570999999999998</c:v>
                </c:pt>
                <c:pt idx="43153">
                  <c:v>-61.569000000000003</c:v>
                </c:pt>
                <c:pt idx="43154">
                  <c:v>-61.566999999999993</c:v>
                </c:pt>
                <c:pt idx="43155">
                  <c:v>-61.564999999999998</c:v>
                </c:pt>
                <c:pt idx="43156">
                  <c:v>-61.563000000000002</c:v>
                </c:pt>
                <c:pt idx="43157">
                  <c:v>-61.561000000000007</c:v>
                </c:pt>
                <c:pt idx="43158">
                  <c:v>-61.558999999999997</c:v>
                </c:pt>
                <c:pt idx="43159">
                  <c:v>-61.557000000000002</c:v>
                </c:pt>
                <c:pt idx="43160">
                  <c:v>-61.555000000000007</c:v>
                </c:pt>
                <c:pt idx="43161">
                  <c:v>-61.552999999999997</c:v>
                </c:pt>
                <c:pt idx="43162">
                  <c:v>-61.551000000000002</c:v>
                </c:pt>
                <c:pt idx="43163">
                  <c:v>-61.549000000000007</c:v>
                </c:pt>
                <c:pt idx="43164">
                  <c:v>-61.546999999999997</c:v>
                </c:pt>
                <c:pt idx="43165">
                  <c:v>-61.545000000000002</c:v>
                </c:pt>
                <c:pt idx="43166">
                  <c:v>-61.543000000000006</c:v>
                </c:pt>
                <c:pt idx="43167">
                  <c:v>-61.540999999999997</c:v>
                </c:pt>
                <c:pt idx="43168">
                  <c:v>-61.539000000000001</c:v>
                </c:pt>
                <c:pt idx="43169">
                  <c:v>-61.537000000000006</c:v>
                </c:pt>
                <c:pt idx="43170">
                  <c:v>-61.534999999999997</c:v>
                </c:pt>
                <c:pt idx="43171">
                  <c:v>-61.533000000000001</c:v>
                </c:pt>
                <c:pt idx="43172">
                  <c:v>-61.531000000000006</c:v>
                </c:pt>
                <c:pt idx="43173">
                  <c:v>-61.528999999999996</c:v>
                </c:pt>
                <c:pt idx="43174">
                  <c:v>-61.527000000000001</c:v>
                </c:pt>
                <c:pt idx="43175">
                  <c:v>-61.525000000000006</c:v>
                </c:pt>
                <c:pt idx="43176">
                  <c:v>-61.522999999999996</c:v>
                </c:pt>
                <c:pt idx="43177">
                  <c:v>-61.521000000000001</c:v>
                </c:pt>
                <c:pt idx="43178">
                  <c:v>-61.519000000000005</c:v>
                </c:pt>
                <c:pt idx="43179">
                  <c:v>-61.516999999999996</c:v>
                </c:pt>
                <c:pt idx="43180">
                  <c:v>-61.515000000000001</c:v>
                </c:pt>
                <c:pt idx="43181">
                  <c:v>-61.513000000000005</c:v>
                </c:pt>
                <c:pt idx="43182">
                  <c:v>-61.510999999999996</c:v>
                </c:pt>
                <c:pt idx="43183">
                  <c:v>-61.509</c:v>
                </c:pt>
                <c:pt idx="43184">
                  <c:v>-61.507000000000005</c:v>
                </c:pt>
                <c:pt idx="43185">
                  <c:v>-61.504999999999995</c:v>
                </c:pt>
                <c:pt idx="43186">
                  <c:v>-61.503</c:v>
                </c:pt>
                <c:pt idx="43187">
                  <c:v>-61.501000000000005</c:v>
                </c:pt>
                <c:pt idx="43188">
                  <c:v>-61.498999999999995</c:v>
                </c:pt>
                <c:pt idx="43189">
                  <c:v>-61.497</c:v>
                </c:pt>
                <c:pt idx="43190">
                  <c:v>-61.495000000000005</c:v>
                </c:pt>
                <c:pt idx="43191">
                  <c:v>-61.492999999999995</c:v>
                </c:pt>
                <c:pt idx="43192">
                  <c:v>-61.491</c:v>
                </c:pt>
                <c:pt idx="43193">
                  <c:v>-61.489000000000004</c:v>
                </c:pt>
                <c:pt idx="43194">
                  <c:v>-61.486999999999995</c:v>
                </c:pt>
                <c:pt idx="43195">
                  <c:v>-61.484999999999999</c:v>
                </c:pt>
                <c:pt idx="43196">
                  <c:v>-61.483000000000004</c:v>
                </c:pt>
                <c:pt idx="43197">
                  <c:v>-61.480999999999995</c:v>
                </c:pt>
                <c:pt idx="43198">
                  <c:v>-61.478999999999999</c:v>
                </c:pt>
                <c:pt idx="43199">
                  <c:v>-61.477000000000004</c:v>
                </c:pt>
                <c:pt idx="43200">
                  <c:v>-61.474999999999994</c:v>
                </c:pt>
                <c:pt idx="43201">
                  <c:v>-61.472999999999999</c:v>
                </c:pt>
                <c:pt idx="43202">
                  <c:v>-61.471000000000004</c:v>
                </c:pt>
                <c:pt idx="43203">
                  <c:v>-61.468999999999994</c:v>
                </c:pt>
                <c:pt idx="43204">
                  <c:v>-61.466999999999999</c:v>
                </c:pt>
                <c:pt idx="43205">
                  <c:v>-61.465000000000003</c:v>
                </c:pt>
                <c:pt idx="43206">
                  <c:v>-61.462999999999994</c:v>
                </c:pt>
                <c:pt idx="43207">
                  <c:v>-61.460999999999999</c:v>
                </c:pt>
                <c:pt idx="43208">
                  <c:v>-61.459000000000003</c:v>
                </c:pt>
                <c:pt idx="43209">
                  <c:v>-61.456999999999994</c:v>
                </c:pt>
                <c:pt idx="43210">
                  <c:v>-61.454999999999998</c:v>
                </c:pt>
                <c:pt idx="43211">
                  <c:v>-61.453000000000003</c:v>
                </c:pt>
                <c:pt idx="43212">
                  <c:v>-61.450999999999993</c:v>
                </c:pt>
                <c:pt idx="43213">
                  <c:v>-61.448999999999998</c:v>
                </c:pt>
                <c:pt idx="43214">
                  <c:v>-61.447000000000003</c:v>
                </c:pt>
                <c:pt idx="43215">
                  <c:v>-61.444999999999993</c:v>
                </c:pt>
                <c:pt idx="43216">
                  <c:v>-61.442999999999998</c:v>
                </c:pt>
                <c:pt idx="43217">
                  <c:v>-61.441000000000003</c:v>
                </c:pt>
                <c:pt idx="43218">
                  <c:v>-61.438999999999993</c:v>
                </c:pt>
                <c:pt idx="43219">
                  <c:v>-61.436999999999998</c:v>
                </c:pt>
                <c:pt idx="43220">
                  <c:v>-61.435000000000002</c:v>
                </c:pt>
                <c:pt idx="43221">
                  <c:v>-61.433000000000007</c:v>
                </c:pt>
                <c:pt idx="43222">
                  <c:v>-61.430999999999997</c:v>
                </c:pt>
                <c:pt idx="43223">
                  <c:v>-61.429000000000002</c:v>
                </c:pt>
                <c:pt idx="43224">
                  <c:v>-61.427000000000007</c:v>
                </c:pt>
                <c:pt idx="43225">
                  <c:v>-61.424999999999997</c:v>
                </c:pt>
                <c:pt idx="43226">
                  <c:v>-61.423000000000002</c:v>
                </c:pt>
                <c:pt idx="43227">
                  <c:v>-61.421000000000006</c:v>
                </c:pt>
                <c:pt idx="43228">
                  <c:v>-61.418999999999997</c:v>
                </c:pt>
                <c:pt idx="43229">
                  <c:v>-61.417000000000002</c:v>
                </c:pt>
                <c:pt idx="43230">
                  <c:v>-61.415000000000006</c:v>
                </c:pt>
                <c:pt idx="43231">
                  <c:v>-61.412999999999997</c:v>
                </c:pt>
                <c:pt idx="43232">
                  <c:v>-61.411000000000001</c:v>
                </c:pt>
                <c:pt idx="43233">
                  <c:v>-61.409000000000006</c:v>
                </c:pt>
                <c:pt idx="43234">
                  <c:v>-61.406999999999996</c:v>
                </c:pt>
                <c:pt idx="43235">
                  <c:v>-61.405000000000001</c:v>
                </c:pt>
                <c:pt idx="43236">
                  <c:v>-61.403000000000006</c:v>
                </c:pt>
                <c:pt idx="43237">
                  <c:v>-61.400999999999996</c:v>
                </c:pt>
                <c:pt idx="43238">
                  <c:v>-61.399000000000001</c:v>
                </c:pt>
                <c:pt idx="43239">
                  <c:v>-61.397000000000006</c:v>
                </c:pt>
                <c:pt idx="43240">
                  <c:v>-61.394999999999996</c:v>
                </c:pt>
                <c:pt idx="43241">
                  <c:v>-61.393000000000001</c:v>
                </c:pt>
                <c:pt idx="43242">
                  <c:v>-61.391000000000005</c:v>
                </c:pt>
                <c:pt idx="43243">
                  <c:v>-61.388999999999996</c:v>
                </c:pt>
                <c:pt idx="43244">
                  <c:v>-61.387</c:v>
                </c:pt>
                <c:pt idx="43245">
                  <c:v>-61.385000000000005</c:v>
                </c:pt>
                <c:pt idx="43246">
                  <c:v>-61.382999999999996</c:v>
                </c:pt>
                <c:pt idx="43247">
                  <c:v>-61.381</c:v>
                </c:pt>
                <c:pt idx="43248">
                  <c:v>-61.379000000000005</c:v>
                </c:pt>
                <c:pt idx="43249">
                  <c:v>-61.376999999999995</c:v>
                </c:pt>
                <c:pt idx="43250">
                  <c:v>-61.375</c:v>
                </c:pt>
                <c:pt idx="43251">
                  <c:v>-61.373000000000005</c:v>
                </c:pt>
                <c:pt idx="43252">
                  <c:v>-61.370999999999995</c:v>
                </c:pt>
                <c:pt idx="43253">
                  <c:v>-61.369</c:v>
                </c:pt>
                <c:pt idx="43254">
                  <c:v>-61.367000000000004</c:v>
                </c:pt>
                <c:pt idx="43255">
                  <c:v>-61.364999999999995</c:v>
                </c:pt>
                <c:pt idx="43256">
                  <c:v>-61.363</c:v>
                </c:pt>
                <c:pt idx="43257">
                  <c:v>-61.361000000000004</c:v>
                </c:pt>
                <c:pt idx="43258">
                  <c:v>-61.358999999999995</c:v>
                </c:pt>
                <c:pt idx="43259">
                  <c:v>-61.356999999999999</c:v>
                </c:pt>
                <c:pt idx="43260">
                  <c:v>-61.355000000000004</c:v>
                </c:pt>
                <c:pt idx="43261">
                  <c:v>-61.352999999999994</c:v>
                </c:pt>
                <c:pt idx="43262">
                  <c:v>-61.350999999999999</c:v>
                </c:pt>
                <c:pt idx="43263">
                  <c:v>-61.349000000000004</c:v>
                </c:pt>
                <c:pt idx="43264">
                  <c:v>-61.346999999999994</c:v>
                </c:pt>
                <c:pt idx="43265">
                  <c:v>-61.344999999999999</c:v>
                </c:pt>
                <c:pt idx="43266">
                  <c:v>-61.343000000000004</c:v>
                </c:pt>
                <c:pt idx="43267">
                  <c:v>-61.340999999999994</c:v>
                </c:pt>
                <c:pt idx="43268">
                  <c:v>-61.338999999999999</c:v>
                </c:pt>
                <c:pt idx="43269">
                  <c:v>-61.337000000000003</c:v>
                </c:pt>
                <c:pt idx="43270">
                  <c:v>-61.334999999999994</c:v>
                </c:pt>
                <c:pt idx="43271">
                  <c:v>-61.332999999999998</c:v>
                </c:pt>
                <c:pt idx="43272">
                  <c:v>-61.331000000000003</c:v>
                </c:pt>
                <c:pt idx="43273">
                  <c:v>-61.328999999999994</c:v>
                </c:pt>
                <c:pt idx="43274">
                  <c:v>-61.326999999999998</c:v>
                </c:pt>
                <c:pt idx="43275">
                  <c:v>-61.325000000000003</c:v>
                </c:pt>
                <c:pt idx="43276">
                  <c:v>-61.322999999999993</c:v>
                </c:pt>
                <c:pt idx="43277">
                  <c:v>-61.320999999999998</c:v>
                </c:pt>
                <c:pt idx="43278">
                  <c:v>-61.319000000000003</c:v>
                </c:pt>
                <c:pt idx="43279">
                  <c:v>-61.316999999999993</c:v>
                </c:pt>
                <c:pt idx="43280">
                  <c:v>-61.314999999999998</c:v>
                </c:pt>
                <c:pt idx="43281">
                  <c:v>-61.313000000000002</c:v>
                </c:pt>
                <c:pt idx="43282">
                  <c:v>-61.311000000000007</c:v>
                </c:pt>
                <c:pt idx="43283">
                  <c:v>-61.308999999999997</c:v>
                </c:pt>
                <c:pt idx="43284">
                  <c:v>-61.307000000000002</c:v>
                </c:pt>
                <c:pt idx="43285">
                  <c:v>-61.305000000000007</c:v>
                </c:pt>
                <c:pt idx="43286">
                  <c:v>-61.302999999999997</c:v>
                </c:pt>
                <c:pt idx="43287">
                  <c:v>-61.301000000000002</c:v>
                </c:pt>
                <c:pt idx="43288">
                  <c:v>-61.299000000000007</c:v>
                </c:pt>
                <c:pt idx="43289">
                  <c:v>-61.296999999999997</c:v>
                </c:pt>
                <c:pt idx="43290">
                  <c:v>-61.295000000000002</c:v>
                </c:pt>
                <c:pt idx="43291">
                  <c:v>-61.293000000000006</c:v>
                </c:pt>
                <c:pt idx="43292">
                  <c:v>-61.290999999999997</c:v>
                </c:pt>
                <c:pt idx="43293">
                  <c:v>-61.289000000000001</c:v>
                </c:pt>
                <c:pt idx="43294">
                  <c:v>-61.287000000000006</c:v>
                </c:pt>
                <c:pt idx="43295">
                  <c:v>-61.284999999999997</c:v>
                </c:pt>
                <c:pt idx="43296">
                  <c:v>-61.283000000000001</c:v>
                </c:pt>
                <c:pt idx="43297">
                  <c:v>-61.281000000000006</c:v>
                </c:pt>
                <c:pt idx="43298">
                  <c:v>-61.278999999999996</c:v>
                </c:pt>
                <c:pt idx="43299">
                  <c:v>-61.277000000000001</c:v>
                </c:pt>
                <c:pt idx="43300">
                  <c:v>-61.275000000000006</c:v>
                </c:pt>
                <c:pt idx="43301">
                  <c:v>-61.272999999999996</c:v>
                </c:pt>
                <c:pt idx="43302">
                  <c:v>-61.271000000000001</c:v>
                </c:pt>
                <c:pt idx="43303">
                  <c:v>-61.269000000000005</c:v>
                </c:pt>
                <c:pt idx="43304">
                  <c:v>-61.266999999999996</c:v>
                </c:pt>
                <c:pt idx="43305">
                  <c:v>-61.265000000000001</c:v>
                </c:pt>
                <c:pt idx="43306">
                  <c:v>-61.263000000000005</c:v>
                </c:pt>
                <c:pt idx="43307">
                  <c:v>-61.260999999999996</c:v>
                </c:pt>
                <c:pt idx="43308">
                  <c:v>-61.259</c:v>
                </c:pt>
                <c:pt idx="43309">
                  <c:v>-61.257000000000005</c:v>
                </c:pt>
                <c:pt idx="43310">
                  <c:v>-61.254999999999995</c:v>
                </c:pt>
                <c:pt idx="43311">
                  <c:v>-61.253</c:v>
                </c:pt>
                <c:pt idx="43312">
                  <c:v>-61.251000000000005</c:v>
                </c:pt>
                <c:pt idx="43313">
                  <c:v>-61.248999999999995</c:v>
                </c:pt>
                <c:pt idx="43314">
                  <c:v>-61.247</c:v>
                </c:pt>
                <c:pt idx="43315">
                  <c:v>-61.245000000000005</c:v>
                </c:pt>
                <c:pt idx="43316">
                  <c:v>-61.242999999999995</c:v>
                </c:pt>
                <c:pt idx="43317">
                  <c:v>-61.241</c:v>
                </c:pt>
                <c:pt idx="43318">
                  <c:v>-61.239000000000004</c:v>
                </c:pt>
                <c:pt idx="43319">
                  <c:v>-61.236999999999995</c:v>
                </c:pt>
                <c:pt idx="43320">
                  <c:v>-61.234999999999999</c:v>
                </c:pt>
                <c:pt idx="43321">
                  <c:v>-61.233000000000004</c:v>
                </c:pt>
                <c:pt idx="43322">
                  <c:v>-61.230999999999995</c:v>
                </c:pt>
                <c:pt idx="43323">
                  <c:v>-61.228999999999999</c:v>
                </c:pt>
                <c:pt idx="43324">
                  <c:v>-61.227000000000004</c:v>
                </c:pt>
                <c:pt idx="43325">
                  <c:v>-61.224999999999994</c:v>
                </c:pt>
                <c:pt idx="43326">
                  <c:v>-61.222999999999999</c:v>
                </c:pt>
                <c:pt idx="43327">
                  <c:v>-61.221000000000004</c:v>
                </c:pt>
                <c:pt idx="43328">
                  <c:v>-61.218999999999994</c:v>
                </c:pt>
                <c:pt idx="43329">
                  <c:v>-61.216999999999999</c:v>
                </c:pt>
                <c:pt idx="43330">
                  <c:v>-61.215000000000003</c:v>
                </c:pt>
                <c:pt idx="43331">
                  <c:v>-61.212999999999994</c:v>
                </c:pt>
                <c:pt idx="43332">
                  <c:v>-61.210999999999999</c:v>
                </c:pt>
                <c:pt idx="43333">
                  <c:v>-61.209000000000003</c:v>
                </c:pt>
                <c:pt idx="43334">
                  <c:v>-61.206999999999994</c:v>
                </c:pt>
                <c:pt idx="43335">
                  <c:v>-61.204999999999998</c:v>
                </c:pt>
                <c:pt idx="43336">
                  <c:v>-61.203000000000003</c:v>
                </c:pt>
                <c:pt idx="43337">
                  <c:v>-61.200999999999993</c:v>
                </c:pt>
                <c:pt idx="43338">
                  <c:v>-61.198999999999998</c:v>
                </c:pt>
                <c:pt idx="43339">
                  <c:v>-61.197000000000003</c:v>
                </c:pt>
                <c:pt idx="43340">
                  <c:v>-61.194999999999993</c:v>
                </c:pt>
                <c:pt idx="43341">
                  <c:v>-61.192999999999998</c:v>
                </c:pt>
                <c:pt idx="43342">
                  <c:v>-61.191000000000003</c:v>
                </c:pt>
                <c:pt idx="43343">
                  <c:v>-61.188999999999993</c:v>
                </c:pt>
                <c:pt idx="43344">
                  <c:v>-61.186999999999998</c:v>
                </c:pt>
                <c:pt idx="43345">
                  <c:v>-61.185000000000002</c:v>
                </c:pt>
                <c:pt idx="43346">
                  <c:v>-61.183000000000007</c:v>
                </c:pt>
                <c:pt idx="43347">
                  <c:v>-61.180999999999997</c:v>
                </c:pt>
                <c:pt idx="43348">
                  <c:v>-61.179000000000002</c:v>
                </c:pt>
                <c:pt idx="43349">
                  <c:v>-61.177000000000007</c:v>
                </c:pt>
                <c:pt idx="43350">
                  <c:v>-61.174999999999997</c:v>
                </c:pt>
                <c:pt idx="43351">
                  <c:v>-61.173000000000002</c:v>
                </c:pt>
                <c:pt idx="43352">
                  <c:v>-61.171000000000006</c:v>
                </c:pt>
                <c:pt idx="43353">
                  <c:v>-61.168999999999997</c:v>
                </c:pt>
                <c:pt idx="43354">
                  <c:v>-61.167000000000002</c:v>
                </c:pt>
                <c:pt idx="43355">
                  <c:v>-61.165000000000006</c:v>
                </c:pt>
                <c:pt idx="43356">
                  <c:v>-61.162999999999997</c:v>
                </c:pt>
                <c:pt idx="43357">
                  <c:v>-61.161000000000001</c:v>
                </c:pt>
                <c:pt idx="43358">
                  <c:v>-61.159000000000006</c:v>
                </c:pt>
                <c:pt idx="43359">
                  <c:v>-61.156999999999996</c:v>
                </c:pt>
                <c:pt idx="43360">
                  <c:v>-61.155000000000001</c:v>
                </c:pt>
                <c:pt idx="43361">
                  <c:v>-61.153000000000006</c:v>
                </c:pt>
                <c:pt idx="43362">
                  <c:v>-61.150999999999996</c:v>
                </c:pt>
                <c:pt idx="43363">
                  <c:v>-61.149000000000001</c:v>
                </c:pt>
                <c:pt idx="43364">
                  <c:v>-61.147000000000006</c:v>
                </c:pt>
                <c:pt idx="43365">
                  <c:v>-61.144999999999996</c:v>
                </c:pt>
                <c:pt idx="43366">
                  <c:v>-61.143000000000001</c:v>
                </c:pt>
                <c:pt idx="43367">
                  <c:v>-61.141000000000005</c:v>
                </c:pt>
                <c:pt idx="43368">
                  <c:v>-61.138999999999996</c:v>
                </c:pt>
                <c:pt idx="43369">
                  <c:v>-61.137</c:v>
                </c:pt>
                <c:pt idx="43370">
                  <c:v>-61.135000000000005</c:v>
                </c:pt>
                <c:pt idx="43371">
                  <c:v>-61.132999999999996</c:v>
                </c:pt>
                <c:pt idx="43372">
                  <c:v>-61.131</c:v>
                </c:pt>
                <c:pt idx="43373">
                  <c:v>-61.129000000000005</c:v>
                </c:pt>
                <c:pt idx="43374">
                  <c:v>-61.126999999999995</c:v>
                </c:pt>
                <c:pt idx="43375">
                  <c:v>-61.125</c:v>
                </c:pt>
                <c:pt idx="43376">
                  <c:v>-61.123000000000005</c:v>
                </c:pt>
                <c:pt idx="43377">
                  <c:v>-61.120999999999995</c:v>
                </c:pt>
                <c:pt idx="43378">
                  <c:v>-61.119</c:v>
                </c:pt>
                <c:pt idx="43379">
                  <c:v>-61.117000000000004</c:v>
                </c:pt>
                <c:pt idx="43380">
                  <c:v>-61.114999999999995</c:v>
                </c:pt>
                <c:pt idx="43381">
                  <c:v>-61.113</c:v>
                </c:pt>
                <c:pt idx="43382">
                  <c:v>-61.111000000000004</c:v>
                </c:pt>
                <c:pt idx="43383">
                  <c:v>-61.108999999999995</c:v>
                </c:pt>
                <c:pt idx="43384">
                  <c:v>-61.106999999999999</c:v>
                </c:pt>
                <c:pt idx="43385">
                  <c:v>-61.105000000000004</c:v>
                </c:pt>
                <c:pt idx="43386">
                  <c:v>-61.102999999999994</c:v>
                </c:pt>
                <c:pt idx="43387">
                  <c:v>-61.100999999999999</c:v>
                </c:pt>
                <c:pt idx="43388">
                  <c:v>-61.099000000000004</c:v>
                </c:pt>
                <c:pt idx="43389">
                  <c:v>-61.096999999999994</c:v>
                </c:pt>
                <c:pt idx="43390">
                  <c:v>-61.094999999999999</c:v>
                </c:pt>
                <c:pt idx="43391">
                  <c:v>-61.093000000000004</c:v>
                </c:pt>
                <c:pt idx="43392">
                  <c:v>-61.090999999999994</c:v>
                </c:pt>
                <c:pt idx="43393">
                  <c:v>-61.088999999999999</c:v>
                </c:pt>
                <c:pt idx="43394">
                  <c:v>-61.087000000000003</c:v>
                </c:pt>
                <c:pt idx="43395">
                  <c:v>-61.084999999999994</c:v>
                </c:pt>
                <c:pt idx="43396">
                  <c:v>-61.082999999999998</c:v>
                </c:pt>
                <c:pt idx="43397">
                  <c:v>-61.081000000000003</c:v>
                </c:pt>
                <c:pt idx="43398">
                  <c:v>-61.078999999999994</c:v>
                </c:pt>
                <c:pt idx="43399">
                  <c:v>-61.076999999999998</c:v>
                </c:pt>
                <c:pt idx="43400">
                  <c:v>-61.075000000000003</c:v>
                </c:pt>
                <c:pt idx="43401">
                  <c:v>-61.072999999999993</c:v>
                </c:pt>
                <c:pt idx="43402">
                  <c:v>-61.070999999999998</c:v>
                </c:pt>
                <c:pt idx="43403">
                  <c:v>-61.069000000000003</c:v>
                </c:pt>
                <c:pt idx="43404">
                  <c:v>-61.066999999999993</c:v>
                </c:pt>
                <c:pt idx="43405">
                  <c:v>-61.064999999999998</c:v>
                </c:pt>
                <c:pt idx="43406">
                  <c:v>-61.063000000000002</c:v>
                </c:pt>
                <c:pt idx="43407">
                  <c:v>-61.061000000000007</c:v>
                </c:pt>
                <c:pt idx="43408">
                  <c:v>-61.058999999999997</c:v>
                </c:pt>
                <c:pt idx="43409">
                  <c:v>-61.057000000000002</c:v>
                </c:pt>
                <c:pt idx="43410">
                  <c:v>-61.055000000000007</c:v>
                </c:pt>
                <c:pt idx="43411">
                  <c:v>-61.052999999999997</c:v>
                </c:pt>
                <c:pt idx="43412">
                  <c:v>-61.051000000000002</c:v>
                </c:pt>
                <c:pt idx="43413">
                  <c:v>-61.049000000000007</c:v>
                </c:pt>
                <c:pt idx="43414">
                  <c:v>-61.046999999999997</c:v>
                </c:pt>
                <c:pt idx="43415">
                  <c:v>-61.045000000000002</c:v>
                </c:pt>
                <c:pt idx="43416">
                  <c:v>-61.043000000000006</c:v>
                </c:pt>
                <c:pt idx="43417">
                  <c:v>-61.040999999999997</c:v>
                </c:pt>
                <c:pt idx="43418">
                  <c:v>-61.039000000000001</c:v>
                </c:pt>
                <c:pt idx="43419">
                  <c:v>-61.037000000000006</c:v>
                </c:pt>
                <c:pt idx="43420">
                  <c:v>-61.034999999999997</c:v>
                </c:pt>
                <c:pt idx="43421">
                  <c:v>-61.033000000000001</c:v>
                </c:pt>
                <c:pt idx="43422">
                  <c:v>-61.031000000000006</c:v>
                </c:pt>
                <c:pt idx="43423">
                  <c:v>-61.028999999999996</c:v>
                </c:pt>
                <c:pt idx="43424">
                  <c:v>-61.027000000000001</c:v>
                </c:pt>
                <c:pt idx="43425">
                  <c:v>-61.025000000000006</c:v>
                </c:pt>
                <c:pt idx="43426">
                  <c:v>-61.022999999999996</c:v>
                </c:pt>
                <c:pt idx="43427">
                  <c:v>-61.021000000000001</c:v>
                </c:pt>
                <c:pt idx="43428">
                  <c:v>-61.019000000000005</c:v>
                </c:pt>
                <c:pt idx="43429">
                  <c:v>-61.016999999999996</c:v>
                </c:pt>
                <c:pt idx="43430">
                  <c:v>-61.015000000000001</c:v>
                </c:pt>
                <c:pt idx="43431">
                  <c:v>-61.013000000000005</c:v>
                </c:pt>
                <c:pt idx="43432">
                  <c:v>-61.010999999999996</c:v>
                </c:pt>
                <c:pt idx="43433">
                  <c:v>-61.009</c:v>
                </c:pt>
                <c:pt idx="43434">
                  <c:v>-61.007000000000005</c:v>
                </c:pt>
                <c:pt idx="43435">
                  <c:v>-61.004999999999995</c:v>
                </c:pt>
                <c:pt idx="43436">
                  <c:v>-61.003</c:v>
                </c:pt>
                <c:pt idx="43437">
                  <c:v>-61.001000000000005</c:v>
                </c:pt>
                <c:pt idx="43438">
                  <c:v>-60.998999999999995</c:v>
                </c:pt>
                <c:pt idx="43439">
                  <c:v>-60.997</c:v>
                </c:pt>
                <c:pt idx="43440">
                  <c:v>-60.995000000000005</c:v>
                </c:pt>
                <c:pt idx="43441">
                  <c:v>-60.992999999999995</c:v>
                </c:pt>
                <c:pt idx="43442">
                  <c:v>-60.991</c:v>
                </c:pt>
                <c:pt idx="43443">
                  <c:v>-60.989000000000004</c:v>
                </c:pt>
                <c:pt idx="43444">
                  <c:v>-60.986999999999995</c:v>
                </c:pt>
                <c:pt idx="43445">
                  <c:v>-60.984999999999999</c:v>
                </c:pt>
                <c:pt idx="43446">
                  <c:v>-60.983000000000004</c:v>
                </c:pt>
                <c:pt idx="43447">
                  <c:v>-60.980999999999995</c:v>
                </c:pt>
                <c:pt idx="43448">
                  <c:v>-60.978999999999999</c:v>
                </c:pt>
                <c:pt idx="43449">
                  <c:v>-60.977000000000004</c:v>
                </c:pt>
                <c:pt idx="43450">
                  <c:v>-60.974999999999994</c:v>
                </c:pt>
                <c:pt idx="43451">
                  <c:v>-60.972999999999999</c:v>
                </c:pt>
                <c:pt idx="43452">
                  <c:v>-60.971000000000004</c:v>
                </c:pt>
                <c:pt idx="43453">
                  <c:v>-60.968999999999994</c:v>
                </c:pt>
                <c:pt idx="43454">
                  <c:v>-60.966999999999999</c:v>
                </c:pt>
                <c:pt idx="43455">
                  <c:v>-60.965000000000003</c:v>
                </c:pt>
                <c:pt idx="43456">
                  <c:v>-60.962999999999994</c:v>
                </c:pt>
                <c:pt idx="43457">
                  <c:v>-60.960999999999999</c:v>
                </c:pt>
                <c:pt idx="43458">
                  <c:v>-60.959000000000003</c:v>
                </c:pt>
                <c:pt idx="43459">
                  <c:v>-60.956999999999994</c:v>
                </c:pt>
                <c:pt idx="43460">
                  <c:v>-60.954999999999998</c:v>
                </c:pt>
                <c:pt idx="43461">
                  <c:v>-60.953000000000003</c:v>
                </c:pt>
                <c:pt idx="43462">
                  <c:v>-60.950999999999993</c:v>
                </c:pt>
                <c:pt idx="43463">
                  <c:v>-60.948999999999998</c:v>
                </c:pt>
                <c:pt idx="43464">
                  <c:v>-60.947000000000003</c:v>
                </c:pt>
                <c:pt idx="43465">
                  <c:v>-60.944999999999993</c:v>
                </c:pt>
                <c:pt idx="43466">
                  <c:v>-60.942999999999998</c:v>
                </c:pt>
                <c:pt idx="43467">
                  <c:v>-60.941000000000003</c:v>
                </c:pt>
                <c:pt idx="43468">
                  <c:v>-60.938999999999993</c:v>
                </c:pt>
                <c:pt idx="43469">
                  <c:v>-60.936999999999998</c:v>
                </c:pt>
                <c:pt idx="43470">
                  <c:v>-60.935000000000002</c:v>
                </c:pt>
                <c:pt idx="43471">
                  <c:v>-60.933000000000007</c:v>
                </c:pt>
                <c:pt idx="43472">
                  <c:v>-60.930999999999997</c:v>
                </c:pt>
                <c:pt idx="43473">
                  <c:v>-60.929000000000002</c:v>
                </c:pt>
                <c:pt idx="43474">
                  <c:v>-60.927000000000007</c:v>
                </c:pt>
                <c:pt idx="43475">
                  <c:v>-60.924999999999997</c:v>
                </c:pt>
                <c:pt idx="43476">
                  <c:v>-60.923000000000002</c:v>
                </c:pt>
                <c:pt idx="43477">
                  <c:v>-60.921000000000006</c:v>
                </c:pt>
                <c:pt idx="43478">
                  <c:v>-60.918999999999997</c:v>
                </c:pt>
                <c:pt idx="43479">
                  <c:v>-60.917000000000002</c:v>
                </c:pt>
                <c:pt idx="43480">
                  <c:v>-60.915000000000006</c:v>
                </c:pt>
                <c:pt idx="43481">
                  <c:v>-60.912999999999997</c:v>
                </c:pt>
                <c:pt idx="43482">
                  <c:v>-60.911000000000001</c:v>
                </c:pt>
                <c:pt idx="43483">
                  <c:v>-60.909000000000006</c:v>
                </c:pt>
                <c:pt idx="43484">
                  <c:v>-60.906999999999996</c:v>
                </c:pt>
                <c:pt idx="43485">
                  <c:v>-60.905000000000001</c:v>
                </c:pt>
                <c:pt idx="43486">
                  <c:v>-60.903000000000006</c:v>
                </c:pt>
                <c:pt idx="43487">
                  <c:v>-60.900999999999996</c:v>
                </c:pt>
                <c:pt idx="43488">
                  <c:v>-60.899000000000001</c:v>
                </c:pt>
                <c:pt idx="43489">
                  <c:v>-60.897000000000006</c:v>
                </c:pt>
                <c:pt idx="43490">
                  <c:v>-60.894999999999996</c:v>
                </c:pt>
                <c:pt idx="43491">
                  <c:v>-60.893000000000001</c:v>
                </c:pt>
                <c:pt idx="43492">
                  <c:v>-60.891000000000005</c:v>
                </c:pt>
                <c:pt idx="43493">
                  <c:v>-60.888999999999996</c:v>
                </c:pt>
                <c:pt idx="43494">
                  <c:v>-60.887</c:v>
                </c:pt>
                <c:pt idx="43495">
                  <c:v>-60.885000000000005</c:v>
                </c:pt>
                <c:pt idx="43496">
                  <c:v>-60.882999999999996</c:v>
                </c:pt>
                <c:pt idx="43497">
                  <c:v>-60.881</c:v>
                </c:pt>
                <c:pt idx="43498">
                  <c:v>-60.879000000000005</c:v>
                </c:pt>
                <c:pt idx="43499">
                  <c:v>-60.876999999999995</c:v>
                </c:pt>
                <c:pt idx="43500">
                  <c:v>-60.875</c:v>
                </c:pt>
                <c:pt idx="43501">
                  <c:v>-60.873000000000005</c:v>
                </c:pt>
                <c:pt idx="43502">
                  <c:v>-60.870999999999995</c:v>
                </c:pt>
                <c:pt idx="43503">
                  <c:v>-60.869</c:v>
                </c:pt>
                <c:pt idx="43504">
                  <c:v>-60.867000000000004</c:v>
                </c:pt>
                <c:pt idx="43505">
                  <c:v>-60.864999999999995</c:v>
                </c:pt>
                <c:pt idx="43506">
                  <c:v>-60.863</c:v>
                </c:pt>
                <c:pt idx="43507">
                  <c:v>-60.861000000000004</c:v>
                </c:pt>
                <c:pt idx="43508">
                  <c:v>-60.858999999999995</c:v>
                </c:pt>
                <c:pt idx="43509">
                  <c:v>-60.856999999999999</c:v>
                </c:pt>
                <c:pt idx="43510">
                  <c:v>-60.855000000000004</c:v>
                </c:pt>
                <c:pt idx="43511">
                  <c:v>-60.852999999999994</c:v>
                </c:pt>
                <c:pt idx="43512">
                  <c:v>-60.850999999999999</c:v>
                </c:pt>
                <c:pt idx="43513">
                  <c:v>-60.849000000000004</c:v>
                </c:pt>
                <c:pt idx="43514">
                  <c:v>-60.846999999999994</c:v>
                </c:pt>
                <c:pt idx="43515">
                  <c:v>-60.844999999999999</c:v>
                </c:pt>
                <c:pt idx="43516">
                  <c:v>-60.843000000000004</c:v>
                </c:pt>
                <c:pt idx="43517">
                  <c:v>-60.840999999999994</c:v>
                </c:pt>
                <c:pt idx="43518">
                  <c:v>-60.838999999999999</c:v>
                </c:pt>
                <c:pt idx="43519">
                  <c:v>-60.837000000000003</c:v>
                </c:pt>
                <c:pt idx="43520">
                  <c:v>-60.834999999999994</c:v>
                </c:pt>
                <c:pt idx="43521">
                  <c:v>-60.832999999999998</c:v>
                </c:pt>
                <c:pt idx="43522">
                  <c:v>-60.831000000000003</c:v>
                </c:pt>
                <c:pt idx="43523">
                  <c:v>-60.828999999999994</c:v>
                </c:pt>
                <c:pt idx="43524">
                  <c:v>-60.826999999999998</c:v>
                </c:pt>
                <c:pt idx="43525">
                  <c:v>-60.825000000000003</c:v>
                </c:pt>
                <c:pt idx="43526">
                  <c:v>-60.822999999999993</c:v>
                </c:pt>
                <c:pt idx="43527">
                  <c:v>-60.820999999999998</c:v>
                </c:pt>
                <c:pt idx="43528">
                  <c:v>-60.819000000000003</c:v>
                </c:pt>
                <c:pt idx="43529">
                  <c:v>-60.816999999999993</c:v>
                </c:pt>
                <c:pt idx="43530">
                  <c:v>-60.814999999999998</c:v>
                </c:pt>
                <c:pt idx="43531">
                  <c:v>-60.813000000000002</c:v>
                </c:pt>
                <c:pt idx="43532">
                  <c:v>-60.811000000000007</c:v>
                </c:pt>
                <c:pt idx="43533">
                  <c:v>-60.808999999999997</c:v>
                </c:pt>
                <c:pt idx="43534">
                  <c:v>-60.807000000000002</c:v>
                </c:pt>
                <c:pt idx="43535">
                  <c:v>-60.805000000000007</c:v>
                </c:pt>
                <c:pt idx="43536">
                  <c:v>-60.802999999999997</c:v>
                </c:pt>
                <c:pt idx="43537">
                  <c:v>-60.801000000000002</c:v>
                </c:pt>
                <c:pt idx="43538">
                  <c:v>-60.799000000000007</c:v>
                </c:pt>
                <c:pt idx="43539">
                  <c:v>-60.796999999999997</c:v>
                </c:pt>
                <c:pt idx="43540">
                  <c:v>-60.795000000000002</c:v>
                </c:pt>
                <c:pt idx="43541">
                  <c:v>-60.793000000000006</c:v>
                </c:pt>
                <c:pt idx="43542">
                  <c:v>-60.790999999999997</c:v>
                </c:pt>
                <c:pt idx="43543">
                  <c:v>-60.789000000000001</c:v>
                </c:pt>
                <c:pt idx="43544">
                  <c:v>-60.787000000000006</c:v>
                </c:pt>
                <c:pt idx="43545">
                  <c:v>-60.784999999999997</c:v>
                </c:pt>
                <c:pt idx="43546">
                  <c:v>-60.783000000000001</c:v>
                </c:pt>
                <c:pt idx="43547">
                  <c:v>-60.781000000000006</c:v>
                </c:pt>
                <c:pt idx="43548">
                  <c:v>-60.778999999999996</c:v>
                </c:pt>
                <c:pt idx="43549">
                  <c:v>-60.777000000000001</c:v>
                </c:pt>
                <c:pt idx="43550">
                  <c:v>-60.775000000000006</c:v>
                </c:pt>
                <c:pt idx="43551">
                  <c:v>-60.772999999999996</c:v>
                </c:pt>
                <c:pt idx="43552">
                  <c:v>-60.771000000000001</c:v>
                </c:pt>
                <c:pt idx="43553">
                  <c:v>-60.769000000000005</c:v>
                </c:pt>
                <c:pt idx="43554">
                  <c:v>-60.766999999999996</c:v>
                </c:pt>
                <c:pt idx="43555">
                  <c:v>-60.765000000000001</c:v>
                </c:pt>
                <c:pt idx="43556">
                  <c:v>-60.763000000000005</c:v>
                </c:pt>
                <c:pt idx="43557">
                  <c:v>-60.760999999999996</c:v>
                </c:pt>
                <c:pt idx="43558">
                  <c:v>-60.759</c:v>
                </c:pt>
                <c:pt idx="43559">
                  <c:v>-60.757000000000005</c:v>
                </c:pt>
                <c:pt idx="43560">
                  <c:v>-60.754999999999995</c:v>
                </c:pt>
                <c:pt idx="43561">
                  <c:v>-60.753</c:v>
                </c:pt>
                <c:pt idx="43562">
                  <c:v>-60.751000000000005</c:v>
                </c:pt>
                <c:pt idx="43563">
                  <c:v>-60.748999999999995</c:v>
                </c:pt>
                <c:pt idx="43564">
                  <c:v>-60.747</c:v>
                </c:pt>
                <c:pt idx="43565">
                  <c:v>-60.745000000000005</c:v>
                </c:pt>
                <c:pt idx="43566">
                  <c:v>-60.742999999999995</c:v>
                </c:pt>
                <c:pt idx="43567">
                  <c:v>-60.741</c:v>
                </c:pt>
                <c:pt idx="43568">
                  <c:v>-60.739000000000004</c:v>
                </c:pt>
                <c:pt idx="43569">
                  <c:v>-60.736999999999995</c:v>
                </c:pt>
                <c:pt idx="43570">
                  <c:v>-60.734999999999999</c:v>
                </c:pt>
                <c:pt idx="43571">
                  <c:v>-60.733000000000004</c:v>
                </c:pt>
                <c:pt idx="43572">
                  <c:v>-60.730999999999995</c:v>
                </c:pt>
                <c:pt idx="43573">
                  <c:v>-60.728999999999999</c:v>
                </c:pt>
                <c:pt idx="43574">
                  <c:v>-60.727000000000004</c:v>
                </c:pt>
                <c:pt idx="43575">
                  <c:v>-60.724999999999994</c:v>
                </c:pt>
                <c:pt idx="43576">
                  <c:v>-60.722999999999999</c:v>
                </c:pt>
                <c:pt idx="43577">
                  <c:v>-60.721000000000004</c:v>
                </c:pt>
                <c:pt idx="43578">
                  <c:v>-60.718999999999994</c:v>
                </c:pt>
                <c:pt idx="43579">
                  <c:v>-60.716999999999999</c:v>
                </c:pt>
                <c:pt idx="43580">
                  <c:v>-60.715000000000003</c:v>
                </c:pt>
                <c:pt idx="43581">
                  <c:v>-60.712999999999994</c:v>
                </c:pt>
                <c:pt idx="43582">
                  <c:v>-60.710999999999999</c:v>
                </c:pt>
                <c:pt idx="43583">
                  <c:v>-60.709000000000003</c:v>
                </c:pt>
                <c:pt idx="43584">
                  <c:v>-60.706999999999994</c:v>
                </c:pt>
                <c:pt idx="43585">
                  <c:v>-60.704999999999998</c:v>
                </c:pt>
                <c:pt idx="43586">
                  <c:v>-60.703000000000003</c:v>
                </c:pt>
                <c:pt idx="43587">
                  <c:v>-60.700999999999993</c:v>
                </c:pt>
                <c:pt idx="43588">
                  <c:v>-60.698999999999998</c:v>
                </c:pt>
                <c:pt idx="43589">
                  <c:v>-60.697000000000003</c:v>
                </c:pt>
                <c:pt idx="43590">
                  <c:v>-60.694999999999993</c:v>
                </c:pt>
                <c:pt idx="43591">
                  <c:v>-60.692999999999998</c:v>
                </c:pt>
                <c:pt idx="43592">
                  <c:v>-60.691000000000003</c:v>
                </c:pt>
                <c:pt idx="43593">
                  <c:v>-60.688999999999993</c:v>
                </c:pt>
                <c:pt idx="43594">
                  <c:v>-60.686999999999998</c:v>
                </c:pt>
                <c:pt idx="43595">
                  <c:v>-60.685000000000002</c:v>
                </c:pt>
                <c:pt idx="43596">
                  <c:v>-60.683000000000007</c:v>
                </c:pt>
                <c:pt idx="43597">
                  <c:v>-60.680999999999997</c:v>
                </c:pt>
                <c:pt idx="43598">
                  <c:v>-60.679000000000002</c:v>
                </c:pt>
                <c:pt idx="43599">
                  <c:v>-60.677000000000007</c:v>
                </c:pt>
                <c:pt idx="43600">
                  <c:v>-60.674999999999997</c:v>
                </c:pt>
                <c:pt idx="43601">
                  <c:v>-60.673000000000002</c:v>
                </c:pt>
                <c:pt idx="43602">
                  <c:v>-60.671000000000006</c:v>
                </c:pt>
                <c:pt idx="43603">
                  <c:v>-60.668999999999997</c:v>
                </c:pt>
                <c:pt idx="43604">
                  <c:v>-60.667000000000002</c:v>
                </c:pt>
                <c:pt idx="43605">
                  <c:v>-60.665000000000006</c:v>
                </c:pt>
                <c:pt idx="43606">
                  <c:v>-60.662999999999997</c:v>
                </c:pt>
                <c:pt idx="43607">
                  <c:v>-60.661000000000001</c:v>
                </c:pt>
                <c:pt idx="43608">
                  <c:v>-60.659000000000006</c:v>
                </c:pt>
                <c:pt idx="43609">
                  <c:v>-60.656999999999996</c:v>
                </c:pt>
                <c:pt idx="43610">
                  <c:v>-60.655000000000001</c:v>
                </c:pt>
                <c:pt idx="43611">
                  <c:v>-60.653000000000006</c:v>
                </c:pt>
                <c:pt idx="43612">
                  <c:v>-60.650999999999996</c:v>
                </c:pt>
                <c:pt idx="43613">
                  <c:v>-60.649000000000001</c:v>
                </c:pt>
                <c:pt idx="43614">
                  <c:v>-60.647000000000006</c:v>
                </c:pt>
                <c:pt idx="43615">
                  <c:v>-60.644999999999996</c:v>
                </c:pt>
                <c:pt idx="43616">
                  <c:v>-60.643000000000001</c:v>
                </c:pt>
                <c:pt idx="43617">
                  <c:v>-60.641000000000005</c:v>
                </c:pt>
                <c:pt idx="43618">
                  <c:v>-60.638999999999996</c:v>
                </c:pt>
                <c:pt idx="43619">
                  <c:v>-60.637</c:v>
                </c:pt>
                <c:pt idx="43620">
                  <c:v>-60.635000000000005</c:v>
                </c:pt>
                <c:pt idx="43621">
                  <c:v>-60.632999999999996</c:v>
                </c:pt>
                <c:pt idx="43622">
                  <c:v>-60.631</c:v>
                </c:pt>
                <c:pt idx="43623">
                  <c:v>-60.629000000000005</c:v>
                </c:pt>
                <c:pt idx="43624">
                  <c:v>-60.626999999999995</c:v>
                </c:pt>
                <c:pt idx="43625">
                  <c:v>-60.625</c:v>
                </c:pt>
                <c:pt idx="43626">
                  <c:v>-60.623000000000005</c:v>
                </c:pt>
                <c:pt idx="43627">
                  <c:v>-60.620999999999995</c:v>
                </c:pt>
                <c:pt idx="43628">
                  <c:v>-60.619</c:v>
                </c:pt>
                <c:pt idx="43629">
                  <c:v>-60.617000000000004</c:v>
                </c:pt>
                <c:pt idx="43630">
                  <c:v>-60.614999999999995</c:v>
                </c:pt>
                <c:pt idx="43631">
                  <c:v>-60.613</c:v>
                </c:pt>
                <c:pt idx="43632">
                  <c:v>-60.611000000000004</c:v>
                </c:pt>
                <c:pt idx="43633">
                  <c:v>-60.608999999999995</c:v>
                </c:pt>
                <c:pt idx="43634">
                  <c:v>-60.606999999999999</c:v>
                </c:pt>
                <c:pt idx="43635">
                  <c:v>-60.605000000000004</c:v>
                </c:pt>
                <c:pt idx="43636">
                  <c:v>-60.602999999999994</c:v>
                </c:pt>
                <c:pt idx="43637">
                  <c:v>-60.600999999999999</c:v>
                </c:pt>
                <c:pt idx="43638">
                  <c:v>-60.599000000000004</c:v>
                </c:pt>
                <c:pt idx="43639">
                  <c:v>-60.596999999999994</c:v>
                </c:pt>
                <c:pt idx="43640">
                  <c:v>-60.594999999999999</c:v>
                </c:pt>
                <c:pt idx="43641">
                  <c:v>-60.593000000000004</c:v>
                </c:pt>
                <c:pt idx="43642">
                  <c:v>-60.590999999999994</c:v>
                </c:pt>
                <c:pt idx="43643">
                  <c:v>-60.588999999999999</c:v>
                </c:pt>
                <c:pt idx="43644">
                  <c:v>-60.587000000000003</c:v>
                </c:pt>
                <c:pt idx="43645">
                  <c:v>-60.584999999999994</c:v>
                </c:pt>
                <c:pt idx="43646">
                  <c:v>-60.582999999999998</c:v>
                </c:pt>
                <c:pt idx="43647">
                  <c:v>-60.581000000000003</c:v>
                </c:pt>
                <c:pt idx="43648">
                  <c:v>-60.578999999999994</c:v>
                </c:pt>
                <c:pt idx="43649">
                  <c:v>-60.576999999999998</c:v>
                </c:pt>
                <c:pt idx="43650">
                  <c:v>-60.575000000000003</c:v>
                </c:pt>
                <c:pt idx="43651">
                  <c:v>-60.572999999999993</c:v>
                </c:pt>
                <c:pt idx="43652">
                  <c:v>-60.570999999999998</c:v>
                </c:pt>
                <c:pt idx="43653">
                  <c:v>-60.569000000000003</c:v>
                </c:pt>
                <c:pt idx="43654">
                  <c:v>-60.566999999999993</c:v>
                </c:pt>
                <c:pt idx="43655">
                  <c:v>-60.564999999999998</c:v>
                </c:pt>
                <c:pt idx="43656">
                  <c:v>-60.563000000000002</c:v>
                </c:pt>
                <c:pt idx="43657">
                  <c:v>-60.561000000000007</c:v>
                </c:pt>
                <c:pt idx="43658">
                  <c:v>-60.558999999999997</c:v>
                </c:pt>
                <c:pt idx="43659">
                  <c:v>-60.557000000000002</c:v>
                </c:pt>
                <c:pt idx="43660">
                  <c:v>-60.555000000000007</c:v>
                </c:pt>
                <c:pt idx="43661">
                  <c:v>-60.552999999999997</c:v>
                </c:pt>
                <c:pt idx="43662">
                  <c:v>-60.551000000000002</c:v>
                </c:pt>
                <c:pt idx="43663">
                  <c:v>-60.549000000000007</c:v>
                </c:pt>
                <c:pt idx="43664">
                  <c:v>-60.546999999999997</c:v>
                </c:pt>
                <c:pt idx="43665">
                  <c:v>-60.545000000000002</c:v>
                </c:pt>
                <c:pt idx="43666">
                  <c:v>-60.543000000000006</c:v>
                </c:pt>
                <c:pt idx="43667">
                  <c:v>-60.540999999999997</c:v>
                </c:pt>
                <c:pt idx="43668">
                  <c:v>-60.539000000000001</c:v>
                </c:pt>
                <c:pt idx="43669">
                  <c:v>-60.537000000000006</c:v>
                </c:pt>
                <c:pt idx="43670">
                  <c:v>-60.534999999999997</c:v>
                </c:pt>
                <c:pt idx="43671">
                  <c:v>-60.533000000000001</c:v>
                </c:pt>
                <c:pt idx="43672">
                  <c:v>-60.531000000000006</c:v>
                </c:pt>
                <c:pt idx="43673">
                  <c:v>-60.528999999999996</c:v>
                </c:pt>
                <c:pt idx="43674">
                  <c:v>-60.527000000000001</c:v>
                </c:pt>
                <c:pt idx="43675">
                  <c:v>-60.525000000000006</c:v>
                </c:pt>
                <c:pt idx="43676">
                  <c:v>-60.522999999999996</c:v>
                </c:pt>
                <c:pt idx="43677">
                  <c:v>-60.521000000000001</c:v>
                </c:pt>
                <c:pt idx="43678">
                  <c:v>-60.519000000000005</c:v>
                </c:pt>
                <c:pt idx="43679">
                  <c:v>-60.516999999999996</c:v>
                </c:pt>
                <c:pt idx="43680">
                  <c:v>-60.515000000000001</c:v>
                </c:pt>
                <c:pt idx="43681">
                  <c:v>-60.513000000000005</c:v>
                </c:pt>
                <c:pt idx="43682">
                  <c:v>-60.510999999999996</c:v>
                </c:pt>
                <c:pt idx="43683">
                  <c:v>-60.509</c:v>
                </c:pt>
                <c:pt idx="43684">
                  <c:v>-60.507000000000005</c:v>
                </c:pt>
                <c:pt idx="43685">
                  <c:v>-60.504999999999995</c:v>
                </c:pt>
                <c:pt idx="43686">
                  <c:v>-60.503</c:v>
                </c:pt>
                <c:pt idx="43687">
                  <c:v>-60.501000000000005</c:v>
                </c:pt>
                <c:pt idx="43688">
                  <c:v>-60.498999999999995</c:v>
                </c:pt>
                <c:pt idx="43689">
                  <c:v>-60.497</c:v>
                </c:pt>
                <c:pt idx="43690">
                  <c:v>-60.495000000000005</c:v>
                </c:pt>
                <c:pt idx="43691">
                  <c:v>-60.492999999999995</c:v>
                </c:pt>
                <c:pt idx="43692">
                  <c:v>-60.491</c:v>
                </c:pt>
                <c:pt idx="43693">
                  <c:v>-60.489000000000004</c:v>
                </c:pt>
                <c:pt idx="43694">
                  <c:v>-60.486999999999995</c:v>
                </c:pt>
                <c:pt idx="43695">
                  <c:v>-60.484999999999999</c:v>
                </c:pt>
                <c:pt idx="43696">
                  <c:v>-60.483000000000004</c:v>
                </c:pt>
                <c:pt idx="43697">
                  <c:v>-60.480999999999995</c:v>
                </c:pt>
                <c:pt idx="43698">
                  <c:v>-60.478999999999999</c:v>
                </c:pt>
                <c:pt idx="43699">
                  <c:v>-60.477000000000004</c:v>
                </c:pt>
                <c:pt idx="43700">
                  <c:v>-60.474999999999994</c:v>
                </c:pt>
                <c:pt idx="43701">
                  <c:v>-60.472999999999999</c:v>
                </c:pt>
                <c:pt idx="43702">
                  <c:v>-60.471000000000004</c:v>
                </c:pt>
                <c:pt idx="43703">
                  <c:v>-60.468999999999994</c:v>
                </c:pt>
                <c:pt idx="43704">
                  <c:v>-60.466999999999999</c:v>
                </c:pt>
                <c:pt idx="43705">
                  <c:v>-60.465000000000003</c:v>
                </c:pt>
                <c:pt idx="43706">
                  <c:v>-60.462999999999994</c:v>
                </c:pt>
                <c:pt idx="43707">
                  <c:v>-60.460999999999999</c:v>
                </c:pt>
                <c:pt idx="43708">
                  <c:v>-60.459000000000003</c:v>
                </c:pt>
                <c:pt idx="43709">
                  <c:v>-60.456999999999994</c:v>
                </c:pt>
                <c:pt idx="43710">
                  <c:v>-60.454999999999998</c:v>
                </c:pt>
                <c:pt idx="43711">
                  <c:v>-60.453000000000003</c:v>
                </c:pt>
                <c:pt idx="43712">
                  <c:v>-60.450999999999993</c:v>
                </c:pt>
                <c:pt idx="43713">
                  <c:v>-60.448999999999998</c:v>
                </c:pt>
                <c:pt idx="43714">
                  <c:v>-60.447000000000003</c:v>
                </c:pt>
                <c:pt idx="43715">
                  <c:v>-60.444999999999993</c:v>
                </c:pt>
                <c:pt idx="43716">
                  <c:v>-60.442999999999998</c:v>
                </c:pt>
                <c:pt idx="43717">
                  <c:v>-60.441000000000003</c:v>
                </c:pt>
                <c:pt idx="43718">
                  <c:v>-60.438999999999993</c:v>
                </c:pt>
                <c:pt idx="43719">
                  <c:v>-60.436999999999998</c:v>
                </c:pt>
                <c:pt idx="43720">
                  <c:v>-60.435000000000002</c:v>
                </c:pt>
                <c:pt idx="43721">
                  <c:v>-60.433000000000007</c:v>
                </c:pt>
                <c:pt idx="43722">
                  <c:v>-60.430999999999997</c:v>
                </c:pt>
                <c:pt idx="43723">
                  <c:v>-60.429000000000002</c:v>
                </c:pt>
                <c:pt idx="43724">
                  <c:v>-60.427000000000007</c:v>
                </c:pt>
                <c:pt idx="43725">
                  <c:v>-60.424999999999997</c:v>
                </c:pt>
                <c:pt idx="43726">
                  <c:v>-60.423000000000002</c:v>
                </c:pt>
                <c:pt idx="43727">
                  <c:v>-60.421000000000006</c:v>
                </c:pt>
                <c:pt idx="43728">
                  <c:v>-60.418999999999997</c:v>
                </c:pt>
                <c:pt idx="43729">
                  <c:v>-60.417000000000002</c:v>
                </c:pt>
                <c:pt idx="43730">
                  <c:v>-60.415000000000006</c:v>
                </c:pt>
                <c:pt idx="43731">
                  <c:v>-60.412999999999997</c:v>
                </c:pt>
                <c:pt idx="43732">
                  <c:v>-60.411000000000001</c:v>
                </c:pt>
                <c:pt idx="43733">
                  <c:v>-60.409000000000006</c:v>
                </c:pt>
                <c:pt idx="43734">
                  <c:v>-60.406999999999996</c:v>
                </c:pt>
                <c:pt idx="43735">
                  <c:v>-60.405000000000001</c:v>
                </c:pt>
                <c:pt idx="43736">
                  <c:v>-60.403000000000006</c:v>
                </c:pt>
                <c:pt idx="43737">
                  <c:v>-60.400999999999996</c:v>
                </c:pt>
                <c:pt idx="43738">
                  <c:v>-60.399000000000001</c:v>
                </c:pt>
                <c:pt idx="43739">
                  <c:v>-60.397000000000006</c:v>
                </c:pt>
                <c:pt idx="43740">
                  <c:v>-60.394999999999996</c:v>
                </c:pt>
                <c:pt idx="43741">
                  <c:v>-60.393000000000001</c:v>
                </c:pt>
                <c:pt idx="43742">
                  <c:v>-60.391000000000005</c:v>
                </c:pt>
                <c:pt idx="43743">
                  <c:v>-60.388999999999996</c:v>
                </c:pt>
                <c:pt idx="43744">
                  <c:v>-60.387</c:v>
                </c:pt>
                <c:pt idx="43745">
                  <c:v>-60.385000000000005</c:v>
                </c:pt>
                <c:pt idx="43746">
                  <c:v>-60.382999999999996</c:v>
                </c:pt>
                <c:pt idx="43747">
                  <c:v>-60.381</c:v>
                </c:pt>
                <c:pt idx="43748">
                  <c:v>-60.379000000000005</c:v>
                </c:pt>
                <c:pt idx="43749">
                  <c:v>-60.376999999999995</c:v>
                </c:pt>
                <c:pt idx="43750">
                  <c:v>-60.375</c:v>
                </c:pt>
                <c:pt idx="43751">
                  <c:v>-60.373000000000005</c:v>
                </c:pt>
                <c:pt idx="43752">
                  <c:v>-60.370999999999995</c:v>
                </c:pt>
                <c:pt idx="43753">
                  <c:v>-60.369</c:v>
                </c:pt>
                <c:pt idx="43754">
                  <c:v>-60.367000000000004</c:v>
                </c:pt>
                <c:pt idx="43755">
                  <c:v>-60.364999999999995</c:v>
                </c:pt>
                <c:pt idx="43756">
                  <c:v>-60.363</c:v>
                </c:pt>
                <c:pt idx="43757">
                  <c:v>-60.361000000000004</c:v>
                </c:pt>
                <c:pt idx="43758">
                  <c:v>-60.358999999999995</c:v>
                </c:pt>
                <c:pt idx="43759">
                  <c:v>-60.356999999999999</c:v>
                </c:pt>
                <c:pt idx="43760">
                  <c:v>-60.355000000000004</c:v>
                </c:pt>
                <c:pt idx="43761">
                  <c:v>-60.352999999999994</c:v>
                </c:pt>
                <c:pt idx="43762">
                  <c:v>-60.350999999999999</c:v>
                </c:pt>
                <c:pt idx="43763">
                  <c:v>-60.349000000000004</c:v>
                </c:pt>
                <c:pt idx="43764">
                  <c:v>-60.346999999999994</c:v>
                </c:pt>
                <c:pt idx="43765">
                  <c:v>-60.344999999999999</c:v>
                </c:pt>
                <c:pt idx="43766">
                  <c:v>-60.343000000000004</c:v>
                </c:pt>
                <c:pt idx="43767">
                  <c:v>-60.340999999999994</c:v>
                </c:pt>
                <c:pt idx="43768">
                  <c:v>-60.338999999999999</c:v>
                </c:pt>
                <c:pt idx="43769">
                  <c:v>-60.337000000000003</c:v>
                </c:pt>
                <c:pt idx="43770">
                  <c:v>-60.334999999999994</c:v>
                </c:pt>
                <c:pt idx="43771">
                  <c:v>-60.332999999999998</c:v>
                </c:pt>
                <c:pt idx="43772">
                  <c:v>-60.331000000000003</c:v>
                </c:pt>
                <c:pt idx="43773">
                  <c:v>-60.328999999999994</c:v>
                </c:pt>
                <c:pt idx="43774">
                  <c:v>-60.326999999999998</c:v>
                </c:pt>
                <c:pt idx="43775">
                  <c:v>-60.325000000000003</c:v>
                </c:pt>
                <c:pt idx="43776">
                  <c:v>-60.322999999999993</c:v>
                </c:pt>
                <c:pt idx="43777">
                  <c:v>-60.320999999999998</c:v>
                </c:pt>
                <c:pt idx="43778">
                  <c:v>-60.319000000000003</c:v>
                </c:pt>
                <c:pt idx="43779">
                  <c:v>-60.316999999999993</c:v>
                </c:pt>
                <c:pt idx="43780">
                  <c:v>-60.314999999999998</c:v>
                </c:pt>
                <c:pt idx="43781">
                  <c:v>-60.313000000000002</c:v>
                </c:pt>
                <c:pt idx="43782">
                  <c:v>-60.311000000000007</c:v>
                </c:pt>
                <c:pt idx="43783">
                  <c:v>-60.308999999999997</c:v>
                </c:pt>
                <c:pt idx="43784">
                  <c:v>-60.307000000000002</c:v>
                </c:pt>
                <c:pt idx="43785">
                  <c:v>-60.305000000000007</c:v>
                </c:pt>
                <c:pt idx="43786">
                  <c:v>-60.302999999999997</c:v>
                </c:pt>
                <c:pt idx="43787">
                  <c:v>-60.301000000000002</c:v>
                </c:pt>
                <c:pt idx="43788">
                  <c:v>-60.299000000000007</c:v>
                </c:pt>
                <c:pt idx="43789">
                  <c:v>-60.296999999999997</c:v>
                </c:pt>
                <c:pt idx="43790">
                  <c:v>-60.295000000000002</c:v>
                </c:pt>
                <c:pt idx="43791">
                  <c:v>-60.293000000000006</c:v>
                </c:pt>
                <c:pt idx="43792">
                  <c:v>-60.290999999999997</c:v>
                </c:pt>
                <c:pt idx="43793">
                  <c:v>-60.289000000000001</c:v>
                </c:pt>
                <c:pt idx="43794">
                  <c:v>-60.287000000000006</c:v>
                </c:pt>
                <c:pt idx="43795">
                  <c:v>-60.284999999999997</c:v>
                </c:pt>
                <c:pt idx="43796">
                  <c:v>-60.283000000000001</c:v>
                </c:pt>
                <c:pt idx="43797">
                  <c:v>-60.281000000000006</c:v>
                </c:pt>
                <c:pt idx="43798">
                  <c:v>-60.278999999999996</c:v>
                </c:pt>
                <c:pt idx="43799">
                  <c:v>-60.277000000000001</c:v>
                </c:pt>
                <c:pt idx="43800">
                  <c:v>-60.275000000000006</c:v>
                </c:pt>
                <c:pt idx="43801">
                  <c:v>-60.272999999999996</c:v>
                </c:pt>
                <c:pt idx="43802">
                  <c:v>-60.271000000000001</c:v>
                </c:pt>
                <c:pt idx="43803">
                  <c:v>-60.269000000000005</c:v>
                </c:pt>
                <c:pt idx="43804">
                  <c:v>-60.266999999999996</c:v>
                </c:pt>
                <c:pt idx="43805">
                  <c:v>-60.265000000000001</c:v>
                </c:pt>
                <c:pt idx="43806">
                  <c:v>-60.263000000000005</c:v>
                </c:pt>
                <c:pt idx="43807">
                  <c:v>-60.260999999999996</c:v>
                </c:pt>
                <c:pt idx="43808">
                  <c:v>-60.259</c:v>
                </c:pt>
                <c:pt idx="43809">
                  <c:v>-60.257000000000005</c:v>
                </c:pt>
                <c:pt idx="43810">
                  <c:v>-60.254999999999995</c:v>
                </c:pt>
                <c:pt idx="43811">
                  <c:v>-60.253</c:v>
                </c:pt>
                <c:pt idx="43812">
                  <c:v>-60.251000000000005</c:v>
                </c:pt>
                <c:pt idx="43813">
                  <c:v>-60.248999999999995</c:v>
                </c:pt>
                <c:pt idx="43814">
                  <c:v>-60.247</c:v>
                </c:pt>
                <c:pt idx="43815">
                  <c:v>-60.245000000000005</c:v>
                </c:pt>
                <c:pt idx="43816">
                  <c:v>-60.242999999999995</c:v>
                </c:pt>
                <c:pt idx="43817">
                  <c:v>-60.241</c:v>
                </c:pt>
                <c:pt idx="43818">
                  <c:v>-60.239000000000004</c:v>
                </c:pt>
                <c:pt idx="43819">
                  <c:v>-60.236999999999995</c:v>
                </c:pt>
                <c:pt idx="43820">
                  <c:v>-60.234999999999999</c:v>
                </c:pt>
                <c:pt idx="43821">
                  <c:v>-60.233000000000004</c:v>
                </c:pt>
                <c:pt idx="43822">
                  <c:v>-60.230999999999995</c:v>
                </c:pt>
                <c:pt idx="43823">
                  <c:v>-60.228999999999999</c:v>
                </c:pt>
                <c:pt idx="43824">
                  <c:v>-60.227000000000004</c:v>
                </c:pt>
                <c:pt idx="43825">
                  <c:v>-60.224999999999994</c:v>
                </c:pt>
                <c:pt idx="43826">
                  <c:v>-60.222999999999999</c:v>
                </c:pt>
                <c:pt idx="43827">
                  <c:v>-60.221000000000004</c:v>
                </c:pt>
                <c:pt idx="43828">
                  <c:v>-60.218999999999994</c:v>
                </c:pt>
                <c:pt idx="43829">
                  <c:v>-60.216999999999999</c:v>
                </c:pt>
                <c:pt idx="43830">
                  <c:v>-60.215000000000003</c:v>
                </c:pt>
                <c:pt idx="43831">
                  <c:v>-60.212999999999994</c:v>
                </c:pt>
                <c:pt idx="43832">
                  <c:v>-60.210999999999999</c:v>
                </c:pt>
                <c:pt idx="43833">
                  <c:v>-60.209000000000003</c:v>
                </c:pt>
                <c:pt idx="43834">
                  <c:v>-60.206999999999994</c:v>
                </c:pt>
                <c:pt idx="43835">
                  <c:v>-60.204999999999998</c:v>
                </c:pt>
                <c:pt idx="43836">
                  <c:v>-60.203000000000003</c:v>
                </c:pt>
                <c:pt idx="43837">
                  <c:v>-60.200999999999993</c:v>
                </c:pt>
                <c:pt idx="43838">
                  <c:v>-60.198999999999998</c:v>
                </c:pt>
                <c:pt idx="43839">
                  <c:v>-60.197000000000003</c:v>
                </c:pt>
                <c:pt idx="43840">
                  <c:v>-60.194999999999993</c:v>
                </c:pt>
                <c:pt idx="43841">
                  <c:v>-60.192999999999998</c:v>
                </c:pt>
                <c:pt idx="43842">
                  <c:v>-60.191000000000003</c:v>
                </c:pt>
                <c:pt idx="43843">
                  <c:v>-60.188999999999993</c:v>
                </c:pt>
                <c:pt idx="43844">
                  <c:v>-60.186999999999998</c:v>
                </c:pt>
                <c:pt idx="43845">
                  <c:v>-60.185000000000002</c:v>
                </c:pt>
                <c:pt idx="43846">
                  <c:v>-60.183000000000007</c:v>
                </c:pt>
                <c:pt idx="43847">
                  <c:v>-60.180999999999997</c:v>
                </c:pt>
                <c:pt idx="43848">
                  <c:v>-60.179000000000002</c:v>
                </c:pt>
                <c:pt idx="43849">
                  <c:v>-60.177000000000007</c:v>
                </c:pt>
                <c:pt idx="43850">
                  <c:v>-60.174999999999997</c:v>
                </c:pt>
                <c:pt idx="43851">
                  <c:v>-60.173000000000002</c:v>
                </c:pt>
                <c:pt idx="43852">
                  <c:v>-60.171000000000006</c:v>
                </c:pt>
                <c:pt idx="43853">
                  <c:v>-60.168999999999997</c:v>
                </c:pt>
                <c:pt idx="43854">
                  <c:v>-60.167000000000002</c:v>
                </c:pt>
                <c:pt idx="43855">
                  <c:v>-60.165000000000006</c:v>
                </c:pt>
                <c:pt idx="43856">
                  <c:v>-60.162999999999997</c:v>
                </c:pt>
                <c:pt idx="43857">
                  <c:v>-60.161000000000001</c:v>
                </c:pt>
                <c:pt idx="43858">
                  <c:v>-60.159000000000006</c:v>
                </c:pt>
                <c:pt idx="43859">
                  <c:v>-60.156999999999996</c:v>
                </c:pt>
                <c:pt idx="43860">
                  <c:v>-60.155000000000001</c:v>
                </c:pt>
                <c:pt idx="43861">
                  <c:v>-60.153000000000006</c:v>
                </c:pt>
                <c:pt idx="43862">
                  <c:v>-60.150999999999996</c:v>
                </c:pt>
                <c:pt idx="43863">
                  <c:v>-60.149000000000001</c:v>
                </c:pt>
                <c:pt idx="43864">
                  <c:v>-60.147000000000006</c:v>
                </c:pt>
                <c:pt idx="43865">
                  <c:v>-60.144999999999996</c:v>
                </c:pt>
                <c:pt idx="43866">
                  <c:v>-60.143000000000001</c:v>
                </c:pt>
                <c:pt idx="43867">
                  <c:v>-60.141000000000005</c:v>
                </c:pt>
                <c:pt idx="43868">
                  <c:v>-60.138999999999996</c:v>
                </c:pt>
                <c:pt idx="43869">
                  <c:v>-60.137</c:v>
                </c:pt>
                <c:pt idx="43870">
                  <c:v>-60.135000000000005</c:v>
                </c:pt>
                <c:pt idx="43871">
                  <c:v>-60.132999999999996</c:v>
                </c:pt>
                <c:pt idx="43872">
                  <c:v>-60.131</c:v>
                </c:pt>
                <c:pt idx="43873">
                  <c:v>-60.129000000000005</c:v>
                </c:pt>
                <c:pt idx="43874">
                  <c:v>-60.126999999999995</c:v>
                </c:pt>
                <c:pt idx="43875">
                  <c:v>-60.125</c:v>
                </c:pt>
                <c:pt idx="43876">
                  <c:v>-60.123000000000005</c:v>
                </c:pt>
                <c:pt idx="43877">
                  <c:v>-60.120999999999995</c:v>
                </c:pt>
                <c:pt idx="43878">
                  <c:v>-60.119</c:v>
                </c:pt>
                <c:pt idx="43879">
                  <c:v>-60.117000000000004</c:v>
                </c:pt>
                <c:pt idx="43880">
                  <c:v>-60.114999999999995</c:v>
                </c:pt>
                <c:pt idx="43881">
                  <c:v>-60.113</c:v>
                </c:pt>
                <c:pt idx="43882">
                  <c:v>-60.111000000000004</c:v>
                </c:pt>
                <c:pt idx="43883">
                  <c:v>-60.108999999999995</c:v>
                </c:pt>
                <c:pt idx="43884">
                  <c:v>-60.106999999999999</c:v>
                </c:pt>
                <c:pt idx="43885">
                  <c:v>-60.105000000000004</c:v>
                </c:pt>
                <c:pt idx="43886">
                  <c:v>-60.102999999999994</c:v>
                </c:pt>
                <c:pt idx="43887">
                  <c:v>-60.100999999999999</c:v>
                </c:pt>
                <c:pt idx="43888">
                  <c:v>-60.099000000000004</c:v>
                </c:pt>
                <c:pt idx="43889">
                  <c:v>-60.096999999999994</c:v>
                </c:pt>
                <c:pt idx="43890">
                  <c:v>-60.094999999999999</c:v>
                </c:pt>
                <c:pt idx="43891">
                  <c:v>-60.093000000000004</c:v>
                </c:pt>
                <c:pt idx="43892">
                  <c:v>-60.090999999999994</c:v>
                </c:pt>
                <c:pt idx="43893">
                  <c:v>-60.088999999999999</c:v>
                </c:pt>
                <c:pt idx="43894">
                  <c:v>-60.087000000000003</c:v>
                </c:pt>
                <c:pt idx="43895">
                  <c:v>-60.084999999999994</c:v>
                </c:pt>
                <c:pt idx="43896">
                  <c:v>-60.082999999999998</c:v>
                </c:pt>
                <c:pt idx="43897">
                  <c:v>-60.081000000000003</c:v>
                </c:pt>
                <c:pt idx="43898">
                  <c:v>-60.078999999999994</c:v>
                </c:pt>
                <c:pt idx="43899">
                  <c:v>-60.076999999999998</c:v>
                </c:pt>
                <c:pt idx="43900">
                  <c:v>-60.075000000000003</c:v>
                </c:pt>
                <c:pt idx="43901">
                  <c:v>-60.072999999999993</c:v>
                </c:pt>
                <c:pt idx="43902">
                  <c:v>-60.070999999999998</c:v>
                </c:pt>
                <c:pt idx="43903">
                  <c:v>-60.069000000000003</c:v>
                </c:pt>
                <c:pt idx="43904">
                  <c:v>-60.066999999999993</c:v>
                </c:pt>
                <c:pt idx="43905">
                  <c:v>-60.064999999999998</c:v>
                </c:pt>
                <c:pt idx="43906">
                  <c:v>-60.063000000000002</c:v>
                </c:pt>
                <c:pt idx="43907">
                  <c:v>-60.061000000000007</c:v>
                </c:pt>
                <c:pt idx="43908">
                  <c:v>-60.058999999999997</c:v>
                </c:pt>
                <c:pt idx="43909">
                  <c:v>-60.057000000000002</c:v>
                </c:pt>
                <c:pt idx="43910">
                  <c:v>-60.055000000000007</c:v>
                </c:pt>
                <c:pt idx="43911">
                  <c:v>-60.052999999999997</c:v>
                </c:pt>
                <c:pt idx="43912">
                  <c:v>-60.051000000000002</c:v>
                </c:pt>
                <c:pt idx="43913">
                  <c:v>-60.049000000000007</c:v>
                </c:pt>
                <c:pt idx="43914">
                  <c:v>-60.046999999999997</c:v>
                </c:pt>
                <c:pt idx="43915">
                  <c:v>-60.045000000000002</c:v>
                </c:pt>
                <c:pt idx="43916">
                  <c:v>-60.043000000000006</c:v>
                </c:pt>
                <c:pt idx="43917">
                  <c:v>-60.040999999999997</c:v>
                </c:pt>
                <c:pt idx="43918">
                  <c:v>-60.039000000000001</c:v>
                </c:pt>
                <c:pt idx="43919">
                  <c:v>-60.037000000000006</c:v>
                </c:pt>
                <c:pt idx="43920">
                  <c:v>-60.034999999999997</c:v>
                </c:pt>
                <c:pt idx="43921">
                  <c:v>-60.033000000000001</c:v>
                </c:pt>
                <c:pt idx="43922">
                  <c:v>-60.031000000000006</c:v>
                </c:pt>
                <c:pt idx="43923">
                  <c:v>-60.028999999999996</c:v>
                </c:pt>
                <c:pt idx="43924">
                  <c:v>-60.027000000000001</c:v>
                </c:pt>
                <c:pt idx="43925">
                  <c:v>-60.025000000000006</c:v>
                </c:pt>
                <c:pt idx="43926">
                  <c:v>-60.022999999999996</c:v>
                </c:pt>
                <c:pt idx="43927">
                  <c:v>-60.021000000000001</c:v>
                </c:pt>
                <c:pt idx="43928">
                  <c:v>-60.019000000000005</c:v>
                </c:pt>
                <c:pt idx="43929">
                  <c:v>-60.016999999999996</c:v>
                </c:pt>
                <c:pt idx="43930">
                  <c:v>-60.015000000000001</c:v>
                </c:pt>
                <c:pt idx="43931">
                  <c:v>-60.013000000000005</c:v>
                </c:pt>
                <c:pt idx="43932">
                  <c:v>-60.010999999999996</c:v>
                </c:pt>
                <c:pt idx="43933">
                  <c:v>-60.009</c:v>
                </c:pt>
                <c:pt idx="43934">
                  <c:v>-60.007000000000005</c:v>
                </c:pt>
                <c:pt idx="43935">
                  <c:v>-60.004999999999995</c:v>
                </c:pt>
                <c:pt idx="43936">
                  <c:v>-60.003</c:v>
                </c:pt>
                <c:pt idx="43937">
                  <c:v>-60.001000000000005</c:v>
                </c:pt>
                <c:pt idx="43938">
                  <c:v>-59.998999999999995</c:v>
                </c:pt>
                <c:pt idx="43939">
                  <c:v>-59.997</c:v>
                </c:pt>
                <c:pt idx="43940">
                  <c:v>-59.995000000000005</c:v>
                </c:pt>
                <c:pt idx="43941">
                  <c:v>-59.992999999999995</c:v>
                </c:pt>
                <c:pt idx="43942">
                  <c:v>-59.991</c:v>
                </c:pt>
                <c:pt idx="43943">
                  <c:v>-59.989000000000004</c:v>
                </c:pt>
                <c:pt idx="43944">
                  <c:v>-59.986999999999995</c:v>
                </c:pt>
                <c:pt idx="43945">
                  <c:v>-59.984999999999999</c:v>
                </c:pt>
                <c:pt idx="43946">
                  <c:v>-59.983000000000004</c:v>
                </c:pt>
                <c:pt idx="43947">
                  <c:v>-59.980999999999995</c:v>
                </c:pt>
                <c:pt idx="43948">
                  <c:v>-59.978999999999999</c:v>
                </c:pt>
                <c:pt idx="43949">
                  <c:v>-59.977000000000004</c:v>
                </c:pt>
                <c:pt idx="43950">
                  <c:v>-59.974999999999994</c:v>
                </c:pt>
                <c:pt idx="43951">
                  <c:v>-59.972999999999999</c:v>
                </c:pt>
                <c:pt idx="43952">
                  <c:v>-59.971000000000004</c:v>
                </c:pt>
                <c:pt idx="43953">
                  <c:v>-59.968999999999994</c:v>
                </c:pt>
                <c:pt idx="43954">
                  <c:v>-59.966999999999999</c:v>
                </c:pt>
                <c:pt idx="43955">
                  <c:v>-59.965000000000003</c:v>
                </c:pt>
                <c:pt idx="43956">
                  <c:v>-59.962999999999994</c:v>
                </c:pt>
                <c:pt idx="43957">
                  <c:v>-59.960999999999999</c:v>
                </c:pt>
                <c:pt idx="43958">
                  <c:v>-59.959000000000003</c:v>
                </c:pt>
                <c:pt idx="43959">
                  <c:v>-59.956999999999994</c:v>
                </c:pt>
                <c:pt idx="43960">
                  <c:v>-59.954999999999998</c:v>
                </c:pt>
                <c:pt idx="43961">
                  <c:v>-59.953000000000003</c:v>
                </c:pt>
                <c:pt idx="43962">
                  <c:v>-59.950999999999993</c:v>
                </c:pt>
                <c:pt idx="43963">
                  <c:v>-59.948999999999998</c:v>
                </c:pt>
                <c:pt idx="43964">
                  <c:v>-59.947000000000003</c:v>
                </c:pt>
                <c:pt idx="43965">
                  <c:v>-59.944999999999993</c:v>
                </c:pt>
                <c:pt idx="43966">
                  <c:v>-59.942999999999998</c:v>
                </c:pt>
                <c:pt idx="43967">
                  <c:v>-59.941000000000003</c:v>
                </c:pt>
                <c:pt idx="43968">
                  <c:v>-59.938999999999993</c:v>
                </c:pt>
                <c:pt idx="43969">
                  <c:v>-59.936999999999998</c:v>
                </c:pt>
                <c:pt idx="43970">
                  <c:v>-59.935000000000002</c:v>
                </c:pt>
                <c:pt idx="43971">
                  <c:v>-59.933000000000007</c:v>
                </c:pt>
                <c:pt idx="43972">
                  <c:v>-59.930999999999997</c:v>
                </c:pt>
                <c:pt idx="43973">
                  <c:v>-59.929000000000002</c:v>
                </c:pt>
                <c:pt idx="43974">
                  <c:v>-59.927000000000007</c:v>
                </c:pt>
                <c:pt idx="43975">
                  <c:v>-59.924999999999997</c:v>
                </c:pt>
                <c:pt idx="43976">
                  <c:v>-59.923000000000002</c:v>
                </c:pt>
                <c:pt idx="43977">
                  <c:v>-59.921000000000006</c:v>
                </c:pt>
                <c:pt idx="43978">
                  <c:v>-59.918999999999997</c:v>
                </c:pt>
                <c:pt idx="43979">
                  <c:v>-59.917000000000002</c:v>
                </c:pt>
                <c:pt idx="43980">
                  <c:v>-59.915000000000006</c:v>
                </c:pt>
                <c:pt idx="43981">
                  <c:v>-59.912999999999997</c:v>
                </c:pt>
                <c:pt idx="43982">
                  <c:v>-59.911000000000001</c:v>
                </c:pt>
                <c:pt idx="43983">
                  <c:v>-59.909000000000006</c:v>
                </c:pt>
                <c:pt idx="43984">
                  <c:v>-59.906999999999996</c:v>
                </c:pt>
                <c:pt idx="43985">
                  <c:v>-59.905000000000001</c:v>
                </c:pt>
                <c:pt idx="43986">
                  <c:v>-59.903000000000006</c:v>
                </c:pt>
                <c:pt idx="43987">
                  <c:v>-59.900999999999996</c:v>
                </c:pt>
                <c:pt idx="43988">
                  <c:v>-59.899000000000001</c:v>
                </c:pt>
                <c:pt idx="43989">
                  <c:v>-59.897000000000006</c:v>
                </c:pt>
                <c:pt idx="43990">
                  <c:v>-59.894999999999996</c:v>
                </c:pt>
                <c:pt idx="43991">
                  <c:v>-59.893000000000001</c:v>
                </c:pt>
                <c:pt idx="43992">
                  <c:v>-59.891000000000005</c:v>
                </c:pt>
                <c:pt idx="43993">
                  <c:v>-59.888999999999996</c:v>
                </c:pt>
                <c:pt idx="43994">
                  <c:v>-59.887</c:v>
                </c:pt>
                <c:pt idx="43995">
                  <c:v>-59.885000000000005</c:v>
                </c:pt>
                <c:pt idx="43996">
                  <c:v>-59.882999999999996</c:v>
                </c:pt>
                <c:pt idx="43997">
                  <c:v>-59.881</c:v>
                </c:pt>
                <c:pt idx="43998">
                  <c:v>-59.879000000000005</c:v>
                </c:pt>
                <c:pt idx="43999">
                  <c:v>-59.876999999999995</c:v>
                </c:pt>
                <c:pt idx="44000">
                  <c:v>-59.875</c:v>
                </c:pt>
                <c:pt idx="44001">
                  <c:v>-59.873000000000005</c:v>
                </c:pt>
                <c:pt idx="44002">
                  <c:v>-59.870999999999995</c:v>
                </c:pt>
                <c:pt idx="44003">
                  <c:v>-59.869</c:v>
                </c:pt>
                <c:pt idx="44004">
                  <c:v>-59.867000000000004</c:v>
                </c:pt>
                <c:pt idx="44005">
                  <c:v>-59.864999999999995</c:v>
                </c:pt>
                <c:pt idx="44006">
                  <c:v>-59.863</c:v>
                </c:pt>
                <c:pt idx="44007">
                  <c:v>-59.861000000000004</c:v>
                </c:pt>
                <c:pt idx="44008">
                  <c:v>-59.858999999999995</c:v>
                </c:pt>
                <c:pt idx="44009">
                  <c:v>-59.856999999999999</c:v>
                </c:pt>
                <c:pt idx="44010">
                  <c:v>-59.855000000000004</c:v>
                </c:pt>
                <c:pt idx="44011">
                  <c:v>-59.852999999999994</c:v>
                </c:pt>
                <c:pt idx="44012">
                  <c:v>-59.850999999999999</c:v>
                </c:pt>
                <c:pt idx="44013">
                  <c:v>-59.849000000000004</c:v>
                </c:pt>
                <c:pt idx="44014">
                  <c:v>-59.846999999999994</c:v>
                </c:pt>
                <c:pt idx="44015">
                  <c:v>-59.844999999999999</c:v>
                </c:pt>
                <c:pt idx="44016">
                  <c:v>-59.843000000000004</c:v>
                </c:pt>
                <c:pt idx="44017">
                  <c:v>-59.840999999999994</c:v>
                </c:pt>
                <c:pt idx="44018">
                  <c:v>-59.838999999999999</c:v>
                </c:pt>
                <c:pt idx="44019">
                  <c:v>-59.837000000000003</c:v>
                </c:pt>
                <c:pt idx="44020">
                  <c:v>-59.834999999999994</c:v>
                </c:pt>
                <c:pt idx="44021">
                  <c:v>-59.832999999999998</c:v>
                </c:pt>
                <c:pt idx="44022">
                  <c:v>-59.831000000000003</c:v>
                </c:pt>
                <c:pt idx="44023">
                  <c:v>-59.828999999999994</c:v>
                </c:pt>
                <c:pt idx="44024">
                  <c:v>-59.826999999999998</c:v>
                </c:pt>
                <c:pt idx="44025">
                  <c:v>-59.825000000000003</c:v>
                </c:pt>
                <c:pt idx="44026">
                  <c:v>-59.822999999999993</c:v>
                </c:pt>
                <c:pt idx="44027">
                  <c:v>-59.820999999999998</c:v>
                </c:pt>
                <c:pt idx="44028">
                  <c:v>-59.819000000000003</c:v>
                </c:pt>
                <c:pt idx="44029">
                  <c:v>-59.816999999999993</c:v>
                </c:pt>
                <c:pt idx="44030">
                  <c:v>-59.814999999999998</c:v>
                </c:pt>
                <c:pt idx="44031">
                  <c:v>-59.813000000000002</c:v>
                </c:pt>
                <c:pt idx="44032">
                  <c:v>-59.811000000000007</c:v>
                </c:pt>
                <c:pt idx="44033">
                  <c:v>-59.808999999999997</c:v>
                </c:pt>
                <c:pt idx="44034">
                  <c:v>-59.807000000000002</c:v>
                </c:pt>
                <c:pt idx="44035">
                  <c:v>-59.805000000000007</c:v>
                </c:pt>
                <c:pt idx="44036">
                  <c:v>-59.802999999999997</c:v>
                </c:pt>
                <c:pt idx="44037">
                  <c:v>-59.801000000000002</c:v>
                </c:pt>
                <c:pt idx="44038">
                  <c:v>-59.799000000000007</c:v>
                </c:pt>
                <c:pt idx="44039">
                  <c:v>-59.796999999999997</c:v>
                </c:pt>
                <c:pt idx="44040">
                  <c:v>-59.795000000000002</c:v>
                </c:pt>
                <c:pt idx="44041">
                  <c:v>-59.793000000000006</c:v>
                </c:pt>
                <c:pt idx="44042">
                  <c:v>-59.790999999999997</c:v>
                </c:pt>
                <c:pt idx="44043">
                  <c:v>-59.789000000000001</c:v>
                </c:pt>
                <c:pt idx="44044">
                  <c:v>-59.787000000000006</c:v>
                </c:pt>
                <c:pt idx="44045">
                  <c:v>-59.784999999999997</c:v>
                </c:pt>
                <c:pt idx="44046">
                  <c:v>-59.783000000000001</c:v>
                </c:pt>
                <c:pt idx="44047">
                  <c:v>-59.781000000000006</c:v>
                </c:pt>
                <c:pt idx="44048">
                  <c:v>-59.778999999999996</c:v>
                </c:pt>
                <c:pt idx="44049">
                  <c:v>-59.777000000000001</c:v>
                </c:pt>
                <c:pt idx="44050">
                  <c:v>-59.775000000000006</c:v>
                </c:pt>
                <c:pt idx="44051">
                  <c:v>-59.772999999999996</c:v>
                </c:pt>
                <c:pt idx="44052">
                  <c:v>-59.771000000000001</c:v>
                </c:pt>
                <c:pt idx="44053">
                  <c:v>-59.769000000000005</c:v>
                </c:pt>
                <c:pt idx="44054">
                  <c:v>-59.766999999999996</c:v>
                </c:pt>
                <c:pt idx="44055">
                  <c:v>-59.765000000000001</c:v>
                </c:pt>
                <c:pt idx="44056">
                  <c:v>-59.763000000000005</c:v>
                </c:pt>
                <c:pt idx="44057">
                  <c:v>-59.760999999999996</c:v>
                </c:pt>
                <c:pt idx="44058">
                  <c:v>-59.759</c:v>
                </c:pt>
                <c:pt idx="44059">
                  <c:v>-59.757000000000005</c:v>
                </c:pt>
                <c:pt idx="44060">
                  <c:v>-59.754999999999995</c:v>
                </c:pt>
                <c:pt idx="44061">
                  <c:v>-59.753</c:v>
                </c:pt>
                <c:pt idx="44062">
                  <c:v>-59.751000000000005</c:v>
                </c:pt>
                <c:pt idx="44063">
                  <c:v>-59.748999999999995</c:v>
                </c:pt>
                <c:pt idx="44064">
                  <c:v>-59.747</c:v>
                </c:pt>
                <c:pt idx="44065">
                  <c:v>-59.745000000000005</c:v>
                </c:pt>
                <c:pt idx="44066">
                  <c:v>-59.742999999999995</c:v>
                </c:pt>
                <c:pt idx="44067">
                  <c:v>-59.741</c:v>
                </c:pt>
                <c:pt idx="44068">
                  <c:v>-59.739000000000004</c:v>
                </c:pt>
                <c:pt idx="44069">
                  <c:v>-59.736999999999995</c:v>
                </c:pt>
                <c:pt idx="44070">
                  <c:v>-59.734999999999999</c:v>
                </c:pt>
                <c:pt idx="44071">
                  <c:v>-59.733000000000004</c:v>
                </c:pt>
                <c:pt idx="44072">
                  <c:v>-59.730999999999995</c:v>
                </c:pt>
                <c:pt idx="44073">
                  <c:v>-59.728999999999999</c:v>
                </c:pt>
                <c:pt idx="44074">
                  <c:v>-59.727000000000004</c:v>
                </c:pt>
                <c:pt idx="44075">
                  <c:v>-59.724999999999994</c:v>
                </c:pt>
                <c:pt idx="44076">
                  <c:v>-59.722999999999999</c:v>
                </c:pt>
                <c:pt idx="44077">
                  <c:v>-59.721000000000004</c:v>
                </c:pt>
                <c:pt idx="44078">
                  <c:v>-59.718999999999994</c:v>
                </c:pt>
                <c:pt idx="44079">
                  <c:v>-59.716999999999999</c:v>
                </c:pt>
                <c:pt idx="44080">
                  <c:v>-59.715000000000003</c:v>
                </c:pt>
                <c:pt idx="44081">
                  <c:v>-59.712999999999994</c:v>
                </c:pt>
                <c:pt idx="44082">
                  <c:v>-59.710999999999999</c:v>
                </c:pt>
                <c:pt idx="44083">
                  <c:v>-59.709000000000003</c:v>
                </c:pt>
                <c:pt idx="44084">
                  <c:v>-59.706999999999994</c:v>
                </c:pt>
                <c:pt idx="44085">
                  <c:v>-59.704999999999998</c:v>
                </c:pt>
                <c:pt idx="44086">
                  <c:v>-59.703000000000003</c:v>
                </c:pt>
                <c:pt idx="44087">
                  <c:v>-59.700999999999993</c:v>
                </c:pt>
                <c:pt idx="44088">
                  <c:v>-59.698999999999998</c:v>
                </c:pt>
                <c:pt idx="44089">
                  <c:v>-59.697000000000003</c:v>
                </c:pt>
                <c:pt idx="44090">
                  <c:v>-59.694999999999993</c:v>
                </c:pt>
                <c:pt idx="44091">
                  <c:v>-59.692999999999998</c:v>
                </c:pt>
                <c:pt idx="44092">
                  <c:v>-59.691000000000003</c:v>
                </c:pt>
                <c:pt idx="44093">
                  <c:v>-59.688999999999993</c:v>
                </c:pt>
                <c:pt idx="44094">
                  <c:v>-59.686999999999998</c:v>
                </c:pt>
                <c:pt idx="44095">
                  <c:v>-59.685000000000002</c:v>
                </c:pt>
                <c:pt idx="44096">
                  <c:v>-59.683000000000007</c:v>
                </c:pt>
                <c:pt idx="44097">
                  <c:v>-59.680999999999997</c:v>
                </c:pt>
                <c:pt idx="44098">
                  <c:v>-59.679000000000002</c:v>
                </c:pt>
                <c:pt idx="44099">
                  <c:v>-59.677000000000007</c:v>
                </c:pt>
                <c:pt idx="44100">
                  <c:v>-59.674999999999997</c:v>
                </c:pt>
                <c:pt idx="44101">
                  <c:v>-59.673000000000002</c:v>
                </c:pt>
                <c:pt idx="44102">
                  <c:v>-59.671000000000006</c:v>
                </c:pt>
                <c:pt idx="44103">
                  <c:v>-59.668999999999997</c:v>
                </c:pt>
                <c:pt idx="44104">
                  <c:v>-59.667000000000002</c:v>
                </c:pt>
                <c:pt idx="44105">
                  <c:v>-59.665000000000006</c:v>
                </c:pt>
                <c:pt idx="44106">
                  <c:v>-59.662999999999997</c:v>
                </c:pt>
                <c:pt idx="44107">
                  <c:v>-59.661000000000001</c:v>
                </c:pt>
                <c:pt idx="44108">
                  <c:v>-59.659000000000006</c:v>
                </c:pt>
                <c:pt idx="44109">
                  <c:v>-59.656999999999996</c:v>
                </c:pt>
                <c:pt idx="44110">
                  <c:v>-59.655000000000001</c:v>
                </c:pt>
                <c:pt idx="44111">
                  <c:v>-59.653000000000006</c:v>
                </c:pt>
                <c:pt idx="44112">
                  <c:v>-59.650999999999996</c:v>
                </c:pt>
                <c:pt idx="44113">
                  <c:v>-59.649000000000001</c:v>
                </c:pt>
                <c:pt idx="44114">
                  <c:v>-59.647000000000006</c:v>
                </c:pt>
                <c:pt idx="44115">
                  <c:v>-59.644999999999996</c:v>
                </c:pt>
                <c:pt idx="44116">
                  <c:v>-59.643000000000001</c:v>
                </c:pt>
                <c:pt idx="44117">
                  <c:v>-59.641000000000005</c:v>
                </c:pt>
                <c:pt idx="44118">
                  <c:v>-59.638999999999996</c:v>
                </c:pt>
                <c:pt idx="44119">
                  <c:v>-59.637</c:v>
                </c:pt>
                <c:pt idx="44120">
                  <c:v>-59.635000000000005</c:v>
                </c:pt>
                <c:pt idx="44121">
                  <c:v>-59.632999999999996</c:v>
                </c:pt>
                <c:pt idx="44122">
                  <c:v>-59.631</c:v>
                </c:pt>
                <c:pt idx="44123">
                  <c:v>-59.629000000000005</c:v>
                </c:pt>
                <c:pt idx="44124">
                  <c:v>-59.626999999999995</c:v>
                </c:pt>
                <c:pt idx="44125">
                  <c:v>-59.625</c:v>
                </c:pt>
                <c:pt idx="44126">
                  <c:v>-59.623000000000005</c:v>
                </c:pt>
                <c:pt idx="44127">
                  <c:v>-59.620999999999995</c:v>
                </c:pt>
                <c:pt idx="44128">
                  <c:v>-59.619</c:v>
                </c:pt>
                <c:pt idx="44129">
                  <c:v>-59.617000000000004</c:v>
                </c:pt>
                <c:pt idx="44130">
                  <c:v>-59.614999999999995</c:v>
                </c:pt>
                <c:pt idx="44131">
                  <c:v>-59.613</c:v>
                </c:pt>
                <c:pt idx="44132">
                  <c:v>-59.611000000000004</c:v>
                </c:pt>
                <c:pt idx="44133">
                  <c:v>-59.608999999999995</c:v>
                </c:pt>
                <c:pt idx="44134">
                  <c:v>-59.606999999999999</c:v>
                </c:pt>
                <c:pt idx="44135">
                  <c:v>-59.605000000000004</c:v>
                </c:pt>
                <c:pt idx="44136">
                  <c:v>-59.602999999999994</c:v>
                </c:pt>
                <c:pt idx="44137">
                  <c:v>-59.600999999999999</c:v>
                </c:pt>
                <c:pt idx="44138">
                  <c:v>-59.599000000000004</c:v>
                </c:pt>
                <c:pt idx="44139">
                  <c:v>-59.596999999999994</c:v>
                </c:pt>
                <c:pt idx="44140">
                  <c:v>-59.594999999999999</c:v>
                </c:pt>
                <c:pt idx="44141">
                  <c:v>-59.593000000000004</c:v>
                </c:pt>
                <c:pt idx="44142">
                  <c:v>-59.590999999999994</c:v>
                </c:pt>
                <c:pt idx="44143">
                  <c:v>-59.588999999999999</c:v>
                </c:pt>
                <c:pt idx="44144">
                  <c:v>-59.587000000000003</c:v>
                </c:pt>
                <c:pt idx="44145">
                  <c:v>-59.584999999999994</c:v>
                </c:pt>
                <c:pt idx="44146">
                  <c:v>-59.582999999999998</c:v>
                </c:pt>
                <c:pt idx="44147">
                  <c:v>-59.581000000000003</c:v>
                </c:pt>
                <c:pt idx="44148">
                  <c:v>-59.578999999999994</c:v>
                </c:pt>
                <c:pt idx="44149">
                  <c:v>-59.576999999999998</c:v>
                </c:pt>
                <c:pt idx="44150">
                  <c:v>-59.575000000000003</c:v>
                </c:pt>
                <c:pt idx="44151">
                  <c:v>-59.572999999999993</c:v>
                </c:pt>
                <c:pt idx="44152">
                  <c:v>-59.570999999999998</c:v>
                </c:pt>
                <c:pt idx="44153">
                  <c:v>-59.569000000000003</c:v>
                </c:pt>
                <c:pt idx="44154">
                  <c:v>-59.566999999999993</c:v>
                </c:pt>
                <c:pt idx="44155">
                  <c:v>-59.564999999999998</c:v>
                </c:pt>
                <c:pt idx="44156">
                  <c:v>-59.563000000000002</c:v>
                </c:pt>
                <c:pt idx="44157">
                  <c:v>-59.561000000000007</c:v>
                </c:pt>
                <c:pt idx="44158">
                  <c:v>-59.558999999999997</c:v>
                </c:pt>
                <c:pt idx="44159">
                  <c:v>-59.557000000000002</c:v>
                </c:pt>
                <c:pt idx="44160">
                  <c:v>-59.555000000000007</c:v>
                </c:pt>
                <c:pt idx="44161">
                  <c:v>-59.552999999999997</c:v>
                </c:pt>
                <c:pt idx="44162">
                  <c:v>-59.551000000000002</c:v>
                </c:pt>
                <c:pt idx="44163">
                  <c:v>-59.549000000000007</c:v>
                </c:pt>
                <c:pt idx="44164">
                  <c:v>-59.546999999999997</c:v>
                </c:pt>
                <c:pt idx="44165">
                  <c:v>-59.545000000000002</c:v>
                </c:pt>
                <c:pt idx="44166">
                  <c:v>-59.543000000000006</c:v>
                </c:pt>
                <c:pt idx="44167">
                  <c:v>-59.540999999999997</c:v>
                </c:pt>
                <c:pt idx="44168">
                  <c:v>-59.539000000000001</c:v>
                </c:pt>
                <c:pt idx="44169">
                  <c:v>-59.537000000000006</c:v>
                </c:pt>
                <c:pt idx="44170">
                  <c:v>-59.534999999999997</c:v>
                </c:pt>
                <c:pt idx="44171">
                  <c:v>-59.533000000000001</c:v>
                </c:pt>
                <c:pt idx="44172">
                  <c:v>-59.531000000000006</c:v>
                </c:pt>
                <c:pt idx="44173">
                  <c:v>-59.528999999999996</c:v>
                </c:pt>
                <c:pt idx="44174">
                  <c:v>-59.527000000000001</c:v>
                </c:pt>
                <c:pt idx="44175">
                  <c:v>-59.525000000000006</c:v>
                </c:pt>
                <c:pt idx="44176">
                  <c:v>-59.522999999999996</c:v>
                </c:pt>
                <c:pt idx="44177">
                  <c:v>-59.521000000000001</c:v>
                </c:pt>
                <c:pt idx="44178">
                  <c:v>-59.519000000000005</c:v>
                </c:pt>
                <c:pt idx="44179">
                  <c:v>-59.516999999999996</c:v>
                </c:pt>
                <c:pt idx="44180">
                  <c:v>-59.515000000000001</c:v>
                </c:pt>
                <c:pt idx="44181">
                  <c:v>-59.513000000000005</c:v>
                </c:pt>
                <c:pt idx="44182">
                  <c:v>-59.510999999999996</c:v>
                </c:pt>
                <c:pt idx="44183">
                  <c:v>-59.509</c:v>
                </c:pt>
                <c:pt idx="44184">
                  <c:v>-59.507000000000005</c:v>
                </c:pt>
                <c:pt idx="44185">
                  <c:v>-59.504999999999995</c:v>
                </c:pt>
                <c:pt idx="44186">
                  <c:v>-59.503</c:v>
                </c:pt>
                <c:pt idx="44187">
                  <c:v>-59.501000000000005</c:v>
                </c:pt>
                <c:pt idx="44188">
                  <c:v>-59.498999999999995</c:v>
                </c:pt>
                <c:pt idx="44189">
                  <c:v>-59.497</c:v>
                </c:pt>
                <c:pt idx="44190">
                  <c:v>-59.495000000000005</c:v>
                </c:pt>
                <c:pt idx="44191">
                  <c:v>-59.492999999999995</c:v>
                </c:pt>
                <c:pt idx="44192">
                  <c:v>-59.491</c:v>
                </c:pt>
                <c:pt idx="44193">
                  <c:v>-59.489000000000004</c:v>
                </c:pt>
                <c:pt idx="44194">
                  <c:v>-59.486999999999995</c:v>
                </c:pt>
                <c:pt idx="44195">
                  <c:v>-59.484999999999999</c:v>
                </c:pt>
                <c:pt idx="44196">
                  <c:v>-59.483000000000004</c:v>
                </c:pt>
                <c:pt idx="44197">
                  <c:v>-59.480999999999995</c:v>
                </c:pt>
                <c:pt idx="44198">
                  <c:v>-59.478999999999999</c:v>
                </c:pt>
                <c:pt idx="44199">
                  <c:v>-59.477000000000004</c:v>
                </c:pt>
                <c:pt idx="44200">
                  <c:v>-59.474999999999994</c:v>
                </c:pt>
                <c:pt idx="44201">
                  <c:v>-59.472999999999999</c:v>
                </c:pt>
                <c:pt idx="44202">
                  <c:v>-59.471000000000004</c:v>
                </c:pt>
                <c:pt idx="44203">
                  <c:v>-59.468999999999994</c:v>
                </c:pt>
                <c:pt idx="44204">
                  <c:v>-59.466999999999999</c:v>
                </c:pt>
                <c:pt idx="44205">
                  <c:v>-59.465000000000003</c:v>
                </c:pt>
                <c:pt idx="44206">
                  <c:v>-59.462999999999994</c:v>
                </c:pt>
                <c:pt idx="44207">
                  <c:v>-59.460999999999999</c:v>
                </c:pt>
                <c:pt idx="44208">
                  <c:v>-59.459000000000003</c:v>
                </c:pt>
                <c:pt idx="44209">
                  <c:v>-59.456999999999994</c:v>
                </c:pt>
                <c:pt idx="44210">
                  <c:v>-59.454999999999998</c:v>
                </c:pt>
                <c:pt idx="44211">
                  <c:v>-59.453000000000003</c:v>
                </c:pt>
                <c:pt idx="44212">
                  <c:v>-59.450999999999993</c:v>
                </c:pt>
                <c:pt idx="44213">
                  <c:v>-59.448999999999998</c:v>
                </c:pt>
                <c:pt idx="44214">
                  <c:v>-59.447000000000003</c:v>
                </c:pt>
                <c:pt idx="44215">
                  <c:v>-59.444999999999993</c:v>
                </c:pt>
                <c:pt idx="44216">
                  <c:v>-59.442999999999998</c:v>
                </c:pt>
                <c:pt idx="44217">
                  <c:v>-59.441000000000003</c:v>
                </c:pt>
                <c:pt idx="44218">
                  <c:v>-59.438999999999993</c:v>
                </c:pt>
                <c:pt idx="44219">
                  <c:v>-59.436999999999998</c:v>
                </c:pt>
                <c:pt idx="44220">
                  <c:v>-59.435000000000002</c:v>
                </c:pt>
                <c:pt idx="44221">
                  <c:v>-59.433000000000007</c:v>
                </c:pt>
                <c:pt idx="44222">
                  <c:v>-59.430999999999997</c:v>
                </c:pt>
                <c:pt idx="44223">
                  <c:v>-59.429000000000002</c:v>
                </c:pt>
                <c:pt idx="44224">
                  <c:v>-59.427000000000007</c:v>
                </c:pt>
                <c:pt idx="44225">
                  <c:v>-59.424999999999997</c:v>
                </c:pt>
                <c:pt idx="44226">
                  <c:v>-59.423000000000002</c:v>
                </c:pt>
                <c:pt idx="44227">
                  <c:v>-59.421000000000006</c:v>
                </c:pt>
                <c:pt idx="44228">
                  <c:v>-59.418999999999997</c:v>
                </c:pt>
                <c:pt idx="44229">
                  <c:v>-59.417000000000002</c:v>
                </c:pt>
                <c:pt idx="44230">
                  <c:v>-59.415000000000006</c:v>
                </c:pt>
                <c:pt idx="44231">
                  <c:v>-59.412999999999997</c:v>
                </c:pt>
                <c:pt idx="44232">
                  <c:v>-59.411000000000001</c:v>
                </c:pt>
                <c:pt idx="44233">
                  <c:v>-59.409000000000006</c:v>
                </c:pt>
                <c:pt idx="44234">
                  <c:v>-59.406999999999996</c:v>
                </c:pt>
                <c:pt idx="44235">
                  <c:v>-59.405000000000001</c:v>
                </c:pt>
                <c:pt idx="44236">
                  <c:v>-59.403000000000006</c:v>
                </c:pt>
                <c:pt idx="44237">
                  <c:v>-59.400999999999996</c:v>
                </c:pt>
                <c:pt idx="44238">
                  <c:v>-59.399000000000001</c:v>
                </c:pt>
                <c:pt idx="44239">
                  <c:v>-59.397000000000006</c:v>
                </c:pt>
                <c:pt idx="44240">
                  <c:v>-59.394999999999996</c:v>
                </c:pt>
                <c:pt idx="44241">
                  <c:v>-59.393000000000001</c:v>
                </c:pt>
                <c:pt idx="44242">
                  <c:v>-59.391000000000005</c:v>
                </c:pt>
                <c:pt idx="44243">
                  <c:v>-59.388999999999996</c:v>
                </c:pt>
                <c:pt idx="44244">
                  <c:v>-59.387</c:v>
                </c:pt>
                <c:pt idx="44245">
                  <c:v>-59.385000000000005</c:v>
                </c:pt>
                <c:pt idx="44246">
                  <c:v>-59.382999999999996</c:v>
                </c:pt>
                <c:pt idx="44247">
                  <c:v>-59.381</c:v>
                </c:pt>
                <c:pt idx="44248">
                  <c:v>-59.379000000000005</c:v>
                </c:pt>
                <c:pt idx="44249">
                  <c:v>-59.376999999999995</c:v>
                </c:pt>
                <c:pt idx="44250">
                  <c:v>-59.375</c:v>
                </c:pt>
                <c:pt idx="44251">
                  <c:v>-59.373000000000005</c:v>
                </c:pt>
                <c:pt idx="44252">
                  <c:v>-59.370999999999995</c:v>
                </c:pt>
                <c:pt idx="44253">
                  <c:v>-59.369</c:v>
                </c:pt>
                <c:pt idx="44254">
                  <c:v>-59.367000000000004</c:v>
                </c:pt>
                <c:pt idx="44255">
                  <c:v>-59.364999999999995</c:v>
                </c:pt>
                <c:pt idx="44256">
                  <c:v>-59.363</c:v>
                </c:pt>
                <c:pt idx="44257">
                  <c:v>-59.361000000000004</c:v>
                </c:pt>
                <c:pt idx="44258">
                  <c:v>-59.358999999999995</c:v>
                </c:pt>
                <c:pt idx="44259">
                  <c:v>-59.356999999999999</c:v>
                </c:pt>
                <c:pt idx="44260">
                  <c:v>-59.355000000000004</c:v>
                </c:pt>
                <c:pt idx="44261">
                  <c:v>-59.352999999999994</c:v>
                </c:pt>
                <c:pt idx="44262">
                  <c:v>-59.350999999999999</c:v>
                </c:pt>
                <c:pt idx="44263">
                  <c:v>-59.349000000000004</c:v>
                </c:pt>
                <c:pt idx="44264">
                  <c:v>-59.346999999999994</c:v>
                </c:pt>
                <c:pt idx="44265">
                  <c:v>-59.344999999999999</c:v>
                </c:pt>
                <c:pt idx="44266">
                  <c:v>-59.343000000000004</c:v>
                </c:pt>
                <c:pt idx="44267">
                  <c:v>-59.340999999999994</c:v>
                </c:pt>
                <c:pt idx="44268">
                  <c:v>-59.338999999999999</c:v>
                </c:pt>
                <c:pt idx="44269">
                  <c:v>-59.337000000000003</c:v>
                </c:pt>
                <c:pt idx="44270">
                  <c:v>-59.334999999999994</c:v>
                </c:pt>
                <c:pt idx="44271">
                  <c:v>-59.332999999999998</c:v>
                </c:pt>
                <c:pt idx="44272">
                  <c:v>-59.331000000000003</c:v>
                </c:pt>
                <c:pt idx="44273">
                  <c:v>-59.328999999999994</c:v>
                </c:pt>
                <c:pt idx="44274">
                  <c:v>-59.326999999999998</c:v>
                </c:pt>
                <c:pt idx="44275">
                  <c:v>-59.325000000000003</c:v>
                </c:pt>
                <c:pt idx="44276">
                  <c:v>-59.322999999999993</c:v>
                </c:pt>
                <c:pt idx="44277">
                  <c:v>-59.320999999999998</c:v>
                </c:pt>
                <c:pt idx="44278">
                  <c:v>-59.319000000000003</c:v>
                </c:pt>
                <c:pt idx="44279">
                  <c:v>-59.316999999999993</c:v>
                </c:pt>
                <c:pt idx="44280">
                  <c:v>-59.314999999999998</c:v>
                </c:pt>
                <c:pt idx="44281">
                  <c:v>-59.313000000000002</c:v>
                </c:pt>
                <c:pt idx="44282">
                  <c:v>-59.311000000000007</c:v>
                </c:pt>
                <c:pt idx="44283">
                  <c:v>-59.308999999999997</c:v>
                </c:pt>
                <c:pt idx="44284">
                  <c:v>-59.307000000000002</c:v>
                </c:pt>
                <c:pt idx="44285">
                  <c:v>-59.305000000000007</c:v>
                </c:pt>
                <c:pt idx="44286">
                  <c:v>-59.302999999999997</c:v>
                </c:pt>
                <c:pt idx="44287">
                  <c:v>-59.301000000000002</c:v>
                </c:pt>
                <c:pt idx="44288">
                  <c:v>-59.299000000000007</c:v>
                </c:pt>
                <c:pt idx="44289">
                  <c:v>-59.296999999999997</c:v>
                </c:pt>
                <c:pt idx="44290">
                  <c:v>-59.295000000000002</c:v>
                </c:pt>
                <c:pt idx="44291">
                  <c:v>-59.293000000000006</c:v>
                </c:pt>
                <c:pt idx="44292">
                  <c:v>-59.290999999999997</c:v>
                </c:pt>
                <c:pt idx="44293">
                  <c:v>-59.289000000000001</c:v>
                </c:pt>
                <c:pt idx="44294">
                  <c:v>-59.287000000000006</c:v>
                </c:pt>
                <c:pt idx="44295">
                  <c:v>-59.284999999999997</c:v>
                </c:pt>
                <c:pt idx="44296">
                  <c:v>-59.283000000000001</c:v>
                </c:pt>
                <c:pt idx="44297">
                  <c:v>-59.281000000000006</c:v>
                </c:pt>
                <c:pt idx="44298">
                  <c:v>-59.278999999999996</c:v>
                </c:pt>
                <c:pt idx="44299">
                  <c:v>-59.277000000000001</c:v>
                </c:pt>
                <c:pt idx="44300">
                  <c:v>-59.275000000000006</c:v>
                </c:pt>
                <c:pt idx="44301">
                  <c:v>-59.272999999999996</c:v>
                </c:pt>
                <c:pt idx="44302">
                  <c:v>-59.271000000000001</c:v>
                </c:pt>
                <c:pt idx="44303">
                  <c:v>-59.269000000000005</c:v>
                </c:pt>
                <c:pt idx="44304">
                  <c:v>-59.266999999999996</c:v>
                </c:pt>
                <c:pt idx="44305">
                  <c:v>-59.265000000000001</c:v>
                </c:pt>
                <c:pt idx="44306">
                  <c:v>-59.263000000000005</c:v>
                </c:pt>
                <c:pt idx="44307">
                  <c:v>-59.260999999999996</c:v>
                </c:pt>
                <c:pt idx="44308">
                  <c:v>-59.259</c:v>
                </c:pt>
                <c:pt idx="44309">
                  <c:v>-59.257000000000005</c:v>
                </c:pt>
                <c:pt idx="44310">
                  <c:v>-59.254999999999995</c:v>
                </c:pt>
                <c:pt idx="44311">
                  <c:v>-59.253</c:v>
                </c:pt>
                <c:pt idx="44312">
                  <c:v>-59.251000000000005</c:v>
                </c:pt>
                <c:pt idx="44313">
                  <c:v>-59.248999999999995</c:v>
                </c:pt>
                <c:pt idx="44314">
                  <c:v>-59.247</c:v>
                </c:pt>
                <c:pt idx="44315">
                  <c:v>-59.245000000000005</c:v>
                </c:pt>
                <c:pt idx="44316">
                  <c:v>-59.242999999999995</c:v>
                </c:pt>
                <c:pt idx="44317">
                  <c:v>-59.241</c:v>
                </c:pt>
                <c:pt idx="44318">
                  <c:v>-59.239000000000004</c:v>
                </c:pt>
                <c:pt idx="44319">
                  <c:v>-59.236999999999995</c:v>
                </c:pt>
                <c:pt idx="44320">
                  <c:v>-59.234999999999999</c:v>
                </c:pt>
                <c:pt idx="44321">
                  <c:v>-59.233000000000004</c:v>
                </c:pt>
                <c:pt idx="44322">
                  <c:v>-59.230999999999995</c:v>
                </c:pt>
                <c:pt idx="44323">
                  <c:v>-59.228999999999999</c:v>
                </c:pt>
                <c:pt idx="44324">
                  <c:v>-59.227000000000004</c:v>
                </c:pt>
                <c:pt idx="44325">
                  <c:v>-59.224999999999994</c:v>
                </c:pt>
                <c:pt idx="44326">
                  <c:v>-59.222999999999999</c:v>
                </c:pt>
                <c:pt idx="44327">
                  <c:v>-59.221000000000004</c:v>
                </c:pt>
                <c:pt idx="44328">
                  <c:v>-59.218999999999994</c:v>
                </c:pt>
                <c:pt idx="44329">
                  <c:v>-59.216999999999999</c:v>
                </c:pt>
                <c:pt idx="44330">
                  <c:v>-59.215000000000003</c:v>
                </c:pt>
                <c:pt idx="44331">
                  <c:v>-59.212999999999994</c:v>
                </c:pt>
                <c:pt idx="44332">
                  <c:v>-59.210999999999999</c:v>
                </c:pt>
                <c:pt idx="44333">
                  <c:v>-59.209000000000003</c:v>
                </c:pt>
                <c:pt idx="44334">
                  <c:v>-59.206999999999994</c:v>
                </c:pt>
                <c:pt idx="44335">
                  <c:v>-59.204999999999998</c:v>
                </c:pt>
                <c:pt idx="44336">
                  <c:v>-59.203000000000003</c:v>
                </c:pt>
                <c:pt idx="44337">
                  <c:v>-59.200999999999993</c:v>
                </c:pt>
                <c:pt idx="44338">
                  <c:v>-59.198999999999998</c:v>
                </c:pt>
                <c:pt idx="44339">
                  <c:v>-59.197000000000003</c:v>
                </c:pt>
                <c:pt idx="44340">
                  <c:v>-59.194999999999993</c:v>
                </c:pt>
                <c:pt idx="44341">
                  <c:v>-59.192999999999998</c:v>
                </c:pt>
                <c:pt idx="44342">
                  <c:v>-59.191000000000003</c:v>
                </c:pt>
                <c:pt idx="44343">
                  <c:v>-59.188999999999993</c:v>
                </c:pt>
                <c:pt idx="44344">
                  <c:v>-59.186999999999998</c:v>
                </c:pt>
                <c:pt idx="44345">
                  <c:v>-59.185000000000002</c:v>
                </c:pt>
                <c:pt idx="44346">
                  <c:v>-59.183000000000007</c:v>
                </c:pt>
                <c:pt idx="44347">
                  <c:v>-59.180999999999997</c:v>
                </c:pt>
                <c:pt idx="44348">
                  <c:v>-59.179000000000002</c:v>
                </c:pt>
                <c:pt idx="44349">
                  <c:v>-59.177000000000007</c:v>
                </c:pt>
                <c:pt idx="44350">
                  <c:v>-59.174999999999997</c:v>
                </c:pt>
                <c:pt idx="44351">
                  <c:v>-59.173000000000002</c:v>
                </c:pt>
                <c:pt idx="44352">
                  <c:v>-59.171000000000006</c:v>
                </c:pt>
                <c:pt idx="44353">
                  <c:v>-59.168999999999997</c:v>
                </c:pt>
                <c:pt idx="44354">
                  <c:v>-59.167000000000002</c:v>
                </c:pt>
                <c:pt idx="44355">
                  <c:v>-59.165000000000006</c:v>
                </c:pt>
                <c:pt idx="44356">
                  <c:v>-59.162999999999997</c:v>
                </c:pt>
                <c:pt idx="44357">
                  <c:v>-59.161000000000001</c:v>
                </c:pt>
                <c:pt idx="44358">
                  <c:v>-59.159000000000006</c:v>
                </c:pt>
                <c:pt idx="44359">
                  <c:v>-59.156999999999996</c:v>
                </c:pt>
                <c:pt idx="44360">
                  <c:v>-59.155000000000001</c:v>
                </c:pt>
                <c:pt idx="44361">
                  <c:v>-59.153000000000006</c:v>
                </c:pt>
                <c:pt idx="44362">
                  <c:v>-59.150999999999996</c:v>
                </c:pt>
                <c:pt idx="44363">
                  <c:v>-59.149000000000001</c:v>
                </c:pt>
                <c:pt idx="44364">
                  <c:v>-59.147000000000006</c:v>
                </c:pt>
                <c:pt idx="44365">
                  <c:v>-59.144999999999996</c:v>
                </c:pt>
                <c:pt idx="44366">
                  <c:v>-59.143000000000001</c:v>
                </c:pt>
                <c:pt idx="44367">
                  <c:v>-59.141000000000005</c:v>
                </c:pt>
                <c:pt idx="44368">
                  <c:v>-59.138999999999996</c:v>
                </c:pt>
                <c:pt idx="44369">
                  <c:v>-59.137</c:v>
                </c:pt>
                <c:pt idx="44370">
                  <c:v>-59.135000000000005</c:v>
                </c:pt>
                <c:pt idx="44371">
                  <c:v>-59.132999999999996</c:v>
                </c:pt>
                <c:pt idx="44372">
                  <c:v>-59.131</c:v>
                </c:pt>
                <c:pt idx="44373">
                  <c:v>-59.129000000000005</c:v>
                </c:pt>
                <c:pt idx="44374">
                  <c:v>-59.126999999999995</c:v>
                </c:pt>
                <c:pt idx="44375">
                  <c:v>-59.125</c:v>
                </c:pt>
                <c:pt idx="44376">
                  <c:v>-59.123000000000005</c:v>
                </c:pt>
                <c:pt idx="44377">
                  <c:v>-59.120999999999995</c:v>
                </c:pt>
                <c:pt idx="44378">
                  <c:v>-59.119</c:v>
                </c:pt>
                <c:pt idx="44379">
                  <c:v>-59.117000000000004</c:v>
                </c:pt>
                <c:pt idx="44380">
                  <c:v>-59.114999999999995</c:v>
                </c:pt>
                <c:pt idx="44381">
                  <c:v>-59.113</c:v>
                </c:pt>
                <c:pt idx="44382">
                  <c:v>-59.111000000000004</c:v>
                </c:pt>
                <c:pt idx="44383">
                  <c:v>-59.108999999999995</c:v>
                </c:pt>
                <c:pt idx="44384">
                  <c:v>-59.106999999999999</c:v>
                </c:pt>
                <c:pt idx="44385">
                  <c:v>-59.105000000000004</c:v>
                </c:pt>
                <c:pt idx="44386">
                  <c:v>-59.102999999999994</c:v>
                </c:pt>
                <c:pt idx="44387">
                  <c:v>-59.100999999999999</c:v>
                </c:pt>
                <c:pt idx="44388">
                  <c:v>-59.099000000000004</c:v>
                </c:pt>
                <c:pt idx="44389">
                  <c:v>-59.096999999999994</c:v>
                </c:pt>
                <c:pt idx="44390">
                  <c:v>-59.094999999999999</c:v>
                </c:pt>
                <c:pt idx="44391">
                  <c:v>-59.093000000000004</c:v>
                </c:pt>
                <c:pt idx="44392">
                  <c:v>-59.090999999999994</c:v>
                </c:pt>
                <c:pt idx="44393">
                  <c:v>-59.088999999999999</c:v>
                </c:pt>
                <c:pt idx="44394">
                  <c:v>-59.087000000000003</c:v>
                </c:pt>
                <c:pt idx="44395">
                  <c:v>-59.084999999999994</c:v>
                </c:pt>
                <c:pt idx="44396">
                  <c:v>-59.082999999999998</c:v>
                </c:pt>
                <c:pt idx="44397">
                  <c:v>-59.081000000000003</c:v>
                </c:pt>
                <c:pt idx="44398">
                  <c:v>-59.078999999999994</c:v>
                </c:pt>
                <c:pt idx="44399">
                  <c:v>-59.076999999999998</c:v>
                </c:pt>
                <c:pt idx="44400">
                  <c:v>-59.075000000000003</c:v>
                </c:pt>
                <c:pt idx="44401">
                  <c:v>-59.072999999999993</c:v>
                </c:pt>
                <c:pt idx="44402">
                  <c:v>-59.070999999999998</c:v>
                </c:pt>
                <c:pt idx="44403">
                  <c:v>-59.069000000000003</c:v>
                </c:pt>
                <c:pt idx="44404">
                  <c:v>-59.066999999999993</c:v>
                </c:pt>
                <c:pt idx="44405">
                  <c:v>-59.064999999999998</c:v>
                </c:pt>
                <c:pt idx="44406">
                  <c:v>-59.063000000000002</c:v>
                </c:pt>
                <c:pt idx="44407">
                  <c:v>-59.061000000000007</c:v>
                </c:pt>
                <c:pt idx="44408">
                  <c:v>-59.058999999999997</c:v>
                </c:pt>
                <c:pt idx="44409">
                  <c:v>-59.057000000000002</c:v>
                </c:pt>
                <c:pt idx="44410">
                  <c:v>-59.055000000000007</c:v>
                </c:pt>
                <c:pt idx="44411">
                  <c:v>-59.052999999999997</c:v>
                </c:pt>
                <c:pt idx="44412">
                  <c:v>-59.051000000000002</c:v>
                </c:pt>
                <c:pt idx="44413">
                  <c:v>-59.049000000000007</c:v>
                </c:pt>
                <c:pt idx="44414">
                  <c:v>-59.046999999999997</c:v>
                </c:pt>
                <c:pt idx="44415">
                  <c:v>-59.045000000000002</c:v>
                </c:pt>
                <c:pt idx="44416">
                  <c:v>-59.043000000000006</c:v>
                </c:pt>
                <c:pt idx="44417">
                  <c:v>-59.040999999999997</c:v>
                </c:pt>
                <c:pt idx="44418">
                  <c:v>-59.039000000000001</c:v>
                </c:pt>
                <c:pt idx="44419">
                  <c:v>-59.037000000000006</c:v>
                </c:pt>
                <c:pt idx="44420">
                  <c:v>-59.034999999999997</c:v>
                </c:pt>
                <c:pt idx="44421">
                  <c:v>-59.033000000000001</c:v>
                </c:pt>
                <c:pt idx="44422">
                  <c:v>-59.031000000000006</c:v>
                </c:pt>
                <c:pt idx="44423">
                  <c:v>-59.028999999999996</c:v>
                </c:pt>
                <c:pt idx="44424">
                  <c:v>-59.027000000000001</c:v>
                </c:pt>
                <c:pt idx="44425">
                  <c:v>-59.025000000000006</c:v>
                </c:pt>
                <c:pt idx="44426">
                  <c:v>-59.022999999999996</c:v>
                </c:pt>
                <c:pt idx="44427">
                  <c:v>-59.021000000000001</c:v>
                </c:pt>
                <c:pt idx="44428">
                  <c:v>-59.019000000000005</c:v>
                </c:pt>
                <c:pt idx="44429">
                  <c:v>-59.016999999999996</c:v>
                </c:pt>
                <c:pt idx="44430">
                  <c:v>-59.015000000000001</c:v>
                </c:pt>
                <c:pt idx="44431">
                  <c:v>-59.013000000000005</c:v>
                </c:pt>
                <c:pt idx="44432">
                  <c:v>-59.010999999999996</c:v>
                </c:pt>
                <c:pt idx="44433">
                  <c:v>-59.009</c:v>
                </c:pt>
                <c:pt idx="44434">
                  <c:v>-59.007000000000005</c:v>
                </c:pt>
                <c:pt idx="44435">
                  <c:v>-59.004999999999995</c:v>
                </c:pt>
                <c:pt idx="44436">
                  <c:v>-59.003</c:v>
                </c:pt>
                <c:pt idx="44437">
                  <c:v>-59.001000000000005</c:v>
                </c:pt>
                <c:pt idx="44438">
                  <c:v>-58.998999999999995</c:v>
                </c:pt>
                <c:pt idx="44439">
                  <c:v>-58.997</c:v>
                </c:pt>
                <c:pt idx="44440">
                  <c:v>-58.995000000000005</c:v>
                </c:pt>
                <c:pt idx="44441">
                  <c:v>-58.992999999999995</c:v>
                </c:pt>
                <c:pt idx="44442">
                  <c:v>-58.991</c:v>
                </c:pt>
                <c:pt idx="44443">
                  <c:v>-58.989000000000004</c:v>
                </c:pt>
                <c:pt idx="44444">
                  <c:v>-58.986999999999995</c:v>
                </c:pt>
                <c:pt idx="44445">
                  <c:v>-58.984999999999999</c:v>
                </c:pt>
                <c:pt idx="44446">
                  <c:v>-58.983000000000004</c:v>
                </c:pt>
                <c:pt idx="44447">
                  <c:v>-58.980999999999995</c:v>
                </c:pt>
                <c:pt idx="44448">
                  <c:v>-58.978999999999999</c:v>
                </c:pt>
                <c:pt idx="44449">
                  <c:v>-58.977000000000004</c:v>
                </c:pt>
                <c:pt idx="44450">
                  <c:v>-58.974999999999994</c:v>
                </c:pt>
                <c:pt idx="44451">
                  <c:v>-58.972999999999999</c:v>
                </c:pt>
                <c:pt idx="44452">
                  <c:v>-58.971000000000004</c:v>
                </c:pt>
                <c:pt idx="44453">
                  <c:v>-58.968999999999994</c:v>
                </c:pt>
                <c:pt idx="44454">
                  <c:v>-58.966999999999999</c:v>
                </c:pt>
                <c:pt idx="44455">
                  <c:v>-58.965000000000003</c:v>
                </c:pt>
                <c:pt idx="44456">
                  <c:v>-58.962999999999994</c:v>
                </c:pt>
                <c:pt idx="44457">
                  <c:v>-58.960999999999999</c:v>
                </c:pt>
                <c:pt idx="44458">
                  <c:v>-58.959000000000003</c:v>
                </c:pt>
                <c:pt idx="44459">
                  <c:v>-58.956999999999994</c:v>
                </c:pt>
                <c:pt idx="44460">
                  <c:v>-58.954999999999998</c:v>
                </c:pt>
                <c:pt idx="44461">
                  <c:v>-58.953000000000003</c:v>
                </c:pt>
                <c:pt idx="44462">
                  <c:v>-58.950999999999993</c:v>
                </c:pt>
                <c:pt idx="44463">
                  <c:v>-58.948999999999998</c:v>
                </c:pt>
                <c:pt idx="44464">
                  <c:v>-58.947000000000003</c:v>
                </c:pt>
                <c:pt idx="44465">
                  <c:v>-58.944999999999993</c:v>
                </c:pt>
                <c:pt idx="44466">
                  <c:v>-58.942999999999998</c:v>
                </c:pt>
                <c:pt idx="44467">
                  <c:v>-58.941000000000003</c:v>
                </c:pt>
                <c:pt idx="44468">
                  <c:v>-58.938999999999993</c:v>
                </c:pt>
                <c:pt idx="44469">
                  <c:v>-58.936999999999998</c:v>
                </c:pt>
                <c:pt idx="44470">
                  <c:v>-58.935000000000002</c:v>
                </c:pt>
                <c:pt idx="44471">
                  <c:v>-58.933000000000007</c:v>
                </c:pt>
                <c:pt idx="44472">
                  <c:v>-58.930999999999997</c:v>
                </c:pt>
                <c:pt idx="44473">
                  <c:v>-58.929000000000002</c:v>
                </c:pt>
                <c:pt idx="44474">
                  <c:v>-58.927000000000007</c:v>
                </c:pt>
                <c:pt idx="44475">
                  <c:v>-58.924999999999997</c:v>
                </c:pt>
                <c:pt idx="44476">
                  <c:v>-58.923000000000002</c:v>
                </c:pt>
                <c:pt idx="44477">
                  <c:v>-58.921000000000006</c:v>
                </c:pt>
                <c:pt idx="44478">
                  <c:v>-58.918999999999997</c:v>
                </c:pt>
                <c:pt idx="44479">
                  <c:v>-58.917000000000002</c:v>
                </c:pt>
                <c:pt idx="44480">
                  <c:v>-58.915000000000006</c:v>
                </c:pt>
                <c:pt idx="44481">
                  <c:v>-58.912999999999997</c:v>
                </c:pt>
                <c:pt idx="44482">
                  <c:v>-58.911000000000001</c:v>
                </c:pt>
                <c:pt idx="44483">
                  <c:v>-58.909000000000006</c:v>
                </c:pt>
                <c:pt idx="44484">
                  <c:v>-58.906999999999996</c:v>
                </c:pt>
                <c:pt idx="44485">
                  <c:v>-58.905000000000001</c:v>
                </c:pt>
                <c:pt idx="44486">
                  <c:v>-58.903000000000006</c:v>
                </c:pt>
                <c:pt idx="44487">
                  <c:v>-58.900999999999996</c:v>
                </c:pt>
                <c:pt idx="44488">
                  <c:v>-58.899000000000001</c:v>
                </c:pt>
                <c:pt idx="44489">
                  <c:v>-58.897000000000006</c:v>
                </c:pt>
                <c:pt idx="44490">
                  <c:v>-58.894999999999996</c:v>
                </c:pt>
                <c:pt idx="44491">
                  <c:v>-58.893000000000001</c:v>
                </c:pt>
                <c:pt idx="44492">
                  <c:v>-58.891000000000005</c:v>
                </c:pt>
                <c:pt idx="44493">
                  <c:v>-58.888999999999996</c:v>
                </c:pt>
                <c:pt idx="44494">
                  <c:v>-58.887</c:v>
                </c:pt>
                <c:pt idx="44495">
                  <c:v>-58.885000000000005</c:v>
                </c:pt>
                <c:pt idx="44496">
                  <c:v>-58.882999999999996</c:v>
                </c:pt>
                <c:pt idx="44497">
                  <c:v>-58.881</c:v>
                </c:pt>
                <c:pt idx="44498">
                  <c:v>-58.879000000000005</c:v>
                </c:pt>
                <c:pt idx="44499">
                  <c:v>-58.876999999999995</c:v>
                </c:pt>
                <c:pt idx="44500">
                  <c:v>-58.875</c:v>
                </c:pt>
                <c:pt idx="44501">
                  <c:v>-58.873000000000005</c:v>
                </c:pt>
                <c:pt idx="44502">
                  <c:v>-58.870999999999995</c:v>
                </c:pt>
                <c:pt idx="44503">
                  <c:v>-58.869</c:v>
                </c:pt>
                <c:pt idx="44504">
                  <c:v>-58.867000000000004</c:v>
                </c:pt>
                <c:pt idx="44505">
                  <c:v>-58.864999999999995</c:v>
                </c:pt>
                <c:pt idx="44506">
                  <c:v>-58.863</c:v>
                </c:pt>
                <c:pt idx="44507">
                  <c:v>-58.861000000000004</c:v>
                </c:pt>
                <c:pt idx="44508">
                  <c:v>-58.858999999999995</c:v>
                </c:pt>
                <c:pt idx="44509">
                  <c:v>-58.856999999999999</c:v>
                </c:pt>
                <c:pt idx="44510">
                  <c:v>-58.855000000000004</c:v>
                </c:pt>
                <c:pt idx="44511">
                  <c:v>-58.852999999999994</c:v>
                </c:pt>
                <c:pt idx="44512">
                  <c:v>-58.850999999999999</c:v>
                </c:pt>
                <c:pt idx="44513">
                  <c:v>-58.849000000000004</c:v>
                </c:pt>
                <c:pt idx="44514">
                  <c:v>-58.846999999999994</c:v>
                </c:pt>
                <c:pt idx="44515">
                  <c:v>-58.844999999999999</c:v>
                </c:pt>
                <c:pt idx="44516">
                  <c:v>-58.843000000000004</c:v>
                </c:pt>
                <c:pt idx="44517">
                  <c:v>-58.840999999999994</c:v>
                </c:pt>
                <c:pt idx="44518">
                  <c:v>-58.838999999999999</c:v>
                </c:pt>
                <c:pt idx="44519">
                  <c:v>-58.837000000000003</c:v>
                </c:pt>
                <c:pt idx="44520">
                  <c:v>-58.834999999999994</c:v>
                </c:pt>
                <c:pt idx="44521">
                  <c:v>-58.832999999999998</c:v>
                </c:pt>
                <c:pt idx="44522">
                  <c:v>-58.831000000000003</c:v>
                </c:pt>
                <c:pt idx="44523">
                  <c:v>-58.828999999999994</c:v>
                </c:pt>
                <c:pt idx="44524">
                  <c:v>-58.826999999999998</c:v>
                </c:pt>
                <c:pt idx="44525">
                  <c:v>-58.825000000000003</c:v>
                </c:pt>
                <c:pt idx="44526">
                  <c:v>-58.822999999999993</c:v>
                </c:pt>
                <c:pt idx="44527">
                  <c:v>-58.820999999999998</c:v>
                </c:pt>
                <c:pt idx="44528">
                  <c:v>-58.819000000000003</c:v>
                </c:pt>
                <c:pt idx="44529">
                  <c:v>-58.816999999999993</c:v>
                </c:pt>
                <c:pt idx="44530">
                  <c:v>-58.814999999999998</c:v>
                </c:pt>
                <c:pt idx="44531">
                  <c:v>-58.813000000000002</c:v>
                </c:pt>
                <c:pt idx="44532">
                  <c:v>-58.811000000000007</c:v>
                </c:pt>
                <c:pt idx="44533">
                  <c:v>-58.808999999999997</c:v>
                </c:pt>
                <c:pt idx="44534">
                  <c:v>-58.807000000000002</c:v>
                </c:pt>
                <c:pt idx="44535">
                  <c:v>-58.805000000000007</c:v>
                </c:pt>
                <c:pt idx="44536">
                  <c:v>-58.802999999999997</c:v>
                </c:pt>
                <c:pt idx="44537">
                  <c:v>-58.801000000000002</c:v>
                </c:pt>
                <c:pt idx="44538">
                  <c:v>-58.799000000000007</c:v>
                </c:pt>
                <c:pt idx="44539">
                  <c:v>-58.796999999999997</c:v>
                </c:pt>
                <c:pt idx="44540">
                  <c:v>-58.795000000000002</c:v>
                </c:pt>
                <c:pt idx="44541">
                  <c:v>-58.793000000000006</c:v>
                </c:pt>
                <c:pt idx="44542">
                  <c:v>-58.790999999999997</c:v>
                </c:pt>
                <c:pt idx="44543">
                  <c:v>-58.789000000000001</c:v>
                </c:pt>
                <c:pt idx="44544">
                  <c:v>-58.787000000000006</c:v>
                </c:pt>
                <c:pt idx="44545">
                  <c:v>-58.784999999999997</c:v>
                </c:pt>
                <c:pt idx="44546">
                  <c:v>-58.783000000000001</c:v>
                </c:pt>
                <c:pt idx="44547">
                  <c:v>-58.781000000000006</c:v>
                </c:pt>
                <c:pt idx="44548">
                  <c:v>-58.778999999999996</c:v>
                </c:pt>
                <c:pt idx="44549">
                  <c:v>-58.777000000000001</c:v>
                </c:pt>
                <c:pt idx="44550">
                  <c:v>-58.775000000000006</c:v>
                </c:pt>
                <c:pt idx="44551">
                  <c:v>-58.772999999999996</c:v>
                </c:pt>
                <c:pt idx="44552">
                  <c:v>-58.771000000000001</c:v>
                </c:pt>
                <c:pt idx="44553">
                  <c:v>-58.769000000000005</c:v>
                </c:pt>
                <c:pt idx="44554">
                  <c:v>-58.766999999999996</c:v>
                </c:pt>
                <c:pt idx="44555">
                  <c:v>-58.765000000000001</c:v>
                </c:pt>
                <c:pt idx="44556">
                  <c:v>-58.763000000000005</c:v>
                </c:pt>
                <c:pt idx="44557">
                  <c:v>-58.760999999999996</c:v>
                </c:pt>
                <c:pt idx="44558">
                  <c:v>-58.759</c:v>
                </c:pt>
                <c:pt idx="44559">
                  <c:v>-58.757000000000005</c:v>
                </c:pt>
                <c:pt idx="44560">
                  <c:v>-58.754999999999995</c:v>
                </c:pt>
                <c:pt idx="44561">
                  <c:v>-58.753</c:v>
                </c:pt>
                <c:pt idx="44562">
                  <c:v>-58.751000000000005</c:v>
                </c:pt>
                <c:pt idx="44563">
                  <c:v>-58.748999999999995</c:v>
                </c:pt>
                <c:pt idx="44564">
                  <c:v>-58.747</c:v>
                </c:pt>
                <c:pt idx="44565">
                  <c:v>-58.745000000000005</c:v>
                </c:pt>
                <c:pt idx="44566">
                  <c:v>-58.742999999999995</c:v>
                </c:pt>
                <c:pt idx="44567">
                  <c:v>-58.741</c:v>
                </c:pt>
                <c:pt idx="44568">
                  <c:v>-58.739000000000004</c:v>
                </c:pt>
                <c:pt idx="44569">
                  <c:v>-58.736999999999995</c:v>
                </c:pt>
                <c:pt idx="44570">
                  <c:v>-58.734999999999999</c:v>
                </c:pt>
                <c:pt idx="44571">
                  <c:v>-58.733000000000004</c:v>
                </c:pt>
                <c:pt idx="44572">
                  <c:v>-58.730999999999995</c:v>
                </c:pt>
                <c:pt idx="44573">
                  <c:v>-58.728999999999999</c:v>
                </c:pt>
                <c:pt idx="44574">
                  <c:v>-58.727000000000004</c:v>
                </c:pt>
                <c:pt idx="44575">
                  <c:v>-58.724999999999994</c:v>
                </c:pt>
                <c:pt idx="44576">
                  <c:v>-58.722999999999999</c:v>
                </c:pt>
                <c:pt idx="44577">
                  <c:v>-58.721000000000004</c:v>
                </c:pt>
                <c:pt idx="44578">
                  <c:v>-58.718999999999994</c:v>
                </c:pt>
                <c:pt idx="44579">
                  <c:v>-58.716999999999999</c:v>
                </c:pt>
                <c:pt idx="44580">
                  <c:v>-58.715000000000003</c:v>
                </c:pt>
                <c:pt idx="44581">
                  <c:v>-58.712999999999994</c:v>
                </c:pt>
                <c:pt idx="44582">
                  <c:v>-58.710999999999999</c:v>
                </c:pt>
                <c:pt idx="44583">
                  <c:v>-58.709000000000003</c:v>
                </c:pt>
                <c:pt idx="44584">
                  <c:v>-58.706999999999994</c:v>
                </c:pt>
                <c:pt idx="44585">
                  <c:v>-58.704999999999998</c:v>
                </c:pt>
                <c:pt idx="44586">
                  <c:v>-58.703000000000003</c:v>
                </c:pt>
                <c:pt idx="44587">
                  <c:v>-58.700999999999993</c:v>
                </c:pt>
                <c:pt idx="44588">
                  <c:v>-58.698999999999998</c:v>
                </c:pt>
                <c:pt idx="44589">
                  <c:v>-58.697000000000003</c:v>
                </c:pt>
                <c:pt idx="44590">
                  <c:v>-58.694999999999993</c:v>
                </c:pt>
                <c:pt idx="44591">
                  <c:v>-58.692999999999998</c:v>
                </c:pt>
                <c:pt idx="44592">
                  <c:v>-58.691000000000003</c:v>
                </c:pt>
                <c:pt idx="44593">
                  <c:v>-58.688999999999993</c:v>
                </c:pt>
                <c:pt idx="44594">
                  <c:v>-58.686999999999998</c:v>
                </c:pt>
                <c:pt idx="44595">
                  <c:v>-58.685000000000002</c:v>
                </c:pt>
                <c:pt idx="44596">
                  <c:v>-58.683000000000007</c:v>
                </c:pt>
                <c:pt idx="44597">
                  <c:v>-58.680999999999997</c:v>
                </c:pt>
                <c:pt idx="44598">
                  <c:v>-58.679000000000002</c:v>
                </c:pt>
                <c:pt idx="44599">
                  <c:v>-58.677000000000007</c:v>
                </c:pt>
                <c:pt idx="44600">
                  <c:v>-58.674999999999997</c:v>
                </c:pt>
                <c:pt idx="44601">
                  <c:v>-58.673000000000002</c:v>
                </c:pt>
                <c:pt idx="44602">
                  <c:v>-58.671000000000006</c:v>
                </c:pt>
                <c:pt idx="44603">
                  <c:v>-58.668999999999997</c:v>
                </c:pt>
                <c:pt idx="44604">
                  <c:v>-58.667000000000002</c:v>
                </c:pt>
                <c:pt idx="44605">
                  <c:v>-58.665000000000006</c:v>
                </c:pt>
                <c:pt idx="44606">
                  <c:v>-58.662999999999997</c:v>
                </c:pt>
                <c:pt idx="44607">
                  <c:v>-58.661000000000001</c:v>
                </c:pt>
                <c:pt idx="44608">
                  <c:v>-58.659000000000006</c:v>
                </c:pt>
                <c:pt idx="44609">
                  <c:v>-58.656999999999996</c:v>
                </c:pt>
                <c:pt idx="44610">
                  <c:v>-58.655000000000001</c:v>
                </c:pt>
                <c:pt idx="44611">
                  <c:v>-58.653000000000006</c:v>
                </c:pt>
                <c:pt idx="44612">
                  <c:v>-58.650999999999996</c:v>
                </c:pt>
                <c:pt idx="44613">
                  <c:v>-58.649000000000001</c:v>
                </c:pt>
                <c:pt idx="44614">
                  <c:v>-58.647000000000006</c:v>
                </c:pt>
                <c:pt idx="44615">
                  <c:v>-58.644999999999996</c:v>
                </c:pt>
                <c:pt idx="44616">
                  <c:v>-58.643000000000001</c:v>
                </c:pt>
                <c:pt idx="44617">
                  <c:v>-58.641000000000005</c:v>
                </c:pt>
                <c:pt idx="44618">
                  <c:v>-58.638999999999996</c:v>
                </c:pt>
                <c:pt idx="44619">
                  <c:v>-58.637</c:v>
                </c:pt>
                <c:pt idx="44620">
                  <c:v>-58.635000000000005</c:v>
                </c:pt>
                <c:pt idx="44621">
                  <c:v>-58.632999999999996</c:v>
                </c:pt>
                <c:pt idx="44622">
                  <c:v>-58.631</c:v>
                </c:pt>
                <c:pt idx="44623">
                  <c:v>-58.629000000000005</c:v>
                </c:pt>
                <c:pt idx="44624">
                  <c:v>-58.626999999999995</c:v>
                </c:pt>
                <c:pt idx="44625">
                  <c:v>-58.625</c:v>
                </c:pt>
                <c:pt idx="44626">
                  <c:v>-58.623000000000005</c:v>
                </c:pt>
                <c:pt idx="44627">
                  <c:v>-58.620999999999995</c:v>
                </c:pt>
                <c:pt idx="44628">
                  <c:v>-58.619</c:v>
                </c:pt>
                <c:pt idx="44629">
                  <c:v>-58.617000000000004</c:v>
                </c:pt>
                <c:pt idx="44630">
                  <c:v>-58.614999999999995</c:v>
                </c:pt>
                <c:pt idx="44631">
                  <c:v>-58.613</c:v>
                </c:pt>
                <c:pt idx="44632">
                  <c:v>-58.611000000000004</c:v>
                </c:pt>
                <c:pt idx="44633">
                  <c:v>-58.608999999999995</c:v>
                </c:pt>
                <c:pt idx="44634">
                  <c:v>-58.606999999999999</c:v>
                </c:pt>
                <c:pt idx="44635">
                  <c:v>-58.605000000000004</c:v>
                </c:pt>
                <c:pt idx="44636">
                  <c:v>-58.602999999999994</c:v>
                </c:pt>
                <c:pt idx="44637">
                  <c:v>-58.600999999999999</c:v>
                </c:pt>
                <c:pt idx="44638">
                  <c:v>-58.599000000000004</c:v>
                </c:pt>
                <c:pt idx="44639">
                  <c:v>-58.596999999999994</c:v>
                </c:pt>
                <c:pt idx="44640">
                  <c:v>-58.594999999999999</c:v>
                </c:pt>
                <c:pt idx="44641">
                  <c:v>-58.593000000000004</c:v>
                </c:pt>
                <c:pt idx="44642">
                  <c:v>-58.590999999999994</c:v>
                </c:pt>
                <c:pt idx="44643">
                  <c:v>-58.588999999999999</c:v>
                </c:pt>
                <c:pt idx="44644">
                  <c:v>-58.587000000000003</c:v>
                </c:pt>
                <c:pt idx="44645">
                  <c:v>-58.584999999999994</c:v>
                </c:pt>
                <c:pt idx="44646">
                  <c:v>-58.582999999999998</c:v>
                </c:pt>
                <c:pt idx="44647">
                  <c:v>-58.581000000000003</c:v>
                </c:pt>
                <c:pt idx="44648">
                  <c:v>-58.578999999999994</c:v>
                </c:pt>
                <c:pt idx="44649">
                  <c:v>-58.576999999999998</c:v>
                </c:pt>
                <c:pt idx="44650">
                  <c:v>-58.575000000000003</c:v>
                </c:pt>
                <c:pt idx="44651">
                  <c:v>-58.572999999999993</c:v>
                </c:pt>
                <c:pt idx="44652">
                  <c:v>-58.570999999999998</c:v>
                </c:pt>
                <c:pt idx="44653">
                  <c:v>-58.569000000000003</c:v>
                </c:pt>
                <c:pt idx="44654">
                  <c:v>-58.566999999999993</c:v>
                </c:pt>
                <c:pt idx="44655">
                  <c:v>-58.564999999999998</c:v>
                </c:pt>
                <c:pt idx="44656">
                  <c:v>-58.563000000000002</c:v>
                </c:pt>
                <c:pt idx="44657">
                  <c:v>-58.561000000000007</c:v>
                </c:pt>
                <c:pt idx="44658">
                  <c:v>-58.558999999999997</c:v>
                </c:pt>
                <c:pt idx="44659">
                  <c:v>-58.557000000000002</c:v>
                </c:pt>
                <c:pt idx="44660">
                  <c:v>-58.555000000000007</c:v>
                </c:pt>
                <c:pt idx="44661">
                  <c:v>-58.552999999999997</c:v>
                </c:pt>
                <c:pt idx="44662">
                  <c:v>-58.551000000000002</c:v>
                </c:pt>
                <c:pt idx="44663">
                  <c:v>-58.549000000000007</c:v>
                </c:pt>
                <c:pt idx="44664">
                  <c:v>-58.546999999999997</c:v>
                </c:pt>
                <c:pt idx="44665">
                  <c:v>-58.545000000000002</c:v>
                </c:pt>
                <c:pt idx="44666">
                  <c:v>-58.543000000000006</c:v>
                </c:pt>
                <c:pt idx="44667">
                  <c:v>-58.540999999999997</c:v>
                </c:pt>
                <c:pt idx="44668">
                  <c:v>-58.539000000000001</c:v>
                </c:pt>
                <c:pt idx="44669">
                  <c:v>-58.537000000000006</c:v>
                </c:pt>
                <c:pt idx="44670">
                  <c:v>-58.534999999999997</c:v>
                </c:pt>
                <c:pt idx="44671">
                  <c:v>-58.533000000000001</c:v>
                </c:pt>
                <c:pt idx="44672">
                  <c:v>-58.531000000000006</c:v>
                </c:pt>
                <c:pt idx="44673">
                  <c:v>-58.528999999999996</c:v>
                </c:pt>
                <c:pt idx="44674">
                  <c:v>-58.527000000000001</c:v>
                </c:pt>
                <c:pt idx="44675">
                  <c:v>-58.525000000000006</c:v>
                </c:pt>
                <c:pt idx="44676">
                  <c:v>-58.522999999999996</c:v>
                </c:pt>
                <c:pt idx="44677">
                  <c:v>-58.521000000000001</c:v>
                </c:pt>
                <c:pt idx="44678">
                  <c:v>-58.519000000000005</c:v>
                </c:pt>
                <c:pt idx="44679">
                  <c:v>-58.516999999999996</c:v>
                </c:pt>
                <c:pt idx="44680">
                  <c:v>-58.515000000000001</c:v>
                </c:pt>
                <c:pt idx="44681">
                  <c:v>-58.513000000000005</c:v>
                </c:pt>
                <c:pt idx="44682">
                  <c:v>-58.510999999999996</c:v>
                </c:pt>
                <c:pt idx="44683">
                  <c:v>-58.509</c:v>
                </c:pt>
                <c:pt idx="44684">
                  <c:v>-58.507000000000005</c:v>
                </c:pt>
                <c:pt idx="44685">
                  <c:v>-58.504999999999995</c:v>
                </c:pt>
                <c:pt idx="44686">
                  <c:v>-58.503</c:v>
                </c:pt>
                <c:pt idx="44687">
                  <c:v>-58.501000000000005</c:v>
                </c:pt>
                <c:pt idx="44688">
                  <c:v>-58.498999999999995</c:v>
                </c:pt>
                <c:pt idx="44689">
                  <c:v>-58.497</c:v>
                </c:pt>
                <c:pt idx="44690">
                  <c:v>-58.495000000000005</c:v>
                </c:pt>
                <c:pt idx="44691">
                  <c:v>-58.492999999999995</c:v>
                </c:pt>
                <c:pt idx="44692">
                  <c:v>-58.491</c:v>
                </c:pt>
                <c:pt idx="44693">
                  <c:v>-58.489000000000004</c:v>
                </c:pt>
                <c:pt idx="44694">
                  <c:v>-58.486999999999995</c:v>
                </c:pt>
                <c:pt idx="44695">
                  <c:v>-58.484999999999999</c:v>
                </c:pt>
                <c:pt idx="44696">
                  <c:v>-58.483000000000004</c:v>
                </c:pt>
                <c:pt idx="44697">
                  <c:v>-58.480999999999995</c:v>
                </c:pt>
                <c:pt idx="44698">
                  <c:v>-58.478999999999999</c:v>
                </c:pt>
                <c:pt idx="44699">
                  <c:v>-58.477000000000004</c:v>
                </c:pt>
                <c:pt idx="44700">
                  <c:v>-58.474999999999994</c:v>
                </c:pt>
                <c:pt idx="44701">
                  <c:v>-58.472999999999999</c:v>
                </c:pt>
                <c:pt idx="44702">
                  <c:v>-58.471000000000004</c:v>
                </c:pt>
                <c:pt idx="44703">
                  <c:v>-58.468999999999994</c:v>
                </c:pt>
                <c:pt idx="44704">
                  <c:v>-58.466999999999999</c:v>
                </c:pt>
                <c:pt idx="44705">
                  <c:v>-58.465000000000003</c:v>
                </c:pt>
                <c:pt idx="44706">
                  <c:v>-58.462999999999994</c:v>
                </c:pt>
                <c:pt idx="44707">
                  <c:v>-58.460999999999999</c:v>
                </c:pt>
                <c:pt idx="44708">
                  <c:v>-58.459000000000003</c:v>
                </c:pt>
                <c:pt idx="44709">
                  <c:v>-58.456999999999994</c:v>
                </c:pt>
                <c:pt idx="44710">
                  <c:v>-58.454999999999998</c:v>
                </c:pt>
                <c:pt idx="44711">
                  <c:v>-58.453000000000003</c:v>
                </c:pt>
                <c:pt idx="44712">
                  <c:v>-58.450999999999993</c:v>
                </c:pt>
                <c:pt idx="44713">
                  <c:v>-58.448999999999998</c:v>
                </c:pt>
                <c:pt idx="44714">
                  <c:v>-58.447000000000003</c:v>
                </c:pt>
                <c:pt idx="44715">
                  <c:v>-58.444999999999993</c:v>
                </c:pt>
                <c:pt idx="44716">
                  <c:v>-58.442999999999998</c:v>
                </c:pt>
                <c:pt idx="44717">
                  <c:v>-58.441000000000003</c:v>
                </c:pt>
                <c:pt idx="44718">
                  <c:v>-58.438999999999993</c:v>
                </c:pt>
                <c:pt idx="44719">
                  <c:v>-58.436999999999998</c:v>
                </c:pt>
                <c:pt idx="44720">
                  <c:v>-58.435000000000002</c:v>
                </c:pt>
                <c:pt idx="44721">
                  <c:v>-58.433000000000007</c:v>
                </c:pt>
                <c:pt idx="44722">
                  <c:v>-58.430999999999997</c:v>
                </c:pt>
                <c:pt idx="44723">
                  <c:v>-58.429000000000002</c:v>
                </c:pt>
                <c:pt idx="44724">
                  <c:v>-58.427000000000007</c:v>
                </c:pt>
                <c:pt idx="44725">
                  <c:v>-58.424999999999997</c:v>
                </c:pt>
                <c:pt idx="44726">
                  <c:v>-58.423000000000002</c:v>
                </c:pt>
                <c:pt idx="44727">
                  <c:v>-58.421000000000006</c:v>
                </c:pt>
                <c:pt idx="44728">
                  <c:v>-58.418999999999997</c:v>
                </c:pt>
                <c:pt idx="44729">
                  <c:v>-58.417000000000002</c:v>
                </c:pt>
                <c:pt idx="44730">
                  <c:v>-58.415000000000006</c:v>
                </c:pt>
                <c:pt idx="44731">
                  <c:v>-58.412999999999997</c:v>
                </c:pt>
                <c:pt idx="44732">
                  <c:v>-58.411000000000001</c:v>
                </c:pt>
                <c:pt idx="44733">
                  <c:v>-58.409000000000006</c:v>
                </c:pt>
                <c:pt idx="44734">
                  <c:v>-58.406999999999996</c:v>
                </c:pt>
                <c:pt idx="44735">
                  <c:v>-58.405000000000001</c:v>
                </c:pt>
                <c:pt idx="44736">
                  <c:v>-58.403000000000006</c:v>
                </c:pt>
                <c:pt idx="44737">
                  <c:v>-58.400999999999996</c:v>
                </c:pt>
                <c:pt idx="44738">
                  <c:v>-58.399000000000001</c:v>
                </c:pt>
                <c:pt idx="44739">
                  <c:v>-58.397000000000006</c:v>
                </c:pt>
                <c:pt idx="44740">
                  <c:v>-58.394999999999996</c:v>
                </c:pt>
                <c:pt idx="44741">
                  <c:v>-58.393000000000001</c:v>
                </c:pt>
                <c:pt idx="44742">
                  <c:v>-58.391000000000005</c:v>
                </c:pt>
                <c:pt idx="44743">
                  <c:v>-58.388999999999996</c:v>
                </c:pt>
                <c:pt idx="44744">
                  <c:v>-58.387</c:v>
                </c:pt>
                <c:pt idx="44745">
                  <c:v>-58.385000000000005</c:v>
                </c:pt>
                <c:pt idx="44746">
                  <c:v>-58.382999999999996</c:v>
                </c:pt>
                <c:pt idx="44747">
                  <c:v>-58.381</c:v>
                </c:pt>
                <c:pt idx="44748">
                  <c:v>-58.379000000000005</c:v>
                </c:pt>
                <c:pt idx="44749">
                  <c:v>-58.376999999999995</c:v>
                </c:pt>
                <c:pt idx="44750">
                  <c:v>-58.375</c:v>
                </c:pt>
                <c:pt idx="44751">
                  <c:v>-58.373000000000005</c:v>
                </c:pt>
                <c:pt idx="44752">
                  <c:v>-58.370999999999995</c:v>
                </c:pt>
                <c:pt idx="44753">
                  <c:v>-58.369</c:v>
                </c:pt>
                <c:pt idx="44754">
                  <c:v>-58.367000000000004</c:v>
                </c:pt>
                <c:pt idx="44755">
                  <c:v>-58.364999999999995</c:v>
                </c:pt>
                <c:pt idx="44756">
                  <c:v>-58.363</c:v>
                </c:pt>
                <c:pt idx="44757">
                  <c:v>-58.361000000000004</c:v>
                </c:pt>
                <c:pt idx="44758">
                  <c:v>-58.358999999999995</c:v>
                </c:pt>
                <c:pt idx="44759">
                  <c:v>-58.356999999999999</c:v>
                </c:pt>
                <c:pt idx="44760">
                  <c:v>-58.355000000000004</c:v>
                </c:pt>
                <c:pt idx="44761">
                  <c:v>-58.352999999999994</c:v>
                </c:pt>
                <c:pt idx="44762">
                  <c:v>-58.350999999999999</c:v>
                </c:pt>
                <c:pt idx="44763">
                  <c:v>-58.349000000000004</c:v>
                </c:pt>
                <c:pt idx="44764">
                  <c:v>-58.346999999999994</c:v>
                </c:pt>
                <c:pt idx="44765">
                  <c:v>-58.344999999999999</c:v>
                </c:pt>
                <c:pt idx="44766">
                  <c:v>-58.343000000000004</c:v>
                </c:pt>
                <c:pt idx="44767">
                  <c:v>-58.340999999999994</c:v>
                </c:pt>
                <c:pt idx="44768">
                  <c:v>-58.338999999999999</c:v>
                </c:pt>
                <c:pt idx="44769">
                  <c:v>-58.337000000000003</c:v>
                </c:pt>
                <c:pt idx="44770">
                  <c:v>-58.334999999999994</c:v>
                </c:pt>
                <c:pt idx="44771">
                  <c:v>-58.332999999999998</c:v>
                </c:pt>
                <c:pt idx="44772">
                  <c:v>-58.331000000000003</c:v>
                </c:pt>
                <c:pt idx="44773">
                  <c:v>-58.328999999999994</c:v>
                </c:pt>
                <c:pt idx="44774">
                  <c:v>-58.326999999999998</c:v>
                </c:pt>
                <c:pt idx="44775">
                  <c:v>-58.325000000000003</c:v>
                </c:pt>
                <c:pt idx="44776">
                  <c:v>-58.322999999999993</c:v>
                </c:pt>
                <c:pt idx="44777">
                  <c:v>-58.320999999999998</c:v>
                </c:pt>
                <c:pt idx="44778">
                  <c:v>-58.319000000000003</c:v>
                </c:pt>
                <c:pt idx="44779">
                  <c:v>-58.316999999999993</c:v>
                </c:pt>
                <c:pt idx="44780">
                  <c:v>-58.314999999999998</c:v>
                </c:pt>
                <c:pt idx="44781">
                  <c:v>-58.313000000000002</c:v>
                </c:pt>
                <c:pt idx="44782">
                  <c:v>-58.311000000000007</c:v>
                </c:pt>
                <c:pt idx="44783">
                  <c:v>-58.308999999999997</c:v>
                </c:pt>
                <c:pt idx="44784">
                  <c:v>-58.307000000000002</c:v>
                </c:pt>
                <c:pt idx="44785">
                  <c:v>-58.305000000000007</c:v>
                </c:pt>
                <c:pt idx="44786">
                  <c:v>-58.302999999999997</c:v>
                </c:pt>
                <c:pt idx="44787">
                  <c:v>-58.301000000000002</c:v>
                </c:pt>
                <c:pt idx="44788">
                  <c:v>-58.299000000000007</c:v>
                </c:pt>
                <c:pt idx="44789">
                  <c:v>-58.296999999999997</c:v>
                </c:pt>
                <c:pt idx="44790">
                  <c:v>-58.295000000000002</c:v>
                </c:pt>
                <c:pt idx="44791">
                  <c:v>-58.293000000000006</c:v>
                </c:pt>
                <c:pt idx="44792">
                  <c:v>-58.290999999999997</c:v>
                </c:pt>
                <c:pt idx="44793">
                  <c:v>-58.289000000000001</c:v>
                </c:pt>
                <c:pt idx="44794">
                  <c:v>-58.287000000000006</c:v>
                </c:pt>
                <c:pt idx="44795">
                  <c:v>-58.284999999999997</c:v>
                </c:pt>
                <c:pt idx="44796">
                  <c:v>-58.283000000000001</c:v>
                </c:pt>
                <c:pt idx="44797">
                  <c:v>-58.281000000000006</c:v>
                </c:pt>
                <c:pt idx="44798">
                  <c:v>-58.278999999999996</c:v>
                </c:pt>
                <c:pt idx="44799">
                  <c:v>-58.277000000000001</c:v>
                </c:pt>
                <c:pt idx="44800">
                  <c:v>-58.275000000000006</c:v>
                </c:pt>
                <c:pt idx="44801">
                  <c:v>-58.272999999999996</c:v>
                </c:pt>
                <c:pt idx="44802">
                  <c:v>-58.271000000000001</c:v>
                </c:pt>
                <c:pt idx="44803">
                  <c:v>-58.269000000000005</c:v>
                </c:pt>
                <c:pt idx="44804">
                  <c:v>-58.266999999999996</c:v>
                </c:pt>
                <c:pt idx="44805">
                  <c:v>-58.265000000000001</c:v>
                </c:pt>
                <c:pt idx="44806">
                  <c:v>-58.263000000000005</c:v>
                </c:pt>
                <c:pt idx="44807">
                  <c:v>-58.260999999999996</c:v>
                </c:pt>
                <c:pt idx="44808">
                  <c:v>-58.259</c:v>
                </c:pt>
                <c:pt idx="44809">
                  <c:v>-58.257000000000005</c:v>
                </c:pt>
                <c:pt idx="44810">
                  <c:v>-58.254999999999995</c:v>
                </c:pt>
                <c:pt idx="44811">
                  <c:v>-58.253</c:v>
                </c:pt>
                <c:pt idx="44812">
                  <c:v>-58.251000000000005</c:v>
                </c:pt>
                <c:pt idx="44813">
                  <c:v>-58.248999999999995</c:v>
                </c:pt>
                <c:pt idx="44814">
                  <c:v>-58.247</c:v>
                </c:pt>
                <c:pt idx="44815">
                  <c:v>-58.245000000000005</c:v>
                </c:pt>
                <c:pt idx="44816">
                  <c:v>-58.242999999999995</c:v>
                </c:pt>
                <c:pt idx="44817">
                  <c:v>-58.241</c:v>
                </c:pt>
                <c:pt idx="44818">
                  <c:v>-58.239000000000004</c:v>
                </c:pt>
                <c:pt idx="44819">
                  <c:v>-58.236999999999995</c:v>
                </c:pt>
                <c:pt idx="44820">
                  <c:v>-58.234999999999999</c:v>
                </c:pt>
                <c:pt idx="44821">
                  <c:v>-58.233000000000004</c:v>
                </c:pt>
                <c:pt idx="44822">
                  <c:v>-58.230999999999995</c:v>
                </c:pt>
                <c:pt idx="44823">
                  <c:v>-58.228999999999999</c:v>
                </c:pt>
                <c:pt idx="44824">
                  <c:v>-58.227000000000004</c:v>
                </c:pt>
                <c:pt idx="44825">
                  <c:v>-58.224999999999994</c:v>
                </c:pt>
                <c:pt idx="44826">
                  <c:v>-58.222999999999999</c:v>
                </c:pt>
                <c:pt idx="44827">
                  <c:v>-58.221000000000004</c:v>
                </c:pt>
                <c:pt idx="44828">
                  <c:v>-58.218999999999994</c:v>
                </c:pt>
                <c:pt idx="44829">
                  <c:v>-58.216999999999999</c:v>
                </c:pt>
                <c:pt idx="44830">
                  <c:v>-58.215000000000003</c:v>
                </c:pt>
                <c:pt idx="44831">
                  <c:v>-58.212999999999994</c:v>
                </c:pt>
                <c:pt idx="44832">
                  <c:v>-58.210999999999999</c:v>
                </c:pt>
                <c:pt idx="44833">
                  <c:v>-58.209000000000003</c:v>
                </c:pt>
                <c:pt idx="44834">
                  <c:v>-58.206999999999994</c:v>
                </c:pt>
                <c:pt idx="44835">
                  <c:v>-58.204999999999998</c:v>
                </c:pt>
                <c:pt idx="44836">
                  <c:v>-58.203000000000003</c:v>
                </c:pt>
                <c:pt idx="44837">
                  <c:v>-58.200999999999993</c:v>
                </c:pt>
                <c:pt idx="44838">
                  <c:v>-58.198999999999998</c:v>
                </c:pt>
                <c:pt idx="44839">
                  <c:v>-58.197000000000003</c:v>
                </c:pt>
                <c:pt idx="44840">
                  <c:v>-58.194999999999993</c:v>
                </c:pt>
                <c:pt idx="44841">
                  <c:v>-58.192999999999998</c:v>
                </c:pt>
                <c:pt idx="44842">
                  <c:v>-58.191000000000003</c:v>
                </c:pt>
                <c:pt idx="44843">
                  <c:v>-58.188999999999993</c:v>
                </c:pt>
                <c:pt idx="44844">
                  <c:v>-58.186999999999998</c:v>
                </c:pt>
                <c:pt idx="44845">
                  <c:v>-58.185000000000002</c:v>
                </c:pt>
                <c:pt idx="44846">
                  <c:v>-58.183000000000007</c:v>
                </c:pt>
                <c:pt idx="44847">
                  <c:v>-58.180999999999997</c:v>
                </c:pt>
                <c:pt idx="44848">
                  <c:v>-58.179000000000002</c:v>
                </c:pt>
                <c:pt idx="44849">
                  <c:v>-58.177000000000007</c:v>
                </c:pt>
                <c:pt idx="44850">
                  <c:v>-58.174999999999997</c:v>
                </c:pt>
                <c:pt idx="44851">
                  <c:v>-58.173000000000002</c:v>
                </c:pt>
                <c:pt idx="44852">
                  <c:v>-58.171000000000006</c:v>
                </c:pt>
                <c:pt idx="44853">
                  <c:v>-58.168999999999997</c:v>
                </c:pt>
                <c:pt idx="44854">
                  <c:v>-58.167000000000002</c:v>
                </c:pt>
                <c:pt idx="44855">
                  <c:v>-58.165000000000006</c:v>
                </c:pt>
                <c:pt idx="44856">
                  <c:v>-58.162999999999997</c:v>
                </c:pt>
                <c:pt idx="44857">
                  <c:v>-58.161000000000001</c:v>
                </c:pt>
                <c:pt idx="44858">
                  <c:v>-58.159000000000006</c:v>
                </c:pt>
                <c:pt idx="44859">
                  <c:v>-58.156999999999996</c:v>
                </c:pt>
                <c:pt idx="44860">
                  <c:v>-58.155000000000001</c:v>
                </c:pt>
                <c:pt idx="44861">
                  <c:v>-58.153000000000006</c:v>
                </c:pt>
                <c:pt idx="44862">
                  <c:v>-58.150999999999996</c:v>
                </c:pt>
                <c:pt idx="44863">
                  <c:v>-58.149000000000001</c:v>
                </c:pt>
                <c:pt idx="44864">
                  <c:v>-58.147000000000006</c:v>
                </c:pt>
                <c:pt idx="44865">
                  <c:v>-58.144999999999996</c:v>
                </c:pt>
                <c:pt idx="44866">
                  <c:v>-58.143000000000001</c:v>
                </c:pt>
                <c:pt idx="44867">
                  <c:v>-58.141000000000005</c:v>
                </c:pt>
                <c:pt idx="44868">
                  <c:v>-58.138999999999996</c:v>
                </c:pt>
                <c:pt idx="44869">
                  <c:v>-58.137</c:v>
                </c:pt>
                <c:pt idx="44870">
                  <c:v>-58.135000000000005</c:v>
                </c:pt>
                <c:pt idx="44871">
                  <c:v>-58.132999999999996</c:v>
                </c:pt>
                <c:pt idx="44872">
                  <c:v>-58.131</c:v>
                </c:pt>
                <c:pt idx="44873">
                  <c:v>-58.129000000000005</c:v>
                </c:pt>
                <c:pt idx="44874">
                  <c:v>-58.126999999999995</c:v>
                </c:pt>
                <c:pt idx="44875">
                  <c:v>-58.125</c:v>
                </c:pt>
                <c:pt idx="44876">
                  <c:v>-58.123000000000005</c:v>
                </c:pt>
                <c:pt idx="44877">
                  <c:v>-58.120999999999995</c:v>
                </c:pt>
                <c:pt idx="44878">
                  <c:v>-58.119</c:v>
                </c:pt>
                <c:pt idx="44879">
                  <c:v>-58.117000000000004</c:v>
                </c:pt>
                <c:pt idx="44880">
                  <c:v>-58.114999999999995</c:v>
                </c:pt>
                <c:pt idx="44881">
                  <c:v>-58.113</c:v>
                </c:pt>
                <c:pt idx="44882">
                  <c:v>-58.111000000000004</c:v>
                </c:pt>
                <c:pt idx="44883">
                  <c:v>-58.108999999999995</c:v>
                </c:pt>
                <c:pt idx="44884">
                  <c:v>-58.106999999999999</c:v>
                </c:pt>
                <c:pt idx="44885">
                  <c:v>-58.105000000000004</c:v>
                </c:pt>
                <c:pt idx="44886">
                  <c:v>-58.102999999999994</c:v>
                </c:pt>
                <c:pt idx="44887">
                  <c:v>-58.100999999999999</c:v>
                </c:pt>
                <c:pt idx="44888">
                  <c:v>-58.099000000000004</c:v>
                </c:pt>
                <c:pt idx="44889">
                  <c:v>-58.096999999999994</c:v>
                </c:pt>
                <c:pt idx="44890">
                  <c:v>-58.094999999999999</c:v>
                </c:pt>
                <c:pt idx="44891">
                  <c:v>-58.093000000000004</c:v>
                </c:pt>
                <c:pt idx="44892">
                  <c:v>-58.090999999999994</c:v>
                </c:pt>
                <c:pt idx="44893">
                  <c:v>-58.088999999999999</c:v>
                </c:pt>
                <c:pt idx="44894">
                  <c:v>-58.087000000000003</c:v>
                </c:pt>
                <c:pt idx="44895">
                  <c:v>-58.084999999999994</c:v>
                </c:pt>
                <c:pt idx="44896">
                  <c:v>-58.082999999999998</c:v>
                </c:pt>
                <c:pt idx="44897">
                  <c:v>-58.081000000000003</c:v>
                </c:pt>
                <c:pt idx="44898">
                  <c:v>-58.078999999999994</c:v>
                </c:pt>
                <c:pt idx="44899">
                  <c:v>-58.076999999999998</c:v>
                </c:pt>
                <c:pt idx="44900">
                  <c:v>-58.075000000000003</c:v>
                </c:pt>
                <c:pt idx="44901">
                  <c:v>-58.072999999999993</c:v>
                </c:pt>
                <c:pt idx="44902">
                  <c:v>-58.070999999999998</c:v>
                </c:pt>
                <c:pt idx="44903">
                  <c:v>-58.069000000000003</c:v>
                </c:pt>
                <c:pt idx="44904">
                  <c:v>-58.066999999999993</c:v>
                </c:pt>
                <c:pt idx="44905">
                  <c:v>-58.064999999999998</c:v>
                </c:pt>
                <c:pt idx="44906">
                  <c:v>-58.063000000000002</c:v>
                </c:pt>
                <c:pt idx="44907">
                  <c:v>-58.061000000000007</c:v>
                </c:pt>
                <c:pt idx="44908">
                  <c:v>-58.058999999999997</c:v>
                </c:pt>
                <c:pt idx="44909">
                  <c:v>-58.057000000000002</c:v>
                </c:pt>
                <c:pt idx="44910">
                  <c:v>-58.055000000000007</c:v>
                </c:pt>
                <c:pt idx="44911">
                  <c:v>-58.052999999999997</c:v>
                </c:pt>
                <c:pt idx="44912">
                  <c:v>-58.051000000000002</c:v>
                </c:pt>
                <c:pt idx="44913">
                  <c:v>-58.049000000000007</c:v>
                </c:pt>
                <c:pt idx="44914">
                  <c:v>-58.046999999999997</c:v>
                </c:pt>
                <c:pt idx="44915">
                  <c:v>-58.045000000000002</c:v>
                </c:pt>
                <c:pt idx="44916">
                  <c:v>-58.043000000000006</c:v>
                </c:pt>
                <c:pt idx="44917">
                  <c:v>-58.040999999999997</c:v>
                </c:pt>
                <c:pt idx="44918">
                  <c:v>-58.039000000000001</c:v>
                </c:pt>
                <c:pt idx="44919">
                  <c:v>-58.037000000000006</c:v>
                </c:pt>
                <c:pt idx="44920">
                  <c:v>-58.034999999999997</c:v>
                </c:pt>
                <c:pt idx="44921">
                  <c:v>-58.033000000000001</c:v>
                </c:pt>
                <c:pt idx="44922">
                  <c:v>-58.031000000000006</c:v>
                </c:pt>
                <c:pt idx="44923">
                  <c:v>-58.028999999999996</c:v>
                </c:pt>
                <c:pt idx="44924">
                  <c:v>-58.027000000000001</c:v>
                </c:pt>
                <c:pt idx="44925">
                  <c:v>-58.025000000000006</c:v>
                </c:pt>
                <c:pt idx="44926">
                  <c:v>-58.022999999999996</c:v>
                </c:pt>
                <c:pt idx="44927">
                  <c:v>-58.021000000000001</c:v>
                </c:pt>
                <c:pt idx="44928">
                  <c:v>-58.019000000000005</c:v>
                </c:pt>
                <c:pt idx="44929">
                  <c:v>-58.016999999999996</c:v>
                </c:pt>
                <c:pt idx="44930">
                  <c:v>-58.015000000000001</c:v>
                </c:pt>
                <c:pt idx="44931">
                  <c:v>-58.013000000000005</c:v>
                </c:pt>
                <c:pt idx="44932">
                  <c:v>-58.010999999999996</c:v>
                </c:pt>
                <c:pt idx="44933">
                  <c:v>-58.009</c:v>
                </c:pt>
                <c:pt idx="44934">
                  <c:v>-58.007000000000005</c:v>
                </c:pt>
                <c:pt idx="44935">
                  <c:v>-58.004999999999995</c:v>
                </c:pt>
                <c:pt idx="44936">
                  <c:v>-58.003</c:v>
                </c:pt>
                <c:pt idx="44937">
                  <c:v>-58.001000000000005</c:v>
                </c:pt>
                <c:pt idx="44938">
                  <c:v>-57.998999999999995</c:v>
                </c:pt>
                <c:pt idx="44939">
                  <c:v>-57.997</c:v>
                </c:pt>
                <c:pt idx="44940">
                  <c:v>-57.995000000000005</c:v>
                </c:pt>
                <c:pt idx="44941">
                  <c:v>-57.992999999999995</c:v>
                </c:pt>
                <c:pt idx="44942">
                  <c:v>-57.991</c:v>
                </c:pt>
                <c:pt idx="44943">
                  <c:v>-57.989000000000004</c:v>
                </c:pt>
                <c:pt idx="44944">
                  <c:v>-57.986999999999995</c:v>
                </c:pt>
                <c:pt idx="44945">
                  <c:v>-57.984999999999999</c:v>
                </c:pt>
                <c:pt idx="44946">
                  <c:v>-57.983000000000004</c:v>
                </c:pt>
                <c:pt idx="44947">
                  <c:v>-57.980999999999995</c:v>
                </c:pt>
                <c:pt idx="44948">
                  <c:v>-57.978999999999999</c:v>
                </c:pt>
                <c:pt idx="44949">
                  <c:v>-57.977000000000004</c:v>
                </c:pt>
                <c:pt idx="44950">
                  <c:v>-57.974999999999994</c:v>
                </c:pt>
                <c:pt idx="44951">
                  <c:v>-57.972999999999999</c:v>
                </c:pt>
                <c:pt idx="44952">
                  <c:v>-57.971000000000004</c:v>
                </c:pt>
                <c:pt idx="44953">
                  <c:v>-57.968999999999994</c:v>
                </c:pt>
                <c:pt idx="44954">
                  <c:v>-57.966999999999999</c:v>
                </c:pt>
                <c:pt idx="44955">
                  <c:v>-57.965000000000003</c:v>
                </c:pt>
                <c:pt idx="44956">
                  <c:v>-57.962999999999994</c:v>
                </c:pt>
                <c:pt idx="44957">
                  <c:v>-57.960999999999999</c:v>
                </c:pt>
                <c:pt idx="44958">
                  <c:v>-57.959000000000003</c:v>
                </c:pt>
                <c:pt idx="44959">
                  <c:v>-57.956999999999994</c:v>
                </c:pt>
                <c:pt idx="44960">
                  <c:v>-57.954999999999998</c:v>
                </c:pt>
                <c:pt idx="44961">
                  <c:v>-57.953000000000003</c:v>
                </c:pt>
                <c:pt idx="44962">
                  <c:v>-57.950999999999993</c:v>
                </c:pt>
                <c:pt idx="44963">
                  <c:v>-57.948999999999998</c:v>
                </c:pt>
                <c:pt idx="44964">
                  <c:v>-57.947000000000003</c:v>
                </c:pt>
                <c:pt idx="44965">
                  <c:v>-57.944999999999993</c:v>
                </c:pt>
                <c:pt idx="44966">
                  <c:v>-57.942999999999998</c:v>
                </c:pt>
                <c:pt idx="44967">
                  <c:v>-57.941000000000003</c:v>
                </c:pt>
                <c:pt idx="44968">
                  <c:v>-57.938999999999993</c:v>
                </c:pt>
                <c:pt idx="44969">
                  <c:v>-57.936999999999998</c:v>
                </c:pt>
                <c:pt idx="44970">
                  <c:v>-57.935000000000002</c:v>
                </c:pt>
                <c:pt idx="44971">
                  <c:v>-57.933000000000007</c:v>
                </c:pt>
                <c:pt idx="44972">
                  <c:v>-57.930999999999997</c:v>
                </c:pt>
                <c:pt idx="44973">
                  <c:v>-57.929000000000002</c:v>
                </c:pt>
                <c:pt idx="44974">
                  <c:v>-57.927000000000007</c:v>
                </c:pt>
                <c:pt idx="44975">
                  <c:v>-57.924999999999997</c:v>
                </c:pt>
                <c:pt idx="44976">
                  <c:v>-57.923000000000002</c:v>
                </c:pt>
                <c:pt idx="44977">
                  <c:v>-57.921000000000006</c:v>
                </c:pt>
                <c:pt idx="44978">
                  <c:v>-57.918999999999997</c:v>
                </c:pt>
                <c:pt idx="44979">
                  <c:v>-57.917000000000002</c:v>
                </c:pt>
                <c:pt idx="44980">
                  <c:v>-57.915000000000006</c:v>
                </c:pt>
                <c:pt idx="44981">
                  <c:v>-57.912999999999997</c:v>
                </c:pt>
                <c:pt idx="44982">
                  <c:v>-57.911000000000001</c:v>
                </c:pt>
                <c:pt idx="44983">
                  <c:v>-57.909000000000006</c:v>
                </c:pt>
                <c:pt idx="44984">
                  <c:v>-57.906999999999996</c:v>
                </c:pt>
                <c:pt idx="44985">
                  <c:v>-57.905000000000001</c:v>
                </c:pt>
                <c:pt idx="44986">
                  <c:v>-57.903000000000006</c:v>
                </c:pt>
                <c:pt idx="44987">
                  <c:v>-57.900999999999996</c:v>
                </c:pt>
                <c:pt idx="44988">
                  <c:v>-57.899000000000001</c:v>
                </c:pt>
                <c:pt idx="44989">
                  <c:v>-57.897000000000006</c:v>
                </c:pt>
                <c:pt idx="44990">
                  <c:v>-57.894999999999996</c:v>
                </c:pt>
                <c:pt idx="44991">
                  <c:v>-57.893000000000001</c:v>
                </c:pt>
                <c:pt idx="44992">
                  <c:v>-57.891000000000005</c:v>
                </c:pt>
                <c:pt idx="44993">
                  <c:v>-57.888999999999996</c:v>
                </c:pt>
                <c:pt idx="44994">
                  <c:v>-57.887</c:v>
                </c:pt>
                <c:pt idx="44995">
                  <c:v>-57.885000000000005</c:v>
                </c:pt>
                <c:pt idx="44996">
                  <c:v>-57.882999999999996</c:v>
                </c:pt>
                <c:pt idx="44997">
                  <c:v>-57.881</c:v>
                </c:pt>
                <c:pt idx="44998">
                  <c:v>-57.879000000000005</c:v>
                </c:pt>
                <c:pt idx="44999">
                  <c:v>-57.876999999999995</c:v>
                </c:pt>
                <c:pt idx="45000">
                  <c:v>-57.875</c:v>
                </c:pt>
                <c:pt idx="45001">
                  <c:v>-57.873000000000005</c:v>
                </c:pt>
                <c:pt idx="45002">
                  <c:v>-57.870999999999995</c:v>
                </c:pt>
                <c:pt idx="45003">
                  <c:v>-57.869</c:v>
                </c:pt>
                <c:pt idx="45004">
                  <c:v>-57.867000000000004</c:v>
                </c:pt>
                <c:pt idx="45005">
                  <c:v>-57.864999999999995</c:v>
                </c:pt>
                <c:pt idx="45006">
                  <c:v>-57.863</c:v>
                </c:pt>
                <c:pt idx="45007">
                  <c:v>-57.861000000000004</c:v>
                </c:pt>
                <c:pt idx="45008">
                  <c:v>-57.858999999999995</c:v>
                </c:pt>
                <c:pt idx="45009">
                  <c:v>-57.856999999999999</c:v>
                </c:pt>
                <c:pt idx="45010">
                  <c:v>-57.855000000000004</c:v>
                </c:pt>
                <c:pt idx="45011">
                  <c:v>-57.852999999999994</c:v>
                </c:pt>
                <c:pt idx="45012">
                  <c:v>-57.850999999999999</c:v>
                </c:pt>
                <c:pt idx="45013">
                  <c:v>-57.849000000000004</c:v>
                </c:pt>
                <c:pt idx="45014">
                  <c:v>-57.846999999999994</c:v>
                </c:pt>
                <c:pt idx="45015">
                  <c:v>-57.844999999999999</c:v>
                </c:pt>
                <c:pt idx="45016">
                  <c:v>-57.843000000000004</c:v>
                </c:pt>
                <c:pt idx="45017">
                  <c:v>-57.840999999999994</c:v>
                </c:pt>
                <c:pt idx="45018">
                  <c:v>-57.838999999999999</c:v>
                </c:pt>
                <c:pt idx="45019">
                  <c:v>-57.837000000000003</c:v>
                </c:pt>
                <c:pt idx="45020">
                  <c:v>-57.834999999999994</c:v>
                </c:pt>
                <c:pt idx="45021">
                  <c:v>-57.832999999999998</c:v>
                </c:pt>
                <c:pt idx="45022">
                  <c:v>-57.831000000000003</c:v>
                </c:pt>
                <c:pt idx="45023">
                  <c:v>-57.828999999999994</c:v>
                </c:pt>
                <c:pt idx="45024">
                  <c:v>-57.826999999999998</c:v>
                </c:pt>
                <c:pt idx="45025">
                  <c:v>-57.825000000000003</c:v>
                </c:pt>
                <c:pt idx="45026">
                  <c:v>-57.822999999999993</c:v>
                </c:pt>
                <c:pt idx="45027">
                  <c:v>-57.820999999999998</c:v>
                </c:pt>
                <c:pt idx="45028">
                  <c:v>-57.819000000000003</c:v>
                </c:pt>
                <c:pt idx="45029">
                  <c:v>-57.816999999999993</c:v>
                </c:pt>
                <c:pt idx="45030">
                  <c:v>-57.814999999999998</c:v>
                </c:pt>
                <c:pt idx="45031">
                  <c:v>-57.813000000000002</c:v>
                </c:pt>
                <c:pt idx="45032">
                  <c:v>-57.811000000000007</c:v>
                </c:pt>
                <c:pt idx="45033">
                  <c:v>-57.808999999999997</c:v>
                </c:pt>
                <c:pt idx="45034">
                  <c:v>-57.807000000000002</c:v>
                </c:pt>
                <c:pt idx="45035">
                  <c:v>-57.805000000000007</c:v>
                </c:pt>
                <c:pt idx="45036">
                  <c:v>-57.802999999999997</c:v>
                </c:pt>
                <c:pt idx="45037">
                  <c:v>-57.801000000000002</c:v>
                </c:pt>
                <c:pt idx="45038">
                  <c:v>-57.799000000000007</c:v>
                </c:pt>
                <c:pt idx="45039">
                  <c:v>-57.796999999999997</c:v>
                </c:pt>
                <c:pt idx="45040">
                  <c:v>-57.795000000000002</c:v>
                </c:pt>
                <c:pt idx="45041">
                  <c:v>-57.793000000000006</c:v>
                </c:pt>
                <c:pt idx="45042">
                  <c:v>-57.790999999999997</c:v>
                </c:pt>
                <c:pt idx="45043">
                  <c:v>-57.789000000000001</c:v>
                </c:pt>
                <c:pt idx="45044">
                  <c:v>-57.787000000000006</c:v>
                </c:pt>
                <c:pt idx="45045">
                  <c:v>-57.784999999999997</c:v>
                </c:pt>
                <c:pt idx="45046">
                  <c:v>-57.783000000000001</c:v>
                </c:pt>
                <c:pt idx="45047">
                  <c:v>-57.781000000000006</c:v>
                </c:pt>
                <c:pt idx="45048">
                  <c:v>-57.778999999999996</c:v>
                </c:pt>
                <c:pt idx="45049">
                  <c:v>-57.777000000000001</c:v>
                </c:pt>
                <c:pt idx="45050">
                  <c:v>-57.775000000000006</c:v>
                </c:pt>
                <c:pt idx="45051">
                  <c:v>-57.772999999999996</c:v>
                </c:pt>
                <c:pt idx="45052">
                  <c:v>-57.771000000000001</c:v>
                </c:pt>
                <c:pt idx="45053">
                  <c:v>-57.769000000000005</c:v>
                </c:pt>
                <c:pt idx="45054">
                  <c:v>-57.766999999999996</c:v>
                </c:pt>
                <c:pt idx="45055">
                  <c:v>-57.765000000000001</c:v>
                </c:pt>
                <c:pt idx="45056">
                  <c:v>-57.763000000000005</c:v>
                </c:pt>
                <c:pt idx="45057">
                  <c:v>-57.760999999999996</c:v>
                </c:pt>
                <c:pt idx="45058">
                  <c:v>-57.759</c:v>
                </c:pt>
                <c:pt idx="45059">
                  <c:v>-57.757000000000005</c:v>
                </c:pt>
                <c:pt idx="45060">
                  <c:v>-57.754999999999995</c:v>
                </c:pt>
                <c:pt idx="45061">
                  <c:v>-57.753</c:v>
                </c:pt>
                <c:pt idx="45062">
                  <c:v>-57.751000000000005</c:v>
                </c:pt>
                <c:pt idx="45063">
                  <c:v>-57.748999999999995</c:v>
                </c:pt>
                <c:pt idx="45064">
                  <c:v>-57.747</c:v>
                </c:pt>
                <c:pt idx="45065">
                  <c:v>-57.745000000000005</c:v>
                </c:pt>
                <c:pt idx="45066">
                  <c:v>-57.742999999999995</c:v>
                </c:pt>
                <c:pt idx="45067">
                  <c:v>-57.741</c:v>
                </c:pt>
                <c:pt idx="45068">
                  <c:v>-57.739000000000004</c:v>
                </c:pt>
                <c:pt idx="45069">
                  <c:v>-57.736999999999995</c:v>
                </c:pt>
                <c:pt idx="45070">
                  <c:v>-57.734999999999999</c:v>
                </c:pt>
                <c:pt idx="45071">
                  <c:v>-57.733000000000004</c:v>
                </c:pt>
                <c:pt idx="45072">
                  <c:v>-57.730999999999995</c:v>
                </c:pt>
                <c:pt idx="45073">
                  <c:v>-57.728999999999999</c:v>
                </c:pt>
                <c:pt idx="45074">
                  <c:v>-57.727000000000004</c:v>
                </c:pt>
                <c:pt idx="45075">
                  <c:v>-57.724999999999994</c:v>
                </c:pt>
                <c:pt idx="45076">
                  <c:v>-57.722999999999999</c:v>
                </c:pt>
                <c:pt idx="45077">
                  <c:v>-57.721000000000004</c:v>
                </c:pt>
                <c:pt idx="45078">
                  <c:v>-57.718999999999994</c:v>
                </c:pt>
                <c:pt idx="45079">
                  <c:v>-57.716999999999999</c:v>
                </c:pt>
                <c:pt idx="45080">
                  <c:v>-57.715000000000003</c:v>
                </c:pt>
                <c:pt idx="45081">
                  <c:v>-57.712999999999994</c:v>
                </c:pt>
                <c:pt idx="45082">
                  <c:v>-57.710999999999999</c:v>
                </c:pt>
                <c:pt idx="45083">
                  <c:v>-57.709000000000003</c:v>
                </c:pt>
                <c:pt idx="45084">
                  <c:v>-57.706999999999994</c:v>
                </c:pt>
                <c:pt idx="45085">
                  <c:v>-57.704999999999998</c:v>
                </c:pt>
                <c:pt idx="45086">
                  <c:v>-57.703000000000003</c:v>
                </c:pt>
                <c:pt idx="45087">
                  <c:v>-57.700999999999993</c:v>
                </c:pt>
                <c:pt idx="45088">
                  <c:v>-57.698999999999998</c:v>
                </c:pt>
                <c:pt idx="45089">
                  <c:v>-57.697000000000003</c:v>
                </c:pt>
                <c:pt idx="45090">
                  <c:v>-57.694999999999993</c:v>
                </c:pt>
                <c:pt idx="45091">
                  <c:v>-57.692999999999998</c:v>
                </c:pt>
                <c:pt idx="45092">
                  <c:v>-57.691000000000003</c:v>
                </c:pt>
                <c:pt idx="45093">
                  <c:v>-57.688999999999993</c:v>
                </c:pt>
                <c:pt idx="45094">
                  <c:v>-57.686999999999998</c:v>
                </c:pt>
                <c:pt idx="45095">
                  <c:v>-57.685000000000002</c:v>
                </c:pt>
                <c:pt idx="45096">
                  <c:v>-57.683000000000007</c:v>
                </c:pt>
                <c:pt idx="45097">
                  <c:v>-57.680999999999997</c:v>
                </c:pt>
                <c:pt idx="45098">
                  <c:v>-57.679000000000002</c:v>
                </c:pt>
                <c:pt idx="45099">
                  <c:v>-57.677000000000007</c:v>
                </c:pt>
                <c:pt idx="45100">
                  <c:v>-57.674999999999997</c:v>
                </c:pt>
                <c:pt idx="45101">
                  <c:v>-57.673000000000002</c:v>
                </c:pt>
                <c:pt idx="45102">
                  <c:v>-57.671000000000006</c:v>
                </c:pt>
                <c:pt idx="45103">
                  <c:v>-57.668999999999997</c:v>
                </c:pt>
                <c:pt idx="45104">
                  <c:v>-57.667000000000002</c:v>
                </c:pt>
                <c:pt idx="45105">
                  <c:v>-57.665000000000006</c:v>
                </c:pt>
                <c:pt idx="45106">
                  <c:v>-57.662999999999997</c:v>
                </c:pt>
                <c:pt idx="45107">
                  <c:v>-57.661000000000001</c:v>
                </c:pt>
                <c:pt idx="45108">
                  <c:v>-57.659000000000006</c:v>
                </c:pt>
                <c:pt idx="45109">
                  <c:v>-57.656999999999996</c:v>
                </c:pt>
                <c:pt idx="45110">
                  <c:v>-57.655000000000001</c:v>
                </c:pt>
                <c:pt idx="45111">
                  <c:v>-57.653000000000006</c:v>
                </c:pt>
                <c:pt idx="45112">
                  <c:v>-57.650999999999996</c:v>
                </c:pt>
                <c:pt idx="45113">
                  <c:v>-57.649000000000001</c:v>
                </c:pt>
                <c:pt idx="45114">
                  <c:v>-57.647000000000006</c:v>
                </c:pt>
                <c:pt idx="45115">
                  <c:v>-57.644999999999996</c:v>
                </c:pt>
                <c:pt idx="45116">
                  <c:v>-57.643000000000001</c:v>
                </c:pt>
                <c:pt idx="45117">
                  <c:v>-57.641000000000005</c:v>
                </c:pt>
                <c:pt idx="45118">
                  <c:v>-57.638999999999996</c:v>
                </c:pt>
                <c:pt idx="45119">
                  <c:v>-57.637</c:v>
                </c:pt>
                <c:pt idx="45120">
                  <c:v>-57.635000000000005</c:v>
                </c:pt>
                <c:pt idx="45121">
                  <c:v>-57.632999999999996</c:v>
                </c:pt>
                <c:pt idx="45122">
                  <c:v>-57.631</c:v>
                </c:pt>
                <c:pt idx="45123">
                  <c:v>-57.629000000000005</c:v>
                </c:pt>
                <c:pt idx="45124">
                  <c:v>-57.626999999999995</c:v>
                </c:pt>
                <c:pt idx="45125">
                  <c:v>-57.625</c:v>
                </c:pt>
                <c:pt idx="45126">
                  <c:v>-57.623000000000005</c:v>
                </c:pt>
                <c:pt idx="45127">
                  <c:v>-57.620999999999995</c:v>
                </c:pt>
                <c:pt idx="45128">
                  <c:v>-57.619</c:v>
                </c:pt>
                <c:pt idx="45129">
                  <c:v>-57.617000000000004</c:v>
                </c:pt>
                <c:pt idx="45130">
                  <c:v>-57.614999999999995</c:v>
                </c:pt>
                <c:pt idx="45131">
                  <c:v>-57.613</c:v>
                </c:pt>
                <c:pt idx="45132">
                  <c:v>-57.611000000000004</c:v>
                </c:pt>
                <c:pt idx="45133">
                  <c:v>-57.608999999999995</c:v>
                </c:pt>
                <c:pt idx="45134">
                  <c:v>-57.606999999999999</c:v>
                </c:pt>
                <c:pt idx="45135">
                  <c:v>-57.605000000000004</c:v>
                </c:pt>
                <c:pt idx="45136">
                  <c:v>-57.602999999999994</c:v>
                </c:pt>
                <c:pt idx="45137">
                  <c:v>-57.600999999999999</c:v>
                </c:pt>
                <c:pt idx="45138">
                  <c:v>-57.599000000000004</c:v>
                </c:pt>
                <c:pt idx="45139">
                  <c:v>-57.596999999999994</c:v>
                </c:pt>
                <c:pt idx="45140">
                  <c:v>-57.594999999999999</c:v>
                </c:pt>
                <c:pt idx="45141">
                  <c:v>-57.593000000000004</c:v>
                </c:pt>
                <c:pt idx="45142">
                  <c:v>-57.590999999999994</c:v>
                </c:pt>
                <c:pt idx="45143">
                  <c:v>-57.588999999999999</c:v>
                </c:pt>
                <c:pt idx="45144">
                  <c:v>-57.587000000000003</c:v>
                </c:pt>
                <c:pt idx="45145">
                  <c:v>-57.584999999999994</c:v>
                </c:pt>
                <c:pt idx="45146">
                  <c:v>-57.582999999999998</c:v>
                </c:pt>
                <c:pt idx="45147">
                  <c:v>-57.581000000000003</c:v>
                </c:pt>
                <c:pt idx="45148">
                  <c:v>-57.578999999999994</c:v>
                </c:pt>
                <c:pt idx="45149">
                  <c:v>-57.576999999999998</c:v>
                </c:pt>
                <c:pt idx="45150">
                  <c:v>-57.575000000000003</c:v>
                </c:pt>
                <c:pt idx="45151">
                  <c:v>-57.572999999999993</c:v>
                </c:pt>
                <c:pt idx="45152">
                  <c:v>-57.570999999999998</c:v>
                </c:pt>
                <c:pt idx="45153">
                  <c:v>-57.569000000000003</c:v>
                </c:pt>
                <c:pt idx="45154">
                  <c:v>-57.566999999999993</c:v>
                </c:pt>
                <c:pt idx="45155">
                  <c:v>-57.564999999999998</c:v>
                </c:pt>
                <c:pt idx="45156">
                  <c:v>-57.563000000000002</c:v>
                </c:pt>
                <c:pt idx="45157">
                  <c:v>-57.561000000000007</c:v>
                </c:pt>
                <c:pt idx="45158">
                  <c:v>-57.558999999999997</c:v>
                </c:pt>
                <c:pt idx="45159">
                  <c:v>-57.557000000000002</c:v>
                </c:pt>
                <c:pt idx="45160">
                  <c:v>-57.555000000000007</c:v>
                </c:pt>
                <c:pt idx="45161">
                  <c:v>-57.552999999999997</c:v>
                </c:pt>
                <c:pt idx="45162">
                  <c:v>-57.551000000000002</c:v>
                </c:pt>
                <c:pt idx="45163">
                  <c:v>-57.549000000000007</c:v>
                </c:pt>
                <c:pt idx="45164">
                  <c:v>-57.546999999999997</c:v>
                </c:pt>
                <c:pt idx="45165">
                  <c:v>-57.545000000000002</c:v>
                </c:pt>
                <c:pt idx="45166">
                  <c:v>-57.543000000000006</c:v>
                </c:pt>
                <c:pt idx="45167">
                  <c:v>-57.540999999999997</c:v>
                </c:pt>
                <c:pt idx="45168">
                  <c:v>-57.539000000000001</c:v>
                </c:pt>
                <c:pt idx="45169">
                  <c:v>-57.537000000000006</c:v>
                </c:pt>
                <c:pt idx="45170">
                  <c:v>-57.534999999999997</c:v>
                </c:pt>
                <c:pt idx="45171">
                  <c:v>-57.533000000000001</c:v>
                </c:pt>
                <c:pt idx="45172">
                  <c:v>-57.531000000000006</c:v>
                </c:pt>
                <c:pt idx="45173">
                  <c:v>-57.528999999999996</c:v>
                </c:pt>
                <c:pt idx="45174">
                  <c:v>-57.527000000000001</c:v>
                </c:pt>
                <c:pt idx="45175">
                  <c:v>-57.525000000000006</c:v>
                </c:pt>
                <c:pt idx="45176">
                  <c:v>-57.522999999999996</c:v>
                </c:pt>
                <c:pt idx="45177">
                  <c:v>-57.521000000000001</c:v>
                </c:pt>
                <c:pt idx="45178">
                  <c:v>-57.519000000000005</c:v>
                </c:pt>
                <c:pt idx="45179">
                  <c:v>-57.516999999999996</c:v>
                </c:pt>
                <c:pt idx="45180">
                  <c:v>-57.515000000000001</c:v>
                </c:pt>
                <c:pt idx="45181">
                  <c:v>-57.513000000000005</c:v>
                </c:pt>
                <c:pt idx="45182">
                  <c:v>-57.510999999999996</c:v>
                </c:pt>
                <c:pt idx="45183">
                  <c:v>-57.509</c:v>
                </c:pt>
                <c:pt idx="45184">
                  <c:v>-57.507000000000005</c:v>
                </c:pt>
                <c:pt idx="45185">
                  <c:v>-57.504999999999995</c:v>
                </c:pt>
                <c:pt idx="45186">
                  <c:v>-57.503</c:v>
                </c:pt>
                <c:pt idx="45187">
                  <c:v>-57.501000000000005</c:v>
                </c:pt>
                <c:pt idx="45188">
                  <c:v>-57.498999999999995</c:v>
                </c:pt>
                <c:pt idx="45189">
                  <c:v>-57.497</c:v>
                </c:pt>
                <c:pt idx="45190">
                  <c:v>-57.495000000000005</c:v>
                </c:pt>
                <c:pt idx="45191">
                  <c:v>-57.492999999999995</c:v>
                </c:pt>
                <c:pt idx="45192">
                  <c:v>-57.491</c:v>
                </c:pt>
                <c:pt idx="45193">
                  <c:v>-57.489000000000004</c:v>
                </c:pt>
                <c:pt idx="45194">
                  <c:v>-57.486999999999995</c:v>
                </c:pt>
                <c:pt idx="45195">
                  <c:v>-57.484999999999999</c:v>
                </c:pt>
                <c:pt idx="45196">
                  <c:v>-57.483000000000004</c:v>
                </c:pt>
                <c:pt idx="45197">
                  <c:v>-57.480999999999995</c:v>
                </c:pt>
                <c:pt idx="45198">
                  <c:v>-57.478999999999999</c:v>
                </c:pt>
                <c:pt idx="45199">
                  <c:v>-57.477000000000004</c:v>
                </c:pt>
                <c:pt idx="45200">
                  <c:v>-57.474999999999994</c:v>
                </c:pt>
                <c:pt idx="45201">
                  <c:v>-57.472999999999999</c:v>
                </c:pt>
                <c:pt idx="45202">
                  <c:v>-57.471000000000004</c:v>
                </c:pt>
                <c:pt idx="45203">
                  <c:v>-57.468999999999994</c:v>
                </c:pt>
                <c:pt idx="45204">
                  <c:v>-57.466999999999999</c:v>
                </c:pt>
                <c:pt idx="45205">
                  <c:v>-57.465000000000003</c:v>
                </c:pt>
                <c:pt idx="45206">
                  <c:v>-57.462999999999994</c:v>
                </c:pt>
                <c:pt idx="45207">
                  <c:v>-57.460999999999999</c:v>
                </c:pt>
                <c:pt idx="45208">
                  <c:v>-57.459000000000003</c:v>
                </c:pt>
                <c:pt idx="45209">
                  <c:v>-57.456999999999994</c:v>
                </c:pt>
                <c:pt idx="45210">
                  <c:v>-57.454999999999998</c:v>
                </c:pt>
                <c:pt idx="45211">
                  <c:v>-57.453000000000003</c:v>
                </c:pt>
                <c:pt idx="45212">
                  <c:v>-57.450999999999993</c:v>
                </c:pt>
                <c:pt idx="45213">
                  <c:v>-57.448999999999998</c:v>
                </c:pt>
                <c:pt idx="45214">
                  <c:v>-57.447000000000003</c:v>
                </c:pt>
                <c:pt idx="45215">
                  <c:v>-57.444999999999993</c:v>
                </c:pt>
                <c:pt idx="45216">
                  <c:v>-57.442999999999998</c:v>
                </c:pt>
                <c:pt idx="45217">
                  <c:v>-57.441000000000003</c:v>
                </c:pt>
                <c:pt idx="45218">
                  <c:v>-57.438999999999993</c:v>
                </c:pt>
                <c:pt idx="45219">
                  <c:v>-57.436999999999998</c:v>
                </c:pt>
                <c:pt idx="45220">
                  <c:v>-57.435000000000002</c:v>
                </c:pt>
                <c:pt idx="45221">
                  <c:v>-57.433000000000007</c:v>
                </c:pt>
                <c:pt idx="45222">
                  <c:v>-57.430999999999997</c:v>
                </c:pt>
                <c:pt idx="45223">
                  <c:v>-57.429000000000002</c:v>
                </c:pt>
                <c:pt idx="45224">
                  <c:v>-57.427000000000007</c:v>
                </c:pt>
                <c:pt idx="45225">
                  <c:v>-57.424999999999997</c:v>
                </c:pt>
                <c:pt idx="45226">
                  <c:v>-57.423000000000002</c:v>
                </c:pt>
                <c:pt idx="45227">
                  <c:v>-57.421000000000006</c:v>
                </c:pt>
                <c:pt idx="45228">
                  <c:v>-57.418999999999997</c:v>
                </c:pt>
                <c:pt idx="45229">
                  <c:v>-57.417000000000002</c:v>
                </c:pt>
                <c:pt idx="45230">
                  <c:v>-57.415000000000006</c:v>
                </c:pt>
                <c:pt idx="45231">
                  <c:v>-57.412999999999997</c:v>
                </c:pt>
                <c:pt idx="45232">
                  <c:v>-57.411000000000001</c:v>
                </c:pt>
                <c:pt idx="45233">
                  <c:v>-57.409000000000006</c:v>
                </c:pt>
                <c:pt idx="45234">
                  <c:v>-57.406999999999996</c:v>
                </c:pt>
                <c:pt idx="45235">
                  <c:v>-57.405000000000001</c:v>
                </c:pt>
                <c:pt idx="45236">
                  <c:v>-57.403000000000006</c:v>
                </c:pt>
                <c:pt idx="45237">
                  <c:v>-57.400999999999996</c:v>
                </c:pt>
                <c:pt idx="45238">
                  <c:v>-57.399000000000001</c:v>
                </c:pt>
                <c:pt idx="45239">
                  <c:v>-57.397000000000006</c:v>
                </c:pt>
                <c:pt idx="45240">
                  <c:v>-57.394999999999996</c:v>
                </c:pt>
                <c:pt idx="45241">
                  <c:v>-57.393000000000001</c:v>
                </c:pt>
                <c:pt idx="45242">
                  <c:v>-57.391000000000005</c:v>
                </c:pt>
                <c:pt idx="45243">
                  <c:v>-57.388999999999996</c:v>
                </c:pt>
                <c:pt idx="45244">
                  <c:v>-57.387</c:v>
                </c:pt>
                <c:pt idx="45245">
                  <c:v>-57.385000000000005</c:v>
                </c:pt>
                <c:pt idx="45246">
                  <c:v>-57.382999999999996</c:v>
                </c:pt>
                <c:pt idx="45247">
                  <c:v>-57.381</c:v>
                </c:pt>
                <c:pt idx="45248">
                  <c:v>-57.379000000000005</c:v>
                </c:pt>
                <c:pt idx="45249">
                  <c:v>-57.376999999999995</c:v>
                </c:pt>
                <c:pt idx="45250">
                  <c:v>-57.375</c:v>
                </c:pt>
                <c:pt idx="45251">
                  <c:v>-57.373000000000005</c:v>
                </c:pt>
                <c:pt idx="45252">
                  <c:v>-57.370999999999995</c:v>
                </c:pt>
                <c:pt idx="45253">
                  <c:v>-57.369</c:v>
                </c:pt>
                <c:pt idx="45254">
                  <c:v>-57.367000000000004</c:v>
                </c:pt>
                <c:pt idx="45255">
                  <c:v>-57.364999999999995</c:v>
                </c:pt>
                <c:pt idx="45256">
                  <c:v>-57.363</c:v>
                </c:pt>
                <c:pt idx="45257">
                  <c:v>-57.361000000000004</c:v>
                </c:pt>
                <c:pt idx="45258">
                  <c:v>-57.358999999999995</c:v>
                </c:pt>
                <c:pt idx="45259">
                  <c:v>-57.356999999999999</c:v>
                </c:pt>
                <c:pt idx="45260">
                  <c:v>-57.355000000000004</c:v>
                </c:pt>
                <c:pt idx="45261">
                  <c:v>-57.352999999999994</c:v>
                </c:pt>
                <c:pt idx="45262">
                  <c:v>-57.350999999999999</c:v>
                </c:pt>
                <c:pt idx="45263">
                  <c:v>-57.349000000000004</c:v>
                </c:pt>
                <c:pt idx="45264">
                  <c:v>-57.346999999999994</c:v>
                </c:pt>
                <c:pt idx="45265">
                  <c:v>-57.344999999999999</c:v>
                </c:pt>
                <c:pt idx="45266">
                  <c:v>-57.343000000000004</c:v>
                </c:pt>
                <c:pt idx="45267">
                  <c:v>-57.340999999999994</c:v>
                </c:pt>
                <c:pt idx="45268">
                  <c:v>-57.338999999999999</c:v>
                </c:pt>
                <c:pt idx="45269">
                  <c:v>-57.337000000000003</c:v>
                </c:pt>
                <c:pt idx="45270">
                  <c:v>-57.334999999999994</c:v>
                </c:pt>
                <c:pt idx="45271">
                  <c:v>-57.332999999999998</c:v>
                </c:pt>
                <c:pt idx="45272">
                  <c:v>-57.331000000000003</c:v>
                </c:pt>
                <c:pt idx="45273">
                  <c:v>-57.328999999999994</c:v>
                </c:pt>
                <c:pt idx="45274">
                  <c:v>-57.326999999999998</c:v>
                </c:pt>
                <c:pt idx="45275">
                  <c:v>-57.325000000000003</c:v>
                </c:pt>
                <c:pt idx="45276">
                  <c:v>-57.322999999999993</c:v>
                </c:pt>
                <c:pt idx="45277">
                  <c:v>-57.320999999999998</c:v>
                </c:pt>
                <c:pt idx="45278">
                  <c:v>-57.319000000000003</c:v>
                </c:pt>
                <c:pt idx="45279">
                  <c:v>-57.316999999999993</c:v>
                </c:pt>
                <c:pt idx="45280">
                  <c:v>-57.314999999999998</c:v>
                </c:pt>
                <c:pt idx="45281">
                  <c:v>-57.313000000000002</c:v>
                </c:pt>
                <c:pt idx="45282">
                  <c:v>-57.311000000000007</c:v>
                </c:pt>
                <c:pt idx="45283">
                  <c:v>-57.308999999999997</c:v>
                </c:pt>
                <c:pt idx="45284">
                  <c:v>-57.307000000000002</c:v>
                </c:pt>
                <c:pt idx="45285">
                  <c:v>-57.305000000000007</c:v>
                </c:pt>
                <c:pt idx="45286">
                  <c:v>-57.302999999999997</c:v>
                </c:pt>
                <c:pt idx="45287">
                  <c:v>-57.301000000000002</c:v>
                </c:pt>
                <c:pt idx="45288">
                  <c:v>-57.299000000000007</c:v>
                </c:pt>
                <c:pt idx="45289">
                  <c:v>-57.296999999999997</c:v>
                </c:pt>
                <c:pt idx="45290">
                  <c:v>-57.295000000000002</c:v>
                </c:pt>
                <c:pt idx="45291">
                  <c:v>-57.293000000000006</c:v>
                </c:pt>
                <c:pt idx="45292">
                  <c:v>-57.290999999999997</c:v>
                </c:pt>
                <c:pt idx="45293">
                  <c:v>-57.289000000000001</c:v>
                </c:pt>
                <c:pt idx="45294">
                  <c:v>-57.287000000000006</c:v>
                </c:pt>
                <c:pt idx="45295">
                  <c:v>-57.284999999999997</c:v>
                </c:pt>
                <c:pt idx="45296">
                  <c:v>-57.283000000000001</c:v>
                </c:pt>
                <c:pt idx="45297">
                  <c:v>-57.281000000000006</c:v>
                </c:pt>
                <c:pt idx="45298">
                  <c:v>-57.278999999999996</c:v>
                </c:pt>
                <c:pt idx="45299">
                  <c:v>-57.277000000000001</c:v>
                </c:pt>
                <c:pt idx="45300">
                  <c:v>-57.275000000000006</c:v>
                </c:pt>
                <c:pt idx="45301">
                  <c:v>-57.272999999999996</c:v>
                </c:pt>
                <c:pt idx="45302">
                  <c:v>-57.271000000000001</c:v>
                </c:pt>
                <c:pt idx="45303">
                  <c:v>-57.269000000000005</c:v>
                </c:pt>
                <c:pt idx="45304">
                  <c:v>-57.266999999999996</c:v>
                </c:pt>
                <c:pt idx="45305">
                  <c:v>-57.265000000000001</c:v>
                </c:pt>
                <c:pt idx="45306">
                  <c:v>-57.263000000000005</c:v>
                </c:pt>
                <c:pt idx="45307">
                  <c:v>-57.260999999999996</c:v>
                </c:pt>
                <c:pt idx="45308">
                  <c:v>-57.259</c:v>
                </c:pt>
                <c:pt idx="45309">
                  <c:v>-57.257000000000005</c:v>
                </c:pt>
                <c:pt idx="45310">
                  <c:v>-57.254999999999995</c:v>
                </c:pt>
                <c:pt idx="45311">
                  <c:v>-57.253</c:v>
                </c:pt>
                <c:pt idx="45312">
                  <c:v>-57.251000000000005</c:v>
                </c:pt>
                <c:pt idx="45313">
                  <c:v>-57.248999999999995</c:v>
                </c:pt>
                <c:pt idx="45314">
                  <c:v>-57.247</c:v>
                </c:pt>
                <c:pt idx="45315">
                  <c:v>-57.245000000000005</c:v>
                </c:pt>
                <c:pt idx="45316">
                  <c:v>-57.242999999999995</c:v>
                </c:pt>
                <c:pt idx="45317">
                  <c:v>-57.241</c:v>
                </c:pt>
                <c:pt idx="45318">
                  <c:v>-57.239000000000004</c:v>
                </c:pt>
                <c:pt idx="45319">
                  <c:v>-57.236999999999995</c:v>
                </c:pt>
                <c:pt idx="45320">
                  <c:v>-57.234999999999999</c:v>
                </c:pt>
                <c:pt idx="45321">
                  <c:v>-57.233000000000004</c:v>
                </c:pt>
                <c:pt idx="45322">
                  <c:v>-57.230999999999995</c:v>
                </c:pt>
                <c:pt idx="45323">
                  <c:v>-57.228999999999999</c:v>
                </c:pt>
                <c:pt idx="45324">
                  <c:v>-57.227000000000004</c:v>
                </c:pt>
                <c:pt idx="45325">
                  <c:v>-57.224999999999994</c:v>
                </c:pt>
                <c:pt idx="45326">
                  <c:v>-57.222999999999999</c:v>
                </c:pt>
                <c:pt idx="45327">
                  <c:v>-57.221000000000004</c:v>
                </c:pt>
                <c:pt idx="45328">
                  <c:v>-57.218999999999994</c:v>
                </c:pt>
                <c:pt idx="45329">
                  <c:v>-57.216999999999999</c:v>
                </c:pt>
                <c:pt idx="45330">
                  <c:v>-57.215000000000003</c:v>
                </c:pt>
                <c:pt idx="45331">
                  <c:v>-57.212999999999994</c:v>
                </c:pt>
                <c:pt idx="45332">
                  <c:v>-57.210999999999999</c:v>
                </c:pt>
                <c:pt idx="45333">
                  <c:v>-57.209000000000003</c:v>
                </c:pt>
                <c:pt idx="45334">
                  <c:v>-57.206999999999994</c:v>
                </c:pt>
                <c:pt idx="45335">
                  <c:v>-57.204999999999998</c:v>
                </c:pt>
                <c:pt idx="45336">
                  <c:v>-57.203000000000003</c:v>
                </c:pt>
                <c:pt idx="45337">
                  <c:v>-57.200999999999993</c:v>
                </c:pt>
                <c:pt idx="45338">
                  <c:v>-57.198999999999998</c:v>
                </c:pt>
                <c:pt idx="45339">
                  <c:v>-57.197000000000003</c:v>
                </c:pt>
                <c:pt idx="45340">
                  <c:v>-57.194999999999993</c:v>
                </c:pt>
                <c:pt idx="45341">
                  <c:v>-57.192999999999998</c:v>
                </c:pt>
                <c:pt idx="45342">
                  <c:v>-57.191000000000003</c:v>
                </c:pt>
                <c:pt idx="45343">
                  <c:v>-57.188999999999993</c:v>
                </c:pt>
                <c:pt idx="45344">
                  <c:v>-57.186999999999998</c:v>
                </c:pt>
                <c:pt idx="45345">
                  <c:v>-57.185000000000002</c:v>
                </c:pt>
                <c:pt idx="45346">
                  <c:v>-57.183000000000007</c:v>
                </c:pt>
                <c:pt idx="45347">
                  <c:v>-57.180999999999997</c:v>
                </c:pt>
                <c:pt idx="45348">
                  <c:v>-57.179000000000002</c:v>
                </c:pt>
                <c:pt idx="45349">
                  <c:v>-57.177000000000007</c:v>
                </c:pt>
                <c:pt idx="45350">
                  <c:v>-57.174999999999997</c:v>
                </c:pt>
                <c:pt idx="45351">
                  <c:v>-57.173000000000002</c:v>
                </c:pt>
                <c:pt idx="45352">
                  <c:v>-57.171000000000006</c:v>
                </c:pt>
                <c:pt idx="45353">
                  <c:v>-57.168999999999997</c:v>
                </c:pt>
                <c:pt idx="45354">
                  <c:v>-57.167000000000002</c:v>
                </c:pt>
                <c:pt idx="45355">
                  <c:v>-57.165000000000006</c:v>
                </c:pt>
                <c:pt idx="45356">
                  <c:v>-57.162999999999997</c:v>
                </c:pt>
                <c:pt idx="45357">
                  <c:v>-57.161000000000001</c:v>
                </c:pt>
                <c:pt idx="45358">
                  <c:v>-57.159000000000006</c:v>
                </c:pt>
                <c:pt idx="45359">
                  <c:v>-57.156999999999996</c:v>
                </c:pt>
                <c:pt idx="45360">
                  <c:v>-57.155000000000001</c:v>
                </c:pt>
                <c:pt idx="45361">
                  <c:v>-57.153000000000006</c:v>
                </c:pt>
                <c:pt idx="45362">
                  <c:v>-57.150999999999996</c:v>
                </c:pt>
                <c:pt idx="45363">
                  <c:v>-57.149000000000001</c:v>
                </c:pt>
                <c:pt idx="45364">
                  <c:v>-57.147000000000006</c:v>
                </c:pt>
                <c:pt idx="45365">
                  <c:v>-57.144999999999996</c:v>
                </c:pt>
                <c:pt idx="45366">
                  <c:v>-57.143000000000001</c:v>
                </c:pt>
                <c:pt idx="45367">
                  <c:v>-57.141000000000005</c:v>
                </c:pt>
                <c:pt idx="45368">
                  <c:v>-57.138999999999996</c:v>
                </c:pt>
                <c:pt idx="45369">
                  <c:v>-57.137</c:v>
                </c:pt>
                <c:pt idx="45370">
                  <c:v>-57.135000000000005</c:v>
                </c:pt>
                <c:pt idx="45371">
                  <c:v>-57.132999999999996</c:v>
                </c:pt>
                <c:pt idx="45372">
                  <c:v>-57.131</c:v>
                </c:pt>
                <c:pt idx="45373">
                  <c:v>-57.129000000000005</c:v>
                </c:pt>
                <c:pt idx="45374">
                  <c:v>-57.126999999999995</c:v>
                </c:pt>
                <c:pt idx="45375">
                  <c:v>-57.125</c:v>
                </c:pt>
                <c:pt idx="45376">
                  <c:v>-57.123000000000005</c:v>
                </c:pt>
                <c:pt idx="45377">
                  <c:v>-57.120999999999995</c:v>
                </c:pt>
                <c:pt idx="45378">
                  <c:v>-57.119</c:v>
                </c:pt>
                <c:pt idx="45379">
                  <c:v>-57.117000000000004</c:v>
                </c:pt>
                <c:pt idx="45380">
                  <c:v>-57.114999999999995</c:v>
                </c:pt>
                <c:pt idx="45381">
                  <c:v>-57.113</c:v>
                </c:pt>
                <c:pt idx="45382">
                  <c:v>-57.111000000000004</c:v>
                </c:pt>
                <c:pt idx="45383">
                  <c:v>-57.108999999999995</c:v>
                </c:pt>
                <c:pt idx="45384">
                  <c:v>-57.106999999999999</c:v>
                </c:pt>
                <c:pt idx="45385">
                  <c:v>-57.105000000000004</c:v>
                </c:pt>
                <c:pt idx="45386">
                  <c:v>-57.102999999999994</c:v>
                </c:pt>
                <c:pt idx="45387">
                  <c:v>-57.100999999999999</c:v>
                </c:pt>
                <c:pt idx="45388">
                  <c:v>-57.099000000000004</c:v>
                </c:pt>
                <c:pt idx="45389">
                  <c:v>-57.096999999999994</c:v>
                </c:pt>
                <c:pt idx="45390">
                  <c:v>-57.094999999999999</c:v>
                </c:pt>
                <c:pt idx="45391">
                  <c:v>-57.093000000000004</c:v>
                </c:pt>
                <c:pt idx="45392">
                  <c:v>-57.090999999999994</c:v>
                </c:pt>
                <c:pt idx="45393">
                  <c:v>-57.088999999999999</c:v>
                </c:pt>
                <c:pt idx="45394">
                  <c:v>-57.087000000000003</c:v>
                </c:pt>
                <c:pt idx="45395">
                  <c:v>-57.084999999999994</c:v>
                </c:pt>
                <c:pt idx="45396">
                  <c:v>-57.082999999999998</c:v>
                </c:pt>
                <c:pt idx="45397">
                  <c:v>-57.081000000000003</c:v>
                </c:pt>
                <c:pt idx="45398">
                  <c:v>-57.078999999999994</c:v>
                </c:pt>
                <c:pt idx="45399">
                  <c:v>-57.076999999999998</c:v>
                </c:pt>
                <c:pt idx="45400">
                  <c:v>-57.075000000000003</c:v>
                </c:pt>
                <c:pt idx="45401">
                  <c:v>-57.072999999999993</c:v>
                </c:pt>
                <c:pt idx="45402">
                  <c:v>-57.070999999999998</c:v>
                </c:pt>
                <c:pt idx="45403">
                  <c:v>-57.069000000000003</c:v>
                </c:pt>
                <c:pt idx="45404">
                  <c:v>-57.066999999999993</c:v>
                </c:pt>
                <c:pt idx="45405">
                  <c:v>-57.064999999999998</c:v>
                </c:pt>
                <c:pt idx="45406">
                  <c:v>-57.063000000000002</c:v>
                </c:pt>
                <c:pt idx="45407">
                  <c:v>-57.061000000000007</c:v>
                </c:pt>
                <c:pt idx="45408">
                  <c:v>-57.058999999999997</c:v>
                </c:pt>
                <c:pt idx="45409">
                  <c:v>-57.057000000000002</c:v>
                </c:pt>
                <c:pt idx="45410">
                  <c:v>-57.055000000000007</c:v>
                </c:pt>
                <c:pt idx="45411">
                  <c:v>-57.052999999999997</c:v>
                </c:pt>
                <c:pt idx="45412">
                  <c:v>-57.051000000000002</c:v>
                </c:pt>
                <c:pt idx="45413">
                  <c:v>-57.049000000000007</c:v>
                </c:pt>
                <c:pt idx="45414">
                  <c:v>-57.046999999999997</c:v>
                </c:pt>
                <c:pt idx="45415">
                  <c:v>-57.045000000000002</c:v>
                </c:pt>
                <c:pt idx="45416">
                  <c:v>-57.043000000000006</c:v>
                </c:pt>
                <c:pt idx="45417">
                  <c:v>-57.040999999999997</c:v>
                </c:pt>
                <c:pt idx="45418">
                  <c:v>-57.039000000000001</c:v>
                </c:pt>
                <c:pt idx="45419">
                  <c:v>-57.037000000000006</c:v>
                </c:pt>
                <c:pt idx="45420">
                  <c:v>-57.034999999999997</c:v>
                </c:pt>
                <c:pt idx="45421">
                  <c:v>-57.033000000000001</c:v>
                </c:pt>
                <c:pt idx="45422">
                  <c:v>-57.031000000000006</c:v>
                </c:pt>
                <c:pt idx="45423">
                  <c:v>-57.028999999999996</c:v>
                </c:pt>
                <c:pt idx="45424">
                  <c:v>-57.027000000000001</c:v>
                </c:pt>
                <c:pt idx="45425">
                  <c:v>-57.025000000000006</c:v>
                </c:pt>
                <c:pt idx="45426">
                  <c:v>-57.022999999999996</c:v>
                </c:pt>
                <c:pt idx="45427">
                  <c:v>-57.021000000000001</c:v>
                </c:pt>
                <c:pt idx="45428">
                  <c:v>-57.019000000000005</c:v>
                </c:pt>
                <c:pt idx="45429">
                  <c:v>-57.016999999999996</c:v>
                </c:pt>
                <c:pt idx="45430">
                  <c:v>-57.015000000000001</c:v>
                </c:pt>
                <c:pt idx="45431">
                  <c:v>-57.013000000000005</c:v>
                </c:pt>
                <c:pt idx="45432">
                  <c:v>-57.010999999999996</c:v>
                </c:pt>
                <c:pt idx="45433">
                  <c:v>-57.009</c:v>
                </c:pt>
                <c:pt idx="45434">
                  <c:v>-57.007000000000005</c:v>
                </c:pt>
                <c:pt idx="45435">
                  <c:v>-57.004999999999995</c:v>
                </c:pt>
                <c:pt idx="45436">
                  <c:v>-57.003</c:v>
                </c:pt>
                <c:pt idx="45437">
                  <c:v>-57.001000000000005</c:v>
                </c:pt>
                <c:pt idx="45438">
                  <c:v>-56.998999999999995</c:v>
                </c:pt>
                <c:pt idx="45439">
                  <c:v>-56.997</c:v>
                </c:pt>
                <c:pt idx="45440">
                  <c:v>-56.995000000000005</c:v>
                </c:pt>
                <c:pt idx="45441">
                  <c:v>-56.992999999999995</c:v>
                </c:pt>
                <c:pt idx="45442">
                  <c:v>-56.991</c:v>
                </c:pt>
                <c:pt idx="45443">
                  <c:v>-56.989000000000004</c:v>
                </c:pt>
                <c:pt idx="45444">
                  <c:v>-56.986999999999995</c:v>
                </c:pt>
                <c:pt idx="45445">
                  <c:v>-56.984999999999999</c:v>
                </c:pt>
                <c:pt idx="45446">
                  <c:v>-56.983000000000004</c:v>
                </c:pt>
                <c:pt idx="45447">
                  <c:v>-56.980999999999995</c:v>
                </c:pt>
                <c:pt idx="45448">
                  <c:v>-56.978999999999999</c:v>
                </c:pt>
                <c:pt idx="45449">
                  <c:v>-56.977000000000004</c:v>
                </c:pt>
                <c:pt idx="45450">
                  <c:v>-56.974999999999994</c:v>
                </c:pt>
                <c:pt idx="45451">
                  <c:v>-56.972999999999999</c:v>
                </c:pt>
                <c:pt idx="45452">
                  <c:v>-56.971000000000004</c:v>
                </c:pt>
                <c:pt idx="45453">
                  <c:v>-56.968999999999994</c:v>
                </c:pt>
                <c:pt idx="45454">
                  <c:v>-56.966999999999999</c:v>
                </c:pt>
                <c:pt idx="45455">
                  <c:v>-56.965000000000003</c:v>
                </c:pt>
                <c:pt idx="45456">
                  <c:v>-56.962999999999994</c:v>
                </c:pt>
                <c:pt idx="45457">
                  <c:v>-56.960999999999999</c:v>
                </c:pt>
                <c:pt idx="45458">
                  <c:v>-56.959000000000003</c:v>
                </c:pt>
                <c:pt idx="45459">
                  <c:v>-56.956999999999994</c:v>
                </c:pt>
                <c:pt idx="45460">
                  <c:v>-56.954999999999998</c:v>
                </c:pt>
                <c:pt idx="45461">
                  <c:v>-56.953000000000003</c:v>
                </c:pt>
                <c:pt idx="45462">
                  <c:v>-56.950999999999993</c:v>
                </c:pt>
                <c:pt idx="45463">
                  <c:v>-56.948999999999998</c:v>
                </c:pt>
                <c:pt idx="45464">
                  <c:v>-56.947000000000003</c:v>
                </c:pt>
                <c:pt idx="45465">
                  <c:v>-56.944999999999993</c:v>
                </c:pt>
                <c:pt idx="45466">
                  <c:v>-56.942999999999998</c:v>
                </c:pt>
                <c:pt idx="45467">
                  <c:v>-56.941000000000003</c:v>
                </c:pt>
                <c:pt idx="45468">
                  <c:v>-56.938999999999993</c:v>
                </c:pt>
                <c:pt idx="45469">
                  <c:v>-56.936999999999998</c:v>
                </c:pt>
                <c:pt idx="45470">
                  <c:v>-56.935000000000002</c:v>
                </c:pt>
                <c:pt idx="45471">
                  <c:v>-56.933000000000007</c:v>
                </c:pt>
                <c:pt idx="45472">
                  <c:v>-56.930999999999997</c:v>
                </c:pt>
                <c:pt idx="45473">
                  <c:v>-56.929000000000002</c:v>
                </c:pt>
                <c:pt idx="45474">
                  <c:v>-56.927000000000007</c:v>
                </c:pt>
                <c:pt idx="45475">
                  <c:v>-56.924999999999997</c:v>
                </c:pt>
                <c:pt idx="45476">
                  <c:v>-56.923000000000002</c:v>
                </c:pt>
                <c:pt idx="45477">
                  <c:v>-56.921000000000006</c:v>
                </c:pt>
                <c:pt idx="45478">
                  <c:v>-56.918999999999997</c:v>
                </c:pt>
                <c:pt idx="45479">
                  <c:v>-56.917000000000002</c:v>
                </c:pt>
                <c:pt idx="45480">
                  <c:v>-56.915000000000006</c:v>
                </c:pt>
                <c:pt idx="45481">
                  <c:v>-56.912999999999997</c:v>
                </c:pt>
                <c:pt idx="45482">
                  <c:v>-56.911000000000001</c:v>
                </c:pt>
                <c:pt idx="45483">
                  <c:v>-56.909000000000006</c:v>
                </c:pt>
                <c:pt idx="45484">
                  <c:v>-56.906999999999996</c:v>
                </c:pt>
                <c:pt idx="45485">
                  <c:v>-56.905000000000001</c:v>
                </c:pt>
                <c:pt idx="45486">
                  <c:v>-56.903000000000006</c:v>
                </c:pt>
                <c:pt idx="45487">
                  <c:v>-56.900999999999996</c:v>
                </c:pt>
                <c:pt idx="45488">
                  <c:v>-56.899000000000001</c:v>
                </c:pt>
                <c:pt idx="45489">
                  <c:v>-56.897000000000006</c:v>
                </c:pt>
                <c:pt idx="45490">
                  <c:v>-56.894999999999996</c:v>
                </c:pt>
                <c:pt idx="45491">
                  <c:v>-56.893000000000001</c:v>
                </c:pt>
                <c:pt idx="45492">
                  <c:v>-56.891000000000005</c:v>
                </c:pt>
                <c:pt idx="45493">
                  <c:v>-56.888999999999996</c:v>
                </c:pt>
                <c:pt idx="45494">
                  <c:v>-56.887</c:v>
                </c:pt>
                <c:pt idx="45495">
                  <c:v>-56.885000000000005</c:v>
                </c:pt>
                <c:pt idx="45496">
                  <c:v>-56.882999999999996</c:v>
                </c:pt>
                <c:pt idx="45497">
                  <c:v>-56.881</c:v>
                </c:pt>
                <c:pt idx="45498">
                  <c:v>-56.879000000000005</c:v>
                </c:pt>
                <c:pt idx="45499">
                  <c:v>-56.876999999999995</c:v>
                </c:pt>
                <c:pt idx="45500">
                  <c:v>-56.875</c:v>
                </c:pt>
                <c:pt idx="45501">
                  <c:v>-56.873000000000005</c:v>
                </c:pt>
                <c:pt idx="45502">
                  <c:v>-56.870999999999995</c:v>
                </c:pt>
                <c:pt idx="45503">
                  <c:v>-56.869</c:v>
                </c:pt>
                <c:pt idx="45504">
                  <c:v>-56.867000000000004</c:v>
                </c:pt>
                <c:pt idx="45505">
                  <c:v>-56.864999999999995</c:v>
                </c:pt>
                <c:pt idx="45506">
                  <c:v>-56.863</c:v>
                </c:pt>
                <c:pt idx="45507">
                  <c:v>-56.861000000000004</c:v>
                </c:pt>
                <c:pt idx="45508">
                  <c:v>-56.858999999999995</c:v>
                </c:pt>
                <c:pt idx="45509">
                  <c:v>-56.856999999999999</c:v>
                </c:pt>
                <c:pt idx="45510">
                  <c:v>-56.855000000000004</c:v>
                </c:pt>
                <c:pt idx="45511">
                  <c:v>-56.852999999999994</c:v>
                </c:pt>
                <c:pt idx="45512">
                  <c:v>-56.850999999999999</c:v>
                </c:pt>
                <c:pt idx="45513">
                  <c:v>-56.849000000000004</c:v>
                </c:pt>
                <c:pt idx="45514">
                  <c:v>-56.846999999999994</c:v>
                </c:pt>
                <c:pt idx="45515">
                  <c:v>-56.844999999999999</c:v>
                </c:pt>
                <c:pt idx="45516">
                  <c:v>-56.843000000000004</c:v>
                </c:pt>
                <c:pt idx="45517">
                  <c:v>-56.840999999999994</c:v>
                </c:pt>
                <c:pt idx="45518">
                  <c:v>-56.838999999999999</c:v>
                </c:pt>
                <c:pt idx="45519">
                  <c:v>-56.837000000000003</c:v>
                </c:pt>
                <c:pt idx="45520">
                  <c:v>-56.834999999999994</c:v>
                </c:pt>
                <c:pt idx="45521">
                  <c:v>-56.832999999999998</c:v>
                </c:pt>
                <c:pt idx="45522">
                  <c:v>-56.831000000000003</c:v>
                </c:pt>
                <c:pt idx="45523">
                  <c:v>-56.828999999999994</c:v>
                </c:pt>
                <c:pt idx="45524">
                  <c:v>-56.826999999999998</c:v>
                </c:pt>
                <c:pt idx="45525">
                  <c:v>-56.825000000000003</c:v>
                </c:pt>
                <c:pt idx="45526">
                  <c:v>-56.822999999999993</c:v>
                </c:pt>
                <c:pt idx="45527">
                  <c:v>-56.820999999999998</c:v>
                </c:pt>
                <c:pt idx="45528">
                  <c:v>-56.819000000000003</c:v>
                </c:pt>
                <c:pt idx="45529">
                  <c:v>-56.816999999999993</c:v>
                </c:pt>
                <c:pt idx="45530">
                  <c:v>-56.814999999999998</c:v>
                </c:pt>
                <c:pt idx="45531">
                  <c:v>-56.813000000000002</c:v>
                </c:pt>
                <c:pt idx="45532">
                  <c:v>-56.811000000000007</c:v>
                </c:pt>
                <c:pt idx="45533">
                  <c:v>-56.808999999999997</c:v>
                </c:pt>
                <c:pt idx="45534">
                  <c:v>-56.807000000000002</c:v>
                </c:pt>
                <c:pt idx="45535">
                  <c:v>-56.805000000000007</c:v>
                </c:pt>
                <c:pt idx="45536">
                  <c:v>-56.802999999999997</c:v>
                </c:pt>
                <c:pt idx="45537">
                  <c:v>-56.801000000000002</c:v>
                </c:pt>
                <c:pt idx="45538">
                  <c:v>-56.799000000000007</c:v>
                </c:pt>
                <c:pt idx="45539">
                  <c:v>-56.796999999999997</c:v>
                </c:pt>
                <c:pt idx="45540">
                  <c:v>-56.795000000000002</c:v>
                </c:pt>
                <c:pt idx="45541">
                  <c:v>-56.793000000000006</c:v>
                </c:pt>
                <c:pt idx="45542">
                  <c:v>-56.790999999999997</c:v>
                </c:pt>
                <c:pt idx="45543">
                  <c:v>-56.789000000000001</c:v>
                </c:pt>
                <c:pt idx="45544">
                  <c:v>-56.787000000000006</c:v>
                </c:pt>
                <c:pt idx="45545">
                  <c:v>-56.784999999999997</c:v>
                </c:pt>
                <c:pt idx="45546">
                  <c:v>-56.783000000000001</c:v>
                </c:pt>
                <c:pt idx="45547">
                  <c:v>-56.781000000000006</c:v>
                </c:pt>
                <c:pt idx="45548">
                  <c:v>-56.778999999999996</c:v>
                </c:pt>
                <c:pt idx="45549">
                  <c:v>-56.777000000000001</c:v>
                </c:pt>
                <c:pt idx="45550">
                  <c:v>-56.775000000000006</c:v>
                </c:pt>
                <c:pt idx="45551">
                  <c:v>-56.772999999999996</c:v>
                </c:pt>
                <c:pt idx="45552">
                  <c:v>-56.771000000000001</c:v>
                </c:pt>
                <c:pt idx="45553">
                  <c:v>-56.769000000000005</c:v>
                </c:pt>
                <c:pt idx="45554">
                  <c:v>-56.766999999999996</c:v>
                </c:pt>
                <c:pt idx="45555">
                  <c:v>-56.765000000000001</c:v>
                </c:pt>
                <c:pt idx="45556">
                  <c:v>-56.763000000000005</c:v>
                </c:pt>
                <c:pt idx="45557">
                  <c:v>-56.760999999999996</c:v>
                </c:pt>
                <c:pt idx="45558">
                  <c:v>-56.759</c:v>
                </c:pt>
                <c:pt idx="45559">
                  <c:v>-56.757000000000005</c:v>
                </c:pt>
                <c:pt idx="45560">
                  <c:v>-56.754999999999995</c:v>
                </c:pt>
                <c:pt idx="45561">
                  <c:v>-56.753</c:v>
                </c:pt>
                <c:pt idx="45562">
                  <c:v>-56.751000000000005</c:v>
                </c:pt>
                <c:pt idx="45563">
                  <c:v>-56.748999999999995</c:v>
                </c:pt>
                <c:pt idx="45564">
                  <c:v>-56.747</c:v>
                </c:pt>
                <c:pt idx="45565">
                  <c:v>-56.745000000000005</c:v>
                </c:pt>
                <c:pt idx="45566">
                  <c:v>-56.742999999999995</c:v>
                </c:pt>
                <c:pt idx="45567">
                  <c:v>-56.741</c:v>
                </c:pt>
                <c:pt idx="45568">
                  <c:v>-56.739000000000004</c:v>
                </c:pt>
                <c:pt idx="45569">
                  <c:v>-56.736999999999995</c:v>
                </c:pt>
                <c:pt idx="45570">
                  <c:v>-56.734999999999999</c:v>
                </c:pt>
                <c:pt idx="45571">
                  <c:v>-56.733000000000004</c:v>
                </c:pt>
                <c:pt idx="45572">
                  <c:v>-56.730999999999995</c:v>
                </c:pt>
                <c:pt idx="45573">
                  <c:v>-56.728999999999999</c:v>
                </c:pt>
                <c:pt idx="45574">
                  <c:v>-56.727000000000004</c:v>
                </c:pt>
                <c:pt idx="45575">
                  <c:v>-56.724999999999994</c:v>
                </c:pt>
                <c:pt idx="45576">
                  <c:v>-56.722999999999999</c:v>
                </c:pt>
                <c:pt idx="45577">
                  <c:v>-56.721000000000004</c:v>
                </c:pt>
                <c:pt idx="45578">
                  <c:v>-56.718999999999994</c:v>
                </c:pt>
                <c:pt idx="45579">
                  <c:v>-56.716999999999999</c:v>
                </c:pt>
                <c:pt idx="45580">
                  <c:v>-56.715000000000003</c:v>
                </c:pt>
                <c:pt idx="45581">
                  <c:v>-56.712999999999994</c:v>
                </c:pt>
                <c:pt idx="45582">
                  <c:v>-56.710999999999999</c:v>
                </c:pt>
                <c:pt idx="45583">
                  <c:v>-56.709000000000003</c:v>
                </c:pt>
                <c:pt idx="45584">
                  <c:v>-56.706999999999994</c:v>
                </c:pt>
                <c:pt idx="45585">
                  <c:v>-56.704999999999998</c:v>
                </c:pt>
                <c:pt idx="45586">
                  <c:v>-56.703000000000003</c:v>
                </c:pt>
                <c:pt idx="45587">
                  <c:v>-56.700999999999993</c:v>
                </c:pt>
                <c:pt idx="45588">
                  <c:v>-56.698999999999998</c:v>
                </c:pt>
                <c:pt idx="45589">
                  <c:v>-56.697000000000003</c:v>
                </c:pt>
                <c:pt idx="45590">
                  <c:v>-56.694999999999993</c:v>
                </c:pt>
                <c:pt idx="45591">
                  <c:v>-56.692999999999998</c:v>
                </c:pt>
                <c:pt idx="45592">
                  <c:v>-56.691000000000003</c:v>
                </c:pt>
                <c:pt idx="45593">
                  <c:v>-56.688999999999993</c:v>
                </c:pt>
                <c:pt idx="45594">
                  <c:v>-56.686999999999998</c:v>
                </c:pt>
                <c:pt idx="45595">
                  <c:v>-56.685000000000002</c:v>
                </c:pt>
                <c:pt idx="45596">
                  <c:v>-56.683000000000007</c:v>
                </c:pt>
                <c:pt idx="45597">
                  <c:v>-56.680999999999997</c:v>
                </c:pt>
                <c:pt idx="45598">
                  <c:v>-56.679000000000002</c:v>
                </c:pt>
                <c:pt idx="45599">
                  <c:v>-56.677000000000007</c:v>
                </c:pt>
                <c:pt idx="45600">
                  <c:v>-56.674999999999997</c:v>
                </c:pt>
                <c:pt idx="45601">
                  <c:v>-56.673000000000002</c:v>
                </c:pt>
                <c:pt idx="45602">
                  <c:v>-56.671000000000006</c:v>
                </c:pt>
                <c:pt idx="45603">
                  <c:v>-56.668999999999997</c:v>
                </c:pt>
                <c:pt idx="45604">
                  <c:v>-56.667000000000002</c:v>
                </c:pt>
                <c:pt idx="45605">
                  <c:v>-56.665000000000006</c:v>
                </c:pt>
                <c:pt idx="45606">
                  <c:v>-56.662999999999997</c:v>
                </c:pt>
                <c:pt idx="45607">
                  <c:v>-56.661000000000001</c:v>
                </c:pt>
                <c:pt idx="45608">
                  <c:v>-56.659000000000006</c:v>
                </c:pt>
                <c:pt idx="45609">
                  <c:v>-56.656999999999996</c:v>
                </c:pt>
                <c:pt idx="45610">
                  <c:v>-56.655000000000001</c:v>
                </c:pt>
                <c:pt idx="45611">
                  <c:v>-56.653000000000006</c:v>
                </c:pt>
                <c:pt idx="45612">
                  <c:v>-56.650999999999996</c:v>
                </c:pt>
                <c:pt idx="45613">
                  <c:v>-56.649000000000001</c:v>
                </c:pt>
                <c:pt idx="45614">
                  <c:v>-56.647000000000006</c:v>
                </c:pt>
                <c:pt idx="45615">
                  <c:v>-56.644999999999996</c:v>
                </c:pt>
                <c:pt idx="45616">
                  <c:v>-56.643000000000001</c:v>
                </c:pt>
                <c:pt idx="45617">
                  <c:v>-56.641000000000005</c:v>
                </c:pt>
                <c:pt idx="45618">
                  <c:v>-56.638999999999996</c:v>
                </c:pt>
                <c:pt idx="45619">
                  <c:v>-56.637</c:v>
                </c:pt>
                <c:pt idx="45620">
                  <c:v>-56.635000000000005</c:v>
                </c:pt>
                <c:pt idx="45621">
                  <c:v>-56.632999999999996</c:v>
                </c:pt>
                <c:pt idx="45622">
                  <c:v>-56.631</c:v>
                </c:pt>
                <c:pt idx="45623">
                  <c:v>-56.629000000000005</c:v>
                </c:pt>
                <c:pt idx="45624">
                  <c:v>-56.626999999999995</c:v>
                </c:pt>
                <c:pt idx="45625">
                  <c:v>-56.625</c:v>
                </c:pt>
                <c:pt idx="45626">
                  <c:v>-56.623000000000005</c:v>
                </c:pt>
                <c:pt idx="45627">
                  <c:v>-56.620999999999995</c:v>
                </c:pt>
                <c:pt idx="45628">
                  <c:v>-56.619</c:v>
                </c:pt>
                <c:pt idx="45629">
                  <c:v>-56.617000000000004</c:v>
                </c:pt>
                <c:pt idx="45630">
                  <c:v>-56.614999999999995</c:v>
                </c:pt>
                <c:pt idx="45631">
                  <c:v>-56.613</c:v>
                </c:pt>
                <c:pt idx="45632">
                  <c:v>-56.611000000000004</c:v>
                </c:pt>
                <c:pt idx="45633">
                  <c:v>-56.608999999999995</c:v>
                </c:pt>
                <c:pt idx="45634">
                  <c:v>-56.606999999999999</c:v>
                </c:pt>
                <c:pt idx="45635">
                  <c:v>-56.605000000000004</c:v>
                </c:pt>
                <c:pt idx="45636">
                  <c:v>-56.602999999999994</c:v>
                </c:pt>
                <c:pt idx="45637">
                  <c:v>-56.600999999999999</c:v>
                </c:pt>
                <c:pt idx="45638">
                  <c:v>-56.599000000000004</c:v>
                </c:pt>
                <c:pt idx="45639">
                  <c:v>-56.596999999999994</c:v>
                </c:pt>
                <c:pt idx="45640">
                  <c:v>-56.594999999999999</c:v>
                </c:pt>
                <c:pt idx="45641">
                  <c:v>-56.593000000000004</c:v>
                </c:pt>
                <c:pt idx="45642">
                  <c:v>-56.590999999999994</c:v>
                </c:pt>
                <c:pt idx="45643">
                  <c:v>-56.588999999999999</c:v>
                </c:pt>
                <c:pt idx="45644">
                  <c:v>-56.587000000000003</c:v>
                </c:pt>
                <c:pt idx="45645">
                  <c:v>-56.584999999999994</c:v>
                </c:pt>
                <c:pt idx="45646">
                  <c:v>-56.582999999999998</c:v>
                </c:pt>
                <c:pt idx="45647">
                  <c:v>-56.581000000000003</c:v>
                </c:pt>
                <c:pt idx="45648">
                  <c:v>-56.578999999999994</c:v>
                </c:pt>
                <c:pt idx="45649">
                  <c:v>-56.576999999999998</c:v>
                </c:pt>
                <c:pt idx="45650">
                  <c:v>-56.575000000000003</c:v>
                </c:pt>
                <c:pt idx="45651">
                  <c:v>-56.572999999999993</c:v>
                </c:pt>
                <c:pt idx="45652">
                  <c:v>-56.570999999999998</c:v>
                </c:pt>
                <c:pt idx="45653">
                  <c:v>-56.569000000000003</c:v>
                </c:pt>
                <c:pt idx="45654">
                  <c:v>-56.566999999999993</c:v>
                </c:pt>
                <c:pt idx="45655">
                  <c:v>-56.564999999999998</c:v>
                </c:pt>
                <c:pt idx="45656">
                  <c:v>-56.563000000000002</c:v>
                </c:pt>
                <c:pt idx="45657">
                  <c:v>-56.561000000000007</c:v>
                </c:pt>
                <c:pt idx="45658">
                  <c:v>-56.558999999999997</c:v>
                </c:pt>
                <c:pt idx="45659">
                  <c:v>-56.557000000000002</c:v>
                </c:pt>
                <c:pt idx="45660">
                  <c:v>-56.555000000000007</c:v>
                </c:pt>
                <c:pt idx="45661">
                  <c:v>-56.552999999999997</c:v>
                </c:pt>
                <c:pt idx="45662">
                  <c:v>-56.551000000000002</c:v>
                </c:pt>
                <c:pt idx="45663">
                  <c:v>-56.549000000000007</c:v>
                </c:pt>
                <c:pt idx="45664">
                  <c:v>-56.546999999999997</c:v>
                </c:pt>
                <c:pt idx="45665">
                  <c:v>-56.545000000000002</c:v>
                </c:pt>
                <c:pt idx="45666">
                  <c:v>-56.543000000000006</c:v>
                </c:pt>
                <c:pt idx="45667">
                  <c:v>-56.540999999999997</c:v>
                </c:pt>
                <c:pt idx="45668">
                  <c:v>-56.539000000000001</c:v>
                </c:pt>
                <c:pt idx="45669">
                  <c:v>-56.537000000000006</c:v>
                </c:pt>
                <c:pt idx="45670">
                  <c:v>-56.534999999999997</c:v>
                </c:pt>
                <c:pt idx="45671">
                  <c:v>-56.533000000000001</c:v>
                </c:pt>
                <c:pt idx="45672">
                  <c:v>-56.531000000000006</c:v>
                </c:pt>
                <c:pt idx="45673">
                  <c:v>-56.528999999999996</c:v>
                </c:pt>
                <c:pt idx="45674">
                  <c:v>-56.527000000000001</c:v>
                </c:pt>
                <c:pt idx="45675">
                  <c:v>-56.525000000000006</c:v>
                </c:pt>
                <c:pt idx="45676">
                  <c:v>-56.522999999999996</c:v>
                </c:pt>
                <c:pt idx="45677">
                  <c:v>-56.521000000000001</c:v>
                </c:pt>
                <c:pt idx="45678">
                  <c:v>-56.519000000000005</c:v>
                </c:pt>
                <c:pt idx="45679">
                  <c:v>-56.516999999999996</c:v>
                </c:pt>
                <c:pt idx="45680">
                  <c:v>-56.515000000000001</c:v>
                </c:pt>
                <c:pt idx="45681">
                  <c:v>-56.513000000000005</c:v>
                </c:pt>
                <c:pt idx="45682">
                  <c:v>-56.510999999999996</c:v>
                </c:pt>
                <c:pt idx="45683">
                  <c:v>-56.509</c:v>
                </c:pt>
                <c:pt idx="45684">
                  <c:v>-56.507000000000005</c:v>
                </c:pt>
                <c:pt idx="45685">
                  <c:v>-56.504999999999995</c:v>
                </c:pt>
                <c:pt idx="45686">
                  <c:v>-56.503</c:v>
                </c:pt>
                <c:pt idx="45687">
                  <c:v>-56.501000000000005</c:v>
                </c:pt>
                <c:pt idx="45688">
                  <c:v>-56.498999999999995</c:v>
                </c:pt>
                <c:pt idx="45689">
                  <c:v>-56.497</c:v>
                </c:pt>
                <c:pt idx="45690">
                  <c:v>-56.495000000000005</c:v>
                </c:pt>
                <c:pt idx="45691">
                  <c:v>-56.492999999999995</c:v>
                </c:pt>
                <c:pt idx="45692">
                  <c:v>-56.491</c:v>
                </c:pt>
                <c:pt idx="45693">
                  <c:v>-56.489000000000004</c:v>
                </c:pt>
                <c:pt idx="45694">
                  <c:v>-56.486999999999995</c:v>
                </c:pt>
                <c:pt idx="45695">
                  <c:v>-56.484999999999999</c:v>
                </c:pt>
                <c:pt idx="45696">
                  <c:v>-56.483000000000004</c:v>
                </c:pt>
                <c:pt idx="45697">
                  <c:v>-56.480999999999995</c:v>
                </c:pt>
                <c:pt idx="45698">
                  <c:v>-56.478999999999999</c:v>
                </c:pt>
                <c:pt idx="45699">
                  <c:v>-56.477000000000004</c:v>
                </c:pt>
                <c:pt idx="45700">
                  <c:v>-56.474999999999994</c:v>
                </c:pt>
                <c:pt idx="45701">
                  <c:v>-56.472999999999999</c:v>
                </c:pt>
                <c:pt idx="45702">
                  <c:v>-56.471000000000004</c:v>
                </c:pt>
                <c:pt idx="45703">
                  <c:v>-56.468999999999994</c:v>
                </c:pt>
                <c:pt idx="45704">
                  <c:v>-56.466999999999999</c:v>
                </c:pt>
                <c:pt idx="45705">
                  <c:v>-56.465000000000003</c:v>
                </c:pt>
                <c:pt idx="45706">
                  <c:v>-56.462999999999994</c:v>
                </c:pt>
                <c:pt idx="45707">
                  <c:v>-56.460999999999999</c:v>
                </c:pt>
                <c:pt idx="45708">
                  <c:v>-56.459000000000003</c:v>
                </c:pt>
                <c:pt idx="45709">
                  <c:v>-56.456999999999994</c:v>
                </c:pt>
                <c:pt idx="45710">
                  <c:v>-56.454999999999998</c:v>
                </c:pt>
                <c:pt idx="45711">
                  <c:v>-56.453000000000003</c:v>
                </c:pt>
                <c:pt idx="45712">
                  <c:v>-56.450999999999993</c:v>
                </c:pt>
                <c:pt idx="45713">
                  <c:v>-56.448999999999998</c:v>
                </c:pt>
                <c:pt idx="45714">
                  <c:v>-56.447000000000003</c:v>
                </c:pt>
                <c:pt idx="45715">
                  <c:v>-56.444999999999993</c:v>
                </c:pt>
                <c:pt idx="45716">
                  <c:v>-56.442999999999998</c:v>
                </c:pt>
                <c:pt idx="45717">
                  <c:v>-56.441000000000003</c:v>
                </c:pt>
                <c:pt idx="45718">
                  <c:v>-56.438999999999993</c:v>
                </c:pt>
                <c:pt idx="45719">
                  <c:v>-56.436999999999998</c:v>
                </c:pt>
                <c:pt idx="45720">
                  <c:v>-56.435000000000002</c:v>
                </c:pt>
                <c:pt idx="45721">
                  <c:v>-56.433000000000007</c:v>
                </c:pt>
                <c:pt idx="45722">
                  <c:v>-56.430999999999997</c:v>
                </c:pt>
                <c:pt idx="45723">
                  <c:v>-56.429000000000002</c:v>
                </c:pt>
                <c:pt idx="45724">
                  <c:v>-56.427000000000007</c:v>
                </c:pt>
                <c:pt idx="45725">
                  <c:v>-56.424999999999997</c:v>
                </c:pt>
                <c:pt idx="45726">
                  <c:v>-56.423000000000002</c:v>
                </c:pt>
                <c:pt idx="45727">
                  <c:v>-56.421000000000006</c:v>
                </c:pt>
                <c:pt idx="45728">
                  <c:v>-56.418999999999997</c:v>
                </c:pt>
                <c:pt idx="45729">
                  <c:v>-56.417000000000002</c:v>
                </c:pt>
                <c:pt idx="45730">
                  <c:v>-56.415000000000006</c:v>
                </c:pt>
                <c:pt idx="45731">
                  <c:v>-56.412999999999997</c:v>
                </c:pt>
                <c:pt idx="45732">
                  <c:v>-56.411000000000001</c:v>
                </c:pt>
                <c:pt idx="45733">
                  <c:v>-56.409000000000006</c:v>
                </c:pt>
                <c:pt idx="45734">
                  <c:v>-56.406999999999996</c:v>
                </c:pt>
                <c:pt idx="45735">
                  <c:v>-56.405000000000001</c:v>
                </c:pt>
                <c:pt idx="45736">
                  <c:v>-56.403000000000006</c:v>
                </c:pt>
                <c:pt idx="45737">
                  <c:v>-56.400999999999996</c:v>
                </c:pt>
                <c:pt idx="45738">
                  <c:v>-56.399000000000001</c:v>
                </c:pt>
                <c:pt idx="45739">
                  <c:v>-56.397000000000006</c:v>
                </c:pt>
                <c:pt idx="45740">
                  <c:v>-56.394999999999996</c:v>
                </c:pt>
                <c:pt idx="45741">
                  <c:v>-56.393000000000001</c:v>
                </c:pt>
                <c:pt idx="45742">
                  <c:v>-56.391000000000005</c:v>
                </c:pt>
                <c:pt idx="45743">
                  <c:v>-56.388999999999996</c:v>
                </c:pt>
                <c:pt idx="45744">
                  <c:v>-56.387</c:v>
                </c:pt>
                <c:pt idx="45745">
                  <c:v>-56.385000000000005</c:v>
                </c:pt>
                <c:pt idx="45746">
                  <c:v>-56.382999999999996</c:v>
                </c:pt>
                <c:pt idx="45747">
                  <c:v>-56.381</c:v>
                </c:pt>
                <c:pt idx="45748">
                  <c:v>-56.379000000000005</c:v>
                </c:pt>
                <c:pt idx="45749">
                  <c:v>-56.376999999999995</c:v>
                </c:pt>
                <c:pt idx="45750">
                  <c:v>-56.375</c:v>
                </c:pt>
                <c:pt idx="45751">
                  <c:v>-56.373000000000005</c:v>
                </c:pt>
                <c:pt idx="45752">
                  <c:v>-56.370999999999995</c:v>
                </c:pt>
                <c:pt idx="45753">
                  <c:v>-56.369</c:v>
                </c:pt>
                <c:pt idx="45754">
                  <c:v>-56.367000000000004</c:v>
                </c:pt>
                <c:pt idx="45755">
                  <c:v>-56.364999999999995</c:v>
                </c:pt>
                <c:pt idx="45756">
                  <c:v>-56.363</c:v>
                </c:pt>
                <c:pt idx="45757">
                  <c:v>-56.361000000000004</c:v>
                </c:pt>
                <c:pt idx="45758">
                  <c:v>-56.358999999999995</c:v>
                </c:pt>
                <c:pt idx="45759">
                  <c:v>-56.356999999999999</c:v>
                </c:pt>
                <c:pt idx="45760">
                  <c:v>-56.355000000000004</c:v>
                </c:pt>
                <c:pt idx="45761">
                  <c:v>-56.352999999999994</c:v>
                </c:pt>
                <c:pt idx="45762">
                  <c:v>-56.350999999999999</c:v>
                </c:pt>
                <c:pt idx="45763">
                  <c:v>-56.349000000000004</c:v>
                </c:pt>
                <c:pt idx="45764">
                  <c:v>-56.346999999999994</c:v>
                </c:pt>
                <c:pt idx="45765">
                  <c:v>-56.344999999999999</c:v>
                </c:pt>
                <c:pt idx="45766">
                  <c:v>-56.343000000000004</c:v>
                </c:pt>
                <c:pt idx="45767">
                  <c:v>-56.340999999999994</c:v>
                </c:pt>
                <c:pt idx="45768">
                  <c:v>-56.338999999999999</c:v>
                </c:pt>
                <c:pt idx="45769">
                  <c:v>-56.337000000000003</c:v>
                </c:pt>
                <c:pt idx="45770">
                  <c:v>-56.334999999999994</c:v>
                </c:pt>
                <c:pt idx="45771">
                  <c:v>-56.332999999999998</c:v>
                </c:pt>
                <c:pt idx="45772">
                  <c:v>-56.331000000000003</c:v>
                </c:pt>
                <c:pt idx="45773">
                  <c:v>-56.328999999999994</c:v>
                </c:pt>
                <c:pt idx="45774">
                  <c:v>-56.326999999999998</c:v>
                </c:pt>
                <c:pt idx="45775">
                  <c:v>-56.325000000000003</c:v>
                </c:pt>
                <c:pt idx="45776">
                  <c:v>-56.322999999999993</c:v>
                </c:pt>
                <c:pt idx="45777">
                  <c:v>-56.320999999999998</c:v>
                </c:pt>
                <c:pt idx="45778">
                  <c:v>-56.319000000000003</c:v>
                </c:pt>
                <c:pt idx="45779">
                  <c:v>-56.316999999999993</c:v>
                </c:pt>
                <c:pt idx="45780">
                  <c:v>-56.314999999999998</c:v>
                </c:pt>
                <c:pt idx="45781">
                  <c:v>-56.313000000000002</c:v>
                </c:pt>
                <c:pt idx="45782">
                  <c:v>-56.311000000000007</c:v>
                </c:pt>
                <c:pt idx="45783">
                  <c:v>-56.308999999999997</c:v>
                </c:pt>
                <c:pt idx="45784">
                  <c:v>-56.307000000000002</c:v>
                </c:pt>
                <c:pt idx="45785">
                  <c:v>-56.305000000000007</c:v>
                </c:pt>
                <c:pt idx="45786">
                  <c:v>-56.302999999999997</c:v>
                </c:pt>
                <c:pt idx="45787">
                  <c:v>-56.301000000000002</c:v>
                </c:pt>
                <c:pt idx="45788">
                  <c:v>-56.299000000000007</c:v>
                </c:pt>
                <c:pt idx="45789">
                  <c:v>-56.296999999999997</c:v>
                </c:pt>
                <c:pt idx="45790">
                  <c:v>-56.295000000000002</c:v>
                </c:pt>
                <c:pt idx="45791">
                  <c:v>-56.293000000000006</c:v>
                </c:pt>
                <c:pt idx="45792">
                  <c:v>-56.290999999999997</c:v>
                </c:pt>
                <c:pt idx="45793">
                  <c:v>-56.289000000000001</c:v>
                </c:pt>
                <c:pt idx="45794">
                  <c:v>-56.287000000000006</c:v>
                </c:pt>
                <c:pt idx="45795">
                  <c:v>-56.284999999999997</c:v>
                </c:pt>
                <c:pt idx="45796">
                  <c:v>-56.283000000000001</c:v>
                </c:pt>
                <c:pt idx="45797">
                  <c:v>-56.281000000000006</c:v>
                </c:pt>
                <c:pt idx="45798">
                  <c:v>-56.278999999999996</c:v>
                </c:pt>
                <c:pt idx="45799">
                  <c:v>-56.277000000000001</c:v>
                </c:pt>
                <c:pt idx="45800">
                  <c:v>-56.275000000000006</c:v>
                </c:pt>
                <c:pt idx="45801">
                  <c:v>-56.272999999999996</c:v>
                </c:pt>
                <c:pt idx="45802">
                  <c:v>-56.271000000000001</c:v>
                </c:pt>
                <c:pt idx="45803">
                  <c:v>-56.269000000000005</c:v>
                </c:pt>
                <c:pt idx="45804">
                  <c:v>-56.266999999999996</c:v>
                </c:pt>
                <c:pt idx="45805">
                  <c:v>-56.265000000000001</c:v>
                </c:pt>
                <c:pt idx="45806">
                  <c:v>-56.263000000000005</c:v>
                </c:pt>
                <c:pt idx="45807">
                  <c:v>-56.260999999999996</c:v>
                </c:pt>
                <c:pt idx="45808">
                  <c:v>-56.259</c:v>
                </c:pt>
                <c:pt idx="45809">
                  <c:v>-56.257000000000005</c:v>
                </c:pt>
                <c:pt idx="45810">
                  <c:v>-56.254999999999995</c:v>
                </c:pt>
                <c:pt idx="45811">
                  <c:v>-56.253</c:v>
                </c:pt>
                <c:pt idx="45812">
                  <c:v>-56.251000000000005</c:v>
                </c:pt>
                <c:pt idx="45813">
                  <c:v>-56.248999999999995</c:v>
                </c:pt>
                <c:pt idx="45814">
                  <c:v>-56.247</c:v>
                </c:pt>
                <c:pt idx="45815">
                  <c:v>-56.245000000000005</c:v>
                </c:pt>
                <c:pt idx="45816">
                  <c:v>-56.242999999999995</c:v>
                </c:pt>
                <c:pt idx="45817">
                  <c:v>-56.241</c:v>
                </c:pt>
                <c:pt idx="45818">
                  <c:v>-56.239000000000004</c:v>
                </c:pt>
                <c:pt idx="45819">
                  <c:v>-56.236999999999995</c:v>
                </c:pt>
                <c:pt idx="45820">
                  <c:v>-56.234999999999999</c:v>
                </c:pt>
                <c:pt idx="45821">
                  <c:v>-56.233000000000004</c:v>
                </c:pt>
                <c:pt idx="45822">
                  <c:v>-56.230999999999995</c:v>
                </c:pt>
                <c:pt idx="45823">
                  <c:v>-56.228999999999999</c:v>
                </c:pt>
                <c:pt idx="45824">
                  <c:v>-56.227000000000004</c:v>
                </c:pt>
                <c:pt idx="45825">
                  <c:v>-56.224999999999994</c:v>
                </c:pt>
                <c:pt idx="45826">
                  <c:v>-56.222999999999999</c:v>
                </c:pt>
                <c:pt idx="45827">
                  <c:v>-56.221000000000004</c:v>
                </c:pt>
                <c:pt idx="45828">
                  <c:v>-56.218999999999994</c:v>
                </c:pt>
                <c:pt idx="45829">
                  <c:v>-56.216999999999999</c:v>
                </c:pt>
                <c:pt idx="45830">
                  <c:v>-56.215000000000003</c:v>
                </c:pt>
                <c:pt idx="45831">
                  <c:v>-56.212999999999994</c:v>
                </c:pt>
                <c:pt idx="45832">
                  <c:v>-56.210999999999999</c:v>
                </c:pt>
                <c:pt idx="45833">
                  <c:v>-56.209000000000003</c:v>
                </c:pt>
                <c:pt idx="45834">
                  <c:v>-56.206999999999994</c:v>
                </c:pt>
                <c:pt idx="45835">
                  <c:v>-56.204999999999998</c:v>
                </c:pt>
                <c:pt idx="45836">
                  <c:v>-56.203000000000003</c:v>
                </c:pt>
                <c:pt idx="45837">
                  <c:v>-56.200999999999993</c:v>
                </c:pt>
                <c:pt idx="45838">
                  <c:v>-56.198999999999998</c:v>
                </c:pt>
                <c:pt idx="45839">
                  <c:v>-56.197000000000003</c:v>
                </c:pt>
                <c:pt idx="45840">
                  <c:v>-56.194999999999993</c:v>
                </c:pt>
                <c:pt idx="45841">
                  <c:v>-56.192999999999998</c:v>
                </c:pt>
                <c:pt idx="45842">
                  <c:v>-56.191000000000003</c:v>
                </c:pt>
                <c:pt idx="45843">
                  <c:v>-56.188999999999993</c:v>
                </c:pt>
                <c:pt idx="45844">
                  <c:v>-56.186999999999998</c:v>
                </c:pt>
                <c:pt idx="45845">
                  <c:v>-56.185000000000002</c:v>
                </c:pt>
                <c:pt idx="45846">
                  <c:v>-56.183000000000007</c:v>
                </c:pt>
                <c:pt idx="45847">
                  <c:v>-56.180999999999997</c:v>
                </c:pt>
                <c:pt idx="45848">
                  <c:v>-56.179000000000002</c:v>
                </c:pt>
                <c:pt idx="45849">
                  <c:v>-56.177000000000007</c:v>
                </c:pt>
                <c:pt idx="45850">
                  <c:v>-56.174999999999997</c:v>
                </c:pt>
                <c:pt idx="45851">
                  <c:v>-56.173000000000002</c:v>
                </c:pt>
                <c:pt idx="45852">
                  <c:v>-56.171000000000006</c:v>
                </c:pt>
                <c:pt idx="45853">
                  <c:v>-56.168999999999997</c:v>
                </c:pt>
                <c:pt idx="45854">
                  <c:v>-56.167000000000002</c:v>
                </c:pt>
                <c:pt idx="45855">
                  <c:v>-56.165000000000006</c:v>
                </c:pt>
                <c:pt idx="45856">
                  <c:v>-56.162999999999997</c:v>
                </c:pt>
                <c:pt idx="45857">
                  <c:v>-56.161000000000001</c:v>
                </c:pt>
                <c:pt idx="45858">
                  <c:v>-56.159000000000006</c:v>
                </c:pt>
                <c:pt idx="45859">
                  <c:v>-56.156999999999996</c:v>
                </c:pt>
                <c:pt idx="45860">
                  <c:v>-56.155000000000001</c:v>
                </c:pt>
                <c:pt idx="45861">
                  <c:v>-56.153000000000006</c:v>
                </c:pt>
                <c:pt idx="45862">
                  <c:v>-56.150999999999996</c:v>
                </c:pt>
                <c:pt idx="45863">
                  <c:v>-56.149000000000001</c:v>
                </c:pt>
                <c:pt idx="45864">
                  <c:v>-56.147000000000006</c:v>
                </c:pt>
                <c:pt idx="45865">
                  <c:v>-56.144999999999996</c:v>
                </c:pt>
                <c:pt idx="45866">
                  <c:v>-56.143000000000001</c:v>
                </c:pt>
                <c:pt idx="45867">
                  <c:v>-56.141000000000005</c:v>
                </c:pt>
                <c:pt idx="45868">
                  <c:v>-56.138999999999996</c:v>
                </c:pt>
                <c:pt idx="45869">
                  <c:v>-56.137</c:v>
                </c:pt>
                <c:pt idx="45870">
                  <c:v>-56.135000000000005</c:v>
                </c:pt>
                <c:pt idx="45871">
                  <c:v>-56.132999999999996</c:v>
                </c:pt>
                <c:pt idx="45872">
                  <c:v>-56.131</c:v>
                </c:pt>
                <c:pt idx="45873">
                  <c:v>-56.129000000000005</c:v>
                </c:pt>
                <c:pt idx="45874">
                  <c:v>-56.126999999999995</c:v>
                </c:pt>
                <c:pt idx="45875">
                  <c:v>-56.125</c:v>
                </c:pt>
                <c:pt idx="45876">
                  <c:v>-56.123000000000005</c:v>
                </c:pt>
                <c:pt idx="45877">
                  <c:v>-56.120999999999995</c:v>
                </c:pt>
                <c:pt idx="45878">
                  <c:v>-56.119</c:v>
                </c:pt>
                <c:pt idx="45879">
                  <c:v>-56.117000000000004</c:v>
                </c:pt>
                <c:pt idx="45880">
                  <c:v>-56.114999999999995</c:v>
                </c:pt>
                <c:pt idx="45881">
                  <c:v>-56.113</c:v>
                </c:pt>
                <c:pt idx="45882">
                  <c:v>-56.111000000000004</c:v>
                </c:pt>
                <c:pt idx="45883">
                  <c:v>-56.108999999999995</c:v>
                </c:pt>
                <c:pt idx="45884">
                  <c:v>-56.106999999999999</c:v>
                </c:pt>
                <c:pt idx="45885">
                  <c:v>-56.105000000000004</c:v>
                </c:pt>
                <c:pt idx="45886">
                  <c:v>-56.102999999999994</c:v>
                </c:pt>
                <c:pt idx="45887">
                  <c:v>-56.100999999999999</c:v>
                </c:pt>
                <c:pt idx="45888">
                  <c:v>-56.099000000000004</c:v>
                </c:pt>
                <c:pt idx="45889">
                  <c:v>-56.096999999999994</c:v>
                </c:pt>
                <c:pt idx="45890">
                  <c:v>-56.094999999999999</c:v>
                </c:pt>
                <c:pt idx="45891">
                  <c:v>-56.093000000000004</c:v>
                </c:pt>
                <c:pt idx="45892">
                  <c:v>-56.090999999999994</c:v>
                </c:pt>
                <c:pt idx="45893">
                  <c:v>-56.088999999999999</c:v>
                </c:pt>
                <c:pt idx="45894">
                  <c:v>-56.087000000000003</c:v>
                </c:pt>
                <c:pt idx="45895">
                  <c:v>-56.084999999999994</c:v>
                </c:pt>
                <c:pt idx="45896">
                  <c:v>-56.082999999999998</c:v>
                </c:pt>
                <c:pt idx="45897">
                  <c:v>-56.081000000000003</c:v>
                </c:pt>
                <c:pt idx="45898">
                  <c:v>-56.078999999999994</c:v>
                </c:pt>
                <c:pt idx="45899">
                  <c:v>-56.076999999999998</c:v>
                </c:pt>
                <c:pt idx="45900">
                  <c:v>-56.075000000000003</c:v>
                </c:pt>
                <c:pt idx="45901">
                  <c:v>-56.072999999999993</c:v>
                </c:pt>
                <c:pt idx="45902">
                  <c:v>-56.070999999999998</c:v>
                </c:pt>
                <c:pt idx="45903">
                  <c:v>-56.069000000000003</c:v>
                </c:pt>
                <c:pt idx="45904">
                  <c:v>-56.066999999999993</c:v>
                </c:pt>
                <c:pt idx="45905">
                  <c:v>-56.064999999999998</c:v>
                </c:pt>
                <c:pt idx="45906">
                  <c:v>-56.063000000000002</c:v>
                </c:pt>
                <c:pt idx="45907">
                  <c:v>-56.061000000000007</c:v>
                </c:pt>
                <c:pt idx="45908">
                  <c:v>-56.058999999999997</c:v>
                </c:pt>
                <c:pt idx="45909">
                  <c:v>-56.057000000000002</c:v>
                </c:pt>
                <c:pt idx="45910">
                  <c:v>-56.055000000000007</c:v>
                </c:pt>
                <c:pt idx="45911">
                  <c:v>-56.052999999999997</c:v>
                </c:pt>
                <c:pt idx="45912">
                  <c:v>-56.051000000000002</c:v>
                </c:pt>
                <c:pt idx="45913">
                  <c:v>-56.049000000000007</c:v>
                </c:pt>
                <c:pt idx="45914">
                  <c:v>-56.046999999999997</c:v>
                </c:pt>
                <c:pt idx="45915">
                  <c:v>-56.045000000000002</c:v>
                </c:pt>
                <c:pt idx="45916">
                  <c:v>-56.043000000000006</c:v>
                </c:pt>
                <c:pt idx="45917">
                  <c:v>-56.040999999999997</c:v>
                </c:pt>
                <c:pt idx="45918">
                  <c:v>-56.039000000000001</c:v>
                </c:pt>
                <c:pt idx="45919">
                  <c:v>-56.037000000000006</c:v>
                </c:pt>
                <c:pt idx="45920">
                  <c:v>-56.034999999999997</c:v>
                </c:pt>
                <c:pt idx="45921">
                  <c:v>-56.033000000000001</c:v>
                </c:pt>
                <c:pt idx="45922">
                  <c:v>-56.031000000000006</c:v>
                </c:pt>
                <c:pt idx="45923">
                  <c:v>-56.028999999999996</c:v>
                </c:pt>
                <c:pt idx="45924">
                  <c:v>-56.027000000000001</c:v>
                </c:pt>
                <c:pt idx="45925">
                  <c:v>-56.025000000000006</c:v>
                </c:pt>
                <c:pt idx="45926">
                  <c:v>-56.022999999999996</c:v>
                </c:pt>
                <c:pt idx="45927">
                  <c:v>-56.021000000000001</c:v>
                </c:pt>
                <c:pt idx="45928">
                  <c:v>-56.019000000000005</c:v>
                </c:pt>
                <c:pt idx="45929">
                  <c:v>-56.016999999999996</c:v>
                </c:pt>
                <c:pt idx="45930">
                  <c:v>-56.015000000000001</c:v>
                </c:pt>
                <c:pt idx="45931">
                  <c:v>-56.013000000000005</c:v>
                </c:pt>
                <c:pt idx="45932">
                  <c:v>-56.010999999999996</c:v>
                </c:pt>
                <c:pt idx="45933">
                  <c:v>-56.009</c:v>
                </c:pt>
                <c:pt idx="45934">
                  <c:v>-56.007000000000005</c:v>
                </c:pt>
                <c:pt idx="45935">
                  <c:v>-56.004999999999995</c:v>
                </c:pt>
                <c:pt idx="45936">
                  <c:v>-56.003</c:v>
                </c:pt>
                <c:pt idx="45937">
                  <c:v>-56.001000000000005</c:v>
                </c:pt>
                <c:pt idx="45938">
                  <c:v>-55.998999999999995</c:v>
                </c:pt>
                <c:pt idx="45939">
                  <c:v>-55.997</c:v>
                </c:pt>
                <c:pt idx="45940">
                  <c:v>-55.995000000000005</c:v>
                </c:pt>
                <c:pt idx="45941">
                  <c:v>-55.992999999999995</c:v>
                </c:pt>
                <c:pt idx="45942">
                  <c:v>-55.991</c:v>
                </c:pt>
                <c:pt idx="45943">
                  <c:v>-55.989000000000004</c:v>
                </c:pt>
                <c:pt idx="45944">
                  <c:v>-55.986999999999995</c:v>
                </c:pt>
                <c:pt idx="45945">
                  <c:v>-55.984999999999999</c:v>
                </c:pt>
                <c:pt idx="45946">
                  <c:v>-55.983000000000004</c:v>
                </c:pt>
                <c:pt idx="45947">
                  <c:v>-55.980999999999995</c:v>
                </c:pt>
                <c:pt idx="45948">
                  <c:v>-55.978999999999999</c:v>
                </c:pt>
                <c:pt idx="45949">
                  <c:v>-55.977000000000004</c:v>
                </c:pt>
                <c:pt idx="45950">
                  <c:v>-55.974999999999994</c:v>
                </c:pt>
                <c:pt idx="45951">
                  <c:v>-55.972999999999999</c:v>
                </c:pt>
                <c:pt idx="45952">
                  <c:v>-55.971000000000004</c:v>
                </c:pt>
                <c:pt idx="45953">
                  <c:v>-55.968999999999994</c:v>
                </c:pt>
                <c:pt idx="45954">
                  <c:v>-55.966999999999999</c:v>
                </c:pt>
                <c:pt idx="45955">
                  <c:v>-55.965000000000003</c:v>
                </c:pt>
                <c:pt idx="45956">
                  <c:v>-55.962999999999994</c:v>
                </c:pt>
                <c:pt idx="45957">
                  <c:v>-55.960999999999999</c:v>
                </c:pt>
                <c:pt idx="45958">
                  <c:v>-55.959000000000003</c:v>
                </c:pt>
                <c:pt idx="45959">
                  <c:v>-55.956999999999994</c:v>
                </c:pt>
                <c:pt idx="45960">
                  <c:v>-55.954999999999998</c:v>
                </c:pt>
                <c:pt idx="45961">
                  <c:v>-55.953000000000003</c:v>
                </c:pt>
                <c:pt idx="45962">
                  <c:v>-55.950999999999993</c:v>
                </c:pt>
                <c:pt idx="45963">
                  <c:v>-55.948999999999998</c:v>
                </c:pt>
                <c:pt idx="45964">
                  <c:v>-55.947000000000003</c:v>
                </c:pt>
                <c:pt idx="45965">
                  <c:v>-55.944999999999993</c:v>
                </c:pt>
                <c:pt idx="45966">
                  <c:v>-55.942999999999998</c:v>
                </c:pt>
                <c:pt idx="45967">
                  <c:v>-55.941000000000003</c:v>
                </c:pt>
                <c:pt idx="45968">
                  <c:v>-55.938999999999993</c:v>
                </c:pt>
                <c:pt idx="45969">
                  <c:v>-55.936999999999998</c:v>
                </c:pt>
                <c:pt idx="45970">
                  <c:v>-55.935000000000002</c:v>
                </c:pt>
                <c:pt idx="45971">
                  <c:v>-55.933000000000007</c:v>
                </c:pt>
                <c:pt idx="45972">
                  <c:v>-55.930999999999997</c:v>
                </c:pt>
                <c:pt idx="45973">
                  <c:v>-55.929000000000002</c:v>
                </c:pt>
                <c:pt idx="45974">
                  <c:v>-55.927000000000007</c:v>
                </c:pt>
                <c:pt idx="45975">
                  <c:v>-55.924999999999997</c:v>
                </c:pt>
                <c:pt idx="45976">
                  <c:v>-55.923000000000002</c:v>
                </c:pt>
                <c:pt idx="45977">
                  <c:v>-55.921000000000006</c:v>
                </c:pt>
                <c:pt idx="45978">
                  <c:v>-55.918999999999997</c:v>
                </c:pt>
                <c:pt idx="45979">
                  <c:v>-55.917000000000002</c:v>
                </c:pt>
                <c:pt idx="45980">
                  <c:v>-55.915000000000006</c:v>
                </c:pt>
                <c:pt idx="45981">
                  <c:v>-55.912999999999997</c:v>
                </c:pt>
                <c:pt idx="45982">
                  <c:v>-55.911000000000001</c:v>
                </c:pt>
                <c:pt idx="45983">
                  <c:v>-55.909000000000006</c:v>
                </c:pt>
                <c:pt idx="45984">
                  <c:v>-55.906999999999996</c:v>
                </c:pt>
                <c:pt idx="45985">
                  <c:v>-55.905000000000001</c:v>
                </c:pt>
                <c:pt idx="45986">
                  <c:v>-55.903000000000006</c:v>
                </c:pt>
                <c:pt idx="45987">
                  <c:v>-55.900999999999996</c:v>
                </c:pt>
                <c:pt idx="45988">
                  <c:v>-55.899000000000001</c:v>
                </c:pt>
                <c:pt idx="45989">
                  <c:v>-55.897000000000006</c:v>
                </c:pt>
                <c:pt idx="45990">
                  <c:v>-55.894999999999996</c:v>
                </c:pt>
                <c:pt idx="45991">
                  <c:v>-55.893000000000001</c:v>
                </c:pt>
                <c:pt idx="45992">
                  <c:v>-55.891000000000005</c:v>
                </c:pt>
                <c:pt idx="45993">
                  <c:v>-55.888999999999996</c:v>
                </c:pt>
                <c:pt idx="45994">
                  <c:v>-55.887</c:v>
                </c:pt>
                <c:pt idx="45995">
                  <c:v>-55.885000000000005</c:v>
                </c:pt>
                <c:pt idx="45996">
                  <c:v>-55.882999999999996</c:v>
                </c:pt>
                <c:pt idx="45997">
                  <c:v>-55.881</c:v>
                </c:pt>
                <c:pt idx="45998">
                  <c:v>-55.879000000000005</c:v>
                </c:pt>
                <c:pt idx="45999">
                  <c:v>-55.876999999999995</c:v>
                </c:pt>
                <c:pt idx="46000">
                  <c:v>-55.875</c:v>
                </c:pt>
                <c:pt idx="46001">
                  <c:v>-55.873000000000005</c:v>
                </c:pt>
                <c:pt idx="46002">
                  <c:v>-55.870999999999995</c:v>
                </c:pt>
                <c:pt idx="46003">
                  <c:v>-55.869</c:v>
                </c:pt>
                <c:pt idx="46004">
                  <c:v>-55.867000000000004</c:v>
                </c:pt>
                <c:pt idx="46005">
                  <c:v>-55.864999999999995</c:v>
                </c:pt>
                <c:pt idx="46006">
                  <c:v>-55.863</c:v>
                </c:pt>
                <c:pt idx="46007">
                  <c:v>-55.861000000000004</c:v>
                </c:pt>
                <c:pt idx="46008">
                  <c:v>-55.858999999999995</c:v>
                </c:pt>
                <c:pt idx="46009">
                  <c:v>-55.856999999999999</c:v>
                </c:pt>
                <c:pt idx="46010">
                  <c:v>-55.855000000000004</c:v>
                </c:pt>
                <c:pt idx="46011">
                  <c:v>-55.852999999999994</c:v>
                </c:pt>
                <c:pt idx="46012">
                  <c:v>-55.850999999999999</c:v>
                </c:pt>
                <c:pt idx="46013">
                  <c:v>-55.849000000000004</c:v>
                </c:pt>
                <c:pt idx="46014">
                  <c:v>-55.846999999999994</c:v>
                </c:pt>
                <c:pt idx="46015">
                  <c:v>-55.844999999999999</c:v>
                </c:pt>
                <c:pt idx="46016">
                  <c:v>-55.843000000000004</c:v>
                </c:pt>
                <c:pt idx="46017">
                  <c:v>-55.840999999999994</c:v>
                </c:pt>
                <c:pt idx="46018">
                  <c:v>-55.838999999999999</c:v>
                </c:pt>
                <c:pt idx="46019">
                  <c:v>-55.837000000000003</c:v>
                </c:pt>
                <c:pt idx="46020">
                  <c:v>-55.834999999999994</c:v>
                </c:pt>
                <c:pt idx="46021">
                  <c:v>-55.832999999999998</c:v>
                </c:pt>
                <c:pt idx="46022">
                  <c:v>-55.831000000000003</c:v>
                </c:pt>
                <c:pt idx="46023">
                  <c:v>-55.828999999999994</c:v>
                </c:pt>
                <c:pt idx="46024">
                  <c:v>-55.826999999999998</c:v>
                </c:pt>
                <c:pt idx="46025">
                  <c:v>-55.825000000000003</c:v>
                </c:pt>
                <c:pt idx="46026">
                  <c:v>-55.822999999999993</c:v>
                </c:pt>
                <c:pt idx="46027">
                  <c:v>-55.820999999999998</c:v>
                </c:pt>
                <c:pt idx="46028">
                  <c:v>-55.819000000000003</c:v>
                </c:pt>
                <c:pt idx="46029">
                  <c:v>-55.816999999999993</c:v>
                </c:pt>
                <c:pt idx="46030">
                  <c:v>-55.814999999999998</c:v>
                </c:pt>
                <c:pt idx="46031">
                  <c:v>-55.813000000000002</c:v>
                </c:pt>
                <c:pt idx="46032">
                  <c:v>-55.811000000000007</c:v>
                </c:pt>
                <c:pt idx="46033">
                  <c:v>-55.808999999999997</c:v>
                </c:pt>
                <c:pt idx="46034">
                  <c:v>-55.807000000000002</c:v>
                </c:pt>
                <c:pt idx="46035">
                  <c:v>-55.805000000000007</c:v>
                </c:pt>
                <c:pt idx="46036">
                  <c:v>-55.802999999999997</c:v>
                </c:pt>
                <c:pt idx="46037">
                  <c:v>-55.801000000000002</c:v>
                </c:pt>
                <c:pt idx="46038">
                  <c:v>-55.799000000000007</c:v>
                </c:pt>
                <c:pt idx="46039">
                  <c:v>-55.796999999999997</c:v>
                </c:pt>
                <c:pt idx="46040">
                  <c:v>-55.795000000000002</c:v>
                </c:pt>
                <c:pt idx="46041">
                  <c:v>-55.793000000000006</c:v>
                </c:pt>
                <c:pt idx="46042">
                  <c:v>-55.790999999999997</c:v>
                </c:pt>
                <c:pt idx="46043">
                  <c:v>-55.789000000000001</c:v>
                </c:pt>
                <c:pt idx="46044">
                  <c:v>-55.787000000000006</c:v>
                </c:pt>
                <c:pt idx="46045">
                  <c:v>-55.784999999999997</c:v>
                </c:pt>
                <c:pt idx="46046">
                  <c:v>-55.783000000000001</c:v>
                </c:pt>
                <c:pt idx="46047">
                  <c:v>-55.781000000000006</c:v>
                </c:pt>
                <c:pt idx="46048">
                  <c:v>-55.778999999999996</c:v>
                </c:pt>
                <c:pt idx="46049">
                  <c:v>-55.777000000000001</c:v>
                </c:pt>
                <c:pt idx="46050">
                  <c:v>-55.775000000000006</c:v>
                </c:pt>
                <c:pt idx="46051">
                  <c:v>-55.772999999999996</c:v>
                </c:pt>
                <c:pt idx="46052">
                  <c:v>-55.771000000000001</c:v>
                </c:pt>
                <c:pt idx="46053">
                  <c:v>-55.769000000000005</c:v>
                </c:pt>
                <c:pt idx="46054">
                  <c:v>-55.766999999999996</c:v>
                </c:pt>
                <c:pt idx="46055">
                  <c:v>-55.765000000000001</c:v>
                </c:pt>
                <c:pt idx="46056">
                  <c:v>-55.763000000000005</c:v>
                </c:pt>
                <c:pt idx="46057">
                  <c:v>-55.760999999999996</c:v>
                </c:pt>
                <c:pt idx="46058">
                  <c:v>-55.759</c:v>
                </c:pt>
                <c:pt idx="46059">
                  <c:v>-55.757000000000005</c:v>
                </c:pt>
                <c:pt idx="46060">
                  <c:v>-55.754999999999995</c:v>
                </c:pt>
                <c:pt idx="46061">
                  <c:v>-55.753</c:v>
                </c:pt>
                <c:pt idx="46062">
                  <c:v>-55.751000000000005</c:v>
                </c:pt>
                <c:pt idx="46063">
                  <c:v>-55.748999999999995</c:v>
                </c:pt>
                <c:pt idx="46064">
                  <c:v>-55.747</c:v>
                </c:pt>
                <c:pt idx="46065">
                  <c:v>-55.745000000000005</c:v>
                </c:pt>
                <c:pt idx="46066">
                  <c:v>-55.742999999999995</c:v>
                </c:pt>
                <c:pt idx="46067">
                  <c:v>-55.741</c:v>
                </c:pt>
                <c:pt idx="46068">
                  <c:v>-55.739000000000004</c:v>
                </c:pt>
                <c:pt idx="46069">
                  <c:v>-55.736999999999995</c:v>
                </c:pt>
                <c:pt idx="46070">
                  <c:v>-55.734999999999999</c:v>
                </c:pt>
                <c:pt idx="46071">
                  <c:v>-55.733000000000004</c:v>
                </c:pt>
                <c:pt idx="46072">
                  <c:v>-55.730999999999995</c:v>
                </c:pt>
                <c:pt idx="46073">
                  <c:v>-55.728999999999999</c:v>
                </c:pt>
                <c:pt idx="46074">
                  <c:v>-55.727000000000004</c:v>
                </c:pt>
                <c:pt idx="46075">
                  <c:v>-55.724999999999994</c:v>
                </c:pt>
                <c:pt idx="46076">
                  <c:v>-55.722999999999999</c:v>
                </c:pt>
                <c:pt idx="46077">
                  <c:v>-55.721000000000004</c:v>
                </c:pt>
                <c:pt idx="46078">
                  <c:v>-55.718999999999994</c:v>
                </c:pt>
                <c:pt idx="46079">
                  <c:v>-55.716999999999999</c:v>
                </c:pt>
                <c:pt idx="46080">
                  <c:v>-55.715000000000003</c:v>
                </c:pt>
                <c:pt idx="46081">
                  <c:v>-55.712999999999994</c:v>
                </c:pt>
                <c:pt idx="46082">
                  <c:v>-55.710999999999999</c:v>
                </c:pt>
                <c:pt idx="46083">
                  <c:v>-55.709000000000003</c:v>
                </c:pt>
                <c:pt idx="46084">
                  <c:v>-55.706999999999994</c:v>
                </c:pt>
                <c:pt idx="46085">
                  <c:v>-55.704999999999998</c:v>
                </c:pt>
                <c:pt idx="46086">
                  <c:v>-55.703000000000003</c:v>
                </c:pt>
                <c:pt idx="46087">
                  <c:v>-55.700999999999993</c:v>
                </c:pt>
                <c:pt idx="46088">
                  <c:v>-55.698999999999998</c:v>
                </c:pt>
                <c:pt idx="46089">
                  <c:v>-55.697000000000003</c:v>
                </c:pt>
                <c:pt idx="46090">
                  <c:v>-55.694999999999993</c:v>
                </c:pt>
                <c:pt idx="46091">
                  <c:v>-55.692999999999998</c:v>
                </c:pt>
                <c:pt idx="46092">
                  <c:v>-55.691000000000003</c:v>
                </c:pt>
                <c:pt idx="46093">
                  <c:v>-55.688999999999993</c:v>
                </c:pt>
                <c:pt idx="46094">
                  <c:v>-55.686999999999998</c:v>
                </c:pt>
                <c:pt idx="46095">
                  <c:v>-55.685000000000002</c:v>
                </c:pt>
                <c:pt idx="46096">
                  <c:v>-55.683000000000007</c:v>
                </c:pt>
                <c:pt idx="46097">
                  <c:v>-55.680999999999997</c:v>
                </c:pt>
                <c:pt idx="46098">
                  <c:v>-55.679000000000002</c:v>
                </c:pt>
                <c:pt idx="46099">
                  <c:v>-55.677000000000007</c:v>
                </c:pt>
                <c:pt idx="46100">
                  <c:v>-55.674999999999997</c:v>
                </c:pt>
                <c:pt idx="46101">
                  <c:v>-55.673000000000002</c:v>
                </c:pt>
                <c:pt idx="46102">
                  <c:v>-55.671000000000006</c:v>
                </c:pt>
                <c:pt idx="46103">
                  <c:v>-55.668999999999997</c:v>
                </c:pt>
                <c:pt idx="46104">
                  <c:v>-55.667000000000002</c:v>
                </c:pt>
                <c:pt idx="46105">
                  <c:v>-55.665000000000006</c:v>
                </c:pt>
                <c:pt idx="46106">
                  <c:v>-55.662999999999997</c:v>
                </c:pt>
                <c:pt idx="46107">
                  <c:v>-55.661000000000001</c:v>
                </c:pt>
                <c:pt idx="46108">
                  <c:v>-55.659000000000006</c:v>
                </c:pt>
                <c:pt idx="46109">
                  <c:v>-55.656999999999996</c:v>
                </c:pt>
                <c:pt idx="46110">
                  <c:v>-55.655000000000001</c:v>
                </c:pt>
                <c:pt idx="46111">
                  <c:v>-55.653000000000006</c:v>
                </c:pt>
                <c:pt idx="46112">
                  <c:v>-55.650999999999996</c:v>
                </c:pt>
                <c:pt idx="46113">
                  <c:v>-55.649000000000001</c:v>
                </c:pt>
                <c:pt idx="46114">
                  <c:v>-55.647000000000006</c:v>
                </c:pt>
                <c:pt idx="46115">
                  <c:v>-55.644999999999996</c:v>
                </c:pt>
                <c:pt idx="46116">
                  <c:v>-55.643000000000001</c:v>
                </c:pt>
                <c:pt idx="46117">
                  <c:v>-55.641000000000005</c:v>
                </c:pt>
                <c:pt idx="46118">
                  <c:v>-55.638999999999996</c:v>
                </c:pt>
                <c:pt idx="46119">
                  <c:v>-55.637</c:v>
                </c:pt>
                <c:pt idx="46120">
                  <c:v>-55.635000000000005</c:v>
                </c:pt>
                <c:pt idx="46121">
                  <c:v>-55.632999999999996</c:v>
                </c:pt>
                <c:pt idx="46122">
                  <c:v>-55.631</c:v>
                </c:pt>
                <c:pt idx="46123">
                  <c:v>-55.629000000000005</c:v>
                </c:pt>
                <c:pt idx="46124">
                  <c:v>-55.626999999999995</c:v>
                </c:pt>
                <c:pt idx="46125">
                  <c:v>-55.625</c:v>
                </c:pt>
                <c:pt idx="46126">
                  <c:v>-55.623000000000005</c:v>
                </c:pt>
                <c:pt idx="46127">
                  <c:v>-55.620999999999995</c:v>
                </c:pt>
                <c:pt idx="46128">
                  <c:v>-55.619</c:v>
                </c:pt>
                <c:pt idx="46129">
                  <c:v>-55.617000000000004</c:v>
                </c:pt>
                <c:pt idx="46130">
                  <c:v>-55.614999999999995</c:v>
                </c:pt>
                <c:pt idx="46131">
                  <c:v>-55.613</c:v>
                </c:pt>
                <c:pt idx="46132">
                  <c:v>-55.611000000000004</c:v>
                </c:pt>
                <c:pt idx="46133">
                  <c:v>-55.608999999999995</c:v>
                </c:pt>
                <c:pt idx="46134">
                  <c:v>-55.606999999999999</c:v>
                </c:pt>
                <c:pt idx="46135">
                  <c:v>-55.605000000000004</c:v>
                </c:pt>
                <c:pt idx="46136">
                  <c:v>-55.602999999999994</c:v>
                </c:pt>
                <c:pt idx="46137">
                  <c:v>-55.600999999999999</c:v>
                </c:pt>
                <c:pt idx="46138">
                  <c:v>-55.599000000000004</c:v>
                </c:pt>
                <c:pt idx="46139">
                  <c:v>-55.596999999999994</c:v>
                </c:pt>
                <c:pt idx="46140">
                  <c:v>-55.594999999999999</c:v>
                </c:pt>
                <c:pt idx="46141">
                  <c:v>-55.593000000000004</c:v>
                </c:pt>
                <c:pt idx="46142">
                  <c:v>-55.590999999999994</c:v>
                </c:pt>
                <c:pt idx="46143">
                  <c:v>-55.588999999999999</c:v>
                </c:pt>
                <c:pt idx="46144">
                  <c:v>-55.587000000000003</c:v>
                </c:pt>
                <c:pt idx="46145">
                  <c:v>-55.584999999999994</c:v>
                </c:pt>
                <c:pt idx="46146">
                  <c:v>-55.582999999999998</c:v>
                </c:pt>
                <c:pt idx="46147">
                  <c:v>-55.581000000000003</c:v>
                </c:pt>
                <c:pt idx="46148">
                  <c:v>-55.578999999999994</c:v>
                </c:pt>
                <c:pt idx="46149">
                  <c:v>-55.576999999999998</c:v>
                </c:pt>
                <c:pt idx="46150">
                  <c:v>-55.575000000000003</c:v>
                </c:pt>
                <c:pt idx="46151">
                  <c:v>-55.572999999999993</c:v>
                </c:pt>
                <c:pt idx="46152">
                  <c:v>-55.570999999999998</c:v>
                </c:pt>
                <c:pt idx="46153">
                  <c:v>-55.569000000000003</c:v>
                </c:pt>
                <c:pt idx="46154">
                  <c:v>-55.566999999999993</c:v>
                </c:pt>
                <c:pt idx="46155">
                  <c:v>-55.564999999999998</c:v>
                </c:pt>
                <c:pt idx="46156">
                  <c:v>-55.563000000000002</c:v>
                </c:pt>
                <c:pt idx="46157">
                  <c:v>-55.561000000000007</c:v>
                </c:pt>
                <c:pt idx="46158">
                  <c:v>-55.558999999999997</c:v>
                </c:pt>
                <c:pt idx="46159">
                  <c:v>-55.557000000000002</c:v>
                </c:pt>
                <c:pt idx="46160">
                  <c:v>-55.555000000000007</c:v>
                </c:pt>
                <c:pt idx="46161">
                  <c:v>-55.552999999999997</c:v>
                </c:pt>
                <c:pt idx="46162">
                  <c:v>-55.551000000000002</c:v>
                </c:pt>
                <c:pt idx="46163">
                  <c:v>-55.549000000000007</c:v>
                </c:pt>
                <c:pt idx="46164">
                  <c:v>-55.546999999999997</c:v>
                </c:pt>
                <c:pt idx="46165">
                  <c:v>-55.545000000000002</c:v>
                </c:pt>
                <c:pt idx="46166">
                  <c:v>-55.543000000000006</c:v>
                </c:pt>
                <c:pt idx="46167">
                  <c:v>-55.540999999999997</c:v>
                </c:pt>
                <c:pt idx="46168">
                  <c:v>-55.539000000000001</c:v>
                </c:pt>
                <c:pt idx="46169">
                  <c:v>-55.537000000000006</c:v>
                </c:pt>
                <c:pt idx="46170">
                  <c:v>-55.534999999999997</c:v>
                </c:pt>
                <c:pt idx="46171">
                  <c:v>-55.533000000000001</c:v>
                </c:pt>
                <c:pt idx="46172">
                  <c:v>-55.531000000000006</c:v>
                </c:pt>
                <c:pt idx="46173">
                  <c:v>-55.528999999999996</c:v>
                </c:pt>
                <c:pt idx="46174">
                  <c:v>-55.527000000000001</c:v>
                </c:pt>
                <c:pt idx="46175">
                  <c:v>-55.525000000000006</c:v>
                </c:pt>
                <c:pt idx="46176">
                  <c:v>-55.522999999999996</c:v>
                </c:pt>
                <c:pt idx="46177">
                  <c:v>-55.521000000000001</c:v>
                </c:pt>
                <c:pt idx="46178">
                  <c:v>-55.519000000000005</c:v>
                </c:pt>
                <c:pt idx="46179">
                  <c:v>-55.516999999999996</c:v>
                </c:pt>
                <c:pt idx="46180">
                  <c:v>-55.515000000000001</c:v>
                </c:pt>
                <c:pt idx="46181">
                  <c:v>-55.513000000000005</c:v>
                </c:pt>
                <c:pt idx="46182">
                  <c:v>-55.510999999999996</c:v>
                </c:pt>
                <c:pt idx="46183">
                  <c:v>-55.509</c:v>
                </c:pt>
                <c:pt idx="46184">
                  <c:v>-55.507000000000005</c:v>
                </c:pt>
                <c:pt idx="46185">
                  <c:v>-55.504999999999995</c:v>
                </c:pt>
                <c:pt idx="46186">
                  <c:v>-55.503</c:v>
                </c:pt>
                <c:pt idx="46187">
                  <c:v>-55.501000000000005</c:v>
                </c:pt>
                <c:pt idx="46188">
                  <c:v>-55.498999999999995</c:v>
                </c:pt>
                <c:pt idx="46189">
                  <c:v>-55.497</c:v>
                </c:pt>
                <c:pt idx="46190">
                  <c:v>-55.495000000000005</c:v>
                </c:pt>
                <c:pt idx="46191">
                  <c:v>-55.492999999999995</c:v>
                </c:pt>
                <c:pt idx="46192">
                  <c:v>-55.491</c:v>
                </c:pt>
                <c:pt idx="46193">
                  <c:v>-55.489000000000004</c:v>
                </c:pt>
                <c:pt idx="46194">
                  <c:v>-55.486999999999995</c:v>
                </c:pt>
                <c:pt idx="46195">
                  <c:v>-55.484999999999999</c:v>
                </c:pt>
                <c:pt idx="46196">
                  <c:v>-55.483000000000004</c:v>
                </c:pt>
                <c:pt idx="46197">
                  <c:v>-55.480999999999995</c:v>
                </c:pt>
                <c:pt idx="46198">
                  <c:v>-55.478999999999999</c:v>
                </c:pt>
                <c:pt idx="46199">
                  <c:v>-55.477000000000004</c:v>
                </c:pt>
                <c:pt idx="46200">
                  <c:v>-55.474999999999994</c:v>
                </c:pt>
                <c:pt idx="46201">
                  <c:v>-55.472999999999999</c:v>
                </c:pt>
                <c:pt idx="46202">
                  <c:v>-55.471000000000004</c:v>
                </c:pt>
                <c:pt idx="46203">
                  <c:v>-55.468999999999994</c:v>
                </c:pt>
                <c:pt idx="46204">
                  <c:v>-55.466999999999999</c:v>
                </c:pt>
                <c:pt idx="46205">
                  <c:v>-55.465000000000003</c:v>
                </c:pt>
                <c:pt idx="46206">
                  <c:v>-55.462999999999994</c:v>
                </c:pt>
                <c:pt idx="46207">
                  <c:v>-55.460999999999999</c:v>
                </c:pt>
                <c:pt idx="46208">
                  <c:v>-55.459000000000003</c:v>
                </c:pt>
                <c:pt idx="46209">
                  <c:v>-55.456999999999994</c:v>
                </c:pt>
                <c:pt idx="46210">
                  <c:v>-55.454999999999998</c:v>
                </c:pt>
                <c:pt idx="46211">
                  <c:v>-55.453000000000003</c:v>
                </c:pt>
                <c:pt idx="46212">
                  <c:v>-55.450999999999993</c:v>
                </c:pt>
                <c:pt idx="46213">
                  <c:v>-55.448999999999998</c:v>
                </c:pt>
                <c:pt idx="46214">
                  <c:v>-55.447000000000003</c:v>
                </c:pt>
                <c:pt idx="46215">
                  <c:v>-55.444999999999993</c:v>
                </c:pt>
                <c:pt idx="46216">
                  <c:v>-55.442999999999998</c:v>
                </c:pt>
                <c:pt idx="46217">
                  <c:v>-55.441000000000003</c:v>
                </c:pt>
                <c:pt idx="46218">
                  <c:v>-55.438999999999993</c:v>
                </c:pt>
                <c:pt idx="46219">
                  <c:v>-55.436999999999998</c:v>
                </c:pt>
                <c:pt idx="46220">
                  <c:v>-55.435000000000002</c:v>
                </c:pt>
                <c:pt idx="46221">
                  <c:v>-55.433000000000007</c:v>
                </c:pt>
                <c:pt idx="46222">
                  <c:v>-55.430999999999997</c:v>
                </c:pt>
                <c:pt idx="46223">
                  <c:v>-55.429000000000002</c:v>
                </c:pt>
                <c:pt idx="46224">
                  <c:v>-55.427000000000007</c:v>
                </c:pt>
                <c:pt idx="46225">
                  <c:v>-55.424999999999997</c:v>
                </c:pt>
                <c:pt idx="46226">
                  <c:v>-55.423000000000002</c:v>
                </c:pt>
                <c:pt idx="46227">
                  <c:v>-55.421000000000006</c:v>
                </c:pt>
                <c:pt idx="46228">
                  <c:v>-55.418999999999997</c:v>
                </c:pt>
                <c:pt idx="46229">
                  <c:v>-55.417000000000002</c:v>
                </c:pt>
                <c:pt idx="46230">
                  <c:v>-55.415000000000006</c:v>
                </c:pt>
                <c:pt idx="46231">
                  <c:v>-55.412999999999997</c:v>
                </c:pt>
                <c:pt idx="46232">
                  <c:v>-55.411000000000001</c:v>
                </c:pt>
                <c:pt idx="46233">
                  <c:v>-55.409000000000006</c:v>
                </c:pt>
                <c:pt idx="46234">
                  <c:v>-55.406999999999996</c:v>
                </c:pt>
                <c:pt idx="46235">
                  <c:v>-55.405000000000001</c:v>
                </c:pt>
                <c:pt idx="46236">
                  <c:v>-55.403000000000006</c:v>
                </c:pt>
                <c:pt idx="46237">
                  <c:v>-55.400999999999996</c:v>
                </c:pt>
                <c:pt idx="46238">
                  <c:v>-55.399000000000001</c:v>
                </c:pt>
                <c:pt idx="46239">
                  <c:v>-55.397000000000006</c:v>
                </c:pt>
                <c:pt idx="46240">
                  <c:v>-55.394999999999996</c:v>
                </c:pt>
                <c:pt idx="46241">
                  <c:v>-55.393000000000001</c:v>
                </c:pt>
                <c:pt idx="46242">
                  <c:v>-55.391000000000005</c:v>
                </c:pt>
                <c:pt idx="46243">
                  <c:v>-55.388999999999996</c:v>
                </c:pt>
                <c:pt idx="46244">
                  <c:v>-55.387</c:v>
                </c:pt>
                <c:pt idx="46245">
                  <c:v>-55.385000000000005</c:v>
                </c:pt>
                <c:pt idx="46246">
                  <c:v>-55.382999999999996</c:v>
                </c:pt>
                <c:pt idx="46247">
                  <c:v>-55.381</c:v>
                </c:pt>
                <c:pt idx="46248">
                  <c:v>-55.379000000000005</c:v>
                </c:pt>
                <c:pt idx="46249">
                  <c:v>-55.376999999999995</c:v>
                </c:pt>
                <c:pt idx="46250">
                  <c:v>-55.375</c:v>
                </c:pt>
                <c:pt idx="46251">
                  <c:v>-55.373000000000005</c:v>
                </c:pt>
                <c:pt idx="46252">
                  <c:v>-55.370999999999995</c:v>
                </c:pt>
                <c:pt idx="46253">
                  <c:v>-55.369</c:v>
                </c:pt>
                <c:pt idx="46254">
                  <c:v>-55.367000000000004</c:v>
                </c:pt>
                <c:pt idx="46255">
                  <c:v>-55.364999999999995</c:v>
                </c:pt>
                <c:pt idx="46256">
                  <c:v>-55.363</c:v>
                </c:pt>
                <c:pt idx="46257">
                  <c:v>-55.361000000000004</c:v>
                </c:pt>
                <c:pt idx="46258">
                  <c:v>-55.358999999999995</c:v>
                </c:pt>
                <c:pt idx="46259">
                  <c:v>-55.356999999999999</c:v>
                </c:pt>
                <c:pt idx="46260">
                  <c:v>-55.355000000000004</c:v>
                </c:pt>
                <c:pt idx="46261">
                  <c:v>-55.352999999999994</c:v>
                </c:pt>
                <c:pt idx="46262">
                  <c:v>-55.350999999999999</c:v>
                </c:pt>
                <c:pt idx="46263">
                  <c:v>-55.349000000000004</c:v>
                </c:pt>
                <c:pt idx="46264">
                  <c:v>-55.346999999999994</c:v>
                </c:pt>
                <c:pt idx="46265">
                  <c:v>-55.344999999999999</c:v>
                </c:pt>
                <c:pt idx="46266">
                  <c:v>-55.343000000000004</c:v>
                </c:pt>
                <c:pt idx="46267">
                  <c:v>-55.340999999999994</c:v>
                </c:pt>
                <c:pt idx="46268">
                  <c:v>-55.338999999999999</c:v>
                </c:pt>
                <c:pt idx="46269">
                  <c:v>-55.337000000000003</c:v>
                </c:pt>
                <c:pt idx="46270">
                  <c:v>-55.334999999999994</c:v>
                </c:pt>
                <c:pt idx="46271">
                  <c:v>-55.332999999999998</c:v>
                </c:pt>
                <c:pt idx="46272">
                  <c:v>-55.331000000000003</c:v>
                </c:pt>
                <c:pt idx="46273">
                  <c:v>-55.328999999999994</c:v>
                </c:pt>
                <c:pt idx="46274">
                  <c:v>-55.326999999999998</c:v>
                </c:pt>
                <c:pt idx="46275">
                  <c:v>-55.325000000000003</c:v>
                </c:pt>
                <c:pt idx="46276">
                  <c:v>-55.322999999999993</c:v>
                </c:pt>
                <c:pt idx="46277">
                  <c:v>-55.320999999999998</c:v>
                </c:pt>
                <c:pt idx="46278">
                  <c:v>-55.319000000000003</c:v>
                </c:pt>
                <c:pt idx="46279">
                  <c:v>-55.316999999999993</c:v>
                </c:pt>
                <c:pt idx="46280">
                  <c:v>-55.314999999999998</c:v>
                </c:pt>
                <c:pt idx="46281">
                  <c:v>-55.313000000000002</c:v>
                </c:pt>
                <c:pt idx="46282">
                  <c:v>-55.311000000000007</c:v>
                </c:pt>
                <c:pt idx="46283">
                  <c:v>-55.308999999999997</c:v>
                </c:pt>
                <c:pt idx="46284">
                  <c:v>-55.307000000000002</c:v>
                </c:pt>
                <c:pt idx="46285">
                  <c:v>-55.305000000000007</c:v>
                </c:pt>
                <c:pt idx="46286">
                  <c:v>-55.302999999999997</c:v>
                </c:pt>
                <c:pt idx="46287">
                  <c:v>-55.301000000000002</c:v>
                </c:pt>
                <c:pt idx="46288">
                  <c:v>-55.299000000000007</c:v>
                </c:pt>
                <c:pt idx="46289">
                  <c:v>-55.296999999999997</c:v>
                </c:pt>
                <c:pt idx="46290">
                  <c:v>-55.295000000000002</c:v>
                </c:pt>
                <c:pt idx="46291">
                  <c:v>-55.293000000000006</c:v>
                </c:pt>
                <c:pt idx="46292">
                  <c:v>-55.290999999999997</c:v>
                </c:pt>
                <c:pt idx="46293">
                  <c:v>-55.289000000000001</c:v>
                </c:pt>
                <c:pt idx="46294">
                  <c:v>-55.287000000000006</c:v>
                </c:pt>
                <c:pt idx="46295">
                  <c:v>-55.284999999999997</c:v>
                </c:pt>
                <c:pt idx="46296">
                  <c:v>-55.283000000000001</c:v>
                </c:pt>
                <c:pt idx="46297">
                  <c:v>-55.281000000000006</c:v>
                </c:pt>
                <c:pt idx="46298">
                  <c:v>-55.278999999999996</c:v>
                </c:pt>
                <c:pt idx="46299">
                  <c:v>-55.277000000000001</c:v>
                </c:pt>
                <c:pt idx="46300">
                  <c:v>-55.275000000000006</c:v>
                </c:pt>
                <c:pt idx="46301">
                  <c:v>-55.272999999999996</c:v>
                </c:pt>
                <c:pt idx="46302">
                  <c:v>-55.271000000000001</c:v>
                </c:pt>
                <c:pt idx="46303">
                  <c:v>-55.269000000000005</c:v>
                </c:pt>
                <c:pt idx="46304">
                  <c:v>-55.266999999999996</c:v>
                </c:pt>
                <c:pt idx="46305">
                  <c:v>-55.265000000000001</c:v>
                </c:pt>
                <c:pt idx="46306">
                  <c:v>-55.263000000000005</c:v>
                </c:pt>
                <c:pt idx="46307">
                  <c:v>-55.260999999999996</c:v>
                </c:pt>
                <c:pt idx="46308">
                  <c:v>-55.259</c:v>
                </c:pt>
                <c:pt idx="46309">
                  <c:v>-55.257000000000005</c:v>
                </c:pt>
                <c:pt idx="46310">
                  <c:v>-55.254999999999995</c:v>
                </c:pt>
                <c:pt idx="46311">
                  <c:v>-55.253</c:v>
                </c:pt>
                <c:pt idx="46312">
                  <c:v>-55.251000000000005</c:v>
                </c:pt>
                <c:pt idx="46313">
                  <c:v>-55.248999999999995</c:v>
                </c:pt>
                <c:pt idx="46314">
                  <c:v>-55.247</c:v>
                </c:pt>
                <c:pt idx="46315">
                  <c:v>-55.245000000000005</c:v>
                </c:pt>
                <c:pt idx="46316">
                  <c:v>-55.242999999999995</c:v>
                </c:pt>
                <c:pt idx="46317">
                  <c:v>-55.241</c:v>
                </c:pt>
                <c:pt idx="46318">
                  <c:v>-55.239000000000004</c:v>
                </c:pt>
                <c:pt idx="46319">
                  <c:v>-55.236999999999995</c:v>
                </c:pt>
                <c:pt idx="46320">
                  <c:v>-55.234999999999999</c:v>
                </c:pt>
                <c:pt idx="46321">
                  <c:v>-55.233000000000004</c:v>
                </c:pt>
                <c:pt idx="46322">
                  <c:v>-55.230999999999995</c:v>
                </c:pt>
                <c:pt idx="46323">
                  <c:v>-55.228999999999999</c:v>
                </c:pt>
                <c:pt idx="46324">
                  <c:v>-55.227000000000004</c:v>
                </c:pt>
                <c:pt idx="46325">
                  <c:v>-55.224999999999994</c:v>
                </c:pt>
                <c:pt idx="46326">
                  <c:v>-55.222999999999999</c:v>
                </c:pt>
                <c:pt idx="46327">
                  <c:v>-55.221000000000004</c:v>
                </c:pt>
                <c:pt idx="46328">
                  <c:v>-55.218999999999994</c:v>
                </c:pt>
                <c:pt idx="46329">
                  <c:v>-55.216999999999999</c:v>
                </c:pt>
                <c:pt idx="46330">
                  <c:v>-55.215000000000003</c:v>
                </c:pt>
                <c:pt idx="46331">
                  <c:v>-55.212999999999994</c:v>
                </c:pt>
                <c:pt idx="46332">
                  <c:v>-55.210999999999999</c:v>
                </c:pt>
                <c:pt idx="46333">
                  <c:v>-55.209000000000003</c:v>
                </c:pt>
                <c:pt idx="46334">
                  <c:v>-55.206999999999994</c:v>
                </c:pt>
                <c:pt idx="46335">
                  <c:v>-55.204999999999998</c:v>
                </c:pt>
                <c:pt idx="46336">
                  <c:v>-55.203000000000003</c:v>
                </c:pt>
                <c:pt idx="46337">
                  <c:v>-55.200999999999993</c:v>
                </c:pt>
                <c:pt idx="46338">
                  <c:v>-55.198999999999998</c:v>
                </c:pt>
                <c:pt idx="46339">
                  <c:v>-55.197000000000003</c:v>
                </c:pt>
                <c:pt idx="46340">
                  <c:v>-55.194999999999993</c:v>
                </c:pt>
                <c:pt idx="46341">
                  <c:v>-55.192999999999998</c:v>
                </c:pt>
                <c:pt idx="46342">
                  <c:v>-55.191000000000003</c:v>
                </c:pt>
                <c:pt idx="46343">
                  <c:v>-55.188999999999993</c:v>
                </c:pt>
                <c:pt idx="46344">
                  <c:v>-55.186999999999998</c:v>
                </c:pt>
                <c:pt idx="46345">
                  <c:v>-55.185000000000002</c:v>
                </c:pt>
                <c:pt idx="46346">
                  <c:v>-55.183000000000007</c:v>
                </c:pt>
                <c:pt idx="46347">
                  <c:v>-55.180999999999997</c:v>
                </c:pt>
                <c:pt idx="46348">
                  <c:v>-55.179000000000002</c:v>
                </c:pt>
                <c:pt idx="46349">
                  <c:v>-55.177000000000007</c:v>
                </c:pt>
                <c:pt idx="46350">
                  <c:v>-55.174999999999997</c:v>
                </c:pt>
                <c:pt idx="46351">
                  <c:v>-55.173000000000002</c:v>
                </c:pt>
                <c:pt idx="46352">
                  <c:v>-55.171000000000006</c:v>
                </c:pt>
                <c:pt idx="46353">
                  <c:v>-55.168999999999997</c:v>
                </c:pt>
                <c:pt idx="46354">
                  <c:v>-55.167000000000002</c:v>
                </c:pt>
                <c:pt idx="46355">
                  <c:v>-55.165000000000006</c:v>
                </c:pt>
                <c:pt idx="46356">
                  <c:v>-55.162999999999997</c:v>
                </c:pt>
                <c:pt idx="46357">
                  <c:v>-55.161000000000001</c:v>
                </c:pt>
                <c:pt idx="46358">
                  <c:v>-55.159000000000006</c:v>
                </c:pt>
                <c:pt idx="46359">
                  <c:v>-55.156999999999996</c:v>
                </c:pt>
                <c:pt idx="46360">
                  <c:v>-55.155000000000001</c:v>
                </c:pt>
                <c:pt idx="46361">
                  <c:v>-55.153000000000006</c:v>
                </c:pt>
                <c:pt idx="46362">
                  <c:v>-55.150999999999996</c:v>
                </c:pt>
                <c:pt idx="46363">
                  <c:v>-55.149000000000001</c:v>
                </c:pt>
                <c:pt idx="46364">
                  <c:v>-55.147000000000006</c:v>
                </c:pt>
                <c:pt idx="46365">
                  <c:v>-55.144999999999996</c:v>
                </c:pt>
                <c:pt idx="46366">
                  <c:v>-55.143000000000001</c:v>
                </c:pt>
                <c:pt idx="46367">
                  <c:v>-55.141000000000005</c:v>
                </c:pt>
                <c:pt idx="46368">
                  <c:v>-55.138999999999996</c:v>
                </c:pt>
                <c:pt idx="46369">
                  <c:v>-55.137</c:v>
                </c:pt>
                <c:pt idx="46370">
                  <c:v>-55.135000000000005</c:v>
                </c:pt>
                <c:pt idx="46371">
                  <c:v>-55.132999999999996</c:v>
                </c:pt>
                <c:pt idx="46372">
                  <c:v>-55.131</c:v>
                </c:pt>
                <c:pt idx="46373">
                  <c:v>-55.129000000000005</c:v>
                </c:pt>
                <c:pt idx="46374">
                  <c:v>-55.126999999999995</c:v>
                </c:pt>
                <c:pt idx="46375">
                  <c:v>-55.125</c:v>
                </c:pt>
                <c:pt idx="46376">
                  <c:v>-55.123000000000005</c:v>
                </c:pt>
                <c:pt idx="46377">
                  <c:v>-55.120999999999995</c:v>
                </c:pt>
                <c:pt idx="46378">
                  <c:v>-55.119</c:v>
                </c:pt>
                <c:pt idx="46379">
                  <c:v>-55.117000000000004</c:v>
                </c:pt>
                <c:pt idx="46380">
                  <c:v>-55.114999999999995</c:v>
                </c:pt>
                <c:pt idx="46381">
                  <c:v>-55.113</c:v>
                </c:pt>
                <c:pt idx="46382">
                  <c:v>-55.111000000000004</c:v>
                </c:pt>
                <c:pt idx="46383">
                  <c:v>-55.108999999999995</c:v>
                </c:pt>
                <c:pt idx="46384">
                  <c:v>-55.106999999999999</c:v>
                </c:pt>
                <c:pt idx="46385">
                  <c:v>-55.105000000000004</c:v>
                </c:pt>
                <c:pt idx="46386">
                  <c:v>-55.102999999999994</c:v>
                </c:pt>
                <c:pt idx="46387">
                  <c:v>-55.100999999999999</c:v>
                </c:pt>
                <c:pt idx="46388">
                  <c:v>-55.099000000000004</c:v>
                </c:pt>
                <c:pt idx="46389">
                  <c:v>-55.096999999999994</c:v>
                </c:pt>
                <c:pt idx="46390">
                  <c:v>-55.094999999999999</c:v>
                </c:pt>
                <c:pt idx="46391">
                  <c:v>-55.093000000000004</c:v>
                </c:pt>
                <c:pt idx="46392">
                  <c:v>-55.090999999999994</c:v>
                </c:pt>
                <c:pt idx="46393">
                  <c:v>-55.088999999999999</c:v>
                </c:pt>
                <c:pt idx="46394">
                  <c:v>-55.087000000000003</c:v>
                </c:pt>
                <c:pt idx="46395">
                  <c:v>-55.084999999999994</c:v>
                </c:pt>
                <c:pt idx="46396">
                  <c:v>-55.082999999999998</c:v>
                </c:pt>
                <c:pt idx="46397">
                  <c:v>-55.081000000000003</c:v>
                </c:pt>
                <c:pt idx="46398">
                  <c:v>-55.078999999999994</c:v>
                </c:pt>
                <c:pt idx="46399">
                  <c:v>-55.076999999999998</c:v>
                </c:pt>
                <c:pt idx="46400">
                  <c:v>-55.075000000000003</c:v>
                </c:pt>
                <c:pt idx="46401">
                  <c:v>-55.072999999999993</c:v>
                </c:pt>
                <c:pt idx="46402">
                  <c:v>-55.070999999999998</c:v>
                </c:pt>
                <c:pt idx="46403">
                  <c:v>-55.069000000000003</c:v>
                </c:pt>
                <c:pt idx="46404">
                  <c:v>-55.066999999999993</c:v>
                </c:pt>
                <c:pt idx="46405">
                  <c:v>-55.064999999999998</c:v>
                </c:pt>
                <c:pt idx="46406">
                  <c:v>-55.063000000000002</c:v>
                </c:pt>
                <c:pt idx="46407">
                  <c:v>-55.061000000000007</c:v>
                </c:pt>
                <c:pt idx="46408">
                  <c:v>-55.058999999999997</c:v>
                </c:pt>
                <c:pt idx="46409">
                  <c:v>-55.057000000000002</c:v>
                </c:pt>
                <c:pt idx="46410">
                  <c:v>-55.055000000000007</c:v>
                </c:pt>
                <c:pt idx="46411">
                  <c:v>-55.052999999999997</c:v>
                </c:pt>
                <c:pt idx="46412">
                  <c:v>-55.051000000000002</c:v>
                </c:pt>
                <c:pt idx="46413">
                  <c:v>-55.049000000000007</c:v>
                </c:pt>
                <c:pt idx="46414">
                  <c:v>-55.046999999999997</c:v>
                </c:pt>
                <c:pt idx="46415">
                  <c:v>-55.045000000000002</c:v>
                </c:pt>
                <c:pt idx="46416">
                  <c:v>-55.043000000000006</c:v>
                </c:pt>
                <c:pt idx="46417">
                  <c:v>-55.040999999999997</c:v>
                </c:pt>
                <c:pt idx="46418">
                  <c:v>-55.039000000000001</c:v>
                </c:pt>
                <c:pt idx="46419">
                  <c:v>-55.037000000000006</c:v>
                </c:pt>
                <c:pt idx="46420">
                  <c:v>-55.034999999999997</c:v>
                </c:pt>
                <c:pt idx="46421">
                  <c:v>-55.033000000000001</c:v>
                </c:pt>
                <c:pt idx="46422">
                  <c:v>-55.031000000000006</c:v>
                </c:pt>
                <c:pt idx="46423">
                  <c:v>-55.028999999999996</c:v>
                </c:pt>
                <c:pt idx="46424">
                  <c:v>-55.027000000000001</c:v>
                </c:pt>
                <c:pt idx="46425">
                  <c:v>-55.025000000000006</c:v>
                </c:pt>
                <c:pt idx="46426">
                  <c:v>-55.022999999999996</c:v>
                </c:pt>
                <c:pt idx="46427">
                  <c:v>-55.021000000000001</c:v>
                </c:pt>
                <c:pt idx="46428">
                  <c:v>-55.019000000000005</c:v>
                </c:pt>
                <c:pt idx="46429">
                  <c:v>-55.016999999999996</c:v>
                </c:pt>
                <c:pt idx="46430">
                  <c:v>-55.015000000000001</c:v>
                </c:pt>
                <c:pt idx="46431">
                  <c:v>-55.013000000000005</c:v>
                </c:pt>
                <c:pt idx="46432">
                  <c:v>-55.010999999999996</c:v>
                </c:pt>
                <c:pt idx="46433">
                  <c:v>-55.009</c:v>
                </c:pt>
                <c:pt idx="46434">
                  <c:v>-55.007000000000005</c:v>
                </c:pt>
                <c:pt idx="46435">
                  <c:v>-55.004999999999995</c:v>
                </c:pt>
                <c:pt idx="46436">
                  <c:v>-55.003</c:v>
                </c:pt>
                <c:pt idx="46437">
                  <c:v>-55.001000000000005</c:v>
                </c:pt>
                <c:pt idx="46438">
                  <c:v>-54.998999999999995</c:v>
                </c:pt>
                <c:pt idx="46439">
                  <c:v>-54.997</c:v>
                </c:pt>
                <c:pt idx="46440">
                  <c:v>-54.995000000000005</c:v>
                </c:pt>
                <c:pt idx="46441">
                  <c:v>-54.992999999999995</c:v>
                </c:pt>
                <c:pt idx="46442">
                  <c:v>-54.991</c:v>
                </c:pt>
                <c:pt idx="46443">
                  <c:v>-54.989000000000004</c:v>
                </c:pt>
                <c:pt idx="46444">
                  <c:v>-54.986999999999995</c:v>
                </c:pt>
                <c:pt idx="46445">
                  <c:v>-54.984999999999999</c:v>
                </c:pt>
                <c:pt idx="46446">
                  <c:v>-54.983000000000004</c:v>
                </c:pt>
                <c:pt idx="46447">
                  <c:v>-54.980999999999995</c:v>
                </c:pt>
                <c:pt idx="46448">
                  <c:v>-54.978999999999999</c:v>
                </c:pt>
                <c:pt idx="46449">
                  <c:v>-54.977000000000004</c:v>
                </c:pt>
                <c:pt idx="46450">
                  <c:v>-54.974999999999994</c:v>
                </c:pt>
                <c:pt idx="46451">
                  <c:v>-54.972999999999999</c:v>
                </c:pt>
                <c:pt idx="46452">
                  <c:v>-54.971000000000004</c:v>
                </c:pt>
                <c:pt idx="46453">
                  <c:v>-54.968999999999994</c:v>
                </c:pt>
                <c:pt idx="46454">
                  <c:v>-54.966999999999999</c:v>
                </c:pt>
                <c:pt idx="46455">
                  <c:v>-54.965000000000003</c:v>
                </c:pt>
                <c:pt idx="46456">
                  <c:v>-54.962999999999994</c:v>
                </c:pt>
                <c:pt idx="46457">
                  <c:v>-54.960999999999999</c:v>
                </c:pt>
                <c:pt idx="46458">
                  <c:v>-54.959000000000003</c:v>
                </c:pt>
                <c:pt idx="46459">
                  <c:v>-54.956999999999994</c:v>
                </c:pt>
                <c:pt idx="46460">
                  <c:v>-54.954999999999998</c:v>
                </c:pt>
                <c:pt idx="46461">
                  <c:v>-54.953000000000003</c:v>
                </c:pt>
                <c:pt idx="46462">
                  <c:v>-54.950999999999993</c:v>
                </c:pt>
                <c:pt idx="46463">
                  <c:v>-54.948999999999998</c:v>
                </c:pt>
                <c:pt idx="46464">
                  <c:v>-54.947000000000003</c:v>
                </c:pt>
                <c:pt idx="46465">
                  <c:v>-54.944999999999993</c:v>
                </c:pt>
                <c:pt idx="46466">
                  <c:v>-54.942999999999998</c:v>
                </c:pt>
                <c:pt idx="46467">
                  <c:v>-54.941000000000003</c:v>
                </c:pt>
                <c:pt idx="46468">
                  <c:v>-54.938999999999993</c:v>
                </c:pt>
                <c:pt idx="46469">
                  <c:v>-54.936999999999998</c:v>
                </c:pt>
                <c:pt idx="46470">
                  <c:v>-54.935000000000002</c:v>
                </c:pt>
                <c:pt idx="46471">
                  <c:v>-54.933000000000007</c:v>
                </c:pt>
                <c:pt idx="46472">
                  <c:v>-54.930999999999997</c:v>
                </c:pt>
                <c:pt idx="46473">
                  <c:v>-54.929000000000002</c:v>
                </c:pt>
                <c:pt idx="46474">
                  <c:v>-54.927000000000007</c:v>
                </c:pt>
                <c:pt idx="46475">
                  <c:v>-54.924999999999997</c:v>
                </c:pt>
                <c:pt idx="46476">
                  <c:v>-54.923000000000002</c:v>
                </c:pt>
                <c:pt idx="46477">
                  <c:v>-54.921000000000006</c:v>
                </c:pt>
                <c:pt idx="46478">
                  <c:v>-54.918999999999997</c:v>
                </c:pt>
                <c:pt idx="46479">
                  <c:v>-54.917000000000002</c:v>
                </c:pt>
                <c:pt idx="46480">
                  <c:v>-54.915000000000006</c:v>
                </c:pt>
                <c:pt idx="46481">
                  <c:v>-54.912999999999997</c:v>
                </c:pt>
                <c:pt idx="46482">
                  <c:v>-54.911000000000001</c:v>
                </c:pt>
                <c:pt idx="46483">
                  <c:v>-54.909000000000006</c:v>
                </c:pt>
                <c:pt idx="46484">
                  <c:v>-54.906999999999996</c:v>
                </c:pt>
                <c:pt idx="46485">
                  <c:v>-54.905000000000001</c:v>
                </c:pt>
                <c:pt idx="46486">
                  <c:v>-54.903000000000006</c:v>
                </c:pt>
                <c:pt idx="46487">
                  <c:v>-54.900999999999996</c:v>
                </c:pt>
                <c:pt idx="46488">
                  <c:v>-54.899000000000001</c:v>
                </c:pt>
                <c:pt idx="46489">
                  <c:v>-54.897000000000006</c:v>
                </c:pt>
                <c:pt idx="46490">
                  <c:v>-54.894999999999996</c:v>
                </c:pt>
                <c:pt idx="46491">
                  <c:v>-54.893000000000001</c:v>
                </c:pt>
                <c:pt idx="46492">
                  <c:v>-54.891000000000005</c:v>
                </c:pt>
                <c:pt idx="46493">
                  <c:v>-54.888999999999996</c:v>
                </c:pt>
                <c:pt idx="46494">
                  <c:v>-54.887</c:v>
                </c:pt>
                <c:pt idx="46495">
                  <c:v>-54.885000000000005</c:v>
                </c:pt>
                <c:pt idx="46496">
                  <c:v>-54.882999999999996</c:v>
                </c:pt>
                <c:pt idx="46497">
                  <c:v>-54.881</c:v>
                </c:pt>
                <c:pt idx="46498">
                  <c:v>-54.879000000000005</c:v>
                </c:pt>
                <c:pt idx="46499">
                  <c:v>-54.876999999999995</c:v>
                </c:pt>
                <c:pt idx="46500">
                  <c:v>-54.875</c:v>
                </c:pt>
                <c:pt idx="46501">
                  <c:v>-54.873000000000005</c:v>
                </c:pt>
                <c:pt idx="46502">
                  <c:v>-54.870999999999995</c:v>
                </c:pt>
                <c:pt idx="46503">
                  <c:v>-54.869</c:v>
                </c:pt>
                <c:pt idx="46504">
                  <c:v>-54.867000000000004</c:v>
                </c:pt>
                <c:pt idx="46505">
                  <c:v>-54.864999999999995</c:v>
                </c:pt>
                <c:pt idx="46506">
                  <c:v>-54.863</c:v>
                </c:pt>
                <c:pt idx="46507">
                  <c:v>-54.861000000000004</c:v>
                </c:pt>
                <c:pt idx="46508">
                  <c:v>-54.858999999999995</c:v>
                </c:pt>
                <c:pt idx="46509">
                  <c:v>-54.856999999999999</c:v>
                </c:pt>
                <c:pt idx="46510">
                  <c:v>-54.855000000000004</c:v>
                </c:pt>
                <c:pt idx="46511">
                  <c:v>-54.852999999999994</c:v>
                </c:pt>
                <c:pt idx="46512">
                  <c:v>-54.850999999999999</c:v>
                </c:pt>
                <c:pt idx="46513">
                  <c:v>-54.849000000000004</c:v>
                </c:pt>
                <c:pt idx="46514">
                  <c:v>-54.846999999999994</c:v>
                </c:pt>
                <c:pt idx="46515">
                  <c:v>-54.844999999999999</c:v>
                </c:pt>
                <c:pt idx="46516">
                  <c:v>-54.843000000000004</c:v>
                </c:pt>
                <c:pt idx="46517">
                  <c:v>-54.840999999999994</c:v>
                </c:pt>
                <c:pt idx="46518">
                  <c:v>-54.838999999999999</c:v>
                </c:pt>
                <c:pt idx="46519">
                  <c:v>-54.837000000000003</c:v>
                </c:pt>
                <c:pt idx="46520">
                  <c:v>-54.834999999999994</c:v>
                </c:pt>
                <c:pt idx="46521">
                  <c:v>-54.832999999999998</c:v>
                </c:pt>
                <c:pt idx="46522">
                  <c:v>-54.831000000000003</c:v>
                </c:pt>
                <c:pt idx="46523">
                  <c:v>-54.828999999999994</c:v>
                </c:pt>
                <c:pt idx="46524">
                  <c:v>-54.826999999999998</c:v>
                </c:pt>
                <c:pt idx="46525">
                  <c:v>-54.825000000000003</c:v>
                </c:pt>
                <c:pt idx="46526">
                  <c:v>-54.822999999999993</c:v>
                </c:pt>
                <c:pt idx="46527">
                  <c:v>-54.820999999999998</c:v>
                </c:pt>
                <c:pt idx="46528">
                  <c:v>-54.819000000000003</c:v>
                </c:pt>
                <c:pt idx="46529">
                  <c:v>-54.816999999999993</c:v>
                </c:pt>
                <c:pt idx="46530">
                  <c:v>-54.814999999999998</c:v>
                </c:pt>
                <c:pt idx="46531">
                  <c:v>-54.813000000000002</c:v>
                </c:pt>
                <c:pt idx="46532">
                  <c:v>-54.811000000000007</c:v>
                </c:pt>
                <c:pt idx="46533">
                  <c:v>-54.808999999999997</c:v>
                </c:pt>
                <c:pt idx="46534">
                  <c:v>-54.807000000000002</c:v>
                </c:pt>
                <c:pt idx="46535">
                  <c:v>-54.805000000000007</c:v>
                </c:pt>
                <c:pt idx="46536">
                  <c:v>-54.802999999999997</c:v>
                </c:pt>
                <c:pt idx="46537">
                  <c:v>-54.801000000000002</c:v>
                </c:pt>
                <c:pt idx="46538">
                  <c:v>-54.799000000000007</c:v>
                </c:pt>
                <c:pt idx="46539">
                  <c:v>-54.796999999999997</c:v>
                </c:pt>
                <c:pt idx="46540">
                  <c:v>-54.795000000000002</c:v>
                </c:pt>
                <c:pt idx="46541">
                  <c:v>-54.793000000000006</c:v>
                </c:pt>
                <c:pt idx="46542">
                  <c:v>-54.790999999999997</c:v>
                </c:pt>
                <c:pt idx="46543">
                  <c:v>-54.789000000000001</c:v>
                </c:pt>
                <c:pt idx="46544">
                  <c:v>-54.787000000000006</c:v>
                </c:pt>
                <c:pt idx="46545">
                  <c:v>-54.784999999999997</c:v>
                </c:pt>
                <c:pt idx="46546">
                  <c:v>-54.783000000000001</c:v>
                </c:pt>
                <c:pt idx="46547">
                  <c:v>-54.781000000000006</c:v>
                </c:pt>
                <c:pt idx="46548">
                  <c:v>-54.778999999999996</c:v>
                </c:pt>
                <c:pt idx="46549">
                  <c:v>-54.777000000000001</c:v>
                </c:pt>
                <c:pt idx="46550">
                  <c:v>-54.775000000000006</c:v>
                </c:pt>
                <c:pt idx="46551">
                  <c:v>-54.772999999999996</c:v>
                </c:pt>
                <c:pt idx="46552">
                  <c:v>-54.771000000000001</c:v>
                </c:pt>
                <c:pt idx="46553">
                  <c:v>-54.769000000000005</c:v>
                </c:pt>
                <c:pt idx="46554">
                  <c:v>-54.766999999999996</c:v>
                </c:pt>
                <c:pt idx="46555">
                  <c:v>-54.765000000000001</c:v>
                </c:pt>
                <c:pt idx="46556">
                  <c:v>-54.763000000000005</c:v>
                </c:pt>
                <c:pt idx="46557">
                  <c:v>-54.760999999999996</c:v>
                </c:pt>
                <c:pt idx="46558">
                  <c:v>-54.759</c:v>
                </c:pt>
                <c:pt idx="46559">
                  <c:v>-54.757000000000005</c:v>
                </c:pt>
                <c:pt idx="46560">
                  <c:v>-54.754999999999995</c:v>
                </c:pt>
                <c:pt idx="46561">
                  <c:v>-54.753</c:v>
                </c:pt>
                <c:pt idx="46562">
                  <c:v>-54.751000000000005</c:v>
                </c:pt>
                <c:pt idx="46563">
                  <c:v>-54.748999999999995</c:v>
                </c:pt>
                <c:pt idx="46564">
                  <c:v>-54.747</c:v>
                </c:pt>
                <c:pt idx="46565">
                  <c:v>-54.745000000000005</c:v>
                </c:pt>
                <c:pt idx="46566">
                  <c:v>-54.742999999999995</c:v>
                </c:pt>
                <c:pt idx="46567">
                  <c:v>-54.741</c:v>
                </c:pt>
                <c:pt idx="46568">
                  <c:v>-54.739000000000004</c:v>
                </c:pt>
                <c:pt idx="46569">
                  <c:v>-54.736999999999995</c:v>
                </c:pt>
                <c:pt idx="46570">
                  <c:v>-54.734999999999999</c:v>
                </c:pt>
                <c:pt idx="46571">
                  <c:v>-54.733000000000004</c:v>
                </c:pt>
                <c:pt idx="46572">
                  <c:v>-54.730999999999995</c:v>
                </c:pt>
                <c:pt idx="46573">
                  <c:v>-54.728999999999999</c:v>
                </c:pt>
                <c:pt idx="46574">
                  <c:v>-54.727000000000004</c:v>
                </c:pt>
                <c:pt idx="46575">
                  <c:v>-54.724999999999994</c:v>
                </c:pt>
                <c:pt idx="46576">
                  <c:v>-54.722999999999999</c:v>
                </c:pt>
                <c:pt idx="46577">
                  <c:v>-54.721000000000004</c:v>
                </c:pt>
                <c:pt idx="46578">
                  <c:v>-54.718999999999994</c:v>
                </c:pt>
                <c:pt idx="46579">
                  <c:v>-54.716999999999999</c:v>
                </c:pt>
                <c:pt idx="46580">
                  <c:v>-54.715000000000003</c:v>
                </c:pt>
                <c:pt idx="46581">
                  <c:v>-54.712999999999994</c:v>
                </c:pt>
                <c:pt idx="46582">
                  <c:v>-54.710999999999999</c:v>
                </c:pt>
                <c:pt idx="46583">
                  <c:v>-54.709000000000003</c:v>
                </c:pt>
                <c:pt idx="46584">
                  <c:v>-54.706999999999994</c:v>
                </c:pt>
                <c:pt idx="46585">
                  <c:v>-54.704999999999998</c:v>
                </c:pt>
                <c:pt idx="46586">
                  <c:v>-54.703000000000003</c:v>
                </c:pt>
                <c:pt idx="46587">
                  <c:v>-54.700999999999993</c:v>
                </c:pt>
                <c:pt idx="46588">
                  <c:v>-54.698999999999998</c:v>
                </c:pt>
                <c:pt idx="46589">
                  <c:v>-54.697000000000003</c:v>
                </c:pt>
                <c:pt idx="46590">
                  <c:v>-54.694999999999993</c:v>
                </c:pt>
                <c:pt idx="46591">
                  <c:v>-54.692999999999998</c:v>
                </c:pt>
                <c:pt idx="46592">
                  <c:v>-54.691000000000003</c:v>
                </c:pt>
                <c:pt idx="46593">
                  <c:v>-54.688999999999993</c:v>
                </c:pt>
                <c:pt idx="46594">
                  <c:v>-54.686999999999998</c:v>
                </c:pt>
                <c:pt idx="46595">
                  <c:v>-54.685000000000002</c:v>
                </c:pt>
                <c:pt idx="46596">
                  <c:v>-54.683000000000007</c:v>
                </c:pt>
                <c:pt idx="46597">
                  <c:v>-54.680999999999997</c:v>
                </c:pt>
                <c:pt idx="46598">
                  <c:v>-54.679000000000002</c:v>
                </c:pt>
                <c:pt idx="46599">
                  <c:v>-54.677000000000007</c:v>
                </c:pt>
                <c:pt idx="46600">
                  <c:v>-54.674999999999997</c:v>
                </c:pt>
                <c:pt idx="46601">
                  <c:v>-54.673000000000002</c:v>
                </c:pt>
                <c:pt idx="46602">
                  <c:v>-54.671000000000006</c:v>
                </c:pt>
                <c:pt idx="46603">
                  <c:v>-54.668999999999997</c:v>
                </c:pt>
                <c:pt idx="46604">
                  <c:v>-54.667000000000002</c:v>
                </c:pt>
                <c:pt idx="46605">
                  <c:v>-54.665000000000006</c:v>
                </c:pt>
                <c:pt idx="46606">
                  <c:v>-54.662999999999997</c:v>
                </c:pt>
                <c:pt idx="46607">
                  <c:v>-54.661000000000001</c:v>
                </c:pt>
                <c:pt idx="46608">
                  <c:v>-54.659000000000006</c:v>
                </c:pt>
                <c:pt idx="46609">
                  <c:v>-54.656999999999996</c:v>
                </c:pt>
                <c:pt idx="46610">
                  <c:v>-54.655000000000001</c:v>
                </c:pt>
                <c:pt idx="46611">
                  <c:v>-54.653000000000006</c:v>
                </c:pt>
                <c:pt idx="46612">
                  <c:v>-54.650999999999996</c:v>
                </c:pt>
                <c:pt idx="46613">
                  <c:v>-54.649000000000001</c:v>
                </c:pt>
                <c:pt idx="46614">
                  <c:v>-54.647000000000006</c:v>
                </c:pt>
                <c:pt idx="46615">
                  <c:v>-54.644999999999996</c:v>
                </c:pt>
                <c:pt idx="46616">
                  <c:v>-54.643000000000001</c:v>
                </c:pt>
                <c:pt idx="46617">
                  <c:v>-54.641000000000005</c:v>
                </c:pt>
                <c:pt idx="46618">
                  <c:v>-54.638999999999996</c:v>
                </c:pt>
                <c:pt idx="46619">
                  <c:v>-54.637</c:v>
                </c:pt>
                <c:pt idx="46620">
                  <c:v>-54.635000000000005</c:v>
                </c:pt>
                <c:pt idx="46621">
                  <c:v>-54.632999999999996</c:v>
                </c:pt>
                <c:pt idx="46622">
                  <c:v>-54.631</c:v>
                </c:pt>
                <c:pt idx="46623">
                  <c:v>-54.629000000000005</c:v>
                </c:pt>
                <c:pt idx="46624">
                  <c:v>-54.626999999999995</c:v>
                </c:pt>
                <c:pt idx="46625">
                  <c:v>-54.625</c:v>
                </c:pt>
                <c:pt idx="46626">
                  <c:v>-54.623000000000005</c:v>
                </c:pt>
                <c:pt idx="46627">
                  <c:v>-54.620999999999995</c:v>
                </c:pt>
                <c:pt idx="46628">
                  <c:v>-54.619</c:v>
                </c:pt>
                <c:pt idx="46629">
                  <c:v>-54.617000000000004</c:v>
                </c:pt>
                <c:pt idx="46630">
                  <c:v>-54.614999999999995</c:v>
                </c:pt>
                <c:pt idx="46631">
                  <c:v>-54.613</c:v>
                </c:pt>
                <c:pt idx="46632">
                  <c:v>-54.611000000000004</c:v>
                </c:pt>
                <c:pt idx="46633">
                  <c:v>-54.608999999999995</c:v>
                </c:pt>
                <c:pt idx="46634">
                  <c:v>-54.606999999999999</c:v>
                </c:pt>
                <c:pt idx="46635">
                  <c:v>-54.605000000000004</c:v>
                </c:pt>
                <c:pt idx="46636">
                  <c:v>-54.602999999999994</c:v>
                </c:pt>
                <c:pt idx="46637">
                  <c:v>-54.600999999999999</c:v>
                </c:pt>
                <c:pt idx="46638">
                  <c:v>-54.599000000000004</c:v>
                </c:pt>
                <c:pt idx="46639">
                  <c:v>-54.596999999999994</c:v>
                </c:pt>
                <c:pt idx="46640">
                  <c:v>-54.594999999999999</c:v>
                </c:pt>
                <c:pt idx="46641">
                  <c:v>-54.593000000000004</c:v>
                </c:pt>
                <c:pt idx="46642">
                  <c:v>-54.590999999999994</c:v>
                </c:pt>
                <c:pt idx="46643">
                  <c:v>-54.588999999999999</c:v>
                </c:pt>
                <c:pt idx="46644">
                  <c:v>-54.587000000000003</c:v>
                </c:pt>
                <c:pt idx="46645">
                  <c:v>-54.584999999999994</c:v>
                </c:pt>
                <c:pt idx="46646">
                  <c:v>-54.582999999999998</c:v>
                </c:pt>
                <c:pt idx="46647">
                  <c:v>-54.581000000000003</c:v>
                </c:pt>
                <c:pt idx="46648">
                  <c:v>-54.578999999999994</c:v>
                </c:pt>
                <c:pt idx="46649">
                  <c:v>-54.576999999999998</c:v>
                </c:pt>
                <c:pt idx="46650">
                  <c:v>-54.575000000000003</c:v>
                </c:pt>
                <c:pt idx="46651">
                  <c:v>-54.572999999999993</c:v>
                </c:pt>
                <c:pt idx="46652">
                  <c:v>-54.570999999999998</c:v>
                </c:pt>
                <c:pt idx="46653">
                  <c:v>-54.569000000000003</c:v>
                </c:pt>
                <c:pt idx="46654">
                  <c:v>-54.566999999999993</c:v>
                </c:pt>
                <c:pt idx="46655">
                  <c:v>-54.564999999999998</c:v>
                </c:pt>
                <c:pt idx="46656">
                  <c:v>-54.563000000000002</c:v>
                </c:pt>
                <c:pt idx="46657">
                  <c:v>-54.561000000000007</c:v>
                </c:pt>
                <c:pt idx="46658">
                  <c:v>-54.558999999999997</c:v>
                </c:pt>
                <c:pt idx="46659">
                  <c:v>-54.557000000000002</c:v>
                </c:pt>
                <c:pt idx="46660">
                  <c:v>-54.555000000000007</c:v>
                </c:pt>
                <c:pt idx="46661">
                  <c:v>-54.552999999999997</c:v>
                </c:pt>
                <c:pt idx="46662">
                  <c:v>-54.551000000000002</c:v>
                </c:pt>
                <c:pt idx="46663">
                  <c:v>-54.549000000000007</c:v>
                </c:pt>
                <c:pt idx="46664">
                  <c:v>-54.546999999999997</c:v>
                </c:pt>
                <c:pt idx="46665">
                  <c:v>-54.545000000000002</c:v>
                </c:pt>
                <c:pt idx="46666">
                  <c:v>-54.543000000000006</c:v>
                </c:pt>
                <c:pt idx="46667">
                  <c:v>-54.540999999999997</c:v>
                </c:pt>
                <c:pt idx="46668">
                  <c:v>-54.539000000000001</c:v>
                </c:pt>
                <c:pt idx="46669">
                  <c:v>-54.537000000000006</c:v>
                </c:pt>
                <c:pt idx="46670">
                  <c:v>-54.534999999999997</c:v>
                </c:pt>
                <c:pt idx="46671">
                  <c:v>-54.533000000000001</c:v>
                </c:pt>
                <c:pt idx="46672">
                  <c:v>-54.531000000000006</c:v>
                </c:pt>
                <c:pt idx="46673">
                  <c:v>-54.528999999999996</c:v>
                </c:pt>
                <c:pt idx="46674">
                  <c:v>-54.527000000000001</c:v>
                </c:pt>
                <c:pt idx="46675">
                  <c:v>-54.525000000000006</c:v>
                </c:pt>
                <c:pt idx="46676">
                  <c:v>-54.522999999999996</c:v>
                </c:pt>
                <c:pt idx="46677">
                  <c:v>-54.521000000000001</c:v>
                </c:pt>
                <c:pt idx="46678">
                  <c:v>-54.519000000000005</c:v>
                </c:pt>
                <c:pt idx="46679">
                  <c:v>-54.516999999999996</c:v>
                </c:pt>
                <c:pt idx="46680">
                  <c:v>-54.515000000000001</c:v>
                </c:pt>
                <c:pt idx="46681">
                  <c:v>-54.513000000000005</c:v>
                </c:pt>
                <c:pt idx="46682">
                  <c:v>-54.510999999999996</c:v>
                </c:pt>
                <c:pt idx="46683">
                  <c:v>-54.509</c:v>
                </c:pt>
                <c:pt idx="46684">
                  <c:v>-54.507000000000005</c:v>
                </c:pt>
                <c:pt idx="46685">
                  <c:v>-54.504999999999995</c:v>
                </c:pt>
                <c:pt idx="46686">
                  <c:v>-54.503</c:v>
                </c:pt>
                <c:pt idx="46687">
                  <c:v>-54.501000000000005</c:v>
                </c:pt>
                <c:pt idx="46688">
                  <c:v>-54.498999999999995</c:v>
                </c:pt>
                <c:pt idx="46689">
                  <c:v>-54.497</c:v>
                </c:pt>
                <c:pt idx="46690">
                  <c:v>-54.495000000000005</c:v>
                </c:pt>
                <c:pt idx="46691">
                  <c:v>-54.492999999999995</c:v>
                </c:pt>
                <c:pt idx="46692">
                  <c:v>-54.491</c:v>
                </c:pt>
                <c:pt idx="46693">
                  <c:v>-54.489000000000004</c:v>
                </c:pt>
                <c:pt idx="46694">
                  <c:v>-54.486999999999995</c:v>
                </c:pt>
                <c:pt idx="46695">
                  <c:v>-54.484999999999999</c:v>
                </c:pt>
                <c:pt idx="46696">
                  <c:v>-54.483000000000004</c:v>
                </c:pt>
                <c:pt idx="46697">
                  <c:v>-54.480999999999995</c:v>
                </c:pt>
                <c:pt idx="46698">
                  <c:v>-54.478999999999999</c:v>
                </c:pt>
                <c:pt idx="46699">
                  <c:v>-54.477000000000004</c:v>
                </c:pt>
                <c:pt idx="46700">
                  <c:v>-54.474999999999994</c:v>
                </c:pt>
                <c:pt idx="46701">
                  <c:v>-54.472999999999999</c:v>
                </c:pt>
                <c:pt idx="46702">
                  <c:v>-54.471000000000004</c:v>
                </c:pt>
                <c:pt idx="46703">
                  <c:v>-54.468999999999994</c:v>
                </c:pt>
                <c:pt idx="46704">
                  <c:v>-54.466999999999999</c:v>
                </c:pt>
                <c:pt idx="46705">
                  <c:v>-54.465000000000003</c:v>
                </c:pt>
                <c:pt idx="46706">
                  <c:v>-54.462999999999994</c:v>
                </c:pt>
                <c:pt idx="46707">
                  <c:v>-54.460999999999999</c:v>
                </c:pt>
                <c:pt idx="46708">
                  <c:v>-54.459000000000003</c:v>
                </c:pt>
                <c:pt idx="46709">
                  <c:v>-54.456999999999994</c:v>
                </c:pt>
                <c:pt idx="46710">
                  <c:v>-54.454999999999998</c:v>
                </c:pt>
                <c:pt idx="46711">
                  <c:v>-54.453000000000003</c:v>
                </c:pt>
                <c:pt idx="46712">
                  <c:v>-54.450999999999993</c:v>
                </c:pt>
                <c:pt idx="46713">
                  <c:v>-54.448999999999998</c:v>
                </c:pt>
                <c:pt idx="46714">
                  <c:v>-54.447000000000003</c:v>
                </c:pt>
                <c:pt idx="46715">
                  <c:v>-54.444999999999993</c:v>
                </c:pt>
                <c:pt idx="46716">
                  <c:v>-54.442999999999998</c:v>
                </c:pt>
                <c:pt idx="46717">
                  <c:v>-54.441000000000003</c:v>
                </c:pt>
                <c:pt idx="46718">
                  <c:v>-54.438999999999993</c:v>
                </c:pt>
                <c:pt idx="46719">
                  <c:v>-54.436999999999998</c:v>
                </c:pt>
                <c:pt idx="46720">
                  <c:v>-54.435000000000002</c:v>
                </c:pt>
                <c:pt idx="46721">
                  <c:v>-54.433000000000007</c:v>
                </c:pt>
                <c:pt idx="46722">
                  <c:v>-54.430999999999997</c:v>
                </c:pt>
                <c:pt idx="46723">
                  <c:v>-54.429000000000002</c:v>
                </c:pt>
                <c:pt idx="46724">
                  <c:v>-54.427000000000007</c:v>
                </c:pt>
                <c:pt idx="46725">
                  <c:v>-54.424999999999997</c:v>
                </c:pt>
                <c:pt idx="46726">
                  <c:v>-54.423000000000002</c:v>
                </c:pt>
                <c:pt idx="46727">
                  <c:v>-54.421000000000006</c:v>
                </c:pt>
                <c:pt idx="46728">
                  <c:v>-54.418999999999997</c:v>
                </c:pt>
                <c:pt idx="46729">
                  <c:v>-54.417000000000002</c:v>
                </c:pt>
                <c:pt idx="46730">
                  <c:v>-54.415000000000006</c:v>
                </c:pt>
                <c:pt idx="46731">
                  <c:v>-54.412999999999997</c:v>
                </c:pt>
                <c:pt idx="46732">
                  <c:v>-54.411000000000001</c:v>
                </c:pt>
                <c:pt idx="46733">
                  <c:v>-54.409000000000006</c:v>
                </c:pt>
                <c:pt idx="46734">
                  <c:v>-54.406999999999996</c:v>
                </c:pt>
                <c:pt idx="46735">
                  <c:v>-54.405000000000001</c:v>
                </c:pt>
                <c:pt idx="46736">
                  <c:v>-54.403000000000006</c:v>
                </c:pt>
                <c:pt idx="46737">
                  <c:v>-54.400999999999996</c:v>
                </c:pt>
                <c:pt idx="46738">
                  <c:v>-54.399000000000001</c:v>
                </c:pt>
                <c:pt idx="46739">
                  <c:v>-54.397000000000006</c:v>
                </c:pt>
                <c:pt idx="46740">
                  <c:v>-54.394999999999996</c:v>
                </c:pt>
                <c:pt idx="46741">
                  <c:v>-54.393000000000001</c:v>
                </c:pt>
                <c:pt idx="46742">
                  <c:v>-54.391000000000005</c:v>
                </c:pt>
                <c:pt idx="46743">
                  <c:v>-54.388999999999996</c:v>
                </c:pt>
                <c:pt idx="46744">
                  <c:v>-54.387</c:v>
                </c:pt>
                <c:pt idx="46745">
                  <c:v>-54.385000000000005</c:v>
                </c:pt>
                <c:pt idx="46746">
                  <c:v>-54.382999999999996</c:v>
                </c:pt>
                <c:pt idx="46747">
                  <c:v>-54.381</c:v>
                </c:pt>
                <c:pt idx="46748">
                  <c:v>-54.379000000000005</c:v>
                </c:pt>
                <c:pt idx="46749">
                  <c:v>-54.376999999999995</c:v>
                </c:pt>
                <c:pt idx="46750">
                  <c:v>-54.375</c:v>
                </c:pt>
                <c:pt idx="46751">
                  <c:v>-54.373000000000005</c:v>
                </c:pt>
                <c:pt idx="46752">
                  <c:v>-54.370999999999995</c:v>
                </c:pt>
                <c:pt idx="46753">
                  <c:v>-54.369</c:v>
                </c:pt>
                <c:pt idx="46754">
                  <c:v>-54.367000000000004</c:v>
                </c:pt>
                <c:pt idx="46755">
                  <c:v>-54.364999999999995</c:v>
                </c:pt>
                <c:pt idx="46756">
                  <c:v>-54.363</c:v>
                </c:pt>
                <c:pt idx="46757">
                  <c:v>-54.361000000000004</c:v>
                </c:pt>
                <c:pt idx="46758">
                  <c:v>-54.358999999999995</c:v>
                </c:pt>
                <c:pt idx="46759">
                  <c:v>-54.356999999999999</c:v>
                </c:pt>
                <c:pt idx="46760">
                  <c:v>-54.355000000000004</c:v>
                </c:pt>
                <c:pt idx="46761">
                  <c:v>-54.352999999999994</c:v>
                </c:pt>
                <c:pt idx="46762">
                  <c:v>-54.350999999999999</c:v>
                </c:pt>
                <c:pt idx="46763">
                  <c:v>-54.349000000000004</c:v>
                </c:pt>
                <c:pt idx="46764">
                  <c:v>-54.346999999999994</c:v>
                </c:pt>
                <c:pt idx="46765">
                  <c:v>-54.344999999999999</c:v>
                </c:pt>
                <c:pt idx="46766">
                  <c:v>-54.343000000000004</c:v>
                </c:pt>
                <c:pt idx="46767">
                  <c:v>-54.340999999999994</c:v>
                </c:pt>
                <c:pt idx="46768">
                  <c:v>-54.338999999999999</c:v>
                </c:pt>
                <c:pt idx="46769">
                  <c:v>-54.337000000000003</c:v>
                </c:pt>
                <c:pt idx="46770">
                  <c:v>-54.334999999999994</c:v>
                </c:pt>
                <c:pt idx="46771">
                  <c:v>-54.332999999999998</c:v>
                </c:pt>
                <c:pt idx="46772">
                  <c:v>-54.331000000000003</c:v>
                </c:pt>
                <c:pt idx="46773">
                  <c:v>-54.328999999999994</c:v>
                </c:pt>
                <c:pt idx="46774">
                  <c:v>-54.326999999999998</c:v>
                </c:pt>
                <c:pt idx="46775">
                  <c:v>-54.325000000000003</c:v>
                </c:pt>
                <c:pt idx="46776">
                  <c:v>-54.322999999999993</c:v>
                </c:pt>
                <c:pt idx="46777">
                  <c:v>-54.320999999999998</c:v>
                </c:pt>
                <c:pt idx="46778">
                  <c:v>-54.319000000000003</c:v>
                </c:pt>
                <c:pt idx="46779">
                  <c:v>-54.316999999999993</c:v>
                </c:pt>
                <c:pt idx="46780">
                  <c:v>-54.314999999999998</c:v>
                </c:pt>
                <c:pt idx="46781">
                  <c:v>-54.313000000000002</c:v>
                </c:pt>
                <c:pt idx="46782">
                  <c:v>-54.311000000000007</c:v>
                </c:pt>
                <c:pt idx="46783">
                  <c:v>-54.308999999999997</c:v>
                </c:pt>
                <c:pt idx="46784">
                  <c:v>-54.307000000000002</c:v>
                </c:pt>
                <c:pt idx="46785">
                  <c:v>-54.305000000000007</c:v>
                </c:pt>
                <c:pt idx="46786">
                  <c:v>-54.302999999999997</c:v>
                </c:pt>
                <c:pt idx="46787">
                  <c:v>-54.301000000000002</c:v>
                </c:pt>
                <c:pt idx="46788">
                  <c:v>-54.299000000000007</c:v>
                </c:pt>
                <c:pt idx="46789">
                  <c:v>-54.296999999999997</c:v>
                </c:pt>
                <c:pt idx="46790">
                  <c:v>-54.295000000000002</c:v>
                </c:pt>
                <c:pt idx="46791">
                  <c:v>-54.293000000000006</c:v>
                </c:pt>
                <c:pt idx="46792">
                  <c:v>-54.290999999999997</c:v>
                </c:pt>
                <c:pt idx="46793">
                  <c:v>-54.289000000000001</c:v>
                </c:pt>
                <c:pt idx="46794">
                  <c:v>-54.287000000000006</c:v>
                </c:pt>
                <c:pt idx="46795">
                  <c:v>-54.284999999999997</c:v>
                </c:pt>
                <c:pt idx="46796">
                  <c:v>-54.283000000000001</c:v>
                </c:pt>
                <c:pt idx="46797">
                  <c:v>-54.281000000000006</c:v>
                </c:pt>
                <c:pt idx="46798">
                  <c:v>-54.278999999999996</c:v>
                </c:pt>
                <c:pt idx="46799">
                  <c:v>-54.277000000000001</c:v>
                </c:pt>
                <c:pt idx="46800">
                  <c:v>-54.275000000000006</c:v>
                </c:pt>
                <c:pt idx="46801">
                  <c:v>-54.272999999999996</c:v>
                </c:pt>
                <c:pt idx="46802">
                  <c:v>-54.271000000000001</c:v>
                </c:pt>
                <c:pt idx="46803">
                  <c:v>-54.269000000000005</c:v>
                </c:pt>
                <c:pt idx="46804">
                  <c:v>-54.266999999999996</c:v>
                </c:pt>
                <c:pt idx="46805">
                  <c:v>-54.265000000000001</c:v>
                </c:pt>
                <c:pt idx="46806">
                  <c:v>-54.263000000000005</c:v>
                </c:pt>
                <c:pt idx="46807">
                  <c:v>-54.260999999999996</c:v>
                </c:pt>
                <c:pt idx="46808">
                  <c:v>-54.259</c:v>
                </c:pt>
                <c:pt idx="46809">
                  <c:v>-54.257000000000005</c:v>
                </c:pt>
                <c:pt idx="46810">
                  <c:v>-54.254999999999995</c:v>
                </c:pt>
                <c:pt idx="46811">
                  <c:v>-54.253</c:v>
                </c:pt>
                <c:pt idx="46812">
                  <c:v>-54.251000000000005</c:v>
                </c:pt>
                <c:pt idx="46813">
                  <c:v>-54.248999999999995</c:v>
                </c:pt>
                <c:pt idx="46814">
                  <c:v>-54.247</c:v>
                </c:pt>
                <c:pt idx="46815">
                  <c:v>-54.245000000000005</c:v>
                </c:pt>
                <c:pt idx="46816">
                  <c:v>-54.242999999999995</c:v>
                </c:pt>
                <c:pt idx="46817">
                  <c:v>-54.241</c:v>
                </c:pt>
                <c:pt idx="46818">
                  <c:v>-54.239000000000004</c:v>
                </c:pt>
                <c:pt idx="46819">
                  <c:v>-54.236999999999995</c:v>
                </c:pt>
                <c:pt idx="46820">
                  <c:v>-54.234999999999999</c:v>
                </c:pt>
                <c:pt idx="46821">
                  <c:v>-54.233000000000004</c:v>
                </c:pt>
                <c:pt idx="46822">
                  <c:v>-54.230999999999995</c:v>
                </c:pt>
                <c:pt idx="46823">
                  <c:v>-54.228999999999999</c:v>
                </c:pt>
                <c:pt idx="46824">
                  <c:v>-54.227000000000004</c:v>
                </c:pt>
                <c:pt idx="46825">
                  <c:v>-54.224999999999994</c:v>
                </c:pt>
                <c:pt idx="46826">
                  <c:v>-54.222999999999999</c:v>
                </c:pt>
                <c:pt idx="46827">
                  <c:v>-54.221000000000004</c:v>
                </c:pt>
                <c:pt idx="46828">
                  <c:v>-54.218999999999994</c:v>
                </c:pt>
                <c:pt idx="46829">
                  <c:v>-54.216999999999999</c:v>
                </c:pt>
                <c:pt idx="46830">
                  <c:v>-54.215000000000003</c:v>
                </c:pt>
                <c:pt idx="46831">
                  <c:v>-54.212999999999994</c:v>
                </c:pt>
                <c:pt idx="46832">
                  <c:v>-54.210999999999999</c:v>
                </c:pt>
                <c:pt idx="46833">
                  <c:v>-54.209000000000003</c:v>
                </c:pt>
                <c:pt idx="46834">
                  <c:v>-54.206999999999994</c:v>
                </c:pt>
                <c:pt idx="46835">
                  <c:v>-54.204999999999998</c:v>
                </c:pt>
                <c:pt idx="46836">
                  <c:v>-54.203000000000003</c:v>
                </c:pt>
                <c:pt idx="46837">
                  <c:v>-54.200999999999993</c:v>
                </c:pt>
                <c:pt idx="46838">
                  <c:v>-54.198999999999998</c:v>
                </c:pt>
                <c:pt idx="46839">
                  <c:v>-54.197000000000003</c:v>
                </c:pt>
                <c:pt idx="46840">
                  <c:v>-54.194999999999993</c:v>
                </c:pt>
                <c:pt idx="46841">
                  <c:v>-54.192999999999998</c:v>
                </c:pt>
                <c:pt idx="46842">
                  <c:v>-54.191000000000003</c:v>
                </c:pt>
                <c:pt idx="46843">
                  <c:v>-54.188999999999993</c:v>
                </c:pt>
                <c:pt idx="46844">
                  <c:v>-54.186999999999998</c:v>
                </c:pt>
                <c:pt idx="46845">
                  <c:v>-54.185000000000002</c:v>
                </c:pt>
                <c:pt idx="46846">
                  <c:v>-54.183000000000007</c:v>
                </c:pt>
                <c:pt idx="46847">
                  <c:v>-54.180999999999997</c:v>
                </c:pt>
                <c:pt idx="46848">
                  <c:v>-54.179000000000002</c:v>
                </c:pt>
                <c:pt idx="46849">
                  <c:v>-54.177000000000007</c:v>
                </c:pt>
                <c:pt idx="46850">
                  <c:v>-54.174999999999997</c:v>
                </c:pt>
                <c:pt idx="46851">
                  <c:v>-54.173000000000002</c:v>
                </c:pt>
                <c:pt idx="46852">
                  <c:v>-54.171000000000006</c:v>
                </c:pt>
                <c:pt idx="46853">
                  <c:v>-54.168999999999997</c:v>
                </c:pt>
                <c:pt idx="46854">
                  <c:v>-54.167000000000002</c:v>
                </c:pt>
                <c:pt idx="46855">
                  <c:v>-54.165000000000006</c:v>
                </c:pt>
                <c:pt idx="46856">
                  <c:v>-54.162999999999997</c:v>
                </c:pt>
                <c:pt idx="46857">
                  <c:v>-54.161000000000001</c:v>
                </c:pt>
                <c:pt idx="46858">
                  <c:v>-54.159000000000006</c:v>
                </c:pt>
                <c:pt idx="46859">
                  <c:v>-54.156999999999996</c:v>
                </c:pt>
                <c:pt idx="46860">
                  <c:v>-54.155000000000001</c:v>
                </c:pt>
                <c:pt idx="46861">
                  <c:v>-54.153000000000006</c:v>
                </c:pt>
                <c:pt idx="46862">
                  <c:v>-54.150999999999996</c:v>
                </c:pt>
                <c:pt idx="46863">
                  <c:v>-54.149000000000001</c:v>
                </c:pt>
                <c:pt idx="46864">
                  <c:v>-54.147000000000006</c:v>
                </c:pt>
                <c:pt idx="46865">
                  <c:v>-54.144999999999996</c:v>
                </c:pt>
                <c:pt idx="46866">
                  <c:v>-54.143000000000001</c:v>
                </c:pt>
                <c:pt idx="46867">
                  <c:v>-54.141000000000005</c:v>
                </c:pt>
                <c:pt idx="46868">
                  <c:v>-54.138999999999996</c:v>
                </c:pt>
                <c:pt idx="46869">
                  <c:v>-54.137</c:v>
                </c:pt>
                <c:pt idx="46870">
                  <c:v>-54.135000000000005</c:v>
                </c:pt>
                <c:pt idx="46871">
                  <c:v>-54.132999999999996</c:v>
                </c:pt>
                <c:pt idx="46872">
                  <c:v>-54.131</c:v>
                </c:pt>
                <c:pt idx="46873">
                  <c:v>-54.129000000000005</c:v>
                </c:pt>
                <c:pt idx="46874">
                  <c:v>-54.126999999999995</c:v>
                </c:pt>
                <c:pt idx="46875">
                  <c:v>-54.125</c:v>
                </c:pt>
                <c:pt idx="46876">
                  <c:v>-54.123000000000005</c:v>
                </c:pt>
                <c:pt idx="46877">
                  <c:v>-54.120999999999995</c:v>
                </c:pt>
                <c:pt idx="46878">
                  <c:v>-54.119</c:v>
                </c:pt>
                <c:pt idx="46879">
                  <c:v>-54.117000000000004</c:v>
                </c:pt>
                <c:pt idx="46880">
                  <c:v>-54.114999999999995</c:v>
                </c:pt>
                <c:pt idx="46881">
                  <c:v>-54.113</c:v>
                </c:pt>
                <c:pt idx="46882">
                  <c:v>-54.111000000000004</c:v>
                </c:pt>
                <c:pt idx="46883">
                  <c:v>-54.108999999999995</c:v>
                </c:pt>
                <c:pt idx="46884">
                  <c:v>-54.106999999999999</c:v>
                </c:pt>
                <c:pt idx="46885">
                  <c:v>-54.105000000000004</c:v>
                </c:pt>
                <c:pt idx="46886">
                  <c:v>-54.102999999999994</c:v>
                </c:pt>
                <c:pt idx="46887">
                  <c:v>-54.100999999999999</c:v>
                </c:pt>
                <c:pt idx="46888">
                  <c:v>-54.099000000000004</c:v>
                </c:pt>
                <c:pt idx="46889">
                  <c:v>-54.096999999999994</c:v>
                </c:pt>
                <c:pt idx="46890">
                  <c:v>-54.094999999999999</c:v>
                </c:pt>
                <c:pt idx="46891">
                  <c:v>-54.093000000000004</c:v>
                </c:pt>
                <c:pt idx="46892">
                  <c:v>-54.090999999999994</c:v>
                </c:pt>
                <c:pt idx="46893">
                  <c:v>-54.088999999999999</c:v>
                </c:pt>
                <c:pt idx="46894">
                  <c:v>-54.087000000000003</c:v>
                </c:pt>
                <c:pt idx="46895">
                  <c:v>-54.084999999999994</c:v>
                </c:pt>
                <c:pt idx="46896">
                  <c:v>-54.082999999999998</c:v>
                </c:pt>
                <c:pt idx="46897">
                  <c:v>-54.081000000000003</c:v>
                </c:pt>
                <c:pt idx="46898">
                  <c:v>-54.078999999999994</c:v>
                </c:pt>
                <c:pt idx="46899">
                  <c:v>-54.076999999999998</c:v>
                </c:pt>
                <c:pt idx="46900">
                  <c:v>-54.075000000000003</c:v>
                </c:pt>
                <c:pt idx="46901">
                  <c:v>-54.072999999999993</c:v>
                </c:pt>
                <c:pt idx="46902">
                  <c:v>-54.070999999999998</c:v>
                </c:pt>
                <c:pt idx="46903">
                  <c:v>-54.069000000000003</c:v>
                </c:pt>
                <c:pt idx="46904">
                  <c:v>-54.066999999999993</c:v>
                </c:pt>
                <c:pt idx="46905">
                  <c:v>-54.064999999999998</c:v>
                </c:pt>
                <c:pt idx="46906">
                  <c:v>-54.063000000000002</c:v>
                </c:pt>
                <c:pt idx="46907">
                  <c:v>-54.061000000000007</c:v>
                </c:pt>
                <c:pt idx="46908">
                  <c:v>-54.058999999999997</c:v>
                </c:pt>
                <c:pt idx="46909">
                  <c:v>-54.057000000000002</c:v>
                </c:pt>
                <c:pt idx="46910">
                  <c:v>-54.055000000000007</c:v>
                </c:pt>
                <c:pt idx="46911">
                  <c:v>-54.052999999999997</c:v>
                </c:pt>
                <c:pt idx="46912">
                  <c:v>-54.051000000000002</c:v>
                </c:pt>
                <c:pt idx="46913">
                  <c:v>-54.049000000000007</c:v>
                </c:pt>
                <c:pt idx="46914">
                  <c:v>-54.046999999999997</c:v>
                </c:pt>
                <c:pt idx="46915">
                  <c:v>-54.045000000000002</c:v>
                </c:pt>
                <c:pt idx="46916">
                  <c:v>-54.043000000000006</c:v>
                </c:pt>
                <c:pt idx="46917">
                  <c:v>-54.040999999999997</c:v>
                </c:pt>
                <c:pt idx="46918">
                  <c:v>-54.039000000000001</c:v>
                </c:pt>
                <c:pt idx="46919">
                  <c:v>-54.037000000000006</c:v>
                </c:pt>
                <c:pt idx="46920">
                  <c:v>-54.034999999999997</c:v>
                </c:pt>
                <c:pt idx="46921">
                  <c:v>-54.033000000000001</c:v>
                </c:pt>
                <c:pt idx="46922">
                  <c:v>-54.031000000000006</c:v>
                </c:pt>
                <c:pt idx="46923">
                  <c:v>-54.028999999999996</c:v>
                </c:pt>
                <c:pt idx="46924">
                  <c:v>-54.027000000000001</c:v>
                </c:pt>
                <c:pt idx="46925">
                  <c:v>-54.025000000000006</c:v>
                </c:pt>
                <c:pt idx="46926">
                  <c:v>-54.022999999999996</c:v>
                </c:pt>
                <c:pt idx="46927">
                  <c:v>-54.021000000000001</c:v>
                </c:pt>
                <c:pt idx="46928">
                  <c:v>-54.019000000000005</c:v>
                </c:pt>
                <c:pt idx="46929">
                  <c:v>-54.016999999999996</c:v>
                </c:pt>
                <c:pt idx="46930">
                  <c:v>-54.015000000000001</c:v>
                </c:pt>
                <c:pt idx="46931">
                  <c:v>-54.013000000000005</c:v>
                </c:pt>
                <c:pt idx="46932">
                  <c:v>-54.010999999999996</c:v>
                </c:pt>
                <c:pt idx="46933">
                  <c:v>-54.009</c:v>
                </c:pt>
                <c:pt idx="46934">
                  <c:v>-54.007000000000005</c:v>
                </c:pt>
                <c:pt idx="46935">
                  <c:v>-54.004999999999995</c:v>
                </c:pt>
                <c:pt idx="46936">
                  <c:v>-54.003</c:v>
                </c:pt>
                <c:pt idx="46937">
                  <c:v>-54.001000000000005</c:v>
                </c:pt>
                <c:pt idx="46938">
                  <c:v>-53.998999999999995</c:v>
                </c:pt>
                <c:pt idx="46939">
                  <c:v>-53.997</c:v>
                </c:pt>
                <c:pt idx="46940">
                  <c:v>-53.995000000000005</c:v>
                </c:pt>
                <c:pt idx="46941">
                  <c:v>-53.992999999999995</c:v>
                </c:pt>
                <c:pt idx="46942">
                  <c:v>-53.991</c:v>
                </c:pt>
                <c:pt idx="46943">
                  <c:v>-53.989000000000004</c:v>
                </c:pt>
                <c:pt idx="46944">
                  <c:v>-53.986999999999995</c:v>
                </c:pt>
                <c:pt idx="46945">
                  <c:v>-53.984999999999999</c:v>
                </c:pt>
                <c:pt idx="46946">
                  <c:v>-53.983000000000004</c:v>
                </c:pt>
                <c:pt idx="46947">
                  <c:v>-53.980999999999995</c:v>
                </c:pt>
                <c:pt idx="46948">
                  <c:v>-53.978999999999999</c:v>
                </c:pt>
                <c:pt idx="46949">
                  <c:v>-53.977000000000004</c:v>
                </c:pt>
                <c:pt idx="46950">
                  <c:v>-53.974999999999994</c:v>
                </c:pt>
                <c:pt idx="46951">
                  <c:v>-53.972999999999999</c:v>
                </c:pt>
                <c:pt idx="46952">
                  <c:v>-53.971000000000004</c:v>
                </c:pt>
                <c:pt idx="46953">
                  <c:v>-53.968999999999994</c:v>
                </c:pt>
                <c:pt idx="46954">
                  <c:v>-53.966999999999999</c:v>
                </c:pt>
                <c:pt idx="46955">
                  <c:v>-53.965000000000003</c:v>
                </c:pt>
                <c:pt idx="46956">
                  <c:v>-53.962999999999994</c:v>
                </c:pt>
                <c:pt idx="46957">
                  <c:v>-53.960999999999999</c:v>
                </c:pt>
                <c:pt idx="46958">
                  <c:v>-53.959000000000003</c:v>
                </c:pt>
                <c:pt idx="46959">
                  <c:v>-53.956999999999994</c:v>
                </c:pt>
                <c:pt idx="46960">
                  <c:v>-53.954999999999998</c:v>
                </c:pt>
                <c:pt idx="46961">
                  <c:v>-53.953000000000003</c:v>
                </c:pt>
                <c:pt idx="46962">
                  <c:v>-53.950999999999993</c:v>
                </c:pt>
                <c:pt idx="46963">
                  <c:v>-53.948999999999998</c:v>
                </c:pt>
                <c:pt idx="46964">
                  <c:v>-53.947000000000003</c:v>
                </c:pt>
                <c:pt idx="46965">
                  <c:v>-53.944999999999993</c:v>
                </c:pt>
                <c:pt idx="46966">
                  <c:v>-53.942999999999998</c:v>
                </c:pt>
                <c:pt idx="46967">
                  <c:v>-53.941000000000003</c:v>
                </c:pt>
                <c:pt idx="46968">
                  <c:v>-53.938999999999993</c:v>
                </c:pt>
                <c:pt idx="46969">
                  <c:v>-53.936999999999998</c:v>
                </c:pt>
                <c:pt idx="46970">
                  <c:v>-53.935000000000002</c:v>
                </c:pt>
                <c:pt idx="46971">
                  <c:v>-53.933000000000007</c:v>
                </c:pt>
                <c:pt idx="46972">
                  <c:v>-53.930999999999997</c:v>
                </c:pt>
                <c:pt idx="46973">
                  <c:v>-53.929000000000002</c:v>
                </c:pt>
                <c:pt idx="46974">
                  <c:v>-53.927000000000007</c:v>
                </c:pt>
                <c:pt idx="46975">
                  <c:v>-53.924999999999997</c:v>
                </c:pt>
                <c:pt idx="46976">
                  <c:v>-53.923000000000002</c:v>
                </c:pt>
                <c:pt idx="46977">
                  <c:v>-53.921000000000006</c:v>
                </c:pt>
                <c:pt idx="46978">
                  <c:v>-53.918999999999997</c:v>
                </c:pt>
                <c:pt idx="46979">
                  <c:v>-53.917000000000002</c:v>
                </c:pt>
                <c:pt idx="46980">
                  <c:v>-53.915000000000006</c:v>
                </c:pt>
                <c:pt idx="46981">
                  <c:v>-53.912999999999997</c:v>
                </c:pt>
                <c:pt idx="46982">
                  <c:v>-53.911000000000001</c:v>
                </c:pt>
                <c:pt idx="46983">
                  <c:v>-53.909000000000006</c:v>
                </c:pt>
                <c:pt idx="46984">
                  <c:v>-53.906999999999996</c:v>
                </c:pt>
                <c:pt idx="46985">
                  <c:v>-53.905000000000001</c:v>
                </c:pt>
                <c:pt idx="46986">
                  <c:v>-53.903000000000006</c:v>
                </c:pt>
                <c:pt idx="46987">
                  <c:v>-53.900999999999996</c:v>
                </c:pt>
                <c:pt idx="46988">
                  <c:v>-53.899000000000001</c:v>
                </c:pt>
                <c:pt idx="46989">
                  <c:v>-53.897000000000006</c:v>
                </c:pt>
                <c:pt idx="46990">
                  <c:v>-53.894999999999996</c:v>
                </c:pt>
                <c:pt idx="46991">
                  <c:v>-53.893000000000001</c:v>
                </c:pt>
                <c:pt idx="46992">
                  <c:v>-53.891000000000005</c:v>
                </c:pt>
                <c:pt idx="46993">
                  <c:v>-53.888999999999996</c:v>
                </c:pt>
                <c:pt idx="46994">
                  <c:v>-53.887</c:v>
                </c:pt>
                <c:pt idx="46995">
                  <c:v>-53.885000000000005</c:v>
                </c:pt>
                <c:pt idx="46996">
                  <c:v>-53.882999999999996</c:v>
                </c:pt>
                <c:pt idx="46997">
                  <c:v>-53.881</c:v>
                </c:pt>
                <c:pt idx="46998">
                  <c:v>-53.879000000000005</c:v>
                </c:pt>
                <c:pt idx="46999">
                  <c:v>-53.876999999999995</c:v>
                </c:pt>
                <c:pt idx="47000">
                  <c:v>-53.875</c:v>
                </c:pt>
                <c:pt idx="47001">
                  <c:v>-53.873000000000005</c:v>
                </c:pt>
                <c:pt idx="47002">
                  <c:v>-53.870999999999995</c:v>
                </c:pt>
                <c:pt idx="47003">
                  <c:v>-53.869</c:v>
                </c:pt>
                <c:pt idx="47004">
                  <c:v>-53.867000000000004</c:v>
                </c:pt>
                <c:pt idx="47005">
                  <c:v>-53.864999999999995</c:v>
                </c:pt>
                <c:pt idx="47006">
                  <c:v>-53.863</c:v>
                </c:pt>
                <c:pt idx="47007">
                  <c:v>-53.861000000000004</c:v>
                </c:pt>
                <c:pt idx="47008">
                  <c:v>-53.858999999999995</c:v>
                </c:pt>
                <c:pt idx="47009">
                  <c:v>-53.856999999999999</c:v>
                </c:pt>
                <c:pt idx="47010">
                  <c:v>-53.855000000000004</c:v>
                </c:pt>
                <c:pt idx="47011">
                  <c:v>-53.852999999999994</c:v>
                </c:pt>
                <c:pt idx="47012">
                  <c:v>-53.850999999999999</c:v>
                </c:pt>
                <c:pt idx="47013">
                  <c:v>-53.849000000000004</c:v>
                </c:pt>
                <c:pt idx="47014">
                  <c:v>-53.846999999999994</c:v>
                </c:pt>
                <c:pt idx="47015">
                  <c:v>-53.844999999999999</c:v>
                </c:pt>
                <c:pt idx="47016">
                  <c:v>-53.843000000000004</c:v>
                </c:pt>
                <c:pt idx="47017">
                  <c:v>-53.840999999999994</c:v>
                </c:pt>
                <c:pt idx="47018">
                  <c:v>-53.838999999999999</c:v>
                </c:pt>
                <c:pt idx="47019">
                  <c:v>-53.837000000000003</c:v>
                </c:pt>
                <c:pt idx="47020">
                  <c:v>-53.834999999999994</c:v>
                </c:pt>
                <c:pt idx="47021">
                  <c:v>-53.832999999999998</c:v>
                </c:pt>
                <c:pt idx="47022">
                  <c:v>-53.831000000000003</c:v>
                </c:pt>
                <c:pt idx="47023">
                  <c:v>-53.828999999999994</c:v>
                </c:pt>
                <c:pt idx="47024">
                  <c:v>-53.826999999999998</c:v>
                </c:pt>
                <c:pt idx="47025">
                  <c:v>-53.825000000000003</c:v>
                </c:pt>
                <c:pt idx="47026">
                  <c:v>-53.822999999999993</c:v>
                </c:pt>
                <c:pt idx="47027">
                  <c:v>-53.820999999999998</c:v>
                </c:pt>
                <c:pt idx="47028">
                  <c:v>-53.819000000000003</c:v>
                </c:pt>
                <c:pt idx="47029">
                  <c:v>-53.816999999999993</c:v>
                </c:pt>
                <c:pt idx="47030">
                  <c:v>-53.814999999999998</c:v>
                </c:pt>
                <c:pt idx="47031">
                  <c:v>-53.813000000000002</c:v>
                </c:pt>
                <c:pt idx="47032">
                  <c:v>-53.811000000000007</c:v>
                </c:pt>
                <c:pt idx="47033">
                  <c:v>-53.808999999999997</c:v>
                </c:pt>
                <c:pt idx="47034">
                  <c:v>-53.807000000000002</c:v>
                </c:pt>
                <c:pt idx="47035">
                  <c:v>-53.805000000000007</c:v>
                </c:pt>
                <c:pt idx="47036">
                  <c:v>-53.802999999999997</c:v>
                </c:pt>
                <c:pt idx="47037">
                  <c:v>-53.801000000000002</c:v>
                </c:pt>
                <c:pt idx="47038">
                  <c:v>-53.799000000000007</c:v>
                </c:pt>
                <c:pt idx="47039">
                  <c:v>-53.796999999999997</c:v>
                </c:pt>
                <c:pt idx="47040">
                  <c:v>-53.795000000000002</c:v>
                </c:pt>
                <c:pt idx="47041">
                  <c:v>-53.793000000000006</c:v>
                </c:pt>
                <c:pt idx="47042">
                  <c:v>-53.790999999999997</c:v>
                </c:pt>
                <c:pt idx="47043">
                  <c:v>-53.789000000000001</c:v>
                </c:pt>
                <c:pt idx="47044">
                  <c:v>-53.787000000000006</c:v>
                </c:pt>
                <c:pt idx="47045">
                  <c:v>-53.784999999999997</c:v>
                </c:pt>
                <c:pt idx="47046">
                  <c:v>-53.783000000000001</c:v>
                </c:pt>
                <c:pt idx="47047">
                  <c:v>-53.781000000000006</c:v>
                </c:pt>
                <c:pt idx="47048">
                  <c:v>-53.778999999999996</c:v>
                </c:pt>
                <c:pt idx="47049">
                  <c:v>-53.777000000000001</c:v>
                </c:pt>
                <c:pt idx="47050">
                  <c:v>-53.775000000000006</c:v>
                </c:pt>
                <c:pt idx="47051">
                  <c:v>-53.772999999999996</c:v>
                </c:pt>
                <c:pt idx="47052">
                  <c:v>-53.771000000000001</c:v>
                </c:pt>
                <c:pt idx="47053">
                  <c:v>-53.769000000000005</c:v>
                </c:pt>
                <c:pt idx="47054">
                  <c:v>-53.766999999999996</c:v>
                </c:pt>
                <c:pt idx="47055">
                  <c:v>-53.765000000000001</c:v>
                </c:pt>
                <c:pt idx="47056">
                  <c:v>-53.763000000000005</c:v>
                </c:pt>
                <c:pt idx="47057">
                  <c:v>-53.760999999999996</c:v>
                </c:pt>
                <c:pt idx="47058">
                  <c:v>-53.759</c:v>
                </c:pt>
                <c:pt idx="47059">
                  <c:v>-53.757000000000005</c:v>
                </c:pt>
                <c:pt idx="47060">
                  <c:v>-53.754999999999995</c:v>
                </c:pt>
                <c:pt idx="47061">
                  <c:v>-53.753</c:v>
                </c:pt>
                <c:pt idx="47062">
                  <c:v>-53.751000000000005</c:v>
                </c:pt>
                <c:pt idx="47063">
                  <c:v>-53.748999999999995</c:v>
                </c:pt>
                <c:pt idx="47064">
                  <c:v>-53.747</c:v>
                </c:pt>
                <c:pt idx="47065">
                  <c:v>-53.745000000000005</c:v>
                </c:pt>
                <c:pt idx="47066">
                  <c:v>-53.742999999999995</c:v>
                </c:pt>
                <c:pt idx="47067">
                  <c:v>-53.741</c:v>
                </c:pt>
                <c:pt idx="47068">
                  <c:v>-53.739000000000004</c:v>
                </c:pt>
                <c:pt idx="47069">
                  <c:v>-53.736999999999995</c:v>
                </c:pt>
                <c:pt idx="47070">
                  <c:v>-53.734999999999999</c:v>
                </c:pt>
                <c:pt idx="47071">
                  <c:v>-53.733000000000004</c:v>
                </c:pt>
                <c:pt idx="47072">
                  <c:v>-53.730999999999995</c:v>
                </c:pt>
                <c:pt idx="47073">
                  <c:v>-53.728999999999999</c:v>
                </c:pt>
                <c:pt idx="47074">
                  <c:v>-53.727000000000004</c:v>
                </c:pt>
                <c:pt idx="47075">
                  <c:v>-53.724999999999994</c:v>
                </c:pt>
                <c:pt idx="47076">
                  <c:v>-53.722999999999999</c:v>
                </c:pt>
                <c:pt idx="47077">
                  <c:v>-53.721000000000004</c:v>
                </c:pt>
                <c:pt idx="47078">
                  <c:v>-53.718999999999994</c:v>
                </c:pt>
                <c:pt idx="47079">
                  <c:v>-53.716999999999999</c:v>
                </c:pt>
                <c:pt idx="47080">
                  <c:v>-53.715000000000003</c:v>
                </c:pt>
                <c:pt idx="47081">
                  <c:v>-53.712999999999994</c:v>
                </c:pt>
                <c:pt idx="47082">
                  <c:v>-53.710999999999999</c:v>
                </c:pt>
                <c:pt idx="47083">
                  <c:v>-53.709000000000003</c:v>
                </c:pt>
                <c:pt idx="47084">
                  <c:v>-53.706999999999994</c:v>
                </c:pt>
                <c:pt idx="47085">
                  <c:v>-53.704999999999998</c:v>
                </c:pt>
                <c:pt idx="47086">
                  <c:v>-53.703000000000003</c:v>
                </c:pt>
                <c:pt idx="47087">
                  <c:v>-53.700999999999993</c:v>
                </c:pt>
                <c:pt idx="47088">
                  <c:v>-53.698999999999998</c:v>
                </c:pt>
                <c:pt idx="47089">
                  <c:v>-53.697000000000003</c:v>
                </c:pt>
                <c:pt idx="47090">
                  <c:v>-53.694999999999993</c:v>
                </c:pt>
                <c:pt idx="47091">
                  <c:v>-53.692999999999998</c:v>
                </c:pt>
                <c:pt idx="47092">
                  <c:v>-53.691000000000003</c:v>
                </c:pt>
                <c:pt idx="47093">
                  <c:v>-53.688999999999993</c:v>
                </c:pt>
                <c:pt idx="47094">
                  <c:v>-53.686999999999998</c:v>
                </c:pt>
                <c:pt idx="47095">
                  <c:v>-53.685000000000002</c:v>
                </c:pt>
                <c:pt idx="47096">
                  <c:v>-53.683000000000007</c:v>
                </c:pt>
                <c:pt idx="47097">
                  <c:v>-53.680999999999997</c:v>
                </c:pt>
                <c:pt idx="47098">
                  <c:v>-53.679000000000002</c:v>
                </c:pt>
                <c:pt idx="47099">
                  <c:v>-53.677000000000007</c:v>
                </c:pt>
                <c:pt idx="47100">
                  <c:v>-53.674999999999997</c:v>
                </c:pt>
                <c:pt idx="47101">
                  <c:v>-53.673000000000002</c:v>
                </c:pt>
                <c:pt idx="47102">
                  <c:v>-53.671000000000006</c:v>
                </c:pt>
                <c:pt idx="47103">
                  <c:v>-53.668999999999997</c:v>
                </c:pt>
                <c:pt idx="47104">
                  <c:v>-53.667000000000002</c:v>
                </c:pt>
                <c:pt idx="47105">
                  <c:v>-53.665000000000006</c:v>
                </c:pt>
                <c:pt idx="47106">
                  <c:v>-53.662999999999997</c:v>
                </c:pt>
                <c:pt idx="47107">
                  <c:v>-53.661000000000001</c:v>
                </c:pt>
                <c:pt idx="47108">
                  <c:v>-53.659000000000006</c:v>
                </c:pt>
                <c:pt idx="47109">
                  <c:v>-53.656999999999996</c:v>
                </c:pt>
                <c:pt idx="47110">
                  <c:v>-53.655000000000001</c:v>
                </c:pt>
                <c:pt idx="47111">
                  <c:v>-53.653000000000006</c:v>
                </c:pt>
                <c:pt idx="47112">
                  <c:v>-53.650999999999996</c:v>
                </c:pt>
                <c:pt idx="47113">
                  <c:v>-53.649000000000001</c:v>
                </c:pt>
                <c:pt idx="47114">
                  <c:v>-53.647000000000006</c:v>
                </c:pt>
                <c:pt idx="47115">
                  <c:v>-53.644999999999996</c:v>
                </c:pt>
                <c:pt idx="47116">
                  <c:v>-53.643000000000001</c:v>
                </c:pt>
                <c:pt idx="47117">
                  <c:v>-53.641000000000005</c:v>
                </c:pt>
                <c:pt idx="47118">
                  <c:v>-53.638999999999996</c:v>
                </c:pt>
                <c:pt idx="47119">
                  <c:v>-53.637</c:v>
                </c:pt>
                <c:pt idx="47120">
                  <c:v>-53.635000000000005</c:v>
                </c:pt>
                <c:pt idx="47121">
                  <c:v>-53.632999999999996</c:v>
                </c:pt>
                <c:pt idx="47122">
                  <c:v>-53.631</c:v>
                </c:pt>
                <c:pt idx="47123">
                  <c:v>-53.629000000000005</c:v>
                </c:pt>
                <c:pt idx="47124">
                  <c:v>-53.626999999999995</c:v>
                </c:pt>
                <c:pt idx="47125">
                  <c:v>-53.625</c:v>
                </c:pt>
                <c:pt idx="47126">
                  <c:v>-53.623000000000005</c:v>
                </c:pt>
                <c:pt idx="47127">
                  <c:v>-53.620999999999995</c:v>
                </c:pt>
                <c:pt idx="47128">
                  <c:v>-53.619</c:v>
                </c:pt>
                <c:pt idx="47129">
                  <c:v>-53.617000000000004</c:v>
                </c:pt>
                <c:pt idx="47130">
                  <c:v>-53.614999999999995</c:v>
                </c:pt>
                <c:pt idx="47131">
                  <c:v>-53.613</c:v>
                </c:pt>
                <c:pt idx="47132">
                  <c:v>-53.611000000000004</c:v>
                </c:pt>
                <c:pt idx="47133">
                  <c:v>-53.608999999999995</c:v>
                </c:pt>
                <c:pt idx="47134">
                  <c:v>-53.606999999999999</c:v>
                </c:pt>
                <c:pt idx="47135">
                  <c:v>-53.605000000000004</c:v>
                </c:pt>
                <c:pt idx="47136">
                  <c:v>-53.602999999999994</c:v>
                </c:pt>
                <c:pt idx="47137">
                  <c:v>-53.600999999999999</c:v>
                </c:pt>
                <c:pt idx="47138">
                  <c:v>-53.599000000000004</c:v>
                </c:pt>
                <c:pt idx="47139">
                  <c:v>-53.596999999999994</c:v>
                </c:pt>
                <c:pt idx="47140">
                  <c:v>-53.594999999999999</c:v>
                </c:pt>
                <c:pt idx="47141">
                  <c:v>-53.593000000000004</c:v>
                </c:pt>
                <c:pt idx="47142">
                  <c:v>-53.590999999999994</c:v>
                </c:pt>
                <c:pt idx="47143">
                  <c:v>-53.588999999999999</c:v>
                </c:pt>
                <c:pt idx="47144">
                  <c:v>-53.587000000000003</c:v>
                </c:pt>
                <c:pt idx="47145">
                  <c:v>-53.584999999999994</c:v>
                </c:pt>
                <c:pt idx="47146">
                  <c:v>-53.582999999999998</c:v>
                </c:pt>
                <c:pt idx="47147">
                  <c:v>-53.581000000000003</c:v>
                </c:pt>
                <c:pt idx="47148">
                  <c:v>-53.578999999999994</c:v>
                </c:pt>
                <c:pt idx="47149">
                  <c:v>-53.576999999999998</c:v>
                </c:pt>
                <c:pt idx="47150">
                  <c:v>-53.575000000000003</c:v>
                </c:pt>
                <c:pt idx="47151">
                  <c:v>-53.572999999999993</c:v>
                </c:pt>
                <c:pt idx="47152">
                  <c:v>-53.570999999999998</c:v>
                </c:pt>
                <c:pt idx="47153">
                  <c:v>-53.569000000000003</c:v>
                </c:pt>
                <c:pt idx="47154">
                  <c:v>-53.566999999999993</c:v>
                </c:pt>
                <c:pt idx="47155">
                  <c:v>-53.564999999999998</c:v>
                </c:pt>
                <c:pt idx="47156">
                  <c:v>-53.563000000000002</c:v>
                </c:pt>
                <c:pt idx="47157">
                  <c:v>-53.561000000000007</c:v>
                </c:pt>
                <c:pt idx="47158">
                  <c:v>-53.558999999999997</c:v>
                </c:pt>
                <c:pt idx="47159">
                  <c:v>-53.557000000000002</c:v>
                </c:pt>
                <c:pt idx="47160">
                  <c:v>-53.555000000000007</c:v>
                </c:pt>
                <c:pt idx="47161">
                  <c:v>-53.552999999999997</c:v>
                </c:pt>
                <c:pt idx="47162">
                  <c:v>-53.551000000000002</c:v>
                </c:pt>
                <c:pt idx="47163">
                  <c:v>-53.549000000000007</c:v>
                </c:pt>
                <c:pt idx="47164">
                  <c:v>-53.546999999999997</c:v>
                </c:pt>
                <c:pt idx="47165">
                  <c:v>-53.545000000000002</c:v>
                </c:pt>
                <c:pt idx="47166">
                  <c:v>-53.543000000000006</c:v>
                </c:pt>
                <c:pt idx="47167">
                  <c:v>-53.540999999999997</c:v>
                </c:pt>
                <c:pt idx="47168">
                  <c:v>-53.539000000000001</c:v>
                </c:pt>
                <c:pt idx="47169">
                  <c:v>-53.537000000000006</c:v>
                </c:pt>
                <c:pt idx="47170">
                  <c:v>-53.534999999999997</c:v>
                </c:pt>
                <c:pt idx="47171">
                  <c:v>-53.533000000000001</c:v>
                </c:pt>
                <c:pt idx="47172">
                  <c:v>-53.531000000000006</c:v>
                </c:pt>
                <c:pt idx="47173">
                  <c:v>-53.528999999999996</c:v>
                </c:pt>
                <c:pt idx="47174">
                  <c:v>-53.527000000000001</c:v>
                </c:pt>
                <c:pt idx="47175">
                  <c:v>-53.525000000000006</c:v>
                </c:pt>
                <c:pt idx="47176">
                  <c:v>-53.522999999999996</c:v>
                </c:pt>
                <c:pt idx="47177">
                  <c:v>-53.521000000000001</c:v>
                </c:pt>
                <c:pt idx="47178">
                  <c:v>-53.519000000000005</c:v>
                </c:pt>
                <c:pt idx="47179">
                  <c:v>-53.516999999999996</c:v>
                </c:pt>
                <c:pt idx="47180">
                  <c:v>-53.515000000000001</c:v>
                </c:pt>
                <c:pt idx="47181">
                  <c:v>-53.513000000000005</c:v>
                </c:pt>
                <c:pt idx="47182">
                  <c:v>-53.510999999999996</c:v>
                </c:pt>
                <c:pt idx="47183">
                  <c:v>-53.509</c:v>
                </c:pt>
                <c:pt idx="47184">
                  <c:v>-53.507000000000005</c:v>
                </c:pt>
                <c:pt idx="47185">
                  <c:v>-53.504999999999995</c:v>
                </c:pt>
                <c:pt idx="47186">
                  <c:v>-53.503</c:v>
                </c:pt>
                <c:pt idx="47187">
                  <c:v>-53.501000000000005</c:v>
                </c:pt>
                <c:pt idx="47188">
                  <c:v>-53.498999999999995</c:v>
                </c:pt>
                <c:pt idx="47189">
                  <c:v>-53.497</c:v>
                </c:pt>
                <c:pt idx="47190">
                  <c:v>-53.495000000000005</c:v>
                </c:pt>
                <c:pt idx="47191">
                  <c:v>-53.492999999999995</c:v>
                </c:pt>
                <c:pt idx="47192">
                  <c:v>-53.491</c:v>
                </c:pt>
                <c:pt idx="47193">
                  <c:v>-53.489000000000004</c:v>
                </c:pt>
                <c:pt idx="47194">
                  <c:v>-53.486999999999995</c:v>
                </c:pt>
                <c:pt idx="47195">
                  <c:v>-53.484999999999999</c:v>
                </c:pt>
                <c:pt idx="47196">
                  <c:v>-53.483000000000004</c:v>
                </c:pt>
                <c:pt idx="47197">
                  <c:v>-53.480999999999995</c:v>
                </c:pt>
                <c:pt idx="47198">
                  <c:v>-53.478999999999999</c:v>
                </c:pt>
                <c:pt idx="47199">
                  <c:v>-53.477000000000004</c:v>
                </c:pt>
                <c:pt idx="47200">
                  <c:v>-53.474999999999994</c:v>
                </c:pt>
                <c:pt idx="47201">
                  <c:v>-53.472999999999999</c:v>
                </c:pt>
                <c:pt idx="47202">
                  <c:v>-53.471000000000004</c:v>
                </c:pt>
                <c:pt idx="47203">
                  <c:v>-53.468999999999994</c:v>
                </c:pt>
                <c:pt idx="47204">
                  <c:v>-53.466999999999999</c:v>
                </c:pt>
                <c:pt idx="47205">
                  <c:v>-53.465000000000003</c:v>
                </c:pt>
                <c:pt idx="47206">
                  <c:v>-53.462999999999994</c:v>
                </c:pt>
                <c:pt idx="47207">
                  <c:v>-53.460999999999999</c:v>
                </c:pt>
                <c:pt idx="47208">
                  <c:v>-53.459000000000003</c:v>
                </c:pt>
                <c:pt idx="47209">
                  <c:v>-53.456999999999994</c:v>
                </c:pt>
                <c:pt idx="47210">
                  <c:v>-53.454999999999998</c:v>
                </c:pt>
                <c:pt idx="47211">
                  <c:v>-53.453000000000003</c:v>
                </c:pt>
                <c:pt idx="47212">
                  <c:v>-53.450999999999993</c:v>
                </c:pt>
                <c:pt idx="47213">
                  <c:v>-53.448999999999998</c:v>
                </c:pt>
                <c:pt idx="47214">
                  <c:v>-53.447000000000003</c:v>
                </c:pt>
                <c:pt idx="47215">
                  <c:v>-53.444999999999993</c:v>
                </c:pt>
                <c:pt idx="47216">
                  <c:v>-53.442999999999998</c:v>
                </c:pt>
                <c:pt idx="47217">
                  <c:v>-53.441000000000003</c:v>
                </c:pt>
                <c:pt idx="47218">
                  <c:v>-53.438999999999993</c:v>
                </c:pt>
                <c:pt idx="47219">
                  <c:v>-53.436999999999998</c:v>
                </c:pt>
                <c:pt idx="47220">
                  <c:v>-53.435000000000002</c:v>
                </c:pt>
                <c:pt idx="47221">
                  <c:v>-53.433000000000007</c:v>
                </c:pt>
                <c:pt idx="47222">
                  <c:v>-53.430999999999997</c:v>
                </c:pt>
                <c:pt idx="47223">
                  <c:v>-53.429000000000002</c:v>
                </c:pt>
                <c:pt idx="47224">
                  <c:v>-53.427000000000007</c:v>
                </c:pt>
                <c:pt idx="47225">
                  <c:v>-53.424999999999997</c:v>
                </c:pt>
                <c:pt idx="47226">
                  <c:v>-53.423000000000002</c:v>
                </c:pt>
                <c:pt idx="47227">
                  <c:v>-53.421000000000006</c:v>
                </c:pt>
                <c:pt idx="47228">
                  <c:v>-53.418999999999997</c:v>
                </c:pt>
                <c:pt idx="47229">
                  <c:v>-53.417000000000002</c:v>
                </c:pt>
                <c:pt idx="47230">
                  <c:v>-53.415000000000006</c:v>
                </c:pt>
                <c:pt idx="47231">
                  <c:v>-53.412999999999997</c:v>
                </c:pt>
                <c:pt idx="47232">
                  <c:v>-53.411000000000001</c:v>
                </c:pt>
                <c:pt idx="47233">
                  <c:v>-53.409000000000006</c:v>
                </c:pt>
                <c:pt idx="47234">
                  <c:v>-53.406999999999996</c:v>
                </c:pt>
                <c:pt idx="47235">
                  <c:v>-53.405000000000001</c:v>
                </c:pt>
                <c:pt idx="47236">
                  <c:v>-53.403000000000006</c:v>
                </c:pt>
                <c:pt idx="47237">
                  <c:v>-53.400999999999996</c:v>
                </c:pt>
                <c:pt idx="47238">
                  <c:v>-53.399000000000001</c:v>
                </c:pt>
                <c:pt idx="47239">
                  <c:v>-53.397000000000006</c:v>
                </c:pt>
                <c:pt idx="47240">
                  <c:v>-53.394999999999996</c:v>
                </c:pt>
                <c:pt idx="47241">
                  <c:v>-53.393000000000001</c:v>
                </c:pt>
                <c:pt idx="47242">
                  <c:v>-53.391000000000005</c:v>
                </c:pt>
                <c:pt idx="47243">
                  <c:v>-53.388999999999996</c:v>
                </c:pt>
                <c:pt idx="47244">
                  <c:v>-53.387</c:v>
                </c:pt>
                <c:pt idx="47245">
                  <c:v>-53.385000000000005</c:v>
                </c:pt>
                <c:pt idx="47246">
                  <c:v>-53.382999999999996</c:v>
                </c:pt>
                <c:pt idx="47247">
                  <c:v>-53.381</c:v>
                </c:pt>
                <c:pt idx="47248">
                  <c:v>-53.379000000000005</c:v>
                </c:pt>
                <c:pt idx="47249">
                  <c:v>-53.376999999999995</c:v>
                </c:pt>
                <c:pt idx="47250">
                  <c:v>-53.375</c:v>
                </c:pt>
                <c:pt idx="47251">
                  <c:v>-53.373000000000005</c:v>
                </c:pt>
                <c:pt idx="47252">
                  <c:v>-53.370999999999995</c:v>
                </c:pt>
                <c:pt idx="47253">
                  <c:v>-53.369</c:v>
                </c:pt>
                <c:pt idx="47254">
                  <c:v>-53.367000000000004</c:v>
                </c:pt>
                <c:pt idx="47255">
                  <c:v>-53.364999999999995</c:v>
                </c:pt>
                <c:pt idx="47256">
                  <c:v>-53.363</c:v>
                </c:pt>
                <c:pt idx="47257">
                  <c:v>-53.361000000000004</c:v>
                </c:pt>
                <c:pt idx="47258">
                  <c:v>-53.358999999999995</c:v>
                </c:pt>
                <c:pt idx="47259">
                  <c:v>-53.356999999999999</c:v>
                </c:pt>
                <c:pt idx="47260">
                  <c:v>-53.355000000000004</c:v>
                </c:pt>
                <c:pt idx="47261">
                  <c:v>-53.352999999999994</c:v>
                </c:pt>
                <c:pt idx="47262">
                  <c:v>-53.350999999999999</c:v>
                </c:pt>
                <c:pt idx="47263">
                  <c:v>-53.349000000000004</c:v>
                </c:pt>
                <c:pt idx="47264">
                  <c:v>-53.346999999999994</c:v>
                </c:pt>
                <c:pt idx="47265">
                  <c:v>-53.344999999999999</c:v>
                </c:pt>
                <c:pt idx="47266">
                  <c:v>-53.343000000000004</c:v>
                </c:pt>
                <c:pt idx="47267">
                  <c:v>-53.340999999999994</c:v>
                </c:pt>
                <c:pt idx="47268">
                  <c:v>-53.338999999999999</c:v>
                </c:pt>
                <c:pt idx="47269">
                  <c:v>-53.337000000000003</c:v>
                </c:pt>
                <c:pt idx="47270">
                  <c:v>-53.334999999999994</c:v>
                </c:pt>
                <c:pt idx="47271">
                  <c:v>-53.332999999999998</c:v>
                </c:pt>
                <c:pt idx="47272">
                  <c:v>-53.331000000000003</c:v>
                </c:pt>
                <c:pt idx="47273">
                  <c:v>-53.328999999999994</c:v>
                </c:pt>
                <c:pt idx="47274">
                  <c:v>-53.326999999999998</c:v>
                </c:pt>
                <c:pt idx="47275">
                  <c:v>-53.325000000000003</c:v>
                </c:pt>
                <c:pt idx="47276">
                  <c:v>-53.322999999999993</c:v>
                </c:pt>
                <c:pt idx="47277">
                  <c:v>-53.320999999999998</c:v>
                </c:pt>
                <c:pt idx="47278">
                  <c:v>-53.319000000000003</c:v>
                </c:pt>
                <c:pt idx="47279">
                  <c:v>-53.316999999999993</c:v>
                </c:pt>
                <c:pt idx="47280">
                  <c:v>-53.314999999999998</c:v>
                </c:pt>
                <c:pt idx="47281">
                  <c:v>-53.313000000000002</c:v>
                </c:pt>
                <c:pt idx="47282">
                  <c:v>-53.311000000000007</c:v>
                </c:pt>
                <c:pt idx="47283">
                  <c:v>-53.308999999999997</c:v>
                </c:pt>
                <c:pt idx="47284">
                  <c:v>-53.307000000000002</c:v>
                </c:pt>
                <c:pt idx="47285">
                  <c:v>-53.305000000000007</c:v>
                </c:pt>
                <c:pt idx="47286">
                  <c:v>-53.302999999999997</c:v>
                </c:pt>
                <c:pt idx="47287">
                  <c:v>-53.301000000000002</c:v>
                </c:pt>
                <c:pt idx="47288">
                  <c:v>-53.299000000000007</c:v>
                </c:pt>
                <c:pt idx="47289">
                  <c:v>-53.296999999999997</c:v>
                </c:pt>
                <c:pt idx="47290">
                  <c:v>-53.295000000000002</c:v>
                </c:pt>
                <c:pt idx="47291">
                  <c:v>-53.293000000000006</c:v>
                </c:pt>
                <c:pt idx="47292">
                  <c:v>-53.290999999999997</c:v>
                </c:pt>
                <c:pt idx="47293">
                  <c:v>-53.289000000000001</c:v>
                </c:pt>
                <c:pt idx="47294">
                  <c:v>-53.287000000000006</c:v>
                </c:pt>
                <c:pt idx="47295">
                  <c:v>-53.284999999999997</c:v>
                </c:pt>
                <c:pt idx="47296">
                  <c:v>-53.283000000000001</c:v>
                </c:pt>
                <c:pt idx="47297">
                  <c:v>-53.281000000000006</c:v>
                </c:pt>
                <c:pt idx="47298">
                  <c:v>-53.278999999999996</c:v>
                </c:pt>
                <c:pt idx="47299">
                  <c:v>-53.277000000000001</c:v>
                </c:pt>
                <c:pt idx="47300">
                  <c:v>-53.275000000000006</c:v>
                </c:pt>
                <c:pt idx="47301">
                  <c:v>-53.272999999999996</c:v>
                </c:pt>
                <c:pt idx="47302">
                  <c:v>-53.271000000000001</c:v>
                </c:pt>
                <c:pt idx="47303">
                  <c:v>-53.269000000000005</c:v>
                </c:pt>
                <c:pt idx="47304">
                  <c:v>-53.266999999999996</c:v>
                </c:pt>
                <c:pt idx="47305">
                  <c:v>-53.265000000000001</c:v>
                </c:pt>
                <c:pt idx="47306">
                  <c:v>-53.263000000000005</c:v>
                </c:pt>
                <c:pt idx="47307">
                  <c:v>-53.260999999999996</c:v>
                </c:pt>
                <c:pt idx="47308">
                  <c:v>-53.259</c:v>
                </c:pt>
                <c:pt idx="47309">
                  <c:v>-53.257000000000005</c:v>
                </c:pt>
                <c:pt idx="47310">
                  <c:v>-53.254999999999995</c:v>
                </c:pt>
                <c:pt idx="47311">
                  <c:v>-53.253</c:v>
                </c:pt>
                <c:pt idx="47312">
                  <c:v>-53.251000000000005</c:v>
                </c:pt>
                <c:pt idx="47313">
                  <c:v>-53.248999999999995</c:v>
                </c:pt>
                <c:pt idx="47314">
                  <c:v>-53.247</c:v>
                </c:pt>
                <c:pt idx="47315">
                  <c:v>-53.245000000000005</c:v>
                </c:pt>
                <c:pt idx="47316">
                  <c:v>-53.242999999999995</c:v>
                </c:pt>
                <c:pt idx="47317">
                  <c:v>-53.241</c:v>
                </c:pt>
                <c:pt idx="47318">
                  <c:v>-53.239000000000004</c:v>
                </c:pt>
                <c:pt idx="47319">
                  <c:v>-53.236999999999995</c:v>
                </c:pt>
                <c:pt idx="47320">
                  <c:v>-53.234999999999999</c:v>
                </c:pt>
                <c:pt idx="47321">
                  <c:v>-53.233000000000004</c:v>
                </c:pt>
                <c:pt idx="47322">
                  <c:v>-53.230999999999995</c:v>
                </c:pt>
                <c:pt idx="47323">
                  <c:v>-53.228999999999999</c:v>
                </c:pt>
                <c:pt idx="47324">
                  <c:v>-53.227000000000004</c:v>
                </c:pt>
                <c:pt idx="47325">
                  <c:v>-53.224999999999994</c:v>
                </c:pt>
                <c:pt idx="47326">
                  <c:v>-53.222999999999999</c:v>
                </c:pt>
                <c:pt idx="47327">
                  <c:v>-53.221000000000004</c:v>
                </c:pt>
                <c:pt idx="47328">
                  <c:v>-53.218999999999994</c:v>
                </c:pt>
                <c:pt idx="47329">
                  <c:v>-53.216999999999999</c:v>
                </c:pt>
                <c:pt idx="47330">
                  <c:v>-53.215000000000003</c:v>
                </c:pt>
                <c:pt idx="47331">
                  <c:v>-53.212999999999994</c:v>
                </c:pt>
                <c:pt idx="47332">
                  <c:v>-53.210999999999999</c:v>
                </c:pt>
                <c:pt idx="47333">
                  <c:v>-53.209000000000003</c:v>
                </c:pt>
                <c:pt idx="47334">
                  <c:v>-53.206999999999994</c:v>
                </c:pt>
                <c:pt idx="47335">
                  <c:v>-53.204999999999998</c:v>
                </c:pt>
                <c:pt idx="47336">
                  <c:v>-53.203000000000003</c:v>
                </c:pt>
                <c:pt idx="47337">
                  <c:v>-53.200999999999993</c:v>
                </c:pt>
                <c:pt idx="47338">
                  <c:v>-53.198999999999998</c:v>
                </c:pt>
                <c:pt idx="47339">
                  <c:v>-53.197000000000003</c:v>
                </c:pt>
                <c:pt idx="47340">
                  <c:v>-53.194999999999993</c:v>
                </c:pt>
                <c:pt idx="47341">
                  <c:v>-53.192999999999998</c:v>
                </c:pt>
                <c:pt idx="47342">
                  <c:v>-53.191000000000003</c:v>
                </c:pt>
                <c:pt idx="47343">
                  <c:v>-53.188999999999993</c:v>
                </c:pt>
                <c:pt idx="47344">
                  <c:v>-53.186999999999998</c:v>
                </c:pt>
                <c:pt idx="47345">
                  <c:v>-53.185000000000002</c:v>
                </c:pt>
                <c:pt idx="47346">
                  <c:v>-53.183000000000007</c:v>
                </c:pt>
                <c:pt idx="47347">
                  <c:v>-53.180999999999997</c:v>
                </c:pt>
                <c:pt idx="47348">
                  <c:v>-53.179000000000002</c:v>
                </c:pt>
                <c:pt idx="47349">
                  <c:v>-53.177000000000007</c:v>
                </c:pt>
                <c:pt idx="47350">
                  <c:v>-53.174999999999997</c:v>
                </c:pt>
                <c:pt idx="47351">
                  <c:v>-53.173000000000002</c:v>
                </c:pt>
                <c:pt idx="47352">
                  <c:v>-53.171000000000006</c:v>
                </c:pt>
                <c:pt idx="47353">
                  <c:v>-53.168999999999997</c:v>
                </c:pt>
                <c:pt idx="47354">
                  <c:v>-53.167000000000002</c:v>
                </c:pt>
                <c:pt idx="47355">
                  <c:v>-53.165000000000006</c:v>
                </c:pt>
                <c:pt idx="47356">
                  <c:v>-53.162999999999997</c:v>
                </c:pt>
                <c:pt idx="47357">
                  <c:v>-53.161000000000001</c:v>
                </c:pt>
                <c:pt idx="47358">
                  <c:v>-53.159000000000006</c:v>
                </c:pt>
                <c:pt idx="47359">
                  <c:v>-53.156999999999996</c:v>
                </c:pt>
                <c:pt idx="47360">
                  <c:v>-53.155000000000001</c:v>
                </c:pt>
                <c:pt idx="47361">
                  <c:v>-53.153000000000006</c:v>
                </c:pt>
                <c:pt idx="47362">
                  <c:v>-53.150999999999996</c:v>
                </c:pt>
                <c:pt idx="47363">
                  <c:v>-53.149000000000001</c:v>
                </c:pt>
                <c:pt idx="47364">
                  <c:v>-53.147000000000006</c:v>
                </c:pt>
                <c:pt idx="47365">
                  <c:v>-53.144999999999996</c:v>
                </c:pt>
                <c:pt idx="47366">
                  <c:v>-53.143000000000001</c:v>
                </c:pt>
                <c:pt idx="47367">
                  <c:v>-53.141000000000005</c:v>
                </c:pt>
                <c:pt idx="47368">
                  <c:v>-53.138999999999996</c:v>
                </c:pt>
                <c:pt idx="47369">
                  <c:v>-53.137</c:v>
                </c:pt>
                <c:pt idx="47370">
                  <c:v>-53.135000000000005</c:v>
                </c:pt>
                <c:pt idx="47371">
                  <c:v>-53.132999999999996</c:v>
                </c:pt>
                <c:pt idx="47372">
                  <c:v>-53.131</c:v>
                </c:pt>
                <c:pt idx="47373">
                  <c:v>-53.129000000000005</c:v>
                </c:pt>
                <c:pt idx="47374">
                  <c:v>-53.126999999999995</c:v>
                </c:pt>
                <c:pt idx="47375">
                  <c:v>-53.125</c:v>
                </c:pt>
                <c:pt idx="47376">
                  <c:v>-53.123000000000005</c:v>
                </c:pt>
                <c:pt idx="47377">
                  <c:v>-53.120999999999995</c:v>
                </c:pt>
                <c:pt idx="47378">
                  <c:v>-53.119</c:v>
                </c:pt>
                <c:pt idx="47379">
                  <c:v>-53.117000000000004</c:v>
                </c:pt>
                <c:pt idx="47380">
                  <c:v>-53.114999999999995</c:v>
                </c:pt>
                <c:pt idx="47381">
                  <c:v>-53.113</c:v>
                </c:pt>
                <c:pt idx="47382">
                  <c:v>-53.111000000000004</c:v>
                </c:pt>
                <c:pt idx="47383">
                  <c:v>-53.108999999999995</c:v>
                </c:pt>
                <c:pt idx="47384">
                  <c:v>-53.106999999999999</c:v>
                </c:pt>
                <c:pt idx="47385">
                  <c:v>-53.105000000000004</c:v>
                </c:pt>
                <c:pt idx="47386">
                  <c:v>-53.102999999999994</c:v>
                </c:pt>
                <c:pt idx="47387">
                  <c:v>-53.100999999999999</c:v>
                </c:pt>
                <c:pt idx="47388">
                  <c:v>-53.099000000000004</c:v>
                </c:pt>
                <c:pt idx="47389">
                  <c:v>-53.096999999999994</c:v>
                </c:pt>
                <c:pt idx="47390">
                  <c:v>-53.094999999999999</c:v>
                </c:pt>
                <c:pt idx="47391">
                  <c:v>-53.093000000000004</c:v>
                </c:pt>
                <c:pt idx="47392">
                  <c:v>-53.090999999999994</c:v>
                </c:pt>
                <c:pt idx="47393">
                  <c:v>-53.088999999999999</c:v>
                </c:pt>
                <c:pt idx="47394">
                  <c:v>-53.087000000000003</c:v>
                </c:pt>
                <c:pt idx="47395">
                  <c:v>-53.084999999999994</c:v>
                </c:pt>
                <c:pt idx="47396">
                  <c:v>-53.082999999999998</c:v>
                </c:pt>
                <c:pt idx="47397">
                  <c:v>-53.081000000000003</c:v>
                </c:pt>
                <c:pt idx="47398">
                  <c:v>-53.078999999999994</c:v>
                </c:pt>
                <c:pt idx="47399">
                  <c:v>-53.076999999999998</c:v>
                </c:pt>
                <c:pt idx="47400">
                  <c:v>-53.075000000000003</c:v>
                </c:pt>
                <c:pt idx="47401">
                  <c:v>-53.072999999999993</c:v>
                </c:pt>
                <c:pt idx="47402">
                  <c:v>-53.070999999999998</c:v>
                </c:pt>
                <c:pt idx="47403">
                  <c:v>-53.069000000000003</c:v>
                </c:pt>
                <c:pt idx="47404">
                  <c:v>-53.066999999999993</c:v>
                </c:pt>
                <c:pt idx="47405">
                  <c:v>-53.064999999999998</c:v>
                </c:pt>
                <c:pt idx="47406">
                  <c:v>-53.063000000000002</c:v>
                </c:pt>
                <c:pt idx="47407">
                  <c:v>-53.061000000000007</c:v>
                </c:pt>
                <c:pt idx="47408">
                  <c:v>-53.058999999999997</c:v>
                </c:pt>
                <c:pt idx="47409">
                  <c:v>-53.057000000000002</c:v>
                </c:pt>
                <c:pt idx="47410">
                  <c:v>-53.055000000000007</c:v>
                </c:pt>
                <c:pt idx="47411">
                  <c:v>-53.052999999999997</c:v>
                </c:pt>
                <c:pt idx="47412">
                  <c:v>-53.051000000000002</c:v>
                </c:pt>
                <c:pt idx="47413">
                  <c:v>-53.049000000000007</c:v>
                </c:pt>
                <c:pt idx="47414">
                  <c:v>-53.046999999999997</c:v>
                </c:pt>
                <c:pt idx="47415">
                  <c:v>-53.045000000000002</c:v>
                </c:pt>
                <c:pt idx="47416">
                  <c:v>-53.043000000000006</c:v>
                </c:pt>
                <c:pt idx="47417">
                  <c:v>-53.040999999999997</c:v>
                </c:pt>
                <c:pt idx="47418">
                  <c:v>-53.039000000000001</c:v>
                </c:pt>
                <c:pt idx="47419">
                  <c:v>-53.037000000000006</c:v>
                </c:pt>
                <c:pt idx="47420">
                  <c:v>-53.034999999999997</c:v>
                </c:pt>
                <c:pt idx="47421">
                  <c:v>-53.033000000000001</c:v>
                </c:pt>
                <c:pt idx="47422">
                  <c:v>-53.031000000000006</c:v>
                </c:pt>
                <c:pt idx="47423">
                  <c:v>-53.028999999999996</c:v>
                </c:pt>
                <c:pt idx="47424">
                  <c:v>-53.027000000000001</c:v>
                </c:pt>
                <c:pt idx="47425">
                  <c:v>-53.025000000000006</c:v>
                </c:pt>
                <c:pt idx="47426">
                  <c:v>-53.022999999999996</c:v>
                </c:pt>
                <c:pt idx="47427">
                  <c:v>-53.021000000000001</c:v>
                </c:pt>
                <c:pt idx="47428">
                  <c:v>-53.019000000000005</c:v>
                </c:pt>
                <c:pt idx="47429">
                  <c:v>-53.016999999999996</c:v>
                </c:pt>
                <c:pt idx="47430">
                  <c:v>-53.015000000000001</c:v>
                </c:pt>
                <c:pt idx="47431">
                  <c:v>-53.013000000000005</c:v>
                </c:pt>
                <c:pt idx="47432">
                  <c:v>-53.010999999999996</c:v>
                </c:pt>
                <c:pt idx="47433">
                  <c:v>-53.009</c:v>
                </c:pt>
                <c:pt idx="47434">
                  <c:v>-53.007000000000005</c:v>
                </c:pt>
                <c:pt idx="47435">
                  <c:v>-53.004999999999995</c:v>
                </c:pt>
                <c:pt idx="47436">
                  <c:v>-53.003</c:v>
                </c:pt>
                <c:pt idx="47437">
                  <c:v>-53.001000000000005</c:v>
                </c:pt>
                <c:pt idx="47438">
                  <c:v>-52.998999999999995</c:v>
                </c:pt>
                <c:pt idx="47439">
                  <c:v>-52.997</c:v>
                </c:pt>
                <c:pt idx="47440">
                  <c:v>-52.995000000000005</c:v>
                </c:pt>
                <c:pt idx="47441">
                  <c:v>-52.992999999999995</c:v>
                </c:pt>
                <c:pt idx="47442">
                  <c:v>-52.991</c:v>
                </c:pt>
                <c:pt idx="47443">
                  <c:v>-52.989000000000004</c:v>
                </c:pt>
                <c:pt idx="47444">
                  <c:v>-52.986999999999995</c:v>
                </c:pt>
                <c:pt idx="47445">
                  <c:v>-52.984999999999999</c:v>
                </c:pt>
                <c:pt idx="47446">
                  <c:v>-52.983000000000004</c:v>
                </c:pt>
                <c:pt idx="47447">
                  <c:v>-52.980999999999995</c:v>
                </c:pt>
                <c:pt idx="47448">
                  <c:v>-52.978999999999999</c:v>
                </c:pt>
                <c:pt idx="47449">
                  <c:v>-52.977000000000004</c:v>
                </c:pt>
                <c:pt idx="47450">
                  <c:v>-52.974999999999994</c:v>
                </c:pt>
                <c:pt idx="47451">
                  <c:v>-52.972999999999999</c:v>
                </c:pt>
                <c:pt idx="47452">
                  <c:v>-52.971000000000004</c:v>
                </c:pt>
                <c:pt idx="47453">
                  <c:v>-52.968999999999994</c:v>
                </c:pt>
                <c:pt idx="47454">
                  <c:v>-52.966999999999999</c:v>
                </c:pt>
                <c:pt idx="47455">
                  <c:v>-52.965000000000003</c:v>
                </c:pt>
                <c:pt idx="47456">
                  <c:v>-52.962999999999994</c:v>
                </c:pt>
                <c:pt idx="47457">
                  <c:v>-52.960999999999999</c:v>
                </c:pt>
                <c:pt idx="47458">
                  <c:v>-52.959000000000003</c:v>
                </c:pt>
                <c:pt idx="47459">
                  <c:v>-52.956999999999994</c:v>
                </c:pt>
                <c:pt idx="47460">
                  <c:v>-52.954999999999998</c:v>
                </c:pt>
                <c:pt idx="47461">
                  <c:v>-52.953000000000003</c:v>
                </c:pt>
                <c:pt idx="47462">
                  <c:v>-52.950999999999993</c:v>
                </c:pt>
                <c:pt idx="47463">
                  <c:v>-52.948999999999998</c:v>
                </c:pt>
                <c:pt idx="47464">
                  <c:v>-52.947000000000003</c:v>
                </c:pt>
                <c:pt idx="47465">
                  <c:v>-52.944999999999993</c:v>
                </c:pt>
                <c:pt idx="47466">
                  <c:v>-52.942999999999998</c:v>
                </c:pt>
                <c:pt idx="47467">
                  <c:v>-52.941000000000003</c:v>
                </c:pt>
                <c:pt idx="47468">
                  <c:v>-52.938999999999993</c:v>
                </c:pt>
                <c:pt idx="47469">
                  <c:v>-52.936999999999998</c:v>
                </c:pt>
                <c:pt idx="47470">
                  <c:v>-52.935000000000002</c:v>
                </c:pt>
                <c:pt idx="47471">
                  <c:v>-52.933000000000007</c:v>
                </c:pt>
                <c:pt idx="47472">
                  <c:v>-52.930999999999997</c:v>
                </c:pt>
                <c:pt idx="47473">
                  <c:v>-52.929000000000002</c:v>
                </c:pt>
                <c:pt idx="47474">
                  <c:v>-52.927000000000007</c:v>
                </c:pt>
                <c:pt idx="47475">
                  <c:v>-52.924999999999997</c:v>
                </c:pt>
                <c:pt idx="47476">
                  <c:v>-52.923000000000002</c:v>
                </c:pt>
                <c:pt idx="47477">
                  <c:v>-52.921000000000006</c:v>
                </c:pt>
                <c:pt idx="47478">
                  <c:v>-52.918999999999997</c:v>
                </c:pt>
                <c:pt idx="47479">
                  <c:v>-52.917000000000002</c:v>
                </c:pt>
                <c:pt idx="47480">
                  <c:v>-52.915000000000006</c:v>
                </c:pt>
                <c:pt idx="47481">
                  <c:v>-52.912999999999997</c:v>
                </c:pt>
                <c:pt idx="47482">
                  <c:v>-52.911000000000001</c:v>
                </c:pt>
                <c:pt idx="47483">
                  <c:v>-52.909000000000006</c:v>
                </c:pt>
                <c:pt idx="47484">
                  <c:v>-52.906999999999996</c:v>
                </c:pt>
                <c:pt idx="47485">
                  <c:v>-52.905000000000001</c:v>
                </c:pt>
                <c:pt idx="47486">
                  <c:v>-52.903000000000006</c:v>
                </c:pt>
                <c:pt idx="47487">
                  <c:v>-52.900999999999996</c:v>
                </c:pt>
                <c:pt idx="47488">
                  <c:v>-52.899000000000001</c:v>
                </c:pt>
                <c:pt idx="47489">
                  <c:v>-52.897000000000006</c:v>
                </c:pt>
                <c:pt idx="47490">
                  <c:v>-52.894999999999996</c:v>
                </c:pt>
                <c:pt idx="47491">
                  <c:v>-52.893000000000001</c:v>
                </c:pt>
                <c:pt idx="47492">
                  <c:v>-52.891000000000005</c:v>
                </c:pt>
                <c:pt idx="47493">
                  <c:v>-52.888999999999996</c:v>
                </c:pt>
                <c:pt idx="47494">
                  <c:v>-52.887</c:v>
                </c:pt>
                <c:pt idx="47495">
                  <c:v>-52.885000000000005</c:v>
                </c:pt>
                <c:pt idx="47496">
                  <c:v>-52.882999999999996</c:v>
                </c:pt>
                <c:pt idx="47497">
                  <c:v>-52.881</c:v>
                </c:pt>
                <c:pt idx="47498">
                  <c:v>-52.879000000000005</c:v>
                </c:pt>
                <c:pt idx="47499">
                  <c:v>-52.876999999999995</c:v>
                </c:pt>
                <c:pt idx="47500">
                  <c:v>-52.875</c:v>
                </c:pt>
                <c:pt idx="47501">
                  <c:v>-52.873000000000005</c:v>
                </c:pt>
                <c:pt idx="47502">
                  <c:v>-52.870999999999995</c:v>
                </c:pt>
                <c:pt idx="47503">
                  <c:v>-52.869</c:v>
                </c:pt>
                <c:pt idx="47504">
                  <c:v>-52.867000000000004</c:v>
                </c:pt>
                <c:pt idx="47505">
                  <c:v>-52.864999999999995</c:v>
                </c:pt>
                <c:pt idx="47506">
                  <c:v>-52.863</c:v>
                </c:pt>
                <c:pt idx="47507">
                  <c:v>-52.861000000000004</c:v>
                </c:pt>
                <c:pt idx="47508">
                  <c:v>-52.858999999999995</c:v>
                </c:pt>
                <c:pt idx="47509">
                  <c:v>-52.856999999999999</c:v>
                </c:pt>
                <c:pt idx="47510">
                  <c:v>-52.855000000000004</c:v>
                </c:pt>
                <c:pt idx="47511">
                  <c:v>-52.852999999999994</c:v>
                </c:pt>
                <c:pt idx="47512">
                  <c:v>-52.850999999999999</c:v>
                </c:pt>
                <c:pt idx="47513">
                  <c:v>-52.849000000000004</c:v>
                </c:pt>
                <c:pt idx="47514">
                  <c:v>-52.846999999999994</c:v>
                </c:pt>
                <c:pt idx="47515">
                  <c:v>-52.844999999999999</c:v>
                </c:pt>
                <c:pt idx="47516">
                  <c:v>-52.843000000000004</c:v>
                </c:pt>
                <c:pt idx="47517">
                  <c:v>-52.840999999999994</c:v>
                </c:pt>
                <c:pt idx="47518">
                  <c:v>-52.838999999999999</c:v>
                </c:pt>
                <c:pt idx="47519">
                  <c:v>-52.837000000000003</c:v>
                </c:pt>
                <c:pt idx="47520">
                  <c:v>-52.834999999999994</c:v>
                </c:pt>
                <c:pt idx="47521">
                  <c:v>-52.832999999999998</c:v>
                </c:pt>
                <c:pt idx="47522">
                  <c:v>-52.831000000000003</c:v>
                </c:pt>
                <c:pt idx="47523">
                  <c:v>-52.828999999999994</c:v>
                </c:pt>
                <c:pt idx="47524">
                  <c:v>-52.826999999999998</c:v>
                </c:pt>
                <c:pt idx="47525">
                  <c:v>-52.825000000000003</c:v>
                </c:pt>
                <c:pt idx="47526">
                  <c:v>-52.822999999999993</c:v>
                </c:pt>
                <c:pt idx="47527">
                  <c:v>-52.820999999999998</c:v>
                </c:pt>
                <c:pt idx="47528">
                  <c:v>-52.819000000000003</c:v>
                </c:pt>
                <c:pt idx="47529">
                  <c:v>-52.816999999999993</c:v>
                </c:pt>
                <c:pt idx="47530">
                  <c:v>-52.814999999999998</c:v>
                </c:pt>
                <c:pt idx="47531">
                  <c:v>-52.813000000000002</c:v>
                </c:pt>
                <c:pt idx="47532">
                  <c:v>-52.811000000000007</c:v>
                </c:pt>
                <c:pt idx="47533">
                  <c:v>-52.808999999999997</c:v>
                </c:pt>
                <c:pt idx="47534">
                  <c:v>-52.807000000000002</c:v>
                </c:pt>
                <c:pt idx="47535">
                  <c:v>-52.805000000000007</c:v>
                </c:pt>
                <c:pt idx="47536">
                  <c:v>-52.802999999999997</c:v>
                </c:pt>
                <c:pt idx="47537">
                  <c:v>-52.801000000000002</c:v>
                </c:pt>
                <c:pt idx="47538">
                  <c:v>-52.799000000000007</c:v>
                </c:pt>
                <c:pt idx="47539">
                  <c:v>-52.796999999999997</c:v>
                </c:pt>
                <c:pt idx="47540">
                  <c:v>-52.795000000000002</c:v>
                </c:pt>
                <c:pt idx="47541">
                  <c:v>-52.793000000000006</c:v>
                </c:pt>
                <c:pt idx="47542">
                  <c:v>-52.790999999999997</c:v>
                </c:pt>
                <c:pt idx="47543">
                  <c:v>-52.789000000000001</c:v>
                </c:pt>
                <c:pt idx="47544">
                  <c:v>-52.787000000000006</c:v>
                </c:pt>
                <c:pt idx="47545">
                  <c:v>-52.784999999999997</c:v>
                </c:pt>
                <c:pt idx="47546">
                  <c:v>-52.783000000000001</c:v>
                </c:pt>
                <c:pt idx="47547">
                  <c:v>-52.781000000000006</c:v>
                </c:pt>
                <c:pt idx="47548">
                  <c:v>-52.778999999999996</c:v>
                </c:pt>
                <c:pt idx="47549">
                  <c:v>-52.777000000000001</c:v>
                </c:pt>
                <c:pt idx="47550">
                  <c:v>-52.775000000000006</c:v>
                </c:pt>
                <c:pt idx="47551">
                  <c:v>-52.772999999999996</c:v>
                </c:pt>
                <c:pt idx="47552">
                  <c:v>-52.771000000000001</c:v>
                </c:pt>
                <c:pt idx="47553">
                  <c:v>-52.769000000000005</c:v>
                </c:pt>
                <c:pt idx="47554">
                  <c:v>-52.766999999999996</c:v>
                </c:pt>
                <c:pt idx="47555">
                  <c:v>-52.765000000000001</c:v>
                </c:pt>
                <c:pt idx="47556">
                  <c:v>-52.763000000000005</c:v>
                </c:pt>
                <c:pt idx="47557">
                  <c:v>-52.760999999999996</c:v>
                </c:pt>
                <c:pt idx="47558">
                  <c:v>-52.759</c:v>
                </c:pt>
                <c:pt idx="47559">
                  <c:v>-52.757000000000005</c:v>
                </c:pt>
                <c:pt idx="47560">
                  <c:v>-52.754999999999995</c:v>
                </c:pt>
                <c:pt idx="47561">
                  <c:v>-52.753</c:v>
                </c:pt>
                <c:pt idx="47562">
                  <c:v>-52.751000000000005</c:v>
                </c:pt>
                <c:pt idx="47563">
                  <c:v>-52.748999999999995</c:v>
                </c:pt>
                <c:pt idx="47564">
                  <c:v>-52.747</c:v>
                </c:pt>
                <c:pt idx="47565">
                  <c:v>-52.745000000000005</c:v>
                </c:pt>
                <c:pt idx="47566">
                  <c:v>-52.742999999999995</c:v>
                </c:pt>
                <c:pt idx="47567">
                  <c:v>-52.741</c:v>
                </c:pt>
                <c:pt idx="47568">
                  <c:v>-52.739000000000004</c:v>
                </c:pt>
                <c:pt idx="47569">
                  <c:v>-52.736999999999995</c:v>
                </c:pt>
                <c:pt idx="47570">
                  <c:v>-52.734999999999999</c:v>
                </c:pt>
                <c:pt idx="47571">
                  <c:v>-52.733000000000004</c:v>
                </c:pt>
                <c:pt idx="47572">
                  <c:v>-52.730999999999995</c:v>
                </c:pt>
                <c:pt idx="47573">
                  <c:v>-52.728999999999999</c:v>
                </c:pt>
                <c:pt idx="47574">
                  <c:v>-52.727000000000004</c:v>
                </c:pt>
                <c:pt idx="47575">
                  <c:v>-52.724999999999994</c:v>
                </c:pt>
                <c:pt idx="47576">
                  <c:v>-52.722999999999999</c:v>
                </c:pt>
                <c:pt idx="47577">
                  <c:v>-52.721000000000004</c:v>
                </c:pt>
                <c:pt idx="47578">
                  <c:v>-52.718999999999994</c:v>
                </c:pt>
                <c:pt idx="47579">
                  <c:v>-52.716999999999999</c:v>
                </c:pt>
                <c:pt idx="47580">
                  <c:v>-52.715000000000003</c:v>
                </c:pt>
                <c:pt idx="47581">
                  <c:v>-52.712999999999994</c:v>
                </c:pt>
                <c:pt idx="47582">
                  <c:v>-52.710999999999999</c:v>
                </c:pt>
                <c:pt idx="47583">
                  <c:v>-52.709000000000003</c:v>
                </c:pt>
                <c:pt idx="47584">
                  <c:v>-52.706999999999994</c:v>
                </c:pt>
                <c:pt idx="47585">
                  <c:v>-52.704999999999998</c:v>
                </c:pt>
                <c:pt idx="47586">
                  <c:v>-52.703000000000003</c:v>
                </c:pt>
                <c:pt idx="47587">
                  <c:v>-52.700999999999993</c:v>
                </c:pt>
                <c:pt idx="47588">
                  <c:v>-52.698999999999998</c:v>
                </c:pt>
                <c:pt idx="47589">
                  <c:v>-52.697000000000003</c:v>
                </c:pt>
                <c:pt idx="47590">
                  <c:v>-52.694999999999993</c:v>
                </c:pt>
                <c:pt idx="47591">
                  <c:v>-52.692999999999998</c:v>
                </c:pt>
                <c:pt idx="47592">
                  <c:v>-52.691000000000003</c:v>
                </c:pt>
                <c:pt idx="47593">
                  <c:v>-52.688999999999993</c:v>
                </c:pt>
                <c:pt idx="47594">
                  <c:v>-52.686999999999998</c:v>
                </c:pt>
                <c:pt idx="47595">
                  <c:v>-52.685000000000002</c:v>
                </c:pt>
                <c:pt idx="47596">
                  <c:v>-52.683000000000007</c:v>
                </c:pt>
                <c:pt idx="47597">
                  <c:v>-52.680999999999997</c:v>
                </c:pt>
                <c:pt idx="47598">
                  <c:v>-52.679000000000002</c:v>
                </c:pt>
                <c:pt idx="47599">
                  <c:v>-52.677000000000007</c:v>
                </c:pt>
                <c:pt idx="47600">
                  <c:v>-52.674999999999997</c:v>
                </c:pt>
                <c:pt idx="47601">
                  <c:v>-52.673000000000002</c:v>
                </c:pt>
                <c:pt idx="47602">
                  <c:v>-52.671000000000006</c:v>
                </c:pt>
                <c:pt idx="47603">
                  <c:v>-52.668999999999997</c:v>
                </c:pt>
                <c:pt idx="47604">
                  <c:v>-52.667000000000002</c:v>
                </c:pt>
                <c:pt idx="47605">
                  <c:v>-52.665000000000006</c:v>
                </c:pt>
                <c:pt idx="47606">
                  <c:v>-52.662999999999997</c:v>
                </c:pt>
                <c:pt idx="47607">
                  <c:v>-52.661000000000001</c:v>
                </c:pt>
                <c:pt idx="47608">
                  <c:v>-52.659000000000006</c:v>
                </c:pt>
                <c:pt idx="47609">
                  <c:v>-52.656999999999996</c:v>
                </c:pt>
                <c:pt idx="47610">
                  <c:v>-52.655000000000001</c:v>
                </c:pt>
                <c:pt idx="47611">
                  <c:v>-52.653000000000006</c:v>
                </c:pt>
                <c:pt idx="47612">
                  <c:v>-52.650999999999996</c:v>
                </c:pt>
                <c:pt idx="47613">
                  <c:v>-52.649000000000001</c:v>
                </c:pt>
                <c:pt idx="47614">
                  <c:v>-52.647000000000006</c:v>
                </c:pt>
                <c:pt idx="47615">
                  <c:v>-52.644999999999996</c:v>
                </c:pt>
                <c:pt idx="47616">
                  <c:v>-52.643000000000001</c:v>
                </c:pt>
                <c:pt idx="47617">
                  <c:v>-52.641000000000005</c:v>
                </c:pt>
                <c:pt idx="47618">
                  <c:v>-52.638999999999996</c:v>
                </c:pt>
                <c:pt idx="47619">
                  <c:v>-52.637</c:v>
                </c:pt>
                <c:pt idx="47620">
                  <c:v>-52.635000000000005</c:v>
                </c:pt>
                <c:pt idx="47621">
                  <c:v>-52.632999999999996</c:v>
                </c:pt>
                <c:pt idx="47622">
                  <c:v>-52.631</c:v>
                </c:pt>
                <c:pt idx="47623">
                  <c:v>-52.629000000000005</c:v>
                </c:pt>
                <c:pt idx="47624">
                  <c:v>-52.626999999999995</c:v>
                </c:pt>
                <c:pt idx="47625">
                  <c:v>-52.625</c:v>
                </c:pt>
                <c:pt idx="47626">
                  <c:v>-52.623000000000005</c:v>
                </c:pt>
                <c:pt idx="47627">
                  <c:v>-52.620999999999995</c:v>
                </c:pt>
                <c:pt idx="47628">
                  <c:v>-52.619</c:v>
                </c:pt>
                <c:pt idx="47629">
                  <c:v>-52.617000000000004</c:v>
                </c:pt>
                <c:pt idx="47630">
                  <c:v>-52.614999999999995</c:v>
                </c:pt>
                <c:pt idx="47631">
                  <c:v>-52.613</c:v>
                </c:pt>
                <c:pt idx="47632">
                  <c:v>-52.611000000000004</c:v>
                </c:pt>
                <c:pt idx="47633">
                  <c:v>-52.608999999999995</c:v>
                </c:pt>
                <c:pt idx="47634">
                  <c:v>-52.606999999999999</c:v>
                </c:pt>
                <c:pt idx="47635">
                  <c:v>-52.605000000000004</c:v>
                </c:pt>
                <c:pt idx="47636">
                  <c:v>-52.602999999999994</c:v>
                </c:pt>
                <c:pt idx="47637">
                  <c:v>-52.600999999999999</c:v>
                </c:pt>
                <c:pt idx="47638">
                  <c:v>-52.599000000000004</c:v>
                </c:pt>
                <c:pt idx="47639">
                  <c:v>-52.596999999999994</c:v>
                </c:pt>
                <c:pt idx="47640">
                  <c:v>-52.594999999999999</c:v>
                </c:pt>
                <c:pt idx="47641">
                  <c:v>-52.593000000000004</c:v>
                </c:pt>
                <c:pt idx="47642">
                  <c:v>-52.590999999999994</c:v>
                </c:pt>
                <c:pt idx="47643">
                  <c:v>-52.588999999999999</c:v>
                </c:pt>
                <c:pt idx="47644">
                  <c:v>-52.587000000000003</c:v>
                </c:pt>
                <c:pt idx="47645">
                  <c:v>-52.584999999999994</c:v>
                </c:pt>
                <c:pt idx="47646">
                  <c:v>-52.582999999999998</c:v>
                </c:pt>
                <c:pt idx="47647">
                  <c:v>-52.581000000000003</c:v>
                </c:pt>
                <c:pt idx="47648">
                  <c:v>-52.578999999999994</c:v>
                </c:pt>
                <c:pt idx="47649">
                  <c:v>-52.576999999999998</c:v>
                </c:pt>
                <c:pt idx="47650">
                  <c:v>-52.575000000000003</c:v>
                </c:pt>
                <c:pt idx="47651">
                  <c:v>-52.572999999999993</c:v>
                </c:pt>
                <c:pt idx="47652">
                  <c:v>-52.570999999999998</c:v>
                </c:pt>
                <c:pt idx="47653">
                  <c:v>-52.569000000000003</c:v>
                </c:pt>
                <c:pt idx="47654">
                  <c:v>-52.566999999999993</c:v>
                </c:pt>
                <c:pt idx="47655">
                  <c:v>-52.564999999999998</c:v>
                </c:pt>
                <c:pt idx="47656">
                  <c:v>-52.563000000000002</c:v>
                </c:pt>
                <c:pt idx="47657">
                  <c:v>-52.561000000000007</c:v>
                </c:pt>
                <c:pt idx="47658">
                  <c:v>-52.558999999999997</c:v>
                </c:pt>
                <c:pt idx="47659">
                  <c:v>-52.557000000000002</c:v>
                </c:pt>
                <c:pt idx="47660">
                  <c:v>-52.555000000000007</c:v>
                </c:pt>
                <c:pt idx="47661">
                  <c:v>-52.552999999999997</c:v>
                </c:pt>
                <c:pt idx="47662">
                  <c:v>-52.551000000000002</c:v>
                </c:pt>
                <c:pt idx="47663">
                  <c:v>-52.549000000000007</c:v>
                </c:pt>
                <c:pt idx="47664">
                  <c:v>-52.546999999999997</c:v>
                </c:pt>
                <c:pt idx="47665">
                  <c:v>-52.545000000000002</c:v>
                </c:pt>
                <c:pt idx="47666">
                  <c:v>-52.543000000000006</c:v>
                </c:pt>
                <c:pt idx="47667">
                  <c:v>-52.540999999999997</c:v>
                </c:pt>
                <c:pt idx="47668">
                  <c:v>-52.539000000000001</c:v>
                </c:pt>
                <c:pt idx="47669">
                  <c:v>-52.537000000000006</c:v>
                </c:pt>
                <c:pt idx="47670">
                  <c:v>-52.534999999999997</c:v>
                </c:pt>
                <c:pt idx="47671">
                  <c:v>-52.533000000000001</c:v>
                </c:pt>
                <c:pt idx="47672">
                  <c:v>-52.531000000000006</c:v>
                </c:pt>
                <c:pt idx="47673">
                  <c:v>-52.528999999999996</c:v>
                </c:pt>
                <c:pt idx="47674">
                  <c:v>-52.527000000000001</c:v>
                </c:pt>
                <c:pt idx="47675">
                  <c:v>-52.525000000000006</c:v>
                </c:pt>
                <c:pt idx="47676">
                  <c:v>-52.522999999999996</c:v>
                </c:pt>
                <c:pt idx="47677">
                  <c:v>-52.521000000000001</c:v>
                </c:pt>
                <c:pt idx="47678">
                  <c:v>-52.519000000000005</c:v>
                </c:pt>
                <c:pt idx="47679">
                  <c:v>-52.516999999999996</c:v>
                </c:pt>
                <c:pt idx="47680">
                  <c:v>-52.515000000000001</c:v>
                </c:pt>
                <c:pt idx="47681">
                  <c:v>-52.513000000000005</c:v>
                </c:pt>
                <c:pt idx="47682">
                  <c:v>-52.510999999999996</c:v>
                </c:pt>
                <c:pt idx="47683">
                  <c:v>-52.509</c:v>
                </c:pt>
                <c:pt idx="47684">
                  <c:v>-52.507000000000005</c:v>
                </c:pt>
                <c:pt idx="47685">
                  <c:v>-52.504999999999995</c:v>
                </c:pt>
                <c:pt idx="47686">
                  <c:v>-52.503</c:v>
                </c:pt>
                <c:pt idx="47687">
                  <c:v>-52.501000000000005</c:v>
                </c:pt>
                <c:pt idx="47688">
                  <c:v>-52.498999999999995</c:v>
                </c:pt>
                <c:pt idx="47689">
                  <c:v>-52.497</c:v>
                </c:pt>
                <c:pt idx="47690">
                  <c:v>-52.495000000000005</c:v>
                </c:pt>
                <c:pt idx="47691">
                  <c:v>-52.492999999999995</c:v>
                </c:pt>
                <c:pt idx="47692">
                  <c:v>-52.491</c:v>
                </c:pt>
                <c:pt idx="47693">
                  <c:v>-52.489000000000004</c:v>
                </c:pt>
                <c:pt idx="47694">
                  <c:v>-52.486999999999995</c:v>
                </c:pt>
                <c:pt idx="47695">
                  <c:v>-52.484999999999999</c:v>
                </c:pt>
                <c:pt idx="47696">
                  <c:v>-52.483000000000004</c:v>
                </c:pt>
                <c:pt idx="47697">
                  <c:v>-52.480999999999995</c:v>
                </c:pt>
                <c:pt idx="47698">
                  <c:v>-52.478999999999999</c:v>
                </c:pt>
                <c:pt idx="47699">
                  <c:v>-52.477000000000004</c:v>
                </c:pt>
                <c:pt idx="47700">
                  <c:v>-52.474999999999994</c:v>
                </c:pt>
                <c:pt idx="47701">
                  <c:v>-52.472999999999999</c:v>
                </c:pt>
                <c:pt idx="47702">
                  <c:v>-52.471000000000004</c:v>
                </c:pt>
                <c:pt idx="47703">
                  <c:v>-52.468999999999994</c:v>
                </c:pt>
                <c:pt idx="47704">
                  <c:v>-52.466999999999999</c:v>
                </c:pt>
                <c:pt idx="47705">
                  <c:v>-52.465000000000003</c:v>
                </c:pt>
                <c:pt idx="47706">
                  <c:v>-52.462999999999994</c:v>
                </c:pt>
                <c:pt idx="47707">
                  <c:v>-52.460999999999999</c:v>
                </c:pt>
                <c:pt idx="47708">
                  <c:v>-52.459000000000003</c:v>
                </c:pt>
                <c:pt idx="47709">
                  <c:v>-52.456999999999994</c:v>
                </c:pt>
                <c:pt idx="47710">
                  <c:v>-52.454999999999998</c:v>
                </c:pt>
                <c:pt idx="47711">
                  <c:v>-52.453000000000003</c:v>
                </c:pt>
                <c:pt idx="47712">
                  <c:v>-52.450999999999993</c:v>
                </c:pt>
                <c:pt idx="47713">
                  <c:v>-52.448999999999998</c:v>
                </c:pt>
                <c:pt idx="47714">
                  <c:v>-52.447000000000003</c:v>
                </c:pt>
                <c:pt idx="47715">
                  <c:v>-52.444999999999993</c:v>
                </c:pt>
                <c:pt idx="47716">
                  <c:v>-52.442999999999998</c:v>
                </c:pt>
                <c:pt idx="47717">
                  <c:v>-52.441000000000003</c:v>
                </c:pt>
                <c:pt idx="47718">
                  <c:v>-52.438999999999993</c:v>
                </c:pt>
                <c:pt idx="47719">
                  <c:v>-52.436999999999998</c:v>
                </c:pt>
                <c:pt idx="47720">
                  <c:v>-52.435000000000002</c:v>
                </c:pt>
                <c:pt idx="47721">
                  <c:v>-52.433000000000007</c:v>
                </c:pt>
                <c:pt idx="47722">
                  <c:v>-52.430999999999997</c:v>
                </c:pt>
                <c:pt idx="47723">
                  <c:v>-52.429000000000002</c:v>
                </c:pt>
                <c:pt idx="47724">
                  <c:v>-52.427000000000007</c:v>
                </c:pt>
                <c:pt idx="47725">
                  <c:v>-52.424999999999997</c:v>
                </c:pt>
                <c:pt idx="47726">
                  <c:v>-52.423000000000002</c:v>
                </c:pt>
                <c:pt idx="47727">
                  <c:v>-52.421000000000006</c:v>
                </c:pt>
                <c:pt idx="47728">
                  <c:v>-52.418999999999997</c:v>
                </c:pt>
                <c:pt idx="47729">
                  <c:v>-52.417000000000002</c:v>
                </c:pt>
                <c:pt idx="47730">
                  <c:v>-52.415000000000006</c:v>
                </c:pt>
                <c:pt idx="47731">
                  <c:v>-52.412999999999997</c:v>
                </c:pt>
                <c:pt idx="47732">
                  <c:v>-52.411000000000001</c:v>
                </c:pt>
                <c:pt idx="47733">
                  <c:v>-52.409000000000006</c:v>
                </c:pt>
                <c:pt idx="47734">
                  <c:v>-52.406999999999996</c:v>
                </c:pt>
                <c:pt idx="47735">
                  <c:v>-52.405000000000001</c:v>
                </c:pt>
                <c:pt idx="47736">
                  <c:v>-52.403000000000006</c:v>
                </c:pt>
                <c:pt idx="47737">
                  <c:v>-52.400999999999996</c:v>
                </c:pt>
                <c:pt idx="47738">
                  <c:v>-52.399000000000001</c:v>
                </c:pt>
                <c:pt idx="47739">
                  <c:v>-52.397000000000006</c:v>
                </c:pt>
                <c:pt idx="47740">
                  <c:v>-52.394999999999996</c:v>
                </c:pt>
                <c:pt idx="47741">
                  <c:v>-52.393000000000001</c:v>
                </c:pt>
                <c:pt idx="47742">
                  <c:v>-52.391000000000005</c:v>
                </c:pt>
                <c:pt idx="47743">
                  <c:v>-52.388999999999996</c:v>
                </c:pt>
                <c:pt idx="47744">
                  <c:v>-52.387</c:v>
                </c:pt>
                <c:pt idx="47745">
                  <c:v>-52.385000000000005</c:v>
                </c:pt>
                <c:pt idx="47746">
                  <c:v>-52.382999999999996</c:v>
                </c:pt>
                <c:pt idx="47747">
                  <c:v>-52.381</c:v>
                </c:pt>
                <c:pt idx="47748">
                  <c:v>-52.379000000000005</c:v>
                </c:pt>
                <c:pt idx="47749">
                  <c:v>-52.376999999999995</c:v>
                </c:pt>
                <c:pt idx="47750">
                  <c:v>-52.375</c:v>
                </c:pt>
                <c:pt idx="47751">
                  <c:v>-52.373000000000005</c:v>
                </c:pt>
                <c:pt idx="47752">
                  <c:v>-52.370999999999995</c:v>
                </c:pt>
                <c:pt idx="47753">
                  <c:v>-52.369</c:v>
                </c:pt>
                <c:pt idx="47754">
                  <c:v>-52.367000000000004</c:v>
                </c:pt>
                <c:pt idx="47755">
                  <c:v>-52.364999999999995</c:v>
                </c:pt>
                <c:pt idx="47756">
                  <c:v>-52.363</c:v>
                </c:pt>
                <c:pt idx="47757">
                  <c:v>-52.361000000000004</c:v>
                </c:pt>
                <c:pt idx="47758">
                  <c:v>-52.358999999999995</c:v>
                </c:pt>
                <c:pt idx="47759">
                  <c:v>-52.356999999999999</c:v>
                </c:pt>
                <c:pt idx="47760">
                  <c:v>-52.355000000000004</c:v>
                </c:pt>
                <c:pt idx="47761">
                  <c:v>-52.352999999999994</c:v>
                </c:pt>
                <c:pt idx="47762">
                  <c:v>-52.350999999999999</c:v>
                </c:pt>
                <c:pt idx="47763">
                  <c:v>-52.349000000000004</c:v>
                </c:pt>
                <c:pt idx="47764">
                  <c:v>-52.346999999999994</c:v>
                </c:pt>
                <c:pt idx="47765">
                  <c:v>-52.344999999999999</c:v>
                </c:pt>
                <c:pt idx="47766">
                  <c:v>-52.343000000000004</c:v>
                </c:pt>
                <c:pt idx="47767">
                  <c:v>-52.340999999999994</c:v>
                </c:pt>
                <c:pt idx="47768">
                  <c:v>-52.338999999999999</c:v>
                </c:pt>
                <c:pt idx="47769">
                  <c:v>-52.337000000000003</c:v>
                </c:pt>
                <c:pt idx="47770">
                  <c:v>-52.334999999999994</c:v>
                </c:pt>
                <c:pt idx="47771">
                  <c:v>-52.332999999999998</c:v>
                </c:pt>
                <c:pt idx="47772">
                  <c:v>-52.331000000000003</c:v>
                </c:pt>
                <c:pt idx="47773">
                  <c:v>-52.328999999999994</c:v>
                </c:pt>
                <c:pt idx="47774">
                  <c:v>-52.326999999999998</c:v>
                </c:pt>
                <c:pt idx="47775">
                  <c:v>-52.325000000000003</c:v>
                </c:pt>
                <c:pt idx="47776">
                  <c:v>-52.322999999999993</c:v>
                </c:pt>
                <c:pt idx="47777">
                  <c:v>-52.320999999999998</c:v>
                </c:pt>
                <c:pt idx="47778">
                  <c:v>-52.319000000000003</c:v>
                </c:pt>
                <c:pt idx="47779">
                  <c:v>-52.316999999999993</c:v>
                </c:pt>
                <c:pt idx="47780">
                  <c:v>-52.314999999999998</c:v>
                </c:pt>
                <c:pt idx="47781">
                  <c:v>-52.313000000000002</c:v>
                </c:pt>
                <c:pt idx="47782">
                  <c:v>-52.311000000000007</c:v>
                </c:pt>
                <c:pt idx="47783">
                  <c:v>-52.308999999999997</c:v>
                </c:pt>
                <c:pt idx="47784">
                  <c:v>-52.307000000000002</c:v>
                </c:pt>
                <c:pt idx="47785">
                  <c:v>-52.305000000000007</c:v>
                </c:pt>
                <c:pt idx="47786">
                  <c:v>-52.302999999999997</c:v>
                </c:pt>
                <c:pt idx="47787">
                  <c:v>-52.301000000000002</c:v>
                </c:pt>
                <c:pt idx="47788">
                  <c:v>-52.299000000000007</c:v>
                </c:pt>
                <c:pt idx="47789">
                  <c:v>-52.296999999999997</c:v>
                </c:pt>
                <c:pt idx="47790">
                  <c:v>-52.295000000000002</c:v>
                </c:pt>
                <c:pt idx="47791">
                  <c:v>-52.293000000000006</c:v>
                </c:pt>
                <c:pt idx="47792">
                  <c:v>-52.290999999999997</c:v>
                </c:pt>
                <c:pt idx="47793">
                  <c:v>-52.289000000000001</c:v>
                </c:pt>
                <c:pt idx="47794">
                  <c:v>-52.287000000000006</c:v>
                </c:pt>
                <c:pt idx="47795">
                  <c:v>-52.284999999999997</c:v>
                </c:pt>
                <c:pt idx="47796">
                  <c:v>-52.283000000000001</c:v>
                </c:pt>
                <c:pt idx="47797">
                  <c:v>-52.281000000000006</c:v>
                </c:pt>
                <c:pt idx="47798">
                  <c:v>-52.278999999999996</c:v>
                </c:pt>
                <c:pt idx="47799">
                  <c:v>-52.277000000000001</c:v>
                </c:pt>
                <c:pt idx="47800">
                  <c:v>-52.275000000000006</c:v>
                </c:pt>
                <c:pt idx="47801">
                  <c:v>-52.272999999999996</c:v>
                </c:pt>
                <c:pt idx="47802">
                  <c:v>-52.271000000000001</c:v>
                </c:pt>
                <c:pt idx="47803">
                  <c:v>-52.269000000000005</c:v>
                </c:pt>
                <c:pt idx="47804">
                  <c:v>-52.266999999999996</c:v>
                </c:pt>
                <c:pt idx="47805">
                  <c:v>-52.265000000000001</c:v>
                </c:pt>
                <c:pt idx="47806">
                  <c:v>-52.263000000000005</c:v>
                </c:pt>
                <c:pt idx="47807">
                  <c:v>-52.260999999999996</c:v>
                </c:pt>
                <c:pt idx="47808">
                  <c:v>-52.259</c:v>
                </c:pt>
                <c:pt idx="47809">
                  <c:v>-52.257000000000005</c:v>
                </c:pt>
                <c:pt idx="47810">
                  <c:v>-52.254999999999995</c:v>
                </c:pt>
                <c:pt idx="47811">
                  <c:v>-52.253</c:v>
                </c:pt>
                <c:pt idx="47812">
                  <c:v>-52.251000000000005</c:v>
                </c:pt>
                <c:pt idx="47813">
                  <c:v>-52.248999999999995</c:v>
                </c:pt>
                <c:pt idx="47814">
                  <c:v>-52.247</c:v>
                </c:pt>
                <c:pt idx="47815">
                  <c:v>-52.245000000000005</c:v>
                </c:pt>
                <c:pt idx="47816">
                  <c:v>-52.242999999999995</c:v>
                </c:pt>
                <c:pt idx="47817">
                  <c:v>-52.241</c:v>
                </c:pt>
                <c:pt idx="47818">
                  <c:v>-52.239000000000004</c:v>
                </c:pt>
                <c:pt idx="47819">
                  <c:v>-52.236999999999995</c:v>
                </c:pt>
                <c:pt idx="47820">
                  <c:v>-52.234999999999999</c:v>
                </c:pt>
                <c:pt idx="47821">
                  <c:v>-52.233000000000004</c:v>
                </c:pt>
                <c:pt idx="47822">
                  <c:v>-52.230999999999995</c:v>
                </c:pt>
                <c:pt idx="47823">
                  <c:v>-52.228999999999999</c:v>
                </c:pt>
                <c:pt idx="47824">
                  <c:v>-52.227000000000004</c:v>
                </c:pt>
                <c:pt idx="47825">
                  <c:v>-52.224999999999994</c:v>
                </c:pt>
                <c:pt idx="47826">
                  <c:v>-52.222999999999999</c:v>
                </c:pt>
                <c:pt idx="47827">
                  <c:v>-52.221000000000004</c:v>
                </c:pt>
                <c:pt idx="47828">
                  <c:v>-52.218999999999994</c:v>
                </c:pt>
                <c:pt idx="47829">
                  <c:v>-52.216999999999999</c:v>
                </c:pt>
                <c:pt idx="47830">
                  <c:v>-52.215000000000003</c:v>
                </c:pt>
                <c:pt idx="47831">
                  <c:v>-52.212999999999994</c:v>
                </c:pt>
                <c:pt idx="47832">
                  <c:v>-52.210999999999999</c:v>
                </c:pt>
                <c:pt idx="47833">
                  <c:v>-52.209000000000003</c:v>
                </c:pt>
                <c:pt idx="47834">
                  <c:v>-52.206999999999994</c:v>
                </c:pt>
                <c:pt idx="47835">
                  <c:v>-52.204999999999998</c:v>
                </c:pt>
                <c:pt idx="47836">
                  <c:v>-52.203000000000003</c:v>
                </c:pt>
                <c:pt idx="47837">
                  <c:v>-52.200999999999993</c:v>
                </c:pt>
                <c:pt idx="47838">
                  <c:v>-52.198999999999998</c:v>
                </c:pt>
                <c:pt idx="47839">
                  <c:v>-52.197000000000003</c:v>
                </c:pt>
                <c:pt idx="47840">
                  <c:v>-52.194999999999993</c:v>
                </c:pt>
                <c:pt idx="47841">
                  <c:v>-52.192999999999998</c:v>
                </c:pt>
                <c:pt idx="47842">
                  <c:v>-52.191000000000003</c:v>
                </c:pt>
                <c:pt idx="47843">
                  <c:v>-52.188999999999993</c:v>
                </c:pt>
                <c:pt idx="47844">
                  <c:v>-52.186999999999998</c:v>
                </c:pt>
                <c:pt idx="47845">
                  <c:v>-52.185000000000002</c:v>
                </c:pt>
                <c:pt idx="47846">
                  <c:v>-52.183000000000007</c:v>
                </c:pt>
                <c:pt idx="47847">
                  <c:v>-52.180999999999997</c:v>
                </c:pt>
                <c:pt idx="47848">
                  <c:v>-52.179000000000002</c:v>
                </c:pt>
                <c:pt idx="47849">
                  <c:v>-52.177000000000007</c:v>
                </c:pt>
                <c:pt idx="47850">
                  <c:v>-52.174999999999997</c:v>
                </c:pt>
                <c:pt idx="47851">
                  <c:v>-52.173000000000002</c:v>
                </c:pt>
                <c:pt idx="47852">
                  <c:v>-52.171000000000006</c:v>
                </c:pt>
                <c:pt idx="47853">
                  <c:v>-52.168999999999997</c:v>
                </c:pt>
                <c:pt idx="47854">
                  <c:v>-52.167000000000002</c:v>
                </c:pt>
                <c:pt idx="47855">
                  <c:v>-52.165000000000006</c:v>
                </c:pt>
                <c:pt idx="47856">
                  <c:v>-52.162999999999997</c:v>
                </c:pt>
                <c:pt idx="47857">
                  <c:v>-52.161000000000001</c:v>
                </c:pt>
                <c:pt idx="47858">
                  <c:v>-52.159000000000006</c:v>
                </c:pt>
                <c:pt idx="47859">
                  <c:v>-52.156999999999996</c:v>
                </c:pt>
                <c:pt idx="47860">
                  <c:v>-52.155000000000001</c:v>
                </c:pt>
                <c:pt idx="47861">
                  <c:v>-52.153000000000006</c:v>
                </c:pt>
                <c:pt idx="47862">
                  <c:v>-52.150999999999996</c:v>
                </c:pt>
                <c:pt idx="47863">
                  <c:v>-52.149000000000001</c:v>
                </c:pt>
                <c:pt idx="47864">
                  <c:v>-52.147000000000006</c:v>
                </c:pt>
                <c:pt idx="47865">
                  <c:v>-52.144999999999996</c:v>
                </c:pt>
                <c:pt idx="47866">
                  <c:v>-52.143000000000001</c:v>
                </c:pt>
                <c:pt idx="47867">
                  <c:v>-52.141000000000005</c:v>
                </c:pt>
                <c:pt idx="47868">
                  <c:v>-52.138999999999996</c:v>
                </c:pt>
                <c:pt idx="47869">
                  <c:v>-52.137</c:v>
                </c:pt>
                <c:pt idx="47870">
                  <c:v>-52.135000000000005</c:v>
                </c:pt>
                <c:pt idx="47871">
                  <c:v>-52.132999999999996</c:v>
                </c:pt>
                <c:pt idx="47872">
                  <c:v>-52.131</c:v>
                </c:pt>
                <c:pt idx="47873">
                  <c:v>-52.129000000000005</c:v>
                </c:pt>
                <c:pt idx="47874">
                  <c:v>-52.126999999999995</c:v>
                </c:pt>
                <c:pt idx="47875">
                  <c:v>-52.125</c:v>
                </c:pt>
                <c:pt idx="47876">
                  <c:v>-52.123000000000005</c:v>
                </c:pt>
                <c:pt idx="47877">
                  <c:v>-52.120999999999995</c:v>
                </c:pt>
                <c:pt idx="47878">
                  <c:v>-52.119</c:v>
                </c:pt>
                <c:pt idx="47879">
                  <c:v>-52.117000000000004</c:v>
                </c:pt>
                <c:pt idx="47880">
                  <c:v>-52.114999999999995</c:v>
                </c:pt>
                <c:pt idx="47881">
                  <c:v>-52.113</c:v>
                </c:pt>
                <c:pt idx="47882">
                  <c:v>-52.111000000000004</c:v>
                </c:pt>
                <c:pt idx="47883">
                  <c:v>-52.108999999999995</c:v>
                </c:pt>
                <c:pt idx="47884">
                  <c:v>-52.106999999999999</c:v>
                </c:pt>
                <c:pt idx="47885">
                  <c:v>-52.105000000000004</c:v>
                </c:pt>
                <c:pt idx="47886">
                  <c:v>-52.102999999999994</c:v>
                </c:pt>
                <c:pt idx="47887">
                  <c:v>-52.100999999999999</c:v>
                </c:pt>
                <c:pt idx="47888">
                  <c:v>-52.099000000000004</c:v>
                </c:pt>
                <c:pt idx="47889">
                  <c:v>-52.096999999999994</c:v>
                </c:pt>
                <c:pt idx="47890">
                  <c:v>-52.094999999999999</c:v>
                </c:pt>
                <c:pt idx="47891">
                  <c:v>-52.093000000000004</c:v>
                </c:pt>
                <c:pt idx="47892">
                  <c:v>-52.090999999999994</c:v>
                </c:pt>
                <c:pt idx="47893">
                  <c:v>-52.088999999999999</c:v>
                </c:pt>
                <c:pt idx="47894">
                  <c:v>-52.087000000000003</c:v>
                </c:pt>
                <c:pt idx="47895">
                  <c:v>-52.084999999999994</c:v>
                </c:pt>
                <c:pt idx="47896">
                  <c:v>-52.082999999999998</c:v>
                </c:pt>
                <c:pt idx="47897">
                  <c:v>-52.081000000000003</c:v>
                </c:pt>
                <c:pt idx="47898">
                  <c:v>-52.078999999999994</c:v>
                </c:pt>
                <c:pt idx="47899">
                  <c:v>-52.076999999999998</c:v>
                </c:pt>
                <c:pt idx="47900">
                  <c:v>-52.075000000000003</c:v>
                </c:pt>
                <c:pt idx="47901">
                  <c:v>-52.072999999999993</c:v>
                </c:pt>
                <c:pt idx="47902">
                  <c:v>-52.070999999999998</c:v>
                </c:pt>
                <c:pt idx="47903">
                  <c:v>-52.069000000000003</c:v>
                </c:pt>
                <c:pt idx="47904">
                  <c:v>-52.066999999999993</c:v>
                </c:pt>
                <c:pt idx="47905">
                  <c:v>-52.064999999999998</c:v>
                </c:pt>
                <c:pt idx="47906">
                  <c:v>-52.063000000000002</c:v>
                </c:pt>
                <c:pt idx="47907">
                  <c:v>-52.061000000000007</c:v>
                </c:pt>
                <c:pt idx="47908">
                  <c:v>-52.058999999999997</c:v>
                </c:pt>
                <c:pt idx="47909">
                  <c:v>-52.057000000000002</c:v>
                </c:pt>
                <c:pt idx="47910">
                  <c:v>-52.055000000000007</c:v>
                </c:pt>
                <c:pt idx="47911">
                  <c:v>-52.052999999999997</c:v>
                </c:pt>
                <c:pt idx="47912">
                  <c:v>-52.051000000000002</c:v>
                </c:pt>
                <c:pt idx="47913">
                  <c:v>-52.049000000000007</c:v>
                </c:pt>
                <c:pt idx="47914">
                  <c:v>-52.046999999999997</c:v>
                </c:pt>
                <c:pt idx="47915">
                  <c:v>-52.045000000000002</c:v>
                </c:pt>
                <c:pt idx="47916">
                  <c:v>-52.043000000000006</c:v>
                </c:pt>
                <c:pt idx="47917">
                  <c:v>-52.040999999999997</c:v>
                </c:pt>
                <c:pt idx="47918">
                  <c:v>-52.039000000000001</c:v>
                </c:pt>
                <c:pt idx="47919">
                  <c:v>-52.037000000000006</c:v>
                </c:pt>
                <c:pt idx="47920">
                  <c:v>-52.034999999999997</c:v>
                </c:pt>
                <c:pt idx="47921">
                  <c:v>-52.033000000000001</c:v>
                </c:pt>
                <c:pt idx="47922">
                  <c:v>-52.031000000000006</c:v>
                </c:pt>
                <c:pt idx="47923">
                  <c:v>-52.028999999999996</c:v>
                </c:pt>
                <c:pt idx="47924">
                  <c:v>-52.027000000000001</c:v>
                </c:pt>
                <c:pt idx="47925">
                  <c:v>-52.025000000000006</c:v>
                </c:pt>
                <c:pt idx="47926">
                  <c:v>-52.022999999999996</c:v>
                </c:pt>
                <c:pt idx="47927">
                  <c:v>-52.021000000000001</c:v>
                </c:pt>
                <c:pt idx="47928">
                  <c:v>-52.019000000000005</c:v>
                </c:pt>
                <c:pt idx="47929">
                  <c:v>-52.016999999999996</c:v>
                </c:pt>
                <c:pt idx="47930">
                  <c:v>-52.015000000000001</c:v>
                </c:pt>
                <c:pt idx="47931">
                  <c:v>-52.013000000000005</c:v>
                </c:pt>
                <c:pt idx="47932">
                  <c:v>-52.010999999999996</c:v>
                </c:pt>
                <c:pt idx="47933">
                  <c:v>-52.009</c:v>
                </c:pt>
                <c:pt idx="47934">
                  <c:v>-52.007000000000005</c:v>
                </c:pt>
                <c:pt idx="47935">
                  <c:v>-52.004999999999995</c:v>
                </c:pt>
                <c:pt idx="47936">
                  <c:v>-52.003</c:v>
                </c:pt>
                <c:pt idx="47937">
                  <c:v>-52.001000000000005</c:v>
                </c:pt>
                <c:pt idx="47938">
                  <c:v>-51.998999999999995</c:v>
                </c:pt>
                <c:pt idx="47939">
                  <c:v>-51.997</c:v>
                </c:pt>
                <c:pt idx="47940">
                  <c:v>-51.995000000000005</c:v>
                </c:pt>
                <c:pt idx="47941">
                  <c:v>-51.992999999999995</c:v>
                </c:pt>
                <c:pt idx="47942">
                  <c:v>-51.991</c:v>
                </c:pt>
                <c:pt idx="47943">
                  <c:v>-51.989000000000004</c:v>
                </c:pt>
                <c:pt idx="47944">
                  <c:v>-51.986999999999995</c:v>
                </c:pt>
                <c:pt idx="47945">
                  <c:v>-51.984999999999999</c:v>
                </c:pt>
                <c:pt idx="47946">
                  <c:v>-51.983000000000004</c:v>
                </c:pt>
                <c:pt idx="47947">
                  <c:v>-51.980999999999995</c:v>
                </c:pt>
                <c:pt idx="47948">
                  <c:v>-51.978999999999999</c:v>
                </c:pt>
                <c:pt idx="47949">
                  <c:v>-51.977000000000004</c:v>
                </c:pt>
                <c:pt idx="47950">
                  <c:v>-51.974999999999994</c:v>
                </c:pt>
                <c:pt idx="47951">
                  <c:v>-51.972999999999999</c:v>
                </c:pt>
                <c:pt idx="47952">
                  <c:v>-51.971000000000004</c:v>
                </c:pt>
                <c:pt idx="47953">
                  <c:v>-51.968999999999994</c:v>
                </c:pt>
                <c:pt idx="47954">
                  <c:v>-51.966999999999999</c:v>
                </c:pt>
                <c:pt idx="47955">
                  <c:v>-51.965000000000003</c:v>
                </c:pt>
                <c:pt idx="47956">
                  <c:v>-51.962999999999994</c:v>
                </c:pt>
                <c:pt idx="47957">
                  <c:v>-51.960999999999999</c:v>
                </c:pt>
                <c:pt idx="47958">
                  <c:v>-51.959000000000003</c:v>
                </c:pt>
                <c:pt idx="47959">
                  <c:v>-51.956999999999994</c:v>
                </c:pt>
                <c:pt idx="47960">
                  <c:v>-51.954999999999998</c:v>
                </c:pt>
                <c:pt idx="47961">
                  <c:v>-51.953000000000003</c:v>
                </c:pt>
                <c:pt idx="47962">
                  <c:v>-51.950999999999993</c:v>
                </c:pt>
                <c:pt idx="47963">
                  <c:v>-51.948999999999998</c:v>
                </c:pt>
                <c:pt idx="47964">
                  <c:v>-51.947000000000003</c:v>
                </c:pt>
                <c:pt idx="47965">
                  <c:v>-51.944999999999993</c:v>
                </c:pt>
                <c:pt idx="47966">
                  <c:v>-51.942999999999998</c:v>
                </c:pt>
                <c:pt idx="47967">
                  <c:v>-51.941000000000003</c:v>
                </c:pt>
                <c:pt idx="47968">
                  <c:v>-51.938999999999993</c:v>
                </c:pt>
                <c:pt idx="47969">
                  <c:v>-51.936999999999998</c:v>
                </c:pt>
                <c:pt idx="47970">
                  <c:v>-51.935000000000002</c:v>
                </c:pt>
                <c:pt idx="47971">
                  <c:v>-51.933000000000007</c:v>
                </c:pt>
                <c:pt idx="47972">
                  <c:v>-51.930999999999997</c:v>
                </c:pt>
                <c:pt idx="47973">
                  <c:v>-51.929000000000002</c:v>
                </c:pt>
                <c:pt idx="47974">
                  <c:v>-51.927000000000007</c:v>
                </c:pt>
                <c:pt idx="47975">
                  <c:v>-51.924999999999997</c:v>
                </c:pt>
                <c:pt idx="47976">
                  <c:v>-51.923000000000002</c:v>
                </c:pt>
                <c:pt idx="47977">
                  <c:v>-51.921000000000006</c:v>
                </c:pt>
                <c:pt idx="47978">
                  <c:v>-51.918999999999997</c:v>
                </c:pt>
                <c:pt idx="47979">
                  <c:v>-51.917000000000002</c:v>
                </c:pt>
                <c:pt idx="47980">
                  <c:v>-51.915000000000006</c:v>
                </c:pt>
                <c:pt idx="47981">
                  <c:v>-51.912999999999997</c:v>
                </c:pt>
                <c:pt idx="47982">
                  <c:v>-51.911000000000001</c:v>
                </c:pt>
                <c:pt idx="47983">
                  <c:v>-51.909000000000006</c:v>
                </c:pt>
                <c:pt idx="47984">
                  <c:v>-51.906999999999996</c:v>
                </c:pt>
                <c:pt idx="47985">
                  <c:v>-51.905000000000001</c:v>
                </c:pt>
                <c:pt idx="47986">
                  <c:v>-51.903000000000006</c:v>
                </c:pt>
                <c:pt idx="47987">
                  <c:v>-51.900999999999996</c:v>
                </c:pt>
                <c:pt idx="47988">
                  <c:v>-51.899000000000001</c:v>
                </c:pt>
                <c:pt idx="47989">
                  <c:v>-51.897000000000006</c:v>
                </c:pt>
                <c:pt idx="47990">
                  <c:v>-51.894999999999996</c:v>
                </c:pt>
                <c:pt idx="47991">
                  <c:v>-51.893000000000001</c:v>
                </c:pt>
                <c:pt idx="47992">
                  <c:v>-51.891000000000005</c:v>
                </c:pt>
                <c:pt idx="47993">
                  <c:v>-51.888999999999996</c:v>
                </c:pt>
                <c:pt idx="47994">
                  <c:v>-51.887</c:v>
                </c:pt>
                <c:pt idx="47995">
                  <c:v>-51.885000000000005</c:v>
                </c:pt>
                <c:pt idx="47996">
                  <c:v>-51.882999999999996</c:v>
                </c:pt>
                <c:pt idx="47997">
                  <c:v>-51.881</c:v>
                </c:pt>
                <c:pt idx="47998">
                  <c:v>-51.879000000000005</c:v>
                </c:pt>
                <c:pt idx="47999">
                  <c:v>-51.876999999999995</c:v>
                </c:pt>
                <c:pt idx="48000">
                  <c:v>-51.875</c:v>
                </c:pt>
                <c:pt idx="48001">
                  <c:v>-51.873000000000005</c:v>
                </c:pt>
                <c:pt idx="48002">
                  <c:v>-51.870999999999995</c:v>
                </c:pt>
                <c:pt idx="48003">
                  <c:v>-51.869</c:v>
                </c:pt>
                <c:pt idx="48004">
                  <c:v>-51.867000000000004</c:v>
                </c:pt>
                <c:pt idx="48005">
                  <c:v>-51.864999999999995</c:v>
                </c:pt>
                <c:pt idx="48006">
                  <c:v>-51.863</c:v>
                </c:pt>
                <c:pt idx="48007">
                  <c:v>-51.861000000000004</c:v>
                </c:pt>
                <c:pt idx="48008">
                  <c:v>-51.858999999999995</c:v>
                </c:pt>
                <c:pt idx="48009">
                  <c:v>-51.856999999999999</c:v>
                </c:pt>
                <c:pt idx="48010">
                  <c:v>-51.855000000000004</c:v>
                </c:pt>
                <c:pt idx="48011">
                  <c:v>-51.852999999999994</c:v>
                </c:pt>
                <c:pt idx="48012">
                  <c:v>-51.850999999999999</c:v>
                </c:pt>
                <c:pt idx="48013">
                  <c:v>-51.849000000000004</c:v>
                </c:pt>
                <c:pt idx="48014">
                  <c:v>-51.846999999999994</c:v>
                </c:pt>
                <c:pt idx="48015">
                  <c:v>-51.844999999999999</c:v>
                </c:pt>
                <c:pt idx="48016">
                  <c:v>-51.843000000000004</c:v>
                </c:pt>
                <c:pt idx="48017">
                  <c:v>-51.840999999999994</c:v>
                </c:pt>
                <c:pt idx="48018">
                  <c:v>-51.838999999999999</c:v>
                </c:pt>
                <c:pt idx="48019">
                  <c:v>-51.837000000000003</c:v>
                </c:pt>
                <c:pt idx="48020">
                  <c:v>-51.834999999999994</c:v>
                </c:pt>
                <c:pt idx="48021">
                  <c:v>-51.832999999999998</c:v>
                </c:pt>
                <c:pt idx="48022">
                  <c:v>-51.831000000000003</c:v>
                </c:pt>
                <c:pt idx="48023">
                  <c:v>-51.828999999999994</c:v>
                </c:pt>
                <c:pt idx="48024">
                  <c:v>-51.826999999999998</c:v>
                </c:pt>
                <c:pt idx="48025">
                  <c:v>-51.825000000000003</c:v>
                </c:pt>
                <c:pt idx="48026">
                  <c:v>-51.822999999999993</c:v>
                </c:pt>
                <c:pt idx="48027">
                  <c:v>-51.820999999999998</c:v>
                </c:pt>
                <c:pt idx="48028">
                  <c:v>-51.819000000000003</c:v>
                </c:pt>
                <c:pt idx="48029">
                  <c:v>-51.816999999999993</c:v>
                </c:pt>
                <c:pt idx="48030">
                  <c:v>-51.814999999999998</c:v>
                </c:pt>
                <c:pt idx="48031">
                  <c:v>-51.813000000000002</c:v>
                </c:pt>
                <c:pt idx="48032">
                  <c:v>-51.811000000000007</c:v>
                </c:pt>
                <c:pt idx="48033">
                  <c:v>-51.808999999999997</c:v>
                </c:pt>
                <c:pt idx="48034">
                  <c:v>-51.807000000000002</c:v>
                </c:pt>
                <c:pt idx="48035">
                  <c:v>-51.805000000000007</c:v>
                </c:pt>
                <c:pt idx="48036">
                  <c:v>-51.802999999999997</c:v>
                </c:pt>
                <c:pt idx="48037">
                  <c:v>-51.801000000000002</c:v>
                </c:pt>
                <c:pt idx="48038">
                  <c:v>-51.799000000000007</c:v>
                </c:pt>
                <c:pt idx="48039">
                  <c:v>-51.796999999999997</c:v>
                </c:pt>
                <c:pt idx="48040">
                  <c:v>-51.795000000000002</c:v>
                </c:pt>
                <c:pt idx="48041">
                  <c:v>-51.793000000000006</c:v>
                </c:pt>
                <c:pt idx="48042">
                  <c:v>-51.790999999999997</c:v>
                </c:pt>
                <c:pt idx="48043">
                  <c:v>-51.789000000000001</c:v>
                </c:pt>
                <c:pt idx="48044">
                  <c:v>-51.787000000000006</c:v>
                </c:pt>
                <c:pt idx="48045">
                  <c:v>-51.784999999999997</c:v>
                </c:pt>
                <c:pt idx="48046">
                  <c:v>-51.783000000000001</c:v>
                </c:pt>
                <c:pt idx="48047">
                  <c:v>-51.781000000000006</c:v>
                </c:pt>
                <c:pt idx="48048">
                  <c:v>-51.778999999999996</c:v>
                </c:pt>
                <c:pt idx="48049">
                  <c:v>-51.777000000000001</c:v>
                </c:pt>
                <c:pt idx="48050">
                  <c:v>-51.775000000000006</c:v>
                </c:pt>
                <c:pt idx="48051">
                  <c:v>-51.772999999999996</c:v>
                </c:pt>
                <c:pt idx="48052">
                  <c:v>-51.771000000000001</c:v>
                </c:pt>
                <c:pt idx="48053">
                  <c:v>-51.769000000000005</c:v>
                </c:pt>
                <c:pt idx="48054">
                  <c:v>-51.766999999999996</c:v>
                </c:pt>
                <c:pt idx="48055">
                  <c:v>-51.765000000000001</c:v>
                </c:pt>
                <c:pt idx="48056">
                  <c:v>-51.763000000000005</c:v>
                </c:pt>
                <c:pt idx="48057">
                  <c:v>-51.760999999999996</c:v>
                </c:pt>
                <c:pt idx="48058">
                  <c:v>-51.759</c:v>
                </c:pt>
                <c:pt idx="48059">
                  <c:v>-51.757000000000005</c:v>
                </c:pt>
                <c:pt idx="48060">
                  <c:v>-51.754999999999995</c:v>
                </c:pt>
                <c:pt idx="48061">
                  <c:v>-51.753</c:v>
                </c:pt>
                <c:pt idx="48062">
                  <c:v>-51.751000000000005</c:v>
                </c:pt>
                <c:pt idx="48063">
                  <c:v>-51.748999999999995</c:v>
                </c:pt>
                <c:pt idx="48064">
                  <c:v>-51.747</c:v>
                </c:pt>
                <c:pt idx="48065">
                  <c:v>-51.745000000000005</c:v>
                </c:pt>
                <c:pt idx="48066">
                  <c:v>-51.742999999999995</c:v>
                </c:pt>
                <c:pt idx="48067">
                  <c:v>-51.741</c:v>
                </c:pt>
                <c:pt idx="48068">
                  <c:v>-51.739000000000004</c:v>
                </c:pt>
                <c:pt idx="48069">
                  <c:v>-51.736999999999995</c:v>
                </c:pt>
                <c:pt idx="48070">
                  <c:v>-51.734999999999999</c:v>
                </c:pt>
                <c:pt idx="48071">
                  <c:v>-51.733000000000004</c:v>
                </c:pt>
                <c:pt idx="48072">
                  <c:v>-51.730999999999995</c:v>
                </c:pt>
                <c:pt idx="48073">
                  <c:v>-51.728999999999999</c:v>
                </c:pt>
                <c:pt idx="48074">
                  <c:v>-51.727000000000004</c:v>
                </c:pt>
                <c:pt idx="48075">
                  <c:v>-51.724999999999994</c:v>
                </c:pt>
                <c:pt idx="48076">
                  <c:v>-51.722999999999999</c:v>
                </c:pt>
                <c:pt idx="48077">
                  <c:v>-51.721000000000004</c:v>
                </c:pt>
                <c:pt idx="48078">
                  <c:v>-51.718999999999994</c:v>
                </c:pt>
                <c:pt idx="48079">
                  <c:v>-51.716999999999999</c:v>
                </c:pt>
                <c:pt idx="48080">
                  <c:v>-51.715000000000003</c:v>
                </c:pt>
                <c:pt idx="48081">
                  <c:v>-51.712999999999994</c:v>
                </c:pt>
                <c:pt idx="48082">
                  <c:v>-51.710999999999999</c:v>
                </c:pt>
                <c:pt idx="48083">
                  <c:v>-51.709000000000003</c:v>
                </c:pt>
                <c:pt idx="48084">
                  <c:v>-51.706999999999994</c:v>
                </c:pt>
                <c:pt idx="48085">
                  <c:v>-51.704999999999998</c:v>
                </c:pt>
                <c:pt idx="48086">
                  <c:v>-51.703000000000003</c:v>
                </c:pt>
                <c:pt idx="48087">
                  <c:v>-51.700999999999993</c:v>
                </c:pt>
                <c:pt idx="48088">
                  <c:v>-51.698999999999998</c:v>
                </c:pt>
                <c:pt idx="48089">
                  <c:v>-51.697000000000003</c:v>
                </c:pt>
                <c:pt idx="48090">
                  <c:v>-51.694999999999993</c:v>
                </c:pt>
                <c:pt idx="48091">
                  <c:v>-51.692999999999998</c:v>
                </c:pt>
                <c:pt idx="48092">
                  <c:v>-51.691000000000003</c:v>
                </c:pt>
                <c:pt idx="48093">
                  <c:v>-51.688999999999993</c:v>
                </c:pt>
                <c:pt idx="48094">
                  <c:v>-51.686999999999998</c:v>
                </c:pt>
                <c:pt idx="48095">
                  <c:v>-51.685000000000002</c:v>
                </c:pt>
                <c:pt idx="48096">
                  <c:v>-51.683000000000007</c:v>
                </c:pt>
                <c:pt idx="48097">
                  <c:v>-51.680999999999997</c:v>
                </c:pt>
                <c:pt idx="48098">
                  <c:v>-51.679000000000002</c:v>
                </c:pt>
                <c:pt idx="48099">
                  <c:v>-51.677000000000007</c:v>
                </c:pt>
                <c:pt idx="48100">
                  <c:v>-51.674999999999997</c:v>
                </c:pt>
                <c:pt idx="48101">
                  <c:v>-51.673000000000002</c:v>
                </c:pt>
                <c:pt idx="48102">
                  <c:v>-51.671000000000006</c:v>
                </c:pt>
                <c:pt idx="48103">
                  <c:v>-51.668999999999997</c:v>
                </c:pt>
                <c:pt idx="48104">
                  <c:v>-51.667000000000002</c:v>
                </c:pt>
                <c:pt idx="48105">
                  <c:v>-51.665000000000006</c:v>
                </c:pt>
                <c:pt idx="48106">
                  <c:v>-51.662999999999997</c:v>
                </c:pt>
                <c:pt idx="48107">
                  <c:v>-51.661000000000001</c:v>
                </c:pt>
                <c:pt idx="48108">
                  <c:v>-51.659000000000006</c:v>
                </c:pt>
                <c:pt idx="48109">
                  <c:v>-51.656999999999996</c:v>
                </c:pt>
                <c:pt idx="48110">
                  <c:v>-51.655000000000001</c:v>
                </c:pt>
                <c:pt idx="48111">
                  <c:v>-51.653000000000006</c:v>
                </c:pt>
                <c:pt idx="48112">
                  <c:v>-51.650999999999996</c:v>
                </c:pt>
                <c:pt idx="48113">
                  <c:v>-51.649000000000001</c:v>
                </c:pt>
                <c:pt idx="48114">
                  <c:v>-51.647000000000006</c:v>
                </c:pt>
                <c:pt idx="48115">
                  <c:v>-51.644999999999996</c:v>
                </c:pt>
                <c:pt idx="48116">
                  <c:v>-51.643000000000001</c:v>
                </c:pt>
                <c:pt idx="48117">
                  <c:v>-51.641000000000005</c:v>
                </c:pt>
                <c:pt idx="48118">
                  <c:v>-51.638999999999996</c:v>
                </c:pt>
                <c:pt idx="48119">
                  <c:v>-51.637</c:v>
                </c:pt>
                <c:pt idx="48120">
                  <c:v>-51.635000000000005</c:v>
                </c:pt>
                <c:pt idx="48121">
                  <c:v>-51.632999999999996</c:v>
                </c:pt>
                <c:pt idx="48122">
                  <c:v>-51.631</c:v>
                </c:pt>
                <c:pt idx="48123">
                  <c:v>-51.629000000000005</c:v>
                </c:pt>
                <c:pt idx="48124">
                  <c:v>-51.626999999999995</c:v>
                </c:pt>
                <c:pt idx="48125">
                  <c:v>-51.625</c:v>
                </c:pt>
                <c:pt idx="48126">
                  <c:v>-51.623000000000005</c:v>
                </c:pt>
                <c:pt idx="48127">
                  <c:v>-51.620999999999995</c:v>
                </c:pt>
                <c:pt idx="48128">
                  <c:v>-51.619</c:v>
                </c:pt>
                <c:pt idx="48129">
                  <c:v>-51.617000000000004</c:v>
                </c:pt>
                <c:pt idx="48130">
                  <c:v>-51.614999999999995</c:v>
                </c:pt>
                <c:pt idx="48131">
                  <c:v>-51.613</c:v>
                </c:pt>
                <c:pt idx="48132">
                  <c:v>-51.611000000000004</c:v>
                </c:pt>
                <c:pt idx="48133">
                  <c:v>-51.608999999999995</c:v>
                </c:pt>
                <c:pt idx="48134">
                  <c:v>-51.606999999999999</c:v>
                </c:pt>
                <c:pt idx="48135">
                  <c:v>-51.605000000000004</c:v>
                </c:pt>
                <c:pt idx="48136">
                  <c:v>-51.602999999999994</c:v>
                </c:pt>
                <c:pt idx="48137">
                  <c:v>-51.600999999999999</c:v>
                </c:pt>
                <c:pt idx="48138">
                  <c:v>-51.599000000000004</c:v>
                </c:pt>
                <c:pt idx="48139">
                  <c:v>-51.596999999999994</c:v>
                </c:pt>
                <c:pt idx="48140">
                  <c:v>-51.594999999999999</c:v>
                </c:pt>
                <c:pt idx="48141">
                  <c:v>-51.593000000000004</c:v>
                </c:pt>
                <c:pt idx="48142">
                  <c:v>-51.590999999999994</c:v>
                </c:pt>
                <c:pt idx="48143">
                  <c:v>-51.588999999999999</c:v>
                </c:pt>
                <c:pt idx="48144">
                  <c:v>-51.587000000000003</c:v>
                </c:pt>
                <c:pt idx="48145">
                  <c:v>-51.584999999999994</c:v>
                </c:pt>
                <c:pt idx="48146">
                  <c:v>-51.582999999999998</c:v>
                </c:pt>
                <c:pt idx="48147">
                  <c:v>-51.581000000000003</c:v>
                </c:pt>
                <c:pt idx="48148">
                  <c:v>-51.578999999999994</c:v>
                </c:pt>
                <c:pt idx="48149">
                  <c:v>-51.576999999999998</c:v>
                </c:pt>
                <c:pt idx="48150">
                  <c:v>-51.575000000000003</c:v>
                </c:pt>
                <c:pt idx="48151">
                  <c:v>-51.572999999999993</c:v>
                </c:pt>
                <c:pt idx="48152">
                  <c:v>-51.570999999999998</c:v>
                </c:pt>
                <c:pt idx="48153">
                  <c:v>-51.569000000000003</c:v>
                </c:pt>
                <c:pt idx="48154">
                  <c:v>-51.566999999999993</c:v>
                </c:pt>
                <c:pt idx="48155">
                  <c:v>-51.564999999999998</c:v>
                </c:pt>
                <c:pt idx="48156">
                  <c:v>-51.563000000000002</c:v>
                </c:pt>
                <c:pt idx="48157">
                  <c:v>-51.561000000000007</c:v>
                </c:pt>
                <c:pt idx="48158">
                  <c:v>-51.558999999999997</c:v>
                </c:pt>
                <c:pt idx="48159">
                  <c:v>-51.557000000000002</c:v>
                </c:pt>
                <c:pt idx="48160">
                  <c:v>-51.555000000000007</c:v>
                </c:pt>
                <c:pt idx="48161">
                  <c:v>-51.552999999999997</c:v>
                </c:pt>
                <c:pt idx="48162">
                  <c:v>-51.551000000000002</c:v>
                </c:pt>
                <c:pt idx="48163">
                  <c:v>-51.549000000000007</c:v>
                </c:pt>
                <c:pt idx="48164">
                  <c:v>-51.546999999999997</c:v>
                </c:pt>
                <c:pt idx="48165">
                  <c:v>-51.545000000000002</c:v>
                </c:pt>
                <c:pt idx="48166">
                  <c:v>-51.543000000000006</c:v>
                </c:pt>
                <c:pt idx="48167">
                  <c:v>-51.540999999999997</c:v>
                </c:pt>
                <c:pt idx="48168">
                  <c:v>-51.539000000000001</c:v>
                </c:pt>
                <c:pt idx="48169">
                  <c:v>-51.537000000000006</c:v>
                </c:pt>
                <c:pt idx="48170">
                  <c:v>-51.534999999999997</c:v>
                </c:pt>
                <c:pt idx="48171">
                  <c:v>-51.533000000000001</c:v>
                </c:pt>
                <c:pt idx="48172">
                  <c:v>-51.531000000000006</c:v>
                </c:pt>
                <c:pt idx="48173">
                  <c:v>-51.528999999999996</c:v>
                </c:pt>
                <c:pt idx="48174">
                  <c:v>-51.527000000000001</c:v>
                </c:pt>
                <c:pt idx="48175">
                  <c:v>-51.525000000000006</c:v>
                </c:pt>
                <c:pt idx="48176">
                  <c:v>-51.522999999999996</c:v>
                </c:pt>
                <c:pt idx="48177">
                  <c:v>-51.521000000000001</c:v>
                </c:pt>
                <c:pt idx="48178">
                  <c:v>-51.519000000000005</c:v>
                </c:pt>
                <c:pt idx="48179">
                  <c:v>-51.516999999999996</c:v>
                </c:pt>
                <c:pt idx="48180">
                  <c:v>-51.515000000000001</c:v>
                </c:pt>
                <c:pt idx="48181">
                  <c:v>-51.513000000000005</c:v>
                </c:pt>
                <c:pt idx="48182">
                  <c:v>-51.510999999999996</c:v>
                </c:pt>
                <c:pt idx="48183">
                  <c:v>-51.509</c:v>
                </c:pt>
                <c:pt idx="48184">
                  <c:v>-51.507000000000005</c:v>
                </c:pt>
                <c:pt idx="48185">
                  <c:v>-51.504999999999995</c:v>
                </c:pt>
                <c:pt idx="48186">
                  <c:v>-51.503</c:v>
                </c:pt>
                <c:pt idx="48187">
                  <c:v>-51.501000000000005</c:v>
                </c:pt>
                <c:pt idx="48188">
                  <c:v>-51.498999999999995</c:v>
                </c:pt>
                <c:pt idx="48189">
                  <c:v>-51.497</c:v>
                </c:pt>
                <c:pt idx="48190">
                  <c:v>-51.495000000000005</c:v>
                </c:pt>
                <c:pt idx="48191">
                  <c:v>-51.492999999999995</c:v>
                </c:pt>
                <c:pt idx="48192">
                  <c:v>-51.491</c:v>
                </c:pt>
                <c:pt idx="48193">
                  <c:v>-51.489000000000004</c:v>
                </c:pt>
                <c:pt idx="48194">
                  <c:v>-51.486999999999995</c:v>
                </c:pt>
                <c:pt idx="48195">
                  <c:v>-51.484999999999999</c:v>
                </c:pt>
                <c:pt idx="48196">
                  <c:v>-51.483000000000004</c:v>
                </c:pt>
                <c:pt idx="48197">
                  <c:v>-51.480999999999995</c:v>
                </c:pt>
                <c:pt idx="48198">
                  <c:v>-51.478999999999999</c:v>
                </c:pt>
                <c:pt idx="48199">
                  <c:v>-51.477000000000004</c:v>
                </c:pt>
                <c:pt idx="48200">
                  <c:v>-51.474999999999994</c:v>
                </c:pt>
                <c:pt idx="48201">
                  <c:v>-51.472999999999999</c:v>
                </c:pt>
                <c:pt idx="48202">
                  <c:v>-51.471000000000004</c:v>
                </c:pt>
                <c:pt idx="48203">
                  <c:v>-51.468999999999994</c:v>
                </c:pt>
                <c:pt idx="48204">
                  <c:v>-51.466999999999999</c:v>
                </c:pt>
                <c:pt idx="48205">
                  <c:v>-51.465000000000003</c:v>
                </c:pt>
                <c:pt idx="48206">
                  <c:v>-51.462999999999994</c:v>
                </c:pt>
                <c:pt idx="48207">
                  <c:v>-51.460999999999999</c:v>
                </c:pt>
                <c:pt idx="48208">
                  <c:v>-51.459000000000003</c:v>
                </c:pt>
                <c:pt idx="48209">
                  <c:v>-51.456999999999994</c:v>
                </c:pt>
                <c:pt idx="48210">
                  <c:v>-51.454999999999998</c:v>
                </c:pt>
                <c:pt idx="48211">
                  <c:v>-51.453000000000003</c:v>
                </c:pt>
                <c:pt idx="48212">
                  <c:v>-51.450999999999993</c:v>
                </c:pt>
                <c:pt idx="48213">
                  <c:v>-51.448999999999998</c:v>
                </c:pt>
                <c:pt idx="48214">
                  <c:v>-51.447000000000003</c:v>
                </c:pt>
                <c:pt idx="48215">
                  <c:v>-51.444999999999993</c:v>
                </c:pt>
                <c:pt idx="48216">
                  <c:v>-51.442999999999998</c:v>
                </c:pt>
                <c:pt idx="48217">
                  <c:v>-51.441000000000003</c:v>
                </c:pt>
                <c:pt idx="48218">
                  <c:v>-51.438999999999993</c:v>
                </c:pt>
                <c:pt idx="48219">
                  <c:v>-51.436999999999998</c:v>
                </c:pt>
                <c:pt idx="48220">
                  <c:v>-51.435000000000002</c:v>
                </c:pt>
                <c:pt idx="48221">
                  <c:v>-51.433000000000007</c:v>
                </c:pt>
                <c:pt idx="48222">
                  <c:v>-51.430999999999997</c:v>
                </c:pt>
                <c:pt idx="48223">
                  <c:v>-51.429000000000002</c:v>
                </c:pt>
                <c:pt idx="48224">
                  <c:v>-51.427000000000007</c:v>
                </c:pt>
                <c:pt idx="48225">
                  <c:v>-51.424999999999997</c:v>
                </c:pt>
                <c:pt idx="48226">
                  <c:v>-51.423000000000002</c:v>
                </c:pt>
                <c:pt idx="48227">
                  <c:v>-51.421000000000006</c:v>
                </c:pt>
                <c:pt idx="48228">
                  <c:v>-51.418999999999997</c:v>
                </c:pt>
                <c:pt idx="48229">
                  <c:v>-51.417000000000002</c:v>
                </c:pt>
                <c:pt idx="48230">
                  <c:v>-51.415000000000006</c:v>
                </c:pt>
                <c:pt idx="48231">
                  <c:v>-51.412999999999997</c:v>
                </c:pt>
                <c:pt idx="48232">
                  <c:v>-51.411000000000001</c:v>
                </c:pt>
                <c:pt idx="48233">
                  <c:v>-51.409000000000006</c:v>
                </c:pt>
                <c:pt idx="48234">
                  <c:v>-51.406999999999996</c:v>
                </c:pt>
                <c:pt idx="48235">
                  <c:v>-51.405000000000001</c:v>
                </c:pt>
                <c:pt idx="48236">
                  <c:v>-51.403000000000006</c:v>
                </c:pt>
                <c:pt idx="48237">
                  <c:v>-51.400999999999996</c:v>
                </c:pt>
                <c:pt idx="48238">
                  <c:v>-51.399000000000001</c:v>
                </c:pt>
                <c:pt idx="48239">
                  <c:v>-51.397000000000006</c:v>
                </c:pt>
                <c:pt idx="48240">
                  <c:v>-51.394999999999996</c:v>
                </c:pt>
                <c:pt idx="48241">
                  <c:v>-51.393000000000001</c:v>
                </c:pt>
                <c:pt idx="48242">
                  <c:v>-51.391000000000005</c:v>
                </c:pt>
                <c:pt idx="48243">
                  <c:v>-51.388999999999996</c:v>
                </c:pt>
                <c:pt idx="48244">
                  <c:v>-51.387</c:v>
                </c:pt>
                <c:pt idx="48245">
                  <c:v>-51.385000000000005</c:v>
                </c:pt>
                <c:pt idx="48246">
                  <c:v>-51.382999999999996</c:v>
                </c:pt>
                <c:pt idx="48247">
                  <c:v>-51.381</c:v>
                </c:pt>
                <c:pt idx="48248">
                  <c:v>-51.379000000000005</c:v>
                </c:pt>
                <c:pt idx="48249">
                  <c:v>-51.376999999999995</c:v>
                </c:pt>
                <c:pt idx="48250">
                  <c:v>-51.375</c:v>
                </c:pt>
                <c:pt idx="48251">
                  <c:v>-51.373000000000005</c:v>
                </c:pt>
                <c:pt idx="48252">
                  <c:v>-51.370999999999995</c:v>
                </c:pt>
                <c:pt idx="48253">
                  <c:v>-51.369</c:v>
                </c:pt>
                <c:pt idx="48254">
                  <c:v>-51.367000000000004</c:v>
                </c:pt>
                <c:pt idx="48255">
                  <c:v>-51.364999999999995</c:v>
                </c:pt>
                <c:pt idx="48256">
                  <c:v>-51.363</c:v>
                </c:pt>
                <c:pt idx="48257">
                  <c:v>-51.361000000000004</c:v>
                </c:pt>
                <c:pt idx="48258">
                  <c:v>-51.358999999999995</c:v>
                </c:pt>
                <c:pt idx="48259">
                  <c:v>-51.356999999999999</c:v>
                </c:pt>
                <c:pt idx="48260">
                  <c:v>-51.355000000000004</c:v>
                </c:pt>
                <c:pt idx="48261">
                  <c:v>-51.352999999999994</c:v>
                </c:pt>
                <c:pt idx="48262">
                  <c:v>-51.350999999999999</c:v>
                </c:pt>
                <c:pt idx="48263">
                  <c:v>-51.349000000000004</c:v>
                </c:pt>
                <c:pt idx="48264">
                  <c:v>-51.346999999999994</c:v>
                </c:pt>
                <c:pt idx="48265">
                  <c:v>-51.344999999999999</c:v>
                </c:pt>
                <c:pt idx="48266">
                  <c:v>-51.343000000000004</c:v>
                </c:pt>
                <c:pt idx="48267">
                  <c:v>-51.340999999999994</c:v>
                </c:pt>
                <c:pt idx="48268">
                  <c:v>-51.338999999999999</c:v>
                </c:pt>
                <c:pt idx="48269">
                  <c:v>-51.337000000000003</c:v>
                </c:pt>
                <c:pt idx="48270">
                  <c:v>-51.334999999999994</c:v>
                </c:pt>
                <c:pt idx="48271">
                  <c:v>-51.332999999999998</c:v>
                </c:pt>
                <c:pt idx="48272">
                  <c:v>-51.331000000000003</c:v>
                </c:pt>
                <c:pt idx="48273">
                  <c:v>-51.328999999999994</c:v>
                </c:pt>
                <c:pt idx="48274">
                  <c:v>-51.326999999999998</c:v>
                </c:pt>
                <c:pt idx="48275">
                  <c:v>-51.325000000000003</c:v>
                </c:pt>
                <c:pt idx="48276">
                  <c:v>-51.322999999999993</c:v>
                </c:pt>
                <c:pt idx="48277">
                  <c:v>-51.320999999999998</c:v>
                </c:pt>
                <c:pt idx="48278">
                  <c:v>-51.319000000000003</c:v>
                </c:pt>
                <c:pt idx="48279">
                  <c:v>-51.316999999999993</c:v>
                </c:pt>
                <c:pt idx="48280">
                  <c:v>-51.314999999999998</c:v>
                </c:pt>
                <c:pt idx="48281">
                  <c:v>-51.313000000000002</c:v>
                </c:pt>
                <c:pt idx="48282">
                  <c:v>-51.311000000000007</c:v>
                </c:pt>
                <c:pt idx="48283">
                  <c:v>-51.308999999999997</c:v>
                </c:pt>
                <c:pt idx="48284">
                  <c:v>-51.307000000000002</c:v>
                </c:pt>
                <c:pt idx="48285">
                  <c:v>-51.305000000000007</c:v>
                </c:pt>
                <c:pt idx="48286">
                  <c:v>-51.302999999999997</c:v>
                </c:pt>
                <c:pt idx="48287">
                  <c:v>-51.301000000000002</c:v>
                </c:pt>
                <c:pt idx="48288">
                  <c:v>-51.299000000000007</c:v>
                </c:pt>
                <c:pt idx="48289">
                  <c:v>-51.296999999999997</c:v>
                </c:pt>
                <c:pt idx="48290">
                  <c:v>-51.295000000000002</c:v>
                </c:pt>
                <c:pt idx="48291">
                  <c:v>-51.293000000000006</c:v>
                </c:pt>
                <c:pt idx="48292">
                  <c:v>-51.290999999999997</c:v>
                </c:pt>
                <c:pt idx="48293">
                  <c:v>-51.289000000000001</c:v>
                </c:pt>
                <c:pt idx="48294">
                  <c:v>-51.287000000000006</c:v>
                </c:pt>
                <c:pt idx="48295">
                  <c:v>-51.284999999999997</c:v>
                </c:pt>
                <c:pt idx="48296">
                  <c:v>-51.283000000000001</c:v>
                </c:pt>
                <c:pt idx="48297">
                  <c:v>-51.281000000000006</c:v>
                </c:pt>
                <c:pt idx="48298">
                  <c:v>-51.278999999999996</c:v>
                </c:pt>
                <c:pt idx="48299">
                  <c:v>-51.277000000000001</c:v>
                </c:pt>
                <c:pt idx="48300">
                  <c:v>-51.275000000000006</c:v>
                </c:pt>
                <c:pt idx="48301">
                  <c:v>-51.272999999999996</c:v>
                </c:pt>
                <c:pt idx="48302">
                  <c:v>-51.271000000000001</c:v>
                </c:pt>
                <c:pt idx="48303">
                  <c:v>-51.269000000000005</c:v>
                </c:pt>
                <c:pt idx="48304">
                  <c:v>-51.266999999999996</c:v>
                </c:pt>
                <c:pt idx="48305">
                  <c:v>-51.265000000000001</c:v>
                </c:pt>
                <c:pt idx="48306">
                  <c:v>-51.263000000000005</c:v>
                </c:pt>
                <c:pt idx="48307">
                  <c:v>-51.260999999999996</c:v>
                </c:pt>
                <c:pt idx="48308">
                  <c:v>-51.259</c:v>
                </c:pt>
                <c:pt idx="48309">
                  <c:v>-51.257000000000005</c:v>
                </c:pt>
                <c:pt idx="48310">
                  <c:v>-51.254999999999995</c:v>
                </c:pt>
                <c:pt idx="48311">
                  <c:v>-51.253</c:v>
                </c:pt>
                <c:pt idx="48312">
                  <c:v>-51.251000000000005</c:v>
                </c:pt>
                <c:pt idx="48313">
                  <c:v>-51.248999999999995</c:v>
                </c:pt>
                <c:pt idx="48314">
                  <c:v>-51.247</c:v>
                </c:pt>
                <c:pt idx="48315">
                  <c:v>-51.245000000000005</c:v>
                </c:pt>
                <c:pt idx="48316">
                  <c:v>-51.242999999999995</c:v>
                </c:pt>
                <c:pt idx="48317">
                  <c:v>-51.241</c:v>
                </c:pt>
                <c:pt idx="48318">
                  <c:v>-51.239000000000004</c:v>
                </c:pt>
                <c:pt idx="48319">
                  <c:v>-51.236999999999995</c:v>
                </c:pt>
                <c:pt idx="48320">
                  <c:v>-51.234999999999999</c:v>
                </c:pt>
                <c:pt idx="48321">
                  <c:v>-51.233000000000004</c:v>
                </c:pt>
                <c:pt idx="48322">
                  <c:v>-51.230999999999995</c:v>
                </c:pt>
                <c:pt idx="48323">
                  <c:v>-51.228999999999999</c:v>
                </c:pt>
                <c:pt idx="48324">
                  <c:v>-51.227000000000004</c:v>
                </c:pt>
                <c:pt idx="48325">
                  <c:v>-51.224999999999994</c:v>
                </c:pt>
                <c:pt idx="48326">
                  <c:v>-51.222999999999999</c:v>
                </c:pt>
                <c:pt idx="48327">
                  <c:v>-51.221000000000004</c:v>
                </c:pt>
                <c:pt idx="48328">
                  <c:v>-51.218999999999994</c:v>
                </c:pt>
                <c:pt idx="48329">
                  <c:v>-51.216999999999999</c:v>
                </c:pt>
                <c:pt idx="48330">
                  <c:v>-51.215000000000003</c:v>
                </c:pt>
                <c:pt idx="48331">
                  <c:v>-51.212999999999994</c:v>
                </c:pt>
                <c:pt idx="48332">
                  <c:v>-51.210999999999999</c:v>
                </c:pt>
                <c:pt idx="48333">
                  <c:v>-51.209000000000003</c:v>
                </c:pt>
                <c:pt idx="48334">
                  <c:v>-51.206999999999994</c:v>
                </c:pt>
                <c:pt idx="48335">
                  <c:v>-51.204999999999998</c:v>
                </c:pt>
                <c:pt idx="48336">
                  <c:v>-51.203000000000003</c:v>
                </c:pt>
                <c:pt idx="48337">
                  <c:v>-51.200999999999993</c:v>
                </c:pt>
                <c:pt idx="48338">
                  <c:v>-51.198999999999998</c:v>
                </c:pt>
                <c:pt idx="48339">
                  <c:v>-51.197000000000003</c:v>
                </c:pt>
                <c:pt idx="48340">
                  <c:v>-51.194999999999993</c:v>
                </c:pt>
                <c:pt idx="48341">
                  <c:v>-51.192999999999998</c:v>
                </c:pt>
                <c:pt idx="48342">
                  <c:v>-51.191000000000003</c:v>
                </c:pt>
                <c:pt idx="48343">
                  <c:v>-51.188999999999993</c:v>
                </c:pt>
                <c:pt idx="48344">
                  <c:v>-51.186999999999998</c:v>
                </c:pt>
                <c:pt idx="48345">
                  <c:v>-51.185000000000002</c:v>
                </c:pt>
                <c:pt idx="48346">
                  <c:v>-51.183000000000007</c:v>
                </c:pt>
                <c:pt idx="48347">
                  <c:v>-51.180999999999997</c:v>
                </c:pt>
                <c:pt idx="48348">
                  <c:v>-51.179000000000002</c:v>
                </c:pt>
                <c:pt idx="48349">
                  <c:v>-51.177000000000007</c:v>
                </c:pt>
                <c:pt idx="48350">
                  <c:v>-51.174999999999997</c:v>
                </c:pt>
                <c:pt idx="48351">
                  <c:v>-51.173000000000002</c:v>
                </c:pt>
                <c:pt idx="48352">
                  <c:v>-51.171000000000006</c:v>
                </c:pt>
                <c:pt idx="48353">
                  <c:v>-51.168999999999997</c:v>
                </c:pt>
                <c:pt idx="48354">
                  <c:v>-51.167000000000002</c:v>
                </c:pt>
                <c:pt idx="48355">
                  <c:v>-51.165000000000006</c:v>
                </c:pt>
                <c:pt idx="48356">
                  <c:v>-51.162999999999997</c:v>
                </c:pt>
                <c:pt idx="48357">
                  <c:v>-51.161000000000001</c:v>
                </c:pt>
                <c:pt idx="48358">
                  <c:v>-51.159000000000006</c:v>
                </c:pt>
                <c:pt idx="48359">
                  <c:v>-51.156999999999996</c:v>
                </c:pt>
                <c:pt idx="48360">
                  <c:v>-51.155000000000001</c:v>
                </c:pt>
                <c:pt idx="48361">
                  <c:v>-51.153000000000006</c:v>
                </c:pt>
                <c:pt idx="48362">
                  <c:v>-51.150999999999996</c:v>
                </c:pt>
                <c:pt idx="48363">
                  <c:v>-51.149000000000001</c:v>
                </c:pt>
                <c:pt idx="48364">
                  <c:v>-51.147000000000006</c:v>
                </c:pt>
                <c:pt idx="48365">
                  <c:v>-51.144999999999996</c:v>
                </c:pt>
                <c:pt idx="48366">
                  <c:v>-51.143000000000001</c:v>
                </c:pt>
                <c:pt idx="48367">
                  <c:v>-51.141000000000005</c:v>
                </c:pt>
                <c:pt idx="48368">
                  <c:v>-51.138999999999996</c:v>
                </c:pt>
                <c:pt idx="48369">
                  <c:v>-51.137</c:v>
                </c:pt>
                <c:pt idx="48370">
                  <c:v>-51.135000000000005</c:v>
                </c:pt>
                <c:pt idx="48371">
                  <c:v>-51.132999999999996</c:v>
                </c:pt>
                <c:pt idx="48372">
                  <c:v>-51.131</c:v>
                </c:pt>
                <c:pt idx="48373">
                  <c:v>-51.129000000000005</c:v>
                </c:pt>
                <c:pt idx="48374">
                  <c:v>-51.126999999999995</c:v>
                </c:pt>
                <c:pt idx="48375">
                  <c:v>-51.125</c:v>
                </c:pt>
                <c:pt idx="48376">
                  <c:v>-51.123000000000005</c:v>
                </c:pt>
                <c:pt idx="48377">
                  <c:v>-51.120999999999995</c:v>
                </c:pt>
                <c:pt idx="48378">
                  <c:v>-51.119</c:v>
                </c:pt>
                <c:pt idx="48379">
                  <c:v>-51.117000000000004</c:v>
                </c:pt>
                <c:pt idx="48380">
                  <c:v>-51.114999999999995</c:v>
                </c:pt>
                <c:pt idx="48381">
                  <c:v>-51.113</c:v>
                </c:pt>
                <c:pt idx="48382">
                  <c:v>-51.111000000000004</c:v>
                </c:pt>
                <c:pt idx="48383">
                  <c:v>-51.108999999999995</c:v>
                </c:pt>
                <c:pt idx="48384">
                  <c:v>-51.106999999999999</c:v>
                </c:pt>
                <c:pt idx="48385">
                  <c:v>-51.105000000000004</c:v>
                </c:pt>
                <c:pt idx="48386">
                  <c:v>-51.102999999999994</c:v>
                </c:pt>
                <c:pt idx="48387">
                  <c:v>-51.100999999999999</c:v>
                </c:pt>
                <c:pt idx="48388">
                  <c:v>-51.099000000000004</c:v>
                </c:pt>
                <c:pt idx="48389">
                  <c:v>-51.096999999999994</c:v>
                </c:pt>
                <c:pt idx="48390">
                  <c:v>-51.094999999999999</c:v>
                </c:pt>
                <c:pt idx="48391">
                  <c:v>-51.093000000000004</c:v>
                </c:pt>
                <c:pt idx="48392">
                  <c:v>-51.090999999999994</c:v>
                </c:pt>
                <c:pt idx="48393">
                  <c:v>-51.088999999999999</c:v>
                </c:pt>
                <c:pt idx="48394">
                  <c:v>-51.087000000000003</c:v>
                </c:pt>
                <c:pt idx="48395">
                  <c:v>-51.084999999999994</c:v>
                </c:pt>
                <c:pt idx="48396">
                  <c:v>-51.082999999999998</c:v>
                </c:pt>
                <c:pt idx="48397">
                  <c:v>-51.081000000000003</c:v>
                </c:pt>
                <c:pt idx="48398">
                  <c:v>-51.078999999999994</c:v>
                </c:pt>
                <c:pt idx="48399">
                  <c:v>-51.076999999999998</c:v>
                </c:pt>
                <c:pt idx="48400">
                  <c:v>-51.075000000000003</c:v>
                </c:pt>
                <c:pt idx="48401">
                  <c:v>-51.072999999999993</c:v>
                </c:pt>
                <c:pt idx="48402">
                  <c:v>-51.070999999999998</c:v>
                </c:pt>
                <c:pt idx="48403">
                  <c:v>-51.069000000000003</c:v>
                </c:pt>
                <c:pt idx="48404">
                  <c:v>-51.066999999999993</c:v>
                </c:pt>
                <c:pt idx="48405">
                  <c:v>-51.064999999999998</c:v>
                </c:pt>
                <c:pt idx="48406">
                  <c:v>-51.063000000000002</c:v>
                </c:pt>
                <c:pt idx="48407">
                  <c:v>-51.061000000000007</c:v>
                </c:pt>
                <c:pt idx="48408">
                  <c:v>-51.058999999999997</c:v>
                </c:pt>
                <c:pt idx="48409">
                  <c:v>-51.057000000000002</c:v>
                </c:pt>
                <c:pt idx="48410">
                  <c:v>-51.055000000000007</c:v>
                </c:pt>
                <c:pt idx="48411">
                  <c:v>-51.052999999999997</c:v>
                </c:pt>
                <c:pt idx="48412">
                  <c:v>-51.051000000000002</c:v>
                </c:pt>
                <c:pt idx="48413">
                  <c:v>-51.049000000000007</c:v>
                </c:pt>
                <c:pt idx="48414">
                  <c:v>-51.046999999999997</c:v>
                </c:pt>
                <c:pt idx="48415">
                  <c:v>-51.045000000000002</c:v>
                </c:pt>
                <c:pt idx="48416">
                  <c:v>-51.043000000000006</c:v>
                </c:pt>
                <c:pt idx="48417">
                  <c:v>-51.040999999999997</c:v>
                </c:pt>
                <c:pt idx="48418">
                  <c:v>-51.039000000000001</c:v>
                </c:pt>
                <c:pt idx="48419">
                  <c:v>-51.037000000000006</c:v>
                </c:pt>
                <c:pt idx="48420">
                  <c:v>-51.034999999999997</c:v>
                </c:pt>
                <c:pt idx="48421">
                  <c:v>-51.033000000000001</c:v>
                </c:pt>
                <c:pt idx="48422">
                  <c:v>-51.031000000000006</c:v>
                </c:pt>
                <c:pt idx="48423">
                  <c:v>-51.028999999999996</c:v>
                </c:pt>
                <c:pt idx="48424">
                  <c:v>-51.027000000000001</c:v>
                </c:pt>
                <c:pt idx="48425">
                  <c:v>-51.025000000000006</c:v>
                </c:pt>
                <c:pt idx="48426">
                  <c:v>-51.022999999999996</c:v>
                </c:pt>
                <c:pt idx="48427">
                  <c:v>-51.021000000000001</c:v>
                </c:pt>
                <c:pt idx="48428">
                  <c:v>-51.019000000000005</c:v>
                </c:pt>
                <c:pt idx="48429">
                  <c:v>-51.016999999999996</c:v>
                </c:pt>
                <c:pt idx="48430">
                  <c:v>-51.015000000000001</c:v>
                </c:pt>
                <c:pt idx="48431">
                  <c:v>-51.013000000000005</c:v>
                </c:pt>
                <c:pt idx="48432">
                  <c:v>-51.010999999999996</c:v>
                </c:pt>
                <c:pt idx="48433">
                  <c:v>-51.009</c:v>
                </c:pt>
                <c:pt idx="48434">
                  <c:v>-51.007000000000005</c:v>
                </c:pt>
                <c:pt idx="48435">
                  <c:v>-51.004999999999995</c:v>
                </c:pt>
                <c:pt idx="48436">
                  <c:v>-51.003</c:v>
                </c:pt>
                <c:pt idx="48437">
                  <c:v>-51.001000000000005</c:v>
                </c:pt>
                <c:pt idx="48438">
                  <c:v>-50.998999999999995</c:v>
                </c:pt>
                <c:pt idx="48439">
                  <c:v>-50.997</c:v>
                </c:pt>
                <c:pt idx="48440">
                  <c:v>-50.995000000000005</c:v>
                </c:pt>
                <c:pt idx="48441">
                  <c:v>-50.992999999999995</c:v>
                </c:pt>
                <c:pt idx="48442">
                  <c:v>-50.991</c:v>
                </c:pt>
                <c:pt idx="48443">
                  <c:v>-50.989000000000004</c:v>
                </c:pt>
                <c:pt idx="48444">
                  <c:v>-50.986999999999995</c:v>
                </c:pt>
                <c:pt idx="48445">
                  <c:v>-50.984999999999999</c:v>
                </c:pt>
                <c:pt idx="48446">
                  <c:v>-50.983000000000004</c:v>
                </c:pt>
                <c:pt idx="48447">
                  <c:v>-50.980999999999995</c:v>
                </c:pt>
                <c:pt idx="48448">
                  <c:v>-50.978999999999999</c:v>
                </c:pt>
                <c:pt idx="48449">
                  <c:v>-50.977000000000004</c:v>
                </c:pt>
                <c:pt idx="48450">
                  <c:v>-50.974999999999994</c:v>
                </c:pt>
                <c:pt idx="48451">
                  <c:v>-50.972999999999999</c:v>
                </c:pt>
                <c:pt idx="48452">
                  <c:v>-50.971000000000004</c:v>
                </c:pt>
                <c:pt idx="48453">
                  <c:v>-50.968999999999994</c:v>
                </c:pt>
                <c:pt idx="48454">
                  <c:v>-50.966999999999999</c:v>
                </c:pt>
                <c:pt idx="48455">
                  <c:v>-50.965000000000003</c:v>
                </c:pt>
                <c:pt idx="48456">
                  <c:v>-50.962999999999994</c:v>
                </c:pt>
                <c:pt idx="48457">
                  <c:v>-50.960999999999999</c:v>
                </c:pt>
                <c:pt idx="48458">
                  <c:v>-50.959000000000003</c:v>
                </c:pt>
                <c:pt idx="48459">
                  <c:v>-50.956999999999994</c:v>
                </c:pt>
                <c:pt idx="48460">
                  <c:v>-50.954999999999998</c:v>
                </c:pt>
                <c:pt idx="48461">
                  <c:v>-50.953000000000003</c:v>
                </c:pt>
                <c:pt idx="48462">
                  <c:v>-50.950999999999993</c:v>
                </c:pt>
                <c:pt idx="48463">
                  <c:v>-50.948999999999998</c:v>
                </c:pt>
                <c:pt idx="48464">
                  <c:v>-50.947000000000003</c:v>
                </c:pt>
                <c:pt idx="48465">
                  <c:v>-50.944999999999993</c:v>
                </c:pt>
                <c:pt idx="48466">
                  <c:v>-50.942999999999998</c:v>
                </c:pt>
                <c:pt idx="48467">
                  <c:v>-50.941000000000003</c:v>
                </c:pt>
                <c:pt idx="48468">
                  <c:v>-50.938999999999993</c:v>
                </c:pt>
                <c:pt idx="48469">
                  <c:v>-50.936999999999998</c:v>
                </c:pt>
                <c:pt idx="48470">
                  <c:v>-50.935000000000002</c:v>
                </c:pt>
                <c:pt idx="48471">
                  <c:v>-50.933000000000007</c:v>
                </c:pt>
                <c:pt idx="48472">
                  <c:v>-50.930999999999997</c:v>
                </c:pt>
                <c:pt idx="48473">
                  <c:v>-50.929000000000002</c:v>
                </c:pt>
                <c:pt idx="48474">
                  <c:v>-50.927000000000007</c:v>
                </c:pt>
                <c:pt idx="48475">
                  <c:v>-50.924999999999997</c:v>
                </c:pt>
                <c:pt idx="48476">
                  <c:v>-50.923000000000002</c:v>
                </c:pt>
                <c:pt idx="48477">
                  <c:v>-50.921000000000006</c:v>
                </c:pt>
                <c:pt idx="48478">
                  <c:v>-50.918999999999997</c:v>
                </c:pt>
                <c:pt idx="48479">
                  <c:v>-50.917000000000002</c:v>
                </c:pt>
                <c:pt idx="48480">
                  <c:v>-50.915000000000006</c:v>
                </c:pt>
                <c:pt idx="48481">
                  <c:v>-50.912999999999997</c:v>
                </c:pt>
                <c:pt idx="48482">
                  <c:v>-50.911000000000001</c:v>
                </c:pt>
                <c:pt idx="48483">
                  <c:v>-50.909000000000006</c:v>
                </c:pt>
                <c:pt idx="48484">
                  <c:v>-50.906999999999996</c:v>
                </c:pt>
                <c:pt idx="48485">
                  <c:v>-50.905000000000001</c:v>
                </c:pt>
                <c:pt idx="48486">
                  <c:v>-50.903000000000006</c:v>
                </c:pt>
                <c:pt idx="48487">
                  <c:v>-50.900999999999996</c:v>
                </c:pt>
                <c:pt idx="48488">
                  <c:v>-50.899000000000001</c:v>
                </c:pt>
                <c:pt idx="48489">
                  <c:v>-50.897000000000006</c:v>
                </c:pt>
                <c:pt idx="48490">
                  <c:v>-50.894999999999996</c:v>
                </c:pt>
                <c:pt idx="48491">
                  <c:v>-50.893000000000001</c:v>
                </c:pt>
                <c:pt idx="48492">
                  <c:v>-50.891000000000005</c:v>
                </c:pt>
                <c:pt idx="48493">
                  <c:v>-50.888999999999996</c:v>
                </c:pt>
                <c:pt idx="48494">
                  <c:v>-50.887</c:v>
                </c:pt>
                <c:pt idx="48495">
                  <c:v>-50.885000000000005</c:v>
                </c:pt>
                <c:pt idx="48496">
                  <c:v>-50.882999999999996</c:v>
                </c:pt>
                <c:pt idx="48497">
                  <c:v>-50.881</c:v>
                </c:pt>
                <c:pt idx="48498">
                  <c:v>-50.879000000000005</c:v>
                </c:pt>
                <c:pt idx="48499">
                  <c:v>-50.876999999999995</c:v>
                </c:pt>
                <c:pt idx="48500">
                  <c:v>-50.875</c:v>
                </c:pt>
                <c:pt idx="48501">
                  <c:v>-50.873000000000005</c:v>
                </c:pt>
                <c:pt idx="48502">
                  <c:v>-50.870999999999995</c:v>
                </c:pt>
                <c:pt idx="48503">
                  <c:v>-50.869</c:v>
                </c:pt>
                <c:pt idx="48504">
                  <c:v>-50.867000000000004</c:v>
                </c:pt>
                <c:pt idx="48505">
                  <c:v>-50.864999999999995</c:v>
                </c:pt>
                <c:pt idx="48506">
                  <c:v>-50.863</c:v>
                </c:pt>
                <c:pt idx="48507">
                  <c:v>-50.861000000000004</c:v>
                </c:pt>
                <c:pt idx="48508">
                  <c:v>-50.858999999999995</c:v>
                </c:pt>
                <c:pt idx="48509">
                  <c:v>-50.856999999999999</c:v>
                </c:pt>
                <c:pt idx="48510">
                  <c:v>-50.855000000000004</c:v>
                </c:pt>
                <c:pt idx="48511">
                  <c:v>-50.852999999999994</c:v>
                </c:pt>
                <c:pt idx="48512">
                  <c:v>-50.850999999999999</c:v>
                </c:pt>
                <c:pt idx="48513">
                  <c:v>-50.849000000000004</c:v>
                </c:pt>
                <c:pt idx="48514">
                  <c:v>-50.846999999999994</c:v>
                </c:pt>
                <c:pt idx="48515">
                  <c:v>-50.844999999999999</c:v>
                </c:pt>
                <c:pt idx="48516">
                  <c:v>-50.843000000000004</c:v>
                </c:pt>
                <c:pt idx="48517">
                  <c:v>-50.840999999999994</c:v>
                </c:pt>
                <c:pt idx="48518">
                  <c:v>-50.838999999999999</c:v>
                </c:pt>
                <c:pt idx="48519">
                  <c:v>-50.837000000000003</c:v>
                </c:pt>
                <c:pt idx="48520">
                  <c:v>-50.834999999999994</c:v>
                </c:pt>
                <c:pt idx="48521">
                  <c:v>-50.832999999999998</c:v>
                </c:pt>
                <c:pt idx="48522">
                  <c:v>-50.831000000000003</c:v>
                </c:pt>
                <c:pt idx="48523">
                  <c:v>-50.828999999999994</c:v>
                </c:pt>
                <c:pt idx="48524">
                  <c:v>-50.826999999999998</c:v>
                </c:pt>
                <c:pt idx="48525">
                  <c:v>-50.825000000000003</c:v>
                </c:pt>
                <c:pt idx="48526">
                  <c:v>-50.822999999999993</c:v>
                </c:pt>
                <c:pt idx="48527">
                  <c:v>-50.820999999999998</c:v>
                </c:pt>
                <c:pt idx="48528">
                  <c:v>-50.819000000000003</c:v>
                </c:pt>
                <c:pt idx="48529">
                  <c:v>-50.816999999999993</c:v>
                </c:pt>
                <c:pt idx="48530">
                  <c:v>-50.814999999999998</c:v>
                </c:pt>
                <c:pt idx="48531">
                  <c:v>-50.813000000000002</c:v>
                </c:pt>
                <c:pt idx="48532">
                  <c:v>-50.811000000000007</c:v>
                </c:pt>
                <c:pt idx="48533">
                  <c:v>-50.808999999999997</c:v>
                </c:pt>
                <c:pt idx="48534">
                  <c:v>-50.807000000000002</c:v>
                </c:pt>
                <c:pt idx="48535">
                  <c:v>-50.805000000000007</c:v>
                </c:pt>
                <c:pt idx="48536">
                  <c:v>-50.802999999999997</c:v>
                </c:pt>
                <c:pt idx="48537">
                  <c:v>-50.801000000000002</c:v>
                </c:pt>
                <c:pt idx="48538">
                  <c:v>-50.799000000000007</c:v>
                </c:pt>
                <c:pt idx="48539">
                  <c:v>-50.796999999999997</c:v>
                </c:pt>
                <c:pt idx="48540">
                  <c:v>-50.795000000000002</c:v>
                </c:pt>
                <c:pt idx="48541">
                  <c:v>-50.793000000000006</c:v>
                </c:pt>
                <c:pt idx="48542">
                  <c:v>-50.790999999999997</c:v>
                </c:pt>
                <c:pt idx="48543">
                  <c:v>-50.789000000000001</c:v>
                </c:pt>
                <c:pt idx="48544">
                  <c:v>-50.787000000000006</c:v>
                </c:pt>
                <c:pt idx="48545">
                  <c:v>-50.784999999999997</c:v>
                </c:pt>
                <c:pt idx="48546">
                  <c:v>-50.783000000000001</c:v>
                </c:pt>
                <c:pt idx="48547">
                  <c:v>-50.781000000000006</c:v>
                </c:pt>
                <c:pt idx="48548">
                  <c:v>-50.778999999999996</c:v>
                </c:pt>
                <c:pt idx="48549">
                  <c:v>-50.777000000000001</c:v>
                </c:pt>
                <c:pt idx="48550">
                  <c:v>-50.775000000000006</c:v>
                </c:pt>
                <c:pt idx="48551">
                  <c:v>-50.772999999999996</c:v>
                </c:pt>
                <c:pt idx="48552">
                  <c:v>-50.771000000000001</c:v>
                </c:pt>
                <c:pt idx="48553">
                  <c:v>-50.769000000000005</c:v>
                </c:pt>
                <c:pt idx="48554">
                  <c:v>-50.766999999999996</c:v>
                </c:pt>
                <c:pt idx="48555">
                  <c:v>-50.765000000000001</c:v>
                </c:pt>
                <c:pt idx="48556">
                  <c:v>-50.763000000000005</c:v>
                </c:pt>
                <c:pt idx="48557">
                  <c:v>-50.760999999999996</c:v>
                </c:pt>
                <c:pt idx="48558">
                  <c:v>-50.759</c:v>
                </c:pt>
                <c:pt idx="48559">
                  <c:v>-50.757000000000005</c:v>
                </c:pt>
                <c:pt idx="48560">
                  <c:v>-50.754999999999995</c:v>
                </c:pt>
                <c:pt idx="48561">
                  <c:v>-50.753</c:v>
                </c:pt>
                <c:pt idx="48562">
                  <c:v>-50.751000000000005</c:v>
                </c:pt>
                <c:pt idx="48563">
                  <c:v>-50.748999999999995</c:v>
                </c:pt>
                <c:pt idx="48564">
                  <c:v>-50.747</c:v>
                </c:pt>
                <c:pt idx="48565">
                  <c:v>-50.745000000000005</c:v>
                </c:pt>
                <c:pt idx="48566">
                  <c:v>-50.742999999999995</c:v>
                </c:pt>
                <c:pt idx="48567">
                  <c:v>-50.741</c:v>
                </c:pt>
                <c:pt idx="48568">
                  <c:v>-50.739000000000004</c:v>
                </c:pt>
                <c:pt idx="48569">
                  <c:v>-50.736999999999995</c:v>
                </c:pt>
                <c:pt idx="48570">
                  <c:v>-50.734999999999999</c:v>
                </c:pt>
                <c:pt idx="48571">
                  <c:v>-50.733000000000004</c:v>
                </c:pt>
                <c:pt idx="48572">
                  <c:v>-50.730999999999995</c:v>
                </c:pt>
                <c:pt idx="48573">
                  <c:v>-50.728999999999999</c:v>
                </c:pt>
                <c:pt idx="48574">
                  <c:v>-50.727000000000004</c:v>
                </c:pt>
                <c:pt idx="48575">
                  <c:v>-50.724999999999994</c:v>
                </c:pt>
                <c:pt idx="48576">
                  <c:v>-50.722999999999999</c:v>
                </c:pt>
                <c:pt idx="48577">
                  <c:v>-50.721000000000004</c:v>
                </c:pt>
                <c:pt idx="48578">
                  <c:v>-50.718999999999994</c:v>
                </c:pt>
                <c:pt idx="48579">
                  <c:v>-50.716999999999999</c:v>
                </c:pt>
                <c:pt idx="48580">
                  <c:v>-50.715000000000003</c:v>
                </c:pt>
                <c:pt idx="48581">
                  <c:v>-50.712999999999994</c:v>
                </c:pt>
                <c:pt idx="48582">
                  <c:v>-50.710999999999999</c:v>
                </c:pt>
                <c:pt idx="48583">
                  <c:v>-50.709000000000003</c:v>
                </c:pt>
                <c:pt idx="48584">
                  <c:v>-50.706999999999994</c:v>
                </c:pt>
                <c:pt idx="48585">
                  <c:v>-50.704999999999998</c:v>
                </c:pt>
                <c:pt idx="48586">
                  <c:v>-50.703000000000003</c:v>
                </c:pt>
                <c:pt idx="48587">
                  <c:v>-50.700999999999993</c:v>
                </c:pt>
                <c:pt idx="48588">
                  <c:v>-50.698999999999998</c:v>
                </c:pt>
                <c:pt idx="48589">
                  <c:v>-50.697000000000003</c:v>
                </c:pt>
                <c:pt idx="48590">
                  <c:v>-50.694999999999993</c:v>
                </c:pt>
                <c:pt idx="48591">
                  <c:v>-50.692999999999998</c:v>
                </c:pt>
                <c:pt idx="48592">
                  <c:v>-50.691000000000003</c:v>
                </c:pt>
                <c:pt idx="48593">
                  <c:v>-50.688999999999993</c:v>
                </c:pt>
                <c:pt idx="48594">
                  <c:v>-50.686999999999998</c:v>
                </c:pt>
                <c:pt idx="48595">
                  <c:v>-50.685000000000002</c:v>
                </c:pt>
                <c:pt idx="48596">
                  <c:v>-50.683000000000007</c:v>
                </c:pt>
                <c:pt idx="48597">
                  <c:v>-50.680999999999997</c:v>
                </c:pt>
                <c:pt idx="48598">
                  <c:v>-50.679000000000002</c:v>
                </c:pt>
                <c:pt idx="48599">
                  <c:v>-50.677000000000007</c:v>
                </c:pt>
                <c:pt idx="48600">
                  <c:v>-50.674999999999997</c:v>
                </c:pt>
                <c:pt idx="48601">
                  <c:v>-50.673000000000002</c:v>
                </c:pt>
                <c:pt idx="48602">
                  <c:v>-50.671000000000006</c:v>
                </c:pt>
                <c:pt idx="48603">
                  <c:v>-50.668999999999997</c:v>
                </c:pt>
                <c:pt idx="48604">
                  <c:v>-50.667000000000002</c:v>
                </c:pt>
                <c:pt idx="48605">
                  <c:v>-50.665000000000006</c:v>
                </c:pt>
                <c:pt idx="48606">
                  <c:v>-50.662999999999997</c:v>
                </c:pt>
                <c:pt idx="48607">
                  <c:v>-50.661000000000001</c:v>
                </c:pt>
                <c:pt idx="48608">
                  <c:v>-50.659000000000006</c:v>
                </c:pt>
                <c:pt idx="48609">
                  <c:v>-50.656999999999996</c:v>
                </c:pt>
                <c:pt idx="48610">
                  <c:v>-50.655000000000001</c:v>
                </c:pt>
                <c:pt idx="48611">
                  <c:v>-50.653000000000006</c:v>
                </c:pt>
                <c:pt idx="48612">
                  <c:v>-50.650999999999996</c:v>
                </c:pt>
                <c:pt idx="48613">
                  <c:v>-50.649000000000001</c:v>
                </c:pt>
                <c:pt idx="48614">
                  <c:v>-50.647000000000006</c:v>
                </c:pt>
                <c:pt idx="48615">
                  <c:v>-50.644999999999996</c:v>
                </c:pt>
                <c:pt idx="48616">
                  <c:v>-50.643000000000001</c:v>
                </c:pt>
                <c:pt idx="48617">
                  <c:v>-50.641000000000005</c:v>
                </c:pt>
                <c:pt idx="48618">
                  <c:v>-50.638999999999996</c:v>
                </c:pt>
                <c:pt idx="48619">
                  <c:v>-50.637</c:v>
                </c:pt>
                <c:pt idx="48620">
                  <c:v>-50.635000000000005</c:v>
                </c:pt>
                <c:pt idx="48621">
                  <c:v>-50.632999999999996</c:v>
                </c:pt>
                <c:pt idx="48622">
                  <c:v>-50.631</c:v>
                </c:pt>
                <c:pt idx="48623">
                  <c:v>-50.629000000000005</c:v>
                </c:pt>
                <c:pt idx="48624">
                  <c:v>-50.626999999999995</c:v>
                </c:pt>
                <c:pt idx="48625">
                  <c:v>-50.625</c:v>
                </c:pt>
                <c:pt idx="48626">
                  <c:v>-50.623000000000005</c:v>
                </c:pt>
                <c:pt idx="48627">
                  <c:v>-50.620999999999995</c:v>
                </c:pt>
                <c:pt idx="48628">
                  <c:v>-50.619</c:v>
                </c:pt>
                <c:pt idx="48629">
                  <c:v>-50.617000000000004</c:v>
                </c:pt>
                <c:pt idx="48630">
                  <c:v>-50.614999999999995</c:v>
                </c:pt>
                <c:pt idx="48631">
                  <c:v>-50.613</c:v>
                </c:pt>
                <c:pt idx="48632">
                  <c:v>-50.611000000000004</c:v>
                </c:pt>
                <c:pt idx="48633">
                  <c:v>-50.608999999999995</c:v>
                </c:pt>
                <c:pt idx="48634">
                  <c:v>-50.606999999999999</c:v>
                </c:pt>
                <c:pt idx="48635">
                  <c:v>-50.605000000000004</c:v>
                </c:pt>
                <c:pt idx="48636">
                  <c:v>-50.602999999999994</c:v>
                </c:pt>
                <c:pt idx="48637">
                  <c:v>-50.600999999999999</c:v>
                </c:pt>
                <c:pt idx="48638">
                  <c:v>-50.599000000000004</c:v>
                </c:pt>
                <c:pt idx="48639">
                  <c:v>-50.596999999999994</c:v>
                </c:pt>
                <c:pt idx="48640">
                  <c:v>-50.594999999999999</c:v>
                </c:pt>
                <c:pt idx="48641">
                  <c:v>-50.593000000000004</c:v>
                </c:pt>
                <c:pt idx="48642">
                  <c:v>-50.590999999999994</c:v>
                </c:pt>
                <c:pt idx="48643">
                  <c:v>-50.588999999999999</c:v>
                </c:pt>
                <c:pt idx="48644">
                  <c:v>-50.587000000000003</c:v>
                </c:pt>
                <c:pt idx="48645">
                  <c:v>-50.584999999999994</c:v>
                </c:pt>
                <c:pt idx="48646">
                  <c:v>-50.582999999999998</c:v>
                </c:pt>
                <c:pt idx="48647">
                  <c:v>-50.581000000000003</c:v>
                </c:pt>
                <c:pt idx="48648">
                  <c:v>-50.578999999999994</c:v>
                </c:pt>
                <c:pt idx="48649">
                  <c:v>-50.576999999999998</c:v>
                </c:pt>
                <c:pt idx="48650">
                  <c:v>-50.575000000000003</c:v>
                </c:pt>
                <c:pt idx="48651">
                  <c:v>-50.572999999999993</c:v>
                </c:pt>
                <c:pt idx="48652">
                  <c:v>-50.570999999999998</c:v>
                </c:pt>
                <c:pt idx="48653">
                  <c:v>-50.569000000000003</c:v>
                </c:pt>
                <c:pt idx="48654">
                  <c:v>-50.566999999999993</c:v>
                </c:pt>
                <c:pt idx="48655">
                  <c:v>-50.564999999999998</c:v>
                </c:pt>
                <c:pt idx="48656">
                  <c:v>-50.563000000000002</c:v>
                </c:pt>
                <c:pt idx="48657">
                  <c:v>-50.561000000000007</c:v>
                </c:pt>
                <c:pt idx="48658">
                  <c:v>-50.558999999999997</c:v>
                </c:pt>
                <c:pt idx="48659">
                  <c:v>-50.557000000000002</c:v>
                </c:pt>
                <c:pt idx="48660">
                  <c:v>-50.555000000000007</c:v>
                </c:pt>
                <c:pt idx="48661">
                  <c:v>-50.552999999999997</c:v>
                </c:pt>
                <c:pt idx="48662">
                  <c:v>-50.551000000000002</c:v>
                </c:pt>
                <c:pt idx="48663">
                  <c:v>-50.549000000000007</c:v>
                </c:pt>
                <c:pt idx="48664">
                  <c:v>-50.546999999999997</c:v>
                </c:pt>
                <c:pt idx="48665">
                  <c:v>-50.545000000000002</c:v>
                </c:pt>
                <c:pt idx="48666">
                  <c:v>-50.543000000000006</c:v>
                </c:pt>
                <c:pt idx="48667">
                  <c:v>-50.540999999999997</c:v>
                </c:pt>
                <c:pt idx="48668">
                  <c:v>-50.539000000000001</c:v>
                </c:pt>
                <c:pt idx="48669">
                  <c:v>-50.537000000000006</c:v>
                </c:pt>
                <c:pt idx="48670">
                  <c:v>-50.534999999999997</c:v>
                </c:pt>
                <c:pt idx="48671">
                  <c:v>-50.533000000000001</c:v>
                </c:pt>
                <c:pt idx="48672">
                  <c:v>-50.531000000000006</c:v>
                </c:pt>
                <c:pt idx="48673">
                  <c:v>-50.528999999999996</c:v>
                </c:pt>
                <c:pt idx="48674">
                  <c:v>-50.527000000000001</c:v>
                </c:pt>
                <c:pt idx="48675">
                  <c:v>-50.525000000000006</c:v>
                </c:pt>
                <c:pt idx="48676">
                  <c:v>-50.522999999999996</c:v>
                </c:pt>
                <c:pt idx="48677">
                  <c:v>-50.521000000000001</c:v>
                </c:pt>
                <c:pt idx="48678">
                  <c:v>-50.519000000000005</c:v>
                </c:pt>
                <c:pt idx="48679">
                  <c:v>-50.516999999999996</c:v>
                </c:pt>
                <c:pt idx="48680">
                  <c:v>-50.515000000000001</c:v>
                </c:pt>
                <c:pt idx="48681">
                  <c:v>-50.513000000000005</c:v>
                </c:pt>
                <c:pt idx="48682">
                  <c:v>-50.510999999999996</c:v>
                </c:pt>
                <c:pt idx="48683">
                  <c:v>-50.509</c:v>
                </c:pt>
                <c:pt idx="48684">
                  <c:v>-50.507000000000005</c:v>
                </c:pt>
                <c:pt idx="48685">
                  <c:v>-50.504999999999995</c:v>
                </c:pt>
                <c:pt idx="48686">
                  <c:v>-50.503</c:v>
                </c:pt>
                <c:pt idx="48687">
                  <c:v>-50.501000000000005</c:v>
                </c:pt>
                <c:pt idx="48688">
                  <c:v>-50.498999999999995</c:v>
                </c:pt>
                <c:pt idx="48689">
                  <c:v>-50.497</c:v>
                </c:pt>
                <c:pt idx="48690">
                  <c:v>-50.495000000000005</c:v>
                </c:pt>
                <c:pt idx="48691">
                  <c:v>-50.492999999999995</c:v>
                </c:pt>
                <c:pt idx="48692">
                  <c:v>-50.491</c:v>
                </c:pt>
                <c:pt idx="48693">
                  <c:v>-50.489000000000004</c:v>
                </c:pt>
                <c:pt idx="48694">
                  <c:v>-50.486999999999995</c:v>
                </c:pt>
                <c:pt idx="48695">
                  <c:v>-50.484999999999999</c:v>
                </c:pt>
                <c:pt idx="48696">
                  <c:v>-50.483000000000004</c:v>
                </c:pt>
                <c:pt idx="48697">
                  <c:v>-50.480999999999995</c:v>
                </c:pt>
                <c:pt idx="48698">
                  <c:v>-50.478999999999999</c:v>
                </c:pt>
                <c:pt idx="48699">
                  <c:v>-50.477000000000004</c:v>
                </c:pt>
                <c:pt idx="48700">
                  <c:v>-50.474999999999994</c:v>
                </c:pt>
                <c:pt idx="48701">
                  <c:v>-50.472999999999999</c:v>
                </c:pt>
                <c:pt idx="48702">
                  <c:v>-50.471000000000004</c:v>
                </c:pt>
                <c:pt idx="48703">
                  <c:v>-50.468999999999994</c:v>
                </c:pt>
                <c:pt idx="48704">
                  <c:v>-50.466999999999999</c:v>
                </c:pt>
                <c:pt idx="48705">
                  <c:v>-50.465000000000003</c:v>
                </c:pt>
                <c:pt idx="48706">
                  <c:v>-50.462999999999994</c:v>
                </c:pt>
                <c:pt idx="48707">
                  <c:v>-50.460999999999999</c:v>
                </c:pt>
                <c:pt idx="48708">
                  <c:v>-50.459000000000003</c:v>
                </c:pt>
                <c:pt idx="48709">
                  <c:v>-50.456999999999994</c:v>
                </c:pt>
                <c:pt idx="48710">
                  <c:v>-50.454999999999998</c:v>
                </c:pt>
                <c:pt idx="48711">
                  <c:v>-50.453000000000003</c:v>
                </c:pt>
                <c:pt idx="48712">
                  <c:v>-50.450999999999993</c:v>
                </c:pt>
                <c:pt idx="48713">
                  <c:v>-50.448999999999998</c:v>
                </c:pt>
                <c:pt idx="48714">
                  <c:v>-50.447000000000003</c:v>
                </c:pt>
                <c:pt idx="48715">
                  <c:v>-50.444999999999993</c:v>
                </c:pt>
                <c:pt idx="48716">
                  <c:v>-50.442999999999998</c:v>
                </c:pt>
                <c:pt idx="48717">
                  <c:v>-50.441000000000003</c:v>
                </c:pt>
                <c:pt idx="48718">
                  <c:v>-50.438999999999993</c:v>
                </c:pt>
                <c:pt idx="48719">
                  <c:v>-50.436999999999998</c:v>
                </c:pt>
                <c:pt idx="48720">
                  <c:v>-50.435000000000002</c:v>
                </c:pt>
                <c:pt idx="48721">
                  <c:v>-50.433000000000007</c:v>
                </c:pt>
                <c:pt idx="48722">
                  <c:v>-50.430999999999997</c:v>
                </c:pt>
                <c:pt idx="48723">
                  <c:v>-50.429000000000002</c:v>
                </c:pt>
                <c:pt idx="48724">
                  <c:v>-50.427000000000007</c:v>
                </c:pt>
                <c:pt idx="48725">
                  <c:v>-50.424999999999997</c:v>
                </c:pt>
                <c:pt idx="48726">
                  <c:v>-50.423000000000002</c:v>
                </c:pt>
                <c:pt idx="48727">
                  <c:v>-50.421000000000006</c:v>
                </c:pt>
                <c:pt idx="48728">
                  <c:v>-50.418999999999997</c:v>
                </c:pt>
                <c:pt idx="48729">
                  <c:v>-50.417000000000002</c:v>
                </c:pt>
                <c:pt idx="48730">
                  <c:v>-50.415000000000006</c:v>
                </c:pt>
                <c:pt idx="48731">
                  <c:v>-50.412999999999997</c:v>
                </c:pt>
                <c:pt idx="48732">
                  <c:v>-50.411000000000001</c:v>
                </c:pt>
                <c:pt idx="48733">
                  <c:v>-50.409000000000006</c:v>
                </c:pt>
                <c:pt idx="48734">
                  <c:v>-50.406999999999996</c:v>
                </c:pt>
                <c:pt idx="48735">
                  <c:v>-50.405000000000001</c:v>
                </c:pt>
                <c:pt idx="48736">
                  <c:v>-50.403000000000006</c:v>
                </c:pt>
                <c:pt idx="48737">
                  <c:v>-50.400999999999996</c:v>
                </c:pt>
                <c:pt idx="48738">
                  <c:v>-50.399000000000001</c:v>
                </c:pt>
                <c:pt idx="48739">
                  <c:v>-50.397000000000006</c:v>
                </c:pt>
                <c:pt idx="48740">
                  <c:v>-50.394999999999996</c:v>
                </c:pt>
                <c:pt idx="48741">
                  <c:v>-50.393000000000001</c:v>
                </c:pt>
                <c:pt idx="48742">
                  <c:v>-50.391000000000005</c:v>
                </c:pt>
                <c:pt idx="48743">
                  <c:v>-50.388999999999996</c:v>
                </c:pt>
                <c:pt idx="48744">
                  <c:v>-50.387</c:v>
                </c:pt>
                <c:pt idx="48745">
                  <c:v>-50.385000000000005</c:v>
                </c:pt>
                <c:pt idx="48746">
                  <c:v>-50.382999999999996</c:v>
                </c:pt>
                <c:pt idx="48747">
                  <c:v>-50.381</c:v>
                </c:pt>
                <c:pt idx="48748">
                  <c:v>-50.379000000000005</c:v>
                </c:pt>
                <c:pt idx="48749">
                  <c:v>-50.376999999999995</c:v>
                </c:pt>
                <c:pt idx="48750">
                  <c:v>-50.375</c:v>
                </c:pt>
                <c:pt idx="48751">
                  <c:v>-50.373000000000005</c:v>
                </c:pt>
                <c:pt idx="48752">
                  <c:v>-50.370999999999995</c:v>
                </c:pt>
                <c:pt idx="48753">
                  <c:v>-50.369</c:v>
                </c:pt>
                <c:pt idx="48754">
                  <c:v>-50.367000000000004</c:v>
                </c:pt>
                <c:pt idx="48755">
                  <c:v>-50.364999999999995</c:v>
                </c:pt>
                <c:pt idx="48756">
                  <c:v>-50.363</c:v>
                </c:pt>
                <c:pt idx="48757">
                  <c:v>-50.361000000000004</c:v>
                </c:pt>
                <c:pt idx="48758">
                  <c:v>-50.358999999999995</c:v>
                </c:pt>
                <c:pt idx="48759">
                  <c:v>-50.356999999999999</c:v>
                </c:pt>
                <c:pt idx="48760">
                  <c:v>-50.355000000000004</c:v>
                </c:pt>
                <c:pt idx="48761">
                  <c:v>-50.352999999999994</c:v>
                </c:pt>
                <c:pt idx="48762">
                  <c:v>-50.350999999999999</c:v>
                </c:pt>
                <c:pt idx="48763">
                  <c:v>-50.349000000000004</c:v>
                </c:pt>
                <c:pt idx="48764">
                  <c:v>-50.346999999999994</c:v>
                </c:pt>
                <c:pt idx="48765">
                  <c:v>-50.344999999999999</c:v>
                </c:pt>
                <c:pt idx="48766">
                  <c:v>-50.343000000000004</c:v>
                </c:pt>
                <c:pt idx="48767">
                  <c:v>-50.340999999999994</c:v>
                </c:pt>
                <c:pt idx="48768">
                  <c:v>-50.338999999999999</c:v>
                </c:pt>
                <c:pt idx="48769">
                  <c:v>-50.337000000000003</c:v>
                </c:pt>
                <c:pt idx="48770">
                  <c:v>-50.334999999999994</c:v>
                </c:pt>
                <c:pt idx="48771">
                  <c:v>-50.332999999999998</c:v>
                </c:pt>
                <c:pt idx="48772">
                  <c:v>-50.331000000000003</c:v>
                </c:pt>
                <c:pt idx="48773">
                  <c:v>-50.328999999999994</c:v>
                </c:pt>
                <c:pt idx="48774">
                  <c:v>-50.326999999999998</c:v>
                </c:pt>
                <c:pt idx="48775">
                  <c:v>-50.325000000000003</c:v>
                </c:pt>
                <c:pt idx="48776">
                  <c:v>-50.322999999999993</c:v>
                </c:pt>
                <c:pt idx="48777">
                  <c:v>-50.320999999999998</c:v>
                </c:pt>
                <c:pt idx="48778">
                  <c:v>-50.319000000000003</c:v>
                </c:pt>
                <c:pt idx="48779">
                  <c:v>-50.316999999999993</c:v>
                </c:pt>
                <c:pt idx="48780">
                  <c:v>-50.314999999999998</c:v>
                </c:pt>
                <c:pt idx="48781">
                  <c:v>-50.313000000000002</c:v>
                </c:pt>
                <c:pt idx="48782">
                  <c:v>-50.311000000000007</c:v>
                </c:pt>
                <c:pt idx="48783">
                  <c:v>-50.308999999999997</c:v>
                </c:pt>
                <c:pt idx="48784">
                  <c:v>-50.307000000000002</c:v>
                </c:pt>
                <c:pt idx="48785">
                  <c:v>-50.305000000000007</c:v>
                </c:pt>
                <c:pt idx="48786">
                  <c:v>-50.302999999999997</c:v>
                </c:pt>
                <c:pt idx="48787">
                  <c:v>-50.301000000000002</c:v>
                </c:pt>
                <c:pt idx="48788">
                  <c:v>-50.299000000000007</c:v>
                </c:pt>
                <c:pt idx="48789">
                  <c:v>-50.296999999999997</c:v>
                </c:pt>
                <c:pt idx="48790">
                  <c:v>-50.295000000000002</c:v>
                </c:pt>
                <c:pt idx="48791">
                  <c:v>-50.293000000000006</c:v>
                </c:pt>
                <c:pt idx="48792">
                  <c:v>-50.290999999999997</c:v>
                </c:pt>
                <c:pt idx="48793">
                  <c:v>-50.289000000000001</c:v>
                </c:pt>
                <c:pt idx="48794">
                  <c:v>-50.287000000000006</c:v>
                </c:pt>
                <c:pt idx="48795">
                  <c:v>-50.284999999999997</c:v>
                </c:pt>
                <c:pt idx="48796">
                  <c:v>-50.283000000000001</c:v>
                </c:pt>
                <c:pt idx="48797">
                  <c:v>-50.281000000000006</c:v>
                </c:pt>
                <c:pt idx="48798">
                  <c:v>-50.278999999999996</c:v>
                </c:pt>
                <c:pt idx="48799">
                  <c:v>-50.277000000000001</c:v>
                </c:pt>
                <c:pt idx="48800">
                  <c:v>-50.275000000000006</c:v>
                </c:pt>
                <c:pt idx="48801">
                  <c:v>-50.272999999999996</c:v>
                </c:pt>
                <c:pt idx="48802">
                  <c:v>-50.271000000000001</c:v>
                </c:pt>
                <c:pt idx="48803">
                  <c:v>-50.269000000000005</c:v>
                </c:pt>
                <c:pt idx="48804">
                  <c:v>-50.266999999999996</c:v>
                </c:pt>
                <c:pt idx="48805">
                  <c:v>-50.265000000000001</c:v>
                </c:pt>
                <c:pt idx="48806">
                  <c:v>-50.263000000000005</c:v>
                </c:pt>
                <c:pt idx="48807">
                  <c:v>-50.260999999999996</c:v>
                </c:pt>
                <c:pt idx="48808">
                  <c:v>-50.259</c:v>
                </c:pt>
                <c:pt idx="48809">
                  <c:v>-50.257000000000005</c:v>
                </c:pt>
                <c:pt idx="48810">
                  <c:v>-50.254999999999995</c:v>
                </c:pt>
                <c:pt idx="48811">
                  <c:v>-50.253</c:v>
                </c:pt>
                <c:pt idx="48812">
                  <c:v>-50.251000000000005</c:v>
                </c:pt>
                <c:pt idx="48813">
                  <c:v>-50.248999999999995</c:v>
                </c:pt>
                <c:pt idx="48814">
                  <c:v>-50.247</c:v>
                </c:pt>
                <c:pt idx="48815">
                  <c:v>-50.245000000000005</c:v>
                </c:pt>
                <c:pt idx="48816">
                  <c:v>-50.242999999999995</c:v>
                </c:pt>
                <c:pt idx="48817">
                  <c:v>-50.241</c:v>
                </c:pt>
                <c:pt idx="48818">
                  <c:v>-50.239000000000004</c:v>
                </c:pt>
                <c:pt idx="48819">
                  <c:v>-50.236999999999995</c:v>
                </c:pt>
                <c:pt idx="48820">
                  <c:v>-50.234999999999999</c:v>
                </c:pt>
                <c:pt idx="48821">
                  <c:v>-50.233000000000004</c:v>
                </c:pt>
                <c:pt idx="48822">
                  <c:v>-50.230999999999995</c:v>
                </c:pt>
                <c:pt idx="48823">
                  <c:v>-50.228999999999999</c:v>
                </c:pt>
                <c:pt idx="48824">
                  <c:v>-50.227000000000004</c:v>
                </c:pt>
                <c:pt idx="48825">
                  <c:v>-50.224999999999994</c:v>
                </c:pt>
                <c:pt idx="48826">
                  <c:v>-50.222999999999999</c:v>
                </c:pt>
                <c:pt idx="48827">
                  <c:v>-50.221000000000004</c:v>
                </c:pt>
                <c:pt idx="48828">
                  <c:v>-50.218999999999994</c:v>
                </c:pt>
                <c:pt idx="48829">
                  <c:v>-50.216999999999999</c:v>
                </c:pt>
                <c:pt idx="48830">
                  <c:v>-50.215000000000003</c:v>
                </c:pt>
                <c:pt idx="48831">
                  <c:v>-50.212999999999994</c:v>
                </c:pt>
                <c:pt idx="48832">
                  <c:v>-50.210999999999999</c:v>
                </c:pt>
                <c:pt idx="48833">
                  <c:v>-50.209000000000003</c:v>
                </c:pt>
                <c:pt idx="48834">
                  <c:v>-50.206999999999994</c:v>
                </c:pt>
                <c:pt idx="48835">
                  <c:v>-50.204999999999998</c:v>
                </c:pt>
                <c:pt idx="48836">
                  <c:v>-50.203000000000003</c:v>
                </c:pt>
                <c:pt idx="48837">
                  <c:v>-50.200999999999993</c:v>
                </c:pt>
                <c:pt idx="48838">
                  <c:v>-50.198999999999998</c:v>
                </c:pt>
                <c:pt idx="48839">
                  <c:v>-50.197000000000003</c:v>
                </c:pt>
                <c:pt idx="48840">
                  <c:v>-50.194999999999993</c:v>
                </c:pt>
                <c:pt idx="48841">
                  <c:v>-50.192999999999998</c:v>
                </c:pt>
                <c:pt idx="48842">
                  <c:v>-50.191000000000003</c:v>
                </c:pt>
                <c:pt idx="48843">
                  <c:v>-50.188999999999993</c:v>
                </c:pt>
                <c:pt idx="48844">
                  <c:v>-50.186999999999998</c:v>
                </c:pt>
                <c:pt idx="48845">
                  <c:v>-50.185000000000002</c:v>
                </c:pt>
                <c:pt idx="48846">
                  <c:v>-50.183000000000007</c:v>
                </c:pt>
                <c:pt idx="48847">
                  <c:v>-50.180999999999997</c:v>
                </c:pt>
                <c:pt idx="48848">
                  <c:v>-50.179000000000002</c:v>
                </c:pt>
                <c:pt idx="48849">
                  <c:v>-50.177000000000007</c:v>
                </c:pt>
                <c:pt idx="48850">
                  <c:v>-50.174999999999997</c:v>
                </c:pt>
                <c:pt idx="48851">
                  <c:v>-50.173000000000002</c:v>
                </c:pt>
                <c:pt idx="48852">
                  <c:v>-50.171000000000006</c:v>
                </c:pt>
                <c:pt idx="48853">
                  <c:v>-50.168999999999997</c:v>
                </c:pt>
                <c:pt idx="48854">
                  <c:v>-50.167000000000002</c:v>
                </c:pt>
                <c:pt idx="48855">
                  <c:v>-50.165000000000006</c:v>
                </c:pt>
                <c:pt idx="48856">
                  <c:v>-50.162999999999997</c:v>
                </c:pt>
                <c:pt idx="48857">
                  <c:v>-50.161000000000001</c:v>
                </c:pt>
                <c:pt idx="48858">
                  <c:v>-50.159000000000006</c:v>
                </c:pt>
                <c:pt idx="48859">
                  <c:v>-50.156999999999996</c:v>
                </c:pt>
                <c:pt idx="48860">
                  <c:v>-50.155000000000001</c:v>
                </c:pt>
                <c:pt idx="48861">
                  <c:v>-50.153000000000006</c:v>
                </c:pt>
                <c:pt idx="48862">
                  <c:v>-50.150999999999996</c:v>
                </c:pt>
                <c:pt idx="48863">
                  <c:v>-50.149000000000001</c:v>
                </c:pt>
                <c:pt idx="48864">
                  <c:v>-50.147000000000006</c:v>
                </c:pt>
                <c:pt idx="48865">
                  <c:v>-50.144999999999996</c:v>
                </c:pt>
                <c:pt idx="48866">
                  <c:v>-50.143000000000001</c:v>
                </c:pt>
                <c:pt idx="48867">
                  <c:v>-50.141000000000005</c:v>
                </c:pt>
                <c:pt idx="48868">
                  <c:v>-50.138999999999996</c:v>
                </c:pt>
                <c:pt idx="48869">
                  <c:v>-50.137</c:v>
                </c:pt>
                <c:pt idx="48870">
                  <c:v>-50.135000000000005</c:v>
                </c:pt>
                <c:pt idx="48871">
                  <c:v>-50.132999999999996</c:v>
                </c:pt>
                <c:pt idx="48872">
                  <c:v>-50.131</c:v>
                </c:pt>
                <c:pt idx="48873">
                  <c:v>-50.129000000000005</c:v>
                </c:pt>
                <c:pt idx="48874">
                  <c:v>-50.126999999999995</c:v>
                </c:pt>
                <c:pt idx="48875">
                  <c:v>-50.125</c:v>
                </c:pt>
                <c:pt idx="48876">
                  <c:v>-50.123000000000005</c:v>
                </c:pt>
                <c:pt idx="48877">
                  <c:v>-50.120999999999995</c:v>
                </c:pt>
                <c:pt idx="48878">
                  <c:v>-50.119</c:v>
                </c:pt>
                <c:pt idx="48879">
                  <c:v>-50.117000000000004</c:v>
                </c:pt>
                <c:pt idx="48880">
                  <c:v>-50.114999999999995</c:v>
                </c:pt>
                <c:pt idx="48881">
                  <c:v>-50.113</c:v>
                </c:pt>
                <c:pt idx="48882">
                  <c:v>-50.111000000000004</c:v>
                </c:pt>
                <c:pt idx="48883">
                  <c:v>-50.108999999999995</c:v>
                </c:pt>
                <c:pt idx="48884">
                  <c:v>-50.106999999999999</c:v>
                </c:pt>
                <c:pt idx="48885">
                  <c:v>-50.105000000000004</c:v>
                </c:pt>
                <c:pt idx="48886">
                  <c:v>-50.102999999999994</c:v>
                </c:pt>
                <c:pt idx="48887">
                  <c:v>-50.100999999999999</c:v>
                </c:pt>
                <c:pt idx="48888">
                  <c:v>-50.099000000000004</c:v>
                </c:pt>
                <c:pt idx="48889">
                  <c:v>-50.096999999999994</c:v>
                </c:pt>
                <c:pt idx="48890">
                  <c:v>-50.094999999999999</c:v>
                </c:pt>
                <c:pt idx="48891">
                  <c:v>-50.093000000000004</c:v>
                </c:pt>
                <c:pt idx="48892">
                  <c:v>-50.090999999999994</c:v>
                </c:pt>
                <c:pt idx="48893">
                  <c:v>-50.088999999999999</c:v>
                </c:pt>
                <c:pt idx="48894">
                  <c:v>-50.087000000000003</c:v>
                </c:pt>
                <c:pt idx="48895">
                  <c:v>-50.084999999999994</c:v>
                </c:pt>
                <c:pt idx="48896">
                  <c:v>-50.082999999999998</c:v>
                </c:pt>
                <c:pt idx="48897">
                  <c:v>-50.081000000000003</c:v>
                </c:pt>
                <c:pt idx="48898">
                  <c:v>-50.078999999999994</c:v>
                </c:pt>
                <c:pt idx="48899">
                  <c:v>-50.076999999999998</c:v>
                </c:pt>
                <c:pt idx="48900">
                  <c:v>-50.075000000000003</c:v>
                </c:pt>
                <c:pt idx="48901">
                  <c:v>-50.072999999999993</c:v>
                </c:pt>
                <c:pt idx="48902">
                  <c:v>-50.070999999999998</c:v>
                </c:pt>
                <c:pt idx="48903">
                  <c:v>-50.069000000000003</c:v>
                </c:pt>
                <c:pt idx="48904">
                  <c:v>-50.066999999999993</c:v>
                </c:pt>
                <c:pt idx="48905">
                  <c:v>-50.064999999999998</c:v>
                </c:pt>
                <c:pt idx="48906">
                  <c:v>-50.063000000000002</c:v>
                </c:pt>
                <c:pt idx="48907">
                  <c:v>-50.061000000000007</c:v>
                </c:pt>
                <c:pt idx="48908">
                  <c:v>-50.058999999999997</c:v>
                </c:pt>
                <c:pt idx="48909">
                  <c:v>-50.057000000000002</c:v>
                </c:pt>
                <c:pt idx="48910">
                  <c:v>-50.055000000000007</c:v>
                </c:pt>
                <c:pt idx="48911">
                  <c:v>-50.052999999999997</c:v>
                </c:pt>
                <c:pt idx="48912">
                  <c:v>-50.051000000000002</c:v>
                </c:pt>
                <c:pt idx="48913">
                  <c:v>-50.049000000000007</c:v>
                </c:pt>
                <c:pt idx="48914">
                  <c:v>-50.046999999999997</c:v>
                </c:pt>
                <c:pt idx="48915">
                  <c:v>-50.045000000000002</c:v>
                </c:pt>
                <c:pt idx="48916">
                  <c:v>-50.043000000000006</c:v>
                </c:pt>
                <c:pt idx="48917">
                  <c:v>-50.040999999999997</c:v>
                </c:pt>
                <c:pt idx="48918">
                  <c:v>-50.039000000000001</c:v>
                </c:pt>
                <c:pt idx="48919">
                  <c:v>-50.037000000000006</c:v>
                </c:pt>
                <c:pt idx="48920">
                  <c:v>-50.034999999999997</c:v>
                </c:pt>
                <c:pt idx="48921">
                  <c:v>-50.033000000000001</c:v>
                </c:pt>
                <c:pt idx="48922">
                  <c:v>-50.031000000000006</c:v>
                </c:pt>
                <c:pt idx="48923">
                  <c:v>-50.028999999999996</c:v>
                </c:pt>
                <c:pt idx="48924">
                  <c:v>-50.027000000000001</c:v>
                </c:pt>
                <c:pt idx="48925">
                  <c:v>-50.025000000000006</c:v>
                </c:pt>
                <c:pt idx="48926">
                  <c:v>-50.022999999999996</c:v>
                </c:pt>
                <c:pt idx="48927">
                  <c:v>-50.021000000000001</c:v>
                </c:pt>
                <c:pt idx="48928">
                  <c:v>-50.019000000000005</c:v>
                </c:pt>
                <c:pt idx="48929">
                  <c:v>-50.016999999999996</c:v>
                </c:pt>
                <c:pt idx="48930">
                  <c:v>-50.015000000000001</c:v>
                </c:pt>
                <c:pt idx="48931">
                  <c:v>-50.013000000000005</c:v>
                </c:pt>
                <c:pt idx="48932">
                  <c:v>-50.010999999999996</c:v>
                </c:pt>
                <c:pt idx="48933">
                  <c:v>-50.009</c:v>
                </c:pt>
                <c:pt idx="48934">
                  <c:v>-50.007000000000005</c:v>
                </c:pt>
                <c:pt idx="48935">
                  <c:v>-50.004999999999995</c:v>
                </c:pt>
                <c:pt idx="48936">
                  <c:v>-50.003</c:v>
                </c:pt>
                <c:pt idx="48937">
                  <c:v>-50.001000000000005</c:v>
                </c:pt>
                <c:pt idx="48938">
                  <c:v>-49.998999999999995</c:v>
                </c:pt>
                <c:pt idx="48939">
                  <c:v>-49.997</c:v>
                </c:pt>
                <c:pt idx="48940">
                  <c:v>-49.995000000000005</c:v>
                </c:pt>
                <c:pt idx="48941">
                  <c:v>-49.992999999999995</c:v>
                </c:pt>
                <c:pt idx="48942">
                  <c:v>-49.991</c:v>
                </c:pt>
                <c:pt idx="48943">
                  <c:v>-49.989000000000004</c:v>
                </c:pt>
                <c:pt idx="48944">
                  <c:v>-49.986999999999995</c:v>
                </c:pt>
                <c:pt idx="48945">
                  <c:v>-49.984999999999999</c:v>
                </c:pt>
                <c:pt idx="48946">
                  <c:v>-49.983000000000004</c:v>
                </c:pt>
                <c:pt idx="48947">
                  <c:v>-49.980999999999995</c:v>
                </c:pt>
                <c:pt idx="48948">
                  <c:v>-49.978999999999999</c:v>
                </c:pt>
                <c:pt idx="48949">
                  <c:v>-49.977000000000004</c:v>
                </c:pt>
                <c:pt idx="48950">
                  <c:v>-49.974999999999994</c:v>
                </c:pt>
                <c:pt idx="48951">
                  <c:v>-49.972999999999999</c:v>
                </c:pt>
                <c:pt idx="48952">
                  <c:v>-49.971000000000004</c:v>
                </c:pt>
                <c:pt idx="48953">
                  <c:v>-49.968999999999994</c:v>
                </c:pt>
                <c:pt idx="48954">
                  <c:v>-49.966999999999999</c:v>
                </c:pt>
                <c:pt idx="48955">
                  <c:v>-49.965000000000003</c:v>
                </c:pt>
                <c:pt idx="48956">
                  <c:v>-49.962999999999994</c:v>
                </c:pt>
                <c:pt idx="48957">
                  <c:v>-49.960999999999999</c:v>
                </c:pt>
                <c:pt idx="48958">
                  <c:v>-49.959000000000003</c:v>
                </c:pt>
                <c:pt idx="48959">
                  <c:v>-49.956999999999994</c:v>
                </c:pt>
                <c:pt idx="48960">
                  <c:v>-49.954999999999998</c:v>
                </c:pt>
                <c:pt idx="48961">
                  <c:v>-49.953000000000003</c:v>
                </c:pt>
                <c:pt idx="48962">
                  <c:v>-49.950999999999993</c:v>
                </c:pt>
                <c:pt idx="48963">
                  <c:v>-49.948999999999998</c:v>
                </c:pt>
                <c:pt idx="48964">
                  <c:v>-49.947000000000003</c:v>
                </c:pt>
                <c:pt idx="48965">
                  <c:v>-49.944999999999993</c:v>
                </c:pt>
                <c:pt idx="48966">
                  <c:v>-49.942999999999998</c:v>
                </c:pt>
                <c:pt idx="48967">
                  <c:v>-49.941000000000003</c:v>
                </c:pt>
                <c:pt idx="48968">
                  <c:v>-49.938999999999993</c:v>
                </c:pt>
                <c:pt idx="48969">
                  <c:v>-49.936999999999998</c:v>
                </c:pt>
                <c:pt idx="48970">
                  <c:v>-49.935000000000002</c:v>
                </c:pt>
                <c:pt idx="48971">
                  <c:v>-49.933000000000007</c:v>
                </c:pt>
                <c:pt idx="48972">
                  <c:v>-49.930999999999997</c:v>
                </c:pt>
                <c:pt idx="48973">
                  <c:v>-49.929000000000002</c:v>
                </c:pt>
                <c:pt idx="48974">
                  <c:v>-49.927000000000007</c:v>
                </c:pt>
                <c:pt idx="48975">
                  <c:v>-49.924999999999997</c:v>
                </c:pt>
                <c:pt idx="48976">
                  <c:v>-49.923000000000002</c:v>
                </c:pt>
                <c:pt idx="48977">
                  <c:v>-49.921000000000006</c:v>
                </c:pt>
                <c:pt idx="48978">
                  <c:v>-49.918999999999997</c:v>
                </c:pt>
                <c:pt idx="48979">
                  <c:v>-49.917000000000002</c:v>
                </c:pt>
                <c:pt idx="48980">
                  <c:v>-49.915000000000006</c:v>
                </c:pt>
                <c:pt idx="48981">
                  <c:v>-49.912999999999997</c:v>
                </c:pt>
                <c:pt idx="48982">
                  <c:v>-49.911000000000001</c:v>
                </c:pt>
                <c:pt idx="48983">
                  <c:v>-49.909000000000006</c:v>
                </c:pt>
                <c:pt idx="48984">
                  <c:v>-49.906999999999996</c:v>
                </c:pt>
                <c:pt idx="48985">
                  <c:v>-49.905000000000001</c:v>
                </c:pt>
                <c:pt idx="48986">
                  <c:v>-49.903000000000006</c:v>
                </c:pt>
                <c:pt idx="48987">
                  <c:v>-49.900999999999996</c:v>
                </c:pt>
                <c:pt idx="48988">
                  <c:v>-49.899000000000001</c:v>
                </c:pt>
                <c:pt idx="48989">
                  <c:v>-49.897000000000006</c:v>
                </c:pt>
                <c:pt idx="48990">
                  <c:v>-49.894999999999996</c:v>
                </c:pt>
                <c:pt idx="48991">
                  <c:v>-49.893000000000001</c:v>
                </c:pt>
                <c:pt idx="48992">
                  <c:v>-49.891000000000005</c:v>
                </c:pt>
                <c:pt idx="48993">
                  <c:v>-49.888999999999996</c:v>
                </c:pt>
                <c:pt idx="48994">
                  <c:v>-49.887</c:v>
                </c:pt>
                <c:pt idx="48995">
                  <c:v>-49.885000000000005</c:v>
                </c:pt>
                <c:pt idx="48996">
                  <c:v>-49.882999999999996</c:v>
                </c:pt>
                <c:pt idx="48997">
                  <c:v>-49.881</c:v>
                </c:pt>
                <c:pt idx="48998">
                  <c:v>-49.879000000000005</c:v>
                </c:pt>
                <c:pt idx="48999">
                  <c:v>-49.876999999999995</c:v>
                </c:pt>
                <c:pt idx="49000">
                  <c:v>-49.875</c:v>
                </c:pt>
                <c:pt idx="49001">
                  <c:v>-49.873000000000005</c:v>
                </c:pt>
                <c:pt idx="49002">
                  <c:v>-49.870999999999995</c:v>
                </c:pt>
                <c:pt idx="49003">
                  <c:v>-49.869</c:v>
                </c:pt>
                <c:pt idx="49004">
                  <c:v>-49.867000000000004</c:v>
                </c:pt>
                <c:pt idx="49005">
                  <c:v>-49.864999999999995</c:v>
                </c:pt>
                <c:pt idx="49006">
                  <c:v>-49.863</c:v>
                </c:pt>
                <c:pt idx="49007">
                  <c:v>-49.861000000000004</c:v>
                </c:pt>
                <c:pt idx="49008">
                  <c:v>-49.858999999999995</c:v>
                </c:pt>
                <c:pt idx="49009">
                  <c:v>-49.856999999999999</c:v>
                </c:pt>
                <c:pt idx="49010">
                  <c:v>-49.855000000000004</c:v>
                </c:pt>
                <c:pt idx="49011">
                  <c:v>-49.852999999999994</c:v>
                </c:pt>
                <c:pt idx="49012">
                  <c:v>-49.850999999999999</c:v>
                </c:pt>
                <c:pt idx="49013">
                  <c:v>-49.849000000000004</c:v>
                </c:pt>
                <c:pt idx="49014">
                  <c:v>-49.846999999999994</c:v>
                </c:pt>
                <c:pt idx="49015">
                  <c:v>-49.844999999999999</c:v>
                </c:pt>
                <c:pt idx="49016">
                  <c:v>-49.843000000000004</c:v>
                </c:pt>
                <c:pt idx="49017">
                  <c:v>-49.840999999999994</c:v>
                </c:pt>
                <c:pt idx="49018">
                  <c:v>-49.838999999999999</c:v>
                </c:pt>
                <c:pt idx="49019">
                  <c:v>-49.837000000000003</c:v>
                </c:pt>
                <c:pt idx="49020">
                  <c:v>-49.834999999999994</c:v>
                </c:pt>
                <c:pt idx="49021">
                  <c:v>-49.832999999999998</c:v>
                </c:pt>
                <c:pt idx="49022">
                  <c:v>-49.831000000000003</c:v>
                </c:pt>
                <c:pt idx="49023">
                  <c:v>-49.828999999999994</c:v>
                </c:pt>
                <c:pt idx="49024">
                  <c:v>-49.826999999999998</c:v>
                </c:pt>
                <c:pt idx="49025">
                  <c:v>-49.825000000000003</c:v>
                </c:pt>
                <c:pt idx="49026">
                  <c:v>-49.822999999999993</c:v>
                </c:pt>
                <c:pt idx="49027">
                  <c:v>-49.820999999999998</c:v>
                </c:pt>
                <c:pt idx="49028">
                  <c:v>-49.819000000000003</c:v>
                </c:pt>
                <c:pt idx="49029">
                  <c:v>-49.816999999999993</c:v>
                </c:pt>
                <c:pt idx="49030">
                  <c:v>-49.814999999999998</c:v>
                </c:pt>
                <c:pt idx="49031">
                  <c:v>-49.813000000000002</c:v>
                </c:pt>
                <c:pt idx="49032">
                  <c:v>-49.811000000000007</c:v>
                </c:pt>
                <c:pt idx="49033">
                  <c:v>-49.808999999999997</c:v>
                </c:pt>
                <c:pt idx="49034">
                  <c:v>-49.807000000000002</c:v>
                </c:pt>
                <c:pt idx="49035">
                  <c:v>-49.805000000000007</c:v>
                </c:pt>
                <c:pt idx="49036">
                  <c:v>-49.802999999999997</c:v>
                </c:pt>
                <c:pt idx="49037">
                  <c:v>-49.801000000000002</c:v>
                </c:pt>
                <c:pt idx="49038">
                  <c:v>-49.799000000000007</c:v>
                </c:pt>
                <c:pt idx="49039">
                  <c:v>-49.796999999999997</c:v>
                </c:pt>
                <c:pt idx="49040">
                  <c:v>-49.795000000000002</c:v>
                </c:pt>
                <c:pt idx="49041">
                  <c:v>-49.793000000000006</c:v>
                </c:pt>
                <c:pt idx="49042">
                  <c:v>-49.790999999999997</c:v>
                </c:pt>
                <c:pt idx="49043">
                  <c:v>-49.789000000000001</c:v>
                </c:pt>
                <c:pt idx="49044">
                  <c:v>-49.787000000000006</c:v>
                </c:pt>
                <c:pt idx="49045">
                  <c:v>-49.784999999999997</c:v>
                </c:pt>
                <c:pt idx="49046">
                  <c:v>-49.783000000000001</c:v>
                </c:pt>
                <c:pt idx="49047">
                  <c:v>-49.781000000000006</c:v>
                </c:pt>
                <c:pt idx="49048">
                  <c:v>-49.778999999999996</c:v>
                </c:pt>
                <c:pt idx="49049">
                  <c:v>-49.777000000000001</c:v>
                </c:pt>
                <c:pt idx="49050">
                  <c:v>-49.775000000000006</c:v>
                </c:pt>
                <c:pt idx="49051">
                  <c:v>-49.772999999999996</c:v>
                </c:pt>
                <c:pt idx="49052">
                  <c:v>-49.771000000000001</c:v>
                </c:pt>
                <c:pt idx="49053">
                  <c:v>-49.769000000000005</c:v>
                </c:pt>
                <c:pt idx="49054">
                  <c:v>-49.766999999999996</c:v>
                </c:pt>
                <c:pt idx="49055">
                  <c:v>-49.765000000000001</c:v>
                </c:pt>
                <c:pt idx="49056">
                  <c:v>-49.763000000000005</c:v>
                </c:pt>
                <c:pt idx="49057">
                  <c:v>-49.760999999999996</c:v>
                </c:pt>
                <c:pt idx="49058">
                  <c:v>-49.759</c:v>
                </c:pt>
                <c:pt idx="49059">
                  <c:v>-49.757000000000005</c:v>
                </c:pt>
                <c:pt idx="49060">
                  <c:v>-49.754999999999995</c:v>
                </c:pt>
                <c:pt idx="49061">
                  <c:v>-49.753</c:v>
                </c:pt>
                <c:pt idx="49062">
                  <c:v>-49.751000000000005</c:v>
                </c:pt>
                <c:pt idx="49063">
                  <c:v>-49.748999999999995</c:v>
                </c:pt>
                <c:pt idx="49064">
                  <c:v>-49.747</c:v>
                </c:pt>
                <c:pt idx="49065">
                  <c:v>-49.745000000000005</c:v>
                </c:pt>
                <c:pt idx="49066">
                  <c:v>-49.742999999999995</c:v>
                </c:pt>
                <c:pt idx="49067">
                  <c:v>-49.741</c:v>
                </c:pt>
                <c:pt idx="49068">
                  <c:v>-49.739000000000004</c:v>
                </c:pt>
                <c:pt idx="49069">
                  <c:v>-49.736999999999995</c:v>
                </c:pt>
                <c:pt idx="49070">
                  <c:v>-49.734999999999999</c:v>
                </c:pt>
                <c:pt idx="49071">
                  <c:v>-49.733000000000004</c:v>
                </c:pt>
                <c:pt idx="49072">
                  <c:v>-49.730999999999995</c:v>
                </c:pt>
                <c:pt idx="49073">
                  <c:v>-49.728999999999999</c:v>
                </c:pt>
                <c:pt idx="49074">
                  <c:v>-49.727000000000004</c:v>
                </c:pt>
                <c:pt idx="49075">
                  <c:v>-49.724999999999994</c:v>
                </c:pt>
                <c:pt idx="49076">
                  <c:v>-49.722999999999999</c:v>
                </c:pt>
                <c:pt idx="49077">
                  <c:v>-49.721000000000004</c:v>
                </c:pt>
                <c:pt idx="49078">
                  <c:v>-49.718999999999994</c:v>
                </c:pt>
                <c:pt idx="49079">
                  <c:v>-49.716999999999999</c:v>
                </c:pt>
                <c:pt idx="49080">
                  <c:v>-49.715000000000003</c:v>
                </c:pt>
                <c:pt idx="49081">
                  <c:v>-49.712999999999994</c:v>
                </c:pt>
                <c:pt idx="49082">
                  <c:v>-49.710999999999999</c:v>
                </c:pt>
                <c:pt idx="49083">
                  <c:v>-49.709000000000003</c:v>
                </c:pt>
                <c:pt idx="49084">
                  <c:v>-49.706999999999994</c:v>
                </c:pt>
                <c:pt idx="49085">
                  <c:v>-49.704999999999998</c:v>
                </c:pt>
                <c:pt idx="49086">
                  <c:v>-49.703000000000003</c:v>
                </c:pt>
                <c:pt idx="49087">
                  <c:v>-49.700999999999993</c:v>
                </c:pt>
                <c:pt idx="49088">
                  <c:v>-49.698999999999998</c:v>
                </c:pt>
                <c:pt idx="49089">
                  <c:v>-49.697000000000003</c:v>
                </c:pt>
                <c:pt idx="49090">
                  <c:v>-49.694999999999993</c:v>
                </c:pt>
                <c:pt idx="49091">
                  <c:v>-49.692999999999998</c:v>
                </c:pt>
                <c:pt idx="49092">
                  <c:v>-49.691000000000003</c:v>
                </c:pt>
                <c:pt idx="49093">
                  <c:v>-49.688999999999993</c:v>
                </c:pt>
                <c:pt idx="49094">
                  <c:v>-49.686999999999998</c:v>
                </c:pt>
                <c:pt idx="49095">
                  <c:v>-49.685000000000002</c:v>
                </c:pt>
                <c:pt idx="49096">
                  <c:v>-49.683000000000007</c:v>
                </c:pt>
                <c:pt idx="49097">
                  <c:v>-49.680999999999997</c:v>
                </c:pt>
                <c:pt idx="49098">
                  <c:v>-49.679000000000002</c:v>
                </c:pt>
                <c:pt idx="49099">
                  <c:v>-49.677000000000007</c:v>
                </c:pt>
                <c:pt idx="49100">
                  <c:v>-49.674999999999997</c:v>
                </c:pt>
                <c:pt idx="49101">
                  <c:v>-49.673000000000002</c:v>
                </c:pt>
                <c:pt idx="49102">
                  <c:v>-49.671000000000006</c:v>
                </c:pt>
                <c:pt idx="49103">
                  <c:v>-49.668999999999997</c:v>
                </c:pt>
                <c:pt idx="49104">
                  <c:v>-49.667000000000002</c:v>
                </c:pt>
                <c:pt idx="49105">
                  <c:v>-49.665000000000006</c:v>
                </c:pt>
                <c:pt idx="49106">
                  <c:v>-49.662999999999997</c:v>
                </c:pt>
                <c:pt idx="49107">
                  <c:v>-49.661000000000001</c:v>
                </c:pt>
                <c:pt idx="49108">
                  <c:v>-49.659000000000006</c:v>
                </c:pt>
                <c:pt idx="49109">
                  <c:v>-49.656999999999996</c:v>
                </c:pt>
                <c:pt idx="49110">
                  <c:v>-49.655000000000001</c:v>
                </c:pt>
                <c:pt idx="49111">
                  <c:v>-49.653000000000006</c:v>
                </c:pt>
                <c:pt idx="49112">
                  <c:v>-49.650999999999996</c:v>
                </c:pt>
                <c:pt idx="49113">
                  <c:v>-49.649000000000001</c:v>
                </c:pt>
                <c:pt idx="49114">
                  <c:v>-49.647000000000006</c:v>
                </c:pt>
                <c:pt idx="49115">
                  <c:v>-49.644999999999996</c:v>
                </c:pt>
                <c:pt idx="49116">
                  <c:v>-49.643000000000001</c:v>
                </c:pt>
                <c:pt idx="49117">
                  <c:v>-49.641000000000005</c:v>
                </c:pt>
                <c:pt idx="49118">
                  <c:v>-49.638999999999996</c:v>
                </c:pt>
                <c:pt idx="49119">
                  <c:v>-49.637</c:v>
                </c:pt>
                <c:pt idx="49120">
                  <c:v>-49.635000000000005</c:v>
                </c:pt>
                <c:pt idx="49121">
                  <c:v>-49.632999999999996</c:v>
                </c:pt>
                <c:pt idx="49122">
                  <c:v>-49.631</c:v>
                </c:pt>
                <c:pt idx="49123">
                  <c:v>-49.629000000000005</c:v>
                </c:pt>
                <c:pt idx="49124">
                  <c:v>-49.626999999999995</c:v>
                </c:pt>
                <c:pt idx="49125">
                  <c:v>-49.625</c:v>
                </c:pt>
                <c:pt idx="49126">
                  <c:v>-49.623000000000005</c:v>
                </c:pt>
                <c:pt idx="49127">
                  <c:v>-49.620999999999995</c:v>
                </c:pt>
                <c:pt idx="49128">
                  <c:v>-49.619</c:v>
                </c:pt>
                <c:pt idx="49129">
                  <c:v>-49.617000000000004</c:v>
                </c:pt>
                <c:pt idx="49130">
                  <c:v>-49.614999999999995</c:v>
                </c:pt>
                <c:pt idx="49131">
                  <c:v>-49.613</c:v>
                </c:pt>
                <c:pt idx="49132">
                  <c:v>-49.611000000000004</c:v>
                </c:pt>
                <c:pt idx="49133">
                  <c:v>-49.608999999999995</c:v>
                </c:pt>
                <c:pt idx="49134">
                  <c:v>-49.606999999999999</c:v>
                </c:pt>
                <c:pt idx="49135">
                  <c:v>-49.605000000000004</c:v>
                </c:pt>
                <c:pt idx="49136">
                  <c:v>-49.602999999999994</c:v>
                </c:pt>
                <c:pt idx="49137">
                  <c:v>-49.600999999999999</c:v>
                </c:pt>
                <c:pt idx="49138">
                  <c:v>-49.599000000000004</c:v>
                </c:pt>
                <c:pt idx="49139">
                  <c:v>-49.596999999999994</c:v>
                </c:pt>
                <c:pt idx="49140">
                  <c:v>-49.594999999999999</c:v>
                </c:pt>
                <c:pt idx="49141">
                  <c:v>-49.593000000000004</c:v>
                </c:pt>
                <c:pt idx="49142">
                  <c:v>-49.590999999999994</c:v>
                </c:pt>
                <c:pt idx="49143">
                  <c:v>-49.588999999999999</c:v>
                </c:pt>
                <c:pt idx="49144">
                  <c:v>-49.587000000000003</c:v>
                </c:pt>
                <c:pt idx="49145">
                  <c:v>-49.584999999999994</c:v>
                </c:pt>
                <c:pt idx="49146">
                  <c:v>-49.582999999999998</c:v>
                </c:pt>
                <c:pt idx="49147">
                  <c:v>-49.581000000000003</c:v>
                </c:pt>
                <c:pt idx="49148">
                  <c:v>-49.578999999999994</c:v>
                </c:pt>
                <c:pt idx="49149">
                  <c:v>-49.576999999999998</c:v>
                </c:pt>
                <c:pt idx="49150">
                  <c:v>-49.575000000000003</c:v>
                </c:pt>
                <c:pt idx="49151">
                  <c:v>-49.572999999999993</c:v>
                </c:pt>
                <c:pt idx="49152">
                  <c:v>-49.570999999999998</c:v>
                </c:pt>
                <c:pt idx="49153">
                  <c:v>-49.569000000000003</c:v>
                </c:pt>
                <c:pt idx="49154">
                  <c:v>-49.566999999999993</c:v>
                </c:pt>
                <c:pt idx="49155">
                  <c:v>-49.564999999999998</c:v>
                </c:pt>
                <c:pt idx="49156">
                  <c:v>-49.563000000000002</c:v>
                </c:pt>
                <c:pt idx="49157">
                  <c:v>-49.561000000000007</c:v>
                </c:pt>
                <c:pt idx="49158">
                  <c:v>-49.558999999999997</c:v>
                </c:pt>
                <c:pt idx="49159">
                  <c:v>-49.557000000000002</c:v>
                </c:pt>
                <c:pt idx="49160">
                  <c:v>-49.555000000000007</c:v>
                </c:pt>
                <c:pt idx="49161">
                  <c:v>-49.552999999999997</c:v>
                </c:pt>
                <c:pt idx="49162">
                  <c:v>-49.551000000000002</c:v>
                </c:pt>
                <c:pt idx="49163">
                  <c:v>-49.549000000000007</c:v>
                </c:pt>
                <c:pt idx="49164">
                  <c:v>-49.546999999999997</c:v>
                </c:pt>
                <c:pt idx="49165">
                  <c:v>-49.545000000000002</c:v>
                </c:pt>
                <c:pt idx="49166">
                  <c:v>-49.543000000000006</c:v>
                </c:pt>
                <c:pt idx="49167">
                  <c:v>-49.540999999999997</c:v>
                </c:pt>
                <c:pt idx="49168">
                  <c:v>-49.539000000000001</c:v>
                </c:pt>
                <c:pt idx="49169">
                  <c:v>-49.537000000000006</c:v>
                </c:pt>
                <c:pt idx="49170">
                  <c:v>-49.534999999999997</c:v>
                </c:pt>
                <c:pt idx="49171">
                  <c:v>-49.533000000000001</c:v>
                </c:pt>
                <c:pt idx="49172">
                  <c:v>-49.531000000000006</c:v>
                </c:pt>
                <c:pt idx="49173">
                  <c:v>-49.528999999999996</c:v>
                </c:pt>
                <c:pt idx="49174">
                  <c:v>-49.527000000000001</c:v>
                </c:pt>
                <c:pt idx="49175">
                  <c:v>-49.525000000000006</c:v>
                </c:pt>
                <c:pt idx="49176">
                  <c:v>-49.522999999999996</c:v>
                </c:pt>
                <c:pt idx="49177">
                  <c:v>-49.521000000000001</c:v>
                </c:pt>
                <c:pt idx="49178">
                  <c:v>-49.519000000000005</c:v>
                </c:pt>
                <c:pt idx="49179">
                  <c:v>-49.516999999999996</c:v>
                </c:pt>
                <c:pt idx="49180">
                  <c:v>-49.515000000000001</c:v>
                </c:pt>
                <c:pt idx="49181">
                  <c:v>-49.513000000000005</c:v>
                </c:pt>
                <c:pt idx="49182">
                  <c:v>-49.510999999999996</c:v>
                </c:pt>
                <c:pt idx="49183">
                  <c:v>-49.509</c:v>
                </c:pt>
                <c:pt idx="49184">
                  <c:v>-49.507000000000005</c:v>
                </c:pt>
                <c:pt idx="49185">
                  <c:v>-49.504999999999995</c:v>
                </c:pt>
                <c:pt idx="49186">
                  <c:v>-49.503</c:v>
                </c:pt>
                <c:pt idx="49187">
                  <c:v>-49.501000000000005</c:v>
                </c:pt>
                <c:pt idx="49188">
                  <c:v>-49.498999999999995</c:v>
                </c:pt>
                <c:pt idx="49189">
                  <c:v>-49.497</c:v>
                </c:pt>
                <c:pt idx="49190">
                  <c:v>-49.495000000000005</c:v>
                </c:pt>
                <c:pt idx="49191">
                  <c:v>-49.492999999999995</c:v>
                </c:pt>
                <c:pt idx="49192">
                  <c:v>-49.491</c:v>
                </c:pt>
                <c:pt idx="49193">
                  <c:v>-49.489000000000004</c:v>
                </c:pt>
                <c:pt idx="49194">
                  <c:v>-49.486999999999995</c:v>
                </c:pt>
                <c:pt idx="49195">
                  <c:v>-49.484999999999999</c:v>
                </c:pt>
                <c:pt idx="49196">
                  <c:v>-49.483000000000004</c:v>
                </c:pt>
                <c:pt idx="49197">
                  <c:v>-49.480999999999995</c:v>
                </c:pt>
                <c:pt idx="49198">
                  <c:v>-49.478999999999999</c:v>
                </c:pt>
                <c:pt idx="49199">
                  <c:v>-49.477000000000004</c:v>
                </c:pt>
                <c:pt idx="49200">
                  <c:v>-49.474999999999994</c:v>
                </c:pt>
                <c:pt idx="49201">
                  <c:v>-49.472999999999999</c:v>
                </c:pt>
                <c:pt idx="49202">
                  <c:v>-49.471000000000004</c:v>
                </c:pt>
                <c:pt idx="49203">
                  <c:v>-49.468999999999994</c:v>
                </c:pt>
                <c:pt idx="49204">
                  <c:v>-49.466999999999999</c:v>
                </c:pt>
                <c:pt idx="49205">
                  <c:v>-49.465000000000003</c:v>
                </c:pt>
                <c:pt idx="49206">
                  <c:v>-49.462999999999994</c:v>
                </c:pt>
                <c:pt idx="49207">
                  <c:v>-49.460999999999999</c:v>
                </c:pt>
                <c:pt idx="49208">
                  <c:v>-49.459000000000003</c:v>
                </c:pt>
                <c:pt idx="49209">
                  <c:v>-49.456999999999994</c:v>
                </c:pt>
                <c:pt idx="49210">
                  <c:v>-49.454999999999998</c:v>
                </c:pt>
                <c:pt idx="49211">
                  <c:v>-49.453000000000003</c:v>
                </c:pt>
                <c:pt idx="49212">
                  <c:v>-49.450999999999993</c:v>
                </c:pt>
                <c:pt idx="49213">
                  <c:v>-49.448999999999998</c:v>
                </c:pt>
                <c:pt idx="49214">
                  <c:v>-49.447000000000003</c:v>
                </c:pt>
                <c:pt idx="49215">
                  <c:v>-49.444999999999993</c:v>
                </c:pt>
                <c:pt idx="49216">
                  <c:v>-49.442999999999998</c:v>
                </c:pt>
                <c:pt idx="49217">
                  <c:v>-49.441000000000003</c:v>
                </c:pt>
                <c:pt idx="49218">
                  <c:v>-49.438999999999993</c:v>
                </c:pt>
                <c:pt idx="49219">
                  <c:v>-49.436999999999998</c:v>
                </c:pt>
                <c:pt idx="49220">
                  <c:v>-49.435000000000002</c:v>
                </c:pt>
                <c:pt idx="49221">
                  <c:v>-49.433000000000007</c:v>
                </c:pt>
                <c:pt idx="49222">
                  <c:v>-49.430999999999997</c:v>
                </c:pt>
                <c:pt idx="49223">
                  <c:v>-49.429000000000002</c:v>
                </c:pt>
                <c:pt idx="49224">
                  <c:v>-49.427000000000007</c:v>
                </c:pt>
                <c:pt idx="49225">
                  <c:v>-49.424999999999997</c:v>
                </c:pt>
                <c:pt idx="49226">
                  <c:v>-49.423000000000002</c:v>
                </c:pt>
                <c:pt idx="49227">
                  <c:v>-49.421000000000006</c:v>
                </c:pt>
                <c:pt idx="49228">
                  <c:v>-49.418999999999997</c:v>
                </c:pt>
                <c:pt idx="49229">
                  <c:v>-49.417000000000002</c:v>
                </c:pt>
                <c:pt idx="49230">
                  <c:v>-49.415000000000006</c:v>
                </c:pt>
                <c:pt idx="49231">
                  <c:v>-49.412999999999997</c:v>
                </c:pt>
                <c:pt idx="49232">
                  <c:v>-49.411000000000001</c:v>
                </c:pt>
                <c:pt idx="49233">
                  <c:v>-49.409000000000006</c:v>
                </c:pt>
                <c:pt idx="49234">
                  <c:v>-49.406999999999996</c:v>
                </c:pt>
                <c:pt idx="49235">
                  <c:v>-49.405000000000001</c:v>
                </c:pt>
                <c:pt idx="49236">
                  <c:v>-49.403000000000006</c:v>
                </c:pt>
                <c:pt idx="49237">
                  <c:v>-49.400999999999996</c:v>
                </c:pt>
                <c:pt idx="49238">
                  <c:v>-49.399000000000001</c:v>
                </c:pt>
                <c:pt idx="49239">
                  <c:v>-49.397000000000006</c:v>
                </c:pt>
                <c:pt idx="49240">
                  <c:v>-49.394999999999996</c:v>
                </c:pt>
                <c:pt idx="49241">
                  <c:v>-49.393000000000001</c:v>
                </c:pt>
                <c:pt idx="49242">
                  <c:v>-49.391000000000005</c:v>
                </c:pt>
                <c:pt idx="49243">
                  <c:v>-49.388999999999996</c:v>
                </c:pt>
                <c:pt idx="49244">
                  <c:v>-49.387</c:v>
                </c:pt>
                <c:pt idx="49245">
                  <c:v>-49.385000000000005</c:v>
                </c:pt>
                <c:pt idx="49246">
                  <c:v>-49.382999999999996</c:v>
                </c:pt>
                <c:pt idx="49247">
                  <c:v>-49.381</c:v>
                </c:pt>
                <c:pt idx="49248">
                  <c:v>-49.379000000000005</c:v>
                </c:pt>
                <c:pt idx="49249">
                  <c:v>-49.376999999999995</c:v>
                </c:pt>
                <c:pt idx="49250">
                  <c:v>-49.375</c:v>
                </c:pt>
                <c:pt idx="49251">
                  <c:v>-49.373000000000005</c:v>
                </c:pt>
                <c:pt idx="49252">
                  <c:v>-49.370999999999995</c:v>
                </c:pt>
                <c:pt idx="49253">
                  <c:v>-49.369</c:v>
                </c:pt>
                <c:pt idx="49254">
                  <c:v>-49.367000000000004</c:v>
                </c:pt>
                <c:pt idx="49255">
                  <c:v>-49.364999999999995</c:v>
                </c:pt>
                <c:pt idx="49256">
                  <c:v>-49.363</c:v>
                </c:pt>
                <c:pt idx="49257">
                  <c:v>-49.361000000000004</c:v>
                </c:pt>
                <c:pt idx="49258">
                  <c:v>-49.358999999999995</c:v>
                </c:pt>
                <c:pt idx="49259">
                  <c:v>-49.356999999999999</c:v>
                </c:pt>
                <c:pt idx="49260">
                  <c:v>-49.355000000000004</c:v>
                </c:pt>
                <c:pt idx="49261">
                  <c:v>-49.352999999999994</c:v>
                </c:pt>
                <c:pt idx="49262">
                  <c:v>-49.350999999999999</c:v>
                </c:pt>
                <c:pt idx="49263">
                  <c:v>-49.349000000000004</c:v>
                </c:pt>
                <c:pt idx="49264">
                  <c:v>-49.346999999999994</c:v>
                </c:pt>
                <c:pt idx="49265">
                  <c:v>-49.344999999999999</c:v>
                </c:pt>
                <c:pt idx="49266">
                  <c:v>-49.343000000000004</c:v>
                </c:pt>
                <c:pt idx="49267">
                  <c:v>-49.340999999999994</c:v>
                </c:pt>
                <c:pt idx="49268">
                  <c:v>-49.338999999999999</c:v>
                </c:pt>
                <c:pt idx="49269">
                  <c:v>-49.337000000000003</c:v>
                </c:pt>
                <c:pt idx="49270">
                  <c:v>-49.334999999999994</c:v>
                </c:pt>
                <c:pt idx="49271">
                  <c:v>-49.332999999999998</c:v>
                </c:pt>
                <c:pt idx="49272">
                  <c:v>-49.331000000000003</c:v>
                </c:pt>
                <c:pt idx="49273">
                  <c:v>-49.328999999999994</c:v>
                </c:pt>
                <c:pt idx="49274">
                  <c:v>-49.326999999999998</c:v>
                </c:pt>
                <c:pt idx="49275">
                  <c:v>-49.325000000000003</c:v>
                </c:pt>
                <c:pt idx="49276">
                  <c:v>-49.322999999999993</c:v>
                </c:pt>
                <c:pt idx="49277">
                  <c:v>-49.320999999999998</c:v>
                </c:pt>
                <c:pt idx="49278">
                  <c:v>-49.319000000000003</c:v>
                </c:pt>
                <c:pt idx="49279">
                  <c:v>-49.316999999999993</c:v>
                </c:pt>
                <c:pt idx="49280">
                  <c:v>-49.314999999999998</c:v>
                </c:pt>
                <c:pt idx="49281">
                  <c:v>-49.313000000000002</c:v>
                </c:pt>
                <c:pt idx="49282">
                  <c:v>-49.311000000000007</c:v>
                </c:pt>
                <c:pt idx="49283">
                  <c:v>-49.308999999999997</c:v>
                </c:pt>
                <c:pt idx="49284">
                  <c:v>-49.307000000000002</c:v>
                </c:pt>
                <c:pt idx="49285">
                  <c:v>-49.305000000000007</c:v>
                </c:pt>
                <c:pt idx="49286">
                  <c:v>-49.302999999999997</c:v>
                </c:pt>
                <c:pt idx="49287">
                  <c:v>-49.301000000000002</c:v>
                </c:pt>
                <c:pt idx="49288">
                  <c:v>-49.299000000000007</c:v>
                </c:pt>
                <c:pt idx="49289">
                  <c:v>-49.296999999999997</c:v>
                </c:pt>
                <c:pt idx="49290">
                  <c:v>-49.295000000000002</c:v>
                </c:pt>
                <c:pt idx="49291">
                  <c:v>-49.293000000000006</c:v>
                </c:pt>
                <c:pt idx="49292">
                  <c:v>-49.290999999999997</c:v>
                </c:pt>
                <c:pt idx="49293">
                  <c:v>-49.289000000000001</c:v>
                </c:pt>
                <c:pt idx="49294">
                  <c:v>-49.287000000000006</c:v>
                </c:pt>
                <c:pt idx="49295">
                  <c:v>-49.284999999999997</c:v>
                </c:pt>
                <c:pt idx="49296">
                  <c:v>-49.283000000000001</c:v>
                </c:pt>
                <c:pt idx="49297">
                  <c:v>-49.281000000000006</c:v>
                </c:pt>
                <c:pt idx="49298">
                  <c:v>-49.278999999999996</c:v>
                </c:pt>
                <c:pt idx="49299">
                  <c:v>-49.277000000000001</c:v>
                </c:pt>
                <c:pt idx="49300">
                  <c:v>-49.275000000000006</c:v>
                </c:pt>
                <c:pt idx="49301">
                  <c:v>-49.272999999999996</c:v>
                </c:pt>
                <c:pt idx="49302">
                  <c:v>-49.271000000000001</c:v>
                </c:pt>
                <c:pt idx="49303">
                  <c:v>-49.269000000000005</c:v>
                </c:pt>
                <c:pt idx="49304">
                  <c:v>-49.266999999999996</c:v>
                </c:pt>
                <c:pt idx="49305">
                  <c:v>-49.265000000000001</c:v>
                </c:pt>
                <c:pt idx="49306">
                  <c:v>-49.263000000000005</c:v>
                </c:pt>
                <c:pt idx="49307">
                  <c:v>-49.260999999999996</c:v>
                </c:pt>
                <c:pt idx="49308">
                  <c:v>-49.259</c:v>
                </c:pt>
                <c:pt idx="49309">
                  <c:v>-49.257000000000005</c:v>
                </c:pt>
                <c:pt idx="49310">
                  <c:v>-49.254999999999995</c:v>
                </c:pt>
                <c:pt idx="49311">
                  <c:v>-49.253</c:v>
                </c:pt>
                <c:pt idx="49312">
                  <c:v>-49.251000000000005</c:v>
                </c:pt>
                <c:pt idx="49313">
                  <c:v>-49.248999999999995</c:v>
                </c:pt>
                <c:pt idx="49314">
                  <c:v>-49.247</c:v>
                </c:pt>
                <c:pt idx="49315">
                  <c:v>-49.245000000000005</c:v>
                </c:pt>
                <c:pt idx="49316">
                  <c:v>-49.242999999999995</c:v>
                </c:pt>
                <c:pt idx="49317">
                  <c:v>-49.241</c:v>
                </c:pt>
                <c:pt idx="49318">
                  <c:v>-49.239000000000004</c:v>
                </c:pt>
                <c:pt idx="49319">
                  <c:v>-49.236999999999995</c:v>
                </c:pt>
                <c:pt idx="49320">
                  <c:v>-49.234999999999999</c:v>
                </c:pt>
                <c:pt idx="49321">
                  <c:v>-49.233000000000004</c:v>
                </c:pt>
                <c:pt idx="49322">
                  <c:v>-49.230999999999995</c:v>
                </c:pt>
                <c:pt idx="49323">
                  <c:v>-49.228999999999999</c:v>
                </c:pt>
                <c:pt idx="49324">
                  <c:v>-49.227000000000004</c:v>
                </c:pt>
                <c:pt idx="49325">
                  <c:v>-49.224999999999994</c:v>
                </c:pt>
                <c:pt idx="49326">
                  <c:v>-49.222999999999999</c:v>
                </c:pt>
                <c:pt idx="49327">
                  <c:v>-49.221000000000004</c:v>
                </c:pt>
                <c:pt idx="49328">
                  <c:v>-49.218999999999994</c:v>
                </c:pt>
                <c:pt idx="49329">
                  <c:v>-49.216999999999999</c:v>
                </c:pt>
                <c:pt idx="49330">
                  <c:v>-49.215000000000003</c:v>
                </c:pt>
                <c:pt idx="49331">
                  <c:v>-49.212999999999994</c:v>
                </c:pt>
                <c:pt idx="49332">
                  <c:v>-49.210999999999999</c:v>
                </c:pt>
                <c:pt idx="49333">
                  <c:v>-49.209000000000003</c:v>
                </c:pt>
                <c:pt idx="49334">
                  <c:v>-49.206999999999994</c:v>
                </c:pt>
                <c:pt idx="49335">
                  <c:v>-49.204999999999998</c:v>
                </c:pt>
                <c:pt idx="49336">
                  <c:v>-49.203000000000003</c:v>
                </c:pt>
                <c:pt idx="49337">
                  <c:v>-49.200999999999993</c:v>
                </c:pt>
                <c:pt idx="49338">
                  <c:v>-49.198999999999998</c:v>
                </c:pt>
                <c:pt idx="49339">
                  <c:v>-49.197000000000003</c:v>
                </c:pt>
                <c:pt idx="49340">
                  <c:v>-49.194999999999993</c:v>
                </c:pt>
                <c:pt idx="49341">
                  <c:v>-49.192999999999998</c:v>
                </c:pt>
                <c:pt idx="49342">
                  <c:v>-49.191000000000003</c:v>
                </c:pt>
                <c:pt idx="49343">
                  <c:v>-49.188999999999993</c:v>
                </c:pt>
                <c:pt idx="49344">
                  <c:v>-49.186999999999998</c:v>
                </c:pt>
                <c:pt idx="49345">
                  <c:v>-49.185000000000002</c:v>
                </c:pt>
                <c:pt idx="49346">
                  <c:v>-49.183000000000007</c:v>
                </c:pt>
                <c:pt idx="49347">
                  <c:v>-49.180999999999997</c:v>
                </c:pt>
                <c:pt idx="49348">
                  <c:v>-49.179000000000002</c:v>
                </c:pt>
                <c:pt idx="49349">
                  <c:v>-49.177000000000007</c:v>
                </c:pt>
                <c:pt idx="49350">
                  <c:v>-49.174999999999997</c:v>
                </c:pt>
                <c:pt idx="49351">
                  <c:v>-49.173000000000002</c:v>
                </c:pt>
                <c:pt idx="49352">
                  <c:v>-49.171000000000006</c:v>
                </c:pt>
                <c:pt idx="49353">
                  <c:v>-49.168999999999997</c:v>
                </c:pt>
                <c:pt idx="49354">
                  <c:v>-49.167000000000002</c:v>
                </c:pt>
                <c:pt idx="49355">
                  <c:v>-49.165000000000006</c:v>
                </c:pt>
                <c:pt idx="49356">
                  <c:v>-49.162999999999997</c:v>
                </c:pt>
                <c:pt idx="49357">
                  <c:v>-49.161000000000001</c:v>
                </c:pt>
                <c:pt idx="49358">
                  <c:v>-49.159000000000006</c:v>
                </c:pt>
                <c:pt idx="49359">
                  <c:v>-49.156999999999996</c:v>
                </c:pt>
                <c:pt idx="49360">
                  <c:v>-49.155000000000001</c:v>
                </c:pt>
                <c:pt idx="49361">
                  <c:v>-49.153000000000006</c:v>
                </c:pt>
                <c:pt idx="49362">
                  <c:v>-49.150999999999996</c:v>
                </c:pt>
                <c:pt idx="49363">
                  <c:v>-49.149000000000001</c:v>
                </c:pt>
                <c:pt idx="49364">
                  <c:v>-49.147000000000006</c:v>
                </c:pt>
                <c:pt idx="49365">
                  <c:v>-49.144999999999996</c:v>
                </c:pt>
                <c:pt idx="49366">
                  <c:v>-49.143000000000001</c:v>
                </c:pt>
                <c:pt idx="49367">
                  <c:v>-49.141000000000005</c:v>
                </c:pt>
                <c:pt idx="49368">
                  <c:v>-49.138999999999996</c:v>
                </c:pt>
                <c:pt idx="49369">
                  <c:v>-49.137</c:v>
                </c:pt>
                <c:pt idx="49370">
                  <c:v>-49.135000000000005</c:v>
                </c:pt>
                <c:pt idx="49371">
                  <c:v>-49.132999999999996</c:v>
                </c:pt>
                <c:pt idx="49372">
                  <c:v>-49.131</c:v>
                </c:pt>
                <c:pt idx="49373">
                  <c:v>-49.129000000000005</c:v>
                </c:pt>
                <c:pt idx="49374">
                  <c:v>-49.126999999999995</c:v>
                </c:pt>
                <c:pt idx="49375">
                  <c:v>-49.125</c:v>
                </c:pt>
                <c:pt idx="49376">
                  <c:v>-49.123000000000005</c:v>
                </c:pt>
                <c:pt idx="49377">
                  <c:v>-49.120999999999995</c:v>
                </c:pt>
                <c:pt idx="49378">
                  <c:v>-49.119</c:v>
                </c:pt>
                <c:pt idx="49379">
                  <c:v>-49.117000000000004</c:v>
                </c:pt>
                <c:pt idx="49380">
                  <c:v>-49.114999999999995</c:v>
                </c:pt>
                <c:pt idx="49381">
                  <c:v>-49.113</c:v>
                </c:pt>
                <c:pt idx="49382">
                  <c:v>-49.111000000000004</c:v>
                </c:pt>
                <c:pt idx="49383">
                  <c:v>-49.108999999999995</c:v>
                </c:pt>
                <c:pt idx="49384">
                  <c:v>-49.106999999999999</c:v>
                </c:pt>
                <c:pt idx="49385">
                  <c:v>-49.105000000000004</c:v>
                </c:pt>
                <c:pt idx="49386">
                  <c:v>-49.102999999999994</c:v>
                </c:pt>
                <c:pt idx="49387">
                  <c:v>-49.100999999999999</c:v>
                </c:pt>
                <c:pt idx="49388">
                  <c:v>-49.099000000000004</c:v>
                </c:pt>
                <c:pt idx="49389">
                  <c:v>-49.096999999999994</c:v>
                </c:pt>
                <c:pt idx="49390">
                  <c:v>-49.094999999999999</c:v>
                </c:pt>
                <c:pt idx="49391">
                  <c:v>-49.093000000000004</c:v>
                </c:pt>
                <c:pt idx="49392">
                  <c:v>-49.090999999999994</c:v>
                </c:pt>
                <c:pt idx="49393">
                  <c:v>-49.088999999999999</c:v>
                </c:pt>
                <c:pt idx="49394">
                  <c:v>-49.087000000000003</c:v>
                </c:pt>
                <c:pt idx="49395">
                  <c:v>-49.084999999999994</c:v>
                </c:pt>
                <c:pt idx="49396">
                  <c:v>-49.082999999999998</c:v>
                </c:pt>
                <c:pt idx="49397">
                  <c:v>-49.081000000000003</c:v>
                </c:pt>
                <c:pt idx="49398">
                  <c:v>-49.078999999999994</c:v>
                </c:pt>
                <c:pt idx="49399">
                  <c:v>-49.076999999999998</c:v>
                </c:pt>
                <c:pt idx="49400">
                  <c:v>-49.075000000000003</c:v>
                </c:pt>
                <c:pt idx="49401">
                  <c:v>-49.072999999999993</c:v>
                </c:pt>
                <c:pt idx="49402">
                  <c:v>-49.070999999999998</c:v>
                </c:pt>
                <c:pt idx="49403">
                  <c:v>-49.069000000000003</c:v>
                </c:pt>
                <c:pt idx="49404">
                  <c:v>-49.066999999999993</c:v>
                </c:pt>
                <c:pt idx="49405">
                  <c:v>-49.064999999999998</c:v>
                </c:pt>
                <c:pt idx="49406">
                  <c:v>-49.063000000000002</c:v>
                </c:pt>
                <c:pt idx="49407">
                  <c:v>-49.061000000000007</c:v>
                </c:pt>
                <c:pt idx="49408">
                  <c:v>-49.058999999999997</c:v>
                </c:pt>
                <c:pt idx="49409">
                  <c:v>-49.057000000000002</c:v>
                </c:pt>
                <c:pt idx="49410">
                  <c:v>-49.055000000000007</c:v>
                </c:pt>
                <c:pt idx="49411">
                  <c:v>-49.052999999999997</c:v>
                </c:pt>
                <c:pt idx="49412">
                  <c:v>-49.051000000000002</c:v>
                </c:pt>
                <c:pt idx="49413">
                  <c:v>-49.049000000000007</c:v>
                </c:pt>
                <c:pt idx="49414">
                  <c:v>-49.046999999999997</c:v>
                </c:pt>
                <c:pt idx="49415">
                  <c:v>-49.045000000000002</c:v>
                </c:pt>
                <c:pt idx="49416">
                  <c:v>-49.043000000000006</c:v>
                </c:pt>
                <c:pt idx="49417">
                  <c:v>-49.040999999999997</c:v>
                </c:pt>
                <c:pt idx="49418">
                  <c:v>-49.039000000000001</c:v>
                </c:pt>
                <c:pt idx="49419">
                  <c:v>-49.037000000000006</c:v>
                </c:pt>
                <c:pt idx="49420">
                  <c:v>-49.034999999999997</c:v>
                </c:pt>
                <c:pt idx="49421">
                  <c:v>-49.033000000000001</c:v>
                </c:pt>
                <c:pt idx="49422">
                  <c:v>-49.031000000000006</c:v>
                </c:pt>
                <c:pt idx="49423">
                  <c:v>-49.028999999999996</c:v>
                </c:pt>
                <c:pt idx="49424">
                  <c:v>-49.027000000000001</c:v>
                </c:pt>
                <c:pt idx="49425">
                  <c:v>-49.025000000000006</c:v>
                </c:pt>
                <c:pt idx="49426">
                  <c:v>-49.022999999999996</c:v>
                </c:pt>
                <c:pt idx="49427">
                  <c:v>-49.021000000000001</c:v>
                </c:pt>
                <c:pt idx="49428">
                  <c:v>-49.019000000000005</c:v>
                </c:pt>
                <c:pt idx="49429">
                  <c:v>-49.016999999999996</c:v>
                </c:pt>
                <c:pt idx="49430">
                  <c:v>-49.015000000000001</c:v>
                </c:pt>
                <c:pt idx="49431">
                  <c:v>-49.013000000000005</c:v>
                </c:pt>
                <c:pt idx="49432">
                  <c:v>-49.010999999999996</c:v>
                </c:pt>
                <c:pt idx="49433">
                  <c:v>-49.009</c:v>
                </c:pt>
                <c:pt idx="49434">
                  <c:v>-49.007000000000005</c:v>
                </c:pt>
                <c:pt idx="49435">
                  <c:v>-49.004999999999995</c:v>
                </c:pt>
                <c:pt idx="49436">
                  <c:v>-49.003</c:v>
                </c:pt>
                <c:pt idx="49437">
                  <c:v>-49.001000000000005</c:v>
                </c:pt>
                <c:pt idx="49438">
                  <c:v>-48.998999999999995</c:v>
                </c:pt>
                <c:pt idx="49439">
                  <c:v>-48.997</c:v>
                </c:pt>
                <c:pt idx="49440">
                  <c:v>-48.995000000000005</c:v>
                </c:pt>
                <c:pt idx="49441">
                  <c:v>-48.992999999999995</c:v>
                </c:pt>
                <c:pt idx="49442">
                  <c:v>-48.991</c:v>
                </c:pt>
                <c:pt idx="49443">
                  <c:v>-48.989000000000004</c:v>
                </c:pt>
                <c:pt idx="49444">
                  <c:v>-48.986999999999995</c:v>
                </c:pt>
                <c:pt idx="49445">
                  <c:v>-48.984999999999999</c:v>
                </c:pt>
                <c:pt idx="49446">
                  <c:v>-48.983000000000004</c:v>
                </c:pt>
                <c:pt idx="49447">
                  <c:v>-48.980999999999995</c:v>
                </c:pt>
                <c:pt idx="49448">
                  <c:v>-48.978999999999999</c:v>
                </c:pt>
                <c:pt idx="49449">
                  <c:v>-48.977000000000004</c:v>
                </c:pt>
                <c:pt idx="49450">
                  <c:v>-48.974999999999994</c:v>
                </c:pt>
                <c:pt idx="49451">
                  <c:v>-48.972999999999999</c:v>
                </c:pt>
                <c:pt idx="49452">
                  <c:v>-48.971000000000004</c:v>
                </c:pt>
                <c:pt idx="49453">
                  <c:v>-48.968999999999994</c:v>
                </c:pt>
                <c:pt idx="49454">
                  <c:v>-48.966999999999999</c:v>
                </c:pt>
                <c:pt idx="49455">
                  <c:v>-48.965000000000003</c:v>
                </c:pt>
                <c:pt idx="49456">
                  <c:v>-48.962999999999994</c:v>
                </c:pt>
                <c:pt idx="49457">
                  <c:v>-48.960999999999999</c:v>
                </c:pt>
                <c:pt idx="49458">
                  <c:v>-48.959000000000003</c:v>
                </c:pt>
                <c:pt idx="49459">
                  <c:v>-48.956999999999994</c:v>
                </c:pt>
                <c:pt idx="49460">
                  <c:v>-48.954999999999998</c:v>
                </c:pt>
                <c:pt idx="49461">
                  <c:v>-48.953000000000003</c:v>
                </c:pt>
                <c:pt idx="49462">
                  <c:v>-48.950999999999993</c:v>
                </c:pt>
                <c:pt idx="49463">
                  <c:v>-48.948999999999998</c:v>
                </c:pt>
                <c:pt idx="49464">
                  <c:v>-48.947000000000003</c:v>
                </c:pt>
                <c:pt idx="49465">
                  <c:v>-48.944999999999993</c:v>
                </c:pt>
                <c:pt idx="49466">
                  <c:v>-48.942999999999998</c:v>
                </c:pt>
                <c:pt idx="49467">
                  <c:v>-48.941000000000003</c:v>
                </c:pt>
                <c:pt idx="49468">
                  <c:v>-48.938999999999993</c:v>
                </c:pt>
                <c:pt idx="49469">
                  <c:v>-48.936999999999998</c:v>
                </c:pt>
                <c:pt idx="49470">
                  <c:v>-48.935000000000002</c:v>
                </c:pt>
                <c:pt idx="49471">
                  <c:v>-48.933000000000007</c:v>
                </c:pt>
                <c:pt idx="49472">
                  <c:v>-48.930999999999997</c:v>
                </c:pt>
                <c:pt idx="49473">
                  <c:v>-48.929000000000002</c:v>
                </c:pt>
                <c:pt idx="49474">
                  <c:v>-48.927000000000007</c:v>
                </c:pt>
                <c:pt idx="49475">
                  <c:v>-48.924999999999997</c:v>
                </c:pt>
                <c:pt idx="49476">
                  <c:v>-48.923000000000002</c:v>
                </c:pt>
                <c:pt idx="49477">
                  <c:v>-48.921000000000006</c:v>
                </c:pt>
                <c:pt idx="49478">
                  <c:v>-48.918999999999997</c:v>
                </c:pt>
                <c:pt idx="49479">
                  <c:v>-48.917000000000002</c:v>
                </c:pt>
                <c:pt idx="49480">
                  <c:v>-48.915000000000006</c:v>
                </c:pt>
                <c:pt idx="49481">
                  <c:v>-48.912999999999997</c:v>
                </c:pt>
                <c:pt idx="49482">
                  <c:v>-48.911000000000001</c:v>
                </c:pt>
                <c:pt idx="49483">
                  <c:v>-48.909000000000006</c:v>
                </c:pt>
                <c:pt idx="49484">
                  <c:v>-48.906999999999996</c:v>
                </c:pt>
                <c:pt idx="49485">
                  <c:v>-48.905000000000001</c:v>
                </c:pt>
                <c:pt idx="49486">
                  <c:v>-48.903000000000006</c:v>
                </c:pt>
                <c:pt idx="49487">
                  <c:v>-48.900999999999996</c:v>
                </c:pt>
                <c:pt idx="49488">
                  <c:v>-48.899000000000001</c:v>
                </c:pt>
                <c:pt idx="49489">
                  <c:v>-48.897000000000006</c:v>
                </c:pt>
                <c:pt idx="49490">
                  <c:v>-48.894999999999996</c:v>
                </c:pt>
                <c:pt idx="49491">
                  <c:v>-48.893000000000001</c:v>
                </c:pt>
                <c:pt idx="49492">
                  <c:v>-48.891000000000005</c:v>
                </c:pt>
                <c:pt idx="49493">
                  <c:v>-48.888999999999996</c:v>
                </c:pt>
                <c:pt idx="49494">
                  <c:v>-48.887</c:v>
                </c:pt>
                <c:pt idx="49495">
                  <c:v>-48.885000000000005</c:v>
                </c:pt>
                <c:pt idx="49496">
                  <c:v>-48.882999999999996</c:v>
                </c:pt>
                <c:pt idx="49497">
                  <c:v>-48.881</c:v>
                </c:pt>
                <c:pt idx="49498">
                  <c:v>-48.879000000000005</c:v>
                </c:pt>
                <c:pt idx="49499">
                  <c:v>-48.876999999999995</c:v>
                </c:pt>
                <c:pt idx="49500">
                  <c:v>-48.875</c:v>
                </c:pt>
                <c:pt idx="49501">
                  <c:v>-48.873000000000005</c:v>
                </c:pt>
                <c:pt idx="49502">
                  <c:v>-48.870999999999995</c:v>
                </c:pt>
                <c:pt idx="49503">
                  <c:v>-48.869</c:v>
                </c:pt>
                <c:pt idx="49504">
                  <c:v>-48.867000000000004</c:v>
                </c:pt>
                <c:pt idx="49505">
                  <c:v>-48.864999999999995</c:v>
                </c:pt>
                <c:pt idx="49506">
                  <c:v>-48.863</c:v>
                </c:pt>
                <c:pt idx="49507">
                  <c:v>-48.861000000000004</c:v>
                </c:pt>
                <c:pt idx="49508">
                  <c:v>-48.858999999999995</c:v>
                </c:pt>
                <c:pt idx="49509">
                  <c:v>-48.856999999999999</c:v>
                </c:pt>
                <c:pt idx="49510">
                  <c:v>-48.855000000000004</c:v>
                </c:pt>
                <c:pt idx="49511">
                  <c:v>-48.852999999999994</c:v>
                </c:pt>
                <c:pt idx="49512">
                  <c:v>-48.850999999999999</c:v>
                </c:pt>
                <c:pt idx="49513">
                  <c:v>-48.849000000000004</c:v>
                </c:pt>
                <c:pt idx="49514">
                  <c:v>-48.846999999999994</c:v>
                </c:pt>
                <c:pt idx="49515">
                  <c:v>-48.844999999999999</c:v>
                </c:pt>
                <c:pt idx="49516">
                  <c:v>-48.843000000000004</c:v>
                </c:pt>
                <c:pt idx="49517">
                  <c:v>-48.840999999999994</c:v>
                </c:pt>
                <c:pt idx="49518">
                  <c:v>-48.838999999999999</c:v>
                </c:pt>
                <c:pt idx="49519">
                  <c:v>-48.837000000000003</c:v>
                </c:pt>
                <c:pt idx="49520">
                  <c:v>-48.834999999999994</c:v>
                </c:pt>
                <c:pt idx="49521">
                  <c:v>-48.832999999999998</c:v>
                </c:pt>
                <c:pt idx="49522">
                  <c:v>-48.831000000000003</c:v>
                </c:pt>
                <c:pt idx="49523">
                  <c:v>-48.828999999999994</c:v>
                </c:pt>
                <c:pt idx="49524">
                  <c:v>-48.826999999999998</c:v>
                </c:pt>
                <c:pt idx="49525">
                  <c:v>-48.825000000000003</c:v>
                </c:pt>
                <c:pt idx="49526">
                  <c:v>-48.822999999999993</c:v>
                </c:pt>
                <c:pt idx="49527">
                  <c:v>-48.820999999999998</c:v>
                </c:pt>
                <c:pt idx="49528">
                  <c:v>-48.819000000000003</c:v>
                </c:pt>
                <c:pt idx="49529">
                  <c:v>-48.816999999999993</c:v>
                </c:pt>
                <c:pt idx="49530">
                  <c:v>-48.814999999999998</c:v>
                </c:pt>
                <c:pt idx="49531">
                  <c:v>-48.813000000000002</c:v>
                </c:pt>
                <c:pt idx="49532">
                  <c:v>-48.811000000000007</c:v>
                </c:pt>
                <c:pt idx="49533">
                  <c:v>-48.808999999999997</c:v>
                </c:pt>
                <c:pt idx="49534">
                  <c:v>-48.807000000000002</c:v>
                </c:pt>
                <c:pt idx="49535">
                  <c:v>-48.805000000000007</c:v>
                </c:pt>
                <c:pt idx="49536">
                  <c:v>-48.802999999999997</c:v>
                </c:pt>
                <c:pt idx="49537">
                  <c:v>-48.801000000000002</c:v>
                </c:pt>
                <c:pt idx="49538">
                  <c:v>-48.799000000000007</c:v>
                </c:pt>
                <c:pt idx="49539">
                  <c:v>-48.796999999999997</c:v>
                </c:pt>
                <c:pt idx="49540">
                  <c:v>-48.795000000000002</c:v>
                </c:pt>
                <c:pt idx="49541">
                  <c:v>-48.793000000000006</c:v>
                </c:pt>
                <c:pt idx="49542">
                  <c:v>-48.790999999999997</c:v>
                </c:pt>
                <c:pt idx="49543">
                  <c:v>-48.789000000000001</c:v>
                </c:pt>
                <c:pt idx="49544">
                  <c:v>-48.787000000000006</c:v>
                </c:pt>
                <c:pt idx="49545">
                  <c:v>-48.784999999999997</c:v>
                </c:pt>
                <c:pt idx="49546">
                  <c:v>-48.783000000000001</c:v>
                </c:pt>
                <c:pt idx="49547">
                  <c:v>-48.781000000000006</c:v>
                </c:pt>
                <c:pt idx="49548">
                  <c:v>-48.778999999999996</c:v>
                </c:pt>
                <c:pt idx="49549">
                  <c:v>-48.777000000000001</c:v>
                </c:pt>
                <c:pt idx="49550">
                  <c:v>-48.775000000000006</c:v>
                </c:pt>
                <c:pt idx="49551">
                  <c:v>-48.772999999999996</c:v>
                </c:pt>
                <c:pt idx="49552">
                  <c:v>-48.771000000000001</c:v>
                </c:pt>
                <c:pt idx="49553">
                  <c:v>-48.769000000000005</c:v>
                </c:pt>
                <c:pt idx="49554">
                  <c:v>-48.766999999999996</c:v>
                </c:pt>
                <c:pt idx="49555">
                  <c:v>-48.765000000000001</c:v>
                </c:pt>
                <c:pt idx="49556">
                  <c:v>-48.763000000000005</c:v>
                </c:pt>
                <c:pt idx="49557">
                  <c:v>-48.760999999999996</c:v>
                </c:pt>
                <c:pt idx="49558">
                  <c:v>-48.759</c:v>
                </c:pt>
                <c:pt idx="49559">
                  <c:v>-48.757000000000005</c:v>
                </c:pt>
                <c:pt idx="49560">
                  <c:v>-48.754999999999995</c:v>
                </c:pt>
                <c:pt idx="49561">
                  <c:v>-48.753</c:v>
                </c:pt>
                <c:pt idx="49562">
                  <c:v>-48.751000000000005</c:v>
                </c:pt>
                <c:pt idx="49563">
                  <c:v>-48.748999999999995</c:v>
                </c:pt>
                <c:pt idx="49564">
                  <c:v>-48.747</c:v>
                </c:pt>
                <c:pt idx="49565">
                  <c:v>-48.745000000000005</c:v>
                </c:pt>
                <c:pt idx="49566">
                  <c:v>-48.742999999999995</c:v>
                </c:pt>
                <c:pt idx="49567">
                  <c:v>-48.741</c:v>
                </c:pt>
                <c:pt idx="49568">
                  <c:v>-48.739000000000004</c:v>
                </c:pt>
                <c:pt idx="49569">
                  <c:v>-48.736999999999995</c:v>
                </c:pt>
                <c:pt idx="49570">
                  <c:v>-48.734999999999999</c:v>
                </c:pt>
                <c:pt idx="49571">
                  <c:v>-48.733000000000004</c:v>
                </c:pt>
                <c:pt idx="49572">
                  <c:v>-48.730999999999995</c:v>
                </c:pt>
                <c:pt idx="49573">
                  <c:v>-48.728999999999999</c:v>
                </c:pt>
                <c:pt idx="49574">
                  <c:v>-48.727000000000004</c:v>
                </c:pt>
                <c:pt idx="49575">
                  <c:v>-48.724999999999994</c:v>
                </c:pt>
                <c:pt idx="49576">
                  <c:v>-48.722999999999999</c:v>
                </c:pt>
                <c:pt idx="49577">
                  <c:v>-48.721000000000004</c:v>
                </c:pt>
                <c:pt idx="49578">
                  <c:v>-48.718999999999994</c:v>
                </c:pt>
                <c:pt idx="49579">
                  <c:v>-48.716999999999999</c:v>
                </c:pt>
                <c:pt idx="49580">
                  <c:v>-48.715000000000003</c:v>
                </c:pt>
                <c:pt idx="49581">
                  <c:v>-48.712999999999994</c:v>
                </c:pt>
                <c:pt idx="49582">
                  <c:v>-48.710999999999999</c:v>
                </c:pt>
                <c:pt idx="49583">
                  <c:v>-48.709000000000003</c:v>
                </c:pt>
                <c:pt idx="49584">
                  <c:v>-48.706999999999994</c:v>
                </c:pt>
                <c:pt idx="49585">
                  <c:v>-48.704999999999998</c:v>
                </c:pt>
                <c:pt idx="49586">
                  <c:v>-48.703000000000003</c:v>
                </c:pt>
                <c:pt idx="49587">
                  <c:v>-48.700999999999993</c:v>
                </c:pt>
                <c:pt idx="49588">
                  <c:v>-48.698999999999998</c:v>
                </c:pt>
                <c:pt idx="49589">
                  <c:v>-48.697000000000003</c:v>
                </c:pt>
                <c:pt idx="49590">
                  <c:v>-48.694999999999993</c:v>
                </c:pt>
                <c:pt idx="49591">
                  <c:v>-48.692999999999998</c:v>
                </c:pt>
                <c:pt idx="49592">
                  <c:v>-48.691000000000003</c:v>
                </c:pt>
                <c:pt idx="49593">
                  <c:v>-48.688999999999993</c:v>
                </c:pt>
                <c:pt idx="49594">
                  <c:v>-48.686999999999998</c:v>
                </c:pt>
                <c:pt idx="49595">
                  <c:v>-48.685000000000002</c:v>
                </c:pt>
                <c:pt idx="49596">
                  <c:v>-48.683000000000007</c:v>
                </c:pt>
                <c:pt idx="49597">
                  <c:v>-48.680999999999997</c:v>
                </c:pt>
                <c:pt idx="49598">
                  <c:v>-48.679000000000002</c:v>
                </c:pt>
                <c:pt idx="49599">
                  <c:v>-48.677000000000007</c:v>
                </c:pt>
                <c:pt idx="49600">
                  <c:v>-48.674999999999997</c:v>
                </c:pt>
                <c:pt idx="49601">
                  <c:v>-48.673000000000002</c:v>
                </c:pt>
                <c:pt idx="49602">
                  <c:v>-48.671000000000006</c:v>
                </c:pt>
                <c:pt idx="49603">
                  <c:v>-48.668999999999997</c:v>
                </c:pt>
                <c:pt idx="49604">
                  <c:v>-48.667000000000002</c:v>
                </c:pt>
                <c:pt idx="49605">
                  <c:v>-48.665000000000006</c:v>
                </c:pt>
                <c:pt idx="49606">
                  <c:v>-48.662999999999997</c:v>
                </c:pt>
                <c:pt idx="49607">
                  <c:v>-48.661000000000001</c:v>
                </c:pt>
                <c:pt idx="49608">
                  <c:v>-48.659000000000006</c:v>
                </c:pt>
                <c:pt idx="49609">
                  <c:v>-48.656999999999996</c:v>
                </c:pt>
                <c:pt idx="49610">
                  <c:v>-48.655000000000001</c:v>
                </c:pt>
                <c:pt idx="49611">
                  <c:v>-48.653000000000006</c:v>
                </c:pt>
                <c:pt idx="49612">
                  <c:v>-48.650999999999996</c:v>
                </c:pt>
                <c:pt idx="49613">
                  <c:v>-48.649000000000001</c:v>
                </c:pt>
                <c:pt idx="49614">
                  <c:v>-48.647000000000006</c:v>
                </c:pt>
                <c:pt idx="49615">
                  <c:v>-48.644999999999996</c:v>
                </c:pt>
                <c:pt idx="49616">
                  <c:v>-48.643000000000001</c:v>
                </c:pt>
                <c:pt idx="49617">
                  <c:v>-48.641000000000005</c:v>
                </c:pt>
                <c:pt idx="49618">
                  <c:v>-48.638999999999996</c:v>
                </c:pt>
                <c:pt idx="49619">
                  <c:v>-48.637</c:v>
                </c:pt>
                <c:pt idx="49620">
                  <c:v>-48.635000000000005</c:v>
                </c:pt>
                <c:pt idx="49621">
                  <c:v>-48.632999999999996</c:v>
                </c:pt>
                <c:pt idx="49622">
                  <c:v>-48.631</c:v>
                </c:pt>
                <c:pt idx="49623">
                  <c:v>-48.629000000000005</c:v>
                </c:pt>
                <c:pt idx="49624">
                  <c:v>-48.626999999999995</c:v>
                </c:pt>
                <c:pt idx="49625">
                  <c:v>-48.625</c:v>
                </c:pt>
                <c:pt idx="49626">
                  <c:v>-48.623000000000005</c:v>
                </c:pt>
                <c:pt idx="49627">
                  <c:v>-48.620999999999995</c:v>
                </c:pt>
                <c:pt idx="49628">
                  <c:v>-48.619</c:v>
                </c:pt>
                <c:pt idx="49629">
                  <c:v>-48.617000000000004</c:v>
                </c:pt>
                <c:pt idx="49630">
                  <c:v>-48.614999999999995</c:v>
                </c:pt>
                <c:pt idx="49631">
                  <c:v>-48.613</c:v>
                </c:pt>
                <c:pt idx="49632">
                  <c:v>-48.611000000000004</c:v>
                </c:pt>
                <c:pt idx="49633">
                  <c:v>-48.608999999999995</c:v>
                </c:pt>
                <c:pt idx="49634">
                  <c:v>-48.606999999999999</c:v>
                </c:pt>
                <c:pt idx="49635">
                  <c:v>-48.605000000000004</c:v>
                </c:pt>
                <c:pt idx="49636">
                  <c:v>-48.602999999999994</c:v>
                </c:pt>
                <c:pt idx="49637">
                  <c:v>-48.600999999999999</c:v>
                </c:pt>
                <c:pt idx="49638">
                  <c:v>-48.599000000000004</c:v>
                </c:pt>
                <c:pt idx="49639">
                  <c:v>-48.596999999999994</c:v>
                </c:pt>
                <c:pt idx="49640">
                  <c:v>-48.594999999999999</c:v>
                </c:pt>
                <c:pt idx="49641">
                  <c:v>-48.593000000000004</c:v>
                </c:pt>
                <c:pt idx="49642">
                  <c:v>-48.590999999999994</c:v>
                </c:pt>
                <c:pt idx="49643">
                  <c:v>-48.588999999999999</c:v>
                </c:pt>
                <c:pt idx="49644">
                  <c:v>-48.587000000000003</c:v>
                </c:pt>
                <c:pt idx="49645">
                  <c:v>-48.584999999999994</c:v>
                </c:pt>
                <c:pt idx="49646">
                  <c:v>-48.582999999999998</c:v>
                </c:pt>
                <c:pt idx="49647">
                  <c:v>-48.581000000000003</c:v>
                </c:pt>
                <c:pt idx="49648">
                  <c:v>-48.578999999999994</c:v>
                </c:pt>
                <c:pt idx="49649">
                  <c:v>-48.576999999999998</c:v>
                </c:pt>
                <c:pt idx="49650">
                  <c:v>-48.575000000000003</c:v>
                </c:pt>
                <c:pt idx="49651">
                  <c:v>-48.572999999999993</c:v>
                </c:pt>
                <c:pt idx="49652">
                  <c:v>-48.570999999999998</c:v>
                </c:pt>
                <c:pt idx="49653">
                  <c:v>-48.569000000000003</c:v>
                </c:pt>
                <c:pt idx="49654">
                  <c:v>-48.566999999999993</c:v>
                </c:pt>
                <c:pt idx="49655">
                  <c:v>-48.564999999999998</c:v>
                </c:pt>
                <c:pt idx="49656">
                  <c:v>-48.563000000000002</c:v>
                </c:pt>
                <c:pt idx="49657">
                  <c:v>-48.561000000000007</c:v>
                </c:pt>
                <c:pt idx="49658">
                  <c:v>-48.558999999999997</c:v>
                </c:pt>
                <c:pt idx="49659">
                  <c:v>-48.557000000000002</c:v>
                </c:pt>
                <c:pt idx="49660">
                  <c:v>-48.555000000000007</c:v>
                </c:pt>
                <c:pt idx="49661">
                  <c:v>-48.552999999999997</c:v>
                </c:pt>
                <c:pt idx="49662">
                  <c:v>-48.551000000000002</c:v>
                </c:pt>
                <c:pt idx="49663">
                  <c:v>-48.549000000000007</c:v>
                </c:pt>
                <c:pt idx="49664">
                  <c:v>-48.546999999999997</c:v>
                </c:pt>
                <c:pt idx="49665">
                  <c:v>-48.545000000000002</c:v>
                </c:pt>
                <c:pt idx="49666">
                  <c:v>-48.543000000000006</c:v>
                </c:pt>
                <c:pt idx="49667">
                  <c:v>-48.540999999999997</c:v>
                </c:pt>
                <c:pt idx="49668">
                  <c:v>-48.539000000000001</c:v>
                </c:pt>
                <c:pt idx="49669">
                  <c:v>-48.537000000000006</c:v>
                </c:pt>
                <c:pt idx="49670">
                  <c:v>-48.534999999999997</c:v>
                </c:pt>
                <c:pt idx="49671">
                  <c:v>-48.533000000000001</c:v>
                </c:pt>
                <c:pt idx="49672">
                  <c:v>-48.531000000000006</c:v>
                </c:pt>
                <c:pt idx="49673">
                  <c:v>-48.528999999999996</c:v>
                </c:pt>
                <c:pt idx="49674">
                  <c:v>-48.527000000000001</c:v>
                </c:pt>
                <c:pt idx="49675">
                  <c:v>-48.525000000000006</c:v>
                </c:pt>
                <c:pt idx="49676">
                  <c:v>-48.522999999999996</c:v>
                </c:pt>
                <c:pt idx="49677">
                  <c:v>-48.521000000000001</c:v>
                </c:pt>
                <c:pt idx="49678">
                  <c:v>-48.519000000000005</c:v>
                </c:pt>
                <c:pt idx="49679">
                  <c:v>-48.516999999999996</c:v>
                </c:pt>
                <c:pt idx="49680">
                  <c:v>-48.515000000000001</c:v>
                </c:pt>
                <c:pt idx="49681">
                  <c:v>-48.513000000000005</c:v>
                </c:pt>
                <c:pt idx="49682">
                  <c:v>-48.510999999999996</c:v>
                </c:pt>
                <c:pt idx="49683">
                  <c:v>-48.509</c:v>
                </c:pt>
                <c:pt idx="49684">
                  <c:v>-48.507000000000005</c:v>
                </c:pt>
                <c:pt idx="49685">
                  <c:v>-48.504999999999995</c:v>
                </c:pt>
                <c:pt idx="49686">
                  <c:v>-48.503</c:v>
                </c:pt>
                <c:pt idx="49687">
                  <c:v>-48.501000000000005</c:v>
                </c:pt>
                <c:pt idx="49688">
                  <c:v>-48.498999999999995</c:v>
                </c:pt>
                <c:pt idx="49689">
                  <c:v>-48.497</c:v>
                </c:pt>
                <c:pt idx="49690">
                  <c:v>-48.495000000000005</c:v>
                </c:pt>
                <c:pt idx="49691">
                  <c:v>-48.492999999999995</c:v>
                </c:pt>
                <c:pt idx="49692">
                  <c:v>-48.491</c:v>
                </c:pt>
                <c:pt idx="49693">
                  <c:v>-48.489000000000004</c:v>
                </c:pt>
                <c:pt idx="49694">
                  <c:v>-48.486999999999995</c:v>
                </c:pt>
                <c:pt idx="49695">
                  <c:v>-48.484999999999999</c:v>
                </c:pt>
                <c:pt idx="49696">
                  <c:v>-48.483000000000004</c:v>
                </c:pt>
                <c:pt idx="49697">
                  <c:v>-48.480999999999995</c:v>
                </c:pt>
                <c:pt idx="49698">
                  <c:v>-48.478999999999999</c:v>
                </c:pt>
                <c:pt idx="49699">
                  <c:v>-48.477000000000004</c:v>
                </c:pt>
                <c:pt idx="49700">
                  <c:v>-48.474999999999994</c:v>
                </c:pt>
                <c:pt idx="49701">
                  <c:v>-48.472999999999999</c:v>
                </c:pt>
                <c:pt idx="49702">
                  <c:v>-48.471000000000004</c:v>
                </c:pt>
                <c:pt idx="49703">
                  <c:v>-48.468999999999994</c:v>
                </c:pt>
                <c:pt idx="49704">
                  <c:v>-48.466999999999999</c:v>
                </c:pt>
                <c:pt idx="49705">
                  <c:v>-48.465000000000003</c:v>
                </c:pt>
                <c:pt idx="49706">
                  <c:v>-48.462999999999994</c:v>
                </c:pt>
                <c:pt idx="49707">
                  <c:v>-48.460999999999999</c:v>
                </c:pt>
                <c:pt idx="49708">
                  <c:v>-48.459000000000003</c:v>
                </c:pt>
                <c:pt idx="49709">
                  <c:v>-48.456999999999994</c:v>
                </c:pt>
                <c:pt idx="49710">
                  <c:v>-48.454999999999998</c:v>
                </c:pt>
                <c:pt idx="49711">
                  <c:v>-48.453000000000003</c:v>
                </c:pt>
                <c:pt idx="49712">
                  <c:v>-48.450999999999993</c:v>
                </c:pt>
                <c:pt idx="49713">
                  <c:v>-48.448999999999998</c:v>
                </c:pt>
                <c:pt idx="49714">
                  <c:v>-48.447000000000003</c:v>
                </c:pt>
                <c:pt idx="49715">
                  <c:v>-48.444999999999993</c:v>
                </c:pt>
                <c:pt idx="49716">
                  <c:v>-48.442999999999998</c:v>
                </c:pt>
                <c:pt idx="49717">
                  <c:v>-48.441000000000003</c:v>
                </c:pt>
                <c:pt idx="49718">
                  <c:v>-48.438999999999993</c:v>
                </c:pt>
                <c:pt idx="49719">
                  <c:v>-48.436999999999998</c:v>
                </c:pt>
                <c:pt idx="49720">
                  <c:v>-48.435000000000002</c:v>
                </c:pt>
                <c:pt idx="49721">
                  <c:v>-48.433000000000007</c:v>
                </c:pt>
                <c:pt idx="49722">
                  <c:v>-48.430999999999997</c:v>
                </c:pt>
                <c:pt idx="49723">
                  <c:v>-48.429000000000002</c:v>
                </c:pt>
                <c:pt idx="49724">
                  <c:v>-48.427000000000007</c:v>
                </c:pt>
                <c:pt idx="49725">
                  <c:v>-48.424999999999997</c:v>
                </c:pt>
                <c:pt idx="49726">
                  <c:v>-48.423000000000002</c:v>
                </c:pt>
                <c:pt idx="49727">
                  <c:v>-48.421000000000006</c:v>
                </c:pt>
                <c:pt idx="49728">
                  <c:v>-48.418999999999997</c:v>
                </c:pt>
                <c:pt idx="49729">
                  <c:v>-48.417000000000002</c:v>
                </c:pt>
                <c:pt idx="49730">
                  <c:v>-48.415000000000006</c:v>
                </c:pt>
                <c:pt idx="49731">
                  <c:v>-48.412999999999997</c:v>
                </c:pt>
                <c:pt idx="49732">
                  <c:v>-48.411000000000001</c:v>
                </c:pt>
                <c:pt idx="49733">
                  <c:v>-48.409000000000006</c:v>
                </c:pt>
                <c:pt idx="49734">
                  <c:v>-48.406999999999996</c:v>
                </c:pt>
                <c:pt idx="49735">
                  <c:v>-48.405000000000001</c:v>
                </c:pt>
                <c:pt idx="49736">
                  <c:v>-48.403000000000006</c:v>
                </c:pt>
                <c:pt idx="49737">
                  <c:v>-48.400999999999996</c:v>
                </c:pt>
                <c:pt idx="49738">
                  <c:v>-48.399000000000001</c:v>
                </c:pt>
                <c:pt idx="49739">
                  <c:v>-48.397000000000006</c:v>
                </c:pt>
                <c:pt idx="49740">
                  <c:v>-48.394999999999996</c:v>
                </c:pt>
                <c:pt idx="49741">
                  <c:v>-48.393000000000001</c:v>
                </c:pt>
                <c:pt idx="49742">
                  <c:v>-48.391000000000005</c:v>
                </c:pt>
                <c:pt idx="49743">
                  <c:v>-48.388999999999996</c:v>
                </c:pt>
                <c:pt idx="49744">
                  <c:v>-48.387</c:v>
                </c:pt>
                <c:pt idx="49745">
                  <c:v>-48.385000000000005</c:v>
                </c:pt>
                <c:pt idx="49746">
                  <c:v>-48.382999999999996</c:v>
                </c:pt>
                <c:pt idx="49747">
                  <c:v>-48.381</c:v>
                </c:pt>
                <c:pt idx="49748">
                  <c:v>-48.379000000000005</c:v>
                </c:pt>
                <c:pt idx="49749">
                  <c:v>-48.376999999999995</c:v>
                </c:pt>
                <c:pt idx="49750">
                  <c:v>-48.375</c:v>
                </c:pt>
                <c:pt idx="49751">
                  <c:v>-48.373000000000005</c:v>
                </c:pt>
                <c:pt idx="49752">
                  <c:v>-48.370999999999995</c:v>
                </c:pt>
                <c:pt idx="49753">
                  <c:v>-48.369</c:v>
                </c:pt>
                <c:pt idx="49754">
                  <c:v>-48.367000000000004</c:v>
                </c:pt>
                <c:pt idx="49755">
                  <c:v>-48.364999999999995</c:v>
                </c:pt>
                <c:pt idx="49756">
                  <c:v>-48.363</c:v>
                </c:pt>
                <c:pt idx="49757">
                  <c:v>-48.361000000000004</c:v>
                </c:pt>
                <c:pt idx="49758">
                  <c:v>-48.358999999999995</c:v>
                </c:pt>
                <c:pt idx="49759">
                  <c:v>-48.356999999999999</c:v>
                </c:pt>
                <c:pt idx="49760">
                  <c:v>-48.355000000000004</c:v>
                </c:pt>
                <c:pt idx="49761">
                  <c:v>-48.352999999999994</c:v>
                </c:pt>
                <c:pt idx="49762">
                  <c:v>-48.350999999999999</c:v>
                </c:pt>
                <c:pt idx="49763">
                  <c:v>-48.349000000000004</c:v>
                </c:pt>
                <c:pt idx="49764">
                  <c:v>-48.346999999999994</c:v>
                </c:pt>
                <c:pt idx="49765">
                  <c:v>-48.344999999999999</c:v>
                </c:pt>
                <c:pt idx="49766">
                  <c:v>-48.343000000000004</c:v>
                </c:pt>
                <c:pt idx="49767">
                  <c:v>-48.340999999999994</c:v>
                </c:pt>
                <c:pt idx="49768">
                  <c:v>-48.338999999999999</c:v>
                </c:pt>
                <c:pt idx="49769">
                  <c:v>-48.337000000000003</c:v>
                </c:pt>
                <c:pt idx="49770">
                  <c:v>-48.334999999999994</c:v>
                </c:pt>
                <c:pt idx="49771">
                  <c:v>-48.332999999999998</c:v>
                </c:pt>
                <c:pt idx="49772">
                  <c:v>-48.331000000000003</c:v>
                </c:pt>
                <c:pt idx="49773">
                  <c:v>-48.328999999999994</c:v>
                </c:pt>
                <c:pt idx="49774">
                  <c:v>-48.326999999999998</c:v>
                </c:pt>
                <c:pt idx="49775">
                  <c:v>-48.325000000000003</c:v>
                </c:pt>
                <c:pt idx="49776">
                  <c:v>-48.322999999999993</c:v>
                </c:pt>
                <c:pt idx="49777">
                  <c:v>-48.320999999999998</c:v>
                </c:pt>
                <c:pt idx="49778">
                  <c:v>-48.319000000000003</c:v>
                </c:pt>
                <c:pt idx="49779">
                  <c:v>-48.316999999999993</c:v>
                </c:pt>
                <c:pt idx="49780">
                  <c:v>-48.314999999999998</c:v>
                </c:pt>
                <c:pt idx="49781">
                  <c:v>-48.313000000000002</c:v>
                </c:pt>
                <c:pt idx="49782">
                  <c:v>-48.311000000000007</c:v>
                </c:pt>
                <c:pt idx="49783">
                  <c:v>-48.308999999999997</c:v>
                </c:pt>
                <c:pt idx="49784">
                  <c:v>-48.307000000000002</c:v>
                </c:pt>
                <c:pt idx="49785">
                  <c:v>-48.305000000000007</c:v>
                </c:pt>
                <c:pt idx="49786">
                  <c:v>-48.302999999999997</c:v>
                </c:pt>
                <c:pt idx="49787">
                  <c:v>-48.301000000000002</c:v>
                </c:pt>
                <c:pt idx="49788">
                  <c:v>-48.299000000000007</c:v>
                </c:pt>
                <c:pt idx="49789">
                  <c:v>-48.296999999999997</c:v>
                </c:pt>
                <c:pt idx="49790">
                  <c:v>-48.295000000000002</c:v>
                </c:pt>
                <c:pt idx="49791">
                  <c:v>-48.293000000000006</c:v>
                </c:pt>
                <c:pt idx="49792">
                  <c:v>-48.290999999999997</c:v>
                </c:pt>
                <c:pt idx="49793">
                  <c:v>-48.289000000000001</c:v>
                </c:pt>
                <c:pt idx="49794">
                  <c:v>-48.287000000000006</c:v>
                </c:pt>
                <c:pt idx="49795">
                  <c:v>-48.284999999999997</c:v>
                </c:pt>
                <c:pt idx="49796">
                  <c:v>-48.283000000000001</c:v>
                </c:pt>
                <c:pt idx="49797">
                  <c:v>-48.281000000000006</c:v>
                </c:pt>
                <c:pt idx="49798">
                  <c:v>-48.278999999999996</c:v>
                </c:pt>
                <c:pt idx="49799">
                  <c:v>-48.277000000000001</c:v>
                </c:pt>
                <c:pt idx="49800">
                  <c:v>-48.275000000000006</c:v>
                </c:pt>
                <c:pt idx="49801">
                  <c:v>-48.272999999999996</c:v>
                </c:pt>
                <c:pt idx="49802">
                  <c:v>-48.271000000000001</c:v>
                </c:pt>
                <c:pt idx="49803">
                  <c:v>-48.269000000000005</c:v>
                </c:pt>
                <c:pt idx="49804">
                  <c:v>-48.266999999999996</c:v>
                </c:pt>
                <c:pt idx="49805">
                  <c:v>-48.265000000000001</c:v>
                </c:pt>
                <c:pt idx="49806">
                  <c:v>-48.263000000000005</c:v>
                </c:pt>
                <c:pt idx="49807">
                  <c:v>-48.260999999999996</c:v>
                </c:pt>
                <c:pt idx="49808">
                  <c:v>-48.259</c:v>
                </c:pt>
                <c:pt idx="49809">
                  <c:v>-48.257000000000005</c:v>
                </c:pt>
                <c:pt idx="49810">
                  <c:v>-48.254999999999995</c:v>
                </c:pt>
                <c:pt idx="49811">
                  <c:v>-48.253</c:v>
                </c:pt>
                <c:pt idx="49812">
                  <c:v>-48.251000000000005</c:v>
                </c:pt>
                <c:pt idx="49813">
                  <c:v>-48.248999999999995</c:v>
                </c:pt>
                <c:pt idx="49814">
                  <c:v>-48.247</c:v>
                </c:pt>
                <c:pt idx="49815">
                  <c:v>-48.245000000000005</c:v>
                </c:pt>
                <c:pt idx="49816">
                  <c:v>-48.242999999999995</c:v>
                </c:pt>
                <c:pt idx="49817">
                  <c:v>-48.241</c:v>
                </c:pt>
                <c:pt idx="49818">
                  <c:v>-48.239000000000004</c:v>
                </c:pt>
                <c:pt idx="49819">
                  <c:v>-48.236999999999995</c:v>
                </c:pt>
                <c:pt idx="49820">
                  <c:v>-48.234999999999999</c:v>
                </c:pt>
                <c:pt idx="49821">
                  <c:v>-48.233000000000004</c:v>
                </c:pt>
                <c:pt idx="49822">
                  <c:v>-48.230999999999995</c:v>
                </c:pt>
                <c:pt idx="49823">
                  <c:v>-48.228999999999999</c:v>
                </c:pt>
                <c:pt idx="49824">
                  <c:v>-48.227000000000004</c:v>
                </c:pt>
                <c:pt idx="49825">
                  <c:v>-48.224999999999994</c:v>
                </c:pt>
                <c:pt idx="49826">
                  <c:v>-48.222999999999999</c:v>
                </c:pt>
                <c:pt idx="49827">
                  <c:v>-48.221000000000004</c:v>
                </c:pt>
                <c:pt idx="49828">
                  <c:v>-48.218999999999994</c:v>
                </c:pt>
                <c:pt idx="49829">
                  <c:v>-48.216999999999999</c:v>
                </c:pt>
                <c:pt idx="49830">
                  <c:v>-48.215000000000003</c:v>
                </c:pt>
                <c:pt idx="49831">
                  <c:v>-48.212999999999994</c:v>
                </c:pt>
                <c:pt idx="49832">
                  <c:v>-48.210999999999999</c:v>
                </c:pt>
                <c:pt idx="49833">
                  <c:v>-48.209000000000003</c:v>
                </c:pt>
                <c:pt idx="49834">
                  <c:v>-48.206999999999994</c:v>
                </c:pt>
                <c:pt idx="49835">
                  <c:v>-48.204999999999998</c:v>
                </c:pt>
                <c:pt idx="49836">
                  <c:v>-48.203000000000003</c:v>
                </c:pt>
                <c:pt idx="49837">
                  <c:v>-48.200999999999993</c:v>
                </c:pt>
                <c:pt idx="49838">
                  <c:v>-48.198999999999998</c:v>
                </c:pt>
                <c:pt idx="49839">
                  <c:v>-48.197000000000003</c:v>
                </c:pt>
                <c:pt idx="49840">
                  <c:v>-48.194999999999993</c:v>
                </c:pt>
                <c:pt idx="49841">
                  <c:v>-48.192999999999998</c:v>
                </c:pt>
                <c:pt idx="49842">
                  <c:v>-48.191000000000003</c:v>
                </c:pt>
                <c:pt idx="49843">
                  <c:v>-48.188999999999993</c:v>
                </c:pt>
                <c:pt idx="49844">
                  <c:v>-48.186999999999998</c:v>
                </c:pt>
                <c:pt idx="49845">
                  <c:v>-48.185000000000002</c:v>
                </c:pt>
                <c:pt idx="49846">
                  <c:v>-48.183000000000007</c:v>
                </c:pt>
                <c:pt idx="49847">
                  <c:v>-48.180999999999997</c:v>
                </c:pt>
                <c:pt idx="49848">
                  <c:v>-48.179000000000002</c:v>
                </c:pt>
                <c:pt idx="49849">
                  <c:v>-48.177000000000007</c:v>
                </c:pt>
                <c:pt idx="49850">
                  <c:v>-48.174999999999997</c:v>
                </c:pt>
                <c:pt idx="49851">
                  <c:v>-48.173000000000002</c:v>
                </c:pt>
                <c:pt idx="49852">
                  <c:v>-48.171000000000006</c:v>
                </c:pt>
                <c:pt idx="49853">
                  <c:v>-48.168999999999997</c:v>
                </c:pt>
                <c:pt idx="49854">
                  <c:v>-48.167000000000002</c:v>
                </c:pt>
                <c:pt idx="49855">
                  <c:v>-48.165000000000006</c:v>
                </c:pt>
                <c:pt idx="49856">
                  <c:v>-48.162999999999997</c:v>
                </c:pt>
                <c:pt idx="49857">
                  <c:v>-48.161000000000001</c:v>
                </c:pt>
                <c:pt idx="49858">
                  <c:v>-48.159000000000006</c:v>
                </c:pt>
                <c:pt idx="49859">
                  <c:v>-48.156999999999996</c:v>
                </c:pt>
                <c:pt idx="49860">
                  <c:v>-48.155000000000001</c:v>
                </c:pt>
                <c:pt idx="49861">
                  <c:v>-48.153000000000006</c:v>
                </c:pt>
                <c:pt idx="49862">
                  <c:v>-48.150999999999996</c:v>
                </c:pt>
                <c:pt idx="49863">
                  <c:v>-48.149000000000001</c:v>
                </c:pt>
                <c:pt idx="49864">
                  <c:v>-48.147000000000006</c:v>
                </c:pt>
                <c:pt idx="49865">
                  <c:v>-48.144999999999996</c:v>
                </c:pt>
                <c:pt idx="49866">
                  <c:v>-48.143000000000001</c:v>
                </c:pt>
                <c:pt idx="49867">
                  <c:v>-48.141000000000005</c:v>
                </c:pt>
                <c:pt idx="49868">
                  <c:v>-48.138999999999996</c:v>
                </c:pt>
                <c:pt idx="49869">
                  <c:v>-48.137</c:v>
                </c:pt>
                <c:pt idx="49870">
                  <c:v>-48.135000000000005</c:v>
                </c:pt>
                <c:pt idx="49871">
                  <c:v>-48.132999999999996</c:v>
                </c:pt>
                <c:pt idx="49872">
                  <c:v>-48.131</c:v>
                </c:pt>
                <c:pt idx="49873">
                  <c:v>-48.129000000000005</c:v>
                </c:pt>
                <c:pt idx="49874">
                  <c:v>-48.126999999999995</c:v>
                </c:pt>
                <c:pt idx="49875">
                  <c:v>-48.125</c:v>
                </c:pt>
                <c:pt idx="49876">
                  <c:v>-48.123000000000005</c:v>
                </c:pt>
                <c:pt idx="49877">
                  <c:v>-48.120999999999995</c:v>
                </c:pt>
                <c:pt idx="49878">
                  <c:v>-48.119</c:v>
                </c:pt>
                <c:pt idx="49879">
                  <c:v>-48.117000000000004</c:v>
                </c:pt>
                <c:pt idx="49880">
                  <c:v>-48.114999999999995</c:v>
                </c:pt>
                <c:pt idx="49881">
                  <c:v>-48.113</c:v>
                </c:pt>
                <c:pt idx="49882">
                  <c:v>-48.111000000000004</c:v>
                </c:pt>
                <c:pt idx="49883">
                  <c:v>-48.108999999999995</c:v>
                </c:pt>
                <c:pt idx="49884">
                  <c:v>-48.106999999999999</c:v>
                </c:pt>
                <c:pt idx="49885">
                  <c:v>-48.105000000000004</c:v>
                </c:pt>
                <c:pt idx="49886">
                  <c:v>-48.102999999999994</c:v>
                </c:pt>
                <c:pt idx="49887">
                  <c:v>-48.100999999999999</c:v>
                </c:pt>
                <c:pt idx="49888">
                  <c:v>-48.099000000000004</c:v>
                </c:pt>
                <c:pt idx="49889">
                  <c:v>-48.096999999999994</c:v>
                </c:pt>
                <c:pt idx="49890">
                  <c:v>-48.094999999999999</c:v>
                </c:pt>
                <c:pt idx="49891">
                  <c:v>-48.093000000000004</c:v>
                </c:pt>
                <c:pt idx="49892">
                  <c:v>-48.090999999999994</c:v>
                </c:pt>
                <c:pt idx="49893">
                  <c:v>-48.088999999999999</c:v>
                </c:pt>
                <c:pt idx="49894">
                  <c:v>-48.087000000000003</c:v>
                </c:pt>
                <c:pt idx="49895">
                  <c:v>-48.084999999999994</c:v>
                </c:pt>
                <c:pt idx="49896">
                  <c:v>-48.082999999999998</c:v>
                </c:pt>
                <c:pt idx="49897">
                  <c:v>-48.081000000000003</c:v>
                </c:pt>
                <c:pt idx="49898">
                  <c:v>-48.078999999999994</c:v>
                </c:pt>
                <c:pt idx="49899">
                  <c:v>-48.076999999999998</c:v>
                </c:pt>
                <c:pt idx="49900">
                  <c:v>-48.075000000000003</c:v>
                </c:pt>
                <c:pt idx="49901">
                  <c:v>-48.072999999999993</c:v>
                </c:pt>
                <c:pt idx="49902">
                  <c:v>-48.070999999999998</c:v>
                </c:pt>
                <c:pt idx="49903">
                  <c:v>-48.069000000000003</c:v>
                </c:pt>
                <c:pt idx="49904">
                  <c:v>-48.066999999999993</c:v>
                </c:pt>
                <c:pt idx="49905">
                  <c:v>-48.064999999999998</c:v>
                </c:pt>
                <c:pt idx="49906">
                  <c:v>-48.063000000000002</c:v>
                </c:pt>
                <c:pt idx="49907">
                  <c:v>-48.061000000000007</c:v>
                </c:pt>
                <c:pt idx="49908">
                  <c:v>-48.058999999999997</c:v>
                </c:pt>
                <c:pt idx="49909">
                  <c:v>-48.057000000000002</c:v>
                </c:pt>
                <c:pt idx="49910">
                  <c:v>-48.055000000000007</c:v>
                </c:pt>
                <c:pt idx="49911">
                  <c:v>-48.052999999999997</c:v>
                </c:pt>
                <c:pt idx="49912">
                  <c:v>-48.051000000000002</c:v>
                </c:pt>
                <c:pt idx="49913">
                  <c:v>-48.049000000000007</c:v>
                </c:pt>
                <c:pt idx="49914">
                  <c:v>-48.046999999999997</c:v>
                </c:pt>
                <c:pt idx="49915">
                  <c:v>-48.045000000000002</c:v>
                </c:pt>
                <c:pt idx="49916">
                  <c:v>-48.043000000000006</c:v>
                </c:pt>
                <c:pt idx="49917">
                  <c:v>-48.040999999999997</c:v>
                </c:pt>
                <c:pt idx="49918">
                  <c:v>-48.039000000000001</c:v>
                </c:pt>
                <c:pt idx="49919">
                  <c:v>-48.037000000000006</c:v>
                </c:pt>
                <c:pt idx="49920">
                  <c:v>-48.034999999999997</c:v>
                </c:pt>
                <c:pt idx="49921">
                  <c:v>-48.033000000000001</c:v>
                </c:pt>
                <c:pt idx="49922">
                  <c:v>-48.031000000000006</c:v>
                </c:pt>
                <c:pt idx="49923">
                  <c:v>-48.028999999999996</c:v>
                </c:pt>
                <c:pt idx="49924">
                  <c:v>-48.027000000000001</c:v>
                </c:pt>
                <c:pt idx="49925">
                  <c:v>-48.025000000000006</c:v>
                </c:pt>
                <c:pt idx="49926">
                  <c:v>-48.022999999999996</c:v>
                </c:pt>
                <c:pt idx="49927">
                  <c:v>-48.021000000000001</c:v>
                </c:pt>
                <c:pt idx="49928">
                  <c:v>-48.019000000000005</c:v>
                </c:pt>
                <c:pt idx="49929">
                  <c:v>-48.016999999999996</c:v>
                </c:pt>
                <c:pt idx="49930">
                  <c:v>-48.015000000000001</c:v>
                </c:pt>
                <c:pt idx="49931">
                  <c:v>-48.013000000000005</c:v>
                </c:pt>
                <c:pt idx="49932">
                  <c:v>-48.010999999999996</c:v>
                </c:pt>
                <c:pt idx="49933">
                  <c:v>-48.009</c:v>
                </c:pt>
                <c:pt idx="49934">
                  <c:v>-48.007000000000005</c:v>
                </c:pt>
                <c:pt idx="49935">
                  <c:v>-48.004999999999995</c:v>
                </c:pt>
                <c:pt idx="49936">
                  <c:v>-48.003</c:v>
                </c:pt>
                <c:pt idx="49937">
                  <c:v>-48.001000000000005</c:v>
                </c:pt>
                <c:pt idx="49938">
                  <c:v>-47.998999999999995</c:v>
                </c:pt>
                <c:pt idx="49939">
                  <c:v>-47.997</c:v>
                </c:pt>
                <c:pt idx="49940">
                  <c:v>-47.995000000000005</c:v>
                </c:pt>
                <c:pt idx="49941">
                  <c:v>-47.992999999999995</c:v>
                </c:pt>
                <c:pt idx="49942">
                  <c:v>-47.991</c:v>
                </c:pt>
                <c:pt idx="49943">
                  <c:v>-47.989000000000004</c:v>
                </c:pt>
                <c:pt idx="49944">
                  <c:v>-47.986999999999995</c:v>
                </c:pt>
                <c:pt idx="49945">
                  <c:v>-47.984999999999999</c:v>
                </c:pt>
                <c:pt idx="49946">
                  <c:v>-47.983000000000004</c:v>
                </c:pt>
                <c:pt idx="49947">
                  <c:v>-47.980999999999995</c:v>
                </c:pt>
                <c:pt idx="49948">
                  <c:v>-47.978999999999999</c:v>
                </c:pt>
                <c:pt idx="49949">
                  <c:v>-47.977000000000004</c:v>
                </c:pt>
                <c:pt idx="49950">
                  <c:v>-47.974999999999994</c:v>
                </c:pt>
                <c:pt idx="49951">
                  <c:v>-47.972999999999999</c:v>
                </c:pt>
                <c:pt idx="49952">
                  <c:v>-47.971000000000004</c:v>
                </c:pt>
                <c:pt idx="49953">
                  <c:v>-47.968999999999994</c:v>
                </c:pt>
                <c:pt idx="49954">
                  <c:v>-47.966999999999999</c:v>
                </c:pt>
                <c:pt idx="49955">
                  <c:v>-47.965000000000003</c:v>
                </c:pt>
                <c:pt idx="49956">
                  <c:v>-47.962999999999994</c:v>
                </c:pt>
                <c:pt idx="49957">
                  <c:v>-47.960999999999999</c:v>
                </c:pt>
                <c:pt idx="49958">
                  <c:v>-47.959000000000003</c:v>
                </c:pt>
                <c:pt idx="49959">
                  <c:v>-47.956999999999994</c:v>
                </c:pt>
                <c:pt idx="49960">
                  <c:v>-47.954999999999998</c:v>
                </c:pt>
                <c:pt idx="49961">
                  <c:v>-47.953000000000003</c:v>
                </c:pt>
                <c:pt idx="49962">
                  <c:v>-47.950999999999993</c:v>
                </c:pt>
                <c:pt idx="49963">
                  <c:v>-47.948999999999998</c:v>
                </c:pt>
                <c:pt idx="49964">
                  <c:v>-47.947000000000003</c:v>
                </c:pt>
                <c:pt idx="49965">
                  <c:v>-47.944999999999993</c:v>
                </c:pt>
                <c:pt idx="49966">
                  <c:v>-47.942999999999998</c:v>
                </c:pt>
                <c:pt idx="49967">
                  <c:v>-47.941000000000003</c:v>
                </c:pt>
                <c:pt idx="49968">
                  <c:v>-47.938999999999993</c:v>
                </c:pt>
                <c:pt idx="49969">
                  <c:v>-47.936999999999998</c:v>
                </c:pt>
                <c:pt idx="49970">
                  <c:v>-47.935000000000002</c:v>
                </c:pt>
                <c:pt idx="49971">
                  <c:v>-47.933000000000007</c:v>
                </c:pt>
                <c:pt idx="49972">
                  <c:v>-47.930999999999997</c:v>
                </c:pt>
                <c:pt idx="49973">
                  <c:v>-47.929000000000002</c:v>
                </c:pt>
                <c:pt idx="49974">
                  <c:v>-47.927000000000007</c:v>
                </c:pt>
                <c:pt idx="49975">
                  <c:v>-47.924999999999997</c:v>
                </c:pt>
                <c:pt idx="49976">
                  <c:v>-47.923000000000002</c:v>
                </c:pt>
                <c:pt idx="49977">
                  <c:v>-47.921000000000006</c:v>
                </c:pt>
                <c:pt idx="49978">
                  <c:v>-47.918999999999997</c:v>
                </c:pt>
                <c:pt idx="49979">
                  <c:v>-47.917000000000002</c:v>
                </c:pt>
                <c:pt idx="49980">
                  <c:v>-47.915000000000006</c:v>
                </c:pt>
                <c:pt idx="49981">
                  <c:v>-47.912999999999997</c:v>
                </c:pt>
                <c:pt idx="49982">
                  <c:v>-47.911000000000001</c:v>
                </c:pt>
                <c:pt idx="49983">
                  <c:v>-47.909000000000006</c:v>
                </c:pt>
                <c:pt idx="49984">
                  <c:v>-47.906999999999996</c:v>
                </c:pt>
                <c:pt idx="49985">
                  <c:v>-47.905000000000001</c:v>
                </c:pt>
                <c:pt idx="49986">
                  <c:v>-47.903000000000006</c:v>
                </c:pt>
                <c:pt idx="49987">
                  <c:v>-47.900999999999996</c:v>
                </c:pt>
                <c:pt idx="49988">
                  <c:v>-47.899000000000001</c:v>
                </c:pt>
                <c:pt idx="49989">
                  <c:v>-47.897000000000006</c:v>
                </c:pt>
                <c:pt idx="49990">
                  <c:v>-47.894999999999996</c:v>
                </c:pt>
                <c:pt idx="49991">
                  <c:v>-47.893000000000001</c:v>
                </c:pt>
                <c:pt idx="49992">
                  <c:v>-47.891000000000005</c:v>
                </c:pt>
                <c:pt idx="49993">
                  <c:v>-47.888999999999996</c:v>
                </c:pt>
                <c:pt idx="49994">
                  <c:v>-47.887</c:v>
                </c:pt>
                <c:pt idx="49995">
                  <c:v>-47.885000000000005</c:v>
                </c:pt>
                <c:pt idx="49996">
                  <c:v>-47.882999999999996</c:v>
                </c:pt>
                <c:pt idx="49997">
                  <c:v>-47.881</c:v>
                </c:pt>
                <c:pt idx="49998">
                  <c:v>-47.879000000000005</c:v>
                </c:pt>
                <c:pt idx="49999">
                  <c:v>-47.876999999999995</c:v>
                </c:pt>
                <c:pt idx="50000">
                  <c:v>-47.875</c:v>
                </c:pt>
                <c:pt idx="50001">
                  <c:v>-47.873000000000005</c:v>
                </c:pt>
                <c:pt idx="50002">
                  <c:v>-47.870999999999995</c:v>
                </c:pt>
                <c:pt idx="50003">
                  <c:v>-47.869</c:v>
                </c:pt>
                <c:pt idx="50004">
                  <c:v>-47.867000000000004</c:v>
                </c:pt>
                <c:pt idx="50005">
                  <c:v>-47.864999999999995</c:v>
                </c:pt>
                <c:pt idx="50006">
                  <c:v>-47.863</c:v>
                </c:pt>
                <c:pt idx="50007">
                  <c:v>-47.861000000000004</c:v>
                </c:pt>
                <c:pt idx="50008">
                  <c:v>-47.858999999999995</c:v>
                </c:pt>
                <c:pt idx="50009">
                  <c:v>-47.856999999999999</c:v>
                </c:pt>
                <c:pt idx="50010">
                  <c:v>-47.855000000000004</c:v>
                </c:pt>
                <c:pt idx="50011">
                  <c:v>-47.852999999999994</c:v>
                </c:pt>
                <c:pt idx="50012">
                  <c:v>-47.850999999999999</c:v>
                </c:pt>
                <c:pt idx="50013">
                  <c:v>-47.849000000000004</c:v>
                </c:pt>
                <c:pt idx="50014">
                  <c:v>-47.846999999999994</c:v>
                </c:pt>
                <c:pt idx="50015">
                  <c:v>-47.844999999999999</c:v>
                </c:pt>
                <c:pt idx="50016">
                  <c:v>-47.843000000000004</c:v>
                </c:pt>
                <c:pt idx="50017">
                  <c:v>-47.840999999999994</c:v>
                </c:pt>
                <c:pt idx="50018">
                  <c:v>-47.838999999999999</c:v>
                </c:pt>
                <c:pt idx="50019">
                  <c:v>-47.837000000000003</c:v>
                </c:pt>
                <c:pt idx="50020">
                  <c:v>-47.834999999999994</c:v>
                </c:pt>
                <c:pt idx="50021">
                  <c:v>-47.832999999999998</c:v>
                </c:pt>
                <c:pt idx="50022">
                  <c:v>-47.831000000000003</c:v>
                </c:pt>
                <c:pt idx="50023">
                  <c:v>-47.828999999999994</c:v>
                </c:pt>
                <c:pt idx="50024">
                  <c:v>-47.826999999999998</c:v>
                </c:pt>
                <c:pt idx="50025">
                  <c:v>-47.825000000000003</c:v>
                </c:pt>
                <c:pt idx="50026">
                  <c:v>-47.822999999999993</c:v>
                </c:pt>
                <c:pt idx="50027">
                  <c:v>-47.820999999999998</c:v>
                </c:pt>
                <c:pt idx="50028">
                  <c:v>-47.819000000000003</c:v>
                </c:pt>
                <c:pt idx="50029">
                  <c:v>-47.816999999999993</c:v>
                </c:pt>
                <c:pt idx="50030">
                  <c:v>-47.814999999999998</c:v>
                </c:pt>
                <c:pt idx="50031">
                  <c:v>-47.813000000000002</c:v>
                </c:pt>
                <c:pt idx="50032">
                  <c:v>-47.811000000000007</c:v>
                </c:pt>
                <c:pt idx="50033">
                  <c:v>-47.808999999999997</c:v>
                </c:pt>
                <c:pt idx="50034">
                  <c:v>-47.807000000000002</c:v>
                </c:pt>
                <c:pt idx="50035">
                  <c:v>-47.805000000000007</c:v>
                </c:pt>
                <c:pt idx="50036">
                  <c:v>-47.802999999999997</c:v>
                </c:pt>
                <c:pt idx="50037">
                  <c:v>-47.801000000000002</c:v>
                </c:pt>
                <c:pt idx="50038">
                  <c:v>-47.799000000000007</c:v>
                </c:pt>
                <c:pt idx="50039">
                  <c:v>-47.796999999999997</c:v>
                </c:pt>
                <c:pt idx="50040">
                  <c:v>-47.795000000000002</c:v>
                </c:pt>
                <c:pt idx="50041">
                  <c:v>-47.793000000000006</c:v>
                </c:pt>
                <c:pt idx="50042">
                  <c:v>-47.790999999999997</c:v>
                </c:pt>
                <c:pt idx="50043">
                  <c:v>-47.789000000000001</c:v>
                </c:pt>
                <c:pt idx="50044">
                  <c:v>-47.787000000000006</c:v>
                </c:pt>
                <c:pt idx="50045">
                  <c:v>-47.784999999999997</c:v>
                </c:pt>
                <c:pt idx="50046">
                  <c:v>-47.783000000000001</c:v>
                </c:pt>
                <c:pt idx="50047">
                  <c:v>-47.781000000000006</c:v>
                </c:pt>
                <c:pt idx="50048">
                  <c:v>-47.778999999999996</c:v>
                </c:pt>
                <c:pt idx="50049">
                  <c:v>-47.777000000000001</c:v>
                </c:pt>
                <c:pt idx="50050">
                  <c:v>-47.775000000000006</c:v>
                </c:pt>
                <c:pt idx="50051">
                  <c:v>-47.772999999999996</c:v>
                </c:pt>
                <c:pt idx="50052">
                  <c:v>-47.771000000000001</c:v>
                </c:pt>
                <c:pt idx="50053">
                  <c:v>-47.769000000000005</c:v>
                </c:pt>
                <c:pt idx="50054">
                  <c:v>-47.766999999999996</c:v>
                </c:pt>
                <c:pt idx="50055">
                  <c:v>-47.765000000000001</c:v>
                </c:pt>
                <c:pt idx="50056">
                  <c:v>-47.763000000000005</c:v>
                </c:pt>
                <c:pt idx="50057">
                  <c:v>-47.760999999999996</c:v>
                </c:pt>
                <c:pt idx="50058">
                  <c:v>-47.759</c:v>
                </c:pt>
                <c:pt idx="50059">
                  <c:v>-47.757000000000005</c:v>
                </c:pt>
                <c:pt idx="50060">
                  <c:v>-47.754999999999995</c:v>
                </c:pt>
                <c:pt idx="50061">
                  <c:v>-47.753</c:v>
                </c:pt>
                <c:pt idx="50062">
                  <c:v>-47.751000000000005</c:v>
                </c:pt>
                <c:pt idx="50063">
                  <c:v>-47.748999999999995</c:v>
                </c:pt>
                <c:pt idx="50064">
                  <c:v>-47.747</c:v>
                </c:pt>
                <c:pt idx="50065">
                  <c:v>-47.745000000000005</c:v>
                </c:pt>
                <c:pt idx="50066">
                  <c:v>-47.742999999999995</c:v>
                </c:pt>
                <c:pt idx="50067">
                  <c:v>-47.741</c:v>
                </c:pt>
                <c:pt idx="50068">
                  <c:v>-47.739000000000004</c:v>
                </c:pt>
                <c:pt idx="50069">
                  <c:v>-47.736999999999995</c:v>
                </c:pt>
                <c:pt idx="50070">
                  <c:v>-47.734999999999999</c:v>
                </c:pt>
                <c:pt idx="50071">
                  <c:v>-47.733000000000004</c:v>
                </c:pt>
                <c:pt idx="50072">
                  <c:v>-47.730999999999995</c:v>
                </c:pt>
                <c:pt idx="50073">
                  <c:v>-47.728999999999999</c:v>
                </c:pt>
                <c:pt idx="50074">
                  <c:v>-47.727000000000004</c:v>
                </c:pt>
                <c:pt idx="50075">
                  <c:v>-47.724999999999994</c:v>
                </c:pt>
                <c:pt idx="50076">
                  <c:v>-47.722999999999999</c:v>
                </c:pt>
                <c:pt idx="50077">
                  <c:v>-47.721000000000004</c:v>
                </c:pt>
                <c:pt idx="50078">
                  <c:v>-47.718999999999994</c:v>
                </c:pt>
                <c:pt idx="50079">
                  <c:v>-47.716999999999999</c:v>
                </c:pt>
                <c:pt idx="50080">
                  <c:v>-47.715000000000003</c:v>
                </c:pt>
                <c:pt idx="50081">
                  <c:v>-47.712999999999994</c:v>
                </c:pt>
                <c:pt idx="50082">
                  <c:v>-47.710999999999999</c:v>
                </c:pt>
                <c:pt idx="50083">
                  <c:v>-47.709000000000003</c:v>
                </c:pt>
                <c:pt idx="50084">
                  <c:v>-47.706999999999994</c:v>
                </c:pt>
                <c:pt idx="50085">
                  <c:v>-47.704999999999998</c:v>
                </c:pt>
                <c:pt idx="50086">
                  <c:v>-47.703000000000003</c:v>
                </c:pt>
                <c:pt idx="50087">
                  <c:v>-47.700999999999993</c:v>
                </c:pt>
                <c:pt idx="50088">
                  <c:v>-47.698999999999998</c:v>
                </c:pt>
                <c:pt idx="50089">
                  <c:v>-47.697000000000003</c:v>
                </c:pt>
                <c:pt idx="50090">
                  <c:v>-47.694999999999993</c:v>
                </c:pt>
                <c:pt idx="50091">
                  <c:v>-47.692999999999998</c:v>
                </c:pt>
                <c:pt idx="50092">
                  <c:v>-47.691000000000003</c:v>
                </c:pt>
                <c:pt idx="50093">
                  <c:v>-47.688999999999993</c:v>
                </c:pt>
                <c:pt idx="50094">
                  <c:v>-47.686999999999998</c:v>
                </c:pt>
                <c:pt idx="50095">
                  <c:v>-47.685000000000002</c:v>
                </c:pt>
                <c:pt idx="50096">
                  <c:v>-47.683000000000007</c:v>
                </c:pt>
                <c:pt idx="50097">
                  <c:v>-47.680999999999997</c:v>
                </c:pt>
                <c:pt idx="50098">
                  <c:v>-47.679000000000002</c:v>
                </c:pt>
                <c:pt idx="50099">
                  <c:v>-47.677000000000007</c:v>
                </c:pt>
                <c:pt idx="50100">
                  <c:v>-47.674999999999997</c:v>
                </c:pt>
                <c:pt idx="50101">
                  <c:v>-47.673000000000002</c:v>
                </c:pt>
                <c:pt idx="50102">
                  <c:v>-47.671000000000006</c:v>
                </c:pt>
                <c:pt idx="50103">
                  <c:v>-47.668999999999997</c:v>
                </c:pt>
                <c:pt idx="50104">
                  <c:v>-47.667000000000002</c:v>
                </c:pt>
                <c:pt idx="50105">
                  <c:v>-47.665000000000006</c:v>
                </c:pt>
                <c:pt idx="50106">
                  <c:v>-47.662999999999997</c:v>
                </c:pt>
                <c:pt idx="50107">
                  <c:v>-47.661000000000001</c:v>
                </c:pt>
                <c:pt idx="50108">
                  <c:v>-47.659000000000006</c:v>
                </c:pt>
                <c:pt idx="50109">
                  <c:v>-47.656999999999996</c:v>
                </c:pt>
                <c:pt idx="50110">
                  <c:v>-47.655000000000001</c:v>
                </c:pt>
                <c:pt idx="50111">
                  <c:v>-47.653000000000006</c:v>
                </c:pt>
                <c:pt idx="50112">
                  <c:v>-47.650999999999996</c:v>
                </c:pt>
                <c:pt idx="50113">
                  <c:v>-47.649000000000001</c:v>
                </c:pt>
                <c:pt idx="50114">
                  <c:v>-47.647000000000006</c:v>
                </c:pt>
                <c:pt idx="50115">
                  <c:v>-47.644999999999996</c:v>
                </c:pt>
                <c:pt idx="50116">
                  <c:v>-47.643000000000001</c:v>
                </c:pt>
                <c:pt idx="50117">
                  <c:v>-47.641000000000005</c:v>
                </c:pt>
                <c:pt idx="50118">
                  <c:v>-47.638999999999996</c:v>
                </c:pt>
                <c:pt idx="50119">
                  <c:v>-47.637</c:v>
                </c:pt>
                <c:pt idx="50120">
                  <c:v>-47.635000000000005</c:v>
                </c:pt>
                <c:pt idx="50121">
                  <c:v>-47.632999999999996</c:v>
                </c:pt>
                <c:pt idx="50122">
                  <c:v>-47.631</c:v>
                </c:pt>
                <c:pt idx="50123">
                  <c:v>-47.629000000000005</c:v>
                </c:pt>
                <c:pt idx="50124">
                  <c:v>-47.626999999999995</c:v>
                </c:pt>
                <c:pt idx="50125">
                  <c:v>-47.625</c:v>
                </c:pt>
                <c:pt idx="50126">
                  <c:v>-47.623000000000005</c:v>
                </c:pt>
                <c:pt idx="50127">
                  <c:v>-47.620999999999995</c:v>
                </c:pt>
                <c:pt idx="50128">
                  <c:v>-47.619</c:v>
                </c:pt>
                <c:pt idx="50129">
                  <c:v>-47.617000000000004</c:v>
                </c:pt>
                <c:pt idx="50130">
                  <c:v>-47.614999999999995</c:v>
                </c:pt>
                <c:pt idx="50131">
                  <c:v>-47.613</c:v>
                </c:pt>
                <c:pt idx="50132">
                  <c:v>-47.611000000000004</c:v>
                </c:pt>
                <c:pt idx="50133">
                  <c:v>-47.608999999999995</c:v>
                </c:pt>
                <c:pt idx="50134">
                  <c:v>-47.606999999999999</c:v>
                </c:pt>
                <c:pt idx="50135">
                  <c:v>-47.605000000000004</c:v>
                </c:pt>
                <c:pt idx="50136">
                  <c:v>-47.602999999999994</c:v>
                </c:pt>
                <c:pt idx="50137">
                  <c:v>-47.600999999999999</c:v>
                </c:pt>
                <c:pt idx="50138">
                  <c:v>-47.599000000000004</c:v>
                </c:pt>
                <c:pt idx="50139">
                  <c:v>-47.596999999999994</c:v>
                </c:pt>
                <c:pt idx="50140">
                  <c:v>-47.594999999999999</c:v>
                </c:pt>
                <c:pt idx="50141">
                  <c:v>-47.593000000000004</c:v>
                </c:pt>
                <c:pt idx="50142">
                  <c:v>-47.590999999999994</c:v>
                </c:pt>
                <c:pt idx="50143">
                  <c:v>-47.588999999999999</c:v>
                </c:pt>
                <c:pt idx="50144">
                  <c:v>-47.587000000000003</c:v>
                </c:pt>
                <c:pt idx="50145">
                  <c:v>-47.584999999999994</c:v>
                </c:pt>
                <c:pt idx="50146">
                  <c:v>-47.582999999999998</c:v>
                </c:pt>
                <c:pt idx="50147">
                  <c:v>-47.581000000000003</c:v>
                </c:pt>
                <c:pt idx="50148">
                  <c:v>-47.578999999999994</c:v>
                </c:pt>
                <c:pt idx="50149">
                  <c:v>-47.576999999999998</c:v>
                </c:pt>
                <c:pt idx="50150">
                  <c:v>-47.575000000000003</c:v>
                </c:pt>
                <c:pt idx="50151">
                  <c:v>-47.572999999999993</c:v>
                </c:pt>
                <c:pt idx="50152">
                  <c:v>-47.570999999999998</c:v>
                </c:pt>
                <c:pt idx="50153">
                  <c:v>-47.569000000000003</c:v>
                </c:pt>
                <c:pt idx="50154">
                  <c:v>-47.566999999999993</c:v>
                </c:pt>
                <c:pt idx="50155">
                  <c:v>-47.564999999999998</c:v>
                </c:pt>
                <c:pt idx="50156">
                  <c:v>-47.563000000000002</c:v>
                </c:pt>
                <c:pt idx="50157">
                  <c:v>-47.561000000000007</c:v>
                </c:pt>
                <c:pt idx="50158">
                  <c:v>-47.558999999999997</c:v>
                </c:pt>
                <c:pt idx="50159">
                  <c:v>-47.557000000000002</c:v>
                </c:pt>
                <c:pt idx="50160">
                  <c:v>-47.555000000000007</c:v>
                </c:pt>
                <c:pt idx="50161">
                  <c:v>-47.552999999999997</c:v>
                </c:pt>
                <c:pt idx="50162">
                  <c:v>-47.551000000000002</c:v>
                </c:pt>
                <c:pt idx="50163">
                  <c:v>-47.549000000000007</c:v>
                </c:pt>
                <c:pt idx="50164">
                  <c:v>-47.546999999999997</c:v>
                </c:pt>
                <c:pt idx="50165">
                  <c:v>-47.545000000000002</c:v>
                </c:pt>
                <c:pt idx="50166">
                  <c:v>-47.543000000000006</c:v>
                </c:pt>
                <c:pt idx="50167">
                  <c:v>-47.540999999999997</c:v>
                </c:pt>
                <c:pt idx="50168">
                  <c:v>-47.539000000000001</c:v>
                </c:pt>
                <c:pt idx="50169">
                  <c:v>-47.537000000000006</c:v>
                </c:pt>
                <c:pt idx="50170">
                  <c:v>-47.534999999999997</c:v>
                </c:pt>
                <c:pt idx="50171">
                  <c:v>-47.533000000000001</c:v>
                </c:pt>
                <c:pt idx="50172">
                  <c:v>-47.531000000000006</c:v>
                </c:pt>
                <c:pt idx="50173">
                  <c:v>-47.528999999999996</c:v>
                </c:pt>
                <c:pt idx="50174">
                  <c:v>-47.527000000000001</c:v>
                </c:pt>
                <c:pt idx="50175">
                  <c:v>-47.525000000000006</c:v>
                </c:pt>
                <c:pt idx="50176">
                  <c:v>-47.522999999999996</c:v>
                </c:pt>
                <c:pt idx="50177">
                  <c:v>-47.521000000000001</c:v>
                </c:pt>
                <c:pt idx="50178">
                  <c:v>-47.519000000000005</c:v>
                </c:pt>
                <c:pt idx="50179">
                  <c:v>-47.516999999999996</c:v>
                </c:pt>
                <c:pt idx="50180">
                  <c:v>-47.515000000000001</c:v>
                </c:pt>
                <c:pt idx="50181">
                  <c:v>-47.513000000000005</c:v>
                </c:pt>
                <c:pt idx="50182">
                  <c:v>-47.510999999999996</c:v>
                </c:pt>
                <c:pt idx="50183">
                  <c:v>-47.509</c:v>
                </c:pt>
                <c:pt idx="50184">
                  <c:v>-47.507000000000005</c:v>
                </c:pt>
                <c:pt idx="50185">
                  <c:v>-47.504999999999995</c:v>
                </c:pt>
                <c:pt idx="50186">
                  <c:v>-47.503</c:v>
                </c:pt>
                <c:pt idx="50187">
                  <c:v>-47.501000000000005</c:v>
                </c:pt>
                <c:pt idx="50188">
                  <c:v>-47.498999999999995</c:v>
                </c:pt>
                <c:pt idx="50189">
                  <c:v>-47.497</c:v>
                </c:pt>
                <c:pt idx="50190">
                  <c:v>-47.495000000000005</c:v>
                </c:pt>
                <c:pt idx="50191">
                  <c:v>-47.492999999999995</c:v>
                </c:pt>
                <c:pt idx="50192">
                  <c:v>-47.491</c:v>
                </c:pt>
                <c:pt idx="50193">
                  <c:v>-47.489000000000004</c:v>
                </c:pt>
                <c:pt idx="50194">
                  <c:v>-47.486999999999995</c:v>
                </c:pt>
                <c:pt idx="50195">
                  <c:v>-47.484999999999999</c:v>
                </c:pt>
                <c:pt idx="50196">
                  <c:v>-47.483000000000004</c:v>
                </c:pt>
                <c:pt idx="50197">
                  <c:v>-47.480999999999995</c:v>
                </c:pt>
                <c:pt idx="50198">
                  <c:v>-47.478999999999999</c:v>
                </c:pt>
                <c:pt idx="50199">
                  <c:v>-47.477000000000004</c:v>
                </c:pt>
                <c:pt idx="50200">
                  <c:v>-47.474999999999994</c:v>
                </c:pt>
                <c:pt idx="50201">
                  <c:v>-47.472999999999999</c:v>
                </c:pt>
                <c:pt idx="50202">
                  <c:v>-47.471000000000004</c:v>
                </c:pt>
                <c:pt idx="50203">
                  <c:v>-47.468999999999994</c:v>
                </c:pt>
                <c:pt idx="50204">
                  <c:v>-47.466999999999999</c:v>
                </c:pt>
                <c:pt idx="50205">
                  <c:v>-47.465000000000003</c:v>
                </c:pt>
                <c:pt idx="50206">
                  <c:v>-47.462999999999994</c:v>
                </c:pt>
                <c:pt idx="50207">
                  <c:v>-47.460999999999999</c:v>
                </c:pt>
                <c:pt idx="50208">
                  <c:v>-47.459000000000003</c:v>
                </c:pt>
                <c:pt idx="50209">
                  <c:v>-47.456999999999994</c:v>
                </c:pt>
                <c:pt idx="50210">
                  <c:v>-47.454999999999998</c:v>
                </c:pt>
                <c:pt idx="50211">
                  <c:v>-47.453000000000003</c:v>
                </c:pt>
                <c:pt idx="50212">
                  <c:v>-47.450999999999993</c:v>
                </c:pt>
                <c:pt idx="50213">
                  <c:v>-47.448999999999998</c:v>
                </c:pt>
                <c:pt idx="50214">
                  <c:v>-47.447000000000003</c:v>
                </c:pt>
                <c:pt idx="50215">
                  <c:v>-47.444999999999993</c:v>
                </c:pt>
                <c:pt idx="50216">
                  <c:v>-47.442999999999998</c:v>
                </c:pt>
                <c:pt idx="50217">
                  <c:v>-47.441000000000003</c:v>
                </c:pt>
                <c:pt idx="50218">
                  <c:v>-47.438999999999993</c:v>
                </c:pt>
                <c:pt idx="50219">
                  <c:v>-47.436999999999998</c:v>
                </c:pt>
                <c:pt idx="50220">
                  <c:v>-47.435000000000002</c:v>
                </c:pt>
                <c:pt idx="50221">
                  <c:v>-47.433000000000007</c:v>
                </c:pt>
                <c:pt idx="50222">
                  <c:v>-47.430999999999997</c:v>
                </c:pt>
                <c:pt idx="50223">
                  <c:v>-47.429000000000002</c:v>
                </c:pt>
                <c:pt idx="50224">
                  <c:v>-47.427000000000007</c:v>
                </c:pt>
                <c:pt idx="50225">
                  <c:v>-47.424999999999997</c:v>
                </c:pt>
                <c:pt idx="50226">
                  <c:v>-47.423000000000002</c:v>
                </c:pt>
                <c:pt idx="50227">
                  <c:v>-47.421000000000006</c:v>
                </c:pt>
                <c:pt idx="50228">
                  <c:v>-47.418999999999997</c:v>
                </c:pt>
                <c:pt idx="50229">
                  <c:v>-47.417000000000002</c:v>
                </c:pt>
                <c:pt idx="50230">
                  <c:v>-47.415000000000006</c:v>
                </c:pt>
                <c:pt idx="50231">
                  <c:v>-47.412999999999997</c:v>
                </c:pt>
                <c:pt idx="50232">
                  <c:v>-47.411000000000001</c:v>
                </c:pt>
                <c:pt idx="50233">
                  <c:v>-47.409000000000006</c:v>
                </c:pt>
                <c:pt idx="50234">
                  <c:v>-47.406999999999996</c:v>
                </c:pt>
                <c:pt idx="50235">
                  <c:v>-47.405000000000001</c:v>
                </c:pt>
                <c:pt idx="50236">
                  <c:v>-47.403000000000006</c:v>
                </c:pt>
                <c:pt idx="50237">
                  <c:v>-47.400999999999996</c:v>
                </c:pt>
                <c:pt idx="50238">
                  <c:v>-47.399000000000001</c:v>
                </c:pt>
                <c:pt idx="50239">
                  <c:v>-47.397000000000006</c:v>
                </c:pt>
                <c:pt idx="50240">
                  <c:v>-47.394999999999996</c:v>
                </c:pt>
                <c:pt idx="50241">
                  <c:v>-47.393000000000001</c:v>
                </c:pt>
                <c:pt idx="50242">
                  <c:v>-47.391000000000005</c:v>
                </c:pt>
                <c:pt idx="50243">
                  <c:v>-47.388999999999996</c:v>
                </c:pt>
                <c:pt idx="50244">
                  <c:v>-47.387</c:v>
                </c:pt>
                <c:pt idx="50245">
                  <c:v>-47.385000000000005</c:v>
                </c:pt>
                <c:pt idx="50246">
                  <c:v>-47.382999999999996</c:v>
                </c:pt>
                <c:pt idx="50247">
                  <c:v>-47.381</c:v>
                </c:pt>
                <c:pt idx="50248">
                  <c:v>-47.379000000000005</c:v>
                </c:pt>
                <c:pt idx="50249">
                  <c:v>-47.376999999999995</c:v>
                </c:pt>
                <c:pt idx="50250">
                  <c:v>-47.375</c:v>
                </c:pt>
                <c:pt idx="50251">
                  <c:v>-47.373000000000005</c:v>
                </c:pt>
                <c:pt idx="50252">
                  <c:v>-47.370999999999995</c:v>
                </c:pt>
                <c:pt idx="50253">
                  <c:v>-47.369</c:v>
                </c:pt>
                <c:pt idx="50254">
                  <c:v>-47.367000000000004</c:v>
                </c:pt>
                <c:pt idx="50255">
                  <c:v>-47.364999999999995</c:v>
                </c:pt>
                <c:pt idx="50256">
                  <c:v>-47.363</c:v>
                </c:pt>
                <c:pt idx="50257">
                  <c:v>-47.361000000000004</c:v>
                </c:pt>
                <c:pt idx="50258">
                  <c:v>-47.358999999999995</c:v>
                </c:pt>
                <c:pt idx="50259">
                  <c:v>-47.356999999999999</c:v>
                </c:pt>
                <c:pt idx="50260">
                  <c:v>-47.355000000000004</c:v>
                </c:pt>
                <c:pt idx="50261">
                  <c:v>-47.352999999999994</c:v>
                </c:pt>
                <c:pt idx="50262">
                  <c:v>-47.350999999999999</c:v>
                </c:pt>
                <c:pt idx="50263">
                  <c:v>-47.349000000000004</c:v>
                </c:pt>
                <c:pt idx="50264">
                  <c:v>-47.346999999999994</c:v>
                </c:pt>
                <c:pt idx="50265">
                  <c:v>-47.344999999999999</c:v>
                </c:pt>
                <c:pt idx="50266">
                  <c:v>-47.343000000000004</c:v>
                </c:pt>
                <c:pt idx="50267">
                  <c:v>-47.340999999999994</c:v>
                </c:pt>
                <c:pt idx="50268">
                  <c:v>-47.338999999999999</c:v>
                </c:pt>
                <c:pt idx="50269">
                  <c:v>-47.337000000000003</c:v>
                </c:pt>
                <c:pt idx="50270">
                  <c:v>-47.334999999999994</c:v>
                </c:pt>
                <c:pt idx="50271">
                  <c:v>-47.332999999999998</c:v>
                </c:pt>
                <c:pt idx="50272">
                  <c:v>-47.331000000000003</c:v>
                </c:pt>
                <c:pt idx="50273">
                  <c:v>-47.328999999999994</c:v>
                </c:pt>
                <c:pt idx="50274">
                  <c:v>-47.326999999999998</c:v>
                </c:pt>
                <c:pt idx="50275">
                  <c:v>-47.325000000000003</c:v>
                </c:pt>
                <c:pt idx="50276">
                  <c:v>-47.322999999999993</c:v>
                </c:pt>
                <c:pt idx="50277">
                  <c:v>-47.320999999999998</c:v>
                </c:pt>
                <c:pt idx="50278">
                  <c:v>-47.319000000000003</c:v>
                </c:pt>
                <c:pt idx="50279">
                  <c:v>-47.316999999999993</c:v>
                </c:pt>
                <c:pt idx="50280">
                  <c:v>-47.314999999999998</c:v>
                </c:pt>
                <c:pt idx="50281">
                  <c:v>-47.313000000000002</c:v>
                </c:pt>
                <c:pt idx="50282">
                  <c:v>-47.311000000000007</c:v>
                </c:pt>
                <c:pt idx="50283">
                  <c:v>-47.308999999999997</c:v>
                </c:pt>
                <c:pt idx="50284">
                  <c:v>-47.307000000000002</c:v>
                </c:pt>
                <c:pt idx="50285">
                  <c:v>-47.305000000000007</c:v>
                </c:pt>
                <c:pt idx="50286">
                  <c:v>-47.302999999999997</c:v>
                </c:pt>
                <c:pt idx="50287">
                  <c:v>-47.301000000000002</c:v>
                </c:pt>
                <c:pt idx="50288">
                  <c:v>-47.299000000000007</c:v>
                </c:pt>
                <c:pt idx="50289">
                  <c:v>-47.296999999999997</c:v>
                </c:pt>
                <c:pt idx="50290">
                  <c:v>-47.295000000000002</c:v>
                </c:pt>
                <c:pt idx="50291">
                  <c:v>-47.293000000000006</c:v>
                </c:pt>
                <c:pt idx="50292">
                  <c:v>-47.290999999999997</c:v>
                </c:pt>
                <c:pt idx="50293">
                  <c:v>-47.289000000000001</c:v>
                </c:pt>
                <c:pt idx="50294">
                  <c:v>-47.287000000000006</c:v>
                </c:pt>
                <c:pt idx="50295">
                  <c:v>-47.284999999999997</c:v>
                </c:pt>
                <c:pt idx="50296">
                  <c:v>-47.283000000000001</c:v>
                </c:pt>
                <c:pt idx="50297">
                  <c:v>-47.281000000000006</c:v>
                </c:pt>
                <c:pt idx="50298">
                  <c:v>-47.278999999999996</c:v>
                </c:pt>
                <c:pt idx="50299">
                  <c:v>-47.277000000000001</c:v>
                </c:pt>
                <c:pt idx="50300">
                  <c:v>-47.275000000000006</c:v>
                </c:pt>
                <c:pt idx="50301">
                  <c:v>-47.272999999999996</c:v>
                </c:pt>
                <c:pt idx="50302">
                  <c:v>-47.271000000000001</c:v>
                </c:pt>
                <c:pt idx="50303">
                  <c:v>-47.269000000000005</c:v>
                </c:pt>
                <c:pt idx="50304">
                  <c:v>-47.266999999999996</c:v>
                </c:pt>
                <c:pt idx="50305">
                  <c:v>-47.265000000000001</c:v>
                </c:pt>
                <c:pt idx="50306">
                  <c:v>-47.263000000000005</c:v>
                </c:pt>
                <c:pt idx="50307">
                  <c:v>-47.260999999999996</c:v>
                </c:pt>
                <c:pt idx="50308">
                  <c:v>-47.259</c:v>
                </c:pt>
                <c:pt idx="50309">
                  <c:v>-47.257000000000005</c:v>
                </c:pt>
                <c:pt idx="50310">
                  <c:v>-47.254999999999995</c:v>
                </c:pt>
                <c:pt idx="50311">
                  <c:v>-47.253</c:v>
                </c:pt>
                <c:pt idx="50312">
                  <c:v>-47.251000000000005</c:v>
                </c:pt>
                <c:pt idx="50313">
                  <c:v>-47.248999999999995</c:v>
                </c:pt>
                <c:pt idx="50314">
                  <c:v>-47.247</c:v>
                </c:pt>
                <c:pt idx="50315">
                  <c:v>-47.245000000000005</c:v>
                </c:pt>
                <c:pt idx="50316">
                  <c:v>-47.242999999999995</c:v>
                </c:pt>
                <c:pt idx="50317">
                  <c:v>-47.241</c:v>
                </c:pt>
                <c:pt idx="50318">
                  <c:v>-47.239000000000004</c:v>
                </c:pt>
                <c:pt idx="50319">
                  <c:v>-47.236999999999995</c:v>
                </c:pt>
                <c:pt idx="50320">
                  <c:v>-47.234999999999999</c:v>
                </c:pt>
                <c:pt idx="50321">
                  <c:v>-47.233000000000004</c:v>
                </c:pt>
                <c:pt idx="50322">
                  <c:v>-47.230999999999995</c:v>
                </c:pt>
                <c:pt idx="50323">
                  <c:v>-47.228999999999999</c:v>
                </c:pt>
                <c:pt idx="50324">
                  <c:v>-47.227000000000004</c:v>
                </c:pt>
                <c:pt idx="50325">
                  <c:v>-47.224999999999994</c:v>
                </c:pt>
                <c:pt idx="50326">
                  <c:v>-47.222999999999999</c:v>
                </c:pt>
                <c:pt idx="50327">
                  <c:v>-47.221000000000004</c:v>
                </c:pt>
                <c:pt idx="50328">
                  <c:v>-47.218999999999994</c:v>
                </c:pt>
                <c:pt idx="50329">
                  <c:v>-47.216999999999999</c:v>
                </c:pt>
                <c:pt idx="50330">
                  <c:v>-47.215000000000003</c:v>
                </c:pt>
                <c:pt idx="50331">
                  <c:v>-47.212999999999994</c:v>
                </c:pt>
                <c:pt idx="50332">
                  <c:v>-47.210999999999999</c:v>
                </c:pt>
                <c:pt idx="50333">
                  <c:v>-47.209000000000003</c:v>
                </c:pt>
                <c:pt idx="50334">
                  <c:v>-47.206999999999994</c:v>
                </c:pt>
                <c:pt idx="50335">
                  <c:v>-47.204999999999998</c:v>
                </c:pt>
                <c:pt idx="50336">
                  <c:v>-47.203000000000003</c:v>
                </c:pt>
                <c:pt idx="50337">
                  <c:v>-47.200999999999993</c:v>
                </c:pt>
                <c:pt idx="50338">
                  <c:v>-47.198999999999998</c:v>
                </c:pt>
                <c:pt idx="50339">
                  <c:v>-47.197000000000003</c:v>
                </c:pt>
                <c:pt idx="50340">
                  <c:v>-47.194999999999993</c:v>
                </c:pt>
                <c:pt idx="50341">
                  <c:v>-47.192999999999998</c:v>
                </c:pt>
                <c:pt idx="50342">
                  <c:v>-47.191000000000003</c:v>
                </c:pt>
                <c:pt idx="50343">
                  <c:v>-47.188999999999993</c:v>
                </c:pt>
                <c:pt idx="50344">
                  <c:v>-47.186999999999998</c:v>
                </c:pt>
                <c:pt idx="50345">
                  <c:v>-47.185000000000002</c:v>
                </c:pt>
                <c:pt idx="50346">
                  <c:v>-47.183000000000007</c:v>
                </c:pt>
                <c:pt idx="50347">
                  <c:v>-47.180999999999997</c:v>
                </c:pt>
                <c:pt idx="50348">
                  <c:v>-47.179000000000002</c:v>
                </c:pt>
                <c:pt idx="50349">
                  <c:v>-47.177000000000007</c:v>
                </c:pt>
                <c:pt idx="50350">
                  <c:v>-47.174999999999997</c:v>
                </c:pt>
                <c:pt idx="50351">
                  <c:v>-47.173000000000002</c:v>
                </c:pt>
                <c:pt idx="50352">
                  <c:v>-47.171000000000006</c:v>
                </c:pt>
                <c:pt idx="50353">
                  <c:v>-47.168999999999997</c:v>
                </c:pt>
                <c:pt idx="50354">
                  <c:v>-47.167000000000002</c:v>
                </c:pt>
                <c:pt idx="50355">
                  <c:v>-47.165000000000006</c:v>
                </c:pt>
                <c:pt idx="50356">
                  <c:v>-47.162999999999997</c:v>
                </c:pt>
                <c:pt idx="50357">
                  <c:v>-47.161000000000001</c:v>
                </c:pt>
                <c:pt idx="50358">
                  <c:v>-47.159000000000006</c:v>
                </c:pt>
                <c:pt idx="50359">
                  <c:v>-47.156999999999996</c:v>
                </c:pt>
                <c:pt idx="50360">
                  <c:v>-47.155000000000001</c:v>
                </c:pt>
                <c:pt idx="50361">
                  <c:v>-47.153000000000006</c:v>
                </c:pt>
                <c:pt idx="50362">
                  <c:v>-47.150999999999996</c:v>
                </c:pt>
                <c:pt idx="50363">
                  <c:v>-47.149000000000001</c:v>
                </c:pt>
                <c:pt idx="50364">
                  <c:v>-47.147000000000006</c:v>
                </c:pt>
                <c:pt idx="50365">
                  <c:v>-47.144999999999996</c:v>
                </c:pt>
                <c:pt idx="50366">
                  <c:v>-47.143000000000001</c:v>
                </c:pt>
                <c:pt idx="50367">
                  <c:v>-47.141000000000005</c:v>
                </c:pt>
                <c:pt idx="50368">
                  <c:v>-47.138999999999996</c:v>
                </c:pt>
                <c:pt idx="50369">
                  <c:v>-47.137</c:v>
                </c:pt>
                <c:pt idx="50370">
                  <c:v>-47.135000000000005</c:v>
                </c:pt>
                <c:pt idx="50371">
                  <c:v>-47.132999999999996</c:v>
                </c:pt>
                <c:pt idx="50372">
                  <c:v>-47.131</c:v>
                </c:pt>
                <c:pt idx="50373">
                  <c:v>-47.129000000000005</c:v>
                </c:pt>
                <c:pt idx="50374">
                  <c:v>-47.126999999999995</c:v>
                </c:pt>
                <c:pt idx="50375">
                  <c:v>-47.125</c:v>
                </c:pt>
                <c:pt idx="50376">
                  <c:v>-47.123000000000005</c:v>
                </c:pt>
                <c:pt idx="50377">
                  <c:v>-47.120999999999995</c:v>
                </c:pt>
                <c:pt idx="50378">
                  <c:v>-47.119</c:v>
                </c:pt>
                <c:pt idx="50379">
                  <c:v>-47.117000000000004</c:v>
                </c:pt>
                <c:pt idx="50380">
                  <c:v>-47.114999999999995</c:v>
                </c:pt>
                <c:pt idx="50381">
                  <c:v>-47.113</c:v>
                </c:pt>
                <c:pt idx="50382">
                  <c:v>-47.111000000000004</c:v>
                </c:pt>
                <c:pt idx="50383">
                  <c:v>-47.108999999999995</c:v>
                </c:pt>
                <c:pt idx="50384">
                  <c:v>-47.106999999999999</c:v>
                </c:pt>
                <c:pt idx="50385">
                  <c:v>-47.105000000000004</c:v>
                </c:pt>
                <c:pt idx="50386">
                  <c:v>-47.102999999999994</c:v>
                </c:pt>
                <c:pt idx="50387">
                  <c:v>-47.100999999999999</c:v>
                </c:pt>
                <c:pt idx="50388">
                  <c:v>-47.099000000000004</c:v>
                </c:pt>
                <c:pt idx="50389">
                  <c:v>-47.096999999999994</c:v>
                </c:pt>
                <c:pt idx="50390">
                  <c:v>-47.094999999999999</c:v>
                </c:pt>
                <c:pt idx="50391">
                  <c:v>-47.093000000000004</c:v>
                </c:pt>
                <c:pt idx="50392">
                  <c:v>-47.090999999999994</c:v>
                </c:pt>
                <c:pt idx="50393">
                  <c:v>-47.088999999999999</c:v>
                </c:pt>
                <c:pt idx="50394">
                  <c:v>-47.087000000000003</c:v>
                </c:pt>
                <c:pt idx="50395">
                  <c:v>-47.084999999999994</c:v>
                </c:pt>
                <c:pt idx="50396">
                  <c:v>-47.082999999999998</c:v>
                </c:pt>
                <c:pt idx="50397">
                  <c:v>-47.081000000000003</c:v>
                </c:pt>
                <c:pt idx="50398">
                  <c:v>-47.078999999999994</c:v>
                </c:pt>
                <c:pt idx="50399">
                  <c:v>-47.076999999999998</c:v>
                </c:pt>
                <c:pt idx="50400">
                  <c:v>-47.075000000000003</c:v>
                </c:pt>
                <c:pt idx="50401">
                  <c:v>-47.072999999999993</c:v>
                </c:pt>
                <c:pt idx="50402">
                  <c:v>-47.070999999999998</c:v>
                </c:pt>
                <c:pt idx="50403">
                  <c:v>-47.069000000000003</c:v>
                </c:pt>
                <c:pt idx="50404">
                  <c:v>-47.066999999999993</c:v>
                </c:pt>
                <c:pt idx="50405">
                  <c:v>-47.064999999999998</c:v>
                </c:pt>
                <c:pt idx="50406">
                  <c:v>-47.063000000000002</c:v>
                </c:pt>
                <c:pt idx="50407">
                  <c:v>-47.061000000000007</c:v>
                </c:pt>
                <c:pt idx="50408">
                  <c:v>-47.058999999999997</c:v>
                </c:pt>
                <c:pt idx="50409">
                  <c:v>-47.057000000000002</c:v>
                </c:pt>
                <c:pt idx="50410">
                  <c:v>-47.055000000000007</c:v>
                </c:pt>
                <c:pt idx="50411">
                  <c:v>-47.052999999999997</c:v>
                </c:pt>
                <c:pt idx="50412">
                  <c:v>-47.051000000000002</c:v>
                </c:pt>
                <c:pt idx="50413">
                  <c:v>-47.049000000000007</c:v>
                </c:pt>
                <c:pt idx="50414">
                  <c:v>-47.046999999999997</c:v>
                </c:pt>
                <c:pt idx="50415">
                  <c:v>-47.045000000000002</c:v>
                </c:pt>
                <c:pt idx="50416">
                  <c:v>-47.043000000000006</c:v>
                </c:pt>
                <c:pt idx="50417">
                  <c:v>-47.040999999999997</c:v>
                </c:pt>
                <c:pt idx="50418">
                  <c:v>-47.039000000000001</c:v>
                </c:pt>
                <c:pt idx="50419">
                  <c:v>-47.037000000000006</c:v>
                </c:pt>
                <c:pt idx="50420">
                  <c:v>-47.034999999999997</c:v>
                </c:pt>
                <c:pt idx="50421">
                  <c:v>-47.033000000000001</c:v>
                </c:pt>
                <c:pt idx="50422">
                  <c:v>-47.031000000000006</c:v>
                </c:pt>
                <c:pt idx="50423">
                  <c:v>-47.028999999999996</c:v>
                </c:pt>
                <c:pt idx="50424">
                  <c:v>-47.027000000000001</c:v>
                </c:pt>
                <c:pt idx="50425">
                  <c:v>-47.025000000000006</c:v>
                </c:pt>
                <c:pt idx="50426">
                  <c:v>-47.022999999999996</c:v>
                </c:pt>
                <c:pt idx="50427">
                  <c:v>-47.021000000000001</c:v>
                </c:pt>
                <c:pt idx="50428">
                  <c:v>-47.019000000000005</c:v>
                </c:pt>
                <c:pt idx="50429">
                  <c:v>-47.016999999999996</c:v>
                </c:pt>
                <c:pt idx="50430">
                  <c:v>-47.015000000000001</c:v>
                </c:pt>
                <c:pt idx="50431">
                  <c:v>-47.013000000000005</c:v>
                </c:pt>
                <c:pt idx="50432">
                  <c:v>-47.010999999999996</c:v>
                </c:pt>
                <c:pt idx="50433">
                  <c:v>-47.009</c:v>
                </c:pt>
                <c:pt idx="50434">
                  <c:v>-47.007000000000005</c:v>
                </c:pt>
                <c:pt idx="50435">
                  <c:v>-47.004999999999995</c:v>
                </c:pt>
                <c:pt idx="50436">
                  <c:v>-47.003</c:v>
                </c:pt>
                <c:pt idx="50437">
                  <c:v>-47.001000000000005</c:v>
                </c:pt>
                <c:pt idx="50438">
                  <c:v>-46.998999999999995</c:v>
                </c:pt>
                <c:pt idx="50439">
                  <c:v>-46.997</c:v>
                </c:pt>
                <c:pt idx="50440">
                  <c:v>-46.995000000000005</c:v>
                </c:pt>
                <c:pt idx="50441">
                  <c:v>-46.992999999999995</c:v>
                </c:pt>
                <c:pt idx="50442">
                  <c:v>-46.991</c:v>
                </c:pt>
                <c:pt idx="50443">
                  <c:v>-46.989000000000004</c:v>
                </c:pt>
                <c:pt idx="50444">
                  <c:v>-46.986999999999995</c:v>
                </c:pt>
                <c:pt idx="50445">
                  <c:v>-46.984999999999999</c:v>
                </c:pt>
                <c:pt idx="50446">
                  <c:v>-46.983000000000004</c:v>
                </c:pt>
                <c:pt idx="50447">
                  <c:v>-46.980999999999995</c:v>
                </c:pt>
                <c:pt idx="50448">
                  <c:v>-46.978999999999999</c:v>
                </c:pt>
                <c:pt idx="50449">
                  <c:v>-46.977000000000004</c:v>
                </c:pt>
                <c:pt idx="50450">
                  <c:v>-46.974999999999994</c:v>
                </c:pt>
                <c:pt idx="50451">
                  <c:v>-46.972999999999999</c:v>
                </c:pt>
                <c:pt idx="50452">
                  <c:v>-46.971000000000004</c:v>
                </c:pt>
                <c:pt idx="50453">
                  <c:v>-46.968999999999994</c:v>
                </c:pt>
                <c:pt idx="50454">
                  <c:v>-46.966999999999999</c:v>
                </c:pt>
                <c:pt idx="50455">
                  <c:v>-46.965000000000003</c:v>
                </c:pt>
                <c:pt idx="50456">
                  <c:v>-46.962999999999994</c:v>
                </c:pt>
                <c:pt idx="50457">
                  <c:v>-46.960999999999999</c:v>
                </c:pt>
                <c:pt idx="50458">
                  <c:v>-46.959000000000003</c:v>
                </c:pt>
                <c:pt idx="50459">
                  <c:v>-46.956999999999994</c:v>
                </c:pt>
                <c:pt idx="50460">
                  <c:v>-46.954999999999998</c:v>
                </c:pt>
                <c:pt idx="50461">
                  <c:v>-46.953000000000003</c:v>
                </c:pt>
                <c:pt idx="50462">
                  <c:v>-46.950999999999993</c:v>
                </c:pt>
                <c:pt idx="50463">
                  <c:v>-46.948999999999998</c:v>
                </c:pt>
                <c:pt idx="50464">
                  <c:v>-46.947000000000003</c:v>
                </c:pt>
                <c:pt idx="50465">
                  <c:v>-46.944999999999993</c:v>
                </c:pt>
                <c:pt idx="50466">
                  <c:v>-46.942999999999998</c:v>
                </c:pt>
                <c:pt idx="50467">
                  <c:v>-46.941000000000003</c:v>
                </c:pt>
                <c:pt idx="50468">
                  <c:v>-46.938999999999993</c:v>
                </c:pt>
                <c:pt idx="50469">
                  <c:v>-46.936999999999998</c:v>
                </c:pt>
                <c:pt idx="50470">
                  <c:v>-46.935000000000002</c:v>
                </c:pt>
                <c:pt idx="50471">
                  <c:v>-46.933000000000007</c:v>
                </c:pt>
                <c:pt idx="50472">
                  <c:v>-46.930999999999997</c:v>
                </c:pt>
                <c:pt idx="50473">
                  <c:v>-46.929000000000002</c:v>
                </c:pt>
                <c:pt idx="50474">
                  <c:v>-46.927000000000007</c:v>
                </c:pt>
                <c:pt idx="50475">
                  <c:v>-46.924999999999997</c:v>
                </c:pt>
                <c:pt idx="50476">
                  <c:v>-46.923000000000002</c:v>
                </c:pt>
                <c:pt idx="50477">
                  <c:v>-46.921000000000006</c:v>
                </c:pt>
                <c:pt idx="50478">
                  <c:v>-46.918999999999997</c:v>
                </c:pt>
                <c:pt idx="50479">
                  <c:v>-46.917000000000002</c:v>
                </c:pt>
                <c:pt idx="50480">
                  <c:v>-46.915000000000006</c:v>
                </c:pt>
                <c:pt idx="50481">
                  <c:v>-46.912999999999997</c:v>
                </c:pt>
                <c:pt idx="50482">
                  <c:v>-46.911000000000001</c:v>
                </c:pt>
                <c:pt idx="50483">
                  <c:v>-46.909000000000006</c:v>
                </c:pt>
                <c:pt idx="50484">
                  <c:v>-46.906999999999996</c:v>
                </c:pt>
                <c:pt idx="50485">
                  <c:v>-46.905000000000001</c:v>
                </c:pt>
                <c:pt idx="50486">
                  <c:v>-46.903000000000006</c:v>
                </c:pt>
                <c:pt idx="50487">
                  <c:v>-46.900999999999996</c:v>
                </c:pt>
                <c:pt idx="50488">
                  <c:v>-46.899000000000001</c:v>
                </c:pt>
                <c:pt idx="50489">
                  <c:v>-46.897000000000006</c:v>
                </c:pt>
                <c:pt idx="50490">
                  <c:v>-46.894999999999996</c:v>
                </c:pt>
                <c:pt idx="50491">
                  <c:v>-46.893000000000001</c:v>
                </c:pt>
                <c:pt idx="50492">
                  <c:v>-46.891000000000005</c:v>
                </c:pt>
                <c:pt idx="50493">
                  <c:v>-46.888999999999996</c:v>
                </c:pt>
                <c:pt idx="50494">
                  <c:v>-46.887</c:v>
                </c:pt>
                <c:pt idx="50495">
                  <c:v>-46.885000000000005</c:v>
                </c:pt>
                <c:pt idx="50496">
                  <c:v>-46.882999999999996</c:v>
                </c:pt>
                <c:pt idx="50497">
                  <c:v>-46.881</c:v>
                </c:pt>
                <c:pt idx="50498">
                  <c:v>-46.879000000000005</c:v>
                </c:pt>
                <c:pt idx="50499">
                  <c:v>-46.876999999999995</c:v>
                </c:pt>
                <c:pt idx="50500">
                  <c:v>-46.875</c:v>
                </c:pt>
                <c:pt idx="50501">
                  <c:v>-46.873000000000005</c:v>
                </c:pt>
                <c:pt idx="50502">
                  <c:v>-46.870999999999995</c:v>
                </c:pt>
                <c:pt idx="50503">
                  <c:v>-46.869</c:v>
                </c:pt>
                <c:pt idx="50504">
                  <c:v>-46.867000000000004</c:v>
                </c:pt>
                <c:pt idx="50505">
                  <c:v>-46.864999999999995</c:v>
                </c:pt>
                <c:pt idx="50506">
                  <c:v>-46.863</c:v>
                </c:pt>
                <c:pt idx="50507">
                  <c:v>-46.861000000000004</c:v>
                </c:pt>
                <c:pt idx="50508">
                  <c:v>-46.858999999999995</c:v>
                </c:pt>
                <c:pt idx="50509">
                  <c:v>-46.856999999999999</c:v>
                </c:pt>
                <c:pt idx="50510">
                  <c:v>-46.855000000000004</c:v>
                </c:pt>
                <c:pt idx="50511">
                  <c:v>-46.852999999999994</c:v>
                </c:pt>
                <c:pt idx="50512">
                  <c:v>-46.850999999999999</c:v>
                </c:pt>
                <c:pt idx="50513">
                  <c:v>-46.849000000000004</c:v>
                </c:pt>
                <c:pt idx="50514">
                  <c:v>-46.846999999999994</c:v>
                </c:pt>
                <c:pt idx="50515">
                  <c:v>-46.844999999999999</c:v>
                </c:pt>
                <c:pt idx="50516">
                  <c:v>-46.843000000000004</c:v>
                </c:pt>
                <c:pt idx="50517">
                  <c:v>-46.840999999999994</c:v>
                </c:pt>
                <c:pt idx="50518">
                  <c:v>-46.838999999999999</c:v>
                </c:pt>
                <c:pt idx="50519">
                  <c:v>-46.837000000000003</c:v>
                </c:pt>
                <c:pt idx="50520">
                  <c:v>-46.834999999999994</c:v>
                </c:pt>
                <c:pt idx="50521">
                  <c:v>-46.832999999999998</c:v>
                </c:pt>
                <c:pt idx="50522">
                  <c:v>-46.831000000000003</c:v>
                </c:pt>
                <c:pt idx="50523">
                  <c:v>-46.828999999999994</c:v>
                </c:pt>
                <c:pt idx="50524">
                  <c:v>-46.826999999999998</c:v>
                </c:pt>
                <c:pt idx="50525">
                  <c:v>-46.825000000000003</c:v>
                </c:pt>
                <c:pt idx="50526">
                  <c:v>-46.822999999999993</c:v>
                </c:pt>
                <c:pt idx="50527">
                  <c:v>-46.820999999999998</c:v>
                </c:pt>
                <c:pt idx="50528">
                  <c:v>-46.819000000000003</c:v>
                </c:pt>
                <c:pt idx="50529">
                  <c:v>-46.816999999999993</c:v>
                </c:pt>
                <c:pt idx="50530">
                  <c:v>-46.814999999999998</c:v>
                </c:pt>
                <c:pt idx="50531">
                  <c:v>-46.813000000000002</c:v>
                </c:pt>
                <c:pt idx="50532">
                  <c:v>-46.811000000000007</c:v>
                </c:pt>
                <c:pt idx="50533">
                  <c:v>-46.808999999999997</c:v>
                </c:pt>
                <c:pt idx="50534">
                  <c:v>-46.807000000000002</c:v>
                </c:pt>
                <c:pt idx="50535">
                  <c:v>-46.805000000000007</c:v>
                </c:pt>
                <c:pt idx="50536">
                  <c:v>-46.802999999999997</c:v>
                </c:pt>
                <c:pt idx="50537">
                  <c:v>-46.801000000000002</c:v>
                </c:pt>
                <c:pt idx="50538">
                  <c:v>-46.799000000000007</c:v>
                </c:pt>
                <c:pt idx="50539">
                  <c:v>-46.796999999999997</c:v>
                </c:pt>
                <c:pt idx="50540">
                  <c:v>-46.795000000000002</c:v>
                </c:pt>
                <c:pt idx="50541">
                  <c:v>-46.793000000000006</c:v>
                </c:pt>
                <c:pt idx="50542">
                  <c:v>-46.790999999999997</c:v>
                </c:pt>
                <c:pt idx="50543">
                  <c:v>-46.789000000000001</c:v>
                </c:pt>
                <c:pt idx="50544">
                  <c:v>-46.787000000000006</c:v>
                </c:pt>
                <c:pt idx="50545">
                  <c:v>-46.784999999999997</c:v>
                </c:pt>
                <c:pt idx="50546">
                  <c:v>-46.783000000000001</c:v>
                </c:pt>
                <c:pt idx="50547">
                  <c:v>-46.781000000000006</c:v>
                </c:pt>
                <c:pt idx="50548">
                  <c:v>-46.778999999999996</c:v>
                </c:pt>
                <c:pt idx="50549">
                  <c:v>-46.777000000000001</c:v>
                </c:pt>
                <c:pt idx="50550">
                  <c:v>-46.775000000000006</c:v>
                </c:pt>
                <c:pt idx="50551">
                  <c:v>-46.772999999999996</c:v>
                </c:pt>
                <c:pt idx="50552">
                  <c:v>-46.771000000000001</c:v>
                </c:pt>
                <c:pt idx="50553">
                  <c:v>-46.769000000000005</c:v>
                </c:pt>
                <c:pt idx="50554">
                  <c:v>-46.766999999999996</c:v>
                </c:pt>
                <c:pt idx="50555">
                  <c:v>-46.765000000000001</c:v>
                </c:pt>
                <c:pt idx="50556">
                  <c:v>-46.763000000000005</c:v>
                </c:pt>
                <c:pt idx="50557">
                  <c:v>-46.760999999999996</c:v>
                </c:pt>
                <c:pt idx="50558">
                  <c:v>-46.759</c:v>
                </c:pt>
                <c:pt idx="50559">
                  <c:v>-46.757000000000005</c:v>
                </c:pt>
                <c:pt idx="50560">
                  <c:v>-46.754999999999995</c:v>
                </c:pt>
                <c:pt idx="50561">
                  <c:v>-46.753</c:v>
                </c:pt>
                <c:pt idx="50562">
                  <c:v>-46.751000000000005</c:v>
                </c:pt>
                <c:pt idx="50563">
                  <c:v>-46.748999999999995</c:v>
                </c:pt>
                <c:pt idx="50564">
                  <c:v>-46.747</c:v>
                </c:pt>
                <c:pt idx="50565">
                  <c:v>-46.745000000000005</c:v>
                </c:pt>
                <c:pt idx="50566">
                  <c:v>-46.742999999999995</c:v>
                </c:pt>
                <c:pt idx="50567">
                  <c:v>-46.741</c:v>
                </c:pt>
                <c:pt idx="50568">
                  <c:v>-46.739000000000004</c:v>
                </c:pt>
                <c:pt idx="50569">
                  <c:v>-46.736999999999995</c:v>
                </c:pt>
                <c:pt idx="50570">
                  <c:v>-46.734999999999999</c:v>
                </c:pt>
                <c:pt idx="50571">
                  <c:v>-46.733000000000004</c:v>
                </c:pt>
                <c:pt idx="50572">
                  <c:v>-46.730999999999995</c:v>
                </c:pt>
                <c:pt idx="50573">
                  <c:v>-46.728999999999999</c:v>
                </c:pt>
                <c:pt idx="50574">
                  <c:v>-46.727000000000004</c:v>
                </c:pt>
                <c:pt idx="50575">
                  <c:v>-46.724999999999994</c:v>
                </c:pt>
                <c:pt idx="50576">
                  <c:v>-46.722999999999999</c:v>
                </c:pt>
                <c:pt idx="50577">
                  <c:v>-46.721000000000004</c:v>
                </c:pt>
                <c:pt idx="50578">
                  <c:v>-46.718999999999994</c:v>
                </c:pt>
                <c:pt idx="50579">
                  <c:v>-46.716999999999999</c:v>
                </c:pt>
                <c:pt idx="50580">
                  <c:v>-46.715000000000003</c:v>
                </c:pt>
                <c:pt idx="50581">
                  <c:v>-46.712999999999994</c:v>
                </c:pt>
                <c:pt idx="50582">
                  <c:v>-46.710999999999999</c:v>
                </c:pt>
                <c:pt idx="50583">
                  <c:v>-46.709000000000003</c:v>
                </c:pt>
                <c:pt idx="50584">
                  <c:v>-46.706999999999994</c:v>
                </c:pt>
                <c:pt idx="50585">
                  <c:v>-46.704999999999998</c:v>
                </c:pt>
                <c:pt idx="50586">
                  <c:v>-46.703000000000003</c:v>
                </c:pt>
                <c:pt idx="50587">
                  <c:v>-46.700999999999993</c:v>
                </c:pt>
                <c:pt idx="50588">
                  <c:v>-46.698999999999998</c:v>
                </c:pt>
                <c:pt idx="50589">
                  <c:v>-46.697000000000003</c:v>
                </c:pt>
                <c:pt idx="50590">
                  <c:v>-46.694999999999993</c:v>
                </c:pt>
                <c:pt idx="50591">
                  <c:v>-46.692999999999998</c:v>
                </c:pt>
                <c:pt idx="50592">
                  <c:v>-46.691000000000003</c:v>
                </c:pt>
                <c:pt idx="50593">
                  <c:v>-46.688999999999993</c:v>
                </c:pt>
                <c:pt idx="50594">
                  <c:v>-46.686999999999998</c:v>
                </c:pt>
                <c:pt idx="50595">
                  <c:v>-46.685000000000002</c:v>
                </c:pt>
                <c:pt idx="50596">
                  <c:v>-46.683000000000007</c:v>
                </c:pt>
                <c:pt idx="50597">
                  <c:v>-46.680999999999997</c:v>
                </c:pt>
                <c:pt idx="50598">
                  <c:v>-46.679000000000002</c:v>
                </c:pt>
                <c:pt idx="50599">
                  <c:v>-46.677000000000007</c:v>
                </c:pt>
                <c:pt idx="50600">
                  <c:v>-46.674999999999997</c:v>
                </c:pt>
                <c:pt idx="50601">
                  <c:v>-46.673000000000002</c:v>
                </c:pt>
                <c:pt idx="50602">
                  <c:v>-46.671000000000006</c:v>
                </c:pt>
                <c:pt idx="50603">
                  <c:v>-46.668999999999997</c:v>
                </c:pt>
                <c:pt idx="50604">
                  <c:v>-46.667000000000002</c:v>
                </c:pt>
                <c:pt idx="50605">
                  <c:v>-46.665000000000006</c:v>
                </c:pt>
                <c:pt idx="50606">
                  <c:v>-46.662999999999997</c:v>
                </c:pt>
                <c:pt idx="50607">
                  <c:v>-46.661000000000001</c:v>
                </c:pt>
                <c:pt idx="50608">
                  <c:v>-46.659000000000006</c:v>
                </c:pt>
                <c:pt idx="50609">
                  <c:v>-46.656999999999996</c:v>
                </c:pt>
                <c:pt idx="50610">
                  <c:v>-46.655000000000001</c:v>
                </c:pt>
                <c:pt idx="50611">
                  <c:v>-46.653000000000006</c:v>
                </c:pt>
                <c:pt idx="50612">
                  <c:v>-46.650999999999996</c:v>
                </c:pt>
                <c:pt idx="50613">
                  <c:v>-46.649000000000001</c:v>
                </c:pt>
                <c:pt idx="50614">
                  <c:v>-46.647000000000006</c:v>
                </c:pt>
                <c:pt idx="50615">
                  <c:v>-46.644999999999996</c:v>
                </c:pt>
                <c:pt idx="50616">
                  <c:v>-46.643000000000001</c:v>
                </c:pt>
                <c:pt idx="50617">
                  <c:v>-46.641000000000005</c:v>
                </c:pt>
                <c:pt idx="50618">
                  <c:v>-46.638999999999996</c:v>
                </c:pt>
                <c:pt idx="50619">
                  <c:v>-46.637</c:v>
                </c:pt>
                <c:pt idx="50620">
                  <c:v>-46.635000000000005</c:v>
                </c:pt>
                <c:pt idx="50621">
                  <c:v>-46.632999999999996</c:v>
                </c:pt>
                <c:pt idx="50622">
                  <c:v>-46.631</c:v>
                </c:pt>
                <c:pt idx="50623">
                  <c:v>-46.629000000000005</c:v>
                </c:pt>
                <c:pt idx="50624">
                  <c:v>-46.626999999999995</c:v>
                </c:pt>
                <c:pt idx="50625">
                  <c:v>-46.625</c:v>
                </c:pt>
                <c:pt idx="50626">
                  <c:v>-46.623000000000005</c:v>
                </c:pt>
                <c:pt idx="50627">
                  <c:v>-46.620999999999995</c:v>
                </c:pt>
                <c:pt idx="50628">
                  <c:v>-46.619</c:v>
                </c:pt>
                <c:pt idx="50629">
                  <c:v>-46.617000000000004</c:v>
                </c:pt>
                <c:pt idx="50630">
                  <c:v>-46.614999999999995</c:v>
                </c:pt>
                <c:pt idx="50631">
                  <c:v>-46.613</c:v>
                </c:pt>
                <c:pt idx="50632">
                  <c:v>-46.611000000000004</c:v>
                </c:pt>
                <c:pt idx="50633">
                  <c:v>-46.608999999999995</c:v>
                </c:pt>
                <c:pt idx="50634">
                  <c:v>-46.606999999999999</c:v>
                </c:pt>
                <c:pt idx="50635">
                  <c:v>-46.605000000000004</c:v>
                </c:pt>
                <c:pt idx="50636">
                  <c:v>-46.602999999999994</c:v>
                </c:pt>
                <c:pt idx="50637">
                  <c:v>-46.600999999999999</c:v>
                </c:pt>
                <c:pt idx="50638">
                  <c:v>-46.599000000000004</c:v>
                </c:pt>
                <c:pt idx="50639">
                  <c:v>-46.596999999999994</c:v>
                </c:pt>
                <c:pt idx="50640">
                  <c:v>-46.594999999999999</c:v>
                </c:pt>
                <c:pt idx="50641">
                  <c:v>-46.593000000000004</c:v>
                </c:pt>
                <c:pt idx="50642">
                  <c:v>-46.590999999999994</c:v>
                </c:pt>
                <c:pt idx="50643">
                  <c:v>-46.588999999999999</c:v>
                </c:pt>
                <c:pt idx="50644">
                  <c:v>-46.587000000000003</c:v>
                </c:pt>
                <c:pt idx="50645">
                  <c:v>-46.584999999999994</c:v>
                </c:pt>
                <c:pt idx="50646">
                  <c:v>-46.582999999999998</c:v>
                </c:pt>
                <c:pt idx="50647">
                  <c:v>-46.581000000000003</c:v>
                </c:pt>
                <c:pt idx="50648">
                  <c:v>-46.578999999999994</c:v>
                </c:pt>
                <c:pt idx="50649">
                  <c:v>-46.576999999999998</c:v>
                </c:pt>
                <c:pt idx="50650">
                  <c:v>-46.575000000000003</c:v>
                </c:pt>
                <c:pt idx="50651">
                  <c:v>-46.572999999999993</c:v>
                </c:pt>
                <c:pt idx="50652">
                  <c:v>-46.570999999999998</c:v>
                </c:pt>
                <c:pt idx="50653">
                  <c:v>-46.569000000000003</c:v>
                </c:pt>
                <c:pt idx="50654">
                  <c:v>-46.566999999999993</c:v>
                </c:pt>
                <c:pt idx="50655">
                  <c:v>-46.564999999999998</c:v>
                </c:pt>
                <c:pt idx="50656">
                  <c:v>-46.563000000000002</c:v>
                </c:pt>
                <c:pt idx="50657">
                  <c:v>-46.561000000000007</c:v>
                </c:pt>
                <c:pt idx="50658">
                  <c:v>-46.558999999999997</c:v>
                </c:pt>
                <c:pt idx="50659">
                  <c:v>-46.557000000000002</c:v>
                </c:pt>
                <c:pt idx="50660">
                  <c:v>-46.555000000000007</c:v>
                </c:pt>
                <c:pt idx="50661">
                  <c:v>-46.552999999999997</c:v>
                </c:pt>
                <c:pt idx="50662">
                  <c:v>-46.551000000000002</c:v>
                </c:pt>
                <c:pt idx="50663">
                  <c:v>-46.549000000000007</c:v>
                </c:pt>
                <c:pt idx="50664">
                  <c:v>-46.546999999999997</c:v>
                </c:pt>
                <c:pt idx="50665">
                  <c:v>-46.545000000000002</c:v>
                </c:pt>
                <c:pt idx="50666">
                  <c:v>-46.543000000000006</c:v>
                </c:pt>
                <c:pt idx="50667">
                  <c:v>-46.540999999999997</c:v>
                </c:pt>
                <c:pt idx="50668">
                  <c:v>-46.539000000000001</c:v>
                </c:pt>
                <c:pt idx="50669">
                  <c:v>-46.537000000000006</c:v>
                </c:pt>
                <c:pt idx="50670">
                  <c:v>-46.534999999999997</c:v>
                </c:pt>
                <c:pt idx="50671">
                  <c:v>-46.533000000000001</c:v>
                </c:pt>
                <c:pt idx="50672">
                  <c:v>-46.531000000000006</c:v>
                </c:pt>
                <c:pt idx="50673">
                  <c:v>-46.528999999999996</c:v>
                </c:pt>
                <c:pt idx="50674">
                  <c:v>-46.527000000000001</c:v>
                </c:pt>
                <c:pt idx="50675">
                  <c:v>-46.525000000000006</c:v>
                </c:pt>
                <c:pt idx="50676">
                  <c:v>-46.522999999999996</c:v>
                </c:pt>
                <c:pt idx="50677">
                  <c:v>-46.521000000000001</c:v>
                </c:pt>
                <c:pt idx="50678">
                  <c:v>-46.519000000000005</c:v>
                </c:pt>
                <c:pt idx="50679">
                  <c:v>-46.516999999999996</c:v>
                </c:pt>
                <c:pt idx="50680">
                  <c:v>-46.515000000000001</c:v>
                </c:pt>
                <c:pt idx="50681">
                  <c:v>-46.513000000000005</c:v>
                </c:pt>
                <c:pt idx="50682">
                  <c:v>-46.510999999999996</c:v>
                </c:pt>
                <c:pt idx="50683">
                  <c:v>-46.509</c:v>
                </c:pt>
                <c:pt idx="50684">
                  <c:v>-46.507000000000005</c:v>
                </c:pt>
                <c:pt idx="50685">
                  <c:v>-46.504999999999995</c:v>
                </c:pt>
                <c:pt idx="50686">
                  <c:v>-46.503</c:v>
                </c:pt>
                <c:pt idx="50687">
                  <c:v>-46.501000000000005</c:v>
                </c:pt>
                <c:pt idx="50688">
                  <c:v>-46.498999999999995</c:v>
                </c:pt>
                <c:pt idx="50689">
                  <c:v>-46.497</c:v>
                </c:pt>
                <c:pt idx="50690">
                  <c:v>-46.495000000000005</c:v>
                </c:pt>
                <c:pt idx="50691">
                  <c:v>-46.492999999999995</c:v>
                </c:pt>
                <c:pt idx="50692">
                  <c:v>-46.491</c:v>
                </c:pt>
                <c:pt idx="50693">
                  <c:v>-46.489000000000004</c:v>
                </c:pt>
                <c:pt idx="50694">
                  <c:v>-46.486999999999995</c:v>
                </c:pt>
                <c:pt idx="50695">
                  <c:v>-46.484999999999999</c:v>
                </c:pt>
                <c:pt idx="50696">
                  <c:v>-46.483000000000004</c:v>
                </c:pt>
                <c:pt idx="50697">
                  <c:v>-46.480999999999995</c:v>
                </c:pt>
                <c:pt idx="50698">
                  <c:v>-46.478999999999999</c:v>
                </c:pt>
                <c:pt idx="50699">
                  <c:v>-46.477000000000004</c:v>
                </c:pt>
                <c:pt idx="50700">
                  <c:v>-46.474999999999994</c:v>
                </c:pt>
                <c:pt idx="50701">
                  <c:v>-46.472999999999999</c:v>
                </c:pt>
                <c:pt idx="50702">
                  <c:v>-46.471000000000004</c:v>
                </c:pt>
                <c:pt idx="50703">
                  <c:v>-46.468999999999994</c:v>
                </c:pt>
                <c:pt idx="50704">
                  <c:v>-46.466999999999999</c:v>
                </c:pt>
                <c:pt idx="50705">
                  <c:v>-46.465000000000003</c:v>
                </c:pt>
                <c:pt idx="50706">
                  <c:v>-46.462999999999994</c:v>
                </c:pt>
                <c:pt idx="50707">
                  <c:v>-46.460999999999999</c:v>
                </c:pt>
                <c:pt idx="50708">
                  <c:v>-46.459000000000003</c:v>
                </c:pt>
                <c:pt idx="50709">
                  <c:v>-46.456999999999994</c:v>
                </c:pt>
                <c:pt idx="50710">
                  <c:v>-46.454999999999998</c:v>
                </c:pt>
                <c:pt idx="50711">
                  <c:v>-46.453000000000003</c:v>
                </c:pt>
                <c:pt idx="50712">
                  <c:v>-46.450999999999993</c:v>
                </c:pt>
                <c:pt idx="50713">
                  <c:v>-46.448999999999998</c:v>
                </c:pt>
                <c:pt idx="50714">
                  <c:v>-46.447000000000003</c:v>
                </c:pt>
                <c:pt idx="50715">
                  <c:v>-46.444999999999993</c:v>
                </c:pt>
                <c:pt idx="50716">
                  <c:v>-46.442999999999998</c:v>
                </c:pt>
                <c:pt idx="50717">
                  <c:v>-46.441000000000003</c:v>
                </c:pt>
                <c:pt idx="50718">
                  <c:v>-46.438999999999993</c:v>
                </c:pt>
                <c:pt idx="50719">
                  <c:v>-46.436999999999998</c:v>
                </c:pt>
                <c:pt idx="50720">
                  <c:v>-46.435000000000002</c:v>
                </c:pt>
                <c:pt idx="50721">
                  <c:v>-46.433000000000007</c:v>
                </c:pt>
                <c:pt idx="50722">
                  <c:v>-46.430999999999997</c:v>
                </c:pt>
                <c:pt idx="50723">
                  <c:v>-46.429000000000002</c:v>
                </c:pt>
                <c:pt idx="50724">
                  <c:v>-46.427000000000007</c:v>
                </c:pt>
                <c:pt idx="50725">
                  <c:v>-46.424999999999997</c:v>
                </c:pt>
                <c:pt idx="50726">
                  <c:v>-46.423000000000002</c:v>
                </c:pt>
                <c:pt idx="50727">
                  <c:v>-46.421000000000006</c:v>
                </c:pt>
                <c:pt idx="50728">
                  <c:v>-46.418999999999997</c:v>
                </c:pt>
                <c:pt idx="50729">
                  <c:v>-46.417000000000002</c:v>
                </c:pt>
                <c:pt idx="50730">
                  <c:v>-46.415000000000006</c:v>
                </c:pt>
                <c:pt idx="50731">
                  <c:v>-46.412999999999997</c:v>
                </c:pt>
                <c:pt idx="50732">
                  <c:v>-46.411000000000001</c:v>
                </c:pt>
                <c:pt idx="50733">
                  <c:v>-46.409000000000006</c:v>
                </c:pt>
                <c:pt idx="50734">
                  <c:v>-46.406999999999996</c:v>
                </c:pt>
                <c:pt idx="50735">
                  <c:v>-46.405000000000001</c:v>
                </c:pt>
                <c:pt idx="50736">
                  <c:v>-46.403000000000006</c:v>
                </c:pt>
                <c:pt idx="50737">
                  <c:v>-46.400999999999996</c:v>
                </c:pt>
                <c:pt idx="50738">
                  <c:v>-46.399000000000001</c:v>
                </c:pt>
                <c:pt idx="50739">
                  <c:v>-46.397000000000006</c:v>
                </c:pt>
                <c:pt idx="50740">
                  <c:v>-46.394999999999996</c:v>
                </c:pt>
                <c:pt idx="50741">
                  <c:v>-46.393000000000001</c:v>
                </c:pt>
                <c:pt idx="50742">
                  <c:v>-46.391000000000005</c:v>
                </c:pt>
                <c:pt idx="50743">
                  <c:v>-46.388999999999996</c:v>
                </c:pt>
                <c:pt idx="50744">
                  <c:v>-46.387</c:v>
                </c:pt>
                <c:pt idx="50745">
                  <c:v>-46.385000000000005</c:v>
                </c:pt>
                <c:pt idx="50746">
                  <c:v>-46.382999999999996</c:v>
                </c:pt>
                <c:pt idx="50747">
                  <c:v>-46.381</c:v>
                </c:pt>
                <c:pt idx="50748">
                  <c:v>-46.379000000000005</c:v>
                </c:pt>
                <c:pt idx="50749">
                  <c:v>-46.376999999999995</c:v>
                </c:pt>
                <c:pt idx="50750">
                  <c:v>-46.375</c:v>
                </c:pt>
                <c:pt idx="50751">
                  <c:v>-46.373000000000005</c:v>
                </c:pt>
                <c:pt idx="50752">
                  <c:v>-46.370999999999995</c:v>
                </c:pt>
                <c:pt idx="50753">
                  <c:v>-46.369</c:v>
                </c:pt>
                <c:pt idx="50754">
                  <c:v>-46.367000000000004</c:v>
                </c:pt>
                <c:pt idx="50755">
                  <c:v>-46.364999999999995</c:v>
                </c:pt>
                <c:pt idx="50756">
                  <c:v>-46.363</c:v>
                </c:pt>
                <c:pt idx="50757">
                  <c:v>-46.361000000000004</c:v>
                </c:pt>
                <c:pt idx="50758">
                  <c:v>-46.358999999999995</c:v>
                </c:pt>
                <c:pt idx="50759">
                  <c:v>-46.356999999999999</c:v>
                </c:pt>
                <c:pt idx="50760">
                  <c:v>-46.355000000000004</c:v>
                </c:pt>
                <c:pt idx="50761">
                  <c:v>-46.352999999999994</c:v>
                </c:pt>
                <c:pt idx="50762">
                  <c:v>-46.350999999999999</c:v>
                </c:pt>
                <c:pt idx="50763">
                  <c:v>-46.349000000000004</c:v>
                </c:pt>
                <c:pt idx="50764">
                  <c:v>-46.346999999999994</c:v>
                </c:pt>
                <c:pt idx="50765">
                  <c:v>-46.344999999999999</c:v>
                </c:pt>
                <c:pt idx="50766">
                  <c:v>-46.343000000000004</c:v>
                </c:pt>
                <c:pt idx="50767">
                  <c:v>-46.340999999999994</c:v>
                </c:pt>
                <c:pt idx="50768">
                  <c:v>-46.338999999999999</c:v>
                </c:pt>
                <c:pt idx="50769">
                  <c:v>-46.337000000000003</c:v>
                </c:pt>
                <c:pt idx="50770">
                  <c:v>-46.334999999999994</c:v>
                </c:pt>
                <c:pt idx="50771">
                  <c:v>-46.332999999999998</c:v>
                </c:pt>
                <c:pt idx="50772">
                  <c:v>-46.331000000000003</c:v>
                </c:pt>
                <c:pt idx="50773">
                  <c:v>-46.328999999999994</c:v>
                </c:pt>
                <c:pt idx="50774">
                  <c:v>-46.326999999999998</c:v>
                </c:pt>
                <c:pt idx="50775">
                  <c:v>-46.325000000000003</c:v>
                </c:pt>
                <c:pt idx="50776">
                  <c:v>-46.322999999999993</c:v>
                </c:pt>
                <c:pt idx="50777">
                  <c:v>-46.320999999999998</c:v>
                </c:pt>
                <c:pt idx="50778">
                  <c:v>-46.319000000000003</c:v>
                </c:pt>
                <c:pt idx="50779">
                  <c:v>-46.316999999999993</c:v>
                </c:pt>
                <c:pt idx="50780">
                  <c:v>-46.314999999999998</c:v>
                </c:pt>
                <c:pt idx="50781">
                  <c:v>-46.313000000000002</c:v>
                </c:pt>
                <c:pt idx="50782">
                  <c:v>-46.311000000000007</c:v>
                </c:pt>
                <c:pt idx="50783">
                  <c:v>-46.308999999999997</c:v>
                </c:pt>
                <c:pt idx="50784">
                  <c:v>-46.307000000000002</c:v>
                </c:pt>
                <c:pt idx="50785">
                  <c:v>-46.305000000000007</c:v>
                </c:pt>
                <c:pt idx="50786">
                  <c:v>-46.302999999999997</c:v>
                </c:pt>
                <c:pt idx="50787">
                  <c:v>-46.301000000000002</c:v>
                </c:pt>
                <c:pt idx="50788">
                  <c:v>-46.299000000000007</c:v>
                </c:pt>
                <c:pt idx="50789">
                  <c:v>-46.296999999999997</c:v>
                </c:pt>
                <c:pt idx="50790">
                  <c:v>-46.295000000000002</c:v>
                </c:pt>
                <c:pt idx="50791">
                  <c:v>-46.293000000000006</c:v>
                </c:pt>
                <c:pt idx="50792">
                  <c:v>-46.290999999999997</c:v>
                </c:pt>
                <c:pt idx="50793">
                  <c:v>-46.289000000000001</c:v>
                </c:pt>
                <c:pt idx="50794">
                  <c:v>-46.287000000000006</c:v>
                </c:pt>
                <c:pt idx="50795">
                  <c:v>-46.284999999999997</c:v>
                </c:pt>
                <c:pt idx="50796">
                  <c:v>-46.283000000000001</c:v>
                </c:pt>
                <c:pt idx="50797">
                  <c:v>-46.281000000000006</c:v>
                </c:pt>
                <c:pt idx="50798">
                  <c:v>-46.278999999999996</c:v>
                </c:pt>
                <c:pt idx="50799">
                  <c:v>-46.277000000000001</c:v>
                </c:pt>
                <c:pt idx="50800">
                  <c:v>-46.275000000000006</c:v>
                </c:pt>
                <c:pt idx="50801">
                  <c:v>-46.272999999999996</c:v>
                </c:pt>
                <c:pt idx="50802">
                  <c:v>-46.271000000000001</c:v>
                </c:pt>
                <c:pt idx="50803">
                  <c:v>-46.269000000000005</c:v>
                </c:pt>
                <c:pt idx="50804">
                  <c:v>-46.266999999999996</c:v>
                </c:pt>
                <c:pt idx="50805">
                  <c:v>-46.265000000000001</c:v>
                </c:pt>
                <c:pt idx="50806">
                  <c:v>-46.263000000000005</c:v>
                </c:pt>
                <c:pt idx="50807">
                  <c:v>-46.260999999999996</c:v>
                </c:pt>
                <c:pt idx="50808">
                  <c:v>-46.259</c:v>
                </c:pt>
                <c:pt idx="50809">
                  <c:v>-46.257000000000005</c:v>
                </c:pt>
                <c:pt idx="50810">
                  <c:v>-46.254999999999995</c:v>
                </c:pt>
                <c:pt idx="50811">
                  <c:v>-46.253</c:v>
                </c:pt>
                <c:pt idx="50812">
                  <c:v>-46.251000000000005</c:v>
                </c:pt>
                <c:pt idx="50813">
                  <c:v>-46.248999999999995</c:v>
                </c:pt>
                <c:pt idx="50814">
                  <c:v>-46.247</c:v>
                </c:pt>
                <c:pt idx="50815">
                  <c:v>-46.245000000000005</c:v>
                </c:pt>
                <c:pt idx="50816">
                  <c:v>-46.242999999999995</c:v>
                </c:pt>
                <c:pt idx="50817">
                  <c:v>-46.241</c:v>
                </c:pt>
                <c:pt idx="50818">
                  <c:v>-46.239000000000004</c:v>
                </c:pt>
                <c:pt idx="50819">
                  <c:v>-46.236999999999995</c:v>
                </c:pt>
                <c:pt idx="50820">
                  <c:v>-46.234999999999999</c:v>
                </c:pt>
                <c:pt idx="50821">
                  <c:v>-46.233000000000004</c:v>
                </c:pt>
                <c:pt idx="50822">
                  <c:v>-46.230999999999995</c:v>
                </c:pt>
                <c:pt idx="50823">
                  <c:v>-46.228999999999999</c:v>
                </c:pt>
                <c:pt idx="50824">
                  <c:v>-46.227000000000004</c:v>
                </c:pt>
                <c:pt idx="50825">
                  <c:v>-46.224999999999994</c:v>
                </c:pt>
                <c:pt idx="50826">
                  <c:v>-46.222999999999999</c:v>
                </c:pt>
                <c:pt idx="50827">
                  <c:v>-46.221000000000004</c:v>
                </c:pt>
                <c:pt idx="50828">
                  <c:v>-46.218999999999994</c:v>
                </c:pt>
                <c:pt idx="50829">
                  <c:v>-46.216999999999999</c:v>
                </c:pt>
                <c:pt idx="50830">
                  <c:v>-46.215000000000003</c:v>
                </c:pt>
                <c:pt idx="50831">
                  <c:v>-46.212999999999994</c:v>
                </c:pt>
                <c:pt idx="50832">
                  <c:v>-46.210999999999999</c:v>
                </c:pt>
                <c:pt idx="50833">
                  <c:v>-46.209000000000003</c:v>
                </c:pt>
                <c:pt idx="50834">
                  <c:v>-46.206999999999994</c:v>
                </c:pt>
                <c:pt idx="50835">
                  <c:v>-46.204999999999998</c:v>
                </c:pt>
                <c:pt idx="50836">
                  <c:v>-46.203000000000003</c:v>
                </c:pt>
                <c:pt idx="50837">
                  <c:v>-46.200999999999993</c:v>
                </c:pt>
                <c:pt idx="50838">
                  <c:v>-46.198999999999998</c:v>
                </c:pt>
                <c:pt idx="50839">
                  <c:v>-46.197000000000003</c:v>
                </c:pt>
                <c:pt idx="50840">
                  <c:v>-46.194999999999993</c:v>
                </c:pt>
                <c:pt idx="50841">
                  <c:v>-46.192999999999998</c:v>
                </c:pt>
                <c:pt idx="50842">
                  <c:v>-46.191000000000003</c:v>
                </c:pt>
                <c:pt idx="50843">
                  <c:v>-46.188999999999993</c:v>
                </c:pt>
                <c:pt idx="50844">
                  <c:v>-46.186999999999998</c:v>
                </c:pt>
                <c:pt idx="50845">
                  <c:v>-46.185000000000002</c:v>
                </c:pt>
                <c:pt idx="50846">
                  <c:v>-46.183000000000007</c:v>
                </c:pt>
                <c:pt idx="50847">
                  <c:v>-46.180999999999997</c:v>
                </c:pt>
                <c:pt idx="50848">
                  <c:v>-46.179000000000002</c:v>
                </c:pt>
                <c:pt idx="50849">
                  <c:v>-46.177000000000007</c:v>
                </c:pt>
                <c:pt idx="50850">
                  <c:v>-46.174999999999997</c:v>
                </c:pt>
                <c:pt idx="50851">
                  <c:v>-46.173000000000002</c:v>
                </c:pt>
                <c:pt idx="50852">
                  <c:v>-46.171000000000006</c:v>
                </c:pt>
                <c:pt idx="50853">
                  <c:v>-46.168999999999997</c:v>
                </c:pt>
                <c:pt idx="50854">
                  <c:v>-46.167000000000002</c:v>
                </c:pt>
                <c:pt idx="50855">
                  <c:v>-46.165000000000006</c:v>
                </c:pt>
                <c:pt idx="50856">
                  <c:v>-46.162999999999997</c:v>
                </c:pt>
                <c:pt idx="50857">
                  <c:v>-46.161000000000001</c:v>
                </c:pt>
                <c:pt idx="50858">
                  <c:v>-46.159000000000006</c:v>
                </c:pt>
                <c:pt idx="50859">
                  <c:v>-46.156999999999996</c:v>
                </c:pt>
                <c:pt idx="50860">
                  <c:v>-46.155000000000001</c:v>
                </c:pt>
                <c:pt idx="50861">
                  <c:v>-46.153000000000006</c:v>
                </c:pt>
                <c:pt idx="50862">
                  <c:v>-46.150999999999996</c:v>
                </c:pt>
                <c:pt idx="50863">
                  <c:v>-46.149000000000001</c:v>
                </c:pt>
                <c:pt idx="50864">
                  <c:v>-46.147000000000006</c:v>
                </c:pt>
                <c:pt idx="50865">
                  <c:v>-46.144999999999996</c:v>
                </c:pt>
                <c:pt idx="50866">
                  <c:v>-46.143000000000001</c:v>
                </c:pt>
                <c:pt idx="50867">
                  <c:v>-46.141000000000005</c:v>
                </c:pt>
                <c:pt idx="50868">
                  <c:v>-46.138999999999996</c:v>
                </c:pt>
                <c:pt idx="50869">
                  <c:v>-46.137</c:v>
                </c:pt>
                <c:pt idx="50870">
                  <c:v>-46.135000000000005</c:v>
                </c:pt>
                <c:pt idx="50871">
                  <c:v>-46.132999999999996</c:v>
                </c:pt>
                <c:pt idx="50872">
                  <c:v>-46.131</c:v>
                </c:pt>
                <c:pt idx="50873">
                  <c:v>-46.129000000000005</c:v>
                </c:pt>
                <c:pt idx="50874">
                  <c:v>-46.126999999999995</c:v>
                </c:pt>
                <c:pt idx="50875">
                  <c:v>-46.125</c:v>
                </c:pt>
                <c:pt idx="50876">
                  <c:v>-46.123000000000005</c:v>
                </c:pt>
                <c:pt idx="50877">
                  <c:v>-46.120999999999995</c:v>
                </c:pt>
                <c:pt idx="50878">
                  <c:v>-46.119</c:v>
                </c:pt>
                <c:pt idx="50879">
                  <c:v>-46.117000000000004</c:v>
                </c:pt>
                <c:pt idx="50880">
                  <c:v>-46.114999999999995</c:v>
                </c:pt>
                <c:pt idx="50881">
                  <c:v>-46.113</c:v>
                </c:pt>
                <c:pt idx="50882">
                  <c:v>-46.111000000000004</c:v>
                </c:pt>
                <c:pt idx="50883">
                  <c:v>-46.108999999999995</c:v>
                </c:pt>
                <c:pt idx="50884">
                  <c:v>-46.106999999999999</c:v>
                </c:pt>
                <c:pt idx="50885">
                  <c:v>-46.105000000000004</c:v>
                </c:pt>
                <c:pt idx="50886">
                  <c:v>-46.102999999999994</c:v>
                </c:pt>
                <c:pt idx="50887">
                  <c:v>-46.100999999999999</c:v>
                </c:pt>
                <c:pt idx="50888">
                  <c:v>-46.099000000000004</c:v>
                </c:pt>
                <c:pt idx="50889">
                  <c:v>-46.096999999999994</c:v>
                </c:pt>
                <c:pt idx="50890">
                  <c:v>-46.094999999999999</c:v>
                </c:pt>
                <c:pt idx="50891">
                  <c:v>-46.093000000000004</c:v>
                </c:pt>
                <c:pt idx="50892">
                  <c:v>-46.090999999999994</c:v>
                </c:pt>
                <c:pt idx="50893">
                  <c:v>-46.088999999999999</c:v>
                </c:pt>
                <c:pt idx="50894">
                  <c:v>-46.087000000000003</c:v>
                </c:pt>
                <c:pt idx="50895">
                  <c:v>-46.084999999999994</c:v>
                </c:pt>
                <c:pt idx="50896">
                  <c:v>-46.082999999999998</c:v>
                </c:pt>
                <c:pt idx="50897">
                  <c:v>-46.081000000000003</c:v>
                </c:pt>
                <c:pt idx="50898">
                  <c:v>-46.078999999999994</c:v>
                </c:pt>
                <c:pt idx="50899">
                  <c:v>-46.076999999999998</c:v>
                </c:pt>
                <c:pt idx="50900">
                  <c:v>-46.075000000000003</c:v>
                </c:pt>
                <c:pt idx="50901">
                  <c:v>-46.072999999999993</c:v>
                </c:pt>
                <c:pt idx="50902">
                  <c:v>-46.070999999999998</c:v>
                </c:pt>
                <c:pt idx="50903">
                  <c:v>-46.069000000000003</c:v>
                </c:pt>
                <c:pt idx="50904">
                  <c:v>-46.066999999999993</c:v>
                </c:pt>
                <c:pt idx="50905">
                  <c:v>-46.064999999999998</c:v>
                </c:pt>
                <c:pt idx="50906">
                  <c:v>-46.063000000000002</c:v>
                </c:pt>
                <c:pt idx="50907">
                  <c:v>-46.061000000000007</c:v>
                </c:pt>
                <c:pt idx="50908">
                  <c:v>-46.058999999999997</c:v>
                </c:pt>
                <c:pt idx="50909">
                  <c:v>-46.057000000000002</c:v>
                </c:pt>
                <c:pt idx="50910">
                  <c:v>-46.055000000000007</c:v>
                </c:pt>
                <c:pt idx="50911">
                  <c:v>-46.052999999999997</c:v>
                </c:pt>
                <c:pt idx="50912">
                  <c:v>-46.051000000000002</c:v>
                </c:pt>
                <c:pt idx="50913">
                  <c:v>-46.049000000000007</c:v>
                </c:pt>
                <c:pt idx="50914">
                  <c:v>-46.046999999999997</c:v>
                </c:pt>
                <c:pt idx="50915">
                  <c:v>-46.045000000000002</c:v>
                </c:pt>
                <c:pt idx="50916">
                  <c:v>-46.043000000000006</c:v>
                </c:pt>
                <c:pt idx="50917">
                  <c:v>-46.040999999999997</c:v>
                </c:pt>
                <c:pt idx="50918">
                  <c:v>-46.039000000000001</c:v>
                </c:pt>
                <c:pt idx="50919">
                  <c:v>-46.037000000000006</c:v>
                </c:pt>
                <c:pt idx="50920">
                  <c:v>-46.034999999999997</c:v>
                </c:pt>
                <c:pt idx="50921">
                  <c:v>-46.033000000000001</c:v>
                </c:pt>
                <c:pt idx="50922">
                  <c:v>-46.031000000000006</c:v>
                </c:pt>
                <c:pt idx="50923">
                  <c:v>-46.028999999999996</c:v>
                </c:pt>
                <c:pt idx="50924">
                  <c:v>-46.027000000000001</c:v>
                </c:pt>
                <c:pt idx="50925">
                  <c:v>-46.025000000000006</c:v>
                </c:pt>
                <c:pt idx="50926">
                  <c:v>-46.022999999999996</c:v>
                </c:pt>
                <c:pt idx="50927">
                  <c:v>-46.021000000000001</c:v>
                </c:pt>
                <c:pt idx="50928">
                  <c:v>-46.019000000000005</c:v>
                </c:pt>
                <c:pt idx="50929">
                  <c:v>-46.016999999999996</c:v>
                </c:pt>
                <c:pt idx="50930">
                  <c:v>-46.015000000000001</c:v>
                </c:pt>
                <c:pt idx="50931">
                  <c:v>-46.013000000000005</c:v>
                </c:pt>
                <c:pt idx="50932">
                  <c:v>-46.010999999999996</c:v>
                </c:pt>
                <c:pt idx="50933">
                  <c:v>-46.009</c:v>
                </c:pt>
                <c:pt idx="50934">
                  <c:v>-46.007000000000005</c:v>
                </c:pt>
                <c:pt idx="50935">
                  <c:v>-46.004999999999995</c:v>
                </c:pt>
                <c:pt idx="50936">
                  <c:v>-46.003</c:v>
                </c:pt>
                <c:pt idx="50937">
                  <c:v>-46.001000000000005</c:v>
                </c:pt>
                <c:pt idx="50938">
                  <c:v>-45.998999999999995</c:v>
                </c:pt>
                <c:pt idx="50939">
                  <c:v>-45.997</c:v>
                </c:pt>
                <c:pt idx="50940">
                  <c:v>-45.995000000000005</c:v>
                </c:pt>
                <c:pt idx="50941">
                  <c:v>-45.992999999999995</c:v>
                </c:pt>
                <c:pt idx="50942">
                  <c:v>-45.991</c:v>
                </c:pt>
                <c:pt idx="50943">
                  <c:v>-45.989000000000004</c:v>
                </c:pt>
                <c:pt idx="50944">
                  <c:v>-45.986999999999995</c:v>
                </c:pt>
                <c:pt idx="50945">
                  <c:v>-45.984999999999999</c:v>
                </c:pt>
                <c:pt idx="50946">
                  <c:v>-45.983000000000004</c:v>
                </c:pt>
                <c:pt idx="50947">
                  <c:v>-45.980999999999995</c:v>
                </c:pt>
                <c:pt idx="50948">
                  <c:v>-45.978999999999999</c:v>
                </c:pt>
                <c:pt idx="50949">
                  <c:v>-45.977000000000004</c:v>
                </c:pt>
                <c:pt idx="50950">
                  <c:v>-45.974999999999994</c:v>
                </c:pt>
                <c:pt idx="50951">
                  <c:v>-45.972999999999999</c:v>
                </c:pt>
                <c:pt idx="50952">
                  <c:v>-45.971000000000004</c:v>
                </c:pt>
                <c:pt idx="50953">
                  <c:v>-45.968999999999994</c:v>
                </c:pt>
                <c:pt idx="50954">
                  <c:v>-45.966999999999999</c:v>
                </c:pt>
                <c:pt idx="50955">
                  <c:v>-45.965000000000003</c:v>
                </c:pt>
                <c:pt idx="50956">
                  <c:v>-45.962999999999994</c:v>
                </c:pt>
                <c:pt idx="50957">
                  <c:v>-45.960999999999999</c:v>
                </c:pt>
                <c:pt idx="50958">
                  <c:v>-45.959000000000003</c:v>
                </c:pt>
                <c:pt idx="50959">
                  <c:v>-45.956999999999994</c:v>
                </c:pt>
                <c:pt idx="50960">
                  <c:v>-45.954999999999998</c:v>
                </c:pt>
                <c:pt idx="50961">
                  <c:v>-45.953000000000003</c:v>
                </c:pt>
                <c:pt idx="50962">
                  <c:v>-45.950999999999993</c:v>
                </c:pt>
                <c:pt idx="50963">
                  <c:v>-45.948999999999998</c:v>
                </c:pt>
                <c:pt idx="50964">
                  <c:v>-45.947000000000003</c:v>
                </c:pt>
                <c:pt idx="50965">
                  <c:v>-45.944999999999993</c:v>
                </c:pt>
                <c:pt idx="50966">
                  <c:v>-45.942999999999998</c:v>
                </c:pt>
                <c:pt idx="50967">
                  <c:v>-45.941000000000003</c:v>
                </c:pt>
                <c:pt idx="50968">
                  <c:v>-45.938999999999993</c:v>
                </c:pt>
                <c:pt idx="50969">
                  <c:v>-45.936999999999998</c:v>
                </c:pt>
                <c:pt idx="50970">
                  <c:v>-45.935000000000002</c:v>
                </c:pt>
                <c:pt idx="50971">
                  <c:v>-45.933000000000007</c:v>
                </c:pt>
                <c:pt idx="50972">
                  <c:v>-45.930999999999997</c:v>
                </c:pt>
                <c:pt idx="50973">
                  <c:v>-45.929000000000002</c:v>
                </c:pt>
                <c:pt idx="50974">
                  <c:v>-45.927000000000007</c:v>
                </c:pt>
                <c:pt idx="50975">
                  <c:v>-45.924999999999997</c:v>
                </c:pt>
                <c:pt idx="50976">
                  <c:v>-45.923000000000002</c:v>
                </c:pt>
                <c:pt idx="50977">
                  <c:v>-45.921000000000006</c:v>
                </c:pt>
                <c:pt idx="50978">
                  <c:v>-45.918999999999997</c:v>
                </c:pt>
                <c:pt idx="50979">
                  <c:v>-45.917000000000002</c:v>
                </c:pt>
                <c:pt idx="50980">
                  <c:v>-45.915000000000006</c:v>
                </c:pt>
                <c:pt idx="50981">
                  <c:v>-45.912999999999997</c:v>
                </c:pt>
                <c:pt idx="50982">
                  <c:v>-45.911000000000001</c:v>
                </c:pt>
                <c:pt idx="50983">
                  <c:v>-45.909000000000006</c:v>
                </c:pt>
                <c:pt idx="50984">
                  <c:v>-45.906999999999996</c:v>
                </c:pt>
                <c:pt idx="50985">
                  <c:v>-45.905000000000001</c:v>
                </c:pt>
                <c:pt idx="50986">
                  <c:v>-45.903000000000006</c:v>
                </c:pt>
                <c:pt idx="50987">
                  <c:v>-45.900999999999996</c:v>
                </c:pt>
                <c:pt idx="50988">
                  <c:v>-45.899000000000001</c:v>
                </c:pt>
                <c:pt idx="50989">
                  <c:v>-45.897000000000006</c:v>
                </c:pt>
                <c:pt idx="50990">
                  <c:v>-45.894999999999996</c:v>
                </c:pt>
                <c:pt idx="50991">
                  <c:v>-45.893000000000001</c:v>
                </c:pt>
                <c:pt idx="50992">
                  <c:v>-45.891000000000005</c:v>
                </c:pt>
                <c:pt idx="50993">
                  <c:v>-45.888999999999996</c:v>
                </c:pt>
                <c:pt idx="50994">
                  <c:v>-45.887</c:v>
                </c:pt>
                <c:pt idx="50995">
                  <c:v>-45.885000000000005</c:v>
                </c:pt>
                <c:pt idx="50996">
                  <c:v>-45.882999999999996</c:v>
                </c:pt>
                <c:pt idx="50997">
                  <c:v>-45.881</c:v>
                </c:pt>
                <c:pt idx="50998">
                  <c:v>-45.879000000000005</c:v>
                </c:pt>
                <c:pt idx="50999">
                  <c:v>-45.876999999999995</c:v>
                </c:pt>
                <c:pt idx="51000">
                  <c:v>-45.875</c:v>
                </c:pt>
                <c:pt idx="51001">
                  <c:v>-45.873000000000005</c:v>
                </c:pt>
                <c:pt idx="51002">
                  <c:v>-45.870999999999995</c:v>
                </c:pt>
                <c:pt idx="51003">
                  <c:v>-45.869</c:v>
                </c:pt>
                <c:pt idx="51004">
                  <c:v>-45.867000000000004</c:v>
                </c:pt>
                <c:pt idx="51005">
                  <c:v>-45.864999999999995</c:v>
                </c:pt>
                <c:pt idx="51006">
                  <c:v>-45.863</c:v>
                </c:pt>
                <c:pt idx="51007">
                  <c:v>-45.861000000000004</c:v>
                </c:pt>
                <c:pt idx="51008">
                  <c:v>-45.858999999999995</c:v>
                </c:pt>
                <c:pt idx="51009">
                  <c:v>-45.856999999999999</c:v>
                </c:pt>
                <c:pt idx="51010">
                  <c:v>-45.855000000000004</c:v>
                </c:pt>
                <c:pt idx="51011">
                  <c:v>-45.852999999999994</c:v>
                </c:pt>
                <c:pt idx="51012">
                  <c:v>-45.850999999999999</c:v>
                </c:pt>
                <c:pt idx="51013">
                  <c:v>-45.849000000000004</c:v>
                </c:pt>
                <c:pt idx="51014">
                  <c:v>-45.846999999999994</c:v>
                </c:pt>
                <c:pt idx="51015">
                  <c:v>-45.844999999999999</c:v>
                </c:pt>
                <c:pt idx="51016">
                  <c:v>-45.843000000000004</c:v>
                </c:pt>
                <c:pt idx="51017">
                  <c:v>-45.840999999999994</c:v>
                </c:pt>
                <c:pt idx="51018">
                  <c:v>-45.838999999999999</c:v>
                </c:pt>
                <c:pt idx="51019">
                  <c:v>-45.837000000000003</c:v>
                </c:pt>
                <c:pt idx="51020">
                  <c:v>-45.834999999999994</c:v>
                </c:pt>
                <c:pt idx="51021">
                  <c:v>-45.832999999999998</c:v>
                </c:pt>
                <c:pt idx="51022">
                  <c:v>-45.831000000000003</c:v>
                </c:pt>
                <c:pt idx="51023">
                  <c:v>-45.828999999999994</c:v>
                </c:pt>
                <c:pt idx="51024">
                  <c:v>-45.826999999999998</c:v>
                </c:pt>
                <c:pt idx="51025">
                  <c:v>-45.825000000000003</c:v>
                </c:pt>
                <c:pt idx="51026">
                  <c:v>-45.822999999999993</c:v>
                </c:pt>
                <c:pt idx="51027">
                  <c:v>-45.820999999999998</c:v>
                </c:pt>
                <c:pt idx="51028">
                  <c:v>-45.819000000000003</c:v>
                </c:pt>
                <c:pt idx="51029">
                  <c:v>-45.816999999999993</c:v>
                </c:pt>
                <c:pt idx="51030">
                  <c:v>-45.814999999999998</c:v>
                </c:pt>
                <c:pt idx="51031">
                  <c:v>-45.813000000000002</c:v>
                </c:pt>
                <c:pt idx="51032">
                  <c:v>-45.811000000000007</c:v>
                </c:pt>
                <c:pt idx="51033">
                  <c:v>-45.808999999999997</c:v>
                </c:pt>
                <c:pt idx="51034">
                  <c:v>-45.807000000000002</c:v>
                </c:pt>
                <c:pt idx="51035">
                  <c:v>-45.805000000000007</c:v>
                </c:pt>
                <c:pt idx="51036">
                  <c:v>-45.802999999999997</c:v>
                </c:pt>
                <c:pt idx="51037">
                  <c:v>-45.801000000000002</c:v>
                </c:pt>
                <c:pt idx="51038">
                  <c:v>-45.799000000000007</c:v>
                </c:pt>
                <c:pt idx="51039">
                  <c:v>-45.796999999999997</c:v>
                </c:pt>
                <c:pt idx="51040">
                  <c:v>-45.795000000000002</c:v>
                </c:pt>
                <c:pt idx="51041">
                  <c:v>-45.793000000000006</c:v>
                </c:pt>
                <c:pt idx="51042">
                  <c:v>-45.790999999999997</c:v>
                </c:pt>
                <c:pt idx="51043">
                  <c:v>-45.789000000000001</c:v>
                </c:pt>
                <c:pt idx="51044">
                  <c:v>-45.787000000000006</c:v>
                </c:pt>
                <c:pt idx="51045">
                  <c:v>-45.784999999999997</c:v>
                </c:pt>
                <c:pt idx="51046">
                  <c:v>-45.783000000000001</c:v>
                </c:pt>
                <c:pt idx="51047">
                  <c:v>-45.781000000000006</c:v>
                </c:pt>
                <c:pt idx="51048">
                  <c:v>-45.778999999999996</c:v>
                </c:pt>
                <c:pt idx="51049">
                  <c:v>-45.777000000000001</c:v>
                </c:pt>
                <c:pt idx="51050">
                  <c:v>-45.775000000000006</c:v>
                </c:pt>
                <c:pt idx="51051">
                  <c:v>-45.772999999999996</c:v>
                </c:pt>
                <c:pt idx="51052">
                  <c:v>-45.771000000000001</c:v>
                </c:pt>
                <c:pt idx="51053">
                  <c:v>-45.769000000000005</c:v>
                </c:pt>
                <c:pt idx="51054">
                  <c:v>-45.766999999999996</c:v>
                </c:pt>
                <c:pt idx="51055">
                  <c:v>-45.765000000000001</c:v>
                </c:pt>
                <c:pt idx="51056">
                  <c:v>-45.763000000000005</c:v>
                </c:pt>
                <c:pt idx="51057">
                  <c:v>-45.760999999999996</c:v>
                </c:pt>
                <c:pt idx="51058">
                  <c:v>-45.759</c:v>
                </c:pt>
                <c:pt idx="51059">
                  <c:v>-45.757000000000005</c:v>
                </c:pt>
                <c:pt idx="51060">
                  <c:v>-45.754999999999995</c:v>
                </c:pt>
                <c:pt idx="51061">
                  <c:v>-45.753</c:v>
                </c:pt>
                <c:pt idx="51062">
                  <c:v>-45.751000000000005</c:v>
                </c:pt>
                <c:pt idx="51063">
                  <c:v>-45.748999999999995</c:v>
                </c:pt>
                <c:pt idx="51064">
                  <c:v>-45.747</c:v>
                </c:pt>
                <c:pt idx="51065">
                  <c:v>-45.745000000000005</c:v>
                </c:pt>
                <c:pt idx="51066">
                  <c:v>-45.742999999999995</c:v>
                </c:pt>
                <c:pt idx="51067">
                  <c:v>-45.741</c:v>
                </c:pt>
                <c:pt idx="51068">
                  <c:v>-45.739000000000004</c:v>
                </c:pt>
                <c:pt idx="51069">
                  <c:v>-45.736999999999995</c:v>
                </c:pt>
                <c:pt idx="51070">
                  <c:v>-45.734999999999999</c:v>
                </c:pt>
                <c:pt idx="51071">
                  <c:v>-45.733000000000004</c:v>
                </c:pt>
                <c:pt idx="51072">
                  <c:v>-45.730999999999995</c:v>
                </c:pt>
                <c:pt idx="51073">
                  <c:v>-45.728999999999999</c:v>
                </c:pt>
                <c:pt idx="51074">
                  <c:v>-45.727000000000004</c:v>
                </c:pt>
                <c:pt idx="51075">
                  <c:v>-45.724999999999994</c:v>
                </c:pt>
                <c:pt idx="51076">
                  <c:v>-45.722999999999999</c:v>
                </c:pt>
                <c:pt idx="51077">
                  <c:v>-45.721000000000004</c:v>
                </c:pt>
                <c:pt idx="51078">
                  <c:v>-45.718999999999994</c:v>
                </c:pt>
                <c:pt idx="51079">
                  <c:v>-45.716999999999999</c:v>
                </c:pt>
                <c:pt idx="51080">
                  <c:v>-45.715000000000003</c:v>
                </c:pt>
                <c:pt idx="51081">
                  <c:v>-45.712999999999994</c:v>
                </c:pt>
                <c:pt idx="51082">
                  <c:v>-45.710999999999999</c:v>
                </c:pt>
                <c:pt idx="51083">
                  <c:v>-45.709000000000003</c:v>
                </c:pt>
                <c:pt idx="51084">
                  <c:v>-45.706999999999994</c:v>
                </c:pt>
                <c:pt idx="51085">
                  <c:v>-45.704999999999998</c:v>
                </c:pt>
                <c:pt idx="51086">
                  <c:v>-45.703000000000003</c:v>
                </c:pt>
                <c:pt idx="51087">
                  <c:v>-45.700999999999993</c:v>
                </c:pt>
                <c:pt idx="51088">
                  <c:v>-45.698999999999998</c:v>
                </c:pt>
                <c:pt idx="51089">
                  <c:v>-45.697000000000003</c:v>
                </c:pt>
                <c:pt idx="51090">
                  <c:v>-45.694999999999993</c:v>
                </c:pt>
                <c:pt idx="51091">
                  <c:v>-45.692999999999998</c:v>
                </c:pt>
                <c:pt idx="51092">
                  <c:v>-45.691000000000003</c:v>
                </c:pt>
                <c:pt idx="51093">
                  <c:v>-45.688999999999993</c:v>
                </c:pt>
                <c:pt idx="51094">
                  <c:v>-45.686999999999998</c:v>
                </c:pt>
                <c:pt idx="51095">
                  <c:v>-45.685000000000002</c:v>
                </c:pt>
                <c:pt idx="51096">
                  <c:v>-45.683000000000007</c:v>
                </c:pt>
                <c:pt idx="51097">
                  <c:v>-45.680999999999997</c:v>
                </c:pt>
                <c:pt idx="51098">
                  <c:v>-45.679000000000002</c:v>
                </c:pt>
                <c:pt idx="51099">
                  <c:v>-45.677000000000007</c:v>
                </c:pt>
                <c:pt idx="51100">
                  <c:v>-45.674999999999997</c:v>
                </c:pt>
                <c:pt idx="51101">
                  <c:v>-45.673000000000002</c:v>
                </c:pt>
                <c:pt idx="51102">
                  <c:v>-45.671000000000006</c:v>
                </c:pt>
                <c:pt idx="51103">
                  <c:v>-45.668999999999997</c:v>
                </c:pt>
                <c:pt idx="51104">
                  <c:v>-45.667000000000002</c:v>
                </c:pt>
                <c:pt idx="51105">
                  <c:v>-45.665000000000006</c:v>
                </c:pt>
                <c:pt idx="51106">
                  <c:v>-45.662999999999997</c:v>
                </c:pt>
                <c:pt idx="51107">
                  <c:v>-45.661000000000001</c:v>
                </c:pt>
                <c:pt idx="51108">
                  <c:v>-45.659000000000006</c:v>
                </c:pt>
                <c:pt idx="51109">
                  <c:v>-45.656999999999996</c:v>
                </c:pt>
                <c:pt idx="51110">
                  <c:v>-45.655000000000001</c:v>
                </c:pt>
                <c:pt idx="51111">
                  <c:v>-45.653000000000006</c:v>
                </c:pt>
                <c:pt idx="51112">
                  <c:v>-45.650999999999996</c:v>
                </c:pt>
                <c:pt idx="51113">
                  <c:v>-45.649000000000001</c:v>
                </c:pt>
                <c:pt idx="51114">
                  <c:v>-45.647000000000006</c:v>
                </c:pt>
                <c:pt idx="51115">
                  <c:v>-45.644999999999996</c:v>
                </c:pt>
                <c:pt idx="51116">
                  <c:v>-45.643000000000001</c:v>
                </c:pt>
                <c:pt idx="51117">
                  <c:v>-45.641000000000005</c:v>
                </c:pt>
                <c:pt idx="51118">
                  <c:v>-45.638999999999996</c:v>
                </c:pt>
                <c:pt idx="51119">
                  <c:v>-45.637</c:v>
                </c:pt>
                <c:pt idx="51120">
                  <c:v>-45.635000000000005</c:v>
                </c:pt>
                <c:pt idx="51121">
                  <c:v>-45.632999999999996</c:v>
                </c:pt>
                <c:pt idx="51122">
                  <c:v>-45.631</c:v>
                </c:pt>
                <c:pt idx="51123">
                  <c:v>-45.629000000000005</c:v>
                </c:pt>
                <c:pt idx="51124">
                  <c:v>-45.626999999999995</c:v>
                </c:pt>
                <c:pt idx="51125">
                  <c:v>-45.625</c:v>
                </c:pt>
                <c:pt idx="51126">
                  <c:v>-45.623000000000005</c:v>
                </c:pt>
                <c:pt idx="51127">
                  <c:v>-45.620999999999995</c:v>
                </c:pt>
                <c:pt idx="51128">
                  <c:v>-45.619</c:v>
                </c:pt>
                <c:pt idx="51129">
                  <c:v>-45.617000000000004</c:v>
                </c:pt>
                <c:pt idx="51130">
                  <c:v>-45.614999999999995</c:v>
                </c:pt>
                <c:pt idx="51131">
                  <c:v>-45.613</c:v>
                </c:pt>
                <c:pt idx="51132">
                  <c:v>-45.611000000000004</c:v>
                </c:pt>
                <c:pt idx="51133">
                  <c:v>-45.608999999999995</c:v>
                </c:pt>
                <c:pt idx="51134">
                  <c:v>-45.606999999999999</c:v>
                </c:pt>
                <c:pt idx="51135">
                  <c:v>-45.605000000000004</c:v>
                </c:pt>
                <c:pt idx="51136">
                  <c:v>-45.602999999999994</c:v>
                </c:pt>
                <c:pt idx="51137">
                  <c:v>-45.600999999999999</c:v>
                </c:pt>
                <c:pt idx="51138">
                  <c:v>-45.599000000000004</c:v>
                </c:pt>
                <c:pt idx="51139">
                  <c:v>-45.596999999999994</c:v>
                </c:pt>
                <c:pt idx="51140">
                  <c:v>-45.594999999999999</c:v>
                </c:pt>
                <c:pt idx="51141">
                  <c:v>-45.593000000000004</c:v>
                </c:pt>
                <c:pt idx="51142">
                  <c:v>-45.590999999999994</c:v>
                </c:pt>
                <c:pt idx="51143">
                  <c:v>-45.588999999999999</c:v>
                </c:pt>
                <c:pt idx="51144">
                  <c:v>-45.587000000000003</c:v>
                </c:pt>
                <c:pt idx="51145">
                  <c:v>-45.584999999999994</c:v>
                </c:pt>
                <c:pt idx="51146">
                  <c:v>-45.582999999999998</c:v>
                </c:pt>
                <c:pt idx="51147">
                  <c:v>-45.581000000000003</c:v>
                </c:pt>
                <c:pt idx="51148">
                  <c:v>-45.578999999999994</c:v>
                </c:pt>
                <c:pt idx="51149">
                  <c:v>-45.576999999999998</c:v>
                </c:pt>
                <c:pt idx="51150">
                  <c:v>-45.575000000000003</c:v>
                </c:pt>
                <c:pt idx="51151">
                  <c:v>-45.572999999999993</c:v>
                </c:pt>
                <c:pt idx="51152">
                  <c:v>-45.570999999999998</c:v>
                </c:pt>
                <c:pt idx="51153">
                  <c:v>-45.569000000000003</c:v>
                </c:pt>
                <c:pt idx="51154">
                  <c:v>-45.566999999999993</c:v>
                </c:pt>
                <c:pt idx="51155">
                  <c:v>-45.564999999999998</c:v>
                </c:pt>
                <c:pt idx="51156">
                  <c:v>-45.563000000000002</c:v>
                </c:pt>
                <c:pt idx="51157">
                  <c:v>-45.561000000000007</c:v>
                </c:pt>
                <c:pt idx="51158">
                  <c:v>-45.558999999999997</c:v>
                </c:pt>
                <c:pt idx="51159">
                  <c:v>-45.557000000000002</c:v>
                </c:pt>
                <c:pt idx="51160">
                  <c:v>-45.555000000000007</c:v>
                </c:pt>
                <c:pt idx="51161">
                  <c:v>-45.552999999999997</c:v>
                </c:pt>
                <c:pt idx="51162">
                  <c:v>-45.551000000000002</c:v>
                </c:pt>
                <c:pt idx="51163">
                  <c:v>-45.549000000000007</c:v>
                </c:pt>
                <c:pt idx="51164">
                  <c:v>-45.546999999999997</c:v>
                </c:pt>
                <c:pt idx="51165">
                  <c:v>-45.545000000000002</c:v>
                </c:pt>
                <c:pt idx="51166">
                  <c:v>-45.543000000000006</c:v>
                </c:pt>
                <c:pt idx="51167">
                  <c:v>-45.540999999999997</c:v>
                </c:pt>
                <c:pt idx="51168">
                  <c:v>-45.539000000000001</c:v>
                </c:pt>
                <c:pt idx="51169">
                  <c:v>-45.537000000000006</c:v>
                </c:pt>
                <c:pt idx="51170">
                  <c:v>-45.534999999999997</c:v>
                </c:pt>
                <c:pt idx="51171">
                  <c:v>-45.533000000000001</c:v>
                </c:pt>
                <c:pt idx="51172">
                  <c:v>-45.531000000000006</c:v>
                </c:pt>
                <c:pt idx="51173">
                  <c:v>-45.528999999999996</c:v>
                </c:pt>
                <c:pt idx="51174">
                  <c:v>-45.527000000000001</c:v>
                </c:pt>
                <c:pt idx="51175">
                  <c:v>-45.525000000000006</c:v>
                </c:pt>
                <c:pt idx="51176">
                  <c:v>-45.522999999999996</c:v>
                </c:pt>
                <c:pt idx="51177">
                  <c:v>-45.521000000000001</c:v>
                </c:pt>
                <c:pt idx="51178">
                  <c:v>-45.519000000000005</c:v>
                </c:pt>
                <c:pt idx="51179">
                  <c:v>-45.516999999999996</c:v>
                </c:pt>
                <c:pt idx="51180">
                  <c:v>-45.515000000000001</c:v>
                </c:pt>
                <c:pt idx="51181">
                  <c:v>-45.513000000000005</c:v>
                </c:pt>
                <c:pt idx="51182">
                  <c:v>-45.510999999999996</c:v>
                </c:pt>
                <c:pt idx="51183">
                  <c:v>-45.509</c:v>
                </c:pt>
                <c:pt idx="51184">
                  <c:v>-45.507000000000005</c:v>
                </c:pt>
                <c:pt idx="51185">
                  <c:v>-45.504999999999995</c:v>
                </c:pt>
                <c:pt idx="51186">
                  <c:v>-45.503</c:v>
                </c:pt>
                <c:pt idx="51187">
                  <c:v>-45.501000000000005</c:v>
                </c:pt>
                <c:pt idx="51188">
                  <c:v>-45.498999999999995</c:v>
                </c:pt>
                <c:pt idx="51189">
                  <c:v>-45.497</c:v>
                </c:pt>
                <c:pt idx="51190">
                  <c:v>-45.495000000000005</c:v>
                </c:pt>
                <c:pt idx="51191">
                  <c:v>-45.492999999999995</c:v>
                </c:pt>
                <c:pt idx="51192">
                  <c:v>-45.491</c:v>
                </c:pt>
                <c:pt idx="51193">
                  <c:v>-45.489000000000004</c:v>
                </c:pt>
                <c:pt idx="51194">
                  <c:v>-45.486999999999995</c:v>
                </c:pt>
                <c:pt idx="51195">
                  <c:v>-45.484999999999999</c:v>
                </c:pt>
                <c:pt idx="51196">
                  <c:v>-45.483000000000004</c:v>
                </c:pt>
                <c:pt idx="51197">
                  <c:v>-45.480999999999995</c:v>
                </c:pt>
                <c:pt idx="51198">
                  <c:v>-45.478999999999999</c:v>
                </c:pt>
                <c:pt idx="51199">
                  <c:v>-45.477000000000004</c:v>
                </c:pt>
                <c:pt idx="51200">
                  <c:v>-45.474999999999994</c:v>
                </c:pt>
                <c:pt idx="51201">
                  <c:v>-45.472999999999999</c:v>
                </c:pt>
                <c:pt idx="51202">
                  <c:v>-45.471000000000004</c:v>
                </c:pt>
                <c:pt idx="51203">
                  <c:v>-45.468999999999994</c:v>
                </c:pt>
                <c:pt idx="51204">
                  <c:v>-45.466999999999999</c:v>
                </c:pt>
                <c:pt idx="51205">
                  <c:v>-45.465000000000003</c:v>
                </c:pt>
                <c:pt idx="51206">
                  <c:v>-45.462999999999994</c:v>
                </c:pt>
                <c:pt idx="51207">
                  <c:v>-45.460999999999999</c:v>
                </c:pt>
                <c:pt idx="51208">
                  <c:v>-45.459000000000003</c:v>
                </c:pt>
                <c:pt idx="51209">
                  <c:v>-45.456999999999994</c:v>
                </c:pt>
                <c:pt idx="51210">
                  <c:v>-45.454999999999998</c:v>
                </c:pt>
                <c:pt idx="51211">
                  <c:v>-45.453000000000003</c:v>
                </c:pt>
                <c:pt idx="51212">
                  <c:v>-45.450999999999993</c:v>
                </c:pt>
                <c:pt idx="51213">
                  <c:v>-45.448999999999998</c:v>
                </c:pt>
                <c:pt idx="51214">
                  <c:v>-45.447000000000003</c:v>
                </c:pt>
                <c:pt idx="51215">
                  <c:v>-45.444999999999993</c:v>
                </c:pt>
                <c:pt idx="51216">
                  <c:v>-45.442999999999998</c:v>
                </c:pt>
                <c:pt idx="51217">
                  <c:v>-45.441000000000003</c:v>
                </c:pt>
                <c:pt idx="51218">
                  <c:v>-45.438999999999993</c:v>
                </c:pt>
                <c:pt idx="51219">
                  <c:v>-45.436999999999998</c:v>
                </c:pt>
                <c:pt idx="51220">
                  <c:v>-45.435000000000002</c:v>
                </c:pt>
                <c:pt idx="51221">
                  <c:v>-45.433000000000007</c:v>
                </c:pt>
                <c:pt idx="51222">
                  <c:v>-45.430999999999997</c:v>
                </c:pt>
                <c:pt idx="51223">
                  <c:v>-45.429000000000002</c:v>
                </c:pt>
                <c:pt idx="51224">
                  <c:v>-45.427000000000007</c:v>
                </c:pt>
                <c:pt idx="51225">
                  <c:v>-45.424999999999997</c:v>
                </c:pt>
                <c:pt idx="51226">
                  <c:v>-45.423000000000002</c:v>
                </c:pt>
                <c:pt idx="51227">
                  <c:v>-45.421000000000006</c:v>
                </c:pt>
                <c:pt idx="51228">
                  <c:v>-45.418999999999997</c:v>
                </c:pt>
                <c:pt idx="51229">
                  <c:v>-45.417000000000002</c:v>
                </c:pt>
                <c:pt idx="51230">
                  <c:v>-45.415000000000006</c:v>
                </c:pt>
                <c:pt idx="51231">
                  <c:v>-45.412999999999997</c:v>
                </c:pt>
                <c:pt idx="51232">
                  <c:v>-45.411000000000001</c:v>
                </c:pt>
                <c:pt idx="51233">
                  <c:v>-45.409000000000006</c:v>
                </c:pt>
                <c:pt idx="51234">
                  <c:v>-45.406999999999996</c:v>
                </c:pt>
                <c:pt idx="51235">
                  <c:v>-45.405000000000001</c:v>
                </c:pt>
                <c:pt idx="51236">
                  <c:v>-45.403000000000006</c:v>
                </c:pt>
                <c:pt idx="51237">
                  <c:v>-45.400999999999996</c:v>
                </c:pt>
                <c:pt idx="51238">
                  <c:v>-45.399000000000001</c:v>
                </c:pt>
                <c:pt idx="51239">
                  <c:v>-45.397000000000006</c:v>
                </c:pt>
                <c:pt idx="51240">
                  <c:v>-45.394999999999996</c:v>
                </c:pt>
                <c:pt idx="51241">
                  <c:v>-45.393000000000001</c:v>
                </c:pt>
                <c:pt idx="51242">
                  <c:v>-45.391000000000005</c:v>
                </c:pt>
                <c:pt idx="51243">
                  <c:v>-45.388999999999996</c:v>
                </c:pt>
                <c:pt idx="51244">
                  <c:v>-45.387</c:v>
                </c:pt>
                <c:pt idx="51245">
                  <c:v>-45.385000000000005</c:v>
                </c:pt>
                <c:pt idx="51246">
                  <c:v>-45.382999999999996</c:v>
                </c:pt>
                <c:pt idx="51247">
                  <c:v>-45.381</c:v>
                </c:pt>
                <c:pt idx="51248">
                  <c:v>-45.379000000000005</c:v>
                </c:pt>
                <c:pt idx="51249">
                  <c:v>-45.376999999999995</c:v>
                </c:pt>
                <c:pt idx="51250">
                  <c:v>-45.375</c:v>
                </c:pt>
                <c:pt idx="51251">
                  <c:v>-45.373000000000005</c:v>
                </c:pt>
                <c:pt idx="51252">
                  <c:v>-45.370999999999995</c:v>
                </c:pt>
                <c:pt idx="51253">
                  <c:v>-45.369</c:v>
                </c:pt>
                <c:pt idx="51254">
                  <c:v>-45.367000000000004</c:v>
                </c:pt>
                <c:pt idx="51255">
                  <c:v>-45.364999999999995</c:v>
                </c:pt>
                <c:pt idx="51256">
                  <c:v>-45.363</c:v>
                </c:pt>
                <c:pt idx="51257">
                  <c:v>-45.361000000000004</c:v>
                </c:pt>
                <c:pt idx="51258">
                  <c:v>-45.358999999999995</c:v>
                </c:pt>
                <c:pt idx="51259">
                  <c:v>-45.356999999999999</c:v>
                </c:pt>
                <c:pt idx="51260">
                  <c:v>-45.355000000000004</c:v>
                </c:pt>
                <c:pt idx="51261">
                  <c:v>-45.352999999999994</c:v>
                </c:pt>
                <c:pt idx="51262">
                  <c:v>-45.350999999999999</c:v>
                </c:pt>
                <c:pt idx="51263">
                  <c:v>-45.349000000000004</c:v>
                </c:pt>
                <c:pt idx="51264">
                  <c:v>-45.346999999999994</c:v>
                </c:pt>
                <c:pt idx="51265">
                  <c:v>-45.344999999999999</c:v>
                </c:pt>
                <c:pt idx="51266">
                  <c:v>-45.343000000000004</c:v>
                </c:pt>
                <c:pt idx="51267">
                  <c:v>-45.340999999999994</c:v>
                </c:pt>
                <c:pt idx="51268">
                  <c:v>-45.338999999999999</c:v>
                </c:pt>
                <c:pt idx="51269">
                  <c:v>-45.337000000000003</c:v>
                </c:pt>
                <c:pt idx="51270">
                  <c:v>-45.334999999999994</c:v>
                </c:pt>
                <c:pt idx="51271">
                  <c:v>-45.332999999999998</c:v>
                </c:pt>
                <c:pt idx="51272">
                  <c:v>-45.331000000000003</c:v>
                </c:pt>
                <c:pt idx="51273">
                  <c:v>-45.328999999999994</c:v>
                </c:pt>
                <c:pt idx="51274">
                  <c:v>-45.326999999999998</c:v>
                </c:pt>
                <c:pt idx="51275">
                  <c:v>-45.325000000000003</c:v>
                </c:pt>
                <c:pt idx="51276">
                  <c:v>-45.322999999999993</c:v>
                </c:pt>
                <c:pt idx="51277">
                  <c:v>-45.320999999999998</c:v>
                </c:pt>
                <c:pt idx="51278">
                  <c:v>-45.319000000000003</c:v>
                </c:pt>
                <c:pt idx="51279">
                  <c:v>-45.316999999999993</c:v>
                </c:pt>
                <c:pt idx="51280">
                  <c:v>-45.314999999999998</c:v>
                </c:pt>
                <c:pt idx="51281">
                  <c:v>-45.313000000000002</c:v>
                </c:pt>
                <c:pt idx="51282">
                  <c:v>-45.311000000000007</c:v>
                </c:pt>
                <c:pt idx="51283">
                  <c:v>-45.308999999999997</c:v>
                </c:pt>
                <c:pt idx="51284">
                  <c:v>-45.307000000000002</c:v>
                </c:pt>
                <c:pt idx="51285">
                  <c:v>-45.305000000000007</c:v>
                </c:pt>
                <c:pt idx="51286">
                  <c:v>-45.302999999999997</c:v>
                </c:pt>
                <c:pt idx="51287">
                  <c:v>-45.301000000000002</c:v>
                </c:pt>
                <c:pt idx="51288">
                  <c:v>-45.299000000000007</c:v>
                </c:pt>
                <c:pt idx="51289">
                  <c:v>-45.296999999999997</c:v>
                </c:pt>
                <c:pt idx="51290">
                  <c:v>-45.295000000000002</c:v>
                </c:pt>
                <c:pt idx="51291">
                  <c:v>-45.293000000000006</c:v>
                </c:pt>
                <c:pt idx="51292">
                  <c:v>-45.290999999999997</c:v>
                </c:pt>
                <c:pt idx="51293">
                  <c:v>-45.289000000000001</c:v>
                </c:pt>
                <c:pt idx="51294">
                  <c:v>-45.287000000000006</c:v>
                </c:pt>
                <c:pt idx="51295">
                  <c:v>-45.284999999999997</c:v>
                </c:pt>
                <c:pt idx="51296">
                  <c:v>-45.283000000000001</c:v>
                </c:pt>
                <c:pt idx="51297">
                  <c:v>-45.281000000000006</c:v>
                </c:pt>
                <c:pt idx="51298">
                  <c:v>-45.278999999999996</c:v>
                </c:pt>
                <c:pt idx="51299">
                  <c:v>-45.277000000000001</c:v>
                </c:pt>
                <c:pt idx="51300">
                  <c:v>-45.275000000000006</c:v>
                </c:pt>
                <c:pt idx="51301">
                  <c:v>-45.272999999999996</c:v>
                </c:pt>
                <c:pt idx="51302">
                  <c:v>-45.271000000000001</c:v>
                </c:pt>
                <c:pt idx="51303">
                  <c:v>-45.269000000000005</c:v>
                </c:pt>
                <c:pt idx="51304">
                  <c:v>-45.266999999999996</c:v>
                </c:pt>
                <c:pt idx="51305">
                  <c:v>-45.265000000000001</c:v>
                </c:pt>
                <c:pt idx="51306">
                  <c:v>-45.263000000000005</c:v>
                </c:pt>
                <c:pt idx="51307">
                  <c:v>-45.260999999999996</c:v>
                </c:pt>
                <c:pt idx="51308">
                  <c:v>-45.259</c:v>
                </c:pt>
                <c:pt idx="51309">
                  <c:v>-45.257000000000005</c:v>
                </c:pt>
                <c:pt idx="51310">
                  <c:v>-45.254999999999995</c:v>
                </c:pt>
                <c:pt idx="51311">
                  <c:v>-45.253</c:v>
                </c:pt>
                <c:pt idx="51312">
                  <c:v>-45.251000000000005</c:v>
                </c:pt>
                <c:pt idx="51313">
                  <c:v>-45.248999999999995</c:v>
                </c:pt>
                <c:pt idx="51314">
                  <c:v>-45.247</c:v>
                </c:pt>
                <c:pt idx="51315">
                  <c:v>-45.245000000000005</c:v>
                </c:pt>
                <c:pt idx="51316">
                  <c:v>-45.242999999999995</c:v>
                </c:pt>
                <c:pt idx="51317">
                  <c:v>-45.241</c:v>
                </c:pt>
                <c:pt idx="51318">
                  <c:v>-45.239000000000004</c:v>
                </c:pt>
                <c:pt idx="51319">
                  <c:v>-45.236999999999995</c:v>
                </c:pt>
                <c:pt idx="51320">
                  <c:v>-45.234999999999999</c:v>
                </c:pt>
                <c:pt idx="51321">
                  <c:v>-45.233000000000004</c:v>
                </c:pt>
                <c:pt idx="51322">
                  <c:v>-45.230999999999995</c:v>
                </c:pt>
                <c:pt idx="51323">
                  <c:v>-45.228999999999999</c:v>
                </c:pt>
                <c:pt idx="51324">
                  <c:v>-45.227000000000004</c:v>
                </c:pt>
                <c:pt idx="51325">
                  <c:v>-45.224999999999994</c:v>
                </c:pt>
                <c:pt idx="51326">
                  <c:v>-45.222999999999999</c:v>
                </c:pt>
                <c:pt idx="51327">
                  <c:v>-45.221000000000004</c:v>
                </c:pt>
                <c:pt idx="51328">
                  <c:v>-45.218999999999994</c:v>
                </c:pt>
                <c:pt idx="51329">
                  <c:v>-45.216999999999999</c:v>
                </c:pt>
                <c:pt idx="51330">
                  <c:v>-45.215000000000003</c:v>
                </c:pt>
                <c:pt idx="51331">
                  <c:v>-45.212999999999994</c:v>
                </c:pt>
                <c:pt idx="51332">
                  <c:v>-45.210999999999999</c:v>
                </c:pt>
                <c:pt idx="51333">
                  <c:v>-45.209000000000003</c:v>
                </c:pt>
                <c:pt idx="51334">
                  <c:v>-45.206999999999994</c:v>
                </c:pt>
                <c:pt idx="51335">
                  <c:v>-45.204999999999998</c:v>
                </c:pt>
                <c:pt idx="51336">
                  <c:v>-45.203000000000003</c:v>
                </c:pt>
                <c:pt idx="51337">
                  <c:v>-45.200999999999993</c:v>
                </c:pt>
                <c:pt idx="51338">
                  <c:v>-45.198999999999998</c:v>
                </c:pt>
                <c:pt idx="51339">
                  <c:v>-45.197000000000003</c:v>
                </c:pt>
                <c:pt idx="51340">
                  <c:v>-45.194999999999993</c:v>
                </c:pt>
                <c:pt idx="51341">
                  <c:v>-45.192999999999998</c:v>
                </c:pt>
                <c:pt idx="51342">
                  <c:v>-45.191000000000003</c:v>
                </c:pt>
                <c:pt idx="51343">
                  <c:v>-45.188999999999993</c:v>
                </c:pt>
                <c:pt idx="51344">
                  <c:v>-45.186999999999998</c:v>
                </c:pt>
                <c:pt idx="51345">
                  <c:v>-45.185000000000002</c:v>
                </c:pt>
                <c:pt idx="51346">
                  <c:v>-45.183000000000007</c:v>
                </c:pt>
                <c:pt idx="51347">
                  <c:v>-45.180999999999997</c:v>
                </c:pt>
                <c:pt idx="51348">
                  <c:v>-45.179000000000002</c:v>
                </c:pt>
                <c:pt idx="51349">
                  <c:v>-45.177000000000007</c:v>
                </c:pt>
                <c:pt idx="51350">
                  <c:v>-45.174999999999997</c:v>
                </c:pt>
                <c:pt idx="51351">
                  <c:v>-45.173000000000002</c:v>
                </c:pt>
                <c:pt idx="51352">
                  <c:v>-45.171000000000006</c:v>
                </c:pt>
                <c:pt idx="51353">
                  <c:v>-45.168999999999997</c:v>
                </c:pt>
                <c:pt idx="51354">
                  <c:v>-45.167000000000002</c:v>
                </c:pt>
                <c:pt idx="51355">
                  <c:v>-45.165000000000006</c:v>
                </c:pt>
                <c:pt idx="51356">
                  <c:v>-45.162999999999997</c:v>
                </c:pt>
                <c:pt idx="51357">
                  <c:v>-45.161000000000001</c:v>
                </c:pt>
                <c:pt idx="51358">
                  <c:v>-45.159000000000006</c:v>
                </c:pt>
                <c:pt idx="51359">
                  <c:v>-45.156999999999996</c:v>
                </c:pt>
                <c:pt idx="51360">
                  <c:v>-45.155000000000001</c:v>
                </c:pt>
                <c:pt idx="51361">
                  <c:v>-45.153000000000006</c:v>
                </c:pt>
                <c:pt idx="51362">
                  <c:v>-45.150999999999996</c:v>
                </c:pt>
                <c:pt idx="51363">
                  <c:v>-45.149000000000001</c:v>
                </c:pt>
                <c:pt idx="51364">
                  <c:v>-45.147000000000006</c:v>
                </c:pt>
                <c:pt idx="51365">
                  <c:v>-45.144999999999996</c:v>
                </c:pt>
                <c:pt idx="51366">
                  <c:v>-45.143000000000001</c:v>
                </c:pt>
                <c:pt idx="51367">
                  <c:v>-45.141000000000005</c:v>
                </c:pt>
                <c:pt idx="51368">
                  <c:v>-45.138999999999996</c:v>
                </c:pt>
                <c:pt idx="51369">
                  <c:v>-45.137</c:v>
                </c:pt>
                <c:pt idx="51370">
                  <c:v>-45.135000000000005</c:v>
                </c:pt>
                <c:pt idx="51371">
                  <c:v>-45.132999999999996</c:v>
                </c:pt>
                <c:pt idx="51372">
                  <c:v>-45.131</c:v>
                </c:pt>
                <c:pt idx="51373">
                  <c:v>-45.129000000000005</c:v>
                </c:pt>
                <c:pt idx="51374">
                  <c:v>-45.126999999999995</c:v>
                </c:pt>
                <c:pt idx="51375">
                  <c:v>-45.125</c:v>
                </c:pt>
                <c:pt idx="51376">
                  <c:v>-45.123000000000005</c:v>
                </c:pt>
                <c:pt idx="51377">
                  <c:v>-45.120999999999995</c:v>
                </c:pt>
                <c:pt idx="51378">
                  <c:v>-45.119</c:v>
                </c:pt>
                <c:pt idx="51379">
                  <c:v>-45.117000000000004</c:v>
                </c:pt>
                <c:pt idx="51380">
                  <c:v>-45.114999999999995</c:v>
                </c:pt>
                <c:pt idx="51381">
                  <c:v>-45.113</c:v>
                </c:pt>
                <c:pt idx="51382">
                  <c:v>-45.111000000000004</c:v>
                </c:pt>
                <c:pt idx="51383">
                  <c:v>-45.108999999999995</c:v>
                </c:pt>
                <c:pt idx="51384">
                  <c:v>-45.106999999999999</c:v>
                </c:pt>
                <c:pt idx="51385">
                  <c:v>-45.105000000000004</c:v>
                </c:pt>
                <c:pt idx="51386">
                  <c:v>-45.102999999999994</c:v>
                </c:pt>
                <c:pt idx="51387">
                  <c:v>-45.100999999999999</c:v>
                </c:pt>
                <c:pt idx="51388">
                  <c:v>-45.099000000000004</c:v>
                </c:pt>
                <c:pt idx="51389">
                  <c:v>-45.096999999999994</c:v>
                </c:pt>
                <c:pt idx="51390">
                  <c:v>-45.094999999999999</c:v>
                </c:pt>
                <c:pt idx="51391">
                  <c:v>-45.093000000000004</c:v>
                </c:pt>
                <c:pt idx="51392">
                  <c:v>-45.090999999999994</c:v>
                </c:pt>
                <c:pt idx="51393">
                  <c:v>-45.088999999999999</c:v>
                </c:pt>
                <c:pt idx="51394">
                  <c:v>-45.087000000000003</c:v>
                </c:pt>
                <c:pt idx="51395">
                  <c:v>-45.084999999999994</c:v>
                </c:pt>
                <c:pt idx="51396">
                  <c:v>-45.082999999999998</c:v>
                </c:pt>
                <c:pt idx="51397">
                  <c:v>-45.081000000000003</c:v>
                </c:pt>
                <c:pt idx="51398">
                  <c:v>-45.078999999999994</c:v>
                </c:pt>
                <c:pt idx="51399">
                  <c:v>-45.076999999999998</c:v>
                </c:pt>
                <c:pt idx="51400">
                  <c:v>-45.075000000000003</c:v>
                </c:pt>
                <c:pt idx="51401">
                  <c:v>-45.072999999999993</c:v>
                </c:pt>
                <c:pt idx="51402">
                  <c:v>-45.070999999999998</c:v>
                </c:pt>
                <c:pt idx="51403">
                  <c:v>-45.069000000000003</c:v>
                </c:pt>
                <c:pt idx="51404">
                  <c:v>-45.066999999999993</c:v>
                </c:pt>
                <c:pt idx="51405">
                  <c:v>-45.064999999999998</c:v>
                </c:pt>
                <c:pt idx="51406">
                  <c:v>-45.063000000000002</c:v>
                </c:pt>
                <c:pt idx="51407">
                  <c:v>-45.061000000000007</c:v>
                </c:pt>
                <c:pt idx="51408">
                  <c:v>-45.058999999999997</c:v>
                </c:pt>
                <c:pt idx="51409">
                  <c:v>-45.057000000000002</c:v>
                </c:pt>
                <c:pt idx="51410">
                  <c:v>-45.055000000000007</c:v>
                </c:pt>
                <c:pt idx="51411">
                  <c:v>-45.052999999999997</c:v>
                </c:pt>
                <c:pt idx="51412">
                  <c:v>-45.051000000000002</c:v>
                </c:pt>
                <c:pt idx="51413">
                  <c:v>-45.049000000000007</c:v>
                </c:pt>
                <c:pt idx="51414">
                  <c:v>-45.046999999999997</c:v>
                </c:pt>
                <c:pt idx="51415">
                  <c:v>-45.045000000000002</c:v>
                </c:pt>
                <c:pt idx="51416">
                  <c:v>-45.043000000000006</c:v>
                </c:pt>
                <c:pt idx="51417">
                  <c:v>-45.040999999999997</c:v>
                </c:pt>
                <c:pt idx="51418">
                  <c:v>-45.039000000000001</c:v>
                </c:pt>
                <c:pt idx="51419">
                  <c:v>-45.037000000000006</c:v>
                </c:pt>
                <c:pt idx="51420">
                  <c:v>-45.034999999999997</c:v>
                </c:pt>
                <c:pt idx="51421">
                  <c:v>-45.033000000000001</c:v>
                </c:pt>
                <c:pt idx="51422">
                  <c:v>-45.031000000000006</c:v>
                </c:pt>
                <c:pt idx="51423">
                  <c:v>-45.028999999999996</c:v>
                </c:pt>
                <c:pt idx="51424">
                  <c:v>-45.027000000000001</c:v>
                </c:pt>
                <c:pt idx="51425">
                  <c:v>-45.025000000000006</c:v>
                </c:pt>
                <c:pt idx="51426">
                  <c:v>-45.022999999999996</c:v>
                </c:pt>
                <c:pt idx="51427">
                  <c:v>-45.021000000000001</c:v>
                </c:pt>
                <c:pt idx="51428">
                  <c:v>-45.019000000000005</c:v>
                </c:pt>
                <c:pt idx="51429">
                  <c:v>-45.016999999999996</c:v>
                </c:pt>
                <c:pt idx="51430">
                  <c:v>-45.015000000000001</c:v>
                </c:pt>
                <c:pt idx="51431">
                  <c:v>-45.013000000000005</c:v>
                </c:pt>
                <c:pt idx="51432">
                  <c:v>-45.010999999999996</c:v>
                </c:pt>
                <c:pt idx="51433">
                  <c:v>-45.009</c:v>
                </c:pt>
                <c:pt idx="51434">
                  <c:v>-45.007000000000005</c:v>
                </c:pt>
                <c:pt idx="51435">
                  <c:v>-45.004999999999995</c:v>
                </c:pt>
                <c:pt idx="51436">
                  <c:v>-45.003</c:v>
                </c:pt>
                <c:pt idx="51437">
                  <c:v>-45.001000000000005</c:v>
                </c:pt>
                <c:pt idx="51438">
                  <c:v>-44.998999999999995</c:v>
                </c:pt>
                <c:pt idx="51439">
                  <c:v>-44.997</c:v>
                </c:pt>
                <c:pt idx="51440">
                  <c:v>-44.995000000000005</c:v>
                </c:pt>
                <c:pt idx="51441">
                  <c:v>-44.992999999999995</c:v>
                </c:pt>
                <c:pt idx="51442">
                  <c:v>-44.991</c:v>
                </c:pt>
                <c:pt idx="51443">
                  <c:v>-44.989000000000004</c:v>
                </c:pt>
                <c:pt idx="51444">
                  <c:v>-44.986999999999995</c:v>
                </c:pt>
                <c:pt idx="51445">
                  <c:v>-44.984999999999999</c:v>
                </c:pt>
                <c:pt idx="51446">
                  <c:v>-44.983000000000004</c:v>
                </c:pt>
                <c:pt idx="51447">
                  <c:v>-44.980999999999995</c:v>
                </c:pt>
                <c:pt idx="51448">
                  <c:v>-44.978999999999999</c:v>
                </c:pt>
                <c:pt idx="51449">
                  <c:v>-44.977000000000004</c:v>
                </c:pt>
                <c:pt idx="51450">
                  <c:v>-44.974999999999994</c:v>
                </c:pt>
                <c:pt idx="51451">
                  <c:v>-44.972999999999999</c:v>
                </c:pt>
                <c:pt idx="51452">
                  <c:v>-44.971000000000004</c:v>
                </c:pt>
                <c:pt idx="51453">
                  <c:v>-44.968999999999994</c:v>
                </c:pt>
                <c:pt idx="51454">
                  <c:v>-44.966999999999999</c:v>
                </c:pt>
                <c:pt idx="51455">
                  <c:v>-44.965000000000003</c:v>
                </c:pt>
                <c:pt idx="51456">
                  <c:v>-44.962999999999994</c:v>
                </c:pt>
                <c:pt idx="51457">
                  <c:v>-44.960999999999999</c:v>
                </c:pt>
                <c:pt idx="51458">
                  <c:v>-44.959000000000003</c:v>
                </c:pt>
                <c:pt idx="51459">
                  <c:v>-44.956999999999994</c:v>
                </c:pt>
                <c:pt idx="51460">
                  <c:v>-44.954999999999998</c:v>
                </c:pt>
                <c:pt idx="51461">
                  <c:v>-44.953000000000003</c:v>
                </c:pt>
                <c:pt idx="51462">
                  <c:v>-44.950999999999993</c:v>
                </c:pt>
                <c:pt idx="51463">
                  <c:v>-44.948999999999998</c:v>
                </c:pt>
                <c:pt idx="51464">
                  <c:v>-44.947000000000003</c:v>
                </c:pt>
                <c:pt idx="51465">
                  <c:v>-44.944999999999993</c:v>
                </c:pt>
                <c:pt idx="51466">
                  <c:v>-44.942999999999998</c:v>
                </c:pt>
                <c:pt idx="51467">
                  <c:v>-44.941000000000003</c:v>
                </c:pt>
                <c:pt idx="51468">
                  <c:v>-44.938999999999993</c:v>
                </c:pt>
                <c:pt idx="51469">
                  <c:v>-44.936999999999998</c:v>
                </c:pt>
                <c:pt idx="51470">
                  <c:v>-44.935000000000002</c:v>
                </c:pt>
                <c:pt idx="51471">
                  <c:v>-44.933000000000007</c:v>
                </c:pt>
                <c:pt idx="51472">
                  <c:v>-44.930999999999997</c:v>
                </c:pt>
                <c:pt idx="51473">
                  <c:v>-44.929000000000002</c:v>
                </c:pt>
                <c:pt idx="51474">
                  <c:v>-44.927000000000007</c:v>
                </c:pt>
                <c:pt idx="51475">
                  <c:v>-44.924999999999997</c:v>
                </c:pt>
                <c:pt idx="51476">
                  <c:v>-44.923000000000002</c:v>
                </c:pt>
                <c:pt idx="51477">
                  <c:v>-44.921000000000006</c:v>
                </c:pt>
                <c:pt idx="51478">
                  <c:v>-44.918999999999997</c:v>
                </c:pt>
                <c:pt idx="51479">
                  <c:v>-44.917000000000002</c:v>
                </c:pt>
                <c:pt idx="51480">
                  <c:v>-44.915000000000006</c:v>
                </c:pt>
                <c:pt idx="51481">
                  <c:v>-44.912999999999997</c:v>
                </c:pt>
                <c:pt idx="51482">
                  <c:v>-44.911000000000001</c:v>
                </c:pt>
                <c:pt idx="51483">
                  <c:v>-44.909000000000006</c:v>
                </c:pt>
                <c:pt idx="51484">
                  <c:v>-44.906999999999996</c:v>
                </c:pt>
                <c:pt idx="51485">
                  <c:v>-44.905000000000001</c:v>
                </c:pt>
                <c:pt idx="51486">
                  <c:v>-44.903000000000006</c:v>
                </c:pt>
                <c:pt idx="51487">
                  <c:v>-44.900999999999996</c:v>
                </c:pt>
                <c:pt idx="51488">
                  <c:v>-44.899000000000001</c:v>
                </c:pt>
                <c:pt idx="51489">
                  <c:v>-44.897000000000006</c:v>
                </c:pt>
                <c:pt idx="51490">
                  <c:v>-44.894999999999996</c:v>
                </c:pt>
                <c:pt idx="51491">
                  <c:v>-44.893000000000001</c:v>
                </c:pt>
                <c:pt idx="51492">
                  <c:v>-44.891000000000005</c:v>
                </c:pt>
                <c:pt idx="51493">
                  <c:v>-44.888999999999996</c:v>
                </c:pt>
                <c:pt idx="51494">
                  <c:v>-44.887</c:v>
                </c:pt>
                <c:pt idx="51495">
                  <c:v>-44.885000000000005</c:v>
                </c:pt>
                <c:pt idx="51496">
                  <c:v>-44.882999999999996</c:v>
                </c:pt>
                <c:pt idx="51497">
                  <c:v>-44.881</c:v>
                </c:pt>
                <c:pt idx="51498">
                  <c:v>-44.879000000000005</c:v>
                </c:pt>
                <c:pt idx="51499">
                  <c:v>-44.876999999999995</c:v>
                </c:pt>
                <c:pt idx="51500">
                  <c:v>-44.875</c:v>
                </c:pt>
                <c:pt idx="51501">
                  <c:v>-44.873000000000005</c:v>
                </c:pt>
                <c:pt idx="51502">
                  <c:v>-44.870999999999995</c:v>
                </c:pt>
                <c:pt idx="51503">
                  <c:v>-44.869</c:v>
                </c:pt>
                <c:pt idx="51504">
                  <c:v>-44.867000000000004</c:v>
                </c:pt>
                <c:pt idx="51505">
                  <c:v>-44.864999999999995</c:v>
                </c:pt>
                <c:pt idx="51506">
                  <c:v>-44.863</c:v>
                </c:pt>
                <c:pt idx="51507">
                  <c:v>-44.861000000000004</c:v>
                </c:pt>
                <c:pt idx="51508">
                  <c:v>-44.858999999999995</c:v>
                </c:pt>
                <c:pt idx="51509">
                  <c:v>-44.856999999999999</c:v>
                </c:pt>
                <c:pt idx="51510">
                  <c:v>-44.855000000000004</c:v>
                </c:pt>
                <c:pt idx="51511">
                  <c:v>-44.852999999999994</c:v>
                </c:pt>
                <c:pt idx="51512">
                  <c:v>-44.850999999999999</c:v>
                </c:pt>
                <c:pt idx="51513">
                  <c:v>-44.849000000000004</c:v>
                </c:pt>
                <c:pt idx="51514">
                  <c:v>-44.846999999999994</c:v>
                </c:pt>
                <c:pt idx="51515">
                  <c:v>-44.844999999999999</c:v>
                </c:pt>
                <c:pt idx="51516">
                  <c:v>-44.843000000000004</c:v>
                </c:pt>
                <c:pt idx="51517">
                  <c:v>-44.840999999999994</c:v>
                </c:pt>
                <c:pt idx="51518">
                  <c:v>-44.838999999999999</c:v>
                </c:pt>
                <c:pt idx="51519">
                  <c:v>-44.837000000000003</c:v>
                </c:pt>
                <c:pt idx="51520">
                  <c:v>-44.834999999999994</c:v>
                </c:pt>
                <c:pt idx="51521">
                  <c:v>-44.832999999999998</c:v>
                </c:pt>
                <c:pt idx="51522">
                  <c:v>-44.831000000000003</c:v>
                </c:pt>
                <c:pt idx="51523">
                  <c:v>-44.828999999999994</c:v>
                </c:pt>
                <c:pt idx="51524">
                  <c:v>-44.826999999999998</c:v>
                </c:pt>
                <c:pt idx="51525">
                  <c:v>-44.825000000000003</c:v>
                </c:pt>
                <c:pt idx="51526">
                  <c:v>-44.822999999999993</c:v>
                </c:pt>
                <c:pt idx="51527">
                  <c:v>-44.820999999999998</c:v>
                </c:pt>
                <c:pt idx="51528">
                  <c:v>-44.819000000000003</c:v>
                </c:pt>
                <c:pt idx="51529">
                  <c:v>-44.816999999999993</c:v>
                </c:pt>
                <c:pt idx="51530">
                  <c:v>-44.814999999999998</c:v>
                </c:pt>
                <c:pt idx="51531">
                  <c:v>-44.813000000000002</c:v>
                </c:pt>
                <c:pt idx="51532">
                  <c:v>-44.811000000000007</c:v>
                </c:pt>
                <c:pt idx="51533">
                  <c:v>-44.808999999999997</c:v>
                </c:pt>
                <c:pt idx="51534">
                  <c:v>-44.807000000000002</c:v>
                </c:pt>
                <c:pt idx="51535">
                  <c:v>-44.805000000000007</c:v>
                </c:pt>
                <c:pt idx="51536">
                  <c:v>-44.802999999999997</c:v>
                </c:pt>
                <c:pt idx="51537">
                  <c:v>-44.801000000000002</c:v>
                </c:pt>
                <c:pt idx="51538">
                  <c:v>-44.799000000000007</c:v>
                </c:pt>
                <c:pt idx="51539">
                  <c:v>-44.796999999999997</c:v>
                </c:pt>
                <c:pt idx="51540">
                  <c:v>-44.795000000000002</c:v>
                </c:pt>
                <c:pt idx="51541">
                  <c:v>-44.793000000000006</c:v>
                </c:pt>
                <c:pt idx="51542">
                  <c:v>-44.790999999999997</c:v>
                </c:pt>
                <c:pt idx="51543">
                  <c:v>-44.789000000000001</c:v>
                </c:pt>
                <c:pt idx="51544">
                  <c:v>-44.787000000000006</c:v>
                </c:pt>
                <c:pt idx="51545">
                  <c:v>-44.784999999999997</c:v>
                </c:pt>
                <c:pt idx="51546">
                  <c:v>-44.783000000000001</c:v>
                </c:pt>
                <c:pt idx="51547">
                  <c:v>-44.781000000000006</c:v>
                </c:pt>
                <c:pt idx="51548">
                  <c:v>-44.778999999999996</c:v>
                </c:pt>
                <c:pt idx="51549">
                  <c:v>-44.777000000000001</c:v>
                </c:pt>
                <c:pt idx="51550">
                  <c:v>-44.775000000000006</c:v>
                </c:pt>
                <c:pt idx="51551">
                  <c:v>-44.772999999999996</c:v>
                </c:pt>
                <c:pt idx="51552">
                  <c:v>-44.771000000000001</c:v>
                </c:pt>
                <c:pt idx="51553">
                  <c:v>-44.769000000000005</c:v>
                </c:pt>
                <c:pt idx="51554">
                  <c:v>-44.766999999999996</c:v>
                </c:pt>
                <c:pt idx="51555">
                  <c:v>-44.765000000000001</c:v>
                </c:pt>
                <c:pt idx="51556">
                  <c:v>-44.763000000000005</c:v>
                </c:pt>
                <c:pt idx="51557">
                  <c:v>-44.760999999999996</c:v>
                </c:pt>
                <c:pt idx="51558">
                  <c:v>-44.759</c:v>
                </c:pt>
                <c:pt idx="51559">
                  <c:v>-44.757000000000005</c:v>
                </c:pt>
                <c:pt idx="51560">
                  <c:v>-44.754999999999995</c:v>
                </c:pt>
                <c:pt idx="51561">
                  <c:v>-44.753</c:v>
                </c:pt>
                <c:pt idx="51562">
                  <c:v>-44.751000000000005</c:v>
                </c:pt>
                <c:pt idx="51563">
                  <c:v>-44.748999999999995</c:v>
                </c:pt>
                <c:pt idx="51564">
                  <c:v>-44.747</c:v>
                </c:pt>
                <c:pt idx="51565">
                  <c:v>-44.745000000000005</c:v>
                </c:pt>
                <c:pt idx="51566">
                  <c:v>-44.742999999999995</c:v>
                </c:pt>
                <c:pt idx="51567">
                  <c:v>-44.741</c:v>
                </c:pt>
                <c:pt idx="51568">
                  <c:v>-44.739000000000004</c:v>
                </c:pt>
                <c:pt idx="51569">
                  <c:v>-44.736999999999995</c:v>
                </c:pt>
                <c:pt idx="51570">
                  <c:v>-44.734999999999999</c:v>
                </c:pt>
                <c:pt idx="51571">
                  <c:v>-44.733000000000004</c:v>
                </c:pt>
                <c:pt idx="51572">
                  <c:v>-44.730999999999995</c:v>
                </c:pt>
                <c:pt idx="51573">
                  <c:v>-44.728999999999999</c:v>
                </c:pt>
                <c:pt idx="51574">
                  <c:v>-44.727000000000004</c:v>
                </c:pt>
                <c:pt idx="51575">
                  <c:v>-44.724999999999994</c:v>
                </c:pt>
                <c:pt idx="51576">
                  <c:v>-44.722999999999999</c:v>
                </c:pt>
                <c:pt idx="51577">
                  <c:v>-44.721000000000004</c:v>
                </c:pt>
                <c:pt idx="51578">
                  <c:v>-44.718999999999994</c:v>
                </c:pt>
                <c:pt idx="51579">
                  <c:v>-44.716999999999999</c:v>
                </c:pt>
                <c:pt idx="51580">
                  <c:v>-44.715000000000003</c:v>
                </c:pt>
                <c:pt idx="51581">
                  <c:v>-44.712999999999994</c:v>
                </c:pt>
                <c:pt idx="51582">
                  <c:v>-44.710999999999999</c:v>
                </c:pt>
                <c:pt idx="51583">
                  <c:v>-44.709000000000003</c:v>
                </c:pt>
                <c:pt idx="51584">
                  <c:v>-44.706999999999994</c:v>
                </c:pt>
                <c:pt idx="51585">
                  <c:v>-44.704999999999998</c:v>
                </c:pt>
                <c:pt idx="51586">
                  <c:v>-44.703000000000003</c:v>
                </c:pt>
                <c:pt idx="51587">
                  <c:v>-44.700999999999993</c:v>
                </c:pt>
                <c:pt idx="51588">
                  <c:v>-44.698999999999998</c:v>
                </c:pt>
                <c:pt idx="51589">
                  <c:v>-44.697000000000003</c:v>
                </c:pt>
                <c:pt idx="51590">
                  <c:v>-44.694999999999993</c:v>
                </c:pt>
                <c:pt idx="51591">
                  <c:v>-44.692999999999998</c:v>
                </c:pt>
                <c:pt idx="51592">
                  <c:v>-44.691000000000003</c:v>
                </c:pt>
                <c:pt idx="51593">
                  <c:v>-44.688999999999993</c:v>
                </c:pt>
                <c:pt idx="51594">
                  <c:v>-44.686999999999998</c:v>
                </c:pt>
                <c:pt idx="51595">
                  <c:v>-44.685000000000002</c:v>
                </c:pt>
                <c:pt idx="51596">
                  <c:v>-44.683000000000007</c:v>
                </c:pt>
                <c:pt idx="51597">
                  <c:v>-44.680999999999997</c:v>
                </c:pt>
                <c:pt idx="51598">
                  <c:v>-44.679000000000002</c:v>
                </c:pt>
                <c:pt idx="51599">
                  <c:v>-44.677000000000007</c:v>
                </c:pt>
                <c:pt idx="51600">
                  <c:v>-44.674999999999997</c:v>
                </c:pt>
                <c:pt idx="51601">
                  <c:v>-44.673000000000002</c:v>
                </c:pt>
                <c:pt idx="51602">
                  <c:v>-44.671000000000006</c:v>
                </c:pt>
                <c:pt idx="51603">
                  <c:v>-44.668999999999997</c:v>
                </c:pt>
                <c:pt idx="51604">
                  <c:v>-44.667000000000002</c:v>
                </c:pt>
                <c:pt idx="51605">
                  <c:v>-44.665000000000006</c:v>
                </c:pt>
                <c:pt idx="51606">
                  <c:v>-44.662999999999997</c:v>
                </c:pt>
                <c:pt idx="51607">
                  <c:v>-44.661000000000001</c:v>
                </c:pt>
                <c:pt idx="51608">
                  <c:v>-44.659000000000006</c:v>
                </c:pt>
                <c:pt idx="51609">
                  <c:v>-44.656999999999996</c:v>
                </c:pt>
                <c:pt idx="51610">
                  <c:v>-44.655000000000001</c:v>
                </c:pt>
                <c:pt idx="51611">
                  <c:v>-44.653000000000006</c:v>
                </c:pt>
                <c:pt idx="51612">
                  <c:v>-44.650999999999996</c:v>
                </c:pt>
                <c:pt idx="51613">
                  <c:v>-44.649000000000001</c:v>
                </c:pt>
                <c:pt idx="51614">
                  <c:v>-44.647000000000006</c:v>
                </c:pt>
                <c:pt idx="51615">
                  <c:v>-44.644999999999996</c:v>
                </c:pt>
                <c:pt idx="51616">
                  <c:v>-44.643000000000001</c:v>
                </c:pt>
                <c:pt idx="51617">
                  <c:v>-44.641000000000005</c:v>
                </c:pt>
                <c:pt idx="51618">
                  <c:v>-44.638999999999996</c:v>
                </c:pt>
                <c:pt idx="51619">
                  <c:v>-44.637</c:v>
                </c:pt>
                <c:pt idx="51620">
                  <c:v>-44.635000000000005</c:v>
                </c:pt>
                <c:pt idx="51621">
                  <c:v>-44.632999999999996</c:v>
                </c:pt>
                <c:pt idx="51622">
                  <c:v>-44.631</c:v>
                </c:pt>
                <c:pt idx="51623">
                  <c:v>-44.629000000000005</c:v>
                </c:pt>
                <c:pt idx="51624">
                  <c:v>-44.626999999999995</c:v>
                </c:pt>
                <c:pt idx="51625">
                  <c:v>-44.625</c:v>
                </c:pt>
                <c:pt idx="51626">
                  <c:v>-44.623000000000005</c:v>
                </c:pt>
                <c:pt idx="51627">
                  <c:v>-44.620999999999995</c:v>
                </c:pt>
                <c:pt idx="51628">
                  <c:v>-44.619</c:v>
                </c:pt>
                <c:pt idx="51629">
                  <c:v>-44.617000000000004</c:v>
                </c:pt>
                <c:pt idx="51630">
                  <c:v>-44.614999999999995</c:v>
                </c:pt>
                <c:pt idx="51631">
                  <c:v>-44.613</c:v>
                </c:pt>
                <c:pt idx="51632">
                  <c:v>-44.611000000000004</c:v>
                </c:pt>
                <c:pt idx="51633">
                  <c:v>-44.608999999999995</c:v>
                </c:pt>
                <c:pt idx="51634">
                  <c:v>-44.606999999999999</c:v>
                </c:pt>
                <c:pt idx="51635">
                  <c:v>-44.605000000000004</c:v>
                </c:pt>
                <c:pt idx="51636">
                  <c:v>-44.602999999999994</c:v>
                </c:pt>
                <c:pt idx="51637">
                  <c:v>-44.600999999999999</c:v>
                </c:pt>
                <c:pt idx="51638">
                  <c:v>-44.599000000000004</c:v>
                </c:pt>
                <c:pt idx="51639">
                  <c:v>-44.596999999999994</c:v>
                </c:pt>
                <c:pt idx="51640">
                  <c:v>-44.594999999999999</c:v>
                </c:pt>
                <c:pt idx="51641">
                  <c:v>-44.593000000000004</c:v>
                </c:pt>
                <c:pt idx="51642">
                  <c:v>-44.590999999999994</c:v>
                </c:pt>
                <c:pt idx="51643">
                  <c:v>-44.588999999999999</c:v>
                </c:pt>
                <c:pt idx="51644">
                  <c:v>-44.587000000000003</c:v>
                </c:pt>
                <c:pt idx="51645">
                  <c:v>-44.584999999999994</c:v>
                </c:pt>
                <c:pt idx="51646">
                  <c:v>-44.582999999999998</c:v>
                </c:pt>
                <c:pt idx="51647">
                  <c:v>-44.581000000000003</c:v>
                </c:pt>
                <c:pt idx="51648">
                  <c:v>-44.578999999999994</c:v>
                </c:pt>
                <c:pt idx="51649">
                  <c:v>-44.576999999999998</c:v>
                </c:pt>
                <c:pt idx="51650">
                  <c:v>-44.575000000000003</c:v>
                </c:pt>
                <c:pt idx="51651">
                  <c:v>-44.572999999999993</c:v>
                </c:pt>
                <c:pt idx="51652">
                  <c:v>-44.570999999999998</c:v>
                </c:pt>
                <c:pt idx="51653">
                  <c:v>-44.569000000000003</c:v>
                </c:pt>
                <c:pt idx="51654">
                  <c:v>-44.566999999999993</c:v>
                </c:pt>
                <c:pt idx="51655">
                  <c:v>-44.564999999999998</c:v>
                </c:pt>
                <c:pt idx="51656">
                  <c:v>-44.563000000000002</c:v>
                </c:pt>
                <c:pt idx="51657">
                  <c:v>-44.561000000000007</c:v>
                </c:pt>
                <c:pt idx="51658">
                  <c:v>-44.558999999999997</c:v>
                </c:pt>
                <c:pt idx="51659">
                  <c:v>-44.557000000000002</c:v>
                </c:pt>
                <c:pt idx="51660">
                  <c:v>-44.555000000000007</c:v>
                </c:pt>
                <c:pt idx="51661">
                  <c:v>-44.552999999999997</c:v>
                </c:pt>
                <c:pt idx="51662">
                  <c:v>-44.551000000000002</c:v>
                </c:pt>
                <c:pt idx="51663">
                  <c:v>-44.549000000000007</c:v>
                </c:pt>
                <c:pt idx="51664">
                  <c:v>-44.546999999999997</c:v>
                </c:pt>
                <c:pt idx="51665">
                  <c:v>-44.545000000000002</c:v>
                </c:pt>
                <c:pt idx="51666">
                  <c:v>-44.543000000000006</c:v>
                </c:pt>
                <c:pt idx="51667">
                  <c:v>-44.540999999999997</c:v>
                </c:pt>
                <c:pt idx="51668">
                  <c:v>-44.539000000000001</c:v>
                </c:pt>
                <c:pt idx="51669">
                  <c:v>-44.537000000000006</c:v>
                </c:pt>
                <c:pt idx="51670">
                  <c:v>-44.534999999999997</c:v>
                </c:pt>
                <c:pt idx="51671">
                  <c:v>-44.533000000000001</c:v>
                </c:pt>
                <c:pt idx="51672">
                  <c:v>-44.531000000000006</c:v>
                </c:pt>
                <c:pt idx="51673">
                  <c:v>-44.528999999999996</c:v>
                </c:pt>
                <c:pt idx="51674">
                  <c:v>-44.527000000000001</c:v>
                </c:pt>
                <c:pt idx="51675">
                  <c:v>-44.525000000000006</c:v>
                </c:pt>
                <c:pt idx="51676">
                  <c:v>-44.522999999999996</c:v>
                </c:pt>
                <c:pt idx="51677">
                  <c:v>-44.521000000000001</c:v>
                </c:pt>
                <c:pt idx="51678">
                  <c:v>-44.519000000000005</c:v>
                </c:pt>
                <c:pt idx="51679">
                  <c:v>-44.516999999999996</c:v>
                </c:pt>
                <c:pt idx="51680">
                  <c:v>-44.515000000000001</c:v>
                </c:pt>
                <c:pt idx="51681">
                  <c:v>-44.513000000000005</c:v>
                </c:pt>
                <c:pt idx="51682">
                  <c:v>-44.510999999999996</c:v>
                </c:pt>
                <c:pt idx="51683">
                  <c:v>-44.509</c:v>
                </c:pt>
                <c:pt idx="51684">
                  <c:v>-44.507000000000005</c:v>
                </c:pt>
                <c:pt idx="51685">
                  <c:v>-44.504999999999995</c:v>
                </c:pt>
                <c:pt idx="51686">
                  <c:v>-44.503</c:v>
                </c:pt>
                <c:pt idx="51687">
                  <c:v>-44.501000000000005</c:v>
                </c:pt>
                <c:pt idx="51688">
                  <c:v>-44.498999999999995</c:v>
                </c:pt>
                <c:pt idx="51689">
                  <c:v>-44.497</c:v>
                </c:pt>
                <c:pt idx="51690">
                  <c:v>-44.495000000000005</c:v>
                </c:pt>
                <c:pt idx="51691">
                  <c:v>-44.492999999999995</c:v>
                </c:pt>
                <c:pt idx="51692">
                  <c:v>-44.491</c:v>
                </c:pt>
                <c:pt idx="51693">
                  <c:v>-44.489000000000004</c:v>
                </c:pt>
                <c:pt idx="51694">
                  <c:v>-44.486999999999995</c:v>
                </c:pt>
                <c:pt idx="51695">
                  <c:v>-44.484999999999999</c:v>
                </c:pt>
                <c:pt idx="51696">
                  <c:v>-44.483000000000004</c:v>
                </c:pt>
                <c:pt idx="51697">
                  <c:v>-44.480999999999995</c:v>
                </c:pt>
                <c:pt idx="51698">
                  <c:v>-44.478999999999999</c:v>
                </c:pt>
                <c:pt idx="51699">
                  <c:v>-44.477000000000004</c:v>
                </c:pt>
                <c:pt idx="51700">
                  <c:v>-44.474999999999994</c:v>
                </c:pt>
                <c:pt idx="51701">
                  <c:v>-44.472999999999999</c:v>
                </c:pt>
                <c:pt idx="51702">
                  <c:v>-44.471000000000004</c:v>
                </c:pt>
                <c:pt idx="51703">
                  <c:v>-44.468999999999994</c:v>
                </c:pt>
                <c:pt idx="51704">
                  <c:v>-44.466999999999999</c:v>
                </c:pt>
                <c:pt idx="51705">
                  <c:v>-44.465000000000003</c:v>
                </c:pt>
                <c:pt idx="51706">
                  <c:v>-44.462999999999994</c:v>
                </c:pt>
                <c:pt idx="51707">
                  <c:v>-44.460999999999999</c:v>
                </c:pt>
                <c:pt idx="51708">
                  <c:v>-44.459000000000003</c:v>
                </c:pt>
                <c:pt idx="51709">
                  <c:v>-44.456999999999994</c:v>
                </c:pt>
                <c:pt idx="51710">
                  <c:v>-44.454999999999998</c:v>
                </c:pt>
                <c:pt idx="51711">
                  <c:v>-44.453000000000003</c:v>
                </c:pt>
                <c:pt idx="51712">
                  <c:v>-44.450999999999993</c:v>
                </c:pt>
                <c:pt idx="51713">
                  <c:v>-44.448999999999998</c:v>
                </c:pt>
                <c:pt idx="51714">
                  <c:v>-44.447000000000003</c:v>
                </c:pt>
                <c:pt idx="51715">
                  <c:v>-44.444999999999993</c:v>
                </c:pt>
                <c:pt idx="51716">
                  <c:v>-44.442999999999998</c:v>
                </c:pt>
                <c:pt idx="51717">
                  <c:v>-44.441000000000003</c:v>
                </c:pt>
                <c:pt idx="51718">
                  <c:v>-44.438999999999993</c:v>
                </c:pt>
                <c:pt idx="51719">
                  <c:v>-44.436999999999998</c:v>
                </c:pt>
                <c:pt idx="51720">
                  <c:v>-44.435000000000002</c:v>
                </c:pt>
                <c:pt idx="51721">
                  <c:v>-44.433000000000007</c:v>
                </c:pt>
                <c:pt idx="51722">
                  <c:v>-44.430999999999997</c:v>
                </c:pt>
                <c:pt idx="51723">
                  <c:v>-44.429000000000002</c:v>
                </c:pt>
                <c:pt idx="51724">
                  <c:v>-44.427000000000007</c:v>
                </c:pt>
                <c:pt idx="51725">
                  <c:v>-44.424999999999997</c:v>
                </c:pt>
                <c:pt idx="51726">
                  <c:v>-44.423000000000002</c:v>
                </c:pt>
                <c:pt idx="51727">
                  <c:v>-44.421000000000006</c:v>
                </c:pt>
                <c:pt idx="51728">
                  <c:v>-44.418999999999997</c:v>
                </c:pt>
                <c:pt idx="51729">
                  <c:v>-44.417000000000002</c:v>
                </c:pt>
                <c:pt idx="51730">
                  <c:v>-44.415000000000006</c:v>
                </c:pt>
                <c:pt idx="51731">
                  <c:v>-44.412999999999997</c:v>
                </c:pt>
                <c:pt idx="51732">
                  <c:v>-44.411000000000001</c:v>
                </c:pt>
                <c:pt idx="51733">
                  <c:v>-44.409000000000006</c:v>
                </c:pt>
                <c:pt idx="51734">
                  <c:v>-44.406999999999996</c:v>
                </c:pt>
                <c:pt idx="51735">
                  <c:v>-44.405000000000001</c:v>
                </c:pt>
                <c:pt idx="51736">
                  <c:v>-44.403000000000006</c:v>
                </c:pt>
                <c:pt idx="51737">
                  <c:v>-44.400999999999996</c:v>
                </c:pt>
                <c:pt idx="51738">
                  <c:v>-44.399000000000001</c:v>
                </c:pt>
                <c:pt idx="51739">
                  <c:v>-44.397000000000006</c:v>
                </c:pt>
                <c:pt idx="51740">
                  <c:v>-44.394999999999996</c:v>
                </c:pt>
                <c:pt idx="51741">
                  <c:v>-44.393000000000001</c:v>
                </c:pt>
                <c:pt idx="51742">
                  <c:v>-44.391000000000005</c:v>
                </c:pt>
                <c:pt idx="51743">
                  <c:v>-44.388999999999996</c:v>
                </c:pt>
                <c:pt idx="51744">
                  <c:v>-44.387</c:v>
                </c:pt>
                <c:pt idx="51745">
                  <c:v>-44.385000000000005</c:v>
                </c:pt>
                <c:pt idx="51746">
                  <c:v>-44.382999999999996</c:v>
                </c:pt>
                <c:pt idx="51747">
                  <c:v>-44.381</c:v>
                </c:pt>
                <c:pt idx="51748">
                  <c:v>-44.379000000000005</c:v>
                </c:pt>
                <c:pt idx="51749">
                  <c:v>-44.376999999999995</c:v>
                </c:pt>
                <c:pt idx="51750">
                  <c:v>-44.375</c:v>
                </c:pt>
                <c:pt idx="51751">
                  <c:v>-44.373000000000005</c:v>
                </c:pt>
                <c:pt idx="51752">
                  <c:v>-44.370999999999995</c:v>
                </c:pt>
                <c:pt idx="51753">
                  <c:v>-44.369</c:v>
                </c:pt>
                <c:pt idx="51754">
                  <c:v>-44.367000000000004</c:v>
                </c:pt>
                <c:pt idx="51755">
                  <c:v>-44.364999999999995</c:v>
                </c:pt>
                <c:pt idx="51756">
                  <c:v>-44.363</c:v>
                </c:pt>
                <c:pt idx="51757">
                  <c:v>-44.361000000000004</c:v>
                </c:pt>
                <c:pt idx="51758">
                  <c:v>-44.358999999999995</c:v>
                </c:pt>
                <c:pt idx="51759">
                  <c:v>-44.356999999999999</c:v>
                </c:pt>
                <c:pt idx="51760">
                  <c:v>-44.355000000000004</c:v>
                </c:pt>
                <c:pt idx="51761">
                  <c:v>-44.352999999999994</c:v>
                </c:pt>
                <c:pt idx="51762">
                  <c:v>-44.350999999999999</c:v>
                </c:pt>
                <c:pt idx="51763">
                  <c:v>-44.349000000000004</c:v>
                </c:pt>
                <c:pt idx="51764">
                  <c:v>-44.346999999999994</c:v>
                </c:pt>
                <c:pt idx="51765">
                  <c:v>-44.344999999999999</c:v>
                </c:pt>
                <c:pt idx="51766">
                  <c:v>-44.343000000000004</c:v>
                </c:pt>
                <c:pt idx="51767">
                  <c:v>-44.340999999999994</c:v>
                </c:pt>
                <c:pt idx="51768">
                  <c:v>-44.338999999999999</c:v>
                </c:pt>
                <c:pt idx="51769">
                  <c:v>-44.337000000000003</c:v>
                </c:pt>
                <c:pt idx="51770">
                  <c:v>-44.334999999999994</c:v>
                </c:pt>
                <c:pt idx="51771">
                  <c:v>-44.332999999999998</c:v>
                </c:pt>
                <c:pt idx="51772">
                  <c:v>-44.331000000000003</c:v>
                </c:pt>
                <c:pt idx="51773">
                  <c:v>-44.328999999999994</c:v>
                </c:pt>
                <c:pt idx="51774">
                  <c:v>-44.326999999999998</c:v>
                </c:pt>
                <c:pt idx="51775">
                  <c:v>-44.325000000000003</c:v>
                </c:pt>
                <c:pt idx="51776">
                  <c:v>-44.322999999999993</c:v>
                </c:pt>
                <c:pt idx="51777">
                  <c:v>-44.320999999999998</c:v>
                </c:pt>
                <c:pt idx="51778">
                  <c:v>-44.319000000000003</c:v>
                </c:pt>
                <c:pt idx="51779">
                  <c:v>-44.316999999999993</c:v>
                </c:pt>
                <c:pt idx="51780">
                  <c:v>-44.314999999999998</c:v>
                </c:pt>
                <c:pt idx="51781">
                  <c:v>-44.313000000000002</c:v>
                </c:pt>
                <c:pt idx="51782">
                  <c:v>-44.311000000000007</c:v>
                </c:pt>
                <c:pt idx="51783">
                  <c:v>-44.308999999999997</c:v>
                </c:pt>
                <c:pt idx="51784">
                  <c:v>-44.307000000000002</c:v>
                </c:pt>
                <c:pt idx="51785">
                  <c:v>-44.305000000000007</c:v>
                </c:pt>
                <c:pt idx="51786">
                  <c:v>-44.302999999999997</c:v>
                </c:pt>
                <c:pt idx="51787">
                  <c:v>-44.301000000000002</c:v>
                </c:pt>
                <c:pt idx="51788">
                  <c:v>-44.299000000000007</c:v>
                </c:pt>
                <c:pt idx="51789">
                  <c:v>-44.296999999999997</c:v>
                </c:pt>
                <c:pt idx="51790">
                  <c:v>-44.295000000000002</c:v>
                </c:pt>
                <c:pt idx="51791">
                  <c:v>-44.293000000000006</c:v>
                </c:pt>
                <c:pt idx="51792">
                  <c:v>-44.290999999999997</c:v>
                </c:pt>
                <c:pt idx="51793">
                  <c:v>-44.289000000000001</c:v>
                </c:pt>
                <c:pt idx="51794">
                  <c:v>-44.287000000000006</c:v>
                </c:pt>
                <c:pt idx="51795">
                  <c:v>-44.284999999999997</c:v>
                </c:pt>
                <c:pt idx="51796">
                  <c:v>-44.283000000000001</c:v>
                </c:pt>
                <c:pt idx="51797">
                  <c:v>-44.281000000000006</c:v>
                </c:pt>
                <c:pt idx="51798">
                  <c:v>-44.278999999999996</c:v>
                </c:pt>
                <c:pt idx="51799">
                  <c:v>-44.277000000000001</c:v>
                </c:pt>
                <c:pt idx="51800">
                  <c:v>-44.275000000000006</c:v>
                </c:pt>
                <c:pt idx="51801">
                  <c:v>-44.272999999999996</c:v>
                </c:pt>
                <c:pt idx="51802">
                  <c:v>-44.271000000000001</c:v>
                </c:pt>
                <c:pt idx="51803">
                  <c:v>-44.269000000000005</c:v>
                </c:pt>
                <c:pt idx="51804">
                  <c:v>-44.266999999999996</c:v>
                </c:pt>
                <c:pt idx="51805">
                  <c:v>-44.265000000000001</c:v>
                </c:pt>
                <c:pt idx="51806">
                  <c:v>-44.263000000000005</c:v>
                </c:pt>
                <c:pt idx="51807">
                  <c:v>-44.260999999999996</c:v>
                </c:pt>
                <c:pt idx="51808">
                  <c:v>-44.259</c:v>
                </c:pt>
                <c:pt idx="51809">
                  <c:v>-44.257000000000005</c:v>
                </c:pt>
                <c:pt idx="51810">
                  <c:v>-44.254999999999995</c:v>
                </c:pt>
                <c:pt idx="51811">
                  <c:v>-44.253</c:v>
                </c:pt>
                <c:pt idx="51812">
                  <c:v>-44.251000000000005</c:v>
                </c:pt>
                <c:pt idx="51813">
                  <c:v>-44.248999999999995</c:v>
                </c:pt>
                <c:pt idx="51814">
                  <c:v>-44.247</c:v>
                </c:pt>
                <c:pt idx="51815">
                  <c:v>-44.245000000000005</c:v>
                </c:pt>
                <c:pt idx="51816">
                  <c:v>-44.242999999999995</c:v>
                </c:pt>
                <c:pt idx="51817">
                  <c:v>-44.241</c:v>
                </c:pt>
                <c:pt idx="51818">
                  <c:v>-44.239000000000004</c:v>
                </c:pt>
                <c:pt idx="51819">
                  <c:v>-44.236999999999995</c:v>
                </c:pt>
                <c:pt idx="51820">
                  <c:v>-44.234999999999999</c:v>
                </c:pt>
                <c:pt idx="51821">
                  <c:v>-44.233000000000004</c:v>
                </c:pt>
                <c:pt idx="51822">
                  <c:v>-44.230999999999995</c:v>
                </c:pt>
                <c:pt idx="51823">
                  <c:v>-44.228999999999999</c:v>
                </c:pt>
                <c:pt idx="51824">
                  <c:v>-44.227000000000004</c:v>
                </c:pt>
                <c:pt idx="51825">
                  <c:v>-44.224999999999994</c:v>
                </c:pt>
                <c:pt idx="51826">
                  <c:v>-44.222999999999999</c:v>
                </c:pt>
                <c:pt idx="51827">
                  <c:v>-44.221000000000004</c:v>
                </c:pt>
                <c:pt idx="51828">
                  <c:v>-44.218999999999994</c:v>
                </c:pt>
                <c:pt idx="51829">
                  <c:v>-44.216999999999999</c:v>
                </c:pt>
                <c:pt idx="51830">
                  <c:v>-44.215000000000003</c:v>
                </c:pt>
                <c:pt idx="51831">
                  <c:v>-44.212999999999994</c:v>
                </c:pt>
                <c:pt idx="51832">
                  <c:v>-44.210999999999999</c:v>
                </c:pt>
                <c:pt idx="51833">
                  <c:v>-44.209000000000003</c:v>
                </c:pt>
                <c:pt idx="51834">
                  <c:v>-44.206999999999994</c:v>
                </c:pt>
                <c:pt idx="51835">
                  <c:v>-44.204999999999998</c:v>
                </c:pt>
                <c:pt idx="51836">
                  <c:v>-44.203000000000003</c:v>
                </c:pt>
                <c:pt idx="51837">
                  <c:v>-44.200999999999993</c:v>
                </c:pt>
                <c:pt idx="51838">
                  <c:v>-44.198999999999998</c:v>
                </c:pt>
                <c:pt idx="51839">
                  <c:v>-44.197000000000003</c:v>
                </c:pt>
                <c:pt idx="51840">
                  <c:v>-44.194999999999993</c:v>
                </c:pt>
                <c:pt idx="51841">
                  <c:v>-44.192999999999998</c:v>
                </c:pt>
                <c:pt idx="51842">
                  <c:v>-44.191000000000003</c:v>
                </c:pt>
                <c:pt idx="51843">
                  <c:v>-44.188999999999993</c:v>
                </c:pt>
                <c:pt idx="51844">
                  <c:v>-44.186999999999998</c:v>
                </c:pt>
                <c:pt idx="51845">
                  <c:v>-44.185000000000002</c:v>
                </c:pt>
                <c:pt idx="51846">
                  <c:v>-44.183000000000007</c:v>
                </c:pt>
                <c:pt idx="51847">
                  <c:v>-44.180999999999997</c:v>
                </c:pt>
                <c:pt idx="51848">
                  <c:v>-44.179000000000002</c:v>
                </c:pt>
                <c:pt idx="51849">
                  <c:v>-44.177000000000007</c:v>
                </c:pt>
                <c:pt idx="51850">
                  <c:v>-44.174999999999997</c:v>
                </c:pt>
                <c:pt idx="51851">
                  <c:v>-44.173000000000002</c:v>
                </c:pt>
                <c:pt idx="51852">
                  <c:v>-44.171000000000006</c:v>
                </c:pt>
                <c:pt idx="51853">
                  <c:v>-44.168999999999997</c:v>
                </c:pt>
                <c:pt idx="51854">
                  <c:v>-44.167000000000002</c:v>
                </c:pt>
                <c:pt idx="51855">
                  <c:v>-44.165000000000006</c:v>
                </c:pt>
                <c:pt idx="51856">
                  <c:v>-44.162999999999997</c:v>
                </c:pt>
                <c:pt idx="51857">
                  <c:v>-44.161000000000001</c:v>
                </c:pt>
                <c:pt idx="51858">
                  <c:v>-44.159000000000006</c:v>
                </c:pt>
                <c:pt idx="51859">
                  <c:v>-44.156999999999996</c:v>
                </c:pt>
                <c:pt idx="51860">
                  <c:v>-44.155000000000001</c:v>
                </c:pt>
                <c:pt idx="51861">
                  <c:v>-44.153000000000006</c:v>
                </c:pt>
                <c:pt idx="51862">
                  <c:v>-44.150999999999996</c:v>
                </c:pt>
                <c:pt idx="51863">
                  <c:v>-44.149000000000001</c:v>
                </c:pt>
                <c:pt idx="51864">
                  <c:v>-44.147000000000006</c:v>
                </c:pt>
                <c:pt idx="51865">
                  <c:v>-44.144999999999996</c:v>
                </c:pt>
                <c:pt idx="51866">
                  <c:v>-44.143000000000001</c:v>
                </c:pt>
                <c:pt idx="51867">
                  <c:v>-44.141000000000005</c:v>
                </c:pt>
                <c:pt idx="51868">
                  <c:v>-44.138999999999996</c:v>
                </c:pt>
                <c:pt idx="51869">
                  <c:v>-44.137</c:v>
                </c:pt>
                <c:pt idx="51870">
                  <c:v>-44.135000000000005</c:v>
                </c:pt>
                <c:pt idx="51871">
                  <c:v>-44.132999999999996</c:v>
                </c:pt>
                <c:pt idx="51872">
                  <c:v>-44.131</c:v>
                </c:pt>
                <c:pt idx="51873">
                  <c:v>-44.129000000000005</c:v>
                </c:pt>
                <c:pt idx="51874">
                  <c:v>-44.126999999999995</c:v>
                </c:pt>
                <c:pt idx="51875">
                  <c:v>-44.125</c:v>
                </c:pt>
                <c:pt idx="51876">
                  <c:v>-44.123000000000005</c:v>
                </c:pt>
                <c:pt idx="51877">
                  <c:v>-44.120999999999995</c:v>
                </c:pt>
                <c:pt idx="51878">
                  <c:v>-44.119</c:v>
                </c:pt>
                <c:pt idx="51879">
                  <c:v>-44.117000000000004</c:v>
                </c:pt>
                <c:pt idx="51880">
                  <c:v>-44.114999999999995</c:v>
                </c:pt>
                <c:pt idx="51881">
                  <c:v>-44.113</c:v>
                </c:pt>
                <c:pt idx="51882">
                  <c:v>-44.111000000000004</c:v>
                </c:pt>
                <c:pt idx="51883">
                  <c:v>-44.108999999999995</c:v>
                </c:pt>
                <c:pt idx="51884">
                  <c:v>-44.106999999999999</c:v>
                </c:pt>
                <c:pt idx="51885">
                  <c:v>-44.105000000000004</c:v>
                </c:pt>
                <c:pt idx="51886">
                  <c:v>-44.102999999999994</c:v>
                </c:pt>
                <c:pt idx="51887">
                  <c:v>-44.100999999999999</c:v>
                </c:pt>
                <c:pt idx="51888">
                  <c:v>-44.099000000000004</c:v>
                </c:pt>
                <c:pt idx="51889">
                  <c:v>-44.096999999999994</c:v>
                </c:pt>
                <c:pt idx="51890">
                  <c:v>-44.094999999999999</c:v>
                </c:pt>
                <c:pt idx="51891">
                  <c:v>-44.093000000000004</c:v>
                </c:pt>
                <c:pt idx="51892">
                  <c:v>-44.090999999999994</c:v>
                </c:pt>
                <c:pt idx="51893">
                  <c:v>-44.088999999999999</c:v>
                </c:pt>
                <c:pt idx="51894">
                  <c:v>-44.087000000000003</c:v>
                </c:pt>
                <c:pt idx="51895">
                  <c:v>-44.084999999999994</c:v>
                </c:pt>
                <c:pt idx="51896">
                  <c:v>-44.082999999999998</c:v>
                </c:pt>
                <c:pt idx="51897">
                  <c:v>-44.081000000000003</c:v>
                </c:pt>
                <c:pt idx="51898">
                  <c:v>-44.078999999999994</c:v>
                </c:pt>
                <c:pt idx="51899">
                  <c:v>-44.076999999999998</c:v>
                </c:pt>
                <c:pt idx="51900">
                  <c:v>-44.075000000000003</c:v>
                </c:pt>
                <c:pt idx="51901">
                  <c:v>-44.072999999999993</c:v>
                </c:pt>
                <c:pt idx="51902">
                  <c:v>-44.070999999999998</c:v>
                </c:pt>
                <c:pt idx="51903">
                  <c:v>-44.069000000000003</c:v>
                </c:pt>
                <c:pt idx="51904">
                  <c:v>-44.066999999999993</c:v>
                </c:pt>
                <c:pt idx="51905">
                  <c:v>-44.064999999999998</c:v>
                </c:pt>
                <c:pt idx="51906">
                  <c:v>-44.063000000000002</c:v>
                </c:pt>
                <c:pt idx="51907">
                  <c:v>-44.061000000000007</c:v>
                </c:pt>
                <c:pt idx="51908">
                  <c:v>-44.058999999999997</c:v>
                </c:pt>
                <c:pt idx="51909">
                  <c:v>-44.057000000000002</c:v>
                </c:pt>
                <c:pt idx="51910">
                  <c:v>-44.055000000000007</c:v>
                </c:pt>
                <c:pt idx="51911">
                  <c:v>-44.052999999999997</c:v>
                </c:pt>
                <c:pt idx="51912">
                  <c:v>-44.051000000000002</c:v>
                </c:pt>
                <c:pt idx="51913">
                  <c:v>-44.049000000000007</c:v>
                </c:pt>
                <c:pt idx="51914">
                  <c:v>-44.046999999999997</c:v>
                </c:pt>
                <c:pt idx="51915">
                  <c:v>-44.045000000000002</c:v>
                </c:pt>
                <c:pt idx="51916">
                  <c:v>-44.043000000000006</c:v>
                </c:pt>
                <c:pt idx="51917">
                  <c:v>-44.040999999999997</c:v>
                </c:pt>
                <c:pt idx="51918">
                  <c:v>-44.039000000000001</c:v>
                </c:pt>
                <c:pt idx="51919">
                  <c:v>-44.037000000000006</c:v>
                </c:pt>
                <c:pt idx="51920">
                  <c:v>-44.034999999999997</c:v>
                </c:pt>
                <c:pt idx="51921">
                  <c:v>-44.033000000000001</c:v>
                </c:pt>
                <c:pt idx="51922">
                  <c:v>-44.031000000000006</c:v>
                </c:pt>
                <c:pt idx="51923">
                  <c:v>-44.028999999999996</c:v>
                </c:pt>
                <c:pt idx="51924">
                  <c:v>-44.027000000000001</c:v>
                </c:pt>
                <c:pt idx="51925">
                  <c:v>-44.025000000000006</c:v>
                </c:pt>
                <c:pt idx="51926">
                  <c:v>-44.022999999999996</c:v>
                </c:pt>
                <c:pt idx="51927">
                  <c:v>-44.021000000000001</c:v>
                </c:pt>
                <c:pt idx="51928">
                  <c:v>-44.019000000000005</c:v>
                </c:pt>
                <c:pt idx="51929">
                  <c:v>-44.016999999999996</c:v>
                </c:pt>
                <c:pt idx="51930">
                  <c:v>-44.015000000000001</c:v>
                </c:pt>
                <c:pt idx="51931">
                  <c:v>-44.013000000000005</c:v>
                </c:pt>
                <c:pt idx="51932">
                  <c:v>-44.010999999999996</c:v>
                </c:pt>
                <c:pt idx="51933">
                  <c:v>-44.009</c:v>
                </c:pt>
                <c:pt idx="51934">
                  <c:v>-44.007000000000005</c:v>
                </c:pt>
                <c:pt idx="51935">
                  <c:v>-44.004999999999995</c:v>
                </c:pt>
                <c:pt idx="51936">
                  <c:v>-44.003</c:v>
                </c:pt>
                <c:pt idx="51937">
                  <c:v>-44.001000000000005</c:v>
                </c:pt>
                <c:pt idx="51938">
                  <c:v>-43.998999999999995</c:v>
                </c:pt>
                <c:pt idx="51939">
                  <c:v>-43.997</c:v>
                </c:pt>
                <c:pt idx="51940">
                  <c:v>-43.995000000000005</c:v>
                </c:pt>
                <c:pt idx="51941">
                  <c:v>-43.992999999999995</c:v>
                </c:pt>
                <c:pt idx="51942">
                  <c:v>-43.991</c:v>
                </c:pt>
                <c:pt idx="51943">
                  <c:v>-43.989000000000004</c:v>
                </c:pt>
                <c:pt idx="51944">
                  <c:v>-43.986999999999995</c:v>
                </c:pt>
                <c:pt idx="51945">
                  <c:v>-43.984999999999999</c:v>
                </c:pt>
                <c:pt idx="51946">
                  <c:v>-43.983000000000004</c:v>
                </c:pt>
                <c:pt idx="51947">
                  <c:v>-43.980999999999995</c:v>
                </c:pt>
                <c:pt idx="51948">
                  <c:v>-43.978999999999999</c:v>
                </c:pt>
                <c:pt idx="51949">
                  <c:v>-43.977000000000004</c:v>
                </c:pt>
                <c:pt idx="51950">
                  <c:v>-43.974999999999994</c:v>
                </c:pt>
                <c:pt idx="51951">
                  <c:v>-43.972999999999999</c:v>
                </c:pt>
                <c:pt idx="51952">
                  <c:v>-43.971000000000004</c:v>
                </c:pt>
                <c:pt idx="51953">
                  <c:v>-43.968999999999994</c:v>
                </c:pt>
                <c:pt idx="51954">
                  <c:v>-43.966999999999999</c:v>
                </c:pt>
                <c:pt idx="51955">
                  <c:v>-43.965000000000003</c:v>
                </c:pt>
                <c:pt idx="51956">
                  <c:v>-43.962999999999994</c:v>
                </c:pt>
                <c:pt idx="51957">
                  <c:v>-43.960999999999999</c:v>
                </c:pt>
                <c:pt idx="51958">
                  <c:v>-43.959000000000003</c:v>
                </c:pt>
                <c:pt idx="51959">
                  <c:v>-43.956999999999994</c:v>
                </c:pt>
                <c:pt idx="51960">
                  <c:v>-43.954999999999998</c:v>
                </c:pt>
                <c:pt idx="51961">
                  <c:v>-43.953000000000003</c:v>
                </c:pt>
                <c:pt idx="51962">
                  <c:v>-43.950999999999993</c:v>
                </c:pt>
                <c:pt idx="51963">
                  <c:v>-43.948999999999998</c:v>
                </c:pt>
                <c:pt idx="51964">
                  <c:v>-43.947000000000003</c:v>
                </c:pt>
                <c:pt idx="51965">
                  <c:v>-43.944999999999993</c:v>
                </c:pt>
                <c:pt idx="51966">
                  <c:v>-43.942999999999998</c:v>
                </c:pt>
                <c:pt idx="51967">
                  <c:v>-43.941000000000003</c:v>
                </c:pt>
                <c:pt idx="51968">
                  <c:v>-43.938999999999993</c:v>
                </c:pt>
                <c:pt idx="51969">
                  <c:v>-43.936999999999998</c:v>
                </c:pt>
                <c:pt idx="51970">
                  <c:v>-43.935000000000002</c:v>
                </c:pt>
                <c:pt idx="51971">
                  <c:v>-43.933000000000007</c:v>
                </c:pt>
                <c:pt idx="51972">
                  <c:v>-43.930999999999997</c:v>
                </c:pt>
                <c:pt idx="51973">
                  <c:v>-43.929000000000002</c:v>
                </c:pt>
                <c:pt idx="51974">
                  <c:v>-43.927000000000007</c:v>
                </c:pt>
                <c:pt idx="51975">
                  <c:v>-43.924999999999997</c:v>
                </c:pt>
                <c:pt idx="51976">
                  <c:v>-43.923000000000002</c:v>
                </c:pt>
                <c:pt idx="51977">
                  <c:v>-43.921000000000006</c:v>
                </c:pt>
                <c:pt idx="51978">
                  <c:v>-43.918999999999997</c:v>
                </c:pt>
                <c:pt idx="51979">
                  <c:v>-43.917000000000002</c:v>
                </c:pt>
                <c:pt idx="51980">
                  <c:v>-43.915000000000006</c:v>
                </c:pt>
                <c:pt idx="51981">
                  <c:v>-43.912999999999997</c:v>
                </c:pt>
                <c:pt idx="51982">
                  <c:v>-43.911000000000001</c:v>
                </c:pt>
                <c:pt idx="51983">
                  <c:v>-43.909000000000006</c:v>
                </c:pt>
                <c:pt idx="51984">
                  <c:v>-43.906999999999996</c:v>
                </c:pt>
                <c:pt idx="51985">
                  <c:v>-43.905000000000001</c:v>
                </c:pt>
                <c:pt idx="51986">
                  <c:v>-43.903000000000006</c:v>
                </c:pt>
                <c:pt idx="51987">
                  <c:v>-43.900999999999996</c:v>
                </c:pt>
                <c:pt idx="51988">
                  <c:v>-43.899000000000001</c:v>
                </c:pt>
                <c:pt idx="51989">
                  <c:v>-43.897000000000006</c:v>
                </c:pt>
                <c:pt idx="51990">
                  <c:v>-43.894999999999996</c:v>
                </c:pt>
                <c:pt idx="51991">
                  <c:v>-43.893000000000001</c:v>
                </c:pt>
                <c:pt idx="51992">
                  <c:v>-43.891000000000005</c:v>
                </c:pt>
                <c:pt idx="51993">
                  <c:v>-43.888999999999996</c:v>
                </c:pt>
                <c:pt idx="51994">
                  <c:v>-43.887</c:v>
                </c:pt>
                <c:pt idx="51995">
                  <c:v>-43.885000000000005</c:v>
                </c:pt>
                <c:pt idx="51996">
                  <c:v>-43.882999999999996</c:v>
                </c:pt>
                <c:pt idx="51997">
                  <c:v>-43.881</c:v>
                </c:pt>
                <c:pt idx="51998">
                  <c:v>-43.879000000000005</c:v>
                </c:pt>
                <c:pt idx="51999">
                  <c:v>-43.876999999999995</c:v>
                </c:pt>
                <c:pt idx="52000">
                  <c:v>-43.875</c:v>
                </c:pt>
                <c:pt idx="52001">
                  <c:v>-43.873000000000005</c:v>
                </c:pt>
                <c:pt idx="52002">
                  <c:v>-43.870999999999995</c:v>
                </c:pt>
                <c:pt idx="52003">
                  <c:v>-43.869</c:v>
                </c:pt>
                <c:pt idx="52004">
                  <c:v>-43.867000000000004</c:v>
                </c:pt>
                <c:pt idx="52005">
                  <c:v>-43.864999999999995</c:v>
                </c:pt>
                <c:pt idx="52006">
                  <c:v>-43.863</c:v>
                </c:pt>
                <c:pt idx="52007">
                  <c:v>-43.861000000000004</c:v>
                </c:pt>
                <c:pt idx="52008">
                  <c:v>-43.858999999999995</c:v>
                </c:pt>
                <c:pt idx="52009">
                  <c:v>-43.856999999999999</c:v>
                </c:pt>
                <c:pt idx="52010">
                  <c:v>-43.855000000000004</c:v>
                </c:pt>
                <c:pt idx="52011">
                  <c:v>-43.852999999999994</c:v>
                </c:pt>
                <c:pt idx="52012">
                  <c:v>-43.850999999999999</c:v>
                </c:pt>
                <c:pt idx="52013">
                  <c:v>-43.849000000000004</c:v>
                </c:pt>
                <c:pt idx="52014">
                  <c:v>-43.846999999999994</c:v>
                </c:pt>
                <c:pt idx="52015">
                  <c:v>-43.844999999999999</c:v>
                </c:pt>
                <c:pt idx="52016">
                  <c:v>-43.843000000000004</c:v>
                </c:pt>
                <c:pt idx="52017">
                  <c:v>-43.840999999999994</c:v>
                </c:pt>
                <c:pt idx="52018">
                  <c:v>-43.838999999999999</c:v>
                </c:pt>
                <c:pt idx="52019">
                  <c:v>-43.837000000000003</c:v>
                </c:pt>
                <c:pt idx="52020">
                  <c:v>-43.834999999999994</c:v>
                </c:pt>
                <c:pt idx="52021">
                  <c:v>-43.832999999999998</c:v>
                </c:pt>
                <c:pt idx="52022">
                  <c:v>-43.831000000000003</c:v>
                </c:pt>
                <c:pt idx="52023">
                  <c:v>-43.828999999999994</c:v>
                </c:pt>
                <c:pt idx="52024">
                  <c:v>-43.826999999999998</c:v>
                </c:pt>
                <c:pt idx="52025">
                  <c:v>-43.825000000000003</c:v>
                </c:pt>
                <c:pt idx="52026">
                  <c:v>-43.822999999999993</c:v>
                </c:pt>
                <c:pt idx="52027">
                  <c:v>-43.820999999999998</c:v>
                </c:pt>
                <c:pt idx="52028">
                  <c:v>-43.819000000000003</c:v>
                </c:pt>
                <c:pt idx="52029">
                  <c:v>-43.816999999999993</c:v>
                </c:pt>
                <c:pt idx="52030">
                  <c:v>-43.814999999999998</c:v>
                </c:pt>
                <c:pt idx="52031">
                  <c:v>-43.813000000000002</c:v>
                </c:pt>
                <c:pt idx="52032">
                  <c:v>-43.811000000000007</c:v>
                </c:pt>
                <c:pt idx="52033">
                  <c:v>-43.808999999999997</c:v>
                </c:pt>
                <c:pt idx="52034">
                  <c:v>-43.807000000000002</c:v>
                </c:pt>
                <c:pt idx="52035">
                  <c:v>-43.805000000000007</c:v>
                </c:pt>
                <c:pt idx="52036">
                  <c:v>-43.802999999999997</c:v>
                </c:pt>
                <c:pt idx="52037">
                  <c:v>-43.801000000000002</c:v>
                </c:pt>
                <c:pt idx="52038">
                  <c:v>-43.799000000000007</c:v>
                </c:pt>
                <c:pt idx="52039">
                  <c:v>-43.796999999999997</c:v>
                </c:pt>
                <c:pt idx="52040">
                  <c:v>-43.795000000000002</c:v>
                </c:pt>
                <c:pt idx="52041">
                  <c:v>-43.793000000000006</c:v>
                </c:pt>
                <c:pt idx="52042">
                  <c:v>-43.790999999999997</c:v>
                </c:pt>
                <c:pt idx="52043">
                  <c:v>-43.789000000000001</c:v>
                </c:pt>
                <c:pt idx="52044">
                  <c:v>-43.787000000000006</c:v>
                </c:pt>
                <c:pt idx="52045">
                  <c:v>-43.784999999999997</c:v>
                </c:pt>
                <c:pt idx="52046">
                  <c:v>-43.783000000000001</c:v>
                </c:pt>
                <c:pt idx="52047">
                  <c:v>-43.781000000000006</c:v>
                </c:pt>
                <c:pt idx="52048">
                  <c:v>-43.778999999999996</c:v>
                </c:pt>
                <c:pt idx="52049">
                  <c:v>-43.777000000000001</c:v>
                </c:pt>
                <c:pt idx="52050">
                  <c:v>-43.775000000000006</c:v>
                </c:pt>
                <c:pt idx="52051">
                  <c:v>-43.772999999999996</c:v>
                </c:pt>
                <c:pt idx="52052">
                  <c:v>-43.771000000000001</c:v>
                </c:pt>
                <c:pt idx="52053">
                  <c:v>-43.769000000000005</c:v>
                </c:pt>
                <c:pt idx="52054">
                  <c:v>-43.766999999999996</c:v>
                </c:pt>
                <c:pt idx="52055">
                  <c:v>-43.765000000000001</c:v>
                </c:pt>
                <c:pt idx="52056">
                  <c:v>-43.763000000000005</c:v>
                </c:pt>
                <c:pt idx="52057">
                  <c:v>-43.760999999999996</c:v>
                </c:pt>
                <c:pt idx="52058">
                  <c:v>-43.759</c:v>
                </c:pt>
                <c:pt idx="52059">
                  <c:v>-43.757000000000005</c:v>
                </c:pt>
                <c:pt idx="52060">
                  <c:v>-43.754999999999995</c:v>
                </c:pt>
                <c:pt idx="52061">
                  <c:v>-43.753</c:v>
                </c:pt>
                <c:pt idx="52062">
                  <c:v>-43.751000000000005</c:v>
                </c:pt>
                <c:pt idx="52063">
                  <c:v>-43.748999999999995</c:v>
                </c:pt>
                <c:pt idx="52064">
                  <c:v>-43.747</c:v>
                </c:pt>
                <c:pt idx="52065">
                  <c:v>-43.745000000000005</c:v>
                </c:pt>
                <c:pt idx="52066">
                  <c:v>-43.742999999999995</c:v>
                </c:pt>
                <c:pt idx="52067">
                  <c:v>-43.741</c:v>
                </c:pt>
                <c:pt idx="52068">
                  <c:v>-43.739000000000004</c:v>
                </c:pt>
                <c:pt idx="52069">
                  <c:v>-43.736999999999995</c:v>
                </c:pt>
                <c:pt idx="52070">
                  <c:v>-43.734999999999999</c:v>
                </c:pt>
                <c:pt idx="52071">
                  <c:v>-43.733000000000004</c:v>
                </c:pt>
                <c:pt idx="52072">
                  <c:v>-43.730999999999995</c:v>
                </c:pt>
                <c:pt idx="52073">
                  <c:v>-43.728999999999999</c:v>
                </c:pt>
                <c:pt idx="52074">
                  <c:v>-43.727000000000004</c:v>
                </c:pt>
                <c:pt idx="52075">
                  <c:v>-43.724999999999994</c:v>
                </c:pt>
                <c:pt idx="52076">
                  <c:v>-43.722999999999999</c:v>
                </c:pt>
                <c:pt idx="52077">
                  <c:v>-43.721000000000004</c:v>
                </c:pt>
                <c:pt idx="52078">
                  <c:v>-43.718999999999994</c:v>
                </c:pt>
                <c:pt idx="52079">
                  <c:v>-43.716999999999999</c:v>
                </c:pt>
                <c:pt idx="52080">
                  <c:v>-43.715000000000003</c:v>
                </c:pt>
                <c:pt idx="52081">
                  <c:v>-43.712999999999994</c:v>
                </c:pt>
                <c:pt idx="52082">
                  <c:v>-43.710999999999999</c:v>
                </c:pt>
                <c:pt idx="52083">
                  <c:v>-43.709000000000003</c:v>
                </c:pt>
                <c:pt idx="52084">
                  <c:v>-43.706999999999994</c:v>
                </c:pt>
                <c:pt idx="52085">
                  <c:v>-43.704999999999998</c:v>
                </c:pt>
                <c:pt idx="52086">
                  <c:v>-43.703000000000003</c:v>
                </c:pt>
                <c:pt idx="52087">
                  <c:v>-43.700999999999993</c:v>
                </c:pt>
                <c:pt idx="52088">
                  <c:v>-43.698999999999998</c:v>
                </c:pt>
                <c:pt idx="52089">
                  <c:v>-43.697000000000003</c:v>
                </c:pt>
                <c:pt idx="52090">
                  <c:v>-43.694999999999993</c:v>
                </c:pt>
                <c:pt idx="52091">
                  <c:v>-43.692999999999998</c:v>
                </c:pt>
                <c:pt idx="52092">
                  <c:v>-43.691000000000003</c:v>
                </c:pt>
                <c:pt idx="52093">
                  <c:v>-43.688999999999993</c:v>
                </c:pt>
                <c:pt idx="52094">
                  <c:v>-43.686999999999998</c:v>
                </c:pt>
                <c:pt idx="52095">
                  <c:v>-43.685000000000002</c:v>
                </c:pt>
                <c:pt idx="52096">
                  <c:v>-43.683000000000007</c:v>
                </c:pt>
                <c:pt idx="52097">
                  <c:v>-43.680999999999997</c:v>
                </c:pt>
                <c:pt idx="52098">
                  <c:v>-43.679000000000002</c:v>
                </c:pt>
                <c:pt idx="52099">
                  <c:v>-43.677000000000007</c:v>
                </c:pt>
                <c:pt idx="52100">
                  <c:v>-43.674999999999997</c:v>
                </c:pt>
                <c:pt idx="52101">
                  <c:v>-43.673000000000002</c:v>
                </c:pt>
                <c:pt idx="52102">
                  <c:v>-43.671000000000006</c:v>
                </c:pt>
                <c:pt idx="52103">
                  <c:v>-43.668999999999997</c:v>
                </c:pt>
                <c:pt idx="52104">
                  <c:v>-43.667000000000002</c:v>
                </c:pt>
                <c:pt idx="52105">
                  <c:v>-43.665000000000006</c:v>
                </c:pt>
                <c:pt idx="52106">
                  <c:v>-43.662999999999997</c:v>
                </c:pt>
                <c:pt idx="52107">
                  <c:v>-43.661000000000001</c:v>
                </c:pt>
                <c:pt idx="52108">
                  <c:v>-43.659000000000006</c:v>
                </c:pt>
                <c:pt idx="52109">
                  <c:v>-43.656999999999996</c:v>
                </c:pt>
                <c:pt idx="52110">
                  <c:v>-43.655000000000001</c:v>
                </c:pt>
                <c:pt idx="52111">
                  <c:v>-43.653000000000006</c:v>
                </c:pt>
                <c:pt idx="52112">
                  <c:v>-43.650999999999996</c:v>
                </c:pt>
                <c:pt idx="52113">
                  <c:v>-43.649000000000001</c:v>
                </c:pt>
                <c:pt idx="52114">
                  <c:v>-43.647000000000006</c:v>
                </c:pt>
                <c:pt idx="52115">
                  <c:v>-43.644999999999996</c:v>
                </c:pt>
                <c:pt idx="52116">
                  <c:v>-43.643000000000001</c:v>
                </c:pt>
                <c:pt idx="52117">
                  <c:v>-43.641000000000005</c:v>
                </c:pt>
                <c:pt idx="52118">
                  <c:v>-43.638999999999996</c:v>
                </c:pt>
                <c:pt idx="52119">
                  <c:v>-43.637</c:v>
                </c:pt>
                <c:pt idx="52120">
                  <c:v>-43.635000000000005</c:v>
                </c:pt>
                <c:pt idx="52121">
                  <c:v>-43.632999999999996</c:v>
                </c:pt>
                <c:pt idx="52122">
                  <c:v>-43.631</c:v>
                </c:pt>
                <c:pt idx="52123">
                  <c:v>-43.629000000000005</c:v>
                </c:pt>
                <c:pt idx="52124">
                  <c:v>-43.626999999999995</c:v>
                </c:pt>
                <c:pt idx="52125">
                  <c:v>-43.625</c:v>
                </c:pt>
                <c:pt idx="52126">
                  <c:v>-43.623000000000005</c:v>
                </c:pt>
                <c:pt idx="52127">
                  <c:v>-43.620999999999995</c:v>
                </c:pt>
                <c:pt idx="52128">
                  <c:v>-43.619</c:v>
                </c:pt>
                <c:pt idx="52129">
                  <c:v>-43.617000000000004</c:v>
                </c:pt>
                <c:pt idx="52130">
                  <c:v>-43.614999999999995</c:v>
                </c:pt>
                <c:pt idx="52131">
                  <c:v>-43.613</c:v>
                </c:pt>
                <c:pt idx="52132">
                  <c:v>-43.611000000000004</c:v>
                </c:pt>
                <c:pt idx="52133">
                  <c:v>-43.608999999999995</c:v>
                </c:pt>
                <c:pt idx="52134">
                  <c:v>-43.606999999999999</c:v>
                </c:pt>
                <c:pt idx="52135">
                  <c:v>-43.605000000000004</c:v>
                </c:pt>
                <c:pt idx="52136">
                  <c:v>-43.602999999999994</c:v>
                </c:pt>
                <c:pt idx="52137">
                  <c:v>-43.600999999999999</c:v>
                </c:pt>
                <c:pt idx="52138">
                  <c:v>-43.599000000000004</c:v>
                </c:pt>
                <c:pt idx="52139">
                  <c:v>-43.596999999999994</c:v>
                </c:pt>
                <c:pt idx="52140">
                  <c:v>-43.594999999999999</c:v>
                </c:pt>
                <c:pt idx="52141">
                  <c:v>-43.593000000000004</c:v>
                </c:pt>
                <c:pt idx="52142">
                  <c:v>-43.590999999999994</c:v>
                </c:pt>
                <c:pt idx="52143">
                  <c:v>-43.588999999999999</c:v>
                </c:pt>
                <c:pt idx="52144">
                  <c:v>-43.587000000000003</c:v>
                </c:pt>
                <c:pt idx="52145">
                  <c:v>-43.584999999999994</c:v>
                </c:pt>
                <c:pt idx="52146">
                  <c:v>-43.582999999999998</c:v>
                </c:pt>
                <c:pt idx="52147">
                  <c:v>-43.581000000000003</c:v>
                </c:pt>
                <c:pt idx="52148">
                  <c:v>-43.578999999999994</c:v>
                </c:pt>
                <c:pt idx="52149">
                  <c:v>-43.576999999999998</c:v>
                </c:pt>
                <c:pt idx="52150">
                  <c:v>-43.575000000000003</c:v>
                </c:pt>
                <c:pt idx="52151">
                  <c:v>-43.572999999999993</c:v>
                </c:pt>
                <c:pt idx="52152">
                  <c:v>-43.570999999999998</c:v>
                </c:pt>
                <c:pt idx="52153">
                  <c:v>-43.569000000000003</c:v>
                </c:pt>
                <c:pt idx="52154">
                  <c:v>-43.566999999999993</c:v>
                </c:pt>
                <c:pt idx="52155">
                  <c:v>-43.564999999999998</c:v>
                </c:pt>
                <c:pt idx="52156">
                  <c:v>-43.563000000000002</c:v>
                </c:pt>
                <c:pt idx="52157">
                  <c:v>-43.561000000000007</c:v>
                </c:pt>
                <c:pt idx="52158">
                  <c:v>-43.558999999999997</c:v>
                </c:pt>
                <c:pt idx="52159">
                  <c:v>-43.557000000000002</c:v>
                </c:pt>
                <c:pt idx="52160">
                  <c:v>-43.555000000000007</c:v>
                </c:pt>
                <c:pt idx="52161">
                  <c:v>-43.552999999999997</c:v>
                </c:pt>
                <c:pt idx="52162">
                  <c:v>-43.551000000000002</c:v>
                </c:pt>
                <c:pt idx="52163">
                  <c:v>-43.549000000000007</c:v>
                </c:pt>
                <c:pt idx="52164">
                  <c:v>-43.546999999999997</c:v>
                </c:pt>
                <c:pt idx="52165">
                  <c:v>-43.545000000000002</c:v>
                </c:pt>
                <c:pt idx="52166">
                  <c:v>-43.543000000000006</c:v>
                </c:pt>
                <c:pt idx="52167">
                  <c:v>-43.540999999999997</c:v>
                </c:pt>
                <c:pt idx="52168">
                  <c:v>-43.539000000000001</c:v>
                </c:pt>
                <c:pt idx="52169">
                  <c:v>-43.537000000000006</c:v>
                </c:pt>
                <c:pt idx="52170">
                  <c:v>-43.534999999999997</c:v>
                </c:pt>
                <c:pt idx="52171">
                  <c:v>-43.533000000000001</c:v>
                </c:pt>
                <c:pt idx="52172">
                  <c:v>-43.531000000000006</c:v>
                </c:pt>
                <c:pt idx="52173">
                  <c:v>-43.528999999999996</c:v>
                </c:pt>
                <c:pt idx="52174">
                  <c:v>-43.527000000000001</c:v>
                </c:pt>
                <c:pt idx="52175">
                  <c:v>-43.525000000000006</c:v>
                </c:pt>
                <c:pt idx="52176">
                  <c:v>-43.522999999999996</c:v>
                </c:pt>
                <c:pt idx="52177">
                  <c:v>-43.521000000000001</c:v>
                </c:pt>
                <c:pt idx="52178">
                  <c:v>-43.519000000000005</c:v>
                </c:pt>
                <c:pt idx="52179">
                  <c:v>-43.516999999999996</c:v>
                </c:pt>
                <c:pt idx="52180">
                  <c:v>-43.515000000000001</c:v>
                </c:pt>
                <c:pt idx="52181">
                  <c:v>-43.513000000000005</c:v>
                </c:pt>
                <c:pt idx="52182">
                  <c:v>-43.510999999999996</c:v>
                </c:pt>
                <c:pt idx="52183">
                  <c:v>-43.509</c:v>
                </c:pt>
                <c:pt idx="52184">
                  <c:v>-43.507000000000005</c:v>
                </c:pt>
                <c:pt idx="52185">
                  <c:v>-43.504999999999995</c:v>
                </c:pt>
                <c:pt idx="52186">
                  <c:v>-43.503</c:v>
                </c:pt>
                <c:pt idx="52187">
                  <c:v>-43.501000000000005</c:v>
                </c:pt>
                <c:pt idx="52188">
                  <c:v>-43.498999999999995</c:v>
                </c:pt>
                <c:pt idx="52189">
                  <c:v>-43.497</c:v>
                </c:pt>
                <c:pt idx="52190">
                  <c:v>-43.495000000000005</c:v>
                </c:pt>
                <c:pt idx="52191">
                  <c:v>-43.492999999999995</c:v>
                </c:pt>
                <c:pt idx="52192">
                  <c:v>-43.491</c:v>
                </c:pt>
                <c:pt idx="52193">
                  <c:v>-43.489000000000004</c:v>
                </c:pt>
                <c:pt idx="52194">
                  <c:v>-43.486999999999995</c:v>
                </c:pt>
                <c:pt idx="52195">
                  <c:v>-43.484999999999999</c:v>
                </c:pt>
                <c:pt idx="52196">
                  <c:v>-43.483000000000004</c:v>
                </c:pt>
                <c:pt idx="52197">
                  <c:v>-43.480999999999995</c:v>
                </c:pt>
                <c:pt idx="52198">
                  <c:v>-43.478999999999999</c:v>
                </c:pt>
                <c:pt idx="52199">
                  <c:v>-43.477000000000004</c:v>
                </c:pt>
                <c:pt idx="52200">
                  <c:v>-43.474999999999994</c:v>
                </c:pt>
                <c:pt idx="52201">
                  <c:v>-43.472999999999999</c:v>
                </c:pt>
                <c:pt idx="52202">
                  <c:v>-43.471000000000004</c:v>
                </c:pt>
                <c:pt idx="52203">
                  <c:v>-43.468999999999994</c:v>
                </c:pt>
                <c:pt idx="52204">
                  <c:v>-43.466999999999999</c:v>
                </c:pt>
                <c:pt idx="52205">
                  <c:v>-43.465000000000003</c:v>
                </c:pt>
                <c:pt idx="52206">
                  <c:v>-43.462999999999994</c:v>
                </c:pt>
                <c:pt idx="52207">
                  <c:v>-43.460999999999999</c:v>
                </c:pt>
                <c:pt idx="52208">
                  <c:v>-43.459000000000003</c:v>
                </c:pt>
                <c:pt idx="52209">
                  <c:v>-43.456999999999994</c:v>
                </c:pt>
                <c:pt idx="52210">
                  <c:v>-43.454999999999998</c:v>
                </c:pt>
                <c:pt idx="52211">
                  <c:v>-43.453000000000003</c:v>
                </c:pt>
                <c:pt idx="52212">
                  <c:v>-43.450999999999993</c:v>
                </c:pt>
                <c:pt idx="52213">
                  <c:v>-43.448999999999998</c:v>
                </c:pt>
                <c:pt idx="52214">
                  <c:v>-43.447000000000003</c:v>
                </c:pt>
                <c:pt idx="52215">
                  <c:v>-43.444999999999993</c:v>
                </c:pt>
                <c:pt idx="52216">
                  <c:v>-43.442999999999998</c:v>
                </c:pt>
                <c:pt idx="52217">
                  <c:v>-43.441000000000003</c:v>
                </c:pt>
                <c:pt idx="52218">
                  <c:v>-43.438999999999993</c:v>
                </c:pt>
                <c:pt idx="52219">
                  <c:v>-43.436999999999998</c:v>
                </c:pt>
                <c:pt idx="52220">
                  <c:v>-43.435000000000002</c:v>
                </c:pt>
                <c:pt idx="52221">
                  <c:v>-43.433000000000007</c:v>
                </c:pt>
                <c:pt idx="52222">
                  <c:v>-43.430999999999997</c:v>
                </c:pt>
                <c:pt idx="52223">
                  <c:v>-43.429000000000002</c:v>
                </c:pt>
                <c:pt idx="52224">
                  <c:v>-43.427000000000007</c:v>
                </c:pt>
                <c:pt idx="52225">
                  <c:v>-43.424999999999997</c:v>
                </c:pt>
                <c:pt idx="52226">
                  <c:v>-43.423000000000002</c:v>
                </c:pt>
                <c:pt idx="52227">
                  <c:v>-43.421000000000006</c:v>
                </c:pt>
                <c:pt idx="52228">
                  <c:v>-43.418999999999997</c:v>
                </c:pt>
                <c:pt idx="52229">
                  <c:v>-43.417000000000002</c:v>
                </c:pt>
                <c:pt idx="52230">
                  <c:v>-43.415000000000006</c:v>
                </c:pt>
                <c:pt idx="52231">
                  <c:v>-43.412999999999997</c:v>
                </c:pt>
                <c:pt idx="52232">
                  <c:v>-43.411000000000001</c:v>
                </c:pt>
                <c:pt idx="52233">
                  <c:v>-43.409000000000006</c:v>
                </c:pt>
                <c:pt idx="52234">
                  <c:v>-43.406999999999996</c:v>
                </c:pt>
                <c:pt idx="52235">
                  <c:v>-43.405000000000001</c:v>
                </c:pt>
                <c:pt idx="52236">
                  <c:v>-43.403000000000006</c:v>
                </c:pt>
                <c:pt idx="52237">
                  <c:v>-43.400999999999996</c:v>
                </c:pt>
                <c:pt idx="52238">
                  <c:v>-43.399000000000001</c:v>
                </c:pt>
                <c:pt idx="52239">
                  <c:v>-43.397000000000006</c:v>
                </c:pt>
                <c:pt idx="52240">
                  <c:v>-43.394999999999996</c:v>
                </c:pt>
                <c:pt idx="52241">
                  <c:v>-43.393000000000001</c:v>
                </c:pt>
                <c:pt idx="52242">
                  <c:v>-43.391000000000005</c:v>
                </c:pt>
                <c:pt idx="52243">
                  <c:v>-43.388999999999996</c:v>
                </c:pt>
                <c:pt idx="52244">
                  <c:v>-43.387</c:v>
                </c:pt>
                <c:pt idx="52245">
                  <c:v>-43.385000000000005</c:v>
                </c:pt>
                <c:pt idx="52246">
                  <c:v>-43.382999999999996</c:v>
                </c:pt>
                <c:pt idx="52247">
                  <c:v>-43.381</c:v>
                </c:pt>
                <c:pt idx="52248">
                  <c:v>-43.379000000000005</c:v>
                </c:pt>
                <c:pt idx="52249">
                  <c:v>-43.376999999999995</c:v>
                </c:pt>
                <c:pt idx="52250">
                  <c:v>-43.375</c:v>
                </c:pt>
                <c:pt idx="52251">
                  <c:v>-43.373000000000005</c:v>
                </c:pt>
                <c:pt idx="52252">
                  <c:v>-43.370999999999995</c:v>
                </c:pt>
                <c:pt idx="52253">
                  <c:v>-43.369</c:v>
                </c:pt>
                <c:pt idx="52254">
                  <c:v>-43.367000000000004</c:v>
                </c:pt>
                <c:pt idx="52255">
                  <c:v>-43.364999999999995</c:v>
                </c:pt>
                <c:pt idx="52256">
                  <c:v>-43.363</c:v>
                </c:pt>
                <c:pt idx="52257">
                  <c:v>-43.361000000000004</c:v>
                </c:pt>
                <c:pt idx="52258">
                  <c:v>-43.358999999999995</c:v>
                </c:pt>
                <c:pt idx="52259">
                  <c:v>-43.356999999999999</c:v>
                </c:pt>
                <c:pt idx="52260">
                  <c:v>-43.355000000000004</c:v>
                </c:pt>
                <c:pt idx="52261">
                  <c:v>-43.352999999999994</c:v>
                </c:pt>
                <c:pt idx="52262">
                  <c:v>-43.350999999999999</c:v>
                </c:pt>
                <c:pt idx="52263">
                  <c:v>-43.349000000000004</c:v>
                </c:pt>
                <c:pt idx="52264">
                  <c:v>-43.346999999999994</c:v>
                </c:pt>
                <c:pt idx="52265">
                  <c:v>-43.344999999999999</c:v>
                </c:pt>
                <c:pt idx="52266">
                  <c:v>-43.343000000000004</c:v>
                </c:pt>
                <c:pt idx="52267">
                  <c:v>-43.340999999999994</c:v>
                </c:pt>
                <c:pt idx="52268">
                  <c:v>-43.338999999999999</c:v>
                </c:pt>
                <c:pt idx="52269">
                  <c:v>-43.337000000000003</c:v>
                </c:pt>
                <c:pt idx="52270">
                  <c:v>-43.334999999999994</c:v>
                </c:pt>
                <c:pt idx="52271">
                  <c:v>-43.332999999999998</c:v>
                </c:pt>
                <c:pt idx="52272">
                  <c:v>-43.331000000000003</c:v>
                </c:pt>
                <c:pt idx="52273">
                  <c:v>-43.328999999999994</c:v>
                </c:pt>
                <c:pt idx="52274">
                  <c:v>-43.326999999999998</c:v>
                </c:pt>
                <c:pt idx="52275">
                  <c:v>-43.325000000000003</c:v>
                </c:pt>
                <c:pt idx="52276">
                  <c:v>-43.322999999999993</c:v>
                </c:pt>
                <c:pt idx="52277">
                  <c:v>-43.320999999999998</c:v>
                </c:pt>
                <c:pt idx="52278">
                  <c:v>-43.319000000000003</c:v>
                </c:pt>
                <c:pt idx="52279">
                  <c:v>-43.316999999999993</c:v>
                </c:pt>
                <c:pt idx="52280">
                  <c:v>-43.314999999999998</c:v>
                </c:pt>
                <c:pt idx="52281">
                  <c:v>-43.313000000000002</c:v>
                </c:pt>
                <c:pt idx="52282">
                  <c:v>-43.311000000000007</c:v>
                </c:pt>
                <c:pt idx="52283">
                  <c:v>-43.308999999999997</c:v>
                </c:pt>
                <c:pt idx="52284">
                  <c:v>-43.307000000000002</c:v>
                </c:pt>
                <c:pt idx="52285">
                  <c:v>-43.305000000000007</c:v>
                </c:pt>
                <c:pt idx="52286">
                  <c:v>-43.302999999999997</c:v>
                </c:pt>
                <c:pt idx="52287">
                  <c:v>-43.301000000000002</c:v>
                </c:pt>
                <c:pt idx="52288">
                  <c:v>-43.299000000000007</c:v>
                </c:pt>
                <c:pt idx="52289">
                  <c:v>-43.296999999999997</c:v>
                </c:pt>
                <c:pt idx="52290">
                  <c:v>-43.295000000000002</c:v>
                </c:pt>
                <c:pt idx="52291">
                  <c:v>-43.293000000000006</c:v>
                </c:pt>
                <c:pt idx="52292">
                  <c:v>-43.290999999999997</c:v>
                </c:pt>
                <c:pt idx="52293">
                  <c:v>-43.289000000000001</c:v>
                </c:pt>
                <c:pt idx="52294">
                  <c:v>-43.287000000000006</c:v>
                </c:pt>
                <c:pt idx="52295">
                  <c:v>-43.284999999999997</c:v>
                </c:pt>
                <c:pt idx="52296">
                  <c:v>-43.283000000000001</c:v>
                </c:pt>
                <c:pt idx="52297">
                  <c:v>-43.281000000000006</c:v>
                </c:pt>
                <c:pt idx="52298">
                  <c:v>-43.278999999999996</c:v>
                </c:pt>
                <c:pt idx="52299">
                  <c:v>-43.277000000000001</c:v>
                </c:pt>
                <c:pt idx="52300">
                  <c:v>-43.275000000000006</c:v>
                </c:pt>
                <c:pt idx="52301">
                  <c:v>-43.272999999999996</c:v>
                </c:pt>
                <c:pt idx="52302">
                  <c:v>-43.271000000000001</c:v>
                </c:pt>
                <c:pt idx="52303">
                  <c:v>-43.269000000000005</c:v>
                </c:pt>
                <c:pt idx="52304">
                  <c:v>-43.266999999999996</c:v>
                </c:pt>
                <c:pt idx="52305">
                  <c:v>-43.265000000000001</c:v>
                </c:pt>
                <c:pt idx="52306">
                  <c:v>-43.263000000000005</c:v>
                </c:pt>
                <c:pt idx="52307">
                  <c:v>-43.260999999999996</c:v>
                </c:pt>
                <c:pt idx="52308">
                  <c:v>-43.259</c:v>
                </c:pt>
                <c:pt idx="52309">
                  <c:v>-43.257000000000005</c:v>
                </c:pt>
                <c:pt idx="52310">
                  <c:v>-43.254999999999995</c:v>
                </c:pt>
                <c:pt idx="52311">
                  <c:v>-43.253</c:v>
                </c:pt>
                <c:pt idx="52312">
                  <c:v>-43.251000000000005</c:v>
                </c:pt>
                <c:pt idx="52313">
                  <c:v>-43.248999999999995</c:v>
                </c:pt>
                <c:pt idx="52314">
                  <c:v>-43.247</c:v>
                </c:pt>
                <c:pt idx="52315">
                  <c:v>-43.245000000000005</c:v>
                </c:pt>
                <c:pt idx="52316">
                  <c:v>-43.242999999999995</c:v>
                </c:pt>
                <c:pt idx="52317">
                  <c:v>-43.241</c:v>
                </c:pt>
                <c:pt idx="52318">
                  <c:v>-43.239000000000004</c:v>
                </c:pt>
                <c:pt idx="52319">
                  <c:v>-43.236999999999995</c:v>
                </c:pt>
                <c:pt idx="52320">
                  <c:v>-43.234999999999999</c:v>
                </c:pt>
                <c:pt idx="52321">
                  <c:v>-43.233000000000004</c:v>
                </c:pt>
                <c:pt idx="52322">
                  <c:v>-43.230999999999995</c:v>
                </c:pt>
                <c:pt idx="52323">
                  <c:v>-43.228999999999999</c:v>
                </c:pt>
                <c:pt idx="52324">
                  <c:v>-43.227000000000004</c:v>
                </c:pt>
                <c:pt idx="52325">
                  <c:v>-43.224999999999994</c:v>
                </c:pt>
                <c:pt idx="52326">
                  <c:v>-43.222999999999999</c:v>
                </c:pt>
                <c:pt idx="52327">
                  <c:v>-43.221000000000004</c:v>
                </c:pt>
                <c:pt idx="52328">
                  <c:v>-43.218999999999994</c:v>
                </c:pt>
                <c:pt idx="52329">
                  <c:v>-43.216999999999999</c:v>
                </c:pt>
                <c:pt idx="52330">
                  <c:v>-43.215000000000003</c:v>
                </c:pt>
                <c:pt idx="52331">
                  <c:v>-43.212999999999994</c:v>
                </c:pt>
                <c:pt idx="52332">
                  <c:v>-43.210999999999999</c:v>
                </c:pt>
                <c:pt idx="52333">
                  <c:v>-43.209000000000003</c:v>
                </c:pt>
                <c:pt idx="52334">
                  <c:v>-43.206999999999994</c:v>
                </c:pt>
                <c:pt idx="52335">
                  <c:v>-43.204999999999998</c:v>
                </c:pt>
                <c:pt idx="52336">
                  <c:v>-43.203000000000003</c:v>
                </c:pt>
                <c:pt idx="52337">
                  <c:v>-43.200999999999993</c:v>
                </c:pt>
                <c:pt idx="52338">
                  <c:v>-43.198999999999998</c:v>
                </c:pt>
                <c:pt idx="52339">
                  <c:v>-43.197000000000003</c:v>
                </c:pt>
                <c:pt idx="52340">
                  <c:v>-43.194999999999993</c:v>
                </c:pt>
                <c:pt idx="52341">
                  <c:v>-43.192999999999998</c:v>
                </c:pt>
                <c:pt idx="52342">
                  <c:v>-43.191000000000003</c:v>
                </c:pt>
                <c:pt idx="52343">
                  <c:v>-43.188999999999993</c:v>
                </c:pt>
                <c:pt idx="52344">
                  <c:v>-43.186999999999998</c:v>
                </c:pt>
                <c:pt idx="52345">
                  <c:v>-43.185000000000002</c:v>
                </c:pt>
                <c:pt idx="52346">
                  <c:v>-43.183000000000007</c:v>
                </c:pt>
                <c:pt idx="52347">
                  <c:v>-43.180999999999997</c:v>
                </c:pt>
                <c:pt idx="52348">
                  <c:v>-43.179000000000002</c:v>
                </c:pt>
                <c:pt idx="52349">
                  <c:v>-43.177000000000007</c:v>
                </c:pt>
                <c:pt idx="52350">
                  <c:v>-43.174999999999997</c:v>
                </c:pt>
                <c:pt idx="52351">
                  <c:v>-43.173000000000002</c:v>
                </c:pt>
                <c:pt idx="52352">
                  <c:v>-43.171000000000006</c:v>
                </c:pt>
                <c:pt idx="52353">
                  <c:v>-43.168999999999997</c:v>
                </c:pt>
                <c:pt idx="52354">
                  <c:v>-43.167000000000002</c:v>
                </c:pt>
                <c:pt idx="52355">
                  <c:v>-43.165000000000006</c:v>
                </c:pt>
                <c:pt idx="52356">
                  <c:v>-43.162999999999997</c:v>
                </c:pt>
                <c:pt idx="52357">
                  <c:v>-43.161000000000001</c:v>
                </c:pt>
                <c:pt idx="52358">
                  <c:v>-43.159000000000006</c:v>
                </c:pt>
                <c:pt idx="52359">
                  <c:v>-43.156999999999996</c:v>
                </c:pt>
                <c:pt idx="52360">
                  <c:v>-43.155000000000001</c:v>
                </c:pt>
                <c:pt idx="52361">
                  <c:v>-43.153000000000006</c:v>
                </c:pt>
                <c:pt idx="52362">
                  <c:v>-43.150999999999996</c:v>
                </c:pt>
                <c:pt idx="52363">
                  <c:v>-43.149000000000001</c:v>
                </c:pt>
                <c:pt idx="52364">
                  <c:v>-43.147000000000006</c:v>
                </c:pt>
                <c:pt idx="52365">
                  <c:v>-43.144999999999996</c:v>
                </c:pt>
                <c:pt idx="52366">
                  <c:v>-43.143000000000001</c:v>
                </c:pt>
                <c:pt idx="52367">
                  <c:v>-43.141000000000005</c:v>
                </c:pt>
                <c:pt idx="52368">
                  <c:v>-43.138999999999996</c:v>
                </c:pt>
                <c:pt idx="52369">
                  <c:v>-43.137</c:v>
                </c:pt>
                <c:pt idx="52370">
                  <c:v>-43.135000000000005</c:v>
                </c:pt>
                <c:pt idx="52371">
                  <c:v>-43.132999999999996</c:v>
                </c:pt>
                <c:pt idx="52372">
                  <c:v>-43.131</c:v>
                </c:pt>
                <c:pt idx="52373">
                  <c:v>-43.129000000000005</c:v>
                </c:pt>
                <c:pt idx="52374">
                  <c:v>-43.126999999999995</c:v>
                </c:pt>
                <c:pt idx="52375">
                  <c:v>-43.125</c:v>
                </c:pt>
                <c:pt idx="52376">
                  <c:v>-43.123000000000005</c:v>
                </c:pt>
                <c:pt idx="52377">
                  <c:v>-43.120999999999995</c:v>
                </c:pt>
                <c:pt idx="52378">
                  <c:v>-43.119</c:v>
                </c:pt>
                <c:pt idx="52379">
                  <c:v>-43.117000000000004</c:v>
                </c:pt>
                <c:pt idx="52380">
                  <c:v>-43.114999999999995</c:v>
                </c:pt>
                <c:pt idx="52381">
                  <c:v>-43.113</c:v>
                </c:pt>
                <c:pt idx="52382">
                  <c:v>-43.111000000000004</c:v>
                </c:pt>
                <c:pt idx="52383">
                  <c:v>-43.108999999999995</c:v>
                </c:pt>
                <c:pt idx="52384">
                  <c:v>-43.106999999999999</c:v>
                </c:pt>
                <c:pt idx="52385">
                  <c:v>-43.105000000000004</c:v>
                </c:pt>
                <c:pt idx="52386">
                  <c:v>-43.102999999999994</c:v>
                </c:pt>
                <c:pt idx="52387">
                  <c:v>-43.100999999999999</c:v>
                </c:pt>
                <c:pt idx="52388">
                  <c:v>-43.099000000000004</c:v>
                </c:pt>
                <c:pt idx="52389">
                  <c:v>-43.096999999999994</c:v>
                </c:pt>
                <c:pt idx="52390">
                  <c:v>-43.094999999999999</c:v>
                </c:pt>
                <c:pt idx="52391">
                  <c:v>-43.093000000000004</c:v>
                </c:pt>
                <c:pt idx="52392">
                  <c:v>-43.090999999999994</c:v>
                </c:pt>
                <c:pt idx="52393">
                  <c:v>-43.088999999999999</c:v>
                </c:pt>
                <c:pt idx="52394">
                  <c:v>-43.087000000000003</c:v>
                </c:pt>
                <c:pt idx="52395">
                  <c:v>-43.084999999999994</c:v>
                </c:pt>
                <c:pt idx="52396">
                  <c:v>-43.082999999999998</c:v>
                </c:pt>
                <c:pt idx="52397">
                  <c:v>-43.081000000000003</c:v>
                </c:pt>
                <c:pt idx="52398">
                  <c:v>-43.078999999999994</c:v>
                </c:pt>
                <c:pt idx="52399">
                  <c:v>-43.076999999999998</c:v>
                </c:pt>
                <c:pt idx="52400">
                  <c:v>-43.075000000000003</c:v>
                </c:pt>
                <c:pt idx="52401">
                  <c:v>-43.072999999999993</c:v>
                </c:pt>
                <c:pt idx="52402">
                  <c:v>-43.070999999999998</c:v>
                </c:pt>
                <c:pt idx="52403">
                  <c:v>-43.069000000000003</c:v>
                </c:pt>
                <c:pt idx="52404">
                  <c:v>-43.066999999999993</c:v>
                </c:pt>
                <c:pt idx="52405">
                  <c:v>-43.064999999999998</c:v>
                </c:pt>
                <c:pt idx="52406">
                  <c:v>-43.063000000000002</c:v>
                </c:pt>
                <c:pt idx="52407">
                  <c:v>-43.061000000000007</c:v>
                </c:pt>
                <c:pt idx="52408">
                  <c:v>-43.058999999999997</c:v>
                </c:pt>
                <c:pt idx="52409">
                  <c:v>-43.057000000000002</c:v>
                </c:pt>
                <c:pt idx="52410">
                  <c:v>-43.055000000000007</c:v>
                </c:pt>
                <c:pt idx="52411">
                  <c:v>-43.052999999999997</c:v>
                </c:pt>
                <c:pt idx="52412">
                  <c:v>-43.051000000000002</c:v>
                </c:pt>
                <c:pt idx="52413">
                  <c:v>-43.049000000000007</c:v>
                </c:pt>
                <c:pt idx="52414">
                  <c:v>-43.046999999999997</c:v>
                </c:pt>
                <c:pt idx="52415">
                  <c:v>-43.045000000000002</c:v>
                </c:pt>
                <c:pt idx="52416">
                  <c:v>-43.043000000000006</c:v>
                </c:pt>
                <c:pt idx="52417">
                  <c:v>-43.040999999999997</c:v>
                </c:pt>
                <c:pt idx="52418">
                  <c:v>-43.039000000000001</c:v>
                </c:pt>
                <c:pt idx="52419">
                  <c:v>-43.037000000000006</c:v>
                </c:pt>
                <c:pt idx="52420">
                  <c:v>-43.034999999999997</c:v>
                </c:pt>
                <c:pt idx="52421">
                  <c:v>-43.033000000000001</c:v>
                </c:pt>
                <c:pt idx="52422">
                  <c:v>-43.031000000000006</c:v>
                </c:pt>
                <c:pt idx="52423">
                  <c:v>-43.028999999999996</c:v>
                </c:pt>
                <c:pt idx="52424">
                  <c:v>-43.027000000000001</c:v>
                </c:pt>
                <c:pt idx="52425">
                  <c:v>-43.025000000000006</c:v>
                </c:pt>
                <c:pt idx="52426">
                  <c:v>-43.022999999999996</c:v>
                </c:pt>
                <c:pt idx="52427">
                  <c:v>-43.021000000000001</c:v>
                </c:pt>
                <c:pt idx="52428">
                  <c:v>-43.019000000000005</c:v>
                </c:pt>
                <c:pt idx="52429">
                  <c:v>-43.016999999999996</c:v>
                </c:pt>
                <c:pt idx="52430">
                  <c:v>-43.015000000000001</c:v>
                </c:pt>
                <c:pt idx="52431">
                  <c:v>-43.013000000000005</c:v>
                </c:pt>
                <c:pt idx="52432">
                  <c:v>-43.010999999999996</c:v>
                </c:pt>
                <c:pt idx="52433">
                  <c:v>-43.009</c:v>
                </c:pt>
                <c:pt idx="52434">
                  <c:v>-43.007000000000005</c:v>
                </c:pt>
                <c:pt idx="52435">
                  <c:v>-43.004999999999995</c:v>
                </c:pt>
                <c:pt idx="52436">
                  <c:v>-43.003</c:v>
                </c:pt>
                <c:pt idx="52437">
                  <c:v>-43.001000000000005</c:v>
                </c:pt>
                <c:pt idx="52438">
                  <c:v>-42.998999999999995</c:v>
                </c:pt>
                <c:pt idx="52439">
                  <c:v>-42.997</c:v>
                </c:pt>
                <c:pt idx="52440">
                  <c:v>-42.995000000000005</c:v>
                </c:pt>
                <c:pt idx="52441">
                  <c:v>-42.992999999999995</c:v>
                </c:pt>
                <c:pt idx="52442">
                  <c:v>-42.991</c:v>
                </c:pt>
                <c:pt idx="52443">
                  <c:v>-42.989000000000004</c:v>
                </c:pt>
                <c:pt idx="52444">
                  <c:v>-42.986999999999995</c:v>
                </c:pt>
                <c:pt idx="52445">
                  <c:v>-42.984999999999999</c:v>
                </c:pt>
                <c:pt idx="52446">
                  <c:v>-42.983000000000004</c:v>
                </c:pt>
                <c:pt idx="52447">
                  <c:v>-42.980999999999995</c:v>
                </c:pt>
                <c:pt idx="52448">
                  <c:v>-42.978999999999999</c:v>
                </c:pt>
                <c:pt idx="52449">
                  <c:v>-42.977000000000004</c:v>
                </c:pt>
                <c:pt idx="52450">
                  <c:v>-42.974999999999994</c:v>
                </c:pt>
                <c:pt idx="52451">
                  <c:v>-42.972999999999999</c:v>
                </c:pt>
                <c:pt idx="52452">
                  <c:v>-42.971000000000004</c:v>
                </c:pt>
                <c:pt idx="52453">
                  <c:v>-42.968999999999994</c:v>
                </c:pt>
                <c:pt idx="52454">
                  <c:v>-42.966999999999999</c:v>
                </c:pt>
                <c:pt idx="52455">
                  <c:v>-42.965000000000003</c:v>
                </c:pt>
                <c:pt idx="52456">
                  <c:v>-42.962999999999994</c:v>
                </c:pt>
                <c:pt idx="52457">
                  <c:v>-42.960999999999999</c:v>
                </c:pt>
                <c:pt idx="52458">
                  <c:v>-42.959000000000003</c:v>
                </c:pt>
                <c:pt idx="52459">
                  <c:v>-42.956999999999994</c:v>
                </c:pt>
                <c:pt idx="52460">
                  <c:v>-42.954999999999998</c:v>
                </c:pt>
                <c:pt idx="52461">
                  <c:v>-42.953000000000003</c:v>
                </c:pt>
                <c:pt idx="52462">
                  <c:v>-42.950999999999993</c:v>
                </c:pt>
                <c:pt idx="52463">
                  <c:v>-42.948999999999998</c:v>
                </c:pt>
                <c:pt idx="52464">
                  <c:v>-42.947000000000003</c:v>
                </c:pt>
                <c:pt idx="52465">
                  <c:v>-42.944999999999993</c:v>
                </c:pt>
                <c:pt idx="52466">
                  <c:v>-42.942999999999998</c:v>
                </c:pt>
                <c:pt idx="52467">
                  <c:v>-42.941000000000003</c:v>
                </c:pt>
                <c:pt idx="52468">
                  <c:v>-42.938999999999993</c:v>
                </c:pt>
                <c:pt idx="52469">
                  <c:v>-42.936999999999998</c:v>
                </c:pt>
                <c:pt idx="52470">
                  <c:v>-42.935000000000002</c:v>
                </c:pt>
                <c:pt idx="52471">
                  <c:v>-42.933000000000007</c:v>
                </c:pt>
                <c:pt idx="52472">
                  <c:v>-42.930999999999997</c:v>
                </c:pt>
                <c:pt idx="52473">
                  <c:v>-42.929000000000002</c:v>
                </c:pt>
                <c:pt idx="52474">
                  <c:v>-42.927000000000007</c:v>
                </c:pt>
                <c:pt idx="52475">
                  <c:v>-42.924999999999997</c:v>
                </c:pt>
                <c:pt idx="52476">
                  <c:v>-42.923000000000002</c:v>
                </c:pt>
                <c:pt idx="52477">
                  <c:v>-42.921000000000006</c:v>
                </c:pt>
                <c:pt idx="52478">
                  <c:v>-42.918999999999997</c:v>
                </c:pt>
                <c:pt idx="52479">
                  <c:v>-42.917000000000002</c:v>
                </c:pt>
                <c:pt idx="52480">
                  <c:v>-42.915000000000006</c:v>
                </c:pt>
                <c:pt idx="52481">
                  <c:v>-42.912999999999997</c:v>
                </c:pt>
                <c:pt idx="52482">
                  <c:v>-42.911000000000001</c:v>
                </c:pt>
                <c:pt idx="52483">
                  <c:v>-42.909000000000006</c:v>
                </c:pt>
                <c:pt idx="52484">
                  <c:v>-42.906999999999996</c:v>
                </c:pt>
                <c:pt idx="52485">
                  <c:v>-42.905000000000001</c:v>
                </c:pt>
                <c:pt idx="52486">
                  <c:v>-42.903000000000006</c:v>
                </c:pt>
                <c:pt idx="52487">
                  <c:v>-42.900999999999996</c:v>
                </c:pt>
                <c:pt idx="52488">
                  <c:v>-42.899000000000001</c:v>
                </c:pt>
                <c:pt idx="52489">
                  <c:v>-42.897000000000006</c:v>
                </c:pt>
                <c:pt idx="52490">
                  <c:v>-42.894999999999996</c:v>
                </c:pt>
                <c:pt idx="52491">
                  <c:v>-42.893000000000001</c:v>
                </c:pt>
                <c:pt idx="52492">
                  <c:v>-42.891000000000005</c:v>
                </c:pt>
                <c:pt idx="52493">
                  <c:v>-42.888999999999996</c:v>
                </c:pt>
                <c:pt idx="52494">
                  <c:v>-42.887</c:v>
                </c:pt>
                <c:pt idx="52495">
                  <c:v>-42.885000000000005</c:v>
                </c:pt>
                <c:pt idx="52496">
                  <c:v>-42.882999999999996</c:v>
                </c:pt>
                <c:pt idx="52497">
                  <c:v>-42.881</c:v>
                </c:pt>
                <c:pt idx="52498">
                  <c:v>-42.879000000000005</c:v>
                </c:pt>
                <c:pt idx="52499">
                  <c:v>-42.876999999999995</c:v>
                </c:pt>
                <c:pt idx="52500">
                  <c:v>-42.875</c:v>
                </c:pt>
                <c:pt idx="52501">
                  <c:v>-42.873000000000005</c:v>
                </c:pt>
                <c:pt idx="52502">
                  <c:v>-42.870999999999995</c:v>
                </c:pt>
                <c:pt idx="52503">
                  <c:v>-42.869</c:v>
                </c:pt>
                <c:pt idx="52504">
                  <c:v>-42.867000000000004</c:v>
                </c:pt>
                <c:pt idx="52505">
                  <c:v>-42.864999999999995</c:v>
                </c:pt>
                <c:pt idx="52506">
                  <c:v>-42.863</c:v>
                </c:pt>
                <c:pt idx="52507">
                  <c:v>-42.861000000000004</c:v>
                </c:pt>
                <c:pt idx="52508">
                  <c:v>-42.858999999999995</c:v>
                </c:pt>
                <c:pt idx="52509">
                  <c:v>-42.856999999999999</c:v>
                </c:pt>
                <c:pt idx="52510">
                  <c:v>-42.855000000000004</c:v>
                </c:pt>
                <c:pt idx="52511">
                  <c:v>-42.852999999999994</c:v>
                </c:pt>
                <c:pt idx="52512">
                  <c:v>-42.850999999999999</c:v>
                </c:pt>
                <c:pt idx="52513">
                  <c:v>-42.849000000000004</c:v>
                </c:pt>
                <c:pt idx="52514">
                  <c:v>-42.846999999999994</c:v>
                </c:pt>
                <c:pt idx="52515">
                  <c:v>-42.844999999999999</c:v>
                </c:pt>
                <c:pt idx="52516">
                  <c:v>-42.843000000000004</c:v>
                </c:pt>
                <c:pt idx="52517">
                  <c:v>-42.840999999999994</c:v>
                </c:pt>
                <c:pt idx="52518">
                  <c:v>-42.838999999999999</c:v>
                </c:pt>
                <c:pt idx="52519">
                  <c:v>-42.837000000000003</c:v>
                </c:pt>
                <c:pt idx="52520">
                  <c:v>-42.834999999999994</c:v>
                </c:pt>
                <c:pt idx="52521">
                  <c:v>-42.832999999999998</c:v>
                </c:pt>
                <c:pt idx="52522">
                  <c:v>-42.831000000000003</c:v>
                </c:pt>
                <c:pt idx="52523">
                  <c:v>-42.828999999999994</c:v>
                </c:pt>
                <c:pt idx="52524">
                  <c:v>-42.826999999999998</c:v>
                </c:pt>
                <c:pt idx="52525">
                  <c:v>-42.825000000000003</c:v>
                </c:pt>
                <c:pt idx="52526">
                  <c:v>-42.822999999999993</c:v>
                </c:pt>
                <c:pt idx="52527">
                  <c:v>-42.820999999999998</c:v>
                </c:pt>
                <c:pt idx="52528">
                  <c:v>-42.819000000000003</c:v>
                </c:pt>
                <c:pt idx="52529">
                  <c:v>-42.816999999999993</c:v>
                </c:pt>
                <c:pt idx="52530">
                  <c:v>-42.814999999999998</c:v>
                </c:pt>
                <c:pt idx="52531">
                  <c:v>-42.813000000000002</c:v>
                </c:pt>
                <c:pt idx="52532">
                  <c:v>-42.811000000000007</c:v>
                </c:pt>
                <c:pt idx="52533">
                  <c:v>-42.808999999999997</c:v>
                </c:pt>
                <c:pt idx="52534">
                  <c:v>-42.807000000000002</c:v>
                </c:pt>
                <c:pt idx="52535">
                  <c:v>-42.805000000000007</c:v>
                </c:pt>
                <c:pt idx="52536">
                  <c:v>-42.802999999999997</c:v>
                </c:pt>
                <c:pt idx="52537">
                  <c:v>-42.801000000000002</c:v>
                </c:pt>
                <c:pt idx="52538">
                  <c:v>-42.799000000000007</c:v>
                </c:pt>
                <c:pt idx="52539">
                  <c:v>-42.796999999999997</c:v>
                </c:pt>
                <c:pt idx="52540">
                  <c:v>-42.795000000000002</c:v>
                </c:pt>
                <c:pt idx="52541">
                  <c:v>-42.793000000000006</c:v>
                </c:pt>
                <c:pt idx="52542">
                  <c:v>-42.790999999999997</c:v>
                </c:pt>
                <c:pt idx="52543">
                  <c:v>-42.789000000000001</c:v>
                </c:pt>
                <c:pt idx="52544">
                  <c:v>-42.787000000000006</c:v>
                </c:pt>
                <c:pt idx="52545">
                  <c:v>-42.784999999999997</c:v>
                </c:pt>
                <c:pt idx="52546">
                  <c:v>-42.783000000000001</c:v>
                </c:pt>
                <c:pt idx="52547">
                  <c:v>-42.781000000000006</c:v>
                </c:pt>
                <c:pt idx="52548">
                  <c:v>-42.778999999999996</c:v>
                </c:pt>
                <c:pt idx="52549">
                  <c:v>-42.777000000000001</c:v>
                </c:pt>
                <c:pt idx="52550">
                  <c:v>-42.775000000000006</c:v>
                </c:pt>
                <c:pt idx="52551">
                  <c:v>-42.772999999999996</c:v>
                </c:pt>
                <c:pt idx="52552">
                  <c:v>-42.771000000000001</c:v>
                </c:pt>
                <c:pt idx="52553">
                  <c:v>-42.769000000000005</c:v>
                </c:pt>
                <c:pt idx="52554">
                  <c:v>-42.766999999999996</c:v>
                </c:pt>
                <c:pt idx="52555">
                  <c:v>-42.765000000000001</c:v>
                </c:pt>
                <c:pt idx="52556">
                  <c:v>-42.763000000000005</c:v>
                </c:pt>
                <c:pt idx="52557">
                  <c:v>-42.760999999999996</c:v>
                </c:pt>
                <c:pt idx="52558">
                  <c:v>-42.759</c:v>
                </c:pt>
                <c:pt idx="52559">
                  <c:v>-42.757000000000005</c:v>
                </c:pt>
                <c:pt idx="52560">
                  <c:v>-42.754999999999995</c:v>
                </c:pt>
                <c:pt idx="52561">
                  <c:v>-42.753</c:v>
                </c:pt>
                <c:pt idx="52562">
                  <c:v>-42.751000000000005</c:v>
                </c:pt>
                <c:pt idx="52563">
                  <c:v>-42.748999999999995</c:v>
                </c:pt>
                <c:pt idx="52564">
                  <c:v>-42.747</c:v>
                </c:pt>
                <c:pt idx="52565">
                  <c:v>-42.745000000000005</c:v>
                </c:pt>
                <c:pt idx="52566">
                  <c:v>-42.742999999999995</c:v>
                </c:pt>
                <c:pt idx="52567">
                  <c:v>-42.741</c:v>
                </c:pt>
                <c:pt idx="52568">
                  <c:v>-42.739000000000004</c:v>
                </c:pt>
                <c:pt idx="52569">
                  <c:v>-42.736999999999995</c:v>
                </c:pt>
                <c:pt idx="52570">
                  <c:v>-42.734999999999999</c:v>
                </c:pt>
                <c:pt idx="52571">
                  <c:v>-42.733000000000004</c:v>
                </c:pt>
                <c:pt idx="52572">
                  <c:v>-42.730999999999995</c:v>
                </c:pt>
                <c:pt idx="52573">
                  <c:v>-42.728999999999999</c:v>
                </c:pt>
                <c:pt idx="52574">
                  <c:v>-42.727000000000004</c:v>
                </c:pt>
                <c:pt idx="52575">
                  <c:v>-42.724999999999994</c:v>
                </c:pt>
                <c:pt idx="52576">
                  <c:v>-42.722999999999999</c:v>
                </c:pt>
                <c:pt idx="52577">
                  <c:v>-42.721000000000004</c:v>
                </c:pt>
                <c:pt idx="52578">
                  <c:v>-42.718999999999994</c:v>
                </c:pt>
                <c:pt idx="52579">
                  <c:v>-42.716999999999999</c:v>
                </c:pt>
                <c:pt idx="52580">
                  <c:v>-42.715000000000003</c:v>
                </c:pt>
                <c:pt idx="52581">
                  <c:v>-42.712999999999994</c:v>
                </c:pt>
                <c:pt idx="52582">
                  <c:v>-42.710999999999999</c:v>
                </c:pt>
                <c:pt idx="52583">
                  <c:v>-42.709000000000003</c:v>
                </c:pt>
                <c:pt idx="52584">
                  <c:v>-42.706999999999994</c:v>
                </c:pt>
                <c:pt idx="52585">
                  <c:v>-42.704999999999998</c:v>
                </c:pt>
                <c:pt idx="52586">
                  <c:v>-42.703000000000003</c:v>
                </c:pt>
                <c:pt idx="52587">
                  <c:v>-42.700999999999993</c:v>
                </c:pt>
                <c:pt idx="52588">
                  <c:v>-42.698999999999998</c:v>
                </c:pt>
                <c:pt idx="52589">
                  <c:v>-42.697000000000003</c:v>
                </c:pt>
                <c:pt idx="52590">
                  <c:v>-42.694999999999993</c:v>
                </c:pt>
                <c:pt idx="52591">
                  <c:v>-42.692999999999998</c:v>
                </c:pt>
                <c:pt idx="52592">
                  <c:v>-42.691000000000003</c:v>
                </c:pt>
                <c:pt idx="52593">
                  <c:v>-42.688999999999993</c:v>
                </c:pt>
                <c:pt idx="52594">
                  <c:v>-42.686999999999998</c:v>
                </c:pt>
                <c:pt idx="52595">
                  <c:v>-42.685000000000002</c:v>
                </c:pt>
                <c:pt idx="52596">
                  <c:v>-42.683000000000007</c:v>
                </c:pt>
                <c:pt idx="52597">
                  <c:v>-42.680999999999997</c:v>
                </c:pt>
                <c:pt idx="52598">
                  <c:v>-42.679000000000002</c:v>
                </c:pt>
                <c:pt idx="52599">
                  <c:v>-42.677000000000007</c:v>
                </c:pt>
                <c:pt idx="52600">
                  <c:v>-42.674999999999997</c:v>
                </c:pt>
                <c:pt idx="52601">
                  <c:v>-42.673000000000002</c:v>
                </c:pt>
                <c:pt idx="52602">
                  <c:v>-42.671000000000006</c:v>
                </c:pt>
                <c:pt idx="52603">
                  <c:v>-42.668999999999997</c:v>
                </c:pt>
                <c:pt idx="52604">
                  <c:v>-42.667000000000002</c:v>
                </c:pt>
                <c:pt idx="52605">
                  <c:v>-42.665000000000006</c:v>
                </c:pt>
                <c:pt idx="52606">
                  <c:v>-42.662999999999997</c:v>
                </c:pt>
                <c:pt idx="52607">
                  <c:v>-42.661000000000001</c:v>
                </c:pt>
                <c:pt idx="52608">
                  <c:v>-42.659000000000006</c:v>
                </c:pt>
                <c:pt idx="52609">
                  <c:v>-42.656999999999996</c:v>
                </c:pt>
                <c:pt idx="52610">
                  <c:v>-42.655000000000001</c:v>
                </c:pt>
                <c:pt idx="52611">
                  <c:v>-42.653000000000006</c:v>
                </c:pt>
                <c:pt idx="52612">
                  <c:v>-42.650999999999996</c:v>
                </c:pt>
                <c:pt idx="52613">
                  <c:v>-42.649000000000001</c:v>
                </c:pt>
                <c:pt idx="52614">
                  <c:v>-42.647000000000006</c:v>
                </c:pt>
                <c:pt idx="52615">
                  <c:v>-42.644999999999996</c:v>
                </c:pt>
                <c:pt idx="52616">
                  <c:v>-42.643000000000001</c:v>
                </c:pt>
                <c:pt idx="52617">
                  <c:v>-42.641000000000005</c:v>
                </c:pt>
                <c:pt idx="52618">
                  <c:v>-42.638999999999996</c:v>
                </c:pt>
                <c:pt idx="52619">
                  <c:v>-42.637</c:v>
                </c:pt>
                <c:pt idx="52620">
                  <c:v>-42.635000000000005</c:v>
                </c:pt>
                <c:pt idx="52621">
                  <c:v>-42.632999999999996</c:v>
                </c:pt>
                <c:pt idx="52622">
                  <c:v>-42.631</c:v>
                </c:pt>
                <c:pt idx="52623">
                  <c:v>-42.629000000000005</c:v>
                </c:pt>
                <c:pt idx="52624">
                  <c:v>-42.626999999999995</c:v>
                </c:pt>
                <c:pt idx="52625">
                  <c:v>-42.625</c:v>
                </c:pt>
                <c:pt idx="52626">
                  <c:v>-42.623000000000005</c:v>
                </c:pt>
                <c:pt idx="52627">
                  <c:v>-42.620999999999995</c:v>
                </c:pt>
                <c:pt idx="52628">
                  <c:v>-42.619</c:v>
                </c:pt>
                <c:pt idx="52629">
                  <c:v>-42.617000000000004</c:v>
                </c:pt>
                <c:pt idx="52630">
                  <c:v>-42.614999999999995</c:v>
                </c:pt>
                <c:pt idx="52631">
                  <c:v>-42.613</c:v>
                </c:pt>
                <c:pt idx="52632">
                  <c:v>-42.611000000000004</c:v>
                </c:pt>
                <c:pt idx="52633">
                  <c:v>-42.608999999999995</c:v>
                </c:pt>
                <c:pt idx="52634">
                  <c:v>-42.606999999999999</c:v>
                </c:pt>
                <c:pt idx="52635">
                  <c:v>-42.605000000000004</c:v>
                </c:pt>
                <c:pt idx="52636">
                  <c:v>-42.602999999999994</c:v>
                </c:pt>
                <c:pt idx="52637">
                  <c:v>-42.600999999999999</c:v>
                </c:pt>
                <c:pt idx="52638">
                  <c:v>-42.599000000000004</c:v>
                </c:pt>
                <c:pt idx="52639">
                  <c:v>-42.596999999999994</c:v>
                </c:pt>
                <c:pt idx="52640">
                  <c:v>-42.594999999999999</c:v>
                </c:pt>
                <c:pt idx="52641">
                  <c:v>-42.593000000000004</c:v>
                </c:pt>
                <c:pt idx="52642">
                  <c:v>-42.590999999999994</c:v>
                </c:pt>
                <c:pt idx="52643">
                  <c:v>-42.588999999999999</c:v>
                </c:pt>
                <c:pt idx="52644">
                  <c:v>-42.587000000000003</c:v>
                </c:pt>
                <c:pt idx="52645">
                  <c:v>-42.584999999999994</c:v>
                </c:pt>
                <c:pt idx="52646">
                  <c:v>-42.582999999999998</c:v>
                </c:pt>
                <c:pt idx="52647">
                  <c:v>-42.581000000000003</c:v>
                </c:pt>
                <c:pt idx="52648">
                  <c:v>-42.578999999999994</c:v>
                </c:pt>
                <c:pt idx="52649">
                  <c:v>-42.576999999999998</c:v>
                </c:pt>
                <c:pt idx="52650">
                  <c:v>-42.575000000000003</c:v>
                </c:pt>
                <c:pt idx="52651">
                  <c:v>-42.572999999999993</c:v>
                </c:pt>
                <c:pt idx="52652">
                  <c:v>-42.570999999999998</c:v>
                </c:pt>
                <c:pt idx="52653">
                  <c:v>-42.569000000000003</c:v>
                </c:pt>
                <c:pt idx="52654">
                  <c:v>-42.566999999999993</c:v>
                </c:pt>
                <c:pt idx="52655">
                  <c:v>-42.564999999999998</c:v>
                </c:pt>
                <c:pt idx="52656">
                  <c:v>-42.563000000000002</c:v>
                </c:pt>
                <c:pt idx="52657">
                  <c:v>-42.561000000000007</c:v>
                </c:pt>
                <c:pt idx="52658">
                  <c:v>-42.558999999999997</c:v>
                </c:pt>
                <c:pt idx="52659">
                  <c:v>-42.557000000000002</c:v>
                </c:pt>
                <c:pt idx="52660">
                  <c:v>-42.555000000000007</c:v>
                </c:pt>
                <c:pt idx="52661">
                  <c:v>-42.552999999999997</c:v>
                </c:pt>
                <c:pt idx="52662">
                  <c:v>-42.551000000000002</c:v>
                </c:pt>
                <c:pt idx="52663">
                  <c:v>-42.549000000000007</c:v>
                </c:pt>
                <c:pt idx="52664">
                  <c:v>-42.546999999999997</c:v>
                </c:pt>
                <c:pt idx="52665">
                  <c:v>-42.545000000000002</c:v>
                </c:pt>
                <c:pt idx="52666">
                  <c:v>-42.543000000000006</c:v>
                </c:pt>
                <c:pt idx="52667">
                  <c:v>-42.540999999999997</c:v>
                </c:pt>
                <c:pt idx="52668">
                  <c:v>-42.539000000000001</c:v>
                </c:pt>
                <c:pt idx="52669">
                  <c:v>-42.537000000000006</c:v>
                </c:pt>
                <c:pt idx="52670">
                  <c:v>-42.534999999999997</c:v>
                </c:pt>
                <c:pt idx="52671">
                  <c:v>-42.533000000000001</c:v>
                </c:pt>
                <c:pt idx="52672">
                  <c:v>-42.531000000000006</c:v>
                </c:pt>
                <c:pt idx="52673">
                  <c:v>-42.528999999999996</c:v>
                </c:pt>
                <c:pt idx="52674">
                  <c:v>-42.527000000000001</c:v>
                </c:pt>
                <c:pt idx="52675">
                  <c:v>-42.525000000000006</c:v>
                </c:pt>
                <c:pt idx="52676">
                  <c:v>-42.522999999999996</c:v>
                </c:pt>
                <c:pt idx="52677">
                  <c:v>-42.521000000000001</c:v>
                </c:pt>
                <c:pt idx="52678">
                  <c:v>-42.519000000000005</c:v>
                </c:pt>
                <c:pt idx="52679">
                  <c:v>-42.516999999999996</c:v>
                </c:pt>
                <c:pt idx="52680">
                  <c:v>-42.515000000000001</c:v>
                </c:pt>
                <c:pt idx="52681">
                  <c:v>-42.513000000000005</c:v>
                </c:pt>
                <c:pt idx="52682">
                  <c:v>-42.510999999999996</c:v>
                </c:pt>
                <c:pt idx="52683">
                  <c:v>-42.509</c:v>
                </c:pt>
                <c:pt idx="52684">
                  <c:v>-42.507000000000005</c:v>
                </c:pt>
                <c:pt idx="52685">
                  <c:v>-42.504999999999995</c:v>
                </c:pt>
                <c:pt idx="52686">
                  <c:v>-42.503</c:v>
                </c:pt>
                <c:pt idx="52687">
                  <c:v>-42.501000000000005</c:v>
                </c:pt>
                <c:pt idx="52688">
                  <c:v>-42.498999999999995</c:v>
                </c:pt>
                <c:pt idx="52689">
                  <c:v>-42.497</c:v>
                </c:pt>
                <c:pt idx="52690">
                  <c:v>-42.495000000000005</c:v>
                </c:pt>
                <c:pt idx="52691">
                  <c:v>-42.492999999999995</c:v>
                </c:pt>
                <c:pt idx="52692">
                  <c:v>-42.491</c:v>
                </c:pt>
                <c:pt idx="52693">
                  <c:v>-42.489000000000004</c:v>
                </c:pt>
                <c:pt idx="52694">
                  <c:v>-42.486999999999995</c:v>
                </c:pt>
                <c:pt idx="52695">
                  <c:v>-42.484999999999999</c:v>
                </c:pt>
                <c:pt idx="52696">
                  <c:v>-42.483000000000004</c:v>
                </c:pt>
                <c:pt idx="52697">
                  <c:v>-42.480999999999995</c:v>
                </c:pt>
                <c:pt idx="52698">
                  <c:v>-42.478999999999999</c:v>
                </c:pt>
                <c:pt idx="52699">
                  <c:v>-42.477000000000004</c:v>
                </c:pt>
                <c:pt idx="52700">
                  <c:v>-42.474999999999994</c:v>
                </c:pt>
                <c:pt idx="52701">
                  <c:v>-42.472999999999999</c:v>
                </c:pt>
                <c:pt idx="52702">
                  <c:v>-42.471000000000004</c:v>
                </c:pt>
                <c:pt idx="52703">
                  <c:v>-42.468999999999994</c:v>
                </c:pt>
                <c:pt idx="52704">
                  <c:v>-42.466999999999999</c:v>
                </c:pt>
                <c:pt idx="52705">
                  <c:v>-42.465000000000003</c:v>
                </c:pt>
                <c:pt idx="52706">
                  <c:v>-42.462999999999994</c:v>
                </c:pt>
                <c:pt idx="52707">
                  <c:v>-42.460999999999999</c:v>
                </c:pt>
                <c:pt idx="52708">
                  <c:v>-42.459000000000003</c:v>
                </c:pt>
                <c:pt idx="52709">
                  <c:v>-42.456999999999994</c:v>
                </c:pt>
                <c:pt idx="52710">
                  <c:v>-42.454999999999998</c:v>
                </c:pt>
                <c:pt idx="52711">
                  <c:v>-42.453000000000003</c:v>
                </c:pt>
                <c:pt idx="52712">
                  <c:v>-42.450999999999993</c:v>
                </c:pt>
                <c:pt idx="52713">
                  <c:v>-42.448999999999998</c:v>
                </c:pt>
                <c:pt idx="52714">
                  <c:v>-42.447000000000003</c:v>
                </c:pt>
                <c:pt idx="52715">
                  <c:v>-42.444999999999993</c:v>
                </c:pt>
                <c:pt idx="52716">
                  <c:v>-42.442999999999998</c:v>
                </c:pt>
                <c:pt idx="52717">
                  <c:v>-42.441000000000003</c:v>
                </c:pt>
                <c:pt idx="52718">
                  <c:v>-42.438999999999993</c:v>
                </c:pt>
                <c:pt idx="52719">
                  <c:v>-42.436999999999998</c:v>
                </c:pt>
                <c:pt idx="52720">
                  <c:v>-42.435000000000002</c:v>
                </c:pt>
                <c:pt idx="52721">
                  <c:v>-42.433000000000007</c:v>
                </c:pt>
                <c:pt idx="52722">
                  <c:v>-42.430999999999997</c:v>
                </c:pt>
                <c:pt idx="52723">
                  <c:v>-42.429000000000002</c:v>
                </c:pt>
                <c:pt idx="52724">
                  <c:v>-42.427000000000007</c:v>
                </c:pt>
                <c:pt idx="52725">
                  <c:v>-42.424999999999997</c:v>
                </c:pt>
                <c:pt idx="52726">
                  <c:v>-42.423000000000002</c:v>
                </c:pt>
                <c:pt idx="52727">
                  <c:v>-42.421000000000006</c:v>
                </c:pt>
                <c:pt idx="52728">
                  <c:v>-42.418999999999997</c:v>
                </c:pt>
                <c:pt idx="52729">
                  <c:v>-42.417000000000002</c:v>
                </c:pt>
                <c:pt idx="52730">
                  <c:v>-42.415000000000006</c:v>
                </c:pt>
                <c:pt idx="52731">
                  <c:v>-42.412999999999997</c:v>
                </c:pt>
                <c:pt idx="52732">
                  <c:v>-42.411000000000001</c:v>
                </c:pt>
                <c:pt idx="52733">
                  <c:v>-42.409000000000006</c:v>
                </c:pt>
                <c:pt idx="52734">
                  <c:v>-42.406999999999996</c:v>
                </c:pt>
                <c:pt idx="52735">
                  <c:v>-42.405000000000001</c:v>
                </c:pt>
                <c:pt idx="52736">
                  <c:v>-42.403000000000006</c:v>
                </c:pt>
                <c:pt idx="52737">
                  <c:v>-42.400999999999996</c:v>
                </c:pt>
                <c:pt idx="52738">
                  <c:v>-42.399000000000001</c:v>
                </c:pt>
                <c:pt idx="52739">
                  <c:v>-42.397000000000006</c:v>
                </c:pt>
                <c:pt idx="52740">
                  <c:v>-42.394999999999996</c:v>
                </c:pt>
                <c:pt idx="52741">
                  <c:v>-42.393000000000001</c:v>
                </c:pt>
                <c:pt idx="52742">
                  <c:v>-42.391000000000005</c:v>
                </c:pt>
                <c:pt idx="52743">
                  <c:v>-42.388999999999996</c:v>
                </c:pt>
                <c:pt idx="52744">
                  <c:v>-42.387</c:v>
                </c:pt>
                <c:pt idx="52745">
                  <c:v>-42.385000000000005</c:v>
                </c:pt>
                <c:pt idx="52746">
                  <c:v>-42.382999999999996</c:v>
                </c:pt>
                <c:pt idx="52747">
                  <c:v>-42.381</c:v>
                </c:pt>
                <c:pt idx="52748">
                  <c:v>-42.379000000000005</c:v>
                </c:pt>
                <c:pt idx="52749">
                  <c:v>-42.376999999999995</c:v>
                </c:pt>
                <c:pt idx="52750">
                  <c:v>-42.375</c:v>
                </c:pt>
                <c:pt idx="52751">
                  <c:v>-42.373000000000005</c:v>
                </c:pt>
                <c:pt idx="52752">
                  <c:v>-42.370999999999995</c:v>
                </c:pt>
                <c:pt idx="52753">
                  <c:v>-42.369</c:v>
                </c:pt>
                <c:pt idx="52754">
                  <c:v>-42.367000000000004</c:v>
                </c:pt>
                <c:pt idx="52755">
                  <c:v>-42.364999999999995</c:v>
                </c:pt>
                <c:pt idx="52756">
                  <c:v>-42.363</c:v>
                </c:pt>
                <c:pt idx="52757">
                  <c:v>-42.361000000000004</c:v>
                </c:pt>
                <c:pt idx="52758">
                  <c:v>-42.358999999999995</c:v>
                </c:pt>
                <c:pt idx="52759">
                  <c:v>-42.356999999999999</c:v>
                </c:pt>
                <c:pt idx="52760">
                  <c:v>-42.355000000000004</c:v>
                </c:pt>
                <c:pt idx="52761">
                  <c:v>-42.352999999999994</c:v>
                </c:pt>
                <c:pt idx="52762">
                  <c:v>-42.350999999999999</c:v>
                </c:pt>
                <c:pt idx="52763">
                  <c:v>-42.349000000000004</c:v>
                </c:pt>
                <c:pt idx="52764">
                  <c:v>-42.346999999999994</c:v>
                </c:pt>
                <c:pt idx="52765">
                  <c:v>-42.344999999999999</c:v>
                </c:pt>
                <c:pt idx="52766">
                  <c:v>-42.343000000000004</c:v>
                </c:pt>
                <c:pt idx="52767">
                  <c:v>-42.340999999999994</c:v>
                </c:pt>
                <c:pt idx="52768">
                  <c:v>-42.338999999999999</c:v>
                </c:pt>
                <c:pt idx="52769">
                  <c:v>-42.337000000000003</c:v>
                </c:pt>
                <c:pt idx="52770">
                  <c:v>-42.334999999999994</c:v>
                </c:pt>
                <c:pt idx="52771">
                  <c:v>-42.332999999999998</c:v>
                </c:pt>
                <c:pt idx="52772">
                  <c:v>-42.331000000000003</c:v>
                </c:pt>
                <c:pt idx="52773">
                  <c:v>-42.328999999999994</c:v>
                </c:pt>
                <c:pt idx="52774">
                  <c:v>-42.326999999999998</c:v>
                </c:pt>
                <c:pt idx="52775">
                  <c:v>-42.325000000000003</c:v>
                </c:pt>
                <c:pt idx="52776">
                  <c:v>-42.322999999999993</c:v>
                </c:pt>
                <c:pt idx="52777">
                  <c:v>-42.320999999999998</c:v>
                </c:pt>
                <c:pt idx="52778">
                  <c:v>-42.319000000000003</c:v>
                </c:pt>
                <c:pt idx="52779">
                  <c:v>-42.316999999999993</c:v>
                </c:pt>
                <c:pt idx="52780">
                  <c:v>-42.314999999999998</c:v>
                </c:pt>
                <c:pt idx="52781">
                  <c:v>-42.313000000000002</c:v>
                </c:pt>
                <c:pt idx="52782">
                  <c:v>-42.311000000000007</c:v>
                </c:pt>
                <c:pt idx="52783">
                  <c:v>-42.308999999999997</c:v>
                </c:pt>
                <c:pt idx="52784">
                  <c:v>-42.307000000000002</c:v>
                </c:pt>
                <c:pt idx="52785">
                  <c:v>-42.305000000000007</c:v>
                </c:pt>
                <c:pt idx="52786">
                  <c:v>-42.302999999999997</c:v>
                </c:pt>
                <c:pt idx="52787">
                  <c:v>-42.301000000000002</c:v>
                </c:pt>
                <c:pt idx="52788">
                  <c:v>-42.299000000000007</c:v>
                </c:pt>
                <c:pt idx="52789">
                  <c:v>-42.296999999999997</c:v>
                </c:pt>
                <c:pt idx="52790">
                  <c:v>-42.295000000000002</c:v>
                </c:pt>
                <c:pt idx="52791">
                  <c:v>-42.293000000000006</c:v>
                </c:pt>
                <c:pt idx="52792">
                  <c:v>-42.290999999999997</c:v>
                </c:pt>
                <c:pt idx="52793">
                  <c:v>-42.289000000000001</c:v>
                </c:pt>
                <c:pt idx="52794">
                  <c:v>-42.287000000000006</c:v>
                </c:pt>
                <c:pt idx="52795">
                  <c:v>-42.284999999999997</c:v>
                </c:pt>
                <c:pt idx="52796">
                  <c:v>-42.283000000000001</c:v>
                </c:pt>
                <c:pt idx="52797">
                  <c:v>-42.281000000000006</c:v>
                </c:pt>
                <c:pt idx="52798">
                  <c:v>-42.278999999999996</c:v>
                </c:pt>
                <c:pt idx="52799">
                  <c:v>-42.277000000000001</c:v>
                </c:pt>
                <c:pt idx="52800">
                  <c:v>-42.275000000000006</c:v>
                </c:pt>
                <c:pt idx="52801">
                  <c:v>-42.272999999999996</c:v>
                </c:pt>
                <c:pt idx="52802">
                  <c:v>-42.271000000000001</c:v>
                </c:pt>
                <c:pt idx="52803">
                  <c:v>-42.269000000000005</c:v>
                </c:pt>
                <c:pt idx="52804">
                  <c:v>-42.266999999999996</c:v>
                </c:pt>
                <c:pt idx="52805">
                  <c:v>-42.265000000000001</c:v>
                </c:pt>
                <c:pt idx="52806">
                  <c:v>-42.263000000000005</c:v>
                </c:pt>
                <c:pt idx="52807">
                  <c:v>-42.260999999999996</c:v>
                </c:pt>
                <c:pt idx="52808">
                  <c:v>-42.259</c:v>
                </c:pt>
                <c:pt idx="52809">
                  <c:v>-42.257000000000005</c:v>
                </c:pt>
                <c:pt idx="52810">
                  <c:v>-42.254999999999995</c:v>
                </c:pt>
                <c:pt idx="52811">
                  <c:v>-42.253</c:v>
                </c:pt>
                <c:pt idx="52812">
                  <c:v>-42.251000000000005</c:v>
                </c:pt>
                <c:pt idx="52813">
                  <c:v>-42.248999999999995</c:v>
                </c:pt>
                <c:pt idx="52814">
                  <c:v>-42.247</c:v>
                </c:pt>
                <c:pt idx="52815">
                  <c:v>-42.245000000000005</c:v>
                </c:pt>
                <c:pt idx="52816">
                  <c:v>-42.242999999999995</c:v>
                </c:pt>
                <c:pt idx="52817">
                  <c:v>-42.241</c:v>
                </c:pt>
                <c:pt idx="52818">
                  <c:v>-42.239000000000004</c:v>
                </c:pt>
                <c:pt idx="52819">
                  <c:v>-42.236999999999995</c:v>
                </c:pt>
                <c:pt idx="52820">
                  <c:v>-42.234999999999999</c:v>
                </c:pt>
                <c:pt idx="52821">
                  <c:v>-42.233000000000004</c:v>
                </c:pt>
                <c:pt idx="52822">
                  <c:v>-42.230999999999995</c:v>
                </c:pt>
                <c:pt idx="52823">
                  <c:v>-42.228999999999999</c:v>
                </c:pt>
                <c:pt idx="52824">
                  <c:v>-42.227000000000004</c:v>
                </c:pt>
                <c:pt idx="52825">
                  <c:v>-42.224999999999994</c:v>
                </c:pt>
                <c:pt idx="52826">
                  <c:v>-42.222999999999999</c:v>
                </c:pt>
                <c:pt idx="52827">
                  <c:v>-42.221000000000004</c:v>
                </c:pt>
                <c:pt idx="52828">
                  <c:v>-42.218999999999994</c:v>
                </c:pt>
                <c:pt idx="52829">
                  <c:v>-42.216999999999999</c:v>
                </c:pt>
                <c:pt idx="52830">
                  <c:v>-42.215000000000003</c:v>
                </c:pt>
                <c:pt idx="52831">
                  <c:v>-42.212999999999994</c:v>
                </c:pt>
                <c:pt idx="52832">
                  <c:v>-42.210999999999999</c:v>
                </c:pt>
                <c:pt idx="52833">
                  <c:v>-42.209000000000003</c:v>
                </c:pt>
                <c:pt idx="52834">
                  <c:v>-42.206999999999994</c:v>
                </c:pt>
                <c:pt idx="52835">
                  <c:v>-42.204999999999998</c:v>
                </c:pt>
                <c:pt idx="52836">
                  <c:v>-42.203000000000003</c:v>
                </c:pt>
                <c:pt idx="52837">
                  <c:v>-42.200999999999993</c:v>
                </c:pt>
                <c:pt idx="52838">
                  <c:v>-42.198999999999998</c:v>
                </c:pt>
                <c:pt idx="52839">
                  <c:v>-42.197000000000003</c:v>
                </c:pt>
                <c:pt idx="52840">
                  <c:v>-42.194999999999993</c:v>
                </c:pt>
                <c:pt idx="52841">
                  <c:v>-42.192999999999998</c:v>
                </c:pt>
                <c:pt idx="52842">
                  <c:v>-42.191000000000003</c:v>
                </c:pt>
                <c:pt idx="52843">
                  <c:v>-42.188999999999993</c:v>
                </c:pt>
                <c:pt idx="52844">
                  <c:v>-42.186999999999998</c:v>
                </c:pt>
                <c:pt idx="52845">
                  <c:v>-42.185000000000002</c:v>
                </c:pt>
                <c:pt idx="52846">
                  <c:v>-42.183000000000007</c:v>
                </c:pt>
                <c:pt idx="52847">
                  <c:v>-42.180999999999997</c:v>
                </c:pt>
                <c:pt idx="52848">
                  <c:v>-42.179000000000002</c:v>
                </c:pt>
                <c:pt idx="52849">
                  <c:v>-42.177000000000007</c:v>
                </c:pt>
                <c:pt idx="52850">
                  <c:v>-42.174999999999997</c:v>
                </c:pt>
                <c:pt idx="52851">
                  <c:v>-42.173000000000002</c:v>
                </c:pt>
                <c:pt idx="52852">
                  <c:v>-42.171000000000006</c:v>
                </c:pt>
                <c:pt idx="52853">
                  <c:v>-42.168999999999997</c:v>
                </c:pt>
                <c:pt idx="52854">
                  <c:v>-42.167000000000002</c:v>
                </c:pt>
                <c:pt idx="52855">
                  <c:v>-42.165000000000006</c:v>
                </c:pt>
                <c:pt idx="52856">
                  <c:v>-42.162999999999997</c:v>
                </c:pt>
                <c:pt idx="52857">
                  <c:v>-42.161000000000001</c:v>
                </c:pt>
                <c:pt idx="52858">
                  <c:v>-42.159000000000006</c:v>
                </c:pt>
                <c:pt idx="52859">
                  <c:v>-42.156999999999996</c:v>
                </c:pt>
                <c:pt idx="52860">
                  <c:v>-42.155000000000001</c:v>
                </c:pt>
                <c:pt idx="52861">
                  <c:v>-42.153000000000006</c:v>
                </c:pt>
                <c:pt idx="52862">
                  <c:v>-42.150999999999996</c:v>
                </c:pt>
                <c:pt idx="52863">
                  <c:v>-42.149000000000001</c:v>
                </c:pt>
                <c:pt idx="52864">
                  <c:v>-42.147000000000006</c:v>
                </c:pt>
                <c:pt idx="52865">
                  <c:v>-42.144999999999996</c:v>
                </c:pt>
                <c:pt idx="52866">
                  <c:v>-42.143000000000001</c:v>
                </c:pt>
                <c:pt idx="52867">
                  <c:v>-42.141000000000005</c:v>
                </c:pt>
                <c:pt idx="52868">
                  <c:v>-42.138999999999996</c:v>
                </c:pt>
                <c:pt idx="52869">
                  <c:v>-42.137</c:v>
                </c:pt>
                <c:pt idx="52870">
                  <c:v>-42.135000000000005</c:v>
                </c:pt>
                <c:pt idx="52871">
                  <c:v>-42.132999999999996</c:v>
                </c:pt>
                <c:pt idx="52872">
                  <c:v>-42.131</c:v>
                </c:pt>
                <c:pt idx="52873">
                  <c:v>-42.129000000000005</c:v>
                </c:pt>
                <c:pt idx="52874">
                  <c:v>-42.126999999999995</c:v>
                </c:pt>
                <c:pt idx="52875">
                  <c:v>-42.125</c:v>
                </c:pt>
                <c:pt idx="52876">
                  <c:v>-42.123000000000005</c:v>
                </c:pt>
                <c:pt idx="52877">
                  <c:v>-42.120999999999995</c:v>
                </c:pt>
                <c:pt idx="52878">
                  <c:v>-42.119</c:v>
                </c:pt>
                <c:pt idx="52879">
                  <c:v>-42.117000000000004</c:v>
                </c:pt>
                <c:pt idx="52880">
                  <c:v>-42.114999999999995</c:v>
                </c:pt>
                <c:pt idx="52881">
                  <c:v>-42.113</c:v>
                </c:pt>
                <c:pt idx="52882">
                  <c:v>-42.111000000000004</c:v>
                </c:pt>
                <c:pt idx="52883">
                  <c:v>-42.108999999999995</c:v>
                </c:pt>
                <c:pt idx="52884">
                  <c:v>-42.106999999999999</c:v>
                </c:pt>
                <c:pt idx="52885">
                  <c:v>-42.105000000000004</c:v>
                </c:pt>
                <c:pt idx="52886">
                  <c:v>-42.102999999999994</c:v>
                </c:pt>
                <c:pt idx="52887">
                  <c:v>-42.100999999999999</c:v>
                </c:pt>
                <c:pt idx="52888">
                  <c:v>-42.099000000000004</c:v>
                </c:pt>
                <c:pt idx="52889">
                  <c:v>-42.096999999999994</c:v>
                </c:pt>
                <c:pt idx="52890">
                  <c:v>-42.094999999999999</c:v>
                </c:pt>
                <c:pt idx="52891">
                  <c:v>-42.093000000000004</c:v>
                </c:pt>
                <c:pt idx="52892">
                  <c:v>-42.090999999999994</c:v>
                </c:pt>
                <c:pt idx="52893">
                  <c:v>-42.088999999999999</c:v>
                </c:pt>
                <c:pt idx="52894">
                  <c:v>-42.087000000000003</c:v>
                </c:pt>
                <c:pt idx="52895">
                  <c:v>-42.084999999999994</c:v>
                </c:pt>
                <c:pt idx="52896">
                  <c:v>-42.082999999999998</c:v>
                </c:pt>
                <c:pt idx="52897">
                  <c:v>-42.081000000000003</c:v>
                </c:pt>
                <c:pt idx="52898">
                  <c:v>-42.078999999999994</c:v>
                </c:pt>
                <c:pt idx="52899">
                  <c:v>-42.076999999999998</c:v>
                </c:pt>
                <c:pt idx="52900">
                  <c:v>-42.075000000000003</c:v>
                </c:pt>
                <c:pt idx="52901">
                  <c:v>-42.072999999999993</c:v>
                </c:pt>
                <c:pt idx="52902">
                  <c:v>-42.070999999999998</c:v>
                </c:pt>
                <c:pt idx="52903">
                  <c:v>-42.069000000000003</c:v>
                </c:pt>
                <c:pt idx="52904">
                  <c:v>-42.066999999999993</c:v>
                </c:pt>
                <c:pt idx="52905">
                  <c:v>-42.064999999999998</c:v>
                </c:pt>
                <c:pt idx="52906">
                  <c:v>-42.063000000000002</c:v>
                </c:pt>
                <c:pt idx="52907">
                  <c:v>-42.061000000000007</c:v>
                </c:pt>
                <c:pt idx="52908">
                  <c:v>-42.058999999999997</c:v>
                </c:pt>
                <c:pt idx="52909">
                  <c:v>-42.057000000000002</c:v>
                </c:pt>
                <c:pt idx="52910">
                  <c:v>-42.055000000000007</c:v>
                </c:pt>
                <c:pt idx="52911">
                  <c:v>-42.052999999999997</c:v>
                </c:pt>
                <c:pt idx="52912">
                  <c:v>-42.051000000000002</c:v>
                </c:pt>
                <c:pt idx="52913">
                  <c:v>-42.049000000000007</c:v>
                </c:pt>
                <c:pt idx="52914">
                  <c:v>-42.046999999999997</c:v>
                </c:pt>
                <c:pt idx="52915">
                  <c:v>-42.045000000000002</c:v>
                </c:pt>
                <c:pt idx="52916">
                  <c:v>-42.043000000000006</c:v>
                </c:pt>
                <c:pt idx="52917">
                  <c:v>-42.040999999999997</c:v>
                </c:pt>
                <c:pt idx="52918">
                  <c:v>-42.039000000000001</c:v>
                </c:pt>
                <c:pt idx="52919">
                  <c:v>-42.037000000000006</c:v>
                </c:pt>
                <c:pt idx="52920">
                  <c:v>-42.034999999999997</c:v>
                </c:pt>
                <c:pt idx="52921">
                  <c:v>-42.033000000000001</c:v>
                </c:pt>
                <c:pt idx="52922">
                  <c:v>-42.031000000000006</c:v>
                </c:pt>
                <c:pt idx="52923">
                  <c:v>-42.028999999999996</c:v>
                </c:pt>
                <c:pt idx="52924">
                  <c:v>-42.027000000000001</c:v>
                </c:pt>
                <c:pt idx="52925">
                  <c:v>-42.025000000000006</c:v>
                </c:pt>
                <c:pt idx="52926">
                  <c:v>-42.022999999999996</c:v>
                </c:pt>
                <c:pt idx="52927">
                  <c:v>-42.021000000000001</c:v>
                </c:pt>
                <c:pt idx="52928">
                  <c:v>-42.019000000000005</c:v>
                </c:pt>
                <c:pt idx="52929">
                  <c:v>-42.016999999999996</c:v>
                </c:pt>
                <c:pt idx="52930">
                  <c:v>-42.015000000000001</c:v>
                </c:pt>
                <c:pt idx="52931">
                  <c:v>-42.013000000000005</c:v>
                </c:pt>
                <c:pt idx="52932">
                  <c:v>-42.010999999999996</c:v>
                </c:pt>
                <c:pt idx="52933">
                  <c:v>-42.009</c:v>
                </c:pt>
                <c:pt idx="52934">
                  <c:v>-42.007000000000005</c:v>
                </c:pt>
                <c:pt idx="52935">
                  <c:v>-42.004999999999995</c:v>
                </c:pt>
                <c:pt idx="52936">
                  <c:v>-42.003</c:v>
                </c:pt>
                <c:pt idx="52937">
                  <c:v>-42.001000000000005</c:v>
                </c:pt>
                <c:pt idx="52938">
                  <c:v>-41.998999999999995</c:v>
                </c:pt>
                <c:pt idx="52939">
                  <c:v>-41.997</c:v>
                </c:pt>
                <c:pt idx="52940">
                  <c:v>-41.995000000000005</c:v>
                </c:pt>
                <c:pt idx="52941">
                  <c:v>-41.992999999999995</c:v>
                </c:pt>
                <c:pt idx="52942">
                  <c:v>-41.991</c:v>
                </c:pt>
                <c:pt idx="52943">
                  <c:v>-41.989000000000004</c:v>
                </c:pt>
                <c:pt idx="52944">
                  <c:v>-41.986999999999995</c:v>
                </c:pt>
                <c:pt idx="52945">
                  <c:v>-41.984999999999999</c:v>
                </c:pt>
                <c:pt idx="52946">
                  <c:v>-41.983000000000004</c:v>
                </c:pt>
                <c:pt idx="52947">
                  <c:v>-41.980999999999995</c:v>
                </c:pt>
                <c:pt idx="52948">
                  <c:v>-41.978999999999999</c:v>
                </c:pt>
                <c:pt idx="52949">
                  <c:v>-41.977000000000004</c:v>
                </c:pt>
                <c:pt idx="52950">
                  <c:v>-41.974999999999994</c:v>
                </c:pt>
                <c:pt idx="52951">
                  <c:v>-41.972999999999999</c:v>
                </c:pt>
                <c:pt idx="52952">
                  <c:v>-41.971000000000004</c:v>
                </c:pt>
                <c:pt idx="52953">
                  <c:v>-41.968999999999994</c:v>
                </c:pt>
                <c:pt idx="52954">
                  <c:v>-41.966999999999999</c:v>
                </c:pt>
                <c:pt idx="52955">
                  <c:v>-41.965000000000003</c:v>
                </c:pt>
                <c:pt idx="52956">
                  <c:v>-41.962999999999994</c:v>
                </c:pt>
                <c:pt idx="52957">
                  <c:v>-41.960999999999999</c:v>
                </c:pt>
                <c:pt idx="52958">
                  <c:v>-41.959000000000003</c:v>
                </c:pt>
                <c:pt idx="52959">
                  <c:v>-41.956999999999994</c:v>
                </c:pt>
                <c:pt idx="52960">
                  <c:v>-41.954999999999998</c:v>
                </c:pt>
                <c:pt idx="52961">
                  <c:v>-41.953000000000003</c:v>
                </c:pt>
                <c:pt idx="52962">
                  <c:v>-41.950999999999993</c:v>
                </c:pt>
                <c:pt idx="52963">
                  <c:v>-41.948999999999998</c:v>
                </c:pt>
                <c:pt idx="52964">
                  <c:v>-41.947000000000003</c:v>
                </c:pt>
                <c:pt idx="52965">
                  <c:v>-41.944999999999993</c:v>
                </c:pt>
                <c:pt idx="52966">
                  <c:v>-41.942999999999998</c:v>
                </c:pt>
                <c:pt idx="52967">
                  <c:v>-41.941000000000003</c:v>
                </c:pt>
                <c:pt idx="52968">
                  <c:v>-41.938999999999993</c:v>
                </c:pt>
                <c:pt idx="52969">
                  <c:v>-41.936999999999998</c:v>
                </c:pt>
                <c:pt idx="52970">
                  <c:v>-41.935000000000002</c:v>
                </c:pt>
                <c:pt idx="52971">
                  <c:v>-41.933000000000007</c:v>
                </c:pt>
                <c:pt idx="52972">
                  <c:v>-41.930999999999997</c:v>
                </c:pt>
                <c:pt idx="52973">
                  <c:v>-41.929000000000002</c:v>
                </c:pt>
                <c:pt idx="52974">
                  <c:v>-41.927000000000007</c:v>
                </c:pt>
                <c:pt idx="52975">
                  <c:v>-41.924999999999997</c:v>
                </c:pt>
                <c:pt idx="52976">
                  <c:v>-41.923000000000002</c:v>
                </c:pt>
                <c:pt idx="52977">
                  <c:v>-41.921000000000006</c:v>
                </c:pt>
                <c:pt idx="52978">
                  <c:v>-41.918999999999997</c:v>
                </c:pt>
                <c:pt idx="52979">
                  <c:v>-41.917000000000002</c:v>
                </c:pt>
                <c:pt idx="52980">
                  <c:v>-41.915000000000006</c:v>
                </c:pt>
                <c:pt idx="52981">
                  <c:v>-41.912999999999997</c:v>
                </c:pt>
                <c:pt idx="52982">
                  <c:v>-41.911000000000001</c:v>
                </c:pt>
                <c:pt idx="52983">
                  <c:v>-41.909000000000006</c:v>
                </c:pt>
                <c:pt idx="52984">
                  <c:v>-41.906999999999996</c:v>
                </c:pt>
                <c:pt idx="52985">
                  <c:v>-41.905000000000001</c:v>
                </c:pt>
                <c:pt idx="52986">
                  <c:v>-41.903000000000006</c:v>
                </c:pt>
                <c:pt idx="52987">
                  <c:v>-41.900999999999996</c:v>
                </c:pt>
                <c:pt idx="52988">
                  <c:v>-41.899000000000001</c:v>
                </c:pt>
                <c:pt idx="52989">
                  <c:v>-41.897000000000006</c:v>
                </c:pt>
                <c:pt idx="52990">
                  <c:v>-41.894999999999996</c:v>
                </c:pt>
                <c:pt idx="52991">
                  <c:v>-41.893000000000001</c:v>
                </c:pt>
                <c:pt idx="52992">
                  <c:v>-41.891000000000005</c:v>
                </c:pt>
                <c:pt idx="52993">
                  <c:v>-41.888999999999996</c:v>
                </c:pt>
                <c:pt idx="52994">
                  <c:v>-41.887</c:v>
                </c:pt>
                <c:pt idx="52995">
                  <c:v>-41.885000000000005</c:v>
                </c:pt>
                <c:pt idx="52996">
                  <c:v>-41.882999999999996</c:v>
                </c:pt>
                <c:pt idx="52997">
                  <c:v>-41.881</c:v>
                </c:pt>
                <c:pt idx="52998">
                  <c:v>-41.879000000000005</c:v>
                </c:pt>
                <c:pt idx="52999">
                  <c:v>-41.876999999999995</c:v>
                </c:pt>
                <c:pt idx="53000">
                  <c:v>-41.875</c:v>
                </c:pt>
                <c:pt idx="53001">
                  <c:v>-41.873000000000005</c:v>
                </c:pt>
                <c:pt idx="53002">
                  <c:v>-41.870999999999995</c:v>
                </c:pt>
                <c:pt idx="53003">
                  <c:v>-41.869</c:v>
                </c:pt>
                <c:pt idx="53004">
                  <c:v>-41.867000000000004</c:v>
                </c:pt>
                <c:pt idx="53005">
                  <c:v>-41.864999999999995</c:v>
                </c:pt>
                <c:pt idx="53006">
                  <c:v>-41.863</c:v>
                </c:pt>
                <c:pt idx="53007">
                  <c:v>-41.861000000000004</c:v>
                </c:pt>
                <c:pt idx="53008">
                  <c:v>-41.858999999999995</c:v>
                </c:pt>
                <c:pt idx="53009">
                  <c:v>-41.856999999999999</c:v>
                </c:pt>
                <c:pt idx="53010">
                  <c:v>-41.855000000000004</c:v>
                </c:pt>
                <c:pt idx="53011">
                  <c:v>-41.852999999999994</c:v>
                </c:pt>
                <c:pt idx="53012">
                  <c:v>-41.850999999999999</c:v>
                </c:pt>
                <c:pt idx="53013">
                  <c:v>-41.849000000000004</c:v>
                </c:pt>
                <c:pt idx="53014">
                  <c:v>-41.846999999999994</c:v>
                </c:pt>
                <c:pt idx="53015">
                  <c:v>-41.844999999999999</c:v>
                </c:pt>
                <c:pt idx="53016">
                  <c:v>-41.843000000000004</c:v>
                </c:pt>
                <c:pt idx="53017">
                  <c:v>-41.840999999999994</c:v>
                </c:pt>
                <c:pt idx="53018">
                  <c:v>-41.838999999999999</c:v>
                </c:pt>
                <c:pt idx="53019">
                  <c:v>-41.837000000000003</c:v>
                </c:pt>
                <c:pt idx="53020">
                  <c:v>-41.834999999999994</c:v>
                </c:pt>
                <c:pt idx="53021">
                  <c:v>-41.832999999999998</c:v>
                </c:pt>
                <c:pt idx="53022">
                  <c:v>-41.831000000000003</c:v>
                </c:pt>
                <c:pt idx="53023">
                  <c:v>-41.828999999999994</c:v>
                </c:pt>
                <c:pt idx="53024">
                  <c:v>-41.826999999999998</c:v>
                </c:pt>
                <c:pt idx="53025">
                  <c:v>-41.825000000000003</c:v>
                </c:pt>
                <c:pt idx="53026">
                  <c:v>-41.822999999999993</c:v>
                </c:pt>
                <c:pt idx="53027">
                  <c:v>-41.820999999999998</c:v>
                </c:pt>
                <c:pt idx="53028">
                  <c:v>-41.819000000000003</c:v>
                </c:pt>
                <c:pt idx="53029">
                  <c:v>-41.816999999999993</c:v>
                </c:pt>
                <c:pt idx="53030">
                  <c:v>-41.814999999999998</c:v>
                </c:pt>
                <c:pt idx="53031">
                  <c:v>-41.813000000000002</c:v>
                </c:pt>
                <c:pt idx="53032">
                  <c:v>-41.811000000000007</c:v>
                </c:pt>
                <c:pt idx="53033">
                  <c:v>-41.808999999999997</c:v>
                </c:pt>
                <c:pt idx="53034">
                  <c:v>-41.807000000000002</c:v>
                </c:pt>
                <c:pt idx="53035">
                  <c:v>-41.805000000000007</c:v>
                </c:pt>
                <c:pt idx="53036">
                  <c:v>-41.802999999999997</c:v>
                </c:pt>
                <c:pt idx="53037">
                  <c:v>-41.801000000000002</c:v>
                </c:pt>
                <c:pt idx="53038">
                  <c:v>-41.799000000000007</c:v>
                </c:pt>
                <c:pt idx="53039">
                  <c:v>-41.796999999999997</c:v>
                </c:pt>
                <c:pt idx="53040">
                  <c:v>-41.795000000000002</c:v>
                </c:pt>
                <c:pt idx="53041">
                  <c:v>-41.793000000000006</c:v>
                </c:pt>
                <c:pt idx="53042">
                  <c:v>-41.790999999999997</c:v>
                </c:pt>
                <c:pt idx="53043">
                  <c:v>-41.789000000000001</c:v>
                </c:pt>
                <c:pt idx="53044">
                  <c:v>-41.787000000000006</c:v>
                </c:pt>
                <c:pt idx="53045">
                  <c:v>-41.784999999999997</c:v>
                </c:pt>
                <c:pt idx="53046">
                  <c:v>-41.783000000000001</c:v>
                </c:pt>
                <c:pt idx="53047">
                  <c:v>-41.781000000000006</c:v>
                </c:pt>
                <c:pt idx="53048">
                  <c:v>-41.778999999999996</c:v>
                </c:pt>
                <c:pt idx="53049">
                  <c:v>-41.777000000000001</c:v>
                </c:pt>
                <c:pt idx="53050">
                  <c:v>-41.775000000000006</c:v>
                </c:pt>
                <c:pt idx="53051">
                  <c:v>-41.772999999999996</c:v>
                </c:pt>
                <c:pt idx="53052">
                  <c:v>-41.771000000000001</c:v>
                </c:pt>
                <c:pt idx="53053">
                  <c:v>-41.769000000000005</c:v>
                </c:pt>
                <c:pt idx="53054">
                  <c:v>-41.766999999999996</c:v>
                </c:pt>
                <c:pt idx="53055">
                  <c:v>-41.765000000000001</c:v>
                </c:pt>
                <c:pt idx="53056">
                  <c:v>-41.763000000000005</c:v>
                </c:pt>
                <c:pt idx="53057">
                  <c:v>-41.760999999999996</c:v>
                </c:pt>
                <c:pt idx="53058">
                  <c:v>-41.759</c:v>
                </c:pt>
                <c:pt idx="53059">
                  <c:v>-41.757000000000005</c:v>
                </c:pt>
                <c:pt idx="53060">
                  <c:v>-41.754999999999995</c:v>
                </c:pt>
                <c:pt idx="53061">
                  <c:v>-41.753</c:v>
                </c:pt>
                <c:pt idx="53062">
                  <c:v>-41.751000000000005</c:v>
                </c:pt>
                <c:pt idx="53063">
                  <c:v>-41.748999999999995</c:v>
                </c:pt>
                <c:pt idx="53064">
                  <c:v>-41.747</c:v>
                </c:pt>
                <c:pt idx="53065">
                  <c:v>-41.745000000000005</c:v>
                </c:pt>
                <c:pt idx="53066">
                  <c:v>-41.742999999999995</c:v>
                </c:pt>
                <c:pt idx="53067">
                  <c:v>-41.741</c:v>
                </c:pt>
                <c:pt idx="53068">
                  <c:v>-41.739000000000004</c:v>
                </c:pt>
                <c:pt idx="53069">
                  <c:v>-41.736999999999995</c:v>
                </c:pt>
                <c:pt idx="53070">
                  <c:v>-41.734999999999999</c:v>
                </c:pt>
                <c:pt idx="53071">
                  <c:v>-41.733000000000004</c:v>
                </c:pt>
                <c:pt idx="53072">
                  <c:v>-41.730999999999995</c:v>
                </c:pt>
                <c:pt idx="53073">
                  <c:v>-41.728999999999999</c:v>
                </c:pt>
                <c:pt idx="53074">
                  <c:v>-41.727000000000004</c:v>
                </c:pt>
                <c:pt idx="53075">
                  <c:v>-41.724999999999994</c:v>
                </c:pt>
                <c:pt idx="53076">
                  <c:v>-41.722999999999999</c:v>
                </c:pt>
                <c:pt idx="53077">
                  <c:v>-41.721000000000004</c:v>
                </c:pt>
                <c:pt idx="53078">
                  <c:v>-41.718999999999994</c:v>
                </c:pt>
                <c:pt idx="53079">
                  <c:v>-41.716999999999999</c:v>
                </c:pt>
                <c:pt idx="53080">
                  <c:v>-41.715000000000003</c:v>
                </c:pt>
                <c:pt idx="53081">
                  <c:v>-41.712999999999994</c:v>
                </c:pt>
                <c:pt idx="53082">
                  <c:v>-41.710999999999999</c:v>
                </c:pt>
                <c:pt idx="53083">
                  <c:v>-41.709000000000003</c:v>
                </c:pt>
                <c:pt idx="53084">
                  <c:v>-41.706999999999994</c:v>
                </c:pt>
                <c:pt idx="53085">
                  <c:v>-41.704999999999998</c:v>
                </c:pt>
                <c:pt idx="53086">
                  <c:v>-41.703000000000003</c:v>
                </c:pt>
                <c:pt idx="53087">
                  <c:v>-41.700999999999993</c:v>
                </c:pt>
                <c:pt idx="53088">
                  <c:v>-41.698999999999998</c:v>
                </c:pt>
                <c:pt idx="53089">
                  <c:v>-41.697000000000003</c:v>
                </c:pt>
                <c:pt idx="53090">
                  <c:v>-41.694999999999993</c:v>
                </c:pt>
                <c:pt idx="53091">
                  <c:v>-41.692999999999998</c:v>
                </c:pt>
                <c:pt idx="53092">
                  <c:v>-41.691000000000003</c:v>
                </c:pt>
                <c:pt idx="53093">
                  <c:v>-41.688999999999993</c:v>
                </c:pt>
                <c:pt idx="53094">
                  <c:v>-41.686999999999998</c:v>
                </c:pt>
                <c:pt idx="53095">
                  <c:v>-41.685000000000002</c:v>
                </c:pt>
                <c:pt idx="53096">
                  <c:v>-41.683000000000007</c:v>
                </c:pt>
                <c:pt idx="53097">
                  <c:v>-41.680999999999997</c:v>
                </c:pt>
                <c:pt idx="53098">
                  <c:v>-41.679000000000002</c:v>
                </c:pt>
                <c:pt idx="53099">
                  <c:v>-41.677000000000007</c:v>
                </c:pt>
                <c:pt idx="53100">
                  <c:v>-41.674999999999997</c:v>
                </c:pt>
                <c:pt idx="53101">
                  <c:v>-41.673000000000002</c:v>
                </c:pt>
                <c:pt idx="53102">
                  <c:v>-41.671000000000006</c:v>
                </c:pt>
                <c:pt idx="53103">
                  <c:v>-41.668999999999997</c:v>
                </c:pt>
                <c:pt idx="53104">
                  <c:v>-41.667000000000002</c:v>
                </c:pt>
                <c:pt idx="53105">
                  <c:v>-41.665000000000006</c:v>
                </c:pt>
                <c:pt idx="53106">
                  <c:v>-41.662999999999997</c:v>
                </c:pt>
                <c:pt idx="53107">
                  <c:v>-41.661000000000001</c:v>
                </c:pt>
                <c:pt idx="53108">
                  <c:v>-41.659000000000006</c:v>
                </c:pt>
                <c:pt idx="53109">
                  <c:v>-41.656999999999996</c:v>
                </c:pt>
                <c:pt idx="53110">
                  <c:v>-41.655000000000001</c:v>
                </c:pt>
                <c:pt idx="53111">
                  <c:v>-41.653000000000006</c:v>
                </c:pt>
                <c:pt idx="53112">
                  <c:v>-41.650999999999996</c:v>
                </c:pt>
                <c:pt idx="53113">
                  <c:v>-41.649000000000001</c:v>
                </c:pt>
                <c:pt idx="53114">
                  <c:v>-41.647000000000006</c:v>
                </c:pt>
                <c:pt idx="53115">
                  <c:v>-41.644999999999996</c:v>
                </c:pt>
                <c:pt idx="53116">
                  <c:v>-41.643000000000001</c:v>
                </c:pt>
                <c:pt idx="53117">
                  <c:v>-41.641000000000005</c:v>
                </c:pt>
                <c:pt idx="53118">
                  <c:v>-41.638999999999996</c:v>
                </c:pt>
                <c:pt idx="53119">
                  <c:v>-41.637</c:v>
                </c:pt>
                <c:pt idx="53120">
                  <c:v>-41.635000000000005</c:v>
                </c:pt>
                <c:pt idx="53121">
                  <c:v>-41.632999999999996</c:v>
                </c:pt>
                <c:pt idx="53122">
                  <c:v>-41.631</c:v>
                </c:pt>
                <c:pt idx="53123">
                  <c:v>-41.629000000000005</c:v>
                </c:pt>
                <c:pt idx="53124">
                  <c:v>-41.626999999999995</c:v>
                </c:pt>
                <c:pt idx="53125">
                  <c:v>-41.625</c:v>
                </c:pt>
                <c:pt idx="53126">
                  <c:v>-41.623000000000005</c:v>
                </c:pt>
                <c:pt idx="53127">
                  <c:v>-41.620999999999995</c:v>
                </c:pt>
                <c:pt idx="53128">
                  <c:v>-41.619</c:v>
                </c:pt>
                <c:pt idx="53129">
                  <c:v>-41.617000000000004</c:v>
                </c:pt>
                <c:pt idx="53130">
                  <c:v>-41.614999999999995</c:v>
                </c:pt>
                <c:pt idx="53131">
                  <c:v>-41.613</c:v>
                </c:pt>
                <c:pt idx="53132">
                  <c:v>-41.611000000000004</c:v>
                </c:pt>
                <c:pt idx="53133">
                  <c:v>-41.608999999999995</c:v>
                </c:pt>
                <c:pt idx="53134">
                  <c:v>-41.606999999999999</c:v>
                </c:pt>
                <c:pt idx="53135">
                  <c:v>-41.605000000000004</c:v>
                </c:pt>
                <c:pt idx="53136">
                  <c:v>-41.602999999999994</c:v>
                </c:pt>
                <c:pt idx="53137">
                  <c:v>-41.600999999999999</c:v>
                </c:pt>
                <c:pt idx="53138">
                  <c:v>-41.599000000000004</c:v>
                </c:pt>
                <c:pt idx="53139">
                  <c:v>-41.596999999999994</c:v>
                </c:pt>
                <c:pt idx="53140">
                  <c:v>-41.594999999999999</c:v>
                </c:pt>
                <c:pt idx="53141">
                  <c:v>-41.593000000000004</c:v>
                </c:pt>
                <c:pt idx="53142">
                  <c:v>-41.590999999999994</c:v>
                </c:pt>
                <c:pt idx="53143">
                  <c:v>-41.588999999999999</c:v>
                </c:pt>
                <c:pt idx="53144">
                  <c:v>-41.587000000000003</c:v>
                </c:pt>
                <c:pt idx="53145">
                  <c:v>-41.584999999999994</c:v>
                </c:pt>
                <c:pt idx="53146">
                  <c:v>-41.582999999999998</c:v>
                </c:pt>
                <c:pt idx="53147">
                  <c:v>-41.581000000000003</c:v>
                </c:pt>
                <c:pt idx="53148">
                  <c:v>-41.578999999999994</c:v>
                </c:pt>
                <c:pt idx="53149">
                  <c:v>-41.576999999999998</c:v>
                </c:pt>
                <c:pt idx="53150">
                  <c:v>-41.575000000000003</c:v>
                </c:pt>
                <c:pt idx="53151">
                  <c:v>-41.572999999999993</c:v>
                </c:pt>
                <c:pt idx="53152">
                  <c:v>-41.570999999999998</c:v>
                </c:pt>
                <c:pt idx="53153">
                  <c:v>-41.569000000000003</c:v>
                </c:pt>
                <c:pt idx="53154">
                  <c:v>-41.566999999999993</c:v>
                </c:pt>
                <c:pt idx="53155">
                  <c:v>-41.564999999999998</c:v>
                </c:pt>
                <c:pt idx="53156">
                  <c:v>-41.563000000000002</c:v>
                </c:pt>
                <c:pt idx="53157">
                  <c:v>-41.561000000000007</c:v>
                </c:pt>
                <c:pt idx="53158">
                  <c:v>-41.558999999999997</c:v>
                </c:pt>
                <c:pt idx="53159">
                  <c:v>-41.557000000000002</c:v>
                </c:pt>
                <c:pt idx="53160">
                  <c:v>-41.555000000000007</c:v>
                </c:pt>
                <c:pt idx="53161">
                  <c:v>-41.552999999999997</c:v>
                </c:pt>
                <c:pt idx="53162">
                  <c:v>-41.551000000000002</c:v>
                </c:pt>
                <c:pt idx="53163">
                  <c:v>-41.549000000000007</c:v>
                </c:pt>
                <c:pt idx="53164">
                  <c:v>-41.546999999999997</c:v>
                </c:pt>
                <c:pt idx="53165">
                  <c:v>-41.545000000000002</c:v>
                </c:pt>
                <c:pt idx="53166">
                  <c:v>-41.543000000000006</c:v>
                </c:pt>
                <c:pt idx="53167">
                  <c:v>-41.540999999999997</c:v>
                </c:pt>
                <c:pt idx="53168">
                  <c:v>-41.539000000000001</c:v>
                </c:pt>
                <c:pt idx="53169">
                  <c:v>-41.537000000000006</c:v>
                </c:pt>
                <c:pt idx="53170">
                  <c:v>-41.534999999999997</c:v>
                </c:pt>
                <c:pt idx="53171">
                  <c:v>-41.533000000000001</c:v>
                </c:pt>
                <c:pt idx="53172">
                  <c:v>-41.531000000000006</c:v>
                </c:pt>
                <c:pt idx="53173">
                  <c:v>-41.528999999999996</c:v>
                </c:pt>
                <c:pt idx="53174">
                  <c:v>-41.527000000000001</c:v>
                </c:pt>
                <c:pt idx="53175">
                  <c:v>-41.525000000000006</c:v>
                </c:pt>
                <c:pt idx="53176">
                  <c:v>-41.522999999999996</c:v>
                </c:pt>
                <c:pt idx="53177">
                  <c:v>-41.521000000000001</c:v>
                </c:pt>
                <c:pt idx="53178">
                  <c:v>-41.519000000000005</c:v>
                </c:pt>
                <c:pt idx="53179">
                  <c:v>-41.516999999999996</c:v>
                </c:pt>
                <c:pt idx="53180">
                  <c:v>-41.515000000000001</c:v>
                </c:pt>
                <c:pt idx="53181">
                  <c:v>-41.513000000000005</c:v>
                </c:pt>
                <c:pt idx="53182">
                  <c:v>-41.510999999999996</c:v>
                </c:pt>
                <c:pt idx="53183">
                  <c:v>-41.509</c:v>
                </c:pt>
                <c:pt idx="53184">
                  <c:v>-41.507000000000005</c:v>
                </c:pt>
                <c:pt idx="53185">
                  <c:v>-41.504999999999995</c:v>
                </c:pt>
                <c:pt idx="53186">
                  <c:v>-41.503</c:v>
                </c:pt>
                <c:pt idx="53187">
                  <c:v>-41.501000000000005</c:v>
                </c:pt>
                <c:pt idx="53188">
                  <c:v>-41.498999999999995</c:v>
                </c:pt>
                <c:pt idx="53189">
                  <c:v>-41.497</c:v>
                </c:pt>
                <c:pt idx="53190">
                  <c:v>-41.495000000000005</c:v>
                </c:pt>
                <c:pt idx="53191">
                  <c:v>-41.492999999999995</c:v>
                </c:pt>
                <c:pt idx="53192">
                  <c:v>-41.491</c:v>
                </c:pt>
                <c:pt idx="53193">
                  <c:v>-41.489000000000004</c:v>
                </c:pt>
                <c:pt idx="53194">
                  <c:v>-41.486999999999995</c:v>
                </c:pt>
                <c:pt idx="53195">
                  <c:v>-41.484999999999999</c:v>
                </c:pt>
                <c:pt idx="53196">
                  <c:v>-41.483000000000004</c:v>
                </c:pt>
                <c:pt idx="53197">
                  <c:v>-41.480999999999995</c:v>
                </c:pt>
                <c:pt idx="53198">
                  <c:v>-41.478999999999999</c:v>
                </c:pt>
                <c:pt idx="53199">
                  <c:v>-41.477000000000004</c:v>
                </c:pt>
                <c:pt idx="53200">
                  <c:v>-41.474999999999994</c:v>
                </c:pt>
                <c:pt idx="53201">
                  <c:v>-41.472999999999999</c:v>
                </c:pt>
                <c:pt idx="53202">
                  <c:v>-41.471000000000004</c:v>
                </c:pt>
                <c:pt idx="53203">
                  <c:v>-41.468999999999994</c:v>
                </c:pt>
                <c:pt idx="53204">
                  <c:v>-41.466999999999999</c:v>
                </c:pt>
                <c:pt idx="53205">
                  <c:v>-41.465000000000003</c:v>
                </c:pt>
                <c:pt idx="53206">
                  <c:v>-41.462999999999994</c:v>
                </c:pt>
                <c:pt idx="53207">
                  <c:v>-41.460999999999999</c:v>
                </c:pt>
                <c:pt idx="53208">
                  <c:v>-41.459000000000003</c:v>
                </c:pt>
                <c:pt idx="53209">
                  <c:v>-41.456999999999994</c:v>
                </c:pt>
                <c:pt idx="53210">
                  <c:v>-41.454999999999998</c:v>
                </c:pt>
                <c:pt idx="53211">
                  <c:v>-41.453000000000003</c:v>
                </c:pt>
                <c:pt idx="53212">
                  <c:v>-41.450999999999993</c:v>
                </c:pt>
                <c:pt idx="53213">
                  <c:v>-41.448999999999998</c:v>
                </c:pt>
                <c:pt idx="53214">
                  <c:v>-41.447000000000003</c:v>
                </c:pt>
                <c:pt idx="53215">
                  <c:v>-41.444999999999993</c:v>
                </c:pt>
                <c:pt idx="53216">
                  <c:v>-41.442999999999998</c:v>
                </c:pt>
                <c:pt idx="53217">
                  <c:v>-41.441000000000003</c:v>
                </c:pt>
                <c:pt idx="53218">
                  <c:v>-41.438999999999993</c:v>
                </c:pt>
                <c:pt idx="53219">
                  <c:v>-41.436999999999998</c:v>
                </c:pt>
                <c:pt idx="53220">
                  <c:v>-41.435000000000002</c:v>
                </c:pt>
                <c:pt idx="53221">
                  <c:v>-41.433000000000007</c:v>
                </c:pt>
                <c:pt idx="53222">
                  <c:v>-41.430999999999997</c:v>
                </c:pt>
                <c:pt idx="53223">
                  <c:v>-41.429000000000002</c:v>
                </c:pt>
                <c:pt idx="53224">
                  <c:v>-41.427000000000007</c:v>
                </c:pt>
                <c:pt idx="53225">
                  <c:v>-41.424999999999997</c:v>
                </c:pt>
                <c:pt idx="53226">
                  <c:v>-41.423000000000002</c:v>
                </c:pt>
                <c:pt idx="53227">
                  <c:v>-41.421000000000006</c:v>
                </c:pt>
                <c:pt idx="53228">
                  <c:v>-41.418999999999997</c:v>
                </c:pt>
                <c:pt idx="53229">
                  <c:v>-41.417000000000002</c:v>
                </c:pt>
                <c:pt idx="53230">
                  <c:v>-41.415000000000006</c:v>
                </c:pt>
                <c:pt idx="53231">
                  <c:v>-41.412999999999997</c:v>
                </c:pt>
                <c:pt idx="53232">
                  <c:v>-41.411000000000001</c:v>
                </c:pt>
                <c:pt idx="53233">
                  <c:v>-41.409000000000006</c:v>
                </c:pt>
                <c:pt idx="53234">
                  <c:v>-41.406999999999996</c:v>
                </c:pt>
                <c:pt idx="53235">
                  <c:v>-41.405000000000001</c:v>
                </c:pt>
                <c:pt idx="53236">
                  <c:v>-41.403000000000006</c:v>
                </c:pt>
                <c:pt idx="53237">
                  <c:v>-41.400999999999996</c:v>
                </c:pt>
                <c:pt idx="53238">
                  <c:v>-41.399000000000001</c:v>
                </c:pt>
                <c:pt idx="53239">
                  <c:v>-41.397000000000006</c:v>
                </c:pt>
                <c:pt idx="53240">
                  <c:v>-41.394999999999996</c:v>
                </c:pt>
                <c:pt idx="53241">
                  <c:v>-41.393000000000001</c:v>
                </c:pt>
                <c:pt idx="53242">
                  <c:v>-41.391000000000005</c:v>
                </c:pt>
                <c:pt idx="53243">
                  <c:v>-41.388999999999996</c:v>
                </c:pt>
                <c:pt idx="53244">
                  <c:v>-41.387</c:v>
                </c:pt>
                <c:pt idx="53245">
                  <c:v>-41.385000000000005</c:v>
                </c:pt>
                <c:pt idx="53246">
                  <c:v>-41.382999999999996</c:v>
                </c:pt>
                <c:pt idx="53247">
                  <c:v>-41.381</c:v>
                </c:pt>
                <c:pt idx="53248">
                  <c:v>-41.379000000000005</c:v>
                </c:pt>
                <c:pt idx="53249">
                  <c:v>-41.376999999999995</c:v>
                </c:pt>
                <c:pt idx="53250">
                  <c:v>-41.375</c:v>
                </c:pt>
                <c:pt idx="53251">
                  <c:v>-41.373000000000005</c:v>
                </c:pt>
                <c:pt idx="53252">
                  <c:v>-41.370999999999995</c:v>
                </c:pt>
                <c:pt idx="53253">
                  <c:v>-41.369</c:v>
                </c:pt>
                <c:pt idx="53254">
                  <c:v>-41.367000000000004</c:v>
                </c:pt>
                <c:pt idx="53255">
                  <c:v>-41.364999999999995</c:v>
                </c:pt>
                <c:pt idx="53256">
                  <c:v>-41.363</c:v>
                </c:pt>
                <c:pt idx="53257">
                  <c:v>-41.361000000000004</c:v>
                </c:pt>
                <c:pt idx="53258">
                  <c:v>-41.358999999999995</c:v>
                </c:pt>
                <c:pt idx="53259">
                  <c:v>-41.356999999999999</c:v>
                </c:pt>
                <c:pt idx="53260">
                  <c:v>-41.355000000000004</c:v>
                </c:pt>
                <c:pt idx="53261">
                  <c:v>-41.352999999999994</c:v>
                </c:pt>
                <c:pt idx="53262">
                  <c:v>-41.350999999999999</c:v>
                </c:pt>
                <c:pt idx="53263">
                  <c:v>-41.349000000000004</c:v>
                </c:pt>
                <c:pt idx="53264">
                  <c:v>-41.346999999999994</c:v>
                </c:pt>
                <c:pt idx="53265">
                  <c:v>-41.344999999999999</c:v>
                </c:pt>
                <c:pt idx="53266">
                  <c:v>-41.343000000000004</c:v>
                </c:pt>
                <c:pt idx="53267">
                  <c:v>-41.340999999999994</c:v>
                </c:pt>
                <c:pt idx="53268">
                  <c:v>-41.338999999999999</c:v>
                </c:pt>
                <c:pt idx="53269">
                  <c:v>-41.337000000000003</c:v>
                </c:pt>
                <c:pt idx="53270">
                  <c:v>-41.334999999999994</c:v>
                </c:pt>
                <c:pt idx="53271">
                  <c:v>-41.332999999999998</c:v>
                </c:pt>
                <c:pt idx="53272">
                  <c:v>-41.331000000000003</c:v>
                </c:pt>
                <c:pt idx="53273">
                  <c:v>-41.328999999999994</c:v>
                </c:pt>
                <c:pt idx="53274">
                  <c:v>-41.326999999999998</c:v>
                </c:pt>
                <c:pt idx="53275">
                  <c:v>-41.325000000000003</c:v>
                </c:pt>
                <c:pt idx="53276">
                  <c:v>-41.322999999999993</c:v>
                </c:pt>
                <c:pt idx="53277">
                  <c:v>-41.320999999999998</c:v>
                </c:pt>
                <c:pt idx="53278">
                  <c:v>-41.319000000000003</c:v>
                </c:pt>
                <c:pt idx="53279">
                  <c:v>-41.316999999999993</c:v>
                </c:pt>
                <c:pt idx="53280">
                  <c:v>-41.314999999999998</c:v>
                </c:pt>
                <c:pt idx="53281">
                  <c:v>-41.313000000000002</c:v>
                </c:pt>
                <c:pt idx="53282">
                  <c:v>-41.311000000000007</c:v>
                </c:pt>
                <c:pt idx="53283">
                  <c:v>-41.308999999999997</c:v>
                </c:pt>
                <c:pt idx="53284">
                  <c:v>-41.307000000000002</c:v>
                </c:pt>
                <c:pt idx="53285">
                  <c:v>-41.305000000000007</c:v>
                </c:pt>
                <c:pt idx="53286">
                  <c:v>-41.302999999999997</c:v>
                </c:pt>
                <c:pt idx="53287">
                  <c:v>-41.301000000000002</c:v>
                </c:pt>
                <c:pt idx="53288">
                  <c:v>-41.299000000000007</c:v>
                </c:pt>
                <c:pt idx="53289">
                  <c:v>-41.296999999999997</c:v>
                </c:pt>
                <c:pt idx="53290">
                  <c:v>-41.295000000000002</c:v>
                </c:pt>
                <c:pt idx="53291">
                  <c:v>-41.293000000000006</c:v>
                </c:pt>
                <c:pt idx="53292">
                  <c:v>-41.290999999999997</c:v>
                </c:pt>
                <c:pt idx="53293">
                  <c:v>-41.289000000000001</c:v>
                </c:pt>
                <c:pt idx="53294">
                  <c:v>-41.287000000000006</c:v>
                </c:pt>
                <c:pt idx="53295">
                  <c:v>-41.284999999999997</c:v>
                </c:pt>
                <c:pt idx="53296">
                  <c:v>-41.283000000000001</c:v>
                </c:pt>
                <c:pt idx="53297">
                  <c:v>-41.281000000000006</c:v>
                </c:pt>
                <c:pt idx="53298">
                  <c:v>-41.278999999999996</c:v>
                </c:pt>
                <c:pt idx="53299">
                  <c:v>-41.277000000000001</c:v>
                </c:pt>
                <c:pt idx="53300">
                  <c:v>-41.275000000000006</c:v>
                </c:pt>
                <c:pt idx="53301">
                  <c:v>-41.272999999999996</c:v>
                </c:pt>
                <c:pt idx="53302">
                  <c:v>-41.271000000000001</c:v>
                </c:pt>
                <c:pt idx="53303">
                  <c:v>-41.269000000000005</c:v>
                </c:pt>
                <c:pt idx="53304">
                  <c:v>-41.266999999999996</c:v>
                </c:pt>
                <c:pt idx="53305">
                  <c:v>-41.265000000000001</c:v>
                </c:pt>
                <c:pt idx="53306">
                  <c:v>-41.263000000000005</c:v>
                </c:pt>
                <c:pt idx="53307">
                  <c:v>-41.260999999999996</c:v>
                </c:pt>
                <c:pt idx="53308">
                  <c:v>-41.259</c:v>
                </c:pt>
                <c:pt idx="53309">
                  <c:v>-41.257000000000005</c:v>
                </c:pt>
                <c:pt idx="53310">
                  <c:v>-41.254999999999995</c:v>
                </c:pt>
                <c:pt idx="53311">
                  <c:v>-41.253</c:v>
                </c:pt>
                <c:pt idx="53312">
                  <c:v>-41.251000000000005</c:v>
                </c:pt>
                <c:pt idx="53313">
                  <c:v>-41.248999999999995</c:v>
                </c:pt>
                <c:pt idx="53314">
                  <c:v>-41.247</c:v>
                </c:pt>
                <c:pt idx="53315">
                  <c:v>-41.245000000000005</c:v>
                </c:pt>
                <c:pt idx="53316">
                  <c:v>-41.242999999999995</c:v>
                </c:pt>
                <c:pt idx="53317">
                  <c:v>-41.241</c:v>
                </c:pt>
                <c:pt idx="53318">
                  <c:v>-41.239000000000004</c:v>
                </c:pt>
                <c:pt idx="53319">
                  <c:v>-41.236999999999995</c:v>
                </c:pt>
                <c:pt idx="53320">
                  <c:v>-41.234999999999999</c:v>
                </c:pt>
                <c:pt idx="53321">
                  <c:v>-41.233000000000004</c:v>
                </c:pt>
                <c:pt idx="53322">
                  <c:v>-41.230999999999995</c:v>
                </c:pt>
                <c:pt idx="53323">
                  <c:v>-41.228999999999999</c:v>
                </c:pt>
                <c:pt idx="53324">
                  <c:v>-41.227000000000004</c:v>
                </c:pt>
                <c:pt idx="53325">
                  <c:v>-41.224999999999994</c:v>
                </c:pt>
                <c:pt idx="53326">
                  <c:v>-41.222999999999999</c:v>
                </c:pt>
                <c:pt idx="53327">
                  <c:v>-41.221000000000004</c:v>
                </c:pt>
                <c:pt idx="53328">
                  <c:v>-41.218999999999994</c:v>
                </c:pt>
                <c:pt idx="53329">
                  <c:v>-41.216999999999999</c:v>
                </c:pt>
                <c:pt idx="53330">
                  <c:v>-41.215000000000003</c:v>
                </c:pt>
                <c:pt idx="53331">
                  <c:v>-41.212999999999994</c:v>
                </c:pt>
                <c:pt idx="53332">
                  <c:v>-41.210999999999999</c:v>
                </c:pt>
                <c:pt idx="53333">
                  <c:v>-41.209000000000003</c:v>
                </c:pt>
                <c:pt idx="53334">
                  <c:v>-41.206999999999994</c:v>
                </c:pt>
                <c:pt idx="53335">
                  <c:v>-41.204999999999998</c:v>
                </c:pt>
                <c:pt idx="53336">
                  <c:v>-41.203000000000003</c:v>
                </c:pt>
                <c:pt idx="53337">
                  <c:v>-41.200999999999993</c:v>
                </c:pt>
                <c:pt idx="53338">
                  <c:v>-41.198999999999998</c:v>
                </c:pt>
                <c:pt idx="53339">
                  <c:v>-41.197000000000003</c:v>
                </c:pt>
                <c:pt idx="53340">
                  <c:v>-41.194999999999993</c:v>
                </c:pt>
                <c:pt idx="53341">
                  <c:v>-41.192999999999998</c:v>
                </c:pt>
                <c:pt idx="53342">
                  <c:v>-41.191000000000003</c:v>
                </c:pt>
                <c:pt idx="53343">
                  <c:v>-41.188999999999993</c:v>
                </c:pt>
                <c:pt idx="53344">
                  <c:v>-41.186999999999998</c:v>
                </c:pt>
                <c:pt idx="53345">
                  <c:v>-41.185000000000002</c:v>
                </c:pt>
                <c:pt idx="53346">
                  <c:v>-41.183000000000007</c:v>
                </c:pt>
                <c:pt idx="53347">
                  <c:v>-41.180999999999997</c:v>
                </c:pt>
                <c:pt idx="53348">
                  <c:v>-41.179000000000002</c:v>
                </c:pt>
                <c:pt idx="53349">
                  <c:v>-41.177000000000007</c:v>
                </c:pt>
                <c:pt idx="53350">
                  <c:v>-41.174999999999997</c:v>
                </c:pt>
                <c:pt idx="53351">
                  <c:v>-41.173000000000002</c:v>
                </c:pt>
                <c:pt idx="53352">
                  <c:v>-41.171000000000006</c:v>
                </c:pt>
                <c:pt idx="53353">
                  <c:v>-41.168999999999997</c:v>
                </c:pt>
                <c:pt idx="53354">
                  <c:v>-41.167000000000002</c:v>
                </c:pt>
                <c:pt idx="53355">
                  <c:v>-41.165000000000006</c:v>
                </c:pt>
                <c:pt idx="53356">
                  <c:v>-41.162999999999997</c:v>
                </c:pt>
                <c:pt idx="53357">
                  <c:v>-41.161000000000001</c:v>
                </c:pt>
                <c:pt idx="53358">
                  <c:v>-41.159000000000006</c:v>
                </c:pt>
                <c:pt idx="53359">
                  <c:v>-41.156999999999996</c:v>
                </c:pt>
                <c:pt idx="53360">
                  <c:v>-41.155000000000001</c:v>
                </c:pt>
                <c:pt idx="53361">
                  <c:v>-41.153000000000006</c:v>
                </c:pt>
                <c:pt idx="53362">
                  <c:v>-41.150999999999996</c:v>
                </c:pt>
                <c:pt idx="53363">
                  <c:v>-41.149000000000001</c:v>
                </c:pt>
                <c:pt idx="53364">
                  <c:v>-41.147000000000006</c:v>
                </c:pt>
                <c:pt idx="53365">
                  <c:v>-41.144999999999996</c:v>
                </c:pt>
                <c:pt idx="53366">
                  <c:v>-41.143000000000001</c:v>
                </c:pt>
                <c:pt idx="53367">
                  <c:v>-41.141000000000005</c:v>
                </c:pt>
                <c:pt idx="53368">
                  <c:v>-41.138999999999996</c:v>
                </c:pt>
                <c:pt idx="53369">
                  <c:v>-41.137</c:v>
                </c:pt>
                <c:pt idx="53370">
                  <c:v>-41.135000000000005</c:v>
                </c:pt>
                <c:pt idx="53371">
                  <c:v>-41.132999999999996</c:v>
                </c:pt>
                <c:pt idx="53372">
                  <c:v>-41.131</c:v>
                </c:pt>
                <c:pt idx="53373">
                  <c:v>-41.129000000000005</c:v>
                </c:pt>
                <c:pt idx="53374">
                  <c:v>-41.126999999999995</c:v>
                </c:pt>
                <c:pt idx="53375">
                  <c:v>-41.125</c:v>
                </c:pt>
                <c:pt idx="53376">
                  <c:v>-41.123000000000005</c:v>
                </c:pt>
                <c:pt idx="53377">
                  <c:v>-41.120999999999995</c:v>
                </c:pt>
                <c:pt idx="53378">
                  <c:v>-41.119</c:v>
                </c:pt>
                <c:pt idx="53379">
                  <c:v>-41.117000000000004</c:v>
                </c:pt>
                <c:pt idx="53380">
                  <c:v>-41.114999999999995</c:v>
                </c:pt>
                <c:pt idx="53381">
                  <c:v>-41.113</c:v>
                </c:pt>
                <c:pt idx="53382">
                  <c:v>-41.111000000000004</c:v>
                </c:pt>
                <c:pt idx="53383">
                  <c:v>-41.108999999999995</c:v>
                </c:pt>
                <c:pt idx="53384">
                  <c:v>-41.106999999999999</c:v>
                </c:pt>
                <c:pt idx="53385">
                  <c:v>-41.105000000000004</c:v>
                </c:pt>
                <c:pt idx="53386">
                  <c:v>-41.102999999999994</c:v>
                </c:pt>
                <c:pt idx="53387">
                  <c:v>-41.100999999999999</c:v>
                </c:pt>
                <c:pt idx="53388">
                  <c:v>-41.099000000000004</c:v>
                </c:pt>
                <c:pt idx="53389">
                  <c:v>-41.096999999999994</c:v>
                </c:pt>
                <c:pt idx="53390">
                  <c:v>-41.094999999999999</c:v>
                </c:pt>
                <c:pt idx="53391">
                  <c:v>-41.093000000000004</c:v>
                </c:pt>
                <c:pt idx="53392">
                  <c:v>-41.090999999999994</c:v>
                </c:pt>
                <c:pt idx="53393">
                  <c:v>-41.088999999999999</c:v>
                </c:pt>
                <c:pt idx="53394">
                  <c:v>-41.087000000000003</c:v>
                </c:pt>
                <c:pt idx="53395">
                  <c:v>-41.084999999999994</c:v>
                </c:pt>
                <c:pt idx="53396">
                  <c:v>-41.082999999999998</c:v>
                </c:pt>
                <c:pt idx="53397">
                  <c:v>-41.081000000000003</c:v>
                </c:pt>
                <c:pt idx="53398">
                  <c:v>-41.078999999999994</c:v>
                </c:pt>
                <c:pt idx="53399">
                  <c:v>-41.076999999999998</c:v>
                </c:pt>
                <c:pt idx="53400">
                  <c:v>-41.075000000000003</c:v>
                </c:pt>
                <c:pt idx="53401">
                  <c:v>-41.072999999999993</c:v>
                </c:pt>
                <c:pt idx="53402">
                  <c:v>-41.070999999999998</c:v>
                </c:pt>
                <c:pt idx="53403">
                  <c:v>-41.069000000000003</c:v>
                </c:pt>
                <c:pt idx="53404">
                  <c:v>-41.066999999999993</c:v>
                </c:pt>
                <c:pt idx="53405">
                  <c:v>-41.064999999999998</c:v>
                </c:pt>
                <c:pt idx="53406">
                  <c:v>-41.063000000000002</c:v>
                </c:pt>
                <c:pt idx="53407">
                  <c:v>-41.061000000000007</c:v>
                </c:pt>
                <c:pt idx="53408">
                  <c:v>-41.058999999999997</c:v>
                </c:pt>
                <c:pt idx="53409">
                  <c:v>-41.057000000000002</c:v>
                </c:pt>
                <c:pt idx="53410">
                  <c:v>-41.055000000000007</c:v>
                </c:pt>
                <c:pt idx="53411">
                  <c:v>-41.052999999999997</c:v>
                </c:pt>
                <c:pt idx="53412">
                  <c:v>-41.051000000000002</c:v>
                </c:pt>
                <c:pt idx="53413">
                  <c:v>-41.049000000000007</c:v>
                </c:pt>
                <c:pt idx="53414">
                  <c:v>-41.046999999999997</c:v>
                </c:pt>
                <c:pt idx="53415">
                  <c:v>-41.045000000000002</c:v>
                </c:pt>
                <c:pt idx="53416">
                  <c:v>-41.043000000000006</c:v>
                </c:pt>
                <c:pt idx="53417">
                  <c:v>-41.040999999999997</c:v>
                </c:pt>
                <c:pt idx="53418">
                  <c:v>-41.039000000000001</c:v>
                </c:pt>
                <c:pt idx="53419">
                  <c:v>-41.037000000000006</c:v>
                </c:pt>
                <c:pt idx="53420">
                  <c:v>-41.034999999999997</c:v>
                </c:pt>
                <c:pt idx="53421">
                  <c:v>-41.033000000000001</c:v>
                </c:pt>
                <c:pt idx="53422">
                  <c:v>-41.031000000000006</c:v>
                </c:pt>
                <c:pt idx="53423">
                  <c:v>-41.028999999999996</c:v>
                </c:pt>
                <c:pt idx="53424">
                  <c:v>-41.027000000000001</c:v>
                </c:pt>
                <c:pt idx="53425">
                  <c:v>-41.025000000000006</c:v>
                </c:pt>
                <c:pt idx="53426">
                  <c:v>-41.022999999999996</c:v>
                </c:pt>
                <c:pt idx="53427">
                  <c:v>-41.021000000000001</c:v>
                </c:pt>
                <c:pt idx="53428">
                  <c:v>-41.019000000000005</c:v>
                </c:pt>
                <c:pt idx="53429">
                  <c:v>-41.016999999999996</c:v>
                </c:pt>
                <c:pt idx="53430">
                  <c:v>-41.015000000000001</c:v>
                </c:pt>
                <c:pt idx="53431">
                  <c:v>-41.013000000000005</c:v>
                </c:pt>
                <c:pt idx="53432">
                  <c:v>-41.010999999999996</c:v>
                </c:pt>
                <c:pt idx="53433">
                  <c:v>-41.009</c:v>
                </c:pt>
                <c:pt idx="53434">
                  <c:v>-41.007000000000005</c:v>
                </c:pt>
                <c:pt idx="53435">
                  <c:v>-41.004999999999995</c:v>
                </c:pt>
                <c:pt idx="53436">
                  <c:v>-41.003</c:v>
                </c:pt>
                <c:pt idx="53437">
                  <c:v>-41.001000000000005</c:v>
                </c:pt>
                <c:pt idx="53438">
                  <c:v>-40.998999999999995</c:v>
                </c:pt>
                <c:pt idx="53439">
                  <c:v>-40.997</c:v>
                </c:pt>
                <c:pt idx="53440">
                  <c:v>-40.995000000000005</c:v>
                </c:pt>
                <c:pt idx="53441">
                  <c:v>-40.992999999999995</c:v>
                </c:pt>
                <c:pt idx="53442">
                  <c:v>-40.991</c:v>
                </c:pt>
                <c:pt idx="53443">
                  <c:v>-40.989000000000004</c:v>
                </c:pt>
                <c:pt idx="53444">
                  <c:v>-40.986999999999995</c:v>
                </c:pt>
                <c:pt idx="53445">
                  <c:v>-40.984999999999999</c:v>
                </c:pt>
                <c:pt idx="53446">
                  <c:v>-40.983000000000004</c:v>
                </c:pt>
                <c:pt idx="53447">
                  <c:v>-40.980999999999995</c:v>
                </c:pt>
                <c:pt idx="53448">
                  <c:v>-40.978999999999999</c:v>
                </c:pt>
                <c:pt idx="53449">
                  <c:v>-40.977000000000004</c:v>
                </c:pt>
                <c:pt idx="53450">
                  <c:v>-40.974999999999994</c:v>
                </c:pt>
                <c:pt idx="53451">
                  <c:v>-40.972999999999999</c:v>
                </c:pt>
                <c:pt idx="53452">
                  <c:v>-40.971000000000004</c:v>
                </c:pt>
                <c:pt idx="53453">
                  <c:v>-40.968999999999994</c:v>
                </c:pt>
                <c:pt idx="53454">
                  <c:v>-40.966999999999999</c:v>
                </c:pt>
                <c:pt idx="53455">
                  <c:v>-40.965000000000003</c:v>
                </c:pt>
                <c:pt idx="53456">
                  <c:v>-40.962999999999994</c:v>
                </c:pt>
                <c:pt idx="53457">
                  <c:v>-40.960999999999999</c:v>
                </c:pt>
                <c:pt idx="53458">
                  <c:v>-40.959000000000003</c:v>
                </c:pt>
                <c:pt idx="53459">
                  <c:v>-40.956999999999994</c:v>
                </c:pt>
                <c:pt idx="53460">
                  <c:v>-40.954999999999998</c:v>
                </c:pt>
                <c:pt idx="53461">
                  <c:v>-40.953000000000003</c:v>
                </c:pt>
                <c:pt idx="53462">
                  <c:v>-40.950999999999993</c:v>
                </c:pt>
                <c:pt idx="53463">
                  <c:v>-40.948999999999998</c:v>
                </c:pt>
                <c:pt idx="53464">
                  <c:v>-40.947000000000003</c:v>
                </c:pt>
                <c:pt idx="53465">
                  <c:v>-40.944999999999993</c:v>
                </c:pt>
                <c:pt idx="53466">
                  <c:v>-40.942999999999998</c:v>
                </c:pt>
                <c:pt idx="53467">
                  <c:v>-40.941000000000003</c:v>
                </c:pt>
                <c:pt idx="53468">
                  <c:v>-40.938999999999993</c:v>
                </c:pt>
                <c:pt idx="53469">
                  <c:v>-40.936999999999998</c:v>
                </c:pt>
                <c:pt idx="53470">
                  <c:v>-40.935000000000002</c:v>
                </c:pt>
                <c:pt idx="53471">
                  <c:v>-40.933000000000007</c:v>
                </c:pt>
                <c:pt idx="53472">
                  <c:v>-40.930999999999997</c:v>
                </c:pt>
                <c:pt idx="53473">
                  <c:v>-40.929000000000002</c:v>
                </c:pt>
                <c:pt idx="53474">
                  <c:v>-40.927000000000007</c:v>
                </c:pt>
                <c:pt idx="53475">
                  <c:v>-40.924999999999997</c:v>
                </c:pt>
                <c:pt idx="53476">
                  <c:v>-40.923000000000002</c:v>
                </c:pt>
                <c:pt idx="53477">
                  <c:v>-40.921000000000006</c:v>
                </c:pt>
                <c:pt idx="53478">
                  <c:v>-40.918999999999997</c:v>
                </c:pt>
                <c:pt idx="53479">
                  <c:v>-40.917000000000002</c:v>
                </c:pt>
                <c:pt idx="53480">
                  <c:v>-40.915000000000006</c:v>
                </c:pt>
                <c:pt idx="53481">
                  <c:v>-40.912999999999997</c:v>
                </c:pt>
                <c:pt idx="53482">
                  <c:v>-40.911000000000001</c:v>
                </c:pt>
                <c:pt idx="53483">
                  <c:v>-40.909000000000006</c:v>
                </c:pt>
                <c:pt idx="53484">
                  <c:v>-40.906999999999996</c:v>
                </c:pt>
                <c:pt idx="53485">
                  <c:v>-40.905000000000001</c:v>
                </c:pt>
                <c:pt idx="53486">
                  <c:v>-40.903000000000006</c:v>
                </c:pt>
                <c:pt idx="53487">
                  <c:v>-40.900999999999996</c:v>
                </c:pt>
                <c:pt idx="53488">
                  <c:v>-40.899000000000001</c:v>
                </c:pt>
                <c:pt idx="53489">
                  <c:v>-40.897000000000006</c:v>
                </c:pt>
                <c:pt idx="53490">
                  <c:v>-40.894999999999996</c:v>
                </c:pt>
                <c:pt idx="53491">
                  <c:v>-40.893000000000001</c:v>
                </c:pt>
                <c:pt idx="53492">
                  <c:v>-40.891000000000005</c:v>
                </c:pt>
                <c:pt idx="53493">
                  <c:v>-40.888999999999996</c:v>
                </c:pt>
                <c:pt idx="53494">
                  <c:v>-40.887</c:v>
                </c:pt>
                <c:pt idx="53495">
                  <c:v>-40.885000000000005</c:v>
                </c:pt>
                <c:pt idx="53496">
                  <c:v>-40.882999999999996</c:v>
                </c:pt>
                <c:pt idx="53497">
                  <c:v>-40.881</c:v>
                </c:pt>
                <c:pt idx="53498">
                  <c:v>-40.879000000000005</c:v>
                </c:pt>
                <c:pt idx="53499">
                  <c:v>-40.876999999999995</c:v>
                </c:pt>
                <c:pt idx="53500">
                  <c:v>-40.875</c:v>
                </c:pt>
                <c:pt idx="53501">
                  <c:v>-40.873000000000005</c:v>
                </c:pt>
                <c:pt idx="53502">
                  <c:v>-40.870999999999995</c:v>
                </c:pt>
                <c:pt idx="53503">
                  <c:v>-40.869</c:v>
                </c:pt>
                <c:pt idx="53504">
                  <c:v>-40.867000000000004</c:v>
                </c:pt>
                <c:pt idx="53505">
                  <c:v>-40.864999999999995</c:v>
                </c:pt>
                <c:pt idx="53506">
                  <c:v>-40.863</c:v>
                </c:pt>
                <c:pt idx="53507">
                  <c:v>-40.861000000000004</c:v>
                </c:pt>
                <c:pt idx="53508">
                  <c:v>-40.858999999999995</c:v>
                </c:pt>
                <c:pt idx="53509">
                  <c:v>-40.856999999999999</c:v>
                </c:pt>
                <c:pt idx="53510">
                  <c:v>-40.855000000000004</c:v>
                </c:pt>
                <c:pt idx="53511">
                  <c:v>-40.852999999999994</c:v>
                </c:pt>
                <c:pt idx="53512">
                  <c:v>-40.850999999999999</c:v>
                </c:pt>
                <c:pt idx="53513">
                  <c:v>-40.849000000000004</c:v>
                </c:pt>
                <c:pt idx="53514">
                  <c:v>-40.846999999999994</c:v>
                </c:pt>
                <c:pt idx="53515">
                  <c:v>-40.844999999999999</c:v>
                </c:pt>
                <c:pt idx="53516">
                  <c:v>-40.843000000000004</c:v>
                </c:pt>
                <c:pt idx="53517">
                  <c:v>-40.840999999999994</c:v>
                </c:pt>
                <c:pt idx="53518">
                  <c:v>-40.838999999999999</c:v>
                </c:pt>
                <c:pt idx="53519">
                  <c:v>-40.837000000000003</c:v>
                </c:pt>
                <c:pt idx="53520">
                  <c:v>-40.834999999999994</c:v>
                </c:pt>
                <c:pt idx="53521">
                  <c:v>-40.832999999999998</c:v>
                </c:pt>
                <c:pt idx="53522">
                  <c:v>-40.831000000000003</c:v>
                </c:pt>
                <c:pt idx="53523">
                  <c:v>-40.828999999999994</c:v>
                </c:pt>
                <c:pt idx="53524">
                  <c:v>-40.826999999999998</c:v>
                </c:pt>
                <c:pt idx="53525">
                  <c:v>-40.825000000000003</c:v>
                </c:pt>
                <c:pt idx="53526">
                  <c:v>-40.822999999999993</c:v>
                </c:pt>
                <c:pt idx="53527">
                  <c:v>-40.820999999999998</c:v>
                </c:pt>
                <c:pt idx="53528">
                  <c:v>-40.819000000000003</c:v>
                </c:pt>
                <c:pt idx="53529">
                  <c:v>-40.816999999999993</c:v>
                </c:pt>
                <c:pt idx="53530">
                  <c:v>-40.814999999999998</c:v>
                </c:pt>
                <c:pt idx="53531">
                  <c:v>-40.813000000000002</c:v>
                </c:pt>
                <c:pt idx="53532">
                  <c:v>-40.811000000000007</c:v>
                </c:pt>
                <c:pt idx="53533">
                  <c:v>-40.808999999999997</c:v>
                </c:pt>
                <c:pt idx="53534">
                  <c:v>-40.807000000000002</c:v>
                </c:pt>
                <c:pt idx="53535">
                  <c:v>-40.805000000000007</c:v>
                </c:pt>
                <c:pt idx="53536">
                  <c:v>-40.802999999999997</c:v>
                </c:pt>
                <c:pt idx="53537">
                  <c:v>-40.801000000000002</c:v>
                </c:pt>
                <c:pt idx="53538">
                  <c:v>-40.799000000000007</c:v>
                </c:pt>
                <c:pt idx="53539">
                  <c:v>-40.796999999999997</c:v>
                </c:pt>
                <c:pt idx="53540">
                  <c:v>-40.795000000000002</c:v>
                </c:pt>
                <c:pt idx="53541">
                  <c:v>-40.793000000000006</c:v>
                </c:pt>
                <c:pt idx="53542">
                  <c:v>-40.790999999999997</c:v>
                </c:pt>
                <c:pt idx="53543">
                  <c:v>-40.789000000000001</c:v>
                </c:pt>
                <c:pt idx="53544">
                  <c:v>-40.787000000000006</c:v>
                </c:pt>
                <c:pt idx="53545">
                  <c:v>-40.784999999999997</c:v>
                </c:pt>
                <c:pt idx="53546">
                  <c:v>-40.783000000000001</c:v>
                </c:pt>
                <c:pt idx="53547">
                  <c:v>-40.781000000000006</c:v>
                </c:pt>
                <c:pt idx="53548">
                  <c:v>-40.778999999999996</c:v>
                </c:pt>
                <c:pt idx="53549">
                  <c:v>-40.777000000000001</c:v>
                </c:pt>
                <c:pt idx="53550">
                  <c:v>-40.775000000000006</c:v>
                </c:pt>
                <c:pt idx="53551">
                  <c:v>-40.772999999999996</c:v>
                </c:pt>
                <c:pt idx="53552">
                  <c:v>-40.771000000000001</c:v>
                </c:pt>
                <c:pt idx="53553">
                  <c:v>-40.769000000000005</c:v>
                </c:pt>
                <c:pt idx="53554">
                  <c:v>-40.766999999999996</c:v>
                </c:pt>
                <c:pt idx="53555">
                  <c:v>-40.765000000000001</c:v>
                </c:pt>
                <c:pt idx="53556">
                  <c:v>-40.763000000000005</c:v>
                </c:pt>
                <c:pt idx="53557">
                  <c:v>-40.760999999999996</c:v>
                </c:pt>
                <c:pt idx="53558">
                  <c:v>-40.759</c:v>
                </c:pt>
                <c:pt idx="53559">
                  <c:v>-40.757000000000005</c:v>
                </c:pt>
                <c:pt idx="53560">
                  <c:v>-40.754999999999995</c:v>
                </c:pt>
                <c:pt idx="53561">
                  <c:v>-40.753</c:v>
                </c:pt>
                <c:pt idx="53562">
                  <c:v>-40.751000000000005</c:v>
                </c:pt>
                <c:pt idx="53563">
                  <c:v>-40.748999999999995</c:v>
                </c:pt>
                <c:pt idx="53564">
                  <c:v>-40.747</c:v>
                </c:pt>
                <c:pt idx="53565">
                  <c:v>-40.745000000000005</c:v>
                </c:pt>
                <c:pt idx="53566">
                  <c:v>-40.742999999999995</c:v>
                </c:pt>
                <c:pt idx="53567">
                  <c:v>-40.741</c:v>
                </c:pt>
                <c:pt idx="53568">
                  <c:v>-40.739000000000004</c:v>
                </c:pt>
                <c:pt idx="53569">
                  <c:v>-40.736999999999995</c:v>
                </c:pt>
                <c:pt idx="53570">
                  <c:v>-40.734999999999999</c:v>
                </c:pt>
                <c:pt idx="53571">
                  <c:v>-40.733000000000004</c:v>
                </c:pt>
                <c:pt idx="53572">
                  <c:v>-40.730999999999995</c:v>
                </c:pt>
                <c:pt idx="53573">
                  <c:v>-40.728999999999999</c:v>
                </c:pt>
                <c:pt idx="53574">
                  <c:v>-40.727000000000004</c:v>
                </c:pt>
                <c:pt idx="53575">
                  <c:v>-40.724999999999994</c:v>
                </c:pt>
                <c:pt idx="53576">
                  <c:v>-40.722999999999999</c:v>
                </c:pt>
                <c:pt idx="53577">
                  <c:v>-40.721000000000004</c:v>
                </c:pt>
                <c:pt idx="53578">
                  <c:v>-40.718999999999994</c:v>
                </c:pt>
                <c:pt idx="53579">
                  <c:v>-40.716999999999999</c:v>
                </c:pt>
                <c:pt idx="53580">
                  <c:v>-40.715000000000003</c:v>
                </c:pt>
                <c:pt idx="53581">
                  <c:v>-40.712999999999994</c:v>
                </c:pt>
                <c:pt idx="53582">
                  <c:v>-40.710999999999999</c:v>
                </c:pt>
                <c:pt idx="53583">
                  <c:v>-40.709000000000003</c:v>
                </c:pt>
                <c:pt idx="53584">
                  <c:v>-40.706999999999994</c:v>
                </c:pt>
                <c:pt idx="53585">
                  <c:v>-40.704999999999998</c:v>
                </c:pt>
                <c:pt idx="53586">
                  <c:v>-40.703000000000003</c:v>
                </c:pt>
                <c:pt idx="53587">
                  <c:v>-40.700999999999993</c:v>
                </c:pt>
                <c:pt idx="53588">
                  <c:v>-40.698999999999998</c:v>
                </c:pt>
                <c:pt idx="53589">
                  <c:v>-40.697000000000003</c:v>
                </c:pt>
                <c:pt idx="53590">
                  <c:v>-40.694999999999993</c:v>
                </c:pt>
                <c:pt idx="53591">
                  <c:v>-40.692999999999998</c:v>
                </c:pt>
                <c:pt idx="53592">
                  <c:v>-40.691000000000003</c:v>
                </c:pt>
                <c:pt idx="53593">
                  <c:v>-40.688999999999993</c:v>
                </c:pt>
                <c:pt idx="53594">
                  <c:v>-40.686999999999998</c:v>
                </c:pt>
                <c:pt idx="53595">
                  <c:v>-40.685000000000002</c:v>
                </c:pt>
                <c:pt idx="53596">
                  <c:v>-40.683000000000007</c:v>
                </c:pt>
                <c:pt idx="53597">
                  <c:v>-40.680999999999997</c:v>
                </c:pt>
                <c:pt idx="53598">
                  <c:v>-40.679000000000002</c:v>
                </c:pt>
                <c:pt idx="53599">
                  <c:v>-40.677000000000007</c:v>
                </c:pt>
                <c:pt idx="53600">
                  <c:v>-40.674999999999997</c:v>
                </c:pt>
                <c:pt idx="53601">
                  <c:v>-40.673000000000002</c:v>
                </c:pt>
                <c:pt idx="53602">
                  <c:v>-40.671000000000006</c:v>
                </c:pt>
                <c:pt idx="53603">
                  <c:v>-40.668999999999997</c:v>
                </c:pt>
                <c:pt idx="53604">
                  <c:v>-40.667000000000002</c:v>
                </c:pt>
                <c:pt idx="53605">
                  <c:v>-40.665000000000006</c:v>
                </c:pt>
                <c:pt idx="53606">
                  <c:v>-40.662999999999997</c:v>
                </c:pt>
                <c:pt idx="53607">
                  <c:v>-40.661000000000001</c:v>
                </c:pt>
                <c:pt idx="53608">
                  <c:v>-40.659000000000006</c:v>
                </c:pt>
                <c:pt idx="53609">
                  <c:v>-40.656999999999996</c:v>
                </c:pt>
                <c:pt idx="53610">
                  <c:v>-40.655000000000001</c:v>
                </c:pt>
                <c:pt idx="53611">
                  <c:v>-40.653000000000006</c:v>
                </c:pt>
                <c:pt idx="53612">
                  <c:v>-40.650999999999996</c:v>
                </c:pt>
                <c:pt idx="53613">
                  <c:v>-40.649000000000001</c:v>
                </c:pt>
                <c:pt idx="53614">
                  <c:v>-40.647000000000006</c:v>
                </c:pt>
                <c:pt idx="53615">
                  <c:v>-40.644999999999996</c:v>
                </c:pt>
                <c:pt idx="53616">
                  <c:v>-40.643000000000001</c:v>
                </c:pt>
                <c:pt idx="53617">
                  <c:v>-40.641000000000005</c:v>
                </c:pt>
                <c:pt idx="53618">
                  <c:v>-40.638999999999996</c:v>
                </c:pt>
                <c:pt idx="53619">
                  <c:v>-40.637</c:v>
                </c:pt>
                <c:pt idx="53620">
                  <c:v>-40.635000000000005</c:v>
                </c:pt>
                <c:pt idx="53621">
                  <c:v>-40.632999999999996</c:v>
                </c:pt>
                <c:pt idx="53622">
                  <c:v>-40.631</c:v>
                </c:pt>
                <c:pt idx="53623">
                  <c:v>-40.629000000000005</c:v>
                </c:pt>
                <c:pt idx="53624">
                  <c:v>-40.626999999999995</c:v>
                </c:pt>
                <c:pt idx="53625">
                  <c:v>-40.625</c:v>
                </c:pt>
                <c:pt idx="53626">
                  <c:v>-40.623000000000005</c:v>
                </c:pt>
                <c:pt idx="53627">
                  <c:v>-40.620999999999995</c:v>
                </c:pt>
                <c:pt idx="53628">
                  <c:v>-40.619</c:v>
                </c:pt>
                <c:pt idx="53629">
                  <c:v>-40.617000000000004</c:v>
                </c:pt>
                <c:pt idx="53630">
                  <c:v>-40.614999999999995</c:v>
                </c:pt>
                <c:pt idx="53631">
                  <c:v>-40.613</c:v>
                </c:pt>
                <c:pt idx="53632">
                  <c:v>-40.611000000000004</c:v>
                </c:pt>
                <c:pt idx="53633">
                  <c:v>-40.608999999999995</c:v>
                </c:pt>
                <c:pt idx="53634">
                  <c:v>-40.606999999999999</c:v>
                </c:pt>
                <c:pt idx="53635">
                  <c:v>-40.605000000000004</c:v>
                </c:pt>
                <c:pt idx="53636">
                  <c:v>-40.602999999999994</c:v>
                </c:pt>
                <c:pt idx="53637">
                  <c:v>-40.600999999999999</c:v>
                </c:pt>
                <c:pt idx="53638">
                  <c:v>-40.599000000000004</c:v>
                </c:pt>
                <c:pt idx="53639">
                  <c:v>-40.596999999999994</c:v>
                </c:pt>
                <c:pt idx="53640">
                  <c:v>-40.594999999999999</c:v>
                </c:pt>
                <c:pt idx="53641">
                  <c:v>-40.593000000000004</c:v>
                </c:pt>
                <c:pt idx="53642">
                  <c:v>-40.590999999999994</c:v>
                </c:pt>
                <c:pt idx="53643">
                  <c:v>-40.588999999999999</c:v>
                </c:pt>
                <c:pt idx="53644">
                  <c:v>-40.587000000000003</c:v>
                </c:pt>
                <c:pt idx="53645">
                  <c:v>-40.584999999999994</c:v>
                </c:pt>
                <c:pt idx="53646">
                  <c:v>-40.582999999999998</c:v>
                </c:pt>
                <c:pt idx="53647">
                  <c:v>-40.581000000000003</c:v>
                </c:pt>
                <c:pt idx="53648">
                  <c:v>-40.578999999999994</c:v>
                </c:pt>
                <c:pt idx="53649">
                  <c:v>-40.576999999999998</c:v>
                </c:pt>
                <c:pt idx="53650">
                  <c:v>-40.575000000000003</c:v>
                </c:pt>
                <c:pt idx="53651">
                  <c:v>-40.572999999999993</c:v>
                </c:pt>
                <c:pt idx="53652">
                  <c:v>-40.570999999999998</c:v>
                </c:pt>
                <c:pt idx="53653">
                  <c:v>-40.569000000000003</c:v>
                </c:pt>
                <c:pt idx="53654">
                  <c:v>-40.566999999999993</c:v>
                </c:pt>
                <c:pt idx="53655">
                  <c:v>-40.564999999999998</c:v>
                </c:pt>
                <c:pt idx="53656">
                  <c:v>-40.563000000000002</c:v>
                </c:pt>
                <c:pt idx="53657">
                  <c:v>-40.561000000000007</c:v>
                </c:pt>
                <c:pt idx="53658">
                  <c:v>-40.558999999999997</c:v>
                </c:pt>
                <c:pt idx="53659">
                  <c:v>-40.557000000000002</c:v>
                </c:pt>
                <c:pt idx="53660">
                  <c:v>-40.555000000000007</c:v>
                </c:pt>
                <c:pt idx="53661">
                  <c:v>-40.552999999999997</c:v>
                </c:pt>
                <c:pt idx="53662">
                  <c:v>-40.551000000000002</c:v>
                </c:pt>
                <c:pt idx="53663">
                  <c:v>-40.549000000000007</c:v>
                </c:pt>
                <c:pt idx="53664">
                  <c:v>-40.546999999999997</c:v>
                </c:pt>
                <c:pt idx="53665">
                  <c:v>-40.545000000000002</c:v>
                </c:pt>
                <c:pt idx="53666">
                  <c:v>-40.543000000000006</c:v>
                </c:pt>
                <c:pt idx="53667">
                  <c:v>-40.540999999999997</c:v>
                </c:pt>
                <c:pt idx="53668">
                  <c:v>-40.539000000000001</c:v>
                </c:pt>
                <c:pt idx="53669">
                  <c:v>-40.537000000000006</c:v>
                </c:pt>
                <c:pt idx="53670">
                  <c:v>-40.534999999999997</c:v>
                </c:pt>
                <c:pt idx="53671">
                  <c:v>-40.533000000000001</c:v>
                </c:pt>
                <c:pt idx="53672">
                  <c:v>-40.531000000000006</c:v>
                </c:pt>
                <c:pt idx="53673">
                  <c:v>-40.528999999999996</c:v>
                </c:pt>
                <c:pt idx="53674">
                  <c:v>-40.527000000000001</c:v>
                </c:pt>
                <c:pt idx="53675">
                  <c:v>-40.525000000000006</c:v>
                </c:pt>
                <c:pt idx="53676">
                  <c:v>-40.522999999999996</c:v>
                </c:pt>
                <c:pt idx="53677">
                  <c:v>-40.521000000000001</c:v>
                </c:pt>
                <c:pt idx="53678">
                  <c:v>-40.519000000000005</c:v>
                </c:pt>
                <c:pt idx="53679">
                  <c:v>-40.516999999999996</c:v>
                </c:pt>
                <c:pt idx="53680">
                  <c:v>-40.515000000000001</c:v>
                </c:pt>
                <c:pt idx="53681">
                  <c:v>-40.513000000000005</c:v>
                </c:pt>
                <c:pt idx="53682">
                  <c:v>-40.510999999999996</c:v>
                </c:pt>
                <c:pt idx="53683">
                  <c:v>-40.509</c:v>
                </c:pt>
                <c:pt idx="53684">
                  <c:v>-40.507000000000005</c:v>
                </c:pt>
                <c:pt idx="53685">
                  <c:v>-40.504999999999995</c:v>
                </c:pt>
                <c:pt idx="53686">
                  <c:v>-40.503</c:v>
                </c:pt>
                <c:pt idx="53687">
                  <c:v>-40.501000000000005</c:v>
                </c:pt>
                <c:pt idx="53688">
                  <c:v>-40.498999999999995</c:v>
                </c:pt>
                <c:pt idx="53689">
                  <c:v>-40.497</c:v>
                </c:pt>
                <c:pt idx="53690">
                  <c:v>-40.495000000000005</c:v>
                </c:pt>
                <c:pt idx="53691">
                  <c:v>-40.492999999999995</c:v>
                </c:pt>
                <c:pt idx="53692">
                  <c:v>-40.491</c:v>
                </c:pt>
                <c:pt idx="53693">
                  <c:v>-40.489000000000004</c:v>
                </c:pt>
                <c:pt idx="53694">
                  <c:v>-40.486999999999995</c:v>
                </c:pt>
                <c:pt idx="53695">
                  <c:v>-40.484999999999999</c:v>
                </c:pt>
                <c:pt idx="53696">
                  <c:v>-40.483000000000004</c:v>
                </c:pt>
                <c:pt idx="53697">
                  <c:v>-40.480999999999995</c:v>
                </c:pt>
                <c:pt idx="53698">
                  <c:v>-40.478999999999999</c:v>
                </c:pt>
                <c:pt idx="53699">
                  <c:v>-40.477000000000004</c:v>
                </c:pt>
                <c:pt idx="53700">
                  <c:v>-40.474999999999994</c:v>
                </c:pt>
                <c:pt idx="53701">
                  <c:v>-40.472999999999999</c:v>
                </c:pt>
                <c:pt idx="53702">
                  <c:v>-40.471000000000004</c:v>
                </c:pt>
                <c:pt idx="53703">
                  <c:v>-40.468999999999994</c:v>
                </c:pt>
                <c:pt idx="53704">
                  <c:v>-40.466999999999999</c:v>
                </c:pt>
                <c:pt idx="53705">
                  <c:v>-40.465000000000003</c:v>
                </c:pt>
                <c:pt idx="53706">
                  <c:v>-40.462999999999994</c:v>
                </c:pt>
                <c:pt idx="53707">
                  <c:v>-40.460999999999999</c:v>
                </c:pt>
                <c:pt idx="53708">
                  <c:v>-40.459000000000003</c:v>
                </c:pt>
                <c:pt idx="53709">
                  <c:v>-40.456999999999994</c:v>
                </c:pt>
                <c:pt idx="53710">
                  <c:v>-40.454999999999998</c:v>
                </c:pt>
                <c:pt idx="53711">
                  <c:v>-40.453000000000003</c:v>
                </c:pt>
                <c:pt idx="53712">
                  <c:v>-40.450999999999993</c:v>
                </c:pt>
                <c:pt idx="53713">
                  <c:v>-40.448999999999998</c:v>
                </c:pt>
                <c:pt idx="53714">
                  <c:v>-40.447000000000003</c:v>
                </c:pt>
                <c:pt idx="53715">
                  <c:v>-40.444999999999993</c:v>
                </c:pt>
                <c:pt idx="53716">
                  <c:v>-40.442999999999998</c:v>
                </c:pt>
                <c:pt idx="53717">
                  <c:v>-40.441000000000003</c:v>
                </c:pt>
                <c:pt idx="53718">
                  <c:v>-40.438999999999993</c:v>
                </c:pt>
                <c:pt idx="53719">
                  <c:v>-40.436999999999998</c:v>
                </c:pt>
                <c:pt idx="53720">
                  <c:v>-40.435000000000002</c:v>
                </c:pt>
                <c:pt idx="53721">
                  <c:v>-40.433000000000007</c:v>
                </c:pt>
                <c:pt idx="53722">
                  <c:v>-40.430999999999997</c:v>
                </c:pt>
                <c:pt idx="53723">
                  <c:v>-40.429000000000002</c:v>
                </c:pt>
                <c:pt idx="53724">
                  <c:v>-40.427000000000007</c:v>
                </c:pt>
                <c:pt idx="53725">
                  <c:v>-40.424999999999997</c:v>
                </c:pt>
                <c:pt idx="53726">
                  <c:v>-40.423000000000002</c:v>
                </c:pt>
                <c:pt idx="53727">
                  <c:v>-40.421000000000006</c:v>
                </c:pt>
                <c:pt idx="53728">
                  <c:v>-40.418999999999997</c:v>
                </c:pt>
                <c:pt idx="53729">
                  <c:v>-40.417000000000002</c:v>
                </c:pt>
                <c:pt idx="53730">
                  <c:v>-40.415000000000006</c:v>
                </c:pt>
                <c:pt idx="53731">
                  <c:v>-40.412999999999997</c:v>
                </c:pt>
                <c:pt idx="53732">
                  <c:v>-40.411000000000001</c:v>
                </c:pt>
                <c:pt idx="53733">
                  <c:v>-40.409000000000006</c:v>
                </c:pt>
                <c:pt idx="53734">
                  <c:v>-40.406999999999996</c:v>
                </c:pt>
                <c:pt idx="53735">
                  <c:v>-40.405000000000001</c:v>
                </c:pt>
                <c:pt idx="53736">
                  <c:v>-40.403000000000006</c:v>
                </c:pt>
                <c:pt idx="53737">
                  <c:v>-40.400999999999996</c:v>
                </c:pt>
                <c:pt idx="53738">
                  <c:v>-40.399000000000001</c:v>
                </c:pt>
                <c:pt idx="53739">
                  <c:v>-40.397000000000006</c:v>
                </c:pt>
                <c:pt idx="53740">
                  <c:v>-40.394999999999996</c:v>
                </c:pt>
                <c:pt idx="53741">
                  <c:v>-40.393000000000001</c:v>
                </c:pt>
                <c:pt idx="53742">
                  <c:v>-40.391000000000005</c:v>
                </c:pt>
                <c:pt idx="53743">
                  <c:v>-40.388999999999996</c:v>
                </c:pt>
                <c:pt idx="53744">
                  <c:v>-40.387</c:v>
                </c:pt>
                <c:pt idx="53745">
                  <c:v>-40.385000000000005</c:v>
                </c:pt>
                <c:pt idx="53746">
                  <c:v>-40.382999999999996</c:v>
                </c:pt>
                <c:pt idx="53747">
                  <c:v>-40.381</c:v>
                </c:pt>
                <c:pt idx="53748">
                  <c:v>-40.379000000000005</c:v>
                </c:pt>
                <c:pt idx="53749">
                  <c:v>-40.376999999999995</c:v>
                </c:pt>
                <c:pt idx="53750">
                  <c:v>-40.375</c:v>
                </c:pt>
                <c:pt idx="53751">
                  <c:v>-40.373000000000005</c:v>
                </c:pt>
                <c:pt idx="53752">
                  <c:v>-40.370999999999995</c:v>
                </c:pt>
                <c:pt idx="53753">
                  <c:v>-40.369</c:v>
                </c:pt>
                <c:pt idx="53754">
                  <c:v>-40.367000000000004</c:v>
                </c:pt>
                <c:pt idx="53755">
                  <c:v>-40.364999999999995</c:v>
                </c:pt>
                <c:pt idx="53756">
                  <c:v>-40.363</c:v>
                </c:pt>
                <c:pt idx="53757">
                  <c:v>-40.361000000000004</c:v>
                </c:pt>
                <c:pt idx="53758">
                  <c:v>-40.358999999999995</c:v>
                </c:pt>
                <c:pt idx="53759">
                  <c:v>-40.356999999999999</c:v>
                </c:pt>
                <c:pt idx="53760">
                  <c:v>-40.355000000000004</c:v>
                </c:pt>
                <c:pt idx="53761">
                  <c:v>-40.352999999999994</c:v>
                </c:pt>
                <c:pt idx="53762">
                  <c:v>-40.350999999999999</c:v>
                </c:pt>
                <c:pt idx="53763">
                  <c:v>-40.349000000000004</c:v>
                </c:pt>
                <c:pt idx="53764">
                  <c:v>-40.346999999999994</c:v>
                </c:pt>
                <c:pt idx="53765">
                  <c:v>-40.344999999999999</c:v>
                </c:pt>
                <c:pt idx="53766">
                  <c:v>-40.343000000000004</c:v>
                </c:pt>
                <c:pt idx="53767">
                  <c:v>-40.340999999999994</c:v>
                </c:pt>
                <c:pt idx="53768">
                  <c:v>-40.338999999999999</c:v>
                </c:pt>
                <c:pt idx="53769">
                  <c:v>-40.337000000000003</c:v>
                </c:pt>
                <c:pt idx="53770">
                  <c:v>-40.334999999999994</c:v>
                </c:pt>
                <c:pt idx="53771">
                  <c:v>-40.332999999999998</c:v>
                </c:pt>
                <c:pt idx="53772">
                  <c:v>-40.331000000000003</c:v>
                </c:pt>
                <c:pt idx="53773">
                  <c:v>-40.328999999999994</c:v>
                </c:pt>
                <c:pt idx="53774">
                  <c:v>-40.326999999999998</c:v>
                </c:pt>
                <c:pt idx="53775">
                  <c:v>-40.325000000000003</c:v>
                </c:pt>
                <c:pt idx="53776">
                  <c:v>-40.322999999999993</c:v>
                </c:pt>
                <c:pt idx="53777">
                  <c:v>-40.320999999999998</c:v>
                </c:pt>
                <c:pt idx="53778">
                  <c:v>-40.319000000000003</c:v>
                </c:pt>
                <c:pt idx="53779">
                  <c:v>-40.316999999999993</c:v>
                </c:pt>
                <c:pt idx="53780">
                  <c:v>-40.314999999999998</c:v>
                </c:pt>
                <c:pt idx="53781">
                  <c:v>-40.313000000000002</c:v>
                </c:pt>
                <c:pt idx="53782">
                  <c:v>-40.311000000000007</c:v>
                </c:pt>
                <c:pt idx="53783">
                  <c:v>-40.308999999999997</c:v>
                </c:pt>
                <c:pt idx="53784">
                  <c:v>-40.307000000000002</c:v>
                </c:pt>
                <c:pt idx="53785">
                  <c:v>-40.305000000000007</c:v>
                </c:pt>
                <c:pt idx="53786">
                  <c:v>-40.302999999999997</c:v>
                </c:pt>
                <c:pt idx="53787">
                  <c:v>-40.301000000000002</c:v>
                </c:pt>
                <c:pt idx="53788">
                  <c:v>-40.299000000000007</c:v>
                </c:pt>
                <c:pt idx="53789">
                  <c:v>-40.296999999999997</c:v>
                </c:pt>
                <c:pt idx="53790">
                  <c:v>-40.295000000000002</c:v>
                </c:pt>
                <c:pt idx="53791">
                  <c:v>-40.293000000000006</c:v>
                </c:pt>
                <c:pt idx="53792">
                  <c:v>-40.290999999999997</c:v>
                </c:pt>
                <c:pt idx="53793">
                  <c:v>-40.289000000000001</c:v>
                </c:pt>
                <c:pt idx="53794">
                  <c:v>-40.287000000000006</c:v>
                </c:pt>
                <c:pt idx="53795">
                  <c:v>-40.284999999999997</c:v>
                </c:pt>
                <c:pt idx="53796">
                  <c:v>-40.283000000000001</c:v>
                </c:pt>
                <c:pt idx="53797">
                  <c:v>-40.281000000000006</c:v>
                </c:pt>
                <c:pt idx="53798">
                  <c:v>-40.278999999999996</c:v>
                </c:pt>
                <c:pt idx="53799">
                  <c:v>-40.277000000000001</c:v>
                </c:pt>
                <c:pt idx="53800">
                  <c:v>-40.275000000000006</c:v>
                </c:pt>
                <c:pt idx="53801">
                  <c:v>-40.272999999999996</c:v>
                </c:pt>
                <c:pt idx="53802">
                  <c:v>-40.271000000000001</c:v>
                </c:pt>
                <c:pt idx="53803">
                  <c:v>-40.269000000000005</c:v>
                </c:pt>
                <c:pt idx="53804">
                  <c:v>-40.266999999999996</c:v>
                </c:pt>
                <c:pt idx="53805">
                  <c:v>-40.265000000000001</c:v>
                </c:pt>
                <c:pt idx="53806">
                  <c:v>-40.263000000000005</c:v>
                </c:pt>
                <c:pt idx="53807">
                  <c:v>-40.260999999999996</c:v>
                </c:pt>
                <c:pt idx="53808">
                  <c:v>-40.259</c:v>
                </c:pt>
                <c:pt idx="53809">
                  <c:v>-40.257000000000005</c:v>
                </c:pt>
                <c:pt idx="53810">
                  <c:v>-40.254999999999995</c:v>
                </c:pt>
                <c:pt idx="53811">
                  <c:v>-40.253</c:v>
                </c:pt>
                <c:pt idx="53812">
                  <c:v>-40.251000000000005</c:v>
                </c:pt>
                <c:pt idx="53813">
                  <c:v>-40.248999999999995</c:v>
                </c:pt>
                <c:pt idx="53814">
                  <c:v>-40.247</c:v>
                </c:pt>
                <c:pt idx="53815">
                  <c:v>-40.245000000000005</c:v>
                </c:pt>
                <c:pt idx="53816">
                  <c:v>-40.242999999999995</c:v>
                </c:pt>
                <c:pt idx="53817">
                  <c:v>-40.241</c:v>
                </c:pt>
                <c:pt idx="53818">
                  <c:v>-40.239000000000004</c:v>
                </c:pt>
                <c:pt idx="53819">
                  <c:v>-40.236999999999995</c:v>
                </c:pt>
                <c:pt idx="53820">
                  <c:v>-40.234999999999999</c:v>
                </c:pt>
                <c:pt idx="53821">
                  <c:v>-40.233000000000004</c:v>
                </c:pt>
                <c:pt idx="53822">
                  <c:v>-40.230999999999995</c:v>
                </c:pt>
                <c:pt idx="53823">
                  <c:v>-40.228999999999999</c:v>
                </c:pt>
                <c:pt idx="53824">
                  <c:v>-40.227000000000004</c:v>
                </c:pt>
                <c:pt idx="53825">
                  <c:v>-40.224999999999994</c:v>
                </c:pt>
                <c:pt idx="53826">
                  <c:v>-40.222999999999999</c:v>
                </c:pt>
                <c:pt idx="53827">
                  <c:v>-40.221000000000004</c:v>
                </c:pt>
                <c:pt idx="53828">
                  <c:v>-40.218999999999994</c:v>
                </c:pt>
                <c:pt idx="53829">
                  <c:v>-40.216999999999999</c:v>
                </c:pt>
                <c:pt idx="53830">
                  <c:v>-40.215000000000003</c:v>
                </c:pt>
                <c:pt idx="53831">
                  <c:v>-40.212999999999994</c:v>
                </c:pt>
                <c:pt idx="53832">
                  <c:v>-40.210999999999999</c:v>
                </c:pt>
                <c:pt idx="53833">
                  <c:v>-40.209000000000003</c:v>
                </c:pt>
                <c:pt idx="53834">
                  <c:v>-40.206999999999994</c:v>
                </c:pt>
                <c:pt idx="53835">
                  <c:v>-40.204999999999998</c:v>
                </c:pt>
                <c:pt idx="53836">
                  <c:v>-40.203000000000003</c:v>
                </c:pt>
                <c:pt idx="53837">
                  <c:v>-40.200999999999993</c:v>
                </c:pt>
                <c:pt idx="53838">
                  <c:v>-40.198999999999998</c:v>
                </c:pt>
                <c:pt idx="53839">
                  <c:v>-40.197000000000003</c:v>
                </c:pt>
                <c:pt idx="53840">
                  <c:v>-40.194999999999993</c:v>
                </c:pt>
                <c:pt idx="53841">
                  <c:v>-40.192999999999998</c:v>
                </c:pt>
                <c:pt idx="53842">
                  <c:v>-40.191000000000003</c:v>
                </c:pt>
                <c:pt idx="53843">
                  <c:v>-40.188999999999993</c:v>
                </c:pt>
                <c:pt idx="53844">
                  <c:v>-40.186999999999998</c:v>
                </c:pt>
                <c:pt idx="53845">
                  <c:v>-40.185000000000002</c:v>
                </c:pt>
                <c:pt idx="53846">
                  <c:v>-40.183000000000007</c:v>
                </c:pt>
                <c:pt idx="53847">
                  <c:v>-40.180999999999997</c:v>
                </c:pt>
                <c:pt idx="53848">
                  <c:v>-40.179000000000002</c:v>
                </c:pt>
                <c:pt idx="53849">
                  <c:v>-40.177000000000007</c:v>
                </c:pt>
                <c:pt idx="53850">
                  <c:v>-40.174999999999997</c:v>
                </c:pt>
                <c:pt idx="53851">
                  <c:v>-40.173000000000002</c:v>
                </c:pt>
                <c:pt idx="53852">
                  <c:v>-40.171000000000006</c:v>
                </c:pt>
                <c:pt idx="53853">
                  <c:v>-40.168999999999997</c:v>
                </c:pt>
                <c:pt idx="53854">
                  <c:v>-40.167000000000002</c:v>
                </c:pt>
                <c:pt idx="53855">
                  <c:v>-40.165000000000006</c:v>
                </c:pt>
                <c:pt idx="53856">
                  <c:v>-40.162999999999997</c:v>
                </c:pt>
                <c:pt idx="53857">
                  <c:v>-40.161000000000001</c:v>
                </c:pt>
                <c:pt idx="53858">
                  <c:v>-40.159000000000006</c:v>
                </c:pt>
                <c:pt idx="53859">
                  <c:v>-40.156999999999996</c:v>
                </c:pt>
                <c:pt idx="53860">
                  <c:v>-40.155000000000001</c:v>
                </c:pt>
                <c:pt idx="53861">
                  <c:v>-40.153000000000006</c:v>
                </c:pt>
                <c:pt idx="53862">
                  <c:v>-40.150999999999996</c:v>
                </c:pt>
                <c:pt idx="53863">
                  <c:v>-40.149000000000001</c:v>
                </c:pt>
                <c:pt idx="53864">
                  <c:v>-40.147000000000006</c:v>
                </c:pt>
                <c:pt idx="53865">
                  <c:v>-40.144999999999996</c:v>
                </c:pt>
                <c:pt idx="53866">
                  <c:v>-40.143000000000001</c:v>
                </c:pt>
                <c:pt idx="53867">
                  <c:v>-40.141000000000005</c:v>
                </c:pt>
                <c:pt idx="53868">
                  <c:v>-40.138999999999996</c:v>
                </c:pt>
                <c:pt idx="53869">
                  <c:v>-40.137</c:v>
                </c:pt>
                <c:pt idx="53870">
                  <c:v>-40.135000000000005</c:v>
                </c:pt>
                <c:pt idx="53871">
                  <c:v>-40.132999999999996</c:v>
                </c:pt>
                <c:pt idx="53872">
                  <c:v>-40.131</c:v>
                </c:pt>
                <c:pt idx="53873">
                  <c:v>-40.129000000000005</c:v>
                </c:pt>
                <c:pt idx="53874">
                  <c:v>-40.126999999999995</c:v>
                </c:pt>
                <c:pt idx="53875">
                  <c:v>-40.125</c:v>
                </c:pt>
                <c:pt idx="53876">
                  <c:v>-40.123000000000005</c:v>
                </c:pt>
                <c:pt idx="53877">
                  <c:v>-40.120999999999995</c:v>
                </c:pt>
                <c:pt idx="53878">
                  <c:v>-40.119</c:v>
                </c:pt>
                <c:pt idx="53879">
                  <c:v>-40.117000000000004</c:v>
                </c:pt>
                <c:pt idx="53880">
                  <c:v>-40.114999999999995</c:v>
                </c:pt>
                <c:pt idx="53881">
                  <c:v>-40.113</c:v>
                </c:pt>
                <c:pt idx="53882">
                  <c:v>-40.111000000000004</c:v>
                </c:pt>
                <c:pt idx="53883">
                  <c:v>-40.108999999999995</c:v>
                </c:pt>
                <c:pt idx="53884">
                  <c:v>-40.106999999999999</c:v>
                </c:pt>
                <c:pt idx="53885">
                  <c:v>-40.105000000000004</c:v>
                </c:pt>
                <c:pt idx="53886">
                  <c:v>-40.102999999999994</c:v>
                </c:pt>
                <c:pt idx="53887">
                  <c:v>-40.100999999999999</c:v>
                </c:pt>
                <c:pt idx="53888">
                  <c:v>-40.099000000000004</c:v>
                </c:pt>
                <c:pt idx="53889">
                  <c:v>-40.096999999999994</c:v>
                </c:pt>
                <c:pt idx="53890">
                  <c:v>-40.094999999999999</c:v>
                </c:pt>
                <c:pt idx="53891">
                  <c:v>-40.093000000000004</c:v>
                </c:pt>
                <c:pt idx="53892">
                  <c:v>-40.090999999999994</c:v>
                </c:pt>
                <c:pt idx="53893">
                  <c:v>-40.088999999999999</c:v>
                </c:pt>
                <c:pt idx="53894">
                  <c:v>-40.087000000000003</c:v>
                </c:pt>
                <c:pt idx="53895">
                  <c:v>-40.084999999999994</c:v>
                </c:pt>
                <c:pt idx="53896">
                  <c:v>-40.082999999999998</c:v>
                </c:pt>
                <c:pt idx="53897">
                  <c:v>-40.081000000000003</c:v>
                </c:pt>
                <c:pt idx="53898">
                  <c:v>-40.078999999999994</c:v>
                </c:pt>
                <c:pt idx="53899">
                  <c:v>-40.076999999999998</c:v>
                </c:pt>
                <c:pt idx="53900">
                  <c:v>-40.075000000000003</c:v>
                </c:pt>
                <c:pt idx="53901">
                  <c:v>-40.072999999999993</c:v>
                </c:pt>
                <c:pt idx="53902">
                  <c:v>-40.070999999999998</c:v>
                </c:pt>
                <c:pt idx="53903">
                  <c:v>-40.069000000000003</c:v>
                </c:pt>
                <c:pt idx="53904">
                  <c:v>-40.066999999999993</c:v>
                </c:pt>
                <c:pt idx="53905">
                  <c:v>-40.064999999999998</c:v>
                </c:pt>
                <c:pt idx="53906">
                  <c:v>-40.063000000000002</c:v>
                </c:pt>
                <c:pt idx="53907">
                  <c:v>-40.061000000000007</c:v>
                </c:pt>
                <c:pt idx="53908">
                  <c:v>-40.058999999999997</c:v>
                </c:pt>
                <c:pt idx="53909">
                  <c:v>-40.057000000000002</c:v>
                </c:pt>
                <c:pt idx="53910">
                  <c:v>-40.055000000000007</c:v>
                </c:pt>
                <c:pt idx="53911">
                  <c:v>-40.052999999999997</c:v>
                </c:pt>
                <c:pt idx="53912">
                  <c:v>-40.051000000000002</c:v>
                </c:pt>
                <c:pt idx="53913">
                  <c:v>-40.049000000000007</c:v>
                </c:pt>
                <c:pt idx="53914">
                  <c:v>-40.046999999999997</c:v>
                </c:pt>
                <c:pt idx="53915">
                  <c:v>-40.045000000000002</c:v>
                </c:pt>
                <c:pt idx="53916">
                  <c:v>-40.043000000000006</c:v>
                </c:pt>
                <c:pt idx="53917">
                  <c:v>-40.040999999999997</c:v>
                </c:pt>
                <c:pt idx="53918">
                  <c:v>-40.039000000000001</c:v>
                </c:pt>
                <c:pt idx="53919">
                  <c:v>-40.037000000000006</c:v>
                </c:pt>
                <c:pt idx="53920">
                  <c:v>-40.034999999999997</c:v>
                </c:pt>
                <c:pt idx="53921">
                  <c:v>-40.033000000000001</c:v>
                </c:pt>
                <c:pt idx="53922">
                  <c:v>-40.031000000000006</c:v>
                </c:pt>
                <c:pt idx="53923">
                  <c:v>-40.028999999999996</c:v>
                </c:pt>
                <c:pt idx="53924">
                  <c:v>-40.027000000000001</c:v>
                </c:pt>
                <c:pt idx="53925">
                  <c:v>-40.025000000000006</c:v>
                </c:pt>
                <c:pt idx="53926">
                  <c:v>-40.022999999999996</c:v>
                </c:pt>
                <c:pt idx="53927">
                  <c:v>-40.021000000000001</c:v>
                </c:pt>
                <c:pt idx="53928">
                  <c:v>-40.019000000000005</c:v>
                </c:pt>
                <c:pt idx="53929">
                  <c:v>-40.016999999999996</c:v>
                </c:pt>
                <c:pt idx="53930">
                  <c:v>-40.015000000000001</c:v>
                </c:pt>
                <c:pt idx="53931">
                  <c:v>-40.013000000000005</c:v>
                </c:pt>
                <c:pt idx="53932">
                  <c:v>-40.010999999999996</c:v>
                </c:pt>
                <c:pt idx="53933">
                  <c:v>-40.009</c:v>
                </c:pt>
                <c:pt idx="53934">
                  <c:v>-40.007000000000005</c:v>
                </c:pt>
                <c:pt idx="53935">
                  <c:v>-40.004999999999995</c:v>
                </c:pt>
                <c:pt idx="53936">
                  <c:v>-40.003</c:v>
                </c:pt>
                <c:pt idx="53937">
                  <c:v>-40.001000000000005</c:v>
                </c:pt>
                <c:pt idx="53938">
                  <c:v>-39.998999999999995</c:v>
                </c:pt>
                <c:pt idx="53939">
                  <c:v>-39.997</c:v>
                </c:pt>
                <c:pt idx="53940">
                  <c:v>-39.995000000000005</c:v>
                </c:pt>
                <c:pt idx="53941">
                  <c:v>-39.992999999999995</c:v>
                </c:pt>
                <c:pt idx="53942">
                  <c:v>-39.991</c:v>
                </c:pt>
                <c:pt idx="53943">
                  <c:v>-39.989000000000004</c:v>
                </c:pt>
                <c:pt idx="53944">
                  <c:v>-39.986999999999995</c:v>
                </c:pt>
                <c:pt idx="53945">
                  <c:v>-39.984999999999999</c:v>
                </c:pt>
                <c:pt idx="53946">
                  <c:v>-39.983000000000004</c:v>
                </c:pt>
                <c:pt idx="53947">
                  <c:v>-39.980999999999995</c:v>
                </c:pt>
                <c:pt idx="53948">
                  <c:v>-39.978999999999999</c:v>
                </c:pt>
                <c:pt idx="53949">
                  <c:v>-39.977000000000004</c:v>
                </c:pt>
                <c:pt idx="53950">
                  <c:v>-39.974999999999994</c:v>
                </c:pt>
                <c:pt idx="53951">
                  <c:v>-39.972999999999999</c:v>
                </c:pt>
                <c:pt idx="53952">
                  <c:v>-39.971000000000004</c:v>
                </c:pt>
                <c:pt idx="53953">
                  <c:v>-39.968999999999994</c:v>
                </c:pt>
                <c:pt idx="53954">
                  <c:v>-39.966999999999999</c:v>
                </c:pt>
                <c:pt idx="53955">
                  <c:v>-39.965000000000003</c:v>
                </c:pt>
                <c:pt idx="53956">
                  <c:v>-39.962999999999994</c:v>
                </c:pt>
                <c:pt idx="53957">
                  <c:v>-39.960999999999999</c:v>
                </c:pt>
                <c:pt idx="53958">
                  <c:v>-39.959000000000003</c:v>
                </c:pt>
                <c:pt idx="53959">
                  <c:v>-39.956999999999994</c:v>
                </c:pt>
                <c:pt idx="53960">
                  <c:v>-39.954999999999998</c:v>
                </c:pt>
                <c:pt idx="53961">
                  <c:v>-39.953000000000003</c:v>
                </c:pt>
                <c:pt idx="53962">
                  <c:v>-39.950999999999993</c:v>
                </c:pt>
                <c:pt idx="53963">
                  <c:v>-39.948999999999998</c:v>
                </c:pt>
                <c:pt idx="53964">
                  <c:v>-39.947000000000003</c:v>
                </c:pt>
                <c:pt idx="53965">
                  <c:v>-39.944999999999993</c:v>
                </c:pt>
                <c:pt idx="53966">
                  <c:v>-39.942999999999998</c:v>
                </c:pt>
                <c:pt idx="53967">
                  <c:v>-39.941000000000003</c:v>
                </c:pt>
                <c:pt idx="53968">
                  <c:v>-39.938999999999993</c:v>
                </c:pt>
                <c:pt idx="53969">
                  <c:v>-39.936999999999998</c:v>
                </c:pt>
                <c:pt idx="53970">
                  <c:v>-39.935000000000002</c:v>
                </c:pt>
                <c:pt idx="53971">
                  <c:v>-39.933000000000007</c:v>
                </c:pt>
                <c:pt idx="53972">
                  <c:v>-39.930999999999997</c:v>
                </c:pt>
                <c:pt idx="53973">
                  <c:v>-39.929000000000002</c:v>
                </c:pt>
                <c:pt idx="53974">
                  <c:v>-39.927000000000007</c:v>
                </c:pt>
                <c:pt idx="53975">
                  <c:v>-39.924999999999997</c:v>
                </c:pt>
                <c:pt idx="53976">
                  <c:v>-39.923000000000002</c:v>
                </c:pt>
                <c:pt idx="53977">
                  <c:v>-39.921000000000006</c:v>
                </c:pt>
                <c:pt idx="53978">
                  <c:v>-39.918999999999997</c:v>
                </c:pt>
                <c:pt idx="53979">
                  <c:v>-39.917000000000002</c:v>
                </c:pt>
                <c:pt idx="53980">
                  <c:v>-39.915000000000006</c:v>
                </c:pt>
                <c:pt idx="53981">
                  <c:v>-39.912999999999997</c:v>
                </c:pt>
                <c:pt idx="53982">
                  <c:v>-39.911000000000001</c:v>
                </c:pt>
                <c:pt idx="53983">
                  <c:v>-39.909000000000006</c:v>
                </c:pt>
                <c:pt idx="53984">
                  <c:v>-39.906999999999996</c:v>
                </c:pt>
                <c:pt idx="53985">
                  <c:v>-39.905000000000001</c:v>
                </c:pt>
                <c:pt idx="53986">
                  <c:v>-39.903000000000006</c:v>
                </c:pt>
                <c:pt idx="53987">
                  <c:v>-39.900999999999996</c:v>
                </c:pt>
                <c:pt idx="53988">
                  <c:v>-39.899000000000001</c:v>
                </c:pt>
                <c:pt idx="53989">
                  <c:v>-39.897000000000006</c:v>
                </c:pt>
                <c:pt idx="53990">
                  <c:v>-39.894999999999996</c:v>
                </c:pt>
                <c:pt idx="53991">
                  <c:v>-39.893000000000001</c:v>
                </c:pt>
                <c:pt idx="53992">
                  <c:v>-39.891000000000005</c:v>
                </c:pt>
                <c:pt idx="53993">
                  <c:v>-39.888999999999996</c:v>
                </c:pt>
                <c:pt idx="53994">
                  <c:v>-39.887</c:v>
                </c:pt>
                <c:pt idx="53995">
                  <c:v>-39.885000000000005</c:v>
                </c:pt>
                <c:pt idx="53996">
                  <c:v>-39.882999999999996</c:v>
                </c:pt>
                <c:pt idx="53997">
                  <c:v>-39.881</c:v>
                </c:pt>
                <c:pt idx="53998">
                  <c:v>-39.879000000000005</c:v>
                </c:pt>
                <c:pt idx="53999">
                  <c:v>-39.876999999999995</c:v>
                </c:pt>
                <c:pt idx="54000">
                  <c:v>-39.875</c:v>
                </c:pt>
                <c:pt idx="54001">
                  <c:v>-39.873000000000005</c:v>
                </c:pt>
                <c:pt idx="54002">
                  <c:v>-39.870999999999995</c:v>
                </c:pt>
                <c:pt idx="54003">
                  <c:v>-39.869</c:v>
                </c:pt>
                <c:pt idx="54004">
                  <c:v>-39.867000000000004</c:v>
                </c:pt>
                <c:pt idx="54005">
                  <c:v>-39.864999999999995</c:v>
                </c:pt>
                <c:pt idx="54006">
                  <c:v>-39.863</c:v>
                </c:pt>
                <c:pt idx="54007">
                  <c:v>-39.861000000000004</c:v>
                </c:pt>
                <c:pt idx="54008">
                  <c:v>-39.858999999999995</c:v>
                </c:pt>
                <c:pt idx="54009">
                  <c:v>-39.856999999999999</c:v>
                </c:pt>
                <c:pt idx="54010">
                  <c:v>-39.855000000000004</c:v>
                </c:pt>
                <c:pt idx="54011">
                  <c:v>-39.852999999999994</c:v>
                </c:pt>
                <c:pt idx="54012">
                  <c:v>-39.850999999999999</c:v>
                </c:pt>
                <c:pt idx="54013">
                  <c:v>-39.849000000000004</c:v>
                </c:pt>
                <c:pt idx="54014">
                  <c:v>-39.846999999999994</c:v>
                </c:pt>
                <c:pt idx="54015">
                  <c:v>-39.844999999999999</c:v>
                </c:pt>
                <c:pt idx="54016">
                  <c:v>-39.843000000000004</c:v>
                </c:pt>
                <c:pt idx="54017">
                  <c:v>-39.840999999999994</c:v>
                </c:pt>
                <c:pt idx="54018">
                  <c:v>-39.838999999999999</c:v>
                </c:pt>
                <c:pt idx="54019">
                  <c:v>-39.837000000000003</c:v>
                </c:pt>
                <c:pt idx="54020">
                  <c:v>-39.834999999999994</c:v>
                </c:pt>
                <c:pt idx="54021">
                  <c:v>-39.832999999999998</c:v>
                </c:pt>
                <c:pt idx="54022">
                  <c:v>-39.831000000000003</c:v>
                </c:pt>
                <c:pt idx="54023">
                  <c:v>-39.828999999999994</c:v>
                </c:pt>
                <c:pt idx="54024">
                  <c:v>-39.826999999999998</c:v>
                </c:pt>
                <c:pt idx="54025">
                  <c:v>-39.825000000000003</c:v>
                </c:pt>
                <c:pt idx="54026">
                  <c:v>-39.822999999999993</c:v>
                </c:pt>
                <c:pt idx="54027">
                  <c:v>-39.820999999999998</c:v>
                </c:pt>
                <c:pt idx="54028">
                  <c:v>-39.819000000000003</c:v>
                </c:pt>
                <c:pt idx="54029">
                  <c:v>-39.816999999999993</c:v>
                </c:pt>
                <c:pt idx="54030">
                  <c:v>-39.814999999999998</c:v>
                </c:pt>
                <c:pt idx="54031">
                  <c:v>-39.813000000000002</c:v>
                </c:pt>
                <c:pt idx="54032">
                  <c:v>-39.811000000000007</c:v>
                </c:pt>
                <c:pt idx="54033">
                  <c:v>-39.808999999999997</c:v>
                </c:pt>
                <c:pt idx="54034">
                  <c:v>-39.807000000000002</c:v>
                </c:pt>
                <c:pt idx="54035">
                  <c:v>-39.805000000000007</c:v>
                </c:pt>
                <c:pt idx="54036">
                  <c:v>-39.802999999999997</c:v>
                </c:pt>
                <c:pt idx="54037">
                  <c:v>-39.801000000000002</c:v>
                </c:pt>
                <c:pt idx="54038">
                  <c:v>-39.799000000000007</c:v>
                </c:pt>
                <c:pt idx="54039">
                  <c:v>-39.796999999999997</c:v>
                </c:pt>
                <c:pt idx="54040">
                  <c:v>-39.795000000000002</c:v>
                </c:pt>
                <c:pt idx="54041">
                  <c:v>-39.793000000000006</c:v>
                </c:pt>
                <c:pt idx="54042">
                  <c:v>-39.790999999999997</c:v>
                </c:pt>
                <c:pt idx="54043">
                  <c:v>-39.789000000000001</c:v>
                </c:pt>
                <c:pt idx="54044">
                  <c:v>-39.787000000000006</c:v>
                </c:pt>
                <c:pt idx="54045">
                  <c:v>-39.784999999999997</c:v>
                </c:pt>
                <c:pt idx="54046">
                  <c:v>-39.783000000000001</c:v>
                </c:pt>
                <c:pt idx="54047">
                  <c:v>-39.781000000000006</c:v>
                </c:pt>
                <c:pt idx="54048">
                  <c:v>-39.778999999999996</c:v>
                </c:pt>
                <c:pt idx="54049">
                  <c:v>-39.777000000000001</c:v>
                </c:pt>
                <c:pt idx="54050">
                  <c:v>-39.775000000000006</c:v>
                </c:pt>
                <c:pt idx="54051">
                  <c:v>-39.772999999999996</c:v>
                </c:pt>
                <c:pt idx="54052">
                  <c:v>-39.771000000000001</c:v>
                </c:pt>
                <c:pt idx="54053">
                  <c:v>-39.769000000000005</c:v>
                </c:pt>
                <c:pt idx="54054">
                  <c:v>-39.766999999999996</c:v>
                </c:pt>
                <c:pt idx="54055">
                  <c:v>-39.765000000000001</c:v>
                </c:pt>
                <c:pt idx="54056">
                  <c:v>-39.763000000000005</c:v>
                </c:pt>
                <c:pt idx="54057">
                  <c:v>-39.760999999999996</c:v>
                </c:pt>
                <c:pt idx="54058">
                  <c:v>-39.759</c:v>
                </c:pt>
                <c:pt idx="54059">
                  <c:v>-39.757000000000005</c:v>
                </c:pt>
                <c:pt idx="54060">
                  <c:v>-39.754999999999995</c:v>
                </c:pt>
                <c:pt idx="54061">
                  <c:v>-39.753</c:v>
                </c:pt>
                <c:pt idx="54062">
                  <c:v>-39.751000000000005</c:v>
                </c:pt>
                <c:pt idx="54063">
                  <c:v>-39.748999999999995</c:v>
                </c:pt>
                <c:pt idx="54064">
                  <c:v>-39.747</c:v>
                </c:pt>
                <c:pt idx="54065">
                  <c:v>-39.745000000000005</c:v>
                </c:pt>
                <c:pt idx="54066">
                  <c:v>-39.742999999999995</c:v>
                </c:pt>
                <c:pt idx="54067">
                  <c:v>-39.741</c:v>
                </c:pt>
                <c:pt idx="54068">
                  <c:v>-39.739000000000004</c:v>
                </c:pt>
                <c:pt idx="54069">
                  <c:v>-39.736999999999995</c:v>
                </c:pt>
                <c:pt idx="54070">
                  <c:v>-39.734999999999999</c:v>
                </c:pt>
                <c:pt idx="54071">
                  <c:v>-39.733000000000004</c:v>
                </c:pt>
                <c:pt idx="54072">
                  <c:v>-39.730999999999995</c:v>
                </c:pt>
                <c:pt idx="54073">
                  <c:v>-39.728999999999999</c:v>
                </c:pt>
                <c:pt idx="54074">
                  <c:v>-39.727000000000004</c:v>
                </c:pt>
                <c:pt idx="54075">
                  <c:v>-39.724999999999994</c:v>
                </c:pt>
                <c:pt idx="54076">
                  <c:v>-39.722999999999999</c:v>
                </c:pt>
                <c:pt idx="54077">
                  <c:v>-39.721000000000004</c:v>
                </c:pt>
                <c:pt idx="54078">
                  <c:v>-39.718999999999994</c:v>
                </c:pt>
                <c:pt idx="54079">
                  <c:v>-39.716999999999999</c:v>
                </c:pt>
                <c:pt idx="54080">
                  <c:v>-39.715000000000003</c:v>
                </c:pt>
                <c:pt idx="54081">
                  <c:v>-39.712999999999994</c:v>
                </c:pt>
                <c:pt idx="54082">
                  <c:v>-39.710999999999999</c:v>
                </c:pt>
                <c:pt idx="54083">
                  <c:v>-39.709000000000003</c:v>
                </c:pt>
                <c:pt idx="54084">
                  <c:v>-39.706999999999994</c:v>
                </c:pt>
                <c:pt idx="54085">
                  <c:v>-39.704999999999998</c:v>
                </c:pt>
                <c:pt idx="54086">
                  <c:v>-39.703000000000003</c:v>
                </c:pt>
                <c:pt idx="54087">
                  <c:v>-39.700999999999993</c:v>
                </c:pt>
                <c:pt idx="54088">
                  <c:v>-39.698999999999998</c:v>
                </c:pt>
                <c:pt idx="54089">
                  <c:v>-39.697000000000003</c:v>
                </c:pt>
                <c:pt idx="54090">
                  <c:v>-39.694999999999993</c:v>
                </c:pt>
                <c:pt idx="54091">
                  <c:v>-39.692999999999998</c:v>
                </c:pt>
                <c:pt idx="54092">
                  <c:v>-39.691000000000003</c:v>
                </c:pt>
                <c:pt idx="54093">
                  <c:v>-39.688999999999993</c:v>
                </c:pt>
                <c:pt idx="54094">
                  <c:v>-39.686999999999998</c:v>
                </c:pt>
                <c:pt idx="54095">
                  <c:v>-39.685000000000002</c:v>
                </c:pt>
                <c:pt idx="54096">
                  <c:v>-39.683000000000007</c:v>
                </c:pt>
                <c:pt idx="54097">
                  <c:v>-39.680999999999997</c:v>
                </c:pt>
                <c:pt idx="54098">
                  <c:v>-39.679000000000002</c:v>
                </c:pt>
                <c:pt idx="54099">
                  <c:v>-39.677000000000007</c:v>
                </c:pt>
                <c:pt idx="54100">
                  <c:v>-39.674999999999997</c:v>
                </c:pt>
                <c:pt idx="54101">
                  <c:v>-39.673000000000002</c:v>
                </c:pt>
                <c:pt idx="54102">
                  <c:v>-39.671000000000006</c:v>
                </c:pt>
                <c:pt idx="54103">
                  <c:v>-39.668999999999997</c:v>
                </c:pt>
                <c:pt idx="54104">
                  <c:v>-39.667000000000002</c:v>
                </c:pt>
                <c:pt idx="54105">
                  <c:v>-39.665000000000006</c:v>
                </c:pt>
                <c:pt idx="54106">
                  <c:v>-39.662999999999997</c:v>
                </c:pt>
                <c:pt idx="54107">
                  <c:v>-39.661000000000001</c:v>
                </c:pt>
                <c:pt idx="54108">
                  <c:v>-39.659000000000006</c:v>
                </c:pt>
                <c:pt idx="54109">
                  <c:v>-39.656999999999996</c:v>
                </c:pt>
                <c:pt idx="54110">
                  <c:v>-39.655000000000001</c:v>
                </c:pt>
                <c:pt idx="54111">
                  <c:v>-39.653000000000006</c:v>
                </c:pt>
                <c:pt idx="54112">
                  <c:v>-39.650999999999996</c:v>
                </c:pt>
                <c:pt idx="54113">
                  <c:v>-39.649000000000001</c:v>
                </c:pt>
                <c:pt idx="54114">
                  <c:v>-39.647000000000006</c:v>
                </c:pt>
                <c:pt idx="54115">
                  <c:v>-39.644999999999996</c:v>
                </c:pt>
                <c:pt idx="54116">
                  <c:v>-39.643000000000001</c:v>
                </c:pt>
                <c:pt idx="54117">
                  <c:v>-39.641000000000005</c:v>
                </c:pt>
                <c:pt idx="54118">
                  <c:v>-39.638999999999996</c:v>
                </c:pt>
                <c:pt idx="54119">
                  <c:v>-39.637</c:v>
                </c:pt>
                <c:pt idx="54120">
                  <c:v>-39.635000000000005</c:v>
                </c:pt>
                <c:pt idx="54121">
                  <c:v>-39.632999999999996</c:v>
                </c:pt>
                <c:pt idx="54122">
                  <c:v>-39.631</c:v>
                </c:pt>
                <c:pt idx="54123">
                  <c:v>-39.629000000000005</c:v>
                </c:pt>
                <c:pt idx="54124">
                  <c:v>-39.626999999999995</c:v>
                </c:pt>
                <c:pt idx="54125">
                  <c:v>-39.625</c:v>
                </c:pt>
                <c:pt idx="54126">
                  <c:v>-39.623000000000005</c:v>
                </c:pt>
                <c:pt idx="54127">
                  <c:v>-39.620999999999995</c:v>
                </c:pt>
                <c:pt idx="54128">
                  <c:v>-39.619</c:v>
                </c:pt>
                <c:pt idx="54129">
                  <c:v>-39.617000000000004</c:v>
                </c:pt>
                <c:pt idx="54130">
                  <c:v>-39.614999999999995</c:v>
                </c:pt>
                <c:pt idx="54131">
                  <c:v>-39.613</c:v>
                </c:pt>
                <c:pt idx="54132">
                  <c:v>-39.611000000000004</c:v>
                </c:pt>
                <c:pt idx="54133">
                  <c:v>-39.608999999999995</c:v>
                </c:pt>
                <c:pt idx="54134">
                  <c:v>-39.606999999999999</c:v>
                </c:pt>
                <c:pt idx="54135">
                  <c:v>-39.605000000000004</c:v>
                </c:pt>
                <c:pt idx="54136">
                  <c:v>-39.602999999999994</c:v>
                </c:pt>
                <c:pt idx="54137">
                  <c:v>-39.600999999999999</c:v>
                </c:pt>
                <c:pt idx="54138">
                  <c:v>-39.599000000000004</c:v>
                </c:pt>
                <c:pt idx="54139">
                  <c:v>-39.596999999999994</c:v>
                </c:pt>
                <c:pt idx="54140">
                  <c:v>-39.594999999999999</c:v>
                </c:pt>
                <c:pt idx="54141">
                  <c:v>-39.593000000000004</c:v>
                </c:pt>
                <c:pt idx="54142">
                  <c:v>-39.590999999999994</c:v>
                </c:pt>
                <c:pt idx="54143">
                  <c:v>-39.588999999999999</c:v>
                </c:pt>
                <c:pt idx="54144">
                  <c:v>-39.587000000000003</c:v>
                </c:pt>
                <c:pt idx="54145">
                  <c:v>-39.584999999999994</c:v>
                </c:pt>
                <c:pt idx="54146">
                  <c:v>-39.582999999999998</c:v>
                </c:pt>
                <c:pt idx="54147">
                  <c:v>-39.581000000000003</c:v>
                </c:pt>
                <c:pt idx="54148">
                  <c:v>-39.578999999999994</c:v>
                </c:pt>
                <c:pt idx="54149">
                  <c:v>-39.576999999999998</c:v>
                </c:pt>
                <c:pt idx="54150">
                  <c:v>-39.575000000000003</c:v>
                </c:pt>
                <c:pt idx="54151">
                  <c:v>-39.572999999999993</c:v>
                </c:pt>
                <c:pt idx="54152">
                  <c:v>-39.570999999999998</c:v>
                </c:pt>
                <c:pt idx="54153">
                  <c:v>-39.569000000000003</c:v>
                </c:pt>
                <c:pt idx="54154">
                  <c:v>-39.566999999999993</c:v>
                </c:pt>
                <c:pt idx="54155">
                  <c:v>-39.564999999999998</c:v>
                </c:pt>
                <c:pt idx="54156">
                  <c:v>-39.563000000000002</c:v>
                </c:pt>
                <c:pt idx="54157">
                  <c:v>-39.561000000000007</c:v>
                </c:pt>
                <c:pt idx="54158">
                  <c:v>-39.558999999999997</c:v>
                </c:pt>
                <c:pt idx="54159">
                  <c:v>-39.557000000000002</c:v>
                </c:pt>
                <c:pt idx="54160">
                  <c:v>-39.555000000000007</c:v>
                </c:pt>
                <c:pt idx="54161">
                  <c:v>-39.552999999999997</c:v>
                </c:pt>
                <c:pt idx="54162">
                  <c:v>-39.551000000000002</c:v>
                </c:pt>
                <c:pt idx="54163">
                  <c:v>-39.549000000000007</c:v>
                </c:pt>
                <c:pt idx="54164">
                  <c:v>-39.546999999999997</c:v>
                </c:pt>
                <c:pt idx="54165">
                  <c:v>-39.545000000000002</c:v>
                </c:pt>
                <c:pt idx="54166">
                  <c:v>-39.543000000000006</c:v>
                </c:pt>
                <c:pt idx="54167">
                  <c:v>-39.540999999999997</c:v>
                </c:pt>
                <c:pt idx="54168">
                  <c:v>-39.539000000000001</c:v>
                </c:pt>
                <c:pt idx="54169">
                  <c:v>-39.537000000000006</c:v>
                </c:pt>
                <c:pt idx="54170">
                  <c:v>-39.534999999999997</c:v>
                </c:pt>
                <c:pt idx="54171">
                  <c:v>-39.533000000000001</c:v>
                </c:pt>
                <c:pt idx="54172">
                  <c:v>-39.531000000000006</c:v>
                </c:pt>
                <c:pt idx="54173">
                  <c:v>-39.528999999999996</c:v>
                </c:pt>
                <c:pt idx="54174">
                  <c:v>-39.527000000000001</c:v>
                </c:pt>
                <c:pt idx="54175">
                  <c:v>-39.525000000000006</c:v>
                </c:pt>
                <c:pt idx="54176">
                  <c:v>-39.522999999999996</c:v>
                </c:pt>
                <c:pt idx="54177">
                  <c:v>-39.521000000000001</c:v>
                </c:pt>
                <c:pt idx="54178">
                  <c:v>-39.519000000000005</c:v>
                </c:pt>
                <c:pt idx="54179">
                  <c:v>-39.516999999999996</c:v>
                </c:pt>
                <c:pt idx="54180">
                  <c:v>-39.515000000000001</c:v>
                </c:pt>
                <c:pt idx="54181">
                  <c:v>-39.513000000000005</c:v>
                </c:pt>
                <c:pt idx="54182">
                  <c:v>-39.510999999999996</c:v>
                </c:pt>
                <c:pt idx="54183">
                  <c:v>-39.509</c:v>
                </c:pt>
                <c:pt idx="54184">
                  <c:v>-39.507000000000005</c:v>
                </c:pt>
                <c:pt idx="54185">
                  <c:v>-39.504999999999995</c:v>
                </c:pt>
                <c:pt idx="54186">
                  <c:v>-39.503</c:v>
                </c:pt>
                <c:pt idx="54187">
                  <c:v>-39.501000000000005</c:v>
                </c:pt>
                <c:pt idx="54188">
                  <c:v>-39.498999999999995</c:v>
                </c:pt>
                <c:pt idx="54189">
                  <c:v>-39.497</c:v>
                </c:pt>
                <c:pt idx="54190">
                  <c:v>-39.495000000000005</c:v>
                </c:pt>
                <c:pt idx="54191">
                  <c:v>-39.492999999999995</c:v>
                </c:pt>
                <c:pt idx="54192">
                  <c:v>-39.491</c:v>
                </c:pt>
                <c:pt idx="54193">
                  <c:v>-39.489000000000004</c:v>
                </c:pt>
                <c:pt idx="54194">
                  <c:v>-39.486999999999995</c:v>
                </c:pt>
                <c:pt idx="54195">
                  <c:v>-39.484999999999999</c:v>
                </c:pt>
                <c:pt idx="54196">
                  <c:v>-39.483000000000004</c:v>
                </c:pt>
                <c:pt idx="54197">
                  <c:v>-39.480999999999995</c:v>
                </c:pt>
                <c:pt idx="54198">
                  <c:v>-39.478999999999999</c:v>
                </c:pt>
                <c:pt idx="54199">
                  <c:v>-39.477000000000004</c:v>
                </c:pt>
                <c:pt idx="54200">
                  <c:v>-39.474999999999994</c:v>
                </c:pt>
                <c:pt idx="54201">
                  <c:v>-39.472999999999999</c:v>
                </c:pt>
                <c:pt idx="54202">
                  <c:v>-39.471000000000004</c:v>
                </c:pt>
                <c:pt idx="54203">
                  <c:v>-39.468999999999994</c:v>
                </c:pt>
                <c:pt idx="54204">
                  <c:v>-39.466999999999999</c:v>
                </c:pt>
                <c:pt idx="54205">
                  <c:v>-39.465000000000003</c:v>
                </c:pt>
                <c:pt idx="54206">
                  <c:v>-39.462999999999994</c:v>
                </c:pt>
                <c:pt idx="54207">
                  <c:v>-39.460999999999999</c:v>
                </c:pt>
                <c:pt idx="54208">
                  <c:v>-39.459000000000003</c:v>
                </c:pt>
                <c:pt idx="54209">
                  <c:v>-39.456999999999994</c:v>
                </c:pt>
                <c:pt idx="54210">
                  <c:v>-39.454999999999998</c:v>
                </c:pt>
                <c:pt idx="54211">
                  <c:v>-39.453000000000003</c:v>
                </c:pt>
                <c:pt idx="54212">
                  <c:v>-39.450999999999993</c:v>
                </c:pt>
                <c:pt idx="54213">
                  <c:v>-39.448999999999998</c:v>
                </c:pt>
                <c:pt idx="54214">
                  <c:v>-39.447000000000003</c:v>
                </c:pt>
                <c:pt idx="54215">
                  <c:v>-39.444999999999993</c:v>
                </c:pt>
                <c:pt idx="54216">
                  <c:v>-39.442999999999998</c:v>
                </c:pt>
                <c:pt idx="54217">
                  <c:v>-39.441000000000003</c:v>
                </c:pt>
                <c:pt idx="54218">
                  <c:v>-39.438999999999993</c:v>
                </c:pt>
                <c:pt idx="54219">
                  <c:v>-39.436999999999998</c:v>
                </c:pt>
                <c:pt idx="54220">
                  <c:v>-39.435000000000002</c:v>
                </c:pt>
                <c:pt idx="54221">
                  <c:v>-39.433000000000007</c:v>
                </c:pt>
                <c:pt idx="54222">
                  <c:v>-39.430999999999997</c:v>
                </c:pt>
                <c:pt idx="54223">
                  <c:v>-39.429000000000002</c:v>
                </c:pt>
                <c:pt idx="54224">
                  <c:v>-39.427000000000007</c:v>
                </c:pt>
                <c:pt idx="54225">
                  <c:v>-39.424999999999997</c:v>
                </c:pt>
                <c:pt idx="54226">
                  <c:v>-39.423000000000002</c:v>
                </c:pt>
                <c:pt idx="54227">
                  <c:v>-39.421000000000006</c:v>
                </c:pt>
                <c:pt idx="54228">
                  <c:v>-39.418999999999997</c:v>
                </c:pt>
                <c:pt idx="54229">
                  <c:v>-39.417000000000002</c:v>
                </c:pt>
                <c:pt idx="54230">
                  <c:v>-39.415000000000006</c:v>
                </c:pt>
                <c:pt idx="54231">
                  <c:v>-39.412999999999997</c:v>
                </c:pt>
                <c:pt idx="54232">
                  <c:v>-39.411000000000001</c:v>
                </c:pt>
                <c:pt idx="54233">
                  <c:v>-39.409000000000006</c:v>
                </c:pt>
                <c:pt idx="54234">
                  <c:v>-39.406999999999996</c:v>
                </c:pt>
                <c:pt idx="54235">
                  <c:v>-39.405000000000001</c:v>
                </c:pt>
                <c:pt idx="54236">
                  <c:v>-39.403000000000006</c:v>
                </c:pt>
                <c:pt idx="54237">
                  <c:v>-39.400999999999996</c:v>
                </c:pt>
                <c:pt idx="54238">
                  <c:v>-39.399000000000001</c:v>
                </c:pt>
                <c:pt idx="54239">
                  <c:v>-39.397000000000006</c:v>
                </c:pt>
                <c:pt idx="54240">
                  <c:v>-39.394999999999996</c:v>
                </c:pt>
                <c:pt idx="54241">
                  <c:v>-39.393000000000001</c:v>
                </c:pt>
                <c:pt idx="54242">
                  <c:v>-39.391000000000005</c:v>
                </c:pt>
                <c:pt idx="54243">
                  <c:v>-39.388999999999996</c:v>
                </c:pt>
                <c:pt idx="54244">
                  <c:v>-39.387</c:v>
                </c:pt>
                <c:pt idx="54245">
                  <c:v>-39.385000000000005</c:v>
                </c:pt>
                <c:pt idx="54246">
                  <c:v>-39.382999999999996</c:v>
                </c:pt>
                <c:pt idx="54247">
                  <c:v>-39.381</c:v>
                </c:pt>
                <c:pt idx="54248">
                  <c:v>-39.379000000000005</c:v>
                </c:pt>
                <c:pt idx="54249">
                  <c:v>-39.376999999999995</c:v>
                </c:pt>
                <c:pt idx="54250">
                  <c:v>-39.375</c:v>
                </c:pt>
                <c:pt idx="54251">
                  <c:v>-39.373000000000005</c:v>
                </c:pt>
                <c:pt idx="54252">
                  <c:v>-39.370999999999995</c:v>
                </c:pt>
                <c:pt idx="54253">
                  <c:v>-39.369</c:v>
                </c:pt>
                <c:pt idx="54254">
                  <c:v>-39.367000000000004</c:v>
                </c:pt>
                <c:pt idx="54255">
                  <c:v>-39.364999999999995</c:v>
                </c:pt>
                <c:pt idx="54256">
                  <c:v>-39.363</c:v>
                </c:pt>
                <c:pt idx="54257">
                  <c:v>-39.361000000000004</c:v>
                </c:pt>
                <c:pt idx="54258">
                  <c:v>-39.358999999999995</c:v>
                </c:pt>
                <c:pt idx="54259">
                  <c:v>-39.356999999999999</c:v>
                </c:pt>
                <c:pt idx="54260">
                  <c:v>-39.355000000000004</c:v>
                </c:pt>
                <c:pt idx="54261">
                  <c:v>-39.352999999999994</c:v>
                </c:pt>
                <c:pt idx="54262">
                  <c:v>-39.350999999999999</c:v>
                </c:pt>
                <c:pt idx="54263">
                  <c:v>-39.349000000000004</c:v>
                </c:pt>
                <c:pt idx="54264">
                  <c:v>-39.346999999999994</c:v>
                </c:pt>
                <c:pt idx="54265">
                  <c:v>-39.344999999999999</c:v>
                </c:pt>
                <c:pt idx="54266">
                  <c:v>-39.343000000000004</c:v>
                </c:pt>
                <c:pt idx="54267">
                  <c:v>-39.340999999999994</c:v>
                </c:pt>
                <c:pt idx="54268">
                  <c:v>-39.338999999999999</c:v>
                </c:pt>
                <c:pt idx="54269">
                  <c:v>-39.337000000000003</c:v>
                </c:pt>
                <c:pt idx="54270">
                  <c:v>-39.334999999999994</c:v>
                </c:pt>
                <c:pt idx="54271">
                  <c:v>-39.332999999999998</c:v>
                </c:pt>
                <c:pt idx="54272">
                  <c:v>-39.331000000000003</c:v>
                </c:pt>
                <c:pt idx="54273">
                  <c:v>-39.328999999999994</c:v>
                </c:pt>
                <c:pt idx="54274">
                  <c:v>-39.326999999999998</c:v>
                </c:pt>
                <c:pt idx="54275">
                  <c:v>-39.325000000000003</c:v>
                </c:pt>
                <c:pt idx="54276">
                  <c:v>-39.322999999999993</c:v>
                </c:pt>
                <c:pt idx="54277">
                  <c:v>-39.320999999999998</c:v>
                </c:pt>
                <c:pt idx="54278">
                  <c:v>-39.319000000000003</c:v>
                </c:pt>
                <c:pt idx="54279">
                  <c:v>-39.316999999999993</c:v>
                </c:pt>
                <c:pt idx="54280">
                  <c:v>-39.314999999999998</c:v>
                </c:pt>
                <c:pt idx="54281">
                  <c:v>-39.313000000000002</c:v>
                </c:pt>
                <c:pt idx="54282">
                  <c:v>-39.311000000000007</c:v>
                </c:pt>
                <c:pt idx="54283">
                  <c:v>-39.308999999999997</c:v>
                </c:pt>
                <c:pt idx="54284">
                  <c:v>-39.307000000000002</c:v>
                </c:pt>
                <c:pt idx="54285">
                  <c:v>-39.305000000000007</c:v>
                </c:pt>
                <c:pt idx="54286">
                  <c:v>-39.302999999999997</c:v>
                </c:pt>
                <c:pt idx="54287">
                  <c:v>-39.301000000000002</c:v>
                </c:pt>
                <c:pt idx="54288">
                  <c:v>-39.299000000000007</c:v>
                </c:pt>
                <c:pt idx="54289">
                  <c:v>-39.296999999999997</c:v>
                </c:pt>
                <c:pt idx="54290">
                  <c:v>-39.295000000000002</c:v>
                </c:pt>
                <c:pt idx="54291">
                  <c:v>-39.293000000000006</c:v>
                </c:pt>
                <c:pt idx="54292">
                  <c:v>-39.290999999999997</c:v>
                </c:pt>
                <c:pt idx="54293">
                  <c:v>-39.289000000000001</c:v>
                </c:pt>
                <c:pt idx="54294">
                  <c:v>-39.287000000000006</c:v>
                </c:pt>
                <c:pt idx="54295">
                  <c:v>-39.284999999999997</c:v>
                </c:pt>
                <c:pt idx="54296">
                  <c:v>-39.283000000000001</c:v>
                </c:pt>
                <c:pt idx="54297">
                  <c:v>-39.281000000000006</c:v>
                </c:pt>
                <c:pt idx="54298">
                  <c:v>-39.278999999999996</c:v>
                </c:pt>
                <c:pt idx="54299">
                  <c:v>-39.277000000000001</c:v>
                </c:pt>
                <c:pt idx="54300">
                  <c:v>-39.275000000000006</c:v>
                </c:pt>
                <c:pt idx="54301">
                  <c:v>-39.272999999999996</c:v>
                </c:pt>
                <c:pt idx="54302">
                  <c:v>-39.271000000000001</c:v>
                </c:pt>
                <c:pt idx="54303">
                  <c:v>-39.269000000000005</c:v>
                </c:pt>
                <c:pt idx="54304">
                  <c:v>-39.266999999999996</c:v>
                </c:pt>
                <c:pt idx="54305">
                  <c:v>-39.265000000000001</c:v>
                </c:pt>
                <c:pt idx="54306">
                  <c:v>-39.263000000000005</c:v>
                </c:pt>
                <c:pt idx="54307">
                  <c:v>-39.260999999999996</c:v>
                </c:pt>
                <c:pt idx="54308">
                  <c:v>-39.259</c:v>
                </c:pt>
                <c:pt idx="54309">
                  <c:v>-39.257000000000005</c:v>
                </c:pt>
                <c:pt idx="54310">
                  <c:v>-39.254999999999995</c:v>
                </c:pt>
                <c:pt idx="54311">
                  <c:v>-39.253</c:v>
                </c:pt>
                <c:pt idx="54312">
                  <c:v>-39.251000000000005</c:v>
                </c:pt>
                <c:pt idx="54313">
                  <c:v>-39.248999999999995</c:v>
                </c:pt>
                <c:pt idx="54314">
                  <c:v>-39.247</c:v>
                </c:pt>
                <c:pt idx="54315">
                  <c:v>-39.245000000000005</c:v>
                </c:pt>
                <c:pt idx="54316">
                  <c:v>-39.242999999999995</c:v>
                </c:pt>
                <c:pt idx="54317">
                  <c:v>-39.241</c:v>
                </c:pt>
                <c:pt idx="54318">
                  <c:v>-39.239000000000004</c:v>
                </c:pt>
                <c:pt idx="54319">
                  <c:v>-39.236999999999995</c:v>
                </c:pt>
                <c:pt idx="54320">
                  <c:v>-39.234999999999999</c:v>
                </c:pt>
                <c:pt idx="54321">
                  <c:v>-39.233000000000004</c:v>
                </c:pt>
                <c:pt idx="54322">
                  <c:v>-39.230999999999995</c:v>
                </c:pt>
                <c:pt idx="54323">
                  <c:v>-39.228999999999999</c:v>
                </c:pt>
                <c:pt idx="54324">
                  <c:v>-39.227000000000004</c:v>
                </c:pt>
                <c:pt idx="54325">
                  <c:v>-39.224999999999994</c:v>
                </c:pt>
                <c:pt idx="54326">
                  <c:v>-39.222999999999999</c:v>
                </c:pt>
                <c:pt idx="54327">
                  <c:v>-39.221000000000004</c:v>
                </c:pt>
                <c:pt idx="54328">
                  <c:v>-39.218999999999994</c:v>
                </c:pt>
                <c:pt idx="54329">
                  <c:v>-39.216999999999999</c:v>
                </c:pt>
                <c:pt idx="54330">
                  <c:v>-39.215000000000003</c:v>
                </c:pt>
                <c:pt idx="54331">
                  <c:v>-39.212999999999994</c:v>
                </c:pt>
                <c:pt idx="54332">
                  <c:v>-39.210999999999999</c:v>
                </c:pt>
                <c:pt idx="54333">
                  <c:v>-39.209000000000003</c:v>
                </c:pt>
                <c:pt idx="54334">
                  <c:v>-39.206999999999994</c:v>
                </c:pt>
                <c:pt idx="54335">
                  <c:v>-39.204999999999998</c:v>
                </c:pt>
                <c:pt idx="54336">
                  <c:v>-39.203000000000003</c:v>
                </c:pt>
                <c:pt idx="54337">
                  <c:v>-39.200999999999993</c:v>
                </c:pt>
                <c:pt idx="54338">
                  <c:v>-39.198999999999998</c:v>
                </c:pt>
                <c:pt idx="54339">
                  <c:v>-39.197000000000003</c:v>
                </c:pt>
                <c:pt idx="54340">
                  <c:v>-39.194999999999993</c:v>
                </c:pt>
                <c:pt idx="54341">
                  <c:v>-39.192999999999998</c:v>
                </c:pt>
                <c:pt idx="54342">
                  <c:v>-39.191000000000003</c:v>
                </c:pt>
                <c:pt idx="54343">
                  <c:v>-39.188999999999993</c:v>
                </c:pt>
                <c:pt idx="54344">
                  <c:v>-39.186999999999998</c:v>
                </c:pt>
                <c:pt idx="54345">
                  <c:v>-39.185000000000002</c:v>
                </c:pt>
                <c:pt idx="54346">
                  <c:v>-39.183000000000007</c:v>
                </c:pt>
                <c:pt idx="54347">
                  <c:v>-39.180999999999997</c:v>
                </c:pt>
                <c:pt idx="54348">
                  <c:v>-39.179000000000002</c:v>
                </c:pt>
                <c:pt idx="54349">
                  <c:v>-39.177000000000007</c:v>
                </c:pt>
                <c:pt idx="54350">
                  <c:v>-39.174999999999997</c:v>
                </c:pt>
                <c:pt idx="54351">
                  <c:v>-39.173000000000002</c:v>
                </c:pt>
                <c:pt idx="54352">
                  <c:v>-39.171000000000006</c:v>
                </c:pt>
                <c:pt idx="54353">
                  <c:v>-39.168999999999997</c:v>
                </c:pt>
                <c:pt idx="54354">
                  <c:v>-39.167000000000002</c:v>
                </c:pt>
                <c:pt idx="54355">
                  <c:v>-39.165000000000006</c:v>
                </c:pt>
                <c:pt idx="54356">
                  <c:v>-39.162999999999997</c:v>
                </c:pt>
                <c:pt idx="54357">
                  <c:v>-39.161000000000001</c:v>
                </c:pt>
                <c:pt idx="54358">
                  <c:v>-39.159000000000006</c:v>
                </c:pt>
                <c:pt idx="54359">
                  <c:v>-39.156999999999996</c:v>
                </c:pt>
                <c:pt idx="54360">
                  <c:v>-39.155000000000001</c:v>
                </c:pt>
                <c:pt idx="54361">
                  <c:v>-39.153000000000006</c:v>
                </c:pt>
                <c:pt idx="54362">
                  <c:v>-39.150999999999996</c:v>
                </c:pt>
                <c:pt idx="54363">
                  <c:v>-39.149000000000001</c:v>
                </c:pt>
                <c:pt idx="54364">
                  <c:v>-39.147000000000006</c:v>
                </c:pt>
                <c:pt idx="54365">
                  <c:v>-39.144999999999996</c:v>
                </c:pt>
                <c:pt idx="54366">
                  <c:v>-39.143000000000001</c:v>
                </c:pt>
                <c:pt idx="54367">
                  <c:v>-39.141000000000005</c:v>
                </c:pt>
                <c:pt idx="54368">
                  <c:v>-39.138999999999996</c:v>
                </c:pt>
                <c:pt idx="54369">
                  <c:v>-39.137</c:v>
                </c:pt>
                <c:pt idx="54370">
                  <c:v>-39.135000000000005</c:v>
                </c:pt>
                <c:pt idx="54371">
                  <c:v>-39.132999999999996</c:v>
                </c:pt>
                <c:pt idx="54372">
                  <c:v>-39.131</c:v>
                </c:pt>
                <c:pt idx="54373">
                  <c:v>-39.129000000000005</c:v>
                </c:pt>
                <c:pt idx="54374">
                  <c:v>-39.126999999999995</c:v>
                </c:pt>
                <c:pt idx="54375">
                  <c:v>-39.125</c:v>
                </c:pt>
                <c:pt idx="54376">
                  <c:v>-39.123000000000005</c:v>
                </c:pt>
                <c:pt idx="54377">
                  <c:v>-39.120999999999995</c:v>
                </c:pt>
                <c:pt idx="54378">
                  <c:v>-39.119</c:v>
                </c:pt>
                <c:pt idx="54379">
                  <c:v>-39.117000000000004</c:v>
                </c:pt>
                <c:pt idx="54380">
                  <c:v>-39.114999999999995</c:v>
                </c:pt>
                <c:pt idx="54381">
                  <c:v>-39.113</c:v>
                </c:pt>
                <c:pt idx="54382">
                  <c:v>-39.111000000000004</c:v>
                </c:pt>
                <c:pt idx="54383">
                  <c:v>-39.108999999999995</c:v>
                </c:pt>
                <c:pt idx="54384">
                  <c:v>-39.106999999999999</c:v>
                </c:pt>
                <c:pt idx="54385">
                  <c:v>-39.105000000000004</c:v>
                </c:pt>
                <c:pt idx="54386">
                  <c:v>-39.102999999999994</c:v>
                </c:pt>
                <c:pt idx="54387">
                  <c:v>-39.100999999999999</c:v>
                </c:pt>
                <c:pt idx="54388">
                  <c:v>-39.099000000000004</c:v>
                </c:pt>
                <c:pt idx="54389">
                  <c:v>-39.096999999999994</c:v>
                </c:pt>
                <c:pt idx="54390">
                  <c:v>-39.094999999999999</c:v>
                </c:pt>
                <c:pt idx="54391">
                  <c:v>-39.093000000000004</c:v>
                </c:pt>
                <c:pt idx="54392">
                  <c:v>-39.090999999999994</c:v>
                </c:pt>
                <c:pt idx="54393">
                  <c:v>-39.088999999999999</c:v>
                </c:pt>
                <c:pt idx="54394">
                  <c:v>-39.087000000000003</c:v>
                </c:pt>
                <c:pt idx="54395">
                  <c:v>-39.084999999999994</c:v>
                </c:pt>
                <c:pt idx="54396">
                  <c:v>-39.082999999999998</c:v>
                </c:pt>
                <c:pt idx="54397">
                  <c:v>-39.081000000000003</c:v>
                </c:pt>
                <c:pt idx="54398">
                  <c:v>-39.078999999999994</c:v>
                </c:pt>
                <c:pt idx="54399">
                  <c:v>-39.076999999999998</c:v>
                </c:pt>
                <c:pt idx="54400">
                  <c:v>-39.075000000000003</c:v>
                </c:pt>
                <c:pt idx="54401">
                  <c:v>-39.072999999999993</c:v>
                </c:pt>
                <c:pt idx="54402">
                  <c:v>-39.070999999999998</c:v>
                </c:pt>
                <c:pt idx="54403">
                  <c:v>-39.069000000000003</c:v>
                </c:pt>
                <c:pt idx="54404">
                  <c:v>-39.066999999999993</c:v>
                </c:pt>
                <c:pt idx="54405">
                  <c:v>-39.064999999999998</c:v>
                </c:pt>
                <c:pt idx="54406">
                  <c:v>-39.063000000000002</c:v>
                </c:pt>
                <c:pt idx="54407">
                  <c:v>-39.061000000000007</c:v>
                </c:pt>
                <c:pt idx="54408">
                  <c:v>-39.058999999999997</c:v>
                </c:pt>
                <c:pt idx="54409">
                  <c:v>-39.057000000000002</c:v>
                </c:pt>
                <c:pt idx="54410">
                  <c:v>-39.055000000000007</c:v>
                </c:pt>
                <c:pt idx="54411">
                  <c:v>-39.052999999999997</c:v>
                </c:pt>
                <c:pt idx="54412">
                  <c:v>-39.051000000000002</c:v>
                </c:pt>
                <c:pt idx="54413">
                  <c:v>-39.049000000000007</c:v>
                </c:pt>
                <c:pt idx="54414">
                  <c:v>-39.046999999999997</c:v>
                </c:pt>
                <c:pt idx="54415">
                  <c:v>-39.045000000000002</c:v>
                </c:pt>
                <c:pt idx="54416">
                  <c:v>-39.043000000000006</c:v>
                </c:pt>
                <c:pt idx="54417">
                  <c:v>-39.040999999999997</c:v>
                </c:pt>
                <c:pt idx="54418">
                  <c:v>-39.039000000000001</c:v>
                </c:pt>
                <c:pt idx="54419">
                  <c:v>-39.037000000000006</c:v>
                </c:pt>
                <c:pt idx="54420">
                  <c:v>-39.034999999999997</c:v>
                </c:pt>
                <c:pt idx="54421">
                  <c:v>-39.033000000000001</c:v>
                </c:pt>
                <c:pt idx="54422">
                  <c:v>-39.031000000000006</c:v>
                </c:pt>
                <c:pt idx="54423">
                  <c:v>-39.028999999999996</c:v>
                </c:pt>
                <c:pt idx="54424">
                  <c:v>-39.027000000000001</c:v>
                </c:pt>
                <c:pt idx="54425">
                  <c:v>-39.025000000000006</c:v>
                </c:pt>
                <c:pt idx="54426">
                  <c:v>-39.022999999999996</c:v>
                </c:pt>
                <c:pt idx="54427">
                  <c:v>-39.021000000000001</c:v>
                </c:pt>
                <c:pt idx="54428">
                  <c:v>-39.019000000000005</c:v>
                </c:pt>
                <c:pt idx="54429">
                  <c:v>-39.016999999999996</c:v>
                </c:pt>
                <c:pt idx="54430">
                  <c:v>-39.015000000000001</c:v>
                </c:pt>
                <c:pt idx="54431">
                  <c:v>-39.013000000000005</c:v>
                </c:pt>
                <c:pt idx="54432">
                  <c:v>-39.010999999999996</c:v>
                </c:pt>
                <c:pt idx="54433">
                  <c:v>-39.009</c:v>
                </c:pt>
                <c:pt idx="54434">
                  <c:v>-39.007000000000005</c:v>
                </c:pt>
                <c:pt idx="54435">
                  <c:v>-39.004999999999995</c:v>
                </c:pt>
                <c:pt idx="54436">
                  <c:v>-39.003</c:v>
                </c:pt>
                <c:pt idx="54437">
                  <c:v>-39.001000000000005</c:v>
                </c:pt>
                <c:pt idx="54438">
                  <c:v>-38.998999999999995</c:v>
                </c:pt>
                <c:pt idx="54439">
                  <c:v>-38.997</c:v>
                </c:pt>
                <c:pt idx="54440">
                  <c:v>-38.995000000000005</c:v>
                </c:pt>
                <c:pt idx="54441">
                  <c:v>-38.992999999999995</c:v>
                </c:pt>
                <c:pt idx="54442">
                  <c:v>-38.991</c:v>
                </c:pt>
                <c:pt idx="54443">
                  <c:v>-38.989000000000004</c:v>
                </c:pt>
                <c:pt idx="54444">
                  <c:v>-38.986999999999995</c:v>
                </c:pt>
                <c:pt idx="54445">
                  <c:v>-38.984999999999999</c:v>
                </c:pt>
                <c:pt idx="54446">
                  <c:v>-38.983000000000004</c:v>
                </c:pt>
                <c:pt idx="54447">
                  <c:v>-38.980999999999995</c:v>
                </c:pt>
                <c:pt idx="54448">
                  <c:v>-38.978999999999999</c:v>
                </c:pt>
                <c:pt idx="54449">
                  <c:v>-38.977000000000004</c:v>
                </c:pt>
                <c:pt idx="54450">
                  <c:v>-38.974999999999994</c:v>
                </c:pt>
                <c:pt idx="54451">
                  <c:v>-38.972999999999999</c:v>
                </c:pt>
                <c:pt idx="54452">
                  <c:v>-38.971000000000004</c:v>
                </c:pt>
                <c:pt idx="54453">
                  <c:v>-38.968999999999994</c:v>
                </c:pt>
                <c:pt idx="54454">
                  <c:v>-38.966999999999999</c:v>
                </c:pt>
                <c:pt idx="54455">
                  <c:v>-38.965000000000003</c:v>
                </c:pt>
                <c:pt idx="54456">
                  <c:v>-38.962999999999994</c:v>
                </c:pt>
                <c:pt idx="54457">
                  <c:v>-38.960999999999999</c:v>
                </c:pt>
                <c:pt idx="54458">
                  <c:v>-38.959000000000003</c:v>
                </c:pt>
                <c:pt idx="54459">
                  <c:v>-38.956999999999994</c:v>
                </c:pt>
                <c:pt idx="54460">
                  <c:v>-38.954999999999998</c:v>
                </c:pt>
                <c:pt idx="54461">
                  <c:v>-38.953000000000003</c:v>
                </c:pt>
                <c:pt idx="54462">
                  <c:v>-38.950999999999993</c:v>
                </c:pt>
                <c:pt idx="54463">
                  <c:v>-38.948999999999998</c:v>
                </c:pt>
                <c:pt idx="54464">
                  <c:v>-38.947000000000003</c:v>
                </c:pt>
                <c:pt idx="54465">
                  <c:v>-38.944999999999993</c:v>
                </c:pt>
                <c:pt idx="54466">
                  <c:v>-38.942999999999998</c:v>
                </c:pt>
                <c:pt idx="54467">
                  <c:v>-38.941000000000003</c:v>
                </c:pt>
                <c:pt idx="54468">
                  <c:v>-38.938999999999993</c:v>
                </c:pt>
                <c:pt idx="54469">
                  <c:v>-38.936999999999998</c:v>
                </c:pt>
                <c:pt idx="54470">
                  <c:v>-38.935000000000002</c:v>
                </c:pt>
                <c:pt idx="54471">
                  <c:v>-38.933000000000007</c:v>
                </c:pt>
                <c:pt idx="54472">
                  <c:v>-38.930999999999997</c:v>
                </c:pt>
                <c:pt idx="54473">
                  <c:v>-38.929000000000002</c:v>
                </c:pt>
                <c:pt idx="54474">
                  <c:v>-38.927000000000007</c:v>
                </c:pt>
                <c:pt idx="54475">
                  <c:v>-38.924999999999997</c:v>
                </c:pt>
                <c:pt idx="54476">
                  <c:v>-38.923000000000002</c:v>
                </c:pt>
                <c:pt idx="54477">
                  <c:v>-38.921000000000006</c:v>
                </c:pt>
                <c:pt idx="54478">
                  <c:v>-38.918999999999997</c:v>
                </c:pt>
                <c:pt idx="54479">
                  <c:v>-38.917000000000002</c:v>
                </c:pt>
                <c:pt idx="54480">
                  <c:v>-38.915000000000006</c:v>
                </c:pt>
                <c:pt idx="54481">
                  <c:v>-38.912999999999997</c:v>
                </c:pt>
                <c:pt idx="54482">
                  <c:v>-38.911000000000001</c:v>
                </c:pt>
                <c:pt idx="54483">
                  <c:v>-38.909000000000006</c:v>
                </c:pt>
                <c:pt idx="54484">
                  <c:v>-38.906999999999996</c:v>
                </c:pt>
                <c:pt idx="54485">
                  <c:v>-38.905000000000001</c:v>
                </c:pt>
                <c:pt idx="54486">
                  <c:v>-38.903000000000006</c:v>
                </c:pt>
                <c:pt idx="54487">
                  <c:v>-38.900999999999996</c:v>
                </c:pt>
                <c:pt idx="54488">
                  <c:v>-38.899000000000001</c:v>
                </c:pt>
                <c:pt idx="54489">
                  <c:v>-38.897000000000006</c:v>
                </c:pt>
                <c:pt idx="54490">
                  <c:v>-38.894999999999996</c:v>
                </c:pt>
                <c:pt idx="54491">
                  <c:v>-38.893000000000001</c:v>
                </c:pt>
                <c:pt idx="54492">
                  <c:v>-38.891000000000005</c:v>
                </c:pt>
                <c:pt idx="54493">
                  <c:v>-38.888999999999996</c:v>
                </c:pt>
                <c:pt idx="54494">
                  <c:v>-38.887</c:v>
                </c:pt>
                <c:pt idx="54495">
                  <c:v>-38.885000000000005</c:v>
                </c:pt>
                <c:pt idx="54496">
                  <c:v>-38.882999999999996</c:v>
                </c:pt>
                <c:pt idx="54497">
                  <c:v>-38.881</c:v>
                </c:pt>
                <c:pt idx="54498">
                  <c:v>-38.879000000000005</c:v>
                </c:pt>
                <c:pt idx="54499">
                  <c:v>-38.876999999999995</c:v>
                </c:pt>
                <c:pt idx="54500">
                  <c:v>-38.875</c:v>
                </c:pt>
                <c:pt idx="54501">
                  <c:v>-38.873000000000005</c:v>
                </c:pt>
                <c:pt idx="54502">
                  <c:v>-38.870999999999995</c:v>
                </c:pt>
                <c:pt idx="54503">
                  <c:v>-38.869</c:v>
                </c:pt>
                <c:pt idx="54504">
                  <c:v>-38.867000000000004</c:v>
                </c:pt>
                <c:pt idx="54505">
                  <c:v>-38.864999999999995</c:v>
                </c:pt>
                <c:pt idx="54506">
                  <c:v>-38.863</c:v>
                </c:pt>
                <c:pt idx="54507">
                  <c:v>-38.861000000000004</c:v>
                </c:pt>
                <c:pt idx="54508">
                  <c:v>-38.858999999999995</c:v>
                </c:pt>
                <c:pt idx="54509">
                  <c:v>-38.856999999999999</c:v>
                </c:pt>
                <c:pt idx="54510">
                  <c:v>-38.855000000000004</c:v>
                </c:pt>
                <c:pt idx="54511">
                  <c:v>-38.852999999999994</c:v>
                </c:pt>
                <c:pt idx="54512">
                  <c:v>-38.850999999999999</c:v>
                </c:pt>
                <c:pt idx="54513">
                  <c:v>-38.849000000000004</c:v>
                </c:pt>
                <c:pt idx="54514">
                  <c:v>-38.846999999999994</c:v>
                </c:pt>
                <c:pt idx="54515">
                  <c:v>-38.844999999999999</c:v>
                </c:pt>
                <c:pt idx="54516">
                  <c:v>-38.843000000000004</c:v>
                </c:pt>
                <c:pt idx="54517">
                  <c:v>-38.840999999999994</c:v>
                </c:pt>
                <c:pt idx="54518">
                  <c:v>-38.838999999999999</c:v>
                </c:pt>
                <c:pt idx="54519">
                  <c:v>-38.837000000000003</c:v>
                </c:pt>
                <c:pt idx="54520">
                  <c:v>-38.834999999999994</c:v>
                </c:pt>
                <c:pt idx="54521">
                  <c:v>-38.832999999999998</c:v>
                </c:pt>
                <c:pt idx="54522">
                  <c:v>-38.831000000000003</c:v>
                </c:pt>
                <c:pt idx="54523">
                  <c:v>-38.828999999999994</c:v>
                </c:pt>
                <c:pt idx="54524">
                  <c:v>-38.826999999999998</c:v>
                </c:pt>
                <c:pt idx="54525">
                  <c:v>-38.825000000000003</c:v>
                </c:pt>
                <c:pt idx="54526">
                  <c:v>-38.822999999999993</c:v>
                </c:pt>
                <c:pt idx="54527">
                  <c:v>-38.820999999999998</c:v>
                </c:pt>
                <c:pt idx="54528">
                  <c:v>-38.819000000000003</c:v>
                </c:pt>
                <c:pt idx="54529">
                  <c:v>-38.816999999999993</c:v>
                </c:pt>
                <c:pt idx="54530">
                  <c:v>-38.814999999999998</c:v>
                </c:pt>
                <c:pt idx="54531">
                  <c:v>-38.813000000000002</c:v>
                </c:pt>
                <c:pt idx="54532">
                  <c:v>-38.811000000000007</c:v>
                </c:pt>
                <c:pt idx="54533">
                  <c:v>-38.808999999999997</c:v>
                </c:pt>
                <c:pt idx="54534">
                  <c:v>-38.807000000000002</c:v>
                </c:pt>
                <c:pt idx="54535">
                  <c:v>-38.805000000000007</c:v>
                </c:pt>
                <c:pt idx="54536">
                  <c:v>-38.802999999999997</c:v>
                </c:pt>
                <c:pt idx="54537">
                  <c:v>-38.801000000000002</c:v>
                </c:pt>
                <c:pt idx="54538">
                  <c:v>-38.799000000000007</c:v>
                </c:pt>
                <c:pt idx="54539">
                  <c:v>-38.796999999999997</c:v>
                </c:pt>
                <c:pt idx="54540">
                  <c:v>-38.795000000000002</c:v>
                </c:pt>
                <c:pt idx="54541">
                  <c:v>-38.793000000000006</c:v>
                </c:pt>
                <c:pt idx="54542">
                  <c:v>-38.790999999999997</c:v>
                </c:pt>
                <c:pt idx="54543">
                  <c:v>-38.789000000000001</c:v>
                </c:pt>
                <c:pt idx="54544">
                  <c:v>-38.787000000000006</c:v>
                </c:pt>
                <c:pt idx="54545">
                  <c:v>-38.784999999999997</c:v>
                </c:pt>
                <c:pt idx="54546">
                  <c:v>-38.783000000000001</c:v>
                </c:pt>
                <c:pt idx="54547">
                  <c:v>-38.781000000000006</c:v>
                </c:pt>
                <c:pt idx="54548">
                  <c:v>-38.778999999999996</c:v>
                </c:pt>
                <c:pt idx="54549">
                  <c:v>-38.777000000000001</c:v>
                </c:pt>
                <c:pt idx="54550">
                  <c:v>-38.775000000000006</c:v>
                </c:pt>
                <c:pt idx="54551">
                  <c:v>-38.772999999999996</c:v>
                </c:pt>
                <c:pt idx="54552">
                  <c:v>-38.771000000000001</c:v>
                </c:pt>
                <c:pt idx="54553">
                  <c:v>-38.769000000000005</c:v>
                </c:pt>
                <c:pt idx="54554">
                  <c:v>-38.766999999999996</c:v>
                </c:pt>
                <c:pt idx="54555">
                  <c:v>-38.765000000000001</c:v>
                </c:pt>
                <c:pt idx="54556">
                  <c:v>-38.763000000000005</c:v>
                </c:pt>
                <c:pt idx="54557">
                  <c:v>-38.760999999999996</c:v>
                </c:pt>
                <c:pt idx="54558">
                  <c:v>-38.759</c:v>
                </c:pt>
                <c:pt idx="54559">
                  <c:v>-38.757000000000005</c:v>
                </c:pt>
                <c:pt idx="54560">
                  <c:v>-38.754999999999995</c:v>
                </c:pt>
                <c:pt idx="54561">
                  <c:v>-38.753</c:v>
                </c:pt>
                <c:pt idx="54562">
                  <c:v>-38.751000000000005</c:v>
                </c:pt>
                <c:pt idx="54563">
                  <c:v>-38.748999999999995</c:v>
                </c:pt>
                <c:pt idx="54564">
                  <c:v>-38.747</c:v>
                </c:pt>
                <c:pt idx="54565">
                  <c:v>-38.745000000000005</c:v>
                </c:pt>
                <c:pt idx="54566">
                  <c:v>-38.742999999999995</c:v>
                </c:pt>
                <c:pt idx="54567">
                  <c:v>-38.741</c:v>
                </c:pt>
                <c:pt idx="54568">
                  <c:v>-38.739000000000004</c:v>
                </c:pt>
                <c:pt idx="54569">
                  <c:v>-38.736999999999995</c:v>
                </c:pt>
                <c:pt idx="54570">
                  <c:v>-38.734999999999999</c:v>
                </c:pt>
                <c:pt idx="54571">
                  <c:v>-38.733000000000004</c:v>
                </c:pt>
                <c:pt idx="54572">
                  <c:v>-38.730999999999995</c:v>
                </c:pt>
                <c:pt idx="54573">
                  <c:v>-38.728999999999999</c:v>
                </c:pt>
                <c:pt idx="54574">
                  <c:v>-38.727000000000004</c:v>
                </c:pt>
                <c:pt idx="54575">
                  <c:v>-38.724999999999994</c:v>
                </c:pt>
                <c:pt idx="54576">
                  <c:v>-38.722999999999999</c:v>
                </c:pt>
                <c:pt idx="54577">
                  <c:v>-38.721000000000004</c:v>
                </c:pt>
                <c:pt idx="54578">
                  <c:v>-38.718999999999994</c:v>
                </c:pt>
                <c:pt idx="54579">
                  <c:v>-38.716999999999999</c:v>
                </c:pt>
                <c:pt idx="54580">
                  <c:v>-38.715000000000003</c:v>
                </c:pt>
                <c:pt idx="54581">
                  <c:v>-38.712999999999994</c:v>
                </c:pt>
                <c:pt idx="54582">
                  <c:v>-38.710999999999999</c:v>
                </c:pt>
                <c:pt idx="54583">
                  <c:v>-38.709000000000003</c:v>
                </c:pt>
                <c:pt idx="54584">
                  <c:v>-38.706999999999994</c:v>
                </c:pt>
                <c:pt idx="54585">
                  <c:v>-38.704999999999998</c:v>
                </c:pt>
                <c:pt idx="54586">
                  <c:v>-38.703000000000003</c:v>
                </c:pt>
                <c:pt idx="54587">
                  <c:v>-38.700999999999993</c:v>
                </c:pt>
                <c:pt idx="54588">
                  <c:v>-38.698999999999998</c:v>
                </c:pt>
                <c:pt idx="54589">
                  <c:v>-38.697000000000003</c:v>
                </c:pt>
                <c:pt idx="54590">
                  <c:v>-38.694999999999993</c:v>
                </c:pt>
                <c:pt idx="54591">
                  <c:v>-38.692999999999998</c:v>
                </c:pt>
                <c:pt idx="54592">
                  <c:v>-38.691000000000003</c:v>
                </c:pt>
                <c:pt idx="54593">
                  <c:v>-38.688999999999993</c:v>
                </c:pt>
                <c:pt idx="54594">
                  <c:v>-38.686999999999998</c:v>
                </c:pt>
                <c:pt idx="54595">
                  <c:v>-38.685000000000002</c:v>
                </c:pt>
                <c:pt idx="54596">
                  <c:v>-38.683000000000007</c:v>
                </c:pt>
                <c:pt idx="54597">
                  <c:v>-38.680999999999997</c:v>
                </c:pt>
                <c:pt idx="54598">
                  <c:v>-38.679000000000002</c:v>
                </c:pt>
                <c:pt idx="54599">
                  <c:v>-38.677000000000007</c:v>
                </c:pt>
                <c:pt idx="54600">
                  <c:v>-38.674999999999997</c:v>
                </c:pt>
                <c:pt idx="54601">
                  <c:v>-38.673000000000002</c:v>
                </c:pt>
                <c:pt idx="54602">
                  <c:v>-38.671000000000006</c:v>
                </c:pt>
                <c:pt idx="54603">
                  <c:v>-38.668999999999997</c:v>
                </c:pt>
                <c:pt idx="54604">
                  <c:v>-38.667000000000002</c:v>
                </c:pt>
                <c:pt idx="54605">
                  <c:v>-38.665000000000006</c:v>
                </c:pt>
                <c:pt idx="54606">
                  <c:v>-38.662999999999997</c:v>
                </c:pt>
                <c:pt idx="54607">
                  <c:v>-38.661000000000001</c:v>
                </c:pt>
                <c:pt idx="54608">
                  <c:v>-38.659000000000006</c:v>
                </c:pt>
                <c:pt idx="54609">
                  <c:v>-38.656999999999996</c:v>
                </c:pt>
                <c:pt idx="54610">
                  <c:v>-38.655000000000001</c:v>
                </c:pt>
                <c:pt idx="54611">
                  <c:v>-38.653000000000006</c:v>
                </c:pt>
                <c:pt idx="54612">
                  <c:v>-38.650999999999996</c:v>
                </c:pt>
                <c:pt idx="54613">
                  <c:v>-38.649000000000001</c:v>
                </c:pt>
                <c:pt idx="54614">
                  <c:v>-38.647000000000006</c:v>
                </c:pt>
                <c:pt idx="54615">
                  <c:v>-38.644999999999996</c:v>
                </c:pt>
                <c:pt idx="54616">
                  <c:v>-38.643000000000001</c:v>
                </c:pt>
                <c:pt idx="54617">
                  <c:v>-38.641000000000005</c:v>
                </c:pt>
                <c:pt idx="54618">
                  <c:v>-38.638999999999996</c:v>
                </c:pt>
                <c:pt idx="54619">
                  <c:v>-38.637</c:v>
                </c:pt>
                <c:pt idx="54620">
                  <c:v>-38.635000000000005</c:v>
                </c:pt>
                <c:pt idx="54621">
                  <c:v>-38.632999999999996</c:v>
                </c:pt>
                <c:pt idx="54622">
                  <c:v>-38.631</c:v>
                </c:pt>
                <c:pt idx="54623">
                  <c:v>-38.629000000000005</c:v>
                </c:pt>
                <c:pt idx="54624">
                  <c:v>-38.626999999999995</c:v>
                </c:pt>
                <c:pt idx="54625">
                  <c:v>-38.625</c:v>
                </c:pt>
                <c:pt idx="54626">
                  <c:v>-38.623000000000005</c:v>
                </c:pt>
                <c:pt idx="54627">
                  <c:v>-38.620999999999995</c:v>
                </c:pt>
                <c:pt idx="54628">
                  <c:v>-38.619</c:v>
                </c:pt>
                <c:pt idx="54629">
                  <c:v>-38.617000000000004</c:v>
                </c:pt>
                <c:pt idx="54630">
                  <c:v>-38.614999999999995</c:v>
                </c:pt>
                <c:pt idx="54631">
                  <c:v>-38.613</c:v>
                </c:pt>
                <c:pt idx="54632">
                  <c:v>-38.611000000000004</c:v>
                </c:pt>
                <c:pt idx="54633">
                  <c:v>-38.608999999999995</c:v>
                </c:pt>
                <c:pt idx="54634">
                  <c:v>-38.606999999999999</c:v>
                </c:pt>
                <c:pt idx="54635">
                  <c:v>-38.605000000000004</c:v>
                </c:pt>
                <c:pt idx="54636">
                  <c:v>-38.602999999999994</c:v>
                </c:pt>
                <c:pt idx="54637">
                  <c:v>-38.600999999999999</c:v>
                </c:pt>
                <c:pt idx="54638">
                  <c:v>-38.599000000000004</c:v>
                </c:pt>
                <c:pt idx="54639">
                  <c:v>-38.596999999999994</c:v>
                </c:pt>
                <c:pt idx="54640">
                  <c:v>-38.594999999999999</c:v>
                </c:pt>
                <c:pt idx="54641">
                  <c:v>-38.593000000000004</c:v>
                </c:pt>
                <c:pt idx="54642">
                  <c:v>-38.590999999999994</c:v>
                </c:pt>
                <c:pt idx="54643">
                  <c:v>-38.588999999999999</c:v>
                </c:pt>
                <c:pt idx="54644">
                  <c:v>-38.587000000000003</c:v>
                </c:pt>
                <c:pt idx="54645">
                  <c:v>-38.584999999999994</c:v>
                </c:pt>
                <c:pt idx="54646">
                  <c:v>-38.582999999999998</c:v>
                </c:pt>
                <c:pt idx="54647">
                  <c:v>-38.581000000000003</c:v>
                </c:pt>
                <c:pt idx="54648">
                  <c:v>-38.578999999999994</c:v>
                </c:pt>
                <c:pt idx="54649">
                  <c:v>-38.576999999999998</c:v>
                </c:pt>
                <c:pt idx="54650">
                  <c:v>-38.575000000000003</c:v>
                </c:pt>
                <c:pt idx="54651">
                  <c:v>-38.572999999999993</c:v>
                </c:pt>
                <c:pt idx="54652">
                  <c:v>-38.570999999999998</c:v>
                </c:pt>
                <c:pt idx="54653">
                  <c:v>-38.569000000000003</c:v>
                </c:pt>
                <c:pt idx="54654">
                  <c:v>-38.566999999999993</c:v>
                </c:pt>
                <c:pt idx="54655">
                  <c:v>-38.564999999999998</c:v>
                </c:pt>
                <c:pt idx="54656">
                  <c:v>-38.563000000000002</c:v>
                </c:pt>
                <c:pt idx="54657">
                  <c:v>-38.561000000000007</c:v>
                </c:pt>
                <c:pt idx="54658">
                  <c:v>-38.558999999999997</c:v>
                </c:pt>
                <c:pt idx="54659">
                  <c:v>-38.557000000000002</c:v>
                </c:pt>
                <c:pt idx="54660">
                  <c:v>-38.555000000000007</c:v>
                </c:pt>
                <c:pt idx="54661">
                  <c:v>-38.552999999999997</c:v>
                </c:pt>
                <c:pt idx="54662">
                  <c:v>-38.551000000000002</c:v>
                </c:pt>
                <c:pt idx="54663">
                  <c:v>-38.549000000000007</c:v>
                </c:pt>
                <c:pt idx="54664">
                  <c:v>-38.546999999999997</c:v>
                </c:pt>
                <c:pt idx="54665">
                  <c:v>-38.545000000000002</c:v>
                </c:pt>
                <c:pt idx="54666">
                  <c:v>-38.543000000000006</c:v>
                </c:pt>
                <c:pt idx="54667">
                  <c:v>-38.540999999999997</c:v>
                </c:pt>
                <c:pt idx="54668">
                  <c:v>-38.539000000000001</c:v>
                </c:pt>
                <c:pt idx="54669">
                  <c:v>-38.537000000000006</c:v>
                </c:pt>
                <c:pt idx="54670">
                  <c:v>-38.534999999999997</c:v>
                </c:pt>
                <c:pt idx="54671">
                  <c:v>-38.533000000000001</c:v>
                </c:pt>
                <c:pt idx="54672">
                  <c:v>-38.531000000000006</c:v>
                </c:pt>
                <c:pt idx="54673">
                  <c:v>-38.528999999999996</c:v>
                </c:pt>
                <c:pt idx="54674">
                  <c:v>-38.527000000000001</c:v>
                </c:pt>
                <c:pt idx="54675">
                  <c:v>-38.525000000000006</c:v>
                </c:pt>
                <c:pt idx="54676">
                  <c:v>-38.522999999999996</c:v>
                </c:pt>
                <c:pt idx="54677">
                  <c:v>-38.521000000000001</c:v>
                </c:pt>
                <c:pt idx="54678">
                  <c:v>-38.519000000000005</c:v>
                </c:pt>
                <c:pt idx="54679">
                  <c:v>-38.516999999999996</c:v>
                </c:pt>
                <c:pt idx="54680">
                  <c:v>-38.515000000000001</c:v>
                </c:pt>
                <c:pt idx="54681">
                  <c:v>-38.513000000000005</c:v>
                </c:pt>
                <c:pt idx="54682">
                  <c:v>-38.510999999999996</c:v>
                </c:pt>
                <c:pt idx="54683">
                  <c:v>-38.509</c:v>
                </c:pt>
                <c:pt idx="54684">
                  <c:v>-38.507000000000005</c:v>
                </c:pt>
                <c:pt idx="54685">
                  <c:v>-38.504999999999995</c:v>
                </c:pt>
                <c:pt idx="54686">
                  <c:v>-38.503</c:v>
                </c:pt>
                <c:pt idx="54687">
                  <c:v>-38.501000000000005</c:v>
                </c:pt>
                <c:pt idx="54688">
                  <c:v>-38.498999999999995</c:v>
                </c:pt>
                <c:pt idx="54689">
                  <c:v>-38.497</c:v>
                </c:pt>
                <c:pt idx="54690">
                  <c:v>-38.495000000000005</c:v>
                </c:pt>
                <c:pt idx="54691">
                  <c:v>-38.492999999999995</c:v>
                </c:pt>
                <c:pt idx="54692">
                  <c:v>-38.491</c:v>
                </c:pt>
                <c:pt idx="54693">
                  <c:v>-38.489000000000004</c:v>
                </c:pt>
                <c:pt idx="54694">
                  <c:v>-38.486999999999995</c:v>
                </c:pt>
                <c:pt idx="54695">
                  <c:v>-38.484999999999999</c:v>
                </c:pt>
                <c:pt idx="54696">
                  <c:v>-38.483000000000004</c:v>
                </c:pt>
                <c:pt idx="54697">
                  <c:v>-38.480999999999995</c:v>
                </c:pt>
                <c:pt idx="54698">
                  <c:v>-38.478999999999999</c:v>
                </c:pt>
                <c:pt idx="54699">
                  <c:v>-38.477000000000004</c:v>
                </c:pt>
                <c:pt idx="54700">
                  <c:v>-38.474999999999994</c:v>
                </c:pt>
                <c:pt idx="54701">
                  <c:v>-38.472999999999999</c:v>
                </c:pt>
                <c:pt idx="54702">
                  <c:v>-38.471000000000004</c:v>
                </c:pt>
                <c:pt idx="54703">
                  <c:v>-38.468999999999994</c:v>
                </c:pt>
                <c:pt idx="54704">
                  <c:v>-38.466999999999999</c:v>
                </c:pt>
                <c:pt idx="54705">
                  <c:v>-38.465000000000003</c:v>
                </c:pt>
                <c:pt idx="54706">
                  <c:v>-38.462999999999994</c:v>
                </c:pt>
                <c:pt idx="54707">
                  <c:v>-38.460999999999999</c:v>
                </c:pt>
                <c:pt idx="54708">
                  <c:v>-38.459000000000003</c:v>
                </c:pt>
                <c:pt idx="54709">
                  <c:v>-38.456999999999994</c:v>
                </c:pt>
                <c:pt idx="54710">
                  <c:v>-38.454999999999998</c:v>
                </c:pt>
                <c:pt idx="54711">
                  <c:v>-38.453000000000003</c:v>
                </c:pt>
                <c:pt idx="54712">
                  <c:v>-38.450999999999993</c:v>
                </c:pt>
                <c:pt idx="54713">
                  <c:v>-38.448999999999998</c:v>
                </c:pt>
                <c:pt idx="54714">
                  <c:v>-38.447000000000003</c:v>
                </c:pt>
                <c:pt idx="54715">
                  <c:v>-38.444999999999993</c:v>
                </c:pt>
                <c:pt idx="54716">
                  <c:v>-38.442999999999998</c:v>
                </c:pt>
                <c:pt idx="54717">
                  <c:v>-38.441000000000003</c:v>
                </c:pt>
                <c:pt idx="54718">
                  <c:v>-38.438999999999993</c:v>
                </c:pt>
                <c:pt idx="54719">
                  <c:v>-38.436999999999998</c:v>
                </c:pt>
                <c:pt idx="54720">
                  <c:v>-38.435000000000002</c:v>
                </c:pt>
                <c:pt idx="54721">
                  <c:v>-38.433000000000007</c:v>
                </c:pt>
                <c:pt idx="54722">
                  <c:v>-38.430999999999997</c:v>
                </c:pt>
                <c:pt idx="54723">
                  <c:v>-38.429000000000002</c:v>
                </c:pt>
                <c:pt idx="54724">
                  <c:v>-38.427000000000007</c:v>
                </c:pt>
                <c:pt idx="54725">
                  <c:v>-38.424999999999997</c:v>
                </c:pt>
                <c:pt idx="54726">
                  <c:v>-38.423000000000002</c:v>
                </c:pt>
                <c:pt idx="54727">
                  <c:v>-38.421000000000006</c:v>
                </c:pt>
                <c:pt idx="54728">
                  <c:v>-38.418999999999997</c:v>
                </c:pt>
                <c:pt idx="54729">
                  <c:v>-38.417000000000002</c:v>
                </c:pt>
                <c:pt idx="54730">
                  <c:v>-38.415000000000006</c:v>
                </c:pt>
                <c:pt idx="54731">
                  <c:v>-38.412999999999997</c:v>
                </c:pt>
                <c:pt idx="54732">
                  <c:v>-38.411000000000001</c:v>
                </c:pt>
                <c:pt idx="54733">
                  <c:v>-38.409000000000006</c:v>
                </c:pt>
                <c:pt idx="54734">
                  <c:v>-38.406999999999996</c:v>
                </c:pt>
                <c:pt idx="54735">
                  <c:v>-38.405000000000001</c:v>
                </c:pt>
                <c:pt idx="54736">
                  <c:v>-38.403000000000006</c:v>
                </c:pt>
                <c:pt idx="54737">
                  <c:v>-38.400999999999996</c:v>
                </c:pt>
                <c:pt idx="54738">
                  <c:v>-38.399000000000001</c:v>
                </c:pt>
                <c:pt idx="54739">
                  <c:v>-38.397000000000006</c:v>
                </c:pt>
                <c:pt idx="54740">
                  <c:v>-38.394999999999996</c:v>
                </c:pt>
                <c:pt idx="54741">
                  <c:v>-38.393000000000001</c:v>
                </c:pt>
                <c:pt idx="54742">
                  <c:v>-38.391000000000005</c:v>
                </c:pt>
                <c:pt idx="54743">
                  <c:v>-38.388999999999996</c:v>
                </c:pt>
                <c:pt idx="54744">
                  <c:v>-38.387</c:v>
                </c:pt>
                <c:pt idx="54745">
                  <c:v>-38.385000000000005</c:v>
                </c:pt>
                <c:pt idx="54746">
                  <c:v>-38.382999999999996</c:v>
                </c:pt>
                <c:pt idx="54747">
                  <c:v>-38.381</c:v>
                </c:pt>
                <c:pt idx="54748">
                  <c:v>-38.379000000000005</c:v>
                </c:pt>
                <c:pt idx="54749">
                  <c:v>-38.376999999999995</c:v>
                </c:pt>
                <c:pt idx="54750">
                  <c:v>-38.375</c:v>
                </c:pt>
                <c:pt idx="54751">
                  <c:v>-38.373000000000005</c:v>
                </c:pt>
                <c:pt idx="54752">
                  <c:v>-38.370999999999995</c:v>
                </c:pt>
                <c:pt idx="54753">
                  <c:v>-38.369</c:v>
                </c:pt>
                <c:pt idx="54754">
                  <c:v>-38.367000000000004</c:v>
                </c:pt>
                <c:pt idx="54755">
                  <c:v>-38.364999999999995</c:v>
                </c:pt>
                <c:pt idx="54756">
                  <c:v>-38.363</c:v>
                </c:pt>
                <c:pt idx="54757">
                  <c:v>-38.361000000000004</c:v>
                </c:pt>
                <c:pt idx="54758">
                  <c:v>-38.358999999999995</c:v>
                </c:pt>
                <c:pt idx="54759">
                  <c:v>-38.356999999999999</c:v>
                </c:pt>
                <c:pt idx="54760">
                  <c:v>-38.355000000000004</c:v>
                </c:pt>
                <c:pt idx="54761">
                  <c:v>-38.352999999999994</c:v>
                </c:pt>
                <c:pt idx="54762">
                  <c:v>-38.350999999999999</c:v>
                </c:pt>
                <c:pt idx="54763">
                  <c:v>-38.349000000000004</c:v>
                </c:pt>
                <c:pt idx="54764">
                  <c:v>-38.346999999999994</c:v>
                </c:pt>
                <c:pt idx="54765">
                  <c:v>-38.344999999999999</c:v>
                </c:pt>
                <c:pt idx="54766">
                  <c:v>-38.343000000000004</c:v>
                </c:pt>
                <c:pt idx="54767">
                  <c:v>-38.340999999999994</c:v>
                </c:pt>
                <c:pt idx="54768">
                  <c:v>-38.338999999999999</c:v>
                </c:pt>
                <c:pt idx="54769">
                  <c:v>-38.337000000000003</c:v>
                </c:pt>
                <c:pt idx="54770">
                  <c:v>-38.334999999999994</c:v>
                </c:pt>
                <c:pt idx="54771">
                  <c:v>-38.332999999999998</c:v>
                </c:pt>
                <c:pt idx="54772">
                  <c:v>-38.331000000000003</c:v>
                </c:pt>
                <c:pt idx="54773">
                  <c:v>-38.328999999999994</c:v>
                </c:pt>
                <c:pt idx="54774">
                  <c:v>-38.326999999999998</c:v>
                </c:pt>
                <c:pt idx="54775">
                  <c:v>-38.325000000000003</c:v>
                </c:pt>
                <c:pt idx="54776">
                  <c:v>-38.322999999999993</c:v>
                </c:pt>
                <c:pt idx="54777">
                  <c:v>-38.320999999999998</c:v>
                </c:pt>
                <c:pt idx="54778">
                  <c:v>-38.319000000000003</c:v>
                </c:pt>
                <c:pt idx="54779">
                  <c:v>-38.316999999999993</c:v>
                </c:pt>
                <c:pt idx="54780">
                  <c:v>-38.314999999999998</c:v>
                </c:pt>
                <c:pt idx="54781">
                  <c:v>-38.313000000000002</c:v>
                </c:pt>
                <c:pt idx="54782">
                  <c:v>-38.311000000000007</c:v>
                </c:pt>
                <c:pt idx="54783">
                  <c:v>-38.308999999999997</c:v>
                </c:pt>
                <c:pt idx="54784">
                  <c:v>-38.307000000000002</c:v>
                </c:pt>
                <c:pt idx="54785">
                  <c:v>-38.305000000000007</c:v>
                </c:pt>
                <c:pt idx="54786">
                  <c:v>-38.302999999999997</c:v>
                </c:pt>
                <c:pt idx="54787">
                  <c:v>-38.301000000000002</c:v>
                </c:pt>
                <c:pt idx="54788">
                  <c:v>-38.299000000000007</c:v>
                </c:pt>
                <c:pt idx="54789">
                  <c:v>-38.296999999999997</c:v>
                </c:pt>
                <c:pt idx="54790">
                  <c:v>-38.295000000000002</c:v>
                </c:pt>
                <c:pt idx="54791">
                  <c:v>-38.293000000000006</c:v>
                </c:pt>
                <c:pt idx="54792">
                  <c:v>-38.290999999999997</c:v>
                </c:pt>
                <c:pt idx="54793">
                  <c:v>-38.289000000000001</c:v>
                </c:pt>
                <c:pt idx="54794">
                  <c:v>-38.287000000000006</c:v>
                </c:pt>
                <c:pt idx="54795">
                  <c:v>-38.284999999999997</c:v>
                </c:pt>
                <c:pt idx="54796">
                  <c:v>-38.283000000000001</c:v>
                </c:pt>
                <c:pt idx="54797">
                  <c:v>-38.281000000000006</c:v>
                </c:pt>
                <c:pt idx="54798">
                  <c:v>-38.278999999999996</c:v>
                </c:pt>
                <c:pt idx="54799">
                  <c:v>-38.277000000000001</c:v>
                </c:pt>
                <c:pt idx="54800">
                  <c:v>-38.275000000000006</c:v>
                </c:pt>
                <c:pt idx="54801">
                  <c:v>-38.272999999999996</c:v>
                </c:pt>
                <c:pt idx="54802">
                  <c:v>-38.271000000000001</c:v>
                </c:pt>
                <c:pt idx="54803">
                  <c:v>-38.269000000000005</c:v>
                </c:pt>
                <c:pt idx="54804">
                  <c:v>-38.266999999999996</c:v>
                </c:pt>
                <c:pt idx="54805">
                  <c:v>-38.265000000000001</c:v>
                </c:pt>
                <c:pt idx="54806">
                  <c:v>-38.263000000000005</c:v>
                </c:pt>
                <c:pt idx="54807">
                  <c:v>-38.260999999999996</c:v>
                </c:pt>
                <c:pt idx="54808">
                  <c:v>-38.259</c:v>
                </c:pt>
                <c:pt idx="54809">
                  <c:v>-38.257000000000005</c:v>
                </c:pt>
                <c:pt idx="54810">
                  <c:v>-38.254999999999995</c:v>
                </c:pt>
                <c:pt idx="54811">
                  <c:v>-38.253</c:v>
                </c:pt>
                <c:pt idx="54812">
                  <c:v>-38.251000000000005</c:v>
                </c:pt>
                <c:pt idx="54813">
                  <c:v>-38.248999999999995</c:v>
                </c:pt>
                <c:pt idx="54814">
                  <c:v>-38.247</c:v>
                </c:pt>
                <c:pt idx="54815">
                  <c:v>-38.245000000000005</c:v>
                </c:pt>
                <c:pt idx="54816">
                  <c:v>-38.242999999999995</c:v>
                </c:pt>
                <c:pt idx="54817">
                  <c:v>-38.241</c:v>
                </c:pt>
                <c:pt idx="54818">
                  <c:v>-38.239000000000004</c:v>
                </c:pt>
                <c:pt idx="54819">
                  <c:v>-38.236999999999995</c:v>
                </c:pt>
                <c:pt idx="54820">
                  <c:v>-38.234999999999999</c:v>
                </c:pt>
                <c:pt idx="54821">
                  <c:v>-38.233000000000004</c:v>
                </c:pt>
                <c:pt idx="54822">
                  <c:v>-38.230999999999995</c:v>
                </c:pt>
                <c:pt idx="54823">
                  <c:v>-38.228999999999999</c:v>
                </c:pt>
                <c:pt idx="54824">
                  <c:v>-38.227000000000004</c:v>
                </c:pt>
                <c:pt idx="54825">
                  <c:v>-38.224999999999994</c:v>
                </c:pt>
                <c:pt idx="54826">
                  <c:v>-38.222999999999999</c:v>
                </c:pt>
                <c:pt idx="54827">
                  <c:v>-38.221000000000004</c:v>
                </c:pt>
                <c:pt idx="54828">
                  <c:v>-38.218999999999994</c:v>
                </c:pt>
                <c:pt idx="54829">
                  <c:v>-38.216999999999999</c:v>
                </c:pt>
                <c:pt idx="54830">
                  <c:v>-38.215000000000003</c:v>
                </c:pt>
                <c:pt idx="54831">
                  <c:v>-38.212999999999994</c:v>
                </c:pt>
                <c:pt idx="54832">
                  <c:v>-38.210999999999999</c:v>
                </c:pt>
                <c:pt idx="54833">
                  <c:v>-38.209000000000003</c:v>
                </c:pt>
                <c:pt idx="54834">
                  <c:v>-38.206999999999994</c:v>
                </c:pt>
                <c:pt idx="54835">
                  <c:v>-38.204999999999998</c:v>
                </c:pt>
                <c:pt idx="54836">
                  <c:v>-38.203000000000003</c:v>
                </c:pt>
                <c:pt idx="54837">
                  <c:v>-38.200999999999993</c:v>
                </c:pt>
                <c:pt idx="54838">
                  <c:v>-38.198999999999998</c:v>
                </c:pt>
                <c:pt idx="54839">
                  <c:v>-38.197000000000003</c:v>
                </c:pt>
                <c:pt idx="54840">
                  <c:v>-38.194999999999993</c:v>
                </c:pt>
                <c:pt idx="54841">
                  <c:v>-38.192999999999998</c:v>
                </c:pt>
                <c:pt idx="54842">
                  <c:v>-38.191000000000003</c:v>
                </c:pt>
                <c:pt idx="54843">
                  <c:v>-38.188999999999993</c:v>
                </c:pt>
                <c:pt idx="54844">
                  <c:v>-38.186999999999998</c:v>
                </c:pt>
                <c:pt idx="54845">
                  <c:v>-38.185000000000002</c:v>
                </c:pt>
                <c:pt idx="54846">
                  <c:v>-38.183000000000007</c:v>
                </c:pt>
                <c:pt idx="54847">
                  <c:v>-38.180999999999997</c:v>
                </c:pt>
                <c:pt idx="54848">
                  <c:v>-38.179000000000002</c:v>
                </c:pt>
                <c:pt idx="54849">
                  <c:v>-38.177000000000007</c:v>
                </c:pt>
                <c:pt idx="54850">
                  <c:v>-38.174999999999997</c:v>
                </c:pt>
                <c:pt idx="54851">
                  <c:v>-38.173000000000002</c:v>
                </c:pt>
                <c:pt idx="54852">
                  <c:v>-38.171000000000006</c:v>
                </c:pt>
                <c:pt idx="54853">
                  <c:v>-38.168999999999997</c:v>
                </c:pt>
                <c:pt idx="54854">
                  <c:v>-38.167000000000002</c:v>
                </c:pt>
                <c:pt idx="54855">
                  <c:v>-38.165000000000006</c:v>
                </c:pt>
                <c:pt idx="54856">
                  <c:v>-38.162999999999997</c:v>
                </c:pt>
                <c:pt idx="54857">
                  <c:v>-38.161000000000001</c:v>
                </c:pt>
                <c:pt idx="54858">
                  <c:v>-38.159000000000006</c:v>
                </c:pt>
                <c:pt idx="54859">
                  <c:v>-38.156999999999996</c:v>
                </c:pt>
                <c:pt idx="54860">
                  <c:v>-38.155000000000001</c:v>
                </c:pt>
                <c:pt idx="54861">
                  <c:v>-38.153000000000006</c:v>
                </c:pt>
                <c:pt idx="54862">
                  <c:v>-38.150999999999996</c:v>
                </c:pt>
                <c:pt idx="54863">
                  <c:v>-38.149000000000001</c:v>
                </c:pt>
                <c:pt idx="54864">
                  <c:v>-38.147000000000006</c:v>
                </c:pt>
                <c:pt idx="54865">
                  <c:v>-38.144999999999996</c:v>
                </c:pt>
                <c:pt idx="54866">
                  <c:v>-38.143000000000001</c:v>
                </c:pt>
                <c:pt idx="54867">
                  <c:v>-38.141000000000005</c:v>
                </c:pt>
                <c:pt idx="54868">
                  <c:v>-38.138999999999996</c:v>
                </c:pt>
                <c:pt idx="54869">
                  <c:v>-38.137</c:v>
                </c:pt>
                <c:pt idx="54870">
                  <c:v>-38.135000000000005</c:v>
                </c:pt>
                <c:pt idx="54871">
                  <c:v>-38.132999999999996</c:v>
                </c:pt>
                <c:pt idx="54872">
                  <c:v>-38.131</c:v>
                </c:pt>
                <c:pt idx="54873">
                  <c:v>-38.129000000000005</c:v>
                </c:pt>
                <c:pt idx="54874">
                  <c:v>-38.126999999999995</c:v>
                </c:pt>
                <c:pt idx="54875">
                  <c:v>-38.125</c:v>
                </c:pt>
                <c:pt idx="54876">
                  <c:v>-38.123000000000005</c:v>
                </c:pt>
                <c:pt idx="54877">
                  <c:v>-38.120999999999995</c:v>
                </c:pt>
                <c:pt idx="54878">
                  <c:v>-38.119</c:v>
                </c:pt>
                <c:pt idx="54879">
                  <c:v>-38.117000000000004</c:v>
                </c:pt>
                <c:pt idx="54880">
                  <c:v>-38.114999999999995</c:v>
                </c:pt>
                <c:pt idx="54881">
                  <c:v>-38.113</c:v>
                </c:pt>
                <c:pt idx="54882">
                  <c:v>-38.111000000000004</c:v>
                </c:pt>
                <c:pt idx="54883">
                  <c:v>-38.108999999999995</c:v>
                </c:pt>
                <c:pt idx="54884">
                  <c:v>-38.106999999999999</c:v>
                </c:pt>
                <c:pt idx="54885">
                  <c:v>-38.105000000000004</c:v>
                </c:pt>
                <c:pt idx="54886">
                  <c:v>-38.102999999999994</c:v>
                </c:pt>
                <c:pt idx="54887">
                  <c:v>-38.100999999999999</c:v>
                </c:pt>
                <c:pt idx="54888">
                  <c:v>-38.099000000000004</c:v>
                </c:pt>
                <c:pt idx="54889">
                  <c:v>-38.096999999999994</c:v>
                </c:pt>
                <c:pt idx="54890">
                  <c:v>-38.094999999999999</c:v>
                </c:pt>
                <c:pt idx="54891">
                  <c:v>-38.093000000000004</c:v>
                </c:pt>
                <c:pt idx="54892">
                  <c:v>-38.090999999999994</c:v>
                </c:pt>
                <c:pt idx="54893">
                  <c:v>-38.088999999999999</c:v>
                </c:pt>
                <c:pt idx="54894">
                  <c:v>-38.087000000000003</c:v>
                </c:pt>
                <c:pt idx="54895">
                  <c:v>-38.084999999999994</c:v>
                </c:pt>
                <c:pt idx="54896">
                  <c:v>-38.082999999999998</c:v>
                </c:pt>
                <c:pt idx="54897">
                  <c:v>-38.081000000000003</c:v>
                </c:pt>
                <c:pt idx="54898">
                  <c:v>-38.078999999999994</c:v>
                </c:pt>
                <c:pt idx="54899">
                  <c:v>-38.076999999999998</c:v>
                </c:pt>
                <c:pt idx="54900">
                  <c:v>-38.075000000000003</c:v>
                </c:pt>
                <c:pt idx="54901">
                  <c:v>-38.072999999999993</c:v>
                </c:pt>
                <c:pt idx="54902">
                  <c:v>-38.070999999999998</c:v>
                </c:pt>
                <c:pt idx="54903">
                  <c:v>-38.069000000000003</c:v>
                </c:pt>
                <c:pt idx="54904">
                  <c:v>-38.066999999999993</c:v>
                </c:pt>
                <c:pt idx="54905">
                  <c:v>-38.064999999999998</c:v>
                </c:pt>
                <c:pt idx="54906">
                  <c:v>-38.063000000000002</c:v>
                </c:pt>
                <c:pt idx="54907">
                  <c:v>-38.061000000000007</c:v>
                </c:pt>
                <c:pt idx="54908">
                  <c:v>-38.058999999999997</c:v>
                </c:pt>
                <c:pt idx="54909">
                  <c:v>-38.057000000000002</c:v>
                </c:pt>
                <c:pt idx="54910">
                  <c:v>-38.055000000000007</c:v>
                </c:pt>
                <c:pt idx="54911">
                  <c:v>-38.052999999999997</c:v>
                </c:pt>
                <c:pt idx="54912">
                  <c:v>-38.051000000000002</c:v>
                </c:pt>
                <c:pt idx="54913">
                  <c:v>-38.049000000000007</c:v>
                </c:pt>
                <c:pt idx="54914">
                  <c:v>-38.046999999999997</c:v>
                </c:pt>
                <c:pt idx="54915">
                  <c:v>-38.045000000000002</c:v>
                </c:pt>
                <c:pt idx="54916">
                  <c:v>-38.043000000000006</c:v>
                </c:pt>
                <c:pt idx="54917">
                  <c:v>-38.040999999999997</c:v>
                </c:pt>
                <c:pt idx="54918">
                  <c:v>-38.039000000000001</c:v>
                </c:pt>
                <c:pt idx="54919">
                  <c:v>-38.037000000000006</c:v>
                </c:pt>
                <c:pt idx="54920">
                  <c:v>-38.034999999999997</c:v>
                </c:pt>
                <c:pt idx="54921">
                  <c:v>-38.033000000000001</c:v>
                </c:pt>
                <c:pt idx="54922">
                  <c:v>-38.031000000000006</c:v>
                </c:pt>
                <c:pt idx="54923">
                  <c:v>-38.028999999999996</c:v>
                </c:pt>
                <c:pt idx="54924">
                  <c:v>-38.027000000000001</c:v>
                </c:pt>
                <c:pt idx="54925">
                  <c:v>-38.025000000000006</c:v>
                </c:pt>
                <c:pt idx="54926">
                  <c:v>-38.022999999999996</c:v>
                </c:pt>
                <c:pt idx="54927">
                  <c:v>-38.021000000000001</c:v>
                </c:pt>
                <c:pt idx="54928">
                  <c:v>-38.019000000000005</c:v>
                </c:pt>
                <c:pt idx="54929">
                  <c:v>-38.016999999999996</c:v>
                </c:pt>
                <c:pt idx="54930">
                  <c:v>-38.015000000000001</c:v>
                </c:pt>
                <c:pt idx="54931">
                  <c:v>-38.013000000000005</c:v>
                </c:pt>
                <c:pt idx="54932">
                  <c:v>-38.010999999999996</c:v>
                </c:pt>
                <c:pt idx="54933">
                  <c:v>-38.009</c:v>
                </c:pt>
                <c:pt idx="54934">
                  <c:v>-38.007000000000005</c:v>
                </c:pt>
                <c:pt idx="54935">
                  <c:v>-38.004999999999995</c:v>
                </c:pt>
                <c:pt idx="54936">
                  <c:v>-38.003</c:v>
                </c:pt>
                <c:pt idx="54937">
                  <c:v>-38.001000000000005</c:v>
                </c:pt>
                <c:pt idx="54938">
                  <c:v>-37.998999999999995</c:v>
                </c:pt>
                <c:pt idx="54939">
                  <c:v>-37.997</c:v>
                </c:pt>
                <c:pt idx="54940">
                  <c:v>-37.995000000000005</c:v>
                </c:pt>
                <c:pt idx="54941">
                  <c:v>-37.992999999999995</c:v>
                </c:pt>
                <c:pt idx="54942">
                  <c:v>-37.991</c:v>
                </c:pt>
                <c:pt idx="54943">
                  <c:v>-37.989000000000004</c:v>
                </c:pt>
                <c:pt idx="54944">
                  <c:v>-37.986999999999995</c:v>
                </c:pt>
                <c:pt idx="54945">
                  <c:v>-37.984999999999999</c:v>
                </c:pt>
                <c:pt idx="54946">
                  <c:v>-37.983000000000004</c:v>
                </c:pt>
                <c:pt idx="54947">
                  <c:v>-37.980999999999995</c:v>
                </c:pt>
                <c:pt idx="54948">
                  <c:v>-37.978999999999999</c:v>
                </c:pt>
                <c:pt idx="54949">
                  <c:v>-37.977000000000004</c:v>
                </c:pt>
                <c:pt idx="54950">
                  <c:v>-37.974999999999994</c:v>
                </c:pt>
                <c:pt idx="54951">
                  <c:v>-37.972999999999999</c:v>
                </c:pt>
                <c:pt idx="54952">
                  <c:v>-37.971000000000004</c:v>
                </c:pt>
                <c:pt idx="54953">
                  <c:v>-37.968999999999994</c:v>
                </c:pt>
                <c:pt idx="54954">
                  <c:v>-37.966999999999999</c:v>
                </c:pt>
                <c:pt idx="54955">
                  <c:v>-37.965000000000003</c:v>
                </c:pt>
                <c:pt idx="54956">
                  <c:v>-37.962999999999994</c:v>
                </c:pt>
                <c:pt idx="54957">
                  <c:v>-37.960999999999999</c:v>
                </c:pt>
                <c:pt idx="54958">
                  <c:v>-37.959000000000003</c:v>
                </c:pt>
                <c:pt idx="54959">
                  <c:v>-37.956999999999994</c:v>
                </c:pt>
                <c:pt idx="54960">
                  <c:v>-37.954999999999998</c:v>
                </c:pt>
                <c:pt idx="54961">
                  <c:v>-37.953000000000003</c:v>
                </c:pt>
                <c:pt idx="54962">
                  <c:v>-37.950999999999993</c:v>
                </c:pt>
                <c:pt idx="54963">
                  <c:v>-37.948999999999998</c:v>
                </c:pt>
                <c:pt idx="54964">
                  <c:v>-37.947000000000003</c:v>
                </c:pt>
                <c:pt idx="54965">
                  <c:v>-37.944999999999993</c:v>
                </c:pt>
                <c:pt idx="54966">
                  <c:v>-37.942999999999998</c:v>
                </c:pt>
                <c:pt idx="54967">
                  <c:v>-37.941000000000003</c:v>
                </c:pt>
                <c:pt idx="54968">
                  <c:v>-37.938999999999993</c:v>
                </c:pt>
                <c:pt idx="54969">
                  <c:v>-37.936999999999998</c:v>
                </c:pt>
                <c:pt idx="54970">
                  <c:v>-37.935000000000002</c:v>
                </c:pt>
                <c:pt idx="54971">
                  <c:v>-37.933000000000007</c:v>
                </c:pt>
                <c:pt idx="54972">
                  <c:v>-37.930999999999997</c:v>
                </c:pt>
                <c:pt idx="54973">
                  <c:v>-37.929000000000002</c:v>
                </c:pt>
                <c:pt idx="54974">
                  <c:v>-37.927000000000007</c:v>
                </c:pt>
                <c:pt idx="54975">
                  <c:v>-37.924999999999997</c:v>
                </c:pt>
                <c:pt idx="54976">
                  <c:v>-37.923000000000002</c:v>
                </c:pt>
                <c:pt idx="54977">
                  <c:v>-37.921000000000006</c:v>
                </c:pt>
                <c:pt idx="54978">
                  <c:v>-37.918999999999997</c:v>
                </c:pt>
                <c:pt idx="54979">
                  <c:v>-37.917000000000002</c:v>
                </c:pt>
                <c:pt idx="54980">
                  <c:v>-37.915000000000006</c:v>
                </c:pt>
                <c:pt idx="54981">
                  <c:v>-37.912999999999997</c:v>
                </c:pt>
                <c:pt idx="54982">
                  <c:v>-37.911000000000001</c:v>
                </c:pt>
                <c:pt idx="54983">
                  <c:v>-37.909000000000006</c:v>
                </c:pt>
                <c:pt idx="54984">
                  <c:v>-37.906999999999996</c:v>
                </c:pt>
                <c:pt idx="54985">
                  <c:v>-37.905000000000001</c:v>
                </c:pt>
                <c:pt idx="54986">
                  <c:v>-37.903000000000006</c:v>
                </c:pt>
                <c:pt idx="54987">
                  <c:v>-37.900999999999996</c:v>
                </c:pt>
                <c:pt idx="54988">
                  <c:v>-37.899000000000001</c:v>
                </c:pt>
                <c:pt idx="54989">
                  <c:v>-37.897000000000006</c:v>
                </c:pt>
                <c:pt idx="54990">
                  <c:v>-37.894999999999996</c:v>
                </c:pt>
                <c:pt idx="54991">
                  <c:v>-37.893000000000001</c:v>
                </c:pt>
                <c:pt idx="54992">
                  <c:v>-37.891000000000005</c:v>
                </c:pt>
                <c:pt idx="54993">
                  <c:v>-37.888999999999996</c:v>
                </c:pt>
                <c:pt idx="54994">
                  <c:v>-37.887</c:v>
                </c:pt>
                <c:pt idx="54995">
                  <c:v>-37.885000000000005</c:v>
                </c:pt>
                <c:pt idx="54996">
                  <c:v>-37.882999999999996</c:v>
                </c:pt>
                <c:pt idx="54997">
                  <c:v>-37.881</c:v>
                </c:pt>
                <c:pt idx="54998">
                  <c:v>-37.879000000000005</c:v>
                </c:pt>
                <c:pt idx="54999">
                  <c:v>-37.876999999999995</c:v>
                </c:pt>
                <c:pt idx="55000">
                  <c:v>-37.875</c:v>
                </c:pt>
                <c:pt idx="55001">
                  <c:v>-37.873000000000005</c:v>
                </c:pt>
                <c:pt idx="55002">
                  <c:v>-37.870999999999995</c:v>
                </c:pt>
                <c:pt idx="55003">
                  <c:v>-37.869</c:v>
                </c:pt>
                <c:pt idx="55004">
                  <c:v>-37.867000000000004</c:v>
                </c:pt>
                <c:pt idx="55005">
                  <c:v>-37.864999999999995</c:v>
                </c:pt>
                <c:pt idx="55006">
                  <c:v>-37.863</c:v>
                </c:pt>
                <c:pt idx="55007">
                  <c:v>-37.861000000000004</c:v>
                </c:pt>
                <c:pt idx="55008">
                  <c:v>-37.858999999999995</c:v>
                </c:pt>
                <c:pt idx="55009">
                  <c:v>-37.856999999999999</c:v>
                </c:pt>
                <c:pt idx="55010">
                  <c:v>-37.855000000000004</c:v>
                </c:pt>
                <c:pt idx="55011">
                  <c:v>-37.852999999999994</c:v>
                </c:pt>
                <c:pt idx="55012">
                  <c:v>-37.850999999999999</c:v>
                </c:pt>
                <c:pt idx="55013">
                  <c:v>-37.849000000000004</c:v>
                </c:pt>
                <c:pt idx="55014">
                  <c:v>-37.846999999999994</c:v>
                </c:pt>
                <c:pt idx="55015">
                  <c:v>-37.844999999999999</c:v>
                </c:pt>
                <c:pt idx="55016">
                  <c:v>-37.843000000000004</c:v>
                </c:pt>
                <c:pt idx="55017">
                  <c:v>-37.840999999999994</c:v>
                </c:pt>
                <c:pt idx="55018">
                  <c:v>-37.838999999999999</c:v>
                </c:pt>
                <c:pt idx="55019">
                  <c:v>-37.837000000000003</c:v>
                </c:pt>
                <c:pt idx="55020">
                  <c:v>-37.834999999999994</c:v>
                </c:pt>
                <c:pt idx="55021">
                  <c:v>-37.832999999999998</c:v>
                </c:pt>
                <c:pt idx="55022">
                  <c:v>-37.831000000000003</c:v>
                </c:pt>
                <c:pt idx="55023">
                  <c:v>-37.828999999999994</c:v>
                </c:pt>
                <c:pt idx="55024">
                  <c:v>-37.826999999999998</c:v>
                </c:pt>
                <c:pt idx="55025">
                  <c:v>-37.825000000000003</c:v>
                </c:pt>
                <c:pt idx="55026">
                  <c:v>-37.822999999999993</c:v>
                </c:pt>
                <c:pt idx="55027">
                  <c:v>-37.820999999999998</c:v>
                </c:pt>
                <c:pt idx="55028">
                  <c:v>-37.819000000000003</c:v>
                </c:pt>
                <c:pt idx="55029">
                  <c:v>-37.816999999999993</c:v>
                </c:pt>
                <c:pt idx="55030">
                  <c:v>-37.814999999999998</c:v>
                </c:pt>
                <c:pt idx="55031">
                  <c:v>-37.813000000000002</c:v>
                </c:pt>
                <c:pt idx="55032">
                  <c:v>-37.811000000000007</c:v>
                </c:pt>
                <c:pt idx="55033">
                  <c:v>-37.808999999999997</c:v>
                </c:pt>
                <c:pt idx="55034">
                  <c:v>-37.807000000000002</c:v>
                </c:pt>
                <c:pt idx="55035">
                  <c:v>-37.805000000000007</c:v>
                </c:pt>
                <c:pt idx="55036">
                  <c:v>-37.802999999999997</c:v>
                </c:pt>
                <c:pt idx="55037">
                  <c:v>-37.801000000000002</c:v>
                </c:pt>
                <c:pt idx="55038">
                  <c:v>-37.799000000000007</c:v>
                </c:pt>
                <c:pt idx="55039">
                  <c:v>-37.796999999999997</c:v>
                </c:pt>
                <c:pt idx="55040">
                  <c:v>-37.795000000000002</c:v>
                </c:pt>
                <c:pt idx="55041">
                  <c:v>-37.793000000000006</c:v>
                </c:pt>
                <c:pt idx="55042">
                  <c:v>-37.790999999999997</c:v>
                </c:pt>
                <c:pt idx="55043">
                  <c:v>-37.789000000000001</c:v>
                </c:pt>
                <c:pt idx="55044">
                  <c:v>-37.787000000000006</c:v>
                </c:pt>
                <c:pt idx="55045">
                  <c:v>-37.784999999999997</c:v>
                </c:pt>
                <c:pt idx="55046">
                  <c:v>-37.783000000000001</c:v>
                </c:pt>
                <c:pt idx="55047">
                  <c:v>-37.781000000000006</c:v>
                </c:pt>
                <c:pt idx="55048">
                  <c:v>-37.778999999999996</c:v>
                </c:pt>
                <c:pt idx="55049">
                  <c:v>-37.777000000000001</c:v>
                </c:pt>
                <c:pt idx="55050">
                  <c:v>-37.775000000000006</c:v>
                </c:pt>
                <c:pt idx="55051">
                  <c:v>-37.772999999999996</c:v>
                </c:pt>
                <c:pt idx="55052">
                  <c:v>-37.771000000000001</c:v>
                </c:pt>
                <c:pt idx="55053">
                  <c:v>-37.769000000000005</c:v>
                </c:pt>
                <c:pt idx="55054">
                  <c:v>-37.766999999999996</c:v>
                </c:pt>
                <c:pt idx="55055">
                  <c:v>-37.765000000000001</c:v>
                </c:pt>
                <c:pt idx="55056">
                  <c:v>-37.763000000000005</c:v>
                </c:pt>
                <c:pt idx="55057">
                  <c:v>-37.760999999999996</c:v>
                </c:pt>
                <c:pt idx="55058">
                  <c:v>-37.759</c:v>
                </c:pt>
                <c:pt idx="55059">
                  <c:v>-37.757000000000005</c:v>
                </c:pt>
                <c:pt idx="55060">
                  <c:v>-37.754999999999995</c:v>
                </c:pt>
                <c:pt idx="55061">
                  <c:v>-37.753</c:v>
                </c:pt>
                <c:pt idx="55062">
                  <c:v>-37.751000000000005</c:v>
                </c:pt>
                <c:pt idx="55063">
                  <c:v>-37.748999999999995</c:v>
                </c:pt>
                <c:pt idx="55064">
                  <c:v>-37.747</c:v>
                </c:pt>
                <c:pt idx="55065">
                  <c:v>-37.745000000000005</c:v>
                </c:pt>
                <c:pt idx="55066">
                  <c:v>-37.742999999999995</c:v>
                </c:pt>
                <c:pt idx="55067">
                  <c:v>-37.741</c:v>
                </c:pt>
                <c:pt idx="55068">
                  <c:v>-37.739000000000004</c:v>
                </c:pt>
                <c:pt idx="55069">
                  <c:v>-37.736999999999995</c:v>
                </c:pt>
                <c:pt idx="55070">
                  <c:v>-37.734999999999999</c:v>
                </c:pt>
                <c:pt idx="55071">
                  <c:v>-37.733000000000004</c:v>
                </c:pt>
                <c:pt idx="55072">
                  <c:v>-37.730999999999995</c:v>
                </c:pt>
                <c:pt idx="55073">
                  <c:v>-37.728999999999999</c:v>
                </c:pt>
                <c:pt idx="55074">
                  <c:v>-37.727000000000004</c:v>
                </c:pt>
                <c:pt idx="55075">
                  <c:v>-37.724999999999994</c:v>
                </c:pt>
                <c:pt idx="55076">
                  <c:v>-37.722999999999999</c:v>
                </c:pt>
                <c:pt idx="55077">
                  <c:v>-37.721000000000004</c:v>
                </c:pt>
                <c:pt idx="55078">
                  <c:v>-37.718999999999994</c:v>
                </c:pt>
                <c:pt idx="55079">
                  <c:v>-37.716999999999999</c:v>
                </c:pt>
                <c:pt idx="55080">
                  <c:v>-37.715000000000003</c:v>
                </c:pt>
                <c:pt idx="55081">
                  <c:v>-37.712999999999994</c:v>
                </c:pt>
                <c:pt idx="55082">
                  <c:v>-37.710999999999999</c:v>
                </c:pt>
                <c:pt idx="55083">
                  <c:v>-37.709000000000003</c:v>
                </c:pt>
                <c:pt idx="55084">
                  <c:v>-37.706999999999994</c:v>
                </c:pt>
                <c:pt idx="55085">
                  <c:v>-37.704999999999998</c:v>
                </c:pt>
                <c:pt idx="55086">
                  <c:v>-37.703000000000003</c:v>
                </c:pt>
                <c:pt idx="55087">
                  <c:v>-37.700999999999993</c:v>
                </c:pt>
                <c:pt idx="55088">
                  <c:v>-37.698999999999998</c:v>
                </c:pt>
                <c:pt idx="55089">
                  <c:v>-37.697000000000003</c:v>
                </c:pt>
                <c:pt idx="55090">
                  <c:v>-37.694999999999993</c:v>
                </c:pt>
                <c:pt idx="55091">
                  <c:v>-37.692999999999998</c:v>
                </c:pt>
                <c:pt idx="55092">
                  <c:v>-37.691000000000003</c:v>
                </c:pt>
                <c:pt idx="55093">
                  <c:v>-37.688999999999993</c:v>
                </c:pt>
                <c:pt idx="55094">
                  <c:v>-37.686999999999998</c:v>
                </c:pt>
                <c:pt idx="55095">
                  <c:v>-37.685000000000002</c:v>
                </c:pt>
                <c:pt idx="55096">
                  <c:v>-37.683000000000007</c:v>
                </c:pt>
                <c:pt idx="55097">
                  <c:v>-37.680999999999997</c:v>
                </c:pt>
                <c:pt idx="55098">
                  <c:v>-37.679000000000002</c:v>
                </c:pt>
                <c:pt idx="55099">
                  <c:v>-37.677000000000007</c:v>
                </c:pt>
                <c:pt idx="55100">
                  <c:v>-37.674999999999997</c:v>
                </c:pt>
                <c:pt idx="55101">
                  <c:v>-37.673000000000002</c:v>
                </c:pt>
                <c:pt idx="55102">
                  <c:v>-37.671000000000006</c:v>
                </c:pt>
                <c:pt idx="55103">
                  <c:v>-37.668999999999997</c:v>
                </c:pt>
                <c:pt idx="55104">
                  <c:v>-37.667000000000002</c:v>
                </c:pt>
                <c:pt idx="55105">
                  <c:v>-37.665000000000006</c:v>
                </c:pt>
                <c:pt idx="55106">
                  <c:v>-37.662999999999997</c:v>
                </c:pt>
                <c:pt idx="55107">
                  <c:v>-37.661000000000001</c:v>
                </c:pt>
                <c:pt idx="55108">
                  <c:v>-37.659000000000006</c:v>
                </c:pt>
                <c:pt idx="55109">
                  <c:v>-37.656999999999996</c:v>
                </c:pt>
                <c:pt idx="55110">
                  <c:v>-37.655000000000001</c:v>
                </c:pt>
                <c:pt idx="55111">
                  <c:v>-37.653000000000006</c:v>
                </c:pt>
                <c:pt idx="55112">
                  <c:v>-37.650999999999996</c:v>
                </c:pt>
                <c:pt idx="55113">
                  <c:v>-37.649000000000001</c:v>
                </c:pt>
                <c:pt idx="55114">
                  <c:v>-37.647000000000006</c:v>
                </c:pt>
                <c:pt idx="55115">
                  <c:v>-37.644999999999996</c:v>
                </c:pt>
                <c:pt idx="55116">
                  <c:v>-37.643000000000001</c:v>
                </c:pt>
                <c:pt idx="55117">
                  <c:v>-37.641000000000005</c:v>
                </c:pt>
                <c:pt idx="55118">
                  <c:v>-37.638999999999996</c:v>
                </c:pt>
                <c:pt idx="55119">
                  <c:v>-37.637</c:v>
                </c:pt>
                <c:pt idx="55120">
                  <c:v>-37.635000000000005</c:v>
                </c:pt>
                <c:pt idx="55121">
                  <c:v>-37.632999999999996</c:v>
                </c:pt>
                <c:pt idx="55122">
                  <c:v>-37.631</c:v>
                </c:pt>
                <c:pt idx="55123">
                  <c:v>-37.629000000000005</c:v>
                </c:pt>
                <c:pt idx="55124">
                  <c:v>-37.626999999999995</c:v>
                </c:pt>
                <c:pt idx="55125">
                  <c:v>-37.625</c:v>
                </c:pt>
                <c:pt idx="55126">
                  <c:v>-37.623000000000005</c:v>
                </c:pt>
                <c:pt idx="55127">
                  <c:v>-37.620999999999995</c:v>
                </c:pt>
                <c:pt idx="55128">
                  <c:v>-37.619</c:v>
                </c:pt>
                <c:pt idx="55129">
                  <c:v>-37.617000000000004</c:v>
                </c:pt>
                <c:pt idx="55130">
                  <c:v>-37.614999999999995</c:v>
                </c:pt>
                <c:pt idx="55131">
                  <c:v>-37.613</c:v>
                </c:pt>
                <c:pt idx="55132">
                  <c:v>-37.611000000000004</c:v>
                </c:pt>
                <c:pt idx="55133">
                  <c:v>-37.608999999999995</c:v>
                </c:pt>
                <c:pt idx="55134">
                  <c:v>-37.606999999999999</c:v>
                </c:pt>
                <c:pt idx="55135">
                  <c:v>-37.605000000000004</c:v>
                </c:pt>
                <c:pt idx="55136">
                  <c:v>-37.602999999999994</c:v>
                </c:pt>
                <c:pt idx="55137">
                  <c:v>-37.600999999999999</c:v>
                </c:pt>
                <c:pt idx="55138">
                  <c:v>-37.599000000000004</c:v>
                </c:pt>
                <c:pt idx="55139">
                  <c:v>-37.596999999999994</c:v>
                </c:pt>
                <c:pt idx="55140">
                  <c:v>-37.594999999999999</c:v>
                </c:pt>
                <c:pt idx="55141">
                  <c:v>-37.593000000000004</c:v>
                </c:pt>
                <c:pt idx="55142">
                  <c:v>-37.590999999999994</c:v>
                </c:pt>
                <c:pt idx="55143">
                  <c:v>-37.588999999999999</c:v>
                </c:pt>
                <c:pt idx="55144">
                  <c:v>-37.587000000000003</c:v>
                </c:pt>
                <c:pt idx="55145">
                  <c:v>-37.584999999999994</c:v>
                </c:pt>
                <c:pt idx="55146">
                  <c:v>-37.582999999999998</c:v>
                </c:pt>
                <c:pt idx="55147">
                  <c:v>-37.581000000000003</c:v>
                </c:pt>
                <c:pt idx="55148">
                  <c:v>-37.578999999999994</c:v>
                </c:pt>
                <c:pt idx="55149">
                  <c:v>-37.576999999999998</c:v>
                </c:pt>
                <c:pt idx="55150">
                  <c:v>-37.575000000000003</c:v>
                </c:pt>
                <c:pt idx="55151">
                  <c:v>-37.572999999999993</c:v>
                </c:pt>
                <c:pt idx="55152">
                  <c:v>-37.570999999999998</c:v>
                </c:pt>
                <c:pt idx="55153">
                  <c:v>-37.569000000000003</c:v>
                </c:pt>
                <c:pt idx="55154">
                  <c:v>-37.566999999999993</c:v>
                </c:pt>
                <c:pt idx="55155">
                  <c:v>-37.564999999999998</c:v>
                </c:pt>
                <c:pt idx="55156">
                  <c:v>-37.563000000000002</c:v>
                </c:pt>
                <c:pt idx="55157">
                  <c:v>-37.561000000000007</c:v>
                </c:pt>
                <c:pt idx="55158">
                  <c:v>-37.558999999999997</c:v>
                </c:pt>
                <c:pt idx="55159">
                  <c:v>-37.557000000000002</c:v>
                </c:pt>
                <c:pt idx="55160">
                  <c:v>-37.555000000000007</c:v>
                </c:pt>
                <c:pt idx="55161">
                  <c:v>-37.552999999999997</c:v>
                </c:pt>
                <c:pt idx="55162">
                  <c:v>-37.551000000000002</c:v>
                </c:pt>
                <c:pt idx="55163">
                  <c:v>-37.549000000000007</c:v>
                </c:pt>
                <c:pt idx="55164">
                  <c:v>-37.546999999999997</c:v>
                </c:pt>
                <c:pt idx="55165">
                  <c:v>-37.545000000000002</c:v>
                </c:pt>
                <c:pt idx="55166">
                  <c:v>-37.543000000000006</c:v>
                </c:pt>
                <c:pt idx="55167">
                  <c:v>-37.540999999999997</c:v>
                </c:pt>
                <c:pt idx="55168">
                  <c:v>-37.539000000000001</c:v>
                </c:pt>
                <c:pt idx="55169">
                  <c:v>-37.537000000000006</c:v>
                </c:pt>
                <c:pt idx="55170">
                  <c:v>-37.534999999999997</c:v>
                </c:pt>
                <c:pt idx="55171">
                  <c:v>-37.533000000000001</c:v>
                </c:pt>
                <c:pt idx="55172">
                  <c:v>-37.531000000000006</c:v>
                </c:pt>
                <c:pt idx="55173">
                  <c:v>-37.528999999999996</c:v>
                </c:pt>
                <c:pt idx="55174">
                  <c:v>-37.527000000000001</c:v>
                </c:pt>
                <c:pt idx="55175">
                  <c:v>-37.525000000000006</c:v>
                </c:pt>
                <c:pt idx="55176">
                  <c:v>-37.522999999999996</c:v>
                </c:pt>
                <c:pt idx="55177">
                  <c:v>-37.521000000000001</c:v>
                </c:pt>
                <c:pt idx="55178">
                  <c:v>-37.519000000000005</c:v>
                </c:pt>
                <c:pt idx="55179">
                  <c:v>-37.516999999999996</c:v>
                </c:pt>
                <c:pt idx="55180">
                  <c:v>-37.515000000000001</c:v>
                </c:pt>
                <c:pt idx="55181">
                  <c:v>-37.513000000000005</c:v>
                </c:pt>
                <c:pt idx="55182">
                  <c:v>-37.510999999999996</c:v>
                </c:pt>
                <c:pt idx="55183">
                  <c:v>-37.509</c:v>
                </c:pt>
                <c:pt idx="55184">
                  <c:v>-37.507000000000005</c:v>
                </c:pt>
                <c:pt idx="55185">
                  <c:v>-37.504999999999995</c:v>
                </c:pt>
                <c:pt idx="55186">
                  <c:v>-37.503</c:v>
                </c:pt>
                <c:pt idx="55187">
                  <c:v>-37.501000000000005</c:v>
                </c:pt>
                <c:pt idx="55188">
                  <c:v>-37.498999999999995</c:v>
                </c:pt>
                <c:pt idx="55189">
                  <c:v>-37.497</c:v>
                </c:pt>
                <c:pt idx="55190">
                  <c:v>-37.495000000000005</c:v>
                </c:pt>
                <c:pt idx="55191">
                  <c:v>-37.492999999999995</c:v>
                </c:pt>
                <c:pt idx="55192">
                  <c:v>-37.491</c:v>
                </c:pt>
                <c:pt idx="55193">
                  <c:v>-37.489000000000004</c:v>
                </c:pt>
                <c:pt idx="55194">
                  <c:v>-37.486999999999995</c:v>
                </c:pt>
                <c:pt idx="55195">
                  <c:v>-37.484999999999999</c:v>
                </c:pt>
                <c:pt idx="55196">
                  <c:v>-37.483000000000004</c:v>
                </c:pt>
                <c:pt idx="55197">
                  <c:v>-37.480999999999995</c:v>
                </c:pt>
                <c:pt idx="55198">
                  <c:v>-37.478999999999999</c:v>
                </c:pt>
                <c:pt idx="55199">
                  <c:v>-37.477000000000004</c:v>
                </c:pt>
                <c:pt idx="55200">
                  <c:v>-37.474999999999994</c:v>
                </c:pt>
                <c:pt idx="55201">
                  <c:v>-37.472999999999999</c:v>
                </c:pt>
                <c:pt idx="55202">
                  <c:v>-37.471000000000004</c:v>
                </c:pt>
                <c:pt idx="55203">
                  <c:v>-37.468999999999994</c:v>
                </c:pt>
                <c:pt idx="55204">
                  <c:v>-37.466999999999999</c:v>
                </c:pt>
                <c:pt idx="55205">
                  <c:v>-37.465000000000003</c:v>
                </c:pt>
                <c:pt idx="55206">
                  <c:v>-37.462999999999994</c:v>
                </c:pt>
                <c:pt idx="55207">
                  <c:v>-37.460999999999999</c:v>
                </c:pt>
                <c:pt idx="55208">
                  <c:v>-37.459000000000003</c:v>
                </c:pt>
                <c:pt idx="55209">
                  <c:v>-37.456999999999994</c:v>
                </c:pt>
                <c:pt idx="55210">
                  <c:v>-37.454999999999998</c:v>
                </c:pt>
                <c:pt idx="55211">
                  <c:v>-37.453000000000003</c:v>
                </c:pt>
                <c:pt idx="55212">
                  <c:v>-37.450999999999993</c:v>
                </c:pt>
                <c:pt idx="55213">
                  <c:v>-37.448999999999998</c:v>
                </c:pt>
                <c:pt idx="55214">
                  <c:v>-37.447000000000003</c:v>
                </c:pt>
                <c:pt idx="55215">
                  <c:v>-37.444999999999993</c:v>
                </c:pt>
                <c:pt idx="55216">
                  <c:v>-37.442999999999998</c:v>
                </c:pt>
                <c:pt idx="55217">
                  <c:v>-37.441000000000003</c:v>
                </c:pt>
                <c:pt idx="55218">
                  <c:v>-37.438999999999993</c:v>
                </c:pt>
                <c:pt idx="55219">
                  <c:v>-37.436999999999998</c:v>
                </c:pt>
                <c:pt idx="55220">
                  <c:v>-37.435000000000002</c:v>
                </c:pt>
                <c:pt idx="55221">
                  <c:v>-37.433000000000007</c:v>
                </c:pt>
                <c:pt idx="55222">
                  <c:v>-37.430999999999997</c:v>
                </c:pt>
                <c:pt idx="55223">
                  <c:v>-37.429000000000002</c:v>
                </c:pt>
                <c:pt idx="55224">
                  <c:v>-37.427000000000007</c:v>
                </c:pt>
                <c:pt idx="55225">
                  <c:v>-37.424999999999997</c:v>
                </c:pt>
                <c:pt idx="55226">
                  <c:v>-37.423000000000002</c:v>
                </c:pt>
                <c:pt idx="55227">
                  <c:v>-37.421000000000006</c:v>
                </c:pt>
                <c:pt idx="55228">
                  <c:v>-37.418999999999997</c:v>
                </c:pt>
                <c:pt idx="55229">
                  <c:v>-37.417000000000002</c:v>
                </c:pt>
                <c:pt idx="55230">
                  <c:v>-37.415000000000006</c:v>
                </c:pt>
                <c:pt idx="55231">
                  <c:v>-37.412999999999997</c:v>
                </c:pt>
                <c:pt idx="55232">
                  <c:v>-37.411000000000001</c:v>
                </c:pt>
                <c:pt idx="55233">
                  <c:v>-37.409000000000006</c:v>
                </c:pt>
                <c:pt idx="55234">
                  <c:v>-37.406999999999996</c:v>
                </c:pt>
                <c:pt idx="55235">
                  <c:v>-37.405000000000001</c:v>
                </c:pt>
                <c:pt idx="55236">
                  <c:v>-37.403000000000006</c:v>
                </c:pt>
                <c:pt idx="55237">
                  <c:v>-37.400999999999996</c:v>
                </c:pt>
                <c:pt idx="55238">
                  <c:v>-37.399000000000001</c:v>
                </c:pt>
                <c:pt idx="55239">
                  <c:v>-37.397000000000006</c:v>
                </c:pt>
                <c:pt idx="55240">
                  <c:v>-37.394999999999996</c:v>
                </c:pt>
                <c:pt idx="55241">
                  <c:v>-37.393000000000001</c:v>
                </c:pt>
                <c:pt idx="55242">
                  <c:v>-37.391000000000005</c:v>
                </c:pt>
                <c:pt idx="55243">
                  <c:v>-37.388999999999996</c:v>
                </c:pt>
                <c:pt idx="55244">
                  <c:v>-37.387</c:v>
                </c:pt>
                <c:pt idx="55245">
                  <c:v>-37.385000000000005</c:v>
                </c:pt>
                <c:pt idx="55246">
                  <c:v>-37.382999999999996</c:v>
                </c:pt>
                <c:pt idx="55247">
                  <c:v>-37.381</c:v>
                </c:pt>
                <c:pt idx="55248">
                  <c:v>-37.379000000000005</c:v>
                </c:pt>
                <c:pt idx="55249">
                  <c:v>-37.376999999999995</c:v>
                </c:pt>
                <c:pt idx="55250">
                  <c:v>-37.375</c:v>
                </c:pt>
                <c:pt idx="55251">
                  <c:v>-37.373000000000005</c:v>
                </c:pt>
                <c:pt idx="55252">
                  <c:v>-37.370999999999995</c:v>
                </c:pt>
                <c:pt idx="55253">
                  <c:v>-37.369</c:v>
                </c:pt>
                <c:pt idx="55254">
                  <c:v>-37.367000000000004</c:v>
                </c:pt>
                <c:pt idx="55255">
                  <c:v>-37.364999999999995</c:v>
                </c:pt>
                <c:pt idx="55256">
                  <c:v>-37.363</c:v>
                </c:pt>
                <c:pt idx="55257">
                  <c:v>-37.361000000000004</c:v>
                </c:pt>
                <c:pt idx="55258">
                  <c:v>-37.358999999999995</c:v>
                </c:pt>
                <c:pt idx="55259">
                  <c:v>-37.356999999999999</c:v>
                </c:pt>
                <c:pt idx="55260">
                  <c:v>-37.355000000000004</c:v>
                </c:pt>
                <c:pt idx="55261">
                  <c:v>-37.352999999999994</c:v>
                </c:pt>
                <c:pt idx="55262">
                  <c:v>-37.350999999999999</c:v>
                </c:pt>
                <c:pt idx="55263">
                  <c:v>-37.349000000000004</c:v>
                </c:pt>
                <c:pt idx="55264">
                  <c:v>-37.346999999999994</c:v>
                </c:pt>
                <c:pt idx="55265">
                  <c:v>-37.344999999999999</c:v>
                </c:pt>
                <c:pt idx="55266">
                  <c:v>-37.343000000000004</c:v>
                </c:pt>
                <c:pt idx="55267">
                  <c:v>-37.340999999999994</c:v>
                </c:pt>
                <c:pt idx="55268">
                  <c:v>-37.338999999999999</c:v>
                </c:pt>
                <c:pt idx="55269">
                  <c:v>-37.337000000000003</c:v>
                </c:pt>
                <c:pt idx="55270">
                  <c:v>-37.334999999999994</c:v>
                </c:pt>
                <c:pt idx="55271">
                  <c:v>-37.332999999999998</c:v>
                </c:pt>
                <c:pt idx="55272">
                  <c:v>-37.331000000000003</c:v>
                </c:pt>
                <c:pt idx="55273">
                  <c:v>-37.328999999999994</c:v>
                </c:pt>
                <c:pt idx="55274">
                  <c:v>-37.326999999999998</c:v>
                </c:pt>
                <c:pt idx="55275">
                  <c:v>-37.325000000000003</c:v>
                </c:pt>
                <c:pt idx="55276">
                  <c:v>-37.322999999999993</c:v>
                </c:pt>
                <c:pt idx="55277">
                  <c:v>-37.320999999999998</c:v>
                </c:pt>
                <c:pt idx="55278">
                  <c:v>-37.319000000000003</c:v>
                </c:pt>
                <c:pt idx="55279">
                  <c:v>-37.316999999999993</c:v>
                </c:pt>
                <c:pt idx="55280">
                  <c:v>-37.314999999999998</c:v>
                </c:pt>
                <c:pt idx="55281">
                  <c:v>-37.313000000000002</c:v>
                </c:pt>
                <c:pt idx="55282">
                  <c:v>-37.311000000000007</c:v>
                </c:pt>
                <c:pt idx="55283">
                  <c:v>-37.308999999999997</c:v>
                </c:pt>
                <c:pt idx="55284">
                  <c:v>-37.307000000000002</c:v>
                </c:pt>
                <c:pt idx="55285">
                  <c:v>-37.305000000000007</c:v>
                </c:pt>
                <c:pt idx="55286">
                  <c:v>-37.302999999999997</c:v>
                </c:pt>
                <c:pt idx="55287">
                  <c:v>-37.301000000000002</c:v>
                </c:pt>
                <c:pt idx="55288">
                  <c:v>-37.299000000000007</c:v>
                </c:pt>
                <c:pt idx="55289">
                  <c:v>-37.296999999999997</c:v>
                </c:pt>
                <c:pt idx="55290">
                  <c:v>-37.295000000000002</c:v>
                </c:pt>
                <c:pt idx="55291">
                  <c:v>-37.293000000000006</c:v>
                </c:pt>
                <c:pt idx="55292">
                  <c:v>-37.290999999999997</c:v>
                </c:pt>
                <c:pt idx="55293">
                  <c:v>-37.289000000000001</c:v>
                </c:pt>
                <c:pt idx="55294">
                  <c:v>-37.287000000000006</c:v>
                </c:pt>
                <c:pt idx="55295">
                  <c:v>-37.284999999999997</c:v>
                </c:pt>
                <c:pt idx="55296">
                  <c:v>-37.283000000000001</c:v>
                </c:pt>
                <c:pt idx="55297">
                  <c:v>-37.281000000000006</c:v>
                </c:pt>
                <c:pt idx="55298">
                  <c:v>-37.278999999999996</c:v>
                </c:pt>
                <c:pt idx="55299">
                  <c:v>-37.277000000000001</c:v>
                </c:pt>
                <c:pt idx="55300">
                  <c:v>-37.275000000000006</c:v>
                </c:pt>
                <c:pt idx="55301">
                  <c:v>-37.272999999999996</c:v>
                </c:pt>
                <c:pt idx="55302">
                  <c:v>-37.271000000000001</c:v>
                </c:pt>
                <c:pt idx="55303">
                  <c:v>-37.269000000000005</c:v>
                </c:pt>
                <c:pt idx="55304">
                  <c:v>-37.266999999999996</c:v>
                </c:pt>
                <c:pt idx="55305">
                  <c:v>-37.265000000000001</c:v>
                </c:pt>
                <c:pt idx="55306">
                  <c:v>-37.263000000000005</c:v>
                </c:pt>
                <c:pt idx="55307">
                  <c:v>-37.260999999999996</c:v>
                </c:pt>
                <c:pt idx="55308">
                  <c:v>-37.259</c:v>
                </c:pt>
                <c:pt idx="55309">
                  <c:v>-37.257000000000005</c:v>
                </c:pt>
                <c:pt idx="55310">
                  <c:v>-37.254999999999995</c:v>
                </c:pt>
                <c:pt idx="55311">
                  <c:v>-37.253</c:v>
                </c:pt>
                <c:pt idx="55312">
                  <c:v>-37.251000000000005</c:v>
                </c:pt>
                <c:pt idx="55313">
                  <c:v>-37.248999999999995</c:v>
                </c:pt>
                <c:pt idx="55314">
                  <c:v>-37.247</c:v>
                </c:pt>
                <c:pt idx="55315">
                  <c:v>-37.245000000000005</c:v>
                </c:pt>
                <c:pt idx="55316">
                  <c:v>-37.242999999999995</c:v>
                </c:pt>
                <c:pt idx="55317">
                  <c:v>-37.241</c:v>
                </c:pt>
                <c:pt idx="55318">
                  <c:v>-37.239000000000004</c:v>
                </c:pt>
                <c:pt idx="55319">
                  <c:v>-37.236999999999995</c:v>
                </c:pt>
                <c:pt idx="55320">
                  <c:v>-37.234999999999999</c:v>
                </c:pt>
                <c:pt idx="55321">
                  <c:v>-37.233000000000004</c:v>
                </c:pt>
                <c:pt idx="55322">
                  <c:v>-37.230999999999995</c:v>
                </c:pt>
                <c:pt idx="55323">
                  <c:v>-37.228999999999999</c:v>
                </c:pt>
                <c:pt idx="55324">
                  <c:v>-37.227000000000004</c:v>
                </c:pt>
                <c:pt idx="55325">
                  <c:v>-37.224999999999994</c:v>
                </c:pt>
                <c:pt idx="55326">
                  <c:v>-37.222999999999999</c:v>
                </c:pt>
                <c:pt idx="55327">
                  <c:v>-37.221000000000004</c:v>
                </c:pt>
                <c:pt idx="55328">
                  <c:v>-37.218999999999994</c:v>
                </c:pt>
                <c:pt idx="55329">
                  <c:v>-37.216999999999999</c:v>
                </c:pt>
                <c:pt idx="55330">
                  <c:v>-37.215000000000003</c:v>
                </c:pt>
                <c:pt idx="55331">
                  <c:v>-37.212999999999994</c:v>
                </c:pt>
                <c:pt idx="55332">
                  <c:v>-37.210999999999999</c:v>
                </c:pt>
                <c:pt idx="55333">
                  <c:v>-37.209000000000003</c:v>
                </c:pt>
                <c:pt idx="55334">
                  <c:v>-37.206999999999994</c:v>
                </c:pt>
                <c:pt idx="55335">
                  <c:v>-37.204999999999998</c:v>
                </c:pt>
                <c:pt idx="55336">
                  <c:v>-37.203000000000003</c:v>
                </c:pt>
                <c:pt idx="55337">
                  <c:v>-37.200999999999993</c:v>
                </c:pt>
                <c:pt idx="55338">
                  <c:v>-37.198999999999998</c:v>
                </c:pt>
                <c:pt idx="55339">
                  <c:v>-37.197000000000003</c:v>
                </c:pt>
                <c:pt idx="55340">
                  <c:v>-37.194999999999993</c:v>
                </c:pt>
                <c:pt idx="55341">
                  <c:v>-37.192999999999998</c:v>
                </c:pt>
                <c:pt idx="55342">
                  <c:v>-37.191000000000003</c:v>
                </c:pt>
                <c:pt idx="55343">
                  <c:v>-37.188999999999993</c:v>
                </c:pt>
                <c:pt idx="55344">
                  <c:v>-37.186999999999998</c:v>
                </c:pt>
                <c:pt idx="55345">
                  <c:v>-37.185000000000002</c:v>
                </c:pt>
                <c:pt idx="55346">
                  <c:v>-37.183000000000007</c:v>
                </c:pt>
                <c:pt idx="55347">
                  <c:v>-37.180999999999997</c:v>
                </c:pt>
                <c:pt idx="55348">
                  <c:v>-37.179000000000002</c:v>
                </c:pt>
                <c:pt idx="55349">
                  <c:v>-37.177000000000007</c:v>
                </c:pt>
                <c:pt idx="55350">
                  <c:v>-37.174999999999997</c:v>
                </c:pt>
                <c:pt idx="55351">
                  <c:v>-37.173000000000002</c:v>
                </c:pt>
                <c:pt idx="55352">
                  <c:v>-37.171000000000006</c:v>
                </c:pt>
                <c:pt idx="55353">
                  <c:v>-37.168999999999997</c:v>
                </c:pt>
                <c:pt idx="55354">
                  <c:v>-37.167000000000002</c:v>
                </c:pt>
                <c:pt idx="55355">
                  <c:v>-37.165000000000006</c:v>
                </c:pt>
                <c:pt idx="55356">
                  <c:v>-37.162999999999997</c:v>
                </c:pt>
                <c:pt idx="55357">
                  <c:v>-37.161000000000001</c:v>
                </c:pt>
                <c:pt idx="55358">
                  <c:v>-37.159000000000006</c:v>
                </c:pt>
                <c:pt idx="55359">
                  <c:v>-37.156999999999996</c:v>
                </c:pt>
                <c:pt idx="55360">
                  <c:v>-37.155000000000001</c:v>
                </c:pt>
                <c:pt idx="55361">
                  <c:v>-37.153000000000006</c:v>
                </c:pt>
                <c:pt idx="55362">
                  <c:v>-37.150999999999996</c:v>
                </c:pt>
                <c:pt idx="55363">
                  <c:v>-37.149000000000001</c:v>
                </c:pt>
                <c:pt idx="55364">
                  <c:v>-37.147000000000006</c:v>
                </c:pt>
                <c:pt idx="55365">
                  <c:v>-37.144999999999996</c:v>
                </c:pt>
                <c:pt idx="55366">
                  <c:v>-37.143000000000001</c:v>
                </c:pt>
                <c:pt idx="55367">
                  <c:v>-37.141000000000005</c:v>
                </c:pt>
                <c:pt idx="55368">
                  <c:v>-37.138999999999996</c:v>
                </c:pt>
                <c:pt idx="55369">
                  <c:v>-37.137</c:v>
                </c:pt>
                <c:pt idx="55370">
                  <c:v>-37.135000000000005</c:v>
                </c:pt>
                <c:pt idx="55371">
                  <c:v>-37.132999999999996</c:v>
                </c:pt>
                <c:pt idx="55372">
                  <c:v>-37.131</c:v>
                </c:pt>
                <c:pt idx="55373">
                  <c:v>-37.129000000000005</c:v>
                </c:pt>
                <c:pt idx="55374">
                  <c:v>-37.126999999999995</c:v>
                </c:pt>
                <c:pt idx="55375">
                  <c:v>-37.125</c:v>
                </c:pt>
                <c:pt idx="55376">
                  <c:v>-37.123000000000005</c:v>
                </c:pt>
                <c:pt idx="55377">
                  <c:v>-37.120999999999995</c:v>
                </c:pt>
                <c:pt idx="55378">
                  <c:v>-37.119</c:v>
                </c:pt>
                <c:pt idx="55379">
                  <c:v>-37.117000000000004</c:v>
                </c:pt>
                <c:pt idx="55380">
                  <c:v>-37.114999999999995</c:v>
                </c:pt>
                <c:pt idx="55381">
                  <c:v>-37.113</c:v>
                </c:pt>
                <c:pt idx="55382">
                  <c:v>-37.111000000000004</c:v>
                </c:pt>
                <c:pt idx="55383">
                  <c:v>-37.108999999999995</c:v>
                </c:pt>
                <c:pt idx="55384">
                  <c:v>-37.106999999999999</c:v>
                </c:pt>
                <c:pt idx="55385">
                  <c:v>-37.105000000000004</c:v>
                </c:pt>
                <c:pt idx="55386">
                  <c:v>-37.102999999999994</c:v>
                </c:pt>
                <c:pt idx="55387">
                  <c:v>-37.100999999999999</c:v>
                </c:pt>
                <c:pt idx="55388">
                  <c:v>-37.099000000000004</c:v>
                </c:pt>
                <c:pt idx="55389">
                  <c:v>-37.096999999999994</c:v>
                </c:pt>
                <c:pt idx="55390">
                  <c:v>-37.094999999999999</c:v>
                </c:pt>
                <c:pt idx="55391">
                  <c:v>-37.093000000000004</c:v>
                </c:pt>
                <c:pt idx="55392">
                  <c:v>-37.090999999999994</c:v>
                </c:pt>
                <c:pt idx="55393">
                  <c:v>-37.088999999999999</c:v>
                </c:pt>
                <c:pt idx="55394">
                  <c:v>-37.087000000000003</c:v>
                </c:pt>
                <c:pt idx="55395">
                  <c:v>-37.084999999999994</c:v>
                </c:pt>
                <c:pt idx="55396">
                  <c:v>-37.082999999999998</c:v>
                </c:pt>
                <c:pt idx="55397">
                  <c:v>-37.081000000000003</c:v>
                </c:pt>
                <c:pt idx="55398">
                  <c:v>-37.078999999999994</c:v>
                </c:pt>
                <c:pt idx="55399">
                  <c:v>-37.076999999999998</c:v>
                </c:pt>
                <c:pt idx="55400">
                  <c:v>-37.075000000000003</c:v>
                </c:pt>
                <c:pt idx="55401">
                  <c:v>-37.072999999999993</c:v>
                </c:pt>
                <c:pt idx="55402">
                  <c:v>-37.070999999999998</c:v>
                </c:pt>
                <c:pt idx="55403">
                  <c:v>-37.069000000000003</c:v>
                </c:pt>
                <c:pt idx="55404">
                  <c:v>-37.066999999999993</c:v>
                </c:pt>
                <c:pt idx="55405">
                  <c:v>-37.064999999999998</c:v>
                </c:pt>
                <c:pt idx="55406">
                  <c:v>-37.063000000000002</c:v>
                </c:pt>
                <c:pt idx="55407">
                  <c:v>-37.061000000000007</c:v>
                </c:pt>
                <c:pt idx="55408">
                  <c:v>-37.058999999999997</c:v>
                </c:pt>
                <c:pt idx="55409">
                  <c:v>-37.057000000000002</c:v>
                </c:pt>
                <c:pt idx="55410">
                  <c:v>-37.055000000000007</c:v>
                </c:pt>
                <c:pt idx="55411">
                  <c:v>-37.052999999999997</c:v>
                </c:pt>
                <c:pt idx="55412">
                  <c:v>-37.051000000000002</c:v>
                </c:pt>
                <c:pt idx="55413">
                  <c:v>-37.049000000000007</c:v>
                </c:pt>
                <c:pt idx="55414">
                  <c:v>-37.046999999999997</c:v>
                </c:pt>
                <c:pt idx="55415">
                  <c:v>-37.045000000000002</c:v>
                </c:pt>
                <c:pt idx="55416">
                  <c:v>-37.043000000000006</c:v>
                </c:pt>
                <c:pt idx="55417">
                  <c:v>-37.040999999999997</c:v>
                </c:pt>
                <c:pt idx="55418">
                  <c:v>-37.039000000000001</c:v>
                </c:pt>
                <c:pt idx="55419">
                  <c:v>-37.037000000000006</c:v>
                </c:pt>
                <c:pt idx="55420">
                  <c:v>-37.034999999999997</c:v>
                </c:pt>
                <c:pt idx="55421">
                  <c:v>-37.033000000000001</c:v>
                </c:pt>
                <c:pt idx="55422">
                  <c:v>-37.031000000000006</c:v>
                </c:pt>
                <c:pt idx="55423">
                  <c:v>-37.028999999999996</c:v>
                </c:pt>
                <c:pt idx="55424">
                  <c:v>-37.027000000000001</c:v>
                </c:pt>
                <c:pt idx="55425">
                  <c:v>-37.025000000000006</c:v>
                </c:pt>
                <c:pt idx="55426">
                  <c:v>-37.022999999999996</c:v>
                </c:pt>
                <c:pt idx="55427">
                  <c:v>-37.021000000000001</c:v>
                </c:pt>
                <c:pt idx="55428">
                  <c:v>-37.019000000000005</c:v>
                </c:pt>
                <c:pt idx="55429">
                  <c:v>-37.016999999999996</c:v>
                </c:pt>
                <c:pt idx="55430">
                  <c:v>-37.015000000000001</c:v>
                </c:pt>
                <c:pt idx="55431">
                  <c:v>-37.013000000000005</c:v>
                </c:pt>
                <c:pt idx="55432">
                  <c:v>-37.010999999999996</c:v>
                </c:pt>
                <c:pt idx="55433">
                  <c:v>-37.009</c:v>
                </c:pt>
                <c:pt idx="55434">
                  <c:v>-37.007000000000005</c:v>
                </c:pt>
                <c:pt idx="55435">
                  <c:v>-37.004999999999995</c:v>
                </c:pt>
                <c:pt idx="55436">
                  <c:v>-37.003</c:v>
                </c:pt>
                <c:pt idx="55437">
                  <c:v>-37.001000000000005</c:v>
                </c:pt>
                <c:pt idx="55438">
                  <c:v>-36.998999999999995</c:v>
                </c:pt>
                <c:pt idx="55439">
                  <c:v>-36.997</c:v>
                </c:pt>
                <c:pt idx="55440">
                  <c:v>-36.995000000000005</c:v>
                </c:pt>
                <c:pt idx="55441">
                  <c:v>-36.992999999999995</c:v>
                </c:pt>
                <c:pt idx="55442">
                  <c:v>-36.991</c:v>
                </c:pt>
                <c:pt idx="55443">
                  <c:v>-36.989000000000004</c:v>
                </c:pt>
                <c:pt idx="55444">
                  <c:v>-36.986999999999995</c:v>
                </c:pt>
                <c:pt idx="55445">
                  <c:v>-36.984999999999999</c:v>
                </c:pt>
                <c:pt idx="55446">
                  <c:v>-36.983000000000004</c:v>
                </c:pt>
                <c:pt idx="55447">
                  <c:v>-36.980999999999995</c:v>
                </c:pt>
                <c:pt idx="55448">
                  <c:v>-36.978999999999999</c:v>
                </c:pt>
                <c:pt idx="55449">
                  <c:v>-36.977000000000004</c:v>
                </c:pt>
                <c:pt idx="55450">
                  <c:v>-36.974999999999994</c:v>
                </c:pt>
                <c:pt idx="55451">
                  <c:v>-36.972999999999999</c:v>
                </c:pt>
                <c:pt idx="55452">
                  <c:v>-36.971000000000004</c:v>
                </c:pt>
                <c:pt idx="55453">
                  <c:v>-36.968999999999994</c:v>
                </c:pt>
                <c:pt idx="55454">
                  <c:v>-36.966999999999999</c:v>
                </c:pt>
                <c:pt idx="55455">
                  <c:v>-36.965000000000003</c:v>
                </c:pt>
                <c:pt idx="55456">
                  <c:v>-36.962999999999994</c:v>
                </c:pt>
                <c:pt idx="55457">
                  <c:v>-36.960999999999999</c:v>
                </c:pt>
                <c:pt idx="55458">
                  <c:v>-36.959000000000003</c:v>
                </c:pt>
                <c:pt idx="55459">
                  <c:v>-36.956999999999994</c:v>
                </c:pt>
                <c:pt idx="55460">
                  <c:v>-36.954999999999998</c:v>
                </c:pt>
                <c:pt idx="55461">
                  <c:v>-36.953000000000003</c:v>
                </c:pt>
                <c:pt idx="55462">
                  <c:v>-36.950999999999993</c:v>
                </c:pt>
                <c:pt idx="55463">
                  <c:v>-36.948999999999998</c:v>
                </c:pt>
                <c:pt idx="55464">
                  <c:v>-36.947000000000003</c:v>
                </c:pt>
                <c:pt idx="55465">
                  <c:v>-36.944999999999993</c:v>
                </c:pt>
                <c:pt idx="55466">
                  <c:v>-36.942999999999998</c:v>
                </c:pt>
                <c:pt idx="55467">
                  <c:v>-36.941000000000003</c:v>
                </c:pt>
                <c:pt idx="55468">
                  <c:v>-36.938999999999993</c:v>
                </c:pt>
                <c:pt idx="55469">
                  <c:v>-36.936999999999998</c:v>
                </c:pt>
                <c:pt idx="55470">
                  <c:v>-36.935000000000002</c:v>
                </c:pt>
                <c:pt idx="55471">
                  <c:v>-36.933000000000007</c:v>
                </c:pt>
                <c:pt idx="55472">
                  <c:v>-36.930999999999997</c:v>
                </c:pt>
                <c:pt idx="55473">
                  <c:v>-36.929000000000002</c:v>
                </c:pt>
                <c:pt idx="55474">
                  <c:v>-36.927000000000007</c:v>
                </c:pt>
                <c:pt idx="55475">
                  <c:v>-36.924999999999997</c:v>
                </c:pt>
                <c:pt idx="55476">
                  <c:v>-36.923000000000002</c:v>
                </c:pt>
                <c:pt idx="55477">
                  <c:v>-36.921000000000006</c:v>
                </c:pt>
                <c:pt idx="55478">
                  <c:v>-36.918999999999997</c:v>
                </c:pt>
                <c:pt idx="55479">
                  <c:v>-36.917000000000002</c:v>
                </c:pt>
                <c:pt idx="55480">
                  <c:v>-36.915000000000006</c:v>
                </c:pt>
                <c:pt idx="55481">
                  <c:v>-36.912999999999997</c:v>
                </c:pt>
                <c:pt idx="55482">
                  <c:v>-36.911000000000001</c:v>
                </c:pt>
                <c:pt idx="55483">
                  <c:v>-36.909000000000006</c:v>
                </c:pt>
                <c:pt idx="55484">
                  <c:v>-36.906999999999996</c:v>
                </c:pt>
                <c:pt idx="55485">
                  <c:v>-36.905000000000001</c:v>
                </c:pt>
                <c:pt idx="55486">
                  <c:v>-36.903000000000006</c:v>
                </c:pt>
                <c:pt idx="55487">
                  <c:v>-36.900999999999996</c:v>
                </c:pt>
                <c:pt idx="55488">
                  <c:v>-36.899000000000001</c:v>
                </c:pt>
                <c:pt idx="55489">
                  <c:v>-36.897000000000006</c:v>
                </c:pt>
                <c:pt idx="55490">
                  <c:v>-36.894999999999996</c:v>
                </c:pt>
                <c:pt idx="55491">
                  <c:v>-36.893000000000001</c:v>
                </c:pt>
                <c:pt idx="55492">
                  <c:v>-36.891000000000005</c:v>
                </c:pt>
                <c:pt idx="55493">
                  <c:v>-36.888999999999996</c:v>
                </c:pt>
                <c:pt idx="55494">
                  <c:v>-36.887</c:v>
                </c:pt>
                <c:pt idx="55495">
                  <c:v>-36.885000000000005</c:v>
                </c:pt>
                <c:pt idx="55496">
                  <c:v>-36.882999999999996</c:v>
                </c:pt>
                <c:pt idx="55497">
                  <c:v>-36.881</c:v>
                </c:pt>
                <c:pt idx="55498">
                  <c:v>-36.879000000000005</c:v>
                </c:pt>
                <c:pt idx="55499">
                  <c:v>-36.876999999999995</c:v>
                </c:pt>
                <c:pt idx="55500">
                  <c:v>-36.875</c:v>
                </c:pt>
                <c:pt idx="55501">
                  <c:v>-36.873000000000005</c:v>
                </c:pt>
                <c:pt idx="55502">
                  <c:v>-36.870999999999995</c:v>
                </c:pt>
                <c:pt idx="55503">
                  <c:v>-36.869</c:v>
                </c:pt>
                <c:pt idx="55504">
                  <c:v>-36.867000000000004</c:v>
                </c:pt>
                <c:pt idx="55505">
                  <c:v>-36.864999999999995</c:v>
                </c:pt>
                <c:pt idx="55506">
                  <c:v>-36.863</c:v>
                </c:pt>
                <c:pt idx="55507">
                  <c:v>-36.861000000000004</c:v>
                </c:pt>
                <c:pt idx="55508">
                  <c:v>-36.858999999999995</c:v>
                </c:pt>
                <c:pt idx="55509">
                  <c:v>-36.856999999999999</c:v>
                </c:pt>
                <c:pt idx="55510">
                  <c:v>-36.855000000000004</c:v>
                </c:pt>
                <c:pt idx="55511">
                  <c:v>-36.852999999999994</c:v>
                </c:pt>
                <c:pt idx="55512">
                  <c:v>-36.850999999999999</c:v>
                </c:pt>
                <c:pt idx="55513">
                  <c:v>-36.849000000000004</c:v>
                </c:pt>
                <c:pt idx="55514">
                  <c:v>-36.846999999999994</c:v>
                </c:pt>
                <c:pt idx="55515">
                  <c:v>-36.844999999999999</c:v>
                </c:pt>
                <c:pt idx="55516">
                  <c:v>-36.843000000000004</c:v>
                </c:pt>
                <c:pt idx="55517">
                  <c:v>-36.840999999999994</c:v>
                </c:pt>
                <c:pt idx="55518">
                  <c:v>-36.838999999999999</c:v>
                </c:pt>
                <c:pt idx="55519">
                  <c:v>-36.837000000000003</c:v>
                </c:pt>
                <c:pt idx="55520">
                  <c:v>-36.834999999999994</c:v>
                </c:pt>
                <c:pt idx="55521">
                  <c:v>-36.832999999999998</c:v>
                </c:pt>
                <c:pt idx="55522">
                  <c:v>-36.831000000000003</c:v>
                </c:pt>
                <c:pt idx="55523">
                  <c:v>-36.828999999999994</c:v>
                </c:pt>
                <c:pt idx="55524">
                  <c:v>-36.826999999999998</c:v>
                </c:pt>
                <c:pt idx="55525">
                  <c:v>-36.825000000000003</c:v>
                </c:pt>
                <c:pt idx="55526">
                  <c:v>-36.822999999999993</c:v>
                </c:pt>
                <c:pt idx="55527">
                  <c:v>-36.820999999999998</c:v>
                </c:pt>
                <c:pt idx="55528">
                  <c:v>-36.819000000000003</c:v>
                </c:pt>
                <c:pt idx="55529">
                  <c:v>-36.816999999999993</c:v>
                </c:pt>
                <c:pt idx="55530">
                  <c:v>-36.814999999999998</c:v>
                </c:pt>
                <c:pt idx="55531">
                  <c:v>-36.813000000000002</c:v>
                </c:pt>
                <c:pt idx="55532">
                  <c:v>-36.811000000000007</c:v>
                </c:pt>
                <c:pt idx="55533">
                  <c:v>-36.808999999999997</c:v>
                </c:pt>
                <c:pt idx="55534">
                  <c:v>-36.807000000000002</c:v>
                </c:pt>
                <c:pt idx="55535">
                  <c:v>-36.805000000000007</c:v>
                </c:pt>
                <c:pt idx="55536">
                  <c:v>-36.802999999999997</c:v>
                </c:pt>
                <c:pt idx="55537">
                  <c:v>-36.801000000000002</c:v>
                </c:pt>
                <c:pt idx="55538">
                  <c:v>-36.799000000000007</c:v>
                </c:pt>
                <c:pt idx="55539">
                  <c:v>-36.796999999999997</c:v>
                </c:pt>
                <c:pt idx="55540">
                  <c:v>-36.795000000000002</c:v>
                </c:pt>
                <c:pt idx="55541">
                  <c:v>-36.793000000000006</c:v>
                </c:pt>
                <c:pt idx="55542">
                  <c:v>-36.790999999999997</c:v>
                </c:pt>
                <c:pt idx="55543">
                  <c:v>-36.789000000000001</c:v>
                </c:pt>
                <c:pt idx="55544">
                  <c:v>-36.787000000000006</c:v>
                </c:pt>
                <c:pt idx="55545">
                  <c:v>-36.784999999999997</c:v>
                </c:pt>
                <c:pt idx="55546">
                  <c:v>-36.783000000000001</c:v>
                </c:pt>
                <c:pt idx="55547">
                  <c:v>-36.781000000000006</c:v>
                </c:pt>
                <c:pt idx="55548">
                  <c:v>-36.778999999999996</c:v>
                </c:pt>
                <c:pt idx="55549">
                  <c:v>-36.777000000000001</c:v>
                </c:pt>
                <c:pt idx="55550">
                  <c:v>-36.775000000000006</c:v>
                </c:pt>
                <c:pt idx="55551">
                  <c:v>-36.772999999999996</c:v>
                </c:pt>
                <c:pt idx="55552">
                  <c:v>-36.771000000000001</c:v>
                </c:pt>
                <c:pt idx="55553">
                  <c:v>-36.769000000000005</c:v>
                </c:pt>
                <c:pt idx="55554">
                  <c:v>-36.766999999999996</c:v>
                </c:pt>
                <c:pt idx="55555">
                  <c:v>-36.765000000000001</c:v>
                </c:pt>
                <c:pt idx="55556">
                  <c:v>-36.763000000000005</c:v>
                </c:pt>
                <c:pt idx="55557">
                  <c:v>-36.760999999999996</c:v>
                </c:pt>
                <c:pt idx="55558">
                  <c:v>-36.759</c:v>
                </c:pt>
                <c:pt idx="55559">
                  <c:v>-36.757000000000005</c:v>
                </c:pt>
                <c:pt idx="55560">
                  <c:v>-36.754999999999995</c:v>
                </c:pt>
                <c:pt idx="55561">
                  <c:v>-36.753</c:v>
                </c:pt>
                <c:pt idx="55562">
                  <c:v>-36.751000000000005</c:v>
                </c:pt>
                <c:pt idx="55563">
                  <c:v>-36.748999999999995</c:v>
                </c:pt>
                <c:pt idx="55564">
                  <c:v>-36.747</c:v>
                </c:pt>
                <c:pt idx="55565">
                  <c:v>-36.745000000000005</c:v>
                </c:pt>
                <c:pt idx="55566">
                  <c:v>-36.742999999999995</c:v>
                </c:pt>
                <c:pt idx="55567">
                  <c:v>-36.741</c:v>
                </c:pt>
                <c:pt idx="55568">
                  <c:v>-36.739000000000004</c:v>
                </c:pt>
                <c:pt idx="55569">
                  <c:v>-36.736999999999995</c:v>
                </c:pt>
                <c:pt idx="55570">
                  <c:v>-36.734999999999999</c:v>
                </c:pt>
                <c:pt idx="55571">
                  <c:v>-36.733000000000004</c:v>
                </c:pt>
                <c:pt idx="55572">
                  <c:v>-36.730999999999995</c:v>
                </c:pt>
                <c:pt idx="55573">
                  <c:v>-36.728999999999999</c:v>
                </c:pt>
                <c:pt idx="55574">
                  <c:v>-36.727000000000004</c:v>
                </c:pt>
                <c:pt idx="55575">
                  <c:v>-36.724999999999994</c:v>
                </c:pt>
                <c:pt idx="55576">
                  <c:v>-36.722999999999999</c:v>
                </c:pt>
                <c:pt idx="55577">
                  <c:v>-36.721000000000004</c:v>
                </c:pt>
                <c:pt idx="55578">
                  <c:v>-36.718999999999994</c:v>
                </c:pt>
                <c:pt idx="55579">
                  <c:v>-36.716999999999999</c:v>
                </c:pt>
                <c:pt idx="55580">
                  <c:v>-36.715000000000003</c:v>
                </c:pt>
                <c:pt idx="55581">
                  <c:v>-36.712999999999994</c:v>
                </c:pt>
                <c:pt idx="55582">
                  <c:v>-36.710999999999999</c:v>
                </c:pt>
                <c:pt idx="55583">
                  <c:v>-36.709000000000003</c:v>
                </c:pt>
                <c:pt idx="55584">
                  <c:v>-36.706999999999994</c:v>
                </c:pt>
                <c:pt idx="55585">
                  <c:v>-36.704999999999998</c:v>
                </c:pt>
                <c:pt idx="55586">
                  <c:v>-36.703000000000003</c:v>
                </c:pt>
                <c:pt idx="55587">
                  <c:v>-36.700999999999993</c:v>
                </c:pt>
                <c:pt idx="55588">
                  <c:v>-36.698999999999998</c:v>
                </c:pt>
                <c:pt idx="55589">
                  <c:v>-36.697000000000003</c:v>
                </c:pt>
                <c:pt idx="55590">
                  <c:v>-36.694999999999993</c:v>
                </c:pt>
                <c:pt idx="55591">
                  <c:v>-36.692999999999998</c:v>
                </c:pt>
                <c:pt idx="55592">
                  <c:v>-36.691000000000003</c:v>
                </c:pt>
                <c:pt idx="55593">
                  <c:v>-36.688999999999993</c:v>
                </c:pt>
                <c:pt idx="55594">
                  <c:v>-36.686999999999998</c:v>
                </c:pt>
                <c:pt idx="55595">
                  <c:v>-36.685000000000002</c:v>
                </c:pt>
                <c:pt idx="55596">
                  <c:v>-36.683000000000007</c:v>
                </c:pt>
                <c:pt idx="55597">
                  <c:v>-36.680999999999997</c:v>
                </c:pt>
                <c:pt idx="55598">
                  <c:v>-36.679000000000002</c:v>
                </c:pt>
                <c:pt idx="55599">
                  <c:v>-36.677000000000007</c:v>
                </c:pt>
                <c:pt idx="55600">
                  <c:v>-36.674999999999997</c:v>
                </c:pt>
                <c:pt idx="55601">
                  <c:v>-36.673000000000002</c:v>
                </c:pt>
                <c:pt idx="55602">
                  <c:v>-36.671000000000006</c:v>
                </c:pt>
                <c:pt idx="55603">
                  <c:v>-36.668999999999997</c:v>
                </c:pt>
                <c:pt idx="55604">
                  <c:v>-36.667000000000002</c:v>
                </c:pt>
                <c:pt idx="55605">
                  <c:v>-36.665000000000006</c:v>
                </c:pt>
                <c:pt idx="55606">
                  <c:v>-36.662999999999997</c:v>
                </c:pt>
                <c:pt idx="55607">
                  <c:v>-36.661000000000001</c:v>
                </c:pt>
                <c:pt idx="55608">
                  <c:v>-36.659000000000006</c:v>
                </c:pt>
                <c:pt idx="55609">
                  <c:v>-36.656999999999996</c:v>
                </c:pt>
                <c:pt idx="55610">
                  <c:v>-36.655000000000001</c:v>
                </c:pt>
                <c:pt idx="55611">
                  <c:v>-36.653000000000006</c:v>
                </c:pt>
                <c:pt idx="55612">
                  <c:v>-36.650999999999996</c:v>
                </c:pt>
                <c:pt idx="55613">
                  <c:v>-36.649000000000001</c:v>
                </c:pt>
                <c:pt idx="55614">
                  <c:v>-36.647000000000006</c:v>
                </c:pt>
                <c:pt idx="55615">
                  <c:v>-36.644999999999996</c:v>
                </c:pt>
                <c:pt idx="55616">
                  <c:v>-36.643000000000001</c:v>
                </c:pt>
                <c:pt idx="55617">
                  <c:v>-36.641000000000005</c:v>
                </c:pt>
                <c:pt idx="55618">
                  <c:v>-36.638999999999996</c:v>
                </c:pt>
                <c:pt idx="55619">
                  <c:v>-36.637</c:v>
                </c:pt>
                <c:pt idx="55620">
                  <c:v>-36.635000000000005</c:v>
                </c:pt>
                <c:pt idx="55621">
                  <c:v>-36.632999999999996</c:v>
                </c:pt>
                <c:pt idx="55622">
                  <c:v>-36.631</c:v>
                </c:pt>
                <c:pt idx="55623">
                  <c:v>-36.629000000000005</c:v>
                </c:pt>
                <c:pt idx="55624">
                  <c:v>-36.626999999999995</c:v>
                </c:pt>
                <c:pt idx="55625">
                  <c:v>-36.625</c:v>
                </c:pt>
                <c:pt idx="55626">
                  <c:v>-36.623000000000005</c:v>
                </c:pt>
                <c:pt idx="55627">
                  <c:v>-36.620999999999995</c:v>
                </c:pt>
                <c:pt idx="55628">
                  <c:v>-36.619</c:v>
                </c:pt>
                <c:pt idx="55629">
                  <c:v>-36.617000000000004</c:v>
                </c:pt>
                <c:pt idx="55630">
                  <c:v>-36.614999999999995</c:v>
                </c:pt>
                <c:pt idx="55631">
                  <c:v>-36.613</c:v>
                </c:pt>
                <c:pt idx="55632">
                  <c:v>-36.611000000000004</c:v>
                </c:pt>
                <c:pt idx="55633">
                  <c:v>-36.608999999999995</c:v>
                </c:pt>
                <c:pt idx="55634">
                  <c:v>-36.606999999999999</c:v>
                </c:pt>
                <c:pt idx="55635">
                  <c:v>-36.605000000000004</c:v>
                </c:pt>
                <c:pt idx="55636">
                  <c:v>-36.602999999999994</c:v>
                </c:pt>
                <c:pt idx="55637">
                  <c:v>-36.600999999999999</c:v>
                </c:pt>
                <c:pt idx="55638">
                  <c:v>-36.599000000000004</c:v>
                </c:pt>
                <c:pt idx="55639">
                  <c:v>-36.596999999999994</c:v>
                </c:pt>
                <c:pt idx="55640">
                  <c:v>-36.594999999999999</c:v>
                </c:pt>
                <c:pt idx="55641">
                  <c:v>-36.593000000000004</c:v>
                </c:pt>
                <c:pt idx="55642">
                  <c:v>-36.590999999999994</c:v>
                </c:pt>
                <c:pt idx="55643">
                  <c:v>-36.588999999999999</c:v>
                </c:pt>
                <c:pt idx="55644">
                  <c:v>-36.587000000000003</c:v>
                </c:pt>
                <c:pt idx="55645">
                  <c:v>-36.584999999999994</c:v>
                </c:pt>
                <c:pt idx="55646">
                  <c:v>-36.582999999999998</c:v>
                </c:pt>
                <c:pt idx="55647">
                  <c:v>-36.581000000000003</c:v>
                </c:pt>
                <c:pt idx="55648">
                  <c:v>-36.578999999999994</c:v>
                </c:pt>
                <c:pt idx="55649">
                  <c:v>-36.576999999999998</c:v>
                </c:pt>
                <c:pt idx="55650">
                  <c:v>-36.575000000000003</c:v>
                </c:pt>
                <c:pt idx="55651">
                  <c:v>-36.572999999999993</c:v>
                </c:pt>
                <c:pt idx="55652">
                  <c:v>-36.570999999999998</c:v>
                </c:pt>
                <c:pt idx="55653">
                  <c:v>-36.569000000000003</c:v>
                </c:pt>
                <c:pt idx="55654">
                  <c:v>-36.566999999999993</c:v>
                </c:pt>
                <c:pt idx="55655">
                  <c:v>-36.564999999999998</c:v>
                </c:pt>
                <c:pt idx="55656">
                  <c:v>-36.563000000000002</c:v>
                </c:pt>
                <c:pt idx="55657">
                  <c:v>-36.561000000000007</c:v>
                </c:pt>
                <c:pt idx="55658">
                  <c:v>-36.558999999999997</c:v>
                </c:pt>
                <c:pt idx="55659">
                  <c:v>-36.557000000000002</c:v>
                </c:pt>
                <c:pt idx="55660">
                  <c:v>-36.555000000000007</c:v>
                </c:pt>
                <c:pt idx="55661">
                  <c:v>-36.552999999999997</c:v>
                </c:pt>
                <c:pt idx="55662">
                  <c:v>-36.551000000000002</c:v>
                </c:pt>
                <c:pt idx="55663">
                  <c:v>-36.549000000000007</c:v>
                </c:pt>
                <c:pt idx="55664">
                  <c:v>-36.546999999999997</c:v>
                </c:pt>
                <c:pt idx="55665">
                  <c:v>-36.545000000000002</c:v>
                </c:pt>
                <c:pt idx="55666">
                  <c:v>-36.543000000000006</c:v>
                </c:pt>
                <c:pt idx="55667">
                  <c:v>-36.540999999999997</c:v>
                </c:pt>
                <c:pt idx="55668">
                  <c:v>-36.539000000000001</c:v>
                </c:pt>
                <c:pt idx="55669">
                  <c:v>-36.537000000000006</c:v>
                </c:pt>
                <c:pt idx="55670">
                  <c:v>-36.534999999999997</c:v>
                </c:pt>
                <c:pt idx="55671">
                  <c:v>-36.533000000000001</c:v>
                </c:pt>
                <c:pt idx="55672">
                  <c:v>-36.531000000000006</c:v>
                </c:pt>
                <c:pt idx="55673">
                  <c:v>-36.528999999999996</c:v>
                </c:pt>
                <c:pt idx="55674">
                  <c:v>-36.527000000000001</c:v>
                </c:pt>
                <c:pt idx="55675">
                  <c:v>-36.525000000000006</c:v>
                </c:pt>
                <c:pt idx="55676">
                  <c:v>-36.522999999999996</c:v>
                </c:pt>
                <c:pt idx="55677">
                  <c:v>-36.521000000000001</c:v>
                </c:pt>
                <c:pt idx="55678">
                  <c:v>-36.519000000000005</c:v>
                </c:pt>
                <c:pt idx="55679">
                  <c:v>-36.516999999999996</c:v>
                </c:pt>
                <c:pt idx="55680">
                  <c:v>-36.515000000000001</c:v>
                </c:pt>
                <c:pt idx="55681">
                  <c:v>-36.513000000000005</c:v>
                </c:pt>
                <c:pt idx="55682">
                  <c:v>-36.510999999999996</c:v>
                </c:pt>
                <c:pt idx="55683">
                  <c:v>-36.509</c:v>
                </c:pt>
                <c:pt idx="55684">
                  <c:v>-36.507000000000005</c:v>
                </c:pt>
                <c:pt idx="55685">
                  <c:v>-36.504999999999995</c:v>
                </c:pt>
                <c:pt idx="55686">
                  <c:v>-36.503</c:v>
                </c:pt>
                <c:pt idx="55687">
                  <c:v>-36.501000000000005</c:v>
                </c:pt>
                <c:pt idx="55688">
                  <c:v>-36.498999999999995</c:v>
                </c:pt>
                <c:pt idx="55689">
                  <c:v>-36.497</c:v>
                </c:pt>
                <c:pt idx="55690">
                  <c:v>-36.495000000000005</c:v>
                </c:pt>
                <c:pt idx="55691">
                  <c:v>-36.492999999999995</c:v>
                </c:pt>
                <c:pt idx="55692">
                  <c:v>-36.491</c:v>
                </c:pt>
                <c:pt idx="55693">
                  <c:v>-36.489000000000004</c:v>
                </c:pt>
                <c:pt idx="55694">
                  <c:v>-36.486999999999995</c:v>
                </c:pt>
                <c:pt idx="55695">
                  <c:v>-36.484999999999999</c:v>
                </c:pt>
                <c:pt idx="55696">
                  <c:v>-36.483000000000004</c:v>
                </c:pt>
                <c:pt idx="55697">
                  <c:v>-36.480999999999995</c:v>
                </c:pt>
                <c:pt idx="55698">
                  <c:v>-36.478999999999999</c:v>
                </c:pt>
                <c:pt idx="55699">
                  <c:v>-36.477000000000004</c:v>
                </c:pt>
                <c:pt idx="55700">
                  <c:v>-36.474999999999994</c:v>
                </c:pt>
                <c:pt idx="55701">
                  <c:v>-36.472999999999999</c:v>
                </c:pt>
                <c:pt idx="55702">
                  <c:v>-36.471000000000004</c:v>
                </c:pt>
                <c:pt idx="55703">
                  <c:v>-36.468999999999994</c:v>
                </c:pt>
                <c:pt idx="55704">
                  <c:v>-36.466999999999999</c:v>
                </c:pt>
                <c:pt idx="55705">
                  <c:v>-36.465000000000003</c:v>
                </c:pt>
                <c:pt idx="55706">
                  <c:v>-36.462999999999994</c:v>
                </c:pt>
                <c:pt idx="55707">
                  <c:v>-36.460999999999999</c:v>
                </c:pt>
                <c:pt idx="55708">
                  <c:v>-36.459000000000003</c:v>
                </c:pt>
                <c:pt idx="55709">
                  <c:v>-36.456999999999994</c:v>
                </c:pt>
                <c:pt idx="55710">
                  <c:v>-36.454999999999998</c:v>
                </c:pt>
                <c:pt idx="55711">
                  <c:v>-36.453000000000003</c:v>
                </c:pt>
                <c:pt idx="55712">
                  <c:v>-36.450999999999993</c:v>
                </c:pt>
                <c:pt idx="55713">
                  <c:v>-36.448999999999998</c:v>
                </c:pt>
                <c:pt idx="55714">
                  <c:v>-36.447000000000003</c:v>
                </c:pt>
                <c:pt idx="55715">
                  <c:v>-36.444999999999993</c:v>
                </c:pt>
                <c:pt idx="55716">
                  <c:v>-36.442999999999998</c:v>
                </c:pt>
                <c:pt idx="55717">
                  <c:v>-36.441000000000003</c:v>
                </c:pt>
                <c:pt idx="55718">
                  <c:v>-36.438999999999993</c:v>
                </c:pt>
                <c:pt idx="55719">
                  <c:v>-36.436999999999998</c:v>
                </c:pt>
                <c:pt idx="55720">
                  <c:v>-36.435000000000002</c:v>
                </c:pt>
                <c:pt idx="55721">
                  <c:v>-36.433000000000007</c:v>
                </c:pt>
                <c:pt idx="55722">
                  <c:v>-36.430999999999997</c:v>
                </c:pt>
                <c:pt idx="55723">
                  <c:v>-36.429000000000002</c:v>
                </c:pt>
                <c:pt idx="55724">
                  <c:v>-36.427000000000007</c:v>
                </c:pt>
                <c:pt idx="55725">
                  <c:v>-36.424999999999997</c:v>
                </c:pt>
                <c:pt idx="55726">
                  <c:v>-36.423000000000002</c:v>
                </c:pt>
                <c:pt idx="55727">
                  <c:v>-36.421000000000006</c:v>
                </c:pt>
                <c:pt idx="55728">
                  <c:v>-36.418999999999997</c:v>
                </c:pt>
                <c:pt idx="55729">
                  <c:v>-36.417000000000002</c:v>
                </c:pt>
                <c:pt idx="55730">
                  <c:v>-36.415000000000006</c:v>
                </c:pt>
                <c:pt idx="55731">
                  <c:v>-36.412999999999997</c:v>
                </c:pt>
                <c:pt idx="55732">
                  <c:v>-36.411000000000001</c:v>
                </c:pt>
                <c:pt idx="55733">
                  <c:v>-36.409000000000006</c:v>
                </c:pt>
                <c:pt idx="55734">
                  <c:v>-36.406999999999996</c:v>
                </c:pt>
                <c:pt idx="55735">
                  <c:v>-36.405000000000001</c:v>
                </c:pt>
                <c:pt idx="55736">
                  <c:v>-36.403000000000006</c:v>
                </c:pt>
                <c:pt idx="55737">
                  <c:v>-36.400999999999996</c:v>
                </c:pt>
                <c:pt idx="55738">
                  <c:v>-36.399000000000001</c:v>
                </c:pt>
                <c:pt idx="55739">
                  <c:v>-36.397000000000006</c:v>
                </c:pt>
                <c:pt idx="55740">
                  <c:v>-36.394999999999996</c:v>
                </c:pt>
                <c:pt idx="55741">
                  <c:v>-36.393000000000001</c:v>
                </c:pt>
                <c:pt idx="55742">
                  <c:v>-36.391000000000005</c:v>
                </c:pt>
                <c:pt idx="55743">
                  <c:v>-36.388999999999996</c:v>
                </c:pt>
                <c:pt idx="55744">
                  <c:v>-36.387</c:v>
                </c:pt>
                <c:pt idx="55745">
                  <c:v>-36.385000000000005</c:v>
                </c:pt>
                <c:pt idx="55746">
                  <c:v>-36.382999999999996</c:v>
                </c:pt>
                <c:pt idx="55747">
                  <c:v>-36.381</c:v>
                </c:pt>
                <c:pt idx="55748">
                  <c:v>-36.379000000000005</c:v>
                </c:pt>
                <c:pt idx="55749">
                  <c:v>-36.376999999999995</c:v>
                </c:pt>
                <c:pt idx="55750">
                  <c:v>-36.375</c:v>
                </c:pt>
                <c:pt idx="55751">
                  <c:v>-36.373000000000005</c:v>
                </c:pt>
                <c:pt idx="55752">
                  <c:v>-36.370999999999995</c:v>
                </c:pt>
                <c:pt idx="55753">
                  <c:v>-36.369</c:v>
                </c:pt>
                <c:pt idx="55754">
                  <c:v>-36.367000000000004</c:v>
                </c:pt>
                <c:pt idx="55755">
                  <c:v>-36.364999999999995</c:v>
                </c:pt>
                <c:pt idx="55756">
                  <c:v>-36.363</c:v>
                </c:pt>
                <c:pt idx="55757">
                  <c:v>-36.361000000000004</c:v>
                </c:pt>
                <c:pt idx="55758">
                  <c:v>-36.358999999999995</c:v>
                </c:pt>
                <c:pt idx="55759">
                  <c:v>-36.356999999999999</c:v>
                </c:pt>
                <c:pt idx="55760">
                  <c:v>-36.355000000000004</c:v>
                </c:pt>
                <c:pt idx="55761">
                  <c:v>-36.352999999999994</c:v>
                </c:pt>
                <c:pt idx="55762">
                  <c:v>-36.350999999999999</c:v>
                </c:pt>
                <c:pt idx="55763">
                  <c:v>-36.349000000000004</c:v>
                </c:pt>
                <c:pt idx="55764">
                  <c:v>-36.346999999999994</c:v>
                </c:pt>
                <c:pt idx="55765">
                  <c:v>-36.344999999999999</c:v>
                </c:pt>
                <c:pt idx="55766">
                  <c:v>-36.343000000000004</c:v>
                </c:pt>
                <c:pt idx="55767">
                  <c:v>-36.340999999999994</c:v>
                </c:pt>
                <c:pt idx="55768">
                  <c:v>-36.338999999999999</c:v>
                </c:pt>
                <c:pt idx="55769">
                  <c:v>-36.337000000000003</c:v>
                </c:pt>
                <c:pt idx="55770">
                  <c:v>-36.334999999999994</c:v>
                </c:pt>
                <c:pt idx="55771">
                  <c:v>-36.332999999999998</c:v>
                </c:pt>
                <c:pt idx="55772">
                  <c:v>-36.331000000000003</c:v>
                </c:pt>
                <c:pt idx="55773">
                  <c:v>-36.328999999999994</c:v>
                </c:pt>
                <c:pt idx="55774">
                  <c:v>-36.326999999999998</c:v>
                </c:pt>
                <c:pt idx="55775">
                  <c:v>-36.325000000000003</c:v>
                </c:pt>
                <c:pt idx="55776">
                  <c:v>-36.322999999999993</c:v>
                </c:pt>
                <c:pt idx="55777">
                  <c:v>-36.320999999999998</c:v>
                </c:pt>
                <c:pt idx="55778">
                  <c:v>-36.319000000000003</c:v>
                </c:pt>
                <c:pt idx="55779">
                  <c:v>-36.316999999999993</c:v>
                </c:pt>
                <c:pt idx="55780">
                  <c:v>-36.314999999999998</c:v>
                </c:pt>
                <c:pt idx="55781">
                  <c:v>-36.313000000000002</c:v>
                </c:pt>
                <c:pt idx="55782">
                  <c:v>-36.311000000000007</c:v>
                </c:pt>
                <c:pt idx="55783">
                  <c:v>-36.308999999999997</c:v>
                </c:pt>
                <c:pt idx="55784">
                  <c:v>-36.307000000000002</c:v>
                </c:pt>
                <c:pt idx="55785">
                  <c:v>-36.305000000000007</c:v>
                </c:pt>
                <c:pt idx="55786">
                  <c:v>-36.302999999999997</c:v>
                </c:pt>
                <c:pt idx="55787">
                  <c:v>-36.301000000000002</c:v>
                </c:pt>
                <c:pt idx="55788">
                  <c:v>-36.299000000000007</c:v>
                </c:pt>
                <c:pt idx="55789">
                  <c:v>-36.296999999999997</c:v>
                </c:pt>
                <c:pt idx="55790">
                  <c:v>-36.295000000000002</c:v>
                </c:pt>
                <c:pt idx="55791">
                  <c:v>-36.293000000000006</c:v>
                </c:pt>
                <c:pt idx="55792">
                  <c:v>-36.290999999999997</c:v>
                </c:pt>
                <c:pt idx="55793">
                  <c:v>-36.289000000000001</c:v>
                </c:pt>
                <c:pt idx="55794">
                  <c:v>-36.287000000000006</c:v>
                </c:pt>
                <c:pt idx="55795">
                  <c:v>-36.284999999999997</c:v>
                </c:pt>
                <c:pt idx="55796">
                  <c:v>-36.283000000000001</c:v>
                </c:pt>
                <c:pt idx="55797">
                  <c:v>-36.281000000000006</c:v>
                </c:pt>
                <c:pt idx="55798">
                  <c:v>-36.278999999999996</c:v>
                </c:pt>
                <c:pt idx="55799">
                  <c:v>-36.277000000000001</c:v>
                </c:pt>
                <c:pt idx="55800">
                  <c:v>-36.275000000000006</c:v>
                </c:pt>
                <c:pt idx="55801">
                  <c:v>-36.272999999999996</c:v>
                </c:pt>
                <c:pt idx="55802">
                  <c:v>-36.271000000000001</c:v>
                </c:pt>
                <c:pt idx="55803">
                  <c:v>-36.269000000000005</c:v>
                </c:pt>
                <c:pt idx="55804">
                  <c:v>-36.266999999999996</c:v>
                </c:pt>
                <c:pt idx="55805">
                  <c:v>-36.265000000000001</c:v>
                </c:pt>
                <c:pt idx="55806">
                  <c:v>-36.263000000000005</c:v>
                </c:pt>
                <c:pt idx="55807">
                  <c:v>-36.260999999999996</c:v>
                </c:pt>
                <c:pt idx="55808">
                  <c:v>-36.259</c:v>
                </c:pt>
                <c:pt idx="55809">
                  <c:v>-36.257000000000005</c:v>
                </c:pt>
                <c:pt idx="55810">
                  <c:v>-36.254999999999995</c:v>
                </c:pt>
                <c:pt idx="55811">
                  <c:v>-36.253</c:v>
                </c:pt>
                <c:pt idx="55812">
                  <c:v>-36.251000000000005</c:v>
                </c:pt>
                <c:pt idx="55813">
                  <c:v>-36.248999999999995</c:v>
                </c:pt>
                <c:pt idx="55814">
                  <c:v>-36.247</c:v>
                </c:pt>
                <c:pt idx="55815">
                  <c:v>-36.245000000000005</c:v>
                </c:pt>
                <c:pt idx="55816">
                  <c:v>-36.242999999999995</c:v>
                </c:pt>
                <c:pt idx="55817">
                  <c:v>-36.241</c:v>
                </c:pt>
                <c:pt idx="55818">
                  <c:v>-36.239000000000004</c:v>
                </c:pt>
                <c:pt idx="55819">
                  <c:v>-36.236999999999995</c:v>
                </c:pt>
                <c:pt idx="55820">
                  <c:v>-36.234999999999999</c:v>
                </c:pt>
                <c:pt idx="55821">
                  <c:v>-36.233000000000004</c:v>
                </c:pt>
                <c:pt idx="55822">
                  <c:v>-36.230999999999995</c:v>
                </c:pt>
                <c:pt idx="55823">
                  <c:v>-36.228999999999999</c:v>
                </c:pt>
                <c:pt idx="55824">
                  <c:v>-36.227000000000004</c:v>
                </c:pt>
                <c:pt idx="55825">
                  <c:v>-36.224999999999994</c:v>
                </c:pt>
                <c:pt idx="55826">
                  <c:v>-36.222999999999999</c:v>
                </c:pt>
                <c:pt idx="55827">
                  <c:v>-36.221000000000004</c:v>
                </c:pt>
                <c:pt idx="55828">
                  <c:v>-36.218999999999994</c:v>
                </c:pt>
                <c:pt idx="55829">
                  <c:v>-36.216999999999999</c:v>
                </c:pt>
                <c:pt idx="55830">
                  <c:v>-36.215000000000003</c:v>
                </c:pt>
                <c:pt idx="55831">
                  <c:v>-36.212999999999994</c:v>
                </c:pt>
                <c:pt idx="55832">
                  <c:v>-36.210999999999999</c:v>
                </c:pt>
                <c:pt idx="55833">
                  <c:v>-36.209000000000003</c:v>
                </c:pt>
                <c:pt idx="55834">
                  <c:v>-36.206999999999994</c:v>
                </c:pt>
                <c:pt idx="55835">
                  <c:v>-36.204999999999998</c:v>
                </c:pt>
                <c:pt idx="55836">
                  <c:v>-36.203000000000003</c:v>
                </c:pt>
                <c:pt idx="55837">
                  <c:v>-36.200999999999993</c:v>
                </c:pt>
                <c:pt idx="55838">
                  <c:v>-36.198999999999998</c:v>
                </c:pt>
                <c:pt idx="55839">
                  <c:v>-36.197000000000003</c:v>
                </c:pt>
                <c:pt idx="55840">
                  <c:v>-36.194999999999993</c:v>
                </c:pt>
                <c:pt idx="55841">
                  <c:v>-36.192999999999998</c:v>
                </c:pt>
                <c:pt idx="55842">
                  <c:v>-36.191000000000003</c:v>
                </c:pt>
                <c:pt idx="55843">
                  <c:v>-36.188999999999993</c:v>
                </c:pt>
                <c:pt idx="55844">
                  <c:v>-36.186999999999998</c:v>
                </c:pt>
                <c:pt idx="55845">
                  <c:v>-36.185000000000002</c:v>
                </c:pt>
                <c:pt idx="55846">
                  <c:v>-36.183000000000007</c:v>
                </c:pt>
                <c:pt idx="55847">
                  <c:v>-36.180999999999997</c:v>
                </c:pt>
                <c:pt idx="55848">
                  <c:v>-36.179000000000002</c:v>
                </c:pt>
                <c:pt idx="55849">
                  <c:v>-36.177000000000007</c:v>
                </c:pt>
                <c:pt idx="55850">
                  <c:v>-36.174999999999997</c:v>
                </c:pt>
                <c:pt idx="55851">
                  <c:v>-36.173000000000002</c:v>
                </c:pt>
                <c:pt idx="55852">
                  <c:v>-36.171000000000006</c:v>
                </c:pt>
                <c:pt idx="55853">
                  <c:v>-36.168999999999997</c:v>
                </c:pt>
                <c:pt idx="55854">
                  <c:v>-36.167000000000002</c:v>
                </c:pt>
                <c:pt idx="55855">
                  <c:v>-36.165000000000006</c:v>
                </c:pt>
                <c:pt idx="55856">
                  <c:v>-36.162999999999997</c:v>
                </c:pt>
                <c:pt idx="55857">
                  <c:v>-36.161000000000001</c:v>
                </c:pt>
                <c:pt idx="55858">
                  <c:v>-36.159000000000006</c:v>
                </c:pt>
                <c:pt idx="55859">
                  <c:v>-36.156999999999996</c:v>
                </c:pt>
                <c:pt idx="55860">
                  <c:v>-36.155000000000001</c:v>
                </c:pt>
                <c:pt idx="55861">
                  <c:v>-36.153000000000006</c:v>
                </c:pt>
                <c:pt idx="55862">
                  <c:v>-36.150999999999996</c:v>
                </c:pt>
                <c:pt idx="55863">
                  <c:v>-36.149000000000001</c:v>
                </c:pt>
                <c:pt idx="55864">
                  <c:v>-36.147000000000006</c:v>
                </c:pt>
                <c:pt idx="55865">
                  <c:v>-36.144999999999996</c:v>
                </c:pt>
                <c:pt idx="55866">
                  <c:v>-36.143000000000001</c:v>
                </c:pt>
                <c:pt idx="55867">
                  <c:v>-36.141000000000005</c:v>
                </c:pt>
                <c:pt idx="55868">
                  <c:v>-36.138999999999996</c:v>
                </c:pt>
                <c:pt idx="55869">
                  <c:v>-36.137</c:v>
                </c:pt>
                <c:pt idx="55870">
                  <c:v>-36.135000000000005</c:v>
                </c:pt>
                <c:pt idx="55871">
                  <c:v>-36.132999999999996</c:v>
                </c:pt>
                <c:pt idx="55872">
                  <c:v>-36.131</c:v>
                </c:pt>
                <c:pt idx="55873">
                  <c:v>-36.129000000000005</c:v>
                </c:pt>
                <c:pt idx="55874">
                  <c:v>-36.126999999999995</c:v>
                </c:pt>
                <c:pt idx="55875">
                  <c:v>-36.125</c:v>
                </c:pt>
                <c:pt idx="55876">
                  <c:v>-36.123000000000005</c:v>
                </c:pt>
                <c:pt idx="55877">
                  <c:v>-36.120999999999995</c:v>
                </c:pt>
                <c:pt idx="55878">
                  <c:v>-36.119</c:v>
                </c:pt>
                <c:pt idx="55879">
                  <c:v>-36.117000000000004</c:v>
                </c:pt>
                <c:pt idx="55880">
                  <c:v>-36.114999999999995</c:v>
                </c:pt>
                <c:pt idx="55881">
                  <c:v>-36.113</c:v>
                </c:pt>
                <c:pt idx="55882">
                  <c:v>-36.111000000000004</c:v>
                </c:pt>
                <c:pt idx="55883">
                  <c:v>-36.108999999999995</c:v>
                </c:pt>
                <c:pt idx="55884">
                  <c:v>-36.106999999999999</c:v>
                </c:pt>
                <c:pt idx="55885">
                  <c:v>-36.105000000000004</c:v>
                </c:pt>
                <c:pt idx="55886">
                  <c:v>-36.102999999999994</c:v>
                </c:pt>
                <c:pt idx="55887">
                  <c:v>-36.100999999999999</c:v>
                </c:pt>
                <c:pt idx="55888">
                  <c:v>-36.099000000000004</c:v>
                </c:pt>
                <c:pt idx="55889">
                  <c:v>-36.096999999999994</c:v>
                </c:pt>
                <c:pt idx="55890">
                  <c:v>-36.094999999999999</c:v>
                </c:pt>
                <c:pt idx="55891">
                  <c:v>-36.093000000000004</c:v>
                </c:pt>
                <c:pt idx="55892">
                  <c:v>-36.090999999999994</c:v>
                </c:pt>
                <c:pt idx="55893">
                  <c:v>-36.088999999999999</c:v>
                </c:pt>
                <c:pt idx="55894">
                  <c:v>-36.087000000000003</c:v>
                </c:pt>
                <c:pt idx="55895">
                  <c:v>-36.084999999999994</c:v>
                </c:pt>
                <c:pt idx="55896">
                  <c:v>-36.082999999999998</c:v>
                </c:pt>
                <c:pt idx="55897">
                  <c:v>-36.081000000000003</c:v>
                </c:pt>
                <c:pt idx="55898">
                  <c:v>-36.078999999999994</c:v>
                </c:pt>
                <c:pt idx="55899">
                  <c:v>-36.076999999999998</c:v>
                </c:pt>
                <c:pt idx="55900">
                  <c:v>-36.075000000000003</c:v>
                </c:pt>
                <c:pt idx="55901">
                  <c:v>-36.072999999999993</c:v>
                </c:pt>
                <c:pt idx="55902">
                  <c:v>-36.070999999999998</c:v>
                </c:pt>
                <c:pt idx="55903">
                  <c:v>-36.069000000000003</c:v>
                </c:pt>
                <c:pt idx="55904">
                  <c:v>-36.066999999999993</c:v>
                </c:pt>
                <c:pt idx="55905">
                  <c:v>-36.064999999999998</c:v>
                </c:pt>
                <c:pt idx="55906">
                  <c:v>-36.063000000000002</c:v>
                </c:pt>
                <c:pt idx="55907">
                  <c:v>-36.061000000000007</c:v>
                </c:pt>
                <c:pt idx="55908">
                  <c:v>-36.058999999999997</c:v>
                </c:pt>
                <c:pt idx="55909">
                  <c:v>-36.057000000000002</c:v>
                </c:pt>
                <c:pt idx="55910">
                  <c:v>-36.055000000000007</c:v>
                </c:pt>
                <c:pt idx="55911">
                  <c:v>-36.052999999999997</c:v>
                </c:pt>
                <c:pt idx="55912">
                  <c:v>-36.051000000000002</c:v>
                </c:pt>
                <c:pt idx="55913">
                  <c:v>-36.049000000000007</c:v>
                </c:pt>
                <c:pt idx="55914">
                  <c:v>-36.046999999999997</c:v>
                </c:pt>
                <c:pt idx="55915">
                  <c:v>-36.045000000000002</c:v>
                </c:pt>
                <c:pt idx="55916">
                  <c:v>-36.043000000000006</c:v>
                </c:pt>
                <c:pt idx="55917">
                  <c:v>-36.040999999999997</c:v>
                </c:pt>
                <c:pt idx="55918">
                  <c:v>-36.039000000000001</c:v>
                </c:pt>
                <c:pt idx="55919">
                  <c:v>-36.037000000000006</c:v>
                </c:pt>
                <c:pt idx="55920">
                  <c:v>-36.034999999999997</c:v>
                </c:pt>
                <c:pt idx="55921">
                  <c:v>-36.033000000000001</c:v>
                </c:pt>
                <c:pt idx="55922">
                  <c:v>-36.031000000000006</c:v>
                </c:pt>
                <c:pt idx="55923">
                  <c:v>-36.028999999999996</c:v>
                </c:pt>
                <c:pt idx="55924">
                  <c:v>-36.027000000000001</c:v>
                </c:pt>
                <c:pt idx="55925">
                  <c:v>-36.025000000000006</c:v>
                </c:pt>
                <c:pt idx="55926">
                  <c:v>-36.022999999999996</c:v>
                </c:pt>
                <c:pt idx="55927">
                  <c:v>-36.021000000000001</c:v>
                </c:pt>
                <c:pt idx="55928">
                  <c:v>-36.019000000000005</c:v>
                </c:pt>
                <c:pt idx="55929">
                  <c:v>-36.016999999999996</c:v>
                </c:pt>
                <c:pt idx="55930">
                  <c:v>-36.015000000000001</c:v>
                </c:pt>
                <c:pt idx="55931">
                  <c:v>-36.013000000000005</c:v>
                </c:pt>
                <c:pt idx="55932">
                  <c:v>-36.010999999999996</c:v>
                </c:pt>
                <c:pt idx="55933">
                  <c:v>-36.009</c:v>
                </c:pt>
                <c:pt idx="55934">
                  <c:v>-36.007000000000005</c:v>
                </c:pt>
                <c:pt idx="55935">
                  <c:v>-36.004999999999995</c:v>
                </c:pt>
                <c:pt idx="55936">
                  <c:v>-36.003</c:v>
                </c:pt>
                <c:pt idx="55937">
                  <c:v>-36.001000000000005</c:v>
                </c:pt>
                <c:pt idx="55938">
                  <c:v>-35.998999999999995</c:v>
                </c:pt>
                <c:pt idx="55939">
                  <c:v>-35.997</c:v>
                </c:pt>
                <c:pt idx="55940">
                  <c:v>-35.995000000000005</c:v>
                </c:pt>
                <c:pt idx="55941">
                  <c:v>-35.992999999999995</c:v>
                </c:pt>
                <c:pt idx="55942">
                  <c:v>-35.991</c:v>
                </c:pt>
                <c:pt idx="55943">
                  <c:v>-35.989000000000004</c:v>
                </c:pt>
                <c:pt idx="55944">
                  <c:v>-35.986999999999995</c:v>
                </c:pt>
                <c:pt idx="55945">
                  <c:v>-35.984999999999999</c:v>
                </c:pt>
                <c:pt idx="55946">
                  <c:v>-35.983000000000004</c:v>
                </c:pt>
                <c:pt idx="55947">
                  <c:v>-35.980999999999995</c:v>
                </c:pt>
                <c:pt idx="55948">
                  <c:v>-35.978999999999999</c:v>
                </c:pt>
                <c:pt idx="55949">
                  <c:v>-35.977000000000004</c:v>
                </c:pt>
                <c:pt idx="55950">
                  <c:v>-35.974999999999994</c:v>
                </c:pt>
                <c:pt idx="55951">
                  <c:v>-35.972999999999999</c:v>
                </c:pt>
                <c:pt idx="55952">
                  <c:v>-35.971000000000004</c:v>
                </c:pt>
                <c:pt idx="55953">
                  <c:v>-35.968999999999994</c:v>
                </c:pt>
                <c:pt idx="55954">
                  <c:v>-35.966999999999999</c:v>
                </c:pt>
                <c:pt idx="55955">
                  <c:v>-35.965000000000003</c:v>
                </c:pt>
                <c:pt idx="55956">
                  <c:v>-35.962999999999994</c:v>
                </c:pt>
                <c:pt idx="55957">
                  <c:v>-35.960999999999999</c:v>
                </c:pt>
                <c:pt idx="55958">
                  <c:v>-35.959000000000003</c:v>
                </c:pt>
                <c:pt idx="55959">
                  <c:v>-35.956999999999994</c:v>
                </c:pt>
                <c:pt idx="55960">
                  <c:v>-35.954999999999998</c:v>
                </c:pt>
                <c:pt idx="55961">
                  <c:v>-35.953000000000003</c:v>
                </c:pt>
                <c:pt idx="55962">
                  <c:v>-35.950999999999993</c:v>
                </c:pt>
                <c:pt idx="55963">
                  <c:v>-35.948999999999998</c:v>
                </c:pt>
                <c:pt idx="55964">
                  <c:v>-35.947000000000003</c:v>
                </c:pt>
                <c:pt idx="55965">
                  <c:v>-35.944999999999993</c:v>
                </c:pt>
                <c:pt idx="55966">
                  <c:v>-35.942999999999998</c:v>
                </c:pt>
                <c:pt idx="55967">
                  <c:v>-35.941000000000003</c:v>
                </c:pt>
                <c:pt idx="55968">
                  <c:v>-35.938999999999993</c:v>
                </c:pt>
                <c:pt idx="55969">
                  <c:v>-35.936999999999998</c:v>
                </c:pt>
                <c:pt idx="55970">
                  <c:v>-35.935000000000002</c:v>
                </c:pt>
                <c:pt idx="55971">
                  <c:v>-35.933000000000007</c:v>
                </c:pt>
                <c:pt idx="55972">
                  <c:v>-35.930999999999997</c:v>
                </c:pt>
                <c:pt idx="55973">
                  <c:v>-35.929000000000002</c:v>
                </c:pt>
                <c:pt idx="55974">
                  <c:v>-35.927000000000007</c:v>
                </c:pt>
                <c:pt idx="55975">
                  <c:v>-35.924999999999997</c:v>
                </c:pt>
                <c:pt idx="55976">
                  <c:v>-35.923000000000002</c:v>
                </c:pt>
                <c:pt idx="55977">
                  <c:v>-35.921000000000006</c:v>
                </c:pt>
                <c:pt idx="55978">
                  <c:v>-35.918999999999997</c:v>
                </c:pt>
                <c:pt idx="55979">
                  <c:v>-35.917000000000002</c:v>
                </c:pt>
                <c:pt idx="55980">
                  <c:v>-35.915000000000006</c:v>
                </c:pt>
                <c:pt idx="55981">
                  <c:v>-35.912999999999997</c:v>
                </c:pt>
                <c:pt idx="55982">
                  <c:v>-35.911000000000001</c:v>
                </c:pt>
                <c:pt idx="55983">
                  <c:v>-35.909000000000006</c:v>
                </c:pt>
                <c:pt idx="55984">
                  <c:v>-35.906999999999996</c:v>
                </c:pt>
                <c:pt idx="55985">
                  <c:v>-35.905000000000001</c:v>
                </c:pt>
                <c:pt idx="55986">
                  <c:v>-35.903000000000006</c:v>
                </c:pt>
                <c:pt idx="55987">
                  <c:v>-35.900999999999996</c:v>
                </c:pt>
                <c:pt idx="55988">
                  <c:v>-35.899000000000001</c:v>
                </c:pt>
                <c:pt idx="55989">
                  <c:v>-35.897000000000006</c:v>
                </c:pt>
                <c:pt idx="55990">
                  <c:v>-35.894999999999996</c:v>
                </c:pt>
                <c:pt idx="55991">
                  <c:v>-35.893000000000001</c:v>
                </c:pt>
                <c:pt idx="55992">
                  <c:v>-35.891000000000005</c:v>
                </c:pt>
                <c:pt idx="55993">
                  <c:v>-35.888999999999996</c:v>
                </c:pt>
                <c:pt idx="55994">
                  <c:v>-35.887</c:v>
                </c:pt>
                <c:pt idx="55995">
                  <c:v>-35.885000000000005</c:v>
                </c:pt>
                <c:pt idx="55996">
                  <c:v>-35.882999999999996</c:v>
                </c:pt>
                <c:pt idx="55997">
                  <c:v>-35.881</c:v>
                </c:pt>
                <c:pt idx="55998">
                  <c:v>-35.879000000000005</c:v>
                </c:pt>
                <c:pt idx="55999">
                  <c:v>-35.876999999999995</c:v>
                </c:pt>
                <c:pt idx="56000">
                  <c:v>-35.875</c:v>
                </c:pt>
                <c:pt idx="56001">
                  <c:v>-35.873000000000005</c:v>
                </c:pt>
                <c:pt idx="56002">
                  <c:v>-35.870999999999995</c:v>
                </c:pt>
                <c:pt idx="56003">
                  <c:v>-35.869</c:v>
                </c:pt>
                <c:pt idx="56004">
                  <c:v>-35.867000000000004</c:v>
                </c:pt>
                <c:pt idx="56005">
                  <c:v>-35.864999999999995</c:v>
                </c:pt>
                <c:pt idx="56006">
                  <c:v>-35.863</c:v>
                </c:pt>
                <c:pt idx="56007">
                  <c:v>-35.861000000000004</c:v>
                </c:pt>
                <c:pt idx="56008">
                  <c:v>-35.858999999999995</c:v>
                </c:pt>
                <c:pt idx="56009">
                  <c:v>-35.856999999999999</c:v>
                </c:pt>
                <c:pt idx="56010">
                  <c:v>-35.855000000000004</c:v>
                </c:pt>
                <c:pt idx="56011">
                  <c:v>-35.852999999999994</c:v>
                </c:pt>
                <c:pt idx="56012">
                  <c:v>-35.850999999999999</c:v>
                </c:pt>
                <c:pt idx="56013">
                  <c:v>-35.849000000000004</c:v>
                </c:pt>
                <c:pt idx="56014">
                  <c:v>-35.846999999999994</c:v>
                </c:pt>
                <c:pt idx="56015">
                  <c:v>-35.844999999999999</c:v>
                </c:pt>
                <c:pt idx="56016">
                  <c:v>-35.843000000000004</c:v>
                </c:pt>
                <c:pt idx="56017">
                  <c:v>-35.840999999999994</c:v>
                </c:pt>
                <c:pt idx="56018">
                  <c:v>-35.838999999999999</c:v>
                </c:pt>
                <c:pt idx="56019">
                  <c:v>-35.837000000000003</c:v>
                </c:pt>
                <c:pt idx="56020">
                  <c:v>-35.834999999999994</c:v>
                </c:pt>
                <c:pt idx="56021">
                  <c:v>-35.832999999999998</c:v>
                </c:pt>
                <c:pt idx="56022">
                  <c:v>-35.831000000000003</c:v>
                </c:pt>
                <c:pt idx="56023">
                  <c:v>-35.828999999999994</c:v>
                </c:pt>
                <c:pt idx="56024">
                  <c:v>-35.826999999999998</c:v>
                </c:pt>
                <c:pt idx="56025">
                  <c:v>-35.825000000000003</c:v>
                </c:pt>
                <c:pt idx="56026">
                  <c:v>-35.822999999999993</c:v>
                </c:pt>
                <c:pt idx="56027">
                  <c:v>-35.820999999999998</c:v>
                </c:pt>
                <c:pt idx="56028">
                  <c:v>-35.819000000000003</c:v>
                </c:pt>
                <c:pt idx="56029">
                  <c:v>-35.816999999999993</c:v>
                </c:pt>
                <c:pt idx="56030">
                  <c:v>-35.814999999999998</c:v>
                </c:pt>
                <c:pt idx="56031">
                  <c:v>-35.813000000000002</c:v>
                </c:pt>
                <c:pt idx="56032">
                  <c:v>-35.811000000000007</c:v>
                </c:pt>
                <c:pt idx="56033">
                  <c:v>-35.808999999999997</c:v>
                </c:pt>
                <c:pt idx="56034">
                  <c:v>-35.807000000000002</c:v>
                </c:pt>
                <c:pt idx="56035">
                  <c:v>-35.805000000000007</c:v>
                </c:pt>
                <c:pt idx="56036">
                  <c:v>-35.802999999999997</c:v>
                </c:pt>
                <c:pt idx="56037">
                  <c:v>-35.801000000000002</c:v>
                </c:pt>
                <c:pt idx="56038">
                  <c:v>-35.799000000000007</c:v>
                </c:pt>
                <c:pt idx="56039">
                  <c:v>-35.796999999999997</c:v>
                </c:pt>
                <c:pt idx="56040">
                  <c:v>-35.795000000000002</c:v>
                </c:pt>
                <c:pt idx="56041">
                  <c:v>-35.793000000000006</c:v>
                </c:pt>
                <c:pt idx="56042">
                  <c:v>-35.790999999999997</c:v>
                </c:pt>
                <c:pt idx="56043">
                  <c:v>-35.789000000000001</c:v>
                </c:pt>
                <c:pt idx="56044">
                  <c:v>-35.787000000000006</c:v>
                </c:pt>
                <c:pt idx="56045">
                  <c:v>-35.784999999999997</c:v>
                </c:pt>
                <c:pt idx="56046">
                  <c:v>-35.783000000000001</c:v>
                </c:pt>
                <c:pt idx="56047">
                  <c:v>-35.781000000000006</c:v>
                </c:pt>
                <c:pt idx="56048">
                  <c:v>-35.778999999999996</c:v>
                </c:pt>
                <c:pt idx="56049">
                  <c:v>-35.777000000000001</c:v>
                </c:pt>
                <c:pt idx="56050">
                  <c:v>-35.775000000000006</c:v>
                </c:pt>
                <c:pt idx="56051">
                  <c:v>-35.772999999999996</c:v>
                </c:pt>
                <c:pt idx="56052">
                  <c:v>-35.771000000000001</c:v>
                </c:pt>
                <c:pt idx="56053">
                  <c:v>-35.769000000000005</c:v>
                </c:pt>
                <c:pt idx="56054">
                  <c:v>-35.766999999999996</c:v>
                </c:pt>
                <c:pt idx="56055">
                  <c:v>-35.765000000000001</c:v>
                </c:pt>
                <c:pt idx="56056">
                  <c:v>-35.763000000000005</c:v>
                </c:pt>
                <c:pt idx="56057">
                  <c:v>-35.760999999999996</c:v>
                </c:pt>
                <c:pt idx="56058">
                  <c:v>-35.759</c:v>
                </c:pt>
                <c:pt idx="56059">
                  <c:v>-35.757000000000005</c:v>
                </c:pt>
                <c:pt idx="56060">
                  <c:v>-35.754999999999995</c:v>
                </c:pt>
                <c:pt idx="56061">
                  <c:v>-35.753</c:v>
                </c:pt>
                <c:pt idx="56062">
                  <c:v>-35.751000000000005</c:v>
                </c:pt>
                <c:pt idx="56063">
                  <c:v>-35.748999999999995</c:v>
                </c:pt>
                <c:pt idx="56064">
                  <c:v>-35.747</c:v>
                </c:pt>
                <c:pt idx="56065">
                  <c:v>-35.745000000000005</c:v>
                </c:pt>
                <c:pt idx="56066">
                  <c:v>-35.742999999999995</c:v>
                </c:pt>
                <c:pt idx="56067">
                  <c:v>-35.741</c:v>
                </c:pt>
                <c:pt idx="56068">
                  <c:v>-35.739000000000004</c:v>
                </c:pt>
                <c:pt idx="56069">
                  <c:v>-35.736999999999995</c:v>
                </c:pt>
                <c:pt idx="56070">
                  <c:v>-35.734999999999999</c:v>
                </c:pt>
                <c:pt idx="56071">
                  <c:v>-35.733000000000004</c:v>
                </c:pt>
                <c:pt idx="56072">
                  <c:v>-35.730999999999995</c:v>
                </c:pt>
                <c:pt idx="56073">
                  <c:v>-35.728999999999999</c:v>
                </c:pt>
                <c:pt idx="56074">
                  <c:v>-35.727000000000004</c:v>
                </c:pt>
                <c:pt idx="56075">
                  <c:v>-35.724999999999994</c:v>
                </c:pt>
                <c:pt idx="56076">
                  <c:v>-35.722999999999999</c:v>
                </c:pt>
                <c:pt idx="56077">
                  <c:v>-35.721000000000004</c:v>
                </c:pt>
                <c:pt idx="56078">
                  <c:v>-35.718999999999994</c:v>
                </c:pt>
                <c:pt idx="56079">
                  <c:v>-35.716999999999999</c:v>
                </c:pt>
                <c:pt idx="56080">
                  <c:v>-35.715000000000003</c:v>
                </c:pt>
                <c:pt idx="56081">
                  <c:v>-35.712999999999994</c:v>
                </c:pt>
                <c:pt idx="56082">
                  <c:v>-35.710999999999999</c:v>
                </c:pt>
                <c:pt idx="56083">
                  <c:v>-35.709000000000003</c:v>
                </c:pt>
                <c:pt idx="56084">
                  <c:v>-35.706999999999994</c:v>
                </c:pt>
                <c:pt idx="56085">
                  <c:v>-35.704999999999998</c:v>
                </c:pt>
                <c:pt idx="56086">
                  <c:v>-35.703000000000003</c:v>
                </c:pt>
                <c:pt idx="56087">
                  <c:v>-35.700999999999993</c:v>
                </c:pt>
                <c:pt idx="56088">
                  <c:v>-35.698999999999998</c:v>
                </c:pt>
                <c:pt idx="56089">
                  <c:v>-35.697000000000003</c:v>
                </c:pt>
                <c:pt idx="56090">
                  <c:v>-35.694999999999993</c:v>
                </c:pt>
                <c:pt idx="56091">
                  <c:v>-35.692999999999998</c:v>
                </c:pt>
                <c:pt idx="56092">
                  <c:v>-35.691000000000003</c:v>
                </c:pt>
                <c:pt idx="56093">
                  <c:v>-35.688999999999993</c:v>
                </c:pt>
                <c:pt idx="56094">
                  <c:v>-35.686999999999998</c:v>
                </c:pt>
                <c:pt idx="56095">
                  <c:v>-35.685000000000002</c:v>
                </c:pt>
                <c:pt idx="56096">
                  <c:v>-35.683000000000007</c:v>
                </c:pt>
                <c:pt idx="56097">
                  <c:v>-35.680999999999997</c:v>
                </c:pt>
                <c:pt idx="56098">
                  <c:v>-35.679000000000002</c:v>
                </c:pt>
                <c:pt idx="56099">
                  <c:v>-35.677000000000007</c:v>
                </c:pt>
                <c:pt idx="56100">
                  <c:v>-35.674999999999997</c:v>
                </c:pt>
                <c:pt idx="56101">
                  <c:v>-35.673000000000002</c:v>
                </c:pt>
                <c:pt idx="56102">
                  <c:v>-35.671000000000006</c:v>
                </c:pt>
                <c:pt idx="56103">
                  <c:v>-35.668999999999997</c:v>
                </c:pt>
                <c:pt idx="56104">
                  <c:v>-35.667000000000002</c:v>
                </c:pt>
                <c:pt idx="56105">
                  <c:v>-35.665000000000006</c:v>
                </c:pt>
                <c:pt idx="56106">
                  <c:v>-35.662999999999997</c:v>
                </c:pt>
                <c:pt idx="56107">
                  <c:v>-35.661000000000001</c:v>
                </c:pt>
                <c:pt idx="56108">
                  <c:v>-35.659000000000006</c:v>
                </c:pt>
                <c:pt idx="56109">
                  <c:v>-35.656999999999996</c:v>
                </c:pt>
                <c:pt idx="56110">
                  <c:v>-35.655000000000001</c:v>
                </c:pt>
                <c:pt idx="56111">
                  <c:v>-35.653000000000006</c:v>
                </c:pt>
                <c:pt idx="56112">
                  <c:v>-35.650999999999996</c:v>
                </c:pt>
                <c:pt idx="56113">
                  <c:v>-35.649000000000001</c:v>
                </c:pt>
                <c:pt idx="56114">
                  <c:v>-35.647000000000006</c:v>
                </c:pt>
                <c:pt idx="56115">
                  <c:v>-35.644999999999996</c:v>
                </c:pt>
                <c:pt idx="56116">
                  <c:v>-35.643000000000001</c:v>
                </c:pt>
                <c:pt idx="56117">
                  <c:v>-35.641000000000005</c:v>
                </c:pt>
                <c:pt idx="56118">
                  <c:v>-35.638999999999996</c:v>
                </c:pt>
                <c:pt idx="56119">
                  <c:v>-35.637</c:v>
                </c:pt>
                <c:pt idx="56120">
                  <c:v>-35.635000000000005</c:v>
                </c:pt>
                <c:pt idx="56121">
                  <c:v>-35.632999999999996</c:v>
                </c:pt>
                <c:pt idx="56122">
                  <c:v>-35.631</c:v>
                </c:pt>
                <c:pt idx="56123">
                  <c:v>-35.629000000000005</c:v>
                </c:pt>
                <c:pt idx="56124">
                  <c:v>-35.626999999999995</c:v>
                </c:pt>
                <c:pt idx="56125">
                  <c:v>-35.625</c:v>
                </c:pt>
                <c:pt idx="56126">
                  <c:v>-35.623000000000005</c:v>
                </c:pt>
                <c:pt idx="56127">
                  <c:v>-35.620999999999995</c:v>
                </c:pt>
                <c:pt idx="56128">
                  <c:v>-35.619</c:v>
                </c:pt>
                <c:pt idx="56129">
                  <c:v>-35.617000000000004</c:v>
                </c:pt>
                <c:pt idx="56130">
                  <c:v>-35.614999999999995</c:v>
                </c:pt>
                <c:pt idx="56131">
                  <c:v>-35.613</c:v>
                </c:pt>
                <c:pt idx="56132">
                  <c:v>-35.611000000000004</c:v>
                </c:pt>
                <c:pt idx="56133">
                  <c:v>-35.608999999999995</c:v>
                </c:pt>
                <c:pt idx="56134">
                  <c:v>-35.606999999999999</c:v>
                </c:pt>
                <c:pt idx="56135">
                  <c:v>-35.605000000000004</c:v>
                </c:pt>
                <c:pt idx="56136">
                  <c:v>-35.602999999999994</c:v>
                </c:pt>
                <c:pt idx="56137">
                  <c:v>-35.600999999999999</c:v>
                </c:pt>
                <c:pt idx="56138">
                  <c:v>-35.599000000000004</c:v>
                </c:pt>
                <c:pt idx="56139">
                  <c:v>-35.596999999999994</c:v>
                </c:pt>
                <c:pt idx="56140">
                  <c:v>-35.594999999999999</c:v>
                </c:pt>
                <c:pt idx="56141">
                  <c:v>-35.593000000000004</c:v>
                </c:pt>
                <c:pt idx="56142">
                  <c:v>-35.590999999999994</c:v>
                </c:pt>
                <c:pt idx="56143">
                  <c:v>-35.588999999999999</c:v>
                </c:pt>
                <c:pt idx="56144">
                  <c:v>-35.587000000000003</c:v>
                </c:pt>
                <c:pt idx="56145">
                  <c:v>-35.584999999999994</c:v>
                </c:pt>
                <c:pt idx="56146">
                  <c:v>-35.582999999999998</c:v>
                </c:pt>
                <c:pt idx="56147">
                  <c:v>-35.581000000000003</c:v>
                </c:pt>
                <c:pt idx="56148">
                  <c:v>-35.578999999999994</c:v>
                </c:pt>
                <c:pt idx="56149">
                  <c:v>-35.576999999999998</c:v>
                </c:pt>
                <c:pt idx="56150">
                  <c:v>-35.575000000000003</c:v>
                </c:pt>
                <c:pt idx="56151">
                  <c:v>-35.572999999999993</c:v>
                </c:pt>
                <c:pt idx="56152">
                  <c:v>-35.570999999999998</c:v>
                </c:pt>
                <c:pt idx="56153">
                  <c:v>-35.569000000000003</c:v>
                </c:pt>
                <c:pt idx="56154">
                  <c:v>-35.566999999999993</c:v>
                </c:pt>
                <c:pt idx="56155">
                  <c:v>-35.564999999999998</c:v>
                </c:pt>
                <c:pt idx="56156">
                  <c:v>-35.563000000000002</c:v>
                </c:pt>
                <c:pt idx="56157">
                  <c:v>-35.561000000000007</c:v>
                </c:pt>
                <c:pt idx="56158">
                  <c:v>-35.558999999999997</c:v>
                </c:pt>
                <c:pt idx="56159">
                  <c:v>-35.557000000000002</c:v>
                </c:pt>
                <c:pt idx="56160">
                  <c:v>-35.555000000000007</c:v>
                </c:pt>
                <c:pt idx="56161">
                  <c:v>-35.552999999999997</c:v>
                </c:pt>
                <c:pt idx="56162">
                  <c:v>-35.551000000000002</c:v>
                </c:pt>
                <c:pt idx="56163">
                  <c:v>-35.549000000000007</c:v>
                </c:pt>
                <c:pt idx="56164">
                  <c:v>-35.546999999999997</c:v>
                </c:pt>
                <c:pt idx="56165">
                  <c:v>-35.545000000000002</c:v>
                </c:pt>
                <c:pt idx="56166">
                  <c:v>-35.543000000000006</c:v>
                </c:pt>
                <c:pt idx="56167">
                  <c:v>-35.540999999999997</c:v>
                </c:pt>
                <c:pt idx="56168">
                  <c:v>-35.539000000000001</c:v>
                </c:pt>
                <c:pt idx="56169">
                  <c:v>-35.537000000000006</c:v>
                </c:pt>
                <c:pt idx="56170">
                  <c:v>-35.534999999999997</c:v>
                </c:pt>
                <c:pt idx="56171">
                  <c:v>-35.533000000000001</c:v>
                </c:pt>
                <c:pt idx="56172">
                  <c:v>-35.531000000000006</c:v>
                </c:pt>
                <c:pt idx="56173">
                  <c:v>-35.528999999999996</c:v>
                </c:pt>
                <c:pt idx="56174">
                  <c:v>-35.527000000000001</c:v>
                </c:pt>
                <c:pt idx="56175">
                  <c:v>-35.525000000000006</c:v>
                </c:pt>
                <c:pt idx="56176">
                  <c:v>-35.522999999999996</c:v>
                </c:pt>
                <c:pt idx="56177">
                  <c:v>-35.521000000000001</c:v>
                </c:pt>
                <c:pt idx="56178">
                  <c:v>-35.519000000000005</c:v>
                </c:pt>
                <c:pt idx="56179">
                  <c:v>-35.516999999999996</c:v>
                </c:pt>
                <c:pt idx="56180">
                  <c:v>-35.515000000000001</c:v>
                </c:pt>
                <c:pt idx="56181">
                  <c:v>-35.513000000000005</c:v>
                </c:pt>
                <c:pt idx="56182">
                  <c:v>-35.510999999999996</c:v>
                </c:pt>
                <c:pt idx="56183">
                  <c:v>-35.509</c:v>
                </c:pt>
                <c:pt idx="56184">
                  <c:v>-35.507000000000005</c:v>
                </c:pt>
                <c:pt idx="56185">
                  <c:v>-35.504999999999995</c:v>
                </c:pt>
                <c:pt idx="56186">
                  <c:v>-35.503</c:v>
                </c:pt>
                <c:pt idx="56187">
                  <c:v>-35.501000000000005</c:v>
                </c:pt>
                <c:pt idx="56188">
                  <c:v>-35.498999999999995</c:v>
                </c:pt>
                <c:pt idx="56189">
                  <c:v>-35.497</c:v>
                </c:pt>
                <c:pt idx="56190">
                  <c:v>-35.495000000000005</c:v>
                </c:pt>
                <c:pt idx="56191">
                  <c:v>-35.492999999999995</c:v>
                </c:pt>
                <c:pt idx="56192">
                  <c:v>-35.491</c:v>
                </c:pt>
                <c:pt idx="56193">
                  <c:v>-35.489000000000004</c:v>
                </c:pt>
                <c:pt idx="56194">
                  <c:v>-35.486999999999995</c:v>
                </c:pt>
                <c:pt idx="56195">
                  <c:v>-35.484999999999999</c:v>
                </c:pt>
                <c:pt idx="56196">
                  <c:v>-35.483000000000004</c:v>
                </c:pt>
                <c:pt idx="56197">
                  <c:v>-35.480999999999995</c:v>
                </c:pt>
                <c:pt idx="56198">
                  <c:v>-35.478999999999999</c:v>
                </c:pt>
                <c:pt idx="56199">
                  <c:v>-35.477000000000004</c:v>
                </c:pt>
                <c:pt idx="56200">
                  <c:v>-35.474999999999994</c:v>
                </c:pt>
                <c:pt idx="56201">
                  <c:v>-35.472999999999999</c:v>
                </c:pt>
                <c:pt idx="56202">
                  <c:v>-35.471000000000004</c:v>
                </c:pt>
                <c:pt idx="56203">
                  <c:v>-35.468999999999994</c:v>
                </c:pt>
                <c:pt idx="56204">
                  <c:v>-35.466999999999999</c:v>
                </c:pt>
                <c:pt idx="56205">
                  <c:v>-35.465000000000003</c:v>
                </c:pt>
                <c:pt idx="56206">
                  <c:v>-35.462999999999994</c:v>
                </c:pt>
                <c:pt idx="56207">
                  <c:v>-35.460999999999999</c:v>
                </c:pt>
                <c:pt idx="56208">
                  <c:v>-35.459000000000003</c:v>
                </c:pt>
                <c:pt idx="56209">
                  <c:v>-35.456999999999994</c:v>
                </c:pt>
                <c:pt idx="56210">
                  <c:v>-35.454999999999998</c:v>
                </c:pt>
                <c:pt idx="56211">
                  <c:v>-35.453000000000003</c:v>
                </c:pt>
                <c:pt idx="56212">
                  <c:v>-35.450999999999993</c:v>
                </c:pt>
                <c:pt idx="56213">
                  <c:v>-35.448999999999998</c:v>
                </c:pt>
                <c:pt idx="56214">
                  <c:v>-35.447000000000003</c:v>
                </c:pt>
                <c:pt idx="56215">
                  <c:v>-35.444999999999993</c:v>
                </c:pt>
                <c:pt idx="56216">
                  <c:v>-35.442999999999998</c:v>
                </c:pt>
                <c:pt idx="56217">
                  <c:v>-35.441000000000003</c:v>
                </c:pt>
                <c:pt idx="56218">
                  <c:v>-35.438999999999993</c:v>
                </c:pt>
                <c:pt idx="56219">
                  <c:v>-35.436999999999998</c:v>
                </c:pt>
                <c:pt idx="56220">
                  <c:v>-35.435000000000002</c:v>
                </c:pt>
                <c:pt idx="56221">
                  <c:v>-35.433000000000007</c:v>
                </c:pt>
                <c:pt idx="56222">
                  <c:v>-35.430999999999997</c:v>
                </c:pt>
                <c:pt idx="56223">
                  <c:v>-35.429000000000002</c:v>
                </c:pt>
                <c:pt idx="56224">
                  <c:v>-35.427000000000007</c:v>
                </c:pt>
                <c:pt idx="56225">
                  <c:v>-35.424999999999997</c:v>
                </c:pt>
                <c:pt idx="56226">
                  <c:v>-35.423000000000002</c:v>
                </c:pt>
                <c:pt idx="56227">
                  <c:v>-35.421000000000006</c:v>
                </c:pt>
                <c:pt idx="56228">
                  <c:v>-35.418999999999997</c:v>
                </c:pt>
                <c:pt idx="56229">
                  <c:v>-35.417000000000002</c:v>
                </c:pt>
                <c:pt idx="56230">
                  <c:v>-35.415000000000006</c:v>
                </c:pt>
                <c:pt idx="56231">
                  <c:v>-35.412999999999997</c:v>
                </c:pt>
                <c:pt idx="56232">
                  <c:v>-35.411000000000001</c:v>
                </c:pt>
                <c:pt idx="56233">
                  <c:v>-35.409000000000006</c:v>
                </c:pt>
                <c:pt idx="56234">
                  <c:v>-35.406999999999996</c:v>
                </c:pt>
                <c:pt idx="56235">
                  <c:v>-35.405000000000001</c:v>
                </c:pt>
                <c:pt idx="56236">
                  <c:v>-35.403000000000006</c:v>
                </c:pt>
                <c:pt idx="56237">
                  <c:v>-35.400999999999996</c:v>
                </c:pt>
                <c:pt idx="56238">
                  <c:v>-35.399000000000001</c:v>
                </c:pt>
                <c:pt idx="56239">
                  <c:v>-35.397000000000006</c:v>
                </c:pt>
                <c:pt idx="56240">
                  <c:v>-35.394999999999996</c:v>
                </c:pt>
                <c:pt idx="56241">
                  <c:v>-35.393000000000001</c:v>
                </c:pt>
                <c:pt idx="56242">
                  <c:v>-35.391000000000005</c:v>
                </c:pt>
                <c:pt idx="56243">
                  <c:v>-35.388999999999996</c:v>
                </c:pt>
                <c:pt idx="56244">
                  <c:v>-35.387</c:v>
                </c:pt>
                <c:pt idx="56245">
                  <c:v>-35.385000000000005</c:v>
                </c:pt>
                <c:pt idx="56246">
                  <c:v>-35.382999999999996</c:v>
                </c:pt>
                <c:pt idx="56247">
                  <c:v>-35.381</c:v>
                </c:pt>
                <c:pt idx="56248">
                  <c:v>-35.379000000000005</c:v>
                </c:pt>
                <c:pt idx="56249">
                  <c:v>-35.376999999999995</c:v>
                </c:pt>
                <c:pt idx="56250">
                  <c:v>-35.375</c:v>
                </c:pt>
                <c:pt idx="56251">
                  <c:v>-35.373000000000005</c:v>
                </c:pt>
                <c:pt idx="56252">
                  <c:v>-35.370999999999995</c:v>
                </c:pt>
                <c:pt idx="56253">
                  <c:v>-35.369</c:v>
                </c:pt>
                <c:pt idx="56254">
                  <c:v>-35.367000000000004</c:v>
                </c:pt>
                <c:pt idx="56255">
                  <c:v>-35.364999999999995</c:v>
                </c:pt>
                <c:pt idx="56256">
                  <c:v>-35.363</c:v>
                </c:pt>
                <c:pt idx="56257">
                  <c:v>-35.361000000000004</c:v>
                </c:pt>
                <c:pt idx="56258">
                  <c:v>-35.358999999999995</c:v>
                </c:pt>
                <c:pt idx="56259">
                  <c:v>-35.356999999999999</c:v>
                </c:pt>
                <c:pt idx="56260">
                  <c:v>-35.355000000000004</c:v>
                </c:pt>
                <c:pt idx="56261">
                  <c:v>-35.352999999999994</c:v>
                </c:pt>
                <c:pt idx="56262">
                  <c:v>-35.350999999999999</c:v>
                </c:pt>
                <c:pt idx="56263">
                  <c:v>-35.349000000000004</c:v>
                </c:pt>
                <c:pt idx="56264">
                  <c:v>-35.346999999999994</c:v>
                </c:pt>
                <c:pt idx="56265">
                  <c:v>-35.344999999999999</c:v>
                </c:pt>
                <c:pt idx="56266">
                  <c:v>-35.343000000000004</c:v>
                </c:pt>
                <c:pt idx="56267">
                  <c:v>-35.340999999999994</c:v>
                </c:pt>
                <c:pt idx="56268">
                  <c:v>-35.338999999999999</c:v>
                </c:pt>
                <c:pt idx="56269">
                  <c:v>-35.337000000000003</c:v>
                </c:pt>
                <c:pt idx="56270">
                  <c:v>-35.334999999999994</c:v>
                </c:pt>
                <c:pt idx="56271">
                  <c:v>-35.332999999999998</c:v>
                </c:pt>
                <c:pt idx="56272">
                  <c:v>-35.331000000000003</c:v>
                </c:pt>
                <c:pt idx="56273">
                  <c:v>-35.328999999999994</c:v>
                </c:pt>
                <c:pt idx="56274">
                  <c:v>-35.326999999999998</c:v>
                </c:pt>
                <c:pt idx="56275">
                  <c:v>-35.325000000000003</c:v>
                </c:pt>
                <c:pt idx="56276">
                  <c:v>-35.322999999999993</c:v>
                </c:pt>
                <c:pt idx="56277">
                  <c:v>-35.320999999999998</c:v>
                </c:pt>
                <c:pt idx="56278">
                  <c:v>-35.319000000000003</c:v>
                </c:pt>
                <c:pt idx="56279">
                  <c:v>-35.316999999999993</c:v>
                </c:pt>
                <c:pt idx="56280">
                  <c:v>-35.314999999999998</c:v>
                </c:pt>
                <c:pt idx="56281">
                  <c:v>-35.313000000000002</c:v>
                </c:pt>
                <c:pt idx="56282">
                  <c:v>-35.311000000000007</c:v>
                </c:pt>
                <c:pt idx="56283">
                  <c:v>-35.308999999999997</c:v>
                </c:pt>
                <c:pt idx="56284">
                  <c:v>-35.307000000000002</c:v>
                </c:pt>
                <c:pt idx="56285">
                  <c:v>-35.305000000000007</c:v>
                </c:pt>
                <c:pt idx="56286">
                  <c:v>-35.302999999999997</c:v>
                </c:pt>
                <c:pt idx="56287">
                  <c:v>-35.301000000000002</c:v>
                </c:pt>
                <c:pt idx="56288">
                  <c:v>-35.299000000000007</c:v>
                </c:pt>
                <c:pt idx="56289">
                  <c:v>-35.296999999999997</c:v>
                </c:pt>
                <c:pt idx="56290">
                  <c:v>-35.295000000000002</c:v>
                </c:pt>
                <c:pt idx="56291">
                  <c:v>-35.293000000000006</c:v>
                </c:pt>
                <c:pt idx="56292">
                  <c:v>-35.290999999999997</c:v>
                </c:pt>
                <c:pt idx="56293">
                  <c:v>-35.289000000000001</c:v>
                </c:pt>
                <c:pt idx="56294">
                  <c:v>-35.287000000000006</c:v>
                </c:pt>
                <c:pt idx="56295">
                  <c:v>-35.284999999999997</c:v>
                </c:pt>
                <c:pt idx="56296">
                  <c:v>-35.283000000000001</c:v>
                </c:pt>
                <c:pt idx="56297">
                  <c:v>-35.281000000000006</c:v>
                </c:pt>
                <c:pt idx="56298">
                  <c:v>-35.278999999999996</c:v>
                </c:pt>
                <c:pt idx="56299">
                  <c:v>-35.277000000000001</c:v>
                </c:pt>
                <c:pt idx="56300">
                  <c:v>-35.275000000000006</c:v>
                </c:pt>
                <c:pt idx="56301">
                  <c:v>-35.272999999999996</c:v>
                </c:pt>
                <c:pt idx="56302">
                  <c:v>-35.271000000000001</c:v>
                </c:pt>
                <c:pt idx="56303">
                  <c:v>-35.269000000000005</c:v>
                </c:pt>
                <c:pt idx="56304">
                  <c:v>-35.266999999999996</c:v>
                </c:pt>
                <c:pt idx="56305">
                  <c:v>-35.265000000000001</c:v>
                </c:pt>
                <c:pt idx="56306">
                  <c:v>-35.263000000000005</c:v>
                </c:pt>
                <c:pt idx="56307">
                  <c:v>-35.260999999999996</c:v>
                </c:pt>
                <c:pt idx="56308">
                  <c:v>-35.259</c:v>
                </c:pt>
                <c:pt idx="56309">
                  <c:v>-35.257000000000005</c:v>
                </c:pt>
                <c:pt idx="56310">
                  <c:v>-35.254999999999995</c:v>
                </c:pt>
                <c:pt idx="56311">
                  <c:v>-35.253</c:v>
                </c:pt>
                <c:pt idx="56312">
                  <c:v>-35.251000000000005</c:v>
                </c:pt>
                <c:pt idx="56313">
                  <c:v>-35.248999999999995</c:v>
                </c:pt>
                <c:pt idx="56314">
                  <c:v>-35.247</c:v>
                </c:pt>
                <c:pt idx="56315">
                  <c:v>-35.245000000000005</c:v>
                </c:pt>
                <c:pt idx="56316">
                  <c:v>-35.242999999999995</c:v>
                </c:pt>
                <c:pt idx="56317">
                  <c:v>-35.241</c:v>
                </c:pt>
                <c:pt idx="56318">
                  <c:v>-35.239000000000004</c:v>
                </c:pt>
                <c:pt idx="56319">
                  <c:v>-35.236999999999995</c:v>
                </c:pt>
                <c:pt idx="56320">
                  <c:v>-35.234999999999999</c:v>
                </c:pt>
                <c:pt idx="56321">
                  <c:v>-35.233000000000004</c:v>
                </c:pt>
                <c:pt idx="56322">
                  <c:v>-35.230999999999995</c:v>
                </c:pt>
                <c:pt idx="56323">
                  <c:v>-35.228999999999999</c:v>
                </c:pt>
                <c:pt idx="56324">
                  <c:v>-35.227000000000004</c:v>
                </c:pt>
                <c:pt idx="56325">
                  <c:v>-35.224999999999994</c:v>
                </c:pt>
                <c:pt idx="56326">
                  <c:v>-35.222999999999999</c:v>
                </c:pt>
                <c:pt idx="56327">
                  <c:v>-35.221000000000004</c:v>
                </c:pt>
                <c:pt idx="56328">
                  <c:v>-35.218999999999994</c:v>
                </c:pt>
                <c:pt idx="56329">
                  <c:v>-35.216999999999999</c:v>
                </c:pt>
                <c:pt idx="56330">
                  <c:v>-35.215000000000003</c:v>
                </c:pt>
                <c:pt idx="56331">
                  <c:v>-35.212999999999994</c:v>
                </c:pt>
                <c:pt idx="56332">
                  <c:v>-35.210999999999999</c:v>
                </c:pt>
                <c:pt idx="56333">
                  <c:v>-35.209000000000003</c:v>
                </c:pt>
                <c:pt idx="56334">
                  <c:v>-35.206999999999994</c:v>
                </c:pt>
                <c:pt idx="56335">
                  <c:v>-35.204999999999998</c:v>
                </c:pt>
                <c:pt idx="56336">
                  <c:v>-35.203000000000003</c:v>
                </c:pt>
                <c:pt idx="56337">
                  <c:v>-35.200999999999993</c:v>
                </c:pt>
                <c:pt idx="56338">
                  <c:v>-35.198999999999998</c:v>
                </c:pt>
                <c:pt idx="56339">
                  <c:v>-35.197000000000003</c:v>
                </c:pt>
                <c:pt idx="56340">
                  <c:v>-35.194999999999993</c:v>
                </c:pt>
                <c:pt idx="56341">
                  <c:v>-35.192999999999998</c:v>
                </c:pt>
                <c:pt idx="56342">
                  <c:v>-35.191000000000003</c:v>
                </c:pt>
                <c:pt idx="56343">
                  <c:v>-35.188999999999993</c:v>
                </c:pt>
                <c:pt idx="56344">
                  <c:v>-35.186999999999998</c:v>
                </c:pt>
                <c:pt idx="56345">
                  <c:v>-35.185000000000002</c:v>
                </c:pt>
                <c:pt idx="56346">
                  <c:v>-35.183000000000007</c:v>
                </c:pt>
                <c:pt idx="56347">
                  <c:v>-35.180999999999997</c:v>
                </c:pt>
                <c:pt idx="56348">
                  <c:v>-35.179000000000002</c:v>
                </c:pt>
                <c:pt idx="56349">
                  <c:v>-35.177000000000007</c:v>
                </c:pt>
                <c:pt idx="56350">
                  <c:v>-35.174999999999997</c:v>
                </c:pt>
                <c:pt idx="56351">
                  <c:v>-35.173000000000002</c:v>
                </c:pt>
                <c:pt idx="56352">
                  <c:v>-35.171000000000006</c:v>
                </c:pt>
                <c:pt idx="56353">
                  <c:v>-35.168999999999997</c:v>
                </c:pt>
                <c:pt idx="56354">
                  <c:v>-35.167000000000002</c:v>
                </c:pt>
                <c:pt idx="56355">
                  <c:v>-35.165000000000006</c:v>
                </c:pt>
                <c:pt idx="56356">
                  <c:v>-35.162999999999997</c:v>
                </c:pt>
                <c:pt idx="56357">
                  <c:v>-35.161000000000001</c:v>
                </c:pt>
                <c:pt idx="56358">
                  <c:v>-35.159000000000006</c:v>
                </c:pt>
                <c:pt idx="56359">
                  <c:v>-35.156999999999996</c:v>
                </c:pt>
                <c:pt idx="56360">
                  <c:v>-35.155000000000001</c:v>
                </c:pt>
                <c:pt idx="56361">
                  <c:v>-35.153000000000006</c:v>
                </c:pt>
                <c:pt idx="56362">
                  <c:v>-35.150999999999996</c:v>
                </c:pt>
                <c:pt idx="56363">
                  <c:v>-35.149000000000001</c:v>
                </c:pt>
                <c:pt idx="56364">
                  <c:v>-35.147000000000006</c:v>
                </c:pt>
                <c:pt idx="56365">
                  <c:v>-35.144999999999996</c:v>
                </c:pt>
                <c:pt idx="56366">
                  <c:v>-35.143000000000001</c:v>
                </c:pt>
                <c:pt idx="56367">
                  <c:v>-35.141000000000005</c:v>
                </c:pt>
                <c:pt idx="56368">
                  <c:v>-35.138999999999996</c:v>
                </c:pt>
                <c:pt idx="56369">
                  <c:v>-35.137</c:v>
                </c:pt>
                <c:pt idx="56370">
                  <c:v>-35.135000000000005</c:v>
                </c:pt>
                <c:pt idx="56371">
                  <c:v>-35.132999999999996</c:v>
                </c:pt>
                <c:pt idx="56372">
                  <c:v>-35.131</c:v>
                </c:pt>
                <c:pt idx="56373">
                  <c:v>-35.129000000000005</c:v>
                </c:pt>
                <c:pt idx="56374">
                  <c:v>-35.126999999999995</c:v>
                </c:pt>
                <c:pt idx="56375">
                  <c:v>-35.125</c:v>
                </c:pt>
                <c:pt idx="56376">
                  <c:v>-35.123000000000005</c:v>
                </c:pt>
                <c:pt idx="56377">
                  <c:v>-35.120999999999995</c:v>
                </c:pt>
                <c:pt idx="56378">
                  <c:v>-35.119</c:v>
                </c:pt>
                <c:pt idx="56379">
                  <c:v>-35.117000000000004</c:v>
                </c:pt>
                <c:pt idx="56380">
                  <c:v>-35.114999999999995</c:v>
                </c:pt>
                <c:pt idx="56381">
                  <c:v>-35.113</c:v>
                </c:pt>
                <c:pt idx="56382">
                  <c:v>-35.111000000000004</c:v>
                </c:pt>
                <c:pt idx="56383">
                  <c:v>-35.108999999999995</c:v>
                </c:pt>
                <c:pt idx="56384">
                  <c:v>-35.106999999999999</c:v>
                </c:pt>
                <c:pt idx="56385">
                  <c:v>-35.105000000000004</c:v>
                </c:pt>
                <c:pt idx="56386">
                  <c:v>-35.102999999999994</c:v>
                </c:pt>
                <c:pt idx="56387">
                  <c:v>-35.100999999999999</c:v>
                </c:pt>
                <c:pt idx="56388">
                  <c:v>-35.099000000000004</c:v>
                </c:pt>
                <c:pt idx="56389">
                  <c:v>-35.096999999999994</c:v>
                </c:pt>
                <c:pt idx="56390">
                  <c:v>-35.094999999999999</c:v>
                </c:pt>
                <c:pt idx="56391">
                  <c:v>-35.093000000000004</c:v>
                </c:pt>
                <c:pt idx="56392">
                  <c:v>-35.090999999999994</c:v>
                </c:pt>
                <c:pt idx="56393">
                  <c:v>-35.088999999999999</c:v>
                </c:pt>
                <c:pt idx="56394">
                  <c:v>-35.087000000000003</c:v>
                </c:pt>
                <c:pt idx="56395">
                  <c:v>-35.084999999999994</c:v>
                </c:pt>
                <c:pt idx="56396">
                  <c:v>-35.082999999999998</c:v>
                </c:pt>
                <c:pt idx="56397">
                  <c:v>-35.081000000000003</c:v>
                </c:pt>
                <c:pt idx="56398">
                  <c:v>-35.078999999999994</c:v>
                </c:pt>
                <c:pt idx="56399">
                  <c:v>-35.076999999999998</c:v>
                </c:pt>
                <c:pt idx="56400">
                  <c:v>-35.075000000000003</c:v>
                </c:pt>
                <c:pt idx="56401">
                  <c:v>-35.072999999999993</c:v>
                </c:pt>
                <c:pt idx="56402">
                  <c:v>-35.070999999999998</c:v>
                </c:pt>
                <c:pt idx="56403">
                  <c:v>-35.069000000000003</c:v>
                </c:pt>
                <c:pt idx="56404">
                  <c:v>-35.066999999999993</c:v>
                </c:pt>
                <c:pt idx="56405">
                  <c:v>-35.064999999999998</c:v>
                </c:pt>
                <c:pt idx="56406">
                  <c:v>-35.063000000000002</c:v>
                </c:pt>
                <c:pt idx="56407">
                  <c:v>-35.061000000000007</c:v>
                </c:pt>
                <c:pt idx="56408">
                  <c:v>-35.058999999999997</c:v>
                </c:pt>
                <c:pt idx="56409">
                  <c:v>-35.057000000000002</c:v>
                </c:pt>
                <c:pt idx="56410">
                  <c:v>-35.055000000000007</c:v>
                </c:pt>
                <c:pt idx="56411">
                  <c:v>-35.052999999999997</c:v>
                </c:pt>
                <c:pt idx="56412">
                  <c:v>-35.051000000000002</c:v>
                </c:pt>
                <c:pt idx="56413">
                  <c:v>-35.049000000000007</c:v>
                </c:pt>
                <c:pt idx="56414">
                  <c:v>-35.046999999999997</c:v>
                </c:pt>
                <c:pt idx="56415">
                  <c:v>-35.045000000000002</c:v>
                </c:pt>
                <c:pt idx="56416">
                  <c:v>-35.043000000000006</c:v>
                </c:pt>
                <c:pt idx="56417">
                  <c:v>-35.040999999999997</c:v>
                </c:pt>
                <c:pt idx="56418">
                  <c:v>-35.039000000000001</c:v>
                </c:pt>
                <c:pt idx="56419">
                  <c:v>-35.037000000000006</c:v>
                </c:pt>
                <c:pt idx="56420">
                  <c:v>-35.034999999999997</c:v>
                </c:pt>
                <c:pt idx="56421">
                  <c:v>-35.033000000000001</c:v>
                </c:pt>
                <c:pt idx="56422">
                  <c:v>-35.031000000000006</c:v>
                </c:pt>
                <c:pt idx="56423">
                  <c:v>-35.028999999999996</c:v>
                </c:pt>
                <c:pt idx="56424">
                  <c:v>-35.027000000000001</c:v>
                </c:pt>
                <c:pt idx="56425">
                  <c:v>-35.025000000000006</c:v>
                </c:pt>
                <c:pt idx="56426">
                  <c:v>-35.022999999999996</c:v>
                </c:pt>
                <c:pt idx="56427">
                  <c:v>-35.021000000000001</c:v>
                </c:pt>
                <c:pt idx="56428">
                  <c:v>-35.019000000000005</c:v>
                </c:pt>
                <c:pt idx="56429">
                  <c:v>-35.016999999999996</c:v>
                </c:pt>
                <c:pt idx="56430">
                  <c:v>-35.015000000000001</c:v>
                </c:pt>
                <c:pt idx="56431">
                  <c:v>-35.013000000000005</c:v>
                </c:pt>
                <c:pt idx="56432">
                  <c:v>-35.010999999999996</c:v>
                </c:pt>
                <c:pt idx="56433">
                  <c:v>-35.009</c:v>
                </c:pt>
                <c:pt idx="56434">
                  <c:v>-35.007000000000005</c:v>
                </c:pt>
                <c:pt idx="56435">
                  <c:v>-35.004999999999995</c:v>
                </c:pt>
                <c:pt idx="56436">
                  <c:v>-35.003</c:v>
                </c:pt>
                <c:pt idx="56437">
                  <c:v>-35.001000000000005</c:v>
                </c:pt>
                <c:pt idx="56438">
                  <c:v>-34.998999999999995</c:v>
                </c:pt>
                <c:pt idx="56439">
                  <c:v>-34.997</c:v>
                </c:pt>
                <c:pt idx="56440">
                  <c:v>-34.995000000000005</c:v>
                </c:pt>
                <c:pt idx="56441">
                  <c:v>-34.992999999999995</c:v>
                </c:pt>
                <c:pt idx="56442">
                  <c:v>-34.991</c:v>
                </c:pt>
                <c:pt idx="56443">
                  <c:v>-34.989000000000004</c:v>
                </c:pt>
                <c:pt idx="56444">
                  <c:v>-34.986999999999995</c:v>
                </c:pt>
                <c:pt idx="56445">
                  <c:v>-34.984999999999999</c:v>
                </c:pt>
                <c:pt idx="56446">
                  <c:v>-34.983000000000004</c:v>
                </c:pt>
                <c:pt idx="56447">
                  <c:v>-34.980999999999995</c:v>
                </c:pt>
                <c:pt idx="56448">
                  <c:v>-34.978999999999999</c:v>
                </c:pt>
                <c:pt idx="56449">
                  <c:v>-34.977000000000004</c:v>
                </c:pt>
                <c:pt idx="56450">
                  <c:v>-34.974999999999994</c:v>
                </c:pt>
                <c:pt idx="56451">
                  <c:v>-34.972999999999999</c:v>
                </c:pt>
                <c:pt idx="56452">
                  <c:v>-34.971000000000004</c:v>
                </c:pt>
                <c:pt idx="56453">
                  <c:v>-34.968999999999994</c:v>
                </c:pt>
                <c:pt idx="56454">
                  <c:v>-34.966999999999999</c:v>
                </c:pt>
                <c:pt idx="56455">
                  <c:v>-34.965000000000003</c:v>
                </c:pt>
                <c:pt idx="56456">
                  <c:v>-34.962999999999994</c:v>
                </c:pt>
                <c:pt idx="56457">
                  <c:v>-34.960999999999999</c:v>
                </c:pt>
                <c:pt idx="56458">
                  <c:v>-34.959000000000003</c:v>
                </c:pt>
                <c:pt idx="56459">
                  <c:v>-34.956999999999994</c:v>
                </c:pt>
                <c:pt idx="56460">
                  <c:v>-34.954999999999998</c:v>
                </c:pt>
                <c:pt idx="56461">
                  <c:v>-34.953000000000003</c:v>
                </c:pt>
                <c:pt idx="56462">
                  <c:v>-34.950999999999993</c:v>
                </c:pt>
                <c:pt idx="56463">
                  <c:v>-34.948999999999998</c:v>
                </c:pt>
                <c:pt idx="56464">
                  <c:v>-34.947000000000003</c:v>
                </c:pt>
                <c:pt idx="56465">
                  <c:v>-34.944999999999993</c:v>
                </c:pt>
                <c:pt idx="56466">
                  <c:v>-34.942999999999998</c:v>
                </c:pt>
                <c:pt idx="56467">
                  <c:v>-34.941000000000003</c:v>
                </c:pt>
                <c:pt idx="56468">
                  <c:v>-34.938999999999993</c:v>
                </c:pt>
                <c:pt idx="56469">
                  <c:v>-34.936999999999998</c:v>
                </c:pt>
                <c:pt idx="56470">
                  <c:v>-34.935000000000002</c:v>
                </c:pt>
                <c:pt idx="56471">
                  <c:v>-34.933000000000007</c:v>
                </c:pt>
                <c:pt idx="56472">
                  <c:v>-34.930999999999997</c:v>
                </c:pt>
                <c:pt idx="56473">
                  <c:v>-34.929000000000002</c:v>
                </c:pt>
                <c:pt idx="56474">
                  <c:v>-34.927000000000007</c:v>
                </c:pt>
                <c:pt idx="56475">
                  <c:v>-34.924999999999997</c:v>
                </c:pt>
                <c:pt idx="56476">
                  <c:v>-34.923000000000002</c:v>
                </c:pt>
                <c:pt idx="56477">
                  <c:v>-34.921000000000006</c:v>
                </c:pt>
                <c:pt idx="56478">
                  <c:v>-34.918999999999997</c:v>
                </c:pt>
                <c:pt idx="56479">
                  <c:v>-34.917000000000002</c:v>
                </c:pt>
                <c:pt idx="56480">
                  <c:v>-34.915000000000006</c:v>
                </c:pt>
                <c:pt idx="56481">
                  <c:v>-34.912999999999997</c:v>
                </c:pt>
                <c:pt idx="56482">
                  <c:v>-34.911000000000001</c:v>
                </c:pt>
                <c:pt idx="56483">
                  <c:v>-34.909000000000006</c:v>
                </c:pt>
                <c:pt idx="56484">
                  <c:v>-34.906999999999996</c:v>
                </c:pt>
                <c:pt idx="56485">
                  <c:v>-34.905000000000001</c:v>
                </c:pt>
                <c:pt idx="56486">
                  <c:v>-34.903000000000006</c:v>
                </c:pt>
                <c:pt idx="56487">
                  <c:v>-34.900999999999996</c:v>
                </c:pt>
                <c:pt idx="56488">
                  <c:v>-34.899000000000001</c:v>
                </c:pt>
                <c:pt idx="56489">
                  <c:v>-34.897000000000006</c:v>
                </c:pt>
                <c:pt idx="56490">
                  <c:v>-34.894999999999996</c:v>
                </c:pt>
                <c:pt idx="56491">
                  <c:v>-34.893000000000001</c:v>
                </c:pt>
                <c:pt idx="56492">
                  <c:v>-34.891000000000005</c:v>
                </c:pt>
                <c:pt idx="56493">
                  <c:v>-34.888999999999996</c:v>
                </c:pt>
                <c:pt idx="56494">
                  <c:v>-34.887</c:v>
                </c:pt>
                <c:pt idx="56495">
                  <c:v>-34.885000000000005</c:v>
                </c:pt>
                <c:pt idx="56496">
                  <c:v>-34.882999999999996</c:v>
                </c:pt>
                <c:pt idx="56497">
                  <c:v>-34.881</c:v>
                </c:pt>
                <c:pt idx="56498">
                  <c:v>-34.879000000000005</c:v>
                </c:pt>
                <c:pt idx="56499">
                  <c:v>-34.876999999999995</c:v>
                </c:pt>
                <c:pt idx="56500">
                  <c:v>-34.875</c:v>
                </c:pt>
                <c:pt idx="56501">
                  <c:v>-34.873000000000005</c:v>
                </c:pt>
                <c:pt idx="56502">
                  <c:v>-34.870999999999995</c:v>
                </c:pt>
                <c:pt idx="56503">
                  <c:v>-34.869</c:v>
                </c:pt>
                <c:pt idx="56504">
                  <c:v>-34.867000000000004</c:v>
                </c:pt>
                <c:pt idx="56505">
                  <c:v>-34.864999999999995</c:v>
                </c:pt>
                <c:pt idx="56506">
                  <c:v>-34.863</c:v>
                </c:pt>
                <c:pt idx="56507">
                  <c:v>-34.861000000000004</c:v>
                </c:pt>
                <c:pt idx="56508">
                  <c:v>-34.858999999999995</c:v>
                </c:pt>
                <c:pt idx="56509">
                  <c:v>-34.856999999999999</c:v>
                </c:pt>
                <c:pt idx="56510">
                  <c:v>-34.855000000000004</c:v>
                </c:pt>
                <c:pt idx="56511">
                  <c:v>-34.852999999999994</c:v>
                </c:pt>
                <c:pt idx="56512">
                  <c:v>-34.850999999999999</c:v>
                </c:pt>
                <c:pt idx="56513">
                  <c:v>-34.849000000000004</c:v>
                </c:pt>
                <c:pt idx="56514">
                  <c:v>-34.846999999999994</c:v>
                </c:pt>
                <c:pt idx="56515">
                  <c:v>-34.844999999999999</c:v>
                </c:pt>
                <c:pt idx="56516">
                  <c:v>-34.843000000000004</c:v>
                </c:pt>
                <c:pt idx="56517">
                  <c:v>-34.840999999999994</c:v>
                </c:pt>
                <c:pt idx="56518">
                  <c:v>-34.838999999999999</c:v>
                </c:pt>
                <c:pt idx="56519">
                  <c:v>-34.837000000000003</c:v>
                </c:pt>
                <c:pt idx="56520">
                  <c:v>-34.834999999999994</c:v>
                </c:pt>
                <c:pt idx="56521">
                  <c:v>-34.832999999999998</c:v>
                </c:pt>
                <c:pt idx="56522">
                  <c:v>-34.831000000000003</c:v>
                </c:pt>
                <c:pt idx="56523">
                  <c:v>-34.828999999999994</c:v>
                </c:pt>
                <c:pt idx="56524">
                  <c:v>-34.826999999999998</c:v>
                </c:pt>
                <c:pt idx="56525">
                  <c:v>-34.825000000000003</c:v>
                </c:pt>
                <c:pt idx="56526">
                  <c:v>-34.822999999999993</c:v>
                </c:pt>
                <c:pt idx="56527">
                  <c:v>-34.820999999999998</c:v>
                </c:pt>
                <c:pt idx="56528">
                  <c:v>-34.819000000000003</c:v>
                </c:pt>
                <c:pt idx="56529">
                  <c:v>-34.816999999999993</c:v>
                </c:pt>
                <c:pt idx="56530">
                  <c:v>-34.814999999999998</c:v>
                </c:pt>
                <c:pt idx="56531">
                  <c:v>-34.813000000000002</c:v>
                </c:pt>
                <c:pt idx="56532">
                  <c:v>-34.811000000000007</c:v>
                </c:pt>
                <c:pt idx="56533">
                  <c:v>-34.808999999999997</c:v>
                </c:pt>
                <c:pt idx="56534">
                  <c:v>-34.807000000000002</c:v>
                </c:pt>
                <c:pt idx="56535">
                  <c:v>-34.805000000000007</c:v>
                </c:pt>
                <c:pt idx="56536">
                  <c:v>-34.802999999999997</c:v>
                </c:pt>
                <c:pt idx="56537">
                  <c:v>-34.801000000000002</c:v>
                </c:pt>
                <c:pt idx="56538">
                  <c:v>-34.799000000000007</c:v>
                </c:pt>
                <c:pt idx="56539">
                  <c:v>-34.796999999999997</c:v>
                </c:pt>
                <c:pt idx="56540">
                  <c:v>-34.795000000000002</c:v>
                </c:pt>
                <c:pt idx="56541">
                  <c:v>-34.793000000000006</c:v>
                </c:pt>
                <c:pt idx="56542">
                  <c:v>-34.790999999999997</c:v>
                </c:pt>
                <c:pt idx="56543">
                  <c:v>-34.789000000000001</c:v>
                </c:pt>
                <c:pt idx="56544">
                  <c:v>-34.787000000000006</c:v>
                </c:pt>
                <c:pt idx="56545">
                  <c:v>-34.784999999999997</c:v>
                </c:pt>
                <c:pt idx="56546">
                  <c:v>-34.783000000000001</c:v>
                </c:pt>
                <c:pt idx="56547">
                  <c:v>-34.781000000000006</c:v>
                </c:pt>
                <c:pt idx="56548">
                  <c:v>-34.778999999999996</c:v>
                </c:pt>
                <c:pt idx="56549">
                  <c:v>-34.777000000000001</c:v>
                </c:pt>
                <c:pt idx="56550">
                  <c:v>-34.775000000000006</c:v>
                </c:pt>
                <c:pt idx="56551">
                  <c:v>-34.772999999999996</c:v>
                </c:pt>
                <c:pt idx="56552">
                  <c:v>-34.771000000000001</c:v>
                </c:pt>
                <c:pt idx="56553">
                  <c:v>-34.769000000000005</c:v>
                </c:pt>
                <c:pt idx="56554">
                  <c:v>-34.766999999999996</c:v>
                </c:pt>
                <c:pt idx="56555">
                  <c:v>-34.765000000000001</c:v>
                </c:pt>
                <c:pt idx="56556">
                  <c:v>-34.763000000000005</c:v>
                </c:pt>
                <c:pt idx="56557">
                  <c:v>-34.760999999999996</c:v>
                </c:pt>
                <c:pt idx="56558">
                  <c:v>-34.759</c:v>
                </c:pt>
                <c:pt idx="56559">
                  <c:v>-34.757000000000005</c:v>
                </c:pt>
                <c:pt idx="56560">
                  <c:v>-34.754999999999995</c:v>
                </c:pt>
                <c:pt idx="56561">
                  <c:v>-34.753</c:v>
                </c:pt>
                <c:pt idx="56562">
                  <c:v>-34.751000000000005</c:v>
                </c:pt>
                <c:pt idx="56563">
                  <c:v>-34.748999999999995</c:v>
                </c:pt>
                <c:pt idx="56564">
                  <c:v>-34.747</c:v>
                </c:pt>
                <c:pt idx="56565">
                  <c:v>-34.745000000000005</c:v>
                </c:pt>
                <c:pt idx="56566">
                  <c:v>-34.742999999999995</c:v>
                </c:pt>
                <c:pt idx="56567">
                  <c:v>-34.741</c:v>
                </c:pt>
                <c:pt idx="56568">
                  <c:v>-34.739000000000004</c:v>
                </c:pt>
                <c:pt idx="56569">
                  <c:v>-34.736999999999995</c:v>
                </c:pt>
                <c:pt idx="56570">
                  <c:v>-34.734999999999999</c:v>
                </c:pt>
                <c:pt idx="56571">
                  <c:v>-34.733000000000004</c:v>
                </c:pt>
                <c:pt idx="56572">
                  <c:v>-34.730999999999995</c:v>
                </c:pt>
                <c:pt idx="56573">
                  <c:v>-34.728999999999999</c:v>
                </c:pt>
                <c:pt idx="56574">
                  <c:v>-34.727000000000004</c:v>
                </c:pt>
                <c:pt idx="56575">
                  <c:v>-34.724999999999994</c:v>
                </c:pt>
                <c:pt idx="56576">
                  <c:v>-34.722999999999999</c:v>
                </c:pt>
                <c:pt idx="56577">
                  <c:v>-34.721000000000004</c:v>
                </c:pt>
                <c:pt idx="56578">
                  <c:v>-34.718999999999994</c:v>
                </c:pt>
                <c:pt idx="56579">
                  <c:v>-34.716999999999999</c:v>
                </c:pt>
                <c:pt idx="56580">
                  <c:v>-34.715000000000003</c:v>
                </c:pt>
                <c:pt idx="56581">
                  <c:v>-34.712999999999994</c:v>
                </c:pt>
                <c:pt idx="56582">
                  <c:v>-34.710999999999999</c:v>
                </c:pt>
                <c:pt idx="56583">
                  <c:v>-34.709000000000003</c:v>
                </c:pt>
                <c:pt idx="56584">
                  <c:v>-34.706999999999994</c:v>
                </c:pt>
                <c:pt idx="56585">
                  <c:v>-34.704999999999998</c:v>
                </c:pt>
                <c:pt idx="56586">
                  <c:v>-34.703000000000003</c:v>
                </c:pt>
                <c:pt idx="56587">
                  <c:v>-34.700999999999993</c:v>
                </c:pt>
                <c:pt idx="56588">
                  <c:v>-34.698999999999998</c:v>
                </c:pt>
                <c:pt idx="56589">
                  <c:v>-34.697000000000003</c:v>
                </c:pt>
                <c:pt idx="56590">
                  <c:v>-34.694999999999993</c:v>
                </c:pt>
                <c:pt idx="56591">
                  <c:v>-34.692999999999998</c:v>
                </c:pt>
                <c:pt idx="56592">
                  <c:v>-34.691000000000003</c:v>
                </c:pt>
                <c:pt idx="56593">
                  <c:v>-34.688999999999993</c:v>
                </c:pt>
                <c:pt idx="56594">
                  <c:v>-34.686999999999998</c:v>
                </c:pt>
                <c:pt idx="56595">
                  <c:v>-34.685000000000002</c:v>
                </c:pt>
                <c:pt idx="56596">
                  <c:v>-34.683000000000007</c:v>
                </c:pt>
                <c:pt idx="56597">
                  <c:v>-34.680999999999997</c:v>
                </c:pt>
                <c:pt idx="56598">
                  <c:v>-34.679000000000002</c:v>
                </c:pt>
                <c:pt idx="56599">
                  <c:v>-34.677000000000007</c:v>
                </c:pt>
                <c:pt idx="56600">
                  <c:v>-34.674999999999997</c:v>
                </c:pt>
                <c:pt idx="56601">
                  <c:v>-34.673000000000002</c:v>
                </c:pt>
                <c:pt idx="56602">
                  <c:v>-34.671000000000006</c:v>
                </c:pt>
                <c:pt idx="56603">
                  <c:v>-34.668999999999997</c:v>
                </c:pt>
                <c:pt idx="56604">
                  <c:v>-34.667000000000002</c:v>
                </c:pt>
                <c:pt idx="56605">
                  <c:v>-34.665000000000006</c:v>
                </c:pt>
                <c:pt idx="56606">
                  <c:v>-34.662999999999997</c:v>
                </c:pt>
                <c:pt idx="56607">
                  <c:v>-34.661000000000001</c:v>
                </c:pt>
                <c:pt idx="56608">
                  <c:v>-34.659000000000006</c:v>
                </c:pt>
                <c:pt idx="56609">
                  <c:v>-34.656999999999996</c:v>
                </c:pt>
                <c:pt idx="56610">
                  <c:v>-34.655000000000001</c:v>
                </c:pt>
                <c:pt idx="56611">
                  <c:v>-34.653000000000006</c:v>
                </c:pt>
                <c:pt idx="56612">
                  <c:v>-34.650999999999996</c:v>
                </c:pt>
                <c:pt idx="56613">
                  <c:v>-34.649000000000001</c:v>
                </c:pt>
                <c:pt idx="56614">
                  <c:v>-34.647000000000006</c:v>
                </c:pt>
                <c:pt idx="56615">
                  <c:v>-34.644999999999996</c:v>
                </c:pt>
                <c:pt idx="56616">
                  <c:v>-34.643000000000001</c:v>
                </c:pt>
                <c:pt idx="56617">
                  <c:v>-34.641000000000005</c:v>
                </c:pt>
                <c:pt idx="56618">
                  <c:v>-34.638999999999996</c:v>
                </c:pt>
                <c:pt idx="56619">
                  <c:v>-34.637</c:v>
                </c:pt>
                <c:pt idx="56620">
                  <c:v>-34.635000000000005</c:v>
                </c:pt>
                <c:pt idx="56621">
                  <c:v>-34.632999999999996</c:v>
                </c:pt>
                <c:pt idx="56622">
                  <c:v>-34.631</c:v>
                </c:pt>
                <c:pt idx="56623">
                  <c:v>-34.629000000000005</c:v>
                </c:pt>
                <c:pt idx="56624">
                  <c:v>-34.626999999999995</c:v>
                </c:pt>
                <c:pt idx="56625">
                  <c:v>-34.625</c:v>
                </c:pt>
                <c:pt idx="56626">
                  <c:v>-34.623000000000005</c:v>
                </c:pt>
                <c:pt idx="56627">
                  <c:v>-34.620999999999995</c:v>
                </c:pt>
                <c:pt idx="56628">
                  <c:v>-34.619</c:v>
                </c:pt>
                <c:pt idx="56629">
                  <c:v>-34.617000000000004</c:v>
                </c:pt>
                <c:pt idx="56630">
                  <c:v>-34.614999999999995</c:v>
                </c:pt>
                <c:pt idx="56631">
                  <c:v>-34.613</c:v>
                </c:pt>
                <c:pt idx="56632">
                  <c:v>-34.611000000000004</c:v>
                </c:pt>
                <c:pt idx="56633">
                  <c:v>-34.608999999999995</c:v>
                </c:pt>
                <c:pt idx="56634">
                  <c:v>-34.606999999999999</c:v>
                </c:pt>
                <c:pt idx="56635">
                  <c:v>-34.605000000000004</c:v>
                </c:pt>
                <c:pt idx="56636">
                  <c:v>-34.602999999999994</c:v>
                </c:pt>
                <c:pt idx="56637">
                  <c:v>-34.600999999999999</c:v>
                </c:pt>
                <c:pt idx="56638">
                  <c:v>-34.599000000000004</c:v>
                </c:pt>
                <c:pt idx="56639">
                  <c:v>-34.596999999999994</c:v>
                </c:pt>
                <c:pt idx="56640">
                  <c:v>-34.594999999999999</c:v>
                </c:pt>
                <c:pt idx="56641">
                  <c:v>-34.593000000000004</c:v>
                </c:pt>
                <c:pt idx="56642">
                  <c:v>-34.590999999999994</c:v>
                </c:pt>
                <c:pt idx="56643">
                  <c:v>-34.588999999999999</c:v>
                </c:pt>
                <c:pt idx="56644">
                  <c:v>-34.587000000000003</c:v>
                </c:pt>
                <c:pt idx="56645">
                  <c:v>-34.584999999999994</c:v>
                </c:pt>
                <c:pt idx="56646">
                  <c:v>-34.582999999999998</c:v>
                </c:pt>
                <c:pt idx="56647">
                  <c:v>-34.581000000000003</c:v>
                </c:pt>
                <c:pt idx="56648">
                  <c:v>-34.578999999999994</c:v>
                </c:pt>
                <c:pt idx="56649">
                  <c:v>-34.576999999999998</c:v>
                </c:pt>
                <c:pt idx="56650">
                  <c:v>-34.575000000000003</c:v>
                </c:pt>
                <c:pt idx="56651">
                  <c:v>-34.572999999999993</c:v>
                </c:pt>
                <c:pt idx="56652">
                  <c:v>-34.570999999999998</c:v>
                </c:pt>
                <c:pt idx="56653">
                  <c:v>-34.569000000000003</c:v>
                </c:pt>
                <c:pt idx="56654">
                  <c:v>-34.566999999999993</c:v>
                </c:pt>
                <c:pt idx="56655">
                  <c:v>-34.564999999999998</c:v>
                </c:pt>
                <c:pt idx="56656">
                  <c:v>-34.563000000000002</c:v>
                </c:pt>
                <c:pt idx="56657">
                  <c:v>-34.561000000000007</c:v>
                </c:pt>
                <c:pt idx="56658">
                  <c:v>-34.558999999999997</c:v>
                </c:pt>
                <c:pt idx="56659">
                  <c:v>-34.557000000000002</c:v>
                </c:pt>
                <c:pt idx="56660">
                  <c:v>-34.555000000000007</c:v>
                </c:pt>
                <c:pt idx="56661">
                  <c:v>-34.552999999999997</c:v>
                </c:pt>
                <c:pt idx="56662">
                  <c:v>-34.551000000000002</c:v>
                </c:pt>
                <c:pt idx="56663">
                  <c:v>-34.549000000000007</c:v>
                </c:pt>
                <c:pt idx="56664">
                  <c:v>-34.546999999999997</c:v>
                </c:pt>
                <c:pt idx="56665">
                  <c:v>-34.545000000000002</c:v>
                </c:pt>
                <c:pt idx="56666">
                  <c:v>-34.543000000000006</c:v>
                </c:pt>
                <c:pt idx="56667">
                  <c:v>-34.540999999999997</c:v>
                </c:pt>
                <c:pt idx="56668">
                  <c:v>-34.539000000000001</c:v>
                </c:pt>
                <c:pt idx="56669">
                  <c:v>-34.537000000000006</c:v>
                </c:pt>
                <c:pt idx="56670">
                  <c:v>-34.534999999999997</c:v>
                </c:pt>
                <c:pt idx="56671">
                  <c:v>-34.533000000000001</c:v>
                </c:pt>
                <c:pt idx="56672">
                  <c:v>-34.531000000000006</c:v>
                </c:pt>
                <c:pt idx="56673">
                  <c:v>-34.528999999999996</c:v>
                </c:pt>
                <c:pt idx="56674">
                  <c:v>-34.527000000000001</c:v>
                </c:pt>
                <c:pt idx="56675">
                  <c:v>-34.525000000000006</c:v>
                </c:pt>
                <c:pt idx="56676">
                  <c:v>-34.522999999999996</c:v>
                </c:pt>
                <c:pt idx="56677">
                  <c:v>-34.521000000000001</c:v>
                </c:pt>
                <c:pt idx="56678">
                  <c:v>-34.519000000000005</c:v>
                </c:pt>
                <c:pt idx="56679">
                  <c:v>-34.516999999999996</c:v>
                </c:pt>
                <c:pt idx="56680">
                  <c:v>-34.515000000000001</c:v>
                </c:pt>
                <c:pt idx="56681">
                  <c:v>-34.513000000000005</c:v>
                </c:pt>
                <c:pt idx="56682">
                  <c:v>-34.510999999999996</c:v>
                </c:pt>
                <c:pt idx="56683">
                  <c:v>-34.509</c:v>
                </c:pt>
                <c:pt idx="56684">
                  <c:v>-34.507000000000005</c:v>
                </c:pt>
                <c:pt idx="56685">
                  <c:v>-34.504999999999995</c:v>
                </c:pt>
                <c:pt idx="56686">
                  <c:v>-34.503</c:v>
                </c:pt>
                <c:pt idx="56687">
                  <c:v>-34.501000000000005</c:v>
                </c:pt>
                <c:pt idx="56688">
                  <c:v>-34.498999999999995</c:v>
                </c:pt>
                <c:pt idx="56689">
                  <c:v>-34.497</c:v>
                </c:pt>
                <c:pt idx="56690">
                  <c:v>-34.495000000000005</c:v>
                </c:pt>
                <c:pt idx="56691">
                  <c:v>-34.492999999999995</c:v>
                </c:pt>
                <c:pt idx="56692">
                  <c:v>-34.491</c:v>
                </c:pt>
                <c:pt idx="56693">
                  <c:v>-34.489000000000004</c:v>
                </c:pt>
                <c:pt idx="56694">
                  <c:v>-34.486999999999995</c:v>
                </c:pt>
                <c:pt idx="56695">
                  <c:v>-34.484999999999999</c:v>
                </c:pt>
                <c:pt idx="56696">
                  <c:v>-34.483000000000004</c:v>
                </c:pt>
                <c:pt idx="56697">
                  <c:v>-34.480999999999995</c:v>
                </c:pt>
                <c:pt idx="56698">
                  <c:v>-34.478999999999999</c:v>
                </c:pt>
                <c:pt idx="56699">
                  <c:v>-34.477000000000004</c:v>
                </c:pt>
                <c:pt idx="56700">
                  <c:v>-34.474999999999994</c:v>
                </c:pt>
                <c:pt idx="56701">
                  <c:v>-34.472999999999999</c:v>
                </c:pt>
                <c:pt idx="56702">
                  <c:v>-34.471000000000004</c:v>
                </c:pt>
                <c:pt idx="56703">
                  <c:v>-34.468999999999994</c:v>
                </c:pt>
                <c:pt idx="56704">
                  <c:v>-34.466999999999999</c:v>
                </c:pt>
                <c:pt idx="56705">
                  <c:v>-34.465000000000003</c:v>
                </c:pt>
                <c:pt idx="56706">
                  <c:v>-34.462999999999994</c:v>
                </c:pt>
                <c:pt idx="56707">
                  <c:v>-34.460999999999999</c:v>
                </c:pt>
                <c:pt idx="56708">
                  <c:v>-34.459000000000003</c:v>
                </c:pt>
                <c:pt idx="56709">
                  <c:v>-34.456999999999994</c:v>
                </c:pt>
                <c:pt idx="56710">
                  <c:v>-34.454999999999998</c:v>
                </c:pt>
                <c:pt idx="56711">
                  <c:v>-34.453000000000003</c:v>
                </c:pt>
                <c:pt idx="56712">
                  <c:v>-34.450999999999993</c:v>
                </c:pt>
                <c:pt idx="56713">
                  <c:v>-34.448999999999998</c:v>
                </c:pt>
                <c:pt idx="56714">
                  <c:v>-34.447000000000003</c:v>
                </c:pt>
                <c:pt idx="56715">
                  <c:v>-34.444999999999993</c:v>
                </c:pt>
                <c:pt idx="56716">
                  <c:v>-34.442999999999998</c:v>
                </c:pt>
                <c:pt idx="56717">
                  <c:v>-34.441000000000003</c:v>
                </c:pt>
                <c:pt idx="56718">
                  <c:v>-34.438999999999993</c:v>
                </c:pt>
                <c:pt idx="56719">
                  <c:v>-34.436999999999998</c:v>
                </c:pt>
                <c:pt idx="56720">
                  <c:v>-34.435000000000002</c:v>
                </c:pt>
                <c:pt idx="56721">
                  <c:v>-34.433000000000007</c:v>
                </c:pt>
                <c:pt idx="56722">
                  <c:v>-34.430999999999997</c:v>
                </c:pt>
                <c:pt idx="56723">
                  <c:v>-34.429000000000002</c:v>
                </c:pt>
                <c:pt idx="56724">
                  <c:v>-34.427000000000007</c:v>
                </c:pt>
                <c:pt idx="56725">
                  <c:v>-34.424999999999997</c:v>
                </c:pt>
                <c:pt idx="56726">
                  <c:v>-34.423000000000002</c:v>
                </c:pt>
                <c:pt idx="56727">
                  <c:v>-34.421000000000006</c:v>
                </c:pt>
                <c:pt idx="56728">
                  <c:v>-34.418999999999997</c:v>
                </c:pt>
                <c:pt idx="56729">
                  <c:v>-34.417000000000002</c:v>
                </c:pt>
                <c:pt idx="56730">
                  <c:v>-34.415000000000006</c:v>
                </c:pt>
                <c:pt idx="56731">
                  <c:v>-34.412999999999997</c:v>
                </c:pt>
                <c:pt idx="56732">
                  <c:v>-34.411000000000001</c:v>
                </c:pt>
                <c:pt idx="56733">
                  <c:v>-34.409000000000006</c:v>
                </c:pt>
                <c:pt idx="56734">
                  <c:v>-34.406999999999996</c:v>
                </c:pt>
                <c:pt idx="56735">
                  <c:v>-34.405000000000001</c:v>
                </c:pt>
                <c:pt idx="56736">
                  <c:v>-34.403000000000006</c:v>
                </c:pt>
                <c:pt idx="56737">
                  <c:v>-34.400999999999996</c:v>
                </c:pt>
                <c:pt idx="56738">
                  <c:v>-34.399000000000001</c:v>
                </c:pt>
                <c:pt idx="56739">
                  <c:v>-34.397000000000006</c:v>
                </c:pt>
                <c:pt idx="56740">
                  <c:v>-34.394999999999996</c:v>
                </c:pt>
                <c:pt idx="56741">
                  <c:v>-34.393000000000001</c:v>
                </c:pt>
                <c:pt idx="56742">
                  <c:v>-34.391000000000005</c:v>
                </c:pt>
                <c:pt idx="56743">
                  <c:v>-34.388999999999996</c:v>
                </c:pt>
                <c:pt idx="56744">
                  <c:v>-34.387</c:v>
                </c:pt>
                <c:pt idx="56745">
                  <c:v>-34.385000000000005</c:v>
                </c:pt>
                <c:pt idx="56746">
                  <c:v>-34.382999999999996</c:v>
                </c:pt>
                <c:pt idx="56747">
                  <c:v>-34.381</c:v>
                </c:pt>
                <c:pt idx="56748">
                  <c:v>-34.379000000000005</c:v>
                </c:pt>
                <c:pt idx="56749">
                  <c:v>-34.376999999999995</c:v>
                </c:pt>
                <c:pt idx="56750">
                  <c:v>-34.375</c:v>
                </c:pt>
                <c:pt idx="56751">
                  <c:v>-34.373000000000005</c:v>
                </c:pt>
                <c:pt idx="56752">
                  <c:v>-34.370999999999995</c:v>
                </c:pt>
                <c:pt idx="56753">
                  <c:v>-34.369</c:v>
                </c:pt>
                <c:pt idx="56754">
                  <c:v>-34.367000000000004</c:v>
                </c:pt>
                <c:pt idx="56755">
                  <c:v>-34.364999999999995</c:v>
                </c:pt>
                <c:pt idx="56756">
                  <c:v>-34.363</c:v>
                </c:pt>
                <c:pt idx="56757">
                  <c:v>-34.361000000000004</c:v>
                </c:pt>
                <c:pt idx="56758">
                  <c:v>-34.358999999999995</c:v>
                </c:pt>
                <c:pt idx="56759">
                  <c:v>-34.356999999999999</c:v>
                </c:pt>
                <c:pt idx="56760">
                  <c:v>-34.355000000000004</c:v>
                </c:pt>
                <c:pt idx="56761">
                  <c:v>-34.352999999999994</c:v>
                </c:pt>
                <c:pt idx="56762">
                  <c:v>-34.350999999999999</c:v>
                </c:pt>
                <c:pt idx="56763">
                  <c:v>-34.349000000000004</c:v>
                </c:pt>
                <c:pt idx="56764">
                  <c:v>-34.346999999999994</c:v>
                </c:pt>
                <c:pt idx="56765">
                  <c:v>-34.344999999999999</c:v>
                </c:pt>
                <c:pt idx="56766">
                  <c:v>-34.343000000000004</c:v>
                </c:pt>
                <c:pt idx="56767">
                  <c:v>-34.340999999999994</c:v>
                </c:pt>
                <c:pt idx="56768">
                  <c:v>-34.338999999999999</c:v>
                </c:pt>
                <c:pt idx="56769">
                  <c:v>-34.337000000000003</c:v>
                </c:pt>
                <c:pt idx="56770">
                  <c:v>-34.334999999999994</c:v>
                </c:pt>
                <c:pt idx="56771">
                  <c:v>-34.332999999999998</c:v>
                </c:pt>
                <c:pt idx="56772">
                  <c:v>-34.331000000000003</c:v>
                </c:pt>
                <c:pt idx="56773">
                  <c:v>-34.328999999999994</c:v>
                </c:pt>
                <c:pt idx="56774">
                  <c:v>-34.326999999999998</c:v>
                </c:pt>
                <c:pt idx="56775">
                  <c:v>-34.325000000000003</c:v>
                </c:pt>
                <c:pt idx="56776">
                  <c:v>-34.322999999999993</c:v>
                </c:pt>
                <c:pt idx="56777">
                  <c:v>-34.320999999999998</c:v>
                </c:pt>
                <c:pt idx="56778">
                  <c:v>-34.319000000000003</c:v>
                </c:pt>
                <c:pt idx="56779">
                  <c:v>-34.316999999999993</c:v>
                </c:pt>
                <c:pt idx="56780">
                  <c:v>-34.314999999999998</c:v>
                </c:pt>
                <c:pt idx="56781">
                  <c:v>-34.313000000000002</c:v>
                </c:pt>
                <c:pt idx="56782">
                  <c:v>-34.311000000000007</c:v>
                </c:pt>
                <c:pt idx="56783">
                  <c:v>-34.308999999999997</c:v>
                </c:pt>
                <c:pt idx="56784">
                  <c:v>-34.307000000000002</c:v>
                </c:pt>
                <c:pt idx="56785">
                  <c:v>-34.305000000000007</c:v>
                </c:pt>
                <c:pt idx="56786">
                  <c:v>-34.302999999999997</c:v>
                </c:pt>
                <c:pt idx="56787">
                  <c:v>-34.301000000000002</c:v>
                </c:pt>
                <c:pt idx="56788">
                  <c:v>-34.299000000000007</c:v>
                </c:pt>
                <c:pt idx="56789">
                  <c:v>-34.296999999999997</c:v>
                </c:pt>
                <c:pt idx="56790">
                  <c:v>-34.295000000000002</c:v>
                </c:pt>
                <c:pt idx="56791">
                  <c:v>-34.293000000000006</c:v>
                </c:pt>
                <c:pt idx="56792">
                  <c:v>-34.290999999999997</c:v>
                </c:pt>
                <c:pt idx="56793">
                  <c:v>-34.289000000000001</c:v>
                </c:pt>
                <c:pt idx="56794">
                  <c:v>-34.287000000000006</c:v>
                </c:pt>
                <c:pt idx="56795">
                  <c:v>-34.284999999999997</c:v>
                </c:pt>
                <c:pt idx="56796">
                  <c:v>-34.283000000000001</c:v>
                </c:pt>
                <c:pt idx="56797">
                  <c:v>-34.281000000000006</c:v>
                </c:pt>
                <c:pt idx="56798">
                  <c:v>-34.278999999999996</c:v>
                </c:pt>
                <c:pt idx="56799">
                  <c:v>-34.277000000000001</c:v>
                </c:pt>
                <c:pt idx="56800">
                  <c:v>-34.275000000000006</c:v>
                </c:pt>
                <c:pt idx="56801">
                  <c:v>-34.272999999999996</c:v>
                </c:pt>
                <c:pt idx="56802">
                  <c:v>-34.271000000000001</c:v>
                </c:pt>
                <c:pt idx="56803">
                  <c:v>-34.269000000000005</c:v>
                </c:pt>
                <c:pt idx="56804">
                  <c:v>-34.266999999999996</c:v>
                </c:pt>
                <c:pt idx="56805">
                  <c:v>-34.265000000000001</c:v>
                </c:pt>
                <c:pt idx="56806">
                  <c:v>-34.263000000000005</c:v>
                </c:pt>
                <c:pt idx="56807">
                  <c:v>-34.260999999999996</c:v>
                </c:pt>
                <c:pt idx="56808">
                  <c:v>-34.259</c:v>
                </c:pt>
                <c:pt idx="56809">
                  <c:v>-34.257000000000005</c:v>
                </c:pt>
                <c:pt idx="56810">
                  <c:v>-34.254999999999995</c:v>
                </c:pt>
                <c:pt idx="56811">
                  <c:v>-34.253</c:v>
                </c:pt>
                <c:pt idx="56812">
                  <c:v>-34.251000000000005</c:v>
                </c:pt>
                <c:pt idx="56813">
                  <c:v>-34.248999999999995</c:v>
                </c:pt>
                <c:pt idx="56814">
                  <c:v>-34.247</c:v>
                </c:pt>
                <c:pt idx="56815">
                  <c:v>-34.245000000000005</c:v>
                </c:pt>
                <c:pt idx="56816">
                  <c:v>-34.242999999999995</c:v>
                </c:pt>
                <c:pt idx="56817">
                  <c:v>-34.241</c:v>
                </c:pt>
                <c:pt idx="56818">
                  <c:v>-34.239000000000004</c:v>
                </c:pt>
                <c:pt idx="56819">
                  <c:v>-34.236999999999995</c:v>
                </c:pt>
                <c:pt idx="56820">
                  <c:v>-34.234999999999999</c:v>
                </c:pt>
                <c:pt idx="56821">
                  <c:v>-34.233000000000004</c:v>
                </c:pt>
                <c:pt idx="56822">
                  <c:v>-34.230999999999995</c:v>
                </c:pt>
                <c:pt idx="56823">
                  <c:v>-34.228999999999999</c:v>
                </c:pt>
                <c:pt idx="56824">
                  <c:v>-34.227000000000004</c:v>
                </c:pt>
                <c:pt idx="56825">
                  <c:v>-34.224999999999994</c:v>
                </c:pt>
                <c:pt idx="56826">
                  <c:v>-34.222999999999999</c:v>
                </c:pt>
                <c:pt idx="56827">
                  <c:v>-34.221000000000004</c:v>
                </c:pt>
                <c:pt idx="56828">
                  <c:v>-34.218999999999994</c:v>
                </c:pt>
                <c:pt idx="56829">
                  <c:v>-34.216999999999999</c:v>
                </c:pt>
                <c:pt idx="56830">
                  <c:v>-34.215000000000003</c:v>
                </c:pt>
                <c:pt idx="56831">
                  <c:v>-34.212999999999994</c:v>
                </c:pt>
                <c:pt idx="56832">
                  <c:v>-34.210999999999999</c:v>
                </c:pt>
                <c:pt idx="56833">
                  <c:v>-34.209000000000003</c:v>
                </c:pt>
                <c:pt idx="56834">
                  <c:v>-34.206999999999994</c:v>
                </c:pt>
                <c:pt idx="56835">
                  <c:v>-34.204999999999998</c:v>
                </c:pt>
                <c:pt idx="56836">
                  <c:v>-34.203000000000003</c:v>
                </c:pt>
                <c:pt idx="56837">
                  <c:v>-34.200999999999993</c:v>
                </c:pt>
                <c:pt idx="56838">
                  <c:v>-34.198999999999998</c:v>
                </c:pt>
                <c:pt idx="56839">
                  <c:v>-34.197000000000003</c:v>
                </c:pt>
                <c:pt idx="56840">
                  <c:v>-34.194999999999993</c:v>
                </c:pt>
                <c:pt idx="56841">
                  <c:v>-34.192999999999998</c:v>
                </c:pt>
                <c:pt idx="56842">
                  <c:v>-34.191000000000003</c:v>
                </c:pt>
                <c:pt idx="56843">
                  <c:v>-34.188999999999993</c:v>
                </c:pt>
                <c:pt idx="56844">
                  <c:v>-34.186999999999998</c:v>
                </c:pt>
                <c:pt idx="56845">
                  <c:v>-34.185000000000002</c:v>
                </c:pt>
                <c:pt idx="56846">
                  <c:v>-34.183000000000007</c:v>
                </c:pt>
                <c:pt idx="56847">
                  <c:v>-34.180999999999997</c:v>
                </c:pt>
                <c:pt idx="56848">
                  <c:v>-34.179000000000002</c:v>
                </c:pt>
                <c:pt idx="56849">
                  <c:v>-34.177000000000007</c:v>
                </c:pt>
                <c:pt idx="56850">
                  <c:v>-34.174999999999997</c:v>
                </c:pt>
                <c:pt idx="56851">
                  <c:v>-34.173000000000002</c:v>
                </c:pt>
                <c:pt idx="56852">
                  <c:v>-34.171000000000006</c:v>
                </c:pt>
                <c:pt idx="56853">
                  <c:v>-34.168999999999997</c:v>
                </c:pt>
                <c:pt idx="56854">
                  <c:v>-34.167000000000002</c:v>
                </c:pt>
                <c:pt idx="56855">
                  <c:v>-34.165000000000006</c:v>
                </c:pt>
                <c:pt idx="56856">
                  <c:v>-34.162999999999997</c:v>
                </c:pt>
                <c:pt idx="56857">
                  <c:v>-34.161000000000001</c:v>
                </c:pt>
                <c:pt idx="56858">
                  <c:v>-34.159000000000006</c:v>
                </c:pt>
                <c:pt idx="56859">
                  <c:v>-34.156999999999996</c:v>
                </c:pt>
                <c:pt idx="56860">
                  <c:v>-34.155000000000001</c:v>
                </c:pt>
                <c:pt idx="56861">
                  <c:v>-34.153000000000006</c:v>
                </c:pt>
                <c:pt idx="56862">
                  <c:v>-34.150999999999996</c:v>
                </c:pt>
                <c:pt idx="56863">
                  <c:v>-34.149000000000001</c:v>
                </c:pt>
                <c:pt idx="56864">
                  <c:v>-34.147000000000006</c:v>
                </c:pt>
                <c:pt idx="56865">
                  <c:v>-34.144999999999996</c:v>
                </c:pt>
                <c:pt idx="56866">
                  <c:v>-34.143000000000001</c:v>
                </c:pt>
                <c:pt idx="56867">
                  <c:v>-34.141000000000005</c:v>
                </c:pt>
                <c:pt idx="56868">
                  <c:v>-34.138999999999996</c:v>
                </c:pt>
                <c:pt idx="56869">
                  <c:v>-34.137</c:v>
                </c:pt>
                <c:pt idx="56870">
                  <c:v>-34.135000000000005</c:v>
                </c:pt>
                <c:pt idx="56871">
                  <c:v>-34.132999999999996</c:v>
                </c:pt>
                <c:pt idx="56872">
                  <c:v>-34.131</c:v>
                </c:pt>
                <c:pt idx="56873">
                  <c:v>-34.129000000000005</c:v>
                </c:pt>
                <c:pt idx="56874">
                  <c:v>-34.126999999999995</c:v>
                </c:pt>
                <c:pt idx="56875">
                  <c:v>-34.125</c:v>
                </c:pt>
                <c:pt idx="56876">
                  <c:v>-34.123000000000005</c:v>
                </c:pt>
                <c:pt idx="56877">
                  <c:v>-34.120999999999995</c:v>
                </c:pt>
                <c:pt idx="56878">
                  <c:v>-34.119</c:v>
                </c:pt>
                <c:pt idx="56879">
                  <c:v>-34.117000000000004</c:v>
                </c:pt>
                <c:pt idx="56880">
                  <c:v>-34.114999999999995</c:v>
                </c:pt>
                <c:pt idx="56881">
                  <c:v>-34.113</c:v>
                </c:pt>
                <c:pt idx="56882">
                  <c:v>-34.111000000000004</c:v>
                </c:pt>
                <c:pt idx="56883">
                  <c:v>-34.108999999999995</c:v>
                </c:pt>
                <c:pt idx="56884">
                  <c:v>-34.106999999999999</c:v>
                </c:pt>
                <c:pt idx="56885">
                  <c:v>-34.105000000000004</c:v>
                </c:pt>
                <c:pt idx="56886">
                  <c:v>-34.102999999999994</c:v>
                </c:pt>
                <c:pt idx="56887">
                  <c:v>-34.100999999999999</c:v>
                </c:pt>
                <c:pt idx="56888">
                  <c:v>-34.099000000000004</c:v>
                </c:pt>
                <c:pt idx="56889">
                  <c:v>-34.096999999999994</c:v>
                </c:pt>
                <c:pt idx="56890">
                  <c:v>-34.094999999999999</c:v>
                </c:pt>
                <c:pt idx="56891">
                  <c:v>-34.093000000000004</c:v>
                </c:pt>
                <c:pt idx="56892">
                  <c:v>-34.090999999999994</c:v>
                </c:pt>
                <c:pt idx="56893">
                  <c:v>-34.088999999999999</c:v>
                </c:pt>
                <c:pt idx="56894">
                  <c:v>-34.087000000000003</c:v>
                </c:pt>
                <c:pt idx="56895">
                  <c:v>-34.084999999999994</c:v>
                </c:pt>
                <c:pt idx="56896">
                  <c:v>-34.082999999999998</c:v>
                </c:pt>
                <c:pt idx="56897">
                  <c:v>-34.081000000000003</c:v>
                </c:pt>
                <c:pt idx="56898">
                  <c:v>-34.078999999999994</c:v>
                </c:pt>
                <c:pt idx="56899">
                  <c:v>-34.076999999999998</c:v>
                </c:pt>
                <c:pt idx="56900">
                  <c:v>-34.075000000000003</c:v>
                </c:pt>
                <c:pt idx="56901">
                  <c:v>-34.072999999999993</c:v>
                </c:pt>
                <c:pt idx="56902">
                  <c:v>-34.070999999999998</c:v>
                </c:pt>
                <c:pt idx="56903">
                  <c:v>-34.069000000000003</c:v>
                </c:pt>
                <c:pt idx="56904">
                  <c:v>-34.066999999999993</c:v>
                </c:pt>
                <c:pt idx="56905">
                  <c:v>-34.064999999999998</c:v>
                </c:pt>
                <c:pt idx="56906">
                  <c:v>-34.063000000000002</c:v>
                </c:pt>
                <c:pt idx="56907">
                  <c:v>-34.061000000000007</c:v>
                </c:pt>
                <c:pt idx="56908">
                  <c:v>-34.058999999999997</c:v>
                </c:pt>
                <c:pt idx="56909">
                  <c:v>-34.057000000000002</c:v>
                </c:pt>
                <c:pt idx="56910">
                  <c:v>-34.055000000000007</c:v>
                </c:pt>
                <c:pt idx="56911">
                  <c:v>-34.052999999999997</c:v>
                </c:pt>
                <c:pt idx="56912">
                  <c:v>-34.051000000000002</c:v>
                </c:pt>
                <c:pt idx="56913">
                  <c:v>-34.049000000000007</c:v>
                </c:pt>
                <c:pt idx="56914">
                  <c:v>-34.046999999999997</c:v>
                </c:pt>
                <c:pt idx="56915">
                  <c:v>-34.045000000000002</c:v>
                </c:pt>
                <c:pt idx="56916">
                  <c:v>-34.043000000000006</c:v>
                </c:pt>
                <c:pt idx="56917">
                  <c:v>-34.040999999999997</c:v>
                </c:pt>
                <c:pt idx="56918">
                  <c:v>-34.039000000000001</c:v>
                </c:pt>
                <c:pt idx="56919">
                  <c:v>-34.037000000000006</c:v>
                </c:pt>
                <c:pt idx="56920">
                  <c:v>-34.034999999999997</c:v>
                </c:pt>
                <c:pt idx="56921">
                  <c:v>-34.033000000000001</c:v>
                </c:pt>
                <c:pt idx="56922">
                  <c:v>-34.031000000000006</c:v>
                </c:pt>
                <c:pt idx="56923">
                  <c:v>-34.028999999999996</c:v>
                </c:pt>
                <c:pt idx="56924">
                  <c:v>-34.027000000000001</c:v>
                </c:pt>
                <c:pt idx="56925">
                  <c:v>-34.025000000000006</c:v>
                </c:pt>
                <c:pt idx="56926">
                  <c:v>-34.022999999999996</c:v>
                </c:pt>
                <c:pt idx="56927">
                  <c:v>-34.021000000000001</c:v>
                </c:pt>
                <c:pt idx="56928">
                  <c:v>-34.019000000000005</c:v>
                </c:pt>
                <c:pt idx="56929">
                  <c:v>-34.016999999999996</c:v>
                </c:pt>
                <c:pt idx="56930">
                  <c:v>-34.015000000000001</c:v>
                </c:pt>
                <c:pt idx="56931">
                  <c:v>-34.013000000000005</c:v>
                </c:pt>
                <c:pt idx="56932">
                  <c:v>-34.010999999999996</c:v>
                </c:pt>
                <c:pt idx="56933">
                  <c:v>-34.009</c:v>
                </c:pt>
                <c:pt idx="56934">
                  <c:v>-34.007000000000005</c:v>
                </c:pt>
                <c:pt idx="56935">
                  <c:v>-34.004999999999995</c:v>
                </c:pt>
                <c:pt idx="56936">
                  <c:v>-34.003</c:v>
                </c:pt>
                <c:pt idx="56937">
                  <c:v>-34.001000000000005</c:v>
                </c:pt>
                <c:pt idx="56938">
                  <c:v>-33.998999999999995</c:v>
                </c:pt>
                <c:pt idx="56939">
                  <c:v>-33.997</c:v>
                </c:pt>
                <c:pt idx="56940">
                  <c:v>-33.995000000000005</c:v>
                </c:pt>
                <c:pt idx="56941">
                  <c:v>-33.992999999999995</c:v>
                </c:pt>
                <c:pt idx="56942">
                  <c:v>-33.991</c:v>
                </c:pt>
                <c:pt idx="56943">
                  <c:v>-33.989000000000004</c:v>
                </c:pt>
                <c:pt idx="56944">
                  <c:v>-33.986999999999995</c:v>
                </c:pt>
                <c:pt idx="56945">
                  <c:v>-33.984999999999999</c:v>
                </c:pt>
                <c:pt idx="56946">
                  <c:v>-33.983000000000004</c:v>
                </c:pt>
                <c:pt idx="56947">
                  <c:v>-33.980999999999995</c:v>
                </c:pt>
                <c:pt idx="56948">
                  <c:v>-33.978999999999999</c:v>
                </c:pt>
                <c:pt idx="56949">
                  <c:v>-33.977000000000004</c:v>
                </c:pt>
                <c:pt idx="56950">
                  <c:v>-33.974999999999994</c:v>
                </c:pt>
                <c:pt idx="56951">
                  <c:v>-33.972999999999999</c:v>
                </c:pt>
                <c:pt idx="56952">
                  <c:v>-33.971000000000004</c:v>
                </c:pt>
                <c:pt idx="56953">
                  <c:v>-33.968999999999994</c:v>
                </c:pt>
                <c:pt idx="56954">
                  <c:v>-33.966999999999999</c:v>
                </c:pt>
                <c:pt idx="56955">
                  <c:v>-33.965000000000003</c:v>
                </c:pt>
                <c:pt idx="56956">
                  <c:v>-33.962999999999994</c:v>
                </c:pt>
                <c:pt idx="56957">
                  <c:v>-33.960999999999999</c:v>
                </c:pt>
                <c:pt idx="56958">
                  <c:v>-33.959000000000003</c:v>
                </c:pt>
                <c:pt idx="56959">
                  <c:v>-33.956999999999994</c:v>
                </c:pt>
                <c:pt idx="56960">
                  <c:v>-33.954999999999998</c:v>
                </c:pt>
                <c:pt idx="56961">
                  <c:v>-33.953000000000003</c:v>
                </c:pt>
                <c:pt idx="56962">
                  <c:v>-33.950999999999993</c:v>
                </c:pt>
                <c:pt idx="56963">
                  <c:v>-33.948999999999998</c:v>
                </c:pt>
                <c:pt idx="56964">
                  <c:v>-33.947000000000003</c:v>
                </c:pt>
                <c:pt idx="56965">
                  <c:v>-33.944999999999993</c:v>
                </c:pt>
                <c:pt idx="56966">
                  <c:v>-33.942999999999998</c:v>
                </c:pt>
                <c:pt idx="56967">
                  <c:v>-33.941000000000003</c:v>
                </c:pt>
                <c:pt idx="56968">
                  <c:v>-33.938999999999993</c:v>
                </c:pt>
                <c:pt idx="56969">
                  <c:v>-33.936999999999998</c:v>
                </c:pt>
                <c:pt idx="56970">
                  <c:v>-33.935000000000002</c:v>
                </c:pt>
                <c:pt idx="56971">
                  <c:v>-33.933000000000007</c:v>
                </c:pt>
                <c:pt idx="56972">
                  <c:v>-33.930999999999997</c:v>
                </c:pt>
                <c:pt idx="56973">
                  <c:v>-33.929000000000002</c:v>
                </c:pt>
                <c:pt idx="56974">
                  <c:v>-33.927000000000007</c:v>
                </c:pt>
                <c:pt idx="56975">
                  <c:v>-33.924999999999997</c:v>
                </c:pt>
                <c:pt idx="56976">
                  <c:v>-33.923000000000002</c:v>
                </c:pt>
                <c:pt idx="56977">
                  <c:v>-33.921000000000006</c:v>
                </c:pt>
                <c:pt idx="56978">
                  <c:v>-33.918999999999997</c:v>
                </c:pt>
                <c:pt idx="56979">
                  <c:v>-33.917000000000002</c:v>
                </c:pt>
                <c:pt idx="56980">
                  <c:v>-33.915000000000006</c:v>
                </c:pt>
                <c:pt idx="56981">
                  <c:v>-33.912999999999997</c:v>
                </c:pt>
                <c:pt idx="56982">
                  <c:v>-33.911000000000001</c:v>
                </c:pt>
                <c:pt idx="56983">
                  <c:v>-33.909000000000006</c:v>
                </c:pt>
                <c:pt idx="56984">
                  <c:v>-33.906999999999996</c:v>
                </c:pt>
                <c:pt idx="56985">
                  <c:v>-33.905000000000001</c:v>
                </c:pt>
                <c:pt idx="56986">
                  <c:v>-33.903000000000006</c:v>
                </c:pt>
                <c:pt idx="56987">
                  <c:v>-33.900999999999996</c:v>
                </c:pt>
                <c:pt idx="56988">
                  <c:v>-33.899000000000001</c:v>
                </c:pt>
                <c:pt idx="56989">
                  <c:v>-33.897000000000006</c:v>
                </c:pt>
                <c:pt idx="56990">
                  <c:v>-33.894999999999996</c:v>
                </c:pt>
                <c:pt idx="56991">
                  <c:v>-33.893000000000001</c:v>
                </c:pt>
                <c:pt idx="56992">
                  <c:v>-33.891000000000005</c:v>
                </c:pt>
                <c:pt idx="56993">
                  <c:v>-33.888999999999996</c:v>
                </c:pt>
                <c:pt idx="56994">
                  <c:v>-33.887</c:v>
                </c:pt>
                <c:pt idx="56995">
                  <c:v>-33.885000000000005</c:v>
                </c:pt>
                <c:pt idx="56996">
                  <c:v>-33.882999999999996</c:v>
                </c:pt>
                <c:pt idx="56997">
                  <c:v>-33.881</c:v>
                </c:pt>
                <c:pt idx="56998">
                  <c:v>-33.879000000000005</c:v>
                </c:pt>
                <c:pt idx="56999">
                  <c:v>-33.876999999999995</c:v>
                </c:pt>
                <c:pt idx="57000">
                  <c:v>-33.875</c:v>
                </c:pt>
                <c:pt idx="57001">
                  <c:v>-33.873000000000005</c:v>
                </c:pt>
                <c:pt idx="57002">
                  <c:v>-33.870999999999995</c:v>
                </c:pt>
                <c:pt idx="57003">
                  <c:v>-33.869</c:v>
                </c:pt>
                <c:pt idx="57004">
                  <c:v>-33.867000000000004</c:v>
                </c:pt>
                <c:pt idx="57005">
                  <c:v>-33.864999999999995</c:v>
                </c:pt>
                <c:pt idx="57006">
                  <c:v>-33.863</c:v>
                </c:pt>
                <c:pt idx="57007">
                  <c:v>-33.861000000000004</c:v>
                </c:pt>
                <c:pt idx="57008">
                  <c:v>-33.858999999999995</c:v>
                </c:pt>
                <c:pt idx="57009">
                  <c:v>-33.856999999999999</c:v>
                </c:pt>
                <c:pt idx="57010">
                  <c:v>-33.855000000000004</c:v>
                </c:pt>
                <c:pt idx="57011">
                  <c:v>-33.852999999999994</c:v>
                </c:pt>
                <c:pt idx="57012">
                  <c:v>-33.850999999999999</c:v>
                </c:pt>
                <c:pt idx="57013">
                  <c:v>-33.849000000000004</c:v>
                </c:pt>
                <c:pt idx="57014">
                  <c:v>-33.846999999999994</c:v>
                </c:pt>
                <c:pt idx="57015">
                  <c:v>-33.844999999999999</c:v>
                </c:pt>
                <c:pt idx="57016">
                  <c:v>-33.843000000000004</c:v>
                </c:pt>
                <c:pt idx="57017">
                  <c:v>-33.840999999999994</c:v>
                </c:pt>
                <c:pt idx="57018">
                  <c:v>-33.838999999999999</c:v>
                </c:pt>
                <c:pt idx="57019">
                  <c:v>-33.837000000000003</c:v>
                </c:pt>
                <c:pt idx="57020">
                  <c:v>-33.834999999999994</c:v>
                </c:pt>
                <c:pt idx="57021">
                  <c:v>-33.832999999999998</c:v>
                </c:pt>
                <c:pt idx="57022">
                  <c:v>-33.831000000000003</c:v>
                </c:pt>
                <c:pt idx="57023">
                  <c:v>-33.828999999999994</c:v>
                </c:pt>
                <c:pt idx="57024">
                  <c:v>-33.826999999999998</c:v>
                </c:pt>
                <c:pt idx="57025">
                  <c:v>-33.825000000000003</c:v>
                </c:pt>
                <c:pt idx="57026">
                  <c:v>-33.822999999999993</c:v>
                </c:pt>
                <c:pt idx="57027">
                  <c:v>-33.820999999999998</c:v>
                </c:pt>
                <c:pt idx="57028">
                  <c:v>-33.819000000000003</c:v>
                </c:pt>
                <c:pt idx="57029">
                  <c:v>-33.816999999999993</c:v>
                </c:pt>
                <c:pt idx="57030">
                  <c:v>-33.814999999999998</c:v>
                </c:pt>
                <c:pt idx="57031">
                  <c:v>-33.813000000000002</c:v>
                </c:pt>
                <c:pt idx="57032">
                  <c:v>-33.811000000000007</c:v>
                </c:pt>
                <c:pt idx="57033">
                  <c:v>-33.808999999999997</c:v>
                </c:pt>
                <c:pt idx="57034">
                  <c:v>-33.807000000000002</c:v>
                </c:pt>
                <c:pt idx="57035">
                  <c:v>-33.805000000000007</c:v>
                </c:pt>
                <c:pt idx="57036">
                  <c:v>-33.802999999999997</c:v>
                </c:pt>
                <c:pt idx="57037">
                  <c:v>-33.801000000000002</c:v>
                </c:pt>
                <c:pt idx="57038">
                  <c:v>-33.799000000000007</c:v>
                </c:pt>
                <c:pt idx="57039">
                  <c:v>-33.796999999999997</c:v>
                </c:pt>
                <c:pt idx="57040">
                  <c:v>-33.795000000000002</c:v>
                </c:pt>
                <c:pt idx="57041">
                  <c:v>-33.793000000000006</c:v>
                </c:pt>
                <c:pt idx="57042">
                  <c:v>-33.790999999999997</c:v>
                </c:pt>
                <c:pt idx="57043">
                  <c:v>-33.789000000000001</c:v>
                </c:pt>
                <c:pt idx="57044">
                  <c:v>-33.787000000000006</c:v>
                </c:pt>
                <c:pt idx="57045">
                  <c:v>-33.784999999999997</c:v>
                </c:pt>
                <c:pt idx="57046">
                  <c:v>-33.783000000000001</c:v>
                </c:pt>
                <c:pt idx="57047">
                  <c:v>-33.781000000000006</c:v>
                </c:pt>
                <c:pt idx="57048">
                  <c:v>-33.778999999999996</c:v>
                </c:pt>
                <c:pt idx="57049">
                  <c:v>-33.777000000000001</c:v>
                </c:pt>
                <c:pt idx="57050">
                  <c:v>-33.775000000000006</c:v>
                </c:pt>
                <c:pt idx="57051">
                  <c:v>-33.772999999999996</c:v>
                </c:pt>
                <c:pt idx="57052">
                  <c:v>-33.771000000000001</c:v>
                </c:pt>
                <c:pt idx="57053">
                  <c:v>-33.769000000000005</c:v>
                </c:pt>
                <c:pt idx="57054">
                  <c:v>-33.766999999999996</c:v>
                </c:pt>
                <c:pt idx="57055">
                  <c:v>-33.765000000000001</c:v>
                </c:pt>
                <c:pt idx="57056">
                  <c:v>-33.763000000000005</c:v>
                </c:pt>
                <c:pt idx="57057">
                  <c:v>-33.760999999999996</c:v>
                </c:pt>
                <c:pt idx="57058">
                  <c:v>-33.759</c:v>
                </c:pt>
                <c:pt idx="57059">
                  <c:v>-33.757000000000005</c:v>
                </c:pt>
                <c:pt idx="57060">
                  <c:v>-33.754999999999995</c:v>
                </c:pt>
                <c:pt idx="57061">
                  <c:v>-33.753</c:v>
                </c:pt>
                <c:pt idx="57062">
                  <c:v>-33.751000000000005</c:v>
                </c:pt>
                <c:pt idx="57063">
                  <c:v>-33.748999999999995</c:v>
                </c:pt>
                <c:pt idx="57064">
                  <c:v>-33.747</c:v>
                </c:pt>
                <c:pt idx="57065">
                  <c:v>-33.745000000000005</c:v>
                </c:pt>
                <c:pt idx="57066">
                  <c:v>-33.742999999999995</c:v>
                </c:pt>
                <c:pt idx="57067">
                  <c:v>-33.741</c:v>
                </c:pt>
                <c:pt idx="57068">
                  <c:v>-33.739000000000004</c:v>
                </c:pt>
                <c:pt idx="57069">
                  <c:v>-33.736999999999995</c:v>
                </c:pt>
                <c:pt idx="57070">
                  <c:v>-33.734999999999999</c:v>
                </c:pt>
                <c:pt idx="57071">
                  <c:v>-33.733000000000004</c:v>
                </c:pt>
                <c:pt idx="57072">
                  <c:v>-33.730999999999995</c:v>
                </c:pt>
                <c:pt idx="57073">
                  <c:v>-33.728999999999999</c:v>
                </c:pt>
                <c:pt idx="57074">
                  <c:v>-33.727000000000004</c:v>
                </c:pt>
                <c:pt idx="57075">
                  <c:v>-33.724999999999994</c:v>
                </c:pt>
                <c:pt idx="57076">
                  <c:v>-33.722999999999999</c:v>
                </c:pt>
                <c:pt idx="57077">
                  <c:v>-33.721000000000004</c:v>
                </c:pt>
                <c:pt idx="57078">
                  <c:v>-33.718999999999994</c:v>
                </c:pt>
                <c:pt idx="57079">
                  <c:v>-33.716999999999999</c:v>
                </c:pt>
                <c:pt idx="57080">
                  <c:v>-33.715000000000003</c:v>
                </c:pt>
                <c:pt idx="57081">
                  <c:v>-33.712999999999994</c:v>
                </c:pt>
                <c:pt idx="57082">
                  <c:v>-33.710999999999999</c:v>
                </c:pt>
                <c:pt idx="57083">
                  <c:v>-33.709000000000003</c:v>
                </c:pt>
                <c:pt idx="57084">
                  <c:v>-33.706999999999994</c:v>
                </c:pt>
                <c:pt idx="57085">
                  <c:v>-33.704999999999998</c:v>
                </c:pt>
                <c:pt idx="57086">
                  <c:v>-33.703000000000003</c:v>
                </c:pt>
                <c:pt idx="57087">
                  <c:v>-33.700999999999993</c:v>
                </c:pt>
                <c:pt idx="57088">
                  <c:v>-33.698999999999998</c:v>
                </c:pt>
                <c:pt idx="57089">
                  <c:v>-33.697000000000003</c:v>
                </c:pt>
                <c:pt idx="57090">
                  <c:v>-33.694999999999993</c:v>
                </c:pt>
                <c:pt idx="57091">
                  <c:v>-33.692999999999998</c:v>
                </c:pt>
                <c:pt idx="57092">
                  <c:v>-33.691000000000003</c:v>
                </c:pt>
                <c:pt idx="57093">
                  <c:v>-33.688999999999993</c:v>
                </c:pt>
                <c:pt idx="57094">
                  <c:v>-33.686999999999998</c:v>
                </c:pt>
                <c:pt idx="57095">
                  <c:v>-33.685000000000002</c:v>
                </c:pt>
                <c:pt idx="57096">
                  <c:v>-33.683000000000007</c:v>
                </c:pt>
                <c:pt idx="57097">
                  <c:v>-33.680999999999997</c:v>
                </c:pt>
                <c:pt idx="57098">
                  <c:v>-33.679000000000002</c:v>
                </c:pt>
                <c:pt idx="57099">
                  <c:v>-33.677000000000007</c:v>
                </c:pt>
                <c:pt idx="57100">
                  <c:v>-33.674999999999997</c:v>
                </c:pt>
                <c:pt idx="57101">
                  <c:v>-33.673000000000002</c:v>
                </c:pt>
                <c:pt idx="57102">
                  <c:v>-33.671000000000006</c:v>
                </c:pt>
                <c:pt idx="57103">
                  <c:v>-33.668999999999997</c:v>
                </c:pt>
                <c:pt idx="57104">
                  <c:v>-33.667000000000002</c:v>
                </c:pt>
                <c:pt idx="57105">
                  <c:v>-33.665000000000006</c:v>
                </c:pt>
                <c:pt idx="57106">
                  <c:v>-33.662999999999997</c:v>
                </c:pt>
                <c:pt idx="57107">
                  <c:v>-33.661000000000001</c:v>
                </c:pt>
                <c:pt idx="57108">
                  <c:v>-33.659000000000006</c:v>
                </c:pt>
                <c:pt idx="57109">
                  <c:v>-33.656999999999996</c:v>
                </c:pt>
                <c:pt idx="57110">
                  <c:v>-33.655000000000001</c:v>
                </c:pt>
                <c:pt idx="57111">
                  <c:v>-33.653000000000006</c:v>
                </c:pt>
                <c:pt idx="57112">
                  <c:v>-33.650999999999996</c:v>
                </c:pt>
                <c:pt idx="57113">
                  <c:v>-33.649000000000001</c:v>
                </c:pt>
                <c:pt idx="57114">
                  <c:v>-33.647000000000006</c:v>
                </c:pt>
                <c:pt idx="57115">
                  <c:v>-33.644999999999996</c:v>
                </c:pt>
                <c:pt idx="57116">
                  <c:v>-33.643000000000001</c:v>
                </c:pt>
                <c:pt idx="57117">
                  <c:v>-33.641000000000005</c:v>
                </c:pt>
                <c:pt idx="57118">
                  <c:v>-33.638999999999996</c:v>
                </c:pt>
                <c:pt idx="57119">
                  <c:v>-33.637</c:v>
                </c:pt>
                <c:pt idx="57120">
                  <c:v>-33.635000000000005</c:v>
                </c:pt>
                <c:pt idx="57121">
                  <c:v>-33.632999999999996</c:v>
                </c:pt>
                <c:pt idx="57122">
                  <c:v>-33.631</c:v>
                </c:pt>
                <c:pt idx="57123">
                  <c:v>-33.629000000000005</c:v>
                </c:pt>
                <c:pt idx="57124">
                  <c:v>-33.626999999999995</c:v>
                </c:pt>
                <c:pt idx="57125">
                  <c:v>-33.625</c:v>
                </c:pt>
                <c:pt idx="57126">
                  <c:v>-33.623000000000005</c:v>
                </c:pt>
                <c:pt idx="57127">
                  <c:v>-33.620999999999995</c:v>
                </c:pt>
                <c:pt idx="57128">
                  <c:v>-33.619</c:v>
                </c:pt>
                <c:pt idx="57129">
                  <c:v>-33.617000000000004</c:v>
                </c:pt>
                <c:pt idx="57130">
                  <c:v>-33.614999999999995</c:v>
                </c:pt>
                <c:pt idx="57131">
                  <c:v>-33.613</c:v>
                </c:pt>
                <c:pt idx="57132">
                  <c:v>-33.611000000000004</c:v>
                </c:pt>
                <c:pt idx="57133">
                  <c:v>-33.608999999999995</c:v>
                </c:pt>
                <c:pt idx="57134">
                  <c:v>-33.606999999999999</c:v>
                </c:pt>
                <c:pt idx="57135">
                  <c:v>-33.605000000000004</c:v>
                </c:pt>
                <c:pt idx="57136">
                  <c:v>-33.602999999999994</c:v>
                </c:pt>
                <c:pt idx="57137">
                  <c:v>-33.600999999999999</c:v>
                </c:pt>
                <c:pt idx="57138">
                  <c:v>-33.599000000000004</c:v>
                </c:pt>
                <c:pt idx="57139">
                  <c:v>-33.596999999999994</c:v>
                </c:pt>
                <c:pt idx="57140">
                  <c:v>-33.594999999999999</c:v>
                </c:pt>
                <c:pt idx="57141">
                  <c:v>-33.593000000000004</c:v>
                </c:pt>
                <c:pt idx="57142">
                  <c:v>-33.590999999999994</c:v>
                </c:pt>
                <c:pt idx="57143">
                  <c:v>-33.588999999999999</c:v>
                </c:pt>
                <c:pt idx="57144">
                  <c:v>-33.587000000000003</c:v>
                </c:pt>
                <c:pt idx="57145">
                  <c:v>-33.584999999999994</c:v>
                </c:pt>
                <c:pt idx="57146">
                  <c:v>-33.582999999999998</c:v>
                </c:pt>
                <c:pt idx="57147">
                  <c:v>-33.581000000000003</c:v>
                </c:pt>
                <c:pt idx="57148">
                  <c:v>-33.578999999999994</c:v>
                </c:pt>
                <c:pt idx="57149">
                  <c:v>-33.576999999999998</c:v>
                </c:pt>
                <c:pt idx="57150">
                  <c:v>-33.575000000000003</c:v>
                </c:pt>
                <c:pt idx="57151">
                  <c:v>-33.572999999999993</c:v>
                </c:pt>
                <c:pt idx="57152">
                  <c:v>-33.570999999999998</c:v>
                </c:pt>
                <c:pt idx="57153">
                  <c:v>-33.569000000000003</c:v>
                </c:pt>
                <c:pt idx="57154">
                  <c:v>-33.566999999999993</c:v>
                </c:pt>
                <c:pt idx="57155">
                  <c:v>-33.564999999999998</c:v>
                </c:pt>
                <c:pt idx="57156">
                  <c:v>-33.563000000000002</c:v>
                </c:pt>
                <c:pt idx="57157">
                  <c:v>-33.561000000000007</c:v>
                </c:pt>
                <c:pt idx="57158">
                  <c:v>-33.558999999999997</c:v>
                </c:pt>
                <c:pt idx="57159">
                  <c:v>-33.557000000000002</c:v>
                </c:pt>
                <c:pt idx="57160">
                  <c:v>-33.555000000000007</c:v>
                </c:pt>
                <c:pt idx="57161">
                  <c:v>-33.552999999999997</c:v>
                </c:pt>
                <c:pt idx="57162">
                  <c:v>-33.551000000000002</c:v>
                </c:pt>
                <c:pt idx="57163">
                  <c:v>-33.549000000000007</c:v>
                </c:pt>
                <c:pt idx="57164">
                  <c:v>-33.546999999999997</c:v>
                </c:pt>
                <c:pt idx="57165">
                  <c:v>-33.545000000000002</c:v>
                </c:pt>
                <c:pt idx="57166">
                  <c:v>-33.543000000000006</c:v>
                </c:pt>
                <c:pt idx="57167">
                  <c:v>-33.540999999999997</c:v>
                </c:pt>
                <c:pt idx="57168">
                  <c:v>-33.539000000000001</c:v>
                </c:pt>
                <c:pt idx="57169">
                  <c:v>-33.537000000000006</c:v>
                </c:pt>
                <c:pt idx="57170">
                  <c:v>-33.534999999999997</c:v>
                </c:pt>
                <c:pt idx="57171">
                  <c:v>-33.533000000000001</c:v>
                </c:pt>
                <c:pt idx="57172">
                  <c:v>-33.531000000000006</c:v>
                </c:pt>
                <c:pt idx="57173">
                  <c:v>-33.528999999999996</c:v>
                </c:pt>
                <c:pt idx="57174">
                  <c:v>-33.527000000000001</c:v>
                </c:pt>
                <c:pt idx="57175">
                  <c:v>-33.525000000000006</c:v>
                </c:pt>
                <c:pt idx="57176">
                  <c:v>-33.522999999999996</c:v>
                </c:pt>
                <c:pt idx="57177">
                  <c:v>-33.521000000000001</c:v>
                </c:pt>
                <c:pt idx="57178">
                  <c:v>-33.519000000000005</c:v>
                </c:pt>
                <c:pt idx="57179">
                  <c:v>-33.516999999999996</c:v>
                </c:pt>
                <c:pt idx="57180">
                  <c:v>-33.515000000000001</c:v>
                </c:pt>
                <c:pt idx="57181">
                  <c:v>-33.513000000000005</c:v>
                </c:pt>
                <c:pt idx="57182">
                  <c:v>-33.510999999999996</c:v>
                </c:pt>
                <c:pt idx="57183">
                  <c:v>-33.509</c:v>
                </c:pt>
                <c:pt idx="57184">
                  <c:v>-33.507000000000005</c:v>
                </c:pt>
                <c:pt idx="57185">
                  <c:v>-33.504999999999995</c:v>
                </c:pt>
                <c:pt idx="57186">
                  <c:v>-33.503</c:v>
                </c:pt>
                <c:pt idx="57187">
                  <c:v>-33.501000000000005</c:v>
                </c:pt>
                <c:pt idx="57188">
                  <c:v>-33.498999999999995</c:v>
                </c:pt>
                <c:pt idx="57189">
                  <c:v>-33.497</c:v>
                </c:pt>
                <c:pt idx="57190">
                  <c:v>-33.495000000000005</c:v>
                </c:pt>
                <c:pt idx="57191">
                  <c:v>-33.492999999999995</c:v>
                </c:pt>
                <c:pt idx="57192">
                  <c:v>-33.491</c:v>
                </c:pt>
                <c:pt idx="57193">
                  <c:v>-33.489000000000004</c:v>
                </c:pt>
                <c:pt idx="57194">
                  <c:v>-33.486999999999995</c:v>
                </c:pt>
                <c:pt idx="57195">
                  <c:v>-33.484999999999999</c:v>
                </c:pt>
                <c:pt idx="57196">
                  <c:v>-33.483000000000004</c:v>
                </c:pt>
                <c:pt idx="57197">
                  <c:v>-33.480999999999995</c:v>
                </c:pt>
                <c:pt idx="57198">
                  <c:v>-33.478999999999999</c:v>
                </c:pt>
                <c:pt idx="57199">
                  <c:v>-33.477000000000004</c:v>
                </c:pt>
                <c:pt idx="57200">
                  <c:v>-33.474999999999994</c:v>
                </c:pt>
                <c:pt idx="57201">
                  <c:v>-33.472999999999999</c:v>
                </c:pt>
                <c:pt idx="57202">
                  <c:v>-33.471000000000004</c:v>
                </c:pt>
                <c:pt idx="57203">
                  <c:v>-33.468999999999994</c:v>
                </c:pt>
                <c:pt idx="57204">
                  <c:v>-33.466999999999999</c:v>
                </c:pt>
                <c:pt idx="57205">
                  <c:v>-33.465000000000003</c:v>
                </c:pt>
                <c:pt idx="57206">
                  <c:v>-33.462999999999994</c:v>
                </c:pt>
                <c:pt idx="57207">
                  <c:v>-33.460999999999999</c:v>
                </c:pt>
                <c:pt idx="57208">
                  <c:v>-33.459000000000003</c:v>
                </c:pt>
                <c:pt idx="57209">
                  <c:v>-33.456999999999994</c:v>
                </c:pt>
                <c:pt idx="57210">
                  <c:v>-33.454999999999998</c:v>
                </c:pt>
                <c:pt idx="57211">
                  <c:v>-33.453000000000003</c:v>
                </c:pt>
                <c:pt idx="57212">
                  <c:v>-33.450999999999993</c:v>
                </c:pt>
                <c:pt idx="57213">
                  <c:v>-33.448999999999998</c:v>
                </c:pt>
                <c:pt idx="57214">
                  <c:v>-33.447000000000003</c:v>
                </c:pt>
                <c:pt idx="57215">
                  <c:v>-33.444999999999993</c:v>
                </c:pt>
                <c:pt idx="57216">
                  <c:v>-33.442999999999998</c:v>
                </c:pt>
                <c:pt idx="57217">
                  <c:v>-33.441000000000003</c:v>
                </c:pt>
                <c:pt idx="57218">
                  <c:v>-33.438999999999993</c:v>
                </c:pt>
                <c:pt idx="57219">
                  <c:v>-33.436999999999998</c:v>
                </c:pt>
                <c:pt idx="57220">
                  <c:v>-33.435000000000002</c:v>
                </c:pt>
                <c:pt idx="57221">
                  <c:v>-33.433000000000007</c:v>
                </c:pt>
                <c:pt idx="57222">
                  <c:v>-33.430999999999997</c:v>
                </c:pt>
                <c:pt idx="57223">
                  <c:v>-33.429000000000002</c:v>
                </c:pt>
                <c:pt idx="57224">
                  <c:v>-33.427000000000007</c:v>
                </c:pt>
                <c:pt idx="57225">
                  <c:v>-33.424999999999997</c:v>
                </c:pt>
                <c:pt idx="57226">
                  <c:v>-33.423000000000002</c:v>
                </c:pt>
                <c:pt idx="57227">
                  <c:v>-33.421000000000006</c:v>
                </c:pt>
                <c:pt idx="57228">
                  <c:v>-33.418999999999997</c:v>
                </c:pt>
                <c:pt idx="57229">
                  <c:v>-33.417000000000002</c:v>
                </c:pt>
                <c:pt idx="57230">
                  <c:v>-33.415000000000006</c:v>
                </c:pt>
                <c:pt idx="57231">
                  <c:v>-33.412999999999997</c:v>
                </c:pt>
                <c:pt idx="57232">
                  <c:v>-33.411000000000001</c:v>
                </c:pt>
                <c:pt idx="57233">
                  <c:v>-33.409000000000006</c:v>
                </c:pt>
                <c:pt idx="57234">
                  <c:v>-33.406999999999996</c:v>
                </c:pt>
                <c:pt idx="57235">
                  <c:v>-33.405000000000001</c:v>
                </c:pt>
                <c:pt idx="57236">
                  <c:v>-33.403000000000006</c:v>
                </c:pt>
                <c:pt idx="57237">
                  <c:v>-33.400999999999996</c:v>
                </c:pt>
                <c:pt idx="57238">
                  <c:v>-33.399000000000001</c:v>
                </c:pt>
                <c:pt idx="57239">
                  <c:v>-33.397000000000006</c:v>
                </c:pt>
                <c:pt idx="57240">
                  <c:v>-33.394999999999996</c:v>
                </c:pt>
                <c:pt idx="57241">
                  <c:v>-33.393000000000001</c:v>
                </c:pt>
                <c:pt idx="57242">
                  <c:v>-33.391000000000005</c:v>
                </c:pt>
                <c:pt idx="57243">
                  <c:v>-33.388999999999996</c:v>
                </c:pt>
                <c:pt idx="57244">
                  <c:v>-33.387</c:v>
                </c:pt>
                <c:pt idx="57245">
                  <c:v>-33.385000000000005</c:v>
                </c:pt>
                <c:pt idx="57246">
                  <c:v>-33.382999999999996</c:v>
                </c:pt>
                <c:pt idx="57247">
                  <c:v>-33.381</c:v>
                </c:pt>
                <c:pt idx="57248">
                  <c:v>-33.379000000000005</c:v>
                </c:pt>
                <c:pt idx="57249">
                  <c:v>-33.376999999999995</c:v>
                </c:pt>
                <c:pt idx="57250">
                  <c:v>-33.375</c:v>
                </c:pt>
                <c:pt idx="57251">
                  <c:v>-33.373000000000005</c:v>
                </c:pt>
                <c:pt idx="57252">
                  <c:v>-33.370999999999995</c:v>
                </c:pt>
                <c:pt idx="57253">
                  <c:v>-33.369</c:v>
                </c:pt>
                <c:pt idx="57254">
                  <c:v>-33.367000000000004</c:v>
                </c:pt>
                <c:pt idx="57255">
                  <c:v>-33.364999999999995</c:v>
                </c:pt>
                <c:pt idx="57256">
                  <c:v>-33.363</c:v>
                </c:pt>
                <c:pt idx="57257">
                  <c:v>-33.361000000000004</c:v>
                </c:pt>
                <c:pt idx="57258">
                  <c:v>-33.358999999999995</c:v>
                </c:pt>
                <c:pt idx="57259">
                  <c:v>-33.356999999999999</c:v>
                </c:pt>
                <c:pt idx="57260">
                  <c:v>-33.355000000000004</c:v>
                </c:pt>
                <c:pt idx="57261">
                  <c:v>-33.352999999999994</c:v>
                </c:pt>
                <c:pt idx="57262">
                  <c:v>-33.350999999999999</c:v>
                </c:pt>
                <c:pt idx="57263">
                  <c:v>-33.349000000000004</c:v>
                </c:pt>
                <c:pt idx="57264">
                  <c:v>-33.346999999999994</c:v>
                </c:pt>
                <c:pt idx="57265">
                  <c:v>-33.344999999999999</c:v>
                </c:pt>
                <c:pt idx="57266">
                  <c:v>-33.343000000000004</c:v>
                </c:pt>
                <c:pt idx="57267">
                  <c:v>-33.340999999999994</c:v>
                </c:pt>
                <c:pt idx="57268">
                  <c:v>-33.338999999999999</c:v>
                </c:pt>
                <c:pt idx="57269">
                  <c:v>-33.337000000000003</c:v>
                </c:pt>
                <c:pt idx="57270">
                  <c:v>-33.334999999999994</c:v>
                </c:pt>
                <c:pt idx="57271">
                  <c:v>-33.332999999999998</c:v>
                </c:pt>
                <c:pt idx="57272">
                  <c:v>-33.331000000000003</c:v>
                </c:pt>
                <c:pt idx="57273">
                  <c:v>-33.328999999999994</c:v>
                </c:pt>
                <c:pt idx="57274">
                  <c:v>-33.326999999999998</c:v>
                </c:pt>
                <c:pt idx="57275">
                  <c:v>-33.325000000000003</c:v>
                </c:pt>
                <c:pt idx="57276">
                  <c:v>-33.322999999999993</c:v>
                </c:pt>
                <c:pt idx="57277">
                  <c:v>-33.320999999999998</c:v>
                </c:pt>
                <c:pt idx="57278">
                  <c:v>-33.319000000000003</c:v>
                </c:pt>
                <c:pt idx="57279">
                  <c:v>-33.316999999999993</c:v>
                </c:pt>
                <c:pt idx="57280">
                  <c:v>-33.314999999999998</c:v>
                </c:pt>
                <c:pt idx="57281">
                  <c:v>-33.313000000000002</c:v>
                </c:pt>
                <c:pt idx="57282">
                  <c:v>-33.311000000000007</c:v>
                </c:pt>
                <c:pt idx="57283">
                  <c:v>-33.308999999999997</c:v>
                </c:pt>
                <c:pt idx="57284">
                  <c:v>-33.307000000000002</c:v>
                </c:pt>
                <c:pt idx="57285">
                  <c:v>-33.305000000000007</c:v>
                </c:pt>
                <c:pt idx="57286">
                  <c:v>-33.302999999999997</c:v>
                </c:pt>
                <c:pt idx="57287">
                  <c:v>-33.301000000000002</c:v>
                </c:pt>
                <c:pt idx="57288">
                  <c:v>-33.299000000000007</c:v>
                </c:pt>
                <c:pt idx="57289">
                  <c:v>-33.296999999999997</c:v>
                </c:pt>
                <c:pt idx="57290">
                  <c:v>-33.295000000000002</c:v>
                </c:pt>
                <c:pt idx="57291">
                  <c:v>-33.293000000000006</c:v>
                </c:pt>
                <c:pt idx="57292">
                  <c:v>-33.290999999999997</c:v>
                </c:pt>
                <c:pt idx="57293">
                  <c:v>-33.289000000000001</c:v>
                </c:pt>
                <c:pt idx="57294">
                  <c:v>-33.287000000000006</c:v>
                </c:pt>
                <c:pt idx="57295">
                  <c:v>-33.284999999999997</c:v>
                </c:pt>
                <c:pt idx="57296">
                  <c:v>-33.283000000000001</c:v>
                </c:pt>
                <c:pt idx="57297">
                  <c:v>-33.281000000000006</c:v>
                </c:pt>
                <c:pt idx="57298">
                  <c:v>-33.278999999999996</c:v>
                </c:pt>
                <c:pt idx="57299">
                  <c:v>-33.277000000000001</c:v>
                </c:pt>
                <c:pt idx="57300">
                  <c:v>-33.275000000000006</c:v>
                </c:pt>
                <c:pt idx="57301">
                  <c:v>-33.272999999999996</c:v>
                </c:pt>
                <c:pt idx="57302">
                  <c:v>-33.271000000000001</c:v>
                </c:pt>
                <c:pt idx="57303">
                  <c:v>-33.269000000000005</c:v>
                </c:pt>
                <c:pt idx="57304">
                  <c:v>-33.266999999999996</c:v>
                </c:pt>
                <c:pt idx="57305">
                  <c:v>-33.265000000000001</c:v>
                </c:pt>
                <c:pt idx="57306">
                  <c:v>-33.263000000000005</c:v>
                </c:pt>
                <c:pt idx="57307">
                  <c:v>-33.260999999999996</c:v>
                </c:pt>
                <c:pt idx="57308">
                  <c:v>-33.259</c:v>
                </c:pt>
                <c:pt idx="57309">
                  <c:v>-33.257000000000005</c:v>
                </c:pt>
                <c:pt idx="57310">
                  <c:v>-33.254999999999995</c:v>
                </c:pt>
                <c:pt idx="57311">
                  <c:v>-33.253</c:v>
                </c:pt>
                <c:pt idx="57312">
                  <c:v>-33.251000000000005</c:v>
                </c:pt>
                <c:pt idx="57313">
                  <c:v>-33.248999999999995</c:v>
                </c:pt>
                <c:pt idx="57314">
                  <c:v>-33.247</c:v>
                </c:pt>
                <c:pt idx="57315">
                  <c:v>-33.245000000000005</c:v>
                </c:pt>
                <c:pt idx="57316">
                  <c:v>-33.242999999999995</c:v>
                </c:pt>
                <c:pt idx="57317">
                  <c:v>-33.241</c:v>
                </c:pt>
                <c:pt idx="57318">
                  <c:v>-33.239000000000004</c:v>
                </c:pt>
                <c:pt idx="57319">
                  <c:v>-33.236999999999995</c:v>
                </c:pt>
                <c:pt idx="57320">
                  <c:v>-33.234999999999999</c:v>
                </c:pt>
                <c:pt idx="57321">
                  <c:v>-33.233000000000004</c:v>
                </c:pt>
                <c:pt idx="57322">
                  <c:v>-33.230999999999995</c:v>
                </c:pt>
                <c:pt idx="57323">
                  <c:v>-33.228999999999999</c:v>
                </c:pt>
                <c:pt idx="57324">
                  <c:v>-33.227000000000004</c:v>
                </c:pt>
                <c:pt idx="57325">
                  <c:v>-33.224999999999994</c:v>
                </c:pt>
                <c:pt idx="57326">
                  <c:v>-33.222999999999999</c:v>
                </c:pt>
                <c:pt idx="57327">
                  <c:v>-33.221000000000004</c:v>
                </c:pt>
                <c:pt idx="57328">
                  <c:v>-33.218999999999994</c:v>
                </c:pt>
                <c:pt idx="57329">
                  <c:v>-33.216999999999999</c:v>
                </c:pt>
                <c:pt idx="57330">
                  <c:v>-33.215000000000003</c:v>
                </c:pt>
                <c:pt idx="57331">
                  <c:v>-33.212999999999994</c:v>
                </c:pt>
                <c:pt idx="57332">
                  <c:v>-33.210999999999999</c:v>
                </c:pt>
                <c:pt idx="57333">
                  <c:v>-33.209000000000003</c:v>
                </c:pt>
                <c:pt idx="57334">
                  <c:v>-33.206999999999994</c:v>
                </c:pt>
                <c:pt idx="57335">
                  <c:v>-33.204999999999998</c:v>
                </c:pt>
                <c:pt idx="57336">
                  <c:v>-33.203000000000003</c:v>
                </c:pt>
                <c:pt idx="57337">
                  <c:v>-33.200999999999993</c:v>
                </c:pt>
                <c:pt idx="57338">
                  <c:v>-33.198999999999998</c:v>
                </c:pt>
                <c:pt idx="57339">
                  <c:v>-33.197000000000003</c:v>
                </c:pt>
                <c:pt idx="57340">
                  <c:v>-33.194999999999993</c:v>
                </c:pt>
                <c:pt idx="57341">
                  <c:v>-33.192999999999998</c:v>
                </c:pt>
                <c:pt idx="57342">
                  <c:v>-33.191000000000003</c:v>
                </c:pt>
                <c:pt idx="57343">
                  <c:v>-33.188999999999993</c:v>
                </c:pt>
                <c:pt idx="57344">
                  <c:v>-33.186999999999998</c:v>
                </c:pt>
                <c:pt idx="57345">
                  <c:v>-33.185000000000002</c:v>
                </c:pt>
                <c:pt idx="57346">
                  <c:v>-33.183000000000007</c:v>
                </c:pt>
                <c:pt idx="57347">
                  <c:v>-33.180999999999997</c:v>
                </c:pt>
                <c:pt idx="57348">
                  <c:v>-33.179000000000002</c:v>
                </c:pt>
                <c:pt idx="57349">
                  <c:v>-33.177000000000007</c:v>
                </c:pt>
                <c:pt idx="57350">
                  <c:v>-33.174999999999997</c:v>
                </c:pt>
                <c:pt idx="57351">
                  <c:v>-33.173000000000002</c:v>
                </c:pt>
                <c:pt idx="57352">
                  <c:v>-33.171000000000006</c:v>
                </c:pt>
                <c:pt idx="57353">
                  <c:v>-33.168999999999997</c:v>
                </c:pt>
                <c:pt idx="57354">
                  <c:v>-33.167000000000002</c:v>
                </c:pt>
                <c:pt idx="57355">
                  <c:v>-33.165000000000006</c:v>
                </c:pt>
                <c:pt idx="57356">
                  <c:v>-33.162999999999997</c:v>
                </c:pt>
                <c:pt idx="57357">
                  <c:v>-33.161000000000001</c:v>
                </c:pt>
                <c:pt idx="57358">
                  <c:v>-33.159000000000006</c:v>
                </c:pt>
                <c:pt idx="57359">
                  <c:v>-33.156999999999996</c:v>
                </c:pt>
                <c:pt idx="57360">
                  <c:v>-33.155000000000001</c:v>
                </c:pt>
                <c:pt idx="57361">
                  <c:v>-33.153000000000006</c:v>
                </c:pt>
                <c:pt idx="57362">
                  <c:v>-33.150999999999996</c:v>
                </c:pt>
                <c:pt idx="57363">
                  <c:v>-33.149000000000001</c:v>
                </c:pt>
                <c:pt idx="57364">
                  <c:v>-33.147000000000006</c:v>
                </c:pt>
                <c:pt idx="57365">
                  <c:v>-33.144999999999996</c:v>
                </c:pt>
                <c:pt idx="57366">
                  <c:v>-33.143000000000001</c:v>
                </c:pt>
                <c:pt idx="57367">
                  <c:v>-33.141000000000005</c:v>
                </c:pt>
                <c:pt idx="57368">
                  <c:v>-33.138999999999996</c:v>
                </c:pt>
                <c:pt idx="57369">
                  <c:v>-33.137</c:v>
                </c:pt>
                <c:pt idx="57370">
                  <c:v>-33.135000000000005</c:v>
                </c:pt>
                <c:pt idx="57371">
                  <c:v>-33.132999999999996</c:v>
                </c:pt>
                <c:pt idx="57372">
                  <c:v>-33.131</c:v>
                </c:pt>
                <c:pt idx="57373">
                  <c:v>-33.129000000000005</c:v>
                </c:pt>
                <c:pt idx="57374">
                  <c:v>-33.126999999999995</c:v>
                </c:pt>
                <c:pt idx="57375">
                  <c:v>-33.125</c:v>
                </c:pt>
                <c:pt idx="57376">
                  <c:v>-33.123000000000005</c:v>
                </c:pt>
                <c:pt idx="57377">
                  <c:v>-33.120999999999995</c:v>
                </c:pt>
                <c:pt idx="57378">
                  <c:v>-33.119</c:v>
                </c:pt>
                <c:pt idx="57379">
                  <c:v>-33.117000000000004</c:v>
                </c:pt>
                <c:pt idx="57380">
                  <c:v>-33.114999999999995</c:v>
                </c:pt>
                <c:pt idx="57381">
                  <c:v>-33.113</c:v>
                </c:pt>
                <c:pt idx="57382">
                  <c:v>-33.111000000000004</c:v>
                </c:pt>
                <c:pt idx="57383">
                  <c:v>-33.108999999999995</c:v>
                </c:pt>
                <c:pt idx="57384">
                  <c:v>-33.106999999999999</c:v>
                </c:pt>
                <c:pt idx="57385">
                  <c:v>-33.105000000000004</c:v>
                </c:pt>
                <c:pt idx="57386">
                  <c:v>-33.102999999999994</c:v>
                </c:pt>
                <c:pt idx="57387">
                  <c:v>-33.100999999999999</c:v>
                </c:pt>
                <c:pt idx="57388">
                  <c:v>-33.099000000000004</c:v>
                </c:pt>
                <c:pt idx="57389">
                  <c:v>-33.096999999999994</c:v>
                </c:pt>
                <c:pt idx="57390">
                  <c:v>-33.094999999999999</c:v>
                </c:pt>
                <c:pt idx="57391">
                  <c:v>-33.093000000000004</c:v>
                </c:pt>
                <c:pt idx="57392">
                  <c:v>-33.090999999999994</c:v>
                </c:pt>
                <c:pt idx="57393">
                  <c:v>-33.088999999999999</c:v>
                </c:pt>
                <c:pt idx="57394">
                  <c:v>-33.087000000000003</c:v>
                </c:pt>
                <c:pt idx="57395">
                  <c:v>-33.084999999999994</c:v>
                </c:pt>
                <c:pt idx="57396">
                  <c:v>-33.082999999999998</c:v>
                </c:pt>
                <c:pt idx="57397">
                  <c:v>-33.081000000000003</c:v>
                </c:pt>
                <c:pt idx="57398">
                  <c:v>-33.078999999999994</c:v>
                </c:pt>
                <c:pt idx="57399">
                  <c:v>-33.076999999999998</c:v>
                </c:pt>
                <c:pt idx="57400">
                  <c:v>-33.075000000000003</c:v>
                </c:pt>
                <c:pt idx="57401">
                  <c:v>-33.072999999999993</c:v>
                </c:pt>
                <c:pt idx="57402">
                  <c:v>-33.070999999999998</c:v>
                </c:pt>
                <c:pt idx="57403">
                  <c:v>-33.069000000000003</c:v>
                </c:pt>
                <c:pt idx="57404">
                  <c:v>-33.066999999999993</c:v>
                </c:pt>
                <c:pt idx="57405">
                  <c:v>-33.064999999999998</c:v>
                </c:pt>
                <c:pt idx="57406">
                  <c:v>-33.063000000000002</c:v>
                </c:pt>
                <c:pt idx="57407">
                  <c:v>-33.061000000000007</c:v>
                </c:pt>
                <c:pt idx="57408">
                  <c:v>-33.058999999999997</c:v>
                </c:pt>
                <c:pt idx="57409">
                  <c:v>-33.057000000000002</c:v>
                </c:pt>
                <c:pt idx="57410">
                  <c:v>-33.055000000000007</c:v>
                </c:pt>
                <c:pt idx="57411">
                  <c:v>-33.052999999999997</c:v>
                </c:pt>
                <c:pt idx="57412">
                  <c:v>-33.051000000000002</c:v>
                </c:pt>
                <c:pt idx="57413">
                  <c:v>-33.049000000000007</c:v>
                </c:pt>
                <c:pt idx="57414">
                  <c:v>-33.046999999999997</c:v>
                </c:pt>
                <c:pt idx="57415">
                  <c:v>-33.045000000000002</c:v>
                </c:pt>
                <c:pt idx="57416">
                  <c:v>-33.043000000000006</c:v>
                </c:pt>
                <c:pt idx="57417">
                  <c:v>-33.040999999999997</c:v>
                </c:pt>
                <c:pt idx="57418">
                  <c:v>-33.039000000000001</c:v>
                </c:pt>
                <c:pt idx="57419">
                  <c:v>-33.037000000000006</c:v>
                </c:pt>
                <c:pt idx="57420">
                  <c:v>-33.034999999999997</c:v>
                </c:pt>
                <c:pt idx="57421">
                  <c:v>-33.033000000000001</c:v>
                </c:pt>
                <c:pt idx="57422">
                  <c:v>-33.031000000000006</c:v>
                </c:pt>
                <c:pt idx="57423">
                  <c:v>-33.028999999999996</c:v>
                </c:pt>
                <c:pt idx="57424">
                  <c:v>-33.027000000000001</c:v>
                </c:pt>
                <c:pt idx="57425">
                  <c:v>-33.025000000000006</c:v>
                </c:pt>
                <c:pt idx="57426">
                  <c:v>-33.022999999999996</c:v>
                </c:pt>
                <c:pt idx="57427">
                  <c:v>-33.021000000000001</c:v>
                </c:pt>
                <c:pt idx="57428">
                  <c:v>-33.019000000000005</c:v>
                </c:pt>
                <c:pt idx="57429">
                  <c:v>-33.016999999999996</c:v>
                </c:pt>
                <c:pt idx="57430">
                  <c:v>-33.015000000000001</c:v>
                </c:pt>
                <c:pt idx="57431">
                  <c:v>-33.013000000000005</c:v>
                </c:pt>
                <c:pt idx="57432">
                  <c:v>-33.010999999999996</c:v>
                </c:pt>
                <c:pt idx="57433">
                  <c:v>-33.009</c:v>
                </c:pt>
                <c:pt idx="57434">
                  <c:v>-33.007000000000005</c:v>
                </c:pt>
                <c:pt idx="57435">
                  <c:v>-33.004999999999995</c:v>
                </c:pt>
                <c:pt idx="57436">
                  <c:v>-33.003</c:v>
                </c:pt>
                <c:pt idx="57437">
                  <c:v>-33.001000000000005</c:v>
                </c:pt>
                <c:pt idx="57438">
                  <c:v>-32.998999999999995</c:v>
                </c:pt>
                <c:pt idx="57439">
                  <c:v>-32.997</c:v>
                </c:pt>
                <c:pt idx="57440">
                  <c:v>-32.995000000000005</c:v>
                </c:pt>
                <c:pt idx="57441">
                  <c:v>-32.992999999999995</c:v>
                </c:pt>
                <c:pt idx="57442">
                  <c:v>-32.991</c:v>
                </c:pt>
                <c:pt idx="57443">
                  <c:v>-32.989000000000004</c:v>
                </c:pt>
                <c:pt idx="57444">
                  <c:v>-32.986999999999995</c:v>
                </c:pt>
                <c:pt idx="57445">
                  <c:v>-32.984999999999999</c:v>
                </c:pt>
                <c:pt idx="57446">
                  <c:v>-32.983000000000004</c:v>
                </c:pt>
                <c:pt idx="57447">
                  <c:v>-32.980999999999995</c:v>
                </c:pt>
                <c:pt idx="57448">
                  <c:v>-32.978999999999999</c:v>
                </c:pt>
                <c:pt idx="57449">
                  <c:v>-32.977000000000004</c:v>
                </c:pt>
                <c:pt idx="57450">
                  <c:v>-32.974999999999994</c:v>
                </c:pt>
                <c:pt idx="57451">
                  <c:v>-32.972999999999999</c:v>
                </c:pt>
                <c:pt idx="57452">
                  <c:v>-32.971000000000004</c:v>
                </c:pt>
                <c:pt idx="57453">
                  <c:v>-32.968999999999994</c:v>
                </c:pt>
                <c:pt idx="57454">
                  <c:v>-32.966999999999999</c:v>
                </c:pt>
                <c:pt idx="57455">
                  <c:v>-32.965000000000003</c:v>
                </c:pt>
                <c:pt idx="57456">
                  <c:v>-32.962999999999994</c:v>
                </c:pt>
                <c:pt idx="57457">
                  <c:v>-32.960999999999999</c:v>
                </c:pt>
                <c:pt idx="57458">
                  <c:v>-32.959000000000003</c:v>
                </c:pt>
                <c:pt idx="57459">
                  <c:v>-32.956999999999994</c:v>
                </c:pt>
                <c:pt idx="57460">
                  <c:v>-32.954999999999998</c:v>
                </c:pt>
                <c:pt idx="57461">
                  <c:v>-32.953000000000003</c:v>
                </c:pt>
                <c:pt idx="57462">
                  <c:v>-32.950999999999993</c:v>
                </c:pt>
                <c:pt idx="57463">
                  <c:v>-32.948999999999998</c:v>
                </c:pt>
                <c:pt idx="57464">
                  <c:v>-32.947000000000003</c:v>
                </c:pt>
                <c:pt idx="57465">
                  <c:v>-32.944999999999993</c:v>
                </c:pt>
                <c:pt idx="57466">
                  <c:v>-32.942999999999998</c:v>
                </c:pt>
                <c:pt idx="57467">
                  <c:v>-32.941000000000003</c:v>
                </c:pt>
                <c:pt idx="57468">
                  <c:v>-32.938999999999993</c:v>
                </c:pt>
                <c:pt idx="57469">
                  <c:v>-32.936999999999998</c:v>
                </c:pt>
                <c:pt idx="57470">
                  <c:v>-32.935000000000002</c:v>
                </c:pt>
                <c:pt idx="57471">
                  <c:v>-32.933000000000007</c:v>
                </c:pt>
                <c:pt idx="57472">
                  <c:v>-32.930999999999997</c:v>
                </c:pt>
                <c:pt idx="57473">
                  <c:v>-32.929000000000002</c:v>
                </c:pt>
                <c:pt idx="57474">
                  <c:v>-32.927000000000007</c:v>
                </c:pt>
                <c:pt idx="57475">
                  <c:v>-32.924999999999997</c:v>
                </c:pt>
                <c:pt idx="57476">
                  <c:v>-32.923000000000002</c:v>
                </c:pt>
                <c:pt idx="57477">
                  <c:v>-32.921000000000006</c:v>
                </c:pt>
                <c:pt idx="57478">
                  <c:v>-32.918999999999997</c:v>
                </c:pt>
                <c:pt idx="57479">
                  <c:v>-32.917000000000002</c:v>
                </c:pt>
                <c:pt idx="57480">
                  <c:v>-32.915000000000006</c:v>
                </c:pt>
                <c:pt idx="57481">
                  <c:v>-32.912999999999997</c:v>
                </c:pt>
                <c:pt idx="57482">
                  <c:v>-32.911000000000001</c:v>
                </c:pt>
                <c:pt idx="57483">
                  <c:v>-32.909000000000006</c:v>
                </c:pt>
                <c:pt idx="57484">
                  <c:v>-32.906999999999996</c:v>
                </c:pt>
                <c:pt idx="57485">
                  <c:v>-32.905000000000001</c:v>
                </c:pt>
                <c:pt idx="57486">
                  <c:v>-32.903000000000006</c:v>
                </c:pt>
                <c:pt idx="57487">
                  <c:v>-32.900999999999996</c:v>
                </c:pt>
                <c:pt idx="57488">
                  <c:v>-32.899000000000001</c:v>
                </c:pt>
                <c:pt idx="57489">
                  <c:v>-32.897000000000006</c:v>
                </c:pt>
                <c:pt idx="57490">
                  <c:v>-32.894999999999996</c:v>
                </c:pt>
                <c:pt idx="57491">
                  <c:v>-32.893000000000001</c:v>
                </c:pt>
                <c:pt idx="57492">
                  <c:v>-32.891000000000005</c:v>
                </c:pt>
                <c:pt idx="57493">
                  <c:v>-32.888999999999996</c:v>
                </c:pt>
                <c:pt idx="57494">
                  <c:v>-32.887</c:v>
                </c:pt>
                <c:pt idx="57495">
                  <c:v>-32.885000000000005</c:v>
                </c:pt>
                <c:pt idx="57496">
                  <c:v>-32.882999999999996</c:v>
                </c:pt>
                <c:pt idx="57497">
                  <c:v>-32.881</c:v>
                </c:pt>
                <c:pt idx="57498">
                  <c:v>-32.879000000000005</c:v>
                </c:pt>
                <c:pt idx="57499">
                  <c:v>-32.876999999999995</c:v>
                </c:pt>
                <c:pt idx="57500">
                  <c:v>-32.875</c:v>
                </c:pt>
                <c:pt idx="57501">
                  <c:v>-32.873000000000005</c:v>
                </c:pt>
                <c:pt idx="57502">
                  <c:v>-32.870999999999995</c:v>
                </c:pt>
                <c:pt idx="57503">
                  <c:v>-32.869</c:v>
                </c:pt>
                <c:pt idx="57504">
                  <c:v>-32.867000000000004</c:v>
                </c:pt>
                <c:pt idx="57505">
                  <c:v>-32.864999999999995</c:v>
                </c:pt>
                <c:pt idx="57506">
                  <c:v>-32.863</c:v>
                </c:pt>
                <c:pt idx="57507">
                  <c:v>-32.861000000000004</c:v>
                </c:pt>
                <c:pt idx="57508">
                  <c:v>-32.858999999999995</c:v>
                </c:pt>
                <c:pt idx="57509">
                  <c:v>-32.856999999999999</c:v>
                </c:pt>
                <c:pt idx="57510">
                  <c:v>-32.855000000000004</c:v>
                </c:pt>
                <c:pt idx="57511">
                  <c:v>-32.852999999999994</c:v>
                </c:pt>
                <c:pt idx="57512">
                  <c:v>-32.850999999999999</c:v>
                </c:pt>
                <c:pt idx="57513">
                  <c:v>-32.849000000000004</c:v>
                </c:pt>
                <c:pt idx="57514">
                  <c:v>-32.846999999999994</c:v>
                </c:pt>
                <c:pt idx="57515">
                  <c:v>-32.844999999999999</c:v>
                </c:pt>
                <c:pt idx="57516">
                  <c:v>-32.843000000000004</c:v>
                </c:pt>
                <c:pt idx="57517">
                  <c:v>-32.840999999999994</c:v>
                </c:pt>
                <c:pt idx="57518">
                  <c:v>-32.838999999999999</c:v>
                </c:pt>
                <c:pt idx="57519">
                  <c:v>-32.837000000000003</c:v>
                </c:pt>
                <c:pt idx="57520">
                  <c:v>-32.834999999999994</c:v>
                </c:pt>
                <c:pt idx="57521">
                  <c:v>-32.832999999999998</c:v>
                </c:pt>
                <c:pt idx="57522">
                  <c:v>-32.831000000000003</c:v>
                </c:pt>
                <c:pt idx="57523">
                  <c:v>-32.828999999999994</c:v>
                </c:pt>
                <c:pt idx="57524">
                  <c:v>-32.826999999999998</c:v>
                </c:pt>
                <c:pt idx="57525">
                  <c:v>-32.825000000000003</c:v>
                </c:pt>
                <c:pt idx="57526">
                  <c:v>-32.822999999999993</c:v>
                </c:pt>
                <c:pt idx="57527">
                  <c:v>-32.820999999999998</c:v>
                </c:pt>
                <c:pt idx="57528">
                  <c:v>-32.819000000000003</c:v>
                </c:pt>
                <c:pt idx="57529">
                  <c:v>-32.816999999999993</c:v>
                </c:pt>
                <c:pt idx="57530">
                  <c:v>-32.814999999999998</c:v>
                </c:pt>
                <c:pt idx="57531">
                  <c:v>-32.813000000000002</c:v>
                </c:pt>
                <c:pt idx="57532">
                  <c:v>-32.811000000000007</c:v>
                </c:pt>
                <c:pt idx="57533">
                  <c:v>-32.808999999999997</c:v>
                </c:pt>
                <c:pt idx="57534">
                  <c:v>-32.807000000000002</c:v>
                </c:pt>
                <c:pt idx="57535">
                  <c:v>-32.805000000000007</c:v>
                </c:pt>
                <c:pt idx="57536">
                  <c:v>-32.802999999999997</c:v>
                </c:pt>
                <c:pt idx="57537">
                  <c:v>-32.801000000000002</c:v>
                </c:pt>
                <c:pt idx="57538">
                  <c:v>-32.799000000000007</c:v>
                </c:pt>
                <c:pt idx="57539">
                  <c:v>-32.796999999999997</c:v>
                </c:pt>
                <c:pt idx="57540">
                  <c:v>-32.795000000000002</c:v>
                </c:pt>
                <c:pt idx="57541">
                  <c:v>-32.793000000000006</c:v>
                </c:pt>
                <c:pt idx="57542">
                  <c:v>-32.790999999999997</c:v>
                </c:pt>
                <c:pt idx="57543">
                  <c:v>-32.789000000000001</c:v>
                </c:pt>
                <c:pt idx="57544">
                  <c:v>-32.787000000000006</c:v>
                </c:pt>
                <c:pt idx="57545">
                  <c:v>-32.784999999999997</c:v>
                </c:pt>
                <c:pt idx="57546">
                  <c:v>-32.783000000000001</c:v>
                </c:pt>
                <c:pt idx="57547">
                  <c:v>-32.781000000000006</c:v>
                </c:pt>
                <c:pt idx="57548">
                  <c:v>-32.778999999999996</c:v>
                </c:pt>
                <c:pt idx="57549">
                  <c:v>-32.777000000000001</c:v>
                </c:pt>
                <c:pt idx="57550">
                  <c:v>-32.775000000000006</c:v>
                </c:pt>
                <c:pt idx="57551">
                  <c:v>-32.772999999999996</c:v>
                </c:pt>
                <c:pt idx="57552">
                  <c:v>-32.771000000000001</c:v>
                </c:pt>
                <c:pt idx="57553">
                  <c:v>-32.769000000000005</c:v>
                </c:pt>
                <c:pt idx="57554">
                  <c:v>-32.766999999999996</c:v>
                </c:pt>
                <c:pt idx="57555">
                  <c:v>-32.765000000000001</c:v>
                </c:pt>
                <c:pt idx="57556">
                  <c:v>-32.763000000000005</c:v>
                </c:pt>
                <c:pt idx="57557">
                  <c:v>-32.760999999999996</c:v>
                </c:pt>
                <c:pt idx="57558">
                  <c:v>-32.759</c:v>
                </c:pt>
                <c:pt idx="57559">
                  <c:v>-32.757000000000005</c:v>
                </c:pt>
                <c:pt idx="57560">
                  <c:v>-32.754999999999995</c:v>
                </c:pt>
                <c:pt idx="57561">
                  <c:v>-32.753</c:v>
                </c:pt>
                <c:pt idx="57562">
                  <c:v>-32.751000000000005</c:v>
                </c:pt>
                <c:pt idx="57563">
                  <c:v>-32.748999999999995</c:v>
                </c:pt>
                <c:pt idx="57564">
                  <c:v>-32.747</c:v>
                </c:pt>
                <c:pt idx="57565">
                  <c:v>-32.745000000000005</c:v>
                </c:pt>
                <c:pt idx="57566">
                  <c:v>-32.742999999999995</c:v>
                </c:pt>
                <c:pt idx="57567">
                  <c:v>-32.741</c:v>
                </c:pt>
                <c:pt idx="57568">
                  <c:v>-32.739000000000004</c:v>
                </c:pt>
                <c:pt idx="57569">
                  <c:v>-32.736999999999995</c:v>
                </c:pt>
                <c:pt idx="57570">
                  <c:v>-32.734999999999999</c:v>
                </c:pt>
                <c:pt idx="57571">
                  <c:v>-32.733000000000004</c:v>
                </c:pt>
                <c:pt idx="57572">
                  <c:v>-32.730999999999995</c:v>
                </c:pt>
                <c:pt idx="57573">
                  <c:v>-32.728999999999999</c:v>
                </c:pt>
                <c:pt idx="57574">
                  <c:v>-32.727000000000004</c:v>
                </c:pt>
                <c:pt idx="57575">
                  <c:v>-32.724999999999994</c:v>
                </c:pt>
                <c:pt idx="57576">
                  <c:v>-32.722999999999999</c:v>
                </c:pt>
                <c:pt idx="57577">
                  <c:v>-32.721000000000004</c:v>
                </c:pt>
                <c:pt idx="57578">
                  <c:v>-32.718999999999994</c:v>
                </c:pt>
                <c:pt idx="57579">
                  <c:v>-32.716999999999999</c:v>
                </c:pt>
                <c:pt idx="57580">
                  <c:v>-32.715000000000003</c:v>
                </c:pt>
                <c:pt idx="57581">
                  <c:v>-32.712999999999994</c:v>
                </c:pt>
                <c:pt idx="57582">
                  <c:v>-32.710999999999999</c:v>
                </c:pt>
                <c:pt idx="57583">
                  <c:v>-32.709000000000003</c:v>
                </c:pt>
                <c:pt idx="57584">
                  <c:v>-32.706999999999994</c:v>
                </c:pt>
                <c:pt idx="57585">
                  <c:v>-32.704999999999998</c:v>
                </c:pt>
                <c:pt idx="57586">
                  <c:v>-32.703000000000003</c:v>
                </c:pt>
                <c:pt idx="57587">
                  <c:v>-32.700999999999993</c:v>
                </c:pt>
                <c:pt idx="57588">
                  <c:v>-32.698999999999998</c:v>
                </c:pt>
                <c:pt idx="57589">
                  <c:v>-32.697000000000003</c:v>
                </c:pt>
                <c:pt idx="57590">
                  <c:v>-32.694999999999993</c:v>
                </c:pt>
                <c:pt idx="57591">
                  <c:v>-32.692999999999998</c:v>
                </c:pt>
                <c:pt idx="57592">
                  <c:v>-32.691000000000003</c:v>
                </c:pt>
                <c:pt idx="57593">
                  <c:v>-32.688999999999993</c:v>
                </c:pt>
                <c:pt idx="57594">
                  <c:v>-32.686999999999998</c:v>
                </c:pt>
                <c:pt idx="57595">
                  <c:v>-32.685000000000002</c:v>
                </c:pt>
                <c:pt idx="57596">
                  <c:v>-32.683000000000007</c:v>
                </c:pt>
                <c:pt idx="57597">
                  <c:v>-32.680999999999997</c:v>
                </c:pt>
                <c:pt idx="57598">
                  <c:v>-32.679000000000002</c:v>
                </c:pt>
                <c:pt idx="57599">
                  <c:v>-32.677000000000007</c:v>
                </c:pt>
                <c:pt idx="57600">
                  <c:v>-32.674999999999997</c:v>
                </c:pt>
                <c:pt idx="57601">
                  <c:v>-32.673000000000002</c:v>
                </c:pt>
                <c:pt idx="57602">
                  <c:v>-32.671000000000006</c:v>
                </c:pt>
                <c:pt idx="57603">
                  <c:v>-32.668999999999997</c:v>
                </c:pt>
                <c:pt idx="57604">
                  <c:v>-32.667000000000002</c:v>
                </c:pt>
                <c:pt idx="57605">
                  <c:v>-32.665000000000006</c:v>
                </c:pt>
                <c:pt idx="57606">
                  <c:v>-32.662999999999997</c:v>
                </c:pt>
                <c:pt idx="57607">
                  <c:v>-32.661000000000001</c:v>
                </c:pt>
                <c:pt idx="57608">
                  <c:v>-32.659000000000006</c:v>
                </c:pt>
                <c:pt idx="57609">
                  <c:v>-32.656999999999996</c:v>
                </c:pt>
                <c:pt idx="57610">
                  <c:v>-32.655000000000001</c:v>
                </c:pt>
                <c:pt idx="57611">
                  <c:v>-32.653000000000006</c:v>
                </c:pt>
                <c:pt idx="57612">
                  <c:v>-32.650999999999996</c:v>
                </c:pt>
                <c:pt idx="57613">
                  <c:v>-32.649000000000001</c:v>
                </c:pt>
                <c:pt idx="57614">
                  <c:v>-32.647000000000006</c:v>
                </c:pt>
                <c:pt idx="57615">
                  <c:v>-32.644999999999996</c:v>
                </c:pt>
                <c:pt idx="57616">
                  <c:v>-32.643000000000001</c:v>
                </c:pt>
                <c:pt idx="57617">
                  <c:v>-32.641000000000005</c:v>
                </c:pt>
                <c:pt idx="57618">
                  <c:v>-32.638999999999996</c:v>
                </c:pt>
                <c:pt idx="57619">
                  <c:v>-32.637</c:v>
                </c:pt>
                <c:pt idx="57620">
                  <c:v>-32.635000000000005</c:v>
                </c:pt>
                <c:pt idx="57621">
                  <c:v>-32.632999999999996</c:v>
                </c:pt>
                <c:pt idx="57622">
                  <c:v>-32.631</c:v>
                </c:pt>
                <c:pt idx="57623">
                  <c:v>-32.629000000000005</c:v>
                </c:pt>
                <c:pt idx="57624">
                  <c:v>-32.626999999999995</c:v>
                </c:pt>
                <c:pt idx="57625">
                  <c:v>-32.625</c:v>
                </c:pt>
                <c:pt idx="57626">
                  <c:v>-32.623000000000005</c:v>
                </c:pt>
                <c:pt idx="57627">
                  <c:v>-32.620999999999995</c:v>
                </c:pt>
                <c:pt idx="57628">
                  <c:v>-32.619</c:v>
                </c:pt>
                <c:pt idx="57629">
                  <c:v>-32.617000000000004</c:v>
                </c:pt>
                <c:pt idx="57630">
                  <c:v>-32.614999999999995</c:v>
                </c:pt>
                <c:pt idx="57631">
                  <c:v>-32.613</c:v>
                </c:pt>
                <c:pt idx="57632">
                  <c:v>-32.611000000000004</c:v>
                </c:pt>
                <c:pt idx="57633">
                  <c:v>-32.608999999999995</c:v>
                </c:pt>
                <c:pt idx="57634">
                  <c:v>-32.606999999999999</c:v>
                </c:pt>
                <c:pt idx="57635">
                  <c:v>-32.605000000000004</c:v>
                </c:pt>
                <c:pt idx="57636">
                  <c:v>-32.602999999999994</c:v>
                </c:pt>
                <c:pt idx="57637">
                  <c:v>-32.600999999999999</c:v>
                </c:pt>
                <c:pt idx="57638">
                  <c:v>-32.599000000000004</c:v>
                </c:pt>
                <c:pt idx="57639">
                  <c:v>-32.596999999999994</c:v>
                </c:pt>
                <c:pt idx="57640">
                  <c:v>-32.594999999999999</c:v>
                </c:pt>
                <c:pt idx="57641">
                  <c:v>-32.593000000000004</c:v>
                </c:pt>
                <c:pt idx="57642">
                  <c:v>-32.590999999999994</c:v>
                </c:pt>
                <c:pt idx="57643">
                  <c:v>-32.588999999999999</c:v>
                </c:pt>
                <c:pt idx="57644">
                  <c:v>-32.587000000000003</c:v>
                </c:pt>
                <c:pt idx="57645">
                  <c:v>-32.584999999999994</c:v>
                </c:pt>
                <c:pt idx="57646">
                  <c:v>-32.582999999999998</c:v>
                </c:pt>
                <c:pt idx="57647">
                  <c:v>-32.581000000000003</c:v>
                </c:pt>
                <c:pt idx="57648">
                  <c:v>-32.578999999999994</c:v>
                </c:pt>
                <c:pt idx="57649">
                  <c:v>-32.576999999999998</c:v>
                </c:pt>
                <c:pt idx="57650">
                  <c:v>-32.575000000000003</c:v>
                </c:pt>
                <c:pt idx="57651">
                  <c:v>-32.572999999999993</c:v>
                </c:pt>
                <c:pt idx="57652">
                  <c:v>-32.570999999999998</c:v>
                </c:pt>
                <c:pt idx="57653">
                  <c:v>-32.569000000000003</c:v>
                </c:pt>
                <c:pt idx="57654">
                  <c:v>-32.566999999999993</c:v>
                </c:pt>
                <c:pt idx="57655">
                  <c:v>-32.564999999999998</c:v>
                </c:pt>
                <c:pt idx="57656">
                  <c:v>-32.563000000000002</c:v>
                </c:pt>
                <c:pt idx="57657">
                  <c:v>-32.561000000000007</c:v>
                </c:pt>
                <c:pt idx="57658">
                  <c:v>-32.558999999999997</c:v>
                </c:pt>
                <c:pt idx="57659">
                  <c:v>-32.557000000000002</c:v>
                </c:pt>
                <c:pt idx="57660">
                  <c:v>-32.555000000000007</c:v>
                </c:pt>
                <c:pt idx="57661">
                  <c:v>-32.552999999999997</c:v>
                </c:pt>
                <c:pt idx="57662">
                  <c:v>-32.551000000000002</c:v>
                </c:pt>
                <c:pt idx="57663">
                  <c:v>-32.549000000000007</c:v>
                </c:pt>
                <c:pt idx="57664">
                  <c:v>-32.546999999999997</c:v>
                </c:pt>
                <c:pt idx="57665">
                  <c:v>-32.545000000000002</c:v>
                </c:pt>
                <c:pt idx="57666">
                  <c:v>-32.543000000000006</c:v>
                </c:pt>
                <c:pt idx="57667">
                  <c:v>-32.540999999999997</c:v>
                </c:pt>
                <c:pt idx="57668">
                  <c:v>-32.539000000000001</c:v>
                </c:pt>
                <c:pt idx="57669">
                  <c:v>-32.537000000000006</c:v>
                </c:pt>
                <c:pt idx="57670">
                  <c:v>-32.534999999999997</c:v>
                </c:pt>
                <c:pt idx="57671">
                  <c:v>-32.533000000000001</c:v>
                </c:pt>
                <c:pt idx="57672">
                  <c:v>-32.531000000000006</c:v>
                </c:pt>
                <c:pt idx="57673">
                  <c:v>-32.528999999999996</c:v>
                </c:pt>
                <c:pt idx="57674">
                  <c:v>-32.527000000000001</c:v>
                </c:pt>
                <c:pt idx="57675">
                  <c:v>-32.525000000000006</c:v>
                </c:pt>
                <c:pt idx="57676">
                  <c:v>-32.522999999999996</c:v>
                </c:pt>
                <c:pt idx="57677">
                  <c:v>-32.521000000000001</c:v>
                </c:pt>
                <c:pt idx="57678">
                  <c:v>-32.519000000000005</c:v>
                </c:pt>
                <c:pt idx="57679">
                  <c:v>-32.516999999999996</c:v>
                </c:pt>
                <c:pt idx="57680">
                  <c:v>-32.515000000000001</c:v>
                </c:pt>
                <c:pt idx="57681">
                  <c:v>-32.513000000000005</c:v>
                </c:pt>
                <c:pt idx="57682">
                  <c:v>-32.510999999999996</c:v>
                </c:pt>
                <c:pt idx="57683">
                  <c:v>-32.509</c:v>
                </c:pt>
                <c:pt idx="57684">
                  <c:v>-32.507000000000005</c:v>
                </c:pt>
                <c:pt idx="57685">
                  <c:v>-32.504999999999995</c:v>
                </c:pt>
                <c:pt idx="57686">
                  <c:v>-32.503</c:v>
                </c:pt>
                <c:pt idx="57687">
                  <c:v>-32.501000000000005</c:v>
                </c:pt>
                <c:pt idx="57688">
                  <c:v>-32.498999999999995</c:v>
                </c:pt>
                <c:pt idx="57689">
                  <c:v>-32.497</c:v>
                </c:pt>
                <c:pt idx="57690">
                  <c:v>-32.495000000000005</c:v>
                </c:pt>
                <c:pt idx="57691">
                  <c:v>-32.492999999999995</c:v>
                </c:pt>
                <c:pt idx="57692">
                  <c:v>-32.491</c:v>
                </c:pt>
                <c:pt idx="57693">
                  <c:v>-32.489000000000004</c:v>
                </c:pt>
                <c:pt idx="57694">
                  <c:v>-32.486999999999995</c:v>
                </c:pt>
                <c:pt idx="57695">
                  <c:v>-32.484999999999999</c:v>
                </c:pt>
                <c:pt idx="57696">
                  <c:v>-32.483000000000004</c:v>
                </c:pt>
                <c:pt idx="57697">
                  <c:v>-32.480999999999995</c:v>
                </c:pt>
                <c:pt idx="57698">
                  <c:v>-32.478999999999999</c:v>
                </c:pt>
                <c:pt idx="57699">
                  <c:v>-32.477000000000004</c:v>
                </c:pt>
                <c:pt idx="57700">
                  <c:v>-32.474999999999994</c:v>
                </c:pt>
                <c:pt idx="57701">
                  <c:v>-32.472999999999999</c:v>
                </c:pt>
                <c:pt idx="57702">
                  <c:v>-32.471000000000004</c:v>
                </c:pt>
                <c:pt idx="57703">
                  <c:v>-32.468999999999994</c:v>
                </c:pt>
                <c:pt idx="57704">
                  <c:v>-32.466999999999999</c:v>
                </c:pt>
                <c:pt idx="57705">
                  <c:v>-32.465000000000003</c:v>
                </c:pt>
                <c:pt idx="57706">
                  <c:v>-32.462999999999994</c:v>
                </c:pt>
                <c:pt idx="57707">
                  <c:v>-32.460999999999999</c:v>
                </c:pt>
                <c:pt idx="57708">
                  <c:v>-32.459000000000003</c:v>
                </c:pt>
                <c:pt idx="57709">
                  <c:v>-32.456999999999994</c:v>
                </c:pt>
                <c:pt idx="57710">
                  <c:v>-32.454999999999998</c:v>
                </c:pt>
                <c:pt idx="57711">
                  <c:v>-32.453000000000003</c:v>
                </c:pt>
                <c:pt idx="57712">
                  <c:v>-32.450999999999993</c:v>
                </c:pt>
                <c:pt idx="57713">
                  <c:v>-32.448999999999998</c:v>
                </c:pt>
                <c:pt idx="57714">
                  <c:v>-32.447000000000003</c:v>
                </c:pt>
                <c:pt idx="57715">
                  <c:v>-32.444999999999993</c:v>
                </c:pt>
                <c:pt idx="57716">
                  <c:v>-32.442999999999998</c:v>
                </c:pt>
                <c:pt idx="57717">
                  <c:v>-32.441000000000003</c:v>
                </c:pt>
                <c:pt idx="57718">
                  <c:v>-32.438999999999993</c:v>
                </c:pt>
                <c:pt idx="57719">
                  <c:v>-32.436999999999998</c:v>
                </c:pt>
                <c:pt idx="57720">
                  <c:v>-32.435000000000002</c:v>
                </c:pt>
                <c:pt idx="57721">
                  <c:v>-32.433000000000007</c:v>
                </c:pt>
                <c:pt idx="57722">
                  <c:v>-32.430999999999997</c:v>
                </c:pt>
                <c:pt idx="57723">
                  <c:v>-32.429000000000002</c:v>
                </c:pt>
                <c:pt idx="57724">
                  <c:v>-32.427000000000007</c:v>
                </c:pt>
                <c:pt idx="57725">
                  <c:v>-32.424999999999997</c:v>
                </c:pt>
                <c:pt idx="57726">
                  <c:v>-32.423000000000002</c:v>
                </c:pt>
                <c:pt idx="57727">
                  <c:v>-32.421000000000006</c:v>
                </c:pt>
                <c:pt idx="57728">
                  <c:v>-32.418999999999997</c:v>
                </c:pt>
                <c:pt idx="57729">
                  <c:v>-32.417000000000002</c:v>
                </c:pt>
                <c:pt idx="57730">
                  <c:v>-32.415000000000006</c:v>
                </c:pt>
                <c:pt idx="57731">
                  <c:v>-32.412999999999997</c:v>
                </c:pt>
                <c:pt idx="57732">
                  <c:v>-32.411000000000001</c:v>
                </c:pt>
                <c:pt idx="57733">
                  <c:v>-32.409000000000006</c:v>
                </c:pt>
                <c:pt idx="57734">
                  <c:v>-32.406999999999996</c:v>
                </c:pt>
                <c:pt idx="57735">
                  <c:v>-32.405000000000001</c:v>
                </c:pt>
                <c:pt idx="57736">
                  <c:v>-32.403000000000006</c:v>
                </c:pt>
                <c:pt idx="57737">
                  <c:v>-32.400999999999996</c:v>
                </c:pt>
                <c:pt idx="57738">
                  <c:v>-32.399000000000001</c:v>
                </c:pt>
                <c:pt idx="57739">
                  <c:v>-32.397000000000006</c:v>
                </c:pt>
                <c:pt idx="57740">
                  <c:v>-32.394999999999996</c:v>
                </c:pt>
                <c:pt idx="57741">
                  <c:v>-32.393000000000001</c:v>
                </c:pt>
                <c:pt idx="57742">
                  <c:v>-32.391000000000005</c:v>
                </c:pt>
                <c:pt idx="57743">
                  <c:v>-32.388999999999996</c:v>
                </c:pt>
                <c:pt idx="57744">
                  <c:v>-32.387</c:v>
                </c:pt>
                <c:pt idx="57745">
                  <c:v>-32.385000000000005</c:v>
                </c:pt>
                <c:pt idx="57746">
                  <c:v>-32.382999999999996</c:v>
                </c:pt>
                <c:pt idx="57747">
                  <c:v>-32.381</c:v>
                </c:pt>
                <c:pt idx="57748">
                  <c:v>-32.379000000000005</c:v>
                </c:pt>
                <c:pt idx="57749">
                  <c:v>-32.376999999999995</c:v>
                </c:pt>
                <c:pt idx="57750">
                  <c:v>-32.375</c:v>
                </c:pt>
                <c:pt idx="57751">
                  <c:v>-32.373000000000005</c:v>
                </c:pt>
                <c:pt idx="57752">
                  <c:v>-32.370999999999995</c:v>
                </c:pt>
                <c:pt idx="57753">
                  <c:v>-32.369</c:v>
                </c:pt>
                <c:pt idx="57754">
                  <c:v>-32.367000000000004</c:v>
                </c:pt>
                <c:pt idx="57755">
                  <c:v>-32.364999999999995</c:v>
                </c:pt>
                <c:pt idx="57756">
                  <c:v>-32.363</c:v>
                </c:pt>
                <c:pt idx="57757">
                  <c:v>-32.361000000000004</c:v>
                </c:pt>
                <c:pt idx="57758">
                  <c:v>-32.358999999999995</c:v>
                </c:pt>
                <c:pt idx="57759">
                  <c:v>-32.356999999999999</c:v>
                </c:pt>
                <c:pt idx="57760">
                  <c:v>-32.355000000000004</c:v>
                </c:pt>
                <c:pt idx="57761">
                  <c:v>-32.352999999999994</c:v>
                </c:pt>
                <c:pt idx="57762">
                  <c:v>-32.350999999999999</c:v>
                </c:pt>
                <c:pt idx="57763">
                  <c:v>-32.349000000000004</c:v>
                </c:pt>
                <c:pt idx="57764">
                  <c:v>-32.346999999999994</c:v>
                </c:pt>
                <c:pt idx="57765">
                  <c:v>-32.344999999999999</c:v>
                </c:pt>
                <c:pt idx="57766">
                  <c:v>-32.343000000000004</c:v>
                </c:pt>
                <c:pt idx="57767">
                  <c:v>-32.340999999999994</c:v>
                </c:pt>
                <c:pt idx="57768">
                  <c:v>-32.338999999999999</c:v>
                </c:pt>
                <c:pt idx="57769">
                  <c:v>-32.337000000000003</c:v>
                </c:pt>
                <c:pt idx="57770">
                  <c:v>-32.334999999999994</c:v>
                </c:pt>
                <c:pt idx="57771">
                  <c:v>-32.332999999999998</c:v>
                </c:pt>
                <c:pt idx="57772">
                  <c:v>-32.331000000000003</c:v>
                </c:pt>
                <c:pt idx="57773">
                  <c:v>-32.328999999999994</c:v>
                </c:pt>
                <c:pt idx="57774">
                  <c:v>-32.326999999999998</c:v>
                </c:pt>
                <c:pt idx="57775">
                  <c:v>-32.325000000000003</c:v>
                </c:pt>
                <c:pt idx="57776">
                  <c:v>-32.322999999999993</c:v>
                </c:pt>
                <c:pt idx="57777">
                  <c:v>-32.320999999999998</c:v>
                </c:pt>
                <c:pt idx="57778">
                  <c:v>-32.319000000000003</c:v>
                </c:pt>
                <c:pt idx="57779">
                  <c:v>-32.316999999999993</c:v>
                </c:pt>
                <c:pt idx="57780">
                  <c:v>-32.314999999999998</c:v>
                </c:pt>
                <c:pt idx="57781">
                  <c:v>-32.313000000000002</c:v>
                </c:pt>
                <c:pt idx="57782">
                  <c:v>-32.311000000000007</c:v>
                </c:pt>
                <c:pt idx="57783">
                  <c:v>-32.308999999999997</c:v>
                </c:pt>
                <c:pt idx="57784">
                  <c:v>-32.307000000000002</c:v>
                </c:pt>
                <c:pt idx="57785">
                  <c:v>-32.305000000000007</c:v>
                </c:pt>
                <c:pt idx="57786">
                  <c:v>-32.302999999999997</c:v>
                </c:pt>
                <c:pt idx="57787">
                  <c:v>-32.301000000000002</c:v>
                </c:pt>
                <c:pt idx="57788">
                  <c:v>-32.299000000000007</c:v>
                </c:pt>
                <c:pt idx="57789">
                  <c:v>-32.296999999999997</c:v>
                </c:pt>
                <c:pt idx="57790">
                  <c:v>-32.295000000000002</c:v>
                </c:pt>
                <c:pt idx="57791">
                  <c:v>-32.293000000000006</c:v>
                </c:pt>
                <c:pt idx="57792">
                  <c:v>-32.290999999999997</c:v>
                </c:pt>
                <c:pt idx="57793">
                  <c:v>-32.289000000000001</c:v>
                </c:pt>
                <c:pt idx="57794">
                  <c:v>-32.287000000000006</c:v>
                </c:pt>
                <c:pt idx="57795">
                  <c:v>-32.284999999999997</c:v>
                </c:pt>
                <c:pt idx="57796">
                  <c:v>-32.283000000000001</c:v>
                </c:pt>
                <c:pt idx="57797">
                  <c:v>-32.281000000000006</c:v>
                </c:pt>
                <c:pt idx="57798">
                  <c:v>-32.278999999999996</c:v>
                </c:pt>
                <c:pt idx="57799">
                  <c:v>-32.277000000000001</c:v>
                </c:pt>
                <c:pt idx="57800">
                  <c:v>-32.275000000000006</c:v>
                </c:pt>
                <c:pt idx="57801">
                  <c:v>-32.272999999999996</c:v>
                </c:pt>
                <c:pt idx="57802">
                  <c:v>-32.271000000000001</c:v>
                </c:pt>
                <c:pt idx="57803">
                  <c:v>-32.269000000000005</c:v>
                </c:pt>
                <c:pt idx="57804">
                  <c:v>-32.266999999999996</c:v>
                </c:pt>
                <c:pt idx="57805">
                  <c:v>-32.265000000000001</c:v>
                </c:pt>
                <c:pt idx="57806">
                  <c:v>-32.263000000000005</c:v>
                </c:pt>
                <c:pt idx="57807">
                  <c:v>-32.260999999999996</c:v>
                </c:pt>
                <c:pt idx="57808">
                  <c:v>-32.259</c:v>
                </c:pt>
                <c:pt idx="57809">
                  <c:v>-32.257000000000005</c:v>
                </c:pt>
                <c:pt idx="57810">
                  <c:v>-32.254999999999995</c:v>
                </c:pt>
                <c:pt idx="57811">
                  <c:v>-32.253</c:v>
                </c:pt>
                <c:pt idx="57812">
                  <c:v>-32.251000000000005</c:v>
                </c:pt>
                <c:pt idx="57813">
                  <c:v>-32.248999999999995</c:v>
                </c:pt>
                <c:pt idx="57814">
                  <c:v>-32.247</c:v>
                </c:pt>
                <c:pt idx="57815">
                  <c:v>-32.245000000000005</c:v>
                </c:pt>
                <c:pt idx="57816">
                  <c:v>-32.242999999999995</c:v>
                </c:pt>
                <c:pt idx="57817">
                  <c:v>-32.241</c:v>
                </c:pt>
                <c:pt idx="57818">
                  <c:v>-32.239000000000004</c:v>
                </c:pt>
                <c:pt idx="57819">
                  <c:v>-32.236999999999995</c:v>
                </c:pt>
                <c:pt idx="57820">
                  <c:v>-32.234999999999999</c:v>
                </c:pt>
                <c:pt idx="57821">
                  <c:v>-32.233000000000004</c:v>
                </c:pt>
                <c:pt idx="57822">
                  <c:v>-32.230999999999995</c:v>
                </c:pt>
                <c:pt idx="57823">
                  <c:v>-32.228999999999999</c:v>
                </c:pt>
                <c:pt idx="57824">
                  <c:v>-32.227000000000004</c:v>
                </c:pt>
                <c:pt idx="57825">
                  <c:v>-32.224999999999994</c:v>
                </c:pt>
                <c:pt idx="57826">
                  <c:v>-32.222999999999999</c:v>
                </c:pt>
                <c:pt idx="57827">
                  <c:v>-32.221000000000004</c:v>
                </c:pt>
                <c:pt idx="57828">
                  <c:v>-32.218999999999994</c:v>
                </c:pt>
                <c:pt idx="57829">
                  <c:v>-32.216999999999999</c:v>
                </c:pt>
                <c:pt idx="57830">
                  <c:v>-32.215000000000003</c:v>
                </c:pt>
                <c:pt idx="57831">
                  <c:v>-32.212999999999994</c:v>
                </c:pt>
                <c:pt idx="57832">
                  <c:v>-32.210999999999999</c:v>
                </c:pt>
                <c:pt idx="57833">
                  <c:v>-32.209000000000003</c:v>
                </c:pt>
                <c:pt idx="57834">
                  <c:v>-32.206999999999994</c:v>
                </c:pt>
                <c:pt idx="57835">
                  <c:v>-32.204999999999998</c:v>
                </c:pt>
                <c:pt idx="57836">
                  <c:v>-32.203000000000003</c:v>
                </c:pt>
                <c:pt idx="57837">
                  <c:v>-32.200999999999993</c:v>
                </c:pt>
                <c:pt idx="57838">
                  <c:v>-32.198999999999998</c:v>
                </c:pt>
                <c:pt idx="57839">
                  <c:v>-32.197000000000003</c:v>
                </c:pt>
                <c:pt idx="57840">
                  <c:v>-32.194999999999993</c:v>
                </c:pt>
                <c:pt idx="57841">
                  <c:v>-32.192999999999998</c:v>
                </c:pt>
                <c:pt idx="57842">
                  <c:v>-32.191000000000003</c:v>
                </c:pt>
                <c:pt idx="57843">
                  <c:v>-32.188999999999993</c:v>
                </c:pt>
                <c:pt idx="57844">
                  <c:v>-32.186999999999998</c:v>
                </c:pt>
                <c:pt idx="57845">
                  <c:v>-32.185000000000002</c:v>
                </c:pt>
                <c:pt idx="57846">
                  <c:v>-32.183000000000007</c:v>
                </c:pt>
                <c:pt idx="57847">
                  <c:v>-32.180999999999997</c:v>
                </c:pt>
                <c:pt idx="57848">
                  <c:v>-32.179000000000002</c:v>
                </c:pt>
                <c:pt idx="57849">
                  <c:v>-32.177000000000007</c:v>
                </c:pt>
                <c:pt idx="57850">
                  <c:v>-32.174999999999997</c:v>
                </c:pt>
                <c:pt idx="57851">
                  <c:v>-32.173000000000002</c:v>
                </c:pt>
                <c:pt idx="57852">
                  <c:v>-32.171000000000006</c:v>
                </c:pt>
                <c:pt idx="57853">
                  <c:v>-32.168999999999997</c:v>
                </c:pt>
                <c:pt idx="57854">
                  <c:v>-32.167000000000002</c:v>
                </c:pt>
                <c:pt idx="57855">
                  <c:v>-32.165000000000006</c:v>
                </c:pt>
                <c:pt idx="57856">
                  <c:v>-32.162999999999997</c:v>
                </c:pt>
                <c:pt idx="57857">
                  <c:v>-32.161000000000001</c:v>
                </c:pt>
                <c:pt idx="57858">
                  <c:v>-32.159000000000006</c:v>
                </c:pt>
                <c:pt idx="57859">
                  <c:v>-32.156999999999996</c:v>
                </c:pt>
                <c:pt idx="57860">
                  <c:v>-32.155000000000001</c:v>
                </c:pt>
                <c:pt idx="57861">
                  <c:v>-32.153000000000006</c:v>
                </c:pt>
                <c:pt idx="57862">
                  <c:v>-32.150999999999996</c:v>
                </c:pt>
                <c:pt idx="57863">
                  <c:v>-32.149000000000001</c:v>
                </c:pt>
                <c:pt idx="57864">
                  <c:v>-32.147000000000006</c:v>
                </c:pt>
                <c:pt idx="57865">
                  <c:v>-32.144999999999996</c:v>
                </c:pt>
                <c:pt idx="57866">
                  <c:v>-32.143000000000001</c:v>
                </c:pt>
                <c:pt idx="57867">
                  <c:v>-32.141000000000005</c:v>
                </c:pt>
                <c:pt idx="57868">
                  <c:v>-32.138999999999996</c:v>
                </c:pt>
                <c:pt idx="57869">
                  <c:v>-32.137</c:v>
                </c:pt>
                <c:pt idx="57870">
                  <c:v>-32.135000000000005</c:v>
                </c:pt>
                <c:pt idx="57871">
                  <c:v>-32.132999999999996</c:v>
                </c:pt>
                <c:pt idx="57872">
                  <c:v>-32.131</c:v>
                </c:pt>
                <c:pt idx="57873">
                  <c:v>-32.129000000000005</c:v>
                </c:pt>
                <c:pt idx="57874">
                  <c:v>-32.126999999999995</c:v>
                </c:pt>
                <c:pt idx="57875">
                  <c:v>-32.125</c:v>
                </c:pt>
                <c:pt idx="57876">
                  <c:v>-32.123000000000005</c:v>
                </c:pt>
                <c:pt idx="57877">
                  <c:v>-32.120999999999995</c:v>
                </c:pt>
                <c:pt idx="57878">
                  <c:v>-32.119</c:v>
                </c:pt>
                <c:pt idx="57879">
                  <c:v>-32.117000000000004</c:v>
                </c:pt>
                <c:pt idx="57880">
                  <c:v>-32.114999999999995</c:v>
                </c:pt>
                <c:pt idx="57881">
                  <c:v>-32.113</c:v>
                </c:pt>
                <c:pt idx="57882">
                  <c:v>-32.111000000000004</c:v>
                </c:pt>
                <c:pt idx="57883">
                  <c:v>-32.108999999999995</c:v>
                </c:pt>
                <c:pt idx="57884">
                  <c:v>-32.106999999999999</c:v>
                </c:pt>
                <c:pt idx="57885">
                  <c:v>-32.105000000000004</c:v>
                </c:pt>
                <c:pt idx="57886">
                  <c:v>-32.102999999999994</c:v>
                </c:pt>
                <c:pt idx="57887">
                  <c:v>-32.100999999999999</c:v>
                </c:pt>
                <c:pt idx="57888">
                  <c:v>-32.099000000000004</c:v>
                </c:pt>
                <c:pt idx="57889">
                  <c:v>-32.096999999999994</c:v>
                </c:pt>
                <c:pt idx="57890">
                  <c:v>-32.094999999999999</c:v>
                </c:pt>
                <c:pt idx="57891">
                  <c:v>-32.093000000000004</c:v>
                </c:pt>
                <c:pt idx="57892">
                  <c:v>-32.090999999999994</c:v>
                </c:pt>
                <c:pt idx="57893">
                  <c:v>-32.088999999999999</c:v>
                </c:pt>
                <c:pt idx="57894">
                  <c:v>-32.087000000000003</c:v>
                </c:pt>
                <c:pt idx="57895">
                  <c:v>-32.084999999999994</c:v>
                </c:pt>
                <c:pt idx="57896">
                  <c:v>-32.082999999999998</c:v>
                </c:pt>
                <c:pt idx="57897">
                  <c:v>-32.081000000000003</c:v>
                </c:pt>
                <c:pt idx="57898">
                  <c:v>-32.078999999999994</c:v>
                </c:pt>
                <c:pt idx="57899">
                  <c:v>-32.076999999999998</c:v>
                </c:pt>
                <c:pt idx="57900">
                  <c:v>-32.075000000000003</c:v>
                </c:pt>
                <c:pt idx="57901">
                  <c:v>-32.072999999999993</c:v>
                </c:pt>
                <c:pt idx="57902">
                  <c:v>-32.070999999999998</c:v>
                </c:pt>
                <c:pt idx="57903">
                  <c:v>-32.069000000000003</c:v>
                </c:pt>
                <c:pt idx="57904">
                  <c:v>-32.066999999999993</c:v>
                </c:pt>
                <c:pt idx="57905">
                  <c:v>-32.064999999999998</c:v>
                </c:pt>
                <c:pt idx="57906">
                  <c:v>-32.063000000000002</c:v>
                </c:pt>
                <c:pt idx="57907">
                  <c:v>-32.061000000000007</c:v>
                </c:pt>
                <c:pt idx="57908">
                  <c:v>-32.058999999999997</c:v>
                </c:pt>
                <c:pt idx="57909">
                  <c:v>-32.057000000000002</c:v>
                </c:pt>
                <c:pt idx="57910">
                  <c:v>-32.055000000000007</c:v>
                </c:pt>
                <c:pt idx="57911">
                  <c:v>-32.052999999999997</c:v>
                </c:pt>
                <c:pt idx="57912">
                  <c:v>-32.051000000000002</c:v>
                </c:pt>
                <c:pt idx="57913">
                  <c:v>-32.049000000000007</c:v>
                </c:pt>
                <c:pt idx="57914">
                  <c:v>-32.046999999999997</c:v>
                </c:pt>
                <c:pt idx="57915">
                  <c:v>-32.045000000000002</c:v>
                </c:pt>
                <c:pt idx="57916">
                  <c:v>-32.043000000000006</c:v>
                </c:pt>
                <c:pt idx="57917">
                  <c:v>-32.040999999999997</c:v>
                </c:pt>
                <c:pt idx="57918">
                  <c:v>-32.039000000000001</c:v>
                </c:pt>
                <c:pt idx="57919">
                  <c:v>-32.037000000000006</c:v>
                </c:pt>
                <c:pt idx="57920">
                  <c:v>-32.034999999999997</c:v>
                </c:pt>
                <c:pt idx="57921">
                  <c:v>-32.033000000000001</c:v>
                </c:pt>
                <c:pt idx="57922">
                  <c:v>-32.031000000000006</c:v>
                </c:pt>
                <c:pt idx="57923">
                  <c:v>-32.028999999999996</c:v>
                </c:pt>
                <c:pt idx="57924">
                  <c:v>-32.027000000000001</c:v>
                </c:pt>
                <c:pt idx="57925">
                  <c:v>-32.025000000000006</c:v>
                </c:pt>
                <c:pt idx="57926">
                  <c:v>-32.022999999999996</c:v>
                </c:pt>
                <c:pt idx="57927">
                  <c:v>-32.021000000000001</c:v>
                </c:pt>
                <c:pt idx="57928">
                  <c:v>-32.019000000000005</c:v>
                </c:pt>
                <c:pt idx="57929">
                  <c:v>-32.016999999999996</c:v>
                </c:pt>
                <c:pt idx="57930">
                  <c:v>-32.015000000000001</c:v>
                </c:pt>
                <c:pt idx="57931">
                  <c:v>-32.013000000000005</c:v>
                </c:pt>
                <c:pt idx="57932">
                  <c:v>-32.010999999999996</c:v>
                </c:pt>
                <c:pt idx="57933">
                  <c:v>-32.009</c:v>
                </c:pt>
                <c:pt idx="57934">
                  <c:v>-32.007000000000005</c:v>
                </c:pt>
                <c:pt idx="57935">
                  <c:v>-32.004999999999995</c:v>
                </c:pt>
                <c:pt idx="57936">
                  <c:v>-32.003</c:v>
                </c:pt>
                <c:pt idx="57937">
                  <c:v>-32.001000000000005</c:v>
                </c:pt>
                <c:pt idx="57938">
                  <c:v>-31.998999999999995</c:v>
                </c:pt>
                <c:pt idx="57939">
                  <c:v>-31.997</c:v>
                </c:pt>
                <c:pt idx="57940">
                  <c:v>-31.995000000000005</c:v>
                </c:pt>
                <c:pt idx="57941">
                  <c:v>-31.992999999999995</c:v>
                </c:pt>
                <c:pt idx="57942">
                  <c:v>-31.991</c:v>
                </c:pt>
                <c:pt idx="57943">
                  <c:v>-31.989000000000004</c:v>
                </c:pt>
                <c:pt idx="57944">
                  <c:v>-31.986999999999995</c:v>
                </c:pt>
                <c:pt idx="57945">
                  <c:v>-31.984999999999999</c:v>
                </c:pt>
                <c:pt idx="57946">
                  <c:v>-31.983000000000004</c:v>
                </c:pt>
                <c:pt idx="57947">
                  <c:v>-31.980999999999995</c:v>
                </c:pt>
                <c:pt idx="57948">
                  <c:v>-31.978999999999999</c:v>
                </c:pt>
                <c:pt idx="57949">
                  <c:v>-31.977000000000004</c:v>
                </c:pt>
                <c:pt idx="57950">
                  <c:v>-31.974999999999994</c:v>
                </c:pt>
                <c:pt idx="57951">
                  <c:v>-31.972999999999999</c:v>
                </c:pt>
                <c:pt idx="57952">
                  <c:v>-31.971000000000004</c:v>
                </c:pt>
                <c:pt idx="57953">
                  <c:v>-31.968999999999994</c:v>
                </c:pt>
                <c:pt idx="57954">
                  <c:v>-31.966999999999999</c:v>
                </c:pt>
                <c:pt idx="57955">
                  <c:v>-31.965000000000003</c:v>
                </c:pt>
                <c:pt idx="57956">
                  <c:v>-31.962999999999994</c:v>
                </c:pt>
                <c:pt idx="57957">
                  <c:v>-31.960999999999999</c:v>
                </c:pt>
                <c:pt idx="57958">
                  <c:v>-31.959000000000003</c:v>
                </c:pt>
                <c:pt idx="57959">
                  <c:v>-31.956999999999994</c:v>
                </c:pt>
                <c:pt idx="57960">
                  <c:v>-31.954999999999998</c:v>
                </c:pt>
                <c:pt idx="57961">
                  <c:v>-31.953000000000003</c:v>
                </c:pt>
                <c:pt idx="57962">
                  <c:v>-31.950999999999993</c:v>
                </c:pt>
                <c:pt idx="57963">
                  <c:v>-31.948999999999998</c:v>
                </c:pt>
                <c:pt idx="57964">
                  <c:v>-31.947000000000003</c:v>
                </c:pt>
                <c:pt idx="57965">
                  <c:v>-31.944999999999993</c:v>
                </c:pt>
                <c:pt idx="57966">
                  <c:v>-31.942999999999998</c:v>
                </c:pt>
                <c:pt idx="57967">
                  <c:v>-31.941000000000003</c:v>
                </c:pt>
                <c:pt idx="57968">
                  <c:v>-31.938999999999993</c:v>
                </c:pt>
                <c:pt idx="57969">
                  <c:v>-31.936999999999998</c:v>
                </c:pt>
                <c:pt idx="57970">
                  <c:v>-31.935000000000002</c:v>
                </c:pt>
                <c:pt idx="57971">
                  <c:v>-31.933000000000007</c:v>
                </c:pt>
                <c:pt idx="57972">
                  <c:v>-31.930999999999997</c:v>
                </c:pt>
                <c:pt idx="57973">
                  <c:v>-31.929000000000002</c:v>
                </c:pt>
                <c:pt idx="57974">
                  <c:v>-31.927000000000007</c:v>
                </c:pt>
                <c:pt idx="57975">
                  <c:v>-31.924999999999997</c:v>
                </c:pt>
                <c:pt idx="57976">
                  <c:v>-31.923000000000002</c:v>
                </c:pt>
                <c:pt idx="57977">
                  <c:v>-31.921000000000006</c:v>
                </c:pt>
                <c:pt idx="57978">
                  <c:v>-31.918999999999997</c:v>
                </c:pt>
                <c:pt idx="57979">
                  <c:v>-31.917000000000002</c:v>
                </c:pt>
                <c:pt idx="57980">
                  <c:v>-31.915000000000006</c:v>
                </c:pt>
                <c:pt idx="57981">
                  <c:v>-31.912999999999997</c:v>
                </c:pt>
                <c:pt idx="57982">
                  <c:v>-31.911000000000001</c:v>
                </c:pt>
                <c:pt idx="57983">
                  <c:v>-31.909000000000006</c:v>
                </c:pt>
                <c:pt idx="57984">
                  <c:v>-31.906999999999996</c:v>
                </c:pt>
                <c:pt idx="57985">
                  <c:v>-31.905000000000001</c:v>
                </c:pt>
                <c:pt idx="57986">
                  <c:v>-31.903000000000006</c:v>
                </c:pt>
                <c:pt idx="57987">
                  <c:v>-31.900999999999996</c:v>
                </c:pt>
                <c:pt idx="57988">
                  <c:v>-31.899000000000001</c:v>
                </c:pt>
                <c:pt idx="57989">
                  <c:v>-31.897000000000006</c:v>
                </c:pt>
                <c:pt idx="57990">
                  <c:v>-31.894999999999996</c:v>
                </c:pt>
                <c:pt idx="57991">
                  <c:v>-31.893000000000001</c:v>
                </c:pt>
                <c:pt idx="57992">
                  <c:v>-31.891000000000005</c:v>
                </c:pt>
                <c:pt idx="57993">
                  <c:v>-31.888999999999996</c:v>
                </c:pt>
                <c:pt idx="57994">
                  <c:v>-31.887</c:v>
                </c:pt>
                <c:pt idx="57995">
                  <c:v>-31.885000000000005</c:v>
                </c:pt>
                <c:pt idx="57996">
                  <c:v>-31.882999999999996</c:v>
                </c:pt>
                <c:pt idx="57997">
                  <c:v>-31.881</c:v>
                </c:pt>
                <c:pt idx="57998">
                  <c:v>-31.879000000000005</c:v>
                </c:pt>
                <c:pt idx="57999">
                  <c:v>-31.876999999999995</c:v>
                </c:pt>
                <c:pt idx="58000">
                  <c:v>-31.875</c:v>
                </c:pt>
                <c:pt idx="58001">
                  <c:v>-31.873000000000005</c:v>
                </c:pt>
                <c:pt idx="58002">
                  <c:v>-31.870999999999995</c:v>
                </c:pt>
                <c:pt idx="58003">
                  <c:v>-31.869</c:v>
                </c:pt>
                <c:pt idx="58004">
                  <c:v>-31.867000000000004</c:v>
                </c:pt>
                <c:pt idx="58005">
                  <c:v>-31.864999999999995</c:v>
                </c:pt>
                <c:pt idx="58006">
                  <c:v>-31.863</c:v>
                </c:pt>
                <c:pt idx="58007">
                  <c:v>-31.861000000000004</c:v>
                </c:pt>
                <c:pt idx="58008">
                  <c:v>-31.858999999999995</c:v>
                </c:pt>
                <c:pt idx="58009">
                  <c:v>-31.856999999999999</c:v>
                </c:pt>
                <c:pt idx="58010">
                  <c:v>-31.855000000000004</c:v>
                </c:pt>
                <c:pt idx="58011">
                  <c:v>-31.852999999999994</c:v>
                </c:pt>
                <c:pt idx="58012">
                  <c:v>-31.850999999999999</c:v>
                </c:pt>
                <c:pt idx="58013">
                  <c:v>-31.849000000000004</c:v>
                </c:pt>
                <c:pt idx="58014">
                  <c:v>-31.846999999999994</c:v>
                </c:pt>
                <c:pt idx="58015">
                  <c:v>-31.844999999999999</c:v>
                </c:pt>
                <c:pt idx="58016">
                  <c:v>-31.843000000000004</c:v>
                </c:pt>
                <c:pt idx="58017">
                  <c:v>-31.840999999999994</c:v>
                </c:pt>
                <c:pt idx="58018">
                  <c:v>-31.838999999999999</c:v>
                </c:pt>
                <c:pt idx="58019">
                  <c:v>-31.837000000000003</c:v>
                </c:pt>
                <c:pt idx="58020">
                  <c:v>-31.834999999999994</c:v>
                </c:pt>
                <c:pt idx="58021">
                  <c:v>-31.832999999999998</c:v>
                </c:pt>
                <c:pt idx="58022">
                  <c:v>-31.831000000000003</c:v>
                </c:pt>
                <c:pt idx="58023">
                  <c:v>-31.828999999999994</c:v>
                </c:pt>
                <c:pt idx="58024">
                  <c:v>-31.826999999999998</c:v>
                </c:pt>
                <c:pt idx="58025">
                  <c:v>-31.825000000000003</c:v>
                </c:pt>
                <c:pt idx="58026">
                  <c:v>-31.822999999999993</c:v>
                </c:pt>
                <c:pt idx="58027">
                  <c:v>-31.820999999999998</c:v>
                </c:pt>
                <c:pt idx="58028">
                  <c:v>-31.819000000000003</c:v>
                </c:pt>
                <c:pt idx="58029">
                  <c:v>-31.816999999999993</c:v>
                </c:pt>
                <c:pt idx="58030">
                  <c:v>-31.814999999999998</c:v>
                </c:pt>
                <c:pt idx="58031">
                  <c:v>-31.813000000000002</c:v>
                </c:pt>
                <c:pt idx="58032">
                  <c:v>-31.811000000000007</c:v>
                </c:pt>
                <c:pt idx="58033">
                  <c:v>-31.808999999999997</c:v>
                </c:pt>
                <c:pt idx="58034">
                  <c:v>-31.807000000000002</c:v>
                </c:pt>
                <c:pt idx="58035">
                  <c:v>-31.805000000000007</c:v>
                </c:pt>
                <c:pt idx="58036">
                  <c:v>-31.802999999999997</c:v>
                </c:pt>
                <c:pt idx="58037">
                  <c:v>-31.801000000000002</c:v>
                </c:pt>
                <c:pt idx="58038">
                  <c:v>-31.799000000000007</c:v>
                </c:pt>
                <c:pt idx="58039">
                  <c:v>-31.796999999999997</c:v>
                </c:pt>
                <c:pt idx="58040">
                  <c:v>-31.795000000000002</c:v>
                </c:pt>
                <c:pt idx="58041">
                  <c:v>-31.793000000000006</c:v>
                </c:pt>
                <c:pt idx="58042">
                  <c:v>-31.790999999999997</c:v>
                </c:pt>
                <c:pt idx="58043">
                  <c:v>-31.789000000000001</c:v>
                </c:pt>
                <c:pt idx="58044">
                  <c:v>-31.787000000000006</c:v>
                </c:pt>
                <c:pt idx="58045">
                  <c:v>-31.784999999999997</c:v>
                </c:pt>
                <c:pt idx="58046">
                  <c:v>-31.783000000000001</c:v>
                </c:pt>
                <c:pt idx="58047">
                  <c:v>-31.781000000000006</c:v>
                </c:pt>
                <c:pt idx="58048">
                  <c:v>-31.778999999999996</c:v>
                </c:pt>
                <c:pt idx="58049">
                  <c:v>-31.777000000000001</c:v>
                </c:pt>
                <c:pt idx="58050">
                  <c:v>-31.775000000000006</c:v>
                </c:pt>
                <c:pt idx="58051">
                  <c:v>-31.772999999999996</c:v>
                </c:pt>
                <c:pt idx="58052">
                  <c:v>-31.771000000000001</c:v>
                </c:pt>
                <c:pt idx="58053">
                  <c:v>-31.769000000000005</c:v>
                </c:pt>
                <c:pt idx="58054">
                  <c:v>-31.766999999999996</c:v>
                </c:pt>
                <c:pt idx="58055">
                  <c:v>-31.765000000000001</c:v>
                </c:pt>
                <c:pt idx="58056">
                  <c:v>-31.763000000000005</c:v>
                </c:pt>
                <c:pt idx="58057">
                  <c:v>-31.760999999999996</c:v>
                </c:pt>
                <c:pt idx="58058">
                  <c:v>-31.759</c:v>
                </c:pt>
                <c:pt idx="58059">
                  <c:v>-31.757000000000005</c:v>
                </c:pt>
                <c:pt idx="58060">
                  <c:v>-31.754999999999995</c:v>
                </c:pt>
                <c:pt idx="58061">
                  <c:v>-31.753</c:v>
                </c:pt>
                <c:pt idx="58062">
                  <c:v>-31.751000000000005</c:v>
                </c:pt>
                <c:pt idx="58063">
                  <c:v>-31.748999999999995</c:v>
                </c:pt>
                <c:pt idx="58064">
                  <c:v>-31.747</c:v>
                </c:pt>
                <c:pt idx="58065">
                  <c:v>-31.745000000000005</c:v>
                </c:pt>
                <c:pt idx="58066">
                  <c:v>-31.742999999999995</c:v>
                </c:pt>
                <c:pt idx="58067">
                  <c:v>-31.741</c:v>
                </c:pt>
                <c:pt idx="58068">
                  <c:v>-31.739000000000004</c:v>
                </c:pt>
                <c:pt idx="58069">
                  <c:v>-31.736999999999995</c:v>
                </c:pt>
                <c:pt idx="58070">
                  <c:v>-31.734999999999999</c:v>
                </c:pt>
                <c:pt idx="58071">
                  <c:v>-31.733000000000004</c:v>
                </c:pt>
                <c:pt idx="58072">
                  <c:v>-31.730999999999995</c:v>
                </c:pt>
                <c:pt idx="58073">
                  <c:v>-31.728999999999999</c:v>
                </c:pt>
                <c:pt idx="58074">
                  <c:v>-31.727000000000004</c:v>
                </c:pt>
                <c:pt idx="58075">
                  <c:v>-31.724999999999994</c:v>
                </c:pt>
                <c:pt idx="58076">
                  <c:v>-31.722999999999999</c:v>
                </c:pt>
                <c:pt idx="58077">
                  <c:v>-31.721000000000004</c:v>
                </c:pt>
                <c:pt idx="58078">
                  <c:v>-31.718999999999994</c:v>
                </c:pt>
                <c:pt idx="58079">
                  <c:v>-31.716999999999999</c:v>
                </c:pt>
                <c:pt idx="58080">
                  <c:v>-31.715000000000003</c:v>
                </c:pt>
                <c:pt idx="58081">
                  <c:v>-31.712999999999994</c:v>
                </c:pt>
                <c:pt idx="58082">
                  <c:v>-31.710999999999999</c:v>
                </c:pt>
                <c:pt idx="58083">
                  <c:v>-31.709000000000003</c:v>
                </c:pt>
                <c:pt idx="58084">
                  <c:v>-31.706999999999994</c:v>
                </c:pt>
                <c:pt idx="58085">
                  <c:v>-31.704999999999998</c:v>
                </c:pt>
                <c:pt idx="58086">
                  <c:v>-31.703000000000003</c:v>
                </c:pt>
                <c:pt idx="58087">
                  <c:v>-31.700999999999993</c:v>
                </c:pt>
                <c:pt idx="58088">
                  <c:v>-31.698999999999998</c:v>
                </c:pt>
                <c:pt idx="58089">
                  <c:v>-31.697000000000003</c:v>
                </c:pt>
                <c:pt idx="58090">
                  <c:v>-31.694999999999993</c:v>
                </c:pt>
                <c:pt idx="58091">
                  <c:v>-31.692999999999998</c:v>
                </c:pt>
                <c:pt idx="58092">
                  <c:v>-31.691000000000003</c:v>
                </c:pt>
                <c:pt idx="58093">
                  <c:v>-31.688999999999993</c:v>
                </c:pt>
                <c:pt idx="58094">
                  <c:v>-31.686999999999998</c:v>
                </c:pt>
                <c:pt idx="58095">
                  <c:v>-31.685000000000002</c:v>
                </c:pt>
                <c:pt idx="58096">
                  <c:v>-31.683000000000007</c:v>
                </c:pt>
                <c:pt idx="58097">
                  <c:v>-31.680999999999997</c:v>
                </c:pt>
                <c:pt idx="58098">
                  <c:v>-31.679000000000002</c:v>
                </c:pt>
                <c:pt idx="58099">
                  <c:v>-31.677000000000007</c:v>
                </c:pt>
                <c:pt idx="58100">
                  <c:v>-31.674999999999997</c:v>
                </c:pt>
                <c:pt idx="58101">
                  <c:v>-31.673000000000002</c:v>
                </c:pt>
                <c:pt idx="58102">
                  <c:v>-31.671000000000006</c:v>
                </c:pt>
                <c:pt idx="58103">
                  <c:v>-31.668999999999997</c:v>
                </c:pt>
                <c:pt idx="58104">
                  <c:v>-31.667000000000002</c:v>
                </c:pt>
                <c:pt idx="58105">
                  <c:v>-31.665000000000006</c:v>
                </c:pt>
                <c:pt idx="58106">
                  <c:v>-31.662999999999997</c:v>
                </c:pt>
                <c:pt idx="58107">
                  <c:v>-31.661000000000001</c:v>
                </c:pt>
                <c:pt idx="58108">
                  <c:v>-31.659000000000006</c:v>
                </c:pt>
                <c:pt idx="58109">
                  <c:v>-31.656999999999996</c:v>
                </c:pt>
                <c:pt idx="58110">
                  <c:v>-31.655000000000001</c:v>
                </c:pt>
                <c:pt idx="58111">
                  <c:v>-31.653000000000006</c:v>
                </c:pt>
                <c:pt idx="58112">
                  <c:v>-31.650999999999996</c:v>
                </c:pt>
                <c:pt idx="58113">
                  <c:v>-31.649000000000001</c:v>
                </c:pt>
                <c:pt idx="58114">
                  <c:v>-31.647000000000006</c:v>
                </c:pt>
                <c:pt idx="58115">
                  <c:v>-31.644999999999996</c:v>
                </c:pt>
                <c:pt idx="58116">
                  <c:v>-31.643000000000001</c:v>
                </c:pt>
                <c:pt idx="58117">
                  <c:v>-31.641000000000005</c:v>
                </c:pt>
                <c:pt idx="58118">
                  <c:v>-31.638999999999996</c:v>
                </c:pt>
                <c:pt idx="58119">
                  <c:v>-31.637</c:v>
                </c:pt>
                <c:pt idx="58120">
                  <c:v>-31.635000000000005</c:v>
                </c:pt>
                <c:pt idx="58121">
                  <c:v>-31.632999999999996</c:v>
                </c:pt>
                <c:pt idx="58122">
                  <c:v>-31.631</c:v>
                </c:pt>
                <c:pt idx="58123">
                  <c:v>-31.629000000000005</c:v>
                </c:pt>
                <c:pt idx="58124">
                  <c:v>-31.626999999999995</c:v>
                </c:pt>
                <c:pt idx="58125">
                  <c:v>-31.625</c:v>
                </c:pt>
                <c:pt idx="58126">
                  <c:v>-31.623000000000005</c:v>
                </c:pt>
                <c:pt idx="58127">
                  <c:v>-31.620999999999995</c:v>
                </c:pt>
                <c:pt idx="58128">
                  <c:v>-31.619</c:v>
                </c:pt>
                <c:pt idx="58129">
                  <c:v>-31.617000000000004</c:v>
                </c:pt>
                <c:pt idx="58130">
                  <c:v>-31.614999999999995</c:v>
                </c:pt>
                <c:pt idx="58131">
                  <c:v>-31.613</c:v>
                </c:pt>
                <c:pt idx="58132">
                  <c:v>-31.611000000000004</c:v>
                </c:pt>
                <c:pt idx="58133">
                  <c:v>-31.608999999999995</c:v>
                </c:pt>
                <c:pt idx="58134">
                  <c:v>-31.606999999999999</c:v>
                </c:pt>
                <c:pt idx="58135">
                  <c:v>-31.605000000000004</c:v>
                </c:pt>
                <c:pt idx="58136">
                  <c:v>-31.602999999999994</c:v>
                </c:pt>
                <c:pt idx="58137">
                  <c:v>-31.600999999999999</c:v>
                </c:pt>
                <c:pt idx="58138">
                  <c:v>-31.599000000000004</c:v>
                </c:pt>
                <c:pt idx="58139">
                  <c:v>-31.596999999999994</c:v>
                </c:pt>
                <c:pt idx="58140">
                  <c:v>-31.594999999999999</c:v>
                </c:pt>
                <c:pt idx="58141">
                  <c:v>-31.593000000000004</c:v>
                </c:pt>
                <c:pt idx="58142">
                  <c:v>-31.590999999999994</c:v>
                </c:pt>
                <c:pt idx="58143">
                  <c:v>-31.588999999999999</c:v>
                </c:pt>
                <c:pt idx="58144">
                  <c:v>-31.587000000000003</c:v>
                </c:pt>
                <c:pt idx="58145">
                  <c:v>-31.584999999999994</c:v>
                </c:pt>
                <c:pt idx="58146">
                  <c:v>-31.582999999999998</c:v>
                </c:pt>
                <c:pt idx="58147">
                  <c:v>-31.581000000000003</c:v>
                </c:pt>
                <c:pt idx="58148">
                  <c:v>-31.578999999999994</c:v>
                </c:pt>
                <c:pt idx="58149">
                  <c:v>-31.576999999999998</c:v>
                </c:pt>
                <c:pt idx="58150">
                  <c:v>-31.575000000000003</c:v>
                </c:pt>
                <c:pt idx="58151">
                  <c:v>-31.572999999999993</c:v>
                </c:pt>
                <c:pt idx="58152">
                  <c:v>-31.570999999999998</c:v>
                </c:pt>
                <c:pt idx="58153">
                  <c:v>-31.569000000000003</c:v>
                </c:pt>
                <c:pt idx="58154">
                  <c:v>-31.566999999999993</c:v>
                </c:pt>
                <c:pt idx="58155">
                  <c:v>-31.564999999999998</c:v>
                </c:pt>
                <c:pt idx="58156">
                  <c:v>-31.563000000000002</c:v>
                </c:pt>
                <c:pt idx="58157">
                  <c:v>-31.561000000000007</c:v>
                </c:pt>
                <c:pt idx="58158">
                  <c:v>-31.558999999999997</c:v>
                </c:pt>
                <c:pt idx="58159">
                  <c:v>-31.557000000000002</c:v>
                </c:pt>
                <c:pt idx="58160">
                  <c:v>-31.555000000000007</c:v>
                </c:pt>
                <c:pt idx="58161">
                  <c:v>-31.552999999999997</c:v>
                </c:pt>
                <c:pt idx="58162">
                  <c:v>-31.551000000000002</c:v>
                </c:pt>
                <c:pt idx="58163">
                  <c:v>-31.549000000000007</c:v>
                </c:pt>
                <c:pt idx="58164">
                  <c:v>-31.546999999999997</c:v>
                </c:pt>
                <c:pt idx="58165">
                  <c:v>-31.545000000000002</c:v>
                </c:pt>
                <c:pt idx="58166">
                  <c:v>-31.543000000000006</c:v>
                </c:pt>
                <c:pt idx="58167">
                  <c:v>-31.540999999999997</c:v>
                </c:pt>
                <c:pt idx="58168">
                  <c:v>-31.539000000000001</c:v>
                </c:pt>
                <c:pt idx="58169">
                  <c:v>-31.537000000000006</c:v>
                </c:pt>
                <c:pt idx="58170">
                  <c:v>-31.534999999999997</c:v>
                </c:pt>
                <c:pt idx="58171">
                  <c:v>-31.533000000000001</c:v>
                </c:pt>
                <c:pt idx="58172">
                  <c:v>-31.531000000000006</c:v>
                </c:pt>
                <c:pt idx="58173">
                  <c:v>-31.528999999999996</c:v>
                </c:pt>
                <c:pt idx="58174">
                  <c:v>-31.527000000000001</c:v>
                </c:pt>
                <c:pt idx="58175">
                  <c:v>-31.525000000000006</c:v>
                </c:pt>
                <c:pt idx="58176">
                  <c:v>-31.522999999999996</c:v>
                </c:pt>
                <c:pt idx="58177">
                  <c:v>-31.521000000000001</c:v>
                </c:pt>
                <c:pt idx="58178">
                  <c:v>-31.519000000000005</c:v>
                </c:pt>
                <c:pt idx="58179">
                  <c:v>-31.516999999999996</c:v>
                </c:pt>
                <c:pt idx="58180">
                  <c:v>-31.515000000000001</c:v>
                </c:pt>
                <c:pt idx="58181">
                  <c:v>-31.513000000000005</c:v>
                </c:pt>
                <c:pt idx="58182">
                  <c:v>-31.510999999999996</c:v>
                </c:pt>
                <c:pt idx="58183">
                  <c:v>-31.509</c:v>
                </c:pt>
                <c:pt idx="58184">
                  <c:v>-31.507000000000005</c:v>
                </c:pt>
                <c:pt idx="58185">
                  <c:v>-31.504999999999995</c:v>
                </c:pt>
                <c:pt idx="58186">
                  <c:v>-31.503</c:v>
                </c:pt>
                <c:pt idx="58187">
                  <c:v>-31.501000000000005</c:v>
                </c:pt>
                <c:pt idx="58188">
                  <c:v>-31.498999999999995</c:v>
                </c:pt>
                <c:pt idx="58189">
                  <c:v>-31.497</c:v>
                </c:pt>
                <c:pt idx="58190">
                  <c:v>-31.495000000000005</c:v>
                </c:pt>
                <c:pt idx="58191">
                  <c:v>-31.492999999999995</c:v>
                </c:pt>
                <c:pt idx="58192">
                  <c:v>-31.491</c:v>
                </c:pt>
                <c:pt idx="58193">
                  <c:v>-31.489000000000004</c:v>
                </c:pt>
                <c:pt idx="58194">
                  <c:v>-31.486999999999995</c:v>
                </c:pt>
                <c:pt idx="58195">
                  <c:v>-31.484999999999999</c:v>
                </c:pt>
                <c:pt idx="58196">
                  <c:v>-31.483000000000004</c:v>
                </c:pt>
                <c:pt idx="58197">
                  <c:v>-31.480999999999995</c:v>
                </c:pt>
                <c:pt idx="58198">
                  <c:v>-31.478999999999999</c:v>
                </c:pt>
                <c:pt idx="58199">
                  <c:v>-31.477000000000004</c:v>
                </c:pt>
                <c:pt idx="58200">
                  <c:v>-31.474999999999994</c:v>
                </c:pt>
                <c:pt idx="58201">
                  <c:v>-31.472999999999999</c:v>
                </c:pt>
                <c:pt idx="58202">
                  <c:v>-31.471000000000004</c:v>
                </c:pt>
                <c:pt idx="58203">
                  <c:v>-31.468999999999994</c:v>
                </c:pt>
                <c:pt idx="58204">
                  <c:v>-31.466999999999999</c:v>
                </c:pt>
                <c:pt idx="58205">
                  <c:v>-31.465000000000003</c:v>
                </c:pt>
                <c:pt idx="58206">
                  <c:v>-31.462999999999994</c:v>
                </c:pt>
                <c:pt idx="58207">
                  <c:v>-31.460999999999999</c:v>
                </c:pt>
                <c:pt idx="58208">
                  <c:v>-31.459000000000003</c:v>
                </c:pt>
                <c:pt idx="58209">
                  <c:v>-31.456999999999994</c:v>
                </c:pt>
                <c:pt idx="58210">
                  <c:v>-31.454999999999998</c:v>
                </c:pt>
                <c:pt idx="58211">
                  <c:v>-31.453000000000003</c:v>
                </c:pt>
                <c:pt idx="58212">
                  <c:v>-31.450999999999993</c:v>
                </c:pt>
                <c:pt idx="58213">
                  <c:v>-31.448999999999998</c:v>
                </c:pt>
                <c:pt idx="58214">
                  <c:v>-31.447000000000003</c:v>
                </c:pt>
                <c:pt idx="58215">
                  <c:v>-31.444999999999993</c:v>
                </c:pt>
                <c:pt idx="58216">
                  <c:v>-31.442999999999998</c:v>
                </c:pt>
                <c:pt idx="58217">
                  <c:v>-31.441000000000003</c:v>
                </c:pt>
                <c:pt idx="58218">
                  <c:v>-31.438999999999993</c:v>
                </c:pt>
                <c:pt idx="58219">
                  <c:v>-31.436999999999998</c:v>
                </c:pt>
                <c:pt idx="58220">
                  <c:v>-31.435000000000002</c:v>
                </c:pt>
                <c:pt idx="58221">
                  <c:v>-31.433000000000007</c:v>
                </c:pt>
                <c:pt idx="58222">
                  <c:v>-31.430999999999997</c:v>
                </c:pt>
                <c:pt idx="58223">
                  <c:v>-31.429000000000002</c:v>
                </c:pt>
                <c:pt idx="58224">
                  <c:v>-31.427000000000007</c:v>
                </c:pt>
                <c:pt idx="58225">
                  <c:v>-31.424999999999997</c:v>
                </c:pt>
                <c:pt idx="58226">
                  <c:v>-31.423000000000002</c:v>
                </c:pt>
                <c:pt idx="58227">
                  <c:v>-31.421000000000006</c:v>
                </c:pt>
                <c:pt idx="58228">
                  <c:v>-31.418999999999997</c:v>
                </c:pt>
                <c:pt idx="58229">
                  <c:v>-31.417000000000002</c:v>
                </c:pt>
                <c:pt idx="58230">
                  <c:v>-31.415000000000006</c:v>
                </c:pt>
                <c:pt idx="58231">
                  <c:v>-31.412999999999997</c:v>
                </c:pt>
                <c:pt idx="58232">
                  <c:v>-31.411000000000001</c:v>
                </c:pt>
                <c:pt idx="58233">
                  <c:v>-31.409000000000006</c:v>
                </c:pt>
                <c:pt idx="58234">
                  <c:v>-31.406999999999996</c:v>
                </c:pt>
                <c:pt idx="58235">
                  <c:v>-31.405000000000001</c:v>
                </c:pt>
                <c:pt idx="58236">
                  <c:v>-31.403000000000006</c:v>
                </c:pt>
                <c:pt idx="58237">
                  <c:v>-31.400999999999996</c:v>
                </c:pt>
                <c:pt idx="58238">
                  <c:v>-31.399000000000001</c:v>
                </c:pt>
                <c:pt idx="58239">
                  <c:v>-31.397000000000006</c:v>
                </c:pt>
                <c:pt idx="58240">
                  <c:v>-31.394999999999996</c:v>
                </c:pt>
                <c:pt idx="58241">
                  <c:v>-31.393000000000001</c:v>
                </c:pt>
                <c:pt idx="58242">
                  <c:v>-31.391000000000005</c:v>
                </c:pt>
                <c:pt idx="58243">
                  <c:v>-31.388999999999996</c:v>
                </c:pt>
                <c:pt idx="58244">
                  <c:v>-31.387</c:v>
                </c:pt>
                <c:pt idx="58245">
                  <c:v>-31.385000000000005</c:v>
                </c:pt>
                <c:pt idx="58246">
                  <c:v>-31.382999999999996</c:v>
                </c:pt>
                <c:pt idx="58247">
                  <c:v>-31.381</c:v>
                </c:pt>
                <c:pt idx="58248">
                  <c:v>-31.379000000000005</c:v>
                </c:pt>
                <c:pt idx="58249">
                  <c:v>-31.376999999999995</c:v>
                </c:pt>
                <c:pt idx="58250">
                  <c:v>-31.375</c:v>
                </c:pt>
                <c:pt idx="58251">
                  <c:v>-31.373000000000005</c:v>
                </c:pt>
                <c:pt idx="58252">
                  <c:v>-31.370999999999995</c:v>
                </c:pt>
                <c:pt idx="58253">
                  <c:v>-31.369</c:v>
                </c:pt>
                <c:pt idx="58254">
                  <c:v>-31.367000000000004</c:v>
                </c:pt>
                <c:pt idx="58255">
                  <c:v>-31.364999999999995</c:v>
                </c:pt>
                <c:pt idx="58256">
                  <c:v>-31.363</c:v>
                </c:pt>
                <c:pt idx="58257">
                  <c:v>-31.361000000000004</c:v>
                </c:pt>
                <c:pt idx="58258">
                  <c:v>-31.358999999999995</c:v>
                </c:pt>
                <c:pt idx="58259">
                  <c:v>-31.356999999999999</c:v>
                </c:pt>
                <c:pt idx="58260">
                  <c:v>-31.355000000000004</c:v>
                </c:pt>
                <c:pt idx="58261">
                  <c:v>-31.352999999999994</c:v>
                </c:pt>
                <c:pt idx="58262">
                  <c:v>-31.350999999999999</c:v>
                </c:pt>
                <c:pt idx="58263">
                  <c:v>-31.349000000000004</c:v>
                </c:pt>
                <c:pt idx="58264">
                  <c:v>-31.346999999999994</c:v>
                </c:pt>
                <c:pt idx="58265">
                  <c:v>-31.344999999999999</c:v>
                </c:pt>
                <c:pt idx="58266">
                  <c:v>-31.343000000000004</c:v>
                </c:pt>
                <c:pt idx="58267">
                  <c:v>-31.340999999999994</c:v>
                </c:pt>
                <c:pt idx="58268">
                  <c:v>-31.338999999999999</c:v>
                </c:pt>
                <c:pt idx="58269">
                  <c:v>-31.337000000000003</c:v>
                </c:pt>
                <c:pt idx="58270">
                  <c:v>-31.334999999999994</c:v>
                </c:pt>
                <c:pt idx="58271">
                  <c:v>-31.332999999999998</c:v>
                </c:pt>
                <c:pt idx="58272">
                  <c:v>-31.331000000000003</c:v>
                </c:pt>
                <c:pt idx="58273">
                  <c:v>-31.328999999999994</c:v>
                </c:pt>
                <c:pt idx="58274">
                  <c:v>-31.326999999999998</c:v>
                </c:pt>
                <c:pt idx="58275">
                  <c:v>-31.325000000000003</c:v>
                </c:pt>
                <c:pt idx="58276">
                  <c:v>-31.322999999999993</c:v>
                </c:pt>
                <c:pt idx="58277">
                  <c:v>-31.320999999999998</c:v>
                </c:pt>
                <c:pt idx="58278">
                  <c:v>-31.319000000000003</c:v>
                </c:pt>
                <c:pt idx="58279">
                  <c:v>-31.316999999999993</c:v>
                </c:pt>
                <c:pt idx="58280">
                  <c:v>-31.314999999999998</c:v>
                </c:pt>
                <c:pt idx="58281">
                  <c:v>-31.313000000000002</c:v>
                </c:pt>
                <c:pt idx="58282">
                  <c:v>-31.311000000000007</c:v>
                </c:pt>
                <c:pt idx="58283">
                  <c:v>-31.308999999999997</c:v>
                </c:pt>
                <c:pt idx="58284">
                  <c:v>-31.307000000000002</c:v>
                </c:pt>
                <c:pt idx="58285">
                  <c:v>-31.305000000000007</c:v>
                </c:pt>
                <c:pt idx="58286">
                  <c:v>-31.302999999999997</c:v>
                </c:pt>
                <c:pt idx="58287">
                  <c:v>-31.301000000000002</c:v>
                </c:pt>
                <c:pt idx="58288">
                  <c:v>-31.299000000000007</c:v>
                </c:pt>
                <c:pt idx="58289">
                  <c:v>-31.296999999999997</c:v>
                </c:pt>
                <c:pt idx="58290">
                  <c:v>-31.295000000000002</c:v>
                </c:pt>
                <c:pt idx="58291">
                  <c:v>-31.293000000000006</c:v>
                </c:pt>
                <c:pt idx="58292">
                  <c:v>-31.290999999999997</c:v>
                </c:pt>
                <c:pt idx="58293">
                  <c:v>-31.289000000000001</c:v>
                </c:pt>
                <c:pt idx="58294">
                  <c:v>-31.287000000000006</c:v>
                </c:pt>
                <c:pt idx="58295">
                  <c:v>-31.284999999999997</c:v>
                </c:pt>
                <c:pt idx="58296">
                  <c:v>-31.283000000000001</c:v>
                </c:pt>
                <c:pt idx="58297">
                  <c:v>-31.281000000000006</c:v>
                </c:pt>
                <c:pt idx="58298">
                  <c:v>-31.278999999999996</c:v>
                </c:pt>
                <c:pt idx="58299">
                  <c:v>-31.277000000000001</c:v>
                </c:pt>
                <c:pt idx="58300">
                  <c:v>-31.275000000000006</c:v>
                </c:pt>
                <c:pt idx="58301">
                  <c:v>-31.272999999999996</c:v>
                </c:pt>
                <c:pt idx="58302">
                  <c:v>-31.271000000000001</c:v>
                </c:pt>
                <c:pt idx="58303">
                  <c:v>-31.269000000000005</c:v>
                </c:pt>
                <c:pt idx="58304">
                  <c:v>-31.266999999999996</c:v>
                </c:pt>
                <c:pt idx="58305">
                  <c:v>-31.265000000000001</c:v>
                </c:pt>
                <c:pt idx="58306">
                  <c:v>-31.263000000000005</c:v>
                </c:pt>
                <c:pt idx="58307">
                  <c:v>-31.260999999999996</c:v>
                </c:pt>
                <c:pt idx="58308">
                  <c:v>-31.259</c:v>
                </c:pt>
                <c:pt idx="58309">
                  <c:v>-31.257000000000005</c:v>
                </c:pt>
                <c:pt idx="58310">
                  <c:v>-31.254999999999995</c:v>
                </c:pt>
                <c:pt idx="58311">
                  <c:v>-31.253</c:v>
                </c:pt>
                <c:pt idx="58312">
                  <c:v>-31.251000000000005</c:v>
                </c:pt>
                <c:pt idx="58313">
                  <c:v>-31.248999999999995</c:v>
                </c:pt>
                <c:pt idx="58314">
                  <c:v>-31.247</c:v>
                </c:pt>
                <c:pt idx="58315">
                  <c:v>-31.245000000000005</c:v>
                </c:pt>
                <c:pt idx="58316">
                  <c:v>-31.242999999999995</c:v>
                </c:pt>
                <c:pt idx="58317">
                  <c:v>-31.241</c:v>
                </c:pt>
                <c:pt idx="58318">
                  <c:v>-31.239000000000004</c:v>
                </c:pt>
                <c:pt idx="58319">
                  <c:v>-31.236999999999995</c:v>
                </c:pt>
                <c:pt idx="58320">
                  <c:v>-31.234999999999999</c:v>
                </c:pt>
                <c:pt idx="58321">
                  <c:v>-31.233000000000004</c:v>
                </c:pt>
                <c:pt idx="58322">
                  <c:v>-31.230999999999995</c:v>
                </c:pt>
                <c:pt idx="58323">
                  <c:v>-31.228999999999999</c:v>
                </c:pt>
                <c:pt idx="58324">
                  <c:v>-31.227000000000004</c:v>
                </c:pt>
                <c:pt idx="58325">
                  <c:v>-31.224999999999994</c:v>
                </c:pt>
                <c:pt idx="58326">
                  <c:v>-31.222999999999999</c:v>
                </c:pt>
                <c:pt idx="58327">
                  <c:v>-31.221000000000004</c:v>
                </c:pt>
                <c:pt idx="58328">
                  <c:v>-31.218999999999994</c:v>
                </c:pt>
                <c:pt idx="58329">
                  <c:v>-31.216999999999999</c:v>
                </c:pt>
                <c:pt idx="58330">
                  <c:v>-31.215000000000003</c:v>
                </c:pt>
                <c:pt idx="58331">
                  <c:v>-31.212999999999994</c:v>
                </c:pt>
                <c:pt idx="58332">
                  <c:v>-31.210999999999999</c:v>
                </c:pt>
                <c:pt idx="58333">
                  <c:v>-31.209000000000003</c:v>
                </c:pt>
                <c:pt idx="58334">
                  <c:v>-31.206999999999994</c:v>
                </c:pt>
                <c:pt idx="58335">
                  <c:v>-31.204999999999998</c:v>
                </c:pt>
                <c:pt idx="58336">
                  <c:v>-31.203000000000003</c:v>
                </c:pt>
                <c:pt idx="58337">
                  <c:v>-31.200999999999993</c:v>
                </c:pt>
                <c:pt idx="58338">
                  <c:v>-31.198999999999998</c:v>
                </c:pt>
                <c:pt idx="58339">
                  <c:v>-31.197000000000003</c:v>
                </c:pt>
                <c:pt idx="58340">
                  <c:v>-31.194999999999993</c:v>
                </c:pt>
                <c:pt idx="58341">
                  <c:v>-31.192999999999998</c:v>
                </c:pt>
                <c:pt idx="58342">
                  <c:v>-31.191000000000003</c:v>
                </c:pt>
                <c:pt idx="58343">
                  <c:v>-31.188999999999993</c:v>
                </c:pt>
                <c:pt idx="58344">
                  <c:v>-31.186999999999998</c:v>
                </c:pt>
                <c:pt idx="58345">
                  <c:v>-31.185000000000002</c:v>
                </c:pt>
                <c:pt idx="58346">
                  <c:v>-31.183000000000007</c:v>
                </c:pt>
                <c:pt idx="58347">
                  <c:v>-31.180999999999997</c:v>
                </c:pt>
                <c:pt idx="58348">
                  <c:v>-31.179000000000002</c:v>
                </c:pt>
                <c:pt idx="58349">
                  <c:v>-31.177000000000007</c:v>
                </c:pt>
                <c:pt idx="58350">
                  <c:v>-31.174999999999997</c:v>
                </c:pt>
                <c:pt idx="58351">
                  <c:v>-31.173000000000002</c:v>
                </c:pt>
                <c:pt idx="58352">
                  <c:v>-31.171000000000006</c:v>
                </c:pt>
                <c:pt idx="58353">
                  <c:v>-31.168999999999997</c:v>
                </c:pt>
                <c:pt idx="58354">
                  <c:v>-31.167000000000002</c:v>
                </c:pt>
                <c:pt idx="58355">
                  <c:v>-31.165000000000006</c:v>
                </c:pt>
                <c:pt idx="58356">
                  <c:v>-31.162999999999997</c:v>
                </c:pt>
                <c:pt idx="58357">
                  <c:v>-31.161000000000001</c:v>
                </c:pt>
                <c:pt idx="58358">
                  <c:v>-31.159000000000006</c:v>
                </c:pt>
                <c:pt idx="58359">
                  <c:v>-31.156999999999996</c:v>
                </c:pt>
                <c:pt idx="58360">
                  <c:v>-31.155000000000001</c:v>
                </c:pt>
                <c:pt idx="58361">
                  <c:v>-31.153000000000006</c:v>
                </c:pt>
                <c:pt idx="58362">
                  <c:v>-31.150999999999996</c:v>
                </c:pt>
                <c:pt idx="58363">
                  <c:v>-31.149000000000001</c:v>
                </c:pt>
                <c:pt idx="58364">
                  <c:v>-31.147000000000006</c:v>
                </c:pt>
                <c:pt idx="58365">
                  <c:v>-31.144999999999996</c:v>
                </c:pt>
                <c:pt idx="58366">
                  <c:v>-31.143000000000001</c:v>
                </c:pt>
                <c:pt idx="58367">
                  <c:v>-31.141000000000005</c:v>
                </c:pt>
                <c:pt idx="58368">
                  <c:v>-31.138999999999996</c:v>
                </c:pt>
                <c:pt idx="58369">
                  <c:v>-31.137</c:v>
                </c:pt>
                <c:pt idx="58370">
                  <c:v>-31.135000000000005</c:v>
                </c:pt>
                <c:pt idx="58371">
                  <c:v>-31.132999999999996</c:v>
                </c:pt>
                <c:pt idx="58372">
                  <c:v>-31.131</c:v>
                </c:pt>
                <c:pt idx="58373">
                  <c:v>-31.129000000000005</c:v>
                </c:pt>
                <c:pt idx="58374">
                  <c:v>-31.126999999999995</c:v>
                </c:pt>
                <c:pt idx="58375">
                  <c:v>-31.125</c:v>
                </c:pt>
                <c:pt idx="58376">
                  <c:v>-31.123000000000005</c:v>
                </c:pt>
                <c:pt idx="58377">
                  <c:v>-31.120999999999995</c:v>
                </c:pt>
                <c:pt idx="58378">
                  <c:v>-31.119</c:v>
                </c:pt>
                <c:pt idx="58379">
                  <c:v>-31.117000000000004</c:v>
                </c:pt>
                <c:pt idx="58380">
                  <c:v>-31.114999999999995</c:v>
                </c:pt>
                <c:pt idx="58381">
                  <c:v>-31.113</c:v>
                </c:pt>
                <c:pt idx="58382">
                  <c:v>-31.111000000000004</c:v>
                </c:pt>
                <c:pt idx="58383">
                  <c:v>-31.108999999999995</c:v>
                </c:pt>
                <c:pt idx="58384">
                  <c:v>-31.106999999999999</c:v>
                </c:pt>
                <c:pt idx="58385">
                  <c:v>-31.105000000000004</c:v>
                </c:pt>
                <c:pt idx="58386">
                  <c:v>-31.102999999999994</c:v>
                </c:pt>
                <c:pt idx="58387">
                  <c:v>-31.100999999999999</c:v>
                </c:pt>
                <c:pt idx="58388">
                  <c:v>-31.099000000000004</c:v>
                </c:pt>
                <c:pt idx="58389">
                  <c:v>-31.096999999999994</c:v>
                </c:pt>
                <c:pt idx="58390">
                  <c:v>-31.094999999999999</c:v>
                </c:pt>
                <c:pt idx="58391">
                  <c:v>-31.093000000000004</c:v>
                </c:pt>
                <c:pt idx="58392">
                  <c:v>-31.090999999999994</c:v>
                </c:pt>
                <c:pt idx="58393">
                  <c:v>-31.088999999999999</c:v>
                </c:pt>
                <c:pt idx="58394">
                  <c:v>-31.087000000000003</c:v>
                </c:pt>
                <c:pt idx="58395">
                  <c:v>-31.084999999999994</c:v>
                </c:pt>
                <c:pt idx="58396">
                  <c:v>-31.082999999999998</c:v>
                </c:pt>
                <c:pt idx="58397">
                  <c:v>-31.081000000000003</c:v>
                </c:pt>
                <c:pt idx="58398">
                  <c:v>-31.078999999999994</c:v>
                </c:pt>
                <c:pt idx="58399">
                  <c:v>-31.076999999999998</c:v>
                </c:pt>
                <c:pt idx="58400">
                  <c:v>-31.075000000000003</c:v>
                </c:pt>
                <c:pt idx="58401">
                  <c:v>-31.072999999999993</c:v>
                </c:pt>
                <c:pt idx="58402">
                  <c:v>-31.070999999999998</c:v>
                </c:pt>
                <c:pt idx="58403">
                  <c:v>-31.069000000000003</c:v>
                </c:pt>
                <c:pt idx="58404">
                  <c:v>-31.066999999999993</c:v>
                </c:pt>
                <c:pt idx="58405">
                  <c:v>-31.064999999999998</c:v>
                </c:pt>
                <c:pt idx="58406">
                  <c:v>-31.063000000000002</c:v>
                </c:pt>
                <c:pt idx="58407">
                  <c:v>-31.061000000000007</c:v>
                </c:pt>
                <c:pt idx="58408">
                  <c:v>-31.058999999999997</c:v>
                </c:pt>
                <c:pt idx="58409">
                  <c:v>-31.057000000000002</c:v>
                </c:pt>
                <c:pt idx="58410">
                  <c:v>-31.055000000000007</c:v>
                </c:pt>
                <c:pt idx="58411">
                  <c:v>-31.052999999999997</c:v>
                </c:pt>
                <c:pt idx="58412">
                  <c:v>-31.051000000000002</c:v>
                </c:pt>
                <c:pt idx="58413">
                  <c:v>-31.049000000000007</c:v>
                </c:pt>
                <c:pt idx="58414">
                  <c:v>-31.046999999999997</c:v>
                </c:pt>
                <c:pt idx="58415">
                  <c:v>-31.045000000000002</c:v>
                </c:pt>
                <c:pt idx="58416">
                  <c:v>-31.043000000000006</c:v>
                </c:pt>
                <c:pt idx="58417">
                  <c:v>-31.040999999999997</c:v>
                </c:pt>
                <c:pt idx="58418">
                  <c:v>-31.039000000000001</c:v>
                </c:pt>
                <c:pt idx="58419">
                  <c:v>-31.037000000000006</c:v>
                </c:pt>
                <c:pt idx="58420">
                  <c:v>-31.034999999999997</c:v>
                </c:pt>
                <c:pt idx="58421">
                  <c:v>-31.033000000000001</c:v>
                </c:pt>
                <c:pt idx="58422">
                  <c:v>-31.031000000000006</c:v>
                </c:pt>
                <c:pt idx="58423">
                  <c:v>-31.028999999999996</c:v>
                </c:pt>
                <c:pt idx="58424">
                  <c:v>-31.027000000000001</c:v>
                </c:pt>
                <c:pt idx="58425">
                  <c:v>-31.025000000000006</c:v>
                </c:pt>
                <c:pt idx="58426">
                  <c:v>-31.022999999999996</c:v>
                </c:pt>
                <c:pt idx="58427">
                  <c:v>-31.021000000000001</c:v>
                </c:pt>
                <c:pt idx="58428">
                  <c:v>-31.019000000000005</c:v>
                </c:pt>
                <c:pt idx="58429">
                  <c:v>-31.016999999999996</c:v>
                </c:pt>
                <c:pt idx="58430">
                  <c:v>-31.015000000000001</c:v>
                </c:pt>
                <c:pt idx="58431">
                  <c:v>-31.013000000000005</c:v>
                </c:pt>
                <c:pt idx="58432">
                  <c:v>-31.010999999999996</c:v>
                </c:pt>
                <c:pt idx="58433">
                  <c:v>-31.009</c:v>
                </c:pt>
                <c:pt idx="58434">
                  <c:v>-31.007000000000005</c:v>
                </c:pt>
                <c:pt idx="58435">
                  <c:v>-31.004999999999995</c:v>
                </c:pt>
                <c:pt idx="58436">
                  <c:v>-31.003</c:v>
                </c:pt>
                <c:pt idx="58437">
                  <c:v>-31.001000000000005</c:v>
                </c:pt>
                <c:pt idx="58438">
                  <c:v>-30.998999999999995</c:v>
                </c:pt>
                <c:pt idx="58439">
                  <c:v>-30.997</c:v>
                </c:pt>
                <c:pt idx="58440">
                  <c:v>-30.995000000000005</c:v>
                </c:pt>
                <c:pt idx="58441">
                  <c:v>-30.992999999999995</c:v>
                </c:pt>
                <c:pt idx="58442">
                  <c:v>-30.991</c:v>
                </c:pt>
                <c:pt idx="58443">
                  <c:v>-30.989000000000004</c:v>
                </c:pt>
                <c:pt idx="58444">
                  <c:v>-30.986999999999995</c:v>
                </c:pt>
                <c:pt idx="58445">
                  <c:v>-30.984999999999999</c:v>
                </c:pt>
                <c:pt idx="58446">
                  <c:v>-30.983000000000004</c:v>
                </c:pt>
                <c:pt idx="58447">
                  <c:v>-30.980999999999995</c:v>
                </c:pt>
                <c:pt idx="58448">
                  <c:v>-30.978999999999999</c:v>
                </c:pt>
                <c:pt idx="58449">
                  <c:v>-30.977000000000004</c:v>
                </c:pt>
                <c:pt idx="58450">
                  <c:v>-30.974999999999994</c:v>
                </c:pt>
                <c:pt idx="58451">
                  <c:v>-30.972999999999999</c:v>
                </c:pt>
                <c:pt idx="58452">
                  <c:v>-30.971000000000004</c:v>
                </c:pt>
                <c:pt idx="58453">
                  <c:v>-30.968999999999994</c:v>
                </c:pt>
                <c:pt idx="58454">
                  <c:v>-30.966999999999999</c:v>
                </c:pt>
                <c:pt idx="58455">
                  <c:v>-30.965000000000003</c:v>
                </c:pt>
                <c:pt idx="58456">
                  <c:v>-30.962999999999994</c:v>
                </c:pt>
                <c:pt idx="58457">
                  <c:v>-30.960999999999999</c:v>
                </c:pt>
                <c:pt idx="58458">
                  <c:v>-30.959000000000003</c:v>
                </c:pt>
                <c:pt idx="58459">
                  <c:v>-30.956999999999994</c:v>
                </c:pt>
                <c:pt idx="58460">
                  <c:v>-30.954999999999998</c:v>
                </c:pt>
                <c:pt idx="58461">
                  <c:v>-30.953000000000003</c:v>
                </c:pt>
                <c:pt idx="58462">
                  <c:v>-30.950999999999993</c:v>
                </c:pt>
                <c:pt idx="58463">
                  <c:v>-30.948999999999998</c:v>
                </c:pt>
                <c:pt idx="58464">
                  <c:v>-30.947000000000003</c:v>
                </c:pt>
                <c:pt idx="58465">
                  <c:v>-30.944999999999993</c:v>
                </c:pt>
                <c:pt idx="58466">
                  <c:v>-30.942999999999998</c:v>
                </c:pt>
                <c:pt idx="58467">
                  <c:v>-30.941000000000003</c:v>
                </c:pt>
                <c:pt idx="58468">
                  <c:v>-30.938999999999993</c:v>
                </c:pt>
                <c:pt idx="58469">
                  <c:v>-30.936999999999998</c:v>
                </c:pt>
                <c:pt idx="58470">
                  <c:v>-30.935000000000002</c:v>
                </c:pt>
                <c:pt idx="58471">
                  <c:v>-30.933000000000007</c:v>
                </c:pt>
                <c:pt idx="58472">
                  <c:v>-30.930999999999997</c:v>
                </c:pt>
                <c:pt idx="58473">
                  <c:v>-30.929000000000002</c:v>
                </c:pt>
                <c:pt idx="58474">
                  <c:v>-30.927000000000007</c:v>
                </c:pt>
                <c:pt idx="58475">
                  <c:v>-30.924999999999997</c:v>
                </c:pt>
                <c:pt idx="58476">
                  <c:v>-30.923000000000002</c:v>
                </c:pt>
                <c:pt idx="58477">
                  <c:v>-30.921000000000006</c:v>
                </c:pt>
                <c:pt idx="58478">
                  <c:v>-30.918999999999997</c:v>
                </c:pt>
                <c:pt idx="58479">
                  <c:v>-30.917000000000002</c:v>
                </c:pt>
                <c:pt idx="58480">
                  <c:v>-30.915000000000006</c:v>
                </c:pt>
                <c:pt idx="58481">
                  <c:v>-30.912999999999997</c:v>
                </c:pt>
                <c:pt idx="58482">
                  <c:v>-30.911000000000001</c:v>
                </c:pt>
                <c:pt idx="58483">
                  <c:v>-30.909000000000006</c:v>
                </c:pt>
                <c:pt idx="58484">
                  <c:v>-30.906999999999996</c:v>
                </c:pt>
                <c:pt idx="58485">
                  <c:v>-30.905000000000001</c:v>
                </c:pt>
                <c:pt idx="58486">
                  <c:v>-30.903000000000006</c:v>
                </c:pt>
                <c:pt idx="58487">
                  <c:v>-30.900999999999996</c:v>
                </c:pt>
                <c:pt idx="58488">
                  <c:v>-30.899000000000001</c:v>
                </c:pt>
                <c:pt idx="58489">
                  <c:v>-30.897000000000006</c:v>
                </c:pt>
                <c:pt idx="58490">
                  <c:v>-30.894999999999996</c:v>
                </c:pt>
                <c:pt idx="58491">
                  <c:v>-30.893000000000001</c:v>
                </c:pt>
                <c:pt idx="58492">
                  <c:v>-30.891000000000005</c:v>
                </c:pt>
                <c:pt idx="58493">
                  <c:v>-30.888999999999996</c:v>
                </c:pt>
                <c:pt idx="58494">
                  <c:v>-30.887</c:v>
                </c:pt>
                <c:pt idx="58495">
                  <c:v>-30.885000000000005</c:v>
                </c:pt>
                <c:pt idx="58496">
                  <c:v>-30.882999999999996</c:v>
                </c:pt>
                <c:pt idx="58497">
                  <c:v>-30.881</c:v>
                </c:pt>
                <c:pt idx="58498">
                  <c:v>-30.879000000000005</c:v>
                </c:pt>
                <c:pt idx="58499">
                  <c:v>-30.876999999999995</c:v>
                </c:pt>
                <c:pt idx="58500">
                  <c:v>-30.875</c:v>
                </c:pt>
                <c:pt idx="58501">
                  <c:v>-30.873000000000005</c:v>
                </c:pt>
                <c:pt idx="58502">
                  <c:v>-30.870999999999995</c:v>
                </c:pt>
                <c:pt idx="58503">
                  <c:v>-30.869</c:v>
                </c:pt>
                <c:pt idx="58504">
                  <c:v>-30.867000000000004</c:v>
                </c:pt>
                <c:pt idx="58505">
                  <c:v>-30.864999999999995</c:v>
                </c:pt>
                <c:pt idx="58506">
                  <c:v>-30.863</c:v>
                </c:pt>
                <c:pt idx="58507">
                  <c:v>-30.861000000000004</c:v>
                </c:pt>
                <c:pt idx="58508">
                  <c:v>-30.858999999999995</c:v>
                </c:pt>
                <c:pt idx="58509">
                  <c:v>-30.856999999999999</c:v>
                </c:pt>
                <c:pt idx="58510">
                  <c:v>-30.855000000000004</c:v>
                </c:pt>
                <c:pt idx="58511">
                  <c:v>-30.852999999999994</c:v>
                </c:pt>
                <c:pt idx="58512">
                  <c:v>-30.850999999999999</c:v>
                </c:pt>
                <c:pt idx="58513">
                  <c:v>-30.849000000000004</c:v>
                </c:pt>
                <c:pt idx="58514">
                  <c:v>-30.846999999999994</c:v>
                </c:pt>
                <c:pt idx="58515">
                  <c:v>-30.844999999999999</c:v>
                </c:pt>
                <c:pt idx="58516">
                  <c:v>-30.843000000000004</c:v>
                </c:pt>
                <c:pt idx="58517">
                  <c:v>-30.840999999999994</c:v>
                </c:pt>
                <c:pt idx="58518">
                  <c:v>-30.838999999999999</c:v>
                </c:pt>
                <c:pt idx="58519">
                  <c:v>-30.837000000000003</c:v>
                </c:pt>
                <c:pt idx="58520">
                  <c:v>-30.834999999999994</c:v>
                </c:pt>
                <c:pt idx="58521">
                  <c:v>-30.832999999999998</c:v>
                </c:pt>
                <c:pt idx="58522">
                  <c:v>-30.831000000000003</c:v>
                </c:pt>
                <c:pt idx="58523">
                  <c:v>-30.828999999999994</c:v>
                </c:pt>
                <c:pt idx="58524">
                  <c:v>-30.826999999999998</c:v>
                </c:pt>
                <c:pt idx="58525">
                  <c:v>-30.825000000000003</c:v>
                </c:pt>
                <c:pt idx="58526">
                  <c:v>-30.822999999999993</c:v>
                </c:pt>
                <c:pt idx="58527">
                  <c:v>-30.820999999999998</c:v>
                </c:pt>
                <c:pt idx="58528">
                  <c:v>-30.819000000000003</c:v>
                </c:pt>
                <c:pt idx="58529">
                  <c:v>-30.816999999999993</c:v>
                </c:pt>
                <c:pt idx="58530">
                  <c:v>-30.814999999999998</c:v>
                </c:pt>
                <c:pt idx="58531">
                  <c:v>-30.813000000000002</c:v>
                </c:pt>
                <c:pt idx="58532">
                  <c:v>-30.811000000000007</c:v>
                </c:pt>
                <c:pt idx="58533">
                  <c:v>-30.808999999999997</c:v>
                </c:pt>
                <c:pt idx="58534">
                  <c:v>-30.807000000000002</c:v>
                </c:pt>
                <c:pt idx="58535">
                  <c:v>-30.805000000000007</c:v>
                </c:pt>
                <c:pt idx="58536">
                  <c:v>-30.802999999999997</c:v>
                </c:pt>
                <c:pt idx="58537">
                  <c:v>-30.801000000000002</c:v>
                </c:pt>
                <c:pt idx="58538">
                  <c:v>-30.799000000000007</c:v>
                </c:pt>
                <c:pt idx="58539">
                  <c:v>-30.796999999999997</c:v>
                </c:pt>
                <c:pt idx="58540">
                  <c:v>-30.795000000000002</c:v>
                </c:pt>
                <c:pt idx="58541">
                  <c:v>-30.793000000000006</c:v>
                </c:pt>
                <c:pt idx="58542">
                  <c:v>-30.790999999999997</c:v>
                </c:pt>
                <c:pt idx="58543">
                  <c:v>-30.789000000000001</c:v>
                </c:pt>
                <c:pt idx="58544">
                  <c:v>-30.787000000000006</c:v>
                </c:pt>
                <c:pt idx="58545">
                  <c:v>-30.784999999999997</c:v>
                </c:pt>
                <c:pt idx="58546">
                  <c:v>-30.783000000000001</c:v>
                </c:pt>
                <c:pt idx="58547">
                  <c:v>-30.781000000000006</c:v>
                </c:pt>
                <c:pt idx="58548">
                  <c:v>-30.778999999999996</c:v>
                </c:pt>
                <c:pt idx="58549">
                  <c:v>-30.777000000000001</c:v>
                </c:pt>
                <c:pt idx="58550">
                  <c:v>-30.775000000000006</c:v>
                </c:pt>
                <c:pt idx="58551">
                  <c:v>-30.772999999999996</c:v>
                </c:pt>
                <c:pt idx="58552">
                  <c:v>-30.771000000000001</c:v>
                </c:pt>
                <c:pt idx="58553">
                  <c:v>-30.769000000000005</c:v>
                </c:pt>
                <c:pt idx="58554">
                  <c:v>-30.766999999999996</c:v>
                </c:pt>
                <c:pt idx="58555">
                  <c:v>-30.765000000000001</c:v>
                </c:pt>
                <c:pt idx="58556">
                  <c:v>-30.763000000000005</c:v>
                </c:pt>
                <c:pt idx="58557">
                  <c:v>-30.760999999999996</c:v>
                </c:pt>
                <c:pt idx="58558">
                  <c:v>-30.759</c:v>
                </c:pt>
                <c:pt idx="58559">
                  <c:v>-30.757000000000005</c:v>
                </c:pt>
                <c:pt idx="58560">
                  <c:v>-30.754999999999995</c:v>
                </c:pt>
                <c:pt idx="58561">
                  <c:v>-30.753</c:v>
                </c:pt>
                <c:pt idx="58562">
                  <c:v>-30.751000000000005</c:v>
                </c:pt>
                <c:pt idx="58563">
                  <c:v>-30.748999999999995</c:v>
                </c:pt>
                <c:pt idx="58564">
                  <c:v>-30.747</c:v>
                </c:pt>
                <c:pt idx="58565">
                  <c:v>-30.745000000000005</c:v>
                </c:pt>
                <c:pt idx="58566">
                  <c:v>-30.742999999999995</c:v>
                </c:pt>
                <c:pt idx="58567">
                  <c:v>-30.741</c:v>
                </c:pt>
                <c:pt idx="58568">
                  <c:v>-30.739000000000004</c:v>
                </c:pt>
                <c:pt idx="58569">
                  <c:v>-30.736999999999995</c:v>
                </c:pt>
                <c:pt idx="58570">
                  <c:v>-30.734999999999999</c:v>
                </c:pt>
                <c:pt idx="58571">
                  <c:v>-30.733000000000004</c:v>
                </c:pt>
                <c:pt idx="58572">
                  <c:v>-30.730999999999995</c:v>
                </c:pt>
                <c:pt idx="58573">
                  <c:v>-30.728999999999999</c:v>
                </c:pt>
                <c:pt idx="58574">
                  <c:v>-30.727000000000004</c:v>
                </c:pt>
                <c:pt idx="58575">
                  <c:v>-30.724999999999994</c:v>
                </c:pt>
                <c:pt idx="58576">
                  <c:v>-30.722999999999999</c:v>
                </c:pt>
                <c:pt idx="58577">
                  <c:v>-30.721000000000004</c:v>
                </c:pt>
                <c:pt idx="58578">
                  <c:v>-30.718999999999994</c:v>
                </c:pt>
                <c:pt idx="58579">
                  <c:v>-30.716999999999999</c:v>
                </c:pt>
                <c:pt idx="58580">
                  <c:v>-30.715000000000003</c:v>
                </c:pt>
                <c:pt idx="58581">
                  <c:v>-30.712999999999994</c:v>
                </c:pt>
                <c:pt idx="58582">
                  <c:v>-30.710999999999999</c:v>
                </c:pt>
                <c:pt idx="58583">
                  <c:v>-30.709000000000003</c:v>
                </c:pt>
                <c:pt idx="58584">
                  <c:v>-30.706999999999994</c:v>
                </c:pt>
                <c:pt idx="58585">
                  <c:v>-30.704999999999998</c:v>
                </c:pt>
                <c:pt idx="58586">
                  <c:v>-30.703000000000003</c:v>
                </c:pt>
                <c:pt idx="58587">
                  <c:v>-30.700999999999993</c:v>
                </c:pt>
                <c:pt idx="58588">
                  <c:v>-30.698999999999998</c:v>
                </c:pt>
                <c:pt idx="58589">
                  <c:v>-30.697000000000003</c:v>
                </c:pt>
                <c:pt idx="58590">
                  <c:v>-30.694999999999993</c:v>
                </c:pt>
                <c:pt idx="58591">
                  <c:v>-30.692999999999998</c:v>
                </c:pt>
                <c:pt idx="58592">
                  <c:v>-30.691000000000003</c:v>
                </c:pt>
                <c:pt idx="58593">
                  <c:v>-30.688999999999993</c:v>
                </c:pt>
                <c:pt idx="58594">
                  <c:v>-30.686999999999998</c:v>
                </c:pt>
                <c:pt idx="58595">
                  <c:v>-30.685000000000002</c:v>
                </c:pt>
                <c:pt idx="58596">
                  <c:v>-30.683000000000007</c:v>
                </c:pt>
                <c:pt idx="58597">
                  <c:v>-30.680999999999997</c:v>
                </c:pt>
                <c:pt idx="58598">
                  <c:v>-30.679000000000002</c:v>
                </c:pt>
                <c:pt idx="58599">
                  <c:v>-30.677000000000007</c:v>
                </c:pt>
                <c:pt idx="58600">
                  <c:v>-30.674999999999997</c:v>
                </c:pt>
                <c:pt idx="58601">
                  <c:v>-30.673000000000002</c:v>
                </c:pt>
                <c:pt idx="58602">
                  <c:v>-30.671000000000006</c:v>
                </c:pt>
                <c:pt idx="58603">
                  <c:v>-30.668999999999997</c:v>
                </c:pt>
                <c:pt idx="58604">
                  <c:v>-30.667000000000002</c:v>
                </c:pt>
                <c:pt idx="58605">
                  <c:v>-30.665000000000006</c:v>
                </c:pt>
                <c:pt idx="58606">
                  <c:v>-30.662999999999997</c:v>
                </c:pt>
                <c:pt idx="58607">
                  <c:v>-30.661000000000001</c:v>
                </c:pt>
                <c:pt idx="58608">
                  <c:v>-30.659000000000006</c:v>
                </c:pt>
                <c:pt idx="58609">
                  <c:v>-30.656999999999996</c:v>
                </c:pt>
                <c:pt idx="58610">
                  <c:v>-30.655000000000001</c:v>
                </c:pt>
                <c:pt idx="58611">
                  <c:v>-30.653000000000006</c:v>
                </c:pt>
                <c:pt idx="58612">
                  <c:v>-30.650999999999996</c:v>
                </c:pt>
                <c:pt idx="58613">
                  <c:v>-30.649000000000001</c:v>
                </c:pt>
                <c:pt idx="58614">
                  <c:v>-30.647000000000006</c:v>
                </c:pt>
                <c:pt idx="58615">
                  <c:v>-30.644999999999996</c:v>
                </c:pt>
                <c:pt idx="58616">
                  <c:v>-30.643000000000001</c:v>
                </c:pt>
                <c:pt idx="58617">
                  <c:v>-30.641000000000005</c:v>
                </c:pt>
                <c:pt idx="58618">
                  <c:v>-30.638999999999996</c:v>
                </c:pt>
                <c:pt idx="58619">
                  <c:v>-30.637</c:v>
                </c:pt>
                <c:pt idx="58620">
                  <c:v>-30.635000000000005</c:v>
                </c:pt>
                <c:pt idx="58621">
                  <c:v>-30.632999999999996</c:v>
                </c:pt>
                <c:pt idx="58622">
                  <c:v>-30.631</c:v>
                </c:pt>
                <c:pt idx="58623">
                  <c:v>-30.629000000000005</c:v>
                </c:pt>
                <c:pt idx="58624">
                  <c:v>-30.626999999999995</c:v>
                </c:pt>
                <c:pt idx="58625">
                  <c:v>-30.625</c:v>
                </c:pt>
                <c:pt idx="58626">
                  <c:v>-30.623000000000005</c:v>
                </c:pt>
                <c:pt idx="58627">
                  <c:v>-30.620999999999995</c:v>
                </c:pt>
                <c:pt idx="58628">
                  <c:v>-30.619</c:v>
                </c:pt>
                <c:pt idx="58629">
                  <c:v>-30.617000000000004</c:v>
                </c:pt>
                <c:pt idx="58630">
                  <c:v>-30.614999999999995</c:v>
                </c:pt>
                <c:pt idx="58631">
                  <c:v>-30.613</c:v>
                </c:pt>
                <c:pt idx="58632">
                  <c:v>-30.611000000000004</c:v>
                </c:pt>
                <c:pt idx="58633">
                  <c:v>-30.608999999999995</c:v>
                </c:pt>
                <c:pt idx="58634">
                  <c:v>-30.606999999999999</c:v>
                </c:pt>
                <c:pt idx="58635">
                  <c:v>-30.605000000000004</c:v>
                </c:pt>
                <c:pt idx="58636">
                  <c:v>-30.602999999999994</c:v>
                </c:pt>
                <c:pt idx="58637">
                  <c:v>-30.600999999999999</c:v>
                </c:pt>
                <c:pt idx="58638">
                  <c:v>-30.599000000000004</c:v>
                </c:pt>
                <c:pt idx="58639">
                  <c:v>-30.596999999999994</c:v>
                </c:pt>
                <c:pt idx="58640">
                  <c:v>-30.594999999999999</c:v>
                </c:pt>
                <c:pt idx="58641">
                  <c:v>-30.593000000000004</c:v>
                </c:pt>
                <c:pt idx="58642">
                  <c:v>-30.590999999999994</c:v>
                </c:pt>
                <c:pt idx="58643">
                  <c:v>-30.588999999999999</c:v>
                </c:pt>
                <c:pt idx="58644">
                  <c:v>-30.587000000000003</c:v>
                </c:pt>
                <c:pt idx="58645">
                  <c:v>-30.584999999999994</c:v>
                </c:pt>
                <c:pt idx="58646">
                  <c:v>-30.582999999999998</c:v>
                </c:pt>
                <c:pt idx="58647">
                  <c:v>-30.581000000000003</c:v>
                </c:pt>
                <c:pt idx="58648">
                  <c:v>-30.578999999999994</c:v>
                </c:pt>
                <c:pt idx="58649">
                  <c:v>-30.576999999999998</c:v>
                </c:pt>
                <c:pt idx="58650">
                  <c:v>-30.575000000000003</c:v>
                </c:pt>
                <c:pt idx="58651">
                  <c:v>-30.572999999999993</c:v>
                </c:pt>
                <c:pt idx="58652">
                  <c:v>-30.570999999999998</c:v>
                </c:pt>
                <c:pt idx="58653">
                  <c:v>-30.569000000000003</c:v>
                </c:pt>
                <c:pt idx="58654">
                  <c:v>-30.566999999999993</c:v>
                </c:pt>
                <c:pt idx="58655">
                  <c:v>-30.564999999999998</c:v>
                </c:pt>
                <c:pt idx="58656">
                  <c:v>-30.563000000000002</c:v>
                </c:pt>
                <c:pt idx="58657">
                  <c:v>-30.561000000000007</c:v>
                </c:pt>
                <c:pt idx="58658">
                  <c:v>-30.558999999999997</c:v>
                </c:pt>
                <c:pt idx="58659">
                  <c:v>-30.557000000000002</c:v>
                </c:pt>
                <c:pt idx="58660">
                  <c:v>-30.555000000000007</c:v>
                </c:pt>
                <c:pt idx="58661">
                  <c:v>-30.552999999999997</c:v>
                </c:pt>
                <c:pt idx="58662">
                  <c:v>-30.551000000000002</c:v>
                </c:pt>
                <c:pt idx="58663">
                  <c:v>-30.549000000000007</c:v>
                </c:pt>
                <c:pt idx="58664">
                  <c:v>-30.546999999999997</c:v>
                </c:pt>
                <c:pt idx="58665">
                  <c:v>-30.545000000000002</c:v>
                </c:pt>
                <c:pt idx="58666">
                  <c:v>-30.543000000000006</c:v>
                </c:pt>
                <c:pt idx="58667">
                  <c:v>-30.540999999999997</c:v>
                </c:pt>
                <c:pt idx="58668">
                  <c:v>-30.539000000000001</c:v>
                </c:pt>
                <c:pt idx="58669">
                  <c:v>-30.537000000000006</c:v>
                </c:pt>
                <c:pt idx="58670">
                  <c:v>-30.534999999999997</c:v>
                </c:pt>
                <c:pt idx="58671">
                  <c:v>-30.533000000000001</c:v>
                </c:pt>
                <c:pt idx="58672">
                  <c:v>-30.531000000000006</c:v>
                </c:pt>
                <c:pt idx="58673">
                  <c:v>-30.528999999999996</c:v>
                </c:pt>
                <c:pt idx="58674">
                  <c:v>-30.527000000000001</c:v>
                </c:pt>
                <c:pt idx="58675">
                  <c:v>-30.525000000000006</c:v>
                </c:pt>
                <c:pt idx="58676">
                  <c:v>-30.522999999999996</c:v>
                </c:pt>
                <c:pt idx="58677">
                  <c:v>-30.521000000000001</c:v>
                </c:pt>
                <c:pt idx="58678">
                  <c:v>-30.519000000000005</c:v>
                </c:pt>
                <c:pt idx="58679">
                  <c:v>-30.516999999999996</c:v>
                </c:pt>
                <c:pt idx="58680">
                  <c:v>-30.515000000000001</c:v>
                </c:pt>
                <c:pt idx="58681">
                  <c:v>-30.513000000000005</c:v>
                </c:pt>
                <c:pt idx="58682">
                  <c:v>-30.510999999999996</c:v>
                </c:pt>
                <c:pt idx="58683">
                  <c:v>-30.509</c:v>
                </c:pt>
                <c:pt idx="58684">
                  <c:v>-30.507000000000005</c:v>
                </c:pt>
                <c:pt idx="58685">
                  <c:v>-30.504999999999995</c:v>
                </c:pt>
                <c:pt idx="58686">
                  <c:v>-30.503</c:v>
                </c:pt>
                <c:pt idx="58687">
                  <c:v>-30.501000000000005</c:v>
                </c:pt>
                <c:pt idx="58688">
                  <c:v>-30.498999999999995</c:v>
                </c:pt>
                <c:pt idx="58689">
                  <c:v>-30.497</c:v>
                </c:pt>
                <c:pt idx="58690">
                  <c:v>-30.495000000000005</c:v>
                </c:pt>
                <c:pt idx="58691">
                  <c:v>-30.492999999999995</c:v>
                </c:pt>
                <c:pt idx="58692">
                  <c:v>-30.491</c:v>
                </c:pt>
                <c:pt idx="58693">
                  <c:v>-30.489000000000004</c:v>
                </c:pt>
                <c:pt idx="58694">
                  <c:v>-30.486999999999995</c:v>
                </c:pt>
                <c:pt idx="58695">
                  <c:v>-30.484999999999999</c:v>
                </c:pt>
                <c:pt idx="58696">
                  <c:v>-30.483000000000004</c:v>
                </c:pt>
                <c:pt idx="58697">
                  <c:v>-30.480999999999995</c:v>
                </c:pt>
                <c:pt idx="58698">
                  <c:v>-30.478999999999999</c:v>
                </c:pt>
                <c:pt idx="58699">
                  <c:v>-30.477000000000004</c:v>
                </c:pt>
                <c:pt idx="58700">
                  <c:v>-30.474999999999994</c:v>
                </c:pt>
                <c:pt idx="58701">
                  <c:v>-30.472999999999999</c:v>
                </c:pt>
                <c:pt idx="58702">
                  <c:v>-30.471000000000004</c:v>
                </c:pt>
                <c:pt idx="58703">
                  <c:v>-30.468999999999994</c:v>
                </c:pt>
                <c:pt idx="58704">
                  <c:v>-30.466999999999999</c:v>
                </c:pt>
                <c:pt idx="58705">
                  <c:v>-30.465000000000003</c:v>
                </c:pt>
                <c:pt idx="58706">
                  <c:v>-30.462999999999994</c:v>
                </c:pt>
                <c:pt idx="58707">
                  <c:v>-30.460999999999999</c:v>
                </c:pt>
                <c:pt idx="58708">
                  <c:v>-30.459000000000003</c:v>
                </c:pt>
                <c:pt idx="58709">
                  <c:v>-30.456999999999994</c:v>
                </c:pt>
                <c:pt idx="58710">
                  <c:v>-30.454999999999998</c:v>
                </c:pt>
                <c:pt idx="58711">
                  <c:v>-30.453000000000003</c:v>
                </c:pt>
                <c:pt idx="58712">
                  <c:v>-30.450999999999993</c:v>
                </c:pt>
                <c:pt idx="58713">
                  <c:v>-30.448999999999998</c:v>
                </c:pt>
                <c:pt idx="58714">
                  <c:v>-30.447000000000003</c:v>
                </c:pt>
                <c:pt idx="58715">
                  <c:v>-30.444999999999993</c:v>
                </c:pt>
                <c:pt idx="58716">
                  <c:v>-30.442999999999998</c:v>
                </c:pt>
                <c:pt idx="58717">
                  <c:v>-30.441000000000003</c:v>
                </c:pt>
                <c:pt idx="58718">
                  <c:v>-30.438999999999993</c:v>
                </c:pt>
                <c:pt idx="58719">
                  <c:v>-30.436999999999998</c:v>
                </c:pt>
                <c:pt idx="58720">
                  <c:v>-30.435000000000002</c:v>
                </c:pt>
                <c:pt idx="58721">
                  <c:v>-30.433000000000007</c:v>
                </c:pt>
                <c:pt idx="58722">
                  <c:v>-30.430999999999997</c:v>
                </c:pt>
                <c:pt idx="58723">
                  <c:v>-30.429000000000002</c:v>
                </c:pt>
                <c:pt idx="58724">
                  <c:v>-30.427000000000007</c:v>
                </c:pt>
                <c:pt idx="58725">
                  <c:v>-30.424999999999997</c:v>
                </c:pt>
                <c:pt idx="58726">
                  <c:v>-30.423000000000002</c:v>
                </c:pt>
                <c:pt idx="58727">
                  <c:v>-30.421000000000006</c:v>
                </c:pt>
                <c:pt idx="58728">
                  <c:v>-30.418999999999997</c:v>
                </c:pt>
                <c:pt idx="58729">
                  <c:v>-30.417000000000002</c:v>
                </c:pt>
                <c:pt idx="58730">
                  <c:v>-30.415000000000006</c:v>
                </c:pt>
                <c:pt idx="58731">
                  <c:v>-30.412999999999997</c:v>
                </c:pt>
                <c:pt idx="58732">
                  <c:v>-30.411000000000001</c:v>
                </c:pt>
                <c:pt idx="58733">
                  <c:v>-30.409000000000006</c:v>
                </c:pt>
                <c:pt idx="58734">
                  <c:v>-30.406999999999996</c:v>
                </c:pt>
                <c:pt idx="58735">
                  <c:v>-30.405000000000001</c:v>
                </c:pt>
                <c:pt idx="58736">
                  <c:v>-30.403000000000006</c:v>
                </c:pt>
                <c:pt idx="58737">
                  <c:v>-30.400999999999996</c:v>
                </c:pt>
                <c:pt idx="58738">
                  <c:v>-30.399000000000001</c:v>
                </c:pt>
                <c:pt idx="58739">
                  <c:v>-30.397000000000006</c:v>
                </c:pt>
                <c:pt idx="58740">
                  <c:v>-30.394999999999996</c:v>
                </c:pt>
                <c:pt idx="58741">
                  <c:v>-30.393000000000001</c:v>
                </c:pt>
                <c:pt idx="58742">
                  <c:v>-30.391000000000005</c:v>
                </c:pt>
                <c:pt idx="58743">
                  <c:v>-30.388999999999996</c:v>
                </c:pt>
                <c:pt idx="58744">
                  <c:v>-30.387</c:v>
                </c:pt>
                <c:pt idx="58745">
                  <c:v>-30.385000000000005</c:v>
                </c:pt>
                <c:pt idx="58746">
                  <c:v>-30.382999999999996</c:v>
                </c:pt>
                <c:pt idx="58747">
                  <c:v>-30.381</c:v>
                </c:pt>
                <c:pt idx="58748">
                  <c:v>-30.379000000000005</c:v>
                </c:pt>
                <c:pt idx="58749">
                  <c:v>-30.376999999999995</c:v>
                </c:pt>
                <c:pt idx="58750">
                  <c:v>-30.375</c:v>
                </c:pt>
                <c:pt idx="58751">
                  <c:v>-30.373000000000005</c:v>
                </c:pt>
                <c:pt idx="58752">
                  <c:v>-30.370999999999995</c:v>
                </c:pt>
                <c:pt idx="58753">
                  <c:v>-30.369</c:v>
                </c:pt>
                <c:pt idx="58754">
                  <c:v>-30.367000000000004</c:v>
                </c:pt>
                <c:pt idx="58755">
                  <c:v>-30.364999999999995</c:v>
                </c:pt>
                <c:pt idx="58756">
                  <c:v>-30.363</c:v>
                </c:pt>
                <c:pt idx="58757">
                  <c:v>-30.361000000000004</c:v>
                </c:pt>
                <c:pt idx="58758">
                  <c:v>-30.358999999999995</c:v>
                </c:pt>
                <c:pt idx="58759">
                  <c:v>-30.356999999999999</c:v>
                </c:pt>
                <c:pt idx="58760">
                  <c:v>-30.355000000000004</c:v>
                </c:pt>
                <c:pt idx="58761">
                  <c:v>-30.352999999999994</c:v>
                </c:pt>
                <c:pt idx="58762">
                  <c:v>-30.350999999999999</c:v>
                </c:pt>
                <c:pt idx="58763">
                  <c:v>-30.349000000000004</c:v>
                </c:pt>
                <c:pt idx="58764">
                  <c:v>-30.346999999999994</c:v>
                </c:pt>
                <c:pt idx="58765">
                  <c:v>-30.344999999999999</c:v>
                </c:pt>
                <c:pt idx="58766">
                  <c:v>-30.343000000000004</c:v>
                </c:pt>
                <c:pt idx="58767">
                  <c:v>-30.340999999999994</c:v>
                </c:pt>
                <c:pt idx="58768">
                  <c:v>-30.338999999999999</c:v>
                </c:pt>
                <c:pt idx="58769">
                  <c:v>-30.337000000000003</c:v>
                </c:pt>
                <c:pt idx="58770">
                  <c:v>-30.334999999999994</c:v>
                </c:pt>
                <c:pt idx="58771">
                  <c:v>-30.332999999999998</c:v>
                </c:pt>
                <c:pt idx="58772">
                  <c:v>-30.331000000000003</c:v>
                </c:pt>
                <c:pt idx="58773">
                  <c:v>-30.328999999999994</c:v>
                </c:pt>
                <c:pt idx="58774">
                  <c:v>-30.326999999999998</c:v>
                </c:pt>
                <c:pt idx="58775">
                  <c:v>-30.325000000000003</c:v>
                </c:pt>
                <c:pt idx="58776">
                  <c:v>-30.322999999999993</c:v>
                </c:pt>
                <c:pt idx="58777">
                  <c:v>-30.320999999999998</c:v>
                </c:pt>
                <c:pt idx="58778">
                  <c:v>-30.319000000000003</c:v>
                </c:pt>
                <c:pt idx="58779">
                  <c:v>-30.316999999999993</c:v>
                </c:pt>
                <c:pt idx="58780">
                  <c:v>-30.314999999999998</c:v>
                </c:pt>
                <c:pt idx="58781">
                  <c:v>-30.313000000000002</c:v>
                </c:pt>
                <c:pt idx="58782">
                  <c:v>-30.311000000000007</c:v>
                </c:pt>
                <c:pt idx="58783">
                  <c:v>-30.308999999999997</c:v>
                </c:pt>
                <c:pt idx="58784">
                  <c:v>-30.307000000000002</c:v>
                </c:pt>
                <c:pt idx="58785">
                  <c:v>-30.305000000000007</c:v>
                </c:pt>
                <c:pt idx="58786">
                  <c:v>-30.302999999999997</c:v>
                </c:pt>
                <c:pt idx="58787">
                  <c:v>-30.301000000000002</c:v>
                </c:pt>
                <c:pt idx="58788">
                  <c:v>-30.299000000000007</c:v>
                </c:pt>
                <c:pt idx="58789">
                  <c:v>-30.296999999999997</c:v>
                </c:pt>
                <c:pt idx="58790">
                  <c:v>-30.295000000000002</c:v>
                </c:pt>
                <c:pt idx="58791">
                  <c:v>-30.293000000000006</c:v>
                </c:pt>
                <c:pt idx="58792">
                  <c:v>-30.290999999999997</c:v>
                </c:pt>
                <c:pt idx="58793">
                  <c:v>-30.289000000000001</c:v>
                </c:pt>
                <c:pt idx="58794">
                  <c:v>-30.287000000000006</c:v>
                </c:pt>
                <c:pt idx="58795">
                  <c:v>-30.284999999999997</c:v>
                </c:pt>
                <c:pt idx="58796">
                  <c:v>-30.283000000000001</c:v>
                </c:pt>
                <c:pt idx="58797">
                  <c:v>-30.281000000000006</c:v>
                </c:pt>
                <c:pt idx="58798">
                  <c:v>-30.278999999999996</c:v>
                </c:pt>
                <c:pt idx="58799">
                  <c:v>-30.277000000000001</c:v>
                </c:pt>
                <c:pt idx="58800">
                  <c:v>-30.275000000000006</c:v>
                </c:pt>
                <c:pt idx="58801">
                  <c:v>-30.272999999999996</c:v>
                </c:pt>
                <c:pt idx="58802">
                  <c:v>-30.271000000000001</c:v>
                </c:pt>
                <c:pt idx="58803">
                  <c:v>-30.269000000000005</c:v>
                </c:pt>
                <c:pt idx="58804">
                  <c:v>-30.266999999999996</c:v>
                </c:pt>
                <c:pt idx="58805">
                  <c:v>-30.265000000000001</c:v>
                </c:pt>
                <c:pt idx="58806">
                  <c:v>-30.263000000000005</c:v>
                </c:pt>
                <c:pt idx="58807">
                  <c:v>-30.260999999999996</c:v>
                </c:pt>
                <c:pt idx="58808">
                  <c:v>-30.259</c:v>
                </c:pt>
                <c:pt idx="58809">
                  <c:v>-30.257000000000005</c:v>
                </c:pt>
                <c:pt idx="58810">
                  <c:v>-30.254999999999995</c:v>
                </c:pt>
                <c:pt idx="58811">
                  <c:v>-30.253</c:v>
                </c:pt>
                <c:pt idx="58812">
                  <c:v>-30.251000000000005</c:v>
                </c:pt>
                <c:pt idx="58813">
                  <c:v>-30.248999999999995</c:v>
                </c:pt>
                <c:pt idx="58814">
                  <c:v>-30.247</c:v>
                </c:pt>
                <c:pt idx="58815">
                  <c:v>-30.245000000000005</c:v>
                </c:pt>
                <c:pt idx="58816">
                  <c:v>-30.242999999999995</c:v>
                </c:pt>
                <c:pt idx="58817">
                  <c:v>-30.241</c:v>
                </c:pt>
                <c:pt idx="58818">
                  <c:v>-30.239000000000004</c:v>
                </c:pt>
                <c:pt idx="58819">
                  <c:v>-30.236999999999995</c:v>
                </c:pt>
                <c:pt idx="58820">
                  <c:v>-30.234999999999999</c:v>
                </c:pt>
                <c:pt idx="58821">
                  <c:v>-30.233000000000004</c:v>
                </c:pt>
                <c:pt idx="58822">
                  <c:v>-30.230999999999995</c:v>
                </c:pt>
                <c:pt idx="58823">
                  <c:v>-30.228999999999999</c:v>
                </c:pt>
                <c:pt idx="58824">
                  <c:v>-30.227000000000004</c:v>
                </c:pt>
                <c:pt idx="58825">
                  <c:v>-30.224999999999994</c:v>
                </c:pt>
                <c:pt idx="58826">
                  <c:v>-30.222999999999999</c:v>
                </c:pt>
                <c:pt idx="58827">
                  <c:v>-30.221000000000004</c:v>
                </c:pt>
                <c:pt idx="58828">
                  <c:v>-30.218999999999994</c:v>
                </c:pt>
                <c:pt idx="58829">
                  <c:v>-30.216999999999999</c:v>
                </c:pt>
                <c:pt idx="58830">
                  <c:v>-30.215000000000003</c:v>
                </c:pt>
                <c:pt idx="58831">
                  <c:v>-30.212999999999994</c:v>
                </c:pt>
                <c:pt idx="58832">
                  <c:v>-30.210999999999999</c:v>
                </c:pt>
                <c:pt idx="58833">
                  <c:v>-30.209000000000003</c:v>
                </c:pt>
                <c:pt idx="58834">
                  <c:v>-30.206999999999994</c:v>
                </c:pt>
                <c:pt idx="58835">
                  <c:v>-30.204999999999998</c:v>
                </c:pt>
                <c:pt idx="58836">
                  <c:v>-30.203000000000003</c:v>
                </c:pt>
                <c:pt idx="58837">
                  <c:v>-30.200999999999993</c:v>
                </c:pt>
                <c:pt idx="58838">
                  <c:v>-30.198999999999998</c:v>
                </c:pt>
                <c:pt idx="58839">
                  <c:v>-30.197000000000003</c:v>
                </c:pt>
                <c:pt idx="58840">
                  <c:v>-30.194999999999993</c:v>
                </c:pt>
                <c:pt idx="58841">
                  <c:v>-30.192999999999998</c:v>
                </c:pt>
                <c:pt idx="58842">
                  <c:v>-30.191000000000003</c:v>
                </c:pt>
                <c:pt idx="58843">
                  <c:v>-30.188999999999993</c:v>
                </c:pt>
                <c:pt idx="58844">
                  <c:v>-30.186999999999998</c:v>
                </c:pt>
                <c:pt idx="58845">
                  <c:v>-30.185000000000002</c:v>
                </c:pt>
                <c:pt idx="58846">
                  <c:v>-30.183000000000007</c:v>
                </c:pt>
                <c:pt idx="58847">
                  <c:v>-30.180999999999997</c:v>
                </c:pt>
                <c:pt idx="58848">
                  <c:v>-30.179000000000002</c:v>
                </c:pt>
                <c:pt idx="58849">
                  <c:v>-30.177000000000007</c:v>
                </c:pt>
                <c:pt idx="58850">
                  <c:v>-30.174999999999997</c:v>
                </c:pt>
                <c:pt idx="58851">
                  <c:v>-30.173000000000002</c:v>
                </c:pt>
                <c:pt idx="58852">
                  <c:v>-30.171000000000006</c:v>
                </c:pt>
                <c:pt idx="58853">
                  <c:v>-30.168999999999997</c:v>
                </c:pt>
                <c:pt idx="58854">
                  <c:v>-30.167000000000002</c:v>
                </c:pt>
                <c:pt idx="58855">
                  <c:v>-30.165000000000006</c:v>
                </c:pt>
                <c:pt idx="58856">
                  <c:v>-30.162999999999997</c:v>
                </c:pt>
                <c:pt idx="58857">
                  <c:v>-30.161000000000001</c:v>
                </c:pt>
                <c:pt idx="58858">
                  <c:v>-30.159000000000006</c:v>
                </c:pt>
                <c:pt idx="58859">
                  <c:v>-30.156999999999996</c:v>
                </c:pt>
                <c:pt idx="58860">
                  <c:v>-30.155000000000001</c:v>
                </c:pt>
                <c:pt idx="58861">
                  <c:v>-30.153000000000006</c:v>
                </c:pt>
                <c:pt idx="58862">
                  <c:v>-30.150999999999996</c:v>
                </c:pt>
                <c:pt idx="58863">
                  <c:v>-30.149000000000001</c:v>
                </c:pt>
                <c:pt idx="58864">
                  <c:v>-30.147000000000006</c:v>
                </c:pt>
                <c:pt idx="58865">
                  <c:v>-30.144999999999996</c:v>
                </c:pt>
                <c:pt idx="58866">
                  <c:v>-30.143000000000001</c:v>
                </c:pt>
                <c:pt idx="58867">
                  <c:v>-30.141000000000005</c:v>
                </c:pt>
                <c:pt idx="58868">
                  <c:v>-30.138999999999996</c:v>
                </c:pt>
                <c:pt idx="58869">
                  <c:v>-30.137</c:v>
                </c:pt>
                <c:pt idx="58870">
                  <c:v>-30.135000000000005</c:v>
                </c:pt>
                <c:pt idx="58871">
                  <c:v>-30.132999999999996</c:v>
                </c:pt>
                <c:pt idx="58872">
                  <c:v>-30.131</c:v>
                </c:pt>
                <c:pt idx="58873">
                  <c:v>-30.129000000000005</c:v>
                </c:pt>
                <c:pt idx="58874">
                  <c:v>-30.126999999999995</c:v>
                </c:pt>
                <c:pt idx="58875">
                  <c:v>-30.125</c:v>
                </c:pt>
                <c:pt idx="58876">
                  <c:v>-30.123000000000005</c:v>
                </c:pt>
                <c:pt idx="58877">
                  <c:v>-30.120999999999995</c:v>
                </c:pt>
                <c:pt idx="58878">
                  <c:v>-30.119</c:v>
                </c:pt>
                <c:pt idx="58879">
                  <c:v>-30.117000000000004</c:v>
                </c:pt>
                <c:pt idx="58880">
                  <c:v>-30.114999999999995</c:v>
                </c:pt>
                <c:pt idx="58881">
                  <c:v>-30.113</c:v>
                </c:pt>
                <c:pt idx="58882">
                  <c:v>-30.111000000000004</c:v>
                </c:pt>
                <c:pt idx="58883">
                  <c:v>-30.108999999999995</c:v>
                </c:pt>
                <c:pt idx="58884">
                  <c:v>-30.106999999999999</c:v>
                </c:pt>
                <c:pt idx="58885">
                  <c:v>-30.105000000000004</c:v>
                </c:pt>
                <c:pt idx="58886">
                  <c:v>-30.102999999999994</c:v>
                </c:pt>
                <c:pt idx="58887">
                  <c:v>-30.100999999999999</c:v>
                </c:pt>
                <c:pt idx="58888">
                  <c:v>-30.099000000000004</c:v>
                </c:pt>
                <c:pt idx="58889">
                  <c:v>-30.096999999999994</c:v>
                </c:pt>
                <c:pt idx="58890">
                  <c:v>-30.094999999999999</c:v>
                </c:pt>
                <c:pt idx="58891">
                  <c:v>-30.093000000000004</c:v>
                </c:pt>
                <c:pt idx="58892">
                  <c:v>-30.090999999999994</c:v>
                </c:pt>
                <c:pt idx="58893">
                  <c:v>-30.088999999999999</c:v>
                </c:pt>
                <c:pt idx="58894">
                  <c:v>-30.087000000000003</c:v>
                </c:pt>
                <c:pt idx="58895">
                  <c:v>-30.084999999999994</c:v>
                </c:pt>
                <c:pt idx="58896">
                  <c:v>-30.082999999999998</c:v>
                </c:pt>
                <c:pt idx="58897">
                  <c:v>-30.081000000000003</c:v>
                </c:pt>
                <c:pt idx="58898">
                  <c:v>-30.078999999999994</c:v>
                </c:pt>
                <c:pt idx="58899">
                  <c:v>-30.076999999999998</c:v>
                </c:pt>
                <c:pt idx="58900">
                  <c:v>-30.075000000000003</c:v>
                </c:pt>
                <c:pt idx="58901">
                  <c:v>-30.072999999999993</c:v>
                </c:pt>
                <c:pt idx="58902">
                  <c:v>-30.070999999999998</c:v>
                </c:pt>
                <c:pt idx="58903">
                  <c:v>-30.069000000000003</c:v>
                </c:pt>
                <c:pt idx="58904">
                  <c:v>-30.066999999999993</c:v>
                </c:pt>
                <c:pt idx="58905">
                  <c:v>-30.064999999999998</c:v>
                </c:pt>
                <c:pt idx="58906">
                  <c:v>-30.063000000000002</c:v>
                </c:pt>
                <c:pt idx="58907">
                  <c:v>-30.061000000000007</c:v>
                </c:pt>
                <c:pt idx="58908">
                  <c:v>-30.058999999999997</c:v>
                </c:pt>
                <c:pt idx="58909">
                  <c:v>-30.057000000000002</c:v>
                </c:pt>
                <c:pt idx="58910">
                  <c:v>-30.055000000000007</c:v>
                </c:pt>
                <c:pt idx="58911">
                  <c:v>-30.052999999999997</c:v>
                </c:pt>
                <c:pt idx="58912">
                  <c:v>-30.051000000000002</c:v>
                </c:pt>
                <c:pt idx="58913">
                  <c:v>-30.049000000000007</c:v>
                </c:pt>
                <c:pt idx="58914">
                  <c:v>-30.046999999999997</c:v>
                </c:pt>
                <c:pt idx="58915">
                  <c:v>-30.045000000000002</c:v>
                </c:pt>
                <c:pt idx="58916">
                  <c:v>-30.043000000000006</c:v>
                </c:pt>
                <c:pt idx="58917">
                  <c:v>-30.040999999999997</c:v>
                </c:pt>
                <c:pt idx="58918">
                  <c:v>-30.039000000000001</c:v>
                </c:pt>
                <c:pt idx="58919">
                  <c:v>-30.037000000000006</c:v>
                </c:pt>
                <c:pt idx="58920">
                  <c:v>-30.034999999999997</c:v>
                </c:pt>
                <c:pt idx="58921">
                  <c:v>-30.033000000000001</c:v>
                </c:pt>
                <c:pt idx="58922">
                  <c:v>-30.031000000000006</c:v>
                </c:pt>
                <c:pt idx="58923">
                  <c:v>-30.028999999999996</c:v>
                </c:pt>
                <c:pt idx="58924">
                  <c:v>-30.027000000000001</c:v>
                </c:pt>
                <c:pt idx="58925">
                  <c:v>-30.025000000000006</c:v>
                </c:pt>
                <c:pt idx="58926">
                  <c:v>-30.022999999999996</c:v>
                </c:pt>
                <c:pt idx="58927">
                  <c:v>-30.021000000000001</c:v>
                </c:pt>
                <c:pt idx="58928">
                  <c:v>-30.019000000000005</c:v>
                </c:pt>
                <c:pt idx="58929">
                  <c:v>-30.016999999999996</c:v>
                </c:pt>
                <c:pt idx="58930">
                  <c:v>-30.015000000000001</c:v>
                </c:pt>
                <c:pt idx="58931">
                  <c:v>-30.013000000000005</c:v>
                </c:pt>
                <c:pt idx="58932">
                  <c:v>-30.010999999999996</c:v>
                </c:pt>
                <c:pt idx="58933">
                  <c:v>-30.009</c:v>
                </c:pt>
                <c:pt idx="58934">
                  <c:v>-30.007000000000005</c:v>
                </c:pt>
                <c:pt idx="58935">
                  <c:v>-30.004999999999995</c:v>
                </c:pt>
                <c:pt idx="58936">
                  <c:v>-30.003</c:v>
                </c:pt>
                <c:pt idx="58937">
                  <c:v>-30.001000000000005</c:v>
                </c:pt>
                <c:pt idx="58938">
                  <c:v>-29.998999999999995</c:v>
                </c:pt>
                <c:pt idx="58939">
                  <c:v>-29.997</c:v>
                </c:pt>
                <c:pt idx="58940">
                  <c:v>-29.995000000000005</c:v>
                </c:pt>
                <c:pt idx="58941">
                  <c:v>-29.992999999999995</c:v>
                </c:pt>
                <c:pt idx="58942">
                  <c:v>-29.991</c:v>
                </c:pt>
                <c:pt idx="58943">
                  <c:v>-29.989000000000004</c:v>
                </c:pt>
                <c:pt idx="58944">
                  <c:v>-29.986999999999995</c:v>
                </c:pt>
                <c:pt idx="58945">
                  <c:v>-29.984999999999999</c:v>
                </c:pt>
                <c:pt idx="58946">
                  <c:v>-29.983000000000004</c:v>
                </c:pt>
                <c:pt idx="58947">
                  <c:v>-29.980999999999995</c:v>
                </c:pt>
                <c:pt idx="58948">
                  <c:v>-29.978999999999999</c:v>
                </c:pt>
                <c:pt idx="58949">
                  <c:v>-29.977000000000004</c:v>
                </c:pt>
                <c:pt idx="58950">
                  <c:v>-29.974999999999994</c:v>
                </c:pt>
                <c:pt idx="58951">
                  <c:v>-29.972999999999999</c:v>
                </c:pt>
                <c:pt idx="58952">
                  <c:v>-29.971000000000004</c:v>
                </c:pt>
                <c:pt idx="58953">
                  <c:v>-29.968999999999994</c:v>
                </c:pt>
                <c:pt idx="58954">
                  <c:v>-29.966999999999999</c:v>
                </c:pt>
                <c:pt idx="58955">
                  <c:v>-29.965000000000003</c:v>
                </c:pt>
                <c:pt idx="58956">
                  <c:v>-29.962999999999994</c:v>
                </c:pt>
                <c:pt idx="58957">
                  <c:v>-29.960999999999999</c:v>
                </c:pt>
                <c:pt idx="58958">
                  <c:v>-29.959000000000003</c:v>
                </c:pt>
                <c:pt idx="58959">
                  <c:v>-29.956999999999994</c:v>
                </c:pt>
                <c:pt idx="58960">
                  <c:v>-29.954999999999998</c:v>
                </c:pt>
                <c:pt idx="58961">
                  <c:v>-29.953000000000003</c:v>
                </c:pt>
                <c:pt idx="58962">
                  <c:v>-29.950999999999993</c:v>
                </c:pt>
                <c:pt idx="58963">
                  <c:v>-29.948999999999998</c:v>
                </c:pt>
                <c:pt idx="58964">
                  <c:v>-29.947000000000003</c:v>
                </c:pt>
                <c:pt idx="58965">
                  <c:v>-29.944999999999993</c:v>
                </c:pt>
                <c:pt idx="58966">
                  <c:v>-29.942999999999998</c:v>
                </c:pt>
                <c:pt idx="58967">
                  <c:v>-29.941000000000003</c:v>
                </c:pt>
                <c:pt idx="58968">
                  <c:v>-29.938999999999993</c:v>
                </c:pt>
                <c:pt idx="58969">
                  <c:v>-29.936999999999998</c:v>
                </c:pt>
                <c:pt idx="58970">
                  <c:v>-29.935000000000002</c:v>
                </c:pt>
                <c:pt idx="58971">
                  <c:v>-29.933000000000007</c:v>
                </c:pt>
                <c:pt idx="58972">
                  <c:v>-29.930999999999997</c:v>
                </c:pt>
                <c:pt idx="58973">
                  <c:v>-29.929000000000002</c:v>
                </c:pt>
                <c:pt idx="58974">
                  <c:v>-29.927000000000007</c:v>
                </c:pt>
                <c:pt idx="58975">
                  <c:v>-29.924999999999997</c:v>
                </c:pt>
                <c:pt idx="58976">
                  <c:v>-29.923000000000002</c:v>
                </c:pt>
                <c:pt idx="58977">
                  <c:v>-29.921000000000006</c:v>
                </c:pt>
                <c:pt idx="58978">
                  <c:v>-29.918999999999997</c:v>
                </c:pt>
                <c:pt idx="58979">
                  <c:v>-29.917000000000002</c:v>
                </c:pt>
                <c:pt idx="58980">
                  <c:v>-29.915000000000006</c:v>
                </c:pt>
                <c:pt idx="58981">
                  <c:v>-29.912999999999997</c:v>
                </c:pt>
                <c:pt idx="58982">
                  <c:v>-29.911000000000001</c:v>
                </c:pt>
                <c:pt idx="58983">
                  <c:v>-29.909000000000006</c:v>
                </c:pt>
                <c:pt idx="58984">
                  <c:v>-29.906999999999996</c:v>
                </c:pt>
                <c:pt idx="58985">
                  <c:v>-29.905000000000001</c:v>
                </c:pt>
                <c:pt idx="58986">
                  <c:v>-29.903000000000006</c:v>
                </c:pt>
                <c:pt idx="58987">
                  <c:v>-29.900999999999996</c:v>
                </c:pt>
                <c:pt idx="58988">
                  <c:v>-29.899000000000001</c:v>
                </c:pt>
                <c:pt idx="58989">
                  <c:v>-29.897000000000006</c:v>
                </c:pt>
                <c:pt idx="58990">
                  <c:v>-29.894999999999996</c:v>
                </c:pt>
                <c:pt idx="58991">
                  <c:v>-29.893000000000001</c:v>
                </c:pt>
                <c:pt idx="58992">
                  <c:v>-29.891000000000005</c:v>
                </c:pt>
                <c:pt idx="58993">
                  <c:v>-29.888999999999996</c:v>
                </c:pt>
                <c:pt idx="58994">
                  <c:v>-29.887</c:v>
                </c:pt>
                <c:pt idx="58995">
                  <c:v>-29.885000000000005</c:v>
                </c:pt>
                <c:pt idx="58996">
                  <c:v>-29.882999999999996</c:v>
                </c:pt>
                <c:pt idx="58997">
                  <c:v>-29.881</c:v>
                </c:pt>
                <c:pt idx="58998">
                  <c:v>-29.879000000000005</c:v>
                </c:pt>
                <c:pt idx="58999">
                  <c:v>-29.876999999999995</c:v>
                </c:pt>
                <c:pt idx="59000">
                  <c:v>-29.875</c:v>
                </c:pt>
                <c:pt idx="59001">
                  <c:v>-29.873000000000005</c:v>
                </c:pt>
                <c:pt idx="59002">
                  <c:v>-29.870999999999995</c:v>
                </c:pt>
                <c:pt idx="59003">
                  <c:v>-29.869</c:v>
                </c:pt>
                <c:pt idx="59004">
                  <c:v>-29.867000000000004</c:v>
                </c:pt>
                <c:pt idx="59005">
                  <c:v>-29.864999999999995</c:v>
                </c:pt>
                <c:pt idx="59006">
                  <c:v>-29.863</c:v>
                </c:pt>
                <c:pt idx="59007">
                  <c:v>-29.861000000000004</c:v>
                </c:pt>
                <c:pt idx="59008">
                  <c:v>-29.858999999999995</c:v>
                </c:pt>
                <c:pt idx="59009">
                  <c:v>-29.856999999999999</c:v>
                </c:pt>
                <c:pt idx="59010">
                  <c:v>-29.855000000000004</c:v>
                </c:pt>
                <c:pt idx="59011">
                  <c:v>-29.852999999999994</c:v>
                </c:pt>
                <c:pt idx="59012">
                  <c:v>-29.850999999999999</c:v>
                </c:pt>
                <c:pt idx="59013">
                  <c:v>-29.849000000000004</c:v>
                </c:pt>
                <c:pt idx="59014">
                  <c:v>-29.846999999999994</c:v>
                </c:pt>
                <c:pt idx="59015">
                  <c:v>-29.844999999999999</c:v>
                </c:pt>
                <c:pt idx="59016">
                  <c:v>-29.843000000000004</c:v>
                </c:pt>
                <c:pt idx="59017">
                  <c:v>-29.840999999999994</c:v>
                </c:pt>
                <c:pt idx="59018">
                  <c:v>-29.838999999999999</c:v>
                </c:pt>
                <c:pt idx="59019">
                  <c:v>-29.837000000000003</c:v>
                </c:pt>
                <c:pt idx="59020">
                  <c:v>-29.834999999999994</c:v>
                </c:pt>
                <c:pt idx="59021">
                  <c:v>-29.832999999999998</c:v>
                </c:pt>
                <c:pt idx="59022">
                  <c:v>-29.831000000000003</c:v>
                </c:pt>
                <c:pt idx="59023">
                  <c:v>-29.828999999999994</c:v>
                </c:pt>
                <c:pt idx="59024">
                  <c:v>-29.826999999999998</c:v>
                </c:pt>
                <c:pt idx="59025">
                  <c:v>-29.825000000000003</c:v>
                </c:pt>
                <c:pt idx="59026">
                  <c:v>-29.822999999999993</c:v>
                </c:pt>
                <c:pt idx="59027">
                  <c:v>-29.820999999999998</c:v>
                </c:pt>
                <c:pt idx="59028">
                  <c:v>-29.819000000000003</c:v>
                </c:pt>
                <c:pt idx="59029">
                  <c:v>-29.816999999999993</c:v>
                </c:pt>
                <c:pt idx="59030">
                  <c:v>-29.814999999999998</c:v>
                </c:pt>
                <c:pt idx="59031">
                  <c:v>-29.813000000000002</c:v>
                </c:pt>
                <c:pt idx="59032">
                  <c:v>-29.811000000000007</c:v>
                </c:pt>
                <c:pt idx="59033">
                  <c:v>-29.808999999999997</c:v>
                </c:pt>
                <c:pt idx="59034">
                  <c:v>-29.807000000000002</c:v>
                </c:pt>
                <c:pt idx="59035">
                  <c:v>-29.805000000000007</c:v>
                </c:pt>
                <c:pt idx="59036">
                  <c:v>-29.802999999999997</c:v>
                </c:pt>
                <c:pt idx="59037">
                  <c:v>-29.801000000000002</c:v>
                </c:pt>
                <c:pt idx="59038">
                  <c:v>-29.799000000000007</c:v>
                </c:pt>
                <c:pt idx="59039">
                  <c:v>-29.796999999999997</c:v>
                </c:pt>
                <c:pt idx="59040">
                  <c:v>-29.795000000000002</c:v>
                </c:pt>
                <c:pt idx="59041">
                  <c:v>-29.793000000000006</c:v>
                </c:pt>
                <c:pt idx="59042">
                  <c:v>-29.790999999999997</c:v>
                </c:pt>
                <c:pt idx="59043">
                  <c:v>-29.789000000000001</c:v>
                </c:pt>
                <c:pt idx="59044">
                  <c:v>-29.787000000000006</c:v>
                </c:pt>
                <c:pt idx="59045">
                  <c:v>-29.784999999999997</c:v>
                </c:pt>
                <c:pt idx="59046">
                  <c:v>-29.783000000000001</c:v>
                </c:pt>
                <c:pt idx="59047">
                  <c:v>-29.781000000000006</c:v>
                </c:pt>
                <c:pt idx="59048">
                  <c:v>-29.778999999999996</c:v>
                </c:pt>
                <c:pt idx="59049">
                  <c:v>-29.777000000000001</c:v>
                </c:pt>
                <c:pt idx="59050">
                  <c:v>-29.775000000000006</c:v>
                </c:pt>
                <c:pt idx="59051">
                  <c:v>-29.772999999999996</c:v>
                </c:pt>
                <c:pt idx="59052">
                  <c:v>-29.771000000000001</c:v>
                </c:pt>
                <c:pt idx="59053">
                  <c:v>-29.769000000000005</c:v>
                </c:pt>
                <c:pt idx="59054">
                  <c:v>-29.766999999999996</c:v>
                </c:pt>
                <c:pt idx="59055">
                  <c:v>-29.765000000000001</c:v>
                </c:pt>
                <c:pt idx="59056">
                  <c:v>-29.763000000000005</c:v>
                </c:pt>
                <c:pt idx="59057">
                  <c:v>-29.760999999999996</c:v>
                </c:pt>
                <c:pt idx="59058">
                  <c:v>-29.759</c:v>
                </c:pt>
                <c:pt idx="59059">
                  <c:v>-29.757000000000005</c:v>
                </c:pt>
                <c:pt idx="59060">
                  <c:v>-29.754999999999995</c:v>
                </c:pt>
                <c:pt idx="59061">
                  <c:v>-29.753</c:v>
                </c:pt>
                <c:pt idx="59062">
                  <c:v>-29.751000000000005</c:v>
                </c:pt>
                <c:pt idx="59063">
                  <c:v>-29.748999999999995</c:v>
                </c:pt>
                <c:pt idx="59064">
                  <c:v>-29.747</c:v>
                </c:pt>
                <c:pt idx="59065">
                  <c:v>-29.745000000000005</c:v>
                </c:pt>
                <c:pt idx="59066">
                  <c:v>-29.742999999999995</c:v>
                </c:pt>
                <c:pt idx="59067">
                  <c:v>-29.741</c:v>
                </c:pt>
                <c:pt idx="59068">
                  <c:v>-29.739000000000004</c:v>
                </c:pt>
                <c:pt idx="59069">
                  <c:v>-29.736999999999995</c:v>
                </c:pt>
                <c:pt idx="59070">
                  <c:v>-29.734999999999999</c:v>
                </c:pt>
                <c:pt idx="59071">
                  <c:v>-29.733000000000004</c:v>
                </c:pt>
                <c:pt idx="59072">
                  <c:v>-29.730999999999995</c:v>
                </c:pt>
                <c:pt idx="59073">
                  <c:v>-29.728999999999999</c:v>
                </c:pt>
                <c:pt idx="59074">
                  <c:v>-29.727000000000004</c:v>
                </c:pt>
                <c:pt idx="59075">
                  <c:v>-29.724999999999994</c:v>
                </c:pt>
                <c:pt idx="59076">
                  <c:v>-29.722999999999999</c:v>
                </c:pt>
                <c:pt idx="59077">
                  <c:v>-29.721000000000004</c:v>
                </c:pt>
                <c:pt idx="59078">
                  <c:v>-29.718999999999994</c:v>
                </c:pt>
                <c:pt idx="59079">
                  <c:v>-29.716999999999999</c:v>
                </c:pt>
                <c:pt idx="59080">
                  <c:v>-29.715000000000003</c:v>
                </c:pt>
                <c:pt idx="59081">
                  <c:v>-29.712999999999994</c:v>
                </c:pt>
                <c:pt idx="59082">
                  <c:v>-29.710999999999999</c:v>
                </c:pt>
                <c:pt idx="59083">
                  <c:v>-29.709000000000003</c:v>
                </c:pt>
                <c:pt idx="59084">
                  <c:v>-29.706999999999994</c:v>
                </c:pt>
                <c:pt idx="59085">
                  <c:v>-29.704999999999998</c:v>
                </c:pt>
                <c:pt idx="59086">
                  <c:v>-29.703000000000003</c:v>
                </c:pt>
                <c:pt idx="59087">
                  <c:v>-29.700999999999993</c:v>
                </c:pt>
                <c:pt idx="59088">
                  <c:v>-29.698999999999998</c:v>
                </c:pt>
                <c:pt idx="59089">
                  <c:v>-29.697000000000003</c:v>
                </c:pt>
                <c:pt idx="59090">
                  <c:v>-29.694999999999993</c:v>
                </c:pt>
                <c:pt idx="59091">
                  <c:v>-29.692999999999998</c:v>
                </c:pt>
                <c:pt idx="59092">
                  <c:v>-29.691000000000003</c:v>
                </c:pt>
                <c:pt idx="59093">
                  <c:v>-29.688999999999993</c:v>
                </c:pt>
                <c:pt idx="59094">
                  <c:v>-29.686999999999998</c:v>
                </c:pt>
                <c:pt idx="59095">
                  <c:v>-29.685000000000002</c:v>
                </c:pt>
                <c:pt idx="59096">
                  <c:v>-29.683000000000007</c:v>
                </c:pt>
                <c:pt idx="59097">
                  <c:v>-29.680999999999997</c:v>
                </c:pt>
                <c:pt idx="59098">
                  <c:v>-29.679000000000002</c:v>
                </c:pt>
                <c:pt idx="59099">
                  <c:v>-29.677000000000007</c:v>
                </c:pt>
                <c:pt idx="59100">
                  <c:v>-29.674999999999997</c:v>
                </c:pt>
                <c:pt idx="59101">
                  <c:v>-29.673000000000002</c:v>
                </c:pt>
                <c:pt idx="59102">
                  <c:v>-29.671000000000006</c:v>
                </c:pt>
                <c:pt idx="59103">
                  <c:v>-29.668999999999997</c:v>
                </c:pt>
                <c:pt idx="59104">
                  <c:v>-29.667000000000002</c:v>
                </c:pt>
                <c:pt idx="59105">
                  <c:v>-29.665000000000006</c:v>
                </c:pt>
                <c:pt idx="59106">
                  <c:v>-29.662999999999997</c:v>
                </c:pt>
                <c:pt idx="59107">
                  <c:v>-29.661000000000001</c:v>
                </c:pt>
                <c:pt idx="59108">
                  <c:v>-29.659000000000006</c:v>
                </c:pt>
                <c:pt idx="59109">
                  <c:v>-29.656999999999996</c:v>
                </c:pt>
                <c:pt idx="59110">
                  <c:v>-29.655000000000001</c:v>
                </c:pt>
                <c:pt idx="59111">
                  <c:v>-29.653000000000006</c:v>
                </c:pt>
                <c:pt idx="59112">
                  <c:v>-29.650999999999996</c:v>
                </c:pt>
                <c:pt idx="59113">
                  <c:v>-29.649000000000001</c:v>
                </c:pt>
                <c:pt idx="59114">
                  <c:v>-29.647000000000006</c:v>
                </c:pt>
                <c:pt idx="59115">
                  <c:v>-29.644999999999996</c:v>
                </c:pt>
                <c:pt idx="59116">
                  <c:v>-29.643000000000001</c:v>
                </c:pt>
                <c:pt idx="59117">
                  <c:v>-29.641000000000005</c:v>
                </c:pt>
                <c:pt idx="59118">
                  <c:v>-29.638999999999996</c:v>
                </c:pt>
                <c:pt idx="59119">
                  <c:v>-29.637</c:v>
                </c:pt>
                <c:pt idx="59120">
                  <c:v>-29.635000000000005</c:v>
                </c:pt>
                <c:pt idx="59121">
                  <c:v>-29.632999999999996</c:v>
                </c:pt>
                <c:pt idx="59122">
                  <c:v>-29.631</c:v>
                </c:pt>
                <c:pt idx="59123">
                  <c:v>-29.629000000000005</c:v>
                </c:pt>
                <c:pt idx="59124">
                  <c:v>-29.626999999999995</c:v>
                </c:pt>
                <c:pt idx="59125">
                  <c:v>-29.625</c:v>
                </c:pt>
                <c:pt idx="59126">
                  <c:v>-29.623000000000005</c:v>
                </c:pt>
                <c:pt idx="59127">
                  <c:v>-29.620999999999995</c:v>
                </c:pt>
                <c:pt idx="59128">
                  <c:v>-29.619</c:v>
                </c:pt>
                <c:pt idx="59129">
                  <c:v>-29.617000000000004</c:v>
                </c:pt>
                <c:pt idx="59130">
                  <c:v>-29.614999999999995</c:v>
                </c:pt>
                <c:pt idx="59131">
                  <c:v>-29.613</c:v>
                </c:pt>
                <c:pt idx="59132">
                  <c:v>-29.611000000000004</c:v>
                </c:pt>
                <c:pt idx="59133">
                  <c:v>-29.608999999999995</c:v>
                </c:pt>
                <c:pt idx="59134">
                  <c:v>-29.606999999999999</c:v>
                </c:pt>
                <c:pt idx="59135">
                  <c:v>-29.605000000000004</c:v>
                </c:pt>
                <c:pt idx="59136">
                  <c:v>-29.602999999999994</c:v>
                </c:pt>
                <c:pt idx="59137">
                  <c:v>-29.600999999999999</c:v>
                </c:pt>
                <c:pt idx="59138">
                  <c:v>-29.599000000000004</c:v>
                </c:pt>
                <c:pt idx="59139">
                  <c:v>-29.596999999999994</c:v>
                </c:pt>
                <c:pt idx="59140">
                  <c:v>-29.594999999999999</c:v>
                </c:pt>
                <c:pt idx="59141">
                  <c:v>-29.593000000000004</c:v>
                </c:pt>
                <c:pt idx="59142">
                  <c:v>-29.590999999999994</c:v>
                </c:pt>
                <c:pt idx="59143">
                  <c:v>-29.588999999999999</c:v>
                </c:pt>
                <c:pt idx="59144">
                  <c:v>-29.587000000000003</c:v>
                </c:pt>
                <c:pt idx="59145">
                  <c:v>-29.584999999999994</c:v>
                </c:pt>
                <c:pt idx="59146">
                  <c:v>-29.582999999999998</c:v>
                </c:pt>
                <c:pt idx="59147">
                  <c:v>-29.581000000000003</c:v>
                </c:pt>
                <c:pt idx="59148">
                  <c:v>-29.578999999999994</c:v>
                </c:pt>
                <c:pt idx="59149">
                  <c:v>-29.576999999999998</c:v>
                </c:pt>
                <c:pt idx="59150">
                  <c:v>-29.575000000000003</c:v>
                </c:pt>
                <c:pt idx="59151">
                  <c:v>-29.572999999999993</c:v>
                </c:pt>
                <c:pt idx="59152">
                  <c:v>-29.570999999999998</c:v>
                </c:pt>
                <c:pt idx="59153">
                  <c:v>-29.569000000000003</c:v>
                </c:pt>
                <c:pt idx="59154">
                  <c:v>-29.566999999999993</c:v>
                </c:pt>
                <c:pt idx="59155">
                  <c:v>-29.564999999999998</c:v>
                </c:pt>
                <c:pt idx="59156">
                  <c:v>-29.563000000000002</c:v>
                </c:pt>
                <c:pt idx="59157">
                  <c:v>-29.561000000000007</c:v>
                </c:pt>
                <c:pt idx="59158">
                  <c:v>-29.558999999999997</c:v>
                </c:pt>
                <c:pt idx="59159">
                  <c:v>-29.557000000000002</c:v>
                </c:pt>
                <c:pt idx="59160">
                  <c:v>-29.555000000000007</c:v>
                </c:pt>
                <c:pt idx="59161">
                  <c:v>-29.552999999999997</c:v>
                </c:pt>
                <c:pt idx="59162">
                  <c:v>-29.551000000000002</c:v>
                </c:pt>
                <c:pt idx="59163">
                  <c:v>-29.549000000000007</c:v>
                </c:pt>
                <c:pt idx="59164">
                  <c:v>-29.546999999999997</c:v>
                </c:pt>
                <c:pt idx="59165">
                  <c:v>-29.545000000000002</c:v>
                </c:pt>
                <c:pt idx="59166">
                  <c:v>-29.543000000000006</c:v>
                </c:pt>
                <c:pt idx="59167">
                  <c:v>-29.540999999999997</c:v>
                </c:pt>
                <c:pt idx="59168">
                  <c:v>-29.539000000000001</c:v>
                </c:pt>
                <c:pt idx="59169">
                  <c:v>-29.537000000000006</c:v>
                </c:pt>
                <c:pt idx="59170">
                  <c:v>-29.534999999999997</c:v>
                </c:pt>
                <c:pt idx="59171">
                  <c:v>-29.533000000000001</c:v>
                </c:pt>
                <c:pt idx="59172">
                  <c:v>-29.531000000000006</c:v>
                </c:pt>
                <c:pt idx="59173">
                  <c:v>-29.528999999999996</c:v>
                </c:pt>
                <c:pt idx="59174">
                  <c:v>-29.527000000000001</c:v>
                </c:pt>
                <c:pt idx="59175">
                  <c:v>-29.525000000000006</c:v>
                </c:pt>
                <c:pt idx="59176">
                  <c:v>-29.522999999999996</c:v>
                </c:pt>
                <c:pt idx="59177">
                  <c:v>-29.521000000000001</c:v>
                </c:pt>
                <c:pt idx="59178">
                  <c:v>-29.519000000000005</c:v>
                </c:pt>
                <c:pt idx="59179">
                  <c:v>-29.516999999999996</c:v>
                </c:pt>
                <c:pt idx="59180">
                  <c:v>-29.515000000000001</c:v>
                </c:pt>
                <c:pt idx="59181">
                  <c:v>-29.513000000000005</c:v>
                </c:pt>
                <c:pt idx="59182">
                  <c:v>-29.510999999999996</c:v>
                </c:pt>
                <c:pt idx="59183">
                  <c:v>-29.509</c:v>
                </c:pt>
                <c:pt idx="59184">
                  <c:v>-29.507000000000005</c:v>
                </c:pt>
                <c:pt idx="59185">
                  <c:v>-29.504999999999995</c:v>
                </c:pt>
                <c:pt idx="59186">
                  <c:v>-29.503</c:v>
                </c:pt>
                <c:pt idx="59187">
                  <c:v>-29.501000000000005</c:v>
                </c:pt>
                <c:pt idx="59188">
                  <c:v>-29.498999999999995</c:v>
                </c:pt>
                <c:pt idx="59189">
                  <c:v>-29.497</c:v>
                </c:pt>
                <c:pt idx="59190">
                  <c:v>-29.495000000000005</c:v>
                </c:pt>
                <c:pt idx="59191">
                  <c:v>-29.492999999999995</c:v>
                </c:pt>
                <c:pt idx="59192">
                  <c:v>-29.491</c:v>
                </c:pt>
                <c:pt idx="59193">
                  <c:v>-29.489000000000004</c:v>
                </c:pt>
                <c:pt idx="59194">
                  <c:v>-29.486999999999995</c:v>
                </c:pt>
                <c:pt idx="59195">
                  <c:v>-29.484999999999999</c:v>
                </c:pt>
                <c:pt idx="59196">
                  <c:v>-29.483000000000004</c:v>
                </c:pt>
                <c:pt idx="59197">
                  <c:v>-29.480999999999995</c:v>
                </c:pt>
                <c:pt idx="59198">
                  <c:v>-29.478999999999999</c:v>
                </c:pt>
                <c:pt idx="59199">
                  <c:v>-29.477000000000004</c:v>
                </c:pt>
                <c:pt idx="59200">
                  <c:v>-29.474999999999994</c:v>
                </c:pt>
                <c:pt idx="59201">
                  <c:v>-29.472999999999999</c:v>
                </c:pt>
                <c:pt idx="59202">
                  <c:v>-29.471000000000004</c:v>
                </c:pt>
                <c:pt idx="59203">
                  <c:v>-29.468999999999994</c:v>
                </c:pt>
                <c:pt idx="59204">
                  <c:v>-29.466999999999999</c:v>
                </c:pt>
                <c:pt idx="59205">
                  <c:v>-29.465000000000003</c:v>
                </c:pt>
                <c:pt idx="59206">
                  <c:v>-29.462999999999994</c:v>
                </c:pt>
                <c:pt idx="59207">
                  <c:v>-29.460999999999999</c:v>
                </c:pt>
                <c:pt idx="59208">
                  <c:v>-29.459000000000003</c:v>
                </c:pt>
                <c:pt idx="59209">
                  <c:v>-29.456999999999994</c:v>
                </c:pt>
                <c:pt idx="59210">
                  <c:v>-29.454999999999998</c:v>
                </c:pt>
                <c:pt idx="59211">
                  <c:v>-29.453000000000003</c:v>
                </c:pt>
                <c:pt idx="59212">
                  <c:v>-29.450999999999993</c:v>
                </c:pt>
                <c:pt idx="59213">
                  <c:v>-29.448999999999998</c:v>
                </c:pt>
                <c:pt idx="59214">
                  <c:v>-29.447000000000003</c:v>
                </c:pt>
                <c:pt idx="59215">
                  <c:v>-29.444999999999993</c:v>
                </c:pt>
                <c:pt idx="59216">
                  <c:v>-29.442999999999998</c:v>
                </c:pt>
                <c:pt idx="59217">
                  <c:v>-29.441000000000003</c:v>
                </c:pt>
                <c:pt idx="59218">
                  <c:v>-29.438999999999993</c:v>
                </c:pt>
                <c:pt idx="59219">
                  <c:v>-29.436999999999998</c:v>
                </c:pt>
                <c:pt idx="59220">
                  <c:v>-29.435000000000002</c:v>
                </c:pt>
                <c:pt idx="59221">
                  <c:v>-29.433000000000007</c:v>
                </c:pt>
                <c:pt idx="59222">
                  <c:v>-29.430999999999997</c:v>
                </c:pt>
                <c:pt idx="59223">
                  <c:v>-29.429000000000002</c:v>
                </c:pt>
                <c:pt idx="59224">
                  <c:v>-29.427000000000007</c:v>
                </c:pt>
                <c:pt idx="59225">
                  <c:v>-29.424999999999997</c:v>
                </c:pt>
                <c:pt idx="59226">
                  <c:v>-29.423000000000002</c:v>
                </c:pt>
                <c:pt idx="59227">
                  <c:v>-29.421000000000006</c:v>
                </c:pt>
                <c:pt idx="59228">
                  <c:v>-29.418999999999997</c:v>
                </c:pt>
                <c:pt idx="59229">
                  <c:v>-29.417000000000002</c:v>
                </c:pt>
                <c:pt idx="59230">
                  <c:v>-29.415000000000006</c:v>
                </c:pt>
                <c:pt idx="59231">
                  <c:v>-29.412999999999997</c:v>
                </c:pt>
                <c:pt idx="59232">
                  <c:v>-29.411000000000001</c:v>
                </c:pt>
                <c:pt idx="59233">
                  <c:v>-29.409000000000006</c:v>
                </c:pt>
                <c:pt idx="59234">
                  <c:v>-29.406999999999996</c:v>
                </c:pt>
                <c:pt idx="59235">
                  <c:v>-29.405000000000001</c:v>
                </c:pt>
                <c:pt idx="59236">
                  <c:v>-29.403000000000006</c:v>
                </c:pt>
                <c:pt idx="59237">
                  <c:v>-29.400999999999996</c:v>
                </c:pt>
                <c:pt idx="59238">
                  <c:v>-29.399000000000001</c:v>
                </c:pt>
                <c:pt idx="59239">
                  <c:v>-29.397000000000006</c:v>
                </c:pt>
                <c:pt idx="59240">
                  <c:v>-29.394999999999996</c:v>
                </c:pt>
                <c:pt idx="59241">
                  <c:v>-29.393000000000001</c:v>
                </c:pt>
                <c:pt idx="59242">
                  <c:v>-29.391000000000005</c:v>
                </c:pt>
                <c:pt idx="59243">
                  <c:v>-29.388999999999996</c:v>
                </c:pt>
                <c:pt idx="59244">
                  <c:v>-29.387</c:v>
                </c:pt>
                <c:pt idx="59245">
                  <c:v>-29.385000000000005</c:v>
                </c:pt>
                <c:pt idx="59246">
                  <c:v>-29.382999999999996</c:v>
                </c:pt>
                <c:pt idx="59247">
                  <c:v>-29.381</c:v>
                </c:pt>
                <c:pt idx="59248">
                  <c:v>-29.379000000000005</c:v>
                </c:pt>
                <c:pt idx="59249">
                  <c:v>-29.376999999999995</c:v>
                </c:pt>
                <c:pt idx="59250">
                  <c:v>-29.375</c:v>
                </c:pt>
                <c:pt idx="59251">
                  <c:v>-29.373000000000005</c:v>
                </c:pt>
                <c:pt idx="59252">
                  <c:v>-29.370999999999995</c:v>
                </c:pt>
                <c:pt idx="59253">
                  <c:v>-29.369</c:v>
                </c:pt>
                <c:pt idx="59254">
                  <c:v>-29.367000000000004</c:v>
                </c:pt>
                <c:pt idx="59255">
                  <c:v>-29.364999999999995</c:v>
                </c:pt>
                <c:pt idx="59256">
                  <c:v>-29.363</c:v>
                </c:pt>
                <c:pt idx="59257">
                  <c:v>-29.361000000000004</c:v>
                </c:pt>
                <c:pt idx="59258">
                  <c:v>-29.358999999999995</c:v>
                </c:pt>
                <c:pt idx="59259">
                  <c:v>-29.356999999999999</c:v>
                </c:pt>
                <c:pt idx="59260">
                  <c:v>-29.355000000000004</c:v>
                </c:pt>
                <c:pt idx="59261">
                  <c:v>-29.352999999999994</c:v>
                </c:pt>
                <c:pt idx="59262">
                  <c:v>-29.350999999999999</c:v>
                </c:pt>
                <c:pt idx="59263">
                  <c:v>-29.349000000000004</c:v>
                </c:pt>
                <c:pt idx="59264">
                  <c:v>-29.346999999999994</c:v>
                </c:pt>
                <c:pt idx="59265">
                  <c:v>-29.344999999999999</c:v>
                </c:pt>
                <c:pt idx="59266">
                  <c:v>-29.343000000000004</c:v>
                </c:pt>
                <c:pt idx="59267">
                  <c:v>-29.340999999999994</c:v>
                </c:pt>
                <c:pt idx="59268">
                  <c:v>-29.338999999999999</c:v>
                </c:pt>
                <c:pt idx="59269">
                  <c:v>-29.337000000000003</c:v>
                </c:pt>
                <c:pt idx="59270">
                  <c:v>-29.334999999999994</c:v>
                </c:pt>
                <c:pt idx="59271">
                  <c:v>-29.332999999999998</c:v>
                </c:pt>
                <c:pt idx="59272">
                  <c:v>-29.331000000000003</c:v>
                </c:pt>
                <c:pt idx="59273">
                  <c:v>-29.328999999999994</c:v>
                </c:pt>
                <c:pt idx="59274">
                  <c:v>-29.326999999999998</c:v>
                </c:pt>
                <c:pt idx="59275">
                  <c:v>-29.325000000000003</c:v>
                </c:pt>
                <c:pt idx="59276">
                  <c:v>-29.322999999999993</c:v>
                </c:pt>
                <c:pt idx="59277">
                  <c:v>-29.320999999999998</c:v>
                </c:pt>
                <c:pt idx="59278">
                  <c:v>-29.319000000000003</c:v>
                </c:pt>
                <c:pt idx="59279">
                  <c:v>-29.316999999999993</c:v>
                </c:pt>
                <c:pt idx="59280">
                  <c:v>-29.314999999999998</c:v>
                </c:pt>
                <c:pt idx="59281">
                  <c:v>-29.313000000000002</c:v>
                </c:pt>
                <c:pt idx="59282">
                  <c:v>-29.311000000000007</c:v>
                </c:pt>
                <c:pt idx="59283">
                  <c:v>-29.308999999999997</c:v>
                </c:pt>
                <c:pt idx="59284">
                  <c:v>-29.307000000000002</c:v>
                </c:pt>
                <c:pt idx="59285">
                  <c:v>-29.305000000000007</c:v>
                </c:pt>
                <c:pt idx="59286">
                  <c:v>-29.302999999999997</c:v>
                </c:pt>
                <c:pt idx="59287">
                  <c:v>-29.301000000000002</c:v>
                </c:pt>
                <c:pt idx="59288">
                  <c:v>-29.299000000000007</c:v>
                </c:pt>
                <c:pt idx="59289">
                  <c:v>-29.296999999999997</c:v>
                </c:pt>
                <c:pt idx="59290">
                  <c:v>-29.295000000000002</c:v>
                </c:pt>
                <c:pt idx="59291">
                  <c:v>-29.293000000000006</c:v>
                </c:pt>
                <c:pt idx="59292">
                  <c:v>-29.290999999999997</c:v>
                </c:pt>
                <c:pt idx="59293">
                  <c:v>-29.289000000000001</c:v>
                </c:pt>
                <c:pt idx="59294">
                  <c:v>-29.287000000000006</c:v>
                </c:pt>
                <c:pt idx="59295">
                  <c:v>-29.284999999999997</c:v>
                </c:pt>
                <c:pt idx="59296">
                  <c:v>-29.283000000000001</c:v>
                </c:pt>
                <c:pt idx="59297">
                  <c:v>-29.281000000000006</c:v>
                </c:pt>
                <c:pt idx="59298">
                  <c:v>-29.278999999999996</c:v>
                </c:pt>
                <c:pt idx="59299">
                  <c:v>-29.277000000000001</c:v>
                </c:pt>
                <c:pt idx="59300">
                  <c:v>-29.275000000000006</c:v>
                </c:pt>
                <c:pt idx="59301">
                  <c:v>-29.272999999999996</c:v>
                </c:pt>
                <c:pt idx="59302">
                  <c:v>-29.271000000000001</c:v>
                </c:pt>
                <c:pt idx="59303">
                  <c:v>-29.269000000000005</c:v>
                </c:pt>
                <c:pt idx="59304">
                  <c:v>-29.266999999999996</c:v>
                </c:pt>
                <c:pt idx="59305">
                  <c:v>-29.265000000000001</c:v>
                </c:pt>
                <c:pt idx="59306">
                  <c:v>-29.263000000000005</c:v>
                </c:pt>
                <c:pt idx="59307">
                  <c:v>-29.260999999999996</c:v>
                </c:pt>
                <c:pt idx="59308">
                  <c:v>-29.259</c:v>
                </c:pt>
                <c:pt idx="59309">
                  <c:v>-29.257000000000005</c:v>
                </c:pt>
                <c:pt idx="59310">
                  <c:v>-29.254999999999995</c:v>
                </c:pt>
                <c:pt idx="59311">
                  <c:v>-29.253</c:v>
                </c:pt>
                <c:pt idx="59312">
                  <c:v>-29.251000000000005</c:v>
                </c:pt>
                <c:pt idx="59313">
                  <c:v>-29.248999999999995</c:v>
                </c:pt>
                <c:pt idx="59314">
                  <c:v>-29.247</c:v>
                </c:pt>
                <c:pt idx="59315">
                  <c:v>-29.245000000000005</c:v>
                </c:pt>
                <c:pt idx="59316">
                  <c:v>-29.242999999999995</c:v>
                </c:pt>
                <c:pt idx="59317">
                  <c:v>-29.241</c:v>
                </c:pt>
                <c:pt idx="59318">
                  <c:v>-29.239000000000004</c:v>
                </c:pt>
                <c:pt idx="59319">
                  <c:v>-29.236999999999995</c:v>
                </c:pt>
                <c:pt idx="59320">
                  <c:v>-29.234999999999999</c:v>
                </c:pt>
                <c:pt idx="59321">
                  <c:v>-29.233000000000004</c:v>
                </c:pt>
                <c:pt idx="59322">
                  <c:v>-29.230999999999995</c:v>
                </c:pt>
                <c:pt idx="59323">
                  <c:v>-29.228999999999999</c:v>
                </c:pt>
                <c:pt idx="59324">
                  <c:v>-29.227000000000004</c:v>
                </c:pt>
                <c:pt idx="59325">
                  <c:v>-29.224999999999994</c:v>
                </c:pt>
                <c:pt idx="59326">
                  <c:v>-29.222999999999999</c:v>
                </c:pt>
                <c:pt idx="59327">
                  <c:v>-29.221000000000004</c:v>
                </c:pt>
                <c:pt idx="59328">
                  <c:v>-29.218999999999994</c:v>
                </c:pt>
                <c:pt idx="59329">
                  <c:v>-29.216999999999999</c:v>
                </c:pt>
                <c:pt idx="59330">
                  <c:v>-29.215000000000003</c:v>
                </c:pt>
                <c:pt idx="59331">
                  <c:v>-29.212999999999994</c:v>
                </c:pt>
                <c:pt idx="59332">
                  <c:v>-29.210999999999999</c:v>
                </c:pt>
                <c:pt idx="59333">
                  <c:v>-29.209000000000003</c:v>
                </c:pt>
                <c:pt idx="59334">
                  <c:v>-29.206999999999994</c:v>
                </c:pt>
                <c:pt idx="59335">
                  <c:v>-29.204999999999998</c:v>
                </c:pt>
                <c:pt idx="59336">
                  <c:v>-29.203000000000003</c:v>
                </c:pt>
                <c:pt idx="59337">
                  <c:v>-29.200999999999993</c:v>
                </c:pt>
                <c:pt idx="59338">
                  <c:v>-29.198999999999998</c:v>
                </c:pt>
                <c:pt idx="59339">
                  <c:v>-29.197000000000003</c:v>
                </c:pt>
                <c:pt idx="59340">
                  <c:v>-29.194999999999993</c:v>
                </c:pt>
                <c:pt idx="59341">
                  <c:v>-29.192999999999998</c:v>
                </c:pt>
                <c:pt idx="59342">
                  <c:v>-29.191000000000003</c:v>
                </c:pt>
                <c:pt idx="59343">
                  <c:v>-29.188999999999993</c:v>
                </c:pt>
                <c:pt idx="59344">
                  <c:v>-29.186999999999998</c:v>
                </c:pt>
                <c:pt idx="59345">
                  <c:v>-29.185000000000002</c:v>
                </c:pt>
                <c:pt idx="59346">
                  <c:v>-29.183000000000007</c:v>
                </c:pt>
                <c:pt idx="59347">
                  <c:v>-29.180999999999997</c:v>
                </c:pt>
                <c:pt idx="59348">
                  <c:v>-29.179000000000002</c:v>
                </c:pt>
                <c:pt idx="59349">
                  <c:v>-29.177000000000007</c:v>
                </c:pt>
                <c:pt idx="59350">
                  <c:v>-29.174999999999997</c:v>
                </c:pt>
                <c:pt idx="59351">
                  <c:v>-29.173000000000002</c:v>
                </c:pt>
                <c:pt idx="59352">
                  <c:v>-29.171000000000006</c:v>
                </c:pt>
                <c:pt idx="59353">
                  <c:v>-29.168999999999997</c:v>
                </c:pt>
                <c:pt idx="59354">
                  <c:v>-29.167000000000002</c:v>
                </c:pt>
                <c:pt idx="59355">
                  <c:v>-29.165000000000006</c:v>
                </c:pt>
                <c:pt idx="59356">
                  <c:v>-29.162999999999997</c:v>
                </c:pt>
                <c:pt idx="59357">
                  <c:v>-29.161000000000001</c:v>
                </c:pt>
                <c:pt idx="59358">
                  <c:v>-29.159000000000006</c:v>
                </c:pt>
                <c:pt idx="59359">
                  <c:v>-29.156999999999996</c:v>
                </c:pt>
                <c:pt idx="59360">
                  <c:v>-29.155000000000001</c:v>
                </c:pt>
                <c:pt idx="59361">
                  <c:v>-29.153000000000006</c:v>
                </c:pt>
                <c:pt idx="59362">
                  <c:v>-29.150999999999996</c:v>
                </c:pt>
                <c:pt idx="59363">
                  <c:v>-29.149000000000001</c:v>
                </c:pt>
                <c:pt idx="59364">
                  <c:v>-29.147000000000006</c:v>
                </c:pt>
                <c:pt idx="59365">
                  <c:v>-29.144999999999996</c:v>
                </c:pt>
                <c:pt idx="59366">
                  <c:v>-29.143000000000001</c:v>
                </c:pt>
                <c:pt idx="59367">
                  <c:v>-29.141000000000005</c:v>
                </c:pt>
                <c:pt idx="59368">
                  <c:v>-29.138999999999996</c:v>
                </c:pt>
                <c:pt idx="59369">
                  <c:v>-29.137</c:v>
                </c:pt>
                <c:pt idx="59370">
                  <c:v>-29.135000000000005</c:v>
                </c:pt>
                <c:pt idx="59371">
                  <c:v>-29.132999999999996</c:v>
                </c:pt>
                <c:pt idx="59372">
                  <c:v>-29.131</c:v>
                </c:pt>
                <c:pt idx="59373">
                  <c:v>-29.129000000000005</c:v>
                </c:pt>
                <c:pt idx="59374">
                  <c:v>-29.126999999999995</c:v>
                </c:pt>
                <c:pt idx="59375">
                  <c:v>-29.125</c:v>
                </c:pt>
                <c:pt idx="59376">
                  <c:v>-29.123000000000005</c:v>
                </c:pt>
                <c:pt idx="59377">
                  <c:v>-29.120999999999995</c:v>
                </c:pt>
                <c:pt idx="59378">
                  <c:v>-29.119</c:v>
                </c:pt>
                <c:pt idx="59379">
                  <c:v>-29.117000000000004</c:v>
                </c:pt>
                <c:pt idx="59380">
                  <c:v>-29.114999999999995</c:v>
                </c:pt>
                <c:pt idx="59381">
                  <c:v>-29.113</c:v>
                </c:pt>
                <c:pt idx="59382">
                  <c:v>-29.111000000000004</c:v>
                </c:pt>
                <c:pt idx="59383">
                  <c:v>-29.108999999999995</c:v>
                </c:pt>
                <c:pt idx="59384">
                  <c:v>-29.106999999999999</c:v>
                </c:pt>
                <c:pt idx="59385">
                  <c:v>-29.105000000000004</c:v>
                </c:pt>
                <c:pt idx="59386">
                  <c:v>-29.102999999999994</c:v>
                </c:pt>
                <c:pt idx="59387">
                  <c:v>-29.100999999999999</c:v>
                </c:pt>
                <c:pt idx="59388">
                  <c:v>-29.099000000000004</c:v>
                </c:pt>
                <c:pt idx="59389">
                  <c:v>-29.096999999999994</c:v>
                </c:pt>
                <c:pt idx="59390">
                  <c:v>-29.094999999999999</c:v>
                </c:pt>
                <c:pt idx="59391">
                  <c:v>-29.093000000000004</c:v>
                </c:pt>
                <c:pt idx="59392">
                  <c:v>-29.090999999999994</c:v>
                </c:pt>
                <c:pt idx="59393">
                  <c:v>-29.088999999999999</c:v>
                </c:pt>
                <c:pt idx="59394">
                  <c:v>-29.087000000000003</c:v>
                </c:pt>
                <c:pt idx="59395">
                  <c:v>-29.084999999999994</c:v>
                </c:pt>
                <c:pt idx="59396">
                  <c:v>-29.082999999999998</c:v>
                </c:pt>
                <c:pt idx="59397">
                  <c:v>-29.081000000000003</c:v>
                </c:pt>
                <c:pt idx="59398">
                  <c:v>-29.078999999999994</c:v>
                </c:pt>
                <c:pt idx="59399">
                  <c:v>-29.076999999999998</c:v>
                </c:pt>
                <c:pt idx="59400">
                  <c:v>-29.075000000000003</c:v>
                </c:pt>
                <c:pt idx="59401">
                  <c:v>-29.072999999999993</c:v>
                </c:pt>
                <c:pt idx="59402">
                  <c:v>-29.070999999999998</c:v>
                </c:pt>
                <c:pt idx="59403">
                  <c:v>-29.069000000000003</c:v>
                </c:pt>
                <c:pt idx="59404">
                  <c:v>-29.066999999999993</c:v>
                </c:pt>
                <c:pt idx="59405">
                  <c:v>-29.064999999999998</c:v>
                </c:pt>
                <c:pt idx="59406">
                  <c:v>-29.063000000000002</c:v>
                </c:pt>
                <c:pt idx="59407">
                  <c:v>-29.061000000000007</c:v>
                </c:pt>
                <c:pt idx="59408">
                  <c:v>-29.058999999999997</c:v>
                </c:pt>
                <c:pt idx="59409">
                  <c:v>-29.057000000000002</c:v>
                </c:pt>
                <c:pt idx="59410">
                  <c:v>-29.055000000000007</c:v>
                </c:pt>
                <c:pt idx="59411">
                  <c:v>-29.052999999999997</c:v>
                </c:pt>
                <c:pt idx="59412">
                  <c:v>-29.051000000000002</c:v>
                </c:pt>
                <c:pt idx="59413">
                  <c:v>-29.049000000000007</c:v>
                </c:pt>
                <c:pt idx="59414">
                  <c:v>-29.046999999999997</c:v>
                </c:pt>
                <c:pt idx="59415">
                  <c:v>-29.045000000000002</c:v>
                </c:pt>
                <c:pt idx="59416">
                  <c:v>-29.043000000000006</c:v>
                </c:pt>
                <c:pt idx="59417">
                  <c:v>-29.040999999999997</c:v>
                </c:pt>
                <c:pt idx="59418">
                  <c:v>-29.039000000000001</c:v>
                </c:pt>
                <c:pt idx="59419">
                  <c:v>-29.037000000000006</c:v>
                </c:pt>
                <c:pt idx="59420">
                  <c:v>-29.034999999999997</c:v>
                </c:pt>
                <c:pt idx="59421">
                  <c:v>-29.033000000000001</c:v>
                </c:pt>
                <c:pt idx="59422">
                  <c:v>-29.031000000000006</c:v>
                </c:pt>
                <c:pt idx="59423">
                  <c:v>-29.028999999999996</c:v>
                </c:pt>
                <c:pt idx="59424">
                  <c:v>-29.027000000000001</c:v>
                </c:pt>
                <c:pt idx="59425">
                  <c:v>-29.025000000000006</c:v>
                </c:pt>
                <c:pt idx="59426">
                  <c:v>-29.022999999999996</c:v>
                </c:pt>
                <c:pt idx="59427">
                  <c:v>-29.021000000000001</c:v>
                </c:pt>
                <c:pt idx="59428">
                  <c:v>-29.019000000000005</c:v>
                </c:pt>
                <c:pt idx="59429">
                  <c:v>-29.016999999999996</c:v>
                </c:pt>
                <c:pt idx="59430">
                  <c:v>-29.015000000000001</c:v>
                </c:pt>
                <c:pt idx="59431">
                  <c:v>-29.013000000000005</c:v>
                </c:pt>
                <c:pt idx="59432">
                  <c:v>-29.010999999999996</c:v>
                </c:pt>
                <c:pt idx="59433">
                  <c:v>-29.009</c:v>
                </c:pt>
                <c:pt idx="59434">
                  <c:v>-29.007000000000005</c:v>
                </c:pt>
                <c:pt idx="59435">
                  <c:v>-29.004999999999995</c:v>
                </c:pt>
                <c:pt idx="59436">
                  <c:v>-29.003</c:v>
                </c:pt>
                <c:pt idx="59437">
                  <c:v>-29.001000000000005</c:v>
                </c:pt>
                <c:pt idx="59438">
                  <c:v>-28.998999999999995</c:v>
                </c:pt>
                <c:pt idx="59439">
                  <c:v>-28.997</c:v>
                </c:pt>
                <c:pt idx="59440">
                  <c:v>-28.995000000000005</c:v>
                </c:pt>
                <c:pt idx="59441">
                  <c:v>-28.992999999999995</c:v>
                </c:pt>
                <c:pt idx="59442">
                  <c:v>-28.991</c:v>
                </c:pt>
                <c:pt idx="59443">
                  <c:v>-28.989000000000004</c:v>
                </c:pt>
                <c:pt idx="59444">
                  <c:v>-28.986999999999995</c:v>
                </c:pt>
                <c:pt idx="59445">
                  <c:v>-28.984999999999999</c:v>
                </c:pt>
                <c:pt idx="59446">
                  <c:v>-28.983000000000004</c:v>
                </c:pt>
                <c:pt idx="59447">
                  <c:v>-28.980999999999995</c:v>
                </c:pt>
                <c:pt idx="59448">
                  <c:v>-28.978999999999999</c:v>
                </c:pt>
                <c:pt idx="59449">
                  <c:v>-28.977000000000004</c:v>
                </c:pt>
                <c:pt idx="59450">
                  <c:v>-28.974999999999994</c:v>
                </c:pt>
                <c:pt idx="59451">
                  <c:v>-28.972999999999999</c:v>
                </c:pt>
                <c:pt idx="59452">
                  <c:v>-28.971000000000004</c:v>
                </c:pt>
                <c:pt idx="59453">
                  <c:v>-28.968999999999994</c:v>
                </c:pt>
                <c:pt idx="59454">
                  <c:v>-28.966999999999999</c:v>
                </c:pt>
                <c:pt idx="59455">
                  <c:v>-28.965000000000003</c:v>
                </c:pt>
                <c:pt idx="59456">
                  <c:v>-28.962999999999994</c:v>
                </c:pt>
                <c:pt idx="59457">
                  <c:v>-28.960999999999999</c:v>
                </c:pt>
                <c:pt idx="59458">
                  <c:v>-28.959000000000003</c:v>
                </c:pt>
                <c:pt idx="59459">
                  <c:v>-28.956999999999994</c:v>
                </c:pt>
                <c:pt idx="59460">
                  <c:v>-28.954999999999998</c:v>
                </c:pt>
                <c:pt idx="59461">
                  <c:v>-28.953000000000003</c:v>
                </c:pt>
                <c:pt idx="59462">
                  <c:v>-28.950999999999993</c:v>
                </c:pt>
                <c:pt idx="59463">
                  <c:v>-28.948999999999998</c:v>
                </c:pt>
                <c:pt idx="59464">
                  <c:v>-28.947000000000003</c:v>
                </c:pt>
                <c:pt idx="59465">
                  <c:v>-28.944999999999993</c:v>
                </c:pt>
                <c:pt idx="59466">
                  <c:v>-28.942999999999998</c:v>
                </c:pt>
                <c:pt idx="59467">
                  <c:v>-28.941000000000003</c:v>
                </c:pt>
                <c:pt idx="59468">
                  <c:v>-28.938999999999993</c:v>
                </c:pt>
                <c:pt idx="59469">
                  <c:v>-28.936999999999998</c:v>
                </c:pt>
                <c:pt idx="59470">
                  <c:v>-28.935000000000002</c:v>
                </c:pt>
                <c:pt idx="59471">
                  <c:v>-28.933000000000007</c:v>
                </c:pt>
                <c:pt idx="59472">
                  <c:v>-28.930999999999997</c:v>
                </c:pt>
                <c:pt idx="59473">
                  <c:v>-28.929000000000002</c:v>
                </c:pt>
                <c:pt idx="59474">
                  <c:v>-28.927000000000007</c:v>
                </c:pt>
                <c:pt idx="59475">
                  <c:v>-28.924999999999997</c:v>
                </c:pt>
                <c:pt idx="59476">
                  <c:v>-28.923000000000002</c:v>
                </c:pt>
                <c:pt idx="59477">
                  <c:v>-28.921000000000006</c:v>
                </c:pt>
                <c:pt idx="59478">
                  <c:v>-28.918999999999997</c:v>
                </c:pt>
                <c:pt idx="59479">
                  <c:v>-28.917000000000002</c:v>
                </c:pt>
                <c:pt idx="59480">
                  <c:v>-28.915000000000006</c:v>
                </c:pt>
                <c:pt idx="59481">
                  <c:v>-28.912999999999997</c:v>
                </c:pt>
                <c:pt idx="59482">
                  <c:v>-28.911000000000001</c:v>
                </c:pt>
                <c:pt idx="59483">
                  <c:v>-28.909000000000006</c:v>
                </c:pt>
                <c:pt idx="59484">
                  <c:v>-28.906999999999996</c:v>
                </c:pt>
                <c:pt idx="59485">
                  <c:v>-28.905000000000001</c:v>
                </c:pt>
                <c:pt idx="59486">
                  <c:v>-28.903000000000006</c:v>
                </c:pt>
                <c:pt idx="59487">
                  <c:v>-28.900999999999996</c:v>
                </c:pt>
                <c:pt idx="59488">
                  <c:v>-28.899000000000001</c:v>
                </c:pt>
                <c:pt idx="59489">
                  <c:v>-28.897000000000006</c:v>
                </c:pt>
                <c:pt idx="59490">
                  <c:v>-28.894999999999996</c:v>
                </c:pt>
                <c:pt idx="59491">
                  <c:v>-28.893000000000001</c:v>
                </c:pt>
                <c:pt idx="59492">
                  <c:v>-28.891000000000005</c:v>
                </c:pt>
                <c:pt idx="59493">
                  <c:v>-28.888999999999996</c:v>
                </c:pt>
                <c:pt idx="59494">
                  <c:v>-28.887</c:v>
                </c:pt>
                <c:pt idx="59495">
                  <c:v>-28.885000000000005</c:v>
                </c:pt>
                <c:pt idx="59496">
                  <c:v>-28.882999999999996</c:v>
                </c:pt>
                <c:pt idx="59497">
                  <c:v>-28.881</c:v>
                </c:pt>
                <c:pt idx="59498">
                  <c:v>-28.879000000000005</c:v>
                </c:pt>
                <c:pt idx="59499">
                  <c:v>-28.876999999999995</c:v>
                </c:pt>
                <c:pt idx="59500">
                  <c:v>-28.875</c:v>
                </c:pt>
                <c:pt idx="59501">
                  <c:v>-28.873000000000005</c:v>
                </c:pt>
                <c:pt idx="59502">
                  <c:v>-28.870999999999995</c:v>
                </c:pt>
                <c:pt idx="59503">
                  <c:v>-28.869</c:v>
                </c:pt>
                <c:pt idx="59504">
                  <c:v>-28.867000000000004</c:v>
                </c:pt>
                <c:pt idx="59505">
                  <c:v>-28.864999999999995</c:v>
                </c:pt>
                <c:pt idx="59506">
                  <c:v>-28.863</c:v>
                </c:pt>
                <c:pt idx="59507">
                  <c:v>-28.861000000000004</c:v>
                </c:pt>
                <c:pt idx="59508">
                  <c:v>-28.858999999999995</c:v>
                </c:pt>
                <c:pt idx="59509">
                  <c:v>-28.856999999999999</c:v>
                </c:pt>
                <c:pt idx="59510">
                  <c:v>-28.855000000000004</c:v>
                </c:pt>
                <c:pt idx="59511">
                  <c:v>-28.852999999999994</c:v>
                </c:pt>
                <c:pt idx="59512">
                  <c:v>-28.850999999999999</c:v>
                </c:pt>
                <c:pt idx="59513">
                  <c:v>-28.849000000000004</c:v>
                </c:pt>
                <c:pt idx="59514">
                  <c:v>-28.846999999999994</c:v>
                </c:pt>
                <c:pt idx="59515">
                  <c:v>-28.844999999999999</c:v>
                </c:pt>
                <c:pt idx="59516">
                  <c:v>-28.843000000000004</c:v>
                </c:pt>
                <c:pt idx="59517">
                  <c:v>-28.840999999999994</c:v>
                </c:pt>
                <c:pt idx="59518">
                  <c:v>-28.838999999999999</c:v>
                </c:pt>
                <c:pt idx="59519">
                  <c:v>-28.837000000000003</c:v>
                </c:pt>
                <c:pt idx="59520">
                  <c:v>-28.834999999999994</c:v>
                </c:pt>
                <c:pt idx="59521">
                  <c:v>-28.832999999999998</c:v>
                </c:pt>
                <c:pt idx="59522">
                  <c:v>-28.831000000000003</c:v>
                </c:pt>
                <c:pt idx="59523">
                  <c:v>-28.828999999999994</c:v>
                </c:pt>
                <c:pt idx="59524">
                  <c:v>-28.826999999999998</c:v>
                </c:pt>
                <c:pt idx="59525">
                  <c:v>-28.825000000000003</c:v>
                </c:pt>
                <c:pt idx="59526">
                  <c:v>-28.822999999999993</c:v>
                </c:pt>
                <c:pt idx="59527">
                  <c:v>-28.820999999999998</c:v>
                </c:pt>
                <c:pt idx="59528">
                  <c:v>-28.819000000000003</c:v>
                </c:pt>
                <c:pt idx="59529">
                  <c:v>-28.816999999999993</c:v>
                </c:pt>
                <c:pt idx="59530">
                  <c:v>-28.814999999999998</c:v>
                </c:pt>
                <c:pt idx="59531">
                  <c:v>-28.813000000000002</c:v>
                </c:pt>
                <c:pt idx="59532">
                  <c:v>-28.811000000000007</c:v>
                </c:pt>
                <c:pt idx="59533">
                  <c:v>-28.808999999999997</c:v>
                </c:pt>
                <c:pt idx="59534">
                  <c:v>-28.807000000000002</c:v>
                </c:pt>
                <c:pt idx="59535">
                  <c:v>-28.805000000000007</c:v>
                </c:pt>
                <c:pt idx="59536">
                  <c:v>-28.802999999999997</c:v>
                </c:pt>
                <c:pt idx="59537">
                  <c:v>-28.801000000000002</c:v>
                </c:pt>
                <c:pt idx="59538">
                  <c:v>-28.799000000000007</c:v>
                </c:pt>
                <c:pt idx="59539">
                  <c:v>-28.796999999999997</c:v>
                </c:pt>
                <c:pt idx="59540">
                  <c:v>-28.795000000000002</c:v>
                </c:pt>
                <c:pt idx="59541">
                  <c:v>-28.793000000000006</c:v>
                </c:pt>
                <c:pt idx="59542">
                  <c:v>-28.790999999999997</c:v>
                </c:pt>
                <c:pt idx="59543">
                  <c:v>-28.789000000000001</c:v>
                </c:pt>
                <c:pt idx="59544">
                  <c:v>-28.787000000000006</c:v>
                </c:pt>
                <c:pt idx="59545">
                  <c:v>-28.784999999999997</c:v>
                </c:pt>
                <c:pt idx="59546">
                  <c:v>-28.783000000000001</c:v>
                </c:pt>
                <c:pt idx="59547">
                  <c:v>-28.781000000000006</c:v>
                </c:pt>
                <c:pt idx="59548">
                  <c:v>-28.778999999999996</c:v>
                </c:pt>
                <c:pt idx="59549">
                  <c:v>-28.777000000000001</c:v>
                </c:pt>
                <c:pt idx="59550">
                  <c:v>-28.775000000000006</c:v>
                </c:pt>
                <c:pt idx="59551">
                  <c:v>-28.772999999999996</c:v>
                </c:pt>
                <c:pt idx="59552">
                  <c:v>-28.771000000000001</c:v>
                </c:pt>
                <c:pt idx="59553">
                  <c:v>-28.769000000000005</c:v>
                </c:pt>
                <c:pt idx="59554">
                  <c:v>-28.766999999999996</c:v>
                </c:pt>
                <c:pt idx="59555">
                  <c:v>-28.765000000000001</c:v>
                </c:pt>
                <c:pt idx="59556">
                  <c:v>-28.763000000000005</c:v>
                </c:pt>
                <c:pt idx="59557">
                  <c:v>-28.760999999999996</c:v>
                </c:pt>
                <c:pt idx="59558">
                  <c:v>-28.759</c:v>
                </c:pt>
                <c:pt idx="59559">
                  <c:v>-28.757000000000005</c:v>
                </c:pt>
                <c:pt idx="59560">
                  <c:v>-28.754999999999995</c:v>
                </c:pt>
                <c:pt idx="59561">
                  <c:v>-28.753</c:v>
                </c:pt>
                <c:pt idx="59562">
                  <c:v>-28.751000000000005</c:v>
                </c:pt>
                <c:pt idx="59563">
                  <c:v>-28.748999999999995</c:v>
                </c:pt>
                <c:pt idx="59564">
                  <c:v>-28.747</c:v>
                </c:pt>
                <c:pt idx="59565">
                  <c:v>-28.745000000000005</c:v>
                </c:pt>
                <c:pt idx="59566">
                  <c:v>-28.742999999999995</c:v>
                </c:pt>
                <c:pt idx="59567">
                  <c:v>-28.741</c:v>
                </c:pt>
                <c:pt idx="59568">
                  <c:v>-28.739000000000004</c:v>
                </c:pt>
                <c:pt idx="59569">
                  <c:v>-28.736999999999995</c:v>
                </c:pt>
                <c:pt idx="59570">
                  <c:v>-28.734999999999999</c:v>
                </c:pt>
                <c:pt idx="59571">
                  <c:v>-28.733000000000004</c:v>
                </c:pt>
                <c:pt idx="59572">
                  <c:v>-28.730999999999995</c:v>
                </c:pt>
                <c:pt idx="59573">
                  <c:v>-28.728999999999999</c:v>
                </c:pt>
                <c:pt idx="59574">
                  <c:v>-28.727000000000004</c:v>
                </c:pt>
                <c:pt idx="59575">
                  <c:v>-28.724999999999994</c:v>
                </c:pt>
                <c:pt idx="59576">
                  <c:v>-28.722999999999999</c:v>
                </c:pt>
                <c:pt idx="59577">
                  <c:v>-28.721000000000004</c:v>
                </c:pt>
                <c:pt idx="59578">
                  <c:v>-28.718999999999994</c:v>
                </c:pt>
                <c:pt idx="59579">
                  <c:v>-28.716999999999999</c:v>
                </c:pt>
                <c:pt idx="59580">
                  <c:v>-28.715000000000003</c:v>
                </c:pt>
                <c:pt idx="59581">
                  <c:v>-28.712999999999994</c:v>
                </c:pt>
                <c:pt idx="59582">
                  <c:v>-28.710999999999999</c:v>
                </c:pt>
                <c:pt idx="59583">
                  <c:v>-28.709000000000003</c:v>
                </c:pt>
                <c:pt idx="59584">
                  <c:v>-28.706999999999994</c:v>
                </c:pt>
                <c:pt idx="59585">
                  <c:v>-28.704999999999998</c:v>
                </c:pt>
                <c:pt idx="59586">
                  <c:v>-28.703000000000003</c:v>
                </c:pt>
                <c:pt idx="59587">
                  <c:v>-28.700999999999993</c:v>
                </c:pt>
                <c:pt idx="59588">
                  <c:v>-28.698999999999998</c:v>
                </c:pt>
                <c:pt idx="59589">
                  <c:v>-28.697000000000003</c:v>
                </c:pt>
                <c:pt idx="59590">
                  <c:v>-28.694999999999993</c:v>
                </c:pt>
                <c:pt idx="59591">
                  <c:v>-28.692999999999998</c:v>
                </c:pt>
                <c:pt idx="59592">
                  <c:v>-28.691000000000003</c:v>
                </c:pt>
                <c:pt idx="59593">
                  <c:v>-28.688999999999993</c:v>
                </c:pt>
                <c:pt idx="59594">
                  <c:v>-28.686999999999998</c:v>
                </c:pt>
                <c:pt idx="59595">
                  <c:v>-28.685000000000002</c:v>
                </c:pt>
                <c:pt idx="59596">
                  <c:v>-28.683000000000007</c:v>
                </c:pt>
                <c:pt idx="59597">
                  <c:v>-28.680999999999997</c:v>
                </c:pt>
                <c:pt idx="59598">
                  <c:v>-28.679000000000002</c:v>
                </c:pt>
                <c:pt idx="59599">
                  <c:v>-28.677000000000007</c:v>
                </c:pt>
                <c:pt idx="59600">
                  <c:v>-28.674999999999997</c:v>
                </c:pt>
                <c:pt idx="59601">
                  <c:v>-28.673000000000002</c:v>
                </c:pt>
                <c:pt idx="59602">
                  <c:v>-28.671000000000006</c:v>
                </c:pt>
                <c:pt idx="59603">
                  <c:v>-28.668999999999997</c:v>
                </c:pt>
                <c:pt idx="59604">
                  <c:v>-28.667000000000002</c:v>
                </c:pt>
                <c:pt idx="59605">
                  <c:v>-28.665000000000006</c:v>
                </c:pt>
                <c:pt idx="59606">
                  <c:v>-28.662999999999997</c:v>
                </c:pt>
                <c:pt idx="59607">
                  <c:v>-28.661000000000001</c:v>
                </c:pt>
                <c:pt idx="59608">
                  <c:v>-28.659000000000006</c:v>
                </c:pt>
                <c:pt idx="59609">
                  <c:v>-28.656999999999996</c:v>
                </c:pt>
                <c:pt idx="59610">
                  <c:v>-28.655000000000001</c:v>
                </c:pt>
                <c:pt idx="59611">
                  <c:v>-28.653000000000006</c:v>
                </c:pt>
                <c:pt idx="59612">
                  <c:v>-28.650999999999996</c:v>
                </c:pt>
                <c:pt idx="59613">
                  <c:v>-28.649000000000001</c:v>
                </c:pt>
                <c:pt idx="59614">
                  <c:v>-28.647000000000006</c:v>
                </c:pt>
                <c:pt idx="59615">
                  <c:v>-28.644999999999996</c:v>
                </c:pt>
                <c:pt idx="59616">
                  <c:v>-28.643000000000001</c:v>
                </c:pt>
                <c:pt idx="59617">
                  <c:v>-28.641000000000005</c:v>
                </c:pt>
                <c:pt idx="59618">
                  <c:v>-28.638999999999996</c:v>
                </c:pt>
                <c:pt idx="59619">
                  <c:v>-28.637</c:v>
                </c:pt>
                <c:pt idx="59620">
                  <c:v>-28.635000000000005</c:v>
                </c:pt>
                <c:pt idx="59621">
                  <c:v>-28.632999999999996</c:v>
                </c:pt>
                <c:pt idx="59622">
                  <c:v>-28.631</c:v>
                </c:pt>
                <c:pt idx="59623">
                  <c:v>-28.629000000000005</c:v>
                </c:pt>
                <c:pt idx="59624">
                  <c:v>-28.626999999999995</c:v>
                </c:pt>
                <c:pt idx="59625">
                  <c:v>-28.625</c:v>
                </c:pt>
                <c:pt idx="59626">
                  <c:v>-28.623000000000005</c:v>
                </c:pt>
                <c:pt idx="59627">
                  <c:v>-28.620999999999995</c:v>
                </c:pt>
                <c:pt idx="59628">
                  <c:v>-28.619</c:v>
                </c:pt>
                <c:pt idx="59629">
                  <c:v>-28.617000000000004</c:v>
                </c:pt>
                <c:pt idx="59630">
                  <c:v>-28.614999999999995</c:v>
                </c:pt>
                <c:pt idx="59631">
                  <c:v>-28.613</c:v>
                </c:pt>
                <c:pt idx="59632">
                  <c:v>-28.611000000000004</c:v>
                </c:pt>
                <c:pt idx="59633">
                  <c:v>-28.608999999999995</c:v>
                </c:pt>
                <c:pt idx="59634">
                  <c:v>-28.606999999999999</c:v>
                </c:pt>
                <c:pt idx="59635">
                  <c:v>-28.605000000000004</c:v>
                </c:pt>
                <c:pt idx="59636">
                  <c:v>-28.602999999999994</c:v>
                </c:pt>
                <c:pt idx="59637">
                  <c:v>-28.600999999999999</c:v>
                </c:pt>
                <c:pt idx="59638">
                  <c:v>-28.599000000000004</c:v>
                </c:pt>
                <c:pt idx="59639">
                  <c:v>-28.596999999999994</c:v>
                </c:pt>
                <c:pt idx="59640">
                  <c:v>-28.594999999999999</c:v>
                </c:pt>
                <c:pt idx="59641">
                  <c:v>-28.593000000000004</c:v>
                </c:pt>
                <c:pt idx="59642">
                  <c:v>-28.590999999999994</c:v>
                </c:pt>
                <c:pt idx="59643">
                  <c:v>-28.588999999999999</c:v>
                </c:pt>
                <c:pt idx="59644">
                  <c:v>-28.587000000000003</c:v>
                </c:pt>
                <c:pt idx="59645">
                  <c:v>-28.584999999999994</c:v>
                </c:pt>
                <c:pt idx="59646">
                  <c:v>-28.582999999999998</c:v>
                </c:pt>
                <c:pt idx="59647">
                  <c:v>-28.581000000000003</c:v>
                </c:pt>
                <c:pt idx="59648">
                  <c:v>-28.578999999999994</c:v>
                </c:pt>
                <c:pt idx="59649">
                  <c:v>-28.576999999999998</c:v>
                </c:pt>
                <c:pt idx="59650">
                  <c:v>-28.575000000000003</c:v>
                </c:pt>
                <c:pt idx="59651">
                  <c:v>-28.572999999999993</c:v>
                </c:pt>
                <c:pt idx="59652">
                  <c:v>-28.570999999999998</c:v>
                </c:pt>
                <c:pt idx="59653">
                  <c:v>-28.569000000000003</c:v>
                </c:pt>
                <c:pt idx="59654">
                  <c:v>-28.566999999999993</c:v>
                </c:pt>
                <c:pt idx="59655">
                  <c:v>-28.564999999999998</c:v>
                </c:pt>
                <c:pt idx="59656">
                  <c:v>-28.563000000000002</c:v>
                </c:pt>
                <c:pt idx="59657">
                  <c:v>-28.561000000000007</c:v>
                </c:pt>
                <c:pt idx="59658">
                  <c:v>-28.558999999999997</c:v>
                </c:pt>
                <c:pt idx="59659">
                  <c:v>-28.557000000000002</c:v>
                </c:pt>
                <c:pt idx="59660">
                  <c:v>-28.555000000000007</c:v>
                </c:pt>
                <c:pt idx="59661">
                  <c:v>-28.552999999999997</c:v>
                </c:pt>
                <c:pt idx="59662">
                  <c:v>-28.551000000000002</c:v>
                </c:pt>
                <c:pt idx="59663">
                  <c:v>-28.549000000000007</c:v>
                </c:pt>
                <c:pt idx="59664">
                  <c:v>-28.546999999999997</c:v>
                </c:pt>
                <c:pt idx="59665">
                  <c:v>-28.545000000000002</c:v>
                </c:pt>
                <c:pt idx="59666">
                  <c:v>-28.543000000000006</c:v>
                </c:pt>
                <c:pt idx="59667">
                  <c:v>-28.540999999999997</c:v>
                </c:pt>
                <c:pt idx="59668">
                  <c:v>-28.539000000000001</c:v>
                </c:pt>
                <c:pt idx="59669">
                  <c:v>-28.537000000000006</c:v>
                </c:pt>
                <c:pt idx="59670">
                  <c:v>-28.534999999999997</c:v>
                </c:pt>
                <c:pt idx="59671">
                  <c:v>-28.533000000000001</c:v>
                </c:pt>
                <c:pt idx="59672">
                  <c:v>-28.531000000000006</c:v>
                </c:pt>
                <c:pt idx="59673">
                  <c:v>-28.528999999999996</c:v>
                </c:pt>
                <c:pt idx="59674">
                  <c:v>-28.527000000000001</c:v>
                </c:pt>
                <c:pt idx="59675">
                  <c:v>-28.525000000000006</c:v>
                </c:pt>
                <c:pt idx="59676">
                  <c:v>-28.522999999999996</c:v>
                </c:pt>
                <c:pt idx="59677">
                  <c:v>-28.521000000000001</c:v>
                </c:pt>
                <c:pt idx="59678">
                  <c:v>-28.519000000000005</c:v>
                </c:pt>
                <c:pt idx="59679">
                  <c:v>-28.516999999999996</c:v>
                </c:pt>
                <c:pt idx="59680">
                  <c:v>-28.515000000000001</c:v>
                </c:pt>
                <c:pt idx="59681">
                  <c:v>-28.513000000000005</c:v>
                </c:pt>
                <c:pt idx="59682">
                  <c:v>-28.510999999999996</c:v>
                </c:pt>
                <c:pt idx="59683">
                  <c:v>-28.509</c:v>
                </c:pt>
                <c:pt idx="59684">
                  <c:v>-28.507000000000005</c:v>
                </c:pt>
                <c:pt idx="59685">
                  <c:v>-28.504999999999995</c:v>
                </c:pt>
                <c:pt idx="59686">
                  <c:v>-28.503</c:v>
                </c:pt>
                <c:pt idx="59687">
                  <c:v>-28.501000000000005</c:v>
                </c:pt>
                <c:pt idx="59688">
                  <c:v>-28.498999999999995</c:v>
                </c:pt>
                <c:pt idx="59689">
                  <c:v>-28.497</c:v>
                </c:pt>
                <c:pt idx="59690">
                  <c:v>-28.495000000000005</c:v>
                </c:pt>
                <c:pt idx="59691">
                  <c:v>-28.492999999999995</c:v>
                </c:pt>
                <c:pt idx="59692">
                  <c:v>-28.491</c:v>
                </c:pt>
                <c:pt idx="59693">
                  <c:v>-28.489000000000004</c:v>
                </c:pt>
                <c:pt idx="59694">
                  <c:v>-28.486999999999995</c:v>
                </c:pt>
                <c:pt idx="59695">
                  <c:v>-28.484999999999999</c:v>
                </c:pt>
                <c:pt idx="59696">
                  <c:v>-28.483000000000004</c:v>
                </c:pt>
                <c:pt idx="59697">
                  <c:v>-28.480999999999995</c:v>
                </c:pt>
                <c:pt idx="59698">
                  <c:v>-28.478999999999999</c:v>
                </c:pt>
                <c:pt idx="59699">
                  <c:v>-28.477000000000004</c:v>
                </c:pt>
                <c:pt idx="59700">
                  <c:v>-28.474999999999994</c:v>
                </c:pt>
                <c:pt idx="59701">
                  <c:v>-28.472999999999999</c:v>
                </c:pt>
                <c:pt idx="59702">
                  <c:v>-28.471000000000004</c:v>
                </c:pt>
                <c:pt idx="59703">
                  <c:v>-28.468999999999994</c:v>
                </c:pt>
                <c:pt idx="59704">
                  <c:v>-28.466999999999999</c:v>
                </c:pt>
                <c:pt idx="59705">
                  <c:v>-28.465000000000003</c:v>
                </c:pt>
                <c:pt idx="59706">
                  <c:v>-28.462999999999994</c:v>
                </c:pt>
                <c:pt idx="59707">
                  <c:v>-28.460999999999999</c:v>
                </c:pt>
                <c:pt idx="59708">
                  <c:v>-28.459000000000003</c:v>
                </c:pt>
                <c:pt idx="59709">
                  <c:v>-28.456999999999994</c:v>
                </c:pt>
                <c:pt idx="59710">
                  <c:v>-28.454999999999998</c:v>
                </c:pt>
                <c:pt idx="59711">
                  <c:v>-28.453000000000003</c:v>
                </c:pt>
                <c:pt idx="59712">
                  <c:v>-28.450999999999993</c:v>
                </c:pt>
                <c:pt idx="59713">
                  <c:v>-28.448999999999998</c:v>
                </c:pt>
                <c:pt idx="59714">
                  <c:v>-28.447000000000003</c:v>
                </c:pt>
                <c:pt idx="59715">
                  <c:v>-28.444999999999993</c:v>
                </c:pt>
                <c:pt idx="59716">
                  <c:v>-28.442999999999998</c:v>
                </c:pt>
                <c:pt idx="59717">
                  <c:v>-28.441000000000003</c:v>
                </c:pt>
                <c:pt idx="59718">
                  <c:v>-28.438999999999993</c:v>
                </c:pt>
                <c:pt idx="59719">
                  <c:v>-28.436999999999998</c:v>
                </c:pt>
                <c:pt idx="59720">
                  <c:v>-28.435000000000002</c:v>
                </c:pt>
                <c:pt idx="59721">
                  <c:v>-28.433000000000007</c:v>
                </c:pt>
                <c:pt idx="59722">
                  <c:v>-28.430999999999997</c:v>
                </c:pt>
                <c:pt idx="59723">
                  <c:v>-28.429000000000002</c:v>
                </c:pt>
                <c:pt idx="59724">
                  <c:v>-28.427000000000007</c:v>
                </c:pt>
                <c:pt idx="59725">
                  <c:v>-28.424999999999997</c:v>
                </c:pt>
                <c:pt idx="59726">
                  <c:v>-28.423000000000002</c:v>
                </c:pt>
                <c:pt idx="59727">
                  <c:v>-28.421000000000006</c:v>
                </c:pt>
                <c:pt idx="59728">
                  <c:v>-28.418999999999997</c:v>
                </c:pt>
                <c:pt idx="59729">
                  <c:v>-28.417000000000002</c:v>
                </c:pt>
                <c:pt idx="59730">
                  <c:v>-28.415000000000006</c:v>
                </c:pt>
                <c:pt idx="59731">
                  <c:v>-28.412999999999997</c:v>
                </c:pt>
                <c:pt idx="59732">
                  <c:v>-28.411000000000001</c:v>
                </c:pt>
                <c:pt idx="59733">
                  <c:v>-28.409000000000006</c:v>
                </c:pt>
                <c:pt idx="59734">
                  <c:v>-28.406999999999996</c:v>
                </c:pt>
                <c:pt idx="59735">
                  <c:v>-28.405000000000001</c:v>
                </c:pt>
                <c:pt idx="59736">
                  <c:v>-28.403000000000006</c:v>
                </c:pt>
                <c:pt idx="59737">
                  <c:v>-28.400999999999996</c:v>
                </c:pt>
                <c:pt idx="59738">
                  <c:v>-28.399000000000001</c:v>
                </c:pt>
                <c:pt idx="59739">
                  <c:v>-28.397000000000006</c:v>
                </c:pt>
                <c:pt idx="59740">
                  <c:v>-28.394999999999996</c:v>
                </c:pt>
                <c:pt idx="59741">
                  <c:v>-28.393000000000001</c:v>
                </c:pt>
                <c:pt idx="59742">
                  <c:v>-28.391000000000005</c:v>
                </c:pt>
                <c:pt idx="59743">
                  <c:v>-28.388999999999996</c:v>
                </c:pt>
                <c:pt idx="59744">
                  <c:v>-28.387</c:v>
                </c:pt>
                <c:pt idx="59745">
                  <c:v>-28.385000000000005</c:v>
                </c:pt>
                <c:pt idx="59746">
                  <c:v>-28.382999999999996</c:v>
                </c:pt>
                <c:pt idx="59747">
                  <c:v>-28.381</c:v>
                </c:pt>
                <c:pt idx="59748">
                  <c:v>-28.379000000000005</c:v>
                </c:pt>
                <c:pt idx="59749">
                  <c:v>-28.376999999999995</c:v>
                </c:pt>
                <c:pt idx="59750">
                  <c:v>-28.375</c:v>
                </c:pt>
                <c:pt idx="59751">
                  <c:v>-28.373000000000005</c:v>
                </c:pt>
                <c:pt idx="59752">
                  <c:v>-28.370999999999995</c:v>
                </c:pt>
                <c:pt idx="59753">
                  <c:v>-28.369</c:v>
                </c:pt>
                <c:pt idx="59754">
                  <c:v>-28.367000000000004</c:v>
                </c:pt>
                <c:pt idx="59755">
                  <c:v>-28.364999999999995</c:v>
                </c:pt>
                <c:pt idx="59756">
                  <c:v>-28.363</c:v>
                </c:pt>
                <c:pt idx="59757">
                  <c:v>-28.361000000000004</c:v>
                </c:pt>
                <c:pt idx="59758">
                  <c:v>-28.358999999999995</c:v>
                </c:pt>
                <c:pt idx="59759">
                  <c:v>-28.356999999999999</c:v>
                </c:pt>
                <c:pt idx="59760">
                  <c:v>-28.355000000000004</c:v>
                </c:pt>
                <c:pt idx="59761">
                  <c:v>-28.352999999999994</c:v>
                </c:pt>
                <c:pt idx="59762">
                  <c:v>-28.350999999999999</c:v>
                </c:pt>
                <c:pt idx="59763">
                  <c:v>-28.349000000000004</c:v>
                </c:pt>
                <c:pt idx="59764">
                  <c:v>-28.346999999999994</c:v>
                </c:pt>
                <c:pt idx="59765">
                  <c:v>-28.344999999999999</c:v>
                </c:pt>
                <c:pt idx="59766">
                  <c:v>-28.343000000000004</c:v>
                </c:pt>
                <c:pt idx="59767">
                  <c:v>-28.340999999999994</c:v>
                </c:pt>
                <c:pt idx="59768">
                  <c:v>-28.338999999999999</c:v>
                </c:pt>
                <c:pt idx="59769">
                  <c:v>-28.337000000000003</c:v>
                </c:pt>
                <c:pt idx="59770">
                  <c:v>-28.334999999999994</c:v>
                </c:pt>
                <c:pt idx="59771">
                  <c:v>-28.332999999999998</c:v>
                </c:pt>
                <c:pt idx="59772">
                  <c:v>-28.331000000000003</c:v>
                </c:pt>
                <c:pt idx="59773">
                  <c:v>-28.328999999999994</c:v>
                </c:pt>
                <c:pt idx="59774">
                  <c:v>-28.326999999999998</c:v>
                </c:pt>
                <c:pt idx="59775">
                  <c:v>-28.325000000000003</c:v>
                </c:pt>
                <c:pt idx="59776">
                  <c:v>-28.322999999999993</c:v>
                </c:pt>
                <c:pt idx="59777">
                  <c:v>-28.320999999999998</c:v>
                </c:pt>
                <c:pt idx="59778">
                  <c:v>-28.319000000000003</c:v>
                </c:pt>
                <c:pt idx="59779">
                  <c:v>-28.316999999999993</c:v>
                </c:pt>
                <c:pt idx="59780">
                  <c:v>-28.314999999999998</c:v>
                </c:pt>
                <c:pt idx="59781">
                  <c:v>-28.313000000000002</c:v>
                </c:pt>
                <c:pt idx="59782">
                  <c:v>-28.311000000000007</c:v>
                </c:pt>
                <c:pt idx="59783">
                  <c:v>-28.308999999999997</c:v>
                </c:pt>
                <c:pt idx="59784">
                  <c:v>-28.307000000000002</c:v>
                </c:pt>
                <c:pt idx="59785">
                  <c:v>-28.305000000000007</c:v>
                </c:pt>
                <c:pt idx="59786">
                  <c:v>-28.302999999999997</c:v>
                </c:pt>
                <c:pt idx="59787">
                  <c:v>-28.301000000000002</c:v>
                </c:pt>
                <c:pt idx="59788">
                  <c:v>-28.299000000000007</c:v>
                </c:pt>
                <c:pt idx="59789">
                  <c:v>-28.296999999999997</c:v>
                </c:pt>
                <c:pt idx="59790">
                  <c:v>-28.295000000000002</c:v>
                </c:pt>
                <c:pt idx="59791">
                  <c:v>-28.293000000000006</c:v>
                </c:pt>
                <c:pt idx="59792">
                  <c:v>-28.290999999999997</c:v>
                </c:pt>
                <c:pt idx="59793">
                  <c:v>-28.289000000000001</c:v>
                </c:pt>
                <c:pt idx="59794">
                  <c:v>-28.287000000000006</c:v>
                </c:pt>
                <c:pt idx="59795">
                  <c:v>-28.284999999999997</c:v>
                </c:pt>
                <c:pt idx="59796">
                  <c:v>-28.283000000000001</c:v>
                </c:pt>
                <c:pt idx="59797">
                  <c:v>-28.281000000000006</c:v>
                </c:pt>
                <c:pt idx="59798">
                  <c:v>-28.278999999999996</c:v>
                </c:pt>
                <c:pt idx="59799">
                  <c:v>-28.277000000000001</c:v>
                </c:pt>
                <c:pt idx="59800">
                  <c:v>-28.275000000000006</c:v>
                </c:pt>
                <c:pt idx="59801">
                  <c:v>-28.272999999999996</c:v>
                </c:pt>
                <c:pt idx="59802">
                  <c:v>-28.271000000000001</c:v>
                </c:pt>
                <c:pt idx="59803">
                  <c:v>-28.269000000000005</c:v>
                </c:pt>
                <c:pt idx="59804">
                  <c:v>-28.266999999999996</c:v>
                </c:pt>
                <c:pt idx="59805">
                  <c:v>-28.265000000000001</c:v>
                </c:pt>
                <c:pt idx="59806">
                  <c:v>-28.263000000000005</c:v>
                </c:pt>
                <c:pt idx="59807">
                  <c:v>-28.260999999999996</c:v>
                </c:pt>
                <c:pt idx="59808">
                  <c:v>-28.259</c:v>
                </c:pt>
                <c:pt idx="59809">
                  <c:v>-28.257000000000005</c:v>
                </c:pt>
                <c:pt idx="59810">
                  <c:v>-28.254999999999995</c:v>
                </c:pt>
                <c:pt idx="59811">
                  <c:v>-28.253</c:v>
                </c:pt>
                <c:pt idx="59812">
                  <c:v>-28.251000000000005</c:v>
                </c:pt>
                <c:pt idx="59813">
                  <c:v>-28.248999999999995</c:v>
                </c:pt>
                <c:pt idx="59814">
                  <c:v>-28.247</c:v>
                </c:pt>
                <c:pt idx="59815">
                  <c:v>-28.245000000000005</c:v>
                </c:pt>
                <c:pt idx="59816">
                  <c:v>-28.242999999999995</c:v>
                </c:pt>
                <c:pt idx="59817">
                  <c:v>-28.241</c:v>
                </c:pt>
                <c:pt idx="59818">
                  <c:v>-28.239000000000004</c:v>
                </c:pt>
                <c:pt idx="59819">
                  <c:v>-28.236999999999995</c:v>
                </c:pt>
                <c:pt idx="59820">
                  <c:v>-28.234999999999999</c:v>
                </c:pt>
                <c:pt idx="59821">
                  <c:v>-28.233000000000004</c:v>
                </c:pt>
                <c:pt idx="59822">
                  <c:v>-28.230999999999995</c:v>
                </c:pt>
                <c:pt idx="59823">
                  <c:v>-28.228999999999999</c:v>
                </c:pt>
                <c:pt idx="59824">
                  <c:v>-28.227000000000004</c:v>
                </c:pt>
                <c:pt idx="59825">
                  <c:v>-28.224999999999994</c:v>
                </c:pt>
                <c:pt idx="59826">
                  <c:v>-28.222999999999999</c:v>
                </c:pt>
                <c:pt idx="59827">
                  <c:v>-28.221000000000004</c:v>
                </c:pt>
                <c:pt idx="59828">
                  <c:v>-28.218999999999994</c:v>
                </c:pt>
                <c:pt idx="59829">
                  <c:v>-28.216999999999999</c:v>
                </c:pt>
                <c:pt idx="59830">
                  <c:v>-28.215000000000003</c:v>
                </c:pt>
                <c:pt idx="59831">
                  <c:v>-28.212999999999994</c:v>
                </c:pt>
                <c:pt idx="59832">
                  <c:v>-28.210999999999999</c:v>
                </c:pt>
                <c:pt idx="59833">
                  <c:v>-28.209000000000003</c:v>
                </c:pt>
                <c:pt idx="59834">
                  <c:v>-28.206999999999994</c:v>
                </c:pt>
                <c:pt idx="59835">
                  <c:v>-28.204999999999998</c:v>
                </c:pt>
                <c:pt idx="59836">
                  <c:v>-28.203000000000003</c:v>
                </c:pt>
                <c:pt idx="59837">
                  <c:v>-28.200999999999993</c:v>
                </c:pt>
                <c:pt idx="59838">
                  <c:v>-28.198999999999998</c:v>
                </c:pt>
                <c:pt idx="59839">
                  <c:v>-28.197000000000003</c:v>
                </c:pt>
                <c:pt idx="59840">
                  <c:v>-28.194999999999993</c:v>
                </c:pt>
                <c:pt idx="59841">
                  <c:v>-28.192999999999998</c:v>
                </c:pt>
                <c:pt idx="59842">
                  <c:v>-28.191000000000003</c:v>
                </c:pt>
                <c:pt idx="59843">
                  <c:v>-28.188999999999993</c:v>
                </c:pt>
                <c:pt idx="59844">
                  <c:v>-28.186999999999998</c:v>
                </c:pt>
                <c:pt idx="59845">
                  <c:v>-28.185000000000002</c:v>
                </c:pt>
                <c:pt idx="59846">
                  <c:v>-28.183000000000007</c:v>
                </c:pt>
                <c:pt idx="59847">
                  <c:v>-28.180999999999997</c:v>
                </c:pt>
                <c:pt idx="59848">
                  <c:v>-28.179000000000002</c:v>
                </c:pt>
                <c:pt idx="59849">
                  <c:v>-28.177000000000007</c:v>
                </c:pt>
                <c:pt idx="59850">
                  <c:v>-28.174999999999997</c:v>
                </c:pt>
                <c:pt idx="59851">
                  <c:v>-28.173000000000002</c:v>
                </c:pt>
                <c:pt idx="59852">
                  <c:v>-28.171000000000006</c:v>
                </c:pt>
                <c:pt idx="59853">
                  <c:v>-28.168999999999997</c:v>
                </c:pt>
                <c:pt idx="59854">
                  <c:v>-28.167000000000002</c:v>
                </c:pt>
                <c:pt idx="59855">
                  <c:v>-28.165000000000006</c:v>
                </c:pt>
                <c:pt idx="59856">
                  <c:v>-28.162999999999997</c:v>
                </c:pt>
                <c:pt idx="59857">
                  <c:v>-28.161000000000001</c:v>
                </c:pt>
                <c:pt idx="59858">
                  <c:v>-28.159000000000006</c:v>
                </c:pt>
                <c:pt idx="59859">
                  <c:v>-28.156999999999996</c:v>
                </c:pt>
                <c:pt idx="59860">
                  <c:v>-28.155000000000001</c:v>
                </c:pt>
                <c:pt idx="59861">
                  <c:v>-28.153000000000006</c:v>
                </c:pt>
                <c:pt idx="59862">
                  <c:v>-28.150999999999996</c:v>
                </c:pt>
                <c:pt idx="59863">
                  <c:v>-28.149000000000001</c:v>
                </c:pt>
                <c:pt idx="59864">
                  <c:v>-28.147000000000006</c:v>
                </c:pt>
                <c:pt idx="59865">
                  <c:v>-28.144999999999996</c:v>
                </c:pt>
                <c:pt idx="59866">
                  <c:v>-28.143000000000001</c:v>
                </c:pt>
                <c:pt idx="59867">
                  <c:v>-28.141000000000005</c:v>
                </c:pt>
                <c:pt idx="59868">
                  <c:v>-28.138999999999996</c:v>
                </c:pt>
                <c:pt idx="59869">
                  <c:v>-28.137</c:v>
                </c:pt>
                <c:pt idx="59870">
                  <c:v>-28.135000000000005</c:v>
                </c:pt>
                <c:pt idx="59871">
                  <c:v>-28.132999999999996</c:v>
                </c:pt>
                <c:pt idx="59872">
                  <c:v>-28.131</c:v>
                </c:pt>
                <c:pt idx="59873">
                  <c:v>-28.129000000000005</c:v>
                </c:pt>
                <c:pt idx="59874">
                  <c:v>-28.126999999999995</c:v>
                </c:pt>
                <c:pt idx="59875">
                  <c:v>-28.125</c:v>
                </c:pt>
                <c:pt idx="59876">
                  <c:v>-28.123000000000005</c:v>
                </c:pt>
                <c:pt idx="59877">
                  <c:v>-28.120999999999995</c:v>
                </c:pt>
                <c:pt idx="59878">
                  <c:v>-28.119</c:v>
                </c:pt>
                <c:pt idx="59879">
                  <c:v>-28.117000000000004</c:v>
                </c:pt>
                <c:pt idx="59880">
                  <c:v>-28.114999999999995</c:v>
                </c:pt>
                <c:pt idx="59881">
                  <c:v>-28.113</c:v>
                </c:pt>
                <c:pt idx="59882">
                  <c:v>-28.111000000000004</c:v>
                </c:pt>
                <c:pt idx="59883">
                  <c:v>-28.108999999999995</c:v>
                </c:pt>
                <c:pt idx="59884">
                  <c:v>-28.106999999999999</c:v>
                </c:pt>
                <c:pt idx="59885">
                  <c:v>-28.105000000000004</c:v>
                </c:pt>
                <c:pt idx="59886">
                  <c:v>-28.102999999999994</c:v>
                </c:pt>
                <c:pt idx="59887">
                  <c:v>-28.100999999999999</c:v>
                </c:pt>
                <c:pt idx="59888">
                  <c:v>-28.099000000000004</c:v>
                </c:pt>
                <c:pt idx="59889">
                  <c:v>-28.096999999999994</c:v>
                </c:pt>
                <c:pt idx="59890">
                  <c:v>-28.094999999999999</c:v>
                </c:pt>
                <c:pt idx="59891">
                  <c:v>-28.093000000000004</c:v>
                </c:pt>
                <c:pt idx="59892">
                  <c:v>-28.090999999999994</c:v>
                </c:pt>
                <c:pt idx="59893">
                  <c:v>-28.088999999999999</c:v>
                </c:pt>
                <c:pt idx="59894">
                  <c:v>-28.087000000000003</c:v>
                </c:pt>
                <c:pt idx="59895">
                  <c:v>-28.084999999999994</c:v>
                </c:pt>
                <c:pt idx="59896">
                  <c:v>-28.082999999999998</c:v>
                </c:pt>
                <c:pt idx="59897">
                  <c:v>-28.081000000000003</c:v>
                </c:pt>
                <c:pt idx="59898">
                  <c:v>-28.078999999999994</c:v>
                </c:pt>
                <c:pt idx="59899">
                  <c:v>-28.076999999999998</c:v>
                </c:pt>
                <c:pt idx="59900">
                  <c:v>-28.075000000000003</c:v>
                </c:pt>
                <c:pt idx="59901">
                  <c:v>-28.072999999999993</c:v>
                </c:pt>
                <c:pt idx="59902">
                  <c:v>-28.070999999999998</c:v>
                </c:pt>
                <c:pt idx="59903">
                  <c:v>-28.069000000000003</c:v>
                </c:pt>
                <c:pt idx="59904">
                  <c:v>-28.066999999999993</c:v>
                </c:pt>
                <c:pt idx="59905">
                  <c:v>-28.064999999999998</c:v>
                </c:pt>
                <c:pt idx="59906">
                  <c:v>-28.063000000000002</c:v>
                </c:pt>
                <c:pt idx="59907">
                  <c:v>-28.061000000000007</c:v>
                </c:pt>
                <c:pt idx="59908">
                  <c:v>-28.058999999999997</c:v>
                </c:pt>
                <c:pt idx="59909">
                  <c:v>-28.057000000000002</c:v>
                </c:pt>
                <c:pt idx="59910">
                  <c:v>-28.055000000000007</c:v>
                </c:pt>
                <c:pt idx="59911">
                  <c:v>-28.052999999999997</c:v>
                </c:pt>
                <c:pt idx="59912">
                  <c:v>-28.051000000000002</c:v>
                </c:pt>
                <c:pt idx="59913">
                  <c:v>-28.049000000000007</c:v>
                </c:pt>
                <c:pt idx="59914">
                  <c:v>-28.046999999999997</c:v>
                </c:pt>
                <c:pt idx="59915">
                  <c:v>-28.045000000000002</c:v>
                </c:pt>
                <c:pt idx="59916">
                  <c:v>-28.043000000000006</c:v>
                </c:pt>
                <c:pt idx="59917">
                  <c:v>-28.040999999999997</c:v>
                </c:pt>
                <c:pt idx="59918">
                  <c:v>-28.039000000000001</c:v>
                </c:pt>
                <c:pt idx="59919">
                  <c:v>-28.037000000000006</c:v>
                </c:pt>
                <c:pt idx="59920">
                  <c:v>-28.034999999999997</c:v>
                </c:pt>
                <c:pt idx="59921">
                  <c:v>-28.033000000000001</c:v>
                </c:pt>
                <c:pt idx="59922">
                  <c:v>-28.031000000000006</c:v>
                </c:pt>
                <c:pt idx="59923">
                  <c:v>-28.028999999999996</c:v>
                </c:pt>
                <c:pt idx="59924">
                  <c:v>-28.027000000000001</c:v>
                </c:pt>
                <c:pt idx="59925">
                  <c:v>-28.025000000000006</c:v>
                </c:pt>
                <c:pt idx="59926">
                  <c:v>-28.022999999999996</c:v>
                </c:pt>
                <c:pt idx="59927">
                  <c:v>-28.021000000000001</c:v>
                </c:pt>
                <c:pt idx="59928">
                  <c:v>-28.019000000000005</c:v>
                </c:pt>
                <c:pt idx="59929">
                  <c:v>-28.016999999999996</c:v>
                </c:pt>
                <c:pt idx="59930">
                  <c:v>-28.015000000000001</c:v>
                </c:pt>
                <c:pt idx="59931">
                  <c:v>-28.013000000000005</c:v>
                </c:pt>
                <c:pt idx="59932">
                  <c:v>-28.010999999999996</c:v>
                </c:pt>
                <c:pt idx="59933">
                  <c:v>-28.009</c:v>
                </c:pt>
                <c:pt idx="59934">
                  <c:v>-28.007000000000005</c:v>
                </c:pt>
                <c:pt idx="59935">
                  <c:v>-28.004999999999995</c:v>
                </c:pt>
                <c:pt idx="59936">
                  <c:v>-28.003</c:v>
                </c:pt>
                <c:pt idx="59937">
                  <c:v>-28.001000000000005</c:v>
                </c:pt>
                <c:pt idx="59938">
                  <c:v>-27.998999999999995</c:v>
                </c:pt>
                <c:pt idx="59939">
                  <c:v>-27.997</c:v>
                </c:pt>
                <c:pt idx="59940">
                  <c:v>-27.995000000000005</c:v>
                </c:pt>
                <c:pt idx="59941">
                  <c:v>-27.992999999999995</c:v>
                </c:pt>
                <c:pt idx="59942">
                  <c:v>-27.991</c:v>
                </c:pt>
                <c:pt idx="59943">
                  <c:v>-27.989000000000004</c:v>
                </c:pt>
                <c:pt idx="59944">
                  <c:v>-27.986999999999995</c:v>
                </c:pt>
                <c:pt idx="59945">
                  <c:v>-27.984999999999999</c:v>
                </c:pt>
                <c:pt idx="59946">
                  <c:v>-27.983000000000004</c:v>
                </c:pt>
                <c:pt idx="59947">
                  <c:v>-27.980999999999995</c:v>
                </c:pt>
                <c:pt idx="59948">
                  <c:v>-27.978999999999999</c:v>
                </c:pt>
                <c:pt idx="59949">
                  <c:v>-27.977000000000004</c:v>
                </c:pt>
                <c:pt idx="59950">
                  <c:v>-27.974999999999994</c:v>
                </c:pt>
                <c:pt idx="59951">
                  <c:v>-27.972999999999999</c:v>
                </c:pt>
                <c:pt idx="59952">
                  <c:v>-27.971000000000004</c:v>
                </c:pt>
                <c:pt idx="59953">
                  <c:v>-27.968999999999994</c:v>
                </c:pt>
                <c:pt idx="59954">
                  <c:v>-27.966999999999999</c:v>
                </c:pt>
                <c:pt idx="59955">
                  <c:v>-27.965000000000003</c:v>
                </c:pt>
                <c:pt idx="59956">
                  <c:v>-27.962999999999994</c:v>
                </c:pt>
                <c:pt idx="59957">
                  <c:v>-27.960999999999999</c:v>
                </c:pt>
                <c:pt idx="59958">
                  <c:v>-27.959000000000003</c:v>
                </c:pt>
                <c:pt idx="59959">
                  <c:v>-27.956999999999994</c:v>
                </c:pt>
                <c:pt idx="59960">
                  <c:v>-27.954999999999998</c:v>
                </c:pt>
                <c:pt idx="59961">
                  <c:v>-27.953000000000003</c:v>
                </c:pt>
                <c:pt idx="59962">
                  <c:v>-27.950999999999993</c:v>
                </c:pt>
                <c:pt idx="59963">
                  <c:v>-27.948999999999998</c:v>
                </c:pt>
                <c:pt idx="59964">
                  <c:v>-27.947000000000003</c:v>
                </c:pt>
                <c:pt idx="59965">
                  <c:v>-27.944999999999993</c:v>
                </c:pt>
                <c:pt idx="59966">
                  <c:v>-27.942999999999998</c:v>
                </c:pt>
                <c:pt idx="59967">
                  <c:v>-27.941000000000003</c:v>
                </c:pt>
                <c:pt idx="59968">
                  <c:v>-27.938999999999993</c:v>
                </c:pt>
                <c:pt idx="59969">
                  <c:v>-27.936999999999998</c:v>
                </c:pt>
                <c:pt idx="59970">
                  <c:v>-27.935000000000002</c:v>
                </c:pt>
                <c:pt idx="59971">
                  <c:v>-27.933000000000007</c:v>
                </c:pt>
                <c:pt idx="59972">
                  <c:v>-27.930999999999997</c:v>
                </c:pt>
                <c:pt idx="59973">
                  <c:v>-27.929000000000002</c:v>
                </c:pt>
                <c:pt idx="59974">
                  <c:v>-27.927000000000007</c:v>
                </c:pt>
                <c:pt idx="59975">
                  <c:v>-27.924999999999997</c:v>
                </c:pt>
                <c:pt idx="59976">
                  <c:v>-27.923000000000002</c:v>
                </c:pt>
                <c:pt idx="59977">
                  <c:v>-27.921000000000006</c:v>
                </c:pt>
                <c:pt idx="59978">
                  <c:v>-27.918999999999997</c:v>
                </c:pt>
                <c:pt idx="59979">
                  <c:v>-27.917000000000002</c:v>
                </c:pt>
                <c:pt idx="59980">
                  <c:v>-27.915000000000006</c:v>
                </c:pt>
                <c:pt idx="59981">
                  <c:v>-27.912999999999997</c:v>
                </c:pt>
                <c:pt idx="59982">
                  <c:v>-27.911000000000001</c:v>
                </c:pt>
                <c:pt idx="59983">
                  <c:v>-27.909000000000006</c:v>
                </c:pt>
                <c:pt idx="59984">
                  <c:v>-27.906999999999996</c:v>
                </c:pt>
                <c:pt idx="59985">
                  <c:v>-27.905000000000001</c:v>
                </c:pt>
                <c:pt idx="59986">
                  <c:v>-27.903000000000006</c:v>
                </c:pt>
                <c:pt idx="59987">
                  <c:v>-27.900999999999996</c:v>
                </c:pt>
                <c:pt idx="59988">
                  <c:v>-27.899000000000001</c:v>
                </c:pt>
                <c:pt idx="59989">
                  <c:v>-27.897000000000006</c:v>
                </c:pt>
                <c:pt idx="59990">
                  <c:v>-27.894999999999996</c:v>
                </c:pt>
                <c:pt idx="59991">
                  <c:v>-27.893000000000001</c:v>
                </c:pt>
                <c:pt idx="59992">
                  <c:v>-27.891000000000005</c:v>
                </c:pt>
                <c:pt idx="59993">
                  <c:v>-27.888999999999996</c:v>
                </c:pt>
                <c:pt idx="59994">
                  <c:v>-27.887</c:v>
                </c:pt>
                <c:pt idx="59995">
                  <c:v>-27.885000000000005</c:v>
                </c:pt>
                <c:pt idx="59996">
                  <c:v>-27.882999999999996</c:v>
                </c:pt>
                <c:pt idx="59997">
                  <c:v>-27.881</c:v>
                </c:pt>
                <c:pt idx="59998">
                  <c:v>-27.879000000000005</c:v>
                </c:pt>
                <c:pt idx="59999">
                  <c:v>-27.876999999999995</c:v>
                </c:pt>
                <c:pt idx="60000">
                  <c:v>-27.875</c:v>
                </c:pt>
                <c:pt idx="60001">
                  <c:v>-27.873000000000005</c:v>
                </c:pt>
                <c:pt idx="60002">
                  <c:v>-27.870999999999995</c:v>
                </c:pt>
                <c:pt idx="60003">
                  <c:v>-27.869</c:v>
                </c:pt>
                <c:pt idx="60004">
                  <c:v>-27.867000000000004</c:v>
                </c:pt>
                <c:pt idx="60005">
                  <c:v>-27.864999999999995</c:v>
                </c:pt>
                <c:pt idx="60006">
                  <c:v>-27.863</c:v>
                </c:pt>
                <c:pt idx="60007">
                  <c:v>-27.861000000000004</c:v>
                </c:pt>
                <c:pt idx="60008">
                  <c:v>-27.858999999999995</c:v>
                </c:pt>
                <c:pt idx="60009">
                  <c:v>-27.856999999999999</c:v>
                </c:pt>
                <c:pt idx="60010">
                  <c:v>-27.855000000000004</c:v>
                </c:pt>
                <c:pt idx="60011">
                  <c:v>-27.852999999999994</c:v>
                </c:pt>
                <c:pt idx="60012">
                  <c:v>-27.850999999999999</c:v>
                </c:pt>
                <c:pt idx="60013">
                  <c:v>-27.849000000000004</c:v>
                </c:pt>
                <c:pt idx="60014">
                  <c:v>-27.846999999999994</c:v>
                </c:pt>
                <c:pt idx="60015">
                  <c:v>-27.844999999999999</c:v>
                </c:pt>
                <c:pt idx="60016">
                  <c:v>-27.843000000000004</c:v>
                </c:pt>
                <c:pt idx="60017">
                  <c:v>-27.840999999999994</c:v>
                </c:pt>
                <c:pt idx="60018">
                  <c:v>-27.838999999999999</c:v>
                </c:pt>
                <c:pt idx="60019">
                  <c:v>-27.837000000000003</c:v>
                </c:pt>
                <c:pt idx="60020">
                  <c:v>-27.834999999999994</c:v>
                </c:pt>
                <c:pt idx="60021">
                  <c:v>-27.832999999999998</c:v>
                </c:pt>
                <c:pt idx="60022">
                  <c:v>-27.831000000000003</c:v>
                </c:pt>
                <c:pt idx="60023">
                  <c:v>-27.828999999999994</c:v>
                </c:pt>
                <c:pt idx="60024">
                  <c:v>-27.826999999999998</c:v>
                </c:pt>
                <c:pt idx="60025">
                  <c:v>-27.825000000000003</c:v>
                </c:pt>
                <c:pt idx="60026">
                  <c:v>-27.822999999999993</c:v>
                </c:pt>
                <c:pt idx="60027">
                  <c:v>-27.820999999999998</c:v>
                </c:pt>
                <c:pt idx="60028">
                  <c:v>-27.819000000000003</c:v>
                </c:pt>
                <c:pt idx="60029">
                  <c:v>-27.816999999999993</c:v>
                </c:pt>
                <c:pt idx="60030">
                  <c:v>-27.814999999999998</c:v>
                </c:pt>
                <c:pt idx="60031">
                  <c:v>-27.813000000000002</c:v>
                </c:pt>
                <c:pt idx="60032">
                  <c:v>-27.811000000000007</c:v>
                </c:pt>
                <c:pt idx="60033">
                  <c:v>-27.808999999999997</c:v>
                </c:pt>
                <c:pt idx="60034">
                  <c:v>-27.807000000000002</c:v>
                </c:pt>
                <c:pt idx="60035">
                  <c:v>-27.805000000000007</c:v>
                </c:pt>
                <c:pt idx="60036">
                  <c:v>-27.802999999999997</c:v>
                </c:pt>
                <c:pt idx="60037">
                  <c:v>-27.801000000000002</c:v>
                </c:pt>
                <c:pt idx="60038">
                  <c:v>-27.799000000000007</c:v>
                </c:pt>
                <c:pt idx="60039">
                  <c:v>-27.796999999999997</c:v>
                </c:pt>
                <c:pt idx="60040">
                  <c:v>-27.795000000000002</c:v>
                </c:pt>
                <c:pt idx="60041">
                  <c:v>-27.793000000000006</c:v>
                </c:pt>
                <c:pt idx="60042">
                  <c:v>-27.790999999999997</c:v>
                </c:pt>
                <c:pt idx="60043">
                  <c:v>-27.789000000000001</c:v>
                </c:pt>
                <c:pt idx="60044">
                  <c:v>-27.787000000000006</c:v>
                </c:pt>
                <c:pt idx="60045">
                  <c:v>-27.784999999999997</c:v>
                </c:pt>
                <c:pt idx="60046">
                  <c:v>-27.783000000000001</c:v>
                </c:pt>
                <c:pt idx="60047">
                  <c:v>-27.781000000000006</c:v>
                </c:pt>
                <c:pt idx="60048">
                  <c:v>-27.778999999999996</c:v>
                </c:pt>
                <c:pt idx="60049">
                  <c:v>-27.777000000000001</c:v>
                </c:pt>
                <c:pt idx="60050">
                  <c:v>-27.775000000000006</c:v>
                </c:pt>
                <c:pt idx="60051">
                  <c:v>-27.772999999999996</c:v>
                </c:pt>
                <c:pt idx="60052">
                  <c:v>-27.771000000000001</c:v>
                </c:pt>
                <c:pt idx="60053">
                  <c:v>-27.769000000000005</c:v>
                </c:pt>
                <c:pt idx="60054">
                  <c:v>-27.766999999999996</c:v>
                </c:pt>
                <c:pt idx="60055">
                  <c:v>-27.765000000000001</c:v>
                </c:pt>
                <c:pt idx="60056">
                  <c:v>-27.763000000000005</c:v>
                </c:pt>
                <c:pt idx="60057">
                  <c:v>-27.760999999999996</c:v>
                </c:pt>
                <c:pt idx="60058">
                  <c:v>-27.759</c:v>
                </c:pt>
                <c:pt idx="60059">
                  <c:v>-27.757000000000005</c:v>
                </c:pt>
                <c:pt idx="60060">
                  <c:v>-27.754999999999995</c:v>
                </c:pt>
                <c:pt idx="60061">
                  <c:v>-27.753</c:v>
                </c:pt>
                <c:pt idx="60062">
                  <c:v>-27.751000000000005</c:v>
                </c:pt>
                <c:pt idx="60063">
                  <c:v>-27.748999999999995</c:v>
                </c:pt>
                <c:pt idx="60064">
                  <c:v>-27.747</c:v>
                </c:pt>
                <c:pt idx="60065">
                  <c:v>-27.745000000000005</c:v>
                </c:pt>
                <c:pt idx="60066">
                  <c:v>-27.742999999999995</c:v>
                </c:pt>
                <c:pt idx="60067">
                  <c:v>-27.741</c:v>
                </c:pt>
                <c:pt idx="60068">
                  <c:v>-27.739000000000004</c:v>
                </c:pt>
                <c:pt idx="60069">
                  <c:v>-27.736999999999995</c:v>
                </c:pt>
                <c:pt idx="60070">
                  <c:v>-27.734999999999999</c:v>
                </c:pt>
                <c:pt idx="60071">
                  <c:v>-27.733000000000004</c:v>
                </c:pt>
                <c:pt idx="60072">
                  <c:v>-27.730999999999995</c:v>
                </c:pt>
                <c:pt idx="60073">
                  <c:v>-27.728999999999999</c:v>
                </c:pt>
                <c:pt idx="60074">
                  <c:v>-27.727000000000004</c:v>
                </c:pt>
                <c:pt idx="60075">
                  <c:v>-27.724999999999994</c:v>
                </c:pt>
                <c:pt idx="60076">
                  <c:v>-27.722999999999999</c:v>
                </c:pt>
                <c:pt idx="60077">
                  <c:v>-27.721000000000004</c:v>
                </c:pt>
                <c:pt idx="60078">
                  <c:v>-27.718999999999994</c:v>
                </c:pt>
                <c:pt idx="60079">
                  <c:v>-27.716999999999999</c:v>
                </c:pt>
                <c:pt idx="60080">
                  <c:v>-27.715000000000003</c:v>
                </c:pt>
                <c:pt idx="60081">
                  <c:v>-27.712999999999994</c:v>
                </c:pt>
                <c:pt idx="60082">
                  <c:v>-27.710999999999999</c:v>
                </c:pt>
                <c:pt idx="60083">
                  <c:v>-27.709000000000003</c:v>
                </c:pt>
                <c:pt idx="60084">
                  <c:v>-27.706999999999994</c:v>
                </c:pt>
                <c:pt idx="60085">
                  <c:v>-27.704999999999998</c:v>
                </c:pt>
                <c:pt idx="60086">
                  <c:v>-27.703000000000003</c:v>
                </c:pt>
                <c:pt idx="60087">
                  <c:v>-27.700999999999993</c:v>
                </c:pt>
                <c:pt idx="60088">
                  <c:v>-27.698999999999998</c:v>
                </c:pt>
                <c:pt idx="60089">
                  <c:v>-27.697000000000003</c:v>
                </c:pt>
                <c:pt idx="60090">
                  <c:v>-27.694999999999993</c:v>
                </c:pt>
                <c:pt idx="60091">
                  <c:v>-27.692999999999998</c:v>
                </c:pt>
                <c:pt idx="60092">
                  <c:v>-27.691000000000003</c:v>
                </c:pt>
                <c:pt idx="60093">
                  <c:v>-27.688999999999993</c:v>
                </c:pt>
                <c:pt idx="60094">
                  <c:v>-27.686999999999998</c:v>
                </c:pt>
                <c:pt idx="60095">
                  <c:v>-27.685000000000002</c:v>
                </c:pt>
                <c:pt idx="60096">
                  <c:v>-27.683000000000007</c:v>
                </c:pt>
                <c:pt idx="60097">
                  <c:v>-27.680999999999997</c:v>
                </c:pt>
                <c:pt idx="60098">
                  <c:v>-27.679000000000002</c:v>
                </c:pt>
                <c:pt idx="60099">
                  <c:v>-27.677000000000007</c:v>
                </c:pt>
                <c:pt idx="60100">
                  <c:v>-27.674999999999997</c:v>
                </c:pt>
                <c:pt idx="60101">
                  <c:v>-27.673000000000002</c:v>
                </c:pt>
                <c:pt idx="60102">
                  <c:v>-27.671000000000006</c:v>
                </c:pt>
                <c:pt idx="60103">
                  <c:v>-27.668999999999997</c:v>
                </c:pt>
                <c:pt idx="60104">
                  <c:v>-27.667000000000002</c:v>
                </c:pt>
                <c:pt idx="60105">
                  <c:v>-27.665000000000006</c:v>
                </c:pt>
                <c:pt idx="60106">
                  <c:v>-27.662999999999997</c:v>
                </c:pt>
                <c:pt idx="60107">
                  <c:v>-27.661000000000001</c:v>
                </c:pt>
                <c:pt idx="60108">
                  <c:v>-27.659000000000006</c:v>
                </c:pt>
                <c:pt idx="60109">
                  <c:v>-27.656999999999996</c:v>
                </c:pt>
                <c:pt idx="60110">
                  <c:v>-27.655000000000001</c:v>
                </c:pt>
                <c:pt idx="60111">
                  <c:v>-27.653000000000006</c:v>
                </c:pt>
                <c:pt idx="60112">
                  <c:v>-27.650999999999996</c:v>
                </c:pt>
                <c:pt idx="60113">
                  <c:v>-27.649000000000001</c:v>
                </c:pt>
                <c:pt idx="60114">
                  <c:v>-27.647000000000006</c:v>
                </c:pt>
                <c:pt idx="60115">
                  <c:v>-27.644999999999996</c:v>
                </c:pt>
                <c:pt idx="60116">
                  <c:v>-27.643000000000001</c:v>
                </c:pt>
                <c:pt idx="60117">
                  <c:v>-27.641000000000005</c:v>
                </c:pt>
                <c:pt idx="60118">
                  <c:v>-27.638999999999996</c:v>
                </c:pt>
                <c:pt idx="60119">
                  <c:v>-27.637</c:v>
                </c:pt>
                <c:pt idx="60120">
                  <c:v>-27.635000000000005</c:v>
                </c:pt>
                <c:pt idx="60121">
                  <c:v>-27.632999999999996</c:v>
                </c:pt>
                <c:pt idx="60122">
                  <c:v>-27.631</c:v>
                </c:pt>
                <c:pt idx="60123">
                  <c:v>-27.629000000000005</c:v>
                </c:pt>
                <c:pt idx="60124">
                  <c:v>-27.626999999999995</c:v>
                </c:pt>
                <c:pt idx="60125">
                  <c:v>-27.625</c:v>
                </c:pt>
                <c:pt idx="60126">
                  <c:v>-27.623000000000005</c:v>
                </c:pt>
                <c:pt idx="60127">
                  <c:v>-27.620999999999995</c:v>
                </c:pt>
                <c:pt idx="60128">
                  <c:v>-27.619</c:v>
                </c:pt>
                <c:pt idx="60129">
                  <c:v>-27.617000000000004</c:v>
                </c:pt>
                <c:pt idx="60130">
                  <c:v>-27.614999999999995</c:v>
                </c:pt>
                <c:pt idx="60131">
                  <c:v>-27.613</c:v>
                </c:pt>
                <c:pt idx="60132">
                  <c:v>-27.611000000000004</c:v>
                </c:pt>
                <c:pt idx="60133">
                  <c:v>-27.608999999999995</c:v>
                </c:pt>
                <c:pt idx="60134">
                  <c:v>-27.606999999999999</c:v>
                </c:pt>
                <c:pt idx="60135">
                  <c:v>-27.605000000000004</c:v>
                </c:pt>
                <c:pt idx="60136">
                  <c:v>-27.602999999999994</c:v>
                </c:pt>
                <c:pt idx="60137">
                  <c:v>-27.600999999999999</c:v>
                </c:pt>
                <c:pt idx="60138">
                  <c:v>-27.599000000000004</c:v>
                </c:pt>
                <c:pt idx="60139">
                  <c:v>-27.596999999999994</c:v>
                </c:pt>
                <c:pt idx="60140">
                  <c:v>-27.594999999999999</c:v>
                </c:pt>
                <c:pt idx="60141">
                  <c:v>-27.593000000000004</c:v>
                </c:pt>
                <c:pt idx="60142">
                  <c:v>-27.590999999999994</c:v>
                </c:pt>
                <c:pt idx="60143">
                  <c:v>-27.588999999999999</c:v>
                </c:pt>
                <c:pt idx="60144">
                  <c:v>-27.587000000000003</c:v>
                </c:pt>
                <c:pt idx="60145">
                  <c:v>-27.584999999999994</c:v>
                </c:pt>
                <c:pt idx="60146">
                  <c:v>-27.582999999999998</c:v>
                </c:pt>
                <c:pt idx="60147">
                  <c:v>-27.581000000000003</c:v>
                </c:pt>
                <c:pt idx="60148">
                  <c:v>-27.578999999999994</c:v>
                </c:pt>
                <c:pt idx="60149">
                  <c:v>-27.576999999999998</c:v>
                </c:pt>
                <c:pt idx="60150">
                  <c:v>-27.575000000000003</c:v>
                </c:pt>
                <c:pt idx="60151">
                  <c:v>-27.572999999999993</c:v>
                </c:pt>
                <c:pt idx="60152">
                  <c:v>-27.570999999999998</c:v>
                </c:pt>
                <c:pt idx="60153">
                  <c:v>-27.569000000000003</c:v>
                </c:pt>
                <c:pt idx="60154">
                  <c:v>-27.566999999999993</c:v>
                </c:pt>
                <c:pt idx="60155">
                  <c:v>-27.564999999999998</c:v>
                </c:pt>
                <c:pt idx="60156">
                  <c:v>-27.563000000000002</c:v>
                </c:pt>
                <c:pt idx="60157">
                  <c:v>-27.561000000000007</c:v>
                </c:pt>
                <c:pt idx="60158">
                  <c:v>-27.558999999999997</c:v>
                </c:pt>
                <c:pt idx="60159">
                  <c:v>-27.557000000000002</c:v>
                </c:pt>
                <c:pt idx="60160">
                  <c:v>-27.555000000000007</c:v>
                </c:pt>
                <c:pt idx="60161">
                  <c:v>-27.552999999999997</c:v>
                </c:pt>
                <c:pt idx="60162">
                  <c:v>-27.551000000000002</c:v>
                </c:pt>
                <c:pt idx="60163">
                  <c:v>-27.549000000000007</c:v>
                </c:pt>
                <c:pt idx="60164">
                  <c:v>-27.546999999999997</c:v>
                </c:pt>
                <c:pt idx="60165">
                  <c:v>-27.545000000000002</c:v>
                </c:pt>
                <c:pt idx="60166">
                  <c:v>-27.543000000000006</c:v>
                </c:pt>
                <c:pt idx="60167">
                  <c:v>-27.540999999999997</c:v>
                </c:pt>
                <c:pt idx="60168">
                  <c:v>-27.539000000000001</c:v>
                </c:pt>
                <c:pt idx="60169">
                  <c:v>-27.537000000000006</c:v>
                </c:pt>
                <c:pt idx="60170">
                  <c:v>-27.534999999999997</c:v>
                </c:pt>
                <c:pt idx="60171">
                  <c:v>-27.533000000000001</c:v>
                </c:pt>
                <c:pt idx="60172">
                  <c:v>-27.531000000000006</c:v>
                </c:pt>
                <c:pt idx="60173">
                  <c:v>-27.528999999999996</c:v>
                </c:pt>
                <c:pt idx="60174">
                  <c:v>-27.527000000000001</c:v>
                </c:pt>
                <c:pt idx="60175">
                  <c:v>-27.525000000000006</c:v>
                </c:pt>
                <c:pt idx="60176">
                  <c:v>-27.522999999999996</c:v>
                </c:pt>
                <c:pt idx="60177">
                  <c:v>-27.521000000000001</c:v>
                </c:pt>
                <c:pt idx="60178">
                  <c:v>-27.519000000000005</c:v>
                </c:pt>
                <c:pt idx="60179">
                  <c:v>-27.516999999999996</c:v>
                </c:pt>
                <c:pt idx="60180">
                  <c:v>-27.515000000000001</c:v>
                </c:pt>
                <c:pt idx="60181">
                  <c:v>-27.513000000000005</c:v>
                </c:pt>
                <c:pt idx="60182">
                  <c:v>-27.510999999999996</c:v>
                </c:pt>
                <c:pt idx="60183">
                  <c:v>-27.509</c:v>
                </c:pt>
                <c:pt idx="60184">
                  <c:v>-27.507000000000005</c:v>
                </c:pt>
                <c:pt idx="60185">
                  <c:v>-27.504999999999995</c:v>
                </c:pt>
                <c:pt idx="60186">
                  <c:v>-27.503</c:v>
                </c:pt>
                <c:pt idx="60187">
                  <c:v>-27.501000000000005</c:v>
                </c:pt>
                <c:pt idx="60188">
                  <c:v>-27.498999999999995</c:v>
                </c:pt>
                <c:pt idx="60189">
                  <c:v>-27.497</c:v>
                </c:pt>
                <c:pt idx="60190">
                  <c:v>-27.495000000000005</c:v>
                </c:pt>
                <c:pt idx="60191">
                  <c:v>-27.492999999999995</c:v>
                </c:pt>
                <c:pt idx="60192">
                  <c:v>-27.491</c:v>
                </c:pt>
                <c:pt idx="60193">
                  <c:v>-27.489000000000004</c:v>
                </c:pt>
                <c:pt idx="60194">
                  <c:v>-27.486999999999995</c:v>
                </c:pt>
                <c:pt idx="60195">
                  <c:v>-27.484999999999999</c:v>
                </c:pt>
                <c:pt idx="60196">
                  <c:v>-27.483000000000004</c:v>
                </c:pt>
                <c:pt idx="60197">
                  <c:v>-27.480999999999995</c:v>
                </c:pt>
                <c:pt idx="60198">
                  <c:v>-27.478999999999999</c:v>
                </c:pt>
                <c:pt idx="60199">
                  <c:v>-27.477000000000004</c:v>
                </c:pt>
                <c:pt idx="60200">
                  <c:v>-27.474999999999994</c:v>
                </c:pt>
                <c:pt idx="60201">
                  <c:v>-27.472999999999999</c:v>
                </c:pt>
                <c:pt idx="60202">
                  <c:v>-27.471000000000004</c:v>
                </c:pt>
                <c:pt idx="60203">
                  <c:v>-27.468999999999994</c:v>
                </c:pt>
                <c:pt idx="60204">
                  <c:v>-27.466999999999999</c:v>
                </c:pt>
                <c:pt idx="60205">
                  <c:v>-27.465000000000003</c:v>
                </c:pt>
                <c:pt idx="60206">
                  <c:v>-27.462999999999994</c:v>
                </c:pt>
                <c:pt idx="60207">
                  <c:v>-27.460999999999999</c:v>
                </c:pt>
                <c:pt idx="60208">
                  <c:v>-27.459000000000003</c:v>
                </c:pt>
                <c:pt idx="60209">
                  <c:v>-27.456999999999994</c:v>
                </c:pt>
                <c:pt idx="60210">
                  <c:v>-27.454999999999998</c:v>
                </c:pt>
                <c:pt idx="60211">
                  <c:v>-27.453000000000003</c:v>
                </c:pt>
                <c:pt idx="60212">
                  <c:v>-27.450999999999993</c:v>
                </c:pt>
                <c:pt idx="60213">
                  <c:v>-27.448999999999998</c:v>
                </c:pt>
                <c:pt idx="60214">
                  <c:v>-27.447000000000003</c:v>
                </c:pt>
                <c:pt idx="60215">
                  <c:v>-27.444999999999993</c:v>
                </c:pt>
                <c:pt idx="60216">
                  <c:v>-27.442999999999998</c:v>
                </c:pt>
                <c:pt idx="60217">
                  <c:v>-27.441000000000003</c:v>
                </c:pt>
                <c:pt idx="60218">
                  <c:v>-27.438999999999993</c:v>
                </c:pt>
                <c:pt idx="60219">
                  <c:v>-27.436999999999998</c:v>
                </c:pt>
                <c:pt idx="60220">
                  <c:v>-27.435000000000002</c:v>
                </c:pt>
                <c:pt idx="60221">
                  <c:v>-27.433000000000007</c:v>
                </c:pt>
                <c:pt idx="60222">
                  <c:v>-27.430999999999997</c:v>
                </c:pt>
                <c:pt idx="60223">
                  <c:v>-27.429000000000002</c:v>
                </c:pt>
                <c:pt idx="60224">
                  <c:v>-27.427000000000007</c:v>
                </c:pt>
                <c:pt idx="60225">
                  <c:v>-27.424999999999997</c:v>
                </c:pt>
                <c:pt idx="60226">
                  <c:v>-27.423000000000002</c:v>
                </c:pt>
                <c:pt idx="60227">
                  <c:v>-27.421000000000006</c:v>
                </c:pt>
                <c:pt idx="60228">
                  <c:v>-27.418999999999997</c:v>
                </c:pt>
                <c:pt idx="60229">
                  <c:v>-27.417000000000002</c:v>
                </c:pt>
                <c:pt idx="60230">
                  <c:v>-27.415000000000006</c:v>
                </c:pt>
                <c:pt idx="60231">
                  <c:v>-27.412999999999997</c:v>
                </c:pt>
                <c:pt idx="60232">
                  <c:v>-27.411000000000001</c:v>
                </c:pt>
                <c:pt idx="60233">
                  <c:v>-27.409000000000006</c:v>
                </c:pt>
                <c:pt idx="60234">
                  <c:v>-27.406999999999996</c:v>
                </c:pt>
                <c:pt idx="60235">
                  <c:v>-27.405000000000001</c:v>
                </c:pt>
                <c:pt idx="60236">
                  <c:v>-27.403000000000006</c:v>
                </c:pt>
                <c:pt idx="60237">
                  <c:v>-27.400999999999996</c:v>
                </c:pt>
                <c:pt idx="60238">
                  <c:v>-27.399000000000001</c:v>
                </c:pt>
                <c:pt idx="60239">
                  <c:v>-27.397000000000006</c:v>
                </c:pt>
                <c:pt idx="60240">
                  <c:v>-27.394999999999996</c:v>
                </c:pt>
                <c:pt idx="60241">
                  <c:v>-27.393000000000001</c:v>
                </c:pt>
                <c:pt idx="60242">
                  <c:v>-27.391000000000005</c:v>
                </c:pt>
                <c:pt idx="60243">
                  <c:v>-27.388999999999996</c:v>
                </c:pt>
                <c:pt idx="60244">
                  <c:v>-27.387</c:v>
                </c:pt>
                <c:pt idx="60245">
                  <c:v>-27.385000000000005</c:v>
                </c:pt>
                <c:pt idx="60246">
                  <c:v>-27.382999999999996</c:v>
                </c:pt>
                <c:pt idx="60247">
                  <c:v>-27.381</c:v>
                </c:pt>
                <c:pt idx="60248">
                  <c:v>-27.379000000000005</c:v>
                </c:pt>
                <c:pt idx="60249">
                  <c:v>-27.376999999999995</c:v>
                </c:pt>
                <c:pt idx="60250">
                  <c:v>-27.375</c:v>
                </c:pt>
                <c:pt idx="60251">
                  <c:v>-27.373000000000005</c:v>
                </c:pt>
                <c:pt idx="60252">
                  <c:v>-27.370999999999995</c:v>
                </c:pt>
                <c:pt idx="60253">
                  <c:v>-27.369</c:v>
                </c:pt>
                <c:pt idx="60254">
                  <c:v>-27.367000000000004</c:v>
                </c:pt>
                <c:pt idx="60255">
                  <c:v>-27.364999999999995</c:v>
                </c:pt>
                <c:pt idx="60256">
                  <c:v>-27.363</c:v>
                </c:pt>
                <c:pt idx="60257">
                  <c:v>-27.361000000000004</c:v>
                </c:pt>
                <c:pt idx="60258">
                  <c:v>-27.358999999999995</c:v>
                </c:pt>
                <c:pt idx="60259">
                  <c:v>-27.356999999999999</c:v>
                </c:pt>
                <c:pt idx="60260">
                  <c:v>-27.355000000000004</c:v>
                </c:pt>
                <c:pt idx="60261">
                  <c:v>-27.352999999999994</c:v>
                </c:pt>
                <c:pt idx="60262">
                  <c:v>-27.350999999999999</c:v>
                </c:pt>
                <c:pt idx="60263">
                  <c:v>-27.349000000000004</c:v>
                </c:pt>
                <c:pt idx="60264">
                  <c:v>-27.346999999999994</c:v>
                </c:pt>
                <c:pt idx="60265">
                  <c:v>-27.344999999999999</c:v>
                </c:pt>
                <c:pt idx="60266">
                  <c:v>-27.343000000000004</c:v>
                </c:pt>
                <c:pt idx="60267">
                  <c:v>-27.340999999999994</c:v>
                </c:pt>
                <c:pt idx="60268">
                  <c:v>-27.338999999999999</c:v>
                </c:pt>
                <c:pt idx="60269">
                  <c:v>-27.337000000000003</c:v>
                </c:pt>
                <c:pt idx="60270">
                  <c:v>-27.334999999999994</c:v>
                </c:pt>
                <c:pt idx="60271">
                  <c:v>-27.332999999999998</c:v>
                </c:pt>
                <c:pt idx="60272">
                  <c:v>-27.331000000000003</c:v>
                </c:pt>
                <c:pt idx="60273">
                  <c:v>-27.328999999999994</c:v>
                </c:pt>
                <c:pt idx="60274">
                  <c:v>-27.326999999999998</c:v>
                </c:pt>
                <c:pt idx="60275">
                  <c:v>-27.325000000000003</c:v>
                </c:pt>
                <c:pt idx="60276">
                  <c:v>-27.322999999999993</c:v>
                </c:pt>
                <c:pt idx="60277">
                  <c:v>-27.320999999999998</c:v>
                </c:pt>
                <c:pt idx="60278">
                  <c:v>-27.319000000000003</c:v>
                </c:pt>
                <c:pt idx="60279">
                  <c:v>-27.316999999999993</c:v>
                </c:pt>
                <c:pt idx="60280">
                  <c:v>-27.314999999999998</c:v>
                </c:pt>
                <c:pt idx="60281">
                  <c:v>-27.313000000000002</c:v>
                </c:pt>
                <c:pt idx="60282">
                  <c:v>-27.311000000000007</c:v>
                </c:pt>
                <c:pt idx="60283">
                  <c:v>-27.308999999999997</c:v>
                </c:pt>
                <c:pt idx="60284">
                  <c:v>-27.307000000000002</c:v>
                </c:pt>
                <c:pt idx="60285">
                  <c:v>-27.305000000000007</c:v>
                </c:pt>
                <c:pt idx="60286">
                  <c:v>-27.302999999999997</c:v>
                </c:pt>
                <c:pt idx="60287">
                  <c:v>-27.301000000000002</c:v>
                </c:pt>
                <c:pt idx="60288">
                  <c:v>-27.299000000000007</c:v>
                </c:pt>
                <c:pt idx="60289">
                  <c:v>-27.296999999999997</c:v>
                </c:pt>
                <c:pt idx="60290">
                  <c:v>-27.295000000000002</c:v>
                </c:pt>
                <c:pt idx="60291">
                  <c:v>-27.293000000000006</c:v>
                </c:pt>
                <c:pt idx="60292">
                  <c:v>-27.290999999999997</c:v>
                </c:pt>
                <c:pt idx="60293">
                  <c:v>-27.289000000000001</c:v>
                </c:pt>
                <c:pt idx="60294">
                  <c:v>-27.287000000000006</c:v>
                </c:pt>
                <c:pt idx="60295">
                  <c:v>-27.284999999999997</c:v>
                </c:pt>
                <c:pt idx="60296">
                  <c:v>-27.283000000000001</c:v>
                </c:pt>
                <c:pt idx="60297">
                  <c:v>-27.281000000000006</c:v>
                </c:pt>
                <c:pt idx="60298">
                  <c:v>-27.278999999999996</c:v>
                </c:pt>
                <c:pt idx="60299">
                  <c:v>-27.277000000000001</c:v>
                </c:pt>
                <c:pt idx="60300">
                  <c:v>-27.275000000000006</c:v>
                </c:pt>
                <c:pt idx="60301">
                  <c:v>-27.272999999999996</c:v>
                </c:pt>
                <c:pt idx="60302">
                  <c:v>-27.271000000000001</c:v>
                </c:pt>
                <c:pt idx="60303">
                  <c:v>-27.269000000000005</c:v>
                </c:pt>
                <c:pt idx="60304">
                  <c:v>-27.266999999999996</c:v>
                </c:pt>
                <c:pt idx="60305">
                  <c:v>-27.265000000000001</c:v>
                </c:pt>
                <c:pt idx="60306">
                  <c:v>-27.263000000000005</c:v>
                </c:pt>
                <c:pt idx="60307">
                  <c:v>-27.260999999999996</c:v>
                </c:pt>
                <c:pt idx="60308">
                  <c:v>-27.259</c:v>
                </c:pt>
                <c:pt idx="60309">
                  <c:v>-27.257000000000005</c:v>
                </c:pt>
                <c:pt idx="60310">
                  <c:v>-27.254999999999995</c:v>
                </c:pt>
                <c:pt idx="60311">
                  <c:v>-27.253</c:v>
                </c:pt>
                <c:pt idx="60312">
                  <c:v>-27.251000000000005</c:v>
                </c:pt>
                <c:pt idx="60313">
                  <c:v>-27.248999999999995</c:v>
                </c:pt>
                <c:pt idx="60314">
                  <c:v>-27.247</c:v>
                </c:pt>
                <c:pt idx="60315">
                  <c:v>-27.245000000000005</c:v>
                </c:pt>
                <c:pt idx="60316">
                  <c:v>-27.242999999999995</c:v>
                </c:pt>
                <c:pt idx="60317">
                  <c:v>-27.241</c:v>
                </c:pt>
                <c:pt idx="60318">
                  <c:v>-27.239000000000004</c:v>
                </c:pt>
                <c:pt idx="60319">
                  <c:v>-27.236999999999995</c:v>
                </c:pt>
                <c:pt idx="60320">
                  <c:v>-27.234999999999999</c:v>
                </c:pt>
                <c:pt idx="60321">
                  <c:v>-27.233000000000004</c:v>
                </c:pt>
                <c:pt idx="60322">
                  <c:v>-27.230999999999995</c:v>
                </c:pt>
                <c:pt idx="60323">
                  <c:v>-27.228999999999999</c:v>
                </c:pt>
                <c:pt idx="60324">
                  <c:v>-27.227000000000004</c:v>
                </c:pt>
                <c:pt idx="60325">
                  <c:v>-27.224999999999994</c:v>
                </c:pt>
                <c:pt idx="60326">
                  <c:v>-27.222999999999999</c:v>
                </c:pt>
                <c:pt idx="60327">
                  <c:v>-27.221000000000004</c:v>
                </c:pt>
                <c:pt idx="60328">
                  <c:v>-27.218999999999994</c:v>
                </c:pt>
                <c:pt idx="60329">
                  <c:v>-27.216999999999999</c:v>
                </c:pt>
                <c:pt idx="60330">
                  <c:v>-27.215000000000003</c:v>
                </c:pt>
                <c:pt idx="60331">
                  <c:v>-27.212999999999994</c:v>
                </c:pt>
                <c:pt idx="60332">
                  <c:v>-27.210999999999999</c:v>
                </c:pt>
                <c:pt idx="60333">
                  <c:v>-27.209000000000003</c:v>
                </c:pt>
                <c:pt idx="60334">
                  <c:v>-27.206999999999994</c:v>
                </c:pt>
                <c:pt idx="60335">
                  <c:v>-27.204999999999998</c:v>
                </c:pt>
                <c:pt idx="60336">
                  <c:v>-27.203000000000003</c:v>
                </c:pt>
                <c:pt idx="60337">
                  <c:v>-27.200999999999993</c:v>
                </c:pt>
                <c:pt idx="60338">
                  <c:v>-27.198999999999998</c:v>
                </c:pt>
                <c:pt idx="60339">
                  <c:v>-27.197000000000003</c:v>
                </c:pt>
                <c:pt idx="60340">
                  <c:v>-27.194999999999993</c:v>
                </c:pt>
                <c:pt idx="60341">
                  <c:v>-27.192999999999998</c:v>
                </c:pt>
                <c:pt idx="60342">
                  <c:v>-27.191000000000003</c:v>
                </c:pt>
                <c:pt idx="60343">
                  <c:v>-27.188999999999993</c:v>
                </c:pt>
                <c:pt idx="60344">
                  <c:v>-27.186999999999998</c:v>
                </c:pt>
                <c:pt idx="60345">
                  <c:v>-27.185000000000002</c:v>
                </c:pt>
                <c:pt idx="60346">
                  <c:v>-27.183000000000007</c:v>
                </c:pt>
                <c:pt idx="60347">
                  <c:v>-27.180999999999997</c:v>
                </c:pt>
                <c:pt idx="60348">
                  <c:v>-27.179000000000002</c:v>
                </c:pt>
                <c:pt idx="60349">
                  <c:v>-27.177000000000007</c:v>
                </c:pt>
                <c:pt idx="60350">
                  <c:v>-27.174999999999997</c:v>
                </c:pt>
                <c:pt idx="60351">
                  <c:v>-27.173000000000002</c:v>
                </c:pt>
                <c:pt idx="60352">
                  <c:v>-27.171000000000006</c:v>
                </c:pt>
                <c:pt idx="60353">
                  <c:v>-27.168999999999997</c:v>
                </c:pt>
                <c:pt idx="60354">
                  <c:v>-27.167000000000002</c:v>
                </c:pt>
                <c:pt idx="60355">
                  <c:v>-27.165000000000006</c:v>
                </c:pt>
                <c:pt idx="60356">
                  <c:v>-27.162999999999997</c:v>
                </c:pt>
                <c:pt idx="60357">
                  <c:v>-27.161000000000001</c:v>
                </c:pt>
                <c:pt idx="60358">
                  <c:v>-27.159000000000006</c:v>
                </c:pt>
                <c:pt idx="60359">
                  <c:v>-27.156999999999996</c:v>
                </c:pt>
                <c:pt idx="60360">
                  <c:v>-27.155000000000001</c:v>
                </c:pt>
                <c:pt idx="60361">
                  <c:v>-27.153000000000006</c:v>
                </c:pt>
                <c:pt idx="60362">
                  <c:v>-27.150999999999996</c:v>
                </c:pt>
                <c:pt idx="60363">
                  <c:v>-27.149000000000001</c:v>
                </c:pt>
                <c:pt idx="60364">
                  <c:v>-27.147000000000006</c:v>
                </c:pt>
                <c:pt idx="60365">
                  <c:v>-27.144999999999996</c:v>
                </c:pt>
                <c:pt idx="60366">
                  <c:v>-27.143000000000001</c:v>
                </c:pt>
                <c:pt idx="60367">
                  <c:v>-27.141000000000005</c:v>
                </c:pt>
                <c:pt idx="60368">
                  <c:v>-27.138999999999996</c:v>
                </c:pt>
                <c:pt idx="60369">
                  <c:v>-27.137</c:v>
                </c:pt>
                <c:pt idx="60370">
                  <c:v>-27.135000000000005</c:v>
                </c:pt>
                <c:pt idx="60371">
                  <c:v>-27.132999999999996</c:v>
                </c:pt>
                <c:pt idx="60372">
                  <c:v>-27.131</c:v>
                </c:pt>
                <c:pt idx="60373">
                  <c:v>-27.129000000000005</c:v>
                </c:pt>
                <c:pt idx="60374">
                  <c:v>-27.126999999999995</c:v>
                </c:pt>
                <c:pt idx="60375">
                  <c:v>-27.125</c:v>
                </c:pt>
                <c:pt idx="60376">
                  <c:v>-27.123000000000005</c:v>
                </c:pt>
                <c:pt idx="60377">
                  <c:v>-27.120999999999995</c:v>
                </c:pt>
                <c:pt idx="60378">
                  <c:v>-27.119</c:v>
                </c:pt>
                <c:pt idx="60379">
                  <c:v>-27.117000000000004</c:v>
                </c:pt>
                <c:pt idx="60380">
                  <c:v>-27.114999999999995</c:v>
                </c:pt>
                <c:pt idx="60381">
                  <c:v>-27.113</c:v>
                </c:pt>
                <c:pt idx="60382">
                  <c:v>-27.111000000000004</c:v>
                </c:pt>
                <c:pt idx="60383">
                  <c:v>-27.108999999999995</c:v>
                </c:pt>
                <c:pt idx="60384">
                  <c:v>-27.106999999999999</c:v>
                </c:pt>
                <c:pt idx="60385">
                  <c:v>-27.105000000000004</c:v>
                </c:pt>
                <c:pt idx="60386">
                  <c:v>-27.102999999999994</c:v>
                </c:pt>
                <c:pt idx="60387">
                  <c:v>-27.100999999999999</c:v>
                </c:pt>
                <c:pt idx="60388">
                  <c:v>-27.099000000000004</c:v>
                </c:pt>
                <c:pt idx="60389">
                  <c:v>-27.096999999999994</c:v>
                </c:pt>
                <c:pt idx="60390">
                  <c:v>-27.094999999999999</c:v>
                </c:pt>
                <c:pt idx="60391">
                  <c:v>-27.093000000000004</c:v>
                </c:pt>
                <c:pt idx="60392">
                  <c:v>-27.090999999999994</c:v>
                </c:pt>
                <c:pt idx="60393">
                  <c:v>-27.088999999999999</c:v>
                </c:pt>
                <c:pt idx="60394">
                  <c:v>-27.087000000000003</c:v>
                </c:pt>
                <c:pt idx="60395">
                  <c:v>-27.084999999999994</c:v>
                </c:pt>
                <c:pt idx="60396">
                  <c:v>-27.082999999999998</c:v>
                </c:pt>
                <c:pt idx="60397">
                  <c:v>-27.081000000000003</c:v>
                </c:pt>
                <c:pt idx="60398">
                  <c:v>-27.078999999999994</c:v>
                </c:pt>
                <c:pt idx="60399">
                  <c:v>-27.076999999999998</c:v>
                </c:pt>
                <c:pt idx="60400">
                  <c:v>-27.075000000000003</c:v>
                </c:pt>
                <c:pt idx="60401">
                  <c:v>-27.072999999999993</c:v>
                </c:pt>
                <c:pt idx="60402">
                  <c:v>-27.070999999999998</c:v>
                </c:pt>
                <c:pt idx="60403">
                  <c:v>-27.069000000000003</c:v>
                </c:pt>
                <c:pt idx="60404">
                  <c:v>-27.066999999999993</c:v>
                </c:pt>
                <c:pt idx="60405">
                  <c:v>-27.064999999999998</c:v>
                </c:pt>
                <c:pt idx="60406">
                  <c:v>-27.063000000000002</c:v>
                </c:pt>
                <c:pt idx="60407">
                  <c:v>-27.061000000000007</c:v>
                </c:pt>
                <c:pt idx="60408">
                  <c:v>-27.058999999999997</c:v>
                </c:pt>
                <c:pt idx="60409">
                  <c:v>-27.057000000000002</c:v>
                </c:pt>
                <c:pt idx="60410">
                  <c:v>-27.055000000000007</c:v>
                </c:pt>
                <c:pt idx="60411">
                  <c:v>-27.052999999999997</c:v>
                </c:pt>
                <c:pt idx="60412">
                  <c:v>-27.051000000000002</c:v>
                </c:pt>
                <c:pt idx="60413">
                  <c:v>-27.049000000000007</c:v>
                </c:pt>
                <c:pt idx="60414">
                  <c:v>-27.046999999999997</c:v>
                </c:pt>
                <c:pt idx="60415">
                  <c:v>-27.045000000000002</c:v>
                </c:pt>
                <c:pt idx="60416">
                  <c:v>-27.043000000000006</c:v>
                </c:pt>
                <c:pt idx="60417">
                  <c:v>-27.040999999999997</c:v>
                </c:pt>
                <c:pt idx="60418">
                  <c:v>-27.039000000000001</c:v>
                </c:pt>
                <c:pt idx="60419">
                  <c:v>-27.037000000000006</c:v>
                </c:pt>
                <c:pt idx="60420">
                  <c:v>-27.034999999999997</c:v>
                </c:pt>
                <c:pt idx="60421">
                  <c:v>-27.033000000000001</c:v>
                </c:pt>
                <c:pt idx="60422">
                  <c:v>-27.031000000000006</c:v>
                </c:pt>
                <c:pt idx="60423">
                  <c:v>-27.028999999999996</c:v>
                </c:pt>
                <c:pt idx="60424">
                  <c:v>-27.027000000000001</c:v>
                </c:pt>
                <c:pt idx="60425">
                  <c:v>-27.025000000000006</c:v>
                </c:pt>
                <c:pt idx="60426">
                  <c:v>-27.022999999999996</c:v>
                </c:pt>
                <c:pt idx="60427">
                  <c:v>-27.021000000000001</c:v>
                </c:pt>
                <c:pt idx="60428">
                  <c:v>-27.019000000000005</c:v>
                </c:pt>
                <c:pt idx="60429">
                  <c:v>-27.016999999999996</c:v>
                </c:pt>
                <c:pt idx="60430">
                  <c:v>-27.015000000000001</c:v>
                </c:pt>
                <c:pt idx="60431">
                  <c:v>-27.013000000000005</c:v>
                </c:pt>
                <c:pt idx="60432">
                  <c:v>-27.010999999999996</c:v>
                </c:pt>
                <c:pt idx="60433">
                  <c:v>-27.009</c:v>
                </c:pt>
                <c:pt idx="60434">
                  <c:v>-27.007000000000005</c:v>
                </c:pt>
                <c:pt idx="60435">
                  <c:v>-27.004999999999995</c:v>
                </c:pt>
                <c:pt idx="60436">
                  <c:v>-27.003</c:v>
                </c:pt>
                <c:pt idx="60437">
                  <c:v>-27.001000000000005</c:v>
                </c:pt>
                <c:pt idx="60438">
                  <c:v>-26.998999999999995</c:v>
                </c:pt>
                <c:pt idx="60439">
                  <c:v>-26.997</c:v>
                </c:pt>
                <c:pt idx="60440">
                  <c:v>-26.995000000000005</c:v>
                </c:pt>
                <c:pt idx="60441">
                  <c:v>-26.992999999999995</c:v>
                </c:pt>
                <c:pt idx="60442">
                  <c:v>-26.991</c:v>
                </c:pt>
                <c:pt idx="60443">
                  <c:v>-26.989000000000004</c:v>
                </c:pt>
                <c:pt idx="60444">
                  <c:v>-26.986999999999995</c:v>
                </c:pt>
                <c:pt idx="60445">
                  <c:v>-26.984999999999999</c:v>
                </c:pt>
                <c:pt idx="60446">
                  <c:v>-26.983000000000004</c:v>
                </c:pt>
                <c:pt idx="60447">
                  <c:v>-26.980999999999995</c:v>
                </c:pt>
                <c:pt idx="60448">
                  <c:v>-26.978999999999999</c:v>
                </c:pt>
                <c:pt idx="60449">
                  <c:v>-26.977000000000004</c:v>
                </c:pt>
                <c:pt idx="60450">
                  <c:v>-26.974999999999994</c:v>
                </c:pt>
                <c:pt idx="60451">
                  <c:v>-26.972999999999999</c:v>
                </c:pt>
                <c:pt idx="60452">
                  <c:v>-26.971000000000004</c:v>
                </c:pt>
                <c:pt idx="60453">
                  <c:v>-26.968999999999994</c:v>
                </c:pt>
                <c:pt idx="60454">
                  <c:v>-26.966999999999999</c:v>
                </c:pt>
                <c:pt idx="60455">
                  <c:v>-26.965000000000003</c:v>
                </c:pt>
                <c:pt idx="60456">
                  <c:v>-26.962999999999994</c:v>
                </c:pt>
                <c:pt idx="60457">
                  <c:v>-26.960999999999999</c:v>
                </c:pt>
                <c:pt idx="60458">
                  <c:v>-26.959000000000003</c:v>
                </c:pt>
                <c:pt idx="60459">
                  <c:v>-26.956999999999994</c:v>
                </c:pt>
                <c:pt idx="60460">
                  <c:v>-26.954999999999998</c:v>
                </c:pt>
                <c:pt idx="60461">
                  <c:v>-26.953000000000003</c:v>
                </c:pt>
                <c:pt idx="60462">
                  <c:v>-26.950999999999993</c:v>
                </c:pt>
                <c:pt idx="60463">
                  <c:v>-26.948999999999998</c:v>
                </c:pt>
                <c:pt idx="60464">
                  <c:v>-26.947000000000003</c:v>
                </c:pt>
                <c:pt idx="60465">
                  <c:v>-26.944999999999993</c:v>
                </c:pt>
                <c:pt idx="60466">
                  <c:v>-26.942999999999998</c:v>
                </c:pt>
                <c:pt idx="60467">
                  <c:v>-26.941000000000003</c:v>
                </c:pt>
                <c:pt idx="60468">
                  <c:v>-26.938999999999993</c:v>
                </c:pt>
                <c:pt idx="60469">
                  <c:v>-26.936999999999998</c:v>
                </c:pt>
                <c:pt idx="60470">
                  <c:v>-26.935000000000002</c:v>
                </c:pt>
                <c:pt idx="60471">
                  <c:v>-26.933000000000007</c:v>
                </c:pt>
                <c:pt idx="60472">
                  <c:v>-26.930999999999997</c:v>
                </c:pt>
                <c:pt idx="60473">
                  <c:v>-26.929000000000002</c:v>
                </c:pt>
                <c:pt idx="60474">
                  <c:v>-26.927000000000007</c:v>
                </c:pt>
                <c:pt idx="60475">
                  <c:v>-26.924999999999997</c:v>
                </c:pt>
                <c:pt idx="60476">
                  <c:v>-26.923000000000002</c:v>
                </c:pt>
                <c:pt idx="60477">
                  <c:v>-26.921000000000006</c:v>
                </c:pt>
                <c:pt idx="60478">
                  <c:v>-26.918999999999997</c:v>
                </c:pt>
                <c:pt idx="60479">
                  <c:v>-26.917000000000002</c:v>
                </c:pt>
                <c:pt idx="60480">
                  <c:v>-26.915000000000006</c:v>
                </c:pt>
                <c:pt idx="60481">
                  <c:v>-26.912999999999997</c:v>
                </c:pt>
                <c:pt idx="60482">
                  <c:v>-26.911000000000001</c:v>
                </c:pt>
                <c:pt idx="60483">
                  <c:v>-26.909000000000006</c:v>
                </c:pt>
                <c:pt idx="60484">
                  <c:v>-26.906999999999996</c:v>
                </c:pt>
                <c:pt idx="60485">
                  <c:v>-26.905000000000001</c:v>
                </c:pt>
                <c:pt idx="60486">
                  <c:v>-26.903000000000006</c:v>
                </c:pt>
                <c:pt idx="60487">
                  <c:v>-26.900999999999996</c:v>
                </c:pt>
                <c:pt idx="60488">
                  <c:v>-26.899000000000001</c:v>
                </c:pt>
                <c:pt idx="60489">
                  <c:v>-26.897000000000006</c:v>
                </c:pt>
                <c:pt idx="60490">
                  <c:v>-26.894999999999996</c:v>
                </c:pt>
                <c:pt idx="60491">
                  <c:v>-26.893000000000001</c:v>
                </c:pt>
                <c:pt idx="60492">
                  <c:v>-26.891000000000005</c:v>
                </c:pt>
                <c:pt idx="60493">
                  <c:v>-26.888999999999996</c:v>
                </c:pt>
                <c:pt idx="60494">
                  <c:v>-26.887</c:v>
                </c:pt>
                <c:pt idx="60495">
                  <c:v>-26.885000000000005</c:v>
                </c:pt>
                <c:pt idx="60496">
                  <c:v>-26.882999999999996</c:v>
                </c:pt>
                <c:pt idx="60497">
                  <c:v>-26.881</c:v>
                </c:pt>
                <c:pt idx="60498">
                  <c:v>-26.879000000000005</c:v>
                </c:pt>
                <c:pt idx="60499">
                  <c:v>-26.876999999999995</c:v>
                </c:pt>
                <c:pt idx="60500">
                  <c:v>-26.875</c:v>
                </c:pt>
                <c:pt idx="60501">
                  <c:v>-26.873000000000005</c:v>
                </c:pt>
                <c:pt idx="60502">
                  <c:v>-26.870999999999995</c:v>
                </c:pt>
                <c:pt idx="60503">
                  <c:v>-26.869</c:v>
                </c:pt>
                <c:pt idx="60504">
                  <c:v>-26.867000000000004</c:v>
                </c:pt>
                <c:pt idx="60505">
                  <c:v>-26.864999999999995</c:v>
                </c:pt>
                <c:pt idx="60506">
                  <c:v>-26.863</c:v>
                </c:pt>
                <c:pt idx="60507">
                  <c:v>-26.861000000000004</c:v>
                </c:pt>
                <c:pt idx="60508">
                  <c:v>-26.858999999999995</c:v>
                </c:pt>
                <c:pt idx="60509">
                  <c:v>-26.856999999999999</c:v>
                </c:pt>
                <c:pt idx="60510">
                  <c:v>-26.855000000000004</c:v>
                </c:pt>
                <c:pt idx="60511">
                  <c:v>-26.852999999999994</c:v>
                </c:pt>
                <c:pt idx="60512">
                  <c:v>-26.850999999999999</c:v>
                </c:pt>
                <c:pt idx="60513">
                  <c:v>-26.849000000000004</c:v>
                </c:pt>
                <c:pt idx="60514">
                  <c:v>-26.846999999999994</c:v>
                </c:pt>
                <c:pt idx="60515">
                  <c:v>-26.844999999999999</c:v>
                </c:pt>
                <c:pt idx="60516">
                  <c:v>-26.843000000000004</c:v>
                </c:pt>
                <c:pt idx="60517">
                  <c:v>-26.840999999999994</c:v>
                </c:pt>
                <c:pt idx="60518">
                  <c:v>-26.838999999999999</c:v>
                </c:pt>
                <c:pt idx="60519">
                  <c:v>-26.837000000000003</c:v>
                </c:pt>
                <c:pt idx="60520">
                  <c:v>-26.834999999999994</c:v>
                </c:pt>
                <c:pt idx="60521">
                  <c:v>-26.832999999999998</c:v>
                </c:pt>
                <c:pt idx="60522">
                  <c:v>-26.831000000000003</c:v>
                </c:pt>
                <c:pt idx="60523">
                  <c:v>-26.828999999999994</c:v>
                </c:pt>
                <c:pt idx="60524">
                  <c:v>-26.826999999999998</c:v>
                </c:pt>
                <c:pt idx="60525">
                  <c:v>-26.825000000000003</c:v>
                </c:pt>
                <c:pt idx="60526">
                  <c:v>-26.822999999999993</c:v>
                </c:pt>
                <c:pt idx="60527">
                  <c:v>-26.820999999999998</c:v>
                </c:pt>
                <c:pt idx="60528">
                  <c:v>-26.819000000000003</c:v>
                </c:pt>
                <c:pt idx="60529">
                  <c:v>-26.816999999999993</c:v>
                </c:pt>
                <c:pt idx="60530">
                  <c:v>-26.814999999999998</c:v>
                </c:pt>
                <c:pt idx="60531">
                  <c:v>-26.813000000000002</c:v>
                </c:pt>
                <c:pt idx="60532">
                  <c:v>-26.811000000000007</c:v>
                </c:pt>
                <c:pt idx="60533">
                  <c:v>-26.808999999999997</c:v>
                </c:pt>
                <c:pt idx="60534">
                  <c:v>-26.807000000000002</c:v>
                </c:pt>
                <c:pt idx="60535">
                  <c:v>-26.805000000000007</c:v>
                </c:pt>
                <c:pt idx="60536">
                  <c:v>-26.802999999999997</c:v>
                </c:pt>
                <c:pt idx="60537">
                  <c:v>-26.801000000000002</c:v>
                </c:pt>
                <c:pt idx="60538">
                  <c:v>-26.799000000000007</c:v>
                </c:pt>
                <c:pt idx="60539">
                  <c:v>-26.796999999999997</c:v>
                </c:pt>
                <c:pt idx="60540">
                  <c:v>-26.795000000000002</c:v>
                </c:pt>
                <c:pt idx="60541">
                  <c:v>-26.793000000000006</c:v>
                </c:pt>
                <c:pt idx="60542">
                  <c:v>-26.790999999999997</c:v>
                </c:pt>
                <c:pt idx="60543">
                  <c:v>-26.789000000000001</c:v>
                </c:pt>
                <c:pt idx="60544">
                  <c:v>-26.787000000000006</c:v>
                </c:pt>
                <c:pt idx="60545">
                  <c:v>-26.784999999999997</c:v>
                </c:pt>
                <c:pt idx="60546">
                  <c:v>-26.783000000000001</c:v>
                </c:pt>
                <c:pt idx="60547">
                  <c:v>-26.781000000000006</c:v>
                </c:pt>
                <c:pt idx="60548">
                  <c:v>-26.778999999999996</c:v>
                </c:pt>
                <c:pt idx="60549">
                  <c:v>-26.777000000000001</c:v>
                </c:pt>
                <c:pt idx="60550">
                  <c:v>-26.775000000000006</c:v>
                </c:pt>
                <c:pt idx="60551">
                  <c:v>-26.772999999999996</c:v>
                </c:pt>
                <c:pt idx="60552">
                  <c:v>-26.771000000000001</c:v>
                </c:pt>
                <c:pt idx="60553">
                  <c:v>-26.769000000000005</c:v>
                </c:pt>
                <c:pt idx="60554">
                  <c:v>-26.766999999999996</c:v>
                </c:pt>
                <c:pt idx="60555">
                  <c:v>-26.765000000000001</c:v>
                </c:pt>
                <c:pt idx="60556">
                  <c:v>-26.763000000000005</c:v>
                </c:pt>
                <c:pt idx="60557">
                  <c:v>-26.760999999999996</c:v>
                </c:pt>
                <c:pt idx="60558">
                  <c:v>-26.759</c:v>
                </c:pt>
                <c:pt idx="60559">
                  <c:v>-26.757000000000005</c:v>
                </c:pt>
                <c:pt idx="60560">
                  <c:v>-26.754999999999995</c:v>
                </c:pt>
                <c:pt idx="60561">
                  <c:v>-26.753</c:v>
                </c:pt>
                <c:pt idx="60562">
                  <c:v>-26.751000000000005</c:v>
                </c:pt>
                <c:pt idx="60563">
                  <c:v>-26.748999999999995</c:v>
                </c:pt>
                <c:pt idx="60564">
                  <c:v>-26.747</c:v>
                </c:pt>
                <c:pt idx="60565">
                  <c:v>-26.745000000000005</c:v>
                </c:pt>
                <c:pt idx="60566">
                  <c:v>-26.742999999999995</c:v>
                </c:pt>
                <c:pt idx="60567">
                  <c:v>-26.741</c:v>
                </c:pt>
                <c:pt idx="60568">
                  <c:v>-26.739000000000004</c:v>
                </c:pt>
                <c:pt idx="60569">
                  <c:v>-26.736999999999995</c:v>
                </c:pt>
                <c:pt idx="60570">
                  <c:v>-26.734999999999999</c:v>
                </c:pt>
                <c:pt idx="60571">
                  <c:v>-26.733000000000004</c:v>
                </c:pt>
                <c:pt idx="60572">
                  <c:v>-26.730999999999995</c:v>
                </c:pt>
                <c:pt idx="60573">
                  <c:v>-26.728999999999999</c:v>
                </c:pt>
                <c:pt idx="60574">
                  <c:v>-26.727000000000004</c:v>
                </c:pt>
                <c:pt idx="60575">
                  <c:v>-26.724999999999994</c:v>
                </c:pt>
                <c:pt idx="60576">
                  <c:v>-26.722999999999999</c:v>
                </c:pt>
                <c:pt idx="60577">
                  <c:v>-26.721000000000004</c:v>
                </c:pt>
                <c:pt idx="60578">
                  <c:v>-26.718999999999994</c:v>
                </c:pt>
                <c:pt idx="60579">
                  <c:v>-26.716999999999999</c:v>
                </c:pt>
                <c:pt idx="60580">
                  <c:v>-26.715000000000003</c:v>
                </c:pt>
                <c:pt idx="60581">
                  <c:v>-26.712999999999994</c:v>
                </c:pt>
                <c:pt idx="60582">
                  <c:v>-26.710999999999999</c:v>
                </c:pt>
                <c:pt idx="60583">
                  <c:v>-26.709000000000003</c:v>
                </c:pt>
                <c:pt idx="60584">
                  <c:v>-26.706999999999994</c:v>
                </c:pt>
                <c:pt idx="60585">
                  <c:v>-26.704999999999998</c:v>
                </c:pt>
                <c:pt idx="60586">
                  <c:v>-26.703000000000003</c:v>
                </c:pt>
                <c:pt idx="60587">
                  <c:v>-26.700999999999993</c:v>
                </c:pt>
                <c:pt idx="60588">
                  <c:v>-26.698999999999998</c:v>
                </c:pt>
                <c:pt idx="60589">
                  <c:v>-26.697000000000003</c:v>
                </c:pt>
                <c:pt idx="60590">
                  <c:v>-26.694999999999993</c:v>
                </c:pt>
                <c:pt idx="60591">
                  <c:v>-26.692999999999998</c:v>
                </c:pt>
                <c:pt idx="60592">
                  <c:v>-26.691000000000003</c:v>
                </c:pt>
                <c:pt idx="60593">
                  <c:v>-26.688999999999993</c:v>
                </c:pt>
                <c:pt idx="60594">
                  <c:v>-26.686999999999998</c:v>
                </c:pt>
                <c:pt idx="60595">
                  <c:v>-26.685000000000002</c:v>
                </c:pt>
                <c:pt idx="60596">
                  <c:v>-26.683000000000007</c:v>
                </c:pt>
                <c:pt idx="60597">
                  <c:v>-26.680999999999997</c:v>
                </c:pt>
                <c:pt idx="60598">
                  <c:v>-26.679000000000002</c:v>
                </c:pt>
                <c:pt idx="60599">
                  <c:v>-26.677000000000007</c:v>
                </c:pt>
                <c:pt idx="60600">
                  <c:v>-26.674999999999997</c:v>
                </c:pt>
                <c:pt idx="60601">
                  <c:v>-26.673000000000002</c:v>
                </c:pt>
                <c:pt idx="60602">
                  <c:v>-26.671000000000006</c:v>
                </c:pt>
                <c:pt idx="60603">
                  <c:v>-26.668999999999997</c:v>
                </c:pt>
                <c:pt idx="60604">
                  <c:v>-26.667000000000002</c:v>
                </c:pt>
                <c:pt idx="60605">
                  <c:v>-26.665000000000006</c:v>
                </c:pt>
                <c:pt idx="60606">
                  <c:v>-26.662999999999997</c:v>
                </c:pt>
                <c:pt idx="60607">
                  <c:v>-26.661000000000001</c:v>
                </c:pt>
                <c:pt idx="60608">
                  <c:v>-26.659000000000006</c:v>
                </c:pt>
                <c:pt idx="60609">
                  <c:v>-26.656999999999996</c:v>
                </c:pt>
                <c:pt idx="60610">
                  <c:v>-26.655000000000001</c:v>
                </c:pt>
                <c:pt idx="60611">
                  <c:v>-26.653000000000006</c:v>
                </c:pt>
                <c:pt idx="60612">
                  <c:v>-26.650999999999996</c:v>
                </c:pt>
                <c:pt idx="60613">
                  <c:v>-26.649000000000001</c:v>
                </c:pt>
                <c:pt idx="60614">
                  <c:v>-26.647000000000006</c:v>
                </c:pt>
                <c:pt idx="60615">
                  <c:v>-26.644999999999996</c:v>
                </c:pt>
                <c:pt idx="60616">
                  <c:v>-26.643000000000001</c:v>
                </c:pt>
                <c:pt idx="60617">
                  <c:v>-26.641000000000005</c:v>
                </c:pt>
                <c:pt idx="60618">
                  <c:v>-26.638999999999996</c:v>
                </c:pt>
                <c:pt idx="60619">
                  <c:v>-26.637</c:v>
                </c:pt>
                <c:pt idx="60620">
                  <c:v>-26.635000000000005</c:v>
                </c:pt>
                <c:pt idx="60621">
                  <c:v>-26.632999999999996</c:v>
                </c:pt>
                <c:pt idx="60622">
                  <c:v>-26.631</c:v>
                </c:pt>
                <c:pt idx="60623">
                  <c:v>-26.629000000000005</c:v>
                </c:pt>
                <c:pt idx="60624">
                  <c:v>-26.626999999999995</c:v>
                </c:pt>
                <c:pt idx="60625">
                  <c:v>-26.625</c:v>
                </c:pt>
                <c:pt idx="60626">
                  <c:v>-26.623000000000005</c:v>
                </c:pt>
                <c:pt idx="60627">
                  <c:v>-26.620999999999995</c:v>
                </c:pt>
                <c:pt idx="60628">
                  <c:v>-26.619</c:v>
                </c:pt>
                <c:pt idx="60629">
                  <c:v>-26.617000000000004</c:v>
                </c:pt>
                <c:pt idx="60630">
                  <c:v>-26.614999999999995</c:v>
                </c:pt>
                <c:pt idx="60631">
                  <c:v>-26.613</c:v>
                </c:pt>
                <c:pt idx="60632">
                  <c:v>-26.611000000000004</c:v>
                </c:pt>
                <c:pt idx="60633">
                  <c:v>-26.608999999999995</c:v>
                </c:pt>
                <c:pt idx="60634">
                  <c:v>-26.606999999999999</c:v>
                </c:pt>
                <c:pt idx="60635">
                  <c:v>-26.605000000000004</c:v>
                </c:pt>
                <c:pt idx="60636">
                  <c:v>-26.602999999999994</c:v>
                </c:pt>
                <c:pt idx="60637">
                  <c:v>-26.600999999999999</c:v>
                </c:pt>
                <c:pt idx="60638">
                  <c:v>-26.599000000000004</c:v>
                </c:pt>
                <c:pt idx="60639">
                  <c:v>-26.596999999999994</c:v>
                </c:pt>
                <c:pt idx="60640">
                  <c:v>-26.594999999999999</c:v>
                </c:pt>
                <c:pt idx="60641">
                  <c:v>-26.593000000000004</c:v>
                </c:pt>
                <c:pt idx="60642">
                  <c:v>-26.590999999999994</c:v>
                </c:pt>
                <c:pt idx="60643">
                  <c:v>-26.588999999999999</c:v>
                </c:pt>
                <c:pt idx="60644">
                  <c:v>-26.587000000000003</c:v>
                </c:pt>
                <c:pt idx="60645">
                  <c:v>-26.584999999999994</c:v>
                </c:pt>
                <c:pt idx="60646">
                  <c:v>-26.582999999999998</c:v>
                </c:pt>
                <c:pt idx="60647">
                  <c:v>-26.581000000000003</c:v>
                </c:pt>
                <c:pt idx="60648">
                  <c:v>-26.578999999999994</c:v>
                </c:pt>
                <c:pt idx="60649">
                  <c:v>-26.576999999999998</c:v>
                </c:pt>
                <c:pt idx="60650">
                  <c:v>-26.575000000000003</c:v>
                </c:pt>
                <c:pt idx="60651">
                  <c:v>-26.572999999999993</c:v>
                </c:pt>
                <c:pt idx="60652">
                  <c:v>-26.570999999999998</c:v>
                </c:pt>
                <c:pt idx="60653">
                  <c:v>-26.569000000000003</c:v>
                </c:pt>
                <c:pt idx="60654">
                  <c:v>-26.566999999999993</c:v>
                </c:pt>
                <c:pt idx="60655">
                  <c:v>-26.564999999999998</c:v>
                </c:pt>
                <c:pt idx="60656">
                  <c:v>-26.563000000000002</c:v>
                </c:pt>
                <c:pt idx="60657">
                  <c:v>-26.561000000000007</c:v>
                </c:pt>
                <c:pt idx="60658">
                  <c:v>-26.558999999999997</c:v>
                </c:pt>
                <c:pt idx="60659">
                  <c:v>-26.557000000000002</c:v>
                </c:pt>
                <c:pt idx="60660">
                  <c:v>-26.555000000000007</c:v>
                </c:pt>
                <c:pt idx="60661">
                  <c:v>-26.552999999999997</c:v>
                </c:pt>
                <c:pt idx="60662">
                  <c:v>-26.551000000000002</c:v>
                </c:pt>
                <c:pt idx="60663">
                  <c:v>-26.549000000000007</c:v>
                </c:pt>
                <c:pt idx="60664">
                  <c:v>-26.546999999999997</c:v>
                </c:pt>
                <c:pt idx="60665">
                  <c:v>-26.545000000000002</c:v>
                </c:pt>
                <c:pt idx="60666">
                  <c:v>-26.543000000000006</c:v>
                </c:pt>
                <c:pt idx="60667">
                  <c:v>-26.540999999999997</c:v>
                </c:pt>
                <c:pt idx="60668">
                  <c:v>-26.539000000000001</c:v>
                </c:pt>
                <c:pt idx="60669">
                  <c:v>-26.537000000000006</c:v>
                </c:pt>
                <c:pt idx="60670">
                  <c:v>-26.534999999999997</c:v>
                </c:pt>
                <c:pt idx="60671">
                  <c:v>-26.533000000000001</c:v>
                </c:pt>
                <c:pt idx="60672">
                  <c:v>-26.531000000000006</c:v>
                </c:pt>
                <c:pt idx="60673">
                  <c:v>-26.528999999999996</c:v>
                </c:pt>
                <c:pt idx="60674">
                  <c:v>-26.527000000000001</c:v>
                </c:pt>
                <c:pt idx="60675">
                  <c:v>-26.525000000000006</c:v>
                </c:pt>
                <c:pt idx="60676">
                  <c:v>-26.522999999999996</c:v>
                </c:pt>
                <c:pt idx="60677">
                  <c:v>-26.521000000000001</c:v>
                </c:pt>
                <c:pt idx="60678">
                  <c:v>-26.519000000000005</c:v>
                </c:pt>
                <c:pt idx="60679">
                  <c:v>-26.516999999999996</c:v>
                </c:pt>
                <c:pt idx="60680">
                  <c:v>-26.515000000000001</c:v>
                </c:pt>
                <c:pt idx="60681">
                  <c:v>-26.513000000000005</c:v>
                </c:pt>
                <c:pt idx="60682">
                  <c:v>-26.510999999999996</c:v>
                </c:pt>
                <c:pt idx="60683">
                  <c:v>-26.509</c:v>
                </c:pt>
                <c:pt idx="60684">
                  <c:v>-26.507000000000005</c:v>
                </c:pt>
                <c:pt idx="60685">
                  <c:v>-26.504999999999995</c:v>
                </c:pt>
                <c:pt idx="60686">
                  <c:v>-26.503</c:v>
                </c:pt>
                <c:pt idx="60687">
                  <c:v>-26.501000000000005</c:v>
                </c:pt>
                <c:pt idx="60688">
                  <c:v>-26.498999999999995</c:v>
                </c:pt>
                <c:pt idx="60689">
                  <c:v>-26.497</c:v>
                </c:pt>
                <c:pt idx="60690">
                  <c:v>-26.495000000000005</c:v>
                </c:pt>
                <c:pt idx="60691">
                  <c:v>-26.492999999999995</c:v>
                </c:pt>
                <c:pt idx="60692">
                  <c:v>-26.491</c:v>
                </c:pt>
                <c:pt idx="60693">
                  <c:v>-26.489000000000004</c:v>
                </c:pt>
                <c:pt idx="60694">
                  <c:v>-26.486999999999995</c:v>
                </c:pt>
                <c:pt idx="60695">
                  <c:v>-26.484999999999999</c:v>
                </c:pt>
                <c:pt idx="60696">
                  <c:v>-26.483000000000004</c:v>
                </c:pt>
                <c:pt idx="60697">
                  <c:v>-26.480999999999995</c:v>
                </c:pt>
                <c:pt idx="60698">
                  <c:v>-26.478999999999999</c:v>
                </c:pt>
                <c:pt idx="60699">
                  <c:v>-26.477000000000004</c:v>
                </c:pt>
                <c:pt idx="60700">
                  <c:v>-26.474999999999994</c:v>
                </c:pt>
                <c:pt idx="60701">
                  <c:v>-26.472999999999999</c:v>
                </c:pt>
                <c:pt idx="60702">
                  <c:v>-26.471000000000004</c:v>
                </c:pt>
                <c:pt idx="60703">
                  <c:v>-26.468999999999994</c:v>
                </c:pt>
                <c:pt idx="60704">
                  <c:v>-26.466999999999999</c:v>
                </c:pt>
                <c:pt idx="60705">
                  <c:v>-26.465000000000003</c:v>
                </c:pt>
                <c:pt idx="60706">
                  <c:v>-26.462999999999994</c:v>
                </c:pt>
                <c:pt idx="60707">
                  <c:v>-26.460999999999999</c:v>
                </c:pt>
                <c:pt idx="60708">
                  <c:v>-26.459000000000003</c:v>
                </c:pt>
                <c:pt idx="60709">
                  <c:v>-26.456999999999994</c:v>
                </c:pt>
                <c:pt idx="60710">
                  <c:v>-26.454999999999998</c:v>
                </c:pt>
                <c:pt idx="60711">
                  <c:v>-26.453000000000003</c:v>
                </c:pt>
                <c:pt idx="60712">
                  <c:v>-26.450999999999993</c:v>
                </c:pt>
                <c:pt idx="60713">
                  <c:v>-26.448999999999998</c:v>
                </c:pt>
                <c:pt idx="60714">
                  <c:v>-26.447000000000003</c:v>
                </c:pt>
                <c:pt idx="60715">
                  <c:v>-26.444999999999993</c:v>
                </c:pt>
                <c:pt idx="60716">
                  <c:v>-26.442999999999998</c:v>
                </c:pt>
                <c:pt idx="60717">
                  <c:v>-26.441000000000003</c:v>
                </c:pt>
                <c:pt idx="60718">
                  <c:v>-26.438999999999993</c:v>
                </c:pt>
                <c:pt idx="60719">
                  <c:v>-26.436999999999998</c:v>
                </c:pt>
                <c:pt idx="60720">
                  <c:v>-26.435000000000002</c:v>
                </c:pt>
                <c:pt idx="60721">
                  <c:v>-26.433000000000007</c:v>
                </c:pt>
                <c:pt idx="60722">
                  <c:v>-26.430999999999997</c:v>
                </c:pt>
                <c:pt idx="60723">
                  <c:v>-26.429000000000002</c:v>
                </c:pt>
                <c:pt idx="60724">
                  <c:v>-26.427000000000007</c:v>
                </c:pt>
                <c:pt idx="60725">
                  <c:v>-26.424999999999997</c:v>
                </c:pt>
                <c:pt idx="60726">
                  <c:v>-26.423000000000002</c:v>
                </c:pt>
                <c:pt idx="60727">
                  <c:v>-26.421000000000006</c:v>
                </c:pt>
                <c:pt idx="60728">
                  <c:v>-26.418999999999997</c:v>
                </c:pt>
                <c:pt idx="60729">
                  <c:v>-26.417000000000002</c:v>
                </c:pt>
                <c:pt idx="60730">
                  <c:v>-26.415000000000006</c:v>
                </c:pt>
                <c:pt idx="60731">
                  <c:v>-26.412999999999997</c:v>
                </c:pt>
                <c:pt idx="60732">
                  <c:v>-26.411000000000001</c:v>
                </c:pt>
                <c:pt idx="60733">
                  <c:v>-26.409000000000006</c:v>
                </c:pt>
                <c:pt idx="60734">
                  <c:v>-26.406999999999996</c:v>
                </c:pt>
                <c:pt idx="60735">
                  <c:v>-26.405000000000001</c:v>
                </c:pt>
                <c:pt idx="60736">
                  <c:v>-26.403000000000006</c:v>
                </c:pt>
                <c:pt idx="60737">
                  <c:v>-26.400999999999996</c:v>
                </c:pt>
                <c:pt idx="60738">
                  <c:v>-26.399000000000001</c:v>
                </c:pt>
                <c:pt idx="60739">
                  <c:v>-26.397000000000006</c:v>
                </c:pt>
                <c:pt idx="60740">
                  <c:v>-26.394999999999996</c:v>
                </c:pt>
                <c:pt idx="60741">
                  <c:v>-26.393000000000001</c:v>
                </c:pt>
                <c:pt idx="60742">
                  <c:v>-26.391000000000005</c:v>
                </c:pt>
                <c:pt idx="60743">
                  <c:v>-26.388999999999996</c:v>
                </c:pt>
                <c:pt idx="60744">
                  <c:v>-26.387</c:v>
                </c:pt>
                <c:pt idx="60745">
                  <c:v>-26.385000000000005</c:v>
                </c:pt>
                <c:pt idx="60746">
                  <c:v>-26.382999999999996</c:v>
                </c:pt>
                <c:pt idx="60747">
                  <c:v>-26.381</c:v>
                </c:pt>
                <c:pt idx="60748">
                  <c:v>-26.379000000000005</c:v>
                </c:pt>
                <c:pt idx="60749">
                  <c:v>-26.376999999999995</c:v>
                </c:pt>
                <c:pt idx="60750">
                  <c:v>-26.375</c:v>
                </c:pt>
                <c:pt idx="60751">
                  <c:v>-26.373000000000005</c:v>
                </c:pt>
                <c:pt idx="60752">
                  <c:v>-26.370999999999995</c:v>
                </c:pt>
                <c:pt idx="60753">
                  <c:v>-26.369</c:v>
                </c:pt>
                <c:pt idx="60754">
                  <c:v>-26.367000000000004</c:v>
                </c:pt>
                <c:pt idx="60755">
                  <c:v>-26.364999999999995</c:v>
                </c:pt>
                <c:pt idx="60756">
                  <c:v>-26.363</c:v>
                </c:pt>
                <c:pt idx="60757">
                  <c:v>-26.361000000000004</c:v>
                </c:pt>
                <c:pt idx="60758">
                  <c:v>-26.358999999999995</c:v>
                </c:pt>
                <c:pt idx="60759">
                  <c:v>-26.356999999999999</c:v>
                </c:pt>
                <c:pt idx="60760">
                  <c:v>-26.355000000000004</c:v>
                </c:pt>
                <c:pt idx="60761">
                  <c:v>-26.352999999999994</c:v>
                </c:pt>
                <c:pt idx="60762">
                  <c:v>-26.350999999999999</c:v>
                </c:pt>
                <c:pt idx="60763">
                  <c:v>-26.349000000000004</c:v>
                </c:pt>
                <c:pt idx="60764">
                  <c:v>-26.346999999999994</c:v>
                </c:pt>
                <c:pt idx="60765">
                  <c:v>-26.344999999999999</c:v>
                </c:pt>
                <c:pt idx="60766">
                  <c:v>-26.343000000000004</c:v>
                </c:pt>
                <c:pt idx="60767">
                  <c:v>-26.340999999999994</c:v>
                </c:pt>
                <c:pt idx="60768">
                  <c:v>-26.338999999999999</c:v>
                </c:pt>
                <c:pt idx="60769">
                  <c:v>-26.337000000000003</c:v>
                </c:pt>
                <c:pt idx="60770">
                  <c:v>-26.334999999999994</c:v>
                </c:pt>
                <c:pt idx="60771">
                  <c:v>-26.332999999999998</c:v>
                </c:pt>
                <c:pt idx="60772">
                  <c:v>-26.331000000000003</c:v>
                </c:pt>
                <c:pt idx="60773">
                  <c:v>-26.328999999999994</c:v>
                </c:pt>
                <c:pt idx="60774">
                  <c:v>-26.326999999999998</c:v>
                </c:pt>
                <c:pt idx="60775">
                  <c:v>-26.325000000000003</c:v>
                </c:pt>
                <c:pt idx="60776">
                  <c:v>-26.322999999999993</c:v>
                </c:pt>
                <c:pt idx="60777">
                  <c:v>-26.320999999999998</c:v>
                </c:pt>
                <c:pt idx="60778">
                  <c:v>-26.319000000000003</c:v>
                </c:pt>
                <c:pt idx="60779">
                  <c:v>-26.316999999999993</c:v>
                </c:pt>
                <c:pt idx="60780">
                  <c:v>-26.314999999999998</c:v>
                </c:pt>
                <c:pt idx="60781">
                  <c:v>-26.313000000000002</c:v>
                </c:pt>
                <c:pt idx="60782">
                  <c:v>-26.311000000000007</c:v>
                </c:pt>
                <c:pt idx="60783">
                  <c:v>-26.308999999999997</c:v>
                </c:pt>
                <c:pt idx="60784">
                  <c:v>-26.307000000000002</c:v>
                </c:pt>
                <c:pt idx="60785">
                  <c:v>-26.305000000000007</c:v>
                </c:pt>
                <c:pt idx="60786">
                  <c:v>-26.302999999999997</c:v>
                </c:pt>
                <c:pt idx="60787">
                  <c:v>-26.301000000000002</c:v>
                </c:pt>
                <c:pt idx="60788">
                  <c:v>-26.299000000000007</c:v>
                </c:pt>
                <c:pt idx="60789">
                  <c:v>-26.296999999999997</c:v>
                </c:pt>
                <c:pt idx="60790">
                  <c:v>-26.295000000000002</c:v>
                </c:pt>
                <c:pt idx="60791">
                  <c:v>-26.293000000000006</c:v>
                </c:pt>
                <c:pt idx="60792">
                  <c:v>-26.290999999999997</c:v>
                </c:pt>
                <c:pt idx="60793">
                  <c:v>-26.289000000000001</c:v>
                </c:pt>
                <c:pt idx="60794">
                  <c:v>-26.287000000000006</c:v>
                </c:pt>
                <c:pt idx="60795">
                  <c:v>-26.284999999999997</c:v>
                </c:pt>
                <c:pt idx="60796">
                  <c:v>-26.283000000000001</c:v>
                </c:pt>
                <c:pt idx="60797">
                  <c:v>-26.281000000000006</c:v>
                </c:pt>
                <c:pt idx="60798">
                  <c:v>-26.278999999999996</c:v>
                </c:pt>
                <c:pt idx="60799">
                  <c:v>-26.277000000000001</c:v>
                </c:pt>
                <c:pt idx="60800">
                  <c:v>-26.275000000000006</c:v>
                </c:pt>
                <c:pt idx="60801">
                  <c:v>-26.272999999999996</c:v>
                </c:pt>
                <c:pt idx="60802">
                  <c:v>-26.271000000000001</c:v>
                </c:pt>
                <c:pt idx="60803">
                  <c:v>-26.269000000000005</c:v>
                </c:pt>
                <c:pt idx="60804">
                  <c:v>-26.266999999999996</c:v>
                </c:pt>
                <c:pt idx="60805">
                  <c:v>-26.265000000000001</c:v>
                </c:pt>
                <c:pt idx="60806">
                  <c:v>-26.263000000000005</c:v>
                </c:pt>
                <c:pt idx="60807">
                  <c:v>-26.260999999999996</c:v>
                </c:pt>
                <c:pt idx="60808">
                  <c:v>-26.259</c:v>
                </c:pt>
                <c:pt idx="60809">
                  <c:v>-26.257000000000005</c:v>
                </c:pt>
                <c:pt idx="60810">
                  <c:v>-26.254999999999995</c:v>
                </c:pt>
                <c:pt idx="60811">
                  <c:v>-26.253</c:v>
                </c:pt>
                <c:pt idx="60812">
                  <c:v>-26.251000000000005</c:v>
                </c:pt>
                <c:pt idx="60813">
                  <c:v>-26.248999999999995</c:v>
                </c:pt>
                <c:pt idx="60814">
                  <c:v>-26.247</c:v>
                </c:pt>
                <c:pt idx="60815">
                  <c:v>-26.245000000000005</c:v>
                </c:pt>
                <c:pt idx="60816">
                  <c:v>-26.242999999999995</c:v>
                </c:pt>
                <c:pt idx="60817">
                  <c:v>-26.241</c:v>
                </c:pt>
                <c:pt idx="60818">
                  <c:v>-26.239000000000004</c:v>
                </c:pt>
                <c:pt idx="60819">
                  <c:v>-26.236999999999995</c:v>
                </c:pt>
                <c:pt idx="60820">
                  <c:v>-26.234999999999999</c:v>
                </c:pt>
                <c:pt idx="60821">
                  <c:v>-26.233000000000004</c:v>
                </c:pt>
                <c:pt idx="60822">
                  <c:v>-26.230999999999995</c:v>
                </c:pt>
                <c:pt idx="60823">
                  <c:v>-26.228999999999999</c:v>
                </c:pt>
                <c:pt idx="60824">
                  <c:v>-26.227000000000004</c:v>
                </c:pt>
                <c:pt idx="60825">
                  <c:v>-26.224999999999994</c:v>
                </c:pt>
                <c:pt idx="60826">
                  <c:v>-26.222999999999999</c:v>
                </c:pt>
                <c:pt idx="60827">
                  <c:v>-26.221000000000004</c:v>
                </c:pt>
                <c:pt idx="60828">
                  <c:v>-26.218999999999994</c:v>
                </c:pt>
                <c:pt idx="60829">
                  <c:v>-26.216999999999999</c:v>
                </c:pt>
                <c:pt idx="60830">
                  <c:v>-26.215000000000003</c:v>
                </c:pt>
                <c:pt idx="60831">
                  <c:v>-26.212999999999994</c:v>
                </c:pt>
                <c:pt idx="60832">
                  <c:v>-26.210999999999999</c:v>
                </c:pt>
                <c:pt idx="60833">
                  <c:v>-26.209000000000003</c:v>
                </c:pt>
                <c:pt idx="60834">
                  <c:v>-26.206999999999994</c:v>
                </c:pt>
                <c:pt idx="60835">
                  <c:v>-26.204999999999998</c:v>
                </c:pt>
                <c:pt idx="60836">
                  <c:v>-26.203000000000003</c:v>
                </c:pt>
                <c:pt idx="60837">
                  <c:v>-26.200999999999993</c:v>
                </c:pt>
                <c:pt idx="60838">
                  <c:v>-26.198999999999998</c:v>
                </c:pt>
                <c:pt idx="60839">
                  <c:v>-26.197000000000003</c:v>
                </c:pt>
                <c:pt idx="60840">
                  <c:v>-26.194999999999993</c:v>
                </c:pt>
                <c:pt idx="60841">
                  <c:v>-26.192999999999998</c:v>
                </c:pt>
                <c:pt idx="60842">
                  <c:v>-26.191000000000003</c:v>
                </c:pt>
                <c:pt idx="60843">
                  <c:v>-26.188999999999993</c:v>
                </c:pt>
                <c:pt idx="60844">
                  <c:v>-26.186999999999998</c:v>
                </c:pt>
                <c:pt idx="60845">
                  <c:v>-26.185000000000002</c:v>
                </c:pt>
                <c:pt idx="60846">
                  <c:v>-26.183000000000007</c:v>
                </c:pt>
                <c:pt idx="60847">
                  <c:v>-26.180999999999997</c:v>
                </c:pt>
                <c:pt idx="60848">
                  <c:v>-26.179000000000002</c:v>
                </c:pt>
                <c:pt idx="60849">
                  <c:v>-26.177000000000007</c:v>
                </c:pt>
                <c:pt idx="60850">
                  <c:v>-26.174999999999997</c:v>
                </c:pt>
                <c:pt idx="60851">
                  <c:v>-26.173000000000002</c:v>
                </c:pt>
                <c:pt idx="60852">
                  <c:v>-26.171000000000006</c:v>
                </c:pt>
                <c:pt idx="60853">
                  <c:v>-26.168999999999997</c:v>
                </c:pt>
                <c:pt idx="60854">
                  <c:v>-26.167000000000002</c:v>
                </c:pt>
                <c:pt idx="60855">
                  <c:v>-26.165000000000006</c:v>
                </c:pt>
                <c:pt idx="60856">
                  <c:v>-26.162999999999997</c:v>
                </c:pt>
                <c:pt idx="60857">
                  <c:v>-26.161000000000001</c:v>
                </c:pt>
                <c:pt idx="60858">
                  <c:v>-26.159000000000006</c:v>
                </c:pt>
                <c:pt idx="60859">
                  <c:v>-26.156999999999996</c:v>
                </c:pt>
                <c:pt idx="60860">
                  <c:v>-26.155000000000001</c:v>
                </c:pt>
                <c:pt idx="60861">
                  <c:v>-26.153000000000006</c:v>
                </c:pt>
                <c:pt idx="60862">
                  <c:v>-26.150999999999996</c:v>
                </c:pt>
                <c:pt idx="60863">
                  <c:v>-26.149000000000001</c:v>
                </c:pt>
                <c:pt idx="60864">
                  <c:v>-26.147000000000006</c:v>
                </c:pt>
                <c:pt idx="60865">
                  <c:v>-26.144999999999996</c:v>
                </c:pt>
                <c:pt idx="60866">
                  <c:v>-26.143000000000001</c:v>
                </c:pt>
                <c:pt idx="60867">
                  <c:v>-26.141000000000005</c:v>
                </c:pt>
                <c:pt idx="60868">
                  <c:v>-26.138999999999996</c:v>
                </c:pt>
                <c:pt idx="60869">
                  <c:v>-26.137</c:v>
                </c:pt>
                <c:pt idx="60870">
                  <c:v>-26.135000000000005</c:v>
                </c:pt>
                <c:pt idx="60871">
                  <c:v>-26.132999999999996</c:v>
                </c:pt>
                <c:pt idx="60872">
                  <c:v>-26.131</c:v>
                </c:pt>
                <c:pt idx="60873">
                  <c:v>-26.129000000000005</c:v>
                </c:pt>
                <c:pt idx="60874">
                  <c:v>-26.126999999999995</c:v>
                </c:pt>
                <c:pt idx="60875">
                  <c:v>-26.125</c:v>
                </c:pt>
                <c:pt idx="60876">
                  <c:v>-26.123000000000005</c:v>
                </c:pt>
                <c:pt idx="60877">
                  <c:v>-26.120999999999995</c:v>
                </c:pt>
                <c:pt idx="60878">
                  <c:v>-26.119</c:v>
                </c:pt>
                <c:pt idx="60879">
                  <c:v>-26.117000000000004</c:v>
                </c:pt>
                <c:pt idx="60880">
                  <c:v>-26.114999999999995</c:v>
                </c:pt>
                <c:pt idx="60881">
                  <c:v>-26.113</c:v>
                </c:pt>
                <c:pt idx="60882">
                  <c:v>-26.111000000000004</c:v>
                </c:pt>
                <c:pt idx="60883">
                  <c:v>-26.108999999999995</c:v>
                </c:pt>
                <c:pt idx="60884">
                  <c:v>-26.106999999999999</c:v>
                </c:pt>
                <c:pt idx="60885">
                  <c:v>-26.105000000000004</c:v>
                </c:pt>
                <c:pt idx="60886">
                  <c:v>-26.102999999999994</c:v>
                </c:pt>
                <c:pt idx="60887">
                  <c:v>-26.100999999999999</c:v>
                </c:pt>
                <c:pt idx="60888">
                  <c:v>-26.099000000000004</c:v>
                </c:pt>
                <c:pt idx="60889">
                  <c:v>-26.096999999999994</c:v>
                </c:pt>
                <c:pt idx="60890">
                  <c:v>-26.094999999999999</c:v>
                </c:pt>
                <c:pt idx="60891">
                  <c:v>-26.093000000000004</c:v>
                </c:pt>
                <c:pt idx="60892">
                  <c:v>-26.090999999999994</c:v>
                </c:pt>
                <c:pt idx="60893">
                  <c:v>-26.088999999999999</c:v>
                </c:pt>
                <c:pt idx="60894">
                  <c:v>-26.087000000000003</c:v>
                </c:pt>
                <c:pt idx="60895">
                  <c:v>-26.084999999999994</c:v>
                </c:pt>
                <c:pt idx="60896">
                  <c:v>-26.082999999999998</c:v>
                </c:pt>
                <c:pt idx="60897">
                  <c:v>-26.081000000000003</c:v>
                </c:pt>
                <c:pt idx="60898">
                  <c:v>-26.078999999999994</c:v>
                </c:pt>
                <c:pt idx="60899">
                  <c:v>-26.076999999999998</c:v>
                </c:pt>
                <c:pt idx="60900">
                  <c:v>-26.075000000000003</c:v>
                </c:pt>
                <c:pt idx="60901">
                  <c:v>-26.072999999999993</c:v>
                </c:pt>
                <c:pt idx="60902">
                  <c:v>-26.070999999999998</c:v>
                </c:pt>
                <c:pt idx="60903">
                  <c:v>-26.069000000000003</c:v>
                </c:pt>
                <c:pt idx="60904">
                  <c:v>-26.066999999999993</c:v>
                </c:pt>
                <c:pt idx="60905">
                  <c:v>-26.064999999999998</c:v>
                </c:pt>
                <c:pt idx="60906">
                  <c:v>-26.063000000000002</c:v>
                </c:pt>
                <c:pt idx="60907">
                  <c:v>-26.061000000000007</c:v>
                </c:pt>
                <c:pt idx="60908">
                  <c:v>-26.058999999999997</c:v>
                </c:pt>
                <c:pt idx="60909">
                  <c:v>-26.057000000000002</c:v>
                </c:pt>
                <c:pt idx="60910">
                  <c:v>-26.055000000000007</c:v>
                </c:pt>
                <c:pt idx="60911">
                  <c:v>-26.052999999999997</c:v>
                </c:pt>
                <c:pt idx="60912">
                  <c:v>-26.051000000000002</c:v>
                </c:pt>
                <c:pt idx="60913">
                  <c:v>-26.049000000000007</c:v>
                </c:pt>
                <c:pt idx="60914">
                  <c:v>-26.046999999999997</c:v>
                </c:pt>
                <c:pt idx="60915">
                  <c:v>-26.045000000000002</c:v>
                </c:pt>
                <c:pt idx="60916">
                  <c:v>-26.043000000000006</c:v>
                </c:pt>
                <c:pt idx="60917">
                  <c:v>-26.040999999999997</c:v>
                </c:pt>
                <c:pt idx="60918">
                  <c:v>-26.039000000000001</c:v>
                </c:pt>
                <c:pt idx="60919">
                  <c:v>-26.037000000000006</c:v>
                </c:pt>
                <c:pt idx="60920">
                  <c:v>-26.034999999999997</c:v>
                </c:pt>
                <c:pt idx="60921">
                  <c:v>-26.033000000000001</c:v>
                </c:pt>
                <c:pt idx="60922">
                  <c:v>-26.031000000000006</c:v>
                </c:pt>
                <c:pt idx="60923">
                  <c:v>-26.028999999999996</c:v>
                </c:pt>
                <c:pt idx="60924">
                  <c:v>-26.027000000000001</c:v>
                </c:pt>
                <c:pt idx="60925">
                  <c:v>-26.025000000000006</c:v>
                </c:pt>
                <c:pt idx="60926">
                  <c:v>-26.022999999999996</c:v>
                </c:pt>
                <c:pt idx="60927">
                  <c:v>-26.021000000000001</c:v>
                </c:pt>
                <c:pt idx="60928">
                  <c:v>-26.019000000000005</c:v>
                </c:pt>
                <c:pt idx="60929">
                  <c:v>-26.016999999999996</c:v>
                </c:pt>
                <c:pt idx="60930">
                  <c:v>-26.015000000000001</c:v>
                </c:pt>
                <c:pt idx="60931">
                  <c:v>-26.013000000000005</c:v>
                </c:pt>
                <c:pt idx="60932">
                  <c:v>-26.010999999999996</c:v>
                </c:pt>
                <c:pt idx="60933">
                  <c:v>-26.009</c:v>
                </c:pt>
                <c:pt idx="60934">
                  <c:v>-26.007000000000005</c:v>
                </c:pt>
                <c:pt idx="60935">
                  <c:v>-26.004999999999995</c:v>
                </c:pt>
                <c:pt idx="60936">
                  <c:v>-26.003</c:v>
                </c:pt>
                <c:pt idx="60937">
                  <c:v>-26.001000000000005</c:v>
                </c:pt>
                <c:pt idx="60938">
                  <c:v>-25.998999999999995</c:v>
                </c:pt>
                <c:pt idx="60939">
                  <c:v>-25.997</c:v>
                </c:pt>
                <c:pt idx="60940">
                  <c:v>-25.995000000000005</c:v>
                </c:pt>
                <c:pt idx="60941">
                  <c:v>-25.992999999999995</c:v>
                </c:pt>
                <c:pt idx="60942">
                  <c:v>-25.991</c:v>
                </c:pt>
                <c:pt idx="60943">
                  <c:v>-25.989000000000004</c:v>
                </c:pt>
                <c:pt idx="60944">
                  <c:v>-25.986999999999995</c:v>
                </c:pt>
                <c:pt idx="60945">
                  <c:v>-25.984999999999999</c:v>
                </c:pt>
                <c:pt idx="60946">
                  <c:v>-25.983000000000004</c:v>
                </c:pt>
                <c:pt idx="60947">
                  <c:v>-25.980999999999995</c:v>
                </c:pt>
                <c:pt idx="60948">
                  <c:v>-25.978999999999999</c:v>
                </c:pt>
                <c:pt idx="60949">
                  <c:v>-25.977000000000004</c:v>
                </c:pt>
                <c:pt idx="60950">
                  <c:v>-25.974999999999994</c:v>
                </c:pt>
                <c:pt idx="60951">
                  <c:v>-25.972999999999999</c:v>
                </c:pt>
                <c:pt idx="60952">
                  <c:v>-25.971000000000004</c:v>
                </c:pt>
                <c:pt idx="60953">
                  <c:v>-25.968999999999994</c:v>
                </c:pt>
                <c:pt idx="60954">
                  <c:v>-25.966999999999999</c:v>
                </c:pt>
                <c:pt idx="60955">
                  <c:v>-25.965000000000003</c:v>
                </c:pt>
                <c:pt idx="60956">
                  <c:v>-25.962999999999994</c:v>
                </c:pt>
                <c:pt idx="60957">
                  <c:v>-25.960999999999999</c:v>
                </c:pt>
                <c:pt idx="60958">
                  <c:v>-25.959000000000003</c:v>
                </c:pt>
                <c:pt idx="60959">
                  <c:v>-25.956999999999994</c:v>
                </c:pt>
                <c:pt idx="60960">
                  <c:v>-25.954999999999998</c:v>
                </c:pt>
                <c:pt idx="60961">
                  <c:v>-25.953000000000003</c:v>
                </c:pt>
                <c:pt idx="60962">
                  <c:v>-25.950999999999993</c:v>
                </c:pt>
                <c:pt idx="60963">
                  <c:v>-25.948999999999998</c:v>
                </c:pt>
                <c:pt idx="60964">
                  <c:v>-25.947000000000003</c:v>
                </c:pt>
                <c:pt idx="60965">
                  <c:v>-25.944999999999993</c:v>
                </c:pt>
                <c:pt idx="60966">
                  <c:v>-25.942999999999998</c:v>
                </c:pt>
                <c:pt idx="60967">
                  <c:v>-25.941000000000003</c:v>
                </c:pt>
                <c:pt idx="60968">
                  <c:v>-25.938999999999993</c:v>
                </c:pt>
                <c:pt idx="60969">
                  <c:v>-25.936999999999998</c:v>
                </c:pt>
                <c:pt idx="60970">
                  <c:v>-25.935000000000002</c:v>
                </c:pt>
                <c:pt idx="60971">
                  <c:v>-25.933000000000007</c:v>
                </c:pt>
                <c:pt idx="60972">
                  <c:v>-25.930999999999997</c:v>
                </c:pt>
                <c:pt idx="60973">
                  <c:v>-25.929000000000002</c:v>
                </c:pt>
                <c:pt idx="60974">
                  <c:v>-25.927000000000007</c:v>
                </c:pt>
                <c:pt idx="60975">
                  <c:v>-25.924999999999997</c:v>
                </c:pt>
                <c:pt idx="60976">
                  <c:v>-25.923000000000002</c:v>
                </c:pt>
                <c:pt idx="60977">
                  <c:v>-25.921000000000006</c:v>
                </c:pt>
                <c:pt idx="60978">
                  <c:v>-25.918999999999997</c:v>
                </c:pt>
                <c:pt idx="60979">
                  <c:v>-25.917000000000002</c:v>
                </c:pt>
                <c:pt idx="60980">
                  <c:v>-25.915000000000006</c:v>
                </c:pt>
                <c:pt idx="60981">
                  <c:v>-25.912999999999997</c:v>
                </c:pt>
                <c:pt idx="60982">
                  <c:v>-25.911000000000001</c:v>
                </c:pt>
                <c:pt idx="60983">
                  <c:v>-25.909000000000006</c:v>
                </c:pt>
                <c:pt idx="60984">
                  <c:v>-25.906999999999996</c:v>
                </c:pt>
                <c:pt idx="60985">
                  <c:v>-25.905000000000001</c:v>
                </c:pt>
                <c:pt idx="60986">
                  <c:v>-25.903000000000006</c:v>
                </c:pt>
                <c:pt idx="60987">
                  <c:v>-25.900999999999996</c:v>
                </c:pt>
                <c:pt idx="60988">
                  <c:v>-25.899000000000001</c:v>
                </c:pt>
                <c:pt idx="60989">
                  <c:v>-25.897000000000006</c:v>
                </c:pt>
                <c:pt idx="60990">
                  <c:v>-25.894999999999996</c:v>
                </c:pt>
                <c:pt idx="60991">
                  <c:v>-25.893000000000001</c:v>
                </c:pt>
                <c:pt idx="60992">
                  <c:v>-25.891000000000005</c:v>
                </c:pt>
                <c:pt idx="60993">
                  <c:v>-25.888999999999996</c:v>
                </c:pt>
                <c:pt idx="60994">
                  <c:v>-25.887</c:v>
                </c:pt>
                <c:pt idx="60995">
                  <c:v>-25.885000000000005</c:v>
                </c:pt>
                <c:pt idx="60996">
                  <c:v>-25.882999999999996</c:v>
                </c:pt>
                <c:pt idx="60997">
                  <c:v>-25.881</c:v>
                </c:pt>
                <c:pt idx="60998">
                  <c:v>-25.879000000000005</c:v>
                </c:pt>
                <c:pt idx="60999">
                  <c:v>-25.876999999999995</c:v>
                </c:pt>
                <c:pt idx="61000">
                  <c:v>-25.875</c:v>
                </c:pt>
                <c:pt idx="61001">
                  <c:v>-25.873000000000005</c:v>
                </c:pt>
                <c:pt idx="61002">
                  <c:v>-25.870999999999995</c:v>
                </c:pt>
                <c:pt idx="61003">
                  <c:v>-25.869</c:v>
                </c:pt>
                <c:pt idx="61004">
                  <c:v>-25.867000000000004</c:v>
                </c:pt>
                <c:pt idx="61005">
                  <c:v>-25.864999999999995</c:v>
                </c:pt>
                <c:pt idx="61006">
                  <c:v>-25.863</c:v>
                </c:pt>
                <c:pt idx="61007">
                  <c:v>-25.861000000000004</c:v>
                </c:pt>
                <c:pt idx="61008">
                  <c:v>-25.858999999999995</c:v>
                </c:pt>
                <c:pt idx="61009">
                  <c:v>-25.856999999999999</c:v>
                </c:pt>
                <c:pt idx="61010">
                  <c:v>-25.855000000000004</c:v>
                </c:pt>
                <c:pt idx="61011">
                  <c:v>-25.852999999999994</c:v>
                </c:pt>
                <c:pt idx="61012">
                  <c:v>-25.850999999999999</c:v>
                </c:pt>
                <c:pt idx="61013">
                  <c:v>-25.849000000000004</c:v>
                </c:pt>
                <c:pt idx="61014">
                  <c:v>-25.846999999999994</c:v>
                </c:pt>
                <c:pt idx="61015">
                  <c:v>-25.844999999999999</c:v>
                </c:pt>
                <c:pt idx="61016">
                  <c:v>-25.843000000000004</c:v>
                </c:pt>
                <c:pt idx="61017">
                  <c:v>-25.840999999999994</c:v>
                </c:pt>
                <c:pt idx="61018">
                  <c:v>-25.838999999999999</c:v>
                </c:pt>
                <c:pt idx="61019">
                  <c:v>-25.837000000000003</c:v>
                </c:pt>
                <c:pt idx="61020">
                  <c:v>-25.834999999999994</c:v>
                </c:pt>
                <c:pt idx="61021">
                  <c:v>-25.832999999999998</c:v>
                </c:pt>
                <c:pt idx="61022">
                  <c:v>-25.831000000000003</c:v>
                </c:pt>
                <c:pt idx="61023">
                  <c:v>-25.828999999999994</c:v>
                </c:pt>
                <c:pt idx="61024">
                  <c:v>-25.826999999999998</c:v>
                </c:pt>
                <c:pt idx="61025">
                  <c:v>-25.825000000000003</c:v>
                </c:pt>
                <c:pt idx="61026">
                  <c:v>-25.822999999999993</c:v>
                </c:pt>
                <c:pt idx="61027">
                  <c:v>-25.820999999999998</c:v>
                </c:pt>
                <c:pt idx="61028">
                  <c:v>-25.819000000000003</c:v>
                </c:pt>
                <c:pt idx="61029">
                  <c:v>-25.816999999999993</c:v>
                </c:pt>
                <c:pt idx="61030">
                  <c:v>-25.814999999999998</c:v>
                </c:pt>
                <c:pt idx="61031">
                  <c:v>-25.813000000000002</c:v>
                </c:pt>
                <c:pt idx="61032">
                  <c:v>-25.811000000000007</c:v>
                </c:pt>
                <c:pt idx="61033">
                  <c:v>-25.808999999999997</c:v>
                </c:pt>
                <c:pt idx="61034">
                  <c:v>-25.807000000000002</c:v>
                </c:pt>
                <c:pt idx="61035">
                  <c:v>-25.805000000000007</c:v>
                </c:pt>
                <c:pt idx="61036">
                  <c:v>-25.802999999999997</c:v>
                </c:pt>
                <c:pt idx="61037">
                  <c:v>-25.801000000000002</c:v>
                </c:pt>
                <c:pt idx="61038">
                  <c:v>-25.799000000000007</c:v>
                </c:pt>
                <c:pt idx="61039">
                  <c:v>-25.796999999999997</c:v>
                </c:pt>
                <c:pt idx="61040">
                  <c:v>-25.795000000000002</c:v>
                </c:pt>
                <c:pt idx="61041">
                  <c:v>-25.793000000000006</c:v>
                </c:pt>
                <c:pt idx="61042">
                  <c:v>-25.790999999999997</c:v>
                </c:pt>
                <c:pt idx="61043">
                  <c:v>-25.789000000000001</c:v>
                </c:pt>
                <c:pt idx="61044">
                  <c:v>-25.787000000000006</c:v>
                </c:pt>
                <c:pt idx="61045">
                  <c:v>-25.784999999999997</c:v>
                </c:pt>
                <c:pt idx="61046">
                  <c:v>-25.783000000000001</c:v>
                </c:pt>
                <c:pt idx="61047">
                  <c:v>-25.781000000000006</c:v>
                </c:pt>
                <c:pt idx="61048">
                  <c:v>-25.778999999999996</c:v>
                </c:pt>
                <c:pt idx="61049">
                  <c:v>-25.777000000000001</c:v>
                </c:pt>
                <c:pt idx="61050">
                  <c:v>-25.775000000000006</c:v>
                </c:pt>
                <c:pt idx="61051">
                  <c:v>-25.772999999999996</c:v>
                </c:pt>
                <c:pt idx="61052">
                  <c:v>-25.771000000000001</c:v>
                </c:pt>
                <c:pt idx="61053">
                  <c:v>-25.769000000000005</c:v>
                </c:pt>
                <c:pt idx="61054">
                  <c:v>-25.766999999999996</c:v>
                </c:pt>
                <c:pt idx="61055">
                  <c:v>-25.765000000000001</c:v>
                </c:pt>
                <c:pt idx="61056">
                  <c:v>-25.763000000000005</c:v>
                </c:pt>
                <c:pt idx="61057">
                  <c:v>-25.760999999999996</c:v>
                </c:pt>
                <c:pt idx="61058">
                  <c:v>-25.759</c:v>
                </c:pt>
                <c:pt idx="61059">
                  <c:v>-25.757000000000005</c:v>
                </c:pt>
                <c:pt idx="61060">
                  <c:v>-25.754999999999995</c:v>
                </c:pt>
                <c:pt idx="61061">
                  <c:v>-25.753</c:v>
                </c:pt>
                <c:pt idx="61062">
                  <c:v>-25.751000000000005</c:v>
                </c:pt>
                <c:pt idx="61063">
                  <c:v>-25.748999999999995</c:v>
                </c:pt>
                <c:pt idx="61064">
                  <c:v>-25.747</c:v>
                </c:pt>
                <c:pt idx="61065">
                  <c:v>-25.745000000000005</c:v>
                </c:pt>
                <c:pt idx="61066">
                  <c:v>-25.742999999999995</c:v>
                </c:pt>
                <c:pt idx="61067">
                  <c:v>-25.741</c:v>
                </c:pt>
                <c:pt idx="61068">
                  <c:v>-25.739000000000004</c:v>
                </c:pt>
                <c:pt idx="61069">
                  <c:v>-25.736999999999995</c:v>
                </c:pt>
                <c:pt idx="61070">
                  <c:v>-25.734999999999999</c:v>
                </c:pt>
                <c:pt idx="61071">
                  <c:v>-25.733000000000004</c:v>
                </c:pt>
                <c:pt idx="61072">
                  <c:v>-25.730999999999995</c:v>
                </c:pt>
                <c:pt idx="61073">
                  <c:v>-25.728999999999999</c:v>
                </c:pt>
                <c:pt idx="61074">
                  <c:v>-25.727000000000004</c:v>
                </c:pt>
                <c:pt idx="61075">
                  <c:v>-25.724999999999994</c:v>
                </c:pt>
                <c:pt idx="61076">
                  <c:v>-25.722999999999999</c:v>
                </c:pt>
                <c:pt idx="61077">
                  <c:v>-25.721000000000004</c:v>
                </c:pt>
                <c:pt idx="61078">
                  <c:v>-25.718999999999994</c:v>
                </c:pt>
                <c:pt idx="61079">
                  <c:v>-25.716999999999999</c:v>
                </c:pt>
                <c:pt idx="61080">
                  <c:v>-25.715000000000003</c:v>
                </c:pt>
                <c:pt idx="61081">
                  <c:v>-25.712999999999994</c:v>
                </c:pt>
                <c:pt idx="61082">
                  <c:v>-25.710999999999999</c:v>
                </c:pt>
                <c:pt idx="61083">
                  <c:v>-25.709000000000003</c:v>
                </c:pt>
                <c:pt idx="61084">
                  <c:v>-25.706999999999994</c:v>
                </c:pt>
                <c:pt idx="61085">
                  <c:v>-25.704999999999998</c:v>
                </c:pt>
                <c:pt idx="61086">
                  <c:v>-25.703000000000003</c:v>
                </c:pt>
                <c:pt idx="61087">
                  <c:v>-25.700999999999993</c:v>
                </c:pt>
                <c:pt idx="61088">
                  <c:v>-25.698999999999998</c:v>
                </c:pt>
                <c:pt idx="61089">
                  <c:v>-25.697000000000003</c:v>
                </c:pt>
                <c:pt idx="61090">
                  <c:v>-25.694999999999993</c:v>
                </c:pt>
                <c:pt idx="61091">
                  <c:v>-25.692999999999998</c:v>
                </c:pt>
                <c:pt idx="61092">
                  <c:v>-25.691000000000003</c:v>
                </c:pt>
                <c:pt idx="61093">
                  <c:v>-25.688999999999993</c:v>
                </c:pt>
                <c:pt idx="61094">
                  <c:v>-25.686999999999998</c:v>
                </c:pt>
                <c:pt idx="61095">
                  <c:v>-25.685000000000002</c:v>
                </c:pt>
                <c:pt idx="61096">
                  <c:v>-25.683000000000007</c:v>
                </c:pt>
                <c:pt idx="61097">
                  <c:v>-25.680999999999997</c:v>
                </c:pt>
                <c:pt idx="61098">
                  <c:v>-25.679000000000002</c:v>
                </c:pt>
                <c:pt idx="61099">
                  <c:v>-25.677000000000007</c:v>
                </c:pt>
                <c:pt idx="61100">
                  <c:v>-25.674999999999997</c:v>
                </c:pt>
                <c:pt idx="61101">
                  <c:v>-25.673000000000002</c:v>
                </c:pt>
                <c:pt idx="61102">
                  <c:v>-25.671000000000006</c:v>
                </c:pt>
                <c:pt idx="61103">
                  <c:v>-25.668999999999997</c:v>
                </c:pt>
                <c:pt idx="61104">
                  <c:v>-25.667000000000002</c:v>
                </c:pt>
                <c:pt idx="61105">
                  <c:v>-25.665000000000006</c:v>
                </c:pt>
                <c:pt idx="61106">
                  <c:v>-25.662999999999997</c:v>
                </c:pt>
                <c:pt idx="61107">
                  <c:v>-25.661000000000001</c:v>
                </c:pt>
                <c:pt idx="61108">
                  <c:v>-25.659000000000006</c:v>
                </c:pt>
                <c:pt idx="61109">
                  <c:v>-25.656999999999996</c:v>
                </c:pt>
                <c:pt idx="61110">
                  <c:v>-25.655000000000001</c:v>
                </c:pt>
                <c:pt idx="61111">
                  <c:v>-25.653000000000006</c:v>
                </c:pt>
                <c:pt idx="61112">
                  <c:v>-25.650999999999996</c:v>
                </c:pt>
                <c:pt idx="61113">
                  <c:v>-25.649000000000001</c:v>
                </c:pt>
                <c:pt idx="61114">
                  <c:v>-25.647000000000006</c:v>
                </c:pt>
                <c:pt idx="61115">
                  <c:v>-25.644999999999996</c:v>
                </c:pt>
                <c:pt idx="61116">
                  <c:v>-25.643000000000001</c:v>
                </c:pt>
                <c:pt idx="61117">
                  <c:v>-25.641000000000005</c:v>
                </c:pt>
                <c:pt idx="61118">
                  <c:v>-25.638999999999996</c:v>
                </c:pt>
                <c:pt idx="61119">
                  <c:v>-25.637</c:v>
                </c:pt>
                <c:pt idx="61120">
                  <c:v>-25.635000000000005</c:v>
                </c:pt>
                <c:pt idx="61121">
                  <c:v>-25.632999999999996</c:v>
                </c:pt>
                <c:pt idx="61122">
                  <c:v>-25.631</c:v>
                </c:pt>
                <c:pt idx="61123">
                  <c:v>-25.629000000000005</c:v>
                </c:pt>
                <c:pt idx="61124">
                  <c:v>-25.626999999999995</c:v>
                </c:pt>
                <c:pt idx="61125">
                  <c:v>-25.625</c:v>
                </c:pt>
                <c:pt idx="61126">
                  <c:v>-25.623000000000005</c:v>
                </c:pt>
                <c:pt idx="61127">
                  <c:v>-25.620999999999995</c:v>
                </c:pt>
                <c:pt idx="61128">
                  <c:v>-25.619</c:v>
                </c:pt>
                <c:pt idx="61129">
                  <c:v>-25.617000000000004</c:v>
                </c:pt>
                <c:pt idx="61130">
                  <c:v>-25.614999999999995</c:v>
                </c:pt>
                <c:pt idx="61131">
                  <c:v>-25.613</c:v>
                </c:pt>
                <c:pt idx="61132">
                  <c:v>-25.611000000000004</c:v>
                </c:pt>
                <c:pt idx="61133">
                  <c:v>-25.608999999999995</c:v>
                </c:pt>
                <c:pt idx="61134">
                  <c:v>-25.606999999999999</c:v>
                </c:pt>
                <c:pt idx="61135">
                  <c:v>-25.605000000000004</c:v>
                </c:pt>
                <c:pt idx="61136">
                  <c:v>-25.602999999999994</c:v>
                </c:pt>
                <c:pt idx="61137">
                  <c:v>-25.600999999999999</c:v>
                </c:pt>
                <c:pt idx="61138">
                  <c:v>-25.599000000000004</c:v>
                </c:pt>
                <c:pt idx="61139">
                  <c:v>-25.596999999999994</c:v>
                </c:pt>
                <c:pt idx="61140">
                  <c:v>-25.594999999999999</c:v>
                </c:pt>
                <c:pt idx="61141">
                  <c:v>-25.593000000000004</c:v>
                </c:pt>
                <c:pt idx="61142">
                  <c:v>-25.590999999999994</c:v>
                </c:pt>
                <c:pt idx="61143">
                  <c:v>-25.588999999999999</c:v>
                </c:pt>
                <c:pt idx="61144">
                  <c:v>-25.587000000000003</c:v>
                </c:pt>
                <c:pt idx="61145">
                  <c:v>-25.584999999999994</c:v>
                </c:pt>
                <c:pt idx="61146">
                  <c:v>-25.582999999999998</c:v>
                </c:pt>
                <c:pt idx="61147">
                  <c:v>-25.581000000000003</c:v>
                </c:pt>
                <c:pt idx="61148">
                  <c:v>-25.578999999999994</c:v>
                </c:pt>
                <c:pt idx="61149">
                  <c:v>-25.576999999999998</c:v>
                </c:pt>
                <c:pt idx="61150">
                  <c:v>-25.575000000000003</c:v>
                </c:pt>
                <c:pt idx="61151">
                  <c:v>-25.572999999999993</c:v>
                </c:pt>
                <c:pt idx="61152">
                  <c:v>-25.570999999999998</c:v>
                </c:pt>
                <c:pt idx="61153">
                  <c:v>-25.569000000000003</c:v>
                </c:pt>
                <c:pt idx="61154">
                  <c:v>-25.566999999999993</c:v>
                </c:pt>
                <c:pt idx="61155">
                  <c:v>-25.564999999999998</c:v>
                </c:pt>
                <c:pt idx="61156">
                  <c:v>-25.563000000000002</c:v>
                </c:pt>
                <c:pt idx="61157">
                  <c:v>-25.561000000000007</c:v>
                </c:pt>
                <c:pt idx="61158">
                  <c:v>-25.558999999999997</c:v>
                </c:pt>
                <c:pt idx="61159">
                  <c:v>-25.557000000000002</c:v>
                </c:pt>
                <c:pt idx="61160">
                  <c:v>-25.555000000000007</c:v>
                </c:pt>
                <c:pt idx="61161">
                  <c:v>-25.552999999999997</c:v>
                </c:pt>
                <c:pt idx="61162">
                  <c:v>-25.551000000000002</c:v>
                </c:pt>
                <c:pt idx="61163">
                  <c:v>-25.549000000000007</c:v>
                </c:pt>
                <c:pt idx="61164">
                  <c:v>-25.546999999999997</c:v>
                </c:pt>
                <c:pt idx="61165">
                  <c:v>-25.545000000000002</c:v>
                </c:pt>
                <c:pt idx="61166">
                  <c:v>-25.543000000000006</c:v>
                </c:pt>
                <c:pt idx="61167">
                  <c:v>-25.540999999999997</c:v>
                </c:pt>
                <c:pt idx="61168">
                  <c:v>-25.539000000000001</c:v>
                </c:pt>
                <c:pt idx="61169">
                  <c:v>-25.537000000000006</c:v>
                </c:pt>
                <c:pt idx="61170">
                  <c:v>-25.534999999999997</c:v>
                </c:pt>
                <c:pt idx="61171">
                  <c:v>-25.533000000000001</c:v>
                </c:pt>
                <c:pt idx="61172">
                  <c:v>-25.531000000000006</c:v>
                </c:pt>
                <c:pt idx="61173">
                  <c:v>-25.528999999999996</c:v>
                </c:pt>
                <c:pt idx="61174">
                  <c:v>-25.527000000000001</c:v>
                </c:pt>
                <c:pt idx="61175">
                  <c:v>-25.525000000000006</c:v>
                </c:pt>
                <c:pt idx="61176">
                  <c:v>-25.522999999999996</c:v>
                </c:pt>
                <c:pt idx="61177">
                  <c:v>-25.521000000000001</c:v>
                </c:pt>
                <c:pt idx="61178">
                  <c:v>-25.519000000000005</c:v>
                </c:pt>
                <c:pt idx="61179">
                  <c:v>-25.516999999999996</c:v>
                </c:pt>
                <c:pt idx="61180">
                  <c:v>-25.515000000000001</c:v>
                </c:pt>
                <c:pt idx="61181">
                  <c:v>-25.513000000000005</c:v>
                </c:pt>
                <c:pt idx="61182">
                  <c:v>-25.510999999999996</c:v>
                </c:pt>
                <c:pt idx="61183">
                  <c:v>-25.509</c:v>
                </c:pt>
                <c:pt idx="61184">
                  <c:v>-25.507000000000005</c:v>
                </c:pt>
                <c:pt idx="61185">
                  <c:v>-25.504999999999995</c:v>
                </c:pt>
                <c:pt idx="61186">
                  <c:v>-25.503</c:v>
                </c:pt>
                <c:pt idx="61187">
                  <c:v>-25.501000000000005</c:v>
                </c:pt>
                <c:pt idx="61188">
                  <c:v>-25.498999999999995</c:v>
                </c:pt>
                <c:pt idx="61189">
                  <c:v>-25.497</c:v>
                </c:pt>
                <c:pt idx="61190">
                  <c:v>-25.495000000000005</c:v>
                </c:pt>
                <c:pt idx="61191">
                  <c:v>-25.492999999999995</c:v>
                </c:pt>
                <c:pt idx="61192">
                  <c:v>-25.491</c:v>
                </c:pt>
                <c:pt idx="61193">
                  <c:v>-25.489000000000004</c:v>
                </c:pt>
                <c:pt idx="61194">
                  <c:v>-25.486999999999995</c:v>
                </c:pt>
                <c:pt idx="61195">
                  <c:v>-25.484999999999999</c:v>
                </c:pt>
                <c:pt idx="61196">
                  <c:v>-25.483000000000004</c:v>
                </c:pt>
                <c:pt idx="61197">
                  <c:v>-25.480999999999995</c:v>
                </c:pt>
                <c:pt idx="61198">
                  <c:v>-25.478999999999999</c:v>
                </c:pt>
                <c:pt idx="61199">
                  <c:v>-25.477000000000004</c:v>
                </c:pt>
                <c:pt idx="61200">
                  <c:v>-25.474999999999994</c:v>
                </c:pt>
                <c:pt idx="61201">
                  <c:v>-25.472999999999999</c:v>
                </c:pt>
                <c:pt idx="61202">
                  <c:v>-25.471000000000004</c:v>
                </c:pt>
                <c:pt idx="61203">
                  <c:v>-25.468999999999994</c:v>
                </c:pt>
                <c:pt idx="61204">
                  <c:v>-25.466999999999999</c:v>
                </c:pt>
                <c:pt idx="61205">
                  <c:v>-25.465000000000003</c:v>
                </c:pt>
                <c:pt idx="61206">
                  <c:v>-25.462999999999994</c:v>
                </c:pt>
                <c:pt idx="61207">
                  <c:v>-25.460999999999999</c:v>
                </c:pt>
                <c:pt idx="61208">
                  <c:v>-25.459000000000003</c:v>
                </c:pt>
                <c:pt idx="61209">
                  <c:v>-25.456999999999994</c:v>
                </c:pt>
                <c:pt idx="61210">
                  <c:v>-25.454999999999998</c:v>
                </c:pt>
                <c:pt idx="61211">
                  <c:v>-25.453000000000003</c:v>
                </c:pt>
                <c:pt idx="61212">
                  <c:v>-25.450999999999993</c:v>
                </c:pt>
                <c:pt idx="61213">
                  <c:v>-25.448999999999998</c:v>
                </c:pt>
                <c:pt idx="61214">
                  <c:v>-25.447000000000003</c:v>
                </c:pt>
                <c:pt idx="61215">
                  <c:v>-25.444999999999993</c:v>
                </c:pt>
                <c:pt idx="61216">
                  <c:v>-25.442999999999998</c:v>
                </c:pt>
                <c:pt idx="61217">
                  <c:v>-25.441000000000003</c:v>
                </c:pt>
                <c:pt idx="61218">
                  <c:v>-25.438999999999993</c:v>
                </c:pt>
                <c:pt idx="61219">
                  <c:v>-25.436999999999998</c:v>
                </c:pt>
                <c:pt idx="61220">
                  <c:v>-25.435000000000002</c:v>
                </c:pt>
                <c:pt idx="61221">
                  <c:v>-25.433000000000007</c:v>
                </c:pt>
                <c:pt idx="61222">
                  <c:v>-25.430999999999997</c:v>
                </c:pt>
                <c:pt idx="61223">
                  <c:v>-25.429000000000002</c:v>
                </c:pt>
                <c:pt idx="61224">
                  <c:v>-25.427000000000007</c:v>
                </c:pt>
                <c:pt idx="61225">
                  <c:v>-25.424999999999997</c:v>
                </c:pt>
                <c:pt idx="61226">
                  <c:v>-25.423000000000002</c:v>
                </c:pt>
                <c:pt idx="61227">
                  <c:v>-25.421000000000006</c:v>
                </c:pt>
                <c:pt idx="61228">
                  <c:v>-25.418999999999997</c:v>
                </c:pt>
                <c:pt idx="61229">
                  <c:v>-25.417000000000002</c:v>
                </c:pt>
                <c:pt idx="61230">
                  <c:v>-25.415000000000006</c:v>
                </c:pt>
                <c:pt idx="61231">
                  <c:v>-25.412999999999997</c:v>
                </c:pt>
                <c:pt idx="61232">
                  <c:v>-25.411000000000001</c:v>
                </c:pt>
                <c:pt idx="61233">
                  <c:v>-25.409000000000006</c:v>
                </c:pt>
                <c:pt idx="61234">
                  <c:v>-25.406999999999996</c:v>
                </c:pt>
                <c:pt idx="61235">
                  <c:v>-25.405000000000001</c:v>
                </c:pt>
                <c:pt idx="61236">
                  <c:v>-25.403000000000006</c:v>
                </c:pt>
                <c:pt idx="61237">
                  <c:v>-25.400999999999996</c:v>
                </c:pt>
                <c:pt idx="61238">
                  <c:v>-25.399000000000001</c:v>
                </c:pt>
                <c:pt idx="61239">
                  <c:v>-25.397000000000006</c:v>
                </c:pt>
                <c:pt idx="61240">
                  <c:v>-25.394999999999996</c:v>
                </c:pt>
                <c:pt idx="61241">
                  <c:v>-25.393000000000001</c:v>
                </c:pt>
                <c:pt idx="61242">
                  <c:v>-25.391000000000005</c:v>
                </c:pt>
                <c:pt idx="61243">
                  <c:v>-25.388999999999996</c:v>
                </c:pt>
                <c:pt idx="61244">
                  <c:v>-25.387</c:v>
                </c:pt>
                <c:pt idx="61245">
                  <c:v>-25.385000000000005</c:v>
                </c:pt>
                <c:pt idx="61246">
                  <c:v>-25.382999999999996</c:v>
                </c:pt>
                <c:pt idx="61247">
                  <c:v>-25.381</c:v>
                </c:pt>
                <c:pt idx="61248">
                  <c:v>-25.379000000000005</c:v>
                </c:pt>
                <c:pt idx="61249">
                  <c:v>-25.376999999999995</c:v>
                </c:pt>
                <c:pt idx="61250">
                  <c:v>-25.375</c:v>
                </c:pt>
                <c:pt idx="61251">
                  <c:v>-25.373000000000005</c:v>
                </c:pt>
                <c:pt idx="61252">
                  <c:v>-25.370999999999995</c:v>
                </c:pt>
                <c:pt idx="61253">
                  <c:v>-25.369</c:v>
                </c:pt>
                <c:pt idx="61254">
                  <c:v>-25.367000000000004</c:v>
                </c:pt>
                <c:pt idx="61255">
                  <c:v>-25.364999999999995</c:v>
                </c:pt>
                <c:pt idx="61256">
                  <c:v>-25.363</c:v>
                </c:pt>
                <c:pt idx="61257">
                  <c:v>-25.361000000000004</c:v>
                </c:pt>
                <c:pt idx="61258">
                  <c:v>-25.358999999999995</c:v>
                </c:pt>
                <c:pt idx="61259">
                  <c:v>-25.356999999999999</c:v>
                </c:pt>
                <c:pt idx="61260">
                  <c:v>-25.355000000000004</c:v>
                </c:pt>
                <c:pt idx="61261">
                  <c:v>-25.352999999999994</c:v>
                </c:pt>
                <c:pt idx="61262">
                  <c:v>-25.350999999999999</c:v>
                </c:pt>
                <c:pt idx="61263">
                  <c:v>-25.349000000000004</c:v>
                </c:pt>
                <c:pt idx="61264">
                  <c:v>-25.346999999999994</c:v>
                </c:pt>
                <c:pt idx="61265">
                  <c:v>-25.344999999999999</c:v>
                </c:pt>
                <c:pt idx="61266">
                  <c:v>-25.343000000000004</c:v>
                </c:pt>
                <c:pt idx="61267">
                  <c:v>-25.340999999999994</c:v>
                </c:pt>
                <c:pt idx="61268">
                  <c:v>-25.338999999999999</c:v>
                </c:pt>
                <c:pt idx="61269">
                  <c:v>-25.337000000000003</c:v>
                </c:pt>
                <c:pt idx="61270">
                  <c:v>-25.334999999999994</c:v>
                </c:pt>
                <c:pt idx="61271">
                  <c:v>-25.332999999999998</c:v>
                </c:pt>
                <c:pt idx="61272">
                  <c:v>-25.331000000000003</c:v>
                </c:pt>
                <c:pt idx="61273">
                  <c:v>-25.328999999999994</c:v>
                </c:pt>
                <c:pt idx="61274">
                  <c:v>-25.326999999999998</c:v>
                </c:pt>
                <c:pt idx="61275">
                  <c:v>-25.325000000000003</c:v>
                </c:pt>
                <c:pt idx="61276">
                  <c:v>-25.322999999999993</c:v>
                </c:pt>
                <c:pt idx="61277">
                  <c:v>-25.320999999999998</c:v>
                </c:pt>
                <c:pt idx="61278">
                  <c:v>-25.319000000000003</c:v>
                </c:pt>
                <c:pt idx="61279">
                  <c:v>-25.316999999999993</c:v>
                </c:pt>
                <c:pt idx="61280">
                  <c:v>-25.314999999999998</c:v>
                </c:pt>
                <c:pt idx="61281">
                  <c:v>-25.313000000000002</c:v>
                </c:pt>
                <c:pt idx="61282">
                  <c:v>-25.311000000000007</c:v>
                </c:pt>
                <c:pt idx="61283">
                  <c:v>-25.308999999999997</c:v>
                </c:pt>
                <c:pt idx="61284">
                  <c:v>-25.307000000000002</c:v>
                </c:pt>
                <c:pt idx="61285">
                  <c:v>-25.305000000000007</c:v>
                </c:pt>
                <c:pt idx="61286">
                  <c:v>-25.302999999999997</c:v>
                </c:pt>
                <c:pt idx="61287">
                  <c:v>-25.301000000000002</c:v>
                </c:pt>
                <c:pt idx="61288">
                  <c:v>-25.299000000000007</c:v>
                </c:pt>
                <c:pt idx="61289">
                  <c:v>-25.296999999999997</c:v>
                </c:pt>
                <c:pt idx="61290">
                  <c:v>-25.295000000000002</c:v>
                </c:pt>
                <c:pt idx="61291">
                  <c:v>-25.293000000000006</c:v>
                </c:pt>
                <c:pt idx="61292">
                  <c:v>-25.290999999999997</c:v>
                </c:pt>
                <c:pt idx="61293">
                  <c:v>-25.289000000000001</c:v>
                </c:pt>
                <c:pt idx="61294">
                  <c:v>-25.287000000000006</c:v>
                </c:pt>
                <c:pt idx="61295">
                  <c:v>-25.284999999999997</c:v>
                </c:pt>
                <c:pt idx="61296">
                  <c:v>-25.283000000000001</c:v>
                </c:pt>
                <c:pt idx="61297">
                  <c:v>-25.281000000000006</c:v>
                </c:pt>
                <c:pt idx="61298">
                  <c:v>-25.278999999999996</c:v>
                </c:pt>
                <c:pt idx="61299">
                  <c:v>-25.277000000000001</c:v>
                </c:pt>
                <c:pt idx="61300">
                  <c:v>-25.275000000000006</c:v>
                </c:pt>
                <c:pt idx="61301">
                  <c:v>-25.272999999999996</c:v>
                </c:pt>
                <c:pt idx="61302">
                  <c:v>-25.271000000000001</c:v>
                </c:pt>
                <c:pt idx="61303">
                  <c:v>-25.269000000000005</c:v>
                </c:pt>
                <c:pt idx="61304">
                  <c:v>-25.266999999999996</c:v>
                </c:pt>
                <c:pt idx="61305">
                  <c:v>-25.265000000000001</c:v>
                </c:pt>
                <c:pt idx="61306">
                  <c:v>-25.263000000000005</c:v>
                </c:pt>
                <c:pt idx="61307">
                  <c:v>-25.260999999999996</c:v>
                </c:pt>
                <c:pt idx="61308">
                  <c:v>-25.259</c:v>
                </c:pt>
                <c:pt idx="61309">
                  <c:v>-25.257000000000005</c:v>
                </c:pt>
                <c:pt idx="61310">
                  <c:v>-25.254999999999995</c:v>
                </c:pt>
                <c:pt idx="61311">
                  <c:v>-25.253</c:v>
                </c:pt>
                <c:pt idx="61312">
                  <c:v>-25.251000000000005</c:v>
                </c:pt>
                <c:pt idx="61313">
                  <c:v>-25.248999999999995</c:v>
                </c:pt>
                <c:pt idx="61314">
                  <c:v>-25.247</c:v>
                </c:pt>
                <c:pt idx="61315">
                  <c:v>-25.245000000000005</c:v>
                </c:pt>
                <c:pt idx="61316">
                  <c:v>-25.242999999999995</c:v>
                </c:pt>
                <c:pt idx="61317">
                  <c:v>-25.241</c:v>
                </c:pt>
                <c:pt idx="61318">
                  <c:v>-25.239000000000004</c:v>
                </c:pt>
                <c:pt idx="61319">
                  <c:v>-25.236999999999995</c:v>
                </c:pt>
                <c:pt idx="61320">
                  <c:v>-25.234999999999999</c:v>
                </c:pt>
                <c:pt idx="61321">
                  <c:v>-25.233000000000004</c:v>
                </c:pt>
                <c:pt idx="61322">
                  <c:v>-25.230999999999995</c:v>
                </c:pt>
                <c:pt idx="61323">
                  <c:v>-25.228999999999999</c:v>
                </c:pt>
                <c:pt idx="61324">
                  <c:v>-25.227000000000004</c:v>
                </c:pt>
                <c:pt idx="61325">
                  <c:v>-25.224999999999994</c:v>
                </c:pt>
                <c:pt idx="61326">
                  <c:v>-25.222999999999999</c:v>
                </c:pt>
                <c:pt idx="61327">
                  <c:v>-25.221000000000004</c:v>
                </c:pt>
                <c:pt idx="61328">
                  <c:v>-25.218999999999994</c:v>
                </c:pt>
                <c:pt idx="61329">
                  <c:v>-25.216999999999999</c:v>
                </c:pt>
                <c:pt idx="61330">
                  <c:v>-25.215000000000003</c:v>
                </c:pt>
                <c:pt idx="61331">
                  <c:v>-25.212999999999994</c:v>
                </c:pt>
                <c:pt idx="61332">
                  <c:v>-25.210999999999999</c:v>
                </c:pt>
                <c:pt idx="61333">
                  <c:v>-25.209000000000003</c:v>
                </c:pt>
                <c:pt idx="61334">
                  <c:v>-25.206999999999994</c:v>
                </c:pt>
                <c:pt idx="61335">
                  <c:v>-25.204999999999998</c:v>
                </c:pt>
                <c:pt idx="61336">
                  <c:v>-25.203000000000003</c:v>
                </c:pt>
                <c:pt idx="61337">
                  <c:v>-25.200999999999993</c:v>
                </c:pt>
                <c:pt idx="61338">
                  <c:v>-25.198999999999998</c:v>
                </c:pt>
                <c:pt idx="61339">
                  <c:v>-25.197000000000003</c:v>
                </c:pt>
                <c:pt idx="61340">
                  <c:v>-25.194999999999993</c:v>
                </c:pt>
                <c:pt idx="61341">
                  <c:v>-25.192999999999998</c:v>
                </c:pt>
                <c:pt idx="61342">
                  <c:v>-25.191000000000003</c:v>
                </c:pt>
                <c:pt idx="61343">
                  <c:v>-25.188999999999993</c:v>
                </c:pt>
                <c:pt idx="61344">
                  <c:v>-25.186999999999998</c:v>
                </c:pt>
                <c:pt idx="61345">
                  <c:v>-25.185000000000002</c:v>
                </c:pt>
                <c:pt idx="61346">
                  <c:v>-25.183000000000007</c:v>
                </c:pt>
                <c:pt idx="61347">
                  <c:v>-25.180999999999997</c:v>
                </c:pt>
                <c:pt idx="61348">
                  <c:v>-25.179000000000002</c:v>
                </c:pt>
                <c:pt idx="61349">
                  <c:v>-25.177000000000007</c:v>
                </c:pt>
                <c:pt idx="61350">
                  <c:v>-25.174999999999997</c:v>
                </c:pt>
                <c:pt idx="61351">
                  <c:v>-25.173000000000002</c:v>
                </c:pt>
                <c:pt idx="61352">
                  <c:v>-25.171000000000006</c:v>
                </c:pt>
                <c:pt idx="61353">
                  <c:v>-25.168999999999997</c:v>
                </c:pt>
                <c:pt idx="61354">
                  <c:v>-25.167000000000002</c:v>
                </c:pt>
                <c:pt idx="61355">
                  <c:v>-25.165000000000006</c:v>
                </c:pt>
                <c:pt idx="61356">
                  <c:v>-25.162999999999997</c:v>
                </c:pt>
                <c:pt idx="61357">
                  <c:v>-25.161000000000001</c:v>
                </c:pt>
                <c:pt idx="61358">
                  <c:v>-25.159000000000006</c:v>
                </c:pt>
                <c:pt idx="61359">
                  <c:v>-25.156999999999996</c:v>
                </c:pt>
                <c:pt idx="61360">
                  <c:v>-25.155000000000001</c:v>
                </c:pt>
                <c:pt idx="61361">
                  <c:v>-25.153000000000006</c:v>
                </c:pt>
                <c:pt idx="61362">
                  <c:v>-25.150999999999996</c:v>
                </c:pt>
                <c:pt idx="61363">
                  <c:v>-25.149000000000001</c:v>
                </c:pt>
                <c:pt idx="61364">
                  <c:v>-25.147000000000006</c:v>
                </c:pt>
                <c:pt idx="61365">
                  <c:v>-25.144999999999996</c:v>
                </c:pt>
                <c:pt idx="61366">
                  <c:v>-25.143000000000001</c:v>
                </c:pt>
                <c:pt idx="61367">
                  <c:v>-25.141000000000005</c:v>
                </c:pt>
                <c:pt idx="61368">
                  <c:v>-25.138999999999996</c:v>
                </c:pt>
                <c:pt idx="61369">
                  <c:v>-25.137</c:v>
                </c:pt>
                <c:pt idx="61370">
                  <c:v>-25.135000000000005</c:v>
                </c:pt>
                <c:pt idx="61371">
                  <c:v>-25.132999999999996</c:v>
                </c:pt>
                <c:pt idx="61372">
                  <c:v>-25.131</c:v>
                </c:pt>
                <c:pt idx="61373">
                  <c:v>-25.129000000000005</c:v>
                </c:pt>
                <c:pt idx="61374">
                  <c:v>-25.126999999999995</c:v>
                </c:pt>
                <c:pt idx="61375">
                  <c:v>-25.125</c:v>
                </c:pt>
                <c:pt idx="61376">
                  <c:v>-25.123000000000005</c:v>
                </c:pt>
                <c:pt idx="61377">
                  <c:v>-25.120999999999995</c:v>
                </c:pt>
                <c:pt idx="61378">
                  <c:v>-25.119</c:v>
                </c:pt>
                <c:pt idx="61379">
                  <c:v>-25.117000000000004</c:v>
                </c:pt>
                <c:pt idx="61380">
                  <c:v>-25.114999999999995</c:v>
                </c:pt>
                <c:pt idx="61381">
                  <c:v>-25.113</c:v>
                </c:pt>
                <c:pt idx="61382">
                  <c:v>-25.111000000000004</c:v>
                </c:pt>
                <c:pt idx="61383">
                  <c:v>-25.108999999999995</c:v>
                </c:pt>
                <c:pt idx="61384">
                  <c:v>-25.106999999999999</c:v>
                </c:pt>
                <c:pt idx="61385">
                  <c:v>-25.105000000000004</c:v>
                </c:pt>
                <c:pt idx="61386">
                  <c:v>-25.102999999999994</c:v>
                </c:pt>
                <c:pt idx="61387">
                  <c:v>-25.100999999999999</c:v>
                </c:pt>
                <c:pt idx="61388">
                  <c:v>-25.099000000000004</c:v>
                </c:pt>
                <c:pt idx="61389">
                  <c:v>-25.096999999999994</c:v>
                </c:pt>
                <c:pt idx="61390">
                  <c:v>-25.094999999999999</c:v>
                </c:pt>
                <c:pt idx="61391">
                  <c:v>-25.093000000000004</c:v>
                </c:pt>
                <c:pt idx="61392">
                  <c:v>-25.090999999999994</c:v>
                </c:pt>
                <c:pt idx="61393">
                  <c:v>-25.088999999999999</c:v>
                </c:pt>
                <c:pt idx="61394">
                  <c:v>-25.087000000000003</c:v>
                </c:pt>
                <c:pt idx="61395">
                  <c:v>-25.084999999999994</c:v>
                </c:pt>
                <c:pt idx="61396">
                  <c:v>-25.082999999999998</c:v>
                </c:pt>
                <c:pt idx="61397">
                  <c:v>-25.081000000000003</c:v>
                </c:pt>
                <c:pt idx="61398">
                  <c:v>-25.078999999999994</c:v>
                </c:pt>
                <c:pt idx="61399">
                  <c:v>-25.076999999999998</c:v>
                </c:pt>
                <c:pt idx="61400">
                  <c:v>-25.075000000000003</c:v>
                </c:pt>
                <c:pt idx="61401">
                  <c:v>-25.072999999999993</c:v>
                </c:pt>
                <c:pt idx="61402">
                  <c:v>-25.070999999999998</c:v>
                </c:pt>
                <c:pt idx="61403">
                  <c:v>-25.069000000000003</c:v>
                </c:pt>
                <c:pt idx="61404">
                  <c:v>-25.066999999999993</c:v>
                </c:pt>
                <c:pt idx="61405">
                  <c:v>-25.064999999999998</c:v>
                </c:pt>
                <c:pt idx="61406">
                  <c:v>-25.063000000000002</c:v>
                </c:pt>
                <c:pt idx="61407">
                  <c:v>-25.061000000000007</c:v>
                </c:pt>
                <c:pt idx="61408">
                  <c:v>-25.058999999999997</c:v>
                </c:pt>
                <c:pt idx="61409">
                  <c:v>-25.057000000000002</c:v>
                </c:pt>
                <c:pt idx="61410">
                  <c:v>-25.055000000000007</c:v>
                </c:pt>
                <c:pt idx="61411">
                  <c:v>-25.052999999999997</c:v>
                </c:pt>
                <c:pt idx="61412">
                  <c:v>-25.051000000000002</c:v>
                </c:pt>
                <c:pt idx="61413">
                  <c:v>-25.049000000000007</c:v>
                </c:pt>
                <c:pt idx="61414">
                  <c:v>-25.046999999999997</c:v>
                </c:pt>
                <c:pt idx="61415">
                  <c:v>-25.045000000000002</c:v>
                </c:pt>
                <c:pt idx="61416">
                  <c:v>-25.043000000000006</c:v>
                </c:pt>
                <c:pt idx="61417">
                  <c:v>-25.040999999999997</c:v>
                </c:pt>
                <c:pt idx="61418">
                  <c:v>-25.039000000000001</c:v>
                </c:pt>
                <c:pt idx="61419">
                  <c:v>-25.037000000000006</c:v>
                </c:pt>
                <c:pt idx="61420">
                  <c:v>-25.034999999999997</c:v>
                </c:pt>
                <c:pt idx="61421">
                  <c:v>-25.033000000000001</c:v>
                </c:pt>
                <c:pt idx="61422">
                  <c:v>-25.031000000000006</c:v>
                </c:pt>
                <c:pt idx="61423">
                  <c:v>-25.028999999999996</c:v>
                </c:pt>
                <c:pt idx="61424">
                  <c:v>-25.027000000000001</c:v>
                </c:pt>
                <c:pt idx="61425">
                  <c:v>-25.025000000000006</c:v>
                </c:pt>
                <c:pt idx="61426">
                  <c:v>-25.022999999999996</c:v>
                </c:pt>
                <c:pt idx="61427">
                  <c:v>-25.021000000000001</c:v>
                </c:pt>
                <c:pt idx="61428">
                  <c:v>-25.019000000000005</c:v>
                </c:pt>
                <c:pt idx="61429">
                  <c:v>-25.016999999999996</c:v>
                </c:pt>
                <c:pt idx="61430">
                  <c:v>-25.015000000000001</c:v>
                </c:pt>
                <c:pt idx="61431">
                  <c:v>-25.013000000000005</c:v>
                </c:pt>
                <c:pt idx="61432">
                  <c:v>-25.010999999999996</c:v>
                </c:pt>
                <c:pt idx="61433">
                  <c:v>-25.009</c:v>
                </c:pt>
                <c:pt idx="61434">
                  <c:v>-25.007000000000005</c:v>
                </c:pt>
                <c:pt idx="61435">
                  <c:v>-25.004999999999995</c:v>
                </c:pt>
                <c:pt idx="61436">
                  <c:v>-25.003</c:v>
                </c:pt>
                <c:pt idx="61437">
                  <c:v>-25.001000000000005</c:v>
                </c:pt>
                <c:pt idx="61438">
                  <c:v>-24.998999999999995</c:v>
                </c:pt>
                <c:pt idx="61439">
                  <c:v>-24.997</c:v>
                </c:pt>
                <c:pt idx="61440">
                  <c:v>-24.995000000000005</c:v>
                </c:pt>
                <c:pt idx="61441">
                  <c:v>-24.992999999999995</c:v>
                </c:pt>
                <c:pt idx="61442">
                  <c:v>-24.991</c:v>
                </c:pt>
                <c:pt idx="61443">
                  <c:v>-24.989000000000004</c:v>
                </c:pt>
                <c:pt idx="61444">
                  <c:v>-24.986999999999995</c:v>
                </c:pt>
                <c:pt idx="61445">
                  <c:v>-24.984999999999999</c:v>
                </c:pt>
                <c:pt idx="61446">
                  <c:v>-24.983000000000004</c:v>
                </c:pt>
                <c:pt idx="61447">
                  <c:v>-24.980999999999995</c:v>
                </c:pt>
                <c:pt idx="61448">
                  <c:v>-24.978999999999999</c:v>
                </c:pt>
                <c:pt idx="61449">
                  <c:v>-24.977000000000004</c:v>
                </c:pt>
                <c:pt idx="61450">
                  <c:v>-24.974999999999994</c:v>
                </c:pt>
                <c:pt idx="61451">
                  <c:v>-24.972999999999999</c:v>
                </c:pt>
                <c:pt idx="61452">
                  <c:v>-24.971000000000004</c:v>
                </c:pt>
                <c:pt idx="61453">
                  <c:v>-24.968999999999994</c:v>
                </c:pt>
                <c:pt idx="61454">
                  <c:v>-24.966999999999999</c:v>
                </c:pt>
                <c:pt idx="61455">
                  <c:v>-24.965000000000003</c:v>
                </c:pt>
                <c:pt idx="61456">
                  <c:v>-24.962999999999994</c:v>
                </c:pt>
                <c:pt idx="61457">
                  <c:v>-24.960999999999999</c:v>
                </c:pt>
                <c:pt idx="61458">
                  <c:v>-24.959000000000003</c:v>
                </c:pt>
                <c:pt idx="61459">
                  <c:v>-24.956999999999994</c:v>
                </c:pt>
                <c:pt idx="61460">
                  <c:v>-24.954999999999998</c:v>
                </c:pt>
                <c:pt idx="61461">
                  <c:v>-24.953000000000003</c:v>
                </c:pt>
                <c:pt idx="61462">
                  <c:v>-24.950999999999993</c:v>
                </c:pt>
                <c:pt idx="61463">
                  <c:v>-24.948999999999998</c:v>
                </c:pt>
                <c:pt idx="61464">
                  <c:v>-24.947000000000003</c:v>
                </c:pt>
                <c:pt idx="61465">
                  <c:v>-24.944999999999993</c:v>
                </c:pt>
                <c:pt idx="61466">
                  <c:v>-24.942999999999998</c:v>
                </c:pt>
                <c:pt idx="61467">
                  <c:v>-24.941000000000003</c:v>
                </c:pt>
                <c:pt idx="61468">
                  <c:v>-24.938999999999993</c:v>
                </c:pt>
                <c:pt idx="61469">
                  <c:v>-24.936999999999998</c:v>
                </c:pt>
                <c:pt idx="61470">
                  <c:v>-24.935000000000002</c:v>
                </c:pt>
                <c:pt idx="61471">
                  <c:v>-24.933000000000007</c:v>
                </c:pt>
                <c:pt idx="61472">
                  <c:v>-24.930999999999997</c:v>
                </c:pt>
                <c:pt idx="61473">
                  <c:v>-24.929000000000002</c:v>
                </c:pt>
                <c:pt idx="61474">
                  <c:v>-24.927000000000007</c:v>
                </c:pt>
                <c:pt idx="61475">
                  <c:v>-24.924999999999997</c:v>
                </c:pt>
                <c:pt idx="61476">
                  <c:v>-24.923000000000002</c:v>
                </c:pt>
                <c:pt idx="61477">
                  <c:v>-24.921000000000006</c:v>
                </c:pt>
                <c:pt idx="61478">
                  <c:v>-24.918999999999997</c:v>
                </c:pt>
                <c:pt idx="61479">
                  <c:v>-24.917000000000002</c:v>
                </c:pt>
                <c:pt idx="61480">
                  <c:v>-24.915000000000006</c:v>
                </c:pt>
                <c:pt idx="61481">
                  <c:v>-24.912999999999997</c:v>
                </c:pt>
                <c:pt idx="61482">
                  <c:v>-24.911000000000001</c:v>
                </c:pt>
                <c:pt idx="61483">
                  <c:v>-24.909000000000006</c:v>
                </c:pt>
                <c:pt idx="61484">
                  <c:v>-24.906999999999996</c:v>
                </c:pt>
                <c:pt idx="61485">
                  <c:v>-24.905000000000001</c:v>
                </c:pt>
                <c:pt idx="61486">
                  <c:v>-24.903000000000006</c:v>
                </c:pt>
                <c:pt idx="61487">
                  <c:v>-24.900999999999996</c:v>
                </c:pt>
                <c:pt idx="61488">
                  <c:v>-24.899000000000001</c:v>
                </c:pt>
                <c:pt idx="61489">
                  <c:v>-24.897000000000006</c:v>
                </c:pt>
                <c:pt idx="61490">
                  <c:v>-24.894999999999996</c:v>
                </c:pt>
                <c:pt idx="61491">
                  <c:v>-24.893000000000001</c:v>
                </c:pt>
                <c:pt idx="61492">
                  <c:v>-24.891000000000005</c:v>
                </c:pt>
                <c:pt idx="61493">
                  <c:v>-24.888999999999996</c:v>
                </c:pt>
                <c:pt idx="61494">
                  <c:v>-24.887</c:v>
                </c:pt>
                <c:pt idx="61495">
                  <c:v>-24.885000000000005</c:v>
                </c:pt>
                <c:pt idx="61496">
                  <c:v>-24.882999999999996</c:v>
                </c:pt>
                <c:pt idx="61497">
                  <c:v>-24.881</c:v>
                </c:pt>
                <c:pt idx="61498">
                  <c:v>-24.879000000000005</c:v>
                </c:pt>
                <c:pt idx="61499">
                  <c:v>-24.876999999999995</c:v>
                </c:pt>
                <c:pt idx="61500">
                  <c:v>-24.875</c:v>
                </c:pt>
                <c:pt idx="61501">
                  <c:v>-24.873000000000005</c:v>
                </c:pt>
                <c:pt idx="61502">
                  <c:v>-24.870999999999995</c:v>
                </c:pt>
                <c:pt idx="61503">
                  <c:v>-24.869</c:v>
                </c:pt>
                <c:pt idx="61504">
                  <c:v>-24.867000000000004</c:v>
                </c:pt>
                <c:pt idx="61505">
                  <c:v>-24.864999999999995</c:v>
                </c:pt>
                <c:pt idx="61506">
                  <c:v>-24.863</c:v>
                </c:pt>
                <c:pt idx="61507">
                  <c:v>-24.861000000000004</c:v>
                </c:pt>
                <c:pt idx="61508">
                  <c:v>-24.858999999999995</c:v>
                </c:pt>
                <c:pt idx="61509">
                  <c:v>-24.856999999999999</c:v>
                </c:pt>
                <c:pt idx="61510">
                  <c:v>-24.855000000000004</c:v>
                </c:pt>
                <c:pt idx="61511">
                  <c:v>-24.852999999999994</c:v>
                </c:pt>
                <c:pt idx="61512">
                  <c:v>-24.850999999999999</c:v>
                </c:pt>
                <c:pt idx="61513">
                  <c:v>-24.849000000000004</c:v>
                </c:pt>
                <c:pt idx="61514">
                  <c:v>-24.846999999999994</c:v>
                </c:pt>
                <c:pt idx="61515">
                  <c:v>-24.844999999999999</c:v>
                </c:pt>
                <c:pt idx="61516">
                  <c:v>-24.843000000000004</c:v>
                </c:pt>
                <c:pt idx="61517">
                  <c:v>-24.840999999999994</c:v>
                </c:pt>
                <c:pt idx="61518">
                  <c:v>-24.838999999999999</c:v>
                </c:pt>
                <c:pt idx="61519">
                  <c:v>-24.837000000000003</c:v>
                </c:pt>
                <c:pt idx="61520">
                  <c:v>-24.834999999999994</c:v>
                </c:pt>
                <c:pt idx="61521">
                  <c:v>-24.832999999999998</c:v>
                </c:pt>
                <c:pt idx="61522">
                  <c:v>-24.831000000000003</c:v>
                </c:pt>
                <c:pt idx="61523">
                  <c:v>-24.828999999999994</c:v>
                </c:pt>
                <c:pt idx="61524">
                  <c:v>-24.826999999999998</c:v>
                </c:pt>
                <c:pt idx="61525">
                  <c:v>-24.825000000000003</c:v>
                </c:pt>
                <c:pt idx="61526">
                  <c:v>-24.822999999999993</c:v>
                </c:pt>
                <c:pt idx="61527">
                  <c:v>-24.820999999999998</c:v>
                </c:pt>
                <c:pt idx="61528">
                  <c:v>-24.819000000000003</c:v>
                </c:pt>
                <c:pt idx="61529">
                  <c:v>-24.816999999999993</c:v>
                </c:pt>
                <c:pt idx="61530">
                  <c:v>-24.814999999999998</c:v>
                </c:pt>
                <c:pt idx="61531">
                  <c:v>-24.813000000000002</c:v>
                </c:pt>
                <c:pt idx="61532">
                  <c:v>-24.811000000000007</c:v>
                </c:pt>
                <c:pt idx="61533">
                  <c:v>-24.808999999999997</c:v>
                </c:pt>
                <c:pt idx="61534">
                  <c:v>-24.807000000000002</c:v>
                </c:pt>
                <c:pt idx="61535">
                  <c:v>-24.805000000000007</c:v>
                </c:pt>
                <c:pt idx="61536">
                  <c:v>-24.802999999999997</c:v>
                </c:pt>
                <c:pt idx="61537">
                  <c:v>-24.801000000000002</c:v>
                </c:pt>
                <c:pt idx="61538">
                  <c:v>-24.799000000000007</c:v>
                </c:pt>
                <c:pt idx="61539">
                  <c:v>-24.796999999999997</c:v>
                </c:pt>
                <c:pt idx="61540">
                  <c:v>-24.795000000000002</c:v>
                </c:pt>
                <c:pt idx="61541">
                  <c:v>-24.793000000000006</c:v>
                </c:pt>
                <c:pt idx="61542">
                  <c:v>-24.790999999999997</c:v>
                </c:pt>
                <c:pt idx="61543">
                  <c:v>-24.789000000000001</c:v>
                </c:pt>
                <c:pt idx="61544">
                  <c:v>-24.787000000000006</c:v>
                </c:pt>
                <c:pt idx="61545">
                  <c:v>-24.784999999999997</c:v>
                </c:pt>
                <c:pt idx="61546">
                  <c:v>-24.783000000000001</c:v>
                </c:pt>
                <c:pt idx="61547">
                  <c:v>-24.781000000000006</c:v>
                </c:pt>
                <c:pt idx="61548">
                  <c:v>-24.778999999999996</c:v>
                </c:pt>
                <c:pt idx="61549">
                  <c:v>-24.777000000000001</c:v>
                </c:pt>
                <c:pt idx="61550">
                  <c:v>-24.775000000000006</c:v>
                </c:pt>
                <c:pt idx="61551">
                  <c:v>-24.772999999999996</c:v>
                </c:pt>
                <c:pt idx="61552">
                  <c:v>-24.771000000000001</c:v>
                </c:pt>
                <c:pt idx="61553">
                  <c:v>-24.769000000000005</c:v>
                </c:pt>
                <c:pt idx="61554">
                  <c:v>-24.766999999999996</c:v>
                </c:pt>
                <c:pt idx="61555">
                  <c:v>-24.765000000000001</c:v>
                </c:pt>
                <c:pt idx="61556">
                  <c:v>-24.763000000000005</c:v>
                </c:pt>
                <c:pt idx="61557">
                  <c:v>-24.760999999999996</c:v>
                </c:pt>
                <c:pt idx="61558">
                  <c:v>-24.759</c:v>
                </c:pt>
                <c:pt idx="61559">
                  <c:v>-24.757000000000005</c:v>
                </c:pt>
                <c:pt idx="61560">
                  <c:v>-24.754999999999995</c:v>
                </c:pt>
                <c:pt idx="61561">
                  <c:v>-24.753</c:v>
                </c:pt>
                <c:pt idx="61562">
                  <c:v>-24.751000000000005</c:v>
                </c:pt>
                <c:pt idx="61563">
                  <c:v>-24.748999999999995</c:v>
                </c:pt>
                <c:pt idx="61564">
                  <c:v>-24.747</c:v>
                </c:pt>
                <c:pt idx="61565">
                  <c:v>-24.745000000000005</c:v>
                </c:pt>
                <c:pt idx="61566">
                  <c:v>-24.742999999999995</c:v>
                </c:pt>
                <c:pt idx="61567">
                  <c:v>-24.741</c:v>
                </c:pt>
                <c:pt idx="61568">
                  <c:v>-24.739000000000004</c:v>
                </c:pt>
                <c:pt idx="61569">
                  <c:v>-24.736999999999995</c:v>
                </c:pt>
                <c:pt idx="61570">
                  <c:v>-24.734999999999999</c:v>
                </c:pt>
                <c:pt idx="61571">
                  <c:v>-24.733000000000004</c:v>
                </c:pt>
                <c:pt idx="61572">
                  <c:v>-24.730999999999995</c:v>
                </c:pt>
                <c:pt idx="61573">
                  <c:v>-24.728999999999999</c:v>
                </c:pt>
                <c:pt idx="61574">
                  <c:v>-24.727000000000004</c:v>
                </c:pt>
                <c:pt idx="61575">
                  <c:v>-24.724999999999994</c:v>
                </c:pt>
                <c:pt idx="61576">
                  <c:v>-24.722999999999999</c:v>
                </c:pt>
                <c:pt idx="61577">
                  <c:v>-24.721000000000004</c:v>
                </c:pt>
                <c:pt idx="61578">
                  <c:v>-24.718999999999994</c:v>
                </c:pt>
                <c:pt idx="61579">
                  <c:v>-24.716999999999999</c:v>
                </c:pt>
                <c:pt idx="61580">
                  <c:v>-24.715000000000003</c:v>
                </c:pt>
                <c:pt idx="61581">
                  <c:v>-24.712999999999994</c:v>
                </c:pt>
                <c:pt idx="61582">
                  <c:v>-24.710999999999999</c:v>
                </c:pt>
                <c:pt idx="61583">
                  <c:v>-24.709000000000003</c:v>
                </c:pt>
                <c:pt idx="61584">
                  <c:v>-24.706999999999994</c:v>
                </c:pt>
                <c:pt idx="61585">
                  <c:v>-24.704999999999998</c:v>
                </c:pt>
                <c:pt idx="61586">
                  <c:v>-24.703000000000003</c:v>
                </c:pt>
                <c:pt idx="61587">
                  <c:v>-24.700999999999993</c:v>
                </c:pt>
                <c:pt idx="61588">
                  <c:v>-24.698999999999998</c:v>
                </c:pt>
                <c:pt idx="61589">
                  <c:v>-24.697000000000003</c:v>
                </c:pt>
                <c:pt idx="61590">
                  <c:v>-24.694999999999993</c:v>
                </c:pt>
                <c:pt idx="61591">
                  <c:v>-24.692999999999998</c:v>
                </c:pt>
                <c:pt idx="61592">
                  <c:v>-24.691000000000003</c:v>
                </c:pt>
                <c:pt idx="61593">
                  <c:v>-24.688999999999993</c:v>
                </c:pt>
                <c:pt idx="61594">
                  <c:v>-24.686999999999998</c:v>
                </c:pt>
                <c:pt idx="61595">
                  <c:v>-24.685000000000002</c:v>
                </c:pt>
                <c:pt idx="61596">
                  <c:v>-24.683000000000007</c:v>
                </c:pt>
                <c:pt idx="61597">
                  <c:v>-24.680999999999997</c:v>
                </c:pt>
                <c:pt idx="61598">
                  <c:v>-24.679000000000002</c:v>
                </c:pt>
                <c:pt idx="61599">
                  <c:v>-24.677000000000007</c:v>
                </c:pt>
                <c:pt idx="61600">
                  <c:v>-24.674999999999997</c:v>
                </c:pt>
                <c:pt idx="61601">
                  <c:v>-24.673000000000002</c:v>
                </c:pt>
                <c:pt idx="61602">
                  <c:v>-24.671000000000006</c:v>
                </c:pt>
                <c:pt idx="61603">
                  <c:v>-24.668999999999997</c:v>
                </c:pt>
                <c:pt idx="61604">
                  <c:v>-24.667000000000002</c:v>
                </c:pt>
                <c:pt idx="61605">
                  <c:v>-24.665000000000006</c:v>
                </c:pt>
                <c:pt idx="61606">
                  <c:v>-24.662999999999997</c:v>
                </c:pt>
                <c:pt idx="61607">
                  <c:v>-24.661000000000001</c:v>
                </c:pt>
                <c:pt idx="61608">
                  <c:v>-24.659000000000006</c:v>
                </c:pt>
                <c:pt idx="61609">
                  <c:v>-24.656999999999996</c:v>
                </c:pt>
                <c:pt idx="61610">
                  <c:v>-24.655000000000001</c:v>
                </c:pt>
                <c:pt idx="61611">
                  <c:v>-24.653000000000006</c:v>
                </c:pt>
                <c:pt idx="61612">
                  <c:v>-24.650999999999996</c:v>
                </c:pt>
                <c:pt idx="61613">
                  <c:v>-24.649000000000001</c:v>
                </c:pt>
                <c:pt idx="61614">
                  <c:v>-24.647000000000006</c:v>
                </c:pt>
                <c:pt idx="61615">
                  <c:v>-24.644999999999996</c:v>
                </c:pt>
                <c:pt idx="61616">
                  <c:v>-24.643000000000001</c:v>
                </c:pt>
                <c:pt idx="61617">
                  <c:v>-24.641000000000005</c:v>
                </c:pt>
                <c:pt idx="61618">
                  <c:v>-24.638999999999996</c:v>
                </c:pt>
                <c:pt idx="61619">
                  <c:v>-24.637</c:v>
                </c:pt>
                <c:pt idx="61620">
                  <c:v>-24.635000000000005</c:v>
                </c:pt>
                <c:pt idx="61621">
                  <c:v>-24.632999999999996</c:v>
                </c:pt>
                <c:pt idx="61622">
                  <c:v>-24.631</c:v>
                </c:pt>
                <c:pt idx="61623">
                  <c:v>-24.629000000000005</c:v>
                </c:pt>
                <c:pt idx="61624">
                  <c:v>-24.626999999999995</c:v>
                </c:pt>
                <c:pt idx="61625">
                  <c:v>-24.625</c:v>
                </c:pt>
                <c:pt idx="61626">
                  <c:v>-24.623000000000005</c:v>
                </c:pt>
                <c:pt idx="61627">
                  <c:v>-24.620999999999995</c:v>
                </c:pt>
                <c:pt idx="61628">
                  <c:v>-24.619</c:v>
                </c:pt>
                <c:pt idx="61629">
                  <c:v>-24.617000000000004</c:v>
                </c:pt>
                <c:pt idx="61630">
                  <c:v>-24.614999999999995</c:v>
                </c:pt>
                <c:pt idx="61631">
                  <c:v>-24.613</c:v>
                </c:pt>
                <c:pt idx="61632">
                  <c:v>-24.611000000000004</c:v>
                </c:pt>
                <c:pt idx="61633">
                  <c:v>-24.608999999999995</c:v>
                </c:pt>
                <c:pt idx="61634">
                  <c:v>-24.606999999999999</c:v>
                </c:pt>
                <c:pt idx="61635">
                  <c:v>-24.605000000000004</c:v>
                </c:pt>
                <c:pt idx="61636">
                  <c:v>-24.602999999999994</c:v>
                </c:pt>
                <c:pt idx="61637">
                  <c:v>-24.600999999999999</c:v>
                </c:pt>
                <c:pt idx="61638">
                  <c:v>-24.599000000000004</c:v>
                </c:pt>
                <c:pt idx="61639">
                  <c:v>-24.596999999999994</c:v>
                </c:pt>
                <c:pt idx="61640">
                  <c:v>-24.594999999999999</c:v>
                </c:pt>
                <c:pt idx="61641">
                  <c:v>-24.593000000000004</c:v>
                </c:pt>
                <c:pt idx="61642">
                  <c:v>-24.590999999999994</c:v>
                </c:pt>
                <c:pt idx="61643">
                  <c:v>-24.588999999999999</c:v>
                </c:pt>
                <c:pt idx="61644">
                  <c:v>-24.587000000000003</c:v>
                </c:pt>
                <c:pt idx="61645">
                  <c:v>-24.584999999999994</c:v>
                </c:pt>
                <c:pt idx="61646">
                  <c:v>-24.582999999999998</c:v>
                </c:pt>
                <c:pt idx="61647">
                  <c:v>-24.581000000000003</c:v>
                </c:pt>
                <c:pt idx="61648">
                  <c:v>-24.578999999999994</c:v>
                </c:pt>
                <c:pt idx="61649">
                  <c:v>-24.576999999999998</c:v>
                </c:pt>
                <c:pt idx="61650">
                  <c:v>-24.575000000000003</c:v>
                </c:pt>
                <c:pt idx="61651">
                  <c:v>-24.572999999999993</c:v>
                </c:pt>
                <c:pt idx="61652">
                  <c:v>-24.570999999999998</c:v>
                </c:pt>
                <c:pt idx="61653">
                  <c:v>-24.569000000000003</c:v>
                </c:pt>
                <c:pt idx="61654">
                  <c:v>-24.566999999999993</c:v>
                </c:pt>
                <c:pt idx="61655">
                  <c:v>-24.564999999999998</c:v>
                </c:pt>
                <c:pt idx="61656">
                  <c:v>-24.563000000000002</c:v>
                </c:pt>
                <c:pt idx="61657">
                  <c:v>-24.561000000000007</c:v>
                </c:pt>
                <c:pt idx="61658">
                  <c:v>-24.558999999999997</c:v>
                </c:pt>
                <c:pt idx="61659">
                  <c:v>-24.557000000000002</c:v>
                </c:pt>
                <c:pt idx="61660">
                  <c:v>-24.555000000000007</c:v>
                </c:pt>
                <c:pt idx="61661">
                  <c:v>-24.552999999999997</c:v>
                </c:pt>
                <c:pt idx="61662">
                  <c:v>-24.551000000000002</c:v>
                </c:pt>
                <c:pt idx="61663">
                  <c:v>-24.549000000000007</c:v>
                </c:pt>
                <c:pt idx="61664">
                  <c:v>-24.546999999999997</c:v>
                </c:pt>
                <c:pt idx="61665">
                  <c:v>-24.545000000000002</c:v>
                </c:pt>
                <c:pt idx="61666">
                  <c:v>-24.543000000000006</c:v>
                </c:pt>
                <c:pt idx="61667">
                  <c:v>-24.540999999999997</c:v>
                </c:pt>
                <c:pt idx="61668">
                  <c:v>-24.539000000000001</c:v>
                </c:pt>
                <c:pt idx="61669">
                  <c:v>-24.537000000000006</c:v>
                </c:pt>
                <c:pt idx="61670">
                  <c:v>-24.534999999999997</c:v>
                </c:pt>
                <c:pt idx="61671">
                  <c:v>-24.533000000000001</c:v>
                </c:pt>
                <c:pt idx="61672">
                  <c:v>-24.531000000000006</c:v>
                </c:pt>
                <c:pt idx="61673">
                  <c:v>-24.528999999999996</c:v>
                </c:pt>
                <c:pt idx="61674">
                  <c:v>-24.527000000000001</c:v>
                </c:pt>
                <c:pt idx="61675">
                  <c:v>-24.525000000000006</c:v>
                </c:pt>
                <c:pt idx="61676">
                  <c:v>-24.522999999999996</c:v>
                </c:pt>
                <c:pt idx="61677">
                  <c:v>-24.521000000000001</c:v>
                </c:pt>
                <c:pt idx="61678">
                  <c:v>-24.519000000000005</c:v>
                </c:pt>
                <c:pt idx="61679">
                  <c:v>-24.516999999999996</c:v>
                </c:pt>
                <c:pt idx="61680">
                  <c:v>-24.515000000000001</c:v>
                </c:pt>
                <c:pt idx="61681">
                  <c:v>-24.513000000000005</c:v>
                </c:pt>
                <c:pt idx="61682">
                  <c:v>-24.510999999999996</c:v>
                </c:pt>
                <c:pt idx="61683">
                  <c:v>-24.509</c:v>
                </c:pt>
                <c:pt idx="61684">
                  <c:v>-24.507000000000005</c:v>
                </c:pt>
                <c:pt idx="61685">
                  <c:v>-24.504999999999995</c:v>
                </c:pt>
                <c:pt idx="61686">
                  <c:v>-24.503</c:v>
                </c:pt>
                <c:pt idx="61687">
                  <c:v>-24.501000000000005</c:v>
                </c:pt>
                <c:pt idx="61688">
                  <c:v>-24.498999999999995</c:v>
                </c:pt>
                <c:pt idx="61689">
                  <c:v>-24.497</c:v>
                </c:pt>
                <c:pt idx="61690">
                  <c:v>-24.495000000000005</c:v>
                </c:pt>
                <c:pt idx="61691">
                  <c:v>-24.492999999999995</c:v>
                </c:pt>
                <c:pt idx="61692">
                  <c:v>-24.491</c:v>
                </c:pt>
                <c:pt idx="61693">
                  <c:v>-24.489000000000004</c:v>
                </c:pt>
                <c:pt idx="61694">
                  <c:v>-24.486999999999995</c:v>
                </c:pt>
                <c:pt idx="61695">
                  <c:v>-24.484999999999999</c:v>
                </c:pt>
                <c:pt idx="61696">
                  <c:v>-24.483000000000004</c:v>
                </c:pt>
                <c:pt idx="61697">
                  <c:v>-24.480999999999995</c:v>
                </c:pt>
                <c:pt idx="61698">
                  <c:v>-24.478999999999999</c:v>
                </c:pt>
                <c:pt idx="61699">
                  <c:v>-24.477000000000004</c:v>
                </c:pt>
                <c:pt idx="61700">
                  <c:v>-24.474999999999994</c:v>
                </c:pt>
                <c:pt idx="61701">
                  <c:v>-24.472999999999999</c:v>
                </c:pt>
                <c:pt idx="61702">
                  <c:v>-24.471000000000004</c:v>
                </c:pt>
                <c:pt idx="61703">
                  <c:v>-24.468999999999994</c:v>
                </c:pt>
                <c:pt idx="61704">
                  <c:v>-24.466999999999999</c:v>
                </c:pt>
                <c:pt idx="61705">
                  <c:v>-24.465000000000003</c:v>
                </c:pt>
                <c:pt idx="61706">
                  <c:v>-24.462999999999994</c:v>
                </c:pt>
                <c:pt idx="61707">
                  <c:v>-24.460999999999999</c:v>
                </c:pt>
                <c:pt idx="61708">
                  <c:v>-24.459000000000003</c:v>
                </c:pt>
                <c:pt idx="61709">
                  <c:v>-24.456999999999994</c:v>
                </c:pt>
                <c:pt idx="61710">
                  <c:v>-24.454999999999998</c:v>
                </c:pt>
                <c:pt idx="61711">
                  <c:v>-24.453000000000003</c:v>
                </c:pt>
                <c:pt idx="61712">
                  <c:v>-24.450999999999993</c:v>
                </c:pt>
                <c:pt idx="61713">
                  <c:v>-24.448999999999998</c:v>
                </c:pt>
                <c:pt idx="61714">
                  <c:v>-24.447000000000003</c:v>
                </c:pt>
                <c:pt idx="61715">
                  <c:v>-24.444999999999993</c:v>
                </c:pt>
                <c:pt idx="61716">
                  <c:v>-24.442999999999998</c:v>
                </c:pt>
                <c:pt idx="61717">
                  <c:v>-24.441000000000003</c:v>
                </c:pt>
                <c:pt idx="61718">
                  <c:v>-24.438999999999993</c:v>
                </c:pt>
                <c:pt idx="61719">
                  <c:v>-24.436999999999998</c:v>
                </c:pt>
                <c:pt idx="61720">
                  <c:v>-24.435000000000002</c:v>
                </c:pt>
                <c:pt idx="61721">
                  <c:v>-24.433000000000007</c:v>
                </c:pt>
                <c:pt idx="61722">
                  <c:v>-24.430999999999997</c:v>
                </c:pt>
                <c:pt idx="61723">
                  <c:v>-24.429000000000002</c:v>
                </c:pt>
                <c:pt idx="61724">
                  <c:v>-24.427000000000007</c:v>
                </c:pt>
                <c:pt idx="61725">
                  <c:v>-24.424999999999997</c:v>
                </c:pt>
                <c:pt idx="61726">
                  <c:v>-24.423000000000002</c:v>
                </c:pt>
                <c:pt idx="61727">
                  <c:v>-24.421000000000006</c:v>
                </c:pt>
                <c:pt idx="61728">
                  <c:v>-24.418999999999997</c:v>
                </c:pt>
                <c:pt idx="61729">
                  <c:v>-24.417000000000002</c:v>
                </c:pt>
                <c:pt idx="61730">
                  <c:v>-24.415000000000006</c:v>
                </c:pt>
                <c:pt idx="61731">
                  <c:v>-24.412999999999997</c:v>
                </c:pt>
                <c:pt idx="61732">
                  <c:v>-24.411000000000001</c:v>
                </c:pt>
                <c:pt idx="61733">
                  <c:v>-24.409000000000006</c:v>
                </c:pt>
                <c:pt idx="61734">
                  <c:v>-24.406999999999996</c:v>
                </c:pt>
                <c:pt idx="61735">
                  <c:v>-24.405000000000001</c:v>
                </c:pt>
                <c:pt idx="61736">
                  <c:v>-24.403000000000006</c:v>
                </c:pt>
                <c:pt idx="61737">
                  <c:v>-24.400999999999996</c:v>
                </c:pt>
                <c:pt idx="61738">
                  <c:v>-24.399000000000001</c:v>
                </c:pt>
                <c:pt idx="61739">
                  <c:v>-24.397000000000006</c:v>
                </c:pt>
                <c:pt idx="61740">
                  <c:v>-24.394999999999996</c:v>
                </c:pt>
                <c:pt idx="61741">
                  <c:v>-24.393000000000001</c:v>
                </c:pt>
                <c:pt idx="61742">
                  <c:v>-24.391000000000005</c:v>
                </c:pt>
                <c:pt idx="61743">
                  <c:v>-24.388999999999996</c:v>
                </c:pt>
                <c:pt idx="61744">
                  <c:v>-24.387</c:v>
                </c:pt>
                <c:pt idx="61745">
                  <c:v>-24.385000000000005</c:v>
                </c:pt>
                <c:pt idx="61746">
                  <c:v>-24.382999999999996</c:v>
                </c:pt>
                <c:pt idx="61747">
                  <c:v>-24.381</c:v>
                </c:pt>
                <c:pt idx="61748">
                  <c:v>-24.379000000000005</c:v>
                </c:pt>
                <c:pt idx="61749">
                  <c:v>-24.376999999999995</c:v>
                </c:pt>
                <c:pt idx="61750">
                  <c:v>-24.375</c:v>
                </c:pt>
                <c:pt idx="61751">
                  <c:v>-24.373000000000005</c:v>
                </c:pt>
                <c:pt idx="61752">
                  <c:v>-24.370999999999995</c:v>
                </c:pt>
                <c:pt idx="61753">
                  <c:v>-24.369</c:v>
                </c:pt>
                <c:pt idx="61754">
                  <c:v>-24.367000000000004</c:v>
                </c:pt>
                <c:pt idx="61755">
                  <c:v>-24.364999999999995</c:v>
                </c:pt>
                <c:pt idx="61756">
                  <c:v>-24.363</c:v>
                </c:pt>
                <c:pt idx="61757">
                  <c:v>-24.361000000000004</c:v>
                </c:pt>
                <c:pt idx="61758">
                  <c:v>-24.358999999999995</c:v>
                </c:pt>
                <c:pt idx="61759">
                  <c:v>-24.356999999999999</c:v>
                </c:pt>
                <c:pt idx="61760">
                  <c:v>-24.355000000000004</c:v>
                </c:pt>
                <c:pt idx="61761">
                  <c:v>-24.352999999999994</c:v>
                </c:pt>
                <c:pt idx="61762">
                  <c:v>-24.350999999999999</c:v>
                </c:pt>
                <c:pt idx="61763">
                  <c:v>-24.349000000000004</c:v>
                </c:pt>
                <c:pt idx="61764">
                  <c:v>-24.346999999999994</c:v>
                </c:pt>
                <c:pt idx="61765">
                  <c:v>-24.344999999999999</c:v>
                </c:pt>
                <c:pt idx="61766">
                  <c:v>-24.343000000000004</c:v>
                </c:pt>
                <c:pt idx="61767">
                  <c:v>-24.340999999999994</c:v>
                </c:pt>
                <c:pt idx="61768">
                  <c:v>-24.338999999999999</c:v>
                </c:pt>
                <c:pt idx="61769">
                  <c:v>-24.337000000000003</c:v>
                </c:pt>
                <c:pt idx="61770">
                  <c:v>-24.334999999999994</c:v>
                </c:pt>
                <c:pt idx="61771">
                  <c:v>-24.332999999999998</c:v>
                </c:pt>
                <c:pt idx="61772">
                  <c:v>-24.331000000000003</c:v>
                </c:pt>
                <c:pt idx="61773">
                  <c:v>-24.328999999999994</c:v>
                </c:pt>
                <c:pt idx="61774">
                  <c:v>-24.326999999999998</c:v>
                </c:pt>
                <c:pt idx="61775">
                  <c:v>-24.325000000000003</c:v>
                </c:pt>
                <c:pt idx="61776">
                  <c:v>-24.322999999999993</c:v>
                </c:pt>
                <c:pt idx="61777">
                  <c:v>-24.320999999999998</c:v>
                </c:pt>
                <c:pt idx="61778">
                  <c:v>-24.319000000000003</c:v>
                </c:pt>
                <c:pt idx="61779">
                  <c:v>-24.316999999999993</c:v>
                </c:pt>
                <c:pt idx="61780">
                  <c:v>-24.314999999999998</c:v>
                </c:pt>
                <c:pt idx="61781">
                  <c:v>-24.313000000000002</c:v>
                </c:pt>
                <c:pt idx="61782">
                  <c:v>-24.311000000000007</c:v>
                </c:pt>
                <c:pt idx="61783">
                  <c:v>-24.308999999999997</c:v>
                </c:pt>
                <c:pt idx="61784">
                  <c:v>-24.307000000000002</c:v>
                </c:pt>
                <c:pt idx="61785">
                  <c:v>-24.305000000000007</c:v>
                </c:pt>
                <c:pt idx="61786">
                  <c:v>-24.302999999999997</c:v>
                </c:pt>
                <c:pt idx="61787">
                  <c:v>-24.301000000000002</c:v>
                </c:pt>
                <c:pt idx="61788">
                  <c:v>-24.299000000000007</c:v>
                </c:pt>
                <c:pt idx="61789">
                  <c:v>-24.296999999999997</c:v>
                </c:pt>
                <c:pt idx="61790">
                  <c:v>-24.295000000000002</c:v>
                </c:pt>
                <c:pt idx="61791">
                  <c:v>-24.293000000000006</c:v>
                </c:pt>
                <c:pt idx="61792">
                  <c:v>-24.290999999999997</c:v>
                </c:pt>
                <c:pt idx="61793">
                  <c:v>-24.289000000000001</c:v>
                </c:pt>
                <c:pt idx="61794">
                  <c:v>-24.287000000000006</c:v>
                </c:pt>
                <c:pt idx="61795">
                  <c:v>-24.284999999999997</c:v>
                </c:pt>
                <c:pt idx="61796">
                  <c:v>-24.283000000000001</c:v>
                </c:pt>
                <c:pt idx="61797">
                  <c:v>-24.281000000000006</c:v>
                </c:pt>
                <c:pt idx="61798">
                  <c:v>-24.278999999999996</c:v>
                </c:pt>
                <c:pt idx="61799">
                  <c:v>-24.277000000000001</c:v>
                </c:pt>
                <c:pt idx="61800">
                  <c:v>-24.275000000000006</c:v>
                </c:pt>
                <c:pt idx="61801">
                  <c:v>-24.272999999999996</c:v>
                </c:pt>
                <c:pt idx="61802">
                  <c:v>-24.271000000000001</c:v>
                </c:pt>
                <c:pt idx="61803">
                  <c:v>-24.269000000000005</c:v>
                </c:pt>
                <c:pt idx="61804">
                  <c:v>-24.266999999999996</c:v>
                </c:pt>
                <c:pt idx="61805">
                  <c:v>-24.265000000000001</c:v>
                </c:pt>
                <c:pt idx="61806">
                  <c:v>-24.263000000000005</c:v>
                </c:pt>
                <c:pt idx="61807">
                  <c:v>-24.260999999999996</c:v>
                </c:pt>
                <c:pt idx="61808">
                  <c:v>-24.259</c:v>
                </c:pt>
                <c:pt idx="61809">
                  <c:v>-24.257000000000005</c:v>
                </c:pt>
                <c:pt idx="61810">
                  <c:v>-24.254999999999995</c:v>
                </c:pt>
                <c:pt idx="61811">
                  <c:v>-24.253</c:v>
                </c:pt>
                <c:pt idx="61812">
                  <c:v>-24.251000000000005</c:v>
                </c:pt>
                <c:pt idx="61813">
                  <c:v>-24.248999999999995</c:v>
                </c:pt>
                <c:pt idx="61814">
                  <c:v>-24.247</c:v>
                </c:pt>
                <c:pt idx="61815">
                  <c:v>-24.245000000000005</c:v>
                </c:pt>
                <c:pt idx="61816">
                  <c:v>-24.242999999999995</c:v>
                </c:pt>
                <c:pt idx="61817">
                  <c:v>-24.241</c:v>
                </c:pt>
                <c:pt idx="61818">
                  <c:v>-24.239000000000004</c:v>
                </c:pt>
                <c:pt idx="61819">
                  <c:v>-24.236999999999995</c:v>
                </c:pt>
                <c:pt idx="61820">
                  <c:v>-24.234999999999999</c:v>
                </c:pt>
                <c:pt idx="61821">
                  <c:v>-24.233000000000004</c:v>
                </c:pt>
                <c:pt idx="61822">
                  <c:v>-24.230999999999995</c:v>
                </c:pt>
                <c:pt idx="61823">
                  <c:v>-24.228999999999999</c:v>
                </c:pt>
                <c:pt idx="61824">
                  <c:v>-24.227000000000004</c:v>
                </c:pt>
                <c:pt idx="61825">
                  <c:v>-24.224999999999994</c:v>
                </c:pt>
                <c:pt idx="61826">
                  <c:v>-24.222999999999999</c:v>
                </c:pt>
                <c:pt idx="61827">
                  <c:v>-24.221000000000004</c:v>
                </c:pt>
                <c:pt idx="61828">
                  <c:v>-24.218999999999994</c:v>
                </c:pt>
                <c:pt idx="61829">
                  <c:v>-24.216999999999999</c:v>
                </c:pt>
                <c:pt idx="61830">
                  <c:v>-24.215000000000003</c:v>
                </c:pt>
                <c:pt idx="61831">
                  <c:v>-24.212999999999994</c:v>
                </c:pt>
                <c:pt idx="61832">
                  <c:v>-24.210999999999999</c:v>
                </c:pt>
                <c:pt idx="61833">
                  <c:v>-24.209000000000003</c:v>
                </c:pt>
                <c:pt idx="61834">
                  <c:v>-24.206999999999994</c:v>
                </c:pt>
                <c:pt idx="61835">
                  <c:v>-24.204999999999998</c:v>
                </c:pt>
                <c:pt idx="61836">
                  <c:v>-24.203000000000003</c:v>
                </c:pt>
                <c:pt idx="61837">
                  <c:v>-24.200999999999993</c:v>
                </c:pt>
                <c:pt idx="61838">
                  <c:v>-24.198999999999998</c:v>
                </c:pt>
                <c:pt idx="61839">
                  <c:v>-24.197000000000003</c:v>
                </c:pt>
                <c:pt idx="61840">
                  <c:v>-24.194999999999993</c:v>
                </c:pt>
                <c:pt idx="61841">
                  <c:v>-24.192999999999998</c:v>
                </c:pt>
                <c:pt idx="61842">
                  <c:v>-24.191000000000003</c:v>
                </c:pt>
                <c:pt idx="61843">
                  <c:v>-24.188999999999993</c:v>
                </c:pt>
                <c:pt idx="61844">
                  <c:v>-24.186999999999998</c:v>
                </c:pt>
                <c:pt idx="61845">
                  <c:v>-24.185000000000002</c:v>
                </c:pt>
                <c:pt idx="61846">
                  <c:v>-24.183000000000007</c:v>
                </c:pt>
                <c:pt idx="61847">
                  <c:v>-24.180999999999997</c:v>
                </c:pt>
                <c:pt idx="61848">
                  <c:v>-24.179000000000002</c:v>
                </c:pt>
                <c:pt idx="61849">
                  <c:v>-24.177000000000007</c:v>
                </c:pt>
                <c:pt idx="61850">
                  <c:v>-24.174999999999997</c:v>
                </c:pt>
                <c:pt idx="61851">
                  <c:v>-24.173000000000002</c:v>
                </c:pt>
                <c:pt idx="61852">
                  <c:v>-24.171000000000006</c:v>
                </c:pt>
                <c:pt idx="61853">
                  <c:v>-24.168999999999997</c:v>
                </c:pt>
                <c:pt idx="61854">
                  <c:v>-24.167000000000002</c:v>
                </c:pt>
                <c:pt idx="61855">
                  <c:v>-24.165000000000006</c:v>
                </c:pt>
                <c:pt idx="61856">
                  <c:v>-24.162999999999997</c:v>
                </c:pt>
                <c:pt idx="61857">
                  <c:v>-24.161000000000001</c:v>
                </c:pt>
                <c:pt idx="61858">
                  <c:v>-24.159000000000006</c:v>
                </c:pt>
                <c:pt idx="61859">
                  <c:v>-24.156999999999996</c:v>
                </c:pt>
                <c:pt idx="61860">
                  <c:v>-24.155000000000001</c:v>
                </c:pt>
                <c:pt idx="61861">
                  <c:v>-24.153000000000006</c:v>
                </c:pt>
                <c:pt idx="61862">
                  <c:v>-24.150999999999996</c:v>
                </c:pt>
                <c:pt idx="61863">
                  <c:v>-24.149000000000001</c:v>
                </c:pt>
                <c:pt idx="61864">
                  <c:v>-24.147000000000006</c:v>
                </c:pt>
                <c:pt idx="61865">
                  <c:v>-24.144999999999996</c:v>
                </c:pt>
                <c:pt idx="61866">
                  <c:v>-24.143000000000001</c:v>
                </c:pt>
                <c:pt idx="61867">
                  <c:v>-24.141000000000005</c:v>
                </c:pt>
                <c:pt idx="61868">
                  <c:v>-24.138999999999996</c:v>
                </c:pt>
                <c:pt idx="61869">
                  <c:v>-24.137</c:v>
                </c:pt>
                <c:pt idx="61870">
                  <c:v>-24.135000000000005</c:v>
                </c:pt>
                <c:pt idx="61871">
                  <c:v>-24.132999999999996</c:v>
                </c:pt>
                <c:pt idx="61872">
                  <c:v>-24.131</c:v>
                </c:pt>
                <c:pt idx="61873">
                  <c:v>-24.129000000000005</c:v>
                </c:pt>
                <c:pt idx="61874">
                  <c:v>-24.126999999999995</c:v>
                </c:pt>
                <c:pt idx="61875">
                  <c:v>-24.125</c:v>
                </c:pt>
                <c:pt idx="61876">
                  <c:v>-24.123000000000005</c:v>
                </c:pt>
                <c:pt idx="61877">
                  <c:v>-24.120999999999995</c:v>
                </c:pt>
                <c:pt idx="61878">
                  <c:v>-24.119</c:v>
                </c:pt>
                <c:pt idx="61879">
                  <c:v>-24.117000000000004</c:v>
                </c:pt>
                <c:pt idx="61880">
                  <c:v>-24.114999999999995</c:v>
                </c:pt>
                <c:pt idx="61881">
                  <c:v>-24.113</c:v>
                </c:pt>
                <c:pt idx="61882">
                  <c:v>-24.111000000000004</c:v>
                </c:pt>
                <c:pt idx="61883">
                  <c:v>-24.108999999999995</c:v>
                </c:pt>
                <c:pt idx="61884">
                  <c:v>-24.106999999999999</c:v>
                </c:pt>
                <c:pt idx="61885">
                  <c:v>-24.105000000000004</c:v>
                </c:pt>
                <c:pt idx="61886">
                  <c:v>-24.102999999999994</c:v>
                </c:pt>
                <c:pt idx="61887">
                  <c:v>-24.100999999999999</c:v>
                </c:pt>
                <c:pt idx="61888">
                  <c:v>-24.099000000000004</c:v>
                </c:pt>
                <c:pt idx="61889">
                  <c:v>-24.096999999999994</c:v>
                </c:pt>
                <c:pt idx="61890">
                  <c:v>-24.094999999999999</c:v>
                </c:pt>
                <c:pt idx="61891">
                  <c:v>-24.093000000000004</c:v>
                </c:pt>
                <c:pt idx="61892">
                  <c:v>-24.090999999999994</c:v>
                </c:pt>
                <c:pt idx="61893">
                  <c:v>-24.088999999999999</c:v>
                </c:pt>
                <c:pt idx="61894">
                  <c:v>-24.087000000000003</c:v>
                </c:pt>
                <c:pt idx="61895">
                  <c:v>-24.084999999999994</c:v>
                </c:pt>
                <c:pt idx="61896">
                  <c:v>-24.082999999999998</c:v>
                </c:pt>
                <c:pt idx="61897">
                  <c:v>-24.081000000000003</c:v>
                </c:pt>
                <c:pt idx="61898">
                  <c:v>-24.078999999999994</c:v>
                </c:pt>
                <c:pt idx="61899">
                  <c:v>-24.076999999999998</c:v>
                </c:pt>
                <c:pt idx="61900">
                  <c:v>-24.075000000000003</c:v>
                </c:pt>
                <c:pt idx="61901">
                  <c:v>-24.072999999999993</c:v>
                </c:pt>
                <c:pt idx="61902">
                  <c:v>-24.070999999999998</c:v>
                </c:pt>
                <c:pt idx="61903">
                  <c:v>-24.069000000000003</c:v>
                </c:pt>
                <c:pt idx="61904">
                  <c:v>-24.066999999999993</c:v>
                </c:pt>
                <c:pt idx="61905">
                  <c:v>-24.064999999999998</c:v>
                </c:pt>
                <c:pt idx="61906">
                  <c:v>-24.063000000000002</c:v>
                </c:pt>
                <c:pt idx="61907">
                  <c:v>-24.061000000000007</c:v>
                </c:pt>
                <c:pt idx="61908">
                  <c:v>-24.058999999999997</c:v>
                </c:pt>
                <c:pt idx="61909">
                  <c:v>-24.057000000000002</c:v>
                </c:pt>
                <c:pt idx="61910">
                  <c:v>-24.055000000000007</c:v>
                </c:pt>
                <c:pt idx="61911">
                  <c:v>-24.052999999999997</c:v>
                </c:pt>
                <c:pt idx="61912">
                  <c:v>-24.051000000000002</c:v>
                </c:pt>
                <c:pt idx="61913">
                  <c:v>-24.049000000000007</c:v>
                </c:pt>
                <c:pt idx="61914">
                  <c:v>-24.046999999999997</c:v>
                </c:pt>
                <c:pt idx="61915">
                  <c:v>-24.045000000000002</c:v>
                </c:pt>
                <c:pt idx="61916">
                  <c:v>-24.043000000000006</c:v>
                </c:pt>
                <c:pt idx="61917">
                  <c:v>-24.040999999999997</c:v>
                </c:pt>
                <c:pt idx="61918">
                  <c:v>-24.039000000000001</c:v>
                </c:pt>
                <c:pt idx="61919">
                  <c:v>-24.037000000000006</c:v>
                </c:pt>
                <c:pt idx="61920">
                  <c:v>-24.034999999999997</c:v>
                </c:pt>
                <c:pt idx="61921">
                  <c:v>-24.033000000000001</c:v>
                </c:pt>
                <c:pt idx="61922">
                  <c:v>-24.031000000000006</c:v>
                </c:pt>
                <c:pt idx="61923">
                  <c:v>-24.028999999999996</c:v>
                </c:pt>
                <c:pt idx="61924">
                  <c:v>-24.027000000000001</c:v>
                </c:pt>
                <c:pt idx="61925">
                  <c:v>-24.025000000000006</c:v>
                </c:pt>
                <c:pt idx="61926">
                  <c:v>-24.022999999999996</c:v>
                </c:pt>
                <c:pt idx="61927">
                  <c:v>-24.021000000000001</c:v>
                </c:pt>
                <c:pt idx="61928">
                  <c:v>-24.019000000000005</c:v>
                </c:pt>
                <c:pt idx="61929">
                  <c:v>-24.016999999999996</c:v>
                </c:pt>
                <c:pt idx="61930">
                  <c:v>-24.015000000000001</c:v>
                </c:pt>
                <c:pt idx="61931">
                  <c:v>-24.013000000000005</c:v>
                </c:pt>
                <c:pt idx="61932">
                  <c:v>-24.010999999999996</c:v>
                </c:pt>
                <c:pt idx="61933">
                  <c:v>-24.009</c:v>
                </c:pt>
                <c:pt idx="61934">
                  <c:v>-24.007000000000005</c:v>
                </c:pt>
                <c:pt idx="61935">
                  <c:v>-24.004999999999995</c:v>
                </c:pt>
                <c:pt idx="61936">
                  <c:v>-24.003</c:v>
                </c:pt>
                <c:pt idx="61937">
                  <c:v>-24.001000000000005</c:v>
                </c:pt>
                <c:pt idx="61938">
                  <c:v>-23.998999999999995</c:v>
                </c:pt>
                <c:pt idx="61939">
                  <c:v>-23.997</c:v>
                </c:pt>
                <c:pt idx="61940">
                  <c:v>-23.995000000000005</c:v>
                </c:pt>
                <c:pt idx="61941">
                  <c:v>-23.992999999999995</c:v>
                </c:pt>
                <c:pt idx="61942">
                  <c:v>-23.991</c:v>
                </c:pt>
                <c:pt idx="61943">
                  <c:v>-23.989000000000004</c:v>
                </c:pt>
                <c:pt idx="61944">
                  <c:v>-23.986999999999995</c:v>
                </c:pt>
                <c:pt idx="61945">
                  <c:v>-23.984999999999999</c:v>
                </c:pt>
                <c:pt idx="61946">
                  <c:v>-23.983000000000004</c:v>
                </c:pt>
                <c:pt idx="61947">
                  <c:v>-23.980999999999995</c:v>
                </c:pt>
                <c:pt idx="61948">
                  <c:v>-23.978999999999999</c:v>
                </c:pt>
                <c:pt idx="61949">
                  <c:v>-23.977000000000004</c:v>
                </c:pt>
                <c:pt idx="61950">
                  <c:v>-23.974999999999994</c:v>
                </c:pt>
                <c:pt idx="61951">
                  <c:v>-23.972999999999999</c:v>
                </c:pt>
                <c:pt idx="61952">
                  <c:v>-23.971000000000004</c:v>
                </c:pt>
                <c:pt idx="61953">
                  <c:v>-23.968999999999994</c:v>
                </c:pt>
                <c:pt idx="61954">
                  <c:v>-23.966999999999999</c:v>
                </c:pt>
                <c:pt idx="61955">
                  <c:v>-23.965000000000003</c:v>
                </c:pt>
                <c:pt idx="61956">
                  <c:v>-23.962999999999994</c:v>
                </c:pt>
                <c:pt idx="61957">
                  <c:v>-23.960999999999999</c:v>
                </c:pt>
                <c:pt idx="61958">
                  <c:v>-23.959000000000003</c:v>
                </c:pt>
                <c:pt idx="61959">
                  <c:v>-23.956999999999994</c:v>
                </c:pt>
                <c:pt idx="61960">
                  <c:v>-23.954999999999998</c:v>
                </c:pt>
                <c:pt idx="61961">
                  <c:v>-23.953000000000003</c:v>
                </c:pt>
                <c:pt idx="61962">
                  <c:v>-23.950999999999993</c:v>
                </c:pt>
                <c:pt idx="61963">
                  <c:v>-23.948999999999998</c:v>
                </c:pt>
                <c:pt idx="61964">
                  <c:v>-23.947000000000003</c:v>
                </c:pt>
                <c:pt idx="61965">
                  <c:v>-23.944999999999993</c:v>
                </c:pt>
                <c:pt idx="61966">
                  <c:v>-23.942999999999998</c:v>
                </c:pt>
                <c:pt idx="61967">
                  <c:v>-23.941000000000003</c:v>
                </c:pt>
                <c:pt idx="61968">
                  <c:v>-23.938999999999993</c:v>
                </c:pt>
                <c:pt idx="61969">
                  <c:v>-23.936999999999998</c:v>
                </c:pt>
                <c:pt idx="61970">
                  <c:v>-23.935000000000002</c:v>
                </c:pt>
                <c:pt idx="61971">
                  <c:v>-23.933000000000007</c:v>
                </c:pt>
                <c:pt idx="61972">
                  <c:v>-23.930999999999997</c:v>
                </c:pt>
                <c:pt idx="61973">
                  <c:v>-23.929000000000002</c:v>
                </c:pt>
                <c:pt idx="61974">
                  <c:v>-23.927000000000007</c:v>
                </c:pt>
                <c:pt idx="61975">
                  <c:v>-23.924999999999997</c:v>
                </c:pt>
                <c:pt idx="61976">
                  <c:v>-23.923000000000002</c:v>
                </c:pt>
                <c:pt idx="61977">
                  <c:v>-23.921000000000006</c:v>
                </c:pt>
                <c:pt idx="61978">
                  <c:v>-23.918999999999997</c:v>
                </c:pt>
                <c:pt idx="61979">
                  <c:v>-23.917000000000002</c:v>
                </c:pt>
                <c:pt idx="61980">
                  <c:v>-23.915000000000006</c:v>
                </c:pt>
                <c:pt idx="61981">
                  <c:v>-23.912999999999997</c:v>
                </c:pt>
                <c:pt idx="61982">
                  <c:v>-23.911000000000001</c:v>
                </c:pt>
                <c:pt idx="61983">
                  <c:v>-23.909000000000006</c:v>
                </c:pt>
                <c:pt idx="61984">
                  <c:v>-23.906999999999996</c:v>
                </c:pt>
                <c:pt idx="61985">
                  <c:v>-23.905000000000001</c:v>
                </c:pt>
                <c:pt idx="61986">
                  <c:v>-23.903000000000006</c:v>
                </c:pt>
                <c:pt idx="61987">
                  <c:v>-23.900999999999996</c:v>
                </c:pt>
                <c:pt idx="61988">
                  <c:v>-23.899000000000001</c:v>
                </c:pt>
                <c:pt idx="61989">
                  <c:v>-23.897000000000006</c:v>
                </c:pt>
                <c:pt idx="61990">
                  <c:v>-23.894999999999996</c:v>
                </c:pt>
                <c:pt idx="61991">
                  <c:v>-23.893000000000001</c:v>
                </c:pt>
                <c:pt idx="61992">
                  <c:v>-23.891000000000005</c:v>
                </c:pt>
                <c:pt idx="61993">
                  <c:v>-23.888999999999996</c:v>
                </c:pt>
                <c:pt idx="61994">
                  <c:v>-23.887</c:v>
                </c:pt>
                <c:pt idx="61995">
                  <c:v>-23.885000000000005</c:v>
                </c:pt>
                <c:pt idx="61996">
                  <c:v>-23.882999999999996</c:v>
                </c:pt>
                <c:pt idx="61997">
                  <c:v>-23.881</c:v>
                </c:pt>
                <c:pt idx="61998">
                  <c:v>-23.879000000000005</c:v>
                </c:pt>
                <c:pt idx="61999">
                  <c:v>-23.876999999999995</c:v>
                </c:pt>
                <c:pt idx="62000">
                  <c:v>-23.875</c:v>
                </c:pt>
                <c:pt idx="62001">
                  <c:v>-23.873000000000005</c:v>
                </c:pt>
                <c:pt idx="62002">
                  <c:v>-23.870999999999995</c:v>
                </c:pt>
                <c:pt idx="62003">
                  <c:v>-23.869</c:v>
                </c:pt>
                <c:pt idx="62004">
                  <c:v>-23.867000000000004</c:v>
                </c:pt>
                <c:pt idx="62005">
                  <c:v>-23.864999999999995</c:v>
                </c:pt>
                <c:pt idx="62006">
                  <c:v>-23.863</c:v>
                </c:pt>
                <c:pt idx="62007">
                  <c:v>-23.861000000000004</c:v>
                </c:pt>
                <c:pt idx="62008">
                  <c:v>-23.858999999999995</c:v>
                </c:pt>
                <c:pt idx="62009">
                  <c:v>-23.856999999999999</c:v>
                </c:pt>
                <c:pt idx="62010">
                  <c:v>-23.855000000000004</c:v>
                </c:pt>
                <c:pt idx="62011">
                  <c:v>-23.852999999999994</c:v>
                </c:pt>
                <c:pt idx="62012">
                  <c:v>-23.850999999999999</c:v>
                </c:pt>
                <c:pt idx="62013">
                  <c:v>-23.849000000000004</c:v>
                </c:pt>
                <c:pt idx="62014">
                  <c:v>-23.846999999999994</c:v>
                </c:pt>
                <c:pt idx="62015">
                  <c:v>-23.844999999999999</c:v>
                </c:pt>
                <c:pt idx="62016">
                  <c:v>-23.843000000000004</c:v>
                </c:pt>
                <c:pt idx="62017">
                  <c:v>-23.840999999999994</c:v>
                </c:pt>
                <c:pt idx="62018">
                  <c:v>-23.838999999999999</c:v>
                </c:pt>
                <c:pt idx="62019">
                  <c:v>-23.837000000000003</c:v>
                </c:pt>
                <c:pt idx="62020">
                  <c:v>-23.834999999999994</c:v>
                </c:pt>
                <c:pt idx="62021">
                  <c:v>-23.832999999999998</c:v>
                </c:pt>
                <c:pt idx="62022">
                  <c:v>-23.831000000000003</c:v>
                </c:pt>
                <c:pt idx="62023">
                  <c:v>-23.828999999999994</c:v>
                </c:pt>
                <c:pt idx="62024">
                  <c:v>-23.826999999999998</c:v>
                </c:pt>
                <c:pt idx="62025">
                  <c:v>-23.825000000000003</c:v>
                </c:pt>
                <c:pt idx="62026">
                  <c:v>-23.822999999999993</c:v>
                </c:pt>
                <c:pt idx="62027">
                  <c:v>-23.820999999999998</c:v>
                </c:pt>
                <c:pt idx="62028">
                  <c:v>-23.819000000000003</c:v>
                </c:pt>
                <c:pt idx="62029">
                  <c:v>-23.816999999999993</c:v>
                </c:pt>
                <c:pt idx="62030">
                  <c:v>-23.814999999999998</c:v>
                </c:pt>
                <c:pt idx="62031">
                  <c:v>-23.813000000000002</c:v>
                </c:pt>
                <c:pt idx="62032">
                  <c:v>-23.811000000000007</c:v>
                </c:pt>
                <c:pt idx="62033">
                  <c:v>-23.808999999999997</c:v>
                </c:pt>
                <c:pt idx="62034">
                  <c:v>-23.807000000000002</c:v>
                </c:pt>
                <c:pt idx="62035">
                  <c:v>-23.805000000000007</c:v>
                </c:pt>
                <c:pt idx="62036">
                  <c:v>-23.802999999999997</c:v>
                </c:pt>
                <c:pt idx="62037">
                  <c:v>-23.801000000000002</c:v>
                </c:pt>
                <c:pt idx="62038">
                  <c:v>-23.799000000000007</c:v>
                </c:pt>
                <c:pt idx="62039">
                  <c:v>-23.796999999999997</c:v>
                </c:pt>
                <c:pt idx="62040">
                  <c:v>-23.795000000000002</c:v>
                </c:pt>
                <c:pt idx="62041">
                  <c:v>-23.793000000000006</c:v>
                </c:pt>
                <c:pt idx="62042">
                  <c:v>-23.790999999999997</c:v>
                </c:pt>
                <c:pt idx="62043">
                  <c:v>-23.789000000000001</c:v>
                </c:pt>
                <c:pt idx="62044">
                  <c:v>-23.787000000000006</c:v>
                </c:pt>
                <c:pt idx="62045">
                  <c:v>-23.784999999999997</c:v>
                </c:pt>
                <c:pt idx="62046">
                  <c:v>-23.783000000000001</c:v>
                </c:pt>
                <c:pt idx="62047">
                  <c:v>-23.781000000000006</c:v>
                </c:pt>
                <c:pt idx="62048">
                  <c:v>-23.778999999999996</c:v>
                </c:pt>
                <c:pt idx="62049">
                  <c:v>-23.777000000000001</c:v>
                </c:pt>
                <c:pt idx="62050">
                  <c:v>-23.775000000000006</c:v>
                </c:pt>
                <c:pt idx="62051">
                  <c:v>-23.772999999999996</c:v>
                </c:pt>
                <c:pt idx="62052">
                  <c:v>-23.771000000000001</c:v>
                </c:pt>
                <c:pt idx="62053">
                  <c:v>-23.769000000000005</c:v>
                </c:pt>
                <c:pt idx="62054">
                  <c:v>-23.766999999999996</c:v>
                </c:pt>
                <c:pt idx="62055">
                  <c:v>-23.765000000000001</c:v>
                </c:pt>
                <c:pt idx="62056">
                  <c:v>-23.763000000000005</c:v>
                </c:pt>
                <c:pt idx="62057">
                  <c:v>-23.760999999999996</c:v>
                </c:pt>
                <c:pt idx="62058">
                  <c:v>-23.759</c:v>
                </c:pt>
                <c:pt idx="62059">
                  <c:v>-23.757000000000005</c:v>
                </c:pt>
                <c:pt idx="62060">
                  <c:v>-23.754999999999995</c:v>
                </c:pt>
                <c:pt idx="62061">
                  <c:v>-23.753</c:v>
                </c:pt>
                <c:pt idx="62062">
                  <c:v>-23.751000000000005</c:v>
                </c:pt>
                <c:pt idx="62063">
                  <c:v>-23.748999999999995</c:v>
                </c:pt>
                <c:pt idx="62064">
                  <c:v>-23.747</c:v>
                </c:pt>
                <c:pt idx="62065">
                  <c:v>-23.745000000000005</c:v>
                </c:pt>
                <c:pt idx="62066">
                  <c:v>-23.742999999999995</c:v>
                </c:pt>
                <c:pt idx="62067">
                  <c:v>-23.741</c:v>
                </c:pt>
                <c:pt idx="62068">
                  <c:v>-23.739000000000004</c:v>
                </c:pt>
                <c:pt idx="62069">
                  <c:v>-23.736999999999995</c:v>
                </c:pt>
                <c:pt idx="62070">
                  <c:v>-23.734999999999999</c:v>
                </c:pt>
                <c:pt idx="62071">
                  <c:v>-23.733000000000004</c:v>
                </c:pt>
                <c:pt idx="62072">
                  <c:v>-23.730999999999995</c:v>
                </c:pt>
                <c:pt idx="62073">
                  <c:v>-23.728999999999999</c:v>
                </c:pt>
                <c:pt idx="62074">
                  <c:v>-23.727000000000004</c:v>
                </c:pt>
                <c:pt idx="62075">
                  <c:v>-23.724999999999994</c:v>
                </c:pt>
                <c:pt idx="62076">
                  <c:v>-23.722999999999999</c:v>
                </c:pt>
                <c:pt idx="62077">
                  <c:v>-23.721000000000004</c:v>
                </c:pt>
                <c:pt idx="62078">
                  <c:v>-23.718999999999994</c:v>
                </c:pt>
                <c:pt idx="62079">
                  <c:v>-23.716999999999999</c:v>
                </c:pt>
                <c:pt idx="62080">
                  <c:v>-23.715000000000003</c:v>
                </c:pt>
                <c:pt idx="62081">
                  <c:v>-23.712999999999994</c:v>
                </c:pt>
                <c:pt idx="62082">
                  <c:v>-23.710999999999999</c:v>
                </c:pt>
                <c:pt idx="62083">
                  <c:v>-23.709000000000003</c:v>
                </c:pt>
                <c:pt idx="62084">
                  <c:v>-23.706999999999994</c:v>
                </c:pt>
                <c:pt idx="62085">
                  <c:v>-23.704999999999998</c:v>
                </c:pt>
                <c:pt idx="62086">
                  <c:v>-23.703000000000003</c:v>
                </c:pt>
                <c:pt idx="62087">
                  <c:v>-23.700999999999993</c:v>
                </c:pt>
                <c:pt idx="62088">
                  <c:v>-23.698999999999998</c:v>
                </c:pt>
                <c:pt idx="62089">
                  <c:v>-23.697000000000003</c:v>
                </c:pt>
                <c:pt idx="62090">
                  <c:v>-23.694999999999993</c:v>
                </c:pt>
                <c:pt idx="62091">
                  <c:v>-23.692999999999998</c:v>
                </c:pt>
                <c:pt idx="62092">
                  <c:v>-23.691000000000003</c:v>
                </c:pt>
                <c:pt idx="62093">
                  <c:v>-23.688999999999993</c:v>
                </c:pt>
                <c:pt idx="62094">
                  <c:v>-23.686999999999998</c:v>
                </c:pt>
                <c:pt idx="62095">
                  <c:v>-23.685000000000002</c:v>
                </c:pt>
                <c:pt idx="62096">
                  <c:v>-23.683000000000007</c:v>
                </c:pt>
                <c:pt idx="62097">
                  <c:v>-23.680999999999997</c:v>
                </c:pt>
                <c:pt idx="62098">
                  <c:v>-23.679000000000002</c:v>
                </c:pt>
                <c:pt idx="62099">
                  <c:v>-23.677000000000007</c:v>
                </c:pt>
                <c:pt idx="62100">
                  <c:v>-23.674999999999997</c:v>
                </c:pt>
                <c:pt idx="62101">
                  <c:v>-23.673000000000002</c:v>
                </c:pt>
                <c:pt idx="62102">
                  <c:v>-23.671000000000006</c:v>
                </c:pt>
                <c:pt idx="62103">
                  <c:v>-23.668999999999997</c:v>
                </c:pt>
                <c:pt idx="62104">
                  <c:v>-23.667000000000002</c:v>
                </c:pt>
                <c:pt idx="62105">
                  <c:v>-23.665000000000006</c:v>
                </c:pt>
                <c:pt idx="62106">
                  <c:v>-23.662999999999997</c:v>
                </c:pt>
                <c:pt idx="62107">
                  <c:v>-23.661000000000001</c:v>
                </c:pt>
                <c:pt idx="62108">
                  <c:v>-23.659000000000006</c:v>
                </c:pt>
                <c:pt idx="62109">
                  <c:v>-23.656999999999996</c:v>
                </c:pt>
                <c:pt idx="62110">
                  <c:v>-23.655000000000001</c:v>
                </c:pt>
                <c:pt idx="62111">
                  <c:v>-23.653000000000006</c:v>
                </c:pt>
                <c:pt idx="62112">
                  <c:v>-23.650999999999996</c:v>
                </c:pt>
                <c:pt idx="62113">
                  <c:v>-23.649000000000001</c:v>
                </c:pt>
                <c:pt idx="62114">
                  <c:v>-23.647000000000006</c:v>
                </c:pt>
                <c:pt idx="62115">
                  <c:v>-23.644999999999996</c:v>
                </c:pt>
                <c:pt idx="62116">
                  <c:v>-23.643000000000001</c:v>
                </c:pt>
                <c:pt idx="62117">
                  <c:v>-23.641000000000005</c:v>
                </c:pt>
                <c:pt idx="62118">
                  <c:v>-23.638999999999996</c:v>
                </c:pt>
                <c:pt idx="62119">
                  <c:v>-23.637</c:v>
                </c:pt>
                <c:pt idx="62120">
                  <c:v>-23.635000000000005</c:v>
                </c:pt>
                <c:pt idx="62121">
                  <c:v>-23.632999999999996</c:v>
                </c:pt>
                <c:pt idx="62122">
                  <c:v>-23.631</c:v>
                </c:pt>
                <c:pt idx="62123">
                  <c:v>-23.629000000000005</c:v>
                </c:pt>
                <c:pt idx="62124">
                  <c:v>-23.626999999999995</c:v>
                </c:pt>
                <c:pt idx="62125">
                  <c:v>-23.625</c:v>
                </c:pt>
                <c:pt idx="62126">
                  <c:v>-23.623000000000005</c:v>
                </c:pt>
                <c:pt idx="62127">
                  <c:v>-23.620999999999995</c:v>
                </c:pt>
                <c:pt idx="62128">
                  <c:v>-23.619</c:v>
                </c:pt>
                <c:pt idx="62129">
                  <c:v>-23.617000000000004</c:v>
                </c:pt>
                <c:pt idx="62130">
                  <c:v>-23.614999999999995</c:v>
                </c:pt>
                <c:pt idx="62131">
                  <c:v>-23.613</c:v>
                </c:pt>
                <c:pt idx="62132">
                  <c:v>-23.611000000000004</c:v>
                </c:pt>
                <c:pt idx="62133">
                  <c:v>-23.608999999999995</c:v>
                </c:pt>
                <c:pt idx="62134">
                  <c:v>-23.606999999999999</c:v>
                </c:pt>
                <c:pt idx="62135">
                  <c:v>-23.605000000000004</c:v>
                </c:pt>
                <c:pt idx="62136">
                  <c:v>-23.602999999999994</c:v>
                </c:pt>
                <c:pt idx="62137">
                  <c:v>-23.600999999999999</c:v>
                </c:pt>
                <c:pt idx="62138">
                  <c:v>-23.599000000000004</c:v>
                </c:pt>
                <c:pt idx="62139">
                  <c:v>-23.596999999999994</c:v>
                </c:pt>
                <c:pt idx="62140">
                  <c:v>-23.594999999999999</c:v>
                </c:pt>
                <c:pt idx="62141">
                  <c:v>-23.593000000000004</c:v>
                </c:pt>
                <c:pt idx="62142">
                  <c:v>-23.590999999999994</c:v>
                </c:pt>
                <c:pt idx="62143">
                  <c:v>-23.588999999999999</c:v>
                </c:pt>
                <c:pt idx="62144">
                  <c:v>-23.587000000000003</c:v>
                </c:pt>
                <c:pt idx="62145">
                  <c:v>-23.584999999999994</c:v>
                </c:pt>
                <c:pt idx="62146">
                  <c:v>-23.582999999999998</c:v>
                </c:pt>
                <c:pt idx="62147">
                  <c:v>-23.581000000000003</c:v>
                </c:pt>
                <c:pt idx="62148">
                  <c:v>-23.578999999999994</c:v>
                </c:pt>
                <c:pt idx="62149">
                  <c:v>-23.576999999999998</c:v>
                </c:pt>
                <c:pt idx="62150">
                  <c:v>-23.575000000000003</c:v>
                </c:pt>
                <c:pt idx="62151">
                  <c:v>-23.572999999999993</c:v>
                </c:pt>
                <c:pt idx="62152">
                  <c:v>-23.570999999999998</c:v>
                </c:pt>
                <c:pt idx="62153">
                  <c:v>-23.569000000000003</c:v>
                </c:pt>
                <c:pt idx="62154">
                  <c:v>-23.566999999999993</c:v>
                </c:pt>
                <c:pt idx="62155">
                  <c:v>-23.564999999999998</c:v>
                </c:pt>
                <c:pt idx="62156">
                  <c:v>-23.563000000000002</c:v>
                </c:pt>
                <c:pt idx="62157">
                  <c:v>-23.561000000000007</c:v>
                </c:pt>
                <c:pt idx="62158">
                  <c:v>-23.558999999999997</c:v>
                </c:pt>
                <c:pt idx="62159">
                  <c:v>-23.557000000000002</c:v>
                </c:pt>
                <c:pt idx="62160">
                  <c:v>-23.555000000000007</c:v>
                </c:pt>
                <c:pt idx="62161">
                  <c:v>-23.552999999999997</c:v>
                </c:pt>
                <c:pt idx="62162">
                  <c:v>-23.551000000000002</c:v>
                </c:pt>
                <c:pt idx="62163">
                  <c:v>-23.549000000000007</c:v>
                </c:pt>
                <c:pt idx="62164">
                  <c:v>-23.546999999999997</c:v>
                </c:pt>
                <c:pt idx="62165">
                  <c:v>-23.545000000000002</c:v>
                </c:pt>
                <c:pt idx="62166">
                  <c:v>-23.543000000000006</c:v>
                </c:pt>
                <c:pt idx="62167">
                  <c:v>-23.540999999999997</c:v>
                </c:pt>
                <c:pt idx="62168">
                  <c:v>-23.539000000000001</c:v>
                </c:pt>
                <c:pt idx="62169">
                  <c:v>-23.537000000000006</c:v>
                </c:pt>
                <c:pt idx="62170">
                  <c:v>-23.534999999999997</c:v>
                </c:pt>
                <c:pt idx="62171">
                  <c:v>-23.533000000000001</c:v>
                </c:pt>
                <c:pt idx="62172">
                  <c:v>-23.531000000000006</c:v>
                </c:pt>
                <c:pt idx="62173">
                  <c:v>-23.528999999999996</c:v>
                </c:pt>
                <c:pt idx="62174">
                  <c:v>-23.527000000000001</c:v>
                </c:pt>
                <c:pt idx="62175">
                  <c:v>-23.525000000000006</c:v>
                </c:pt>
                <c:pt idx="62176">
                  <c:v>-23.522999999999996</c:v>
                </c:pt>
                <c:pt idx="62177">
                  <c:v>-23.521000000000001</c:v>
                </c:pt>
                <c:pt idx="62178">
                  <c:v>-23.519000000000005</c:v>
                </c:pt>
                <c:pt idx="62179">
                  <c:v>-23.516999999999996</c:v>
                </c:pt>
                <c:pt idx="62180">
                  <c:v>-23.515000000000001</c:v>
                </c:pt>
                <c:pt idx="62181">
                  <c:v>-23.513000000000005</c:v>
                </c:pt>
                <c:pt idx="62182">
                  <c:v>-23.510999999999996</c:v>
                </c:pt>
                <c:pt idx="62183">
                  <c:v>-23.509</c:v>
                </c:pt>
                <c:pt idx="62184">
                  <c:v>-23.507000000000005</c:v>
                </c:pt>
                <c:pt idx="62185">
                  <c:v>-23.504999999999995</c:v>
                </c:pt>
                <c:pt idx="62186">
                  <c:v>-23.503</c:v>
                </c:pt>
                <c:pt idx="62187">
                  <c:v>-23.501000000000005</c:v>
                </c:pt>
                <c:pt idx="62188">
                  <c:v>-23.498999999999995</c:v>
                </c:pt>
                <c:pt idx="62189">
                  <c:v>-23.497</c:v>
                </c:pt>
                <c:pt idx="62190">
                  <c:v>-23.495000000000005</c:v>
                </c:pt>
                <c:pt idx="62191">
                  <c:v>-23.492999999999995</c:v>
                </c:pt>
                <c:pt idx="62192">
                  <c:v>-23.491</c:v>
                </c:pt>
                <c:pt idx="62193">
                  <c:v>-23.489000000000004</c:v>
                </c:pt>
                <c:pt idx="62194">
                  <c:v>-23.486999999999995</c:v>
                </c:pt>
                <c:pt idx="62195">
                  <c:v>-23.484999999999999</c:v>
                </c:pt>
                <c:pt idx="62196">
                  <c:v>-23.483000000000004</c:v>
                </c:pt>
                <c:pt idx="62197">
                  <c:v>-23.480999999999995</c:v>
                </c:pt>
                <c:pt idx="62198">
                  <c:v>-23.478999999999999</c:v>
                </c:pt>
                <c:pt idx="62199">
                  <c:v>-23.477000000000004</c:v>
                </c:pt>
                <c:pt idx="62200">
                  <c:v>-23.474999999999994</c:v>
                </c:pt>
                <c:pt idx="62201">
                  <c:v>-23.472999999999999</c:v>
                </c:pt>
                <c:pt idx="62202">
                  <c:v>-23.471000000000004</c:v>
                </c:pt>
                <c:pt idx="62203">
                  <c:v>-23.468999999999994</c:v>
                </c:pt>
                <c:pt idx="62204">
                  <c:v>-23.466999999999999</c:v>
                </c:pt>
                <c:pt idx="62205">
                  <c:v>-23.465000000000003</c:v>
                </c:pt>
                <c:pt idx="62206">
                  <c:v>-23.462999999999994</c:v>
                </c:pt>
                <c:pt idx="62207">
                  <c:v>-23.460999999999999</c:v>
                </c:pt>
                <c:pt idx="62208">
                  <c:v>-23.459000000000003</c:v>
                </c:pt>
                <c:pt idx="62209">
                  <c:v>-23.456999999999994</c:v>
                </c:pt>
                <c:pt idx="62210">
                  <c:v>-23.454999999999998</c:v>
                </c:pt>
                <c:pt idx="62211">
                  <c:v>-23.453000000000003</c:v>
                </c:pt>
                <c:pt idx="62212">
                  <c:v>-23.450999999999993</c:v>
                </c:pt>
                <c:pt idx="62213">
                  <c:v>-23.448999999999998</c:v>
                </c:pt>
                <c:pt idx="62214">
                  <c:v>-23.447000000000003</c:v>
                </c:pt>
                <c:pt idx="62215">
                  <c:v>-23.444999999999993</c:v>
                </c:pt>
                <c:pt idx="62216">
                  <c:v>-23.442999999999998</c:v>
                </c:pt>
                <c:pt idx="62217">
                  <c:v>-23.441000000000003</c:v>
                </c:pt>
                <c:pt idx="62218">
                  <c:v>-23.438999999999993</c:v>
                </c:pt>
                <c:pt idx="62219">
                  <c:v>-23.436999999999998</c:v>
                </c:pt>
                <c:pt idx="62220">
                  <c:v>-23.435000000000002</c:v>
                </c:pt>
                <c:pt idx="62221">
                  <c:v>-23.433000000000007</c:v>
                </c:pt>
                <c:pt idx="62222">
                  <c:v>-23.430999999999997</c:v>
                </c:pt>
                <c:pt idx="62223">
                  <c:v>-23.429000000000002</c:v>
                </c:pt>
                <c:pt idx="62224">
                  <c:v>-23.427000000000007</c:v>
                </c:pt>
                <c:pt idx="62225">
                  <c:v>-23.424999999999997</c:v>
                </c:pt>
                <c:pt idx="62226">
                  <c:v>-23.423000000000002</c:v>
                </c:pt>
                <c:pt idx="62227">
                  <c:v>-23.421000000000006</c:v>
                </c:pt>
                <c:pt idx="62228">
                  <c:v>-23.418999999999997</c:v>
                </c:pt>
                <c:pt idx="62229">
                  <c:v>-23.417000000000002</c:v>
                </c:pt>
                <c:pt idx="62230">
                  <c:v>-23.415000000000006</c:v>
                </c:pt>
                <c:pt idx="62231">
                  <c:v>-23.412999999999997</c:v>
                </c:pt>
                <c:pt idx="62232">
                  <c:v>-23.411000000000001</c:v>
                </c:pt>
                <c:pt idx="62233">
                  <c:v>-23.409000000000006</c:v>
                </c:pt>
                <c:pt idx="62234">
                  <c:v>-23.406999999999996</c:v>
                </c:pt>
                <c:pt idx="62235">
                  <c:v>-23.405000000000001</c:v>
                </c:pt>
                <c:pt idx="62236">
                  <c:v>-23.403000000000006</c:v>
                </c:pt>
                <c:pt idx="62237">
                  <c:v>-23.400999999999996</c:v>
                </c:pt>
                <c:pt idx="62238">
                  <c:v>-23.399000000000001</c:v>
                </c:pt>
                <c:pt idx="62239">
                  <c:v>-23.397000000000006</c:v>
                </c:pt>
                <c:pt idx="62240">
                  <c:v>-23.394999999999996</c:v>
                </c:pt>
                <c:pt idx="62241">
                  <c:v>-23.393000000000001</c:v>
                </c:pt>
                <c:pt idx="62242">
                  <c:v>-23.391000000000005</c:v>
                </c:pt>
                <c:pt idx="62243">
                  <c:v>-23.388999999999996</c:v>
                </c:pt>
                <c:pt idx="62244">
                  <c:v>-23.387</c:v>
                </c:pt>
                <c:pt idx="62245">
                  <c:v>-23.385000000000005</c:v>
                </c:pt>
                <c:pt idx="62246">
                  <c:v>-23.382999999999996</c:v>
                </c:pt>
                <c:pt idx="62247">
                  <c:v>-23.381</c:v>
                </c:pt>
                <c:pt idx="62248">
                  <c:v>-23.379000000000005</c:v>
                </c:pt>
                <c:pt idx="62249">
                  <c:v>-23.376999999999995</c:v>
                </c:pt>
                <c:pt idx="62250">
                  <c:v>-23.375</c:v>
                </c:pt>
                <c:pt idx="62251">
                  <c:v>-23.373000000000005</c:v>
                </c:pt>
                <c:pt idx="62252">
                  <c:v>-23.370999999999995</c:v>
                </c:pt>
                <c:pt idx="62253">
                  <c:v>-23.369</c:v>
                </c:pt>
                <c:pt idx="62254">
                  <c:v>-23.367000000000004</c:v>
                </c:pt>
                <c:pt idx="62255">
                  <c:v>-23.364999999999995</c:v>
                </c:pt>
                <c:pt idx="62256">
                  <c:v>-23.363</c:v>
                </c:pt>
                <c:pt idx="62257">
                  <c:v>-23.361000000000004</c:v>
                </c:pt>
                <c:pt idx="62258">
                  <c:v>-23.358999999999995</c:v>
                </c:pt>
                <c:pt idx="62259">
                  <c:v>-23.356999999999999</c:v>
                </c:pt>
                <c:pt idx="62260">
                  <c:v>-23.355000000000004</c:v>
                </c:pt>
                <c:pt idx="62261">
                  <c:v>-23.352999999999994</c:v>
                </c:pt>
                <c:pt idx="62262">
                  <c:v>-23.350999999999999</c:v>
                </c:pt>
                <c:pt idx="62263">
                  <c:v>-23.349000000000004</c:v>
                </c:pt>
                <c:pt idx="62264">
                  <c:v>-23.346999999999994</c:v>
                </c:pt>
                <c:pt idx="62265">
                  <c:v>-23.344999999999999</c:v>
                </c:pt>
                <c:pt idx="62266">
                  <c:v>-23.343000000000004</c:v>
                </c:pt>
                <c:pt idx="62267">
                  <c:v>-23.340999999999994</c:v>
                </c:pt>
                <c:pt idx="62268">
                  <c:v>-23.338999999999999</c:v>
                </c:pt>
                <c:pt idx="62269">
                  <c:v>-23.337000000000003</c:v>
                </c:pt>
                <c:pt idx="62270">
                  <c:v>-23.334999999999994</c:v>
                </c:pt>
                <c:pt idx="62271">
                  <c:v>-23.332999999999998</c:v>
                </c:pt>
                <c:pt idx="62272">
                  <c:v>-23.331000000000003</c:v>
                </c:pt>
                <c:pt idx="62273">
                  <c:v>-23.328999999999994</c:v>
                </c:pt>
                <c:pt idx="62274">
                  <c:v>-23.326999999999998</c:v>
                </c:pt>
                <c:pt idx="62275">
                  <c:v>-23.325000000000003</c:v>
                </c:pt>
                <c:pt idx="62276">
                  <c:v>-23.322999999999993</c:v>
                </c:pt>
                <c:pt idx="62277">
                  <c:v>-23.320999999999998</c:v>
                </c:pt>
                <c:pt idx="62278">
                  <c:v>-23.319000000000003</c:v>
                </c:pt>
                <c:pt idx="62279">
                  <c:v>-23.316999999999993</c:v>
                </c:pt>
                <c:pt idx="62280">
                  <c:v>-23.314999999999998</c:v>
                </c:pt>
                <c:pt idx="62281">
                  <c:v>-23.313000000000002</c:v>
                </c:pt>
                <c:pt idx="62282">
                  <c:v>-23.311000000000007</c:v>
                </c:pt>
                <c:pt idx="62283">
                  <c:v>-23.308999999999997</c:v>
                </c:pt>
                <c:pt idx="62284">
                  <c:v>-23.307000000000002</c:v>
                </c:pt>
                <c:pt idx="62285">
                  <c:v>-23.305000000000007</c:v>
                </c:pt>
                <c:pt idx="62286">
                  <c:v>-23.302999999999997</c:v>
                </c:pt>
                <c:pt idx="62287">
                  <c:v>-23.301000000000002</c:v>
                </c:pt>
                <c:pt idx="62288">
                  <c:v>-23.299000000000007</c:v>
                </c:pt>
                <c:pt idx="62289">
                  <c:v>-23.296999999999997</c:v>
                </c:pt>
                <c:pt idx="62290">
                  <c:v>-23.295000000000002</c:v>
                </c:pt>
                <c:pt idx="62291">
                  <c:v>-23.293000000000006</c:v>
                </c:pt>
                <c:pt idx="62292">
                  <c:v>-23.290999999999997</c:v>
                </c:pt>
                <c:pt idx="62293">
                  <c:v>-23.289000000000001</c:v>
                </c:pt>
                <c:pt idx="62294">
                  <c:v>-23.287000000000006</c:v>
                </c:pt>
                <c:pt idx="62295">
                  <c:v>-23.284999999999997</c:v>
                </c:pt>
                <c:pt idx="62296">
                  <c:v>-23.283000000000001</c:v>
                </c:pt>
                <c:pt idx="62297">
                  <c:v>-23.281000000000006</c:v>
                </c:pt>
                <c:pt idx="62298">
                  <c:v>-23.278999999999996</c:v>
                </c:pt>
                <c:pt idx="62299">
                  <c:v>-23.277000000000001</c:v>
                </c:pt>
                <c:pt idx="62300">
                  <c:v>-23.275000000000006</c:v>
                </c:pt>
                <c:pt idx="62301">
                  <c:v>-23.272999999999996</c:v>
                </c:pt>
                <c:pt idx="62302">
                  <c:v>-23.271000000000001</c:v>
                </c:pt>
                <c:pt idx="62303">
                  <c:v>-23.269000000000005</c:v>
                </c:pt>
                <c:pt idx="62304">
                  <c:v>-23.266999999999996</c:v>
                </c:pt>
                <c:pt idx="62305">
                  <c:v>-23.265000000000001</c:v>
                </c:pt>
                <c:pt idx="62306">
                  <c:v>-23.263000000000005</c:v>
                </c:pt>
                <c:pt idx="62307">
                  <c:v>-23.260999999999996</c:v>
                </c:pt>
                <c:pt idx="62308">
                  <c:v>-23.259</c:v>
                </c:pt>
                <c:pt idx="62309">
                  <c:v>-23.257000000000005</c:v>
                </c:pt>
                <c:pt idx="62310">
                  <c:v>-23.254999999999995</c:v>
                </c:pt>
                <c:pt idx="62311">
                  <c:v>-23.253</c:v>
                </c:pt>
                <c:pt idx="62312">
                  <c:v>-23.251000000000005</c:v>
                </c:pt>
                <c:pt idx="62313">
                  <c:v>-23.248999999999995</c:v>
                </c:pt>
                <c:pt idx="62314">
                  <c:v>-23.247</c:v>
                </c:pt>
                <c:pt idx="62315">
                  <c:v>-23.245000000000005</c:v>
                </c:pt>
                <c:pt idx="62316">
                  <c:v>-23.242999999999995</c:v>
                </c:pt>
                <c:pt idx="62317">
                  <c:v>-23.241</c:v>
                </c:pt>
                <c:pt idx="62318">
                  <c:v>-23.239000000000004</c:v>
                </c:pt>
                <c:pt idx="62319">
                  <c:v>-23.236999999999995</c:v>
                </c:pt>
                <c:pt idx="62320">
                  <c:v>-23.234999999999999</c:v>
                </c:pt>
                <c:pt idx="62321">
                  <c:v>-23.233000000000004</c:v>
                </c:pt>
                <c:pt idx="62322">
                  <c:v>-23.230999999999995</c:v>
                </c:pt>
                <c:pt idx="62323">
                  <c:v>-23.228999999999999</c:v>
                </c:pt>
                <c:pt idx="62324">
                  <c:v>-23.227000000000004</c:v>
                </c:pt>
                <c:pt idx="62325">
                  <c:v>-23.224999999999994</c:v>
                </c:pt>
                <c:pt idx="62326">
                  <c:v>-23.222999999999999</c:v>
                </c:pt>
                <c:pt idx="62327">
                  <c:v>-23.221000000000004</c:v>
                </c:pt>
                <c:pt idx="62328">
                  <c:v>-23.218999999999994</c:v>
                </c:pt>
                <c:pt idx="62329">
                  <c:v>-23.216999999999999</c:v>
                </c:pt>
                <c:pt idx="62330">
                  <c:v>-23.215000000000003</c:v>
                </c:pt>
                <c:pt idx="62331">
                  <c:v>-23.212999999999994</c:v>
                </c:pt>
                <c:pt idx="62332">
                  <c:v>-23.210999999999999</c:v>
                </c:pt>
                <c:pt idx="62333">
                  <c:v>-23.209000000000003</c:v>
                </c:pt>
                <c:pt idx="62334">
                  <c:v>-23.206999999999994</c:v>
                </c:pt>
                <c:pt idx="62335">
                  <c:v>-23.204999999999998</c:v>
                </c:pt>
                <c:pt idx="62336">
                  <c:v>-23.203000000000003</c:v>
                </c:pt>
                <c:pt idx="62337">
                  <c:v>-23.200999999999993</c:v>
                </c:pt>
                <c:pt idx="62338">
                  <c:v>-23.198999999999998</c:v>
                </c:pt>
                <c:pt idx="62339">
                  <c:v>-23.197000000000003</c:v>
                </c:pt>
                <c:pt idx="62340">
                  <c:v>-23.194999999999993</c:v>
                </c:pt>
                <c:pt idx="62341">
                  <c:v>-23.192999999999998</c:v>
                </c:pt>
                <c:pt idx="62342">
                  <c:v>-23.191000000000003</c:v>
                </c:pt>
                <c:pt idx="62343">
                  <c:v>-23.188999999999993</c:v>
                </c:pt>
                <c:pt idx="62344">
                  <c:v>-23.186999999999998</c:v>
                </c:pt>
                <c:pt idx="62345">
                  <c:v>-23.185000000000002</c:v>
                </c:pt>
                <c:pt idx="62346">
                  <c:v>-23.183000000000007</c:v>
                </c:pt>
                <c:pt idx="62347">
                  <c:v>-23.180999999999997</c:v>
                </c:pt>
                <c:pt idx="62348">
                  <c:v>-23.179000000000002</c:v>
                </c:pt>
                <c:pt idx="62349">
                  <c:v>-23.177000000000007</c:v>
                </c:pt>
                <c:pt idx="62350">
                  <c:v>-23.174999999999997</c:v>
                </c:pt>
                <c:pt idx="62351">
                  <c:v>-23.173000000000002</c:v>
                </c:pt>
                <c:pt idx="62352">
                  <c:v>-23.171000000000006</c:v>
                </c:pt>
                <c:pt idx="62353">
                  <c:v>-23.168999999999997</c:v>
                </c:pt>
                <c:pt idx="62354">
                  <c:v>-23.167000000000002</c:v>
                </c:pt>
                <c:pt idx="62355">
                  <c:v>-23.165000000000006</c:v>
                </c:pt>
                <c:pt idx="62356">
                  <c:v>-23.162999999999997</c:v>
                </c:pt>
                <c:pt idx="62357">
                  <c:v>-23.161000000000001</c:v>
                </c:pt>
                <c:pt idx="62358">
                  <c:v>-23.159000000000006</c:v>
                </c:pt>
                <c:pt idx="62359">
                  <c:v>-23.156999999999996</c:v>
                </c:pt>
                <c:pt idx="62360">
                  <c:v>-23.155000000000001</c:v>
                </c:pt>
                <c:pt idx="62361">
                  <c:v>-23.153000000000006</c:v>
                </c:pt>
                <c:pt idx="62362">
                  <c:v>-23.150999999999996</c:v>
                </c:pt>
                <c:pt idx="62363">
                  <c:v>-23.149000000000001</c:v>
                </c:pt>
                <c:pt idx="62364">
                  <c:v>-23.147000000000006</c:v>
                </c:pt>
                <c:pt idx="62365">
                  <c:v>-23.144999999999996</c:v>
                </c:pt>
                <c:pt idx="62366">
                  <c:v>-23.143000000000001</c:v>
                </c:pt>
                <c:pt idx="62367">
                  <c:v>-23.141000000000005</c:v>
                </c:pt>
                <c:pt idx="62368">
                  <c:v>-23.138999999999996</c:v>
                </c:pt>
                <c:pt idx="62369">
                  <c:v>-23.137</c:v>
                </c:pt>
                <c:pt idx="62370">
                  <c:v>-23.135000000000005</c:v>
                </c:pt>
                <c:pt idx="62371">
                  <c:v>-23.132999999999996</c:v>
                </c:pt>
                <c:pt idx="62372">
                  <c:v>-23.131</c:v>
                </c:pt>
                <c:pt idx="62373">
                  <c:v>-23.129000000000005</c:v>
                </c:pt>
                <c:pt idx="62374">
                  <c:v>-23.126999999999995</c:v>
                </c:pt>
                <c:pt idx="62375">
                  <c:v>-23.125</c:v>
                </c:pt>
                <c:pt idx="62376">
                  <c:v>-23.123000000000005</c:v>
                </c:pt>
                <c:pt idx="62377">
                  <c:v>-23.120999999999995</c:v>
                </c:pt>
                <c:pt idx="62378">
                  <c:v>-23.119</c:v>
                </c:pt>
                <c:pt idx="62379">
                  <c:v>-23.117000000000004</c:v>
                </c:pt>
                <c:pt idx="62380">
                  <c:v>-23.114999999999995</c:v>
                </c:pt>
                <c:pt idx="62381">
                  <c:v>-23.113</c:v>
                </c:pt>
                <c:pt idx="62382">
                  <c:v>-23.111000000000004</c:v>
                </c:pt>
                <c:pt idx="62383">
                  <c:v>-23.108999999999995</c:v>
                </c:pt>
                <c:pt idx="62384">
                  <c:v>-23.106999999999999</c:v>
                </c:pt>
                <c:pt idx="62385">
                  <c:v>-23.105000000000004</c:v>
                </c:pt>
                <c:pt idx="62386">
                  <c:v>-23.102999999999994</c:v>
                </c:pt>
                <c:pt idx="62387">
                  <c:v>-23.100999999999999</c:v>
                </c:pt>
                <c:pt idx="62388">
                  <c:v>-23.099000000000004</c:v>
                </c:pt>
                <c:pt idx="62389">
                  <c:v>-23.096999999999994</c:v>
                </c:pt>
                <c:pt idx="62390">
                  <c:v>-23.094999999999999</c:v>
                </c:pt>
                <c:pt idx="62391">
                  <c:v>-23.093000000000004</c:v>
                </c:pt>
                <c:pt idx="62392">
                  <c:v>-23.090999999999994</c:v>
                </c:pt>
                <c:pt idx="62393">
                  <c:v>-23.088999999999999</c:v>
                </c:pt>
                <c:pt idx="62394">
                  <c:v>-23.087000000000003</c:v>
                </c:pt>
                <c:pt idx="62395">
                  <c:v>-23.084999999999994</c:v>
                </c:pt>
                <c:pt idx="62396">
                  <c:v>-23.082999999999998</c:v>
                </c:pt>
                <c:pt idx="62397">
                  <c:v>-23.081000000000003</c:v>
                </c:pt>
                <c:pt idx="62398">
                  <c:v>-23.078999999999994</c:v>
                </c:pt>
                <c:pt idx="62399">
                  <c:v>-23.076999999999998</c:v>
                </c:pt>
                <c:pt idx="62400">
                  <c:v>-23.075000000000003</c:v>
                </c:pt>
                <c:pt idx="62401">
                  <c:v>-23.072999999999993</c:v>
                </c:pt>
                <c:pt idx="62402">
                  <c:v>-23.070999999999998</c:v>
                </c:pt>
                <c:pt idx="62403">
                  <c:v>-23.069000000000003</c:v>
                </c:pt>
                <c:pt idx="62404">
                  <c:v>-23.066999999999993</c:v>
                </c:pt>
                <c:pt idx="62405">
                  <c:v>-23.064999999999998</c:v>
                </c:pt>
                <c:pt idx="62406">
                  <c:v>-23.063000000000002</c:v>
                </c:pt>
                <c:pt idx="62407">
                  <c:v>-23.061000000000007</c:v>
                </c:pt>
                <c:pt idx="62408">
                  <c:v>-23.058999999999997</c:v>
                </c:pt>
                <c:pt idx="62409">
                  <c:v>-23.057000000000002</c:v>
                </c:pt>
                <c:pt idx="62410">
                  <c:v>-23.055000000000007</c:v>
                </c:pt>
                <c:pt idx="62411">
                  <c:v>-23.052999999999997</c:v>
                </c:pt>
                <c:pt idx="62412">
                  <c:v>-23.051000000000002</c:v>
                </c:pt>
                <c:pt idx="62413">
                  <c:v>-23.049000000000007</c:v>
                </c:pt>
                <c:pt idx="62414">
                  <c:v>-23.046999999999997</c:v>
                </c:pt>
                <c:pt idx="62415">
                  <c:v>-23.045000000000002</c:v>
                </c:pt>
                <c:pt idx="62416">
                  <c:v>-23.043000000000006</c:v>
                </c:pt>
                <c:pt idx="62417">
                  <c:v>-23.040999999999997</c:v>
                </c:pt>
                <c:pt idx="62418">
                  <c:v>-23.039000000000001</c:v>
                </c:pt>
                <c:pt idx="62419">
                  <c:v>-23.037000000000006</c:v>
                </c:pt>
                <c:pt idx="62420">
                  <c:v>-23.034999999999997</c:v>
                </c:pt>
                <c:pt idx="62421">
                  <c:v>-23.033000000000001</c:v>
                </c:pt>
                <c:pt idx="62422">
                  <c:v>-23.031000000000006</c:v>
                </c:pt>
                <c:pt idx="62423">
                  <c:v>-23.028999999999996</c:v>
                </c:pt>
                <c:pt idx="62424">
                  <c:v>-23.027000000000001</c:v>
                </c:pt>
                <c:pt idx="62425">
                  <c:v>-23.025000000000006</c:v>
                </c:pt>
                <c:pt idx="62426">
                  <c:v>-23.022999999999996</c:v>
                </c:pt>
                <c:pt idx="62427">
                  <c:v>-23.021000000000001</c:v>
                </c:pt>
                <c:pt idx="62428">
                  <c:v>-23.019000000000005</c:v>
                </c:pt>
                <c:pt idx="62429">
                  <c:v>-23.016999999999996</c:v>
                </c:pt>
                <c:pt idx="62430">
                  <c:v>-23.015000000000001</c:v>
                </c:pt>
                <c:pt idx="62431">
                  <c:v>-23.013000000000005</c:v>
                </c:pt>
                <c:pt idx="62432">
                  <c:v>-23.010999999999996</c:v>
                </c:pt>
                <c:pt idx="62433">
                  <c:v>-23.009</c:v>
                </c:pt>
                <c:pt idx="62434">
                  <c:v>-23.007000000000005</c:v>
                </c:pt>
                <c:pt idx="62435">
                  <c:v>-23.004999999999995</c:v>
                </c:pt>
                <c:pt idx="62436">
                  <c:v>-23.003</c:v>
                </c:pt>
                <c:pt idx="62437">
                  <c:v>-23.001000000000005</c:v>
                </c:pt>
                <c:pt idx="62438">
                  <c:v>-22.998999999999995</c:v>
                </c:pt>
                <c:pt idx="62439">
                  <c:v>-22.997</c:v>
                </c:pt>
                <c:pt idx="62440">
                  <c:v>-22.995000000000005</c:v>
                </c:pt>
                <c:pt idx="62441">
                  <c:v>-22.992999999999995</c:v>
                </c:pt>
                <c:pt idx="62442">
                  <c:v>-22.991</c:v>
                </c:pt>
                <c:pt idx="62443">
                  <c:v>-22.989000000000004</c:v>
                </c:pt>
                <c:pt idx="62444">
                  <c:v>-22.986999999999995</c:v>
                </c:pt>
                <c:pt idx="62445">
                  <c:v>-22.984999999999999</c:v>
                </c:pt>
                <c:pt idx="62446">
                  <c:v>-22.983000000000004</c:v>
                </c:pt>
                <c:pt idx="62447">
                  <c:v>-22.980999999999995</c:v>
                </c:pt>
                <c:pt idx="62448">
                  <c:v>-22.978999999999999</c:v>
                </c:pt>
                <c:pt idx="62449">
                  <c:v>-22.977000000000004</c:v>
                </c:pt>
                <c:pt idx="62450">
                  <c:v>-22.974999999999994</c:v>
                </c:pt>
                <c:pt idx="62451">
                  <c:v>-22.972999999999999</c:v>
                </c:pt>
                <c:pt idx="62452">
                  <c:v>-22.971000000000004</c:v>
                </c:pt>
                <c:pt idx="62453">
                  <c:v>-22.968999999999994</c:v>
                </c:pt>
                <c:pt idx="62454">
                  <c:v>-22.966999999999999</c:v>
                </c:pt>
                <c:pt idx="62455">
                  <c:v>-22.965000000000003</c:v>
                </c:pt>
                <c:pt idx="62456">
                  <c:v>-22.962999999999994</c:v>
                </c:pt>
                <c:pt idx="62457">
                  <c:v>-22.960999999999999</c:v>
                </c:pt>
                <c:pt idx="62458">
                  <c:v>-22.959000000000003</c:v>
                </c:pt>
                <c:pt idx="62459">
                  <c:v>-22.956999999999994</c:v>
                </c:pt>
                <c:pt idx="62460">
                  <c:v>-22.954999999999998</c:v>
                </c:pt>
                <c:pt idx="62461">
                  <c:v>-22.953000000000003</c:v>
                </c:pt>
                <c:pt idx="62462">
                  <c:v>-22.950999999999993</c:v>
                </c:pt>
                <c:pt idx="62463">
                  <c:v>-22.948999999999998</c:v>
                </c:pt>
                <c:pt idx="62464">
                  <c:v>-22.947000000000003</c:v>
                </c:pt>
                <c:pt idx="62465">
                  <c:v>-22.944999999999993</c:v>
                </c:pt>
                <c:pt idx="62466">
                  <c:v>-22.942999999999998</c:v>
                </c:pt>
                <c:pt idx="62467">
                  <c:v>-22.941000000000003</c:v>
                </c:pt>
                <c:pt idx="62468">
                  <c:v>-22.938999999999993</c:v>
                </c:pt>
                <c:pt idx="62469">
                  <c:v>-22.936999999999998</c:v>
                </c:pt>
                <c:pt idx="62470">
                  <c:v>-22.935000000000002</c:v>
                </c:pt>
                <c:pt idx="62471">
                  <c:v>-22.933000000000007</c:v>
                </c:pt>
                <c:pt idx="62472">
                  <c:v>-22.930999999999997</c:v>
                </c:pt>
                <c:pt idx="62473">
                  <c:v>-22.929000000000002</c:v>
                </c:pt>
                <c:pt idx="62474">
                  <c:v>-22.927000000000007</c:v>
                </c:pt>
                <c:pt idx="62475">
                  <c:v>-22.924999999999997</c:v>
                </c:pt>
                <c:pt idx="62476">
                  <c:v>-22.923000000000002</c:v>
                </c:pt>
                <c:pt idx="62477">
                  <c:v>-22.921000000000006</c:v>
                </c:pt>
                <c:pt idx="62478">
                  <c:v>-22.918999999999997</c:v>
                </c:pt>
                <c:pt idx="62479">
                  <c:v>-22.917000000000002</c:v>
                </c:pt>
                <c:pt idx="62480">
                  <c:v>-22.915000000000006</c:v>
                </c:pt>
                <c:pt idx="62481">
                  <c:v>-22.912999999999997</c:v>
                </c:pt>
                <c:pt idx="62482">
                  <c:v>-22.911000000000001</c:v>
                </c:pt>
                <c:pt idx="62483">
                  <c:v>-22.909000000000006</c:v>
                </c:pt>
                <c:pt idx="62484">
                  <c:v>-22.906999999999996</c:v>
                </c:pt>
                <c:pt idx="62485">
                  <c:v>-22.905000000000001</c:v>
                </c:pt>
                <c:pt idx="62486">
                  <c:v>-22.903000000000006</c:v>
                </c:pt>
                <c:pt idx="62487">
                  <c:v>-22.900999999999996</c:v>
                </c:pt>
                <c:pt idx="62488">
                  <c:v>-22.899000000000001</c:v>
                </c:pt>
                <c:pt idx="62489">
                  <c:v>-22.897000000000006</c:v>
                </c:pt>
                <c:pt idx="62490">
                  <c:v>-22.894999999999996</c:v>
                </c:pt>
                <c:pt idx="62491">
                  <c:v>-22.893000000000001</c:v>
                </c:pt>
                <c:pt idx="62492">
                  <c:v>-22.891000000000005</c:v>
                </c:pt>
                <c:pt idx="62493">
                  <c:v>-22.888999999999996</c:v>
                </c:pt>
                <c:pt idx="62494">
                  <c:v>-22.887</c:v>
                </c:pt>
                <c:pt idx="62495">
                  <c:v>-22.885000000000005</c:v>
                </c:pt>
                <c:pt idx="62496">
                  <c:v>-22.882999999999996</c:v>
                </c:pt>
                <c:pt idx="62497">
                  <c:v>-22.881</c:v>
                </c:pt>
                <c:pt idx="62498">
                  <c:v>-22.879000000000005</c:v>
                </c:pt>
                <c:pt idx="62499">
                  <c:v>-22.876999999999995</c:v>
                </c:pt>
                <c:pt idx="62500">
                  <c:v>-22.875</c:v>
                </c:pt>
                <c:pt idx="62501">
                  <c:v>-22.873000000000005</c:v>
                </c:pt>
                <c:pt idx="62502">
                  <c:v>-22.870999999999995</c:v>
                </c:pt>
                <c:pt idx="62503">
                  <c:v>-22.869</c:v>
                </c:pt>
                <c:pt idx="62504">
                  <c:v>-22.867000000000004</c:v>
                </c:pt>
                <c:pt idx="62505">
                  <c:v>-22.864999999999995</c:v>
                </c:pt>
                <c:pt idx="62506">
                  <c:v>-22.863</c:v>
                </c:pt>
                <c:pt idx="62507">
                  <c:v>-22.861000000000004</c:v>
                </c:pt>
                <c:pt idx="62508">
                  <c:v>-22.858999999999995</c:v>
                </c:pt>
                <c:pt idx="62509">
                  <c:v>-22.856999999999999</c:v>
                </c:pt>
                <c:pt idx="62510">
                  <c:v>-22.855000000000004</c:v>
                </c:pt>
                <c:pt idx="62511">
                  <c:v>-22.852999999999994</c:v>
                </c:pt>
                <c:pt idx="62512">
                  <c:v>-22.850999999999999</c:v>
                </c:pt>
                <c:pt idx="62513">
                  <c:v>-22.849000000000004</c:v>
                </c:pt>
                <c:pt idx="62514">
                  <c:v>-22.846999999999994</c:v>
                </c:pt>
                <c:pt idx="62515">
                  <c:v>-22.844999999999999</c:v>
                </c:pt>
                <c:pt idx="62516">
                  <c:v>-22.843000000000004</c:v>
                </c:pt>
                <c:pt idx="62517">
                  <c:v>-22.840999999999994</c:v>
                </c:pt>
                <c:pt idx="62518">
                  <c:v>-22.838999999999999</c:v>
                </c:pt>
                <c:pt idx="62519">
                  <c:v>-22.837000000000003</c:v>
                </c:pt>
                <c:pt idx="62520">
                  <c:v>-22.834999999999994</c:v>
                </c:pt>
                <c:pt idx="62521">
                  <c:v>-22.832999999999998</c:v>
                </c:pt>
                <c:pt idx="62522">
                  <c:v>-22.831000000000003</c:v>
                </c:pt>
                <c:pt idx="62523">
                  <c:v>-22.828999999999994</c:v>
                </c:pt>
                <c:pt idx="62524">
                  <c:v>-22.826999999999998</c:v>
                </c:pt>
                <c:pt idx="62525">
                  <c:v>-22.825000000000003</c:v>
                </c:pt>
                <c:pt idx="62526">
                  <c:v>-22.822999999999993</c:v>
                </c:pt>
                <c:pt idx="62527">
                  <c:v>-22.820999999999998</c:v>
                </c:pt>
                <c:pt idx="62528">
                  <c:v>-22.819000000000003</c:v>
                </c:pt>
                <c:pt idx="62529">
                  <c:v>-22.816999999999993</c:v>
                </c:pt>
                <c:pt idx="62530">
                  <c:v>-22.814999999999998</c:v>
                </c:pt>
                <c:pt idx="62531">
                  <c:v>-22.813000000000002</c:v>
                </c:pt>
                <c:pt idx="62532">
                  <c:v>-22.811000000000007</c:v>
                </c:pt>
                <c:pt idx="62533">
                  <c:v>-22.808999999999997</c:v>
                </c:pt>
                <c:pt idx="62534">
                  <c:v>-22.807000000000002</c:v>
                </c:pt>
                <c:pt idx="62535">
                  <c:v>-22.805000000000007</c:v>
                </c:pt>
                <c:pt idx="62536">
                  <c:v>-22.802999999999997</c:v>
                </c:pt>
                <c:pt idx="62537">
                  <c:v>-22.801000000000002</c:v>
                </c:pt>
                <c:pt idx="62538">
                  <c:v>-22.799000000000007</c:v>
                </c:pt>
                <c:pt idx="62539">
                  <c:v>-22.796999999999997</c:v>
                </c:pt>
                <c:pt idx="62540">
                  <c:v>-22.795000000000002</c:v>
                </c:pt>
                <c:pt idx="62541">
                  <c:v>-22.793000000000006</c:v>
                </c:pt>
                <c:pt idx="62542">
                  <c:v>-22.790999999999997</c:v>
                </c:pt>
                <c:pt idx="62543">
                  <c:v>-22.789000000000001</c:v>
                </c:pt>
                <c:pt idx="62544">
                  <c:v>-22.787000000000006</c:v>
                </c:pt>
                <c:pt idx="62545">
                  <c:v>-22.784999999999997</c:v>
                </c:pt>
                <c:pt idx="62546">
                  <c:v>-22.783000000000001</c:v>
                </c:pt>
                <c:pt idx="62547">
                  <c:v>-22.781000000000006</c:v>
                </c:pt>
                <c:pt idx="62548">
                  <c:v>-22.778999999999996</c:v>
                </c:pt>
                <c:pt idx="62549">
                  <c:v>-22.777000000000001</c:v>
                </c:pt>
                <c:pt idx="62550">
                  <c:v>-22.775000000000006</c:v>
                </c:pt>
                <c:pt idx="62551">
                  <c:v>-22.772999999999996</c:v>
                </c:pt>
                <c:pt idx="62552">
                  <c:v>-22.771000000000001</c:v>
                </c:pt>
                <c:pt idx="62553">
                  <c:v>-22.769000000000005</c:v>
                </c:pt>
                <c:pt idx="62554">
                  <c:v>-22.766999999999996</c:v>
                </c:pt>
                <c:pt idx="62555">
                  <c:v>-22.765000000000001</c:v>
                </c:pt>
                <c:pt idx="62556">
                  <c:v>-22.763000000000005</c:v>
                </c:pt>
                <c:pt idx="62557">
                  <c:v>-22.760999999999996</c:v>
                </c:pt>
                <c:pt idx="62558">
                  <c:v>-22.759</c:v>
                </c:pt>
                <c:pt idx="62559">
                  <c:v>-22.757000000000005</c:v>
                </c:pt>
                <c:pt idx="62560">
                  <c:v>-22.754999999999995</c:v>
                </c:pt>
                <c:pt idx="62561">
                  <c:v>-22.753</c:v>
                </c:pt>
                <c:pt idx="62562">
                  <c:v>-22.751000000000005</c:v>
                </c:pt>
                <c:pt idx="62563">
                  <c:v>-22.748999999999995</c:v>
                </c:pt>
                <c:pt idx="62564">
                  <c:v>-22.747</c:v>
                </c:pt>
                <c:pt idx="62565">
                  <c:v>-22.745000000000005</c:v>
                </c:pt>
                <c:pt idx="62566">
                  <c:v>-22.742999999999995</c:v>
                </c:pt>
                <c:pt idx="62567">
                  <c:v>-22.741</c:v>
                </c:pt>
                <c:pt idx="62568">
                  <c:v>-22.739000000000004</c:v>
                </c:pt>
                <c:pt idx="62569">
                  <c:v>-22.736999999999995</c:v>
                </c:pt>
                <c:pt idx="62570">
                  <c:v>-22.734999999999999</c:v>
                </c:pt>
                <c:pt idx="62571">
                  <c:v>-22.733000000000004</c:v>
                </c:pt>
                <c:pt idx="62572">
                  <c:v>-22.730999999999995</c:v>
                </c:pt>
                <c:pt idx="62573">
                  <c:v>-22.728999999999999</c:v>
                </c:pt>
                <c:pt idx="62574">
                  <c:v>-22.727000000000004</c:v>
                </c:pt>
                <c:pt idx="62575">
                  <c:v>-22.724999999999994</c:v>
                </c:pt>
                <c:pt idx="62576">
                  <c:v>-22.722999999999999</c:v>
                </c:pt>
                <c:pt idx="62577">
                  <c:v>-22.721000000000004</c:v>
                </c:pt>
                <c:pt idx="62578">
                  <c:v>-22.718999999999994</c:v>
                </c:pt>
                <c:pt idx="62579">
                  <c:v>-22.716999999999999</c:v>
                </c:pt>
                <c:pt idx="62580">
                  <c:v>-22.715000000000003</c:v>
                </c:pt>
                <c:pt idx="62581">
                  <c:v>-22.712999999999994</c:v>
                </c:pt>
                <c:pt idx="62582">
                  <c:v>-22.710999999999999</c:v>
                </c:pt>
                <c:pt idx="62583">
                  <c:v>-22.709000000000003</c:v>
                </c:pt>
                <c:pt idx="62584">
                  <c:v>-22.706999999999994</c:v>
                </c:pt>
                <c:pt idx="62585">
                  <c:v>-22.704999999999998</c:v>
                </c:pt>
                <c:pt idx="62586">
                  <c:v>-22.703000000000003</c:v>
                </c:pt>
                <c:pt idx="62587">
                  <c:v>-22.700999999999993</c:v>
                </c:pt>
                <c:pt idx="62588">
                  <c:v>-22.698999999999998</c:v>
                </c:pt>
                <c:pt idx="62589">
                  <c:v>-22.697000000000003</c:v>
                </c:pt>
                <c:pt idx="62590">
                  <c:v>-22.694999999999993</c:v>
                </c:pt>
                <c:pt idx="62591">
                  <c:v>-22.692999999999998</c:v>
                </c:pt>
                <c:pt idx="62592">
                  <c:v>-22.691000000000003</c:v>
                </c:pt>
                <c:pt idx="62593">
                  <c:v>-22.688999999999993</c:v>
                </c:pt>
                <c:pt idx="62594">
                  <c:v>-22.686999999999998</c:v>
                </c:pt>
                <c:pt idx="62595">
                  <c:v>-22.685000000000002</c:v>
                </c:pt>
                <c:pt idx="62596">
                  <c:v>-22.683000000000007</c:v>
                </c:pt>
                <c:pt idx="62597">
                  <c:v>-22.680999999999997</c:v>
                </c:pt>
                <c:pt idx="62598">
                  <c:v>-22.679000000000002</c:v>
                </c:pt>
                <c:pt idx="62599">
                  <c:v>-22.677000000000007</c:v>
                </c:pt>
                <c:pt idx="62600">
                  <c:v>-22.674999999999997</c:v>
                </c:pt>
                <c:pt idx="62601">
                  <c:v>-22.673000000000002</c:v>
                </c:pt>
                <c:pt idx="62602">
                  <c:v>-22.671000000000006</c:v>
                </c:pt>
                <c:pt idx="62603">
                  <c:v>-22.668999999999997</c:v>
                </c:pt>
                <c:pt idx="62604">
                  <c:v>-22.667000000000002</c:v>
                </c:pt>
                <c:pt idx="62605">
                  <c:v>-22.665000000000006</c:v>
                </c:pt>
                <c:pt idx="62606">
                  <c:v>-22.662999999999997</c:v>
                </c:pt>
                <c:pt idx="62607">
                  <c:v>-22.661000000000001</c:v>
                </c:pt>
                <c:pt idx="62608">
                  <c:v>-22.659000000000006</c:v>
                </c:pt>
                <c:pt idx="62609">
                  <c:v>-22.656999999999996</c:v>
                </c:pt>
                <c:pt idx="62610">
                  <c:v>-22.655000000000001</c:v>
                </c:pt>
                <c:pt idx="62611">
                  <c:v>-22.653000000000006</c:v>
                </c:pt>
                <c:pt idx="62612">
                  <c:v>-22.650999999999996</c:v>
                </c:pt>
                <c:pt idx="62613">
                  <c:v>-22.649000000000001</c:v>
                </c:pt>
                <c:pt idx="62614">
                  <c:v>-22.647000000000006</c:v>
                </c:pt>
                <c:pt idx="62615">
                  <c:v>-22.644999999999996</c:v>
                </c:pt>
                <c:pt idx="62616">
                  <c:v>-22.643000000000001</c:v>
                </c:pt>
                <c:pt idx="62617">
                  <c:v>-22.641000000000005</c:v>
                </c:pt>
                <c:pt idx="62618">
                  <c:v>-22.638999999999996</c:v>
                </c:pt>
                <c:pt idx="62619">
                  <c:v>-22.637</c:v>
                </c:pt>
                <c:pt idx="62620">
                  <c:v>-22.635000000000005</c:v>
                </c:pt>
                <c:pt idx="62621">
                  <c:v>-22.632999999999996</c:v>
                </c:pt>
                <c:pt idx="62622">
                  <c:v>-22.631</c:v>
                </c:pt>
                <c:pt idx="62623">
                  <c:v>-22.629000000000005</c:v>
                </c:pt>
                <c:pt idx="62624">
                  <c:v>-22.626999999999995</c:v>
                </c:pt>
                <c:pt idx="62625">
                  <c:v>-22.625</c:v>
                </c:pt>
                <c:pt idx="62626">
                  <c:v>-22.623000000000005</c:v>
                </c:pt>
                <c:pt idx="62627">
                  <c:v>-22.620999999999995</c:v>
                </c:pt>
                <c:pt idx="62628">
                  <c:v>-22.619</c:v>
                </c:pt>
                <c:pt idx="62629">
                  <c:v>-22.617000000000004</c:v>
                </c:pt>
                <c:pt idx="62630">
                  <c:v>-22.614999999999995</c:v>
                </c:pt>
                <c:pt idx="62631">
                  <c:v>-22.613</c:v>
                </c:pt>
                <c:pt idx="62632">
                  <c:v>-22.611000000000004</c:v>
                </c:pt>
                <c:pt idx="62633">
                  <c:v>-22.608999999999995</c:v>
                </c:pt>
                <c:pt idx="62634">
                  <c:v>-22.606999999999999</c:v>
                </c:pt>
                <c:pt idx="62635">
                  <c:v>-22.605000000000004</c:v>
                </c:pt>
                <c:pt idx="62636">
                  <c:v>-22.602999999999994</c:v>
                </c:pt>
                <c:pt idx="62637">
                  <c:v>-22.600999999999999</c:v>
                </c:pt>
                <c:pt idx="62638">
                  <c:v>-22.599000000000004</c:v>
                </c:pt>
                <c:pt idx="62639">
                  <c:v>-22.596999999999994</c:v>
                </c:pt>
                <c:pt idx="62640">
                  <c:v>-22.594999999999999</c:v>
                </c:pt>
                <c:pt idx="62641">
                  <c:v>-22.593000000000004</c:v>
                </c:pt>
                <c:pt idx="62642">
                  <c:v>-22.590999999999994</c:v>
                </c:pt>
                <c:pt idx="62643">
                  <c:v>-22.588999999999999</c:v>
                </c:pt>
                <c:pt idx="62644">
                  <c:v>-22.587000000000003</c:v>
                </c:pt>
                <c:pt idx="62645">
                  <c:v>-22.584999999999994</c:v>
                </c:pt>
                <c:pt idx="62646">
                  <c:v>-22.582999999999998</c:v>
                </c:pt>
                <c:pt idx="62647">
                  <c:v>-22.581000000000003</c:v>
                </c:pt>
                <c:pt idx="62648">
                  <c:v>-22.578999999999994</c:v>
                </c:pt>
                <c:pt idx="62649">
                  <c:v>-22.576999999999998</c:v>
                </c:pt>
                <c:pt idx="62650">
                  <c:v>-22.575000000000003</c:v>
                </c:pt>
                <c:pt idx="62651">
                  <c:v>-22.572999999999993</c:v>
                </c:pt>
                <c:pt idx="62652">
                  <c:v>-22.570999999999998</c:v>
                </c:pt>
                <c:pt idx="62653">
                  <c:v>-22.569000000000003</c:v>
                </c:pt>
                <c:pt idx="62654">
                  <c:v>-22.566999999999993</c:v>
                </c:pt>
                <c:pt idx="62655">
                  <c:v>-22.564999999999998</c:v>
                </c:pt>
                <c:pt idx="62656">
                  <c:v>-22.563000000000002</c:v>
                </c:pt>
                <c:pt idx="62657">
                  <c:v>-22.561000000000007</c:v>
                </c:pt>
                <c:pt idx="62658">
                  <c:v>-22.558999999999997</c:v>
                </c:pt>
                <c:pt idx="62659">
                  <c:v>-22.557000000000002</c:v>
                </c:pt>
                <c:pt idx="62660">
                  <c:v>-22.555000000000007</c:v>
                </c:pt>
                <c:pt idx="62661">
                  <c:v>-22.552999999999997</c:v>
                </c:pt>
                <c:pt idx="62662">
                  <c:v>-22.551000000000002</c:v>
                </c:pt>
                <c:pt idx="62663">
                  <c:v>-22.549000000000007</c:v>
                </c:pt>
                <c:pt idx="62664">
                  <c:v>-22.546999999999997</c:v>
                </c:pt>
                <c:pt idx="62665">
                  <c:v>-22.545000000000002</c:v>
                </c:pt>
                <c:pt idx="62666">
                  <c:v>-22.543000000000006</c:v>
                </c:pt>
                <c:pt idx="62667">
                  <c:v>-22.540999999999997</c:v>
                </c:pt>
                <c:pt idx="62668">
                  <c:v>-22.539000000000001</c:v>
                </c:pt>
                <c:pt idx="62669">
                  <c:v>-22.537000000000006</c:v>
                </c:pt>
                <c:pt idx="62670">
                  <c:v>-22.534999999999997</c:v>
                </c:pt>
                <c:pt idx="62671">
                  <c:v>-22.533000000000001</c:v>
                </c:pt>
                <c:pt idx="62672">
                  <c:v>-22.531000000000006</c:v>
                </c:pt>
                <c:pt idx="62673">
                  <c:v>-22.528999999999996</c:v>
                </c:pt>
                <c:pt idx="62674">
                  <c:v>-22.527000000000001</c:v>
                </c:pt>
                <c:pt idx="62675">
                  <c:v>-22.525000000000006</c:v>
                </c:pt>
                <c:pt idx="62676">
                  <c:v>-22.522999999999996</c:v>
                </c:pt>
                <c:pt idx="62677">
                  <c:v>-22.521000000000001</c:v>
                </c:pt>
                <c:pt idx="62678">
                  <c:v>-22.519000000000005</c:v>
                </c:pt>
                <c:pt idx="62679">
                  <c:v>-22.516999999999996</c:v>
                </c:pt>
                <c:pt idx="62680">
                  <c:v>-22.515000000000001</c:v>
                </c:pt>
                <c:pt idx="62681">
                  <c:v>-22.513000000000005</c:v>
                </c:pt>
                <c:pt idx="62682">
                  <c:v>-22.510999999999996</c:v>
                </c:pt>
                <c:pt idx="62683">
                  <c:v>-22.509</c:v>
                </c:pt>
                <c:pt idx="62684">
                  <c:v>-22.507000000000005</c:v>
                </c:pt>
                <c:pt idx="62685">
                  <c:v>-22.504999999999995</c:v>
                </c:pt>
                <c:pt idx="62686">
                  <c:v>-22.503</c:v>
                </c:pt>
                <c:pt idx="62687">
                  <c:v>-22.501000000000005</c:v>
                </c:pt>
                <c:pt idx="62688">
                  <c:v>-22.498999999999995</c:v>
                </c:pt>
                <c:pt idx="62689">
                  <c:v>-22.497</c:v>
                </c:pt>
                <c:pt idx="62690">
                  <c:v>-22.495000000000005</c:v>
                </c:pt>
                <c:pt idx="62691">
                  <c:v>-22.492999999999995</c:v>
                </c:pt>
                <c:pt idx="62692">
                  <c:v>-22.491</c:v>
                </c:pt>
                <c:pt idx="62693">
                  <c:v>-22.489000000000004</c:v>
                </c:pt>
                <c:pt idx="62694">
                  <c:v>-22.486999999999995</c:v>
                </c:pt>
                <c:pt idx="62695">
                  <c:v>-22.484999999999999</c:v>
                </c:pt>
                <c:pt idx="62696">
                  <c:v>-22.483000000000004</c:v>
                </c:pt>
                <c:pt idx="62697">
                  <c:v>-22.480999999999995</c:v>
                </c:pt>
                <c:pt idx="62698">
                  <c:v>-22.478999999999999</c:v>
                </c:pt>
                <c:pt idx="62699">
                  <c:v>-22.477000000000004</c:v>
                </c:pt>
                <c:pt idx="62700">
                  <c:v>-22.474999999999994</c:v>
                </c:pt>
                <c:pt idx="62701">
                  <c:v>-22.472999999999999</c:v>
                </c:pt>
                <c:pt idx="62702">
                  <c:v>-22.471000000000004</c:v>
                </c:pt>
                <c:pt idx="62703">
                  <c:v>-22.468999999999994</c:v>
                </c:pt>
                <c:pt idx="62704">
                  <c:v>-22.466999999999999</c:v>
                </c:pt>
                <c:pt idx="62705">
                  <c:v>-22.465000000000003</c:v>
                </c:pt>
                <c:pt idx="62706">
                  <c:v>-22.462999999999994</c:v>
                </c:pt>
                <c:pt idx="62707">
                  <c:v>-22.460999999999999</c:v>
                </c:pt>
                <c:pt idx="62708">
                  <c:v>-22.459000000000003</c:v>
                </c:pt>
                <c:pt idx="62709">
                  <c:v>-22.456999999999994</c:v>
                </c:pt>
                <c:pt idx="62710">
                  <c:v>-22.454999999999998</c:v>
                </c:pt>
                <c:pt idx="62711">
                  <c:v>-22.453000000000003</c:v>
                </c:pt>
                <c:pt idx="62712">
                  <c:v>-22.450999999999993</c:v>
                </c:pt>
                <c:pt idx="62713">
                  <c:v>-22.448999999999998</c:v>
                </c:pt>
                <c:pt idx="62714">
                  <c:v>-22.447000000000003</c:v>
                </c:pt>
                <c:pt idx="62715">
                  <c:v>-22.444999999999993</c:v>
                </c:pt>
                <c:pt idx="62716">
                  <c:v>-22.442999999999998</c:v>
                </c:pt>
                <c:pt idx="62717">
                  <c:v>-22.441000000000003</c:v>
                </c:pt>
                <c:pt idx="62718">
                  <c:v>-22.438999999999993</c:v>
                </c:pt>
                <c:pt idx="62719">
                  <c:v>-22.436999999999998</c:v>
                </c:pt>
                <c:pt idx="62720">
                  <c:v>-22.435000000000002</c:v>
                </c:pt>
                <c:pt idx="62721">
                  <c:v>-22.433000000000007</c:v>
                </c:pt>
                <c:pt idx="62722">
                  <c:v>-22.430999999999997</c:v>
                </c:pt>
                <c:pt idx="62723">
                  <c:v>-22.429000000000002</c:v>
                </c:pt>
                <c:pt idx="62724">
                  <c:v>-22.427000000000007</c:v>
                </c:pt>
                <c:pt idx="62725">
                  <c:v>-22.424999999999997</c:v>
                </c:pt>
                <c:pt idx="62726">
                  <c:v>-22.423000000000002</c:v>
                </c:pt>
                <c:pt idx="62727">
                  <c:v>-22.421000000000006</c:v>
                </c:pt>
                <c:pt idx="62728">
                  <c:v>-22.418999999999997</c:v>
                </c:pt>
                <c:pt idx="62729">
                  <c:v>-22.417000000000002</c:v>
                </c:pt>
                <c:pt idx="62730">
                  <c:v>-22.415000000000006</c:v>
                </c:pt>
                <c:pt idx="62731">
                  <c:v>-22.412999999999997</c:v>
                </c:pt>
                <c:pt idx="62732">
                  <c:v>-22.411000000000001</c:v>
                </c:pt>
                <c:pt idx="62733">
                  <c:v>-22.409000000000006</c:v>
                </c:pt>
                <c:pt idx="62734">
                  <c:v>-22.406999999999996</c:v>
                </c:pt>
                <c:pt idx="62735">
                  <c:v>-22.405000000000001</c:v>
                </c:pt>
                <c:pt idx="62736">
                  <c:v>-22.403000000000006</c:v>
                </c:pt>
                <c:pt idx="62737">
                  <c:v>-22.400999999999996</c:v>
                </c:pt>
                <c:pt idx="62738">
                  <c:v>-22.399000000000001</c:v>
                </c:pt>
                <c:pt idx="62739">
                  <c:v>-22.397000000000006</c:v>
                </c:pt>
                <c:pt idx="62740">
                  <c:v>-22.394999999999996</c:v>
                </c:pt>
                <c:pt idx="62741">
                  <c:v>-22.393000000000001</c:v>
                </c:pt>
                <c:pt idx="62742">
                  <c:v>-22.391000000000005</c:v>
                </c:pt>
                <c:pt idx="62743">
                  <c:v>-22.388999999999996</c:v>
                </c:pt>
                <c:pt idx="62744">
                  <c:v>-22.387</c:v>
                </c:pt>
                <c:pt idx="62745">
                  <c:v>-22.385000000000005</c:v>
                </c:pt>
                <c:pt idx="62746">
                  <c:v>-22.382999999999996</c:v>
                </c:pt>
                <c:pt idx="62747">
                  <c:v>-22.381</c:v>
                </c:pt>
                <c:pt idx="62748">
                  <c:v>-22.379000000000005</c:v>
                </c:pt>
                <c:pt idx="62749">
                  <c:v>-22.376999999999995</c:v>
                </c:pt>
                <c:pt idx="62750">
                  <c:v>-22.375</c:v>
                </c:pt>
                <c:pt idx="62751">
                  <c:v>-22.373000000000005</c:v>
                </c:pt>
                <c:pt idx="62752">
                  <c:v>-22.370999999999995</c:v>
                </c:pt>
                <c:pt idx="62753">
                  <c:v>-22.369</c:v>
                </c:pt>
                <c:pt idx="62754">
                  <c:v>-22.367000000000004</c:v>
                </c:pt>
                <c:pt idx="62755">
                  <c:v>-22.364999999999995</c:v>
                </c:pt>
                <c:pt idx="62756">
                  <c:v>-22.363</c:v>
                </c:pt>
                <c:pt idx="62757">
                  <c:v>-22.361000000000004</c:v>
                </c:pt>
                <c:pt idx="62758">
                  <c:v>-22.358999999999995</c:v>
                </c:pt>
                <c:pt idx="62759">
                  <c:v>-22.356999999999999</c:v>
                </c:pt>
                <c:pt idx="62760">
                  <c:v>-22.355000000000004</c:v>
                </c:pt>
                <c:pt idx="62761">
                  <c:v>-22.352999999999994</c:v>
                </c:pt>
                <c:pt idx="62762">
                  <c:v>-22.350999999999999</c:v>
                </c:pt>
                <c:pt idx="62763">
                  <c:v>-22.349000000000004</c:v>
                </c:pt>
                <c:pt idx="62764">
                  <c:v>-22.346999999999994</c:v>
                </c:pt>
                <c:pt idx="62765">
                  <c:v>-22.344999999999999</c:v>
                </c:pt>
                <c:pt idx="62766">
                  <c:v>-22.343000000000004</c:v>
                </c:pt>
                <c:pt idx="62767">
                  <c:v>-22.340999999999994</c:v>
                </c:pt>
                <c:pt idx="62768">
                  <c:v>-22.338999999999999</c:v>
                </c:pt>
                <c:pt idx="62769">
                  <c:v>-22.337000000000003</c:v>
                </c:pt>
                <c:pt idx="62770">
                  <c:v>-22.334999999999994</c:v>
                </c:pt>
                <c:pt idx="62771">
                  <c:v>-22.332999999999998</c:v>
                </c:pt>
                <c:pt idx="62772">
                  <c:v>-22.331000000000003</c:v>
                </c:pt>
                <c:pt idx="62773">
                  <c:v>-22.328999999999994</c:v>
                </c:pt>
                <c:pt idx="62774">
                  <c:v>-22.326999999999998</c:v>
                </c:pt>
                <c:pt idx="62775">
                  <c:v>-22.325000000000003</c:v>
                </c:pt>
                <c:pt idx="62776">
                  <c:v>-22.322999999999993</c:v>
                </c:pt>
                <c:pt idx="62777">
                  <c:v>-22.320999999999998</c:v>
                </c:pt>
                <c:pt idx="62778">
                  <c:v>-22.319000000000003</c:v>
                </c:pt>
                <c:pt idx="62779">
                  <c:v>-22.316999999999993</c:v>
                </c:pt>
                <c:pt idx="62780">
                  <c:v>-22.314999999999998</c:v>
                </c:pt>
                <c:pt idx="62781">
                  <c:v>-22.313000000000002</c:v>
                </c:pt>
                <c:pt idx="62782">
                  <c:v>-22.311000000000007</c:v>
                </c:pt>
                <c:pt idx="62783">
                  <c:v>-22.308999999999997</c:v>
                </c:pt>
                <c:pt idx="62784">
                  <c:v>-22.307000000000002</c:v>
                </c:pt>
                <c:pt idx="62785">
                  <c:v>-22.305000000000007</c:v>
                </c:pt>
                <c:pt idx="62786">
                  <c:v>-22.302999999999997</c:v>
                </c:pt>
                <c:pt idx="62787">
                  <c:v>-22.301000000000002</c:v>
                </c:pt>
                <c:pt idx="62788">
                  <c:v>-22.299000000000007</c:v>
                </c:pt>
                <c:pt idx="62789">
                  <c:v>-22.296999999999997</c:v>
                </c:pt>
                <c:pt idx="62790">
                  <c:v>-22.295000000000002</c:v>
                </c:pt>
                <c:pt idx="62791">
                  <c:v>-22.293000000000006</c:v>
                </c:pt>
                <c:pt idx="62792">
                  <c:v>-22.290999999999997</c:v>
                </c:pt>
                <c:pt idx="62793">
                  <c:v>-22.289000000000001</c:v>
                </c:pt>
                <c:pt idx="62794">
                  <c:v>-22.287000000000006</c:v>
                </c:pt>
                <c:pt idx="62795">
                  <c:v>-22.284999999999997</c:v>
                </c:pt>
                <c:pt idx="62796">
                  <c:v>-22.283000000000001</c:v>
                </c:pt>
                <c:pt idx="62797">
                  <c:v>-22.281000000000006</c:v>
                </c:pt>
                <c:pt idx="62798">
                  <c:v>-22.278999999999996</c:v>
                </c:pt>
                <c:pt idx="62799">
                  <c:v>-22.277000000000001</c:v>
                </c:pt>
                <c:pt idx="62800">
                  <c:v>-22.275000000000006</c:v>
                </c:pt>
                <c:pt idx="62801">
                  <c:v>-22.272999999999996</c:v>
                </c:pt>
                <c:pt idx="62802">
                  <c:v>-22.271000000000001</c:v>
                </c:pt>
                <c:pt idx="62803">
                  <c:v>-22.269000000000005</c:v>
                </c:pt>
                <c:pt idx="62804">
                  <c:v>-22.266999999999996</c:v>
                </c:pt>
                <c:pt idx="62805">
                  <c:v>-22.265000000000001</c:v>
                </c:pt>
                <c:pt idx="62806">
                  <c:v>-22.263000000000005</c:v>
                </c:pt>
                <c:pt idx="62807">
                  <c:v>-22.260999999999996</c:v>
                </c:pt>
                <c:pt idx="62808">
                  <c:v>-22.259</c:v>
                </c:pt>
                <c:pt idx="62809">
                  <c:v>-22.257000000000005</c:v>
                </c:pt>
                <c:pt idx="62810">
                  <c:v>-22.254999999999995</c:v>
                </c:pt>
                <c:pt idx="62811">
                  <c:v>-22.253</c:v>
                </c:pt>
                <c:pt idx="62812">
                  <c:v>-22.251000000000005</c:v>
                </c:pt>
                <c:pt idx="62813">
                  <c:v>-22.248999999999995</c:v>
                </c:pt>
                <c:pt idx="62814">
                  <c:v>-22.247</c:v>
                </c:pt>
                <c:pt idx="62815">
                  <c:v>-22.245000000000005</c:v>
                </c:pt>
                <c:pt idx="62816">
                  <c:v>-22.242999999999995</c:v>
                </c:pt>
                <c:pt idx="62817">
                  <c:v>-22.241</c:v>
                </c:pt>
                <c:pt idx="62818">
                  <c:v>-22.239000000000004</c:v>
                </c:pt>
                <c:pt idx="62819">
                  <c:v>-22.236999999999995</c:v>
                </c:pt>
                <c:pt idx="62820">
                  <c:v>-22.234999999999999</c:v>
                </c:pt>
                <c:pt idx="62821">
                  <c:v>-22.233000000000004</c:v>
                </c:pt>
                <c:pt idx="62822">
                  <c:v>-22.230999999999995</c:v>
                </c:pt>
                <c:pt idx="62823">
                  <c:v>-22.228999999999999</c:v>
                </c:pt>
                <c:pt idx="62824">
                  <c:v>-22.227000000000004</c:v>
                </c:pt>
                <c:pt idx="62825">
                  <c:v>-22.224999999999994</c:v>
                </c:pt>
                <c:pt idx="62826">
                  <c:v>-22.222999999999999</c:v>
                </c:pt>
                <c:pt idx="62827">
                  <c:v>-22.221000000000004</c:v>
                </c:pt>
                <c:pt idx="62828">
                  <c:v>-22.218999999999994</c:v>
                </c:pt>
                <c:pt idx="62829">
                  <c:v>-22.216999999999999</c:v>
                </c:pt>
                <c:pt idx="62830">
                  <c:v>-22.215000000000003</c:v>
                </c:pt>
                <c:pt idx="62831">
                  <c:v>-22.212999999999994</c:v>
                </c:pt>
                <c:pt idx="62832">
                  <c:v>-22.210999999999999</c:v>
                </c:pt>
                <c:pt idx="62833">
                  <c:v>-22.209000000000003</c:v>
                </c:pt>
                <c:pt idx="62834">
                  <c:v>-22.206999999999994</c:v>
                </c:pt>
                <c:pt idx="62835">
                  <c:v>-22.204999999999998</c:v>
                </c:pt>
                <c:pt idx="62836">
                  <c:v>-22.203000000000003</c:v>
                </c:pt>
                <c:pt idx="62837">
                  <c:v>-22.200999999999993</c:v>
                </c:pt>
                <c:pt idx="62838">
                  <c:v>-22.198999999999998</c:v>
                </c:pt>
                <c:pt idx="62839">
                  <c:v>-22.197000000000003</c:v>
                </c:pt>
                <c:pt idx="62840">
                  <c:v>-22.194999999999993</c:v>
                </c:pt>
                <c:pt idx="62841">
                  <c:v>-22.192999999999998</c:v>
                </c:pt>
                <c:pt idx="62842">
                  <c:v>-22.191000000000003</c:v>
                </c:pt>
                <c:pt idx="62843">
                  <c:v>-22.188999999999993</c:v>
                </c:pt>
                <c:pt idx="62844">
                  <c:v>-22.186999999999998</c:v>
                </c:pt>
                <c:pt idx="62845">
                  <c:v>-22.185000000000002</c:v>
                </c:pt>
                <c:pt idx="62846">
                  <c:v>-22.183000000000007</c:v>
                </c:pt>
                <c:pt idx="62847">
                  <c:v>-22.180999999999997</c:v>
                </c:pt>
                <c:pt idx="62848">
                  <c:v>-22.179000000000002</c:v>
                </c:pt>
                <c:pt idx="62849">
                  <c:v>-22.177000000000007</c:v>
                </c:pt>
                <c:pt idx="62850">
                  <c:v>-22.174999999999997</c:v>
                </c:pt>
                <c:pt idx="62851">
                  <c:v>-22.173000000000002</c:v>
                </c:pt>
                <c:pt idx="62852">
                  <c:v>-22.171000000000006</c:v>
                </c:pt>
                <c:pt idx="62853">
                  <c:v>-22.168999999999997</c:v>
                </c:pt>
                <c:pt idx="62854">
                  <c:v>-22.167000000000002</c:v>
                </c:pt>
                <c:pt idx="62855">
                  <c:v>-22.165000000000006</c:v>
                </c:pt>
                <c:pt idx="62856">
                  <c:v>-22.162999999999997</c:v>
                </c:pt>
                <c:pt idx="62857">
                  <c:v>-22.161000000000001</c:v>
                </c:pt>
                <c:pt idx="62858">
                  <c:v>-22.159000000000006</c:v>
                </c:pt>
                <c:pt idx="62859">
                  <c:v>-22.156999999999996</c:v>
                </c:pt>
                <c:pt idx="62860">
                  <c:v>-22.155000000000001</c:v>
                </c:pt>
                <c:pt idx="62861">
                  <c:v>-22.153000000000006</c:v>
                </c:pt>
                <c:pt idx="62862">
                  <c:v>-22.150999999999996</c:v>
                </c:pt>
                <c:pt idx="62863">
                  <c:v>-22.149000000000001</c:v>
                </c:pt>
                <c:pt idx="62864">
                  <c:v>-22.147000000000006</c:v>
                </c:pt>
                <c:pt idx="62865">
                  <c:v>-22.144999999999996</c:v>
                </c:pt>
                <c:pt idx="62866">
                  <c:v>-22.143000000000001</c:v>
                </c:pt>
                <c:pt idx="62867">
                  <c:v>-22.141000000000005</c:v>
                </c:pt>
                <c:pt idx="62868">
                  <c:v>-22.138999999999996</c:v>
                </c:pt>
                <c:pt idx="62869">
                  <c:v>-22.137</c:v>
                </c:pt>
                <c:pt idx="62870">
                  <c:v>-22.135000000000005</c:v>
                </c:pt>
                <c:pt idx="62871">
                  <c:v>-22.132999999999996</c:v>
                </c:pt>
                <c:pt idx="62872">
                  <c:v>-22.131</c:v>
                </c:pt>
                <c:pt idx="62873">
                  <c:v>-22.129000000000005</c:v>
                </c:pt>
                <c:pt idx="62874">
                  <c:v>-22.126999999999995</c:v>
                </c:pt>
                <c:pt idx="62875">
                  <c:v>-22.125</c:v>
                </c:pt>
                <c:pt idx="62876">
                  <c:v>-22.123000000000005</c:v>
                </c:pt>
                <c:pt idx="62877">
                  <c:v>-22.120999999999995</c:v>
                </c:pt>
                <c:pt idx="62878">
                  <c:v>-22.119</c:v>
                </c:pt>
                <c:pt idx="62879">
                  <c:v>-22.117000000000004</c:v>
                </c:pt>
                <c:pt idx="62880">
                  <c:v>-22.114999999999995</c:v>
                </c:pt>
                <c:pt idx="62881">
                  <c:v>-22.113</c:v>
                </c:pt>
                <c:pt idx="62882">
                  <c:v>-22.111000000000004</c:v>
                </c:pt>
                <c:pt idx="62883">
                  <c:v>-22.108999999999995</c:v>
                </c:pt>
                <c:pt idx="62884">
                  <c:v>-22.106999999999999</c:v>
                </c:pt>
                <c:pt idx="62885">
                  <c:v>-22.105000000000004</c:v>
                </c:pt>
                <c:pt idx="62886">
                  <c:v>-22.102999999999994</c:v>
                </c:pt>
                <c:pt idx="62887">
                  <c:v>-22.100999999999999</c:v>
                </c:pt>
                <c:pt idx="62888">
                  <c:v>-22.099000000000004</c:v>
                </c:pt>
                <c:pt idx="62889">
                  <c:v>-22.096999999999994</c:v>
                </c:pt>
                <c:pt idx="62890">
                  <c:v>-22.094999999999999</c:v>
                </c:pt>
                <c:pt idx="62891">
                  <c:v>-22.093000000000004</c:v>
                </c:pt>
                <c:pt idx="62892">
                  <c:v>-22.090999999999994</c:v>
                </c:pt>
                <c:pt idx="62893">
                  <c:v>-22.088999999999999</c:v>
                </c:pt>
                <c:pt idx="62894">
                  <c:v>-22.087000000000003</c:v>
                </c:pt>
                <c:pt idx="62895">
                  <c:v>-22.084999999999994</c:v>
                </c:pt>
                <c:pt idx="62896">
                  <c:v>-22.082999999999998</c:v>
                </c:pt>
                <c:pt idx="62897">
                  <c:v>-22.081000000000003</c:v>
                </c:pt>
                <c:pt idx="62898">
                  <c:v>-22.078999999999994</c:v>
                </c:pt>
                <c:pt idx="62899">
                  <c:v>-22.076999999999998</c:v>
                </c:pt>
                <c:pt idx="62900">
                  <c:v>-22.075000000000003</c:v>
                </c:pt>
                <c:pt idx="62901">
                  <c:v>-22.072999999999993</c:v>
                </c:pt>
                <c:pt idx="62902">
                  <c:v>-22.070999999999998</c:v>
                </c:pt>
                <c:pt idx="62903">
                  <c:v>-22.069000000000003</c:v>
                </c:pt>
                <c:pt idx="62904">
                  <c:v>-22.066999999999993</c:v>
                </c:pt>
                <c:pt idx="62905">
                  <c:v>-22.064999999999998</c:v>
                </c:pt>
                <c:pt idx="62906">
                  <c:v>-22.063000000000002</c:v>
                </c:pt>
                <c:pt idx="62907">
                  <c:v>-22.061000000000007</c:v>
                </c:pt>
                <c:pt idx="62908">
                  <c:v>-22.058999999999997</c:v>
                </c:pt>
                <c:pt idx="62909">
                  <c:v>-22.057000000000002</c:v>
                </c:pt>
                <c:pt idx="62910">
                  <c:v>-22.055000000000007</c:v>
                </c:pt>
                <c:pt idx="62911">
                  <c:v>-22.052999999999997</c:v>
                </c:pt>
                <c:pt idx="62912">
                  <c:v>-22.051000000000002</c:v>
                </c:pt>
                <c:pt idx="62913">
                  <c:v>-22.049000000000007</c:v>
                </c:pt>
                <c:pt idx="62914">
                  <c:v>-22.046999999999997</c:v>
                </c:pt>
                <c:pt idx="62915">
                  <c:v>-22.045000000000002</c:v>
                </c:pt>
                <c:pt idx="62916">
                  <c:v>-22.043000000000006</c:v>
                </c:pt>
                <c:pt idx="62917">
                  <c:v>-22.040999999999997</c:v>
                </c:pt>
                <c:pt idx="62918">
                  <c:v>-22.039000000000001</c:v>
                </c:pt>
                <c:pt idx="62919">
                  <c:v>-22.037000000000006</c:v>
                </c:pt>
                <c:pt idx="62920">
                  <c:v>-22.034999999999997</c:v>
                </c:pt>
                <c:pt idx="62921">
                  <c:v>-22.033000000000001</c:v>
                </c:pt>
                <c:pt idx="62922">
                  <c:v>-22.031000000000006</c:v>
                </c:pt>
                <c:pt idx="62923">
                  <c:v>-22.028999999999996</c:v>
                </c:pt>
                <c:pt idx="62924">
                  <c:v>-22.027000000000001</c:v>
                </c:pt>
                <c:pt idx="62925">
                  <c:v>-22.025000000000006</c:v>
                </c:pt>
                <c:pt idx="62926">
                  <c:v>-22.022999999999996</c:v>
                </c:pt>
                <c:pt idx="62927">
                  <c:v>-22.021000000000001</c:v>
                </c:pt>
                <c:pt idx="62928">
                  <c:v>-22.019000000000005</c:v>
                </c:pt>
                <c:pt idx="62929">
                  <c:v>-22.016999999999996</c:v>
                </c:pt>
                <c:pt idx="62930">
                  <c:v>-22.015000000000001</c:v>
                </c:pt>
                <c:pt idx="62931">
                  <c:v>-22.013000000000005</c:v>
                </c:pt>
                <c:pt idx="62932">
                  <c:v>-22.010999999999996</c:v>
                </c:pt>
                <c:pt idx="62933">
                  <c:v>-22.009</c:v>
                </c:pt>
                <c:pt idx="62934">
                  <c:v>-22.007000000000005</c:v>
                </c:pt>
                <c:pt idx="62935">
                  <c:v>-22.004999999999995</c:v>
                </c:pt>
                <c:pt idx="62936">
                  <c:v>-22.003</c:v>
                </c:pt>
                <c:pt idx="62937">
                  <c:v>-22.001000000000005</c:v>
                </c:pt>
                <c:pt idx="62938">
                  <c:v>-21.998999999999995</c:v>
                </c:pt>
                <c:pt idx="62939">
                  <c:v>-21.997</c:v>
                </c:pt>
                <c:pt idx="62940">
                  <c:v>-21.995000000000005</c:v>
                </c:pt>
                <c:pt idx="62941">
                  <c:v>-21.992999999999995</c:v>
                </c:pt>
                <c:pt idx="62942">
                  <c:v>-21.991</c:v>
                </c:pt>
                <c:pt idx="62943">
                  <c:v>-21.989000000000004</c:v>
                </c:pt>
                <c:pt idx="62944">
                  <c:v>-21.986999999999995</c:v>
                </c:pt>
                <c:pt idx="62945">
                  <c:v>-21.984999999999999</c:v>
                </c:pt>
                <c:pt idx="62946">
                  <c:v>-21.983000000000004</c:v>
                </c:pt>
                <c:pt idx="62947">
                  <c:v>-21.980999999999995</c:v>
                </c:pt>
                <c:pt idx="62948">
                  <c:v>-21.978999999999999</c:v>
                </c:pt>
                <c:pt idx="62949">
                  <c:v>-21.977000000000004</c:v>
                </c:pt>
                <c:pt idx="62950">
                  <c:v>-21.974999999999994</c:v>
                </c:pt>
                <c:pt idx="62951">
                  <c:v>-21.972999999999999</c:v>
                </c:pt>
                <c:pt idx="62952">
                  <c:v>-21.971000000000004</c:v>
                </c:pt>
                <c:pt idx="62953">
                  <c:v>-21.968999999999994</c:v>
                </c:pt>
                <c:pt idx="62954">
                  <c:v>-21.966999999999999</c:v>
                </c:pt>
                <c:pt idx="62955">
                  <c:v>-21.965000000000003</c:v>
                </c:pt>
                <c:pt idx="62956">
                  <c:v>-21.962999999999994</c:v>
                </c:pt>
                <c:pt idx="62957">
                  <c:v>-21.960999999999999</c:v>
                </c:pt>
                <c:pt idx="62958">
                  <c:v>-21.959000000000003</c:v>
                </c:pt>
                <c:pt idx="62959">
                  <c:v>-21.956999999999994</c:v>
                </c:pt>
                <c:pt idx="62960">
                  <c:v>-21.954999999999998</c:v>
                </c:pt>
                <c:pt idx="62961">
                  <c:v>-21.953000000000003</c:v>
                </c:pt>
                <c:pt idx="62962">
                  <c:v>-21.950999999999993</c:v>
                </c:pt>
                <c:pt idx="62963">
                  <c:v>-21.948999999999998</c:v>
                </c:pt>
                <c:pt idx="62964">
                  <c:v>-21.947000000000003</c:v>
                </c:pt>
                <c:pt idx="62965">
                  <c:v>-21.944999999999993</c:v>
                </c:pt>
                <c:pt idx="62966">
                  <c:v>-21.942999999999998</c:v>
                </c:pt>
                <c:pt idx="62967">
                  <c:v>-21.941000000000003</c:v>
                </c:pt>
                <c:pt idx="62968">
                  <c:v>-21.938999999999993</c:v>
                </c:pt>
                <c:pt idx="62969">
                  <c:v>-21.936999999999998</c:v>
                </c:pt>
                <c:pt idx="62970">
                  <c:v>-21.935000000000002</c:v>
                </c:pt>
                <c:pt idx="62971">
                  <c:v>-21.933000000000007</c:v>
                </c:pt>
                <c:pt idx="62972">
                  <c:v>-21.930999999999997</c:v>
                </c:pt>
                <c:pt idx="62973">
                  <c:v>-21.929000000000002</c:v>
                </c:pt>
                <c:pt idx="62974">
                  <c:v>-21.927000000000007</c:v>
                </c:pt>
                <c:pt idx="62975">
                  <c:v>-21.924999999999997</c:v>
                </c:pt>
                <c:pt idx="62976">
                  <c:v>-21.923000000000002</c:v>
                </c:pt>
                <c:pt idx="62977">
                  <c:v>-21.921000000000006</c:v>
                </c:pt>
                <c:pt idx="62978">
                  <c:v>-21.918999999999997</c:v>
                </c:pt>
                <c:pt idx="62979">
                  <c:v>-21.917000000000002</c:v>
                </c:pt>
                <c:pt idx="62980">
                  <c:v>-21.915000000000006</c:v>
                </c:pt>
                <c:pt idx="62981">
                  <c:v>-21.912999999999997</c:v>
                </c:pt>
                <c:pt idx="62982">
                  <c:v>-21.911000000000001</c:v>
                </c:pt>
                <c:pt idx="62983">
                  <c:v>-21.909000000000006</c:v>
                </c:pt>
                <c:pt idx="62984">
                  <c:v>-21.906999999999996</c:v>
                </c:pt>
                <c:pt idx="62985">
                  <c:v>-21.905000000000001</c:v>
                </c:pt>
                <c:pt idx="62986">
                  <c:v>-21.903000000000006</c:v>
                </c:pt>
                <c:pt idx="62987">
                  <c:v>-21.900999999999996</c:v>
                </c:pt>
                <c:pt idx="62988">
                  <c:v>-21.899000000000001</c:v>
                </c:pt>
                <c:pt idx="62989">
                  <c:v>-21.897000000000006</c:v>
                </c:pt>
                <c:pt idx="62990">
                  <c:v>-21.894999999999996</c:v>
                </c:pt>
                <c:pt idx="62991">
                  <c:v>-21.893000000000001</c:v>
                </c:pt>
                <c:pt idx="62992">
                  <c:v>-21.891000000000005</c:v>
                </c:pt>
                <c:pt idx="62993">
                  <c:v>-21.888999999999996</c:v>
                </c:pt>
                <c:pt idx="62994">
                  <c:v>-21.887</c:v>
                </c:pt>
                <c:pt idx="62995">
                  <c:v>-21.885000000000005</c:v>
                </c:pt>
                <c:pt idx="62996">
                  <c:v>-21.882999999999996</c:v>
                </c:pt>
                <c:pt idx="62997">
                  <c:v>-21.881</c:v>
                </c:pt>
                <c:pt idx="62998">
                  <c:v>-21.879000000000005</c:v>
                </c:pt>
                <c:pt idx="62999">
                  <c:v>-21.876999999999995</c:v>
                </c:pt>
                <c:pt idx="63000">
                  <c:v>-21.875</c:v>
                </c:pt>
                <c:pt idx="63001">
                  <c:v>-21.873000000000005</c:v>
                </c:pt>
                <c:pt idx="63002">
                  <c:v>-21.870999999999995</c:v>
                </c:pt>
                <c:pt idx="63003">
                  <c:v>-21.869</c:v>
                </c:pt>
                <c:pt idx="63004">
                  <c:v>-21.867000000000004</c:v>
                </c:pt>
                <c:pt idx="63005">
                  <c:v>-21.864999999999995</c:v>
                </c:pt>
                <c:pt idx="63006">
                  <c:v>-21.863</c:v>
                </c:pt>
                <c:pt idx="63007">
                  <c:v>-21.861000000000004</c:v>
                </c:pt>
                <c:pt idx="63008">
                  <c:v>-21.858999999999995</c:v>
                </c:pt>
                <c:pt idx="63009">
                  <c:v>-21.856999999999999</c:v>
                </c:pt>
                <c:pt idx="63010">
                  <c:v>-21.855000000000004</c:v>
                </c:pt>
                <c:pt idx="63011">
                  <c:v>-21.852999999999994</c:v>
                </c:pt>
                <c:pt idx="63012">
                  <c:v>-21.850999999999999</c:v>
                </c:pt>
                <c:pt idx="63013">
                  <c:v>-21.849000000000004</c:v>
                </c:pt>
                <c:pt idx="63014">
                  <c:v>-21.846999999999994</c:v>
                </c:pt>
                <c:pt idx="63015">
                  <c:v>-21.844999999999999</c:v>
                </c:pt>
                <c:pt idx="63016">
                  <c:v>-21.843000000000004</c:v>
                </c:pt>
                <c:pt idx="63017">
                  <c:v>-21.840999999999994</c:v>
                </c:pt>
                <c:pt idx="63018">
                  <c:v>-21.838999999999999</c:v>
                </c:pt>
                <c:pt idx="63019">
                  <c:v>-21.837000000000003</c:v>
                </c:pt>
                <c:pt idx="63020">
                  <c:v>-21.834999999999994</c:v>
                </c:pt>
                <c:pt idx="63021">
                  <c:v>-21.832999999999998</c:v>
                </c:pt>
                <c:pt idx="63022">
                  <c:v>-21.831000000000003</c:v>
                </c:pt>
                <c:pt idx="63023">
                  <c:v>-21.828999999999994</c:v>
                </c:pt>
                <c:pt idx="63024">
                  <c:v>-21.826999999999998</c:v>
                </c:pt>
                <c:pt idx="63025">
                  <c:v>-21.825000000000003</c:v>
                </c:pt>
                <c:pt idx="63026">
                  <c:v>-21.822999999999993</c:v>
                </c:pt>
                <c:pt idx="63027">
                  <c:v>-21.820999999999998</c:v>
                </c:pt>
                <c:pt idx="63028">
                  <c:v>-21.819000000000003</c:v>
                </c:pt>
                <c:pt idx="63029">
                  <c:v>-21.816999999999993</c:v>
                </c:pt>
                <c:pt idx="63030">
                  <c:v>-21.814999999999998</c:v>
                </c:pt>
                <c:pt idx="63031">
                  <c:v>-21.813000000000002</c:v>
                </c:pt>
                <c:pt idx="63032">
                  <c:v>-21.811000000000007</c:v>
                </c:pt>
                <c:pt idx="63033">
                  <c:v>-21.808999999999997</c:v>
                </c:pt>
                <c:pt idx="63034">
                  <c:v>-21.807000000000002</c:v>
                </c:pt>
                <c:pt idx="63035">
                  <c:v>-21.805000000000007</c:v>
                </c:pt>
                <c:pt idx="63036">
                  <c:v>-21.802999999999997</c:v>
                </c:pt>
                <c:pt idx="63037">
                  <c:v>-21.801000000000002</c:v>
                </c:pt>
                <c:pt idx="63038">
                  <c:v>-21.799000000000007</c:v>
                </c:pt>
                <c:pt idx="63039">
                  <c:v>-21.796999999999997</c:v>
                </c:pt>
                <c:pt idx="63040">
                  <c:v>-21.795000000000002</c:v>
                </c:pt>
                <c:pt idx="63041">
                  <c:v>-21.793000000000006</c:v>
                </c:pt>
                <c:pt idx="63042">
                  <c:v>-21.790999999999997</c:v>
                </c:pt>
                <c:pt idx="63043">
                  <c:v>-21.789000000000001</c:v>
                </c:pt>
                <c:pt idx="63044">
                  <c:v>-21.787000000000006</c:v>
                </c:pt>
                <c:pt idx="63045">
                  <c:v>-21.784999999999997</c:v>
                </c:pt>
                <c:pt idx="63046">
                  <c:v>-21.783000000000001</c:v>
                </c:pt>
                <c:pt idx="63047">
                  <c:v>-21.781000000000006</c:v>
                </c:pt>
                <c:pt idx="63048">
                  <c:v>-21.778999999999996</c:v>
                </c:pt>
                <c:pt idx="63049">
                  <c:v>-21.777000000000001</c:v>
                </c:pt>
                <c:pt idx="63050">
                  <c:v>-21.775000000000006</c:v>
                </c:pt>
                <c:pt idx="63051">
                  <c:v>-21.772999999999996</c:v>
                </c:pt>
                <c:pt idx="63052">
                  <c:v>-21.771000000000001</c:v>
                </c:pt>
                <c:pt idx="63053">
                  <c:v>-21.769000000000005</c:v>
                </c:pt>
                <c:pt idx="63054">
                  <c:v>-21.766999999999996</c:v>
                </c:pt>
                <c:pt idx="63055">
                  <c:v>-21.765000000000001</c:v>
                </c:pt>
                <c:pt idx="63056">
                  <c:v>-21.763000000000005</c:v>
                </c:pt>
                <c:pt idx="63057">
                  <c:v>-21.760999999999996</c:v>
                </c:pt>
                <c:pt idx="63058">
                  <c:v>-21.759</c:v>
                </c:pt>
                <c:pt idx="63059">
                  <c:v>-21.757000000000005</c:v>
                </c:pt>
                <c:pt idx="63060">
                  <c:v>-21.754999999999995</c:v>
                </c:pt>
                <c:pt idx="63061">
                  <c:v>-21.753</c:v>
                </c:pt>
                <c:pt idx="63062">
                  <c:v>-21.751000000000005</c:v>
                </c:pt>
                <c:pt idx="63063">
                  <c:v>-21.748999999999995</c:v>
                </c:pt>
                <c:pt idx="63064">
                  <c:v>-21.747</c:v>
                </c:pt>
                <c:pt idx="63065">
                  <c:v>-21.745000000000005</c:v>
                </c:pt>
                <c:pt idx="63066">
                  <c:v>-21.742999999999995</c:v>
                </c:pt>
                <c:pt idx="63067">
                  <c:v>-21.741</c:v>
                </c:pt>
                <c:pt idx="63068">
                  <c:v>-21.739000000000004</c:v>
                </c:pt>
                <c:pt idx="63069">
                  <c:v>-21.736999999999995</c:v>
                </c:pt>
                <c:pt idx="63070">
                  <c:v>-21.734999999999999</c:v>
                </c:pt>
                <c:pt idx="63071">
                  <c:v>-21.733000000000004</c:v>
                </c:pt>
                <c:pt idx="63072">
                  <c:v>-21.730999999999995</c:v>
                </c:pt>
                <c:pt idx="63073">
                  <c:v>-21.728999999999999</c:v>
                </c:pt>
                <c:pt idx="63074">
                  <c:v>-21.727000000000004</c:v>
                </c:pt>
                <c:pt idx="63075">
                  <c:v>-21.724999999999994</c:v>
                </c:pt>
                <c:pt idx="63076">
                  <c:v>-21.722999999999999</c:v>
                </c:pt>
                <c:pt idx="63077">
                  <c:v>-21.721000000000004</c:v>
                </c:pt>
                <c:pt idx="63078">
                  <c:v>-21.718999999999994</c:v>
                </c:pt>
                <c:pt idx="63079">
                  <c:v>-21.716999999999999</c:v>
                </c:pt>
                <c:pt idx="63080">
                  <c:v>-21.715000000000003</c:v>
                </c:pt>
                <c:pt idx="63081">
                  <c:v>-21.712999999999994</c:v>
                </c:pt>
                <c:pt idx="63082">
                  <c:v>-21.710999999999999</c:v>
                </c:pt>
                <c:pt idx="63083">
                  <c:v>-21.709000000000003</c:v>
                </c:pt>
                <c:pt idx="63084">
                  <c:v>-21.706999999999994</c:v>
                </c:pt>
                <c:pt idx="63085">
                  <c:v>-21.704999999999998</c:v>
                </c:pt>
                <c:pt idx="63086">
                  <c:v>-21.703000000000003</c:v>
                </c:pt>
                <c:pt idx="63087">
                  <c:v>-21.700999999999993</c:v>
                </c:pt>
                <c:pt idx="63088">
                  <c:v>-21.698999999999998</c:v>
                </c:pt>
                <c:pt idx="63089">
                  <c:v>-21.697000000000003</c:v>
                </c:pt>
                <c:pt idx="63090">
                  <c:v>-21.694999999999993</c:v>
                </c:pt>
                <c:pt idx="63091">
                  <c:v>-21.692999999999998</c:v>
                </c:pt>
                <c:pt idx="63092">
                  <c:v>-21.691000000000003</c:v>
                </c:pt>
                <c:pt idx="63093">
                  <c:v>-21.688999999999993</c:v>
                </c:pt>
                <c:pt idx="63094">
                  <c:v>-21.686999999999998</c:v>
                </c:pt>
                <c:pt idx="63095">
                  <c:v>-21.685000000000002</c:v>
                </c:pt>
                <c:pt idx="63096">
                  <c:v>-21.683000000000007</c:v>
                </c:pt>
                <c:pt idx="63097">
                  <c:v>-21.680999999999997</c:v>
                </c:pt>
                <c:pt idx="63098">
                  <c:v>-21.679000000000002</c:v>
                </c:pt>
                <c:pt idx="63099">
                  <c:v>-21.677000000000007</c:v>
                </c:pt>
                <c:pt idx="63100">
                  <c:v>-21.674999999999997</c:v>
                </c:pt>
                <c:pt idx="63101">
                  <c:v>-21.673000000000002</c:v>
                </c:pt>
                <c:pt idx="63102">
                  <c:v>-21.671000000000006</c:v>
                </c:pt>
                <c:pt idx="63103">
                  <c:v>-21.668999999999997</c:v>
                </c:pt>
                <c:pt idx="63104">
                  <c:v>-21.667000000000002</c:v>
                </c:pt>
                <c:pt idx="63105">
                  <c:v>-21.665000000000006</c:v>
                </c:pt>
                <c:pt idx="63106">
                  <c:v>-21.662999999999997</c:v>
                </c:pt>
                <c:pt idx="63107">
                  <c:v>-21.661000000000001</c:v>
                </c:pt>
                <c:pt idx="63108">
                  <c:v>-21.659000000000006</c:v>
                </c:pt>
                <c:pt idx="63109">
                  <c:v>-21.656999999999996</c:v>
                </c:pt>
                <c:pt idx="63110">
                  <c:v>-21.655000000000001</c:v>
                </c:pt>
                <c:pt idx="63111">
                  <c:v>-21.653000000000006</c:v>
                </c:pt>
                <c:pt idx="63112">
                  <c:v>-21.650999999999996</c:v>
                </c:pt>
                <c:pt idx="63113">
                  <c:v>-21.649000000000001</c:v>
                </c:pt>
                <c:pt idx="63114">
                  <c:v>-21.647000000000006</c:v>
                </c:pt>
                <c:pt idx="63115">
                  <c:v>-21.644999999999996</c:v>
                </c:pt>
                <c:pt idx="63116">
                  <c:v>-21.643000000000001</c:v>
                </c:pt>
                <c:pt idx="63117">
                  <c:v>-21.641000000000005</c:v>
                </c:pt>
                <c:pt idx="63118">
                  <c:v>-21.638999999999996</c:v>
                </c:pt>
                <c:pt idx="63119">
                  <c:v>-21.637</c:v>
                </c:pt>
                <c:pt idx="63120">
                  <c:v>-21.635000000000005</c:v>
                </c:pt>
                <c:pt idx="63121">
                  <c:v>-21.632999999999996</c:v>
                </c:pt>
                <c:pt idx="63122">
                  <c:v>-21.631</c:v>
                </c:pt>
                <c:pt idx="63123">
                  <c:v>-21.629000000000005</c:v>
                </c:pt>
                <c:pt idx="63124">
                  <c:v>-21.626999999999995</c:v>
                </c:pt>
                <c:pt idx="63125">
                  <c:v>-21.625</c:v>
                </c:pt>
                <c:pt idx="63126">
                  <c:v>-21.623000000000005</c:v>
                </c:pt>
                <c:pt idx="63127">
                  <c:v>-21.620999999999995</c:v>
                </c:pt>
                <c:pt idx="63128">
                  <c:v>-21.619</c:v>
                </c:pt>
                <c:pt idx="63129">
                  <c:v>-21.617000000000004</c:v>
                </c:pt>
                <c:pt idx="63130">
                  <c:v>-21.614999999999995</c:v>
                </c:pt>
                <c:pt idx="63131">
                  <c:v>-21.613</c:v>
                </c:pt>
                <c:pt idx="63132">
                  <c:v>-21.611000000000004</c:v>
                </c:pt>
                <c:pt idx="63133">
                  <c:v>-21.608999999999995</c:v>
                </c:pt>
                <c:pt idx="63134">
                  <c:v>-21.606999999999999</c:v>
                </c:pt>
                <c:pt idx="63135">
                  <c:v>-21.605000000000004</c:v>
                </c:pt>
                <c:pt idx="63136">
                  <c:v>-21.602999999999994</c:v>
                </c:pt>
                <c:pt idx="63137">
                  <c:v>-21.600999999999999</c:v>
                </c:pt>
                <c:pt idx="63138">
                  <c:v>-21.599000000000004</c:v>
                </c:pt>
                <c:pt idx="63139">
                  <c:v>-21.596999999999994</c:v>
                </c:pt>
                <c:pt idx="63140">
                  <c:v>-21.594999999999999</c:v>
                </c:pt>
                <c:pt idx="63141">
                  <c:v>-21.593000000000004</c:v>
                </c:pt>
                <c:pt idx="63142">
                  <c:v>-21.590999999999994</c:v>
                </c:pt>
                <c:pt idx="63143">
                  <c:v>-21.588999999999999</c:v>
                </c:pt>
                <c:pt idx="63144">
                  <c:v>-21.587000000000003</c:v>
                </c:pt>
                <c:pt idx="63145">
                  <c:v>-21.584999999999994</c:v>
                </c:pt>
                <c:pt idx="63146">
                  <c:v>-21.582999999999998</c:v>
                </c:pt>
                <c:pt idx="63147">
                  <c:v>-21.581000000000003</c:v>
                </c:pt>
                <c:pt idx="63148">
                  <c:v>-21.578999999999994</c:v>
                </c:pt>
                <c:pt idx="63149">
                  <c:v>-21.576999999999998</c:v>
                </c:pt>
                <c:pt idx="63150">
                  <c:v>-21.575000000000003</c:v>
                </c:pt>
                <c:pt idx="63151">
                  <c:v>-21.572999999999993</c:v>
                </c:pt>
                <c:pt idx="63152">
                  <c:v>-21.570999999999998</c:v>
                </c:pt>
                <c:pt idx="63153">
                  <c:v>-21.569000000000003</c:v>
                </c:pt>
                <c:pt idx="63154">
                  <c:v>-21.566999999999993</c:v>
                </c:pt>
                <c:pt idx="63155">
                  <c:v>-21.564999999999998</c:v>
                </c:pt>
                <c:pt idx="63156">
                  <c:v>-21.563000000000002</c:v>
                </c:pt>
                <c:pt idx="63157">
                  <c:v>-21.561000000000007</c:v>
                </c:pt>
                <c:pt idx="63158">
                  <c:v>-21.558999999999997</c:v>
                </c:pt>
                <c:pt idx="63159">
                  <c:v>-21.557000000000002</c:v>
                </c:pt>
                <c:pt idx="63160">
                  <c:v>-21.555000000000007</c:v>
                </c:pt>
                <c:pt idx="63161">
                  <c:v>-21.552999999999997</c:v>
                </c:pt>
                <c:pt idx="63162">
                  <c:v>-21.551000000000002</c:v>
                </c:pt>
                <c:pt idx="63163">
                  <c:v>-21.549000000000007</c:v>
                </c:pt>
                <c:pt idx="63164">
                  <c:v>-21.546999999999997</c:v>
                </c:pt>
                <c:pt idx="63165">
                  <c:v>-21.545000000000002</c:v>
                </c:pt>
                <c:pt idx="63166">
                  <c:v>-21.543000000000006</c:v>
                </c:pt>
                <c:pt idx="63167">
                  <c:v>-21.540999999999997</c:v>
                </c:pt>
                <c:pt idx="63168">
                  <c:v>-21.539000000000001</c:v>
                </c:pt>
                <c:pt idx="63169">
                  <c:v>-21.537000000000006</c:v>
                </c:pt>
                <c:pt idx="63170">
                  <c:v>-21.534999999999997</c:v>
                </c:pt>
                <c:pt idx="63171">
                  <c:v>-21.533000000000001</c:v>
                </c:pt>
                <c:pt idx="63172">
                  <c:v>-21.531000000000006</c:v>
                </c:pt>
                <c:pt idx="63173">
                  <c:v>-21.528999999999996</c:v>
                </c:pt>
                <c:pt idx="63174">
                  <c:v>-21.527000000000001</c:v>
                </c:pt>
                <c:pt idx="63175">
                  <c:v>-21.525000000000006</c:v>
                </c:pt>
                <c:pt idx="63176">
                  <c:v>-21.522999999999996</c:v>
                </c:pt>
                <c:pt idx="63177">
                  <c:v>-21.521000000000001</c:v>
                </c:pt>
                <c:pt idx="63178">
                  <c:v>-21.519000000000005</c:v>
                </c:pt>
                <c:pt idx="63179">
                  <c:v>-21.516999999999996</c:v>
                </c:pt>
                <c:pt idx="63180">
                  <c:v>-21.515000000000001</c:v>
                </c:pt>
                <c:pt idx="63181">
                  <c:v>-21.513000000000005</c:v>
                </c:pt>
                <c:pt idx="63182">
                  <c:v>-21.510999999999996</c:v>
                </c:pt>
                <c:pt idx="63183">
                  <c:v>-21.509</c:v>
                </c:pt>
                <c:pt idx="63184">
                  <c:v>-21.507000000000005</c:v>
                </c:pt>
                <c:pt idx="63185">
                  <c:v>-21.504999999999995</c:v>
                </c:pt>
                <c:pt idx="63186">
                  <c:v>-21.503</c:v>
                </c:pt>
                <c:pt idx="63187">
                  <c:v>-21.501000000000005</c:v>
                </c:pt>
                <c:pt idx="63188">
                  <c:v>-21.498999999999995</c:v>
                </c:pt>
                <c:pt idx="63189">
                  <c:v>-21.497</c:v>
                </c:pt>
                <c:pt idx="63190">
                  <c:v>-21.495000000000005</c:v>
                </c:pt>
                <c:pt idx="63191">
                  <c:v>-21.492999999999995</c:v>
                </c:pt>
                <c:pt idx="63192">
                  <c:v>-21.491</c:v>
                </c:pt>
                <c:pt idx="63193">
                  <c:v>-21.489000000000004</c:v>
                </c:pt>
                <c:pt idx="63194">
                  <c:v>-21.486999999999995</c:v>
                </c:pt>
                <c:pt idx="63195">
                  <c:v>-21.484999999999999</c:v>
                </c:pt>
                <c:pt idx="63196">
                  <c:v>-21.483000000000004</c:v>
                </c:pt>
                <c:pt idx="63197">
                  <c:v>-21.480999999999995</c:v>
                </c:pt>
                <c:pt idx="63198">
                  <c:v>-21.478999999999999</c:v>
                </c:pt>
                <c:pt idx="63199">
                  <c:v>-21.477000000000004</c:v>
                </c:pt>
                <c:pt idx="63200">
                  <c:v>-21.474999999999994</c:v>
                </c:pt>
                <c:pt idx="63201">
                  <c:v>-21.472999999999999</c:v>
                </c:pt>
                <c:pt idx="63202">
                  <c:v>-21.471000000000004</c:v>
                </c:pt>
                <c:pt idx="63203">
                  <c:v>-21.468999999999994</c:v>
                </c:pt>
                <c:pt idx="63204">
                  <c:v>-21.466999999999999</c:v>
                </c:pt>
                <c:pt idx="63205">
                  <c:v>-21.465000000000003</c:v>
                </c:pt>
                <c:pt idx="63206">
                  <c:v>-21.462999999999994</c:v>
                </c:pt>
                <c:pt idx="63207">
                  <c:v>-21.460999999999999</c:v>
                </c:pt>
                <c:pt idx="63208">
                  <c:v>-21.459000000000003</c:v>
                </c:pt>
                <c:pt idx="63209">
                  <c:v>-21.456999999999994</c:v>
                </c:pt>
                <c:pt idx="63210">
                  <c:v>-21.454999999999998</c:v>
                </c:pt>
                <c:pt idx="63211">
                  <c:v>-21.453000000000003</c:v>
                </c:pt>
                <c:pt idx="63212">
                  <c:v>-21.450999999999993</c:v>
                </c:pt>
                <c:pt idx="63213">
                  <c:v>-21.448999999999998</c:v>
                </c:pt>
                <c:pt idx="63214">
                  <c:v>-21.447000000000003</c:v>
                </c:pt>
                <c:pt idx="63215">
                  <c:v>-21.444999999999993</c:v>
                </c:pt>
                <c:pt idx="63216">
                  <c:v>-21.442999999999998</c:v>
                </c:pt>
                <c:pt idx="63217">
                  <c:v>-21.441000000000003</c:v>
                </c:pt>
                <c:pt idx="63218">
                  <c:v>-21.438999999999993</c:v>
                </c:pt>
                <c:pt idx="63219">
                  <c:v>-21.436999999999998</c:v>
                </c:pt>
                <c:pt idx="63220">
                  <c:v>-21.435000000000002</c:v>
                </c:pt>
                <c:pt idx="63221">
                  <c:v>-21.433000000000007</c:v>
                </c:pt>
                <c:pt idx="63222">
                  <c:v>-21.430999999999997</c:v>
                </c:pt>
                <c:pt idx="63223">
                  <c:v>-21.429000000000002</c:v>
                </c:pt>
                <c:pt idx="63224">
                  <c:v>-21.427000000000007</c:v>
                </c:pt>
                <c:pt idx="63225">
                  <c:v>-21.424999999999997</c:v>
                </c:pt>
                <c:pt idx="63226">
                  <c:v>-21.423000000000002</c:v>
                </c:pt>
                <c:pt idx="63227">
                  <c:v>-21.421000000000006</c:v>
                </c:pt>
                <c:pt idx="63228">
                  <c:v>-21.418999999999997</c:v>
                </c:pt>
                <c:pt idx="63229">
                  <c:v>-21.417000000000002</c:v>
                </c:pt>
                <c:pt idx="63230">
                  <c:v>-21.415000000000006</c:v>
                </c:pt>
                <c:pt idx="63231">
                  <c:v>-21.412999999999997</c:v>
                </c:pt>
                <c:pt idx="63232">
                  <c:v>-21.411000000000001</c:v>
                </c:pt>
                <c:pt idx="63233">
                  <c:v>-21.409000000000006</c:v>
                </c:pt>
                <c:pt idx="63234">
                  <c:v>-21.406999999999996</c:v>
                </c:pt>
                <c:pt idx="63235">
                  <c:v>-21.405000000000001</c:v>
                </c:pt>
                <c:pt idx="63236">
                  <c:v>-21.403000000000006</c:v>
                </c:pt>
                <c:pt idx="63237">
                  <c:v>-21.400999999999996</c:v>
                </c:pt>
                <c:pt idx="63238">
                  <c:v>-21.399000000000001</c:v>
                </c:pt>
                <c:pt idx="63239">
                  <c:v>-21.397000000000006</c:v>
                </c:pt>
                <c:pt idx="63240">
                  <c:v>-21.394999999999996</c:v>
                </c:pt>
                <c:pt idx="63241">
                  <c:v>-21.393000000000001</c:v>
                </c:pt>
                <c:pt idx="63242">
                  <c:v>-21.391000000000005</c:v>
                </c:pt>
                <c:pt idx="63243">
                  <c:v>-21.388999999999996</c:v>
                </c:pt>
                <c:pt idx="63244">
                  <c:v>-21.387</c:v>
                </c:pt>
                <c:pt idx="63245">
                  <c:v>-21.385000000000005</c:v>
                </c:pt>
                <c:pt idx="63246">
                  <c:v>-21.382999999999996</c:v>
                </c:pt>
                <c:pt idx="63247">
                  <c:v>-21.381</c:v>
                </c:pt>
                <c:pt idx="63248">
                  <c:v>-21.379000000000005</c:v>
                </c:pt>
                <c:pt idx="63249">
                  <c:v>-21.376999999999995</c:v>
                </c:pt>
                <c:pt idx="63250">
                  <c:v>-21.375</c:v>
                </c:pt>
                <c:pt idx="63251">
                  <c:v>-21.373000000000005</c:v>
                </c:pt>
                <c:pt idx="63252">
                  <c:v>-21.370999999999995</c:v>
                </c:pt>
                <c:pt idx="63253">
                  <c:v>-21.369</c:v>
                </c:pt>
                <c:pt idx="63254">
                  <c:v>-21.367000000000004</c:v>
                </c:pt>
                <c:pt idx="63255">
                  <c:v>-21.364999999999995</c:v>
                </c:pt>
                <c:pt idx="63256">
                  <c:v>-21.363</c:v>
                </c:pt>
                <c:pt idx="63257">
                  <c:v>-21.361000000000004</c:v>
                </c:pt>
                <c:pt idx="63258">
                  <c:v>-21.358999999999995</c:v>
                </c:pt>
                <c:pt idx="63259">
                  <c:v>-21.356999999999999</c:v>
                </c:pt>
                <c:pt idx="63260">
                  <c:v>-21.355000000000004</c:v>
                </c:pt>
                <c:pt idx="63261">
                  <c:v>-21.352999999999994</c:v>
                </c:pt>
                <c:pt idx="63262">
                  <c:v>-21.350999999999999</c:v>
                </c:pt>
                <c:pt idx="63263">
                  <c:v>-21.349000000000004</c:v>
                </c:pt>
                <c:pt idx="63264">
                  <c:v>-21.346999999999994</c:v>
                </c:pt>
                <c:pt idx="63265">
                  <c:v>-21.344999999999999</c:v>
                </c:pt>
                <c:pt idx="63266">
                  <c:v>-21.343000000000004</c:v>
                </c:pt>
                <c:pt idx="63267">
                  <c:v>-21.340999999999994</c:v>
                </c:pt>
                <c:pt idx="63268">
                  <c:v>-21.338999999999999</c:v>
                </c:pt>
                <c:pt idx="63269">
                  <c:v>-21.337000000000003</c:v>
                </c:pt>
                <c:pt idx="63270">
                  <c:v>-21.334999999999994</c:v>
                </c:pt>
                <c:pt idx="63271">
                  <c:v>-21.332999999999998</c:v>
                </c:pt>
                <c:pt idx="63272">
                  <c:v>-21.331000000000003</c:v>
                </c:pt>
                <c:pt idx="63273">
                  <c:v>-21.328999999999994</c:v>
                </c:pt>
                <c:pt idx="63274">
                  <c:v>-21.326999999999998</c:v>
                </c:pt>
                <c:pt idx="63275">
                  <c:v>-21.325000000000003</c:v>
                </c:pt>
                <c:pt idx="63276">
                  <c:v>-21.322999999999993</c:v>
                </c:pt>
                <c:pt idx="63277">
                  <c:v>-21.320999999999998</c:v>
                </c:pt>
                <c:pt idx="63278">
                  <c:v>-21.319000000000003</c:v>
                </c:pt>
                <c:pt idx="63279">
                  <c:v>-21.316999999999993</c:v>
                </c:pt>
                <c:pt idx="63280">
                  <c:v>-21.314999999999998</c:v>
                </c:pt>
                <c:pt idx="63281">
                  <c:v>-21.313000000000002</c:v>
                </c:pt>
                <c:pt idx="63282">
                  <c:v>-21.311000000000007</c:v>
                </c:pt>
                <c:pt idx="63283">
                  <c:v>-21.308999999999997</c:v>
                </c:pt>
                <c:pt idx="63284">
                  <c:v>-21.307000000000002</c:v>
                </c:pt>
                <c:pt idx="63285">
                  <c:v>-21.305000000000007</c:v>
                </c:pt>
                <c:pt idx="63286">
                  <c:v>-21.302999999999997</c:v>
                </c:pt>
                <c:pt idx="63287">
                  <c:v>-21.301000000000002</c:v>
                </c:pt>
                <c:pt idx="63288">
                  <c:v>-21.299000000000007</c:v>
                </c:pt>
                <c:pt idx="63289">
                  <c:v>-21.296999999999997</c:v>
                </c:pt>
                <c:pt idx="63290">
                  <c:v>-21.295000000000002</c:v>
                </c:pt>
                <c:pt idx="63291">
                  <c:v>-21.293000000000006</c:v>
                </c:pt>
                <c:pt idx="63292">
                  <c:v>-21.290999999999997</c:v>
                </c:pt>
                <c:pt idx="63293">
                  <c:v>-21.289000000000001</c:v>
                </c:pt>
                <c:pt idx="63294">
                  <c:v>-21.287000000000006</c:v>
                </c:pt>
                <c:pt idx="63295">
                  <c:v>-21.284999999999997</c:v>
                </c:pt>
                <c:pt idx="63296">
                  <c:v>-21.283000000000001</c:v>
                </c:pt>
                <c:pt idx="63297">
                  <c:v>-21.281000000000006</c:v>
                </c:pt>
                <c:pt idx="63298">
                  <c:v>-21.278999999999996</c:v>
                </c:pt>
                <c:pt idx="63299">
                  <c:v>-21.277000000000001</c:v>
                </c:pt>
                <c:pt idx="63300">
                  <c:v>-21.275000000000006</c:v>
                </c:pt>
                <c:pt idx="63301">
                  <c:v>-21.272999999999996</c:v>
                </c:pt>
                <c:pt idx="63302">
                  <c:v>-21.271000000000001</c:v>
                </c:pt>
                <c:pt idx="63303">
                  <c:v>-21.269000000000005</c:v>
                </c:pt>
                <c:pt idx="63304">
                  <c:v>-21.266999999999996</c:v>
                </c:pt>
                <c:pt idx="63305">
                  <c:v>-21.265000000000001</c:v>
                </c:pt>
                <c:pt idx="63306">
                  <c:v>-21.263000000000005</c:v>
                </c:pt>
                <c:pt idx="63307">
                  <c:v>-21.260999999999996</c:v>
                </c:pt>
                <c:pt idx="63308">
                  <c:v>-21.259</c:v>
                </c:pt>
                <c:pt idx="63309">
                  <c:v>-21.257000000000005</c:v>
                </c:pt>
                <c:pt idx="63310">
                  <c:v>-21.254999999999995</c:v>
                </c:pt>
                <c:pt idx="63311">
                  <c:v>-21.253</c:v>
                </c:pt>
                <c:pt idx="63312">
                  <c:v>-21.251000000000005</c:v>
                </c:pt>
                <c:pt idx="63313">
                  <c:v>-21.248999999999995</c:v>
                </c:pt>
                <c:pt idx="63314">
                  <c:v>-21.247</c:v>
                </c:pt>
                <c:pt idx="63315">
                  <c:v>-21.245000000000005</c:v>
                </c:pt>
                <c:pt idx="63316">
                  <c:v>-21.242999999999995</c:v>
                </c:pt>
                <c:pt idx="63317">
                  <c:v>-21.241</c:v>
                </c:pt>
                <c:pt idx="63318">
                  <c:v>-21.239000000000004</c:v>
                </c:pt>
                <c:pt idx="63319">
                  <c:v>-21.236999999999995</c:v>
                </c:pt>
                <c:pt idx="63320">
                  <c:v>-21.234999999999999</c:v>
                </c:pt>
                <c:pt idx="63321">
                  <c:v>-21.233000000000004</c:v>
                </c:pt>
                <c:pt idx="63322">
                  <c:v>-21.230999999999995</c:v>
                </c:pt>
                <c:pt idx="63323">
                  <c:v>-21.228999999999999</c:v>
                </c:pt>
                <c:pt idx="63324">
                  <c:v>-21.227000000000004</c:v>
                </c:pt>
                <c:pt idx="63325">
                  <c:v>-21.224999999999994</c:v>
                </c:pt>
                <c:pt idx="63326">
                  <c:v>-21.222999999999999</c:v>
                </c:pt>
                <c:pt idx="63327">
                  <c:v>-21.221000000000004</c:v>
                </c:pt>
                <c:pt idx="63328">
                  <c:v>-21.218999999999994</c:v>
                </c:pt>
                <c:pt idx="63329">
                  <c:v>-21.216999999999999</c:v>
                </c:pt>
                <c:pt idx="63330">
                  <c:v>-21.215000000000003</c:v>
                </c:pt>
                <c:pt idx="63331">
                  <c:v>-21.212999999999994</c:v>
                </c:pt>
                <c:pt idx="63332">
                  <c:v>-21.210999999999999</c:v>
                </c:pt>
                <c:pt idx="63333">
                  <c:v>-21.209000000000003</c:v>
                </c:pt>
                <c:pt idx="63334">
                  <c:v>-21.206999999999994</c:v>
                </c:pt>
                <c:pt idx="63335">
                  <c:v>-21.204999999999998</c:v>
                </c:pt>
                <c:pt idx="63336">
                  <c:v>-21.203000000000003</c:v>
                </c:pt>
                <c:pt idx="63337">
                  <c:v>-21.200999999999993</c:v>
                </c:pt>
                <c:pt idx="63338">
                  <c:v>-21.198999999999998</c:v>
                </c:pt>
                <c:pt idx="63339">
                  <c:v>-21.197000000000003</c:v>
                </c:pt>
                <c:pt idx="63340">
                  <c:v>-21.194999999999993</c:v>
                </c:pt>
                <c:pt idx="63341">
                  <c:v>-21.192999999999998</c:v>
                </c:pt>
                <c:pt idx="63342">
                  <c:v>-21.191000000000003</c:v>
                </c:pt>
                <c:pt idx="63343">
                  <c:v>-21.188999999999993</c:v>
                </c:pt>
                <c:pt idx="63344">
                  <c:v>-21.186999999999998</c:v>
                </c:pt>
                <c:pt idx="63345">
                  <c:v>-21.185000000000002</c:v>
                </c:pt>
                <c:pt idx="63346">
                  <c:v>-21.183000000000007</c:v>
                </c:pt>
                <c:pt idx="63347">
                  <c:v>-21.180999999999997</c:v>
                </c:pt>
                <c:pt idx="63348">
                  <c:v>-21.179000000000002</c:v>
                </c:pt>
                <c:pt idx="63349">
                  <c:v>-21.177000000000007</c:v>
                </c:pt>
                <c:pt idx="63350">
                  <c:v>-21.174999999999997</c:v>
                </c:pt>
                <c:pt idx="63351">
                  <c:v>-21.173000000000002</c:v>
                </c:pt>
                <c:pt idx="63352">
                  <c:v>-21.171000000000006</c:v>
                </c:pt>
                <c:pt idx="63353">
                  <c:v>-21.168999999999997</c:v>
                </c:pt>
                <c:pt idx="63354">
                  <c:v>-21.167000000000002</c:v>
                </c:pt>
                <c:pt idx="63355">
                  <c:v>-21.165000000000006</c:v>
                </c:pt>
                <c:pt idx="63356">
                  <c:v>-21.162999999999997</c:v>
                </c:pt>
                <c:pt idx="63357">
                  <c:v>-21.161000000000001</c:v>
                </c:pt>
                <c:pt idx="63358">
                  <c:v>-21.159000000000006</c:v>
                </c:pt>
                <c:pt idx="63359">
                  <c:v>-21.156999999999996</c:v>
                </c:pt>
                <c:pt idx="63360">
                  <c:v>-21.155000000000001</c:v>
                </c:pt>
                <c:pt idx="63361">
                  <c:v>-21.153000000000006</c:v>
                </c:pt>
                <c:pt idx="63362">
                  <c:v>-21.150999999999996</c:v>
                </c:pt>
                <c:pt idx="63363">
                  <c:v>-21.149000000000001</c:v>
                </c:pt>
                <c:pt idx="63364">
                  <c:v>-21.147000000000006</c:v>
                </c:pt>
                <c:pt idx="63365">
                  <c:v>-21.144999999999996</c:v>
                </c:pt>
                <c:pt idx="63366">
                  <c:v>-21.143000000000001</c:v>
                </c:pt>
                <c:pt idx="63367">
                  <c:v>-21.141000000000005</c:v>
                </c:pt>
                <c:pt idx="63368">
                  <c:v>-21.138999999999996</c:v>
                </c:pt>
                <c:pt idx="63369">
                  <c:v>-21.137</c:v>
                </c:pt>
                <c:pt idx="63370">
                  <c:v>-21.135000000000005</c:v>
                </c:pt>
                <c:pt idx="63371">
                  <c:v>-21.132999999999996</c:v>
                </c:pt>
                <c:pt idx="63372">
                  <c:v>-21.131</c:v>
                </c:pt>
                <c:pt idx="63373">
                  <c:v>-21.129000000000005</c:v>
                </c:pt>
                <c:pt idx="63374">
                  <c:v>-21.126999999999995</c:v>
                </c:pt>
                <c:pt idx="63375">
                  <c:v>-21.125</c:v>
                </c:pt>
                <c:pt idx="63376">
                  <c:v>-21.123000000000005</c:v>
                </c:pt>
                <c:pt idx="63377">
                  <c:v>-21.120999999999995</c:v>
                </c:pt>
                <c:pt idx="63378">
                  <c:v>-21.119</c:v>
                </c:pt>
                <c:pt idx="63379">
                  <c:v>-21.117000000000004</c:v>
                </c:pt>
                <c:pt idx="63380">
                  <c:v>-21.114999999999995</c:v>
                </c:pt>
                <c:pt idx="63381">
                  <c:v>-21.113</c:v>
                </c:pt>
                <c:pt idx="63382">
                  <c:v>-21.111000000000004</c:v>
                </c:pt>
                <c:pt idx="63383">
                  <c:v>-21.108999999999995</c:v>
                </c:pt>
                <c:pt idx="63384">
                  <c:v>-21.106999999999999</c:v>
                </c:pt>
                <c:pt idx="63385">
                  <c:v>-21.105000000000004</c:v>
                </c:pt>
                <c:pt idx="63386">
                  <c:v>-21.102999999999994</c:v>
                </c:pt>
                <c:pt idx="63387">
                  <c:v>-21.100999999999999</c:v>
                </c:pt>
                <c:pt idx="63388">
                  <c:v>-21.099000000000004</c:v>
                </c:pt>
                <c:pt idx="63389">
                  <c:v>-21.096999999999994</c:v>
                </c:pt>
                <c:pt idx="63390">
                  <c:v>-21.094999999999999</c:v>
                </c:pt>
                <c:pt idx="63391">
                  <c:v>-21.093000000000004</c:v>
                </c:pt>
                <c:pt idx="63392">
                  <c:v>-21.090999999999994</c:v>
                </c:pt>
                <c:pt idx="63393">
                  <c:v>-21.088999999999999</c:v>
                </c:pt>
                <c:pt idx="63394">
                  <c:v>-21.087000000000003</c:v>
                </c:pt>
                <c:pt idx="63395">
                  <c:v>-21.084999999999994</c:v>
                </c:pt>
                <c:pt idx="63396">
                  <c:v>-21.082999999999998</c:v>
                </c:pt>
                <c:pt idx="63397">
                  <c:v>-21.081000000000003</c:v>
                </c:pt>
                <c:pt idx="63398">
                  <c:v>-21.078999999999994</c:v>
                </c:pt>
                <c:pt idx="63399">
                  <c:v>-21.076999999999998</c:v>
                </c:pt>
                <c:pt idx="63400">
                  <c:v>-21.075000000000003</c:v>
                </c:pt>
                <c:pt idx="63401">
                  <c:v>-21.072999999999993</c:v>
                </c:pt>
                <c:pt idx="63402">
                  <c:v>-21.070999999999998</c:v>
                </c:pt>
                <c:pt idx="63403">
                  <c:v>-21.069000000000003</c:v>
                </c:pt>
                <c:pt idx="63404">
                  <c:v>-21.066999999999993</c:v>
                </c:pt>
                <c:pt idx="63405">
                  <c:v>-21.064999999999998</c:v>
                </c:pt>
                <c:pt idx="63406">
                  <c:v>-21.063000000000002</c:v>
                </c:pt>
                <c:pt idx="63407">
                  <c:v>-21.061000000000007</c:v>
                </c:pt>
                <c:pt idx="63408">
                  <c:v>-21.058999999999997</c:v>
                </c:pt>
                <c:pt idx="63409">
                  <c:v>-21.057000000000002</c:v>
                </c:pt>
                <c:pt idx="63410">
                  <c:v>-21.055000000000007</c:v>
                </c:pt>
                <c:pt idx="63411">
                  <c:v>-21.052999999999997</c:v>
                </c:pt>
                <c:pt idx="63412">
                  <c:v>-21.051000000000002</c:v>
                </c:pt>
                <c:pt idx="63413">
                  <c:v>-21.049000000000007</c:v>
                </c:pt>
                <c:pt idx="63414">
                  <c:v>-21.046999999999997</c:v>
                </c:pt>
                <c:pt idx="63415">
                  <c:v>-21.045000000000002</c:v>
                </c:pt>
                <c:pt idx="63416">
                  <c:v>-21.043000000000006</c:v>
                </c:pt>
                <c:pt idx="63417">
                  <c:v>-21.040999999999997</c:v>
                </c:pt>
                <c:pt idx="63418">
                  <c:v>-21.039000000000001</c:v>
                </c:pt>
                <c:pt idx="63419">
                  <c:v>-21.037000000000006</c:v>
                </c:pt>
                <c:pt idx="63420">
                  <c:v>-21.034999999999997</c:v>
                </c:pt>
                <c:pt idx="63421">
                  <c:v>-21.033000000000001</c:v>
                </c:pt>
                <c:pt idx="63422">
                  <c:v>-21.031000000000006</c:v>
                </c:pt>
                <c:pt idx="63423">
                  <c:v>-21.028999999999996</c:v>
                </c:pt>
                <c:pt idx="63424">
                  <c:v>-21.027000000000001</c:v>
                </c:pt>
                <c:pt idx="63425">
                  <c:v>-21.025000000000006</c:v>
                </c:pt>
                <c:pt idx="63426">
                  <c:v>-21.022999999999996</c:v>
                </c:pt>
                <c:pt idx="63427">
                  <c:v>-21.021000000000001</c:v>
                </c:pt>
                <c:pt idx="63428">
                  <c:v>-21.019000000000005</c:v>
                </c:pt>
                <c:pt idx="63429">
                  <c:v>-21.016999999999996</c:v>
                </c:pt>
                <c:pt idx="63430">
                  <c:v>-21.015000000000001</c:v>
                </c:pt>
                <c:pt idx="63431">
                  <c:v>-21.013000000000005</c:v>
                </c:pt>
                <c:pt idx="63432">
                  <c:v>-21.010999999999996</c:v>
                </c:pt>
                <c:pt idx="63433">
                  <c:v>-21.009</c:v>
                </c:pt>
                <c:pt idx="63434">
                  <c:v>-21.007000000000005</c:v>
                </c:pt>
                <c:pt idx="63435">
                  <c:v>-21.004999999999995</c:v>
                </c:pt>
                <c:pt idx="63436">
                  <c:v>-21.003</c:v>
                </c:pt>
                <c:pt idx="63437">
                  <c:v>-21.001000000000005</c:v>
                </c:pt>
                <c:pt idx="63438">
                  <c:v>-20.998999999999995</c:v>
                </c:pt>
                <c:pt idx="63439">
                  <c:v>-20.997</c:v>
                </c:pt>
                <c:pt idx="63440">
                  <c:v>-20.995000000000005</c:v>
                </c:pt>
                <c:pt idx="63441">
                  <c:v>-20.992999999999995</c:v>
                </c:pt>
                <c:pt idx="63442">
                  <c:v>-20.991</c:v>
                </c:pt>
                <c:pt idx="63443">
                  <c:v>-20.989000000000004</c:v>
                </c:pt>
                <c:pt idx="63444">
                  <c:v>-20.986999999999995</c:v>
                </c:pt>
                <c:pt idx="63445">
                  <c:v>-20.984999999999999</c:v>
                </c:pt>
                <c:pt idx="63446">
                  <c:v>-20.983000000000004</c:v>
                </c:pt>
                <c:pt idx="63447">
                  <c:v>-20.980999999999995</c:v>
                </c:pt>
                <c:pt idx="63448">
                  <c:v>-20.978999999999999</c:v>
                </c:pt>
                <c:pt idx="63449">
                  <c:v>-20.977000000000004</c:v>
                </c:pt>
                <c:pt idx="63450">
                  <c:v>-20.974999999999994</c:v>
                </c:pt>
                <c:pt idx="63451">
                  <c:v>-20.972999999999999</c:v>
                </c:pt>
                <c:pt idx="63452">
                  <c:v>-20.971000000000004</c:v>
                </c:pt>
                <c:pt idx="63453">
                  <c:v>-20.968999999999994</c:v>
                </c:pt>
                <c:pt idx="63454">
                  <c:v>-20.966999999999999</c:v>
                </c:pt>
                <c:pt idx="63455">
                  <c:v>-20.965000000000003</c:v>
                </c:pt>
                <c:pt idx="63456">
                  <c:v>-20.962999999999994</c:v>
                </c:pt>
                <c:pt idx="63457">
                  <c:v>-20.960999999999999</c:v>
                </c:pt>
                <c:pt idx="63458">
                  <c:v>-20.959000000000003</c:v>
                </c:pt>
                <c:pt idx="63459">
                  <c:v>-20.956999999999994</c:v>
                </c:pt>
                <c:pt idx="63460">
                  <c:v>-20.954999999999998</c:v>
                </c:pt>
                <c:pt idx="63461">
                  <c:v>-20.953000000000003</c:v>
                </c:pt>
                <c:pt idx="63462">
                  <c:v>-20.950999999999993</c:v>
                </c:pt>
                <c:pt idx="63463">
                  <c:v>-20.948999999999998</c:v>
                </c:pt>
                <c:pt idx="63464">
                  <c:v>-20.947000000000003</c:v>
                </c:pt>
                <c:pt idx="63465">
                  <c:v>-20.944999999999993</c:v>
                </c:pt>
                <c:pt idx="63466">
                  <c:v>-20.942999999999998</c:v>
                </c:pt>
                <c:pt idx="63467">
                  <c:v>-20.941000000000003</c:v>
                </c:pt>
                <c:pt idx="63468">
                  <c:v>-20.938999999999993</c:v>
                </c:pt>
                <c:pt idx="63469">
                  <c:v>-20.936999999999998</c:v>
                </c:pt>
                <c:pt idx="63470">
                  <c:v>-20.935000000000002</c:v>
                </c:pt>
                <c:pt idx="63471">
                  <c:v>-20.933000000000007</c:v>
                </c:pt>
                <c:pt idx="63472">
                  <c:v>-20.930999999999997</c:v>
                </c:pt>
                <c:pt idx="63473">
                  <c:v>-20.929000000000002</c:v>
                </c:pt>
                <c:pt idx="63474">
                  <c:v>-20.927000000000007</c:v>
                </c:pt>
                <c:pt idx="63475">
                  <c:v>-20.924999999999997</c:v>
                </c:pt>
                <c:pt idx="63476">
                  <c:v>-20.923000000000002</c:v>
                </c:pt>
                <c:pt idx="63477">
                  <c:v>-20.921000000000006</c:v>
                </c:pt>
                <c:pt idx="63478">
                  <c:v>-20.918999999999997</c:v>
                </c:pt>
                <c:pt idx="63479">
                  <c:v>-20.917000000000002</c:v>
                </c:pt>
                <c:pt idx="63480">
                  <c:v>-20.915000000000006</c:v>
                </c:pt>
                <c:pt idx="63481">
                  <c:v>-20.912999999999997</c:v>
                </c:pt>
                <c:pt idx="63482">
                  <c:v>-20.911000000000001</c:v>
                </c:pt>
                <c:pt idx="63483">
                  <c:v>-20.909000000000006</c:v>
                </c:pt>
                <c:pt idx="63484">
                  <c:v>-20.906999999999996</c:v>
                </c:pt>
                <c:pt idx="63485">
                  <c:v>-20.905000000000001</c:v>
                </c:pt>
                <c:pt idx="63486">
                  <c:v>-20.903000000000006</c:v>
                </c:pt>
                <c:pt idx="63487">
                  <c:v>-20.900999999999996</c:v>
                </c:pt>
                <c:pt idx="63488">
                  <c:v>-20.899000000000001</c:v>
                </c:pt>
                <c:pt idx="63489">
                  <c:v>-20.897000000000006</c:v>
                </c:pt>
                <c:pt idx="63490">
                  <c:v>-20.894999999999996</c:v>
                </c:pt>
                <c:pt idx="63491">
                  <c:v>-20.893000000000001</c:v>
                </c:pt>
                <c:pt idx="63492">
                  <c:v>-20.891000000000005</c:v>
                </c:pt>
                <c:pt idx="63493">
                  <c:v>-20.888999999999996</c:v>
                </c:pt>
                <c:pt idx="63494">
                  <c:v>-20.887</c:v>
                </c:pt>
                <c:pt idx="63495">
                  <c:v>-20.885000000000005</c:v>
                </c:pt>
                <c:pt idx="63496">
                  <c:v>-20.882999999999996</c:v>
                </c:pt>
                <c:pt idx="63497">
                  <c:v>-20.881</c:v>
                </c:pt>
                <c:pt idx="63498">
                  <c:v>-20.879000000000005</c:v>
                </c:pt>
                <c:pt idx="63499">
                  <c:v>-20.876999999999995</c:v>
                </c:pt>
                <c:pt idx="63500">
                  <c:v>-20.875</c:v>
                </c:pt>
                <c:pt idx="63501">
                  <c:v>-20.873000000000005</c:v>
                </c:pt>
                <c:pt idx="63502">
                  <c:v>-20.870999999999995</c:v>
                </c:pt>
                <c:pt idx="63503">
                  <c:v>-20.869</c:v>
                </c:pt>
                <c:pt idx="63504">
                  <c:v>-20.867000000000004</c:v>
                </c:pt>
                <c:pt idx="63505">
                  <c:v>-20.864999999999995</c:v>
                </c:pt>
                <c:pt idx="63506">
                  <c:v>-20.863</c:v>
                </c:pt>
                <c:pt idx="63507">
                  <c:v>-20.861000000000004</c:v>
                </c:pt>
                <c:pt idx="63508">
                  <c:v>-20.858999999999995</c:v>
                </c:pt>
                <c:pt idx="63509">
                  <c:v>-20.856999999999999</c:v>
                </c:pt>
                <c:pt idx="63510">
                  <c:v>-20.855000000000004</c:v>
                </c:pt>
                <c:pt idx="63511">
                  <c:v>-20.852999999999994</c:v>
                </c:pt>
                <c:pt idx="63512">
                  <c:v>-20.850999999999999</c:v>
                </c:pt>
                <c:pt idx="63513">
                  <c:v>-20.849000000000004</c:v>
                </c:pt>
                <c:pt idx="63514">
                  <c:v>-20.846999999999994</c:v>
                </c:pt>
                <c:pt idx="63515">
                  <c:v>-20.844999999999999</c:v>
                </c:pt>
                <c:pt idx="63516">
                  <c:v>-20.843000000000004</c:v>
                </c:pt>
                <c:pt idx="63517">
                  <c:v>-20.840999999999994</c:v>
                </c:pt>
                <c:pt idx="63518">
                  <c:v>-20.838999999999999</c:v>
                </c:pt>
                <c:pt idx="63519">
                  <c:v>-20.837000000000003</c:v>
                </c:pt>
                <c:pt idx="63520">
                  <c:v>-20.834999999999994</c:v>
                </c:pt>
                <c:pt idx="63521">
                  <c:v>-20.832999999999998</c:v>
                </c:pt>
                <c:pt idx="63522">
                  <c:v>-20.831000000000003</c:v>
                </c:pt>
                <c:pt idx="63523">
                  <c:v>-20.828999999999994</c:v>
                </c:pt>
                <c:pt idx="63524">
                  <c:v>-20.826999999999998</c:v>
                </c:pt>
                <c:pt idx="63525">
                  <c:v>-20.825000000000003</c:v>
                </c:pt>
                <c:pt idx="63526">
                  <c:v>-20.822999999999993</c:v>
                </c:pt>
                <c:pt idx="63527">
                  <c:v>-20.820999999999998</c:v>
                </c:pt>
                <c:pt idx="63528">
                  <c:v>-20.819000000000003</c:v>
                </c:pt>
                <c:pt idx="63529">
                  <c:v>-20.816999999999993</c:v>
                </c:pt>
                <c:pt idx="63530">
                  <c:v>-20.814999999999998</c:v>
                </c:pt>
                <c:pt idx="63531">
                  <c:v>-20.813000000000002</c:v>
                </c:pt>
                <c:pt idx="63532">
                  <c:v>-20.811000000000007</c:v>
                </c:pt>
                <c:pt idx="63533">
                  <c:v>-20.808999999999997</c:v>
                </c:pt>
                <c:pt idx="63534">
                  <c:v>-20.807000000000002</c:v>
                </c:pt>
                <c:pt idx="63535">
                  <c:v>-20.805000000000007</c:v>
                </c:pt>
                <c:pt idx="63536">
                  <c:v>-20.802999999999997</c:v>
                </c:pt>
                <c:pt idx="63537">
                  <c:v>-20.801000000000002</c:v>
                </c:pt>
                <c:pt idx="63538">
                  <c:v>-20.799000000000007</c:v>
                </c:pt>
                <c:pt idx="63539">
                  <c:v>-20.796999999999997</c:v>
                </c:pt>
                <c:pt idx="63540">
                  <c:v>-20.795000000000002</c:v>
                </c:pt>
                <c:pt idx="63541">
                  <c:v>-20.793000000000006</c:v>
                </c:pt>
                <c:pt idx="63542">
                  <c:v>-20.790999999999997</c:v>
                </c:pt>
                <c:pt idx="63543">
                  <c:v>-20.789000000000001</c:v>
                </c:pt>
                <c:pt idx="63544">
                  <c:v>-20.787000000000006</c:v>
                </c:pt>
                <c:pt idx="63545">
                  <c:v>-20.784999999999997</c:v>
                </c:pt>
                <c:pt idx="63546">
                  <c:v>-20.783000000000001</c:v>
                </c:pt>
                <c:pt idx="63547">
                  <c:v>-20.781000000000006</c:v>
                </c:pt>
                <c:pt idx="63548">
                  <c:v>-20.778999999999996</c:v>
                </c:pt>
                <c:pt idx="63549">
                  <c:v>-20.777000000000001</c:v>
                </c:pt>
                <c:pt idx="63550">
                  <c:v>-20.775000000000006</c:v>
                </c:pt>
                <c:pt idx="63551">
                  <c:v>-20.772999999999996</c:v>
                </c:pt>
                <c:pt idx="63552">
                  <c:v>-20.771000000000001</c:v>
                </c:pt>
                <c:pt idx="63553">
                  <c:v>-20.769000000000005</c:v>
                </c:pt>
                <c:pt idx="63554">
                  <c:v>-20.766999999999996</c:v>
                </c:pt>
                <c:pt idx="63555">
                  <c:v>-20.765000000000001</c:v>
                </c:pt>
                <c:pt idx="63556">
                  <c:v>-20.763000000000005</c:v>
                </c:pt>
                <c:pt idx="63557">
                  <c:v>-20.760999999999996</c:v>
                </c:pt>
                <c:pt idx="63558">
                  <c:v>-20.759</c:v>
                </c:pt>
                <c:pt idx="63559">
                  <c:v>-20.757000000000005</c:v>
                </c:pt>
                <c:pt idx="63560">
                  <c:v>-20.754999999999995</c:v>
                </c:pt>
                <c:pt idx="63561">
                  <c:v>-20.753</c:v>
                </c:pt>
                <c:pt idx="63562">
                  <c:v>-20.751000000000005</c:v>
                </c:pt>
                <c:pt idx="63563">
                  <c:v>-20.748999999999995</c:v>
                </c:pt>
                <c:pt idx="63564">
                  <c:v>-20.747</c:v>
                </c:pt>
                <c:pt idx="63565">
                  <c:v>-20.745000000000005</c:v>
                </c:pt>
                <c:pt idx="63566">
                  <c:v>-20.742999999999995</c:v>
                </c:pt>
                <c:pt idx="63567">
                  <c:v>-20.741</c:v>
                </c:pt>
                <c:pt idx="63568">
                  <c:v>-20.739000000000004</c:v>
                </c:pt>
                <c:pt idx="63569">
                  <c:v>-20.736999999999995</c:v>
                </c:pt>
                <c:pt idx="63570">
                  <c:v>-20.734999999999999</c:v>
                </c:pt>
                <c:pt idx="63571">
                  <c:v>-20.733000000000004</c:v>
                </c:pt>
                <c:pt idx="63572">
                  <c:v>-20.730999999999995</c:v>
                </c:pt>
                <c:pt idx="63573">
                  <c:v>-20.728999999999999</c:v>
                </c:pt>
                <c:pt idx="63574">
                  <c:v>-20.727000000000004</c:v>
                </c:pt>
                <c:pt idx="63575">
                  <c:v>-20.724999999999994</c:v>
                </c:pt>
                <c:pt idx="63576">
                  <c:v>-20.722999999999999</c:v>
                </c:pt>
                <c:pt idx="63577">
                  <c:v>-20.721000000000004</c:v>
                </c:pt>
                <c:pt idx="63578">
                  <c:v>-20.718999999999994</c:v>
                </c:pt>
                <c:pt idx="63579">
                  <c:v>-20.716999999999999</c:v>
                </c:pt>
                <c:pt idx="63580">
                  <c:v>-20.715000000000003</c:v>
                </c:pt>
                <c:pt idx="63581">
                  <c:v>-20.712999999999994</c:v>
                </c:pt>
                <c:pt idx="63582">
                  <c:v>-20.710999999999999</c:v>
                </c:pt>
                <c:pt idx="63583">
                  <c:v>-20.709000000000003</c:v>
                </c:pt>
                <c:pt idx="63584">
                  <c:v>-20.706999999999994</c:v>
                </c:pt>
                <c:pt idx="63585">
                  <c:v>-20.704999999999998</c:v>
                </c:pt>
                <c:pt idx="63586">
                  <c:v>-20.703000000000003</c:v>
                </c:pt>
                <c:pt idx="63587">
                  <c:v>-20.700999999999993</c:v>
                </c:pt>
                <c:pt idx="63588">
                  <c:v>-20.698999999999998</c:v>
                </c:pt>
                <c:pt idx="63589">
                  <c:v>-20.697000000000003</c:v>
                </c:pt>
                <c:pt idx="63590">
                  <c:v>-20.694999999999993</c:v>
                </c:pt>
                <c:pt idx="63591">
                  <c:v>-20.692999999999998</c:v>
                </c:pt>
                <c:pt idx="63592">
                  <c:v>-20.691000000000003</c:v>
                </c:pt>
                <c:pt idx="63593">
                  <c:v>-20.688999999999993</c:v>
                </c:pt>
                <c:pt idx="63594">
                  <c:v>-20.686999999999998</c:v>
                </c:pt>
                <c:pt idx="63595">
                  <c:v>-20.685000000000002</c:v>
                </c:pt>
                <c:pt idx="63596">
                  <c:v>-20.683000000000007</c:v>
                </c:pt>
                <c:pt idx="63597">
                  <c:v>-20.680999999999997</c:v>
                </c:pt>
                <c:pt idx="63598">
                  <c:v>-20.679000000000002</c:v>
                </c:pt>
                <c:pt idx="63599">
                  <c:v>-20.677000000000007</c:v>
                </c:pt>
                <c:pt idx="63600">
                  <c:v>-20.674999999999997</c:v>
                </c:pt>
                <c:pt idx="63601">
                  <c:v>-20.673000000000002</c:v>
                </c:pt>
                <c:pt idx="63602">
                  <c:v>-20.671000000000006</c:v>
                </c:pt>
                <c:pt idx="63603">
                  <c:v>-20.668999999999997</c:v>
                </c:pt>
                <c:pt idx="63604">
                  <c:v>-20.667000000000002</c:v>
                </c:pt>
                <c:pt idx="63605">
                  <c:v>-20.665000000000006</c:v>
                </c:pt>
                <c:pt idx="63606">
                  <c:v>-20.662999999999997</c:v>
                </c:pt>
                <c:pt idx="63607">
                  <c:v>-20.661000000000001</c:v>
                </c:pt>
                <c:pt idx="63608">
                  <c:v>-20.659000000000006</c:v>
                </c:pt>
                <c:pt idx="63609">
                  <c:v>-20.656999999999996</c:v>
                </c:pt>
                <c:pt idx="63610">
                  <c:v>-20.655000000000001</c:v>
                </c:pt>
                <c:pt idx="63611">
                  <c:v>-20.653000000000006</c:v>
                </c:pt>
                <c:pt idx="63612">
                  <c:v>-20.650999999999996</c:v>
                </c:pt>
                <c:pt idx="63613">
                  <c:v>-20.649000000000001</c:v>
                </c:pt>
                <c:pt idx="63614">
                  <c:v>-20.647000000000006</c:v>
                </c:pt>
                <c:pt idx="63615">
                  <c:v>-20.644999999999996</c:v>
                </c:pt>
                <c:pt idx="63616">
                  <c:v>-20.643000000000001</c:v>
                </c:pt>
                <c:pt idx="63617">
                  <c:v>-20.641000000000005</c:v>
                </c:pt>
                <c:pt idx="63618">
                  <c:v>-20.638999999999996</c:v>
                </c:pt>
                <c:pt idx="63619">
                  <c:v>-20.637</c:v>
                </c:pt>
                <c:pt idx="63620">
                  <c:v>-20.635000000000005</c:v>
                </c:pt>
                <c:pt idx="63621">
                  <c:v>-20.632999999999996</c:v>
                </c:pt>
                <c:pt idx="63622">
                  <c:v>-20.631</c:v>
                </c:pt>
                <c:pt idx="63623">
                  <c:v>-20.629000000000005</c:v>
                </c:pt>
                <c:pt idx="63624">
                  <c:v>-20.626999999999995</c:v>
                </c:pt>
                <c:pt idx="63625">
                  <c:v>-20.625</c:v>
                </c:pt>
                <c:pt idx="63626">
                  <c:v>-20.623000000000005</c:v>
                </c:pt>
                <c:pt idx="63627">
                  <c:v>-20.620999999999995</c:v>
                </c:pt>
                <c:pt idx="63628">
                  <c:v>-20.619</c:v>
                </c:pt>
                <c:pt idx="63629">
                  <c:v>-20.617000000000004</c:v>
                </c:pt>
                <c:pt idx="63630">
                  <c:v>-20.614999999999995</c:v>
                </c:pt>
                <c:pt idx="63631">
                  <c:v>-20.613</c:v>
                </c:pt>
                <c:pt idx="63632">
                  <c:v>-20.611000000000004</c:v>
                </c:pt>
                <c:pt idx="63633">
                  <c:v>-20.608999999999995</c:v>
                </c:pt>
                <c:pt idx="63634">
                  <c:v>-20.606999999999999</c:v>
                </c:pt>
                <c:pt idx="63635">
                  <c:v>-20.605000000000004</c:v>
                </c:pt>
                <c:pt idx="63636">
                  <c:v>-20.602999999999994</c:v>
                </c:pt>
                <c:pt idx="63637">
                  <c:v>-20.600999999999999</c:v>
                </c:pt>
                <c:pt idx="63638">
                  <c:v>-20.599000000000004</c:v>
                </c:pt>
                <c:pt idx="63639">
                  <c:v>-20.596999999999994</c:v>
                </c:pt>
                <c:pt idx="63640">
                  <c:v>-20.594999999999999</c:v>
                </c:pt>
                <c:pt idx="63641">
                  <c:v>-20.593000000000004</c:v>
                </c:pt>
                <c:pt idx="63642">
                  <c:v>-20.590999999999994</c:v>
                </c:pt>
                <c:pt idx="63643">
                  <c:v>-20.588999999999999</c:v>
                </c:pt>
                <c:pt idx="63644">
                  <c:v>-20.587000000000003</c:v>
                </c:pt>
                <c:pt idx="63645">
                  <c:v>-20.584999999999994</c:v>
                </c:pt>
                <c:pt idx="63646">
                  <c:v>-20.582999999999998</c:v>
                </c:pt>
                <c:pt idx="63647">
                  <c:v>-20.581000000000003</c:v>
                </c:pt>
                <c:pt idx="63648">
                  <c:v>-20.578999999999994</c:v>
                </c:pt>
                <c:pt idx="63649">
                  <c:v>-20.576999999999998</c:v>
                </c:pt>
                <c:pt idx="63650">
                  <c:v>-20.575000000000003</c:v>
                </c:pt>
                <c:pt idx="63651">
                  <c:v>-20.572999999999993</c:v>
                </c:pt>
                <c:pt idx="63652">
                  <c:v>-20.570999999999998</c:v>
                </c:pt>
                <c:pt idx="63653">
                  <c:v>-20.569000000000003</c:v>
                </c:pt>
                <c:pt idx="63654">
                  <c:v>-20.566999999999993</c:v>
                </c:pt>
                <c:pt idx="63655">
                  <c:v>-20.564999999999998</c:v>
                </c:pt>
                <c:pt idx="63656">
                  <c:v>-20.563000000000002</c:v>
                </c:pt>
                <c:pt idx="63657">
                  <c:v>-20.561000000000007</c:v>
                </c:pt>
                <c:pt idx="63658">
                  <c:v>-20.558999999999997</c:v>
                </c:pt>
                <c:pt idx="63659">
                  <c:v>-20.557000000000002</c:v>
                </c:pt>
                <c:pt idx="63660">
                  <c:v>-20.555000000000007</c:v>
                </c:pt>
                <c:pt idx="63661">
                  <c:v>-20.552999999999997</c:v>
                </c:pt>
                <c:pt idx="63662">
                  <c:v>-20.551000000000002</c:v>
                </c:pt>
                <c:pt idx="63663">
                  <c:v>-20.549000000000007</c:v>
                </c:pt>
                <c:pt idx="63664">
                  <c:v>-20.546999999999997</c:v>
                </c:pt>
                <c:pt idx="63665">
                  <c:v>-20.545000000000002</c:v>
                </c:pt>
                <c:pt idx="63666">
                  <c:v>-20.543000000000006</c:v>
                </c:pt>
                <c:pt idx="63667">
                  <c:v>-20.540999999999997</c:v>
                </c:pt>
                <c:pt idx="63668">
                  <c:v>-20.539000000000001</c:v>
                </c:pt>
                <c:pt idx="63669">
                  <c:v>-20.537000000000006</c:v>
                </c:pt>
                <c:pt idx="63670">
                  <c:v>-20.534999999999997</c:v>
                </c:pt>
                <c:pt idx="63671">
                  <c:v>-20.533000000000001</c:v>
                </c:pt>
                <c:pt idx="63672">
                  <c:v>-20.531000000000006</c:v>
                </c:pt>
                <c:pt idx="63673">
                  <c:v>-20.528999999999996</c:v>
                </c:pt>
                <c:pt idx="63674">
                  <c:v>-20.527000000000001</c:v>
                </c:pt>
                <c:pt idx="63675">
                  <c:v>-20.525000000000006</c:v>
                </c:pt>
                <c:pt idx="63676">
                  <c:v>-20.522999999999996</c:v>
                </c:pt>
                <c:pt idx="63677">
                  <c:v>-20.521000000000001</c:v>
                </c:pt>
                <c:pt idx="63678">
                  <c:v>-20.519000000000005</c:v>
                </c:pt>
                <c:pt idx="63679">
                  <c:v>-20.516999999999996</c:v>
                </c:pt>
                <c:pt idx="63680">
                  <c:v>-20.515000000000001</c:v>
                </c:pt>
                <c:pt idx="63681">
                  <c:v>-20.513000000000005</c:v>
                </c:pt>
                <c:pt idx="63682">
                  <c:v>-20.510999999999996</c:v>
                </c:pt>
                <c:pt idx="63683">
                  <c:v>-20.509</c:v>
                </c:pt>
                <c:pt idx="63684">
                  <c:v>-20.507000000000005</c:v>
                </c:pt>
                <c:pt idx="63685">
                  <c:v>-20.504999999999995</c:v>
                </c:pt>
                <c:pt idx="63686">
                  <c:v>-20.503</c:v>
                </c:pt>
                <c:pt idx="63687">
                  <c:v>-20.501000000000005</c:v>
                </c:pt>
                <c:pt idx="63688">
                  <c:v>-20.498999999999995</c:v>
                </c:pt>
                <c:pt idx="63689">
                  <c:v>-20.497</c:v>
                </c:pt>
                <c:pt idx="63690">
                  <c:v>-20.495000000000005</c:v>
                </c:pt>
                <c:pt idx="63691">
                  <c:v>-20.492999999999995</c:v>
                </c:pt>
                <c:pt idx="63692">
                  <c:v>-20.491</c:v>
                </c:pt>
                <c:pt idx="63693">
                  <c:v>-20.489000000000004</c:v>
                </c:pt>
                <c:pt idx="63694">
                  <c:v>-20.486999999999995</c:v>
                </c:pt>
                <c:pt idx="63695">
                  <c:v>-20.484999999999999</c:v>
                </c:pt>
                <c:pt idx="63696">
                  <c:v>-20.483000000000004</c:v>
                </c:pt>
                <c:pt idx="63697">
                  <c:v>-20.480999999999995</c:v>
                </c:pt>
                <c:pt idx="63698">
                  <c:v>-20.478999999999999</c:v>
                </c:pt>
                <c:pt idx="63699">
                  <c:v>-20.477000000000004</c:v>
                </c:pt>
                <c:pt idx="63700">
                  <c:v>-20.474999999999994</c:v>
                </c:pt>
                <c:pt idx="63701">
                  <c:v>-20.472999999999999</c:v>
                </c:pt>
                <c:pt idx="63702">
                  <c:v>-20.471000000000004</c:v>
                </c:pt>
                <c:pt idx="63703">
                  <c:v>-20.468999999999994</c:v>
                </c:pt>
                <c:pt idx="63704">
                  <c:v>-20.466999999999999</c:v>
                </c:pt>
                <c:pt idx="63705">
                  <c:v>-20.465000000000003</c:v>
                </c:pt>
                <c:pt idx="63706">
                  <c:v>-20.462999999999994</c:v>
                </c:pt>
                <c:pt idx="63707">
                  <c:v>-20.460999999999999</c:v>
                </c:pt>
                <c:pt idx="63708">
                  <c:v>-20.459000000000003</c:v>
                </c:pt>
                <c:pt idx="63709">
                  <c:v>-20.456999999999994</c:v>
                </c:pt>
                <c:pt idx="63710">
                  <c:v>-20.454999999999998</c:v>
                </c:pt>
                <c:pt idx="63711">
                  <c:v>-20.453000000000003</c:v>
                </c:pt>
                <c:pt idx="63712">
                  <c:v>-20.450999999999993</c:v>
                </c:pt>
                <c:pt idx="63713">
                  <c:v>-20.448999999999998</c:v>
                </c:pt>
                <c:pt idx="63714">
                  <c:v>-20.447000000000003</c:v>
                </c:pt>
                <c:pt idx="63715">
                  <c:v>-20.444999999999993</c:v>
                </c:pt>
                <c:pt idx="63716">
                  <c:v>-20.442999999999998</c:v>
                </c:pt>
                <c:pt idx="63717">
                  <c:v>-20.441000000000003</c:v>
                </c:pt>
                <c:pt idx="63718">
                  <c:v>-20.438999999999993</c:v>
                </c:pt>
                <c:pt idx="63719">
                  <c:v>-20.436999999999998</c:v>
                </c:pt>
                <c:pt idx="63720">
                  <c:v>-20.435000000000002</c:v>
                </c:pt>
                <c:pt idx="63721">
                  <c:v>-20.433000000000007</c:v>
                </c:pt>
                <c:pt idx="63722">
                  <c:v>-20.430999999999997</c:v>
                </c:pt>
                <c:pt idx="63723">
                  <c:v>-20.429000000000002</c:v>
                </c:pt>
                <c:pt idx="63724">
                  <c:v>-20.427000000000007</c:v>
                </c:pt>
                <c:pt idx="63725">
                  <c:v>-20.424999999999997</c:v>
                </c:pt>
                <c:pt idx="63726">
                  <c:v>-20.423000000000002</c:v>
                </c:pt>
                <c:pt idx="63727">
                  <c:v>-20.421000000000006</c:v>
                </c:pt>
                <c:pt idx="63728">
                  <c:v>-20.418999999999997</c:v>
                </c:pt>
                <c:pt idx="63729">
                  <c:v>-20.417000000000002</c:v>
                </c:pt>
                <c:pt idx="63730">
                  <c:v>-20.415000000000006</c:v>
                </c:pt>
                <c:pt idx="63731">
                  <c:v>-20.412999999999997</c:v>
                </c:pt>
                <c:pt idx="63732">
                  <c:v>-20.411000000000001</c:v>
                </c:pt>
                <c:pt idx="63733">
                  <c:v>-20.409000000000006</c:v>
                </c:pt>
                <c:pt idx="63734">
                  <c:v>-20.406999999999996</c:v>
                </c:pt>
                <c:pt idx="63735">
                  <c:v>-20.405000000000001</c:v>
                </c:pt>
                <c:pt idx="63736">
                  <c:v>-20.403000000000006</c:v>
                </c:pt>
                <c:pt idx="63737">
                  <c:v>-20.400999999999996</c:v>
                </c:pt>
                <c:pt idx="63738">
                  <c:v>-20.399000000000001</c:v>
                </c:pt>
                <c:pt idx="63739">
                  <c:v>-20.397000000000006</c:v>
                </c:pt>
                <c:pt idx="63740">
                  <c:v>-20.394999999999996</c:v>
                </c:pt>
                <c:pt idx="63741">
                  <c:v>-20.393000000000001</c:v>
                </c:pt>
                <c:pt idx="63742">
                  <c:v>-20.391000000000005</c:v>
                </c:pt>
                <c:pt idx="63743">
                  <c:v>-20.388999999999996</c:v>
                </c:pt>
                <c:pt idx="63744">
                  <c:v>-20.387</c:v>
                </c:pt>
                <c:pt idx="63745">
                  <c:v>-20.385000000000005</c:v>
                </c:pt>
                <c:pt idx="63746">
                  <c:v>-20.382999999999996</c:v>
                </c:pt>
                <c:pt idx="63747">
                  <c:v>-20.381</c:v>
                </c:pt>
                <c:pt idx="63748">
                  <c:v>-20.379000000000005</c:v>
                </c:pt>
                <c:pt idx="63749">
                  <c:v>-20.376999999999995</c:v>
                </c:pt>
                <c:pt idx="63750">
                  <c:v>-20.375</c:v>
                </c:pt>
                <c:pt idx="63751">
                  <c:v>-20.373000000000005</c:v>
                </c:pt>
                <c:pt idx="63752">
                  <c:v>-20.370999999999995</c:v>
                </c:pt>
                <c:pt idx="63753">
                  <c:v>-20.369</c:v>
                </c:pt>
                <c:pt idx="63754">
                  <c:v>-20.367000000000004</c:v>
                </c:pt>
                <c:pt idx="63755">
                  <c:v>-20.364999999999995</c:v>
                </c:pt>
                <c:pt idx="63756">
                  <c:v>-20.363</c:v>
                </c:pt>
                <c:pt idx="63757">
                  <c:v>-20.361000000000004</c:v>
                </c:pt>
                <c:pt idx="63758">
                  <c:v>-20.358999999999995</c:v>
                </c:pt>
                <c:pt idx="63759">
                  <c:v>-20.356999999999999</c:v>
                </c:pt>
                <c:pt idx="63760">
                  <c:v>-20.355000000000004</c:v>
                </c:pt>
                <c:pt idx="63761">
                  <c:v>-20.352999999999994</c:v>
                </c:pt>
                <c:pt idx="63762">
                  <c:v>-20.350999999999999</c:v>
                </c:pt>
                <c:pt idx="63763">
                  <c:v>-20.349000000000004</c:v>
                </c:pt>
                <c:pt idx="63764">
                  <c:v>-20.346999999999994</c:v>
                </c:pt>
                <c:pt idx="63765">
                  <c:v>-20.344999999999999</c:v>
                </c:pt>
                <c:pt idx="63766">
                  <c:v>-20.343000000000004</c:v>
                </c:pt>
                <c:pt idx="63767">
                  <c:v>-20.340999999999994</c:v>
                </c:pt>
                <c:pt idx="63768">
                  <c:v>-20.338999999999999</c:v>
                </c:pt>
                <c:pt idx="63769">
                  <c:v>-20.337000000000003</c:v>
                </c:pt>
                <c:pt idx="63770">
                  <c:v>-20.334999999999994</c:v>
                </c:pt>
                <c:pt idx="63771">
                  <c:v>-20.332999999999998</c:v>
                </c:pt>
                <c:pt idx="63772">
                  <c:v>-20.331000000000003</c:v>
                </c:pt>
                <c:pt idx="63773">
                  <c:v>-20.328999999999994</c:v>
                </c:pt>
                <c:pt idx="63774">
                  <c:v>-20.326999999999998</c:v>
                </c:pt>
                <c:pt idx="63775">
                  <c:v>-20.325000000000003</c:v>
                </c:pt>
                <c:pt idx="63776">
                  <c:v>-20.322999999999993</c:v>
                </c:pt>
                <c:pt idx="63777">
                  <c:v>-20.320999999999998</c:v>
                </c:pt>
                <c:pt idx="63778">
                  <c:v>-20.319000000000003</c:v>
                </c:pt>
                <c:pt idx="63779">
                  <c:v>-20.316999999999993</c:v>
                </c:pt>
                <c:pt idx="63780">
                  <c:v>-20.314999999999998</c:v>
                </c:pt>
                <c:pt idx="63781">
                  <c:v>-20.313000000000002</c:v>
                </c:pt>
                <c:pt idx="63782">
                  <c:v>-20.311000000000007</c:v>
                </c:pt>
                <c:pt idx="63783">
                  <c:v>-20.308999999999997</c:v>
                </c:pt>
                <c:pt idx="63784">
                  <c:v>-20.307000000000002</c:v>
                </c:pt>
                <c:pt idx="63785">
                  <c:v>-20.305000000000007</c:v>
                </c:pt>
                <c:pt idx="63786">
                  <c:v>-20.302999999999997</c:v>
                </c:pt>
                <c:pt idx="63787">
                  <c:v>-20.301000000000002</c:v>
                </c:pt>
                <c:pt idx="63788">
                  <c:v>-20.299000000000007</c:v>
                </c:pt>
                <c:pt idx="63789">
                  <c:v>-20.296999999999997</c:v>
                </c:pt>
                <c:pt idx="63790">
                  <c:v>-20.295000000000002</c:v>
                </c:pt>
                <c:pt idx="63791">
                  <c:v>-20.293000000000006</c:v>
                </c:pt>
                <c:pt idx="63792">
                  <c:v>-20.290999999999997</c:v>
                </c:pt>
                <c:pt idx="63793">
                  <c:v>-20.289000000000001</c:v>
                </c:pt>
                <c:pt idx="63794">
                  <c:v>-20.287000000000006</c:v>
                </c:pt>
                <c:pt idx="63795">
                  <c:v>-20.284999999999997</c:v>
                </c:pt>
                <c:pt idx="63796">
                  <c:v>-20.283000000000001</c:v>
                </c:pt>
                <c:pt idx="63797">
                  <c:v>-20.281000000000006</c:v>
                </c:pt>
                <c:pt idx="63798">
                  <c:v>-20.278999999999996</c:v>
                </c:pt>
                <c:pt idx="63799">
                  <c:v>-20.277000000000001</c:v>
                </c:pt>
                <c:pt idx="63800">
                  <c:v>-20.275000000000006</c:v>
                </c:pt>
                <c:pt idx="63801">
                  <c:v>-20.272999999999996</c:v>
                </c:pt>
                <c:pt idx="63802">
                  <c:v>-20.271000000000001</c:v>
                </c:pt>
                <c:pt idx="63803">
                  <c:v>-20.269000000000005</c:v>
                </c:pt>
                <c:pt idx="63804">
                  <c:v>-20.266999999999996</c:v>
                </c:pt>
                <c:pt idx="63805">
                  <c:v>-20.265000000000001</c:v>
                </c:pt>
                <c:pt idx="63806">
                  <c:v>-20.263000000000005</c:v>
                </c:pt>
                <c:pt idx="63807">
                  <c:v>-20.260999999999996</c:v>
                </c:pt>
                <c:pt idx="63808">
                  <c:v>-20.259</c:v>
                </c:pt>
                <c:pt idx="63809">
                  <c:v>-20.257000000000005</c:v>
                </c:pt>
                <c:pt idx="63810">
                  <c:v>-20.254999999999995</c:v>
                </c:pt>
                <c:pt idx="63811">
                  <c:v>-20.253</c:v>
                </c:pt>
                <c:pt idx="63812">
                  <c:v>-20.251000000000005</c:v>
                </c:pt>
                <c:pt idx="63813">
                  <c:v>-20.248999999999995</c:v>
                </c:pt>
                <c:pt idx="63814">
                  <c:v>-20.247</c:v>
                </c:pt>
                <c:pt idx="63815">
                  <c:v>-20.245000000000005</c:v>
                </c:pt>
                <c:pt idx="63816">
                  <c:v>-20.242999999999995</c:v>
                </c:pt>
                <c:pt idx="63817">
                  <c:v>-20.241</c:v>
                </c:pt>
                <c:pt idx="63818">
                  <c:v>-20.239000000000004</c:v>
                </c:pt>
                <c:pt idx="63819">
                  <c:v>-20.236999999999995</c:v>
                </c:pt>
                <c:pt idx="63820">
                  <c:v>-20.234999999999999</c:v>
                </c:pt>
                <c:pt idx="63821">
                  <c:v>-20.233000000000004</c:v>
                </c:pt>
                <c:pt idx="63822">
                  <c:v>-20.230999999999995</c:v>
                </c:pt>
                <c:pt idx="63823">
                  <c:v>-20.228999999999999</c:v>
                </c:pt>
                <c:pt idx="63824">
                  <c:v>-20.227000000000004</c:v>
                </c:pt>
                <c:pt idx="63825">
                  <c:v>-20.224999999999994</c:v>
                </c:pt>
                <c:pt idx="63826">
                  <c:v>-20.222999999999999</c:v>
                </c:pt>
                <c:pt idx="63827">
                  <c:v>-20.221000000000004</c:v>
                </c:pt>
                <c:pt idx="63828">
                  <c:v>-20.218999999999994</c:v>
                </c:pt>
                <c:pt idx="63829">
                  <c:v>-20.216999999999999</c:v>
                </c:pt>
                <c:pt idx="63830">
                  <c:v>-20.215000000000003</c:v>
                </c:pt>
                <c:pt idx="63831">
                  <c:v>-20.212999999999994</c:v>
                </c:pt>
                <c:pt idx="63832">
                  <c:v>-20.210999999999999</c:v>
                </c:pt>
                <c:pt idx="63833">
                  <c:v>-20.209000000000003</c:v>
                </c:pt>
                <c:pt idx="63834">
                  <c:v>-20.206999999999994</c:v>
                </c:pt>
                <c:pt idx="63835">
                  <c:v>-20.204999999999998</c:v>
                </c:pt>
                <c:pt idx="63836">
                  <c:v>-20.203000000000003</c:v>
                </c:pt>
                <c:pt idx="63837">
                  <c:v>-20.200999999999993</c:v>
                </c:pt>
                <c:pt idx="63838">
                  <c:v>-20.198999999999998</c:v>
                </c:pt>
                <c:pt idx="63839">
                  <c:v>-20.197000000000003</c:v>
                </c:pt>
                <c:pt idx="63840">
                  <c:v>-20.194999999999993</c:v>
                </c:pt>
                <c:pt idx="63841">
                  <c:v>-20.192999999999998</c:v>
                </c:pt>
                <c:pt idx="63842">
                  <c:v>-20.191000000000003</c:v>
                </c:pt>
                <c:pt idx="63843">
                  <c:v>-20.188999999999993</c:v>
                </c:pt>
                <c:pt idx="63844">
                  <c:v>-20.186999999999998</c:v>
                </c:pt>
                <c:pt idx="63845">
                  <c:v>-20.185000000000002</c:v>
                </c:pt>
                <c:pt idx="63846">
                  <c:v>-20.183000000000007</c:v>
                </c:pt>
                <c:pt idx="63847">
                  <c:v>-20.180999999999997</c:v>
                </c:pt>
                <c:pt idx="63848">
                  <c:v>-20.179000000000002</c:v>
                </c:pt>
                <c:pt idx="63849">
                  <c:v>-20.177000000000007</c:v>
                </c:pt>
                <c:pt idx="63850">
                  <c:v>-20.174999999999997</c:v>
                </c:pt>
                <c:pt idx="63851">
                  <c:v>-20.173000000000002</c:v>
                </c:pt>
                <c:pt idx="63852">
                  <c:v>-20.171000000000006</c:v>
                </c:pt>
                <c:pt idx="63853">
                  <c:v>-20.168999999999997</c:v>
                </c:pt>
                <c:pt idx="63854">
                  <c:v>-20.167000000000002</c:v>
                </c:pt>
                <c:pt idx="63855">
                  <c:v>-20.165000000000006</c:v>
                </c:pt>
                <c:pt idx="63856">
                  <c:v>-20.162999999999997</c:v>
                </c:pt>
                <c:pt idx="63857">
                  <c:v>-20.161000000000001</c:v>
                </c:pt>
                <c:pt idx="63858">
                  <c:v>-20.159000000000006</c:v>
                </c:pt>
                <c:pt idx="63859">
                  <c:v>-20.156999999999996</c:v>
                </c:pt>
                <c:pt idx="63860">
                  <c:v>-20.155000000000001</c:v>
                </c:pt>
                <c:pt idx="63861">
                  <c:v>-20.153000000000006</c:v>
                </c:pt>
                <c:pt idx="63862">
                  <c:v>-20.150999999999996</c:v>
                </c:pt>
                <c:pt idx="63863">
                  <c:v>-20.149000000000001</c:v>
                </c:pt>
                <c:pt idx="63864">
                  <c:v>-20.147000000000006</c:v>
                </c:pt>
                <c:pt idx="63865">
                  <c:v>-20.144999999999996</c:v>
                </c:pt>
                <c:pt idx="63866">
                  <c:v>-20.143000000000001</c:v>
                </c:pt>
                <c:pt idx="63867">
                  <c:v>-20.141000000000005</c:v>
                </c:pt>
                <c:pt idx="63868">
                  <c:v>-20.138999999999996</c:v>
                </c:pt>
                <c:pt idx="63869">
                  <c:v>-20.137</c:v>
                </c:pt>
                <c:pt idx="63870">
                  <c:v>-20.135000000000005</c:v>
                </c:pt>
                <c:pt idx="63871">
                  <c:v>-20.132999999999996</c:v>
                </c:pt>
                <c:pt idx="63872">
                  <c:v>-20.131</c:v>
                </c:pt>
                <c:pt idx="63873">
                  <c:v>-20.129000000000005</c:v>
                </c:pt>
                <c:pt idx="63874">
                  <c:v>-20.126999999999995</c:v>
                </c:pt>
                <c:pt idx="63875">
                  <c:v>-20.125</c:v>
                </c:pt>
                <c:pt idx="63876">
                  <c:v>-20.123000000000005</c:v>
                </c:pt>
                <c:pt idx="63877">
                  <c:v>-20.120999999999995</c:v>
                </c:pt>
                <c:pt idx="63878">
                  <c:v>-20.119</c:v>
                </c:pt>
                <c:pt idx="63879">
                  <c:v>-20.117000000000004</c:v>
                </c:pt>
                <c:pt idx="63880">
                  <c:v>-20.114999999999995</c:v>
                </c:pt>
                <c:pt idx="63881">
                  <c:v>-20.113</c:v>
                </c:pt>
                <c:pt idx="63882">
                  <c:v>-20.111000000000004</c:v>
                </c:pt>
                <c:pt idx="63883">
                  <c:v>-20.108999999999995</c:v>
                </c:pt>
                <c:pt idx="63884">
                  <c:v>-20.106999999999999</c:v>
                </c:pt>
                <c:pt idx="63885">
                  <c:v>-20.105000000000004</c:v>
                </c:pt>
                <c:pt idx="63886">
                  <c:v>-20.102999999999994</c:v>
                </c:pt>
                <c:pt idx="63887">
                  <c:v>-20.100999999999999</c:v>
                </c:pt>
                <c:pt idx="63888">
                  <c:v>-20.099000000000004</c:v>
                </c:pt>
                <c:pt idx="63889">
                  <c:v>-20.096999999999994</c:v>
                </c:pt>
                <c:pt idx="63890">
                  <c:v>-20.094999999999999</c:v>
                </c:pt>
                <c:pt idx="63891">
                  <c:v>-20.093000000000004</c:v>
                </c:pt>
                <c:pt idx="63892">
                  <c:v>-20.090999999999994</c:v>
                </c:pt>
                <c:pt idx="63893">
                  <c:v>-20.088999999999999</c:v>
                </c:pt>
                <c:pt idx="63894">
                  <c:v>-20.087000000000003</c:v>
                </c:pt>
                <c:pt idx="63895">
                  <c:v>-20.084999999999994</c:v>
                </c:pt>
                <c:pt idx="63896">
                  <c:v>-20.082999999999998</c:v>
                </c:pt>
                <c:pt idx="63897">
                  <c:v>-20.081000000000003</c:v>
                </c:pt>
                <c:pt idx="63898">
                  <c:v>-20.078999999999994</c:v>
                </c:pt>
                <c:pt idx="63899">
                  <c:v>-20.076999999999998</c:v>
                </c:pt>
                <c:pt idx="63900">
                  <c:v>-20.075000000000003</c:v>
                </c:pt>
                <c:pt idx="63901">
                  <c:v>-20.072999999999993</c:v>
                </c:pt>
                <c:pt idx="63902">
                  <c:v>-20.070999999999998</c:v>
                </c:pt>
                <c:pt idx="63903">
                  <c:v>-20.069000000000003</c:v>
                </c:pt>
                <c:pt idx="63904">
                  <c:v>-20.066999999999993</c:v>
                </c:pt>
                <c:pt idx="63905">
                  <c:v>-20.064999999999998</c:v>
                </c:pt>
                <c:pt idx="63906">
                  <c:v>-20.063000000000002</c:v>
                </c:pt>
                <c:pt idx="63907">
                  <c:v>-20.061000000000007</c:v>
                </c:pt>
                <c:pt idx="63908">
                  <c:v>-20.058999999999997</c:v>
                </c:pt>
                <c:pt idx="63909">
                  <c:v>-20.057000000000002</c:v>
                </c:pt>
                <c:pt idx="63910">
                  <c:v>-20.055000000000007</c:v>
                </c:pt>
                <c:pt idx="63911">
                  <c:v>-20.052999999999997</c:v>
                </c:pt>
                <c:pt idx="63912">
                  <c:v>-20.051000000000002</c:v>
                </c:pt>
                <c:pt idx="63913">
                  <c:v>-20.049000000000007</c:v>
                </c:pt>
                <c:pt idx="63914">
                  <c:v>-20.046999999999997</c:v>
                </c:pt>
                <c:pt idx="63915">
                  <c:v>-20.045000000000002</c:v>
                </c:pt>
                <c:pt idx="63916">
                  <c:v>-20.043000000000006</c:v>
                </c:pt>
                <c:pt idx="63917">
                  <c:v>-20.040999999999997</c:v>
                </c:pt>
                <c:pt idx="63918">
                  <c:v>-20.039000000000001</c:v>
                </c:pt>
                <c:pt idx="63919">
                  <c:v>-20.037000000000006</c:v>
                </c:pt>
                <c:pt idx="63920">
                  <c:v>-20.034999999999997</c:v>
                </c:pt>
                <c:pt idx="63921">
                  <c:v>-20.033000000000001</c:v>
                </c:pt>
                <c:pt idx="63922">
                  <c:v>-20.031000000000006</c:v>
                </c:pt>
                <c:pt idx="63923">
                  <c:v>-20.028999999999996</c:v>
                </c:pt>
                <c:pt idx="63924">
                  <c:v>-20.027000000000001</c:v>
                </c:pt>
                <c:pt idx="63925">
                  <c:v>-20.025000000000006</c:v>
                </c:pt>
                <c:pt idx="63926">
                  <c:v>-20.022999999999996</c:v>
                </c:pt>
                <c:pt idx="63927">
                  <c:v>-20.021000000000001</c:v>
                </c:pt>
                <c:pt idx="63928">
                  <c:v>-20.019000000000005</c:v>
                </c:pt>
                <c:pt idx="63929">
                  <c:v>-20.016999999999996</c:v>
                </c:pt>
                <c:pt idx="63930">
                  <c:v>-20.015000000000001</c:v>
                </c:pt>
                <c:pt idx="63931">
                  <c:v>-20.013000000000005</c:v>
                </c:pt>
                <c:pt idx="63932">
                  <c:v>-20.010999999999996</c:v>
                </c:pt>
                <c:pt idx="63933">
                  <c:v>-20.009</c:v>
                </c:pt>
                <c:pt idx="63934">
                  <c:v>-20.007000000000005</c:v>
                </c:pt>
                <c:pt idx="63935">
                  <c:v>-20.004999999999995</c:v>
                </c:pt>
                <c:pt idx="63936">
                  <c:v>-20.003</c:v>
                </c:pt>
                <c:pt idx="63937">
                  <c:v>-20.001000000000005</c:v>
                </c:pt>
                <c:pt idx="63938">
                  <c:v>-19.998999999999995</c:v>
                </c:pt>
                <c:pt idx="63939">
                  <c:v>-19.997</c:v>
                </c:pt>
                <c:pt idx="63940">
                  <c:v>-19.995000000000005</c:v>
                </c:pt>
                <c:pt idx="63941">
                  <c:v>-19.992999999999995</c:v>
                </c:pt>
                <c:pt idx="63942">
                  <c:v>-19.991</c:v>
                </c:pt>
                <c:pt idx="63943">
                  <c:v>-19.989000000000004</c:v>
                </c:pt>
                <c:pt idx="63944">
                  <c:v>-19.986999999999995</c:v>
                </c:pt>
                <c:pt idx="63945">
                  <c:v>-19.984999999999999</c:v>
                </c:pt>
                <c:pt idx="63946">
                  <c:v>-19.983000000000004</c:v>
                </c:pt>
                <c:pt idx="63947">
                  <c:v>-19.980999999999995</c:v>
                </c:pt>
                <c:pt idx="63948">
                  <c:v>-19.978999999999999</c:v>
                </c:pt>
                <c:pt idx="63949">
                  <c:v>-19.977000000000004</c:v>
                </c:pt>
                <c:pt idx="63950">
                  <c:v>-19.974999999999994</c:v>
                </c:pt>
                <c:pt idx="63951">
                  <c:v>-19.972999999999999</c:v>
                </c:pt>
                <c:pt idx="63952">
                  <c:v>-19.971000000000004</c:v>
                </c:pt>
                <c:pt idx="63953">
                  <c:v>-19.968999999999994</c:v>
                </c:pt>
                <c:pt idx="63954">
                  <c:v>-19.966999999999999</c:v>
                </c:pt>
                <c:pt idx="63955">
                  <c:v>-19.965000000000003</c:v>
                </c:pt>
                <c:pt idx="63956">
                  <c:v>-19.962999999999994</c:v>
                </c:pt>
                <c:pt idx="63957">
                  <c:v>-19.960999999999999</c:v>
                </c:pt>
                <c:pt idx="63958">
                  <c:v>-19.959000000000003</c:v>
                </c:pt>
                <c:pt idx="63959">
                  <c:v>-19.956999999999994</c:v>
                </c:pt>
                <c:pt idx="63960">
                  <c:v>-19.954999999999998</c:v>
                </c:pt>
                <c:pt idx="63961">
                  <c:v>-19.953000000000003</c:v>
                </c:pt>
                <c:pt idx="63962">
                  <c:v>-19.950999999999993</c:v>
                </c:pt>
                <c:pt idx="63963">
                  <c:v>-19.948999999999998</c:v>
                </c:pt>
                <c:pt idx="63964">
                  <c:v>-19.947000000000003</c:v>
                </c:pt>
                <c:pt idx="63965">
                  <c:v>-19.944999999999993</c:v>
                </c:pt>
                <c:pt idx="63966">
                  <c:v>-19.942999999999998</c:v>
                </c:pt>
                <c:pt idx="63967">
                  <c:v>-19.941000000000003</c:v>
                </c:pt>
                <c:pt idx="63968">
                  <c:v>-19.938999999999993</c:v>
                </c:pt>
                <c:pt idx="63969">
                  <c:v>-19.936999999999998</c:v>
                </c:pt>
                <c:pt idx="63970">
                  <c:v>-19.935000000000002</c:v>
                </c:pt>
                <c:pt idx="63971">
                  <c:v>-19.933000000000007</c:v>
                </c:pt>
                <c:pt idx="63972">
                  <c:v>-19.930999999999997</c:v>
                </c:pt>
                <c:pt idx="63973">
                  <c:v>-19.929000000000002</c:v>
                </c:pt>
                <c:pt idx="63974">
                  <c:v>-19.927000000000007</c:v>
                </c:pt>
                <c:pt idx="63975">
                  <c:v>-19.924999999999997</c:v>
                </c:pt>
                <c:pt idx="63976">
                  <c:v>-19.923000000000002</c:v>
                </c:pt>
                <c:pt idx="63977">
                  <c:v>-19.921000000000006</c:v>
                </c:pt>
                <c:pt idx="63978">
                  <c:v>-19.918999999999997</c:v>
                </c:pt>
                <c:pt idx="63979">
                  <c:v>-19.917000000000002</c:v>
                </c:pt>
                <c:pt idx="63980">
                  <c:v>-19.915000000000006</c:v>
                </c:pt>
                <c:pt idx="63981">
                  <c:v>-19.912999999999997</c:v>
                </c:pt>
                <c:pt idx="63982">
                  <c:v>-19.911000000000001</c:v>
                </c:pt>
                <c:pt idx="63983">
                  <c:v>-19.909000000000006</c:v>
                </c:pt>
                <c:pt idx="63984">
                  <c:v>-19.906999999999996</c:v>
                </c:pt>
                <c:pt idx="63985">
                  <c:v>-19.905000000000001</c:v>
                </c:pt>
                <c:pt idx="63986">
                  <c:v>-19.903000000000006</c:v>
                </c:pt>
                <c:pt idx="63987">
                  <c:v>-19.900999999999996</c:v>
                </c:pt>
                <c:pt idx="63988">
                  <c:v>-19.899000000000001</c:v>
                </c:pt>
                <c:pt idx="63989">
                  <c:v>-19.897000000000006</c:v>
                </c:pt>
                <c:pt idx="63990">
                  <c:v>-19.894999999999996</c:v>
                </c:pt>
                <c:pt idx="63991">
                  <c:v>-19.893000000000001</c:v>
                </c:pt>
                <c:pt idx="63992">
                  <c:v>-19.891000000000005</c:v>
                </c:pt>
                <c:pt idx="63993">
                  <c:v>-19.888999999999996</c:v>
                </c:pt>
                <c:pt idx="63994">
                  <c:v>-19.887</c:v>
                </c:pt>
                <c:pt idx="63995">
                  <c:v>-19.885000000000005</c:v>
                </c:pt>
                <c:pt idx="63996">
                  <c:v>-19.882999999999996</c:v>
                </c:pt>
                <c:pt idx="63997">
                  <c:v>-19.881</c:v>
                </c:pt>
                <c:pt idx="63998">
                  <c:v>-19.879000000000005</c:v>
                </c:pt>
                <c:pt idx="63999">
                  <c:v>-19.876999999999995</c:v>
                </c:pt>
                <c:pt idx="64000">
                  <c:v>-19.875</c:v>
                </c:pt>
                <c:pt idx="64001">
                  <c:v>-19.87299999999999</c:v>
                </c:pt>
                <c:pt idx="64002">
                  <c:v>-19.871000000000009</c:v>
                </c:pt>
                <c:pt idx="64003">
                  <c:v>-19.869</c:v>
                </c:pt>
                <c:pt idx="64004">
                  <c:v>-19.86699999999999</c:v>
                </c:pt>
                <c:pt idx="64005">
                  <c:v>-19.865000000000009</c:v>
                </c:pt>
                <c:pt idx="64006">
                  <c:v>-19.863</c:v>
                </c:pt>
                <c:pt idx="64007">
                  <c:v>-19.86099999999999</c:v>
                </c:pt>
                <c:pt idx="64008">
                  <c:v>-19.859000000000009</c:v>
                </c:pt>
                <c:pt idx="64009">
                  <c:v>-19.856999999999999</c:v>
                </c:pt>
                <c:pt idx="64010">
                  <c:v>-19.85499999999999</c:v>
                </c:pt>
                <c:pt idx="64011">
                  <c:v>-19.853000000000009</c:v>
                </c:pt>
                <c:pt idx="64012">
                  <c:v>-19.850999999999999</c:v>
                </c:pt>
                <c:pt idx="64013">
                  <c:v>-19.84899999999999</c:v>
                </c:pt>
                <c:pt idx="64014">
                  <c:v>-19.847000000000008</c:v>
                </c:pt>
                <c:pt idx="64015">
                  <c:v>-19.844999999999999</c:v>
                </c:pt>
                <c:pt idx="64016">
                  <c:v>-19.842999999999989</c:v>
                </c:pt>
                <c:pt idx="64017">
                  <c:v>-19.841000000000008</c:v>
                </c:pt>
                <c:pt idx="64018">
                  <c:v>-19.838999999999999</c:v>
                </c:pt>
                <c:pt idx="64019">
                  <c:v>-19.836999999999989</c:v>
                </c:pt>
                <c:pt idx="64020">
                  <c:v>-19.835000000000008</c:v>
                </c:pt>
                <c:pt idx="64021">
                  <c:v>-19.832999999999998</c:v>
                </c:pt>
                <c:pt idx="64022">
                  <c:v>-19.830999999999989</c:v>
                </c:pt>
                <c:pt idx="64023">
                  <c:v>-19.829000000000008</c:v>
                </c:pt>
                <c:pt idx="64024">
                  <c:v>-19.826999999999998</c:v>
                </c:pt>
                <c:pt idx="64025">
                  <c:v>-19.824999999999989</c:v>
                </c:pt>
                <c:pt idx="64026">
                  <c:v>-19.823000000000008</c:v>
                </c:pt>
                <c:pt idx="64027">
                  <c:v>-19.820999999999998</c:v>
                </c:pt>
                <c:pt idx="64028">
                  <c:v>-19.818999999999988</c:v>
                </c:pt>
                <c:pt idx="64029">
                  <c:v>-19.817000000000007</c:v>
                </c:pt>
                <c:pt idx="64030">
                  <c:v>-19.814999999999998</c:v>
                </c:pt>
                <c:pt idx="64031">
                  <c:v>-19.812999999999988</c:v>
                </c:pt>
                <c:pt idx="64032">
                  <c:v>-19.811000000000007</c:v>
                </c:pt>
                <c:pt idx="64033">
                  <c:v>-19.808999999999997</c:v>
                </c:pt>
                <c:pt idx="64034">
                  <c:v>-19.806999999999988</c:v>
                </c:pt>
                <c:pt idx="64035">
                  <c:v>-19.805000000000007</c:v>
                </c:pt>
                <c:pt idx="64036">
                  <c:v>-19.802999999999997</c:v>
                </c:pt>
                <c:pt idx="64037">
                  <c:v>-19.800999999999988</c:v>
                </c:pt>
                <c:pt idx="64038">
                  <c:v>-19.799000000000007</c:v>
                </c:pt>
                <c:pt idx="64039">
                  <c:v>-19.796999999999997</c:v>
                </c:pt>
                <c:pt idx="64040">
                  <c:v>-19.794999999999987</c:v>
                </c:pt>
                <c:pt idx="64041">
                  <c:v>-19.793000000000006</c:v>
                </c:pt>
                <c:pt idx="64042">
                  <c:v>-19.790999999999997</c:v>
                </c:pt>
                <c:pt idx="64043">
                  <c:v>-19.788999999999987</c:v>
                </c:pt>
                <c:pt idx="64044">
                  <c:v>-19.787000000000006</c:v>
                </c:pt>
                <c:pt idx="64045">
                  <c:v>-19.784999999999997</c:v>
                </c:pt>
                <c:pt idx="64046">
                  <c:v>-19.782999999999987</c:v>
                </c:pt>
                <c:pt idx="64047">
                  <c:v>-19.781000000000006</c:v>
                </c:pt>
                <c:pt idx="64048">
                  <c:v>-19.778999999999996</c:v>
                </c:pt>
                <c:pt idx="64049">
                  <c:v>-19.776999999999987</c:v>
                </c:pt>
                <c:pt idx="64050">
                  <c:v>-19.775000000000006</c:v>
                </c:pt>
                <c:pt idx="64051">
                  <c:v>-19.772999999999996</c:v>
                </c:pt>
                <c:pt idx="64052">
                  <c:v>-19.770999999999987</c:v>
                </c:pt>
                <c:pt idx="64053">
                  <c:v>-19.769000000000005</c:v>
                </c:pt>
                <c:pt idx="64054">
                  <c:v>-19.766999999999996</c:v>
                </c:pt>
                <c:pt idx="64055">
                  <c:v>-19.764999999999986</c:v>
                </c:pt>
                <c:pt idx="64056">
                  <c:v>-19.763000000000005</c:v>
                </c:pt>
                <c:pt idx="64057">
                  <c:v>-19.760999999999996</c:v>
                </c:pt>
                <c:pt idx="64058">
                  <c:v>-19.758999999999986</c:v>
                </c:pt>
                <c:pt idx="64059">
                  <c:v>-19.757000000000005</c:v>
                </c:pt>
                <c:pt idx="64060">
                  <c:v>-19.754999999999995</c:v>
                </c:pt>
                <c:pt idx="64061">
                  <c:v>-19.752999999999986</c:v>
                </c:pt>
                <c:pt idx="64062">
                  <c:v>-19.751000000000005</c:v>
                </c:pt>
                <c:pt idx="64063">
                  <c:v>-19.748999999999995</c:v>
                </c:pt>
                <c:pt idx="64064">
                  <c:v>-19.747000000000014</c:v>
                </c:pt>
                <c:pt idx="64065">
                  <c:v>-19.745000000000005</c:v>
                </c:pt>
                <c:pt idx="64066">
                  <c:v>-19.742999999999995</c:v>
                </c:pt>
                <c:pt idx="64067">
                  <c:v>-19.741000000000014</c:v>
                </c:pt>
                <c:pt idx="64068">
                  <c:v>-19.739000000000004</c:v>
                </c:pt>
                <c:pt idx="64069">
                  <c:v>-19.736999999999995</c:v>
                </c:pt>
                <c:pt idx="64070">
                  <c:v>-19.735000000000014</c:v>
                </c:pt>
                <c:pt idx="64071">
                  <c:v>-19.733000000000004</c:v>
                </c:pt>
                <c:pt idx="64072">
                  <c:v>-19.730999999999995</c:v>
                </c:pt>
                <c:pt idx="64073">
                  <c:v>-19.729000000000013</c:v>
                </c:pt>
                <c:pt idx="64074">
                  <c:v>-19.727000000000004</c:v>
                </c:pt>
                <c:pt idx="64075">
                  <c:v>-19.724999999999994</c:v>
                </c:pt>
                <c:pt idx="64076">
                  <c:v>-19.723000000000013</c:v>
                </c:pt>
                <c:pt idx="64077">
                  <c:v>-19.721000000000004</c:v>
                </c:pt>
                <c:pt idx="64078">
                  <c:v>-19.718999999999994</c:v>
                </c:pt>
                <c:pt idx="64079">
                  <c:v>-19.717000000000013</c:v>
                </c:pt>
                <c:pt idx="64080">
                  <c:v>-19.715000000000003</c:v>
                </c:pt>
                <c:pt idx="64081">
                  <c:v>-19.712999999999994</c:v>
                </c:pt>
                <c:pt idx="64082">
                  <c:v>-19.711000000000013</c:v>
                </c:pt>
                <c:pt idx="64083">
                  <c:v>-19.709000000000003</c:v>
                </c:pt>
                <c:pt idx="64084">
                  <c:v>-19.706999999999994</c:v>
                </c:pt>
                <c:pt idx="64085">
                  <c:v>-19.705000000000013</c:v>
                </c:pt>
                <c:pt idx="64086">
                  <c:v>-19.703000000000003</c:v>
                </c:pt>
                <c:pt idx="64087">
                  <c:v>-19.700999999999993</c:v>
                </c:pt>
                <c:pt idx="64088">
                  <c:v>-19.699000000000012</c:v>
                </c:pt>
                <c:pt idx="64089">
                  <c:v>-19.697000000000003</c:v>
                </c:pt>
                <c:pt idx="64090">
                  <c:v>-19.694999999999993</c:v>
                </c:pt>
                <c:pt idx="64091">
                  <c:v>-19.693000000000012</c:v>
                </c:pt>
                <c:pt idx="64092">
                  <c:v>-19.691000000000003</c:v>
                </c:pt>
                <c:pt idx="64093">
                  <c:v>-19.688999999999993</c:v>
                </c:pt>
                <c:pt idx="64094">
                  <c:v>-19.687000000000012</c:v>
                </c:pt>
                <c:pt idx="64095">
                  <c:v>-19.685000000000002</c:v>
                </c:pt>
                <c:pt idx="64096">
                  <c:v>-19.682999999999993</c:v>
                </c:pt>
                <c:pt idx="64097">
                  <c:v>-19.681000000000012</c:v>
                </c:pt>
                <c:pt idx="64098">
                  <c:v>-19.679000000000002</c:v>
                </c:pt>
                <c:pt idx="64099">
                  <c:v>-19.676999999999992</c:v>
                </c:pt>
                <c:pt idx="64100">
                  <c:v>-19.675000000000011</c:v>
                </c:pt>
                <c:pt idx="64101">
                  <c:v>-19.673000000000002</c:v>
                </c:pt>
                <c:pt idx="64102">
                  <c:v>-19.670999999999992</c:v>
                </c:pt>
                <c:pt idx="64103">
                  <c:v>-19.669000000000011</c:v>
                </c:pt>
                <c:pt idx="64104">
                  <c:v>-19.667000000000002</c:v>
                </c:pt>
                <c:pt idx="64105">
                  <c:v>-19.664999999999992</c:v>
                </c:pt>
                <c:pt idx="64106">
                  <c:v>-19.663000000000011</c:v>
                </c:pt>
                <c:pt idx="64107">
                  <c:v>-19.661000000000001</c:v>
                </c:pt>
                <c:pt idx="64108">
                  <c:v>-19.658999999999992</c:v>
                </c:pt>
                <c:pt idx="64109">
                  <c:v>-19.657000000000011</c:v>
                </c:pt>
                <c:pt idx="64110">
                  <c:v>-19.655000000000001</c:v>
                </c:pt>
                <c:pt idx="64111">
                  <c:v>-19.652999999999992</c:v>
                </c:pt>
                <c:pt idx="64112">
                  <c:v>-19.65100000000001</c:v>
                </c:pt>
                <c:pt idx="64113">
                  <c:v>-19.649000000000001</c:v>
                </c:pt>
                <c:pt idx="64114">
                  <c:v>-19.646999999999991</c:v>
                </c:pt>
                <c:pt idx="64115">
                  <c:v>-19.64500000000001</c:v>
                </c:pt>
                <c:pt idx="64116">
                  <c:v>-19.643000000000001</c:v>
                </c:pt>
                <c:pt idx="64117">
                  <c:v>-19.640999999999991</c:v>
                </c:pt>
                <c:pt idx="64118">
                  <c:v>-19.63900000000001</c:v>
                </c:pt>
                <c:pt idx="64119">
                  <c:v>-19.637</c:v>
                </c:pt>
                <c:pt idx="64120">
                  <c:v>-19.634999999999991</c:v>
                </c:pt>
                <c:pt idx="64121">
                  <c:v>-19.63300000000001</c:v>
                </c:pt>
                <c:pt idx="64122">
                  <c:v>-19.631</c:v>
                </c:pt>
                <c:pt idx="64123">
                  <c:v>-19.628999999999991</c:v>
                </c:pt>
                <c:pt idx="64124">
                  <c:v>-19.62700000000001</c:v>
                </c:pt>
                <c:pt idx="64125">
                  <c:v>-19.625</c:v>
                </c:pt>
                <c:pt idx="64126">
                  <c:v>-19.62299999999999</c:v>
                </c:pt>
                <c:pt idx="64127">
                  <c:v>-19.621000000000009</c:v>
                </c:pt>
                <c:pt idx="64128">
                  <c:v>-19.619</c:v>
                </c:pt>
                <c:pt idx="64129">
                  <c:v>-19.61699999999999</c:v>
                </c:pt>
                <c:pt idx="64130">
                  <c:v>-19.615000000000009</c:v>
                </c:pt>
                <c:pt idx="64131">
                  <c:v>-19.613</c:v>
                </c:pt>
                <c:pt idx="64132">
                  <c:v>-19.61099999999999</c:v>
                </c:pt>
                <c:pt idx="64133">
                  <c:v>-19.609000000000009</c:v>
                </c:pt>
                <c:pt idx="64134">
                  <c:v>-19.606999999999999</c:v>
                </c:pt>
                <c:pt idx="64135">
                  <c:v>-19.60499999999999</c:v>
                </c:pt>
                <c:pt idx="64136">
                  <c:v>-19.603000000000009</c:v>
                </c:pt>
                <c:pt idx="64137">
                  <c:v>-19.600999999999999</c:v>
                </c:pt>
                <c:pt idx="64138">
                  <c:v>-19.59899999999999</c:v>
                </c:pt>
                <c:pt idx="64139">
                  <c:v>-19.597000000000008</c:v>
                </c:pt>
                <c:pt idx="64140">
                  <c:v>-19.594999999999999</c:v>
                </c:pt>
                <c:pt idx="64141">
                  <c:v>-19.592999999999989</c:v>
                </c:pt>
                <c:pt idx="64142">
                  <c:v>-19.591000000000008</c:v>
                </c:pt>
                <c:pt idx="64143">
                  <c:v>-19.588999999999999</c:v>
                </c:pt>
                <c:pt idx="64144">
                  <c:v>-19.586999999999989</c:v>
                </c:pt>
                <c:pt idx="64145">
                  <c:v>-19.585000000000008</c:v>
                </c:pt>
                <c:pt idx="64146">
                  <c:v>-19.582999999999998</c:v>
                </c:pt>
                <c:pt idx="64147">
                  <c:v>-19.580999999999989</c:v>
                </c:pt>
                <c:pt idx="64148">
                  <c:v>-19.579000000000008</c:v>
                </c:pt>
                <c:pt idx="64149">
                  <c:v>-19.576999999999998</c:v>
                </c:pt>
                <c:pt idx="64150">
                  <c:v>-19.574999999999989</c:v>
                </c:pt>
                <c:pt idx="64151">
                  <c:v>-19.573000000000008</c:v>
                </c:pt>
                <c:pt idx="64152">
                  <c:v>-19.570999999999998</c:v>
                </c:pt>
                <c:pt idx="64153">
                  <c:v>-19.568999999999988</c:v>
                </c:pt>
                <c:pt idx="64154">
                  <c:v>-19.567000000000007</c:v>
                </c:pt>
                <c:pt idx="64155">
                  <c:v>-19.564999999999998</c:v>
                </c:pt>
                <c:pt idx="64156">
                  <c:v>-19.562999999999988</c:v>
                </c:pt>
                <c:pt idx="64157">
                  <c:v>-19.561000000000007</c:v>
                </c:pt>
                <c:pt idx="64158">
                  <c:v>-19.558999999999997</c:v>
                </c:pt>
                <c:pt idx="64159">
                  <c:v>-19.556999999999988</c:v>
                </c:pt>
                <c:pt idx="64160">
                  <c:v>-19.555000000000007</c:v>
                </c:pt>
                <c:pt idx="64161">
                  <c:v>-19.552999999999997</c:v>
                </c:pt>
                <c:pt idx="64162">
                  <c:v>-19.550999999999988</c:v>
                </c:pt>
                <c:pt idx="64163">
                  <c:v>-19.549000000000007</c:v>
                </c:pt>
                <c:pt idx="64164">
                  <c:v>-19.546999999999997</c:v>
                </c:pt>
                <c:pt idx="64165">
                  <c:v>-19.544999999999987</c:v>
                </c:pt>
                <c:pt idx="64166">
                  <c:v>-19.543000000000006</c:v>
                </c:pt>
                <c:pt idx="64167">
                  <c:v>-19.540999999999997</c:v>
                </c:pt>
                <c:pt idx="64168">
                  <c:v>-19.538999999999987</c:v>
                </c:pt>
                <c:pt idx="64169">
                  <c:v>-19.537000000000006</c:v>
                </c:pt>
                <c:pt idx="64170">
                  <c:v>-19.534999999999997</c:v>
                </c:pt>
                <c:pt idx="64171">
                  <c:v>-19.532999999999987</c:v>
                </c:pt>
                <c:pt idx="64172">
                  <c:v>-19.531000000000006</c:v>
                </c:pt>
                <c:pt idx="64173">
                  <c:v>-19.528999999999996</c:v>
                </c:pt>
                <c:pt idx="64174">
                  <c:v>-19.526999999999987</c:v>
                </c:pt>
                <c:pt idx="64175">
                  <c:v>-19.525000000000006</c:v>
                </c:pt>
                <c:pt idx="64176">
                  <c:v>-19.522999999999996</c:v>
                </c:pt>
                <c:pt idx="64177">
                  <c:v>-19.520999999999987</c:v>
                </c:pt>
                <c:pt idx="64178">
                  <c:v>-19.519000000000005</c:v>
                </c:pt>
                <c:pt idx="64179">
                  <c:v>-19.516999999999996</c:v>
                </c:pt>
                <c:pt idx="64180">
                  <c:v>-19.514999999999986</c:v>
                </c:pt>
                <c:pt idx="64181">
                  <c:v>-19.513000000000005</c:v>
                </c:pt>
                <c:pt idx="64182">
                  <c:v>-19.510999999999996</c:v>
                </c:pt>
                <c:pt idx="64183">
                  <c:v>-19.508999999999986</c:v>
                </c:pt>
                <c:pt idx="64184">
                  <c:v>-19.507000000000005</c:v>
                </c:pt>
                <c:pt idx="64185">
                  <c:v>-19.504999999999995</c:v>
                </c:pt>
                <c:pt idx="64186">
                  <c:v>-19.502999999999986</c:v>
                </c:pt>
                <c:pt idx="64187">
                  <c:v>-19.501000000000005</c:v>
                </c:pt>
                <c:pt idx="64188">
                  <c:v>-19.498999999999995</c:v>
                </c:pt>
                <c:pt idx="64189">
                  <c:v>-19.497000000000014</c:v>
                </c:pt>
                <c:pt idx="64190">
                  <c:v>-19.495000000000005</c:v>
                </c:pt>
                <c:pt idx="64191">
                  <c:v>-19.492999999999995</c:v>
                </c:pt>
                <c:pt idx="64192">
                  <c:v>-19.491000000000014</c:v>
                </c:pt>
                <c:pt idx="64193">
                  <c:v>-19.489000000000004</c:v>
                </c:pt>
                <c:pt idx="64194">
                  <c:v>-19.486999999999995</c:v>
                </c:pt>
                <c:pt idx="64195">
                  <c:v>-19.485000000000014</c:v>
                </c:pt>
                <c:pt idx="64196">
                  <c:v>-19.483000000000004</c:v>
                </c:pt>
                <c:pt idx="64197">
                  <c:v>-19.480999999999995</c:v>
                </c:pt>
                <c:pt idx="64198">
                  <c:v>-19.479000000000013</c:v>
                </c:pt>
                <c:pt idx="64199">
                  <c:v>-19.477000000000004</c:v>
                </c:pt>
                <c:pt idx="64200">
                  <c:v>-19.474999999999994</c:v>
                </c:pt>
                <c:pt idx="64201">
                  <c:v>-19.473000000000013</c:v>
                </c:pt>
                <c:pt idx="64202">
                  <c:v>-19.471000000000004</c:v>
                </c:pt>
                <c:pt idx="64203">
                  <c:v>-19.468999999999994</c:v>
                </c:pt>
                <c:pt idx="64204">
                  <c:v>-19.467000000000013</c:v>
                </c:pt>
                <c:pt idx="64205">
                  <c:v>-19.465000000000003</c:v>
                </c:pt>
                <c:pt idx="64206">
                  <c:v>-19.462999999999994</c:v>
                </c:pt>
                <c:pt idx="64207">
                  <c:v>-19.461000000000013</c:v>
                </c:pt>
                <c:pt idx="64208">
                  <c:v>-19.459000000000003</c:v>
                </c:pt>
                <c:pt idx="64209">
                  <c:v>-19.456999999999994</c:v>
                </c:pt>
                <c:pt idx="64210">
                  <c:v>-19.455000000000013</c:v>
                </c:pt>
                <c:pt idx="64211">
                  <c:v>-19.453000000000003</c:v>
                </c:pt>
                <c:pt idx="64212">
                  <c:v>-19.450999999999993</c:v>
                </c:pt>
                <c:pt idx="64213">
                  <c:v>-19.449000000000012</c:v>
                </c:pt>
                <c:pt idx="64214">
                  <c:v>-19.447000000000003</c:v>
                </c:pt>
                <c:pt idx="64215">
                  <c:v>-19.444999999999993</c:v>
                </c:pt>
                <c:pt idx="64216">
                  <c:v>-19.443000000000012</c:v>
                </c:pt>
                <c:pt idx="64217">
                  <c:v>-19.441000000000003</c:v>
                </c:pt>
                <c:pt idx="64218">
                  <c:v>-19.438999999999993</c:v>
                </c:pt>
                <c:pt idx="64219">
                  <c:v>-19.437000000000012</c:v>
                </c:pt>
                <c:pt idx="64220">
                  <c:v>-19.435000000000002</c:v>
                </c:pt>
                <c:pt idx="64221">
                  <c:v>-19.432999999999993</c:v>
                </c:pt>
                <c:pt idx="64222">
                  <c:v>-19.431000000000012</c:v>
                </c:pt>
                <c:pt idx="64223">
                  <c:v>-19.429000000000002</c:v>
                </c:pt>
                <c:pt idx="64224">
                  <c:v>-19.426999999999992</c:v>
                </c:pt>
                <c:pt idx="64225">
                  <c:v>-19.425000000000011</c:v>
                </c:pt>
                <c:pt idx="64226">
                  <c:v>-19.423000000000002</c:v>
                </c:pt>
                <c:pt idx="64227">
                  <c:v>-19.420999999999992</c:v>
                </c:pt>
                <c:pt idx="64228">
                  <c:v>-19.419000000000011</c:v>
                </c:pt>
                <c:pt idx="64229">
                  <c:v>-19.417000000000002</c:v>
                </c:pt>
                <c:pt idx="64230">
                  <c:v>-19.414999999999992</c:v>
                </c:pt>
                <c:pt idx="64231">
                  <c:v>-19.413000000000011</c:v>
                </c:pt>
                <c:pt idx="64232">
                  <c:v>-19.411000000000001</c:v>
                </c:pt>
                <c:pt idx="64233">
                  <c:v>-19.408999999999992</c:v>
                </c:pt>
                <c:pt idx="64234">
                  <c:v>-19.407000000000011</c:v>
                </c:pt>
                <c:pt idx="64235">
                  <c:v>-19.405000000000001</c:v>
                </c:pt>
                <c:pt idx="64236">
                  <c:v>-19.402999999999992</c:v>
                </c:pt>
                <c:pt idx="64237">
                  <c:v>-19.40100000000001</c:v>
                </c:pt>
                <c:pt idx="64238">
                  <c:v>-19.399000000000001</c:v>
                </c:pt>
                <c:pt idx="64239">
                  <c:v>-19.396999999999991</c:v>
                </c:pt>
                <c:pt idx="64240">
                  <c:v>-19.39500000000001</c:v>
                </c:pt>
                <c:pt idx="64241">
                  <c:v>-19.393000000000001</c:v>
                </c:pt>
                <c:pt idx="64242">
                  <c:v>-19.390999999999991</c:v>
                </c:pt>
                <c:pt idx="64243">
                  <c:v>-19.38900000000001</c:v>
                </c:pt>
                <c:pt idx="64244">
                  <c:v>-19.387</c:v>
                </c:pt>
                <c:pt idx="64245">
                  <c:v>-19.384999999999991</c:v>
                </c:pt>
                <c:pt idx="64246">
                  <c:v>-19.38300000000001</c:v>
                </c:pt>
                <c:pt idx="64247">
                  <c:v>-19.381</c:v>
                </c:pt>
                <c:pt idx="64248">
                  <c:v>-19.378999999999991</c:v>
                </c:pt>
                <c:pt idx="64249">
                  <c:v>-19.37700000000001</c:v>
                </c:pt>
                <c:pt idx="64250">
                  <c:v>-19.375</c:v>
                </c:pt>
                <c:pt idx="64251">
                  <c:v>-19.37299999999999</c:v>
                </c:pt>
                <c:pt idx="64252">
                  <c:v>-19.371000000000009</c:v>
                </c:pt>
                <c:pt idx="64253">
                  <c:v>-19.369</c:v>
                </c:pt>
                <c:pt idx="64254">
                  <c:v>-19.36699999999999</c:v>
                </c:pt>
                <c:pt idx="64255">
                  <c:v>-19.365000000000009</c:v>
                </c:pt>
                <c:pt idx="64256">
                  <c:v>-19.363</c:v>
                </c:pt>
                <c:pt idx="64257">
                  <c:v>-19.36099999999999</c:v>
                </c:pt>
                <c:pt idx="64258">
                  <c:v>-19.359000000000009</c:v>
                </c:pt>
                <c:pt idx="64259">
                  <c:v>-19.356999999999999</c:v>
                </c:pt>
                <c:pt idx="64260">
                  <c:v>-19.35499999999999</c:v>
                </c:pt>
                <c:pt idx="64261">
                  <c:v>-19.353000000000009</c:v>
                </c:pt>
                <c:pt idx="64262">
                  <c:v>-19.350999999999999</c:v>
                </c:pt>
                <c:pt idx="64263">
                  <c:v>-19.34899999999999</c:v>
                </c:pt>
                <c:pt idx="64264">
                  <c:v>-19.347000000000008</c:v>
                </c:pt>
                <c:pt idx="64265">
                  <c:v>-19.344999999999999</c:v>
                </c:pt>
                <c:pt idx="64266">
                  <c:v>-19.342999999999989</c:v>
                </c:pt>
                <c:pt idx="64267">
                  <c:v>-19.341000000000008</c:v>
                </c:pt>
                <c:pt idx="64268">
                  <c:v>-19.338999999999999</c:v>
                </c:pt>
                <c:pt idx="64269">
                  <c:v>-19.336999999999989</c:v>
                </c:pt>
                <c:pt idx="64270">
                  <c:v>-19.335000000000008</c:v>
                </c:pt>
                <c:pt idx="64271">
                  <c:v>-19.332999999999998</c:v>
                </c:pt>
                <c:pt idx="64272">
                  <c:v>-19.330999999999989</c:v>
                </c:pt>
                <c:pt idx="64273">
                  <c:v>-19.329000000000008</c:v>
                </c:pt>
                <c:pt idx="64274">
                  <c:v>-19.326999999999998</c:v>
                </c:pt>
                <c:pt idx="64275">
                  <c:v>-19.324999999999989</c:v>
                </c:pt>
                <c:pt idx="64276">
                  <c:v>-19.323000000000008</c:v>
                </c:pt>
                <c:pt idx="64277">
                  <c:v>-19.320999999999998</c:v>
                </c:pt>
                <c:pt idx="64278">
                  <c:v>-19.318999999999988</c:v>
                </c:pt>
                <c:pt idx="64279">
                  <c:v>-19.317000000000007</c:v>
                </c:pt>
                <c:pt idx="64280">
                  <c:v>-19.314999999999998</c:v>
                </c:pt>
                <c:pt idx="64281">
                  <c:v>-19.312999999999988</c:v>
                </c:pt>
                <c:pt idx="64282">
                  <c:v>-19.311000000000007</c:v>
                </c:pt>
                <c:pt idx="64283">
                  <c:v>-19.308999999999997</c:v>
                </c:pt>
                <c:pt idx="64284">
                  <c:v>-19.306999999999988</c:v>
                </c:pt>
                <c:pt idx="64285">
                  <c:v>-19.305000000000007</c:v>
                </c:pt>
                <c:pt idx="64286">
                  <c:v>-19.302999999999997</c:v>
                </c:pt>
                <c:pt idx="64287">
                  <c:v>-19.300999999999988</c:v>
                </c:pt>
                <c:pt idx="64288">
                  <c:v>-19.299000000000007</c:v>
                </c:pt>
                <c:pt idx="64289">
                  <c:v>-19.296999999999997</c:v>
                </c:pt>
                <c:pt idx="64290">
                  <c:v>-19.294999999999987</c:v>
                </c:pt>
                <c:pt idx="64291">
                  <c:v>-19.293000000000006</c:v>
                </c:pt>
                <c:pt idx="64292">
                  <c:v>-19.290999999999997</c:v>
                </c:pt>
                <c:pt idx="64293">
                  <c:v>-19.288999999999987</c:v>
                </c:pt>
                <c:pt idx="64294">
                  <c:v>-19.287000000000006</c:v>
                </c:pt>
                <c:pt idx="64295">
                  <c:v>-19.284999999999997</c:v>
                </c:pt>
                <c:pt idx="64296">
                  <c:v>-19.282999999999987</c:v>
                </c:pt>
                <c:pt idx="64297">
                  <c:v>-19.281000000000006</c:v>
                </c:pt>
                <c:pt idx="64298">
                  <c:v>-19.278999999999996</c:v>
                </c:pt>
                <c:pt idx="64299">
                  <c:v>-19.276999999999987</c:v>
                </c:pt>
                <c:pt idx="64300">
                  <c:v>-19.275000000000006</c:v>
                </c:pt>
                <c:pt idx="64301">
                  <c:v>-19.272999999999996</c:v>
                </c:pt>
                <c:pt idx="64302">
                  <c:v>-19.270999999999987</c:v>
                </c:pt>
                <c:pt idx="64303">
                  <c:v>-19.269000000000005</c:v>
                </c:pt>
                <c:pt idx="64304">
                  <c:v>-19.266999999999996</c:v>
                </c:pt>
                <c:pt idx="64305">
                  <c:v>-19.264999999999986</c:v>
                </c:pt>
                <c:pt idx="64306">
                  <c:v>-19.263000000000005</c:v>
                </c:pt>
                <c:pt idx="64307">
                  <c:v>-19.260999999999996</c:v>
                </c:pt>
                <c:pt idx="64308">
                  <c:v>-19.258999999999986</c:v>
                </c:pt>
                <c:pt idx="64309">
                  <c:v>-19.257000000000005</c:v>
                </c:pt>
                <c:pt idx="64310">
                  <c:v>-19.254999999999995</c:v>
                </c:pt>
                <c:pt idx="64311">
                  <c:v>-19.252999999999986</c:v>
                </c:pt>
                <c:pt idx="64312">
                  <c:v>-19.251000000000005</c:v>
                </c:pt>
                <c:pt idx="64313">
                  <c:v>-19.248999999999995</c:v>
                </c:pt>
                <c:pt idx="64314">
                  <c:v>-19.247000000000014</c:v>
                </c:pt>
                <c:pt idx="64315">
                  <c:v>-19.245000000000005</c:v>
                </c:pt>
                <c:pt idx="64316">
                  <c:v>-19.242999999999995</c:v>
                </c:pt>
                <c:pt idx="64317">
                  <c:v>-19.241000000000014</c:v>
                </c:pt>
                <c:pt idx="64318">
                  <c:v>-19.239000000000004</c:v>
                </c:pt>
                <c:pt idx="64319">
                  <c:v>-19.236999999999995</c:v>
                </c:pt>
                <c:pt idx="64320">
                  <c:v>-19.235000000000014</c:v>
                </c:pt>
                <c:pt idx="64321">
                  <c:v>-19.233000000000004</c:v>
                </c:pt>
                <c:pt idx="64322">
                  <c:v>-19.230999999999995</c:v>
                </c:pt>
                <c:pt idx="64323">
                  <c:v>-19.229000000000013</c:v>
                </c:pt>
                <c:pt idx="64324">
                  <c:v>-19.227000000000004</c:v>
                </c:pt>
                <c:pt idx="64325">
                  <c:v>-19.224999999999994</c:v>
                </c:pt>
                <c:pt idx="64326">
                  <c:v>-19.223000000000013</c:v>
                </c:pt>
                <c:pt idx="64327">
                  <c:v>-19.221000000000004</c:v>
                </c:pt>
                <c:pt idx="64328">
                  <c:v>-19.218999999999994</c:v>
                </c:pt>
                <c:pt idx="64329">
                  <c:v>-19.217000000000013</c:v>
                </c:pt>
                <c:pt idx="64330">
                  <c:v>-19.215000000000003</c:v>
                </c:pt>
                <c:pt idx="64331">
                  <c:v>-19.212999999999994</c:v>
                </c:pt>
                <c:pt idx="64332">
                  <c:v>-19.211000000000013</c:v>
                </c:pt>
                <c:pt idx="64333">
                  <c:v>-19.209000000000003</c:v>
                </c:pt>
                <c:pt idx="64334">
                  <c:v>-19.206999999999994</c:v>
                </c:pt>
                <c:pt idx="64335">
                  <c:v>-19.205000000000013</c:v>
                </c:pt>
                <c:pt idx="64336">
                  <c:v>-19.203000000000003</c:v>
                </c:pt>
                <c:pt idx="64337">
                  <c:v>-19.200999999999993</c:v>
                </c:pt>
                <c:pt idx="64338">
                  <c:v>-19.199000000000012</c:v>
                </c:pt>
                <c:pt idx="64339">
                  <c:v>-19.197000000000003</c:v>
                </c:pt>
                <c:pt idx="64340">
                  <c:v>-19.194999999999993</c:v>
                </c:pt>
                <c:pt idx="64341">
                  <c:v>-19.193000000000012</c:v>
                </c:pt>
                <c:pt idx="64342">
                  <c:v>-19.191000000000003</c:v>
                </c:pt>
                <c:pt idx="64343">
                  <c:v>-19.188999999999993</c:v>
                </c:pt>
                <c:pt idx="64344">
                  <c:v>-19.187000000000012</c:v>
                </c:pt>
                <c:pt idx="64345">
                  <c:v>-19.185000000000002</c:v>
                </c:pt>
                <c:pt idx="64346">
                  <c:v>-19.182999999999993</c:v>
                </c:pt>
                <c:pt idx="64347">
                  <c:v>-19.181000000000012</c:v>
                </c:pt>
                <c:pt idx="64348">
                  <c:v>-19.179000000000002</c:v>
                </c:pt>
                <c:pt idx="64349">
                  <c:v>-19.176999999999992</c:v>
                </c:pt>
                <c:pt idx="64350">
                  <c:v>-19.175000000000011</c:v>
                </c:pt>
                <c:pt idx="64351">
                  <c:v>-19.173000000000002</c:v>
                </c:pt>
                <c:pt idx="64352">
                  <c:v>-19.170999999999992</c:v>
                </c:pt>
                <c:pt idx="64353">
                  <c:v>-19.169000000000011</c:v>
                </c:pt>
                <c:pt idx="64354">
                  <c:v>-19.167000000000002</c:v>
                </c:pt>
                <c:pt idx="64355">
                  <c:v>-19.164999999999992</c:v>
                </c:pt>
                <c:pt idx="64356">
                  <c:v>-19.163000000000011</c:v>
                </c:pt>
                <c:pt idx="64357">
                  <c:v>-19.161000000000001</c:v>
                </c:pt>
                <c:pt idx="64358">
                  <c:v>-19.158999999999992</c:v>
                </c:pt>
                <c:pt idx="64359">
                  <c:v>-19.157000000000011</c:v>
                </c:pt>
                <c:pt idx="64360">
                  <c:v>-19.155000000000001</c:v>
                </c:pt>
                <c:pt idx="64361">
                  <c:v>-19.152999999999992</c:v>
                </c:pt>
                <c:pt idx="64362">
                  <c:v>-19.15100000000001</c:v>
                </c:pt>
                <c:pt idx="64363">
                  <c:v>-19.149000000000001</c:v>
                </c:pt>
                <c:pt idx="64364">
                  <c:v>-19.146999999999991</c:v>
                </c:pt>
                <c:pt idx="64365">
                  <c:v>-19.14500000000001</c:v>
                </c:pt>
                <c:pt idx="64366">
                  <c:v>-19.143000000000001</c:v>
                </c:pt>
                <c:pt idx="64367">
                  <c:v>-19.140999999999991</c:v>
                </c:pt>
                <c:pt idx="64368">
                  <c:v>-19.13900000000001</c:v>
                </c:pt>
                <c:pt idx="64369">
                  <c:v>-19.137</c:v>
                </c:pt>
                <c:pt idx="64370">
                  <c:v>-19.134999999999991</c:v>
                </c:pt>
                <c:pt idx="64371">
                  <c:v>-19.13300000000001</c:v>
                </c:pt>
                <c:pt idx="64372">
                  <c:v>-19.131</c:v>
                </c:pt>
                <c:pt idx="64373">
                  <c:v>-19.128999999999991</c:v>
                </c:pt>
                <c:pt idx="64374">
                  <c:v>-19.12700000000001</c:v>
                </c:pt>
                <c:pt idx="64375">
                  <c:v>-19.125</c:v>
                </c:pt>
                <c:pt idx="64376">
                  <c:v>-19.12299999999999</c:v>
                </c:pt>
                <c:pt idx="64377">
                  <c:v>-19.121000000000009</c:v>
                </c:pt>
                <c:pt idx="64378">
                  <c:v>-19.119</c:v>
                </c:pt>
                <c:pt idx="64379">
                  <c:v>-19.11699999999999</c:v>
                </c:pt>
                <c:pt idx="64380">
                  <c:v>-19.115000000000009</c:v>
                </c:pt>
                <c:pt idx="64381">
                  <c:v>-19.113</c:v>
                </c:pt>
                <c:pt idx="64382">
                  <c:v>-19.11099999999999</c:v>
                </c:pt>
                <c:pt idx="64383">
                  <c:v>-19.109000000000009</c:v>
                </c:pt>
                <c:pt idx="64384">
                  <c:v>-19.106999999999999</c:v>
                </c:pt>
                <c:pt idx="64385">
                  <c:v>-19.10499999999999</c:v>
                </c:pt>
                <c:pt idx="64386">
                  <c:v>-19.103000000000009</c:v>
                </c:pt>
                <c:pt idx="64387">
                  <c:v>-19.100999999999999</c:v>
                </c:pt>
                <c:pt idx="64388">
                  <c:v>-19.09899999999999</c:v>
                </c:pt>
                <c:pt idx="64389">
                  <c:v>-19.097000000000008</c:v>
                </c:pt>
                <c:pt idx="64390">
                  <c:v>-19.094999999999999</c:v>
                </c:pt>
                <c:pt idx="64391">
                  <c:v>-19.092999999999989</c:v>
                </c:pt>
                <c:pt idx="64392">
                  <c:v>-19.091000000000008</c:v>
                </c:pt>
                <c:pt idx="64393">
                  <c:v>-19.088999999999999</c:v>
                </c:pt>
                <c:pt idx="64394">
                  <c:v>-19.086999999999989</c:v>
                </c:pt>
                <c:pt idx="64395">
                  <c:v>-19.085000000000008</c:v>
                </c:pt>
                <c:pt idx="64396">
                  <c:v>-19.082999999999998</c:v>
                </c:pt>
                <c:pt idx="64397">
                  <c:v>-19.080999999999989</c:v>
                </c:pt>
                <c:pt idx="64398">
                  <c:v>-19.079000000000008</c:v>
                </c:pt>
                <c:pt idx="64399">
                  <c:v>-19.076999999999998</c:v>
                </c:pt>
                <c:pt idx="64400">
                  <c:v>-19.074999999999989</c:v>
                </c:pt>
                <c:pt idx="64401">
                  <c:v>-19.073000000000008</c:v>
                </c:pt>
                <c:pt idx="64402">
                  <c:v>-19.070999999999998</c:v>
                </c:pt>
                <c:pt idx="64403">
                  <c:v>-19.068999999999988</c:v>
                </c:pt>
                <c:pt idx="64404">
                  <c:v>-19.067000000000007</c:v>
                </c:pt>
                <c:pt idx="64405">
                  <c:v>-19.064999999999998</c:v>
                </c:pt>
                <c:pt idx="64406">
                  <c:v>-19.062999999999988</c:v>
                </c:pt>
                <c:pt idx="64407">
                  <c:v>-19.061000000000007</c:v>
                </c:pt>
                <c:pt idx="64408">
                  <c:v>-19.058999999999997</c:v>
                </c:pt>
                <c:pt idx="64409">
                  <c:v>-19.056999999999988</c:v>
                </c:pt>
                <c:pt idx="64410">
                  <c:v>-19.055000000000007</c:v>
                </c:pt>
                <c:pt idx="64411">
                  <c:v>-19.052999999999997</c:v>
                </c:pt>
                <c:pt idx="64412">
                  <c:v>-19.050999999999988</c:v>
                </c:pt>
                <c:pt idx="64413">
                  <c:v>-19.049000000000007</c:v>
                </c:pt>
                <c:pt idx="64414">
                  <c:v>-19.046999999999997</c:v>
                </c:pt>
                <c:pt idx="64415">
                  <c:v>-19.044999999999987</c:v>
                </c:pt>
                <c:pt idx="64416">
                  <c:v>-19.043000000000006</c:v>
                </c:pt>
                <c:pt idx="64417">
                  <c:v>-19.040999999999997</c:v>
                </c:pt>
                <c:pt idx="64418">
                  <c:v>-19.038999999999987</c:v>
                </c:pt>
                <c:pt idx="64419">
                  <c:v>-19.037000000000006</c:v>
                </c:pt>
                <c:pt idx="64420">
                  <c:v>-19.034999999999997</c:v>
                </c:pt>
                <c:pt idx="64421">
                  <c:v>-19.032999999999987</c:v>
                </c:pt>
                <c:pt idx="64422">
                  <c:v>-19.031000000000006</c:v>
                </c:pt>
                <c:pt idx="64423">
                  <c:v>-19.028999999999996</c:v>
                </c:pt>
                <c:pt idx="64424">
                  <c:v>-19.026999999999987</c:v>
                </c:pt>
                <c:pt idx="64425">
                  <c:v>-19.025000000000006</c:v>
                </c:pt>
                <c:pt idx="64426">
                  <c:v>-19.022999999999996</c:v>
                </c:pt>
                <c:pt idx="64427">
                  <c:v>-19.020999999999987</c:v>
                </c:pt>
                <c:pt idx="64428">
                  <c:v>-19.019000000000005</c:v>
                </c:pt>
                <c:pt idx="64429">
                  <c:v>-19.016999999999996</c:v>
                </c:pt>
                <c:pt idx="64430">
                  <c:v>-19.014999999999986</c:v>
                </c:pt>
                <c:pt idx="64431">
                  <c:v>-19.013000000000005</c:v>
                </c:pt>
                <c:pt idx="64432">
                  <c:v>-19.010999999999996</c:v>
                </c:pt>
                <c:pt idx="64433">
                  <c:v>-19.008999999999986</c:v>
                </c:pt>
                <c:pt idx="64434">
                  <c:v>-19.007000000000005</c:v>
                </c:pt>
                <c:pt idx="64435">
                  <c:v>-19.004999999999995</c:v>
                </c:pt>
                <c:pt idx="64436">
                  <c:v>-19.002999999999986</c:v>
                </c:pt>
                <c:pt idx="64437">
                  <c:v>-19.001000000000005</c:v>
                </c:pt>
                <c:pt idx="64438">
                  <c:v>-18.998999999999995</c:v>
                </c:pt>
                <c:pt idx="64439">
                  <c:v>-18.997000000000014</c:v>
                </c:pt>
                <c:pt idx="64440">
                  <c:v>-18.995000000000005</c:v>
                </c:pt>
                <c:pt idx="64441">
                  <c:v>-18.992999999999995</c:v>
                </c:pt>
                <c:pt idx="64442">
                  <c:v>-18.991000000000014</c:v>
                </c:pt>
                <c:pt idx="64443">
                  <c:v>-18.989000000000004</c:v>
                </c:pt>
                <c:pt idx="64444">
                  <c:v>-18.986999999999995</c:v>
                </c:pt>
                <c:pt idx="64445">
                  <c:v>-18.985000000000014</c:v>
                </c:pt>
                <c:pt idx="64446">
                  <c:v>-18.983000000000004</c:v>
                </c:pt>
                <c:pt idx="64447">
                  <c:v>-18.980999999999995</c:v>
                </c:pt>
                <c:pt idx="64448">
                  <c:v>-18.979000000000013</c:v>
                </c:pt>
                <c:pt idx="64449">
                  <c:v>-18.977000000000004</c:v>
                </c:pt>
                <c:pt idx="64450">
                  <c:v>-18.974999999999994</c:v>
                </c:pt>
                <c:pt idx="64451">
                  <c:v>-18.973000000000013</c:v>
                </c:pt>
                <c:pt idx="64452">
                  <c:v>-18.971000000000004</c:v>
                </c:pt>
                <c:pt idx="64453">
                  <c:v>-18.968999999999994</c:v>
                </c:pt>
                <c:pt idx="64454">
                  <c:v>-18.967000000000013</c:v>
                </c:pt>
                <c:pt idx="64455">
                  <c:v>-18.965000000000003</c:v>
                </c:pt>
                <c:pt idx="64456">
                  <c:v>-18.962999999999994</c:v>
                </c:pt>
                <c:pt idx="64457">
                  <c:v>-18.961000000000013</c:v>
                </c:pt>
                <c:pt idx="64458">
                  <c:v>-18.959000000000003</c:v>
                </c:pt>
                <c:pt idx="64459">
                  <c:v>-18.956999999999994</c:v>
                </c:pt>
                <c:pt idx="64460">
                  <c:v>-18.955000000000013</c:v>
                </c:pt>
                <c:pt idx="64461">
                  <c:v>-18.953000000000003</c:v>
                </c:pt>
                <c:pt idx="64462">
                  <c:v>-18.950999999999993</c:v>
                </c:pt>
                <c:pt idx="64463">
                  <c:v>-18.949000000000012</c:v>
                </c:pt>
                <c:pt idx="64464">
                  <c:v>-18.947000000000003</c:v>
                </c:pt>
                <c:pt idx="64465">
                  <c:v>-18.944999999999993</c:v>
                </c:pt>
                <c:pt idx="64466">
                  <c:v>-18.943000000000012</c:v>
                </c:pt>
                <c:pt idx="64467">
                  <c:v>-18.941000000000003</c:v>
                </c:pt>
                <c:pt idx="64468">
                  <c:v>-18.938999999999993</c:v>
                </c:pt>
                <c:pt idx="64469">
                  <c:v>-18.937000000000012</c:v>
                </c:pt>
                <c:pt idx="64470">
                  <c:v>-18.935000000000002</c:v>
                </c:pt>
                <c:pt idx="64471">
                  <c:v>-18.932999999999993</c:v>
                </c:pt>
                <c:pt idx="64472">
                  <c:v>-18.931000000000012</c:v>
                </c:pt>
                <c:pt idx="64473">
                  <c:v>-18.929000000000002</c:v>
                </c:pt>
                <c:pt idx="64474">
                  <c:v>-18.926999999999992</c:v>
                </c:pt>
                <c:pt idx="64475">
                  <c:v>-18.925000000000011</c:v>
                </c:pt>
                <c:pt idx="64476">
                  <c:v>-18.923000000000002</c:v>
                </c:pt>
                <c:pt idx="64477">
                  <c:v>-18.920999999999992</c:v>
                </c:pt>
                <c:pt idx="64478">
                  <c:v>-18.919000000000011</c:v>
                </c:pt>
                <c:pt idx="64479">
                  <c:v>-18.917000000000002</c:v>
                </c:pt>
                <c:pt idx="64480">
                  <c:v>-18.914999999999992</c:v>
                </c:pt>
                <c:pt idx="64481">
                  <c:v>-18.913000000000011</c:v>
                </c:pt>
                <c:pt idx="64482">
                  <c:v>-18.911000000000001</c:v>
                </c:pt>
                <c:pt idx="64483">
                  <c:v>-18.908999999999992</c:v>
                </c:pt>
                <c:pt idx="64484">
                  <c:v>-18.907000000000011</c:v>
                </c:pt>
                <c:pt idx="64485">
                  <c:v>-18.905000000000001</c:v>
                </c:pt>
                <c:pt idx="64486">
                  <c:v>-18.902999999999992</c:v>
                </c:pt>
                <c:pt idx="64487">
                  <c:v>-18.90100000000001</c:v>
                </c:pt>
                <c:pt idx="64488">
                  <c:v>-18.899000000000001</c:v>
                </c:pt>
                <c:pt idx="64489">
                  <c:v>-18.896999999999991</c:v>
                </c:pt>
                <c:pt idx="64490">
                  <c:v>-18.89500000000001</c:v>
                </c:pt>
                <c:pt idx="64491">
                  <c:v>-18.893000000000001</c:v>
                </c:pt>
                <c:pt idx="64492">
                  <c:v>-18.890999999999991</c:v>
                </c:pt>
                <c:pt idx="64493">
                  <c:v>-18.88900000000001</c:v>
                </c:pt>
                <c:pt idx="64494">
                  <c:v>-18.887</c:v>
                </c:pt>
                <c:pt idx="64495">
                  <c:v>-18.884999999999991</c:v>
                </c:pt>
                <c:pt idx="64496">
                  <c:v>-18.88300000000001</c:v>
                </c:pt>
                <c:pt idx="64497">
                  <c:v>-18.881</c:v>
                </c:pt>
                <c:pt idx="64498">
                  <c:v>-18.878999999999991</c:v>
                </c:pt>
                <c:pt idx="64499">
                  <c:v>-18.87700000000001</c:v>
                </c:pt>
                <c:pt idx="64500">
                  <c:v>-18.875</c:v>
                </c:pt>
                <c:pt idx="64501">
                  <c:v>-18.87299999999999</c:v>
                </c:pt>
                <c:pt idx="64502">
                  <c:v>-18.871000000000009</c:v>
                </c:pt>
                <c:pt idx="64503">
                  <c:v>-18.869</c:v>
                </c:pt>
                <c:pt idx="64504">
                  <c:v>-18.86699999999999</c:v>
                </c:pt>
                <c:pt idx="64505">
                  <c:v>-18.865000000000009</c:v>
                </c:pt>
                <c:pt idx="64506">
                  <c:v>-18.863</c:v>
                </c:pt>
                <c:pt idx="64507">
                  <c:v>-18.86099999999999</c:v>
                </c:pt>
                <c:pt idx="64508">
                  <c:v>-18.859000000000009</c:v>
                </c:pt>
                <c:pt idx="64509">
                  <c:v>-18.856999999999999</c:v>
                </c:pt>
                <c:pt idx="64510">
                  <c:v>-18.85499999999999</c:v>
                </c:pt>
                <c:pt idx="64511">
                  <c:v>-18.853000000000009</c:v>
                </c:pt>
                <c:pt idx="64512">
                  <c:v>-18.850999999999999</c:v>
                </c:pt>
                <c:pt idx="64513">
                  <c:v>-18.84899999999999</c:v>
                </c:pt>
                <c:pt idx="64514">
                  <c:v>-18.847000000000008</c:v>
                </c:pt>
                <c:pt idx="64515">
                  <c:v>-18.844999999999999</c:v>
                </c:pt>
                <c:pt idx="64516">
                  <c:v>-18.842999999999989</c:v>
                </c:pt>
                <c:pt idx="64517">
                  <c:v>-18.841000000000008</c:v>
                </c:pt>
                <c:pt idx="64518">
                  <c:v>-18.838999999999999</c:v>
                </c:pt>
                <c:pt idx="64519">
                  <c:v>-18.836999999999989</c:v>
                </c:pt>
                <c:pt idx="64520">
                  <c:v>-18.835000000000008</c:v>
                </c:pt>
                <c:pt idx="64521">
                  <c:v>-18.832999999999998</c:v>
                </c:pt>
                <c:pt idx="64522">
                  <c:v>-18.830999999999989</c:v>
                </c:pt>
                <c:pt idx="64523">
                  <c:v>-18.829000000000008</c:v>
                </c:pt>
                <c:pt idx="64524">
                  <c:v>-18.826999999999998</c:v>
                </c:pt>
                <c:pt idx="64525">
                  <c:v>-18.824999999999989</c:v>
                </c:pt>
                <c:pt idx="64526">
                  <c:v>-18.823000000000008</c:v>
                </c:pt>
                <c:pt idx="64527">
                  <c:v>-18.820999999999998</c:v>
                </c:pt>
                <c:pt idx="64528">
                  <c:v>-18.818999999999988</c:v>
                </c:pt>
                <c:pt idx="64529">
                  <c:v>-18.817000000000007</c:v>
                </c:pt>
                <c:pt idx="64530">
                  <c:v>-18.814999999999998</c:v>
                </c:pt>
                <c:pt idx="64531">
                  <c:v>-18.812999999999988</c:v>
                </c:pt>
                <c:pt idx="64532">
                  <c:v>-18.811000000000007</c:v>
                </c:pt>
                <c:pt idx="64533">
                  <c:v>-18.808999999999997</c:v>
                </c:pt>
                <c:pt idx="64534">
                  <c:v>-18.806999999999988</c:v>
                </c:pt>
                <c:pt idx="64535">
                  <c:v>-18.805000000000007</c:v>
                </c:pt>
                <c:pt idx="64536">
                  <c:v>-18.802999999999997</c:v>
                </c:pt>
                <c:pt idx="64537">
                  <c:v>-18.800999999999988</c:v>
                </c:pt>
                <c:pt idx="64538">
                  <c:v>-18.799000000000007</c:v>
                </c:pt>
                <c:pt idx="64539">
                  <c:v>-18.796999999999997</c:v>
                </c:pt>
                <c:pt idx="64540">
                  <c:v>-18.794999999999987</c:v>
                </c:pt>
                <c:pt idx="64541">
                  <c:v>-18.793000000000006</c:v>
                </c:pt>
                <c:pt idx="64542">
                  <c:v>-18.790999999999997</c:v>
                </c:pt>
                <c:pt idx="64543">
                  <c:v>-18.788999999999987</c:v>
                </c:pt>
                <c:pt idx="64544">
                  <c:v>-18.787000000000006</c:v>
                </c:pt>
                <c:pt idx="64545">
                  <c:v>-18.784999999999997</c:v>
                </c:pt>
                <c:pt idx="64546">
                  <c:v>-18.782999999999987</c:v>
                </c:pt>
                <c:pt idx="64547">
                  <c:v>-18.781000000000006</c:v>
                </c:pt>
                <c:pt idx="64548">
                  <c:v>-18.778999999999996</c:v>
                </c:pt>
                <c:pt idx="64549">
                  <c:v>-18.776999999999987</c:v>
                </c:pt>
                <c:pt idx="64550">
                  <c:v>-18.775000000000006</c:v>
                </c:pt>
                <c:pt idx="64551">
                  <c:v>-18.772999999999996</c:v>
                </c:pt>
                <c:pt idx="64552">
                  <c:v>-18.770999999999987</c:v>
                </c:pt>
                <c:pt idx="64553">
                  <c:v>-18.769000000000005</c:v>
                </c:pt>
                <c:pt idx="64554">
                  <c:v>-18.766999999999996</c:v>
                </c:pt>
                <c:pt idx="64555">
                  <c:v>-18.764999999999986</c:v>
                </c:pt>
                <c:pt idx="64556">
                  <c:v>-18.763000000000005</c:v>
                </c:pt>
                <c:pt idx="64557">
                  <c:v>-18.760999999999996</c:v>
                </c:pt>
                <c:pt idx="64558">
                  <c:v>-18.758999999999986</c:v>
                </c:pt>
                <c:pt idx="64559">
                  <c:v>-18.757000000000005</c:v>
                </c:pt>
                <c:pt idx="64560">
                  <c:v>-18.754999999999995</c:v>
                </c:pt>
                <c:pt idx="64561">
                  <c:v>-18.752999999999986</c:v>
                </c:pt>
                <c:pt idx="64562">
                  <c:v>-18.751000000000005</c:v>
                </c:pt>
                <c:pt idx="64563">
                  <c:v>-18.748999999999995</c:v>
                </c:pt>
                <c:pt idx="64564">
                  <c:v>-18.747000000000014</c:v>
                </c:pt>
                <c:pt idx="64565">
                  <c:v>-18.745000000000005</c:v>
                </c:pt>
                <c:pt idx="64566">
                  <c:v>-18.742999999999995</c:v>
                </c:pt>
                <c:pt idx="64567">
                  <c:v>-18.741000000000014</c:v>
                </c:pt>
                <c:pt idx="64568">
                  <c:v>-18.739000000000004</c:v>
                </c:pt>
                <c:pt idx="64569">
                  <c:v>-18.736999999999995</c:v>
                </c:pt>
                <c:pt idx="64570">
                  <c:v>-18.735000000000014</c:v>
                </c:pt>
                <c:pt idx="64571">
                  <c:v>-18.733000000000004</c:v>
                </c:pt>
                <c:pt idx="64572">
                  <c:v>-18.730999999999995</c:v>
                </c:pt>
                <c:pt idx="64573">
                  <c:v>-18.729000000000013</c:v>
                </c:pt>
                <c:pt idx="64574">
                  <c:v>-18.727000000000004</c:v>
                </c:pt>
                <c:pt idx="64575">
                  <c:v>-18.724999999999994</c:v>
                </c:pt>
                <c:pt idx="64576">
                  <c:v>-18.723000000000013</c:v>
                </c:pt>
                <c:pt idx="64577">
                  <c:v>-18.721000000000004</c:v>
                </c:pt>
                <c:pt idx="64578">
                  <c:v>-18.718999999999994</c:v>
                </c:pt>
                <c:pt idx="64579">
                  <c:v>-18.717000000000013</c:v>
                </c:pt>
                <c:pt idx="64580">
                  <c:v>-18.715000000000003</c:v>
                </c:pt>
                <c:pt idx="64581">
                  <c:v>-18.712999999999994</c:v>
                </c:pt>
                <c:pt idx="64582">
                  <c:v>-18.711000000000013</c:v>
                </c:pt>
                <c:pt idx="64583">
                  <c:v>-18.709000000000003</c:v>
                </c:pt>
                <c:pt idx="64584">
                  <c:v>-18.706999999999994</c:v>
                </c:pt>
                <c:pt idx="64585">
                  <c:v>-18.705000000000013</c:v>
                </c:pt>
                <c:pt idx="64586">
                  <c:v>-18.703000000000003</c:v>
                </c:pt>
                <c:pt idx="64587">
                  <c:v>-18.700999999999993</c:v>
                </c:pt>
                <c:pt idx="64588">
                  <c:v>-18.699000000000012</c:v>
                </c:pt>
                <c:pt idx="64589">
                  <c:v>-18.697000000000003</c:v>
                </c:pt>
                <c:pt idx="64590">
                  <c:v>-18.694999999999993</c:v>
                </c:pt>
                <c:pt idx="64591">
                  <c:v>-18.693000000000012</c:v>
                </c:pt>
                <c:pt idx="64592">
                  <c:v>-18.691000000000003</c:v>
                </c:pt>
                <c:pt idx="64593">
                  <c:v>-18.688999999999993</c:v>
                </c:pt>
                <c:pt idx="64594">
                  <c:v>-18.687000000000012</c:v>
                </c:pt>
                <c:pt idx="64595">
                  <c:v>-18.685000000000002</c:v>
                </c:pt>
                <c:pt idx="64596">
                  <c:v>-18.682999999999993</c:v>
                </c:pt>
                <c:pt idx="64597">
                  <c:v>-18.681000000000012</c:v>
                </c:pt>
                <c:pt idx="64598">
                  <c:v>-18.679000000000002</c:v>
                </c:pt>
                <c:pt idx="64599">
                  <c:v>-18.676999999999992</c:v>
                </c:pt>
                <c:pt idx="64600">
                  <c:v>-18.675000000000011</c:v>
                </c:pt>
                <c:pt idx="64601">
                  <c:v>-18.673000000000002</c:v>
                </c:pt>
                <c:pt idx="64602">
                  <c:v>-18.670999999999992</c:v>
                </c:pt>
                <c:pt idx="64603">
                  <c:v>-18.669000000000011</c:v>
                </c:pt>
                <c:pt idx="64604">
                  <c:v>-18.667000000000002</c:v>
                </c:pt>
                <c:pt idx="64605">
                  <c:v>-18.664999999999992</c:v>
                </c:pt>
                <c:pt idx="64606">
                  <c:v>-18.663000000000011</c:v>
                </c:pt>
                <c:pt idx="64607">
                  <c:v>-18.661000000000001</c:v>
                </c:pt>
                <c:pt idx="64608">
                  <c:v>-18.658999999999992</c:v>
                </c:pt>
                <c:pt idx="64609">
                  <c:v>-18.657000000000011</c:v>
                </c:pt>
                <c:pt idx="64610">
                  <c:v>-18.655000000000001</c:v>
                </c:pt>
                <c:pt idx="64611">
                  <c:v>-18.652999999999992</c:v>
                </c:pt>
                <c:pt idx="64612">
                  <c:v>-18.65100000000001</c:v>
                </c:pt>
                <c:pt idx="64613">
                  <c:v>-18.649000000000001</c:v>
                </c:pt>
                <c:pt idx="64614">
                  <c:v>-18.646999999999991</c:v>
                </c:pt>
                <c:pt idx="64615">
                  <c:v>-18.64500000000001</c:v>
                </c:pt>
                <c:pt idx="64616">
                  <c:v>-18.643000000000001</c:v>
                </c:pt>
                <c:pt idx="64617">
                  <c:v>-18.640999999999991</c:v>
                </c:pt>
                <c:pt idx="64618">
                  <c:v>-18.63900000000001</c:v>
                </c:pt>
                <c:pt idx="64619">
                  <c:v>-18.637</c:v>
                </c:pt>
                <c:pt idx="64620">
                  <c:v>-18.634999999999991</c:v>
                </c:pt>
                <c:pt idx="64621">
                  <c:v>-18.63300000000001</c:v>
                </c:pt>
                <c:pt idx="64622">
                  <c:v>-18.631</c:v>
                </c:pt>
                <c:pt idx="64623">
                  <c:v>-18.628999999999991</c:v>
                </c:pt>
                <c:pt idx="64624">
                  <c:v>-18.62700000000001</c:v>
                </c:pt>
                <c:pt idx="64625">
                  <c:v>-18.625</c:v>
                </c:pt>
                <c:pt idx="64626">
                  <c:v>-18.62299999999999</c:v>
                </c:pt>
                <c:pt idx="64627">
                  <c:v>-18.621000000000009</c:v>
                </c:pt>
                <c:pt idx="64628">
                  <c:v>-18.619</c:v>
                </c:pt>
                <c:pt idx="64629">
                  <c:v>-18.61699999999999</c:v>
                </c:pt>
                <c:pt idx="64630">
                  <c:v>-18.615000000000009</c:v>
                </c:pt>
                <c:pt idx="64631">
                  <c:v>-18.613</c:v>
                </c:pt>
                <c:pt idx="64632">
                  <c:v>-18.61099999999999</c:v>
                </c:pt>
                <c:pt idx="64633">
                  <c:v>-18.609000000000009</c:v>
                </c:pt>
                <c:pt idx="64634">
                  <c:v>-18.606999999999999</c:v>
                </c:pt>
                <c:pt idx="64635">
                  <c:v>-18.60499999999999</c:v>
                </c:pt>
                <c:pt idx="64636">
                  <c:v>-18.603000000000009</c:v>
                </c:pt>
                <c:pt idx="64637">
                  <c:v>-18.600999999999999</c:v>
                </c:pt>
                <c:pt idx="64638">
                  <c:v>-18.59899999999999</c:v>
                </c:pt>
                <c:pt idx="64639">
                  <c:v>-18.597000000000008</c:v>
                </c:pt>
                <c:pt idx="64640">
                  <c:v>-18.594999999999999</c:v>
                </c:pt>
                <c:pt idx="64641">
                  <c:v>-18.592999999999989</c:v>
                </c:pt>
                <c:pt idx="64642">
                  <c:v>-18.591000000000008</c:v>
                </c:pt>
                <c:pt idx="64643">
                  <c:v>-18.588999999999999</c:v>
                </c:pt>
                <c:pt idx="64644">
                  <c:v>-18.586999999999989</c:v>
                </c:pt>
                <c:pt idx="64645">
                  <c:v>-18.585000000000008</c:v>
                </c:pt>
                <c:pt idx="64646">
                  <c:v>-18.582999999999998</c:v>
                </c:pt>
                <c:pt idx="64647">
                  <c:v>-18.580999999999989</c:v>
                </c:pt>
                <c:pt idx="64648">
                  <c:v>-18.579000000000008</c:v>
                </c:pt>
                <c:pt idx="64649">
                  <c:v>-18.576999999999998</c:v>
                </c:pt>
                <c:pt idx="64650">
                  <c:v>-18.574999999999989</c:v>
                </c:pt>
                <c:pt idx="64651">
                  <c:v>-18.573000000000008</c:v>
                </c:pt>
                <c:pt idx="64652">
                  <c:v>-18.570999999999998</c:v>
                </c:pt>
                <c:pt idx="64653">
                  <c:v>-18.568999999999988</c:v>
                </c:pt>
                <c:pt idx="64654">
                  <c:v>-18.567000000000007</c:v>
                </c:pt>
                <c:pt idx="64655">
                  <c:v>-18.564999999999998</c:v>
                </c:pt>
                <c:pt idx="64656">
                  <c:v>-18.562999999999988</c:v>
                </c:pt>
                <c:pt idx="64657">
                  <c:v>-18.561000000000007</c:v>
                </c:pt>
                <c:pt idx="64658">
                  <c:v>-18.558999999999997</c:v>
                </c:pt>
                <c:pt idx="64659">
                  <c:v>-18.556999999999988</c:v>
                </c:pt>
                <c:pt idx="64660">
                  <c:v>-18.555000000000007</c:v>
                </c:pt>
                <c:pt idx="64661">
                  <c:v>-18.552999999999997</c:v>
                </c:pt>
                <c:pt idx="64662">
                  <c:v>-18.550999999999988</c:v>
                </c:pt>
                <c:pt idx="64663">
                  <c:v>-18.549000000000007</c:v>
                </c:pt>
                <c:pt idx="64664">
                  <c:v>-18.546999999999997</c:v>
                </c:pt>
                <c:pt idx="64665">
                  <c:v>-18.544999999999987</c:v>
                </c:pt>
                <c:pt idx="64666">
                  <c:v>-18.543000000000006</c:v>
                </c:pt>
                <c:pt idx="64667">
                  <c:v>-18.540999999999997</c:v>
                </c:pt>
                <c:pt idx="64668">
                  <c:v>-18.538999999999987</c:v>
                </c:pt>
                <c:pt idx="64669">
                  <c:v>-18.537000000000006</c:v>
                </c:pt>
                <c:pt idx="64670">
                  <c:v>-18.534999999999997</c:v>
                </c:pt>
                <c:pt idx="64671">
                  <c:v>-18.532999999999987</c:v>
                </c:pt>
                <c:pt idx="64672">
                  <c:v>-18.531000000000006</c:v>
                </c:pt>
                <c:pt idx="64673">
                  <c:v>-18.528999999999996</c:v>
                </c:pt>
                <c:pt idx="64674">
                  <c:v>-18.526999999999987</c:v>
                </c:pt>
                <c:pt idx="64675">
                  <c:v>-18.525000000000006</c:v>
                </c:pt>
                <c:pt idx="64676">
                  <c:v>-18.522999999999996</c:v>
                </c:pt>
                <c:pt idx="64677">
                  <c:v>-18.520999999999987</c:v>
                </c:pt>
                <c:pt idx="64678">
                  <c:v>-18.519000000000005</c:v>
                </c:pt>
                <c:pt idx="64679">
                  <c:v>-18.516999999999996</c:v>
                </c:pt>
                <c:pt idx="64680">
                  <c:v>-18.514999999999986</c:v>
                </c:pt>
                <c:pt idx="64681">
                  <c:v>-18.513000000000005</c:v>
                </c:pt>
                <c:pt idx="64682">
                  <c:v>-18.510999999999996</c:v>
                </c:pt>
                <c:pt idx="64683">
                  <c:v>-18.508999999999986</c:v>
                </c:pt>
                <c:pt idx="64684">
                  <c:v>-18.507000000000005</c:v>
                </c:pt>
                <c:pt idx="64685">
                  <c:v>-18.504999999999995</c:v>
                </c:pt>
                <c:pt idx="64686">
                  <c:v>-18.502999999999986</c:v>
                </c:pt>
                <c:pt idx="64687">
                  <c:v>-18.501000000000005</c:v>
                </c:pt>
                <c:pt idx="64688">
                  <c:v>-18.498999999999995</c:v>
                </c:pt>
                <c:pt idx="64689">
                  <c:v>-18.497000000000014</c:v>
                </c:pt>
                <c:pt idx="64690">
                  <c:v>-18.495000000000005</c:v>
                </c:pt>
                <c:pt idx="64691">
                  <c:v>-18.492999999999995</c:v>
                </c:pt>
                <c:pt idx="64692">
                  <c:v>-18.491000000000014</c:v>
                </c:pt>
                <c:pt idx="64693">
                  <c:v>-18.489000000000004</c:v>
                </c:pt>
                <c:pt idx="64694">
                  <c:v>-18.486999999999995</c:v>
                </c:pt>
                <c:pt idx="64695">
                  <c:v>-18.485000000000014</c:v>
                </c:pt>
                <c:pt idx="64696">
                  <c:v>-18.483000000000004</c:v>
                </c:pt>
                <c:pt idx="64697">
                  <c:v>-18.480999999999995</c:v>
                </c:pt>
                <c:pt idx="64698">
                  <c:v>-18.479000000000013</c:v>
                </c:pt>
                <c:pt idx="64699">
                  <c:v>-18.477000000000004</c:v>
                </c:pt>
                <c:pt idx="64700">
                  <c:v>-18.474999999999994</c:v>
                </c:pt>
                <c:pt idx="64701">
                  <c:v>-18.473000000000013</c:v>
                </c:pt>
                <c:pt idx="64702">
                  <c:v>-18.471000000000004</c:v>
                </c:pt>
                <c:pt idx="64703">
                  <c:v>-18.468999999999994</c:v>
                </c:pt>
                <c:pt idx="64704">
                  <c:v>-18.467000000000013</c:v>
                </c:pt>
                <c:pt idx="64705">
                  <c:v>-18.465000000000003</c:v>
                </c:pt>
                <c:pt idx="64706">
                  <c:v>-18.462999999999994</c:v>
                </c:pt>
                <c:pt idx="64707">
                  <c:v>-18.461000000000013</c:v>
                </c:pt>
                <c:pt idx="64708">
                  <c:v>-18.459000000000003</c:v>
                </c:pt>
                <c:pt idx="64709">
                  <c:v>-18.456999999999994</c:v>
                </c:pt>
                <c:pt idx="64710">
                  <c:v>-18.455000000000013</c:v>
                </c:pt>
                <c:pt idx="64711">
                  <c:v>-18.453000000000003</c:v>
                </c:pt>
                <c:pt idx="64712">
                  <c:v>-18.450999999999993</c:v>
                </c:pt>
                <c:pt idx="64713">
                  <c:v>-18.449000000000012</c:v>
                </c:pt>
                <c:pt idx="64714">
                  <c:v>-18.447000000000003</c:v>
                </c:pt>
                <c:pt idx="64715">
                  <c:v>-18.444999999999993</c:v>
                </c:pt>
                <c:pt idx="64716">
                  <c:v>-18.443000000000012</c:v>
                </c:pt>
                <c:pt idx="64717">
                  <c:v>-18.441000000000003</c:v>
                </c:pt>
                <c:pt idx="64718">
                  <c:v>-18.438999999999993</c:v>
                </c:pt>
                <c:pt idx="64719">
                  <c:v>-18.437000000000012</c:v>
                </c:pt>
                <c:pt idx="64720">
                  <c:v>-18.435000000000002</c:v>
                </c:pt>
                <c:pt idx="64721">
                  <c:v>-18.432999999999993</c:v>
                </c:pt>
                <c:pt idx="64722">
                  <c:v>-18.431000000000012</c:v>
                </c:pt>
                <c:pt idx="64723">
                  <c:v>-18.429000000000002</c:v>
                </c:pt>
                <c:pt idx="64724">
                  <c:v>-18.426999999999992</c:v>
                </c:pt>
                <c:pt idx="64725">
                  <c:v>-18.425000000000011</c:v>
                </c:pt>
                <c:pt idx="64726">
                  <c:v>-18.423000000000002</c:v>
                </c:pt>
                <c:pt idx="64727">
                  <c:v>-18.420999999999992</c:v>
                </c:pt>
                <c:pt idx="64728">
                  <c:v>-18.419000000000011</c:v>
                </c:pt>
                <c:pt idx="64729">
                  <c:v>-18.417000000000002</c:v>
                </c:pt>
                <c:pt idx="64730">
                  <c:v>-18.414999999999992</c:v>
                </c:pt>
                <c:pt idx="64731">
                  <c:v>-18.413000000000011</c:v>
                </c:pt>
                <c:pt idx="64732">
                  <c:v>-18.411000000000001</c:v>
                </c:pt>
                <c:pt idx="64733">
                  <c:v>-18.408999999999992</c:v>
                </c:pt>
                <c:pt idx="64734">
                  <c:v>-18.407000000000011</c:v>
                </c:pt>
                <c:pt idx="64735">
                  <c:v>-18.405000000000001</c:v>
                </c:pt>
                <c:pt idx="64736">
                  <c:v>-18.402999999999992</c:v>
                </c:pt>
                <c:pt idx="64737">
                  <c:v>-18.40100000000001</c:v>
                </c:pt>
                <c:pt idx="64738">
                  <c:v>-18.399000000000001</c:v>
                </c:pt>
                <c:pt idx="64739">
                  <c:v>-18.396999999999991</c:v>
                </c:pt>
                <c:pt idx="64740">
                  <c:v>-18.39500000000001</c:v>
                </c:pt>
                <c:pt idx="64741">
                  <c:v>-18.393000000000001</c:v>
                </c:pt>
                <c:pt idx="64742">
                  <c:v>-18.390999999999991</c:v>
                </c:pt>
                <c:pt idx="64743">
                  <c:v>-18.38900000000001</c:v>
                </c:pt>
                <c:pt idx="64744">
                  <c:v>-18.387</c:v>
                </c:pt>
                <c:pt idx="64745">
                  <c:v>-18.384999999999991</c:v>
                </c:pt>
                <c:pt idx="64746">
                  <c:v>-18.38300000000001</c:v>
                </c:pt>
                <c:pt idx="64747">
                  <c:v>-18.381</c:v>
                </c:pt>
                <c:pt idx="64748">
                  <c:v>-18.378999999999991</c:v>
                </c:pt>
                <c:pt idx="64749">
                  <c:v>-18.37700000000001</c:v>
                </c:pt>
                <c:pt idx="64750">
                  <c:v>-18.375</c:v>
                </c:pt>
                <c:pt idx="64751">
                  <c:v>-18.37299999999999</c:v>
                </c:pt>
                <c:pt idx="64752">
                  <c:v>-18.371000000000009</c:v>
                </c:pt>
                <c:pt idx="64753">
                  <c:v>-18.369</c:v>
                </c:pt>
                <c:pt idx="64754">
                  <c:v>-18.36699999999999</c:v>
                </c:pt>
                <c:pt idx="64755">
                  <c:v>-18.365000000000009</c:v>
                </c:pt>
                <c:pt idx="64756">
                  <c:v>-18.363</c:v>
                </c:pt>
                <c:pt idx="64757">
                  <c:v>-18.36099999999999</c:v>
                </c:pt>
                <c:pt idx="64758">
                  <c:v>-18.359000000000009</c:v>
                </c:pt>
                <c:pt idx="64759">
                  <c:v>-18.356999999999999</c:v>
                </c:pt>
                <c:pt idx="64760">
                  <c:v>-18.35499999999999</c:v>
                </c:pt>
                <c:pt idx="64761">
                  <c:v>-18.353000000000009</c:v>
                </c:pt>
                <c:pt idx="64762">
                  <c:v>-18.350999999999999</c:v>
                </c:pt>
                <c:pt idx="64763">
                  <c:v>-18.34899999999999</c:v>
                </c:pt>
                <c:pt idx="64764">
                  <c:v>-18.347000000000008</c:v>
                </c:pt>
                <c:pt idx="64765">
                  <c:v>-18.344999999999999</c:v>
                </c:pt>
                <c:pt idx="64766">
                  <c:v>-18.342999999999989</c:v>
                </c:pt>
                <c:pt idx="64767">
                  <c:v>-18.341000000000008</c:v>
                </c:pt>
                <c:pt idx="64768">
                  <c:v>-18.338999999999999</c:v>
                </c:pt>
                <c:pt idx="64769">
                  <c:v>-18.336999999999989</c:v>
                </c:pt>
                <c:pt idx="64770">
                  <c:v>-18.335000000000008</c:v>
                </c:pt>
                <c:pt idx="64771">
                  <c:v>-18.332999999999998</c:v>
                </c:pt>
                <c:pt idx="64772">
                  <c:v>-18.330999999999989</c:v>
                </c:pt>
                <c:pt idx="64773">
                  <c:v>-18.329000000000008</c:v>
                </c:pt>
                <c:pt idx="64774">
                  <c:v>-18.326999999999998</c:v>
                </c:pt>
                <c:pt idx="64775">
                  <c:v>-18.324999999999989</c:v>
                </c:pt>
                <c:pt idx="64776">
                  <c:v>-18.323000000000008</c:v>
                </c:pt>
                <c:pt idx="64777">
                  <c:v>-18.320999999999998</c:v>
                </c:pt>
                <c:pt idx="64778">
                  <c:v>-18.318999999999988</c:v>
                </c:pt>
                <c:pt idx="64779">
                  <c:v>-18.317000000000007</c:v>
                </c:pt>
                <c:pt idx="64780">
                  <c:v>-18.314999999999998</c:v>
                </c:pt>
                <c:pt idx="64781">
                  <c:v>-18.312999999999988</c:v>
                </c:pt>
                <c:pt idx="64782">
                  <c:v>-18.311000000000007</c:v>
                </c:pt>
                <c:pt idx="64783">
                  <c:v>-18.308999999999997</c:v>
                </c:pt>
                <c:pt idx="64784">
                  <c:v>-18.306999999999988</c:v>
                </c:pt>
                <c:pt idx="64785">
                  <c:v>-18.305000000000007</c:v>
                </c:pt>
                <c:pt idx="64786">
                  <c:v>-18.302999999999997</c:v>
                </c:pt>
                <c:pt idx="64787">
                  <c:v>-18.300999999999988</c:v>
                </c:pt>
                <c:pt idx="64788">
                  <c:v>-18.299000000000007</c:v>
                </c:pt>
                <c:pt idx="64789">
                  <c:v>-18.296999999999997</c:v>
                </c:pt>
                <c:pt idx="64790">
                  <c:v>-18.294999999999987</c:v>
                </c:pt>
                <c:pt idx="64791">
                  <c:v>-18.293000000000006</c:v>
                </c:pt>
                <c:pt idx="64792">
                  <c:v>-18.290999999999997</c:v>
                </c:pt>
                <c:pt idx="64793">
                  <c:v>-18.288999999999987</c:v>
                </c:pt>
                <c:pt idx="64794">
                  <c:v>-18.287000000000006</c:v>
                </c:pt>
                <c:pt idx="64795">
                  <c:v>-18.284999999999997</c:v>
                </c:pt>
                <c:pt idx="64796">
                  <c:v>-18.282999999999987</c:v>
                </c:pt>
                <c:pt idx="64797">
                  <c:v>-18.281000000000006</c:v>
                </c:pt>
                <c:pt idx="64798">
                  <c:v>-18.278999999999996</c:v>
                </c:pt>
                <c:pt idx="64799">
                  <c:v>-18.276999999999987</c:v>
                </c:pt>
                <c:pt idx="64800">
                  <c:v>-18.275000000000006</c:v>
                </c:pt>
                <c:pt idx="64801">
                  <c:v>-18.272999999999996</c:v>
                </c:pt>
                <c:pt idx="64802">
                  <c:v>-18.270999999999987</c:v>
                </c:pt>
                <c:pt idx="64803">
                  <c:v>-18.269000000000005</c:v>
                </c:pt>
                <c:pt idx="64804">
                  <c:v>-18.266999999999996</c:v>
                </c:pt>
                <c:pt idx="64805">
                  <c:v>-18.264999999999986</c:v>
                </c:pt>
                <c:pt idx="64806">
                  <c:v>-18.263000000000005</c:v>
                </c:pt>
                <c:pt idx="64807">
                  <c:v>-18.260999999999996</c:v>
                </c:pt>
                <c:pt idx="64808">
                  <c:v>-18.258999999999986</c:v>
                </c:pt>
                <c:pt idx="64809">
                  <c:v>-18.257000000000005</c:v>
                </c:pt>
                <c:pt idx="64810">
                  <c:v>-18.254999999999995</c:v>
                </c:pt>
                <c:pt idx="64811">
                  <c:v>-18.252999999999986</c:v>
                </c:pt>
                <c:pt idx="64812">
                  <c:v>-18.251000000000005</c:v>
                </c:pt>
                <c:pt idx="64813">
                  <c:v>-18.248999999999995</c:v>
                </c:pt>
                <c:pt idx="64814">
                  <c:v>-18.247000000000014</c:v>
                </c:pt>
                <c:pt idx="64815">
                  <c:v>-18.245000000000005</c:v>
                </c:pt>
                <c:pt idx="64816">
                  <c:v>-18.242999999999995</c:v>
                </c:pt>
                <c:pt idx="64817">
                  <c:v>-18.241000000000014</c:v>
                </c:pt>
                <c:pt idx="64818">
                  <c:v>-18.239000000000004</c:v>
                </c:pt>
                <c:pt idx="64819">
                  <c:v>-18.236999999999995</c:v>
                </c:pt>
                <c:pt idx="64820">
                  <c:v>-18.235000000000014</c:v>
                </c:pt>
                <c:pt idx="64821">
                  <c:v>-18.233000000000004</c:v>
                </c:pt>
                <c:pt idx="64822">
                  <c:v>-18.230999999999995</c:v>
                </c:pt>
                <c:pt idx="64823">
                  <c:v>-18.229000000000013</c:v>
                </c:pt>
                <c:pt idx="64824">
                  <c:v>-18.227000000000004</c:v>
                </c:pt>
                <c:pt idx="64825">
                  <c:v>-18.224999999999994</c:v>
                </c:pt>
                <c:pt idx="64826">
                  <c:v>-18.223000000000013</c:v>
                </c:pt>
                <c:pt idx="64827">
                  <c:v>-18.221000000000004</c:v>
                </c:pt>
                <c:pt idx="64828">
                  <c:v>-18.218999999999994</c:v>
                </c:pt>
                <c:pt idx="64829">
                  <c:v>-18.217000000000013</c:v>
                </c:pt>
                <c:pt idx="64830">
                  <c:v>-18.215000000000003</c:v>
                </c:pt>
                <c:pt idx="64831">
                  <c:v>-18.212999999999994</c:v>
                </c:pt>
                <c:pt idx="64832">
                  <c:v>-18.211000000000013</c:v>
                </c:pt>
                <c:pt idx="64833">
                  <c:v>-18.209000000000003</c:v>
                </c:pt>
                <c:pt idx="64834">
                  <c:v>-18.206999999999994</c:v>
                </c:pt>
                <c:pt idx="64835">
                  <c:v>-18.205000000000013</c:v>
                </c:pt>
                <c:pt idx="64836">
                  <c:v>-18.203000000000003</c:v>
                </c:pt>
                <c:pt idx="64837">
                  <c:v>-18.200999999999993</c:v>
                </c:pt>
                <c:pt idx="64838">
                  <c:v>-18.199000000000012</c:v>
                </c:pt>
                <c:pt idx="64839">
                  <c:v>-18.197000000000003</c:v>
                </c:pt>
                <c:pt idx="64840">
                  <c:v>-18.194999999999993</c:v>
                </c:pt>
                <c:pt idx="64841">
                  <c:v>-18.193000000000012</c:v>
                </c:pt>
                <c:pt idx="64842">
                  <c:v>-18.191000000000003</c:v>
                </c:pt>
                <c:pt idx="64843">
                  <c:v>-18.188999999999993</c:v>
                </c:pt>
                <c:pt idx="64844">
                  <c:v>-18.187000000000012</c:v>
                </c:pt>
                <c:pt idx="64845">
                  <c:v>-18.185000000000002</c:v>
                </c:pt>
                <c:pt idx="64846">
                  <c:v>-18.182999999999993</c:v>
                </c:pt>
                <c:pt idx="64847">
                  <c:v>-18.181000000000012</c:v>
                </c:pt>
                <c:pt idx="64848">
                  <c:v>-18.179000000000002</c:v>
                </c:pt>
                <c:pt idx="64849">
                  <c:v>-18.176999999999992</c:v>
                </c:pt>
                <c:pt idx="64850">
                  <c:v>-18.175000000000011</c:v>
                </c:pt>
                <c:pt idx="64851">
                  <c:v>-18.173000000000002</c:v>
                </c:pt>
                <c:pt idx="64852">
                  <c:v>-18.170999999999992</c:v>
                </c:pt>
                <c:pt idx="64853">
                  <c:v>-18.169000000000011</c:v>
                </c:pt>
                <c:pt idx="64854">
                  <c:v>-18.167000000000002</c:v>
                </c:pt>
                <c:pt idx="64855">
                  <c:v>-18.164999999999992</c:v>
                </c:pt>
                <c:pt idx="64856">
                  <c:v>-18.163000000000011</c:v>
                </c:pt>
                <c:pt idx="64857">
                  <c:v>-18.161000000000001</c:v>
                </c:pt>
                <c:pt idx="64858">
                  <c:v>-18.158999999999992</c:v>
                </c:pt>
                <c:pt idx="64859">
                  <c:v>-18.157000000000011</c:v>
                </c:pt>
                <c:pt idx="64860">
                  <c:v>-18.155000000000001</c:v>
                </c:pt>
                <c:pt idx="64861">
                  <c:v>-18.152999999999992</c:v>
                </c:pt>
                <c:pt idx="64862">
                  <c:v>-18.15100000000001</c:v>
                </c:pt>
                <c:pt idx="64863">
                  <c:v>-18.149000000000001</c:v>
                </c:pt>
                <c:pt idx="64864">
                  <c:v>-18.146999999999991</c:v>
                </c:pt>
                <c:pt idx="64865">
                  <c:v>-18.14500000000001</c:v>
                </c:pt>
                <c:pt idx="64866">
                  <c:v>-18.143000000000001</c:v>
                </c:pt>
                <c:pt idx="64867">
                  <c:v>-18.140999999999991</c:v>
                </c:pt>
                <c:pt idx="64868">
                  <c:v>-18.13900000000001</c:v>
                </c:pt>
                <c:pt idx="64869">
                  <c:v>-18.137</c:v>
                </c:pt>
                <c:pt idx="64870">
                  <c:v>-18.134999999999991</c:v>
                </c:pt>
                <c:pt idx="64871">
                  <c:v>-18.13300000000001</c:v>
                </c:pt>
                <c:pt idx="64872">
                  <c:v>-18.131</c:v>
                </c:pt>
                <c:pt idx="64873">
                  <c:v>-18.128999999999991</c:v>
                </c:pt>
                <c:pt idx="64874">
                  <c:v>-18.12700000000001</c:v>
                </c:pt>
                <c:pt idx="64875">
                  <c:v>-18.125</c:v>
                </c:pt>
                <c:pt idx="64876">
                  <c:v>-18.12299999999999</c:v>
                </c:pt>
                <c:pt idx="64877">
                  <c:v>-18.121000000000009</c:v>
                </c:pt>
                <c:pt idx="64878">
                  <c:v>-18.119</c:v>
                </c:pt>
                <c:pt idx="64879">
                  <c:v>-18.11699999999999</c:v>
                </c:pt>
                <c:pt idx="64880">
                  <c:v>-18.115000000000009</c:v>
                </c:pt>
                <c:pt idx="64881">
                  <c:v>-18.113</c:v>
                </c:pt>
                <c:pt idx="64882">
                  <c:v>-18.11099999999999</c:v>
                </c:pt>
                <c:pt idx="64883">
                  <c:v>-18.109000000000009</c:v>
                </c:pt>
                <c:pt idx="64884">
                  <c:v>-18.106999999999999</c:v>
                </c:pt>
                <c:pt idx="64885">
                  <c:v>-18.10499999999999</c:v>
                </c:pt>
                <c:pt idx="64886">
                  <c:v>-18.103000000000009</c:v>
                </c:pt>
                <c:pt idx="64887">
                  <c:v>-18.100999999999999</c:v>
                </c:pt>
                <c:pt idx="64888">
                  <c:v>-18.09899999999999</c:v>
                </c:pt>
                <c:pt idx="64889">
                  <c:v>-18.097000000000008</c:v>
                </c:pt>
                <c:pt idx="64890">
                  <c:v>-18.094999999999999</c:v>
                </c:pt>
                <c:pt idx="64891">
                  <c:v>-18.092999999999989</c:v>
                </c:pt>
                <c:pt idx="64892">
                  <c:v>-18.091000000000008</c:v>
                </c:pt>
                <c:pt idx="64893">
                  <c:v>-18.088999999999999</c:v>
                </c:pt>
                <c:pt idx="64894">
                  <c:v>-18.086999999999989</c:v>
                </c:pt>
                <c:pt idx="64895">
                  <c:v>-18.085000000000008</c:v>
                </c:pt>
                <c:pt idx="64896">
                  <c:v>-18.082999999999998</c:v>
                </c:pt>
                <c:pt idx="64897">
                  <c:v>-18.080999999999989</c:v>
                </c:pt>
                <c:pt idx="64898">
                  <c:v>-18.079000000000008</c:v>
                </c:pt>
                <c:pt idx="64899">
                  <c:v>-18.076999999999998</c:v>
                </c:pt>
                <c:pt idx="64900">
                  <c:v>-18.074999999999989</c:v>
                </c:pt>
                <c:pt idx="64901">
                  <c:v>-18.073000000000008</c:v>
                </c:pt>
                <c:pt idx="64902">
                  <c:v>-18.070999999999998</c:v>
                </c:pt>
                <c:pt idx="64903">
                  <c:v>-18.068999999999988</c:v>
                </c:pt>
                <c:pt idx="64904">
                  <c:v>-18.067000000000007</c:v>
                </c:pt>
                <c:pt idx="64905">
                  <c:v>-18.064999999999998</c:v>
                </c:pt>
                <c:pt idx="64906">
                  <c:v>-18.062999999999988</c:v>
                </c:pt>
                <c:pt idx="64907">
                  <c:v>-18.061000000000007</c:v>
                </c:pt>
                <c:pt idx="64908">
                  <c:v>-18.058999999999997</c:v>
                </c:pt>
                <c:pt idx="64909">
                  <c:v>-18.056999999999988</c:v>
                </c:pt>
                <c:pt idx="64910">
                  <c:v>-18.055000000000007</c:v>
                </c:pt>
                <c:pt idx="64911">
                  <c:v>-18.052999999999997</c:v>
                </c:pt>
                <c:pt idx="64912">
                  <c:v>-18.050999999999988</c:v>
                </c:pt>
                <c:pt idx="64913">
                  <c:v>-18.049000000000007</c:v>
                </c:pt>
                <c:pt idx="64914">
                  <c:v>-18.046999999999997</c:v>
                </c:pt>
                <c:pt idx="64915">
                  <c:v>-18.044999999999987</c:v>
                </c:pt>
                <c:pt idx="64916">
                  <c:v>-18.043000000000006</c:v>
                </c:pt>
                <c:pt idx="64917">
                  <c:v>-18.040999999999997</c:v>
                </c:pt>
                <c:pt idx="64918">
                  <c:v>-18.038999999999987</c:v>
                </c:pt>
                <c:pt idx="64919">
                  <c:v>-18.037000000000006</c:v>
                </c:pt>
                <c:pt idx="64920">
                  <c:v>-18.034999999999997</c:v>
                </c:pt>
                <c:pt idx="64921">
                  <c:v>-18.032999999999987</c:v>
                </c:pt>
                <c:pt idx="64922">
                  <c:v>-18.031000000000006</c:v>
                </c:pt>
                <c:pt idx="64923">
                  <c:v>-18.028999999999996</c:v>
                </c:pt>
                <c:pt idx="64924">
                  <c:v>-18.026999999999987</c:v>
                </c:pt>
                <c:pt idx="64925">
                  <c:v>-18.025000000000006</c:v>
                </c:pt>
                <c:pt idx="64926">
                  <c:v>-18.022999999999996</c:v>
                </c:pt>
                <c:pt idx="64927">
                  <c:v>-18.020999999999987</c:v>
                </c:pt>
                <c:pt idx="64928">
                  <c:v>-18.019000000000005</c:v>
                </c:pt>
                <c:pt idx="64929">
                  <c:v>-18.016999999999996</c:v>
                </c:pt>
                <c:pt idx="64930">
                  <c:v>-18.014999999999986</c:v>
                </c:pt>
                <c:pt idx="64931">
                  <c:v>-18.013000000000005</c:v>
                </c:pt>
                <c:pt idx="64932">
                  <c:v>-18.010999999999996</c:v>
                </c:pt>
                <c:pt idx="64933">
                  <c:v>-18.008999999999986</c:v>
                </c:pt>
                <c:pt idx="64934">
                  <c:v>-18.007000000000005</c:v>
                </c:pt>
                <c:pt idx="64935">
                  <c:v>-18.004999999999995</c:v>
                </c:pt>
                <c:pt idx="64936">
                  <c:v>-18.002999999999986</c:v>
                </c:pt>
                <c:pt idx="64937">
                  <c:v>-18.001000000000005</c:v>
                </c:pt>
                <c:pt idx="64938">
                  <c:v>-17.998999999999995</c:v>
                </c:pt>
                <c:pt idx="64939">
                  <c:v>-17.997000000000014</c:v>
                </c:pt>
                <c:pt idx="64940">
                  <c:v>-17.995000000000005</c:v>
                </c:pt>
                <c:pt idx="64941">
                  <c:v>-17.992999999999995</c:v>
                </c:pt>
                <c:pt idx="64942">
                  <c:v>-17.991000000000014</c:v>
                </c:pt>
                <c:pt idx="64943">
                  <c:v>-17.989000000000004</c:v>
                </c:pt>
                <c:pt idx="64944">
                  <c:v>-17.986999999999995</c:v>
                </c:pt>
                <c:pt idx="64945">
                  <c:v>-17.985000000000014</c:v>
                </c:pt>
                <c:pt idx="64946">
                  <c:v>-17.983000000000004</c:v>
                </c:pt>
                <c:pt idx="64947">
                  <c:v>-17.980999999999995</c:v>
                </c:pt>
                <c:pt idx="64948">
                  <c:v>-17.979000000000013</c:v>
                </c:pt>
                <c:pt idx="64949">
                  <c:v>-17.977000000000004</c:v>
                </c:pt>
                <c:pt idx="64950">
                  <c:v>-17.974999999999994</c:v>
                </c:pt>
                <c:pt idx="64951">
                  <c:v>-17.973000000000013</c:v>
                </c:pt>
                <c:pt idx="64952">
                  <c:v>-17.971000000000004</c:v>
                </c:pt>
                <c:pt idx="64953">
                  <c:v>-17.968999999999994</c:v>
                </c:pt>
                <c:pt idx="64954">
                  <c:v>-17.967000000000013</c:v>
                </c:pt>
                <c:pt idx="64955">
                  <c:v>-17.965000000000003</c:v>
                </c:pt>
                <c:pt idx="64956">
                  <c:v>-17.962999999999994</c:v>
                </c:pt>
                <c:pt idx="64957">
                  <c:v>-17.961000000000013</c:v>
                </c:pt>
                <c:pt idx="64958">
                  <c:v>-17.959000000000003</c:v>
                </c:pt>
                <c:pt idx="64959">
                  <c:v>-17.956999999999994</c:v>
                </c:pt>
                <c:pt idx="64960">
                  <c:v>-17.955000000000013</c:v>
                </c:pt>
                <c:pt idx="64961">
                  <c:v>-17.953000000000003</c:v>
                </c:pt>
                <c:pt idx="64962">
                  <c:v>-17.950999999999993</c:v>
                </c:pt>
                <c:pt idx="64963">
                  <c:v>-17.949000000000012</c:v>
                </c:pt>
                <c:pt idx="64964">
                  <c:v>-17.947000000000003</c:v>
                </c:pt>
                <c:pt idx="64965">
                  <c:v>-17.944999999999993</c:v>
                </c:pt>
                <c:pt idx="64966">
                  <c:v>-17.943000000000012</c:v>
                </c:pt>
                <c:pt idx="64967">
                  <c:v>-17.941000000000003</c:v>
                </c:pt>
                <c:pt idx="64968">
                  <c:v>-17.938999999999993</c:v>
                </c:pt>
                <c:pt idx="64969">
                  <c:v>-17.937000000000012</c:v>
                </c:pt>
                <c:pt idx="64970">
                  <c:v>-17.935000000000002</c:v>
                </c:pt>
                <c:pt idx="64971">
                  <c:v>-17.932999999999993</c:v>
                </c:pt>
                <c:pt idx="64972">
                  <c:v>-17.931000000000012</c:v>
                </c:pt>
                <c:pt idx="64973">
                  <c:v>-17.929000000000002</c:v>
                </c:pt>
                <c:pt idx="64974">
                  <c:v>-17.926999999999992</c:v>
                </c:pt>
                <c:pt idx="64975">
                  <c:v>-17.925000000000011</c:v>
                </c:pt>
                <c:pt idx="64976">
                  <c:v>-17.923000000000002</c:v>
                </c:pt>
                <c:pt idx="64977">
                  <c:v>-17.920999999999992</c:v>
                </c:pt>
                <c:pt idx="64978">
                  <c:v>-17.919000000000011</c:v>
                </c:pt>
                <c:pt idx="64979">
                  <c:v>-17.917000000000002</c:v>
                </c:pt>
                <c:pt idx="64980">
                  <c:v>-17.914999999999992</c:v>
                </c:pt>
                <c:pt idx="64981">
                  <c:v>-17.913000000000011</c:v>
                </c:pt>
                <c:pt idx="64982">
                  <c:v>-17.911000000000001</c:v>
                </c:pt>
                <c:pt idx="64983">
                  <c:v>-17.908999999999992</c:v>
                </c:pt>
                <c:pt idx="64984">
                  <c:v>-17.907000000000011</c:v>
                </c:pt>
                <c:pt idx="64985">
                  <c:v>-17.905000000000001</c:v>
                </c:pt>
                <c:pt idx="64986">
                  <c:v>-17.902999999999992</c:v>
                </c:pt>
                <c:pt idx="64987">
                  <c:v>-17.90100000000001</c:v>
                </c:pt>
                <c:pt idx="64988">
                  <c:v>-17.899000000000001</c:v>
                </c:pt>
                <c:pt idx="64989">
                  <c:v>-17.896999999999991</c:v>
                </c:pt>
                <c:pt idx="64990">
                  <c:v>-17.89500000000001</c:v>
                </c:pt>
                <c:pt idx="64991">
                  <c:v>-17.893000000000001</c:v>
                </c:pt>
                <c:pt idx="64992">
                  <c:v>-17.890999999999991</c:v>
                </c:pt>
                <c:pt idx="64993">
                  <c:v>-17.88900000000001</c:v>
                </c:pt>
                <c:pt idx="64994">
                  <c:v>-17.887</c:v>
                </c:pt>
                <c:pt idx="64995">
                  <c:v>-17.884999999999991</c:v>
                </c:pt>
                <c:pt idx="64996">
                  <c:v>-17.88300000000001</c:v>
                </c:pt>
                <c:pt idx="64997">
                  <c:v>-17.881</c:v>
                </c:pt>
                <c:pt idx="64998">
                  <c:v>-17.878999999999991</c:v>
                </c:pt>
                <c:pt idx="64999">
                  <c:v>-17.87700000000001</c:v>
                </c:pt>
                <c:pt idx="65000">
                  <c:v>-17.875</c:v>
                </c:pt>
                <c:pt idx="65001">
                  <c:v>-17.87299999999999</c:v>
                </c:pt>
                <c:pt idx="65002">
                  <c:v>-17.871000000000009</c:v>
                </c:pt>
                <c:pt idx="65003">
                  <c:v>-17.869</c:v>
                </c:pt>
                <c:pt idx="65004">
                  <c:v>-17.86699999999999</c:v>
                </c:pt>
                <c:pt idx="65005">
                  <c:v>-17.865000000000009</c:v>
                </c:pt>
                <c:pt idx="65006">
                  <c:v>-17.863</c:v>
                </c:pt>
                <c:pt idx="65007">
                  <c:v>-17.86099999999999</c:v>
                </c:pt>
                <c:pt idx="65008">
                  <c:v>-17.859000000000009</c:v>
                </c:pt>
                <c:pt idx="65009">
                  <c:v>-17.856999999999999</c:v>
                </c:pt>
                <c:pt idx="65010">
                  <c:v>-17.85499999999999</c:v>
                </c:pt>
                <c:pt idx="65011">
                  <c:v>-17.853000000000009</c:v>
                </c:pt>
                <c:pt idx="65012">
                  <c:v>-17.850999999999999</c:v>
                </c:pt>
                <c:pt idx="65013">
                  <c:v>-17.84899999999999</c:v>
                </c:pt>
                <c:pt idx="65014">
                  <c:v>-17.847000000000008</c:v>
                </c:pt>
                <c:pt idx="65015">
                  <c:v>-17.844999999999999</c:v>
                </c:pt>
                <c:pt idx="65016">
                  <c:v>-17.842999999999989</c:v>
                </c:pt>
                <c:pt idx="65017">
                  <c:v>-17.841000000000008</c:v>
                </c:pt>
                <c:pt idx="65018">
                  <c:v>-17.838999999999999</c:v>
                </c:pt>
                <c:pt idx="65019">
                  <c:v>-17.836999999999989</c:v>
                </c:pt>
                <c:pt idx="65020">
                  <c:v>-17.835000000000008</c:v>
                </c:pt>
                <c:pt idx="65021">
                  <c:v>-17.832999999999998</c:v>
                </c:pt>
                <c:pt idx="65022">
                  <c:v>-17.830999999999989</c:v>
                </c:pt>
                <c:pt idx="65023">
                  <c:v>-17.829000000000008</c:v>
                </c:pt>
                <c:pt idx="65024">
                  <c:v>-17.826999999999998</c:v>
                </c:pt>
                <c:pt idx="65025">
                  <c:v>-17.824999999999989</c:v>
                </c:pt>
                <c:pt idx="65026">
                  <c:v>-17.823000000000008</c:v>
                </c:pt>
                <c:pt idx="65027">
                  <c:v>-17.820999999999998</c:v>
                </c:pt>
                <c:pt idx="65028">
                  <c:v>-17.818999999999988</c:v>
                </c:pt>
                <c:pt idx="65029">
                  <c:v>-17.817000000000007</c:v>
                </c:pt>
                <c:pt idx="65030">
                  <c:v>-17.814999999999998</c:v>
                </c:pt>
                <c:pt idx="65031">
                  <c:v>-17.812999999999988</c:v>
                </c:pt>
                <c:pt idx="65032">
                  <c:v>-17.811000000000007</c:v>
                </c:pt>
                <c:pt idx="65033">
                  <c:v>-17.808999999999997</c:v>
                </c:pt>
                <c:pt idx="65034">
                  <c:v>-17.806999999999988</c:v>
                </c:pt>
                <c:pt idx="65035">
                  <c:v>-17.805000000000007</c:v>
                </c:pt>
                <c:pt idx="65036">
                  <c:v>-17.802999999999997</c:v>
                </c:pt>
                <c:pt idx="65037">
                  <c:v>-17.800999999999988</c:v>
                </c:pt>
                <c:pt idx="65038">
                  <c:v>-17.799000000000007</c:v>
                </c:pt>
                <c:pt idx="65039">
                  <c:v>-17.796999999999997</c:v>
                </c:pt>
                <c:pt idx="65040">
                  <c:v>-17.794999999999987</c:v>
                </c:pt>
                <c:pt idx="65041">
                  <c:v>-17.793000000000006</c:v>
                </c:pt>
                <c:pt idx="65042">
                  <c:v>-17.790999999999997</c:v>
                </c:pt>
                <c:pt idx="65043">
                  <c:v>-17.788999999999987</c:v>
                </c:pt>
                <c:pt idx="65044">
                  <c:v>-17.787000000000006</c:v>
                </c:pt>
                <c:pt idx="65045">
                  <c:v>-17.784999999999997</c:v>
                </c:pt>
                <c:pt idx="65046">
                  <c:v>-17.782999999999987</c:v>
                </c:pt>
                <c:pt idx="65047">
                  <c:v>-17.781000000000006</c:v>
                </c:pt>
                <c:pt idx="65048">
                  <c:v>-17.778999999999996</c:v>
                </c:pt>
                <c:pt idx="65049">
                  <c:v>-17.776999999999987</c:v>
                </c:pt>
                <c:pt idx="65050">
                  <c:v>-17.775000000000006</c:v>
                </c:pt>
                <c:pt idx="65051">
                  <c:v>-17.772999999999996</c:v>
                </c:pt>
                <c:pt idx="65052">
                  <c:v>-17.770999999999987</c:v>
                </c:pt>
                <c:pt idx="65053">
                  <c:v>-17.769000000000005</c:v>
                </c:pt>
                <c:pt idx="65054">
                  <c:v>-17.766999999999996</c:v>
                </c:pt>
                <c:pt idx="65055">
                  <c:v>-17.764999999999986</c:v>
                </c:pt>
                <c:pt idx="65056">
                  <c:v>-17.763000000000005</c:v>
                </c:pt>
                <c:pt idx="65057">
                  <c:v>-17.760999999999996</c:v>
                </c:pt>
                <c:pt idx="65058">
                  <c:v>-17.758999999999986</c:v>
                </c:pt>
                <c:pt idx="65059">
                  <c:v>-17.757000000000005</c:v>
                </c:pt>
                <c:pt idx="65060">
                  <c:v>-17.754999999999995</c:v>
                </c:pt>
                <c:pt idx="65061">
                  <c:v>-17.752999999999986</c:v>
                </c:pt>
                <c:pt idx="65062">
                  <c:v>-17.751000000000005</c:v>
                </c:pt>
                <c:pt idx="65063">
                  <c:v>-17.748999999999995</c:v>
                </c:pt>
                <c:pt idx="65064">
                  <c:v>-17.747000000000014</c:v>
                </c:pt>
                <c:pt idx="65065">
                  <c:v>-17.745000000000005</c:v>
                </c:pt>
                <c:pt idx="65066">
                  <c:v>-17.742999999999995</c:v>
                </c:pt>
                <c:pt idx="65067">
                  <c:v>-17.741000000000014</c:v>
                </c:pt>
                <c:pt idx="65068">
                  <c:v>-17.739000000000004</c:v>
                </c:pt>
                <c:pt idx="65069">
                  <c:v>-17.736999999999995</c:v>
                </c:pt>
                <c:pt idx="65070">
                  <c:v>-17.735000000000014</c:v>
                </c:pt>
                <c:pt idx="65071">
                  <c:v>-17.733000000000004</c:v>
                </c:pt>
                <c:pt idx="65072">
                  <c:v>-17.730999999999995</c:v>
                </c:pt>
                <c:pt idx="65073">
                  <c:v>-17.729000000000013</c:v>
                </c:pt>
                <c:pt idx="65074">
                  <c:v>-17.727000000000004</c:v>
                </c:pt>
                <c:pt idx="65075">
                  <c:v>-17.724999999999994</c:v>
                </c:pt>
                <c:pt idx="65076">
                  <c:v>-17.723000000000013</c:v>
                </c:pt>
                <c:pt idx="65077">
                  <c:v>-17.721000000000004</c:v>
                </c:pt>
                <c:pt idx="65078">
                  <c:v>-17.718999999999994</c:v>
                </c:pt>
                <c:pt idx="65079">
                  <c:v>-17.717000000000013</c:v>
                </c:pt>
                <c:pt idx="65080">
                  <c:v>-17.715000000000003</c:v>
                </c:pt>
                <c:pt idx="65081">
                  <c:v>-17.712999999999994</c:v>
                </c:pt>
                <c:pt idx="65082">
                  <c:v>-17.711000000000013</c:v>
                </c:pt>
                <c:pt idx="65083">
                  <c:v>-17.709000000000003</c:v>
                </c:pt>
                <c:pt idx="65084">
                  <c:v>-17.706999999999994</c:v>
                </c:pt>
                <c:pt idx="65085">
                  <c:v>-17.705000000000013</c:v>
                </c:pt>
                <c:pt idx="65086">
                  <c:v>-17.703000000000003</c:v>
                </c:pt>
                <c:pt idx="65087">
                  <c:v>-17.700999999999993</c:v>
                </c:pt>
                <c:pt idx="65088">
                  <c:v>-17.699000000000012</c:v>
                </c:pt>
                <c:pt idx="65089">
                  <c:v>-17.697000000000003</c:v>
                </c:pt>
                <c:pt idx="65090">
                  <c:v>-17.694999999999993</c:v>
                </c:pt>
                <c:pt idx="65091">
                  <c:v>-17.693000000000012</c:v>
                </c:pt>
                <c:pt idx="65092">
                  <c:v>-17.691000000000003</c:v>
                </c:pt>
                <c:pt idx="65093">
                  <c:v>-17.688999999999993</c:v>
                </c:pt>
                <c:pt idx="65094">
                  <c:v>-17.687000000000012</c:v>
                </c:pt>
                <c:pt idx="65095">
                  <c:v>-17.685000000000002</c:v>
                </c:pt>
                <c:pt idx="65096">
                  <c:v>-17.682999999999993</c:v>
                </c:pt>
                <c:pt idx="65097">
                  <c:v>-17.681000000000012</c:v>
                </c:pt>
                <c:pt idx="65098">
                  <c:v>-17.679000000000002</c:v>
                </c:pt>
                <c:pt idx="65099">
                  <c:v>-17.676999999999992</c:v>
                </c:pt>
                <c:pt idx="65100">
                  <c:v>-17.675000000000011</c:v>
                </c:pt>
                <c:pt idx="65101">
                  <c:v>-17.673000000000002</c:v>
                </c:pt>
                <c:pt idx="65102">
                  <c:v>-17.670999999999992</c:v>
                </c:pt>
                <c:pt idx="65103">
                  <c:v>-17.669000000000011</c:v>
                </c:pt>
                <c:pt idx="65104">
                  <c:v>-17.667000000000002</c:v>
                </c:pt>
                <c:pt idx="65105">
                  <c:v>-17.664999999999992</c:v>
                </c:pt>
                <c:pt idx="65106">
                  <c:v>-17.663000000000011</c:v>
                </c:pt>
                <c:pt idx="65107">
                  <c:v>-17.661000000000001</c:v>
                </c:pt>
                <c:pt idx="65108">
                  <c:v>-17.658999999999992</c:v>
                </c:pt>
                <c:pt idx="65109">
                  <c:v>-17.657000000000011</c:v>
                </c:pt>
                <c:pt idx="65110">
                  <c:v>-17.655000000000001</c:v>
                </c:pt>
                <c:pt idx="65111">
                  <c:v>-17.652999999999992</c:v>
                </c:pt>
                <c:pt idx="65112">
                  <c:v>-17.65100000000001</c:v>
                </c:pt>
                <c:pt idx="65113">
                  <c:v>-17.649000000000001</c:v>
                </c:pt>
                <c:pt idx="65114">
                  <c:v>-17.646999999999991</c:v>
                </c:pt>
                <c:pt idx="65115">
                  <c:v>-17.64500000000001</c:v>
                </c:pt>
                <c:pt idx="65116">
                  <c:v>-17.643000000000001</c:v>
                </c:pt>
                <c:pt idx="65117">
                  <c:v>-17.640999999999991</c:v>
                </c:pt>
                <c:pt idx="65118">
                  <c:v>-17.63900000000001</c:v>
                </c:pt>
                <c:pt idx="65119">
                  <c:v>-17.637</c:v>
                </c:pt>
                <c:pt idx="65120">
                  <c:v>-17.634999999999991</c:v>
                </c:pt>
                <c:pt idx="65121">
                  <c:v>-17.63300000000001</c:v>
                </c:pt>
                <c:pt idx="65122">
                  <c:v>-17.631</c:v>
                </c:pt>
                <c:pt idx="65123">
                  <c:v>-17.628999999999991</c:v>
                </c:pt>
                <c:pt idx="65124">
                  <c:v>-17.62700000000001</c:v>
                </c:pt>
                <c:pt idx="65125">
                  <c:v>-17.625</c:v>
                </c:pt>
                <c:pt idx="65126">
                  <c:v>-17.62299999999999</c:v>
                </c:pt>
                <c:pt idx="65127">
                  <c:v>-17.621000000000009</c:v>
                </c:pt>
                <c:pt idx="65128">
                  <c:v>-17.619</c:v>
                </c:pt>
                <c:pt idx="65129">
                  <c:v>-17.61699999999999</c:v>
                </c:pt>
                <c:pt idx="65130">
                  <c:v>-17.615000000000009</c:v>
                </c:pt>
                <c:pt idx="65131">
                  <c:v>-17.613</c:v>
                </c:pt>
                <c:pt idx="65132">
                  <c:v>-17.61099999999999</c:v>
                </c:pt>
                <c:pt idx="65133">
                  <c:v>-17.609000000000009</c:v>
                </c:pt>
                <c:pt idx="65134">
                  <c:v>-17.606999999999999</c:v>
                </c:pt>
                <c:pt idx="65135">
                  <c:v>-17.60499999999999</c:v>
                </c:pt>
                <c:pt idx="65136">
                  <c:v>-17.603000000000009</c:v>
                </c:pt>
                <c:pt idx="65137">
                  <c:v>-17.600999999999999</c:v>
                </c:pt>
                <c:pt idx="65138">
                  <c:v>-17.59899999999999</c:v>
                </c:pt>
                <c:pt idx="65139">
                  <c:v>-17.597000000000008</c:v>
                </c:pt>
                <c:pt idx="65140">
                  <c:v>-17.594999999999999</c:v>
                </c:pt>
                <c:pt idx="65141">
                  <c:v>-17.592999999999989</c:v>
                </c:pt>
                <c:pt idx="65142">
                  <c:v>-17.591000000000008</c:v>
                </c:pt>
                <c:pt idx="65143">
                  <c:v>-17.588999999999999</c:v>
                </c:pt>
                <c:pt idx="65144">
                  <c:v>-17.586999999999989</c:v>
                </c:pt>
                <c:pt idx="65145">
                  <c:v>-17.585000000000008</c:v>
                </c:pt>
                <c:pt idx="65146">
                  <c:v>-17.582999999999998</c:v>
                </c:pt>
                <c:pt idx="65147">
                  <c:v>-17.580999999999989</c:v>
                </c:pt>
                <c:pt idx="65148">
                  <c:v>-17.579000000000008</c:v>
                </c:pt>
                <c:pt idx="65149">
                  <c:v>-17.576999999999998</c:v>
                </c:pt>
                <c:pt idx="65150">
                  <c:v>-17.574999999999989</c:v>
                </c:pt>
                <c:pt idx="65151">
                  <c:v>-17.573000000000008</c:v>
                </c:pt>
                <c:pt idx="65152">
                  <c:v>-17.570999999999998</c:v>
                </c:pt>
                <c:pt idx="65153">
                  <c:v>-17.568999999999988</c:v>
                </c:pt>
                <c:pt idx="65154">
                  <c:v>-17.567000000000007</c:v>
                </c:pt>
                <c:pt idx="65155">
                  <c:v>-17.564999999999998</c:v>
                </c:pt>
                <c:pt idx="65156">
                  <c:v>-17.562999999999988</c:v>
                </c:pt>
                <c:pt idx="65157">
                  <c:v>-17.561000000000007</c:v>
                </c:pt>
                <c:pt idx="65158">
                  <c:v>-17.558999999999997</c:v>
                </c:pt>
                <c:pt idx="65159">
                  <c:v>-17.556999999999988</c:v>
                </c:pt>
                <c:pt idx="65160">
                  <c:v>-17.555000000000007</c:v>
                </c:pt>
                <c:pt idx="65161">
                  <c:v>-17.552999999999997</c:v>
                </c:pt>
                <c:pt idx="65162">
                  <c:v>-17.550999999999988</c:v>
                </c:pt>
                <c:pt idx="65163">
                  <c:v>-17.549000000000007</c:v>
                </c:pt>
                <c:pt idx="65164">
                  <c:v>-17.546999999999997</c:v>
                </c:pt>
                <c:pt idx="65165">
                  <c:v>-17.544999999999987</c:v>
                </c:pt>
                <c:pt idx="65166">
                  <c:v>-17.543000000000006</c:v>
                </c:pt>
                <c:pt idx="65167">
                  <c:v>-17.540999999999997</c:v>
                </c:pt>
                <c:pt idx="65168">
                  <c:v>-17.538999999999987</c:v>
                </c:pt>
                <c:pt idx="65169">
                  <c:v>-17.537000000000006</c:v>
                </c:pt>
                <c:pt idx="65170">
                  <c:v>-17.534999999999997</c:v>
                </c:pt>
                <c:pt idx="65171">
                  <c:v>-17.532999999999987</c:v>
                </c:pt>
                <c:pt idx="65172">
                  <c:v>-17.531000000000006</c:v>
                </c:pt>
                <c:pt idx="65173">
                  <c:v>-17.528999999999996</c:v>
                </c:pt>
                <c:pt idx="65174">
                  <c:v>-17.526999999999987</c:v>
                </c:pt>
                <c:pt idx="65175">
                  <c:v>-17.525000000000006</c:v>
                </c:pt>
                <c:pt idx="65176">
                  <c:v>-17.522999999999996</c:v>
                </c:pt>
                <c:pt idx="65177">
                  <c:v>-17.520999999999987</c:v>
                </c:pt>
                <c:pt idx="65178">
                  <c:v>-17.519000000000005</c:v>
                </c:pt>
                <c:pt idx="65179">
                  <c:v>-17.516999999999996</c:v>
                </c:pt>
                <c:pt idx="65180">
                  <c:v>-17.514999999999986</c:v>
                </c:pt>
                <c:pt idx="65181">
                  <c:v>-17.513000000000005</c:v>
                </c:pt>
                <c:pt idx="65182">
                  <c:v>-17.510999999999996</c:v>
                </c:pt>
                <c:pt idx="65183">
                  <c:v>-17.508999999999986</c:v>
                </c:pt>
                <c:pt idx="65184">
                  <c:v>-17.507000000000005</c:v>
                </c:pt>
                <c:pt idx="65185">
                  <c:v>-17.504999999999995</c:v>
                </c:pt>
                <c:pt idx="65186">
                  <c:v>-17.502999999999986</c:v>
                </c:pt>
                <c:pt idx="65187">
                  <c:v>-17.501000000000005</c:v>
                </c:pt>
                <c:pt idx="65188">
                  <c:v>-17.498999999999995</c:v>
                </c:pt>
                <c:pt idx="65189">
                  <c:v>-17.497000000000014</c:v>
                </c:pt>
                <c:pt idx="65190">
                  <c:v>-17.495000000000005</c:v>
                </c:pt>
                <c:pt idx="65191">
                  <c:v>-17.492999999999995</c:v>
                </c:pt>
                <c:pt idx="65192">
                  <c:v>-17.491000000000014</c:v>
                </c:pt>
                <c:pt idx="65193">
                  <c:v>-17.489000000000004</c:v>
                </c:pt>
                <c:pt idx="65194">
                  <c:v>-17.486999999999995</c:v>
                </c:pt>
                <c:pt idx="65195">
                  <c:v>-17.485000000000014</c:v>
                </c:pt>
                <c:pt idx="65196">
                  <c:v>-17.483000000000004</c:v>
                </c:pt>
                <c:pt idx="65197">
                  <c:v>-17.480999999999995</c:v>
                </c:pt>
                <c:pt idx="65198">
                  <c:v>-17.479000000000013</c:v>
                </c:pt>
                <c:pt idx="65199">
                  <c:v>-17.477000000000004</c:v>
                </c:pt>
                <c:pt idx="65200">
                  <c:v>-17.474999999999994</c:v>
                </c:pt>
                <c:pt idx="65201">
                  <c:v>-17.473000000000013</c:v>
                </c:pt>
                <c:pt idx="65202">
                  <c:v>-17.471000000000004</c:v>
                </c:pt>
                <c:pt idx="65203">
                  <c:v>-17.468999999999994</c:v>
                </c:pt>
                <c:pt idx="65204">
                  <c:v>-17.467000000000013</c:v>
                </c:pt>
                <c:pt idx="65205">
                  <c:v>-17.465000000000003</c:v>
                </c:pt>
                <c:pt idx="65206">
                  <c:v>-17.462999999999994</c:v>
                </c:pt>
                <c:pt idx="65207">
                  <c:v>-17.461000000000013</c:v>
                </c:pt>
                <c:pt idx="65208">
                  <c:v>-17.459000000000003</c:v>
                </c:pt>
                <c:pt idx="65209">
                  <c:v>-17.456999999999994</c:v>
                </c:pt>
                <c:pt idx="65210">
                  <c:v>-17.455000000000013</c:v>
                </c:pt>
                <c:pt idx="65211">
                  <c:v>-17.453000000000003</c:v>
                </c:pt>
                <c:pt idx="65212">
                  <c:v>-17.450999999999993</c:v>
                </c:pt>
                <c:pt idx="65213">
                  <c:v>-17.449000000000012</c:v>
                </c:pt>
                <c:pt idx="65214">
                  <c:v>-17.447000000000003</c:v>
                </c:pt>
                <c:pt idx="65215">
                  <c:v>-17.444999999999993</c:v>
                </c:pt>
                <c:pt idx="65216">
                  <c:v>-17.443000000000012</c:v>
                </c:pt>
                <c:pt idx="65217">
                  <c:v>-17.441000000000003</c:v>
                </c:pt>
                <c:pt idx="65218">
                  <c:v>-17.438999999999993</c:v>
                </c:pt>
                <c:pt idx="65219">
                  <c:v>-17.437000000000012</c:v>
                </c:pt>
                <c:pt idx="65220">
                  <c:v>-17.435000000000002</c:v>
                </c:pt>
                <c:pt idx="65221">
                  <c:v>-17.432999999999993</c:v>
                </c:pt>
                <c:pt idx="65222">
                  <c:v>-17.431000000000012</c:v>
                </c:pt>
                <c:pt idx="65223">
                  <c:v>-17.429000000000002</c:v>
                </c:pt>
                <c:pt idx="65224">
                  <c:v>-17.426999999999992</c:v>
                </c:pt>
                <c:pt idx="65225">
                  <c:v>-17.425000000000011</c:v>
                </c:pt>
                <c:pt idx="65226">
                  <c:v>-17.423000000000002</c:v>
                </c:pt>
                <c:pt idx="65227">
                  <c:v>-17.420999999999992</c:v>
                </c:pt>
                <c:pt idx="65228">
                  <c:v>-17.419000000000011</c:v>
                </c:pt>
                <c:pt idx="65229">
                  <c:v>-17.417000000000002</c:v>
                </c:pt>
                <c:pt idx="65230">
                  <c:v>-17.414999999999992</c:v>
                </c:pt>
                <c:pt idx="65231">
                  <c:v>-17.413000000000011</c:v>
                </c:pt>
                <c:pt idx="65232">
                  <c:v>-17.411000000000001</c:v>
                </c:pt>
                <c:pt idx="65233">
                  <c:v>-17.408999999999992</c:v>
                </c:pt>
                <c:pt idx="65234">
                  <c:v>-17.407000000000011</c:v>
                </c:pt>
                <c:pt idx="65235">
                  <c:v>-17.405000000000001</c:v>
                </c:pt>
                <c:pt idx="65236">
                  <c:v>-17.402999999999992</c:v>
                </c:pt>
                <c:pt idx="65237">
                  <c:v>-17.40100000000001</c:v>
                </c:pt>
                <c:pt idx="65238">
                  <c:v>-17.399000000000001</c:v>
                </c:pt>
                <c:pt idx="65239">
                  <c:v>-17.396999999999991</c:v>
                </c:pt>
                <c:pt idx="65240">
                  <c:v>-17.39500000000001</c:v>
                </c:pt>
                <c:pt idx="65241">
                  <c:v>-17.393000000000001</c:v>
                </c:pt>
                <c:pt idx="65242">
                  <c:v>-17.390999999999991</c:v>
                </c:pt>
                <c:pt idx="65243">
                  <c:v>-17.38900000000001</c:v>
                </c:pt>
                <c:pt idx="65244">
                  <c:v>-17.387</c:v>
                </c:pt>
                <c:pt idx="65245">
                  <c:v>-17.384999999999991</c:v>
                </c:pt>
                <c:pt idx="65246">
                  <c:v>-17.38300000000001</c:v>
                </c:pt>
                <c:pt idx="65247">
                  <c:v>-17.381</c:v>
                </c:pt>
                <c:pt idx="65248">
                  <c:v>-17.378999999999991</c:v>
                </c:pt>
                <c:pt idx="65249">
                  <c:v>-17.37700000000001</c:v>
                </c:pt>
                <c:pt idx="65250">
                  <c:v>-17.375</c:v>
                </c:pt>
                <c:pt idx="65251">
                  <c:v>-17.37299999999999</c:v>
                </c:pt>
                <c:pt idx="65252">
                  <c:v>-17.371000000000009</c:v>
                </c:pt>
                <c:pt idx="65253">
                  <c:v>-17.369</c:v>
                </c:pt>
                <c:pt idx="65254">
                  <c:v>-17.36699999999999</c:v>
                </c:pt>
                <c:pt idx="65255">
                  <c:v>-17.365000000000009</c:v>
                </c:pt>
                <c:pt idx="65256">
                  <c:v>-17.363</c:v>
                </c:pt>
                <c:pt idx="65257">
                  <c:v>-17.36099999999999</c:v>
                </c:pt>
                <c:pt idx="65258">
                  <c:v>-17.359000000000009</c:v>
                </c:pt>
                <c:pt idx="65259">
                  <c:v>-17.356999999999999</c:v>
                </c:pt>
                <c:pt idx="65260">
                  <c:v>-17.35499999999999</c:v>
                </c:pt>
                <c:pt idx="65261">
                  <c:v>-17.353000000000009</c:v>
                </c:pt>
                <c:pt idx="65262">
                  <c:v>-17.350999999999999</c:v>
                </c:pt>
                <c:pt idx="65263">
                  <c:v>-17.34899999999999</c:v>
                </c:pt>
                <c:pt idx="65264">
                  <c:v>-17.347000000000008</c:v>
                </c:pt>
                <c:pt idx="65265">
                  <c:v>-17.344999999999999</c:v>
                </c:pt>
                <c:pt idx="65266">
                  <c:v>-17.342999999999989</c:v>
                </c:pt>
                <c:pt idx="65267">
                  <c:v>-17.341000000000008</c:v>
                </c:pt>
                <c:pt idx="65268">
                  <c:v>-17.338999999999999</c:v>
                </c:pt>
                <c:pt idx="65269">
                  <c:v>-17.336999999999989</c:v>
                </c:pt>
                <c:pt idx="65270">
                  <c:v>-17.335000000000008</c:v>
                </c:pt>
                <c:pt idx="65271">
                  <c:v>-17.332999999999998</c:v>
                </c:pt>
                <c:pt idx="65272">
                  <c:v>-17.330999999999989</c:v>
                </c:pt>
                <c:pt idx="65273">
                  <c:v>-17.329000000000008</c:v>
                </c:pt>
                <c:pt idx="65274">
                  <c:v>-17.326999999999998</c:v>
                </c:pt>
                <c:pt idx="65275">
                  <c:v>-17.324999999999989</c:v>
                </c:pt>
                <c:pt idx="65276">
                  <c:v>-17.323000000000008</c:v>
                </c:pt>
                <c:pt idx="65277">
                  <c:v>-17.320999999999998</c:v>
                </c:pt>
                <c:pt idx="65278">
                  <c:v>-17.318999999999988</c:v>
                </c:pt>
                <c:pt idx="65279">
                  <c:v>-17.317000000000007</c:v>
                </c:pt>
                <c:pt idx="65280">
                  <c:v>-17.314999999999998</c:v>
                </c:pt>
                <c:pt idx="65281">
                  <c:v>-17.312999999999988</c:v>
                </c:pt>
                <c:pt idx="65282">
                  <c:v>-17.311000000000007</c:v>
                </c:pt>
                <c:pt idx="65283">
                  <c:v>-17.308999999999997</c:v>
                </c:pt>
                <c:pt idx="65284">
                  <c:v>-17.306999999999988</c:v>
                </c:pt>
                <c:pt idx="65285">
                  <c:v>-17.305000000000007</c:v>
                </c:pt>
                <c:pt idx="65286">
                  <c:v>-17.302999999999997</c:v>
                </c:pt>
                <c:pt idx="65287">
                  <c:v>-17.300999999999988</c:v>
                </c:pt>
                <c:pt idx="65288">
                  <c:v>-17.299000000000007</c:v>
                </c:pt>
                <c:pt idx="65289">
                  <c:v>-17.296999999999997</c:v>
                </c:pt>
                <c:pt idx="65290">
                  <c:v>-17.294999999999987</c:v>
                </c:pt>
                <c:pt idx="65291">
                  <c:v>-17.293000000000006</c:v>
                </c:pt>
                <c:pt idx="65292">
                  <c:v>-17.290999999999997</c:v>
                </c:pt>
                <c:pt idx="65293">
                  <c:v>-17.288999999999987</c:v>
                </c:pt>
                <c:pt idx="65294">
                  <c:v>-17.287000000000006</c:v>
                </c:pt>
                <c:pt idx="65295">
                  <c:v>-17.284999999999997</c:v>
                </c:pt>
                <c:pt idx="65296">
                  <c:v>-17.282999999999987</c:v>
                </c:pt>
                <c:pt idx="65297">
                  <c:v>-17.281000000000006</c:v>
                </c:pt>
                <c:pt idx="65298">
                  <c:v>-17.278999999999996</c:v>
                </c:pt>
                <c:pt idx="65299">
                  <c:v>-17.276999999999987</c:v>
                </c:pt>
                <c:pt idx="65300">
                  <c:v>-17.275000000000006</c:v>
                </c:pt>
                <c:pt idx="65301">
                  <c:v>-17.272999999999996</c:v>
                </c:pt>
                <c:pt idx="65302">
                  <c:v>-17.270999999999987</c:v>
                </c:pt>
                <c:pt idx="65303">
                  <c:v>-17.269000000000005</c:v>
                </c:pt>
                <c:pt idx="65304">
                  <c:v>-17.266999999999996</c:v>
                </c:pt>
                <c:pt idx="65305">
                  <c:v>-17.264999999999986</c:v>
                </c:pt>
                <c:pt idx="65306">
                  <c:v>-17.263000000000005</c:v>
                </c:pt>
                <c:pt idx="65307">
                  <c:v>-17.260999999999996</c:v>
                </c:pt>
                <c:pt idx="65308">
                  <c:v>-17.258999999999986</c:v>
                </c:pt>
                <c:pt idx="65309">
                  <c:v>-17.257000000000005</c:v>
                </c:pt>
                <c:pt idx="65310">
                  <c:v>-17.254999999999995</c:v>
                </c:pt>
                <c:pt idx="65311">
                  <c:v>-17.252999999999986</c:v>
                </c:pt>
                <c:pt idx="65312">
                  <c:v>-17.251000000000005</c:v>
                </c:pt>
                <c:pt idx="65313">
                  <c:v>-17.248999999999995</c:v>
                </c:pt>
                <c:pt idx="65314">
                  <c:v>-17.247000000000014</c:v>
                </c:pt>
                <c:pt idx="65315">
                  <c:v>-17.245000000000005</c:v>
                </c:pt>
                <c:pt idx="65316">
                  <c:v>-17.242999999999995</c:v>
                </c:pt>
                <c:pt idx="65317">
                  <c:v>-17.241000000000014</c:v>
                </c:pt>
                <c:pt idx="65318">
                  <c:v>-17.239000000000004</c:v>
                </c:pt>
                <c:pt idx="65319">
                  <c:v>-17.236999999999995</c:v>
                </c:pt>
                <c:pt idx="65320">
                  <c:v>-17.235000000000014</c:v>
                </c:pt>
                <c:pt idx="65321">
                  <c:v>-17.233000000000004</c:v>
                </c:pt>
                <c:pt idx="65322">
                  <c:v>-17.230999999999995</c:v>
                </c:pt>
                <c:pt idx="65323">
                  <c:v>-17.229000000000013</c:v>
                </c:pt>
                <c:pt idx="65324">
                  <c:v>-17.227000000000004</c:v>
                </c:pt>
                <c:pt idx="65325">
                  <c:v>-17.224999999999994</c:v>
                </c:pt>
                <c:pt idx="65326">
                  <c:v>-17.223000000000013</c:v>
                </c:pt>
                <c:pt idx="65327">
                  <c:v>-17.221000000000004</c:v>
                </c:pt>
                <c:pt idx="65328">
                  <c:v>-17.218999999999994</c:v>
                </c:pt>
                <c:pt idx="65329">
                  <c:v>-17.217000000000013</c:v>
                </c:pt>
                <c:pt idx="65330">
                  <c:v>-17.215000000000003</c:v>
                </c:pt>
                <c:pt idx="65331">
                  <c:v>-17.212999999999994</c:v>
                </c:pt>
                <c:pt idx="65332">
                  <c:v>-17.211000000000013</c:v>
                </c:pt>
                <c:pt idx="65333">
                  <c:v>-17.209000000000003</c:v>
                </c:pt>
                <c:pt idx="65334">
                  <c:v>-17.206999999999994</c:v>
                </c:pt>
                <c:pt idx="65335">
                  <c:v>-17.205000000000013</c:v>
                </c:pt>
                <c:pt idx="65336">
                  <c:v>-17.203000000000003</c:v>
                </c:pt>
                <c:pt idx="65337">
                  <c:v>-17.200999999999993</c:v>
                </c:pt>
                <c:pt idx="65338">
                  <c:v>-17.199000000000012</c:v>
                </c:pt>
                <c:pt idx="65339">
                  <c:v>-17.197000000000003</c:v>
                </c:pt>
                <c:pt idx="65340">
                  <c:v>-17.194999999999993</c:v>
                </c:pt>
                <c:pt idx="65341">
                  <c:v>-17.193000000000012</c:v>
                </c:pt>
                <c:pt idx="65342">
                  <c:v>-17.191000000000003</c:v>
                </c:pt>
                <c:pt idx="65343">
                  <c:v>-17.188999999999993</c:v>
                </c:pt>
                <c:pt idx="65344">
                  <c:v>-17.187000000000012</c:v>
                </c:pt>
                <c:pt idx="65345">
                  <c:v>-17.185000000000002</c:v>
                </c:pt>
                <c:pt idx="65346">
                  <c:v>-17.182999999999993</c:v>
                </c:pt>
                <c:pt idx="65347">
                  <c:v>-17.181000000000012</c:v>
                </c:pt>
                <c:pt idx="65348">
                  <c:v>-17.179000000000002</c:v>
                </c:pt>
                <c:pt idx="65349">
                  <c:v>-17.176999999999992</c:v>
                </c:pt>
                <c:pt idx="65350">
                  <c:v>-17.175000000000011</c:v>
                </c:pt>
                <c:pt idx="65351">
                  <c:v>-17.173000000000002</c:v>
                </c:pt>
                <c:pt idx="65352">
                  <c:v>-17.170999999999992</c:v>
                </c:pt>
                <c:pt idx="65353">
                  <c:v>-17.169000000000011</c:v>
                </c:pt>
                <c:pt idx="65354">
                  <c:v>-17.167000000000002</c:v>
                </c:pt>
                <c:pt idx="65355">
                  <c:v>-17.164999999999992</c:v>
                </c:pt>
                <c:pt idx="65356">
                  <c:v>-17.163000000000011</c:v>
                </c:pt>
                <c:pt idx="65357">
                  <c:v>-17.161000000000001</c:v>
                </c:pt>
                <c:pt idx="65358">
                  <c:v>-17.158999999999992</c:v>
                </c:pt>
                <c:pt idx="65359">
                  <c:v>-17.157000000000011</c:v>
                </c:pt>
                <c:pt idx="65360">
                  <c:v>-17.155000000000001</c:v>
                </c:pt>
                <c:pt idx="65361">
                  <c:v>-17.152999999999992</c:v>
                </c:pt>
                <c:pt idx="65362">
                  <c:v>-17.15100000000001</c:v>
                </c:pt>
                <c:pt idx="65363">
                  <c:v>-17.149000000000001</c:v>
                </c:pt>
                <c:pt idx="65364">
                  <c:v>-17.146999999999991</c:v>
                </c:pt>
                <c:pt idx="65365">
                  <c:v>-17.14500000000001</c:v>
                </c:pt>
                <c:pt idx="65366">
                  <c:v>-17.143000000000001</c:v>
                </c:pt>
                <c:pt idx="65367">
                  <c:v>-17.140999999999991</c:v>
                </c:pt>
                <c:pt idx="65368">
                  <c:v>-17.13900000000001</c:v>
                </c:pt>
                <c:pt idx="65369">
                  <c:v>-17.137</c:v>
                </c:pt>
                <c:pt idx="65370">
                  <c:v>-17.134999999999991</c:v>
                </c:pt>
                <c:pt idx="65371">
                  <c:v>-17.13300000000001</c:v>
                </c:pt>
                <c:pt idx="65372">
                  <c:v>-17.131</c:v>
                </c:pt>
                <c:pt idx="65373">
                  <c:v>-17.128999999999991</c:v>
                </c:pt>
                <c:pt idx="65374">
                  <c:v>-17.12700000000001</c:v>
                </c:pt>
                <c:pt idx="65375">
                  <c:v>-17.125</c:v>
                </c:pt>
                <c:pt idx="65376">
                  <c:v>-17.12299999999999</c:v>
                </c:pt>
                <c:pt idx="65377">
                  <c:v>-17.121000000000009</c:v>
                </c:pt>
                <c:pt idx="65378">
                  <c:v>-17.119</c:v>
                </c:pt>
                <c:pt idx="65379">
                  <c:v>-17.11699999999999</c:v>
                </c:pt>
                <c:pt idx="65380">
                  <c:v>-17.115000000000009</c:v>
                </c:pt>
                <c:pt idx="65381">
                  <c:v>-17.113</c:v>
                </c:pt>
                <c:pt idx="65382">
                  <c:v>-17.11099999999999</c:v>
                </c:pt>
                <c:pt idx="65383">
                  <c:v>-17.109000000000009</c:v>
                </c:pt>
                <c:pt idx="65384">
                  <c:v>-17.106999999999999</c:v>
                </c:pt>
                <c:pt idx="65385">
                  <c:v>-17.10499999999999</c:v>
                </c:pt>
                <c:pt idx="65386">
                  <c:v>-17.103000000000009</c:v>
                </c:pt>
                <c:pt idx="65387">
                  <c:v>-17.100999999999999</c:v>
                </c:pt>
                <c:pt idx="65388">
                  <c:v>-17.09899999999999</c:v>
                </c:pt>
                <c:pt idx="65389">
                  <c:v>-17.097000000000008</c:v>
                </c:pt>
                <c:pt idx="65390">
                  <c:v>-17.094999999999999</c:v>
                </c:pt>
                <c:pt idx="65391">
                  <c:v>-17.092999999999989</c:v>
                </c:pt>
                <c:pt idx="65392">
                  <c:v>-17.091000000000008</c:v>
                </c:pt>
                <c:pt idx="65393">
                  <c:v>-17.088999999999999</c:v>
                </c:pt>
                <c:pt idx="65394">
                  <c:v>-17.086999999999989</c:v>
                </c:pt>
                <c:pt idx="65395">
                  <c:v>-17.085000000000008</c:v>
                </c:pt>
                <c:pt idx="65396">
                  <c:v>-17.082999999999998</c:v>
                </c:pt>
                <c:pt idx="65397">
                  <c:v>-17.080999999999989</c:v>
                </c:pt>
                <c:pt idx="65398">
                  <c:v>-17.079000000000008</c:v>
                </c:pt>
                <c:pt idx="65399">
                  <c:v>-17.076999999999998</c:v>
                </c:pt>
                <c:pt idx="65400">
                  <c:v>-17.074999999999989</c:v>
                </c:pt>
                <c:pt idx="65401">
                  <c:v>-17.073000000000008</c:v>
                </c:pt>
                <c:pt idx="65402">
                  <c:v>-17.070999999999998</c:v>
                </c:pt>
                <c:pt idx="65403">
                  <c:v>-17.068999999999988</c:v>
                </c:pt>
                <c:pt idx="65404">
                  <c:v>-17.067000000000007</c:v>
                </c:pt>
                <c:pt idx="65405">
                  <c:v>-17.064999999999998</c:v>
                </c:pt>
                <c:pt idx="65406">
                  <c:v>-17.062999999999988</c:v>
                </c:pt>
                <c:pt idx="65407">
                  <c:v>-17.061000000000007</c:v>
                </c:pt>
                <c:pt idx="65408">
                  <c:v>-17.058999999999997</c:v>
                </c:pt>
                <c:pt idx="65409">
                  <c:v>-17.056999999999988</c:v>
                </c:pt>
                <c:pt idx="65410">
                  <c:v>-17.055000000000007</c:v>
                </c:pt>
                <c:pt idx="65411">
                  <c:v>-17.052999999999997</c:v>
                </c:pt>
                <c:pt idx="65412">
                  <c:v>-17.050999999999988</c:v>
                </c:pt>
                <c:pt idx="65413">
                  <c:v>-17.049000000000007</c:v>
                </c:pt>
                <c:pt idx="65414">
                  <c:v>-17.046999999999997</c:v>
                </c:pt>
                <c:pt idx="65415">
                  <c:v>-17.044999999999987</c:v>
                </c:pt>
                <c:pt idx="65416">
                  <c:v>-17.043000000000006</c:v>
                </c:pt>
                <c:pt idx="65417">
                  <c:v>-17.040999999999997</c:v>
                </c:pt>
                <c:pt idx="65418">
                  <c:v>-17.038999999999987</c:v>
                </c:pt>
                <c:pt idx="65419">
                  <c:v>-17.037000000000006</c:v>
                </c:pt>
                <c:pt idx="65420">
                  <c:v>-17.034999999999997</c:v>
                </c:pt>
                <c:pt idx="65421">
                  <c:v>-17.032999999999987</c:v>
                </c:pt>
                <c:pt idx="65422">
                  <c:v>-17.031000000000006</c:v>
                </c:pt>
                <c:pt idx="65423">
                  <c:v>-17.028999999999996</c:v>
                </c:pt>
                <c:pt idx="65424">
                  <c:v>-17.026999999999987</c:v>
                </c:pt>
                <c:pt idx="65425">
                  <c:v>-17.025000000000006</c:v>
                </c:pt>
                <c:pt idx="65426">
                  <c:v>-17.022999999999996</c:v>
                </c:pt>
                <c:pt idx="65427">
                  <c:v>-17.020999999999987</c:v>
                </c:pt>
                <c:pt idx="65428">
                  <c:v>-17.019000000000005</c:v>
                </c:pt>
                <c:pt idx="65429">
                  <c:v>-17.016999999999996</c:v>
                </c:pt>
                <c:pt idx="65430">
                  <c:v>-17.014999999999986</c:v>
                </c:pt>
                <c:pt idx="65431">
                  <c:v>-17.013000000000005</c:v>
                </c:pt>
                <c:pt idx="65432">
                  <c:v>-17.010999999999996</c:v>
                </c:pt>
                <c:pt idx="65433">
                  <c:v>-17.008999999999986</c:v>
                </c:pt>
                <c:pt idx="65434">
                  <c:v>-17.007000000000005</c:v>
                </c:pt>
                <c:pt idx="65435">
                  <c:v>-17.004999999999995</c:v>
                </c:pt>
                <c:pt idx="65436">
                  <c:v>-17.002999999999986</c:v>
                </c:pt>
                <c:pt idx="65437">
                  <c:v>-17.001000000000005</c:v>
                </c:pt>
                <c:pt idx="65438">
                  <c:v>-16.998999999999995</c:v>
                </c:pt>
                <c:pt idx="65439">
                  <c:v>-16.997000000000014</c:v>
                </c:pt>
                <c:pt idx="65440">
                  <c:v>-16.995000000000005</c:v>
                </c:pt>
                <c:pt idx="65441">
                  <c:v>-16.992999999999995</c:v>
                </c:pt>
                <c:pt idx="65442">
                  <c:v>-16.991000000000014</c:v>
                </c:pt>
                <c:pt idx="65443">
                  <c:v>-16.989000000000004</c:v>
                </c:pt>
                <c:pt idx="65444">
                  <c:v>-16.986999999999995</c:v>
                </c:pt>
                <c:pt idx="65445">
                  <c:v>-16.985000000000014</c:v>
                </c:pt>
                <c:pt idx="65446">
                  <c:v>-16.983000000000004</c:v>
                </c:pt>
                <c:pt idx="65447">
                  <c:v>-16.980999999999995</c:v>
                </c:pt>
                <c:pt idx="65448">
                  <c:v>-16.979000000000013</c:v>
                </c:pt>
                <c:pt idx="65449">
                  <c:v>-16.977000000000004</c:v>
                </c:pt>
                <c:pt idx="65450">
                  <c:v>-16.974999999999994</c:v>
                </c:pt>
                <c:pt idx="65451">
                  <c:v>-16.973000000000013</c:v>
                </c:pt>
                <c:pt idx="65452">
                  <c:v>-16.971000000000004</c:v>
                </c:pt>
                <c:pt idx="65453">
                  <c:v>-16.968999999999994</c:v>
                </c:pt>
                <c:pt idx="65454">
                  <c:v>-16.967000000000013</c:v>
                </c:pt>
                <c:pt idx="65455">
                  <c:v>-16.965000000000003</c:v>
                </c:pt>
                <c:pt idx="65456">
                  <c:v>-16.962999999999994</c:v>
                </c:pt>
                <c:pt idx="65457">
                  <c:v>-16.961000000000013</c:v>
                </c:pt>
                <c:pt idx="65458">
                  <c:v>-16.959000000000003</c:v>
                </c:pt>
                <c:pt idx="65459">
                  <c:v>-16.956999999999994</c:v>
                </c:pt>
                <c:pt idx="65460">
                  <c:v>-16.955000000000013</c:v>
                </c:pt>
                <c:pt idx="65461">
                  <c:v>-16.953000000000003</c:v>
                </c:pt>
                <c:pt idx="65462">
                  <c:v>-16.950999999999993</c:v>
                </c:pt>
                <c:pt idx="65463">
                  <c:v>-16.949000000000012</c:v>
                </c:pt>
                <c:pt idx="65464">
                  <c:v>-16.947000000000003</c:v>
                </c:pt>
                <c:pt idx="65465">
                  <c:v>-16.944999999999993</c:v>
                </c:pt>
                <c:pt idx="65466">
                  <c:v>-16.943000000000012</c:v>
                </c:pt>
                <c:pt idx="65467">
                  <c:v>-16.941000000000003</c:v>
                </c:pt>
                <c:pt idx="65468">
                  <c:v>-16.938999999999993</c:v>
                </c:pt>
                <c:pt idx="65469">
                  <c:v>-16.937000000000012</c:v>
                </c:pt>
                <c:pt idx="65470">
                  <c:v>-16.935000000000002</c:v>
                </c:pt>
                <c:pt idx="65471">
                  <c:v>-16.932999999999993</c:v>
                </c:pt>
                <c:pt idx="65472">
                  <c:v>-16.931000000000012</c:v>
                </c:pt>
                <c:pt idx="65473">
                  <c:v>-16.929000000000002</c:v>
                </c:pt>
                <c:pt idx="65474">
                  <c:v>-16.926999999999992</c:v>
                </c:pt>
                <c:pt idx="65475">
                  <c:v>-16.925000000000011</c:v>
                </c:pt>
                <c:pt idx="65476">
                  <c:v>-16.923000000000002</c:v>
                </c:pt>
                <c:pt idx="65477">
                  <c:v>-16.920999999999992</c:v>
                </c:pt>
                <c:pt idx="65478">
                  <c:v>-16.919000000000011</c:v>
                </c:pt>
                <c:pt idx="65479">
                  <c:v>-16.917000000000002</c:v>
                </c:pt>
                <c:pt idx="65480">
                  <c:v>-16.914999999999992</c:v>
                </c:pt>
                <c:pt idx="65481">
                  <c:v>-16.913000000000011</c:v>
                </c:pt>
                <c:pt idx="65482">
                  <c:v>-16.911000000000001</c:v>
                </c:pt>
                <c:pt idx="65483">
                  <c:v>-16.908999999999992</c:v>
                </c:pt>
                <c:pt idx="65484">
                  <c:v>-16.907000000000011</c:v>
                </c:pt>
                <c:pt idx="65485">
                  <c:v>-16.905000000000001</c:v>
                </c:pt>
                <c:pt idx="65486">
                  <c:v>-16.902999999999992</c:v>
                </c:pt>
                <c:pt idx="65487">
                  <c:v>-16.90100000000001</c:v>
                </c:pt>
                <c:pt idx="65488">
                  <c:v>-16.899000000000001</c:v>
                </c:pt>
                <c:pt idx="65489">
                  <c:v>-16.896999999999991</c:v>
                </c:pt>
                <c:pt idx="65490">
                  <c:v>-16.89500000000001</c:v>
                </c:pt>
                <c:pt idx="65491">
                  <c:v>-16.893000000000001</c:v>
                </c:pt>
                <c:pt idx="65492">
                  <c:v>-16.890999999999991</c:v>
                </c:pt>
                <c:pt idx="65493">
                  <c:v>-16.88900000000001</c:v>
                </c:pt>
                <c:pt idx="65494">
                  <c:v>-16.887</c:v>
                </c:pt>
                <c:pt idx="65495">
                  <c:v>-16.884999999999991</c:v>
                </c:pt>
                <c:pt idx="65496">
                  <c:v>-16.88300000000001</c:v>
                </c:pt>
                <c:pt idx="65497">
                  <c:v>-16.881</c:v>
                </c:pt>
                <c:pt idx="65498">
                  <c:v>-16.878999999999991</c:v>
                </c:pt>
                <c:pt idx="65499">
                  <c:v>-16.87700000000001</c:v>
                </c:pt>
                <c:pt idx="65500">
                  <c:v>-16.875</c:v>
                </c:pt>
                <c:pt idx="65501">
                  <c:v>-16.87299999999999</c:v>
                </c:pt>
                <c:pt idx="65502">
                  <c:v>-16.871000000000009</c:v>
                </c:pt>
                <c:pt idx="65503">
                  <c:v>-16.869</c:v>
                </c:pt>
                <c:pt idx="65504">
                  <c:v>-16.86699999999999</c:v>
                </c:pt>
                <c:pt idx="65505">
                  <c:v>-16.865000000000009</c:v>
                </c:pt>
                <c:pt idx="65506">
                  <c:v>-16.863</c:v>
                </c:pt>
                <c:pt idx="65507">
                  <c:v>-16.86099999999999</c:v>
                </c:pt>
                <c:pt idx="65508">
                  <c:v>-16.859000000000009</c:v>
                </c:pt>
                <c:pt idx="65509">
                  <c:v>-16.856999999999999</c:v>
                </c:pt>
                <c:pt idx="65510">
                  <c:v>-16.85499999999999</c:v>
                </c:pt>
                <c:pt idx="65511">
                  <c:v>-16.853000000000009</c:v>
                </c:pt>
                <c:pt idx="65512">
                  <c:v>-16.850999999999999</c:v>
                </c:pt>
                <c:pt idx="65513">
                  <c:v>-16.84899999999999</c:v>
                </c:pt>
                <c:pt idx="65514">
                  <c:v>-16.847000000000008</c:v>
                </c:pt>
                <c:pt idx="65515">
                  <c:v>-16.844999999999999</c:v>
                </c:pt>
                <c:pt idx="65516">
                  <c:v>-16.842999999999989</c:v>
                </c:pt>
                <c:pt idx="65517">
                  <c:v>-16.841000000000008</c:v>
                </c:pt>
                <c:pt idx="65518">
                  <c:v>-16.838999999999999</c:v>
                </c:pt>
                <c:pt idx="65519">
                  <c:v>-16.836999999999989</c:v>
                </c:pt>
                <c:pt idx="65520">
                  <c:v>-16.835000000000008</c:v>
                </c:pt>
                <c:pt idx="65521">
                  <c:v>-16.832999999999998</c:v>
                </c:pt>
                <c:pt idx="65522">
                  <c:v>-16.830999999999989</c:v>
                </c:pt>
                <c:pt idx="65523">
                  <c:v>-16.829000000000008</c:v>
                </c:pt>
                <c:pt idx="65524">
                  <c:v>-16.826999999999998</c:v>
                </c:pt>
                <c:pt idx="65525">
                  <c:v>-16.824999999999989</c:v>
                </c:pt>
                <c:pt idx="65526">
                  <c:v>-16.823000000000008</c:v>
                </c:pt>
                <c:pt idx="65527">
                  <c:v>-16.820999999999998</c:v>
                </c:pt>
                <c:pt idx="65528">
                  <c:v>-16.818999999999988</c:v>
                </c:pt>
                <c:pt idx="65529">
                  <c:v>-16.817000000000007</c:v>
                </c:pt>
                <c:pt idx="65530">
                  <c:v>-16.814999999999998</c:v>
                </c:pt>
                <c:pt idx="65531">
                  <c:v>-16.812999999999988</c:v>
                </c:pt>
                <c:pt idx="65532">
                  <c:v>-16.811000000000007</c:v>
                </c:pt>
                <c:pt idx="65533">
                  <c:v>-16.808999999999997</c:v>
                </c:pt>
                <c:pt idx="65534">
                  <c:v>-16.806999999999988</c:v>
                </c:pt>
                <c:pt idx="65535">
                  <c:v>-16.805000000000007</c:v>
                </c:pt>
                <c:pt idx="65536">
                  <c:v>-16.802999999999997</c:v>
                </c:pt>
                <c:pt idx="65537">
                  <c:v>-16.800999999999988</c:v>
                </c:pt>
                <c:pt idx="65538">
                  <c:v>-16.799000000000007</c:v>
                </c:pt>
                <c:pt idx="65539">
                  <c:v>-16.796999999999997</c:v>
                </c:pt>
                <c:pt idx="65540">
                  <c:v>-16.794999999999987</c:v>
                </c:pt>
                <c:pt idx="65541">
                  <c:v>-16.793000000000006</c:v>
                </c:pt>
                <c:pt idx="65542">
                  <c:v>-16.790999999999997</c:v>
                </c:pt>
                <c:pt idx="65543">
                  <c:v>-16.788999999999987</c:v>
                </c:pt>
                <c:pt idx="65544">
                  <c:v>-16.787000000000006</c:v>
                </c:pt>
                <c:pt idx="65545">
                  <c:v>-16.784999999999997</c:v>
                </c:pt>
                <c:pt idx="65546">
                  <c:v>-16.782999999999987</c:v>
                </c:pt>
                <c:pt idx="65547">
                  <c:v>-16.781000000000006</c:v>
                </c:pt>
                <c:pt idx="65548">
                  <c:v>-16.778999999999996</c:v>
                </c:pt>
                <c:pt idx="65549">
                  <c:v>-16.776999999999987</c:v>
                </c:pt>
                <c:pt idx="65550">
                  <c:v>-16.775000000000006</c:v>
                </c:pt>
                <c:pt idx="65551">
                  <c:v>-16.772999999999996</c:v>
                </c:pt>
                <c:pt idx="65552">
                  <c:v>-16.770999999999987</c:v>
                </c:pt>
                <c:pt idx="65553">
                  <c:v>-16.769000000000005</c:v>
                </c:pt>
                <c:pt idx="65554">
                  <c:v>-16.766999999999996</c:v>
                </c:pt>
                <c:pt idx="65555">
                  <c:v>-16.764999999999986</c:v>
                </c:pt>
                <c:pt idx="65556">
                  <c:v>-16.763000000000005</c:v>
                </c:pt>
                <c:pt idx="65557">
                  <c:v>-16.760999999999996</c:v>
                </c:pt>
                <c:pt idx="65558">
                  <c:v>-16.758999999999986</c:v>
                </c:pt>
                <c:pt idx="65559">
                  <c:v>-16.757000000000005</c:v>
                </c:pt>
                <c:pt idx="65560">
                  <c:v>-16.754999999999995</c:v>
                </c:pt>
                <c:pt idx="65561">
                  <c:v>-16.752999999999986</c:v>
                </c:pt>
                <c:pt idx="65562">
                  <c:v>-16.751000000000005</c:v>
                </c:pt>
                <c:pt idx="65563">
                  <c:v>-16.748999999999995</c:v>
                </c:pt>
                <c:pt idx="65564">
                  <c:v>-16.747000000000014</c:v>
                </c:pt>
                <c:pt idx="65565">
                  <c:v>-16.745000000000005</c:v>
                </c:pt>
                <c:pt idx="65566">
                  <c:v>-16.742999999999995</c:v>
                </c:pt>
                <c:pt idx="65567">
                  <c:v>-16.741000000000014</c:v>
                </c:pt>
                <c:pt idx="65568">
                  <c:v>-16.739000000000004</c:v>
                </c:pt>
                <c:pt idx="65569">
                  <c:v>-16.736999999999995</c:v>
                </c:pt>
                <c:pt idx="65570">
                  <c:v>-16.735000000000014</c:v>
                </c:pt>
                <c:pt idx="65571">
                  <c:v>-16.733000000000004</c:v>
                </c:pt>
                <c:pt idx="65572">
                  <c:v>-16.730999999999995</c:v>
                </c:pt>
                <c:pt idx="65573">
                  <c:v>-16.729000000000013</c:v>
                </c:pt>
                <c:pt idx="65574">
                  <c:v>-16.727000000000004</c:v>
                </c:pt>
                <c:pt idx="65575">
                  <c:v>-16.724999999999994</c:v>
                </c:pt>
                <c:pt idx="65576">
                  <c:v>-16.723000000000013</c:v>
                </c:pt>
                <c:pt idx="65577">
                  <c:v>-16.721000000000004</c:v>
                </c:pt>
                <c:pt idx="65578">
                  <c:v>-16.718999999999994</c:v>
                </c:pt>
                <c:pt idx="65579">
                  <c:v>-16.717000000000013</c:v>
                </c:pt>
                <c:pt idx="65580">
                  <c:v>-16.715000000000003</c:v>
                </c:pt>
                <c:pt idx="65581">
                  <c:v>-16.712999999999994</c:v>
                </c:pt>
                <c:pt idx="65582">
                  <c:v>-16.711000000000013</c:v>
                </c:pt>
                <c:pt idx="65583">
                  <c:v>-16.709000000000003</c:v>
                </c:pt>
                <c:pt idx="65584">
                  <c:v>-16.706999999999994</c:v>
                </c:pt>
                <c:pt idx="65585">
                  <c:v>-16.705000000000013</c:v>
                </c:pt>
                <c:pt idx="65586">
                  <c:v>-16.703000000000003</c:v>
                </c:pt>
                <c:pt idx="65587">
                  <c:v>-16.700999999999993</c:v>
                </c:pt>
                <c:pt idx="65588">
                  <c:v>-16.699000000000012</c:v>
                </c:pt>
                <c:pt idx="65589">
                  <c:v>-16.697000000000003</c:v>
                </c:pt>
                <c:pt idx="65590">
                  <c:v>-16.694999999999993</c:v>
                </c:pt>
                <c:pt idx="65591">
                  <c:v>-16.693000000000012</c:v>
                </c:pt>
                <c:pt idx="65592">
                  <c:v>-16.691000000000003</c:v>
                </c:pt>
                <c:pt idx="65593">
                  <c:v>-16.688999999999993</c:v>
                </c:pt>
                <c:pt idx="65594">
                  <c:v>-16.687000000000012</c:v>
                </c:pt>
                <c:pt idx="65595">
                  <c:v>-16.685000000000002</c:v>
                </c:pt>
                <c:pt idx="65596">
                  <c:v>-16.682999999999993</c:v>
                </c:pt>
                <c:pt idx="65597">
                  <c:v>-16.681000000000012</c:v>
                </c:pt>
                <c:pt idx="65598">
                  <c:v>-16.679000000000002</c:v>
                </c:pt>
                <c:pt idx="65599">
                  <c:v>-16.676999999999992</c:v>
                </c:pt>
                <c:pt idx="65600">
                  <c:v>-16.675000000000011</c:v>
                </c:pt>
                <c:pt idx="65601">
                  <c:v>-16.673000000000002</c:v>
                </c:pt>
                <c:pt idx="65602">
                  <c:v>-16.670999999999992</c:v>
                </c:pt>
                <c:pt idx="65603">
                  <c:v>-16.669000000000011</c:v>
                </c:pt>
                <c:pt idx="65604">
                  <c:v>-16.667000000000002</c:v>
                </c:pt>
                <c:pt idx="65605">
                  <c:v>-16.664999999999992</c:v>
                </c:pt>
                <c:pt idx="65606">
                  <c:v>-16.663000000000011</c:v>
                </c:pt>
                <c:pt idx="65607">
                  <c:v>-16.661000000000001</c:v>
                </c:pt>
                <c:pt idx="65608">
                  <c:v>-16.658999999999992</c:v>
                </c:pt>
                <c:pt idx="65609">
                  <c:v>-16.657000000000011</c:v>
                </c:pt>
                <c:pt idx="65610">
                  <c:v>-16.655000000000001</c:v>
                </c:pt>
                <c:pt idx="65611">
                  <c:v>-16.652999999999992</c:v>
                </c:pt>
                <c:pt idx="65612">
                  <c:v>-16.65100000000001</c:v>
                </c:pt>
                <c:pt idx="65613">
                  <c:v>-16.649000000000001</c:v>
                </c:pt>
                <c:pt idx="65614">
                  <c:v>-16.646999999999991</c:v>
                </c:pt>
                <c:pt idx="65615">
                  <c:v>-16.64500000000001</c:v>
                </c:pt>
                <c:pt idx="65616">
                  <c:v>-16.643000000000001</c:v>
                </c:pt>
                <c:pt idx="65617">
                  <c:v>-16.640999999999991</c:v>
                </c:pt>
                <c:pt idx="65618">
                  <c:v>-16.63900000000001</c:v>
                </c:pt>
                <c:pt idx="65619">
                  <c:v>-16.637</c:v>
                </c:pt>
                <c:pt idx="65620">
                  <c:v>-16.634999999999991</c:v>
                </c:pt>
                <c:pt idx="65621">
                  <c:v>-16.63300000000001</c:v>
                </c:pt>
                <c:pt idx="65622">
                  <c:v>-16.631</c:v>
                </c:pt>
                <c:pt idx="65623">
                  <c:v>-16.628999999999991</c:v>
                </c:pt>
                <c:pt idx="65624">
                  <c:v>-16.62700000000001</c:v>
                </c:pt>
                <c:pt idx="65625">
                  <c:v>-16.625</c:v>
                </c:pt>
                <c:pt idx="65626">
                  <c:v>-16.62299999999999</c:v>
                </c:pt>
                <c:pt idx="65627">
                  <c:v>-16.621000000000009</c:v>
                </c:pt>
                <c:pt idx="65628">
                  <c:v>-16.619</c:v>
                </c:pt>
                <c:pt idx="65629">
                  <c:v>-16.61699999999999</c:v>
                </c:pt>
                <c:pt idx="65630">
                  <c:v>-16.615000000000009</c:v>
                </c:pt>
                <c:pt idx="65631">
                  <c:v>-16.613</c:v>
                </c:pt>
                <c:pt idx="65632">
                  <c:v>-16.61099999999999</c:v>
                </c:pt>
                <c:pt idx="65633">
                  <c:v>-16.609000000000009</c:v>
                </c:pt>
                <c:pt idx="65634">
                  <c:v>-16.606999999999999</c:v>
                </c:pt>
                <c:pt idx="65635">
                  <c:v>-16.60499999999999</c:v>
                </c:pt>
                <c:pt idx="65636">
                  <c:v>-16.603000000000009</c:v>
                </c:pt>
                <c:pt idx="65637">
                  <c:v>-16.600999999999999</c:v>
                </c:pt>
                <c:pt idx="65638">
                  <c:v>-16.59899999999999</c:v>
                </c:pt>
                <c:pt idx="65639">
                  <c:v>-16.597000000000008</c:v>
                </c:pt>
                <c:pt idx="65640">
                  <c:v>-16.594999999999999</c:v>
                </c:pt>
                <c:pt idx="65641">
                  <c:v>-16.592999999999989</c:v>
                </c:pt>
                <c:pt idx="65642">
                  <c:v>-16.591000000000008</c:v>
                </c:pt>
                <c:pt idx="65643">
                  <c:v>-16.588999999999999</c:v>
                </c:pt>
                <c:pt idx="65644">
                  <c:v>-16.586999999999989</c:v>
                </c:pt>
                <c:pt idx="65645">
                  <c:v>-16.585000000000008</c:v>
                </c:pt>
                <c:pt idx="65646">
                  <c:v>-16.582999999999998</c:v>
                </c:pt>
                <c:pt idx="65647">
                  <c:v>-16.580999999999989</c:v>
                </c:pt>
                <c:pt idx="65648">
                  <c:v>-16.579000000000008</c:v>
                </c:pt>
                <c:pt idx="65649">
                  <c:v>-16.576999999999998</c:v>
                </c:pt>
                <c:pt idx="65650">
                  <c:v>-16.574999999999989</c:v>
                </c:pt>
                <c:pt idx="65651">
                  <c:v>-16.573000000000008</c:v>
                </c:pt>
                <c:pt idx="65652">
                  <c:v>-16.570999999999998</c:v>
                </c:pt>
                <c:pt idx="65653">
                  <c:v>-16.568999999999988</c:v>
                </c:pt>
                <c:pt idx="65654">
                  <c:v>-16.567000000000007</c:v>
                </c:pt>
                <c:pt idx="65655">
                  <c:v>-16.564999999999998</c:v>
                </c:pt>
                <c:pt idx="65656">
                  <c:v>-16.562999999999988</c:v>
                </c:pt>
                <c:pt idx="65657">
                  <c:v>-16.561000000000007</c:v>
                </c:pt>
                <c:pt idx="65658">
                  <c:v>-16.558999999999997</c:v>
                </c:pt>
                <c:pt idx="65659">
                  <c:v>-16.556999999999988</c:v>
                </c:pt>
                <c:pt idx="65660">
                  <c:v>-16.555000000000007</c:v>
                </c:pt>
                <c:pt idx="65661">
                  <c:v>-16.552999999999997</c:v>
                </c:pt>
                <c:pt idx="65662">
                  <c:v>-16.550999999999988</c:v>
                </c:pt>
                <c:pt idx="65663">
                  <c:v>-16.549000000000007</c:v>
                </c:pt>
                <c:pt idx="65664">
                  <c:v>-16.546999999999997</c:v>
                </c:pt>
                <c:pt idx="65665">
                  <c:v>-16.544999999999987</c:v>
                </c:pt>
                <c:pt idx="65666">
                  <c:v>-16.543000000000006</c:v>
                </c:pt>
                <c:pt idx="65667">
                  <c:v>-16.540999999999997</c:v>
                </c:pt>
                <c:pt idx="65668">
                  <c:v>-16.538999999999987</c:v>
                </c:pt>
                <c:pt idx="65669">
                  <c:v>-16.537000000000006</c:v>
                </c:pt>
                <c:pt idx="65670">
                  <c:v>-16.534999999999997</c:v>
                </c:pt>
                <c:pt idx="65671">
                  <c:v>-16.532999999999987</c:v>
                </c:pt>
                <c:pt idx="65672">
                  <c:v>-16.531000000000006</c:v>
                </c:pt>
                <c:pt idx="65673">
                  <c:v>-16.528999999999996</c:v>
                </c:pt>
                <c:pt idx="65674">
                  <c:v>-16.526999999999987</c:v>
                </c:pt>
                <c:pt idx="65675">
                  <c:v>-16.525000000000006</c:v>
                </c:pt>
                <c:pt idx="65676">
                  <c:v>-16.522999999999996</c:v>
                </c:pt>
                <c:pt idx="65677">
                  <c:v>-16.520999999999987</c:v>
                </c:pt>
                <c:pt idx="65678">
                  <c:v>-16.519000000000005</c:v>
                </c:pt>
                <c:pt idx="65679">
                  <c:v>-16.516999999999996</c:v>
                </c:pt>
                <c:pt idx="65680">
                  <c:v>-16.514999999999986</c:v>
                </c:pt>
                <c:pt idx="65681">
                  <c:v>-16.513000000000005</c:v>
                </c:pt>
                <c:pt idx="65682">
                  <c:v>-16.510999999999996</c:v>
                </c:pt>
                <c:pt idx="65683">
                  <c:v>-16.508999999999986</c:v>
                </c:pt>
                <c:pt idx="65684">
                  <c:v>-16.507000000000005</c:v>
                </c:pt>
                <c:pt idx="65685">
                  <c:v>-16.504999999999995</c:v>
                </c:pt>
                <c:pt idx="65686">
                  <c:v>-16.502999999999986</c:v>
                </c:pt>
                <c:pt idx="65687">
                  <c:v>-16.501000000000005</c:v>
                </c:pt>
                <c:pt idx="65688">
                  <c:v>-16.498999999999995</c:v>
                </c:pt>
                <c:pt idx="65689">
                  <c:v>-16.497000000000014</c:v>
                </c:pt>
                <c:pt idx="65690">
                  <c:v>-16.495000000000005</c:v>
                </c:pt>
                <c:pt idx="65691">
                  <c:v>-16.492999999999995</c:v>
                </c:pt>
                <c:pt idx="65692">
                  <c:v>-16.491000000000014</c:v>
                </c:pt>
                <c:pt idx="65693">
                  <c:v>-16.489000000000004</c:v>
                </c:pt>
                <c:pt idx="65694">
                  <c:v>-16.486999999999995</c:v>
                </c:pt>
                <c:pt idx="65695">
                  <c:v>-16.485000000000014</c:v>
                </c:pt>
                <c:pt idx="65696">
                  <c:v>-16.483000000000004</c:v>
                </c:pt>
                <c:pt idx="65697">
                  <c:v>-16.480999999999995</c:v>
                </c:pt>
                <c:pt idx="65698">
                  <c:v>-16.479000000000013</c:v>
                </c:pt>
                <c:pt idx="65699">
                  <c:v>-16.477000000000004</c:v>
                </c:pt>
                <c:pt idx="65700">
                  <c:v>-16.474999999999994</c:v>
                </c:pt>
                <c:pt idx="65701">
                  <c:v>-16.473000000000013</c:v>
                </c:pt>
                <c:pt idx="65702">
                  <c:v>-16.471000000000004</c:v>
                </c:pt>
                <c:pt idx="65703">
                  <c:v>-16.468999999999994</c:v>
                </c:pt>
                <c:pt idx="65704">
                  <c:v>-16.467000000000013</c:v>
                </c:pt>
                <c:pt idx="65705">
                  <c:v>-16.465000000000003</c:v>
                </c:pt>
                <c:pt idx="65706">
                  <c:v>-16.462999999999994</c:v>
                </c:pt>
                <c:pt idx="65707">
                  <c:v>-16.461000000000013</c:v>
                </c:pt>
                <c:pt idx="65708">
                  <c:v>-16.459000000000003</c:v>
                </c:pt>
                <c:pt idx="65709">
                  <c:v>-16.456999999999994</c:v>
                </c:pt>
                <c:pt idx="65710">
                  <c:v>-16.455000000000013</c:v>
                </c:pt>
                <c:pt idx="65711">
                  <c:v>-16.453000000000003</c:v>
                </c:pt>
                <c:pt idx="65712">
                  <c:v>-16.450999999999993</c:v>
                </c:pt>
                <c:pt idx="65713">
                  <c:v>-16.449000000000012</c:v>
                </c:pt>
                <c:pt idx="65714">
                  <c:v>-16.447000000000003</c:v>
                </c:pt>
                <c:pt idx="65715">
                  <c:v>-16.444999999999993</c:v>
                </c:pt>
                <c:pt idx="65716">
                  <c:v>-16.443000000000012</c:v>
                </c:pt>
                <c:pt idx="65717">
                  <c:v>-16.441000000000003</c:v>
                </c:pt>
                <c:pt idx="65718">
                  <c:v>-16.438999999999993</c:v>
                </c:pt>
                <c:pt idx="65719">
                  <c:v>-16.437000000000012</c:v>
                </c:pt>
                <c:pt idx="65720">
                  <c:v>-16.435000000000002</c:v>
                </c:pt>
                <c:pt idx="65721">
                  <c:v>-16.432999999999993</c:v>
                </c:pt>
                <c:pt idx="65722">
                  <c:v>-16.431000000000012</c:v>
                </c:pt>
                <c:pt idx="65723">
                  <c:v>-16.429000000000002</c:v>
                </c:pt>
                <c:pt idx="65724">
                  <c:v>-16.426999999999992</c:v>
                </c:pt>
                <c:pt idx="65725">
                  <c:v>-16.425000000000011</c:v>
                </c:pt>
                <c:pt idx="65726">
                  <c:v>-16.423000000000002</c:v>
                </c:pt>
                <c:pt idx="65727">
                  <c:v>-16.420999999999992</c:v>
                </c:pt>
                <c:pt idx="65728">
                  <c:v>-16.419000000000011</c:v>
                </c:pt>
                <c:pt idx="65729">
                  <c:v>-16.417000000000002</c:v>
                </c:pt>
                <c:pt idx="65730">
                  <c:v>-16.414999999999992</c:v>
                </c:pt>
                <c:pt idx="65731">
                  <c:v>-16.413000000000011</c:v>
                </c:pt>
                <c:pt idx="65732">
                  <c:v>-16.411000000000001</c:v>
                </c:pt>
                <c:pt idx="65733">
                  <c:v>-16.408999999999992</c:v>
                </c:pt>
                <c:pt idx="65734">
                  <c:v>-16.407000000000011</c:v>
                </c:pt>
                <c:pt idx="65735">
                  <c:v>-16.405000000000001</c:v>
                </c:pt>
                <c:pt idx="65736">
                  <c:v>-16.402999999999992</c:v>
                </c:pt>
                <c:pt idx="65737">
                  <c:v>-16.40100000000001</c:v>
                </c:pt>
                <c:pt idx="65738">
                  <c:v>-16.399000000000001</c:v>
                </c:pt>
                <c:pt idx="65739">
                  <c:v>-16.396999999999991</c:v>
                </c:pt>
                <c:pt idx="65740">
                  <c:v>-16.39500000000001</c:v>
                </c:pt>
                <c:pt idx="65741">
                  <c:v>-16.393000000000001</c:v>
                </c:pt>
                <c:pt idx="65742">
                  <c:v>-16.390999999999991</c:v>
                </c:pt>
                <c:pt idx="65743">
                  <c:v>-16.38900000000001</c:v>
                </c:pt>
                <c:pt idx="65744">
                  <c:v>-16.387</c:v>
                </c:pt>
                <c:pt idx="65745">
                  <c:v>-16.384999999999991</c:v>
                </c:pt>
                <c:pt idx="65746">
                  <c:v>-16.38300000000001</c:v>
                </c:pt>
                <c:pt idx="65747">
                  <c:v>-16.381</c:v>
                </c:pt>
                <c:pt idx="65748">
                  <c:v>-16.378999999999991</c:v>
                </c:pt>
                <c:pt idx="65749">
                  <c:v>-16.37700000000001</c:v>
                </c:pt>
                <c:pt idx="65750">
                  <c:v>-16.375</c:v>
                </c:pt>
                <c:pt idx="65751">
                  <c:v>-16.37299999999999</c:v>
                </c:pt>
                <c:pt idx="65752">
                  <c:v>-16.371000000000009</c:v>
                </c:pt>
                <c:pt idx="65753">
                  <c:v>-16.369</c:v>
                </c:pt>
                <c:pt idx="65754">
                  <c:v>-16.36699999999999</c:v>
                </c:pt>
                <c:pt idx="65755">
                  <c:v>-16.365000000000009</c:v>
                </c:pt>
                <c:pt idx="65756">
                  <c:v>-16.363</c:v>
                </c:pt>
                <c:pt idx="65757">
                  <c:v>-16.36099999999999</c:v>
                </c:pt>
                <c:pt idx="65758">
                  <c:v>-16.359000000000009</c:v>
                </c:pt>
                <c:pt idx="65759">
                  <c:v>-16.356999999999999</c:v>
                </c:pt>
                <c:pt idx="65760">
                  <c:v>-16.35499999999999</c:v>
                </c:pt>
                <c:pt idx="65761">
                  <c:v>-16.353000000000009</c:v>
                </c:pt>
                <c:pt idx="65762">
                  <c:v>-16.350999999999999</c:v>
                </c:pt>
                <c:pt idx="65763">
                  <c:v>-16.34899999999999</c:v>
                </c:pt>
                <c:pt idx="65764">
                  <c:v>-16.347000000000008</c:v>
                </c:pt>
                <c:pt idx="65765">
                  <c:v>-16.344999999999999</c:v>
                </c:pt>
                <c:pt idx="65766">
                  <c:v>-16.342999999999989</c:v>
                </c:pt>
                <c:pt idx="65767">
                  <c:v>-16.341000000000008</c:v>
                </c:pt>
                <c:pt idx="65768">
                  <c:v>-16.338999999999999</c:v>
                </c:pt>
                <c:pt idx="65769">
                  <c:v>-16.336999999999989</c:v>
                </c:pt>
                <c:pt idx="65770">
                  <c:v>-16.335000000000008</c:v>
                </c:pt>
                <c:pt idx="65771">
                  <c:v>-16.332999999999998</c:v>
                </c:pt>
                <c:pt idx="65772">
                  <c:v>-16.330999999999989</c:v>
                </c:pt>
                <c:pt idx="65773">
                  <c:v>-16.329000000000008</c:v>
                </c:pt>
                <c:pt idx="65774">
                  <c:v>-16.326999999999998</c:v>
                </c:pt>
                <c:pt idx="65775">
                  <c:v>-16.324999999999989</c:v>
                </c:pt>
                <c:pt idx="65776">
                  <c:v>-16.323000000000008</c:v>
                </c:pt>
                <c:pt idx="65777">
                  <c:v>-16.320999999999998</c:v>
                </c:pt>
                <c:pt idx="65778">
                  <c:v>-16.318999999999988</c:v>
                </c:pt>
                <c:pt idx="65779">
                  <c:v>-16.317000000000007</c:v>
                </c:pt>
                <c:pt idx="65780">
                  <c:v>-16.314999999999998</c:v>
                </c:pt>
                <c:pt idx="65781">
                  <c:v>-16.312999999999988</c:v>
                </c:pt>
                <c:pt idx="65782">
                  <c:v>-16.311000000000007</c:v>
                </c:pt>
                <c:pt idx="65783">
                  <c:v>-16.308999999999997</c:v>
                </c:pt>
                <c:pt idx="65784">
                  <c:v>-16.306999999999988</c:v>
                </c:pt>
                <c:pt idx="65785">
                  <c:v>-16.305000000000007</c:v>
                </c:pt>
                <c:pt idx="65786">
                  <c:v>-16.302999999999997</c:v>
                </c:pt>
                <c:pt idx="65787">
                  <c:v>-16.300999999999988</c:v>
                </c:pt>
                <c:pt idx="65788">
                  <c:v>-16.299000000000007</c:v>
                </c:pt>
                <c:pt idx="65789">
                  <c:v>-16.296999999999997</c:v>
                </c:pt>
                <c:pt idx="65790">
                  <c:v>-16.294999999999987</c:v>
                </c:pt>
                <c:pt idx="65791">
                  <c:v>-16.293000000000006</c:v>
                </c:pt>
                <c:pt idx="65792">
                  <c:v>-16.290999999999997</c:v>
                </c:pt>
                <c:pt idx="65793">
                  <c:v>-16.288999999999987</c:v>
                </c:pt>
                <c:pt idx="65794">
                  <c:v>-16.287000000000006</c:v>
                </c:pt>
                <c:pt idx="65795">
                  <c:v>-16.284999999999997</c:v>
                </c:pt>
                <c:pt idx="65796">
                  <c:v>-16.282999999999987</c:v>
                </c:pt>
                <c:pt idx="65797">
                  <c:v>-16.281000000000006</c:v>
                </c:pt>
                <c:pt idx="65798">
                  <c:v>-16.278999999999996</c:v>
                </c:pt>
                <c:pt idx="65799">
                  <c:v>-16.276999999999987</c:v>
                </c:pt>
                <c:pt idx="65800">
                  <c:v>-16.275000000000006</c:v>
                </c:pt>
                <c:pt idx="65801">
                  <c:v>-16.272999999999996</c:v>
                </c:pt>
                <c:pt idx="65802">
                  <c:v>-16.270999999999987</c:v>
                </c:pt>
                <c:pt idx="65803">
                  <c:v>-16.269000000000005</c:v>
                </c:pt>
                <c:pt idx="65804">
                  <c:v>-16.266999999999996</c:v>
                </c:pt>
                <c:pt idx="65805">
                  <c:v>-16.264999999999986</c:v>
                </c:pt>
                <c:pt idx="65806">
                  <c:v>-16.263000000000005</c:v>
                </c:pt>
                <c:pt idx="65807">
                  <c:v>-16.260999999999996</c:v>
                </c:pt>
                <c:pt idx="65808">
                  <c:v>-16.258999999999986</c:v>
                </c:pt>
                <c:pt idx="65809">
                  <c:v>-16.257000000000005</c:v>
                </c:pt>
                <c:pt idx="65810">
                  <c:v>-16.254999999999995</c:v>
                </c:pt>
                <c:pt idx="65811">
                  <c:v>-16.252999999999986</c:v>
                </c:pt>
                <c:pt idx="65812">
                  <c:v>-16.251000000000005</c:v>
                </c:pt>
                <c:pt idx="65813">
                  <c:v>-16.248999999999995</c:v>
                </c:pt>
                <c:pt idx="65814">
                  <c:v>-16.247000000000014</c:v>
                </c:pt>
                <c:pt idx="65815">
                  <c:v>-16.245000000000005</c:v>
                </c:pt>
                <c:pt idx="65816">
                  <c:v>-16.242999999999995</c:v>
                </c:pt>
                <c:pt idx="65817">
                  <c:v>-16.241000000000014</c:v>
                </c:pt>
                <c:pt idx="65818">
                  <c:v>-16.239000000000004</c:v>
                </c:pt>
                <c:pt idx="65819">
                  <c:v>-16.236999999999995</c:v>
                </c:pt>
                <c:pt idx="65820">
                  <c:v>-16.235000000000014</c:v>
                </c:pt>
                <c:pt idx="65821">
                  <c:v>-16.233000000000004</c:v>
                </c:pt>
                <c:pt idx="65822">
                  <c:v>-16.230999999999995</c:v>
                </c:pt>
                <c:pt idx="65823">
                  <c:v>-16.229000000000013</c:v>
                </c:pt>
                <c:pt idx="65824">
                  <c:v>-16.227000000000004</c:v>
                </c:pt>
                <c:pt idx="65825">
                  <c:v>-16.224999999999994</c:v>
                </c:pt>
                <c:pt idx="65826">
                  <c:v>-16.223000000000013</c:v>
                </c:pt>
                <c:pt idx="65827">
                  <c:v>-16.221000000000004</c:v>
                </c:pt>
                <c:pt idx="65828">
                  <c:v>-16.218999999999994</c:v>
                </c:pt>
                <c:pt idx="65829">
                  <c:v>-16.217000000000013</c:v>
                </c:pt>
                <c:pt idx="65830">
                  <c:v>-16.215000000000003</c:v>
                </c:pt>
                <c:pt idx="65831">
                  <c:v>-16.212999999999994</c:v>
                </c:pt>
                <c:pt idx="65832">
                  <c:v>-16.211000000000013</c:v>
                </c:pt>
                <c:pt idx="65833">
                  <c:v>-16.209000000000003</c:v>
                </c:pt>
                <c:pt idx="65834">
                  <c:v>-16.206999999999994</c:v>
                </c:pt>
                <c:pt idx="65835">
                  <c:v>-16.205000000000013</c:v>
                </c:pt>
                <c:pt idx="65836">
                  <c:v>-16.203000000000003</c:v>
                </c:pt>
                <c:pt idx="65837">
                  <c:v>-16.200999999999993</c:v>
                </c:pt>
                <c:pt idx="65838">
                  <c:v>-16.199000000000012</c:v>
                </c:pt>
                <c:pt idx="65839">
                  <c:v>-16.197000000000003</c:v>
                </c:pt>
                <c:pt idx="65840">
                  <c:v>-16.194999999999993</c:v>
                </c:pt>
                <c:pt idx="65841">
                  <c:v>-16.193000000000012</c:v>
                </c:pt>
                <c:pt idx="65842">
                  <c:v>-16.191000000000003</c:v>
                </c:pt>
                <c:pt idx="65843">
                  <c:v>-16.188999999999993</c:v>
                </c:pt>
                <c:pt idx="65844">
                  <c:v>-16.187000000000012</c:v>
                </c:pt>
                <c:pt idx="65845">
                  <c:v>-16.185000000000002</c:v>
                </c:pt>
                <c:pt idx="65846">
                  <c:v>-16.182999999999993</c:v>
                </c:pt>
                <c:pt idx="65847">
                  <c:v>-16.181000000000012</c:v>
                </c:pt>
                <c:pt idx="65848">
                  <c:v>-16.179000000000002</c:v>
                </c:pt>
                <c:pt idx="65849">
                  <c:v>-16.176999999999992</c:v>
                </c:pt>
                <c:pt idx="65850">
                  <c:v>-16.175000000000011</c:v>
                </c:pt>
                <c:pt idx="65851">
                  <c:v>-16.173000000000002</c:v>
                </c:pt>
                <c:pt idx="65852">
                  <c:v>-16.170999999999992</c:v>
                </c:pt>
                <c:pt idx="65853">
                  <c:v>-16.169000000000011</c:v>
                </c:pt>
                <c:pt idx="65854">
                  <c:v>-16.167000000000002</c:v>
                </c:pt>
                <c:pt idx="65855">
                  <c:v>-16.164999999999992</c:v>
                </c:pt>
                <c:pt idx="65856">
                  <c:v>-16.163000000000011</c:v>
                </c:pt>
                <c:pt idx="65857">
                  <c:v>-16.161000000000001</c:v>
                </c:pt>
                <c:pt idx="65858">
                  <c:v>-16.158999999999992</c:v>
                </c:pt>
                <c:pt idx="65859">
                  <c:v>-16.157000000000011</c:v>
                </c:pt>
                <c:pt idx="65860">
                  <c:v>-16.155000000000001</c:v>
                </c:pt>
                <c:pt idx="65861">
                  <c:v>-16.152999999999992</c:v>
                </c:pt>
                <c:pt idx="65862">
                  <c:v>-16.15100000000001</c:v>
                </c:pt>
                <c:pt idx="65863">
                  <c:v>-16.149000000000001</c:v>
                </c:pt>
                <c:pt idx="65864">
                  <c:v>-16.146999999999991</c:v>
                </c:pt>
                <c:pt idx="65865">
                  <c:v>-16.14500000000001</c:v>
                </c:pt>
                <c:pt idx="65866">
                  <c:v>-16.143000000000001</c:v>
                </c:pt>
                <c:pt idx="65867">
                  <c:v>-16.140999999999991</c:v>
                </c:pt>
                <c:pt idx="65868">
                  <c:v>-16.13900000000001</c:v>
                </c:pt>
                <c:pt idx="65869">
                  <c:v>-16.137</c:v>
                </c:pt>
                <c:pt idx="65870">
                  <c:v>-16.134999999999991</c:v>
                </c:pt>
                <c:pt idx="65871">
                  <c:v>-16.13300000000001</c:v>
                </c:pt>
                <c:pt idx="65872">
                  <c:v>-16.131</c:v>
                </c:pt>
                <c:pt idx="65873">
                  <c:v>-16.128999999999991</c:v>
                </c:pt>
                <c:pt idx="65874">
                  <c:v>-16.12700000000001</c:v>
                </c:pt>
                <c:pt idx="65875">
                  <c:v>-16.125</c:v>
                </c:pt>
                <c:pt idx="65876">
                  <c:v>-16.12299999999999</c:v>
                </c:pt>
                <c:pt idx="65877">
                  <c:v>-16.121000000000009</c:v>
                </c:pt>
                <c:pt idx="65878">
                  <c:v>-16.119</c:v>
                </c:pt>
                <c:pt idx="65879">
                  <c:v>-16.11699999999999</c:v>
                </c:pt>
                <c:pt idx="65880">
                  <c:v>-16.115000000000009</c:v>
                </c:pt>
                <c:pt idx="65881">
                  <c:v>-16.113</c:v>
                </c:pt>
                <c:pt idx="65882">
                  <c:v>-16.11099999999999</c:v>
                </c:pt>
                <c:pt idx="65883">
                  <c:v>-16.109000000000009</c:v>
                </c:pt>
                <c:pt idx="65884">
                  <c:v>-16.106999999999999</c:v>
                </c:pt>
                <c:pt idx="65885">
                  <c:v>-16.10499999999999</c:v>
                </c:pt>
                <c:pt idx="65886">
                  <c:v>-16.103000000000009</c:v>
                </c:pt>
                <c:pt idx="65887">
                  <c:v>-16.100999999999999</c:v>
                </c:pt>
                <c:pt idx="65888">
                  <c:v>-16.09899999999999</c:v>
                </c:pt>
                <c:pt idx="65889">
                  <c:v>-16.097000000000008</c:v>
                </c:pt>
                <c:pt idx="65890">
                  <c:v>-16.094999999999999</c:v>
                </c:pt>
                <c:pt idx="65891">
                  <c:v>-16.092999999999989</c:v>
                </c:pt>
                <c:pt idx="65892">
                  <c:v>-16.091000000000008</c:v>
                </c:pt>
                <c:pt idx="65893">
                  <c:v>-16.088999999999999</c:v>
                </c:pt>
                <c:pt idx="65894">
                  <c:v>-16.086999999999989</c:v>
                </c:pt>
                <c:pt idx="65895">
                  <c:v>-16.085000000000008</c:v>
                </c:pt>
                <c:pt idx="65896">
                  <c:v>-16.082999999999998</c:v>
                </c:pt>
                <c:pt idx="65897">
                  <c:v>-16.080999999999989</c:v>
                </c:pt>
                <c:pt idx="65898">
                  <c:v>-16.079000000000008</c:v>
                </c:pt>
                <c:pt idx="65899">
                  <c:v>-16.076999999999998</c:v>
                </c:pt>
                <c:pt idx="65900">
                  <c:v>-16.074999999999989</c:v>
                </c:pt>
                <c:pt idx="65901">
                  <c:v>-16.073000000000008</c:v>
                </c:pt>
                <c:pt idx="65902">
                  <c:v>-16.070999999999998</c:v>
                </c:pt>
                <c:pt idx="65903">
                  <c:v>-16.068999999999988</c:v>
                </c:pt>
                <c:pt idx="65904">
                  <c:v>-16.067000000000007</c:v>
                </c:pt>
                <c:pt idx="65905">
                  <c:v>-16.064999999999998</c:v>
                </c:pt>
                <c:pt idx="65906">
                  <c:v>-16.062999999999988</c:v>
                </c:pt>
                <c:pt idx="65907">
                  <c:v>-16.061000000000007</c:v>
                </c:pt>
                <c:pt idx="65908">
                  <c:v>-16.058999999999997</c:v>
                </c:pt>
                <c:pt idx="65909">
                  <c:v>-16.056999999999988</c:v>
                </c:pt>
                <c:pt idx="65910">
                  <c:v>-16.055000000000007</c:v>
                </c:pt>
                <c:pt idx="65911">
                  <c:v>-16.052999999999997</c:v>
                </c:pt>
                <c:pt idx="65912">
                  <c:v>-16.050999999999988</c:v>
                </c:pt>
                <c:pt idx="65913">
                  <c:v>-16.049000000000007</c:v>
                </c:pt>
                <c:pt idx="65914">
                  <c:v>-16.046999999999997</c:v>
                </c:pt>
                <c:pt idx="65915">
                  <c:v>-16.044999999999987</c:v>
                </c:pt>
                <c:pt idx="65916">
                  <c:v>-16.043000000000006</c:v>
                </c:pt>
                <c:pt idx="65917">
                  <c:v>-16.040999999999997</c:v>
                </c:pt>
                <c:pt idx="65918">
                  <c:v>-16.038999999999987</c:v>
                </c:pt>
                <c:pt idx="65919">
                  <c:v>-16.037000000000006</c:v>
                </c:pt>
                <c:pt idx="65920">
                  <c:v>-16.034999999999997</c:v>
                </c:pt>
                <c:pt idx="65921">
                  <c:v>-16.032999999999987</c:v>
                </c:pt>
                <c:pt idx="65922">
                  <c:v>-16.031000000000006</c:v>
                </c:pt>
                <c:pt idx="65923">
                  <c:v>-16.028999999999996</c:v>
                </c:pt>
                <c:pt idx="65924">
                  <c:v>-16.026999999999987</c:v>
                </c:pt>
                <c:pt idx="65925">
                  <c:v>-16.025000000000006</c:v>
                </c:pt>
                <c:pt idx="65926">
                  <c:v>-16.022999999999996</c:v>
                </c:pt>
                <c:pt idx="65927">
                  <c:v>-16.020999999999987</c:v>
                </c:pt>
                <c:pt idx="65928">
                  <c:v>-16.019000000000005</c:v>
                </c:pt>
                <c:pt idx="65929">
                  <c:v>-16.016999999999996</c:v>
                </c:pt>
                <c:pt idx="65930">
                  <c:v>-16.014999999999986</c:v>
                </c:pt>
                <c:pt idx="65931">
                  <c:v>-16.013000000000005</c:v>
                </c:pt>
                <c:pt idx="65932">
                  <c:v>-16.010999999999996</c:v>
                </c:pt>
                <c:pt idx="65933">
                  <c:v>-16.008999999999986</c:v>
                </c:pt>
                <c:pt idx="65934">
                  <c:v>-16.007000000000005</c:v>
                </c:pt>
                <c:pt idx="65935">
                  <c:v>-16.004999999999995</c:v>
                </c:pt>
                <c:pt idx="65936">
                  <c:v>-16.002999999999986</c:v>
                </c:pt>
                <c:pt idx="65937">
                  <c:v>-16.001000000000005</c:v>
                </c:pt>
                <c:pt idx="65938">
                  <c:v>-15.998999999999995</c:v>
                </c:pt>
                <c:pt idx="65939">
                  <c:v>-15.997000000000014</c:v>
                </c:pt>
                <c:pt idx="65940">
                  <c:v>-15.995000000000005</c:v>
                </c:pt>
                <c:pt idx="65941">
                  <c:v>-15.992999999999995</c:v>
                </c:pt>
                <c:pt idx="65942">
                  <c:v>-15.991000000000014</c:v>
                </c:pt>
                <c:pt idx="65943">
                  <c:v>-15.989000000000004</c:v>
                </c:pt>
                <c:pt idx="65944">
                  <c:v>-15.986999999999995</c:v>
                </c:pt>
                <c:pt idx="65945">
                  <c:v>-15.985000000000014</c:v>
                </c:pt>
                <c:pt idx="65946">
                  <c:v>-15.983000000000004</c:v>
                </c:pt>
                <c:pt idx="65947">
                  <c:v>-15.980999999999995</c:v>
                </c:pt>
                <c:pt idx="65948">
                  <c:v>-15.979000000000013</c:v>
                </c:pt>
                <c:pt idx="65949">
                  <c:v>-15.977000000000004</c:v>
                </c:pt>
                <c:pt idx="65950">
                  <c:v>-15.974999999999994</c:v>
                </c:pt>
                <c:pt idx="65951">
                  <c:v>-15.973000000000013</c:v>
                </c:pt>
                <c:pt idx="65952">
                  <c:v>-15.971000000000004</c:v>
                </c:pt>
                <c:pt idx="65953">
                  <c:v>-15.968999999999994</c:v>
                </c:pt>
                <c:pt idx="65954">
                  <c:v>-15.967000000000013</c:v>
                </c:pt>
                <c:pt idx="65955">
                  <c:v>-15.965000000000003</c:v>
                </c:pt>
                <c:pt idx="65956">
                  <c:v>-15.962999999999994</c:v>
                </c:pt>
                <c:pt idx="65957">
                  <c:v>-15.961000000000013</c:v>
                </c:pt>
                <c:pt idx="65958">
                  <c:v>-15.959000000000003</c:v>
                </c:pt>
                <c:pt idx="65959">
                  <c:v>-15.956999999999994</c:v>
                </c:pt>
                <c:pt idx="65960">
                  <c:v>-15.955000000000013</c:v>
                </c:pt>
                <c:pt idx="65961">
                  <c:v>-15.953000000000003</c:v>
                </c:pt>
                <c:pt idx="65962">
                  <c:v>-15.950999999999993</c:v>
                </c:pt>
                <c:pt idx="65963">
                  <c:v>-15.949000000000012</c:v>
                </c:pt>
                <c:pt idx="65964">
                  <c:v>-15.947000000000003</c:v>
                </c:pt>
                <c:pt idx="65965">
                  <c:v>-15.944999999999993</c:v>
                </c:pt>
                <c:pt idx="65966">
                  <c:v>-15.943000000000012</c:v>
                </c:pt>
                <c:pt idx="65967">
                  <c:v>-15.941000000000003</c:v>
                </c:pt>
                <c:pt idx="65968">
                  <c:v>-15.938999999999993</c:v>
                </c:pt>
                <c:pt idx="65969">
                  <c:v>-15.937000000000012</c:v>
                </c:pt>
                <c:pt idx="65970">
                  <c:v>-15.935000000000002</c:v>
                </c:pt>
                <c:pt idx="65971">
                  <c:v>-15.932999999999993</c:v>
                </c:pt>
                <c:pt idx="65972">
                  <c:v>-15.931000000000012</c:v>
                </c:pt>
                <c:pt idx="65973">
                  <c:v>-15.929000000000002</c:v>
                </c:pt>
                <c:pt idx="65974">
                  <c:v>-15.926999999999992</c:v>
                </c:pt>
                <c:pt idx="65975">
                  <c:v>-15.925000000000011</c:v>
                </c:pt>
                <c:pt idx="65976">
                  <c:v>-15.923000000000002</c:v>
                </c:pt>
                <c:pt idx="65977">
                  <c:v>-15.920999999999992</c:v>
                </c:pt>
                <c:pt idx="65978">
                  <c:v>-15.919000000000011</c:v>
                </c:pt>
                <c:pt idx="65979">
                  <c:v>-15.917000000000002</c:v>
                </c:pt>
                <c:pt idx="65980">
                  <c:v>-15.914999999999992</c:v>
                </c:pt>
                <c:pt idx="65981">
                  <c:v>-15.913000000000011</c:v>
                </c:pt>
                <c:pt idx="65982">
                  <c:v>-15.911000000000001</c:v>
                </c:pt>
                <c:pt idx="65983">
                  <c:v>-15.908999999999992</c:v>
                </c:pt>
                <c:pt idx="65984">
                  <c:v>-15.907000000000011</c:v>
                </c:pt>
                <c:pt idx="65985">
                  <c:v>-15.905000000000001</c:v>
                </c:pt>
                <c:pt idx="65986">
                  <c:v>-15.902999999999992</c:v>
                </c:pt>
                <c:pt idx="65987">
                  <c:v>-15.90100000000001</c:v>
                </c:pt>
                <c:pt idx="65988">
                  <c:v>-15.899000000000001</c:v>
                </c:pt>
                <c:pt idx="65989">
                  <c:v>-15.896999999999991</c:v>
                </c:pt>
                <c:pt idx="65990">
                  <c:v>-15.89500000000001</c:v>
                </c:pt>
                <c:pt idx="65991">
                  <c:v>-15.893000000000001</c:v>
                </c:pt>
                <c:pt idx="65992">
                  <c:v>-15.890999999999991</c:v>
                </c:pt>
                <c:pt idx="65993">
                  <c:v>-15.88900000000001</c:v>
                </c:pt>
                <c:pt idx="65994">
                  <c:v>-15.887</c:v>
                </c:pt>
                <c:pt idx="65995">
                  <c:v>-15.884999999999991</c:v>
                </c:pt>
                <c:pt idx="65996">
                  <c:v>-15.88300000000001</c:v>
                </c:pt>
                <c:pt idx="65997">
                  <c:v>-15.881</c:v>
                </c:pt>
                <c:pt idx="65998">
                  <c:v>-15.878999999999991</c:v>
                </c:pt>
                <c:pt idx="65999">
                  <c:v>-15.87700000000001</c:v>
                </c:pt>
                <c:pt idx="66000">
                  <c:v>-15.875</c:v>
                </c:pt>
                <c:pt idx="66001">
                  <c:v>-15.87299999999999</c:v>
                </c:pt>
                <c:pt idx="66002">
                  <c:v>-15.871000000000009</c:v>
                </c:pt>
                <c:pt idx="66003">
                  <c:v>-15.869</c:v>
                </c:pt>
                <c:pt idx="66004">
                  <c:v>-15.86699999999999</c:v>
                </c:pt>
                <c:pt idx="66005">
                  <c:v>-15.865000000000009</c:v>
                </c:pt>
                <c:pt idx="66006">
                  <c:v>-15.863</c:v>
                </c:pt>
                <c:pt idx="66007">
                  <c:v>-15.86099999999999</c:v>
                </c:pt>
                <c:pt idx="66008">
                  <c:v>-15.859000000000009</c:v>
                </c:pt>
                <c:pt idx="66009">
                  <c:v>-15.856999999999999</c:v>
                </c:pt>
                <c:pt idx="66010">
                  <c:v>-15.85499999999999</c:v>
                </c:pt>
                <c:pt idx="66011">
                  <c:v>-15.853000000000009</c:v>
                </c:pt>
                <c:pt idx="66012">
                  <c:v>-15.850999999999999</c:v>
                </c:pt>
                <c:pt idx="66013">
                  <c:v>-15.84899999999999</c:v>
                </c:pt>
                <c:pt idx="66014">
                  <c:v>-15.847000000000008</c:v>
                </c:pt>
                <c:pt idx="66015">
                  <c:v>-15.844999999999999</c:v>
                </c:pt>
                <c:pt idx="66016">
                  <c:v>-15.842999999999989</c:v>
                </c:pt>
                <c:pt idx="66017">
                  <c:v>-15.841000000000008</c:v>
                </c:pt>
                <c:pt idx="66018">
                  <c:v>-15.838999999999999</c:v>
                </c:pt>
                <c:pt idx="66019">
                  <c:v>-15.836999999999989</c:v>
                </c:pt>
                <c:pt idx="66020">
                  <c:v>-15.835000000000008</c:v>
                </c:pt>
                <c:pt idx="66021">
                  <c:v>-15.832999999999998</c:v>
                </c:pt>
                <c:pt idx="66022">
                  <c:v>-15.830999999999989</c:v>
                </c:pt>
                <c:pt idx="66023">
                  <c:v>-15.829000000000008</c:v>
                </c:pt>
                <c:pt idx="66024">
                  <c:v>-15.826999999999998</c:v>
                </c:pt>
                <c:pt idx="66025">
                  <c:v>-15.824999999999989</c:v>
                </c:pt>
                <c:pt idx="66026">
                  <c:v>-15.823000000000008</c:v>
                </c:pt>
                <c:pt idx="66027">
                  <c:v>-15.820999999999998</c:v>
                </c:pt>
                <c:pt idx="66028">
                  <c:v>-15.818999999999988</c:v>
                </c:pt>
                <c:pt idx="66029">
                  <c:v>-15.817000000000007</c:v>
                </c:pt>
                <c:pt idx="66030">
                  <c:v>-15.814999999999998</c:v>
                </c:pt>
                <c:pt idx="66031">
                  <c:v>-15.812999999999988</c:v>
                </c:pt>
                <c:pt idx="66032">
                  <c:v>-15.811000000000007</c:v>
                </c:pt>
                <c:pt idx="66033">
                  <c:v>-15.808999999999997</c:v>
                </c:pt>
                <c:pt idx="66034">
                  <c:v>-15.806999999999988</c:v>
                </c:pt>
                <c:pt idx="66035">
                  <c:v>-15.805000000000007</c:v>
                </c:pt>
                <c:pt idx="66036">
                  <c:v>-15.802999999999997</c:v>
                </c:pt>
                <c:pt idx="66037">
                  <c:v>-15.800999999999988</c:v>
                </c:pt>
                <c:pt idx="66038">
                  <c:v>-15.799000000000007</c:v>
                </c:pt>
                <c:pt idx="66039">
                  <c:v>-15.796999999999997</c:v>
                </c:pt>
                <c:pt idx="66040">
                  <c:v>-15.794999999999987</c:v>
                </c:pt>
                <c:pt idx="66041">
                  <c:v>-15.793000000000006</c:v>
                </c:pt>
                <c:pt idx="66042">
                  <c:v>-15.790999999999997</c:v>
                </c:pt>
                <c:pt idx="66043">
                  <c:v>-15.788999999999987</c:v>
                </c:pt>
                <c:pt idx="66044">
                  <c:v>-15.787000000000006</c:v>
                </c:pt>
                <c:pt idx="66045">
                  <c:v>-15.784999999999997</c:v>
                </c:pt>
                <c:pt idx="66046">
                  <c:v>-15.782999999999987</c:v>
                </c:pt>
                <c:pt idx="66047">
                  <c:v>-15.781000000000006</c:v>
                </c:pt>
                <c:pt idx="66048">
                  <c:v>-15.778999999999996</c:v>
                </c:pt>
                <c:pt idx="66049">
                  <c:v>-15.776999999999987</c:v>
                </c:pt>
                <c:pt idx="66050">
                  <c:v>-15.775000000000006</c:v>
                </c:pt>
                <c:pt idx="66051">
                  <c:v>-15.772999999999996</c:v>
                </c:pt>
                <c:pt idx="66052">
                  <c:v>-15.770999999999987</c:v>
                </c:pt>
                <c:pt idx="66053">
                  <c:v>-15.769000000000005</c:v>
                </c:pt>
                <c:pt idx="66054">
                  <c:v>-15.766999999999996</c:v>
                </c:pt>
                <c:pt idx="66055">
                  <c:v>-15.764999999999986</c:v>
                </c:pt>
                <c:pt idx="66056">
                  <c:v>-15.763000000000005</c:v>
                </c:pt>
                <c:pt idx="66057">
                  <c:v>-15.760999999999996</c:v>
                </c:pt>
                <c:pt idx="66058">
                  <c:v>-15.758999999999986</c:v>
                </c:pt>
                <c:pt idx="66059">
                  <c:v>-15.757000000000005</c:v>
                </c:pt>
                <c:pt idx="66060">
                  <c:v>-15.754999999999995</c:v>
                </c:pt>
                <c:pt idx="66061">
                  <c:v>-15.752999999999986</c:v>
                </c:pt>
                <c:pt idx="66062">
                  <c:v>-15.751000000000005</c:v>
                </c:pt>
                <c:pt idx="66063">
                  <c:v>-15.748999999999995</c:v>
                </c:pt>
                <c:pt idx="66064">
                  <c:v>-15.747000000000014</c:v>
                </c:pt>
                <c:pt idx="66065">
                  <c:v>-15.745000000000005</c:v>
                </c:pt>
                <c:pt idx="66066">
                  <c:v>-15.742999999999995</c:v>
                </c:pt>
                <c:pt idx="66067">
                  <c:v>-15.741000000000014</c:v>
                </c:pt>
                <c:pt idx="66068">
                  <c:v>-15.739000000000004</c:v>
                </c:pt>
                <c:pt idx="66069">
                  <c:v>-15.736999999999995</c:v>
                </c:pt>
                <c:pt idx="66070">
                  <c:v>-15.735000000000014</c:v>
                </c:pt>
                <c:pt idx="66071">
                  <c:v>-15.733000000000004</c:v>
                </c:pt>
                <c:pt idx="66072">
                  <c:v>-15.730999999999995</c:v>
                </c:pt>
                <c:pt idx="66073">
                  <c:v>-15.729000000000013</c:v>
                </c:pt>
                <c:pt idx="66074">
                  <c:v>-15.727000000000004</c:v>
                </c:pt>
                <c:pt idx="66075">
                  <c:v>-15.724999999999994</c:v>
                </c:pt>
                <c:pt idx="66076">
                  <c:v>-15.723000000000013</c:v>
                </c:pt>
                <c:pt idx="66077">
                  <c:v>-15.721000000000004</c:v>
                </c:pt>
                <c:pt idx="66078">
                  <c:v>-15.718999999999994</c:v>
                </c:pt>
                <c:pt idx="66079">
                  <c:v>-15.717000000000013</c:v>
                </c:pt>
                <c:pt idx="66080">
                  <c:v>-15.715000000000003</c:v>
                </c:pt>
                <c:pt idx="66081">
                  <c:v>-15.712999999999994</c:v>
                </c:pt>
                <c:pt idx="66082">
                  <c:v>-15.711000000000013</c:v>
                </c:pt>
                <c:pt idx="66083">
                  <c:v>-15.709000000000003</c:v>
                </c:pt>
                <c:pt idx="66084">
                  <c:v>-15.706999999999994</c:v>
                </c:pt>
                <c:pt idx="66085">
                  <c:v>-15.705000000000013</c:v>
                </c:pt>
                <c:pt idx="66086">
                  <c:v>-15.703000000000003</c:v>
                </c:pt>
                <c:pt idx="66087">
                  <c:v>-15.700999999999993</c:v>
                </c:pt>
                <c:pt idx="66088">
                  <c:v>-15.699000000000012</c:v>
                </c:pt>
                <c:pt idx="66089">
                  <c:v>-15.697000000000003</c:v>
                </c:pt>
                <c:pt idx="66090">
                  <c:v>-15.694999999999993</c:v>
                </c:pt>
                <c:pt idx="66091">
                  <c:v>-15.693000000000012</c:v>
                </c:pt>
                <c:pt idx="66092">
                  <c:v>-15.691000000000003</c:v>
                </c:pt>
                <c:pt idx="66093">
                  <c:v>-15.688999999999993</c:v>
                </c:pt>
                <c:pt idx="66094">
                  <c:v>-15.687000000000012</c:v>
                </c:pt>
                <c:pt idx="66095">
                  <c:v>-15.685000000000002</c:v>
                </c:pt>
                <c:pt idx="66096">
                  <c:v>-15.682999999999993</c:v>
                </c:pt>
                <c:pt idx="66097">
                  <c:v>-15.681000000000012</c:v>
                </c:pt>
                <c:pt idx="66098">
                  <c:v>-15.679000000000002</c:v>
                </c:pt>
                <c:pt idx="66099">
                  <c:v>-15.676999999999992</c:v>
                </c:pt>
                <c:pt idx="66100">
                  <c:v>-15.675000000000011</c:v>
                </c:pt>
                <c:pt idx="66101">
                  <c:v>-15.673000000000002</c:v>
                </c:pt>
                <c:pt idx="66102">
                  <c:v>-15.670999999999992</c:v>
                </c:pt>
                <c:pt idx="66103">
                  <c:v>-15.669000000000011</c:v>
                </c:pt>
                <c:pt idx="66104">
                  <c:v>-15.667000000000002</c:v>
                </c:pt>
                <c:pt idx="66105">
                  <c:v>-15.664999999999992</c:v>
                </c:pt>
                <c:pt idx="66106">
                  <c:v>-15.663000000000011</c:v>
                </c:pt>
                <c:pt idx="66107">
                  <c:v>-15.661000000000001</c:v>
                </c:pt>
                <c:pt idx="66108">
                  <c:v>-15.658999999999992</c:v>
                </c:pt>
                <c:pt idx="66109">
                  <c:v>-15.657000000000011</c:v>
                </c:pt>
                <c:pt idx="66110">
                  <c:v>-15.655000000000001</c:v>
                </c:pt>
                <c:pt idx="66111">
                  <c:v>-15.652999999999992</c:v>
                </c:pt>
                <c:pt idx="66112">
                  <c:v>-15.65100000000001</c:v>
                </c:pt>
                <c:pt idx="66113">
                  <c:v>-15.649000000000001</c:v>
                </c:pt>
                <c:pt idx="66114">
                  <c:v>-15.646999999999991</c:v>
                </c:pt>
                <c:pt idx="66115">
                  <c:v>-15.64500000000001</c:v>
                </c:pt>
                <c:pt idx="66116">
                  <c:v>-15.643000000000001</c:v>
                </c:pt>
                <c:pt idx="66117">
                  <c:v>-15.640999999999991</c:v>
                </c:pt>
                <c:pt idx="66118">
                  <c:v>-15.63900000000001</c:v>
                </c:pt>
                <c:pt idx="66119">
                  <c:v>-15.637</c:v>
                </c:pt>
                <c:pt idx="66120">
                  <c:v>-15.634999999999991</c:v>
                </c:pt>
                <c:pt idx="66121">
                  <c:v>-15.63300000000001</c:v>
                </c:pt>
                <c:pt idx="66122">
                  <c:v>-15.631</c:v>
                </c:pt>
                <c:pt idx="66123">
                  <c:v>-15.628999999999991</c:v>
                </c:pt>
                <c:pt idx="66124">
                  <c:v>-15.62700000000001</c:v>
                </c:pt>
                <c:pt idx="66125">
                  <c:v>-15.625</c:v>
                </c:pt>
                <c:pt idx="66126">
                  <c:v>-15.62299999999999</c:v>
                </c:pt>
                <c:pt idx="66127">
                  <c:v>-15.621000000000009</c:v>
                </c:pt>
                <c:pt idx="66128">
                  <c:v>-15.619</c:v>
                </c:pt>
                <c:pt idx="66129">
                  <c:v>-15.61699999999999</c:v>
                </c:pt>
                <c:pt idx="66130">
                  <c:v>-15.615000000000009</c:v>
                </c:pt>
                <c:pt idx="66131">
                  <c:v>-15.613</c:v>
                </c:pt>
                <c:pt idx="66132">
                  <c:v>-15.61099999999999</c:v>
                </c:pt>
                <c:pt idx="66133">
                  <c:v>-15.609000000000009</c:v>
                </c:pt>
                <c:pt idx="66134">
                  <c:v>-15.606999999999999</c:v>
                </c:pt>
                <c:pt idx="66135">
                  <c:v>-15.60499999999999</c:v>
                </c:pt>
                <c:pt idx="66136">
                  <c:v>-15.603000000000009</c:v>
                </c:pt>
                <c:pt idx="66137">
                  <c:v>-15.600999999999999</c:v>
                </c:pt>
                <c:pt idx="66138">
                  <c:v>-15.59899999999999</c:v>
                </c:pt>
                <c:pt idx="66139">
                  <c:v>-15.597000000000008</c:v>
                </c:pt>
                <c:pt idx="66140">
                  <c:v>-15.594999999999999</c:v>
                </c:pt>
                <c:pt idx="66141">
                  <c:v>-15.592999999999989</c:v>
                </c:pt>
                <c:pt idx="66142">
                  <c:v>-15.591000000000008</c:v>
                </c:pt>
                <c:pt idx="66143">
                  <c:v>-15.588999999999999</c:v>
                </c:pt>
                <c:pt idx="66144">
                  <c:v>-15.586999999999989</c:v>
                </c:pt>
                <c:pt idx="66145">
                  <c:v>-15.585000000000008</c:v>
                </c:pt>
                <c:pt idx="66146">
                  <c:v>-15.582999999999998</c:v>
                </c:pt>
                <c:pt idx="66147">
                  <c:v>-15.580999999999989</c:v>
                </c:pt>
                <c:pt idx="66148">
                  <c:v>-15.579000000000008</c:v>
                </c:pt>
                <c:pt idx="66149">
                  <c:v>-15.576999999999998</c:v>
                </c:pt>
                <c:pt idx="66150">
                  <c:v>-15.574999999999989</c:v>
                </c:pt>
                <c:pt idx="66151">
                  <c:v>-15.573000000000008</c:v>
                </c:pt>
                <c:pt idx="66152">
                  <c:v>-15.570999999999998</c:v>
                </c:pt>
                <c:pt idx="66153">
                  <c:v>-15.568999999999988</c:v>
                </c:pt>
                <c:pt idx="66154">
                  <c:v>-15.567000000000007</c:v>
                </c:pt>
                <c:pt idx="66155">
                  <c:v>-15.564999999999998</c:v>
                </c:pt>
                <c:pt idx="66156">
                  <c:v>-15.562999999999988</c:v>
                </c:pt>
                <c:pt idx="66157">
                  <c:v>-15.561000000000007</c:v>
                </c:pt>
                <c:pt idx="66158">
                  <c:v>-15.558999999999997</c:v>
                </c:pt>
                <c:pt idx="66159">
                  <c:v>-15.556999999999988</c:v>
                </c:pt>
                <c:pt idx="66160">
                  <c:v>-15.555000000000007</c:v>
                </c:pt>
                <c:pt idx="66161">
                  <c:v>-15.552999999999997</c:v>
                </c:pt>
                <c:pt idx="66162">
                  <c:v>-15.550999999999988</c:v>
                </c:pt>
                <c:pt idx="66163">
                  <c:v>-15.549000000000007</c:v>
                </c:pt>
                <c:pt idx="66164">
                  <c:v>-15.546999999999997</c:v>
                </c:pt>
                <c:pt idx="66165">
                  <c:v>-15.544999999999987</c:v>
                </c:pt>
                <c:pt idx="66166">
                  <c:v>-15.543000000000006</c:v>
                </c:pt>
                <c:pt idx="66167">
                  <c:v>-15.540999999999997</c:v>
                </c:pt>
                <c:pt idx="66168">
                  <c:v>-15.538999999999987</c:v>
                </c:pt>
                <c:pt idx="66169">
                  <c:v>-15.537000000000006</c:v>
                </c:pt>
                <c:pt idx="66170">
                  <c:v>-15.534999999999997</c:v>
                </c:pt>
                <c:pt idx="66171">
                  <c:v>-15.532999999999987</c:v>
                </c:pt>
                <c:pt idx="66172">
                  <c:v>-15.531000000000006</c:v>
                </c:pt>
                <c:pt idx="66173">
                  <c:v>-15.528999999999996</c:v>
                </c:pt>
                <c:pt idx="66174">
                  <c:v>-15.526999999999987</c:v>
                </c:pt>
                <c:pt idx="66175">
                  <c:v>-15.525000000000006</c:v>
                </c:pt>
                <c:pt idx="66176">
                  <c:v>-15.522999999999996</c:v>
                </c:pt>
                <c:pt idx="66177">
                  <c:v>-15.520999999999987</c:v>
                </c:pt>
                <c:pt idx="66178">
                  <c:v>-15.519000000000005</c:v>
                </c:pt>
                <c:pt idx="66179">
                  <c:v>-15.516999999999996</c:v>
                </c:pt>
                <c:pt idx="66180">
                  <c:v>-15.514999999999986</c:v>
                </c:pt>
                <c:pt idx="66181">
                  <c:v>-15.513000000000005</c:v>
                </c:pt>
                <c:pt idx="66182">
                  <c:v>-15.510999999999996</c:v>
                </c:pt>
                <c:pt idx="66183">
                  <c:v>-15.508999999999986</c:v>
                </c:pt>
                <c:pt idx="66184">
                  <c:v>-15.507000000000005</c:v>
                </c:pt>
                <c:pt idx="66185">
                  <c:v>-15.504999999999995</c:v>
                </c:pt>
                <c:pt idx="66186">
                  <c:v>-15.502999999999986</c:v>
                </c:pt>
                <c:pt idx="66187">
                  <c:v>-15.501000000000005</c:v>
                </c:pt>
                <c:pt idx="66188">
                  <c:v>-15.498999999999995</c:v>
                </c:pt>
                <c:pt idx="66189">
                  <c:v>-15.497000000000014</c:v>
                </c:pt>
                <c:pt idx="66190">
                  <c:v>-15.495000000000005</c:v>
                </c:pt>
                <c:pt idx="66191">
                  <c:v>-15.492999999999995</c:v>
                </c:pt>
                <c:pt idx="66192">
                  <c:v>-15.491000000000014</c:v>
                </c:pt>
                <c:pt idx="66193">
                  <c:v>-15.489000000000004</c:v>
                </c:pt>
                <c:pt idx="66194">
                  <c:v>-15.486999999999995</c:v>
                </c:pt>
                <c:pt idx="66195">
                  <c:v>-15.485000000000014</c:v>
                </c:pt>
                <c:pt idx="66196">
                  <c:v>-15.483000000000004</c:v>
                </c:pt>
                <c:pt idx="66197">
                  <c:v>-15.480999999999995</c:v>
                </c:pt>
                <c:pt idx="66198">
                  <c:v>-15.479000000000013</c:v>
                </c:pt>
                <c:pt idx="66199">
                  <c:v>-15.477000000000004</c:v>
                </c:pt>
                <c:pt idx="66200">
                  <c:v>-15.474999999999994</c:v>
                </c:pt>
                <c:pt idx="66201">
                  <c:v>-15.473000000000013</c:v>
                </c:pt>
                <c:pt idx="66202">
                  <c:v>-15.471000000000004</c:v>
                </c:pt>
                <c:pt idx="66203">
                  <c:v>-15.468999999999994</c:v>
                </c:pt>
                <c:pt idx="66204">
                  <c:v>-15.467000000000013</c:v>
                </c:pt>
                <c:pt idx="66205">
                  <c:v>-15.465000000000003</c:v>
                </c:pt>
                <c:pt idx="66206">
                  <c:v>-15.462999999999994</c:v>
                </c:pt>
                <c:pt idx="66207">
                  <c:v>-15.461000000000013</c:v>
                </c:pt>
                <c:pt idx="66208">
                  <c:v>-15.459000000000003</c:v>
                </c:pt>
                <c:pt idx="66209">
                  <c:v>-15.456999999999994</c:v>
                </c:pt>
                <c:pt idx="66210">
                  <c:v>-15.455000000000013</c:v>
                </c:pt>
                <c:pt idx="66211">
                  <c:v>-15.453000000000003</c:v>
                </c:pt>
                <c:pt idx="66212">
                  <c:v>-15.450999999999993</c:v>
                </c:pt>
                <c:pt idx="66213">
                  <c:v>-15.449000000000012</c:v>
                </c:pt>
                <c:pt idx="66214">
                  <c:v>-15.447000000000003</c:v>
                </c:pt>
                <c:pt idx="66215">
                  <c:v>-15.444999999999993</c:v>
                </c:pt>
                <c:pt idx="66216">
                  <c:v>-15.443000000000012</c:v>
                </c:pt>
                <c:pt idx="66217">
                  <c:v>-15.441000000000003</c:v>
                </c:pt>
                <c:pt idx="66218">
                  <c:v>-15.438999999999993</c:v>
                </c:pt>
                <c:pt idx="66219">
                  <c:v>-15.437000000000012</c:v>
                </c:pt>
                <c:pt idx="66220">
                  <c:v>-15.435000000000002</c:v>
                </c:pt>
                <c:pt idx="66221">
                  <c:v>-15.432999999999993</c:v>
                </c:pt>
                <c:pt idx="66222">
                  <c:v>-15.431000000000012</c:v>
                </c:pt>
                <c:pt idx="66223">
                  <c:v>-15.429000000000002</c:v>
                </c:pt>
                <c:pt idx="66224">
                  <c:v>-15.426999999999992</c:v>
                </c:pt>
                <c:pt idx="66225">
                  <c:v>-15.425000000000011</c:v>
                </c:pt>
                <c:pt idx="66226">
                  <c:v>-15.423000000000002</c:v>
                </c:pt>
                <c:pt idx="66227">
                  <c:v>-15.420999999999992</c:v>
                </c:pt>
                <c:pt idx="66228">
                  <c:v>-15.419000000000011</c:v>
                </c:pt>
                <c:pt idx="66229">
                  <c:v>-15.417000000000002</c:v>
                </c:pt>
                <c:pt idx="66230">
                  <c:v>-15.414999999999992</c:v>
                </c:pt>
                <c:pt idx="66231">
                  <c:v>-15.413000000000011</c:v>
                </c:pt>
                <c:pt idx="66232">
                  <c:v>-15.411000000000001</c:v>
                </c:pt>
                <c:pt idx="66233">
                  <c:v>-15.408999999999992</c:v>
                </c:pt>
                <c:pt idx="66234">
                  <c:v>-15.407000000000011</c:v>
                </c:pt>
                <c:pt idx="66235">
                  <c:v>-15.405000000000001</c:v>
                </c:pt>
                <c:pt idx="66236">
                  <c:v>-15.402999999999992</c:v>
                </c:pt>
                <c:pt idx="66237">
                  <c:v>-15.40100000000001</c:v>
                </c:pt>
                <c:pt idx="66238">
                  <c:v>-15.399000000000001</c:v>
                </c:pt>
                <c:pt idx="66239">
                  <c:v>-15.396999999999991</c:v>
                </c:pt>
                <c:pt idx="66240">
                  <c:v>-15.39500000000001</c:v>
                </c:pt>
                <c:pt idx="66241">
                  <c:v>-15.393000000000001</c:v>
                </c:pt>
                <c:pt idx="66242">
                  <c:v>-15.390999999999991</c:v>
                </c:pt>
                <c:pt idx="66243">
                  <c:v>-15.38900000000001</c:v>
                </c:pt>
                <c:pt idx="66244">
                  <c:v>-15.387</c:v>
                </c:pt>
                <c:pt idx="66245">
                  <c:v>-15.384999999999991</c:v>
                </c:pt>
                <c:pt idx="66246">
                  <c:v>-15.38300000000001</c:v>
                </c:pt>
                <c:pt idx="66247">
                  <c:v>-15.381</c:v>
                </c:pt>
                <c:pt idx="66248">
                  <c:v>-15.378999999999991</c:v>
                </c:pt>
                <c:pt idx="66249">
                  <c:v>-15.37700000000001</c:v>
                </c:pt>
                <c:pt idx="66250">
                  <c:v>-15.375</c:v>
                </c:pt>
                <c:pt idx="66251">
                  <c:v>-15.37299999999999</c:v>
                </c:pt>
                <c:pt idx="66252">
                  <c:v>-15.371000000000009</c:v>
                </c:pt>
                <c:pt idx="66253">
                  <c:v>-15.369</c:v>
                </c:pt>
                <c:pt idx="66254">
                  <c:v>-15.36699999999999</c:v>
                </c:pt>
                <c:pt idx="66255">
                  <c:v>-15.365000000000009</c:v>
                </c:pt>
                <c:pt idx="66256">
                  <c:v>-15.363</c:v>
                </c:pt>
                <c:pt idx="66257">
                  <c:v>-15.36099999999999</c:v>
                </c:pt>
                <c:pt idx="66258">
                  <c:v>-15.359000000000009</c:v>
                </c:pt>
                <c:pt idx="66259">
                  <c:v>-15.356999999999999</c:v>
                </c:pt>
                <c:pt idx="66260">
                  <c:v>-15.35499999999999</c:v>
                </c:pt>
                <c:pt idx="66261">
                  <c:v>-15.353000000000009</c:v>
                </c:pt>
                <c:pt idx="66262">
                  <c:v>-15.350999999999999</c:v>
                </c:pt>
                <c:pt idx="66263">
                  <c:v>-15.34899999999999</c:v>
                </c:pt>
                <c:pt idx="66264">
                  <c:v>-15.347000000000008</c:v>
                </c:pt>
                <c:pt idx="66265">
                  <c:v>-15.344999999999999</c:v>
                </c:pt>
                <c:pt idx="66266">
                  <c:v>-15.342999999999989</c:v>
                </c:pt>
                <c:pt idx="66267">
                  <c:v>-15.341000000000008</c:v>
                </c:pt>
                <c:pt idx="66268">
                  <c:v>-15.338999999999999</c:v>
                </c:pt>
                <c:pt idx="66269">
                  <c:v>-15.336999999999989</c:v>
                </c:pt>
                <c:pt idx="66270">
                  <c:v>-15.335000000000008</c:v>
                </c:pt>
                <c:pt idx="66271">
                  <c:v>-15.332999999999998</c:v>
                </c:pt>
                <c:pt idx="66272">
                  <c:v>-15.330999999999989</c:v>
                </c:pt>
                <c:pt idx="66273">
                  <c:v>-15.329000000000008</c:v>
                </c:pt>
                <c:pt idx="66274">
                  <c:v>-15.326999999999998</c:v>
                </c:pt>
                <c:pt idx="66275">
                  <c:v>-15.324999999999989</c:v>
                </c:pt>
                <c:pt idx="66276">
                  <c:v>-15.323000000000008</c:v>
                </c:pt>
                <c:pt idx="66277">
                  <c:v>-15.320999999999998</c:v>
                </c:pt>
                <c:pt idx="66278">
                  <c:v>-15.318999999999988</c:v>
                </c:pt>
                <c:pt idx="66279">
                  <c:v>-15.317000000000007</c:v>
                </c:pt>
                <c:pt idx="66280">
                  <c:v>-15.314999999999998</c:v>
                </c:pt>
                <c:pt idx="66281">
                  <c:v>-15.312999999999988</c:v>
                </c:pt>
                <c:pt idx="66282">
                  <c:v>-15.311000000000007</c:v>
                </c:pt>
                <c:pt idx="66283">
                  <c:v>-15.308999999999997</c:v>
                </c:pt>
                <c:pt idx="66284">
                  <c:v>-15.306999999999988</c:v>
                </c:pt>
                <c:pt idx="66285">
                  <c:v>-15.305000000000007</c:v>
                </c:pt>
                <c:pt idx="66286">
                  <c:v>-15.302999999999997</c:v>
                </c:pt>
                <c:pt idx="66287">
                  <c:v>-15.300999999999988</c:v>
                </c:pt>
                <c:pt idx="66288">
                  <c:v>-15.299000000000007</c:v>
                </c:pt>
                <c:pt idx="66289">
                  <c:v>-15.296999999999997</c:v>
                </c:pt>
                <c:pt idx="66290">
                  <c:v>-15.294999999999987</c:v>
                </c:pt>
                <c:pt idx="66291">
                  <c:v>-15.293000000000006</c:v>
                </c:pt>
                <c:pt idx="66292">
                  <c:v>-15.290999999999997</c:v>
                </c:pt>
                <c:pt idx="66293">
                  <c:v>-15.288999999999987</c:v>
                </c:pt>
                <c:pt idx="66294">
                  <c:v>-15.287000000000006</c:v>
                </c:pt>
                <c:pt idx="66295">
                  <c:v>-15.284999999999997</c:v>
                </c:pt>
                <c:pt idx="66296">
                  <c:v>-15.282999999999987</c:v>
                </c:pt>
                <c:pt idx="66297">
                  <c:v>-15.281000000000006</c:v>
                </c:pt>
                <c:pt idx="66298">
                  <c:v>-15.278999999999996</c:v>
                </c:pt>
                <c:pt idx="66299">
                  <c:v>-15.276999999999987</c:v>
                </c:pt>
                <c:pt idx="66300">
                  <c:v>-15.275000000000006</c:v>
                </c:pt>
                <c:pt idx="66301">
                  <c:v>-15.272999999999996</c:v>
                </c:pt>
                <c:pt idx="66302">
                  <c:v>-15.270999999999987</c:v>
                </c:pt>
                <c:pt idx="66303">
                  <c:v>-15.269000000000005</c:v>
                </c:pt>
                <c:pt idx="66304">
                  <c:v>-15.266999999999996</c:v>
                </c:pt>
                <c:pt idx="66305">
                  <c:v>-15.264999999999986</c:v>
                </c:pt>
                <c:pt idx="66306">
                  <c:v>-15.263000000000005</c:v>
                </c:pt>
                <c:pt idx="66307">
                  <c:v>-15.260999999999996</c:v>
                </c:pt>
                <c:pt idx="66308">
                  <c:v>-15.258999999999986</c:v>
                </c:pt>
                <c:pt idx="66309">
                  <c:v>-15.257000000000005</c:v>
                </c:pt>
                <c:pt idx="66310">
                  <c:v>-15.254999999999995</c:v>
                </c:pt>
                <c:pt idx="66311">
                  <c:v>-15.252999999999986</c:v>
                </c:pt>
                <c:pt idx="66312">
                  <c:v>-15.251000000000005</c:v>
                </c:pt>
                <c:pt idx="66313">
                  <c:v>-15.248999999999995</c:v>
                </c:pt>
                <c:pt idx="66314">
                  <c:v>-15.247000000000014</c:v>
                </c:pt>
                <c:pt idx="66315">
                  <c:v>-15.245000000000005</c:v>
                </c:pt>
                <c:pt idx="66316">
                  <c:v>-15.242999999999995</c:v>
                </c:pt>
                <c:pt idx="66317">
                  <c:v>-15.241000000000014</c:v>
                </c:pt>
                <c:pt idx="66318">
                  <c:v>-15.239000000000004</c:v>
                </c:pt>
                <c:pt idx="66319">
                  <c:v>-15.236999999999995</c:v>
                </c:pt>
                <c:pt idx="66320">
                  <c:v>-15.235000000000014</c:v>
                </c:pt>
                <c:pt idx="66321">
                  <c:v>-15.233000000000004</c:v>
                </c:pt>
                <c:pt idx="66322">
                  <c:v>-15.230999999999995</c:v>
                </c:pt>
                <c:pt idx="66323">
                  <c:v>-15.229000000000013</c:v>
                </c:pt>
                <c:pt idx="66324">
                  <c:v>-15.227000000000004</c:v>
                </c:pt>
                <c:pt idx="66325">
                  <c:v>-15.224999999999994</c:v>
                </c:pt>
                <c:pt idx="66326">
                  <c:v>-15.223000000000013</c:v>
                </c:pt>
                <c:pt idx="66327">
                  <c:v>-15.221000000000004</c:v>
                </c:pt>
                <c:pt idx="66328">
                  <c:v>-15.218999999999994</c:v>
                </c:pt>
                <c:pt idx="66329">
                  <c:v>-15.217000000000013</c:v>
                </c:pt>
                <c:pt idx="66330">
                  <c:v>-15.215000000000003</c:v>
                </c:pt>
                <c:pt idx="66331">
                  <c:v>-15.212999999999994</c:v>
                </c:pt>
                <c:pt idx="66332">
                  <c:v>-15.211000000000013</c:v>
                </c:pt>
                <c:pt idx="66333">
                  <c:v>-15.209000000000003</c:v>
                </c:pt>
                <c:pt idx="66334">
                  <c:v>-15.206999999999994</c:v>
                </c:pt>
                <c:pt idx="66335">
                  <c:v>-15.205000000000013</c:v>
                </c:pt>
                <c:pt idx="66336">
                  <c:v>-15.203000000000003</c:v>
                </c:pt>
                <c:pt idx="66337">
                  <c:v>-15.200999999999993</c:v>
                </c:pt>
                <c:pt idx="66338">
                  <c:v>-15.199000000000012</c:v>
                </c:pt>
                <c:pt idx="66339">
                  <c:v>-15.197000000000003</c:v>
                </c:pt>
                <c:pt idx="66340">
                  <c:v>-15.194999999999993</c:v>
                </c:pt>
                <c:pt idx="66341">
                  <c:v>-15.193000000000012</c:v>
                </c:pt>
                <c:pt idx="66342">
                  <c:v>-15.191000000000003</c:v>
                </c:pt>
                <c:pt idx="66343">
                  <c:v>-15.188999999999993</c:v>
                </c:pt>
                <c:pt idx="66344">
                  <c:v>-15.187000000000012</c:v>
                </c:pt>
                <c:pt idx="66345">
                  <c:v>-15.185000000000002</c:v>
                </c:pt>
                <c:pt idx="66346">
                  <c:v>-15.182999999999993</c:v>
                </c:pt>
                <c:pt idx="66347">
                  <c:v>-15.181000000000012</c:v>
                </c:pt>
                <c:pt idx="66348">
                  <c:v>-15.179000000000002</c:v>
                </c:pt>
                <c:pt idx="66349">
                  <c:v>-15.176999999999992</c:v>
                </c:pt>
                <c:pt idx="66350">
                  <c:v>-15.175000000000011</c:v>
                </c:pt>
                <c:pt idx="66351">
                  <c:v>-15.173000000000002</c:v>
                </c:pt>
                <c:pt idx="66352">
                  <c:v>-15.170999999999992</c:v>
                </c:pt>
                <c:pt idx="66353">
                  <c:v>-15.169000000000011</c:v>
                </c:pt>
                <c:pt idx="66354">
                  <c:v>-15.167000000000002</c:v>
                </c:pt>
                <c:pt idx="66355">
                  <c:v>-15.164999999999992</c:v>
                </c:pt>
                <c:pt idx="66356">
                  <c:v>-15.163000000000011</c:v>
                </c:pt>
                <c:pt idx="66357">
                  <c:v>-15.161000000000001</c:v>
                </c:pt>
                <c:pt idx="66358">
                  <c:v>-15.158999999999992</c:v>
                </c:pt>
                <c:pt idx="66359">
                  <c:v>-15.157000000000011</c:v>
                </c:pt>
                <c:pt idx="66360">
                  <c:v>-15.155000000000001</c:v>
                </c:pt>
                <c:pt idx="66361">
                  <c:v>-15.152999999999992</c:v>
                </c:pt>
                <c:pt idx="66362">
                  <c:v>-15.15100000000001</c:v>
                </c:pt>
                <c:pt idx="66363">
                  <c:v>-15.149000000000001</c:v>
                </c:pt>
                <c:pt idx="66364">
                  <c:v>-15.146999999999991</c:v>
                </c:pt>
                <c:pt idx="66365">
                  <c:v>-15.14500000000001</c:v>
                </c:pt>
                <c:pt idx="66366">
                  <c:v>-15.143000000000001</c:v>
                </c:pt>
                <c:pt idx="66367">
                  <c:v>-15.140999999999991</c:v>
                </c:pt>
                <c:pt idx="66368">
                  <c:v>-15.13900000000001</c:v>
                </c:pt>
                <c:pt idx="66369">
                  <c:v>-15.137</c:v>
                </c:pt>
                <c:pt idx="66370">
                  <c:v>-15.134999999999991</c:v>
                </c:pt>
                <c:pt idx="66371">
                  <c:v>-15.13300000000001</c:v>
                </c:pt>
                <c:pt idx="66372">
                  <c:v>-15.131</c:v>
                </c:pt>
                <c:pt idx="66373">
                  <c:v>-15.128999999999991</c:v>
                </c:pt>
                <c:pt idx="66374">
                  <c:v>-15.12700000000001</c:v>
                </c:pt>
                <c:pt idx="66375">
                  <c:v>-15.125</c:v>
                </c:pt>
                <c:pt idx="66376">
                  <c:v>-15.12299999999999</c:v>
                </c:pt>
                <c:pt idx="66377">
                  <c:v>-15.121000000000009</c:v>
                </c:pt>
                <c:pt idx="66378">
                  <c:v>-15.119</c:v>
                </c:pt>
                <c:pt idx="66379">
                  <c:v>-15.11699999999999</c:v>
                </c:pt>
                <c:pt idx="66380">
                  <c:v>-15.115000000000009</c:v>
                </c:pt>
                <c:pt idx="66381">
                  <c:v>-15.113</c:v>
                </c:pt>
                <c:pt idx="66382">
                  <c:v>-15.11099999999999</c:v>
                </c:pt>
                <c:pt idx="66383">
                  <c:v>-15.109000000000009</c:v>
                </c:pt>
                <c:pt idx="66384">
                  <c:v>-15.106999999999999</c:v>
                </c:pt>
                <c:pt idx="66385">
                  <c:v>-15.10499999999999</c:v>
                </c:pt>
                <c:pt idx="66386">
                  <c:v>-15.103000000000009</c:v>
                </c:pt>
                <c:pt idx="66387">
                  <c:v>-15.100999999999999</c:v>
                </c:pt>
                <c:pt idx="66388">
                  <c:v>-15.09899999999999</c:v>
                </c:pt>
                <c:pt idx="66389">
                  <c:v>-15.097000000000008</c:v>
                </c:pt>
                <c:pt idx="66390">
                  <c:v>-15.094999999999999</c:v>
                </c:pt>
                <c:pt idx="66391">
                  <c:v>-15.092999999999989</c:v>
                </c:pt>
                <c:pt idx="66392">
                  <c:v>-15.091000000000008</c:v>
                </c:pt>
                <c:pt idx="66393">
                  <c:v>-15.088999999999999</c:v>
                </c:pt>
                <c:pt idx="66394">
                  <c:v>-15.086999999999989</c:v>
                </c:pt>
                <c:pt idx="66395">
                  <c:v>-15.085000000000008</c:v>
                </c:pt>
                <c:pt idx="66396">
                  <c:v>-15.082999999999998</c:v>
                </c:pt>
                <c:pt idx="66397">
                  <c:v>-15.080999999999989</c:v>
                </c:pt>
                <c:pt idx="66398">
                  <c:v>-15.079000000000008</c:v>
                </c:pt>
                <c:pt idx="66399">
                  <c:v>-15.076999999999998</c:v>
                </c:pt>
                <c:pt idx="66400">
                  <c:v>-15.074999999999989</c:v>
                </c:pt>
                <c:pt idx="66401">
                  <c:v>-15.073000000000008</c:v>
                </c:pt>
                <c:pt idx="66402">
                  <c:v>-15.070999999999998</c:v>
                </c:pt>
                <c:pt idx="66403">
                  <c:v>-15.068999999999988</c:v>
                </c:pt>
                <c:pt idx="66404">
                  <c:v>-15.067000000000007</c:v>
                </c:pt>
                <c:pt idx="66405">
                  <c:v>-15.064999999999998</c:v>
                </c:pt>
                <c:pt idx="66406">
                  <c:v>-15.062999999999988</c:v>
                </c:pt>
                <c:pt idx="66407">
                  <c:v>-15.061000000000007</c:v>
                </c:pt>
                <c:pt idx="66408">
                  <c:v>-15.058999999999997</c:v>
                </c:pt>
                <c:pt idx="66409">
                  <c:v>-15.056999999999988</c:v>
                </c:pt>
                <c:pt idx="66410">
                  <c:v>-15.055000000000007</c:v>
                </c:pt>
                <c:pt idx="66411">
                  <c:v>-15.052999999999997</c:v>
                </c:pt>
                <c:pt idx="66412">
                  <c:v>-15.050999999999988</c:v>
                </c:pt>
                <c:pt idx="66413">
                  <c:v>-15.049000000000007</c:v>
                </c:pt>
                <c:pt idx="66414">
                  <c:v>-15.046999999999997</c:v>
                </c:pt>
                <c:pt idx="66415">
                  <c:v>-15.044999999999987</c:v>
                </c:pt>
                <c:pt idx="66416">
                  <c:v>-15.043000000000006</c:v>
                </c:pt>
                <c:pt idx="66417">
                  <c:v>-15.040999999999997</c:v>
                </c:pt>
                <c:pt idx="66418">
                  <c:v>-15.038999999999987</c:v>
                </c:pt>
                <c:pt idx="66419">
                  <c:v>-15.037000000000006</c:v>
                </c:pt>
                <c:pt idx="66420">
                  <c:v>-15.034999999999997</c:v>
                </c:pt>
                <c:pt idx="66421">
                  <c:v>-15.032999999999987</c:v>
                </c:pt>
                <c:pt idx="66422">
                  <c:v>-15.031000000000006</c:v>
                </c:pt>
                <c:pt idx="66423">
                  <c:v>-15.028999999999996</c:v>
                </c:pt>
                <c:pt idx="66424">
                  <c:v>-15.026999999999987</c:v>
                </c:pt>
                <c:pt idx="66425">
                  <c:v>-15.025000000000006</c:v>
                </c:pt>
                <c:pt idx="66426">
                  <c:v>-15.022999999999996</c:v>
                </c:pt>
                <c:pt idx="66427">
                  <c:v>-15.020999999999987</c:v>
                </c:pt>
                <c:pt idx="66428">
                  <c:v>-15.019000000000005</c:v>
                </c:pt>
                <c:pt idx="66429">
                  <c:v>-15.016999999999996</c:v>
                </c:pt>
                <c:pt idx="66430">
                  <c:v>-15.014999999999986</c:v>
                </c:pt>
                <c:pt idx="66431">
                  <c:v>-15.013000000000005</c:v>
                </c:pt>
                <c:pt idx="66432">
                  <c:v>-15.010999999999996</c:v>
                </c:pt>
                <c:pt idx="66433">
                  <c:v>-15.008999999999986</c:v>
                </c:pt>
                <c:pt idx="66434">
                  <c:v>-15.007000000000005</c:v>
                </c:pt>
                <c:pt idx="66435">
                  <c:v>-15.004999999999995</c:v>
                </c:pt>
                <c:pt idx="66436">
                  <c:v>-15.002999999999986</c:v>
                </c:pt>
                <c:pt idx="66437">
                  <c:v>-15.001000000000005</c:v>
                </c:pt>
                <c:pt idx="66438">
                  <c:v>-14.998999999999995</c:v>
                </c:pt>
                <c:pt idx="66439">
                  <c:v>-14.997000000000014</c:v>
                </c:pt>
                <c:pt idx="66440">
                  <c:v>-14.995000000000005</c:v>
                </c:pt>
                <c:pt idx="66441">
                  <c:v>-14.992999999999995</c:v>
                </c:pt>
                <c:pt idx="66442">
                  <c:v>-14.991000000000014</c:v>
                </c:pt>
                <c:pt idx="66443">
                  <c:v>-14.989000000000004</c:v>
                </c:pt>
                <c:pt idx="66444">
                  <c:v>-14.986999999999995</c:v>
                </c:pt>
                <c:pt idx="66445">
                  <c:v>-14.985000000000014</c:v>
                </c:pt>
                <c:pt idx="66446">
                  <c:v>-14.983000000000004</c:v>
                </c:pt>
                <c:pt idx="66447">
                  <c:v>-14.980999999999995</c:v>
                </c:pt>
                <c:pt idx="66448">
                  <c:v>-14.979000000000013</c:v>
                </c:pt>
                <c:pt idx="66449">
                  <c:v>-14.977000000000004</c:v>
                </c:pt>
                <c:pt idx="66450">
                  <c:v>-14.974999999999994</c:v>
                </c:pt>
                <c:pt idx="66451">
                  <c:v>-14.973000000000013</c:v>
                </c:pt>
                <c:pt idx="66452">
                  <c:v>-14.971000000000004</c:v>
                </c:pt>
                <c:pt idx="66453">
                  <c:v>-14.968999999999994</c:v>
                </c:pt>
                <c:pt idx="66454">
                  <c:v>-14.967000000000013</c:v>
                </c:pt>
                <c:pt idx="66455">
                  <c:v>-14.965000000000003</c:v>
                </c:pt>
                <c:pt idx="66456">
                  <c:v>-14.962999999999994</c:v>
                </c:pt>
                <c:pt idx="66457">
                  <c:v>-14.961000000000013</c:v>
                </c:pt>
                <c:pt idx="66458">
                  <c:v>-14.959000000000003</c:v>
                </c:pt>
                <c:pt idx="66459">
                  <c:v>-14.956999999999994</c:v>
                </c:pt>
                <c:pt idx="66460">
                  <c:v>-14.955000000000013</c:v>
                </c:pt>
                <c:pt idx="66461">
                  <c:v>-14.953000000000003</c:v>
                </c:pt>
                <c:pt idx="66462">
                  <c:v>-14.950999999999993</c:v>
                </c:pt>
                <c:pt idx="66463">
                  <c:v>-14.949000000000012</c:v>
                </c:pt>
                <c:pt idx="66464">
                  <c:v>-14.947000000000003</c:v>
                </c:pt>
                <c:pt idx="66465">
                  <c:v>-14.944999999999993</c:v>
                </c:pt>
                <c:pt idx="66466">
                  <c:v>-14.943000000000012</c:v>
                </c:pt>
                <c:pt idx="66467">
                  <c:v>-14.941000000000003</c:v>
                </c:pt>
                <c:pt idx="66468">
                  <c:v>-14.938999999999993</c:v>
                </c:pt>
                <c:pt idx="66469">
                  <c:v>-14.937000000000012</c:v>
                </c:pt>
                <c:pt idx="66470">
                  <c:v>-14.935000000000002</c:v>
                </c:pt>
                <c:pt idx="66471">
                  <c:v>-14.932999999999993</c:v>
                </c:pt>
                <c:pt idx="66472">
                  <c:v>-14.931000000000012</c:v>
                </c:pt>
                <c:pt idx="66473">
                  <c:v>-14.929000000000002</c:v>
                </c:pt>
                <c:pt idx="66474">
                  <c:v>-14.926999999999992</c:v>
                </c:pt>
                <c:pt idx="66475">
                  <c:v>-14.925000000000011</c:v>
                </c:pt>
                <c:pt idx="66476">
                  <c:v>-14.923000000000002</c:v>
                </c:pt>
                <c:pt idx="66477">
                  <c:v>-14.920999999999992</c:v>
                </c:pt>
                <c:pt idx="66478">
                  <c:v>-14.919000000000011</c:v>
                </c:pt>
                <c:pt idx="66479">
                  <c:v>-14.917000000000002</c:v>
                </c:pt>
                <c:pt idx="66480">
                  <c:v>-14.914999999999992</c:v>
                </c:pt>
                <c:pt idx="66481">
                  <c:v>-14.913000000000011</c:v>
                </c:pt>
                <c:pt idx="66482">
                  <c:v>-14.911000000000001</c:v>
                </c:pt>
                <c:pt idx="66483">
                  <c:v>-14.908999999999992</c:v>
                </c:pt>
                <c:pt idx="66484">
                  <c:v>-14.907000000000011</c:v>
                </c:pt>
                <c:pt idx="66485">
                  <c:v>-14.905000000000001</c:v>
                </c:pt>
                <c:pt idx="66486">
                  <c:v>-14.902999999999992</c:v>
                </c:pt>
                <c:pt idx="66487">
                  <c:v>-14.90100000000001</c:v>
                </c:pt>
                <c:pt idx="66488">
                  <c:v>-14.899000000000001</c:v>
                </c:pt>
                <c:pt idx="66489">
                  <c:v>-14.896999999999991</c:v>
                </c:pt>
                <c:pt idx="66490">
                  <c:v>-14.89500000000001</c:v>
                </c:pt>
                <c:pt idx="66491">
                  <c:v>-14.893000000000001</c:v>
                </c:pt>
                <c:pt idx="66492">
                  <c:v>-14.890999999999991</c:v>
                </c:pt>
                <c:pt idx="66493">
                  <c:v>-14.88900000000001</c:v>
                </c:pt>
                <c:pt idx="66494">
                  <c:v>-14.887</c:v>
                </c:pt>
                <c:pt idx="66495">
                  <c:v>-14.884999999999991</c:v>
                </c:pt>
                <c:pt idx="66496">
                  <c:v>-14.88300000000001</c:v>
                </c:pt>
                <c:pt idx="66497">
                  <c:v>-14.881</c:v>
                </c:pt>
                <c:pt idx="66498">
                  <c:v>-14.878999999999991</c:v>
                </c:pt>
                <c:pt idx="66499">
                  <c:v>-14.87700000000001</c:v>
                </c:pt>
                <c:pt idx="66500">
                  <c:v>-14.875</c:v>
                </c:pt>
                <c:pt idx="66501">
                  <c:v>-14.87299999999999</c:v>
                </c:pt>
                <c:pt idx="66502">
                  <c:v>-14.871000000000009</c:v>
                </c:pt>
                <c:pt idx="66503">
                  <c:v>-14.869</c:v>
                </c:pt>
                <c:pt idx="66504">
                  <c:v>-14.86699999999999</c:v>
                </c:pt>
                <c:pt idx="66505">
                  <c:v>-14.865000000000009</c:v>
                </c:pt>
                <c:pt idx="66506">
                  <c:v>-14.863</c:v>
                </c:pt>
                <c:pt idx="66507">
                  <c:v>-14.86099999999999</c:v>
                </c:pt>
                <c:pt idx="66508">
                  <c:v>-14.859000000000009</c:v>
                </c:pt>
                <c:pt idx="66509">
                  <c:v>-14.856999999999999</c:v>
                </c:pt>
                <c:pt idx="66510">
                  <c:v>-14.85499999999999</c:v>
                </c:pt>
                <c:pt idx="66511">
                  <c:v>-14.853000000000009</c:v>
                </c:pt>
                <c:pt idx="66512">
                  <c:v>-14.850999999999999</c:v>
                </c:pt>
                <c:pt idx="66513">
                  <c:v>-14.84899999999999</c:v>
                </c:pt>
                <c:pt idx="66514">
                  <c:v>-14.847000000000008</c:v>
                </c:pt>
                <c:pt idx="66515">
                  <c:v>-14.844999999999999</c:v>
                </c:pt>
                <c:pt idx="66516">
                  <c:v>-14.842999999999989</c:v>
                </c:pt>
                <c:pt idx="66517">
                  <c:v>-14.841000000000008</c:v>
                </c:pt>
                <c:pt idx="66518">
                  <c:v>-14.838999999999999</c:v>
                </c:pt>
                <c:pt idx="66519">
                  <c:v>-14.836999999999989</c:v>
                </c:pt>
                <c:pt idx="66520">
                  <c:v>-14.835000000000008</c:v>
                </c:pt>
                <c:pt idx="66521">
                  <c:v>-14.832999999999998</c:v>
                </c:pt>
                <c:pt idx="66522">
                  <c:v>-14.830999999999989</c:v>
                </c:pt>
                <c:pt idx="66523">
                  <c:v>-14.829000000000008</c:v>
                </c:pt>
                <c:pt idx="66524">
                  <c:v>-14.826999999999998</c:v>
                </c:pt>
                <c:pt idx="66525">
                  <c:v>-14.824999999999989</c:v>
                </c:pt>
                <c:pt idx="66526">
                  <c:v>-14.823000000000008</c:v>
                </c:pt>
                <c:pt idx="66527">
                  <c:v>-14.820999999999998</c:v>
                </c:pt>
                <c:pt idx="66528">
                  <c:v>-14.818999999999988</c:v>
                </c:pt>
                <c:pt idx="66529">
                  <c:v>-14.817000000000007</c:v>
                </c:pt>
                <c:pt idx="66530">
                  <c:v>-14.814999999999998</c:v>
                </c:pt>
                <c:pt idx="66531">
                  <c:v>-14.812999999999988</c:v>
                </c:pt>
                <c:pt idx="66532">
                  <c:v>-14.811000000000007</c:v>
                </c:pt>
                <c:pt idx="66533">
                  <c:v>-14.808999999999997</c:v>
                </c:pt>
                <c:pt idx="66534">
                  <c:v>-14.806999999999988</c:v>
                </c:pt>
                <c:pt idx="66535">
                  <c:v>-14.805000000000007</c:v>
                </c:pt>
                <c:pt idx="66536">
                  <c:v>-14.802999999999997</c:v>
                </c:pt>
                <c:pt idx="66537">
                  <c:v>-14.800999999999988</c:v>
                </c:pt>
                <c:pt idx="66538">
                  <c:v>-14.799000000000007</c:v>
                </c:pt>
                <c:pt idx="66539">
                  <c:v>-14.796999999999997</c:v>
                </c:pt>
                <c:pt idx="66540">
                  <c:v>-14.794999999999987</c:v>
                </c:pt>
                <c:pt idx="66541">
                  <c:v>-14.793000000000006</c:v>
                </c:pt>
                <c:pt idx="66542">
                  <c:v>-14.790999999999997</c:v>
                </c:pt>
                <c:pt idx="66543">
                  <c:v>-14.788999999999987</c:v>
                </c:pt>
                <c:pt idx="66544">
                  <c:v>-14.787000000000006</c:v>
                </c:pt>
                <c:pt idx="66545">
                  <c:v>-14.784999999999997</c:v>
                </c:pt>
                <c:pt idx="66546">
                  <c:v>-14.782999999999987</c:v>
                </c:pt>
                <c:pt idx="66547">
                  <c:v>-14.781000000000006</c:v>
                </c:pt>
                <c:pt idx="66548">
                  <c:v>-14.778999999999996</c:v>
                </c:pt>
                <c:pt idx="66549">
                  <c:v>-14.776999999999987</c:v>
                </c:pt>
                <c:pt idx="66550">
                  <c:v>-14.775000000000006</c:v>
                </c:pt>
                <c:pt idx="66551">
                  <c:v>-14.772999999999996</c:v>
                </c:pt>
                <c:pt idx="66552">
                  <c:v>-14.770999999999987</c:v>
                </c:pt>
                <c:pt idx="66553">
                  <c:v>-14.769000000000005</c:v>
                </c:pt>
                <c:pt idx="66554">
                  <c:v>-14.766999999999996</c:v>
                </c:pt>
                <c:pt idx="66555">
                  <c:v>-14.764999999999986</c:v>
                </c:pt>
                <c:pt idx="66556">
                  <c:v>-14.763000000000005</c:v>
                </c:pt>
                <c:pt idx="66557">
                  <c:v>-14.760999999999996</c:v>
                </c:pt>
                <c:pt idx="66558">
                  <c:v>-14.758999999999986</c:v>
                </c:pt>
                <c:pt idx="66559">
                  <c:v>-14.757000000000005</c:v>
                </c:pt>
                <c:pt idx="66560">
                  <c:v>-14.754999999999995</c:v>
                </c:pt>
                <c:pt idx="66561">
                  <c:v>-14.752999999999986</c:v>
                </c:pt>
                <c:pt idx="66562">
                  <c:v>-14.751000000000005</c:v>
                </c:pt>
                <c:pt idx="66563">
                  <c:v>-14.748999999999995</c:v>
                </c:pt>
                <c:pt idx="66564">
                  <c:v>-14.747000000000014</c:v>
                </c:pt>
                <c:pt idx="66565">
                  <c:v>-14.745000000000005</c:v>
                </c:pt>
                <c:pt idx="66566">
                  <c:v>-14.742999999999995</c:v>
                </c:pt>
                <c:pt idx="66567">
                  <c:v>-14.741000000000014</c:v>
                </c:pt>
                <c:pt idx="66568">
                  <c:v>-14.739000000000004</c:v>
                </c:pt>
                <c:pt idx="66569">
                  <c:v>-14.736999999999995</c:v>
                </c:pt>
                <c:pt idx="66570">
                  <c:v>-14.735000000000014</c:v>
                </c:pt>
                <c:pt idx="66571">
                  <c:v>-14.733000000000004</c:v>
                </c:pt>
                <c:pt idx="66572">
                  <c:v>-14.730999999999995</c:v>
                </c:pt>
                <c:pt idx="66573">
                  <c:v>-14.729000000000013</c:v>
                </c:pt>
                <c:pt idx="66574">
                  <c:v>-14.727000000000004</c:v>
                </c:pt>
                <c:pt idx="66575">
                  <c:v>-14.724999999999994</c:v>
                </c:pt>
                <c:pt idx="66576">
                  <c:v>-14.723000000000013</c:v>
                </c:pt>
                <c:pt idx="66577">
                  <c:v>-14.721000000000004</c:v>
                </c:pt>
                <c:pt idx="66578">
                  <c:v>-14.718999999999994</c:v>
                </c:pt>
                <c:pt idx="66579">
                  <c:v>-14.717000000000013</c:v>
                </c:pt>
                <c:pt idx="66580">
                  <c:v>-14.715000000000003</c:v>
                </c:pt>
                <c:pt idx="66581">
                  <c:v>-14.712999999999994</c:v>
                </c:pt>
                <c:pt idx="66582">
                  <c:v>-14.711000000000013</c:v>
                </c:pt>
                <c:pt idx="66583">
                  <c:v>-14.709000000000003</c:v>
                </c:pt>
                <c:pt idx="66584">
                  <c:v>-14.706999999999994</c:v>
                </c:pt>
                <c:pt idx="66585">
                  <c:v>-14.705000000000013</c:v>
                </c:pt>
                <c:pt idx="66586">
                  <c:v>-14.703000000000003</c:v>
                </c:pt>
                <c:pt idx="66587">
                  <c:v>-14.700999999999993</c:v>
                </c:pt>
                <c:pt idx="66588">
                  <c:v>-14.699000000000012</c:v>
                </c:pt>
                <c:pt idx="66589">
                  <c:v>-14.697000000000003</c:v>
                </c:pt>
                <c:pt idx="66590">
                  <c:v>-14.694999999999993</c:v>
                </c:pt>
                <c:pt idx="66591">
                  <c:v>-14.693000000000012</c:v>
                </c:pt>
                <c:pt idx="66592">
                  <c:v>-14.691000000000003</c:v>
                </c:pt>
                <c:pt idx="66593">
                  <c:v>-14.688999999999993</c:v>
                </c:pt>
                <c:pt idx="66594">
                  <c:v>-14.687000000000012</c:v>
                </c:pt>
                <c:pt idx="66595">
                  <c:v>-14.685000000000002</c:v>
                </c:pt>
                <c:pt idx="66596">
                  <c:v>-14.682999999999993</c:v>
                </c:pt>
                <c:pt idx="66597">
                  <c:v>-14.681000000000012</c:v>
                </c:pt>
                <c:pt idx="66598">
                  <c:v>-14.679000000000002</c:v>
                </c:pt>
                <c:pt idx="66599">
                  <c:v>-14.676999999999992</c:v>
                </c:pt>
                <c:pt idx="66600">
                  <c:v>-14.675000000000011</c:v>
                </c:pt>
                <c:pt idx="66601">
                  <c:v>-14.673000000000002</c:v>
                </c:pt>
                <c:pt idx="66602">
                  <c:v>-14.670999999999992</c:v>
                </c:pt>
                <c:pt idx="66603">
                  <c:v>-14.669000000000011</c:v>
                </c:pt>
                <c:pt idx="66604">
                  <c:v>-14.667000000000002</c:v>
                </c:pt>
                <c:pt idx="66605">
                  <c:v>-14.664999999999992</c:v>
                </c:pt>
                <c:pt idx="66606">
                  <c:v>-14.663000000000011</c:v>
                </c:pt>
                <c:pt idx="66607">
                  <c:v>-14.661000000000001</c:v>
                </c:pt>
                <c:pt idx="66608">
                  <c:v>-14.658999999999992</c:v>
                </c:pt>
                <c:pt idx="66609">
                  <c:v>-14.657000000000011</c:v>
                </c:pt>
                <c:pt idx="66610">
                  <c:v>-14.655000000000001</c:v>
                </c:pt>
                <c:pt idx="66611">
                  <c:v>-14.652999999999992</c:v>
                </c:pt>
                <c:pt idx="66612">
                  <c:v>-14.65100000000001</c:v>
                </c:pt>
                <c:pt idx="66613">
                  <c:v>-14.649000000000001</c:v>
                </c:pt>
                <c:pt idx="66614">
                  <c:v>-14.646999999999991</c:v>
                </c:pt>
                <c:pt idx="66615">
                  <c:v>-14.64500000000001</c:v>
                </c:pt>
                <c:pt idx="66616">
                  <c:v>-14.643000000000001</c:v>
                </c:pt>
                <c:pt idx="66617">
                  <c:v>-14.640999999999991</c:v>
                </c:pt>
                <c:pt idx="66618">
                  <c:v>-14.63900000000001</c:v>
                </c:pt>
                <c:pt idx="66619">
                  <c:v>-14.637</c:v>
                </c:pt>
                <c:pt idx="66620">
                  <c:v>-14.634999999999991</c:v>
                </c:pt>
                <c:pt idx="66621">
                  <c:v>-14.63300000000001</c:v>
                </c:pt>
                <c:pt idx="66622">
                  <c:v>-14.631</c:v>
                </c:pt>
                <c:pt idx="66623">
                  <c:v>-14.628999999999991</c:v>
                </c:pt>
                <c:pt idx="66624">
                  <c:v>-14.62700000000001</c:v>
                </c:pt>
                <c:pt idx="66625">
                  <c:v>-14.625</c:v>
                </c:pt>
                <c:pt idx="66626">
                  <c:v>-14.62299999999999</c:v>
                </c:pt>
                <c:pt idx="66627">
                  <c:v>-14.621000000000009</c:v>
                </c:pt>
                <c:pt idx="66628">
                  <c:v>-14.619</c:v>
                </c:pt>
                <c:pt idx="66629">
                  <c:v>-14.61699999999999</c:v>
                </c:pt>
                <c:pt idx="66630">
                  <c:v>-14.615000000000009</c:v>
                </c:pt>
                <c:pt idx="66631">
                  <c:v>-14.613</c:v>
                </c:pt>
                <c:pt idx="66632">
                  <c:v>-14.61099999999999</c:v>
                </c:pt>
                <c:pt idx="66633">
                  <c:v>-14.609000000000009</c:v>
                </c:pt>
                <c:pt idx="66634">
                  <c:v>-14.606999999999999</c:v>
                </c:pt>
                <c:pt idx="66635">
                  <c:v>-14.60499999999999</c:v>
                </c:pt>
                <c:pt idx="66636">
                  <c:v>-14.603000000000009</c:v>
                </c:pt>
                <c:pt idx="66637">
                  <c:v>-14.600999999999999</c:v>
                </c:pt>
                <c:pt idx="66638">
                  <c:v>-14.59899999999999</c:v>
                </c:pt>
                <c:pt idx="66639">
                  <c:v>-14.597000000000008</c:v>
                </c:pt>
                <c:pt idx="66640">
                  <c:v>-14.594999999999999</c:v>
                </c:pt>
                <c:pt idx="66641">
                  <c:v>-14.592999999999989</c:v>
                </c:pt>
                <c:pt idx="66642">
                  <c:v>-14.591000000000008</c:v>
                </c:pt>
                <c:pt idx="66643">
                  <c:v>-14.588999999999999</c:v>
                </c:pt>
                <c:pt idx="66644">
                  <c:v>-14.586999999999989</c:v>
                </c:pt>
                <c:pt idx="66645">
                  <c:v>-14.585000000000008</c:v>
                </c:pt>
                <c:pt idx="66646">
                  <c:v>-14.582999999999998</c:v>
                </c:pt>
                <c:pt idx="66647">
                  <c:v>-14.580999999999989</c:v>
                </c:pt>
                <c:pt idx="66648">
                  <c:v>-14.579000000000008</c:v>
                </c:pt>
                <c:pt idx="66649">
                  <c:v>-14.576999999999998</c:v>
                </c:pt>
                <c:pt idx="66650">
                  <c:v>-14.574999999999989</c:v>
                </c:pt>
                <c:pt idx="66651">
                  <c:v>-14.573000000000008</c:v>
                </c:pt>
                <c:pt idx="66652">
                  <c:v>-14.570999999999998</c:v>
                </c:pt>
                <c:pt idx="66653">
                  <c:v>-14.568999999999988</c:v>
                </c:pt>
                <c:pt idx="66654">
                  <c:v>-14.567000000000007</c:v>
                </c:pt>
                <c:pt idx="66655">
                  <c:v>-14.564999999999998</c:v>
                </c:pt>
                <c:pt idx="66656">
                  <c:v>-14.562999999999988</c:v>
                </c:pt>
                <c:pt idx="66657">
                  <c:v>-14.561000000000007</c:v>
                </c:pt>
                <c:pt idx="66658">
                  <c:v>-14.558999999999997</c:v>
                </c:pt>
                <c:pt idx="66659">
                  <c:v>-14.556999999999988</c:v>
                </c:pt>
                <c:pt idx="66660">
                  <c:v>-14.555000000000007</c:v>
                </c:pt>
                <c:pt idx="66661">
                  <c:v>-14.552999999999997</c:v>
                </c:pt>
                <c:pt idx="66662">
                  <c:v>-14.550999999999988</c:v>
                </c:pt>
                <c:pt idx="66663">
                  <c:v>-14.549000000000007</c:v>
                </c:pt>
                <c:pt idx="66664">
                  <c:v>-14.546999999999997</c:v>
                </c:pt>
                <c:pt idx="66665">
                  <c:v>-14.544999999999987</c:v>
                </c:pt>
                <c:pt idx="66666">
                  <c:v>-14.543000000000006</c:v>
                </c:pt>
                <c:pt idx="66667">
                  <c:v>-14.540999999999997</c:v>
                </c:pt>
                <c:pt idx="66668">
                  <c:v>-14.538999999999987</c:v>
                </c:pt>
                <c:pt idx="66669">
                  <c:v>-14.537000000000006</c:v>
                </c:pt>
                <c:pt idx="66670">
                  <c:v>-14.534999999999997</c:v>
                </c:pt>
                <c:pt idx="66671">
                  <c:v>-14.532999999999987</c:v>
                </c:pt>
                <c:pt idx="66672">
                  <c:v>-14.531000000000006</c:v>
                </c:pt>
                <c:pt idx="66673">
                  <c:v>-14.528999999999996</c:v>
                </c:pt>
                <c:pt idx="66674">
                  <c:v>-14.526999999999987</c:v>
                </c:pt>
                <c:pt idx="66675">
                  <c:v>-14.525000000000006</c:v>
                </c:pt>
                <c:pt idx="66676">
                  <c:v>-14.522999999999996</c:v>
                </c:pt>
                <c:pt idx="66677">
                  <c:v>-14.520999999999987</c:v>
                </c:pt>
                <c:pt idx="66678">
                  <c:v>-14.519000000000005</c:v>
                </c:pt>
                <c:pt idx="66679">
                  <c:v>-14.516999999999996</c:v>
                </c:pt>
                <c:pt idx="66680">
                  <c:v>-14.514999999999986</c:v>
                </c:pt>
                <c:pt idx="66681">
                  <c:v>-14.513000000000005</c:v>
                </c:pt>
                <c:pt idx="66682">
                  <c:v>-14.510999999999996</c:v>
                </c:pt>
                <c:pt idx="66683">
                  <c:v>-14.508999999999986</c:v>
                </c:pt>
                <c:pt idx="66684">
                  <c:v>-14.507000000000005</c:v>
                </c:pt>
                <c:pt idx="66685">
                  <c:v>-14.504999999999995</c:v>
                </c:pt>
                <c:pt idx="66686">
                  <c:v>-14.502999999999986</c:v>
                </c:pt>
                <c:pt idx="66687">
                  <c:v>-14.501000000000005</c:v>
                </c:pt>
                <c:pt idx="66688">
                  <c:v>-14.498999999999995</c:v>
                </c:pt>
                <c:pt idx="66689">
                  <c:v>-14.497000000000014</c:v>
                </c:pt>
                <c:pt idx="66690">
                  <c:v>-14.495000000000005</c:v>
                </c:pt>
                <c:pt idx="66691">
                  <c:v>-14.492999999999995</c:v>
                </c:pt>
                <c:pt idx="66692">
                  <c:v>-14.491000000000014</c:v>
                </c:pt>
                <c:pt idx="66693">
                  <c:v>-14.489000000000004</c:v>
                </c:pt>
                <c:pt idx="66694">
                  <c:v>-14.486999999999995</c:v>
                </c:pt>
                <c:pt idx="66695">
                  <c:v>-14.485000000000014</c:v>
                </c:pt>
                <c:pt idx="66696">
                  <c:v>-14.483000000000004</c:v>
                </c:pt>
                <c:pt idx="66697">
                  <c:v>-14.480999999999995</c:v>
                </c:pt>
                <c:pt idx="66698">
                  <c:v>-14.479000000000013</c:v>
                </c:pt>
                <c:pt idx="66699">
                  <c:v>-14.477000000000004</c:v>
                </c:pt>
                <c:pt idx="66700">
                  <c:v>-14.474999999999994</c:v>
                </c:pt>
                <c:pt idx="66701">
                  <c:v>-14.473000000000013</c:v>
                </c:pt>
                <c:pt idx="66702">
                  <c:v>-14.471000000000004</c:v>
                </c:pt>
                <c:pt idx="66703">
                  <c:v>-14.468999999999994</c:v>
                </c:pt>
                <c:pt idx="66704">
                  <c:v>-14.467000000000013</c:v>
                </c:pt>
                <c:pt idx="66705">
                  <c:v>-14.465000000000003</c:v>
                </c:pt>
                <c:pt idx="66706">
                  <c:v>-14.462999999999994</c:v>
                </c:pt>
                <c:pt idx="66707">
                  <c:v>-14.461000000000013</c:v>
                </c:pt>
                <c:pt idx="66708">
                  <c:v>-14.459000000000003</c:v>
                </c:pt>
                <c:pt idx="66709">
                  <c:v>-14.456999999999994</c:v>
                </c:pt>
                <c:pt idx="66710">
                  <c:v>-14.455000000000013</c:v>
                </c:pt>
                <c:pt idx="66711">
                  <c:v>-14.453000000000003</c:v>
                </c:pt>
                <c:pt idx="66712">
                  <c:v>-14.450999999999993</c:v>
                </c:pt>
                <c:pt idx="66713">
                  <c:v>-14.449000000000012</c:v>
                </c:pt>
                <c:pt idx="66714">
                  <c:v>-14.447000000000003</c:v>
                </c:pt>
                <c:pt idx="66715">
                  <c:v>-14.444999999999993</c:v>
                </c:pt>
                <c:pt idx="66716">
                  <c:v>-14.443000000000012</c:v>
                </c:pt>
                <c:pt idx="66717">
                  <c:v>-14.441000000000003</c:v>
                </c:pt>
                <c:pt idx="66718">
                  <c:v>-14.438999999999993</c:v>
                </c:pt>
                <c:pt idx="66719">
                  <c:v>-14.437000000000012</c:v>
                </c:pt>
                <c:pt idx="66720">
                  <c:v>-14.435000000000002</c:v>
                </c:pt>
                <c:pt idx="66721">
                  <c:v>-14.432999999999993</c:v>
                </c:pt>
                <c:pt idx="66722">
                  <c:v>-14.431000000000012</c:v>
                </c:pt>
                <c:pt idx="66723">
                  <c:v>-14.429000000000002</c:v>
                </c:pt>
                <c:pt idx="66724">
                  <c:v>-14.426999999999992</c:v>
                </c:pt>
                <c:pt idx="66725">
                  <c:v>-14.425000000000011</c:v>
                </c:pt>
                <c:pt idx="66726">
                  <c:v>-14.423000000000002</c:v>
                </c:pt>
                <c:pt idx="66727">
                  <c:v>-14.420999999999992</c:v>
                </c:pt>
                <c:pt idx="66728">
                  <c:v>-14.419000000000011</c:v>
                </c:pt>
                <c:pt idx="66729">
                  <c:v>-14.417000000000002</c:v>
                </c:pt>
                <c:pt idx="66730">
                  <c:v>-14.414999999999992</c:v>
                </c:pt>
                <c:pt idx="66731">
                  <c:v>-14.413000000000011</c:v>
                </c:pt>
                <c:pt idx="66732">
                  <c:v>-14.411000000000001</c:v>
                </c:pt>
                <c:pt idx="66733">
                  <c:v>-14.408999999999992</c:v>
                </c:pt>
                <c:pt idx="66734">
                  <c:v>-14.407000000000011</c:v>
                </c:pt>
                <c:pt idx="66735">
                  <c:v>-14.405000000000001</c:v>
                </c:pt>
                <c:pt idx="66736">
                  <c:v>-14.402999999999992</c:v>
                </c:pt>
                <c:pt idx="66737">
                  <c:v>-14.40100000000001</c:v>
                </c:pt>
                <c:pt idx="66738">
                  <c:v>-14.399000000000001</c:v>
                </c:pt>
                <c:pt idx="66739">
                  <c:v>-14.396999999999991</c:v>
                </c:pt>
                <c:pt idx="66740">
                  <c:v>-14.39500000000001</c:v>
                </c:pt>
                <c:pt idx="66741">
                  <c:v>-14.393000000000001</c:v>
                </c:pt>
                <c:pt idx="66742">
                  <c:v>-14.390999999999991</c:v>
                </c:pt>
                <c:pt idx="66743">
                  <c:v>-14.38900000000001</c:v>
                </c:pt>
                <c:pt idx="66744">
                  <c:v>-14.387</c:v>
                </c:pt>
                <c:pt idx="66745">
                  <c:v>-14.384999999999991</c:v>
                </c:pt>
                <c:pt idx="66746">
                  <c:v>-14.38300000000001</c:v>
                </c:pt>
                <c:pt idx="66747">
                  <c:v>-14.381</c:v>
                </c:pt>
                <c:pt idx="66748">
                  <c:v>-14.378999999999991</c:v>
                </c:pt>
                <c:pt idx="66749">
                  <c:v>-14.37700000000001</c:v>
                </c:pt>
                <c:pt idx="66750">
                  <c:v>-14.375</c:v>
                </c:pt>
                <c:pt idx="66751">
                  <c:v>-14.37299999999999</c:v>
                </c:pt>
                <c:pt idx="66752">
                  <c:v>-14.371000000000009</c:v>
                </c:pt>
                <c:pt idx="66753">
                  <c:v>-14.369</c:v>
                </c:pt>
                <c:pt idx="66754">
                  <c:v>-14.36699999999999</c:v>
                </c:pt>
                <c:pt idx="66755">
                  <c:v>-14.365000000000009</c:v>
                </c:pt>
                <c:pt idx="66756">
                  <c:v>-14.363</c:v>
                </c:pt>
                <c:pt idx="66757">
                  <c:v>-14.36099999999999</c:v>
                </c:pt>
                <c:pt idx="66758">
                  <c:v>-14.359000000000009</c:v>
                </c:pt>
                <c:pt idx="66759">
                  <c:v>-14.356999999999999</c:v>
                </c:pt>
                <c:pt idx="66760">
                  <c:v>-14.35499999999999</c:v>
                </c:pt>
                <c:pt idx="66761">
                  <c:v>-14.353000000000009</c:v>
                </c:pt>
                <c:pt idx="66762">
                  <c:v>-14.350999999999999</c:v>
                </c:pt>
                <c:pt idx="66763">
                  <c:v>-14.34899999999999</c:v>
                </c:pt>
                <c:pt idx="66764">
                  <c:v>-14.347000000000008</c:v>
                </c:pt>
                <c:pt idx="66765">
                  <c:v>-14.344999999999999</c:v>
                </c:pt>
                <c:pt idx="66766">
                  <c:v>-14.342999999999989</c:v>
                </c:pt>
                <c:pt idx="66767">
                  <c:v>-14.341000000000008</c:v>
                </c:pt>
                <c:pt idx="66768">
                  <c:v>-14.338999999999999</c:v>
                </c:pt>
                <c:pt idx="66769">
                  <c:v>-14.336999999999989</c:v>
                </c:pt>
                <c:pt idx="66770">
                  <c:v>-14.335000000000008</c:v>
                </c:pt>
                <c:pt idx="66771">
                  <c:v>-14.332999999999998</c:v>
                </c:pt>
                <c:pt idx="66772">
                  <c:v>-14.330999999999989</c:v>
                </c:pt>
                <c:pt idx="66773">
                  <c:v>-14.329000000000008</c:v>
                </c:pt>
                <c:pt idx="66774">
                  <c:v>-14.326999999999998</c:v>
                </c:pt>
                <c:pt idx="66775">
                  <c:v>-14.324999999999989</c:v>
                </c:pt>
                <c:pt idx="66776">
                  <c:v>-14.323000000000008</c:v>
                </c:pt>
                <c:pt idx="66777">
                  <c:v>-14.320999999999998</c:v>
                </c:pt>
                <c:pt idx="66778">
                  <c:v>-14.318999999999988</c:v>
                </c:pt>
                <c:pt idx="66779">
                  <c:v>-14.317000000000007</c:v>
                </c:pt>
                <c:pt idx="66780">
                  <c:v>-14.314999999999998</c:v>
                </c:pt>
                <c:pt idx="66781">
                  <c:v>-14.312999999999988</c:v>
                </c:pt>
                <c:pt idx="66782">
                  <c:v>-14.311000000000007</c:v>
                </c:pt>
                <c:pt idx="66783">
                  <c:v>-14.308999999999997</c:v>
                </c:pt>
                <c:pt idx="66784">
                  <c:v>-14.306999999999988</c:v>
                </c:pt>
                <c:pt idx="66785">
                  <c:v>-14.305000000000007</c:v>
                </c:pt>
                <c:pt idx="66786">
                  <c:v>-14.302999999999997</c:v>
                </c:pt>
                <c:pt idx="66787">
                  <c:v>-14.300999999999988</c:v>
                </c:pt>
                <c:pt idx="66788">
                  <c:v>-14.299000000000007</c:v>
                </c:pt>
                <c:pt idx="66789">
                  <c:v>-14.296999999999997</c:v>
                </c:pt>
                <c:pt idx="66790">
                  <c:v>-14.294999999999987</c:v>
                </c:pt>
                <c:pt idx="66791">
                  <c:v>-14.293000000000006</c:v>
                </c:pt>
                <c:pt idx="66792">
                  <c:v>-14.290999999999997</c:v>
                </c:pt>
                <c:pt idx="66793">
                  <c:v>-14.288999999999987</c:v>
                </c:pt>
                <c:pt idx="66794">
                  <c:v>-14.287000000000006</c:v>
                </c:pt>
                <c:pt idx="66795">
                  <c:v>-14.284999999999997</c:v>
                </c:pt>
                <c:pt idx="66796">
                  <c:v>-14.282999999999987</c:v>
                </c:pt>
                <c:pt idx="66797">
                  <c:v>-14.281000000000006</c:v>
                </c:pt>
                <c:pt idx="66798">
                  <c:v>-14.278999999999996</c:v>
                </c:pt>
                <c:pt idx="66799">
                  <c:v>-14.276999999999987</c:v>
                </c:pt>
                <c:pt idx="66800">
                  <c:v>-14.275000000000006</c:v>
                </c:pt>
                <c:pt idx="66801">
                  <c:v>-14.272999999999996</c:v>
                </c:pt>
                <c:pt idx="66802">
                  <c:v>-14.270999999999987</c:v>
                </c:pt>
                <c:pt idx="66803">
                  <c:v>-14.269000000000005</c:v>
                </c:pt>
                <c:pt idx="66804">
                  <c:v>-14.266999999999996</c:v>
                </c:pt>
                <c:pt idx="66805">
                  <c:v>-14.264999999999986</c:v>
                </c:pt>
                <c:pt idx="66806">
                  <c:v>-14.263000000000005</c:v>
                </c:pt>
                <c:pt idx="66807">
                  <c:v>-14.260999999999996</c:v>
                </c:pt>
                <c:pt idx="66808">
                  <c:v>-14.258999999999986</c:v>
                </c:pt>
                <c:pt idx="66809">
                  <c:v>-14.257000000000005</c:v>
                </c:pt>
                <c:pt idx="66810">
                  <c:v>-14.254999999999995</c:v>
                </c:pt>
                <c:pt idx="66811">
                  <c:v>-14.252999999999986</c:v>
                </c:pt>
                <c:pt idx="66812">
                  <c:v>-14.251000000000005</c:v>
                </c:pt>
                <c:pt idx="66813">
                  <c:v>-14.248999999999995</c:v>
                </c:pt>
                <c:pt idx="66814">
                  <c:v>-14.247000000000014</c:v>
                </c:pt>
                <c:pt idx="66815">
                  <c:v>-14.245000000000005</c:v>
                </c:pt>
                <c:pt idx="66816">
                  <c:v>-14.242999999999995</c:v>
                </c:pt>
                <c:pt idx="66817">
                  <c:v>-14.241000000000014</c:v>
                </c:pt>
                <c:pt idx="66818">
                  <c:v>-14.239000000000004</c:v>
                </c:pt>
                <c:pt idx="66819">
                  <c:v>-14.236999999999995</c:v>
                </c:pt>
                <c:pt idx="66820">
                  <c:v>-14.235000000000014</c:v>
                </c:pt>
                <c:pt idx="66821">
                  <c:v>-14.233000000000004</c:v>
                </c:pt>
                <c:pt idx="66822">
                  <c:v>-14.230999999999995</c:v>
                </c:pt>
                <c:pt idx="66823">
                  <c:v>-14.229000000000013</c:v>
                </c:pt>
                <c:pt idx="66824">
                  <c:v>-14.227000000000004</c:v>
                </c:pt>
                <c:pt idx="66825">
                  <c:v>-14.224999999999994</c:v>
                </c:pt>
                <c:pt idx="66826">
                  <c:v>-14.223000000000013</c:v>
                </c:pt>
                <c:pt idx="66827">
                  <c:v>-14.221000000000004</c:v>
                </c:pt>
                <c:pt idx="66828">
                  <c:v>-14.218999999999994</c:v>
                </c:pt>
                <c:pt idx="66829">
                  <c:v>-14.217000000000013</c:v>
                </c:pt>
                <c:pt idx="66830">
                  <c:v>-14.215000000000003</c:v>
                </c:pt>
                <c:pt idx="66831">
                  <c:v>-14.212999999999994</c:v>
                </c:pt>
                <c:pt idx="66832">
                  <c:v>-14.211000000000013</c:v>
                </c:pt>
                <c:pt idx="66833">
                  <c:v>-14.209000000000003</c:v>
                </c:pt>
                <c:pt idx="66834">
                  <c:v>-14.206999999999994</c:v>
                </c:pt>
                <c:pt idx="66835">
                  <c:v>-14.205000000000013</c:v>
                </c:pt>
                <c:pt idx="66836">
                  <c:v>-14.203000000000003</c:v>
                </c:pt>
                <c:pt idx="66837">
                  <c:v>-14.200999999999993</c:v>
                </c:pt>
                <c:pt idx="66838">
                  <c:v>-14.199000000000012</c:v>
                </c:pt>
                <c:pt idx="66839">
                  <c:v>-14.197000000000003</c:v>
                </c:pt>
                <c:pt idx="66840">
                  <c:v>-14.194999999999993</c:v>
                </c:pt>
                <c:pt idx="66841">
                  <c:v>-14.193000000000012</c:v>
                </c:pt>
                <c:pt idx="66842">
                  <c:v>-14.191000000000003</c:v>
                </c:pt>
                <c:pt idx="66843">
                  <c:v>-14.188999999999993</c:v>
                </c:pt>
                <c:pt idx="66844">
                  <c:v>-14.187000000000012</c:v>
                </c:pt>
                <c:pt idx="66845">
                  <c:v>-14.185000000000002</c:v>
                </c:pt>
                <c:pt idx="66846">
                  <c:v>-14.182999999999993</c:v>
                </c:pt>
                <c:pt idx="66847">
                  <c:v>-14.181000000000012</c:v>
                </c:pt>
                <c:pt idx="66848">
                  <c:v>-14.179000000000002</c:v>
                </c:pt>
                <c:pt idx="66849">
                  <c:v>-14.176999999999992</c:v>
                </c:pt>
                <c:pt idx="66850">
                  <c:v>-14.175000000000011</c:v>
                </c:pt>
                <c:pt idx="66851">
                  <c:v>-14.173000000000002</c:v>
                </c:pt>
                <c:pt idx="66852">
                  <c:v>-14.170999999999992</c:v>
                </c:pt>
                <c:pt idx="66853">
                  <c:v>-14.169000000000011</c:v>
                </c:pt>
                <c:pt idx="66854">
                  <c:v>-14.167000000000002</c:v>
                </c:pt>
                <c:pt idx="66855">
                  <c:v>-14.164999999999992</c:v>
                </c:pt>
                <c:pt idx="66856">
                  <c:v>-14.163000000000011</c:v>
                </c:pt>
                <c:pt idx="66857">
                  <c:v>-14.161000000000001</c:v>
                </c:pt>
                <c:pt idx="66858">
                  <c:v>-14.158999999999992</c:v>
                </c:pt>
                <c:pt idx="66859">
                  <c:v>-14.157000000000011</c:v>
                </c:pt>
                <c:pt idx="66860">
                  <c:v>-14.155000000000001</c:v>
                </c:pt>
                <c:pt idx="66861">
                  <c:v>-14.152999999999992</c:v>
                </c:pt>
                <c:pt idx="66862">
                  <c:v>-14.15100000000001</c:v>
                </c:pt>
                <c:pt idx="66863">
                  <c:v>-14.149000000000001</c:v>
                </c:pt>
                <c:pt idx="66864">
                  <c:v>-14.146999999999991</c:v>
                </c:pt>
                <c:pt idx="66865">
                  <c:v>-14.14500000000001</c:v>
                </c:pt>
                <c:pt idx="66866">
                  <c:v>-14.143000000000001</c:v>
                </c:pt>
                <c:pt idx="66867">
                  <c:v>-14.140999999999991</c:v>
                </c:pt>
                <c:pt idx="66868">
                  <c:v>-14.13900000000001</c:v>
                </c:pt>
                <c:pt idx="66869">
                  <c:v>-14.137</c:v>
                </c:pt>
                <c:pt idx="66870">
                  <c:v>-14.134999999999991</c:v>
                </c:pt>
                <c:pt idx="66871">
                  <c:v>-14.13300000000001</c:v>
                </c:pt>
                <c:pt idx="66872">
                  <c:v>-14.131</c:v>
                </c:pt>
                <c:pt idx="66873">
                  <c:v>-14.128999999999991</c:v>
                </c:pt>
                <c:pt idx="66874">
                  <c:v>-14.12700000000001</c:v>
                </c:pt>
                <c:pt idx="66875">
                  <c:v>-14.125</c:v>
                </c:pt>
                <c:pt idx="66876">
                  <c:v>-14.12299999999999</c:v>
                </c:pt>
                <c:pt idx="66877">
                  <c:v>-14.121000000000009</c:v>
                </c:pt>
                <c:pt idx="66878">
                  <c:v>-14.119</c:v>
                </c:pt>
                <c:pt idx="66879">
                  <c:v>-14.11699999999999</c:v>
                </c:pt>
                <c:pt idx="66880">
                  <c:v>-14.115000000000009</c:v>
                </c:pt>
                <c:pt idx="66881">
                  <c:v>-14.113</c:v>
                </c:pt>
                <c:pt idx="66882">
                  <c:v>-14.11099999999999</c:v>
                </c:pt>
                <c:pt idx="66883">
                  <c:v>-14.109000000000009</c:v>
                </c:pt>
                <c:pt idx="66884">
                  <c:v>-14.106999999999999</c:v>
                </c:pt>
                <c:pt idx="66885">
                  <c:v>-14.10499999999999</c:v>
                </c:pt>
                <c:pt idx="66886">
                  <c:v>-14.103000000000009</c:v>
                </c:pt>
                <c:pt idx="66887">
                  <c:v>-14.100999999999999</c:v>
                </c:pt>
                <c:pt idx="66888">
                  <c:v>-14.09899999999999</c:v>
                </c:pt>
                <c:pt idx="66889">
                  <c:v>-14.097000000000008</c:v>
                </c:pt>
                <c:pt idx="66890">
                  <c:v>-14.094999999999999</c:v>
                </c:pt>
                <c:pt idx="66891">
                  <c:v>-14.092999999999989</c:v>
                </c:pt>
                <c:pt idx="66892">
                  <c:v>-14.091000000000008</c:v>
                </c:pt>
                <c:pt idx="66893">
                  <c:v>-14.088999999999999</c:v>
                </c:pt>
                <c:pt idx="66894">
                  <c:v>-14.086999999999989</c:v>
                </c:pt>
                <c:pt idx="66895">
                  <c:v>-14.085000000000008</c:v>
                </c:pt>
                <c:pt idx="66896">
                  <c:v>-14.082999999999998</c:v>
                </c:pt>
                <c:pt idx="66897">
                  <c:v>-14.080999999999989</c:v>
                </c:pt>
                <c:pt idx="66898">
                  <c:v>-14.079000000000008</c:v>
                </c:pt>
                <c:pt idx="66899">
                  <c:v>-14.076999999999998</c:v>
                </c:pt>
                <c:pt idx="66900">
                  <c:v>-14.074999999999989</c:v>
                </c:pt>
                <c:pt idx="66901">
                  <c:v>-14.073000000000008</c:v>
                </c:pt>
                <c:pt idx="66902">
                  <c:v>-14.070999999999998</c:v>
                </c:pt>
                <c:pt idx="66903">
                  <c:v>-14.068999999999988</c:v>
                </c:pt>
                <c:pt idx="66904">
                  <c:v>-14.067000000000007</c:v>
                </c:pt>
                <c:pt idx="66905">
                  <c:v>-14.064999999999998</c:v>
                </c:pt>
                <c:pt idx="66906">
                  <c:v>-14.062999999999988</c:v>
                </c:pt>
                <c:pt idx="66907">
                  <c:v>-14.061000000000007</c:v>
                </c:pt>
                <c:pt idx="66908">
                  <c:v>-14.058999999999997</c:v>
                </c:pt>
                <c:pt idx="66909">
                  <c:v>-14.056999999999988</c:v>
                </c:pt>
                <c:pt idx="66910">
                  <c:v>-14.055000000000007</c:v>
                </c:pt>
                <c:pt idx="66911">
                  <c:v>-14.052999999999997</c:v>
                </c:pt>
                <c:pt idx="66912">
                  <c:v>-14.050999999999988</c:v>
                </c:pt>
                <c:pt idx="66913">
                  <c:v>-14.049000000000007</c:v>
                </c:pt>
                <c:pt idx="66914">
                  <c:v>-14.046999999999997</c:v>
                </c:pt>
                <c:pt idx="66915">
                  <c:v>-14.044999999999987</c:v>
                </c:pt>
                <c:pt idx="66916">
                  <c:v>-14.043000000000006</c:v>
                </c:pt>
                <c:pt idx="66917">
                  <c:v>-14.040999999999997</c:v>
                </c:pt>
                <c:pt idx="66918">
                  <c:v>-14.038999999999987</c:v>
                </c:pt>
                <c:pt idx="66919">
                  <c:v>-14.037000000000006</c:v>
                </c:pt>
                <c:pt idx="66920">
                  <c:v>-14.034999999999997</c:v>
                </c:pt>
                <c:pt idx="66921">
                  <c:v>-14.032999999999987</c:v>
                </c:pt>
                <c:pt idx="66922">
                  <c:v>-14.031000000000006</c:v>
                </c:pt>
                <c:pt idx="66923">
                  <c:v>-14.028999999999996</c:v>
                </c:pt>
                <c:pt idx="66924">
                  <c:v>-14.026999999999987</c:v>
                </c:pt>
                <c:pt idx="66925">
                  <c:v>-14.025000000000006</c:v>
                </c:pt>
                <c:pt idx="66926">
                  <c:v>-14.022999999999996</c:v>
                </c:pt>
                <c:pt idx="66927">
                  <c:v>-14.020999999999987</c:v>
                </c:pt>
                <c:pt idx="66928">
                  <c:v>-14.019000000000005</c:v>
                </c:pt>
                <c:pt idx="66929">
                  <c:v>-14.016999999999996</c:v>
                </c:pt>
                <c:pt idx="66930">
                  <c:v>-14.014999999999986</c:v>
                </c:pt>
                <c:pt idx="66931">
                  <c:v>-14.013000000000005</c:v>
                </c:pt>
                <c:pt idx="66932">
                  <c:v>-14.010999999999996</c:v>
                </c:pt>
                <c:pt idx="66933">
                  <c:v>-14.008999999999986</c:v>
                </c:pt>
                <c:pt idx="66934">
                  <c:v>-14.007000000000005</c:v>
                </c:pt>
                <c:pt idx="66935">
                  <c:v>-14.004999999999995</c:v>
                </c:pt>
                <c:pt idx="66936">
                  <c:v>-14.002999999999986</c:v>
                </c:pt>
                <c:pt idx="66937">
                  <c:v>-14.001000000000005</c:v>
                </c:pt>
                <c:pt idx="66938">
                  <c:v>-13.998999999999995</c:v>
                </c:pt>
                <c:pt idx="66939">
                  <c:v>-13.997000000000014</c:v>
                </c:pt>
                <c:pt idx="66940">
                  <c:v>-13.995000000000005</c:v>
                </c:pt>
                <c:pt idx="66941">
                  <c:v>-13.992999999999995</c:v>
                </c:pt>
                <c:pt idx="66942">
                  <c:v>-13.991000000000014</c:v>
                </c:pt>
                <c:pt idx="66943">
                  <c:v>-13.989000000000004</c:v>
                </c:pt>
                <c:pt idx="66944">
                  <c:v>-13.986999999999995</c:v>
                </c:pt>
                <c:pt idx="66945">
                  <c:v>-13.985000000000014</c:v>
                </c:pt>
                <c:pt idx="66946">
                  <c:v>-13.983000000000004</c:v>
                </c:pt>
                <c:pt idx="66947">
                  <c:v>-13.980999999999995</c:v>
                </c:pt>
                <c:pt idx="66948">
                  <c:v>-13.979000000000013</c:v>
                </c:pt>
                <c:pt idx="66949">
                  <c:v>-13.977000000000004</c:v>
                </c:pt>
                <c:pt idx="66950">
                  <c:v>-13.974999999999994</c:v>
                </c:pt>
                <c:pt idx="66951">
                  <c:v>-13.973000000000013</c:v>
                </c:pt>
                <c:pt idx="66952">
                  <c:v>-13.971000000000004</c:v>
                </c:pt>
                <c:pt idx="66953">
                  <c:v>-13.968999999999994</c:v>
                </c:pt>
                <c:pt idx="66954">
                  <c:v>-13.967000000000013</c:v>
                </c:pt>
                <c:pt idx="66955">
                  <c:v>-13.965000000000003</c:v>
                </c:pt>
                <c:pt idx="66956">
                  <c:v>-13.962999999999994</c:v>
                </c:pt>
                <c:pt idx="66957">
                  <c:v>-13.961000000000013</c:v>
                </c:pt>
                <c:pt idx="66958">
                  <c:v>-13.959000000000003</c:v>
                </c:pt>
                <c:pt idx="66959">
                  <c:v>-13.956999999999994</c:v>
                </c:pt>
                <c:pt idx="66960">
                  <c:v>-13.955000000000013</c:v>
                </c:pt>
                <c:pt idx="66961">
                  <c:v>-13.953000000000003</c:v>
                </c:pt>
                <c:pt idx="66962">
                  <c:v>-13.950999999999993</c:v>
                </c:pt>
                <c:pt idx="66963">
                  <c:v>-13.949000000000012</c:v>
                </c:pt>
                <c:pt idx="66964">
                  <c:v>-13.947000000000003</c:v>
                </c:pt>
                <c:pt idx="66965">
                  <c:v>-13.944999999999993</c:v>
                </c:pt>
                <c:pt idx="66966">
                  <c:v>-13.943000000000012</c:v>
                </c:pt>
                <c:pt idx="66967">
                  <c:v>-13.941000000000003</c:v>
                </c:pt>
                <c:pt idx="66968">
                  <c:v>-13.938999999999993</c:v>
                </c:pt>
                <c:pt idx="66969">
                  <c:v>-13.937000000000012</c:v>
                </c:pt>
                <c:pt idx="66970">
                  <c:v>-13.935000000000002</c:v>
                </c:pt>
                <c:pt idx="66971">
                  <c:v>-13.932999999999993</c:v>
                </c:pt>
                <c:pt idx="66972">
                  <c:v>-13.931000000000012</c:v>
                </c:pt>
                <c:pt idx="66973">
                  <c:v>-13.929000000000002</c:v>
                </c:pt>
                <c:pt idx="66974">
                  <c:v>-13.926999999999992</c:v>
                </c:pt>
                <c:pt idx="66975">
                  <c:v>-13.925000000000011</c:v>
                </c:pt>
                <c:pt idx="66976">
                  <c:v>-13.923000000000002</c:v>
                </c:pt>
                <c:pt idx="66977">
                  <c:v>-13.920999999999992</c:v>
                </c:pt>
                <c:pt idx="66978">
                  <c:v>-13.919000000000011</c:v>
                </c:pt>
                <c:pt idx="66979">
                  <c:v>-13.917000000000002</c:v>
                </c:pt>
                <c:pt idx="66980">
                  <c:v>-13.914999999999992</c:v>
                </c:pt>
                <c:pt idx="66981">
                  <c:v>-13.913000000000011</c:v>
                </c:pt>
                <c:pt idx="66982">
                  <c:v>-13.911000000000001</c:v>
                </c:pt>
                <c:pt idx="66983">
                  <c:v>-13.908999999999992</c:v>
                </c:pt>
                <c:pt idx="66984">
                  <c:v>-13.907000000000011</c:v>
                </c:pt>
                <c:pt idx="66985">
                  <c:v>-13.905000000000001</c:v>
                </c:pt>
                <c:pt idx="66986">
                  <c:v>-13.902999999999992</c:v>
                </c:pt>
                <c:pt idx="66987">
                  <c:v>-13.90100000000001</c:v>
                </c:pt>
                <c:pt idx="66988">
                  <c:v>-13.899000000000001</c:v>
                </c:pt>
                <c:pt idx="66989">
                  <c:v>-13.896999999999991</c:v>
                </c:pt>
                <c:pt idx="66990">
                  <c:v>-13.89500000000001</c:v>
                </c:pt>
                <c:pt idx="66991">
                  <c:v>-13.893000000000001</c:v>
                </c:pt>
                <c:pt idx="66992">
                  <c:v>-13.890999999999991</c:v>
                </c:pt>
                <c:pt idx="66993">
                  <c:v>-13.88900000000001</c:v>
                </c:pt>
                <c:pt idx="66994">
                  <c:v>-13.887</c:v>
                </c:pt>
                <c:pt idx="66995">
                  <c:v>-13.884999999999991</c:v>
                </c:pt>
                <c:pt idx="66996">
                  <c:v>-13.88300000000001</c:v>
                </c:pt>
                <c:pt idx="66997">
                  <c:v>-13.881</c:v>
                </c:pt>
                <c:pt idx="66998">
                  <c:v>-13.878999999999991</c:v>
                </c:pt>
                <c:pt idx="66999">
                  <c:v>-13.87700000000001</c:v>
                </c:pt>
                <c:pt idx="67000">
                  <c:v>-13.875</c:v>
                </c:pt>
                <c:pt idx="67001">
                  <c:v>-13.87299999999999</c:v>
                </c:pt>
                <c:pt idx="67002">
                  <c:v>-13.871000000000009</c:v>
                </c:pt>
                <c:pt idx="67003">
                  <c:v>-13.869</c:v>
                </c:pt>
                <c:pt idx="67004">
                  <c:v>-13.86699999999999</c:v>
                </c:pt>
                <c:pt idx="67005">
                  <c:v>-13.865000000000009</c:v>
                </c:pt>
                <c:pt idx="67006">
                  <c:v>-13.863</c:v>
                </c:pt>
                <c:pt idx="67007">
                  <c:v>-13.86099999999999</c:v>
                </c:pt>
                <c:pt idx="67008">
                  <c:v>-13.859000000000009</c:v>
                </c:pt>
                <c:pt idx="67009">
                  <c:v>-13.856999999999999</c:v>
                </c:pt>
                <c:pt idx="67010">
                  <c:v>-13.85499999999999</c:v>
                </c:pt>
                <c:pt idx="67011">
                  <c:v>-13.853000000000009</c:v>
                </c:pt>
                <c:pt idx="67012">
                  <c:v>-13.850999999999999</c:v>
                </c:pt>
                <c:pt idx="67013">
                  <c:v>-13.84899999999999</c:v>
                </c:pt>
                <c:pt idx="67014">
                  <c:v>-13.847000000000008</c:v>
                </c:pt>
                <c:pt idx="67015">
                  <c:v>-13.844999999999999</c:v>
                </c:pt>
                <c:pt idx="67016">
                  <c:v>-13.842999999999989</c:v>
                </c:pt>
                <c:pt idx="67017">
                  <c:v>-13.841000000000008</c:v>
                </c:pt>
                <c:pt idx="67018">
                  <c:v>-13.838999999999999</c:v>
                </c:pt>
                <c:pt idx="67019">
                  <c:v>-13.836999999999989</c:v>
                </c:pt>
                <c:pt idx="67020">
                  <c:v>-13.835000000000008</c:v>
                </c:pt>
                <c:pt idx="67021">
                  <c:v>-13.832999999999998</c:v>
                </c:pt>
                <c:pt idx="67022">
                  <c:v>-13.830999999999989</c:v>
                </c:pt>
                <c:pt idx="67023">
                  <c:v>-13.829000000000008</c:v>
                </c:pt>
                <c:pt idx="67024">
                  <c:v>-13.826999999999998</c:v>
                </c:pt>
                <c:pt idx="67025">
                  <c:v>-13.824999999999989</c:v>
                </c:pt>
                <c:pt idx="67026">
                  <c:v>-13.823000000000008</c:v>
                </c:pt>
                <c:pt idx="67027">
                  <c:v>-13.820999999999998</c:v>
                </c:pt>
                <c:pt idx="67028">
                  <c:v>-13.818999999999988</c:v>
                </c:pt>
                <c:pt idx="67029">
                  <c:v>-13.817000000000007</c:v>
                </c:pt>
                <c:pt idx="67030">
                  <c:v>-13.814999999999998</c:v>
                </c:pt>
                <c:pt idx="67031">
                  <c:v>-13.812999999999988</c:v>
                </c:pt>
                <c:pt idx="67032">
                  <c:v>-13.811000000000007</c:v>
                </c:pt>
                <c:pt idx="67033">
                  <c:v>-13.808999999999997</c:v>
                </c:pt>
                <c:pt idx="67034">
                  <c:v>-13.806999999999988</c:v>
                </c:pt>
                <c:pt idx="67035">
                  <c:v>-13.805000000000007</c:v>
                </c:pt>
                <c:pt idx="67036">
                  <c:v>-13.802999999999997</c:v>
                </c:pt>
                <c:pt idx="67037">
                  <c:v>-13.800999999999988</c:v>
                </c:pt>
                <c:pt idx="67038">
                  <c:v>-13.799000000000007</c:v>
                </c:pt>
                <c:pt idx="67039">
                  <c:v>-13.796999999999997</c:v>
                </c:pt>
                <c:pt idx="67040">
                  <c:v>-13.794999999999987</c:v>
                </c:pt>
                <c:pt idx="67041">
                  <c:v>-13.793000000000006</c:v>
                </c:pt>
                <c:pt idx="67042">
                  <c:v>-13.790999999999997</c:v>
                </c:pt>
                <c:pt idx="67043">
                  <c:v>-13.788999999999987</c:v>
                </c:pt>
                <c:pt idx="67044">
                  <c:v>-13.787000000000006</c:v>
                </c:pt>
                <c:pt idx="67045">
                  <c:v>-13.784999999999997</c:v>
                </c:pt>
                <c:pt idx="67046">
                  <c:v>-13.782999999999987</c:v>
                </c:pt>
                <c:pt idx="67047">
                  <c:v>-13.781000000000006</c:v>
                </c:pt>
                <c:pt idx="67048">
                  <c:v>-13.778999999999996</c:v>
                </c:pt>
                <c:pt idx="67049">
                  <c:v>-13.776999999999987</c:v>
                </c:pt>
                <c:pt idx="67050">
                  <c:v>-13.775000000000006</c:v>
                </c:pt>
                <c:pt idx="67051">
                  <c:v>-13.772999999999996</c:v>
                </c:pt>
                <c:pt idx="67052">
                  <c:v>-13.770999999999987</c:v>
                </c:pt>
                <c:pt idx="67053">
                  <c:v>-13.769000000000005</c:v>
                </c:pt>
                <c:pt idx="67054">
                  <c:v>-13.766999999999996</c:v>
                </c:pt>
                <c:pt idx="67055">
                  <c:v>-13.764999999999986</c:v>
                </c:pt>
                <c:pt idx="67056">
                  <c:v>-13.763000000000005</c:v>
                </c:pt>
                <c:pt idx="67057">
                  <c:v>-13.760999999999996</c:v>
                </c:pt>
                <c:pt idx="67058">
                  <c:v>-13.758999999999986</c:v>
                </c:pt>
                <c:pt idx="67059">
                  <c:v>-13.757000000000005</c:v>
                </c:pt>
                <c:pt idx="67060">
                  <c:v>-13.754999999999995</c:v>
                </c:pt>
                <c:pt idx="67061">
                  <c:v>-13.752999999999986</c:v>
                </c:pt>
                <c:pt idx="67062">
                  <c:v>-13.751000000000005</c:v>
                </c:pt>
                <c:pt idx="67063">
                  <c:v>-13.748999999999995</c:v>
                </c:pt>
                <c:pt idx="67064">
                  <c:v>-13.747000000000014</c:v>
                </c:pt>
                <c:pt idx="67065">
                  <c:v>-13.745000000000005</c:v>
                </c:pt>
                <c:pt idx="67066">
                  <c:v>-13.742999999999995</c:v>
                </c:pt>
                <c:pt idx="67067">
                  <c:v>-13.741000000000014</c:v>
                </c:pt>
                <c:pt idx="67068">
                  <c:v>-13.739000000000004</c:v>
                </c:pt>
                <c:pt idx="67069">
                  <c:v>-13.736999999999995</c:v>
                </c:pt>
                <c:pt idx="67070">
                  <c:v>-13.735000000000014</c:v>
                </c:pt>
                <c:pt idx="67071">
                  <c:v>-13.733000000000004</c:v>
                </c:pt>
                <c:pt idx="67072">
                  <c:v>-13.730999999999995</c:v>
                </c:pt>
                <c:pt idx="67073">
                  <c:v>-13.729000000000013</c:v>
                </c:pt>
                <c:pt idx="67074">
                  <c:v>-13.727000000000004</c:v>
                </c:pt>
                <c:pt idx="67075">
                  <c:v>-13.724999999999994</c:v>
                </c:pt>
                <c:pt idx="67076">
                  <c:v>-13.723000000000013</c:v>
                </c:pt>
                <c:pt idx="67077">
                  <c:v>-13.721000000000004</c:v>
                </c:pt>
                <c:pt idx="67078">
                  <c:v>-13.718999999999994</c:v>
                </c:pt>
                <c:pt idx="67079">
                  <c:v>-13.717000000000013</c:v>
                </c:pt>
                <c:pt idx="67080">
                  <c:v>-13.715000000000003</c:v>
                </c:pt>
                <c:pt idx="67081">
                  <c:v>-13.712999999999994</c:v>
                </c:pt>
                <c:pt idx="67082">
                  <c:v>-13.711000000000013</c:v>
                </c:pt>
                <c:pt idx="67083">
                  <c:v>-13.709000000000003</c:v>
                </c:pt>
                <c:pt idx="67084">
                  <c:v>-13.706999999999994</c:v>
                </c:pt>
                <c:pt idx="67085">
                  <c:v>-13.705000000000013</c:v>
                </c:pt>
                <c:pt idx="67086">
                  <c:v>-13.703000000000003</c:v>
                </c:pt>
                <c:pt idx="67087">
                  <c:v>-13.700999999999993</c:v>
                </c:pt>
                <c:pt idx="67088">
                  <c:v>-13.699000000000012</c:v>
                </c:pt>
                <c:pt idx="67089">
                  <c:v>-13.697000000000003</c:v>
                </c:pt>
                <c:pt idx="67090">
                  <c:v>-13.694999999999993</c:v>
                </c:pt>
                <c:pt idx="67091">
                  <c:v>-13.693000000000012</c:v>
                </c:pt>
                <c:pt idx="67092">
                  <c:v>-13.691000000000003</c:v>
                </c:pt>
                <c:pt idx="67093">
                  <c:v>-13.688999999999993</c:v>
                </c:pt>
                <c:pt idx="67094">
                  <c:v>-13.687000000000012</c:v>
                </c:pt>
                <c:pt idx="67095">
                  <c:v>-13.685000000000002</c:v>
                </c:pt>
                <c:pt idx="67096">
                  <c:v>-13.682999999999993</c:v>
                </c:pt>
                <c:pt idx="67097">
                  <c:v>-13.681000000000012</c:v>
                </c:pt>
                <c:pt idx="67098">
                  <c:v>-13.679000000000002</c:v>
                </c:pt>
                <c:pt idx="67099">
                  <c:v>-13.676999999999992</c:v>
                </c:pt>
                <c:pt idx="67100">
                  <c:v>-13.675000000000011</c:v>
                </c:pt>
                <c:pt idx="67101">
                  <c:v>-13.673000000000002</c:v>
                </c:pt>
                <c:pt idx="67102">
                  <c:v>-13.670999999999992</c:v>
                </c:pt>
                <c:pt idx="67103">
                  <c:v>-13.669000000000011</c:v>
                </c:pt>
                <c:pt idx="67104">
                  <c:v>-13.667000000000002</c:v>
                </c:pt>
                <c:pt idx="67105">
                  <c:v>-13.664999999999992</c:v>
                </c:pt>
                <c:pt idx="67106">
                  <c:v>-13.663000000000011</c:v>
                </c:pt>
                <c:pt idx="67107">
                  <c:v>-13.661000000000001</c:v>
                </c:pt>
                <c:pt idx="67108">
                  <c:v>-13.658999999999992</c:v>
                </c:pt>
                <c:pt idx="67109">
                  <c:v>-13.657000000000011</c:v>
                </c:pt>
                <c:pt idx="67110">
                  <c:v>-13.655000000000001</c:v>
                </c:pt>
                <c:pt idx="67111">
                  <c:v>-13.652999999999992</c:v>
                </c:pt>
                <c:pt idx="67112">
                  <c:v>-13.65100000000001</c:v>
                </c:pt>
                <c:pt idx="67113">
                  <c:v>-13.649000000000001</c:v>
                </c:pt>
                <c:pt idx="67114">
                  <c:v>-13.646999999999991</c:v>
                </c:pt>
                <c:pt idx="67115">
                  <c:v>-13.64500000000001</c:v>
                </c:pt>
                <c:pt idx="67116">
                  <c:v>-13.643000000000001</c:v>
                </c:pt>
                <c:pt idx="67117">
                  <c:v>-13.640999999999991</c:v>
                </c:pt>
                <c:pt idx="67118">
                  <c:v>-13.63900000000001</c:v>
                </c:pt>
                <c:pt idx="67119">
                  <c:v>-13.637</c:v>
                </c:pt>
                <c:pt idx="67120">
                  <c:v>-13.634999999999991</c:v>
                </c:pt>
                <c:pt idx="67121">
                  <c:v>-13.63300000000001</c:v>
                </c:pt>
                <c:pt idx="67122">
                  <c:v>-13.631</c:v>
                </c:pt>
                <c:pt idx="67123">
                  <c:v>-13.628999999999991</c:v>
                </c:pt>
                <c:pt idx="67124">
                  <c:v>-13.62700000000001</c:v>
                </c:pt>
                <c:pt idx="67125">
                  <c:v>-13.625</c:v>
                </c:pt>
                <c:pt idx="67126">
                  <c:v>-13.62299999999999</c:v>
                </c:pt>
                <c:pt idx="67127">
                  <c:v>-13.621000000000009</c:v>
                </c:pt>
                <c:pt idx="67128">
                  <c:v>-13.619</c:v>
                </c:pt>
                <c:pt idx="67129">
                  <c:v>-13.61699999999999</c:v>
                </c:pt>
                <c:pt idx="67130">
                  <c:v>-13.615000000000009</c:v>
                </c:pt>
                <c:pt idx="67131">
                  <c:v>-13.613</c:v>
                </c:pt>
                <c:pt idx="67132">
                  <c:v>-13.61099999999999</c:v>
                </c:pt>
                <c:pt idx="67133">
                  <c:v>-13.609000000000009</c:v>
                </c:pt>
                <c:pt idx="67134">
                  <c:v>-13.606999999999999</c:v>
                </c:pt>
                <c:pt idx="67135">
                  <c:v>-13.60499999999999</c:v>
                </c:pt>
                <c:pt idx="67136">
                  <c:v>-13.603000000000009</c:v>
                </c:pt>
                <c:pt idx="67137">
                  <c:v>-13.600999999999999</c:v>
                </c:pt>
                <c:pt idx="67138">
                  <c:v>-13.59899999999999</c:v>
                </c:pt>
                <c:pt idx="67139">
                  <c:v>-13.597000000000008</c:v>
                </c:pt>
                <c:pt idx="67140">
                  <c:v>-13.594999999999999</c:v>
                </c:pt>
                <c:pt idx="67141">
                  <c:v>-13.592999999999989</c:v>
                </c:pt>
                <c:pt idx="67142">
                  <c:v>-13.591000000000008</c:v>
                </c:pt>
                <c:pt idx="67143">
                  <c:v>-13.588999999999999</c:v>
                </c:pt>
                <c:pt idx="67144">
                  <c:v>-13.586999999999989</c:v>
                </c:pt>
                <c:pt idx="67145">
                  <c:v>-13.585000000000008</c:v>
                </c:pt>
                <c:pt idx="67146">
                  <c:v>-13.582999999999998</c:v>
                </c:pt>
                <c:pt idx="67147">
                  <c:v>-13.580999999999989</c:v>
                </c:pt>
                <c:pt idx="67148">
                  <c:v>-13.579000000000008</c:v>
                </c:pt>
                <c:pt idx="67149">
                  <c:v>-13.576999999999998</c:v>
                </c:pt>
                <c:pt idx="67150">
                  <c:v>-13.574999999999989</c:v>
                </c:pt>
                <c:pt idx="67151">
                  <c:v>-13.573000000000008</c:v>
                </c:pt>
                <c:pt idx="67152">
                  <c:v>-13.570999999999998</c:v>
                </c:pt>
                <c:pt idx="67153">
                  <c:v>-13.568999999999988</c:v>
                </c:pt>
                <c:pt idx="67154">
                  <c:v>-13.567000000000007</c:v>
                </c:pt>
                <c:pt idx="67155">
                  <c:v>-13.564999999999998</c:v>
                </c:pt>
                <c:pt idx="67156">
                  <c:v>-13.562999999999988</c:v>
                </c:pt>
                <c:pt idx="67157">
                  <c:v>-13.561000000000007</c:v>
                </c:pt>
                <c:pt idx="67158">
                  <c:v>-13.558999999999997</c:v>
                </c:pt>
                <c:pt idx="67159">
                  <c:v>-13.556999999999988</c:v>
                </c:pt>
                <c:pt idx="67160">
                  <c:v>-13.555000000000007</c:v>
                </c:pt>
                <c:pt idx="67161">
                  <c:v>-13.552999999999997</c:v>
                </c:pt>
                <c:pt idx="67162">
                  <c:v>-13.550999999999988</c:v>
                </c:pt>
                <c:pt idx="67163">
                  <c:v>-13.549000000000007</c:v>
                </c:pt>
                <c:pt idx="67164">
                  <c:v>-13.546999999999997</c:v>
                </c:pt>
                <c:pt idx="67165">
                  <c:v>-13.544999999999987</c:v>
                </c:pt>
                <c:pt idx="67166">
                  <c:v>-13.543000000000006</c:v>
                </c:pt>
                <c:pt idx="67167">
                  <c:v>-13.540999999999997</c:v>
                </c:pt>
                <c:pt idx="67168">
                  <c:v>-13.538999999999987</c:v>
                </c:pt>
                <c:pt idx="67169">
                  <c:v>-13.537000000000006</c:v>
                </c:pt>
                <c:pt idx="67170">
                  <c:v>-13.534999999999997</c:v>
                </c:pt>
                <c:pt idx="67171">
                  <c:v>-13.532999999999987</c:v>
                </c:pt>
                <c:pt idx="67172">
                  <c:v>-13.531000000000006</c:v>
                </c:pt>
                <c:pt idx="67173">
                  <c:v>-13.528999999999996</c:v>
                </c:pt>
                <c:pt idx="67174">
                  <c:v>-13.526999999999987</c:v>
                </c:pt>
                <c:pt idx="67175">
                  <c:v>-13.525000000000006</c:v>
                </c:pt>
                <c:pt idx="67176">
                  <c:v>-13.522999999999996</c:v>
                </c:pt>
                <c:pt idx="67177">
                  <c:v>-13.520999999999987</c:v>
                </c:pt>
                <c:pt idx="67178">
                  <c:v>-13.519000000000005</c:v>
                </c:pt>
                <c:pt idx="67179">
                  <c:v>-13.516999999999996</c:v>
                </c:pt>
                <c:pt idx="67180">
                  <c:v>-13.514999999999986</c:v>
                </c:pt>
                <c:pt idx="67181">
                  <c:v>-13.513000000000005</c:v>
                </c:pt>
                <c:pt idx="67182">
                  <c:v>-13.510999999999996</c:v>
                </c:pt>
                <c:pt idx="67183">
                  <c:v>-13.508999999999986</c:v>
                </c:pt>
                <c:pt idx="67184">
                  <c:v>-13.507000000000005</c:v>
                </c:pt>
                <c:pt idx="67185">
                  <c:v>-13.504999999999995</c:v>
                </c:pt>
                <c:pt idx="67186">
                  <c:v>-13.502999999999986</c:v>
                </c:pt>
                <c:pt idx="67187">
                  <c:v>-13.501000000000005</c:v>
                </c:pt>
                <c:pt idx="67188">
                  <c:v>-13.498999999999995</c:v>
                </c:pt>
                <c:pt idx="67189">
                  <c:v>-13.497000000000014</c:v>
                </c:pt>
                <c:pt idx="67190">
                  <c:v>-13.495000000000005</c:v>
                </c:pt>
                <c:pt idx="67191">
                  <c:v>-13.492999999999995</c:v>
                </c:pt>
                <c:pt idx="67192">
                  <c:v>-13.491000000000014</c:v>
                </c:pt>
                <c:pt idx="67193">
                  <c:v>-13.489000000000004</c:v>
                </c:pt>
                <c:pt idx="67194">
                  <c:v>-13.486999999999995</c:v>
                </c:pt>
                <c:pt idx="67195">
                  <c:v>-13.485000000000014</c:v>
                </c:pt>
                <c:pt idx="67196">
                  <c:v>-13.483000000000004</c:v>
                </c:pt>
                <c:pt idx="67197">
                  <c:v>-13.480999999999995</c:v>
                </c:pt>
                <c:pt idx="67198">
                  <c:v>-13.479000000000013</c:v>
                </c:pt>
                <c:pt idx="67199">
                  <c:v>-13.477000000000004</c:v>
                </c:pt>
                <c:pt idx="67200">
                  <c:v>-13.474999999999994</c:v>
                </c:pt>
                <c:pt idx="67201">
                  <c:v>-13.473000000000013</c:v>
                </c:pt>
                <c:pt idx="67202">
                  <c:v>-13.471000000000004</c:v>
                </c:pt>
                <c:pt idx="67203">
                  <c:v>-13.468999999999994</c:v>
                </c:pt>
                <c:pt idx="67204">
                  <c:v>-13.467000000000013</c:v>
                </c:pt>
                <c:pt idx="67205">
                  <c:v>-13.465000000000003</c:v>
                </c:pt>
                <c:pt idx="67206">
                  <c:v>-13.462999999999994</c:v>
                </c:pt>
                <c:pt idx="67207">
                  <c:v>-13.461000000000013</c:v>
                </c:pt>
                <c:pt idx="67208">
                  <c:v>-13.459000000000003</c:v>
                </c:pt>
                <c:pt idx="67209">
                  <c:v>-13.456999999999994</c:v>
                </c:pt>
                <c:pt idx="67210">
                  <c:v>-13.455000000000013</c:v>
                </c:pt>
                <c:pt idx="67211">
                  <c:v>-13.453000000000003</c:v>
                </c:pt>
                <c:pt idx="67212">
                  <c:v>-13.450999999999993</c:v>
                </c:pt>
                <c:pt idx="67213">
                  <c:v>-13.449000000000012</c:v>
                </c:pt>
                <c:pt idx="67214">
                  <c:v>-13.447000000000003</c:v>
                </c:pt>
                <c:pt idx="67215">
                  <c:v>-13.444999999999993</c:v>
                </c:pt>
                <c:pt idx="67216">
                  <c:v>-13.443000000000012</c:v>
                </c:pt>
                <c:pt idx="67217">
                  <c:v>-13.441000000000003</c:v>
                </c:pt>
                <c:pt idx="67218">
                  <c:v>-13.438999999999993</c:v>
                </c:pt>
                <c:pt idx="67219">
                  <c:v>-13.437000000000012</c:v>
                </c:pt>
                <c:pt idx="67220">
                  <c:v>-13.435000000000002</c:v>
                </c:pt>
                <c:pt idx="67221">
                  <c:v>-13.432999999999993</c:v>
                </c:pt>
                <c:pt idx="67222">
                  <c:v>-13.431000000000012</c:v>
                </c:pt>
                <c:pt idx="67223">
                  <c:v>-13.429000000000002</c:v>
                </c:pt>
                <c:pt idx="67224">
                  <c:v>-13.426999999999992</c:v>
                </c:pt>
                <c:pt idx="67225">
                  <c:v>-13.425000000000011</c:v>
                </c:pt>
                <c:pt idx="67226">
                  <c:v>-13.423000000000002</c:v>
                </c:pt>
                <c:pt idx="67227">
                  <c:v>-13.420999999999992</c:v>
                </c:pt>
                <c:pt idx="67228">
                  <c:v>-13.419000000000011</c:v>
                </c:pt>
                <c:pt idx="67229">
                  <c:v>-13.417000000000002</c:v>
                </c:pt>
                <c:pt idx="67230">
                  <c:v>-13.414999999999992</c:v>
                </c:pt>
                <c:pt idx="67231">
                  <c:v>-13.413000000000011</c:v>
                </c:pt>
                <c:pt idx="67232">
                  <c:v>-13.411000000000001</c:v>
                </c:pt>
                <c:pt idx="67233">
                  <c:v>-13.408999999999992</c:v>
                </c:pt>
                <c:pt idx="67234">
                  <c:v>-13.407000000000011</c:v>
                </c:pt>
                <c:pt idx="67235">
                  <c:v>-13.405000000000001</c:v>
                </c:pt>
                <c:pt idx="67236">
                  <c:v>-13.402999999999992</c:v>
                </c:pt>
                <c:pt idx="67237">
                  <c:v>-13.40100000000001</c:v>
                </c:pt>
                <c:pt idx="67238">
                  <c:v>-13.399000000000001</c:v>
                </c:pt>
                <c:pt idx="67239">
                  <c:v>-13.396999999999991</c:v>
                </c:pt>
                <c:pt idx="67240">
                  <c:v>-13.39500000000001</c:v>
                </c:pt>
                <c:pt idx="67241">
                  <c:v>-13.393000000000001</c:v>
                </c:pt>
                <c:pt idx="67242">
                  <c:v>-13.390999999999991</c:v>
                </c:pt>
                <c:pt idx="67243">
                  <c:v>-13.38900000000001</c:v>
                </c:pt>
                <c:pt idx="67244">
                  <c:v>-13.387</c:v>
                </c:pt>
                <c:pt idx="67245">
                  <c:v>-13.384999999999991</c:v>
                </c:pt>
                <c:pt idx="67246">
                  <c:v>-13.38300000000001</c:v>
                </c:pt>
                <c:pt idx="67247">
                  <c:v>-13.381</c:v>
                </c:pt>
                <c:pt idx="67248">
                  <c:v>-13.378999999999991</c:v>
                </c:pt>
                <c:pt idx="67249">
                  <c:v>-13.37700000000001</c:v>
                </c:pt>
                <c:pt idx="67250">
                  <c:v>-13.375</c:v>
                </c:pt>
                <c:pt idx="67251">
                  <c:v>-13.37299999999999</c:v>
                </c:pt>
                <c:pt idx="67252">
                  <c:v>-13.371000000000009</c:v>
                </c:pt>
                <c:pt idx="67253">
                  <c:v>-13.369</c:v>
                </c:pt>
                <c:pt idx="67254">
                  <c:v>-13.36699999999999</c:v>
                </c:pt>
                <c:pt idx="67255">
                  <c:v>-13.365000000000009</c:v>
                </c:pt>
                <c:pt idx="67256">
                  <c:v>-13.363</c:v>
                </c:pt>
                <c:pt idx="67257">
                  <c:v>-13.36099999999999</c:v>
                </c:pt>
                <c:pt idx="67258">
                  <c:v>-13.359000000000009</c:v>
                </c:pt>
                <c:pt idx="67259">
                  <c:v>-13.356999999999999</c:v>
                </c:pt>
                <c:pt idx="67260">
                  <c:v>-13.35499999999999</c:v>
                </c:pt>
                <c:pt idx="67261">
                  <c:v>-13.353000000000009</c:v>
                </c:pt>
                <c:pt idx="67262">
                  <c:v>-13.350999999999999</c:v>
                </c:pt>
                <c:pt idx="67263">
                  <c:v>-13.34899999999999</c:v>
                </c:pt>
                <c:pt idx="67264">
                  <c:v>-13.347000000000008</c:v>
                </c:pt>
                <c:pt idx="67265">
                  <c:v>-13.344999999999999</c:v>
                </c:pt>
                <c:pt idx="67266">
                  <c:v>-13.342999999999989</c:v>
                </c:pt>
                <c:pt idx="67267">
                  <c:v>-13.341000000000008</c:v>
                </c:pt>
                <c:pt idx="67268">
                  <c:v>-13.338999999999999</c:v>
                </c:pt>
                <c:pt idx="67269">
                  <c:v>-13.336999999999989</c:v>
                </c:pt>
                <c:pt idx="67270">
                  <c:v>-13.335000000000008</c:v>
                </c:pt>
                <c:pt idx="67271">
                  <c:v>-13.332999999999998</c:v>
                </c:pt>
                <c:pt idx="67272">
                  <c:v>-13.330999999999989</c:v>
                </c:pt>
                <c:pt idx="67273">
                  <c:v>-13.329000000000008</c:v>
                </c:pt>
                <c:pt idx="67274">
                  <c:v>-13.326999999999998</c:v>
                </c:pt>
                <c:pt idx="67275">
                  <c:v>-13.324999999999989</c:v>
                </c:pt>
                <c:pt idx="67276">
                  <c:v>-13.323000000000008</c:v>
                </c:pt>
                <c:pt idx="67277">
                  <c:v>-13.320999999999998</c:v>
                </c:pt>
                <c:pt idx="67278">
                  <c:v>-13.318999999999988</c:v>
                </c:pt>
                <c:pt idx="67279">
                  <c:v>-13.317000000000007</c:v>
                </c:pt>
                <c:pt idx="67280">
                  <c:v>-13.314999999999998</c:v>
                </c:pt>
                <c:pt idx="67281">
                  <c:v>-13.312999999999988</c:v>
                </c:pt>
                <c:pt idx="67282">
                  <c:v>-13.311000000000007</c:v>
                </c:pt>
                <c:pt idx="67283">
                  <c:v>-13.308999999999997</c:v>
                </c:pt>
                <c:pt idx="67284">
                  <c:v>-13.306999999999988</c:v>
                </c:pt>
                <c:pt idx="67285">
                  <c:v>-13.305000000000007</c:v>
                </c:pt>
                <c:pt idx="67286">
                  <c:v>-13.302999999999997</c:v>
                </c:pt>
                <c:pt idx="67287">
                  <c:v>-13.300999999999988</c:v>
                </c:pt>
                <c:pt idx="67288">
                  <c:v>-13.299000000000007</c:v>
                </c:pt>
                <c:pt idx="67289">
                  <c:v>-13.296999999999997</c:v>
                </c:pt>
                <c:pt idx="67290">
                  <c:v>-13.294999999999987</c:v>
                </c:pt>
                <c:pt idx="67291">
                  <c:v>-13.293000000000006</c:v>
                </c:pt>
                <c:pt idx="67292">
                  <c:v>-13.290999999999997</c:v>
                </c:pt>
                <c:pt idx="67293">
                  <c:v>-13.288999999999987</c:v>
                </c:pt>
                <c:pt idx="67294">
                  <c:v>-13.287000000000006</c:v>
                </c:pt>
                <c:pt idx="67295">
                  <c:v>-13.284999999999997</c:v>
                </c:pt>
                <c:pt idx="67296">
                  <c:v>-13.282999999999987</c:v>
                </c:pt>
                <c:pt idx="67297">
                  <c:v>-13.281000000000006</c:v>
                </c:pt>
                <c:pt idx="67298">
                  <c:v>-13.278999999999996</c:v>
                </c:pt>
                <c:pt idx="67299">
                  <c:v>-13.276999999999987</c:v>
                </c:pt>
                <c:pt idx="67300">
                  <c:v>-13.275000000000006</c:v>
                </c:pt>
                <c:pt idx="67301">
                  <c:v>-13.272999999999996</c:v>
                </c:pt>
                <c:pt idx="67302">
                  <c:v>-13.270999999999987</c:v>
                </c:pt>
                <c:pt idx="67303">
                  <c:v>-13.269000000000005</c:v>
                </c:pt>
                <c:pt idx="67304">
                  <c:v>-13.266999999999996</c:v>
                </c:pt>
                <c:pt idx="67305">
                  <c:v>-13.264999999999986</c:v>
                </c:pt>
                <c:pt idx="67306">
                  <c:v>-13.263000000000005</c:v>
                </c:pt>
                <c:pt idx="67307">
                  <c:v>-13.260999999999996</c:v>
                </c:pt>
                <c:pt idx="67308">
                  <c:v>-13.258999999999986</c:v>
                </c:pt>
                <c:pt idx="67309">
                  <c:v>-13.257000000000005</c:v>
                </c:pt>
                <c:pt idx="67310">
                  <c:v>-13.254999999999995</c:v>
                </c:pt>
                <c:pt idx="67311">
                  <c:v>-13.252999999999986</c:v>
                </c:pt>
                <c:pt idx="67312">
                  <c:v>-13.251000000000005</c:v>
                </c:pt>
                <c:pt idx="67313">
                  <c:v>-13.248999999999995</c:v>
                </c:pt>
                <c:pt idx="67314">
                  <c:v>-13.247000000000014</c:v>
                </c:pt>
                <c:pt idx="67315">
                  <c:v>-13.245000000000005</c:v>
                </c:pt>
                <c:pt idx="67316">
                  <c:v>-13.242999999999995</c:v>
                </c:pt>
                <c:pt idx="67317">
                  <c:v>-13.241000000000014</c:v>
                </c:pt>
                <c:pt idx="67318">
                  <c:v>-13.239000000000004</c:v>
                </c:pt>
                <c:pt idx="67319">
                  <c:v>-13.236999999999995</c:v>
                </c:pt>
                <c:pt idx="67320">
                  <c:v>-13.235000000000014</c:v>
                </c:pt>
                <c:pt idx="67321">
                  <c:v>-13.233000000000004</c:v>
                </c:pt>
                <c:pt idx="67322">
                  <c:v>-13.230999999999995</c:v>
                </c:pt>
                <c:pt idx="67323">
                  <c:v>-13.229000000000013</c:v>
                </c:pt>
                <c:pt idx="67324">
                  <c:v>-13.227000000000004</c:v>
                </c:pt>
                <c:pt idx="67325">
                  <c:v>-13.224999999999994</c:v>
                </c:pt>
                <c:pt idx="67326">
                  <c:v>-13.223000000000013</c:v>
                </c:pt>
                <c:pt idx="67327">
                  <c:v>-13.221000000000004</c:v>
                </c:pt>
                <c:pt idx="67328">
                  <c:v>-13.218999999999994</c:v>
                </c:pt>
                <c:pt idx="67329">
                  <c:v>-13.217000000000013</c:v>
                </c:pt>
                <c:pt idx="67330">
                  <c:v>-13.215000000000003</c:v>
                </c:pt>
                <c:pt idx="67331">
                  <c:v>-13.212999999999994</c:v>
                </c:pt>
                <c:pt idx="67332">
                  <c:v>-13.211000000000013</c:v>
                </c:pt>
                <c:pt idx="67333">
                  <c:v>-13.209000000000003</c:v>
                </c:pt>
                <c:pt idx="67334">
                  <c:v>-13.206999999999994</c:v>
                </c:pt>
                <c:pt idx="67335">
                  <c:v>-13.205000000000013</c:v>
                </c:pt>
                <c:pt idx="67336">
                  <c:v>-13.203000000000003</c:v>
                </c:pt>
                <c:pt idx="67337">
                  <c:v>-13.200999999999993</c:v>
                </c:pt>
                <c:pt idx="67338">
                  <c:v>-13.199000000000012</c:v>
                </c:pt>
                <c:pt idx="67339">
                  <c:v>-13.197000000000003</c:v>
                </c:pt>
                <c:pt idx="67340">
                  <c:v>-13.194999999999993</c:v>
                </c:pt>
                <c:pt idx="67341">
                  <c:v>-13.193000000000012</c:v>
                </c:pt>
                <c:pt idx="67342">
                  <c:v>-13.191000000000003</c:v>
                </c:pt>
                <c:pt idx="67343">
                  <c:v>-13.188999999999993</c:v>
                </c:pt>
                <c:pt idx="67344">
                  <c:v>-13.187000000000012</c:v>
                </c:pt>
                <c:pt idx="67345">
                  <c:v>-13.185000000000002</c:v>
                </c:pt>
                <c:pt idx="67346">
                  <c:v>-13.182999999999993</c:v>
                </c:pt>
                <c:pt idx="67347">
                  <c:v>-13.181000000000012</c:v>
                </c:pt>
                <c:pt idx="67348">
                  <c:v>-13.179000000000002</c:v>
                </c:pt>
                <c:pt idx="67349">
                  <c:v>-13.176999999999992</c:v>
                </c:pt>
                <c:pt idx="67350">
                  <c:v>-13.175000000000011</c:v>
                </c:pt>
                <c:pt idx="67351">
                  <c:v>-13.173000000000002</c:v>
                </c:pt>
                <c:pt idx="67352">
                  <c:v>-13.170999999999992</c:v>
                </c:pt>
                <c:pt idx="67353">
                  <c:v>-13.169000000000011</c:v>
                </c:pt>
                <c:pt idx="67354">
                  <c:v>-13.167000000000002</c:v>
                </c:pt>
                <c:pt idx="67355">
                  <c:v>-13.164999999999992</c:v>
                </c:pt>
                <c:pt idx="67356">
                  <c:v>-13.163000000000011</c:v>
                </c:pt>
                <c:pt idx="67357">
                  <c:v>-13.161000000000001</c:v>
                </c:pt>
                <c:pt idx="67358">
                  <c:v>-13.158999999999992</c:v>
                </c:pt>
                <c:pt idx="67359">
                  <c:v>-13.157000000000011</c:v>
                </c:pt>
                <c:pt idx="67360">
                  <c:v>-13.155000000000001</c:v>
                </c:pt>
                <c:pt idx="67361">
                  <c:v>-13.152999999999992</c:v>
                </c:pt>
                <c:pt idx="67362">
                  <c:v>-13.15100000000001</c:v>
                </c:pt>
                <c:pt idx="67363">
                  <c:v>-13.149000000000001</c:v>
                </c:pt>
                <c:pt idx="67364">
                  <c:v>-13.146999999999991</c:v>
                </c:pt>
                <c:pt idx="67365">
                  <c:v>-13.14500000000001</c:v>
                </c:pt>
                <c:pt idx="67366">
                  <c:v>-13.143000000000001</c:v>
                </c:pt>
                <c:pt idx="67367">
                  <c:v>-13.140999999999991</c:v>
                </c:pt>
                <c:pt idx="67368">
                  <c:v>-13.13900000000001</c:v>
                </c:pt>
                <c:pt idx="67369">
                  <c:v>-13.137</c:v>
                </c:pt>
                <c:pt idx="67370">
                  <c:v>-13.134999999999991</c:v>
                </c:pt>
                <c:pt idx="67371">
                  <c:v>-13.13300000000001</c:v>
                </c:pt>
                <c:pt idx="67372">
                  <c:v>-13.131</c:v>
                </c:pt>
                <c:pt idx="67373">
                  <c:v>-13.128999999999991</c:v>
                </c:pt>
                <c:pt idx="67374">
                  <c:v>-13.12700000000001</c:v>
                </c:pt>
                <c:pt idx="67375">
                  <c:v>-13.125</c:v>
                </c:pt>
                <c:pt idx="67376">
                  <c:v>-13.12299999999999</c:v>
                </c:pt>
                <c:pt idx="67377">
                  <c:v>-13.121000000000009</c:v>
                </c:pt>
                <c:pt idx="67378">
                  <c:v>-13.119</c:v>
                </c:pt>
                <c:pt idx="67379">
                  <c:v>-13.11699999999999</c:v>
                </c:pt>
                <c:pt idx="67380">
                  <c:v>-13.115000000000009</c:v>
                </c:pt>
                <c:pt idx="67381">
                  <c:v>-13.113</c:v>
                </c:pt>
                <c:pt idx="67382">
                  <c:v>-13.11099999999999</c:v>
                </c:pt>
                <c:pt idx="67383">
                  <c:v>-13.109000000000009</c:v>
                </c:pt>
                <c:pt idx="67384">
                  <c:v>-13.106999999999999</c:v>
                </c:pt>
                <c:pt idx="67385">
                  <c:v>-13.10499999999999</c:v>
                </c:pt>
                <c:pt idx="67386">
                  <c:v>-13.103000000000009</c:v>
                </c:pt>
                <c:pt idx="67387">
                  <c:v>-13.100999999999999</c:v>
                </c:pt>
                <c:pt idx="67388">
                  <c:v>-13.09899999999999</c:v>
                </c:pt>
                <c:pt idx="67389">
                  <c:v>-13.097000000000008</c:v>
                </c:pt>
                <c:pt idx="67390">
                  <c:v>-13.094999999999999</c:v>
                </c:pt>
                <c:pt idx="67391">
                  <c:v>-13.092999999999989</c:v>
                </c:pt>
                <c:pt idx="67392">
                  <c:v>-13.091000000000008</c:v>
                </c:pt>
                <c:pt idx="67393">
                  <c:v>-13.088999999999999</c:v>
                </c:pt>
                <c:pt idx="67394">
                  <c:v>-13.086999999999989</c:v>
                </c:pt>
                <c:pt idx="67395">
                  <c:v>-13.085000000000008</c:v>
                </c:pt>
                <c:pt idx="67396">
                  <c:v>-13.082999999999998</c:v>
                </c:pt>
                <c:pt idx="67397">
                  <c:v>-13.080999999999989</c:v>
                </c:pt>
                <c:pt idx="67398">
                  <c:v>-13.079000000000008</c:v>
                </c:pt>
                <c:pt idx="67399">
                  <c:v>-13.076999999999998</c:v>
                </c:pt>
                <c:pt idx="67400">
                  <c:v>-13.074999999999989</c:v>
                </c:pt>
                <c:pt idx="67401">
                  <c:v>-13.073000000000008</c:v>
                </c:pt>
                <c:pt idx="67402">
                  <c:v>-13.070999999999998</c:v>
                </c:pt>
                <c:pt idx="67403">
                  <c:v>-13.068999999999988</c:v>
                </c:pt>
                <c:pt idx="67404">
                  <c:v>-13.067000000000007</c:v>
                </c:pt>
                <c:pt idx="67405">
                  <c:v>-13.064999999999998</c:v>
                </c:pt>
                <c:pt idx="67406">
                  <c:v>-13.062999999999988</c:v>
                </c:pt>
                <c:pt idx="67407">
                  <c:v>-13.061000000000007</c:v>
                </c:pt>
                <c:pt idx="67408">
                  <c:v>-13.058999999999997</c:v>
                </c:pt>
                <c:pt idx="67409">
                  <c:v>-13.056999999999988</c:v>
                </c:pt>
                <c:pt idx="67410">
                  <c:v>-13.055000000000007</c:v>
                </c:pt>
                <c:pt idx="67411">
                  <c:v>-13.052999999999997</c:v>
                </c:pt>
                <c:pt idx="67412">
                  <c:v>-13.050999999999988</c:v>
                </c:pt>
                <c:pt idx="67413">
                  <c:v>-13.049000000000007</c:v>
                </c:pt>
                <c:pt idx="67414">
                  <c:v>-13.046999999999997</c:v>
                </c:pt>
                <c:pt idx="67415">
                  <c:v>-13.044999999999987</c:v>
                </c:pt>
                <c:pt idx="67416">
                  <c:v>-13.043000000000006</c:v>
                </c:pt>
                <c:pt idx="67417">
                  <c:v>-13.040999999999997</c:v>
                </c:pt>
                <c:pt idx="67418">
                  <c:v>-13.038999999999987</c:v>
                </c:pt>
                <c:pt idx="67419">
                  <c:v>-13.037000000000006</c:v>
                </c:pt>
                <c:pt idx="67420">
                  <c:v>-13.034999999999997</c:v>
                </c:pt>
                <c:pt idx="67421">
                  <c:v>-13.032999999999987</c:v>
                </c:pt>
                <c:pt idx="67422">
                  <c:v>-13.031000000000006</c:v>
                </c:pt>
                <c:pt idx="67423">
                  <c:v>-13.028999999999996</c:v>
                </c:pt>
                <c:pt idx="67424">
                  <c:v>-13.026999999999987</c:v>
                </c:pt>
                <c:pt idx="67425">
                  <c:v>-13.025000000000006</c:v>
                </c:pt>
                <c:pt idx="67426">
                  <c:v>-13.022999999999996</c:v>
                </c:pt>
                <c:pt idx="67427">
                  <c:v>-13.020999999999987</c:v>
                </c:pt>
                <c:pt idx="67428">
                  <c:v>-13.019000000000005</c:v>
                </c:pt>
                <c:pt idx="67429">
                  <c:v>-13.016999999999996</c:v>
                </c:pt>
                <c:pt idx="67430">
                  <c:v>-13.014999999999986</c:v>
                </c:pt>
                <c:pt idx="67431">
                  <c:v>-13.013000000000005</c:v>
                </c:pt>
                <c:pt idx="67432">
                  <c:v>-13.010999999999996</c:v>
                </c:pt>
                <c:pt idx="67433">
                  <c:v>-13.008999999999986</c:v>
                </c:pt>
                <c:pt idx="67434">
                  <c:v>-13.007000000000005</c:v>
                </c:pt>
                <c:pt idx="67435">
                  <c:v>-13.004999999999995</c:v>
                </c:pt>
                <c:pt idx="67436">
                  <c:v>-13.002999999999986</c:v>
                </c:pt>
                <c:pt idx="67437">
                  <c:v>-13.001000000000005</c:v>
                </c:pt>
                <c:pt idx="67438">
                  <c:v>-12.998999999999995</c:v>
                </c:pt>
                <c:pt idx="67439">
                  <c:v>-12.997000000000014</c:v>
                </c:pt>
                <c:pt idx="67440">
                  <c:v>-12.995000000000005</c:v>
                </c:pt>
                <c:pt idx="67441">
                  <c:v>-12.992999999999995</c:v>
                </c:pt>
                <c:pt idx="67442">
                  <c:v>-12.991000000000014</c:v>
                </c:pt>
                <c:pt idx="67443">
                  <c:v>-12.989000000000004</c:v>
                </c:pt>
                <c:pt idx="67444">
                  <c:v>-12.986999999999995</c:v>
                </c:pt>
                <c:pt idx="67445">
                  <c:v>-12.985000000000014</c:v>
                </c:pt>
                <c:pt idx="67446">
                  <c:v>-12.983000000000004</c:v>
                </c:pt>
                <c:pt idx="67447">
                  <c:v>-12.980999999999995</c:v>
                </c:pt>
                <c:pt idx="67448">
                  <c:v>-12.979000000000013</c:v>
                </c:pt>
                <c:pt idx="67449">
                  <c:v>-12.977000000000004</c:v>
                </c:pt>
                <c:pt idx="67450">
                  <c:v>-12.974999999999994</c:v>
                </c:pt>
                <c:pt idx="67451">
                  <c:v>-12.973000000000013</c:v>
                </c:pt>
                <c:pt idx="67452">
                  <c:v>-12.971000000000004</c:v>
                </c:pt>
                <c:pt idx="67453">
                  <c:v>-12.968999999999994</c:v>
                </c:pt>
                <c:pt idx="67454">
                  <c:v>-12.967000000000013</c:v>
                </c:pt>
                <c:pt idx="67455">
                  <c:v>-12.965000000000003</c:v>
                </c:pt>
                <c:pt idx="67456">
                  <c:v>-12.962999999999994</c:v>
                </c:pt>
                <c:pt idx="67457">
                  <c:v>-12.961000000000013</c:v>
                </c:pt>
                <c:pt idx="67458">
                  <c:v>-12.959000000000003</c:v>
                </c:pt>
                <c:pt idx="67459">
                  <c:v>-12.956999999999994</c:v>
                </c:pt>
                <c:pt idx="67460">
                  <c:v>-12.955000000000013</c:v>
                </c:pt>
                <c:pt idx="67461">
                  <c:v>-12.953000000000003</c:v>
                </c:pt>
                <c:pt idx="67462">
                  <c:v>-12.950999999999993</c:v>
                </c:pt>
                <c:pt idx="67463">
                  <c:v>-12.949000000000012</c:v>
                </c:pt>
                <c:pt idx="67464">
                  <c:v>-12.947000000000003</c:v>
                </c:pt>
                <c:pt idx="67465">
                  <c:v>-12.944999999999993</c:v>
                </c:pt>
                <c:pt idx="67466">
                  <c:v>-12.943000000000012</c:v>
                </c:pt>
                <c:pt idx="67467">
                  <c:v>-12.941000000000003</c:v>
                </c:pt>
                <c:pt idx="67468">
                  <c:v>-12.938999999999993</c:v>
                </c:pt>
                <c:pt idx="67469">
                  <c:v>-12.937000000000012</c:v>
                </c:pt>
                <c:pt idx="67470">
                  <c:v>-12.935000000000002</c:v>
                </c:pt>
                <c:pt idx="67471">
                  <c:v>-12.932999999999993</c:v>
                </c:pt>
                <c:pt idx="67472">
                  <c:v>-12.931000000000012</c:v>
                </c:pt>
                <c:pt idx="67473">
                  <c:v>-12.929000000000002</c:v>
                </c:pt>
                <c:pt idx="67474">
                  <c:v>-12.926999999999992</c:v>
                </c:pt>
                <c:pt idx="67475">
                  <c:v>-12.925000000000011</c:v>
                </c:pt>
                <c:pt idx="67476">
                  <c:v>-12.923000000000002</c:v>
                </c:pt>
                <c:pt idx="67477">
                  <c:v>-12.920999999999992</c:v>
                </c:pt>
                <c:pt idx="67478">
                  <c:v>-12.919000000000011</c:v>
                </c:pt>
                <c:pt idx="67479">
                  <c:v>-12.917000000000002</c:v>
                </c:pt>
                <c:pt idx="67480">
                  <c:v>-12.914999999999992</c:v>
                </c:pt>
                <c:pt idx="67481">
                  <c:v>-12.913000000000011</c:v>
                </c:pt>
                <c:pt idx="67482">
                  <c:v>-12.911000000000001</c:v>
                </c:pt>
                <c:pt idx="67483">
                  <c:v>-12.908999999999992</c:v>
                </c:pt>
                <c:pt idx="67484">
                  <c:v>-12.907000000000011</c:v>
                </c:pt>
                <c:pt idx="67485">
                  <c:v>-12.905000000000001</c:v>
                </c:pt>
                <c:pt idx="67486">
                  <c:v>-12.902999999999992</c:v>
                </c:pt>
                <c:pt idx="67487">
                  <c:v>-12.90100000000001</c:v>
                </c:pt>
                <c:pt idx="67488">
                  <c:v>-12.899000000000001</c:v>
                </c:pt>
                <c:pt idx="67489">
                  <c:v>-12.896999999999991</c:v>
                </c:pt>
                <c:pt idx="67490">
                  <c:v>-12.89500000000001</c:v>
                </c:pt>
                <c:pt idx="67491">
                  <c:v>-12.893000000000001</c:v>
                </c:pt>
                <c:pt idx="67492">
                  <c:v>-12.890999999999991</c:v>
                </c:pt>
                <c:pt idx="67493">
                  <c:v>-12.88900000000001</c:v>
                </c:pt>
                <c:pt idx="67494">
                  <c:v>-12.887</c:v>
                </c:pt>
                <c:pt idx="67495">
                  <c:v>-12.884999999999991</c:v>
                </c:pt>
                <c:pt idx="67496">
                  <c:v>-12.88300000000001</c:v>
                </c:pt>
                <c:pt idx="67497">
                  <c:v>-12.881</c:v>
                </c:pt>
                <c:pt idx="67498">
                  <c:v>-12.878999999999991</c:v>
                </c:pt>
                <c:pt idx="67499">
                  <c:v>-12.87700000000001</c:v>
                </c:pt>
                <c:pt idx="67500">
                  <c:v>-12.875</c:v>
                </c:pt>
                <c:pt idx="67501">
                  <c:v>-12.87299999999999</c:v>
                </c:pt>
                <c:pt idx="67502">
                  <c:v>-12.871000000000009</c:v>
                </c:pt>
                <c:pt idx="67503">
                  <c:v>-12.869</c:v>
                </c:pt>
                <c:pt idx="67504">
                  <c:v>-12.86699999999999</c:v>
                </c:pt>
                <c:pt idx="67505">
                  <c:v>-12.865000000000009</c:v>
                </c:pt>
                <c:pt idx="67506">
                  <c:v>-12.863</c:v>
                </c:pt>
                <c:pt idx="67507">
                  <c:v>-12.86099999999999</c:v>
                </c:pt>
                <c:pt idx="67508">
                  <c:v>-12.859000000000009</c:v>
                </c:pt>
                <c:pt idx="67509">
                  <c:v>-12.856999999999999</c:v>
                </c:pt>
                <c:pt idx="67510">
                  <c:v>-12.85499999999999</c:v>
                </c:pt>
                <c:pt idx="67511">
                  <c:v>-12.853000000000009</c:v>
                </c:pt>
                <c:pt idx="67512">
                  <c:v>-12.850999999999999</c:v>
                </c:pt>
                <c:pt idx="67513">
                  <c:v>-12.84899999999999</c:v>
                </c:pt>
                <c:pt idx="67514">
                  <c:v>-12.847000000000008</c:v>
                </c:pt>
                <c:pt idx="67515">
                  <c:v>-12.844999999999999</c:v>
                </c:pt>
                <c:pt idx="67516">
                  <c:v>-12.842999999999989</c:v>
                </c:pt>
                <c:pt idx="67517">
                  <c:v>-12.841000000000008</c:v>
                </c:pt>
                <c:pt idx="67518">
                  <c:v>-12.838999999999999</c:v>
                </c:pt>
                <c:pt idx="67519">
                  <c:v>-12.836999999999989</c:v>
                </c:pt>
                <c:pt idx="67520">
                  <c:v>-12.835000000000008</c:v>
                </c:pt>
                <c:pt idx="67521">
                  <c:v>-12.832999999999998</c:v>
                </c:pt>
                <c:pt idx="67522">
                  <c:v>-12.830999999999989</c:v>
                </c:pt>
                <c:pt idx="67523">
                  <c:v>-12.829000000000008</c:v>
                </c:pt>
                <c:pt idx="67524">
                  <c:v>-12.826999999999998</c:v>
                </c:pt>
                <c:pt idx="67525">
                  <c:v>-12.824999999999989</c:v>
                </c:pt>
                <c:pt idx="67526">
                  <c:v>-12.823000000000008</c:v>
                </c:pt>
                <c:pt idx="67527">
                  <c:v>-12.820999999999998</c:v>
                </c:pt>
                <c:pt idx="67528">
                  <c:v>-12.818999999999988</c:v>
                </c:pt>
                <c:pt idx="67529">
                  <c:v>-12.817000000000007</c:v>
                </c:pt>
                <c:pt idx="67530">
                  <c:v>-12.814999999999998</c:v>
                </c:pt>
                <c:pt idx="67531">
                  <c:v>-12.812999999999988</c:v>
                </c:pt>
                <c:pt idx="67532">
                  <c:v>-12.811000000000007</c:v>
                </c:pt>
                <c:pt idx="67533">
                  <c:v>-12.808999999999997</c:v>
                </c:pt>
                <c:pt idx="67534">
                  <c:v>-12.806999999999988</c:v>
                </c:pt>
                <c:pt idx="67535">
                  <c:v>-12.805000000000007</c:v>
                </c:pt>
                <c:pt idx="67536">
                  <c:v>-12.802999999999997</c:v>
                </c:pt>
                <c:pt idx="67537">
                  <c:v>-12.800999999999988</c:v>
                </c:pt>
                <c:pt idx="67538">
                  <c:v>-12.799000000000007</c:v>
                </c:pt>
                <c:pt idx="67539">
                  <c:v>-12.796999999999997</c:v>
                </c:pt>
                <c:pt idx="67540">
                  <c:v>-12.794999999999987</c:v>
                </c:pt>
                <c:pt idx="67541">
                  <c:v>-12.793000000000006</c:v>
                </c:pt>
                <c:pt idx="67542">
                  <c:v>-12.790999999999997</c:v>
                </c:pt>
                <c:pt idx="67543">
                  <c:v>-12.788999999999987</c:v>
                </c:pt>
                <c:pt idx="67544">
                  <c:v>-12.787000000000006</c:v>
                </c:pt>
                <c:pt idx="67545">
                  <c:v>-12.784999999999997</c:v>
                </c:pt>
                <c:pt idx="67546">
                  <c:v>-12.782999999999987</c:v>
                </c:pt>
                <c:pt idx="67547">
                  <c:v>-12.781000000000006</c:v>
                </c:pt>
                <c:pt idx="67548">
                  <c:v>-12.778999999999996</c:v>
                </c:pt>
                <c:pt idx="67549">
                  <c:v>-12.776999999999987</c:v>
                </c:pt>
                <c:pt idx="67550">
                  <c:v>-12.775000000000006</c:v>
                </c:pt>
                <c:pt idx="67551">
                  <c:v>-12.772999999999996</c:v>
                </c:pt>
                <c:pt idx="67552">
                  <c:v>-12.770999999999987</c:v>
                </c:pt>
                <c:pt idx="67553">
                  <c:v>-12.769000000000005</c:v>
                </c:pt>
                <c:pt idx="67554">
                  <c:v>-12.766999999999996</c:v>
                </c:pt>
                <c:pt idx="67555">
                  <c:v>-12.764999999999986</c:v>
                </c:pt>
                <c:pt idx="67556">
                  <c:v>-12.763000000000005</c:v>
                </c:pt>
                <c:pt idx="67557">
                  <c:v>-12.760999999999996</c:v>
                </c:pt>
                <c:pt idx="67558">
                  <c:v>-12.758999999999986</c:v>
                </c:pt>
                <c:pt idx="67559">
                  <c:v>-12.757000000000005</c:v>
                </c:pt>
                <c:pt idx="67560">
                  <c:v>-12.754999999999995</c:v>
                </c:pt>
                <c:pt idx="67561">
                  <c:v>-12.752999999999986</c:v>
                </c:pt>
                <c:pt idx="67562">
                  <c:v>-12.751000000000005</c:v>
                </c:pt>
                <c:pt idx="67563">
                  <c:v>-12.748999999999995</c:v>
                </c:pt>
                <c:pt idx="67564">
                  <c:v>-12.747000000000014</c:v>
                </c:pt>
                <c:pt idx="67565">
                  <c:v>-12.745000000000005</c:v>
                </c:pt>
                <c:pt idx="67566">
                  <c:v>-12.742999999999995</c:v>
                </c:pt>
                <c:pt idx="67567">
                  <c:v>-12.741000000000014</c:v>
                </c:pt>
                <c:pt idx="67568">
                  <c:v>-12.739000000000004</c:v>
                </c:pt>
                <c:pt idx="67569">
                  <c:v>-12.736999999999995</c:v>
                </c:pt>
                <c:pt idx="67570">
                  <c:v>-12.735000000000014</c:v>
                </c:pt>
                <c:pt idx="67571">
                  <c:v>-12.733000000000004</c:v>
                </c:pt>
                <c:pt idx="67572">
                  <c:v>-12.730999999999995</c:v>
                </c:pt>
                <c:pt idx="67573">
                  <c:v>-12.729000000000013</c:v>
                </c:pt>
                <c:pt idx="67574">
                  <c:v>-12.727000000000004</c:v>
                </c:pt>
                <c:pt idx="67575">
                  <c:v>-12.724999999999994</c:v>
                </c:pt>
                <c:pt idx="67576">
                  <c:v>-12.723000000000013</c:v>
                </c:pt>
                <c:pt idx="67577">
                  <c:v>-12.721000000000004</c:v>
                </c:pt>
                <c:pt idx="67578">
                  <c:v>-12.718999999999994</c:v>
                </c:pt>
                <c:pt idx="67579">
                  <c:v>-12.717000000000013</c:v>
                </c:pt>
                <c:pt idx="67580">
                  <c:v>-12.715000000000003</c:v>
                </c:pt>
                <c:pt idx="67581">
                  <c:v>-12.712999999999994</c:v>
                </c:pt>
                <c:pt idx="67582">
                  <c:v>-12.711000000000013</c:v>
                </c:pt>
                <c:pt idx="67583">
                  <c:v>-12.709000000000003</c:v>
                </c:pt>
                <c:pt idx="67584">
                  <c:v>-12.706999999999994</c:v>
                </c:pt>
                <c:pt idx="67585">
                  <c:v>-12.705000000000013</c:v>
                </c:pt>
                <c:pt idx="67586">
                  <c:v>-12.703000000000003</c:v>
                </c:pt>
                <c:pt idx="67587">
                  <c:v>-12.700999999999993</c:v>
                </c:pt>
                <c:pt idx="67588">
                  <c:v>-12.699000000000012</c:v>
                </c:pt>
                <c:pt idx="67589">
                  <c:v>-12.697000000000003</c:v>
                </c:pt>
                <c:pt idx="67590">
                  <c:v>-12.694999999999993</c:v>
                </c:pt>
                <c:pt idx="67591">
                  <c:v>-12.693000000000012</c:v>
                </c:pt>
                <c:pt idx="67592">
                  <c:v>-12.691000000000003</c:v>
                </c:pt>
                <c:pt idx="67593">
                  <c:v>-12.688999999999993</c:v>
                </c:pt>
                <c:pt idx="67594">
                  <c:v>-12.687000000000012</c:v>
                </c:pt>
                <c:pt idx="67595">
                  <c:v>-12.685000000000002</c:v>
                </c:pt>
                <c:pt idx="67596">
                  <c:v>-12.682999999999993</c:v>
                </c:pt>
                <c:pt idx="67597">
                  <c:v>-12.681000000000012</c:v>
                </c:pt>
                <c:pt idx="67598">
                  <c:v>-12.679000000000002</c:v>
                </c:pt>
                <c:pt idx="67599">
                  <c:v>-12.676999999999992</c:v>
                </c:pt>
                <c:pt idx="67600">
                  <c:v>-12.675000000000011</c:v>
                </c:pt>
                <c:pt idx="67601">
                  <c:v>-12.673000000000002</c:v>
                </c:pt>
                <c:pt idx="67602">
                  <c:v>-12.670999999999992</c:v>
                </c:pt>
                <c:pt idx="67603">
                  <c:v>-12.669000000000011</c:v>
                </c:pt>
                <c:pt idx="67604">
                  <c:v>-12.667000000000002</c:v>
                </c:pt>
                <c:pt idx="67605">
                  <c:v>-12.664999999999992</c:v>
                </c:pt>
                <c:pt idx="67606">
                  <c:v>-12.663000000000011</c:v>
                </c:pt>
                <c:pt idx="67607">
                  <c:v>-12.661000000000001</c:v>
                </c:pt>
                <c:pt idx="67608">
                  <c:v>-12.658999999999992</c:v>
                </c:pt>
                <c:pt idx="67609">
                  <c:v>-12.657000000000011</c:v>
                </c:pt>
                <c:pt idx="67610">
                  <c:v>-12.655000000000001</c:v>
                </c:pt>
                <c:pt idx="67611">
                  <c:v>-12.652999999999992</c:v>
                </c:pt>
                <c:pt idx="67612">
                  <c:v>-12.65100000000001</c:v>
                </c:pt>
                <c:pt idx="67613">
                  <c:v>-12.649000000000001</c:v>
                </c:pt>
                <c:pt idx="67614">
                  <c:v>-12.646999999999991</c:v>
                </c:pt>
                <c:pt idx="67615">
                  <c:v>-12.64500000000001</c:v>
                </c:pt>
                <c:pt idx="67616">
                  <c:v>-12.643000000000001</c:v>
                </c:pt>
                <c:pt idx="67617">
                  <c:v>-12.640999999999991</c:v>
                </c:pt>
                <c:pt idx="67618">
                  <c:v>-12.63900000000001</c:v>
                </c:pt>
                <c:pt idx="67619">
                  <c:v>-12.637</c:v>
                </c:pt>
                <c:pt idx="67620">
                  <c:v>-12.634999999999991</c:v>
                </c:pt>
                <c:pt idx="67621">
                  <c:v>-12.63300000000001</c:v>
                </c:pt>
                <c:pt idx="67622">
                  <c:v>-12.631</c:v>
                </c:pt>
                <c:pt idx="67623">
                  <c:v>-12.628999999999991</c:v>
                </c:pt>
                <c:pt idx="67624">
                  <c:v>-12.62700000000001</c:v>
                </c:pt>
                <c:pt idx="67625">
                  <c:v>-12.625</c:v>
                </c:pt>
                <c:pt idx="67626">
                  <c:v>-12.62299999999999</c:v>
                </c:pt>
                <c:pt idx="67627">
                  <c:v>-12.621000000000009</c:v>
                </c:pt>
                <c:pt idx="67628">
                  <c:v>-12.619</c:v>
                </c:pt>
                <c:pt idx="67629">
                  <c:v>-12.61699999999999</c:v>
                </c:pt>
                <c:pt idx="67630">
                  <c:v>-12.615000000000009</c:v>
                </c:pt>
                <c:pt idx="67631">
                  <c:v>-12.613</c:v>
                </c:pt>
                <c:pt idx="67632">
                  <c:v>-12.61099999999999</c:v>
                </c:pt>
                <c:pt idx="67633">
                  <c:v>-12.609000000000009</c:v>
                </c:pt>
                <c:pt idx="67634">
                  <c:v>-12.606999999999999</c:v>
                </c:pt>
                <c:pt idx="67635">
                  <c:v>-12.60499999999999</c:v>
                </c:pt>
                <c:pt idx="67636">
                  <c:v>-12.603000000000009</c:v>
                </c:pt>
                <c:pt idx="67637">
                  <c:v>-12.600999999999999</c:v>
                </c:pt>
                <c:pt idx="67638">
                  <c:v>-12.59899999999999</c:v>
                </c:pt>
                <c:pt idx="67639">
                  <c:v>-12.597000000000008</c:v>
                </c:pt>
                <c:pt idx="67640">
                  <c:v>-12.594999999999999</c:v>
                </c:pt>
                <c:pt idx="67641">
                  <c:v>-12.592999999999989</c:v>
                </c:pt>
                <c:pt idx="67642">
                  <c:v>-12.591000000000008</c:v>
                </c:pt>
                <c:pt idx="67643">
                  <c:v>-12.588999999999999</c:v>
                </c:pt>
                <c:pt idx="67644">
                  <c:v>-12.586999999999989</c:v>
                </c:pt>
                <c:pt idx="67645">
                  <c:v>-12.585000000000008</c:v>
                </c:pt>
                <c:pt idx="67646">
                  <c:v>-12.582999999999998</c:v>
                </c:pt>
                <c:pt idx="67647">
                  <c:v>-12.580999999999989</c:v>
                </c:pt>
                <c:pt idx="67648">
                  <c:v>-12.579000000000008</c:v>
                </c:pt>
                <c:pt idx="67649">
                  <c:v>-12.576999999999998</c:v>
                </c:pt>
                <c:pt idx="67650">
                  <c:v>-12.574999999999989</c:v>
                </c:pt>
                <c:pt idx="67651">
                  <c:v>-12.573000000000008</c:v>
                </c:pt>
                <c:pt idx="67652">
                  <c:v>-12.570999999999998</c:v>
                </c:pt>
                <c:pt idx="67653">
                  <c:v>-12.568999999999988</c:v>
                </c:pt>
                <c:pt idx="67654">
                  <c:v>-12.567000000000007</c:v>
                </c:pt>
                <c:pt idx="67655">
                  <c:v>-12.564999999999998</c:v>
                </c:pt>
                <c:pt idx="67656">
                  <c:v>-12.562999999999988</c:v>
                </c:pt>
                <c:pt idx="67657">
                  <c:v>-12.561000000000007</c:v>
                </c:pt>
                <c:pt idx="67658">
                  <c:v>-12.558999999999997</c:v>
                </c:pt>
                <c:pt idx="67659">
                  <c:v>-12.556999999999988</c:v>
                </c:pt>
                <c:pt idx="67660">
                  <c:v>-12.555000000000007</c:v>
                </c:pt>
                <c:pt idx="67661">
                  <c:v>-12.552999999999997</c:v>
                </c:pt>
                <c:pt idx="67662">
                  <c:v>-12.550999999999988</c:v>
                </c:pt>
                <c:pt idx="67663">
                  <c:v>-12.549000000000007</c:v>
                </c:pt>
                <c:pt idx="67664">
                  <c:v>-12.546999999999997</c:v>
                </c:pt>
                <c:pt idx="67665">
                  <c:v>-12.544999999999987</c:v>
                </c:pt>
                <c:pt idx="67666">
                  <c:v>-12.543000000000006</c:v>
                </c:pt>
                <c:pt idx="67667">
                  <c:v>-12.540999999999997</c:v>
                </c:pt>
                <c:pt idx="67668">
                  <c:v>-12.538999999999987</c:v>
                </c:pt>
                <c:pt idx="67669">
                  <c:v>-12.537000000000006</c:v>
                </c:pt>
                <c:pt idx="67670">
                  <c:v>-12.534999999999997</c:v>
                </c:pt>
                <c:pt idx="67671">
                  <c:v>-12.532999999999987</c:v>
                </c:pt>
                <c:pt idx="67672">
                  <c:v>-12.531000000000006</c:v>
                </c:pt>
                <c:pt idx="67673">
                  <c:v>-12.528999999999996</c:v>
                </c:pt>
                <c:pt idx="67674">
                  <c:v>-12.526999999999987</c:v>
                </c:pt>
                <c:pt idx="67675">
                  <c:v>-12.525000000000006</c:v>
                </c:pt>
                <c:pt idx="67676">
                  <c:v>-12.522999999999996</c:v>
                </c:pt>
                <c:pt idx="67677">
                  <c:v>-12.520999999999987</c:v>
                </c:pt>
                <c:pt idx="67678">
                  <c:v>-12.519000000000005</c:v>
                </c:pt>
                <c:pt idx="67679">
                  <c:v>-12.516999999999996</c:v>
                </c:pt>
                <c:pt idx="67680">
                  <c:v>-12.514999999999986</c:v>
                </c:pt>
                <c:pt idx="67681">
                  <c:v>-12.513000000000005</c:v>
                </c:pt>
                <c:pt idx="67682">
                  <c:v>-12.510999999999996</c:v>
                </c:pt>
                <c:pt idx="67683">
                  <c:v>-12.508999999999986</c:v>
                </c:pt>
                <c:pt idx="67684">
                  <c:v>-12.507000000000005</c:v>
                </c:pt>
                <c:pt idx="67685">
                  <c:v>-12.504999999999995</c:v>
                </c:pt>
                <c:pt idx="67686">
                  <c:v>-12.502999999999986</c:v>
                </c:pt>
                <c:pt idx="67687">
                  <c:v>-12.501000000000005</c:v>
                </c:pt>
                <c:pt idx="67688">
                  <c:v>-12.498999999999995</c:v>
                </c:pt>
                <c:pt idx="67689">
                  <c:v>-12.497000000000014</c:v>
                </c:pt>
                <c:pt idx="67690">
                  <c:v>-12.495000000000005</c:v>
                </c:pt>
                <c:pt idx="67691">
                  <c:v>-12.492999999999995</c:v>
                </c:pt>
                <c:pt idx="67692">
                  <c:v>-12.491000000000014</c:v>
                </c:pt>
                <c:pt idx="67693">
                  <c:v>-12.489000000000004</c:v>
                </c:pt>
                <c:pt idx="67694">
                  <c:v>-12.486999999999995</c:v>
                </c:pt>
                <c:pt idx="67695">
                  <c:v>-12.485000000000014</c:v>
                </c:pt>
                <c:pt idx="67696">
                  <c:v>-12.483000000000004</c:v>
                </c:pt>
                <c:pt idx="67697">
                  <c:v>-12.480999999999995</c:v>
                </c:pt>
                <c:pt idx="67698">
                  <c:v>-12.479000000000013</c:v>
                </c:pt>
                <c:pt idx="67699">
                  <c:v>-12.477000000000004</c:v>
                </c:pt>
                <c:pt idx="67700">
                  <c:v>-12.474999999999994</c:v>
                </c:pt>
                <c:pt idx="67701">
                  <c:v>-12.473000000000013</c:v>
                </c:pt>
                <c:pt idx="67702">
                  <c:v>-12.471000000000004</c:v>
                </c:pt>
                <c:pt idx="67703">
                  <c:v>-12.468999999999994</c:v>
                </c:pt>
                <c:pt idx="67704">
                  <c:v>-12.467000000000013</c:v>
                </c:pt>
                <c:pt idx="67705">
                  <c:v>-12.465000000000003</c:v>
                </c:pt>
                <c:pt idx="67706">
                  <c:v>-12.462999999999994</c:v>
                </c:pt>
                <c:pt idx="67707">
                  <c:v>-12.461000000000013</c:v>
                </c:pt>
                <c:pt idx="67708">
                  <c:v>-12.459000000000003</c:v>
                </c:pt>
                <c:pt idx="67709">
                  <c:v>-12.456999999999994</c:v>
                </c:pt>
                <c:pt idx="67710">
                  <c:v>-12.455000000000013</c:v>
                </c:pt>
                <c:pt idx="67711">
                  <c:v>-12.453000000000003</c:v>
                </c:pt>
                <c:pt idx="67712">
                  <c:v>-12.450999999999993</c:v>
                </c:pt>
                <c:pt idx="67713">
                  <c:v>-12.449000000000012</c:v>
                </c:pt>
                <c:pt idx="67714">
                  <c:v>-12.447000000000003</c:v>
                </c:pt>
                <c:pt idx="67715">
                  <c:v>-12.444999999999993</c:v>
                </c:pt>
                <c:pt idx="67716">
                  <c:v>-12.443000000000012</c:v>
                </c:pt>
                <c:pt idx="67717">
                  <c:v>-12.441000000000003</c:v>
                </c:pt>
                <c:pt idx="67718">
                  <c:v>-12.438999999999993</c:v>
                </c:pt>
                <c:pt idx="67719">
                  <c:v>-12.437000000000012</c:v>
                </c:pt>
                <c:pt idx="67720">
                  <c:v>-12.435000000000002</c:v>
                </c:pt>
                <c:pt idx="67721">
                  <c:v>-12.432999999999993</c:v>
                </c:pt>
                <c:pt idx="67722">
                  <c:v>-12.431000000000012</c:v>
                </c:pt>
                <c:pt idx="67723">
                  <c:v>-12.429000000000002</c:v>
                </c:pt>
                <c:pt idx="67724">
                  <c:v>-12.426999999999992</c:v>
                </c:pt>
                <c:pt idx="67725">
                  <c:v>-12.425000000000011</c:v>
                </c:pt>
                <c:pt idx="67726">
                  <c:v>-12.423000000000002</c:v>
                </c:pt>
                <c:pt idx="67727">
                  <c:v>-12.420999999999992</c:v>
                </c:pt>
                <c:pt idx="67728">
                  <c:v>-12.419000000000011</c:v>
                </c:pt>
                <c:pt idx="67729">
                  <c:v>-12.417000000000002</c:v>
                </c:pt>
                <c:pt idx="67730">
                  <c:v>-12.414999999999992</c:v>
                </c:pt>
                <c:pt idx="67731">
                  <c:v>-12.413000000000011</c:v>
                </c:pt>
                <c:pt idx="67732">
                  <c:v>-12.411000000000001</c:v>
                </c:pt>
                <c:pt idx="67733">
                  <c:v>-12.408999999999992</c:v>
                </c:pt>
                <c:pt idx="67734">
                  <c:v>-12.407000000000011</c:v>
                </c:pt>
                <c:pt idx="67735">
                  <c:v>-12.405000000000001</c:v>
                </c:pt>
                <c:pt idx="67736">
                  <c:v>-12.402999999999992</c:v>
                </c:pt>
                <c:pt idx="67737">
                  <c:v>-12.40100000000001</c:v>
                </c:pt>
                <c:pt idx="67738">
                  <c:v>-12.399000000000001</c:v>
                </c:pt>
                <c:pt idx="67739">
                  <c:v>-12.396999999999991</c:v>
                </c:pt>
                <c:pt idx="67740">
                  <c:v>-12.39500000000001</c:v>
                </c:pt>
                <c:pt idx="67741">
                  <c:v>-12.393000000000001</c:v>
                </c:pt>
                <c:pt idx="67742">
                  <c:v>-12.390999999999991</c:v>
                </c:pt>
                <c:pt idx="67743">
                  <c:v>-12.38900000000001</c:v>
                </c:pt>
                <c:pt idx="67744">
                  <c:v>-12.387</c:v>
                </c:pt>
                <c:pt idx="67745">
                  <c:v>-12.384999999999991</c:v>
                </c:pt>
                <c:pt idx="67746">
                  <c:v>-12.38300000000001</c:v>
                </c:pt>
                <c:pt idx="67747">
                  <c:v>-12.381</c:v>
                </c:pt>
                <c:pt idx="67748">
                  <c:v>-12.378999999999991</c:v>
                </c:pt>
                <c:pt idx="67749">
                  <c:v>-12.37700000000001</c:v>
                </c:pt>
                <c:pt idx="67750">
                  <c:v>-12.375</c:v>
                </c:pt>
                <c:pt idx="67751">
                  <c:v>-12.37299999999999</c:v>
                </c:pt>
                <c:pt idx="67752">
                  <c:v>-12.371000000000009</c:v>
                </c:pt>
                <c:pt idx="67753">
                  <c:v>-12.369</c:v>
                </c:pt>
                <c:pt idx="67754">
                  <c:v>-12.36699999999999</c:v>
                </c:pt>
                <c:pt idx="67755">
                  <c:v>-12.365000000000009</c:v>
                </c:pt>
                <c:pt idx="67756">
                  <c:v>-12.363</c:v>
                </c:pt>
                <c:pt idx="67757">
                  <c:v>-12.36099999999999</c:v>
                </c:pt>
                <c:pt idx="67758">
                  <c:v>-12.359000000000009</c:v>
                </c:pt>
                <c:pt idx="67759">
                  <c:v>-12.356999999999999</c:v>
                </c:pt>
                <c:pt idx="67760">
                  <c:v>-12.35499999999999</c:v>
                </c:pt>
                <c:pt idx="67761">
                  <c:v>-12.353000000000009</c:v>
                </c:pt>
                <c:pt idx="67762">
                  <c:v>-12.350999999999999</c:v>
                </c:pt>
                <c:pt idx="67763">
                  <c:v>-12.34899999999999</c:v>
                </c:pt>
                <c:pt idx="67764">
                  <c:v>-12.347000000000008</c:v>
                </c:pt>
                <c:pt idx="67765">
                  <c:v>-12.344999999999999</c:v>
                </c:pt>
                <c:pt idx="67766">
                  <c:v>-12.342999999999989</c:v>
                </c:pt>
                <c:pt idx="67767">
                  <c:v>-12.341000000000008</c:v>
                </c:pt>
                <c:pt idx="67768">
                  <c:v>-12.338999999999999</c:v>
                </c:pt>
                <c:pt idx="67769">
                  <c:v>-12.336999999999989</c:v>
                </c:pt>
                <c:pt idx="67770">
                  <c:v>-12.335000000000008</c:v>
                </c:pt>
                <c:pt idx="67771">
                  <c:v>-12.332999999999998</c:v>
                </c:pt>
                <c:pt idx="67772">
                  <c:v>-12.330999999999989</c:v>
                </c:pt>
                <c:pt idx="67773">
                  <c:v>-12.329000000000008</c:v>
                </c:pt>
                <c:pt idx="67774">
                  <c:v>-12.326999999999998</c:v>
                </c:pt>
                <c:pt idx="67775">
                  <c:v>-12.324999999999989</c:v>
                </c:pt>
                <c:pt idx="67776">
                  <c:v>-12.323000000000008</c:v>
                </c:pt>
                <c:pt idx="67777">
                  <c:v>-12.320999999999998</c:v>
                </c:pt>
                <c:pt idx="67778">
                  <c:v>-12.318999999999988</c:v>
                </c:pt>
                <c:pt idx="67779">
                  <c:v>-12.317000000000007</c:v>
                </c:pt>
                <c:pt idx="67780">
                  <c:v>-12.314999999999998</c:v>
                </c:pt>
                <c:pt idx="67781">
                  <c:v>-12.312999999999988</c:v>
                </c:pt>
                <c:pt idx="67782">
                  <c:v>-12.311000000000007</c:v>
                </c:pt>
                <c:pt idx="67783">
                  <c:v>-12.308999999999997</c:v>
                </c:pt>
                <c:pt idx="67784">
                  <c:v>-12.306999999999988</c:v>
                </c:pt>
                <c:pt idx="67785">
                  <c:v>-12.305000000000007</c:v>
                </c:pt>
                <c:pt idx="67786">
                  <c:v>-12.302999999999997</c:v>
                </c:pt>
                <c:pt idx="67787">
                  <c:v>-12.300999999999988</c:v>
                </c:pt>
                <c:pt idx="67788">
                  <c:v>-12.299000000000007</c:v>
                </c:pt>
                <c:pt idx="67789">
                  <c:v>-12.296999999999997</c:v>
                </c:pt>
                <c:pt idx="67790">
                  <c:v>-12.294999999999987</c:v>
                </c:pt>
                <c:pt idx="67791">
                  <c:v>-12.293000000000006</c:v>
                </c:pt>
                <c:pt idx="67792">
                  <c:v>-12.290999999999997</c:v>
                </c:pt>
                <c:pt idx="67793">
                  <c:v>-12.288999999999987</c:v>
                </c:pt>
                <c:pt idx="67794">
                  <c:v>-12.287000000000006</c:v>
                </c:pt>
                <c:pt idx="67795">
                  <c:v>-12.284999999999997</c:v>
                </c:pt>
                <c:pt idx="67796">
                  <c:v>-12.282999999999987</c:v>
                </c:pt>
                <c:pt idx="67797">
                  <c:v>-12.281000000000006</c:v>
                </c:pt>
                <c:pt idx="67798">
                  <c:v>-12.278999999999996</c:v>
                </c:pt>
                <c:pt idx="67799">
                  <c:v>-12.276999999999987</c:v>
                </c:pt>
                <c:pt idx="67800">
                  <c:v>-12.275000000000006</c:v>
                </c:pt>
                <c:pt idx="67801">
                  <c:v>-12.272999999999996</c:v>
                </c:pt>
                <c:pt idx="67802">
                  <c:v>-12.270999999999987</c:v>
                </c:pt>
                <c:pt idx="67803">
                  <c:v>-12.269000000000005</c:v>
                </c:pt>
                <c:pt idx="67804">
                  <c:v>-12.266999999999996</c:v>
                </c:pt>
                <c:pt idx="67805">
                  <c:v>-12.264999999999986</c:v>
                </c:pt>
                <c:pt idx="67806">
                  <c:v>-12.263000000000005</c:v>
                </c:pt>
                <c:pt idx="67807">
                  <c:v>-12.260999999999996</c:v>
                </c:pt>
                <c:pt idx="67808">
                  <c:v>-12.258999999999986</c:v>
                </c:pt>
                <c:pt idx="67809">
                  <c:v>-12.257000000000005</c:v>
                </c:pt>
                <c:pt idx="67810">
                  <c:v>-12.254999999999995</c:v>
                </c:pt>
                <c:pt idx="67811">
                  <c:v>-12.252999999999986</c:v>
                </c:pt>
                <c:pt idx="67812">
                  <c:v>-12.251000000000005</c:v>
                </c:pt>
                <c:pt idx="67813">
                  <c:v>-12.248999999999995</c:v>
                </c:pt>
                <c:pt idx="67814">
                  <c:v>-12.247000000000014</c:v>
                </c:pt>
                <c:pt idx="67815">
                  <c:v>-12.245000000000005</c:v>
                </c:pt>
                <c:pt idx="67816">
                  <c:v>-12.242999999999995</c:v>
                </c:pt>
                <c:pt idx="67817">
                  <c:v>-12.241000000000014</c:v>
                </c:pt>
                <c:pt idx="67818">
                  <c:v>-12.239000000000004</c:v>
                </c:pt>
                <c:pt idx="67819">
                  <c:v>-12.236999999999995</c:v>
                </c:pt>
                <c:pt idx="67820">
                  <c:v>-12.235000000000014</c:v>
                </c:pt>
                <c:pt idx="67821">
                  <c:v>-12.233000000000004</c:v>
                </c:pt>
                <c:pt idx="67822">
                  <c:v>-12.230999999999995</c:v>
                </c:pt>
                <c:pt idx="67823">
                  <c:v>-12.229000000000013</c:v>
                </c:pt>
                <c:pt idx="67824">
                  <c:v>-12.227000000000004</c:v>
                </c:pt>
                <c:pt idx="67825">
                  <c:v>-12.224999999999994</c:v>
                </c:pt>
                <c:pt idx="67826">
                  <c:v>-12.223000000000013</c:v>
                </c:pt>
                <c:pt idx="67827">
                  <c:v>-12.221000000000004</c:v>
                </c:pt>
                <c:pt idx="67828">
                  <c:v>-12.218999999999994</c:v>
                </c:pt>
                <c:pt idx="67829">
                  <c:v>-12.217000000000013</c:v>
                </c:pt>
                <c:pt idx="67830">
                  <c:v>-12.215000000000003</c:v>
                </c:pt>
                <c:pt idx="67831">
                  <c:v>-12.212999999999994</c:v>
                </c:pt>
                <c:pt idx="67832">
                  <c:v>-12.211000000000013</c:v>
                </c:pt>
                <c:pt idx="67833">
                  <c:v>-12.209000000000003</c:v>
                </c:pt>
                <c:pt idx="67834">
                  <c:v>-12.206999999999994</c:v>
                </c:pt>
                <c:pt idx="67835">
                  <c:v>-12.205000000000013</c:v>
                </c:pt>
                <c:pt idx="67836">
                  <c:v>-12.203000000000003</c:v>
                </c:pt>
                <c:pt idx="67837">
                  <c:v>-12.200999999999993</c:v>
                </c:pt>
                <c:pt idx="67838">
                  <c:v>-12.199000000000012</c:v>
                </c:pt>
                <c:pt idx="67839">
                  <c:v>-12.197000000000003</c:v>
                </c:pt>
                <c:pt idx="67840">
                  <c:v>-12.194999999999993</c:v>
                </c:pt>
                <c:pt idx="67841">
                  <c:v>-12.193000000000012</c:v>
                </c:pt>
                <c:pt idx="67842">
                  <c:v>-12.191000000000003</c:v>
                </c:pt>
                <c:pt idx="67843">
                  <c:v>-12.188999999999993</c:v>
                </c:pt>
                <c:pt idx="67844">
                  <c:v>-12.187000000000012</c:v>
                </c:pt>
                <c:pt idx="67845">
                  <c:v>-12.185000000000002</c:v>
                </c:pt>
                <c:pt idx="67846">
                  <c:v>-12.182999999999993</c:v>
                </c:pt>
                <c:pt idx="67847">
                  <c:v>-12.181000000000012</c:v>
                </c:pt>
                <c:pt idx="67848">
                  <c:v>-12.179000000000002</c:v>
                </c:pt>
                <c:pt idx="67849">
                  <c:v>-12.176999999999992</c:v>
                </c:pt>
                <c:pt idx="67850">
                  <c:v>-12.175000000000011</c:v>
                </c:pt>
                <c:pt idx="67851">
                  <c:v>-12.173000000000002</c:v>
                </c:pt>
                <c:pt idx="67852">
                  <c:v>-12.170999999999992</c:v>
                </c:pt>
                <c:pt idx="67853">
                  <c:v>-12.169000000000011</c:v>
                </c:pt>
                <c:pt idx="67854">
                  <c:v>-12.167000000000002</c:v>
                </c:pt>
                <c:pt idx="67855">
                  <c:v>-12.164999999999992</c:v>
                </c:pt>
                <c:pt idx="67856">
                  <c:v>-12.163000000000011</c:v>
                </c:pt>
                <c:pt idx="67857">
                  <c:v>-12.161000000000001</c:v>
                </c:pt>
                <c:pt idx="67858">
                  <c:v>-12.158999999999992</c:v>
                </c:pt>
                <c:pt idx="67859">
                  <c:v>-12.157000000000011</c:v>
                </c:pt>
                <c:pt idx="67860">
                  <c:v>-12.155000000000001</c:v>
                </c:pt>
                <c:pt idx="67861">
                  <c:v>-12.152999999999992</c:v>
                </c:pt>
                <c:pt idx="67862">
                  <c:v>-12.15100000000001</c:v>
                </c:pt>
                <c:pt idx="67863">
                  <c:v>-12.149000000000001</c:v>
                </c:pt>
                <c:pt idx="67864">
                  <c:v>-12.146999999999991</c:v>
                </c:pt>
                <c:pt idx="67865">
                  <c:v>-12.14500000000001</c:v>
                </c:pt>
                <c:pt idx="67866">
                  <c:v>-12.143000000000001</c:v>
                </c:pt>
                <c:pt idx="67867">
                  <c:v>-12.140999999999991</c:v>
                </c:pt>
                <c:pt idx="67868">
                  <c:v>-12.13900000000001</c:v>
                </c:pt>
                <c:pt idx="67869">
                  <c:v>-12.137</c:v>
                </c:pt>
                <c:pt idx="67870">
                  <c:v>-12.134999999999991</c:v>
                </c:pt>
                <c:pt idx="67871">
                  <c:v>-12.13300000000001</c:v>
                </c:pt>
                <c:pt idx="67872">
                  <c:v>-12.131</c:v>
                </c:pt>
                <c:pt idx="67873">
                  <c:v>-12.128999999999991</c:v>
                </c:pt>
                <c:pt idx="67874">
                  <c:v>-12.12700000000001</c:v>
                </c:pt>
                <c:pt idx="67875">
                  <c:v>-12.125</c:v>
                </c:pt>
                <c:pt idx="67876">
                  <c:v>-12.12299999999999</c:v>
                </c:pt>
                <c:pt idx="67877">
                  <c:v>-12.121000000000009</c:v>
                </c:pt>
                <c:pt idx="67878">
                  <c:v>-12.119</c:v>
                </c:pt>
                <c:pt idx="67879">
                  <c:v>-12.11699999999999</c:v>
                </c:pt>
                <c:pt idx="67880">
                  <c:v>-12.115000000000009</c:v>
                </c:pt>
                <c:pt idx="67881">
                  <c:v>-12.113</c:v>
                </c:pt>
                <c:pt idx="67882">
                  <c:v>-12.11099999999999</c:v>
                </c:pt>
                <c:pt idx="67883">
                  <c:v>-12.109000000000009</c:v>
                </c:pt>
                <c:pt idx="67884">
                  <c:v>-12.106999999999999</c:v>
                </c:pt>
                <c:pt idx="67885">
                  <c:v>-12.10499999999999</c:v>
                </c:pt>
                <c:pt idx="67886">
                  <c:v>-12.103000000000009</c:v>
                </c:pt>
                <c:pt idx="67887">
                  <c:v>-12.100999999999999</c:v>
                </c:pt>
                <c:pt idx="67888">
                  <c:v>-12.09899999999999</c:v>
                </c:pt>
                <c:pt idx="67889">
                  <c:v>-12.097000000000008</c:v>
                </c:pt>
                <c:pt idx="67890">
                  <c:v>-12.094999999999999</c:v>
                </c:pt>
                <c:pt idx="67891">
                  <c:v>-12.092999999999989</c:v>
                </c:pt>
                <c:pt idx="67892">
                  <c:v>-12.091000000000008</c:v>
                </c:pt>
                <c:pt idx="67893">
                  <c:v>-12.088999999999999</c:v>
                </c:pt>
                <c:pt idx="67894">
                  <c:v>-12.086999999999989</c:v>
                </c:pt>
                <c:pt idx="67895">
                  <c:v>-12.085000000000008</c:v>
                </c:pt>
                <c:pt idx="67896">
                  <c:v>-12.082999999999998</c:v>
                </c:pt>
                <c:pt idx="67897">
                  <c:v>-12.080999999999989</c:v>
                </c:pt>
                <c:pt idx="67898">
                  <c:v>-12.079000000000008</c:v>
                </c:pt>
                <c:pt idx="67899">
                  <c:v>-12.076999999999998</c:v>
                </c:pt>
                <c:pt idx="67900">
                  <c:v>-12.074999999999989</c:v>
                </c:pt>
                <c:pt idx="67901">
                  <c:v>-12.073000000000008</c:v>
                </c:pt>
                <c:pt idx="67902">
                  <c:v>-12.070999999999998</c:v>
                </c:pt>
                <c:pt idx="67903">
                  <c:v>-12.068999999999988</c:v>
                </c:pt>
                <c:pt idx="67904">
                  <c:v>-12.067000000000007</c:v>
                </c:pt>
                <c:pt idx="67905">
                  <c:v>-12.064999999999998</c:v>
                </c:pt>
                <c:pt idx="67906">
                  <c:v>-12.062999999999988</c:v>
                </c:pt>
                <c:pt idx="67907">
                  <c:v>-12.061000000000007</c:v>
                </c:pt>
                <c:pt idx="67908">
                  <c:v>-12.058999999999997</c:v>
                </c:pt>
                <c:pt idx="67909">
                  <c:v>-12.056999999999988</c:v>
                </c:pt>
                <c:pt idx="67910">
                  <c:v>-12.055000000000007</c:v>
                </c:pt>
                <c:pt idx="67911">
                  <c:v>-12.052999999999997</c:v>
                </c:pt>
                <c:pt idx="67912">
                  <c:v>-12.050999999999988</c:v>
                </c:pt>
                <c:pt idx="67913">
                  <c:v>-12.049000000000007</c:v>
                </c:pt>
                <c:pt idx="67914">
                  <c:v>-12.046999999999997</c:v>
                </c:pt>
                <c:pt idx="67915">
                  <c:v>-12.044999999999987</c:v>
                </c:pt>
                <c:pt idx="67916">
                  <c:v>-12.043000000000006</c:v>
                </c:pt>
                <c:pt idx="67917">
                  <c:v>-12.040999999999997</c:v>
                </c:pt>
                <c:pt idx="67918">
                  <c:v>-12.038999999999987</c:v>
                </c:pt>
                <c:pt idx="67919">
                  <c:v>-12.037000000000006</c:v>
                </c:pt>
                <c:pt idx="67920">
                  <c:v>-12.034999999999997</c:v>
                </c:pt>
                <c:pt idx="67921">
                  <c:v>-12.032999999999987</c:v>
                </c:pt>
                <c:pt idx="67922">
                  <c:v>-12.031000000000006</c:v>
                </c:pt>
                <c:pt idx="67923">
                  <c:v>-12.028999999999996</c:v>
                </c:pt>
                <c:pt idx="67924">
                  <c:v>-12.026999999999987</c:v>
                </c:pt>
                <c:pt idx="67925">
                  <c:v>-12.025000000000006</c:v>
                </c:pt>
                <c:pt idx="67926">
                  <c:v>-12.022999999999996</c:v>
                </c:pt>
                <c:pt idx="67927">
                  <c:v>-12.020999999999987</c:v>
                </c:pt>
                <c:pt idx="67928">
                  <c:v>-12.019000000000005</c:v>
                </c:pt>
                <c:pt idx="67929">
                  <c:v>-12.016999999999996</c:v>
                </c:pt>
                <c:pt idx="67930">
                  <c:v>-12.014999999999986</c:v>
                </c:pt>
                <c:pt idx="67931">
                  <c:v>-12.013000000000005</c:v>
                </c:pt>
                <c:pt idx="67932">
                  <c:v>-12.010999999999996</c:v>
                </c:pt>
                <c:pt idx="67933">
                  <c:v>-12.008999999999986</c:v>
                </c:pt>
                <c:pt idx="67934">
                  <c:v>-12.007000000000005</c:v>
                </c:pt>
                <c:pt idx="67935">
                  <c:v>-12.004999999999995</c:v>
                </c:pt>
                <c:pt idx="67936">
                  <c:v>-12.002999999999986</c:v>
                </c:pt>
                <c:pt idx="67937">
                  <c:v>-12.001000000000005</c:v>
                </c:pt>
                <c:pt idx="67938">
                  <c:v>-11.998999999999995</c:v>
                </c:pt>
                <c:pt idx="67939">
                  <c:v>-11.997000000000014</c:v>
                </c:pt>
                <c:pt idx="67940">
                  <c:v>-11.995000000000005</c:v>
                </c:pt>
                <c:pt idx="67941">
                  <c:v>-11.992999999999995</c:v>
                </c:pt>
                <c:pt idx="67942">
                  <c:v>-11.991000000000014</c:v>
                </c:pt>
                <c:pt idx="67943">
                  <c:v>-11.989000000000004</c:v>
                </c:pt>
                <c:pt idx="67944">
                  <c:v>-11.986999999999995</c:v>
                </c:pt>
                <c:pt idx="67945">
                  <c:v>-11.985000000000014</c:v>
                </c:pt>
                <c:pt idx="67946">
                  <c:v>-11.983000000000004</c:v>
                </c:pt>
                <c:pt idx="67947">
                  <c:v>-11.980999999999995</c:v>
                </c:pt>
                <c:pt idx="67948">
                  <c:v>-11.979000000000013</c:v>
                </c:pt>
                <c:pt idx="67949">
                  <c:v>-11.977000000000004</c:v>
                </c:pt>
                <c:pt idx="67950">
                  <c:v>-11.974999999999994</c:v>
                </c:pt>
                <c:pt idx="67951">
                  <c:v>-11.973000000000013</c:v>
                </c:pt>
                <c:pt idx="67952">
                  <c:v>-11.971000000000004</c:v>
                </c:pt>
                <c:pt idx="67953">
                  <c:v>-11.968999999999994</c:v>
                </c:pt>
                <c:pt idx="67954">
                  <c:v>-11.967000000000013</c:v>
                </c:pt>
                <c:pt idx="67955">
                  <c:v>-11.965000000000003</c:v>
                </c:pt>
                <c:pt idx="67956">
                  <c:v>-11.962999999999994</c:v>
                </c:pt>
                <c:pt idx="67957">
                  <c:v>-11.961000000000013</c:v>
                </c:pt>
                <c:pt idx="67958">
                  <c:v>-11.959000000000003</c:v>
                </c:pt>
                <c:pt idx="67959">
                  <c:v>-11.956999999999994</c:v>
                </c:pt>
                <c:pt idx="67960">
                  <c:v>-11.955000000000013</c:v>
                </c:pt>
                <c:pt idx="67961">
                  <c:v>-11.953000000000003</c:v>
                </c:pt>
                <c:pt idx="67962">
                  <c:v>-11.950999999999993</c:v>
                </c:pt>
                <c:pt idx="67963">
                  <c:v>-11.949000000000012</c:v>
                </c:pt>
                <c:pt idx="67964">
                  <c:v>-11.947000000000003</c:v>
                </c:pt>
                <c:pt idx="67965">
                  <c:v>-11.944999999999993</c:v>
                </c:pt>
                <c:pt idx="67966">
                  <c:v>-11.943000000000012</c:v>
                </c:pt>
                <c:pt idx="67967">
                  <c:v>-11.941000000000003</c:v>
                </c:pt>
                <c:pt idx="67968">
                  <c:v>-11.938999999999993</c:v>
                </c:pt>
                <c:pt idx="67969">
                  <c:v>-11.937000000000012</c:v>
                </c:pt>
                <c:pt idx="67970">
                  <c:v>-11.935000000000002</c:v>
                </c:pt>
                <c:pt idx="67971">
                  <c:v>-11.932999999999993</c:v>
                </c:pt>
                <c:pt idx="67972">
                  <c:v>-11.931000000000012</c:v>
                </c:pt>
                <c:pt idx="67973">
                  <c:v>-11.929000000000002</c:v>
                </c:pt>
                <c:pt idx="67974">
                  <c:v>-11.926999999999992</c:v>
                </c:pt>
                <c:pt idx="67975">
                  <c:v>-11.925000000000011</c:v>
                </c:pt>
                <c:pt idx="67976">
                  <c:v>-11.923000000000002</c:v>
                </c:pt>
                <c:pt idx="67977">
                  <c:v>-11.920999999999992</c:v>
                </c:pt>
                <c:pt idx="67978">
                  <c:v>-11.919000000000011</c:v>
                </c:pt>
                <c:pt idx="67979">
                  <c:v>-11.917000000000002</c:v>
                </c:pt>
                <c:pt idx="67980">
                  <c:v>-11.914999999999992</c:v>
                </c:pt>
                <c:pt idx="67981">
                  <c:v>-11.913000000000011</c:v>
                </c:pt>
                <c:pt idx="67982">
                  <c:v>-11.911000000000001</c:v>
                </c:pt>
                <c:pt idx="67983">
                  <c:v>-11.908999999999992</c:v>
                </c:pt>
                <c:pt idx="67984">
                  <c:v>-11.907000000000011</c:v>
                </c:pt>
                <c:pt idx="67985">
                  <c:v>-11.905000000000001</c:v>
                </c:pt>
                <c:pt idx="67986">
                  <c:v>-11.902999999999992</c:v>
                </c:pt>
                <c:pt idx="67987">
                  <c:v>-11.90100000000001</c:v>
                </c:pt>
                <c:pt idx="67988">
                  <c:v>-11.899000000000001</c:v>
                </c:pt>
                <c:pt idx="67989">
                  <c:v>-11.896999999999991</c:v>
                </c:pt>
                <c:pt idx="67990">
                  <c:v>-11.89500000000001</c:v>
                </c:pt>
                <c:pt idx="67991">
                  <c:v>-11.893000000000001</c:v>
                </c:pt>
                <c:pt idx="67992">
                  <c:v>-11.890999999999991</c:v>
                </c:pt>
                <c:pt idx="67993">
                  <c:v>-11.88900000000001</c:v>
                </c:pt>
                <c:pt idx="67994">
                  <c:v>-11.887</c:v>
                </c:pt>
                <c:pt idx="67995">
                  <c:v>-11.884999999999991</c:v>
                </c:pt>
                <c:pt idx="67996">
                  <c:v>-11.88300000000001</c:v>
                </c:pt>
                <c:pt idx="67997">
                  <c:v>-11.881</c:v>
                </c:pt>
                <c:pt idx="67998">
                  <c:v>-11.878999999999991</c:v>
                </c:pt>
                <c:pt idx="67999">
                  <c:v>-11.87700000000001</c:v>
                </c:pt>
                <c:pt idx="68000">
                  <c:v>-11.875</c:v>
                </c:pt>
                <c:pt idx="68001">
                  <c:v>-11.87299999999999</c:v>
                </c:pt>
                <c:pt idx="68002">
                  <c:v>-11.871000000000009</c:v>
                </c:pt>
                <c:pt idx="68003">
                  <c:v>-11.869</c:v>
                </c:pt>
                <c:pt idx="68004">
                  <c:v>-11.86699999999999</c:v>
                </c:pt>
                <c:pt idx="68005">
                  <c:v>-11.865000000000009</c:v>
                </c:pt>
                <c:pt idx="68006">
                  <c:v>-11.863</c:v>
                </c:pt>
                <c:pt idx="68007">
                  <c:v>-11.86099999999999</c:v>
                </c:pt>
                <c:pt idx="68008">
                  <c:v>-11.859000000000009</c:v>
                </c:pt>
                <c:pt idx="68009">
                  <c:v>-11.856999999999999</c:v>
                </c:pt>
                <c:pt idx="68010">
                  <c:v>-11.85499999999999</c:v>
                </c:pt>
                <c:pt idx="68011">
                  <c:v>-11.853000000000009</c:v>
                </c:pt>
                <c:pt idx="68012">
                  <c:v>-11.850999999999999</c:v>
                </c:pt>
                <c:pt idx="68013">
                  <c:v>-11.84899999999999</c:v>
                </c:pt>
                <c:pt idx="68014">
                  <c:v>-11.847000000000008</c:v>
                </c:pt>
                <c:pt idx="68015">
                  <c:v>-11.844999999999999</c:v>
                </c:pt>
                <c:pt idx="68016">
                  <c:v>-11.842999999999989</c:v>
                </c:pt>
                <c:pt idx="68017">
                  <c:v>-11.841000000000008</c:v>
                </c:pt>
                <c:pt idx="68018">
                  <c:v>-11.838999999999999</c:v>
                </c:pt>
                <c:pt idx="68019">
                  <c:v>-11.836999999999989</c:v>
                </c:pt>
                <c:pt idx="68020">
                  <c:v>-11.835000000000008</c:v>
                </c:pt>
                <c:pt idx="68021">
                  <c:v>-11.832999999999998</c:v>
                </c:pt>
                <c:pt idx="68022">
                  <c:v>-11.830999999999989</c:v>
                </c:pt>
                <c:pt idx="68023">
                  <c:v>-11.829000000000008</c:v>
                </c:pt>
                <c:pt idx="68024">
                  <c:v>-11.826999999999998</c:v>
                </c:pt>
                <c:pt idx="68025">
                  <c:v>-11.824999999999989</c:v>
                </c:pt>
                <c:pt idx="68026">
                  <c:v>-11.823000000000008</c:v>
                </c:pt>
                <c:pt idx="68027">
                  <c:v>-11.820999999999998</c:v>
                </c:pt>
                <c:pt idx="68028">
                  <c:v>-11.818999999999988</c:v>
                </c:pt>
                <c:pt idx="68029">
                  <c:v>-11.817000000000007</c:v>
                </c:pt>
                <c:pt idx="68030">
                  <c:v>-11.814999999999998</c:v>
                </c:pt>
                <c:pt idx="68031">
                  <c:v>-11.812999999999988</c:v>
                </c:pt>
                <c:pt idx="68032">
                  <c:v>-11.811000000000007</c:v>
                </c:pt>
                <c:pt idx="68033">
                  <c:v>-11.808999999999997</c:v>
                </c:pt>
                <c:pt idx="68034">
                  <c:v>-11.806999999999988</c:v>
                </c:pt>
                <c:pt idx="68035">
                  <c:v>-11.805000000000007</c:v>
                </c:pt>
                <c:pt idx="68036">
                  <c:v>-11.802999999999997</c:v>
                </c:pt>
                <c:pt idx="68037">
                  <c:v>-11.800999999999988</c:v>
                </c:pt>
                <c:pt idx="68038">
                  <c:v>-11.799000000000007</c:v>
                </c:pt>
                <c:pt idx="68039">
                  <c:v>-11.796999999999997</c:v>
                </c:pt>
                <c:pt idx="68040">
                  <c:v>-11.794999999999987</c:v>
                </c:pt>
                <c:pt idx="68041">
                  <c:v>-11.793000000000006</c:v>
                </c:pt>
                <c:pt idx="68042">
                  <c:v>-11.790999999999997</c:v>
                </c:pt>
                <c:pt idx="68043">
                  <c:v>-11.788999999999987</c:v>
                </c:pt>
                <c:pt idx="68044">
                  <c:v>-11.787000000000006</c:v>
                </c:pt>
                <c:pt idx="68045">
                  <c:v>-11.784999999999997</c:v>
                </c:pt>
                <c:pt idx="68046">
                  <c:v>-11.782999999999987</c:v>
                </c:pt>
                <c:pt idx="68047">
                  <c:v>-11.781000000000006</c:v>
                </c:pt>
                <c:pt idx="68048">
                  <c:v>-11.778999999999996</c:v>
                </c:pt>
                <c:pt idx="68049">
                  <c:v>-11.776999999999987</c:v>
                </c:pt>
                <c:pt idx="68050">
                  <c:v>-11.775000000000006</c:v>
                </c:pt>
                <c:pt idx="68051">
                  <c:v>-11.772999999999996</c:v>
                </c:pt>
                <c:pt idx="68052">
                  <c:v>-11.770999999999987</c:v>
                </c:pt>
                <c:pt idx="68053">
                  <c:v>-11.769000000000005</c:v>
                </c:pt>
                <c:pt idx="68054">
                  <c:v>-11.766999999999996</c:v>
                </c:pt>
                <c:pt idx="68055">
                  <c:v>-11.764999999999986</c:v>
                </c:pt>
                <c:pt idx="68056">
                  <c:v>-11.763000000000005</c:v>
                </c:pt>
                <c:pt idx="68057">
                  <c:v>-11.760999999999996</c:v>
                </c:pt>
                <c:pt idx="68058">
                  <c:v>-11.758999999999986</c:v>
                </c:pt>
                <c:pt idx="68059">
                  <c:v>-11.757000000000005</c:v>
                </c:pt>
                <c:pt idx="68060">
                  <c:v>-11.754999999999995</c:v>
                </c:pt>
                <c:pt idx="68061">
                  <c:v>-11.752999999999986</c:v>
                </c:pt>
                <c:pt idx="68062">
                  <c:v>-11.751000000000005</c:v>
                </c:pt>
                <c:pt idx="68063">
                  <c:v>-11.748999999999995</c:v>
                </c:pt>
                <c:pt idx="68064">
                  <c:v>-11.747000000000014</c:v>
                </c:pt>
                <c:pt idx="68065">
                  <c:v>-11.745000000000005</c:v>
                </c:pt>
                <c:pt idx="68066">
                  <c:v>-11.742999999999995</c:v>
                </c:pt>
                <c:pt idx="68067">
                  <c:v>-11.741000000000014</c:v>
                </c:pt>
                <c:pt idx="68068">
                  <c:v>-11.739000000000004</c:v>
                </c:pt>
                <c:pt idx="68069">
                  <c:v>-11.736999999999995</c:v>
                </c:pt>
                <c:pt idx="68070">
                  <c:v>-11.735000000000014</c:v>
                </c:pt>
                <c:pt idx="68071">
                  <c:v>-11.733000000000004</c:v>
                </c:pt>
                <c:pt idx="68072">
                  <c:v>-11.730999999999995</c:v>
                </c:pt>
                <c:pt idx="68073">
                  <c:v>-11.729000000000013</c:v>
                </c:pt>
                <c:pt idx="68074">
                  <c:v>-11.727000000000004</c:v>
                </c:pt>
                <c:pt idx="68075">
                  <c:v>-11.724999999999994</c:v>
                </c:pt>
                <c:pt idx="68076">
                  <c:v>-11.723000000000013</c:v>
                </c:pt>
                <c:pt idx="68077">
                  <c:v>-11.721000000000004</c:v>
                </c:pt>
                <c:pt idx="68078">
                  <c:v>-11.718999999999994</c:v>
                </c:pt>
                <c:pt idx="68079">
                  <c:v>-11.717000000000013</c:v>
                </c:pt>
                <c:pt idx="68080">
                  <c:v>-11.715000000000003</c:v>
                </c:pt>
                <c:pt idx="68081">
                  <c:v>-11.712999999999994</c:v>
                </c:pt>
                <c:pt idx="68082">
                  <c:v>-11.711000000000013</c:v>
                </c:pt>
                <c:pt idx="68083">
                  <c:v>-11.709000000000003</c:v>
                </c:pt>
                <c:pt idx="68084">
                  <c:v>-11.706999999999994</c:v>
                </c:pt>
                <c:pt idx="68085">
                  <c:v>-11.705000000000013</c:v>
                </c:pt>
                <c:pt idx="68086">
                  <c:v>-11.703000000000003</c:v>
                </c:pt>
                <c:pt idx="68087">
                  <c:v>-11.700999999999993</c:v>
                </c:pt>
                <c:pt idx="68088">
                  <c:v>-11.699000000000012</c:v>
                </c:pt>
                <c:pt idx="68089">
                  <c:v>-11.697000000000003</c:v>
                </c:pt>
                <c:pt idx="68090">
                  <c:v>-11.694999999999993</c:v>
                </c:pt>
                <c:pt idx="68091">
                  <c:v>-11.693000000000012</c:v>
                </c:pt>
                <c:pt idx="68092">
                  <c:v>-11.691000000000003</c:v>
                </c:pt>
                <c:pt idx="68093">
                  <c:v>-11.688999999999993</c:v>
                </c:pt>
                <c:pt idx="68094">
                  <c:v>-11.687000000000012</c:v>
                </c:pt>
                <c:pt idx="68095">
                  <c:v>-11.685000000000002</c:v>
                </c:pt>
                <c:pt idx="68096">
                  <c:v>-11.682999999999993</c:v>
                </c:pt>
                <c:pt idx="68097">
                  <c:v>-11.681000000000012</c:v>
                </c:pt>
                <c:pt idx="68098">
                  <c:v>-11.679000000000002</c:v>
                </c:pt>
                <c:pt idx="68099">
                  <c:v>-11.676999999999992</c:v>
                </c:pt>
                <c:pt idx="68100">
                  <c:v>-11.675000000000011</c:v>
                </c:pt>
                <c:pt idx="68101">
                  <c:v>-11.673000000000002</c:v>
                </c:pt>
                <c:pt idx="68102">
                  <c:v>-11.670999999999992</c:v>
                </c:pt>
                <c:pt idx="68103">
                  <c:v>-11.669000000000011</c:v>
                </c:pt>
                <c:pt idx="68104">
                  <c:v>-11.667000000000002</c:v>
                </c:pt>
                <c:pt idx="68105">
                  <c:v>-11.664999999999992</c:v>
                </c:pt>
                <c:pt idx="68106">
                  <c:v>-11.663000000000011</c:v>
                </c:pt>
                <c:pt idx="68107">
                  <c:v>-11.661000000000001</c:v>
                </c:pt>
                <c:pt idx="68108">
                  <c:v>-11.658999999999992</c:v>
                </c:pt>
                <c:pt idx="68109">
                  <c:v>-11.657000000000011</c:v>
                </c:pt>
                <c:pt idx="68110">
                  <c:v>-11.655000000000001</c:v>
                </c:pt>
                <c:pt idx="68111">
                  <c:v>-11.652999999999992</c:v>
                </c:pt>
                <c:pt idx="68112">
                  <c:v>-11.65100000000001</c:v>
                </c:pt>
                <c:pt idx="68113">
                  <c:v>-11.649000000000001</c:v>
                </c:pt>
                <c:pt idx="68114">
                  <c:v>-11.646999999999991</c:v>
                </c:pt>
                <c:pt idx="68115">
                  <c:v>-11.64500000000001</c:v>
                </c:pt>
                <c:pt idx="68116">
                  <c:v>-11.643000000000001</c:v>
                </c:pt>
                <c:pt idx="68117">
                  <c:v>-11.640999999999991</c:v>
                </c:pt>
                <c:pt idx="68118">
                  <c:v>-11.63900000000001</c:v>
                </c:pt>
                <c:pt idx="68119">
                  <c:v>-11.637</c:v>
                </c:pt>
                <c:pt idx="68120">
                  <c:v>-11.634999999999991</c:v>
                </c:pt>
                <c:pt idx="68121">
                  <c:v>-11.63300000000001</c:v>
                </c:pt>
                <c:pt idx="68122">
                  <c:v>-11.631</c:v>
                </c:pt>
                <c:pt idx="68123">
                  <c:v>-11.628999999999991</c:v>
                </c:pt>
                <c:pt idx="68124">
                  <c:v>-11.62700000000001</c:v>
                </c:pt>
                <c:pt idx="68125">
                  <c:v>-11.625</c:v>
                </c:pt>
                <c:pt idx="68126">
                  <c:v>-11.62299999999999</c:v>
                </c:pt>
                <c:pt idx="68127">
                  <c:v>-11.621000000000009</c:v>
                </c:pt>
                <c:pt idx="68128">
                  <c:v>-11.619</c:v>
                </c:pt>
                <c:pt idx="68129">
                  <c:v>-11.61699999999999</c:v>
                </c:pt>
                <c:pt idx="68130">
                  <c:v>-11.615000000000009</c:v>
                </c:pt>
                <c:pt idx="68131">
                  <c:v>-11.613</c:v>
                </c:pt>
                <c:pt idx="68132">
                  <c:v>-11.61099999999999</c:v>
                </c:pt>
                <c:pt idx="68133">
                  <c:v>-11.609000000000009</c:v>
                </c:pt>
                <c:pt idx="68134">
                  <c:v>-11.606999999999999</c:v>
                </c:pt>
                <c:pt idx="68135">
                  <c:v>-11.60499999999999</c:v>
                </c:pt>
                <c:pt idx="68136">
                  <c:v>-11.603000000000009</c:v>
                </c:pt>
                <c:pt idx="68137">
                  <c:v>-11.600999999999999</c:v>
                </c:pt>
                <c:pt idx="68138">
                  <c:v>-11.59899999999999</c:v>
                </c:pt>
                <c:pt idx="68139">
                  <c:v>-11.597000000000008</c:v>
                </c:pt>
                <c:pt idx="68140">
                  <c:v>-11.594999999999999</c:v>
                </c:pt>
                <c:pt idx="68141">
                  <c:v>-11.592999999999989</c:v>
                </c:pt>
                <c:pt idx="68142">
                  <c:v>-11.591000000000008</c:v>
                </c:pt>
                <c:pt idx="68143">
                  <c:v>-11.588999999999999</c:v>
                </c:pt>
                <c:pt idx="68144">
                  <c:v>-11.586999999999989</c:v>
                </c:pt>
                <c:pt idx="68145">
                  <c:v>-11.585000000000008</c:v>
                </c:pt>
                <c:pt idx="68146">
                  <c:v>-11.582999999999998</c:v>
                </c:pt>
                <c:pt idx="68147">
                  <c:v>-11.580999999999989</c:v>
                </c:pt>
                <c:pt idx="68148">
                  <c:v>-11.579000000000008</c:v>
                </c:pt>
                <c:pt idx="68149">
                  <c:v>-11.576999999999998</c:v>
                </c:pt>
                <c:pt idx="68150">
                  <c:v>-11.574999999999989</c:v>
                </c:pt>
                <c:pt idx="68151">
                  <c:v>-11.573000000000008</c:v>
                </c:pt>
                <c:pt idx="68152">
                  <c:v>-11.570999999999998</c:v>
                </c:pt>
                <c:pt idx="68153">
                  <c:v>-11.568999999999988</c:v>
                </c:pt>
                <c:pt idx="68154">
                  <c:v>-11.567000000000007</c:v>
                </c:pt>
                <c:pt idx="68155">
                  <c:v>-11.564999999999998</c:v>
                </c:pt>
                <c:pt idx="68156">
                  <c:v>-11.562999999999988</c:v>
                </c:pt>
                <c:pt idx="68157">
                  <c:v>-11.561000000000007</c:v>
                </c:pt>
                <c:pt idx="68158">
                  <c:v>-11.558999999999997</c:v>
                </c:pt>
                <c:pt idx="68159">
                  <c:v>-11.556999999999988</c:v>
                </c:pt>
                <c:pt idx="68160">
                  <c:v>-11.555000000000007</c:v>
                </c:pt>
                <c:pt idx="68161">
                  <c:v>-11.552999999999997</c:v>
                </c:pt>
                <c:pt idx="68162">
                  <c:v>-11.550999999999988</c:v>
                </c:pt>
                <c:pt idx="68163">
                  <c:v>-11.549000000000007</c:v>
                </c:pt>
                <c:pt idx="68164">
                  <c:v>-11.546999999999997</c:v>
                </c:pt>
                <c:pt idx="68165">
                  <c:v>-11.544999999999987</c:v>
                </c:pt>
                <c:pt idx="68166">
                  <c:v>-11.543000000000006</c:v>
                </c:pt>
                <c:pt idx="68167">
                  <c:v>-11.540999999999997</c:v>
                </c:pt>
                <c:pt idx="68168">
                  <c:v>-11.538999999999987</c:v>
                </c:pt>
                <c:pt idx="68169">
                  <c:v>-11.537000000000006</c:v>
                </c:pt>
                <c:pt idx="68170">
                  <c:v>-11.534999999999997</c:v>
                </c:pt>
                <c:pt idx="68171">
                  <c:v>-11.532999999999987</c:v>
                </c:pt>
                <c:pt idx="68172">
                  <c:v>-11.531000000000006</c:v>
                </c:pt>
                <c:pt idx="68173">
                  <c:v>-11.528999999999996</c:v>
                </c:pt>
                <c:pt idx="68174">
                  <c:v>-11.526999999999987</c:v>
                </c:pt>
                <c:pt idx="68175">
                  <c:v>-11.525000000000006</c:v>
                </c:pt>
                <c:pt idx="68176">
                  <c:v>-11.522999999999996</c:v>
                </c:pt>
                <c:pt idx="68177">
                  <c:v>-11.520999999999987</c:v>
                </c:pt>
                <c:pt idx="68178">
                  <c:v>-11.519000000000005</c:v>
                </c:pt>
                <c:pt idx="68179">
                  <c:v>-11.516999999999996</c:v>
                </c:pt>
                <c:pt idx="68180">
                  <c:v>-11.514999999999986</c:v>
                </c:pt>
                <c:pt idx="68181">
                  <c:v>-11.513000000000005</c:v>
                </c:pt>
                <c:pt idx="68182">
                  <c:v>-11.510999999999996</c:v>
                </c:pt>
                <c:pt idx="68183">
                  <c:v>-11.508999999999986</c:v>
                </c:pt>
                <c:pt idx="68184">
                  <c:v>-11.507000000000005</c:v>
                </c:pt>
                <c:pt idx="68185">
                  <c:v>-11.504999999999995</c:v>
                </c:pt>
                <c:pt idx="68186">
                  <c:v>-11.502999999999986</c:v>
                </c:pt>
                <c:pt idx="68187">
                  <c:v>-11.501000000000005</c:v>
                </c:pt>
                <c:pt idx="68188">
                  <c:v>-11.498999999999995</c:v>
                </c:pt>
                <c:pt idx="68189">
                  <c:v>-11.497000000000014</c:v>
                </c:pt>
                <c:pt idx="68190">
                  <c:v>-11.495000000000005</c:v>
                </c:pt>
                <c:pt idx="68191">
                  <c:v>-11.492999999999995</c:v>
                </c:pt>
                <c:pt idx="68192">
                  <c:v>-11.491000000000014</c:v>
                </c:pt>
                <c:pt idx="68193">
                  <c:v>-11.489000000000004</c:v>
                </c:pt>
                <c:pt idx="68194">
                  <c:v>-11.486999999999995</c:v>
                </c:pt>
                <c:pt idx="68195">
                  <c:v>-11.485000000000014</c:v>
                </c:pt>
                <c:pt idx="68196">
                  <c:v>-11.483000000000004</c:v>
                </c:pt>
                <c:pt idx="68197">
                  <c:v>-11.480999999999995</c:v>
                </c:pt>
                <c:pt idx="68198">
                  <c:v>-11.479000000000013</c:v>
                </c:pt>
                <c:pt idx="68199">
                  <c:v>-11.477000000000004</c:v>
                </c:pt>
                <c:pt idx="68200">
                  <c:v>-11.474999999999994</c:v>
                </c:pt>
                <c:pt idx="68201">
                  <c:v>-11.473000000000013</c:v>
                </c:pt>
                <c:pt idx="68202">
                  <c:v>-11.471000000000004</c:v>
                </c:pt>
                <c:pt idx="68203">
                  <c:v>-11.468999999999994</c:v>
                </c:pt>
                <c:pt idx="68204">
                  <c:v>-11.467000000000013</c:v>
                </c:pt>
                <c:pt idx="68205">
                  <c:v>-11.465000000000003</c:v>
                </c:pt>
                <c:pt idx="68206">
                  <c:v>-11.462999999999994</c:v>
                </c:pt>
                <c:pt idx="68207">
                  <c:v>-11.461000000000013</c:v>
                </c:pt>
                <c:pt idx="68208">
                  <c:v>-11.459000000000003</c:v>
                </c:pt>
                <c:pt idx="68209">
                  <c:v>-11.456999999999994</c:v>
                </c:pt>
                <c:pt idx="68210">
                  <c:v>-11.455000000000013</c:v>
                </c:pt>
                <c:pt idx="68211">
                  <c:v>-11.453000000000003</c:v>
                </c:pt>
                <c:pt idx="68212">
                  <c:v>-11.450999999999993</c:v>
                </c:pt>
                <c:pt idx="68213">
                  <c:v>-11.449000000000012</c:v>
                </c:pt>
                <c:pt idx="68214">
                  <c:v>-11.447000000000003</c:v>
                </c:pt>
                <c:pt idx="68215">
                  <c:v>-11.444999999999993</c:v>
                </c:pt>
                <c:pt idx="68216">
                  <c:v>-11.443000000000012</c:v>
                </c:pt>
                <c:pt idx="68217">
                  <c:v>-11.441000000000003</c:v>
                </c:pt>
                <c:pt idx="68218">
                  <c:v>-11.438999999999993</c:v>
                </c:pt>
                <c:pt idx="68219">
                  <c:v>-11.437000000000012</c:v>
                </c:pt>
                <c:pt idx="68220">
                  <c:v>-11.435000000000002</c:v>
                </c:pt>
                <c:pt idx="68221">
                  <c:v>-11.432999999999993</c:v>
                </c:pt>
                <c:pt idx="68222">
                  <c:v>-11.431000000000012</c:v>
                </c:pt>
                <c:pt idx="68223">
                  <c:v>-11.429000000000002</c:v>
                </c:pt>
                <c:pt idx="68224">
                  <c:v>-11.426999999999992</c:v>
                </c:pt>
                <c:pt idx="68225">
                  <c:v>-11.425000000000011</c:v>
                </c:pt>
                <c:pt idx="68226">
                  <c:v>-11.423000000000002</c:v>
                </c:pt>
                <c:pt idx="68227">
                  <c:v>-11.420999999999992</c:v>
                </c:pt>
                <c:pt idx="68228">
                  <c:v>-11.419000000000011</c:v>
                </c:pt>
                <c:pt idx="68229">
                  <c:v>-11.417000000000002</c:v>
                </c:pt>
                <c:pt idx="68230">
                  <c:v>-11.414999999999992</c:v>
                </c:pt>
                <c:pt idx="68231">
                  <c:v>-11.413000000000011</c:v>
                </c:pt>
                <c:pt idx="68232">
                  <c:v>-11.411000000000001</c:v>
                </c:pt>
                <c:pt idx="68233">
                  <c:v>-11.408999999999992</c:v>
                </c:pt>
                <c:pt idx="68234">
                  <c:v>-11.407000000000011</c:v>
                </c:pt>
                <c:pt idx="68235">
                  <c:v>-11.405000000000001</c:v>
                </c:pt>
                <c:pt idx="68236">
                  <c:v>-11.402999999999992</c:v>
                </c:pt>
                <c:pt idx="68237">
                  <c:v>-11.40100000000001</c:v>
                </c:pt>
                <c:pt idx="68238">
                  <c:v>-11.399000000000001</c:v>
                </c:pt>
                <c:pt idx="68239">
                  <c:v>-11.396999999999991</c:v>
                </c:pt>
                <c:pt idx="68240">
                  <c:v>-11.39500000000001</c:v>
                </c:pt>
                <c:pt idx="68241">
                  <c:v>-11.393000000000001</c:v>
                </c:pt>
                <c:pt idx="68242">
                  <c:v>-11.390999999999991</c:v>
                </c:pt>
                <c:pt idx="68243">
                  <c:v>-11.38900000000001</c:v>
                </c:pt>
                <c:pt idx="68244">
                  <c:v>-11.387</c:v>
                </c:pt>
                <c:pt idx="68245">
                  <c:v>-11.384999999999991</c:v>
                </c:pt>
                <c:pt idx="68246">
                  <c:v>-11.38300000000001</c:v>
                </c:pt>
                <c:pt idx="68247">
                  <c:v>-11.381</c:v>
                </c:pt>
                <c:pt idx="68248">
                  <c:v>-11.378999999999991</c:v>
                </c:pt>
                <c:pt idx="68249">
                  <c:v>-11.37700000000001</c:v>
                </c:pt>
                <c:pt idx="68250">
                  <c:v>-11.375</c:v>
                </c:pt>
                <c:pt idx="68251">
                  <c:v>-11.37299999999999</c:v>
                </c:pt>
                <c:pt idx="68252">
                  <c:v>-11.371000000000009</c:v>
                </c:pt>
                <c:pt idx="68253">
                  <c:v>-11.369</c:v>
                </c:pt>
                <c:pt idx="68254">
                  <c:v>-11.36699999999999</c:v>
                </c:pt>
                <c:pt idx="68255">
                  <c:v>-11.365000000000009</c:v>
                </c:pt>
                <c:pt idx="68256">
                  <c:v>-11.363</c:v>
                </c:pt>
                <c:pt idx="68257">
                  <c:v>-11.36099999999999</c:v>
                </c:pt>
                <c:pt idx="68258">
                  <c:v>-11.359000000000009</c:v>
                </c:pt>
                <c:pt idx="68259">
                  <c:v>-11.356999999999999</c:v>
                </c:pt>
                <c:pt idx="68260">
                  <c:v>-11.35499999999999</c:v>
                </c:pt>
                <c:pt idx="68261">
                  <c:v>-11.353000000000009</c:v>
                </c:pt>
                <c:pt idx="68262">
                  <c:v>-11.350999999999999</c:v>
                </c:pt>
                <c:pt idx="68263">
                  <c:v>-11.34899999999999</c:v>
                </c:pt>
                <c:pt idx="68264">
                  <c:v>-11.347000000000008</c:v>
                </c:pt>
                <c:pt idx="68265">
                  <c:v>-11.344999999999999</c:v>
                </c:pt>
                <c:pt idx="68266">
                  <c:v>-11.342999999999989</c:v>
                </c:pt>
                <c:pt idx="68267">
                  <c:v>-11.341000000000008</c:v>
                </c:pt>
                <c:pt idx="68268">
                  <c:v>-11.338999999999999</c:v>
                </c:pt>
                <c:pt idx="68269">
                  <c:v>-11.336999999999989</c:v>
                </c:pt>
                <c:pt idx="68270">
                  <c:v>-11.335000000000008</c:v>
                </c:pt>
                <c:pt idx="68271">
                  <c:v>-11.332999999999998</c:v>
                </c:pt>
                <c:pt idx="68272">
                  <c:v>-11.330999999999989</c:v>
                </c:pt>
                <c:pt idx="68273">
                  <c:v>-11.329000000000008</c:v>
                </c:pt>
                <c:pt idx="68274">
                  <c:v>-11.326999999999998</c:v>
                </c:pt>
                <c:pt idx="68275">
                  <c:v>-11.324999999999989</c:v>
                </c:pt>
                <c:pt idx="68276">
                  <c:v>-11.323000000000008</c:v>
                </c:pt>
                <c:pt idx="68277">
                  <c:v>-11.320999999999998</c:v>
                </c:pt>
                <c:pt idx="68278">
                  <c:v>-11.318999999999988</c:v>
                </c:pt>
                <c:pt idx="68279">
                  <c:v>-11.317000000000007</c:v>
                </c:pt>
                <c:pt idx="68280">
                  <c:v>-11.314999999999998</c:v>
                </c:pt>
                <c:pt idx="68281">
                  <c:v>-11.312999999999988</c:v>
                </c:pt>
                <c:pt idx="68282">
                  <c:v>-11.311000000000007</c:v>
                </c:pt>
                <c:pt idx="68283">
                  <c:v>-11.308999999999997</c:v>
                </c:pt>
                <c:pt idx="68284">
                  <c:v>-11.306999999999988</c:v>
                </c:pt>
                <c:pt idx="68285">
                  <c:v>-11.305000000000007</c:v>
                </c:pt>
                <c:pt idx="68286">
                  <c:v>-11.302999999999997</c:v>
                </c:pt>
                <c:pt idx="68287">
                  <c:v>-11.300999999999988</c:v>
                </c:pt>
                <c:pt idx="68288">
                  <c:v>-11.299000000000007</c:v>
                </c:pt>
                <c:pt idx="68289">
                  <c:v>-11.296999999999997</c:v>
                </c:pt>
                <c:pt idx="68290">
                  <c:v>-11.294999999999987</c:v>
                </c:pt>
                <c:pt idx="68291">
                  <c:v>-11.293000000000006</c:v>
                </c:pt>
                <c:pt idx="68292">
                  <c:v>-11.290999999999997</c:v>
                </c:pt>
                <c:pt idx="68293">
                  <c:v>-11.288999999999987</c:v>
                </c:pt>
                <c:pt idx="68294">
                  <c:v>-11.287000000000006</c:v>
                </c:pt>
                <c:pt idx="68295">
                  <c:v>-11.284999999999997</c:v>
                </c:pt>
                <c:pt idx="68296">
                  <c:v>-11.282999999999987</c:v>
                </c:pt>
                <c:pt idx="68297">
                  <c:v>-11.281000000000006</c:v>
                </c:pt>
                <c:pt idx="68298">
                  <c:v>-11.278999999999996</c:v>
                </c:pt>
                <c:pt idx="68299">
                  <c:v>-11.276999999999987</c:v>
                </c:pt>
                <c:pt idx="68300">
                  <c:v>-11.275000000000006</c:v>
                </c:pt>
                <c:pt idx="68301">
                  <c:v>-11.272999999999996</c:v>
                </c:pt>
                <c:pt idx="68302">
                  <c:v>-11.270999999999987</c:v>
                </c:pt>
                <c:pt idx="68303">
                  <c:v>-11.269000000000005</c:v>
                </c:pt>
                <c:pt idx="68304">
                  <c:v>-11.266999999999996</c:v>
                </c:pt>
                <c:pt idx="68305">
                  <c:v>-11.264999999999986</c:v>
                </c:pt>
                <c:pt idx="68306">
                  <c:v>-11.263000000000005</c:v>
                </c:pt>
                <c:pt idx="68307">
                  <c:v>-11.260999999999996</c:v>
                </c:pt>
                <c:pt idx="68308">
                  <c:v>-11.258999999999986</c:v>
                </c:pt>
                <c:pt idx="68309">
                  <c:v>-11.257000000000005</c:v>
                </c:pt>
                <c:pt idx="68310">
                  <c:v>-11.254999999999995</c:v>
                </c:pt>
                <c:pt idx="68311">
                  <c:v>-11.252999999999986</c:v>
                </c:pt>
                <c:pt idx="68312">
                  <c:v>-11.251000000000005</c:v>
                </c:pt>
                <c:pt idx="68313">
                  <c:v>-11.248999999999995</c:v>
                </c:pt>
                <c:pt idx="68314">
                  <c:v>-11.247000000000014</c:v>
                </c:pt>
                <c:pt idx="68315">
                  <c:v>-11.245000000000005</c:v>
                </c:pt>
                <c:pt idx="68316">
                  <c:v>-11.242999999999995</c:v>
                </c:pt>
                <c:pt idx="68317">
                  <c:v>-11.241000000000014</c:v>
                </c:pt>
                <c:pt idx="68318">
                  <c:v>-11.239000000000004</c:v>
                </c:pt>
                <c:pt idx="68319">
                  <c:v>-11.236999999999995</c:v>
                </c:pt>
                <c:pt idx="68320">
                  <c:v>-11.235000000000014</c:v>
                </c:pt>
                <c:pt idx="68321">
                  <c:v>-11.233000000000004</c:v>
                </c:pt>
                <c:pt idx="68322">
                  <c:v>-11.230999999999995</c:v>
                </c:pt>
                <c:pt idx="68323">
                  <c:v>-11.229000000000013</c:v>
                </c:pt>
                <c:pt idx="68324">
                  <c:v>-11.227000000000004</c:v>
                </c:pt>
                <c:pt idx="68325">
                  <c:v>-11.224999999999994</c:v>
                </c:pt>
                <c:pt idx="68326">
                  <c:v>-11.223000000000013</c:v>
                </c:pt>
                <c:pt idx="68327">
                  <c:v>-11.221000000000004</c:v>
                </c:pt>
                <c:pt idx="68328">
                  <c:v>-11.218999999999994</c:v>
                </c:pt>
                <c:pt idx="68329">
                  <c:v>-11.217000000000013</c:v>
                </c:pt>
                <c:pt idx="68330">
                  <c:v>-11.215000000000003</c:v>
                </c:pt>
                <c:pt idx="68331">
                  <c:v>-11.212999999999994</c:v>
                </c:pt>
                <c:pt idx="68332">
                  <c:v>-11.211000000000013</c:v>
                </c:pt>
                <c:pt idx="68333">
                  <c:v>-11.209000000000003</c:v>
                </c:pt>
                <c:pt idx="68334">
                  <c:v>-11.206999999999994</c:v>
                </c:pt>
                <c:pt idx="68335">
                  <c:v>-11.205000000000013</c:v>
                </c:pt>
                <c:pt idx="68336">
                  <c:v>-11.203000000000003</c:v>
                </c:pt>
                <c:pt idx="68337">
                  <c:v>-11.200999999999993</c:v>
                </c:pt>
                <c:pt idx="68338">
                  <c:v>-11.199000000000012</c:v>
                </c:pt>
                <c:pt idx="68339">
                  <c:v>-11.197000000000003</c:v>
                </c:pt>
                <c:pt idx="68340">
                  <c:v>-11.194999999999993</c:v>
                </c:pt>
                <c:pt idx="68341">
                  <c:v>-11.193000000000012</c:v>
                </c:pt>
                <c:pt idx="68342">
                  <c:v>-11.191000000000003</c:v>
                </c:pt>
                <c:pt idx="68343">
                  <c:v>-11.188999999999993</c:v>
                </c:pt>
                <c:pt idx="68344">
                  <c:v>-11.187000000000012</c:v>
                </c:pt>
                <c:pt idx="68345">
                  <c:v>-11.185000000000002</c:v>
                </c:pt>
                <c:pt idx="68346">
                  <c:v>-11.182999999999993</c:v>
                </c:pt>
                <c:pt idx="68347">
                  <c:v>-11.181000000000012</c:v>
                </c:pt>
                <c:pt idx="68348">
                  <c:v>-11.179000000000002</c:v>
                </c:pt>
                <c:pt idx="68349">
                  <c:v>-11.176999999999992</c:v>
                </c:pt>
                <c:pt idx="68350">
                  <c:v>-11.175000000000011</c:v>
                </c:pt>
                <c:pt idx="68351">
                  <c:v>-11.173000000000002</c:v>
                </c:pt>
                <c:pt idx="68352">
                  <c:v>-11.170999999999992</c:v>
                </c:pt>
                <c:pt idx="68353">
                  <c:v>-11.169000000000011</c:v>
                </c:pt>
                <c:pt idx="68354">
                  <c:v>-11.167000000000002</c:v>
                </c:pt>
                <c:pt idx="68355">
                  <c:v>-11.164999999999992</c:v>
                </c:pt>
                <c:pt idx="68356">
                  <c:v>-11.163000000000011</c:v>
                </c:pt>
                <c:pt idx="68357">
                  <c:v>-11.161000000000001</c:v>
                </c:pt>
                <c:pt idx="68358">
                  <c:v>-11.158999999999992</c:v>
                </c:pt>
                <c:pt idx="68359">
                  <c:v>-11.157000000000011</c:v>
                </c:pt>
                <c:pt idx="68360">
                  <c:v>-11.155000000000001</c:v>
                </c:pt>
                <c:pt idx="68361">
                  <c:v>-11.152999999999992</c:v>
                </c:pt>
                <c:pt idx="68362">
                  <c:v>-11.15100000000001</c:v>
                </c:pt>
                <c:pt idx="68363">
                  <c:v>-11.149000000000001</c:v>
                </c:pt>
                <c:pt idx="68364">
                  <c:v>-11.146999999999991</c:v>
                </c:pt>
                <c:pt idx="68365">
                  <c:v>-11.14500000000001</c:v>
                </c:pt>
                <c:pt idx="68366">
                  <c:v>-11.143000000000001</c:v>
                </c:pt>
                <c:pt idx="68367">
                  <c:v>-11.140999999999991</c:v>
                </c:pt>
                <c:pt idx="68368">
                  <c:v>-11.13900000000001</c:v>
                </c:pt>
                <c:pt idx="68369">
                  <c:v>-11.137</c:v>
                </c:pt>
                <c:pt idx="68370">
                  <c:v>-11.134999999999991</c:v>
                </c:pt>
                <c:pt idx="68371">
                  <c:v>-11.13300000000001</c:v>
                </c:pt>
                <c:pt idx="68372">
                  <c:v>-11.131</c:v>
                </c:pt>
                <c:pt idx="68373">
                  <c:v>-11.128999999999991</c:v>
                </c:pt>
                <c:pt idx="68374">
                  <c:v>-11.12700000000001</c:v>
                </c:pt>
                <c:pt idx="68375">
                  <c:v>-11.125</c:v>
                </c:pt>
                <c:pt idx="68376">
                  <c:v>-11.12299999999999</c:v>
                </c:pt>
                <c:pt idx="68377">
                  <c:v>-11.121000000000009</c:v>
                </c:pt>
                <c:pt idx="68378">
                  <c:v>-11.119</c:v>
                </c:pt>
                <c:pt idx="68379">
                  <c:v>-11.11699999999999</c:v>
                </c:pt>
                <c:pt idx="68380">
                  <c:v>-11.115000000000009</c:v>
                </c:pt>
                <c:pt idx="68381">
                  <c:v>-11.113</c:v>
                </c:pt>
                <c:pt idx="68382">
                  <c:v>-11.11099999999999</c:v>
                </c:pt>
                <c:pt idx="68383">
                  <c:v>-11.109000000000009</c:v>
                </c:pt>
                <c:pt idx="68384">
                  <c:v>-11.106999999999999</c:v>
                </c:pt>
                <c:pt idx="68385">
                  <c:v>-11.10499999999999</c:v>
                </c:pt>
                <c:pt idx="68386">
                  <c:v>-11.103000000000009</c:v>
                </c:pt>
                <c:pt idx="68387">
                  <c:v>-11.100999999999999</c:v>
                </c:pt>
                <c:pt idx="68388">
                  <c:v>-11.09899999999999</c:v>
                </c:pt>
                <c:pt idx="68389">
                  <c:v>-11.097000000000008</c:v>
                </c:pt>
                <c:pt idx="68390">
                  <c:v>-11.094999999999999</c:v>
                </c:pt>
                <c:pt idx="68391">
                  <c:v>-11.092999999999989</c:v>
                </c:pt>
                <c:pt idx="68392">
                  <c:v>-11.091000000000008</c:v>
                </c:pt>
                <c:pt idx="68393">
                  <c:v>-11.088999999999999</c:v>
                </c:pt>
                <c:pt idx="68394">
                  <c:v>-11.086999999999989</c:v>
                </c:pt>
                <c:pt idx="68395">
                  <c:v>-11.085000000000008</c:v>
                </c:pt>
                <c:pt idx="68396">
                  <c:v>-11.082999999999998</c:v>
                </c:pt>
                <c:pt idx="68397">
                  <c:v>-11.080999999999989</c:v>
                </c:pt>
                <c:pt idx="68398">
                  <c:v>-11.079000000000008</c:v>
                </c:pt>
                <c:pt idx="68399">
                  <c:v>-11.076999999999998</c:v>
                </c:pt>
                <c:pt idx="68400">
                  <c:v>-11.074999999999989</c:v>
                </c:pt>
                <c:pt idx="68401">
                  <c:v>-11.073000000000008</c:v>
                </c:pt>
                <c:pt idx="68402">
                  <c:v>-11.070999999999998</c:v>
                </c:pt>
                <c:pt idx="68403">
                  <c:v>-11.068999999999988</c:v>
                </c:pt>
                <c:pt idx="68404">
                  <c:v>-11.067000000000007</c:v>
                </c:pt>
                <c:pt idx="68405">
                  <c:v>-11.064999999999998</c:v>
                </c:pt>
                <c:pt idx="68406">
                  <c:v>-11.062999999999988</c:v>
                </c:pt>
                <c:pt idx="68407">
                  <c:v>-11.061000000000007</c:v>
                </c:pt>
                <c:pt idx="68408">
                  <c:v>-11.058999999999997</c:v>
                </c:pt>
                <c:pt idx="68409">
                  <c:v>-11.056999999999988</c:v>
                </c:pt>
                <c:pt idx="68410">
                  <c:v>-11.055000000000007</c:v>
                </c:pt>
                <c:pt idx="68411">
                  <c:v>-11.052999999999997</c:v>
                </c:pt>
                <c:pt idx="68412">
                  <c:v>-11.050999999999988</c:v>
                </c:pt>
                <c:pt idx="68413">
                  <c:v>-11.049000000000007</c:v>
                </c:pt>
                <c:pt idx="68414">
                  <c:v>-11.046999999999997</c:v>
                </c:pt>
                <c:pt idx="68415">
                  <c:v>-11.044999999999987</c:v>
                </c:pt>
                <c:pt idx="68416">
                  <c:v>-11.043000000000006</c:v>
                </c:pt>
                <c:pt idx="68417">
                  <c:v>-11.040999999999997</c:v>
                </c:pt>
                <c:pt idx="68418">
                  <c:v>-11.038999999999987</c:v>
                </c:pt>
                <c:pt idx="68419">
                  <c:v>-11.037000000000006</c:v>
                </c:pt>
                <c:pt idx="68420">
                  <c:v>-11.034999999999997</c:v>
                </c:pt>
                <c:pt idx="68421">
                  <c:v>-11.032999999999987</c:v>
                </c:pt>
                <c:pt idx="68422">
                  <c:v>-11.031000000000006</c:v>
                </c:pt>
                <c:pt idx="68423">
                  <c:v>-11.028999999999996</c:v>
                </c:pt>
                <c:pt idx="68424">
                  <c:v>-11.026999999999987</c:v>
                </c:pt>
                <c:pt idx="68425">
                  <c:v>-11.025000000000006</c:v>
                </c:pt>
                <c:pt idx="68426">
                  <c:v>-11.022999999999996</c:v>
                </c:pt>
                <c:pt idx="68427">
                  <c:v>-11.020999999999987</c:v>
                </c:pt>
                <c:pt idx="68428">
                  <c:v>-11.019000000000005</c:v>
                </c:pt>
                <c:pt idx="68429">
                  <c:v>-11.016999999999996</c:v>
                </c:pt>
                <c:pt idx="68430">
                  <c:v>-11.014999999999986</c:v>
                </c:pt>
                <c:pt idx="68431">
                  <c:v>-11.013000000000005</c:v>
                </c:pt>
                <c:pt idx="68432">
                  <c:v>-11.010999999999996</c:v>
                </c:pt>
                <c:pt idx="68433">
                  <c:v>-11.008999999999986</c:v>
                </c:pt>
                <c:pt idx="68434">
                  <c:v>-11.007000000000005</c:v>
                </c:pt>
                <c:pt idx="68435">
                  <c:v>-11.004999999999995</c:v>
                </c:pt>
                <c:pt idx="68436">
                  <c:v>-11.002999999999986</c:v>
                </c:pt>
                <c:pt idx="68437">
                  <c:v>-11.001000000000005</c:v>
                </c:pt>
                <c:pt idx="68438">
                  <c:v>-10.998999999999995</c:v>
                </c:pt>
                <c:pt idx="68439">
                  <c:v>-10.997000000000014</c:v>
                </c:pt>
                <c:pt idx="68440">
                  <c:v>-10.995000000000005</c:v>
                </c:pt>
                <c:pt idx="68441">
                  <c:v>-10.992999999999995</c:v>
                </c:pt>
                <c:pt idx="68442">
                  <c:v>-10.991000000000014</c:v>
                </c:pt>
                <c:pt idx="68443">
                  <c:v>-10.989000000000004</c:v>
                </c:pt>
                <c:pt idx="68444">
                  <c:v>-10.986999999999995</c:v>
                </c:pt>
                <c:pt idx="68445">
                  <c:v>-10.985000000000014</c:v>
                </c:pt>
                <c:pt idx="68446">
                  <c:v>-10.983000000000004</c:v>
                </c:pt>
                <c:pt idx="68447">
                  <c:v>-10.980999999999995</c:v>
                </c:pt>
                <c:pt idx="68448">
                  <c:v>-10.979000000000013</c:v>
                </c:pt>
                <c:pt idx="68449">
                  <c:v>-10.977000000000004</c:v>
                </c:pt>
                <c:pt idx="68450">
                  <c:v>-10.974999999999994</c:v>
                </c:pt>
                <c:pt idx="68451">
                  <c:v>-10.973000000000013</c:v>
                </c:pt>
                <c:pt idx="68452">
                  <c:v>-10.971000000000004</c:v>
                </c:pt>
                <c:pt idx="68453">
                  <c:v>-10.968999999999994</c:v>
                </c:pt>
                <c:pt idx="68454">
                  <c:v>-10.967000000000013</c:v>
                </c:pt>
                <c:pt idx="68455">
                  <c:v>-10.965000000000003</c:v>
                </c:pt>
                <c:pt idx="68456">
                  <c:v>-10.962999999999994</c:v>
                </c:pt>
                <c:pt idx="68457">
                  <c:v>-10.961000000000013</c:v>
                </c:pt>
                <c:pt idx="68458">
                  <c:v>-10.959000000000003</c:v>
                </c:pt>
                <c:pt idx="68459">
                  <c:v>-10.956999999999994</c:v>
                </c:pt>
                <c:pt idx="68460">
                  <c:v>-10.955000000000013</c:v>
                </c:pt>
                <c:pt idx="68461">
                  <c:v>-10.953000000000003</c:v>
                </c:pt>
                <c:pt idx="68462">
                  <c:v>-10.950999999999993</c:v>
                </c:pt>
                <c:pt idx="68463">
                  <c:v>-10.949000000000012</c:v>
                </c:pt>
                <c:pt idx="68464">
                  <c:v>-10.947000000000003</c:v>
                </c:pt>
                <c:pt idx="68465">
                  <c:v>-10.944999999999993</c:v>
                </c:pt>
                <c:pt idx="68466">
                  <c:v>-10.943000000000012</c:v>
                </c:pt>
                <c:pt idx="68467">
                  <c:v>-10.941000000000003</c:v>
                </c:pt>
                <c:pt idx="68468">
                  <c:v>-10.938999999999993</c:v>
                </c:pt>
                <c:pt idx="68469">
                  <c:v>-10.937000000000012</c:v>
                </c:pt>
                <c:pt idx="68470">
                  <c:v>-10.935000000000002</c:v>
                </c:pt>
                <c:pt idx="68471">
                  <c:v>-10.932999999999993</c:v>
                </c:pt>
                <c:pt idx="68472">
                  <c:v>-10.931000000000012</c:v>
                </c:pt>
                <c:pt idx="68473">
                  <c:v>-10.929000000000002</c:v>
                </c:pt>
                <c:pt idx="68474">
                  <c:v>-10.926999999999992</c:v>
                </c:pt>
                <c:pt idx="68475">
                  <c:v>-10.925000000000011</c:v>
                </c:pt>
                <c:pt idx="68476">
                  <c:v>-10.923000000000002</c:v>
                </c:pt>
                <c:pt idx="68477">
                  <c:v>-10.920999999999992</c:v>
                </c:pt>
                <c:pt idx="68478">
                  <c:v>-10.919000000000011</c:v>
                </c:pt>
                <c:pt idx="68479">
                  <c:v>-10.917000000000002</c:v>
                </c:pt>
                <c:pt idx="68480">
                  <c:v>-10.914999999999992</c:v>
                </c:pt>
                <c:pt idx="68481">
                  <c:v>-10.913000000000011</c:v>
                </c:pt>
                <c:pt idx="68482">
                  <c:v>-10.911000000000001</c:v>
                </c:pt>
                <c:pt idx="68483">
                  <c:v>-10.908999999999992</c:v>
                </c:pt>
                <c:pt idx="68484">
                  <c:v>-10.907000000000011</c:v>
                </c:pt>
                <c:pt idx="68485">
                  <c:v>-10.905000000000001</c:v>
                </c:pt>
                <c:pt idx="68486">
                  <c:v>-10.902999999999992</c:v>
                </c:pt>
                <c:pt idx="68487">
                  <c:v>-10.90100000000001</c:v>
                </c:pt>
                <c:pt idx="68488">
                  <c:v>-10.899000000000001</c:v>
                </c:pt>
                <c:pt idx="68489">
                  <c:v>-10.896999999999991</c:v>
                </c:pt>
                <c:pt idx="68490">
                  <c:v>-10.89500000000001</c:v>
                </c:pt>
                <c:pt idx="68491">
                  <c:v>-10.893000000000001</c:v>
                </c:pt>
                <c:pt idx="68492">
                  <c:v>-10.890999999999991</c:v>
                </c:pt>
                <c:pt idx="68493">
                  <c:v>-10.88900000000001</c:v>
                </c:pt>
                <c:pt idx="68494">
                  <c:v>-10.887</c:v>
                </c:pt>
                <c:pt idx="68495">
                  <c:v>-10.884999999999991</c:v>
                </c:pt>
                <c:pt idx="68496">
                  <c:v>-10.88300000000001</c:v>
                </c:pt>
                <c:pt idx="68497">
                  <c:v>-10.881</c:v>
                </c:pt>
                <c:pt idx="68498">
                  <c:v>-10.878999999999991</c:v>
                </c:pt>
                <c:pt idx="68499">
                  <c:v>-10.87700000000001</c:v>
                </c:pt>
                <c:pt idx="68500">
                  <c:v>-10.875</c:v>
                </c:pt>
                <c:pt idx="68501">
                  <c:v>-10.87299999999999</c:v>
                </c:pt>
                <c:pt idx="68502">
                  <c:v>-10.871000000000009</c:v>
                </c:pt>
                <c:pt idx="68503">
                  <c:v>-10.869</c:v>
                </c:pt>
                <c:pt idx="68504">
                  <c:v>-10.86699999999999</c:v>
                </c:pt>
                <c:pt idx="68505">
                  <c:v>-10.865000000000009</c:v>
                </c:pt>
                <c:pt idx="68506">
                  <c:v>-10.863</c:v>
                </c:pt>
                <c:pt idx="68507">
                  <c:v>-10.86099999999999</c:v>
                </c:pt>
                <c:pt idx="68508">
                  <c:v>-10.859000000000009</c:v>
                </c:pt>
                <c:pt idx="68509">
                  <c:v>-10.856999999999999</c:v>
                </c:pt>
                <c:pt idx="68510">
                  <c:v>-10.85499999999999</c:v>
                </c:pt>
                <c:pt idx="68511">
                  <c:v>-10.853000000000009</c:v>
                </c:pt>
                <c:pt idx="68512">
                  <c:v>-10.850999999999999</c:v>
                </c:pt>
                <c:pt idx="68513">
                  <c:v>-10.84899999999999</c:v>
                </c:pt>
                <c:pt idx="68514">
                  <c:v>-10.847000000000008</c:v>
                </c:pt>
                <c:pt idx="68515">
                  <c:v>-10.844999999999999</c:v>
                </c:pt>
                <c:pt idx="68516">
                  <c:v>-10.842999999999989</c:v>
                </c:pt>
                <c:pt idx="68517">
                  <c:v>-10.841000000000008</c:v>
                </c:pt>
                <c:pt idx="68518">
                  <c:v>-10.838999999999999</c:v>
                </c:pt>
                <c:pt idx="68519">
                  <c:v>-10.836999999999989</c:v>
                </c:pt>
                <c:pt idx="68520">
                  <c:v>-10.835000000000008</c:v>
                </c:pt>
                <c:pt idx="68521">
                  <c:v>-10.832999999999998</c:v>
                </c:pt>
                <c:pt idx="68522">
                  <c:v>-10.830999999999989</c:v>
                </c:pt>
                <c:pt idx="68523">
                  <c:v>-10.829000000000008</c:v>
                </c:pt>
                <c:pt idx="68524">
                  <c:v>-10.826999999999998</c:v>
                </c:pt>
                <c:pt idx="68525">
                  <c:v>-10.824999999999989</c:v>
                </c:pt>
                <c:pt idx="68526">
                  <c:v>-10.823000000000008</c:v>
                </c:pt>
                <c:pt idx="68527">
                  <c:v>-10.820999999999998</c:v>
                </c:pt>
                <c:pt idx="68528">
                  <c:v>-10.818999999999988</c:v>
                </c:pt>
                <c:pt idx="68529">
                  <c:v>-10.817000000000007</c:v>
                </c:pt>
                <c:pt idx="68530">
                  <c:v>-10.814999999999998</c:v>
                </c:pt>
                <c:pt idx="68531">
                  <c:v>-10.812999999999988</c:v>
                </c:pt>
                <c:pt idx="68532">
                  <c:v>-10.811000000000007</c:v>
                </c:pt>
                <c:pt idx="68533">
                  <c:v>-10.808999999999997</c:v>
                </c:pt>
                <c:pt idx="68534">
                  <c:v>-10.806999999999988</c:v>
                </c:pt>
                <c:pt idx="68535">
                  <c:v>-10.805000000000007</c:v>
                </c:pt>
                <c:pt idx="68536">
                  <c:v>-10.802999999999997</c:v>
                </c:pt>
                <c:pt idx="68537">
                  <c:v>-10.800999999999988</c:v>
                </c:pt>
                <c:pt idx="68538">
                  <c:v>-10.799000000000007</c:v>
                </c:pt>
                <c:pt idx="68539">
                  <c:v>-10.796999999999997</c:v>
                </c:pt>
                <c:pt idx="68540">
                  <c:v>-10.794999999999987</c:v>
                </c:pt>
                <c:pt idx="68541">
                  <c:v>-10.793000000000006</c:v>
                </c:pt>
                <c:pt idx="68542">
                  <c:v>-10.790999999999997</c:v>
                </c:pt>
                <c:pt idx="68543">
                  <c:v>-10.788999999999987</c:v>
                </c:pt>
                <c:pt idx="68544">
                  <c:v>-10.787000000000006</c:v>
                </c:pt>
                <c:pt idx="68545">
                  <c:v>-10.784999999999997</c:v>
                </c:pt>
                <c:pt idx="68546">
                  <c:v>-10.782999999999987</c:v>
                </c:pt>
                <c:pt idx="68547">
                  <c:v>-10.781000000000006</c:v>
                </c:pt>
                <c:pt idx="68548">
                  <c:v>-10.778999999999996</c:v>
                </c:pt>
                <c:pt idx="68549">
                  <c:v>-10.776999999999987</c:v>
                </c:pt>
                <c:pt idx="68550">
                  <c:v>-10.775000000000006</c:v>
                </c:pt>
                <c:pt idx="68551">
                  <c:v>-10.772999999999996</c:v>
                </c:pt>
                <c:pt idx="68552">
                  <c:v>-10.770999999999987</c:v>
                </c:pt>
                <c:pt idx="68553">
                  <c:v>-10.769000000000005</c:v>
                </c:pt>
                <c:pt idx="68554">
                  <c:v>-10.766999999999996</c:v>
                </c:pt>
                <c:pt idx="68555">
                  <c:v>-10.764999999999986</c:v>
                </c:pt>
                <c:pt idx="68556">
                  <c:v>-10.763000000000005</c:v>
                </c:pt>
                <c:pt idx="68557">
                  <c:v>-10.760999999999996</c:v>
                </c:pt>
                <c:pt idx="68558">
                  <c:v>-10.758999999999986</c:v>
                </c:pt>
                <c:pt idx="68559">
                  <c:v>-10.757000000000005</c:v>
                </c:pt>
                <c:pt idx="68560">
                  <c:v>-10.754999999999995</c:v>
                </c:pt>
                <c:pt idx="68561">
                  <c:v>-10.752999999999986</c:v>
                </c:pt>
                <c:pt idx="68562">
                  <c:v>-10.751000000000005</c:v>
                </c:pt>
                <c:pt idx="68563">
                  <c:v>-10.748999999999995</c:v>
                </c:pt>
                <c:pt idx="68564">
                  <c:v>-10.747000000000014</c:v>
                </c:pt>
                <c:pt idx="68565">
                  <c:v>-10.745000000000005</c:v>
                </c:pt>
                <c:pt idx="68566">
                  <c:v>-10.742999999999995</c:v>
                </c:pt>
                <c:pt idx="68567">
                  <c:v>-10.741000000000014</c:v>
                </c:pt>
                <c:pt idx="68568">
                  <c:v>-10.739000000000004</c:v>
                </c:pt>
                <c:pt idx="68569">
                  <c:v>-10.736999999999995</c:v>
                </c:pt>
                <c:pt idx="68570">
                  <c:v>-10.735000000000014</c:v>
                </c:pt>
                <c:pt idx="68571">
                  <c:v>-10.733000000000004</c:v>
                </c:pt>
                <c:pt idx="68572">
                  <c:v>-10.730999999999995</c:v>
                </c:pt>
                <c:pt idx="68573">
                  <c:v>-10.729000000000013</c:v>
                </c:pt>
                <c:pt idx="68574">
                  <c:v>-10.727000000000004</c:v>
                </c:pt>
                <c:pt idx="68575">
                  <c:v>-10.724999999999994</c:v>
                </c:pt>
                <c:pt idx="68576">
                  <c:v>-10.723000000000013</c:v>
                </c:pt>
                <c:pt idx="68577">
                  <c:v>-10.721000000000004</c:v>
                </c:pt>
                <c:pt idx="68578">
                  <c:v>-10.718999999999994</c:v>
                </c:pt>
                <c:pt idx="68579">
                  <c:v>-10.717000000000013</c:v>
                </c:pt>
                <c:pt idx="68580">
                  <c:v>-10.715000000000003</c:v>
                </c:pt>
                <c:pt idx="68581">
                  <c:v>-10.712999999999994</c:v>
                </c:pt>
                <c:pt idx="68582">
                  <c:v>-10.711000000000013</c:v>
                </c:pt>
                <c:pt idx="68583">
                  <c:v>-10.709000000000003</c:v>
                </c:pt>
                <c:pt idx="68584">
                  <c:v>-10.706999999999994</c:v>
                </c:pt>
                <c:pt idx="68585">
                  <c:v>-10.705000000000013</c:v>
                </c:pt>
                <c:pt idx="68586">
                  <c:v>-10.703000000000003</c:v>
                </c:pt>
                <c:pt idx="68587">
                  <c:v>-10.700999999999993</c:v>
                </c:pt>
                <c:pt idx="68588">
                  <c:v>-10.699000000000012</c:v>
                </c:pt>
                <c:pt idx="68589">
                  <c:v>-10.697000000000003</c:v>
                </c:pt>
                <c:pt idx="68590">
                  <c:v>-10.694999999999993</c:v>
                </c:pt>
                <c:pt idx="68591">
                  <c:v>-10.693000000000012</c:v>
                </c:pt>
                <c:pt idx="68592">
                  <c:v>-10.691000000000003</c:v>
                </c:pt>
                <c:pt idx="68593">
                  <c:v>-10.688999999999993</c:v>
                </c:pt>
                <c:pt idx="68594">
                  <c:v>-10.687000000000012</c:v>
                </c:pt>
                <c:pt idx="68595">
                  <c:v>-10.685000000000002</c:v>
                </c:pt>
                <c:pt idx="68596">
                  <c:v>-10.682999999999993</c:v>
                </c:pt>
                <c:pt idx="68597">
                  <c:v>-10.681000000000012</c:v>
                </c:pt>
                <c:pt idx="68598">
                  <c:v>-10.679000000000002</c:v>
                </c:pt>
                <c:pt idx="68599">
                  <c:v>-10.676999999999992</c:v>
                </c:pt>
                <c:pt idx="68600">
                  <c:v>-10.675000000000011</c:v>
                </c:pt>
                <c:pt idx="68601">
                  <c:v>-10.673000000000002</c:v>
                </c:pt>
                <c:pt idx="68602">
                  <c:v>-10.670999999999992</c:v>
                </c:pt>
                <c:pt idx="68603">
                  <c:v>-10.669000000000011</c:v>
                </c:pt>
                <c:pt idx="68604">
                  <c:v>-10.667000000000002</c:v>
                </c:pt>
                <c:pt idx="68605">
                  <c:v>-10.664999999999992</c:v>
                </c:pt>
                <c:pt idx="68606">
                  <c:v>-10.663000000000011</c:v>
                </c:pt>
                <c:pt idx="68607">
                  <c:v>-10.661000000000001</c:v>
                </c:pt>
                <c:pt idx="68608">
                  <c:v>-10.658999999999992</c:v>
                </c:pt>
                <c:pt idx="68609">
                  <c:v>-10.657000000000011</c:v>
                </c:pt>
                <c:pt idx="68610">
                  <c:v>-10.655000000000001</c:v>
                </c:pt>
                <c:pt idx="68611">
                  <c:v>-10.652999999999992</c:v>
                </c:pt>
                <c:pt idx="68612">
                  <c:v>-10.65100000000001</c:v>
                </c:pt>
                <c:pt idx="68613">
                  <c:v>-10.649000000000001</c:v>
                </c:pt>
                <c:pt idx="68614">
                  <c:v>-10.646999999999991</c:v>
                </c:pt>
                <c:pt idx="68615">
                  <c:v>-10.64500000000001</c:v>
                </c:pt>
                <c:pt idx="68616">
                  <c:v>-10.643000000000001</c:v>
                </c:pt>
                <c:pt idx="68617">
                  <c:v>-10.640999999999991</c:v>
                </c:pt>
                <c:pt idx="68618">
                  <c:v>-10.63900000000001</c:v>
                </c:pt>
                <c:pt idx="68619">
                  <c:v>-10.637</c:v>
                </c:pt>
                <c:pt idx="68620">
                  <c:v>-10.634999999999991</c:v>
                </c:pt>
                <c:pt idx="68621">
                  <c:v>-10.63300000000001</c:v>
                </c:pt>
                <c:pt idx="68622">
                  <c:v>-10.631</c:v>
                </c:pt>
                <c:pt idx="68623">
                  <c:v>-10.628999999999991</c:v>
                </c:pt>
                <c:pt idx="68624">
                  <c:v>-10.62700000000001</c:v>
                </c:pt>
                <c:pt idx="68625">
                  <c:v>-10.625</c:v>
                </c:pt>
                <c:pt idx="68626">
                  <c:v>-10.62299999999999</c:v>
                </c:pt>
                <c:pt idx="68627">
                  <c:v>-10.621000000000009</c:v>
                </c:pt>
                <c:pt idx="68628">
                  <c:v>-10.619</c:v>
                </c:pt>
                <c:pt idx="68629">
                  <c:v>-10.61699999999999</c:v>
                </c:pt>
                <c:pt idx="68630">
                  <c:v>-10.615000000000009</c:v>
                </c:pt>
                <c:pt idx="68631">
                  <c:v>-10.613</c:v>
                </c:pt>
                <c:pt idx="68632">
                  <c:v>-10.61099999999999</c:v>
                </c:pt>
                <c:pt idx="68633">
                  <c:v>-10.609000000000009</c:v>
                </c:pt>
                <c:pt idx="68634">
                  <c:v>-10.606999999999999</c:v>
                </c:pt>
                <c:pt idx="68635">
                  <c:v>-10.60499999999999</c:v>
                </c:pt>
                <c:pt idx="68636">
                  <c:v>-10.603000000000009</c:v>
                </c:pt>
                <c:pt idx="68637">
                  <c:v>-10.600999999999999</c:v>
                </c:pt>
                <c:pt idx="68638">
                  <c:v>-10.59899999999999</c:v>
                </c:pt>
                <c:pt idx="68639">
                  <c:v>-10.597000000000008</c:v>
                </c:pt>
                <c:pt idx="68640">
                  <c:v>-10.594999999999999</c:v>
                </c:pt>
                <c:pt idx="68641">
                  <c:v>-10.592999999999989</c:v>
                </c:pt>
                <c:pt idx="68642">
                  <c:v>-10.591000000000008</c:v>
                </c:pt>
                <c:pt idx="68643">
                  <c:v>-10.588999999999999</c:v>
                </c:pt>
                <c:pt idx="68644">
                  <c:v>-10.586999999999989</c:v>
                </c:pt>
                <c:pt idx="68645">
                  <c:v>-10.585000000000008</c:v>
                </c:pt>
                <c:pt idx="68646">
                  <c:v>-10.582999999999998</c:v>
                </c:pt>
                <c:pt idx="68647">
                  <c:v>-10.580999999999989</c:v>
                </c:pt>
                <c:pt idx="68648">
                  <c:v>-10.579000000000008</c:v>
                </c:pt>
                <c:pt idx="68649">
                  <c:v>-10.576999999999998</c:v>
                </c:pt>
                <c:pt idx="68650">
                  <c:v>-10.574999999999989</c:v>
                </c:pt>
                <c:pt idx="68651">
                  <c:v>-10.573000000000008</c:v>
                </c:pt>
                <c:pt idx="68652">
                  <c:v>-10.570999999999998</c:v>
                </c:pt>
                <c:pt idx="68653">
                  <c:v>-10.568999999999988</c:v>
                </c:pt>
                <c:pt idx="68654">
                  <c:v>-10.567000000000007</c:v>
                </c:pt>
                <c:pt idx="68655">
                  <c:v>-10.564999999999998</c:v>
                </c:pt>
                <c:pt idx="68656">
                  <c:v>-10.562999999999988</c:v>
                </c:pt>
                <c:pt idx="68657">
                  <c:v>-10.561000000000007</c:v>
                </c:pt>
                <c:pt idx="68658">
                  <c:v>-10.558999999999997</c:v>
                </c:pt>
                <c:pt idx="68659">
                  <c:v>-10.556999999999988</c:v>
                </c:pt>
                <c:pt idx="68660">
                  <c:v>-10.555000000000007</c:v>
                </c:pt>
                <c:pt idx="68661">
                  <c:v>-10.552999999999997</c:v>
                </c:pt>
                <c:pt idx="68662">
                  <c:v>-10.550999999999988</c:v>
                </c:pt>
                <c:pt idx="68663">
                  <c:v>-10.549000000000007</c:v>
                </c:pt>
                <c:pt idx="68664">
                  <c:v>-10.546999999999997</c:v>
                </c:pt>
                <c:pt idx="68665">
                  <c:v>-10.544999999999987</c:v>
                </c:pt>
                <c:pt idx="68666">
                  <c:v>-10.543000000000006</c:v>
                </c:pt>
                <c:pt idx="68667">
                  <c:v>-10.540999999999997</c:v>
                </c:pt>
                <c:pt idx="68668">
                  <c:v>-10.538999999999987</c:v>
                </c:pt>
                <c:pt idx="68669">
                  <c:v>-10.537000000000006</c:v>
                </c:pt>
                <c:pt idx="68670">
                  <c:v>-10.534999999999997</c:v>
                </c:pt>
                <c:pt idx="68671">
                  <c:v>-10.532999999999987</c:v>
                </c:pt>
                <c:pt idx="68672">
                  <c:v>-10.531000000000006</c:v>
                </c:pt>
                <c:pt idx="68673">
                  <c:v>-10.528999999999996</c:v>
                </c:pt>
                <c:pt idx="68674">
                  <c:v>-10.526999999999987</c:v>
                </c:pt>
                <c:pt idx="68675">
                  <c:v>-10.525000000000006</c:v>
                </c:pt>
                <c:pt idx="68676">
                  <c:v>-10.522999999999996</c:v>
                </c:pt>
                <c:pt idx="68677">
                  <c:v>-10.520999999999987</c:v>
                </c:pt>
                <c:pt idx="68678">
                  <c:v>-10.519000000000005</c:v>
                </c:pt>
                <c:pt idx="68679">
                  <c:v>-10.516999999999996</c:v>
                </c:pt>
                <c:pt idx="68680">
                  <c:v>-10.514999999999986</c:v>
                </c:pt>
                <c:pt idx="68681">
                  <c:v>-10.513000000000005</c:v>
                </c:pt>
                <c:pt idx="68682">
                  <c:v>-10.510999999999996</c:v>
                </c:pt>
                <c:pt idx="68683">
                  <c:v>-10.508999999999986</c:v>
                </c:pt>
                <c:pt idx="68684">
                  <c:v>-10.507000000000005</c:v>
                </c:pt>
                <c:pt idx="68685">
                  <c:v>-10.504999999999995</c:v>
                </c:pt>
                <c:pt idx="68686">
                  <c:v>-10.502999999999986</c:v>
                </c:pt>
                <c:pt idx="68687">
                  <c:v>-10.501000000000005</c:v>
                </c:pt>
                <c:pt idx="68688">
                  <c:v>-10.498999999999995</c:v>
                </c:pt>
                <c:pt idx="68689">
                  <c:v>-10.497000000000014</c:v>
                </c:pt>
                <c:pt idx="68690">
                  <c:v>-10.495000000000005</c:v>
                </c:pt>
                <c:pt idx="68691">
                  <c:v>-10.492999999999995</c:v>
                </c:pt>
                <c:pt idx="68692">
                  <c:v>-10.491000000000014</c:v>
                </c:pt>
                <c:pt idx="68693">
                  <c:v>-10.489000000000004</c:v>
                </c:pt>
                <c:pt idx="68694">
                  <c:v>-10.486999999999995</c:v>
                </c:pt>
                <c:pt idx="68695">
                  <c:v>-10.485000000000014</c:v>
                </c:pt>
                <c:pt idx="68696">
                  <c:v>-10.483000000000004</c:v>
                </c:pt>
                <c:pt idx="68697">
                  <c:v>-10.480999999999995</c:v>
                </c:pt>
                <c:pt idx="68698">
                  <c:v>-10.479000000000013</c:v>
                </c:pt>
                <c:pt idx="68699">
                  <c:v>-10.477000000000004</c:v>
                </c:pt>
                <c:pt idx="68700">
                  <c:v>-10.474999999999994</c:v>
                </c:pt>
                <c:pt idx="68701">
                  <c:v>-10.473000000000013</c:v>
                </c:pt>
                <c:pt idx="68702">
                  <c:v>-10.471000000000004</c:v>
                </c:pt>
                <c:pt idx="68703">
                  <c:v>-10.468999999999994</c:v>
                </c:pt>
                <c:pt idx="68704">
                  <c:v>-10.467000000000013</c:v>
                </c:pt>
                <c:pt idx="68705">
                  <c:v>-10.465000000000003</c:v>
                </c:pt>
                <c:pt idx="68706">
                  <c:v>-10.462999999999994</c:v>
                </c:pt>
                <c:pt idx="68707">
                  <c:v>-10.461000000000013</c:v>
                </c:pt>
                <c:pt idx="68708">
                  <c:v>-10.459000000000003</c:v>
                </c:pt>
                <c:pt idx="68709">
                  <c:v>-10.456999999999994</c:v>
                </c:pt>
                <c:pt idx="68710">
                  <c:v>-10.455000000000013</c:v>
                </c:pt>
                <c:pt idx="68711">
                  <c:v>-10.453000000000003</c:v>
                </c:pt>
                <c:pt idx="68712">
                  <c:v>-10.450999999999993</c:v>
                </c:pt>
                <c:pt idx="68713">
                  <c:v>-10.449000000000012</c:v>
                </c:pt>
                <c:pt idx="68714">
                  <c:v>-10.447000000000003</c:v>
                </c:pt>
                <c:pt idx="68715">
                  <c:v>-10.444999999999993</c:v>
                </c:pt>
                <c:pt idx="68716">
                  <c:v>-10.443000000000012</c:v>
                </c:pt>
                <c:pt idx="68717">
                  <c:v>-10.441000000000003</c:v>
                </c:pt>
                <c:pt idx="68718">
                  <c:v>-10.438999999999993</c:v>
                </c:pt>
                <c:pt idx="68719">
                  <c:v>-10.437000000000012</c:v>
                </c:pt>
                <c:pt idx="68720">
                  <c:v>-10.435000000000002</c:v>
                </c:pt>
                <c:pt idx="68721">
                  <c:v>-10.432999999999993</c:v>
                </c:pt>
                <c:pt idx="68722">
                  <c:v>-10.431000000000012</c:v>
                </c:pt>
                <c:pt idx="68723">
                  <c:v>-10.429000000000002</c:v>
                </c:pt>
                <c:pt idx="68724">
                  <c:v>-10.426999999999992</c:v>
                </c:pt>
                <c:pt idx="68725">
                  <c:v>-10.425000000000011</c:v>
                </c:pt>
                <c:pt idx="68726">
                  <c:v>-10.423000000000002</c:v>
                </c:pt>
                <c:pt idx="68727">
                  <c:v>-10.420999999999992</c:v>
                </c:pt>
                <c:pt idx="68728">
                  <c:v>-10.419000000000011</c:v>
                </c:pt>
                <c:pt idx="68729">
                  <c:v>-10.417000000000002</c:v>
                </c:pt>
                <c:pt idx="68730">
                  <c:v>-10.414999999999992</c:v>
                </c:pt>
                <c:pt idx="68731">
                  <c:v>-10.413000000000011</c:v>
                </c:pt>
                <c:pt idx="68732">
                  <c:v>-10.411000000000001</c:v>
                </c:pt>
                <c:pt idx="68733">
                  <c:v>-10.408999999999992</c:v>
                </c:pt>
                <c:pt idx="68734">
                  <c:v>-10.407000000000011</c:v>
                </c:pt>
                <c:pt idx="68735">
                  <c:v>-10.405000000000001</c:v>
                </c:pt>
                <c:pt idx="68736">
                  <c:v>-10.402999999999992</c:v>
                </c:pt>
                <c:pt idx="68737">
                  <c:v>-10.40100000000001</c:v>
                </c:pt>
                <c:pt idx="68738">
                  <c:v>-10.399000000000001</c:v>
                </c:pt>
                <c:pt idx="68739">
                  <c:v>-10.396999999999991</c:v>
                </c:pt>
                <c:pt idx="68740">
                  <c:v>-10.39500000000001</c:v>
                </c:pt>
                <c:pt idx="68741">
                  <c:v>-10.393000000000001</c:v>
                </c:pt>
                <c:pt idx="68742">
                  <c:v>-10.390999999999991</c:v>
                </c:pt>
                <c:pt idx="68743">
                  <c:v>-10.38900000000001</c:v>
                </c:pt>
                <c:pt idx="68744">
                  <c:v>-10.387</c:v>
                </c:pt>
                <c:pt idx="68745">
                  <c:v>-10.384999999999991</c:v>
                </c:pt>
                <c:pt idx="68746">
                  <c:v>-10.38300000000001</c:v>
                </c:pt>
                <c:pt idx="68747">
                  <c:v>-10.381</c:v>
                </c:pt>
                <c:pt idx="68748">
                  <c:v>-10.378999999999991</c:v>
                </c:pt>
                <c:pt idx="68749">
                  <c:v>-10.37700000000001</c:v>
                </c:pt>
                <c:pt idx="68750">
                  <c:v>-10.375</c:v>
                </c:pt>
                <c:pt idx="68751">
                  <c:v>-10.37299999999999</c:v>
                </c:pt>
                <c:pt idx="68752">
                  <c:v>-10.371000000000009</c:v>
                </c:pt>
                <c:pt idx="68753">
                  <c:v>-10.369</c:v>
                </c:pt>
                <c:pt idx="68754">
                  <c:v>-10.36699999999999</c:v>
                </c:pt>
                <c:pt idx="68755">
                  <c:v>-10.365000000000009</c:v>
                </c:pt>
                <c:pt idx="68756">
                  <c:v>-10.363</c:v>
                </c:pt>
                <c:pt idx="68757">
                  <c:v>-10.36099999999999</c:v>
                </c:pt>
                <c:pt idx="68758">
                  <c:v>-10.359000000000009</c:v>
                </c:pt>
                <c:pt idx="68759">
                  <c:v>-10.356999999999999</c:v>
                </c:pt>
                <c:pt idx="68760">
                  <c:v>-10.35499999999999</c:v>
                </c:pt>
                <c:pt idx="68761">
                  <c:v>-10.353000000000009</c:v>
                </c:pt>
                <c:pt idx="68762">
                  <c:v>-10.350999999999999</c:v>
                </c:pt>
                <c:pt idx="68763">
                  <c:v>-10.34899999999999</c:v>
                </c:pt>
                <c:pt idx="68764">
                  <c:v>-10.347000000000008</c:v>
                </c:pt>
                <c:pt idx="68765">
                  <c:v>-10.344999999999999</c:v>
                </c:pt>
                <c:pt idx="68766">
                  <c:v>-10.342999999999989</c:v>
                </c:pt>
                <c:pt idx="68767">
                  <c:v>-10.341000000000008</c:v>
                </c:pt>
                <c:pt idx="68768">
                  <c:v>-10.338999999999999</c:v>
                </c:pt>
                <c:pt idx="68769">
                  <c:v>-10.336999999999989</c:v>
                </c:pt>
                <c:pt idx="68770">
                  <c:v>-10.335000000000008</c:v>
                </c:pt>
                <c:pt idx="68771">
                  <c:v>-10.332999999999998</c:v>
                </c:pt>
                <c:pt idx="68772">
                  <c:v>-10.330999999999989</c:v>
                </c:pt>
                <c:pt idx="68773">
                  <c:v>-10.329000000000008</c:v>
                </c:pt>
                <c:pt idx="68774">
                  <c:v>-10.326999999999998</c:v>
                </c:pt>
                <c:pt idx="68775">
                  <c:v>-10.324999999999989</c:v>
                </c:pt>
                <c:pt idx="68776">
                  <c:v>-10.323000000000008</c:v>
                </c:pt>
                <c:pt idx="68777">
                  <c:v>-10.320999999999998</c:v>
                </c:pt>
                <c:pt idx="68778">
                  <c:v>-10.318999999999988</c:v>
                </c:pt>
                <c:pt idx="68779">
                  <c:v>-10.317000000000007</c:v>
                </c:pt>
                <c:pt idx="68780">
                  <c:v>-10.314999999999998</c:v>
                </c:pt>
                <c:pt idx="68781">
                  <c:v>-10.312999999999988</c:v>
                </c:pt>
                <c:pt idx="68782">
                  <c:v>-10.311000000000007</c:v>
                </c:pt>
                <c:pt idx="68783">
                  <c:v>-10.308999999999997</c:v>
                </c:pt>
                <c:pt idx="68784">
                  <c:v>-10.306999999999988</c:v>
                </c:pt>
                <c:pt idx="68785">
                  <c:v>-10.305000000000007</c:v>
                </c:pt>
                <c:pt idx="68786">
                  <c:v>-10.302999999999997</c:v>
                </c:pt>
                <c:pt idx="68787">
                  <c:v>-10.300999999999988</c:v>
                </c:pt>
                <c:pt idx="68788">
                  <c:v>-10.299000000000007</c:v>
                </c:pt>
                <c:pt idx="68789">
                  <c:v>-10.296999999999997</c:v>
                </c:pt>
                <c:pt idx="68790">
                  <c:v>-10.294999999999987</c:v>
                </c:pt>
                <c:pt idx="68791">
                  <c:v>-10.293000000000006</c:v>
                </c:pt>
                <c:pt idx="68792">
                  <c:v>-10.290999999999997</c:v>
                </c:pt>
                <c:pt idx="68793">
                  <c:v>-10.288999999999987</c:v>
                </c:pt>
                <c:pt idx="68794">
                  <c:v>-10.287000000000006</c:v>
                </c:pt>
                <c:pt idx="68795">
                  <c:v>-10.284999999999997</c:v>
                </c:pt>
                <c:pt idx="68796">
                  <c:v>-10.282999999999987</c:v>
                </c:pt>
                <c:pt idx="68797">
                  <c:v>-10.281000000000006</c:v>
                </c:pt>
                <c:pt idx="68798">
                  <c:v>-10.278999999999996</c:v>
                </c:pt>
                <c:pt idx="68799">
                  <c:v>-10.276999999999987</c:v>
                </c:pt>
                <c:pt idx="68800">
                  <c:v>-10.275000000000006</c:v>
                </c:pt>
                <c:pt idx="68801">
                  <c:v>-10.272999999999996</c:v>
                </c:pt>
                <c:pt idx="68802">
                  <c:v>-10.270999999999987</c:v>
                </c:pt>
                <c:pt idx="68803">
                  <c:v>-10.269000000000005</c:v>
                </c:pt>
                <c:pt idx="68804">
                  <c:v>-10.266999999999996</c:v>
                </c:pt>
                <c:pt idx="68805">
                  <c:v>-10.264999999999986</c:v>
                </c:pt>
                <c:pt idx="68806">
                  <c:v>-10.263000000000005</c:v>
                </c:pt>
                <c:pt idx="68807">
                  <c:v>-10.260999999999996</c:v>
                </c:pt>
                <c:pt idx="68808">
                  <c:v>-10.258999999999986</c:v>
                </c:pt>
                <c:pt idx="68809">
                  <c:v>-10.257000000000005</c:v>
                </c:pt>
                <c:pt idx="68810">
                  <c:v>-10.254999999999995</c:v>
                </c:pt>
                <c:pt idx="68811">
                  <c:v>-10.252999999999986</c:v>
                </c:pt>
                <c:pt idx="68812">
                  <c:v>-10.251000000000005</c:v>
                </c:pt>
                <c:pt idx="68813">
                  <c:v>-10.248999999999995</c:v>
                </c:pt>
                <c:pt idx="68814">
                  <c:v>-10.247000000000014</c:v>
                </c:pt>
                <c:pt idx="68815">
                  <c:v>-10.245000000000005</c:v>
                </c:pt>
                <c:pt idx="68816">
                  <c:v>-10.242999999999995</c:v>
                </c:pt>
                <c:pt idx="68817">
                  <c:v>-10.241000000000014</c:v>
                </c:pt>
                <c:pt idx="68818">
                  <c:v>-10.239000000000004</c:v>
                </c:pt>
                <c:pt idx="68819">
                  <c:v>-10.236999999999995</c:v>
                </c:pt>
                <c:pt idx="68820">
                  <c:v>-10.235000000000014</c:v>
                </c:pt>
                <c:pt idx="68821">
                  <c:v>-10.233000000000004</c:v>
                </c:pt>
                <c:pt idx="68822">
                  <c:v>-10.230999999999995</c:v>
                </c:pt>
                <c:pt idx="68823">
                  <c:v>-10.229000000000013</c:v>
                </c:pt>
                <c:pt idx="68824">
                  <c:v>-10.227000000000004</c:v>
                </c:pt>
                <c:pt idx="68825">
                  <c:v>-10.224999999999994</c:v>
                </c:pt>
                <c:pt idx="68826">
                  <c:v>-10.223000000000013</c:v>
                </c:pt>
                <c:pt idx="68827">
                  <c:v>-10.221000000000004</c:v>
                </c:pt>
                <c:pt idx="68828">
                  <c:v>-10.218999999999994</c:v>
                </c:pt>
                <c:pt idx="68829">
                  <c:v>-10.217000000000013</c:v>
                </c:pt>
                <c:pt idx="68830">
                  <c:v>-10.215000000000003</c:v>
                </c:pt>
                <c:pt idx="68831">
                  <c:v>-10.212999999999994</c:v>
                </c:pt>
                <c:pt idx="68832">
                  <c:v>-10.211000000000013</c:v>
                </c:pt>
                <c:pt idx="68833">
                  <c:v>-10.209000000000003</c:v>
                </c:pt>
                <c:pt idx="68834">
                  <c:v>-10.206999999999994</c:v>
                </c:pt>
                <c:pt idx="68835">
                  <c:v>-10.205000000000013</c:v>
                </c:pt>
                <c:pt idx="68836">
                  <c:v>-10.203000000000003</c:v>
                </c:pt>
                <c:pt idx="68837">
                  <c:v>-10.200999999999993</c:v>
                </c:pt>
                <c:pt idx="68838">
                  <c:v>-10.199000000000012</c:v>
                </c:pt>
                <c:pt idx="68839">
                  <c:v>-10.197000000000003</c:v>
                </c:pt>
                <c:pt idx="68840">
                  <c:v>-10.194999999999993</c:v>
                </c:pt>
                <c:pt idx="68841">
                  <c:v>-10.193000000000012</c:v>
                </c:pt>
                <c:pt idx="68842">
                  <c:v>-10.191000000000003</c:v>
                </c:pt>
                <c:pt idx="68843">
                  <c:v>-10.188999999999993</c:v>
                </c:pt>
                <c:pt idx="68844">
                  <c:v>-10.187000000000012</c:v>
                </c:pt>
                <c:pt idx="68845">
                  <c:v>-10.185000000000002</c:v>
                </c:pt>
                <c:pt idx="68846">
                  <c:v>-10.182999999999993</c:v>
                </c:pt>
                <c:pt idx="68847">
                  <c:v>-10.181000000000012</c:v>
                </c:pt>
                <c:pt idx="68848">
                  <c:v>-10.179000000000002</c:v>
                </c:pt>
                <c:pt idx="68849">
                  <c:v>-10.176999999999992</c:v>
                </c:pt>
                <c:pt idx="68850">
                  <c:v>-10.175000000000011</c:v>
                </c:pt>
                <c:pt idx="68851">
                  <c:v>-10.173000000000002</c:v>
                </c:pt>
                <c:pt idx="68852">
                  <c:v>-10.170999999999992</c:v>
                </c:pt>
                <c:pt idx="68853">
                  <c:v>-10.169000000000011</c:v>
                </c:pt>
                <c:pt idx="68854">
                  <c:v>-10.167000000000002</c:v>
                </c:pt>
                <c:pt idx="68855">
                  <c:v>-10.164999999999992</c:v>
                </c:pt>
                <c:pt idx="68856">
                  <c:v>-10.163000000000011</c:v>
                </c:pt>
                <c:pt idx="68857">
                  <c:v>-10.161000000000001</c:v>
                </c:pt>
                <c:pt idx="68858">
                  <c:v>-10.158999999999992</c:v>
                </c:pt>
                <c:pt idx="68859">
                  <c:v>-10.157000000000011</c:v>
                </c:pt>
                <c:pt idx="68860">
                  <c:v>-10.155000000000001</c:v>
                </c:pt>
                <c:pt idx="68861">
                  <c:v>-10.152999999999992</c:v>
                </c:pt>
                <c:pt idx="68862">
                  <c:v>-10.15100000000001</c:v>
                </c:pt>
                <c:pt idx="68863">
                  <c:v>-10.149000000000001</c:v>
                </c:pt>
                <c:pt idx="68864">
                  <c:v>-10.146999999999991</c:v>
                </c:pt>
                <c:pt idx="68865">
                  <c:v>-10.14500000000001</c:v>
                </c:pt>
                <c:pt idx="68866">
                  <c:v>-10.143000000000001</c:v>
                </c:pt>
                <c:pt idx="68867">
                  <c:v>-10.140999999999991</c:v>
                </c:pt>
                <c:pt idx="68868">
                  <c:v>-10.13900000000001</c:v>
                </c:pt>
                <c:pt idx="68869">
                  <c:v>-10.137</c:v>
                </c:pt>
                <c:pt idx="68870">
                  <c:v>-10.134999999999991</c:v>
                </c:pt>
                <c:pt idx="68871">
                  <c:v>-10.13300000000001</c:v>
                </c:pt>
                <c:pt idx="68872">
                  <c:v>-10.131</c:v>
                </c:pt>
                <c:pt idx="68873">
                  <c:v>-10.128999999999991</c:v>
                </c:pt>
                <c:pt idx="68874">
                  <c:v>-10.12700000000001</c:v>
                </c:pt>
                <c:pt idx="68875">
                  <c:v>-10.125</c:v>
                </c:pt>
                <c:pt idx="68876">
                  <c:v>-10.12299999999999</c:v>
                </c:pt>
                <c:pt idx="68877">
                  <c:v>-10.121000000000009</c:v>
                </c:pt>
                <c:pt idx="68878">
                  <c:v>-10.119</c:v>
                </c:pt>
                <c:pt idx="68879">
                  <c:v>-10.11699999999999</c:v>
                </c:pt>
                <c:pt idx="68880">
                  <c:v>-10.115000000000009</c:v>
                </c:pt>
                <c:pt idx="68881">
                  <c:v>-10.113</c:v>
                </c:pt>
                <c:pt idx="68882">
                  <c:v>-10.11099999999999</c:v>
                </c:pt>
                <c:pt idx="68883">
                  <c:v>-10.109000000000009</c:v>
                </c:pt>
                <c:pt idx="68884">
                  <c:v>-10.106999999999999</c:v>
                </c:pt>
                <c:pt idx="68885">
                  <c:v>-10.10499999999999</c:v>
                </c:pt>
                <c:pt idx="68886">
                  <c:v>-10.103000000000009</c:v>
                </c:pt>
                <c:pt idx="68887">
                  <c:v>-10.100999999999999</c:v>
                </c:pt>
                <c:pt idx="68888">
                  <c:v>-10.09899999999999</c:v>
                </c:pt>
                <c:pt idx="68889">
                  <c:v>-10.097000000000008</c:v>
                </c:pt>
                <c:pt idx="68890">
                  <c:v>-10.094999999999999</c:v>
                </c:pt>
                <c:pt idx="68891">
                  <c:v>-10.092999999999989</c:v>
                </c:pt>
                <c:pt idx="68892">
                  <c:v>-10.091000000000008</c:v>
                </c:pt>
                <c:pt idx="68893">
                  <c:v>-10.088999999999999</c:v>
                </c:pt>
                <c:pt idx="68894">
                  <c:v>-10.086999999999989</c:v>
                </c:pt>
                <c:pt idx="68895">
                  <c:v>-10.085000000000008</c:v>
                </c:pt>
                <c:pt idx="68896">
                  <c:v>-10.082999999999998</c:v>
                </c:pt>
                <c:pt idx="68897">
                  <c:v>-10.080999999999989</c:v>
                </c:pt>
                <c:pt idx="68898">
                  <c:v>-10.079000000000008</c:v>
                </c:pt>
                <c:pt idx="68899">
                  <c:v>-10.076999999999998</c:v>
                </c:pt>
                <c:pt idx="68900">
                  <c:v>-10.074999999999989</c:v>
                </c:pt>
                <c:pt idx="68901">
                  <c:v>-10.073000000000008</c:v>
                </c:pt>
                <c:pt idx="68902">
                  <c:v>-10.070999999999998</c:v>
                </c:pt>
                <c:pt idx="68903">
                  <c:v>-10.068999999999988</c:v>
                </c:pt>
                <c:pt idx="68904">
                  <c:v>-10.067000000000007</c:v>
                </c:pt>
                <c:pt idx="68905">
                  <c:v>-10.064999999999998</c:v>
                </c:pt>
                <c:pt idx="68906">
                  <c:v>-10.062999999999988</c:v>
                </c:pt>
                <c:pt idx="68907">
                  <c:v>-10.061000000000007</c:v>
                </c:pt>
                <c:pt idx="68908">
                  <c:v>-10.058999999999997</c:v>
                </c:pt>
                <c:pt idx="68909">
                  <c:v>-10.056999999999988</c:v>
                </c:pt>
                <c:pt idx="68910">
                  <c:v>-10.055000000000007</c:v>
                </c:pt>
                <c:pt idx="68911">
                  <c:v>-10.052999999999997</c:v>
                </c:pt>
                <c:pt idx="68912">
                  <c:v>-10.050999999999988</c:v>
                </c:pt>
                <c:pt idx="68913">
                  <c:v>-10.049000000000007</c:v>
                </c:pt>
                <c:pt idx="68914">
                  <c:v>-10.046999999999997</c:v>
                </c:pt>
                <c:pt idx="68915">
                  <c:v>-10.044999999999987</c:v>
                </c:pt>
                <c:pt idx="68916">
                  <c:v>-10.043000000000006</c:v>
                </c:pt>
                <c:pt idx="68917">
                  <c:v>-10.040999999999997</c:v>
                </c:pt>
                <c:pt idx="68918">
                  <c:v>-10.038999999999987</c:v>
                </c:pt>
                <c:pt idx="68919">
                  <c:v>-10.037000000000006</c:v>
                </c:pt>
                <c:pt idx="68920">
                  <c:v>-10.034999999999997</c:v>
                </c:pt>
                <c:pt idx="68921">
                  <c:v>-10.032999999999987</c:v>
                </c:pt>
                <c:pt idx="68922">
                  <c:v>-10.031000000000006</c:v>
                </c:pt>
                <c:pt idx="68923">
                  <c:v>-10.028999999999996</c:v>
                </c:pt>
                <c:pt idx="68924">
                  <c:v>-10.026999999999987</c:v>
                </c:pt>
                <c:pt idx="68925">
                  <c:v>-10.025000000000006</c:v>
                </c:pt>
                <c:pt idx="68926">
                  <c:v>-10.022999999999996</c:v>
                </c:pt>
                <c:pt idx="68927">
                  <c:v>-10.020999999999987</c:v>
                </c:pt>
                <c:pt idx="68928">
                  <c:v>-10.019000000000005</c:v>
                </c:pt>
                <c:pt idx="68929">
                  <c:v>-10.016999999999996</c:v>
                </c:pt>
                <c:pt idx="68930">
                  <c:v>-10.014999999999986</c:v>
                </c:pt>
                <c:pt idx="68931">
                  <c:v>-10.013000000000005</c:v>
                </c:pt>
                <c:pt idx="68932">
                  <c:v>-10.010999999999996</c:v>
                </c:pt>
                <c:pt idx="68933">
                  <c:v>-10.008999999999986</c:v>
                </c:pt>
                <c:pt idx="68934">
                  <c:v>-10.007000000000005</c:v>
                </c:pt>
                <c:pt idx="68935">
                  <c:v>-10.004999999999995</c:v>
                </c:pt>
                <c:pt idx="68936">
                  <c:v>-10.002999999999986</c:v>
                </c:pt>
                <c:pt idx="68937">
                  <c:v>-10.001000000000005</c:v>
                </c:pt>
                <c:pt idx="68938">
                  <c:v>-9.9989999999999952</c:v>
                </c:pt>
                <c:pt idx="68939">
                  <c:v>-9.9970000000000141</c:v>
                </c:pt>
                <c:pt idx="68940">
                  <c:v>-9.9950000000000045</c:v>
                </c:pt>
                <c:pt idx="68941">
                  <c:v>-9.992999999999995</c:v>
                </c:pt>
                <c:pt idx="68942">
                  <c:v>-9.9910000000000139</c:v>
                </c:pt>
                <c:pt idx="68943">
                  <c:v>-9.9890000000000043</c:v>
                </c:pt>
                <c:pt idx="68944">
                  <c:v>-9.9869999999999948</c:v>
                </c:pt>
                <c:pt idx="68945">
                  <c:v>-9.9850000000000136</c:v>
                </c:pt>
                <c:pt idx="68946">
                  <c:v>-9.9830000000000041</c:v>
                </c:pt>
                <c:pt idx="68947">
                  <c:v>-9.9809999999999945</c:v>
                </c:pt>
                <c:pt idx="68948">
                  <c:v>-9.9790000000000134</c:v>
                </c:pt>
                <c:pt idx="68949">
                  <c:v>-9.9770000000000039</c:v>
                </c:pt>
                <c:pt idx="68950">
                  <c:v>-9.9749999999999943</c:v>
                </c:pt>
                <c:pt idx="68951">
                  <c:v>-9.9730000000000132</c:v>
                </c:pt>
                <c:pt idx="68952">
                  <c:v>-9.9710000000000036</c:v>
                </c:pt>
                <c:pt idx="68953">
                  <c:v>-9.9689999999999941</c:v>
                </c:pt>
                <c:pt idx="68954">
                  <c:v>-9.967000000000013</c:v>
                </c:pt>
                <c:pt idx="68955">
                  <c:v>-9.9650000000000034</c:v>
                </c:pt>
                <c:pt idx="68956">
                  <c:v>-9.9629999999999939</c:v>
                </c:pt>
                <c:pt idx="68957">
                  <c:v>-9.9610000000000127</c:v>
                </c:pt>
                <c:pt idx="68958">
                  <c:v>-9.9590000000000032</c:v>
                </c:pt>
                <c:pt idx="68959">
                  <c:v>-9.9569999999999936</c:v>
                </c:pt>
                <c:pt idx="68960">
                  <c:v>-9.9550000000000125</c:v>
                </c:pt>
                <c:pt idx="68961">
                  <c:v>-9.953000000000003</c:v>
                </c:pt>
                <c:pt idx="68962">
                  <c:v>-9.9509999999999934</c:v>
                </c:pt>
                <c:pt idx="68963">
                  <c:v>-9.9490000000000123</c:v>
                </c:pt>
                <c:pt idx="68964">
                  <c:v>-9.9470000000000027</c:v>
                </c:pt>
                <c:pt idx="68965">
                  <c:v>-9.9449999999999932</c:v>
                </c:pt>
                <c:pt idx="68966">
                  <c:v>-9.9430000000000121</c:v>
                </c:pt>
                <c:pt idx="68967">
                  <c:v>-9.9410000000000025</c:v>
                </c:pt>
                <c:pt idx="68968">
                  <c:v>-9.938999999999993</c:v>
                </c:pt>
                <c:pt idx="68969">
                  <c:v>-9.9370000000000118</c:v>
                </c:pt>
                <c:pt idx="68970">
                  <c:v>-9.9350000000000023</c:v>
                </c:pt>
                <c:pt idx="68971">
                  <c:v>-9.9329999999999927</c:v>
                </c:pt>
                <c:pt idx="68972">
                  <c:v>-9.9310000000000116</c:v>
                </c:pt>
                <c:pt idx="68973">
                  <c:v>-9.929000000000002</c:v>
                </c:pt>
                <c:pt idx="68974">
                  <c:v>-9.9269999999999925</c:v>
                </c:pt>
                <c:pt idx="68975">
                  <c:v>-9.9250000000000114</c:v>
                </c:pt>
                <c:pt idx="68976">
                  <c:v>-9.9230000000000018</c:v>
                </c:pt>
                <c:pt idx="68977">
                  <c:v>-9.9209999999999923</c:v>
                </c:pt>
                <c:pt idx="68978">
                  <c:v>-9.9190000000000111</c:v>
                </c:pt>
                <c:pt idx="68979">
                  <c:v>-9.9170000000000016</c:v>
                </c:pt>
                <c:pt idx="68980">
                  <c:v>-9.914999999999992</c:v>
                </c:pt>
                <c:pt idx="68981">
                  <c:v>-9.9130000000000109</c:v>
                </c:pt>
                <c:pt idx="68982">
                  <c:v>-9.9110000000000014</c:v>
                </c:pt>
                <c:pt idx="68983">
                  <c:v>-9.9089999999999918</c:v>
                </c:pt>
                <c:pt idx="68984">
                  <c:v>-9.9070000000000107</c:v>
                </c:pt>
                <c:pt idx="68985">
                  <c:v>-9.9050000000000011</c:v>
                </c:pt>
                <c:pt idx="68986">
                  <c:v>-9.9029999999999916</c:v>
                </c:pt>
                <c:pt idx="68987">
                  <c:v>-9.9010000000000105</c:v>
                </c:pt>
                <c:pt idx="68988">
                  <c:v>-9.8990000000000009</c:v>
                </c:pt>
                <c:pt idx="68989">
                  <c:v>-9.8969999999999914</c:v>
                </c:pt>
                <c:pt idx="68990">
                  <c:v>-9.8950000000000102</c:v>
                </c:pt>
                <c:pt idx="68991">
                  <c:v>-9.8930000000000007</c:v>
                </c:pt>
                <c:pt idx="68992">
                  <c:v>-9.8909999999999911</c:v>
                </c:pt>
                <c:pt idx="68993">
                  <c:v>-9.88900000000001</c:v>
                </c:pt>
                <c:pt idx="68994">
                  <c:v>-9.8870000000000005</c:v>
                </c:pt>
                <c:pt idx="68995">
                  <c:v>-9.8849999999999909</c:v>
                </c:pt>
                <c:pt idx="68996">
                  <c:v>-9.8830000000000098</c:v>
                </c:pt>
                <c:pt idx="68997">
                  <c:v>-9.8810000000000002</c:v>
                </c:pt>
                <c:pt idx="68998">
                  <c:v>-9.8789999999999907</c:v>
                </c:pt>
                <c:pt idx="68999">
                  <c:v>-9.8770000000000095</c:v>
                </c:pt>
                <c:pt idx="69000">
                  <c:v>-9.875</c:v>
                </c:pt>
                <c:pt idx="69001">
                  <c:v>-9.8729999999999905</c:v>
                </c:pt>
                <c:pt idx="69002">
                  <c:v>-9.8710000000000093</c:v>
                </c:pt>
                <c:pt idx="69003">
                  <c:v>-9.8689999999999998</c:v>
                </c:pt>
                <c:pt idx="69004">
                  <c:v>-9.8669999999999902</c:v>
                </c:pt>
                <c:pt idx="69005">
                  <c:v>-9.8650000000000091</c:v>
                </c:pt>
                <c:pt idx="69006">
                  <c:v>-9.8629999999999995</c:v>
                </c:pt>
                <c:pt idx="69007">
                  <c:v>-9.86099999999999</c:v>
                </c:pt>
                <c:pt idx="69008">
                  <c:v>-9.8590000000000089</c:v>
                </c:pt>
                <c:pt idx="69009">
                  <c:v>-9.8569999999999993</c:v>
                </c:pt>
                <c:pt idx="69010">
                  <c:v>-9.8549999999999898</c:v>
                </c:pt>
                <c:pt idx="69011">
                  <c:v>-9.8530000000000086</c:v>
                </c:pt>
                <c:pt idx="69012">
                  <c:v>-9.8509999999999991</c:v>
                </c:pt>
                <c:pt idx="69013">
                  <c:v>-9.8489999999999895</c:v>
                </c:pt>
                <c:pt idx="69014">
                  <c:v>-9.8470000000000084</c:v>
                </c:pt>
                <c:pt idx="69015">
                  <c:v>-9.8449999999999989</c:v>
                </c:pt>
                <c:pt idx="69016">
                  <c:v>-9.8429999999999893</c:v>
                </c:pt>
                <c:pt idx="69017">
                  <c:v>-9.8410000000000082</c:v>
                </c:pt>
                <c:pt idx="69018">
                  <c:v>-9.8389999999999986</c:v>
                </c:pt>
                <c:pt idx="69019">
                  <c:v>-9.8369999999999891</c:v>
                </c:pt>
                <c:pt idx="69020">
                  <c:v>-9.835000000000008</c:v>
                </c:pt>
                <c:pt idx="69021">
                  <c:v>-9.8329999999999984</c:v>
                </c:pt>
                <c:pt idx="69022">
                  <c:v>-9.8309999999999889</c:v>
                </c:pt>
                <c:pt idx="69023">
                  <c:v>-9.8290000000000077</c:v>
                </c:pt>
                <c:pt idx="69024">
                  <c:v>-9.8269999999999982</c:v>
                </c:pt>
                <c:pt idx="69025">
                  <c:v>-9.8249999999999886</c:v>
                </c:pt>
                <c:pt idx="69026">
                  <c:v>-9.8230000000000075</c:v>
                </c:pt>
                <c:pt idx="69027">
                  <c:v>-9.820999999999998</c:v>
                </c:pt>
                <c:pt idx="69028">
                  <c:v>-9.8189999999999884</c:v>
                </c:pt>
                <c:pt idx="69029">
                  <c:v>-9.8170000000000073</c:v>
                </c:pt>
                <c:pt idx="69030">
                  <c:v>-9.8149999999999977</c:v>
                </c:pt>
                <c:pt idx="69031">
                  <c:v>-9.8129999999999882</c:v>
                </c:pt>
                <c:pt idx="69032">
                  <c:v>-9.811000000000007</c:v>
                </c:pt>
                <c:pt idx="69033">
                  <c:v>-9.8089999999999975</c:v>
                </c:pt>
                <c:pt idx="69034">
                  <c:v>-9.8069999999999879</c:v>
                </c:pt>
                <c:pt idx="69035">
                  <c:v>-9.8050000000000068</c:v>
                </c:pt>
                <c:pt idx="69036">
                  <c:v>-9.8029999999999973</c:v>
                </c:pt>
                <c:pt idx="69037">
                  <c:v>-9.8009999999999877</c:v>
                </c:pt>
                <c:pt idx="69038">
                  <c:v>-9.7990000000000066</c:v>
                </c:pt>
                <c:pt idx="69039">
                  <c:v>-9.796999999999997</c:v>
                </c:pt>
                <c:pt idx="69040">
                  <c:v>-9.7949999999999875</c:v>
                </c:pt>
                <c:pt idx="69041">
                  <c:v>-9.7930000000000064</c:v>
                </c:pt>
                <c:pt idx="69042">
                  <c:v>-9.7909999999999968</c:v>
                </c:pt>
                <c:pt idx="69043">
                  <c:v>-9.7889999999999873</c:v>
                </c:pt>
                <c:pt idx="69044">
                  <c:v>-9.7870000000000061</c:v>
                </c:pt>
                <c:pt idx="69045">
                  <c:v>-9.7849999999999966</c:v>
                </c:pt>
                <c:pt idx="69046">
                  <c:v>-9.782999999999987</c:v>
                </c:pt>
                <c:pt idx="69047">
                  <c:v>-9.7810000000000059</c:v>
                </c:pt>
                <c:pt idx="69048">
                  <c:v>-9.7789999999999964</c:v>
                </c:pt>
                <c:pt idx="69049">
                  <c:v>-9.7769999999999868</c:v>
                </c:pt>
                <c:pt idx="69050">
                  <c:v>-9.7750000000000057</c:v>
                </c:pt>
                <c:pt idx="69051">
                  <c:v>-9.7729999999999961</c:v>
                </c:pt>
                <c:pt idx="69052">
                  <c:v>-9.7709999999999866</c:v>
                </c:pt>
                <c:pt idx="69053">
                  <c:v>-9.7690000000000055</c:v>
                </c:pt>
                <c:pt idx="69054">
                  <c:v>-9.7669999999999959</c:v>
                </c:pt>
                <c:pt idx="69055">
                  <c:v>-9.7649999999999864</c:v>
                </c:pt>
                <c:pt idx="69056">
                  <c:v>-9.7630000000000052</c:v>
                </c:pt>
                <c:pt idx="69057">
                  <c:v>-9.7609999999999957</c:v>
                </c:pt>
                <c:pt idx="69058">
                  <c:v>-9.7589999999999861</c:v>
                </c:pt>
                <c:pt idx="69059">
                  <c:v>-9.757000000000005</c:v>
                </c:pt>
                <c:pt idx="69060">
                  <c:v>-9.7549999999999955</c:v>
                </c:pt>
                <c:pt idx="69061">
                  <c:v>-9.7529999999999859</c:v>
                </c:pt>
                <c:pt idx="69062">
                  <c:v>-9.7510000000000048</c:v>
                </c:pt>
                <c:pt idx="69063">
                  <c:v>-9.7489999999999952</c:v>
                </c:pt>
                <c:pt idx="69064">
                  <c:v>-9.7470000000000141</c:v>
                </c:pt>
                <c:pt idx="69065">
                  <c:v>-9.7450000000000045</c:v>
                </c:pt>
                <c:pt idx="69066">
                  <c:v>-9.742999999999995</c:v>
                </c:pt>
                <c:pt idx="69067">
                  <c:v>-9.7410000000000139</c:v>
                </c:pt>
                <c:pt idx="69068">
                  <c:v>-9.7390000000000043</c:v>
                </c:pt>
                <c:pt idx="69069">
                  <c:v>-9.7369999999999948</c:v>
                </c:pt>
                <c:pt idx="69070">
                  <c:v>-9.7350000000000136</c:v>
                </c:pt>
                <c:pt idx="69071">
                  <c:v>-9.7330000000000041</c:v>
                </c:pt>
                <c:pt idx="69072">
                  <c:v>-9.7309999999999945</c:v>
                </c:pt>
                <c:pt idx="69073">
                  <c:v>-9.7290000000000134</c:v>
                </c:pt>
                <c:pt idx="69074">
                  <c:v>-9.7270000000000039</c:v>
                </c:pt>
                <c:pt idx="69075">
                  <c:v>-9.7249999999999943</c:v>
                </c:pt>
                <c:pt idx="69076">
                  <c:v>-9.7230000000000132</c:v>
                </c:pt>
                <c:pt idx="69077">
                  <c:v>-9.7210000000000036</c:v>
                </c:pt>
                <c:pt idx="69078">
                  <c:v>-9.7189999999999941</c:v>
                </c:pt>
                <c:pt idx="69079">
                  <c:v>-9.717000000000013</c:v>
                </c:pt>
                <c:pt idx="69080">
                  <c:v>-9.7150000000000034</c:v>
                </c:pt>
                <c:pt idx="69081">
                  <c:v>-9.7129999999999939</c:v>
                </c:pt>
                <c:pt idx="69082">
                  <c:v>-9.7110000000000127</c:v>
                </c:pt>
                <c:pt idx="69083">
                  <c:v>-9.7090000000000032</c:v>
                </c:pt>
                <c:pt idx="69084">
                  <c:v>-9.7069999999999936</c:v>
                </c:pt>
                <c:pt idx="69085">
                  <c:v>-9.7050000000000125</c:v>
                </c:pt>
                <c:pt idx="69086">
                  <c:v>-9.703000000000003</c:v>
                </c:pt>
                <c:pt idx="69087">
                  <c:v>-9.7009999999999934</c:v>
                </c:pt>
                <c:pt idx="69088">
                  <c:v>-9.6990000000000123</c:v>
                </c:pt>
                <c:pt idx="69089">
                  <c:v>-9.6970000000000027</c:v>
                </c:pt>
                <c:pt idx="69090">
                  <c:v>-9.6949999999999932</c:v>
                </c:pt>
                <c:pt idx="69091">
                  <c:v>-9.6930000000000121</c:v>
                </c:pt>
                <c:pt idx="69092">
                  <c:v>-9.6910000000000025</c:v>
                </c:pt>
                <c:pt idx="69093">
                  <c:v>-9.688999999999993</c:v>
                </c:pt>
                <c:pt idx="69094">
                  <c:v>-9.6870000000000118</c:v>
                </c:pt>
                <c:pt idx="69095">
                  <c:v>-9.6850000000000023</c:v>
                </c:pt>
                <c:pt idx="69096">
                  <c:v>-9.6829999999999927</c:v>
                </c:pt>
                <c:pt idx="69097">
                  <c:v>-9.6810000000000116</c:v>
                </c:pt>
                <c:pt idx="69098">
                  <c:v>-9.679000000000002</c:v>
                </c:pt>
                <c:pt idx="69099">
                  <c:v>-9.6769999999999925</c:v>
                </c:pt>
                <c:pt idx="69100">
                  <c:v>-9.6750000000000114</c:v>
                </c:pt>
                <c:pt idx="69101">
                  <c:v>-9.6730000000000018</c:v>
                </c:pt>
                <c:pt idx="69102">
                  <c:v>-9.6709999999999923</c:v>
                </c:pt>
                <c:pt idx="69103">
                  <c:v>-9.6690000000000111</c:v>
                </c:pt>
                <c:pt idx="69104">
                  <c:v>-9.6670000000000016</c:v>
                </c:pt>
                <c:pt idx="69105">
                  <c:v>-9.664999999999992</c:v>
                </c:pt>
                <c:pt idx="69106">
                  <c:v>-9.6630000000000109</c:v>
                </c:pt>
                <c:pt idx="69107">
                  <c:v>-9.6610000000000014</c:v>
                </c:pt>
                <c:pt idx="69108">
                  <c:v>-9.6589999999999918</c:v>
                </c:pt>
                <c:pt idx="69109">
                  <c:v>-9.6570000000000107</c:v>
                </c:pt>
                <c:pt idx="69110">
                  <c:v>-9.6550000000000011</c:v>
                </c:pt>
                <c:pt idx="69111">
                  <c:v>-9.6529999999999916</c:v>
                </c:pt>
                <c:pt idx="69112">
                  <c:v>-9.6510000000000105</c:v>
                </c:pt>
                <c:pt idx="69113">
                  <c:v>-9.6490000000000009</c:v>
                </c:pt>
                <c:pt idx="69114">
                  <c:v>-9.6469999999999914</c:v>
                </c:pt>
                <c:pt idx="69115">
                  <c:v>-9.6450000000000102</c:v>
                </c:pt>
                <c:pt idx="69116">
                  <c:v>-9.6430000000000007</c:v>
                </c:pt>
                <c:pt idx="69117">
                  <c:v>-9.6409999999999911</c:v>
                </c:pt>
                <c:pt idx="69118">
                  <c:v>-9.63900000000001</c:v>
                </c:pt>
                <c:pt idx="69119">
                  <c:v>-9.6370000000000005</c:v>
                </c:pt>
                <c:pt idx="69120">
                  <c:v>-9.6349999999999909</c:v>
                </c:pt>
                <c:pt idx="69121">
                  <c:v>-9.6330000000000098</c:v>
                </c:pt>
                <c:pt idx="69122">
                  <c:v>-9.6310000000000002</c:v>
                </c:pt>
                <c:pt idx="69123">
                  <c:v>-9.6289999999999907</c:v>
                </c:pt>
                <c:pt idx="69124">
                  <c:v>-9.6270000000000095</c:v>
                </c:pt>
                <c:pt idx="69125">
                  <c:v>-9.625</c:v>
                </c:pt>
                <c:pt idx="69126">
                  <c:v>-9.6229999999999905</c:v>
                </c:pt>
                <c:pt idx="69127">
                  <c:v>-9.6210000000000093</c:v>
                </c:pt>
                <c:pt idx="69128">
                  <c:v>-9.6189999999999998</c:v>
                </c:pt>
                <c:pt idx="69129">
                  <c:v>-9.6169999999999902</c:v>
                </c:pt>
                <c:pt idx="69130">
                  <c:v>-9.6150000000000091</c:v>
                </c:pt>
                <c:pt idx="69131">
                  <c:v>-9.6129999999999995</c:v>
                </c:pt>
                <c:pt idx="69132">
                  <c:v>-9.61099999999999</c:v>
                </c:pt>
                <c:pt idx="69133">
                  <c:v>-9.6090000000000089</c:v>
                </c:pt>
                <c:pt idx="69134">
                  <c:v>-9.6069999999999993</c:v>
                </c:pt>
                <c:pt idx="69135">
                  <c:v>-9.6049999999999898</c:v>
                </c:pt>
                <c:pt idx="69136">
                  <c:v>-9.6030000000000086</c:v>
                </c:pt>
                <c:pt idx="69137">
                  <c:v>-9.6009999999999991</c:v>
                </c:pt>
                <c:pt idx="69138">
                  <c:v>-9.5989999999999895</c:v>
                </c:pt>
                <c:pt idx="69139">
                  <c:v>-9.5970000000000084</c:v>
                </c:pt>
                <c:pt idx="69140">
                  <c:v>-9.5949999999999989</c:v>
                </c:pt>
                <c:pt idx="69141">
                  <c:v>-9.5929999999999893</c:v>
                </c:pt>
                <c:pt idx="69142">
                  <c:v>-9.5910000000000082</c:v>
                </c:pt>
                <c:pt idx="69143">
                  <c:v>-9.5889999999999986</c:v>
                </c:pt>
                <c:pt idx="69144">
                  <c:v>-9.5869999999999891</c:v>
                </c:pt>
                <c:pt idx="69145">
                  <c:v>-9.585000000000008</c:v>
                </c:pt>
                <c:pt idx="69146">
                  <c:v>-9.5829999999999984</c:v>
                </c:pt>
                <c:pt idx="69147">
                  <c:v>-9.5809999999999889</c:v>
                </c:pt>
                <c:pt idx="69148">
                  <c:v>-9.5790000000000077</c:v>
                </c:pt>
                <c:pt idx="69149">
                  <c:v>-9.5769999999999982</c:v>
                </c:pt>
                <c:pt idx="69150">
                  <c:v>-9.5749999999999886</c:v>
                </c:pt>
                <c:pt idx="69151">
                  <c:v>-9.5730000000000075</c:v>
                </c:pt>
                <c:pt idx="69152">
                  <c:v>-9.570999999999998</c:v>
                </c:pt>
                <c:pt idx="69153">
                  <c:v>-9.5689999999999884</c:v>
                </c:pt>
                <c:pt idx="69154">
                  <c:v>-9.5670000000000073</c:v>
                </c:pt>
                <c:pt idx="69155">
                  <c:v>-9.5649999999999977</c:v>
                </c:pt>
                <c:pt idx="69156">
                  <c:v>-9.5629999999999882</c:v>
                </c:pt>
                <c:pt idx="69157">
                  <c:v>-9.561000000000007</c:v>
                </c:pt>
                <c:pt idx="69158">
                  <c:v>-9.5589999999999975</c:v>
                </c:pt>
                <c:pt idx="69159">
                  <c:v>-9.5569999999999879</c:v>
                </c:pt>
                <c:pt idx="69160">
                  <c:v>-9.5550000000000068</c:v>
                </c:pt>
                <c:pt idx="69161">
                  <c:v>-9.5529999999999973</c:v>
                </c:pt>
                <c:pt idx="69162">
                  <c:v>-9.5509999999999877</c:v>
                </c:pt>
                <c:pt idx="69163">
                  <c:v>-9.5490000000000066</c:v>
                </c:pt>
                <c:pt idx="69164">
                  <c:v>-9.546999999999997</c:v>
                </c:pt>
                <c:pt idx="69165">
                  <c:v>-9.5449999999999875</c:v>
                </c:pt>
                <c:pt idx="69166">
                  <c:v>-9.5430000000000064</c:v>
                </c:pt>
                <c:pt idx="69167">
                  <c:v>-9.5409999999999968</c:v>
                </c:pt>
                <c:pt idx="69168">
                  <c:v>-9.5389999999999873</c:v>
                </c:pt>
                <c:pt idx="69169">
                  <c:v>-9.5370000000000061</c:v>
                </c:pt>
                <c:pt idx="69170">
                  <c:v>-9.5349999999999966</c:v>
                </c:pt>
                <c:pt idx="69171">
                  <c:v>-9.532999999999987</c:v>
                </c:pt>
                <c:pt idx="69172">
                  <c:v>-9.5310000000000059</c:v>
                </c:pt>
                <c:pt idx="69173">
                  <c:v>-9.5289999999999964</c:v>
                </c:pt>
                <c:pt idx="69174">
                  <c:v>-9.5269999999999868</c:v>
                </c:pt>
                <c:pt idx="69175">
                  <c:v>-9.5250000000000057</c:v>
                </c:pt>
                <c:pt idx="69176">
                  <c:v>-9.5229999999999961</c:v>
                </c:pt>
                <c:pt idx="69177">
                  <c:v>-9.5209999999999866</c:v>
                </c:pt>
                <c:pt idx="69178">
                  <c:v>-9.5190000000000055</c:v>
                </c:pt>
                <c:pt idx="69179">
                  <c:v>-9.5169999999999959</c:v>
                </c:pt>
                <c:pt idx="69180">
                  <c:v>-9.5149999999999864</c:v>
                </c:pt>
                <c:pt idx="69181">
                  <c:v>-9.5130000000000052</c:v>
                </c:pt>
                <c:pt idx="69182">
                  <c:v>-9.5109999999999957</c:v>
                </c:pt>
                <c:pt idx="69183">
                  <c:v>-9.5089999999999861</c:v>
                </c:pt>
                <c:pt idx="69184">
                  <c:v>-9.507000000000005</c:v>
                </c:pt>
                <c:pt idx="69185">
                  <c:v>-9.5049999999999955</c:v>
                </c:pt>
                <c:pt idx="69186">
                  <c:v>-9.5029999999999859</c:v>
                </c:pt>
                <c:pt idx="69187">
                  <c:v>-9.5010000000000048</c:v>
                </c:pt>
                <c:pt idx="69188">
                  <c:v>-9.4989999999999952</c:v>
                </c:pt>
                <c:pt idx="69189">
                  <c:v>-9.4970000000000141</c:v>
                </c:pt>
                <c:pt idx="69190">
                  <c:v>-9.4950000000000045</c:v>
                </c:pt>
                <c:pt idx="69191">
                  <c:v>-9.492999999999995</c:v>
                </c:pt>
                <c:pt idx="69192">
                  <c:v>-9.4910000000000139</c:v>
                </c:pt>
                <c:pt idx="69193">
                  <c:v>-9.4890000000000043</c:v>
                </c:pt>
                <c:pt idx="69194">
                  <c:v>-9.4869999999999948</c:v>
                </c:pt>
                <c:pt idx="69195">
                  <c:v>-9.4850000000000136</c:v>
                </c:pt>
                <c:pt idx="69196">
                  <c:v>-9.4830000000000041</c:v>
                </c:pt>
                <c:pt idx="69197">
                  <c:v>-9.4809999999999945</c:v>
                </c:pt>
                <c:pt idx="69198">
                  <c:v>-9.4790000000000134</c:v>
                </c:pt>
                <c:pt idx="69199">
                  <c:v>-9.4770000000000039</c:v>
                </c:pt>
                <c:pt idx="69200">
                  <c:v>-9.4749999999999943</c:v>
                </c:pt>
                <c:pt idx="69201">
                  <c:v>-9.4730000000000132</c:v>
                </c:pt>
                <c:pt idx="69202">
                  <c:v>-9.4710000000000036</c:v>
                </c:pt>
                <c:pt idx="69203">
                  <c:v>-9.4689999999999941</c:v>
                </c:pt>
                <c:pt idx="69204">
                  <c:v>-9.467000000000013</c:v>
                </c:pt>
                <c:pt idx="69205">
                  <c:v>-9.4650000000000034</c:v>
                </c:pt>
                <c:pt idx="69206">
                  <c:v>-9.4629999999999939</c:v>
                </c:pt>
                <c:pt idx="69207">
                  <c:v>-9.4610000000000127</c:v>
                </c:pt>
                <c:pt idx="69208">
                  <c:v>-9.4590000000000032</c:v>
                </c:pt>
                <c:pt idx="69209">
                  <c:v>-9.4569999999999936</c:v>
                </c:pt>
                <c:pt idx="69210">
                  <c:v>-9.4550000000000125</c:v>
                </c:pt>
                <c:pt idx="69211">
                  <c:v>-9.453000000000003</c:v>
                </c:pt>
                <c:pt idx="69212">
                  <c:v>-9.4509999999999934</c:v>
                </c:pt>
                <c:pt idx="69213">
                  <c:v>-9.4490000000000123</c:v>
                </c:pt>
                <c:pt idx="69214">
                  <c:v>-9.4470000000000027</c:v>
                </c:pt>
                <c:pt idx="69215">
                  <c:v>-9.4449999999999932</c:v>
                </c:pt>
                <c:pt idx="69216">
                  <c:v>-9.4430000000000121</c:v>
                </c:pt>
                <c:pt idx="69217">
                  <c:v>-9.4410000000000025</c:v>
                </c:pt>
                <c:pt idx="69218">
                  <c:v>-9.438999999999993</c:v>
                </c:pt>
                <c:pt idx="69219">
                  <c:v>-9.4370000000000118</c:v>
                </c:pt>
                <c:pt idx="69220">
                  <c:v>-9.4350000000000023</c:v>
                </c:pt>
                <c:pt idx="69221">
                  <c:v>-9.4329999999999927</c:v>
                </c:pt>
                <c:pt idx="69222">
                  <c:v>-9.4310000000000116</c:v>
                </c:pt>
                <c:pt idx="69223">
                  <c:v>-9.429000000000002</c:v>
                </c:pt>
                <c:pt idx="69224">
                  <c:v>-9.4269999999999925</c:v>
                </c:pt>
                <c:pt idx="69225">
                  <c:v>-9.4250000000000114</c:v>
                </c:pt>
                <c:pt idx="69226">
                  <c:v>-9.4230000000000018</c:v>
                </c:pt>
                <c:pt idx="69227">
                  <c:v>-9.4209999999999923</c:v>
                </c:pt>
                <c:pt idx="69228">
                  <c:v>-9.4190000000000111</c:v>
                </c:pt>
                <c:pt idx="69229">
                  <c:v>-9.4170000000000016</c:v>
                </c:pt>
                <c:pt idx="69230">
                  <c:v>-9.414999999999992</c:v>
                </c:pt>
                <c:pt idx="69231">
                  <c:v>-9.4130000000000109</c:v>
                </c:pt>
                <c:pt idx="69232">
                  <c:v>-9.4110000000000014</c:v>
                </c:pt>
                <c:pt idx="69233">
                  <c:v>-9.4089999999999918</c:v>
                </c:pt>
                <c:pt idx="69234">
                  <c:v>-9.4070000000000107</c:v>
                </c:pt>
                <c:pt idx="69235">
                  <c:v>-9.4050000000000011</c:v>
                </c:pt>
                <c:pt idx="69236">
                  <c:v>-9.4029999999999916</c:v>
                </c:pt>
                <c:pt idx="69237">
                  <c:v>-9.4010000000000105</c:v>
                </c:pt>
                <c:pt idx="69238">
                  <c:v>-9.3990000000000009</c:v>
                </c:pt>
                <c:pt idx="69239">
                  <c:v>-9.3969999999999914</c:v>
                </c:pt>
                <c:pt idx="69240">
                  <c:v>-9.3950000000000102</c:v>
                </c:pt>
                <c:pt idx="69241">
                  <c:v>-9.3930000000000007</c:v>
                </c:pt>
                <c:pt idx="69242">
                  <c:v>-9.3909999999999911</c:v>
                </c:pt>
                <c:pt idx="69243">
                  <c:v>-9.38900000000001</c:v>
                </c:pt>
                <c:pt idx="69244">
                  <c:v>-9.3870000000000005</c:v>
                </c:pt>
                <c:pt idx="69245">
                  <c:v>-9.3849999999999909</c:v>
                </c:pt>
                <c:pt idx="69246">
                  <c:v>-9.3830000000000098</c:v>
                </c:pt>
                <c:pt idx="69247">
                  <c:v>-9.3810000000000002</c:v>
                </c:pt>
                <c:pt idx="69248">
                  <c:v>-9.3789999999999907</c:v>
                </c:pt>
                <c:pt idx="69249">
                  <c:v>-9.3770000000000095</c:v>
                </c:pt>
                <c:pt idx="69250">
                  <c:v>-9.375</c:v>
                </c:pt>
                <c:pt idx="69251">
                  <c:v>-9.3729999999999905</c:v>
                </c:pt>
                <c:pt idx="69252">
                  <c:v>-9.3710000000000093</c:v>
                </c:pt>
                <c:pt idx="69253">
                  <c:v>-9.3689999999999998</c:v>
                </c:pt>
                <c:pt idx="69254">
                  <c:v>-9.3669999999999902</c:v>
                </c:pt>
                <c:pt idx="69255">
                  <c:v>-9.3650000000000091</c:v>
                </c:pt>
                <c:pt idx="69256">
                  <c:v>-9.3629999999999995</c:v>
                </c:pt>
                <c:pt idx="69257">
                  <c:v>-9.36099999999999</c:v>
                </c:pt>
                <c:pt idx="69258">
                  <c:v>-9.3590000000000089</c:v>
                </c:pt>
                <c:pt idx="69259">
                  <c:v>-9.3569999999999993</c:v>
                </c:pt>
                <c:pt idx="69260">
                  <c:v>-9.3549999999999898</c:v>
                </c:pt>
                <c:pt idx="69261">
                  <c:v>-9.3530000000000086</c:v>
                </c:pt>
                <c:pt idx="69262">
                  <c:v>-9.3509999999999991</c:v>
                </c:pt>
                <c:pt idx="69263">
                  <c:v>-9.3489999999999895</c:v>
                </c:pt>
                <c:pt idx="69264">
                  <c:v>-9.3470000000000084</c:v>
                </c:pt>
                <c:pt idx="69265">
                  <c:v>-9.3449999999999989</c:v>
                </c:pt>
                <c:pt idx="69266">
                  <c:v>-9.3429999999999893</c:v>
                </c:pt>
                <c:pt idx="69267">
                  <c:v>-9.3410000000000082</c:v>
                </c:pt>
                <c:pt idx="69268">
                  <c:v>-9.3389999999999986</c:v>
                </c:pt>
                <c:pt idx="69269">
                  <c:v>-9.3369999999999891</c:v>
                </c:pt>
                <c:pt idx="69270">
                  <c:v>-9.335000000000008</c:v>
                </c:pt>
                <c:pt idx="69271">
                  <c:v>-9.3329999999999984</c:v>
                </c:pt>
                <c:pt idx="69272">
                  <c:v>-9.3309999999999889</c:v>
                </c:pt>
                <c:pt idx="69273">
                  <c:v>-9.3290000000000077</c:v>
                </c:pt>
                <c:pt idx="69274">
                  <c:v>-9.3269999999999982</c:v>
                </c:pt>
                <c:pt idx="69275">
                  <c:v>-9.3249999999999886</c:v>
                </c:pt>
                <c:pt idx="69276">
                  <c:v>-9.3230000000000075</c:v>
                </c:pt>
                <c:pt idx="69277">
                  <c:v>-9.320999999999998</c:v>
                </c:pt>
                <c:pt idx="69278">
                  <c:v>-9.3189999999999884</c:v>
                </c:pt>
                <c:pt idx="69279">
                  <c:v>-9.3170000000000073</c:v>
                </c:pt>
                <c:pt idx="69280">
                  <c:v>-9.3149999999999977</c:v>
                </c:pt>
                <c:pt idx="69281">
                  <c:v>-9.3129999999999882</c:v>
                </c:pt>
                <c:pt idx="69282">
                  <c:v>-9.311000000000007</c:v>
                </c:pt>
                <c:pt idx="69283">
                  <c:v>-9.3089999999999975</c:v>
                </c:pt>
                <c:pt idx="69284">
                  <c:v>-9.3069999999999879</c:v>
                </c:pt>
                <c:pt idx="69285">
                  <c:v>-9.3050000000000068</c:v>
                </c:pt>
                <c:pt idx="69286">
                  <c:v>-9.3029999999999973</c:v>
                </c:pt>
                <c:pt idx="69287">
                  <c:v>-9.3009999999999877</c:v>
                </c:pt>
                <c:pt idx="69288">
                  <c:v>-9.2990000000000066</c:v>
                </c:pt>
                <c:pt idx="69289">
                  <c:v>-9.296999999999997</c:v>
                </c:pt>
                <c:pt idx="69290">
                  <c:v>-9.2949999999999875</c:v>
                </c:pt>
                <c:pt idx="69291">
                  <c:v>-9.2930000000000064</c:v>
                </c:pt>
                <c:pt idx="69292">
                  <c:v>-9.2909999999999968</c:v>
                </c:pt>
                <c:pt idx="69293">
                  <c:v>-9.2889999999999873</c:v>
                </c:pt>
                <c:pt idx="69294">
                  <c:v>-9.2870000000000061</c:v>
                </c:pt>
                <c:pt idx="69295">
                  <c:v>-9.2849999999999966</c:v>
                </c:pt>
                <c:pt idx="69296">
                  <c:v>-9.282999999999987</c:v>
                </c:pt>
                <c:pt idx="69297">
                  <c:v>-9.2810000000000059</c:v>
                </c:pt>
                <c:pt idx="69298">
                  <c:v>-9.2789999999999964</c:v>
                </c:pt>
                <c:pt idx="69299">
                  <c:v>-9.2769999999999868</c:v>
                </c:pt>
                <c:pt idx="69300">
                  <c:v>-9.2750000000000057</c:v>
                </c:pt>
                <c:pt idx="69301">
                  <c:v>-9.2729999999999961</c:v>
                </c:pt>
                <c:pt idx="69302">
                  <c:v>-9.2709999999999866</c:v>
                </c:pt>
                <c:pt idx="69303">
                  <c:v>-9.2690000000000055</c:v>
                </c:pt>
                <c:pt idx="69304">
                  <c:v>-9.2669999999999959</c:v>
                </c:pt>
                <c:pt idx="69305">
                  <c:v>-9.2649999999999864</c:v>
                </c:pt>
                <c:pt idx="69306">
                  <c:v>-9.2630000000000052</c:v>
                </c:pt>
                <c:pt idx="69307">
                  <c:v>-9.2609999999999957</c:v>
                </c:pt>
                <c:pt idx="69308">
                  <c:v>-9.2589999999999861</c:v>
                </c:pt>
                <c:pt idx="69309">
                  <c:v>-9.257000000000005</c:v>
                </c:pt>
                <c:pt idx="69310">
                  <c:v>-9.2549999999999955</c:v>
                </c:pt>
                <c:pt idx="69311">
                  <c:v>-9.2529999999999859</c:v>
                </c:pt>
                <c:pt idx="69312">
                  <c:v>-9.2510000000000048</c:v>
                </c:pt>
                <c:pt idx="69313">
                  <c:v>-9.2489999999999952</c:v>
                </c:pt>
                <c:pt idx="69314">
                  <c:v>-9.2470000000000141</c:v>
                </c:pt>
                <c:pt idx="69315">
                  <c:v>-9.2450000000000045</c:v>
                </c:pt>
                <c:pt idx="69316">
                  <c:v>-9.242999999999995</c:v>
                </c:pt>
                <c:pt idx="69317">
                  <c:v>-9.2410000000000139</c:v>
                </c:pt>
                <c:pt idx="69318">
                  <c:v>-9.2390000000000043</c:v>
                </c:pt>
                <c:pt idx="69319">
                  <c:v>-9.2369999999999948</c:v>
                </c:pt>
                <c:pt idx="69320">
                  <c:v>-9.2350000000000136</c:v>
                </c:pt>
                <c:pt idx="69321">
                  <c:v>-9.2330000000000041</c:v>
                </c:pt>
                <c:pt idx="69322">
                  <c:v>-9.2309999999999945</c:v>
                </c:pt>
                <c:pt idx="69323">
                  <c:v>-9.2290000000000134</c:v>
                </c:pt>
                <c:pt idx="69324">
                  <c:v>-9.2270000000000039</c:v>
                </c:pt>
                <c:pt idx="69325">
                  <c:v>-9.2249999999999943</c:v>
                </c:pt>
                <c:pt idx="69326">
                  <c:v>-9.2230000000000132</c:v>
                </c:pt>
                <c:pt idx="69327">
                  <c:v>-9.2210000000000036</c:v>
                </c:pt>
                <c:pt idx="69328">
                  <c:v>-9.2189999999999941</c:v>
                </c:pt>
                <c:pt idx="69329">
                  <c:v>-9.217000000000013</c:v>
                </c:pt>
                <c:pt idx="69330">
                  <c:v>-9.2150000000000034</c:v>
                </c:pt>
                <c:pt idx="69331">
                  <c:v>-9.2129999999999939</c:v>
                </c:pt>
                <c:pt idx="69332">
                  <c:v>-9.2110000000000127</c:v>
                </c:pt>
                <c:pt idx="69333">
                  <c:v>-9.2090000000000032</c:v>
                </c:pt>
                <c:pt idx="69334">
                  <c:v>-9.2069999999999936</c:v>
                </c:pt>
                <c:pt idx="69335">
                  <c:v>-9.2050000000000125</c:v>
                </c:pt>
                <c:pt idx="69336">
                  <c:v>-9.203000000000003</c:v>
                </c:pt>
                <c:pt idx="69337">
                  <c:v>-9.2009999999999934</c:v>
                </c:pt>
                <c:pt idx="69338">
                  <c:v>-9.1990000000000123</c:v>
                </c:pt>
                <c:pt idx="69339">
                  <c:v>-9.1970000000000027</c:v>
                </c:pt>
                <c:pt idx="69340">
                  <c:v>-9.1949999999999932</c:v>
                </c:pt>
                <c:pt idx="69341">
                  <c:v>-9.1930000000000121</c:v>
                </c:pt>
                <c:pt idx="69342">
                  <c:v>-9.1910000000000025</c:v>
                </c:pt>
                <c:pt idx="69343">
                  <c:v>-9.188999999999993</c:v>
                </c:pt>
                <c:pt idx="69344">
                  <c:v>-9.1870000000000118</c:v>
                </c:pt>
                <c:pt idx="69345">
                  <c:v>-9.1850000000000023</c:v>
                </c:pt>
                <c:pt idx="69346">
                  <c:v>-9.1829999999999927</c:v>
                </c:pt>
                <c:pt idx="69347">
                  <c:v>-9.1810000000000116</c:v>
                </c:pt>
                <c:pt idx="69348">
                  <c:v>-9.179000000000002</c:v>
                </c:pt>
                <c:pt idx="69349">
                  <c:v>-9.1769999999999925</c:v>
                </c:pt>
                <c:pt idx="69350">
                  <c:v>-9.1750000000000114</c:v>
                </c:pt>
                <c:pt idx="69351">
                  <c:v>-9.1730000000000018</c:v>
                </c:pt>
                <c:pt idx="69352">
                  <c:v>-9.1709999999999923</c:v>
                </c:pt>
                <c:pt idx="69353">
                  <c:v>-9.1690000000000111</c:v>
                </c:pt>
                <c:pt idx="69354">
                  <c:v>-9.1670000000000016</c:v>
                </c:pt>
                <c:pt idx="69355">
                  <c:v>-9.164999999999992</c:v>
                </c:pt>
                <c:pt idx="69356">
                  <c:v>-9.1630000000000109</c:v>
                </c:pt>
                <c:pt idx="69357">
                  <c:v>-9.1610000000000014</c:v>
                </c:pt>
                <c:pt idx="69358">
                  <c:v>-9.1589999999999918</c:v>
                </c:pt>
                <c:pt idx="69359">
                  <c:v>-9.1570000000000107</c:v>
                </c:pt>
                <c:pt idx="69360">
                  <c:v>-9.1550000000000011</c:v>
                </c:pt>
                <c:pt idx="69361">
                  <c:v>-9.1529999999999916</c:v>
                </c:pt>
                <c:pt idx="69362">
                  <c:v>-9.1510000000000105</c:v>
                </c:pt>
                <c:pt idx="69363">
                  <c:v>-9.1490000000000009</c:v>
                </c:pt>
                <c:pt idx="69364">
                  <c:v>-9.1469999999999914</c:v>
                </c:pt>
                <c:pt idx="69365">
                  <c:v>-9.1450000000000102</c:v>
                </c:pt>
                <c:pt idx="69366">
                  <c:v>-9.1430000000000007</c:v>
                </c:pt>
                <c:pt idx="69367">
                  <c:v>-9.1409999999999911</c:v>
                </c:pt>
                <c:pt idx="69368">
                  <c:v>-9.13900000000001</c:v>
                </c:pt>
                <c:pt idx="69369">
                  <c:v>-9.1370000000000005</c:v>
                </c:pt>
                <c:pt idx="69370">
                  <c:v>-9.1349999999999909</c:v>
                </c:pt>
                <c:pt idx="69371">
                  <c:v>-9.1330000000000098</c:v>
                </c:pt>
                <c:pt idx="69372">
                  <c:v>-9.1310000000000002</c:v>
                </c:pt>
                <c:pt idx="69373">
                  <c:v>-9.1289999999999907</c:v>
                </c:pt>
                <c:pt idx="69374">
                  <c:v>-9.1270000000000095</c:v>
                </c:pt>
                <c:pt idx="69375">
                  <c:v>-9.125</c:v>
                </c:pt>
                <c:pt idx="69376">
                  <c:v>-9.1229999999999905</c:v>
                </c:pt>
                <c:pt idx="69377">
                  <c:v>-9.1210000000000093</c:v>
                </c:pt>
                <c:pt idx="69378">
                  <c:v>-9.1189999999999998</c:v>
                </c:pt>
                <c:pt idx="69379">
                  <c:v>-9.1169999999999902</c:v>
                </c:pt>
                <c:pt idx="69380">
                  <c:v>-9.1150000000000091</c:v>
                </c:pt>
                <c:pt idx="69381">
                  <c:v>-9.1129999999999995</c:v>
                </c:pt>
                <c:pt idx="69382">
                  <c:v>-9.11099999999999</c:v>
                </c:pt>
                <c:pt idx="69383">
                  <c:v>-9.1090000000000089</c:v>
                </c:pt>
                <c:pt idx="69384">
                  <c:v>-9.1069999999999993</c:v>
                </c:pt>
                <c:pt idx="69385">
                  <c:v>-9.1049999999999898</c:v>
                </c:pt>
                <c:pt idx="69386">
                  <c:v>-9.1030000000000086</c:v>
                </c:pt>
                <c:pt idx="69387">
                  <c:v>-9.1009999999999991</c:v>
                </c:pt>
                <c:pt idx="69388">
                  <c:v>-9.0989999999999895</c:v>
                </c:pt>
                <c:pt idx="69389">
                  <c:v>-9.0970000000000084</c:v>
                </c:pt>
                <c:pt idx="69390">
                  <c:v>-9.0949999999999989</c:v>
                </c:pt>
                <c:pt idx="69391">
                  <c:v>-9.0929999999999893</c:v>
                </c:pt>
                <c:pt idx="69392">
                  <c:v>-9.0910000000000082</c:v>
                </c:pt>
                <c:pt idx="69393">
                  <c:v>-9.0889999999999986</c:v>
                </c:pt>
                <c:pt idx="69394">
                  <c:v>-9.0869999999999891</c:v>
                </c:pt>
                <c:pt idx="69395">
                  <c:v>-9.085000000000008</c:v>
                </c:pt>
                <c:pt idx="69396">
                  <c:v>-9.0829999999999984</c:v>
                </c:pt>
                <c:pt idx="69397">
                  <c:v>-9.0809999999999889</c:v>
                </c:pt>
                <c:pt idx="69398">
                  <c:v>-9.0790000000000077</c:v>
                </c:pt>
                <c:pt idx="69399">
                  <c:v>-9.0769999999999982</c:v>
                </c:pt>
                <c:pt idx="69400">
                  <c:v>-9.0749999999999886</c:v>
                </c:pt>
                <c:pt idx="69401">
                  <c:v>-9.0730000000000075</c:v>
                </c:pt>
                <c:pt idx="69402">
                  <c:v>-9.070999999999998</c:v>
                </c:pt>
                <c:pt idx="69403">
                  <c:v>-9.0689999999999884</c:v>
                </c:pt>
                <c:pt idx="69404">
                  <c:v>-9.0670000000000073</c:v>
                </c:pt>
                <c:pt idx="69405">
                  <c:v>-9.0649999999999977</c:v>
                </c:pt>
                <c:pt idx="69406">
                  <c:v>-9.0629999999999882</c:v>
                </c:pt>
                <c:pt idx="69407">
                  <c:v>-9.061000000000007</c:v>
                </c:pt>
                <c:pt idx="69408">
                  <c:v>-9.0589999999999975</c:v>
                </c:pt>
                <c:pt idx="69409">
                  <c:v>-9.0569999999999879</c:v>
                </c:pt>
                <c:pt idx="69410">
                  <c:v>-9.0550000000000068</c:v>
                </c:pt>
                <c:pt idx="69411">
                  <c:v>-9.0529999999999973</c:v>
                </c:pt>
                <c:pt idx="69412">
                  <c:v>-9.0509999999999877</c:v>
                </c:pt>
                <c:pt idx="69413">
                  <c:v>-9.0490000000000066</c:v>
                </c:pt>
                <c:pt idx="69414">
                  <c:v>-9.046999999999997</c:v>
                </c:pt>
                <c:pt idx="69415">
                  <c:v>-9.0449999999999875</c:v>
                </c:pt>
                <c:pt idx="69416">
                  <c:v>-9.0430000000000064</c:v>
                </c:pt>
                <c:pt idx="69417">
                  <c:v>-9.0409999999999968</c:v>
                </c:pt>
                <c:pt idx="69418">
                  <c:v>-9.0389999999999873</c:v>
                </c:pt>
                <c:pt idx="69419">
                  <c:v>-9.0370000000000061</c:v>
                </c:pt>
                <c:pt idx="69420">
                  <c:v>-9.0349999999999966</c:v>
                </c:pt>
                <c:pt idx="69421">
                  <c:v>-9.032999999999987</c:v>
                </c:pt>
                <c:pt idx="69422">
                  <c:v>-9.0310000000000059</c:v>
                </c:pt>
                <c:pt idx="69423">
                  <c:v>-9.0289999999999964</c:v>
                </c:pt>
                <c:pt idx="69424">
                  <c:v>-9.0269999999999868</c:v>
                </c:pt>
                <c:pt idx="69425">
                  <c:v>-9.0250000000000057</c:v>
                </c:pt>
                <c:pt idx="69426">
                  <c:v>-9.0229999999999961</c:v>
                </c:pt>
                <c:pt idx="69427">
                  <c:v>-9.0209999999999866</c:v>
                </c:pt>
                <c:pt idx="69428">
                  <c:v>-9.0190000000000055</c:v>
                </c:pt>
                <c:pt idx="69429">
                  <c:v>-9.0169999999999959</c:v>
                </c:pt>
                <c:pt idx="69430">
                  <c:v>-9.0149999999999864</c:v>
                </c:pt>
                <c:pt idx="69431">
                  <c:v>-9.0130000000000052</c:v>
                </c:pt>
                <c:pt idx="69432">
                  <c:v>-9.0109999999999957</c:v>
                </c:pt>
                <c:pt idx="69433">
                  <c:v>-9.0089999999999861</c:v>
                </c:pt>
                <c:pt idx="69434">
                  <c:v>-9.007000000000005</c:v>
                </c:pt>
                <c:pt idx="69435">
                  <c:v>-9.0049999999999955</c:v>
                </c:pt>
                <c:pt idx="69436">
                  <c:v>-9.0029999999999859</c:v>
                </c:pt>
                <c:pt idx="69437">
                  <c:v>-9.0010000000000048</c:v>
                </c:pt>
                <c:pt idx="69438">
                  <c:v>-8.9989999999999952</c:v>
                </c:pt>
                <c:pt idx="69439">
                  <c:v>-8.9970000000000141</c:v>
                </c:pt>
                <c:pt idx="69440">
                  <c:v>-8.9950000000000045</c:v>
                </c:pt>
                <c:pt idx="69441">
                  <c:v>-8.992999999999995</c:v>
                </c:pt>
                <c:pt idx="69442">
                  <c:v>-8.9910000000000139</c:v>
                </c:pt>
                <c:pt idx="69443">
                  <c:v>-8.9890000000000043</c:v>
                </c:pt>
                <c:pt idx="69444">
                  <c:v>-8.9869999999999948</c:v>
                </c:pt>
                <c:pt idx="69445">
                  <c:v>-8.9850000000000136</c:v>
                </c:pt>
                <c:pt idx="69446">
                  <c:v>-8.9830000000000041</c:v>
                </c:pt>
                <c:pt idx="69447">
                  <c:v>-8.9809999999999945</c:v>
                </c:pt>
                <c:pt idx="69448">
                  <c:v>-8.9790000000000134</c:v>
                </c:pt>
                <c:pt idx="69449">
                  <c:v>-8.9770000000000039</c:v>
                </c:pt>
                <c:pt idx="69450">
                  <c:v>-8.9749999999999943</c:v>
                </c:pt>
                <c:pt idx="69451">
                  <c:v>-8.9730000000000132</c:v>
                </c:pt>
                <c:pt idx="69452">
                  <c:v>-8.9710000000000036</c:v>
                </c:pt>
                <c:pt idx="69453">
                  <c:v>-8.9689999999999941</c:v>
                </c:pt>
                <c:pt idx="69454">
                  <c:v>-8.967000000000013</c:v>
                </c:pt>
                <c:pt idx="69455">
                  <c:v>-8.9650000000000034</c:v>
                </c:pt>
                <c:pt idx="69456">
                  <c:v>-8.9629999999999939</c:v>
                </c:pt>
                <c:pt idx="69457">
                  <c:v>-8.9610000000000127</c:v>
                </c:pt>
                <c:pt idx="69458">
                  <c:v>-8.9590000000000032</c:v>
                </c:pt>
                <c:pt idx="69459">
                  <c:v>-8.9569999999999936</c:v>
                </c:pt>
                <c:pt idx="69460">
                  <c:v>-8.9550000000000125</c:v>
                </c:pt>
                <c:pt idx="69461">
                  <c:v>-8.953000000000003</c:v>
                </c:pt>
                <c:pt idx="69462">
                  <c:v>-8.9509999999999934</c:v>
                </c:pt>
                <c:pt idx="69463">
                  <c:v>-8.9490000000000123</c:v>
                </c:pt>
                <c:pt idx="69464">
                  <c:v>-8.9470000000000027</c:v>
                </c:pt>
                <c:pt idx="69465">
                  <c:v>-8.9449999999999932</c:v>
                </c:pt>
                <c:pt idx="69466">
                  <c:v>-8.9430000000000121</c:v>
                </c:pt>
                <c:pt idx="69467">
                  <c:v>-8.9410000000000025</c:v>
                </c:pt>
                <c:pt idx="69468">
                  <c:v>-8.938999999999993</c:v>
                </c:pt>
                <c:pt idx="69469">
                  <c:v>-8.9370000000000118</c:v>
                </c:pt>
                <c:pt idx="69470">
                  <c:v>-8.9350000000000023</c:v>
                </c:pt>
                <c:pt idx="69471">
                  <c:v>-8.9329999999999927</c:v>
                </c:pt>
                <c:pt idx="69472">
                  <c:v>-8.9310000000000116</c:v>
                </c:pt>
                <c:pt idx="69473">
                  <c:v>-8.929000000000002</c:v>
                </c:pt>
                <c:pt idx="69474">
                  <c:v>-8.9269999999999925</c:v>
                </c:pt>
                <c:pt idx="69475">
                  <c:v>-8.9250000000000114</c:v>
                </c:pt>
                <c:pt idx="69476">
                  <c:v>-8.9230000000000018</c:v>
                </c:pt>
                <c:pt idx="69477">
                  <c:v>-8.9209999999999923</c:v>
                </c:pt>
                <c:pt idx="69478">
                  <c:v>-8.9190000000000111</c:v>
                </c:pt>
                <c:pt idx="69479">
                  <c:v>-8.9170000000000016</c:v>
                </c:pt>
                <c:pt idx="69480">
                  <c:v>-8.914999999999992</c:v>
                </c:pt>
                <c:pt idx="69481">
                  <c:v>-8.9130000000000109</c:v>
                </c:pt>
                <c:pt idx="69482">
                  <c:v>-8.9110000000000014</c:v>
                </c:pt>
                <c:pt idx="69483">
                  <c:v>-8.9089999999999918</c:v>
                </c:pt>
                <c:pt idx="69484">
                  <c:v>-8.9070000000000107</c:v>
                </c:pt>
                <c:pt idx="69485">
                  <c:v>-8.9050000000000011</c:v>
                </c:pt>
                <c:pt idx="69486">
                  <c:v>-8.9029999999999916</c:v>
                </c:pt>
                <c:pt idx="69487">
                  <c:v>-8.9010000000000105</c:v>
                </c:pt>
                <c:pt idx="69488">
                  <c:v>-8.8990000000000009</c:v>
                </c:pt>
                <c:pt idx="69489">
                  <c:v>-8.8969999999999914</c:v>
                </c:pt>
                <c:pt idx="69490">
                  <c:v>-8.8950000000000102</c:v>
                </c:pt>
                <c:pt idx="69491">
                  <c:v>-8.8930000000000007</c:v>
                </c:pt>
                <c:pt idx="69492">
                  <c:v>-8.8909999999999911</c:v>
                </c:pt>
                <c:pt idx="69493">
                  <c:v>-8.88900000000001</c:v>
                </c:pt>
                <c:pt idx="69494">
                  <c:v>-8.8870000000000005</c:v>
                </c:pt>
                <c:pt idx="69495">
                  <c:v>-8.8849999999999909</c:v>
                </c:pt>
                <c:pt idx="69496">
                  <c:v>-8.8830000000000098</c:v>
                </c:pt>
                <c:pt idx="69497">
                  <c:v>-8.8810000000000002</c:v>
                </c:pt>
                <c:pt idx="69498">
                  <c:v>-8.8789999999999907</c:v>
                </c:pt>
                <c:pt idx="69499">
                  <c:v>-8.8770000000000095</c:v>
                </c:pt>
                <c:pt idx="69500">
                  <c:v>-8.875</c:v>
                </c:pt>
                <c:pt idx="69501">
                  <c:v>-8.8729999999999905</c:v>
                </c:pt>
                <c:pt idx="69502">
                  <c:v>-8.8710000000000093</c:v>
                </c:pt>
                <c:pt idx="69503">
                  <c:v>-8.8689999999999998</c:v>
                </c:pt>
                <c:pt idx="69504">
                  <c:v>-8.8669999999999902</c:v>
                </c:pt>
                <c:pt idx="69505">
                  <c:v>-8.8650000000000091</c:v>
                </c:pt>
                <c:pt idx="69506">
                  <c:v>-8.8629999999999995</c:v>
                </c:pt>
                <c:pt idx="69507">
                  <c:v>-8.86099999999999</c:v>
                </c:pt>
                <c:pt idx="69508">
                  <c:v>-8.8590000000000089</c:v>
                </c:pt>
                <c:pt idx="69509">
                  <c:v>-8.8569999999999993</c:v>
                </c:pt>
                <c:pt idx="69510">
                  <c:v>-8.8549999999999898</c:v>
                </c:pt>
                <c:pt idx="69511">
                  <c:v>-8.8530000000000086</c:v>
                </c:pt>
                <c:pt idx="69512">
                  <c:v>-8.8509999999999991</c:v>
                </c:pt>
                <c:pt idx="69513">
                  <c:v>-8.8489999999999895</c:v>
                </c:pt>
                <c:pt idx="69514">
                  <c:v>-8.8470000000000084</c:v>
                </c:pt>
                <c:pt idx="69515">
                  <c:v>-8.8449999999999989</c:v>
                </c:pt>
                <c:pt idx="69516">
                  <c:v>-8.8429999999999893</c:v>
                </c:pt>
                <c:pt idx="69517">
                  <c:v>-8.8410000000000082</c:v>
                </c:pt>
                <c:pt idx="69518">
                  <c:v>-8.8389999999999986</c:v>
                </c:pt>
                <c:pt idx="69519">
                  <c:v>-8.8369999999999891</c:v>
                </c:pt>
                <c:pt idx="69520">
                  <c:v>-8.835000000000008</c:v>
                </c:pt>
                <c:pt idx="69521">
                  <c:v>-8.8329999999999984</c:v>
                </c:pt>
                <c:pt idx="69522">
                  <c:v>-8.8309999999999889</c:v>
                </c:pt>
                <c:pt idx="69523">
                  <c:v>-8.8290000000000077</c:v>
                </c:pt>
                <c:pt idx="69524">
                  <c:v>-8.8269999999999982</c:v>
                </c:pt>
                <c:pt idx="69525">
                  <c:v>-8.8249999999999886</c:v>
                </c:pt>
                <c:pt idx="69526">
                  <c:v>-8.8230000000000075</c:v>
                </c:pt>
                <c:pt idx="69527">
                  <c:v>-8.820999999999998</c:v>
                </c:pt>
                <c:pt idx="69528">
                  <c:v>-8.8189999999999884</c:v>
                </c:pt>
                <c:pt idx="69529">
                  <c:v>-8.8170000000000073</c:v>
                </c:pt>
                <c:pt idx="69530">
                  <c:v>-8.8149999999999977</c:v>
                </c:pt>
                <c:pt idx="69531">
                  <c:v>-8.8129999999999882</c:v>
                </c:pt>
                <c:pt idx="69532">
                  <c:v>-8.811000000000007</c:v>
                </c:pt>
                <c:pt idx="69533">
                  <c:v>-8.8089999999999975</c:v>
                </c:pt>
                <c:pt idx="69534">
                  <c:v>-8.8069999999999879</c:v>
                </c:pt>
                <c:pt idx="69535">
                  <c:v>-8.8050000000000068</c:v>
                </c:pt>
                <c:pt idx="69536">
                  <c:v>-8.8029999999999973</c:v>
                </c:pt>
                <c:pt idx="69537">
                  <c:v>-8.8009999999999877</c:v>
                </c:pt>
                <c:pt idx="69538">
                  <c:v>-8.7990000000000066</c:v>
                </c:pt>
                <c:pt idx="69539">
                  <c:v>-8.796999999999997</c:v>
                </c:pt>
                <c:pt idx="69540">
                  <c:v>-8.7949999999999875</c:v>
                </c:pt>
                <c:pt idx="69541">
                  <c:v>-8.7930000000000064</c:v>
                </c:pt>
                <c:pt idx="69542">
                  <c:v>-8.7909999999999968</c:v>
                </c:pt>
                <c:pt idx="69543">
                  <c:v>-8.7889999999999873</c:v>
                </c:pt>
                <c:pt idx="69544">
                  <c:v>-8.7870000000000061</c:v>
                </c:pt>
                <c:pt idx="69545">
                  <c:v>-8.7849999999999966</c:v>
                </c:pt>
                <c:pt idx="69546">
                  <c:v>-8.782999999999987</c:v>
                </c:pt>
                <c:pt idx="69547">
                  <c:v>-8.7810000000000059</c:v>
                </c:pt>
                <c:pt idx="69548">
                  <c:v>-8.7789999999999964</c:v>
                </c:pt>
                <c:pt idx="69549">
                  <c:v>-8.7769999999999868</c:v>
                </c:pt>
                <c:pt idx="69550">
                  <c:v>-8.7750000000000057</c:v>
                </c:pt>
                <c:pt idx="69551">
                  <c:v>-8.7729999999999961</c:v>
                </c:pt>
                <c:pt idx="69552">
                  <c:v>-8.7709999999999866</c:v>
                </c:pt>
                <c:pt idx="69553">
                  <c:v>-8.7690000000000055</c:v>
                </c:pt>
                <c:pt idx="69554">
                  <c:v>-8.7669999999999959</c:v>
                </c:pt>
                <c:pt idx="69555">
                  <c:v>-8.7649999999999864</c:v>
                </c:pt>
                <c:pt idx="69556">
                  <c:v>-8.7630000000000052</c:v>
                </c:pt>
                <c:pt idx="69557">
                  <c:v>-8.7609999999999957</c:v>
                </c:pt>
                <c:pt idx="69558">
                  <c:v>-8.7589999999999861</c:v>
                </c:pt>
                <c:pt idx="69559">
                  <c:v>-8.757000000000005</c:v>
                </c:pt>
                <c:pt idx="69560">
                  <c:v>-8.7549999999999955</c:v>
                </c:pt>
                <c:pt idx="69561">
                  <c:v>-8.7529999999999859</c:v>
                </c:pt>
                <c:pt idx="69562">
                  <c:v>-8.7510000000000048</c:v>
                </c:pt>
                <c:pt idx="69563">
                  <c:v>-8.7489999999999952</c:v>
                </c:pt>
                <c:pt idx="69564">
                  <c:v>-8.7470000000000141</c:v>
                </c:pt>
                <c:pt idx="69565">
                  <c:v>-8.7450000000000045</c:v>
                </c:pt>
                <c:pt idx="69566">
                  <c:v>-8.742999999999995</c:v>
                </c:pt>
                <c:pt idx="69567">
                  <c:v>-8.7410000000000139</c:v>
                </c:pt>
                <c:pt idx="69568">
                  <c:v>-8.7390000000000043</c:v>
                </c:pt>
                <c:pt idx="69569">
                  <c:v>-8.7369999999999948</c:v>
                </c:pt>
                <c:pt idx="69570">
                  <c:v>-8.7350000000000136</c:v>
                </c:pt>
                <c:pt idx="69571">
                  <c:v>-8.7330000000000041</c:v>
                </c:pt>
                <c:pt idx="69572">
                  <c:v>-8.7309999999999945</c:v>
                </c:pt>
                <c:pt idx="69573">
                  <c:v>-8.7290000000000134</c:v>
                </c:pt>
                <c:pt idx="69574">
                  <c:v>-8.7270000000000039</c:v>
                </c:pt>
                <c:pt idx="69575">
                  <c:v>-8.7249999999999943</c:v>
                </c:pt>
                <c:pt idx="69576">
                  <c:v>-8.7230000000000132</c:v>
                </c:pt>
                <c:pt idx="69577">
                  <c:v>-8.7210000000000036</c:v>
                </c:pt>
                <c:pt idx="69578">
                  <c:v>-8.7189999999999941</c:v>
                </c:pt>
                <c:pt idx="69579">
                  <c:v>-8.717000000000013</c:v>
                </c:pt>
                <c:pt idx="69580">
                  <c:v>-8.7150000000000034</c:v>
                </c:pt>
                <c:pt idx="69581">
                  <c:v>-8.7129999999999939</c:v>
                </c:pt>
                <c:pt idx="69582">
                  <c:v>-8.7110000000000127</c:v>
                </c:pt>
                <c:pt idx="69583">
                  <c:v>-8.7090000000000032</c:v>
                </c:pt>
                <c:pt idx="69584">
                  <c:v>-8.7069999999999936</c:v>
                </c:pt>
                <c:pt idx="69585">
                  <c:v>-8.7050000000000125</c:v>
                </c:pt>
                <c:pt idx="69586">
                  <c:v>-8.703000000000003</c:v>
                </c:pt>
                <c:pt idx="69587">
                  <c:v>-8.7009999999999934</c:v>
                </c:pt>
                <c:pt idx="69588">
                  <c:v>-8.6990000000000123</c:v>
                </c:pt>
                <c:pt idx="69589">
                  <c:v>-8.6970000000000027</c:v>
                </c:pt>
                <c:pt idx="69590">
                  <c:v>-8.6949999999999932</c:v>
                </c:pt>
                <c:pt idx="69591">
                  <c:v>-8.6930000000000121</c:v>
                </c:pt>
                <c:pt idx="69592">
                  <c:v>-8.6910000000000025</c:v>
                </c:pt>
                <c:pt idx="69593">
                  <c:v>-8.688999999999993</c:v>
                </c:pt>
                <c:pt idx="69594">
                  <c:v>-8.6870000000000118</c:v>
                </c:pt>
                <c:pt idx="69595">
                  <c:v>-8.6850000000000023</c:v>
                </c:pt>
                <c:pt idx="69596">
                  <c:v>-8.6829999999999927</c:v>
                </c:pt>
                <c:pt idx="69597">
                  <c:v>-8.6810000000000116</c:v>
                </c:pt>
                <c:pt idx="69598">
                  <c:v>-8.679000000000002</c:v>
                </c:pt>
                <c:pt idx="69599">
                  <c:v>-8.6769999999999925</c:v>
                </c:pt>
                <c:pt idx="69600">
                  <c:v>-8.6750000000000114</c:v>
                </c:pt>
                <c:pt idx="69601">
                  <c:v>-8.6730000000000018</c:v>
                </c:pt>
                <c:pt idx="69602">
                  <c:v>-8.6709999999999923</c:v>
                </c:pt>
                <c:pt idx="69603">
                  <c:v>-8.6690000000000111</c:v>
                </c:pt>
                <c:pt idx="69604">
                  <c:v>-8.6670000000000016</c:v>
                </c:pt>
                <c:pt idx="69605">
                  <c:v>-8.664999999999992</c:v>
                </c:pt>
                <c:pt idx="69606">
                  <c:v>-8.6630000000000109</c:v>
                </c:pt>
                <c:pt idx="69607">
                  <c:v>-8.6610000000000014</c:v>
                </c:pt>
                <c:pt idx="69608">
                  <c:v>-8.6589999999999918</c:v>
                </c:pt>
                <c:pt idx="69609">
                  <c:v>-8.6570000000000107</c:v>
                </c:pt>
                <c:pt idx="69610">
                  <c:v>-8.6550000000000011</c:v>
                </c:pt>
                <c:pt idx="69611">
                  <c:v>-8.6529999999999916</c:v>
                </c:pt>
                <c:pt idx="69612">
                  <c:v>-8.6510000000000105</c:v>
                </c:pt>
                <c:pt idx="69613">
                  <c:v>-8.6490000000000009</c:v>
                </c:pt>
                <c:pt idx="69614">
                  <c:v>-8.6469999999999914</c:v>
                </c:pt>
                <c:pt idx="69615">
                  <c:v>-8.6450000000000102</c:v>
                </c:pt>
                <c:pt idx="69616">
                  <c:v>-8.6430000000000007</c:v>
                </c:pt>
                <c:pt idx="69617">
                  <c:v>-8.6409999999999911</c:v>
                </c:pt>
                <c:pt idx="69618">
                  <c:v>-8.63900000000001</c:v>
                </c:pt>
                <c:pt idx="69619">
                  <c:v>-8.6370000000000005</c:v>
                </c:pt>
                <c:pt idx="69620">
                  <c:v>-8.6349999999999909</c:v>
                </c:pt>
                <c:pt idx="69621">
                  <c:v>-8.6330000000000098</c:v>
                </c:pt>
                <c:pt idx="69622">
                  <c:v>-8.6310000000000002</c:v>
                </c:pt>
                <c:pt idx="69623">
                  <c:v>-8.6289999999999907</c:v>
                </c:pt>
                <c:pt idx="69624">
                  <c:v>-8.6270000000000095</c:v>
                </c:pt>
                <c:pt idx="69625">
                  <c:v>-8.625</c:v>
                </c:pt>
                <c:pt idx="69626">
                  <c:v>-8.6229999999999905</c:v>
                </c:pt>
                <c:pt idx="69627">
                  <c:v>-8.6210000000000093</c:v>
                </c:pt>
                <c:pt idx="69628">
                  <c:v>-8.6189999999999998</c:v>
                </c:pt>
                <c:pt idx="69629">
                  <c:v>-8.6169999999999902</c:v>
                </c:pt>
                <c:pt idx="69630">
                  <c:v>-8.6150000000000091</c:v>
                </c:pt>
                <c:pt idx="69631">
                  <c:v>-8.6129999999999995</c:v>
                </c:pt>
                <c:pt idx="69632">
                  <c:v>-8.61099999999999</c:v>
                </c:pt>
                <c:pt idx="69633">
                  <c:v>-8.6090000000000089</c:v>
                </c:pt>
                <c:pt idx="69634">
                  <c:v>-8.6069999999999993</c:v>
                </c:pt>
                <c:pt idx="69635">
                  <c:v>-8.6049999999999898</c:v>
                </c:pt>
                <c:pt idx="69636">
                  <c:v>-8.6030000000000086</c:v>
                </c:pt>
                <c:pt idx="69637">
                  <c:v>-8.6009999999999991</c:v>
                </c:pt>
                <c:pt idx="69638">
                  <c:v>-8.5989999999999895</c:v>
                </c:pt>
                <c:pt idx="69639">
                  <c:v>-8.5970000000000084</c:v>
                </c:pt>
                <c:pt idx="69640">
                  <c:v>-8.5949999999999989</c:v>
                </c:pt>
                <c:pt idx="69641">
                  <c:v>-8.5929999999999893</c:v>
                </c:pt>
                <c:pt idx="69642">
                  <c:v>-8.5910000000000082</c:v>
                </c:pt>
                <c:pt idx="69643">
                  <c:v>-8.5889999999999986</c:v>
                </c:pt>
                <c:pt idx="69644">
                  <c:v>-8.5869999999999891</c:v>
                </c:pt>
                <c:pt idx="69645">
                  <c:v>-8.585000000000008</c:v>
                </c:pt>
                <c:pt idx="69646">
                  <c:v>-8.5829999999999984</c:v>
                </c:pt>
                <c:pt idx="69647">
                  <c:v>-8.5809999999999889</c:v>
                </c:pt>
                <c:pt idx="69648">
                  <c:v>-8.5790000000000077</c:v>
                </c:pt>
                <c:pt idx="69649">
                  <c:v>-8.5769999999999982</c:v>
                </c:pt>
                <c:pt idx="69650">
                  <c:v>-8.5749999999999886</c:v>
                </c:pt>
                <c:pt idx="69651">
                  <c:v>-8.5730000000000075</c:v>
                </c:pt>
                <c:pt idx="69652">
                  <c:v>-8.570999999999998</c:v>
                </c:pt>
                <c:pt idx="69653">
                  <c:v>-8.5689999999999884</c:v>
                </c:pt>
                <c:pt idx="69654">
                  <c:v>-8.5670000000000073</c:v>
                </c:pt>
                <c:pt idx="69655">
                  <c:v>-8.5649999999999977</c:v>
                </c:pt>
                <c:pt idx="69656">
                  <c:v>-8.5629999999999882</c:v>
                </c:pt>
                <c:pt idx="69657">
                  <c:v>-8.561000000000007</c:v>
                </c:pt>
                <c:pt idx="69658">
                  <c:v>-8.5589999999999975</c:v>
                </c:pt>
                <c:pt idx="69659">
                  <c:v>-8.5569999999999879</c:v>
                </c:pt>
                <c:pt idx="69660">
                  <c:v>-8.5550000000000068</c:v>
                </c:pt>
                <c:pt idx="69661">
                  <c:v>-8.5529999999999973</c:v>
                </c:pt>
                <c:pt idx="69662">
                  <c:v>-8.5509999999999877</c:v>
                </c:pt>
                <c:pt idx="69663">
                  <c:v>-8.5490000000000066</c:v>
                </c:pt>
                <c:pt idx="69664">
                  <c:v>-8.546999999999997</c:v>
                </c:pt>
                <c:pt idx="69665">
                  <c:v>-8.5449999999999875</c:v>
                </c:pt>
                <c:pt idx="69666">
                  <c:v>-8.5430000000000064</c:v>
                </c:pt>
                <c:pt idx="69667">
                  <c:v>-8.5409999999999968</c:v>
                </c:pt>
                <c:pt idx="69668">
                  <c:v>-8.5389999999999873</c:v>
                </c:pt>
                <c:pt idx="69669">
                  <c:v>-8.5370000000000061</c:v>
                </c:pt>
                <c:pt idx="69670">
                  <c:v>-8.5349999999999966</c:v>
                </c:pt>
                <c:pt idx="69671">
                  <c:v>-8.532999999999987</c:v>
                </c:pt>
                <c:pt idx="69672">
                  <c:v>-8.5310000000000059</c:v>
                </c:pt>
                <c:pt idx="69673">
                  <c:v>-8.5289999999999964</c:v>
                </c:pt>
                <c:pt idx="69674">
                  <c:v>-8.5269999999999868</c:v>
                </c:pt>
                <c:pt idx="69675">
                  <c:v>-8.5250000000000057</c:v>
                </c:pt>
                <c:pt idx="69676">
                  <c:v>-8.5229999999999961</c:v>
                </c:pt>
                <c:pt idx="69677">
                  <c:v>-8.5209999999999866</c:v>
                </c:pt>
                <c:pt idx="69678">
                  <c:v>-8.5190000000000055</c:v>
                </c:pt>
                <c:pt idx="69679">
                  <c:v>-8.5169999999999959</c:v>
                </c:pt>
                <c:pt idx="69680">
                  <c:v>-8.5149999999999864</c:v>
                </c:pt>
                <c:pt idx="69681">
                  <c:v>-8.5130000000000052</c:v>
                </c:pt>
                <c:pt idx="69682">
                  <c:v>-8.5109999999999957</c:v>
                </c:pt>
                <c:pt idx="69683">
                  <c:v>-8.5089999999999861</c:v>
                </c:pt>
                <c:pt idx="69684">
                  <c:v>-8.507000000000005</c:v>
                </c:pt>
                <c:pt idx="69685">
                  <c:v>-8.5049999999999955</c:v>
                </c:pt>
                <c:pt idx="69686">
                  <c:v>-8.5029999999999859</c:v>
                </c:pt>
                <c:pt idx="69687">
                  <c:v>-8.5010000000000048</c:v>
                </c:pt>
                <c:pt idx="69688">
                  <c:v>-8.4989999999999952</c:v>
                </c:pt>
                <c:pt idx="69689">
                  <c:v>-8.4970000000000141</c:v>
                </c:pt>
                <c:pt idx="69690">
                  <c:v>-8.4950000000000045</c:v>
                </c:pt>
                <c:pt idx="69691">
                  <c:v>-8.492999999999995</c:v>
                </c:pt>
                <c:pt idx="69692">
                  <c:v>-8.4910000000000139</c:v>
                </c:pt>
                <c:pt idx="69693">
                  <c:v>-8.4890000000000043</c:v>
                </c:pt>
                <c:pt idx="69694">
                  <c:v>-8.4869999999999948</c:v>
                </c:pt>
                <c:pt idx="69695">
                  <c:v>-8.4850000000000136</c:v>
                </c:pt>
                <c:pt idx="69696">
                  <c:v>-8.4830000000000041</c:v>
                </c:pt>
                <c:pt idx="69697">
                  <c:v>-8.4809999999999945</c:v>
                </c:pt>
                <c:pt idx="69698">
                  <c:v>-8.4790000000000134</c:v>
                </c:pt>
                <c:pt idx="69699">
                  <c:v>-8.4770000000000039</c:v>
                </c:pt>
                <c:pt idx="69700">
                  <c:v>-8.4749999999999943</c:v>
                </c:pt>
                <c:pt idx="69701">
                  <c:v>-8.4730000000000132</c:v>
                </c:pt>
                <c:pt idx="69702">
                  <c:v>-8.4710000000000036</c:v>
                </c:pt>
                <c:pt idx="69703">
                  <c:v>-8.4689999999999941</c:v>
                </c:pt>
                <c:pt idx="69704">
                  <c:v>-8.467000000000013</c:v>
                </c:pt>
                <c:pt idx="69705">
                  <c:v>-8.4650000000000034</c:v>
                </c:pt>
                <c:pt idx="69706">
                  <c:v>-8.4629999999999939</c:v>
                </c:pt>
                <c:pt idx="69707">
                  <c:v>-8.4610000000000127</c:v>
                </c:pt>
                <c:pt idx="69708">
                  <c:v>-8.4590000000000032</c:v>
                </c:pt>
                <c:pt idx="69709">
                  <c:v>-8.4569999999999936</c:v>
                </c:pt>
                <c:pt idx="69710">
                  <c:v>-8.4550000000000125</c:v>
                </c:pt>
                <c:pt idx="69711">
                  <c:v>-8.453000000000003</c:v>
                </c:pt>
                <c:pt idx="69712">
                  <c:v>-8.4509999999999934</c:v>
                </c:pt>
                <c:pt idx="69713">
                  <c:v>-8.4490000000000123</c:v>
                </c:pt>
                <c:pt idx="69714">
                  <c:v>-8.4470000000000027</c:v>
                </c:pt>
                <c:pt idx="69715">
                  <c:v>-8.4449999999999932</c:v>
                </c:pt>
                <c:pt idx="69716">
                  <c:v>-8.4430000000000121</c:v>
                </c:pt>
                <c:pt idx="69717">
                  <c:v>-8.4410000000000025</c:v>
                </c:pt>
                <c:pt idx="69718">
                  <c:v>-8.438999999999993</c:v>
                </c:pt>
                <c:pt idx="69719">
                  <c:v>-8.4370000000000118</c:v>
                </c:pt>
                <c:pt idx="69720">
                  <c:v>-8.4350000000000023</c:v>
                </c:pt>
                <c:pt idx="69721">
                  <c:v>-8.4329999999999927</c:v>
                </c:pt>
                <c:pt idx="69722">
                  <c:v>-8.4310000000000116</c:v>
                </c:pt>
                <c:pt idx="69723">
                  <c:v>-8.429000000000002</c:v>
                </c:pt>
                <c:pt idx="69724">
                  <c:v>-8.4269999999999925</c:v>
                </c:pt>
                <c:pt idx="69725">
                  <c:v>-8.4250000000000114</c:v>
                </c:pt>
                <c:pt idx="69726">
                  <c:v>-8.4230000000000018</c:v>
                </c:pt>
                <c:pt idx="69727">
                  <c:v>-8.4209999999999923</c:v>
                </c:pt>
                <c:pt idx="69728">
                  <c:v>-8.4190000000000111</c:v>
                </c:pt>
                <c:pt idx="69729">
                  <c:v>-8.4170000000000016</c:v>
                </c:pt>
                <c:pt idx="69730">
                  <c:v>-8.414999999999992</c:v>
                </c:pt>
                <c:pt idx="69731">
                  <c:v>-8.4130000000000109</c:v>
                </c:pt>
                <c:pt idx="69732">
                  <c:v>-8.4110000000000014</c:v>
                </c:pt>
                <c:pt idx="69733">
                  <c:v>-8.4089999999999918</c:v>
                </c:pt>
                <c:pt idx="69734">
                  <c:v>-8.4070000000000107</c:v>
                </c:pt>
                <c:pt idx="69735">
                  <c:v>-8.4050000000000011</c:v>
                </c:pt>
                <c:pt idx="69736">
                  <c:v>-8.4029999999999916</c:v>
                </c:pt>
                <c:pt idx="69737">
                  <c:v>-8.4010000000000105</c:v>
                </c:pt>
                <c:pt idx="69738">
                  <c:v>-8.3990000000000009</c:v>
                </c:pt>
                <c:pt idx="69739">
                  <c:v>-8.3969999999999914</c:v>
                </c:pt>
                <c:pt idx="69740">
                  <c:v>-8.3950000000000102</c:v>
                </c:pt>
                <c:pt idx="69741">
                  <c:v>-8.3930000000000007</c:v>
                </c:pt>
                <c:pt idx="69742">
                  <c:v>-8.3909999999999911</c:v>
                </c:pt>
                <c:pt idx="69743">
                  <c:v>-8.38900000000001</c:v>
                </c:pt>
                <c:pt idx="69744">
                  <c:v>-8.3870000000000005</c:v>
                </c:pt>
                <c:pt idx="69745">
                  <c:v>-8.3849999999999909</c:v>
                </c:pt>
                <c:pt idx="69746">
                  <c:v>-8.3830000000000098</c:v>
                </c:pt>
                <c:pt idx="69747">
                  <c:v>-8.3810000000000002</c:v>
                </c:pt>
                <c:pt idx="69748">
                  <c:v>-8.3789999999999907</c:v>
                </c:pt>
                <c:pt idx="69749">
                  <c:v>-8.3770000000000095</c:v>
                </c:pt>
                <c:pt idx="69750">
                  <c:v>-8.375</c:v>
                </c:pt>
                <c:pt idx="69751">
                  <c:v>-8.3729999999999905</c:v>
                </c:pt>
                <c:pt idx="69752">
                  <c:v>-8.3710000000000093</c:v>
                </c:pt>
                <c:pt idx="69753">
                  <c:v>-8.3689999999999998</c:v>
                </c:pt>
                <c:pt idx="69754">
                  <c:v>-8.3669999999999902</c:v>
                </c:pt>
                <c:pt idx="69755">
                  <c:v>-8.3650000000000091</c:v>
                </c:pt>
                <c:pt idx="69756">
                  <c:v>-8.3629999999999995</c:v>
                </c:pt>
                <c:pt idx="69757">
                  <c:v>-8.36099999999999</c:v>
                </c:pt>
                <c:pt idx="69758">
                  <c:v>-8.3590000000000089</c:v>
                </c:pt>
                <c:pt idx="69759">
                  <c:v>-8.3569999999999993</c:v>
                </c:pt>
                <c:pt idx="69760">
                  <c:v>-8.3549999999999898</c:v>
                </c:pt>
                <c:pt idx="69761">
                  <c:v>-8.3530000000000086</c:v>
                </c:pt>
                <c:pt idx="69762">
                  <c:v>-8.3509999999999991</c:v>
                </c:pt>
                <c:pt idx="69763">
                  <c:v>-8.3489999999999895</c:v>
                </c:pt>
                <c:pt idx="69764">
                  <c:v>-8.3470000000000084</c:v>
                </c:pt>
                <c:pt idx="69765">
                  <c:v>-8.3449999999999989</c:v>
                </c:pt>
                <c:pt idx="69766">
                  <c:v>-8.3429999999999893</c:v>
                </c:pt>
                <c:pt idx="69767">
                  <c:v>-8.3410000000000082</c:v>
                </c:pt>
                <c:pt idx="69768">
                  <c:v>-8.3389999999999986</c:v>
                </c:pt>
                <c:pt idx="69769">
                  <c:v>-8.3369999999999891</c:v>
                </c:pt>
                <c:pt idx="69770">
                  <c:v>-8.335000000000008</c:v>
                </c:pt>
                <c:pt idx="69771">
                  <c:v>-8.3329999999999984</c:v>
                </c:pt>
                <c:pt idx="69772">
                  <c:v>-8.3309999999999889</c:v>
                </c:pt>
                <c:pt idx="69773">
                  <c:v>-8.3290000000000077</c:v>
                </c:pt>
                <c:pt idx="69774">
                  <c:v>-8.3269999999999982</c:v>
                </c:pt>
                <c:pt idx="69775">
                  <c:v>-8.3249999999999886</c:v>
                </c:pt>
                <c:pt idx="69776">
                  <c:v>-8.3230000000000075</c:v>
                </c:pt>
                <c:pt idx="69777">
                  <c:v>-8.320999999999998</c:v>
                </c:pt>
                <c:pt idx="69778">
                  <c:v>-8.3189999999999884</c:v>
                </c:pt>
                <c:pt idx="69779">
                  <c:v>-8.3170000000000073</c:v>
                </c:pt>
                <c:pt idx="69780">
                  <c:v>-8.3149999999999977</c:v>
                </c:pt>
                <c:pt idx="69781">
                  <c:v>-8.3129999999999882</c:v>
                </c:pt>
                <c:pt idx="69782">
                  <c:v>-8.311000000000007</c:v>
                </c:pt>
                <c:pt idx="69783">
                  <c:v>-8.3089999999999975</c:v>
                </c:pt>
                <c:pt idx="69784">
                  <c:v>-8.3069999999999879</c:v>
                </c:pt>
                <c:pt idx="69785">
                  <c:v>-8.3050000000000068</c:v>
                </c:pt>
                <c:pt idx="69786">
                  <c:v>-8.3029999999999973</c:v>
                </c:pt>
                <c:pt idx="69787">
                  <c:v>-8.3009999999999877</c:v>
                </c:pt>
                <c:pt idx="69788">
                  <c:v>-8.2990000000000066</c:v>
                </c:pt>
                <c:pt idx="69789">
                  <c:v>-8.296999999999997</c:v>
                </c:pt>
                <c:pt idx="69790">
                  <c:v>-8.2949999999999875</c:v>
                </c:pt>
                <c:pt idx="69791">
                  <c:v>-8.2930000000000064</c:v>
                </c:pt>
                <c:pt idx="69792">
                  <c:v>-8.2909999999999968</c:v>
                </c:pt>
                <c:pt idx="69793">
                  <c:v>-8.2889999999999873</c:v>
                </c:pt>
                <c:pt idx="69794">
                  <c:v>-8.2870000000000061</c:v>
                </c:pt>
                <c:pt idx="69795">
                  <c:v>-8.2849999999999966</c:v>
                </c:pt>
                <c:pt idx="69796">
                  <c:v>-8.282999999999987</c:v>
                </c:pt>
                <c:pt idx="69797">
                  <c:v>-8.2810000000000059</c:v>
                </c:pt>
                <c:pt idx="69798">
                  <c:v>-8.2789999999999964</c:v>
                </c:pt>
                <c:pt idx="69799">
                  <c:v>-8.2769999999999868</c:v>
                </c:pt>
                <c:pt idx="69800">
                  <c:v>-8.2750000000000057</c:v>
                </c:pt>
                <c:pt idx="69801">
                  <c:v>-8.2729999999999961</c:v>
                </c:pt>
                <c:pt idx="69802">
                  <c:v>-8.2709999999999866</c:v>
                </c:pt>
                <c:pt idx="69803">
                  <c:v>-8.2690000000000055</c:v>
                </c:pt>
                <c:pt idx="69804">
                  <c:v>-8.2669999999999959</c:v>
                </c:pt>
                <c:pt idx="69805">
                  <c:v>-8.2649999999999864</c:v>
                </c:pt>
                <c:pt idx="69806">
                  <c:v>-8.2630000000000052</c:v>
                </c:pt>
                <c:pt idx="69807">
                  <c:v>-8.2609999999999957</c:v>
                </c:pt>
                <c:pt idx="69808">
                  <c:v>-8.2589999999999861</c:v>
                </c:pt>
                <c:pt idx="69809">
                  <c:v>-8.257000000000005</c:v>
                </c:pt>
                <c:pt idx="69810">
                  <c:v>-8.2549999999999955</c:v>
                </c:pt>
                <c:pt idx="69811">
                  <c:v>-8.2529999999999859</c:v>
                </c:pt>
                <c:pt idx="69812">
                  <c:v>-8.2510000000000048</c:v>
                </c:pt>
                <c:pt idx="69813">
                  <c:v>-8.2489999999999952</c:v>
                </c:pt>
                <c:pt idx="69814">
                  <c:v>-8.2470000000000141</c:v>
                </c:pt>
                <c:pt idx="69815">
                  <c:v>-8.2450000000000045</c:v>
                </c:pt>
                <c:pt idx="69816">
                  <c:v>-8.242999999999995</c:v>
                </c:pt>
                <c:pt idx="69817">
                  <c:v>-8.2410000000000139</c:v>
                </c:pt>
                <c:pt idx="69818">
                  <c:v>-8.2390000000000043</c:v>
                </c:pt>
                <c:pt idx="69819">
                  <c:v>-8.2369999999999948</c:v>
                </c:pt>
                <c:pt idx="69820">
                  <c:v>-8.2350000000000136</c:v>
                </c:pt>
                <c:pt idx="69821">
                  <c:v>-8.2330000000000041</c:v>
                </c:pt>
                <c:pt idx="69822">
                  <c:v>-8.2309999999999945</c:v>
                </c:pt>
                <c:pt idx="69823">
                  <c:v>-8.2290000000000134</c:v>
                </c:pt>
                <c:pt idx="69824">
                  <c:v>-8.2270000000000039</c:v>
                </c:pt>
                <c:pt idx="69825">
                  <c:v>-8.2249999999999943</c:v>
                </c:pt>
                <c:pt idx="69826">
                  <c:v>-8.2230000000000132</c:v>
                </c:pt>
                <c:pt idx="69827">
                  <c:v>-8.2210000000000036</c:v>
                </c:pt>
                <c:pt idx="69828">
                  <c:v>-8.2189999999999941</c:v>
                </c:pt>
                <c:pt idx="69829">
                  <c:v>-8.217000000000013</c:v>
                </c:pt>
                <c:pt idx="69830">
                  <c:v>-8.2150000000000034</c:v>
                </c:pt>
                <c:pt idx="69831">
                  <c:v>-8.2129999999999939</c:v>
                </c:pt>
                <c:pt idx="69832">
                  <c:v>-8.2110000000000127</c:v>
                </c:pt>
                <c:pt idx="69833">
                  <c:v>-8.2090000000000032</c:v>
                </c:pt>
                <c:pt idx="69834">
                  <c:v>-8.2069999999999936</c:v>
                </c:pt>
                <c:pt idx="69835">
                  <c:v>-8.2050000000000125</c:v>
                </c:pt>
                <c:pt idx="69836">
                  <c:v>-8.203000000000003</c:v>
                </c:pt>
                <c:pt idx="69837">
                  <c:v>-8.2009999999999934</c:v>
                </c:pt>
                <c:pt idx="69838">
                  <c:v>-8.1990000000000123</c:v>
                </c:pt>
                <c:pt idx="69839">
                  <c:v>-8.1970000000000027</c:v>
                </c:pt>
                <c:pt idx="69840">
                  <c:v>-8.1949999999999932</c:v>
                </c:pt>
                <c:pt idx="69841">
                  <c:v>-8.1930000000000121</c:v>
                </c:pt>
                <c:pt idx="69842">
                  <c:v>-8.1910000000000025</c:v>
                </c:pt>
                <c:pt idx="69843">
                  <c:v>-8.188999999999993</c:v>
                </c:pt>
                <c:pt idx="69844">
                  <c:v>-8.1870000000000118</c:v>
                </c:pt>
                <c:pt idx="69845">
                  <c:v>-8.1850000000000023</c:v>
                </c:pt>
                <c:pt idx="69846">
                  <c:v>-8.1829999999999927</c:v>
                </c:pt>
                <c:pt idx="69847">
                  <c:v>-8.1810000000000116</c:v>
                </c:pt>
                <c:pt idx="69848">
                  <c:v>-8.179000000000002</c:v>
                </c:pt>
                <c:pt idx="69849">
                  <c:v>-8.1769999999999925</c:v>
                </c:pt>
                <c:pt idx="69850">
                  <c:v>-8.1750000000000114</c:v>
                </c:pt>
                <c:pt idx="69851">
                  <c:v>-8.1730000000000018</c:v>
                </c:pt>
                <c:pt idx="69852">
                  <c:v>-8.1709999999999923</c:v>
                </c:pt>
                <c:pt idx="69853">
                  <c:v>-8.1690000000000111</c:v>
                </c:pt>
                <c:pt idx="69854">
                  <c:v>-8.1670000000000016</c:v>
                </c:pt>
                <c:pt idx="69855">
                  <c:v>-8.164999999999992</c:v>
                </c:pt>
                <c:pt idx="69856">
                  <c:v>-8.1630000000000109</c:v>
                </c:pt>
                <c:pt idx="69857">
                  <c:v>-8.1610000000000014</c:v>
                </c:pt>
                <c:pt idx="69858">
                  <c:v>-8.1589999999999918</c:v>
                </c:pt>
                <c:pt idx="69859">
                  <c:v>-8.1570000000000107</c:v>
                </c:pt>
                <c:pt idx="69860">
                  <c:v>-8.1550000000000011</c:v>
                </c:pt>
                <c:pt idx="69861">
                  <c:v>-8.1529999999999916</c:v>
                </c:pt>
                <c:pt idx="69862">
                  <c:v>-8.1510000000000105</c:v>
                </c:pt>
                <c:pt idx="69863">
                  <c:v>-8.1490000000000009</c:v>
                </c:pt>
                <c:pt idx="69864">
                  <c:v>-8.1469999999999914</c:v>
                </c:pt>
                <c:pt idx="69865">
                  <c:v>-8.1450000000000102</c:v>
                </c:pt>
                <c:pt idx="69866">
                  <c:v>-8.1430000000000007</c:v>
                </c:pt>
                <c:pt idx="69867">
                  <c:v>-8.1409999999999911</c:v>
                </c:pt>
                <c:pt idx="69868">
                  <c:v>-8.13900000000001</c:v>
                </c:pt>
                <c:pt idx="69869">
                  <c:v>-8.1370000000000005</c:v>
                </c:pt>
                <c:pt idx="69870">
                  <c:v>-8.1349999999999909</c:v>
                </c:pt>
                <c:pt idx="69871">
                  <c:v>-8.1330000000000098</c:v>
                </c:pt>
                <c:pt idx="69872">
                  <c:v>-8.1310000000000002</c:v>
                </c:pt>
                <c:pt idx="69873">
                  <c:v>-8.1289999999999907</c:v>
                </c:pt>
                <c:pt idx="69874">
                  <c:v>-8.1270000000000095</c:v>
                </c:pt>
                <c:pt idx="69875">
                  <c:v>-8.125</c:v>
                </c:pt>
                <c:pt idx="69876">
                  <c:v>-8.1229999999999905</c:v>
                </c:pt>
                <c:pt idx="69877">
                  <c:v>-8.1210000000000093</c:v>
                </c:pt>
                <c:pt idx="69878">
                  <c:v>-8.1189999999999998</c:v>
                </c:pt>
                <c:pt idx="69879">
                  <c:v>-8.1169999999999902</c:v>
                </c:pt>
                <c:pt idx="69880">
                  <c:v>-8.1150000000000091</c:v>
                </c:pt>
                <c:pt idx="69881">
                  <c:v>-8.1129999999999995</c:v>
                </c:pt>
                <c:pt idx="69882">
                  <c:v>-8.11099999999999</c:v>
                </c:pt>
                <c:pt idx="69883">
                  <c:v>-8.1090000000000089</c:v>
                </c:pt>
                <c:pt idx="69884">
                  <c:v>-8.1069999999999993</c:v>
                </c:pt>
                <c:pt idx="69885">
                  <c:v>-8.1049999999999898</c:v>
                </c:pt>
                <c:pt idx="69886">
                  <c:v>-8.1030000000000086</c:v>
                </c:pt>
                <c:pt idx="69887">
                  <c:v>-8.1009999999999991</c:v>
                </c:pt>
                <c:pt idx="69888">
                  <c:v>-8.0989999999999895</c:v>
                </c:pt>
                <c:pt idx="69889">
                  <c:v>-8.0970000000000084</c:v>
                </c:pt>
                <c:pt idx="69890">
                  <c:v>-8.0949999999999989</c:v>
                </c:pt>
                <c:pt idx="69891">
                  <c:v>-8.0929999999999893</c:v>
                </c:pt>
                <c:pt idx="69892">
                  <c:v>-8.0910000000000082</c:v>
                </c:pt>
                <c:pt idx="69893">
                  <c:v>-8.0889999999999986</c:v>
                </c:pt>
                <c:pt idx="69894">
                  <c:v>-8.0869999999999891</c:v>
                </c:pt>
                <c:pt idx="69895">
                  <c:v>-8.085000000000008</c:v>
                </c:pt>
                <c:pt idx="69896">
                  <c:v>-8.0829999999999984</c:v>
                </c:pt>
                <c:pt idx="69897">
                  <c:v>-8.0809999999999889</c:v>
                </c:pt>
                <c:pt idx="69898">
                  <c:v>-8.0790000000000077</c:v>
                </c:pt>
                <c:pt idx="69899">
                  <c:v>-8.0769999999999982</c:v>
                </c:pt>
                <c:pt idx="69900">
                  <c:v>-8.0749999999999886</c:v>
                </c:pt>
                <c:pt idx="69901">
                  <c:v>-8.0730000000000075</c:v>
                </c:pt>
                <c:pt idx="69902">
                  <c:v>-8.070999999999998</c:v>
                </c:pt>
                <c:pt idx="69903">
                  <c:v>-8.0689999999999884</c:v>
                </c:pt>
                <c:pt idx="69904">
                  <c:v>-8.0670000000000073</c:v>
                </c:pt>
                <c:pt idx="69905">
                  <c:v>-8.0649999999999977</c:v>
                </c:pt>
                <c:pt idx="69906">
                  <c:v>-8.0629999999999882</c:v>
                </c:pt>
                <c:pt idx="69907">
                  <c:v>-8.061000000000007</c:v>
                </c:pt>
                <c:pt idx="69908">
                  <c:v>-8.0589999999999975</c:v>
                </c:pt>
                <c:pt idx="69909">
                  <c:v>-8.0569999999999879</c:v>
                </c:pt>
                <c:pt idx="69910">
                  <c:v>-8.0550000000000068</c:v>
                </c:pt>
                <c:pt idx="69911">
                  <c:v>-8.0529999999999973</c:v>
                </c:pt>
                <c:pt idx="69912">
                  <c:v>-8.0509999999999877</c:v>
                </c:pt>
                <c:pt idx="69913">
                  <c:v>-8.0490000000000066</c:v>
                </c:pt>
                <c:pt idx="69914">
                  <c:v>-8.046999999999997</c:v>
                </c:pt>
                <c:pt idx="69915">
                  <c:v>-8.0449999999999875</c:v>
                </c:pt>
                <c:pt idx="69916">
                  <c:v>-8.0430000000000064</c:v>
                </c:pt>
                <c:pt idx="69917">
                  <c:v>-8.0409999999999968</c:v>
                </c:pt>
                <c:pt idx="69918">
                  <c:v>-8.0389999999999873</c:v>
                </c:pt>
                <c:pt idx="69919">
                  <c:v>-8.0370000000000061</c:v>
                </c:pt>
                <c:pt idx="69920">
                  <c:v>-8.0349999999999966</c:v>
                </c:pt>
                <c:pt idx="69921">
                  <c:v>-8.032999999999987</c:v>
                </c:pt>
                <c:pt idx="69922">
                  <c:v>-8.0310000000000059</c:v>
                </c:pt>
                <c:pt idx="69923">
                  <c:v>-8.0289999999999964</c:v>
                </c:pt>
                <c:pt idx="69924">
                  <c:v>-8.0269999999999868</c:v>
                </c:pt>
                <c:pt idx="69925">
                  <c:v>-8.0250000000000057</c:v>
                </c:pt>
                <c:pt idx="69926">
                  <c:v>-8.0229999999999961</c:v>
                </c:pt>
                <c:pt idx="69927">
                  <c:v>-8.0209999999999866</c:v>
                </c:pt>
                <c:pt idx="69928">
                  <c:v>-8.0190000000000055</c:v>
                </c:pt>
                <c:pt idx="69929">
                  <c:v>-8.0169999999999959</c:v>
                </c:pt>
                <c:pt idx="69930">
                  <c:v>-8.0149999999999864</c:v>
                </c:pt>
                <c:pt idx="69931">
                  <c:v>-8.0130000000000052</c:v>
                </c:pt>
                <c:pt idx="69932">
                  <c:v>-8.0109999999999957</c:v>
                </c:pt>
                <c:pt idx="69933">
                  <c:v>-8.0089999999999861</c:v>
                </c:pt>
                <c:pt idx="69934">
                  <c:v>-8.007000000000005</c:v>
                </c:pt>
                <c:pt idx="69935">
                  <c:v>-8.0049999999999955</c:v>
                </c:pt>
                <c:pt idx="69936">
                  <c:v>-8.0029999999999859</c:v>
                </c:pt>
                <c:pt idx="69937">
                  <c:v>-8.0010000000000048</c:v>
                </c:pt>
                <c:pt idx="69938">
                  <c:v>-7.9989999999999952</c:v>
                </c:pt>
                <c:pt idx="69939">
                  <c:v>-7.9970000000000141</c:v>
                </c:pt>
                <c:pt idx="69940">
                  <c:v>-7.9950000000000045</c:v>
                </c:pt>
                <c:pt idx="69941">
                  <c:v>-7.992999999999995</c:v>
                </c:pt>
                <c:pt idx="69942">
                  <c:v>-7.9910000000000139</c:v>
                </c:pt>
                <c:pt idx="69943">
                  <c:v>-7.9890000000000043</c:v>
                </c:pt>
                <c:pt idx="69944">
                  <c:v>-7.9869999999999948</c:v>
                </c:pt>
                <c:pt idx="69945">
                  <c:v>-7.9850000000000136</c:v>
                </c:pt>
                <c:pt idx="69946">
                  <c:v>-7.9830000000000041</c:v>
                </c:pt>
                <c:pt idx="69947">
                  <c:v>-7.9809999999999945</c:v>
                </c:pt>
                <c:pt idx="69948">
                  <c:v>-7.9790000000000134</c:v>
                </c:pt>
                <c:pt idx="69949">
                  <c:v>-7.9770000000000039</c:v>
                </c:pt>
                <c:pt idx="69950">
                  <c:v>-7.9749999999999943</c:v>
                </c:pt>
                <c:pt idx="69951">
                  <c:v>-7.9730000000000132</c:v>
                </c:pt>
                <c:pt idx="69952">
                  <c:v>-7.9710000000000036</c:v>
                </c:pt>
                <c:pt idx="69953">
                  <c:v>-7.9689999999999941</c:v>
                </c:pt>
                <c:pt idx="69954">
                  <c:v>-7.967000000000013</c:v>
                </c:pt>
                <c:pt idx="69955">
                  <c:v>-7.9650000000000034</c:v>
                </c:pt>
                <c:pt idx="69956">
                  <c:v>-7.9629999999999939</c:v>
                </c:pt>
                <c:pt idx="69957">
                  <c:v>-7.9610000000000127</c:v>
                </c:pt>
                <c:pt idx="69958">
                  <c:v>-7.9590000000000032</c:v>
                </c:pt>
                <c:pt idx="69959">
                  <c:v>-7.9569999999999936</c:v>
                </c:pt>
                <c:pt idx="69960">
                  <c:v>-7.9550000000000125</c:v>
                </c:pt>
                <c:pt idx="69961">
                  <c:v>-7.953000000000003</c:v>
                </c:pt>
                <c:pt idx="69962">
                  <c:v>-7.9509999999999934</c:v>
                </c:pt>
                <c:pt idx="69963">
                  <c:v>-7.9490000000000123</c:v>
                </c:pt>
                <c:pt idx="69964">
                  <c:v>-7.9470000000000027</c:v>
                </c:pt>
                <c:pt idx="69965">
                  <c:v>-7.9449999999999932</c:v>
                </c:pt>
                <c:pt idx="69966">
                  <c:v>-7.9430000000000121</c:v>
                </c:pt>
                <c:pt idx="69967">
                  <c:v>-7.9410000000000025</c:v>
                </c:pt>
                <c:pt idx="69968">
                  <c:v>-7.938999999999993</c:v>
                </c:pt>
                <c:pt idx="69969">
                  <c:v>-7.9370000000000118</c:v>
                </c:pt>
                <c:pt idx="69970">
                  <c:v>-7.9350000000000023</c:v>
                </c:pt>
                <c:pt idx="69971">
                  <c:v>-7.9329999999999927</c:v>
                </c:pt>
                <c:pt idx="69972">
                  <c:v>-7.9310000000000116</c:v>
                </c:pt>
                <c:pt idx="69973">
                  <c:v>-7.929000000000002</c:v>
                </c:pt>
                <c:pt idx="69974">
                  <c:v>-7.9269999999999925</c:v>
                </c:pt>
                <c:pt idx="69975">
                  <c:v>-7.9250000000000114</c:v>
                </c:pt>
                <c:pt idx="69976">
                  <c:v>-7.9230000000000018</c:v>
                </c:pt>
                <c:pt idx="69977">
                  <c:v>-7.9209999999999923</c:v>
                </c:pt>
                <c:pt idx="69978">
                  <c:v>-7.9190000000000111</c:v>
                </c:pt>
                <c:pt idx="69979">
                  <c:v>-7.9170000000000016</c:v>
                </c:pt>
                <c:pt idx="69980">
                  <c:v>-7.914999999999992</c:v>
                </c:pt>
                <c:pt idx="69981">
                  <c:v>-7.9130000000000109</c:v>
                </c:pt>
                <c:pt idx="69982">
                  <c:v>-7.9110000000000014</c:v>
                </c:pt>
                <c:pt idx="69983">
                  <c:v>-7.9089999999999918</c:v>
                </c:pt>
                <c:pt idx="69984">
                  <c:v>-7.9070000000000107</c:v>
                </c:pt>
                <c:pt idx="69985">
                  <c:v>-7.9050000000000011</c:v>
                </c:pt>
                <c:pt idx="69986">
                  <c:v>-7.9029999999999916</c:v>
                </c:pt>
                <c:pt idx="69987">
                  <c:v>-7.9010000000000105</c:v>
                </c:pt>
                <c:pt idx="69988">
                  <c:v>-7.8990000000000009</c:v>
                </c:pt>
                <c:pt idx="69989">
                  <c:v>-7.8969999999999914</c:v>
                </c:pt>
                <c:pt idx="69990">
                  <c:v>-7.8950000000000102</c:v>
                </c:pt>
                <c:pt idx="69991">
                  <c:v>-7.8930000000000007</c:v>
                </c:pt>
                <c:pt idx="69992">
                  <c:v>-7.8909999999999911</c:v>
                </c:pt>
                <c:pt idx="69993">
                  <c:v>-7.88900000000001</c:v>
                </c:pt>
                <c:pt idx="69994">
                  <c:v>-7.8870000000000005</c:v>
                </c:pt>
                <c:pt idx="69995">
                  <c:v>-7.8849999999999909</c:v>
                </c:pt>
                <c:pt idx="69996">
                  <c:v>-7.8830000000000098</c:v>
                </c:pt>
                <c:pt idx="69997">
                  <c:v>-7.8810000000000002</c:v>
                </c:pt>
                <c:pt idx="69998">
                  <c:v>-7.8789999999999907</c:v>
                </c:pt>
                <c:pt idx="69999">
                  <c:v>-7.8770000000000095</c:v>
                </c:pt>
                <c:pt idx="70000">
                  <c:v>-7.875</c:v>
                </c:pt>
                <c:pt idx="70001">
                  <c:v>-7.8729999999999905</c:v>
                </c:pt>
                <c:pt idx="70002">
                  <c:v>-7.8710000000000093</c:v>
                </c:pt>
                <c:pt idx="70003">
                  <c:v>-7.8689999999999998</c:v>
                </c:pt>
                <c:pt idx="70004">
                  <c:v>-7.8669999999999902</c:v>
                </c:pt>
                <c:pt idx="70005">
                  <c:v>-7.8650000000000091</c:v>
                </c:pt>
                <c:pt idx="70006">
                  <c:v>-7.8629999999999995</c:v>
                </c:pt>
                <c:pt idx="70007">
                  <c:v>-7.86099999999999</c:v>
                </c:pt>
                <c:pt idx="70008">
                  <c:v>-7.8590000000000089</c:v>
                </c:pt>
                <c:pt idx="70009">
                  <c:v>-7.8569999999999993</c:v>
                </c:pt>
                <c:pt idx="70010">
                  <c:v>-7.8549999999999898</c:v>
                </c:pt>
                <c:pt idx="70011">
                  <c:v>-7.8530000000000086</c:v>
                </c:pt>
                <c:pt idx="70012">
                  <c:v>-7.8509999999999991</c:v>
                </c:pt>
                <c:pt idx="70013">
                  <c:v>-7.8489999999999895</c:v>
                </c:pt>
                <c:pt idx="70014">
                  <c:v>-7.8470000000000084</c:v>
                </c:pt>
                <c:pt idx="70015">
                  <c:v>-7.8449999999999989</c:v>
                </c:pt>
                <c:pt idx="70016">
                  <c:v>-7.8429999999999893</c:v>
                </c:pt>
                <c:pt idx="70017">
                  <c:v>-7.8410000000000082</c:v>
                </c:pt>
                <c:pt idx="70018">
                  <c:v>-7.8389999999999986</c:v>
                </c:pt>
                <c:pt idx="70019">
                  <c:v>-7.8369999999999891</c:v>
                </c:pt>
                <c:pt idx="70020">
                  <c:v>-7.835000000000008</c:v>
                </c:pt>
                <c:pt idx="70021">
                  <c:v>-7.8329999999999984</c:v>
                </c:pt>
                <c:pt idx="70022">
                  <c:v>-7.8309999999999889</c:v>
                </c:pt>
                <c:pt idx="70023">
                  <c:v>-7.8290000000000077</c:v>
                </c:pt>
                <c:pt idx="70024">
                  <c:v>-7.8269999999999982</c:v>
                </c:pt>
                <c:pt idx="70025">
                  <c:v>-7.8249999999999886</c:v>
                </c:pt>
                <c:pt idx="70026">
                  <c:v>-7.8230000000000075</c:v>
                </c:pt>
                <c:pt idx="70027">
                  <c:v>-7.820999999999998</c:v>
                </c:pt>
                <c:pt idx="70028">
                  <c:v>-7.8189999999999884</c:v>
                </c:pt>
                <c:pt idx="70029">
                  <c:v>-7.8170000000000073</c:v>
                </c:pt>
                <c:pt idx="70030">
                  <c:v>-7.8149999999999977</c:v>
                </c:pt>
                <c:pt idx="70031">
                  <c:v>-7.8129999999999882</c:v>
                </c:pt>
                <c:pt idx="70032">
                  <c:v>-7.811000000000007</c:v>
                </c:pt>
                <c:pt idx="70033">
                  <c:v>-7.8089999999999975</c:v>
                </c:pt>
                <c:pt idx="70034">
                  <c:v>-7.8069999999999879</c:v>
                </c:pt>
                <c:pt idx="70035">
                  <c:v>-7.8050000000000068</c:v>
                </c:pt>
                <c:pt idx="70036">
                  <c:v>-7.8029999999999973</c:v>
                </c:pt>
                <c:pt idx="70037">
                  <c:v>-7.8009999999999877</c:v>
                </c:pt>
                <c:pt idx="70038">
                  <c:v>-7.7990000000000066</c:v>
                </c:pt>
                <c:pt idx="70039">
                  <c:v>-7.796999999999997</c:v>
                </c:pt>
                <c:pt idx="70040">
                  <c:v>-7.7949999999999875</c:v>
                </c:pt>
                <c:pt idx="70041">
                  <c:v>-7.7930000000000064</c:v>
                </c:pt>
                <c:pt idx="70042">
                  <c:v>-7.7909999999999968</c:v>
                </c:pt>
                <c:pt idx="70043">
                  <c:v>-7.7889999999999873</c:v>
                </c:pt>
                <c:pt idx="70044">
                  <c:v>-7.7870000000000061</c:v>
                </c:pt>
                <c:pt idx="70045">
                  <c:v>-7.7849999999999966</c:v>
                </c:pt>
                <c:pt idx="70046">
                  <c:v>-7.782999999999987</c:v>
                </c:pt>
                <c:pt idx="70047">
                  <c:v>-7.7810000000000059</c:v>
                </c:pt>
                <c:pt idx="70048">
                  <c:v>-7.7789999999999964</c:v>
                </c:pt>
                <c:pt idx="70049">
                  <c:v>-7.7769999999999868</c:v>
                </c:pt>
                <c:pt idx="70050">
                  <c:v>-7.7750000000000057</c:v>
                </c:pt>
                <c:pt idx="70051">
                  <c:v>-7.7729999999999961</c:v>
                </c:pt>
                <c:pt idx="70052">
                  <c:v>-7.7709999999999866</c:v>
                </c:pt>
                <c:pt idx="70053">
                  <c:v>-7.7690000000000055</c:v>
                </c:pt>
                <c:pt idx="70054">
                  <c:v>-7.7669999999999959</c:v>
                </c:pt>
                <c:pt idx="70055">
                  <c:v>-7.7649999999999864</c:v>
                </c:pt>
                <c:pt idx="70056">
                  <c:v>-7.7630000000000052</c:v>
                </c:pt>
                <c:pt idx="70057">
                  <c:v>-7.7609999999999957</c:v>
                </c:pt>
                <c:pt idx="70058">
                  <c:v>-7.7589999999999861</c:v>
                </c:pt>
                <c:pt idx="70059">
                  <c:v>-7.757000000000005</c:v>
                </c:pt>
                <c:pt idx="70060">
                  <c:v>-7.7549999999999955</c:v>
                </c:pt>
                <c:pt idx="70061">
                  <c:v>-7.7529999999999859</c:v>
                </c:pt>
                <c:pt idx="70062">
                  <c:v>-7.7510000000000048</c:v>
                </c:pt>
                <c:pt idx="70063">
                  <c:v>-7.7489999999999952</c:v>
                </c:pt>
                <c:pt idx="70064">
                  <c:v>-7.7470000000000141</c:v>
                </c:pt>
                <c:pt idx="70065">
                  <c:v>-7.7450000000000045</c:v>
                </c:pt>
                <c:pt idx="70066">
                  <c:v>-7.742999999999995</c:v>
                </c:pt>
                <c:pt idx="70067">
                  <c:v>-7.7410000000000139</c:v>
                </c:pt>
                <c:pt idx="70068">
                  <c:v>-7.7390000000000043</c:v>
                </c:pt>
                <c:pt idx="70069">
                  <c:v>-7.7369999999999948</c:v>
                </c:pt>
                <c:pt idx="70070">
                  <c:v>-7.7350000000000136</c:v>
                </c:pt>
                <c:pt idx="70071">
                  <c:v>-7.7330000000000041</c:v>
                </c:pt>
                <c:pt idx="70072">
                  <c:v>-7.7309999999999945</c:v>
                </c:pt>
                <c:pt idx="70073">
                  <c:v>-7.7290000000000134</c:v>
                </c:pt>
                <c:pt idx="70074">
                  <c:v>-7.7270000000000039</c:v>
                </c:pt>
                <c:pt idx="70075">
                  <c:v>-7.7249999999999943</c:v>
                </c:pt>
                <c:pt idx="70076">
                  <c:v>-7.7230000000000132</c:v>
                </c:pt>
                <c:pt idx="70077">
                  <c:v>-7.7210000000000036</c:v>
                </c:pt>
                <c:pt idx="70078">
                  <c:v>-7.7189999999999941</c:v>
                </c:pt>
                <c:pt idx="70079">
                  <c:v>-7.717000000000013</c:v>
                </c:pt>
                <c:pt idx="70080">
                  <c:v>-7.7150000000000034</c:v>
                </c:pt>
                <c:pt idx="70081">
                  <c:v>-7.7129999999999939</c:v>
                </c:pt>
                <c:pt idx="70082">
                  <c:v>-7.7110000000000127</c:v>
                </c:pt>
                <c:pt idx="70083">
                  <c:v>-7.7090000000000032</c:v>
                </c:pt>
                <c:pt idx="70084">
                  <c:v>-7.7069999999999936</c:v>
                </c:pt>
                <c:pt idx="70085">
                  <c:v>-7.7050000000000125</c:v>
                </c:pt>
                <c:pt idx="70086">
                  <c:v>-7.703000000000003</c:v>
                </c:pt>
                <c:pt idx="70087">
                  <c:v>-7.7009999999999934</c:v>
                </c:pt>
                <c:pt idx="70088">
                  <c:v>-7.6990000000000123</c:v>
                </c:pt>
                <c:pt idx="70089">
                  <c:v>-7.6970000000000027</c:v>
                </c:pt>
                <c:pt idx="70090">
                  <c:v>-7.6949999999999932</c:v>
                </c:pt>
                <c:pt idx="70091">
                  <c:v>-7.6930000000000121</c:v>
                </c:pt>
                <c:pt idx="70092">
                  <c:v>-7.6910000000000025</c:v>
                </c:pt>
                <c:pt idx="70093">
                  <c:v>-7.688999999999993</c:v>
                </c:pt>
                <c:pt idx="70094">
                  <c:v>-7.6870000000000118</c:v>
                </c:pt>
                <c:pt idx="70095">
                  <c:v>-7.6850000000000023</c:v>
                </c:pt>
                <c:pt idx="70096">
                  <c:v>-7.6829999999999927</c:v>
                </c:pt>
                <c:pt idx="70097">
                  <c:v>-7.6810000000000116</c:v>
                </c:pt>
                <c:pt idx="70098">
                  <c:v>-7.679000000000002</c:v>
                </c:pt>
                <c:pt idx="70099">
                  <c:v>-7.6769999999999925</c:v>
                </c:pt>
                <c:pt idx="70100">
                  <c:v>-7.6750000000000114</c:v>
                </c:pt>
                <c:pt idx="70101">
                  <c:v>-7.6730000000000018</c:v>
                </c:pt>
                <c:pt idx="70102">
                  <c:v>-7.6709999999999923</c:v>
                </c:pt>
                <c:pt idx="70103">
                  <c:v>-7.6690000000000111</c:v>
                </c:pt>
                <c:pt idx="70104">
                  <c:v>-7.6670000000000016</c:v>
                </c:pt>
                <c:pt idx="70105">
                  <c:v>-7.664999999999992</c:v>
                </c:pt>
                <c:pt idx="70106">
                  <c:v>-7.6630000000000109</c:v>
                </c:pt>
                <c:pt idx="70107">
                  <c:v>-7.6610000000000014</c:v>
                </c:pt>
                <c:pt idx="70108">
                  <c:v>-7.6589999999999918</c:v>
                </c:pt>
                <c:pt idx="70109">
                  <c:v>-7.6570000000000107</c:v>
                </c:pt>
                <c:pt idx="70110">
                  <c:v>-7.6550000000000011</c:v>
                </c:pt>
                <c:pt idx="70111">
                  <c:v>-7.6529999999999916</c:v>
                </c:pt>
                <c:pt idx="70112">
                  <c:v>-7.6510000000000105</c:v>
                </c:pt>
                <c:pt idx="70113">
                  <c:v>-7.6490000000000009</c:v>
                </c:pt>
                <c:pt idx="70114">
                  <c:v>-7.6469999999999914</c:v>
                </c:pt>
                <c:pt idx="70115">
                  <c:v>-7.6450000000000102</c:v>
                </c:pt>
                <c:pt idx="70116">
                  <c:v>-7.6430000000000007</c:v>
                </c:pt>
                <c:pt idx="70117">
                  <c:v>-7.6409999999999911</c:v>
                </c:pt>
                <c:pt idx="70118">
                  <c:v>-7.63900000000001</c:v>
                </c:pt>
                <c:pt idx="70119">
                  <c:v>-7.6370000000000005</c:v>
                </c:pt>
                <c:pt idx="70120">
                  <c:v>-7.6349999999999909</c:v>
                </c:pt>
                <c:pt idx="70121">
                  <c:v>-7.6330000000000098</c:v>
                </c:pt>
                <c:pt idx="70122">
                  <c:v>-7.6310000000000002</c:v>
                </c:pt>
                <c:pt idx="70123">
                  <c:v>-7.6289999999999907</c:v>
                </c:pt>
                <c:pt idx="70124">
                  <c:v>-7.6270000000000095</c:v>
                </c:pt>
                <c:pt idx="70125">
                  <c:v>-7.625</c:v>
                </c:pt>
                <c:pt idx="70126">
                  <c:v>-7.6229999999999905</c:v>
                </c:pt>
                <c:pt idx="70127">
                  <c:v>-7.6210000000000093</c:v>
                </c:pt>
                <c:pt idx="70128">
                  <c:v>-7.6189999999999998</c:v>
                </c:pt>
                <c:pt idx="70129">
                  <c:v>-7.6169999999999902</c:v>
                </c:pt>
                <c:pt idx="70130">
                  <c:v>-7.6150000000000091</c:v>
                </c:pt>
                <c:pt idx="70131">
                  <c:v>-7.6129999999999995</c:v>
                </c:pt>
                <c:pt idx="70132">
                  <c:v>-7.61099999999999</c:v>
                </c:pt>
                <c:pt idx="70133">
                  <c:v>-7.6090000000000089</c:v>
                </c:pt>
                <c:pt idx="70134">
                  <c:v>-7.6069999999999993</c:v>
                </c:pt>
                <c:pt idx="70135">
                  <c:v>-7.6049999999999898</c:v>
                </c:pt>
                <c:pt idx="70136">
                  <c:v>-7.6030000000000086</c:v>
                </c:pt>
                <c:pt idx="70137">
                  <c:v>-7.6009999999999991</c:v>
                </c:pt>
                <c:pt idx="70138">
                  <c:v>-7.5989999999999895</c:v>
                </c:pt>
                <c:pt idx="70139">
                  <c:v>-7.5970000000000084</c:v>
                </c:pt>
                <c:pt idx="70140">
                  <c:v>-7.5949999999999989</c:v>
                </c:pt>
                <c:pt idx="70141">
                  <c:v>-7.5929999999999893</c:v>
                </c:pt>
                <c:pt idx="70142">
                  <c:v>-7.5910000000000082</c:v>
                </c:pt>
                <c:pt idx="70143">
                  <c:v>-7.5889999999999986</c:v>
                </c:pt>
                <c:pt idx="70144">
                  <c:v>-7.5869999999999891</c:v>
                </c:pt>
                <c:pt idx="70145">
                  <c:v>-7.585000000000008</c:v>
                </c:pt>
                <c:pt idx="70146">
                  <c:v>-7.5829999999999984</c:v>
                </c:pt>
                <c:pt idx="70147">
                  <c:v>-7.5809999999999889</c:v>
                </c:pt>
                <c:pt idx="70148">
                  <c:v>-7.5790000000000077</c:v>
                </c:pt>
                <c:pt idx="70149">
                  <c:v>-7.5769999999999982</c:v>
                </c:pt>
                <c:pt idx="70150">
                  <c:v>-7.5749999999999886</c:v>
                </c:pt>
                <c:pt idx="70151">
                  <c:v>-7.5730000000000075</c:v>
                </c:pt>
                <c:pt idx="70152">
                  <c:v>-7.570999999999998</c:v>
                </c:pt>
                <c:pt idx="70153">
                  <c:v>-7.5689999999999884</c:v>
                </c:pt>
                <c:pt idx="70154">
                  <c:v>-7.5670000000000073</c:v>
                </c:pt>
                <c:pt idx="70155">
                  <c:v>-7.5649999999999977</c:v>
                </c:pt>
                <c:pt idx="70156">
                  <c:v>-7.5629999999999882</c:v>
                </c:pt>
                <c:pt idx="70157">
                  <c:v>-7.561000000000007</c:v>
                </c:pt>
                <c:pt idx="70158">
                  <c:v>-7.5589999999999975</c:v>
                </c:pt>
                <c:pt idx="70159">
                  <c:v>-7.5569999999999879</c:v>
                </c:pt>
                <c:pt idx="70160">
                  <c:v>-7.5550000000000068</c:v>
                </c:pt>
                <c:pt idx="70161">
                  <c:v>-7.5529999999999973</c:v>
                </c:pt>
                <c:pt idx="70162">
                  <c:v>-7.5509999999999877</c:v>
                </c:pt>
                <c:pt idx="70163">
                  <c:v>-7.5490000000000066</c:v>
                </c:pt>
                <c:pt idx="70164">
                  <c:v>-7.546999999999997</c:v>
                </c:pt>
                <c:pt idx="70165">
                  <c:v>-7.5449999999999875</c:v>
                </c:pt>
                <c:pt idx="70166">
                  <c:v>-7.5430000000000064</c:v>
                </c:pt>
                <c:pt idx="70167">
                  <c:v>-7.5409999999999968</c:v>
                </c:pt>
                <c:pt idx="70168">
                  <c:v>-7.5389999999999873</c:v>
                </c:pt>
                <c:pt idx="70169">
                  <c:v>-7.5370000000000061</c:v>
                </c:pt>
                <c:pt idx="70170">
                  <c:v>-7.5349999999999966</c:v>
                </c:pt>
                <c:pt idx="70171">
                  <c:v>-7.532999999999987</c:v>
                </c:pt>
                <c:pt idx="70172">
                  <c:v>-7.5310000000000059</c:v>
                </c:pt>
                <c:pt idx="70173">
                  <c:v>-7.5289999999999964</c:v>
                </c:pt>
                <c:pt idx="70174">
                  <c:v>-7.5269999999999868</c:v>
                </c:pt>
                <c:pt idx="70175">
                  <c:v>-7.5250000000000057</c:v>
                </c:pt>
                <c:pt idx="70176">
                  <c:v>-7.5229999999999961</c:v>
                </c:pt>
                <c:pt idx="70177">
                  <c:v>-7.5209999999999866</c:v>
                </c:pt>
                <c:pt idx="70178">
                  <c:v>-7.5190000000000055</c:v>
                </c:pt>
                <c:pt idx="70179">
                  <c:v>-7.5169999999999959</c:v>
                </c:pt>
                <c:pt idx="70180">
                  <c:v>-7.5149999999999864</c:v>
                </c:pt>
                <c:pt idx="70181">
                  <c:v>-7.5130000000000052</c:v>
                </c:pt>
                <c:pt idx="70182">
                  <c:v>-7.5109999999999957</c:v>
                </c:pt>
                <c:pt idx="70183">
                  <c:v>-7.5089999999999861</c:v>
                </c:pt>
                <c:pt idx="70184">
                  <c:v>-7.507000000000005</c:v>
                </c:pt>
                <c:pt idx="70185">
                  <c:v>-7.5049999999999955</c:v>
                </c:pt>
                <c:pt idx="70186">
                  <c:v>-7.5029999999999859</c:v>
                </c:pt>
                <c:pt idx="70187">
                  <c:v>-7.5010000000000048</c:v>
                </c:pt>
                <c:pt idx="70188">
                  <c:v>-7.4989999999999952</c:v>
                </c:pt>
                <c:pt idx="70189">
                  <c:v>-7.4970000000000141</c:v>
                </c:pt>
                <c:pt idx="70190">
                  <c:v>-7.4950000000000045</c:v>
                </c:pt>
                <c:pt idx="70191">
                  <c:v>-7.492999999999995</c:v>
                </c:pt>
                <c:pt idx="70192">
                  <c:v>-7.4910000000000139</c:v>
                </c:pt>
                <c:pt idx="70193">
                  <c:v>-7.4890000000000043</c:v>
                </c:pt>
                <c:pt idx="70194">
                  <c:v>-7.4869999999999948</c:v>
                </c:pt>
                <c:pt idx="70195">
                  <c:v>-7.4850000000000136</c:v>
                </c:pt>
                <c:pt idx="70196">
                  <c:v>-7.4830000000000041</c:v>
                </c:pt>
                <c:pt idx="70197">
                  <c:v>-7.4809999999999945</c:v>
                </c:pt>
                <c:pt idx="70198">
                  <c:v>-7.4790000000000134</c:v>
                </c:pt>
                <c:pt idx="70199">
                  <c:v>-7.4770000000000039</c:v>
                </c:pt>
                <c:pt idx="70200">
                  <c:v>-7.4749999999999943</c:v>
                </c:pt>
                <c:pt idx="70201">
                  <c:v>-7.4730000000000132</c:v>
                </c:pt>
                <c:pt idx="70202">
                  <c:v>-7.4710000000000036</c:v>
                </c:pt>
                <c:pt idx="70203">
                  <c:v>-7.4689999999999941</c:v>
                </c:pt>
                <c:pt idx="70204">
                  <c:v>-7.467000000000013</c:v>
                </c:pt>
                <c:pt idx="70205">
                  <c:v>-7.4650000000000034</c:v>
                </c:pt>
                <c:pt idx="70206">
                  <c:v>-7.4629999999999939</c:v>
                </c:pt>
                <c:pt idx="70207">
                  <c:v>-7.4610000000000127</c:v>
                </c:pt>
                <c:pt idx="70208">
                  <c:v>-7.4590000000000032</c:v>
                </c:pt>
                <c:pt idx="70209">
                  <c:v>-7.4569999999999936</c:v>
                </c:pt>
                <c:pt idx="70210">
                  <c:v>-7.4550000000000125</c:v>
                </c:pt>
                <c:pt idx="70211">
                  <c:v>-7.453000000000003</c:v>
                </c:pt>
                <c:pt idx="70212">
                  <c:v>-7.4509999999999934</c:v>
                </c:pt>
                <c:pt idx="70213">
                  <c:v>-7.4490000000000123</c:v>
                </c:pt>
                <c:pt idx="70214">
                  <c:v>-7.4470000000000027</c:v>
                </c:pt>
                <c:pt idx="70215">
                  <c:v>-7.4449999999999932</c:v>
                </c:pt>
                <c:pt idx="70216">
                  <c:v>-7.4430000000000121</c:v>
                </c:pt>
                <c:pt idx="70217">
                  <c:v>-7.4410000000000025</c:v>
                </c:pt>
                <c:pt idx="70218">
                  <c:v>-7.438999999999993</c:v>
                </c:pt>
                <c:pt idx="70219">
                  <c:v>-7.4370000000000118</c:v>
                </c:pt>
                <c:pt idx="70220">
                  <c:v>-7.4350000000000023</c:v>
                </c:pt>
                <c:pt idx="70221">
                  <c:v>-7.4329999999999927</c:v>
                </c:pt>
                <c:pt idx="70222">
                  <c:v>-7.4310000000000116</c:v>
                </c:pt>
                <c:pt idx="70223">
                  <c:v>-7.429000000000002</c:v>
                </c:pt>
                <c:pt idx="70224">
                  <c:v>-7.4269999999999925</c:v>
                </c:pt>
                <c:pt idx="70225">
                  <c:v>-7.4250000000000114</c:v>
                </c:pt>
                <c:pt idx="70226">
                  <c:v>-7.4230000000000018</c:v>
                </c:pt>
                <c:pt idx="70227">
                  <c:v>-7.4209999999999923</c:v>
                </c:pt>
                <c:pt idx="70228">
                  <c:v>-7.4190000000000111</c:v>
                </c:pt>
                <c:pt idx="70229">
                  <c:v>-7.4170000000000016</c:v>
                </c:pt>
                <c:pt idx="70230">
                  <c:v>-7.414999999999992</c:v>
                </c:pt>
                <c:pt idx="70231">
                  <c:v>-7.4130000000000109</c:v>
                </c:pt>
                <c:pt idx="70232">
                  <c:v>-7.4110000000000014</c:v>
                </c:pt>
                <c:pt idx="70233">
                  <c:v>-7.4089999999999918</c:v>
                </c:pt>
                <c:pt idx="70234">
                  <c:v>-7.4070000000000107</c:v>
                </c:pt>
                <c:pt idx="70235">
                  <c:v>-7.4050000000000011</c:v>
                </c:pt>
                <c:pt idx="70236">
                  <c:v>-7.4029999999999916</c:v>
                </c:pt>
                <c:pt idx="70237">
                  <c:v>-7.4010000000000105</c:v>
                </c:pt>
                <c:pt idx="70238">
                  <c:v>-7.3990000000000009</c:v>
                </c:pt>
                <c:pt idx="70239">
                  <c:v>-7.3969999999999914</c:v>
                </c:pt>
                <c:pt idx="70240">
                  <c:v>-7.3950000000000102</c:v>
                </c:pt>
                <c:pt idx="70241">
                  <c:v>-7.3930000000000007</c:v>
                </c:pt>
                <c:pt idx="70242">
                  <c:v>-7.3909999999999911</c:v>
                </c:pt>
                <c:pt idx="70243">
                  <c:v>-7.38900000000001</c:v>
                </c:pt>
                <c:pt idx="70244">
                  <c:v>-7.3870000000000005</c:v>
                </c:pt>
                <c:pt idx="70245">
                  <c:v>-7.3849999999999909</c:v>
                </c:pt>
                <c:pt idx="70246">
                  <c:v>-7.3830000000000098</c:v>
                </c:pt>
                <c:pt idx="70247">
                  <c:v>-7.3810000000000002</c:v>
                </c:pt>
                <c:pt idx="70248">
                  <c:v>-7.3789999999999907</c:v>
                </c:pt>
                <c:pt idx="70249">
                  <c:v>-7.3770000000000095</c:v>
                </c:pt>
                <c:pt idx="70250">
                  <c:v>-7.375</c:v>
                </c:pt>
                <c:pt idx="70251">
                  <c:v>-7.3729999999999905</c:v>
                </c:pt>
                <c:pt idx="70252">
                  <c:v>-7.3710000000000093</c:v>
                </c:pt>
                <c:pt idx="70253">
                  <c:v>-7.3689999999999998</c:v>
                </c:pt>
                <c:pt idx="70254">
                  <c:v>-7.3669999999999902</c:v>
                </c:pt>
                <c:pt idx="70255">
                  <c:v>-7.3650000000000091</c:v>
                </c:pt>
                <c:pt idx="70256">
                  <c:v>-7.3629999999999995</c:v>
                </c:pt>
                <c:pt idx="70257">
                  <c:v>-7.36099999999999</c:v>
                </c:pt>
                <c:pt idx="70258">
                  <c:v>-7.3590000000000089</c:v>
                </c:pt>
                <c:pt idx="70259">
                  <c:v>-7.3569999999999993</c:v>
                </c:pt>
                <c:pt idx="70260">
                  <c:v>-7.3549999999999898</c:v>
                </c:pt>
                <c:pt idx="70261">
                  <c:v>-7.3530000000000086</c:v>
                </c:pt>
                <c:pt idx="70262">
                  <c:v>-7.3509999999999991</c:v>
                </c:pt>
                <c:pt idx="70263">
                  <c:v>-7.3489999999999895</c:v>
                </c:pt>
                <c:pt idx="70264">
                  <c:v>-7.3470000000000084</c:v>
                </c:pt>
                <c:pt idx="70265">
                  <c:v>-7.3449999999999989</c:v>
                </c:pt>
                <c:pt idx="70266">
                  <c:v>-7.3429999999999893</c:v>
                </c:pt>
                <c:pt idx="70267">
                  <c:v>-7.3410000000000082</c:v>
                </c:pt>
                <c:pt idx="70268">
                  <c:v>-7.3389999999999986</c:v>
                </c:pt>
                <c:pt idx="70269">
                  <c:v>-7.3369999999999891</c:v>
                </c:pt>
                <c:pt idx="70270">
                  <c:v>-7.335000000000008</c:v>
                </c:pt>
                <c:pt idx="70271">
                  <c:v>-7.3329999999999984</c:v>
                </c:pt>
                <c:pt idx="70272">
                  <c:v>-7.3309999999999889</c:v>
                </c:pt>
                <c:pt idx="70273">
                  <c:v>-7.3290000000000077</c:v>
                </c:pt>
                <c:pt idx="70274">
                  <c:v>-7.3269999999999982</c:v>
                </c:pt>
                <c:pt idx="70275">
                  <c:v>-7.3249999999999886</c:v>
                </c:pt>
                <c:pt idx="70276">
                  <c:v>-7.3230000000000075</c:v>
                </c:pt>
                <c:pt idx="70277">
                  <c:v>-7.320999999999998</c:v>
                </c:pt>
                <c:pt idx="70278">
                  <c:v>-7.3189999999999884</c:v>
                </c:pt>
                <c:pt idx="70279">
                  <c:v>-7.3170000000000073</c:v>
                </c:pt>
                <c:pt idx="70280">
                  <c:v>-7.3149999999999977</c:v>
                </c:pt>
                <c:pt idx="70281">
                  <c:v>-7.3129999999999882</c:v>
                </c:pt>
                <c:pt idx="70282">
                  <c:v>-7.311000000000007</c:v>
                </c:pt>
                <c:pt idx="70283">
                  <c:v>-7.3089999999999975</c:v>
                </c:pt>
                <c:pt idx="70284">
                  <c:v>-7.3069999999999879</c:v>
                </c:pt>
                <c:pt idx="70285">
                  <c:v>-7.3050000000000068</c:v>
                </c:pt>
                <c:pt idx="70286">
                  <c:v>-7.3029999999999973</c:v>
                </c:pt>
                <c:pt idx="70287">
                  <c:v>-7.3009999999999877</c:v>
                </c:pt>
                <c:pt idx="70288">
                  <c:v>-7.2990000000000066</c:v>
                </c:pt>
                <c:pt idx="70289">
                  <c:v>-7.296999999999997</c:v>
                </c:pt>
                <c:pt idx="70290">
                  <c:v>-7.2949999999999875</c:v>
                </c:pt>
                <c:pt idx="70291">
                  <c:v>-7.2930000000000064</c:v>
                </c:pt>
                <c:pt idx="70292">
                  <c:v>-7.2909999999999968</c:v>
                </c:pt>
                <c:pt idx="70293">
                  <c:v>-7.2889999999999873</c:v>
                </c:pt>
                <c:pt idx="70294">
                  <c:v>-7.2870000000000061</c:v>
                </c:pt>
                <c:pt idx="70295">
                  <c:v>-7.2849999999999966</c:v>
                </c:pt>
                <c:pt idx="70296">
                  <c:v>-7.282999999999987</c:v>
                </c:pt>
                <c:pt idx="70297">
                  <c:v>-7.2810000000000059</c:v>
                </c:pt>
                <c:pt idx="70298">
                  <c:v>-7.2789999999999964</c:v>
                </c:pt>
                <c:pt idx="70299">
                  <c:v>-7.2769999999999868</c:v>
                </c:pt>
                <c:pt idx="70300">
                  <c:v>-7.2750000000000057</c:v>
                </c:pt>
                <c:pt idx="70301">
                  <c:v>-7.2729999999999961</c:v>
                </c:pt>
                <c:pt idx="70302">
                  <c:v>-7.2709999999999866</c:v>
                </c:pt>
                <c:pt idx="70303">
                  <c:v>-7.2690000000000055</c:v>
                </c:pt>
                <c:pt idx="70304">
                  <c:v>-7.2669999999999959</c:v>
                </c:pt>
                <c:pt idx="70305">
                  <c:v>-7.2649999999999864</c:v>
                </c:pt>
                <c:pt idx="70306">
                  <c:v>-7.2630000000000052</c:v>
                </c:pt>
                <c:pt idx="70307">
                  <c:v>-7.2609999999999957</c:v>
                </c:pt>
                <c:pt idx="70308">
                  <c:v>-7.2589999999999861</c:v>
                </c:pt>
                <c:pt idx="70309">
                  <c:v>-7.257000000000005</c:v>
                </c:pt>
                <c:pt idx="70310">
                  <c:v>-7.2549999999999955</c:v>
                </c:pt>
                <c:pt idx="70311">
                  <c:v>-7.2529999999999859</c:v>
                </c:pt>
                <c:pt idx="70312">
                  <c:v>-7.2510000000000048</c:v>
                </c:pt>
                <c:pt idx="70313">
                  <c:v>-7.2489999999999952</c:v>
                </c:pt>
                <c:pt idx="70314">
                  <c:v>-7.2470000000000141</c:v>
                </c:pt>
                <c:pt idx="70315">
                  <c:v>-7.2450000000000045</c:v>
                </c:pt>
                <c:pt idx="70316">
                  <c:v>-7.242999999999995</c:v>
                </c:pt>
                <c:pt idx="70317">
                  <c:v>-7.2410000000000139</c:v>
                </c:pt>
                <c:pt idx="70318">
                  <c:v>-7.2390000000000043</c:v>
                </c:pt>
                <c:pt idx="70319">
                  <c:v>-7.2369999999999948</c:v>
                </c:pt>
                <c:pt idx="70320">
                  <c:v>-7.2350000000000136</c:v>
                </c:pt>
                <c:pt idx="70321">
                  <c:v>-7.2330000000000041</c:v>
                </c:pt>
                <c:pt idx="70322">
                  <c:v>-7.2309999999999945</c:v>
                </c:pt>
                <c:pt idx="70323">
                  <c:v>-7.2290000000000134</c:v>
                </c:pt>
                <c:pt idx="70324">
                  <c:v>-7.2270000000000039</c:v>
                </c:pt>
                <c:pt idx="70325">
                  <c:v>-7.2249999999999943</c:v>
                </c:pt>
                <c:pt idx="70326">
                  <c:v>-7.2230000000000132</c:v>
                </c:pt>
                <c:pt idx="70327">
                  <c:v>-7.2210000000000036</c:v>
                </c:pt>
                <c:pt idx="70328">
                  <c:v>-7.2189999999999941</c:v>
                </c:pt>
                <c:pt idx="70329">
                  <c:v>-7.217000000000013</c:v>
                </c:pt>
                <c:pt idx="70330">
                  <c:v>-7.2150000000000034</c:v>
                </c:pt>
                <c:pt idx="70331">
                  <c:v>-7.2129999999999939</c:v>
                </c:pt>
                <c:pt idx="70332">
                  <c:v>-7.2110000000000127</c:v>
                </c:pt>
                <c:pt idx="70333">
                  <c:v>-7.2090000000000032</c:v>
                </c:pt>
                <c:pt idx="70334">
                  <c:v>-7.2069999999999936</c:v>
                </c:pt>
                <c:pt idx="70335">
                  <c:v>-7.2050000000000125</c:v>
                </c:pt>
                <c:pt idx="70336">
                  <c:v>-7.203000000000003</c:v>
                </c:pt>
                <c:pt idx="70337">
                  <c:v>-7.2009999999999934</c:v>
                </c:pt>
                <c:pt idx="70338">
                  <c:v>-7.1990000000000123</c:v>
                </c:pt>
                <c:pt idx="70339">
                  <c:v>-7.1970000000000027</c:v>
                </c:pt>
                <c:pt idx="70340">
                  <c:v>-7.1949999999999932</c:v>
                </c:pt>
                <c:pt idx="70341">
                  <c:v>-7.1930000000000121</c:v>
                </c:pt>
                <c:pt idx="70342">
                  <c:v>-7.1910000000000025</c:v>
                </c:pt>
                <c:pt idx="70343">
                  <c:v>-7.188999999999993</c:v>
                </c:pt>
                <c:pt idx="70344">
                  <c:v>-7.1870000000000118</c:v>
                </c:pt>
                <c:pt idx="70345">
                  <c:v>-7.1850000000000023</c:v>
                </c:pt>
                <c:pt idx="70346">
                  <c:v>-7.1829999999999927</c:v>
                </c:pt>
                <c:pt idx="70347">
                  <c:v>-7.1810000000000116</c:v>
                </c:pt>
                <c:pt idx="70348">
                  <c:v>-7.179000000000002</c:v>
                </c:pt>
                <c:pt idx="70349">
                  <c:v>-7.1769999999999925</c:v>
                </c:pt>
                <c:pt idx="70350">
                  <c:v>-7.1750000000000114</c:v>
                </c:pt>
                <c:pt idx="70351">
                  <c:v>-7.1730000000000018</c:v>
                </c:pt>
                <c:pt idx="70352">
                  <c:v>-7.1709999999999923</c:v>
                </c:pt>
                <c:pt idx="70353">
                  <c:v>-7.1690000000000111</c:v>
                </c:pt>
                <c:pt idx="70354">
                  <c:v>-7.1670000000000016</c:v>
                </c:pt>
                <c:pt idx="70355">
                  <c:v>-7.164999999999992</c:v>
                </c:pt>
                <c:pt idx="70356">
                  <c:v>-7.1630000000000109</c:v>
                </c:pt>
                <c:pt idx="70357">
                  <c:v>-7.1610000000000014</c:v>
                </c:pt>
                <c:pt idx="70358">
                  <c:v>-7.1589999999999918</c:v>
                </c:pt>
                <c:pt idx="70359">
                  <c:v>-7.1570000000000107</c:v>
                </c:pt>
                <c:pt idx="70360">
                  <c:v>-7.1550000000000011</c:v>
                </c:pt>
                <c:pt idx="70361">
                  <c:v>-7.1529999999999916</c:v>
                </c:pt>
                <c:pt idx="70362">
                  <c:v>-7.1510000000000105</c:v>
                </c:pt>
                <c:pt idx="70363">
                  <c:v>-7.1490000000000009</c:v>
                </c:pt>
                <c:pt idx="70364">
                  <c:v>-7.1469999999999914</c:v>
                </c:pt>
                <c:pt idx="70365">
                  <c:v>-7.1450000000000102</c:v>
                </c:pt>
                <c:pt idx="70366">
                  <c:v>-7.1430000000000007</c:v>
                </c:pt>
                <c:pt idx="70367">
                  <c:v>-7.1409999999999911</c:v>
                </c:pt>
                <c:pt idx="70368">
                  <c:v>-7.13900000000001</c:v>
                </c:pt>
                <c:pt idx="70369">
                  <c:v>-7.1370000000000005</c:v>
                </c:pt>
                <c:pt idx="70370">
                  <c:v>-7.1349999999999909</c:v>
                </c:pt>
                <c:pt idx="70371">
                  <c:v>-7.1330000000000098</c:v>
                </c:pt>
                <c:pt idx="70372">
                  <c:v>-7.1310000000000002</c:v>
                </c:pt>
                <c:pt idx="70373">
                  <c:v>-7.1289999999999907</c:v>
                </c:pt>
                <c:pt idx="70374">
                  <c:v>-7.1270000000000095</c:v>
                </c:pt>
                <c:pt idx="70375">
                  <c:v>-7.125</c:v>
                </c:pt>
                <c:pt idx="70376">
                  <c:v>-7.1229999999999905</c:v>
                </c:pt>
                <c:pt idx="70377">
                  <c:v>-7.1210000000000093</c:v>
                </c:pt>
                <c:pt idx="70378">
                  <c:v>-7.1189999999999998</c:v>
                </c:pt>
                <c:pt idx="70379">
                  <c:v>-7.1169999999999902</c:v>
                </c:pt>
                <c:pt idx="70380">
                  <c:v>-7.1150000000000091</c:v>
                </c:pt>
                <c:pt idx="70381">
                  <c:v>-7.1129999999999995</c:v>
                </c:pt>
                <c:pt idx="70382">
                  <c:v>-7.11099999999999</c:v>
                </c:pt>
                <c:pt idx="70383">
                  <c:v>-7.1090000000000089</c:v>
                </c:pt>
                <c:pt idx="70384">
                  <c:v>-7.1069999999999993</c:v>
                </c:pt>
                <c:pt idx="70385">
                  <c:v>-7.1049999999999898</c:v>
                </c:pt>
                <c:pt idx="70386">
                  <c:v>-7.1030000000000086</c:v>
                </c:pt>
                <c:pt idx="70387">
                  <c:v>-7.1009999999999991</c:v>
                </c:pt>
                <c:pt idx="70388">
                  <c:v>-7.0989999999999895</c:v>
                </c:pt>
                <c:pt idx="70389">
                  <c:v>-7.0970000000000084</c:v>
                </c:pt>
                <c:pt idx="70390">
                  <c:v>-7.0949999999999989</c:v>
                </c:pt>
                <c:pt idx="70391">
                  <c:v>-7.0929999999999893</c:v>
                </c:pt>
                <c:pt idx="70392">
                  <c:v>-7.0910000000000082</c:v>
                </c:pt>
                <c:pt idx="70393">
                  <c:v>-7.0889999999999986</c:v>
                </c:pt>
                <c:pt idx="70394">
                  <c:v>-7.0869999999999891</c:v>
                </c:pt>
                <c:pt idx="70395">
                  <c:v>-7.085000000000008</c:v>
                </c:pt>
                <c:pt idx="70396">
                  <c:v>-7.0829999999999984</c:v>
                </c:pt>
                <c:pt idx="70397">
                  <c:v>-7.0809999999999889</c:v>
                </c:pt>
                <c:pt idx="70398">
                  <c:v>-7.0790000000000077</c:v>
                </c:pt>
                <c:pt idx="70399">
                  <c:v>-7.0769999999999982</c:v>
                </c:pt>
                <c:pt idx="70400">
                  <c:v>-7.0749999999999886</c:v>
                </c:pt>
                <c:pt idx="70401">
                  <c:v>-7.0730000000000075</c:v>
                </c:pt>
                <c:pt idx="70402">
                  <c:v>-7.070999999999998</c:v>
                </c:pt>
                <c:pt idx="70403">
                  <c:v>-7.0689999999999884</c:v>
                </c:pt>
                <c:pt idx="70404">
                  <c:v>-7.0670000000000073</c:v>
                </c:pt>
                <c:pt idx="70405">
                  <c:v>-7.0649999999999977</c:v>
                </c:pt>
                <c:pt idx="70406">
                  <c:v>-7.0629999999999882</c:v>
                </c:pt>
                <c:pt idx="70407">
                  <c:v>-7.061000000000007</c:v>
                </c:pt>
                <c:pt idx="70408">
                  <c:v>-7.0589999999999975</c:v>
                </c:pt>
                <c:pt idx="70409">
                  <c:v>-7.0569999999999879</c:v>
                </c:pt>
                <c:pt idx="70410">
                  <c:v>-7.0550000000000068</c:v>
                </c:pt>
                <c:pt idx="70411">
                  <c:v>-7.0529999999999973</c:v>
                </c:pt>
                <c:pt idx="70412">
                  <c:v>-7.0509999999999877</c:v>
                </c:pt>
                <c:pt idx="70413">
                  <c:v>-7.0490000000000066</c:v>
                </c:pt>
                <c:pt idx="70414">
                  <c:v>-7.046999999999997</c:v>
                </c:pt>
                <c:pt idx="70415">
                  <c:v>-7.0449999999999875</c:v>
                </c:pt>
                <c:pt idx="70416">
                  <c:v>-7.0430000000000064</c:v>
                </c:pt>
                <c:pt idx="70417">
                  <c:v>-7.0409999999999968</c:v>
                </c:pt>
                <c:pt idx="70418">
                  <c:v>-7.0389999999999873</c:v>
                </c:pt>
                <c:pt idx="70419">
                  <c:v>-7.0370000000000061</c:v>
                </c:pt>
                <c:pt idx="70420">
                  <c:v>-7.0349999999999966</c:v>
                </c:pt>
                <c:pt idx="70421">
                  <c:v>-7.032999999999987</c:v>
                </c:pt>
                <c:pt idx="70422">
                  <c:v>-7.0310000000000059</c:v>
                </c:pt>
                <c:pt idx="70423">
                  <c:v>-7.0289999999999964</c:v>
                </c:pt>
                <c:pt idx="70424">
                  <c:v>-7.0269999999999868</c:v>
                </c:pt>
                <c:pt idx="70425">
                  <c:v>-7.0250000000000057</c:v>
                </c:pt>
                <c:pt idx="70426">
                  <c:v>-7.0229999999999961</c:v>
                </c:pt>
                <c:pt idx="70427">
                  <c:v>-7.0209999999999866</c:v>
                </c:pt>
                <c:pt idx="70428">
                  <c:v>-7.0190000000000055</c:v>
                </c:pt>
                <c:pt idx="70429">
                  <c:v>-7.0169999999999959</c:v>
                </c:pt>
                <c:pt idx="70430">
                  <c:v>-7.0149999999999864</c:v>
                </c:pt>
                <c:pt idx="70431">
                  <c:v>-7.0130000000000052</c:v>
                </c:pt>
                <c:pt idx="70432">
                  <c:v>-7.0109999999999957</c:v>
                </c:pt>
                <c:pt idx="70433">
                  <c:v>-7.0089999999999861</c:v>
                </c:pt>
                <c:pt idx="70434">
                  <c:v>-7.007000000000005</c:v>
                </c:pt>
                <c:pt idx="70435">
                  <c:v>-7.0049999999999955</c:v>
                </c:pt>
                <c:pt idx="70436">
                  <c:v>-7.0029999999999859</c:v>
                </c:pt>
                <c:pt idx="70437">
                  <c:v>-7.0010000000000048</c:v>
                </c:pt>
                <c:pt idx="70438">
                  <c:v>-6.9989999999999952</c:v>
                </c:pt>
                <c:pt idx="70439">
                  <c:v>-6.9970000000000141</c:v>
                </c:pt>
                <c:pt idx="70440">
                  <c:v>-6.9950000000000045</c:v>
                </c:pt>
                <c:pt idx="70441">
                  <c:v>-6.992999999999995</c:v>
                </c:pt>
                <c:pt idx="70442">
                  <c:v>-6.9910000000000139</c:v>
                </c:pt>
                <c:pt idx="70443">
                  <c:v>-6.9890000000000043</c:v>
                </c:pt>
                <c:pt idx="70444">
                  <c:v>-6.9869999999999948</c:v>
                </c:pt>
                <c:pt idx="70445">
                  <c:v>-6.9850000000000136</c:v>
                </c:pt>
                <c:pt idx="70446">
                  <c:v>-6.9830000000000041</c:v>
                </c:pt>
                <c:pt idx="70447">
                  <c:v>-6.9809999999999945</c:v>
                </c:pt>
                <c:pt idx="70448">
                  <c:v>-6.9790000000000134</c:v>
                </c:pt>
                <c:pt idx="70449">
                  <c:v>-6.9770000000000039</c:v>
                </c:pt>
                <c:pt idx="70450">
                  <c:v>-6.9749999999999943</c:v>
                </c:pt>
                <c:pt idx="70451">
                  <c:v>-6.9730000000000132</c:v>
                </c:pt>
                <c:pt idx="70452">
                  <c:v>-6.9710000000000036</c:v>
                </c:pt>
                <c:pt idx="70453">
                  <c:v>-6.9689999999999941</c:v>
                </c:pt>
                <c:pt idx="70454">
                  <c:v>-6.967000000000013</c:v>
                </c:pt>
                <c:pt idx="70455">
                  <c:v>-6.9650000000000034</c:v>
                </c:pt>
                <c:pt idx="70456">
                  <c:v>-6.9629999999999939</c:v>
                </c:pt>
                <c:pt idx="70457">
                  <c:v>-6.9610000000000127</c:v>
                </c:pt>
                <c:pt idx="70458">
                  <c:v>-6.9590000000000032</c:v>
                </c:pt>
                <c:pt idx="70459">
                  <c:v>-6.9569999999999936</c:v>
                </c:pt>
                <c:pt idx="70460">
                  <c:v>-6.9550000000000125</c:v>
                </c:pt>
                <c:pt idx="70461">
                  <c:v>-6.953000000000003</c:v>
                </c:pt>
                <c:pt idx="70462">
                  <c:v>-6.9509999999999934</c:v>
                </c:pt>
                <c:pt idx="70463">
                  <c:v>-6.9490000000000123</c:v>
                </c:pt>
                <c:pt idx="70464">
                  <c:v>-6.9470000000000027</c:v>
                </c:pt>
                <c:pt idx="70465">
                  <c:v>-6.9449999999999932</c:v>
                </c:pt>
                <c:pt idx="70466">
                  <c:v>-6.9430000000000121</c:v>
                </c:pt>
                <c:pt idx="70467">
                  <c:v>-6.9410000000000025</c:v>
                </c:pt>
                <c:pt idx="70468">
                  <c:v>-6.938999999999993</c:v>
                </c:pt>
                <c:pt idx="70469">
                  <c:v>-6.9370000000000118</c:v>
                </c:pt>
                <c:pt idx="70470">
                  <c:v>-6.9350000000000023</c:v>
                </c:pt>
                <c:pt idx="70471">
                  <c:v>-6.9329999999999927</c:v>
                </c:pt>
                <c:pt idx="70472">
                  <c:v>-6.9310000000000116</c:v>
                </c:pt>
                <c:pt idx="70473">
                  <c:v>-6.929000000000002</c:v>
                </c:pt>
                <c:pt idx="70474">
                  <c:v>-6.9269999999999925</c:v>
                </c:pt>
                <c:pt idx="70475">
                  <c:v>-6.9250000000000114</c:v>
                </c:pt>
                <c:pt idx="70476">
                  <c:v>-6.9230000000000018</c:v>
                </c:pt>
                <c:pt idx="70477">
                  <c:v>-6.9209999999999923</c:v>
                </c:pt>
                <c:pt idx="70478">
                  <c:v>-6.9190000000000111</c:v>
                </c:pt>
                <c:pt idx="70479">
                  <c:v>-6.9170000000000016</c:v>
                </c:pt>
                <c:pt idx="70480">
                  <c:v>-6.914999999999992</c:v>
                </c:pt>
                <c:pt idx="70481">
                  <c:v>-6.9130000000000109</c:v>
                </c:pt>
                <c:pt idx="70482">
                  <c:v>-6.9110000000000014</c:v>
                </c:pt>
                <c:pt idx="70483">
                  <c:v>-6.9089999999999918</c:v>
                </c:pt>
                <c:pt idx="70484">
                  <c:v>-6.9070000000000107</c:v>
                </c:pt>
                <c:pt idx="70485">
                  <c:v>-6.9050000000000011</c:v>
                </c:pt>
                <c:pt idx="70486">
                  <c:v>-6.9029999999999916</c:v>
                </c:pt>
                <c:pt idx="70487">
                  <c:v>-6.9010000000000105</c:v>
                </c:pt>
                <c:pt idx="70488">
                  <c:v>-6.8990000000000009</c:v>
                </c:pt>
                <c:pt idx="70489">
                  <c:v>-6.8969999999999914</c:v>
                </c:pt>
                <c:pt idx="70490">
                  <c:v>-6.8950000000000102</c:v>
                </c:pt>
                <c:pt idx="70491">
                  <c:v>-6.8930000000000007</c:v>
                </c:pt>
                <c:pt idx="70492">
                  <c:v>-6.8909999999999911</c:v>
                </c:pt>
                <c:pt idx="70493">
                  <c:v>-6.88900000000001</c:v>
                </c:pt>
                <c:pt idx="70494">
                  <c:v>-6.8870000000000005</c:v>
                </c:pt>
                <c:pt idx="70495">
                  <c:v>-6.8849999999999909</c:v>
                </c:pt>
                <c:pt idx="70496">
                  <c:v>-6.8830000000000098</c:v>
                </c:pt>
                <c:pt idx="70497">
                  <c:v>-6.8810000000000002</c:v>
                </c:pt>
                <c:pt idx="70498">
                  <c:v>-6.8789999999999907</c:v>
                </c:pt>
                <c:pt idx="70499">
                  <c:v>-6.8770000000000095</c:v>
                </c:pt>
                <c:pt idx="70500">
                  <c:v>-6.875</c:v>
                </c:pt>
                <c:pt idx="70501">
                  <c:v>-6.8729999999999905</c:v>
                </c:pt>
                <c:pt idx="70502">
                  <c:v>-6.8710000000000093</c:v>
                </c:pt>
                <c:pt idx="70503">
                  <c:v>-6.8689999999999998</c:v>
                </c:pt>
                <c:pt idx="70504">
                  <c:v>-6.8669999999999902</c:v>
                </c:pt>
                <c:pt idx="70505">
                  <c:v>-6.8650000000000091</c:v>
                </c:pt>
                <c:pt idx="70506">
                  <c:v>-6.8629999999999995</c:v>
                </c:pt>
                <c:pt idx="70507">
                  <c:v>-6.86099999999999</c:v>
                </c:pt>
                <c:pt idx="70508">
                  <c:v>-6.8590000000000089</c:v>
                </c:pt>
                <c:pt idx="70509">
                  <c:v>-6.8569999999999993</c:v>
                </c:pt>
                <c:pt idx="70510">
                  <c:v>-6.8549999999999898</c:v>
                </c:pt>
                <c:pt idx="70511">
                  <c:v>-6.8530000000000086</c:v>
                </c:pt>
                <c:pt idx="70512">
                  <c:v>-6.8509999999999991</c:v>
                </c:pt>
                <c:pt idx="70513">
                  <c:v>-6.8489999999999895</c:v>
                </c:pt>
                <c:pt idx="70514">
                  <c:v>-6.8470000000000084</c:v>
                </c:pt>
                <c:pt idx="70515">
                  <c:v>-6.8449999999999989</c:v>
                </c:pt>
                <c:pt idx="70516">
                  <c:v>-6.8429999999999893</c:v>
                </c:pt>
                <c:pt idx="70517">
                  <c:v>-6.8410000000000082</c:v>
                </c:pt>
                <c:pt idx="70518">
                  <c:v>-6.8389999999999986</c:v>
                </c:pt>
                <c:pt idx="70519">
                  <c:v>-6.8369999999999891</c:v>
                </c:pt>
                <c:pt idx="70520">
                  <c:v>-6.835000000000008</c:v>
                </c:pt>
                <c:pt idx="70521">
                  <c:v>-6.8329999999999984</c:v>
                </c:pt>
                <c:pt idx="70522">
                  <c:v>-6.8309999999999889</c:v>
                </c:pt>
                <c:pt idx="70523">
                  <c:v>-6.8290000000000077</c:v>
                </c:pt>
                <c:pt idx="70524">
                  <c:v>-6.8269999999999982</c:v>
                </c:pt>
                <c:pt idx="70525">
                  <c:v>-6.8249999999999886</c:v>
                </c:pt>
                <c:pt idx="70526">
                  <c:v>-6.8230000000000075</c:v>
                </c:pt>
                <c:pt idx="70527">
                  <c:v>-6.820999999999998</c:v>
                </c:pt>
                <c:pt idx="70528">
                  <c:v>-6.8189999999999884</c:v>
                </c:pt>
                <c:pt idx="70529">
                  <c:v>-6.8170000000000073</c:v>
                </c:pt>
                <c:pt idx="70530">
                  <c:v>-6.8149999999999977</c:v>
                </c:pt>
                <c:pt idx="70531">
                  <c:v>-6.8129999999999882</c:v>
                </c:pt>
                <c:pt idx="70532">
                  <c:v>-6.811000000000007</c:v>
                </c:pt>
                <c:pt idx="70533">
                  <c:v>-6.8089999999999975</c:v>
                </c:pt>
                <c:pt idx="70534">
                  <c:v>-6.8069999999999879</c:v>
                </c:pt>
                <c:pt idx="70535">
                  <c:v>-6.8050000000000068</c:v>
                </c:pt>
                <c:pt idx="70536">
                  <c:v>-6.8029999999999973</c:v>
                </c:pt>
                <c:pt idx="70537">
                  <c:v>-6.8009999999999877</c:v>
                </c:pt>
                <c:pt idx="70538">
                  <c:v>-6.7990000000000066</c:v>
                </c:pt>
                <c:pt idx="70539">
                  <c:v>-6.796999999999997</c:v>
                </c:pt>
                <c:pt idx="70540">
                  <c:v>-6.7949999999999875</c:v>
                </c:pt>
                <c:pt idx="70541">
                  <c:v>-6.7930000000000064</c:v>
                </c:pt>
                <c:pt idx="70542">
                  <c:v>-6.7909999999999968</c:v>
                </c:pt>
                <c:pt idx="70543">
                  <c:v>-6.7889999999999873</c:v>
                </c:pt>
                <c:pt idx="70544">
                  <c:v>-6.7870000000000061</c:v>
                </c:pt>
                <c:pt idx="70545">
                  <c:v>-6.7849999999999966</c:v>
                </c:pt>
                <c:pt idx="70546">
                  <c:v>-6.782999999999987</c:v>
                </c:pt>
                <c:pt idx="70547">
                  <c:v>-6.7810000000000059</c:v>
                </c:pt>
                <c:pt idx="70548">
                  <c:v>-6.7789999999999964</c:v>
                </c:pt>
                <c:pt idx="70549">
                  <c:v>-6.7769999999999868</c:v>
                </c:pt>
                <c:pt idx="70550">
                  <c:v>-6.7750000000000057</c:v>
                </c:pt>
                <c:pt idx="70551">
                  <c:v>-6.7729999999999961</c:v>
                </c:pt>
                <c:pt idx="70552">
                  <c:v>-6.7709999999999866</c:v>
                </c:pt>
                <c:pt idx="70553">
                  <c:v>-6.7690000000000055</c:v>
                </c:pt>
                <c:pt idx="70554">
                  <c:v>-6.7669999999999959</c:v>
                </c:pt>
                <c:pt idx="70555">
                  <c:v>-6.7649999999999864</c:v>
                </c:pt>
                <c:pt idx="70556">
                  <c:v>-6.7630000000000052</c:v>
                </c:pt>
                <c:pt idx="70557">
                  <c:v>-6.7609999999999957</c:v>
                </c:pt>
                <c:pt idx="70558">
                  <c:v>-6.7589999999999861</c:v>
                </c:pt>
                <c:pt idx="70559">
                  <c:v>-6.757000000000005</c:v>
                </c:pt>
                <c:pt idx="70560">
                  <c:v>-6.7549999999999955</c:v>
                </c:pt>
                <c:pt idx="70561">
                  <c:v>-6.7529999999999859</c:v>
                </c:pt>
                <c:pt idx="70562">
                  <c:v>-6.7510000000000048</c:v>
                </c:pt>
                <c:pt idx="70563">
                  <c:v>-6.7489999999999952</c:v>
                </c:pt>
                <c:pt idx="70564">
                  <c:v>-6.7470000000000141</c:v>
                </c:pt>
                <c:pt idx="70565">
                  <c:v>-6.7450000000000045</c:v>
                </c:pt>
                <c:pt idx="70566">
                  <c:v>-6.742999999999995</c:v>
                </c:pt>
                <c:pt idx="70567">
                  <c:v>-6.7410000000000139</c:v>
                </c:pt>
                <c:pt idx="70568">
                  <c:v>-6.7390000000000043</c:v>
                </c:pt>
                <c:pt idx="70569">
                  <c:v>-6.7369999999999948</c:v>
                </c:pt>
                <c:pt idx="70570">
                  <c:v>-6.7350000000000136</c:v>
                </c:pt>
                <c:pt idx="70571">
                  <c:v>-6.7330000000000041</c:v>
                </c:pt>
                <c:pt idx="70572">
                  <c:v>-6.7309999999999945</c:v>
                </c:pt>
                <c:pt idx="70573">
                  <c:v>-6.7290000000000134</c:v>
                </c:pt>
                <c:pt idx="70574">
                  <c:v>-6.7270000000000039</c:v>
                </c:pt>
                <c:pt idx="70575">
                  <c:v>-6.7249999999999943</c:v>
                </c:pt>
                <c:pt idx="70576">
                  <c:v>-6.7230000000000132</c:v>
                </c:pt>
                <c:pt idx="70577">
                  <c:v>-6.7210000000000036</c:v>
                </c:pt>
                <c:pt idx="70578">
                  <c:v>-6.7189999999999941</c:v>
                </c:pt>
                <c:pt idx="70579">
                  <c:v>-6.717000000000013</c:v>
                </c:pt>
                <c:pt idx="70580">
                  <c:v>-6.7150000000000034</c:v>
                </c:pt>
                <c:pt idx="70581">
                  <c:v>-6.7129999999999939</c:v>
                </c:pt>
                <c:pt idx="70582">
                  <c:v>-6.7110000000000127</c:v>
                </c:pt>
                <c:pt idx="70583">
                  <c:v>-6.7090000000000032</c:v>
                </c:pt>
                <c:pt idx="70584">
                  <c:v>-6.7069999999999936</c:v>
                </c:pt>
                <c:pt idx="70585">
                  <c:v>-6.7050000000000125</c:v>
                </c:pt>
                <c:pt idx="70586">
                  <c:v>-6.703000000000003</c:v>
                </c:pt>
                <c:pt idx="70587">
                  <c:v>-6.7009999999999934</c:v>
                </c:pt>
                <c:pt idx="70588">
                  <c:v>-6.6990000000000123</c:v>
                </c:pt>
                <c:pt idx="70589">
                  <c:v>-6.6970000000000027</c:v>
                </c:pt>
                <c:pt idx="70590">
                  <c:v>-6.6949999999999932</c:v>
                </c:pt>
                <c:pt idx="70591">
                  <c:v>-6.6930000000000121</c:v>
                </c:pt>
                <c:pt idx="70592">
                  <c:v>-6.6910000000000025</c:v>
                </c:pt>
                <c:pt idx="70593">
                  <c:v>-6.688999999999993</c:v>
                </c:pt>
                <c:pt idx="70594">
                  <c:v>-6.6870000000000118</c:v>
                </c:pt>
                <c:pt idx="70595">
                  <c:v>-6.6850000000000023</c:v>
                </c:pt>
                <c:pt idx="70596">
                  <c:v>-6.6829999999999927</c:v>
                </c:pt>
                <c:pt idx="70597">
                  <c:v>-6.6810000000000116</c:v>
                </c:pt>
                <c:pt idx="70598">
                  <c:v>-6.679000000000002</c:v>
                </c:pt>
                <c:pt idx="70599">
                  <c:v>-6.6769999999999925</c:v>
                </c:pt>
                <c:pt idx="70600">
                  <c:v>-6.6750000000000114</c:v>
                </c:pt>
                <c:pt idx="70601">
                  <c:v>-6.6730000000000018</c:v>
                </c:pt>
                <c:pt idx="70602">
                  <c:v>-6.6709999999999923</c:v>
                </c:pt>
                <c:pt idx="70603">
                  <c:v>-6.6690000000000111</c:v>
                </c:pt>
                <c:pt idx="70604">
                  <c:v>-6.6670000000000016</c:v>
                </c:pt>
                <c:pt idx="70605">
                  <c:v>-6.664999999999992</c:v>
                </c:pt>
                <c:pt idx="70606">
                  <c:v>-6.6630000000000109</c:v>
                </c:pt>
                <c:pt idx="70607">
                  <c:v>-6.6610000000000014</c:v>
                </c:pt>
                <c:pt idx="70608">
                  <c:v>-6.6589999999999918</c:v>
                </c:pt>
                <c:pt idx="70609">
                  <c:v>-6.6570000000000107</c:v>
                </c:pt>
                <c:pt idx="70610">
                  <c:v>-6.6550000000000011</c:v>
                </c:pt>
                <c:pt idx="70611">
                  <c:v>-6.6529999999999916</c:v>
                </c:pt>
                <c:pt idx="70612">
                  <c:v>-6.6510000000000105</c:v>
                </c:pt>
                <c:pt idx="70613">
                  <c:v>-6.6490000000000009</c:v>
                </c:pt>
                <c:pt idx="70614">
                  <c:v>-6.6469999999999914</c:v>
                </c:pt>
                <c:pt idx="70615">
                  <c:v>-6.6450000000000102</c:v>
                </c:pt>
                <c:pt idx="70616">
                  <c:v>-6.6430000000000007</c:v>
                </c:pt>
                <c:pt idx="70617">
                  <c:v>-6.6409999999999911</c:v>
                </c:pt>
                <c:pt idx="70618">
                  <c:v>-6.63900000000001</c:v>
                </c:pt>
                <c:pt idx="70619">
                  <c:v>-6.6370000000000005</c:v>
                </c:pt>
                <c:pt idx="70620">
                  <c:v>-6.6349999999999909</c:v>
                </c:pt>
                <c:pt idx="70621">
                  <c:v>-6.6330000000000098</c:v>
                </c:pt>
                <c:pt idx="70622">
                  <c:v>-6.6310000000000002</c:v>
                </c:pt>
                <c:pt idx="70623">
                  <c:v>-6.6289999999999907</c:v>
                </c:pt>
                <c:pt idx="70624">
                  <c:v>-6.6270000000000095</c:v>
                </c:pt>
                <c:pt idx="70625">
                  <c:v>-6.625</c:v>
                </c:pt>
                <c:pt idx="70626">
                  <c:v>-6.6229999999999905</c:v>
                </c:pt>
                <c:pt idx="70627">
                  <c:v>-6.6210000000000093</c:v>
                </c:pt>
                <c:pt idx="70628">
                  <c:v>-6.6189999999999998</c:v>
                </c:pt>
                <c:pt idx="70629">
                  <c:v>-6.6169999999999902</c:v>
                </c:pt>
                <c:pt idx="70630">
                  <c:v>-6.6150000000000091</c:v>
                </c:pt>
                <c:pt idx="70631">
                  <c:v>-6.6129999999999995</c:v>
                </c:pt>
                <c:pt idx="70632">
                  <c:v>-6.61099999999999</c:v>
                </c:pt>
                <c:pt idx="70633">
                  <c:v>-6.6090000000000089</c:v>
                </c:pt>
                <c:pt idx="70634">
                  <c:v>-6.6069999999999993</c:v>
                </c:pt>
                <c:pt idx="70635">
                  <c:v>-6.6049999999999898</c:v>
                </c:pt>
                <c:pt idx="70636">
                  <c:v>-6.6030000000000086</c:v>
                </c:pt>
                <c:pt idx="70637">
                  <c:v>-6.6009999999999991</c:v>
                </c:pt>
                <c:pt idx="70638">
                  <c:v>-6.5989999999999895</c:v>
                </c:pt>
                <c:pt idx="70639">
                  <c:v>-6.5970000000000084</c:v>
                </c:pt>
                <c:pt idx="70640">
                  <c:v>-6.5949999999999989</c:v>
                </c:pt>
                <c:pt idx="70641">
                  <c:v>-6.5929999999999893</c:v>
                </c:pt>
                <c:pt idx="70642">
                  <c:v>-6.5910000000000082</c:v>
                </c:pt>
                <c:pt idx="70643">
                  <c:v>-6.5889999999999986</c:v>
                </c:pt>
                <c:pt idx="70644">
                  <c:v>-6.5869999999999891</c:v>
                </c:pt>
                <c:pt idx="70645">
                  <c:v>-6.585000000000008</c:v>
                </c:pt>
                <c:pt idx="70646">
                  <c:v>-6.5829999999999984</c:v>
                </c:pt>
                <c:pt idx="70647">
                  <c:v>-6.5809999999999889</c:v>
                </c:pt>
                <c:pt idx="70648">
                  <c:v>-6.5790000000000077</c:v>
                </c:pt>
                <c:pt idx="70649">
                  <c:v>-6.5769999999999982</c:v>
                </c:pt>
                <c:pt idx="70650">
                  <c:v>-6.5749999999999886</c:v>
                </c:pt>
                <c:pt idx="70651">
                  <c:v>-6.5730000000000075</c:v>
                </c:pt>
                <c:pt idx="70652">
                  <c:v>-6.570999999999998</c:v>
                </c:pt>
                <c:pt idx="70653">
                  <c:v>-6.5689999999999884</c:v>
                </c:pt>
                <c:pt idx="70654">
                  <c:v>-6.5670000000000073</c:v>
                </c:pt>
                <c:pt idx="70655">
                  <c:v>-6.5649999999999977</c:v>
                </c:pt>
                <c:pt idx="70656">
                  <c:v>-6.5629999999999882</c:v>
                </c:pt>
                <c:pt idx="70657">
                  <c:v>-6.561000000000007</c:v>
                </c:pt>
                <c:pt idx="70658">
                  <c:v>-6.5589999999999975</c:v>
                </c:pt>
                <c:pt idx="70659">
                  <c:v>-6.5569999999999879</c:v>
                </c:pt>
                <c:pt idx="70660">
                  <c:v>-6.5550000000000068</c:v>
                </c:pt>
                <c:pt idx="70661">
                  <c:v>-6.5529999999999973</c:v>
                </c:pt>
                <c:pt idx="70662">
                  <c:v>-6.5509999999999877</c:v>
                </c:pt>
                <c:pt idx="70663">
                  <c:v>-6.5490000000000066</c:v>
                </c:pt>
                <c:pt idx="70664">
                  <c:v>-6.546999999999997</c:v>
                </c:pt>
                <c:pt idx="70665">
                  <c:v>-6.5449999999999875</c:v>
                </c:pt>
                <c:pt idx="70666">
                  <c:v>-6.5430000000000064</c:v>
                </c:pt>
                <c:pt idx="70667">
                  <c:v>-6.5409999999999968</c:v>
                </c:pt>
                <c:pt idx="70668">
                  <c:v>-6.5389999999999873</c:v>
                </c:pt>
                <c:pt idx="70669">
                  <c:v>-6.5370000000000061</c:v>
                </c:pt>
                <c:pt idx="70670">
                  <c:v>-6.5349999999999966</c:v>
                </c:pt>
                <c:pt idx="70671">
                  <c:v>-6.532999999999987</c:v>
                </c:pt>
                <c:pt idx="70672">
                  <c:v>-6.5310000000000059</c:v>
                </c:pt>
                <c:pt idx="70673">
                  <c:v>-6.5289999999999964</c:v>
                </c:pt>
                <c:pt idx="70674">
                  <c:v>-6.5269999999999868</c:v>
                </c:pt>
                <c:pt idx="70675">
                  <c:v>-6.5250000000000057</c:v>
                </c:pt>
                <c:pt idx="70676">
                  <c:v>-6.5229999999999961</c:v>
                </c:pt>
                <c:pt idx="70677">
                  <c:v>-6.5209999999999866</c:v>
                </c:pt>
                <c:pt idx="70678">
                  <c:v>-6.5190000000000055</c:v>
                </c:pt>
                <c:pt idx="70679">
                  <c:v>-6.5169999999999959</c:v>
                </c:pt>
                <c:pt idx="70680">
                  <c:v>-6.5149999999999864</c:v>
                </c:pt>
                <c:pt idx="70681">
                  <c:v>-6.5130000000000052</c:v>
                </c:pt>
                <c:pt idx="70682">
                  <c:v>-6.5109999999999957</c:v>
                </c:pt>
                <c:pt idx="70683">
                  <c:v>-6.5089999999999861</c:v>
                </c:pt>
                <c:pt idx="70684">
                  <c:v>-6.507000000000005</c:v>
                </c:pt>
                <c:pt idx="70685">
                  <c:v>-6.5049999999999955</c:v>
                </c:pt>
                <c:pt idx="70686">
                  <c:v>-6.5029999999999859</c:v>
                </c:pt>
                <c:pt idx="70687">
                  <c:v>-6.5010000000000048</c:v>
                </c:pt>
                <c:pt idx="70688">
                  <c:v>-6.4989999999999952</c:v>
                </c:pt>
                <c:pt idx="70689">
                  <c:v>-6.4970000000000141</c:v>
                </c:pt>
                <c:pt idx="70690">
                  <c:v>-6.4950000000000045</c:v>
                </c:pt>
                <c:pt idx="70691">
                  <c:v>-6.492999999999995</c:v>
                </c:pt>
                <c:pt idx="70692">
                  <c:v>-6.4910000000000139</c:v>
                </c:pt>
                <c:pt idx="70693">
                  <c:v>-6.4890000000000043</c:v>
                </c:pt>
                <c:pt idx="70694">
                  <c:v>-6.4869999999999948</c:v>
                </c:pt>
                <c:pt idx="70695">
                  <c:v>-6.4850000000000136</c:v>
                </c:pt>
                <c:pt idx="70696">
                  <c:v>-6.4830000000000041</c:v>
                </c:pt>
                <c:pt idx="70697">
                  <c:v>-6.4809999999999945</c:v>
                </c:pt>
                <c:pt idx="70698">
                  <c:v>-6.4790000000000134</c:v>
                </c:pt>
                <c:pt idx="70699">
                  <c:v>-6.4770000000000039</c:v>
                </c:pt>
                <c:pt idx="70700">
                  <c:v>-6.4749999999999943</c:v>
                </c:pt>
                <c:pt idx="70701">
                  <c:v>-6.4730000000000132</c:v>
                </c:pt>
                <c:pt idx="70702">
                  <c:v>-6.4710000000000036</c:v>
                </c:pt>
                <c:pt idx="70703">
                  <c:v>-6.4689999999999941</c:v>
                </c:pt>
                <c:pt idx="70704">
                  <c:v>-6.467000000000013</c:v>
                </c:pt>
                <c:pt idx="70705">
                  <c:v>-6.4650000000000034</c:v>
                </c:pt>
                <c:pt idx="70706">
                  <c:v>-6.4629999999999939</c:v>
                </c:pt>
                <c:pt idx="70707">
                  <c:v>-6.4610000000000127</c:v>
                </c:pt>
                <c:pt idx="70708">
                  <c:v>-6.4590000000000032</c:v>
                </c:pt>
                <c:pt idx="70709">
                  <c:v>-6.4569999999999936</c:v>
                </c:pt>
                <c:pt idx="70710">
                  <c:v>-6.4550000000000125</c:v>
                </c:pt>
                <c:pt idx="70711">
                  <c:v>-6.453000000000003</c:v>
                </c:pt>
                <c:pt idx="70712">
                  <c:v>-6.4509999999999934</c:v>
                </c:pt>
                <c:pt idx="70713">
                  <c:v>-6.4490000000000123</c:v>
                </c:pt>
                <c:pt idx="70714">
                  <c:v>-6.4470000000000027</c:v>
                </c:pt>
                <c:pt idx="70715">
                  <c:v>-6.4449999999999932</c:v>
                </c:pt>
                <c:pt idx="70716">
                  <c:v>-6.4430000000000121</c:v>
                </c:pt>
                <c:pt idx="70717">
                  <c:v>-6.4410000000000025</c:v>
                </c:pt>
                <c:pt idx="70718">
                  <c:v>-6.438999999999993</c:v>
                </c:pt>
                <c:pt idx="70719">
                  <c:v>-6.4370000000000118</c:v>
                </c:pt>
                <c:pt idx="70720">
                  <c:v>-6.4350000000000023</c:v>
                </c:pt>
                <c:pt idx="70721">
                  <c:v>-6.4329999999999927</c:v>
                </c:pt>
                <c:pt idx="70722">
                  <c:v>-6.4310000000000116</c:v>
                </c:pt>
                <c:pt idx="70723">
                  <c:v>-6.429000000000002</c:v>
                </c:pt>
                <c:pt idx="70724">
                  <c:v>-6.4269999999999925</c:v>
                </c:pt>
                <c:pt idx="70725">
                  <c:v>-6.4250000000000114</c:v>
                </c:pt>
                <c:pt idx="70726">
                  <c:v>-6.4230000000000018</c:v>
                </c:pt>
                <c:pt idx="70727">
                  <c:v>-6.4209999999999923</c:v>
                </c:pt>
                <c:pt idx="70728">
                  <c:v>-6.4190000000000111</c:v>
                </c:pt>
                <c:pt idx="70729">
                  <c:v>-6.4170000000000016</c:v>
                </c:pt>
                <c:pt idx="70730">
                  <c:v>-6.414999999999992</c:v>
                </c:pt>
                <c:pt idx="70731">
                  <c:v>-6.4130000000000109</c:v>
                </c:pt>
                <c:pt idx="70732">
                  <c:v>-6.4110000000000014</c:v>
                </c:pt>
                <c:pt idx="70733">
                  <c:v>-6.4089999999999918</c:v>
                </c:pt>
                <c:pt idx="70734">
                  <c:v>-6.4070000000000107</c:v>
                </c:pt>
                <c:pt idx="70735">
                  <c:v>-6.4050000000000011</c:v>
                </c:pt>
                <c:pt idx="70736">
                  <c:v>-6.4029999999999916</c:v>
                </c:pt>
                <c:pt idx="70737">
                  <c:v>-6.4010000000000105</c:v>
                </c:pt>
                <c:pt idx="70738">
                  <c:v>-6.3990000000000009</c:v>
                </c:pt>
                <c:pt idx="70739">
                  <c:v>-6.3969999999999914</c:v>
                </c:pt>
                <c:pt idx="70740">
                  <c:v>-6.3950000000000102</c:v>
                </c:pt>
                <c:pt idx="70741">
                  <c:v>-6.3930000000000007</c:v>
                </c:pt>
                <c:pt idx="70742">
                  <c:v>-6.3909999999999911</c:v>
                </c:pt>
                <c:pt idx="70743">
                  <c:v>-6.38900000000001</c:v>
                </c:pt>
                <c:pt idx="70744">
                  <c:v>-6.3870000000000005</c:v>
                </c:pt>
                <c:pt idx="70745">
                  <c:v>-6.3849999999999909</c:v>
                </c:pt>
                <c:pt idx="70746">
                  <c:v>-6.3830000000000098</c:v>
                </c:pt>
                <c:pt idx="70747">
                  <c:v>-6.3810000000000002</c:v>
                </c:pt>
                <c:pt idx="70748">
                  <c:v>-6.3789999999999907</c:v>
                </c:pt>
                <c:pt idx="70749">
                  <c:v>-6.3770000000000095</c:v>
                </c:pt>
                <c:pt idx="70750">
                  <c:v>-6.375</c:v>
                </c:pt>
                <c:pt idx="70751">
                  <c:v>-6.3729999999999905</c:v>
                </c:pt>
                <c:pt idx="70752">
                  <c:v>-6.3710000000000093</c:v>
                </c:pt>
                <c:pt idx="70753">
                  <c:v>-6.3689999999999998</c:v>
                </c:pt>
                <c:pt idx="70754">
                  <c:v>-6.3669999999999902</c:v>
                </c:pt>
                <c:pt idx="70755">
                  <c:v>-6.3650000000000091</c:v>
                </c:pt>
                <c:pt idx="70756">
                  <c:v>-6.3629999999999995</c:v>
                </c:pt>
                <c:pt idx="70757">
                  <c:v>-6.36099999999999</c:v>
                </c:pt>
                <c:pt idx="70758">
                  <c:v>-6.3590000000000089</c:v>
                </c:pt>
                <c:pt idx="70759">
                  <c:v>-6.3569999999999993</c:v>
                </c:pt>
                <c:pt idx="70760">
                  <c:v>-6.3549999999999898</c:v>
                </c:pt>
                <c:pt idx="70761">
                  <c:v>-6.3530000000000086</c:v>
                </c:pt>
                <c:pt idx="70762">
                  <c:v>-6.3509999999999991</c:v>
                </c:pt>
                <c:pt idx="70763">
                  <c:v>-6.3489999999999895</c:v>
                </c:pt>
                <c:pt idx="70764">
                  <c:v>-6.3470000000000084</c:v>
                </c:pt>
                <c:pt idx="70765">
                  <c:v>-6.3449999999999989</c:v>
                </c:pt>
                <c:pt idx="70766">
                  <c:v>-6.3429999999999893</c:v>
                </c:pt>
                <c:pt idx="70767">
                  <c:v>-6.3410000000000082</c:v>
                </c:pt>
                <c:pt idx="70768">
                  <c:v>-6.3389999999999986</c:v>
                </c:pt>
                <c:pt idx="70769">
                  <c:v>-6.3369999999999891</c:v>
                </c:pt>
                <c:pt idx="70770">
                  <c:v>-6.335000000000008</c:v>
                </c:pt>
                <c:pt idx="70771">
                  <c:v>-6.3329999999999984</c:v>
                </c:pt>
                <c:pt idx="70772">
                  <c:v>-6.3309999999999889</c:v>
                </c:pt>
                <c:pt idx="70773">
                  <c:v>-6.3290000000000077</c:v>
                </c:pt>
                <c:pt idx="70774">
                  <c:v>-6.3269999999999982</c:v>
                </c:pt>
                <c:pt idx="70775">
                  <c:v>-6.3249999999999886</c:v>
                </c:pt>
                <c:pt idx="70776">
                  <c:v>-6.3230000000000075</c:v>
                </c:pt>
                <c:pt idx="70777">
                  <c:v>-6.320999999999998</c:v>
                </c:pt>
                <c:pt idx="70778">
                  <c:v>-6.3189999999999884</c:v>
                </c:pt>
                <c:pt idx="70779">
                  <c:v>-6.3170000000000073</c:v>
                </c:pt>
                <c:pt idx="70780">
                  <c:v>-6.3149999999999977</c:v>
                </c:pt>
                <c:pt idx="70781">
                  <c:v>-6.3129999999999882</c:v>
                </c:pt>
                <c:pt idx="70782">
                  <c:v>-6.311000000000007</c:v>
                </c:pt>
                <c:pt idx="70783">
                  <c:v>-6.3089999999999975</c:v>
                </c:pt>
                <c:pt idx="70784">
                  <c:v>-6.3069999999999879</c:v>
                </c:pt>
                <c:pt idx="70785">
                  <c:v>-6.3050000000000068</c:v>
                </c:pt>
                <c:pt idx="70786">
                  <c:v>-6.3029999999999973</c:v>
                </c:pt>
                <c:pt idx="70787">
                  <c:v>-6.3009999999999877</c:v>
                </c:pt>
                <c:pt idx="70788">
                  <c:v>-6.2990000000000066</c:v>
                </c:pt>
                <c:pt idx="70789">
                  <c:v>-6.296999999999997</c:v>
                </c:pt>
                <c:pt idx="70790">
                  <c:v>-6.2949999999999875</c:v>
                </c:pt>
                <c:pt idx="70791">
                  <c:v>-6.2930000000000064</c:v>
                </c:pt>
                <c:pt idx="70792">
                  <c:v>-6.2909999999999968</c:v>
                </c:pt>
                <c:pt idx="70793">
                  <c:v>-6.2889999999999873</c:v>
                </c:pt>
                <c:pt idx="70794">
                  <c:v>-6.2870000000000061</c:v>
                </c:pt>
                <c:pt idx="70795">
                  <c:v>-6.2849999999999966</c:v>
                </c:pt>
                <c:pt idx="70796">
                  <c:v>-6.282999999999987</c:v>
                </c:pt>
                <c:pt idx="70797">
                  <c:v>-6.2810000000000059</c:v>
                </c:pt>
                <c:pt idx="70798">
                  <c:v>-6.2789999999999964</c:v>
                </c:pt>
                <c:pt idx="70799">
                  <c:v>-6.2769999999999868</c:v>
                </c:pt>
                <c:pt idx="70800">
                  <c:v>-6.2750000000000057</c:v>
                </c:pt>
                <c:pt idx="70801">
                  <c:v>-6.2729999999999961</c:v>
                </c:pt>
                <c:pt idx="70802">
                  <c:v>-6.2709999999999866</c:v>
                </c:pt>
                <c:pt idx="70803">
                  <c:v>-6.2690000000000055</c:v>
                </c:pt>
                <c:pt idx="70804">
                  <c:v>-6.2669999999999959</c:v>
                </c:pt>
                <c:pt idx="70805">
                  <c:v>-6.2649999999999864</c:v>
                </c:pt>
                <c:pt idx="70806">
                  <c:v>-6.2630000000000052</c:v>
                </c:pt>
                <c:pt idx="70807">
                  <c:v>-6.2609999999999957</c:v>
                </c:pt>
                <c:pt idx="70808">
                  <c:v>-6.2589999999999861</c:v>
                </c:pt>
                <c:pt idx="70809">
                  <c:v>-6.257000000000005</c:v>
                </c:pt>
                <c:pt idx="70810">
                  <c:v>-6.2549999999999955</c:v>
                </c:pt>
                <c:pt idx="70811">
                  <c:v>-6.2529999999999859</c:v>
                </c:pt>
                <c:pt idx="70812">
                  <c:v>-6.2510000000000048</c:v>
                </c:pt>
                <c:pt idx="70813">
                  <c:v>-6.2489999999999952</c:v>
                </c:pt>
                <c:pt idx="70814">
                  <c:v>-6.2470000000000141</c:v>
                </c:pt>
                <c:pt idx="70815">
                  <c:v>-6.2450000000000045</c:v>
                </c:pt>
                <c:pt idx="70816">
                  <c:v>-6.242999999999995</c:v>
                </c:pt>
                <c:pt idx="70817">
                  <c:v>-6.2410000000000139</c:v>
                </c:pt>
                <c:pt idx="70818">
                  <c:v>-6.2390000000000043</c:v>
                </c:pt>
                <c:pt idx="70819">
                  <c:v>-6.2369999999999948</c:v>
                </c:pt>
                <c:pt idx="70820">
                  <c:v>-6.2350000000000136</c:v>
                </c:pt>
                <c:pt idx="70821">
                  <c:v>-6.2330000000000041</c:v>
                </c:pt>
                <c:pt idx="70822">
                  <c:v>-6.2309999999999945</c:v>
                </c:pt>
                <c:pt idx="70823">
                  <c:v>-6.2290000000000134</c:v>
                </c:pt>
                <c:pt idx="70824">
                  <c:v>-6.2270000000000039</c:v>
                </c:pt>
                <c:pt idx="70825">
                  <c:v>-6.2249999999999943</c:v>
                </c:pt>
                <c:pt idx="70826">
                  <c:v>-6.2230000000000132</c:v>
                </c:pt>
                <c:pt idx="70827">
                  <c:v>-6.2210000000000036</c:v>
                </c:pt>
                <c:pt idx="70828">
                  <c:v>-6.2189999999999941</c:v>
                </c:pt>
                <c:pt idx="70829">
                  <c:v>-6.217000000000013</c:v>
                </c:pt>
                <c:pt idx="70830">
                  <c:v>-6.2150000000000034</c:v>
                </c:pt>
                <c:pt idx="70831">
                  <c:v>-6.2129999999999939</c:v>
                </c:pt>
                <c:pt idx="70832">
                  <c:v>-6.2110000000000127</c:v>
                </c:pt>
                <c:pt idx="70833">
                  <c:v>-6.2090000000000032</c:v>
                </c:pt>
                <c:pt idx="70834">
                  <c:v>-6.2069999999999936</c:v>
                </c:pt>
                <c:pt idx="70835">
                  <c:v>-6.2050000000000125</c:v>
                </c:pt>
                <c:pt idx="70836">
                  <c:v>-6.203000000000003</c:v>
                </c:pt>
                <c:pt idx="70837">
                  <c:v>-6.2009999999999934</c:v>
                </c:pt>
                <c:pt idx="70838">
                  <c:v>-6.1990000000000123</c:v>
                </c:pt>
                <c:pt idx="70839">
                  <c:v>-6.1970000000000027</c:v>
                </c:pt>
                <c:pt idx="70840">
                  <c:v>-6.1949999999999932</c:v>
                </c:pt>
                <c:pt idx="70841">
                  <c:v>-6.1930000000000121</c:v>
                </c:pt>
                <c:pt idx="70842">
                  <c:v>-6.1910000000000025</c:v>
                </c:pt>
                <c:pt idx="70843">
                  <c:v>-6.188999999999993</c:v>
                </c:pt>
                <c:pt idx="70844">
                  <c:v>-6.1870000000000118</c:v>
                </c:pt>
                <c:pt idx="70845">
                  <c:v>-6.1850000000000023</c:v>
                </c:pt>
                <c:pt idx="70846">
                  <c:v>-6.1829999999999927</c:v>
                </c:pt>
                <c:pt idx="70847">
                  <c:v>-6.1810000000000116</c:v>
                </c:pt>
                <c:pt idx="70848">
                  <c:v>-6.179000000000002</c:v>
                </c:pt>
                <c:pt idx="70849">
                  <c:v>-6.1769999999999925</c:v>
                </c:pt>
                <c:pt idx="70850">
                  <c:v>-6.1750000000000114</c:v>
                </c:pt>
                <c:pt idx="70851">
                  <c:v>-6.1730000000000018</c:v>
                </c:pt>
                <c:pt idx="70852">
                  <c:v>-6.1709999999999923</c:v>
                </c:pt>
                <c:pt idx="70853">
                  <c:v>-6.1690000000000111</c:v>
                </c:pt>
                <c:pt idx="70854">
                  <c:v>-6.1670000000000016</c:v>
                </c:pt>
                <c:pt idx="70855">
                  <c:v>-6.164999999999992</c:v>
                </c:pt>
                <c:pt idx="70856">
                  <c:v>-6.1630000000000109</c:v>
                </c:pt>
                <c:pt idx="70857">
                  <c:v>-6.1610000000000014</c:v>
                </c:pt>
                <c:pt idx="70858">
                  <c:v>-6.1589999999999918</c:v>
                </c:pt>
                <c:pt idx="70859">
                  <c:v>-6.1570000000000107</c:v>
                </c:pt>
                <c:pt idx="70860">
                  <c:v>-6.1550000000000011</c:v>
                </c:pt>
                <c:pt idx="70861">
                  <c:v>-6.1529999999999916</c:v>
                </c:pt>
                <c:pt idx="70862">
                  <c:v>-6.1510000000000105</c:v>
                </c:pt>
                <c:pt idx="70863">
                  <c:v>-6.1490000000000009</c:v>
                </c:pt>
                <c:pt idx="70864">
                  <c:v>-6.1469999999999914</c:v>
                </c:pt>
                <c:pt idx="70865">
                  <c:v>-6.1450000000000102</c:v>
                </c:pt>
                <c:pt idx="70866">
                  <c:v>-6.1430000000000007</c:v>
                </c:pt>
                <c:pt idx="70867">
                  <c:v>-6.1409999999999911</c:v>
                </c:pt>
                <c:pt idx="70868">
                  <c:v>-6.13900000000001</c:v>
                </c:pt>
                <c:pt idx="70869">
                  <c:v>-6.1370000000000005</c:v>
                </c:pt>
                <c:pt idx="70870">
                  <c:v>-6.1349999999999909</c:v>
                </c:pt>
                <c:pt idx="70871">
                  <c:v>-6.1330000000000098</c:v>
                </c:pt>
                <c:pt idx="70872">
                  <c:v>-6.1310000000000002</c:v>
                </c:pt>
                <c:pt idx="70873">
                  <c:v>-6.1289999999999907</c:v>
                </c:pt>
                <c:pt idx="70874">
                  <c:v>-6.1270000000000095</c:v>
                </c:pt>
                <c:pt idx="70875">
                  <c:v>-6.125</c:v>
                </c:pt>
                <c:pt idx="70876">
                  <c:v>-6.1229999999999905</c:v>
                </c:pt>
                <c:pt idx="70877">
                  <c:v>-6.1210000000000093</c:v>
                </c:pt>
                <c:pt idx="70878">
                  <c:v>-6.1189999999999998</c:v>
                </c:pt>
                <c:pt idx="70879">
                  <c:v>-6.1169999999999902</c:v>
                </c:pt>
                <c:pt idx="70880">
                  <c:v>-6.1150000000000091</c:v>
                </c:pt>
                <c:pt idx="70881">
                  <c:v>-6.1129999999999995</c:v>
                </c:pt>
                <c:pt idx="70882">
                  <c:v>-6.11099999999999</c:v>
                </c:pt>
                <c:pt idx="70883">
                  <c:v>-6.1090000000000089</c:v>
                </c:pt>
                <c:pt idx="70884">
                  <c:v>-6.1069999999999993</c:v>
                </c:pt>
                <c:pt idx="70885">
                  <c:v>-6.1049999999999898</c:v>
                </c:pt>
                <c:pt idx="70886">
                  <c:v>-6.1030000000000086</c:v>
                </c:pt>
                <c:pt idx="70887">
                  <c:v>-6.1009999999999991</c:v>
                </c:pt>
                <c:pt idx="70888">
                  <c:v>-6.0989999999999895</c:v>
                </c:pt>
                <c:pt idx="70889">
                  <c:v>-6.0970000000000084</c:v>
                </c:pt>
                <c:pt idx="70890">
                  <c:v>-6.0949999999999989</c:v>
                </c:pt>
                <c:pt idx="70891">
                  <c:v>-6.0929999999999893</c:v>
                </c:pt>
                <c:pt idx="70892">
                  <c:v>-6.0910000000000082</c:v>
                </c:pt>
                <c:pt idx="70893">
                  <c:v>-6.0889999999999986</c:v>
                </c:pt>
                <c:pt idx="70894">
                  <c:v>-6.0869999999999891</c:v>
                </c:pt>
                <c:pt idx="70895">
                  <c:v>-6.085000000000008</c:v>
                </c:pt>
                <c:pt idx="70896">
                  <c:v>-6.0829999999999984</c:v>
                </c:pt>
                <c:pt idx="70897">
                  <c:v>-6.0809999999999889</c:v>
                </c:pt>
                <c:pt idx="70898">
                  <c:v>-6.0790000000000077</c:v>
                </c:pt>
                <c:pt idx="70899">
                  <c:v>-6.0769999999999982</c:v>
                </c:pt>
                <c:pt idx="70900">
                  <c:v>-6.0749999999999886</c:v>
                </c:pt>
                <c:pt idx="70901">
                  <c:v>-6.0730000000000075</c:v>
                </c:pt>
                <c:pt idx="70902">
                  <c:v>-6.070999999999998</c:v>
                </c:pt>
                <c:pt idx="70903">
                  <c:v>-6.0689999999999884</c:v>
                </c:pt>
                <c:pt idx="70904">
                  <c:v>-6.0670000000000073</c:v>
                </c:pt>
                <c:pt idx="70905">
                  <c:v>-6.0649999999999977</c:v>
                </c:pt>
                <c:pt idx="70906">
                  <c:v>-6.0629999999999882</c:v>
                </c:pt>
                <c:pt idx="70907">
                  <c:v>-6.061000000000007</c:v>
                </c:pt>
                <c:pt idx="70908">
                  <c:v>-6.0589999999999975</c:v>
                </c:pt>
                <c:pt idx="70909">
                  <c:v>-6.0569999999999879</c:v>
                </c:pt>
                <c:pt idx="70910">
                  <c:v>-6.0550000000000068</c:v>
                </c:pt>
                <c:pt idx="70911">
                  <c:v>-6.0529999999999973</c:v>
                </c:pt>
                <c:pt idx="70912">
                  <c:v>-6.0509999999999877</c:v>
                </c:pt>
                <c:pt idx="70913">
                  <c:v>-6.0490000000000066</c:v>
                </c:pt>
                <c:pt idx="70914">
                  <c:v>-6.046999999999997</c:v>
                </c:pt>
                <c:pt idx="70915">
                  <c:v>-6.0449999999999875</c:v>
                </c:pt>
                <c:pt idx="70916">
                  <c:v>-6.0430000000000064</c:v>
                </c:pt>
                <c:pt idx="70917">
                  <c:v>-6.0409999999999968</c:v>
                </c:pt>
                <c:pt idx="70918">
                  <c:v>-6.0389999999999873</c:v>
                </c:pt>
                <c:pt idx="70919">
                  <c:v>-6.0370000000000061</c:v>
                </c:pt>
                <c:pt idx="70920">
                  <c:v>-6.0349999999999966</c:v>
                </c:pt>
                <c:pt idx="70921">
                  <c:v>-6.032999999999987</c:v>
                </c:pt>
                <c:pt idx="70922">
                  <c:v>-6.0310000000000059</c:v>
                </c:pt>
                <c:pt idx="70923">
                  <c:v>-6.0289999999999964</c:v>
                </c:pt>
                <c:pt idx="70924">
                  <c:v>-6.0269999999999868</c:v>
                </c:pt>
                <c:pt idx="70925">
                  <c:v>-6.0250000000000057</c:v>
                </c:pt>
                <c:pt idx="70926">
                  <c:v>-6.0229999999999961</c:v>
                </c:pt>
                <c:pt idx="70927">
                  <c:v>-6.0209999999999866</c:v>
                </c:pt>
                <c:pt idx="70928">
                  <c:v>-6.0190000000000055</c:v>
                </c:pt>
                <c:pt idx="70929">
                  <c:v>-6.0169999999999959</c:v>
                </c:pt>
                <c:pt idx="70930">
                  <c:v>-6.0149999999999864</c:v>
                </c:pt>
                <c:pt idx="70931">
                  <c:v>-6.0130000000000052</c:v>
                </c:pt>
                <c:pt idx="70932">
                  <c:v>-6.0109999999999957</c:v>
                </c:pt>
                <c:pt idx="70933">
                  <c:v>-6.0089999999999861</c:v>
                </c:pt>
                <c:pt idx="70934">
                  <c:v>-6.007000000000005</c:v>
                </c:pt>
                <c:pt idx="70935">
                  <c:v>-6.0049999999999955</c:v>
                </c:pt>
                <c:pt idx="70936">
                  <c:v>-6.0029999999999859</c:v>
                </c:pt>
                <c:pt idx="70937">
                  <c:v>-6.0010000000000048</c:v>
                </c:pt>
                <c:pt idx="70938">
                  <c:v>-5.9989999999999952</c:v>
                </c:pt>
                <c:pt idx="70939">
                  <c:v>-5.9970000000000141</c:v>
                </c:pt>
                <c:pt idx="70940">
                  <c:v>-5.9950000000000045</c:v>
                </c:pt>
                <c:pt idx="70941">
                  <c:v>-5.992999999999995</c:v>
                </c:pt>
                <c:pt idx="70942">
                  <c:v>-5.9910000000000139</c:v>
                </c:pt>
                <c:pt idx="70943">
                  <c:v>-5.9890000000000043</c:v>
                </c:pt>
                <c:pt idx="70944">
                  <c:v>-5.9869999999999948</c:v>
                </c:pt>
                <c:pt idx="70945">
                  <c:v>-5.9850000000000136</c:v>
                </c:pt>
                <c:pt idx="70946">
                  <c:v>-5.9830000000000041</c:v>
                </c:pt>
                <c:pt idx="70947">
                  <c:v>-5.9809999999999945</c:v>
                </c:pt>
                <c:pt idx="70948">
                  <c:v>-5.9790000000000134</c:v>
                </c:pt>
                <c:pt idx="70949">
                  <c:v>-5.9770000000000039</c:v>
                </c:pt>
                <c:pt idx="70950">
                  <c:v>-5.9749999999999943</c:v>
                </c:pt>
                <c:pt idx="70951">
                  <c:v>-5.9730000000000132</c:v>
                </c:pt>
                <c:pt idx="70952">
                  <c:v>-5.9710000000000036</c:v>
                </c:pt>
                <c:pt idx="70953">
                  <c:v>-5.9689999999999941</c:v>
                </c:pt>
                <c:pt idx="70954">
                  <c:v>-5.967000000000013</c:v>
                </c:pt>
                <c:pt idx="70955">
                  <c:v>-5.9650000000000034</c:v>
                </c:pt>
                <c:pt idx="70956">
                  <c:v>-5.9629999999999939</c:v>
                </c:pt>
                <c:pt idx="70957">
                  <c:v>-5.9610000000000127</c:v>
                </c:pt>
                <c:pt idx="70958">
                  <c:v>-5.9590000000000032</c:v>
                </c:pt>
                <c:pt idx="70959">
                  <c:v>-5.9569999999999936</c:v>
                </c:pt>
                <c:pt idx="70960">
                  <c:v>-5.9550000000000125</c:v>
                </c:pt>
                <c:pt idx="70961">
                  <c:v>-5.953000000000003</c:v>
                </c:pt>
                <c:pt idx="70962">
                  <c:v>-5.9509999999999934</c:v>
                </c:pt>
                <c:pt idx="70963">
                  <c:v>-5.9490000000000123</c:v>
                </c:pt>
                <c:pt idx="70964">
                  <c:v>-5.9470000000000027</c:v>
                </c:pt>
                <c:pt idx="70965">
                  <c:v>-5.9449999999999932</c:v>
                </c:pt>
                <c:pt idx="70966">
                  <c:v>-5.9430000000000121</c:v>
                </c:pt>
                <c:pt idx="70967">
                  <c:v>-5.9410000000000025</c:v>
                </c:pt>
                <c:pt idx="70968">
                  <c:v>-5.938999999999993</c:v>
                </c:pt>
                <c:pt idx="70969">
                  <c:v>-5.9370000000000118</c:v>
                </c:pt>
                <c:pt idx="70970">
                  <c:v>-5.9350000000000023</c:v>
                </c:pt>
                <c:pt idx="70971">
                  <c:v>-5.9329999999999927</c:v>
                </c:pt>
                <c:pt idx="70972">
                  <c:v>-5.9310000000000116</c:v>
                </c:pt>
                <c:pt idx="70973">
                  <c:v>-5.929000000000002</c:v>
                </c:pt>
                <c:pt idx="70974">
                  <c:v>-5.9269999999999925</c:v>
                </c:pt>
                <c:pt idx="70975">
                  <c:v>-5.9250000000000114</c:v>
                </c:pt>
                <c:pt idx="70976">
                  <c:v>-5.9230000000000018</c:v>
                </c:pt>
                <c:pt idx="70977">
                  <c:v>-5.9209999999999923</c:v>
                </c:pt>
                <c:pt idx="70978">
                  <c:v>-5.9190000000000111</c:v>
                </c:pt>
                <c:pt idx="70979">
                  <c:v>-5.9170000000000016</c:v>
                </c:pt>
                <c:pt idx="70980">
                  <c:v>-5.914999999999992</c:v>
                </c:pt>
                <c:pt idx="70981">
                  <c:v>-5.9130000000000109</c:v>
                </c:pt>
                <c:pt idx="70982">
                  <c:v>-5.9110000000000014</c:v>
                </c:pt>
                <c:pt idx="70983">
                  <c:v>-5.9089999999999918</c:v>
                </c:pt>
                <c:pt idx="70984">
                  <c:v>-5.9070000000000107</c:v>
                </c:pt>
                <c:pt idx="70985">
                  <c:v>-5.9050000000000011</c:v>
                </c:pt>
                <c:pt idx="70986">
                  <c:v>-5.9029999999999916</c:v>
                </c:pt>
                <c:pt idx="70987">
                  <c:v>-5.9010000000000105</c:v>
                </c:pt>
                <c:pt idx="70988">
                  <c:v>-5.8990000000000009</c:v>
                </c:pt>
                <c:pt idx="70989">
                  <c:v>-5.8969999999999914</c:v>
                </c:pt>
                <c:pt idx="70990">
                  <c:v>-5.8950000000000102</c:v>
                </c:pt>
                <c:pt idx="70991">
                  <c:v>-5.8930000000000007</c:v>
                </c:pt>
                <c:pt idx="70992">
                  <c:v>-5.8909999999999911</c:v>
                </c:pt>
                <c:pt idx="70993">
                  <c:v>-5.88900000000001</c:v>
                </c:pt>
                <c:pt idx="70994">
                  <c:v>-5.8870000000000005</c:v>
                </c:pt>
                <c:pt idx="70995">
                  <c:v>-5.8849999999999909</c:v>
                </c:pt>
                <c:pt idx="70996">
                  <c:v>-5.8830000000000098</c:v>
                </c:pt>
                <c:pt idx="70997">
                  <c:v>-5.8810000000000002</c:v>
                </c:pt>
                <c:pt idx="70998">
                  <c:v>-5.8789999999999907</c:v>
                </c:pt>
                <c:pt idx="70999">
                  <c:v>-5.8770000000000095</c:v>
                </c:pt>
                <c:pt idx="71000">
                  <c:v>-5.875</c:v>
                </c:pt>
                <c:pt idx="71001">
                  <c:v>-5.8729999999999905</c:v>
                </c:pt>
                <c:pt idx="71002">
                  <c:v>-5.8710000000000093</c:v>
                </c:pt>
                <c:pt idx="71003">
                  <c:v>-5.8689999999999998</c:v>
                </c:pt>
                <c:pt idx="71004">
                  <c:v>-5.8669999999999902</c:v>
                </c:pt>
                <c:pt idx="71005">
                  <c:v>-5.8650000000000091</c:v>
                </c:pt>
                <c:pt idx="71006">
                  <c:v>-5.8629999999999995</c:v>
                </c:pt>
                <c:pt idx="71007">
                  <c:v>-5.86099999999999</c:v>
                </c:pt>
                <c:pt idx="71008">
                  <c:v>-5.8590000000000089</c:v>
                </c:pt>
                <c:pt idx="71009">
                  <c:v>-5.8569999999999993</c:v>
                </c:pt>
                <c:pt idx="71010">
                  <c:v>-5.8549999999999898</c:v>
                </c:pt>
                <c:pt idx="71011">
                  <c:v>-5.8530000000000086</c:v>
                </c:pt>
                <c:pt idx="71012">
                  <c:v>-5.8509999999999991</c:v>
                </c:pt>
                <c:pt idx="71013">
                  <c:v>-5.8489999999999895</c:v>
                </c:pt>
                <c:pt idx="71014">
                  <c:v>-5.8470000000000084</c:v>
                </c:pt>
                <c:pt idx="71015">
                  <c:v>-5.8449999999999989</c:v>
                </c:pt>
                <c:pt idx="71016">
                  <c:v>-5.8429999999999893</c:v>
                </c:pt>
                <c:pt idx="71017">
                  <c:v>-5.8410000000000082</c:v>
                </c:pt>
                <c:pt idx="71018">
                  <c:v>-5.8389999999999986</c:v>
                </c:pt>
                <c:pt idx="71019">
                  <c:v>-5.8369999999999891</c:v>
                </c:pt>
                <c:pt idx="71020">
                  <c:v>-5.835000000000008</c:v>
                </c:pt>
                <c:pt idx="71021">
                  <c:v>-5.8329999999999984</c:v>
                </c:pt>
                <c:pt idx="71022">
                  <c:v>-5.8309999999999889</c:v>
                </c:pt>
                <c:pt idx="71023">
                  <c:v>-5.8290000000000077</c:v>
                </c:pt>
                <c:pt idx="71024">
                  <c:v>-5.8269999999999982</c:v>
                </c:pt>
                <c:pt idx="71025">
                  <c:v>-5.8249999999999886</c:v>
                </c:pt>
                <c:pt idx="71026">
                  <c:v>-5.8230000000000075</c:v>
                </c:pt>
                <c:pt idx="71027">
                  <c:v>-5.820999999999998</c:v>
                </c:pt>
                <c:pt idx="71028">
                  <c:v>-5.8189999999999884</c:v>
                </c:pt>
                <c:pt idx="71029">
                  <c:v>-5.8170000000000073</c:v>
                </c:pt>
                <c:pt idx="71030">
                  <c:v>-5.8149999999999977</c:v>
                </c:pt>
                <c:pt idx="71031">
                  <c:v>-5.8129999999999882</c:v>
                </c:pt>
                <c:pt idx="71032">
                  <c:v>-5.811000000000007</c:v>
                </c:pt>
                <c:pt idx="71033">
                  <c:v>-5.8089999999999975</c:v>
                </c:pt>
                <c:pt idx="71034">
                  <c:v>-5.8069999999999879</c:v>
                </c:pt>
                <c:pt idx="71035">
                  <c:v>-5.8050000000000068</c:v>
                </c:pt>
                <c:pt idx="71036">
                  <c:v>-5.8029999999999973</c:v>
                </c:pt>
                <c:pt idx="71037">
                  <c:v>-5.8009999999999877</c:v>
                </c:pt>
                <c:pt idx="71038">
                  <c:v>-5.7990000000000066</c:v>
                </c:pt>
                <c:pt idx="71039">
                  <c:v>-5.796999999999997</c:v>
                </c:pt>
                <c:pt idx="71040">
                  <c:v>-5.7949999999999875</c:v>
                </c:pt>
                <c:pt idx="71041">
                  <c:v>-5.7930000000000064</c:v>
                </c:pt>
                <c:pt idx="71042">
                  <c:v>-5.7909999999999968</c:v>
                </c:pt>
                <c:pt idx="71043">
                  <c:v>-5.7889999999999873</c:v>
                </c:pt>
                <c:pt idx="71044">
                  <c:v>-5.7870000000000061</c:v>
                </c:pt>
                <c:pt idx="71045">
                  <c:v>-5.7849999999999966</c:v>
                </c:pt>
                <c:pt idx="71046">
                  <c:v>-5.782999999999987</c:v>
                </c:pt>
                <c:pt idx="71047">
                  <c:v>-5.7810000000000059</c:v>
                </c:pt>
                <c:pt idx="71048">
                  <c:v>-5.7789999999999964</c:v>
                </c:pt>
                <c:pt idx="71049">
                  <c:v>-5.7769999999999868</c:v>
                </c:pt>
                <c:pt idx="71050">
                  <c:v>-5.7750000000000057</c:v>
                </c:pt>
                <c:pt idx="71051">
                  <c:v>-5.7729999999999961</c:v>
                </c:pt>
                <c:pt idx="71052">
                  <c:v>-5.7709999999999866</c:v>
                </c:pt>
                <c:pt idx="71053">
                  <c:v>-5.7690000000000055</c:v>
                </c:pt>
                <c:pt idx="71054">
                  <c:v>-5.7669999999999959</c:v>
                </c:pt>
                <c:pt idx="71055">
                  <c:v>-5.7649999999999864</c:v>
                </c:pt>
                <c:pt idx="71056">
                  <c:v>-5.7630000000000052</c:v>
                </c:pt>
                <c:pt idx="71057">
                  <c:v>-5.7609999999999957</c:v>
                </c:pt>
                <c:pt idx="71058">
                  <c:v>-5.7589999999999861</c:v>
                </c:pt>
                <c:pt idx="71059">
                  <c:v>-5.757000000000005</c:v>
                </c:pt>
                <c:pt idx="71060">
                  <c:v>-5.7549999999999955</c:v>
                </c:pt>
                <c:pt idx="71061">
                  <c:v>-5.7529999999999859</c:v>
                </c:pt>
                <c:pt idx="71062">
                  <c:v>-5.7510000000000048</c:v>
                </c:pt>
                <c:pt idx="71063">
                  <c:v>-5.7489999999999952</c:v>
                </c:pt>
                <c:pt idx="71064">
                  <c:v>-5.7470000000000141</c:v>
                </c:pt>
                <c:pt idx="71065">
                  <c:v>-5.7450000000000045</c:v>
                </c:pt>
                <c:pt idx="71066">
                  <c:v>-5.742999999999995</c:v>
                </c:pt>
                <c:pt idx="71067">
                  <c:v>-5.7410000000000139</c:v>
                </c:pt>
                <c:pt idx="71068">
                  <c:v>-5.7390000000000043</c:v>
                </c:pt>
                <c:pt idx="71069">
                  <c:v>-5.7369999999999948</c:v>
                </c:pt>
                <c:pt idx="71070">
                  <c:v>-5.7350000000000136</c:v>
                </c:pt>
                <c:pt idx="71071">
                  <c:v>-5.7330000000000041</c:v>
                </c:pt>
                <c:pt idx="71072">
                  <c:v>-5.7309999999999945</c:v>
                </c:pt>
                <c:pt idx="71073">
                  <c:v>-5.7290000000000134</c:v>
                </c:pt>
                <c:pt idx="71074">
                  <c:v>-5.7270000000000039</c:v>
                </c:pt>
                <c:pt idx="71075">
                  <c:v>-5.7249999999999943</c:v>
                </c:pt>
                <c:pt idx="71076">
                  <c:v>-5.7230000000000132</c:v>
                </c:pt>
                <c:pt idx="71077">
                  <c:v>-5.7210000000000036</c:v>
                </c:pt>
                <c:pt idx="71078">
                  <c:v>-5.7189999999999941</c:v>
                </c:pt>
                <c:pt idx="71079">
                  <c:v>-5.717000000000013</c:v>
                </c:pt>
                <c:pt idx="71080">
                  <c:v>-5.7150000000000034</c:v>
                </c:pt>
                <c:pt idx="71081">
                  <c:v>-5.7129999999999939</c:v>
                </c:pt>
                <c:pt idx="71082">
                  <c:v>-5.7110000000000127</c:v>
                </c:pt>
                <c:pt idx="71083">
                  <c:v>-5.7090000000000032</c:v>
                </c:pt>
                <c:pt idx="71084">
                  <c:v>-5.7069999999999936</c:v>
                </c:pt>
                <c:pt idx="71085">
                  <c:v>-5.7050000000000125</c:v>
                </c:pt>
                <c:pt idx="71086">
                  <c:v>-5.703000000000003</c:v>
                </c:pt>
                <c:pt idx="71087">
                  <c:v>-5.7009999999999934</c:v>
                </c:pt>
                <c:pt idx="71088">
                  <c:v>-5.6990000000000123</c:v>
                </c:pt>
                <c:pt idx="71089">
                  <c:v>-5.6970000000000027</c:v>
                </c:pt>
                <c:pt idx="71090">
                  <c:v>-5.6949999999999932</c:v>
                </c:pt>
                <c:pt idx="71091">
                  <c:v>-5.6930000000000121</c:v>
                </c:pt>
                <c:pt idx="71092">
                  <c:v>-5.6910000000000025</c:v>
                </c:pt>
                <c:pt idx="71093">
                  <c:v>-5.688999999999993</c:v>
                </c:pt>
                <c:pt idx="71094">
                  <c:v>-5.6870000000000118</c:v>
                </c:pt>
                <c:pt idx="71095">
                  <c:v>-5.6850000000000023</c:v>
                </c:pt>
                <c:pt idx="71096">
                  <c:v>-5.6829999999999927</c:v>
                </c:pt>
                <c:pt idx="71097">
                  <c:v>-5.6810000000000116</c:v>
                </c:pt>
                <c:pt idx="71098">
                  <c:v>-5.679000000000002</c:v>
                </c:pt>
                <c:pt idx="71099">
                  <c:v>-5.6769999999999925</c:v>
                </c:pt>
                <c:pt idx="71100">
                  <c:v>-5.6750000000000114</c:v>
                </c:pt>
                <c:pt idx="71101">
                  <c:v>-5.6730000000000018</c:v>
                </c:pt>
                <c:pt idx="71102">
                  <c:v>-5.6709999999999923</c:v>
                </c:pt>
                <c:pt idx="71103">
                  <c:v>-5.6690000000000111</c:v>
                </c:pt>
                <c:pt idx="71104">
                  <c:v>-5.6670000000000016</c:v>
                </c:pt>
                <c:pt idx="71105">
                  <c:v>-5.664999999999992</c:v>
                </c:pt>
                <c:pt idx="71106">
                  <c:v>-5.6630000000000109</c:v>
                </c:pt>
                <c:pt idx="71107">
                  <c:v>-5.6610000000000014</c:v>
                </c:pt>
                <c:pt idx="71108">
                  <c:v>-5.6589999999999918</c:v>
                </c:pt>
                <c:pt idx="71109">
                  <c:v>-5.6570000000000107</c:v>
                </c:pt>
                <c:pt idx="71110">
                  <c:v>-5.6550000000000011</c:v>
                </c:pt>
                <c:pt idx="71111">
                  <c:v>-5.6529999999999916</c:v>
                </c:pt>
                <c:pt idx="71112">
                  <c:v>-5.6510000000000105</c:v>
                </c:pt>
                <c:pt idx="71113">
                  <c:v>-5.6490000000000009</c:v>
                </c:pt>
                <c:pt idx="71114">
                  <c:v>-5.6469999999999914</c:v>
                </c:pt>
                <c:pt idx="71115">
                  <c:v>-5.6450000000000102</c:v>
                </c:pt>
                <c:pt idx="71116">
                  <c:v>-5.6430000000000007</c:v>
                </c:pt>
                <c:pt idx="71117">
                  <c:v>-5.6409999999999911</c:v>
                </c:pt>
                <c:pt idx="71118">
                  <c:v>-5.63900000000001</c:v>
                </c:pt>
                <c:pt idx="71119">
                  <c:v>-5.6370000000000005</c:v>
                </c:pt>
                <c:pt idx="71120">
                  <c:v>-5.6349999999999909</c:v>
                </c:pt>
                <c:pt idx="71121">
                  <c:v>-5.6330000000000098</c:v>
                </c:pt>
                <c:pt idx="71122">
                  <c:v>-5.6310000000000002</c:v>
                </c:pt>
                <c:pt idx="71123">
                  <c:v>-5.6289999999999907</c:v>
                </c:pt>
                <c:pt idx="71124">
                  <c:v>-5.6270000000000095</c:v>
                </c:pt>
                <c:pt idx="71125">
                  <c:v>-5.625</c:v>
                </c:pt>
                <c:pt idx="71126">
                  <c:v>-5.6229999999999905</c:v>
                </c:pt>
                <c:pt idx="71127">
                  <c:v>-5.6210000000000093</c:v>
                </c:pt>
                <c:pt idx="71128">
                  <c:v>-5.6189999999999998</c:v>
                </c:pt>
                <c:pt idx="71129">
                  <c:v>-5.6169999999999902</c:v>
                </c:pt>
                <c:pt idx="71130">
                  <c:v>-5.6150000000000091</c:v>
                </c:pt>
                <c:pt idx="71131">
                  <c:v>-5.6129999999999995</c:v>
                </c:pt>
                <c:pt idx="71132">
                  <c:v>-5.61099999999999</c:v>
                </c:pt>
                <c:pt idx="71133">
                  <c:v>-5.6090000000000089</c:v>
                </c:pt>
                <c:pt idx="71134">
                  <c:v>-5.6069999999999993</c:v>
                </c:pt>
                <c:pt idx="71135">
                  <c:v>-5.6049999999999898</c:v>
                </c:pt>
                <c:pt idx="71136">
                  <c:v>-5.6030000000000086</c:v>
                </c:pt>
                <c:pt idx="71137">
                  <c:v>-5.6009999999999991</c:v>
                </c:pt>
                <c:pt idx="71138">
                  <c:v>-5.5989999999999895</c:v>
                </c:pt>
                <c:pt idx="71139">
                  <c:v>-5.5970000000000084</c:v>
                </c:pt>
                <c:pt idx="71140">
                  <c:v>-5.5949999999999989</c:v>
                </c:pt>
                <c:pt idx="71141">
                  <c:v>-5.5929999999999893</c:v>
                </c:pt>
                <c:pt idx="71142">
                  <c:v>-5.5910000000000082</c:v>
                </c:pt>
                <c:pt idx="71143">
                  <c:v>-5.5889999999999986</c:v>
                </c:pt>
                <c:pt idx="71144">
                  <c:v>-5.5869999999999891</c:v>
                </c:pt>
                <c:pt idx="71145">
                  <c:v>-5.585000000000008</c:v>
                </c:pt>
                <c:pt idx="71146">
                  <c:v>-5.5829999999999984</c:v>
                </c:pt>
                <c:pt idx="71147">
                  <c:v>-5.5809999999999889</c:v>
                </c:pt>
                <c:pt idx="71148">
                  <c:v>-5.5790000000000077</c:v>
                </c:pt>
                <c:pt idx="71149">
                  <c:v>-5.5769999999999982</c:v>
                </c:pt>
                <c:pt idx="71150">
                  <c:v>-5.5749999999999886</c:v>
                </c:pt>
                <c:pt idx="71151">
                  <c:v>-5.5730000000000075</c:v>
                </c:pt>
                <c:pt idx="71152">
                  <c:v>-5.570999999999998</c:v>
                </c:pt>
                <c:pt idx="71153">
                  <c:v>-5.5689999999999884</c:v>
                </c:pt>
                <c:pt idx="71154">
                  <c:v>-5.5670000000000073</c:v>
                </c:pt>
                <c:pt idx="71155">
                  <c:v>-5.5649999999999977</c:v>
                </c:pt>
                <c:pt idx="71156">
                  <c:v>-5.5629999999999882</c:v>
                </c:pt>
                <c:pt idx="71157">
                  <c:v>-5.561000000000007</c:v>
                </c:pt>
                <c:pt idx="71158">
                  <c:v>-5.5589999999999975</c:v>
                </c:pt>
                <c:pt idx="71159">
                  <c:v>-5.5569999999999879</c:v>
                </c:pt>
                <c:pt idx="71160">
                  <c:v>-5.5550000000000068</c:v>
                </c:pt>
                <c:pt idx="71161">
                  <c:v>-5.5529999999999973</c:v>
                </c:pt>
                <c:pt idx="71162">
                  <c:v>-5.5509999999999877</c:v>
                </c:pt>
                <c:pt idx="71163">
                  <c:v>-5.5490000000000066</c:v>
                </c:pt>
                <c:pt idx="71164">
                  <c:v>-5.546999999999997</c:v>
                </c:pt>
                <c:pt idx="71165">
                  <c:v>-5.5449999999999875</c:v>
                </c:pt>
                <c:pt idx="71166">
                  <c:v>-5.5430000000000064</c:v>
                </c:pt>
                <c:pt idx="71167">
                  <c:v>-5.5409999999999968</c:v>
                </c:pt>
                <c:pt idx="71168">
                  <c:v>-5.5389999999999873</c:v>
                </c:pt>
                <c:pt idx="71169">
                  <c:v>-5.5370000000000061</c:v>
                </c:pt>
                <c:pt idx="71170">
                  <c:v>-5.5349999999999966</c:v>
                </c:pt>
                <c:pt idx="71171">
                  <c:v>-5.532999999999987</c:v>
                </c:pt>
                <c:pt idx="71172">
                  <c:v>-5.5310000000000059</c:v>
                </c:pt>
                <c:pt idx="71173">
                  <c:v>-5.5289999999999964</c:v>
                </c:pt>
                <c:pt idx="71174">
                  <c:v>-5.5269999999999868</c:v>
                </c:pt>
                <c:pt idx="71175">
                  <c:v>-5.5250000000000057</c:v>
                </c:pt>
                <c:pt idx="71176">
                  <c:v>-5.5229999999999961</c:v>
                </c:pt>
                <c:pt idx="71177">
                  <c:v>-5.5209999999999866</c:v>
                </c:pt>
                <c:pt idx="71178">
                  <c:v>-5.5190000000000055</c:v>
                </c:pt>
                <c:pt idx="71179">
                  <c:v>-5.5169999999999959</c:v>
                </c:pt>
                <c:pt idx="71180">
                  <c:v>-5.5149999999999864</c:v>
                </c:pt>
                <c:pt idx="71181">
                  <c:v>-5.5130000000000052</c:v>
                </c:pt>
                <c:pt idx="71182">
                  <c:v>-5.5109999999999957</c:v>
                </c:pt>
                <c:pt idx="71183">
                  <c:v>-5.5089999999999861</c:v>
                </c:pt>
                <c:pt idx="71184">
                  <c:v>-5.507000000000005</c:v>
                </c:pt>
                <c:pt idx="71185">
                  <c:v>-5.5049999999999955</c:v>
                </c:pt>
                <c:pt idx="71186">
                  <c:v>-5.5029999999999859</c:v>
                </c:pt>
                <c:pt idx="71187">
                  <c:v>-5.5010000000000048</c:v>
                </c:pt>
                <c:pt idx="71188">
                  <c:v>-5.4989999999999952</c:v>
                </c:pt>
                <c:pt idx="71189">
                  <c:v>-5.4970000000000141</c:v>
                </c:pt>
                <c:pt idx="71190">
                  <c:v>-5.4950000000000045</c:v>
                </c:pt>
                <c:pt idx="71191">
                  <c:v>-5.492999999999995</c:v>
                </c:pt>
                <c:pt idx="71192">
                  <c:v>-5.4910000000000139</c:v>
                </c:pt>
                <c:pt idx="71193">
                  <c:v>-5.4890000000000043</c:v>
                </c:pt>
                <c:pt idx="71194">
                  <c:v>-5.4869999999999948</c:v>
                </c:pt>
                <c:pt idx="71195">
                  <c:v>-5.4850000000000136</c:v>
                </c:pt>
                <c:pt idx="71196">
                  <c:v>-5.4830000000000041</c:v>
                </c:pt>
                <c:pt idx="71197">
                  <c:v>-5.4809999999999945</c:v>
                </c:pt>
                <c:pt idx="71198">
                  <c:v>-5.4790000000000134</c:v>
                </c:pt>
                <c:pt idx="71199">
                  <c:v>-5.4770000000000039</c:v>
                </c:pt>
                <c:pt idx="71200">
                  <c:v>-5.4749999999999943</c:v>
                </c:pt>
                <c:pt idx="71201">
                  <c:v>-5.4730000000000132</c:v>
                </c:pt>
                <c:pt idx="71202">
                  <c:v>-5.4710000000000036</c:v>
                </c:pt>
                <c:pt idx="71203">
                  <c:v>-5.4689999999999941</c:v>
                </c:pt>
                <c:pt idx="71204">
                  <c:v>-5.467000000000013</c:v>
                </c:pt>
                <c:pt idx="71205">
                  <c:v>-5.4650000000000034</c:v>
                </c:pt>
                <c:pt idx="71206">
                  <c:v>-5.4629999999999939</c:v>
                </c:pt>
                <c:pt idx="71207">
                  <c:v>-5.4610000000000127</c:v>
                </c:pt>
                <c:pt idx="71208">
                  <c:v>-5.4590000000000032</c:v>
                </c:pt>
                <c:pt idx="71209">
                  <c:v>-5.4569999999999936</c:v>
                </c:pt>
                <c:pt idx="71210">
                  <c:v>-5.4550000000000125</c:v>
                </c:pt>
                <c:pt idx="71211">
                  <c:v>-5.453000000000003</c:v>
                </c:pt>
                <c:pt idx="71212">
                  <c:v>-5.4509999999999934</c:v>
                </c:pt>
                <c:pt idx="71213">
                  <c:v>-5.4490000000000123</c:v>
                </c:pt>
                <c:pt idx="71214">
                  <c:v>-5.4470000000000027</c:v>
                </c:pt>
                <c:pt idx="71215">
                  <c:v>-5.4449999999999932</c:v>
                </c:pt>
                <c:pt idx="71216">
                  <c:v>-5.4430000000000121</c:v>
                </c:pt>
                <c:pt idx="71217">
                  <c:v>-5.4410000000000025</c:v>
                </c:pt>
                <c:pt idx="71218">
                  <c:v>-5.438999999999993</c:v>
                </c:pt>
                <c:pt idx="71219">
                  <c:v>-5.4370000000000118</c:v>
                </c:pt>
                <c:pt idx="71220">
                  <c:v>-5.4350000000000023</c:v>
                </c:pt>
                <c:pt idx="71221">
                  <c:v>-5.4329999999999927</c:v>
                </c:pt>
                <c:pt idx="71222">
                  <c:v>-5.4310000000000116</c:v>
                </c:pt>
                <c:pt idx="71223">
                  <c:v>-5.429000000000002</c:v>
                </c:pt>
                <c:pt idx="71224">
                  <c:v>-5.4269999999999925</c:v>
                </c:pt>
                <c:pt idx="71225">
                  <c:v>-5.4250000000000114</c:v>
                </c:pt>
                <c:pt idx="71226">
                  <c:v>-5.4230000000000018</c:v>
                </c:pt>
                <c:pt idx="71227">
                  <c:v>-5.4209999999999923</c:v>
                </c:pt>
                <c:pt idx="71228">
                  <c:v>-5.4190000000000111</c:v>
                </c:pt>
                <c:pt idx="71229">
                  <c:v>-5.4170000000000016</c:v>
                </c:pt>
                <c:pt idx="71230">
                  <c:v>-5.414999999999992</c:v>
                </c:pt>
                <c:pt idx="71231">
                  <c:v>-5.4130000000000109</c:v>
                </c:pt>
                <c:pt idx="71232">
                  <c:v>-5.4110000000000014</c:v>
                </c:pt>
                <c:pt idx="71233">
                  <c:v>-5.4089999999999918</c:v>
                </c:pt>
                <c:pt idx="71234">
                  <c:v>-5.4070000000000107</c:v>
                </c:pt>
                <c:pt idx="71235">
                  <c:v>-5.4050000000000011</c:v>
                </c:pt>
                <c:pt idx="71236">
                  <c:v>-5.4029999999999916</c:v>
                </c:pt>
                <c:pt idx="71237">
                  <c:v>-5.4010000000000105</c:v>
                </c:pt>
                <c:pt idx="71238">
                  <c:v>-5.3990000000000009</c:v>
                </c:pt>
                <c:pt idx="71239">
                  <c:v>-5.3969999999999914</c:v>
                </c:pt>
                <c:pt idx="71240">
                  <c:v>-5.3950000000000102</c:v>
                </c:pt>
                <c:pt idx="71241">
                  <c:v>-5.3930000000000007</c:v>
                </c:pt>
                <c:pt idx="71242">
                  <c:v>-5.3909999999999911</c:v>
                </c:pt>
                <c:pt idx="71243">
                  <c:v>-5.38900000000001</c:v>
                </c:pt>
                <c:pt idx="71244">
                  <c:v>-5.3870000000000005</c:v>
                </c:pt>
                <c:pt idx="71245">
                  <c:v>-5.3849999999999909</c:v>
                </c:pt>
                <c:pt idx="71246">
                  <c:v>-5.3830000000000098</c:v>
                </c:pt>
                <c:pt idx="71247">
                  <c:v>-5.3810000000000002</c:v>
                </c:pt>
                <c:pt idx="71248">
                  <c:v>-5.3789999999999907</c:v>
                </c:pt>
                <c:pt idx="71249">
                  <c:v>-5.3770000000000095</c:v>
                </c:pt>
                <c:pt idx="71250">
                  <c:v>-5.375</c:v>
                </c:pt>
                <c:pt idx="71251">
                  <c:v>-5.3729999999999905</c:v>
                </c:pt>
                <c:pt idx="71252">
                  <c:v>-5.3710000000000093</c:v>
                </c:pt>
                <c:pt idx="71253">
                  <c:v>-5.3689999999999998</c:v>
                </c:pt>
                <c:pt idx="71254">
                  <c:v>-5.3669999999999902</c:v>
                </c:pt>
                <c:pt idx="71255">
                  <c:v>-5.3650000000000091</c:v>
                </c:pt>
                <c:pt idx="71256">
                  <c:v>-5.3629999999999995</c:v>
                </c:pt>
                <c:pt idx="71257">
                  <c:v>-5.36099999999999</c:v>
                </c:pt>
                <c:pt idx="71258">
                  <c:v>-5.3590000000000089</c:v>
                </c:pt>
                <c:pt idx="71259">
                  <c:v>-5.3569999999999993</c:v>
                </c:pt>
                <c:pt idx="71260">
                  <c:v>-5.3549999999999898</c:v>
                </c:pt>
                <c:pt idx="71261">
                  <c:v>-5.3530000000000086</c:v>
                </c:pt>
                <c:pt idx="71262">
                  <c:v>-5.3509999999999991</c:v>
                </c:pt>
                <c:pt idx="71263">
                  <c:v>-5.3489999999999895</c:v>
                </c:pt>
                <c:pt idx="71264">
                  <c:v>-5.3470000000000084</c:v>
                </c:pt>
                <c:pt idx="71265">
                  <c:v>-5.3449999999999989</c:v>
                </c:pt>
                <c:pt idx="71266">
                  <c:v>-5.3429999999999893</c:v>
                </c:pt>
                <c:pt idx="71267">
                  <c:v>-5.3410000000000082</c:v>
                </c:pt>
                <c:pt idx="71268">
                  <c:v>-5.3389999999999986</c:v>
                </c:pt>
                <c:pt idx="71269">
                  <c:v>-5.3369999999999891</c:v>
                </c:pt>
                <c:pt idx="71270">
                  <c:v>-5.335000000000008</c:v>
                </c:pt>
                <c:pt idx="71271">
                  <c:v>-5.3329999999999984</c:v>
                </c:pt>
                <c:pt idx="71272">
                  <c:v>-5.3309999999999889</c:v>
                </c:pt>
                <c:pt idx="71273">
                  <c:v>-5.3290000000000077</c:v>
                </c:pt>
                <c:pt idx="71274">
                  <c:v>-5.3269999999999982</c:v>
                </c:pt>
                <c:pt idx="71275">
                  <c:v>-5.3249999999999886</c:v>
                </c:pt>
                <c:pt idx="71276">
                  <c:v>-5.3230000000000075</c:v>
                </c:pt>
                <c:pt idx="71277">
                  <c:v>-5.320999999999998</c:v>
                </c:pt>
                <c:pt idx="71278">
                  <c:v>-5.3189999999999884</c:v>
                </c:pt>
                <c:pt idx="71279">
                  <c:v>-5.3170000000000073</c:v>
                </c:pt>
                <c:pt idx="71280">
                  <c:v>-5.3149999999999977</c:v>
                </c:pt>
                <c:pt idx="71281">
                  <c:v>-5.3129999999999882</c:v>
                </c:pt>
                <c:pt idx="71282">
                  <c:v>-5.311000000000007</c:v>
                </c:pt>
                <c:pt idx="71283">
                  <c:v>-5.3089999999999975</c:v>
                </c:pt>
                <c:pt idx="71284">
                  <c:v>-5.3069999999999879</c:v>
                </c:pt>
                <c:pt idx="71285">
                  <c:v>-5.3050000000000068</c:v>
                </c:pt>
                <c:pt idx="71286">
                  <c:v>-5.3029999999999973</c:v>
                </c:pt>
                <c:pt idx="71287">
                  <c:v>-5.3009999999999877</c:v>
                </c:pt>
                <c:pt idx="71288">
                  <c:v>-5.2990000000000066</c:v>
                </c:pt>
                <c:pt idx="71289">
                  <c:v>-5.296999999999997</c:v>
                </c:pt>
                <c:pt idx="71290">
                  <c:v>-5.2949999999999875</c:v>
                </c:pt>
                <c:pt idx="71291">
                  <c:v>-5.2930000000000064</c:v>
                </c:pt>
                <c:pt idx="71292">
                  <c:v>-5.2909999999999968</c:v>
                </c:pt>
                <c:pt idx="71293">
                  <c:v>-5.2889999999999873</c:v>
                </c:pt>
                <c:pt idx="71294">
                  <c:v>-5.2870000000000061</c:v>
                </c:pt>
                <c:pt idx="71295">
                  <c:v>-5.2849999999999966</c:v>
                </c:pt>
                <c:pt idx="71296">
                  <c:v>-5.282999999999987</c:v>
                </c:pt>
                <c:pt idx="71297">
                  <c:v>-5.2810000000000059</c:v>
                </c:pt>
                <c:pt idx="71298">
                  <c:v>-5.2789999999999964</c:v>
                </c:pt>
                <c:pt idx="71299">
                  <c:v>-5.2769999999999868</c:v>
                </c:pt>
                <c:pt idx="71300">
                  <c:v>-5.2750000000000057</c:v>
                </c:pt>
                <c:pt idx="71301">
                  <c:v>-5.2729999999999961</c:v>
                </c:pt>
                <c:pt idx="71302">
                  <c:v>-5.2709999999999866</c:v>
                </c:pt>
                <c:pt idx="71303">
                  <c:v>-5.2690000000000055</c:v>
                </c:pt>
                <c:pt idx="71304">
                  <c:v>-5.2669999999999959</c:v>
                </c:pt>
                <c:pt idx="71305">
                  <c:v>-5.2649999999999864</c:v>
                </c:pt>
                <c:pt idx="71306">
                  <c:v>-5.2630000000000052</c:v>
                </c:pt>
                <c:pt idx="71307">
                  <c:v>-5.2609999999999957</c:v>
                </c:pt>
                <c:pt idx="71308">
                  <c:v>-5.2589999999999861</c:v>
                </c:pt>
                <c:pt idx="71309">
                  <c:v>-5.257000000000005</c:v>
                </c:pt>
                <c:pt idx="71310">
                  <c:v>-5.2549999999999955</c:v>
                </c:pt>
                <c:pt idx="71311">
                  <c:v>-5.2529999999999859</c:v>
                </c:pt>
                <c:pt idx="71312">
                  <c:v>-5.2510000000000048</c:v>
                </c:pt>
                <c:pt idx="71313">
                  <c:v>-5.2489999999999952</c:v>
                </c:pt>
                <c:pt idx="71314">
                  <c:v>-5.2470000000000141</c:v>
                </c:pt>
                <c:pt idx="71315">
                  <c:v>-5.2450000000000045</c:v>
                </c:pt>
                <c:pt idx="71316">
                  <c:v>-5.242999999999995</c:v>
                </c:pt>
                <c:pt idx="71317">
                  <c:v>-5.2410000000000139</c:v>
                </c:pt>
                <c:pt idx="71318">
                  <c:v>-5.2390000000000043</c:v>
                </c:pt>
                <c:pt idx="71319">
                  <c:v>-5.2369999999999948</c:v>
                </c:pt>
                <c:pt idx="71320">
                  <c:v>-5.2350000000000136</c:v>
                </c:pt>
                <c:pt idx="71321">
                  <c:v>-5.2330000000000041</c:v>
                </c:pt>
                <c:pt idx="71322">
                  <c:v>-5.2309999999999945</c:v>
                </c:pt>
                <c:pt idx="71323">
                  <c:v>-5.2290000000000134</c:v>
                </c:pt>
                <c:pt idx="71324">
                  <c:v>-5.2270000000000039</c:v>
                </c:pt>
                <c:pt idx="71325">
                  <c:v>-5.2249999999999943</c:v>
                </c:pt>
                <c:pt idx="71326">
                  <c:v>-5.2230000000000132</c:v>
                </c:pt>
                <c:pt idx="71327">
                  <c:v>-5.2210000000000036</c:v>
                </c:pt>
                <c:pt idx="71328">
                  <c:v>-5.2189999999999941</c:v>
                </c:pt>
                <c:pt idx="71329">
                  <c:v>-5.217000000000013</c:v>
                </c:pt>
                <c:pt idx="71330">
                  <c:v>-5.2150000000000034</c:v>
                </c:pt>
                <c:pt idx="71331">
                  <c:v>-5.2129999999999939</c:v>
                </c:pt>
                <c:pt idx="71332">
                  <c:v>-5.2110000000000127</c:v>
                </c:pt>
                <c:pt idx="71333">
                  <c:v>-5.2090000000000032</c:v>
                </c:pt>
                <c:pt idx="71334">
                  <c:v>-5.2069999999999936</c:v>
                </c:pt>
                <c:pt idx="71335">
                  <c:v>-5.2050000000000125</c:v>
                </c:pt>
                <c:pt idx="71336">
                  <c:v>-5.203000000000003</c:v>
                </c:pt>
                <c:pt idx="71337">
                  <c:v>-5.2009999999999934</c:v>
                </c:pt>
                <c:pt idx="71338">
                  <c:v>-5.1990000000000123</c:v>
                </c:pt>
                <c:pt idx="71339">
                  <c:v>-5.1970000000000027</c:v>
                </c:pt>
                <c:pt idx="71340">
                  <c:v>-5.1949999999999932</c:v>
                </c:pt>
                <c:pt idx="71341">
                  <c:v>-5.1930000000000121</c:v>
                </c:pt>
                <c:pt idx="71342">
                  <c:v>-5.1910000000000025</c:v>
                </c:pt>
                <c:pt idx="71343">
                  <c:v>-5.188999999999993</c:v>
                </c:pt>
                <c:pt idx="71344">
                  <c:v>-5.1870000000000118</c:v>
                </c:pt>
                <c:pt idx="71345">
                  <c:v>-5.1850000000000023</c:v>
                </c:pt>
                <c:pt idx="71346">
                  <c:v>-5.1829999999999927</c:v>
                </c:pt>
                <c:pt idx="71347">
                  <c:v>-5.1810000000000116</c:v>
                </c:pt>
                <c:pt idx="71348">
                  <c:v>-5.179000000000002</c:v>
                </c:pt>
                <c:pt idx="71349">
                  <c:v>-5.1769999999999925</c:v>
                </c:pt>
                <c:pt idx="71350">
                  <c:v>-5.1750000000000114</c:v>
                </c:pt>
                <c:pt idx="71351">
                  <c:v>-5.1730000000000018</c:v>
                </c:pt>
                <c:pt idx="71352">
                  <c:v>-5.1709999999999923</c:v>
                </c:pt>
                <c:pt idx="71353">
                  <c:v>-5.1690000000000111</c:v>
                </c:pt>
                <c:pt idx="71354">
                  <c:v>-5.1670000000000016</c:v>
                </c:pt>
                <c:pt idx="71355">
                  <c:v>-5.164999999999992</c:v>
                </c:pt>
                <c:pt idx="71356">
                  <c:v>-5.1630000000000109</c:v>
                </c:pt>
                <c:pt idx="71357">
                  <c:v>-5.1610000000000014</c:v>
                </c:pt>
                <c:pt idx="71358">
                  <c:v>-5.1589999999999918</c:v>
                </c:pt>
                <c:pt idx="71359">
                  <c:v>-5.1570000000000107</c:v>
                </c:pt>
                <c:pt idx="71360">
                  <c:v>-5.1550000000000011</c:v>
                </c:pt>
                <c:pt idx="71361">
                  <c:v>-5.1529999999999916</c:v>
                </c:pt>
                <c:pt idx="71362">
                  <c:v>-5.1510000000000105</c:v>
                </c:pt>
                <c:pt idx="71363">
                  <c:v>-5.1490000000000009</c:v>
                </c:pt>
                <c:pt idx="71364">
                  <c:v>-5.1469999999999914</c:v>
                </c:pt>
                <c:pt idx="71365">
                  <c:v>-5.1450000000000102</c:v>
                </c:pt>
                <c:pt idx="71366">
                  <c:v>-5.1430000000000007</c:v>
                </c:pt>
                <c:pt idx="71367">
                  <c:v>-5.1409999999999911</c:v>
                </c:pt>
                <c:pt idx="71368">
                  <c:v>-5.13900000000001</c:v>
                </c:pt>
                <c:pt idx="71369">
                  <c:v>-5.1370000000000005</c:v>
                </c:pt>
                <c:pt idx="71370">
                  <c:v>-5.1349999999999909</c:v>
                </c:pt>
                <c:pt idx="71371">
                  <c:v>-5.1330000000000098</c:v>
                </c:pt>
                <c:pt idx="71372">
                  <c:v>-5.1310000000000002</c:v>
                </c:pt>
                <c:pt idx="71373">
                  <c:v>-5.1289999999999907</c:v>
                </c:pt>
                <c:pt idx="71374">
                  <c:v>-5.1270000000000095</c:v>
                </c:pt>
                <c:pt idx="71375">
                  <c:v>-5.125</c:v>
                </c:pt>
                <c:pt idx="71376">
                  <c:v>-5.1229999999999905</c:v>
                </c:pt>
                <c:pt idx="71377">
                  <c:v>-5.1210000000000093</c:v>
                </c:pt>
                <c:pt idx="71378">
                  <c:v>-5.1189999999999998</c:v>
                </c:pt>
                <c:pt idx="71379">
                  <c:v>-5.1169999999999902</c:v>
                </c:pt>
                <c:pt idx="71380">
                  <c:v>-5.1150000000000091</c:v>
                </c:pt>
                <c:pt idx="71381">
                  <c:v>-5.1129999999999995</c:v>
                </c:pt>
                <c:pt idx="71382">
                  <c:v>-5.11099999999999</c:v>
                </c:pt>
                <c:pt idx="71383">
                  <c:v>-5.1090000000000089</c:v>
                </c:pt>
                <c:pt idx="71384">
                  <c:v>-5.1069999999999993</c:v>
                </c:pt>
                <c:pt idx="71385">
                  <c:v>-5.1049999999999898</c:v>
                </c:pt>
                <c:pt idx="71386">
                  <c:v>-5.1030000000000086</c:v>
                </c:pt>
                <c:pt idx="71387">
                  <c:v>-5.1009999999999991</c:v>
                </c:pt>
                <c:pt idx="71388">
                  <c:v>-5.0989999999999895</c:v>
                </c:pt>
                <c:pt idx="71389">
                  <c:v>-5.0970000000000084</c:v>
                </c:pt>
                <c:pt idx="71390">
                  <c:v>-5.0949999999999989</c:v>
                </c:pt>
                <c:pt idx="71391">
                  <c:v>-5.0929999999999893</c:v>
                </c:pt>
                <c:pt idx="71392">
                  <c:v>-5.0910000000000082</c:v>
                </c:pt>
                <c:pt idx="71393">
                  <c:v>-5.0889999999999986</c:v>
                </c:pt>
                <c:pt idx="71394">
                  <c:v>-5.0869999999999891</c:v>
                </c:pt>
                <c:pt idx="71395">
                  <c:v>-5.085000000000008</c:v>
                </c:pt>
                <c:pt idx="71396">
                  <c:v>-5.0829999999999984</c:v>
                </c:pt>
                <c:pt idx="71397">
                  <c:v>-5.0809999999999889</c:v>
                </c:pt>
                <c:pt idx="71398">
                  <c:v>-5.0790000000000077</c:v>
                </c:pt>
                <c:pt idx="71399">
                  <c:v>-5.0769999999999982</c:v>
                </c:pt>
                <c:pt idx="71400">
                  <c:v>-5.0749999999999886</c:v>
                </c:pt>
                <c:pt idx="71401">
                  <c:v>-5.0730000000000075</c:v>
                </c:pt>
                <c:pt idx="71402">
                  <c:v>-5.070999999999998</c:v>
                </c:pt>
                <c:pt idx="71403">
                  <c:v>-5.0689999999999884</c:v>
                </c:pt>
                <c:pt idx="71404">
                  <c:v>-5.0670000000000073</c:v>
                </c:pt>
                <c:pt idx="71405">
                  <c:v>-5.0649999999999977</c:v>
                </c:pt>
                <c:pt idx="71406">
                  <c:v>-5.0629999999999882</c:v>
                </c:pt>
                <c:pt idx="71407">
                  <c:v>-5.061000000000007</c:v>
                </c:pt>
                <c:pt idx="71408">
                  <c:v>-5.0589999999999975</c:v>
                </c:pt>
                <c:pt idx="71409">
                  <c:v>-5.0569999999999879</c:v>
                </c:pt>
                <c:pt idx="71410">
                  <c:v>-5.0550000000000068</c:v>
                </c:pt>
                <c:pt idx="71411">
                  <c:v>-5.0529999999999973</c:v>
                </c:pt>
                <c:pt idx="71412">
                  <c:v>-5.0509999999999877</c:v>
                </c:pt>
                <c:pt idx="71413">
                  <c:v>-5.0490000000000066</c:v>
                </c:pt>
                <c:pt idx="71414">
                  <c:v>-5.046999999999997</c:v>
                </c:pt>
                <c:pt idx="71415">
                  <c:v>-5.0449999999999875</c:v>
                </c:pt>
                <c:pt idx="71416">
                  <c:v>-5.0430000000000064</c:v>
                </c:pt>
                <c:pt idx="71417">
                  <c:v>-5.0409999999999968</c:v>
                </c:pt>
                <c:pt idx="71418">
                  <c:v>-5.0389999999999873</c:v>
                </c:pt>
                <c:pt idx="71419">
                  <c:v>-5.0370000000000061</c:v>
                </c:pt>
                <c:pt idx="71420">
                  <c:v>-5.0349999999999966</c:v>
                </c:pt>
                <c:pt idx="71421">
                  <c:v>-5.032999999999987</c:v>
                </c:pt>
                <c:pt idx="71422">
                  <c:v>-5.0310000000000059</c:v>
                </c:pt>
                <c:pt idx="71423">
                  <c:v>-5.0289999999999964</c:v>
                </c:pt>
                <c:pt idx="71424">
                  <c:v>-5.0269999999999868</c:v>
                </c:pt>
                <c:pt idx="71425">
                  <c:v>-5.0250000000000057</c:v>
                </c:pt>
                <c:pt idx="71426">
                  <c:v>-5.0229999999999961</c:v>
                </c:pt>
                <c:pt idx="71427">
                  <c:v>-5.0209999999999866</c:v>
                </c:pt>
                <c:pt idx="71428">
                  <c:v>-5.0190000000000055</c:v>
                </c:pt>
                <c:pt idx="71429">
                  <c:v>-5.0169999999999959</c:v>
                </c:pt>
                <c:pt idx="71430">
                  <c:v>-5.0149999999999864</c:v>
                </c:pt>
                <c:pt idx="71431">
                  <c:v>-5.0130000000000052</c:v>
                </c:pt>
                <c:pt idx="71432">
                  <c:v>-5.0109999999999957</c:v>
                </c:pt>
                <c:pt idx="71433">
                  <c:v>-5.0089999999999861</c:v>
                </c:pt>
                <c:pt idx="71434">
                  <c:v>-5.007000000000005</c:v>
                </c:pt>
                <c:pt idx="71435">
                  <c:v>-5.0049999999999955</c:v>
                </c:pt>
                <c:pt idx="71436">
                  <c:v>-5.0029999999999859</c:v>
                </c:pt>
                <c:pt idx="71437">
                  <c:v>-5.0010000000000048</c:v>
                </c:pt>
                <c:pt idx="71438">
                  <c:v>-4.9989999999999952</c:v>
                </c:pt>
                <c:pt idx="71439">
                  <c:v>-4.9970000000000141</c:v>
                </c:pt>
                <c:pt idx="71440">
                  <c:v>-4.9950000000000045</c:v>
                </c:pt>
                <c:pt idx="71441">
                  <c:v>-4.992999999999995</c:v>
                </c:pt>
                <c:pt idx="71442">
                  <c:v>-4.9910000000000139</c:v>
                </c:pt>
                <c:pt idx="71443">
                  <c:v>-4.9890000000000043</c:v>
                </c:pt>
                <c:pt idx="71444">
                  <c:v>-4.9869999999999948</c:v>
                </c:pt>
                <c:pt idx="71445">
                  <c:v>-4.9850000000000136</c:v>
                </c:pt>
                <c:pt idx="71446">
                  <c:v>-4.9830000000000041</c:v>
                </c:pt>
                <c:pt idx="71447">
                  <c:v>-4.9809999999999945</c:v>
                </c:pt>
                <c:pt idx="71448">
                  <c:v>-4.9790000000000134</c:v>
                </c:pt>
                <c:pt idx="71449">
                  <c:v>-4.9770000000000039</c:v>
                </c:pt>
                <c:pt idx="71450">
                  <c:v>-4.9749999999999943</c:v>
                </c:pt>
                <c:pt idx="71451">
                  <c:v>-4.9730000000000132</c:v>
                </c:pt>
                <c:pt idx="71452">
                  <c:v>-4.9710000000000036</c:v>
                </c:pt>
                <c:pt idx="71453">
                  <c:v>-4.9689999999999941</c:v>
                </c:pt>
                <c:pt idx="71454">
                  <c:v>-4.967000000000013</c:v>
                </c:pt>
                <c:pt idx="71455">
                  <c:v>-4.9650000000000034</c:v>
                </c:pt>
                <c:pt idx="71456">
                  <c:v>-4.9629999999999939</c:v>
                </c:pt>
                <c:pt idx="71457">
                  <c:v>-4.9610000000000127</c:v>
                </c:pt>
                <c:pt idx="71458">
                  <c:v>-4.9590000000000032</c:v>
                </c:pt>
                <c:pt idx="71459">
                  <c:v>-4.9569999999999936</c:v>
                </c:pt>
                <c:pt idx="71460">
                  <c:v>-4.9550000000000125</c:v>
                </c:pt>
                <c:pt idx="71461">
                  <c:v>-4.953000000000003</c:v>
                </c:pt>
                <c:pt idx="71462">
                  <c:v>-4.9509999999999934</c:v>
                </c:pt>
                <c:pt idx="71463">
                  <c:v>-4.9490000000000123</c:v>
                </c:pt>
                <c:pt idx="71464">
                  <c:v>-4.9470000000000027</c:v>
                </c:pt>
                <c:pt idx="71465">
                  <c:v>-4.9449999999999932</c:v>
                </c:pt>
                <c:pt idx="71466">
                  <c:v>-4.9430000000000121</c:v>
                </c:pt>
                <c:pt idx="71467">
                  <c:v>-4.9410000000000025</c:v>
                </c:pt>
                <c:pt idx="71468">
                  <c:v>-4.938999999999993</c:v>
                </c:pt>
                <c:pt idx="71469">
                  <c:v>-4.9370000000000118</c:v>
                </c:pt>
                <c:pt idx="71470">
                  <c:v>-4.9350000000000023</c:v>
                </c:pt>
                <c:pt idx="71471">
                  <c:v>-4.9329999999999927</c:v>
                </c:pt>
                <c:pt idx="71472">
                  <c:v>-4.9310000000000116</c:v>
                </c:pt>
                <c:pt idx="71473">
                  <c:v>-4.929000000000002</c:v>
                </c:pt>
                <c:pt idx="71474">
                  <c:v>-4.9269999999999925</c:v>
                </c:pt>
                <c:pt idx="71475">
                  <c:v>-4.9250000000000114</c:v>
                </c:pt>
                <c:pt idx="71476">
                  <c:v>-4.9230000000000018</c:v>
                </c:pt>
                <c:pt idx="71477">
                  <c:v>-4.9209999999999923</c:v>
                </c:pt>
                <c:pt idx="71478">
                  <c:v>-4.9190000000000111</c:v>
                </c:pt>
                <c:pt idx="71479">
                  <c:v>-4.9170000000000016</c:v>
                </c:pt>
                <c:pt idx="71480">
                  <c:v>-4.914999999999992</c:v>
                </c:pt>
                <c:pt idx="71481">
                  <c:v>-4.9130000000000109</c:v>
                </c:pt>
                <c:pt idx="71482">
                  <c:v>-4.9110000000000014</c:v>
                </c:pt>
                <c:pt idx="71483">
                  <c:v>-4.9089999999999918</c:v>
                </c:pt>
                <c:pt idx="71484">
                  <c:v>-4.9070000000000107</c:v>
                </c:pt>
                <c:pt idx="71485">
                  <c:v>-4.9050000000000011</c:v>
                </c:pt>
                <c:pt idx="71486">
                  <c:v>-4.9029999999999916</c:v>
                </c:pt>
                <c:pt idx="71487">
                  <c:v>-4.9010000000000105</c:v>
                </c:pt>
                <c:pt idx="71488">
                  <c:v>-4.8990000000000009</c:v>
                </c:pt>
                <c:pt idx="71489">
                  <c:v>-4.8969999999999914</c:v>
                </c:pt>
                <c:pt idx="71490">
                  <c:v>-4.8950000000000102</c:v>
                </c:pt>
                <c:pt idx="71491">
                  <c:v>-4.8930000000000007</c:v>
                </c:pt>
                <c:pt idx="71492">
                  <c:v>-4.8909999999999911</c:v>
                </c:pt>
                <c:pt idx="71493">
                  <c:v>-4.88900000000001</c:v>
                </c:pt>
                <c:pt idx="71494">
                  <c:v>-4.8870000000000005</c:v>
                </c:pt>
                <c:pt idx="71495">
                  <c:v>-4.8849999999999909</c:v>
                </c:pt>
                <c:pt idx="71496">
                  <c:v>-4.8830000000000098</c:v>
                </c:pt>
                <c:pt idx="71497">
                  <c:v>-4.8810000000000002</c:v>
                </c:pt>
                <c:pt idx="71498">
                  <c:v>-4.8789999999999907</c:v>
                </c:pt>
                <c:pt idx="71499">
                  <c:v>-4.8770000000000095</c:v>
                </c:pt>
                <c:pt idx="71500">
                  <c:v>-4.875</c:v>
                </c:pt>
                <c:pt idx="71501">
                  <c:v>-4.8729999999999905</c:v>
                </c:pt>
                <c:pt idx="71502">
                  <c:v>-4.8710000000000093</c:v>
                </c:pt>
                <c:pt idx="71503">
                  <c:v>-4.8689999999999998</c:v>
                </c:pt>
                <c:pt idx="71504">
                  <c:v>-4.8669999999999902</c:v>
                </c:pt>
                <c:pt idx="71505">
                  <c:v>-4.8650000000000091</c:v>
                </c:pt>
                <c:pt idx="71506">
                  <c:v>-4.8629999999999995</c:v>
                </c:pt>
                <c:pt idx="71507">
                  <c:v>-4.86099999999999</c:v>
                </c:pt>
                <c:pt idx="71508">
                  <c:v>-4.8590000000000089</c:v>
                </c:pt>
                <c:pt idx="71509">
                  <c:v>-4.8569999999999993</c:v>
                </c:pt>
                <c:pt idx="71510">
                  <c:v>-4.8549999999999898</c:v>
                </c:pt>
                <c:pt idx="71511">
                  <c:v>-4.8530000000000086</c:v>
                </c:pt>
                <c:pt idx="71512">
                  <c:v>-4.8509999999999991</c:v>
                </c:pt>
                <c:pt idx="71513">
                  <c:v>-4.8489999999999895</c:v>
                </c:pt>
                <c:pt idx="71514">
                  <c:v>-4.8470000000000084</c:v>
                </c:pt>
                <c:pt idx="71515">
                  <c:v>-4.8449999999999989</c:v>
                </c:pt>
                <c:pt idx="71516">
                  <c:v>-4.8429999999999893</c:v>
                </c:pt>
                <c:pt idx="71517">
                  <c:v>-4.8410000000000082</c:v>
                </c:pt>
                <c:pt idx="71518">
                  <c:v>-4.8389999999999986</c:v>
                </c:pt>
                <c:pt idx="71519">
                  <c:v>-4.8369999999999891</c:v>
                </c:pt>
                <c:pt idx="71520">
                  <c:v>-4.835000000000008</c:v>
                </c:pt>
                <c:pt idx="71521">
                  <c:v>-4.8329999999999984</c:v>
                </c:pt>
                <c:pt idx="71522">
                  <c:v>-4.8309999999999889</c:v>
                </c:pt>
                <c:pt idx="71523">
                  <c:v>-4.8290000000000077</c:v>
                </c:pt>
                <c:pt idx="71524">
                  <c:v>-4.8269999999999982</c:v>
                </c:pt>
                <c:pt idx="71525">
                  <c:v>-4.8249999999999886</c:v>
                </c:pt>
                <c:pt idx="71526">
                  <c:v>-4.8230000000000075</c:v>
                </c:pt>
                <c:pt idx="71527">
                  <c:v>-4.820999999999998</c:v>
                </c:pt>
                <c:pt idx="71528">
                  <c:v>-4.8189999999999884</c:v>
                </c:pt>
                <c:pt idx="71529">
                  <c:v>-4.8170000000000073</c:v>
                </c:pt>
                <c:pt idx="71530">
                  <c:v>-4.8149999999999977</c:v>
                </c:pt>
                <c:pt idx="71531">
                  <c:v>-4.8129999999999882</c:v>
                </c:pt>
                <c:pt idx="71532">
                  <c:v>-4.811000000000007</c:v>
                </c:pt>
                <c:pt idx="71533">
                  <c:v>-4.8089999999999975</c:v>
                </c:pt>
                <c:pt idx="71534">
                  <c:v>-4.8069999999999879</c:v>
                </c:pt>
                <c:pt idx="71535">
                  <c:v>-4.8050000000000068</c:v>
                </c:pt>
                <c:pt idx="71536">
                  <c:v>-4.8029999999999973</c:v>
                </c:pt>
                <c:pt idx="71537">
                  <c:v>-4.8009999999999877</c:v>
                </c:pt>
                <c:pt idx="71538">
                  <c:v>-4.7990000000000066</c:v>
                </c:pt>
                <c:pt idx="71539">
                  <c:v>-4.796999999999997</c:v>
                </c:pt>
                <c:pt idx="71540">
                  <c:v>-4.7949999999999875</c:v>
                </c:pt>
                <c:pt idx="71541">
                  <c:v>-4.7930000000000064</c:v>
                </c:pt>
                <c:pt idx="71542">
                  <c:v>-4.7909999999999968</c:v>
                </c:pt>
                <c:pt idx="71543">
                  <c:v>-4.7889999999999873</c:v>
                </c:pt>
                <c:pt idx="71544">
                  <c:v>-4.7870000000000061</c:v>
                </c:pt>
                <c:pt idx="71545">
                  <c:v>-4.7849999999999966</c:v>
                </c:pt>
                <c:pt idx="71546">
                  <c:v>-4.782999999999987</c:v>
                </c:pt>
                <c:pt idx="71547">
                  <c:v>-4.7810000000000059</c:v>
                </c:pt>
                <c:pt idx="71548">
                  <c:v>-4.7789999999999964</c:v>
                </c:pt>
                <c:pt idx="71549">
                  <c:v>-4.7769999999999868</c:v>
                </c:pt>
                <c:pt idx="71550">
                  <c:v>-4.7750000000000057</c:v>
                </c:pt>
                <c:pt idx="71551">
                  <c:v>-4.7729999999999961</c:v>
                </c:pt>
                <c:pt idx="71552">
                  <c:v>-4.7709999999999866</c:v>
                </c:pt>
                <c:pt idx="71553">
                  <c:v>-4.7690000000000055</c:v>
                </c:pt>
                <c:pt idx="71554">
                  <c:v>-4.7669999999999959</c:v>
                </c:pt>
                <c:pt idx="71555">
                  <c:v>-4.7649999999999864</c:v>
                </c:pt>
                <c:pt idx="71556">
                  <c:v>-4.7630000000000052</c:v>
                </c:pt>
                <c:pt idx="71557">
                  <c:v>-4.7609999999999957</c:v>
                </c:pt>
                <c:pt idx="71558">
                  <c:v>-4.7589999999999861</c:v>
                </c:pt>
                <c:pt idx="71559">
                  <c:v>-4.757000000000005</c:v>
                </c:pt>
                <c:pt idx="71560">
                  <c:v>-4.7549999999999955</c:v>
                </c:pt>
                <c:pt idx="71561">
                  <c:v>-4.7529999999999859</c:v>
                </c:pt>
                <c:pt idx="71562">
                  <c:v>-4.7510000000000048</c:v>
                </c:pt>
                <c:pt idx="71563">
                  <c:v>-4.7489999999999952</c:v>
                </c:pt>
                <c:pt idx="71564">
                  <c:v>-4.7470000000000141</c:v>
                </c:pt>
                <c:pt idx="71565">
                  <c:v>-4.7450000000000045</c:v>
                </c:pt>
                <c:pt idx="71566">
                  <c:v>-4.742999999999995</c:v>
                </c:pt>
                <c:pt idx="71567">
                  <c:v>-4.7410000000000139</c:v>
                </c:pt>
                <c:pt idx="71568">
                  <c:v>-4.7390000000000043</c:v>
                </c:pt>
                <c:pt idx="71569">
                  <c:v>-4.7369999999999948</c:v>
                </c:pt>
                <c:pt idx="71570">
                  <c:v>-4.7350000000000136</c:v>
                </c:pt>
                <c:pt idx="71571">
                  <c:v>-4.7330000000000041</c:v>
                </c:pt>
                <c:pt idx="71572">
                  <c:v>-4.7309999999999945</c:v>
                </c:pt>
                <c:pt idx="71573">
                  <c:v>-4.7290000000000134</c:v>
                </c:pt>
                <c:pt idx="71574">
                  <c:v>-4.7270000000000039</c:v>
                </c:pt>
                <c:pt idx="71575">
                  <c:v>-4.7249999999999943</c:v>
                </c:pt>
                <c:pt idx="71576">
                  <c:v>-4.7230000000000132</c:v>
                </c:pt>
                <c:pt idx="71577">
                  <c:v>-4.7210000000000036</c:v>
                </c:pt>
                <c:pt idx="71578">
                  <c:v>-4.7189999999999941</c:v>
                </c:pt>
                <c:pt idx="71579">
                  <c:v>-4.717000000000013</c:v>
                </c:pt>
                <c:pt idx="71580">
                  <c:v>-4.7150000000000034</c:v>
                </c:pt>
                <c:pt idx="71581">
                  <c:v>-4.7129999999999939</c:v>
                </c:pt>
                <c:pt idx="71582">
                  <c:v>-4.7110000000000127</c:v>
                </c:pt>
                <c:pt idx="71583">
                  <c:v>-4.7090000000000032</c:v>
                </c:pt>
                <c:pt idx="71584">
                  <c:v>-4.7069999999999936</c:v>
                </c:pt>
                <c:pt idx="71585">
                  <c:v>-4.7050000000000125</c:v>
                </c:pt>
                <c:pt idx="71586">
                  <c:v>-4.703000000000003</c:v>
                </c:pt>
                <c:pt idx="71587">
                  <c:v>-4.7009999999999934</c:v>
                </c:pt>
                <c:pt idx="71588">
                  <c:v>-4.6990000000000123</c:v>
                </c:pt>
                <c:pt idx="71589">
                  <c:v>-4.6970000000000027</c:v>
                </c:pt>
                <c:pt idx="71590">
                  <c:v>-4.6949999999999932</c:v>
                </c:pt>
                <c:pt idx="71591">
                  <c:v>-4.6930000000000121</c:v>
                </c:pt>
                <c:pt idx="71592">
                  <c:v>-4.6910000000000025</c:v>
                </c:pt>
                <c:pt idx="71593">
                  <c:v>-4.688999999999993</c:v>
                </c:pt>
                <c:pt idx="71594">
                  <c:v>-4.6870000000000118</c:v>
                </c:pt>
                <c:pt idx="71595">
                  <c:v>-4.6850000000000023</c:v>
                </c:pt>
                <c:pt idx="71596">
                  <c:v>-4.6829999999999927</c:v>
                </c:pt>
                <c:pt idx="71597">
                  <c:v>-4.6810000000000116</c:v>
                </c:pt>
                <c:pt idx="71598">
                  <c:v>-4.679000000000002</c:v>
                </c:pt>
                <c:pt idx="71599">
                  <c:v>-4.6769999999999925</c:v>
                </c:pt>
                <c:pt idx="71600">
                  <c:v>-4.6750000000000114</c:v>
                </c:pt>
                <c:pt idx="71601">
                  <c:v>-4.6730000000000018</c:v>
                </c:pt>
                <c:pt idx="71602">
                  <c:v>-4.6709999999999923</c:v>
                </c:pt>
                <c:pt idx="71603">
                  <c:v>-4.6690000000000111</c:v>
                </c:pt>
                <c:pt idx="71604">
                  <c:v>-4.6670000000000016</c:v>
                </c:pt>
                <c:pt idx="71605">
                  <c:v>-4.664999999999992</c:v>
                </c:pt>
                <c:pt idx="71606">
                  <c:v>-4.6630000000000109</c:v>
                </c:pt>
                <c:pt idx="71607">
                  <c:v>-4.6610000000000014</c:v>
                </c:pt>
                <c:pt idx="71608">
                  <c:v>-4.6589999999999918</c:v>
                </c:pt>
                <c:pt idx="71609">
                  <c:v>-4.6570000000000107</c:v>
                </c:pt>
                <c:pt idx="71610">
                  <c:v>-4.6550000000000011</c:v>
                </c:pt>
                <c:pt idx="71611">
                  <c:v>-4.6529999999999916</c:v>
                </c:pt>
                <c:pt idx="71612">
                  <c:v>-4.6510000000000105</c:v>
                </c:pt>
                <c:pt idx="71613">
                  <c:v>-4.6490000000000009</c:v>
                </c:pt>
                <c:pt idx="71614">
                  <c:v>-4.6469999999999914</c:v>
                </c:pt>
                <c:pt idx="71615">
                  <c:v>-4.6450000000000102</c:v>
                </c:pt>
                <c:pt idx="71616">
                  <c:v>-4.6430000000000007</c:v>
                </c:pt>
                <c:pt idx="71617">
                  <c:v>-4.6409999999999911</c:v>
                </c:pt>
                <c:pt idx="71618">
                  <c:v>-4.63900000000001</c:v>
                </c:pt>
                <c:pt idx="71619">
                  <c:v>-4.6370000000000005</c:v>
                </c:pt>
                <c:pt idx="71620">
                  <c:v>-4.6349999999999909</c:v>
                </c:pt>
                <c:pt idx="71621">
                  <c:v>-4.6330000000000098</c:v>
                </c:pt>
                <c:pt idx="71622">
                  <c:v>-4.6310000000000002</c:v>
                </c:pt>
                <c:pt idx="71623">
                  <c:v>-4.6289999999999907</c:v>
                </c:pt>
                <c:pt idx="71624">
                  <c:v>-4.6270000000000095</c:v>
                </c:pt>
                <c:pt idx="71625">
                  <c:v>-4.625</c:v>
                </c:pt>
                <c:pt idx="71626">
                  <c:v>-4.6229999999999905</c:v>
                </c:pt>
                <c:pt idx="71627">
                  <c:v>-4.6210000000000093</c:v>
                </c:pt>
                <c:pt idx="71628">
                  <c:v>-4.6189999999999998</c:v>
                </c:pt>
                <c:pt idx="71629">
                  <c:v>-4.6169999999999902</c:v>
                </c:pt>
                <c:pt idx="71630">
                  <c:v>-4.6150000000000091</c:v>
                </c:pt>
                <c:pt idx="71631">
                  <c:v>-4.6129999999999995</c:v>
                </c:pt>
                <c:pt idx="71632">
                  <c:v>-4.61099999999999</c:v>
                </c:pt>
                <c:pt idx="71633">
                  <c:v>-4.6090000000000089</c:v>
                </c:pt>
                <c:pt idx="71634">
                  <c:v>-4.6069999999999993</c:v>
                </c:pt>
                <c:pt idx="71635">
                  <c:v>-4.6049999999999898</c:v>
                </c:pt>
                <c:pt idx="71636">
                  <c:v>-4.6030000000000086</c:v>
                </c:pt>
                <c:pt idx="71637">
                  <c:v>-4.6009999999999991</c:v>
                </c:pt>
                <c:pt idx="71638">
                  <c:v>-4.5989999999999895</c:v>
                </c:pt>
                <c:pt idx="71639">
                  <c:v>-4.5970000000000084</c:v>
                </c:pt>
                <c:pt idx="71640">
                  <c:v>-4.5949999999999989</c:v>
                </c:pt>
                <c:pt idx="71641">
                  <c:v>-4.5929999999999893</c:v>
                </c:pt>
                <c:pt idx="71642">
                  <c:v>-4.5910000000000082</c:v>
                </c:pt>
                <c:pt idx="71643">
                  <c:v>-4.5889999999999986</c:v>
                </c:pt>
                <c:pt idx="71644">
                  <c:v>-4.5869999999999891</c:v>
                </c:pt>
                <c:pt idx="71645">
                  <c:v>-4.585000000000008</c:v>
                </c:pt>
                <c:pt idx="71646">
                  <c:v>-4.5829999999999984</c:v>
                </c:pt>
                <c:pt idx="71647">
                  <c:v>-4.5809999999999889</c:v>
                </c:pt>
                <c:pt idx="71648">
                  <c:v>-4.5790000000000077</c:v>
                </c:pt>
                <c:pt idx="71649">
                  <c:v>-4.5769999999999982</c:v>
                </c:pt>
                <c:pt idx="71650">
                  <c:v>-4.5749999999999886</c:v>
                </c:pt>
                <c:pt idx="71651">
                  <c:v>-4.5730000000000075</c:v>
                </c:pt>
                <c:pt idx="71652">
                  <c:v>-4.570999999999998</c:v>
                </c:pt>
                <c:pt idx="71653">
                  <c:v>-4.5689999999999884</c:v>
                </c:pt>
                <c:pt idx="71654">
                  <c:v>-4.5670000000000073</c:v>
                </c:pt>
                <c:pt idx="71655">
                  <c:v>-4.5649999999999977</c:v>
                </c:pt>
                <c:pt idx="71656">
                  <c:v>-4.5629999999999882</c:v>
                </c:pt>
                <c:pt idx="71657">
                  <c:v>-4.561000000000007</c:v>
                </c:pt>
                <c:pt idx="71658">
                  <c:v>-4.5589999999999975</c:v>
                </c:pt>
                <c:pt idx="71659">
                  <c:v>-4.5569999999999879</c:v>
                </c:pt>
                <c:pt idx="71660">
                  <c:v>-4.5550000000000068</c:v>
                </c:pt>
                <c:pt idx="71661">
                  <c:v>-4.5529999999999973</c:v>
                </c:pt>
                <c:pt idx="71662">
                  <c:v>-4.5509999999999877</c:v>
                </c:pt>
                <c:pt idx="71663">
                  <c:v>-4.5490000000000066</c:v>
                </c:pt>
                <c:pt idx="71664">
                  <c:v>-4.546999999999997</c:v>
                </c:pt>
                <c:pt idx="71665">
                  <c:v>-4.5449999999999875</c:v>
                </c:pt>
                <c:pt idx="71666">
                  <c:v>-4.5430000000000064</c:v>
                </c:pt>
                <c:pt idx="71667">
                  <c:v>-4.5409999999999968</c:v>
                </c:pt>
                <c:pt idx="71668">
                  <c:v>-4.5389999999999873</c:v>
                </c:pt>
                <c:pt idx="71669">
                  <c:v>-4.5370000000000061</c:v>
                </c:pt>
                <c:pt idx="71670">
                  <c:v>-4.5349999999999966</c:v>
                </c:pt>
                <c:pt idx="71671">
                  <c:v>-4.532999999999987</c:v>
                </c:pt>
                <c:pt idx="71672">
                  <c:v>-4.5310000000000059</c:v>
                </c:pt>
                <c:pt idx="71673">
                  <c:v>-4.5289999999999964</c:v>
                </c:pt>
                <c:pt idx="71674">
                  <c:v>-4.5269999999999868</c:v>
                </c:pt>
                <c:pt idx="71675">
                  <c:v>-4.5250000000000057</c:v>
                </c:pt>
                <c:pt idx="71676">
                  <c:v>-4.5229999999999961</c:v>
                </c:pt>
                <c:pt idx="71677">
                  <c:v>-4.5209999999999866</c:v>
                </c:pt>
                <c:pt idx="71678">
                  <c:v>-4.5190000000000055</c:v>
                </c:pt>
                <c:pt idx="71679">
                  <c:v>-4.5169999999999959</c:v>
                </c:pt>
                <c:pt idx="71680">
                  <c:v>-4.5149999999999864</c:v>
                </c:pt>
                <c:pt idx="71681">
                  <c:v>-4.5130000000000052</c:v>
                </c:pt>
                <c:pt idx="71682">
                  <c:v>-4.5109999999999957</c:v>
                </c:pt>
                <c:pt idx="71683">
                  <c:v>-4.5089999999999861</c:v>
                </c:pt>
                <c:pt idx="71684">
                  <c:v>-4.507000000000005</c:v>
                </c:pt>
                <c:pt idx="71685">
                  <c:v>-4.5049999999999955</c:v>
                </c:pt>
                <c:pt idx="71686">
                  <c:v>-4.5029999999999859</c:v>
                </c:pt>
                <c:pt idx="71687">
                  <c:v>-4.5010000000000048</c:v>
                </c:pt>
                <c:pt idx="71688">
                  <c:v>-4.4989999999999952</c:v>
                </c:pt>
                <c:pt idx="71689">
                  <c:v>-4.4970000000000141</c:v>
                </c:pt>
                <c:pt idx="71690">
                  <c:v>-4.4950000000000045</c:v>
                </c:pt>
                <c:pt idx="71691">
                  <c:v>-4.492999999999995</c:v>
                </c:pt>
                <c:pt idx="71692">
                  <c:v>-4.4910000000000139</c:v>
                </c:pt>
                <c:pt idx="71693">
                  <c:v>-4.4890000000000043</c:v>
                </c:pt>
                <c:pt idx="71694">
                  <c:v>-4.4869999999999948</c:v>
                </c:pt>
                <c:pt idx="71695">
                  <c:v>-4.4850000000000136</c:v>
                </c:pt>
                <c:pt idx="71696">
                  <c:v>-4.4830000000000041</c:v>
                </c:pt>
                <c:pt idx="71697">
                  <c:v>-4.4809999999999945</c:v>
                </c:pt>
                <c:pt idx="71698">
                  <c:v>-4.4790000000000134</c:v>
                </c:pt>
                <c:pt idx="71699">
                  <c:v>-4.4770000000000039</c:v>
                </c:pt>
                <c:pt idx="71700">
                  <c:v>-4.4749999999999943</c:v>
                </c:pt>
                <c:pt idx="71701">
                  <c:v>-4.4730000000000132</c:v>
                </c:pt>
                <c:pt idx="71702">
                  <c:v>-4.4710000000000036</c:v>
                </c:pt>
                <c:pt idx="71703">
                  <c:v>-4.4689999999999941</c:v>
                </c:pt>
                <c:pt idx="71704">
                  <c:v>-4.467000000000013</c:v>
                </c:pt>
                <c:pt idx="71705">
                  <c:v>-4.4650000000000034</c:v>
                </c:pt>
                <c:pt idx="71706">
                  <c:v>-4.4629999999999939</c:v>
                </c:pt>
                <c:pt idx="71707">
                  <c:v>-4.4610000000000127</c:v>
                </c:pt>
                <c:pt idx="71708">
                  <c:v>-4.4590000000000032</c:v>
                </c:pt>
                <c:pt idx="71709">
                  <c:v>-4.4569999999999936</c:v>
                </c:pt>
                <c:pt idx="71710">
                  <c:v>-4.4550000000000125</c:v>
                </c:pt>
                <c:pt idx="71711">
                  <c:v>-4.453000000000003</c:v>
                </c:pt>
                <c:pt idx="71712">
                  <c:v>-4.4509999999999934</c:v>
                </c:pt>
                <c:pt idx="71713">
                  <c:v>-4.4490000000000123</c:v>
                </c:pt>
                <c:pt idx="71714">
                  <c:v>-4.4470000000000027</c:v>
                </c:pt>
                <c:pt idx="71715">
                  <c:v>-4.4449999999999932</c:v>
                </c:pt>
                <c:pt idx="71716">
                  <c:v>-4.4430000000000121</c:v>
                </c:pt>
                <c:pt idx="71717">
                  <c:v>-4.4410000000000025</c:v>
                </c:pt>
                <c:pt idx="71718">
                  <c:v>-4.438999999999993</c:v>
                </c:pt>
                <c:pt idx="71719">
                  <c:v>-4.4370000000000118</c:v>
                </c:pt>
                <c:pt idx="71720">
                  <c:v>-4.4350000000000023</c:v>
                </c:pt>
                <c:pt idx="71721">
                  <c:v>-4.4329999999999927</c:v>
                </c:pt>
                <c:pt idx="71722">
                  <c:v>-4.4310000000000116</c:v>
                </c:pt>
                <c:pt idx="71723">
                  <c:v>-4.429000000000002</c:v>
                </c:pt>
                <c:pt idx="71724">
                  <c:v>-4.4269999999999925</c:v>
                </c:pt>
                <c:pt idx="71725">
                  <c:v>-4.4250000000000114</c:v>
                </c:pt>
                <c:pt idx="71726">
                  <c:v>-4.4230000000000018</c:v>
                </c:pt>
                <c:pt idx="71727">
                  <c:v>-4.4209999999999923</c:v>
                </c:pt>
                <c:pt idx="71728">
                  <c:v>-4.4190000000000111</c:v>
                </c:pt>
                <c:pt idx="71729">
                  <c:v>-4.4170000000000016</c:v>
                </c:pt>
                <c:pt idx="71730">
                  <c:v>-4.414999999999992</c:v>
                </c:pt>
                <c:pt idx="71731">
                  <c:v>-4.4130000000000109</c:v>
                </c:pt>
                <c:pt idx="71732">
                  <c:v>-4.4110000000000014</c:v>
                </c:pt>
                <c:pt idx="71733">
                  <c:v>-4.4089999999999918</c:v>
                </c:pt>
                <c:pt idx="71734">
                  <c:v>-4.4070000000000107</c:v>
                </c:pt>
                <c:pt idx="71735">
                  <c:v>-4.4050000000000011</c:v>
                </c:pt>
                <c:pt idx="71736">
                  <c:v>-4.4029999999999916</c:v>
                </c:pt>
                <c:pt idx="71737">
                  <c:v>-4.4010000000000105</c:v>
                </c:pt>
                <c:pt idx="71738">
                  <c:v>-4.3990000000000009</c:v>
                </c:pt>
                <c:pt idx="71739">
                  <c:v>-4.3969999999999914</c:v>
                </c:pt>
                <c:pt idx="71740">
                  <c:v>-4.3950000000000102</c:v>
                </c:pt>
                <c:pt idx="71741">
                  <c:v>-4.3930000000000007</c:v>
                </c:pt>
                <c:pt idx="71742">
                  <c:v>-4.3909999999999911</c:v>
                </c:pt>
                <c:pt idx="71743">
                  <c:v>-4.38900000000001</c:v>
                </c:pt>
                <c:pt idx="71744">
                  <c:v>-4.3870000000000005</c:v>
                </c:pt>
                <c:pt idx="71745">
                  <c:v>-4.3849999999999909</c:v>
                </c:pt>
                <c:pt idx="71746">
                  <c:v>-4.3830000000000098</c:v>
                </c:pt>
                <c:pt idx="71747">
                  <c:v>-4.3810000000000002</c:v>
                </c:pt>
                <c:pt idx="71748">
                  <c:v>-4.3789999999999907</c:v>
                </c:pt>
                <c:pt idx="71749">
                  <c:v>-4.3770000000000095</c:v>
                </c:pt>
                <c:pt idx="71750">
                  <c:v>-4.375</c:v>
                </c:pt>
                <c:pt idx="71751">
                  <c:v>-4.3729999999999905</c:v>
                </c:pt>
                <c:pt idx="71752">
                  <c:v>-4.3710000000000093</c:v>
                </c:pt>
                <c:pt idx="71753">
                  <c:v>-4.3689999999999998</c:v>
                </c:pt>
                <c:pt idx="71754">
                  <c:v>-4.3669999999999902</c:v>
                </c:pt>
                <c:pt idx="71755">
                  <c:v>-4.3650000000000091</c:v>
                </c:pt>
                <c:pt idx="71756">
                  <c:v>-4.3629999999999995</c:v>
                </c:pt>
                <c:pt idx="71757">
                  <c:v>-4.36099999999999</c:v>
                </c:pt>
                <c:pt idx="71758">
                  <c:v>-4.3590000000000089</c:v>
                </c:pt>
                <c:pt idx="71759">
                  <c:v>-4.3569999999999993</c:v>
                </c:pt>
                <c:pt idx="71760">
                  <c:v>-4.3549999999999898</c:v>
                </c:pt>
                <c:pt idx="71761">
                  <c:v>-4.3530000000000086</c:v>
                </c:pt>
                <c:pt idx="71762">
                  <c:v>-4.3509999999999991</c:v>
                </c:pt>
                <c:pt idx="71763">
                  <c:v>-4.3489999999999895</c:v>
                </c:pt>
                <c:pt idx="71764">
                  <c:v>-4.3470000000000084</c:v>
                </c:pt>
                <c:pt idx="71765">
                  <c:v>-4.3449999999999989</c:v>
                </c:pt>
                <c:pt idx="71766">
                  <c:v>-4.3429999999999893</c:v>
                </c:pt>
                <c:pt idx="71767">
                  <c:v>-4.3410000000000082</c:v>
                </c:pt>
                <c:pt idx="71768">
                  <c:v>-4.3389999999999986</c:v>
                </c:pt>
                <c:pt idx="71769">
                  <c:v>-4.3369999999999891</c:v>
                </c:pt>
                <c:pt idx="71770">
                  <c:v>-4.335000000000008</c:v>
                </c:pt>
                <c:pt idx="71771">
                  <c:v>-4.3329999999999984</c:v>
                </c:pt>
                <c:pt idx="71772">
                  <c:v>-4.3309999999999889</c:v>
                </c:pt>
                <c:pt idx="71773">
                  <c:v>-4.3290000000000077</c:v>
                </c:pt>
                <c:pt idx="71774">
                  <c:v>-4.3269999999999982</c:v>
                </c:pt>
                <c:pt idx="71775">
                  <c:v>-4.3249999999999886</c:v>
                </c:pt>
                <c:pt idx="71776">
                  <c:v>-4.3230000000000075</c:v>
                </c:pt>
                <c:pt idx="71777">
                  <c:v>-4.320999999999998</c:v>
                </c:pt>
                <c:pt idx="71778">
                  <c:v>-4.3189999999999884</c:v>
                </c:pt>
                <c:pt idx="71779">
                  <c:v>-4.3170000000000073</c:v>
                </c:pt>
                <c:pt idx="71780">
                  <c:v>-4.3149999999999977</c:v>
                </c:pt>
                <c:pt idx="71781">
                  <c:v>-4.3129999999999882</c:v>
                </c:pt>
                <c:pt idx="71782">
                  <c:v>-4.311000000000007</c:v>
                </c:pt>
                <c:pt idx="71783">
                  <c:v>-4.3089999999999975</c:v>
                </c:pt>
                <c:pt idx="71784">
                  <c:v>-4.3069999999999879</c:v>
                </c:pt>
                <c:pt idx="71785">
                  <c:v>-4.3050000000000068</c:v>
                </c:pt>
                <c:pt idx="71786">
                  <c:v>-4.3029999999999973</c:v>
                </c:pt>
                <c:pt idx="71787">
                  <c:v>-4.3009999999999877</c:v>
                </c:pt>
                <c:pt idx="71788">
                  <c:v>-4.2990000000000066</c:v>
                </c:pt>
                <c:pt idx="71789">
                  <c:v>-4.296999999999997</c:v>
                </c:pt>
                <c:pt idx="71790">
                  <c:v>-4.2949999999999875</c:v>
                </c:pt>
                <c:pt idx="71791">
                  <c:v>-4.2930000000000064</c:v>
                </c:pt>
                <c:pt idx="71792">
                  <c:v>-4.2909999999999968</c:v>
                </c:pt>
                <c:pt idx="71793">
                  <c:v>-4.2889999999999873</c:v>
                </c:pt>
                <c:pt idx="71794">
                  <c:v>-4.2870000000000061</c:v>
                </c:pt>
                <c:pt idx="71795">
                  <c:v>-4.2849999999999966</c:v>
                </c:pt>
                <c:pt idx="71796">
                  <c:v>-4.282999999999987</c:v>
                </c:pt>
                <c:pt idx="71797">
                  <c:v>-4.2810000000000059</c:v>
                </c:pt>
                <c:pt idx="71798">
                  <c:v>-4.2789999999999964</c:v>
                </c:pt>
                <c:pt idx="71799">
                  <c:v>-4.2769999999999868</c:v>
                </c:pt>
                <c:pt idx="71800">
                  <c:v>-4.2750000000000057</c:v>
                </c:pt>
                <c:pt idx="71801">
                  <c:v>-4.2729999999999961</c:v>
                </c:pt>
                <c:pt idx="71802">
                  <c:v>-4.2709999999999866</c:v>
                </c:pt>
                <c:pt idx="71803">
                  <c:v>-4.2690000000000055</c:v>
                </c:pt>
                <c:pt idx="71804">
                  <c:v>-4.2669999999999959</c:v>
                </c:pt>
                <c:pt idx="71805">
                  <c:v>-4.2649999999999864</c:v>
                </c:pt>
                <c:pt idx="71806">
                  <c:v>-4.2630000000000052</c:v>
                </c:pt>
                <c:pt idx="71807">
                  <c:v>-4.2609999999999957</c:v>
                </c:pt>
                <c:pt idx="71808">
                  <c:v>-4.2589999999999861</c:v>
                </c:pt>
                <c:pt idx="71809">
                  <c:v>-4.257000000000005</c:v>
                </c:pt>
                <c:pt idx="71810">
                  <c:v>-4.2549999999999955</c:v>
                </c:pt>
                <c:pt idx="71811">
                  <c:v>-4.2529999999999859</c:v>
                </c:pt>
                <c:pt idx="71812">
                  <c:v>-4.2510000000000048</c:v>
                </c:pt>
                <c:pt idx="71813">
                  <c:v>-4.2489999999999952</c:v>
                </c:pt>
                <c:pt idx="71814">
                  <c:v>-4.2470000000000141</c:v>
                </c:pt>
                <c:pt idx="71815">
                  <c:v>-4.2450000000000045</c:v>
                </c:pt>
                <c:pt idx="71816">
                  <c:v>-4.242999999999995</c:v>
                </c:pt>
                <c:pt idx="71817">
                  <c:v>-4.2410000000000139</c:v>
                </c:pt>
                <c:pt idx="71818">
                  <c:v>-4.2390000000000043</c:v>
                </c:pt>
                <c:pt idx="71819">
                  <c:v>-4.2369999999999948</c:v>
                </c:pt>
                <c:pt idx="71820">
                  <c:v>-4.2350000000000136</c:v>
                </c:pt>
                <c:pt idx="71821">
                  <c:v>-4.2330000000000041</c:v>
                </c:pt>
                <c:pt idx="71822">
                  <c:v>-4.2309999999999945</c:v>
                </c:pt>
                <c:pt idx="71823">
                  <c:v>-4.2290000000000134</c:v>
                </c:pt>
                <c:pt idx="71824">
                  <c:v>-4.2270000000000039</c:v>
                </c:pt>
                <c:pt idx="71825">
                  <c:v>-4.2249999999999943</c:v>
                </c:pt>
                <c:pt idx="71826">
                  <c:v>-4.2230000000000132</c:v>
                </c:pt>
                <c:pt idx="71827">
                  <c:v>-4.2210000000000036</c:v>
                </c:pt>
                <c:pt idx="71828">
                  <c:v>-4.2189999999999941</c:v>
                </c:pt>
                <c:pt idx="71829">
                  <c:v>-4.217000000000013</c:v>
                </c:pt>
                <c:pt idx="71830">
                  <c:v>-4.2150000000000034</c:v>
                </c:pt>
                <c:pt idx="71831">
                  <c:v>-4.2129999999999939</c:v>
                </c:pt>
                <c:pt idx="71832">
                  <c:v>-4.2110000000000127</c:v>
                </c:pt>
                <c:pt idx="71833">
                  <c:v>-4.2090000000000032</c:v>
                </c:pt>
                <c:pt idx="71834">
                  <c:v>-4.2069999999999936</c:v>
                </c:pt>
                <c:pt idx="71835">
                  <c:v>-4.2050000000000125</c:v>
                </c:pt>
                <c:pt idx="71836">
                  <c:v>-4.203000000000003</c:v>
                </c:pt>
                <c:pt idx="71837">
                  <c:v>-4.2009999999999934</c:v>
                </c:pt>
                <c:pt idx="71838">
                  <c:v>-4.1990000000000123</c:v>
                </c:pt>
                <c:pt idx="71839">
                  <c:v>-4.1970000000000027</c:v>
                </c:pt>
                <c:pt idx="71840">
                  <c:v>-4.1949999999999932</c:v>
                </c:pt>
                <c:pt idx="71841">
                  <c:v>-4.1930000000000121</c:v>
                </c:pt>
                <c:pt idx="71842">
                  <c:v>-4.1910000000000025</c:v>
                </c:pt>
                <c:pt idx="71843">
                  <c:v>-4.188999999999993</c:v>
                </c:pt>
                <c:pt idx="71844">
                  <c:v>-4.1870000000000118</c:v>
                </c:pt>
                <c:pt idx="71845">
                  <c:v>-4.1850000000000023</c:v>
                </c:pt>
                <c:pt idx="71846">
                  <c:v>-4.1829999999999927</c:v>
                </c:pt>
                <c:pt idx="71847">
                  <c:v>-4.1810000000000116</c:v>
                </c:pt>
                <c:pt idx="71848">
                  <c:v>-4.179000000000002</c:v>
                </c:pt>
                <c:pt idx="71849">
                  <c:v>-4.1769999999999925</c:v>
                </c:pt>
                <c:pt idx="71850">
                  <c:v>-4.1750000000000114</c:v>
                </c:pt>
                <c:pt idx="71851">
                  <c:v>-4.1730000000000018</c:v>
                </c:pt>
                <c:pt idx="71852">
                  <c:v>-4.1709999999999923</c:v>
                </c:pt>
                <c:pt idx="71853">
                  <c:v>-4.1690000000000111</c:v>
                </c:pt>
                <c:pt idx="71854">
                  <c:v>-4.1670000000000016</c:v>
                </c:pt>
                <c:pt idx="71855">
                  <c:v>-4.164999999999992</c:v>
                </c:pt>
                <c:pt idx="71856">
                  <c:v>-4.1630000000000109</c:v>
                </c:pt>
                <c:pt idx="71857">
                  <c:v>-4.1610000000000014</c:v>
                </c:pt>
                <c:pt idx="71858">
                  <c:v>-4.1589999999999918</c:v>
                </c:pt>
                <c:pt idx="71859">
                  <c:v>-4.1570000000000107</c:v>
                </c:pt>
                <c:pt idx="71860">
                  <c:v>-4.1550000000000011</c:v>
                </c:pt>
                <c:pt idx="71861">
                  <c:v>-4.1529999999999916</c:v>
                </c:pt>
                <c:pt idx="71862">
                  <c:v>-4.1510000000000105</c:v>
                </c:pt>
                <c:pt idx="71863">
                  <c:v>-4.1490000000000009</c:v>
                </c:pt>
                <c:pt idx="71864">
                  <c:v>-4.1469999999999914</c:v>
                </c:pt>
                <c:pt idx="71865">
                  <c:v>-4.1450000000000102</c:v>
                </c:pt>
                <c:pt idx="71866">
                  <c:v>-4.1430000000000007</c:v>
                </c:pt>
                <c:pt idx="71867">
                  <c:v>-4.1409999999999911</c:v>
                </c:pt>
                <c:pt idx="71868">
                  <c:v>-4.13900000000001</c:v>
                </c:pt>
                <c:pt idx="71869">
                  <c:v>-4.1370000000000005</c:v>
                </c:pt>
                <c:pt idx="71870">
                  <c:v>-4.1349999999999909</c:v>
                </c:pt>
                <c:pt idx="71871">
                  <c:v>-4.1330000000000098</c:v>
                </c:pt>
                <c:pt idx="71872">
                  <c:v>-4.1310000000000002</c:v>
                </c:pt>
                <c:pt idx="71873">
                  <c:v>-4.1289999999999907</c:v>
                </c:pt>
                <c:pt idx="71874">
                  <c:v>-4.1270000000000095</c:v>
                </c:pt>
                <c:pt idx="71875">
                  <c:v>-4.125</c:v>
                </c:pt>
                <c:pt idx="71876">
                  <c:v>-4.1229999999999905</c:v>
                </c:pt>
                <c:pt idx="71877">
                  <c:v>-4.1210000000000093</c:v>
                </c:pt>
                <c:pt idx="71878">
                  <c:v>-4.1189999999999998</c:v>
                </c:pt>
                <c:pt idx="71879">
                  <c:v>-4.1169999999999902</c:v>
                </c:pt>
                <c:pt idx="71880">
                  <c:v>-4.1150000000000091</c:v>
                </c:pt>
                <c:pt idx="71881">
                  <c:v>-4.1129999999999995</c:v>
                </c:pt>
                <c:pt idx="71882">
                  <c:v>-4.11099999999999</c:v>
                </c:pt>
                <c:pt idx="71883">
                  <c:v>-4.1090000000000089</c:v>
                </c:pt>
                <c:pt idx="71884">
                  <c:v>-4.1069999999999993</c:v>
                </c:pt>
                <c:pt idx="71885">
                  <c:v>-4.1049999999999898</c:v>
                </c:pt>
                <c:pt idx="71886">
                  <c:v>-4.1030000000000086</c:v>
                </c:pt>
                <c:pt idx="71887">
                  <c:v>-4.1009999999999991</c:v>
                </c:pt>
                <c:pt idx="71888">
                  <c:v>-4.0989999999999895</c:v>
                </c:pt>
                <c:pt idx="71889">
                  <c:v>-4.0970000000000084</c:v>
                </c:pt>
                <c:pt idx="71890">
                  <c:v>-4.0949999999999989</c:v>
                </c:pt>
                <c:pt idx="71891">
                  <c:v>-4.0929999999999893</c:v>
                </c:pt>
                <c:pt idx="71892">
                  <c:v>-4.0910000000000082</c:v>
                </c:pt>
                <c:pt idx="71893">
                  <c:v>-4.0889999999999986</c:v>
                </c:pt>
                <c:pt idx="71894">
                  <c:v>-4.0869999999999891</c:v>
                </c:pt>
                <c:pt idx="71895">
                  <c:v>-4.085000000000008</c:v>
                </c:pt>
                <c:pt idx="71896">
                  <c:v>-4.0829999999999984</c:v>
                </c:pt>
                <c:pt idx="71897">
                  <c:v>-4.0809999999999889</c:v>
                </c:pt>
                <c:pt idx="71898">
                  <c:v>-4.0790000000000077</c:v>
                </c:pt>
                <c:pt idx="71899">
                  <c:v>-4.0769999999999982</c:v>
                </c:pt>
                <c:pt idx="71900">
                  <c:v>-4.0749999999999886</c:v>
                </c:pt>
                <c:pt idx="71901">
                  <c:v>-4.0730000000000075</c:v>
                </c:pt>
                <c:pt idx="71902">
                  <c:v>-4.070999999999998</c:v>
                </c:pt>
                <c:pt idx="71903">
                  <c:v>-4.0689999999999884</c:v>
                </c:pt>
                <c:pt idx="71904">
                  <c:v>-4.0670000000000073</c:v>
                </c:pt>
                <c:pt idx="71905">
                  <c:v>-4.0649999999999977</c:v>
                </c:pt>
                <c:pt idx="71906">
                  <c:v>-4.0629999999999882</c:v>
                </c:pt>
                <c:pt idx="71907">
                  <c:v>-4.061000000000007</c:v>
                </c:pt>
                <c:pt idx="71908">
                  <c:v>-4.0589999999999975</c:v>
                </c:pt>
                <c:pt idx="71909">
                  <c:v>-4.0569999999999879</c:v>
                </c:pt>
                <c:pt idx="71910">
                  <c:v>-4.0550000000000068</c:v>
                </c:pt>
                <c:pt idx="71911">
                  <c:v>-4.0529999999999973</c:v>
                </c:pt>
                <c:pt idx="71912">
                  <c:v>-4.0509999999999877</c:v>
                </c:pt>
                <c:pt idx="71913">
                  <c:v>-4.0490000000000066</c:v>
                </c:pt>
                <c:pt idx="71914">
                  <c:v>-4.046999999999997</c:v>
                </c:pt>
                <c:pt idx="71915">
                  <c:v>-4.0449999999999875</c:v>
                </c:pt>
                <c:pt idx="71916">
                  <c:v>-4.0430000000000064</c:v>
                </c:pt>
                <c:pt idx="71917">
                  <c:v>-4.0409999999999968</c:v>
                </c:pt>
                <c:pt idx="71918">
                  <c:v>-4.0389999999999873</c:v>
                </c:pt>
                <c:pt idx="71919">
                  <c:v>-4.0370000000000061</c:v>
                </c:pt>
                <c:pt idx="71920">
                  <c:v>-4.0349999999999966</c:v>
                </c:pt>
                <c:pt idx="71921">
                  <c:v>-4.032999999999987</c:v>
                </c:pt>
                <c:pt idx="71922">
                  <c:v>-4.0310000000000059</c:v>
                </c:pt>
                <c:pt idx="71923">
                  <c:v>-4.0289999999999964</c:v>
                </c:pt>
                <c:pt idx="71924">
                  <c:v>-4.0269999999999868</c:v>
                </c:pt>
                <c:pt idx="71925">
                  <c:v>-4.0250000000000057</c:v>
                </c:pt>
                <c:pt idx="71926">
                  <c:v>-4.0229999999999961</c:v>
                </c:pt>
                <c:pt idx="71927">
                  <c:v>-4.0209999999999866</c:v>
                </c:pt>
                <c:pt idx="71928">
                  <c:v>-4.0190000000000055</c:v>
                </c:pt>
                <c:pt idx="71929">
                  <c:v>-4.0169999999999959</c:v>
                </c:pt>
                <c:pt idx="71930">
                  <c:v>-4.0149999999999864</c:v>
                </c:pt>
                <c:pt idx="71931">
                  <c:v>-4.0130000000000052</c:v>
                </c:pt>
                <c:pt idx="71932">
                  <c:v>-4.0109999999999957</c:v>
                </c:pt>
                <c:pt idx="71933">
                  <c:v>-4.0089999999999861</c:v>
                </c:pt>
                <c:pt idx="71934">
                  <c:v>-4.007000000000005</c:v>
                </c:pt>
                <c:pt idx="71935">
                  <c:v>-4.0049999999999955</c:v>
                </c:pt>
                <c:pt idx="71936">
                  <c:v>-4.0029999999999859</c:v>
                </c:pt>
                <c:pt idx="71937">
                  <c:v>-4.0010000000000048</c:v>
                </c:pt>
                <c:pt idx="71938">
                  <c:v>-3.9989999999999952</c:v>
                </c:pt>
                <c:pt idx="71939">
                  <c:v>-3.9970000000000141</c:v>
                </c:pt>
                <c:pt idx="71940">
                  <c:v>-3.9950000000000045</c:v>
                </c:pt>
                <c:pt idx="71941">
                  <c:v>-3.992999999999995</c:v>
                </c:pt>
                <c:pt idx="71942">
                  <c:v>-3.9910000000000139</c:v>
                </c:pt>
                <c:pt idx="71943">
                  <c:v>-3.9890000000000043</c:v>
                </c:pt>
                <c:pt idx="71944">
                  <c:v>-3.9869999999999948</c:v>
                </c:pt>
                <c:pt idx="71945">
                  <c:v>-3.9850000000000136</c:v>
                </c:pt>
                <c:pt idx="71946">
                  <c:v>-3.9830000000000041</c:v>
                </c:pt>
                <c:pt idx="71947">
                  <c:v>-3.9809999999999945</c:v>
                </c:pt>
                <c:pt idx="71948">
                  <c:v>-3.9790000000000134</c:v>
                </c:pt>
                <c:pt idx="71949">
                  <c:v>-3.9770000000000039</c:v>
                </c:pt>
                <c:pt idx="71950">
                  <c:v>-3.9749999999999943</c:v>
                </c:pt>
                <c:pt idx="71951">
                  <c:v>-3.9730000000000132</c:v>
                </c:pt>
                <c:pt idx="71952">
                  <c:v>-3.9710000000000036</c:v>
                </c:pt>
                <c:pt idx="71953">
                  <c:v>-3.9689999999999941</c:v>
                </c:pt>
                <c:pt idx="71954">
                  <c:v>-3.967000000000013</c:v>
                </c:pt>
                <c:pt idx="71955">
                  <c:v>-3.9650000000000034</c:v>
                </c:pt>
                <c:pt idx="71956">
                  <c:v>-3.9629999999999939</c:v>
                </c:pt>
                <c:pt idx="71957">
                  <c:v>-3.9610000000000127</c:v>
                </c:pt>
                <c:pt idx="71958">
                  <c:v>-3.9590000000000032</c:v>
                </c:pt>
                <c:pt idx="71959">
                  <c:v>-3.9569999999999936</c:v>
                </c:pt>
                <c:pt idx="71960">
                  <c:v>-3.9550000000000125</c:v>
                </c:pt>
                <c:pt idx="71961">
                  <c:v>-3.953000000000003</c:v>
                </c:pt>
                <c:pt idx="71962">
                  <c:v>-3.9509999999999934</c:v>
                </c:pt>
                <c:pt idx="71963">
                  <c:v>-3.9490000000000123</c:v>
                </c:pt>
                <c:pt idx="71964">
                  <c:v>-3.9470000000000027</c:v>
                </c:pt>
                <c:pt idx="71965">
                  <c:v>-3.9449999999999932</c:v>
                </c:pt>
                <c:pt idx="71966">
                  <c:v>-3.9430000000000121</c:v>
                </c:pt>
                <c:pt idx="71967">
                  <c:v>-3.9410000000000025</c:v>
                </c:pt>
                <c:pt idx="71968">
                  <c:v>-3.938999999999993</c:v>
                </c:pt>
                <c:pt idx="71969">
                  <c:v>-3.9370000000000118</c:v>
                </c:pt>
                <c:pt idx="71970">
                  <c:v>-3.9350000000000023</c:v>
                </c:pt>
                <c:pt idx="71971">
                  <c:v>-3.9329999999999927</c:v>
                </c:pt>
                <c:pt idx="71972">
                  <c:v>-3.9310000000000116</c:v>
                </c:pt>
                <c:pt idx="71973">
                  <c:v>-3.929000000000002</c:v>
                </c:pt>
                <c:pt idx="71974">
                  <c:v>-3.9269999999999925</c:v>
                </c:pt>
                <c:pt idx="71975">
                  <c:v>-3.9250000000000114</c:v>
                </c:pt>
                <c:pt idx="71976">
                  <c:v>-3.9230000000000018</c:v>
                </c:pt>
                <c:pt idx="71977">
                  <c:v>-3.9209999999999923</c:v>
                </c:pt>
                <c:pt idx="71978">
                  <c:v>-3.9190000000000111</c:v>
                </c:pt>
                <c:pt idx="71979">
                  <c:v>-3.9170000000000016</c:v>
                </c:pt>
                <c:pt idx="71980">
                  <c:v>-3.914999999999992</c:v>
                </c:pt>
                <c:pt idx="71981">
                  <c:v>-3.9130000000000109</c:v>
                </c:pt>
                <c:pt idx="71982">
                  <c:v>-3.9110000000000014</c:v>
                </c:pt>
                <c:pt idx="71983">
                  <c:v>-3.9089999999999918</c:v>
                </c:pt>
                <c:pt idx="71984">
                  <c:v>-3.9070000000000107</c:v>
                </c:pt>
                <c:pt idx="71985">
                  <c:v>-3.9050000000000011</c:v>
                </c:pt>
                <c:pt idx="71986">
                  <c:v>-3.9029999999999916</c:v>
                </c:pt>
                <c:pt idx="71987">
                  <c:v>-3.9010000000000105</c:v>
                </c:pt>
                <c:pt idx="71988">
                  <c:v>-3.8990000000000009</c:v>
                </c:pt>
                <c:pt idx="71989">
                  <c:v>-3.8969999999999914</c:v>
                </c:pt>
                <c:pt idx="71990">
                  <c:v>-3.8950000000000102</c:v>
                </c:pt>
                <c:pt idx="71991">
                  <c:v>-3.8930000000000007</c:v>
                </c:pt>
                <c:pt idx="71992">
                  <c:v>-3.8909999999999911</c:v>
                </c:pt>
                <c:pt idx="71993">
                  <c:v>-3.88900000000001</c:v>
                </c:pt>
                <c:pt idx="71994">
                  <c:v>-3.8870000000000005</c:v>
                </c:pt>
                <c:pt idx="71995">
                  <c:v>-3.8849999999999909</c:v>
                </c:pt>
                <c:pt idx="71996">
                  <c:v>-3.8830000000000098</c:v>
                </c:pt>
                <c:pt idx="71997">
                  <c:v>-3.8810000000000002</c:v>
                </c:pt>
                <c:pt idx="71998">
                  <c:v>-3.8789999999999907</c:v>
                </c:pt>
                <c:pt idx="71999">
                  <c:v>-3.8770000000000095</c:v>
                </c:pt>
                <c:pt idx="72000">
                  <c:v>-3.875</c:v>
                </c:pt>
                <c:pt idx="72001">
                  <c:v>-3.8729999999999905</c:v>
                </c:pt>
                <c:pt idx="72002">
                  <c:v>-3.8710000000000093</c:v>
                </c:pt>
                <c:pt idx="72003">
                  <c:v>-3.8689999999999998</c:v>
                </c:pt>
                <c:pt idx="72004">
                  <c:v>-3.8669999999999902</c:v>
                </c:pt>
                <c:pt idx="72005">
                  <c:v>-3.8650000000000091</c:v>
                </c:pt>
                <c:pt idx="72006">
                  <c:v>-3.8629999999999995</c:v>
                </c:pt>
                <c:pt idx="72007">
                  <c:v>-3.86099999999999</c:v>
                </c:pt>
                <c:pt idx="72008">
                  <c:v>-3.8590000000000089</c:v>
                </c:pt>
                <c:pt idx="72009">
                  <c:v>-3.8569999999999993</c:v>
                </c:pt>
                <c:pt idx="72010">
                  <c:v>-3.8549999999999898</c:v>
                </c:pt>
                <c:pt idx="72011">
                  <c:v>-3.8530000000000086</c:v>
                </c:pt>
                <c:pt idx="72012">
                  <c:v>-3.8509999999999991</c:v>
                </c:pt>
                <c:pt idx="72013">
                  <c:v>-3.8489999999999895</c:v>
                </c:pt>
                <c:pt idx="72014">
                  <c:v>-3.8470000000000084</c:v>
                </c:pt>
                <c:pt idx="72015">
                  <c:v>-3.8449999999999989</c:v>
                </c:pt>
                <c:pt idx="72016">
                  <c:v>-3.8429999999999893</c:v>
                </c:pt>
                <c:pt idx="72017">
                  <c:v>-3.8410000000000082</c:v>
                </c:pt>
                <c:pt idx="72018">
                  <c:v>-3.8389999999999986</c:v>
                </c:pt>
                <c:pt idx="72019">
                  <c:v>-3.8369999999999891</c:v>
                </c:pt>
                <c:pt idx="72020">
                  <c:v>-3.835000000000008</c:v>
                </c:pt>
                <c:pt idx="72021">
                  <c:v>-3.8329999999999984</c:v>
                </c:pt>
                <c:pt idx="72022">
                  <c:v>-3.8309999999999889</c:v>
                </c:pt>
                <c:pt idx="72023">
                  <c:v>-3.8290000000000077</c:v>
                </c:pt>
                <c:pt idx="72024">
                  <c:v>-3.8269999999999982</c:v>
                </c:pt>
                <c:pt idx="72025">
                  <c:v>-3.8249999999999886</c:v>
                </c:pt>
                <c:pt idx="72026">
                  <c:v>-3.8230000000000075</c:v>
                </c:pt>
                <c:pt idx="72027">
                  <c:v>-3.820999999999998</c:v>
                </c:pt>
                <c:pt idx="72028">
                  <c:v>-3.8189999999999884</c:v>
                </c:pt>
                <c:pt idx="72029">
                  <c:v>-3.8170000000000073</c:v>
                </c:pt>
                <c:pt idx="72030">
                  <c:v>-3.8149999999999977</c:v>
                </c:pt>
                <c:pt idx="72031">
                  <c:v>-3.8129999999999882</c:v>
                </c:pt>
                <c:pt idx="72032">
                  <c:v>-3.811000000000007</c:v>
                </c:pt>
                <c:pt idx="72033">
                  <c:v>-3.8089999999999975</c:v>
                </c:pt>
                <c:pt idx="72034">
                  <c:v>-3.8069999999999879</c:v>
                </c:pt>
                <c:pt idx="72035">
                  <c:v>-3.8050000000000068</c:v>
                </c:pt>
                <c:pt idx="72036">
                  <c:v>-3.8029999999999973</c:v>
                </c:pt>
                <c:pt idx="72037">
                  <c:v>-3.8009999999999877</c:v>
                </c:pt>
                <c:pt idx="72038">
                  <c:v>-3.7990000000000066</c:v>
                </c:pt>
                <c:pt idx="72039">
                  <c:v>-3.796999999999997</c:v>
                </c:pt>
                <c:pt idx="72040">
                  <c:v>-3.7949999999999875</c:v>
                </c:pt>
                <c:pt idx="72041">
                  <c:v>-3.7930000000000064</c:v>
                </c:pt>
                <c:pt idx="72042">
                  <c:v>-3.7909999999999968</c:v>
                </c:pt>
                <c:pt idx="72043">
                  <c:v>-3.7889999999999873</c:v>
                </c:pt>
                <c:pt idx="72044">
                  <c:v>-3.7870000000000061</c:v>
                </c:pt>
                <c:pt idx="72045">
                  <c:v>-3.7849999999999966</c:v>
                </c:pt>
                <c:pt idx="72046">
                  <c:v>-3.782999999999987</c:v>
                </c:pt>
                <c:pt idx="72047">
                  <c:v>-3.7810000000000059</c:v>
                </c:pt>
                <c:pt idx="72048">
                  <c:v>-3.7789999999999964</c:v>
                </c:pt>
                <c:pt idx="72049">
                  <c:v>-3.7769999999999868</c:v>
                </c:pt>
                <c:pt idx="72050">
                  <c:v>-3.7750000000000057</c:v>
                </c:pt>
                <c:pt idx="72051">
                  <c:v>-3.7729999999999961</c:v>
                </c:pt>
                <c:pt idx="72052">
                  <c:v>-3.7709999999999866</c:v>
                </c:pt>
                <c:pt idx="72053">
                  <c:v>-3.7690000000000055</c:v>
                </c:pt>
                <c:pt idx="72054">
                  <c:v>-3.7669999999999959</c:v>
                </c:pt>
                <c:pt idx="72055">
                  <c:v>-3.7649999999999864</c:v>
                </c:pt>
                <c:pt idx="72056">
                  <c:v>-3.7630000000000052</c:v>
                </c:pt>
                <c:pt idx="72057">
                  <c:v>-3.7609999999999957</c:v>
                </c:pt>
                <c:pt idx="72058">
                  <c:v>-3.7589999999999861</c:v>
                </c:pt>
                <c:pt idx="72059">
                  <c:v>-3.757000000000005</c:v>
                </c:pt>
                <c:pt idx="72060">
                  <c:v>-3.7549999999999955</c:v>
                </c:pt>
                <c:pt idx="72061">
                  <c:v>-3.7529999999999859</c:v>
                </c:pt>
                <c:pt idx="72062">
                  <c:v>-3.7510000000000048</c:v>
                </c:pt>
                <c:pt idx="72063">
                  <c:v>-3.7489999999999952</c:v>
                </c:pt>
                <c:pt idx="72064">
                  <c:v>-3.7470000000000141</c:v>
                </c:pt>
                <c:pt idx="72065">
                  <c:v>-3.7450000000000045</c:v>
                </c:pt>
                <c:pt idx="72066">
                  <c:v>-3.742999999999995</c:v>
                </c:pt>
                <c:pt idx="72067">
                  <c:v>-3.7410000000000139</c:v>
                </c:pt>
                <c:pt idx="72068">
                  <c:v>-3.7390000000000043</c:v>
                </c:pt>
                <c:pt idx="72069">
                  <c:v>-3.7369999999999948</c:v>
                </c:pt>
                <c:pt idx="72070">
                  <c:v>-3.7350000000000136</c:v>
                </c:pt>
                <c:pt idx="72071">
                  <c:v>-3.7330000000000041</c:v>
                </c:pt>
                <c:pt idx="72072">
                  <c:v>-3.7309999999999945</c:v>
                </c:pt>
                <c:pt idx="72073">
                  <c:v>-3.7290000000000134</c:v>
                </c:pt>
                <c:pt idx="72074">
                  <c:v>-3.7270000000000039</c:v>
                </c:pt>
                <c:pt idx="72075">
                  <c:v>-3.7249999999999943</c:v>
                </c:pt>
                <c:pt idx="72076">
                  <c:v>-3.7230000000000132</c:v>
                </c:pt>
                <c:pt idx="72077">
                  <c:v>-3.7210000000000036</c:v>
                </c:pt>
                <c:pt idx="72078">
                  <c:v>-3.7189999999999941</c:v>
                </c:pt>
                <c:pt idx="72079">
                  <c:v>-3.717000000000013</c:v>
                </c:pt>
                <c:pt idx="72080">
                  <c:v>-3.7150000000000034</c:v>
                </c:pt>
                <c:pt idx="72081">
                  <c:v>-3.7129999999999939</c:v>
                </c:pt>
                <c:pt idx="72082">
                  <c:v>-3.7110000000000127</c:v>
                </c:pt>
                <c:pt idx="72083">
                  <c:v>-3.7090000000000032</c:v>
                </c:pt>
                <c:pt idx="72084">
                  <c:v>-3.7069999999999936</c:v>
                </c:pt>
                <c:pt idx="72085">
                  <c:v>-3.7050000000000125</c:v>
                </c:pt>
                <c:pt idx="72086">
                  <c:v>-3.703000000000003</c:v>
                </c:pt>
                <c:pt idx="72087">
                  <c:v>-3.7009999999999934</c:v>
                </c:pt>
                <c:pt idx="72088">
                  <c:v>-3.6990000000000123</c:v>
                </c:pt>
                <c:pt idx="72089">
                  <c:v>-3.6970000000000027</c:v>
                </c:pt>
                <c:pt idx="72090">
                  <c:v>-3.6949999999999932</c:v>
                </c:pt>
                <c:pt idx="72091">
                  <c:v>-3.6930000000000121</c:v>
                </c:pt>
                <c:pt idx="72092">
                  <c:v>-3.6910000000000025</c:v>
                </c:pt>
                <c:pt idx="72093">
                  <c:v>-3.688999999999993</c:v>
                </c:pt>
                <c:pt idx="72094">
                  <c:v>-3.6870000000000118</c:v>
                </c:pt>
                <c:pt idx="72095">
                  <c:v>-3.6850000000000023</c:v>
                </c:pt>
                <c:pt idx="72096">
                  <c:v>-3.6829999999999927</c:v>
                </c:pt>
                <c:pt idx="72097">
                  <c:v>-3.6810000000000116</c:v>
                </c:pt>
                <c:pt idx="72098">
                  <c:v>-3.679000000000002</c:v>
                </c:pt>
                <c:pt idx="72099">
                  <c:v>-3.6769999999999925</c:v>
                </c:pt>
                <c:pt idx="72100">
                  <c:v>-3.6750000000000114</c:v>
                </c:pt>
                <c:pt idx="72101">
                  <c:v>-3.6730000000000018</c:v>
                </c:pt>
                <c:pt idx="72102">
                  <c:v>-3.6709999999999923</c:v>
                </c:pt>
                <c:pt idx="72103">
                  <c:v>-3.6690000000000111</c:v>
                </c:pt>
                <c:pt idx="72104">
                  <c:v>-3.6670000000000016</c:v>
                </c:pt>
                <c:pt idx="72105">
                  <c:v>-3.664999999999992</c:v>
                </c:pt>
                <c:pt idx="72106">
                  <c:v>-3.6630000000000109</c:v>
                </c:pt>
                <c:pt idx="72107">
                  <c:v>-3.6610000000000014</c:v>
                </c:pt>
                <c:pt idx="72108">
                  <c:v>-3.6589999999999918</c:v>
                </c:pt>
                <c:pt idx="72109">
                  <c:v>-3.6570000000000107</c:v>
                </c:pt>
                <c:pt idx="72110">
                  <c:v>-3.6550000000000011</c:v>
                </c:pt>
                <c:pt idx="72111">
                  <c:v>-3.6529999999999916</c:v>
                </c:pt>
                <c:pt idx="72112">
                  <c:v>-3.6510000000000105</c:v>
                </c:pt>
                <c:pt idx="72113">
                  <c:v>-3.6490000000000009</c:v>
                </c:pt>
                <c:pt idx="72114">
                  <c:v>-3.6469999999999914</c:v>
                </c:pt>
                <c:pt idx="72115">
                  <c:v>-3.6450000000000102</c:v>
                </c:pt>
                <c:pt idx="72116">
                  <c:v>-3.6430000000000007</c:v>
                </c:pt>
                <c:pt idx="72117">
                  <c:v>-3.6409999999999911</c:v>
                </c:pt>
                <c:pt idx="72118">
                  <c:v>-3.63900000000001</c:v>
                </c:pt>
                <c:pt idx="72119">
                  <c:v>-3.6370000000000005</c:v>
                </c:pt>
                <c:pt idx="72120">
                  <c:v>-3.6349999999999909</c:v>
                </c:pt>
                <c:pt idx="72121">
                  <c:v>-3.6330000000000098</c:v>
                </c:pt>
                <c:pt idx="72122">
                  <c:v>-3.6310000000000002</c:v>
                </c:pt>
                <c:pt idx="72123">
                  <c:v>-3.6289999999999907</c:v>
                </c:pt>
                <c:pt idx="72124">
                  <c:v>-3.6270000000000095</c:v>
                </c:pt>
                <c:pt idx="72125">
                  <c:v>-3.625</c:v>
                </c:pt>
                <c:pt idx="72126">
                  <c:v>-3.6229999999999905</c:v>
                </c:pt>
                <c:pt idx="72127">
                  <c:v>-3.6210000000000093</c:v>
                </c:pt>
                <c:pt idx="72128">
                  <c:v>-3.6189999999999998</c:v>
                </c:pt>
                <c:pt idx="72129">
                  <c:v>-3.6169999999999902</c:v>
                </c:pt>
                <c:pt idx="72130">
                  <c:v>-3.6150000000000091</c:v>
                </c:pt>
                <c:pt idx="72131">
                  <c:v>-3.6129999999999995</c:v>
                </c:pt>
                <c:pt idx="72132">
                  <c:v>-3.61099999999999</c:v>
                </c:pt>
                <c:pt idx="72133">
                  <c:v>-3.6090000000000089</c:v>
                </c:pt>
                <c:pt idx="72134">
                  <c:v>-3.6069999999999993</c:v>
                </c:pt>
                <c:pt idx="72135">
                  <c:v>-3.6049999999999898</c:v>
                </c:pt>
                <c:pt idx="72136">
                  <c:v>-3.6030000000000086</c:v>
                </c:pt>
                <c:pt idx="72137">
                  <c:v>-3.6009999999999991</c:v>
                </c:pt>
                <c:pt idx="72138">
                  <c:v>-3.5989999999999895</c:v>
                </c:pt>
                <c:pt idx="72139">
                  <c:v>-3.5970000000000084</c:v>
                </c:pt>
                <c:pt idx="72140">
                  <c:v>-3.5949999999999989</c:v>
                </c:pt>
                <c:pt idx="72141">
                  <c:v>-3.5929999999999893</c:v>
                </c:pt>
                <c:pt idx="72142">
                  <c:v>-3.5910000000000082</c:v>
                </c:pt>
                <c:pt idx="72143">
                  <c:v>-3.5889999999999986</c:v>
                </c:pt>
                <c:pt idx="72144">
                  <c:v>-3.5869999999999891</c:v>
                </c:pt>
                <c:pt idx="72145">
                  <c:v>-3.585000000000008</c:v>
                </c:pt>
                <c:pt idx="72146">
                  <c:v>-3.5829999999999984</c:v>
                </c:pt>
                <c:pt idx="72147">
                  <c:v>-3.5809999999999889</c:v>
                </c:pt>
                <c:pt idx="72148">
                  <c:v>-3.5790000000000077</c:v>
                </c:pt>
                <c:pt idx="72149">
                  <c:v>-3.5769999999999982</c:v>
                </c:pt>
                <c:pt idx="72150">
                  <c:v>-3.5749999999999886</c:v>
                </c:pt>
                <c:pt idx="72151">
                  <c:v>-3.5730000000000075</c:v>
                </c:pt>
                <c:pt idx="72152">
                  <c:v>-3.570999999999998</c:v>
                </c:pt>
                <c:pt idx="72153">
                  <c:v>-3.5689999999999884</c:v>
                </c:pt>
                <c:pt idx="72154">
                  <c:v>-3.5670000000000073</c:v>
                </c:pt>
                <c:pt idx="72155">
                  <c:v>-3.5649999999999977</c:v>
                </c:pt>
                <c:pt idx="72156">
                  <c:v>-3.5629999999999882</c:v>
                </c:pt>
                <c:pt idx="72157">
                  <c:v>-3.561000000000007</c:v>
                </c:pt>
                <c:pt idx="72158">
                  <c:v>-3.5589999999999975</c:v>
                </c:pt>
                <c:pt idx="72159">
                  <c:v>-3.5569999999999879</c:v>
                </c:pt>
                <c:pt idx="72160">
                  <c:v>-3.5550000000000068</c:v>
                </c:pt>
                <c:pt idx="72161">
                  <c:v>-3.5529999999999973</c:v>
                </c:pt>
                <c:pt idx="72162">
                  <c:v>-3.5509999999999877</c:v>
                </c:pt>
                <c:pt idx="72163">
                  <c:v>-3.5490000000000066</c:v>
                </c:pt>
                <c:pt idx="72164">
                  <c:v>-3.546999999999997</c:v>
                </c:pt>
                <c:pt idx="72165">
                  <c:v>-3.5449999999999875</c:v>
                </c:pt>
                <c:pt idx="72166">
                  <c:v>-3.5430000000000064</c:v>
                </c:pt>
                <c:pt idx="72167">
                  <c:v>-3.5409999999999968</c:v>
                </c:pt>
                <c:pt idx="72168">
                  <c:v>-3.5389999999999873</c:v>
                </c:pt>
                <c:pt idx="72169">
                  <c:v>-3.5370000000000061</c:v>
                </c:pt>
                <c:pt idx="72170">
                  <c:v>-3.5349999999999966</c:v>
                </c:pt>
                <c:pt idx="72171">
                  <c:v>-3.532999999999987</c:v>
                </c:pt>
                <c:pt idx="72172">
                  <c:v>-3.5310000000000059</c:v>
                </c:pt>
                <c:pt idx="72173">
                  <c:v>-3.5289999999999964</c:v>
                </c:pt>
                <c:pt idx="72174">
                  <c:v>-3.5269999999999868</c:v>
                </c:pt>
                <c:pt idx="72175">
                  <c:v>-3.5250000000000057</c:v>
                </c:pt>
                <c:pt idx="72176">
                  <c:v>-3.5229999999999961</c:v>
                </c:pt>
                <c:pt idx="72177">
                  <c:v>-3.5209999999999866</c:v>
                </c:pt>
                <c:pt idx="72178">
                  <c:v>-3.5190000000000055</c:v>
                </c:pt>
                <c:pt idx="72179">
                  <c:v>-3.5169999999999959</c:v>
                </c:pt>
                <c:pt idx="72180">
                  <c:v>-3.5149999999999864</c:v>
                </c:pt>
                <c:pt idx="72181">
                  <c:v>-3.5130000000000052</c:v>
                </c:pt>
                <c:pt idx="72182">
                  <c:v>-3.5109999999999957</c:v>
                </c:pt>
                <c:pt idx="72183">
                  <c:v>-3.5089999999999861</c:v>
                </c:pt>
                <c:pt idx="72184">
                  <c:v>-3.507000000000005</c:v>
                </c:pt>
                <c:pt idx="72185">
                  <c:v>-3.5049999999999955</c:v>
                </c:pt>
                <c:pt idx="72186">
                  <c:v>-3.5029999999999859</c:v>
                </c:pt>
                <c:pt idx="72187">
                  <c:v>-3.5010000000000048</c:v>
                </c:pt>
                <c:pt idx="72188">
                  <c:v>-3.4989999999999952</c:v>
                </c:pt>
                <c:pt idx="72189">
                  <c:v>-3.4970000000000141</c:v>
                </c:pt>
                <c:pt idx="72190">
                  <c:v>-3.4950000000000045</c:v>
                </c:pt>
                <c:pt idx="72191">
                  <c:v>-3.492999999999995</c:v>
                </c:pt>
                <c:pt idx="72192">
                  <c:v>-3.4910000000000139</c:v>
                </c:pt>
                <c:pt idx="72193">
                  <c:v>-3.4890000000000043</c:v>
                </c:pt>
                <c:pt idx="72194">
                  <c:v>-3.4869999999999948</c:v>
                </c:pt>
                <c:pt idx="72195">
                  <c:v>-3.4850000000000136</c:v>
                </c:pt>
                <c:pt idx="72196">
                  <c:v>-3.4830000000000041</c:v>
                </c:pt>
                <c:pt idx="72197">
                  <c:v>-3.4809999999999945</c:v>
                </c:pt>
                <c:pt idx="72198">
                  <c:v>-3.4790000000000134</c:v>
                </c:pt>
                <c:pt idx="72199">
                  <c:v>-3.4770000000000039</c:v>
                </c:pt>
                <c:pt idx="72200">
                  <c:v>-3.4749999999999943</c:v>
                </c:pt>
                <c:pt idx="72201">
                  <c:v>-3.4730000000000132</c:v>
                </c:pt>
                <c:pt idx="72202">
                  <c:v>-3.4710000000000036</c:v>
                </c:pt>
                <c:pt idx="72203">
                  <c:v>-3.4689999999999941</c:v>
                </c:pt>
                <c:pt idx="72204">
                  <c:v>-3.467000000000013</c:v>
                </c:pt>
                <c:pt idx="72205">
                  <c:v>-3.4650000000000034</c:v>
                </c:pt>
                <c:pt idx="72206">
                  <c:v>-3.4629999999999939</c:v>
                </c:pt>
                <c:pt idx="72207">
                  <c:v>-3.4610000000000127</c:v>
                </c:pt>
                <c:pt idx="72208">
                  <c:v>-3.4590000000000032</c:v>
                </c:pt>
                <c:pt idx="72209">
                  <c:v>-3.4569999999999936</c:v>
                </c:pt>
                <c:pt idx="72210">
                  <c:v>-3.4550000000000125</c:v>
                </c:pt>
                <c:pt idx="72211">
                  <c:v>-3.453000000000003</c:v>
                </c:pt>
                <c:pt idx="72212">
                  <c:v>-3.4509999999999934</c:v>
                </c:pt>
                <c:pt idx="72213">
                  <c:v>-3.4490000000000123</c:v>
                </c:pt>
                <c:pt idx="72214">
                  <c:v>-3.4470000000000027</c:v>
                </c:pt>
                <c:pt idx="72215">
                  <c:v>-3.4449999999999932</c:v>
                </c:pt>
                <c:pt idx="72216">
                  <c:v>-3.4430000000000121</c:v>
                </c:pt>
                <c:pt idx="72217">
                  <c:v>-3.4410000000000025</c:v>
                </c:pt>
                <c:pt idx="72218">
                  <c:v>-3.438999999999993</c:v>
                </c:pt>
                <c:pt idx="72219">
                  <c:v>-3.4370000000000118</c:v>
                </c:pt>
                <c:pt idx="72220">
                  <c:v>-3.4350000000000023</c:v>
                </c:pt>
                <c:pt idx="72221">
                  <c:v>-3.4329999999999927</c:v>
                </c:pt>
                <c:pt idx="72222">
                  <c:v>-3.4310000000000116</c:v>
                </c:pt>
                <c:pt idx="72223">
                  <c:v>-3.429000000000002</c:v>
                </c:pt>
                <c:pt idx="72224">
                  <c:v>-3.4269999999999925</c:v>
                </c:pt>
                <c:pt idx="72225">
                  <c:v>-3.4250000000000114</c:v>
                </c:pt>
                <c:pt idx="72226">
                  <c:v>-3.4230000000000018</c:v>
                </c:pt>
                <c:pt idx="72227">
                  <c:v>-3.4209999999999923</c:v>
                </c:pt>
                <c:pt idx="72228">
                  <c:v>-3.4190000000000111</c:v>
                </c:pt>
                <c:pt idx="72229">
                  <c:v>-3.4170000000000016</c:v>
                </c:pt>
                <c:pt idx="72230">
                  <c:v>-3.414999999999992</c:v>
                </c:pt>
                <c:pt idx="72231">
                  <c:v>-3.4130000000000109</c:v>
                </c:pt>
                <c:pt idx="72232">
                  <c:v>-3.4110000000000014</c:v>
                </c:pt>
                <c:pt idx="72233">
                  <c:v>-3.4089999999999918</c:v>
                </c:pt>
                <c:pt idx="72234">
                  <c:v>-3.4070000000000107</c:v>
                </c:pt>
                <c:pt idx="72235">
                  <c:v>-3.4050000000000011</c:v>
                </c:pt>
                <c:pt idx="72236">
                  <c:v>-3.4029999999999916</c:v>
                </c:pt>
                <c:pt idx="72237">
                  <c:v>-3.4010000000000105</c:v>
                </c:pt>
                <c:pt idx="72238">
                  <c:v>-3.3990000000000009</c:v>
                </c:pt>
                <c:pt idx="72239">
                  <c:v>-3.3969999999999914</c:v>
                </c:pt>
                <c:pt idx="72240">
                  <c:v>-3.3950000000000102</c:v>
                </c:pt>
                <c:pt idx="72241">
                  <c:v>-3.3930000000000007</c:v>
                </c:pt>
                <c:pt idx="72242">
                  <c:v>-3.3909999999999911</c:v>
                </c:pt>
                <c:pt idx="72243">
                  <c:v>-3.38900000000001</c:v>
                </c:pt>
                <c:pt idx="72244">
                  <c:v>-3.3870000000000005</c:v>
                </c:pt>
                <c:pt idx="72245">
                  <c:v>-3.3849999999999909</c:v>
                </c:pt>
                <c:pt idx="72246">
                  <c:v>-3.3830000000000098</c:v>
                </c:pt>
                <c:pt idx="72247">
                  <c:v>-3.3810000000000002</c:v>
                </c:pt>
                <c:pt idx="72248">
                  <c:v>-3.3789999999999907</c:v>
                </c:pt>
                <c:pt idx="72249">
                  <c:v>-3.3770000000000095</c:v>
                </c:pt>
                <c:pt idx="72250">
                  <c:v>-3.375</c:v>
                </c:pt>
                <c:pt idx="72251">
                  <c:v>-3.3729999999999905</c:v>
                </c:pt>
                <c:pt idx="72252">
                  <c:v>-3.3710000000000093</c:v>
                </c:pt>
                <c:pt idx="72253">
                  <c:v>-3.3689999999999998</c:v>
                </c:pt>
                <c:pt idx="72254">
                  <c:v>-3.3669999999999902</c:v>
                </c:pt>
                <c:pt idx="72255">
                  <c:v>-3.3650000000000091</c:v>
                </c:pt>
                <c:pt idx="72256">
                  <c:v>-3.3629999999999995</c:v>
                </c:pt>
                <c:pt idx="72257">
                  <c:v>-3.36099999999999</c:v>
                </c:pt>
                <c:pt idx="72258">
                  <c:v>-3.3590000000000089</c:v>
                </c:pt>
                <c:pt idx="72259">
                  <c:v>-3.3569999999999993</c:v>
                </c:pt>
                <c:pt idx="72260">
                  <c:v>-3.3549999999999898</c:v>
                </c:pt>
                <c:pt idx="72261">
                  <c:v>-3.3530000000000086</c:v>
                </c:pt>
                <c:pt idx="72262">
                  <c:v>-3.3509999999999991</c:v>
                </c:pt>
                <c:pt idx="72263">
                  <c:v>-3.3489999999999895</c:v>
                </c:pt>
                <c:pt idx="72264">
                  <c:v>-3.3470000000000084</c:v>
                </c:pt>
                <c:pt idx="72265">
                  <c:v>-3.3449999999999989</c:v>
                </c:pt>
                <c:pt idx="72266">
                  <c:v>-3.3429999999999893</c:v>
                </c:pt>
                <c:pt idx="72267">
                  <c:v>-3.3410000000000082</c:v>
                </c:pt>
                <c:pt idx="72268">
                  <c:v>-3.3389999999999986</c:v>
                </c:pt>
                <c:pt idx="72269">
                  <c:v>-3.3369999999999891</c:v>
                </c:pt>
                <c:pt idx="72270">
                  <c:v>-3.335000000000008</c:v>
                </c:pt>
                <c:pt idx="72271">
                  <c:v>-3.3329999999999984</c:v>
                </c:pt>
                <c:pt idx="72272">
                  <c:v>-3.3309999999999889</c:v>
                </c:pt>
                <c:pt idx="72273">
                  <c:v>-3.3290000000000077</c:v>
                </c:pt>
                <c:pt idx="72274">
                  <c:v>-3.3269999999999982</c:v>
                </c:pt>
                <c:pt idx="72275">
                  <c:v>-3.3249999999999886</c:v>
                </c:pt>
                <c:pt idx="72276">
                  <c:v>-3.3230000000000075</c:v>
                </c:pt>
                <c:pt idx="72277">
                  <c:v>-3.320999999999998</c:v>
                </c:pt>
                <c:pt idx="72278">
                  <c:v>-3.3189999999999884</c:v>
                </c:pt>
                <c:pt idx="72279">
                  <c:v>-3.3170000000000073</c:v>
                </c:pt>
                <c:pt idx="72280">
                  <c:v>-3.3149999999999977</c:v>
                </c:pt>
                <c:pt idx="72281">
                  <c:v>-3.3129999999999882</c:v>
                </c:pt>
                <c:pt idx="72282">
                  <c:v>-3.311000000000007</c:v>
                </c:pt>
                <c:pt idx="72283">
                  <c:v>-3.3089999999999975</c:v>
                </c:pt>
                <c:pt idx="72284">
                  <c:v>-3.3069999999999879</c:v>
                </c:pt>
                <c:pt idx="72285">
                  <c:v>-3.3050000000000068</c:v>
                </c:pt>
                <c:pt idx="72286">
                  <c:v>-3.3029999999999973</c:v>
                </c:pt>
                <c:pt idx="72287">
                  <c:v>-3.3009999999999877</c:v>
                </c:pt>
                <c:pt idx="72288">
                  <c:v>-3.2990000000000066</c:v>
                </c:pt>
                <c:pt idx="72289">
                  <c:v>-3.296999999999997</c:v>
                </c:pt>
                <c:pt idx="72290">
                  <c:v>-3.2949999999999875</c:v>
                </c:pt>
                <c:pt idx="72291">
                  <c:v>-3.2930000000000064</c:v>
                </c:pt>
                <c:pt idx="72292">
                  <c:v>-3.2909999999999968</c:v>
                </c:pt>
                <c:pt idx="72293">
                  <c:v>-3.2889999999999873</c:v>
                </c:pt>
                <c:pt idx="72294">
                  <c:v>-3.2870000000000061</c:v>
                </c:pt>
                <c:pt idx="72295">
                  <c:v>-3.2849999999999966</c:v>
                </c:pt>
                <c:pt idx="72296">
                  <c:v>-3.282999999999987</c:v>
                </c:pt>
                <c:pt idx="72297">
                  <c:v>-3.2810000000000059</c:v>
                </c:pt>
                <c:pt idx="72298">
                  <c:v>-3.2789999999999964</c:v>
                </c:pt>
                <c:pt idx="72299">
                  <c:v>-3.2769999999999868</c:v>
                </c:pt>
                <c:pt idx="72300">
                  <c:v>-3.2750000000000057</c:v>
                </c:pt>
                <c:pt idx="72301">
                  <c:v>-3.2729999999999961</c:v>
                </c:pt>
                <c:pt idx="72302">
                  <c:v>-3.2709999999999866</c:v>
                </c:pt>
                <c:pt idx="72303">
                  <c:v>-3.2690000000000055</c:v>
                </c:pt>
                <c:pt idx="72304">
                  <c:v>-3.2669999999999959</c:v>
                </c:pt>
                <c:pt idx="72305">
                  <c:v>-3.2649999999999864</c:v>
                </c:pt>
                <c:pt idx="72306">
                  <c:v>-3.2630000000000052</c:v>
                </c:pt>
                <c:pt idx="72307">
                  <c:v>-3.2609999999999957</c:v>
                </c:pt>
                <c:pt idx="72308">
                  <c:v>-3.2589999999999861</c:v>
                </c:pt>
                <c:pt idx="72309">
                  <c:v>-3.257000000000005</c:v>
                </c:pt>
                <c:pt idx="72310">
                  <c:v>-3.2549999999999955</c:v>
                </c:pt>
                <c:pt idx="72311">
                  <c:v>-3.2529999999999859</c:v>
                </c:pt>
                <c:pt idx="72312">
                  <c:v>-3.2510000000000048</c:v>
                </c:pt>
                <c:pt idx="72313">
                  <c:v>-3.2489999999999952</c:v>
                </c:pt>
                <c:pt idx="72314">
                  <c:v>-3.2470000000000141</c:v>
                </c:pt>
                <c:pt idx="72315">
                  <c:v>-3.2450000000000045</c:v>
                </c:pt>
                <c:pt idx="72316">
                  <c:v>-3.242999999999995</c:v>
                </c:pt>
                <c:pt idx="72317">
                  <c:v>-3.2410000000000139</c:v>
                </c:pt>
                <c:pt idx="72318">
                  <c:v>-3.2390000000000043</c:v>
                </c:pt>
                <c:pt idx="72319">
                  <c:v>-3.2369999999999948</c:v>
                </c:pt>
                <c:pt idx="72320">
                  <c:v>-3.2350000000000136</c:v>
                </c:pt>
                <c:pt idx="72321">
                  <c:v>-3.2330000000000041</c:v>
                </c:pt>
                <c:pt idx="72322">
                  <c:v>-3.2309999999999945</c:v>
                </c:pt>
                <c:pt idx="72323">
                  <c:v>-3.2290000000000134</c:v>
                </c:pt>
                <c:pt idx="72324">
                  <c:v>-3.2270000000000039</c:v>
                </c:pt>
                <c:pt idx="72325">
                  <c:v>-3.2249999999999943</c:v>
                </c:pt>
                <c:pt idx="72326">
                  <c:v>-3.2230000000000132</c:v>
                </c:pt>
                <c:pt idx="72327">
                  <c:v>-3.2210000000000036</c:v>
                </c:pt>
                <c:pt idx="72328">
                  <c:v>-3.2189999999999941</c:v>
                </c:pt>
                <c:pt idx="72329">
                  <c:v>-3.217000000000013</c:v>
                </c:pt>
                <c:pt idx="72330">
                  <c:v>-3.2150000000000034</c:v>
                </c:pt>
                <c:pt idx="72331">
                  <c:v>-3.2129999999999939</c:v>
                </c:pt>
                <c:pt idx="72332">
                  <c:v>-3.2110000000000127</c:v>
                </c:pt>
                <c:pt idx="72333">
                  <c:v>-3.2090000000000032</c:v>
                </c:pt>
                <c:pt idx="72334">
                  <c:v>-3.2069999999999936</c:v>
                </c:pt>
                <c:pt idx="72335">
                  <c:v>-3.2050000000000125</c:v>
                </c:pt>
                <c:pt idx="72336">
                  <c:v>-3.203000000000003</c:v>
                </c:pt>
                <c:pt idx="72337">
                  <c:v>-3.2009999999999934</c:v>
                </c:pt>
                <c:pt idx="72338">
                  <c:v>-3.1990000000000123</c:v>
                </c:pt>
                <c:pt idx="72339">
                  <c:v>-3.1970000000000027</c:v>
                </c:pt>
                <c:pt idx="72340">
                  <c:v>-3.1949999999999932</c:v>
                </c:pt>
                <c:pt idx="72341">
                  <c:v>-3.1930000000000121</c:v>
                </c:pt>
                <c:pt idx="72342">
                  <c:v>-3.1910000000000025</c:v>
                </c:pt>
                <c:pt idx="72343">
                  <c:v>-3.188999999999993</c:v>
                </c:pt>
                <c:pt idx="72344">
                  <c:v>-3.1870000000000118</c:v>
                </c:pt>
                <c:pt idx="72345">
                  <c:v>-3.1850000000000023</c:v>
                </c:pt>
                <c:pt idx="72346">
                  <c:v>-3.1829999999999927</c:v>
                </c:pt>
                <c:pt idx="72347">
                  <c:v>-3.1810000000000116</c:v>
                </c:pt>
                <c:pt idx="72348">
                  <c:v>-3.179000000000002</c:v>
                </c:pt>
                <c:pt idx="72349">
                  <c:v>-3.1769999999999925</c:v>
                </c:pt>
                <c:pt idx="72350">
                  <c:v>-3.1750000000000114</c:v>
                </c:pt>
                <c:pt idx="72351">
                  <c:v>-3.1730000000000018</c:v>
                </c:pt>
                <c:pt idx="72352">
                  <c:v>-3.1709999999999923</c:v>
                </c:pt>
                <c:pt idx="72353">
                  <c:v>-3.1690000000000111</c:v>
                </c:pt>
                <c:pt idx="72354">
                  <c:v>-3.1670000000000016</c:v>
                </c:pt>
                <c:pt idx="72355">
                  <c:v>-3.164999999999992</c:v>
                </c:pt>
                <c:pt idx="72356">
                  <c:v>-3.1630000000000109</c:v>
                </c:pt>
                <c:pt idx="72357">
                  <c:v>-3.1610000000000014</c:v>
                </c:pt>
                <c:pt idx="72358">
                  <c:v>-3.1589999999999918</c:v>
                </c:pt>
                <c:pt idx="72359">
                  <c:v>-3.1570000000000107</c:v>
                </c:pt>
                <c:pt idx="72360">
                  <c:v>-3.1550000000000011</c:v>
                </c:pt>
                <c:pt idx="72361">
                  <c:v>-3.1529999999999916</c:v>
                </c:pt>
                <c:pt idx="72362">
                  <c:v>-3.1510000000000105</c:v>
                </c:pt>
                <c:pt idx="72363">
                  <c:v>-3.1490000000000009</c:v>
                </c:pt>
                <c:pt idx="72364">
                  <c:v>-3.1469999999999914</c:v>
                </c:pt>
                <c:pt idx="72365">
                  <c:v>-3.1450000000000102</c:v>
                </c:pt>
                <c:pt idx="72366">
                  <c:v>-3.1430000000000007</c:v>
                </c:pt>
                <c:pt idx="72367">
                  <c:v>-3.1409999999999911</c:v>
                </c:pt>
                <c:pt idx="72368">
                  <c:v>-3.13900000000001</c:v>
                </c:pt>
                <c:pt idx="72369">
                  <c:v>-3.1370000000000005</c:v>
                </c:pt>
                <c:pt idx="72370">
                  <c:v>-3.1349999999999909</c:v>
                </c:pt>
                <c:pt idx="72371">
                  <c:v>-3.1330000000000098</c:v>
                </c:pt>
                <c:pt idx="72372">
                  <c:v>-3.1310000000000002</c:v>
                </c:pt>
                <c:pt idx="72373">
                  <c:v>-3.1289999999999907</c:v>
                </c:pt>
                <c:pt idx="72374">
                  <c:v>-3.1270000000000095</c:v>
                </c:pt>
                <c:pt idx="72375">
                  <c:v>-3.125</c:v>
                </c:pt>
                <c:pt idx="72376">
                  <c:v>-3.1229999999999905</c:v>
                </c:pt>
                <c:pt idx="72377">
                  <c:v>-3.1210000000000093</c:v>
                </c:pt>
                <c:pt idx="72378">
                  <c:v>-3.1189999999999998</c:v>
                </c:pt>
                <c:pt idx="72379">
                  <c:v>-3.1169999999999902</c:v>
                </c:pt>
                <c:pt idx="72380">
                  <c:v>-3.1150000000000091</c:v>
                </c:pt>
                <c:pt idx="72381">
                  <c:v>-3.1129999999999995</c:v>
                </c:pt>
                <c:pt idx="72382">
                  <c:v>-3.11099999999999</c:v>
                </c:pt>
                <c:pt idx="72383">
                  <c:v>-3.1090000000000089</c:v>
                </c:pt>
                <c:pt idx="72384">
                  <c:v>-3.1069999999999993</c:v>
                </c:pt>
                <c:pt idx="72385">
                  <c:v>-3.1049999999999898</c:v>
                </c:pt>
                <c:pt idx="72386">
                  <c:v>-3.1030000000000086</c:v>
                </c:pt>
                <c:pt idx="72387">
                  <c:v>-3.1009999999999991</c:v>
                </c:pt>
                <c:pt idx="72388">
                  <c:v>-3.0989999999999895</c:v>
                </c:pt>
                <c:pt idx="72389">
                  <c:v>-3.0970000000000084</c:v>
                </c:pt>
                <c:pt idx="72390">
                  <c:v>-3.0949999999999989</c:v>
                </c:pt>
                <c:pt idx="72391">
                  <c:v>-3.0929999999999893</c:v>
                </c:pt>
                <c:pt idx="72392">
                  <c:v>-3.0910000000000082</c:v>
                </c:pt>
                <c:pt idx="72393">
                  <c:v>-3.0889999999999986</c:v>
                </c:pt>
                <c:pt idx="72394">
                  <c:v>-3.0869999999999891</c:v>
                </c:pt>
                <c:pt idx="72395">
                  <c:v>-3.085000000000008</c:v>
                </c:pt>
                <c:pt idx="72396">
                  <c:v>-3.0829999999999984</c:v>
                </c:pt>
                <c:pt idx="72397">
                  <c:v>-3.0809999999999889</c:v>
                </c:pt>
                <c:pt idx="72398">
                  <c:v>-3.0790000000000077</c:v>
                </c:pt>
                <c:pt idx="72399">
                  <c:v>-3.0769999999999982</c:v>
                </c:pt>
                <c:pt idx="72400">
                  <c:v>-3.0749999999999886</c:v>
                </c:pt>
                <c:pt idx="72401">
                  <c:v>-3.0730000000000075</c:v>
                </c:pt>
                <c:pt idx="72402">
                  <c:v>-3.070999999999998</c:v>
                </c:pt>
                <c:pt idx="72403">
                  <c:v>-3.0689999999999884</c:v>
                </c:pt>
                <c:pt idx="72404">
                  <c:v>-3.0670000000000073</c:v>
                </c:pt>
                <c:pt idx="72405">
                  <c:v>-3.0649999999999977</c:v>
                </c:pt>
                <c:pt idx="72406">
                  <c:v>-3.0629999999999882</c:v>
                </c:pt>
                <c:pt idx="72407">
                  <c:v>-3.061000000000007</c:v>
                </c:pt>
                <c:pt idx="72408">
                  <c:v>-3.0589999999999975</c:v>
                </c:pt>
                <c:pt idx="72409">
                  <c:v>-3.0569999999999879</c:v>
                </c:pt>
                <c:pt idx="72410">
                  <c:v>-3.0550000000000068</c:v>
                </c:pt>
                <c:pt idx="72411">
                  <c:v>-3.0529999999999973</c:v>
                </c:pt>
                <c:pt idx="72412">
                  <c:v>-3.0509999999999877</c:v>
                </c:pt>
                <c:pt idx="72413">
                  <c:v>-3.0490000000000066</c:v>
                </c:pt>
                <c:pt idx="72414">
                  <c:v>-3.046999999999997</c:v>
                </c:pt>
                <c:pt idx="72415">
                  <c:v>-3.0449999999999875</c:v>
                </c:pt>
                <c:pt idx="72416">
                  <c:v>-3.0430000000000064</c:v>
                </c:pt>
                <c:pt idx="72417">
                  <c:v>-3.0409999999999968</c:v>
                </c:pt>
                <c:pt idx="72418">
                  <c:v>-3.0389999999999873</c:v>
                </c:pt>
                <c:pt idx="72419">
                  <c:v>-3.0370000000000061</c:v>
                </c:pt>
                <c:pt idx="72420">
                  <c:v>-3.0349999999999966</c:v>
                </c:pt>
                <c:pt idx="72421">
                  <c:v>-3.032999999999987</c:v>
                </c:pt>
                <c:pt idx="72422">
                  <c:v>-3.0310000000000059</c:v>
                </c:pt>
                <c:pt idx="72423">
                  <c:v>-3.0289999999999964</c:v>
                </c:pt>
                <c:pt idx="72424">
                  <c:v>-3.0269999999999868</c:v>
                </c:pt>
                <c:pt idx="72425">
                  <c:v>-3.0250000000000057</c:v>
                </c:pt>
                <c:pt idx="72426">
                  <c:v>-3.0229999999999961</c:v>
                </c:pt>
                <c:pt idx="72427">
                  <c:v>-3.0209999999999866</c:v>
                </c:pt>
                <c:pt idx="72428">
                  <c:v>-3.0190000000000055</c:v>
                </c:pt>
                <c:pt idx="72429">
                  <c:v>-3.0169999999999959</c:v>
                </c:pt>
                <c:pt idx="72430">
                  <c:v>-3.0149999999999864</c:v>
                </c:pt>
                <c:pt idx="72431">
                  <c:v>-3.0130000000000052</c:v>
                </c:pt>
                <c:pt idx="72432">
                  <c:v>-3.0109999999999957</c:v>
                </c:pt>
                <c:pt idx="72433">
                  <c:v>-3.0089999999999861</c:v>
                </c:pt>
                <c:pt idx="72434">
                  <c:v>-3.007000000000005</c:v>
                </c:pt>
                <c:pt idx="72435">
                  <c:v>-3.0049999999999955</c:v>
                </c:pt>
                <c:pt idx="72436">
                  <c:v>-3.0029999999999859</c:v>
                </c:pt>
                <c:pt idx="72437">
                  <c:v>-3.0010000000000048</c:v>
                </c:pt>
                <c:pt idx="72438">
                  <c:v>-2.9989999999999952</c:v>
                </c:pt>
                <c:pt idx="72439">
                  <c:v>-2.9970000000000141</c:v>
                </c:pt>
                <c:pt idx="72440">
                  <c:v>-2.9950000000000045</c:v>
                </c:pt>
                <c:pt idx="72441">
                  <c:v>-2.992999999999995</c:v>
                </c:pt>
                <c:pt idx="72442">
                  <c:v>-2.9910000000000139</c:v>
                </c:pt>
                <c:pt idx="72443">
                  <c:v>-2.9890000000000043</c:v>
                </c:pt>
                <c:pt idx="72444">
                  <c:v>-2.9869999999999948</c:v>
                </c:pt>
                <c:pt idx="72445">
                  <c:v>-2.9850000000000136</c:v>
                </c:pt>
                <c:pt idx="72446">
                  <c:v>-2.9830000000000041</c:v>
                </c:pt>
                <c:pt idx="72447">
                  <c:v>-2.9809999999999945</c:v>
                </c:pt>
                <c:pt idx="72448">
                  <c:v>-2.9790000000000134</c:v>
                </c:pt>
                <c:pt idx="72449">
                  <c:v>-2.9770000000000039</c:v>
                </c:pt>
                <c:pt idx="72450">
                  <c:v>-2.9749999999999943</c:v>
                </c:pt>
                <c:pt idx="72451">
                  <c:v>-2.9730000000000132</c:v>
                </c:pt>
                <c:pt idx="72452">
                  <c:v>-2.9710000000000036</c:v>
                </c:pt>
                <c:pt idx="72453">
                  <c:v>-2.9689999999999941</c:v>
                </c:pt>
                <c:pt idx="72454">
                  <c:v>-2.967000000000013</c:v>
                </c:pt>
                <c:pt idx="72455">
                  <c:v>-2.9650000000000034</c:v>
                </c:pt>
                <c:pt idx="72456">
                  <c:v>-2.9629999999999939</c:v>
                </c:pt>
                <c:pt idx="72457">
                  <c:v>-2.9610000000000127</c:v>
                </c:pt>
                <c:pt idx="72458">
                  <c:v>-2.9590000000000032</c:v>
                </c:pt>
                <c:pt idx="72459">
                  <c:v>-2.9569999999999936</c:v>
                </c:pt>
                <c:pt idx="72460">
                  <c:v>-2.9550000000000125</c:v>
                </c:pt>
                <c:pt idx="72461">
                  <c:v>-2.953000000000003</c:v>
                </c:pt>
                <c:pt idx="72462">
                  <c:v>-2.9509999999999934</c:v>
                </c:pt>
                <c:pt idx="72463">
                  <c:v>-2.9490000000000123</c:v>
                </c:pt>
                <c:pt idx="72464">
                  <c:v>-2.9470000000000027</c:v>
                </c:pt>
                <c:pt idx="72465">
                  <c:v>-2.9449999999999932</c:v>
                </c:pt>
                <c:pt idx="72466">
                  <c:v>-2.9430000000000121</c:v>
                </c:pt>
                <c:pt idx="72467">
                  <c:v>-2.9410000000000025</c:v>
                </c:pt>
                <c:pt idx="72468">
                  <c:v>-2.938999999999993</c:v>
                </c:pt>
                <c:pt idx="72469">
                  <c:v>-2.9370000000000118</c:v>
                </c:pt>
                <c:pt idx="72470">
                  <c:v>-2.9350000000000023</c:v>
                </c:pt>
                <c:pt idx="72471">
                  <c:v>-2.9329999999999927</c:v>
                </c:pt>
                <c:pt idx="72472">
                  <c:v>-2.9310000000000116</c:v>
                </c:pt>
                <c:pt idx="72473">
                  <c:v>-2.929000000000002</c:v>
                </c:pt>
                <c:pt idx="72474">
                  <c:v>-2.9269999999999925</c:v>
                </c:pt>
                <c:pt idx="72475">
                  <c:v>-2.9250000000000114</c:v>
                </c:pt>
                <c:pt idx="72476">
                  <c:v>-2.9230000000000018</c:v>
                </c:pt>
                <c:pt idx="72477">
                  <c:v>-2.9209999999999923</c:v>
                </c:pt>
                <c:pt idx="72478">
                  <c:v>-2.9190000000000111</c:v>
                </c:pt>
                <c:pt idx="72479">
                  <c:v>-2.9170000000000016</c:v>
                </c:pt>
                <c:pt idx="72480">
                  <c:v>-2.914999999999992</c:v>
                </c:pt>
                <c:pt idx="72481">
                  <c:v>-2.9130000000000109</c:v>
                </c:pt>
                <c:pt idx="72482">
                  <c:v>-2.9110000000000014</c:v>
                </c:pt>
                <c:pt idx="72483">
                  <c:v>-2.9089999999999918</c:v>
                </c:pt>
                <c:pt idx="72484">
                  <c:v>-2.9070000000000107</c:v>
                </c:pt>
                <c:pt idx="72485">
                  <c:v>-2.9050000000000011</c:v>
                </c:pt>
                <c:pt idx="72486">
                  <c:v>-2.9029999999999916</c:v>
                </c:pt>
                <c:pt idx="72487">
                  <c:v>-2.9010000000000105</c:v>
                </c:pt>
                <c:pt idx="72488">
                  <c:v>-2.8990000000000009</c:v>
                </c:pt>
                <c:pt idx="72489">
                  <c:v>-2.8969999999999914</c:v>
                </c:pt>
                <c:pt idx="72490">
                  <c:v>-2.8950000000000102</c:v>
                </c:pt>
                <c:pt idx="72491">
                  <c:v>-2.8930000000000007</c:v>
                </c:pt>
                <c:pt idx="72492">
                  <c:v>-2.8909999999999911</c:v>
                </c:pt>
                <c:pt idx="72493">
                  <c:v>-2.88900000000001</c:v>
                </c:pt>
                <c:pt idx="72494">
                  <c:v>-2.8870000000000005</c:v>
                </c:pt>
                <c:pt idx="72495">
                  <c:v>-2.8849999999999909</c:v>
                </c:pt>
                <c:pt idx="72496">
                  <c:v>-2.8830000000000098</c:v>
                </c:pt>
                <c:pt idx="72497">
                  <c:v>-2.8810000000000002</c:v>
                </c:pt>
                <c:pt idx="72498">
                  <c:v>-2.8789999999999907</c:v>
                </c:pt>
                <c:pt idx="72499">
                  <c:v>-2.8770000000000095</c:v>
                </c:pt>
                <c:pt idx="72500">
                  <c:v>-2.875</c:v>
                </c:pt>
                <c:pt idx="72501">
                  <c:v>-2.8729999999999905</c:v>
                </c:pt>
                <c:pt idx="72502">
                  <c:v>-2.8710000000000093</c:v>
                </c:pt>
                <c:pt idx="72503">
                  <c:v>-2.8689999999999998</c:v>
                </c:pt>
                <c:pt idx="72504">
                  <c:v>-2.8669999999999902</c:v>
                </c:pt>
                <c:pt idx="72505">
                  <c:v>-2.8650000000000091</c:v>
                </c:pt>
                <c:pt idx="72506">
                  <c:v>-2.8629999999999995</c:v>
                </c:pt>
                <c:pt idx="72507">
                  <c:v>-2.86099999999999</c:v>
                </c:pt>
                <c:pt idx="72508">
                  <c:v>-2.8590000000000089</c:v>
                </c:pt>
                <c:pt idx="72509">
                  <c:v>-2.8569999999999993</c:v>
                </c:pt>
                <c:pt idx="72510">
                  <c:v>-2.8549999999999898</c:v>
                </c:pt>
                <c:pt idx="72511">
                  <c:v>-2.8530000000000086</c:v>
                </c:pt>
                <c:pt idx="72512">
                  <c:v>-2.8509999999999991</c:v>
                </c:pt>
                <c:pt idx="72513">
                  <c:v>-2.8489999999999895</c:v>
                </c:pt>
                <c:pt idx="72514">
                  <c:v>-2.8470000000000084</c:v>
                </c:pt>
                <c:pt idx="72515">
                  <c:v>-2.8449999999999989</c:v>
                </c:pt>
                <c:pt idx="72516">
                  <c:v>-2.8429999999999893</c:v>
                </c:pt>
                <c:pt idx="72517">
                  <c:v>-2.8410000000000082</c:v>
                </c:pt>
                <c:pt idx="72518">
                  <c:v>-2.8389999999999986</c:v>
                </c:pt>
                <c:pt idx="72519">
                  <c:v>-2.8369999999999891</c:v>
                </c:pt>
                <c:pt idx="72520">
                  <c:v>-2.835000000000008</c:v>
                </c:pt>
                <c:pt idx="72521">
                  <c:v>-2.8329999999999984</c:v>
                </c:pt>
                <c:pt idx="72522">
                  <c:v>-2.8309999999999889</c:v>
                </c:pt>
                <c:pt idx="72523">
                  <c:v>-2.8290000000000077</c:v>
                </c:pt>
                <c:pt idx="72524">
                  <c:v>-2.8269999999999982</c:v>
                </c:pt>
                <c:pt idx="72525">
                  <c:v>-2.8249999999999886</c:v>
                </c:pt>
                <c:pt idx="72526">
                  <c:v>-2.8230000000000075</c:v>
                </c:pt>
                <c:pt idx="72527">
                  <c:v>-2.820999999999998</c:v>
                </c:pt>
                <c:pt idx="72528">
                  <c:v>-2.8189999999999884</c:v>
                </c:pt>
                <c:pt idx="72529">
                  <c:v>-2.8170000000000073</c:v>
                </c:pt>
                <c:pt idx="72530">
                  <c:v>-2.8149999999999977</c:v>
                </c:pt>
                <c:pt idx="72531">
                  <c:v>-2.8129999999999882</c:v>
                </c:pt>
                <c:pt idx="72532">
                  <c:v>-2.811000000000007</c:v>
                </c:pt>
                <c:pt idx="72533">
                  <c:v>-2.8089999999999975</c:v>
                </c:pt>
                <c:pt idx="72534">
                  <c:v>-2.8069999999999879</c:v>
                </c:pt>
                <c:pt idx="72535">
                  <c:v>-2.8050000000000068</c:v>
                </c:pt>
                <c:pt idx="72536">
                  <c:v>-2.8029999999999973</c:v>
                </c:pt>
                <c:pt idx="72537">
                  <c:v>-2.8009999999999877</c:v>
                </c:pt>
                <c:pt idx="72538">
                  <c:v>-2.7990000000000066</c:v>
                </c:pt>
                <c:pt idx="72539">
                  <c:v>-2.796999999999997</c:v>
                </c:pt>
                <c:pt idx="72540">
                  <c:v>-2.7949999999999875</c:v>
                </c:pt>
                <c:pt idx="72541">
                  <c:v>-2.7930000000000064</c:v>
                </c:pt>
                <c:pt idx="72542">
                  <c:v>-2.7909999999999968</c:v>
                </c:pt>
                <c:pt idx="72543">
                  <c:v>-2.7889999999999873</c:v>
                </c:pt>
                <c:pt idx="72544">
                  <c:v>-2.7870000000000061</c:v>
                </c:pt>
                <c:pt idx="72545">
                  <c:v>-2.7849999999999966</c:v>
                </c:pt>
                <c:pt idx="72546">
                  <c:v>-2.782999999999987</c:v>
                </c:pt>
                <c:pt idx="72547">
                  <c:v>-2.7810000000000059</c:v>
                </c:pt>
                <c:pt idx="72548">
                  <c:v>-2.7789999999999964</c:v>
                </c:pt>
                <c:pt idx="72549">
                  <c:v>-2.7769999999999868</c:v>
                </c:pt>
                <c:pt idx="72550">
                  <c:v>-2.7750000000000057</c:v>
                </c:pt>
                <c:pt idx="72551">
                  <c:v>-2.7729999999999961</c:v>
                </c:pt>
                <c:pt idx="72552">
                  <c:v>-2.7709999999999866</c:v>
                </c:pt>
                <c:pt idx="72553">
                  <c:v>-2.7690000000000055</c:v>
                </c:pt>
                <c:pt idx="72554">
                  <c:v>-2.7669999999999959</c:v>
                </c:pt>
                <c:pt idx="72555">
                  <c:v>-2.7649999999999864</c:v>
                </c:pt>
                <c:pt idx="72556">
                  <c:v>-2.7630000000000052</c:v>
                </c:pt>
                <c:pt idx="72557">
                  <c:v>-2.7609999999999957</c:v>
                </c:pt>
                <c:pt idx="72558">
                  <c:v>-2.7589999999999861</c:v>
                </c:pt>
                <c:pt idx="72559">
                  <c:v>-2.757000000000005</c:v>
                </c:pt>
                <c:pt idx="72560">
                  <c:v>-2.7549999999999955</c:v>
                </c:pt>
                <c:pt idx="72561">
                  <c:v>-2.7529999999999859</c:v>
                </c:pt>
                <c:pt idx="72562">
                  <c:v>-2.7510000000000048</c:v>
                </c:pt>
                <c:pt idx="72563">
                  <c:v>-2.7489999999999952</c:v>
                </c:pt>
                <c:pt idx="72564">
                  <c:v>-2.7470000000000141</c:v>
                </c:pt>
                <c:pt idx="72565">
                  <c:v>-2.7450000000000045</c:v>
                </c:pt>
                <c:pt idx="72566">
                  <c:v>-2.742999999999995</c:v>
                </c:pt>
                <c:pt idx="72567">
                  <c:v>-2.7410000000000139</c:v>
                </c:pt>
                <c:pt idx="72568">
                  <c:v>-2.7390000000000043</c:v>
                </c:pt>
                <c:pt idx="72569">
                  <c:v>-2.7369999999999948</c:v>
                </c:pt>
                <c:pt idx="72570">
                  <c:v>-2.7350000000000136</c:v>
                </c:pt>
                <c:pt idx="72571">
                  <c:v>-2.7330000000000041</c:v>
                </c:pt>
                <c:pt idx="72572">
                  <c:v>-2.7309999999999945</c:v>
                </c:pt>
                <c:pt idx="72573">
                  <c:v>-2.7290000000000134</c:v>
                </c:pt>
                <c:pt idx="72574">
                  <c:v>-2.7270000000000039</c:v>
                </c:pt>
                <c:pt idx="72575">
                  <c:v>-2.7249999999999943</c:v>
                </c:pt>
                <c:pt idx="72576">
                  <c:v>-2.7230000000000132</c:v>
                </c:pt>
                <c:pt idx="72577">
                  <c:v>-2.7210000000000036</c:v>
                </c:pt>
                <c:pt idx="72578">
                  <c:v>-2.7189999999999941</c:v>
                </c:pt>
                <c:pt idx="72579">
                  <c:v>-2.717000000000013</c:v>
                </c:pt>
                <c:pt idx="72580">
                  <c:v>-2.7150000000000034</c:v>
                </c:pt>
                <c:pt idx="72581">
                  <c:v>-2.7129999999999939</c:v>
                </c:pt>
                <c:pt idx="72582">
                  <c:v>-2.7110000000000127</c:v>
                </c:pt>
                <c:pt idx="72583">
                  <c:v>-2.7090000000000032</c:v>
                </c:pt>
                <c:pt idx="72584">
                  <c:v>-2.7069999999999936</c:v>
                </c:pt>
                <c:pt idx="72585">
                  <c:v>-2.7050000000000125</c:v>
                </c:pt>
                <c:pt idx="72586">
                  <c:v>-2.703000000000003</c:v>
                </c:pt>
                <c:pt idx="72587">
                  <c:v>-2.7009999999999934</c:v>
                </c:pt>
                <c:pt idx="72588">
                  <c:v>-2.6990000000000123</c:v>
                </c:pt>
                <c:pt idx="72589">
                  <c:v>-2.6970000000000027</c:v>
                </c:pt>
                <c:pt idx="72590">
                  <c:v>-2.6949999999999932</c:v>
                </c:pt>
                <c:pt idx="72591">
                  <c:v>-2.6930000000000121</c:v>
                </c:pt>
                <c:pt idx="72592">
                  <c:v>-2.6910000000000025</c:v>
                </c:pt>
                <c:pt idx="72593">
                  <c:v>-2.688999999999993</c:v>
                </c:pt>
                <c:pt idx="72594">
                  <c:v>-2.6870000000000118</c:v>
                </c:pt>
                <c:pt idx="72595">
                  <c:v>-2.6850000000000023</c:v>
                </c:pt>
                <c:pt idx="72596">
                  <c:v>-2.6829999999999927</c:v>
                </c:pt>
                <c:pt idx="72597">
                  <c:v>-2.6810000000000116</c:v>
                </c:pt>
                <c:pt idx="72598">
                  <c:v>-2.679000000000002</c:v>
                </c:pt>
                <c:pt idx="72599">
                  <c:v>-2.6769999999999925</c:v>
                </c:pt>
                <c:pt idx="72600">
                  <c:v>-2.6750000000000114</c:v>
                </c:pt>
                <c:pt idx="72601">
                  <c:v>-2.6730000000000018</c:v>
                </c:pt>
                <c:pt idx="72602">
                  <c:v>-2.6709999999999923</c:v>
                </c:pt>
                <c:pt idx="72603">
                  <c:v>-2.6690000000000111</c:v>
                </c:pt>
                <c:pt idx="72604">
                  <c:v>-2.6670000000000016</c:v>
                </c:pt>
                <c:pt idx="72605">
                  <c:v>-2.664999999999992</c:v>
                </c:pt>
                <c:pt idx="72606">
                  <c:v>-2.6630000000000109</c:v>
                </c:pt>
                <c:pt idx="72607">
                  <c:v>-2.6610000000000014</c:v>
                </c:pt>
                <c:pt idx="72608">
                  <c:v>-2.6589999999999918</c:v>
                </c:pt>
                <c:pt idx="72609">
                  <c:v>-2.6570000000000107</c:v>
                </c:pt>
                <c:pt idx="72610">
                  <c:v>-2.6550000000000011</c:v>
                </c:pt>
                <c:pt idx="72611">
                  <c:v>-2.6529999999999916</c:v>
                </c:pt>
                <c:pt idx="72612">
                  <c:v>-2.6510000000000105</c:v>
                </c:pt>
                <c:pt idx="72613">
                  <c:v>-2.6490000000000009</c:v>
                </c:pt>
                <c:pt idx="72614">
                  <c:v>-2.6469999999999914</c:v>
                </c:pt>
                <c:pt idx="72615">
                  <c:v>-2.6450000000000102</c:v>
                </c:pt>
                <c:pt idx="72616">
                  <c:v>-2.6430000000000007</c:v>
                </c:pt>
                <c:pt idx="72617">
                  <c:v>-2.6409999999999911</c:v>
                </c:pt>
                <c:pt idx="72618">
                  <c:v>-2.63900000000001</c:v>
                </c:pt>
                <c:pt idx="72619">
                  <c:v>-2.6370000000000005</c:v>
                </c:pt>
                <c:pt idx="72620">
                  <c:v>-2.6349999999999909</c:v>
                </c:pt>
                <c:pt idx="72621">
                  <c:v>-2.6330000000000098</c:v>
                </c:pt>
                <c:pt idx="72622">
                  <c:v>-2.6310000000000002</c:v>
                </c:pt>
                <c:pt idx="72623">
                  <c:v>-2.6289999999999907</c:v>
                </c:pt>
                <c:pt idx="72624">
                  <c:v>-2.6270000000000095</c:v>
                </c:pt>
                <c:pt idx="72625">
                  <c:v>-2.625</c:v>
                </c:pt>
                <c:pt idx="72626">
                  <c:v>-2.6229999999999905</c:v>
                </c:pt>
                <c:pt idx="72627">
                  <c:v>-2.6210000000000093</c:v>
                </c:pt>
                <c:pt idx="72628">
                  <c:v>-2.6189999999999998</c:v>
                </c:pt>
                <c:pt idx="72629">
                  <c:v>-2.6169999999999902</c:v>
                </c:pt>
                <c:pt idx="72630">
                  <c:v>-2.6150000000000091</c:v>
                </c:pt>
                <c:pt idx="72631">
                  <c:v>-2.6129999999999995</c:v>
                </c:pt>
                <c:pt idx="72632">
                  <c:v>-2.61099999999999</c:v>
                </c:pt>
                <c:pt idx="72633">
                  <c:v>-2.6090000000000089</c:v>
                </c:pt>
                <c:pt idx="72634">
                  <c:v>-2.6069999999999993</c:v>
                </c:pt>
                <c:pt idx="72635">
                  <c:v>-2.6049999999999898</c:v>
                </c:pt>
                <c:pt idx="72636">
                  <c:v>-2.6030000000000086</c:v>
                </c:pt>
                <c:pt idx="72637">
                  <c:v>-2.6009999999999991</c:v>
                </c:pt>
                <c:pt idx="72638">
                  <c:v>-2.5989999999999895</c:v>
                </c:pt>
                <c:pt idx="72639">
                  <c:v>-2.5970000000000084</c:v>
                </c:pt>
                <c:pt idx="72640">
                  <c:v>-2.5949999999999989</c:v>
                </c:pt>
                <c:pt idx="72641">
                  <c:v>-2.5929999999999893</c:v>
                </c:pt>
                <c:pt idx="72642">
                  <c:v>-2.5910000000000082</c:v>
                </c:pt>
                <c:pt idx="72643">
                  <c:v>-2.5889999999999986</c:v>
                </c:pt>
                <c:pt idx="72644">
                  <c:v>-2.5869999999999891</c:v>
                </c:pt>
                <c:pt idx="72645">
                  <c:v>-2.585000000000008</c:v>
                </c:pt>
                <c:pt idx="72646">
                  <c:v>-2.5829999999999984</c:v>
                </c:pt>
                <c:pt idx="72647">
                  <c:v>-2.5809999999999889</c:v>
                </c:pt>
                <c:pt idx="72648">
                  <c:v>-2.5790000000000077</c:v>
                </c:pt>
                <c:pt idx="72649">
                  <c:v>-2.5769999999999982</c:v>
                </c:pt>
                <c:pt idx="72650">
                  <c:v>-2.5749999999999886</c:v>
                </c:pt>
                <c:pt idx="72651">
                  <c:v>-2.5730000000000075</c:v>
                </c:pt>
                <c:pt idx="72652">
                  <c:v>-2.570999999999998</c:v>
                </c:pt>
                <c:pt idx="72653">
                  <c:v>-2.5689999999999884</c:v>
                </c:pt>
                <c:pt idx="72654">
                  <c:v>-2.5670000000000073</c:v>
                </c:pt>
                <c:pt idx="72655">
                  <c:v>-2.5649999999999977</c:v>
                </c:pt>
                <c:pt idx="72656">
                  <c:v>-2.5629999999999882</c:v>
                </c:pt>
                <c:pt idx="72657">
                  <c:v>-2.561000000000007</c:v>
                </c:pt>
                <c:pt idx="72658">
                  <c:v>-2.5589999999999975</c:v>
                </c:pt>
                <c:pt idx="72659">
                  <c:v>-2.5569999999999879</c:v>
                </c:pt>
                <c:pt idx="72660">
                  <c:v>-2.5550000000000068</c:v>
                </c:pt>
                <c:pt idx="72661">
                  <c:v>-2.5529999999999973</c:v>
                </c:pt>
                <c:pt idx="72662">
                  <c:v>-2.5509999999999877</c:v>
                </c:pt>
                <c:pt idx="72663">
                  <c:v>-2.5490000000000066</c:v>
                </c:pt>
                <c:pt idx="72664">
                  <c:v>-2.546999999999997</c:v>
                </c:pt>
                <c:pt idx="72665">
                  <c:v>-2.5449999999999875</c:v>
                </c:pt>
                <c:pt idx="72666">
                  <c:v>-2.5430000000000064</c:v>
                </c:pt>
                <c:pt idx="72667">
                  <c:v>-2.5409999999999968</c:v>
                </c:pt>
                <c:pt idx="72668">
                  <c:v>-2.5389999999999873</c:v>
                </c:pt>
                <c:pt idx="72669">
                  <c:v>-2.5370000000000061</c:v>
                </c:pt>
                <c:pt idx="72670">
                  <c:v>-2.5349999999999966</c:v>
                </c:pt>
                <c:pt idx="72671">
                  <c:v>-2.532999999999987</c:v>
                </c:pt>
                <c:pt idx="72672">
                  <c:v>-2.5310000000000059</c:v>
                </c:pt>
                <c:pt idx="72673">
                  <c:v>-2.5289999999999964</c:v>
                </c:pt>
                <c:pt idx="72674">
                  <c:v>-2.5269999999999868</c:v>
                </c:pt>
                <c:pt idx="72675">
                  <c:v>-2.5250000000000057</c:v>
                </c:pt>
                <c:pt idx="72676">
                  <c:v>-2.5229999999999961</c:v>
                </c:pt>
                <c:pt idx="72677">
                  <c:v>-2.5209999999999866</c:v>
                </c:pt>
                <c:pt idx="72678">
                  <c:v>-2.5190000000000055</c:v>
                </c:pt>
                <c:pt idx="72679">
                  <c:v>-2.5169999999999959</c:v>
                </c:pt>
                <c:pt idx="72680">
                  <c:v>-2.5149999999999864</c:v>
                </c:pt>
                <c:pt idx="72681">
                  <c:v>-2.5130000000000052</c:v>
                </c:pt>
                <c:pt idx="72682">
                  <c:v>-2.5109999999999957</c:v>
                </c:pt>
                <c:pt idx="72683">
                  <c:v>-2.5089999999999861</c:v>
                </c:pt>
                <c:pt idx="72684">
                  <c:v>-2.507000000000005</c:v>
                </c:pt>
                <c:pt idx="72685">
                  <c:v>-2.5049999999999955</c:v>
                </c:pt>
                <c:pt idx="72686">
                  <c:v>-2.5029999999999859</c:v>
                </c:pt>
                <c:pt idx="72687">
                  <c:v>-2.5010000000000048</c:v>
                </c:pt>
                <c:pt idx="72688">
                  <c:v>-2.4989999999999952</c:v>
                </c:pt>
                <c:pt idx="72689">
                  <c:v>-2.4970000000000141</c:v>
                </c:pt>
                <c:pt idx="72690">
                  <c:v>-2.4950000000000045</c:v>
                </c:pt>
                <c:pt idx="72691">
                  <c:v>-2.492999999999995</c:v>
                </c:pt>
                <c:pt idx="72692">
                  <c:v>-2.4910000000000139</c:v>
                </c:pt>
                <c:pt idx="72693">
                  <c:v>-2.4890000000000043</c:v>
                </c:pt>
                <c:pt idx="72694">
                  <c:v>-2.4869999999999948</c:v>
                </c:pt>
                <c:pt idx="72695">
                  <c:v>-2.4850000000000136</c:v>
                </c:pt>
                <c:pt idx="72696">
                  <c:v>-2.4830000000000041</c:v>
                </c:pt>
                <c:pt idx="72697">
                  <c:v>-2.4809999999999945</c:v>
                </c:pt>
                <c:pt idx="72698">
                  <c:v>-2.4790000000000134</c:v>
                </c:pt>
                <c:pt idx="72699">
                  <c:v>-2.4770000000000039</c:v>
                </c:pt>
                <c:pt idx="72700">
                  <c:v>-2.4749999999999943</c:v>
                </c:pt>
                <c:pt idx="72701">
                  <c:v>-2.4730000000000132</c:v>
                </c:pt>
                <c:pt idx="72702">
                  <c:v>-2.4710000000000036</c:v>
                </c:pt>
                <c:pt idx="72703">
                  <c:v>-2.4689999999999941</c:v>
                </c:pt>
                <c:pt idx="72704">
                  <c:v>-2.467000000000013</c:v>
                </c:pt>
                <c:pt idx="72705">
                  <c:v>-2.4650000000000034</c:v>
                </c:pt>
                <c:pt idx="72706">
                  <c:v>-2.4629999999999939</c:v>
                </c:pt>
                <c:pt idx="72707">
                  <c:v>-2.4610000000000127</c:v>
                </c:pt>
                <c:pt idx="72708">
                  <c:v>-2.4590000000000032</c:v>
                </c:pt>
                <c:pt idx="72709">
                  <c:v>-2.4569999999999936</c:v>
                </c:pt>
                <c:pt idx="72710">
                  <c:v>-2.4550000000000125</c:v>
                </c:pt>
                <c:pt idx="72711">
                  <c:v>-2.453000000000003</c:v>
                </c:pt>
                <c:pt idx="72712">
                  <c:v>-2.4509999999999934</c:v>
                </c:pt>
                <c:pt idx="72713">
                  <c:v>-2.4490000000000123</c:v>
                </c:pt>
                <c:pt idx="72714">
                  <c:v>-2.4470000000000027</c:v>
                </c:pt>
                <c:pt idx="72715">
                  <c:v>-2.4449999999999932</c:v>
                </c:pt>
                <c:pt idx="72716">
                  <c:v>-2.4430000000000121</c:v>
                </c:pt>
                <c:pt idx="72717">
                  <c:v>-2.4410000000000025</c:v>
                </c:pt>
                <c:pt idx="72718">
                  <c:v>-2.438999999999993</c:v>
                </c:pt>
                <c:pt idx="72719">
                  <c:v>-2.4370000000000118</c:v>
                </c:pt>
                <c:pt idx="72720">
                  <c:v>-2.4350000000000023</c:v>
                </c:pt>
                <c:pt idx="72721">
                  <c:v>-2.4329999999999927</c:v>
                </c:pt>
                <c:pt idx="72722">
                  <c:v>-2.4310000000000116</c:v>
                </c:pt>
                <c:pt idx="72723">
                  <c:v>-2.429000000000002</c:v>
                </c:pt>
                <c:pt idx="72724">
                  <c:v>-2.4269999999999925</c:v>
                </c:pt>
                <c:pt idx="72725">
                  <c:v>-2.4250000000000114</c:v>
                </c:pt>
                <c:pt idx="72726">
                  <c:v>-2.4230000000000018</c:v>
                </c:pt>
                <c:pt idx="72727">
                  <c:v>-2.4209999999999923</c:v>
                </c:pt>
                <c:pt idx="72728">
                  <c:v>-2.4190000000000111</c:v>
                </c:pt>
                <c:pt idx="72729">
                  <c:v>-2.4170000000000016</c:v>
                </c:pt>
                <c:pt idx="72730">
                  <c:v>-2.414999999999992</c:v>
                </c:pt>
                <c:pt idx="72731">
                  <c:v>-2.4130000000000109</c:v>
                </c:pt>
                <c:pt idx="72732">
                  <c:v>-2.4110000000000014</c:v>
                </c:pt>
                <c:pt idx="72733">
                  <c:v>-2.4089999999999918</c:v>
                </c:pt>
                <c:pt idx="72734">
                  <c:v>-2.4070000000000107</c:v>
                </c:pt>
                <c:pt idx="72735">
                  <c:v>-2.4050000000000011</c:v>
                </c:pt>
                <c:pt idx="72736">
                  <c:v>-2.4029999999999916</c:v>
                </c:pt>
                <c:pt idx="72737">
                  <c:v>-2.4010000000000105</c:v>
                </c:pt>
                <c:pt idx="72738">
                  <c:v>-2.3990000000000009</c:v>
                </c:pt>
                <c:pt idx="72739">
                  <c:v>-2.3969999999999914</c:v>
                </c:pt>
                <c:pt idx="72740">
                  <c:v>-2.3950000000000102</c:v>
                </c:pt>
                <c:pt idx="72741">
                  <c:v>-2.3930000000000007</c:v>
                </c:pt>
                <c:pt idx="72742">
                  <c:v>-2.3909999999999911</c:v>
                </c:pt>
                <c:pt idx="72743">
                  <c:v>-2.38900000000001</c:v>
                </c:pt>
                <c:pt idx="72744">
                  <c:v>-2.3870000000000005</c:v>
                </c:pt>
                <c:pt idx="72745">
                  <c:v>-2.3849999999999909</c:v>
                </c:pt>
                <c:pt idx="72746">
                  <c:v>-2.3830000000000098</c:v>
                </c:pt>
                <c:pt idx="72747">
                  <c:v>-2.3810000000000002</c:v>
                </c:pt>
                <c:pt idx="72748">
                  <c:v>-2.3789999999999907</c:v>
                </c:pt>
                <c:pt idx="72749">
                  <c:v>-2.3770000000000095</c:v>
                </c:pt>
                <c:pt idx="72750">
                  <c:v>-2.375</c:v>
                </c:pt>
                <c:pt idx="72751">
                  <c:v>-2.3729999999999905</c:v>
                </c:pt>
                <c:pt idx="72752">
                  <c:v>-2.3710000000000093</c:v>
                </c:pt>
                <c:pt idx="72753">
                  <c:v>-2.3689999999999998</c:v>
                </c:pt>
                <c:pt idx="72754">
                  <c:v>-2.3669999999999902</c:v>
                </c:pt>
                <c:pt idx="72755">
                  <c:v>-2.3650000000000091</c:v>
                </c:pt>
                <c:pt idx="72756">
                  <c:v>-2.3629999999999995</c:v>
                </c:pt>
                <c:pt idx="72757">
                  <c:v>-2.36099999999999</c:v>
                </c:pt>
                <c:pt idx="72758">
                  <c:v>-2.3590000000000089</c:v>
                </c:pt>
                <c:pt idx="72759">
                  <c:v>-2.3569999999999993</c:v>
                </c:pt>
                <c:pt idx="72760">
                  <c:v>-2.3549999999999898</c:v>
                </c:pt>
                <c:pt idx="72761">
                  <c:v>-2.3530000000000086</c:v>
                </c:pt>
                <c:pt idx="72762">
                  <c:v>-2.3509999999999991</c:v>
                </c:pt>
                <c:pt idx="72763">
                  <c:v>-2.3489999999999895</c:v>
                </c:pt>
                <c:pt idx="72764">
                  <c:v>-2.3470000000000084</c:v>
                </c:pt>
                <c:pt idx="72765">
                  <c:v>-2.3449999999999989</c:v>
                </c:pt>
                <c:pt idx="72766">
                  <c:v>-2.3429999999999893</c:v>
                </c:pt>
                <c:pt idx="72767">
                  <c:v>-2.3410000000000082</c:v>
                </c:pt>
                <c:pt idx="72768">
                  <c:v>-2.3389999999999986</c:v>
                </c:pt>
                <c:pt idx="72769">
                  <c:v>-2.3369999999999891</c:v>
                </c:pt>
                <c:pt idx="72770">
                  <c:v>-2.335000000000008</c:v>
                </c:pt>
                <c:pt idx="72771">
                  <c:v>-2.3329999999999984</c:v>
                </c:pt>
                <c:pt idx="72772">
                  <c:v>-2.3309999999999889</c:v>
                </c:pt>
                <c:pt idx="72773">
                  <c:v>-2.3290000000000077</c:v>
                </c:pt>
                <c:pt idx="72774">
                  <c:v>-2.3269999999999982</c:v>
                </c:pt>
                <c:pt idx="72775">
                  <c:v>-2.3249999999999886</c:v>
                </c:pt>
                <c:pt idx="72776">
                  <c:v>-2.3230000000000075</c:v>
                </c:pt>
                <c:pt idx="72777">
                  <c:v>-2.320999999999998</c:v>
                </c:pt>
                <c:pt idx="72778">
                  <c:v>-2.3189999999999884</c:v>
                </c:pt>
                <c:pt idx="72779">
                  <c:v>-2.3170000000000073</c:v>
                </c:pt>
                <c:pt idx="72780">
                  <c:v>-2.3149999999999977</c:v>
                </c:pt>
                <c:pt idx="72781">
                  <c:v>-2.3129999999999882</c:v>
                </c:pt>
                <c:pt idx="72782">
                  <c:v>-2.311000000000007</c:v>
                </c:pt>
                <c:pt idx="72783">
                  <c:v>-2.3089999999999975</c:v>
                </c:pt>
                <c:pt idx="72784">
                  <c:v>-2.3069999999999879</c:v>
                </c:pt>
                <c:pt idx="72785">
                  <c:v>-2.3050000000000068</c:v>
                </c:pt>
                <c:pt idx="72786">
                  <c:v>-2.3029999999999973</c:v>
                </c:pt>
                <c:pt idx="72787">
                  <c:v>-2.3009999999999877</c:v>
                </c:pt>
                <c:pt idx="72788">
                  <c:v>-2.2990000000000066</c:v>
                </c:pt>
                <c:pt idx="72789">
                  <c:v>-2.296999999999997</c:v>
                </c:pt>
                <c:pt idx="72790">
                  <c:v>-2.2949999999999875</c:v>
                </c:pt>
                <c:pt idx="72791">
                  <c:v>-2.2930000000000064</c:v>
                </c:pt>
                <c:pt idx="72792">
                  <c:v>-2.2909999999999968</c:v>
                </c:pt>
                <c:pt idx="72793">
                  <c:v>-2.2889999999999873</c:v>
                </c:pt>
                <c:pt idx="72794">
                  <c:v>-2.2870000000000061</c:v>
                </c:pt>
                <c:pt idx="72795">
                  <c:v>-2.2849999999999966</c:v>
                </c:pt>
                <c:pt idx="72796">
                  <c:v>-2.282999999999987</c:v>
                </c:pt>
                <c:pt idx="72797">
                  <c:v>-2.2810000000000059</c:v>
                </c:pt>
                <c:pt idx="72798">
                  <c:v>-2.2789999999999964</c:v>
                </c:pt>
                <c:pt idx="72799">
                  <c:v>-2.2769999999999868</c:v>
                </c:pt>
                <c:pt idx="72800">
                  <c:v>-2.2750000000000057</c:v>
                </c:pt>
                <c:pt idx="72801">
                  <c:v>-2.2729999999999961</c:v>
                </c:pt>
                <c:pt idx="72802">
                  <c:v>-2.2709999999999866</c:v>
                </c:pt>
                <c:pt idx="72803">
                  <c:v>-2.2690000000000055</c:v>
                </c:pt>
                <c:pt idx="72804">
                  <c:v>-2.2669999999999959</c:v>
                </c:pt>
                <c:pt idx="72805">
                  <c:v>-2.2649999999999864</c:v>
                </c:pt>
                <c:pt idx="72806">
                  <c:v>-2.2630000000000052</c:v>
                </c:pt>
                <c:pt idx="72807">
                  <c:v>-2.2609999999999957</c:v>
                </c:pt>
                <c:pt idx="72808">
                  <c:v>-2.2589999999999861</c:v>
                </c:pt>
                <c:pt idx="72809">
                  <c:v>-2.257000000000005</c:v>
                </c:pt>
                <c:pt idx="72810">
                  <c:v>-2.2549999999999955</c:v>
                </c:pt>
                <c:pt idx="72811">
                  <c:v>-2.2529999999999859</c:v>
                </c:pt>
                <c:pt idx="72812">
                  <c:v>-2.2510000000000048</c:v>
                </c:pt>
                <c:pt idx="72813">
                  <c:v>-2.2489999999999952</c:v>
                </c:pt>
                <c:pt idx="72814">
                  <c:v>-2.2470000000000141</c:v>
                </c:pt>
                <c:pt idx="72815">
                  <c:v>-2.2450000000000045</c:v>
                </c:pt>
                <c:pt idx="72816">
                  <c:v>-2.242999999999995</c:v>
                </c:pt>
                <c:pt idx="72817">
                  <c:v>-2.2410000000000139</c:v>
                </c:pt>
                <c:pt idx="72818">
                  <c:v>-2.2390000000000043</c:v>
                </c:pt>
                <c:pt idx="72819">
                  <c:v>-2.2369999999999948</c:v>
                </c:pt>
                <c:pt idx="72820">
                  <c:v>-2.2350000000000136</c:v>
                </c:pt>
                <c:pt idx="72821">
                  <c:v>-2.2330000000000041</c:v>
                </c:pt>
                <c:pt idx="72822">
                  <c:v>-2.2309999999999945</c:v>
                </c:pt>
                <c:pt idx="72823">
                  <c:v>-2.2290000000000134</c:v>
                </c:pt>
                <c:pt idx="72824">
                  <c:v>-2.2270000000000039</c:v>
                </c:pt>
                <c:pt idx="72825">
                  <c:v>-2.2249999999999943</c:v>
                </c:pt>
                <c:pt idx="72826">
                  <c:v>-2.2230000000000132</c:v>
                </c:pt>
                <c:pt idx="72827">
                  <c:v>-2.2210000000000036</c:v>
                </c:pt>
                <c:pt idx="72828">
                  <c:v>-2.2189999999999941</c:v>
                </c:pt>
                <c:pt idx="72829">
                  <c:v>-2.217000000000013</c:v>
                </c:pt>
                <c:pt idx="72830">
                  <c:v>-2.2150000000000034</c:v>
                </c:pt>
                <c:pt idx="72831">
                  <c:v>-2.2129999999999939</c:v>
                </c:pt>
                <c:pt idx="72832">
                  <c:v>-2.2110000000000127</c:v>
                </c:pt>
                <c:pt idx="72833">
                  <c:v>-2.2090000000000032</c:v>
                </c:pt>
                <c:pt idx="72834">
                  <c:v>-2.2069999999999936</c:v>
                </c:pt>
                <c:pt idx="72835">
                  <c:v>-2.2050000000000125</c:v>
                </c:pt>
                <c:pt idx="72836">
                  <c:v>-2.203000000000003</c:v>
                </c:pt>
                <c:pt idx="72837">
                  <c:v>-2.2009999999999934</c:v>
                </c:pt>
                <c:pt idx="72838">
                  <c:v>-2.1990000000000123</c:v>
                </c:pt>
                <c:pt idx="72839">
                  <c:v>-2.1970000000000027</c:v>
                </c:pt>
                <c:pt idx="72840">
                  <c:v>-2.1949999999999932</c:v>
                </c:pt>
                <c:pt idx="72841">
                  <c:v>-2.1930000000000121</c:v>
                </c:pt>
                <c:pt idx="72842">
                  <c:v>-2.1910000000000025</c:v>
                </c:pt>
                <c:pt idx="72843">
                  <c:v>-2.188999999999993</c:v>
                </c:pt>
                <c:pt idx="72844">
                  <c:v>-2.1870000000000118</c:v>
                </c:pt>
                <c:pt idx="72845">
                  <c:v>-2.1850000000000023</c:v>
                </c:pt>
                <c:pt idx="72846">
                  <c:v>-2.1829999999999927</c:v>
                </c:pt>
                <c:pt idx="72847">
                  <c:v>-2.1810000000000116</c:v>
                </c:pt>
                <c:pt idx="72848">
                  <c:v>-2.179000000000002</c:v>
                </c:pt>
                <c:pt idx="72849">
                  <c:v>-2.1769999999999925</c:v>
                </c:pt>
                <c:pt idx="72850">
                  <c:v>-2.1750000000000114</c:v>
                </c:pt>
                <c:pt idx="72851">
                  <c:v>-2.1730000000000018</c:v>
                </c:pt>
                <c:pt idx="72852">
                  <c:v>-2.1709999999999923</c:v>
                </c:pt>
                <c:pt idx="72853">
                  <c:v>-2.1690000000000111</c:v>
                </c:pt>
                <c:pt idx="72854">
                  <c:v>-2.1670000000000016</c:v>
                </c:pt>
                <c:pt idx="72855">
                  <c:v>-2.164999999999992</c:v>
                </c:pt>
                <c:pt idx="72856">
                  <c:v>-2.1630000000000109</c:v>
                </c:pt>
                <c:pt idx="72857">
                  <c:v>-2.1610000000000014</c:v>
                </c:pt>
                <c:pt idx="72858">
                  <c:v>-2.1589999999999918</c:v>
                </c:pt>
                <c:pt idx="72859">
                  <c:v>-2.1570000000000107</c:v>
                </c:pt>
                <c:pt idx="72860">
                  <c:v>-2.1550000000000011</c:v>
                </c:pt>
                <c:pt idx="72861">
                  <c:v>-2.1529999999999916</c:v>
                </c:pt>
                <c:pt idx="72862">
                  <c:v>-2.1510000000000105</c:v>
                </c:pt>
                <c:pt idx="72863">
                  <c:v>-2.1490000000000009</c:v>
                </c:pt>
                <c:pt idx="72864">
                  <c:v>-2.1469999999999914</c:v>
                </c:pt>
                <c:pt idx="72865">
                  <c:v>-2.1450000000000102</c:v>
                </c:pt>
                <c:pt idx="72866">
                  <c:v>-2.1430000000000007</c:v>
                </c:pt>
                <c:pt idx="72867">
                  <c:v>-2.1409999999999911</c:v>
                </c:pt>
                <c:pt idx="72868">
                  <c:v>-2.13900000000001</c:v>
                </c:pt>
                <c:pt idx="72869">
                  <c:v>-2.1370000000000005</c:v>
                </c:pt>
                <c:pt idx="72870">
                  <c:v>-2.1349999999999909</c:v>
                </c:pt>
                <c:pt idx="72871">
                  <c:v>-2.1330000000000098</c:v>
                </c:pt>
                <c:pt idx="72872">
                  <c:v>-2.1310000000000002</c:v>
                </c:pt>
                <c:pt idx="72873">
                  <c:v>-2.1289999999999907</c:v>
                </c:pt>
                <c:pt idx="72874">
                  <c:v>-2.1270000000000095</c:v>
                </c:pt>
                <c:pt idx="72875">
                  <c:v>-2.125</c:v>
                </c:pt>
                <c:pt idx="72876">
                  <c:v>-2.1229999999999905</c:v>
                </c:pt>
                <c:pt idx="72877">
                  <c:v>-2.1210000000000093</c:v>
                </c:pt>
                <c:pt idx="72878">
                  <c:v>-2.1189999999999998</c:v>
                </c:pt>
                <c:pt idx="72879">
                  <c:v>-2.1169999999999902</c:v>
                </c:pt>
                <c:pt idx="72880">
                  <c:v>-2.1150000000000091</c:v>
                </c:pt>
                <c:pt idx="72881">
                  <c:v>-2.1129999999999995</c:v>
                </c:pt>
                <c:pt idx="72882">
                  <c:v>-2.11099999999999</c:v>
                </c:pt>
                <c:pt idx="72883">
                  <c:v>-2.1090000000000089</c:v>
                </c:pt>
                <c:pt idx="72884">
                  <c:v>-2.1069999999999993</c:v>
                </c:pt>
                <c:pt idx="72885">
                  <c:v>-2.1049999999999898</c:v>
                </c:pt>
                <c:pt idx="72886">
                  <c:v>-2.1030000000000086</c:v>
                </c:pt>
                <c:pt idx="72887">
                  <c:v>-2.1009999999999991</c:v>
                </c:pt>
                <c:pt idx="72888">
                  <c:v>-2.0989999999999895</c:v>
                </c:pt>
                <c:pt idx="72889">
                  <c:v>-2.0970000000000084</c:v>
                </c:pt>
                <c:pt idx="72890">
                  <c:v>-2.0949999999999989</c:v>
                </c:pt>
                <c:pt idx="72891">
                  <c:v>-2.0929999999999893</c:v>
                </c:pt>
                <c:pt idx="72892">
                  <c:v>-2.0910000000000082</c:v>
                </c:pt>
                <c:pt idx="72893">
                  <c:v>-2.0889999999999986</c:v>
                </c:pt>
                <c:pt idx="72894">
                  <c:v>-2.0869999999999891</c:v>
                </c:pt>
                <c:pt idx="72895">
                  <c:v>-2.085000000000008</c:v>
                </c:pt>
                <c:pt idx="72896">
                  <c:v>-2.0829999999999984</c:v>
                </c:pt>
                <c:pt idx="72897">
                  <c:v>-2.0809999999999889</c:v>
                </c:pt>
                <c:pt idx="72898">
                  <c:v>-2.0790000000000077</c:v>
                </c:pt>
                <c:pt idx="72899">
                  <c:v>-2.0769999999999982</c:v>
                </c:pt>
                <c:pt idx="72900">
                  <c:v>-2.0749999999999886</c:v>
                </c:pt>
                <c:pt idx="72901">
                  <c:v>-2.0730000000000075</c:v>
                </c:pt>
                <c:pt idx="72902">
                  <c:v>-2.070999999999998</c:v>
                </c:pt>
                <c:pt idx="72903">
                  <c:v>-2.0689999999999884</c:v>
                </c:pt>
                <c:pt idx="72904">
                  <c:v>-2.0670000000000073</c:v>
                </c:pt>
                <c:pt idx="72905">
                  <c:v>-2.0649999999999977</c:v>
                </c:pt>
                <c:pt idx="72906">
                  <c:v>-2.0629999999999882</c:v>
                </c:pt>
                <c:pt idx="72907">
                  <c:v>-2.061000000000007</c:v>
                </c:pt>
                <c:pt idx="72908">
                  <c:v>-2.0589999999999975</c:v>
                </c:pt>
                <c:pt idx="72909">
                  <c:v>-2.0569999999999879</c:v>
                </c:pt>
                <c:pt idx="72910">
                  <c:v>-2.0550000000000068</c:v>
                </c:pt>
                <c:pt idx="72911">
                  <c:v>-2.0529999999999973</c:v>
                </c:pt>
                <c:pt idx="72912">
                  <c:v>-2.0509999999999877</c:v>
                </c:pt>
                <c:pt idx="72913">
                  <c:v>-2.0490000000000066</c:v>
                </c:pt>
                <c:pt idx="72914">
                  <c:v>-2.046999999999997</c:v>
                </c:pt>
                <c:pt idx="72915">
                  <c:v>-2.0449999999999875</c:v>
                </c:pt>
                <c:pt idx="72916">
                  <c:v>-2.0430000000000064</c:v>
                </c:pt>
                <c:pt idx="72917">
                  <c:v>-2.0409999999999968</c:v>
                </c:pt>
                <c:pt idx="72918">
                  <c:v>-2.0389999999999873</c:v>
                </c:pt>
                <c:pt idx="72919">
                  <c:v>-2.0370000000000061</c:v>
                </c:pt>
                <c:pt idx="72920">
                  <c:v>-2.0349999999999966</c:v>
                </c:pt>
                <c:pt idx="72921">
                  <c:v>-2.032999999999987</c:v>
                </c:pt>
                <c:pt idx="72922">
                  <c:v>-2.0310000000000059</c:v>
                </c:pt>
                <c:pt idx="72923">
                  <c:v>-2.0289999999999964</c:v>
                </c:pt>
                <c:pt idx="72924">
                  <c:v>-2.0269999999999868</c:v>
                </c:pt>
                <c:pt idx="72925">
                  <c:v>-2.0250000000000057</c:v>
                </c:pt>
                <c:pt idx="72926">
                  <c:v>-2.0229999999999961</c:v>
                </c:pt>
                <c:pt idx="72927">
                  <c:v>-2.0209999999999866</c:v>
                </c:pt>
                <c:pt idx="72928">
                  <c:v>-2.0190000000000055</c:v>
                </c:pt>
                <c:pt idx="72929">
                  <c:v>-2.0169999999999959</c:v>
                </c:pt>
                <c:pt idx="72930">
                  <c:v>-2.0149999999999864</c:v>
                </c:pt>
                <c:pt idx="72931">
                  <c:v>-2.0130000000000052</c:v>
                </c:pt>
                <c:pt idx="72932">
                  <c:v>-2.0109999999999957</c:v>
                </c:pt>
                <c:pt idx="72933">
                  <c:v>-2.0089999999999861</c:v>
                </c:pt>
                <c:pt idx="72934">
                  <c:v>-2.007000000000005</c:v>
                </c:pt>
                <c:pt idx="72935">
                  <c:v>-2.0049999999999955</c:v>
                </c:pt>
                <c:pt idx="72936">
                  <c:v>-2.0029999999999859</c:v>
                </c:pt>
                <c:pt idx="72937">
                  <c:v>-2.0010000000000048</c:v>
                </c:pt>
                <c:pt idx="72938">
                  <c:v>-1.9989999999999952</c:v>
                </c:pt>
                <c:pt idx="72939">
                  <c:v>-1.9970000000000141</c:v>
                </c:pt>
                <c:pt idx="72940">
                  <c:v>-1.9950000000000045</c:v>
                </c:pt>
                <c:pt idx="72941">
                  <c:v>-1.992999999999995</c:v>
                </c:pt>
                <c:pt idx="72942">
                  <c:v>-1.9910000000000139</c:v>
                </c:pt>
                <c:pt idx="72943">
                  <c:v>-1.9890000000000043</c:v>
                </c:pt>
                <c:pt idx="72944">
                  <c:v>-1.9869999999999948</c:v>
                </c:pt>
                <c:pt idx="72945">
                  <c:v>-1.9850000000000136</c:v>
                </c:pt>
                <c:pt idx="72946">
                  <c:v>-1.9830000000000041</c:v>
                </c:pt>
                <c:pt idx="72947">
                  <c:v>-1.9809999999999945</c:v>
                </c:pt>
                <c:pt idx="72948">
                  <c:v>-1.9790000000000134</c:v>
                </c:pt>
                <c:pt idx="72949">
                  <c:v>-1.9770000000000039</c:v>
                </c:pt>
                <c:pt idx="72950">
                  <c:v>-1.9749999999999943</c:v>
                </c:pt>
                <c:pt idx="72951">
                  <c:v>-1.9730000000000132</c:v>
                </c:pt>
                <c:pt idx="72952">
                  <c:v>-1.9710000000000036</c:v>
                </c:pt>
                <c:pt idx="72953">
                  <c:v>-1.9689999999999941</c:v>
                </c:pt>
                <c:pt idx="72954">
                  <c:v>-1.967000000000013</c:v>
                </c:pt>
                <c:pt idx="72955">
                  <c:v>-1.9650000000000034</c:v>
                </c:pt>
                <c:pt idx="72956">
                  <c:v>-1.9629999999999939</c:v>
                </c:pt>
                <c:pt idx="72957">
                  <c:v>-1.9610000000000127</c:v>
                </c:pt>
                <c:pt idx="72958">
                  <c:v>-1.9590000000000032</c:v>
                </c:pt>
                <c:pt idx="72959">
                  <c:v>-1.9569999999999936</c:v>
                </c:pt>
                <c:pt idx="72960">
                  <c:v>-1.9550000000000125</c:v>
                </c:pt>
                <c:pt idx="72961">
                  <c:v>-1.953000000000003</c:v>
                </c:pt>
                <c:pt idx="72962">
                  <c:v>-1.9509999999999934</c:v>
                </c:pt>
                <c:pt idx="72963">
                  <c:v>-1.9490000000000123</c:v>
                </c:pt>
                <c:pt idx="72964">
                  <c:v>-1.9470000000000027</c:v>
                </c:pt>
                <c:pt idx="72965">
                  <c:v>-1.9449999999999932</c:v>
                </c:pt>
                <c:pt idx="72966">
                  <c:v>-1.9430000000000121</c:v>
                </c:pt>
                <c:pt idx="72967">
                  <c:v>-1.9410000000000025</c:v>
                </c:pt>
                <c:pt idx="72968">
                  <c:v>-1.938999999999993</c:v>
                </c:pt>
                <c:pt idx="72969">
                  <c:v>-1.9370000000000118</c:v>
                </c:pt>
                <c:pt idx="72970">
                  <c:v>-1.9350000000000023</c:v>
                </c:pt>
                <c:pt idx="72971">
                  <c:v>-1.9329999999999927</c:v>
                </c:pt>
                <c:pt idx="72972">
                  <c:v>-1.9310000000000116</c:v>
                </c:pt>
                <c:pt idx="72973">
                  <c:v>-1.929000000000002</c:v>
                </c:pt>
                <c:pt idx="72974">
                  <c:v>-1.9269999999999925</c:v>
                </c:pt>
                <c:pt idx="72975">
                  <c:v>-1.9250000000000114</c:v>
                </c:pt>
                <c:pt idx="72976">
                  <c:v>-1.9230000000000018</c:v>
                </c:pt>
                <c:pt idx="72977">
                  <c:v>-1.9209999999999923</c:v>
                </c:pt>
                <c:pt idx="72978">
                  <c:v>-1.9190000000000111</c:v>
                </c:pt>
                <c:pt idx="72979">
                  <c:v>-1.9170000000000016</c:v>
                </c:pt>
                <c:pt idx="72980">
                  <c:v>-1.914999999999992</c:v>
                </c:pt>
                <c:pt idx="72981">
                  <c:v>-1.9130000000000109</c:v>
                </c:pt>
                <c:pt idx="72982">
                  <c:v>-1.9110000000000014</c:v>
                </c:pt>
                <c:pt idx="72983">
                  <c:v>-1.9089999999999918</c:v>
                </c:pt>
                <c:pt idx="72984">
                  <c:v>-1.9070000000000107</c:v>
                </c:pt>
                <c:pt idx="72985">
                  <c:v>-1.9050000000000011</c:v>
                </c:pt>
                <c:pt idx="72986">
                  <c:v>-1.9029999999999916</c:v>
                </c:pt>
                <c:pt idx="72987">
                  <c:v>-1.9010000000000105</c:v>
                </c:pt>
                <c:pt idx="72988">
                  <c:v>-1.8990000000000009</c:v>
                </c:pt>
                <c:pt idx="72989">
                  <c:v>-1.8969999999999914</c:v>
                </c:pt>
                <c:pt idx="72990">
                  <c:v>-1.8950000000000102</c:v>
                </c:pt>
                <c:pt idx="72991">
                  <c:v>-1.8930000000000007</c:v>
                </c:pt>
                <c:pt idx="72992">
                  <c:v>-1.8909999999999911</c:v>
                </c:pt>
                <c:pt idx="72993">
                  <c:v>-1.88900000000001</c:v>
                </c:pt>
                <c:pt idx="72994">
                  <c:v>-1.8870000000000005</c:v>
                </c:pt>
                <c:pt idx="72995">
                  <c:v>-1.8849999999999909</c:v>
                </c:pt>
                <c:pt idx="72996">
                  <c:v>-1.8830000000000098</c:v>
                </c:pt>
                <c:pt idx="72997">
                  <c:v>-1.8810000000000002</c:v>
                </c:pt>
                <c:pt idx="72998">
                  <c:v>-1.8789999999999907</c:v>
                </c:pt>
                <c:pt idx="72999">
                  <c:v>-1.8770000000000095</c:v>
                </c:pt>
                <c:pt idx="73000">
                  <c:v>-1.875</c:v>
                </c:pt>
                <c:pt idx="73001">
                  <c:v>-1.8729999999999905</c:v>
                </c:pt>
                <c:pt idx="73002">
                  <c:v>-1.8710000000000093</c:v>
                </c:pt>
                <c:pt idx="73003">
                  <c:v>-1.8689999999999998</c:v>
                </c:pt>
                <c:pt idx="73004">
                  <c:v>-1.8669999999999902</c:v>
                </c:pt>
                <c:pt idx="73005">
                  <c:v>-1.8650000000000091</c:v>
                </c:pt>
                <c:pt idx="73006">
                  <c:v>-1.8629999999999995</c:v>
                </c:pt>
                <c:pt idx="73007">
                  <c:v>-1.86099999999999</c:v>
                </c:pt>
                <c:pt idx="73008">
                  <c:v>-1.8590000000000089</c:v>
                </c:pt>
                <c:pt idx="73009">
                  <c:v>-1.8569999999999993</c:v>
                </c:pt>
                <c:pt idx="73010">
                  <c:v>-1.8549999999999898</c:v>
                </c:pt>
                <c:pt idx="73011">
                  <c:v>-1.8530000000000086</c:v>
                </c:pt>
                <c:pt idx="73012">
                  <c:v>-1.8509999999999991</c:v>
                </c:pt>
                <c:pt idx="73013">
                  <c:v>-1.8489999999999895</c:v>
                </c:pt>
                <c:pt idx="73014">
                  <c:v>-1.8470000000000084</c:v>
                </c:pt>
                <c:pt idx="73015">
                  <c:v>-1.8449999999999989</c:v>
                </c:pt>
                <c:pt idx="73016">
                  <c:v>-1.8429999999999893</c:v>
                </c:pt>
                <c:pt idx="73017">
                  <c:v>-1.8410000000000082</c:v>
                </c:pt>
                <c:pt idx="73018">
                  <c:v>-1.8389999999999986</c:v>
                </c:pt>
                <c:pt idx="73019">
                  <c:v>-1.8369999999999891</c:v>
                </c:pt>
                <c:pt idx="73020">
                  <c:v>-1.835000000000008</c:v>
                </c:pt>
                <c:pt idx="73021">
                  <c:v>-1.8329999999999984</c:v>
                </c:pt>
                <c:pt idx="73022">
                  <c:v>-1.8309999999999889</c:v>
                </c:pt>
                <c:pt idx="73023">
                  <c:v>-1.8290000000000077</c:v>
                </c:pt>
                <c:pt idx="73024">
                  <c:v>-1.8269999999999982</c:v>
                </c:pt>
                <c:pt idx="73025">
                  <c:v>-1.8249999999999886</c:v>
                </c:pt>
                <c:pt idx="73026">
                  <c:v>-1.8230000000000075</c:v>
                </c:pt>
                <c:pt idx="73027">
                  <c:v>-1.820999999999998</c:v>
                </c:pt>
                <c:pt idx="73028">
                  <c:v>-1.8189999999999884</c:v>
                </c:pt>
                <c:pt idx="73029">
                  <c:v>-1.8170000000000073</c:v>
                </c:pt>
                <c:pt idx="73030">
                  <c:v>-1.8149999999999977</c:v>
                </c:pt>
                <c:pt idx="73031">
                  <c:v>-1.8129999999999882</c:v>
                </c:pt>
                <c:pt idx="73032">
                  <c:v>-1.811000000000007</c:v>
                </c:pt>
                <c:pt idx="73033">
                  <c:v>-1.8089999999999975</c:v>
                </c:pt>
                <c:pt idx="73034">
                  <c:v>-1.8069999999999879</c:v>
                </c:pt>
                <c:pt idx="73035">
                  <c:v>-1.8050000000000068</c:v>
                </c:pt>
                <c:pt idx="73036">
                  <c:v>-1.8029999999999973</c:v>
                </c:pt>
                <c:pt idx="73037">
                  <c:v>-1.8009999999999877</c:v>
                </c:pt>
                <c:pt idx="73038">
                  <c:v>-1.7990000000000066</c:v>
                </c:pt>
                <c:pt idx="73039">
                  <c:v>-1.796999999999997</c:v>
                </c:pt>
                <c:pt idx="73040">
                  <c:v>-1.7949999999999875</c:v>
                </c:pt>
                <c:pt idx="73041">
                  <c:v>-1.7930000000000064</c:v>
                </c:pt>
                <c:pt idx="73042">
                  <c:v>-1.7909999999999968</c:v>
                </c:pt>
                <c:pt idx="73043">
                  <c:v>-1.7889999999999873</c:v>
                </c:pt>
                <c:pt idx="73044">
                  <c:v>-1.7870000000000061</c:v>
                </c:pt>
                <c:pt idx="73045">
                  <c:v>-1.7849999999999966</c:v>
                </c:pt>
                <c:pt idx="73046">
                  <c:v>-1.782999999999987</c:v>
                </c:pt>
                <c:pt idx="73047">
                  <c:v>-1.7810000000000059</c:v>
                </c:pt>
                <c:pt idx="73048">
                  <c:v>-1.7789999999999964</c:v>
                </c:pt>
                <c:pt idx="73049">
                  <c:v>-1.7769999999999868</c:v>
                </c:pt>
                <c:pt idx="73050">
                  <c:v>-1.7750000000000057</c:v>
                </c:pt>
                <c:pt idx="73051">
                  <c:v>-1.7729999999999961</c:v>
                </c:pt>
                <c:pt idx="73052">
                  <c:v>-1.7709999999999866</c:v>
                </c:pt>
                <c:pt idx="73053">
                  <c:v>-1.7690000000000055</c:v>
                </c:pt>
                <c:pt idx="73054">
                  <c:v>-1.7669999999999959</c:v>
                </c:pt>
                <c:pt idx="73055">
                  <c:v>-1.7649999999999864</c:v>
                </c:pt>
                <c:pt idx="73056">
                  <c:v>-1.7630000000000052</c:v>
                </c:pt>
                <c:pt idx="73057">
                  <c:v>-1.7609999999999957</c:v>
                </c:pt>
                <c:pt idx="73058">
                  <c:v>-1.7589999999999861</c:v>
                </c:pt>
                <c:pt idx="73059">
                  <c:v>-1.757000000000005</c:v>
                </c:pt>
                <c:pt idx="73060">
                  <c:v>-1.7549999999999955</c:v>
                </c:pt>
                <c:pt idx="73061">
                  <c:v>-1.7529999999999859</c:v>
                </c:pt>
                <c:pt idx="73062">
                  <c:v>-1.7510000000000048</c:v>
                </c:pt>
                <c:pt idx="73063">
                  <c:v>-1.7489999999999952</c:v>
                </c:pt>
                <c:pt idx="73064">
                  <c:v>-1.7470000000000141</c:v>
                </c:pt>
                <c:pt idx="73065">
                  <c:v>-1.7450000000000045</c:v>
                </c:pt>
                <c:pt idx="73066">
                  <c:v>-1.742999999999995</c:v>
                </c:pt>
                <c:pt idx="73067">
                  <c:v>-1.7410000000000139</c:v>
                </c:pt>
                <c:pt idx="73068">
                  <c:v>-1.7390000000000043</c:v>
                </c:pt>
                <c:pt idx="73069">
                  <c:v>-1.7369999999999948</c:v>
                </c:pt>
                <c:pt idx="73070">
                  <c:v>-1.7350000000000136</c:v>
                </c:pt>
                <c:pt idx="73071">
                  <c:v>-1.7330000000000041</c:v>
                </c:pt>
                <c:pt idx="73072">
                  <c:v>-1.7309999999999945</c:v>
                </c:pt>
                <c:pt idx="73073">
                  <c:v>-1.7290000000000134</c:v>
                </c:pt>
                <c:pt idx="73074">
                  <c:v>-1.7270000000000039</c:v>
                </c:pt>
                <c:pt idx="73075">
                  <c:v>-1.7249999999999943</c:v>
                </c:pt>
                <c:pt idx="73076">
                  <c:v>-1.7230000000000132</c:v>
                </c:pt>
                <c:pt idx="73077">
                  <c:v>-1.7210000000000036</c:v>
                </c:pt>
                <c:pt idx="73078">
                  <c:v>-1.7189999999999941</c:v>
                </c:pt>
                <c:pt idx="73079">
                  <c:v>-1.717000000000013</c:v>
                </c:pt>
                <c:pt idx="73080">
                  <c:v>-1.7150000000000034</c:v>
                </c:pt>
                <c:pt idx="73081">
                  <c:v>-1.7129999999999939</c:v>
                </c:pt>
                <c:pt idx="73082">
                  <c:v>-1.7110000000000127</c:v>
                </c:pt>
                <c:pt idx="73083">
                  <c:v>-1.7090000000000032</c:v>
                </c:pt>
                <c:pt idx="73084">
                  <c:v>-1.7069999999999936</c:v>
                </c:pt>
                <c:pt idx="73085">
                  <c:v>-1.7050000000000125</c:v>
                </c:pt>
                <c:pt idx="73086">
                  <c:v>-1.703000000000003</c:v>
                </c:pt>
                <c:pt idx="73087">
                  <c:v>-1.7009999999999934</c:v>
                </c:pt>
                <c:pt idx="73088">
                  <c:v>-1.6990000000000123</c:v>
                </c:pt>
                <c:pt idx="73089">
                  <c:v>-1.6970000000000027</c:v>
                </c:pt>
                <c:pt idx="73090">
                  <c:v>-1.6949999999999932</c:v>
                </c:pt>
                <c:pt idx="73091">
                  <c:v>-1.6930000000000121</c:v>
                </c:pt>
                <c:pt idx="73092">
                  <c:v>-1.6910000000000025</c:v>
                </c:pt>
                <c:pt idx="73093">
                  <c:v>-1.688999999999993</c:v>
                </c:pt>
                <c:pt idx="73094">
                  <c:v>-1.6870000000000118</c:v>
                </c:pt>
                <c:pt idx="73095">
                  <c:v>-1.6850000000000023</c:v>
                </c:pt>
                <c:pt idx="73096">
                  <c:v>-1.6829999999999927</c:v>
                </c:pt>
                <c:pt idx="73097">
                  <c:v>-1.6810000000000116</c:v>
                </c:pt>
                <c:pt idx="73098">
                  <c:v>-1.679000000000002</c:v>
                </c:pt>
                <c:pt idx="73099">
                  <c:v>-1.6769999999999925</c:v>
                </c:pt>
                <c:pt idx="73100">
                  <c:v>-1.6750000000000114</c:v>
                </c:pt>
                <c:pt idx="73101">
                  <c:v>-1.6730000000000018</c:v>
                </c:pt>
                <c:pt idx="73102">
                  <c:v>-1.6709999999999923</c:v>
                </c:pt>
                <c:pt idx="73103">
                  <c:v>-1.6690000000000111</c:v>
                </c:pt>
                <c:pt idx="73104">
                  <c:v>-1.6670000000000016</c:v>
                </c:pt>
                <c:pt idx="73105">
                  <c:v>-1.664999999999992</c:v>
                </c:pt>
                <c:pt idx="73106">
                  <c:v>-1.6630000000000109</c:v>
                </c:pt>
                <c:pt idx="73107">
                  <c:v>-1.6610000000000014</c:v>
                </c:pt>
                <c:pt idx="73108">
                  <c:v>-1.6589999999999918</c:v>
                </c:pt>
                <c:pt idx="73109">
                  <c:v>-1.6570000000000107</c:v>
                </c:pt>
                <c:pt idx="73110">
                  <c:v>-1.6550000000000011</c:v>
                </c:pt>
                <c:pt idx="73111">
                  <c:v>-1.6529999999999916</c:v>
                </c:pt>
                <c:pt idx="73112">
                  <c:v>-1.6510000000000105</c:v>
                </c:pt>
                <c:pt idx="73113">
                  <c:v>-1.6490000000000009</c:v>
                </c:pt>
                <c:pt idx="73114">
                  <c:v>-1.6469999999999914</c:v>
                </c:pt>
                <c:pt idx="73115">
                  <c:v>-1.6450000000000102</c:v>
                </c:pt>
                <c:pt idx="73116">
                  <c:v>-1.6430000000000007</c:v>
                </c:pt>
                <c:pt idx="73117">
                  <c:v>-1.6409999999999911</c:v>
                </c:pt>
                <c:pt idx="73118">
                  <c:v>-1.63900000000001</c:v>
                </c:pt>
                <c:pt idx="73119">
                  <c:v>-1.6370000000000005</c:v>
                </c:pt>
                <c:pt idx="73120">
                  <c:v>-1.6349999999999909</c:v>
                </c:pt>
                <c:pt idx="73121">
                  <c:v>-1.6330000000000098</c:v>
                </c:pt>
                <c:pt idx="73122">
                  <c:v>-1.6310000000000002</c:v>
                </c:pt>
                <c:pt idx="73123">
                  <c:v>-1.6289999999999907</c:v>
                </c:pt>
                <c:pt idx="73124">
                  <c:v>-1.6270000000000095</c:v>
                </c:pt>
                <c:pt idx="73125">
                  <c:v>-1.625</c:v>
                </c:pt>
                <c:pt idx="73126">
                  <c:v>-1.6229999999999905</c:v>
                </c:pt>
                <c:pt idx="73127">
                  <c:v>-1.6210000000000093</c:v>
                </c:pt>
                <c:pt idx="73128">
                  <c:v>-1.6189999999999998</c:v>
                </c:pt>
                <c:pt idx="73129">
                  <c:v>-1.6169999999999902</c:v>
                </c:pt>
                <c:pt idx="73130">
                  <c:v>-1.6150000000000091</c:v>
                </c:pt>
                <c:pt idx="73131">
                  <c:v>-1.6129999999999995</c:v>
                </c:pt>
                <c:pt idx="73132">
                  <c:v>-1.61099999999999</c:v>
                </c:pt>
                <c:pt idx="73133">
                  <c:v>-1.6090000000000089</c:v>
                </c:pt>
                <c:pt idx="73134">
                  <c:v>-1.6069999999999993</c:v>
                </c:pt>
                <c:pt idx="73135">
                  <c:v>-1.6049999999999898</c:v>
                </c:pt>
                <c:pt idx="73136">
                  <c:v>-1.6030000000000086</c:v>
                </c:pt>
                <c:pt idx="73137">
                  <c:v>-1.6009999999999991</c:v>
                </c:pt>
                <c:pt idx="73138">
                  <c:v>-1.5989999999999895</c:v>
                </c:pt>
                <c:pt idx="73139">
                  <c:v>-1.5970000000000084</c:v>
                </c:pt>
                <c:pt idx="73140">
                  <c:v>-1.5949999999999989</c:v>
                </c:pt>
                <c:pt idx="73141">
                  <c:v>-1.5929999999999893</c:v>
                </c:pt>
                <c:pt idx="73142">
                  <c:v>-1.5910000000000082</c:v>
                </c:pt>
                <c:pt idx="73143">
                  <c:v>-1.5889999999999986</c:v>
                </c:pt>
                <c:pt idx="73144">
                  <c:v>-1.5869999999999891</c:v>
                </c:pt>
                <c:pt idx="73145">
                  <c:v>-1.585000000000008</c:v>
                </c:pt>
                <c:pt idx="73146">
                  <c:v>-1.5829999999999984</c:v>
                </c:pt>
                <c:pt idx="73147">
                  <c:v>-1.5809999999999889</c:v>
                </c:pt>
                <c:pt idx="73148">
                  <c:v>-1.5790000000000077</c:v>
                </c:pt>
                <c:pt idx="73149">
                  <c:v>-1.5769999999999982</c:v>
                </c:pt>
                <c:pt idx="73150">
                  <c:v>-1.5749999999999886</c:v>
                </c:pt>
                <c:pt idx="73151">
                  <c:v>-1.5730000000000075</c:v>
                </c:pt>
                <c:pt idx="73152">
                  <c:v>-1.570999999999998</c:v>
                </c:pt>
                <c:pt idx="73153">
                  <c:v>-1.5689999999999884</c:v>
                </c:pt>
                <c:pt idx="73154">
                  <c:v>-1.5670000000000073</c:v>
                </c:pt>
                <c:pt idx="73155">
                  <c:v>-1.5649999999999977</c:v>
                </c:pt>
                <c:pt idx="73156">
                  <c:v>-1.5629999999999882</c:v>
                </c:pt>
                <c:pt idx="73157">
                  <c:v>-1.561000000000007</c:v>
                </c:pt>
                <c:pt idx="73158">
                  <c:v>-1.5589999999999975</c:v>
                </c:pt>
                <c:pt idx="73159">
                  <c:v>-1.5569999999999879</c:v>
                </c:pt>
                <c:pt idx="73160">
                  <c:v>-1.5550000000000068</c:v>
                </c:pt>
                <c:pt idx="73161">
                  <c:v>-1.5529999999999973</c:v>
                </c:pt>
                <c:pt idx="73162">
                  <c:v>-1.5509999999999877</c:v>
                </c:pt>
                <c:pt idx="73163">
                  <c:v>-1.5490000000000066</c:v>
                </c:pt>
                <c:pt idx="73164">
                  <c:v>-1.546999999999997</c:v>
                </c:pt>
                <c:pt idx="73165">
                  <c:v>-1.5449999999999875</c:v>
                </c:pt>
                <c:pt idx="73166">
                  <c:v>-1.5430000000000064</c:v>
                </c:pt>
                <c:pt idx="73167">
                  <c:v>-1.5409999999999968</c:v>
                </c:pt>
                <c:pt idx="73168">
                  <c:v>-1.5389999999999873</c:v>
                </c:pt>
                <c:pt idx="73169">
                  <c:v>-1.5370000000000061</c:v>
                </c:pt>
                <c:pt idx="73170">
                  <c:v>-1.5349999999999966</c:v>
                </c:pt>
                <c:pt idx="73171">
                  <c:v>-1.532999999999987</c:v>
                </c:pt>
                <c:pt idx="73172">
                  <c:v>-1.5310000000000059</c:v>
                </c:pt>
                <c:pt idx="73173">
                  <c:v>-1.5289999999999964</c:v>
                </c:pt>
                <c:pt idx="73174">
                  <c:v>-1.5269999999999868</c:v>
                </c:pt>
                <c:pt idx="73175">
                  <c:v>-1.5250000000000057</c:v>
                </c:pt>
                <c:pt idx="73176">
                  <c:v>-1.5229999999999961</c:v>
                </c:pt>
                <c:pt idx="73177">
                  <c:v>-1.5209999999999866</c:v>
                </c:pt>
                <c:pt idx="73178">
                  <c:v>-1.5190000000000055</c:v>
                </c:pt>
                <c:pt idx="73179">
                  <c:v>-1.5169999999999959</c:v>
                </c:pt>
                <c:pt idx="73180">
                  <c:v>-1.5149999999999864</c:v>
                </c:pt>
                <c:pt idx="73181">
                  <c:v>-1.5130000000000052</c:v>
                </c:pt>
                <c:pt idx="73182">
                  <c:v>-1.5109999999999957</c:v>
                </c:pt>
                <c:pt idx="73183">
                  <c:v>-1.5089999999999861</c:v>
                </c:pt>
                <c:pt idx="73184">
                  <c:v>-1.507000000000005</c:v>
                </c:pt>
                <c:pt idx="73185">
                  <c:v>-1.5049999999999955</c:v>
                </c:pt>
                <c:pt idx="73186">
                  <c:v>-1.5029999999999859</c:v>
                </c:pt>
                <c:pt idx="73187">
                  <c:v>-1.5010000000000048</c:v>
                </c:pt>
                <c:pt idx="73188">
                  <c:v>-1.4989999999999952</c:v>
                </c:pt>
                <c:pt idx="73189">
                  <c:v>-1.4970000000000141</c:v>
                </c:pt>
                <c:pt idx="73190">
                  <c:v>-1.4950000000000045</c:v>
                </c:pt>
                <c:pt idx="73191">
                  <c:v>-1.492999999999995</c:v>
                </c:pt>
                <c:pt idx="73192">
                  <c:v>-1.4910000000000139</c:v>
                </c:pt>
                <c:pt idx="73193">
                  <c:v>-1.4890000000000043</c:v>
                </c:pt>
                <c:pt idx="73194">
                  <c:v>-1.4869999999999948</c:v>
                </c:pt>
                <c:pt idx="73195">
                  <c:v>-1.4850000000000136</c:v>
                </c:pt>
                <c:pt idx="73196">
                  <c:v>-1.4830000000000041</c:v>
                </c:pt>
                <c:pt idx="73197">
                  <c:v>-1.4809999999999945</c:v>
                </c:pt>
                <c:pt idx="73198">
                  <c:v>-1.4790000000000134</c:v>
                </c:pt>
                <c:pt idx="73199">
                  <c:v>-1.4770000000000039</c:v>
                </c:pt>
                <c:pt idx="73200">
                  <c:v>-1.4749999999999943</c:v>
                </c:pt>
                <c:pt idx="73201">
                  <c:v>-1.4730000000000132</c:v>
                </c:pt>
                <c:pt idx="73202">
                  <c:v>-1.4710000000000036</c:v>
                </c:pt>
                <c:pt idx="73203">
                  <c:v>-1.4689999999999941</c:v>
                </c:pt>
                <c:pt idx="73204">
                  <c:v>-1.467000000000013</c:v>
                </c:pt>
                <c:pt idx="73205">
                  <c:v>-1.4650000000000034</c:v>
                </c:pt>
                <c:pt idx="73206">
                  <c:v>-1.4629999999999939</c:v>
                </c:pt>
                <c:pt idx="73207">
                  <c:v>-1.4610000000000127</c:v>
                </c:pt>
                <c:pt idx="73208">
                  <c:v>-1.4590000000000032</c:v>
                </c:pt>
                <c:pt idx="73209">
                  <c:v>-1.4569999999999936</c:v>
                </c:pt>
                <c:pt idx="73210">
                  <c:v>-1.4550000000000125</c:v>
                </c:pt>
                <c:pt idx="73211">
                  <c:v>-1.453000000000003</c:v>
                </c:pt>
                <c:pt idx="73212">
                  <c:v>-1.4509999999999934</c:v>
                </c:pt>
                <c:pt idx="73213">
                  <c:v>-1.4490000000000123</c:v>
                </c:pt>
                <c:pt idx="73214">
                  <c:v>-1.4470000000000027</c:v>
                </c:pt>
                <c:pt idx="73215">
                  <c:v>-1.4449999999999932</c:v>
                </c:pt>
                <c:pt idx="73216">
                  <c:v>-1.4430000000000121</c:v>
                </c:pt>
                <c:pt idx="73217">
                  <c:v>-1.4410000000000025</c:v>
                </c:pt>
                <c:pt idx="73218">
                  <c:v>-1.438999999999993</c:v>
                </c:pt>
                <c:pt idx="73219">
                  <c:v>-1.4370000000000118</c:v>
                </c:pt>
                <c:pt idx="73220">
                  <c:v>-1.4350000000000023</c:v>
                </c:pt>
                <c:pt idx="73221">
                  <c:v>-1.4329999999999927</c:v>
                </c:pt>
                <c:pt idx="73222">
                  <c:v>-1.4310000000000116</c:v>
                </c:pt>
                <c:pt idx="73223">
                  <c:v>-1.429000000000002</c:v>
                </c:pt>
                <c:pt idx="73224">
                  <c:v>-1.4269999999999925</c:v>
                </c:pt>
                <c:pt idx="73225">
                  <c:v>-1.4250000000000114</c:v>
                </c:pt>
                <c:pt idx="73226">
                  <c:v>-1.4230000000000018</c:v>
                </c:pt>
                <c:pt idx="73227">
                  <c:v>-1.4209999999999923</c:v>
                </c:pt>
                <c:pt idx="73228">
                  <c:v>-1.4190000000000111</c:v>
                </c:pt>
                <c:pt idx="73229">
                  <c:v>-1.4170000000000016</c:v>
                </c:pt>
                <c:pt idx="73230">
                  <c:v>-1.414999999999992</c:v>
                </c:pt>
                <c:pt idx="73231">
                  <c:v>-1.4130000000000109</c:v>
                </c:pt>
                <c:pt idx="73232">
                  <c:v>-1.4110000000000014</c:v>
                </c:pt>
                <c:pt idx="73233">
                  <c:v>-1.4089999999999918</c:v>
                </c:pt>
                <c:pt idx="73234">
                  <c:v>-1.4070000000000107</c:v>
                </c:pt>
                <c:pt idx="73235">
                  <c:v>-1.4050000000000011</c:v>
                </c:pt>
                <c:pt idx="73236">
                  <c:v>-1.4029999999999916</c:v>
                </c:pt>
                <c:pt idx="73237">
                  <c:v>-1.4010000000000105</c:v>
                </c:pt>
                <c:pt idx="73238">
                  <c:v>-1.3990000000000009</c:v>
                </c:pt>
                <c:pt idx="73239">
                  <c:v>-1.3969999999999914</c:v>
                </c:pt>
                <c:pt idx="73240">
                  <c:v>-1.3950000000000102</c:v>
                </c:pt>
                <c:pt idx="73241">
                  <c:v>-1.3930000000000007</c:v>
                </c:pt>
                <c:pt idx="73242">
                  <c:v>-1.3909999999999911</c:v>
                </c:pt>
                <c:pt idx="73243">
                  <c:v>-1.38900000000001</c:v>
                </c:pt>
                <c:pt idx="73244">
                  <c:v>-1.3870000000000005</c:v>
                </c:pt>
                <c:pt idx="73245">
                  <c:v>-1.3849999999999909</c:v>
                </c:pt>
                <c:pt idx="73246">
                  <c:v>-1.3830000000000098</c:v>
                </c:pt>
                <c:pt idx="73247">
                  <c:v>-1.3810000000000002</c:v>
                </c:pt>
                <c:pt idx="73248">
                  <c:v>-1.3789999999999907</c:v>
                </c:pt>
                <c:pt idx="73249">
                  <c:v>-1.3770000000000095</c:v>
                </c:pt>
                <c:pt idx="73250">
                  <c:v>-1.375</c:v>
                </c:pt>
                <c:pt idx="73251">
                  <c:v>-1.3729999999999905</c:v>
                </c:pt>
                <c:pt idx="73252">
                  <c:v>-1.3710000000000093</c:v>
                </c:pt>
                <c:pt idx="73253">
                  <c:v>-1.3689999999999998</c:v>
                </c:pt>
                <c:pt idx="73254">
                  <c:v>-1.3669999999999902</c:v>
                </c:pt>
                <c:pt idx="73255">
                  <c:v>-1.3650000000000091</c:v>
                </c:pt>
                <c:pt idx="73256">
                  <c:v>-1.3629999999999995</c:v>
                </c:pt>
                <c:pt idx="73257">
                  <c:v>-1.36099999999999</c:v>
                </c:pt>
                <c:pt idx="73258">
                  <c:v>-1.3590000000000089</c:v>
                </c:pt>
                <c:pt idx="73259">
                  <c:v>-1.3569999999999993</c:v>
                </c:pt>
                <c:pt idx="73260">
                  <c:v>-1.3549999999999898</c:v>
                </c:pt>
                <c:pt idx="73261">
                  <c:v>-1.3530000000000086</c:v>
                </c:pt>
                <c:pt idx="73262">
                  <c:v>-1.3509999999999991</c:v>
                </c:pt>
                <c:pt idx="73263">
                  <c:v>-1.3489999999999895</c:v>
                </c:pt>
                <c:pt idx="73264">
                  <c:v>-1.3470000000000084</c:v>
                </c:pt>
                <c:pt idx="73265">
                  <c:v>-1.3449999999999989</c:v>
                </c:pt>
                <c:pt idx="73266">
                  <c:v>-1.3429999999999893</c:v>
                </c:pt>
                <c:pt idx="73267">
                  <c:v>-1.3410000000000082</c:v>
                </c:pt>
                <c:pt idx="73268">
                  <c:v>-1.3389999999999986</c:v>
                </c:pt>
                <c:pt idx="73269">
                  <c:v>-1.3369999999999891</c:v>
                </c:pt>
                <c:pt idx="73270">
                  <c:v>-1.335000000000008</c:v>
                </c:pt>
                <c:pt idx="73271">
                  <c:v>-1.3329999999999984</c:v>
                </c:pt>
                <c:pt idx="73272">
                  <c:v>-1.3309999999999889</c:v>
                </c:pt>
                <c:pt idx="73273">
                  <c:v>-1.3290000000000077</c:v>
                </c:pt>
                <c:pt idx="73274">
                  <c:v>-1.3269999999999982</c:v>
                </c:pt>
                <c:pt idx="73275">
                  <c:v>-1.3249999999999886</c:v>
                </c:pt>
                <c:pt idx="73276">
                  <c:v>-1.3230000000000075</c:v>
                </c:pt>
                <c:pt idx="73277">
                  <c:v>-1.320999999999998</c:v>
                </c:pt>
                <c:pt idx="73278">
                  <c:v>-1.3189999999999884</c:v>
                </c:pt>
                <c:pt idx="73279">
                  <c:v>-1.3170000000000073</c:v>
                </c:pt>
                <c:pt idx="73280">
                  <c:v>-1.3149999999999977</c:v>
                </c:pt>
                <c:pt idx="73281">
                  <c:v>-1.3129999999999882</c:v>
                </c:pt>
                <c:pt idx="73282">
                  <c:v>-1.311000000000007</c:v>
                </c:pt>
                <c:pt idx="73283">
                  <c:v>-1.3089999999999975</c:v>
                </c:pt>
                <c:pt idx="73284">
                  <c:v>-1.3069999999999879</c:v>
                </c:pt>
                <c:pt idx="73285">
                  <c:v>-1.3050000000000068</c:v>
                </c:pt>
                <c:pt idx="73286">
                  <c:v>-1.3029999999999973</c:v>
                </c:pt>
                <c:pt idx="73287">
                  <c:v>-1.3009999999999877</c:v>
                </c:pt>
                <c:pt idx="73288">
                  <c:v>-1.2990000000000066</c:v>
                </c:pt>
                <c:pt idx="73289">
                  <c:v>-1.296999999999997</c:v>
                </c:pt>
                <c:pt idx="73290">
                  <c:v>-1.2949999999999875</c:v>
                </c:pt>
                <c:pt idx="73291">
                  <c:v>-1.2930000000000064</c:v>
                </c:pt>
                <c:pt idx="73292">
                  <c:v>-1.2909999999999968</c:v>
                </c:pt>
                <c:pt idx="73293">
                  <c:v>-1.2889999999999873</c:v>
                </c:pt>
                <c:pt idx="73294">
                  <c:v>-1.2870000000000061</c:v>
                </c:pt>
                <c:pt idx="73295">
                  <c:v>-1.2849999999999966</c:v>
                </c:pt>
                <c:pt idx="73296">
                  <c:v>-1.282999999999987</c:v>
                </c:pt>
                <c:pt idx="73297">
                  <c:v>-1.2810000000000059</c:v>
                </c:pt>
                <c:pt idx="73298">
                  <c:v>-1.2789999999999964</c:v>
                </c:pt>
                <c:pt idx="73299">
                  <c:v>-1.2769999999999868</c:v>
                </c:pt>
                <c:pt idx="73300">
                  <c:v>-1.2750000000000057</c:v>
                </c:pt>
                <c:pt idx="73301">
                  <c:v>-1.2729999999999961</c:v>
                </c:pt>
                <c:pt idx="73302">
                  <c:v>-1.2709999999999866</c:v>
                </c:pt>
                <c:pt idx="73303">
                  <c:v>-1.2690000000000055</c:v>
                </c:pt>
                <c:pt idx="73304">
                  <c:v>-1.2669999999999959</c:v>
                </c:pt>
                <c:pt idx="73305">
                  <c:v>-1.2649999999999864</c:v>
                </c:pt>
                <c:pt idx="73306">
                  <c:v>-1.2630000000000052</c:v>
                </c:pt>
                <c:pt idx="73307">
                  <c:v>-1.2609999999999957</c:v>
                </c:pt>
                <c:pt idx="73308">
                  <c:v>-1.2589999999999861</c:v>
                </c:pt>
                <c:pt idx="73309">
                  <c:v>-1.257000000000005</c:v>
                </c:pt>
                <c:pt idx="73310">
                  <c:v>-1.2549999999999955</c:v>
                </c:pt>
                <c:pt idx="73311">
                  <c:v>-1.2529999999999859</c:v>
                </c:pt>
                <c:pt idx="73312">
                  <c:v>-1.2510000000000048</c:v>
                </c:pt>
                <c:pt idx="73313">
                  <c:v>-1.2489999999999952</c:v>
                </c:pt>
                <c:pt idx="73314">
                  <c:v>-1.2470000000000141</c:v>
                </c:pt>
                <c:pt idx="73315">
                  <c:v>-1.2450000000000045</c:v>
                </c:pt>
                <c:pt idx="73316">
                  <c:v>-1.242999999999995</c:v>
                </c:pt>
                <c:pt idx="73317">
                  <c:v>-1.2410000000000139</c:v>
                </c:pt>
                <c:pt idx="73318">
                  <c:v>-1.2390000000000043</c:v>
                </c:pt>
                <c:pt idx="73319">
                  <c:v>-1.2369999999999948</c:v>
                </c:pt>
                <c:pt idx="73320">
                  <c:v>-1.2350000000000136</c:v>
                </c:pt>
                <c:pt idx="73321">
                  <c:v>-1.2330000000000041</c:v>
                </c:pt>
                <c:pt idx="73322">
                  <c:v>-1.2309999999999945</c:v>
                </c:pt>
                <c:pt idx="73323">
                  <c:v>-1.2290000000000134</c:v>
                </c:pt>
                <c:pt idx="73324">
                  <c:v>-1.2270000000000039</c:v>
                </c:pt>
                <c:pt idx="73325">
                  <c:v>-1.2249999999999943</c:v>
                </c:pt>
                <c:pt idx="73326">
                  <c:v>-1.2230000000000132</c:v>
                </c:pt>
                <c:pt idx="73327">
                  <c:v>-1.2210000000000036</c:v>
                </c:pt>
                <c:pt idx="73328">
                  <c:v>-1.2189999999999941</c:v>
                </c:pt>
                <c:pt idx="73329">
                  <c:v>-1.217000000000013</c:v>
                </c:pt>
                <c:pt idx="73330">
                  <c:v>-1.2150000000000034</c:v>
                </c:pt>
                <c:pt idx="73331">
                  <c:v>-1.2129999999999939</c:v>
                </c:pt>
                <c:pt idx="73332">
                  <c:v>-1.2110000000000127</c:v>
                </c:pt>
                <c:pt idx="73333">
                  <c:v>-1.2090000000000032</c:v>
                </c:pt>
                <c:pt idx="73334">
                  <c:v>-1.2069999999999936</c:v>
                </c:pt>
                <c:pt idx="73335">
                  <c:v>-1.2050000000000125</c:v>
                </c:pt>
                <c:pt idx="73336">
                  <c:v>-1.203000000000003</c:v>
                </c:pt>
                <c:pt idx="73337">
                  <c:v>-1.2009999999999934</c:v>
                </c:pt>
                <c:pt idx="73338">
                  <c:v>-1.1990000000000123</c:v>
                </c:pt>
                <c:pt idx="73339">
                  <c:v>-1.1970000000000027</c:v>
                </c:pt>
                <c:pt idx="73340">
                  <c:v>-1.1949999999999932</c:v>
                </c:pt>
                <c:pt idx="73341">
                  <c:v>-1.1930000000000121</c:v>
                </c:pt>
                <c:pt idx="73342">
                  <c:v>-1.1910000000000025</c:v>
                </c:pt>
                <c:pt idx="73343">
                  <c:v>-1.188999999999993</c:v>
                </c:pt>
                <c:pt idx="73344">
                  <c:v>-1.1870000000000118</c:v>
                </c:pt>
                <c:pt idx="73345">
                  <c:v>-1.1850000000000023</c:v>
                </c:pt>
                <c:pt idx="73346">
                  <c:v>-1.1829999999999927</c:v>
                </c:pt>
                <c:pt idx="73347">
                  <c:v>-1.1810000000000116</c:v>
                </c:pt>
                <c:pt idx="73348">
                  <c:v>-1.179000000000002</c:v>
                </c:pt>
                <c:pt idx="73349">
                  <c:v>-1.1769999999999925</c:v>
                </c:pt>
                <c:pt idx="73350">
                  <c:v>-1.1750000000000114</c:v>
                </c:pt>
                <c:pt idx="73351">
                  <c:v>-1.1730000000000018</c:v>
                </c:pt>
                <c:pt idx="73352">
                  <c:v>-1.1709999999999923</c:v>
                </c:pt>
                <c:pt idx="73353">
                  <c:v>-1.1690000000000111</c:v>
                </c:pt>
                <c:pt idx="73354">
                  <c:v>-1.1670000000000016</c:v>
                </c:pt>
                <c:pt idx="73355">
                  <c:v>-1.164999999999992</c:v>
                </c:pt>
                <c:pt idx="73356">
                  <c:v>-1.1630000000000109</c:v>
                </c:pt>
                <c:pt idx="73357">
                  <c:v>-1.1610000000000014</c:v>
                </c:pt>
                <c:pt idx="73358">
                  <c:v>-1.1589999999999918</c:v>
                </c:pt>
                <c:pt idx="73359">
                  <c:v>-1.1570000000000107</c:v>
                </c:pt>
                <c:pt idx="73360">
                  <c:v>-1.1550000000000011</c:v>
                </c:pt>
                <c:pt idx="73361">
                  <c:v>-1.1529999999999916</c:v>
                </c:pt>
                <c:pt idx="73362">
                  <c:v>-1.1510000000000105</c:v>
                </c:pt>
                <c:pt idx="73363">
                  <c:v>-1.1490000000000009</c:v>
                </c:pt>
                <c:pt idx="73364">
                  <c:v>-1.1469999999999914</c:v>
                </c:pt>
                <c:pt idx="73365">
                  <c:v>-1.1450000000000102</c:v>
                </c:pt>
                <c:pt idx="73366">
                  <c:v>-1.1430000000000007</c:v>
                </c:pt>
                <c:pt idx="73367">
                  <c:v>-1.1409999999999911</c:v>
                </c:pt>
                <c:pt idx="73368">
                  <c:v>-1.13900000000001</c:v>
                </c:pt>
                <c:pt idx="73369">
                  <c:v>-1.1370000000000005</c:v>
                </c:pt>
                <c:pt idx="73370">
                  <c:v>-1.1349999999999909</c:v>
                </c:pt>
                <c:pt idx="73371">
                  <c:v>-1.1330000000000098</c:v>
                </c:pt>
                <c:pt idx="73372">
                  <c:v>-1.1310000000000002</c:v>
                </c:pt>
                <c:pt idx="73373">
                  <c:v>-1.1289999999999907</c:v>
                </c:pt>
                <c:pt idx="73374">
                  <c:v>-1.1270000000000095</c:v>
                </c:pt>
                <c:pt idx="73375">
                  <c:v>-1.125</c:v>
                </c:pt>
                <c:pt idx="73376">
                  <c:v>-1.1229999999999905</c:v>
                </c:pt>
                <c:pt idx="73377">
                  <c:v>-1.1210000000000093</c:v>
                </c:pt>
                <c:pt idx="73378">
                  <c:v>-1.1189999999999998</c:v>
                </c:pt>
                <c:pt idx="73379">
                  <c:v>-1.1169999999999902</c:v>
                </c:pt>
                <c:pt idx="73380">
                  <c:v>-1.1150000000000091</c:v>
                </c:pt>
                <c:pt idx="73381">
                  <c:v>-1.1129999999999995</c:v>
                </c:pt>
                <c:pt idx="73382">
                  <c:v>-1.11099999999999</c:v>
                </c:pt>
                <c:pt idx="73383">
                  <c:v>-1.1090000000000089</c:v>
                </c:pt>
                <c:pt idx="73384">
                  <c:v>-1.1069999999999993</c:v>
                </c:pt>
                <c:pt idx="73385">
                  <c:v>-1.1049999999999898</c:v>
                </c:pt>
                <c:pt idx="73386">
                  <c:v>-1.1030000000000086</c:v>
                </c:pt>
                <c:pt idx="73387">
                  <c:v>-1.1009999999999991</c:v>
                </c:pt>
                <c:pt idx="73388">
                  <c:v>-1.0989999999999895</c:v>
                </c:pt>
                <c:pt idx="73389">
                  <c:v>-1.0970000000000084</c:v>
                </c:pt>
                <c:pt idx="73390">
                  <c:v>-1.0949999999999989</c:v>
                </c:pt>
                <c:pt idx="73391">
                  <c:v>-1.0929999999999893</c:v>
                </c:pt>
                <c:pt idx="73392">
                  <c:v>-1.0910000000000082</c:v>
                </c:pt>
                <c:pt idx="73393">
                  <c:v>-1.0889999999999986</c:v>
                </c:pt>
                <c:pt idx="73394">
                  <c:v>-1.0869999999999891</c:v>
                </c:pt>
                <c:pt idx="73395">
                  <c:v>-1.085000000000008</c:v>
                </c:pt>
                <c:pt idx="73396">
                  <c:v>-1.0829999999999984</c:v>
                </c:pt>
                <c:pt idx="73397">
                  <c:v>-1.0809999999999889</c:v>
                </c:pt>
                <c:pt idx="73398">
                  <c:v>-1.0790000000000077</c:v>
                </c:pt>
                <c:pt idx="73399">
                  <c:v>-1.0769999999999982</c:v>
                </c:pt>
                <c:pt idx="73400">
                  <c:v>-1.0749999999999886</c:v>
                </c:pt>
                <c:pt idx="73401">
                  <c:v>-1.0730000000000075</c:v>
                </c:pt>
                <c:pt idx="73402">
                  <c:v>-1.070999999999998</c:v>
                </c:pt>
                <c:pt idx="73403">
                  <c:v>-1.0689999999999884</c:v>
                </c:pt>
                <c:pt idx="73404">
                  <c:v>-1.0670000000000073</c:v>
                </c:pt>
                <c:pt idx="73405">
                  <c:v>-1.0649999999999977</c:v>
                </c:pt>
                <c:pt idx="73406">
                  <c:v>-1.0629999999999882</c:v>
                </c:pt>
                <c:pt idx="73407">
                  <c:v>-1.061000000000007</c:v>
                </c:pt>
                <c:pt idx="73408">
                  <c:v>-1.0589999999999975</c:v>
                </c:pt>
                <c:pt idx="73409">
                  <c:v>-1.0569999999999879</c:v>
                </c:pt>
                <c:pt idx="73410">
                  <c:v>-1.0550000000000068</c:v>
                </c:pt>
                <c:pt idx="73411">
                  <c:v>-1.0529999999999973</c:v>
                </c:pt>
                <c:pt idx="73412">
                  <c:v>-1.0509999999999877</c:v>
                </c:pt>
                <c:pt idx="73413">
                  <c:v>-1.0490000000000066</c:v>
                </c:pt>
                <c:pt idx="73414">
                  <c:v>-1.046999999999997</c:v>
                </c:pt>
                <c:pt idx="73415">
                  <c:v>-1.0449999999999875</c:v>
                </c:pt>
                <c:pt idx="73416">
                  <c:v>-1.0430000000000064</c:v>
                </c:pt>
                <c:pt idx="73417">
                  <c:v>-1.0409999999999968</c:v>
                </c:pt>
                <c:pt idx="73418">
                  <c:v>-1.0389999999999873</c:v>
                </c:pt>
                <c:pt idx="73419">
                  <c:v>-1.0370000000000061</c:v>
                </c:pt>
                <c:pt idx="73420">
                  <c:v>-1.0349999999999966</c:v>
                </c:pt>
                <c:pt idx="73421">
                  <c:v>-1.032999999999987</c:v>
                </c:pt>
                <c:pt idx="73422">
                  <c:v>-1.0310000000000059</c:v>
                </c:pt>
                <c:pt idx="73423">
                  <c:v>-1.0289999999999964</c:v>
                </c:pt>
                <c:pt idx="73424">
                  <c:v>-1.0269999999999868</c:v>
                </c:pt>
                <c:pt idx="73425">
                  <c:v>-1.0250000000000057</c:v>
                </c:pt>
                <c:pt idx="73426">
                  <c:v>-1.0229999999999961</c:v>
                </c:pt>
                <c:pt idx="73427">
                  <c:v>-1.0209999999999866</c:v>
                </c:pt>
                <c:pt idx="73428">
                  <c:v>-1.0190000000000055</c:v>
                </c:pt>
                <c:pt idx="73429">
                  <c:v>-1.0169999999999959</c:v>
                </c:pt>
                <c:pt idx="73430">
                  <c:v>-1.0149999999999864</c:v>
                </c:pt>
                <c:pt idx="73431">
                  <c:v>-1.0130000000000052</c:v>
                </c:pt>
                <c:pt idx="73432">
                  <c:v>-1.0109999999999957</c:v>
                </c:pt>
                <c:pt idx="73433">
                  <c:v>-1.0089999999999861</c:v>
                </c:pt>
                <c:pt idx="73434">
                  <c:v>-1.007000000000005</c:v>
                </c:pt>
                <c:pt idx="73435">
                  <c:v>-1.0049999999999955</c:v>
                </c:pt>
                <c:pt idx="73436">
                  <c:v>-1.0029999999999859</c:v>
                </c:pt>
                <c:pt idx="73437">
                  <c:v>-1.0010000000000048</c:v>
                </c:pt>
                <c:pt idx="73438">
                  <c:v>-0.99899999999999523</c:v>
                </c:pt>
                <c:pt idx="73439">
                  <c:v>-0.9970000000000141</c:v>
                </c:pt>
                <c:pt idx="73440">
                  <c:v>-0.99500000000000455</c:v>
                </c:pt>
                <c:pt idx="73441">
                  <c:v>-0.992999999999995</c:v>
                </c:pt>
                <c:pt idx="73442">
                  <c:v>-0.99100000000001387</c:v>
                </c:pt>
                <c:pt idx="73443">
                  <c:v>-0.98900000000000432</c:v>
                </c:pt>
                <c:pt idx="73444">
                  <c:v>-0.98699999999999477</c:v>
                </c:pt>
                <c:pt idx="73445">
                  <c:v>-0.98500000000001364</c:v>
                </c:pt>
                <c:pt idx="73446">
                  <c:v>-0.98300000000000409</c:v>
                </c:pt>
                <c:pt idx="73447">
                  <c:v>-0.98099999999999454</c:v>
                </c:pt>
                <c:pt idx="73448">
                  <c:v>-0.97900000000001342</c:v>
                </c:pt>
                <c:pt idx="73449">
                  <c:v>-0.97700000000000387</c:v>
                </c:pt>
                <c:pt idx="73450">
                  <c:v>-0.97499999999999432</c:v>
                </c:pt>
                <c:pt idx="73451">
                  <c:v>-0.97300000000001319</c:v>
                </c:pt>
                <c:pt idx="73452">
                  <c:v>-0.97100000000000364</c:v>
                </c:pt>
                <c:pt idx="73453">
                  <c:v>-0.96899999999999409</c:v>
                </c:pt>
                <c:pt idx="73454">
                  <c:v>-0.96700000000001296</c:v>
                </c:pt>
                <c:pt idx="73455">
                  <c:v>-0.96500000000000341</c:v>
                </c:pt>
                <c:pt idx="73456">
                  <c:v>-0.96299999999999386</c:v>
                </c:pt>
                <c:pt idx="73457">
                  <c:v>-0.96100000000001273</c:v>
                </c:pt>
                <c:pt idx="73458">
                  <c:v>-0.95900000000000318</c:v>
                </c:pt>
                <c:pt idx="73459">
                  <c:v>-0.95699999999999363</c:v>
                </c:pt>
                <c:pt idx="73460">
                  <c:v>-0.95500000000001251</c:v>
                </c:pt>
                <c:pt idx="73461">
                  <c:v>-0.95300000000000296</c:v>
                </c:pt>
                <c:pt idx="73462">
                  <c:v>-0.95099999999999341</c:v>
                </c:pt>
                <c:pt idx="73463">
                  <c:v>-0.94900000000001228</c:v>
                </c:pt>
                <c:pt idx="73464">
                  <c:v>-0.94700000000000273</c:v>
                </c:pt>
                <c:pt idx="73465">
                  <c:v>-0.94499999999999318</c:v>
                </c:pt>
                <c:pt idx="73466">
                  <c:v>-0.94300000000001205</c:v>
                </c:pt>
                <c:pt idx="73467">
                  <c:v>-0.9410000000000025</c:v>
                </c:pt>
                <c:pt idx="73468">
                  <c:v>-0.93899999999999295</c:v>
                </c:pt>
                <c:pt idx="73469">
                  <c:v>-0.93700000000001182</c:v>
                </c:pt>
                <c:pt idx="73470">
                  <c:v>-0.93500000000000227</c:v>
                </c:pt>
                <c:pt idx="73471">
                  <c:v>-0.93299999999999272</c:v>
                </c:pt>
                <c:pt idx="73472">
                  <c:v>-0.9310000000000116</c:v>
                </c:pt>
                <c:pt idx="73473">
                  <c:v>-0.92900000000000205</c:v>
                </c:pt>
                <c:pt idx="73474">
                  <c:v>-0.9269999999999925</c:v>
                </c:pt>
                <c:pt idx="73475">
                  <c:v>-0.92500000000001137</c:v>
                </c:pt>
                <c:pt idx="73476">
                  <c:v>-0.92300000000000182</c:v>
                </c:pt>
                <c:pt idx="73477">
                  <c:v>-0.92099999999999227</c:v>
                </c:pt>
                <c:pt idx="73478">
                  <c:v>-0.91900000000001114</c:v>
                </c:pt>
                <c:pt idx="73479">
                  <c:v>-0.91700000000000159</c:v>
                </c:pt>
                <c:pt idx="73480">
                  <c:v>-0.91499999999999204</c:v>
                </c:pt>
                <c:pt idx="73481">
                  <c:v>-0.91300000000001091</c:v>
                </c:pt>
                <c:pt idx="73482">
                  <c:v>-0.91100000000000136</c:v>
                </c:pt>
                <c:pt idx="73483">
                  <c:v>-0.90899999999999181</c:v>
                </c:pt>
                <c:pt idx="73484">
                  <c:v>-0.90700000000001069</c:v>
                </c:pt>
                <c:pt idx="73485">
                  <c:v>-0.90500000000000114</c:v>
                </c:pt>
                <c:pt idx="73486">
                  <c:v>-0.90299999999999159</c:v>
                </c:pt>
                <c:pt idx="73487">
                  <c:v>-0.90100000000001046</c:v>
                </c:pt>
                <c:pt idx="73488">
                  <c:v>-0.89900000000000091</c:v>
                </c:pt>
                <c:pt idx="73489">
                  <c:v>-0.89699999999999136</c:v>
                </c:pt>
                <c:pt idx="73490">
                  <c:v>-0.89500000000001023</c:v>
                </c:pt>
                <c:pt idx="73491">
                  <c:v>-0.89300000000000068</c:v>
                </c:pt>
                <c:pt idx="73492">
                  <c:v>-0.89099999999999113</c:v>
                </c:pt>
                <c:pt idx="73493">
                  <c:v>-0.88900000000001</c:v>
                </c:pt>
                <c:pt idx="73494">
                  <c:v>-0.88700000000000045</c:v>
                </c:pt>
                <c:pt idx="73495">
                  <c:v>-0.88499999999999091</c:v>
                </c:pt>
                <c:pt idx="73496">
                  <c:v>-0.88300000000000978</c:v>
                </c:pt>
                <c:pt idx="73497">
                  <c:v>-0.88100000000000023</c:v>
                </c:pt>
                <c:pt idx="73498">
                  <c:v>-0.87899999999999068</c:v>
                </c:pt>
                <c:pt idx="73499">
                  <c:v>-0.87700000000000955</c:v>
                </c:pt>
                <c:pt idx="73500">
                  <c:v>-0.875</c:v>
                </c:pt>
                <c:pt idx="73501">
                  <c:v>-0.87299999999999045</c:v>
                </c:pt>
                <c:pt idx="73502">
                  <c:v>-0.87100000000000932</c:v>
                </c:pt>
                <c:pt idx="73503">
                  <c:v>-0.86899999999999977</c:v>
                </c:pt>
                <c:pt idx="73504">
                  <c:v>-0.86699999999999022</c:v>
                </c:pt>
                <c:pt idx="73505">
                  <c:v>-0.86500000000000909</c:v>
                </c:pt>
                <c:pt idx="73506">
                  <c:v>-0.86299999999999955</c:v>
                </c:pt>
                <c:pt idx="73507">
                  <c:v>-0.86099999999999</c:v>
                </c:pt>
                <c:pt idx="73508">
                  <c:v>-0.85900000000000887</c:v>
                </c:pt>
                <c:pt idx="73509">
                  <c:v>-0.85699999999999932</c:v>
                </c:pt>
                <c:pt idx="73510">
                  <c:v>-0.85499999999998977</c:v>
                </c:pt>
                <c:pt idx="73511">
                  <c:v>-0.85300000000000864</c:v>
                </c:pt>
                <c:pt idx="73512">
                  <c:v>-0.85099999999999909</c:v>
                </c:pt>
                <c:pt idx="73513">
                  <c:v>-0.84899999999998954</c:v>
                </c:pt>
                <c:pt idx="73514">
                  <c:v>-0.84700000000000841</c:v>
                </c:pt>
                <c:pt idx="73515">
                  <c:v>-0.84499999999999886</c:v>
                </c:pt>
                <c:pt idx="73516">
                  <c:v>-0.84299999999998931</c:v>
                </c:pt>
                <c:pt idx="73517">
                  <c:v>-0.84100000000000819</c:v>
                </c:pt>
                <c:pt idx="73518">
                  <c:v>-0.83899999999999864</c:v>
                </c:pt>
                <c:pt idx="73519">
                  <c:v>-0.83699999999998909</c:v>
                </c:pt>
                <c:pt idx="73520">
                  <c:v>-0.83500000000000796</c:v>
                </c:pt>
                <c:pt idx="73521">
                  <c:v>-0.83299999999999841</c:v>
                </c:pt>
                <c:pt idx="73522">
                  <c:v>-0.83099999999998886</c:v>
                </c:pt>
                <c:pt idx="73523">
                  <c:v>-0.82900000000000773</c:v>
                </c:pt>
                <c:pt idx="73524">
                  <c:v>-0.82699999999999818</c:v>
                </c:pt>
                <c:pt idx="73525">
                  <c:v>-0.82499999999998863</c:v>
                </c:pt>
                <c:pt idx="73526">
                  <c:v>-0.8230000000000075</c:v>
                </c:pt>
                <c:pt idx="73527">
                  <c:v>-0.82099999999999795</c:v>
                </c:pt>
                <c:pt idx="73528">
                  <c:v>-0.8189999999999884</c:v>
                </c:pt>
                <c:pt idx="73529">
                  <c:v>-0.81700000000000728</c:v>
                </c:pt>
                <c:pt idx="73530">
                  <c:v>-0.81499999999999773</c:v>
                </c:pt>
                <c:pt idx="73531">
                  <c:v>-0.81299999999998818</c:v>
                </c:pt>
                <c:pt idx="73532">
                  <c:v>-0.81100000000000705</c:v>
                </c:pt>
                <c:pt idx="73533">
                  <c:v>-0.8089999999999975</c:v>
                </c:pt>
                <c:pt idx="73534">
                  <c:v>-0.80699999999998795</c:v>
                </c:pt>
                <c:pt idx="73535">
                  <c:v>-0.80500000000000682</c:v>
                </c:pt>
                <c:pt idx="73536">
                  <c:v>-0.80299999999999727</c:v>
                </c:pt>
                <c:pt idx="73537">
                  <c:v>-0.80099999999998772</c:v>
                </c:pt>
                <c:pt idx="73538">
                  <c:v>-0.79900000000000659</c:v>
                </c:pt>
                <c:pt idx="73539">
                  <c:v>-0.79699999999999704</c:v>
                </c:pt>
                <c:pt idx="73540">
                  <c:v>-0.79499999999998749</c:v>
                </c:pt>
                <c:pt idx="73541">
                  <c:v>-0.79300000000000637</c:v>
                </c:pt>
                <c:pt idx="73542">
                  <c:v>-0.79099999999999682</c:v>
                </c:pt>
                <c:pt idx="73543">
                  <c:v>-0.78899999999998727</c:v>
                </c:pt>
                <c:pt idx="73544">
                  <c:v>-0.78700000000000614</c:v>
                </c:pt>
                <c:pt idx="73545">
                  <c:v>-0.78499999999999659</c:v>
                </c:pt>
                <c:pt idx="73546">
                  <c:v>-0.78299999999998704</c:v>
                </c:pt>
                <c:pt idx="73547">
                  <c:v>-0.78100000000000591</c:v>
                </c:pt>
                <c:pt idx="73548">
                  <c:v>-0.77899999999999636</c:v>
                </c:pt>
                <c:pt idx="73549">
                  <c:v>-0.77699999999998681</c:v>
                </c:pt>
                <c:pt idx="73550">
                  <c:v>-0.77500000000000568</c:v>
                </c:pt>
                <c:pt idx="73551">
                  <c:v>-0.77299999999999613</c:v>
                </c:pt>
                <c:pt idx="73552">
                  <c:v>-0.77099999999998658</c:v>
                </c:pt>
                <c:pt idx="73553">
                  <c:v>-0.76900000000000546</c:v>
                </c:pt>
                <c:pt idx="73554">
                  <c:v>-0.76699999999999591</c:v>
                </c:pt>
                <c:pt idx="73555">
                  <c:v>-0.76499999999998636</c:v>
                </c:pt>
                <c:pt idx="73556">
                  <c:v>-0.76300000000000523</c:v>
                </c:pt>
                <c:pt idx="73557">
                  <c:v>-0.76099999999999568</c:v>
                </c:pt>
                <c:pt idx="73558">
                  <c:v>-0.75899999999998613</c:v>
                </c:pt>
                <c:pt idx="73559">
                  <c:v>-0.757000000000005</c:v>
                </c:pt>
                <c:pt idx="73560">
                  <c:v>-0.75499999999999545</c:v>
                </c:pt>
                <c:pt idx="73561">
                  <c:v>-0.7529999999999859</c:v>
                </c:pt>
                <c:pt idx="73562">
                  <c:v>-0.75100000000000477</c:v>
                </c:pt>
                <c:pt idx="73563">
                  <c:v>-0.74899999999999523</c:v>
                </c:pt>
                <c:pt idx="73564">
                  <c:v>-0.7470000000000141</c:v>
                </c:pt>
                <c:pt idx="73565">
                  <c:v>-0.74500000000000455</c:v>
                </c:pt>
                <c:pt idx="73566">
                  <c:v>-0.742999999999995</c:v>
                </c:pt>
                <c:pt idx="73567">
                  <c:v>-0.74100000000001387</c:v>
                </c:pt>
                <c:pt idx="73568">
                  <c:v>-0.73900000000000432</c:v>
                </c:pt>
                <c:pt idx="73569">
                  <c:v>-0.73699999999999477</c:v>
                </c:pt>
                <c:pt idx="73570">
                  <c:v>-0.73500000000001364</c:v>
                </c:pt>
                <c:pt idx="73571">
                  <c:v>-0.73300000000000409</c:v>
                </c:pt>
                <c:pt idx="73572">
                  <c:v>-0.73099999999999454</c:v>
                </c:pt>
                <c:pt idx="73573">
                  <c:v>-0.72900000000001342</c:v>
                </c:pt>
                <c:pt idx="73574">
                  <c:v>-0.72700000000000387</c:v>
                </c:pt>
                <c:pt idx="73575">
                  <c:v>-0.72499999999999432</c:v>
                </c:pt>
                <c:pt idx="73576">
                  <c:v>-0.72300000000001319</c:v>
                </c:pt>
                <c:pt idx="73577">
                  <c:v>-0.72100000000000364</c:v>
                </c:pt>
                <c:pt idx="73578">
                  <c:v>-0.71899999999999409</c:v>
                </c:pt>
                <c:pt idx="73579">
                  <c:v>-0.71700000000001296</c:v>
                </c:pt>
                <c:pt idx="73580">
                  <c:v>-0.71500000000000341</c:v>
                </c:pt>
                <c:pt idx="73581">
                  <c:v>-0.71299999999999386</c:v>
                </c:pt>
                <c:pt idx="73582">
                  <c:v>-0.71100000000001273</c:v>
                </c:pt>
                <c:pt idx="73583">
                  <c:v>-0.70900000000000318</c:v>
                </c:pt>
                <c:pt idx="73584">
                  <c:v>-0.70699999999999363</c:v>
                </c:pt>
                <c:pt idx="73585">
                  <c:v>-0.70500000000001251</c:v>
                </c:pt>
                <c:pt idx="73586">
                  <c:v>-0.70300000000000296</c:v>
                </c:pt>
                <c:pt idx="73587">
                  <c:v>-0.70099999999999341</c:v>
                </c:pt>
                <c:pt idx="73588">
                  <c:v>-0.69900000000001228</c:v>
                </c:pt>
                <c:pt idx="73589">
                  <c:v>-0.69700000000000273</c:v>
                </c:pt>
                <c:pt idx="73590">
                  <c:v>-0.69499999999999318</c:v>
                </c:pt>
                <c:pt idx="73591">
                  <c:v>-0.69300000000001205</c:v>
                </c:pt>
                <c:pt idx="73592">
                  <c:v>-0.6910000000000025</c:v>
                </c:pt>
                <c:pt idx="73593">
                  <c:v>-0.68899999999999295</c:v>
                </c:pt>
                <c:pt idx="73594">
                  <c:v>-0.68700000000001182</c:v>
                </c:pt>
                <c:pt idx="73595">
                  <c:v>-0.68500000000000227</c:v>
                </c:pt>
                <c:pt idx="73596">
                  <c:v>-0.68299999999999272</c:v>
                </c:pt>
                <c:pt idx="73597">
                  <c:v>-0.6810000000000116</c:v>
                </c:pt>
                <c:pt idx="73598">
                  <c:v>-0.67900000000000205</c:v>
                </c:pt>
                <c:pt idx="73599">
                  <c:v>-0.6769999999999925</c:v>
                </c:pt>
                <c:pt idx="73600">
                  <c:v>-0.67500000000001137</c:v>
                </c:pt>
                <c:pt idx="73601">
                  <c:v>-0.67300000000000182</c:v>
                </c:pt>
                <c:pt idx="73602">
                  <c:v>-0.67099999999999227</c:v>
                </c:pt>
                <c:pt idx="73603">
                  <c:v>-0.66900000000001114</c:v>
                </c:pt>
                <c:pt idx="73604">
                  <c:v>-0.66700000000000159</c:v>
                </c:pt>
                <c:pt idx="73605">
                  <c:v>-0.66499999999999204</c:v>
                </c:pt>
                <c:pt idx="73606">
                  <c:v>-0.66300000000001091</c:v>
                </c:pt>
                <c:pt idx="73607">
                  <c:v>-0.66100000000000136</c:v>
                </c:pt>
                <c:pt idx="73608">
                  <c:v>-0.65899999999999181</c:v>
                </c:pt>
                <c:pt idx="73609">
                  <c:v>-0.65700000000001069</c:v>
                </c:pt>
                <c:pt idx="73610">
                  <c:v>-0.65500000000000114</c:v>
                </c:pt>
                <c:pt idx="73611">
                  <c:v>-0.65299999999999159</c:v>
                </c:pt>
                <c:pt idx="73612">
                  <c:v>-0.65100000000001046</c:v>
                </c:pt>
                <c:pt idx="73613">
                  <c:v>-0.64900000000000091</c:v>
                </c:pt>
                <c:pt idx="73614">
                  <c:v>-0.64699999999999136</c:v>
                </c:pt>
                <c:pt idx="73615">
                  <c:v>-0.64500000000001023</c:v>
                </c:pt>
                <c:pt idx="73616">
                  <c:v>-0.64300000000000068</c:v>
                </c:pt>
                <c:pt idx="73617">
                  <c:v>-0.64099999999999113</c:v>
                </c:pt>
                <c:pt idx="73618">
                  <c:v>-0.63900000000001</c:v>
                </c:pt>
                <c:pt idx="73619">
                  <c:v>-0.63700000000000045</c:v>
                </c:pt>
                <c:pt idx="73620">
                  <c:v>-0.63499999999999091</c:v>
                </c:pt>
                <c:pt idx="73621">
                  <c:v>-0.63300000000000978</c:v>
                </c:pt>
                <c:pt idx="73622">
                  <c:v>-0.63100000000000023</c:v>
                </c:pt>
                <c:pt idx="73623">
                  <c:v>-0.62899999999999068</c:v>
                </c:pt>
                <c:pt idx="73624">
                  <c:v>-0.62700000000000955</c:v>
                </c:pt>
                <c:pt idx="73625">
                  <c:v>-0.625</c:v>
                </c:pt>
                <c:pt idx="73626">
                  <c:v>-0.62299999999999045</c:v>
                </c:pt>
                <c:pt idx="73627">
                  <c:v>-0.62100000000000932</c:v>
                </c:pt>
                <c:pt idx="73628">
                  <c:v>-0.61899999999999977</c:v>
                </c:pt>
                <c:pt idx="73629">
                  <c:v>-0.61699999999999022</c:v>
                </c:pt>
                <c:pt idx="73630">
                  <c:v>-0.61500000000000909</c:v>
                </c:pt>
                <c:pt idx="73631">
                  <c:v>-0.61299999999999955</c:v>
                </c:pt>
                <c:pt idx="73632">
                  <c:v>-0.61099999999999</c:v>
                </c:pt>
                <c:pt idx="73633">
                  <c:v>-0.60900000000000887</c:v>
                </c:pt>
                <c:pt idx="73634">
                  <c:v>-0.60699999999999932</c:v>
                </c:pt>
                <c:pt idx="73635">
                  <c:v>-0.60499999999998977</c:v>
                </c:pt>
                <c:pt idx="73636">
                  <c:v>-0.60300000000000864</c:v>
                </c:pt>
                <c:pt idx="73637">
                  <c:v>-0.60099999999999909</c:v>
                </c:pt>
                <c:pt idx="73638">
                  <c:v>-0.59899999999998954</c:v>
                </c:pt>
                <c:pt idx="73639">
                  <c:v>-0.59700000000000841</c:v>
                </c:pt>
                <c:pt idx="73640">
                  <c:v>-0.59499999999999886</c:v>
                </c:pt>
                <c:pt idx="73641">
                  <c:v>-0.59299999999998931</c:v>
                </c:pt>
                <c:pt idx="73642">
                  <c:v>-0.59100000000000819</c:v>
                </c:pt>
                <c:pt idx="73643">
                  <c:v>-0.58899999999999864</c:v>
                </c:pt>
                <c:pt idx="73644">
                  <c:v>-0.58699999999998909</c:v>
                </c:pt>
                <c:pt idx="73645">
                  <c:v>-0.58500000000000796</c:v>
                </c:pt>
                <c:pt idx="73646">
                  <c:v>-0.58299999999999841</c:v>
                </c:pt>
                <c:pt idx="73647">
                  <c:v>-0.58099999999998886</c:v>
                </c:pt>
                <c:pt idx="73648">
                  <c:v>-0.57900000000000773</c:v>
                </c:pt>
                <c:pt idx="73649">
                  <c:v>-0.57699999999999818</c:v>
                </c:pt>
                <c:pt idx="73650">
                  <c:v>-0.57499999999998863</c:v>
                </c:pt>
                <c:pt idx="73651">
                  <c:v>-0.5730000000000075</c:v>
                </c:pt>
                <c:pt idx="73652">
                  <c:v>-0.57099999999999795</c:v>
                </c:pt>
                <c:pt idx="73653">
                  <c:v>-0.5689999999999884</c:v>
                </c:pt>
                <c:pt idx="73654">
                  <c:v>-0.56700000000000728</c:v>
                </c:pt>
                <c:pt idx="73655">
                  <c:v>-0.56499999999999773</c:v>
                </c:pt>
                <c:pt idx="73656">
                  <c:v>-0.56299999999998818</c:v>
                </c:pt>
                <c:pt idx="73657">
                  <c:v>-0.56100000000000705</c:v>
                </c:pt>
                <c:pt idx="73658">
                  <c:v>-0.5589999999999975</c:v>
                </c:pt>
                <c:pt idx="73659">
                  <c:v>-0.55699999999998795</c:v>
                </c:pt>
                <c:pt idx="73660">
                  <c:v>-0.55500000000000682</c:v>
                </c:pt>
                <c:pt idx="73661">
                  <c:v>-0.55299999999999727</c:v>
                </c:pt>
                <c:pt idx="73662">
                  <c:v>-0.55099999999998772</c:v>
                </c:pt>
                <c:pt idx="73663">
                  <c:v>-0.54900000000000659</c:v>
                </c:pt>
                <c:pt idx="73664">
                  <c:v>-0.54699999999999704</c:v>
                </c:pt>
                <c:pt idx="73665">
                  <c:v>-0.54499999999998749</c:v>
                </c:pt>
                <c:pt idx="73666">
                  <c:v>-0.54300000000000637</c:v>
                </c:pt>
                <c:pt idx="73667">
                  <c:v>-0.54099999999999682</c:v>
                </c:pt>
                <c:pt idx="73668">
                  <c:v>-0.53899999999998727</c:v>
                </c:pt>
                <c:pt idx="73669">
                  <c:v>-0.53700000000000614</c:v>
                </c:pt>
                <c:pt idx="73670">
                  <c:v>-0.53499999999999659</c:v>
                </c:pt>
                <c:pt idx="73671">
                  <c:v>-0.53299999999998704</c:v>
                </c:pt>
                <c:pt idx="73672">
                  <c:v>-0.53100000000000591</c:v>
                </c:pt>
                <c:pt idx="73673">
                  <c:v>-0.52899999999999636</c:v>
                </c:pt>
                <c:pt idx="73674">
                  <c:v>-0.52699999999998681</c:v>
                </c:pt>
                <c:pt idx="73675">
                  <c:v>-0.52500000000000568</c:v>
                </c:pt>
                <c:pt idx="73676">
                  <c:v>-0.52299999999999613</c:v>
                </c:pt>
                <c:pt idx="73677">
                  <c:v>-0.52099999999998658</c:v>
                </c:pt>
                <c:pt idx="73678">
                  <c:v>-0.51900000000000546</c:v>
                </c:pt>
                <c:pt idx="73679">
                  <c:v>-0.51699999999999591</c:v>
                </c:pt>
                <c:pt idx="73680">
                  <c:v>-0.51499999999998636</c:v>
                </c:pt>
                <c:pt idx="73681">
                  <c:v>-0.51300000000000523</c:v>
                </c:pt>
                <c:pt idx="73682">
                  <c:v>-0.51099999999999568</c:v>
                </c:pt>
                <c:pt idx="73683">
                  <c:v>-0.50899999999998613</c:v>
                </c:pt>
                <c:pt idx="73684">
                  <c:v>-0.507000000000005</c:v>
                </c:pt>
                <c:pt idx="73685">
                  <c:v>-0.50499999999999545</c:v>
                </c:pt>
                <c:pt idx="73686">
                  <c:v>-0.5029999999999859</c:v>
                </c:pt>
                <c:pt idx="73687">
                  <c:v>-0.50100000000000477</c:v>
                </c:pt>
                <c:pt idx="73688">
                  <c:v>-0.49899999999999523</c:v>
                </c:pt>
                <c:pt idx="73689">
                  <c:v>-0.4970000000000141</c:v>
                </c:pt>
                <c:pt idx="73690">
                  <c:v>-0.49500000000000455</c:v>
                </c:pt>
                <c:pt idx="73691">
                  <c:v>-0.492999999999995</c:v>
                </c:pt>
                <c:pt idx="73692">
                  <c:v>-0.49100000000001387</c:v>
                </c:pt>
                <c:pt idx="73693">
                  <c:v>-0.48900000000000432</c:v>
                </c:pt>
                <c:pt idx="73694">
                  <c:v>-0.48699999999999477</c:v>
                </c:pt>
                <c:pt idx="73695">
                  <c:v>-0.48500000000001364</c:v>
                </c:pt>
                <c:pt idx="73696">
                  <c:v>-0.48300000000000409</c:v>
                </c:pt>
                <c:pt idx="73697">
                  <c:v>-0.48099999999999454</c:v>
                </c:pt>
                <c:pt idx="73698">
                  <c:v>-0.47900000000001342</c:v>
                </c:pt>
                <c:pt idx="73699">
                  <c:v>-0.47700000000000387</c:v>
                </c:pt>
                <c:pt idx="73700">
                  <c:v>-0.47499999999999432</c:v>
                </c:pt>
                <c:pt idx="73701">
                  <c:v>-0.47300000000001319</c:v>
                </c:pt>
                <c:pt idx="73702">
                  <c:v>-0.47100000000000364</c:v>
                </c:pt>
                <c:pt idx="73703">
                  <c:v>-0.46899999999999409</c:v>
                </c:pt>
                <c:pt idx="73704">
                  <c:v>-0.46700000000001296</c:v>
                </c:pt>
                <c:pt idx="73705">
                  <c:v>-0.46500000000000341</c:v>
                </c:pt>
                <c:pt idx="73706">
                  <c:v>-0.46299999999999386</c:v>
                </c:pt>
                <c:pt idx="73707">
                  <c:v>-0.46100000000001273</c:v>
                </c:pt>
                <c:pt idx="73708">
                  <c:v>-0.45900000000000318</c:v>
                </c:pt>
                <c:pt idx="73709">
                  <c:v>-0.45699999999999363</c:v>
                </c:pt>
                <c:pt idx="73710">
                  <c:v>-0.45500000000001251</c:v>
                </c:pt>
                <c:pt idx="73711">
                  <c:v>-0.45300000000000296</c:v>
                </c:pt>
                <c:pt idx="73712">
                  <c:v>-0.45099999999999341</c:v>
                </c:pt>
                <c:pt idx="73713">
                  <c:v>-0.44900000000001228</c:v>
                </c:pt>
                <c:pt idx="73714">
                  <c:v>-0.44700000000000273</c:v>
                </c:pt>
                <c:pt idx="73715">
                  <c:v>-0.44499999999999318</c:v>
                </c:pt>
                <c:pt idx="73716">
                  <c:v>-0.44300000000001205</c:v>
                </c:pt>
                <c:pt idx="73717">
                  <c:v>-0.4410000000000025</c:v>
                </c:pt>
                <c:pt idx="73718">
                  <c:v>-0.43899999999999295</c:v>
                </c:pt>
                <c:pt idx="73719">
                  <c:v>-0.43700000000001182</c:v>
                </c:pt>
                <c:pt idx="73720">
                  <c:v>-0.43500000000000227</c:v>
                </c:pt>
                <c:pt idx="73721">
                  <c:v>-0.43299999999999272</c:v>
                </c:pt>
                <c:pt idx="73722">
                  <c:v>-0.4310000000000116</c:v>
                </c:pt>
                <c:pt idx="73723">
                  <c:v>-0.42900000000000205</c:v>
                </c:pt>
                <c:pt idx="73724">
                  <c:v>-0.4269999999999925</c:v>
                </c:pt>
                <c:pt idx="73725">
                  <c:v>-0.42500000000001137</c:v>
                </c:pt>
                <c:pt idx="73726">
                  <c:v>-0.42300000000000182</c:v>
                </c:pt>
                <c:pt idx="73727">
                  <c:v>-0.42099999999999227</c:v>
                </c:pt>
                <c:pt idx="73728">
                  <c:v>-0.41900000000001114</c:v>
                </c:pt>
                <c:pt idx="73729">
                  <c:v>-0.41700000000000159</c:v>
                </c:pt>
                <c:pt idx="73730">
                  <c:v>-0.41499999999999204</c:v>
                </c:pt>
                <c:pt idx="73731">
                  <c:v>-0.41300000000001091</c:v>
                </c:pt>
                <c:pt idx="73732">
                  <c:v>-0.41100000000000136</c:v>
                </c:pt>
                <c:pt idx="73733">
                  <c:v>-0.40899999999999181</c:v>
                </c:pt>
                <c:pt idx="73734">
                  <c:v>-0.40700000000001069</c:v>
                </c:pt>
                <c:pt idx="73735">
                  <c:v>-0.40500000000000114</c:v>
                </c:pt>
                <c:pt idx="73736">
                  <c:v>-0.40299999999999159</c:v>
                </c:pt>
                <c:pt idx="73737">
                  <c:v>-0.40100000000001046</c:v>
                </c:pt>
                <c:pt idx="73738">
                  <c:v>-0.39900000000000091</c:v>
                </c:pt>
                <c:pt idx="73739">
                  <c:v>-0.39699999999999136</c:v>
                </c:pt>
                <c:pt idx="73740">
                  <c:v>-0.39500000000001023</c:v>
                </c:pt>
                <c:pt idx="73741">
                  <c:v>-0.39300000000000068</c:v>
                </c:pt>
                <c:pt idx="73742">
                  <c:v>-0.39099999999999113</c:v>
                </c:pt>
                <c:pt idx="73743">
                  <c:v>-0.38900000000001</c:v>
                </c:pt>
                <c:pt idx="73744">
                  <c:v>-0.38700000000000045</c:v>
                </c:pt>
                <c:pt idx="73745">
                  <c:v>-0.38499999999999091</c:v>
                </c:pt>
                <c:pt idx="73746">
                  <c:v>-0.38300000000000978</c:v>
                </c:pt>
                <c:pt idx="73747">
                  <c:v>-0.38100000000000023</c:v>
                </c:pt>
                <c:pt idx="73748">
                  <c:v>-0.37899999999999068</c:v>
                </c:pt>
                <c:pt idx="73749">
                  <c:v>-0.37700000000000955</c:v>
                </c:pt>
                <c:pt idx="73750">
                  <c:v>-0.375</c:v>
                </c:pt>
                <c:pt idx="73751">
                  <c:v>-0.37299999999999045</c:v>
                </c:pt>
                <c:pt idx="73752">
                  <c:v>-0.37100000000000932</c:v>
                </c:pt>
                <c:pt idx="73753">
                  <c:v>-0.36899999999999977</c:v>
                </c:pt>
                <c:pt idx="73754">
                  <c:v>-0.36699999999999022</c:v>
                </c:pt>
                <c:pt idx="73755">
                  <c:v>-0.36500000000000909</c:v>
                </c:pt>
                <c:pt idx="73756">
                  <c:v>-0.36299999999999955</c:v>
                </c:pt>
                <c:pt idx="73757">
                  <c:v>-0.36099999999999</c:v>
                </c:pt>
                <c:pt idx="73758">
                  <c:v>-0.35900000000000887</c:v>
                </c:pt>
                <c:pt idx="73759">
                  <c:v>-0.35699999999999932</c:v>
                </c:pt>
                <c:pt idx="73760">
                  <c:v>-0.35499999999998977</c:v>
                </c:pt>
                <c:pt idx="73761">
                  <c:v>-0.35300000000000864</c:v>
                </c:pt>
                <c:pt idx="73762">
                  <c:v>-0.35099999999999909</c:v>
                </c:pt>
                <c:pt idx="73763">
                  <c:v>-0.34899999999998954</c:v>
                </c:pt>
                <c:pt idx="73764">
                  <c:v>-0.34700000000000841</c:v>
                </c:pt>
                <c:pt idx="73765">
                  <c:v>-0.34499999999999886</c:v>
                </c:pt>
                <c:pt idx="73766">
                  <c:v>-0.34299999999998931</c:v>
                </c:pt>
                <c:pt idx="73767">
                  <c:v>-0.34100000000000819</c:v>
                </c:pt>
                <c:pt idx="73768">
                  <c:v>-0.33899999999999864</c:v>
                </c:pt>
                <c:pt idx="73769">
                  <c:v>-0.33699999999998909</c:v>
                </c:pt>
                <c:pt idx="73770">
                  <c:v>-0.33500000000000796</c:v>
                </c:pt>
                <c:pt idx="73771">
                  <c:v>-0.33299999999999841</c:v>
                </c:pt>
                <c:pt idx="73772">
                  <c:v>-0.33099999999998886</c:v>
                </c:pt>
                <c:pt idx="73773">
                  <c:v>-0.32900000000000773</c:v>
                </c:pt>
                <c:pt idx="73774">
                  <c:v>-0.32699999999999818</c:v>
                </c:pt>
                <c:pt idx="73775">
                  <c:v>-0.32499999999998863</c:v>
                </c:pt>
                <c:pt idx="73776">
                  <c:v>-0.3230000000000075</c:v>
                </c:pt>
                <c:pt idx="73777">
                  <c:v>-0.32099999999999795</c:v>
                </c:pt>
                <c:pt idx="73778">
                  <c:v>-0.3189999999999884</c:v>
                </c:pt>
                <c:pt idx="73779">
                  <c:v>-0.31700000000000728</c:v>
                </c:pt>
                <c:pt idx="73780">
                  <c:v>-0.31499999999999773</c:v>
                </c:pt>
                <c:pt idx="73781">
                  <c:v>-0.31299999999998818</c:v>
                </c:pt>
                <c:pt idx="73782">
                  <c:v>-0.31100000000000705</c:v>
                </c:pt>
                <c:pt idx="73783">
                  <c:v>-0.3089999999999975</c:v>
                </c:pt>
                <c:pt idx="73784">
                  <c:v>-0.30699999999998795</c:v>
                </c:pt>
                <c:pt idx="73785">
                  <c:v>-0.30500000000000682</c:v>
                </c:pt>
                <c:pt idx="73786">
                  <c:v>-0.30299999999999727</c:v>
                </c:pt>
                <c:pt idx="73787">
                  <c:v>-0.30099999999998772</c:v>
                </c:pt>
                <c:pt idx="73788">
                  <c:v>-0.29900000000000659</c:v>
                </c:pt>
                <c:pt idx="73789">
                  <c:v>-0.29699999999999704</c:v>
                </c:pt>
                <c:pt idx="73790">
                  <c:v>-0.29499999999998749</c:v>
                </c:pt>
                <c:pt idx="73791">
                  <c:v>-0.29300000000000637</c:v>
                </c:pt>
                <c:pt idx="73792">
                  <c:v>-0.29099999999999682</c:v>
                </c:pt>
                <c:pt idx="73793">
                  <c:v>-0.28899999999998727</c:v>
                </c:pt>
                <c:pt idx="73794">
                  <c:v>-0.28700000000000614</c:v>
                </c:pt>
                <c:pt idx="73795">
                  <c:v>-0.28499999999999659</c:v>
                </c:pt>
                <c:pt idx="73796">
                  <c:v>-0.28299999999998704</c:v>
                </c:pt>
                <c:pt idx="73797">
                  <c:v>-0.28100000000000591</c:v>
                </c:pt>
                <c:pt idx="73798">
                  <c:v>-0.27899999999999636</c:v>
                </c:pt>
                <c:pt idx="73799">
                  <c:v>-0.27699999999998681</c:v>
                </c:pt>
                <c:pt idx="73800">
                  <c:v>-0.27500000000000568</c:v>
                </c:pt>
                <c:pt idx="73801">
                  <c:v>-0.27299999999999613</c:v>
                </c:pt>
                <c:pt idx="73802">
                  <c:v>-0.27099999999998658</c:v>
                </c:pt>
                <c:pt idx="73803">
                  <c:v>-0.26900000000000546</c:v>
                </c:pt>
                <c:pt idx="73804">
                  <c:v>-0.26699999999999591</c:v>
                </c:pt>
                <c:pt idx="73805">
                  <c:v>-0.26499999999998636</c:v>
                </c:pt>
                <c:pt idx="73806">
                  <c:v>-0.26300000000000523</c:v>
                </c:pt>
                <c:pt idx="73807">
                  <c:v>-0.26099999999999568</c:v>
                </c:pt>
                <c:pt idx="73808">
                  <c:v>-0.25899999999998613</c:v>
                </c:pt>
                <c:pt idx="73809">
                  <c:v>-0.257000000000005</c:v>
                </c:pt>
                <c:pt idx="73810">
                  <c:v>-0.25499999999999545</c:v>
                </c:pt>
                <c:pt idx="73811">
                  <c:v>-0.2529999999999859</c:v>
                </c:pt>
                <c:pt idx="73812">
                  <c:v>-0.25100000000000477</c:v>
                </c:pt>
                <c:pt idx="73813">
                  <c:v>-0.24899999999999523</c:v>
                </c:pt>
                <c:pt idx="73814">
                  <c:v>-0.2470000000000141</c:v>
                </c:pt>
                <c:pt idx="73815">
                  <c:v>-0.24500000000000455</c:v>
                </c:pt>
                <c:pt idx="73816">
                  <c:v>-0.242999999999995</c:v>
                </c:pt>
                <c:pt idx="73817">
                  <c:v>-0.24100000000001387</c:v>
                </c:pt>
                <c:pt idx="73818">
                  <c:v>-0.23900000000000432</c:v>
                </c:pt>
                <c:pt idx="73819">
                  <c:v>-0.23699999999999477</c:v>
                </c:pt>
                <c:pt idx="73820">
                  <c:v>-0.23500000000001364</c:v>
                </c:pt>
                <c:pt idx="73821">
                  <c:v>-0.23300000000000409</c:v>
                </c:pt>
                <c:pt idx="73822">
                  <c:v>-0.23099999999999454</c:v>
                </c:pt>
                <c:pt idx="73823">
                  <c:v>-0.22900000000001342</c:v>
                </c:pt>
                <c:pt idx="73824">
                  <c:v>-0.22700000000000387</c:v>
                </c:pt>
                <c:pt idx="73825">
                  <c:v>-0.22499999999999432</c:v>
                </c:pt>
                <c:pt idx="73826">
                  <c:v>-0.22300000000001319</c:v>
                </c:pt>
                <c:pt idx="73827">
                  <c:v>-0.22100000000000364</c:v>
                </c:pt>
                <c:pt idx="73828">
                  <c:v>-0.21899999999999409</c:v>
                </c:pt>
                <c:pt idx="73829">
                  <c:v>-0.21700000000001296</c:v>
                </c:pt>
                <c:pt idx="73830">
                  <c:v>-0.21500000000000341</c:v>
                </c:pt>
                <c:pt idx="73831">
                  <c:v>-0.21299999999999386</c:v>
                </c:pt>
                <c:pt idx="73832">
                  <c:v>-0.21100000000001273</c:v>
                </c:pt>
                <c:pt idx="73833">
                  <c:v>-0.20900000000000318</c:v>
                </c:pt>
                <c:pt idx="73834">
                  <c:v>-0.20699999999999363</c:v>
                </c:pt>
                <c:pt idx="73835">
                  <c:v>-0.20500000000001251</c:v>
                </c:pt>
                <c:pt idx="73836">
                  <c:v>-0.20300000000000296</c:v>
                </c:pt>
                <c:pt idx="73837">
                  <c:v>-0.20099999999999341</c:v>
                </c:pt>
                <c:pt idx="73838">
                  <c:v>-0.19900000000001228</c:v>
                </c:pt>
                <c:pt idx="73839">
                  <c:v>-0.19700000000000273</c:v>
                </c:pt>
                <c:pt idx="73840">
                  <c:v>-0.19499999999999318</c:v>
                </c:pt>
                <c:pt idx="73841">
                  <c:v>-0.19300000000001205</c:v>
                </c:pt>
                <c:pt idx="73842">
                  <c:v>-0.1910000000000025</c:v>
                </c:pt>
                <c:pt idx="73843">
                  <c:v>-0.18899999999999295</c:v>
                </c:pt>
                <c:pt idx="73844">
                  <c:v>-0.18700000000001182</c:v>
                </c:pt>
                <c:pt idx="73845">
                  <c:v>-0.18500000000000227</c:v>
                </c:pt>
                <c:pt idx="73846">
                  <c:v>-0.18299999999999272</c:v>
                </c:pt>
                <c:pt idx="73847">
                  <c:v>-0.1810000000000116</c:v>
                </c:pt>
                <c:pt idx="73848">
                  <c:v>-0.17900000000000205</c:v>
                </c:pt>
                <c:pt idx="73849">
                  <c:v>-0.1769999999999925</c:v>
                </c:pt>
                <c:pt idx="73850">
                  <c:v>-0.17500000000001137</c:v>
                </c:pt>
                <c:pt idx="73851">
                  <c:v>-0.17300000000000182</c:v>
                </c:pt>
                <c:pt idx="73852">
                  <c:v>-0.17099999999999227</c:v>
                </c:pt>
                <c:pt idx="73853">
                  <c:v>-0.16900000000001114</c:v>
                </c:pt>
                <c:pt idx="73854">
                  <c:v>-0.16700000000000159</c:v>
                </c:pt>
                <c:pt idx="73855">
                  <c:v>-0.16499999999999204</c:v>
                </c:pt>
                <c:pt idx="73856">
                  <c:v>-0.16300000000001091</c:v>
                </c:pt>
                <c:pt idx="73857">
                  <c:v>-0.16100000000000136</c:v>
                </c:pt>
                <c:pt idx="73858">
                  <c:v>-0.15899999999999181</c:v>
                </c:pt>
                <c:pt idx="73859">
                  <c:v>-0.15700000000001069</c:v>
                </c:pt>
                <c:pt idx="73860">
                  <c:v>-0.15500000000000114</c:v>
                </c:pt>
                <c:pt idx="73861">
                  <c:v>-0.15299999999999159</c:v>
                </c:pt>
                <c:pt idx="73862">
                  <c:v>-0.15100000000001046</c:v>
                </c:pt>
                <c:pt idx="73863">
                  <c:v>-0.14900000000000091</c:v>
                </c:pt>
                <c:pt idx="73864">
                  <c:v>-0.14699999999999136</c:v>
                </c:pt>
                <c:pt idx="73865">
                  <c:v>-0.14500000000001023</c:v>
                </c:pt>
                <c:pt idx="73866">
                  <c:v>-0.14300000000000068</c:v>
                </c:pt>
                <c:pt idx="73867">
                  <c:v>-0.14099999999999113</c:v>
                </c:pt>
                <c:pt idx="73868">
                  <c:v>-0.13900000000001</c:v>
                </c:pt>
                <c:pt idx="73869">
                  <c:v>-0.13700000000000045</c:v>
                </c:pt>
                <c:pt idx="73870">
                  <c:v>-0.13499999999999091</c:v>
                </c:pt>
                <c:pt idx="73871">
                  <c:v>-0.13300000000000978</c:v>
                </c:pt>
                <c:pt idx="73872">
                  <c:v>-0.13100000000000023</c:v>
                </c:pt>
                <c:pt idx="73873">
                  <c:v>-0.12899999999999068</c:v>
                </c:pt>
                <c:pt idx="73874">
                  <c:v>-0.12700000000000955</c:v>
                </c:pt>
                <c:pt idx="73875">
                  <c:v>-0.125</c:v>
                </c:pt>
                <c:pt idx="73876">
                  <c:v>-0.12299999999999045</c:v>
                </c:pt>
                <c:pt idx="73877">
                  <c:v>-0.12100000000000932</c:v>
                </c:pt>
                <c:pt idx="73878">
                  <c:v>-0.11899999999999977</c:v>
                </c:pt>
                <c:pt idx="73879">
                  <c:v>-0.11699999999999022</c:v>
                </c:pt>
                <c:pt idx="73880">
                  <c:v>-0.11500000000000909</c:v>
                </c:pt>
                <c:pt idx="73881">
                  <c:v>-0.11299999999999955</c:v>
                </c:pt>
                <c:pt idx="73882">
                  <c:v>-0.11099999999999</c:v>
                </c:pt>
                <c:pt idx="73883">
                  <c:v>-0.10900000000000887</c:v>
                </c:pt>
                <c:pt idx="73884">
                  <c:v>-0.10699999999999932</c:v>
                </c:pt>
                <c:pt idx="73885">
                  <c:v>-0.10499999999998977</c:v>
                </c:pt>
                <c:pt idx="73886">
                  <c:v>-0.10300000000000864</c:v>
                </c:pt>
                <c:pt idx="73887">
                  <c:v>-0.10099999999999909</c:v>
                </c:pt>
                <c:pt idx="73888">
                  <c:v>-9.8999999999989541E-2</c:v>
                </c:pt>
                <c:pt idx="73889">
                  <c:v>-9.7000000000008413E-2</c:v>
                </c:pt>
                <c:pt idx="73890">
                  <c:v>-9.4999999999998863E-2</c:v>
                </c:pt>
                <c:pt idx="73891">
                  <c:v>-9.2999999999989313E-2</c:v>
                </c:pt>
                <c:pt idx="73892">
                  <c:v>-9.1000000000008185E-2</c:v>
                </c:pt>
                <c:pt idx="73893">
                  <c:v>-8.8999999999998636E-2</c:v>
                </c:pt>
                <c:pt idx="73894">
                  <c:v>-8.6999999999989086E-2</c:v>
                </c:pt>
                <c:pt idx="73895">
                  <c:v>-8.5000000000007958E-2</c:v>
                </c:pt>
                <c:pt idx="73896">
                  <c:v>-8.2999999999998408E-2</c:v>
                </c:pt>
                <c:pt idx="73897">
                  <c:v>-8.0999999999988859E-2</c:v>
                </c:pt>
                <c:pt idx="73898">
                  <c:v>-7.9000000000007731E-2</c:v>
                </c:pt>
                <c:pt idx="73899">
                  <c:v>-7.6999999999998181E-2</c:v>
                </c:pt>
                <c:pt idx="73900">
                  <c:v>-7.4999999999988631E-2</c:v>
                </c:pt>
                <c:pt idx="73901">
                  <c:v>-7.3000000000007503E-2</c:v>
                </c:pt>
                <c:pt idx="73902">
                  <c:v>-7.0999999999997954E-2</c:v>
                </c:pt>
                <c:pt idx="73903">
                  <c:v>-6.8999999999988404E-2</c:v>
                </c:pt>
                <c:pt idx="73904">
                  <c:v>-6.7000000000007276E-2</c:v>
                </c:pt>
                <c:pt idx="73905">
                  <c:v>-6.4999999999997726E-2</c:v>
                </c:pt>
                <c:pt idx="73906">
                  <c:v>-6.2999999999988177E-2</c:v>
                </c:pt>
                <c:pt idx="73907">
                  <c:v>-6.1000000000007049E-2</c:v>
                </c:pt>
                <c:pt idx="73908">
                  <c:v>-5.8999999999997499E-2</c:v>
                </c:pt>
                <c:pt idx="73909">
                  <c:v>-5.6999999999987949E-2</c:v>
                </c:pt>
                <c:pt idx="73910">
                  <c:v>-5.5000000000006821E-2</c:v>
                </c:pt>
                <c:pt idx="73911">
                  <c:v>-5.2999999999997272E-2</c:v>
                </c:pt>
                <c:pt idx="73912">
                  <c:v>-5.0999999999987722E-2</c:v>
                </c:pt>
                <c:pt idx="73913">
                  <c:v>-4.9000000000006594E-2</c:v>
                </c:pt>
                <c:pt idx="73914">
                  <c:v>-4.6999999999997044E-2</c:v>
                </c:pt>
                <c:pt idx="73915">
                  <c:v>-4.4999999999987494E-2</c:v>
                </c:pt>
                <c:pt idx="73916">
                  <c:v>-4.3000000000006366E-2</c:v>
                </c:pt>
                <c:pt idx="73917">
                  <c:v>-4.0999999999996817E-2</c:v>
                </c:pt>
                <c:pt idx="73918">
                  <c:v>-3.8999999999987267E-2</c:v>
                </c:pt>
                <c:pt idx="73919">
                  <c:v>-3.7000000000006139E-2</c:v>
                </c:pt>
                <c:pt idx="73920">
                  <c:v>-3.4999999999996589E-2</c:v>
                </c:pt>
                <c:pt idx="73921">
                  <c:v>-3.299999999998704E-2</c:v>
                </c:pt>
                <c:pt idx="73922">
                  <c:v>-3.1000000000005912E-2</c:v>
                </c:pt>
                <c:pt idx="73923">
                  <c:v>-2.8999999999996362E-2</c:v>
                </c:pt>
                <c:pt idx="73924">
                  <c:v>-2.6999999999986812E-2</c:v>
                </c:pt>
                <c:pt idx="73925">
                  <c:v>-2.5000000000005684E-2</c:v>
                </c:pt>
                <c:pt idx="73926">
                  <c:v>-2.2999999999996135E-2</c:v>
                </c:pt>
                <c:pt idx="73927">
                  <c:v>-2.0999999999986585E-2</c:v>
                </c:pt>
                <c:pt idx="73928">
                  <c:v>-1.9000000000005457E-2</c:v>
                </c:pt>
                <c:pt idx="73929">
                  <c:v>-1.6999999999995907E-2</c:v>
                </c:pt>
                <c:pt idx="73930">
                  <c:v>-1.4999999999986358E-2</c:v>
                </c:pt>
                <c:pt idx="73931">
                  <c:v>-1.300000000000523E-2</c:v>
                </c:pt>
                <c:pt idx="73932">
                  <c:v>-1.099999999999568E-2</c:v>
                </c:pt>
                <c:pt idx="73933">
                  <c:v>-8.9999999999861302E-3</c:v>
                </c:pt>
                <c:pt idx="73934">
                  <c:v>-7.0000000000050022E-3</c:v>
                </c:pt>
                <c:pt idx="73935">
                  <c:v>-4.9999999999954525E-3</c:v>
                </c:pt>
                <c:pt idx="73936">
                  <c:v>-2.9999999999859028E-3</c:v>
                </c:pt>
                <c:pt idx="73937">
                  <c:v>-1.0000000000047748E-3</c:v>
                </c:pt>
                <c:pt idx="73938">
                  <c:v>1.0000000000047748E-3</c:v>
                </c:pt>
                <c:pt idx="73939">
                  <c:v>2.9999999999859028E-3</c:v>
                </c:pt>
                <c:pt idx="73940">
                  <c:v>4.9999999999954525E-3</c:v>
                </c:pt>
                <c:pt idx="73941">
                  <c:v>7.0000000000050022E-3</c:v>
                </c:pt>
                <c:pt idx="73942">
                  <c:v>8.9999999999861302E-3</c:v>
                </c:pt>
                <c:pt idx="73943">
                  <c:v>1.099999999999568E-2</c:v>
                </c:pt>
                <c:pt idx="73944">
                  <c:v>1.300000000000523E-2</c:v>
                </c:pt>
                <c:pt idx="73945">
                  <c:v>1.4999999999986358E-2</c:v>
                </c:pt>
                <c:pt idx="73946">
                  <c:v>1.6999999999995907E-2</c:v>
                </c:pt>
                <c:pt idx="73947">
                  <c:v>1.9000000000005457E-2</c:v>
                </c:pt>
                <c:pt idx="73948">
                  <c:v>2.0999999999986585E-2</c:v>
                </c:pt>
                <c:pt idx="73949">
                  <c:v>2.2999999999996135E-2</c:v>
                </c:pt>
                <c:pt idx="73950">
                  <c:v>2.5000000000005684E-2</c:v>
                </c:pt>
                <c:pt idx="73951">
                  <c:v>2.6999999999986812E-2</c:v>
                </c:pt>
                <c:pt idx="73952">
                  <c:v>2.8999999999996362E-2</c:v>
                </c:pt>
                <c:pt idx="73953">
                  <c:v>3.1000000000005912E-2</c:v>
                </c:pt>
                <c:pt idx="73954">
                  <c:v>3.299999999998704E-2</c:v>
                </c:pt>
                <c:pt idx="73955">
                  <c:v>3.4999999999996589E-2</c:v>
                </c:pt>
                <c:pt idx="73956">
                  <c:v>3.7000000000006139E-2</c:v>
                </c:pt>
                <c:pt idx="73957">
                  <c:v>3.8999999999987267E-2</c:v>
                </c:pt>
                <c:pt idx="73958">
                  <c:v>4.0999999999996817E-2</c:v>
                </c:pt>
                <c:pt idx="73959">
                  <c:v>4.3000000000006366E-2</c:v>
                </c:pt>
                <c:pt idx="73960">
                  <c:v>4.4999999999987494E-2</c:v>
                </c:pt>
                <c:pt idx="73961">
                  <c:v>4.6999999999997044E-2</c:v>
                </c:pt>
                <c:pt idx="73962">
                  <c:v>4.9000000000006594E-2</c:v>
                </c:pt>
                <c:pt idx="73963">
                  <c:v>5.0999999999987722E-2</c:v>
                </c:pt>
                <c:pt idx="73964">
                  <c:v>5.2999999999997272E-2</c:v>
                </c:pt>
                <c:pt idx="73965">
                  <c:v>5.5000000000006821E-2</c:v>
                </c:pt>
                <c:pt idx="73966">
                  <c:v>5.6999999999987949E-2</c:v>
                </c:pt>
                <c:pt idx="73967">
                  <c:v>5.8999999999997499E-2</c:v>
                </c:pt>
                <c:pt idx="73968">
                  <c:v>6.1000000000007049E-2</c:v>
                </c:pt>
                <c:pt idx="73969">
                  <c:v>6.2999999999988177E-2</c:v>
                </c:pt>
                <c:pt idx="73970">
                  <c:v>6.4999999999997726E-2</c:v>
                </c:pt>
                <c:pt idx="73971">
                  <c:v>6.7000000000007276E-2</c:v>
                </c:pt>
                <c:pt idx="73972">
                  <c:v>6.8999999999988404E-2</c:v>
                </c:pt>
                <c:pt idx="73973">
                  <c:v>7.0999999999997954E-2</c:v>
                </c:pt>
                <c:pt idx="73974">
                  <c:v>7.3000000000007503E-2</c:v>
                </c:pt>
                <c:pt idx="73975">
                  <c:v>7.4999999999988631E-2</c:v>
                </c:pt>
                <c:pt idx="73976">
                  <c:v>7.6999999999998181E-2</c:v>
                </c:pt>
                <c:pt idx="73977">
                  <c:v>7.9000000000007731E-2</c:v>
                </c:pt>
                <c:pt idx="73978">
                  <c:v>8.0999999999988859E-2</c:v>
                </c:pt>
                <c:pt idx="73979">
                  <c:v>8.2999999999998408E-2</c:v>
                </c:pt>
                <c:pt idx="73980">
                  <c:v>8.5000000000007958E-2</c:v>
                </c:pt>
                <c:pt idx="73981">
                  <c:v>8.6999999999989086E-2</c:v>
                </c:pt>
                <c:pt idx="73982">
                  <c:v>8.8999999999998636E-2</c:v>
                </c:pt>
                <c:pt idx="73983">
                  <c:v>9.1000000000008185E-2</c:v>
                </c:pt>
                <c:pt idx="73984">
                  <c:v>9.2999999999989313E-2</c:v>
                </c:pt>
                <c:pt idx="73985">
                  <c:v>9.4999999999998863E-2</c:v>
                </c:pt>
                <c:pt idx="73986">
                  <c:v>9.7000000000008413E-2</c:v>
                </c:pt>
                <c:pt idx="73987">
                  <c:v>9.8999999999989541E-2</c:v>
                </c:pt>
                <c:pt idx="73988">
                  <c:v>0.10099999999999909</c:v>
                </c:pt>
                <c:pt idx="73989">
                  <c:v>0.10300000000000864</c:v>
                </c:pt>
                <c:pt idx="73990">
                  <c:v>0.10499999999998977</c:v>
                </c:pt>
                <c:pt idx="73991">
                  <c:v>0.10699999999999932</c:v>
                </c:pt>
                <c:pt idx="73992">
                  <c:v>0.10900000000000887</c:v>
                </c:pt>
                <c:pt idx="73993">
                  <c:v>0.11099999999999</c:v>
                </c:pt>
                <c:pt idx="73994">
                  <c:v>0.11299999999999955</c:v>
                </c:pt>
                <c:pt idx="73995">
                  <c:v>0.11500000000000909</c:v>
                </c:pt>
                <c:pt idx="73996">
                  <c:v>0.11699999999999022</c:v>
                </c:pt>
                <c:pt idx="73997">
                  <c:v>0.11899999999999977</c:v>
                </c:pt>
                <c:pt idx="73998">
                  <c:v>0.12100000000000932</c:v>
                </c:pt>
                <c:pt idx="73999">
                  <c:v>0.12299999999999045</c:v>
                </c:pt>
                <c:pt idx="74000">
                  <c:v>0.125</c:v>
                </c:pt>
                <c:pt idx="74001">
                  <c:v>0.12700000000000955</c:v>
                </c:pt>
                <c:pt idx="74002">
                  <c:v>0.12899999999999068</c:v>
                </c:pt>
                <c:pt idx="74003">
                  <c:v>0.13100000000000023</c:v>
                </c:pt>
                <c:pt idx="74004">
                  <c:v>0.13300000000000978</c:v>
                </c:pt>
                <c:pt idx="74005">
                  <c:v>0.13499999999999091</c:v>
                </c:pt>
                <c:pt idx="74006">
                  <c:v>0.13700000000000045</c:v>
                </c:pt>
                <c:pt idx="74007">
                  <c:v>0.13900000000001</c:v>
                </c:pt>
                <c:pt idx="74008">
                  <c:v>0.14099999999999113</c:v>
                </c:pt>
                <c:pt idx="74009">
                  <c:v>0.14300000000000068</c:v>
                </c:pt>
                <c:pt idx="74010">
                  <c:v>0.14500000000001023</c:v>
                </c:pt>
                <c:pt idx="74011">
                  <c:v>0.14699999999999136</c:v>
                </c:pt>
                <c:pt idx="74012">
                  <c:v>0.14900000000000091</c:v>
                </c:pt>
                <c:pt idx="74013">
                  <c:v>0.15100000000001046</c:v>
                </c:pt>
                <c:pt idx="74014">
                  <c:v>0.15299999999999159</c:v>
                </c:pt>
                <c:pt idx="74015">
                  <c:v>0.15500000000000114</c:v>
                </c:pt>
                <c:pt idx="74016">
                  <c:v>0.15700000000001069</c:v>
                </c:pt>
                <c:pt idx="74017">
                  <c:v>0.15899999999999181</c:v>
                </c:pt>
                <c:pt idx="74018">
                  <c:v>0.16100000000000136</c:v>
                </c:pt>
                <c:pt idx="74019">
                  <c:v>0.16300000000001091</c:v>
                </c:pt>
                <c:pt idx="74020">
                  <c:v>0.16499999999999204</c:v>
                </c:pt>
                <c:pt idx="74021">
                  <c:v>0.16700000000000159</c:v>
                </c:pt>
                <c:pt idx="74022">
                  <c:v>0.16900000000001114</c:v>
                </c:pt>
                <c:pt idx="74023">
                  <c:v>0.17099999999999227</c:v>
                </c:pt>
                <c:pt idx="74024">
                  <c:v>0.17300000000000182</c:v>
                </c:pt>
                <c:pt idx="74025">
                  <c:v>0.17500000000001137</c:v>
                </c:pt>
                <c:pt idx="74026">
                  <c:v>0.1769999999999925</c:v>
                </c:pt>
                <c:pt idx="74027">
                  <c:v>0.17900000000000205</c:v>
                </c:pt>
                <c:pt idx="74028">
                  <c:v>0.1810000000000116</c:v>
                </c:pt>
                <c:pt idx="74029">
                  <c:v>0.18299999999999272</c:v>
                </c:pt>
                <c:pt idx="74030">
                  <c:v>0.18500000000000227</c:v>
                </c:pt>
                <c:pt idx="74031">
                  <c:v>0.18700000000001182</c:v>
                </c:pt>
                <c:pt idx="74032">
                  <c:v>0.18899999999999295</c:v>
                </c:pt>
                <c:pt idx="74033">
                  <c:v>0.1910000000000025</c:v>
                </c:pt>
                <c:pt idx="74034">
                  <c:v>0.19300000000001205</c:v>
                </c:pt>
                <c:pt idx="74035">
                  <c:v>0.19499999999999318</c:v>
                </c:pt>
                <c:pt idx="74036">
                  <c:v>0.19700000000000273</c:v>
                </c:pt>
                <c:pt idx="74037">
                  <c:v>0.19900000000001228</c:v>
                </c:pt>
                <c:pt idx="74038">
                  <c:v>0.20099999999999341</c:v>
                </c:pt>
                <c:pt idx="74039">
                  <c:v>0.20300000000000296</c:v>
                </c:pt>
                <c:pt idx="74040">
                  <c:v>0.20500000000001251</c:v>
                </c:pt>
                <c:pt idx="74041">
                  <c:v>0.20699999999999363</c:v>
                </c:pt>
                <c:pt idx="74042">
                  <c:v>0.20900000000000318</c:v>
                </c:pt>
                <c:pt idx="74043">
                  <c:v>0.21100000000001273</c:v>
                </c:pt>
                <c:pt idx="74044">
                  <c:v>0.21299999999999386</c:v>
                </c:pt>
                <c:pt idx="74045">
                  <c:v>0.21500000000000341</c:v>
                </c:pt>
                <c:pt idx="74046">
                  <c:v>0.21700000000001296</c:v>
                </c:pt>
                <c:pt idx="74047">
                  <c:v>0.21899999999999409</c:v>
                </c:pt>
                <c:pt idx="74048">
                  <c:v>0.22100000000000364</c:v>
                </c:pt>
                <c:pt idx="74049">
                  <c:v>0.22300000000001319</c:v>
                </c:pt>
                <c:pt idx="74050">
                  <c:v>0.22499999999999432</c:v>
                </c:pt>
                <c:pt idx="74051">
                  <c:v>0.22700000000000387</c:v>
                </c:pt>
                <c:pt idx="74052">
                  <c:v>0.22900000000001342</c:v>
                </c:pt>
                <c:pt idx="74053">
                  <c:v>0.23099999999999454</c:v>
                </c:pt>
                <c:pt idx="74054">
                  <c:v>0.23300000000000409</c:v>
                </c:pt>
                <c:pt idx="74055">
                  <c:v>0.23500000000001364</c:v>
                </c:pt>
                <c:pt idx="74056">
                  <c:v>0.23699999999999477</c:v>
                </c:pt>
                <c:pt idx="74057">
                  <c:v>0.23900000000000432</c:v>
                </c:pt>
                <c:pt idx="74058">
                  <c:v>0.24100000000001387</c:v>
                </c:pt>
                <c:pt idx="74059">
                  <c:v>0.242999999999995</c:v>
                </c:pt>
                <c:pt idx="74060">
                  <c:v>0.24500000000000455</c:v>
                </c:pt>
                <c:pt idx="74061">
                  <c:v>0.2470000000000141</c:v>
                </c:pt>
                <c:pt idx="74062">
                  <c:v>0.24899999999999523</c:v>
                </c:pt>
                <c:pt idx="74063">
                  <c:v>0.25100000000000477</c:v>
                </c:pt>
                <c:pt idx="74064">
                  <c:v>0.2529999999999859</c:v>
                </c:pt>
                <c:pt idx="74065">
                  <c:v>0.25499999999999545</c:v>
                </c:pt>
                <c:pt idx="74066">
                  <c:v>0.257000000000005</c:v>
                </c:pt>
                <c:pt idx="74067">
                  <c:v>0.25899999999998613</c:v>
                </c:pt>
                <c:pt idx="74068">
                  <c:v>0.26099999999999568</c:v>
                </c:pt>
                <c:pt idx="74069">
                  <c:v>0.26300000000000523</c:v>
                </c:pt>
                <c:pt idx="74070">
                  <c:v>0.26499999999998636</c:v>
                </c:pt>
                <c:pt idx="74071">
                  <c:v>0.26699999999999591</c:v>
                </c:pt>
                <c:pt idx="74072">
                  <c:v>0.26900000000000546</c:v>
                </c:pt>
                <c:pt idx="74073">
                  <c:v>0.27099999999998658</c:v>
                </c:pt>
                <c:pt idx="74074">
                  <c:v>0.27299999999999613</c:v>
                </c:pt>
                <c:pt idx="74075">
                  <c:v>0.27500000000000568</c:v>
                </c:pt>
                <c:pt idx="74076">
                  <c:v>0.27699999999998681</c:v>
                </c:pt>
                <c:pt idx="74077">
                  <c:v>0.27899999999999636</c:v>
                </c:pt>
                <c:pt idx="74078">
                  <c:v>0.28100000000000591</c:v>
                </c:pt>
                <c:pt idx="74079">
                  <c:v>0.28299999999998704</c:v>
                </c:pt>
                <c:pt idx="74080">
                  <c:v>0.28499999999999659</c:v>
                </c:pt>
                <c:pt idx="74081">
                  <c:v>0.28700000000000614</c:v>
                </c:pt>
                <c:pt idx="74082">
                  <c:v>0.28899999999998727</c:v>
                </c:pt>
                <c:pt idx="74083">
                  <c:v>0.29099999999999682</c:v>
                </c:pt>
                <c:pt idx="74084">
                  <c:v>0.29300000000000637</c:v>
                </c:pt>
                <c:pt idx="74085">
                  <c:v>0.29499999999998749</c:v>
                </c:pt>
                <c:pt idx="74086">
                  <c:v>0.29699999999999704</c:v>
                </c:pt>
                <c:pt idx="74087">
                  <c:v>0.29900000000000659</c:v>
                </c:pt>
                <c:pt idx="74088">
                  <c:v>0.30099999999998772</c:v>
                </c:pt>
                <c:pt idx="74089">
                  <c:v>0.30299999999999727</c:v>
                </c:pt>
                <c:pt idx="74090">
                  <c:v>0.30500000000000682</c:v>
                </c:pt>
                <c:pt idx="74091">
                  <c:v>0.30699999999998795</c:v>
                </c:pt>
                <c:pt idx="74092">
                  <c:v>0.3089999999999975</c:v>
                </c:pt>
                <c:pt idx="74093">
                  <c:v>0.31100000000000705</c:v>
                </c:pt>
                <c:pt idx="74094">
                  <c:v>0.31299999999998818</c:v>
                </c:pt>
                <c:pt idx="74095">
                  <c:v>0.31499999999999773</c:v>
                </c:pt>
                <c:pt idx="74096">
                  <c:v>0.31700000000000728</c:v>
                </c:pt>
                <c:pt idx="74097">
                  <c:v>0.3189999999999884</c:v>
                </c:pt>
                <c:pt idx="74098">
                  <c:v>0.32099999999999795</c:v>
                </c:pt>
                <c:pt idx="74099">
                  <c:v>0.3230000000000075</c:v>
                </c:pt>
                <c:pt idx="74100">
                  <c:v>0.32499999999998863</c:v>
                </c:pt>
                <c:pt idx="74101">
                  <c:v>0.32699999999999818</c:v>
                </c:pt>
                <c:pt idx="74102">
                  <c:v>0.32900000000000773</c:v>
                </c:pt>
                <c:pt idx="74103">
                  <c:v>0.33099999999998886</c:v>
                </c:pt>
                <c:pt idx="74104">
                  <c:v>0.33299999999999841</c:v>
                </c:pt>
                <c:pt idx="74105">
                  <c:v>0.33500000000000796</c:v>
                </c:pt>
                <c:pt idx="74106">
                  <c:v>0.33699999999998909</c:v>
                </c:pt>
                <c:pt idx="74107">
                  <c:v>0.33899999999999864</c:v>
                </c:pt>
                <c:pt idx="74108">
                  <c:v>0.34100000000000819</c:v>
                </c:pt>
                <c:pt idx="74109">
                  <c:v>0.34299999999998931</c:v>
                </c:pt>
                <c:pt idx="74110">
                  <c:v>0.34499999999999886</c:v>
                </c:pt>
                <c:pt idx="74111">
                  <c:v>0.34700000000000841</c:v>
                </c:pt>
                <c:pt idx="74112">
                  <c:v>0.34899999999998954</c:v>
                </c:pt>
                <c:pt idx="74113">
                  <c:v>0.35099999999999909</c:v>
                </c:pt>
                <c:pt idx="74114">
                  <c:v>0.35300000000000864</c:v>
                </c:pt>
                <c:pt idx="74115">
                  <c:v>0.35499999999998977</c:v>
                </c:pt>
                <c:pt idx="74116">
                  <c:v>0.35699999999999932</c:v>
                </c:pt>
                <c:pt idx="74117">
                  <c:v>0.35900000000000887</c:v>
                </c:pt>
                <c:pt idx="74118">
                  <c:v>0.36099999999999</c:v>
                </c:pt>
                <c:pt idx="74119">
                  <c:v>0.36299999999999955</c:v>
                </c:pt>
                <c:pt idx="74120">
                  <c:v>0.36500000000000909</c:v>
                </c:pt>
                <c:pt idx="74121">
                  <c:v>0.36699999999999022</c:v>
                </c:pt>
                <c:pt idx="74122">
                  <c:v>0.36899999999999977</c:v>
                </c:pt>
                <c:pt idx="74123">
                  <c:v>0.37100000000000932</c:v>
                </c:pt>
                <c:pt idx="74124">
                  <c:v>0.37299999999999045</c:v>
                </c:pt>
                <c:pt idx="74125">
                  <c:v>0.375</c:v>
                </c:pt>
                <c:pt idx="74126">
                  <c:v>0.37700000000000955</c:v>
                </c:pt>
                <c:pt idx="74127">
                  <c:v>0.37899999999999068</c:v>
                </c:pt>
                <c:pt idx="74128">
                  <c:v>0.38100000000000023</c:v>
                </c:pt>
                <c:pt idx="74129">
                  <c:v>0.38300000000000978</c:v>
                </c:pt>
                <c:pt idx="74130">
                  <c:v>0.38499999999999091</c:v>
                </c:pt>
                <c:pt idx="74131">
                  <c:v>0.38700000000000045</c:v>
                </c:pt>
                <c:pt idx="74132">
                  <c:v>0.38900000000001</c:v>
                </c:pt>
                <c:pt idx="74133">
                  <c:v>0.39099999999999113</c:v>
                </c:pt>
                <c:pt idx="74134">
                  <c:v>0.39300000000000068</c:v>
                </c:pt>
                <c:pt idx="74135">
                  <c:v>0.39500000000001023</c:v>
                </c:pt>
                <c:pt idx="74136">
                  <c:v>0.39699999999999136</c:v>
                </c:pt>
                <c:pt idx="74137">
                  <c:v>0.39900000000000091</c:v>
                </c:pt>
                <c:pt idx="74138">
                  <c:v>0.40100000000001046</c:v>
                </c:pt>
                <c:pt idx="74139">
                  <c:v>0.40299999999999159</c:v>
                </c:pt>
                <c:pt idx="74140">
                  <c:v>0.40500000000000114</c:v>
                </c:pt>
                <c:pt idx="74141">
                  <c:v>0.40700000000001069</c:v>
                </c:pt>
                <c:pt idx="74142">
                  <c:v>0.40899999999999181</c:v>
                </c:pt>
                <c:pt idx="74143">
                  <c:v>0.41100000000000136</c:v>
                </c:pt>
                <c:pt idx="74144">
                  <c:v>0.41300000000001091</c:v>
                </c:pt>
                <c:pt idx="74145">
                  <c:v>0.41499999999999204</c:v>
                </c:pt>
                <c:pt idx="74146">
                  <c:v>0.41700000000000159</c:v>
                </c:pt>
                <c:pt idx="74147">
                  <c:v>0.41900000000001114</c:v>
                </c:pt>
                <c:pt idx="74148">
                  <c:v>0.42099999999999227</c:v>
                </c:pt>
                <c:pt idx="74149">
                  <c:v>0.42300000000000182</c:v>
                </c:pt>
                <c:pt idx="74150">
                  <c:v>0.42500000000001137</c:v>
                </c:pt>
                <c:pt idx="74151">
                  <c:v>0.4269999999999925</c:v>
                </c:pt>
                <c:pt idx="74152">
                  <c:v>0.42900000000000205</c:v>
                </c:pt>
                <c:pt idx="74153">
                  <c:v>0.4310000000000116</c:v>
                </c:pt>
                <c:pt idx="74154">
                  <c:v>0.43299999999999272</c:v>
                </c:pt>
                <c:pt idx="74155">
                  <c:v>0.43500000000000227</c:v>
                </c:pt>
                <c:pt idx="74156">
                  <c:v>0.43700000000001182</c:v>
                </c:pt>
                <c:pt idx="74157">
                  <c:v>0.43899999999999295</c:v>
                </c:pt>
                <c:pt idx="74158">
                  <c:v>0.4410000000000025</c:v>
                </c:pt>
                <c:pt idx="74159">
                  <c:v>0.44300000000001205</c:v>
                </c:pt>
                <c:pt idx="74160">
                  <c:v>0.44499999999999318</c:v>
                </c:pt>
                <c:pt idx="74161">
                  <c:v>0.44700000000000273</c:v>
                </c:pt>
                <c:pt idx="74162">
                  <c:v>0.44900000000001228</c:v>
                </c:pt>
                <c:pt idx="74163">
                  <c:v>0.45099999999999341</c:v>
                </c:pt>
                <c:pt idx="74164">
                  <c:v>0.45300000000000296</c:v>
                </c:pt>
                <c:pt idx="74165">
                  <c:v>0.45500000000001251</c:v>
                </c:pt>
                <c:pt idx="74166">
                  <c:v>0.45699999999999363</c:v>
                </c:pt>
                <c:pt idx="74167">
                  <c:v>0.45900000000000318</c:v>
                </c:pt>
                <c:pt idx="74168">
                  <c:v>0.46100000000001273</c:v>
                </c:pt>
                <c:pt idx="74169">
                  <c:v>0.46299999999999386</c:v>
                </c:pt>
                <c:pt idx="74170">
                  <c:v>0.46500000000000341</c:v>
                </c:pt>
                <c:pt idx="74171">
                  <c:v>0.46700000000001296</c:v>
                </c:pt>
                <c:pt idx="74172">
                  <c:v>0.46899999999999409</c:v>
                </c:pt>
                <c:pt idx="74173">
                  <c:v>0.47100000000000364</c:v>
                </c:pt>
                <c:pt idx="74174">
                  <c:v>0.47300000000001319</c:v>
                </c:pt>
                <c:pt idx="74175">
                  <c:v>0.47499999999999432</c:v>
                </c:pt>
                <c:pt idx="74176">
                  <c:v>0.47700000000000387</c:v>
                </c:pt>
                <c:pt idx="74177">
                  <c:v>0.47900000000001342</c:v>
                </c:pt>
                <c:pt idx="74178">
                  <c:v>0.48099999999999454</c:v>
                </c:pt>
                <c:pt idx="74179">
                  <c:v>0.48300000000000409</c:v>
                </c:pt>
                <c:pt idx="74180">
                  <c:v>0.48500000000001364</c:v>
                </c:pt>
                <c:pt idx="74181">
                  <c:v>0.48699999999999477</c:v>
                </c:pt>
                <c:pt idx="74182">
                  <c:v>0.48900000000000432</c:v>
                </c:pt>
                <c:pt idx="74183">
                  <c:v>0.49100000000001387</c:v>
                </c:pt>
                <c:pt idx="74184">
                  <c:v>0.492999999999995</c:v>
                </c:pt>
                <c:pt idx="74185">
                  <c:v>0.49500000000000455</c:v>
                </c:pt>
                <c:pt idx="74186">
                  <c:v>0.4970000000000141</c:v>
                </c:pt>
                <c:pt idx="74187">
                  <c:v>0.49899999999999523</c:v>
                </c:pt>
                <c:pt idx="74188">
                  <c:v>0.50100000000000477</c:v>
                </c:pt>
                <c:pt idx="74189">
                  <c:v>0.5029999999999859</c:v>
                </c:pt>
                <c:pt idx="74190">
                  <c:v>0.50499999999999545</c:v>
                </c:pt>
                <c:pt idx="74191">
                  <c:v>0.507000000000005</c:v>
                </c:pt>
                <c:pt idx="74192">
                  <c:v>0.50899999999998613</c:v>
                </c:pt>
                <c:pt idx="74193">
                  <c:v>0.51099999999999568</c:v>
                </c:pt>
                <c:pt idx="74194">
                  <c:v>0.51300000000000523</c:v>
                </c:pt>
                <c:pt idx="74195">
                  <c:v>0.51499999999998636</c:v>
                </c:pt>
                <c:pt idx="74196">
                  <c:v>0.51699999999999591</c:v>
                </c:pt>
                <c:pt idx="74197">
                  <c:v>0.51900000000000546</c:v>
                </c:pt>
                <c:pt idx="74198">
                  <c:v>0.52099999999998658</c:v>
                </c:pt>
                <c:pt idx="74199">
                  <c:v>0.52299999999999613</c:v>
                </c:pt>
                <c:pt idx="74200">
                  <c:v>0.52500000000000568</c:v>
                </c:pt>
                <c:pt idx="74201">
                  <c:v>0.52699999999998681</c:v>
                </c:pt>
                <c:pt idx="74202">
                  <c:v>0.52899999999999636</c:v>
                </c:pt>
                <c:pt idx="74203">
                  <c:v>0.53100000000000591</c:v>
                </c:pt>
                <c:pt idx="74204">
                  <c:v>0.53299999999998704</c:v>
                </c:pt>
                <c:pt idx="74205">
                  <c:v>0.53499999999999659</c:v>
                </c:pt>
                <c:pt idx="74206">
                  <c:v>0.53700000000000614</c:v>
                </c:pt>
                <c:pt idx="74207">
                  <c:v>0.53899999999998727</c:v>
                </c:pt>
                <c:pt idx="74208">
                  <c:v>0.54099999999999682</c:v>
                </c:pt>
                <c:pt idx="74209">
                  <c:v>0.54300000000000637</c:v>
                </c:pt>
                <c:pt idx="74210">
                  <c:v>0.54499999999998749</c:v>
                </c:pt>
                <c:pt idx="74211">
                  <c:v>0.54699999999999704</c:v>
                </c:pt>
                <c:pt idx="74212">
                  <c:v>0.54900000000000659</c:v>
                </c:pt>
                <c:pt idx="74213">
                  <c:v>0.55099999999998772</c:v>
                </c:pt>
                <c:pt idx="74214">
                  <c:v>0.55299999999999727</c:v>
                </c:pt>
                <c:pt idx="74215">
                  <c:v>0.55500000000000682</c:v>
                </c:pt>
                <c:pt idx="74216">
                  <c:v>0.55699999999998795</c:v>
                </c:pt>
                <c:pt idx="74217">
                  <c:v>0.5589999999999975</c:v>
                </c:pt>
                <c:pt idx="74218">
                  <c:v>0.56100000000000705</c:v>
                </c:pt>
                <c:pt idx="74219">
                  <c:v>0.56299999999998818</c:v>
                </c:pt>
                <c:pt idx="74220">
                  <c:v>0.56499999999999773</c:v>
                </c:pt>
                <c:pt idx="74221">
                  <c:v>0.56700000000000728</c:v>
                </c:pt>
                <c:pt idx="74222">
                  <c:v>0.5689999999999884</c:v>
                </c:pt>
                <c:pt idx="74223">
                  <c:v>0.57099999999999795</c:v>
                </c:pt>
                <c:pt idx="74224">
                  <c:v>0.5730000000000075</c:v>
                </c:pt>
                <c:pt idx="74225">
                  <c:v>0.57499999999998863</c:v>
                </c:pt>
                <c:pt idx="74226">
                  <c:v>0.57699999999999818</c:v>
                </c:pt>
                <c:pt idx="74227">
                  <c:v>0.57900000000000773</c:v>
                </c:pt>
                <c:pt idx="74228">
                  <c:v>0.58099999999998886</c:v>
                </c:pt>
                <c:pt idx="74229">
                  <c:v>0.58299999999999841</c:v>
                </c:pt>
                <c:pt idx="74230">
                  <c:v>0.58500000000000796</c:v>
                </c:pt>
                <c:pt idx="74231">
                  <c:v>0.58699999999998909</c:v>
                </c:pt>
                <c:pt idx="74232">
                  <c:v>0.58899999999999864</c:v>
                </c:pt>
                <c:pt idx="74233">
                  <c:v>0.59100000000000819</c:v>
                </c:pt>
                <c:pt idx="74234">
                  <c:v>0.59299999999998931</c:v>
                </c:pt>
                <c:pt idx="74235">
                  <c:v>0.59499999999999886</c:v>
                </c:pt>
                <c:pt idx="74236">
                  <c:v>0.59700000000000841</c:v>
                </c:pt>
                <c:pt idx="74237">
                  <c:v>0.59899999999998954</c:v>
                </c:pt>
                <c:pt idx="74238">
                  <c:v>0.60099999999999909</c:v>
                </c:pt>
                <c:pt idx="74239">
                  <c:v>0.60300000000000864</c:v>
                </c:pt>
                <c:pt idx="74240">
                  <c:v>0.60499999999998977</c:v>
                </c:pt>
                <c:pt idx="74241">
                  <c:v>0.60699999999999932</c:v>
                </c:pt>
                <c:pt idx="74242">
                  <c:v>0.60900000000000887</c:v>
                </c:pt>
                <c:pt idx="74243">
                  <c:v>0.61099999999999</c:v>
                </c:pt>
                <c:pt idx="74244">
                  <c:v>0.61299999999999955</c:v>
                </c:pt>
                <c:pt idx="74245">
                  <c:v>0.61500000000000909</c:v>
                </c:pt>
                <c:pt idx="74246">
                  <c:v>0.61699999999999022</c:v>
                </c:pt>
                <c:pt idx="74247">
                  <c:v>0.61899999999999977</c:v>
                </c:pt>
                <c:pt idx="74248">
                  <c:v>0.62100000000000932</c:v>
                </c:pt>
                <c:pt idx="74249">
                  <c:v>0.62299999999999045</c:v>
                </c:pt>
                <c:pt idx="74250">
                  <c:v>0.625</c:v>
                </c:pt>
                <c:pt idx="74251">
                  <c:v>0.62700000000000955</c:v>
                </c:pt>
                <c:pt idx="74252">
                  <c:v>0.62899999999999068</c:v>
                </c:pt>
                <c:pt idx="74253">
                  <c:v>0.63100000000000023</c:v>
                </c:pt>
                <c:pt idx="74254">
                  <c:v>0.63300000000000978</c:v>
                </c:pt>
                <c:pt idx="74255">
                  <c:v>0.63499999999999091</c:v>
                </c:pt>
                <c:pt idx="74256">
                  <c:v>0.63700000000000045</c:v>
                </c:pt>
                <c:pt idx="74257">
                  <c:v>0.63900000000001</c:v>
                </c:pt>
                <c:pt idx="74258">
                  <c:v>0.64099999999999113</c:v>
                </c:pt>
                <c:pt idx="74259">
                  <c:v>0.64300000000000068</c:v>
                </c:pt>
                <c:pt idx="74260">
                  <c:v>0.64500000000001023</c:v>
                </c:pt>
                <c:pt idx="74261">
                  <c:v>0.64699999999999136</c:v>
                </c:pt>
                <c:pt idx="74262">
                  <c:v>0.64900000000000091</c:v>
                </c:pt>
                <c:pt idx="74263">
                  <c:v>0.65100000000001046</c:v>
                </c:pt>
                <c:pt idx="74264">
                  <c:v>0.65299999999999159</c:v>
                </c:pt>
                <c:pt idx="74265">
                  <c:v>0.65500000000000114</c:v>
                </c:pt>
                <c:pt idx="74266">
                  <c:v>0.65700000000001069</c:v>
                </c:pt>
                <c:pt idx="74267">
                  <c:v>0.65899999999999181</c:v>
                </c:pt>
                <c:pt idx="74268">
                  <c:v>0.66100000000000136</c:v>
                </c:pt>
                <c:pt idx="74269">
                  <c:v>0.66300000000001091</c:v>
                </c:pt>
                <c:pt idx="74270">
                  <c:v>0.66499999999999204</c:v>
                </c:pt>
                <c:pt idx="74271">
                  <c:v>0.66700000000000159</c:v>
                </c:pt>
                <c:pt idx="74272">
                  <c:v>0.66900000000001114</c:v>
                </c:pt>
                <c:pt idx="74273">
                  <c:v>0.67099999999999227</c:v>
                </c:pt>
                <c:pt idx="74274">
                  <c:v>0.67300000000000182</c:v>
                </c:pt>
                <c:pt idx="74275">
                  <c:v>0.67500000000001137</c:v>
                </c:pt>
                <c:pt idx="74276">
                  <c:v>0.6769999999999925</c:v>
                </c:pt>
                <c:pt idx="74277">
                  <c:v>0.67900000000000205</c:v>
                </c:pt>
                <c:pt idx="74278">
                  <c:v>0.6810000000000116</c:v>
                </c:pt>
                <c:pt idx="74279">
                  <c:v>0.68299999999999272</c:v>
                </c:pt>
                <c:pt idx="74280">
                  <c:v>0.68500000000000227</c:v>
                </c:pt>
                <c:pt idx="74281">
                  <c:v>0.68700000000001182</c:v>
                </c:pt>
                <c:pt idx="74282">
                  <c:v>0.68899999999999295</c:v>
                </c:pt>
                <c:pt idx="74283">
                  <c:v>0.6910000000000025</c:v>
                </c:pt>
                <c:pt idx="74284">
                  <c:v>0.69300000000001205</c:v>
                </c:pt>
                <c:pt idx="74285">
                  <c:v>0.69499999999999318</c:v>
                </c:pt>
                <c:pt idx="74286">
                  <c:v>0.69700000000000273</c:v>
                </c:pt>
                <c:pt idx="74287">
                  <c:v>0.69900000000001228</c:v>
                </c:pt>
                <c:pt idx="74288">
                  <c:v>0.70099999999999341</c:v>
                </c:pt>
                <c:pt idx="74289">
                  <c:v>0.70300000000000296</c:v>
                </c:pt>
                <c:pt idx="74290">
                  <c:v>0.70500000000001251</c:v>
                </c:pt>
                <c:pt idx="74291">
                  <c:v>0.70699999999999363</c:v>
                </c:pt>
                <c:pt idx="74292">
                  <c:v>0.70900000000000318</c:v>
                </c:pt>
                <c:pt idx="74293">
                  <c:v>0.71100000000001273</c:v>
                </c:pt>
                <c:pt idx="74294">
                  <c:v>0.71299999999999386</c:v>
                </c:pt>
                <c:pt idx="74295">
                  <c:v>0.71500000000000341</c:v>
                </c:pt>
                <c:pt idx="74296">
                  <c:v>0.71700000000001296</c:v>
                </c:pt>
                <c:pt idx="74297">
                  <c:v>0.71899999999999409</c:v>
                </c:pt>
                <c:pt idx="74298">
                  <c:v>0.72100000000000364</c:v>
                </c:pt>
                <c:pt idx="74299">
                  <c:v>0.72300000000001319</c:v>
                </c:pt>
                <c:pt idx="74300">
                  <c:v>0.72499999999999432</c:v>
                </c:pt>
                <c:pt idx="74301">
                  <c:v>0.72700000000000387</c:v>
                </c:pt>
                <c:pt idx="74302">
                  <c:v>0.72900000000001342</c:v>
                </c:pt>
                <c:pt idx="74303">
                  <c:v>0.73099999999999454</c:v>
                </c:pt>
                <c:pt idx="74304">
                  <c:v>0.73300000000000409</c:v>
                </c:pt>
                <c:pt idx="74305">
                  <c:v>0.73500000000001364</c:v>
                </c:pt>
                <c:pt idx="74306">
                  <c:v>0.73699999999999477</c:v>
                </c:pt>
                <c:pt idx="74307">
                  <c:v>0.73900000000000432</c:v>
                </c:pt>
                <c:pt idx="74308">
                  <c:v>0.74100000000001387</c:v>
                </c:pt>
                <c:pt idx="74309">
                  <c:v>0.742999999999995</c:v>
                </c:pt>
                <c:pt idx="74310">
                  <c:v>0.74500000000000455</c:v>
                </c:pt>
                <c:pt idx="74311">
                  <c:v>0.7470000000000141</c:v>
                </c:pt>
                <c:pt idx="74312">
                  <c:v>0.74899999999999523</c:v>
                </c:pt>
                <c:pt idx="74313">
                  <c:v>0.75100000000000477</c:v>
                </c:pt>
                <c:pt idx="74314">
                  <c:v>0.7529999999999859</c:v>
                </c:pt>
                <c:pt idx="74315">
                  <c:v>0.75499999999999545</c:v>
                </c:pt>
                <c:pt idx="74316">
                  <c:v>0.757000000000005</c:v>
                </c:pt>
                <c:pt idx="74317">
                  <c:v>0.75899999999998613</c:v>
                </c:pt>
                <c:pt idx="74318">
                  <c:v>0.76099999999999568</c:v>
                </c:pt>
                <c:pt idx="74319">
                  <c:v>0.76300000000000523</c:v>
                </c:pt>
                <c:pt idx="74320">
                  <c:v>0.76499999999998636</c:v>
                </c:pt>
                <c:pt idx="74321">
                  <c:v>0.76699999999999591</c:v>
                </c:pt>
                <c:pt idx="74322">
                  <c:v>0.76900000000000546</c:v>
                </c:pt>
                <c:pt idx="74323">
                  <c:v>0.77099999999998658</c:v>
                </c:pt>
                <c:pt idx="74324">
                  <c:v>0.77299999999999613</c:v>
                </c:pt>
                <c:pt idx="74325">
                  <c:v>0.77500000000000568</c:v>
                </c:pt>
                <c:pt idx="74326">
                  <c:v>0.77699999999998681</c:v>
                </c:pt>
                <c:pt idx="74327">
                  <c:v>0.77899999999999636</c:v>
                </c:pt>
                <c:pt idx="74328">
                  <c:v>0.78100000000000591</c:v>
                </c:pt>
                <c:pt idx="74329">
                  <c:v>0.78299999999998704</c:v>
                </c:pt>
                <c:pt idx="74330">
                  <c:v>0.78499999999999659</c:v>
                </c:pt>
                <c:pt idx="74331">
                  <c:v>0.78700000000000614</c:v>
                </c:pt>
                <c:pt idx="74332">
                  <c:v>0.78899999999998727</c:v>
                </c:pt>
                <c:pt idx="74333">
                  <c:v>0.79099999999999682</c:v>
                </c:pt>
                <c:pt idx="74334">
                  <c:v>0.79300000000000637</c:v>
                </c:pt>
                <c:pt idx="74335">
                  <c:v>0.79499999999998749</c:v>
                </c:pt>
                <c:pt idx="74336">
                  <c:v>0.79699999999999704</c:v>
                </c:pt>
                <c:pt idx="74337">
                  <c:v>0.79900000000000659</c:v>
                </c:pt>
                <c:pt idx="74338">
                  <c:v>0.80099999999998772</c:v>
                </c:pt>
                <c:pt idx="74339">
                  <c:v>0.80299999999999727</c:v>
                </c:pt>
                <c:pt idx="74340">
                  <c:v>0.80500000000000682</c:v>
                </c:pt>
                <c:pt idx="74341">
                  <c:v>0.80699999999998795</c:v>
                </c:pt>
                <c:pt idx="74342">
                  <c:v>0.8089999999999975</c:v>
                </c:pt>
                <c:pt idx="74343">
                  <c:v>0.81100000000000705</c:v>
                </c:pt>
                <c:pt idx="74344">
                  <c:v>0.81299999999998818</c:v>
                </c:pt>
                <c:pt idx="74345">
                  <c:v>0.81499999999999773</c:v>
                </c:pt>
                <c:pt idx="74346">
                  <c:v>0.81700000000000728</c:v>
                </c:pt>
                <c:pt idx="74347">
                  <c:v>0.8189999999999884</c:v>
                </c:pt>
                <c:pt idx="74348">
                  <c:v>0.82099999999999795</c:v>
                </c:pt>
                <c:pt idx="74349">
                  <c:v>0.8230000000000075</c:v>
                </c:pt>
                <c:pt idx="74350">
                  <c:v>0.82499999999998863</c:v>
                </c:pt>
                <c:pt idx="74351">
                  <c:v>0.82699999999999818</c:v>
                </c:pt>
                <c:pt idx="74352">
                  <c:v>0.82900000000000773</c:v>
                </c:pt>
                <c:pt idx="74353">
                  <c:v>0.83099999999998886</c:v>
                </c:pt>
                <c:pt idx="74354">
                  <c:v>0.83299999999999841</c:v>
                </c:pt>
                <c:pt idx="74355">
                  <c:v>0.83500000000000796</c:v>
                </c:pt>
                <c:pt idx="74356">
                  <c:v>0.83699999999998909</c:v>
                </c:pt>
                <c:pt idx="74357">
                  <c:v>0.83899999999999864</c:v>
                </c:pt>
                <c:pt idx="74358">
                  <c:v>0.84100000000000819</c:v>
                </c:pt>
                <c:pt idx="74359">
                  <c:v>0.84299999999998931</c:v>
                </c:pt>
                <c:pt idx="74360">
                  <c:v>0.84499999999999886</c:v>
                </c:pt>
                <c:pt idx="74361">
                  <c:v>0.84700000000000841</c:v>
                </c:pt>
                <c:pt idx="74362">
                  <c:v>0.84899999999998954</c:v>
                </c:pt>
                <c:pt idx="74363">
                  <c:v>0.85099999999999909</c:v>
                </c:pt>
                <c:pt idx="74364">
                  <c:v>0.85300000000000864</c:v>
                </c:pt>
                <c:pt idx="74365">
                  <c:v>0.85499999999998977</c:v>
                </c:pt>
                <c:pt idx="74366">
                  <c:v>0.85699999999999932</c:v>
                </c:pt>
                <c:pt idx="74367">
                  <c:v>0.85900000000000887</c:v>
                </c:pt>
                <c:pt idx="74368">
                  <c:v>0.86099999999999</c:v>
                </c:pt>
                <c:pt idx="74369">
                  <c:v>0.86299999999999955</c:v>
                </c:pt>
                <c:pt idx="74370">
                  <c:v>0.86500000000000909</c:v>
                </c:pt>
                <c:pt idx="74371">
                  <c:v>0.86699999999999022</c:v>
                </c:pt>
                <c:pt idx="74372">
                  <c:v>0.86899999999999977</c:v>
                </c:pt>
                <c:pt idx="74373">
                  <c:v>0.87100000000000932</c:v>
                </c:pt>
                <c:pt idx="74374">
                  <c:v>0.87299999999999045</c:v>
                </c:pt>
                <c:pt idx="74375">
                  <c:v>0.875</c:v>
                </c:pt>
                <c:pt idx="74376">
                  <c:v>0.87700000000000955</c:v>
                </c:pt>
                <c:pt idx="74377">
                  <c:v>0.87899999999999068</c:v>
                </c:pt>
                <c:pt idx="74378">
                  <c:v>0.88100000000000023</c:v>
                </c:pt>
                <c:pt idx="74379">
                  <c:v>0.88300000000000978</c:v>
                </c:pt>
                <c:pt idx="74380">
                  <c:v>0.88499999999999091</c:v>
                </c:pt>
                <c:pt idx="74381">
                  <c:v>0.88700000000000045</c:v>
                </c:pt>
                <c:pt idx="74382">
                  <c:v>0.88900000000001</c:v>
                </c:pt>
                <c:pt idx="74383">
                  <c:v>0.89099999999999113</c:v>
                </c:pt>
                <c:pt idx="74384">
                  <c:v>0.89300000000000068</c:v>
                </c:pt>
                <c:pt idx="74385">
                  <c:v>0.89500000000001023</c:v>
                </c:pt>
                <c:pt idx="74386">
                  <c:v>0.89699999999999136</c:v>
                </c:pt>
                <c:pt idx="74387">
                  <c:v>0.89900000000000091</c:v>
                </c:pt>
                <c:pt idx="74388">
                  <c:v>0.90100000000001046</c:v>
                </c:pt>
                <c:pt idx="74389">
                  <c:v>0.90299999999999159</c:v>
                </c:pt>
                <c:pt idx="74390">
                  <c:v>0.90500000000000114</c:v>
                </c:pt>
                <c:pt idx="74391">
                  <c:v>0.90700000000001069</c:v>
                </c:pt>
                <c:pt idx="74392">
                  <c:v>0.90899999999999181</c:v>
                </c:pt>
                <c:pt idx="74393">
                  <c:v>0.91100000000000136</c:v>
                </c:pt>
                <c:pt idx="74394">
                  <c:v>0.91300000000001091</c:v>
                </c:pt>
                <c:pt idx="74395">
                  <c:v>0.91499999999999204</c:v>
                </c:pt>
                <c:pt idx="74396">
                  <c:v>0.91700000000000159</c:v>
                </c:pt>
                <c:pt idx="74397">
                  <c:v>0.91900000000001114</c:v>
                </c:pt>
                <c:pt idx="74398">
                  <c:v>0.92099999999999227</c:v>
                </c:pt>
                <c:pt idx="74399">
                  <c:v>0.92300000000000182</c:v>
                </c:pt>
                <c:pt idx="74400">
                  <c:v>0.92500000000001137</c:v>
                </c:pt>
                <c:pt idx="74401">
                  <c:v>0.9269999999999925</c:v>
                </c:pt>
                <c:pt idx="74402">
                  <c:v>0.92900000000000205</c:v>
                </c:pt>
                <c:pt idx="74403">
                  <c:v>0.9310000000000116</c:v>
                </c:pt>
                <c:pt idx="74404">
                  <c:v>0.93299999999999272</c:v>
                </c:pt>
                <c:pt idx="74405">
                  <c:v>0.93500000000000227</c:v>
                </c:pt>
                <c:pt idx="74406">
                  <c:v>0.93700000000001182</c:v>
                </c:pt>
                <c:pt idx="74407">
                  <c:v>0.93899999999999295</c:v>
                </c:pt>
                <c:pt idx="74408">
                  <c:v>0.9410000000000025</c:v>
                </c:pt>
                <c:pt idx="74409">
                  <c:v>0.94300000000001205</c:v>
                </c:pt>
                <c:pt idx="74410">
                  <c:v>0.94499999999999318</c:v>
                </c:pt>
                <c:pt idx="74411">
                  <c:v>0.94700000000000273</c:v>
                </c:pt>
                <c:pt idx="74412">
                  <c:v>0.94900000000001228</c:v>
                </c:pt>
                <c:pt idx="74413">
                  <c:v>0.95099999999999341</c:v>
                </c:pt>
                <c:pt idx="74414">
                  <c:v>0.95300000000000296</c:v>
                </c:pt>
                <c:pt idx="74415">
                  <c:v>0.95500000000001251</c:v>
                </c:pt>
                <c:pt idx="74416">
                  <c:v>0.95699999999999363</c:v>
                </c:pt>
                <c:pt idx="74417">
                  <c:v>0.95900000000000318</c:v>
                </c:pt>
                <c:pt idx="74418">
                  <c:v>0.96100000000001273</c:v>
                </c:pt>
                <c:pt idx="74419">
                  <c:v>0.96299999999999386</c:v>
                </c:pt>
                <c:pt idx="74420">
                  <c:v>0.96500000000000341</c:v>
                </c:pt>
                <c:pt idx="74421">
                  <c:v>0.96700000000001296</c:v>
                </c:pt>
                <c:pt idx="74422">
                  <c:v>0.96899999999999409</c:v>
                </c:pt>
                <c:pt idx="74423">
                  <c:v>0.97100000000000364</c:v>
                </c:pt>
                <c:pt idx="74424">
                  <c:v>0.97300000000001319</c:v>
                </c:pt>
                <c:pt idx="74425">
                  <c:v>0.97499999999999432</c:v>
                </c:pt>
                <c:pt idx="74426">
                  <c:v>0.97700000000000387</c:v>
                </c:pt>
                <c:pt idx="74427">
                  <c:v>0.97900000000001342</c:v>
                </c:pt>
                <c:pt idx="74428">
                  <c:v>0.98099999999999454</c:v>
                </c:pt>
                <c:pt idx="74429">
                  <c:v>0.98300000000000409</c:v>
                </c:pt>
                <c:pt idx="74430">
                  <c:v>0.98500000000001364</c:v>
                </c:pt>
                <c:pt idx="74431">
                  <c:v>0.98699999999999477</c:v>
                </c:pt>
                <c:pt idx="74432">
                  <c:v>0.98900000000000432</c:v>
                </c:pt>
                <c:pt idx="74433">
                  <c:v>0.99100000000001387</c:v>
                </c:pt>
                <c:pt idx="74434">
                  <c:v>0.992999999999995</c:v>
                </c:pt>
                <c:pt idx="74435">
                  <c:v>0.99500000000000455</c:v>
                </c:pt>
                <c:pt idx="74436">
                  <c:v>0.9970000000000141</c:v>
                </c:pt>
                <c:pt idx="74437">
                  <c:v>0.99899999999999523</c:v>
                </c:pt>
                <c:pt idx="74438">
                  <c:v>1.0010000000000048</c:v>
                </c:pt>
                <c:pt idx="74439">
                  <c:v>1.0029999999999859</c:v>
                </c:pt>
                <c:pt idx="74440">
                  <c:v>1.0049999999999955</c:v>
                </c:pt>
                <c:pt idx="74441">
                  <c:v>1.007000000000005</c:v>
                </c:pt>
                <c:pt idx="74442">
                  <c:v>1.0089999999999861</c:v>
                </c:pt>
                <c:pt idx="74443">
                  <c:v>1.0109999999999957</c:v>
                </c:pt>
                <c:pt idx="74444">
                  <c:v>1.0130000000000052</c:v>
                </c:pt>
                <c:pt idx="74445">
                  <c:v>1.0149999999999864</c:v>
                </c:pt>
                <c:pt idx="74446">
                  <c:v>1.0169999999999959</c:v>
                </c:pt>
                <c:pt idx="74447">
                  <c:v>1.0190000000000055</c:v>
                </c:pt>
                <c:pt idx="74448">
                  <c:v>1.0209999999999866</c:v>
                </c:pt>
                <c:pt idx="74449">
                  <c:v>1.0229999999999961</c:v>
                </c:pt>
                <c:pt idx="74450">
                  <c:v>1.0250000000000057</c:v>
                </c:pt>
                <c:pt idx="74451">
                  <c:v>1.0269999999999868</c:v>
                </c:pt>
                <c:pt idx="74452">
                  <c:v>1.0289999999999964</c:v>
                </c:pt>
                <c:pt idx="74453">
                  <c:v>1.0310000000000059</c:v>
                </c:pt>
                <c:pt idx="74454">
                  <c:v>1.032999999999987</c:v>
                </c:pt>
                <c:pt idx="74455">
                  <c:v>1.0349999999999966</c:v>
                </c:pt>
                <c:pt idx="74456">
                  <c:v>1.0370000000000061</c:v>
                </c:pt>
                <c:pt idx="74457">
                  <c:v>1.0389999999999873</c:v>
                </c:pt>
                <c:pt idx="74458">
                  <c:v>1.0409999999999968</c:v>
                </c:pt>
                <c:pt idx="74459">
                  <c:v>1.0430000000000064</c:v>
                </c:pt>
                <c:pt idx="74460">
                  <c:v>1.0449999999999875</c:v>
                </c:pt>
                <c:pt idx="74461">
                  <c:v>1.046999999999997</c:v>
                </c:pt>
                <c:pt idx="74462">
                  <c:v>1.0490000000000066</c:v>
                </c:pt>
                <c:pt idx="74463">
                  <c:v>1.0509999999999877</c:v>
                </c:pt>
                <c:pt idx="74464">
                  <c:v>1.0529999999999973</c:v>
                </c:pt>
                <c:pt idx="74465">
                  <c:v>1.0550000000000068</c:v>
                </c:pt>
                <c:pt idx="74466">
                  <c:v>1.0569999999999879</c:v>
                </c:pt>
                <c:pt idx="74467">
                  <c:v>1.0589999999999975</c:v>
                </c:pt>
                <c:pt idx="74468">
                  <c:v>1.061000000000007</c:v>
                </c:pt>
                <c:pt idx="74469">
                  <c:v>1.0629999999999882</c:v>
                </c:pt>
                <c:pt idx="74470">
                  <c:v>1.0649999999999977</c:v>
                </c:pt>
                <c:pt idx="74471">
                  <c:v>1.0670000000000073</c:v>
                </c:pt>
                <c:pt idx="74472">
                  <c:v>1.0689999999999884</c:v>
                </c:pt>
                <c:pt idx="74473">
                  <c:v>1.070999999999998</c:v>
                </c:pt>
                <c:pt idx="74474">
                  <c:v>1.0730000000000075</c:v>
                </c:pt>
                <c:pt idx="74475">
                  <c:v>1.0749999999999886</c:v>
                </c:pt>
                <c:pt idx="74476">
                  <c:v>1.0769999999999982</c:v>
                </c:pt>
                <c:pt idx="74477">
                  <c:v>1.0790000000000077</c:v>
                </c:pt>
                <c:pt idx="74478">
                  <c:v>1.0809999999999889</c:v>
                </c:pt>
                <c:pt idx="74479">
                  <c:v>1.0829999999999984</c:v>
                </c:pt>
                <c:pt idx="74480">
                  <c:v>1.085000000000008</c:v>
                </c:pt>
                <c:pt idx="74481">
                  <c:v>1.0869999999999891</c:v>
                </c:pt>
                <c:pt idx="74482">
                  <c:v>1.0889999999999986</c:v>
                </c:pt>
                <c:pt idx="74483">
                  <c:v>1.0910000000000082</c:v>
                </c:pt>
                <c:pt idx="74484">
                  <c:v>1.0929999999999893</c:v>
                </c:pt>
                <c:pt idx="74485">
                  <c:v>1.0949999999999989</c:v>
                </c:pt>
                <c:pt idx="74486">
                  <c:v>1.0970000000000084</c:v>
                </c:pt>
                <c:pt idx="74487">
                  <c:v>1.0989999999999895</c:v>
                </c:pt>
                <c:pt idx="74488">
                  <c:v>1.1009999999999991</c:v>
                </c:pt>
                <c:pt idx="74489">
                  <c:v>1.1030000000000086</c:v>
                </c:pt>
                <c:pt idx="74490">
                  <c:v>1.1049999999999898</c:v>
                </c:pt>
                <c:pt idx="74491">
                  <c:v>1.1069999999999993</c:v>
                </c:pt>
                <c:pt idx="74492">
                  <c:v>1.1090000000000089</c:v>
                </c:pt>
                <c:pt idx="74493">
                  <c:v>1.11099999999999</c:v>
                </c:pt>
                <c:pt idx="74494">
                  <c:v>1.1129999999999995</c:v>
                </c:pt>
                <c:pt idx="74495">
                  <c:v>1.1150000000000091</c:v>
                </c:pt>
                <c:pt idx="74496">
                  <c:v>1.1169999999999902</c:v>
                </c:pt>
                <c:pt idx="74497">
                  <c:v>1.1189999999999998</c:v>
                </c:pt>
                <c:pt idx="74498">
                  <c:v>1.1210000000000093</c:v>
                </c:pt>
                <c:pt idx="74499">
                  <c:v>1.1229999999999905</c:v>
                </c:pt>
                <c:pt idx="74500">
                  <c:v>1.125</c:v>
                </c:pt>
                <c:pt idx="74501">
                  <c:v>1.1270000000000095</c:v>
                </c:pt>
                <c:pt idx="74502">
                  <c:v>1.1289999999999907</c:v>
                </c:pt>
                <c:pt idx="74503">
                  <c:v>1.1310000000000002</c:v>
                </c:pt>
                <c:pt idx="74504">
                  <c:v>1.1330000000000098</c:v>
                </c:pt>
                <c:pt idx="74505">
                  <c:v>1.1349999999999909</c:v>
                </c:pt>
                <c:pt idx="74506">
                  <c:v>1.1370000000000005</c:v>
                </c:pt>
                <c:pt idx="74507">
                  <c:v>1.13900000000001</c:v>
                </c:pt>
                <c:pt idx="74508">
                  <c:v>1.1409999999999911</c:v>
                </c:pt>
                <c:pt idx="74509">
                  <c:v>1.1430000000000007</c:v>
                </c:pt>
                <c:pt idx="74510">
                  <c:v>1.1450000000000102</c:v>
                </c:pt>
                <c:pt idx="74511">
                  <c:v>1.1469999999999914</c:v>
                </c:pt>
                <c:pt idx="74512">
                  <c:v>1.1490000000000009</c:v>
                </c:pt>
                <c:pt idx="74513">
                  <c:v>1.1510000000000105</c:v>
                </c:pt>
                <c:pt idx="74514">
                  <c:v>1.1529999999999916</c:v>
                </c:pt>
                <c:pt idx="74515">
                  <c:v>1.1550000000000011</c:v>
                </c:pt>
                <c:pt idx="74516">
                  <c:v>1.1570000000000107</c:v>
                </c:pt>
                <c:pt idx="74517">
                  <c:v>1.1589999999999918</c:v>
                </c:pt>
                <c:pt idx="74518">
                  <c:v>1.1610000000000014</c:v>
                </c:pt>
                <c:pt idx="74519">
                  <c:v>1.1630000000000109</c:v>
                </c:pt>
                <c:pt idx="74520">
                  <c:v>1.164999999999992</c:v>
                </c:pt>
                <c:pt idx="74521">
                  <c:v>1.1670000000000016</c:v>
                </c:pt>
                <c:pt idx="74522">
                  <c:v>1.1690000000000111</c:v>
                </c:pt>
                <c:pt idx="74523">
                  <c:v>1.1709999999999923</c:v>
                </c:pt>
                <c:pt idx="74524">
                  <c:v>1.1730000000000018</c:v>
                </c:pt>
                <c:pt idx="74525">
                  <c:v>1.1750000000000114</c:v>
                </c:pt>
                <c:pt idx="74526">
                  <c:v>1.1769999999999925</c:v>
                </c:pt>
                <c:pt idx="74527">
                  <c:v>1.179000000000002</c:v>
                </c:pt>
                <c:pt idx="74528">
                  <c:v>1.1810000000000116</c:v>
                </c:pt>
                <c:pt idx="74529">
                  <c:v>1.1829999999999927</c:v>
                </c:pt>
                <c:pt idx="74530">
                  <c:v>1.1850000000000023</c:v>
                </c:pt>
                <c:pt idx="74531">
                  <c:v>1.1870000000000118</c:v>
                </c:pt>
                <c:pt idx="74532">
                  <c:v>1.188999999999993</c:v>
                </c:pt>
                <c:pt idx="74533">
                  <c:v>1.1910000000000025</c:v>
                </c:pt>
                <c:pt idx="74534">
                  <c:v>1.1930000000000121</c:v>
                </c:pt>
                <c:pt idx="74535">
                  <c:v>1.1949999999999932</c:v>
                </c:pt>
                <c:pt idx="74536">
                  <c:v>1.1970000000000027</c:v>
                </c:pt>
                <c:pt idx="74537">
                  <c:v>1.1990000000000123</c:v>
                </c:pt>
                <c:pt idx="74538">
                  <c:v>1.2009999999999934</c:v>
                </c:pt>
                <c:pt idx="74539">
                  <c:v>1.203000000000003</c:v>
                </c:pt>
                <c:pt idx="74540">
                  <c:v>1.2050000000000125</c:v>
                </c:pt>
                <c:pt idx="74541">
                  <c:v>1.2069999999999936</c:v>
                </c:pt>
                <c:pt idx="74542">
                  <c:v>1.2090000000000032</c:v>
                </c:pt>
                <c:pt idx="74543">
                  <c:v>1.2110000000000127</c:v>
                </c:pt>
                <c:pt idx="74544">
                  <c:v>1.2129999999999939</c:v>
                </c:pt>
                <c:pt idx="74545">
                  <c:v>1.2150000000000034</c:v>
                </c:pt>
                <c:pt idx="74546">
                  <c:v>1.217000000000013</c:v>
                </c:pt>
                <c:pt idx="74547">
                  <c:v>1.2189999999999941</c:v>
                </c:pt>
                <c:pt idx="74548">
                  <c:v>1.2210000000000036</c:v>
                </c:pt>
                <c:pt idx="74549">
                  <c:v>1.2230000000000132</c:v>
                </c:pt>
                <c:pt idx="74550">
                  <c:v>1.2249999999999943</c:v>
                </c:pt>
                <c:pt idx="74551">
                  <c:v>1.2270000000000039</c:v>
                </c:pt>
                <c:pt idx="74552">
                  <c:v>1.2290000000000134</c:v>
                </c:pt>
                <c:pt idx="74553">
                  <c:v>1.2309999999999945</c:v>
                </c:pt>
                <c:pt idx="74554">
                  <c:v>1.2330000000000041</c:v>
                </c:pt>
                <c:pt idx="74555">
                  <c:v>1.2350000000000136</c:v>
                </c:pt>
                <c:pt idx="74556">
                  <c:v>1.2369999999999948</c:v>
                </c:pt>
                <c:pt idx="74557">
                  <c:v>1.2390000000000043</c:v>
                </c:pt>
                <c:pt idx="74558">
                  <c:v>1.2410000000000139</c:v>
                </c:pt>
                <c:pt idx="74559">
                  <c:v>1.242999999999995</c:v>
                </c:pt>
                <c:pt idx="74560">
                  <c:v>1.2450000000000045</c:v>
                </c:pt>
                <c:pt idx="74561">
                  <c:v>1.2470000000000141</c:v>
                </c:pt>
                <c:pt idx="74562">
                  <c:v>1.2489999999999952</c:v>
                </c:pt>
                <c:pt idx="74563">
                  <c:v>1.2510000000000048</c:v>
                </c:pt>
                <c:pt idx="74564">
                  <c:v>1.2529999999999859</c:v>
                </c:pt>
                <c:pt idx="74565">
                  <c:v>1.2549999999999955</c:v>
                </c:pt>
                <c:pt idx="74566">
                  <c:v>1.257000000000005</c:v>
                </c:pt>
                <c:pt idx="74567">
                  <c:v>1.2589999999999861</c:v>
                </c:pt>
                <c:pt idx="74568">
                  <c:v>1.2609999999999957</c:v>
                </c:pt>
                <c:pt idx="74569">
                  <c:v>1.2630000000000052</c:v>
                </c:pt>
                <c:pt idx="74570">
                  <c:v>1.2649999999999864</c:v>
                </c:pt>
                <c:pt idx="74571">
                  <c:v>1.2669999999999959</c:v>
                </c:pt>
                <c:pt idx="74572">
                  <c:v>1.2690000000000055</c:v>
                </c:pt>
                <c:pt idx="74573">
                  <c:v>1.2709999999999866</c:v>
                </c:pt>
                <c:pt idx="74574">
                  <c:v>1.2729999999999961</c:v>
                </c:pt>
                <c:pt idx="74575">
                  <c:v>1.2750000000000057</c:v>
                </c:pt>
                <c:pt idx="74576">
                  <c:v>1.2769999999999868</c:v>
                </c:pt>
                <c:pt idx="74577">
                  <c:v>1.2789999999999964</c:v>
                </c:pt>
                <c:pt idx="74578">
                  <c:v>1.2810000000000059</c:v>
                </c:pt>
                <c:pt idx="74579">
                  <c:v>1.282999999999987</c:v>
                </c:pt>
                <c:pt idx="74580">
                  <c:v>1.2849999999999966</c:v>
                </c:pt>
                <c:pt idx="74581">
                  <c:v>1.2870000000000061</c:v>
                </c:pt>
                <c:pt idx="74582">
                  <c:v>1.2889999999999873</c:v>
                </c:pt>
                <c:pt idx="74583">
                  <c:v>1.2909999999999968</c:v>
                </c:pt>
                <c:pt idx="74584">
                  <c:v>1.2930000000000064</c:v>
                </c:pt>
                <c:pt idx="74585">
                  <c:v>1.2949999999999875</c:v>
                </c:pt>
                <c:pt idx="74586">
                  <c:v>1.296999999999997</c:v>
                </c:pt>
                <c:pt idx="74587">
                  <c:v>1.2990000000000066</c:v>
                </c:pt>
                <c:pt idx="74588">
                  <c:v>1.3009999999999877</c:v>
                </c:pt>
                <c:pt idx="74589">
                  <c:v>1.3029999999999973</c:v>
                </c:pt>
                <c:pt idx="74590">
                  <c:v>1.3050000000000068</c:v>
                </c:pt>
                <c:pt idx="74591">
                  <c:v>1.3069999999999879</c:v>
                </c:pt>
                <c:pt idx="74592">
                  <c:v>1.3089999999999975</c:v>
                </c:pt>
                <c:pt idx="74593">
                  <c:v>1.311000000000007</c:v>
                </c:pt>
                <c:pt idx="74594">
                  <c:v>1.3129999999999882</c:v>
                </c:pt>
                <c:pt idx="74595">
                  <c:v>1.3149999999999977</c:v>
                </c:pt>
                <c:pt idx="74596">
                  <c:v>1.3170000000000073</c:v>
                </c:pt>
                <c:pt idx="74597">
                  <c:v>1.3189999999999884</c:v>
                </c:pt>
                <c:pt idx="74598">
                  <c:v>1.320999999999998</c:v>
                </c:pt>
                <c:pt idx="74599">
                  <c:v>1.3230000000000075</c:v>
                </c:pt>
                <c:pt idx="74600">
                  <c:v>1.3249999999999886</c:v>
                </c:pt>
                <c:pt idx="74601">
                  <c:v>1.3269999999999982</c:v>
                </c:pt>
                <c:pt idx="74602">
                  <c:v>1.3290000000000077</c:v>
                </c:pt>
                <c:pt idx="74603">
                  <c:v>1.3309999999999889</c:v>
                </c:pt>
                <c:pt idx="74604">
                  <c:v>1.3329999999999984</c:v>
                </c:pt>
                <c:pt idx="74605">
                  <c:v>1.335000000000008</c:v>
                </c:pt>
                <c:pt idx="74606">
                  <c:v>1.3369999999999891</c:v>
                </c:pt>
                <c:pt idx="74607">
                  <c:v>1.3389999999999986</c:v>
                </c:pt>
                <c:pt idx="74608">
                  <c:v>1.3410000000000082</c:v>
                </c:pt>
                <c:pt idx="74609">
                  <c:v>1.3429999999999893</c:v>
                </c:pt>
                <c:pt idx="74610">
                  <c:v>1.3449999999999989</c:v>
                </c:pt>
                <c:pt idx="74611">
                  <c:v>1.3470000000000084</c:v>
                </c:pt>
                <c:pt idx="74612">
                  <c:v>1.3489999999999895</c:v>
                </c:pt>
                <c:pt idx="74613">
                  <c:v>1.3509999999999991</c:v>
                </c:pt>
                <c:pt idx="74614">
                  <c:v>1.3530000000000086</c:v>
                </c:pt>
                <c:pt idx="74615">
                  <c:v>1.3549999999999898</c:v>
                </c:pt>
                <c:pt idx="74616">
                  <c:v>1.3569999999999993</c:v>
                </c:pt>
                <c:pt idx="74617">
                  <c:v>1.3590000000000089</c:v>
                </c:pt>
                <c:pt idx="74618">
                  <c:v>1.36099999999999</c:v>
                </c:pt>
                <c:pt idx="74619">
                  <c:v>1.3629999999999995</c:v>
                </c:pt>
                <c:pt idx="74620">
                  <c:v>1.3650000000000091</c:v>
                </c:pt>
                <c:pt idx="74621">
                  <c:v>1.3669999999999902</c:v>
                </c:pt>
                <c:pt idx="74622">
                  <c:v>1.3689999999999998</c:v>
                </c:pt>
                <c:pt idx="74623">
                  <c:v>1.3710000000000093</c:v>
                </c:pt>
                <c:pt idx="74624">
                  <c:v>1.3729999999999905</c:v>
                </c:pt>
                <c:pt idx="74625">
                  <c:v>1.375</c:v>
                </c:pt>
                <c:pt idx="74626">
                  <c:v>1.3770000000000095</c:v>
                </c:pt>
                <c:pt idx="74627">
                  <c:v>1.3789999999999907</c:v>
                </c:pt>
                <c:pt idx="74628">
                  <c:v>1.3810000000000002</c:v>
                </c:pt>
                <c:pt idx="74629">
                  <c:v>1.3830000000000098</c:v>
                </c:pt>
                <c:pt idx="74630">
                  <c:v>1.3849999999999909</c:v>
                </c:pt>
                <c:pt idx="74631">
                  <c:v>1.3870000000000005</c:v>
                </c:pt>
                <c:pt idx="74632">
                  <c:v>1.38900000000001</c:v>
                </c:pt>
                <c:pt idx="74633">
                  <c:v>1.3909999999999911</c:v>
                </c:pt>
                <c:pt idx="74634">
                  <c:v>1.3930000000000007</c:v>
                </c:pt>
                <c:pt idx="74635">
                  <c:v>1.3950000000000102</c:v>
                </c:pt>
                <c:pt idx="74636">
                  <c:v>1.3969999999999914</c:v>
                </c:pt>
                <c:pt idx="74637">
                  <c:v>1.3990000000000009</c:v>
                </c:pt>
                <c:pt idx="74638">
                  <c:v>1.4010000000000105</c:v>
                </c:pt>
                <c:pt idx="74639">
                  <c:v>1.4029999999999916</c:v>
                </c:pt>
                <c:pt idx="74640">
                  <c:v>1.4050000000000011</c:v>
                </c:pt>
                <c:pt idx="74641">
                  <c:v>1.4070000000000107</c:v>
                </c:pt>
                <c:pt idx="74642">
                  <c:v>1.4089999999999918</c:v>
                </c:pt>
                <c:pt idx="74643">
                  <c:v>1.4110000000000014</c:v>
                </c:pt>
                <c:pt idx="74644">
                  <c:v>1.4130000000000109</c:v>
                </c:pt>
                <c:pt idx="74645">
                  <c:v>1.414999999999992</c:v>
                </c:pt>
                <c:pt idx="74646">
                  <c:v>1.4170000000000016</c:v>
                </c:pt>
                <c:pt idx="74647">
                  <c:v>1.4190000000000111</c:v>
                </c:pt>
                <c:pt idx="74648">
                  <c:v>1.4209999999999923</c:v>
                </c:pt>
                <c:pt idx="74649">
                  <c:v>1.4230000000000018</c:v>
                </c:pt>
                <c:pt idx="74650">
                  <c:v>1.4250000000000114</c:v>
                </c:pt>
                <c:pt idx="74651">
                  <c:v>1.4269999999999925</c:v>
                </c:pt>
                <c:pt idx="74652">
                  <c:v>1.429000000000002</c:v>
                </c:pt>
                <c:pt idx="74653">
                  <c:v>1.4310000000000116</c:v>
                </c:pt>
                <c:pt idx="74654">
                  <c:v>1.4329999999999927</c:v>
                </c:pt>
                <c:pt idx="74655">
                  <c:v>1.4350000000000023</c:v>
                </c:pt>
                <c:pt idx="74656">
                  <c:v>1.4370000000000118</c:v>
                </c:pt>
                <c:pt idx="74657">
                  <c:v>1.438999999999993</c:v>
                </c:pt>
                <c:pt idx="74658">
                  <c:v>1.4410000000000025</c:v>
                </c:pt>
                <c:pt idx="74659">
                  <c:v>1.4430000000000121</c:v>
                </c:pt>
                <c:pt idx="74660">
                  <c:v>1.4449999999999932</c:v>
                </c:pt>
                <c:pt idx="74661">
                  <c:v>1.4470000000000027</c:v>
                </c:pt>
                <c:pt idx="74662">
                  <c:v>1.4490000000000123</c:v>
                </c:pt>
                <c:pt idx="74663">
                  <c:v>1.4509999999999934</c:v>
                </c:pt>
                <c:pt idx="74664">
                  <c:v>1.453000000000003</c:v>
                </c:pt>
                <c:pt idx="74665">
                  <c:v>1.4550000000000125</c:v>
                </c:pt>
                <c:pt idx="74666">
                  <c:v>1.4569999999999936</c:v>
                </c:pt>
                <c:pt idx="74667">
                  <c:v>1.4590000000000032</c:v>
                </c:pt>
                <c:pt idx="74668">
                  <c:v>1.4610000000000127</c:v>
                </c:pt>
                <c:pt idx="74669">
                  <c:v>1.4629999999999939</c:v>
                </c:pt>
                <c:pt idx="74670">
                  <c:v>1.4650000000000034</c:v>
                </c:pt>
                <c:pt idx="74671">
                  <c:v>1.467000000000013</c:v>
                </c:pt>
                <c:pt idx="74672">
                  <c:v>1.4689999999999941</c:v>
                </c:pt>
                <c:pt idx="74673">
                  <c:v>1.4710000000000036</c:v>
                </c:pt>
                <c:pt idx="74674">
                  <c:v>1.4730000000000132</c:v>
                </c:pt>
                <c:pt idx="74675">
                  <c:v>1.4749999999999943</c:v>
                </c:pt>
                <c:pt idx="74676">
                  <c:v>1.4770000000000039</c:v>
                </c:pt>
                <c:pt idx="74677">
                  <c:v>1.4790000000000134</c:v>
                </c:pt>
                <c:pt idx="74678">
                  <c:v>1.4809999999999945</c:v>
                </c:pt>
                <c:pt idx="74679">
                  <c:v>1.4830000000000041</c:v>
                </c:pt>
                <c:pt idx="74680">
                  <c:v>1.4850000000000136</c:v>
                </c:pt>
                <c:pt idx="74681">
                  <c:v>1.4869999999999948</c:v>
                </c:pt>
                <c:pt idx="74682">
                  <c:v>1.4890000000000043</c:v>
                </c:pt>
                <c:pt idx="74683">
                  <c:v>1.4910000000000139</c:v>
                </c:pt>
                <c:pt idx="74684">
                  <c:v>1.492999999999995</c:v>
                </c:pt>
                <c:pt idx="74685">
                  <c:v>1.4950000000000045</c:v>
                </c:pt>
                <c:pt idx="74686">
                  <c:v>1.4970000000000141</c:v>
                </c:pt>
                <c:pt idx="74687">
                  <c:v>1.4989999999999952</c:v>
                </c:pt>
                <c:pt idx="74688">
                  <c:v>1.5010000000000048</c:v>
                </c:pt>
                <c:pt idx="74689">
                  <c:v>1.5029999999999859</c:v>
                </c:pt>
                <c:pt idx="74690">
                  <c:v>1.5049999999999955</c:v>
                </c:pt>
                <c:pt idx="74691">
                  <c:v>1.507000000000005</c:v>
                </c:pt>
                <c:pt idx="74692">
                  <c:v>1.5089999999999861</c:v>
                </c:pt>
                <c:pt idx="74693">
                  <c:v>1.5109999999999957</c:v>
                </c:pt>
                <c:pt idx="74694">
                  <c:v>1.5130000000000052</c:v>
                </c:pt>
                <c:pt idx="74695">
                  <c:v>1.5149999999999864</c:v>
                </c:pt>
                <c:pt idx="74696">
                  <c:v>1.5169999999999959</c:v>
                </c:pt>
                <c:pt idx="74697">
                  <c:v>1.5190000000000055</c:v>
                </c:pt>
                <c:pt idx="74698">
                  <c:v>1.5209999999999866</c:v>
                </c:pt>
                <c:pt idx="74699">
                  <c:v>1.5229999999999961</c:v>
                </c:pt>
                <c:pt idx="74700">
                  <c:v>1.5250000000000057</c:v>
                </c:pt>
                <c:pt idx="74701">
                  <c:v>1.5269999999999868</c:v>
                </c:pt>
                <c:pt idx="74702">
                  <c:v>1.5289999999999964</c:v>
                </c:pt>
                <c:pt idx="74703">
                  <c:v>1.5310000000000059</c:v>
                </c:pt>
                <c:pt idx="74704">
                  <c:v>1.532999999999987</c:v>
                </c:pt>
                <c:pt idx="74705">
                  <c:v>1.5349999999999966</c:v>
                </c:pt>
                <c:pt idx="74706">
                  <c:v>1.5370000000000061</c:v>
                </c:pt>
                <c:pt idx="74707">
                  <c:v>1.5389999999999873</c:v>
                </c:pt>
                <c:pt idx="74708">
                  <c:v>1.5409999999999968</c:v>
                </c:pt>
                <c:pt idx="74709">
                  <c:v>1.5430000000000064</c:v>
                </c:pt>
                <c:pt idx="74710">
                  <c:v>1.5449999999999875</c:v>
                </c:pt>
                <c:pt idx="74711">
                  <c:v>1.546999999999997</c:v>
                </c:pt>
                <c:pt idx="74712">
                  <c:v>1.5490000000000066</c:v>
                </c:pt>
                <c:pt idx="74713">
                  <c:v>1.5509999999999877</c:v>
                </c:pt>
                <c:pt idx="74714">
                  <c:v>1.5529999999999973</c:v>
                </c:pt>
                <c:pt idx="74715">
                  <c:v>1.5550000000000068</c:v>
                </c:pt>
                <c:pt idx="74716">
                  <c:v>1.5569999999999879</c:v>
                </c:pt>
                <c:pt idx="74717">
                  <c:v>1.5589999999999975</c:v>
                </c:pt>
                <c:pt idx="74718">
                  <c:v>1.561000000000007</c:v>
                </c:pt>
                <c:pt idx="74719">
                  <c:v>1.5629999999999882</c:v>
                </c:pt>
                <c:pt idx="74720">
                  <c:v>1.5649999999999977</c:v>
                </c:pt>
                <c:pt idx="74721">
                  <c:v>1.5670000000000073</c:v>
                </c:pt>
                <c:pt idx="74722">
                  <c:v>1.5689999999999884</c:v>
                </c:pt>
                <c:pt idx="74723">
                  <c:v>1.570999999999998</c:v>
                </c:pt>
                <c:pt idx="74724">
                  <c:v>1.5730000000000075</c:v>
                </c:pt>
                <c:pt idx="74725">
                  <c:v>1.5749999999999886</c:v>
                </c:pt>
                <c:pt idx="74726">
                  <c:v>1.5769999999999982</c:v>
                </c:pt>
                <c:pt idx="74727">
                  <c:v>1.5790000000000077</c:v>
                </c:pt>
                <c:pt idx="74728">
                  <c:v>1.5809999999999889</c:v>
                </c:pt>
                <c:pt idx="74729">
                  <c:v>1.5829999999999984</c:v>
                </c:pt>
                <c:pt idx="74730">
                  <c:v>1.585000000000008</c:v>
                </c:pt>
                <c:pt idx="74731">
                  <c:v>1.5869999999999891</c:v>
                </c:pt>
                <c:pt idx="74732">
                  <c:v>1.5889999999999986</c:v>
                </c:pt>
                <c:pt idx="74733">
                  <c:v>1.5910000000000082</c:v>
                </c:pt>
                <c:pt idx="74734">
                  <c:v>1.5929999999999893</c:v>
                </c:pt>
                <c:pt idx="74735">
                  <c:v>1.5949999999999989</c:v>
                </c:pt>
                <c:pt idx="74736">
                  <c:v>1.5970000000000084</c:v>
                </c:pt>
                <c:pt idx="74737">
                  <c:v>1.5989999999999895</c:v>
                </c:pt>
                <c:pt idx="74738">
                  <c:v>1.6009999999999991</c:v>
                </c:pt>
                <c:pt idx="74739">
                  <c:v>1.6030000000000086</c:v>
                </c:pt>
                <c:pt idx="74740">
                  <c:v>1.6049999999999898</c:v>
                </c:pt>
                <c:pt idx="74741">
                  <c:v>1.6069999999999993</c:v>
                </c:pt>
                <c:pt idx="74742">
                  <c:v>1.6090000000000089</c:v>
                </c:pt>
                <c:pt idx="74743">
                  <c:v>1.61099999999999</c:v>
                </c:pt>
                <c:pt idx="74744">
                  <c:v>1.6129999999999995</c:v>
                </c:pt>
                <c:pt idx="74745">
                  <c:v>1.6150000000000091</c:v>
                </c:pt>
                <c:pt idx="74746">
                  <c:v>1.6169999999999902</c:v>
                </c:pt>
                <c:pt idx="74747">
                  <c:v>1.6189999999999998</c:v>
                </c:pt>
                <c:pt idx="74748">
                  <c:v>1.6210000000000093</c:v>
                </c:pt>
                <c:pt idx="74749">
                  <c:v>1.6229999999999905</c:v>
                </c:pt>
                <c:pt idx="74750">
                  <c:v>1.625</c:v>
                </c:pt>
                <c:pt idx="74751">
                  <c:v>1.6270000000000095</c:v>
                </c:pt>
                <c:pt idx="74752">
                  <c:v>1.6289999999999907</c:v>
                </c:pt>
                <c:pt idx="74753">
                  <c:v>1.6310000000000002</c:v>
                </c:pt>
                <c:pt idx="74754">
                  <c:v>1.6330000000000098</c:v>
                </c:pt>
                <c:pt idx="74755">
                  <c:v>1.6349999999999909</c:v>
                </c:pt>
                <c:pt idx="74756">
                  <c:v>1.6370000000000005</c:v>
                </c:pt>
                <c:pt idx="74757">
                  <c:v>1.63900000000001</c:v>
                </c:pt>
                <c:pt idx="74758">
                  <c:v>1.6409999999999911</c:v>
                </c:pt>
                <c:pt idx="74759">
                  <c:v>1.6430000000000007</c:v>
                </c:pt>
                <c:pt idx="74760">
                  <c:v>1.6450000000000102</c:v>
                </c:pt>
                <c:pt idx="74761">
                  <c:v>1.6469999999999914</c:v>
                </c:pt>
                <c:pt idx="74762">
                  <c:v>1.6490000000000009</c:v>
                </c:pt>
                <c:pt idx="74763">
                  <c:v>1.6510000000000105</c:v>
                </c:pt>
                <c:pt idx="74764">
                  <c:v>1.6529999999999916</c:v>
                </c:pt>
                <c:pt idx="74765">
                  <c:v>1.6550000000000011</c:v>
                </c:pt>
                <c:pt idx="74766">
                  <c:v>1.6570000000000107</c:v>
                </c:pt>
                <c:pt idx="74767">
                  <c:v>1.6589999999999918</c:v>
                </c:pt>
                <c:pt idx="74768">
                  <c:v>1.6610000000000014</c:v>
                </c:pt>
                <c:pt idx="74769">
                  <c:v>1.6630000000000109</c:v>
                </c:pt>
                <c:pt idx="74770">
                  <c:v>1.664999999999992</c:v>
                </c:pt>
                <c:pt idx="74771">
                  <c:v>1.6670000000000016</c:v>
                </c:pt>
                <c:pt idx="74772">
                  <c:v>1.6690000000000111</c:v>
                </c:pt>
                <c:pt idx="74773">
                  <c:v>1.6709999999999923</c:v>
                </c:pt>
                <c:pt idx="74774">
                  <c:v>1.6730000000000018</c:v>
                </c:pt>
                <c:pt idx="74775">
                  <c:v>1.6750000000000114</c:v>
                </c:pt>
                <c:pt idx="74776">
                  <c:v>1.6769999999999925</c:v>
                </c:pt>
                <c:pt idx="74777">
                  <c:v>1.679000000000002</c:v>
                </c:pt>
                <c:pt idx="74778">
                  <c:v>1.6810000000000116</c:v>
                </c:pt>
                <c:pt idx="74779">
                  <c:v>1.6829999999999927</c:v>
                </c:pt>
                <c:pt idx="74780">
                  <c:v>1.6850000000000023</c:v>
                </c:pt>
                <c:pt idx="74781">
                  <c:v>1.6870000000000118</c:v>
                </c:pt>
                <c:pt idx="74782">
                  <c:v>1.688999999999993</c:v>
                </c:pt>
                <c:pt idx="74783">
                  <c:v>1.6910000000000025</c:v>
                </c:pt>
                <c:pt idx="74784">
                  <c:v>1.6930000000000121</c:v>
                </c:pt>
                <c:pt idx="74785">
                  <c:v>1.6949999999999932</c:v>
                </c:pt>
                <c:pt idx="74786">
                  <c:v>1.6970000000000027</c:v>
                </c:pt>
                <c:pt idx="74787">
                  <c:v>1.6990000000000123</c:v>
                </c:pt>
                <c:pt idx="74788">
                  <c:v>1.7009999999999934</c:v>
                </c:pt>
                <c:pt idx="74789">
                  <c:v>1.703000000000003</c:v>
                </c:pt>
                <c:pt idx="74790">
                  <c:v>1.7050000000000125</c:v>
                </c:pt>
                <c:pt idx="74791">
                  <c:v>1.7069999999999936</c:v>
                </c:pt>
                <c:pt idx="74792">
                  <c:v>1.7090000000000032</c:v>
                </c:pt>
                <c:pt idx="74793">
                  <c:v>1.7110000000000127</c:v>
                </c:pt>
                <c:pt idx="74794">
                  <c:v>1.7129999999999939</c:v>
                </c:pt>
                <c:pt idx="74795">
                  <c:v>1.7150000000000034</c:v>
                </c:pt>
                <c:pt idx="74796">
                  <c:v>1.717000000000013</c:v>
                </c:pt>
                <c:pt idx="74797">
                  <c:v>1.7189999999999941</c:v>
                </c:pt>
                <c:pt idx="74798">
                  <c:v>1.7210000000000036</c:v>
                </c:pt>
                <c:pt idx="74799">
                  <c:v>1.7230000000000132</c:v>
                </c:pt>
                <c:pt idx="74800">
                  <c:v>1.7249999999999943</c:v>
                </c:pt>
                <c:pt idx="74801">
                  <c:v>1.7270000000000039</c:v>
                </c:pt>
                <c:pt idx="74802">
                  <c:v>1.7290000000000134</c:v>
                </c:pt>
                <c:pt idx="74803">
                  <c:v>1.7309999999999945</c:v>
                </c:pt>
                <c:pt idx="74804">
                  <c:v>1.7330000000000041</c:v>
                </c:pt>
                <c:pt idx="74805">
                  <c:v>1.7350000000000136</c:v>
                </c:pt>
                <c:pt idx="74806">
                  <c:v>1.7369999999999948</c:v>
                </c:pt>
                <c:pt idx="74807">
                  <c:v>1.7390000000000043</c:v>
                </c:pt>
                <c:pt idx="74808">
                  <c:v>1.7410000000000139</c:v>
                </c:pt>
                <c:pt idx="74809">
                  <c:v>1.742999999999995</c:v>
                </c:pt>
                <c:pt idx="74810">
                  <c:v>1.7450000000000045</c:v>
                </c:pt>
                <c:pt idx="74811">
                  <c:v>1.7470000000000141</c:v>
                </c:pt>
                <c:pt idx="74812">
                  <c:v>1.7489999999999952</c:v>
                </c:pt>
                <c:pt idx="74813">
                  <c:v>1.7510000000000048</c:v>
                </c:pt>
                <c:pt idx="74814">
                  <c:v>1.7529999999999859</c:v>
                </c:pt>
                <c:pt idx="74815">
                  <c:v>1.7549999999999955</c:v>
                </c:pt>
                <c:pt idx="74816">
                  <c:v>1.757000000000005</c:v>
                </c:pt>
                <c:pt idx="74817">
                  <c:v>1.7589999999999861</c:v>
                </c:pt>
                <c:pt idx="74818">
                  <c:v>1.7609999999999957</c:v>
                </c:pt>
                <c:pt idx="74819">
                  <c:v>1.7630000000000052</c:v>
                </c:pt>
                <c:pt idx="74820">
                  <c:v>1.7649999999999864</c:v>
                </c:pt>
                <c:pt idx="74821">
                  <c:v>1.7669999999999959</c:v>
                </c:pt>
                <c:pt idx="74822">
                  <c:v>1.7690000000000055</c:v>
                </c:pt>
                <c:pt idx="74823">
                  <c:v>1.7709999999999866</c:v>
                </c:pt>
                <c:pt idx="74824">
                  <c:v>1.7729999999999961</c:v>
                </c:pt>
                <c:pt idx="74825">
                  <c:v>1.7750000000000057</c:v>
                </c:pt>
                <c:pt idx="74826">
                  <c:v>1.7769999999999868</c:v>
                </c:pt>
                <c:pt idx="74827">
                  <c:v>1.7789999999999964</c:v>
                </c:pt>
                <c:pt idx="74828">
                  <c:v>1.7810000000000059</c:v>
                </c:pt>
                <c:pt idx="74829">
                  <c:v>1.782999999999987</c:v>
                </c:pt>
                <c:pt idx="74830">
                  <c:v>1.7849999999999966</c:v>
                </c:pt>
                <c:pt idx="74831">
                  <c:v>1.7870000000000061</c:v>
                </c:pt>
                <c:pt idx="74832">
                  <c:v>1.7889999999999873</c:v>
                </c:pt>
                <c:pt idx="74833">
                  <c:v>1.7909999999999968</c:v>
                </c:pt>
                <c:pt idx="74834">
                  <c:v>1.7930000000000064</c:v>
                </c:pt>
                <c:pt idx="74835">
                  <c:v>1.7949999999999875</c:v>
                </c:pt>
                <c:pt idx="74836">
                  <c:v>1.796999999999997</c:v>
                </c:pt>
                <c:pt idx="74837">
                  <c:v>1.7990000000000066</c:v>
                </c:pt>
                <c:pt idx="74838">
                  <c:v>1.8009999999999877</c:v>
                </c:pt>
                <c:pt idx="74839">
                  <c:v>1.8029999999999973</c:v>
                </c:pt>
                <c:pt idx="74840">
                  <c:v>1.8050000000000068</c:v>
                </c:pt>
                <c:pt idx="74841">
                  <c:v>1.8069999999999879</c:v>
                </c:pt>
                <c:pt idx="74842">
                  <c:v>1.8089999999999975</c:v>
                </c:pt>
                <c:pt idx="74843">
                  <c:v>1.811000000000007</c:v>
                </c:pt>
                <c:pt idx="74844">
                  <c:v>1.8129999999999882</c:v>
                </c:pt>
                <c:pt idx="74845">
                  <c:v>1.8149999999999977</c:v>
                </c:pt>
                <c:pt idx="74846">
                  <c:v>1.8170000000000073</c:v>
                </c:pt>
                <c:pt idx="74847">
                  <c:v>1.8189999999999884</c:v>
                </c:pt>
                <c:pt idx="74848">
                  <c:v>1.820999999999998</c:v>
                </c:pt>
                <c:pt idx="74849">
                  <c:v>1.8230000000000075</c:v>
                </c:pt>
                <c:pt idx="74850">
                  <c:v>1.8249999999999886</c:v>
                </c:pt>
                <c:pt idx="74851">
                  <c:v>1.8269999999999982</c:v>
                </c:pt>
                <c:pt idx="74852">
                  <c:v>1.8290000000000077</c:v>
                </c:pt>
                <c:pt idx="74853">
                  <c:v>1.8309999999999889</c:v>
                </c:pt>
                <c:pt idx="74854">
                  <c:v>1.8329999999999984</c:v>
                </c:pt>
                <c:pt idx="74855">
                  <c:v>1.835000000000008</c:v>
                </c:pt>
                <c:pt idx="74856">
                  <c:v>1.8369999999999891</c:v>
                </c:pt>
                <c:pt idx="74857">
                  <c:v>1.8389999999999986</c:v>
                </c:pt>
                <c:pt idx="74858">
                  <c:v>1.8410000000000082</c:v>
                </c:pt>
                <c:pt idx="74859">
                  <c:v>1.8429999999999893</c:v>
                </c:pt>
                <c:pt idx="74860">
                  <c:v>1.8449999999999989</c:v>
                </c:pt>
                <c:pt idx="74861">
                  <c:v>1.8470000000000084</c:v>
                </c:pt>
                <c:pt idx="74862">
                  <c:v>1.8489999999999895</c:v>
                </c:pt>
                <c:pt idx="74863">
                  <c:v>1.8509999999999991</c:v>
                </c:pt>
                <c:pt idx="74864">
                  <c:v>1.8530000000000086</c:v>
                </c:pt>
                <c:pt idx="74865">
                  <c:v>1.8549999999999898</c:v>
                </c:pt>
                <c:pt idx="74866">
                  <c:v>1.8569999999999993</c:v>
                </c:pt>
                <c:pt idx="74867">
                  <c:v>1.8590000000000089</c:v>
                </c:pt>
                <c:pt idx="74868">
                  <c:v>1.86099999999999</c:v>
                </c:pt>
                <c:pt idx="74869">
                  <c:v>1.8629999999999995</c:v>
                </c:pt>
                <c:pt idx="74870">
                  <c:v>1.8650000000000091</c:v>
                </c:pt>
                <c:pt idx="74871">
                  <c:v>1.8669999999999902</c:v>
                </c:pt>
                <c:pt idx="74872">
                  <c:v>1.8689999999999998</c:v>
                </c:pt>
                <c:pt idx="74873">
                  <c:v>1.8710000000000093</c:v>
                </c:pt>
                <c:pt idx="74874">
                  <c:v>1.8729999999999905</c:v>
                </c:pt>
                <c:pt idx="74875">
                  <c:v>1.875</c:v>
                </c:pt>
                <c:pt idx="74876">
                  <c:v>1.8770000000000095</c:v>
                </c:pt>
                <c:pt idx="74877">
                  <c:v>1.8789999999999907</c:v>
                </c:pt>
                <c:pt idx="74878">
                  <c:v>1.8810000000000002</c:v>
                </c:pt>
                <c:pt idx="74879">
                  <c:v>1.8830000000000098</c:v>
                </c:pt>
                <c:pt idx="74880">
                  <c:v>1.8849999999999909</c:v>
                </c:pt>
                <c:pt idx="74881">
                  <c:v>1.8870000000000005</c:v>
                </c:pt>
                <c:pt idx="74882">
                  <c:v>1.88900000000001</c:v>
                </c:pt>
                <c:pt idx="74883">
                  <c:v>1.8909999999999911</c:v>
                </c:pt>
                <c:pt idx="74884">
                  <c:v>1.8930000000000007</c:v>
                </c:pt>
                <c:pt idx="74885">
                  <c:v>1.8950000000000102</c:v>
                </c:pt>
                <c:pt idx="74886">
                  <c:v>1.8969999999999914</c:v>
                </c:pt>
                <c:pt idx="74887">
                  <c:v>1.8990000000000009</c:v>
                </c:pt>
                <c:pt idx="74888">
                  <c:v>1.9010000000000105</c:v>
                </c:pt>
                <c:pt idx="74889">
                  <c:v>1.9029999999999916</c:v>
                </c:pt>
                <c:pt idx="74890">
                  <c:v>1.9050000000000011</c:v>
                </c:pt>
                <c:pt idx="74891">
                  <c:v>1.9070000000000107</c:v>
                </c:pt>
                <c:pt idx="74892">
                  <c:v>1.9089999999999918</c:v>
                </c:pt>
                <c:pt idx="74893">
                  <c:v>1.9110000000000014</c:v>
                </c:pt>
                <c:pt idx="74894">
                  <c:v>1.9130000000000109</c:v>
                </c:pt>
                <c:pt idx="74895">
                  <c:v>1.914999999999992</c:v>
                </c:pt>
                <c:pt idx="74896">
                  <c:v>1.9170000000000016</c:v>
                </c:pt>
                <c:pt idx="74897">
                  <c:v>1.9190000000000111</c:v>
                </c:pt>
                <c:pt idx="74898">
                  <c:v>1.9209999999999923</c:v>
                </c:pt>
                <c:pt idx="74899">
                  <c:v>1.9230000000000018</c:v>
                </c:pt>
                <c:pt idx="74900">
                  <c:v>1.9250000000000114</c:v>
                </c:pt>
                <c:pt idx="74901">
                  <c:v>1.9269999999999925</c:v>
                </c:pt>
                <c:pt idx="74902">
                  <c:v>1.929000000000002</c:v>
                </c:pt>
                <c:pt idx="74903">
                  <c:v>1.9310000000000116</c:v>
                </c:pt>
                <c:pt idx="74904">
                  <c:v>1.9329999999999927</c:v>
                </c:pt>
                <c:pt idx="74905">
                  <c:v>1.9350000000000023</c:v>
                </c:pt>
                <c:pt idx="74906">
                  <c:v>1.9370000000000118</c:v>
                </c:pt>
                <c:pt idx="74907">
                  <c:v>1.938999999999993</c:v>
                </c:pt>
                <c:pt idx="74908">
                  <c:v>1.9410000000000025</c:v>
                </c:pt>
                <c:pt idx="74909">
                  <c:v>1.9430000000000121</c:v>
                </c:pt>
                <c:pt idx="74910">
                  <c:v>1.9449999999999932</c:v>
                </c:pt>
                <c:pt idx="74911">
                  <c:v>1.9470000000000027</c:v>
                </c:pt>
                <c:pt idx="74912">
                  <c:v>1.9490000000000123</c:v>
                </c:pt>
                <c:pt idx="74913">
                  <c:v>1.9509999999999934</c:v>
                </c:pt>
                <c:pt idx="74914">
                  <c:v>1.953000000000003</c:v>
                </c:pt>
                <c:pt idx="74915">
                  <c:v>1.9550000000000125</c:v>
                </c:pt>
                <c:pt idx="74916">
                  <c:v>1.9569999999999936</c:v>
                </c:pt>
                <c:pt idx="74917">
                  <c:v>1.9590000000000032</c:v>
                </c:pt>
                <c:pt idx="74918">
                  <c:v>1.9610000000000127</c:v>
                </c:pt>
                <c:pt idx="74919">
                  <c:v>1.9629999999999939</c:v>
                </c:pt>
                <c:pt idx="74920">
                  <c:v>1.9650000000000034</c:v>
                </c:pt>
                <c:pt idx="74921">
                  <c:v>1.967000000000013</c:v>
                </c:pt>
                <c:pt idx="74922">
                  <c:v>1.9689999999999941</c:v>
                </c:pt>
                <c:pt idx="74923">
                  <c:v>1.9710000000000036</c:v>
                </c:pt>
                <c:pt idx="74924">
                  <c:v>1.9730000000000132</c:v>
                </c:pt>
                <c:pt idx="74925">
                  <c:v>1.9749999999999943</c:v>
                </c:pt>
                <c:pt idx="74926">
                  <c:v>1.9770000000000039</c:v>
                </c:pt>
                <c:pt idx="74927">
                  <c:v>1.9790000000000134</c:v>
                </c:pt>
                <c:pt idx="74928">
                  <c:v>1.9809999999999945</c:v>
                </c:pt>
                <c:pt idx="74929">
                  <c:v>1.9830000000000041</c:v>
                </c:pt>
                <c:pt idx="74930">
                  <c:v>1.9850000000000136</c:v>
                </c:pt>
                <c:pt idx="74931">
                  <c:v>1.9869999999999948</c:v>
                </c:pt>
                <c:pt idx="74932">
                  <c:v>1.9890000000000043</c:v>
                </c:pt>
                <c:pt idx="74933">
                  <c:v>1.9910000000000139</c:v>
                </c:pt>
                <c:pt idx="74934">
                  <c:v>1.992999999999995</c:v>
                </c:pt>
                <c:pt idx="74935">
                  <c:v>1.9950000000000045</c:v>
                </c:pt>
                <c:pt idx="74936">
                  <c:v>1.9970000000000141</c:v>
                </c:pt>
                <c:pt idx="74937">
                  <c:v>1.9989999999999952</c:v>
                </c:pt>
                <c:pt idx="74938">
                  <c:v>2.0010000000000048</c:v>
                </c:pt>
                <c:pt idx="74939">
                  <c:v>2.0029999999999859</c:v>
                </c:pt>
                <c:pt idx="74940">
                  <c:v>2.0049999999999955</c:v>
                </c:pt>
                <c:pt idx="74941">
                  <c:v>2.007000000000005</c:v>
                </c:pt>
                <c:pt idx="74942">
                  <c:v>2.0089999999999861</c:v>
                </c:pt>
                <c:pt idx="74943">
                  <c:v>2.0109999999999957</c:v>
                </c:pt>
                <c:pt idx="74944">
                  <c:v>2.0130000000000052</c:v>
                </c:pt>
                <c:pt idx="74945">
                  <c:v>2.0149999999999864</c:v>
                </c:pt>
                <c:pt idx="74946">
                  <c:v>2.0169999999999959</c:v>
                </c:pt>
                <c:pt idx="74947">
                  <c:v>2.0190000000000055</c:v>
                </c:pt>
                <c:pt idx="74948">
                  <c:v>2.0209999999999866</c:v>
                </c:pt>
                <c:pt idx="74949">
                  <c:v>2.0229999999999961</c:v>
                </c:pt>
                <c:pt idx="74950">
                  <c:v>2.0250000000000057</c:v>
                </c:pt>
                <c:pt idx="74951">
                  <c:v>2.0269999999999868</c:v>
                </c:pt>
                <c:pt idx="74952">
                  <c:v>2.0289999999999964</c:v>
                </c:pt>
                <c:pt idx="74953">
                  <c:v>2.0310000000000059</c:v>
                </c:pt>
                <c:pt idx="74954">
                  <c:v>2.032999999999987</c:v>
                </c:pt>
                <c:pt idx="74955">
                  <c:v>2.0349999999999966</c:v>
                </c:pt>
                <c:pt idx="74956">
                  <c:v>2.0370000000000061</c:v>
                </c:pt>
                <c:pt idx="74957">
                  <c:v>2.0389999999999873</c:v>
                </c:pt>
                <c:pt idx="74958">
                  <c:v>2.0409999999999968</c:v>
                </c:pt>
                <c:pt idx="74959">
                  <c:v>2.0430000000000064</c:v>
                </c:pt>
                <c:pt idx="74960">
                  <c:v>2.0449999999999875</c:v>
                </c:pt>
                <c:pt idx="74961">
                  <c:v>2.046999999999997</c:v>
                </c:pt>
                <c:pt idx="74962">
                  <c:v>2.0490000000000066</c:v>
                </c:pt>
                <c:pt idx="74963">
                  <c:v>2.0509999999999877</c:v>
                </c:pt>
                <c:pt idx="74964">
                  <c:v>2.0529999999999973</c:v>
                </c:pt>
                <c:pt idx="74965">
                  <c:v>2.0550000000000068</c:v>
                </c:pt>
                <c:pt idx="74966">
                  <c:v>2.0569999999999879</c:v>
                </c:pt>
                <c:pt idx="74967">
                  <c:v>2.0589999999999975</c:v>
                </c:pt>
                <c:pt idx="74968">
                  <c:v>2.061000000000007</c:v>
                </c:pt>
                <c:pt idx="74969">
                  <c:v>2.0629999999999882</c:v>
                </c:pt>
                <c:pt idx="74970">
                  <c:v>2.0649999999999977</c:v>
                </c:pt>
                <c:pt idx="74971">
                  <c:v>2.0670000000000073</c:v>
                </c:pt>
                <c:pt idx="74972">
                  <c:v>2.0689999999999884</c:v>
                </c:pt>
                <c:pt idx="74973">
                  <c:v>2.070999999999998</c:v>
                </c:pt>
                <c:pt idx="74974">
                  <c:v>2.0730000000000075</c:v>
                </c:pt>
                <c:pt idx="74975">
                  <c:v>2.0749999999999886</c:v>
                </c:pt>
                <c:pt idx="74976">
                  <c:v>2.0769999999999982</c:v>
                </c:pt>
                <c:pt idx="74977">
                  <c:v>2.0790000000000077</c:v>
                </c:pt>
                <c:pt idx="74978">
                  <c:v>2.0809999999999889</c:v>
                </c:pt>
                <c:pt idx="74979">
                  <c:v>2.0829999999999984</c:v>
                </c:pt>
                <c:pt idx="74980">
                  <c:v>2.085000000000008</c:v>
                </c:pt>
                <c:pt idx="74981">
                  <c:v>2.0869999999999891</c:v>
                </c:pt>
                <c:pt idx="74982">
                  <c:v>2.0889999999999986</c:v>
                </c:pt>
                <c:pt idx="74983">
                  <c:v>2.0910000000000082</c:v>
                </c:pt>
                <c:pt idx="74984">
                  <c:v>2.0929999999999893</c:v>
                </c:pt>
                <c:pt idx="74985">
                  <c:v>2.0949999999999989</c:v>
                </c:pt>
                <c:pt idx="74986">
                  <c:v>2.0970000000000084</c:v>
                </c:pt>
                <c:pt idx="74987">
                  <c:v>2.0989999999999895</c:v>
                </c:pt>
                <c:pt idx="74988">
                  <c:v>2.1009999999999991</c:v>
                </c:pt>
                <c:pt idx="74989">
                  <c:v>2.1030000000000086</c:v>
                </c:pt>
                <c:pt idx="74990">
                  <c:v>2.1049999999999898</c:v>
                </c:pt>
                <c:pt idx="74991">
                  <c:v>2.1069999999999993</c:v>
                </c:pt>
                <c:pt idx="74992">
                  <c:v>2.1090000000000089</c:v>
                </c:pt>
                <c:pt idx="74993">
                  <c:v>2.11099999999999</c:v>
                </c:pt>
                <c:pt idx="74994">
                  <c:v>2.1129999999999995</c:v>
                </c:pt>
                <c:pt idx="74995">
                  <c:v>2.1150000000000091</c:v>
                </c:pt>
                <c:pt idx="74996">
                  <c:v>2.1169999999999902</c:v>
                </c:pt>
                <c:pt idx="74997">
                  <c:v>2.1189999999999998</c:v>
                </c:pt>
                <c:pt idx="74998">
                  <c:v>2.1210000000000093</c:v>
                </c:pt>
                <c:pt idx="74999">
                  <c:v>2.1229999999999905</c:v>
                </c:pt>
                <c:pt idx="75000">
                  <c:v>2.125</c:v>
                </c:pt>
                <c:pt idx="75001">
                  <c:v>2.1270000000000095</c:v>
                </c:pt>
                <c:pt idx="75002">
                  <c:v>2.1289999999999907</c:v>
                </c:pt>
                <c:pt idx="75003">
                  <c:v>2.1310000000000002</c:v>
                </c:pt>
                <c:pt idx="75004">
                  <c:v>2.1330000000000098</c:v>
                </c:pt>
                <c:pt idx="75005">
                  <c:v>2.1349999999999909</c:v>
                </c:pt>
                <c:pt idx="75006">
                  <c:v>2.1370000000000005</c:v>
                </c:pt>
                <c:pt idx="75007">
                  <c:v>2.13900000000001</c:v>
                </c:pt>
                <c:pt idx="75008">
                  <c:v>2.1409999999999911</c:v>
                </c:pt>
                <c:pt idx="75009">
                  <c:v>2.1430000000000007</c:v>
                </c:pt>
                <c:pt idx="75010">
                  <c:v>2.1450000000000102</c:v>
                </c:pt>
                <c:pt idx="75011">
                  <c:v>2.1469999999999914</c:v>
                </c:pt>
                <c:pt idx="75012">
                  <c:v>2.1490000000000009</c:v>
                </c:pt>
                <c:pt idx="75013">
                  <c:v>2.1510000000000105</c:v>
                </c:pt>
                <c:pt idx="75014">
                  <c:v>2.1529999999999916</c:v>
                </c:pt>
                <c:pt idx="75015">
                  <c:v>2.1550000000000011</c:v>
                </c:pt>
                <c:pt idx="75016">
                  <c:v>2.1570000000000107</c:v>
                </c:pt>
                <c:pt idx="75017">
                  <c:v>2.1589999999999918</c:v>
                </c:pt>
                <c:pt idx="75018">
                  <c:v>2.1610000000000014</c:v>
                </c:pt>
                <c:pt idx="75019">
                  <c:v>2.1630000000000109</c:v>
                </c:pt>
                <c:pt idx="75020">
                  <c:v>2.164999999999992</c:v>
                </c:pt>
                <c:pt idx="75021">
                  <c:v>2.1670000000000016</c:v>
                </c:pt>
                <c:pt idx="75022">
                  <c:v>2.1690000000000111</c:v>
                </c:pt>
                <c:pt idx="75023">
                  <c:v>2.1709999999999923</c:v>
                </c:pt>
                <c:pt idx="75024">
                  <c:v>2.1730000000000018</c:v>
                </c:pt>
                <c:pt idx="75025">
                  <c:v>2.1750000000000114</c:v>
                </c:pt>
                <c:pt idx="75026">
                  <c:v>2.1769999999999925</c:v>
                </c:pt>
                <c:pt idx="75027">
                  <c:v>2.179000000000002</c:v>
                </c:pt>
                <c:pt idx="75028">
                  <c:v>2.1810000000000116</c:v>
                </c:pt>
                <c:pt idx="75029">
                  <c:v>2.1829999999999927</c:v>
                </c:pt>
                <c:pt idx="75030">
                  <c:v>2.1850000000000023</c:v>
                </c:pt>
                <c:pt idx="75031">
                  <c:v>2.1870000000000118</c:v>
                </c:pt>
                <c:pt idx="75032">
                  <c:v>2.188999999999993</c:v>
                </c:pt>
                <c:pt idx="75033">
                  <c:v>2.1910000000000025</c:v>
                </c:pt>
                <c:pt idx="75034">
                  <c:v>2.1930000000000121</c:v>
                </c:pt>
                <c:pt idx="75035">
                  <c:v>2.1949999999999932</c:v>
                </c:pt>
                <c:pt idx="75036">
                  <c:v>2.1970000000000027</c:v>
                </c:pt>
                <c:pt idx="75037">
                  <c:v>2.1990000000000123</c:v>
                </c:pt>
                <c:pt idx="75038">
                  <c:v>2.2009999999999934</c:v>
                </c:pt>
                <c:pt idx="75039">
                  <c:v>2.203000000000003</c:v>
                </c:pt>
                <c:pt idx="75040">
                  <c:v>2.2050000000000125</c:v>
                </c:pt>
                <c:pt idx="75041">
                  <c:v>2.2069999999999936</c:v>
                </c:pt>
                <c:pt idx="75042">
                  <c:v>2.2090000000000032</c:v>
                </c:pt>
                <c:pt idx="75043">
                  <c:v>2.2110000000000127</c:v>
                </c:pt>
                <c:pt idx="75044">
                  <c:v>2.2129999999999939</c:v>
                </c:pt>
                <c:pt idx="75045">
                  <c:v>2.2150000000000034</c:v>
                </c:pt>
                <c:pt idx="75046">
                  <c:v>2.217000000000013</c:v>
                </c:pt>
                <c:pt idx="75047">
                  <c:v>2.2189999999999941</c:v>
                </c:pt>
                <c:pt idx="75048">
                  <c:v>2.2210000000000036</c:v>
                </c:pt>
                <c:pt idx="75049">
                  <c:v>2.2230000000000132</c:v>
                </c:pt>
                <c:pt idx="75050">
                  <c:v>2.2249999999999943</c:v>
                </c:pt>
                <c:pt idx="75051">
                  <c:v>2.2270000000000039</c:v>
                </c:pt>
                <c:pt idx="75052">
                  <c:v>2.2290000000000134</c:v>
                </c:pt>
                <c:pt idx="75053">
                  <c:v>2.2309999999999945</c:v>
                </c:pt>
                <c:pt idx="75054">
                  <c:v>2.2330000000000041</c:v>
                </c:pt>
                <c:pt idx="75055">
                  <c:v>2.2350000000000136</c:v>
                </c:pt>
                <c:pt idx="75056">
                  <c:v>2.2369999999999948</c:v>
                </c:pt>
                <c:pt idx="75057">
                  <c:v>2.2390000000000043</c:v>
                </c:pt>
                <c:pt idx="75058">
                  <c:v>2.2410000000000139</c:v>
                </c:pt>
                <c:pt idx="75059">
                  <c:v>2.242999999999995</c:v>
                </c:pt>
                <c:pt idx="75060">
                  <c:v>2.2450000000000045</c:v>
                </c:pt>
                <c:pt idx="75061">
                  <c:v>2.2470000000000141</c:v>
                </c:pt>
                <c:pt idx="75062">
                  <c:v>2.2489999999999952</c:v>
                </c:pt>
                <c:pt idx="75063">
                  <c:v>2.2510000000000048</c:v>
                </c:pt>
                <c:pt idx="75064">
                  <c:v>2.2529999999999859</c:v>
                </c:pt>
                <c:pt idx="75065">
                  <c:v>2.2549999999999955</c:v>
                </c:pt>
                <c:pt idx="75066">
                  <c:v>2.257000000000005</c:v>
                </c:pt>
                <c:pt idx="75067">
                  <c:v>2.2589999999999861</c:v>
                </c:pt>
                <c:pt idx="75068">
                  <c:v>2.2609999999999957</c:v>
                </c:pt>
                <c:pt idx="75069">
                  <c:v>2.2630000000000052</c:v>
                </c:pt>
                <c:pt idx="75070">
                  <c:v>2.2649999999999864</c:v>
                </c:pt>
                <c:pt idx="75071">
                  <c:v>2.2669999999999959</c:v>
                </c:pt>
                <c:pt idx="75072">
                  <c:v>2.2690000000000055</c:v>
                </c:pt>
                <c:pt idx="75073">
                  <c:v>2.2709999999999866</c:v>
                </c:pt>
                <c:pt idx="75074">
                  <c:v>2.2729999999999961</c:v>
                </c:pt>
                <c:pt idx="75075">
                  <c:v>2.2750000000000057</c:v>
                </c:pt>
                <c:pt idx="75076">
                  <c:v>2.2769999999999868</c:v>
                </c:pt>
                <c:pt idx="75077">
                  <c:v>2.2789999999999964</c:v>
                </c:pt>
                <c:pt idx="75078">
                  <c:v>2.2810000000000059</c:v>
                </c:pt>
                <c:pt idx="75079">
                  <c:v>2.282999999999987</c:v>
                </c:pt>
                <c:pt idx="75080">
                  <c:v>2.2849999999999966</c:v>
                </c:pt>
                <c:pt idx="75081">
                  <c:v>2.2870000000000061</c:v>
                </c:pt>
                <c:pt idx="75082">
                  <c:v>2.2889999999999873</c:v>
                </c:pt>
                <c:pt idx="75083">
                  <c:v>2.2909999999999968</c:v>
                </c:pt>
                <c:pt idx="75084">
                  <c:v>2.2930000000000064</c:v>
                </c:pt>
                <c:pt idx="75085">
                  <c:v>2.2949999999999875</c:v>
                </c:pt>
                <c:pt idx="75086">
                  <c:v>2.296999999999997</c:v>
                </c:pt>
                <c:pt idx="75087">
                  <c:v>2.2990000000000066</c:v>
                </c:pt>
                <c:pt idx="75088">
                  <c:v>2.3009999999999877</c:v>
                </c:pt>
                <c:pt idx="75089">
                  <c:v>2.3029999999999973</c:v>
                </c:pt>
                <c:pt idx="75090">
                  <c:v>2.3050000000000068</c:v>
                </c:pt>
                <c:pt idx="75091">
                  <c:v>2.3069999999999879</c:v>
                </c:pt>
                <c:pt idx="75092">
                  <c:v>2.3089999999999975</c:v>
                </c:pt>
                <c:pt idx="75093">
                  <c:v>2.311000000000007</c:v>
                </c:pt>
                <c:pt idx="75094">
                  <c:v>2.3129999999999882</c:v>
                </c:pt>
                <c:pt idx="75095">
                  <c:v>2.3149999999999977</c:v>
                </c:pt>
                <c:pt idx="75096">
                  <c:v>2.3170000000000073</c:v>
                </c:pt>
                <c:pt idx="75097">
                  <c:v>2.3189999999999884</c:v>
                </c:pt>
                <c:pt idx="75098">
                  <c:v>2.320999999999998</c:v>
                </c:pt>
                <c:pt idx="75099">
                  <c:v>2.3230000000000075</c:v>
                </c:pt>
                <c:pt idx="75100">
                  <c:v>2.3249999999999886</c:v>
                </c:pt>
                <c:pt idx="75101">
                  <c:v>2.3269999999999982</c:v>
                </c:pt>
                <c:pt idx="75102">
                  <c:v>2.3290000000000077</c:v>
                </c:pt>
                <c:pt idx="75103">
                  <c:v>2.3309999999999889</c:v>
                </c:pt>
                <c:pt idx="75104">
                  <c:v>2.3329999999999984</c:v>
                </c:pt>
                <c:pt idx="75105">
                  <c:v>2.335000000000008</c:v>
                </c:pt>
                <c:pt idx="75106">
                  <c:v>2.3369999999999891</c:v>
                </c:pt>
                <c:pt idx="75107">
                  <c:v>2.3389999999999986</c:v>
                </c:pt>
                <c:pt idx="75108">
                  <c:v>2.3410000000000082</c:v>
                </c:pt>
                <c:pt idx="75109">
                  <c:v>2.3429999999999893</c:v>
                </c:pt>
                <c:pt idx="75110">
                  <c:v>2.3449999999999989</c:v>
                </c:pt>
                <c:pt idx="75111">
                  <c:v>2.3470000000000084</c:v>
                </c:pt>
                <c:pt idx="75112">
                  <c:v>2.3489999999999895</c:v>
                </c:pt>
                <c:pt idx="75113">
                  <c:v>2.3509999999999991</c:v>
                </c:pt>
                <c:pt idx="75114">
                  <c:v>2.3530000000000086</c:v>
                </c:pt>
                <c:pt idx="75115">
                  <c:v>2.3549999999999898</c:v>
                </c:pt>
                <c:pt idx="75116">
                  <c:v>2.3569999999999993</c:v>
                </c:pt>
                <c:pt idx="75117">
                  <c:v>2.3590000000000089</c:v>
                </c:pt>
                <c:pt idx="75118">
                  <c:v>2.36099999999999</c:v>
                </c:pt>
                <c:pt idx="75119">
                  <c:v>2.3629999999999995</c:v>
                </c:pt>
                <c:pt idx="75120">
                  <c:v>2.3650000000000091</c:v>
                </c:pt>
                <c:pt idx="75121">
                  <c:v>2.3669999999999902</c:v>
                </c:pt>
                <c:pt idx="75122">
                  <c:v>2.3689999999999998</c:v>
                </c:pt>
                <c:pt idx="75123">
                  <c:v>2.3710000000000093</c:v>
                </c:pt>
                <c:pt idx="75124">
                  <c:v>2.3729999999999905</c:v>
                </c:pt>
                <c:pt idx="75125">
                  <c:v>2.375</c:v>
                </c:pt>
                <c:pt idx="75126">
                  <c:v>2.3770000000000095</c:v>
                </c:pt>
                <c:pt idx="75127">
                  <c:v>2.3789999999999907</c:v>
                </c:pt>
                <c:pt idx="75128">
                  <c:v>2.3810000000000002</c:v>
                </c:pt>
                <c:pt idx="75129">
                  <c:v>2.3830000000000098</c:v>
                </c:pt>
                <c:pt idx="75130">
                  <c:v>2.3849999999999909</c:v>
                </c:pt>
                <c:pt idx="75131">
                  <c:v>2.3870000000000005</c:v>
                </c:pt>
                <c:pt idx="75132">
                  <c:v>2.38900000000001</c:v>
                </c:pt>
                <c:pt idx="75133">
                  <c:v>2.3909999999999911</c:v>
                </c:pt>
                <c:pt idx="75134">
                  <c:v>2.3930000000000007</c:v>
                </c:pt>
                <c:pt idx="75135">
                  <c:v>2.3950000000000102</c:v>
                </c:pt>
                <c:pt idx="75136">
                  <c:v>2.3969999999999914</c:v>
                </c:pt>
                <c:pt idx="75137">
                  <c:v>2.3990000000000009</c:v>
                </c:pt>
                <c:pt idx="75138">
                  <c:v>2.4010000000000105</c:v>
                </c:pt>
                <c:pt idx="75139">
                  <c:v>2.4029999999999916</c:v>
                </c:pt>
                <c:pt idx="75140">
                  <c:v>2.4050000000000011</c:v>
                </c:pt>
                <c:pt idx="75141">
                  <c:v>2.4070000000000107</c:v>
                </c:pt>
                <c:pt idx="75142">
                  <c:v>2.4089999999999918</c:v>
                </c:pt>
                <c:pt idx="75143">
                  <c:v>2.4110000000000014</c:v>
                </c:pt>
                <c:pt idx="75144">
                  <c:v>2.4130000000000109</c:v>
                </c:pt>
                <c:pt idx="75145">
                  <c:v>2.414999999999992</c:v>
                </c:pt>
                <c:pt idx="75146">
                  <c:v>2.4170000000000016</c:v>
                </c:pt>
                <c:pt idx="75147">
                  <c:v>2.4190000000000111</c:v>
                </c:pt>
                <c:pt idx="75148">
                  <c:v>2.4209999999999923</c:v>
                </c:pt>
                <c:pt idx="75149">
                  <c:v>2.4230000000000018</c:v>
                </c:pt>
                <c:pt idx="75150">
                  <c:v>2.4250000000000114</c:v>
                </c:pt>
                <c:pt idx="75151">
                  <c:v>2.4269999999999925</c:v>
                </c:pt>
                <c:pt idx="75152">
                  <c:v>2.429000000000002</c:v>
                </c:pt>
                <c:pt idx="75153">
                  <c:v>2.4310000000000116</c:v>
                </c:pt>
                <c:pt idx="75154">
                  <c:v>2.4329999999999927</c:v>
                </c:pt>
                <c:pt idx="75155">
                  <c:v>2.4350000000000023</c:v>
                </c:pt>
                <c:pt idx="75156">
                  <c:v>2.4370000000000118</c:v>
                </c:pt>
                <c:pt idx="75157">
                  <c:v>2.438999999999993</c:v>
                </c:pt>
                <c:pt idx="75158">
                  <c:v>2.4410000000000025</c:v>
                </c:pt>
                <c:pt idx="75159">
                  <c:v>2.4430000000000121</c:v>
                </c:pt>
                <c:pt idx="75160">
                  <c:v>2.4449999999999932</c:v>
                </c:pt>
                <c:pt idx="75161">
                  <c:v>2.4470000000000027</c:v>
                </c:pt>
                <c:pt idx="75162">
                  <c:v>2.4490000000000123</c:v>
                </c:pt>
                <c:pt idx="75163">
                  <c:v>2.4509999999999934</c:v>
                </c:pt>
                <c:pt idx="75164">
                  <c:v>2.453000000000003</c:v>
                </c:pt>
                <c:pt idx="75165">
                  <c:v>2.4550000000000125</c:v>
                </c:pt>
                <c:pt idx="75166">
                  <c:v>2.4569999999999936</c:v>
                </c:pt>
                <c:pt idx="75167">
                  <c:v>2.4590000000000032</c:v>
                </c:pt>
                <c:pt idx="75168">
                  <c:v>2.4610000000000127</c:v>
                </c:pt>
                <c:pt idx="75169">
                  <c:v>2.4629999999999939</c:v>
                </c:pt>
                <c:pt idx="75170">
                  <c:v>2.4650000000000034</c:v>
                </c:pt>
                <c:pt idx="75171">
                  <c:v>2.467000000000013</c:v>
                </c:pt>
                <c:pt idx="75172">
                  <c:v>2.4689999999999941</c:v>
                </c:pt>
                <c:pt idx="75173">
                  <c:v>2.4710000000000036</c:v>
                </c:pt>
                <c:pt idx="75174">
                  <c:v>2.4730000000000132</c:v>
                </c:pt>
                <c:pt idx="75175">
                  <c:v>2.4749999999999943</c:v>
                </c:pt>
                <c:pt idx="75176">
                  <c:v>2.4770000000000039</c:v>
                </c:pt>
                <c:pt idx="75177">
                  <c:v>2.4790000000000134</c:v>
                </c:pt>
                <c:pt idx="75178">
                  <c:v>2.4809999999999945</c:v>
                </c:pt>
                <c:pt idx="75179">
                  <c:v>2.4830000000000041</c:v>
                </c:pt>
                <c:pt idx="75180">
                  <c:v>2.4850000000000136</c:v>
                </c:pt>
                <c:pt idx="75181">
                  <c:v>2.4869999999999948</c:v>
                </c:pt>
                <c:pt idx="75182">
                  <c:v>2.4890000000000043</c:v>
                </c:pt>
                <c:pt idx="75183">
                  <c:v>2.4910000000000139</c:v>
                </c:pt>
                <c:pt idx="75184">
                  <c:v>2.492999999999995</c:v>
                </c:pt>
                <c:pt idx="75185">
                  <c:v>2.4950000000000045</c:v>
                </c:pt>
                <c:pt idx="75186">
                  <c:v>2.4970000000000141</c:v>
                </c:pt>
                <c:pt idx="75187">
                  <c:v>2.4989999999999952</c:v>
                </c:pt>
                <c:pt idx="75188">
                  <c:v>2.5010000000000048</c:v>
                </c:pt>
                <c:pt idx="75189">
                  <c:v>2.5029999999999859</c:v>
                </c:pt>
                <c:pt idx="75190">
                  <c:v>2.5049999999999955</c:v>
                </c:pt>
                <c:pt idx="75191">
                  <c:v>2.507000000000005</c:v>
                </c:pt>
                <c:pt idx="75192">
                  <c:v>2.5089999999999861</c:v>
                </c:pt>
                <c:pt idx="75193">
                  <c:v>2.5109999999999957</c:v>
                </c:pt>
                <c:pt idx="75194">
                  <c:v>2.5130000000000052</c:v>
                </c:pt>
                <c:pt idx="75195">
                  <c:v>2.5149999999999864</c:v>
                </c:pt>
                <c:pt idx="75196">
                  <c:v>2.5169999999999959</c:v>
                </c:pt>
                <c:pt idx="75197">
                  <c:v>2.5190000000000055</c:v>
                </c:pt>
                <c:pt idx="75198">
                  <c:v>2.5209999999999866</c:v>
                </c:pt>
                <c:pt idx="75199">
                  <c:v>2.5229999999999961</c:v>
                </c:pt>
                <c:pt idx="75200">
                  <c:v>2.5250000000000057</c:v>
                </c:pt>
                <c:pt idx="75201">
                  <c:v>2.5269999999999868</c:v>
                </c:pt>
                <c:pt idx="75202">
                  <c:v>2.5289999999999964</c:v>
                </c:pt>
                <c:pt idx="75203">
                  <c:v>2.5310000000000059</c:v>
                </c:pt>
                <c:pt idx="75204">
                  <c:v>2.532999999999987</c:v>
                </c:pt>
                <c:pt idx="75205">
                  <c:v>2.5349999999999966</c:v>
                </c:pt>
                <c:pt idx="75206">
                  <c:v>2.5370000000000061</c:v>
                </c:pt>
                <c:pt idx="75207">
                  <c:v>2.5389999999999873</c:v>
                </c:pt>
                <c:pt idx="75208">
                  <c:v>2.5409999999999968</c:v>
                </c:pt>
                <c:pt idx="75209">
                  <c:v>2.5430000000000064</c:v>
                </c:pt>
                <c:pt idx="75210">
                  <c:v>2.5449999999999875</c:v>
                </c:pt>
                <c:pt idx="75211">
                  <c:v>2.546999999999997</c:v>
                </c:pt>
                <c:pt idx="75212">
                  <c:v>2.5490000000000066</c:v>
                </c:pt>
                <c:pt idx="75213">
                  <c:v>2.5509999999999877</c:v>
                </c:pt>
                <c:pt idx="75214">
                  <c:v>2.5529999999999973</c:v>
                </c:pt>
                <c:pt idx="75215">
                  <c:v>2.5550000000000068</c:v>
                </c:pt>
                <c:pt idx="75216">
                  <c:v>2.5569999999999879</c:v>
                </c:pt>
                <c:pt idx="75217">
                  <c:v>2.5589999999999975</c:v>
                </c:pt>
                <c:pt idx="75218">
                  <c:v>2.561000000000007</c:v>
                </c:pt>
                <c:pt idx="75219">
                  <c:v>2.5629999999999882</c:v>
                </c:pt>
                <c:pt idx="75220">
                  <c:v>2.5649999999999977</c:v>
                </c:pt>
                <c:pt idx="75221">
                  <c:v>2.5670000000000073</c:v>
                </c:pt>
                <c:pt idx="75222">
                  <c:v>2.5689999999999884</c:v>
                </c:pt>
                <c:pt idx="75223">
                  <c:v>2.570999999999998</c:v>
                </c:pt>
                <c:pt idx="75224">
                  <c:v>2.5730000000000075</c:v>
                </c:pt>
                <c:pt idx="75225">
                  <c:v>2.5749999999999886</c:v>
                </c:pt>
                <c:pt idx="75226">
                  <c:v>2.5769999999999982</c:v>
                </c:pt>
                <c:pt idx="75227">
                  <c:v>2.5790000000000077</c:v>
                </c:pt>
                <c:pt idx="75228">
                  <c:v>2.5809999999999889</c:v>
                </c:pt>
                <c:pt idx="75229">
                  <c:v>2.5829999999999984</c:v>
                </c:pt>
                <c:pt idx="75230">
                  <c:v>2.585000000000008</c:v>
                </c:pt>
                <c:pt idx="75231">
                  <c:v>2.5869999999999891</c:v>
                </c:pt>
                <c:pt idx="75232">
                  <c:v>2.5889999999999986</c:v>
                </c:pt>
                <c:pt idx="75233">
                  <c:v>2.5910000000000082</c:v>
                </c:pt>
                <c:pt idx="75234">
                  <c:v>2.5929999999999893</c:v>
                </c:pt>
                <c:pt idx="75235">
                  <c:v>2.5949999999999989</c:v>
                </c:pt>
                <c:pt idx="75236">
                  <c:v>2.5970000000000084</c:v>
                </c:pt>
                <c:pt idx="75237">
                  <c:v>2.5989999999999895</c:v>
                </c:pt>
                <c:pt idx="75238">
                  <c:v>2.6009999999999991</c:v>
                </c:pt>
                <c:pt idx="75239">
                  <c:v>2.6030000000000086</c:v>
                </c:pt>
                <c:pt idx="75240">
                  <c:v>2.6049999999999898</c:v>
                </c:pt>
                <c:pt idx="75241">
                  <c:v>2.6069999999999993</c:v>
                </c:pt>
                <c:pt idx="75242">
                  <c:v>2.6090000000000089</c:v>
                </c:pt>
                <c:pt idx="75243">
                  <c:v>2.61099999999999</c:v>
                </c:pt>
                <c:pt idx="75244">
                  <c:v>2.6129999999999995</c:v>
                </c:pt>
                <c:pt idx="75245">
                  <c:v>2.6150000000000091</c:v>
                </c:pt>
                <c:pt idx="75246">
                  <c:v>2.6169999999999902</c:v>
                </c:pt>
                <c:pt idx="75247">
                  <c:v>2.6189999999999998</c:v>
                </c:pt>
                <c:pt idx="75248">
                  <c:v>2.6210000000000093</c:v>
                </c:pt>
                <c:pt idx="75249">
                  <c:v>2.6229999999999905</c:v>
                </c:pt>
                <c:pt idx="75250">
                  <c:v>2.625</c:v>
                </c:pt>
                <c:pt idx="75251">
                  <c:v>2.6270000000000095</c:v>
                </c:pt>
                <c:pt idx="75252">
                  <c:v>2.6289999999999907</c:v>
                </c:pt>
                <c:pt idx="75253">
                  <c:v>2.6310000000000002</c:v>
                </c:pt>
                <c:pt idx="75254">
                  <c:v>2.6330000000000098</c:v>
                </c:pt>
                <c:pt idx="75255">
                  <c:v>2.6349999999999909</c:v>
                </c:pt>
                <c:pt idx="75256">
                  <c:v>2.6370000000000005</c:v>
                </c:pt>
                <c:pt idx="75257">
                  <c:v>2.63900000000001</c:v>
                </c:pt>
                <c:pt idx="75258">
                  <c:v>2.6409999999999911</c:v>
                </c:pt>
                <c:pt idx="75259">
                  <c:v>2.6430000000000007</c:v>
                </c:pt>
                <c:pt idx="75260">
                  <c:v>2.6450000000000102</c:v>
                </c:pt>
                <c:pt idx="75261">
                  <c:v>2.6469999999999914</c:v>
                </c:pt>
                <c:pt idx="75262">
                  <c:v>2.6490000000000009</c:v>
                </c:pt>
                <c:pt idx="75263">
                  <c:v>2.6510000000000105</c:v>
                </c:pt>
                <c:pt idx="75264">
                  <c:v>2.6529999999999916</c:v>
                </c:pt>
                <c:pt idx="75265">
                  <c:v>2.6550000000000011</c:v>
                </c:pt>
                <c:pt idx="75266">
                  <c:v>2.6570000000000107</c:v>
                </c:pt>
                <c:pt idx="75267">
                  <c:v>2.6589999999999918</c:v>
                </c:pt>
                <c:pt idx="75268">
                  <c:v>2.6610000000000014</c:v>
                </c:pt>
                <c:pt idx="75269">
                  <c:v>2.6630000000000109</c:v>
                </c:pt>
                <c:pt idx="75270">
                  <c:v>2.664999999999992</c:v>
                </c:pt>
                <c:pt idx="75271">
                  <c:v>2.6670000000000016</c:v>
                </c:pt>
                <c:pt idx="75272">
                  <c:v>2.6690000000000111</c:v>
                </c:pt>
                <c:pt idx="75273">
                  <c:v>2.6709999999999923</c:v>
                </c:pt>
                <c:pt idx="75274">
                  <c:v>2.6730000000000018</c:v>
                </c:pt>
                <c:pt idx="75275">
                  <c:v>2.6750000000000114</c:v>
                </c:pt>
                <c:pt idx="75276">
                  <c:v>2.6769999999999925</c:v>
                </c:pt>
                <c:pt idx="75277">
                  <c:v>2.679000000000002</c:v>
                </c:pt>
                <c:pt idx="75278">
                  <c:v>2.6810000000000116</c:v>
                </c:pt>
                <c:pt idx="75279">
                  <c:v>2.6829999999999927</c:v>
                </c:pt>
                <c:pt idx="75280">
                  <c:v>2.6850000000000023</c:v>
                </c:pt>
                <c:pt idx="75281">
                  <c:v>2.6870000000000118</c:v>
                </c:pt>
                <c:pt idx="75282">
                  <c:v>2.688999999999993</c:v>
                </c:pt>
                <c:pt idx="75283">
                  <c:v>2.6910000000000025</c:v>
                </c:pt>
                <c:pt idx="75284">
                  <c:v>2.6930000000000121</c:v>
                </c:pt>
                <c:pt idx="75285">
                  <c:v>2.6949999999999932</c:v>
                </c:pt>
                <c:pt idx="75286">
                  <c:v>2.6970000000000027</c:v>
                </c:pt>
                <c:pt idx="75287">
                  <c:v>2.6990000000000123</c:v>
                </c:pt>
                <c:pt idx="75288">
                  <c:v>2.7009999999999934</c:v>
                </c:pt>
                <c:pt idx="75289">
                  <c:v>2.703000000000003</c:v>
                </c:pt>
                <c:pt idx="75290">
                  <c:v>2.7050000000000125</c:v>
                </c:pt>
                <c:pt idx="75291">
                  <c:v>2.7069999999999936</c:v>
                </c:pt>
                <c:pt idx="75292">
                  <c:v>2.7090000000000032</c:v>
                </c:pt>
                <c:pt idx="75293">
                  <c:v>2.7110000000000127</c:v>
                </c:pt>
                <c:pt idx="75294">
                  <c:v>2.7129999999999939</c:v>
                </c:pt>
                <c:pt idx="75295">
                  <c:v>2.7150000000000034</c:v>
                </c:pt>
                <c:pt idx="75296">
                  <c:v>2.717000000000013</c:v>
                </c:pt>
                <c:pt idx="75297">
                  <c:v>2.7189999999999941</c:v>
                </c:pt>
                <c:pt idx="75298">
                  <c:v>2.7210000000000036</c:v>
                </c:pt>
                <c:pt idx="75299">
                  <c:v>2.7230000000000132</c:v>
                </c:pt>
                <c:pt idx="75300">
                  <c:v>2.7249999999999943</c:v>
                </c:pt>
                <c:pt idx="75301">
                  <c:v>2.7270000000000039</c:v>
                </c:pt>
                <c:pt idx="75302">
                  <c:v>2.7290000000000134</c:v>
                </c:pt>
                <c:pt idx="75303">
                  <c:v>2.7309999999999945</c:v>
                </c:pt>
                <c:pt idx="75304">
                  <c:v>2.7330000000000041</c:v>
                </c:pt>
                <c:pt idx="75305">
                  <c:v>2.7350000000000136</c:v>
                </c:pt>
                <c:pt idx="75306">
                  <c:v>2.7369999999999948</c:v>
                </c:pt>
                <c:pt idx="75307">
                  <c:v>2.7390000000000043</c:v>
                </c:pt>
                <c:pt idx="75308">
                  <c:v>2.7410000000000139</c:v>
                </c:pt>
                <c:pt idx="75309">
                  <c:v>2.742999999999995</c:v>
                </c:pt>
                <c:pt idx="75310">
                  <c:v>2.7450000000000045</c:v>
                </c:pt>
                <c:pt idx="75311">
                  <c:v>2.7470000000000141</c:v>
                </c:pt>
                <c:pt idx="75312">
                  <c:v>2.7489999999999952</c:v>
                </c:pt>
                <c:pt idx="75313">
                  <c:v>2.7510000000000048</c:v>
                </c:pt>
                <c:pt idx="75314">
                  <c:v>2.7529999999999859</c:v>
                </c:pt>
                <c:pt idx="75315">
                  <c:v>2.7549999999999955</c:v>
                </c:pt>
                <c:pt idx="75316">
                  <c:v>2.757000000000005</c:v>
                </c:pt>
                <c:pt idx="75317">
                  <c:v>2.7589999999999861</c:v>
                </c:pt>
                <c:pt idx="75318">
                  <c:v>2.7609999999999957</c:v>
                </c:pt>
                <c:pt idx="75319">
                  <c:v>2.7630000000000052</c:v>
                </c:pt>
                <c:pt idx="75320">
                  <c:v>2.7649999999999864</c:v>
                </c:pt>
                <c:pt idx="75321">
                  <c:v>2.7669999999999959</c:v>
                </c:pt>
                <c:pt idx="75322">
                  <c:v>2.7690000000000055</c:v>
                </c:pt>
                <c:pt idx="75323">
                  <c:v>2.7709999999999866</c:v>
                </c:pt>
                <c:pt idx="75324">
                  <c:v>2.7729999999999961</c:v>
                </c:pt>
                <c:pt idx="75325">
                  <c:v>2.7750000000000057</c:v>
                </c:pt>
                <c:pt idx="75326">
                  <c:v>2.7769999999999868</c:v>
                </c:pt>
                <c:pt idx="75327">
                  <c:v>2.7789999999999964</c:v>
                </c:pt>
                <c:pt idx="75328">
                  <c:v>2.7810000000000059</c:v>
                </c:pt>
                <c:pt idx="75329">
                  <c:v>2.782999999999987</c:v>
                </c:pt>
                <c:pt idx="75330">
                  <c:v>2.7849999999999966</c:v>
                </c:pt>
                <c:pt idx="75331">
                  <c:v>2.7870000000000061</c:v>
                </c:pt>
                <c:pt idx="75332">
                  <c:v>2.7889999999999873</c:v>
                </c:pt>
                <c:pt idx="75333">
                  <c:v>2.7909999999999968</c:v>
                </c:pt>
                <c:pt idx="75334">
                  <c:v>2.7930000000000064</c:v>
                </c:pt>
                <c:pt idx="75335">
                  <c:v>2.7949999999999875</c:v>
                </c:pt>
                <c:pt idx="75336">
                  <c:v>2.796999999999997</c:v>
                </c:pt>
                <c:pt idx="75337">
                  <c:v>2.7990000000000066</c:v>
                </c:pt>
                <c:pt idx="75338">
                  <c:v>2.8009999999999877</c:v>
                </c:pt>
                <c:pt idx="75339">
                  <c:v>2.8029999999999973</c:v>
                </c:pt>
                <c:pt idx="75340">
                  <c:v>2.8050000000000068</c:v>
                </c:pt>
                <c:pt idx="75341">
                  <c:v>2.8069999999999879</c:v>
                </c:pt>
                <c:pt idx="75342">
                  <c:v>2.8089999999999975</c:v>
                </c:pt>
                <c:pt idx="75343">
                  <c:v>2.811000000000007</c:v>
                </c:pt>
                <c:pt idx="75344">
                  <c:v>2.8129999999999882</c:v>
                </c:pt>
                <c:pt idx="75345">
                  <c:v>2.8149999999999977</c:v>
                </c:pt>
                <c:pt idx="75346">
                  <c:v>2.8170000000000073</c:v>
                </c:pt>
                <c:pt idx="75347">
                  <c:v>2.8189999999999884</c:v>
                </c:pt>
                <c:pt idx="75348">
                  <c:v>2.820999999999998</c:v>
                </c:pt>
                <c:pt idx="75349">
                  <c:v>2.8230000000000075</c:v>
                </c:pt>
                <c:pt idx="75350">
                  <c:v>2.8249999999999886</c:v>
                </c:pt>
                <c:pt idx="75351">
                  <c:v>2.8269999999999982</c:v>
                </c:pt>
                <c:pt idx="75352">
                  <c:v>2.8290000000000077</c:v>
                </c:pt>
                <c:pt idx="75353">
                  <c:v>2.8309999999999889</c:v>
                </c:pt>
                <c:pt idx="75354">
                  <c:v>2.8329999999999984</c:v>
                </c:pt>
                <c:pt idx="75355">
                  <c:v>2.835000000000008</c:v>
                </c:pt>
                <c:pt idx="75356">
                  <c:v>2.8369999999999891</c:v>
                </c:pt>
                <c:pt idx="75357">
                  <c:v>2.8389999999999986</c:v>
                </c:pt>
                <c:pt idx="75358">
                  <c:v>2.8410000000000082</c:v>
                </c:pt>
                <c:pt idx="75359">
                  <c:v>2.8429999999999893</c:v>
                </c:pt>
                <c:pt idx="75360">
                  <c:v>2.8449999999999989</c:v>
                </c:pt>
                <c:pt idx="75361">
                  <c:v>2.8470000000000084</c:v>
                </c:pt>
                <c:pt idx="75362">
                  <c:v>2.8489999999999895</c:v>
                </c:pt>
                <c:pt idx="75363">
                  <c:v>2.8509999999999991</c:v>
                </c:pt>
                <c:pt idx="75364">
                  <c:v>2.8530000000000086</c:v>
                </c:pt>
                <c:pt idx="75365">
                  <c:v>2.8549999999999898</c:v>
                </c:pt>
                <c:pt idx="75366">
                  <c:v>2.8569999999999993</c:v>
                </c:pt>
                <c:pt idx="75367">
                  <c:v>2.8590000000000089</c:v>
                </c:pt>
                <c:pt idx="75368">
                  <c:v>2.86099999999999</c:v>
                </c:pt>
                <c:pt idx="75369">
                  <c:v>2.8629999999999995</c:v>
                </c:pt>
                <c:pt idx="75370">
                  <c:v>2.8650000000000091</c:v>
                </c:pt>
                <c:pt idx="75371">
                  <c:v>2.8669999999999902</c:v>
                </c:pt>
                <c:pt idx="75372">
                  <c:v>2.8689999999999998</c:v>
                </c:pt>
                <c:pt idx="75373">
                  <c:v>2.8710000000000093</c:v>
                </c:pt>
                <c:pt idx="75374">
                  <c:v>2.8729999999999905</c:v>
                </c:pt>
                <c:pt idx="75375">
                  <c:v>2.875</c:v>
                </c:pt>
                <c:pt idx="75376">
                  <c:v>2.8770000000000095</c:v>
                </c:pt>
                <c:pt idx="75377">
                  <c:v>2.8789999999999907</c:v>
                </c:pt>
                <c:pt idx="75378">
                  <c:v>2.8810000000000002</c:v>
                </c:pt>
                <c:pt idx="75379">
                  <c:v>2.8830000000000098</c:v>
                </c:pt>
                <c:pt idx="75380">
                  <c:v>2.8849999999999909</c:v>
                </c:pt>
                <c:pt idx="75381">
                  <c:v>2.8870000000000005</c:v>
                </c:pt>
                <c:pt idx="75382">
                  <c:v>2.88900000000001</c:v>
                </c:pt>
                <c:pt idx="75383">
                  <c:v>2.8909999999999911</c:v>
                </c:pt>
                <c:pt idx="75384">
                  <c:v>2.8930000000000007</c:v>
                </c:pt>
                <c:pt idx="75385">
                  <c:v>2.8950000000000102</c:v>
                </c:pt>
                <c:pt idx="75386">
                  <c:v>2.8969999999999914</c:v>
                </c:pt>
                <c:pt idx="75387">
                  <c:v>2.8990000000000009</c:v>
                </c:pt>
                <c:pt idx="75388">
                  <c:v>2.9010000000000105</c:v>
                </c:pt>
                <c:pt idx="75389">
                  <c:v>2.9029999999999916</c:v>
                </c:pt>
                <c:pt idx="75390">
                  <c:v>2.9050000000000011</c:v>
                </c:pt>
                <c:pt idx="75391">
                  <c:v>2.9070000000000107</c:v>
                </c:pt>
                <c:pt idx="75392">
                  <c:v>2.9089999999999918</c:v>
                </c:pt>
                <c:pt idx="75393">
                  <c:v>2.9110000000000014</c:v>
                </c:pt>
                <c:pt idx="75394">
                  <c:v>2.9130000000000109</c:v>
                </c:pt>
                <c:pt idx="75395">
                  <c:v>2.914999999999992</c:v>
                </c:pt>
                <c:pt idx="75396">
                  <c:v>2.9170000000000016</c:v>
                </c:pt>
                <c:pt idx="75397">
                  <c:v>2.9190000000000111</c:v>
                </c:pt>
                <c:pt idx="75398">
                  <c:v>2.9209999999999923</c:v>
                </c:pt>
                <c:pt idx="75399">
                  <c:v>2.9230000000000018</c:v>
                </c:pt>
                <c:pt idx="75400">
                  <c:v>2.9250000000000114</c:v>
                </c:pt>
                <c:pt idx="75401">
                  <c:v>2.9269999999999925</c:v>
                </c:pt>
                <c:pt idx="75402">
                  <c:v>2.929000000000002</c:v>
                </c:pt>
                <c:pt idx="75403">
                  <c:v>2.9310000000000116</c:v>
                </c:pt>
                <c:pt idx="75404">
                  <c:v>2.9329999999999927</c:v>
                </c:pt>
                <c:pt idx="75405">
                  <c:v>2.9350000000000023</c:v>
                </c:pt>
                <c:pt idx="75406">
                  <c:v>2.9370000000000118</c:v>
                </c:pt>
                <c:pt idx="75407">
                  <c:v>2.938999999999993</c:v>
                </c:pt>
                <c:pt idx="75408">
                  <c:v>2.9410000000000025</c:v>
                </c:pt>
                <c:pt idx="75409">
                  <c:v>2.9430000000000121</c:v>
                </c:pt>
                <c:pt idx="75410">
                  <c:v>2.9449999999999932</c:v>
                </c:pt>
                <c:pt idx="75411">
                  <c:v>2.9470000000000027</c:v>
                </c:pt>
                <c:pt idx="75412">
                  <c:v>2.9490000000000123</c:v>
                </c:pt>
                <c:pt idx="75413">
                  <c:v>2.9509999999999934</c:v>
                </c:pt>
                <c:pt idx="75414">
                  <c:v>2.953000000000003</c:v>
                </c:pt>
                <c:pt idx="75415">
                  <c:v>2.9550000000000125</c:v>
                </c:pt>
                <c:pt idx="75416">
                  <c:v>2.9569999999999936</c:v>
                </c:pt>
                <c:pt idx="75417">
                  <c:v>2.9590000000000032</c:v>
                </c:pt>
                <c:pt idx="75418">
                  <c:v>2.9610000000000127</c:v>
                </c:pt>
                <c:pt idx="75419">
                  <c:v>2.9629999999999939</c:v>
                </c:pt>
                <c:pt idx="75420">
                  <c:v>2.9650000000000034</c:v>
                </c:pt>
                <c:pt idx="75421">
                  <c:v>2.967000000000013</c:v>
                </c:pt>
                <c:pt idx="75422">
                  <c:v>2.9689999999999941</c:v>
                </c:pt>
                <c:pt idx="75423">
                  <c:v>2.9710000000000036</c:v>
                </c:pt>
                <c:pt idx="75424">
                  <c:v>2.9730000000000132</c:v>
                </c:pt>
                <c:pt idx="75425">
                  <c:v>2.9749999999999943</c:v>
                </c:pt>
                <c:pt idx="75426">
                  <c:v>2.9770000000000039</c:v>
                </c:pt>
                <c:pt idx="75427">
                  <c:v>2.9790000000000134</c:v>
                </c:pt>
                <c:pt idx="75428">
                  <c:v>2.9809999999999945</c:v>
                </c:pt>
                <c:pt idx="75429">
                  <c:v>2.9830000000000041</c:v>
                </c:pt>
                <c:pt idx="75430">
                  <c:v>2.9850000000000136</c:v>
                </c:pt>
                <c:pt idx="75431">
                  <c:v>2.9869999999999948</c:v>
                </c:pt>
                <c:pt idx="75432">
                  <c:v>2.9890000000000043</c:v>
                </c:pt>
                <c:pt idx="75433">
                  <c:v>2.9910000000000139</c:v>
                </c:pt>
                <c:pt idx="75434">
                  <c:v>2.992999999999995</c:v>
                </c:pt>
                <c:pt idx="75435">
                  <c:v>2.9950000000000045</c:v>
                </c:pt>
                <c:pt idx="75436">
                  <c:v>2.9970000000000141</c:v>
                </c:pt>
                <c:pt idx="75437">
                  <c:v>2.9989999999999952</c:v>
                </c:pt>
                <c:pt idx="75438">
                  <c:v>3.0010000000000048</c:v>
                </c:pt>
                <c:pt idx="75439">
                  <c:v>3.0029999999999859</c:v>
                </c:pt>
                <c:pt idx="75440">
                  <c:v>3.0049999999999955</c:v>
                </c:pt>
                <c:pt idx="75441">
                  <c:v>3.007000000000005</c:v>
                </c:pt>
                <c:pt idx="75442">
                  <c:v>3.0089999999999861</c:v>
                </c:pt>
                <c:pt idx="75443">
                  <c:v>3.0109999999999957</c:v>
                </c:pt>
                <c:pt idx="75444">
                  <c:v>3.0130000000000052</c:v>
                </c:pt>
                <c:pt idx="75445">
                  <c:v>3.0149999999999864</c:v>
                </c:pt>
                <c:pt idx="75446">
                  <c:v>3.0169999999999959</c:v>
                </c:pt>
                <c:pt idx="75447">
                  <c:v>3.0190000000000055</c:v>
                </c:pt>
                <c:pt idx="75448">
                  <c:v>3.0209999999999866</c:v>
                </c:pt>
                <c:pt idx="75449">
                  <c:v>3.0229999999999961</c:v>
                </c:pt>
                <c:pt idx="75450">
                  <c:v>3.0250000000000057</c:v>
                </c:pt>
                <c:pt idx="75451">
                  <c:v>3.0269999999999868</c:v>
                </c:pt>
                <c:pt idx="75452">
                  <c:v>3.0289999999999964</c:v>
                </c:pt>
                <c:pt idx="75453">
                  <c:v>3.0310000000000059</c:v>
                </c:pt>
                <c:pt idx="75454">
                  <c:v>3.032999999999987</c:v>
                </c:pt>
                <c:pt idx="75455">
                  <c:v>3.0349999999999966</c:v>
                </c:pt>
                <c:pt idx="75456">
                  <c:v>3.0370000000000061</c:v>
                </c:pt>
                <c:pt idx="75457">
                  <c:v>3.0389999999999873</c:v>
                </c:pt>
                <c:pt idx="75458">
                  <c:v>3.0409999999999968</c:v>
                </c:pt>
                <c:pt idx="75459">
                  <c:v>3.0430000000000064</c:v>
                </c:pt>
                <c:pt idx="75460">
                  <c:v>3.0449999999999875</c:v>
                </c:pt>
                <c:pt idx="75461">
                  <c:v>3.046999999999997</c:v>
                </c:pt>
                <c:pt idx="75462">
                  <c:v>3.0490000000000066</c:v>
                </c:pt>
                <c:pt idx="75463">
                  <c:v>3.0509999999999877</c:v>
                </c:pt>
                <c:pt idx="75464">
                  <c:v>3.0529999999999973</c:v>
                </c:pt>
                <c:pt idx="75465">
                  <c:v>3.0550000000000068</c:v>
                </c:pt>
                <c:pt idx="75466">
                  <c:v>3.0569999999999879</c:v>
                </c:pt>
                <c:pt idx="75467">
                  <c:v>3.0589999999999975</c:v>
                </c:pt>
                <c:pt idx="75468">
                  <c:v>3.061000000000007</c:v>
                </c:pt>
                <c:pt idx="75469">
                  <c:v>3.0629999999999882</c:v>
                </c:pt>
                <c:pt idx="75470">
                  <c:v>3.0649999999999977</c:v>
                </c:pt>
                <c:pt idx="75471">
                  <c:v>3.0670000000000073</c:v>
                </c:pt>
                <c:pt idx="75472">
                  <c:v>3.0689999999999884</c:v>
                </c:pt>
                <c:pt idx="75473">
                  <c:v>3.070999999999998</c:v>
                </c:pt>
                <c:pt idx="75474">
                  <c:v>3.0730000000000075</c:v>
                </c:pt>
                <c:pt idx="75475">
                  <c:v>3.0749999999999886</c:v>
                </c:pt>
                <c:pt idx="75476">
                  <c:v>3.0769999999999982</c:v>
                </c:pt>
                <c:pt idx="75477">
                  <c:v>3.0790000000000077</c:v>
                </c:pt>
                <c:pt idx="75478">
                  <c:v>3.0809999999999889</c:v>
                </c:pt>
                <c:pt idx="75479">
                  <c:v>3.0829999999999984</c:v>
                </c:pt>
                <c:pt idx="75480">
                  <c:v>3.085000000000008</c:v>
                </c:pt>
                <c:pt idx="75481">
                  <c:v>3.0869999999999891</c:v>
                </c:pt>
                <c:pt idx="75482">
                  <c:v>3.0889999999999986</c:v>
                </c:pt>
                <c:pt idx="75483">
                  <c:v>3.0910000000000082</c:v>
                </c:pt>
                <c:pt idx="75484">
                  <c:v>3.0929999999999893</c:v>
                </c:pt>
                <c:pt idx="75485">
                  <c:v>3.0949999999999989</c:v>
                </c:pt>
                <c:pt idx="75486">
                  <c:v>3.0970000000000084</c:v>
                </c:pt>
                <c:pt idx="75487">
                  <c:v>3.0989999999999895</c:v>
                </c:pt>
                <c:pt idx="75488">
                  <c:v>3.1009999999999991</c:v>
                </c:pt>
                <c:pt idx="75489">
                  <c:v>3.1030000000000086</c:v>
                </c:pt>
                <c:pt idx="75490">
                  <c:v>3.1049999999999898</c:v>
                </c:pt>
                <c:pt idx="75491">
                  <c:v>3.1069999999999993</c:v>
                </c:pt>
                <c:pt idx="75492">
                  <c:v>3.1090000000000089</c:v>
                </c:pt>
                <c:pt idx="75493">
                  <c:v>3.11099999999999</c:v>
                </c:pt>
                <c:pt idx="75494">
                  <c:v>3.1129999999999995</c:v>
                </c:pt>
                <c:pt idx="75495">
                  <c:v>3.1150000000000091</c:v>
                </c:pt>
                <c:pt idx="75496">
                  <c:v>3.1169999999999902</c:v>
                </c:pt>
                <c:pt idx="75497">
                  <c:v>3.1189999999999998</c:v>
                </c:pt>
                <c:pt idx="75498">
                  <c:v>3.1210000000000093</c:v>
                </c:pt>
                <c:pt idx="75499">
                  <c:v>3.1229999999999905</c:v>
                </c:pt>
                <c:pt idx="75500">
                  <c:v>3.125</c:v>
                </c:pt>
                <c:pt idx="75501">
                  <c:v>3.1270000000000095</c:v>
                </c:pt>
                <c:pt idx="75502">
                  <c:v>3.1289999999999907</c:v>
                </c:pt>
                <c:pt idx="75503">
                  <c:v>3.1310000000000002</c:v>
                </c:pt>
                <c:pt idx="75504">
                  <c:v>3.1330000000000098</c:v>
                </c:pt>
                <c:pt idx="75505">
                  <c:v>3.1349999999999909</c:v>
                </c:pt>
                <c:pt idx="75506">
                  <c:v>3.1370000000000005</c:v>
                </c:pt>
                <c:pt idx="75507">
                  <c:v>3.13900000000001</c:v>
                </c:pt>
                <c:pt idx="75508">
                  <c:v>3.1409999999999911</c:v>
                </c:pt>
                <c:pt idx="75509">
                  <c:v>3.1430000000000007</c:v>
                </c:pt>
                <c:pt idx="75510">
                  <c:v>3.1450000000000102</c:v>
                </c:pt>
                <c:pt idx="75511">
                  <c:v>3.1469999999999914</c:v>
                </c:pt>
                <c:pt idx="75512">
                  <c:v>3.1490000000000009</c:v>
                </c:pt>
                <c:pt idx="75513">
                  <c:v>3.1510000000000105</c:v>
                </c:pt>
                <c:pt idx="75514">
                  <c:v>3.1529999999999916</c:v>
                </c:pt>
                <c:pt idx="75515">
                  <c:v>3.1550000000000011</c:v>
                </c:pt>
                <c:pt idx="75516">
                  <c:v>3.1570000000000107</c:v>
                </c:pt>
                <c:pt idx="75517">
                  <c:v>3.1589999999999918</c:v>
                </c:pt>
                <c:pt idx="75518">
                  <c:v>3.1610000000000014</c:v>
                </c:pt>
                <c:pt idx="75519">
                  <c:v>3.1630000000000109</c:v>
                </c:pt>
                <c:pt idx="75520">
                  <c:v>3.164999999999992</c:v>
                </c:pt>
                <c:pt idx="75521">
                  <c:v>3.1670000000000016</c:v>
                </c:pt>
                <c:pt idx="75522">
                  <c:v>3.1690000000000111</c:v>
                </c:pt>
                <c:pt idx="75523">
                  <c:v>3.1709999999999923</c:v>
                </c:pt>
                <c:pt idx="75524">
                  <c:v>3.1730000000000018</c:v>
                </c:pt>
                <c:pt idx="75525">
                  <c:v>3.1750000000000114</c:v>
                </c:pt>
                <c:pt idx="75526">
                  <c:v>3.1769999999999925</c:v>
                </c:pt>
                <c:pt idx="75527">
                  <c:v>3.179000000000002</c:v>
                </c:pt>
                <c:pt idx="75528">
                  <c:v>3.1810000000000116</c:v>
                </c:pt>
                <c:pt idx="75529">
                  <c:v>3.1829999999999927</c:v>
                </c:pt>
                <c:pt idx="75530">
                  <c:v>3.1850000000000023</c:v>
                </c:pt>
                <c:pt idx="75531">
                  <c:v>3.1870000000000118</c:v>
                </c:pt>
                <c:pt idx="75532">
                  <c:v>3.188999999999993</c:v>
                </c:pt>
                <c:pt idx="75533">
                  <c:v>3.1910000000000025</c:v>
                </c:pt>
                <c:pt idx="75534">
                  <c:v>3.1930000000000121</c:v>
                </c:pt>
                <c:pt idx="75535">
                  <c:v>3.1949999999999932</c:v>
                </c:pt>
                <c:pt idx="75536">
                  <c:v>3.1970000000000027</c:v>
                </c:pt>
                <c:pt idx="75537">
                  <c:v>3.1990000000000123</c:v>
                </c:pt>
                <c:pt idx="75538">
                  <c:v>3.2009999999999934</c:v>
                </c:pt>
                <c:pt idx="75539">
                  <c:v>3.203000000000003</c:v>
                </c:pt>
                <c:pt idx="75540">
                  <c:v>3.2050000000000125</c:v>
                </c:pt>
                <c:pt idx="75541">
                  <c:v>3.2069999999999936</c:v>
                </c:pt>
                <c:pt idx="75542">
                  <c:v>3.2090000000000032</c:v>
                </c:pt>
                <c:pt idx="75543">
                  <c:v>3.2110000000000127</c:v>
                </c:pt>
                <c:pt idx="75544">
                  <c:v>3.2129999999999939</c:v>
                </c:pt>
                <c:pt idx="75545">
                  <c:v>3.2150000000000034</c:v>
                </c:pt>
                <c:pt idx="75546">
                  <c:v>3.217000000000013</c:v>
                </c:pt>
                <c:pt idx="75547">
                  <c:v>3.2189999999999941</c:v>
                </c:pt>
                <c:pt idx="75548">
                  <c:v>3.2210000000000036</c:v>
                </c:pt>
                <c:pt idx="75549">
                  <c:v>3.2230000000000132</c:v>
                </c:pt>
                <c:pt idx="75550">
                  <c:v>3.2249999999999943</c:v>
                </c:pt>
                <c:pt idx="75551">
                  <c:v>3.2270000000000039</c:v>
                </c:pt>
                <c:pt idx="75552">
                  <c:v>3.2290000000000134</c:v>
                </c:pt>
                <c:pt idx="75553">
                  <c:v>3.2309999999999945</c:v>
                </c:pt>
                <c:pt idx="75554">
                  <c:v>3.2330000000000041</c:v>
                </c:pt>
                <c:pt idx="75555">
                  <c:v>3.2350000000000136</c:v>
                </c:pt>
                <c:pt idx="75556">
                  <c:v>3.2369999999999948</c:v>
                </c:pt>
                <c:pt idx="75557">
                  <c:v>3.2390000000000043</c:v>
                </c:pt>
                <c:pt idx="75558">
                  <c:v>3.2410000000000139</c:v>
                </c:pt>
                <c:pt idx="75559">
                  <c:v>3.242999999999995</c:v>
                </c:pt>
                <c:pt idx="75560">
                  <c:v>3.2450000000000045</c:v>
                </c:pt>
                <c:pt idx="75561">
                  <c:v>3.2470000000000141</c:v>
                </c:pt>
                <c:pt idx="75562">
                  <c:v>3.2489999999999952</c:v>
                </c:pt>
                <c:pt idx="75563">
                  <c:v>3.2510000000000048</c:v>
                </c:pt>
                <c:pt idx="75564">
                  <c:v>3.2529999999999859</c:v>
                </c:pt>
                <c:pt idx="75565">
                  <c:v>3.2549999999999955</c:v>
                </c:pt>
                <c:pt idx="75566">
                  <c:v>3.257000000000005</c:v>
                </c:pt>
                <c:pt idx="75567">
                  <c:v>3.2589999999999861</c:v>
                </c:pt>
                <c:pt idx="75568">
                  <c:v>3.2609999999999957</c:v>
                </c:pt>
                <c:pt idx="75569">
                  <c:v>3.2630000000000052</c:v>
                </c:pt>
                <c:pt idx="75570">
                  <c:v>3.2649999999999864</c:v>
                </c:pt>
                <c:pt idx="75571">
                  <c:v>3.2669999999999959</c:v>
                </c:pt>
                <c:pt idx="75572">
                  <c:v>3.2690000000000055</c:v>
                </c:pt>
                <c:pt idx="75573">
                  <c:v>3.2709999999999866</c:v>
                </c:pt>
                <c:pt idx="75574">
                  <c:v>3.2729999999999961</c:v>
                </c:pt>
                <c:pt idx="75575">
                  <c:v>3.2750000000000057</c:v>
                </c:pt>
                <c:pt idx="75576">
                  <c:v>3.2769999999999868</c:v>
                </c:pt>
                <c:pt idx="75577">
                  <c:v>3.2789999999999964</c:v>
                </c:pt>
                <c:pt idx="75578">
                  <c:v>3.2810000000000059</c:v>
                </c:pt>
                <c:pt idx="75579">
                  <c:v>3.282999999999987</c:v>
                </c:pt>
                <c:pt idx="75580">
                  <c:v>3.2849999999999966</c:v>
                </c:pt>
                <c:pt idx="75581">
                  <c:v>3.2870000000000061</c:v>
                </c:pt>
                <c:pt idx="75582">
                  <c:v>3.2889999999999873</c:v>
                </c:pt>
                <c:pt idx="75583">
                  <c:v>3.2909999999999968</c:v>
                </c:pt>
                <c:pt idx="75584">
                  <c:v>3.2930000000000064</c:v>
                </c:pt>
                <c:pt idx="75585">
                  <c:v>3.2949999999999875</c:v>
                </c:pt>
                <c:pt idx="75586">
                  <c:v>3.296999999999997</c:v>
                </c:pt>
                <c:pt idx="75587">
                  <c:v>3.2990000000000066</c:v>
                </c:pt>
                <c:pt idx="75588">
                  <c:v>3.3009999999999877</c:v>
                </c:pt>
                <c:pt idx="75589">
                  <c:v>3.3029999999999973</c:v>
                </c:pt>
                <c:pt idx="75590">
                  <c:v>3.3050000000000068</c:v>
                </c:pt>
                <c:pt idx="75591">
                  <c:v>3.3069999999999879</c:v>
                </c:pt>
                <c:pt idx="75592">
                  <c:v>3.3089999999999975</c:v>
                </c:pt>
                <c:pt idx="75593">
                  <c:v>3.311000000000007</c:v>
                </c:pt>
                <c:pt idx="75594">
                  <c:v>3.3129999999999882</c:v>
                </c:pt>
                <c:pt idx="75595">
                  <c:v>3.3149999999999977</c:v>
                </c:pt>
                <c:pt idx="75596">
                  <c:v>3.3170000000000073</c:v>
                </c:pt>
                <c:pt idx="75597">
                  <c:v>3.3189999999999884</c:v>
                </c:pt>
                <c:pt idx="75598">
                  <c:v>3.320999999999998</c:v>
                </c:pt>
                <c:pt idx="75599">
                  <c:v>3.3230000000000075</c:v>
                </c:pt>
                <c:pt idx="75600">
                  <c:v>3.3249999999999886</c:v>
                </c:pt>
                <c:pt idx="75601">
                  <c:v>3.3269999999999982</c:v>
                </c:pt>
                <c:pt idx="75602">
                  <c:v>3.3290000000000077</c:v>
                </c:pt>
                <c:pt idx="75603">
                  <c:v>3.3309999999999889</c:v>
                </c:pt>
                <c:pt idx="75604">
                  <c:v>3.3329999999999984</c:v>
                </c:pt>
                <c:pt idx="75605">
                  <c:v>3.335000000000008</c:v>
                </c:pt>
                <c:pt idx="75606">
                  <c:v>3.3369999999999891</c:v>
                </c:pt>
                <c:pt idx="75607">
                  <c:v>3.3389999999999986</c:v>
                </c:pt>
                <c:pt idx="75608">
                  <c:v>3.3410000000000082</c:v>
                </c:pt>
                <c:pt idx="75609">
                  <c:v>3.3429999999999893</c:v>
                </c:pt>
                <c:pt idx="75610">
                  <c:v>3.3449999999999989</c:v>
                </c:pt>
                <c:pt idx="75611">
                  <c:v>3.3470000000000084</c:v>
                </c:pt>
                <c:pt idx="75612">
                  <c:v>3.3489999999999895</c:v>
                </c:pt>
                <c:pt idx="75613">
                  <c:v>3.3509999999999991</c:v>
                </c:pt>
                <c:pt idx="75614">
                  <c:v>3.3530000000000086</c:v>
                </c:pt>
                <c:pt idx="75615">
                  <c:v>3.3549999999999898</c:v>
                </c:pt>
                <c:pt idx="75616">
                  <c:v>3.3569999999999993</c:v>
                </c:pt>
                <c:pt idx="75617">
                  <c:v>3.3590000000000089</c:v>
                </c:pt>
                <c:pt idx="75618">
                  <c:v>3.36099999999999</c:v>
                </c:pt>
                <c:pt idx="75619">
                  <c:v>3.3629999999999995</c:v>
                </c:pt>
                <c:pt idx="75620">
                  <c:v>3.3650000000000091</c:v>
                </c:pt>
                <c:pt idx="75621">
                  <c:v>3.3669999999999902</c:v>
                </c:pt>
                <c:pt idx="75622">
                  <c:v>3.3689999999999998</c:v>
                </c:pt>
                <c:pt idx="75623">
                  <c:v>3.3710000000000093</c:v>
                </c:pt>
                <c:pt idx="75624">
                  <c:v>3.3729999999999905</c:v>
                </c:pt>
                <c:pt idx="75625">
                  <c:v>3.375</c:v>
                </c:pt>
                <c:pt idx="75626">
                  <c:v>3.3770000000000095</c:v>
                </c:pt>
                <c:pt idx="75627">
                  <c:v>3.3789999999999907</c:v>
                </c:pt>
                <c:pt idx="75628">
                  <c:v>3.3810000000000002</c:v>
                </c:pt>
                <c:pt idx="75629">
                  <c:v>3.3830000000000098</c:v>
                </c:pt>
                <c:pt idx="75630">
                  <c:v>3.3849999999999909</c:v>
                </c:pt>
                <c:pt idx="75631">
                  <c:v>3.3870000000000005</c:v>
                </c:pt>
                <c:pt idx="75632">
                  <c:v>3.38900000000001</c:v>
                </c:pt>
                <c:pt idx="75633">
                  <c:v>3.3909999999999911</c:v>
                </c:pt>
                <c:pt idx="75634">
                  <c:v>3.3930000000000007</c:v>
                </c:pt>
                <c:pt idx="75635">
                  <c:v>3.3950000000000102</c:v>
                </c:pt>
                <c:pt idx="75636">
                  <c:v>3.3969999999999914</c:v>
                </c:pt>
                <c:pt idx="75637">
                  <c:v>3.3990000000000009</c:v>
                </c:pt>
                <c:pt idx="75638">
                  <c:v>3.4010000000000105</c:v>
                </c:pt>
                <c:pt idx="75639">
                  <c:v>3.4029999999999916</c:v>
                </c:pt>
                <c:pt idx="75640">
                  <c:v>3.4050000000000011</c:v>
                </c:pt>
                <c:pt idx="75641">
                  <c:v>3.4070000000000107</c:v>
                </c:pt>
                <c:pt idx="75642">
                  <c:v>3.4089999999999918</c:v>
                </c:pt>
                <c:pt idx="75643">
                  <c:v>3.4110000000000014</c:v>
                </c:pt>
                <c:pt idx="75644">
                  <c:v>3.4130000000000109</c:v>
                </c:pt>
                <c:pt idx="75645">
                  <c:v>3.414999999999992</c:v>
                </c:pt>
                <c:pt idx="75646">
                  <c:v>3.4170000000000016</c:v>
                </c:pt>
                <c:pt idx="75647">
                  <c:v>3.4190000000000111</c:v>
                </c:pt>
                <c:pt idx="75648">
                  <c:v>3.4209999999999923</c:v>
                </c:pt>
                <c:pt idx="75649">
                  <c:v>3.4230000000000018</c:v>
                </c:pt>
                <c:pt idx="75650">
                  <c:v>3.4250000000000114</c:v>
                </c:pt>
                <c:pt idx="75651">
                  <c:v>3.4269999999999925</c:v>
                </c:pt>
                <c:pt idx="75652">
                  <c:v>3.429000000000002</c:v>
                </c:pt>
                <c:pt idx="75653">
                  <c:v>3.4310000000000116</c:v>
                </c:pt>
                <c:pt idx="75654">
                  <c:v>3.4329999999999927</c:v>
                </c:pt>
                <c:pt idx="75655">
                  <c:v>3.4350000000000023</c:v>
                </c:pt>
                <c:pt idx="75656">
                  <c:v>3.4370000000000118</c:v>
                </c:pt>
                <c:pt idx="75657">
                  <c:v>3.438999999999993</c:v>
                </c:pt>
                <c:pt idx="75658">
                  <c:v>3.4410000000000025</c:v>
                </c:pt>
                <c:pt idx="75659">
                  <c:v>3.4430000000000121</c:v>
                </c:pt>
                <c:pt idx="75660">
                  <c:v>3.4449999999999932</c:v>
                </c:pt>
                <c:pt idx="75661">
                  <c:v>3.4470000000000027</c:v>
                </c:pt>
                <c:pt idx="75662">
                  <c:v>3.4490000000000123</c:v>
                </c:pt>
                <c:pt idx="75663">
                  <c:v>3.4509999999999934</c:v>
                </c:pt>
                <c:pt idx="75664">
                  <c:v>3.453000000000003</c:v>
                </c:pt>
                <c:pt idx="75665">
                  <c:v>3.4550000000000125</c:v>
                </c:pt>
                <c:pt idx="75666">
                  <c:v>3.4569999999999936</c:v>
                </c:pt>
                <c:pt idx="75667">
                  <c:v>3.4590000000000032</c:v>
                </c:pt>
                <c:pt idx="75668">
                  <c:v>3.4610000000000127</c:v>
                </c:pt>
                <c:pt idx="75669">
                  <c:v>3.4629999999999939</c:v>
                </c:pt>
                <c:pt idx="75670">
                  <c:v>3.4650000000000034</c:v>
                </c:pt>
                <c:pt idx="75671">
                  <c:v>3.467000000000013</c:v>
                </c:pt>
                <c:pt idx="75672">
                  <c:v>3.4689999999999941</c:v>
                </c:pt>
                <c:pt idx="75673">
                  <c:v>3.4710000000000036</c:v>
                </c:pt>
                <c:pt idx="75674">
                  <c:v>3.4730000000000132</c:v>
                </c:pt>
                <c:pt idx="75675">
                  <c:v>3.4749999999999943</c:v>
                </c:pt>
                <c:pt idx="75676">
                  <c:v>3.4770000000000039</c:v>
                </c:pt>
                <c:pt idx="75677">
                  <c:v>3.4790000000000134</c:v>
                </c:pt>
                <c:pt idx="75678">
                  <c:v>3.4809999999999945</c:v>
                </c:pt>
                <c:pt idx="75679">
                  <c:v>3.4830000000000041</c:v>
                </c:pt>
                <c:pt idx="75680">
                  <c:v>3.4850000000000136</c:v>
                </c:pt>
                <c:pt idx="75681">
                  <c:v>3.4869999999999948</c:v>
                </c:pt>
                <c:pt idx="75682">
                  <c:v>3.4890000000000043</c:v>
                </c:pt>
                <c:pt idx="75683">
                  <c:v>3.4910000000000139</c:v>
                </c:pt>
                <c:pt idx="75684">
                  <c:v>3.492999999999995</c:v>
                </c:pt>
                <c:pt idx="75685">
                  <c:v>3.4950000000000045</c:v>
                </c:pt>
                <c:pt idx="75686">
                  <c:v>3.4970000000000141</c:v>
                </c:pt>
                <c:pt idx="75687">
                  <c:v>3.4989999999999952</c:v>
                </c:pt>
                <c:pt idx="75688">
                  <c:v>3.5010000000000048</c:v>
                </c:pt>
                <c:pt idx="75689">
                  <c:v>3.5029999999999859</c:v>
                </c:pt>
                <c:pt idx="75690">
                  <c:v>3.5049999999999955</c:v>
                </c:pt>
                <c:pt idx="75691">
                  <c:v>3.507000000000005</c:v>
                </c:pt>
                <c:pt idx="75692">
                  <c:v>3.5089999999999861</c:v>
                </c:pt>
                <c:pt idx="75693">
                  <c:v>3.5109999999999957</c:v>
                </c:pt>
                <c:pt idx="75694">
                  <c:v>3.5130000000000052</c:v>
                </c:pt>
                <c:pt idx="75695">
                  <c:v>3.5149999999999864</c:v>
                </c:pt>
                <c:pt idx="75696">
                  <c:v>3.5169999999999959</c:v>
                </c:pt>
                <c:pt idx="75697">
                  <c:v>3.5190000000000055</c:v>
                </c:pt>
                <c:pt idx="75698">
                  <c:v>3.5209999999999866</c:v>
                </c:pt>
                <c:pt idx="75699">
                  <c:v>3.5229999999999961</c:v>
                </c:pt>
                <c:pt idx="75700">
                  <c:v>3.5250000000000057</c:v>
                </c:pt>
                <c:pt idx="75701">
                  <c:v>3.5269999999999868</c:v>
                </c:pt>
                <c:pt idx="75702">
                  <c:v>3.5289999999999964</c:v>
                </c:pt>
                <c:pt idx="75703">
                  <c:v>3.5310000000000059</c:v>
                </c:pt>
                <c:pt idx="75704">
                  <c:v>3.532999999999987</c:v>
                </c:pt>
                <c:pt idx="75705">
                  <c:v>3.5349999999999966</c:v>
                </c:pt>
                <c:pt idx="75706">
                  <c:v>3.5370000000000061</c:v>
                </c:pt>
                <c:pt idx="75707">
                  <c:v>3.5389999999999873</c:v>
                </c:pt>
                <c:pt idx="75708">
                  <c:v>3.5409999999999968</c:v>
                </c:pt>
                <c:pt idx="75709">
                  <c:v>3.5430000000000064</c:v>
                </c:pt>
                <c:pt idx="75710">
                  <c:v>3.5449999999999875</c:v>
                </c:pt>
                <c:pt idx="75711">
                  <c:v>3.546999999999997</c:v>
                </c:pt>
                <c:pt idx="75712">
                  <c:v>3.5490000000000066</c:v>
                </c:pt>
                <c:pt idx="75713">
                  <c:v>3.5509999999999877</c:v>
                </c:pt>
                <c:pt idx="75714">
                  <c:v>3.5529999999999973</c:v>
                </c:pt>
                <c:pt idx="75715">
                  <c:v>3.5550000000000068</c:v>
                </c:pt>
                <c:pt idx="75716">
                  <c:v>3.5569999999999879</c:v>
                </c:pt>
                <c:pt idx="75717">
                  <c:v>3.5589999999999975</c:v>
                </c:pt>
                <c:pt idx="75718">
                  <c:v>3.561000000000007</c:v>
                </c:pt>
                <c:pt idx="75719">
                  <c:v>3.5629999999999882</c:v>
                </c:pt>
                <c:pt idx="75720">
                  <c:v>3.5649999999999977</c:v>
                </c:pt>
                <c:pt idx="75721">
                  <c:v>3.5670000000000073</c:v>
                </c:pt>
                <c:pt idx="75722">
                  <c:v>3.5689999999999884</c:v>
                </c:pt>
                <c:pt idx="75723">
                  <c:v>3.570999999999998</c:v>
                </c:pt>
                <c:pt idx="75724">
                  <c:v>3.5730000000000075</c:v>
                </c:pt>
                <c:pt idx="75725">
                  <c:v>3.5749999999999886</c:v>
                </c:pt>
                <c:pt idx="75726">
                  <c:v>3.5769999999999982</c:v>
                </c:pt>
                <c:pt idx="75727">
                  <c:v>3.5790000000000077</c:v>
                </c:pt>
                <c:pt idx="75728">
                  <c:v>3.5809999999999889</c:v>
                </c:pt>
                <c:pt idx="75729">
                  <c:v>3.5829999999999984</c:v>
                </c:pt>
                <c:pt idx="75730">
                  <c:v>3.585000000000008</c:v>
                </c:pt>
                <c:pt idx="75731">
                  <c:v>3.5869999999999891</c:v>
                </c:pt>
                <c:pt idx="75732">
                  <c:v>3.5889999999999986</c:v>
                </c:pt>
                <c:pt idx="75733">
                  <c:v>3.5910000000000082</c:v>
                </c:pt>
                <c:pt idx="75734">
                  <c:v>3.5929999999999893</c:v>
                </c:pt>
                <c:pt idx="75735">
                  <c:v>3.5949999999999989</c:v>
                </c:pt>
                <c:pt idx="75736">
                  <c:v>3.5970000000000084</c:v>
                </c:pt>
                <c:pt idx="75737">
                  <c:v>3.5989999999999895</c:v>
                </c:pt>
                <c:pt idx="75738">
                  <c:v>3.6009999999999991</c:v>
                </c:pt>
                <c:pt idx="75739">
                  <c:v>3.6030000000000086</c:v>
                </c:pt>
                <c:pt idx="75740">
                  <c:v>3.6049999999999898</c:v>
                </c:pt>
                <c:pt idx="75741">
                  <c:v>3.6069999999999993</c:v>
                </c:pt>
                <c:pt idx="75742">
                  <c:v>3.6090000000000089</c:v>
                </c:pt>
                <c:pt idx="75743">
                  <c:v>3.61099999999999</c:v>
                </c:pt>
                <c:pt idx="75744">
                  <c:v>3.6129999999999995</c:v>
                </c:pt>
                <c:pt idx="75745">
                  <c:v>3.6150000000000091</c:v>
                </c:pt>
                <c:pt idx="75746">
                  <c:v>3.6169999999999902</c:v>
                </c:pt>
                <c:pt idx="75747">
                  <c:v>3.6189999999999998</c:v>
                </c:pt>
                <c:pt idx="75748">
                  <c:v>3.6210000000000093</c:v>
                </c:pt>
                <c:pt idx="75749">
                  <c:v>3.6229999999999905</c:v>
                </c:pt>
                <c:pt idx="75750">
                  <c:v>3.625</c:v>
                </c:pt>
                <c:pt idx="75751">
                  <c:v>3.6270000000000095</c:v>
                </c:pt>
                <c:pt idx="75752">
                  <c:v>3.6289999999999907</c:v>
                </c:pt>
                <c:pt idx="75753">
                  <c:v>3.6310000000000002</c:v>
                </c:pt>
                <c:pt idx="75754">
                  <c:v>3.6330000000000098</c:v>
                </c:pt>
                <c:pt idx="75755">
                  <c:v>3.6349999999999909</c:v>
                </c:pt>
                <c:pt idx="75756">
                  <c:v>3.6370000000000005</c:v>
                </c:pt>
                <c:pt idx="75757">
                  <c:v>3.63900000000001</c:v>
                </c:pt>
                <c:pt idx="75758">
                  <c:v>3.6409999999999911</c:v>
                </c:pt>
                <c:pt idx="75759">
                  <c:v>3.6430000000000007</c:v>
                </c:pt>
                <c:pt idx="75760">
                  <c:v>3.6450000000000102</c:v>
                </c:pt>
                <c:pt idx="75761">
                  <c:v>3.6469999999999914</c:v>
                </c:pt>
                <c:pt idx="75762">
                  <c:v>3.6490000000000009</c:v>
                </c:pt>
                <c:pt idx="75763">
                  <c:v>3.6510000000000105</c:v>
                </c:pt>
                <c:pt idx="75764">
                  <c:v>3.6529999999999916</c:v>
                </c:pt>
                <c:pt idx="75765">
                  <c:v>3.6550000000000011</c:v>
                </c:pt>
                <c:pt idx="75766">
                  <c:v>3.6570000000000107</c:v>
                </c:pt>
                <c:pt idx="75767">
                  <c:v>3.6589999999999918</c:v>
                </c:pt>
                <c:pt idx="75768">
                  <c:v>3.6610000000000014</c:v>
                </c:pt>
                <c:pt idx="75769">
                  <c:v>3.6630000000000109</c:v>
                </c:pt>
                <c:pt idx="75770">
                  <c:v>3.664999999999992</c:v>
                </c:pt>
                <c:pt idx="75771">
                  <c:v>3.6670000000000016</c:v>
                </c:pt>
                <c:pt idx="75772">
                  <c:v>3.6690000000000111</c:v>
                </c:pt>
                <c:pt idx="75773">
                  <c:v>3.6709999999999923</c:v>
                </c:pt>
                <c:pt idx="75774">
                  <c:v>3.6730000000000018</c:v>
                </c:pt>
                <c:pt idx="75775">
                  <c:v>3.6750000000000114</c:v>
                </c:pt>
                <c:pt idx="75776">
                  <c:v>3.6769999999999925</c:v>
                </c:pt>
                <c:pt idx="75777">
                  <c:v>3.679000000000002</c:v>
                </c:pt>
                <c:pt idx="75778">
                  <c:v>3.6810000000000116</c:v>
                </c:pt>
                <c:pt idx="75779">
                  <c:v>3.6829999999999927</c:v>
                </c:pt>
                <c:pt idx="75780">
                  <c:v>3.6850000000000023</c:v>
                </c:pt>
                <c:pt idx="75781">
                  <c:v>3.6870000000000118</c:v>
                </c:pt>
                <c:pt idx="75782">
                  <c:v>3.688999999999993</c:v>
                </c:pt>
                <c:pt idx="75783">
                  <c:v>3.6910000000000025</c:v>
                </c:pt>
                <c:pt idx="75784">
                  <c:v>3.6930000000000121</c:v>
                </c:pt>
                <c:pt idx="75785">
                  <c:v>3.6949999999999932</c:v>
                </c:pt>
                <c:pt idx="75786">
                  <c:v>3.6970000000000027</c:v>
                </c:pt>
                <c:pt idx="75787">
                  <c:v>3.6990000000000123</c:v>
                </c:pt>
                <c:pt idx="75788">
                  <c:v>3.7009999999999934</c:v>
                </c:pt>
                <c:pt idx="75789">
                  <c:v>3.703000000000003</c:v>
                </c:pt>
                <c:pt idx="75790">
                  <c:v>3.7050000000000125</c:v>
                </c:pt>
                <c:pt idx="75791">
                  <c:v>3.7069999999999936</c:v>
                </c:pt>
                <c:pt idx="75792">
                  <c:v>3.7090000000000032</c:v>
                </c:pt>
                <c:pt idx="75793">
                  <c:v>3.7110000000000127</c:v>
                </c:pt>
                <c:pt idx="75794">
                  <c:v>3.7129999999999939</c:v>
                </c:pt>
                <c:pt idx="75795">
                  <c:v>3.7150000000000034</c:v>
                </c:pt>
                <c:pt idx="75796">
                  <c:v>3.717000000000013</c:v>
                </c:pt>
                <c:pt idx="75797">
                  <c:v>3.7189999999999941</c:v>
                </c:pt>
                <c:pt idx="75798">
                  <c:v>3.7210000000000036</c:v>
                </c:pt>
                <c:pt idx="75799">
                  <c:v>3.7230000000000132</c:v>
                </c:pt>
                <c:pt idx="75800">
                  <c:v>3.7249999999999943</c:v>
                </c:pt>
                <c:pt idx="75801">
                  <c:v>3.7270000000000039</c:v>
                </c:pt>
                <c:pt idx="75802">
                  <c:v>3.7290000000000134</c:v>
                </c:pt>
                <c:pt idx="75803">
                  <c:v>3.7309999999999945</c:v>
                </c:pt>
                <c:pt idx="75804">
                  <c:v>3.7330000000000041</c:v>
                </c:pt>
                <c:pt idx="75805">
                  <c:v>3.7350000000000136</c:v>
                </c:pt>
                <c:pt idx="75806">
                  <c:v>3.7369999999999948</c:v>
                </c:pt>
                <c:pt idx="75807">
                  <c:v>3.7390000000000043</c:v>
                </c:pt>
                <c:pt idx="75808">
                  <c:v>3.7410000000000139</c:v>
                </c:pt>
                <c:pt idx="75809">
                  <c:v>3.742999999999995</c:v>
                </c:pt>
                <c:pt idx="75810">
                  <c:v>3.7450000000000045</c:v>
                </c:pt>
                <c:pt idx="75811">
                  <c:v>3.7470000000000141</c:v>
                </c:pt>
                <c:pt idx="75812">
                  <c:v>3.7489999999999952</c:v>
                </c:pt>
                <c:pt idx="75813">
                  <c:v>3.7510000000000048</c:v>
                </c:pt>
                <c:pt idx="75814">
                  <c:v>3.7529999999999859</c:v>
                </c:pt>
                <c:pt idx="75815">
                  <c:v>3.7549999999999955</c:v>
                </c:pt>
                <c:pt idx="75816">
                  <c:v>3.757000000000005</c:v>
                </c:pt>
                <c:pt idx="75817">
                  <c:v>3.7589999999999861</c:v>
                </c:pt>
                <c:pt idx="75818">
                  <c:v>3.7609999999999957</c:v>
                </c:pt>
                <c:pt idx="75819">
                  <c:v>3.7630000000000052</c:v>
                </c:pt>
                <c:pt idx="75820">
                  <c:v>3.7649999999999864</c:v>
                </c:pt>
                <c:pt idx="75821">
                  <c:v>3.7669999999999959</c:v>
                </c:pt>
                <c:pt idx="75822">
                  <c:v>3.7690000000000055</c:v>
                </c:pt>
                <c:pt idx="75823">
                  <c:v>3.7709999999999866</c:v>
                </c:pt>
                <c:pt idx="75824">
                  <c:v>3.7729999999999961</c:v>
                </c:pt>
                <c:pt idx="75825">
                  <c:v>3.7750000000000057</c:v>
                </c:pt>
                <c:pt idx="75826">
                  <c:v>3.7769999999999868</c:v>
                </c:pt>
                <c:pt idx="75827">
                  <c:v>3.7789999999999964</c:v>
                </c:pt>
                <c:pt idx="75828">
                  <c:v>3.7810000000000059</c:v>
                </c:pt>
                <c:pt idx="75829">
                  <c:v>3.782999999999987</c:v>
                </c:pt>
                <c:pt idx="75830">
                  <c:v>3.7849999999999966</c:v>
                </c:pt>
                <c:pt idx="75831">
                  <c:v>3.7870000000000061</c:v>
                </c:pt>
                <c:pt idx="75832">
                  <c:v>3.7889999999999873</c:v>
                </c:pt>
                <c:pt idx="75833">
                  <c:v>3.7909999999999968</c:v>
                </c:pt>
                <c:pt idx="75834">
                  <c:v>3.7930000000000064</c:v>
                </c:pt>
                <c:pt idx="75835">
                  <c:v>3.7949999999999875</c:v>
                </c:pt>
                <c:pt idx="75836">
                  <c:v>3.796999999999997</c:v>
                </c:pt>
                <c:pt idx="75837">
                  <c:v>3.7990000000000066</c:v>
                </c:pt>
                <c:pt idx="75838">
                  <c:v>3.8009999999999877</c:v>
                </c:pt>
                <c:pt idx="75839">
                  <c:v>3.8029999999999973</c:v>
                </c:pt>
                <c:pt idx="75840">
                  <c:v>3.8050000000000068</c:v>
                </c:pt>
                <c:pt idx="75841">
                  <c:v>3.8069999999999879</c:v>
                </c:pt>
                <c:pt idx="75842">
                  <c:v>3.8089999999999975</c:v>
                </c:pt>
                <c:pt idx="75843">
                  <c:v>3.811000000000007</c:v>
                </c:pt>
                <c:pt idx="75844">
                  <c:v>3.8129999999999882</c:v>
                </c:pt>
                <c:pt idx="75845">
                  <c:v>3.8149999999999977</c:v>
                </c:pt>
                <c:pt idx="75846">
                  <c:v>3.8170000000000073</c:v>
                </c:pt>
                <c:pt idx="75847">
                  <c:v>3.8189999999999884</c:v>
                </c:pt>
                <c:pt idx="75848">
                  <c:v>3.820999999999998</c:v>
                </c:pt>
                <c:pt idx="75849">
                  <c:v>3.8230000000000075</c:v>
                </c:pt>
                <c:pt idx="75850">
                  <c:v>3.8249999999999886</c:v>
                </c:pt>
                <c:pt idx="75851">
                  <c:v>3.8269999999999982</c:v>
                </c:pt>
                <c:pt idx="75852">
                  <c:v>3.8290000000000077</c:v>
                </c:pt>
                <c:pt idx="75853">
                  <c:v>3.8309999999999889</c:v>
                </c:pt>
                <c:pt idx="75854">
                  <c:v>3.8329999999999984</c:v>
                </c:pt>
                <c:pt idx="75855">
                  <c:v>3.835000000000008</c:v>
                </c:pt>
                <c:pt idx="75856">
                  <c:v>3.8369999999999891</c:v>
                </c:pt>
                <c:pt idx="75857">
                  <c:v>3.8389999999999986</c:v>
                </c:pt>
                <c:pt idx="75858">
                  <c:v>3.8410000000000082</c:v>
                </c:pt>
                <c:pt idx="75859">
                  <c:v>3.8429999999999893</c:v>
                </c:pt>
                <c:pt idx="75860">
                  <c:v>3.8449999999999989</c:v>
                </c:pt>
                <c:pt idx="75861">
                  <c:v>3.8470000000000084</c:v>
                </c:pt>
                <c:pt idx="75862">
                  <c:v>3.8489999999999895</c:v>
                </c:pt>
                <c:pt idx="75863">
                  <c:v>3.8509999999999991</c:v>
                </c:pt>
                <c:pt idx="75864">
                  <c:v>3.8530000000000086</c:v>
                </c:pt>
                <c:pt idx="75865">
                  <c:v>3.8549999999999898</c:v>
                </c:pt>
                <c:pt idx="75866">
                  <c:v>3.8569999999999993</c:v>
                </c:pt>
                <c:pt idx="75867">
                  <c:v>3.8590000000000089</c:v>
                </c:pt>
                <c:pt idx="75868">
                  <c:v>3.86099999999999</c:v>
                </c:pt>
                <c:pt idx="75869">
                  <c:v>3.8629999999999995</c:v>
                </c:pt>
                <c:pt idx="75870">
                  <c:v>3.8650000000000091</c:v>
                </c:pt>
                <c:pt idx="75871">
                  <c:v>3.8669999999999902</c:v>
                </c:pt>
                <c:pt idx="75872">
                  <c:v>3.8689999999999998</c:v>
                </c:pt>
                <c:pt idx="75873">
                  <c:v>3.8710000000000093</c:v>
                </c:pt>
                <c:pt idx="75874">
                  <c:v>3.8729999999999905</c:v>
                </c:pt>
                <c:pt idx="75875">
                  <c:v>3.875</c:v>
                </c:pt>
                <c:pt idx="75876">
                  <c:v>3.8770000000000095</c:v>
                </c:pt>
                <c:pt idx="75877">
                  <c:v>3.8789999999999907</c:v>
                </c:pt>
                <c:pt idx="75878">
                  <c:v>3.8810000000000002</c:v>
                </c:pt>
                <c:pt idx="75879">
                  <c:v>3.8830000000000098</c:v>
                </c:pt>
                <c:pt idx="75880">
                  <c:v>3.8849999999999909</c:v>
                </c:pt>
                <c:pt idx="75881">
                  <c:v>3.8870000000000005</c:v>
                </c:pt>
                <c:pt idx="75882">
                  <c:v>3.88900000000001</c:v>
                </c:pt>
                <c:pt idx="75883">
                  <c:v>3.8909999999999911</c:v>
                </c:pt>
                <c:pt idx="75884">
                  <c:v>3.8930000000000007</c:v>
                </c:pt>
                <c:pt idx="75885">
                  <c:v>3.8950000000000102</c:v>
                </c:pt>
                <c:pt idx="75886">
                  <c:v>3.8969999999999914</c:v>
                </c:pt>
                <c:pt idx="75887">
                  <c:v>3.8990000000000009</c:v>
                </c:pt>
                <c:pt idx="75888">
                  <c:v>3.9010000000000105</c:v>
                </c:pt>
                <c:pt idx="75889">
                  <c:v>3.9029999999999916</c:v>
                </c:pt>
                <c:pt idx="75890">
                  <c:v>3.9050000000000011</c:v>
                </c:pt>
                <c:pt idx="75891">
                  <c:v>3.9070000000000107</c:v>
                </c:pt>
                <c:pt idx="75892">
                  <c:v>3.9089999999999918</c:v>
                </c:pt>
                <c:pt idx="75893">
                  <c:v>3.9110000000000014</c:v>
                </c:pt>
                <c:pt idx="75894">
                  <c:v>3.9130000000000109</c:v>
                </c:pt>
                <c:pt idx="75895">
                  <c:v>3.914999999999992</c:v>
                </c:pt>
                <c:pt idx="75896">
                  <c:v>3.9170000000000016</c:v>
                </c:pt>
                <c:pt idx="75897">
                  <c:v>3.9190000000000111</c:v>
                </c:pt>
                <c:pt idx="75898">
                  <c:v>3.9209999999999923</c:v>
                </c:pt>
                <c:pt idx="75899">
                  <c:v>3.9230000000000018</c:v>
                </c:pt>
                <c:pt idx="75900">
                  <c:v>3.9250000000000114</c:v>
                </c:pt>
                <c:pt idx="75901">
                  <c:v>3.9269999999999925</c:v>
                </c:pt>
                <c:pt idx="75902">
                  <c:v>3.929000000000002</c:v>
                </c:pt>
                <c:pt idx="75903">
                  <c:v>3.9310000000000116</c:v>
                </c:pt>
                <c:pt idx="75904">
                  <c:v>3.9329999999999927</c:v>
                </c:pt>
                <c:pt idx="75905">
                  <c:v>3.9350000000000023</c:v>
                </c:pt>
                <c:pt idx="75906">
                  <c:v>3.9370000000000118</c:v>
                </c:pt>
                <c:pt idx="75907">
                  <c:v>3.938999999999993</c:v>
                </c:pt>
                <c:pt idx="75908">
                  <c:v>3.9410000000000025</c:v>
                </c:pt>
                <c:pt idx="75909">
                  <c:v>3.9430000000000121</c:v>
                </c:pt>
                <c:pt idx="75910">
                  <c:v>3.9449999999999932</c:v>
                </c:pt>
                <c:pt idx="75911">
                  <c:v>3.9470000000000027</c:v>
                </c:pt>
                <c:pt idx="75912">
                  <c:v>3.9490000000000123</c:v>
                </c:pt>
                <c:pt idx="75913">
                  <c:v>3.9509999999999934</c:v>
                </c:pt>
                <c:pt idx="75914">
                  <c:v>3.953000000000003</c:v>
                </c:pt>
                <c:pt idx="75915">
                  <c:v>3.9550000000000125</c:v>
                </c:pt>
                <c:pt idx="75916">
                  <c:v>3.9569999999999936</c:v>
                </c:pt>
                <c:pt idx="75917">
                  <c:v>3.9590000000000032</c:v>
                </c:pt>
                <c:pt idx="75918">
                  <c:v>3.9610000000000127</c:v>
                </c:pt>
                <c:pt idx="75919">
                  <c:v>3.9629999999999939</c:v>
                </c:pt>
                <c:pt idx="75920">
                  <c:v>3.9650000000000034</c:v>
                </c:pt>
                <c:pt idx="75921">
                  <c:v>3.967000000000013</c:v>
                </c:pt>
                <c:pt idx="75922">
                  <c:v>3.9689999999999941</c:v>
                </c:pt>
                <c:pt idx="75923">
                  <c:v>3.9710000000000036</c:v>
                </c:pt>
                <c:pt idx="75924">
                  <c:v>3.9730000000000132</c:v>
                </c:pt>
                <c:pt idx="75925">
                  <c:v>3.9749999999999943</c:v>
                </c:pt>
                <c:pt idx="75926">
                  <c:v>3.9770000000000039</c:v>
                </c:pt>
                <c:pt idx="75927">
                  <c:v>3.9790000000000134</c:v>
                </c:pt>
                <c:pt idx="75928">
                  <c:v>3.9809999999999945</c:v>
                </c:pt>
                <c:pt idx="75929">
                  <c:v>3.9830000000000041</c:v>
                </c:pt>
                <c:pt idx="75930">
                  <c:v>3.9850000000000136</c:v>
                </c:pt>
                <c:pt idx="75931">
                  <c:v>3.9869999999999948</c:v>
                </c:pt>
                <c:pt idx="75932">
                  <c:v>3.9890000000000043</c:v>
                </c:pt>
                <c:pt idx="75933">
                  <c:v>3.9910000000000139</c:v>
                </c:pt>
                <c:pt idx="75934">
                  <c:v>3.992999999999995</c:v>
                </c:pt>
                <c:pt idx="75935">
                  <c:v>3.9950000000000045</c:v>
                </c:pt>
                <c:pt idx="75936">
                  <c:v>3.9970000000000141</c:v>
                </c:pt>
                <c:pt idx="75937">
                  <c:v>3.9989999999999952</c:v>
                </c:pt>
                <c:pt idx="75938">
                  <c:v>4.0010000000000048</c:v>
                </c:pt>
                <c:pt idx="75939">
                  <c:v>4.0029999999999859</c:v>
                </c:pt>
                <c:pt idx="75940">
                  <c:v>4.0049999999999955</c:v>
                </c:pt>
                <c:pt idx="75941">
                  <c:v>4.007000000000005</c:v>
                </c:pt>
                <c:pt idx="75942">
                  <c:v>4.0089999999999861</c:v>
                </c:pt>
                <c:pt idx="75943">
                  <c:v>4.0109999999999957</c:v>
                </c:pt>
                <c:pt idx="75944">
                  <c:v>4.0130000000000052</c:v>
                </c:pt>
                <c:pt idx="75945">
                  <c:v>4.0149999999999864</c:v>
                </c:pt>
                <c:pt idx="75946">
                  <c:v>4.0169999999999959</c:v>
                </c:pt>
                <c:pt idx="75947">
                  <c:v>4.0190000000000055</c:v>
                </c:pt>
                <c:pt idx="75948">
                  <c:v>4.0209999999999866</c:v>
                </c:pt>
                <c:pt idx="75949">
                  <c:v>4.0229999999999961</c:v>
                </c:pt>
                <c:pt idx="75950">
                  <c:v>4.0250000000000057</c:v>
                </c:pt>
                <c:pt idx="75951">
                  <c:v>4.0269999999999868</c:v>
                </c:pt>
                <c:pt idx="75952">
                  <c:v>4.0289999999999964</c:v>
                </c:pt>
                <c:pt idx="75953">
                  <c:v>4.0310000000000059</c:v>
                </c:pt>
                <c:pt idx="75954">
                  <c:v>4.032999999999987</c:v>
                </c:pt>
                <c:pt idx="75955">
                  <c:v>4.0349999999999966</c:v>
                </c:pt>
                <c:pt idx="75956">
                  <c:v>4.0370000000000061</c:v>
                </c:pt>
                <c:pt idx="75957">
                  <c:v>4.0389999999999873</c:v>
                </c:pt>
                <c:pt idx="75958">
                  <c:v>4.0409999999999968</c:v>
                </c:pt>
                <c:pt idx="75959">
                  <c:v>4.0430000000000064</c:v>
                </c:pt>
                <c:pt idx="75960">
                  <c:v>4.0449999999999875</c:v>
                </c:pt>
                <c:pt idx="75961">
                  <c:v>4.046999999999997</c:v>
                </c:pt>
                <c:pt idx="75962">
                  <c:v>4.0490000000000066</c:v>
                </c:pt>
                <c:pt idx="75963">
                  <c:v>4.0509999999999877</c:v>
                </c:pt>
                <c:pt idx="75964">
                  <c:v>4.0529999999999973</c:v>
                </c:pt>
                <c:pt idx="75965">
                  <c:v>4.0550000000000068</c:v>
                </c:pt>
                <c:pt idx="75966">
                  <c:v>4.0569999999999879</c:v>
                </c:pt>
                <c:pt idx="75967">
                  <c:v>4.0589999999999975</c:v>
                </c:pt>
                <c:pt idx="75968">
                  <c:v>4.061000000000007</c:v>
                </c:pt>
                <c:pt idx="75969">
                  <c:v>4.0629999999999882</c:v>
                </c:pt>
                <c:pt idx="75970">
                  <c:v>4.0649999999999977</c:v>
                </c:pt>
                <c:pt idx="75971">
                  <c:v>4.0670000000000073</c:v>
                </c:pt>
                <c:pt idx="75972">
                  <c:v>4.0689999999999884</c:v>
                </c:pt>
                <c:pt idx="75973">
                  <c:v>4.070999999999998</c:v>
                </c:pt>
                <c:pt idx="75974">
                  <c:v>4.0730000000000075</c:v>
                </c:pt>
                <c:pt idx="75975">
                  <c:v>4.0749999999999886</c:v>
                </c:pt>
                <c:pt idx="75976">
                  <c:v>4.0769999999999982</c:v>
                </c:pt>
                <c:pt idx="75977">
                  <c:v>4.0790000000000077</c:v>
                </c:pt>
                <c:pt idx="75978">
                  <c:v>4.0809999999999889</c:v>
                </c:pt>
                <c:pt idx="75979">
                  <c:v>4.0829999999999984</c:v>
                </c:pt>
                <c:pt idx="75980">
                  <c:v>4.085000000000008</c:v>
                </c:pt>
                <c:pt idx="75981">
                  <c:v>4.0869999999999891</c:v>
                </c:pt>
                <c:pt idx="75982">
                  <c:v>4.0889999999999986</c:v>
                </c:pt>
                <c:pt idx="75983">
                  <c:v>4.0910000000000082</c:v>
                </c:pt>
                <c:pt idx="75984">
                  <c:v>4.0929999999999893</c:v>
                </c:pt>
                <c:pt idx="75985">
                  <c:v>4.0949999999999989</c:v>
                </c:pt>
                <c:pt idx="75986">
                  <c:v>4.0970000000000084</c:v>
                </c:pt>
                <c:pt idx="75987">
                  <c:v>4.0989999999999895</c:v>
                </c:pt>
                <c:pt idx="75988">
                  <c:v>4.1009999999999991</c:v>
                </c:pt>
                <c:pt idx="75989">
                  <c:v>4.1030000000000086</c:v>
                </c:pt>
                <c:pt idx="75990">
                  <c:v>4.1049999999999898</c:v>
                </c:pt>
                <c:pt idx="75991">
                  <c:v>4.1069999999999993</c:v>
                </c:pt>
                <c:pt idx="75992">
                  <c:v>4.1090000000000089</c:v>
                </c:pt>
                <c:pt idx="75993">
                  <c:v>4.11099999999999</c:v>
                </c:pt>
                <c:pt idx="75994">
                  <c:v>4.1129999999999995</c:v>
                </c:pt>
                <c:pt idx="75995">
                  <c:v>4.1150000000000091</c:v>
                </c:pt>
                <c:pt idx="75996">
                  <c:v>4.1169999999999902</c:v>
                </c:pt>
                <c:pt idx="75997">
                  <c:v>4.1189999999999998</c:v>
                </c:pt>
                <c:pt idx="75998">
                  <c:v>4.1210000000000093</c:v>
                </c:pt>
                <c:pt idx="75999">
                  <c:v>4.1229999999999905</c:v>
                </c:pt>
                <c:pt idx="76000">
                  <c:v>4.125</c:v>
                </c:pt>
                <c:pt idx="76001">
                  <c:v>4.1270000000000095</c:v>
                </c:pt>
                <c:pt idx="76002">
                  <c:v>4.1289999999999907</c:v>
                </c:pt>
                <c:pt idx="76003">
                  <c:v>4.1310000000000002</c:v>
                </c:pt>
                <c:pt idx="76004">
                  <c:v>4.1330000000000098</c:v>
                </c:pt>
                <c:pt idx="76005">
                  <c:v>4.1349999999999909</c:v>
                </c:pt>
                <c:pt idx="76006">
                  <c:v>4.1370000000000005</c:v>
                </c:pt>
                <c:pt idx="76007">
                  <c:v>4.13900000000001</c:v>
                </c:pt>
                <c:pt idx="76008">
                  <c:v>4.1409999999999911</c:v>
                </c:pt>
                <c:pt idx="76009">
                  <c:v>4.1430000000000007</c:v>
                </c:pt>
                <c:pt idx="76010">
                  <c:v>4.1450000000000102</c:v>
                </c:pt>
                <c:pt idx="76011">
                  <c:v>4.1469999999999914</c:v>
                </c:pt>
                <c:pt idx="76012">
                  <c:v>4.1490000000000009</c:v>
                </c:pt>
                <c:pt idx="76013">
                  <c:v>4.1510000000000105</c:v>
                </c:pt>
                <c:pt idx="76014">
                  <c:v>4.1529999999999916</c:v>
                </c:pt>
                <c:pt idx="76015">
                  <c:v>4.1550000000000011</c:v>
                </c:pt>
                <c:pt idx="76016">
                  <c:v>4.1570000000000107</c:v>
                </c:pt>
                <c:pt idx="76017">
                  <c:v>4.1589999999999918</c:v>
                </c:pt>
                <c:pt idx="76018">
                  <c:v>4.1610000000000014</c:v>
                </c:pt>
                <c:pt idx="76019">
                  <c:v>4.1630000000000109</c:v>
                </c:pt>
                <c:pt idx="76020">
                  <c:v>4.164999999999992</c:v>
                </c:pt>
                <c:pt idx="76021">
                  <c:v>4.1670000000000016</c:v>
                </c:pt>
                <c:pt idx="76022">
                  <c:v>4.1690000000000111</c:v>
                </c:pt>
                <c:pt idx="76023">
                  <c:v>4.1709999999999923</c:v>
                </c:pt>
                <c:pt idx="76024">
                  <c:v>4.1730000000000018</c:v>
                </c:pt>
                <c:pt idx="76025">
                  <c:v>4.1750000000000114</c:v>
                </c:pt>
                <c:pt idx="76026">
                  <c:v>4.1769999999999925</c:v>
                </c:pt>
                <c:pt idx="76027">
                  <c:v>4.179000000000002</c:v>
                </c:pt>
                <c:pt idx="76028">
                  <c:v>4.1810000000000116</c:v>
                </c:pt>
                <c:pt idx="76029">
                  <c:v>4.1829999999999927</c:v>
                </c:pt>
                <c:pt idx="76030">
                  <c:v>4.1850000000000023</c:v>
                </c:pt>
                <c:pt idx="76031">
                  <c:v>4.1870000000000118</c:v>
                </c:pt>
                <c:pt idx="76032">
                  <c:v>4.188999999999993</c:v>
                </c:pt>
                <c:pt idx="76033">
                  <c:v>4.1910000000000025</c:v>
                </c:pt>
                <c:pt idx="76034">
                  <c:v>4.1930000000000121</c:v>
                </c:pt>
                <c:pt idx="76035">
                  <c:v>4.1949999999999932</c:v>
                </c:pt>
                <c:pt idx="76036">
                  <c:v>4.1970000000000027</c:v>
                </c:pt>
                <c:pt idx="76037">
                  <c:v>4.1990000000000123</c:v>
                </c:pt>
                <c:pt idx="76038">
                  <c:v>4.2009999999999934</c:v>
                </c:pt>
                <c:pt idx="76039">
                  <c:v>4.203000000000003</c:v>
                </c:pt>
                <c:pt idx="76040">
                  <c:v>4.2050000000000125</c:v>
                </c:pt>
                <c:pt idx="76041">
                  <c:v>4.2069999999999936</c:v>
                </c:pt>
                <c:pt idx="76042">
                  <c:v>4.2090000000000032</c:v>
                </c:pt>
                <c:pt idx="76043">
                  <c:v>4.2110000000000127</c:v>
                </c:pt>
                <c:pt idx="76044">
                  <c:v>4.2129999999999939</c:v>
                </c:pt>
                <c:pt idx="76045">
                  <c:v>4.2150000000000034</c:v>
                </c:pt>
                <c:pt idx="76046">
                  <c:v>4.217000000000013</c:v>
                </c:pt>
                <c:pt idx="76047">
                  <c:v>4.2189999999999941</c:v>
                </c:pt>
                <c:pt idx="76048">
                  <c:v>4.2210000000000036</c:v>
                </c:pt>
                <c:pt idx="76049">
                  <c:v>4.2230000000000132</c:v>
                </c:pt>
                <c:pt idx="76050">
                  <c:v>4.2249999999999943</c:v>
                </c:pt>
                <c:pt idx="76051">
                  <c:v>4.2270000000000039</c:v>
                </c:pt>
                <c:pt idx="76052">
                  <c:v>4.2290000000000134</c:v>
                </c:pt>
                <c:pt idx="76053">
                  <c:v>4.2309999999999945</c:v>
                </c:pt>
                <c:pt idx="76054">
                  <c:v>4.2330000000000041</c:v>
                </c:pt>
                <c:pt idx="76055">
                  <c:v>4.2350000000000136</c:v>
                </c:pt>
                <c:pt idx="76056">
                  <c:v>4.2369999999999948</c:v>
                </c:pt>
                <c:pt idx="76057">
                  <c:v>4.2390000000000043</c:v>
                </c:pt>
                <c:pt idx="76058">
                  <c:v>4.2410000000000139</c:v>
                </c:pt>
                <c:pt idx="76059">
                  <c:v>4.242999999999995</c:v>
                </c:pt>
                <c:pt idx="76060">
                  <c:v>4.2450000000000045</c:v>
                </c:pt>
                <c:pt idx="76061">
                  <c:v>4.2470000000000141</c:v>
                </c:pt>
                <c:pt idx="76062">
                  <c:v>4.2489999999999952</c:v>
                </c:pt>
                <c:pt idx="76063">
                  <c:v>4.2510000000000048</c:v>
                </c:pt>
                <c:pt idx="76064">
                  <c:v>4.2529999999999859</c:v>
                </c:pt>
                <c:pt idx="76065">
                  <c:v>4.2549999999999955</c:v>
                </c:pt>
                <c:pt idx="76066">
                  <c:v>4.257000000000005</c:v>
                </c:pt>
                <c:pt idx="76067">
                  <c:v>4.2589999999999861</c:v>
                </c:pt>
                <c:pt idx="76068">
                  <c:v>4.2609999999999957</c:v>
                </c:pt>
                <c:pt idx="76069">
                  <c:v>4.2630000000000052</c:v>
                </c:pt>
                <c:pt idx="76070">
                  <c:v>4.2649999999999864</c:v>
                </c:pt>
                <c:pt idx="76071">
                  <c:v>4.2669999999999959</c:v>
                </c:pt>
                <c:pt idx="76072">
                  <c:v>4.2690000000000055</c:v>
                </c:pt>
                <c:pt idx="76073">
                  <c:v>4.2709999999999866</c:v>
                </c:pt>
                <c:pt idx="76074">
                  <c:v>4.2729999999999961</c:v>
                </c:pt>
                <c:pt idx="76075">
                  <c:v>4.2750000000000057</c:v>
                </c:pt>
                <c:pt idx="76076">
                  <c:v>4.2769999999999868</c:v>
                </c:pt>
                <c:pt idx="76077">
                  <c:v>4.2789999999999964</c:v>
                </c:pt>
                <c:pt idx="76078">
                  <c:v>4.2810000000000059</c:v>
                </c:pt>
                <c:pt idx="76079">
                  <c:v>4.282999999999987</c:v>
                </c:pt>
                <c:pt idx="76080">
                  <c:v>4.2849999999999966</c:v>
                </c:pt>
                <c:pt idx="76081">
                  <c:v>4.2870000000000061</c:v>
                </c:pt>
                <c:pt idx="76082">
                  <c:v>4.2889999999999873</c:v>
                </c:pt>
                <c:pt idx="76083">
                  <c:v>4.2909999999999968</c:v>
                </c:pt>
                <c:pt idx="76084">
                  <c:v>4.2930000000000064</c:v>
                </c:pt>
                <c:pt idx="76085">
                  <c:v>4.2949999999999875</c:v>
                </c:pt>
                <c:pt idx="76086">
                  <c:v>4.296999999999997</c:v>
                </c:pt>
                <c:pt idx="76087">
                  <c:v>4.2990000000000066</c:v>
                </c:pt>
                <c:pt idx="76088">
                  <c:v>4.3009999999999877</c:v>
                </c:pt>
                <c:pt idx="76089">
                  <c:v>4.3029999999999973</c:v>
                </c:pt>
                <c:pt idx="76090">
                  <c:v>4.3050000000000068</c:v>
                </c:pt>
                <c:pt idx="76091">
                  <c:v>4.3069999999999879</c:v>
                </c:pt>
                <c:pt idx="76092">
                  <c:v>4.3089999999999975</c:v>
                </c:pt>
                <c:pt idx="76093">
                  <c:v>4.311000000000007</c:v>
                </c:pt>
                <c:pt idx="76094">
                  <c:v>4.3129999999999882</c:v>
                </c:pt>
                <c:pt idx="76095">
                  <c:v>4.3149999999999977</c:v>
                </c:pt>
                <c:pt idx="76096">
                  <c:v>4.3170000000000073</c:v>
                </c:pt>
                <c:pt idx="76097">
                  <c:v>4.3189999999999884</c:v>
                </c:pt>
                <c:pt idx="76098">
                  <c:v>4.320999999999998</c:v>
                </c:pt>
                <c:pt idx="76099">
                  <c:v>4.3230000000000075</c:v>
                </c:pt>
                <c:pt idx="76100">
                  <c:v>4.3249999999999886</c:v>
                </c:pt>
                <c:pt idx="76101">
                  <c:v>4.3269999999999982</c:v>
                </c:pt>
                <c:pt idx="76102">
                  <c:v>4.3290000000000077</c:v>
                </c:pt>
                <c:pt idx="76103">
                  <c:v>4.3309999999999889</c:v>
                </c:pt>
                <c:pt idx="76104">
                  <c:v>4.3329999999999984</c:v>
                </c:pt>
                <c:pt idx="76105">
                  <c:v>4.335000000000008</c:v>
                </c:pt>
                <c:pt idx="76106">
                  <c:v>4.3369999999999891</c:v>
                </c:pt>
                <c:pt idx="76107">
                  <c:v>4.3389999999999986</c:v>
                </c:pt>
                <c:pt idx="76108">
                  <c:v>4.3410000000000082</c:v>
                </c:pt>
                <c:pt idx="76109">
                  <c:v>4.3429999999999893</c:v>
                </c:pt>
                <c:pt idx="76110">
                  <c:v>4.3449999999999989</c:v>
                </c:pt>
                <c:pt idx="76111">
                  <c:v>4.3470000000000084</c:v>
                </c:pt>
                <c:pt idx="76112">
                  <c:v>4.3489999999999895</c:v>
                </c:pt>
                <c:pt idx="76113">
                  <c:v>4.3509999999999991</c:v>
                </c:pt>
                <c:pt idx="76114">
                  <c:v>4.3530000000000086</c:v>
                </c:pt>
                <c:pt idx="76115">
                  <c:v>4.3549999999999898</c:v>
                </c:pt>
                <c:pt idx="76116">
                  <c:v>4.3569999999999993</c:v>
                </c:pt>
                <c:pt idx="76117">
                  <c:v>4.3590000000000089</c:v>
                </c:pt>
                <c:pt idx="76118">
                  <c:v>4.36099999999999</c:v>
                </c:pt>
                <c:pt idx="76119">
                  <c:v>4.3629999999999995</c:v>
                </c:pt>
                <c:pt idx="76120">
                  <c:v>4.3650000000000091</c:v>
                </c:pt>
                <c:pt idx="76121">
                  <c:v>4.3669999999999902</c:v>
                </c:pt>
                <c:pt idx="76122">
                  <c:v>4.3689999999999998</c:v>
                </c:pt>
                <c:pt idx="76123">
                  <c:v>4.3710000000000093</c:v>
                </c:pt>
                <c:pt idx="76124">
                  <c:v>4.3729999999999905</c:v>
                </c:pt>
                <c:pt idx="76125">
                  <c:v>4.375</c:v>
                </c:pt>
                <c:pt idx="76126">
                  <c:v>4.3770000000000095</c:v>
                </c:pt>
                <c:pt idx="76127">
                  <c:v>4.3789999999999907</c:v>
                </c:pt>
                <c:pt idx="76128">
                  <c:v>4.3810000000000002</c:v>
                </c:pt>
                <c:pt idx="76129">
                  <c:v>4.3830000000000098</c:v>
                </c:pt>
                <c:pt idx="76130">
                  <c:v>4.3849999999999909</c:v>
                </c:pt>
                <c:pt idx="76131">
                  <c:v>4.3870000000000005</c:v>
                </c:pt>
                <c:pt idx="76132">
                  <c:v>4.38900000000001</c:v>
                </c:pt>
                <c:pt idx="76133">
                  <c:v>4.3909999999999911</c:v>
                </c:pt>
                <c:pt idx="76134">
                  <c:v>4.3930000000000007</c:v>
                </c:pt>
                <c:pt idx="76135">
                  <c:v>4.3950000000000102</c:v>
                </c:pt>
                <c:pt idx="76136">
                  <c:v>4.3969999999999914</c:v>
                </c:pt>
                <c:pt idx="76137">
                  <c:v>4.3990000000000009</c:v>
                </c:pt>
                <c:pt idx="76138">
                  <c:v>4.4010000000000105</c:v>
                </c:pt>
                <c:pt idx="76139">
                  <c:v>4.4029999999999916</c:v>
                </c:pt>
                <c:pt idx="76140">
                  <c:v>4.4050000000000011</c:v>
                </c:pt>
                <c:pt idx="76141">
                  <c:v>4.4070000000000107</c:v>
                </c:pt>
                <c:pt idx="76142">
                  <c:v>4.4089999999999918</c:v>
                </c:pt>
                <c:pt idx="76143">
                  <c:v>4.4110000000000014</c:v>
                </c:pt>
                <c:pt idx="76144">
                  <c:v>4.4130000000000109</c:v>
                </c:pt>
                <c:pt idx="76145">
                  <c:v>4.414999999999992</c:v>
                </c:pt>
                <c:pt idx="76146">
                  <c:v>4.4170000000000016</c:v>
                </c:pt>
                <c:pt idx="76147">
                  <c:v>4.4190000000000111</c:v>
                </c:pt>
                <c:pt idx="76148">
                  <c:v>4.4209999999999923</c:v>
                </c:pt>
                <c:pt idx="76149">
                  <c:v>4.4230000000000018</c:v>
                </c:pt>
                <c:pt idx="76150">
                  <c:v>4.4250000000000114</c:v>
                </c:pt>
                <c:pt idx="76151">
                  <c:v>4.4269999999999925</c:v>
                </c:pt>
                <c:pt idx="76152">
                  <c:v>4.429000000000002</c:v>
                </c:pt>
                <c:pt idx="76153">
                  <c:v>4.4310000000000116</c:v>
                </c:pt>
                <c:pt idx="76154">
                  <c:v>4.4329999999999927</c:v>
                </c:pt>
                <c:pt idx="76155">
                  <c:v>4.4350000000000023</c:v>
                </c:pt>
                <c:pt idx="76156">
                  <c:v>4.4370000000000118</c:v>
                </c:pt>
                <c:pt idx="76157">
                  <c:v>4.438999999999993</c:v>
                </c:pt>
                <c:pt idx="76158">
                  <c:v>4.4410000000000025</c:v>
                </c:pt>
                <c:pt idx="76159">
                  <c:v>4.4430000000000121</c:v>
                </c:pt>
                <c:pt idx="76160">
                  <c:v>4.4449999999999932</c:v>
                </c:pt>
                <c:pt idx="76161">
                  <c:v>4.4470000000000027</c:v>
                </c:pt>
                <c:pt idx="76162">
                  <c:v>4.4490000000000123</c:v>
                </c:pt>
                <c:pt idx="76163">
                  <c:v>4.4509999999999934</c:v>
                </c:pt>
                <c:pt idx="76164">
                  <c:v>4.453000000000003</c:v>
                </c:pt>
                <c:pt idx="76165">
                  <c:v>4.4550000000000125</c:v>
                </c:pt>
                <c:pt idx="76166">
                  <c:v>4.4569999999999936</c:v>
                </c:pt>
                <c:pt idx="76167">
                  <c:v>4.4590000000000032</c:v>
                </c:pt>
                <c:pt idx="76168">
                  <c:v>4.4610000000000127</c:v>
                </c:pt>
                <c:pt idx="76169">
                  <c:v>4.4629999999999939</c:v>
                </c:pt>
                <c:pt idx="76170">
                  <c:v>4.4650000000000034</c:v>
                </c:pt>
                <c:pt idx="76171">
                  <c:v>4.467000000000013</c:v>
                </c:pt>
                <c:pt idx="76172">
                  <c:v>4.4689999999999941</c:v>
                </c:pt>
                <c:pt idx="76173">
                  <c:v>4.4710000000000036</c:v>
                </c:pt>
                <c:pt idx="76174">
                  <c:v>4.4730000000000132</c:v>
                </c:pt>
                <c:pt idx="76175">
                  <c:v>4.4749999999999943</c:v>
                </c:pt>
                <c:pt idx="76176">
                  <c:v>4.4770000000000039</c:v>
                </c:pt>
                <c:pt idx="76177">
                  <c:v>4.4790000000000134</c:v>
                </c:pt>
                <c:pt idx="76178">
                  <c:v>4.4809999999999945</c:v>
                </c:pt>
                <c:pt idx="76179">
                  <c:v>4.4830000000000041</c:v>
                </c:pt>
                <c:pt idx="76180">
                  <c:v>4.4850000000000136</c:v>
                </c:pt>
                <c:pt idx="76181">
                  <c:v>4.4869999999999948</c:v>
                </c:pt>
                <c:pt idx="76182">
                  <c:v>4.4890000000000043</c:v>
                </c:pt>
                <c:pt idx="76183">
                  <c:v>4.4910000000000139</c:v>
                </c:pt>
                <c:pt idx="76184">
                  <c:v>4.492999999999995</c:v>
                </c:pt>
                <c:pt idx="76185">
                  <c:v>4.4950000000000045</c:v>
                </c:pt>
                <c:pt idx="76186">
                  <c:v>4.4970000000000141</c:v>
                </c:pt>
                <c:pt idx="76187">
                  <c:v>4.4989999999999952</c:v>
                </c:pt>
                <c:pt idx="76188">
                  <c:v>4.5010000000000048</c:v>
                </c:pt>
                <c:pt idx="76189">
                  <c:v>4.5029999999999859</c:v>
                </c:pt>
                <c:pt idx="76190">
                  <c:v>4.5049999999999955</c:v>
                </c:pt>
                <c:pt idx="76191">
                  <c:v>4.507000000000005</c:v>
                </c:pt>
                <c:pt idx="76192">
                  <c:v>4.5089999999999861</c:v>
                </c:pt>
                <c:pt idx="76193">
                  <c:v>4.5109999999999957</c:v>
                </c:pt>
                <c:pt idx="76194">
                  <c:v>4.5130000000000052</c:v>
                </c:pt>
                <c:pt idx="76195">
                  <c:v>4.5149999999999864</c:v>
                </c:pt>
                <c:pt idx="76196">
                  <c:v>4.5169999999999959</c:v>
                </c:pt>
                <c:pt idx="76197">
                  <c:v>4.5190000000000055</c:v>
                </c:pt>
                <c:pt idx="76198">
                  <c:v>4.5209999999999866</c:v>
                </c:pt>
                <c:pt idx="76199">
                  <c:v>4.5229999999999961</c:v>
                </c:pt>
                <c:pt idx="76200">
                  <c:v>4.5250000000000057</c:v>
                </c:pt>
                <c:pt idx="76201">
                  <c:v>4.5269999999999868</c:v>
                </c:pt>
                <c:pt idx="76202">
                  <c:v>4.5289999999999964</c:v>
                </c:pt>
                <c:pt idx="76203">
                  <c:v>4.5310000000000059</c:v>
                </c:pt>
                <c:pt idx="76204">
                  <c:v>4.532999999999987</c:v>
                </c:pt>
                <c:pt idx="76205">
                  <c:v>4.5349999999999966</c:v>
                </c:pt>
                <c:pt idx="76206">
                  <c:v>4.5370000000000061</c:v>
                </c:pt>
                <c:pt idx="76207">
                  <c:v>4.5389999999999873</c:v>
                </c:pt>
                <c:pt idx="76208">
                  <c:v>4.5409999999999968</c:v>
                </c:pt>
                <c:pt idx="76209">
                  <c:v>4.5430000000000064</c:v>
                </c:pt>
                <c:pt idx="76210">
                  <c:v>4.5449999999999875</c:v>
                </c:pt>
                <c:pt idx="76211">
                  <c:v>4.546999999999997</c:v>
                </c:pt>
                <c:pt idx="76212">
                  <c:v>4.5490000000000066</c:v>
                </c:pt>
                <c:pt idx="76213">
                  <c:v>4.5509999999999877</c:v>
                </c:pt>
                <c:pt idx="76214">
                  <c:v>4.5529999999999973</c:v>
                </c:pt>
                <c:pt idx="76215">
                  <c:v>4.5550000000000068</c:v>
                </c:pt>
                <c:pt idx="76216">
                  <c:v>4.5569999999999879</c:v>
                </c:pt>
                <c:pt idx="76217">
                  <c:v>4.5589999999999975</c:v>
                </c:pt>
                <c:pt idx="76218">
                  <c:v>4.561000000000007</c:v>
                </c:pt>
                <c:pt idx="76219">
                  <c:v>4.5629999999999882</c:v>
                </c:pt>
                <c:pt idx="76220">
                  <c:v>4.5649999999999977</c:v>
                </c:pt>
                <c:pt idx="76221">
                  <c:v>4.5670000000000073</c:v>
                </c:pt>
                <c:pt idx="76222">
                  <c:v>4.5689999999999884</c:v>
                </c:pt>
                <c:pt idx="76223">
                  <c:v>4.570999999999998</c:v>
                </c:pt>
                <c:pt idx="76224">
                  <c:v>4.5730000000000075</c:v>
                </c:pt>
                <c:pt idx="76225">
                  <c:v>4.5749999999999886</c:v>
                </c:pt>
                <c:pt idx="76226">
                  <c:v>4.5769999999999982</c:v>
                </c:pt>
                <c:pt idx="76227">
                  <c:v>4.5790000000000077</c:v>
                </c:pt>
                <c:pt idx="76228">
                  <c:v>4.5809999999999889</c:v>
                </c:pt>
                <c:pt idx="76229">
                  <c:v>4.5829999999999984</c:v>
                </c:pt>
                <c:pt idx="76230">
                  <c:v>4.585000000000008</c:v>
                </c:pt>
                <c:pt idx="76231">
                  <c:v>4.5869999999999891</c:v>
                </c:pt>
                <c:pt idx="76232">
                  <c:v>4.5889999999999986</c:v>
                </c:pt>
                <c:pt idx="76233">
                  <c:v>4.5910000000000082</c:v>
                </c:pt>
                <c:pt idx="76234">
                  <c:v>4.5929999999999893</c:v>
                </c:pt>
                <c:pt idx="76235">
                  <c:v>4.5949999999999989</c:v>
                </c:pt>
                <c:pt idx="76236">
                  <c:v>4.5970000000000084</c:v>
                </c:pt>
                <c:pt idx="76237">
                  <c:v>4.5989999999999895</c:v>
                </c:pt>
                <c:pt idx="76238">
                  <c:v>4.6009999999999991</c:v>
                </c:pt>
                <c:pt idx="76239">
                  <c:v>4.6030000000000086</c:v>
                </c:pt>
                <c:pt idx="76240">
                  <c:v>4.6049999999999898</c:v>
                </c:pt>
                <c:pt idx="76241">
                  <c:v>4.6069999999999993</c:v>
                </c:pt>
                <c:pt idx="76242">
                  <c:v>4.6090000000000089</c:v>
                </c:pt>
                <c:pt idx="76243">
                  <c:v>4.61099999999999</c:v>
                </c:pt>
                <c:pt idx="76244">
                  <c:v>4.6129999999999995</c:v>
                </c:pt>
                <c:pt idx="76245">
                  <c:v>4.6150000000000091</c:v>
                </c:pt>
                <c:pt idx="76246">
                  <c:v>4.6169999999999902</c:v>
                </c:pt>
                <c:pt idx="76247">
                  <c:v>4.6189999999999998</c:v>
                </c:pt>
                <c:pt idx="76248">
                  <c:v>4.6210000000000093</c:v>
                </c:pt>
                <c:pt idx="76249">
                  <c:v>4.6229999999999905</c:v>
                </c:pt>
                <c:pt idx="76250">
                  <c:v>4.625</c:v>
                </c:pt>
                <c:pt idx="76251">
                  <c:v>4.6270000000000095</c:v>
                </c:pt>
                <c:pt idx="76252">
                  <c:v>4.6289999999999907</c:v>
                </c:pt>
                <c:pt idx="76253">
                  <c:v>4.6310000000000002</c:v>
                </c:pt>
                <c:pt idx="76254">
                  <c:v>4.6330000000000098</c:v>
                </c:pt>
                <c:pt idx="76255">
                  <c:v>4.6349999999999909</c:v>
                </c:pt>
                <c:pt idx="76256">
                  <c:v>4.6370000000000005</c:v>
                </c:pt>
                <c:pt idx="76257">
                  <c:v>4.63900000000001</c:v>
                </c:pt>
                <c:pt idx="76258">
                  <c:v>4.6409999999999911</c:v>
                </c:pt>
                <c:pt idx="76259">
                  <c:v>4.6430000000000007</c:v>
                </c:pt>
                <c:pt idx="76260">
                  <c:v>4.6450000000000102</c:v>
                </c:pt>
                <c:pt idx="76261">
                  <c:v>4.6469999999999914</c:v>
                </c:pt>
                <c:pt idx="76262">
                  <c:v>4.6490000000000009</c:v>
                </c:pt>
                <c:pt idx="76263">
                  <c:v>4.6510000000000105</c:v>
                </c:pt>
                <c:pt idx="76264">
                  <c:v>4.6529999999999916</c:v>
                </c:pt>
                <c:pt idx="76265">
                  <c:v>4.6550000000000011</c:v>
                </c:pt>
                <c:pt idx="76266">
                  <c:v>4.6570000000000107</c:v>
                </c:pt>
                <c:pt idx="76267">
                  <c:v>4.6589999999999918</c:v>
                </c:pt>
                <c:pt idx="76268">
                  <c:v>4.6610000000000014</c:v>
                </c:pt>
                <c:pt idx="76269">
                  <c:v>4.6630000000000109</c:v>
                </c:pt>
                <c:pt idx="76270">
                  <c:v>4.664999999999992</c:v>
                </c:pt>
                <c:pt idx="76271">
                  <c:v>4.6670000000000016</c:v>
                </c:pt>
                <c:pt idx="76272">
                  <c:v>4.6690000000000111</c:v>
                </c:pt>
                <c:pt idx="76273">
                  <c:v>4.6709999999999923</c:v>
                </c:pt>
                <c:pt idx="76274">
                  <c:v>4.6730000000000018</c:v>
                </c:pt>
                <c:pt idx="76275">
                  <c:v>4.6750000000000114</c:v>
                </c:pt>
                <c:pt idx="76276">
                  <c:v>4.6769999999999925</c:v>
                </c:pt>
                <c:pt idx="76277">
                  <c:v>4.679000000000002</c:v>
                </c:pt>
                <c:pt idx="76278">
                  <c:v>4.6810000000000116</c:v>
                </c:pt>
                <c:pt idx="76279">
                  <c:v>4.6829999999999927</c:v>
                </c:pt>
                <c:pt idx="76280">
                  <c:v>4.6850000000000023</c:v>
                </c:pt>
                <c:pt idx="76281">
                  <c:v>4.6870000000000118</c:v>
                </c:pt>
                <c:pt idx="76282">
                  <c:v>4.688999999999993</c:v>
                </c:pt>
                <c:pt idx="76283">
                  <c:v>4.6910000000000025</c:v>
                </c:pt>
                <c:pt idx="76284">
                  <c:v>4.6930000000000121</c:v>
                </c:pt>
                <c:pt idx="76285">
                  <c:v>4.6949999999999932</c:v>
                </c:pt>
                <c:pt idx="76286">
                  <c:v>4.6970000000000027</c:v>
                </c:pt>
                <c:pt idx="76287">
                  <c:v>4.6990000000000123</c:v>
                </c:pt>
                <c:pt idx="76288">
                  <c:v>4.7009999999999934</c:v>
                </c:pt>
                <c:pt idx="76289">
                  <c:v>4.703000000000003</c:v>
                </c:pt>
                <c:pt idx="76290">
                  <c:v>4.7050000000000125</c:v>
                </c:pt>
                <c:pt idx="76291">
                  <c:v>4.7069999999999936</c:v>
                </c:pt>
                <c:pt idx="76292">
                  <c:v>4.7090000000000032</c:v>
                </c:pt>
                <c:pt idx="76293">
                  <c:v>4.7110000000000127</c:v>
                </c:pt>
                <c:pt idx="76294">
                  <c:v>4.7129999999999939</c:v>
                </c:pt>
                <c:pt idx="76295">
                  <c:v>4.7150000000000034</c:v>
                </c:pt>
                <c:pt idx="76296">
                  <c:v>4.717000000000013</c:v>
                </c:pt>
                <c:pt idx="76297">
                  <c:v>4.7189999999999941</c:v>
                </c:pt>
                <c:pt idx="76298">
                  <c:v>4.7210000000000036</c:v>
                </c:pt>
                <c:pt idx="76299">
                  <c:v>4.7230000000000132</c:v>
                </c:pt>
                <c:pt idx="76300">
                  <c:v>4.7249999999999943</c:v>
                </c:pt>
                <c:pt idx="76301">
                  <c:v>4.7270000000000039</c:v>
                </c:pt>
                <c:pt idx="76302">
                  <c:v>4.7290000000000134</c:v>
                </c:pt>
                <c:pt idx="76303">
                  <c:v>4.7309999999999945</c:v>
                </c:pt>
                <c:pt idx="76304">
                  <c:v>4.7330000000000041</c:v>
                </c:pt>
                <c:pt idx="76305">
                  <c:v>4.7350000000000136</c:v>
                </c:pt>
                <c:pt idx="76306">
                  <c:v>4.7369999999999948</c:v>
                </c:pt>
                <c:pt idx="76307">
                  <c:v>4.7390000000000043</c:v>
                </c:pt>
                <c:pt idx="76308">
                  <c:v>4.7410000000000139</c:v>
                </c:pt>
                <c:pt idx="76309">
                  <c:v>4.742999999999995</c:v>
                </c:pt>
                <c:pt idx="76310">
                  <c:v>4.7450000000000045</c:v>
                </c:pt>
                <c:pt idx="76311">
                  <c:v>4.7470000000000141</c:v>
                </c:pt>
                <c:pt idx="76312">
                  <c:v>4.7489999999999952</c:v>
                </c:pt>
                <c:pt idx="76313">
                  <c:v>4.7510000000000048</c:v>
                </c:pt>
              </c:numCache>
            </c:numRef>
          </c:xVal>
          <c:yVal>
            <c:numRef>
              <c:f>traffic!$AL$8:$AL$76321</c:f>
              <c:numCache>
                <c:formatCode>General</c:formatCode>
                <c:ptCount val="763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4.0000000000000001E-308</c:v>
                </c:pt>
                <c:pt idx="360" formatCode="0.00E+00">
                  <c:v>-1.5E-307</c:v>
                </c:pt>
                <c:pt idx="361" formatCode="0.00E+00">
                  <c:v>-1.3E-307</c:v>
                </c:pt>
                <c:pt idx="362" formatCode="0.00E+00">
                  <c:v>1.5E-307</c:v>
                </c:pt>
                <c:pt idx="363" formatCode="0.00E+00">
                  <c:v>5.5000000000000004E-307</c:v>
                </c:pt>
                <c:pt idx="364" formatCode="0.00E+00">
                  <c:v>4.5999999999999998E-307</c:v>
                </c:pt>
                <c:pt idx="365" formatCode="0.00E+00">
                  <c:v>-7.2000000000000001E-307</c:v>
                </c:pt>
                <c:pt idx="366" formatCode="0.00E+00">
                  <c:v>-2.5499999999999999E-306</c:v>
                </c:pt>
                <c:pt idx="367" formatCode="0.00E+00">
                  <c:v>-2.9400000000000001E-306</c:v>
                </c:pt>
                <c:pt idx="368" formatCode="0.00E+00">
                  <c:v>6.1999999999999996E-307</c:v>
                </c:pt>
                <c:pt idx="369" formatCode="0.00E+00">
                  <c:v>7.3099999999999998E-306</c:v>
                </c:pt>
                <c:pt idx="370" formatCode="0.00E+00">
                  <c:v>1.011E-305</c:v>
                </c:pt>
                <c:pt idx="371" formatCode="0.00E+00">
                  <c:v>-2.6999999999999999E-307</c:v>
                </c:pt>
                <c:pt idx="372" formatCode="0.00E+00">
                  <c:v>-2.2880000000000002E-305</c:v>
                </c:pt>
                <c:pt idx="373" formatCode="0.00E+00">
                  <c:v>-2.9900000000000001E-305</c:v>
                </c:pt>
                <c:pt idx="374" formatCode="0.00E+00">
                  <c:v>2.1650000000000001E-305</c:v>
                </c:pt>
                <c:pt idx="375" formatCode="0.00E+00">
                  <c:v>1.3506E-304</c:v>
                </c:pt>
                <c:pt idx="376" formatCode="0.00E+00">
                  <c:v>2.1048999999999999E-304</c:v>
                </c:pt>
                <c:pt idx="377" formatCode="0.00E+00">
                  <c:v>7.5429999999999999E-305</c:v>
                </c:pt>
                <c:pt idx="378" formatCode="0.00E+00">
                  <c:v>-3.1752000000000001E-304</c:v>
                </c:pt>
                <c:pt idx="379" formatCode="0.00E+00">
                  <c:v>-6.7709000000000002E-304</c:v>
                </c:pt>
                <c:pt idx="380" formatCode="0.00E+00">
                  <c:v>-4.7572999999999997E-304</c:v>
                </c:pt>
                <c:pt idx="381" formatCode="0.00E+00">
                  <c:v>5.0910999999999996E-304</c:v>
                </c:pt>
                <c:pt idx="382" formatCode="0.00E+00">
                  <c:v>1.5520599999999999E-303</c:v>
                </c:pt>
                <c:pt idx="383" formatCode="0.00E+00">
                  <c:v>1.04985E-303</c:v>
                </c:pt>
                <c:pt idx="384" formatCode="0.00E+00">
                  <c:v>-2.0906899999999999E-303</c:v>
                </c:pt>
                <c:pt idx="385" formatCode="0.00E+00">
                  <c:v>-5.58276E-303</c:v>
                </c:pt>
                <c:pt idx="386" formatCode="0.00E+00">
                  <c:v>-2.5521199999999999E-303</c:v>
                </c:pt>
                <c:pt idx="387" formatCode="0.00E+00">
                  <c:v>1.2591399999999999E-302</c:v>
                </c:pt>
                <c:pt idx="388" formatCode="0.00E+00">
                  <c:v>3.2211100000000001E-302</c:v>
                </c:pt>
                <c:pt idx="389" formatCode="0.00E+00">
                  <c:v>2.8800300000000001E-302</c:v>
                </c:pt>
                <c:pt idx="390" formatCode="0.00E+00">
                  <c:v>-2.4835899999999998E-302</c:v>
                </c:pt>
                <c:pt idx="391" formatCode="0.00E+00">
                  <c:v>-1.0831200000000001E-301</c:v>
                </c:pt>
                <c:pt idx="392" formatCode="0.00E+00">
                  <c:v>-1.2511E-301</c:v>
                </c:pt>
                <c:pt idx="393" formatCode="0.00E+00">
                  <c:v>3.89384E-302</c:v>
                </c:pt>
                <c:pt idx="394" formatCode="0.00E+00">
                  <c:v>3.4196600000000001E-301</c:v>
                </c:pt>
                <c:pt idx="395" formatCode="0.00E+00">
                  <c:v>4.5222899999999998E-301</c:v>
                </c:pt>
                <c:pt idx="396" formatCode="0.00E+00">
                  <c:v>-5.6572700000000002E-302</c:v>
                </c:pt>
                <c:pt idx="397" formatCode="0.00E+00">
                  <c:v>-1.1268099999999999E-300</c:v>
                </c:pt>
                <c:pt idx="398" formatCode="0.00E+00">
                  <c:v>-1.7642300000000001E-300</c:v>
                </c:pt>
                <c:pt idx="399" formatCode="0.00E+00">
                  <c:v>-5.6747299999999999E-301</c:v>
                </c:pt>
                <c:pt idx="400" formatCode="0.00E+00">
                  <c:v>2.5729999999999999E-300</c:v>
                </c:pt>
                <c:pt idx="401" formatCode="0.00E+00">
                  <c:v>4.6378700000000002E-300</c:v>
                </c:pt>
                <c:pt idx="402" formatCode="0.00E+00">
                  <c:v>-1.3563699999999999E-302</c:v>
                </c:pt>
                <c:pt idx="403" formatCode="0.00E+00">
                  <c:v>-1.34559E-299</c:v>
                </c:pt>
                <c:pt idx="404" formatCode="0.00E+00">
                  <c:v>-2.5622199999999998E-299</c:v>
                </c:pt>
                <c:pt idx="405" formatCode="0.00E+00">
                  <c:v>-1.6283500000000001E-299</c:v>
                </c:pt>
                <c:pt idx="406" formatCode="0.00E+00">
                  <c:v>2.4314900000000002E-299</c:v>
                </c:pt>
                <c:pt idx="407" formatCode="0.00E+00">
                  <c:v>6.5296100000000003E-299</c:v>
                </c:pt>
                <c:pt idx="408" formatCode="0.00E+00">
                  <c:v>2.9830299999999999E-299</c:v>
                </c:pt>
                <c:pt idx="409" formatCode="0.00E+00">
                  <c:v>-1.35292E-298</c:v>
                </c:pt>
                <c:pt idx="410" formatCode="0.00E+00">
                  <c:v>-3.3775299999999999E-298</c:v>
                </c:pt>
                <c:pt idx="411" formatCode="0.00E+00">
                  <c:v>-3.25685E-298</c:v>
                </c:pt>
                <c:pt idx="412" formatCode="0.00E+00">
                  <c:v>9.5460100000000003E-299</c:v>
                </c:pt>
                <c:pt idx="413" formatCode="0.00E+00">
                  <c:v>6.7543199999999997E-298</c:v>
                </c:pt>
                <c:pt idx="414" formatCode="0.00E+00">
                  <c:v>5.1515000000000001E-298</c:v>
                </c:pt>
                <c:pt idx="415" formatCode="0.00E+00">
                  <c:v>-1.2778199999999999E-297</c:v>
                </c:pt>
                <c:pt idx="416" formatCode="0.00E+00">
                  <c:v>-4.0345999999999997E-297</c:v>
                </c:pt>
                <c:pt idx="417" formatCode="0.00E+00">
                  <c:v>-4.6472399999999999E-297</c:v>
                </c:pt>
                <c:pt idx="418" formatCode="0.00E+00">
                  <c:v>3.8379599999999997E-298</c:v>
                </c:pt>
                <c:pt idx="419" formatCode="0.00E+00">
                  <c:v>9.5434800000000005E-297</c:v>
                </c:pt>
                <c:pt idx="420" formatCode="0.00E+00">
                  <c:v>1.17569E-296</c:v>
                </c:pt>
                <c:pt idx="421" formatCode="0.00E+00">
                  <c:v>-6.9806099999999997E-297</c:v>
                </c:pt>
                <c:pt idx="422" formatCode="0.00E+00">
                  <c:v>-4.4256999999999999E-296</c:v>
                </c:pt>
                <c:pt idx="423" formatCode="0.00E+00">
                  <c:v>-6.6974899999999997E-296</c:v>
                </c:pt>
                <c:pt idx="424" formatCode="0.00E+00">
                  <c:v>-2.7965900000000002E-296</c:v>
                </c:pt>
                <c:pt idx="425" formatCode="0.00E+00">
                  <c:v>7.7038300000000002E-296</c:v>
                </c:pt>
                <c:pt idx="426" formatCode="0.00E+00">
                  <c:v>1.42316E-295</c:v>
                </c:pt>
                <c:pt idx="427" formatCode="0.00E+00">
                  <c:v>-1.2292300000000001E-296</c:v>
                </c:pt>
                <c:pt idx="428" formatCode="0.00E+00">
                  <c:v>-4.3571600000000004E-295</c:v>
                </c:pt>
                <c:pt idx="429" formatCode="0.00E+00">
                  <c:v>-7.9141100000000001E-295</c:v>
                </c:pt>
                <c:pt idx="430" formatCode="0.00E+00">
                  <c:v>-3.7851299999999999E-295</c:v>
                </c:pt>
                <c:pt idx="431" formatCode="0.00E+00">
                  <c:v>1.1817599999999999E-294</c:v>
                </c:pt>
                <c:pt idx="432" formatCode="0.00E+00">
                  <c:v>2.7002900000000001E-294</c:v>
                </c:pt>
                <c:pt idx="433" formatCode="0.00E+00">
                  <c:v>1.20941E-294</c:v>
                </c:pt>
                <c:pt idx="434" formatCode="0.00E+00">
                  <c:v>-5.2400999999999998E-294</c:v>
                </c:pt>
                <c:pt idx="435" formatCode="0.00E+00">
                  <c:v>-1.2921300000000001E-293</c:v>
                </c:pt>
                <c:pt idx="436" formatCode="0.00E+00">
                  <c:v>-1.1122899999999999E-293</c:v>
                </c:pt>
                <c:pt idx="437" formatCode="0.00E+00">
                  <c:v>9.0895300000000007E-294</c:v>
                </c:pt>
                <c:pt idx="438" formatCode="0.00E+00">
                  <c:v>3.7762299999999999E-293</c:v>
                </c:pt>
                <c:pt idx="439" formatCode="0.00E+00">
                  <c:v>4.2070499999999999E-293</c:v>
                </c:pt>
                <c:pt idx="440" formatCode="0.00E+00">
                  <c:v>-5.4187200000000002E-294</c:v>
                </c:pt>
                <c:pt idx="441" formatCode="0.00E+00">
                  <c:v>-8.1811299999999997E-293</c:v>
                </c:pt>
                <c:pt idx="442" formatCode="0.00E+00">
                  <c:v>-9.6034500000000002E-293</c:v>
                </c:pt>
                <c:pt idx="443" formatCode="0.00E+00">
                  <c:v>4.5590900000000001E-293</c:v>
                </c:pt>
                <c:pt idx="444" formatCode="0.00E+00">
                  <c:v>2.9729099999999998E-292</c:v>
                </c:pt>
                <c:pt idx="445" formatCode="0.00E+00">
                  <c:v>3.6811100000000002E-292</c:v>
                </c:pt>
                <c:pt idx="446" formatCode="0.00E+00">
                  <c:v>-1.2197E-292</c:v>
                </c:pt>
                <c:pt idx="447" formatCode="0.00E+00">
                  <c:v>-1.10944E-291</c:v>
                </c:pt>
                <c:pt idx="448" formatCode="0.00E+00">
                  <c:v>-1.42501E-291</c:v>
                </c:pt>
                <c:pt idx="449" formatCode="0.00E+00">
                  <c:v>7.8812299999999998E-292</c:v>
                </c:pt>
                <c:pt idx="450" formatCode="0.00E+00">
                  <c:v>5.7023199999999997E-291</c:v>
                </c:pt>
                <c:pt idx="451" formatCode="0.00E+00">
                  <c:v>9.1591599999999994E-291</c:v>
                </c:pt>
                <c:pt idx="452" formatCode="0.00E+00">
                  <c:v>3.5986600000000004E-291</c:v>
                </c:pt>
                <c:pt idx="453" formatCode="0.00E+00">
                  <c:v>-1.35862E-290</c:v>
                </c:pt>
                <c:pt idx="454" formatCode="0.00E+00">
                  <c:v>-2.9205000000000002E-290</c:v>
                </c:pt>
                <c:pt idx="455" formatCode="0.00E+00">
                  <c:v>-1.77105E-290</c:v>
                </c:pt>
                <c:pt idx="456" formatCode="0.00E+00">
                  <c:v>3.26493E-290</c:v>
                </c:pt>
                <c:pt idx="457" formatCode="0.00E+00">
                  <c:v>8.2968600000000004E-290</c:v>
                </c:pt>
                <c:pt idx="458" formatCode="0.00E+00">
                  <c:v>4.0987799999999997E-290</c:v>
                </c:pt>
                <c:pt idx="459" formatCode="0.00E+00">
                  <c:v>-1.5235000000000001E-289</c:v>
                </c:pt>
                <c:pt idx="460" formatCode="0.00E+00">
                  <c:v>-3.82033E-289</c:v>
                </c:pt>
                <c:pt idx="461" formatCode="0.00E+00">
                  <c:v>-3.1838599999999998E-289</c:v>
                </c:pt>
                <c:pt idx="462" formatCode="0.00E+00">
                  <c:v>3.2554600000000001E-289</c:v>
                </c:pt>
                <c:pt idx="463" formatCode="0.00E+00">
                  <c:v>1.1755700000000001E-288</c:v>
                </c:pt>
                <c:pt idx="464" formatCode="0.00E+00">
                  <c:v>7.91309E-289</c:v>
                </c:pt>
                <c:pt idx="465" formatCode="0.00E+00">
                  <c:v>-2.2511499999999999E-288</c:v>
                </c:pt>
                <c:pt idx="466" formatCode="0.00E+00">
                  <c:v>-6.8323900000000003E-288</c:v>
                </c:pt>
                <c:pt idx="467" formatCode="0.00E+00">
                  <c:v>-7.9568900000000004E-288</c:v>
                </c:pt>
                <c:pt idx="468" formatCode="0.00E+00">
                  <c:v>-1.1502000000000001E-289</c:v>
                </c:pt>
                <c:pt idx="469" formatCode="0.00E+00">
                  <c:v>1.4269399999999999E-287</c:v>
                </c:pt>
                <c:pt idx="470" formatCode="0.00E+00">
                  <c:v>1.87573E-287</c:v>
                </c:pt>
                <c:pt idx="471" formatCode="0.00E+00">
                  <c:v>-6.1848199999999997E-288</c:v>
                </c:pt>
                <c:pt idx="472" formatCode="0.00E+00">
                  <c:v>-5.6649400000000005E-287</c:v>
                </c:pt>
                <c:pt idx="473" formatCode="0.00E+00">
                  <c:v>-8.8179900000000004E-287</c:v>
                </c:pt>
                <c:pt idx="474" formatCode="0.00E+00">
                  <c:v>-3.77833E-287</c:v>
                </c:pt>
                <c:pt idx="475" formatCode="0.00E+00">
                  <c:v>1.00876E-286</c:v>
                </c:pt>
                <c:pt idx="476" formatCode="0.00E+00">
                  <c:v>1.77116E-286</c:v>
                </c:pt>
                <c:pt idx="477" formatCode="0.00E+00">
                  <c:v>-7.6544200000000004E-287</c:v>
                </c:pt>
                <c:pt idx="478" formatCode="0.00E+00">
                  <c:v>-7.37096E-286</c:v>
                </c:pt>
                <c:pt idx="479" formatCode="0.00E+00">
                  <c:v>-1.2973099999999999E-285</c:v>
                </c:pt>
                <c:pt idx="480" formatCode="0.00E+00">
                  <c:v>-7.3470399999999996E-286</c:v>
                </c:pt>
                <c:pt idx="481" formatCode="0.00E+00">
                  <c:v>1.46732E-285</c:v>
                </c:pt>
                <c:pt idx="482" formatCode="0.00E+00">
                  <c:v>3.6202599999999999E-285</c:v>
                </c:pt>
                <c:pt idx="483" formatCode="0.00E+00">
                  <c:v>1.72875E-285</c:v>
                </c:pt>
                <c:pt idx="484" formatCode="0.00E+00">
                  <c:v>-6.69364E-285</c:v>
                </c:pt>
                <c:pt idx="485" formatCode="0.00E+00">
                  <c:v>-1.6751299999999999E-284</c:v>
                </c:pt>
                <c:pt idx="486" formatCode="0.00E+00">
                  <c:v>-1.52097E-284</c:v>
                </c:pt>
                <c:pt idx="487" formatCode="0.00E+00">
                  <c:v>9.0148599999999998E-285</c:v>
                </c:pt>
                <c:pt idx="488" formatCode="0.00E+00">
                  <c:v>4.1943100000000001E-284</c:v>
                </c:pt>
                <c:pt idx="489" formatCode="0.00E+00">
                  <c:v>3.3954700000000001E-284</c:v>
                </c:pt>
                <c:pt idx="490" formatCode="0.00E+00">
                  <c:v>-5.8738400000000005E-284</c:v>
                </c:pt>
                <c:pt idx="491" formatCode="0.00E+00">
                  <c:v>-1.9987799999999999E-283</c:v>
                </c:pt>
                <c:pt idx="492" formatCode="0.00E+00">
                  <c:v>-2.3947799999999998E-283</c:v>
                </c:pt>
                <c:pt idx="493" formatCode="0.00E+00">
                  <c:v>-7.6741399999999995E-286</c:v>
                </c:pt>
                <c:pt idx="494" formatCode="0.00E+00">
                  <c:v>4.4716699999999999E-283</c:v>
                </c:pt>
                <c:pt idx="495" formatCode="0.00E+00">
                  <c:v>5.3826999999999998E-283</c:v>
                </c:pt>
                <c:pt idx="496" formatCode="0.00E+00">
                  <c:v>-4.6059400000000001E-283</c:v>
                </c:pt>
                <c:pt idx="497" formatCode="0.00E+00">
                  <c:v>-2.4264699999999998E-282</c:v>
                </c:pt>
                <c:pt idx="498" formatCode="0.00E+00">
                  <c:v>-3.3739399999999999E-282</c:v>
                </c:pt>
                <c:pt idx="499" formatCode="0.00E+00">
                  <c:v>-2.7734699999999999E-283</c:v>
                </c:pt>
                <c:pt idx="500" formatCode="0.00E+00">
                  <c:v>7.1518599999999997E-282</c:v>
                </c:pt>
                <c:pt idx="501" formatCode="0.00E+00">
                  <c:v>1.2090499999999999E-281</c:v>
                </c:pt>
                <c:pt idx="502" formatCode="0.00E+00">
                  <c:v>2.6940699999999999E-282</c:v>
                </c:pt>
                <c:pt idx="503" formatCode="0.00E+00">
                  <c:v>-2.43534E-281</c:v>
                </c:pt>
                <c:pt idx="504" formatCode="0.00E+00">
                  <c:v>-4.87006E-281</c:v>
                </c:pt>
                <c:pt idx="505" formatCode="0.00E+00">
                  <c:v>-3.02385E-281</c:v>
                </c:pt>
                <c:pt idx="506" formatCode="0.00E+00">
                  <c:v>5.1219100000000002E-281</c:v>
                </c:pt>
                <c:pt idx="507" formatCode="0.00E+00">
                  <c:v>1.35715E-280</c:v>
                </c:pt>
                <c:pt idx="508" formatCode="0.00E+00">
                  <c:v>8.1424800000000004E-281</c:v>
                </c:pt>
                <c:pt idx="509" formatCode="0.00E+00">
                  <c:v>-2.0814000000000001E-280</c:v>
                </c:pt>
                <c:pt idx="510" formatCode="0.00E+00">
                  <c:v>-5.38295E-280</c:v>
                </c:pt>
                <c:pt idx="511" formatCode="0.00E+00">
                  <c:v>-3.6001200000000001E-280</c:v>
                </c:pt>
                <c:pt idx="512" formatCode="0.00E+00">
                  <c:v>7.4029500000000003E-280</c:v>
                </c:pt>
                <c:pt idx="513" formatCode="0.00E+00">
                  <c:v>2.18377E-279</c:v>
                </c:pt>
                <c:pt idx="514" formatCode="0.00E+00">
                  <c:v>2.05814E-279</c:v>
                </c:pt>
                <c:pt idx="515" formatCode="0.00E+00">
                  <c:v>-1.38042E-279</c:v>
                </c:pt>
                <c:pt idx="516" formatCode="0.00E+00">
                  <c:v>-6.6734800000000003E-279</c:v>
                </c:pt>
                <c:pt idx="517" formatCode="0.00E+00">
                  <c:v>-6.9790299999999999E-279</c:v>
                </c:pt>
                <c:pt idx="518" formatCode="0.00E+00">
                  <c:v>6.0306E-279</c:v>
                </c:pt>
                <c:pt idx="519" formatCode="0.00E+00">
                  <c:v>2.93946E-278</c:v>
                </c:pt>
                <c:pt idx="520" formatCode="0.00E+00">
                  <c:v>3.9042100000000002E-278</c:v>
                </c:pt>
                <c:pt idx="521" formatCode="0.00E+00">
                  <c:v>3.05941E-279</c:v>
                </c:pt>
                <c:pt idx="522" formatCode="0.00E+00">
                  <c:v>-7.49723E-278</c:v>
                </c:pt>
                <c:pt idx="523" formatCode="0.00E+00">
                  <c:v>-1.1531100000000001E-277</c:v>
                </c:pt>
                <c:pt idx="524" formatCode="0.00E+00">
                  <c:v>-1.78889E-279</c:v>
                </c:pt>
                <c:pt idx="525" formatCode="0.00E+00">
                  <c:v>2.7430199999999999E-277</c:v>
                </c:pt>
                <c:pt idx="526" formatCode="0.00E+00">
                  <c:v>4.5122999999999999E-277</c:v>
                </c:pt>
                <c:pt idx="527" formatCode="0.00E+00">
                  <c:v>8.0860999999999998E-278</c:v>
                </c:pt>
                <c:pt idx="528" formatCode="0.00E+00">
                  <c:v>-9.6068400000000002E-277</c:v>
                </c:pt>
                <c:pt idx="529" formatCode="0.00E+00">
                  <c:v>-1.8569899999999999E-276</c:v>
                </c:pt>
                <c:pt idx="530" formatCode="0.00E+00">
                  <c:v>-9.5352999999999991E-277</c:v>
                </c:pt>
                <c:pt idx="531" formatCode="0.00E+00">
                  <c:v>2.5449999999999998E-276</c:v>
                </c:pt>
                <c:pt idx="532" formatCode="0.00E+00">
                  <c:v>6.3260799999999998E-276</c:v>
                </c:pt>
                <c:pt idx="533" formatCode="0.00E+00">
                  <c:v>5.0960799999999997E-276</c:v>
                </c:pt>
                <c:pt idx="534" formatCode="0.00E+00">
                  <c:v>-4.6747500000000003E-276</c:v>
                </c:pt>
                <c:pt idx="535" formatCode="0.00E+00">
                  <c:v>-1.5631599999999999E-275</c:v>
                </c:pt>
                <c:pt idx="536" formatCode="0.00E+00">
                  <c:v>-5.4194099999999997E-276</c:v>
                </c:pt>
                <c:pt idx="537" formatCode="0.00E+00">
                  <c:v>4.4431599999999999E-275</c:v>
                </c:pt>
                <c:pt idx="538" formatCode="0.00E+00">
                  <c:v>1.1112200000000001E-274</c:v>
                </c:pt>
                <c:pt idx="539" formatCode="0.00E+00">
                  <c:v>1.20449E-274</c:v>
                </c:pt>
                <c:pt idx="540" formatCode="0.00E+00">
                  <c:v>1.8504400000000001E-276</c:v>
                </c:pt>
                <c:pt idx="541" formatCode="0.00E+00">
                  <c:v>-1.93666E-274</c:v>
                </c:pt>
                <c:pt idx="542" formatCode="0.00E+00">
                  <c:v>-2.4440699999999999E-274</c:v>
                </c:pt>
                <c:pt idx="543" formatCode="0.00E+00">
                  <c:v>7.9942100000000001E-275</c:v>
                </c:pt>
                <c:pt idx="544" formatCode="0.00E+00">
                  <c:v>6.6789199999999998E-274</c:v>
                </c:pt>
                <c:pt idx="545" formatCode="0.00E+00">
                  <c:v>7.1340300000000005E-274</c:v>
                </c:pt>
                <c:pt idx="546" formatCode="0.00E+00">
                  <c:v>-8.6152600000000004E-274</c:v>
                </c:pt>
                <c:pt idx="547" formatCode="0.00E+00">
                  <c:v>-3.8749200000000004E-273</c:v>
                </c:pt>
                <c:pt idx="548" formatCode="0.00E+00">
                  <c:v>-5.4233300000000003E-273</c:v>
                </c:pt>
                <c:pt idx="549" formatCode="0.00E+00">
                  <c:v>-1.2949199999999999E-273</c:v>
                </c:pt>
                <c:pt idx="550" formatCode="0.00E+00">
                  <c:v>8.7556699999999994E-273</c:v>
                </c:pt>
                <c:pt idx="551" formatCode="0.00E+00">
                  <c:v>1.6347799999999999E-272</c:v>
                </c:pt>
                <c:pt idx="552" formatCode="0.00E+00">
                  <c:v>7.3480600000000003E-273</c:v>
                </c:pt>
                <c:pt idx="553" formatCode="0.00E+00">
                  <c:v>-2.30169E-272</c:v>
                </c:pt>
                <c:pt idx="554" formatCode="0.00E+00">
                  <c:v>-4.6795199999999998E-272</c:v>
                </c:pt>
                <c:pt idx="555" formatCode="0.00E+00">
                  <c:v>-6.6324499999999996E-273</c:v>
                </c:pt>
                <c:pt idx="556" formatCode="0.00E+00">
                  <c:v>1.2456E-271</c:v>
                </c:pt>
                <c:pt idx="557" formatCode="0.00E+00">
                  <c:v>2.6121700000000002E-271</c:v>
                </c:pt>
                <c:pt idx="558" formatCode="0.00E+00">
                  <c:v>2.2055099999999999E-271</c:v>
                </c:pt>
                <c:pt idx="559" formatCode="0.00E+00">
                  <c:v>-1.0061099999999999E-271</c:v>
                </c:pt>
                <c:pt idx="560" formatCode="0.00E+00">
                  <c:v>-4.6687100000000003E-271</c:v>
                </c:pt>
                <c:pt idx="561" formatCode="0.00E+00">
                  <c:v>-2.0756700000000001E-271</c:v>
                </c:pt>
                <c:pt idx="562" formatCode="0.00E+00">
                  <c:v>1.22563E-270</c:v>
                </c:pt>
                <c:pt idx="563" formatCode="0.00E+00">
                  <c:v>3.1492E-270</c:v>
                </c:pt>
                <c:pt idx="564" formatCode="0.00E+00">
                  <c:v>3.2056200000000002E-270</c:v>
                </c:pt>
                <c:pt idx="565" formatCode="0.00E+00">
                  <c:v>-8.8029099999999998E-271</c:v>
                </c:pt>
                <c:pt idx="566" formatCode="0.00E+00">
                  <c:v>-7.3671699999999998E-270</c:v>
                </c:pt>
                <c:pt idx="567" formatCode="0.00E+00">
                  <c:v>-8.0573099999999992E-270</c:v>
                </c:pt>
                <c:pt idx="568" formatCode="0.00E+00">
                  <c:v>6.7574100000000001E-270</c:v>
                </c:pt>
                <c:pt idx="569" formatCode="0.00E+00">
                  <c:v>3.35717E-269</c:v>
                </c:pt>
                <c:pt idx="570" formatCode="0.00E+00">
                  <c:v>4.6897399999999998E-269</c:v>
                </c:pt>
                <c:pt idx="571" formatCode="0.00E+00">
                  <c:v>1.6296200000000001E-269</c:v>
                </c:pt>
                <c:pt idx="572" formatCode="0.00E+00">
                  <c:v>-5.3606100000000002E-269</c:v>
                </c:pt>
                <c:pt idx="573" formatCode="0.00E+00">
                  <c:v>-7.7682299999999995E-269</c:v>
                </c:pt>
                <c:pt idx="574" formatCode="0.00E+00">
                  <c:v>8.7246400000000005E-269</c:v>
                </c:pt>
                <c:pt idx="575" formatCode="0.00E+00">
                  <c:v>4.6324800000000002E-268</c:v>
                </c:pt>
                <c:pt idx="576" formatCode="0.00E+00">
                  <c:v>7.4515899999999998E-268</c:v>
                </c:pt>
                <c:pt idx="577" formatCode="0.00E+00">
                  <c:v>4.1373800000000002E-268</c:v>
                </c:pt>
                <c:pt idx="578" formatCode="0.00E+00">
                  <c:v>-6.8220999999999996E-268</c:v>
                </c:pt>
                <c:pt idx="579" formatCode="0.00E+00">
                  <c:v>-1.5511700000000001E-267</c:v>
                </c:pt>
                <c:pt idx="580" formatCode="0.00E+00">
                  <c:v>-1.77233E-268</c:v>
                </c:pt>
                <c:pt idx="581" formatCode="0.00E+00">
                  <c:v>4.3612799999999997E-267</c:v>
                </c:pt>
                <c:pt idx="582" formatCode="0.00E+00">
                  <c:v>9.0332399999999995E-267</c:v>
                </c:pt>
                <c:pt idx="583" formatCode="0.00E+00">
                  <c:v>6.8148600000000002E-267</c:v>
                </c:pt>
                <c:pt idx="584" formatCode="0.00E+00">
                  <c:v>-7.3274699999999996E-267</c:v>
                </c:pt>
                <c:pt idx="585" formatCode="0.00E+00">
                  <c:v>-2.3876499999999999E-266</c:v>
                </c:pt>
                <c:pt idx="586" formatCode="0.00E+00">
                  <c:v>-1.5587999999999998E-266</c:v>
                </c:pt>
                <c:pt idx="587" formatCode="0.00E+00">
                  <c:v>3.8725299999999997E-266</c:v>
                </c:pt>
                <c:pt idx="588" formatCode="0.00E+00">
                  <c:v>1.1152200000000001E-265</c:v>
                </c:pt>
                <c:pt idx="589" formatCode="0.00E+00">
                  <c:v>1.05941E-265</c:v>
                </c:pt>
                <c:pt idx="590" formatCode="0.00E+00">
                  <c:v>-7.3234899999999999E-266</c:v>
                </c:pt>
                <c:pt idx="591" formatCode="0.00E+00">
                  <c:v>-3.5469999999999999E-265</c:v>
                </c:pt>
                <c:pt idx="592" formatCode="0.00E+00">
                  <c:v>-3.9098799999999999E-265</c:v>
                </c:pt>
                <c:pt idx="593" formatCode="0.00E+00">
                  <c:v>2.1915799999999999E-265</c:v>
                </c:pt>
                <c:pt idx="594" formatCode="0.00E+00">
                  <c:v>1.30851E-264</c:v>
                </c:pt>
                <c:pt idx="595" formatCode="0.00E+00">
                  <c:v>1.62071E-264</c:v>
                </c:pt>
                <c:pt idx="596" formatCode="0.00E+00">
                  <c:v>-4.5815E-265</c:v>
                </c:pt>
                <c:pt idx="597" formatCode="0.00E+00">
                  <c:v>-4.6667299999999998E-264</c:v>
                </c:pt>
                <c:pt idx="598" formatCode="0.00E+00">
                  <c:v>-6.7825900000000001E-264</c:v>
                </c:pt>
                <c:pt idx="599" formatCode="0.00E+00">
                  <c:v>-4.3846799999999997E-265</c:v>
                </c:pt>
                <c:pt idx="600" formatCode="0.00E+00">
                  <c:v>1.49666E-263</c:v>
                </c:pt>
                <c:pt idx="601" formatCode="0.00E+00">
                  <c:v>2.5817299999999999E-263</c:v>
                </c:pt>
                <c:pt idx="602" formatCode="0.00E+00">
                  <c:v>7.8998599999999998E-264</c:v>
                </c:pt>
                <c:pt idx="603" formatCode="0.00E+00">
                  <c:v>-4.6889199999999998E-263</c:v>
                </c:pt>
                <c:pt idx="604" formatCode="0.00E+00">
                  <c:v>-9.4710399999999993E-263</c:v>
                </c:pt>
                <c:pt idx="605" formatCode="0.00E+00">
                  <c:v>-5.2266300000000002E-263</c:v>
                </c:pt>
                <c:pt idx="606" formatCode="0.00E+00">
                  <c:v>1.174E-262</c:v>
                </c:pt>
                <c:pt idx="607" formatCode="0.00E+00">
                  <c:v>2.81606E-262</c:v>
                </c:pt>
                <c:pt idx="608" formatCode="0.00E+00">
                  <c:v>1.4603400000000001E-262</c:v>
                </c:pt>
                <c:pt idx="609" formatCode="0.00E+00">
                  <c:v>-4.5892700000000001E-262</c:v>
                </c:pt>
                <c:pt idx="610" formatCode="0.00E+00">
                  <c:v>-1.1467999999999999E-261</c:v>
                </c:pt>
                <c:pt idx="611" formatCode="0.00E+00">
                  <c:v>-8.47721E-262</c:v>
                </c:pt>
                <c:pt idx="612" formatCode="0.00E+00">
                  <c:v>1.2968400000000001E-261</c:v>
                </c:pt>
                <c:pt idx="613" formatCode="0.00E+00">
                  <c:v>4.2027500000000003E-261</c:v>
                </c:pt>
                <c:pt idx="614" formatCode="0.00E+00">
                  <c:v>4.0051700000000001E-261</c:v>
                </c:pt>
                <c:pt idx="615" formatCode="0.00E+00">
                  <c:v>-3.2049599999999999E-261</c:v>
                </c:pt>
                <c:pt idx="616" formatCode="0.00E+00">
                  <c:v>-1.47227E-260</c:v>
                </c:pt>
                <c:pt idx="617" formatCode="0.00E+00">
                  <c:v>-1.8058899999999999E-260</c:v>
                </c:pt>
                <c:pt idx="618" formatCode="0.00E+00">
                  <c:v>4.36608E-262</c:v>
                </c:pt>
                <c:pt idx="619" formatCode="0.00E+00">
                  <c:v>3.5020500000000003E-260</c:v>
                </c:pt>
                <c:pt idx="620" formatCode="0.00E+00">
                  <c:v>4.5336500000000002E-260</c:v>
                </c:pt>
                <c:pt idx="621" formatCode="0.00E+00">
                  <c:v>-1.9280999999999999E-260</c:v>
                </c:pt>
                <c:pt idx="622" formatCode="0.00E+00">
                  <c:v>-1.5021E-259</c:v>
                </c:pt>
                <c:pt idx="623" formatCode="0.00E+00">
                  <c:v>-2.1139800000000001E-259</c:v>
                </c:pt>
                <c:pt idx="624" formatCode="0.00E+00">
                  <c:v>-7.5075799999999997E-261</c:v>
                </c:pt>
                <c:pt idx="625" formatCode="0.00E+00">
                  <c:v>4.6973999999999999E-259</c:v>
                </c:pt>
                <c:pt idx="626" formatCode="0.00E+00">
                  <c:v>7.8852800000000005E-259</c:v>
                </c:pt>
                <c:pt idx="627" formatCode="0.00E+00">
                  <c:v>1.91807E-259</c:v>
                </c:pt>
                <c:pt idx="628" formatCode="0.00E+00">
                  <c:v>-1.5520399999999999E-258</c:v>
                </c:pt>
                <c:pt idx="629" formatCode="0.00E+00">
                  <c:v>-3.07784E-258</c:v>
                </c:pt>
                <c:pt idx="630" formatCode="0.00E+00">
                  <c:v>-1.6373799999999999E-258</c:v>
                </c:pt>
                <c:pt idx="631" formatCode="0.00E+00">
                  <c:v>4.1311500000000001E-258</c:v>
                </c:pt>
                <c:pt idx="632" formatCode="0.00E+00">
                  <c:v>1.0205600000000001E-257</c:v>
                </c:pt>
                <c:pt idx="633" formatCode="0.00E+00">
                  <c:v>6.8214800000000002E-258</c:v>
                </c:pt>
                <c:pt idx="634" formatCode="0.00E+00">
                  <c:v>-1.2858600000000001E-257</c:v>
                </c:pt>
                <c:pt idx="635" formatCode="0.00E+00">
                  <c:v>-3.69121E-257</c:v>
                </c:pt>
                <c:pt idx="636" formatCode="0.00E+00">
                  <c:v>-3.2521599999999999E-257</c:v>
                </c:pt>
                <c:pt idx="637" formatCode="0.00E+00">
                  <c:v>2.5677400000000002E-257</c:v>
                </c:pt>
                <c:pt idx="638" formatCode="0.00E+00">
                  <c:v>1.04127E-256</c:v>
                </c:pt>
                <c:pt idx="639" formatCode="0.00E+00">
                  <c:v>8.5306400000000004E-257</c:v>
                </c:pt>
                <c:pt idx="640" formatCode="0.00E+00">
                  <c:v>-1.4804999999999999E-256</c:v>
                </c:pt>
                <c:pt idx="641" formatCode="0.00E+00">
                  <c:v>-5.0094300000000001E-256</c:v>
                </c:pt>
                <c:pt idx="642" formatCode="0.00E+00">
                  <c:v>-5.2025999999999997E-256</c:v>
                </c:pt>
                <c:pt idx="643" formatCode="0.00E+00">
                  <c:v>2.9768300000000002E-256</c:v>
                </c:pt>
                <c:pt idx="644" formatCode="0.00E+00">
                  <c:v>1.7178499999999999E-255</c:v>
                </c:pt>
                <c:pt idx="645" formatCode="0.00E+00">
                  <c:v>2.2604999999999999E-255</c:v>
                </c:pt>
                <c:pt idx="646" formatCode="0.00E+00">
                  <c:v>1.9283899999999999E-256</c:v>
                </c:pt>
                <c:pt idx="647" formatCode="0.00E+00">
                  <c:v>-4.0653599999999999E-255</c:v>
                </c:pt>
                <c:pt idx="648" formatCode="0.00E+00">
                  <c:v>-5.3897500000000005E-255</c:v>
                </c:pt>
                <c:pt idx="649" formatCode="0.00E+00">
                  <c:v>3.8247699999999998E-255</c:v>
                </c:pt>
                <c:pt idx="650" formatCode="0.00E+00">
                  <c:v>2.3939600000000001E-254</c:v>
                </c:pt>
                <c:pt idx="651" formatCode="0.00E+00">
                  <c:v>3.8258600000000003E-254</c:v>
                </c:pt>
                <c:pt idx="652" formatCode="0.00E+00">
                  <c:v>1.7860099999999998E-254</c:v>
                </c:pt>
                <c:pt idx="653" formatCode="0.00E+00">
                  <c:v>-4.6523399999999999E-254</c:v>
                </c:pt>
                <c:pt idx="654" formatCode="0.00E+00">
                  <c:v>-9.8915199999999994E-254</c:v>
                </c:pt>
                <c:pt idx="655" formatCode="0.00E+00">
                  <c:v>-2.9151199999999999E-254</c:v>
                </c:pt>
                <c:pt idx="656" formatCode="0.00E+00">
                  <c:v>2.1128399999999999E-253</c:v>
                </c:pt>
                <c:pt idx="657" formatCode="0.00E+00">
                  <c:v>4.4878099999999998E-253</c:v>
                </c:pt>
                <c:pt idx="658" formatCode="0.00E+00">
                  <c:v>2.9462500000000001E-253</c:v>
                </c:pt>
                <c:pt idx="659" formatCode="0.00E+00">
                  <c:v>-4.9776700000000001E-253</c:v>
                </c:pt>
                <c:pt idx="660" formatCode="0.00E+00">
                  <c:v>-1.4287499999999999E-252</c:v>
                </c:pt>
                <c:pt idx="661" formatCode="0.00E+00">
                  <c:v>-1.1308100000000001E-252</c:v>
                </c:pt>
                <c:pt idx="662" formatCode="0.00E+00">
                  <c:v>1.51723E-252</c:v>
                </c:pt>
                <c:pt idx="663" formatCode="0.00E+00">
                  <c:v>5.0979699999999999E-252</c:v>
                </c:pt>
                <c:pt idx="664" formatCode="0.00E+00">
                  <c:v>4.6862700000000002E-252</c:v>
                </c:pt>
                <c:pt idx="665" formatCode="0.00E+00">
                  <c:v>-4.4528599999999999E-252</c:v>
                </c:pt>
                <c:pt idx="666" formatCode="0.00E+00">
                  <c:v>-1.8660700000000001E-251</c:v>
                </c:pt>
                <c:pt idx="667" formatCode="0.00E+00">
                  <c:v>-2.2089399999999999E-251</c:v>
                </c:pt>
                <c:pt idx="668" formatCode="0.00E+00">
                  <c:v>1.9617799999999999E-252</c:v>
                </c:pt>
                <c:pt idx="669" formatCode="0.00E+00">
                  <c:v>4.5438100000000002E-251</c:v>
                </c:pt>
                <c:pt idx="670" formatCode="0.00E+00">
                  <c:v>5.1677200000000001E-251</c:v>
                </c:pt>
                <c:pt idx="671" formatCode="0.00E+00">
                  <c:v>-5.56222E-251</c:v>
                </c:pt>
                <c:pt idx="672" formatCode="0.00E+00">
                  <c:v>-2.6458200000000001E-250</c:v>
                </c:pt>
                <c:pt idx="673" formatCode="0.00E+00">
                  <c:v>-3.68834E-250</c:v>
                </c:pt>
                <c:pt idx="674" formatCode="0.00E+00">
                  <c:v>-7.1238699999999996E-251</c:v>
                </c:pt>
                <c:pt idx="675" formatCode="0.00E+00">
                  <c:v>6.4294699999999996E-250</c:v>
                </c:pt>
                <c:pt idx="676" formatCode="0.00E+00">
                  <c:v>1.11772E-249</c:v>
                </c:pt>
                <c:pt idx="677" formatCode="0.00E+00">
                  <c:v>2.1391600000000001E-250</c:v>
                </c:pt>
                <c:pt idx="678" formatCode="0.00E+00">
                  <c:v>-2.4108099999999998E-249</c:v>
                </c:pt>
                <c:pt idx="679" formatCode="0.00E+00">
                  <c:v>-4.6893600000000005E-249</c:v>
                </c:pt>
                <c:pt idx="680" formatCode="0.00E+00">
                  <c:v>-2.4397700000000002E-249</c:v>
                </c:pt>
                <c:pt idx="681" formatCode="0.00E+00">
                  <c:v>6.3882699999999999E-249</c:v>
                </c:pt>
                <c:pt idx="682" formatCode="0.00E+00">
                  <c:v>1.56686E-248</c:v>
                </c:pt>
                <c:pt idx="683" formatCode="0.00E+00">
                  <c:v>1.1123E-248</c:v>
                </c:pt>
                <c:pt idx="684" formatCode="0.00E+00">
                  <c:v>-1.69576E-248</c:v>
                </c:pt>
                <c:pt idx="685" formatCode="0.00E+00">
                  <c:v>-4.9840499999999996E-248</c:v>
                </c:pt>
                <c:pt idx="686" formatCode="0.00E+00">
                  <c:v>-3.4092800000000001E-248</c:v>
                </c:pt>
                <c:pt idx="687" formatCode="0.00E+00">
                  <c:v>7.2979700000000001E-248</c:v>
                </c:pt>
                <c:pt idx="688" formatCode="0.00E+00">
                  <c:v>2.13967E-247</c:v>
                </c:pt>
                <c:pt idx="689" formatCode="0.00E+00">
                  <c:v>1.8307100000000001E-247</c:v>
                </c:pt>
                <c:pt idx="690" formatCode="0.00E+00">
                  <c:v>-2.09939E-247</c:v>
                </c:pt>
                <c:pt idx="691" formatCode="0.00E+00">
                  <c:v>-7.9733299999999997E-247</c:v>
                </c:pt>
                <c:pt idx="692" formatCode="0.00E+00">
                  <c:v>-8.7452499999999996E-247</c:v>
                </c:pt>
                <c:pt idx="693" formatCode="0.00E+00">
                  <c:v>3.1013099999999998E-247</c:v>
                </c:pt>
                <c:pt idx="694" formatCode="0.00E+00">
                  <c:v>2.39639E-246</c:v>
                </c:pt>
                <c:pt idx="695" formatCode="0.00E+00">
                  <c:v>2.9995499999999998E-246</c:v>
                </c:pt>
                <c:pt idx="696" formatCode="0.00E+00">
                  <c:v>-1.1762099999999999E-246</c:v>
                </c:pt>
                <c:pt idx="697" formatCode="0.00E+00">
                  <c:v>-9.8481100000000006E-246</c:v>
                </c:pt>
                <c:pt idx="698" formatCode="0.00E+00">
                  <c:v>-1.4948E-245</c:v>
                </c:pt>
                <c:pt idx="699" formatCode="0.00E+00">
                  <c:v>-4.1467300000000001E-246</c:v>
                </c:pt>
                <c:pt idx="700" formatCode="0.00E+00">
                  <c:v>2.4140799999999999E-245</c:v>
                </c:pt>
                <c:pt idx="701" formatCode="0.00E+00">
                  <c:v>4.4456400000000004E-245</c:v>
                </c:pt>
                <c:pt idx="702" formatCode="0.00E+00">
                  <c:v>1.10907E-245</c:v>
                </c:pt>
                <c:pt idx="703" formatCode="0.00E+00">
                  <c:v>-9.1921899999999998E-245</c:v>
                </c:pt>
                <c:pt idx="704" formatCode="0.00E+00">
                  <c:v>-1.79437E-244</c:v>
                </c:pt>
                <c:pt idx="705" formatCode="0.00E+00">
                  <c:v>-7.9977499999999999E-245</c:v>
                </c:pt>
                <c:pt idx="706" formatCode="0.00E+00">
                  <c:v>2.8803800000000001E-244</c:v>
                </c:pt>
                <c:pt idx="707" formatCode="0.00E+00">
                  <c:v>6.58992E-244</c:v>
                </c:pt>
                <c:pt idx="708" formatCode="0.00E+00">
                  <c:v>4.4069400000000003E-244</c:v>
                </c:pt>
                <c:pt idx="709" formatCode="0.00E+00">
                  <c:v>-7.3003600000000006E-244</c:v>
                </c:pt>
                <c:pt idx="710" formatCode="0.00E+00">
                  <c:v>-2.0739800000000001E-243</c:v>
                </c:pt>
                <c:pt idx="711" formatCode="0.00E+00">
                  <c:v>-1.4256100000000001E-243</c:v>
                </c:pt>
                <c:pt idx="712" formatCode="0.00E+00">
                  <c:v>2.9601E-243</c:v>
                </c:pt>
                <c:pt idx="713" formatCode="0.00E+00">
                  <c:v>8.67032E-243</c:v>
                </c:pt>
                <c:pt idx="714" formatCode="0.00E+00">
                  <c:v>7.3227000000000002E-243</c:v>
                </c:pt>
                <c:pt idx="715" formatCode="0.00E+00">
                  <c:v>-8.7762100000000004E-243</c:v>
                </c:pt>
                <c:pt idx="716" formatCode="0.00E+00">
                  <c:v>-3.30809E-242</c:v>
                </c:pt>
                <c:pt idx="717" formatCode="0.00E+00">
                  <c:v>-3.6493100000000001E-242</c:v>
                </c:pt>
                <c:pt idx="718" formatCode="0.00E+00">
                  <c:v>1.4840899999999999E-242</c:v>
                </c:pt>
                <c:pt idx="719" formatCode="0.00E+00">
                  <c:v>1.07788E-241</c:v>
                </c:pt>
                <c:pt idx="720" formatCode="0.00E+00">
                  <c:v>1.4117699999999999E-241</c:v>
                </c:pt>
                <c:pt idx="721" formatCode="0.00E+00">
                  <c:v>-1.2280399999999999E-242</c:v>
                </c:pt>
                <c:pt idx="722" formatCode="0.00E+00">
                  <c:v>-3.3234499999999999E-241</c:v>
                </c:pt>
                <c:pt idx="723" formatCode="0.00E+00">
                  <c:v>-4.9393999999999998E-241</c:v>
                </c:pt>
                <c:pt idx="724" formatCode="0.00E+00">
                  <c:v>3.30103E-243</c:v>
                </c:pt>
                <c:pt idx="725" formatCode="0.00E+00">
                  <c:v>1.2172000000000001E-240</c:v>
                </c:pt>
                <c:pt idx="726" formatCode="0.00E+00">
                  <c:v>2.02373E-240</c:v>
                </c:pt>
                <c:pt idx="727" formatCode="0.00E+00">
                  <c:v>3.8809999999999998E-241</c:v>
                </c:pt>
                <c:pt idx="728" formatCode="0.00E+00">
                  <c:v>-4.3447299999999998E-240</c:v>
                </c:pt>
                <c:pt idx="729" formatCode="0.00E+00">
                  <c:v>-8.6929099999999996E-240</c:v>
                </c:pt>
                <c:pt idx="730" formatCode="0.00E+00">
                  <c:v>-5.6605400000000003E-240</c:v>
                </c:pt>
                <c:pt idx="731" formatCode="0.00E+00">
                  <c:v>8.2986900000000003E-240</c:v>
                </c:pt>
                <c:pt idx="732" formatCode="0.00E+00">
                  <c:v>2.33113E-239</c:v>
                </c:pt>
                <c:pt idx="733" formatCode="0.00E+00">
                  <c:v>1.57231E-239</c:v>
                </c:pt>
                <c:pt idx="734" formatCode="0.00E+00">
                  <c:v>-3.0219600000000001E-239</c:v>
                </c:pt>
                <c:pt idx="735" formatCode="0.00E+00">
                  <c:v>-8.6408099999999992E-239</c:v>
                </c:pt>
                <c:pt idx="736" formatCode="0.00E+00">
                  <c:v>-6.9122599999999996E-239</c:v>
                </c:pt>
                <c:pt idx="737" formatCode="0.00E+00">
                  <c:v>9.5281000000000004E-239</c:v>
                </c:pt>
                <c:pt idx="738" formatCode="0.00E+00">
                  <c:v>3.2324299999999999E-238</c:v>
                </c:pt>
                <c:pt idx="739" formatCode="0.00E+00">
                  <c:v>3.1351199999999999E-238</c:v>
                </c:pt>
                <c:pt idx="740" formatCode="0.00E+00">
                  <c:v>-2.2375500000000001E-238</c:v>
                </c:pt>
                <c:pt idx="741" formatCode="0.00E+00">
                  <c:v>-1.0667E-237</c:v>
                </c:pt>
                <c:pt idx="742" formatCode="0.00E+00">
                  <c:v>-1.21694E-237</c:v>
                </c:pt>
                <c:pt idx="743" formatCode="0.00E+00">
                  <c:v>4.18516E-238</c:v>
                </c:pt>
                <c:pt idx="744" formatCode="0.00E+00">
                  <c:v>3.3811200000000001E-237</c:v>
                </c:pt>
                <c:pt idx="745" formatCode="0.00E+00">
                  <c:v>4.1884299999999999E-237</c:v>
                </c:pt>
                <c:pt idx="746" formatCode="0.00E+00">
                  <c:v>-1.97461E-237</c:v>
                </c:pt>
                <c:pt idx="747" formatCode="0.00E+00">
                  <c:v>-1.4682800000000001E-236</c:v>
                </c:pt>
                <c:pt idx="748" formatCode="0.00E+00">
                  <c:v>-2.32644E-236</c:v>
                </c:pt>
                <c:pt idx="749" formatCode="0.00E+00">
                  <c:v>-1.2101399999999999E-236</c:v>
                </c:pt>
                <c:pt idx="750" formatCode="0.00E+00">
                  <c:v>2.08443E-236</c:v>
                </c:pt>
                <c:pt idx="751" formatCode="0.00E+00">
                  <c:v>4.27294E-236</c:v>
                </c:pt>
                <c:pt idx="752" formatCode="0.00E+00">
                  <c:v>-4.3733999999999998E-237</c:v>
                </c:pt>
                <c:pt idx="753" formatCode="0.00E+00">
                  <c:v>-1.38383E-235</c:v>
                </c:pt>
                <c:pt idx="754" formatCode="0.00E+00">
                  <c:v>-2.5003900000000001E-235</c:v>
                </c:pt>
                <c:pt idx="755" formatCode="0.00E+00">
                  <c:v>-1.1604700000000001E-235</c:v>
                </c:pt>
                <c:pt idx="756" formatCode="0.00E+00">
                  <c:v>3.7037299999999997E-235</c:v>
                </c:pt>
                <c:pt idx="757" formatCode="0.00E+00">
                  <c:v>8.7364299999999998E-235</c:v>
                </c:pt>
                <c:pt idx="758" formatCode="0.00E+00">
                  <c:v>5.8322699999999999E-235</c:v>
                </c:pt>
                <c:pt idx="759" formatCode="0.00E+00">
                  <c:v>-1.0675599999999999E-234</c:v>
                </c:pt>
                <c:pt idx="760" formatCode="0.00E+00">
                  <c:v>-3.0807800000000002E-234</c:v>
                </c:pt>
                <c:pt idx="761" formatCode="0.00E+00">
                  <c:v>-2.6350199999999999E-234</c:v>
                </c:pt>
                <c:pt idx="762" formatCode="0.00E+00">
                  <c:v>2.42739E-234</c:v>
                </c:pt>
                <c:pt idx="763" formatCode="0.00E+00">
                  <c:v>9.3633999999999999E-234</c:v>
                </c:pt>
                <c:pt idx="764" formatCode="0.00E+00">
                  <c:v>8.47884E-234</c:v>
                </c:pt>
                <c:pt idx="765" formatCode="0.00E+00">
                  <c:v>-1.00236E-233</c:v>
                </c:pt>
                <c:pt idx="766" formatCode="0.00E+00">
                  <c:v>-3.9172400000000001E-233</c:v>
                </c:pt>
                <c:pt idx="767" formatCode="0.00E+00">
                  <c:v>-4.6000499999999997E-233</c:v>
                </c:pt>
                <c:pt idx="768" formatCode="0.00E+00">
                  <c:v>6.2178199999999995E-234</c:v>
                </c:pt>
                <c:pt idx="769" formatCode="0.00E+00">
                  <c:v>1.02314E-232</c:v>
                </c:pt>
                <c:pt idx="770" formatCode="0.00E+00">
                  <c:v>1.29427E-232</c:v>
                </c:pt>
                <c:pt idx="771" formatCode="0.00E+00">
                  <c:v>-6.0004900000000004E-233</c:v>
                </c:pt>
                <c:pt idx="772" formatCode="0.00E+00">
                  <c:v>-4.4610199999999998E-232</c:v>
                </c:pt>
                <c:pt idx="773" formatCode="0.00E+00">
                  <c:v>-6.7709000000000002E-232</c:v>
                </c:pt>
                <c:pt idx="774" formatCode="0.00E+00">
                  <c:v>-2.3070300000000001E-232</c:v>
                </c:pt>
                <c:pt idx="775" formatCode="0.00E+00">
                  <c:v>9.5382300000000007E-232</c:v>
                </c:pt>
                <c:pt idx="776" formatCode="0.00E+00">
                  <c:v>1.6689199999999999E-231</c:v>
                </c:pt>
                <c:pt idx="777" formatCode="0.00E+00">
                  <c:v>-2.4134300000000002E-232</c:v>
                </c:pt>
                <c:pt idx="778" formatCode="0.00E+00">
                  <c:v>-5.39346E-231</c:v>
                </c:pt>
                <c:pt idx="779" formatCode="0.00E+00">
                  <c:v>-1.00106E-230</c:v>
                </c:pt>
                <c:pt idx="780" formatCode="0.00E+00">
                  <c:v>-6.6702499999999999E-231</c:v>
                </c:pt>
                <c:pt idx="781" formatCode="0.00E+00">
                  <c:v>8.28616E-231</c:v>
                </c:pt>
                <c:pt idx="782" formatCode="0.00E+00">
                  <c:v>2.31192E-230</c:v>
                </c:pt>
                <c:pt idx="783" formatCode="0.00E+00">
                  <c:v>1.0319300000000001E-230</c:v>
                </c:pt>
                <c:pt idx="784" formatCode="0.00E+00">
                  <c:v>-4.6748000000000004E-230</c:v>
                </c:pt>
                <c:pt idx="785" formatCode="0.00E+00">
                  <c:v>-1.1444199999999999E-229</c:v>
                </c:pt>
                <c:pt idx="786" formatCode="0.00E+00">
                  <c:v>-1.0387899999999999E-229</c:v>
                </c:pt>
                <c:pt idx="787" formatCode="0.00E+00">
                  <c:v>5.6219599999999998E-230</c:v>
                </c:pt>
                <c:pt idx="788" formatCode="0.00E+00">
                  <c:v>2.7249099999999998E-229</c:v>
                </c:pt>
                <c:pt idx="789" formatCode="0.00E+00">
                  <c:v>2.2620799999999999E-229</c:v>
                </c:pt>
                <c:pt idx="790" formatCode="0.00E+00">
                  <c:v>-3.6304100000000001E-229</c:v>
                </c:pt>
                <c:pt idx="791" formatCode="0.00E+00">
                  <c:v>-1.2507E-228</c:v>
                </c:pt>
                <c:pt idx="792" formatCode="0.00E+00">
                  <c:v>-1.43632E-228</c:v>
                </c:pt>
                <c:pt idx="793" formatCode="0.00E+00">
                  <c:v>2.752E-229</c:v>
                </c:pt>
                <c:pt idx="794" formatCode="0.00E+00">
                  <c:v>3.4406400000000001E-228</c:v>
                </c:pt>
                <c:pt idx="795" formatCode="0.00E+00">
                  <c:v>4.46032E-228</c:v>
                </c:pt>
                <c:pt idx="796" formatCode="0.00E+00">
                  <c:v>-1.3657900000000001E-228</c:v>
                </c:pt>
                <c:pt idx="797" formatCode="0.00E+00">
                  <c:v>-1.3411500000000001E-227</c:v>
                </c:pt>
                <c:pt idx="798" formatCode="0.00E+00">
                  <c:v>-1.85676E-227</c:v>
                </c:pt>
                <c:pt idx="799" formatCode="0.00E+00">
                  <c:v>3.5682800000000001E-228</c:v>
                </c:pt>
                <c:pt idx="800" formatCode="0.00E+00">
                  <c:v>5.4968400000000003E-227</c:v>
                </c:pt>
                <c:pt idx="801" formatCode="0.00E+00">
                  <c:v>9.4835700000000001E-227</c:v>
                </c:pt>
                <c:pt idx="802" formatCode="0.00E+00">
                  <c:v>5.48054E-227</c:v>
                </c:pt>
                <c:pt idx="803" formatCode="0.00E+00">
                  <c:v>-8.6982000000000002E-227</c:v>
                </c:pt>
                <c:pt idx="804" formatCode="0.00E+00">
                  <c:v>-1.84303E-226</c:v>
                </c:pt>
                <c:pt idx="805" formatCode="0.00E+00">
                  <c:v>7.5638800000000004E-227</c:v>
                </c:pt>
                <c:pt idx="806" formatCode="0.00E+00">
                  <c:v>8.3646699999999999E-226</c:v>
                </c:pt>
                <c:pt idx="807" formatCode="0.00E+00">
                  <c:v>1.62706E-225</c:v>
                </c:pt>
                <c:pt idx="808" formatCode="0.00E+00">
                  <c:v>1.4148400000000001E-225</c:v>
                </c:pt>
                <c:pt idx="809" formatCode="0.00E+00">
                  <c:v>-4.7901299999999998E-226</c:v>
                </c:pt>
                <c:pt idx="810" formatCode="0.00E+00">
                  <c:v>-2.68795E-225</c:v>
                </c:pt>
                <c:pt idx="811" formatCode="0.00E+00">
                  <c:v>-1.4214600000000001E-225</c:v>
                </c:pt>
                <c:pt idx="812" formatCode="0.00E+00">
                  <c:v>6.2224399999999999E-225</c:v>
                </c:pt>
                <c:pt idx="813" formatCode="0.00E+00">
                  <c:v>1.6356500000000001E-224</c:v>
                </c:pt>
                <c:pt idx="814" formatCode="0.00E+00">
                  <c:v>1.5344100000000001E-224</c:v>
                </c:pt>
                <c:pt idx="815" formatCode="0.00E+00">
                  <c:v>-1.1225600000000001E-224</c:v>
                </c:pt>
                <c:pt idx="816" formatCode="0.00E+00">
                  <c:v>-5.3123100000000003E-224</c:v>
                </c:pt>
                <c:pt idx="817" formatCode="0.00E+00">
                  <c:v>-6.0147700000000001E-224</c:v>
                </c:pt>
                <c:pt idx="818" formatCode="0.00E+00">
                  <c:v>2.2762200000000001E-224</c:v>
                </c:pt>
                <c:pt idx="819" formatCode="0.00E+00">
                  <c:v>1.70962E-223</c:v>
                </c:pt>
                <c:pt idx="820" formatCode="0.00E+00">
                  <c:v>2.0006100000000001E-223</c:v>
                </c:pt>
                <c:pt idx="821" formatCode="0.00E+00">
                  <c:v>-1.36024E-223</c:v>
                </c:pt>
                <c:pt idx="822" formatCode="0.00E+00">
                  <c:v>-8.0335699999999995E-223</c:v>
                </c:pt>
                <c:pt idx="823" formatCode="0.00E+00">
                  <c:v>-1.2281799999999999E-222</c:v>
                </c:pt>
                <c:pt idx="824" formatCode="0.00E+00">
                  <c:v>-5.7431900000000001E-223</c:v>
                </c:pt>
                <c:pt idx="825" formatCode="0.00E+00">
                  <c:v>1.25174E-222</c:v>
                </c:pt>
                <c:pt idx="826" formatCode="0.00E+00">
                  <c:v>2.3146899999999999E-222</c:v>
                </c:pt>
                <c:pt idx="827" formatCode="0.00E+00">
                  <c:v>-8.3460500000000005E-223</c:v>
                </c:pt>
                <c:pt idx="828" formatCode="0.00E+00">
                  <c:v>-9.17155E-222</c:v>
                </c:pt>
                <c:pt idx="829" formatCode="0.00E+00">
                  <c:v>-1.6748499999999999E-221</c:v>
                </c:pt>
                <c:pt idx="830" formatCode="0.00E+00">
                  <c:v>-1.1944499999999999E-221</c:v>
                </c:pt>
                <c:pt idx="831" formatCode="0.00E+00">
                  <c:v>1.1069299999999999E-221</c:v>
                </c:pt>
                <c:pt idx="832" formatCode="0.00E+00">
                  <c:v>3.3101400000000001E-221</c:v>
                </c:pt>
                <c:pt idx="833" formatCode="0.00E+00">
                  <c:v>8.37242E-222</c:v>
                </c:pt>
                <c:pt idx="834" formatCode="0.00E+00">
                  <c:v>-9.0627699999999995E-221</c:v>
                </c:pt>
                <c:pt idx="835" formatCode="0.00E+00">
                  <c:v>-2.06275E-220</c:v>
                </c:pt>
                <c:pt idx="836" formatCode="0.00E+00">
                  <c:v>-1.8626999999999998E-220</c:v>
                </c:pt>
                <c:pt idx="837" formatCode="0.00E+00">
                  <c:v>9.1979900000000001E-221</c:v>
                </c:pt>
                <c:pt idx="838" formatCode="0.00E+00">
                  <c:v>4.7293800000000001E-220</c:v>
                </c:pt>
                <c:pt idx="839" formatCode="0.00E+00">
                  <c:v>4.2049200000000001E-220</c:v>
                </c:pt>
                <c:pt idx="840" formatCode="0.00E+00">
                  <c:v>-5.8072300000000004E-220</c:v>
                </c:pt>
                <c:pt idx="841" formatCode="0.00E+00">
                  <c:v>-2.1030400000000001E-219</c:v>
                </c:pt>
                <c:pt idx="842" formatCode="0.00E+00">
                  <c:v>-2.1797899999999999E-219</c:v>
                </c:pt>
                <c:pt idx="843" formatCode="0.00E+00">
                  <c:v>1.4673599999999999E-219</c:v>
                </c:pt>
                <c:pt idx="844" formatCode="0.00E+00">
                  <c:v>7.9153499999999997E-219</c:v>
                </c:pt>
                <c:pt idx="845" formatCode="0.00E+00">
                  <c:v>1.03409E-218</c:v>
                </c:pt>
                <c:pt idx="846" formatCode="0.00E+00">
                  <c:v>1.04227E-220</c:v>
                </c:pt>
                <c:pt idx="847" formatCode="0.00E+00">
                  <c:v>-2.15765E-218</c:v>
                </c:pt>
                <c:pt idx="848" formatCode="0.00E+00">
                  <c:v>-3.2278800000000001E-218</c:v>
                </c:pt>
                <c:pt idx="849" formatCode="0.00E+00">
                  <c:v>3.2344600000000001E-219</c:v>
                </c:pt>
                <c:pt idx="850" formatCode="0.00E+00">
                  <c:v>8.93823E-218</c:v>
                </c:pt>
                <c:pt idx="851" formatCode="0.00E+00">
                  <c:v>1.4631E-217</c:v>
                </c:pt>
                <c:pt idx="852" formatCode="0.00E+00">
                  <c:v>3.4473100000000001E-218</c:v>
                </c:pt>
                <c:pt idx="853" formatCode="0.00E+00">
                  <c:v>-2.8725300000000001E-217</c:v>
                </c:pt>
                <c:pt idx="854" formatCode="0.00E+00">
                  <c:v>-5.6983599999999998E-217</c:v>
                </c:pt>
                <c:pt idx="855" formatCode="0.00E+00">
                  <c:v>-2.9295700000000002E-217</c:v>
                </c:pt>
                <c:pt idx="856" formatCode="0.00E+00">
                  <c:v>8.1909900000000007E-217</c:v>
                </c:pt>
                <c:pt idx="857" formatCode="0.00E+00">
                  <c:v>1.9441700000000001E-216</c:v>
                </c:pt>
                <c:pt idx="858" formatCode="0.00E+00">
                  <c:v>1.11683E-216</c:v>
                </c:pt>
                <c:pt idx="859" formatCode="0.00E+00">
                  <c:v>-2.9137500000000002E-216</c:v>
                </c:pt>
                <c:pt idx="860" formatCode="0.00E+00">
                  <c:v>-7.6527200000000005E-216</c:v>
                </c:pt>
                <c:pt idx="861" formatCode="0.00E+00">
                  <c:v>-6.4550900000000005E-216</c:v>
                </c:pt>
                <c:pt idx="862" formatCode="0.00E+00">
                  <c:v>5.9274399999999999E-216</c:v>
                </c:pt>
                <c:pt idx="863" formatCode="0.00E+00">
                  <c:v>2.2686099999999999E-215</c:v>
                </c:pt>
                <c:pt idx="864" formatCode="0.00E+00">
                  <c:v>1.95676E-215</c:v>
                </c:pt>
                <c:pt idx="865" formatCode="0.00E+00">
                  <c:v>-2.77281E-215</c:v>
                </c:pt>
                <c:pt idx="866" formatCode="0.00E+00">
                  <c:v>-1.00289E-214</c:v>
                </c:pt>
                <c:pt idx="867" formatCode="0.00E+00">
                  <c:v>-1.0541400000000001E-214</c:v>
                </c:pt>
                <c:pt idx="868" formatCode="0.00E+00">
                  <c:v>5.9357700000000001E-215</c:v>
                </c:pt>
                <c:pt idx="869" formatCode="0.00E+00">
                  <c:v>3.4915800000000001E-214</c:v>
                </c:pt>
                <c:pt idx="870" formatCode="0.00E+00">
                  <c:v>4.6452699999999998E-214</c:v>
                </c:pt>
                <c:pt idx="871" formatCode="0.00E+00">
                  <c:v>1.02244E-215</c:v>
                </c:pt>
                <c:pt idx="872" formatCode="0.00E+00">
                  <c:v>-9.6855799999999994E-214</c:v>
                </c:pt>
                <c:pt idx="873" formatCode="0.00E+00">
                  <c:v>-1.4618E-213</c:v>
                </c:pt>
                <c:pt idx="874" formatCode="0.00E+00">
                  <c:v>7.4588400000000001E-216</c:v>
                </c:pt>
                <c:pt idx="875" formatCode="0.00E+00">
                  <c:v>3.5449299999999998E-213</c:v>
                </c:pt>
                <c:pt idx="876" formatCode="0.00E+00">
                  <c:v>5.8224999999999997E-213</c:v>
                </c:pt>
                <c:pt idx="877" formatCode="0.00E+00">
                  <c:v>9.2190799999999992E-214</c:v>
                </c:pt>
                <c:pt idx="878" formatCode="0.00E+00">
                  <c:v>-1.30627E-212</c:v>
                </c:pt>
                <c:pt idx="879" formatCode="0.00E+00">
                  <c:v>-2.4721400000000001E-212</c:v>
                </c:pt>
                <c:pt idx="880" formatCode="0.00E+00">
                  <c:v>-1.10527E-212</c:v>
                </c:pt>
                <c:pt idx="881" formatCode="0.00E+00">
                  <c:v>3.88608E-212</c:v>
                </c:pt>
                <c:pt idx="882" formatCode="0.00E+00">
                  <c:v>8.9771000000000001E-212</c:v>
                </c:pt>
                <c:pt idx="883" formatCode="0.00E+00">
                  <c:v>6.1692899999999999E-212</c:v>
                </c:pt>
                <c:pt idx="884" formatCode="0.00E+00">
                  <c:v>-9.4354600000000002E-212</c:v>
                </c:pt>
                <c:pt idx="885" formatCode="0.00E+00">
                  <c:v>-2.8368299999999998E-211</c:v>
                </c:pt>
                <c:pt idx="886" formatCode="0.00E+00">
                  <c:v>-2.6459199999999998E-211</c:v>
                </c:pt>
                <c:pt idx="887" formatCode="0.00E+00">
                  <c:v>1.40379E-211</c:v>
                </c:pt>
                <c:pt idx="888" formatCode="0.00E+00">
                  <c:v>6.8938199999999997E-211</c:v>
                </c:pt>
                <c:pt idx="889" formatCode="0.00E+00">
                  <c:v>5.7633400000000002E-211</c:v>
                </c:pt>
                <c:pt idx="890" formatCode="0.00E+00">
                  <c:v>-9.3326099999999992E-211</c:v>
                </c:pt>
                <c:pt idx="891" formatCode="0.00E+00">
                  <c:v>-3.2296199999999997E-210</c:v>
                </c:pt>
                <c:pt idx="892" formatCode="0.00E+00">
                  <c:v>-3.6048099999999997E-210</c:v>
                </c:pt>
                <c:pt idx="893" formatCode="0.00E+00">
                  <c:v>1.05716E-210</c:v>
                </c:pt>
                <c:pt idx="894" formatCode="0.00E+00">
                  <c:v>9.6107600000000006E-210</c:v>
                </c:pt>
                <c:pt idx="895" formatCode="0.00E+00">
                  <c:v>1.35739E-209</c:v>
                </c:pt>
                <c:pt idx="896" formatCode="0.00E+00">
                  <c:v>1.8684600000000001E-210</c:v>
                </c:pt>
                <c:pt idx="897" formatCode="0.00E+00">
                  <c:v>-2.4154200000000001E-209</c:v>
                </c:pt>
                <c:pt idx="898" formatCode="0.00E+00">
                  <c:v>-3.28225E-209</c:v>
                </c:pt>
                <c:pt idx="899" formatCode="0.00E+00">
                  <c:v>2.3074000000000001E-209</c:v>
                </c:pt>
                <c:pt idx="900" formatCode="0.00E+00">
                  <c:v>1.4574499999999999E-208</c:v>
                </c:pt>
                <c:pt idx="901" formatCode="0.00E+00">
                  <c:v>2.3456500000000001E-208</c:v>
                </c:pt>
                <c:pt idx="902" formatCode="0.00E+00">
                  <c:v>1.17427E-208</c:v>
                </c:pt>
                <c:pt idx="903" formatCode="0.00E+00">
                  <c:v>-2.58569E-208</c:v>
                </c:pt>
                <c:pt idx="904" formatCode="0.00E+00">
                  <c:v>-5.7551900000000002E-208</c:v>
                </c:pt>
                <c:pt idx="905" formatCode="0.00E+00">
                  <c:v>-2.0957399999999998E-208</c:v>
                </c:pt>
                <c:pt idx="906" formatCode="0.00E+00">
                  <c:v>1.13257E-207</c:v>
                </c:pt>
                <c:pt idx="907" formatCode="0.00E+00">
                  <c:v>2.4872999999999999E-207</c:v>
                </c:pt>
                <c:pt idx="908" formatCode="0.00E+00">
                  <c:v>1.70709E-207</c:v>
                </c:pt>
                <c:pt idx="909" formatCode="0.00E+00">
                  <c:v>-2.4726400000000001E-207</c:v>
                </c:pt>
                <c:pt idx="910" formatCode="0.00E+00">
                  <c:v>-7.2370499999999997E-207</c:v>
                </c:pt>
                <c:pt idx="911" formatCode="0.00E+00">
                  <c:v>-4.7411200000000003E-207</c:v>
                </c:pt>
                <c:pt idx="912" formatCode="0.00E+00">
                  <c:v>1.12101E-206</c:v>
                </c:pt>
                <c:pt idx="913" formatCode="0.00E+00">
                  <c:v>3.2941699999999999E-206</c:v>
                </c:pt>
                <c:pt idx="914" formatCode="0.00E+00">
                  <c:v>3.56343E-206</c:v>
                </c:pt>
                <c:pt idx="915" formatCode="0.00E+00">
                  <c:v>-6.06405E-207</c:v>
                </c:pt>
                <c:pt idx="916" formatCode="0.00E+00">
                  <c:v>-7.3546699999999999E-206</c:v>
                </c:pt>
                <c:pt idx="917" formatCode="0.00E+00">
                  <c:v>-7.1861900000000003E-206</c:v>
                </c:pt>
                <c:pt idx="918" formatCode="0.00E+00">
                  <c:v>1.0656599999999999E-205</c:v>
                </c:pt>
                <c:pt idx="919" formatCode="0.00E+00">
                  <c:v>4.1138700000000001E-205</c:v>
                </c:pt>
                <c:pt idx="920" formatCode="0.00E+00">
                  <c:v>4.8537100000000001E-205</c:v>
                </c:pt>
                <c:pt idx="921" formatCode="0.00E+00">
                  <c:v>-1.1502799999999999E-205</c:v>
                </c:pt>
                <c:pt idx="922" formatCode="0.00E+00">
                  <c:v>-1.3021199999999999E-204</c:v>
                </c:pt>
                <c:pt idx="923" formatCode="0.00E+00">
                  <c:v>-2.0732100000000001E-204</c:v>
                </c:pt>
                <c:pt idx="924" formatCode="0.00E+00">
                  <c:v>-1.02683E-204</c:v>
                </c:pt>
                <c:pt idx="925" formatCode="0.00E+00">
                  <c:v>1.9769600000000001E-204</c:v>
                </c:pt>
                <c:pt idx="926" formatCode="0.00E+00">
                  <c:v>3.7900399999999998E-204</c:v>
                </c:pt>
                <c:pt idx="927" formatCode="0.00E+00">
                  <c:v>-9.9514999999999995E-205</c:v>
                </c:pt>
                <c:pt idx="928" formatCode="0.00E+00">
                  <c:v>-1.3802599999999999E-203</c:v>
                </c:pt>
                <c:pt idx="929" formatCode="0.00E+00">
                  <c:v>-2.5291E-203</c:v>
                </c:pt>
                <c:pt idx="930" formatCode="0.00E+00">
                  <c:v>-1.5928200000000001E-203</c:v>
                </c:pt>
                <c:pt idx="931" formatCode="0.00E+00">
                  <c:v>2.5164E-203</c:v>
                </c:pt>
                <c:pt idx="932" formatCode="0.00E+00">
                  <c:v>6.9193100000000001E-203</c:v>
                </c:pt>
                <c:pt idx="933" formatCode="0.00E+00">
                  <c:v>4.9347900000000001E-203</c:v>
                </c:pt>
                <c:pt idx="934" formatCode="0.00E+00">
                  <c:v>-7.4817800000000002E-203</c:v>
                </c:pt>
                <c:pt idx="935" formatCode="0.00E+00">
                  <c:v>-2.2284199999999999E-202</c:v>
                </c:pt>
                <c:pt idx="936" formatCode="0.00E+00">
                  <c:v>-1.48017E-202</c:v>
                </c:pt>
                <c:pt idx="937" formatCode="0.00E+00">
                  <c:v>3.7279199999999999E-202</c:v>
                </c:pt>
                <c:pt idx="938" formatCode="0.00E+00">
                  <c:v>1.10305E-201</c:v>
                </c:pt>
                <c:pt idx="939" formatCode="0.00E+00">
                  <c:v>1.15889E-201</c:v>
                </c:pt>
                <c:pt idx="940" formatCode="0.00E+00">
                  <c:v>-3.3629799999999998E-202</c:v>
                </c:pt>
                <c:pt idx="941" formatCode="0.00E+00">
                  <c:v>-2.6985199999999999E-201</c:v>
                </c:pt>
                <c:pt idx="942" formatCode="0.00E+00">
                  <c:v>-2.60105E-201</c:v>
                </c:pt>
                <c:pt idx="943" formatCode="0.00E+00">
                  <c:v>3.5987799999999997E-201</c:v>
                </c:pt>
                <c:pt idx="944" formatCode="0.00E+00">
                  <c:v>1.4186199999999999E-200</c:v>
                </c:pt>
                <c:pt idx="945" formatCode="0.00E+00">
                  <c:v>1.8306799999999999E-200</c:v>
                </c:pt>
                <c:pt idx="946" formatCode="0.00E+00">
                  <c:v>1.90869E-201</c:v>
                </c:pt>
                <c:pt idx="947" formatCode="0.00E+00">
                  <c:v>-3.2995899999999997E-200</c:v>
                </c:pt>
                <c:pt idx="948" formatCode="0.00E+00">
                  <c:v>-4.8222E-200</c:v>
                </c:pt>
                <c:pt idx="949" formatCode="0.00E+00">
                  <c:v>1.2471400000000001E-200</c:v>
                </c:pt>
                <c:pt idx="950" formatCode="0.00E+00">
                  <c:v>1.5258299999999999E-199</c:v>
                </c:pt>
                <c:pt idx="951" formatCode="0.00E+00">
                  <c:v>2.4655E-199</c:v>
                </c:pt>
                <c:pt idx="952" formatCode="0.00E+00">
                  <c:v>6.12069E-200</c:v>
                </c:pt>
                <c:pt idx="953" formatCode="0.00E+00">
                  <c:v>-4.8630800000000002E-199</c:v>
                </c:pt>
                <c:pt idx="954" formatCode="0.00E+00">
                  <c:v>-1.00769E-198</c:v>
                </c:pt>
                <c:pt idx="955" formatCode="0.00E+00">
                  <c:v>-7.4181300000000002E-199</c:v>
                </c:pt>
                <c:pt idx="956" formatCode="0.00E+00">
                  <c:v>6.93696E-199</c:v>
                </c:pt>
                <c:pt idx="957" formatCode="0.00E+00">
                  <c:v>2.08524E-198</c:v>
                </c:pt>
                <c:pt idx="958" formatCode="0.00E+00">
                  <c:v>4.8301200000000002E-199</c:v>
                </c:pt>
                <c:pt idx="959" formatCode="0.00E+00">
                  <c:v>-6.0092499999999998E-198</c:v>
                </c:pt>
                <c:pt idx="960" formatCode="0.00E+00">
                  <c:v>-1.3557500000000001E-197</c:v>
                </c:pt>
                <c:pt idx="961" formatCode="0.00E+00">
                  <c:v>-1.1739600000000001E-197</c:v>
                </c:pt>
                <c:pt idx="962" formatCode="0.00E+00">
                  <c:v>7.5618900000000005E-198</c:v>
                </c:pt>
                <c:pt idx="963" formatCode="0.00E+00">
                  <c:v>3.3049900000000001E-197</c:v>
                </c:pt>
                <c:pt idx="964" formatCode="0.00E+00">
                  <c:v>2.60481E-197</c:v>
                </c:pt>
                <c:pt idx="965" formatCode="0.00E+00">
                  <c:v>-4.7830199999999997E-197</c:v>
                </c:pt>
                <c:pt idx="966" formatCode="0.00E+00">
                  <c:v>-1.59049E-196</c:v>
                </c:pt>
                <c:pt idx="967" formatCode="0.00E+00">
                  <c:v>-1.8498299999999999E-196</c:v>
                </c:pt>
                <c:pt idx="968" formatCode="0.00E+00">
                  <c:v>2.6113700000000001E-197</c:v>
                </c:pt>
                <c:pt idx="969" formatCode="0.00E+00">
                  <c:v>4.1956200000000001E-196</c:v>
                </c:pt>
                <c:pt idx="970" formatCode="0.00E+00">
                  <c:v>5.12171E-196</c:v>
                </c:pt>
                <c:pt idx="971" formatCode="0.00E+00">
                  <c:v>-3.28268E-196</c:v>
                </c:pt>
                <c:pt idx="972" formatCode="0.00E+00">
                  <c:v>-2.0163099999999998E-195</c:v>
                </c:pt>
                <c:pt idx="973" formatCode="0.00E+00">
                  <c:v>-3.0047599999999999E-195</c:v>
                </c:pt>
                <c:pt idx="974" formatCode="0.00E+00">
                  <c:v>-9.6931900000000003E-196</c:v>
                </c:pt>
                <c:pt idx="975" formatCode="0.00E+00">
                  <c:v>4.3548300000000001E-195</c:v>
                </c:pt>
                <c:pt idx="976" formatCode="0.00E+00">
                  <c:v>8.14946E-195</c:v>
                </c:pt>
                <c:pt idx="977" formatCode="0.00E+00">
                  <c:v>2.1782400000000002E-195</c:v>
                </c:pt>
                <c:pt idx="978" formatCode="0.00E+00">
                  <c:v>-1.6177200000000001E-194</c:v>
                </c:pt>
                <c:pt idx="979" formatCode="0.00E+00">
                  <c:v>-3.1375300000000001E-194</c:v>
                </c:pt>
                <c:pt idx="980" formatCode="0.00E+00">
                  <c:v>-1.3853199999999999E-194</c:v>
                </c:pt>
                <c:pt idx="981" formatCode="0.00E+00">
                  <c:v>4.8603199999999999E-194</c:v>
                </c:pt>
                <c:pt idx="982" formatCode="0.00E+00">
                  <c:v>1.1112199999999999E-193</c:v>
                </c:pt>
                <c:pt idx="983" formatCode="0.00E+00">
                  <c:v>6.2604000000000005E-194</c:v>
                </c:pt>
                <c:pt idx="984" formatCode="0.00E+00">
                  <c:v>-1.7896600000000001E-193</c:v>
                </c:pt>
                <c:pt idx="985" formatCode="0.00E+00">
                  <c:v>-4.6416699999999997E-193</c:v>
                </c:pt>
                <c:pt idx="986" formatCode="0.00E+00">
                  <c:v>-3.34863E-193</c:v>
                </c:pt>
                <c:pt idx="987" formatCode="0.00E+00">
                  <c:v>6.0277799999999998E-193</c:v>
                </c:pt>
                <c:pt idx="988" formatCode="0.00E+00">
                  <c:v>1.8533E-192</c:v>
                </c:pt>
                <c:pt idx="989" formatCode="0.00E+00">
                  <c:v>1.63676E-192</c:v>
                </c:pt>
                <c:pt idx="990" formatCode="0.00E+00">
                  <c:v>-1.6461200000000001E-192</c:v>
                </c:pt>
                <c:pt idx="991" formatCode="0.00E+00">
                  <c:v>-6.6586500000000002E-192</c:v>
                </c:pt>
                <c:pt idx="992" formatCode="0.00E+00">
                  <c:v>-7.6821699999999997E-192</c:v>
                </c:pt>
                <c:pt idx="993" formatCode="0.00E+00">
                  <c:v>2.1657700000000001E-192</c:v>
                </c:pt>
                <c:pt idx="994" formatCode="0.00E+00">
                  <c:v>2.0200899999999999E-191</c:v>
                </c:pt>
                <c:pt idx="995" formatCode="0.00E+00">
                  <c:v>2.3713700000000001E-191</c:v>
                </c:pt>
                <c:pt idx="996" formatCode="0.00E+00">
                  <c:v>-1.8386500000000001E-191</c:v>
                </c:pt>
                <c:pt idx="997" formatCode="0.00E+00">
                  <c:v>-1.02331E-190</c:v>
                </c:pt>
                <c:pt idx="998" formatCode="0.00E+00">
                  <c:v>-1.49066E-190</c:v>
                </c:pt>
                <c:pt idx="999" formatCode="0.00E+00">
                  <c:v>-4.1284199999999997E-191</c:v>
                </c:pt>
                <c:pt idx="1000" formatCode="0.00E+00">
                  <c:v>2.3192499999999999E-190</c:v>
                </c:pt>
                <c:pt idx="1001" formatCode="0.00E+00">
                  <c:v>4.37671E-190</c:v>
                </c:pt>
                <c:pt idx="1002" formatCode="0.00E+00">
                  <c:v>1.7815200000000001E-190</c:v>
                </c:pt>
                <c:pt idx="1003" formatCode="0.00E+00">
                  <c:v>-6.7678400000000002E-190</c:v>
                </c:pt>
                <c:pt idx="1004" formatCode="0.00E+00">
                  <c:v>-1.3575699999999999E-189</c:v>
                </c:pt>
                <c:pt idx="1005" formatCode="0.00E+00">
                  <c:v>-2.95862E-190</c:v>
                </c:pt>
                <c:pt idx="1006" formatCode="0.00E+00">
                  <c:v>3.2305399999999999E-189</c:v>
                </c:pt>
                <c:pt idx="1007" formatCode="0.00E+00">
                  <c:v>6.79025E-189</c:v>
                </c:pt>
                <c:pt idx="1008" formatCode="0.00E+00">
                  <c:v>4.7917400000000002E-189</c:v>
                </c:pt>
                <c:pt idx="1009" formatCode="0.00E+00">
                  <c:v>-6.3879599999999997E-189</c:v>
                </c:pt>
                <c:pt idx="1010" formatCode="0.00E+00">
                  <c:v>-1.98612E-188</c:v>
                </c:pt>
                <c:pt idx="1011" formatCode="0.00E+00">
                  <c:v>-1.71167E-188</c:v>
                </c:pt>
                <c:pt idx="1012" formatCode="0.00E+00">
                  <c:v>1.6192E-188</c:v>
                </c:pt>
                <c:pt idx="1013" formatCode="0.00E+00">
                  <c:v>6.12489E-188</c:v>
                </c:pt>
                <c:pt idx="1014" formatCode="0.00E+00">
                  <c:v>5.05508E-188</c:v>
                </c:pt>
                <c:pt idx="1015" formatCode="0.00E+00">
                  <c:v>-8.18546E-188</c:v>
                </c:pt>
                <c:pt idx="1016" formatCode="0.00E+00">
                  <c:v>-2.8567100000000002E-187</c:v>
                </c:pt>
                <c:pt idx="1017" formatCode="0.00E+00">
                  <c:v>-3.3294599999999999E-187</c:v>
                </c:pt>
                <c:pt idx="1018" formatCode="0.00E+00">
                  <c:v>2.9687700000000003E-188</c:v>
                </c:pt>
                <c:pt idx="1019" formatCode="0.00E+00">
                  <c:v>6.8712100000000004E-187</c:v>
                </c:pt>
                <c:pt idx="1020" formatCode="0.00E+00">
                  <c:v>8.1558900000000005E-187</c:v>
                </c:pt>
                <c:pt idx="1021" formatCode="0.00E+00">
                  <c:v>-6.27361E-187</c:v>
                </c:pt>
                <c:pt idx="1022" formatCode="0.00E+00">
                  <c:v>-3.4488100000000002E-186</c:v>
                </c:pt>
                <c:pt idx="1023" formatCode="0.00E+00">
                  <c:v>-5.1507599999999998E-186</c:v>
                </c:pt>
                <c:pt idx="1024" formatCode="0.00E+00">
                  <c:v>-2.1018799999999998E-186</c:v>
                </c:pt>
                <c:pt idx="1025" formatCode="0.00E+00">
                  <c:v>6.0909999999999998E-186</c:v>
                </c:pt>
                <c:pt idx="1026" formatCode="0.00E+00">
                  <c:v>1.15759E-185</c:v>
                </c:pt>
                <c:pt idx="1027" formatCode="0.00E+00">
                  <c:v>7.91166E-187</c:v>
                </c:pt>
                <c:pt idx="1028" formatCode="0.00E+00">
                  <c:v>-3.0215500000000003E-185</c:v>
                </c:pt>
                <c:pt idx="1029" formatCode="0.00E+00">
                  <c:v>-5.5701799999999999E-185</c:v>
                </c:pt>
                <c:pt idx="1030" formatCode="0.00E+00">
                  <c:v>-2.4584599999999999E-185</c:v>
                </c:pt>
                <c:pt idx="1031" formatCode="0.00E+00">
                  <c:v>8.7014400000000003E-185</c:v>
                </c:pt>
                <c:pt idx="1032" formatCode="0.00E+00">
                  <c:v>1.9502399999999999E-184</c:v>
                </c:pt>
                <c:pt idx="1033" formatCode="0.00E+00">
                  <c:v>1.11689E-184</c:v>
                </c:pt>
                <c:pt idx="1034" formatCode="0.00E+00">
                  <c:v>-2.7905800000000001E-184</c:v>
                </c:pt>
                <c:pt idx="1035" formatCode="0.00E+00">
                  <c:v>-7.3399199999999995E-184</c:v>
                </c:pt>
                <c:pt idx="1036" formatCode="0.00E+00">
                  <c:v>-6.1568500000000001E-184</c:v>
                </c:pt>
                <c:pt idx="1037" formatCode="0.00E+00">
                  <c:v>5.4916399999999996E-184</c:v>
                </c:pt>
                <c:pt idx="1038" formatCode="0.00E+00">
                  <c:v>2.1229999999999999E-183</c:v>
                </c:pt>
                <c:pt idx="1039" formatCode="0.00E+00">
                  <c:v>1.93678E-183</c:v>
                </c:pt>
                <c:pt idx="1040" formatCode="0.00E+00">
                  <c:v>-2.2443899999999999E-183</c:v>
                </c:pt>
                <c:pt idx="1041" formatCode="0.00E+00">
                  <c:v>-8.81231E-183</c:v>
                </c:pt>
                <c:pt idx="1042" formatCode="0.00E+00">
                  <c:v>-9.9545599999999995E-183</c:v>
                </c:pt>
                <c:pt idx="1043" formatCode="0.00E+00">
                  <c:v>3.1929800000000002E-183</c:v>
                </c:pt>
                <c:pt idx="1044" formatCode="0.00E+00">
                  <c:v>2.7282900000000002E-182</c:v>
                </c:pt>
                <c:pt idx="1045" formatCode="0.00E+00">
                  <c:v>3.7298599999999999E-182</c:v>
                </c:pt>
                <c:pt idx="1046" formatCode="0.00E+00">
                  <c:v>-2.7845999999999999E-184</c:v>
                </c:pt>
                <c:pt idx="1047" formatCode="0.00E+00">
                  <c:v>-8.2706400000000005E-182</c:v>
                </c:pt>
                <c:pt idx="1048" formatCode="0.00E+00">
                  <c:v>-1.3006499999999999E-181</c:v>
                </c:pt>
                <c:pt idx="1049" formatCode="0.00E+00">
                  <c:v>-2.0053099999999999E-182</c:v>
                </c:pt>
                <c:pt idx="1050" formatCode="0.00E+00">
                  <c:v>2.6359399999999999E-181</c:v>
                </c:pt>
                <c:pt idx="1051" formatCode="0.00E+00">
                  <c:v>4.6465699999999999E-181</c:v>
                </c:pt>
                <c:pt idx="1052" formatCode="0.00E+00">
                  <c:v>1.3223199999999999E-181</c:v>
                </c:pt>
                <c:pt idx="1053" formatCode="0.00E+00">
                  <c:v>-8.8016299999999998E-181</c:v>
                </c:pt>
                <c:pt idx="1054" formatCode="0.00E+00">
                  <c:v>-1.7566200000000001E-180</c:v>
                </c:pt>
                <c:pt idx="1055" formatCode="0.00E+00">
                  <c:v>-9.1537999999999996E-181</c:v>
                </c:pt>
                <c:pt idx="1056" formatCode="0.00E+00">
                  <c:v>2.3467400000000001E-180</c:v>
                </c:pt>
                <c:pt idx="1057" formatCode="0.00E+00">
                  <c:v>5.6169100000000001E-180</c:v>
                </c:pt>
                <c:pt idx="1058" formatCode="0.00E+00">
                  <c:v>3.1838E-180</c:v>
                </c:pt>
                <c:pt idx="1059" formatCode="0.00E+00">
                  <c:v>-8.9025799999999994E-180</c:v>
                </c:pt>
                <c:pt idx="1060" formatCode="0.00E+00">
                  <c:v>-2.2948199999999999E-179</c:v>
                </c:pt>
                <c:pt idx="1061" formatCode="0.00E+00">
                  <c:v>-1.7173499999999999E-179</c:v>
                </c:pt>
                <c:pt idx="1062" formatCode="0.00E+00">
                  <c:v>2.4844700000000001E-179</c:v>
                </c:pt>
                <c:pt idx="1063" formatCode="0.00E+00">
                  <c:v>8.26449E-179</c:v>
                </c:pt>
                <c:pt idx="1064" formatCode="0.00E+00">
                  <c:v>9.0197399999999999E-179</c:v>
                </c:pt>
                <c:pt idx="1065" formatCode="0.00E+00">
                  <c:v>-2.2498499999999999E-179</c:v>
                </c:pt>
                <c:pt idx="1066" formatCode="0.00E+00">
                  <c:v>-2.03936E-178</c:v>
                </c:pt>
                <c:pt idx="1067" formatCode="0.00E+00">
                  <c:v>-1.84246E-178</c:v>
                </c:pt>
                <c:pt idx="1068" formatCode="0.00E+00">
                  <c:v>3.33532E-178</c:v>
                </c:pt>
                <c:pt idx="1069" formatCode="0.00E+00">
                  <c:v>1.2172599999999999E-177</c:v>
                </c:pt>
                <c:pt idx="1070" formatCode="0.00E+00">
                  <c:v>1.5886200000000001E-177</c:v>
                </c:pt>
                <c:pt idx="1071" formatCode="0.00E+00">
                  <c:v>2.8567299999999997E-178</c:v>
                </c:pt>
                <c:pt idx="1072" formatCode="0.00E+00">
                  <c:v>-2.5583399999999998E-177</c:v>
                </c:pt>
                <c:pt idx="1073" formatCode="0.00E+00">
                  <c:v>-3.8967199999999999E-177</c:v>
                </c:pt>
                <c:pt idx="1074" formatCode="0.00E+00">
                  <c:v>9.0261499999999995E-178</c:v>
                </c:pt>
                <c:pt idx="1075" formatCode="0.00E+00">
                  <c:v>1.2289000000000001E-176</c:v>
                </c:pt>
                <c:pt idx="1076" formatCode="0.00E+00">
                  <c:v>2.0222E-176</c:v>
                </c:pt>
                <c:pt idx="1077" formatCode="0.00E+00">
                  <c:v>7.2582500000000003E-177</c:v>
                </c:pt>
                <c:pt idx="1078" formatCode="0.00E+00">
                  <c:v>-3.1915600000000002E-176</c:v>
                </c:pt>
                <c:pt idx="1079" formatCode="0.00E+00">
                  <c:v>-6.4957799999999995E-176</c:v>
                </c:pt>
                <c:pt idx="1080" formatCode="0.00E+00">
                  <c:v>-2.3772200000000001E-176</c:v>
                </c:pt>
                <c:pt idx="1081" formatCode="0.00E+00">
                  <c:v>1.2699E-175</c:v>
                </c:pt>
                <c:pt idx="1082" formatCode="0.00E+00">
                  <c:v>2.8747799999999998E-175</c:v>
                </c:pt>
                <c:pt idx="1083" formatCode="0.00E+00">
                  <c:v>2.3121400000000001E-175</c:v>
                </c:pt>
                <c:pt idx="1084" formatCode="0.00E+00">
                  <c:v>-1.8293699999999999E-175</c:v>
                </c:pt>
                <c:pt idx="1085" formatCode="0.00E+00">
                  <c:v>-6.6235800000000003E-175</c:v>
                </c:pt>
                <c:pt idx="1086" formatCode="0.00E+00">
                  <c:v>-3.0756499999999998E-175</c:v>
                </c:pt>
                <c:pt idx="1087" formatCode="0.00E+00">
                  <c:v>1.6686600000000001E-174</c:v>
                </c:pt>
                <c:pt idx="1088" formatCode="0.00E+00">
                  <c:v>4.3846399999999997E-174</c:v>
                </c:pt>
                <c:pt idx="1089" formatCode="0.00E+00">
                  <c:v>4.7577200000000003E-174</c:v>
                </c:pt>
                <c:pt idx="1090" formatCode="0.00E+00">
                  <c:v>-1.3234500000000001E-175</c:v>
                </c:pt>
                <c:pt idx="1091" formatCode="0.00E+00">
                  <c:v>-7.9906899999999996E-174</c:v>
                </c:pt>
                <c:pt idx="1092" formatCode="0.00E+00">
                  <c:v>-8.7344099999999994E-174</c:v>
                </c:pt>
                <c:pt idx="1093" formatCode="0.00E+00">
                  <c:v>7.8142399999999996E-174</c:v>
                </c:pt>
                <c:pt idx="1094" formatCode="0.00E+00">
                  <c:v>3.6189099999999997E-173</c:v>
                </c:pt>
                <c:pt idx="1095" formatCode="0.00E+00">
                  <c:v>4.27E-173</c:v>
                </c:pt>
                <c:pt idx="1096" formatCode="0.00E+00">
                  <c:v>-1.8927199999999999E-173</c:v>
                </c:pt>
                <c:pt idx="1097" formatCode="0.00E+00">
                  <c:v>-1.4311600000000001E-172</c:v>
                </c:pt>
                <c:pt idx="1098" formatCode="0.00E+00">
                  <c:v>-2.08609E-172</c:v>
                </c:pt>
                <c:pt idx="1099" formatCode="0.00E+00">
                  <c:v>-4.8070800000000001E-173</c:v>
                </c:pt>
                <c:pt idx="1100" formatCode="0.00E+00">
                  <c:v>3.4166600000000001E-172</c:v>
                </c:pt>
                <c:pt idx="1101" formatCode="0.00E+00">
                  <c:v>6.2337099999999997E-172</c:v>
                </c:pt>
                <c:pt idx="1102" formatCode="0.00E+00">
                  <c:v>1.8325800000000001E-172</c:v>
                </c:pt>
                <c:pt idx="1103" formatCode="0.00E+00">
                  <c:v>-1.21692E-171</c:v>
                </c:pt>
                <c:pt idx="1104" formatCode="0.00E+00">
                  <c:v>-2.3878799999999999E-171</c:v>
                </c:pt>
                <c:pt idx="1105" formatCode="0.00E+00">
                  <c:v>-7.4516800000000004E-172</c:v>
                </c:pt>
                <c:pt idx="1106" formatCode="0.00E+00">
                  <c:v>5.1226199999999998E-171</c:v>
                </c:pt>
                <c:pt idx="1107" formatCode="0.00E+00">
                  <c:v>1.03126E-170</c:v>
                </c:pt>
                <c:pt idx="1108" formatCode="0.00E+00">
                  <c:v>2.4728999999999998E-171</c:v>
                </c:pt>
                <c:pt idx="1109" formatCode="0.00E+00">
                  <c:v>-2.58688E-170</c:v>
                </c:pt>
                <c:pt idx="1110" formatCode="0.00E+00">
                  <c:v>-5.9306499999999999E-170</c:v>
                </c:pt>
                <c:pt idx="1111" formatCode="0.00E+00">
                  <c:v>-5.8466299999999998E-170</c:v>
                </c:pt>
                <c:pt idx="1112" formatCode="0.00E+00">
                  <c:v>7.9552199999999996E-171</c:v>
                </c:pt>
                <c:pt idx="1113" formatCode="0.00E+00">
                  <c:v>1.01501E-169</c:v>
                </c:pt>
                <c:pt idx="1114" formatCode="0.00E+00">
                  <c:v>9.1828400000000005E-170</c:v>
                </c:pt>
                <c:pt idx="1115" formatCode="0.00E+00">
                  <c:v>-1.39746E-169</c:v>
                </c:pt>
                <c:pt idx="1116" formatCode="0.00E+00">
                  <c:v>-4.9826400000000003E-169</c:v>
                </c:pt>
                <c:pt idx="1117" formatCode="0.00E+00">
                  <c:v>-5.5388999999999999E-169</c:v>
                </c:pt>
                <c:pt idx="1118" formatCode="0.00E+00">
                  <c:v>1.8388000000000001E-169</c:v>
                </c:pt>
                <c:pt idx="1119" formatCode="0.00E+00">
                  <c:v>1.5241999999999999E-168</c:v>
                </c:pt>
                <c:pt idx="1120" formatCode="0.00E+00">
                  <c:v>2.0930899999999999E-168</c:v>
                </c:pt>
                <c:pt idx="1121" formatCode="0.00E+00">
                  <c:v>3.7944400000000003E-170</c:v>
                </c:pt>
                <c:pt idx="1122" formatCode="0.00E+00">
                  <c:v>-4.4711600000000002E-168</c:v>
                </c:pt>
                <c:pt idx="1123" formatCode="0.00E+00">
                  <c:v>-6.7330499999999996E-168</c:v>
                </c:pt>
                <c:pt idx="1124" formatCode="0.00E+00">
                  <c:v>1.1743E-169</c:v>
                </c:pt>
                <c:pt idx="1125" formatCode="0.00E+00">
                  <c:v>1.65903E-167</c:v>
                </c:pt>
                <c:pt idx="1126" formatCode="0.00E+00">
                  <c:v>2.6649599999999999E-167</c:v>
                </c:pt>
                <c:pt idx="1127" formatCode="0.00E+00">
                  <c:v>3.1244399999999999E-168</c:v>
                </c:pt>
                <c:pt idx="1128" formatCode="0.00E+00">
                  <c:v>-6.1075500000000002E-167</c:v>
                </c:pt>
                <c:pt idx="1129" formatCode="0.00E+00">
                  <c:v>-1.1360800000000001E-166</c:v>
                </c:pt>
                <c:pt idx="1130" formatCode="0.00E+00">
                  <c:v>-5.0575799999999997E-167</c:v>
                </c:pt>
                <c:pt idx="1131" formatCode="0.00E+00">
                  <c:v>1.75437E-166</c:v>
                </c:pt>
                <c:pt idx="1132" formatCode="0.00E+00">
                  <c:v>4.07833E-166</c:v>
                </c:pt>
                <c:pt idx="1133" formatCode="0.00E+00">
                  <c:v>2.6844999999999999E-166</c:v>
                </c:pt>
                <c:pt idx="1134" formatCode="0.00E+00">
                  <c:v>-5.0747E-166</c:v>
                </c:pt>
                <c:pt idx="1135" formatCode="0.00E+00">
                  <c:v>-1.4655300000000001E-165</c:v>
                </c:pt>
                <c:pt idx="1136" formatCode="0.00E+00">
                  <c:v>-1.35114E-165</c:v>
                </c:pt>
                <c:pt idx="1137" formatCode="0.00E+00">
                  <c:v>8.5340900000000004E-166</c:v>
                </c:pt>
                <c:pt idx="1138" formatCode="0.00E+00">
                  <c:v>3.8660699999999999E-165</c:v>
                </c:pt>
                <c:pt idx="1139" formatCode="0.00E+00">
                  <c:v>3.0850699999999998E-165</c:v>
                </c:pt>
                <c:pt idx="1140" formatCode="0.00E+00">
                  <c:v>-6.0027499999999999E-165</c:v>
                </c:pt>
                <c:pt idx="1141" formatCode="0.00E+00">
                  <c:v>-1.9950100000000002E-164</c:v>
                </c:pt>
                <c:pt idx="1142" formatCode="0.00E+00">
                  <c:v>-2.17755E-164</c:v>
                </c:pt>
                <c:pt idx="1143" formatCode="0.00E+00">
                  <c:v>9.5182999999999992E-165</c:v>
                </c:pt>
                <c:pt idx="1144" formatCode="0.00E+00">
                  <c:v>6.6854399999999996E-164</c:v>
                </c:pt>
                <c:pt idx="1145" formatCode="0.00E+00">
                  <c:v>8.8289800000000007E-164</c:v>
                </c:pt>
                <c:pt idx="1146" formatCode="0.00E+00">
                  <c:v>-8.0868600000000003E-165</c:v>
                </c:pt>
                <c:pt idx="1147" formatCode="0.00E+00">
                  <c:v>-2.12866E-163</c:v>
                </c:pt>
                <c:pt idx="1148" formatCode="0.00E+00">
                  <c:v>-3.1977999999999999E-163</c:v>
                </c:pt>
                <c:pt idx="1149" formatCode="0.00E+00">
                  <c:v>-2.4236700000000001E-164</c:v>
                </c:pt>
                <c:pt idx="1150" formatCode="0.00E+00">
                  <c:v>6.9832400000000004E-163</c:v>
                </c:pt>
                <c:pt idx="1151" formatCode="0.00E+00">
                  <c:v>1.2405399999999999E-162</c:v>
                </c:pt>
                <c:pt idx="1152" formatCode="0.00E+00">
                  <c:v>5.5778899999999996E-163</c:v>
                </c:pt>
                <c:pt idx="1153" formatCode="0.00E+00">
                  <c:v>-1.6902300000000001E-162</c:v>
                </c:pt>
                <c:pt idx="1154" formatCode="0.00E+00">
                  <c:v>-3.72229E-162</c:v>
                </c:pt>
                <c:pt idx="1155" formatCode="0.00E+00">
                  <c:v>-2.07983E-162</c:v>
                </c:pt>
                <c:pt idx="1156" formatCode="0.00E+00">
                  <c:v>4.8490600000000004E-162</c:v>
                </c:pt>
                <c:pt idx="1157" formatCode="0.00E+00">
                  <c:v>1.1607200000000001E-161</c:v>
                </c:pt>
                <c:pt idx="1158" formatCode="0.00E+00">
                  <c:v>5.3567700000000004E-162</c:v>
                </c:pt>
                <c:pt idx="1159" formatCode="0.00E+00">
                  <c:v>-2.1917299999999998E-161</c:v>
                </c:pt>
                <c:pt idx="1160" formatCode="0.00E+00">
                  <c:v>-5.42345E-161</c:v>
                </c:pt>
                <c:pt idx="1161" formatCode="0.00E+00">
                  <c:v>-4.72699E-161</c:v>
                </c:pt>
                <c:pt idx="1162" formatCode="0.00E+00">
                  <c:v>3.45856E-161</c:v>
                </c:pt>
                <c:pt idx="1163" formatCode="0.00E+00">
                  <c:v>1.4712299999999999E-160</c:v>
                </c:pt>
                <c:pt idx="1164" formatCode="0.00E+00">
                  <c:v>1.33992E-160</c:v>
                </c:pt>
                <c:pt idx="1165" formatCode="0.00E+00">
                  <c:v>-1.5684499999999999E-160</c:v>
                </c:pt>
                <c:pt idx="1166" formatCode="0.00E+00">
                  <c:v>-6.0568800000000004E-160</c:v>
                </c:pt>
                <c:pt idx="1167" formatCode="0.00E+00">
                  <c:v>-6.8149799999999995E-160</c:v>
                </c:pt>
                <c:pt idx="1168" formatCode="0.00E+00">
                  <c:v>1.9184E-160</c:v>
                </c:pt>
                <c:pt idx="1169" formatCode="0.00E+00">
                  <c:v>1.7638600000000001E-159</c:v>
                </c:pt>
                <c:pt idx="1170" formatCode="0.00E+00">
                  <c:v>2.2467900000000001E-159</c:v>
                </c:pt>
                <c:pt idx="1171" formatCode="0.00E+00">
                  <c:v>-6.9943500000000002E-160</c:v>
                </c:pt>
                <c:pt idx="1172" formatCode="0.00E+00">
                  <c:v>-6.7741200000000005E-159</c:v>
                </c:pt>
                <c:pt idx="1173" formatCode="0.00E+00">
                  <c:v>-1.0509699999999999E-158</c:v>
                </c:pt>
                <c:pt idx="1174" formatCode="0.00E+00">
                  <c:v>-3.4731299999999998E-159</c:v>
                </c:pt>
                <c:pt idx="1175" formatCode="0.00E+00">
                  <c:v>1.56447E-158</c:v>
                </c:pt>
                <c:pt idx="1176" formatCode="0.00E+00">
                  <c:v>2.92878E-158</c:v>
                </c:pt>
                <c:pt idx="1177" formatCode="0.00E+00">
                  <c:v>8.1211200000000002E-159</c:v>
                </c:pt>
                <c:pt idx="1178" formatCode="0.00E+00">
                  <c:v>-5.6283599999999999E-158</c:v>
                </c:pt>
                <c:pt idx="1179" formatCode="0.00E+00">
                  <c:v>-1.0431299999999999E-157</c:v>
                </c:pt>
                <c:pt idx="1180" formatCode="0.00E+00">
                  <c:v>-1.44489E-158</c:v>
                </c:pt>
                <c:pt idx="1181" formatCode="0.00E+00">
                  <c:v>2.6916299999999999E-157</c:v>
                </c:pt>
                <c:pt idx="1182" formatCode="0.00E+00">
                  <c:v>5.6080599999999998E-157</c:v>
                </c:pt>
                <c:pt idx="1183" formatCode="0.00E+00">
                  <c:v>4.1242799999999998E-157</c:v>
                </c:pt>
                <c:pt idx="1184" formatCode="0.00E+00">
                  <c:v>-4.9376599999999998E-157</c:v>
                </c:pt>
                <c:pt idx="1185" formatCode="0.00E+00">
                  <c:v>-1.5842999999999999E-156</c:v>
                </c:pt>
                <c:pt idx="1186" formatCode="0.00E+00">
                  <c:v>-1.2048799999999999E-156</c:v>
                </c:pt>
                <c:pt idx="1187" formatCode="0.00E+00">
                  <c:v>1.9507E-156</c:v>
                </c:pt>
                <c:pt idx="1188" formatCode="0.00E+00">
                  <c:v>6.2003200000000002E-156</c:v>
                </c:pt>
                <c:pt idx="1189" formatCode="0.00E+00">
                  <c:v>5.8166899999999999E-156</c:v>
                </c:pt>
                <c:pt idx="1190" formatCode="0.00E+00">
                  <c:v>-4.50102E-156</c:v>
                </c:pt>
                <c:pt idx="1191" formatCode="0.00E+00">
                  <c:v>-2.06043E-155</c:v>
                </c:pt>
                <c:pt idx="1192" formatCode="0.00E+00">
                  <c:v>-2.2530399999999999E-155</c:v>
                </c:pt>
                <c:pt idx="1193" formatCode="0.00E+00">
                  <c:v>1.4369500000000001E-155</c:v>
                </c:pt>
                <c:pt idx="1194" formatCode="0.00E+00">
                  <c:v>8.1691700000000007E-155</c:v>
                </c:pt>
                <c:pt idx="1195" formatCode="0.00E+00">
                  <c:v>1.06676E-154</c:v>
                </c:pt>
                <c:pt idx="1196" formatCode="0.00E+00">
                  <c:v>-8.7029499999999999E-156</c:v>
                </c:pt>
                <c:pt idx="1197" formatCode="0.00E+00">
                  <c:v>-2.5068599999999999E-154</c:v>
                </c:pt>
                <c:pt idx="1198" formatCode="0.00E+00">
                  <c:v>-3.20133E-154</c:v>
                </c:pt>
                <c:pt idx="1199" formatCode="0.00E+00">
                  <c:v>2.3352799999999999E-154</c:v>
                </c:pt>
                <c:pt idx="1200" formatCode="0.00E+00">
                  <c:v>1.4285199999999999E-153</c:v>
                </c:pt>
                <c:pt idx="1201" formatCode="0.00E+00">
                  <c:v>2.26675E-153</c:v>
                </c:pt>
                <c:pt idx="1202" formatCode="0.00E+00">
                  <c:v>1.07315E-153</c:v>
                </c:pt>
                <c:pt idx="1203" formatCode="0.00E+00">
                  <c:v>-2.6004E-153</c:v>
                </c:pt>
                <c:pt idx="1204" formatCode="0.00E+00">
                  <c:v>-5.9545199999999999E-153</c:v>
                </c:pt>
                <c:pt idx="1205" formatCode="0.00E+00">
                  <c:v>-3.7686799999999999E-153</c:v>
                </c:pt>
                <c:pt idx="1206" formatCode="0.00E+00">
                  <c:v>6.4855999999999998E-153</c:v>
                </c:pt>
                <c:pt idx="1207" formatCode="0.00E+00">
                  <c:v>1.6571799999999999E-152</c:v>
                </c:pt>
                <c:pt idx="1208" formatCode="0.00E+00">
                  <c:v>7.3012700000000002E-153</c:v>
                </c:pt>
                <c:pt idx="1209" formatCode="0.00E+00">
                  <c:v>-3.3693299999999998E-152</c:v>
                </c:pt>
                <c:pt idx="1210" formatCode="0.00E+00">
                  <c:v>-8.1043700000000005E-152</c:v>
                </c:pt>
                <c:pt idx="1211" formatCode="0.00E+00">
                  <c:v>-6.01336E-152</c:v>
                </c:pt>
                <c:pt idx="1212" formatCode="0.00E+00">
                  <c:v>9.2605400000000001E-152</c:v>
                </c:pt>
                <c:pt idx="1213" formatCode="0.00E+00">
                  <c:v>3.0206899999999998E-151</c:v>
                </c:pt>
                <c:pt idx="1214" formatCode="0.00E+00">
                  <c:v>3.0216600000000001E-151</c:v>
                </c:pt>
                <c:pt idx="1215" formatCode="0.00E+00">
                  <c:v>-1.6826599999999999E-151</c:v>
                </c:pt>
                <c:pt idx="1216" formatCode="0.00E+00">
                  <c:v>-8.9628600000000006E-151</c:v>
                </c:pt>
                <c:pt idx="1217" formatCode="0.00E+00">
                  <c:v>-8.7940799999999996E-151</c:v>
                </c:pt>
                <c:pt idx="1218" formatCode="0.00E+00">
                  <c:v>9.64455E-151</c:v>
                </c:pt>
                <c:pt idx="1219" formatCode="0.00E+00">
                  <c:v>4.1196699999999998E-150</c:v>
                </c:pt>
                <c:pt idx="1220" formatCode="0.00E+00">
                  <c:v>5.4678900000000004E-150</c:v>
                </c:pt>
                <c:pt idx="1221" formatCode="0.00E+00">
                  <c:v>1.11231E-150</c:v>
                </c:pt>
                <c:pt idx="1222" formatCode="0.00E+00">
                  <c:v>-8.4145800000000001E-150</c:v>
                </c:pt>
                <c:pt idx="1223" formatCode="0.00E+00">
                  <c:v>-1.4272299999999999E-149</c:v>
                </c:pt>
                <c:pt idx="1224" formatCode="0.00E+00">
                  <c:v>-4.63201E-150</c:v>
                </c:pt>
                <c:pt idx="1225" formatCode="0.00E+00">
                  <c:v>2.1046899999999998E-149</c:v>
                </c:pt>
                <c:pt idx="1226" formatCode="0.00E+00">
                  <c:v>3.59126E-149</c:v>
                </c:pt>
                <c:pt idx="1227" formatCode="0.00E+00">
                  <c:v>-1.01415E-149</c:v>
                </c:pt>
                <c:pt idx="1228" formatCode="0.00E+00">
                  <c:v>-1.3438000000000001E-148</c:v>
                </c:pt>
                <c:pt idx="1229" formatCode="0.00E+00">
                  <c:v>-2.4267499999999999E-148</c:v>
                </c:pt>
                <c:pt idx="1230" formatCode="0.00E+00">
                  <c:v>-1.47573E-148</c:v>
                </c:pt>
                <c:pt idx="1231" formatCode="0.00E+00">
                  <c:v>2.3953100000000001E-148</c:v>
                </c:pt>
                <c:pt idx="1232" formatCode="0.00E+00">
                  <c:v>6.1021699999999999E-148</c:v>
                </c:pt>
                <c:pt idx="1233" formatCode="0.00E+00">
                  <c:v>2.2887699999999999E-148</c:v>
                </c:pt>
                <c:pt idx="1234" formatCode="0.00E+00">
                  <c:v>-1.3616699999999999E-147</c:v>
                </c:pt>
                <c:pt idx="1235" formatCode="0.00E+00">
                  <c:v>-3.2411100000000002E-147</c:v>
                </c:pt>
                <c:pt idx="1236" formatCode="0.00E+00">
                  <c:v>-3.0110000000000002E-147</c:v>
                </c:pt>
                <c:pt idx="1237" formatCode="0.00E+00">
                  <c:v>1.30737E-147</c:v>
                </c:pt>
                <c:pt idx="1238" formatCode="0.00E+00">
                  <c:v>7.2773300000000001E-147</c:v>
                </c:pt>
                <c:pt idx="1239" formatCode="0.00E+00">
                  <c:v>6.3487299999999995E-147</c:v>
                </c:pt>
                <c:pt idx="1240" formatCode="0.00E+00">
                  <c:v>-9.50357E-147</c:v>
                </c:pt>
                <c:pt idx="1241" formatCode="0.00E+00">
                  <c:v>-3.3977900000000002E-146</c:v>
                </c:pt>
                <c:pt idx="1242" formatCode="0.00E+00">
                  <c:v>-3.5951000000000002E-146</c:v>
                </c:pt>
                <c:pt idx="1243" formatCode="0.00E+00">
                  <c:v>2.0487999999999998E-146</c:v>
                </c:pt>
                <c:pt idx="1244" formatCode="0.00E+00">
                  <c:v>1.2036E-145</c:v>
                </c:pt>
                <c:pt idx="1245" formatCode="0.00E+00">
                  <c:v>1.5687E-145</c:v>
                </c:pt>
                <c:pt idx="1246" formatCode="0.00E+00">
                  <c:v>-3.0445399999999999E-147</c:v>
                </c:pt>
                <c:pt idx="1247" formatCode="0.00E+00">
                  <c:v>-3.3414500000000003E-145</c:v>
                </c:pt>
                <c:pt idx="1248" formatCode="0.00E+00">
                  <c:v>-4.70527E-145</c:v>
                </c:pt>
                <c:pt idx="1249" formatCode="0.00E+00">
                  <c:v>1.4069500000000001E-145</c:v>
                </c:pt>
                <c:pt idx="1250" formatCode="0.00E+00">
                  <c:v>1.5447700000000001E-144</c:v>
                </c:pt>
                <c:pt idx="1251" formatCode="0.00E+00">
                  <c:v>2.60592E-144</c:v>
                </c:pt>
                <c:pt idx="1252" formatCode="0.00E+00">
                  <c:v>1.45035E-144</c:v>
                </c:pt>
                <c:pt idx="1253" formatCode="0.00E+00">
                  <c:v>-2.4928200000000001E-144</c:v>
                </c:pt>
                <c:pt idx="1254" formatCode="0.00E+00">
                  <c:v>-5.5187000000000002E-144</c:v>
                </c:pt>
                <c:pt idx="1255" formatCode="0.00E+00">
                  <c:v>-4.37601E-145</c:v>
                </c:pt>
                <c:pt idx="1256" formatCode="0.00E+00">
                  <c:v>1.5718200000000001E-143</c:v>
                </c:pt>
                <c:pt idx="1257" formatCode="0.00E+00">
                  <c:v>3.18894E-143</c:v>
                </c:pt>
                <c:pt idx="1258" formatCode="0.00E+00">
                  <c:v>2.0595200000000001E-143</c:v>
                </c:pt>
                <c:pt idx="1259" formatCode="0.00E+00">
                  <c:v>-3.8654000000000001E-143</c:v>
                </c:pt>
                <c:pt idx="1260" formatCode="0.00E+00">
                  <c:v>-1.11194E-142</c:v>
                </c:pt>
                <c:pt idx="1261" formatCode="0.00E+00">
                  <c:v>-9.6893600000000001E-143</c:v>
                </c:pt>
                <c:pt idx="1262" formatCode="0.00E+00">
                  <c:v>8.5469000000000006E-143</c:v>
                </c:pt>
                <c:pt idx="1263" formatCode="0.00E+00">
                  <c:v>3.2884900000000002E-142</c:v>
                </c:pt>
                <c:pt idx="1264" formatCode="0.00E+00">
                  <c:v>2.5131900000000001E-142</c:v>
                </c:pt>
                <c:pt idx="1265" formatCode="0.00E+00">
                  <c:v>-5.0220200000000001E-142</c:v>
                </c:pt>
                <c:pt idx="1266" formatCode="0.00E+00">
                  <c:v>-1.6345099999999999E-141</c:v>
                </c:pt>
                <c:pt idx="1267" formatCode="0.00E+00">
                  <c:v>-1.781E-141</c:v>
                </c:pt>
                <c:pt idx="1268" formatCode="0.00E+00">
                  <c:v>6.9071699999999995E-142</c:v>
                </c:pt>
                <c:pt idx="1269" formatCode="0.00E+00">
                  <c:v>5.1975E-141</c:v>
                </c:pt>
                <c:pt idx="1270" formatCode="0.00E+00">
                  <c:v>7.2536999999999995E-141</c:v>
                </c:pt>
                <c:pt idx="1271" formatCode="0.00E+00">
                  <c:v>1.3739899999999999E-141</c:v>
                </c:pt>
                <c:pt idx="1272" formatCode="0.00E+00">
                  <c:v>-1.15984E-140</c:v>
                </c:pt>
                <c:pt idx="1273" formatCode="0.00E+00">
                  <c:v>-1.8191399999999999E-140</c:v>
                </c:pt>
                <c:pt idx="1274" formatCode="0.00E+00">
                  <c:v>1.54024E-141</c:v>
                </c:pt>
                <c:pt idx="1275" formatCode="0.00E+00">
                  <c:v>4.9449000000000001E-140</c:v>
                </c:pt>
                <c:pt idx="1276" formatCode="0.00E+00">
                  <c:v>8.2984300000000003E-140</c:v>
                </c:pt>
                <c:pt idx="1277" formatCode="0.00E+00">
                  <c:v>2.3679600000000002E-140</c:v>
                </c:pt>
                <c:pt idx="1278" formatCode="0.00E+00">
                  <c:v>-1.5671000000000001E-139</c:v>
                </c:pt>
                <c:pt idx="1279" formatCode="0.00E+00">
                  <c:v>-3.2788099999999999E-139</c:v>
                </c:pt>
                <c:pt idx="1280" formatCode="0.00E+00">
                  <c:v>-2.3829399999999998E-139</c:v>
                </c:pt>
                <c:pt idx="1281" formatCode="0.00E+00">
                  <c:v>2.31295E-139</c:v>
                </c:pt>
                <c:pt idx="1282" formatCode="0.00E+00">
                  <c:v>6.8257099999999997E-139</c:v>
                </c:pt>
                <c:pt idx="1283" formatCode="0.00E+00">
                  <c:v>1.7306100000000002E-139</c:v>
                </c:pt>
                <c:pt idx="1284" formatCode="0.00E+00">
                  <c:v>-1.87545E-138</c:v>
                </c:pt>
                <c:pt idx="1285" formatCode="0.00E+00">
                  <c:v>-4.2228200000000002E-138</c:v>
                </c:pt>
                <c:pt idx="1286" formatCode="0.00E+00">
                  <c:v>-3.3012000000000002E-138</c:v>
                </c:pt>
                <c:pt idx="1287" formatCode="0.00E+00">
                  <c:v>4.1911499999999997E-138</c:v>
                </c:pt>
                <c:pt idx="1288" formatCode="0.00E+00">
                  <c:v>1.4388500000000001E-137</c:v>
                </c:pt>
                <c:pt idx="1289" formatCode="0.00E+00">
                  <c:v>1.2952399999999999E-137</c:v>
                </c:pt>
                <c:pt idx="1290" formatCode="0.00E+00">
                  <c:v>-1.3810700000000001E-137</c:v>
                </c:pt>
                <c:pt idx="1291" formatCode="0.00E+00">
                  <c:v>-5.5376399999999999E-137</c:v>
                </c:pt>
                <c:pt idx="1292" formatCode="0.00E+00">
                  <c:v>-6.0788400000000004E-137</c:v>
                </c:pt>
                <c:pt idx="1293" formatCode="0.00E+00">
                  <c:v>2.9313000000000001E-137</c:v>
                </c:pt>
                <c:pt idx="1294" formatCode="0.00E+00">
                  <c:v>1.93094E-136</c:v>
                </c:pt>
                <c:pt idx="1295" formatCode="0.00E+00">
                  <c:v>2.72392E-136</c:v>
                </c:pt>
                <c:pt idx="1296" formatCode="0.00E+00">
                  <c:v>7.9243399999999999E-137</c:v>
                </c:pt>
                <c:pt idx="1297" formatCode="0.00E+00">
                  <c:v>-3.51027E-136</c:v>
                </c:pt>
                <c:pt idx="1298" formatCode="0.00E+00">
                  <c:v>-5.3021400000000001E-136</c:v>
                </c:pt>
                <c:pt idx="1299" formatCode="0.00E+00">
                  <c:v>2.4903100000000001E-136</c:v>
                </c:pt>
                <c:pt idx="1300" formatCode="0.00E+00">
                  <c:v>2.0273599999999999E-135</c:v>
                </c:pt>
                <c:pt idx="1301" formatCode="0.00E+00">
                  <c:v>3.2270099999999998E-135</c:v>
                </c:pt>
                <c:pt idx="1302" formatCode="0.00E+00">
                  <c:v>9.9814299999999993E-136</c:v>
                </c:pt>
                <c:pt idx="1303" formatCode="0.00E+00">
                  <c:v>-5.6330999999999998E-135</c:v>
                </c:pt>
                <c:pt idx="1304" formatCode="0.00E+00">
                  <c:v>-1.15975E-134</c:v>
                </c:pt>
                <c:pt idx="1305" formatCode="0.00E+00">
                  <c:v>-7.2295200000000001E-135</c:v>
                </c:pt>
                <c:pt idx="1306" formatCode="0.00E+00">
                  <c:v>1.1677899999999999E-134</c:v>
                </c:pt>
                <c:pt idx="1307" formatCode="0.00E+00">
                  <c:v>2.9858800000000002E-134</c:v>
                </c:pt>
                <c:pt idx="1308" formatCode="0.00E+00">
                  <c:v>1.18108E-134</c:v>
                </c:pt>
                <c:pt idx="1309" formatCode="0.00E+00">
                  <c:v>-6.4464000000000002E-134</c:v>
                </c:pt>
                <c:pt idx="1310" formatCode="0.00E+00">
                  <c:v>-1.5093299999999999E-133</c:v>
                </c:pt>
                <c:pt idx="1311" formatCode="0.00E+00">
                  <c:v>-1.13288E-133</c:v>
                </c:pt>
                <c:pt idx="1312" formatCode="0.00E+00">
                  <c:v>1.6698199999999999E-133</c:v>
                </c:pt>
                <c:pt idx="1313" formatCode="0.00E+00">
                  <c:v>5.4495800000000001E-133</c:v>
                </c:pt>
                <c:pt idx="1314" formatCode="0.00E+00">
                  <c:v>5.1460700000000003E-133</c:v>
                </c:pt>
                <c:pt idx="1315" formatCode="0.00E+00">
                  <c:v>-3.7511400000000001E-133</c:v>
                </c:pt>
                <c:pt idx="1316" formatCode="0.00E+00">
                  <c:v>-1.7500200000000001E-132</c:v>
                </c:pt>
                <c:pt idx="1317" formatCode="0.00E+00">
                  <c:v>-1.9240399999999999E-132</c:v>
                </c:pt>
                <c:pt idx="1318" formatCode="0.00E+00">
                  <c:v>1.0169E-132</c:v>
                </c:pt>
                <c:pt idx="1319" formatCode="0.00E+00">
                  <c:v>6.3162299999999998E-132</c:v>
                </c:pt>
                <c:pt idx="1320" formatCode="0.00E+00">
                  <c:v>8.6998000000000004E-132</c:v>
                </c:pt>
                <c:pt idx="1321" formatCode="0.00E+00">
                  <c:v>1.05493E-132</c:v>
                </c:pt>
                <c:pt idx="1322" formatCode="0.00E+00">
                  <c:v>-1.60646E-131</c:v>
                </c:pt>
                <c:pt idx="1323" formatCode="0.00E+00">
                  <c:v>-2.5267299999999998E-131</c:v>
                </c:pt>
                <c:pt idx="1324" formatCode="0.00E+00">
                  <c:v>-6.2173200000000001E-133</c:v>
                </c:pt>
                <c:pt idx="1325" formatCode="0.00E+00">
                  <c:v>6.0573399999999998E-131</c:v>
                </c:pt>
                <c:pt idx="1326" formatCode="0.00E+00">
                  <c:v>9.9617100000000006E-131</c:v>
                </c:pt>
                <c:pt idx="1327" formatCode="0.00E+00">
                  <c:v>8.9422599999999996E-132</c:v>
                </c:pt>
                <c:pt idx="1328" formatCode="0.00E+00">
                  <c:v>-2.4627399999999999E-130</c:v>
                </c:pt>
                <c:pt idx="1329" formatCode="0.00E+00">
                  <c:v>-4.7082999999999996E-130</c:v>
                </c:pt>
                <c:pt idx="1330" formatCode="0.00E+00">
                  <c:v>-2.7871000000000002E-130</c:v>
                </c:pt>
                <c:pt idx="1331" formatCode="0.00E+00">
                  <c:v>5.2137800000000003E-130</c:v>
                </c:pt>
                <c:pt idx="1332" formatCode="0.00E+00">
                  <c:v>1.31154E-129</c:v>
                </c:pt>
                <c:pt idx="1333" formatCode="0.00E+00">
                  <c:v>6.7911700000000002E-130</c:v>
                </c:pt>
                <c:pt idx="1334" formatCode="0.00E+00">
                  <c:v>-2.2209199999999999E-129</c:v>
                </c:pt>
                <c:pt idx="1335" formatCode="0.00E+00">
                  <c:v>-5.42314E-129</c:v>
                </c:pt>
                <c:pt idx="1336" formatCode="0.00E+00">
                  <c:v>-3.36357E-129</c:v>
                </c:pt>
                <c:pt idx="1337" formatCode="0.00E+00">
                  <c:v>8.2616800000000004E-129</c:v>
                </c:pt>
                <c:pt idx="1338" formatCode="0.00E+00">
                  <c:v>2.3864500000000001E-128</c:v>
                </c:pt>
                <c:pt idx="1339" formatCode="0.00E+00">
                  <c:v>2.4220199999999999E-128</c:v>
                </c:pt>
                <c:pt idx="1340" formatCode="0.00E+00">
                  <c:v>-1.0125E-128</c:v>
                </c:pt>
                <c:pt idx="1341" formatCode="0.00E+00">
                  <c:v>-6.6308300000000004E-128</c:v>
                </c:pt>
                <c:pt idx="1342" formatCode="0.00E+00">
                  <c:v>-8.0897400000000003E-128</c:v>
                </c:pt>
                <c:pt idx="1343" formatCode="0.00E+00">
                  <c:v>1.84919E-128</c:v>
                </c:pt>
                <c:pt idx="1344" formatCode="0.00E+00">
                  <c:v>2.0096199999999998E-127</c:v>
                </c:pt>
                <c:pt idx="1345" formatCode="0.00E+00">
                  <c:v>2.30167E-127</c:v>
                </c:pt>
                <c:pt idx="1346" formatCode="0.00E+00">
                  <c:v>-1.9217399999999999E-127</c:v>
                </c:pt>
                <c:pt idx="1347" formatCode="0.00E+00">
                  <c:v>-1.00831E-126</c:v>
                </c:pt>
                <c:pt idx="1348" formatCode="0.00E+00">
                  <c:v>-1.43136E-126</c:v>
                </c:pt>
                <c:pt idx="1349" formatCode="0.00E+00">
                  <c:v>-2.6967199999999998E-127</c:v>
                </c:pt>
                <c:pt idx="1350" formatCode="0.00E+00">
                  <c:v>2.59725E-126</c:v>
                </c:pt>
                <c:pt idx="1351" formatCode="0.00E+00">
                  <c:v>4.8478299999999999E-126</c:v>
                </c:pt>
                <c:pt idx="1352" formatCode="0.00E+00">
                  <c:v>2.1977500000000001E-126</c:v>
                </c:pt>
                <c:pt idx="1353" formatCode="0.00E+00">
                  <c:v>-7.0786900000000007E-126</c:v>
                </c:pt>
                <c:pt idx="1354" formatCode="0.00E+00">
                  <c:v>-1.5766900000000001E-125</c:v>
                </c:pt>
                <c:pt idx="1355" formatCode="0.00E+00">
                  <c:v>-9.4973100000000006E-126</c:v>
                </c:pt>
                <c:pt idx="1356" formatCode="0.00E+00">
                  <c:v>1.86138E-125</c:v>
                </c:pt>
                <c:pt idx="1357" formatCode="0.00E+00">
                  <c:v>4.5657400000000002E-125</c:v>
                </c:pt>
                <c:pt idx="1358" formatCode="0.00E+00">
                  <c:v>1.7076700000000001E-125</c:v>
                </c:pt>
                <c:pt idx="1359" formatCode="0.00E+00">
                  <c:v>-1.0074399999999999E-124</c:v>
                </c:pt>
                <c:pt idx="1360" formatCode="0.00E+00">
                  <c:v>-2.3789399999999999E-124</c:v>
                </c:pt>
                <c:pt idx="1361" formatCode="0.00E+00">
                  <c:v>-2.0363699999999999E-124</c:v>
                </c:pt>
                <c:pt idx="1362" formatCode="0.00E+00">
                  <c:v>1.66526E-124</c:v>
                </c:pt>
                <c:pt idx="1363" formatCode="0.00E+00">
                  <c:v>6.7245600000000001E-124</c:v>
                </c:pt>
                <c:pt idx="1364" formatCode="0.00E+00">
                  <c:v>6.0615300000000002E-124</c:v>
                </c:pt>
                <c:pt idx="1365" formatCode="0.00E+00">
                  <c:v>-6.9497099999999998E-124</c:v>
                </c:pt>
                <c:pt idx="1366" formatCode="0.00E+00">
                  <c:v>-2.7051200000000002E-123</c:v>
                </c:pt>
                <c:pt idx="1367" formatCode="0.00E+00">
                  <c:v>-2.8795599999999999E-123</c:v>
                </c:pt>
                <c:pt idx="1368" formatCode="0.00E+00">
                  <c:v>1.75236E-123</c:v>
                </c:pt>
                <c:pt idx="1369" formatCode="0.00E+00">
                  <c:v>1.0096E-122</c:v>
                </c:pt>
                <c:pt idx="1370" formatCode="0.00E+00">
                  <c:v>1.4410899999999999E-122</c:v>
                </c:pt>
                <c:pt idx="1371" formatCode="0.00E+00">
                  <c:v>5.5065300000000001E-123</c:v>
                </c:pt>
                <c:pt idx="1372" formatCode="0.00E+00">
                  <c:v>-1.4926899999999999E-122</c:v>
                </c:pt>
                <c:pt idx="1373" formatCode="0.00E+00">
                  <c:v>-2.1224500000000001E-122</c:v>
                </c:pt>
                <c:pt idx="1374" formatCode="0.00E+00">
                  <c:v>2.4893300000000001E-122</c:v>
                </c:pt>
                <c:pt idx="1375" formatCode="0.00E+00">
                  <c:v>1.2554800000000001E-121</c:v>
                </c:pt>
                <c:pt idx="1376" formatCode="0.00E+00">
                  <c:v>1.9442199999999998E-121</c:v>
                </c:pt>
                <c:pt idx="1377" formatCode="0.00E+00">
                  <c:v>7.3056600000000004E-122</c:v>
                </c:pt>
                <c:pt idx="1378" formatCode="0.00E+00">
                  <c:v>-2.9457700000000001E-121</c:v>
                </c:pt>
                <c:pt idx="1379" formatCode="0.00E+00">
                  <c:v>-6.31282E-121</c:v>
                </c:pt>
                <c:pt idx="1380" formatCode="0.00E+00">
                  <c:v>-3.9592500000000004E-121</c:v>
                </c:pt>
                <c:pt idx="1381" formatCode="0.00E+00">
                  <c:v>6.6533699999999998E-121</c:v>
                </c:pt>
                <c:pt idx="1382" formatCode="0.00E+00">
                  <c:v>1.6821599999999999E-120</c:v>
                </c:pt>
                <c:pt idx="1383" formatCode="0.00E+00">
                  <c:v>5.7615600000000001E-121</c:v>
                </c:pt>
                <c:pt idx="1384" formatCode="0.00E+00">
                  <c:v>-3.9451099999999997E-120</c:v>
                </c:pt>
                <c:pt idx="1385" formatCode="0.00E+00">
                  <c:v>-9.2752400000000002E-120</c:v>
                </c:pt>
                <c:pt idx="1386" formatCode="0.00E+00">
                  <c:v>-8.6504400000000005E-120</c:v>
                </c:pt>
                <c:pt idx="1387" formatCode="0.00E+00">
                  <c:v>3.3497799999999999E-120</c:v>
                </c:pt>
                <c:pt idx="1388" formatCode="0.00E+00">
                  <c:v>1.96667E-119</c:v>
                </c:pt>
                <c:pt idx="1389" formatCode="0.00E+00">
                  <c:v>1.6007199999999999E-119</c:v>
                </c:pt>
                <c:pt idx="1390" formatCode="0.00E+00">
                  <c:v>-2.98504E-119</c:v>
                </c:pt>
                <c:pt idx="1391" formatCode="0.00E+00">
                  <c:v>-9.9586400000000008E-119</c:v>
                </c:pt>
                <c:pt idx="1392" formatCode="0.00E+00">
                  <c:v>-1.1016399999999999E-118</c:v>
                </c:pt>
                <c:pt idx="1393" formatCode="0.00E+00">
                  <c:v>3.7066299999999998E-119</c:v>
                </c:pt>
                <c:pt idx="1394" formatCode="0.00E+00">
                  <c:v>3.0533299999999999E-118</c:v>
                </c:pt>
                <c:pt idx="1395" formatCode="0.00E+00">
                  <c:v>4.0962799999999996E-118</c:v>
                </c:pt>
                <c:pt idx="1396" formatCode="0.00E+00">
                  <c:v>-1.0521E-119</c:v>
                </c:pt>
                <c:pt idx="1397" formatCode="0.00E+00">
                  <c:v>-9.0215599999999999E-118</c:v>
                </c:pt>
                <c:pt idx="1398" formatCode="0.00E+00">
                  <c:v>-1.3385999999999999E-117</c:v>
                </c:pt>
                <c:pt idx="1399" formatCode="0.00E+00">
                  <c:v>1.14214E-118</c:v>
                </c:pt>
                <c:pt idx="1400" formatCode="0.00E+00">
                  <c:v>3.6280499999999997E-117</c:v>
                </c:pt>
                <c:pt idx="1401" formatCode="0.00E+00">
                  <c:v>6.1830699999999997E-117</c:v>
                </c:pt>
                <c:pt idx="1402" formatCode="0.00E+00">
                  <c:v>2.3399199999999999E-117</c:v>
                </c:pt>
                <c:pt idx="1403" formatCode="0.00E+00">
                  <c:v>-9.8684399999999997E-117</c:v>
                </c:pt>
                <c:pt idx="1404" formatCode="0.00E+00">
                  <c:v>-1.9510800000000001E-116</c:v>
                </c:pt>
                <c:pt idx="1405" formatCode="0.00E+00">
                  <c:v>-4.99842E-117</c:v>
                </c:pt>
                <c:pt idx="1406" formatCode="0.00E+00">
                  <c:v>4.27938E-116</c:v>
                </c:pt>
                <c:pt idx="1407" formatCode="0.00E+00">
                  <c:v>9.0648099999999998E-116</c:v>
                </c:pt>
                <c:pt idx="1408" formatCode="0.00E+00">
                  <c:v>5.9602199999999998E-116</c:v>
                </c:pt>
                <c:pt idx="1409" formatCode="0.00E+00">
                  <c:v>-1.0327499999999999E-115</c:v>
                </c:pt>
                <c:pt idx="1410" formatCode="0.00E+00">
                  <c:v>-3.05458E-115</c:v>
                </c:pt>
                <c:pt idx="1411" formatCode="0.00E+00">
                  <c:v>-2.9887299999999998E-115</c:v>
                </c:pt>
                <c:pt idx="1412" formatCode="0.00E+00">
                  <c:v>1.08402E-115</c:v>
                </c:pt>
                <c:pt idx="1413" formatCode="0.00E+00">
                  <c:v>6.4967500000000004E-115</c:v>
                </c:pt>
                <c:pt idx="1414" formatCode="0.00E+00">
                  <c:v>3.7541700000000002E-115</c:v>
                </c:pt>
                <c:pt idx="1415" formatCode="0.00E+00">
                  <c:v>-1.5747999999999999E-114</c:v>
                </c:pt>
                <c:pt idx="1416" formatCode="0.00E+00">
                  <c:v>-4.4490899999999999E-114</c:v>
                </c:pt>
                <c:pt idx="1417" formatCode="0.00E+00">
                  <c:v>-4.8236700000000004E-114</c:v>
                </c:pt>
                <c:pt idx="1418" formatCode="0.00E+00">
                  <c:v>1.46316E-114</c:v>
                </c:pt>
                <c:pt idx="1419" formatCode="0.00E+00">
                  <c:v>1.29691E-113</c:v>
                </c:pt>
                <c:pt idx="1420" formatCode="0.00E+00">
                  <c:v>1.82669E-113</c:v>
                </c:pt>
                <c:pt idx="1421" formatCode="0.00E+00">
                  <c:v>2.9040399999999999E-114</c:v>
                </c:pt>
                <c:pt idx="1422" formatCode="0.00E+00">
                  <c:v>-3.1118899999999999E-113</c:v>
                </c:pt>
                <c:pt idx="1423" formatCode="0.00E+00">
                  <c:v>-4.6557800000000002E-113</c:v>
                </c:pt>
                <c:pt idx="1424" formatCode="0.00E+00">
                  <c:v>1.1282199999999999E-113</c:v>
                </c:pt>
                <c:pt idx="1425" formatCode="0.00E+00">
                  <c:v>1.4615599999999999E-112</c:v>
                </c:pt>
                <c:pt idx="1426" formatCode="0.00E+00">
                  <c:v>2.3890099999999998E-112</c:v>
                </c:pt>
                <c:pt idx="1427" formatCode="0.00E+00">
                  <c:v>8.1122500000000002E-113</c:v>
                </c:pt>
                <c:pt idx="1428" formatCode="0.00E+00">
                  <c:v>-3.9257400000000002E-112</c:v>
                </c:pt>
                <c:pt idx="1429" formatCode="0.00E+00">
                  <c:v>-7.9830099999999999E-112</c:v>
                </c:pt>
                <c:pt idx="1430" formatCode="0.00E+00">
                  <c:v>-3.64159E-112</c:v>
                </c:pt>
                <c:pt idx="1431" formatCode="0.00E+00">
                  <c:v>1.2891599999999999E-111</c:v>
                </c:pt>
                <c:pt idx="1432" formatCode="0.00E+00">
                  <c:v>2.9603900000000001E-111</c:v>
                </c:pt>
                <c:pt idx="1433" formatCode="0.00E+00">
                  <c:v>1.9398799999999999E-111</c:v>
                </c:pt>
                <c:pt idx="1434" formatCode="0.00E+00">
                  <c:v>-3.3725900000000002E-111</c:v>
                </c:pt>
                <c:pt idx="1435" formatCode="0.00E+00">
                  <c:v>-9.3048999999999994E-111</c:v>
                </c:pt>
                <c:pt idx="1436" formatCode="0.00E+00">
                  <c:v>-5.7822299999999999E-111</c:v>
                </c:pt>
                <c:pt idx="1437" formatCode="0.00E+00">
                  <c:v>1.48385E-110</c:v>
                </c:pt>
                <c:pt idx="1438" formatCode="0.00E+00">
                  <c:v>4.2101700000000001E-110</c:v>
                </c:pt>
                <c:pt idx="1439" formatCode="0.00E+00">
                  <c:v>4.0324899999999998E-110</c:v>
                </c:pt>
                <c:pt idx="1440" formatCode="0.00E+00">
                  <c:v>-2.54856E-110</c:v>
                </c:pt>
                <c:pt idx="1441" formatCode="0.00E+00">
                  <c:v>-1.3001E-109</c:v>
                </c:pt>
                <c:pt idx="1442" formatCode="0.00E+00">
                  <c:v>-1.5421199999999999E-109</c:v>
                </c:pt>
                <c:pt idx="1443" formatCode="0.00E+00">
                  <c:v>4.6907699999999999E-110</c:v>
                </c:pt>
                <c:pt idx="1444" formatCode="0.00E+00">
                  <c:v>4.2346299999999998E-109</c:v>
                </c:pt>
                <c:pt idx="1445" formatCode="0.00E+00">
                  <c:v>5.63136E-109</c:v>
                </c:pt>
                <c:pt idx="1446" formatCode="0.00E+00">
                  <c:v>-5.05001E-110</c:v>
                </c:pt>
                <c:pt idx="1447" formatCode="0.00E+00">
                  <c:v>-1.3403799999999999E-108</c:v>
                </c:pt>
                <c:pt idx="1448" formatCode="0.00E+00">
                  <c:v>-1.9127600000000001E-108</c:v>
                </c:pt>
                <c:pt idx="1449" formatCode="0.00E+00">
                  <c:v>4.46663E-109</c:v>
                </c:pt>
                <c:pt idx="1450" formatCode="0.00E+00">
                  <c:v>6.01129E-108</c:v>
                </c:pt>
                <c:pt idx="1451" formatCode="0.00E+00">
                  <c:v>1.0339699999999999E-107</c:v>
                </c:pt>
                <c:pt idx="1452" formatCode="0.00E+00">
                  <c:v>6.1338299999999999E-108</c:v>
                </c:pt>
                <c:pt idx="1453" formatCode="0.00E+00">
                  <c:v>-8.8692300000000006E-108</c:v>
                </c:pt>
                <c:pt idx="1454" formatCode="0.00E+00">
                  <c:v>-1.99071E-107</c:v>
                </c:pt>
                <c:pt idx="1455" formatCode="0.00E+00">
                  <c:v>1.96123E-108</c:v>
                </c:pt>
                <c:pt idx="1456" formatCode="0.00E+00">
                  <c:v>6.8458399999999996E-107</c:v>
                </c:pt>
                <c:pt idx="1457" formatCode="0.00E+00">
                  <c:v>1.34556E-106</c:v>
                </c:pt>
                <c:pt idx="1458" formatCode="0.00E+00">
                  <c:v>9.3067099999999998E-107</c:v>
                </c:pt>
                <c:pt idx="1459" formatCode="0.00E+00">
                  <c:v>-1.2771300000000001E-106</c:v>
                </c:pt>
                <c:pt idx="1460" formatCode="0.00E+00">
                  <c:v>-3.99752E-106</c:v>
                </c:pt>
                <c:pt idx="1461" formatCode="0.00E+00">
                  <c:v>-3.59622E-106</c:v>
                </c:pt>
                <c:pt idx="1462" formatCode="0.00E+00">
                  <c:v>3.14264E-106</c:v>
                </c:pt>
                <c:pt idx="1463" formatCode="0.00E+00">
                  <c:v>1.2510600000000001E-105</c:v>
                </c:pt>
                <c:pt idx="1464" formatCode="0.00E+00">
                  <c:v>1.1271300000000001E-105</c:v>
                </c:pt>
                <c:pt idx="1465" formatCode="0.00E+00">
                  <c:v>-1.25418E-105</c:v>
                </c:pt>
                <c:pt idx="1466" formatCode="0.00E+00">
                  <c:v>-4.8299200000000002E-105</c:v>
                </c:pt>
                <c:pt idx="1467" formatCode="0.00E+00">
                  <c:v>-4.8604199999999999E-105</c:v>
                </c:pt>
                <c:pt idx="1468" formatCode="0.00E+00">
                  <c:v>3.8579300000000003E-105</c:v>
                </c:pt>
                <c:pt idx="1469" formatCode="0.00E+00">
                  <c:v>1.8904E-104</c:v>
                </c:pt>
                <c:pt idx="1470" formatCode="0.00E+00">
                  <c:v>2.4175900000000001E-104</c:v>
                </c:pt>
                <c:pt idx="1471" formatCode="0.00E+00">
                  <c:v>-2.0200799999999999E-105</c:v>
                </c:pt>
                <c:pt idx="1472" formatCode="0.00E+00">
                  <c:v>-5.7462600000000003E-104</c:v>
                </c:pt>
                <c:pt idx="1473" formatCode="0.00E+00">
                  <c:v>-8.9311700000000002E-104</c:v>
                </c:pt>
                <c:pt idx="1474" formatCode="0.00E+00">
                  <c:v>-1.9530899999999999E-104</c:v>
                </c:pt>
                <c:pt idx="1475" formatCode="0.00E+00">
                  <c:v>1.59756E-103</c:v>
                </c:pt>
                <c:pt idx="1476" formatCode="0.00E+00">
                  <c:v>2.6612400000000002E-103</c:v>
                </c:pt>
                <c:pt idx="1477" formatCode="0.00E+00">
                  <c:v>-2.1478000000000001E-104</c:v>
                </c:pt>
                <c:pt idx="1478" formatCode="0.00E+00">
                  <c:v>-7.9134000000000004E-103</c:v>
                </c:pt>
                <c:pt idx="1479" formatCode="0.00E+00">
                  <c:v>-1.4327600000000001E-102</c:v>
                </c:pt>
                <c:pt idx="1480" formatCode="0.00E+00">
                  <c:v>-7.4831700000000002E-103</c:v>
                </c:pt>
                <c:pt idx="1481" formatCode="0.00E+00">
                  <c:v>1.7950700000000002E-102</c:v>
                </c:pt>
                <c:pt idx="1482" formatCode="0.00E+00">
                  <c:v>4.3919900000000001E-102</c:v>
                </c:pt>
                <c:pt idx="1483" formatCode="0.00E+00">
                  <c:v>3.0758499999999999E-102</c:v>
                </c:pt>
                <c:pt idx="1484" formatCode="0.00E+00">
                  <c:v>-4.7356900000000001E-102</c:v>
                </c:pt>
                <c:pt idx="1485" formatCode="0.00E+00">
                  <c:v>-1.3761300000000001E-101</c:v>
                </c:pt>
                <c:pt idx="1486" formatCode="0.00E+00">
                  <c:v>-9.5861200000000004E-102</c:v>
                </c:pt>
                <c:pt idx="1487" formatCode="0.00E+00">
                  <c:v>1.86343E-101</c:v>
                </c:pt>
                <c:pt idx="1488" formatCode="0.00E+00">
                  <c:v>5.63836E-101</c:v>
                </c:pt>
                <c:pt idx="1489" formatCode="0.00E+00">
                  <c:v>5.2267100000000003E-101</c:v>
                </c:pt>
                <c:pt idx="1490" formatCode="0.00E+00">
                  <c:v>-4.5210900000000002E-101</c:v>
                </c:pt>
                <c:pt idx="1491" formatCode="0.00E+00">
                  <c:v>-1.99755E-100</c:v>
                </c:pt>
                <c:pt idx="1492" formatCode="0.00E+00">
                  <c:v>-2.4167199999999999E-100</c:v>
                </c:pt>
                <c:pt idx="1493" formatCode="0.00E+00">
                  <c:v>2.52234E-101</c:v>
                </c:pt>
                <c:pt idx="1494" formatCode="0.00E+00">
                  <c:v>5.2250900000000003E-100</c:v>
                </c:pt>
                <c:pt idx="1495" formatCode="0.00E+00">
                  <c:v>6.3983399999999997E-100</c:v>
                </c:pt>
                <c:pt idx="1496" formatCode="0.00E+00">
                  <c:v>-4.1204500000000002E-100</c:v>
                </c:pt>
                <c:pt idx="1497" formatCode="0.00E+00">
                  <c:v>-2.5091800000000001E-99</c:v>
                </c:pt>
                <c:pt idx="1498" formatCode="0.00E+00">
                  <c:v>-3.44706E-99</c:v>
                </c:pt>
                <c:pt idx="1499" formatCode="0.00E+00">
                  <c:v>2.1307199999999999E-100</c:v>
                </c:pt>
                <c:pt idx="1500" formatCode="0.00E+00">
                  <c:v>8.8207599999999994E-99</c:v>
                </c:pt>
                <c:pt idx="1501" formatCode="0.00E+00">
                  <c:v>1.54684E-98</c:v>
                </c:pt>
                <c:pt idx="1502" formatCode="0.00E+00">
                  <c:v>8.6318000000000006E-99</c:v>
                </c:pt>
                <c:pt idx="1503" formatCode="0.00E+00">
                  <c:v>-1.5316E-98</c:v>
                </c:pt>
                <c:pt idx="1504" formatCode="0.00E+00">
                  <c:v>-3.4431499999999999E-98</c:v>
                </c:pt>
                <c:pt idx="1505" formatCode="0.00E+00">
                  <c:v>-6.1434499999999996E-99</c:v>
                </c:pt>
                <c:pt idx="1506" formatCode="0.00E+00">
                  <c:v>8.7444099999999997E-98</c:v>
                </c:pt>
                <c:pt idx="1507" formatCode="0.00E+00">
                  <c:v>1.8043999999999999E-97</c:v>
                </c:pt>
                <c:pt idx="1508" formatCode="0.00E+00">
                  <c:v>1.15132E-97</c:v>
                </c:pt>
                <c:pt idx="1509" formatCode="0.00E+00">
                  <c:v>-2.1631900000000001E-97</c:v>
                </c:pt>
                <c:pt idx="1510" formatCode="0.00E+00">
                  <c:v>-6.2436500000000004E-97</c:v>
                </c:pt>
                <c:pt idx="1511" formatCode="0.00E+00">
                  <c:v>-6.0347E-97</c:v>
                </c:pt>
                <c:pt idx="1512" formatCode="0.00E+00">
                  <c:v>2.48794E-97</c:v>
                </c:pt>
                <c:pt idx="1513" formatCode="0.00E+00">
                  <c:v>1.4091699999999999E-96</c:v>
                </c:pt>
                <c:pt idx="1514" formatCode="0.00E+00">
                  <c:v>1.0632000000000001E-96</c:v>
                </c:pt>
                <c:pt idx="1515" formatCode="0.00E+00">
                  <c:v>-2.4742099999999999E-96</c:v>
                </c:pt>
                <c:pt idx="1516" formatCode="0.00E+00">
                  <c:v>-7.7163299999999993E-96</c:v>
                </c:pt>
                <c:pt idx="1517" formatCode="0.00E+00">
                  <c:v>-7.6522700000000008E-96</c:v>
                </c:pt>
                <c:pt idx="1518" formatCode="0.00E+00">
                  <c:v>5.8162900000000003E-96</c:v>
                </c:pt>
                <c:pt idx="1519" formatCode="0.00E+00">
                  <c:v>2.9363799999999999E-95</c:v>
                </c:pt>
                <c:pt idx="1520" formatCode="0.00E+00">
                  <c:v>3.9935599999999997E-95</c:v>
                </c:pt>
                <c:pt idx="1521" formatCode="0.00E+00">
                  <c:v>7.2905999999999999E-96</c:v>
                </c:pt>
                <c:pt idx="1522" formatCode="0.00E+00">
                  <c:v>-6.5492400000000002E-95</c:v>
                </c:pt>
                <c:pt idx="1523" formatCode="0.00E+00">
                  <c:v>-1.04952E-94</c:v>
                </c:pt>
                <c:pt idx="1524" formatCode="0.00E+00">
                  <c:v>1.15879E-96</c:v>
                </c:pt>
                <c:pt idx="1525" formatCode="0.00E+00">
                  <c:v>2.6712399999999998E-94</c:v>
                </c:pt>
                <c:pt idx="1526" formatCode="0.00E+00">
                  <c:v>4.3895899999999997E-94</c:v>
                </c:pt>
                <c:pt idx="1527" formatCode="0.00E+00">
                  <c:v>9.4019299999999994E-95</c:v>
                </c:pt>
                <c:pt idx="1528" formatCode="0.00E+00">
                  <c:v>-8.6784799999999995E-94</c:v>
                </c:pt>
                <c:pt idx="1529" formatCode="0.00E+00">
                  <c:v>-1.64934E-93</c:v>
                </c:pt>
                <c:pt idx="1530" formatCode="0.00E+00">
                  <c:v>-6.28545E-94</c:v>
                </c:pt>
                <c:pt idx="1531" formatCode="0.00E+00">
                  <c:v>2.9759799999999999E-93</c:v>
                </c:pt>
                <c:pt idx="1532" formatCode="0.00E+00">
                  <c:v>6.6551700000000001E-93</c:v>
                </c:pt>
                <c:pt idx="1533" formatCode="0.00E+00">
                  <c:v>4.6503500000000003E-93</c:v>
                </c:pt>
                <c:pt idx="1534" formatCode="0.00E+00">
                  <c:v>-6.82362E-93</c:v>
                </c:pt>
                <c:pt idx="1535" formatCode="0.00E+00">
                  <c:v>-2.0345999999999999E-92</c:v>
                </c:pt>
                <c:pt idx="1536" formatCode="0.00E+00">
                  <c:v>-1.5782699999999999E-92</c:v>
                </c:pt>
                <c:pt idx="1537" formatCode="0.00E+00">
                  <c:v>2.22227E-92</c:v>
                </c:pt>
                <c:pt idx="1538" formatCode="0.00E+00">
                  <c:v>7.2810800000000003E-92</c:v>
                </c:pt>
                <c:pt idx="1539" formatCode="0.00E+00">
                  <c:v>6.3368499999999999E-92</c:v>
                </c:pt>
                <c:pt idx="1540" formatCode="0.00E+00">
                  <c:v>-7.4762599999999997E-92</c:v>
                </c:pt>
                <c:pt idx="1541" formatCode="0.00E+00">
                  <c:v>-2.8797400000000001E-91</c:v>
                </c:pt>
                <c:pt idx="1542" formatCode="0.00E+00">
                  <c:v>-3.4568199999999999E-91</c:v>
                </c:pt>
                <c:pt idx="1543" formatCode="0.00E+00">
                  <c:v>1.97279E-92</c:v>
                </c:pt>
                <c:pt idx="1544" formatCode="0.00E+00">
                  <c:v>7.1033300000000001E-91</c:v>
                </c:pt>
                <c:pt idx="1545" formatCode="0.00E+00">
                  <c:v>9.7485500000000004E-91</c:v>
                </c:pt>
                <c:pt idx="1546" formatCode="0.00E+00">
                  <c:v>-1.34204E-91</c:v>
                </c:pt>
                <c:pt idx="1547" formatCode="0.00E+00">
                  <c:v>-2.48276E-90</c:v>
                </c:pt>
                <c:pt idx="1548" formatCode="0.00E+00">
                  <c:v>-3.4556699999999998E-90</c:v>
                </c:pt>
                <c:pt idx="1549" formatCode="0.00E+00">
                  <c:v>9.7143400000000005E-91</c:v>
                </c:pt>
                <c:pt idx="1550" formatCode="0.00E+00">
                  <c:v>1.11538E-89</c:v>
                </c:pt>
                <c:pt idx="1551" formatCode="0.00E+00">
                  <c:v>1.8608899999999999E-89</c:v>
                </c:pt>
                <c:pt idx="1552" formatCode="0.00E+00">
                  <c:v>8.8155400000000004E-90</c:v>
                </c:pt>
                <c:pt idx="1553" formatCode="0.00E+00">
                  <c:v>-2.28949E-89</c:v>
                </c:pt>
                <c:pt idx="1554" formatCode="0.00E+00">
                  <c:v>-4.9350699999999997E-89</c:v>
                </c:pt>
                <c:pt idx="1555" formatCode="0.00E+00">
                  <c:v>-1.8071900000000001E-89</c:v>
                </c:pt>
                <c:pt idx="1556" formatCode="0.00E+00">
                  <c:v>9.4048800000000001E-89</c:v>
                </c:pt>
                <c:pt idx="1557" formatCode="0.00E+00">
                  <c:v>1.99565E-88</c:v>
                </c:pt>
                <c:pt idx="1558" formatCode="0.00E+00">
                  <c:v>9.3496499999999996E-89</c:v>
                </c:pt>
                <c:pt idx="1559" formatCode="0.00E+00">
                  <c:v>-3.4578799999999997E-88</c:v>
                </c:pt>
                <c:pt idx="1560" formatCode="0.00E+00">
                  <c:v>-8.6314300000000002E-88</c:v>
                </c:pt>
                <c:pt idx="1561" formatCode="0.00E+00">
                  <c:v>-7.90569E-88</c:v>
                </c:pt>
                <c:pt idx="1562" formatCode="0.00E+00">
                  <c:v>4.4151500000000001E-88</c:v>
                </c:pt>
                <c:pt idx="1563" formatCode="0.00E+00">
                  <c:v>2.1444899999999998E-87</c:v>
                </c:pt>
                <c:pt idx="1564" formatCode="0.00E+00">
                  <c:v>1.8815899999999999E-87</c:v>
                </c:pt>
                <c:pt idx="1565" formatCode="0.00E+00">
                  <c:v>-2.5999700000000002E-87</c:v>
                </c:pt>
                <c:pt idx="1566" formatCode="0.00E+00">
                  <c:v>-9.3180400000000006E-87</c:v>
                </c:pt>
                <c:pt idx="1567" formatCode="0.00E+00">
                  <c:v>-9.1622300000000004E-87</c:v>
                </c:pt>
                <c:pt idx="1568" formatCode="0.00E+00">
                  <c:v>7.6031600000000001E-87</c:v>
                </c:pt>
                <c:pt idx="1569" formatCode="0.00E+00">
                  <c:v>3.6374000000000003E-86</c:v>
                </c:pt>
                <c:pt idx="1570" formatCode="0.00E+00">
                  <c:v>5.0226399999999999E-86</c:v>
                </c:pt>
                <c:pt idx="1571" formatCode="0.00E+00">
                  <c:v>1.41816E-86</c:v>
                </c:pt>
                <c:pt idx="1572" formatCode="0.00E+00">
                  <c:v>-6.8445699999999997E-86</c:v>
                </c:pt>
                <c:pt idx="1573" formatCode="0.00E+00">
                  <c:v>-1.10692E-85</c:v>
                </c:pt>
                <c:pt idx="1574" formatCode="0.00E+00">
                  <c:v>1.6723299999999999E-86</c:v>
                </c:pt>
                <c:pt idx="1575" formatCode="0.00E+00">
                  <c:v>3.2593999999999999E-85</c:v>
                </c:pt>
                <c:pt idx="1576" formatCode="0.00E+00">
                  <c:v>5.1944299999999997E-85</c:v>
                </c:pt>
                <c:pt idx="1577" formatCode="0.00E+00">
                  <c:v>9.3376000000000004E-86</c:v>
                </c:pt>
                <c:pt idx="1578" formatCode="0.00E+00">
                  <c:v>-1.0843999999999999E-84</c:v>
                </c:pt>
                <c:pt idx="1579" formatCode="0.00E+00">
                  <c:v>-2.01898E-84</c:v>
                </c:pt>
                <c:pt idx="1580" formatCode="0.00E+00">
                  <c:v>-5.3675800000000004E-85</c:v>
                </c:pt>
                <c:pt idx="1581" formatCode="0.00E+00">
                  <c:v>4.5306599999999996E-84</c:v>
                </c:pt>
                <c:pt idx="1582" formatCode="0.00E+00">
                  <c:v>1.00092E-83</c:v>
                </c:pt>
                <c:pt idx="1583" formatCode="0.00E+00">
                  <c:v>8.9769900000000008E-84</c:v>
                </c:pt>
                <c:pt idx="1584" formatCode="0.00E+00">
                  <c:v>-2.7650299999999998E-84</c:v>
                </c:pt>
                <c:pt idx="1585" formatCode="0.00E+00">
                  <c:v>-1.6563899999999999E-83</c:v>
                </c:pt>
                <c:pt idx="1586" formatCode="0.00E+00">
                  <c:v>-8.6753000000000003E-84</c:v>
                </c:pt>
                <c:pt idx="1587" formatCode="0.00E+00">
                  <c:v>3.9170899999999999E-83</c:v>
                </c:pt>
                <c:pt idx="1588" formatCode="0.00E+00">
                  <c:v>1.03348E-82</c:v>
                </c:pt>
                <c:pt idx="1589" formatCode="0.00E+00">
                  <c:v>9.5840499999999993E-83</c:v>
                </c:pt>
                <c:pt idx="1590" formatCode="0.00E+00">
                  <c:v>-7.6336100000000002E-83</c:v>
                </c:pt>
                <c:pt idx="1591" formatCode="0.00E+00">
                  <c:v>-3.53087E-82</c:v>
                </c:pt>
                <c:pt idx="1592" formatCode="0.00E+00">
                  <c:v>-4.3322400000000001E-82</c:v>
                </c:pt>
                <c:pt idx="1593" formatCode="0.00E+00">
                  <c:v>3.7333099999999997E-83</c:v>
                </c:pt>
                <c:pt idx="1594" formatCode="0.00E+00">
                  <c:v>9.1904099999999994E-82</c:v>
                </c:pt>
                <c:pt idx="1595" formatCode="0.00E+00">
                  <c:v>1.0637799999999999E-81</c:v>
                </c:pt>
                <c:pt idx="1596" formatCode="0.00E+00">
                  <c:v>-9.93777E-82</c:v>
                </c:pt>
                <c:pt idx="1597" formatCode="0.00E+00">
                  <c:v>-4.9903599999999996E-81</c:v>
                </c:pt>
                <c:pt idx="1598" formatCode="0.00E+00">
                  <c:v>-7.2320899999999997E-81</c:v>
                </c:pt>
                <c:pt idx="1599" formatCode="0.00E+00">
                  <c:v>-1.8238000000000001E-81</c:v>
                </c:pt>
                <c:pt idx="1600" formatCode="0.00E+00">
                  <c:v>1.2189E-80</c:v>
                </c:pt>
                <c:pt idx="1601" formatCode="0.00E+00">
                  <c:v>2.3178400000000001E-80</c:v>
                </c:pt>
                <c:pt idx="1602" formatCode="0.00E+00">
                  <c:v>1.20731E-80</c:v>
                </c:pt>
                <c:pt idx="1603" formatCode="0.00E+00">
                  <c:v>-2.6964099999999998E-80</c:v>
                </c:pt>
                <c:pt idx="1604" formatCode="0.00E+00">
                  <c:v>-5.5279399999999998E-80</c:v>
                </c:pt>
                <c:pt idx="1605" formatCode="0.00E+00">
                  <c:v>4.68874E-81</c:v>
                </c:pt>
                <c:pt idx="1606" formatCode="0.00E+00">
                  <c:v>1.8647399999999999E-79</c:v>
                </c:pt>
                <c:pt idx="1607" formatCode="0.00E+00">
                  <c:v>3.6973899999999999E-79</c:v>
                </c:pt>
                <c:pt idx="1608" formatCode="0.00E+00">
                  <c:v>2.65101E-79</c:v>
                </c:pt>
                <c:pt idx="1609" formatCode="0.00E+00">
                  <c:v>-3.2634600000000003E-79</c:v>
                </c:pt>
                <c:pt idx="1610" formatCode="0.00E+00">
                  <c:v>-1.06193E-78</c:v>
                </c:pt>
                <c:pt idx="1611" formatCode="0.00E+00">
                  <c:v>-9.9939899999999996E-79</c:v>
                </c:pt>
                <c:pt idx="1612" formatCode="0.00E+00">
                  <c:v>6.2645399999999995E-79</c:v>
                </c:pt>
                <c:pt idx="1613" formatCode="0.00E+00">
                  <c:v>2.8626200000000002E-78</c:v>
                </c:pt>
                <c:pt idx="1614" formatCode="0.00E+00">
                  <c:v>2.2873100000000002E-78</c:v>
                </c:pt>
                <c:pt idx="1615" formatCode="0.00E+00">
                  <c:v>-4.4722400000000003E-78</c:v>
                </c:pt>
                <c:pt idx="1616" formatCode="0.00E+00">
                  <c:v>-1.4720499999999999E-77</c:v>
                </c:pt>
                <c:pt idx="1617" formatCode="0.00E+00">
                  <c:v>-1.56131E-77</c:v>
                </c:pt>
                <c:pt idx="1618" formatCode="0.00E+00">
                  <c:v>6.8151999999999997E-78</c:v>
                </c:pt>
                <c:pt idx="1619" formatCode="0.00E+00">
                  <c:v>4.6310199999999998E-77</c:v>
                </c:pt>
                <c:pt idx="1620" formatCode="0.00E+00">
                  <c:v>6.0976300000000004E-77</c:v>
                </c:pt>
                <c:pt idx="1621" formatCode="0.00E+00">
                  <c:v>-7.6834100000000003E-78</c:v>
                </c:pt>
                <c:pt idx="1622" formatCode="0.00E+00">
                  <c:v>-1.5568000000000001E-76</c:v>
                </c:pt>
                <c:pt idx="1623" formatCode="0.00E+00">
                  <c:v>-2.4622000000000001E-76</c:v>
                </c:pt>
                <c:pt idx="1624" formatCode="0.00E+00">
                  <c:v>-7.6675200000000006E-77</c:v>
                </c:pt>
                <c:pt idx="1625" formatCode="0.00E+00">
                  <c:v>3.7688E-76</c:v>
                </c:pt>
                <c:pt idx="1626" formatCode="0.00E+00">
                  <c:v>6.6673799999999996E-76</c:v>
                </c:pt>
                <c:pt idx="1627" formatCode="0.00E+00">
                  <c:v>6.8250599999999996E-77</c:v>
                </c:pt>
                <c:pt idx="1628" formatCode="0.00E+00">
                  <c:v>-1.5754499999999999E-75</c:v>
                </c:pt>
                <c:pt idx="1629" formatCode="0.00E+00">
                  <c:v>-2.8324499999999999E-75</c:v>
                </c:pt>
                <c:pt idx="1630" formatCode="0.00E+00">
                  <c:v>-6.1491400000000004E-76</c:v>
                </c:pt>
                <c:pt idx="1631" formatCode="0.00E+00">
                  <c:v>6.7419900000000001E-75</c:v>
                </c:pt>
                <c:pt idx="1632" formatCode="0.00E+00">
                  <c:v>1.4249899999999999E-74</c:v>
                </c:pt>
                <c:pt idx="1633" formatCode="0.00E+00">
                  <c:v>1.0057800000000001E-74</c:v>
                </c:pt>
                <c:pt idx="1634" formatCode="0.00E+00">
                  <c:v>-1.35744E-74</c:v>
                </c:pt>
                <c:pt idx="1635" formatCode="0.00E+00">
                  <c:v>-4.1997099999999997E-74</c:v>
                </c:pt>
                <c:pt idx="1636" formatCode="0.00E+00">
                  <c:v>-3.4840699999999999E-74</c:v>
                </c:pt>
                <c:pt idx="1637" formatCode="0.00E+00">
                  <c:v>3.9461999999999999E-74</c:v>
                </c:pt>
                <c:pt idx="1638" formatCode="0.00E+00">
                  <c:v>1.38317E-73</c:v>
                </c:pt>
                <c:pt idx="1639" formatCode="0.00E+00">
                  <c:v>1.1655800000000001E-73</c:v>
                </c:pt>
                <c:pt idx="1640" formatCode="0.00E+00">
                  <c:v>-1.55157E-73</c:v>
                </c:pt>
                <c:pt idx="1641" formatCode="0.00E+00">
                  <c:v>-5.6378200000000002E-73</c:v>
                </c:pt>
                <c:pt idx="1642" formatCode="0.00E+00">
                  <c:v>-6.4940100000000004E-73</c:v>
                </c:pt>
                <c:pt idx="1643" formatCode="0.00E+00">
                  <c:v>1.02342E-73</c:v>
                </c:pt>
                <c:pt idx="1644" formatCode="0.00E+00">
                  <c:v>1.48496E-72</c:v>
                </c:pt>
                <c:pt idx="1645" formatCode="0.00E+00">
                  <c:v>1.9972600000000001E-72</c:v>
                </c:pt>
                <c:pt idx="1646" formatCode="0.00E+00">
                  <c:v>-3.4542999999999999E-73</c:v>
                </c:pt>
                <c:pt idx="1647" formatCode="0.00E+00">
                  <c:v>-5.3021600000000003E-72</c:v>
                </c:pt>
                <c:pt idx="1648" formatCode="0.00E+00">
                  <c:v>-7.4697700000000001E-72</c:v>
                </c:pt>
                <c:pt idx="1649" formatCode="0.00E+00">
                  <c:v>1.14397E-72</c:v>
                </c:pt>
                <c:pt idx="1650" formatCode="0.00E+00">
                  <c:v>2.1022700000000001E-71</c:v>
                </c:pt>
                <c:pt idx="1651" formatCode="0.00E+00">
                  <c:v>3.43597E-71</c:v>
                </c:pt>
                <c:pt idx="1652" formatCode="0.00E+00">
                  <c:v>9.9122700000000003E-72</c:v>
                </c:pt>
                <c:pt idx="1653" formatCode="0.00E+00">
                  <c:v>-6.1741799999999998E-71</c:v>
                </c:pt>
                <c:pt idx="1654" formatCode="0.00E+00">
                  <c:v>-1.2649599999999999E-70</c:v>
                </c:pt>
                <c:pt idx="1655" formatCode="0.00E+00">
                  <c:v>-8.0571800000000001E-71</c:v>
                </c:pt>
                <c:pt idx="1656" formatCode="0.00E+00">
                  <c:v>1.2588699999999999E-70</c:v>
                </c:pt>
                <c:pt idx="1657" formatCode="0.00E+00">
                  <c:v>3.2867200000000003E-70</c:v>
                </c:pt>
                <c:pt idx="1658" formatCode="0.00E+00">
                  <c:v>1.3759700000000001E-70</c:v>
                </c:pt>
                <c:pt idx="1659" formatCode="0.00E+00">
                  <c:v>-7.0767200000000006E-70</c:v>
                </c:pt>
                <c:pt idx="1660" formatCode="0.00E+00">
                  <c:v>-1.6564100000000001E-69</c:v>
                </c:pt>
                <c:pt idx="1661" formatCode="0.00E+00">
                  <c:v>-1.1677699999999999E-69</c:v>
                </c:pt>
                <c:pt idx="1662" formatCode="0.00E+00">
                  <c:v>1.8791300000000001E-69</c:v>
                </c:pt>
                <c:pt idx="1663" formatCode="0.00E+00">
                  <c:v>6.0098899999999995E-69</c:v>
                </c:pt>
                <c:pt idx="1664" formatCode="0.00E+00">
                  <c:v>6.5587700000000005E-69</c:v>
                </c:pt>
                <c:pt idx="1665" formatCode="0.00E+00">
                  <c:v>-9.3134300000000003E-70</c:v>
                </c:pt>
                <c:pt idx="1666" formatCode="0.00E+00">
                  <c:v>-1.34069E-68</c:v>
                </c:pt>
                <c:pt idx="1667" formatCode="0.00E+00">
                  <c:v>-1.6380599999999999E-68</c:v>
                </c:pt>
                <c:pt idx="1668" formatCode="0.00E+00">
                  <c:v>6.2879999999999998E-69</c:v>
                </c:pt>
                <c:pt idx="1669" formatCode="0.00E+00">
                  <c:v>4.7965499999999996E-68</c:v>
                </c:pt>
                <c:pt idx="1670" formatCode="0.00E+00">
                  <c:v>6.0434200000000002E-68</c:v>
                </c:pt>
                <c:pt idx="1671" formatCode="0.00E+00">
                  <c:v>-1.6344999999999999E-68</c:v>
                </c:pt>
                <c:pt idx="1672" formatCode="0.00E+00">
                  <c:v>-1.71038E-67</c:v>
                </c:pt>
                <c:pt idx="1673" formatCode="0.00E+00">
                  <c:v>-2.29745E-67</c:v>
                </c:pt>
                <c:pt idx="1674" formatCode="0.00E+00">
                  <c:v>9.2623400000000007E-68</c:v>
                </c:pt>
                <c:pt idx="1675" formatCode="0.00E+00">
                  <c:v>8.3431500000000002E-67</c:v>
                </c:pt>
                <c:pt idx="1676" formatCode="0.00E+00">
                  <c:v>1.37678E-66</c:v>
                </c:pt>
                <c:pt idx="1677" formatCode="0.00E+00">
                  <c:v>6.49111E-67</c:v>
                </c:pt>
                <c:pt idx="1678" formatCode="0.00E+00">
                  <c:v>-1.6909499999999999E-66</c:v>
                </c:pt>
                <c:pt idx="1679" formatCode="0.00E+00">
                  <c:v>-3.51932E-66</c:v>
                </c:pt>
                <c:pt idx="1680" formatCode="0.00E+00">
                  <c:v>-5.27861E-67</c:v>
                </c:pt>
                <c:pt idx="1681" formatCode="0.00E+00">
                  <c:v>9.2018699999999997E-66</c:v>
                </c:pt>
                <c:pt idx="1682" formatCode="0.00E+00">
                  <c:v>1.88074E-65</c:v>
                </c:pt>
                <c:pt idx="1683" formatCode="0.00E+00">
                  <c:v>1.2568499999999999E-65</c:v>
                </c:pt>
                <c:pt idx="1684" formatCode="0.00E+00">
                  <c:v>-1.9092700000000002E-65</c:v>
                </c:pt>
                <c:pt idx="1685" formatCode="0.00E+00">
                  <c:v>-5.6326900000000001E-65</c:v>
                </c:pt>
                <c:pt idx="1686" formatCode="0.00E+00">
                  <c:v>-4.5192399999999999E-65</c:v>
                </c:pt>
                <c:pt idx="1687" formatCode="0.00E+00">
                  <c:v>5.8468200000000002E-65</c:v>
                </c:pt>
                <c:pt idx="1688" formatCode="0.00E+00">
                  <c:v>1.9514999999999999E-64</c:v>
                </c:pt>
                <c:pt idx="1689" formatCode="0.00E+00">
                  <c:v>1.49791E-64</c:v>
                </c:pt>
                <c:pt idx="1690" formatCode="0.00E+00">
                  <c:v>-2.8330800000000001E-64</c:v>
                </c:pt>
                <c:pt idx="1691" formatCode="0.00E+00">
                  <c:v>-9.2251900000000003E-64</c:v>
                </c:pt>
                <c:pt idx="1692" formatCode="0.00E+00">
                  <c:v>-9.5502799999999998E-64</c:v>
                </c:pt>
                <c:pt idx="1693" formatCode="0.00E+00">
                  <c:v>5.02902E-64</c:v>
                </c:pt>
                <c:pt idx="1694" formatCode="0.00E+00">
                  <c:v>3.0350899999999999E-63</c:v>
                </c:pt>
                <c:pt idx="1695" formatCode="0.00E+00">
                  <c:v>3.9436199999999998E-63</c:v>
                </c:pt>
                <c:pt idx="1696" formatCode="0.00E+00">
                  <c:v>-3.7212799999999999E-64</c:v>
                </c:pt>
                <c:pt idx="1697" formatCode="0.00E+00">
                  <c:v>-9.5190800000000002E-63</c:v>
                </c:pt>
                <c:pt idx="1698" formatCode="0.00E+00">
                  <c:v>-1.46842E-62</c:v>
                </c:pt>
                <c:pt idx="1699" formatCode="0.00E+00">
                  <c:v>-2.8547500000000002E-63</c:v>
                </c:pt>
                <c:pt idx="1700" formatCode="0.00E+00">
                  <c:v>2.7280700000000001E-62</c:v>
                </c:pt>
                <c:pt idx="1701" formatCode="0.00E+00">
                  <c:v>4.7109499999999997E-62</c:v>
                </c:pt>
                <c:pt idx="1702" formatCode="0.00E+00">
                  <c:v>9.6592000000000003E-63</c:v>
                </c:pt>
                <c:pt idx="1703" formatCode="0.00E+00">
                  <c:v>-9.6429199999999992E-62</c:v>
                </c:pt>
                <c:pt idx="1704" formatCode="0.00E+00">
                  <c:v>-1.8863700000000001E-61</c:v>
                </c:pt>
                <c:pt idx="1705" formatCode="0.00E+00">
                  <c:v>-1.0357199999999999E-61</c:v>
                </c:pt>
                <c:pt idx="1706" formatCode="0.00E+00">
                  <c:v>2.40511E-61</c:v>
                </c:pt>
                <c:pt idx="1707" formatCode="0.00E+00">
                  <c:v>6.0006600000000003E-61</c:v>
                </c:pt>
                <c:pt idx="1708" formatCode="0.00E+00">
                  <c:v>4.10334E-61</c:v>
                </c:pt>
                <c:pt idx="1709" formatCode="0.00E+00">
                  <c:v>-7.0552700000000001E-61</c:v>
                </c:pt>
                <c:pt idx="1710" formatCode="0.00E+00">
                  <c:v>-1.9838499999999999E-60</c:v>
                </c:pt>
                <c:pt idx="1711" formatCode="0.00E+00">
                  <c:v>-1.2668100000000001E-60</c:v>
                </c:pt>
                <c:pt idx="1712" formatCode="0.00E+00">
                  <c:v>3.1082700000000002E-60</c:v>
                </c:pt>
                <c:pt idx="1713" formatCode="0.00E+00">
                  <c:v>8.8805800000000004E-60</c:v>
                </c:pt>
                <c:pt idx="1714" formatCode="0.00E+00">
                  <c:v>7.8447000000000004E-60</c:v>
                </c:pt>
                <c:pt idx="1715" formatCode="0.00E+00">
                  <c:v>-8.2975399999999996E-60</c:v>
                </c:pt>
                <c:pt idx="1716" formatCode="0.00E+00">
                  <c:v>-3.3445799999999998E-59</c:v>
                </c:pt>
                <c:pt idx="1717" formatCode="0.00E+00">
                  <c:v>-3.9923100000000004E-59</c:v>
                </c:pt>
                <c:pt idx="1718" formatCode="0.00E+00">
                  <c:v>2.6905199999999999E-61</c:v>
                </c:pt>
                <c:pt idx="1719" formatCode="0.00E+00">
                  <c:v>7.29882E-59</c:v>
                </c:pt>
                <c:pt idx="1720" formatCode="0.00E+00">
                  <c:v>9.6276900000000001E-59</c:v>
                </c:pt>
                <c:pt idx="1721" formatCode="0.00E+00">
                  <c:v>-2.83151E-59</c:v>
                </c:pt>
                <c:pt idx="1722" formatCode="0.00E+00">
                  <c:v>-2.8149599999999999E-58</c:v>
                </c:pt>
                <c:pt idx="1723" formatCode="0.00E+00">
                  <c:v>-4.0304300000000001E-58</c:v>
                </c:pt>
                <c:pt idx="1724" formatCode="0.00E+00">
                  <c:v>1.53809E-59</c:v>
                </c:pt>
                <c:pt idx="1725" formatCode="0.00E+00">
                  <c:v>1.02725E-57</c:v>
                </c:pt>
                <c:pt idx="1726" formatCode="0.00E+00">
                  <c:v>1.8410600000000001E-57</c:v>
                </c:pt>
                <c:pt idx="1727" formatCode="0.00E+00">
                  <c:v>1.23394E-57</c:v>
                </c:pt>
                <c:pt idx="1728" formatCode="0.00E+00">
                  <c:v>-1.0982599999999999E-57</c:v>
                </c:pt>
                <c:pt idx="1729" formatCode="0.00E+00">
                  <c:v>-3.1221000000000002E-57</c:v>
                </c:pt>
                <c:pt idx="1730" formatCode="0.00E+00">
                  <c:v>-1.6449099999999999E-57</c:v>
                </c:pt>
                <c:pt idx="1731" formatCode="0.00E+00">
                  <c:v>4.0675800000000003E-57</c:v>
                </c:pt>
                <c:pt idx="1732" formatCode="0.00E+00">
                  <c:v>9.6755299999999995E-57</c:v>
                </c:pt>
                <c:pt idx="1733" formatCode="0.00E+00">
                  <c:v>6.3173399999999997E-57</c:v>
                </c:pt>
                <c:pt idx="1734" formatCode="0.00E+00">
                  <c:v>-1.07988E-56</c:v>
                </c:pt>
                <c:pt idx="1735" formatCode="0.00E+00">
                  <c:v>-3.21293E-56</c:v>
                </c:pt>
                <c:pt idx="1736" formatCode="0.00E+00">
                  <c:v>-4.0773299999999999E-56</c:v>
                </c:pt>
                <c:pt idx="1737" formatCode="0.00E+00">
                  <c:v>-3.5527799999999998E-56</c:v>
                </c:pt>
                <c:pt idx="1738" formatCode="0.00E+00">
                  <c:v>-1.7110600000000001E-56</c:v>
                </c:pt>
                <c:pt idx="1739" formatCode="0.00E+00">
                  <c:v>9.0656700000000003E-56</c:v>
                </c:pt>
                <c:pt idx="1740" formatCode="0.00E+00">
                  <c:v>4.3694000000000001E-55</c:v>
                </c:pt>
                <c:pt idx="1741" formatCode="0.00E+00">
                  <c:v>9.3651100000000005E-55</c:v>
                </c:pt>
                <c:pt idx="1742" formatCode="0.00E+00">
                  <c:v>8.8002200000000007E-55</c:v>
                </c:pt>
                <c:pt idx="1743" formatCode="0.00E+00">
                  <c:v>-7.3371900000000005E-55</c:v>
                </c:pt>
                <c:pt idx="1744" formatCode="0.00E+00">
                  <c:v>-3.9316199999999999E-54</c:v>
                </c:pt>
                <c:pt idx="1745" formatCode="0.00E+00">
                  <c:v>-1.13445E-53</c:v>
                </c:pt>
                <c:pt idx="1746" formatCode="0.00E+00">
                  <c:v>-3.0615499999999999E-53</c:v>
                </c:pt>
                <c:pt idx="1747" formatCode="0.00E+00">
                  <c:v>-6.2131000000000004E-53</c:v>
                </c:pt>
                <c:pt idx="1748" formatCode="0.00E+00">
                  <c:v>-9.2520800000000003E-53</c:v>
                </c:pt>
                <c:pt idx="1749" formatCode="0.00E+00">
                  <c:v>-1.0548099999999999E-52</c:v>
                </c:pt>
                <c:pt idx="1750" formatCode="0.00E+00">
                  <c:v>-9.8416399999999992E-53</c:v>
                </c:pt>
                <c:pt idx="1751" formatCode="0.00E+00">
                  <c:v>-1.1020500000000001E-52</c:v>
                </c:pt>
                <c:pt idx="1752" formatCode="0.00E+00">
                  <c:v>-2.1392600000000001E-52</c:v>
                </c:pt>
                <c:pt idx="1753" formatCode="0.00E+00">
                  <c:v>-4.3070199999999997E-52</c:v>
                </c:pt>
                <c:pt idx="1754" formatCode="0.00E+00">
                  <c:v>-6.0764999999999999E-52</c:v>
                </c:pt>
                <c:pt idx="1755" formatCode="0.00E+00">
                  <c:v>-3.8152199999999999E-52</c:v>
                </c:pt>
                <c:pt idx="1756" formatCode="0.00E+00">
                  <c:v>4.7903499999999997E-52</c:v>
                </c:pt>
                <c:pt idx="1757" formatCode="0.00E+00">
                  <c:v>1.3828600000000001E-51</c:v>
                </c:pt>
                <c:pt idx="1758" formatCode="0.00E+00">
                  <c:v>8.7506699999999997E-52</c:v>
                </c:pt>
                <c:pt idx="1759" formatCode="0.00E+00">
                  <c:v>-2.09821E-51</c:v>
                </c:pt>
                <c:pt idx="1760" formatCode="0.00E+00">
                  <c:v>-5.4341699999999997E-51</c:v>
                </c:pt>
                <c:pt idx="1761" formatCode="0.00E+00">
                  <c:v>-3.2681600000000002E-51</c:v>
                </c:pt>
                <c:pt idx="1762" formatCode="0.00E+00">
                  <c:v>8.4137400000000003E-51</c:v>
                </c:pt>
                <c:pt idx="1763" formatCode="0.00E+00">
                  <c:v>2.3291100000000002E-50</c:v>
                </c:pt>
                <c:pt idx="1764" formatCode="0.00E+00">
                  <c:v>2.0236200000000001E-50</c:v>
                </c:pt>
                <c:pt idx="1765" formatCode="0.00E+00">
                  <c:v>-2.12713E-50</c:v>
                </c:pt>
                <c:pt idx="1766" formatCode="0.00E+00">
                  <c:v>-8.5205800000000001E-50</c:v>
                </c:pt>
                <c:pt idx="1767" formatCode="0.00E+00">
                  <c:v>-1.02249E-49</c:v>
                </c:pt>
                <c:pt idx="1768" formatCode="0.00E+00">
                  <c:v>3.6928899999999998E-51</c:v>
                </c:pt>
                <c:pt idx="1769" formatCode="0.00E+00">
                  <c:v>2.02288E-49</c:v>
                </c:pt>
                <c:pt idx="1770" formatCode="0.00E+00">
                  <c:v>2.6726699999999998E-49</c:v>
                </c:pt>
                <c:pt idx="1771" formatCode="0.00E+00">
                  <c:v>-1.10969E-49</c:v>
                </c:pt>
                <c:pt idx="1772" formatCode="0.00E+00">
                  <c:v>-9.0782900000000005E-49</c:v>
                </c:pt>
                <c:pt idx="1773" formatCode="0.00E+00">
                  <c:v>-1.4319799999999999E-48</c:v>
                </c:pt>
                <c:pt idx="1774" formatCode="0.00E+00">
                  <c:v>-7.8302600000000004E-49</c:v>
                </c:pt>
                <c:pt idx="1775" formatCode="0.00E+00">
                  <c:v>1.05511E-48</c:v>
                </c:pt>
                <c:pt idx="1776" formatCode="0.00E+00">
                  <c:v>2.10966E-48</c:v>
                </c:pt>
                <c:pt idx="1777" formatCode="0.00E+00">
                  <c:v>-1.13082E-48</c:v>
                </c:pt>
                <c:pt idx="1778" formatCode="0.00E+00">
                  <c:v>-9.7775800000000001E-48</c:v>
                </c:pt>
                <c:pt idx="1779" formatCode="0.00E+00">
                  <c:v>-1.7887799999999999E-47</c:v>
                </c:pt>
                <c:pt idx="1780" formatCode="0.00E+00">
                  <c:v>-1.5543299999999999E-47</c:v>
                </c:pt>
                <c:pt idx="1781" formatCode="0.00E+00">
                  <c:v>6.5855700000000001E-49</c:v>
                </c:pt>
                <c:pt idx="1782" formatCode="0.00E+00">
                  <c:v>1.6403100000000001E-47</c:v>
                </c:pt>
                <c:pt idx="1783" formatCode="0.00E+00">
                  <c:v>-1.9963600000000001E-48</c:v>
                </c:pt>
                <c:pt idx="1784" formatCode="0.00E+00">
                  <c:v>-7.9822899999999999E-47</c:v>
                </c:pt>
                <c:pt idx="1785" formatCode="0.00E+00">
                  <c:v>-1.74418E-46</c:v>
                </c:pt>
                <c:pt idx="1786" formatCode="0.00E+00">
                  <c:v>-1.64918E-46</c:v>
                </c:pt>
                <c:pt idx="1787" formatCode="0.00E+00">
                  <c:v>4.8503400000000004E-47</c:v>
                </c:pt>
                <c:pt idx="1788" formatCode="0.00E+00">
                  <c:v>3.5413699999999998E-46</c:v>
                </c:pt>
                <c:pt idx="1789" formatCode="0.00E+00">
                  <c:v>3.4164500000000001E-46</c:v>
                </c:pt>
                <c:pt idx="1790" formatCode="0.00E+00">
                  <c:v>-4.2193099999999998E-46</c:v>
                </c:pt>
                <c:pt idx="1791" formatCode="0.00E+00">
                  <c:v>-1.6179799999999999E-45</c:v>
                </c:pt>
                <c:pt idx="1792" formatCode="0.00E+00">
                  <c:v>-1.3796699999999999E-45</c:v>
                </c:pt>
                <c:pt idx="1793" formatCode="0.00E+00">
                  <c:v>2.5371700000000001E-45</c:v>
                </c:pt>
                <c:pt idx="1794" formatCode="0.00E+00">
                  <c:v>9.3575199999999996E-45</c:v>
                </c:pt>
                <c:pt idx="1795" formatCode="0.00E+00">
                  <c:v>1.3010499999999999E-44</c:v>
                </c:pt>
                <c:pt idx="1796" formatCode="0.00E+00">
                  <c:v>4.3696199999999999E-45</c:v>
                </c:pt>
                <c:pt idx="1797" formatCode="0.00E+00">
                  <c:v>-1.67557E-44</c:v>
                </c:pt>
                <c:pt idx="1798" formatCode="0.00E+00">
                  <c:v>-3.0431699999999999E-44</c:v>
                </c:pt>
                <c:pt idx="1799" formatCode="0.00E+00">
                  <c:v>-7.4621899999999996E-45</c:v>
                </c:pt>
                <c:pt idx="1800" formatCode="0.00E+00">
                  <c:v>5.5610600000000002E-44</c:v>
                </c:pt>
                <c:pt idx="1801" formatCode="0.00E+00">
                  <c:v>9.4266199999999992E-44</c:v>
                </c:pt>
                <c:pt idx="1802" formatCode="0.00E+00">
                  <c:v>-9.2855600000000002E-45</c:v>
                </c:pt>
                <c:pt idx="1803" formatCode="0.00E+00">
                  <c:v>-2.9499099999999998E-43</c:v>
                </c:pt>
                <c:pt idx="1804" formatCode="0.00E+00">
                  <c:v>-5.3602499999999999E-43</c:v>
                </c:pt>
                <c:pt idx="1805" formatCode="0.00E+00">
                  <c:v>-2.7173300000000001E-43</c:v>
                </c:pt>
                <c:pt idx="1806" formatCode="0.00E+00">
                  <c:v>7.2750299999999993E-43</c:v>
                </c:pt>
                <c:pt idx="1807" formatCode="0.00E+00">
                  <c:v>1.7623399999999998E-42</c:v>
                </c:pt>
                <c:pt idx="1808" formatCode="0.00E+00">
                  <c:v>1.2509399999999999E-42</c:v>
                </c:pt>
                <c:pt idx="1809" formatCode="0.00E+00">
                  <c:v>-1.7464000000000001E-42</c:v>
                </c:pt>
                <c:pt idx="1810" formatCode="0.00E+00">
                  <c:v>-5.2432300000000003E-42</c:v>
                </c:pt>
                <c:pt idx="1811" formatCode="0.00E+00">
                  <c:v>-3.12315E-42</c:v>
                </c:pt>
                <c:pt idx="1812" formatCode="0.00E+00">
                  <c:v>1.00094E-41</c:v>
                </c:pt>
                <c:pt idx="1813" formatCode="0.00E+00">
                  <c:v>2.85246E-41</c:v>
                </c:pt>
                <c:pt idx="1814" formatCode="0.00E+00">
                  <c:v>3.3421999999999998E-41</c:v>
                </c:pt>
                <c:pt idx="1815" formatCode="0.00E+00">
                  <c:v>7.8677000000000006E-42</c:v>
                </c:pt>
                <c:pt idx="1816" formatCode="0.00E+00">
                  <c:v>-3.4085800000000001E-41</c:v>
                </c:pt>
                <c:pt idx="1817" formatCode="0.00E+00">
                  <c:v>-3.0625099999999998E-41</c:v>
                </c:pt>
                <c:pt idx="1818" formatCode="0.00E+00">
                  <c:v>8.2692599999999995E-41</c:v>
                </c:pt>
                <c:pt idx="1819" formatCode="0.00E+00">
                  <c:v>2.7299499999999999E-40</c:v>
                </c:pt>
                <c:pt idx="1820" formatCode="0.00E+00">
                  <c:v>3.4892200000000001E-40</c:v>
                </c:pt>
                <c:pt idx="1821" formatCode="0.00E+00">
                  <c:v>1.0215000000000001E-40</c:v>
                </c:pt>
                <c:pt idx="1822" formatCode="0.00E+00">
                  <c:v>-4.1233499999999998E-40</c:v>
                </c:pt>
                <c:pt idx="1823" formatCode="0.00E+00">
                  <c:v>-7.5796799999999997E-40</c:v>
                </c:pt>
                <c:pt idx="1824" formatCode="0.00E+00">
                  <c:v>-3.62688E-40</c:v>
                </c:pt>
                <c:pt idx="1825" formatCode="0.00E+00">
                  <c:v>8.1504800000000001E-40</c:v>
                </c:pt>
                <c:pt idx="1826" formatCode="0.00E+00">
                  <c:v>1.23923E-39</c:v>
                </c:pt>
                <c:pt idx="1827" formatCode="0.00E+00">
                  <c:v>-2.2947599999999999E-39</c:v>
                </c:pt>
                <c:pt idx="1828" formatCode="0.00E+00">
                  <c:v>-1.11244E-38</c:v>
                </c:pt>
                <c:pt idx="1829" formatCode="0.00E+00">
                  <c:v>-1.8115700000000001E-38</c:v>
                </c:pt>
                <c:pt idx="1830" formatCode="0.00E+00">
                  <c:v>-8.29846E-39</c:v>
                </c:pt>
                <c:pt idx="1831" formatCode="0.00E+00">
                  <c:v>2.5616999999999998E-38</c:v>
                </c:pt>
                <c:pt idx="1832" formatCode="0.00E+00">
                  <c:v>5.8543900000000001E-38</c:v>
                </c:pt>
                <c:pt idx="1833" formatCode="0.00E+00">
                  <c:v>3.4883999999999998E-38</c:v>
                </c:pt>
                <c:pt idx="1834" formatCode="0.00E+00">
                  <c:v>-7.6952199999999997E-38</c:v>
                </c:pt>
                <c:pt idx="1835" formatCode="0.00E+00">
                  <c:v>-2.0859099999999999E-37</c:v>
                </c:pt>
                <c:pt idx="1836" formatCode="0.00E+00">
                  <c:v>-1.7879500000000001E-37</c:v>
                </c:pt>
                <c:pt idx="1837" formatCode="0.00E+00">
                  <c:v>1.50862E-37</c:v>
                </c:pt>
                <c:pt idx="1838" formatCode="0.00E+00">
                  <c:v>6.2031100000000002E-37</c:v>
                </c:pt>
                <c:pt idx="1839" formatCode="0.00E+00">
                  <c:v>6.5388399999999999E-37</c:v>
                </c:pt>
                <c:pt idx="1840" formatCode="0.00E+00">
                  <c:v>-3.9494E-37</c:v>
                </c:pt>
                <c:pt idx="1841" formatCode="0.00E+00">
                  <c:v>-2.0233199999999999E-36</c:v>
                </c:pt>
                <c:pt idx="1842" formatCode="0.00E+00">
                  <c:v>-1.4666700000000001E-36</c:v>
                </c:pt>
                <c:pt idx="1843" formatCode="0.00E+00">
                  <c:v>4.15823E-36</c:v>
                </c:pt>
                <c:pt idx="1844" formatCode="0.00E+00">
                  <c:v>1.3271300000000001E-35</c:v>
                </c:pt>
                <c:pt idx="1845" formatCode="0.00E+00">
                  <c:v>1.7764099999999999E-35</c:v>
                </c:pt>
                <c:pt idx="1846" formatCode="0.00E+00">
                  <c:v>8.2430899999999998E-36</c:v>
                </c:pt>
                <c:pt idx="1847" formatCode="0.00E+00">
                  <c:v>-1.3363E-35</c:v>
                </c:pt>
                <c:pt idx="1848" formatCode="0.00E+00">
                  <c:v>-2.2825499999999999E-35</c:v>
                </c:pt>
                <c:pt idx="1849" formatCode="0.00E+00">
                  <c:v>1.2768E-35</c:v>
                </c:pt>
                <c:pt idx="1850" formatCode="0.00E+00">
                  <c:v>9.3710099999999997E-35</c:v>
                </c:pt>
                <c:pt idx="1851" formatCode="0.00E+00">
                  <c:v>1.4219300000000001E-34</c:v>
                </c:pt>
                <c:pt idx="1852" formatCode="0.00E+00">
                  <c:v>1.3903799999999999E-35</c:v>
                </c:pt>
                <c:pt idx="1853" formatCode="0.00E+00">
                  <c:v>-3.3888900000000001E-34</c:v>
                </c:pt>
                <c:pt idx="1854" formatCode="0.00E+00">
                  <c:v>-6.7104300000000003E-34</c:v>
                </c:pt>
                <c:pt idx="1855" formatCode="0.00E+00">
                  <c:v>-5.1323800000000003E-34</c:v>
                </c:pt>
                <c:pt idx="1856" formatCode="0.00E+00">
                  <c:v>3.44079E-34</c:v>
                </c:pt>
                <c:pt idx="1857" formatCode="0.00E+00">
                  <c:v>1.31384E-33</c:v>
                </c:pt>
                <c:pt idx="1858" formatCode="0.00E+00">
                  <c:v>1.21911E-33</c:v>
                </c:pt>
                <c:pt idx="1859" formatCode="0.00E+00">
                  <c:v>-6.7122700000000002E-34</c:v>
                </c:pt>
                <c:pt idx="1860" formatCode="0.00E+00">
                  <c:v>-3.07311E-33</c:v>
                </c:pt>
                <c:pt idx="1861" formatCode="0.00E+00">
                  <c:v>-2.2099000000000001E-33</c:v>
                </c:pt>
                <c:pt idx="1862" formatCode="0.00E+00">
                  <c:v>5.8635200000000001E-33</c:v>
                </c:pt>
                <c:pt idx="1863" formatCode="0.00E+00">
                  <c:v>1.61153E-32</c:v>
                </c:pt>
                <c:pt idx="1864" formatCode="0.00E+00">
                  <c:v>4.4112499999999997E-33</c:v>
                </c:pt>
                <c:pt idx="1865" formatCode="0.00E+00">
                  <c:v>-5.7176000000000005E-32</c:v>
                </c:pt>
                <c:pt idx="1866" formatCode="0.00E+00">
                  <c:v>-1.4888099999999999E-31</c:v>
                </c:pt>
                <c:pt idx="1867" formatCode="0.00E+00">
                  <c:v>-1.8347299999999999E-31</c:v>
                </c:pt>
                <c:pt idx="1868" formatCode="0.00E+00">
                  <c:v>-7.43071E-32</c:v>
                </c:pt>
                <c:pt idx="1869" formatCode="0.00E+00">
                  <c:v>1.3539399999999999E-31</c:v>
                </c:pt>
                <c:pt idx="1870" formatCode="0.00E+00">
                  <c:v>1.6563999999999999E-31</c:v>
                </c:pt>
                <c:pt idx="1871" formatCode="0.00E+00">
                  <c:v>-3.5551000000000001E-31</c:v>
                </c:pt>
                <c:pt idx="1872" formatCode="0.00E+00">
                  <c:v>-1.39201E-30</c:v>
                </c:pt>
                <c:pt idx="1873" formatCode="0.00E+00">
                  <c:v>-2.21833E-30</c:v>
                </c:pt>
                <c:pt idx="1874" formatCode="0.00E+00">
                  <c:v>-1.8215000000000001E-30</c:v>
                </c:pt>
                <c:pt idx="1875" formatCode="0.00E+00">
                  <c:v>-4.3150500000000001E-32</c:v>
                </c:pt>
                <c:pt idx="1876" formatCode="0.00E+00">
                  <c:v>1.1903099999999999E-30</c:v>
                </c:pt>
                <c:pt idx="1877" formatCode="0.00E+00">
                  <c:v>-2.0540199999999998E-30</c:v>
                </c:pt>
                <c:pt idx="1878" formatCode="0.00E+00">
                  <c:v>-1.16247E-29</c:v>
                </c:pt>
                <c:pt idx="1879" formatCode="0.00E+00">
                  <c:v>-2.02716E-29</c:v>
                </c:pt>
                <c:pt idx="1880" formatCode="0.00E+00">
                  <c:v>-1.3638200000000001E-29</c:v>
                </c:pt>
                <c:pt idx="1881" formatCode="0.00E+00">
                  <c:v>1.4061200000000001E-29</c:v>
                </c:pt>
                <c:pt idx="1882" formatCode="0.00E+00">
                  <c:v>4.14937E-29</c:v>
                </c:pt>
                <c:pt idx="1883" formatCode="0.00E+00">
                  <c:v>1.91913E-29</c:v>
                </c:pt>
                <c:pt idx="1884" formatCode="0.00E+00">
                  <c:v>-8.4093899999999995E-29</c:v>
                </c:pt>
                <c:pt idx="1885" formatCode="0.00E+00">
                  <c:v>-2.1793299999999999E-28</c:v>
                </c:pt>
                <c:pt idx="1886" formatCode="0.00E+00">
                  <c:v>-2.7142400000000001E-28</c:v>
                </c:pt>
                <c:pt idx="1887" formatCode="0.00E+00">
                  <c:v>-1.7930200000000001E-28</c:v>
                </c:pt>
                <c:pt idx="1888" formatCode="0.00E+00">
                  <c:v>-8.0014200000000003E-30</c:v>
                </c:pt>
                <c:pt idx="1889" formatCode="0.00E+00">
                  <c:v>8.6134099999999998E-29</c:v>
                </c:pt>
                <c:pt idx="1890" formatCode="0.00E+00">
                  <c:v>-9.7768299999999999E-29</c:v>
                </c:pt>
                <c:pt idx="1891" formatCode="0.00E+00">
                  <c:v>-4.3169900000000002E-28</c:v>
                </c:pt>
                <c:pt idx="1892" formatCode="0.00E+00">
                  <c:v>1.00936E-28</c:v>
                </c:pt>
                <c:pt idx="1893" formatCode="0.00E+00">
                  <c:v>2.5478599999999999E-27</c:v>
                </c:pt>
                <c:pt idx="1894" formatCode="0.00E+00">
                  <c:v>6.4327800000000001E-27</c:v>
                </c:pt>
                <c:pt idx="1895" formatCode="0.00E+00">
                  <c:v>9.6198099999999996E-27</c:v>
                </c:pt>
                <c:pt idx="1896" formatCode="0.00E+00">
                  <c:v>9.7765699999999997E-27</c:v>
                </c:pt>
                <c:pt idx="1897" formatCode="0.00E+00">
                  <c:v>7.44248E-27</c:v>
                </c:pt>
                <c:pt idx="1898" formatCode="0.00E+00">
                  <c:v>1.6185200000000001E-26</c:v>
                </c:pt>
                <c:pt idx="1899" formatCode="0.00E+00">
                  <c:v>6.0921E-26</c:v>
                </c:pt>
                <c:pt idx="1900" formatCode="0.00E+00">
                  <c:v>1.4341600000000001E-25</c:v>
                </c:pt>
                <c:pt idx="1901" formatCode="0.00E+00">
                  <c:v>1.92289E-25</c:v>
                </c:pt>
                <c:pt idx="1902" formatCode="0.00E+00">
                  <c:v>5.5911099999999996E-26</c:v>
                </c:pt>
                <c:pt idx="1903" formatCode="0.00E+00">
                  <c:v>-3.3078799999999999E-25</c:v>
                </c:pt>
                <c:pt idx="1904" formatCode="0.00E+00">
                  <c:v>-6.2636599999999997E-25</c:v>
                </c:pt>
                <c:pt idx="1905" formatCode="0.00E+00">
                  <c:v>-5.602E-26</c:v>
                </c:pt>
                <c:pt idx="1906" formatCode="0.00E+00">
                  <c:v>1.8010299999999999E-24</c:v>
                </c:pt>
                <c:pt idx="1907" formatCode="0.00E+00">
                  <c:v>3.6783299999999998E-24</c:v>
                </c:pt>
                <c:pt idx="1908" formatCode="0.00E+00">
                  <c:v>2.5855200000000002E-24</c:v>
                </c:pt>
                <c:pt idx="1909" formatCode="0.00E+00">
                  <c:v>-2.95556E-24</c:v>
                </c:pt>
                <c:pt idx="1910" formatCode="0.00E+00">
                  <c:v>-1.74307E-23</c:v>
                </c:pt>
                <c:pt idx="1911" formatCode="0.00E+00">
                  <c:v>-5.6779399999999996E-23</c:v>
                </c:pt>
                <c:pt idx="1912" formatCode="0.00E+00">
                  <c:v>-1.1870799999999999E-22</c:v>
                </c:pt>
                <c:pt idx="1913" formatCode="0.00E+00">
                  <c:v>-1.8971100000000001E-22</c:v>
                </c:pt>
                <c:pt idx="1914" formatCode="0.00E+00">
                  <c:v>-2.9742099999999998E-22</c:v>
                </c:pt>
                <c:pt idx="1915" formatCode="0.00E+00">
                  <c:v>-4.6040900000000003E-22</c:v>
                </c:pt>
                <c:pt idx="1916" formatCode="0.00E+00">
                  <c:v>-6.4929200000000002E-22</c:v>
                </c:pt>
                <c:pt idx="1917" formatCode="0.00E+00">
                  <c:v>-8.41444E-22</c:v>
                </c:pt>
                <c:pt idx="1918" formatCode="0.00E+00">
                  <c:v>-1.0177000000000001E-21</c:v>
                </c:pt>
                <c:pt idx="1919" formatCode="0.00E+00">
                  <c:v>-1.16767E-21</c:v>
                </c:pt>
                <c:pt idx="1920" formatCode="0.00E+00">
                  <c:v>-1.3906400000000001E-21</c:v>
                </c:pt>
                <c:pt idx="1921" formatCode="0.00E+00">
                  <c:v>-2.1760199999999999E-21</c:v>
                </c:pt>
                <c:pt idx="1922" formatCode="0.00E+00">
                  <c:v>-3.9850800000000003E-21</c:v>
                </c:pt>
                <c:pt idx="1923" formatCode="0.00E+00">
                  <c:v>-5.7870200000000001E-21</c:v>
                </c:pt>
                <c:pt idx="1924" formatCode="0.00E+00">
                  <c:v>-2.24809E-21</c:v>
                </c:pt>
                <c:pt idx="1925" formatCode="0.00E+00">
                  <c:v>1.0171E-20</c:v>
                </c:pt>
                <c:pt idx="1926" formatCode="0.00E+00">
                  <c:v>2.44111E-20</c:v>
                </c:pt>
                <c:pt idx="1927" formatCode="0.00E+00">
                  <c:v>2.77163E-20</c:v>
                </c:pt>
                <c:pt idx="1928" formatCode="0.00E+00">
                  <c:v>1.48418E-20</c:v>
                </c:pt>
                <c:pt idx="1929" formatCode="0.00E+00">
                  <c:v>-3.6785999999999998E-22</c:v>
                </c:pt>
                <c:pt idx="1930" formatCode="0.00E+00">
                  <c:v>5.6536699999999998E-21</c:v>
                </c:pt>
                <c:pt idx="1931" formatCode="0.00E+00">
                  <c:v>4.1989200000000002E-20</c:v>
                </c:pt>
                <c:pt idx="1932" formatCode="0.00E+00">
                  <c:v>7.76729E-20</c:v>
                </c:pt>
                <c:pt idx="1933" formatCode="0.00E+00">
                  <c:v>2.93792E-20</c:v>
                </c:pt>
                <c:pt idx="1934" formatCode="0.00E+00">
                  <c:v>-1.6798599999999999E-19</c:v>
                </c:pt>
                <c:pt idx="1935" formatCode="0.00E+00">
                  <c:v>-4.00328E-19</c:v>
                </c:pt>
                <c:pt idx="1936" formatCode="0.00E+00">
                  <c:v>-3.1758400000000001E-19</c:v>
                </c:pt>
                <c:pt idx="1937" formatCode="0.00E+00">
                  <c:v>3.9743799999999999E-19</c:v>
                </c:pt>
                <c:pt idx="1938" formatCode="0.00E+00">
                  <c:v>1.35283E-18</c:v>
                </c:pt>
                <c:pt idx="1939" formatCode="0.00E+00">
                  <c:v>1.08264E-18</c:v>
                </c:pt>
                <c:pt idx="1940" formatCode="0.00E+00">
                  <c:v>-1.83225E-18</c:v>
                </c:pt>
                <c:pt idx="1941" formatCode="0.00E+00">
                  <c:v>-6.3465900000000001E-18</c:v>
                </c:pt>
                <c:pt idx="1942" formatCode="0.00E+00">
                  <c:v>-8.0156800000000002E-18</c:v>
                </c:pt>
                <c:pt idx="1943" formatCode="0.00E+00">
                  <c:v>-2.1164600000000001E-18</c:v>
                </c:pt>
                <c:pt idx="1944" formatCode="0.00E+00">
                  <c:v>9.4285500000000006E-18</c:v>
                </c:pt>
                <c:pt idx="1945" formatCode="0.00E+00">
                  <c:v>1.34834E-17</c:v>
                </c:pt>
                <c:pt idx="1946" formatCode="0.00E+00">
                  <c:v>-4.96094E-18</c:v>
                </c:pt>
                <c:pt idx="1947" formatCode="0.00E+00">
                  <c:v>-4.2425599999999997E-17</c:v>
                </c:pt>
                <c:pt idx="1948" formatCode="0.00E+00">
                  <c:v>-5.3097899999999998E-17</c:v>
                </c:pt>
                <c:pt idx="1949" formatCode="0.00E+00">
                  <c:v>4.9296599999999997E-17</c:v>
                </c:pt>
                <c:pt idx="1950" formatCode="0.00E+00">
                  <c:v>2.8433500000000001E-16</c:v>
                </c:pt>
                <c:pt idx="1951" formatCode="0.00E+00">
                  <c:v>4.2634799999999998E-16</c:v>
                </c:pt>
                <c:pt idx="1952" formatCode="0.00E+00">
                  <c:v>8.3323500000000002E-17</c:v>
                </c:pt>
                <c:pt idx="1953" formatCode="0.00E+00">
                  <c:v>-8.3886900000000004E-16</c:v>
                </c:pt>
                <c:pt idx="1954" formatCode="0.00E+00">
                  <c:v>-1.6165099999999999E-15</c:v>
                </c:pt>
                <c:pt idx="1955" formatCode="0.00E+00">
                  <c:v>-8.6370000000000001E-16</c:v>
                </c:pt>
                <c:pt idx="1956" formatCode="0.00E+00">
                  <c:v>2.02257E-15</c:v>
                </c:pt>
                <c:pt idx="1957" formatCode="0.00E+00">
                  <c:v>5.1827100000000002E-15</c:v>
                </c:pt>
                <c:pt idx="1958" formatCode="0.00E+00">
                  <c:v>4.39223E-15</c:v>
                </c:pt>
                <c:pt idx="1959" formatCode="0.00E+00">
                  <c:v>-3.3249399999999999E-15</c:v>
                </c:pt>
                <c:pt idx="1960" formatCode="0.00E+00">
                  <c:v>-1.2843299999999999E-14</c:v>
                </c:pt>
                <c:pt idx="1961" formatCode="0.00E+00">
                  <c:v>-7.0525000000000001E-15</c:v>
                </c:pt>
                <c:pt idx="1962" formatCode="0.00E+00">
                  <c:v>3.0917300000000002E-14</c:v>
                </c:pt>
                <c:pt idx="1963" formatCode="0.00E+00">
                  <c:v>8.3248599999999998E-14</c:v>
                </c:pt>
                <c:pt idx="1964" formatCode="0.00E+00">
                  <c:v>8.44239E-14</c:v>
                </c:pt>
                <c:pt idx="1965" formatCode="0.00E+00">
                  <c:v>-2.63103E-14</c:v>
                </c:pt>
                <c:pt idx="1966" formatCode="0.00E+00">
                  <c:v>-1.95939E-13</c:v>
                </c:pt>
                <c:pt idx="1967" formatCode="0.00E+00">
                  <c:v>-1.5845E-13</c:v>
                </c:pt>
                <c:pt idx="1968" formatCode="0.00E+00">
                  <c:v>3.9256399999999998E-13</c:v>
                </c:pt>
                <c:pt idx="1969" formatCode="0.00E+00">
                  <c:v>1.31899E-12</c:v>
                </c:pt>
                <c:pt idx="1970" formatCode="0.00E+00">
                  <c:v>1.6067099999999999E-12</c:v>
                </c:pt>
                <c:pt idx="1971" formatCode="0.00E+00">
                  <c:v>-1.46251E-13</c:v>
                </c:pt>
                <c:pt idx="1972" formatCode="0.00E+00">
                  <c:v>-3.7799200000000003E-12</c:v>
                </c:pt>
                <c:pt idx="1973" formatCode="0.00E+00">
                  <c:v>-6.0320999999999997E-12</c:v>
                </c:pt>
                <c:pt idx="1974" formatCode="0.00E+00">
                  <c:v>-2.5958299999999999E-12</c:v>
                </c:pt>
                <c:pt idx="1975" formatCode="0.00E+00">
                  <c:v>6.6272300000000002E-12</c:v>
                </c:pt>
                <c:pt idx="1976" formatCode="0.00E+00">
                  <c:v>1.2093199999999999E-11</c:v>
                </c:pt>
                <c:pt idx="1977" formatCode="0.00E+00">
                  <c:v>-2.8865699999999999E-12</c:v>
                </c:pt>
                <c:pt idx="1978" formatCode="0.00E+00">
                  <c:v>-4.31962E-11</c:v>
                </c:pt>
                <c:pt idx="1979" formatCode="0.00E+00">
                  <c:v>-8.0802300000000004E-11</c:v>
                </c:pt>
                <c:pt idx="1980" formatCode="0.00E+00">
                  <c:v>-6.4270299999999994E-11</c:v>
                </c:pt>
                <c:pt idx="1981" formatCode="0.00E+00">
                  <c:v>2.9867100000000002E-11</c:v>
                </c:pt>
                <c:pt idx="1982" formatCode="0.00E+00">
                  <c:v>1.1559E-10</c:v>
                </c:pt>
                <c:pt idx="1983" formatCode="0.00E+00">
                  <c:v>2.3802299999999998E-12</c:v>
                </c:pt>
                <c:pt idx="1984" formatCode="0.00E+00">
                  <c:v>-4.0547300000000002E-10</c:v>
                </c:pt>
                <c:pt idx="1985" formatCode="0.00E+00">
                  <c:v>-8.6461099999999998E-10</c:v>
                </c:pt>
                <c:pt idx="1986" formatCode="0.00E+00">
                  <c:v>-7.1475599999999999E-10</c:v>
                </c:pt>
                <c:pt idx="1987" formatCode="0.00E+00">
                  <c:v>6.5508400000000001E-10</c:v>
                </c:pt>
                <c:pt idx="1988" formatCode="0.00E+00">
                  <c:v>2.5845999999999999E-9</c:v>
                </c:pt>
                <c:pt idx="1989" formatCode="0.00E+00">
                  <c:v>2.8392500000000001E-9</c:v>
                </c:pt>
                <c:pt idx="1990" formatCode="0.00E+00">
                  <c:v>-1.3355899999999999E-10</c:v>
                </c:pt>
                <c:pt idx="1991" formatCode="0.00E+00">
                  <c:v>-4.5630999999999997E-9</c:v>
                </c:pt>
                <c:pt idx="1992" formatCode="0.00E+00">
                  <c:v>-3.5902999999999999E-9</c:v>
                </c:pt>
                <c:pt idx="1993" formatCode="0.00E+00">
                  <c:v>1.04822E-8</c:v>
                </c:pt>
                <c:pt idx="1994" formatCode="0.00E+00">
                  <c:v>3.41509E-8</c:v>
                </c:pt>
                <c:pt idx="1995" formatCode="0.00E+00">
                  <c:v>4.6687E-8</c:v>
                </c:pt>
                <c:pt idx="1996" formatCode="0.00E+00">
                  <c:v>2.0327800000000001E-8</c:v>
                </c:pt>
                <c:pt idx="1997" formatCode="0.00E+00">
                  <c:v>-4.2993599999999999E-8</c:v>
                </c:pt>
                <c:pt idx="1998" formatCode="0.00E+00">
                  <c:v>-6.1239900000000006E-8</c:v>
                </c:pt>
                <c:pt idx="1999" formatCode="0.00E+00">
                  <c:v>1.3808300000000001E-7</c:v>
                </c:pt>
                <c:pt idx="2000" formatCode="0.00E+00">
                  <c:v>7.7743799999999995E-7</c:v>
                </c:pt>
                <c:pt idx="2001" formatCode="0.00E+00">
                  <c:v>2.0136300000000001E-6</c:v>
                </c:pt>
                <c:pt idx="2002" formatCode="0.00E+00">
                  <c:v>3.7931499999999998E-6</c:v>
                </c:pt>
                <c:pt idx="2003" formatCode="0.00E+00">
                  <c:v>5.8927999999999997E-6</c:v>
                </c:pt>
                <c:pt idx="2004" formatCode="0.00E+00">
                  <c:v>8.0906399999999995E-6</c:v>
                </c:pt>
                <c:pt idx="2005" formatCode="0.00E+00">
                  <c:v>1.0213E-5</c:v>
                </c:pt>
                <c:pt idx="2006" formatCode="0.00E+00">
                  <c:v>1.2095200000000001E-5</c:v>
                </c:pt>
                <c:pt idx="2007" formatCode="0.00E+00">
                  <c:v>1.35796E-5</c:v>
                </c:pt>
                <c:pt idx="2008" formatCode="0.00E+00">
                  <c:v>1.45308E-5</c:v>
                </c:pt>
                <c:pt idx="2009" formatCode="0.00E+00">
                  <c:v>1.48654E-5</c:v>
                </c:pt>
                <c:pt idx="2010" formatCode="0.00E+00">
                  <c:v>1.4545000000000001E-5</c:v>
                </c:pt>
                <c:pt idx="2011" formatCode="0.00E+00">
                  <c:v>1.34344E-5</c:v>
                </c:pt>
                <c:pt idx="2012" formatCode="0.00E+00">
                  <c:v>1.12414E-5</c:v>
                </c:pt>
                <c:pt idx="2013" formatCode="0.00E+00">
                  <c:v>7.8148800000000006E-6</c:v>
                </c:pt>
                <c:pt idx="2014" formatCode="0.00E+00">
                  <c:v>3.2924200000000001E-6</c:v>
                </c:pt>
                <c:pt idx="2015" formatCode="0.00E+00">
                  <c:v>-2.3480900000000002E-6</c:v>
                </c:pt>
                <c:pt idx="2016" formatCode="0.00E+00">
                  <c:v>-9.4241599999999992E-6</c:v>
                </c:pt>
                <c:pt idx="2017" formatCode="0.00E+00">
                  <c:v>-1.8121199999999999E-5</c:v>
                </c:pt>
                <c:pt idx="2018" formatCode="0.00E+00">
                  <c:v>-2.84622E-5</c:v>
                </c:pt>
                <c:pt idx="2019" formatCode="0.00E+00">
                  <c:v>-4.0580600000000002E-5</c:v>
                </c:pt>
                <c:pt idx="2020" formatCode="0.00E+00">
                  <c:v>-5.4697300000000002E-5</c:v>
                </c:pt>
                <c:pt idx="2021" formatCode="0.00E+00">
                  <c:v>-7.0646099999999994E-5</c:v>
                </c:pt>
                <c:pt idx="2022" formatCode="0.00E+00">
                  <c:v>-8.7765599999999999E-5</c:v>
                </c:pt>
                <c:pt idx="2023" formatCode="0.00E+00">
                  <c:v>-1.05889E-4</c:v>
                </c:pt>
                <c:pt idx="2024" formatCode="0.00E+00">
                  <c:v>-1.25659E-4</c:v>
                </c:pt>
                <c:pt idx="2025" formatCode="0.00E+00">
                  <c:v>-1.4750000000000001E-4</c:v>
                </c:pt>
                <c:pt idx="2026" formatCode="0.00E+00">
                  <c:v>-1.71454E-4</c:v>
                </c:pt>
                <c:pt idx="2027" formatCode="0.00E+00">
                  <c:v>-1.97636E-4</c:v>
                </c:pt>
                <c:pt idx="2028" formatCode="0.00E+00">
                  <c:v>-2.2583E-4</c:v>
                </c:pt>
                <c:pt idx="2029" formatCode="0.00E+00">
                  <c:v>-2.55436E-4</c:v>
                </c:pt>
                <c:pt idx="2030" formatCode="0.00E+00">
                  <c:v>-2.8613999999999999E-4</c:v>
                </c:pt>
                <c:pt idx="2031" formatCode="0.00E+00">
                  <c:v>-3.1823000000000002E-4</c:v>
                </c:pt>
                <c:pt idx="2032" formatCode="0.00E+00">
                  <c:v>-3.5239800000000002E-4</c:v>
                </c:pt>
                <c:pt idx="2033" formatCode="0.00E+00">
                  <c:v>-3.8904599999999999E-4</c:v>
                </c:pt>
                <c:pt idx="2034" formatCode="0.00E+00">
                  <c:v>-4.2794600000000001E-4</c:v>
                </c:pt>
                <c:pt idx="2035" formatCode="0.00E+00">
                  <c:v>-4.6894500000000002E-4</c:v>
                </c:pt>
                <c:pt idx="2036" formatCode="0.00E+00">
                  <c:v>-5.1226600000000005E-4</c:v>
                </c:pt>
                <c:pt idx="2037" formatCode="0.00E+00">
                  <c:v>-5.5801600000000005E-4</c:v>
                </c:pt>
                <c:pt idx="2038" formatCode="0.00E+00">
                  <c:v>-6.0619899999999997E-4</c:v>
                </c:pt>
                <c:pt idx="2039" formatCode="0.00E+00">
                  <c:v>-6.5689999999999998E-4</c:v>
                </c:pt>
                <c:pt idx="2040" formatCode="0.00E+00">
                  <c:v>-7.1001300000000001E-4</c:v>
                </c:pt>
                <c:pt idx="2041" formatCode="0.00E+00">
                  <c:v>-7.6564299999999999E-4</c:v>
                </c:pt>
                <c:pt idx="2042" formatCode="0.00E+00">
                  <c:v>-8.2439700000000004E-4</c:v>
                </c:pt>
                <c:pt idx="2043" formatCode="0.00E+00">
                  <c:v>-8.8610299999999996E-4</c:v>
                </c:pt>
                <c:pt idx="2044" formatCode="0.00E+00">
                  <c:v>-9.4966799999999997E-4</c:v>
                </c:pt>
                <c:pt idx="2045" formatCode="0.00E+00">
                  <c:v>-1.01497E-3</c:v>
                </c:pt>
                <c:pt idx="2046" formatCode="0.00E+00">
                  <c:v>-1.0842200000000001E-3</c:v>
                </c:pt>
                <c:pt idx="2047" formatCode="0.00E+00">
                  <c:v>-1.1607500000000001E-3</c:v>
                </c:pt>
                <c:pt idx="2048" formatCode="0.00E+00">
                  <c:v>-1.2451000000000001E-3</c:v>
                </c:pt>
                <c:pt idx="2049" formatCode="0.00E+00">
                  <c:v>-1.3337900000000001E-3</c:v>
                </c:pt>
                <c:pt idx="2050" formatCode="0.00E+00">
                  <c:v>-1.4230099999999999E-3</c:v>
                </c:pt>
                <c:pt idx="2051" formatCode="0.00E+00">
                  <c:v>-1.51155E-3</c:v>
                </c:pt>
                <c:pt idx="2052" formatCode="0.00E+00">
                  <c:v>-1.5999600000000001E-3</c:v>
                </c:pt>
                <c:pt idx="2053" formatCode="0.00E+00">
                  <c:v>-1.6886200000000001E-3</c:v>
                </c:pt>
                <c:pt idx="2054" formatCode="0.00E+00">
                  <c:v>-1.7772199999999999E-3</c:v>
                </c:pt>
                <c:pt idx="2055" formatCode="0.00E+00">
                  <c:v>-1.8657299999999999E-3</c:v>
                </c:pt>
                <c:pt idx="2056" formatCode="0.00E+00">
                  <c:v>-1.95459E-3</c:v>
                </c:pt>
                <c:pt idx="2057" formatCode="0.00E+00">
                  <c:v>-2.0441000000000001E-3</c:v>
                </c:pt>
                <c:pt idx="2058" formatCode="0.00E+00">
                  <c:v>-2.1343299999999998E-3</c:v>
                </c:pt>
                <c:pt idx="2059" formatCode="0.00E+00">
                  <c:v>-2.2257399999999999E-3</c:v>
                </c:pt>
                <c:pt idx="2060" formatCode="0.00E+00">
                  <c:v>-2.3192600000000001E-3</c:v>
                </c:pt>
                <c:pt idx="2061" formatCode="0.00E+00">
                  <c:v>-2.4160200000000001E-3</c:v>
                </c:pt>
                <c:pt idx="2062" formatCode="0.00E+00">
                  <c:v>-2.5169799999999998E-3</c:v>
                </c:pt>
                <c:pt idx="2063" formatCode="0.00E+00">
                  <c:v>-2.6225799999999998E-3</c:v>
                </c:pt>
                <c:pt idx="2064" formatCode="0.00E+00">
                  <c:v>-2.7331299999999998E-3</c:v>
                </c:pt>
                <c:pt idx="2065" formatCode="0.00E+00">
                  <c:v>-2.8490799999999999E-3</c:v>
                </c:pt>
                <c:pt idx="2066" formatCode="0.00E+00">
                  <c:v>-2.9707800000000001E-3</c:v>
                </c:pt>
                <c:pt idx="2067" formatCode="0.00E+00">
                  <c:v>-3.09779E-3</c:v>
                </c:pt>
                <c:pt idx="2068" formatCode="0.00E+00">
                  <c:v>-3.2284599999999998E-3</c:v>
                </c:pt>
                <c:pt idx="2069" formatCode="0.00E+00">
                  <c:v>-3.3606399999999998E-3</c:v>
                </c:pt>
                <c:pt idx="2070" formatCode="0.00E+00">
                  <c:v>-3.4936799999999999E-3</c:v>
                </c:pt>
                <c:pt idx="2071" formatCode="0.00E+00">
                  <c:v>-3.6297500000000002E-3</c:v>
                </c:pt>
                <c:pt idx="2072" formatCode="0.00E+00">
                  <c:v>-3.7720700000000002E-3</c:v>
                </c:pt>
                <c:pt idx="2073" formatCode="0.00E+00">
                  <c:v>-3.9226E-3</c:v>
                </c:pt>
                <c:pt idx="2074" formatCode="0.00E+00">
                  <c:v>-4.08166E-3</c:v>
                </c:pt>
                <c:pt idx="2075" formatCode="0.00E+00">
                  <c:v>-4.2487200000000001E-3</c:v>
                </c:pt>
                <c:pt idx="2076" formatCode="0.00E+00">
                  <c:v>-4.4224700000000004E-3</c:v>
                </c:pt>
                <c:pt idx="2077" formatCode="0.00E+00">
                  <c:v>-4.6000900000000003E-3</c:v>
                </c:pt>
                <c:pt idx="2078" formatCode="0.00E+00">
                  <c:v>-4.7779399999999996E-3</c:v>
                </c:pt>
                <c:pt idx="2079" formatCode="0.00E+00">
                  <c:v>-4.9539500000000004E-3</c:v>
                </c:pt>
                <c:pt idx="2080" formatCode="0.00E+00">
                  <c:v>-5.1298400000000001E-3</c:v>
                </c:pt>
                <c:pt idx="2081" formatCode="0.00E+00">
                  <c:v>-5.3090400000000001E-3</c:v>
                </c:pt>
                <c:pt idx="2082" formatCode="0.00E+00">
                  <c:v>-5.4922800000000004E-3</c:v>
                </c:pt>
                <c:pt idx="2083" formatCode="0.00E+00">
                  <c:v>-5.67739E-3</c:v>
                </c:pt>
                <c:pt idx="2084" formatCode="0.00E+00">
                  <c:v>-5.8632099999999998E-3</c:v>
                </c:pt>
                <c:pt idx="2085" formatCode="0.00E+00">
                  <c:v>-6.0511899999999997E-3</c:v>
                </c:pt>
                <c:pt idx="2086" formatCode="0.00E+00">
                  <c:v>-6.2432199999999998E-3</c:v>
                </c:pt>
                <c:pt idx="2087" formatCode="0.00E+00">
                  <c:v>-6.4392199999999998E-3</c:v>
                </c:pt>
                <c:pt idx="2088" formatCode="0.00E+00">
                  <c:v>-6.6374099999999998E-3</c:v>
                </c:pt>
                <c:pt idx="2089" formatCode="0.00E+00">
                  <c:v>-6.8362800000000001E-3</c:v>
                </c:pt>
                <c:pt idx="2090" formatCode="0.00E+00">
                  <c:v>-7.0355699999999997E-3</c:v>
                </c:pt>
                <c:pt idx="2091" formatCode="0.00E+00">
                  <c:v>-7.2350699999999997E-3</c:v>
                </c:pt>
                <c:pt idx="2092" formatCode="0.00E+00">
                  <c:v>-7.4339499999999999E-3</c:v>
                </c:pt>
                <c:pt idx="2093" formatCode="0.00E+00">
                  <c:v>-7.6312200000000002E-3</c:v>
                </c:pt>
                <c:pt idx="2094" formatCode="0.00E+00">
                  <c:v>-7.8265999999999995E-3</c:v>
                </c:pt>
                <c:pt idx="2095" formatCode="0.00E+00">
                  <c:v>-8.0216200000000001E-3</c:v>
                </c:pt>
                <c:pt idx="2096" formatCode="0.00E+00">
                  <c:v>-8.2190700000000002E-3</c:v>
                </c:pt>
                <c:pt idx="2097" formatCode="0.00E+00">
                  <c:v>-8.4208700000000004E-3</c:v>
                </c:pt>
                <c:pt idx="2098" formatCode="0.00E+00">
                  <c:v>-8.6266799999999994E-3</c:v>
                </c:pt>
                <c:pt idx="2099" formatCode="0.00E+00">
                  <c:v>-8.8351300000000001E-3</c:v>
                </c:pt>
                <c:pt idx="2100" formatCode="0.00E+00">
                  <c:v>-9.0454699999999999E-3</c:v>
                </c:pt>
                <c:pt idx="2101" formatCode="0.00E+00">
                  <c:v>-9.2583200000000004E-3</c:v>
                </c:pt>
                <c:pt idx="2102" formatCode="0.00E+00">
                  <c:v>-9.4756000000000007E-3</c:v>
                </c:pt>
                <c:pt idx="2103" formatCode="0.00E+00">
                  <c:v>-9.6990300000000008E-3</c:v>
                </c:pt>
                <c:pt idx="2104" formatCode="0.00E+00">
                  <c:v>-9.9284100000000004E-3</c:v>
                </c:pt>
                <c:pt idx="2105">
                  <c:v>-1.0163500000000001E-2</c:v>
                </c:pt>
                <c:pt idx="2106">
                  <c:v>-1.0406500000000001E-2</c:v>
                </c:pt>
                <c:pt idx="2107">
                  <c:v>-1.06607E-2</c:v>
                </c:pt>
                <c:pt idx="2108">
                  <c:v>-1.09281E-2</c:v>
                </c:pt>
                <c:pt idx="2109">
                  <c:v>-1.1211799999999999E-2</c:v>
                </c:pt>
                <c:pt idx="2110">
                  <c:v>-1.1514399999999999E-2</c:v>
                </c:pt>
                <c:pt idx="2111">
                  <c:v>-1.1835699999999999E-2</c:v>
                </c:pt>
                <c:pt idx="2112">
                  <c:v>-1.21727E-2</c:v>
                </c:pt>
                <c:pt idx="2113">
                  <c:v>-1.25232E-2</c:v>
                </c:pt>
                <c:pt idx="2114">
                  <c:v>-1.2888800000000001E-2</c:v>
                </c:pt>
                <c:pt idx="2115">
                  <c:v>-1.32713E-2</c:v>
                </c:pt>
                <c:pt idx="2116">
                  <c:v>-1.3669600000000001E-2</c:v>
                </c:pt>
                <c:pt idx="2117">
                  <c:v>-1.4080799999999999E-2</c:v>
                </c:pt>
                <c:pt idx="2118">
                  <c:v>-1.4503200000000001E-2</c:v>
                </c:pt>
                <c:pt idx="2119">
                  <c:v>-1.49379E-2</c:v>
                </c:pt>
                <c:pt idx="2120">
                  <c:v>-1.53869E-2</c:v>
                </c:pt>
                <c:pt idx="2121">
                  <c:v>-1.5851000000000001E-2</c:v>
                </c:pt>
                <c:pt idx="2122">
                  <c:v>-1.6330399999999998E-2</c:v>
                </c:pt>
                <c:pt idx="2123">
                  <c:v>-1.6825099999999999E-2</c:v>
                </c:pt>
                <c:pt idx="2124">
                  <c:v>-1.73361E-2</c:v>
                </c:pt>
                <c:pt idx="2125">
                  <c:v>-1.7863500000000001E-2</c:v>
                </c:pt>
                <c:pt idx="2126">
                  <c:v>-1.8405299999999999E-2</c:v>
                </c:pt>
                <c:pt idx="2127">
                  <c:v>-1.8959699999999999E-2</c:v>
                </c:pt>
                <c:pt idx="2128">
                  <c:v>-1.95269E-2</c:v>
                </c:pt>
                <c:pt idx="2129">
                  <c:v>-2.0107900000000001E-2</c:v>
                </c:pt>
                <c:pt idx="2130">
                  <c:v>-2.0701899999999999E-2</c:v>
                </c:pt>
                <c:pt idx="2131">
                  <c:v>-2.13052E-2</c:v>
                </c:pt>
                <c:pt idx="2132">
                  <c:v>-2.1915500000000001E-2</c:v>
                </c:pt>
                <c:pt idx="2133">
                  <c:v>-2.2535599999999999E-2</c:v>
                </c:pt>
                <c:pt idx="2134">
                  <c:v>-2.31711E-2</c:v>
                </c:pt>
                <c:pt idx="2135">
                  <c:v>-2.38254E-2</c:v>
                </c:pt>
                <c:pt idx="2136">
                  <c:v>-2.44966E-2</c:v>
                </c:pt>
                <c:pt idx="2137">
                  <c:v>-2.5180600000000001E-2</c:v>
                </c:pt>
                <c:pt idx="2138">
                  <c:v>-2.5876799999999998E-2</c:v>
                </c:pt>
                <c:pt idx="2139">
                  <c:v>-2.65875E-2</c:v>
                </c:pt>
                <c:pt idx="2140">
                  <c:v>-2.7312900000000001E-2</c:v>
                </c:pt>
                <c:pt idx="2141">
                  <c:v>-2.8049999999999999E-2</c:v>
                </c:pt>
                <c:pt idx="2142">
                  <c:v>-2.8795399999999999E-2</c:v>
                </c:pt>
                <c:pt idx="2143">
                  <c:v>-2.9548100000000001E-2</c:v>
                </c:pt>
                <c:pt idx="2144">
                  <c:v>-3.0307000000000001E-2</c:v>
                </c:pt>
                <c:pt idx="2145">
                  <c:v>-3.10689E-2</c:v>
                </c:pt>
                <c:pt idx="2146">
                  <c:v>-3.1831999999999999E-2</c:v>
                </c:pt>
                <c:pt idx="2147">
                  <c:v>-3.2600299999999999E-2</c:v>
                </c:pt>
                <c:pt idx="2148">
                  <c:v>-3.3379300000000001E-2</c:v>
                </c:pt>
                <c:pt idx="2149">
                  <c:v>-3.4168799999999999E-2</c:v>
                </c:pt>
                <c:pt idx="2150">
                  <c:v>-3.4962800000000002E-2</c:v>
                </c:pt>
                <c:pt idx="2151">
                  <c:v>-3.57571E-2</c:v>
                </c:pt>
                <c:pt idx="2152">
                  <c:v>-3.6552099999999997E-2</c:v>
                </c:pt>
                <c:pt idx="2153">
                  <c:v>-3.7349399999999998E-2</c:v>
                </c:pt>
                <c:pt idx="2154">
                  <c:v>-3.8150000000000003E-2</c:v>
                </c:pt>
                <c:pt idx="2155">
                  <c:v>-3.8954099999999998E-2</c:v>
                </c:pt>
                <c:pt idx="2156">
                  <c:v>-3.9758700000000001E-2</c:v>
                </c:pt>
                <c:pt idx="2157">
                  <c:v>-4.0560199999999998E-2</c:v>
                </c:pt>
                <c:pt idx="2158">
                  <c:v>-4.1358600000000002E-2</c:v>
                </c:pt>
                <c:pt idx="2159">
                  <c:v>-4.2157899999999998E-2</c:v>
                </c:pt>
                <c:pt idx="2160">
                  <c:v>-4.2960400000000003E-2</c:v>
                </c:pt>
                <c:pt idx="2161">
                  <c:v>-4.3764699999999997E-2</c:v>
                </c:pt>
                <c:pt idx="2162">
                  <c:v>-4.4568299999999998E-2</c:v>
                </c:pt>
                <c:pt idx="2163">
                  <c:v>-4.5371000000000002E-2</c:v>
                </c:pt>
                <c:pt idx="2164">
                  <c:v>-4.6172699999999997E-2</c:v>
                </c:pt>
                <c:pt idx="2165">
                  <c:v>-4.6971400000000003E-2</c:v>
                </c:pt>
                <c:pt idx="2166">
                  <c:v>-4.7763600000000003E-2</c:v>
                </c:pt>
                <c:pt idx="2167">
                  <c:v>-4.8547399999999997E-2</c:v>
                </c:pt>
                <c:pt idx="2168">
                  <c:v>-4.93257E-2</c:v>
                </c:pt>
                <c:pt idx="2169">
                  <c:v>-5.0101699999999999E-2</c:v>
                </c:pt>
                <c:pt idx="2170">
                  <c:v>-5.08739E-2</c:v>
                </c:pt>
                <c:pt idx="2171">
                  <c:v>-5.1638799999999999E-2</c:v>
                </c:pt>
                <c:pt idx="2172">
                  <c:v>-5.2395200000000003E-2</c:v>
                </c:pt>
                <c:pt idx="2173">
                  <c:v>-5.3143599999999999E-2</c:v>
                </c:pt>
                <c:pt idx="2174">
                  <c:v>-5.3882699999999999E-2</c:v>
                </c:pt>
                <c:pt idx="2175">
                  <c:v>-5.4609999999999999E-2</c:v>
                </c:pt>
                <c:pt idx="2176">
                  <c:v>-5.5326100000000003E-2</c:v>
                </c:pt>
                <c:pt idx="2177">
                  <c:v>-5.60359E-2</c:v>
                </c:pt>
                <c:pt idx="2178">
                  <c:v>-5.6743700000000001E-2</c:v>
                </c:pt>
                <c:pt idx="2179">
                  <c:v>-5.7447900000000003E-2</c:v>
                </c:pt>
                <c:pt idx="2180">
                  <c:v>-5.8143500000000001E-2</c:v>
                </c:pt>
                <c:pt idx="2181">
                  <c:v>-5.8826000000000003E-2</c:v>
                </c:pt>
                <c:pt idx="2182">
                  <c:v>-5.9493699999999997E-2</c:v>
                </c:pt>
                <c:pt idx="2183">
                  <c:v>-6.0148699999999999E-2</c:v>
                </c:pt>
                <c:pt idx="2184">
                  <c:v>-6.0794599999999997E-2</c:v>
                </c:pt>
                <c:pt idx="2185">
                  <c:v>-6.14291E-2</c:v>
                </c:pt>
                <c:pt idx="2186">
                  <c:v>-6.2044299999999997E-2</c:v>
                </c:pt>
                <c:pt idx="2187">
                  <c:v>-6.2635099999999999E-2</c:v>
                </c:pt>
                <c:pt idx="2188">
                  <c:v>-6.3202999999999995E-2</c:v>
                </c:pt>
                <c:pt idx="2189">
                  <c:v>-6.37519E-2</c:v>
                </c:pt>
                <c:pt idx="2190">
                  <c:v>-6.4283900000000005E-2</c:v>
                </c:pt>
                <c:pt idx="2191">
                  <c:v>-6.4798300000000003E-2</c:v>
                </c:pt>
                <c:pt idx="2192">
                  <c:v>-6.5293799999999999E-2</c:v>
                </c:pt>
                <c:pt idx="2193">
                  <c:v>-6.5767999999999993E-2</c:v>
                </c:pt>
                <c:pt idx="2194">
                  <c:v>-6.6215999999999997E-2</c:v>
                </c:pt>
                <c:pt idx="2195">
                  <c:v>-6.6632899999999995E-2</c:v>
                </c:pt>
                <c:pt idx="2196">
                  <c:v>-6.7021300000000006E-2</c:v>
                </c:pt>
                <c:pt idx="2197">
                  <c:v>-6.73903E-2</c:v>
                </c:pt>
                <c:pt idx="2198">
                  <c:v>-6.7745E-2</c:v>
                </c:pt>
                <c:pt idx="2199">
                  <c:v>-6.8083400000000002E-2</c:v>
                </c:pt>
                <c:pt idx="2200">
                  <c:v>-6.8404499999999993E-2</c:v>
                </c:pt>
                <c:pt idx="2201">
                  <c:v>-6.8710099999999996E-2</c:v>
                </c:pt>
                <c:pt idx="2202">
                  <c:v>-6.9000900000000004E-2</c:v>
                </c:pt>
                <c:pt idx="2203">
                  <c:v>-6.9273899999999999E-2</c:v>
                </c:pt>
                <c:pt idx="2204">
                  <c:v>-6.9524699999999995E-2</c:v>
                </c:pt>
                <c:pt idx="2205">
                  <c:v>-6.97517E-2</c:v>
                </c:pt>
                <c:pt idx="2206">
                  <c:v>-6.9956699999999997E-2</c:v>
                </c:pt>
                <c:pt idx="2207">
                  <c:v>-7.0141899999999993E-2</c:v>
                </c:pt>
                <c:pt idx="2208">
                  <c:v>-7.0310800000000007E-2</c:v>
                </c:pt>
                <c:pt idx="2209">
                  <c:v>-7.0468699999999995E-2</c:v>
                </c:pt>
                <c:pt idx="2210">
                  <c:v>-7.0620299999999997E-2</c:v>
                </c:pt>
                <c:pt idx="2211">
                  <c:v>-7.0768600000000001E-2</c:v>
                </c:pt>
                <c:pt idx="2212">
                  <c:v>-7.0913400000000001E-2</c:v>
                </c:pt>
                <c:pt idx="2213">
                  <c:v>-7.1051199999999995E-2</c:v>
                </c:pt>
                <c:pt idx="2214">
                  <c:v>-7.1176799999999998E-2</c:v>
                </c:pt>
                <c:pt idx="2215">
                  <c:v>-7.1287199999999995E-2</c:v>
                </c:pt>
                <c:pt idx="2216">
                  <c:v>-7.1383000000000002E-2</c:v>
                </c:pt>
                <c:pt idx="2217">
                  <c:v>-7.1463499999999999E-2</c:v>
                </c:pt>
                <c:pt idx="2218">
                  <c:v>-7.1525099999999994E-2</c:v>
                </c:pt>
                <c:pt idx="2219">
                  <c:v>-7.1565199999999995E-2</c:v>
                </c:pt>
                <c:pt idx="2220">
                  <c:v>-7.1586499999999997E-2</c:v>
                </c:pt>
                <c:pt idx="2221">
                  <c:v>-7.1596000000000007E-2</c:v>
                </c:pt>
                <c:pt idx="2222">
                  <c:v>-7.1599800000000005E-2</c:v>
                </c:pt>
                <c:pt idx="2223">
                  <c:v>-7.1601399999999996E-2</c:v>
                </c:pt>
                <c:pt idx="2224">
                  <c:v>-7.1603600000000003E-2</c:v>
                </c:pt>
                <c:pt idx="2225">
                  <c:v>-7.1609599999999995E-2</c:v>
                </c:pt>
                <c:pt idx="2226">
                  <c:v>-7.1621199999999996E-2</c:v>
                </c:pt>
                <c:pt idx="2227">
                  <c:v>-7.1638599999999997E-2</c:v>
                </c:pt>
                <c:pt idx="2228">
                  <c:v>-7.1662199999999995E-2</c:v>
                </c:pt>
                <c:pt idx="2229">
                  <c:v>-7.1693400000000004E-2</c:v>
                </c:pt>
                <c:pt idx="2230">
                  <c:v>-7.1734699999999998E-2</c:v>
                </c:pt>
                <c:pt idx="2231">
                  <c:v>-7.1788400000000002E-2</c:v>
                </c:pt>
                <c:pt idx="2232">
                  <c:v>-7.18554E-2</c:v>
                </c:pt>
                <c:pt idx="2233">
                  <c:v>-7.1931700000000001E-2</c:v>
                </c:pt>
                <c:pt idx="2234">
                  <c:v>-7.2014400000000006E-2</c:v>
                </c:pt>
                <c:pt idx="2235">
                  <c:v>-7.2108699999999998E-2</c:v>
                </c:pt>
                <c:pt idx="2236">
                  <c:v>-7.2220900000000005E-2</c:v>
                </c:pt>
                <c:pt idx="2237">
                  <c:v>-7.2350800000000007E-2</c:v>
                </c:pt>
                <c:pt idx="2238">
                  <c:v>-7.2492899999999999E-2</c:v>
                </c:pt>
                <c:pt idx="2239">
                  <c:v>-7.2643299999999994E-2</c:v>
                </c:pt>
                <c:pt idx="2240">
                  <c:v>-7.2802800000000001E-2</c:v>
                </c:pt>
                <c:pt idx="2241">
                  <c:v>-7.2974899999999995E-2</c:v>
                </c:pt>
                <c:pt idx="2242">
                  <c:v>-7.3160100000000006E-2</c:v>
                </c:pt>
                <c:pt idx="2243">
                  <c:v>-7.3355100000000006E-2</c:v>
                </c:pt>
                <c:pt idx="2244">
                  <c:v>-7.3556099999999999E-2</c:v>
                </c:pt>
                <c:pt idx="2245">
                  <c:v>-7.3760999999999993E-2</c:v>
                </c:pt>
                <c:pt idx="2246">
                  <c:v>-7.3968699999999998E-2</c:v>
                </c:pt>
                <c:pt idx="2247">
                  <c:v>-7.4174599999999993E-2</c:v>
                </c:pt>
                <c:pt idx="2248">
                  <c:v>-7.4371499999999993E-2</c:v>
                </c:pt>
                <c:pt idx="2249">
                  <c:v>-7.4558399999999997E-2</c:v>
                </c:pt>
                <c:pt idx="2250">
                  <c:v>-7.4740600000000004E-2</c:v>
                </c:pt>
                <c:pt idx="2251">
                  <c:v>-7.49253E-2</c:v>
                </c:pt>
                <c:pt idx="2252">
                  <c:v>-7.5119099999999994E-2</c:v>
                </c:pt>
                <c:pt idx="2253">
                  <c:v>-7.5325699999999995E-2</c:v>
                </c:pt>
                <c:pt idx="2254">
                  <c:v>-7.5545100000000004E-2</c:v>
                </c:pt>
                <c:pt idx="2255">
                  <c:v>-7.5777300000000006E-2</c:v>
                </c:pt>
                <c:pt idx="2256">
                  <c:v>-7.6024800000000003E-2</c:v>
                </c:pt>
                <c:pt idx="2257">
                  <c:v>-7.6289999999999997E-2</c:v>
                </c:pt>
                <c:pt idx="2258">
                  <c:v>-7.6574600000000007E-2</c:v>
                </c:pt>
                <c:pt idx="2259">
                  <c:v>-7.6877600000000004E-2</c:v>
                </c:pt>
                <c:pt idx="2260">
                  <c:v>-7.7194799999999994E-2</c:v>
                </c:pt>
                <c:pt idx="2261">
                  <c:v>-7.7520800000000001E-2</c:v>
                </c:pt>
                <c:pt idx="2262">
                  <c:v>-7.7855400000000005E-2</c:v>
                </c:pt>
                <c:pt idx="2263">
                  <c:v>-7.8202900000000006E-2</c:v>
                </c:pt>
                <c:pt idx="2264">
                  <c:v>-7.8567200000000004E-2</c:v>
                </c:pt>
                <c:pt idx="2265">
                  <c:v>-7.8948099999999993E-2</c:v>
                </c:pt>
                <c:pt idx="2266">
                  <c:v>-7.9340900000000006E-2</c:v>
                </c:pt>
                <c:pt idx="2267">
                  <c:v>-7.9738400000000001E-2</c:v>
                </c:pt>
                <c:pt idx="2268">
                  <c:v>-8.0136399999999997E-2</c:v>
                </c:pt>
                <c:pt idx="2269">
                  <c:v>-8.0534800000000004E-2</c:v>
                </c:pt>
                <c:pt idx="2270">
                  <c:v>-8.0933199999999997E-2</c:v>
                </c:pt>
                <c:pt idx="2271">
                  <c:v>-8.1330299999999994E-2</c:v>
                </c:pt>
                <c:pt idx="2272">
                  <c:v>-8.1726099999999996E-2</c:v>
                </c:pt>
                <c:pt idx="2273">
                  <c:v>-8.2123699999999994E-2</c:v>
                </c:pt>
                <c:pt idx="2274">
                  <c:v>-8.2525799999999996E-2</c:v>
                </c:pt>
                <c:pt idx="2275">
                  <c:v>-8.2933199999999999E-2</c:v>
                </c:pt>
                <c:pt idx="2276">
                  <c:v>-8.3345299999999997E-2</c:v>
                </c:pt>
                <c:pt idx="2277">
                  <c:v>-8.3761500000000003E-2</c:v>
                </c:pt>
                <c:pt idx="2278">
                  <c:v>-8.4180000000000005E-2</c:v>
                </c:pt>
                <c:pt idx="2279">
                  <c:v>-8.4599999999999995E-2</c:v>
                </c:pt>
                <c:pt idx="2280">
                  <c:v>-8.5025500000000004E-2</c:v>
                </c:pt>
                <c:pt idx="2281">
                  <c:v>-8.5456900000000002E-2</c:v>
                </c:pt>
                <c:pt idx="2282">
                  <c:v>-8.5888300000000001E-2</c:v>
                </c:pt>
                <c:pt idx="2283">
                  <c:v>-8.6317000000000005E-2</c:v>
                </c:pt>
                <c:pt idx="2284">
                  <c:v>-8.67502E-2</c:v>
                </c:pt>
                <c:pt idx="2285">
                  <c:v>-8.7196300000000004E-2</c:v>
                </c:pt>
                <c:pt idx="2286">
                  <c:v>-8.7657100000000002E-2</c:v>
                </c:pt>
                <c:pt idx="2287">
                  <c:v>-8.8136000000000006E-2</c:v>
                </c:pt>
                <c:pt idx="2288">
                  <c:v>-8.8639800000000005E-2</c:v>
                </c:pt>
                <c:pt idx="2289">
                  <c:v>-8.9169700000000005E-2</c:v>
                </c:pt>
                <c:pt idx="2290">
                  <c:v>-8.9721800000000004E-2</c:v>
                </c:pt>
                <c:pt idx="2291">
                  <c:v>-9.0290700000000002E-2</c:v>
                </c:pt>
                <c:pt idx="2292">
                  <c:v>-9.0873300000000004E-2</c:v>
                </c:pt>
                <c:pt idx="2293">
                  <c:v>-9.1467099999999996E-2</c:v>
                </c:pt>
                <c:pt idx="2294">
                  <c:v>-9.2067099999999999E-2</c:v>
                </c:pt>
                <c:pt idx="2295">
                  <c:v>-9.2673099999999994E-2</c:v>
                </c:pt>
                <c:pt idx="2296">
                  <c:v>-9.3292200000000006E-2</c:v>
                </c:pt>
                <c:pt idx="2297">
                  <c:v>-9.39305E-2</c:v>
                </c:pt>
                <c:pt idx="2298">
                  <c:v>-9.4590400000000005E-2</c:v>
                </c:pt>
                <c:pt idx="2299">
                  <c:v>-9.5272200000000001E-2</c:v>
                </c:pt>
                <c:pt idx="2300">
                  <c:v>-9.5974599999999993E-2</c:v>
                </c:pt>
                <c:pt idx="2301">
                  <c:v>-9.6694100000000005E-2</c:v>
                </c:pt>
                <c:pt idx="2302">
                  <c:v>-9.7427799999999995E-2</c:v>
                </c:pt>
                <c:pt idx="2303">
                  <c:v>-9.8175999999999999E-2</c:v>
                </c:pt>
                <c:pt idx="2304">
                  <c:v>-9.8940500000000001E-2</c:v>
                </c:pt>
                <c:pt idx="2305">
                  <c:v>-9.97223E-2</c:v>
                </c:pt>
                <c:pt idx="2306">
                  <c:v>-0.100523</c:v>
                </c:pt>
                <c:pt idx="2307">
                  <c:v>-0.101345</c:v>
                </c:pt>
                <c:pt idx="2308">
                  <c:v>-0.102189</c:v>
                </c:pt>
                <c:pt idx="2309">
                  <c:v>-0.10306</c:v>
                </c:pt>
                <c:pt idx="2310">
                  <c:v>-0.10396</c:v>
                </c:pt>
                <c:pt idx="2311">
                  <c:v>-0.10488699999999999</c:v>
                </c:pt>
                <c:pt idx="2312">
                  <c:v>-0.10584</c:v>
                </c:pt>
                <c:pt idx="2313">
                  <c:v>-0.106818</c:v>
                </c:pt>
                <c:pt idx="2314">
                  <c:v>-0.107825</c:v>
                </c:pt>
                <c:pt idx="2315">
                  <c:v>-0.10886</c:v>
                </c:pt>
                <c:pt idx="2316">
                  <c:v>-0.10992399999999999</c:v>
                </c:pt>
                <c:pt idx="2317">
                  <c:v>-0.111014</c:v>
                </c:pt>
                <c:pt idx="2318">
                  <c:v>-0.112127</c:v>
                </c:pt>
                <c:pt idx="2319">
                  <c:v>-0.11326799999999999</c:v>
                </c:pt>
                <c:pt idx="2320">
                  <c:v>-0.114441</c:v>
                </c:pt>
                <c:pt idx="2321">
                  <c:v>-0.115645</c:v>
                </c:pt>
                <c:pt idx="2322">
                  <c:v>-0.11688</c:v>
                </c:pt>
                <c:pt idx="2323">
                  <c:v>-0.118149</c:v>
                </c:pt>
                <c:pt idx="2324">
                  <c:v>-0.119453</c:v>
                </c:pt>
                <c:pt idx="2325">
                  <c:v>-0.120791</c:v>
                </c:pt>
                <c:pt idx="2326">
                  <c:v>-0.122158</c:v>
                </c:pt>
                <c:pt idx="2327">
                  <c:v>-0.123554</c:v>
                </c:pt>
                <c:pt idx="2328">
                  <c:v>-0.124976</c:v>
                </c:pt>
                <c:pt idx="2329">
                  <c:v>-0.12642100000000001</c:v>
                </c:pt>
                <c:pt idx="2330">
                  <c:v>-0.127886</c:v>
                </c:pt>
                <c:pt idx="2331">
                  <c:v>-0.12937199999999999</c:v>
                </c:pt>
                <c:pt idx="2332">
                  <c:v>-0.130883</c:v>
                </c:pt>
                <c:pt idx="2333">
                  <c:v>-0.13241800000000001</c:v>
                </c:pt>
                <c:pt idx="2334">
                  <c:v>-0.13397000000000001</c:v>
                </c:pt>
                <c:pt idx="2335">
                  <c:v>-0.135523</c:v>
                </c:pt>
                <c:pt idx="2336">
                  <c:v>-0.13707</c:v>
                </c:pt>
                <c:pt idx="2337">
                  <c:v>-0.13860800000000001</c:v>
                </c:pt>
                <c:pt idx="2338">
                  <c:v>-0.14013700000000001</c:v>
                </c:pt>
                <c:pt idx="2339">
                  <c:v>-0.14166200000000001</c:v>
                </c:pt>
                <c:pt idx="2340">
                  <c:v>-0.14318900000000001</c:v>
                </c:pt>
                <c:pt idx="2341">
                  <c:v>-0.14471999999999999</c:v>
                </c:pt>
                <c:pt idx="2342">
                  <c:v>-0.14625199999999999</c:v>
                </c:pt>
                <c:pt idx="2343">
                  <c:v>-0.147785</c:v>
                </c:pt>
                <c:pt idx="2344">
                  <c:v>-0.14932500000000001</c:v>
                </c:pt>
                <c:pt idx="2345">
                  <c:v>-0.15087900000000001</c:v>
                </c:pt>
                <c:pt idx="2346">
                  <c:v>-0.152452</c:v>
                </c:pt>
                <c:pt idx="2347">
                  <c:v>-0.15404599999999999</c:v>
                </c:pt>
                <c:pt idx="2348">
                  <c:v>-0.155664</c:v>
                </c:pt>
                <c:pt idx="2349">
                  <c:v>-0.157305</c:v>
                </c:pt>
                <c:pt idx="2350">
                  <c:v>-0.158969</c:v>
                </c:pt>
                <c:pt idx="2351">
                  <c:v>-0.16065299999999999</c:v>
                </c:pt>
                <c:pt idx="2352">
                  <c:v>-0.16234999999999999</c:v>
                </c:pt>
                <c:pt idx="2353">
                  <c:v>-0.164046</c:v>
                </c:pt>
                <c:pt idx="2354">
                  <c:v>-0.16572999999999999</c:v>
                </c:pt>
                <c:pt idx="2355">
                  <c:v>-0.16739299999999999</c:v>
                </c:pt>
                <c:pt idx="2356">
                  <c:v>-0.16903099999999999</c:v>
                </c:pt>
                <c:pt idx="2357">
                  <c:v>-0.17064199999999999</c:v>
                </c:pt>
                <c:pt idx="2358">
                  <c:v>-0.17221900000000001</c:v>
                </c:pt>
                <c:pt idx="2359">
                  <c:v>-0.17374899999999999</c:v>
                </c:pt>
                <c:pt idx="2360">
                  <c:v>-0.175232</c:v>
                </c:pt>
                <c:pt idx="2361">
                  <c:v>-0.17668</c:v>
                </c:pt>
                <c:pt idx="2362">
                  <c:v>-0.17810000000000001</c:v>
                </c:pt>
                <c:pt idx="2363">
                  <c:v>-0.17949399999999999</c:v>
                </c:pt>
                <c:pt idx="2364">
                  <c:v>-0.18085899999999999</c:v>
                </c:pt>
                <c:pt idx="2365">
                  <c:v>-0.18219399999999999</c:v>
                </c:pt>
                <c:pt idx="2366">
                  <c:v>-0.18349099999999999</c:v>
                </c:pt>
                <c:pt idx="2367">
                  <c:v>-0.18474499999999999</c:v>
                </c:pt>
                <c:pt idx="2368">
                  <c:v>-0.18595600000000001</c:v>
                </c:pt>
                <c:pt idx="2369">
                  <c:v>-0.18712599999999999</c:v>
                </c:pt>
                <c:pt idx="2370">
                  <c:v>-0.18825600000000001</c:v>
                </c:pt>
                <c:pt idx="2371">
                  <c:v>-0.18935099999999999</c:v>
                </c:pt>
                <c:pt idx="2372">
                  <c:v>-0.190416</c:v>
                </c:pt>
                <c:pt idx="2373">
                  <c:v>-0.19145999999999999</c:v>
                </c:pt>
                <c:pt idx="2374">
                  <c:v>-0.19248499999999999</c:v>
                </c:pt>
                <c:pt idx="2375">
                  <c:v>-0.193498</c:v>
                </c:pt>
                <c:pt idx="2376">
                  <c:v>-0.19450000000000001</c:v>
                </c:pt>
                <c:pt idx="2377">
                  <c:v>-0.195494</c:v>
                </c:pt>
                <c:pt idx="2378">
                  <c:v>-0.19647700000000001</c:v>
                </c:pt>
                <c:pt idx="2379">
                  <c:v>-0.19744</c:v>
                </c:pt>
                <c:pt idx="2380">
                  <c:v>-0.198376</c:v>
                </c:pt>
                <c:pt idx="2381">
                  <c:v>-0.19928899999999999</c:v>
                </c:pt>
                <c:pt idx="2382">
                  <c:v>-0.200179</c:v>
                </c:pt>
                <c:pt idx="2383">
                  <c:v>-0.20105000000000001</c:v>
                </c:pt>
                <c:pt idx="2384">
                  <c:v>-0.201906</c:v>
                </c:pt>
                <c:pt idx="2385">
                  <c:v>-0.20275199999999999</c:v>
                </c:pt>
                <c:pt idx="2386">
                  <c:v>-0.20357900000000001</c:v>
                </c:pt>
                <c:pt idx="2387">
                  <c:v>-0.204378</c:v>
                </c:pt>
                <c:pt idx="2388">
                  <c:v>-0.205147</c:v>
                </c:pt>
                <c:pt idx="2389">
                  <c:v>-0.20589499999999999</c:v>
                </c:pt>
                <c:pt idx="2390">
                  <c:v>-0.20662700000000001</c:v>
                </c:pt>
                <c:pt idx="2391">
                  <c:v>-0.207345</c:v>
                </c:pt>
                <c:pt idx="2392">
                  <c:v>-0.20804900000000001</c:v>
                </c:pt>
                <c:pt idx="2393">
                  <c:v>-0.20874300000000001</c:v>
                </c:pt>
                <c:pt idx="2394">
                  <c:v>-0.20943000000000001</c:v>
                </c:pt>
                <c:pt idx="2395">
                  <c:v>-0.21011099999999999</c:v>
                </c:pt>
                <c:pt idx="2396">
                  <c:v>-0.21079000000000001</c:v>
                </c:pt>
                <c:pt idx="2397">
                  <c:v>-0.211475</c:v>
                </c:pt>
                <c:pt idx="2398">
                  <c:v>-0.21216299999999999</c:v>
                </c:pt>
                <c:pt idx="2399">
                  <c:v>-0.21284500000000001</c:v>
                </c:pt>
                <c:pt idx="2400">
                  <c:v>-0.21352099999999999</c:v>
                </c:pt>
                <c:pt idx="2401">
                  <c:v>-0.21419299999999999</c:v>
                </c:pt>
                <c:pt idx="2402">
                  <c:v>-0.214863</c:v>
                </c:pt>
                <c:pt idx="2403">
                  <c:v>-0.215526</c:v>
                </c:pt>
                <c:pt idx="2404">
                  <c:v>-0.21617700000000001</c:v>
                </c:pt>
                <c:pt idx="2405">
                  <c:v>-0.216806</c:v>
                </c:pt>
                <c:pt idx="2406">
                  <c:v>-0.21741199999999999</c:v>
                </c:pt>
                <c:pt idx="2407">
                  <c:v>-0.217997</c:v>
                </c:pt>
                <c:pt idx="2408">
                  <c:v>-0.21856600000000001</c:v>
                </c:pt>
                <c:pt idx="2409">
                  <c:v>-0.21912400000000001</c:v>
                </c:pt>
                <c:pt idx="2410">
                  <c:v>-0.21967400000000001</c:v>
                </c:pt>
                <c:pt idx="2411">
                  <c:v>-0.220218</c:v>
                </c:pt>
                <c:pt idx="2412">
                  <c:v>-0.22075900000000001</c:v>
                </c:pt>
                <c:pt idx="2413">
                  <c:v>-0.221302</c:v>
                </c:pt>
                <c:pt idx="2414">
                  <c:v>-0.22184899999999999</c:v>
                </c:pt>
                <c:pt idx="2415">
                  <c:v>-0.22239600000000001</c:v>
                </c:pt>
                <c:pt idx="2416">
                  <c:v>-0.222936</c:v>
                </c:pt>
                <c:pt idx="2417">
                  <c:v>-0.223466</c:v>
                </c:pt>
                <c:pt idx="2418">
                  <c:v>-0.223993</c:v>
                </c:pt>
                <c:pt idx="2419">
                  <c:v>-0.22451599999999999</c:v>
                </c:pt>
                <c:pt idx="2420">
                  <c:v>-0.22503300000000001</c:v>
                </c:pt>
                <c:pt idx="2421">
                  <c:v>-0.22554299999999999</c:v>
                </c:pt>
                <c:pt idx="2422">
                  <c:v>-0.22604099999999999</c:v>
                </c:pt>
                <c:pt idx="2423">
                  <c:v>-0.226525</c:v>
                </c:pt>
                <c:pt idx="2424">
                  <c:v>-0.226989</c:v>
                </c:pt>
                <c:pt idx="2425">
                  <c:v>-0.22742499999999999</c:v>
                </c:pt>
                <c:pt idx="2426">
                  <c:v>-0.227826</c:v>
                </c:pt>
                <c:pt idx="2427">
                  <c:v>-0.22819</c:v>
                </c:pt>
                <c:pt idx="2428">
                  <c:v>-0.228522</c:v>
                </c:pt>
                <c:pt idx="2429">
                  <c:v>-0.228827</c:v>
                </c:pt>
                <c:pt idx="2430">
                  <c:v>-0.229106</c:v>
                </c:pt>
                <c:pt idx="2431">
                  <c:v>-0.22936699999999999</c:v>
                </c:pt>
                <c:pt idx="2432">
                  <c:v>-0.22961699999999999</c:v>
                </c:pt>
                <c:pt idx="2433">
                  <c:v>-0.22986699999999999</c:v>
                </c:pt>
                <c:pt idx="2434">
                  <c:v>-0.230124</c:v>
                </c:pt>
                <c:pt idx="2435">
                  <c:v>-0.23039100000000001</c:v>
                </c:pt>
                <c:pt idx="2436">
                  <c:v>-0.230661</c:v>
                </c:pt>
                <c:pt idx="2437">
                  <c:v>-0.23092299999999999</c:v>
                </c:pt>
                <c:pt idx="2438">
                  <c:v>-0.23116800000000001</c:v>
                </c:pt>
                <c:pt idx="2439">
                  <c:v>-0.23139299999999999</c:v>
                </c:pt>
                <c:pt idx="2440">
                  <c:v>-0.23161200000000001</c:v>
                </c:pt>
                <c:pt idx="2441">
                  <c:v>-0.23183799999999999</c:v>
                </c:pt>
                <c:pt idx="2442">
                  <c:v>-0.232076</c:v>
                </c:pt>
                <c:pt idx="2443">
                  <c:v>-0.23231499999999999</c:v>
                </c:pt>
                <c:pt idx="2444">
                  <c:v>-0.23253699999999999</c:v>
                </c:pt>
                <c:pt idx="2445">
                  <c:v>-0.23272899999999999</c:v>
                </c:pt>
                <c:pt idx="2446">
                  <c:v>-0.23288500000000001</c:v>
                </c:pt>
                <c:pt idx="2447">
                  <c:v>-0.23300000000000001</c:v>
                </c:pt>
                <c:pt idx="2448">
                  <c:v>-0.23306399999999999</c:v>
                </c:pt>
                <c:pt idx="2449">
                  <c:v>-0.233075</c:v>
                </c:pt>
                <c:pt idx="2450">
                  <c:v>-0.233042</c:v>
                </c:pt>
                <c:pt idx="2451">
                  <c:v>-0.23297799999999999</c:v>
                </c:pt>
                <c:pt idx="2452">
                  <c:v>-0.23289499999999999</c:v>
                </c:pt>
                <c:pt idx="2453">
                  <c:v>-0.23279900000000001</c:v>
                </c:pt>
                <c:pt idx="2454">
                  <c:v>-0.23268900000000001</c:v>
                </c:pt>
                <c:pt idx="2455">
                  <c:v>-0.23255500000000001</c:v>
                </c:pt>
                <c:pt idx="2456">
                  <c:v>-0.23239199999999999</c:v>
                </c:pt>
                <c:pt idx="2457">
                  <c:v>-0.23219799999999999</c:v>
                </c:pt>
                <c:pt idx="2458">
                  <c:v>-0.23197499999999999</c:v>
                </c:pt>
                <c:pt idx="2459">
                  <c:v>-0.23172400000000001</c:v>
                </c:pt>
                <c:pt idx="2460">
                  <c:v>-0.23144600000000001</c:v>
                </c:pt>
                <c:pt idx="2461">
                  <c:v>-0.23114199999999999</c:v>
                </c:pt>
                <c:pt idx="2462">
                  <c:v>-0.23081399999999999</c:v>
                </c:pt>
                <c:pt idx="2463">
                  <c:v>-0.230464</c:v>
                </c:pt>
                <c:pt idx="2464">
                  <c:v>-0.23008899999999999</c:v>
                </c:pt>
                <c:pt idx="2465">
                  <c:v>-0.229685</c:v>
                </c:pt>
                <c:pt idx="2466">
                  <c:v>-0.229243</c:v>
                </c:pt>
                <c:pt idx="2467">
                  <c:v>-0.22875799999999999</c:v>
                </c:pt>
                <c:pt idx="2468">
                  <c:v>-0.22823299999999999</c:v>
                </c:pt>
                <c:pt idx="2469">
                  <c:v>-0.22766900000000001</c:v>
                </c:pt>
                <c:pt idx="2470">
                  <c:v>-0.22706799999999999</c:v>
                </c:pt>
                <c:pt idx="2471">
                  <c:v>-0.22642399999999999</c:v>
                </c:pt>
                <c:pt idx="2472">
                  <c:v>-0.22573099999999999</c:v>
                </c:pt>
                <c:pt idx="2473">
                  <c:v>-0.22498099999999999</c:v>
                </c:pt>
                <c:pt idx="2474">
                  <c:v>-0.22417300000000001</c:v>
                </c:pt>
                <c:pt idx="2475">
                  <c:v>-0.22331799999999999</c:v>
                </c:pt>
                <c:pt idx="2476">
                  <c:v>-0.22243299999999999</c:v>
                </c:pt>
                <c:pt idx="2477">
                  <c:v>-0.221521</c:v>
                </c:pt>
                <c:pt idx="2478">
                  <c:v>-0.220582</c:v>
                </c:pt>
                <c:pt idx="2479">
                  <c:v>-0.219615</c:v>
                </c:pt>
                <c:pt idx="2480">
                  <c:v>-0.21862200000000001</c:v>
                </c:pt>
                <c:pt idx="2481">
                  <c:v>-0.21760199999999999</c:v>
                </c:pt>
                <c:pt idx="2482">
                  <c:v>-0.21654899999999999</c:v>
                </c:pt>
                <c:pt idx="2483">
                  <c:v>-0.21546399999999999</c:v>
                </c:pt>
                <c:pt idx="2484">
                  <c:v>-0.21435799999999999</c:v>
                </c:pt>
                <c:pt idx="2485">
                  <c:v>-0.21324499999999999</c:v>
                </c:pt>
                <c:pt idx="2486">
                  <c:v>-0.21213199999999999</c:v>
                </c:pt>
                <c:pt idx="2487">
                  <c:v>-0.21101400000000001</c:v>
                </c:pt>
                <c:pt idx="2488">
                  <c:v>-0.20988499999999999</c:v>
                </c:pt>
                <c:pt idx="2489">
                  <c:v>-0.208736</c:v>
                </c:pt>
                <c:pt idx="2490">
                  <c:v>-0.20755899999999999</c:v>
                </c:pt>
                <c:pt idx="2491">
                  <c:v>-0.20635400000000001</c:v>
                </c:pt>
                <c:pt idx="2492">
                  <c:v>-0.205127</c:v>
                </c:pt>
                <c:pt idx="2493">
                  <c:v>-0.20388000000000001</c:v>
                </c:pt>
                <c:pt idx="2494">
                  <c:v>-0.20261699999999999</c:v>
                </c:pt>
                <c:pt idx="2495">
                  <c:v>-0.20134299999999999</c:v>
                </c:pt>
                <c:pt idx="2496">
                  <c:v>-0.20006199999999999</c:v>
                </c:pt>
                <c:pt idx="2497">
                  <c:v>-0.19878299999999999</c:v>
                </c:pt>
                <c:pt idx="2498">
                  <c:v>-0.19751299999999999</c:v>
                </c:pt>
                <c:pt idx="2499">
                  <c:v>-0.19625500000000001</c:v>
                </c:pt>
                <c:pt idx="2500">
                  <c:v>-0.19500799999999999</c:v>
                </c:pt>
                <c:pt idx="2501">
                  <c:v>-0.193768</c:v>
                </c:pt>
                <c:pt idx="2502">
                  <c:v>-0.19253300000000001</c:v>
                </c:pt>
                <c:pt idx="2503">
                  <c:v>-0.19131000000000001</c:v>
                </c:pt>
                <c:pt idx="2504">
                  <c:v>-0.190108</c:v>
                </c:pt>
                <c:pt idx="2505">
                  <c:v>-0.18893599999999999</c:v>
                </c:pt>
                <c:pt idx="2506">
                  <c:v>-0.18779699999999999</c:v>
                </c:pt>
                <c:pt idx="2507">
                  <c:v>-0.18668599999999999</c:v>
                </c:pt>
                <c:pt idx="2508">
                  <c:v>-0.18560099999999999</c:v>
                </c:pt>
                <c:pt idx="2509">
                  <c:v>-0.18454000000000001</c:v>
                </c:pt>
                <c:pt idx="2510">
                  <c:v>-0.183501</c:v>
                </c:pt>
                <c:pt idx="2511">
                  <c:v>-0.18248900000000001</c:v>
                </c:pt>
                <c:pt idx="2512">
                  <c:v>-0.18151500000000001</c:v>
                </c:pt>
                <c:pt idx="2513">
                  <c:v>-0.180586</c:v>
                </c:pt>
                <c:pt idx="2514">
                  <c:v>-0.179701</c:v>
                </c:pt>
                <c:pt idx="2515">
                  <c:v>-0.17885999999999999</c:v>
                </c:pt>
                <c:pt idx="2516">
                  <c:v>-0.17807400000000001</c:v>
                </c:pt>
                <c:pt idx="2517">
                  <c:v>-0.17735100000000001</c:v>
                </c:pt>
                <c:pt idx="2518">
                  <c:v>-0.17668700000000001</c:v>
                </c:pt>
                <c:pt idx="2519">
                  <c:v>-0.17607100000000001</c:v>
                </c:pt>
                <c:pt idx="2520">
                  <c:v>-0.17550499999999999</c:v>
                </c:pt>
                <c:pt idx="2521">
                  <c:v>-0.17499400000000001</c:v>
                </c:pt>
                <c:pt idx="2522">
                  <c:v>-0.17453299999999999</c:v>
                </c:pt>
                <c:pt idx="2523">
                  <c:v>-0.17411099999999999</c:v>
                </c:pt>
                <c:pt idx="2524">
                  <c:v>-0.17372199999999999</c:v>
                </c:pt>
                <c:pt idx="2525">
                  <c:v>-0.17336499999999999</c:v>
                </c:pt>
                <c:pt idx="2526">
                  <c:v>-0.173038</c:v>
                </c:pt>
                <c:pt idx="2527">
                  <c:v>-0.17274600000000001</c:v>
                </c:pt>
                <c:pt idx="2528">
                  <c:v>-0.17250399999999999</c:v>
                </c:pt>
                <c:pt idx="2529">
                  <c:v>-0.17232700000000001</c:v>
                </c:pt>
                <c:pt idx="2530">
                  <c:v>-0.17222100000000001</c:v>
                </c:pt>
                <c:pt idx="2531">
                  <c:v>-0.17217399999999999</c:v>
                </c:pt>
                <c:pt idx="2532">
                  <c:v>-0.17217299999999999</c:v>
                </c:pt>
                <c:pt idx="2533">
                  <c:v>-0.17221</c:v>
                </c:pt>
                <c:pt idx="2534">
                  <c:v>-0.17229</c:v>
                </c:pt>
                <c:pt idx="2535">
                  <c:v>-0.17241400000000001</c:v>
                </c:pt>
                <c:pt idx="2536">
                  <c:v>-0.17258200000000001</c:v>
                </c:pt>
                <c:pt idx="2537">
                  <c:v>-0.17280499999999999</c:v>
                </c:pt>
                <c:pt idx="2538">
                  <c:v>-0.173097</c:v>
                </c:pt>
                <c:pt idx="2539">
                  <c:v>-0.17346400000000001</c:v>
                </c:pt>
                <c:pt idx="2540">
                  <c:v>-0.173902</c:v>
                </c:pt>
                <c:pt idx="2541">
                  <c:v>-0.174399</c:v>
                </c:pt>
                <c:pt idx="2542">
                  <c:v>-0.17494899999999999</c:v>
                </c:pt>
                <c:pt idx="2543">
                  <c:v>-0.17554900000000001</c:v>
                </c:pt>
                <c:pt idx="2544">
                  <c:v>-0.1762</c:v>
                </c:pt>
                <c:pt idx="2545">
                  <c:v>-0.176902</c:v>
                </c:pt>
                <c:pt idx="2546">
                  <c:v>-0.177652</c:v>
                </c:pt>
                <c:pt idx="2547">
                  <c:v>-0.17844699999999999</c:v>
                </c:pt>
                <c:pt idx="2548">
                  <c:v>-0.17929200000000001</c:v>
                </c:pt>
                <c:pt idx="2549">
                  <c:v>-0.180196</c:v>
                </c:pt>
                <c:pt idx="2550">
                  <c:v>-0.18115500000000001</c:v>
                </c:pt>
                <c:pt idx="2551">
                  <c:v>-0.18215899999999999</c:v>
                </c:pt>
                <c:pt idx="2552">
                  <c:v>-0.183197</c:v>
                </c:pt>
                <c:pt idx="2553">
                  <c:v>-0.18426200000000001</c:v>
                </c:pt>
                <c:pt idx="2554">
                  <c:v>-0.18534700000000001</c:v>
                </c:pt>
                <c:pt idx="2555">
                  <c:v>-0.18645200000000001</c:v>
                </c:pt>
                <c:pt idx="2556">
                  <c:v>-0.187581</c:v>
                </c:pt>
                <c:pt idx="2557">
                  <c:v>-0.18874299999999999</c:v>
                </c:pt>
                <c:pt idx="2558">
                  <c:v>-0.189947</c:v>
                </c:pt>
                <c:pt idx="2559">
                  <c:v>-0.191191</c:v>
                </c:pt>
                <c:pt idx="2560">
                  <c:v>-0.19247</c:v>
                </c:pt>
                <c:pt idx="2561">
                  <c:v>-0.19378000000000001</c:v>
                </c:pt>
                <c:pt idx="2562">
                  <c:v>-0.195134</c:v>
                </c:pt>
                <c:pt idx="2563">
                  <c:v>-0.196546</c:v>
                </c:pt>
                <c:pt idx="2564">
                  <c:v>-0.198021</c:v>
                </c:pt>
                <c:pt idx="2565">
                  <c:v>-0.19955700000000001</c:v>
                </c:pt>
                <c:pt idx="2566">
                  <c:v>-0.201152</c:v>
                </c:pt>
                <c:pt idx="2567">
                  <c:v>-0.20280500000000001</c:v>
                </c:pt>
                <c:pt idx="2568">
                  <c:v>-0.204513</c:v>
                </c:pt>
                <c:pt idx="2569">
                  <c:v>-0.20626</c:v>
                </c:pt>
                <c:pt idx="2570">
                  <c:v>-0.20803199999999999</c:v>
                </c:pt>
                <c:pt idx="2571">
                  <c:v>-0.20982899999999999</c:v>
                </c:pt>
                <c:pt idx="2572">
                  <c:v>-0.21165300000000001</c:v>
                </c:pt>
                <c:pt idx="2573">
                  <c:v>-0.213506</c:v>
                </c:pt>
                <c:pt idx="2574">
                  <c:v>-0.21538499999999999</c:v>
                </c:pt>
                <c:pt idx="2575">
                  <c:v>-0.217282</c:v>
                </c:pt>
                <c:pt idx="2576">
                  <c:v>-0.21918699999999999</c:v>
                </c:pt>
                <c:pt idx="2577">
                  <c:v>-0.22109200000000001</c:v>
                </c:pt>
                <c:pt idx="2578">
                  <c:v>-0.223</c:v>
                </c:pt>
                <c:pt idx="2579">
                  <c:v>-0.22491900000000001</c:v>
                </c:pt>
                <c:pt idx="2580">
                  <c:v>-0.226857</c:v>
                </c:pt>
                <c:pt idx="2581">
                  <c:v>-0.228823</c:v>
                </c:pt>
                <c:pt idx="2582">
                  <c:v>-0.23082</c:v>
                </c:pt>
                <c:pt idx="2583">
                  <c:v>-0.23284299999999999</c:v>
                </c:pt>
                <c:pt idx="2584">
                  <c:v>-0.23488700000000001</c:v>
                </c:pt>
                <c:pt idx="2585">
                  <c:v>-0.23694999999999999</c:v>
                </c:pt>
                <c:pt idx="2586">
                  <c:v>-0.23902300000000001</c:v>
                </c:pt>
                <c:pt idx="2587">
                  <c:v>-0.24109700000000001</c:v>
                </c:pt>
                <c:pt idx="2588">
                  <c:v>-0.24316299999999999</c:v>
                </c:pt>
                <c:pt idx="2589">
                  <c:v>-0.245226</c:v>
                </c:pt>
                <c:pt idx="2590">
                  <c:v>-0.24729799999999999</c:v>
                </c:pt>
                <c:pt idx="2591">
                  <c:v>-0.24938099999999999</c:v>
                </c:pt>
                <c:pt idx="2592">
                  <c:v>-0.251467</c:v>
                </c:pt>
                <c:pt idx="2593">
                  <c:v>-0.25355</c:v>
                </c:pt>
                <c:pt idx="2594">
                  <c:v>-0.25563200000000003</c:v>
                </c:pt>
                <c:pt idx="2595">
                  <c:v>-0.25771699999999997</c:v>
                </c:pt>
                <c:pt idx="2596">
                  <c:v>-0.25980300000000001</c:v>
                </c:pt>
                <c:pt idx="2597">
                  <c:v>-0.26188800000000001</c:v>
                </c:pt>
                <c:pt idx="2598">
                  <c:v>-0.26397300000000001</c:v>
                </c:pt>
                <c:pt idx="2599">
                  <c:v>-0.26606099999999999</c:v>
                </c:pt>
                <c:pt idx="2600">
                  <c:v>-0.26814399999999999</c:v>
                </c:pt>
                <c:pt idx="2601">
                  <c:v>-0.27021600000000001</c:v>
                </c:pt>
                <c:pt idx="2602">
                  <c:v>-0.27227400000000002</c:v>
                </c:pt>
                <c:pt idx="2603">
                  <c:v>-0.27431499999999998</c:v>
                </c:pt>
                <c:pt idx="2604">
                  <c:v>-0.27633600000000003</c:v>
                </c:pt>
                <c:pt idx="2605">
                  <c:v>-0.27833999999999998</c:v>
                </c:pt>
                <c:pt idx="2606">
                  <c:v>-0.28033000000000002</c:v>
                </c:pt>
                <c:pt idx="2607">
                  <c:v>-0.282306</c:v>
                </c:pt>
                <c:pt idx="2608">
                  <c:v>-0.28426800000000002</c:v>
                </c:pt>
                <c:pt idx="2609">
                  <c:v>-0.28620800000000002</c:v>
                </c:pt>
                <c:pt idx="2610">
                  <c:v>-0.28811900000000001</c:v>
                </c:pt>
                <c:pt idx="2611">
                  <c:v>-0.289997</c:v>
                </c:pt>
                <c:pt idx="2612">
                  <c:v>-0.29183399999999998</c:v>
                </c:pt>
                <c:pt idx="2613">
                  <c:v>-0.29361999999999999</c:v>
                </c:pt>
                <c:pt idx="2614">
                  <c:v>-0.29534899999999997</c:v>
                </c:pt>
                <c:pt idx="2615">
                  <c:v>-0.29702299999999998</c:v>
                </c:pt>
                <c:pt idx="2616">
                  <c:v>-0.29864200000000002</c:v>
                </c:pt>
                <c:pt idx="2617">
                  <c:v>-0.30019899999999999</c:v>
                </c:pt>
                <c:pt idx="2618">
                  <c:v>-0.30169000000000001</c:v>
                </c:pt>
                <c:pt idx="2619">
                  <c:v>-0.30311700000000003</c:v>
                </c:pt>
                <c:pt idx="2620">
                  <c:v>-0.30448799999999998</c:v>
                </c:pt>
                <c:pt idx="2621">
                  <c:v>-0.305809</c:v>
                </c:pt>
                <c:pt idx="2622">
                  <c:v>-0.307085</c:v>
                </c:pt>
                <c:pt idx="2623">
                  <c:v>-0.30832100000000001</c:v>
                </c:pt>
                <c:pt idx="2624">
                  <c:v>-0.30951400000000001</c:v>
                </c:pt>
                <c:pt idx="2625">
                  <c:v>-0.31065900000000002</c:v>
                </c:pt>
                <c:pt idx="2626">
                  <c:v>-0.31176399999999999</c:v>
                </c:pt>
                <c:pt idx="2627">
                  <c:v>-0.31282199999999999</c:v>
                </c:pt>
                <c:pt idx="2628">
                  <c:v>-0.31378699999999998</c:v>
                </c:pt>
                <c:pt idx="2629">
                  <c:v>-0.31464700000000001</c:v>
                </c:pt>
                <c:pt idx="2630">
                  <c:v>-0.31545899999999999</c:v>
                </c:pt>
                <c:pt idx="2631">
                  <c:v>-0.31623699999999999</c:v>
                </c:pt>
                <c:pt idx="2632">
                  <c:v>-0.31694499999999998</c:v>
                </c:pt>
                <c:pt idx="2633">
                  <c:v>-0.31758199999999998</c:v>
                </c:pt>
                <c:pt idx="2634">
                  <c:v>-0.31815599999999999</c:v>
                </c:pt>
                <c:pt idx="2635">
                  <c:v>-0.318664</c:v>
                </c:pt>
                <c:pt idx="2636">
                  <c:v>-0.31909399999999999</c:v>
                </c:pt>
                <c:pt idx="2637">
                  <c:v>-0.31944</c:v>
                </c:pt>
                <c:pt idx="2638">
                  <c:v>-0.31970500000000002</c:v>
                </c:pt>
                <c:pt idx="2639">
                  <c:v>-0.31989400000000001</c:v>
                </c:pt>
                <c:pt idx="2640">
                  <c:v>-0.32001299999999999</c:v>
                </c:pt>
                <c:pt idx="2641">
                  <c:v>-0.32006299999999999</c:v>
                </c:pt>
                <c:pt idx="2642">
                  <c:v>-0.32003799999999999</c:v>
                </c:pt>
                <c:pt idx="2643">
                  <c:v>-0.31993199999999999</c:v>
                </c:pt>
                <c:pt idx="2644">
                  <c:v>-0.31974399999999997</c:v>
                </c:pt>
                <c:pt idx="2645">
                  <c:v>-0.31947999999999999</c:v>
                </c:pt>
                <c:pt idx="2646">
                  <c:v>-0.31914599999999999</c:v>
                </c:pt>
                <c:pt idx="2647">
                  <c:v>-0.31874599999999997</c:v>
                </c:pt>
                <c:pt idx="2648">
                  <c:v>-0.31828899999999999</c:v>
                </c:pt>
                <c:pt idx="2649">
                  <c:v>-0.31778200000000001</c:v>
                </c:pt>
                <c:pt idx="2650">
                  <c:v>-0.31722699999999998</c:v>
                </c:pt>
                <c:pt idx="2651">
                  <c:v>-0.31662400000000002</c:v>
                </c:pt>
                <c:pt idx="2652">
                  <c:v>-0.315973</c:v>
                </c:pt>
                <c:pt idx="2653">
                  <c:v>-0.31526599999999999</c:v>
                </c:pt>
                <c:pt idx="2654">
                  <c:v>-0.31448999999999999</c:v>
                </c:pt>
                <c:pt idx="2655">
                  <c:v>-0.31364300000000001</c:v>
                </c:pt>
                <c:pt idx="2656">
                  <c:v>-0.31273499999999999</c:v>
                </c:pt>
                <c:pt idx="2657">
                  <c:v>-0.31176900000000002</c:v>
                </c:pt>
                <c:pt idx="2658">
                  <c:v>-0.31074099999999999</c:v>
                </c:pt>
                <c:pt idx="2659">
                  <c:v>-0.30964999999999998</c:v>
                </c:pt>
                <c:pt idx="2660">
                  <c:v>-0.30849599999999999</c:v>
                </c:pt>
                <c:pt idx="2661">
                  <c:v>-0.30727100000000002</c:v>
                </c:pt>
                <c:pt idx="2662">
                  <c:v>-0.30596899999999999</c:v>
                </c:pt>
                <c:pt idx="2663">
                  <c:v>-0.304589</c:v>
                </c:pt>
                <c:pt idx="2664">
                  <c:v>-0.30313899999999999</c:v>
                </c:pt>
                <c:pt idx="2665">
                  <c:v>-0.301622</c:v>
                </c:pt>
                <c:pt idx="2666">
                  <c:v>-0.300037</c:v>
                </c:pt>
                <c:pt idx="2667">
                  <c:v>-0.29838599999999998</c:v>
                </c:pt>
                <c:pt idx="2668">
                  <c:v>-0.29667300000000002</c:v>
                </c:pt>
                <c:pt idx="2669">
                  <c:v>-0.294902</c:v>
                </c:pt>
                <c:pt idx="2670">
                  <c:v>-0.29306900000000002</c:v>
                </c:pt>
                <c:pt idx="2671">
                  <c:v>-0.29117799999999999</c:v>
                </c:pt>
                <c:pt idx="2672">
                  <c:v>-0.28923399999999999</c:v>
                </c:pt>
                <c:pt idx="2673">
                  <c:v>-0.28723900000000002</c:v>
                </c:pt>
                <c:pt idx="2674">
                  <c:v>-0.285188</c:v>
                </c:pt>
                <c:pt idx="2675">
                  <c:v>-0.28307900000000003</c:v>
                </c:pt>
                <c:pt idx="2676">
                  <c:v>-0.28091100000000002</c:v>
                </c:pt>
                <c:pt idx="2677">
                  <c:v>-0.27868100000000001</c:v>
                </c:pt>
                <c:pt idx="2678">
                  <c:v>-0.27638699999999999</c:v>
                </c:pt>
                <c:pt idx="2679">
                  <c:v>-0.27403100000000002</c:v>
                </c:pt>
                <c:pt idx="2680">
                  <c:v>-0.27162199999999997</c:v>
                </c:pt>
                <c:pt idx="2681">
                  <c:v>-0.26916699999999999</c:v>
                </c:pt>
                <c:pt idx="2682">
                  <c:v>-0.26667400000000002</c:v>
                </c:pt>
                <c:pt idx="2683">
                  <c:v>-0.26414700000000002</c:v>
                </c:pt>
                <c:pt idx="2684">
                  <c:v>-0.26158399999999998</c:v>
                </c:pt>
                <c:pt idx="2685">
                  <c:v>-0.25898399999999999</c:v>
                </c:pt>
                <c:pt idx="2686">
                  <c:v>-0.25635200000000002</c:v>
                </c:pt>
                <c:pt idx="2687">
                  <c:v>-0.25369000000000003</c:v>
                </c:pt>
                <c:pt idx="2688">
                  <c:v>-0.250996</c:v>
                </c:pt>
                <c:pt idx="2689">
                  <c:v>-0.24826500000000001</c:v>
                </c:pt>
                <c:pt idx="2690">
                  <c:v>-0.24549599999999999</c:v>
                </c:pt>
                <c:pt idx="2691">
                  <c:v>-0.24269099999999999</c:v>
                </c:pt>
                <c:pt idx="2692">
                  <c:v>-0.23985500000000001</c:v>
                </c:pt>
                <c:pt idx="2693">
                  <c:v>-0.23699500000000001</c:v>
                </c:pt>
                <c:pt idx="2694">
                  <c:v>-0.23410500000000001</c:v>
                </c:pt>
                <c:pt idx="2695">
                  <c:v>-0.23116900000000001</c:v>
                </c:pt>
                <c:pt idx="2696">
                  <c:v>-0.228182</c:v>
                </c:pt>
                <c:pt idx="2697">
                  <c:v>-0.22514700000000001</c:v>
                </c:pt>
                <c:pt idx="2698">
                  <c:v>-0.22207199999999999</c:v>
                </c:pt>
                <c:pt idx="2699">
                  <c:v>-0.218968</c:v>
                </c:pt>
                <c:pt idx="2700">
                  <c:v>-0.21584999999999999</c:v>
                </c:pt>
                <c:pt idx="2701">
                  <c:v>-0.212725</c:v>
                </c:pt>
                <c:pt idx="2702">
                  <c:v>-0.20958599999999999</c:v>
                </c:pt>
                <c:pt idx="2703">
                  <c:v>-0.206432</c:v>
                </c:pt>
                <c:pt idx="2704">
                  <c:v>-0.20327400000000001</c:v>
                </c:pt>
                <c:pt idx="2705">
                  <c:v>-0.200123</c:v>
                </c:pt>
                <c:pt idx="2706">
                  <c:v>-0.19698199999999999</c:v>
                </c:pt>
                <c:pt idx="2707">
                  <c:v>-0.193858</c:v>
                </c:pt>
                <c:pt idx="2708">
                  <c:v>-0.19076399999999999</c:v>
                </c:pt>
                <c:pt idx="2709">
                  <c:v>-0.18770500000000001</c:v>
                </c:pt>
                <c:pt idx="2710">
                  <c:v>-0.18468200000000001</c:v>
                </c:pt>
                <c:pt idx="2711">
                  <c:v>-0.18168899999999999</c:v>
                </c:pt>
                <c:pt idx="2712">
                  <c:v>-0.17871899999999999</c:v>
                </c:pt>
                <c:pt idx="2713">
                  <c:v>-0.17577200000000001</c:v>
                </c:pt>
                <c:pt idx="2714">
                  <c:v>-0.17285300000000001</c:v>
                </c:pt>
                <c:pt idx="2715">
                  <c:v>-0.16994300000000001</c:v>
                </c:pt>
                <c:pt idx="2716">
                  <c:v>-0.16700999999999999</c:v>
                </c:pt>
                <c:pt idx="2717">
                  <c:v>-0.16409199999999999</c:v>
                </c:pt>
                <c:pt idx="2718">
                  <c:v>-0.161243</c:v>
                </c:pt>
                <c:pt idx="2719">
                  <c:v>-0.15843399999999999</c:v>
                </c:pt>
                <c:pt idx="2720">
                  <c:v>-0.15563199999999999</c:v>
                </c:pt>
                <c:pt idx="2721">
                  <c:v>-0.15284900000000001</c:v>
                </c:pt>
                <c:pt idx="2722">
                  <c:v>-0.15009500000000001</c:v>
                </c:pt>
                <c:pt idx="2723">
                  <c:v>-0.147368</c:v>
                </c:pt>
                <c:pt idx="2724">
                  <c:v>-0.14466999999999999</c:v>
                </c:pt>
                <c:pt idx="2725">
                  <c:v>-0.14200699999999999</c:v>
                </c:pt>
                <c:pt idx="2726">
                  <c:v>-0.13938800000000001</c:v>
                </c:pt>
                <c:pt idx="2727">
                  <c:v>-0.13682</c:v>
                </c:pt>
                <c:pt idx="2728">
                  <c:v>-0.13430600000000001</c:v>
                </c:pt>
                <c:pt idx="2729">
                  <c:v>-0.13184999999999999</c:v>
                </c:pt>
                <c:pt idx="2730">
                  <c:v>-0.12945200000000001</c:v>
                </c:pt>
                <c:pt idx="2731">
                  <c:v>-0.12711700000000001</c:v>
                </c:pt>
                <c:pt idx="2732">
                  <c:v>-0.124849</c:v>
                </c:pt>
                <c:pt idx="2733">
                  <c:v>-0.12266000000000001</c:v>
                </c:pt>
                <c:pt idx="2734">
                  <c:v>-0.120556</c:v>
                </c:pt>
                <c:pt idx="2735">
                  <c:v>-0.11854199999999999</c:v>
                </c:pt>
                <c:pt idx="2736">
                  <c:v>-0.116619</c:v>
                </c:pt>
                <c:pt idx="2737">
                  <c:v>-0.114783</c:v>
                </c:pt>
                <c:pt idx="2738">
                  <c:v>-0.113029</c:v>
                </c:pt>
                <c:pt idx="2739">
                  <c:v>-0.111348</c:v>
                </c:pt>
                <c:pt idx="2740">
                  <c:v>-0.109732</c:v>
                </c:pt>
                <c:pt idx="2741">
                  <c:v>-0.108178</c:v>
                </c:pt>
                <c:pt idx="2742">
                  <c:v>-0.106683</c:v>
                </c:pt>
                <c:pt idx="2743">
                  <c:v>-0.10525</c:v>
                </c:pt>
                <c:pt idx="2744">
                  <c:v>-0.103881</c:v>
                </c:pt>
                <c:pt idx="2745">
                  <c:v>-0.10258200000000001</c:v>
                </c:pt>
                <c:pt idx="2746">
                  <c:v>-0.10134899999999999</c:v>
                </c:pt>
                <c:pt idx="2747">
                  <c:v>-0.10017</c:v>
                </c:pt>
                <c:pt idx="2748">
                  <c:v>-9.90317E-2</c:v>
                </c:pt>
                <c:pt idx="2749">
                  <c:v>-9.7938399999999995E-2</c:v>
                </c:pt>
                <c:pt idx="2750">
                  <c:v>-9.69029E-2</c:v>
                </c:pt>
                <c:pt idx="2751">
                  <c:v>-9.5934000000000005E-2</c:v>
                </c:pt>
                <c:pt idx="2752">
                  <c:v>-9.5035599999999998E-2</c:v>
                </c:pt>
                <c:pt idx="2753">
                  <c:v>-9.4211799999999998E-2</c:v>
                </c:pt>
                <c:pt idx="2754">
                  <c:v>-9.3468800000000005E-2</c:v>
                </c:pt>
                <c:pt idx="2755">
                  <c:v>-9.2809299999999997E-2</c:v>
                </c:pt>
                <c:pt idx="2756">
                  <c:v>-9.2230400000000004E-2</c:v>
                </c:pt>
                <c:pt idx="2757">
                  <c:v>-9.1726100000000005E-2</c:v>
                </c:pt>
                <c:pt idx="2758">
                  <c:v>-9.1291800000000006E-2</c:v>
                </c:pt>
                <c:pt idx="2759">
                  <c:v>-9.0926699999999999E-2</c:v>
                </c:pt>
                <c:pt idx="2760">
                  <c:v>-9.0633500000000006E-2</c:v>
                </c:pt>
                <c:pt idx="2761">
                  <c:v>-9.0414499999999995E-2</c:v>
                </c:pt>
                <c:pt idx="2762">
                  <c:v>-9.0268600000000004E-2</c:v>
                </c:pt>
                <c:pt idx="2763">
                  <c:v>-9.0189699999999998E-2</c:v>
                </c:pt>
                <c:pt idx="2764">
                  <c:v>-9.0168700000000004E-2</c:v>
                </c:pt>
                <c:pt idx="2765">
                  <c:v>-9.0199500000000002E-2</c:v>
                </c:pt>
                <c:pt idx="2766">
                  <c:v>-9.0282799999999996E-2</c:v>
                </c:pt>
                <c:pt idx="2767">
                  <c:v>-9.0422299999999997E-2</c:v>
                </c:pt>
                <c:pt idx="2768">
                  <c:v>-9.0622400000000006E-2</c:v>
                </c:pt>
                <c:pt idx="2769">
                  <c:v>-9.08891E-2</c:v>
                </c:pt>
                <c:pt idx="2770">
                  <c:v>-9.1227000000000003E-2</c:v>
                </c:pt>
                <c:pt idx="2771">
                  <c:v>-9.1633699999999998E-2</c:v>
                </c:pt>
                <c:pt idx="2772">
                  <c:v>-9.2106800000000003E-2</c:v>
                </c:pt>
                <c:pt idx="2773">
                  <c:v>-9.2647300000000002E-2</c:v>
                </c:pt>
                <c:pt idx="2774">
                  <c:v>-9.3251299999999995E-2</c:v>
                </c:pt>
                <c:pt idx="2775">
                  <c:v>-9.39083E-2</c:v>
                </c:pt>
                <c:pt idx="2776">
                  <c:v>-9.4609799999999994E-2</c:v>
                </c:pt>
                <c:pt idx="2777">
                  <c:v>-9.5356700000000003E-2</c:v>
                </c:pt>
                <c:pt idx="2778">
                  <c:v>-9.6155000000000004E-2</c:v>
                </c:pt>
                <c:pt idx="2779">
                  <c:v>-9.7010299999999994E-2</c:v>
                </c:pt>
                <c:pt idx="2780">
                  <c:v>-9.7925499999999999E-2</c:v>
                </c:pt>
                <c:pt idx="2781">
                  <c:v>-9.8897799999999994E-2</c:v>
                </c:pt>
                <c:pt idx="2782">
                  <c:v>-9.9918800000000002E-2</c:v>
                </c:pt>
                <c:pt idx="2783">
                  <c:v>-0.100983</c:v>
                </c:pt>
                <c:pt idx="2784">
                  <c:v>-0.102094</c:v>
                </c:pt>
                <c:pt idx="2785">
                  <c:v>-0.103254</c:v>
                </c:pt>
                <c:pt idx="2786">
                  <c:v>-0.104467</c:v>
                </c:pt>
                <c:pt idx="2787">
                  <c:v>-0.10573299999999999</c:v>
                </c:pt>
                <c:pt idx="2788">
                  <c:v>-0.107056</c:v>
                </c:pt>
                <c:pt idx="2789">
                  <c:v>-0.108433</c:v>
                </c:pt>
                <c:pt idx="2790">
                  <c:v>-0.109858</c:v>
                </c:pt>
                <c:pt idx="2791">
                  <c:v>-0.111329</c:v>
                </c:pt>
                <c:pt idx="2792">
                  <c:v>-0.11285299999999999</c:v>
                </c:pt>
                <c:pt idx="2793">
                  <c:v>-0.11443200000000001</c:v>
                </c:pt>
                <c:pt idx="2794">
                  <c:v>-0.116066</c:v>
                </c:pt>
                <c:pt idx="2795">
                  <c:v>-0.11774900000000001</c:v>
                </c:pt>
                <c:pt idx="2796">
                  <c:v>-0.119474</c:v>
                </c:pt>
                <c:pt idx="2797">
                  <c:v>-0.121235</c:v>
                </c:pt>
                <c:pt idx="2798">
                  <c:v>-0.12302399999999999</c:v>
                </c:pt>
                <c:pt idx="2799">
                  <c:v>-0.124837</c:v>
                </c:pt>
                <c:pt idx="2800">
                  <c:v>-0.12667100000000001</c:v>
                </c:pt>
                <c:pt idx="2801">
                  <c:v>-0.128524</c:v>
                </c:pt>
                <c:pt idx="2802">
                  <c:v>-0.13039300000000001</c:v>
                </c:pt>
                <c:pt idx="2803">
                  <c:v>-0.13227900000000001</c:v>
                </c:pt>
                <c:pt idx="2804">
                  <c:v>-0.134184</c:v>
                </c:pt>
                <c:pt idx="2805">
                  <c:v>-0.136106</c:v>
                </c:pt>
                <c:pt idx="2806">
                  <c:v>-0.13804</c:v>
                </c:pt>
                <c:pt idx="2807">
                  <c:v>-0.139982</c:v>
                </c:pt>
                <c:pt idx="2808">
                  <c:v>-0.141929</c:v>
                </c:pt>
                <c:pt idx="2809">
                  <c:v>-0.14388200000000001</c:v>
                </c:pt>
                <c:pt idx="2810">
                  <c:v>-0.14583699999999999</c:v>
                </c:pt>
                <c:pt idx="2811">
                  <c:v>-0.14779500000000001</c:v>
                </c:pt>
                <c:pt idx="2812">
                  <c:v>-0.149754</c:v>
                </c:pt>
                <c:pt idx="2813">
                  <c:v>-0.15171699999999999</c:v>
                </c:pt>
                <c:pt idx="2814">
                  <c:v>-0.15368799999999999</c:v>
                </c:pt>
                <c:pt idx="2815">
                  <c:v>-0.155667</c:v>
                </c:pt>
                <c:pt idx="2816">
                  <c:v>-0.15765000000000001</c:v>
                </c:pt>
                <c:pt idx="2817">
                  <c:v>-0.159639</c:v>
                </c:pt>
                <c:pt idx="2818">
                  <c:v>-0.161637</c:v>
                </c:pt>
                <c:pt idx="2819">
                  <c:v>-0.16364400000000001</c:v>
                </c:pt>
                <c:pt idx="2820">
                  <c:v>-0.165657</c:v>
                </c:pt>
                <c:pt idx="2821">
                  <c:v>-0.16767299999999999</c:v>
                </c:pt>
                <c:pt idx="2822">
                  <c:v>-0.16968900000000001</c:v>
                </c:pt>
                <c:pt idx="2823">
                  <c:v>-0.17170299999999999</c:v>
                </c:pt>
                <c:pt idx="2824">
                  <c:v>-0.17371200000000001</c:v>
                </c:pt>
                <c:pt idx="2825">
                  <c:v>-0.17571000000000001</c:v>
                </c:pt>
                <c:pt idx="2826">
                  <c:v>-0.17769599999999999</c:v>
                </c:pt>
                <c:pt idx="2827">
                  <c:v>-0.17966499999999999</c:v>
                </c:pt>
                <c:pt idx="2828">
                  <c:v>-0.181617</c:v>
                </c:pt>
                <c:pt idx="2829">
                  <c:v>-0.18354899999999999</c:v>
                </c:pt>
                <c:pt idx="2830">
                  <c:v>-0.18545600000000001</c:v>
                </c:pt>
                <c:pt idx="2831">
                  <c:v>-0.187333</c:v>
                </c:pt>
                <c:pt idx="2832">
                  <c:v>-0.18918099999999999</c:v>
                </c:pt>
                <c:pt idx="2833">
                  <c:v>-0.19100300000000001</c:v>
                </c:pt>
                <c:pt idx="2834">
                  <c:v>-0.192801</c:v>
                </c:pt>
                <c:pt idx="2835">
                  <c:v>-0.194576</c:v>
                </c:pt>
                <c:pt idx="2836">
                  <c:v>-0.196327</c:v>
                </c:pt>
                <c:pt idx="2837">
                  <c:v>-0.19805400000000001</c:v>
                </c:pt>
                <c:pt idx="2838">
                  <c:v>-0.19975699999999999</c:v>
                </c:pt>
                <c:pt idx="2839">
                  <c:v>-0.201433</c:v>
                </c:pt>
                <c:pt idx="2840">
                  <c:v>-0.20307600000000001</c:v>
                </c:pt>
                <c:pt idx="2841">
                  <c:v>-0.204683</c:v>
                </c:pt>
                <c:pt idx="2842">
                  <c:v>-0.20625499999999999</c:v>
                </c:pt>
                <c:pt idx="2843">
                  <c:v>-0.207792</c:v>
                </c:pt>
                <c:pt idx="2844">
                  <c:v>-0.20929400000000001</c:v>
                </c:pt>
                <c:pt idx="2845">
                  <c:v>-0.210755</c:v>
                </c:pt>
                <c:pt idx="2846">
                  <c:v>-0.212173</c:v>
                </c:pt>
                <c:pt idx="2847">
                  <c:v>-0.21354699999999999</c:v>
                </c:pt>
                <c:pt idx="2848">
                  <c:v>-0.21487700000000001</c:v>
                </c:pt>
                <c:pt idx="2849">
                  <c:v>-0.21616199999999999</c:v>
                </c:pt>
                <c:pt idx="2850">
                  <c:v>-0.217395</c:v>
                </c:pt>
                <c:pt idx="2851">
                  <c:v>-0.21856999999999999</c:v>
                </c:pt>
                <c:pt idx="2852">
                  <c:v>-0.21968499999999999</c:v>
                </c:pt>
                <c:pt idx="2853">
                  <c:v>-0.22073699999999999</c:v>
                </c:pt>
                <c:pt idx="2854">
                  <c:v>-0.221723</c:v>
                </c:pt>
                <c:pt idx="2855">
                  <c:v>-0.22264600000000001</c:v>
                </c:pt>
                <c:pt idx="2856">
                  <c:v>-0.22350800000000001</c:v>
                </c:pt>
                <c:pt idx="2857">
                  <c:v>-0.22430700000000001</c:v>
                </c:pt>
                <c:pt idx="2858">
                  <c:v>-0.22503999999999999</c:v>
                </c:pt>
                <c:pt idx="2859">
                  <c:v>-0.22570399999999999</c:v>
                </c:pt>
                <c:pt idx="2860">
                  <c:v>-0.226296</c:v>
                </c:pt>
                <c:pt idx="2861">
                  <c:v>-0.22681299999999999</c:v>
                </c:pt>
                <c:pt idx="2862">
                  <c:v>-0.22724900000000001</c:v>
                </c:pt>
                <c:pt idx="2863">
                  <c:v>-0.227603</c:v>
                </c:pt>
                <c:pt idx="2864">
                  <c:v>-0.22787399999999999</c:v>
                </c:pt>
                <c:pt idx="2865">
                  <c:v>-0.22806299999999999</c:v>
                </c:pt>
                <c:pt idx="2866">
                  <c:v>-0.22817299999999999</c:v>
                </c:pt>
                <c:pt idx="2867">
                  <c:v>-0.22820699999999999</c:v>
                </c:pt>
                <c:pt idx="2868">
                  <c:v>-0.22816700000000001</c:v>
                </c:pt>
                <c:pt idx="2869">
                  <c:v>-0.22805300000000001</c:v>
                </c:pt>
                <c:pt idx="2870">
                  <c:v>-0.22786600000000001</c:v>
                </c:pt>
                <c:pt idx="2871">
                  <c:v>-0.227601</c:v>
                </c:pt>
                <c:pt idx="2872">
                  <c:v>-0.22725500000000001</c:v>
                </c:pt>
                <c:pt idx="2873">
                  <c:v>-0.226827</c:v>
                </c:pt>
                <c:pt idx="2874">
                  <c:v>-0.22631799999999999</c:v>
                </c:pt>
                <c:pt idx="2875">
                  <c:v>-0.22572700000000001</c:v>
                </c:pt>
                <c:pt idx="2876">
                  <c:v>-0.225048</c:v>
                </c:pt>
                <c:pt idx="2877">
                  <c:v>-0.22427900000000001</c:v>
                </c:pt>
                <c:pt idx="2878">
                  <c:v>-0.223417</c:v>
                </c:pt>
                <c:pt idx="2879">
                  <c:v>-0.22246099999999999</c:v>
                </c:pt>
                <c:pt idx="2880">
                  <c:v>-0.221412</c:v>
                </c:pt>
                <c:pt idx="2881">
                  <c:v>-0.220272</c:v>
                </c:pt>
                <c:pt idx="2882">
                  <c:v>-0.21903700000000001</c:v>
                </c:pt>
                <c:pt idx="2883">
                  <c:v>-0.21770200000000001</c:v>
                </c:pt>
                <c:pt idx="2884">
                  <c:v>-0.21626799999999999</c:v>
                </c:pt>
                <c:pt idx="2885">
                  <c:v>-0.21474099999999999</c:v>
                </c:pt>
                <c:pt idx="2886">
                  <c:v>-0.21312999999999999</c:v>
                </c:pt>
                <c:pt idx="2887">
                  <c:v>-0.21143799999999999</c:v>
                </c:pt>
                <c:pt idx="2888">
                  <c:v>-0.20966699999999999</c:v>
                </c:pt>
                <c:pt idx="2889">
                  <c:v>-0.207815</c:v>
                </c:pt>
                <c:pt idx="2890">
                  <c:v>-0.20588699999999999</c:v>
                </c:pt>
                <c:pt idx="2891">
                  <c:v>-0.20388500000000001</c:v>
                </c:pt>
                <c:pt idx="2892">
                  <c:v>-0.20181099999999999</c:v>
                </c:pt>
                <c:pt idx="2893">
                  <c:v>-0.19966</c:v>
                </c:pt>
                <c:pt idx="2894">
                  <c:v>-0.197432</c:v>
                </c:pt>
                <c:pt idx="2895">
                  <c:v>-0.195131</c:v>
                </c:pt>
                <c:pt idx="2896">
                  <c:v>-0.19276399999999999</c:v>
                </c:pt>
                <c:pt idx="2897">
                  <c:v>-0.190333</c:v>
                </c:pt>
                <c:pt idx="2898">
                  <c:v>-0.187836</c:v>
                </c:pt>
                <c:pt idx="2899">
                  <c:v>-0.18527199999999999</c:v>
                </c:pt>
                <c:pt idx="2900">
                  <c:v>-0.182641</c:v>
                </c:pt>
                <c:pt idx="2901">
                  <c:v>-0.179952</c:v>
                </c:pt>
                <c:pt idx="2902">
                  <c:v>-0.177199</c:v>
                </c:pt>
                <c:pt idx="2903">
                  <c:v>-0.17432900000000001</c:v>
                </c:pt>
                <c:pt idx="2904">
                  <c:v>-0.171324</c:v>
                </c:pt>
                <c:pt idx="2905">
                  <c:v>-0.16825200000000001</c:v>
                </c:pt>
                <c:pt idx="2906">
                  <c:v>-0.16513600000000001</c:v>
                </c:pt>
                <c:pt idx="2907">
                  <c:v>-0.161942</c:v>
                </c:pt>
                <c:pt idx="2908">
                  <c:v>-0.15867200000000001</c:v>
                </c:pt>
                <c:pt idx="2909">
                  <c:v>-0.15534700000000001</c:v>
                </c:pt>
                <c:pt idx="2910">
                  <c:v>-0.151974</c:v>
                </c:pt>
                <c:pt idx="2911">
                  <c:v>-0.14855099999999999</c:v>
                </c:pt>
                <c:pt idx="2912">
                  <c:v>-0.14507700000000001</c:v>
                </c:pt>
                <c:pt idx="2913">
                  <c:v>-0.14155000000000001</c:v>
                </c:pt>
                <c:pt idx="2914">
                  <c:v>-0.13797300000000001</c:v>
                </c:pt>
                <c:pt idx="2915">
                  <c:v>-0.134351</c:v>
                </c:pt>
                <c:pt idx="2916">
                  <c:v>-0.130689</c:v>
                </c:pt>
                <c:pt idx="2917">
                  <c:v>-0.12699099999999999</c:v>
                </c:pt>
                <c:pt idx="2918">
                  <c:v>-0.12325899999999999</c:v>
                </c:pt>
                <c:pt idx="2919">
                  <c:v>-0.119502</c:v>
                </c:pt>
                <c:pt idx="2920">
                  <c:v>-0.115728</c:v>
                </c:pt>
                <c:pt idx="2921">
                  <c:v>-0.111944</c:v>
                </c:pt>
                <c:pt idx="2922">
                  <c:v>-0.108155</c:v>
                </c:pt>
                <c:pt idx="2923">
                  <c:v>-0.104364</c:v>
                </c:pt>
                <c:pt idx="2924">
                  <c:v>-0.10057000000000001</c:v>
                </c:pt>
                <c:pt idx="2925">
                  <c:v>-9.6772899999999995E-2</c:v>
                </c:pt>
                <c:pt idx="2926">
                  <c:v>-9.29725E-2</c:v>
                </c:pt>
                <c:pt idx="2927">
                  <c:v>-8.9171E-2</c:v>
                </c:pt>
                <c:pt idx="2928">
                  <c:v>-8.5370799999999997E-2</c:v>
                </c:pt>
                <c:pt idx="2929">
                  <c:v>-8.1571599999999994E-2</c:v>
                </c:pt>
                <c:pt idx="2930">
                  <c:v>-7.7774200000000002E-2</c:v>
                </c:pt>
                <c:pt idx="2931">
                  <c:v>-7.3981099999999994E-2</c:v>
                </c:pt>
                <c:pt idx="2932">
                  <c:v>-7.0193500000000006E-2</c:v>
                </c:pt>
                <c:pt idx="2933">
                  <c:v>-6.6413399999999997E-2</c:v>
                </c:pt>
                <c:pt idx="2934">
                  <c:v>-6.2642600000000007E-2</c:v>
                </c:pt>
                <c:pt idx="2935">
                  <c:v>-5.8879399999999998E-2</c:v>
                </c:pt>
                <c:pt idx="2936">
                  <c:v>-5.51245E-2</c:v>
                </c:pt>
                <c:pt idx="2937">
                  <c:v>-5.1382799999999999E-2</c:v>
                </c:pt>
                <c:pt idx="2938">
                  <c:v>-4.7658899999999997E-2</c:v>
                </c:pt>
                <c:pt idx="2939">
                  <c:v>-4.3957599999999999E-2</c:v>
                </c:pt>
                <c:pt idx="2940">
                  <c:v>-4.0283800000000002E-2</c:v>
                </c:pt>
                <c:pt idx="2941">
                  <c:v>-3.6641100000000003E-2</c:v>
                </c:pt>
                <c:pt idx="2942">
                  <c:v>-3.3031699999999997E-2</c:v>
                </c:pt>
                <c:pt idx="2943">
                  <c:v>-2.9457799999999999E-2</c:v>
                </c:pt>
                <c:pt idx="2944">
                  <c:v>-2.5921900000000001E-2</c:v>
                </c:pt>
                <c:pt idx="2945">
                  <c:v>-2.2426600000000001E-2</c:v>
                </c:pt>
                <c:pt idx="2946">
                  <c:v>-1.89737E-2</c:v>
                </c:pt>
                <c:pt idx="2947">
                  <c:v>-1.5564700000000001E-2</c:v>
                </c:pt>
                <c:pt idx="2948">
                  <c:v>-1.2201E-2</c:v>
                </c:pt>
                <c:pt idx="2949" formatCode="0.00E+00">
                  <c:v>-8.8835600000000004E-3</c:v>
                </c:pt>
                <c:pt idx="2950" formatCode="0.00E+00">
                  <c:v>-5.6134399999999999E-3</c:v>
                </c:pt>
                <c:pt idx="2951" formatCode="0.00E+00">
                  <c:v>-2.3914800000000001E-3</c:v>
                </c:pt>
                <c:pt idx="2952" formatCode="0.00E+00">
                  <c:v>7.8284999999999997E-4</c:v>
                </c:pt>
                <c:pt idx="2953" formatCode="0.00E+00">
                  <c:v>3.9108399999999996E-3</c:v>
                </c:pt>
                <c:pt idx="2954" formatCode="0.00E+00">
                  <c:v>6.9917499999999997E-3</c:v>
                </c:pt>
                <c:pt idx="2955">
                  <c:v>1.0021199999999999E-2</c:v>
                </c:pt>
                <c:pt idx="2956">
                  <c:v>1.29934E-2</c:v>
                </c:pt>
                <c:pt idx="2957">
                  <c:v>1.5903799999999999E-2</c:v>
                </c:pt>
                <c:pt idx="2958">
                  <c:v>1.87504E-2</c:v>
                </c:pt>
                <c:pt idx="2959">
                  <c:v>2.1531499999999999E-2</c:v>
                </c:pt>
                <c:pt idx="2960">
                  <c:v>2.4244499999999999E-2</c:v>
                </c:pt>
                <c:pt idx="2961">
                  <c:v>2.6886899999999998E-2</c:v>
                </c:pt>
                <c:pt idx="2962">
                  <c:v>2.9458600000000001E-2</c:v>
                </c:pt>
                <c:pt idx="2963">
                  <c:v>3.19604E-2</c:v>
                </c:pt>
                <c:pt idx="2964">
                  <c:v>3.4391600000000001E-2</c:v>
                </c:pt>
                <c:pt idx="2965">
                  <c:v>3.6749400000000002E-2</c:v>
                </c:pt>
                <c:pt idx="2966">
                  <c:v>3.9029899999999999E-2</c:v>
                </c:pt>
                <c:pt idx="2967">
                  <c:v>4.1229599999999998E-2</c:v>
                </c:pt>
                <c:pt idx="2968">
                  <c:v>4.3346700000000002E-2</c:v>
                </c:pt>
                <c:pt idx="2969">
                  <c:v>4.5384500000000001E-2</c:v>
                </c:pt>
                <c:pt idx="2970">
                  <c:v>4.7349099999999998E-2</c:v>
                </c:pt>
                <c:pt idx="2971">
                  <c:v>4.9242800000000003E-2</c:v>
                </c:pt>
                <c:pt idx="2972">
                  <c:v>5.1063499999999998E-2</c:v>
                </c:pt>
                <c:pt idx="2973">
                  <c:v>5.2808599999999997E-2</c:v>
                </c:pt>
                <c:pt idx="2974">
                  <c:v>5.4475999999999997E-2</c:v>
                </c:pt>
                <c:pt idx="2975">
                  <c:v>5.6061199999999999E-2</c:v>
                </c:pt>
                <c:pt idx="2976">
                  <c:v>5.7560300000000002E-2</c:v>
                </c:pt>
                <c:pt idx="2977">
                  <c:v>5.8977000000000002E-2</c:v>
                </c:pt>
                <c:pt idx="2978">
                  <c:v>6.0318200000000002E-2</c:v>
                </c:pt>
                <c:pt idx="2979">
                  <c:v>6.1582699999999997E-2</c:v>
                </c:pt>
                <c:pt idx="2980">
                  <c:v>6.2762999999999999E-2</c:v>
                </c:pt>
                <c:pt idx="2981">
                  <c:v>6.3851900000000003E-2</c:v>
                </c:pt>
                <c:pt idx="2982">
                  <c:v>6.4845100000000003E-2</c:v>
                </c:pt>
                <c:pt idx="2983">
                  <c:v>6.5742999999999996E-2</c:v>
                </c:pt>
                <c:pt idx="2984">
                  <c:v>6.6549399999999995E-2</c:v>
                </c:pt>
                <c:pt idx="2985">
                  <c:v>6.7267499999999994E-2</c:v>
                </c:pt>
                <c:pt idx="2986">
                  <c:v>6.7899100000000004E-2</c:v>
                </c:pt>
                <c:pt idx="2987">
                  <c:v>6.8445500000000006E-2</c:v>
                </c:pt>
                <c:pt idx="2988">
                  <c:v>6.89057E-2</c:v>
                </c:pt>
                <c:pt idx="2989">
                  <c:v>6.9277500000000006E-2</c:v>
                </c:pt>
                <c:pt idx="2990">
                  <c:v>6.9557999999999995E-2</c:v>
                </c:pt>
                <c:pt idx="2991">
                  <c:v>6.9743700000000006E-2</c:v>
                </c:pt>
                <c:pt idx="2992">
                  <c:v>6.9833000000000006E-2</c:v>
                </c:pt>
                <c:pt idx="2993">
                  <c:v>6.9827600000000004E-2</c:v>
                </c:pt>
                <c:pt idx="2994">
                  <c:v>6.9728899999999996E-2</c:v>
                </c:pt>
                <c:pt idx="2995">
                  <c:v>6.9535700000000006E-2</c:v>
                </c:pt>
                <c:pt idx="2996">
                  <c:v>6.9249000000000005E-2</c:v>
                </c:pt>
                <c:pt idx="2997">
                  <c:v>6.8874199999999997E-2</c:v>
                </c:pt>
                <c:pt idx="2998">
                  <c:v>6.8414299999999997E-2</c:v>
                </c:pt>
                <c:pt idx="2999">
                  <c:v>6.7869200000000005E-2</c:v>
                </c:pt>
                <c:pt idx="3000">
                  <c:v>6.7238099999999995E-2</c:v>
                </c:pt>
                <c:pt idx="3001">
                  <c:v>6.6519900000000007E-2</c:v>
                </c:pt>
                <c:pt idx="3002">
                  <c:v>6.5715300000000004E-2</c:v>
                </c:pt>
                <c:pt idx="3003">
                  <c:v>6.4826700000000001E-2</c:v>
                </c:pt>
                <c:pt idx="3004">
                  <c:v>6.3855599999999998E-2</c:v>
                </c:pt>
                <c:pt idx="3005">
                  <c:v>6.2802399999999994E-2</c:v>
                </c:pt>
                <c:pt idx="3006">
                  <c:v>6.1667699999999999E-2</c:v>
                </c:pt>
                <c:pt idx="3007">
                  <c:v>6.0452699999999998E-2</c:v>
                </c:pt>
                <c:pt idx="3008">
                  <c:v>5.9157399999999999E-2</c:v>
                </c:pt>
                <c:pt idx="3009">
                  <c:v>5.7782899999999998E-2</c:v>
                </c:pt>
                <c:pt idx="3010">
                  <c:v>5.6330600000000002E-2</c:v>
                </c:pt>
                <c:pt idx="3011">
                  <c:v>5.4801799999999998E-2</c:v>
                </c:pt>
                <c:pt idx="3012">
                  <c:v>5.3198599999999999E-2</c:v>
                </c:pt>
                <c:pt idx="3013">
                  <c:v>5.1524500000000001E-2</c:v>
                </c:pt>
                <c:pt idx="3014">
                  <c:v>4.9783800000000003E-2</c:v>
                </c:pt>
                <c:pt idx="3015">
                  <c:v>4.79809E-2</c:v>
                </c:pt>
                <c:pt idx="3016">
                  <c:v>4.6117600000000002E-2</c:v>
                </c:pt>
                <c:pt idx="3017">
                  <c:v>4.4194999999999998E-2</c:v>
                </c:pt>
                <c:pt idx="3018">
                  <c:v>4.2215200000000001E-2</c:v>
                </c:pt>
                <c:pt idx="3019">
                  <c:v>4.0179899999999998E-2</c:v>
                </c:pt>
                <c:pt idx="3020">
                  <c:v>3.80898E-2</c:v>
                </c:pt>
                <c:pt idx="3021">
                  <c:v>3.5946100000000002E-2</c:v>
                </c:pt>
                <c:pt idx="3022">
                  <c:v>3.3751700000000003E-2</c:v>
                </c:pt>
                <c:pt idx="3023">
                  <c:v>3.1510999999999997E-2</c:v>
                </c:pt>
                <c:pt idx="3024">
                  <c:v>2.9227599999999999E-2</c:v>
                </c:pt>
                <c:pt idx="3025">
                  <c:v>2.6905200000000001E-2</c:v>
                </c:pt>
                <c:pt idx="3026">
                  <c:v>2.45481E-2</c:v>
                </c:pt>
                <c:pt idx="3027">
                  <c:v>2.2160200000000001E-2</c:v>
                </c:pt>
                <c:pt idx="3028">
                  <c:v>1.9743199999999999E-2</c:v>
                </c:pt>
                <c:pt idx="3029">
                  <c:v>1.7297099999999999E-2</c:v>
                </c:pt>
                <c:pt idx="3030">
                  <c:v>1.4822399999999999E-2</c:v>
                </c:pt>
                <c:pt idx="3031">
                  <c:v>1.2320899999999999E-2</c:v>
                </c:pt>
                <c:pt idx="3032" formatCode="0.00E+00">
                  <c:v>9.7944199999999999E-3</c:v>
                </c:pt>
                <c:pt idx="3033" formatCode="0.00E+00">
                  <c:v>7.2452300000000001E-3</c:v>
                </c:pt>
                <c:pt idx="3034" formatCode="0.00E+00">
                  <c:v>4.6753599999999999E-3</c:v>
                </c:pt>
                <c:pt idx="3035" formatCode="0.00E+00">
                  <c:v>2.0858700000000001E-3</c:v>
                </c:pt>
                <c:pt idx="3036" formatCode="0.00E+00">
                  <c:v>-5.2144400000000003E-4</c:v>
                </c:pt>
                <c:pt idx="3037" formatCode="0.00E+00">
                  <c:v>-3.1427899999999999E-3</c:v>
                </c:pt>
                <c:pt idx="3038" formatCode="0.00E+00">
                  <c:v>-5.7738199999999998E-3</c:v>
                </c:pt>
                <c:pt idx="3039" formatCode="0.00E+00">
                  <c:v>-8.4108299999999993E-3</c:v>
                </c:pt>
                <c:pt idx="3040">
                  <c:v>-1.1050900000000001E-2</c:v>
                </c:pt>
                <c:pt idx="3041">
                  <c:v>-1.3691399999999999E-2</c:v>
                </c:pt>
                <c:pt idx="3042">
                  <c:v>-1.63295E-2</c:v>
                </c:pt>
                <c:pt idx="3043">
                  <c:v>-1.8962799999999998E-2</c:v>
                </c:pt>
                <c:pt idx="3044">
                  <c:v>-2.1588199999999998E-2</c:v>
                </c:pt>
                <c:pt idx="3045">
                  <c:v>-2.4202600000000001E-2</c:v>
                </c:pt>
                <c:pt idx="3046">
                  <c:v>-2.6802800000000002E-2</c:v>
                </c:pt>
                <c:pt idx="3047">
                  <c:v>-2.9386599999999999E-2</c:v>
                </c:pt>
                <c:pt idx="3048">
                  <c:v>-3.1952500000000002E-2</c:v>
                </c:pt>
                <c:pt idx="3049">
                  <c:v>-3.44982E-2</c:v>
                </c:pt>
                <c:pt idx="3050">
                  <c:v>-3.7020499999999998E-2</c:v>
                </c:pt>
                <c:pt idx="3051">
                  <c:v>-3.9516200000000001E-2</c:v>
                </c:pt>
                <c:pt idx="3052">
                  <c:v>-4.1982199999999997E-2</c:v>
                </c:pt>
                <c:pt idx="3053">
                  <c:v>-4.4416400000000002E-2</c:v>
                </c:pt>
                <c:pt idx="3054">
                  <c:v>-4.68166E-2</c:v>
                </c:pt>
                <c:pt idx="3055">
                  <c:v>-4.9180000000000001E-2</c:v>
                </c:pt>
                <c:pt idx="3056">
                  <c:v>-5.1503E-2</c:v>
                </c:pt>
                <c:pt idx="3057">
                  <c:v>-5.3782499999999997E-2</c:v>
                </c:pt>
                <c:pt idx="3058">
                  <c:v>-5.6015599999999999E-2</c:v>
                </c:pt>
                <c:pt idx="3059">
                  <c:v>-5.8200000000000002E-2</c:v>
                </c:pt>
                <c:pt idx="3060">
                  <c:v>-6.0333600000000001E-2</c:v>
                </c:pt>
                <c:pt idx="3061">
                  <c:v>-6.2414200000000003E-2</c:v>
                </c:pt>
                <c:pt idx="3062">
                  <c:v>-6.4440800000000006E-2</c:v>
                </c:pt>
                <c:pt idx="3063">
                  <c:v>-6.6412600000000002E-2</c:v>
                </c:pt>
                <c:pt idx="3064">
                  <c:v>-6.8327799999999994E-2</c:v>
                </c:pt>
                <c:pt idx="3065">
                  <c:v>-7.0183400000000007E-2</c:v>
                </c:pt>
                <c:pt idx="3066">
                  <c:v>-7.1977799999999995E-2</c:v>
                </c:pt>
                <c:pt idx="3067">
                  <c:v>-7.3710100000000001E-2</c:v>
                </c:pt>
                <c:pt idx="3068">
                  <c:v>-7.5379000000000002E-2</c:v>
                </c:pt>
                <c:pt idx="3069">
                  <c:v>-7.6981900000000006E-2</c:v>
                </c:pt>
                <c:pt idx="3070">
                  <c:v>-7.8515299999999996E-2</c:v>
                </c:pt>
                <c:pt idx="3071">
                  <c:v>-7.9977199999999998E-2</c:v>
                </c:pt>
                <c:pt idx="3072">
                  <c:v>-8.1368399999999994E-2</c:v>
                </c:pt>
                <c:pt idx="3073">
                  <c:v>-8.2688600000000001E-2</c:v>
                </c:pt>
                <c:pt idx="3074">
                  <c:v>-8.3934499999999995E-2</c:v>
                </c:pt>
                <c:pt idx="3075">
                  <c:v>-8.5101499999999997E-2</c:v>
                </c:pt>
                <c:pt idx="3076">
                  <c:v>-8.6186299999999993E-2</c:v>
                </c:pt>
                <c:pt idx="3077">
                  <c:v>-8.7188199999999993E-2</c:v>
                </c:pt>
                <c:pt idx="3078">
                  <c:v>-8.8106699999999996E-2</c:v>
                </c:pt>
                <c:pt idx="3079">
                  <c:v>-8.8941000000000006E-2</c:v>
                </c:pt>
                <c:pt idx="3080">
                  <c:v>-8.9690599999999995E-2</c:v>
                </c:pt>
                <c:pt idx="3081">
                  <c:v>-9.0355900000000003E-2</c:v>
                </c:pt>
                <c:pt idx="3082">
                  <c:v>-9.0937100000000007E-2</c:v>
                </c:pt>
                <c:pt idx="3083">
                  <c:v>-9.1433799999999996E-2</c:v>
                </c:pt>
                <c:pt idx="3084">
                  <c:v>-9.1845599999999999E-2</c:v>
                </c:pt>
                <c:pt idx="3085">
                  <c:v>-9.2172100000000007E-2</c:v>
                </c:pt>
                <c:pt idx="3086">
                  <c:v>-9.2412400000000006E-2</c:v>
                </c:pt>
                <c:pt idx="3087">
                  <c:v>-9.2564999999999995E-2</c:v>
                </c:pt>
                <c:pt idx="3088">
                  <c:v>-9.2628199999999994E-2</c:v>
                </c:pt>
                <c:pt idx="3089">
                  <c:v>-9.2600799999999997E-2</c:v>
                </c:pt>
                <c:pt idx="3090">
                  <c:v>-9.2481300000000002E-2</c:v>
                </c:pt>
                <c:pt idx="3091">
                  <c:v>-9.2269400000000001E-2</c:v>
                </c:pt>
                <c:pt idx="3092">
                  <c:v>-9.1964799999999999E-2</c:v>
                </c:pt>
                <c:pt idx="3093">
                  <c:v>-9.1567300000000004E-2</c:v>
                </c:pt>
                <c:pt idx="3094">
                  <c:v>-9.1078300000000001E-2</c:v>
                </c:pt>
                <c:pt idx="3095">
                  <c:v>-9.0501100000000001E-2</c:v>
                </c:pt>
                <c:pt idx="3096">
                  <c:v>-8.9837700000000006E-2</c:v>
                </c:pt>
                <c:pt idx="3097">
                  <c:v>-8.9088299999999995E-2</c:v>
                </c:pt>
                <c:pt idx="3098">
                  <c:v>-8.8251700000000002E-2</c:v>
                </c:pt>
                <c:pt idx="3099">
                  <c:v>-8.7327500000000002E-2</c:v>
                </c:pt>
                <c:pt idx="3100">
                  <c:v>-8.63154E-2</c:v>
                </c:pt>
                <c:pt idx="3101">
                  <c:v>-8.5216299999999995E-2</c:v>
                </c:pt>
                <c:pt idx="3102">
                  <c:v>-8.4031300000000003E-2</c:v>
                </c:pt>
                <c:pt idx="3103">
                  <c:v>-8.2761199999999993E-2</c:v>
                </c:pt>
                <c:pt idx="3104">
                  <c:v>-8.1405099999999994E-2</c:v>
                </c:pt>
                <c:pt idx="3105">
                  <c:v>-7.9961900000000002E-2</c:v>
                </c:pt>
                <c:pt idx="3106">
                  <c:v>-7.8432399999999999E-2</c:v>
                </c:pt>
                <c:pt idx="3107">
                  <c:v>-7.6818999999999998E-2</c:v>
                </c:pt>
                <c:pt idx="3108">
                  <c:v>-7.5124700000000003E-2</c:v>
                </c:pt>
                <c:pt idx="3109">
                  <c:v>-7.3350700000000005E-2</c:v>
                </c:pt>
                <c:pt idx="3110">
                  <c:v>-7.1498000000000006E-2</c:v>
                </c:pt>
                <c:pt idx="3111">
                  <c:v>-6.9568199999999997E-2</c:v>
                </c:pt>
                <c:pt idx="3112">
                  <c:v>-6.7562899999999995E-2</c:v>
                </c:pt>
                <c:pt idx="3113">
                  <c:v>-6.5482799999999994E-2</c:v>
                </c:pt>
                <c:pt idx="3114">
                  <c:v>-6.3328200000000001E-2</c:v>
                </c:pt>
                <c:pt idx="3115">
                  <c:v>-6.1099199999999999E-2</c:v>
                </c:pt>
                <c:pt idx="3116">
                  <c:v>-5.8796800000000003E-2</c:v>
                </c:pt>
                <c:pt idx="3117">
                  <c:v>-5.6423000000000001E-2</c:v>
                </c:pt>
                <c:pt idx="3118">
                  <c:v>-5.398E-2</c:v>
                </c:pt>
                <c:pt idx="3119">
                  <c:v>-5.1470099999999998E-2</c:v>
                </c:pt>
                <c:pt idx="3120">
                  <c:v>-4.8896200000000001E-2</c:v>
                </c:pt>
                <c:pt idx="3121">
                  <c:v>-4.6260599999999999E-2</c:v>
                </c:pt>
                <c:pt idx="3122">
                  <c:v>-4.3564899999999997E-2</c:v>
                </c:pt>
                <c:pt idx="3123">
                  <c:v>-4.0809900000000003E-2</c:v>
                </c:pt>
                <c:pt idx="3124">
                  <c:v>-3.7997599999999999E-2</c:v>
                </c:pt>
                <c:pt idx="3125">
                  <c:v>-3.5130000000000002E-2</c:v>
                </c:pt>
                <c:pt idx="3126">
                  <c:v>-3.2209000000000002E-2</c:v>
                </c:pt>
                <c:pt idx="3127">
                  <c:v>-2.9236000000000002E-2</c:v>
                </c:pt>
                <c:pt idx="3128">
                  <c:v>-2.6212800000000001E-2</c:v>
                </c:pt>
                <c:pt idx="3129">
                  <c:v>-2.3140999999999998E-2</c:v>
                </c:pt>
                <c:pt idx="3130">
                  <c:v>-2.0022600000000002E-2</c:v>
                </c:pt>
                <c:pt idx="3131">
                  <c:v>-1.6859699999999998E-2</c:v>
                </c:pt>
                <c:pt idx="3132">
                  <c:v>-1.36545E-2</c:v>
                </c:pt>
                <c:pt idx="3133">
                  <c:v>-1.04086E-2</c:v>
                </c:pt>
                <c:pt idx="3134" formatCode="0.00E+00">
                  <c:v>-7.1240100000000001E-3</c:v>
                </c:pt>
                <c:pt idx="3135" formatCode="0.00E+00">
                  <c:v>-3.80358E-3</c:v>
                </c:pt>
                <c:pt idx="3136" formatCode="0.00E+00">
                  <c:v>-4.5134800000000002E-4</c:v>
                </c:pt>
                <c:pt idx="3137" formatCode="0.00E+00">
                  <c:v>2.9288199999999999E-3</c:v>
                </c:pt>
                <c:pt idx="3138" formatCode="0.00E+00">
                  <c:v>6.3343799999999997E-3</c:v>
                </c:pt>
                <c:pt idx="3139" formatCode="0.00E+00">
                  <c:v>9.7634599999999998E-3</c:v>
                </c:pt>
                <c:pt idx="3140">
                  <c:v>1.32138E-2</c:v>
                </c:pt>
                <c:pt idx="3141">
                  <c:v>1.6683099999999999E-2</c:v>
                </c:pt>
                <c:pt idx="3142">
                  <c:v>2.0169900000000001E-2</c:v>
                </c:pt>
                <c:pt idx="3143">
                  <c:v>2.3673E-2</c:v>
                </c:pt>
                <c:pt idx="3144">
                  <c:v>2.7189999999999999E-2</c:v>
                </c:pt>
                <c:pt idx="3145">
                  <c:v>3.0718100000000002E-2</c:v>
                </c:pt>
                <c:pt idx="3146">
                  <c:v>3.42545E-2</c:v>
                </c:pt>
                <c:pt idx="3147">
                  <c:v>3.7797200000000003E-2</c:v>
                </c:pt>
                <c:pt idx="3148">
                  <c:v>4.1345E-2</c:v>
                </c:pt>
                <c:pt idx="3149">
                  <c:v>4.4895999999999998E-2</c:v>
                </c:pt>
                <c:pt idx="3150">
                  <c:v>4.8447499999999998E-2</c:v>
                </c:pt>
                <c:pt idx="3151">
                  <c:v>5.1996899999999999E-2</c:v>
                </c:pt>
                <c:pt idx="3152">
                  <c:v>5.5542300000000003E-2</c:v>
                </c:pt>
                <c:pt idx="3153">
                  <c:v>5.9080500000000001E-2</c:v>
                </c:pt>
                <c:pt idx="3154">
                  <c:v>6.2607200000000002E-2</c:v>
                </c:pt>
                <c:pt idx="3155">
                  <c:v>6.6118200000000002E-2</c:v>
                </c:pt>
                <c:pt idx="3156">
                  <c:v>6.9611099999999995E-2</c:v>
                </c:pt>
                <c:pt idx="3157">
                  <c:v>7.3084099999999999E-2</c:v>
                </c:pt>
                <c:pt idx="3158">
                  <c:v>7.6535199999999998E-2</c:v>
                </c:pt>
                <c:pt idx="3159">
                  <c:v>7.99623E-2</c:v>
                </c:pt>
                <c:pt idx="3160">
                  <c:v>8.3363000000000007E-2</c:v>
                </c:pt>
                <c:pt idx="3161">
                  <c:v>8.6734199999999997E-2</c:v>
                </c:pt>
                <c:pt idx="3162">
                  <c:v>9.0073799999999996E-2</c:v>
                </c:pt>
                <c:pt idx="3163">
                  <c:v>9.3380199999999997E-2</c:v>
                </c:pt>
                <c:pt idx="3164">
                  <c:v>9.6651000000000001E-2</c:v>
                </c:pt>
                <c:pt idx="3165">
                  <c:v>9.9883299999999994E-2</c:v>
                </c:pt>
                <c:pt idx="3166">
                  <c:v>0.103075</c:v>
                </c:pt>
                <c:pt idx="3167">
                  <c:v>0.106224</c:v>
                </c:pt>
                <c:pt idx="3168">
                  <c:v>0.10933</c:v>
                </c:pt>
                <c:pt idx="3169">
                  <c:v>0.112391</c:v>
                </c:pt>
                <c:pt idx="3170">
                  <c:v>0.11540400000000001</c:v>
                </c:pt>
                <c:pt idx="3171">
                  <c:v>0.118367</c:v>
                </c:pt>
                <c:pt idx="3172">
                  <c:v>0.121279</c:v>
                </c:pt>
                <c:pt idx="3173">
                  <c:v>0.124137</c:v>
                </c:pt>
                <c:pt idx="3174">
                  <c:v>0.126939</c:v>
                </c:pt>
                <c:pt idx="3175">
                  <c:v>0.12968299999999999</c:v>
                </c:pt>
                <c:pt idx="3176">
                  <c:v>0.13236700000000001</c:v>
                </c:pt>
                <c:pt idx="3177">
                  <c:v>0.13499</c:v>
                </c:pt>
                <c:pt idx="3178">
                  <c:v>0.137549</c:v>
                </c:pt>
                <c:pt idx="3179">
                  <c:v>0.140043</c:v>
                </c:pt>
                <c:pt idx="3180">
                  <c:v>0.14247000000000001</c:v>
                </c:pt>
                <c:pt idx="3181">
                  <c:v>0.14482900000000001</c:v>
                </c:pt>
                <c:pt idx="3182">
                  <c:v>0.14712</c:v>
                </c:pt>
                <c:pt idx="3183">
                  <c:v>0.149339</c:v>
                </c:pt>
                <c:pt idx="3184">
                  <c:v>0.15148400000000001</c:v>
                </c:pt>
                <c:pt idx="3185">
                  <c:v>0.153553</c:v>
                </c:pt>
                <c:pt idx="3186">
                  <c:v>0.15554699999999999</c:v>
                </c:pt>
                <c:pt idx="3187">
                  <c:v>0.15746399999999999</c:v>
                </c:pt>
                <c:pt idx="3188">
                  <c:v>0.159303</c:v>
                </c:pt>
                <c:pt idx="3189">
                  <c:v>0.16106100000000001</c:v>
                </c:pt>
                <c:pt idx="3190">
                  <c:v>0.16273599999999999</c:v>
                </c:pt>
                <c:pt idx="3191">
                  <c:v>0.164327</c:v>
                </c:pt>
                <c:pt idx="3192">
                  <c:v>0.16583500000000001</c:v>
                </c:pt>
                <c:pt idx="3193">
                  <c:v>0.16725899999999999</c:v>
                </c:pt>
                <c:pt idx="3194">
                  <c:v>0.1686</c:v>
                </c:pt>
                <c:pt idx="3195">
                  <c:v>0.16985700000000001</c:v>
                </c:pt>
                <c:pt idx="3196">
                  <c:v>0.17102700000000001</c:v>
                </c:pt>
                <c:pt idx="3197">
                  <c:v>0.17211099999999999</c:v>
                </c:pt>
                <c:pt idx="3198">
                  <c:v>0.17310600000000001</c:v>
                </c:pt>
                <c:pt idx="3199">
                  <c:v>0.174012</c:v>
                </c:pt>
                <c:pt idx="3200">
                  <c:v>0.17482800000000001</c:v>
                </c:pt>
                <c:pt idx="3201">
                  <c:v>0.17555299999999999</c:v>
                </c:pt>
                <c:pt idx="3202">
                  <c:v>0.17618900000000001</c:v>
                </c:pt>
                <c:pt idx="3203">
                  <c:v>0.176736</c:v>
                </c:pt>
                <c:pt idx="3204">
                  <c:v>0.17719699999999999</c:v>
                </c:pt>
                <c:pt idx="3205">
                  <c:v>0.17757000000000001</c:v>
                </c:pt>
                <c:pt idx="3206">
                  <c:v>0.17785599999999999</c:v>
                </c:pt>
                <c:pt idx="3207">
                  <c:v>0.17805599999999999</c:v>
                </c:pt>
                <c:pt idx="3208">
                  <c:v>0.17816799999999999</c:v>
                </c:pt>
                <c:pt idx="3209">
                  <c:v>0.17819099999999999</c:v>
                </c:pt>
                <c:pt idx="3210">
                  <c:v>0.17812700000000001</c:v>
                </c:pt>
                <c:pt idx="3211">
                  <c:v>0.177976</c:v>
                </c:pt>
                <c:pt idx="3212">
                  <c:v>0.17774000000000001</c:v>
                </c:pt>
                <c:pt idx="3213">
                  <c:v>0.17741599999999999</c:v>
                </c:pt>
                <c:pt idx="3214">
                  <c:v>0.177007</c:v>
                </c:pt>
                <c:pt idx="3215">
                  <c:v>0.176512</c:v>
                </c:pt>
                <c:pt idx="3216">
                  <c:v>0.17593</c:v>
                </c:pt>
                <c:pt idx="3217">
                  <c:v>0.175263</c:v>
                </c:pt>
                <c:pt idx="3218">
                  <c:v>0.17451</c:v>
                </c:pt>
                <c:pt idx="3219">
                  <c:v>0.173674</c:v>
                </c:pt>
                <c:pt idx="3220">
                  <c:v>0.17275399999999999</c:v>
                </c:pt>
                <c:pt idx="3221">
                  <c:v>0.17175299999999999</c:v>
                </c:pt>
                <c:pt idx="3222">
                  <c:v>0.17067099999999999</c:v>
                </c:pt>
                <c:pt idx="3223">
                  <c:v>0.16950899999999999</c:v>
                </c:pt>
                <c:pt idx="3224">
                  <c:v>0.168269</c:v>
                </c:pt>
                <c:pt idx="3225">
                  <c:v>0.16695299999999999</c:v>
                </c:pt>
                <c:pt idx="3226">
                  <c:v>0.16556299999999999</c:v>
                </c:pt>
                <c:pt idx="3227">
                  <c:v>0.1641</c:v>
                </c:pt>
                <c:pt idx="3228">
                  <c:v>0.16256300000000001</c:v>
                </c:pt>
                <c:pt idx="3229">
                  <c:v>0.16095200000000001</c:v>
                </c:pt>
                <c:pt idx="3230">
                  <c:v>0.15926999999999999</c:v>
                </c:pt>
                <c:pt idx="3231">
                  <c:v>0.15751699999999999</c:v>
                </c:pt>
                <c:pt idx="3232">
                  <c:v>0.155697</c:v>
                </c:pt>
                <c:pt idx="3233">
                  <c:v>0.15381300000000001</c:v>
                </c:pt>
                <c:pt idx="3234">
                  <c:v>0.151867</c:v>
                </c:pt>
                <c:pt idx="3235">
                  <c:v>0.14985999999999999</c:v>
                </c:pt>
                <c:pt idx="3236">
                  <c:v>0.14779300000000001</c:v>
                </c:pt>
                <c:pt idx="3237">
                  <c:v>0.14566799999999999</c:v>
                </c:pt>
                <c:pt idx="3238">
                  <c:v>0.143487</c:v>
                </c:pt>
                <c:pt idx="3239">
                  <c:v>0.14124999999999999</c:v>
                </c:pt>
                <c:pt idx="3240">
                  <c:v>0.138958</c:v>
                </c:pt>
                <c:pt idx="3241">
                  <c:v>0.13661300000000001</c:v>
                </c:pt>
                <c:pt idx="3242">
                  <c:v>0.134216</c:v>
                </c:pt>
                <c:pt idx="3243">
                  <c:v>0.131769</c:v>
                </c:pt>
                <c:pt idx="3244">
                  <c:v>0.129276</c:v>
                </c:pt>
                <c:pt idx="3245">
                  <c:v>0.12673999999999999</c:v>
                </c:pt>
                <c:pt idx="3246">
                  <c:v>0.124164</c:v>
                </c:pt>
                <c:pt idx="3247">
                  <c:v>0.12155199999999999</c:v>
                </c:pt>
                <c:pt idx="3248">
                  <c:v>0.118907</c:v>
                </c:pt>
                <c:pt idx="3249">
                  <c:v>0.116231</c:v>
                </c:pt>
                <c:pt idx="3250">
                  <c:v>0.113523</c:v>
                </c:pt>
                <c:pt idx="3251">
                  <c:v>0.110787</c:v>
                </c:pt>
                <c:pt idx="3252">
                  <c:v>0.10802200000000001</c:v>
                </c:pt>
                <c:pt idx="3253">
                  <c:v>0.10523299999999999</c:v>
                </c:pt>
                <c:pt idx="3254">
                  <c:v>0.102423</c:v>
                </c:pt>
                <c:pt idx="3255">
                  <c:v>9.9593299999999996E-2</c:v>
                </c:pt>
                <c:pt idx="3256">
                  <c:v>9.6747799999999995E-2</c:v>
                </c:pt>
                <c:pt idx="3257">
                  <c:v>9.3887799999999993E-2</c:v>
                </c:pt>
                <c:pt idx="3258">
                  <c:v>9.1015299999999993E-2</c:v>
                </c:pt>
                <c:pt idx="3259">
                  <c:v>8.8132600000000005E-2</c:v>
                </c:pt>
                <c:pt idx="3260">
                  <c:v>8.5242499999999999E-2</c:v>
                </c:pt>
                <c:pt idx="3261">
                  <c:v>8.2348699999999997E-2</c:v>
                </c:pt>
                <c:pt idx="3262">
                  <c:v>7.9454399999999994E-2</c:v>
                </c:pt>
                <c:pt idx="3263">
                  <c:v>7.6562199999999997E-2</c:v>
                </c:pt>
                <c:pt idx="3264">
                  <c:v>7.3674400000000001E-2</c:v>
                </c:pt>
                <c:pt idx="3265">
                  <c:v>7.0793499999999995E-2</c:v>
                </c:pt>
                <c:pt idx="3266">
                  <c:v>6.7921899999999993E-2</c:v>
                </c:pt>
                <c:pt idx="3267">
                  <c:v>6.5061900000000006E-2</c:v>
                </c:pt>
                <c:pt idx="3268">
                  <c:v>6.2214699999999998E-2</c:v>
                </c:pt>
                <c:pt idx="3269">
                  <c:v>5.93821E-2</c:v>
                </c:pt>
                <c:pt idx="3270">
                  <c:v>5.6565900000000002E-2</c:v>
                </c:pt>
                <c:pt idx="3271">
                  <c:v>5.3768000000000003E-2</c:v>
                </c:pt>
                <c:pt idx="3272">
                  <c:v>5.0990399999999998E-2</c:v>
                </c:pt>
                <c:pt idx="3273">
                  <c:v>4.8236399999999999E-2</c:v>
                </c:pt>
                <c:pt idx="3274">
                  <c:v>4.5508800000000002E-2</c:v>
                </c:pt>
                <c:pt idx="3275">
                  <c:v>4.2809399999999997E-2</c:v>
                </c:pt>
                <c:pt idx="3276">
                  <c:v>4.0139899999999999E-2</c:v>
                </c:pt>
                <c:pt idx="3277">
                  <c:v>3.7504099999999999E-2</c:v>
                </c:pt>
                <c:pt idx="3278">
                  <c:v>3.4906100000000002E-2</c:v>
                </c:pt>
                <c:pt idx="3279">
                  <c:v>3.2348700000000001E-2</c:v>
                </c:pt>
                <c:pt idx="3280">
                  <c:v>2.9834900000000001E-2</c:v>
                </c:pt>
                <c:pt idx="3281">
                  <c:v>2.7367099999999998E-2</c:v>
                </c:pt>
                <c:pt idx="3282">
                  <c:v>2.4945599999999998E-2</c:v>
                </c:pt>
                <c:pt idx="3283">
                  <c:v>2.2569499999999999E-2</c:v>
                </c:pt>
                <c:pt idx="3284">
                  <c:v>2.02408E-2</c:v>
                </c:pt>
                <c:pt idx="3285">
                  <c:v>1.79629E-2</c:v>
                </c:pt>
                <c:pt idx="3286">
                  <c:v>1.5739E-2</c:v>
                </c:pt>
                <c:pt idx="3287">
                  <c:v>1.3571099999999999E-2</c:v>
                </c:pt>
                <c:pt idx="3288">
                  <c:v>1.14614E-2</c:v>
                </c:pt>
                <c:pt idx="3289" formatCode="0.00E+00">
                  <c:v>9.4121799999999992E-3</c:v>
                </c:pt>
                <c:pt idx="3290" formatCode="0.00E+00">
                  <c:v>7.4261500000000003E-3</c:v>
                </c:pt>
                <c:pt idx="3291" formatCode="0.00E+00">
                  <c:v>5.5055800000000004E-3</c:v>
                </c:pt>
                <c:pt idx="3292" formatCode="0.00E+00">
                  <c:v>3.65263E-3</c:v>
                </c:pt>
                <c:pt idx="3293" formatCode="0.00E+00">
                  <c:v>1.86937E-3</c:v>
                </c:pt>
                <c:pt idx="3294" formatCode="0.00E+00">
                  <c:v>1.5767099999999999E-4</c:v>
                </c:pt>
                <c:pt idx="3295" formatCode="0.00E+00">
                  <c:v>-1.48117E-3</c:v>
                </c:pt>
                <c:pt idx="3296" formatCode="0.00E+00">
                  <c:v>-3.04646E-3</c:v>
                </c:pt>
                <c:pt idx="3297" formatCode="0.00E+00">
                  <c:v>-4.5372600000000004E-3</c:v>
                </c:pt>
                <c:pt idx="3298" formatCode="0.00E+00">
                  <c:v>-5.9522100000000003E-3</c:v>
                </c:pt>
                <c:pt idx="3299" formatCode="0.00E+00">
                  <c:v>-7.2899200000000001E-3</c:v>
                </c:pt>
                <c:pt idx="3300" formatCode="0.00E+00">
                  <c:v>-8.5488999999999999E-3</c:v>
                </c:pt>
                <c:pt idx="3301" formatCode="0.00E+00">
                  <c:v>-9.7277200000000005E-3</c:v>
                </c:pt>
                <c:pt idx="3302">
                  <c:v>-1.0825E-2</c:v>
                </c:pt>
                <c:pt idx="3303">
                  <c:v>-1.18391E-2</c:v>
                </c:pt>
                <c:pt idx="3304">
                  <c:v>-1.2768699999999999E-2</c:v>
                </c:pt>
                <c:pt idx="3305">
                  <c:v>-1.3613E-2</c:v>
                </c:pt>
                <c:pt idx="3306">
                  <c:v>-1.4371999999999999E-2</c:v>
                </c:pt>
                <c:pt idx="3307">
                  <c:v>-1.50457E-2</c:v>
                </c:pt>
                <c:pt idx="3308">
                  <c:v>-1.5633999999999999E-2</c:v>
                </c:pt>
                <c:pt idx="3309">
                  <c:v>-1.6136000000000001E-2</c:v>
                </c:pt>
                <c:pt idx="3310">
                  <c:v>-1.6551E-2</c:v>
                </c:pt>
                <c:pt idx="3311">
                  <c:v>-1.6878299999999999E-2</c:v>
                </c:pt>
                <c:pt idx="3312">
                  <c:v>-1.7116699999999999E-2</c:v>
                </c:pt>
                <c:pt idx="3313">
                  <c:v>-1.72649E-2</c:v>
                </c:pt>
                <c:pt idx="3314">
                  <c:v>-1.7321900000000001E-2</c:v>
                </c:pt>
                <c:pt idx="3315">
                  <c:v>-1.7286699999999999E-2</c:v>
                </c:pt>
                <c:pt idx="3316">
                  <c:v>-1.7158900000000001E-2</c:v>
                </c:pt>
                <c:pt idx="3317">
                  <c:v>-1.6938399999999999E-2</c:v>
                </c:pt>
                <c:pt idx="3318">
                  <c:v>-1.6625500000000001E-2</c:v>
                </c:pt>
                <c:pt idx="3319">
                  <c:v>-1.6219999999999998E-2</c:v>
                </c:pt>
                <c:pt idx="3320">
                  <c:v>-1.5721200000000001E-2</c:v>
                </c:pt>
                <c:pt idx="3321">
                  <c:v>-1.5128300000000001E-2</c:v>
                </c:pt>
                <c:pt idx="3322">
                  <c:v>-1.4441499999999999E-2</c:v>
                </c:pt>
                <c:pt idx="3323">
                  <c:v>-1.3662799999999999E-2</c:v>
                </c:pt>
                <c:pt idx="3324">
                  <c:v>-1.2794399999999999E-2</c:v>
                </c:pt>
                <c:pt idx="3325">
                  <c:v>-1.18376E-2</c:v>
                </c:pt>
                <c:pt idx="3326">
                  <c:v>-1.07931E-2</c:v>
                </c:pt>
                <c:pt idx="3327" formatCode="0.00E+00">
                  <c:v>-9.6615599999999996E-3</c:v>
                </c:pt>
                <c:pt idx="3328" formatCode="0.00E+00">
                  <c:v>-8.4437599999999998E-3</c:v>
                </c:pt>
                <c:pt idx="3329" formatCode="0.00E+00">
                  <c:v>-7.1398599999999996E-3</c:v>
                </c:pt>
                <c:pt idx="3330" formatCode="0.00E+00">
                  <c:v>-5.7499600000000001E-3</c:v>
                </c:pt>
                <c:pt idx="3331" formatCode="0.00E+00">
                  <c:v>-4.2752099999999998E-3</c:v>
                </c:pt>
                <c:pt idx="3332" formatCode="0.00E+00">
                  <c:v>-2.7177099999999999E-3</c:v>
                </c:pt>
                <c:pt idx="3333" formatCode="0.00E+00">
                  <c:v>-1.07913E-3</c:v>
                </c:pt>
                <c:pt idx="3334" formatCode="0.00E+00">
                  <c:v>6.3979800000000002E-4</c:v>
                </c:pt>
                <c:pt idx="3335" formatCode="0.00E+00">
                  <c:v>2.4388299999999999E-3</c:v>
                </c:pt>
                <c:pt idx="3336" formatCode="0.00E+00">
                  <c:v>4.3175100000000001E-3</c:v>
                </c:pt>
                <c:pt idx="3337" formatCode="0.00E+00">
                  <c:v>6.27431E-3</c:v>
                </c:pt>
                <c:pt idx="3338" formatCode="0.00E+00">
                  <c:v>8.3070499999999999E-3</c:v>
                </c:pt>
                <c:pt idx="3339">
                  <c:v>1.04143E-2</c:v>
                </c:pt>
                <c:pt idx="3340">
                  <c:v>1.2594299999999999E-2</c:v>
                </c:pt>
                <c:pt idx="3341">
                  <c:v>1.48437E-2</c:v>
                </c:pt>
                <c:pt idx="3342">
                  <c:v>1.7158900000000001E-2</c:v>
                </c:pt>
                <c:pt idx="3343">
                  <c:v>1.9537200000000001E-2</c:v>
                </c:pt>
                <c:pt idx="3344">
                  <c:v>2.1976900000000001E-2</c:v>
                </c:pt>
                <c:pt idx="3345">
                  <c:v>2.44757E-2</c:v>
                </c:pt>
                <c:pt idx="3346">
                  <c:v>2.7030700000000001E-2</c:v>
                </c:pt>
                <c:pt idx="3347">
                  <c:v>2.96388E-2</c:v>
                </c:pt>
                <c:pt idx="3348">
                  <c:v>3.2296600000000002E-2</c:v>
                </c:pt>
                <c:pt idx="3349">
                  <c:v>3.50023E-2</c:v>
                </c:pt>
                <c:pt idx="3350">
                  <c:v>3.7754700000000002E-2</c:v>
                </c:pt>
                <c:pt idx="3351">
                  <c:v>4.0552499999999998E-2</c:v>
                </c:pt>
                <c:pt idx="3352">
                  <c:v>4.3393000000000001E-2</c:v>
                </c:pt>
                <c:pt idx="3353">
                  <c:v>4.6273799999999997E-2</c:v>
                </c:pt>
                <c:pt idx="3354">
                  <c:v>4.9192399999999997E-2</c:v>
                </c:pt>
                <c:pt idx="3355">
                  <c:v>5.2146100000000001E-2</c:v>
                </c:pt>
                <c:pt idx="3356">
                  <c:v>5.5132100000000003E-2</c:v>
                </c:pt>
                <c:pt idx="3357">
                  <c:v>5.8147999999999998E-2</c:v>
                </c:pt>
                <c:pt idx="3358">
                  <c:v>6.1190500000000002E-2</c:v>
                </c:pt>
                <c:pt idx="3359">
                  <c:v>6.4256099999999997E-2</c:v>
                </c:pt>
                <c:pt idx="3360">
                  <c:v>6.7341499999999999E-2</c:v>
                </c:pt>
                <c:pt idx="3361">
                  <c:v>7.0443099999999995E-2</c:v>
                </c:pt>
                <c:pt idx="3362">
                  <c:v>7.3556899999999995E-2</c:v>
                </c:pt>
                <c:pt idx="3363">
                  <c:v>7.6679600000000001E-2</c:v>
                </c:pt>
                <c:pt idx="3364">
                  <c:v>7.9808900000000002E-2</c:v>
                </c:pt>
                <c:pt idx="3365">
                  <c:v>8.2941699999999993E-2</c:v>
                </c:pt>
                <c:pt idx="3366">
                  <c:v>8.6074600000000001E-2</c:v>
                </c:pt>
                <c:pt idx="3367">
                  <c:v>8.92043E-2</c:v>
                </c:pt>
                <c:pt idx="3368">
                  <c:v>9.2327900000000004E-2</c:v>
                </c:pt>
                <c:pt idx="3369">
                  <c:v>9.5442799999999994E-2</c:v>
                </c:pt>
                <c:pt idx="3370">
                  <c:v>9.8545900000000006E-2</c:v>
                </c:pt>
                <c:pt idx="3371">
                  <c:v>0.101633</c:v>
                </c:pt>
                <c:pt idx="3372">
                  <c:v>0.104701</c:v>
                </c:pt>
                <c:pt idx="3373">
                  <c:v>0.10774599999999999</c:v>
                </c:pt>
                <c:pt idx="3374">
                  <c:v>0.110766</c:v>
                </c:pt>
                <c:pt idx="3375">
                  <c:v>0.113758</c:v>
                </c:pt>
                <c:pt idx="3376">
                  <c:v>0.116718</c:v>
                </c:pt>
                <c:pt idx="3377">
                  <c:v>0.119642</c:v>
                </c:pt>
                <c:pt idx="3378">
                  <c:v>0.122526</c:v>
                </c:pt>
                <c:pt idx="3379">
                  <c:v>0.12536900000000001</c:v>
                </c:pt>
                <c:pt idx="3380">
                  <c:v>0.12816900000000001</c:v>
                </c:pt>
                <c:pt idx="3381">
                  <c:v>0.13092599999999999</c:v>
                </c:pt>
                <c:pt idx="3382">
                  <c:v>0.133636</c:v>
                </c:pt>
                <c:pt idx="3383">
                  <c:v>0.136295</c:v>
                </c:pt>
                <c:pt idx="3384">
                  <c:v>0.138901</c:v>
                </c:pt>
                <c:pt idx="3385">
                  <c:v>0.14145099999999999</c:v>
                </c:pt>
                <c:pt idx="3386">
                  <c:v>0.14394100000000001</c:v>
                </c:pt>
                <c:pt idx="3387">
                  <c:v>0.146369</c:v>
                </c:pt>
                <c:pt idx="3388">
                  <c:v>0.148732</c:v>
                </c:pt>
                <c:pt idx="3389">
                  <c:v>0.151029</c:v>
                </c:pt>
                <c:pt idx="3390">
                  <c:v>0.15326000000000001</c:v>
                </c:pt>
                <c:pt idx="3391">
                  <c:v>0.15542300000000001</c:v>
                </c:pt>
                <c:pt idx="3392">
                  <c:v>0.15751699999999999</c:v>
                </c:pt>
                <c:pt idx="3393">
                  <c:v>0.15954099999999999</c:v>
                </c:pt>
                <c:pt idx="3394">
                  <c:v>0.161493</c:v>
                </c:pt>
                <c:pt idx="3395">
                  <c:v>0.16337099999999999</c:v>
                </c:pt>
                <c:pt idx="3396">
                  <c:v>0.16517399999999999</c:v>
                </c:pt>
                <c:pt idx="3397">
                  <c:v>0.16689999999999999</c:v>
                </c:pt>
                <c:pt idx="3398">
                  <c:v>0.168546</c:v>
                </c:pt>
                <c:pt idx="3399">
                  <c:v>0.17011299999999999</c:v>
                </c:pt>
                <c:pt idx="3400">
                  <c:v>0.1716</c:v>
                </c:pt>
                <c:pt idx="3401">
                  <c:v>0.17300299999999999</c:v>
                </c:pt>
                <c:pt idx="3402">
                  <c:v>0.17432400000000001</c:v>
                </c:pt>
                <c:pt idx="3403">
                  <c:v>0.17555999999999999</c:v>
                </c:pt>
                <c:pt idx="3404">
                  <c:v>0.17671200000000001</c:v>
                </c:pt>
                <c:pt idx="3405">
                  <c:v>0.17777799999999999</c:v>
                </c:pt>
                <c:pt idx="3406">
                  <c:v>0.178757</c:v>
                </c:pt>
                <c:pt idx="3407">
                  <c:v>0.179649</c:v>
                </c:pt>
                <c:pt idx="3408">
                  <c:v>0.180454</c:v>
                </c:pt>
                <c:pt idx="3409">
                  <c:v>0.181171</c:v>
                </c:pt>
                <c:pt idx="3410">
                  <c:v>0.18179999999999999</c:v>
                </c:pt>
                <c:pt idx="3411">
                  <c:v>0.18234300000000001</c:v>
                </c:pt>
                <c:pt idx="3412">
                  <c:v>0.18279899999999999</c:v>
                </c:pt>
                <c:pt idx="3413">
                  <c:v>0.183168</c:v>
                </c:pt>
                <c:pt idx="3414">
                  <c:v>0.183452</c:v>
                </c:pt>
                <c:pt idx="3415">
                  <c:v>0.18365000000000001</c:v>
                </c:pt>
                <c:pt idx="3416">
                  <c:v>0.18376300000000001</c:v>
                </c:pt>
                <c:pt idx="3417">
                  <c:v>0.18379200000000001</c:v>
                </c:pt>
                <c:pt idx="3418">
                  <c:v>0.18373800000000001</c:v>
                </c:pt>
                <c:pt idx="3419">
                  <c:v>0.18360299999999999</c:v>
                </c:pt>
                <c:pt idx="3420">
                  <c:v>0.183388</c:v>
                </c:pt>
                <c:pt idx="3421">
                  <c:v>0.18309600000000001</c:v>
                </c:pt>
                <c:pt idx="3422">
                  <c:v>0.182728</c:v>
                </c:pt>
                <c:pt idx="3423">
                  <c:v>0.182285</c:v>
                </c:pt>
                <c:pt idx="3424">
                  <c:v>0.18176899999999999</c:v>
                </c:pt>
                <c:pt idx="3425">
                  <c:v>0.18118000000000001</c:v>
                </c:pt>
                <c:pt idx="3426">
                  <c:v>0.18051800000000001</c:v>
                </c:pt>
                <c:pt idx="3427">
                  <c:v>0.179786</c:v>
                </c:pt>
                <c:pt idx="3428">
                  <c:v>0.17898500000000001</c:v>
                </c:pt>
                <c:pt idx="3429">
                  <c:v>0.178116</c:v>
                </c:pt>
                <c:pt idx="3430">
                  <c:v>0.177179</c:v>
                </c:pt>
                <c:pt idx="3431">
                  <c:v>0.176178</c:v>
                </c:pt>
                <c:pt idx="3432">
                  <c:v>0.17511399999999999</c:v>
                </c:pt>
                <c:pt idx="3433">
                  <c:v>0.173989</c:v>
                </c:pt>
                <c:pt idx="3434">
                  <c:v>0.17280699999999999</c:v>
                </c:pt>
                <c:pt idx="3435">
                  <c:v>0.171571</c:v>
                </c:pt>
                <c:pt idx="3436">
                  <c:v>0.17028199999999999</c:v>
                </c:pt>
                <c:pt idx="3437">
                  <c:v>0.16894100000000001</c:v>
                </c:pt>
                <c:pt idx="3438">
                  <c:v>0.16755100000000001</c:v>
                </c:pt>
                <c:pt idx="3439">
                  <c:v>0.16611400000000001</c:v>
                </c:pt>
                <c:pt idx="3440">
                  <c:v>0.164631</c:v>
                </c:pt>
                <c:pt idx="3441">
                  <c:v>0.163103</c:v>
                </c:pt>
                <c:pt idx="3442">
                  <c:v>0.16153200000000001</c:v>
                </c:pt>
                <c:pt idx="3443">
                  <c:v>0.15992200000000001</c:v>
                </c:pt>
                <c:pt idx="3444">
                  <c:v>0.158275</c:v>
                </c:pt>
                <c:pt idx="3445">
                  <c:v>0.15659400000000001</c:v>
                </c:pt>
                <c:pt idx="3446">
                  <c:v>0.15487899999999999</c:v>
                </c:pt>
                <c:pt idx="3447">
                  <c:v>0.15313499999999999</c:v>
                </c:pt>
                <c:pt idx="3448">
                  <c:v>0.151362</c:v>
                </c:pt>
                <c:pt idx="3449">
                  <c:v>0.149564</c:v>
                </c:pt>
                <c:pt idx="3450">
                  <c:v>0.14774200000000001</c:v>
                </c:pt>
                <c:pt idx="3451">
                  <c:v>0.145897</c:v>
                </c:pt>
                <c:pt idx="3452">
                  <c:v>0.14403199999999999</c:v>
                </c:pt>
                <c:pt idx="3453">
                  <c:v>0.14215</c:v>
                </c:pt>
                <c:pt idx="3454">
                  <c:v>0.14025099999999999</c:v>
                </c:pt>
                <c:pt idx="3455">
                  <c:v>0.13833799999999999</c:v>
                </c:pt>
                <c:pt idx="3456">
                  <c:v>0.13641300000000001</c:v>
                </c:pt>
                <c:pt idx="3457">
                  <c:v>0.13447700000000001</c:v>
                </c:pt>
                <c:pt idx="3458">
                  <c:v>0.13253200000000001</c:v>
                </c:pt>
                <c:pt idx="3459">
                  <c:v>0.130577</c:v>
                </c:pt>
                <c:pt idx="3460">
                  <c:v>0.12861600000000001</c:v>
                </c:pt>
                <c:pt idx="3461">
                  <c:v>0.12665000000000001</c:v>
                </c:pt>
                <c:pt idx="3462">
                  <c:v>0.124682</c:v>
                </c:pt>
                <c:pt idx="3463">
                  <c:v>0.122713</c:v>
                </c:pt>
                <c:pt idx="3464">
                  <c:v>0.120744</c:v>
                </c:pt>
                <c:pt idx="3465">
                  <c:v>0.11877600000000001</c:v>
                </c:pt>
                <c:pt idx="3466">
                  <c:v>0.11681</c:v>
                </c:pt>
                <c:pt idx="3467">
                  <c:v>0.114847</c:v>
                </c:pt>
                <c:pt idx="3468">
                  <c:v>0.11289100000000001</c:v>
                </c:pt>
                <c:pt idx="3469">
                  <c:v>0.110942</c:v>
                </c:pt>
                <c:pt idx="3470">
                  <c:v>0.109001</c:v>
                </c:pt>
                <c:pt idx="3471">
                  <c:v>0.10707</c:v>
                </c:pt>
                <c:pt idx="3472">
                  <c:v>0.105153</c:v>
                </c:pt>
                <c:pt idx="3473">
                  <c:v>0.10324999999999999</c:v>
                </c:pt>
                <c:pt idx="3474">
                  <c:v>0.101364</c:v>
                </c:pt>
                <c:pt idx="3475">
                  <c:v>9.94945E-2</c:v>
                </c:pt>
                <c:pt idx="3476">
                  <c:v>9.7642300000000001E-2</c:v>
                </c:pt>
                <c:pt idx="3477">
                  <c:v>9.58093E-2</c:v>
                </c:pt>
                <c:pt idx="3478">
                  <c:v>9.3997300000000006E-2</c:v>
                </c:pt>
                <c:pt idx="3479">
                  <c:v>9.2207200000000003E-2</c:v>
                </c:pt>
                <c:pt idx="3480">
                  <c:v>9.0440599999999996E-2</c:v>
                </c:pt>
                <c:pt idx="3481">
                  <c:v>8.8700500000000002E-2</c:v>
                </c:pt>
                <c:pt idx="3482">
                  <c:v>8.6989899999999995E-2</c:v>
                </c:pt>
                <c:pt idx="3483">
                  <c:v>8.5310399999999995E-2</c:v>
                </c:pt>
                <c:pt idx="3484">
                  <c:v>8.3662E-2</c:v>
                </c:pt>
                <c:pt idx="3485">
                  <c:v>8.2043699999999997E-2</c:v>
                </c:pt>
                <c:pt idx="3486">
                  <c:v>8.0454899999999996E-2</c:v>
                </c:pt>
                <c:pt idx="3487">
                  <c:v>7.8895599999999996E-2</c:v>
                </c:pt>
                <c:pt idx="3488">
                  <c:v>7.7365600000000007E-2</c:v>
                </c:pt>
                <c:pt idx="3489">
                  <c:v>7.5864799999999996E-2</c:v>
                </c:pt>
                <c:pt idx="3490">
                  <c:v>7.4393100000000004E-2</c:v>
                </c:pt>
                <c:pt idx="3491">
                  <c:v>7.2951500000000002E-2</c:v>
                </c:pt>
                <c:pt idx="3492">
                  <c:v>7.1540199999999998E-2</c:v>
                </c:pt>
                <c:pt idx="3493">
                  <c:v>7.0158399999999996E-2</c:v>
                </c:pt>
                <c:pt idx="3494">
                  <c:v>6.8805500000000006E-2</c:v>
                </c:pt>
                <c:pt idx="3495">
                  <c:v>6.7481600000000003E-2</c:v>
                </c:pt>
                <c:pt idx="3496">
                  <c:v>6.6187099999999999E-2</c:v>
                </c:pt>
                <c:pt idx="3497">
                  <c:v>6.4922199999999999E-2</c:v>
                </c:pt>
                <c:pt idx="3498">
                  <c:v>6.3687499999999994E-2</c:v>
                </c:pt>
                <c:pt idx="3499">
                  <c:v>6.2483799999999999E-2</c:v>
                </c:pt>
                <c:pt idx="3500">
                  <c:v>6.13111E-2</c:v>
                </c:pt>
                <c:pt idx="3501">
                  <c:v>6.0168399999999997E-2</c:v>
                </c:pt>
                <c:pt idx="3502">
                  <c:v>5.9054500000000003E-2</c:v>
                </c:pt>
                <c:pt idx="3503">
                  <c:v>5.7967999999999999E-2</c:v>
                </c:pt>
                <c:pt idx="3504">
                  <c:v>5.6907800000000001E-2</c:v>
                </c:pt>
                <c:pt idx="3505">
                  <c:v>5.5873800000000001E-2</c:v>
                </c:pt>
                <c:pt idx="3506">
                  <c:v>5.4867300000000001E-2</c:v>
                </c:pt>
                <c:pt idx="3507">
                  <c:v>5.3890300000000002E-2</c:v>
                </c:pt>
                <c:pt idx="3508">
                  <c:v>5.2943400000000002E-2</c:v>
                </c:pt>
                <c:pt idx="3509">
                  <c:v>5.20247E-2</c:v>
                </c:pt>
                <c:pt idx="3510">
                  <c:v>5.1132700000000003E-2</c:v>
                </c:pt>
                <c:pt idx="3511">
                  <c:v>5.0267600000000003E-2</c:v>
                </c:pt>
                <c:pt idx="3512">
                  <c:v>4.94292E-2</c:v>
                </c:pt>
                <c:pt idx="3513">
                  <c:v>4.8615699999999998E-2</c:v>
                </c:pt>
                <c:pt idx="3514">
                  <c:v>4.7825300000000001E-2</c:v>
                </c:pt>
                <c:pt idx="3515">
                  <c:v>4.70572E-2</c:v>
                </c:pt>
                <c:pt idx="3516">
                  <c:v>4.6310400000000002E-2</c:v>
                </c:pt>
                <c:pt idx="3517">
                  <c:v>4.5583699999999998E-2</c:v>
                </c:pt>
                <c:pt idx="3518">
                  <c:v>4.4876199999999998E-2</c:v>
                </c:pt>
                <c:pt idx="3519">
                  <c:v>4.41871E-2</c:v>
                </c:pt>
                <c:pt idx="3520">
                  <c:v>4.3516300000000001E-2</c:v>
                </c:pt>
                <c:pt idx="3521">
                  <c:v>4.28633E-2</c:v>
                </c:pt>
                <c:pt idx="3522">
                  <c:v>4.2226699999999999E-2</c:v>
                </c:pt>
                <c:pt idx="3523">
                  <c:v>4.1605299999999998E-2</c:v>
                </c:pt>
                <c:pt idx="3524">
                  <c:v>4.0999300000000002E-2</c:v>
                </c:pt>
                <c:pt idx="3525">
                  <c:v>4.0409800000000003E-2</c:v>
                </c:pt>
                <c:pt idx="3526">
                  <c:v>3.9836900000000001E-2</c:v>
                </c:pt>
                <c:pt idx="3527">
                  <c:v>3.9278500000000001E-2</c:v>
                </c:pt>
                <c:pt idx="3528">
                  <c:v>3.8731799999999997E-2</c:v>
                </c:pt>
                <c:pt idx="3529">
                  <c:v>3.8194600000000002E-2</c:v>
                </c:pt>
                <c:pt idx="3530">
                  <c:v>3.7667300000000001E-2</c:v>
                </c:pt>
                <c:pt idx="3531">
                  <c:v>3.7150700000000002E-2</c:v>
                </c:pt>
                <c:pt idx="3532">
                  <c:v>3.6644200000000002E-2</c:v>
                </c:pt>
                <c:pt idx="3533">
                  <c:v>3.61461E-2</c:v>
                </c:pt>
                <c:pt idx="3534">
                  <c:v>3.56548E-2</c:v>
                </c:pt>
                <c:pt idx="3535">
                  <c:v>3.5170100000000003E-2</c:v>
                </c:pt>
                <c:pt idx="3536">
                  <c:v>3.46915E-2</c:v>
                </c:pt>
                <c:pt idx="3537">
                  <c:v>3.4217999999999998E-2</c:v>
                </c:pt>
                <c:pt idx="3538">
                  <c:v>3.3749000000000001E-2</c:v>
                </c:pt>
                <c:pt idx="3539">
                  <c:v>3.3284800000000003E-2</c:v>
                </c:pt>
                <c:pt idx="3540">
                  <c:v>3.2824899999999997E-2</c:v>
                </c:pt>
                <c:pt idx="3541">
                  <c:v>3.2366800000000001E-2</c:v>
                </c:pt>
                <c:pt idx="3542">
                  <c:v>3.1907100000000001E-2</c:v>
                </c:pt>
                <c:pt idx="3543">
                  <c:v>3.1443899999999997E-2</c:v>
                </c:pt>
                <c:pt idx="3544">
                  <c:v>3.09777E-2</c:v>
                </c:pt>
                <c:pt idx="3545">
                  <c:v>3.05086E-2</c:v>
                </c:pt>
                <c:pt idx="3546">
                  <c:v>3.0035800000000001E-2</c:v>
                </c:pt>
                <c:pt idx="3547">
                  <c:v>2.9557300000000002E-2</c:v>
                </c:pt>
                <c:pt idx="3548">
                  <c:v>2.9072299999999999E-2</c:v>
                </c:pt>
                <c:pt idx="3549">
                  <c:v>2.8580399999999999E-2</c:v>
                </c:pt>
                <c:pt idx="3550">
                  <c:v>2.80825E-2</c:v>
                </c:pt>
                <c:pt idx="3551">
                  <c:v>2.7579099999999999E-2</c:v>
                </c:pt>
                <c:pt idx="3552">
                  <c:v>2.7068399999999999E-2</c:v>
                </c:pt>
                <c:pt idx="3553">
                  <c:v>2.6546799999999999E-2</c:v>
                </c:pt>
                <c:pt idx="3554">
                  <c:v>2.60121E-2</c:v>
                </c:pt>
                <c:pt idx="3555">
                  <c:v>2.5464199999999999E-2</c:v>
                </c:pt>
                <c:pt idx="3556">
                  <c:v>2.4903499999999999E-2</c:v>
                </c:pt>
                <c:pt idx="3557">
                  <c:v>2.4329799999999999E-2</c:v>
                </c:pt>
                <c:pt idx="3558">
                  <c:v>2.3742900000000001E-2</c:v>
                </c:pt>
                <c:pt idx="3559">
                  <c:v>2.3144499999999998E-2</c:v>
                </c:pt>
                <c:pt idx="3560">
                  <c:v>2.2536E-2</c:v>
                </c:pt>
                <c:pt idx="3561">
                  <c:v>2.1917200000000001E-2</c:v>
                </c:pt>
                <c:pt idx="3562">
                  <c:v>2.1285499999999999E-2</c:v>
                </c:pt>
                <c:pt idx="3563">
                  <c:v>2.06392E-2</c:v>
                </c:pt>
                <c:pt idx="3564">
                  <c:v>1.9979199999999999E-2</c:v>
                </c:pt>
                <c:pt idx="3565">
                  <c:v>1.9306400000000001E-2</c:v>
                </c:pt>
                <c:pt idx="3566">
                  <c:v>1.86202E-2</c:v>
                </c:pt>
                <c:pt idx="3567">
                  <c:v>1.79204E-2</c:v>
                </c:pt>
                <c:pt idx="3568">
                  <c:v>1.72082E-2</c:v>
                </c:pt>
                <c:pt idx="3569">
                  <c:v>1.6486199999999999E-2</c:v>
                </c:pt>
                <c:pt idx="3570">
                  <c:v>1.5755499999999999E-2</c:v>
                </c:pt>
                <c:pt idx="3571">
                  <c:v>1.5014700000000001E-2</c:v>
                </c:pt>
                <c:pt idx="3572">
                  <c:v>1.4262E-2</c:v>
                </c:pt>
                <c:pt idx="3573">
                  <c:v>1.34971E-2</c:v>
                </c:pt>
                <c:pt idx="3574">
                  <c:v>1.27206E-2</c:v>
                </c:pt>
                <c:pt idx="3575">
                  <c:v>1.1933600000000001E-2</c:v>
                </c:pt>
                <c:pt idx="3576">
                  <c:v>1.1136099999999999E-2</c:v>
                </c:pt>
                <c:pt idx="3577">
                  <c:v>1.0327299999999999E-2</c:v>
                </c:pt>
                <c:pt idx="3578" formatCode="0.00E+00">
                  <c:v>9.5056700000000008E-3</c:v>
                </c:pt>
                <c:pt idx="3579" formatCode="0.00E+00">
                  <c:v>8.6725699999999992E-3</c:v>
                </c:pt>
                <c:pt idx="3580" formatCode="0.00E+00">
                  <c:v>7.8307399999999992E-3</c:v>
                </c:pt>
                <c:pt idx="3581" formatCode="0.00E+00">
                  <c:v>6.9814200000000003E-3</c:v>
                </c:pt>
                <c:pt idx="3582" formatCode="0.00E+00">
                  <c:v>6.1242700000000002E-3</c:v>
                </c:pt>
                <c:pt idx="3583" formatCode="0.00E+00">
                  <c:v>5.2589000000000004E-3</c:v>
                </c:pt>
                <c:pt idx="3584" formatCode="0.00E+00">
                  <c:v>4.3853700000000004E-3</c:v>
                </c:pt>
                <c:pt idx="3585" formatCode="0.00E+00">
                  <c:v>3.50454E-3</c:v>
                </c:pt>
                <c:pt idx="3586" formatCode="0.00E+00">
                  <c:v>2.6179900000000002E-3</c:v>
                </c:pt>
                <c:pt idx="3587" formatCode="0.00E+00">
                  <c:v>1.7273499999999999E-3</c:v>
                </c:pt>
                <c:pt idx="3588" formatCode="0.00E+00">
                  <c:v>8.3464100000000001E-4</c:v>
                </c:pt>
                <c:pt idx="3589" formatCode="0.00E+00">
                  <c:v>-5.84107E-5</c:v>
                </c:pt>
                <c:pt idx="3590" formatCode="0.00E+00">
                  <c:v>-9.5259000000000001E-4</c:v>
                </c:pt>
                <c:pt idx="3591" formatCode="0.00E+00">
                  <c:v>-1.8502099999999999E-3</c:v>
                </c:pt>
                <c:pt idx="3592" formatCode="0.00E+00">
                  <c:v>-2.7509499999999998E-3</c:v>
                </c:pt>
                <c:pt idx="3593" formatCode="0.00E+00">
                  <c:v>-3.6512699999999999E-3</c:v>
                </c:pt>
                <c:pt idx="3594" formatCode="0.00E+00">
                  <c:v>-4.54711E-3</c:v>
                </c:pt>
                <c:pt idx="3595" formatCode="0.00E+00">
                  <c:v>-5.4366700000000002E-3</c:v>
                </c:pt>
                <c:pt idx="3596" formatCode="0.00E+00">
                  <c:v>-6.3210799999999998E-3</c:v>
                </c:pt>
                <c:pt idx="3597" formatCode="0.00E+00">
                  <c:v>-7.2004599999999997E-3</c:v>
                </c:pt>
                <c:pt idx="3598" formatCode="0.00E+00">
                  <c:v>-8.0714600000000008E-3</c:v>
                </c:pt>
                <c:pt idx="3599" formatCode="0.00E+00">
                  <c:v>-8.9306000000000003E-3</c:v>
                </c:pt>
                <c:pt idx="3600" formatCode="0.00E+00">
                  <c:v>-9.7770200000000008E-3</c:v>
                </c:pt>
                <c:pt idx="3601">
                  <c:v>-1.0611300000000001E-2</c:v>
                </c:pt>
                <c:pt idx="3602">
                  <c:v>-1.14339E-2</c:v>
                </c:pt>
                <c:pt idx="3603">
                  <c:v>-1.22448E-2</c:v>
                </c:pt>
                <c:pt idx="3604">
                  <c:v>-1.3044500000000001E-2</c:v>
                </c:pt>
                <c:pt idx="3605">
                  <c:v>-1.3834000000000001E-2</c:v>
                </c:pt>
                <c:pt idx="3606">
                  <c:v>-1.4613299999999999E-2</c:v>
                </c:pt>
                <c:pt idx="3607">
                  <c:v>-1.53803E-2</c:v>
                </c:pt>
                <c:pt idx="3608">
                  <c:v>-1.6132299999999999E-2</c:v>
                </c:pt>
                <c:pt idx="3609">
                  <c:v>-1.6867400000000001E-2</c:v>
                </c:pt>
                <c:pt idx="3610">
                  <c:v>-1.7585E-2</c:v>
                </c:pt>
                <c:pt idx="3611">
                  <c:v>-1.8283299999999999E-2</c:v>
                </c:pt>
                <c:pt idx="3612">
                  <c:v>-1.8957999999999999E-2</c:v>
                </c:pt>
                <c:pt idx="3613">
                  <c:v>-1.96057E-2</c:v>
                </c:pt>
                <c:pt idx="3614">
                  <c:v>-2.02267E-2</c:v>
                </c:pt>
                <c:pt idx="3615">
                  <c:v>-2.0824100000000002E-2</c:v>
                </c:pt>
                <c:pt idx="3616">
                  <c:v>-2.1400700000000002E-2</c:v>
                </c:pt>
                <c:pt idx="3617">
                  <c:v>-2.1956300000000002E-2</c:v>
                </c:pt>
                <c:pt idx="3618">
                  <c:v>-2.24888E-2</c:v>
                </c:pt>
                <c:pt idx="3619">
                  <c:v>-2.2997699999999999E-2</c:v>
                </c:pt>
                <c:pt idx="3620">
                  <c:v>-2.3484100000000001E-2</c:v>
                </c:pt>
                <c:pt idx="3621">
                  <c:v>-2.3948000000000001E-2</c:v>
                </c:pt>
                <c:pt idx="3622">
                  <c:v>-2.4388400000000001E-2</c:v>
                </c:pt>
                <c:pt idx="3623">
                  <c:v>-2.4804199999999998E-2</c:v>
                </c:pt>
                <c:pt idx="3624">
                  <c:v>-2.5195499999999999E-2</c:v>
                </c:pt>
                <c:pt idx="3625">
                  <c:v>-2.5563499999999999E-2</c:v>
                </c:pt>
                <c:pt idx="3626">
                  <c:v>-2.5907699999999999E-2</c:v>
                </c:pt>
                <c:pt idx="3627">
                  <c:v>-2.6226200000000002E-2</c:v>
                </c:pt>
                <c:pt idx="3628">
                  <c:v>-2.65197E-2</c:v>
                </c:pt>
                <c:pt idx="3629">
                  <c:v>-2.6792199999999999E-2</c:v>
                </c:pt>
                <c:pt idx="3630">
                  <c:v>-2.70472E-2</c:v>
                </c:pt>
                <c:pt idx="3631">
                  <c:v>-2.7283700000000001E-2</c:v>
                </c:pt>
                <c:pt idx="3632">
                  <c:v>-2.74994E-2</c:v>
                </c:pt>
                <c:pt idx="3633">
                  <c:v>-2.76939E-2</c:v>
                </c:pt>
                <c:pt idx="3634">
                  <c:v>-2.7869499999999998E-2</c:v>
                </c:pt>
                <c:pt idx="3635">
                  <c:v>-2.8028500000000001E-2</c:v>
                </c:pt>
                <c:pt idx="3636">
                  <c:v>-2.8171999999999999E-2</c:v>
                </c:pt>
                <c:pt idx="3637">
                  <c:v>-2.8298899999999998E-2</c:v>
                </c:pt>
                <c:pt idx="3638">
                  <c:v>-2.84067E-2</c:v>
                </c:pt>
                <c:pt idx="3639">
                  <c:v>-2.84944E-2</c:v>
                </c:pt>
                <c:pt idx="3640">
                  <c:v>-2.8563600000000001E-2</c:v>
                </c:pt>
                <c:pt idx="3641">
                  <c:v>-2.8615000000000002E-2</c:v>
                </c:pt>
                <c:pt idx="3642">
                  <c:v>-2.86474E-2</c:v>
                </c:pt>
                <c:pt idx="3643">
                  <c:v>-2.8660000000000001E-2</c:v>
                </c:pt>
                <c:pt idx="3644">
                  <c:v>-2.86538E-2</c:v>
                </c:pt>
                <c:pt idx="3645">
                  <c:v>-2.8630599999999999E-2</c:v>
                </c:pt>
                <c:pt idx="3646">
                  <c:v>-2.8591700000000001E-2</c:v>
                </c:pt>
                <c:pt idx="3647">
                  <c:v>-2.8537199999999999E-2</c:v>
                </c:pt>
                <c:pt idx="3648">
                  <c:v>-2.8466999999999999E-2</c:v>
                </c:pt>
                <c:pt idx="3649">
                  <c:v>-2.8383700000000001E-2</c:v>
                </c:pt>
                <c:pt idx="3650">
                  <c:v>-2.8291699999999999E-2</c:v>
                </c:pt>
                <c:pt idx="3651">
                  <c:v>-2.81935E-2</c:v>
                </c:pt>
                <c:pt idx="3652">
                  <c:v>-2.80895E-2</c:v>
                </c:pt>
                <c:pt idx="3653">
                  <c:v>-2.79802E-2</c:v>
                </c:pt>
                <c:pt idx="3654">
                  <c:v>-2.7866700000000001E-2</c:v>
                </c:pt>
                <c:pt idx="3655">
                  <c:v>-2.77489E-2</c:v>
                </c:pt>
                <c:pt idx="3656">
                  <c:v>-2.7627599999999999E-2</c:v>
                </c:pt>
                <c:pt idx="3657">
                  <c:v>-2.7505600000000002E-2</c:v>
                </c:pt>
                <c:pt idx="3658">
                  <c:v>-2.7386899999999999E-2</c:v>
                </c:pt>
                <c:pt idx="3659">
                  <c:v>-2.72745E-2</c:v>
                </c:pt>
                <c:pt idx="3660">
                  <c:v>-2.7168399999999999E-2</c:v>
                </c:pt>
                <c:pt idx="3661">
                  <c:v>-2.70659E-2</c:v>
                </c:pt>
                <c:pt idx="3662">
                  <c:v>-2.6964499999999999E-2</c:v>
                </c:pt>
                <c:pt idx="3663">
                  <c:v>-2.68633E-2</c:v>
                </c:pt>
                <c:pt idx="3664">
                  <c:v>-2.67628E-2</c:v>
                </c:pt>
                <c:pt idx="3665">
                  <c:v>-2.6664400000000001E-2</c:v>
                </c:pt>
                <c:pt idx="3666">
                  <c:v>-2.6568399999999999E-2</c:v>
                </c:pt>
                <c:pt idx="3667">
                  <c:v>-2.6473900000000002E-2</c:v>
                </c:pt>
                <c:pt idx="3668">
                  <c:v>-2.6380500000000001E-2</c:v>
                </c:pt>
                <c:pt idx="3669">
                  <c:v>-2.6289400000000001E-2</c:v>
                </c:pt>
                <c:pt idx="3670">
                  <c:v>-2.6202900000000001E-2</c:v>
                </c:pt>
                <c:pt idx="3671">
                  <c:v>-2.61231E-2</c:v>
                </c:pt>
                <c:pt idx="3672">
                  <c:v>-2.60507E-2</c:v>
                </c:pt>
                <c:pt idx="3673">
                  <c:v>-2.5986100000000002E-2</c:v>
                </c:pt>
                <c:pt idx="3674">
                  <c:v>-2.59309E-2</c:v>
                </c:pt>
                <c:pt idx="3675">
                  <c:v>-2.58853E-2</c:v>
                </c:pt>
                <c:pt idx="3676">
                  <c:v>-2.5847200000000001E-2</c:v>
                </c:pt>
                <c:pt idx="3677">
                  <c:v>-2.5817900000000001E-2</c:v>
                </c:pt>
                <c:pt idx="3678">
                  <c:v>-2.5804400000000002E-2</c:v>
                </c:pt>
                <c:pt idx="3679">
                  <c:v>-2.5813699999999998E-2</c:v>
                </c:pt>
                <c:pt idx="3680">
                  <c:v>-2.5848099999999999E-2</c:v>
                </c:pt>
                <c:pt idx="3681">
                  <c:v>-2.59099E-2</c:v>
                </c:pt>
                <c:pt idx="3682">
                  <c:v>-2.6003700000000001E-2</c:v>
                </c:pt>
                <c:pt idx="3683">
                  <c:v>-2.6132800000000001E-2</c:v>
                </c:pt>
                <c:pt idx="3684">
                  <c:v>-2.62978E-2</c:v>
                </c:pt>
                <c:pt idx="3685">
                  <c:v>-2.6497799999999998E-2</c:v>
                </c:pt>
                <c:pt idx="3686">
                  <c:v>-2.6731899999999999E-2</c:v>
                </c:pt>
                <c:pt idx="3687">
                  <c:v>-2.70006E-2</c:v>
                </c:pt>
                <c:pt idx="3688">
                  <c:v>-2.73043E-2</c:v>
                </c:pt>
                <c:pt idx="3689">
                  <c:v>-2.76455E-2</c:v>
                </c:pt>
                <c:pt idx="3690">
                  <c:v>-2.8029200000000001E-2</c:v>
                </c:pt>
                <c:pt idx="3691">
                  <c:v>-2.8459999999999999E-2</c:v>
                </c:pt>
                <c:pt idx="3692">
                  <c:v>-2.89412E-2</c:v>
                </c:pt>
                <c:pt idx="3693">
                  <c:v>-2.9474799999999999E-2</c:v>
                </c:pt>
                <c:pt idx="3694">
                  <c:v>-3.0061299999999999E-2</c:v>
                </c:pt>
                <c:pt idx="3695">
                  <c:v>-3.0698699999999999E-2</c:v>
                </c:pt>
                <c:pt idx="3696">
                  <c:v>-3.1385299999999998E-2</c:v>
                </c:pt>
                <c:pt idx="3697">
                  <c:v>-3.2122100000000001E-2</c:v>
                </c:pt>
                <c:pt idx="3698">
                  <c:v>-3.2910700000000001E-2</c:v>
                </c:pt>
                <c:pt idx="3699">
                  <c:v>-3.3750799999999997E-2</c:v>
                </c:pt>
                <c:pt idx="3700">
                  <c:v>-3.4642699999999998E-2</c:v>
                </c:pt>
                <c:pt idx="3701">
                  <c:v>-3.5588099999999998E-2</c:v>
                </c:pt>
                <c:pt idx="3702">
                  <c:v>-3.6590900000000003E-2</c:v>
                </c:pt>
                <c:pt idx="3703">
                  <c:v>-3.76564E-2</c:v>
                </c:pt>
                <c:pt idx="3704">
                  <c:v>-3.8787299999999997E-2</c:v>
                </c:pt>
                <c:pt idx="3705">
                  <c:v>-3.9985300000000001E-2</c:v>
                </c:pt>
                <c:pt idx="3706">
                  <c:v>-4.12521E-2</c:v>
                </c:pt>
                <c:pt idx="3707">
                  <c:v>-4.2590900000000001E-2</c:v>
                </c:pt>
                <c:pt idx="3708">
                  <c:v>-4.40049E-2</c:v>
                </c:pt>
                <c:pt idx="3709">
                  <c:v>-4.5496200000000001E-2</c:v>
                </c:pt>
                <c:pt idx="3710">
                  <c:v>-4.7065500000000003E-2</c:v>
                </c:pt>
                <c:pt idx="3711">
                  <c:v>-4.87123E-2</c:v>
                </c:pt>
                <c:pt idx="3712">
                  <c:v>-5.0436700000000001E-2</c:v>
                </c:pt>
                <c:pt idx="3713">
                  <c:v>-5.2240700000000001E-2</c:v>
                </c:pt>
                <c:pt idx="3714">
                  <c:v>-5.4123600000000001E-2</c:v>
                </c:pt>
                <c:pt idx="3715">
                  <c:v>-5.6082899999999998E-2</c:v>
                </c:pt>
                <c:pt idx="3716">
                  <c:v>-5.81196E-2</c:v>
                </c:pt>
                <c:pt idx="3717">
                  <c:v>-6.0238E-2</c:v>
                </c:pt>
                <c:pt idx="3718">
                  <c:v>-6.2440299999999997E-2</c:v>
                </c:pt>
                <c:pt idx="3719">
                  <c:v>-6.4724100000000007E-2</c:v>
                </c:pt>
                <c:pt idx="3720">
                  <c:v>-6.7086000000000007E-2</c:v>
                </c:pt>
                <c:pt idx="3721">
                  <c:v>-6.9525000000000003E-2</c:v>
                </c:pt>
                <c:pt idx="3722">
                  <c:v>-7.2041400000000005E-2</c:v>
                </c:pt>
                <c:pt idx="3723">
                  <c:v>-7.4634400000000004E-2</c:v>
                </c:pt>
                <c:pt idx="3724">
                  <c:v>-7.7301900000000007E-2</c:v>
                </c:pt>
                <c:pt idx="3725">
                  <c:v>-8.0041899999999999E-2</c:v>
                </c:pt>
                <c:pt idx="3726">
                  <c:v>-8.2852999999999996E-2</c:v>
                </c:pt>
                <c:pt idx="3727">
                  <c:v>-8.5733799999999999E-2</c:v>
                </c:pt>
                <c:pt idx="3728">
                  <c:v>-8.8678800000000002E-2</c:v>
                </c:pt>
                <c:pt idx="3729">
                  <c:v>-9.1678499999999996E-2</c:v>
                </c:pt>
                <c:pt idx="3730">
                  <c:v>-9.4725599999999993E-2</c:v>
                </c:pt>
                <c:pt idx="3731">
                  <c:v>-9.7817000000000001E-2</c:v>
                </c:pt>
                <c:pt idx="3732">
                  <c:v>-0.100952</c:v>
                </c:pt>
                <c:pt idx="3733">
                  <c:v>-0.10413</c:v>
                </c:pt>
                <c:pt idx="3734">
                  <c:v>-0.107351</c:v>
                </c:pt>
                <c:pt idx="3735">
                  <c:v>-0.110614</c:v>
                </c:pt>
                <c:pt idx="3736">
                  <c:v>-0.113913</c:v>
                </c:pt>
                <c:pt idx="3737">
                  <c:v>-0.117247</c:v>
                </c:pt>
                <c:pt idx="3738">
                  <c:v>-0.120619</c:v>
                </c:pt>
                <c:pt idx="3739">
                  <c:v>-0.124029</c:v>
                </c:pt>
                <c:pt idx="3740">
                  <c:v>-0.12747600000000001</c:v>
                </c:pt>
                <c:pt idx="3741">
                  <c:v>-0.13095699999999999</c:v>
                </c:pt>
                <c:pt idx="3742">
                  <c:v>-0.134467</c:v>
                </c:pt>
                <c:pt idx="3743">
                  <c:v>-0.13800000000000001</c:v>
                </c:pt>
                <c:pt idx="3744">
                  <c:v>-0.14155599999999999</c:v>
                </c:pt>
                <c:pt idx="3745">
                  <c:v>-0.14513400000000001</c:v>
                </c:pt>
                <c:pt idx="3746">
                  <c:v>-0.148733</c:v>
                </c:pt>
                <c:pt idx="3747">
                  <c:v>-0.15234700000000001</c:v>
                </c:pt>
                <c:pt idx="3748">
                  <c:v>-0.155969</c:v>
                </c:pt>
                <c:pt idx="3749">
                  <c:v>-0.15958800000000001</c:v>
                </c:pt>
                <c:pt idx="3750">
                  <c:v>-0.16320000000000001</c:v>
                </c:pt>
                <c:pt idx="3751">
                  <c:v>-0.166799</c:v>
                </c:pt>
                <c:pt idx="3752">
                  <c:v>-0.170379</c:v>
                </c:pt>
                <c:pt idx="3753">
                  <c:v>-0.173932</c:v>
                </c:pt>
                <c:pt idx="3754">
                  <c:v>-0.177455</c:v>
                </c:pt>
                <c:pt idx="3755">
                  <c:v>-0.18094299999999999</c:v>
                </c:pt>
                <c:pt idx="3756">
                  <c:v>-0.184396</c:v>
                </c:pt>
                <c:pt idx="3757">
                  <c:v>-0.187808</c:v>
                </c:pt>
                <c:pt idx="3758">
                  <c:v>-0.19117799999999999</c:v>
                </c:pt>
                <c:pt idx="3759">
                  <c:v>-0.19449900000000001</c:v>
                </c:pt>
                <c:pt idx="3760">
                  <c:v>-0.197767</c:v>
                </c:pt>
                <c:pt idx="3761">
                  <c:v>-0.20097899999999999</c:v>
                </c:pt>
                <c:pt idx="3762">
                  <c:v>-0.20413000000000001</c:v>
                </c:pt>
                <c:pt idx="3763">
                  <c:v>-0.20721400000000001</c:v>
                </c:pt>
                <c:pt idx="3764">
                  <c:v>-0.210225</c:v>
                </c:pt>
                <c:pt idx="3765">
                  <c:v>-0.21315999999999999</c:v>
                </c:pt>
                <c:pt idx="3766">
                  <c:v>-0.21602299999999999</c:v>
                </c:pt>
                <c:pt idx="3767">
                  <c:v>-0.21881400000000001</c:v>
                </c:pt>
                <c:pt idx="3768">
                  <c:v>-0.22153400000000001</c:v>
                </c:pt>
                <c:pt idx="3769">
                  <c:v>-0.224187</c:v>
                </c:pt>
                <c:pt idx="3770">
                  <c:v>-0.226775</c:v>
                </c:pt>
                <c:pt idx="3771">
                  <c:v>-0.229296</c:v>
                </c:pt>
                <c:pt idx="3772">
                  <c:v>-0.231743</c:v>
                </c:pt>
                <c:pt idx="3773">
                  <c:v>-0.23411199999999999</c:v>
                </c:pt>
                <c:pt idx="3774">
                  <c:v>-0.236398</c:v>
                </c:pt>
                <c:pt idx="3775">
                  <c:v>-0.23859900000000001</c:v>
                </c:pt>
                <c:pt idx="3776">
                  <c:v>-0.24071200000000001</c:v>
                </c:pt>
                <c:pt idx="3777">
                  <c:v>-0.24274000000000001</c:v>
                </c:pt>
                <c:pt idx="3778">
                  <c:v>-0.24468699999999999</c:v>
                </c:pt>
                <c:pt idx="3779">
                  <c:v>-0.24655299999999999</c:v>
                </c:pt>
                <c:pt idx="3780">
                  <c:v>-0.248337</c:v>
                </c:pt>
                <c:pt idx="3781">
                  <c:v>-0.25003300000000001</c:v>
                </c:pt>
                <c:pt idx="3782">
                  <c:v>-0.25163999999999997</c:v>
                </c:pt>
                <c:pt idx="3783">
                  <c:v>-0.25315399999999999</c:v>
                </c:pt>
                <c:pt idx="3784">
                  <c:v>-0.254579</c:v>
                </c:pt>
                <c:pt idx="3785">
                  <c:v>-0.25591700000000001</c:v>
                </c:pt>
                <c:pt idx="3786">
                  <c:v>-0.25717200000000001</c:v>
                </c:pt>
                <c:pt idx="3787">
                  <c:v>-0.25834400000000002</c:v>
                </c:pt>
                <c:pt idx="3788">
                  <c:v>-0.259436</c:v>
                </c:pt>
                <c:pt idx="3789">
                  <c:v>-0.26045099999999999</c:v>
                </c:pt>
                <c:pt idx="3790">
                  <c:v>-0.26139299999999999</c:v>
                </c:pt>
                <c:pt idx="3791">
                  <c:v>-0.26226899999999997</c:v>
                </c:pt>
                <c:pt idx="3792">
                  <c:v>-0.26308100000000001</c:v>
                </c:pt>
                <c:pt idx="3793">
                  <c:v>-0.26382899999999998</c:v>
                </c:pt>
                <c:pt idx="3794">
                  <c:v>-0.26451599999999997</c:v>
                </c:pt>
                <c:pt idx="3795">
                  <c:v>-0.26514399999999999</c:v>
                </c:pt>
                <c:pt idx="3796">
                  <c:v>-0.26571800000000001</c:v>
                </c:pt>
                <c:pt idx="3797">
                  <c:v>-0.266239</c:v>
                </c:pt>
                <c:pt idx="3798">
                  <c:v>-0.26670700000000003</c:v>
                </c:pt>
                <c:pt idx="3799">
                  <c:v>-0.267123</c:v>
                </c:pt>
                <c:pt idx="3800">
                  <c:v>-0.26749099999999998</c:v>
                </c:pt>
                <c:pt idx="3801">
                  <c:v>-0.26781700000000003</c:v>
                </c:pt>
                <c:pt idx="3802">
                  <c:v>-0.26810499999999998</c:v>
                </c:pt>
                <c:pt idx="3803">
                  <c:v>-0.26835399999999998</c:v>
                </c:pt>
                <c:pt idx="3804">
                  <c:v>-0.26856799999999997</c:v>
                </c:pt>
                <c:pt idx="3805">
                  <c:v>-0.26875300000000002</c:v>
                </c:pt>
                <c:pt idx="3806">
                  <c:v>-0.26891500000000002</c:v>
                </c:pt>
                <c:pt idx="3807">
                  <c:v>-0.26905699999999999</c:v>
                </c:pt>
                <c:pt idx="3808">
                  <c:v>-0.269181</c:v>
                </c:pt>
                <c:pt idx="3809">
                  <c:v>-0.26928800000000003</c:v>
                </c:pt>
                <c:pt idx="3810">
                  <c:v>-0.26938000000000001</c:v>
                </c:pt>
                <c:pt idx="3811">
                  <c:v>-0.26945799999999998</c:v>
                </c:pt>
                <c:pt idx="3812">
                  <c:v>-0.26952599999999999</c:v>
                </c:pt>
                <c:pt idx="3813">
                  <c:v>-0.26958799999999999</c:v>
                </c:pt>
                <c:pt idx="3814">
                  <c:v>-0.26964500000000002</c:v>
                </c:pt>
                <c:pt idx="3815">
                  <c:v>-0.26969700000000002</c:v>
                </c:pt>
                <c:pt idx="3816">
                  <c:v>-0.26973799999999998</c:v>
                </c:pt>
                <c:pt idx="3817">
                  <c:v>-0.26976</c:v>
                </c:pt>
                <c:pt idx="3818">
                  <c:v>-0.269762</c:v>
                </c:pt>
                <c:pt idx="3819">
                  <c:v>-0.26974599999999999</c:v>
                </c:pt>
                <c:pt idx="3820">
                  <c:v>-0.26971299999999998</c:v>
                </c:pt>
                <c:pt idx="3821">
                  <c:v>-0.26966800000000002</c:v>
                </c:pt>
                <c:pt idx="3822">
                  <c:v>-0.26961299999999999</c:v>
                </c:pt>
                <c:pt idx="3823">
                  <c:v>-0.26954899999999998</c:v>
                </c:pt>
                <c:pt idx="3824">
                  <c:v>-0.269478</c:v>
                </c:pt>
                <c:pt idx="3825">
                  <c:v>-0.26940500000000001</c:v>
                </c:pt>
                <c:pt idx="3826">
                  <c:v>-0.269339</c:v>
                </c:pt>
                <c:pt idx="3827">
                  <c:v>-0.26928800000000003</c:v>
                </c:pt>
                <c:pt idx="3828">
                  <c:v>-0.26925700000000002</c:v>
                </c:pt>
                <c:pt idx="3829">
                  <c:v>-0.26924799999999999</c:v>
                </c:pt>
                <c:pt idx="3830">
                  <c:v>-0.269264</c:v>
                </c:pt>
                <c:pt idx="3831">
                  <c:v>-0.26930300000000001</c:v>
                </c:pt>
                <c:pt idx="3832">
                  <c:v>-0.26936599999999999</c:v>
                </c:pt>
                <c:pt idx="3833">
                  <c:v>-0.269453</c:v>
                </c:pt>
                <c:pt idx="3834">
                  <c:v>-0.269563</c:v>
                </c:pt>
                <c:pt idx="3835">
                  <c:v>-0.26969500000000002</c:v>
                </c:pt>
                <c:pt idx="3836">
                  <c:v>-0.269847</c:v>
                </c:pt>
                <c:pt idx="3837">
                  <c:v>-0.27001199999999997</c:v>
                </c:pt>
                <c:pt idx="3838">
                  <c:v>-0.27018500000000001</c:v>
                </c:pt>
                <c:pt idx="3839">
                  <c:v>-0.27035700000000001</c:v>
                </c:pt>
                <c:pt idx="3840">
                  <c:v>-0.27052100000000001</c:v>
                </c:pt>
                <c:pt idx="3841">
                  <c:v>-0.27067200000000002</c:v>
                </c:pt>
                <c:pt idx="3842">
                  <c:v>-0.27080799999999999</c:v>
                </c:pt>
                <c:pt idx="3843">
                  <c:v>-0.27093400000000001</c:v>
                </c:pt>
                <c:pt idx="3844">
                  <c:v>-0.27105099999999999</c:v>
                </c:pt>
                <c:pt idx="3845">
                  <c:v>-0.27116000000000001</c:v>
                </c:pt>
                <c:pt idx="3846">
                  <c:v>-0.27126</c:v>
                </c:pt>
                <c:pt idx="3847">
                  <c:v>-0.27134799999999998</c:v>
                </c:pt>
                <c:pt idx="3848">
                  <c:v>-0.27141799999999999</c:v>
                </c:pt>
                <c:pt idx="3849">
                  <c:v>-0.27146900000000002</c:v>
                </c:pt>
                <c:pt idx="3850">
                  <c:v>-0.27150099999999999</c:v>
                </c:pt>
                <c:pt idx="3851">
                  <c:v>-0.271513</c:v>
                </c:pt>
                <c:pt idx="3852">
                  <c:v>-0.271505</c:v>
                </c:pt>
                <c:pt idx="3853">
                  <c:v>-0.27147500000000002</c:v>
                </c:pt>
                <c:pt idx="3854">
                  <c:v>-0.27142699999999997</c:v>
                </c:pt>
                <c:pt idx="3855">
                  <c:v>-0.27136700000000002</c:v>
                </c:pt>
                <c:pt idx="3856">
                  <c:v>-0.27129700000000001</c:v>
                </c:pt>
                <c:pt idx="3857">
                  <c:v>-0.27122000000000002</c:v>
                </c:pt>
                <c:pt idx="3858">
                  <c:v>-0.27113399999999999</c:v>
                </c:pt>
                <c:pt idx="3859">
                  <c:v>-0.27103500000000003</c:v>
                </c:pt>
                <c:pt idx="3860">
                  <c:v>-0.27091599999999999</c:v>
                </c:pt>
                <c:pt idx="3861">
                  <c:v>-0.27077200000000001</c:v>
                </c:pt>
                <c:pt idx="3862">
                  <c:v>-0.27060099999999998</c:v>
                </c:pt>
                <c:pt idx="3863">
                  <c:v>-0.27040199999999998</c:v>
                </c:pt>
                <c:pt idx="3864">
                  <c:v>-0.27017600000000003</c:v>
                </c:pt>
                <c:pt idx="3865">
                  <c:v>-0.26992100000000002</c:v>
                </c:pt>
                <c:pt idx="3866">
                  <c:v>-0.26963300000000001</c:v>
                </c:pt>
                <c:pt idx="3867">
                  <c:v>-0.26930300000000001</c:v>
                </c:pt>
                <c:pt idx="3868">
                  <c:v>-0.26892700000000003</c:v>
                </c:pt>
                <c:pt idx="3869">
                  <c:v>-0.26850299999999999</c:v>
                </c:pt>
                <c:pt idx="3870">
                  <c:v>-0.26803700000000003</c:v>
                </c:pt>
                <c:pt idx="3871">
                  <c:v>-0.26752799999999999</c:v>
                </c:pt>
                <c:pt idx="3872">
                  <c:v>-0.26698</c:v>
                </c:pt>
                <c:pt idx="3873">
                  <c:v>-0.26639299999999999</c:v>
                </c:pt>
                <c:pt idx="3874">
                  <c:v>-0.26577200000000001</c:v>
                </c:pt>
                <c:pt idx="3875">
                  <c:v>-0.26511600000000002</c:v>
                </c:pt>
                <c:pt idx="3876">
                  <c:v>-0.26442399999999999</c:v>
                </c:pt>
                <c:pt idx="3877">
                  <c:v>-0.26369599999999999</c:v>
                </c:pt>
                <c:pt idx="3878">
                  <c:v>-0.262936</c:v>
                </c:pt>
                <c:pt idx="3879">
                  <c:v>-0.26214500000000002</c:v>
                </c:pt>
                <c:pt idx="3880">
                  <c:v>-0.261322</c:v>
                </c:pt>
                <c:pt idx="3881">
                  <c:v>-0.26046200000000003</c:v>
                </c:pt>
                <c:pt idx="3882">
                  <c:v>-0.25956600000000002</c:v>
                </c:pt>
                <c:pt idx="3883">
                  <c:v>-0.25863700000000001</c:v>
                </c:pt>
                <c:pt idx="3884">
                  <c:v>-0.25767099999999998</c:v>
                </c:pt>
                <c:pt idx="3885">
                  <c:v>-0.25666699999999998</c:v>
                </c:pt>
                <c:pt idx="3886">
                  <c:v>-0.25561899999999999</c:v>
                </c:pt>
                <c:pt idx="3887">
                  <c:v>-0.25452799999999998</c:v>
                </c:pt>
                <c:pt idx="3888">
                  <c:v>-0.25339499999999998</c:v>
                </c:pt>
                <c:pt idx="3889">
                  <c:v>-0.25222499999999998</c:v>
                </c:pt>
                <c:pt idx="3890">
                  <c:v>-0.25101699999999999</c:v>
                </c:pt>
                <c:pt idx="3891">
                  <c:v>-0.24977199999999999</c:v>
                </c:pt>
                <c:pt idx="3892">
                  <c:v>-0.24849599999999999</c:v>
                </c:pt>
                <c:pt idx="3893">
                  <c:v>-0.24718999999999999</c:v>
                </c:pt>
                <c:pt idx="3894">
                  <c:v>-0.24585199999999999</c:v>
                </c:pt>
                <c:pt idx="3895">
                  <c:v>-0.24448300000000001</c:v>
                </c:pt>
                <c:pt idx="3896">
                  <c:v>-0.24308399999999999</c:v>
                </c:pt>
                <c:pt idx="3897">
                  <c:v>-0.24165300000000001</c:v>
                </c:pt>
                <c:pt idx="3898">
                  <c:v>-0.24019099999999999</c:v>
                </c:pt>
                <c:pt idx="3899">
                  <c:v>-0.238703</c:v>
                </c:pt>
                <c:pt idx="3900">
                  <c:v>-0.23719100000000001</c:v>
                </c:pt>
                <c:pt idx="3901">
                  <c:v>-0.235656</c:v>
                </c:pt>
                <c:pt idx="3902">
                  <c:v>-0.234101</c:v>
                </c:pt>
                <c:pt idx="3903">
                  <c:v>-0.23252600000000001</c:v>
                </c:pt>
                <c:pt idx="3904">
                  <c:v>-0.23092399999999999</c:v>
                </c:pt>
                <c:pt idx="3905">
                  <c:v>-0.229295</c:v>
                </c:pt>
                <c:pt idx="3906">
                  <c:v>-0.22763700000000001</c:v>
                </c:pt>
                <c:pt idx="3907">
                  <c:v>-0.22595100000000001</c:v>
                </c:pt>
                <c:pt idx="3908">
                  <c:v>-0.22423699999999999</c:v>
                </c:pt>
                <c:pt idx="3909">
                  <c:v>-0.222497</c:v>
                </c:pt>
                <c:pt idx="3910">
                  <c:v>-0.22073599999999999</c:v>
                </c:pt>
                <c:pt idx="3911">
                  <c:v>-0.21895800000000001</c:v>
                </c:pt>
                <c:pt idx="3912">
                  <c:v>-0.217168</c:v>
                </c:pt>
                <c:pt idx="3913">
                  <c:v>-0.21537000000000001</c:v>
                </c:pt>
                <c:pt idx="3914">
                  <c:v>-0.21357400000000001</c:v>
                </c:pt>
                <c:pt idx="3915">
                  <c:v>-0.211787</c:v>
                </c:pt>
                <c:pt idx="3916">
                  <c:v>-0.21001300000000001</c:v>
                </c:pt>
                <c:pt idx="3917">
                  <c:v>-0.208255</c:v>
                </c:pt>
                <c:pt idx="3918">
                  <c:v>-0.206511</c:v>
                </c:pt>
                <c:pt idx="3919">
                  <c:v>-0.20477600000000001</c:v>
                </c:pt>
                <c:pt idx="3920">
                  <c:v>-0.20304700000000001</c:v>
                </c:pt>
                <c:pt idx="3921">
                  <c:v>-0.20132700000000001</c:v>
                </c:pt>
                <c:pt idx="3922">
                  <c:v>-0.199625</c:v>
                </c:pt>
                <c:pt idx="3923">
                  <c:v>-0.19795299999999999</c:v>
                </c:pt>
                <c:pt idx="3924">
                  <c:v>-0.19630900000000001</c:v>
                </c:pt>
                <c:pt idx="3925">
                  <c:v>-0.194684</c:v>
                </c:pt>
                <c:pt idx="3926">
                  <c:v>-0.19306799999999999</c:v>
                </c:pt>
                <c:pt idx="3927">
                  <c:v>-0.19145699999999999</c:v>
                </c:pt>
                <c:pt idx="3928">
                  <c:v>-0.18984999999999999</c:v>
                </c:pt>
                <c:pt idx="3929">
                  <c:v>-0.18824399999999999</c:v>
                </c:pt>
                <c:pt idx="3930">
                  <c:v>-0.186637</c:v>
                </c:pt>
                <c:pt idx="3931">
                  <c:v>-0.18503500000000001</c:v>
                </c:pt>
                <c:pt idx="3932">
                  <c:v>-0.183448</c:v>
                </c:pt>
                <c:pt idx="3933">
                  <c:v>-0.18188299999999999</c:v>
                </c:pt>
                <c:pt idx="3934">
                  <c:v>-0.180341</c:v>
                </c:pt>
                <c:pt idx="3935">
                  <c:v>-0.17882600000000001</c:v>
                </c:pt>
                <c:pt idx="3936">
                  <c:v>-0.17733599999999999</c:v>
                </c:pt>
                <c:pt idx="3937">
                  <c:v>-0.175871</c:v>
                </c:pt>
                <c:pt idx="3938">
                  <c:v>-0.174433</c:v>
                </c:pt>
                <c:pt idx="3939">
                  <c:v>-0.17302300000000001</c:v>
                </c:pt>
                <c:pt idx="3940">
                  <c:v>-0.17164399999999999</c:v>
                </c:pt>
                <c:pt idx="3941">
                  <c:v>-0.170297</c:v>
                </c:pt>
                <c:pt idx="3942">
                  <c:v>-0.168987</c:v>
                </c:pt>
                <c:pt idx="3943">
                  <c:v>-0.16772100000000001</c:v>
                </c:pt>
                <c:pt idx="3944">
                  <c:v>-0.16649900000000001</c:v>
                </c:pt>
                <c:pt idx="3945">
                  <c:v>-0.16531999999999999</c:v>
                </c:pt>
                <c:pt idx="3946">
                  <c:v>-0.16418099999999999</c:v>
                </c:pt>
                <c:pt idx="3947">
                  <c:v>-0.16308</c:v>
                </c:pt>
                <c:pt idx="3948">
                  <c:v>-0.16201099999999999</c:v>
                </c:pt>
                <c:pt idx="3949">
                  <c:v>-0.160973</c:v>
                </c:pt>
                <c:pt idx="3950">
                  <c:v>-0.15997500000000001</c:v>
                </c:pt>
                <c:pt idx="3951">
                  <c:v>-0.159021</c:v>
                </c:pt>
                <c:pt idx="3952">
                  <c:v>-0.158114</c:v>
                </c:pt>
                <c:pt idx="3953">
                  <c:v>-0.157251</c:v>
                </c:pt>
                <c:pt idx="3954">
                  <c:v>-0.15642500000000001</c:v>
                </c:pt>
                <c:pt idx="3955">
                  <c:v>-0.15563199999999999</c:v>
                </c:pt>
                <c:pt idx="3956">
                  <c:v>-0.15487799999999999</c:v>
                </c:pt>
                <c:pt idx="3957">
                  <c:v>-0.15417</c:v>
                </c:pt>
                <c:pt idx="3958">
                  <c:v>-0.15351500000000001</c:v>
                </c:pt>
                <c:pt idx="3959">
                  <c:v>-0.152917</c:v>
                </c:pt>
                <c:pt idx="3960">
                  <c:v>-0.15237700000000001</c:v>
                </c:pt>
                <c:pt idx="3961">
                  <c:v>-0.151897</c:v>
                </c:pt>
                <c:pt idx="3962">
                  <c:v>-0.151481</c:v>
                </c:pt>
                <c:pt idx="3963">
                  <c:v>-0.15112400000000001</c:v>
                </c:pt>
                <c:pt idx="3964">
                  <c:v>-0.15082100000000001</c:v>
                </c:pt>
                <c:pt idx="3965">
                  <c:v>-0.15057699999999999</c:v>
                </c:pt>
                <c:pt idx="3966">
                  <c:v>-0.150396</c:v>
                </c:pt>
                <c:pt idx="3967">
                  <c:v>-0.150283</c:v>
                </c:pt>
                <c:pt idx="3968">
                  <c:v>-0.15023600000000001</c:v>
                </c:pt>
                <c:pt idx="3969">
                  <c:v>-0.150251</c:v>
                </c:pt>
                <c:pt idx="3970">
                  <c:v>-0.15032400000000001</c:v>
                </c:pt>
                <c:pt idx="3971">
                  <c:v>-0.15045</c:v>
                </c:pt>
                <c:pt idx="3972">
                  <c:v>-0.15062600000000001</c:v>
                </c:pt>
                <c:pt idx="3973">
                  <c:v>-0.15085599999999999</c:v>
                </c:pt>
                <c:pt idx="3974">
                  <c:v>-0.151141</c:v>
                </c:pt>
                <c:pt idx="3975">
                  <c:v>-0.15148400000000001</c:v>
                </c:pt>
                <c:pt idx="3976">
                  <c:v>-0.151888</c:v>
                </c:pt>
                <c:pt idx="3977">
                  <c:v>-0.15235000000000001</c:v>
                </c:pt>
                <c:pt idx="3978">
                  <c:v>-0.15287200000000001</c:v>
                </c:pt>
                <c:pt idx="3979">
                  <c:v>-0.15345500000000001</c:v>
                </c:pt>
                <c:pt idx="3980">
                  <c:v>-0.15409700000000001</c:v>
                </c:pt>
                <c:pt idx="3981">
                  <c:v>-0.15479699999999999</c:v>
                </c:pt>
                <c:pt idx="3982">
                  <c:v>-0.15554999999999999</c:v>
                </c:pt>
                <c:pt idx="3983">
                  <c:v>-0.15635599999999999</c:v>
                </c:pt>
                <c:pt idx="3984">
                  <c:v>-0.157217</c:v>
                </c:pt>
                <c:pt idx="3985">
                  <c:v>-0.158136</c:v>
                </c:pt>
                <c:pt idx="3986">
                  <c:v>-0.15911500000000001</c:v>
                </c:pt>
                <c:pt idx="3987">
                  <c:v>-0.16015499999999999</c:v>
                </c:pt>
                <c:pt idx="3988">
                  <c:v>-0.16125100000000001</c:v>
                </c:pt>
                <c:pt idx="3989">
                  <c:v>-0.16239999999999999</c:v>
                </c:pt>
                <c:pt idx="3990">
                  <c:v>-0.163602</c:v>
                </c:pt>
                <c:pt idx="3991">
                  <c:v>-0.164856</c:v>
                </c:pt>
                <c:pt idx="3992">
                  <c:v>-0.166158</c:v>
                </c:pt>
                <c:pt idx="3993">
                  <c:v>-0.16750999999999999</c:v>
                </c:pt>
                <c:pt idx="3994">
                  <c:v>-0.16891600000000001</c:v>
                </c:pt>
                <c:pt idx="3995">
                  <c:v>-0.170372</c:v>
                </c:pt>
                <c:pt idx="3996">
                  <c:v>-0.171875</c:v>
                </c:pt>
                <c:pt idx="3997">
                  <c:v>-0.173428</c:v>
                </c:pt>
                <c:pt idx="3998">
                  <c:v>-0.175035</c:v>
                </c:pt>
                <c:pt idx="3999">
                  <c:v>-0.17669599999999999</c:v>
                </c:pt>
                <c:pt idx="4000">
                  <c:v>-0.17840900000000001</c:v>
                </c:pt>
                <c:pt idx="4001">
                  <c:v>-0.180172</c:v>
                </c:pt>
                <c:pt idx="4002">
                  <c:v>-0.18198400000000001</c:v>
                </c:pt>
                <c:pt idx="4003">
                  <c:v>-0.18384800000000001</c:v>
                </c:pt>
                <c:pt idx="4004">
                  <c:v>-0.18576200000000001</c:v>
                </c:pt>
                <c:pt idx="4005">
                  <c:v>-0.187722</c:v>
                </c:pt>
                <c:pt idx="4006">
                  <c:v>-0.189723</c:v>
                </c:pt>
                <c:pt idx="4007">
                  <c:v>-0.19175800000000001</c:v>
                </c:pt>
                <c:pt idx="4008">
                  <c:v>-0.193824</c:v>
                </c:pt>
                <c:pt idx="4009">
                  <c:v>-0.19592300000000001</c:v>
                </c:pt>
                <c:pt idx="4010">
                  <c:v>-0.19806299999999999</c:v>
                </c:pt>
                <c:pt idx="4011">
                  <c:v>-0.20024900000000001</c:v>
                </c:pt>
                <c:pt idx="4012">
                  <c:v>-0.20247200000000001</c:v>
                </c:pt>
                <c:pt idx="4013">
                  <c:v>-0.20471900000000001</c:v>
                </c:pt>
                <c:pt idx="4014">
                  <c:v>-0.206982</c:v>
                </c:pt>
                <c:pt idx="4015">
                  <c:v>-0.209259</c:v>
                </c:pt>
                <c:pt idx="4016">
                  <c:v>-0.21154999999999999</c:v>
                </c:pt>
                <c:pt idx="4017">
                  <c:v>-0.21385399999999999</c:v>
                </c:pt>
                <c:pt idx="4018">
                  <c:v>-0.216172</c:v>
                </c:pt>
                <c:pt idx="4019">
                  <c:v>-0.21850600000000001</c:v>
                </c:pt>
                <c:pt idx="4020">
                  <c:v>-0.220862</c:v>
                </c:pt>
                <c:pt idx="4021">
                  <c:v>-0.22323799999999999</c:v>
                </c:pt>
                <c:pt idx="4022">
                  <c:v>-0.22561500000000001</c:v>
                </c:pt>
                <c:pt idx="4023">
                  <c:v>-0.22798599999999999</c:v>
                </c:pt>
                <c:pt idx="4024">
                  <c:v>-0.23036899999999999</c:v>
                </c:pt>
                <c:pt idx="4025">
                  <c:v>-0.232769</c:v>
                </c:pt>
                <c:pt idx="4026">
                  <c:v>-0.23517399999999999</c:v>
                </c:pt>
                <c:pt idx="4027">
                  <c:v>-0.23758699999999999</c:v>
                </c:pt>
                <c:pt idx="4028">
                  <c:v>-0.240011</c:v>
                </c:pt>
                <c:pt idx="4029">
                  <c:v>-0.24244399999999999</c:v>
                </c:pt>
                <c:pt idx="4030">
                  <c:v>-0.24488199999999999</c:v>
                </c:pt>
                <c:pt idx="4031">
                  <c:v>-0.24732100000000001</c:v>
                </c:pt>
                <c:pt idx="4032">
                  <c:v>-0.24975700000000001</c:v>
                </c:pt>
                <c:pt idx="4033">
                  <c:v>-0.25218200000000002</c:v>
                </c:pt>
                <c:pt idx="4034">
                  <c:v>-0.25459399999999999</c:v>
                </c:pt>
                <c:pt idx="4035">
                  <c:v>-0.25698799999999999</c:v>
                </c:pt>
                <c:pt idx="4036">
                  <c:v>-0.25936100000000001</c:v>
                </c:pt>
                <c:pt idx="4037">
                  <c:v>-0.26170900000000002</c:v>
                </c:pt>
                <c:pt idx="4038">
                  <c:v>-0.26403399999999999</c:v>
                </c:pt>
                <c:pt idx="4039">
                  <c:v>-0.26633899999999999</c:v>
                </c:pt>
                <c:pt idx="4040">
                  <c:v>-0.26862399999999997</c:v>
                </c:pt>
                <c:pt idx="4041">
                  <c:v>-0.27088299999999998</c:v>
                </c:pt>
                <c:pt idx="4042">
                  <c:v>-0.27311099999999999</c:v>
                </c:pt>
                <c:pt idx="4043">
                  <c:v>-0.27531</c:v>
                </c:pt>
                <c:pt idx="4044">
                  <c:v>-0.27748600000000001</c:v>
                </c:pt>
                <c:pt idx="4045">
                  <c:v>-0.27964099999999997</c:v>
                </c:pt>
                <c:pt idx="4046">
                  <c:v>-0.281773</c:v>
                </c:pt>
                <c:pt idx="4047">
                  <c:v>-0.28388099999999999</c:v>
                </c:pt>
                <c:pt idx="4048">
                  <c:v>-0.285964</c:v>
                </c:pt>
                <c:pt idx="4049">
                  <c:v>-0.288022</c:v>
                </c:pt>
                <c:pt idx="4050">
                  <c:v>-0.29004999999999997</c:v>
                </c:pt>
                <c:pt idx="4051">
                  <c:v>-0.29204200000000002</c:v>
                </c:pt>
                <c:pt idx="4052">
                  <c:v>-0.293991</c:v>
                </c:pt>
                <c:pt idx="4053">
                  <c:v>-0.29589599999999999</c:v>
                </c:pt>
                <c:pt idx="4054">
                  <c:v>-0.29775600000000002</c:v>
                </c:pt>
                <c:pt idx="4055">
                  <c:v>-0.29956899999999997</c:v>
                </c:pt>
                <c:pt idx="4056">
                  <c:v>-0.30133100000000002</c:v>
                </c:pt>
                <c:pt idx="4057">
                  <c:v>-0.30303400000000003</c:v>
                </c:pt>
                <c:pt idx="4058">
                  <c:v>-0.30467100000000003</c:v>
                </c:pt>
                <c:pt idx="4059">
                  <c:v>-0.30623899999999998</c:v>
                </c:pt>
                <c:pt idx="4060">
                  <c:v>-0.30773899999999998</c:v>
                </c:pt>
                <c:pt idx="4061">
                  <c:v>-0.30917</c:v>
                </c:pt>
                <c:pt idx="4062">
                  <c:v>-0.31053399999999998</c:v>
                </c:pt>
                <c:pt idx="4063">
                  <c:v>-0.311832</c:v>
                </c:pt>
                <c:pt idx="4064">
                  <c:v>-0.31306099999999998</c:v>
                </c:pt>
                <c:pt idx="4065">
                  <c:v>-0.314218</c:v>
                </c:pt>
                <c:pt idx="4066">
                  <c:v>-0.31529800000000002</c:v>
                </c:pt>
                <c:pt idx="4067">
                  <c:v>-0.31630000000000003</c:v>
                </c:pt>
                <c:pt idx="4068">
                  <c:v>-0.31722</c:v>
                </c:pt>
                <c:pt idx="4069">
                  <c:v>-0.31804900000000003</c:v>
                </c:pt>
                <c:pt idx="4070">
                  <c:v>-0.31878400000000001</c:v>
                </c:pt>
                <c:pt idx="4071">
                  <c:v>-0.31942500000000001</c:v>
                </c:pt>
                <c:pt idx="4072">
                  <c:v>-0.31997399999999998</c:v>
                </c:pt>
                <c:pt idx="4073">
                  <c:v>-0.32043100000000002</c:v>
                </c:pt>
                <c:pt idx="4074">
                  <c:v>-0.32079800000000003</c:v>
                </c:pt>
                <c:pt idx="4075">
                  <c:v>-0.321075</c:v>
                </c:pt>
                <c:pt idx="4076">
                  <c:v>-0.32126399999999999</c:v>
                </c:pt>
                <c:pt idx="4077">
                  <c:v>-0.32136500000000001</c:v>
                </c:pt>
                <c:pt idx="4078">
                  <c:v>-0.32137700000000002</c:v>
                </c:pt>
                <c:pt idx="4079">
                  <c:v>-0.321301</c:v>
                </c:pt>
                <c:pt idx="4080">
                  <c:v>-0.32113599999999998</c:v>
                </c:pt>
                <c:pt idx="4081">
                  <c:v>-0.320882</c:v>
                </c:pt>
                <c:pt idx="4082">
                  <c:v>-0.32053500000000001</c:v>
                </c:pt>
                <c:pt idx="4083">
                  <c:v>-0.32009300000000002</c:v>
                </c:pt>
                <c:pt idx="4084">
                  <c:v>-0.31955600000000001</c:v>
                </c:pt>
                <c:pt idx="4085">
                  <c:v>-0.31892500000000001</c:v>
                </c:pt>
                <c:pt idx="4086">
                  <c:v>-0.31820399999999999</c:v>
                </c:pt>
                <c:pt idx="4087">
                  <c:v>-0.31739299999999998</c:v>
                </c:pt>
                <c:pt idx="4088">
                  <c:v>-0.31648599999999999</c:v>
                </c:pt>
                <c:pt idx="4089">
                  <c:v>-0.31547999999999998</c:v>
                </c:pt>
                <c:pt idx="4090">
                  <c:v>-0.31437100000000001</c:v>
                </c:pt>
                <c:pt idx="4091">
                  <c:v>-0.31316100000000002</c:v>
                </c:pt>
                <c:pt idx="4092">
                  <c:v>-0.31185000000000002</c:v>
                </c:pt>
                <c:pt idx="4093">
                  <c:v>-0.31044300000000002</c:v>
                </c:pt>
                <c:pt idx="4094">
                  <c:v>-0.30894199999999999</c:v>
                </c:pt>
                <c:pt idx="4095">
                  <c:v>-0.30734600000000001</c:v>
                </c:pt>
                <c:pt idx="4096">
                  <c:v>-0.30565300000000001</c:v>
                </c:pt>
                <c:pt idx="4097">
                  <c:v>-0.30386299999999999</c:v>
                </c:pt>
                <c:pt idx="4098">
                  <c:v>-0.30198000000000003</c:v>
                </c:pt>
                <c:pt idx="4099">
                  <c:v>-0.30000300000000002</c:v>
                </c:pt>
                <c:pt idx="4100">
                  <c:v>-0.29793199999999997</c:v>
                </c:pt>
                <c:pt idx="4101">
                  <c:v>-0.295769</c:v>
                </c:pt>
                <c:pt idx="4102">
                  <c:v>-0.29351899999999997</c:v>
                </c:pt>
                <c:pt idx="4103">
                  <c:v>-0.291184</c:v>
                </c:pt>
                <c:pt idx="4104">
                  <c:v>-0.28877000000000003</c:v>
                </c:pt>
                <c:pt idx="4105">
                  <c:v>-0.28627599999999997</c:v>
                </c:pt>
                <c:pt idx="4106">
                  <c:v>-0.28370499999999998</c:v>
                </c:pt>
                <c:pt idx="4107">
                  <c:v>-0.28106399999999998</c:v>
                </c:pt>
                <c:pt idx="4108">
                  <c:v>-0.278362</c:v>
                </c:pt>
                <c:pt idx="4109">
                  <c:v>-0.27557700000000002</c:v>
                </c:pt>
                <c:pt idx="4110">
                  <c:v>-0.27268799999999999</c:v>
                </c:pt>
                <c:pt idx="4111">
                  <c:v>-0.26972400000000002</c:v>
                </c:pt>
                <c:pt idx="4112">
                  <c:v>-0.26671299999999998</c:v>
                </c:pt>
                <c:pt idx="4113">
                  <c:v>-0.26364199999999999</c:v>
                </c:pt>
                <c:pt idx="4114">
                  <c:v>-0.26050699999999999</c:v>
                </c:pt>
                <c:pt idx="4115">
                  <c:v>-0.25732100000000002</c:v>
                </c:pt>
                <c:pt idx="4116">
                  <c:v>-0.25409199999999998</c:v>
                </c:pt>
                <c:pt idx="4117">
                  <c:v>-0.25081999999999999</c:v>
                </c:pt>
                <c:pt idx="4118">
                  <c:v>-0.247504</c:v>
                </c:pt>
                <c:pt idx="4119">
                  <c:v>-0.244144</c:v>
                </c:pt>
                <c:pt idx="4120">
                  <c:v>-0.24074599999999999</c:v>
                </c:pt>
                <c:pt idx="4121">
                  <c:v>-0.237312</c:v>
                </c:pt>
                <c:pt idx="4122">
                  <c:v>-0.233851</c:v>
                </c:pt>
                <c:pt idx="4123">
                  <c:v>-0.23036400000000001</c:v>
                </c:pt>
                <c:pt idx="4124">
                  <c:v>-0.226854</c:v>
                </c:pt>
                <c:pt idx="4125">
                  <c:v>-0.223325</c:v>
                </c:pt>
                <c:pt idx="4126">
                  <c:v>-0.21978300000000001</c:v>
                </c:pt>
                <c:pt idx="4127">
                  <c:v>-0.21623899999999999</c:v>
                </c:pt>
                <c:pt idx="4128">
                  <c:v>-0.2127</c:v>
                </c:pt>
                <c:pt idx="4129">
                  <c:v>-0.209173</c:v>
                </c:pt>
                <c:pt idx="4130">
                  <c:v>-0.20566499999999999</c:v>
                </c:pt>
                <c:pt idx="4131">
                  <c:v>-0.202178</c:v>
                </c:pt>
                <c:pt idx="4132">
                  <c:v>-0.198715</c:v>
                </c:pt>
                <c:pt idx="4133">
                  <c:v>-0.19528100000000001</c:v>
                </c:pt>
                <c:pt idx="4134">
                  <c:v>-0.19187599999999999</c:v>
                </c:pt>
                <c:pt idx="4135">
                  <c:v>-0.1885</c:v>
                </c:pt>
                <c:pt idx="4136">
                  <c:v>-0.18515499999999999</c:v>
                </c:pt>
                <c:pt idx="4137">
                  <c:v>-0.18184600000000001</c:v>
                </c:pt>
                <c:pt idx="4138">
                  <c:v>-0.17857400000000001</c:v>
                </c:pt>
                <c:pt idx="4139">
                  <c:v>-0.17533899999999999</c:v>
                </c:pt>
                <c:pt idx="4140">
                  <c:v>-0.17214299999999999</c:v>
                </c:pt>
                <c:pt idx="4141">
                  <c:v>-0.168987</c:v>
                </c:pt>
                <c:pt idx="4142">
                  <c:v>-0.16587399999999999</c:v>
                </c:pt>
                <c:pt idx="4143">
                  <c:v>-0.162802</c:v>
                </c:pt>
                <c:pt idx="4144">
                  <c:v>-0.159773</c:v>
                </c:pt>
                <c:pt idx="4145">
                  <c:v>-0.15678600000000001</c:v>
                </c:pt>
                <c:pt idx="4146">
                  <c:v>-0.15384400000000001</c:v>
                </c:pt>
                <c:pt idx="4147">
                  <c:v>-0.150947</c:v>
                </c:pt>
                <c:pt idx="4148">
                  <c:v>-0.14809800000000001</c:v>
                </c:pt>
                <c:pt idx="4149">
                  <c:v>-0.14530000000000001</c:v>
                </c:pt>
                <c:pt idx="4150">
                  <c:v>-0.14255499999999999</c:v>
                </c:pt>
                <c:pt idx="4151">
                  <c:v>-0.13986699999999999</c:v>
                </c:pt>
                <c:pt idx="4152">
                  <c:v>-0.13723399999999999</c:v>
                </c:pt>
                <c:pt idx="4153">
                  <c:v>-0.134655</c:v>
                </c:pt>
                <c:pt idx="4154">
                  <c:v>-0.132132</c:v>
                </c:pt>
                <c:pt idx="4155">
                  <c:v>-0.129662</c:v>
                </c:pt>
                <c:pt idx="4156">
                  <c:v>-0.127246</c:v>
                </c:pt>
                <c:pt idx="4157">
                  <c:v>-0.12488299999999999</c:v>
                </c:pt>
                <c:pt idx="4158">
                  <c:v>-0.122572</c:v>
                </c:pt>
                <c:pt idx="4159">
                  <c:v>-0.120312</c:v>
                </c:pt>
                <c:pt idx="4160">
                  <c:v>-0.118105</c:v>
                </c:pt>
                <c:pt idx="4161">
                  <c:v>-0.115953</c:v>
                </c:pt>
                <c:pt idx="4162">
                  <c:v>-0.113858</c:v>
                </c:pt>
                <c:pt idx="4163">
                  <c:v>-0.11182400000000001</c:v>
                </c:pt>
                <c:pt idx="4164">
                  <c:v>-0.10985399999999999</c:v>
                </c:pt>
                <c:pt idx="4165">
                  <c:v>-0.107945</c:v>
                </c:pt>
                <c:pt idx="4166">
                  <c:v>-0.106096</c:v>
                </c:pt>
                <c:pt idx="4167">
                  <c:v>-0.104307</c:v>
                </c:pt>
                <c:pt idx="4168">
                  <c:v>-0.102575</c:v>
                </c:pt>
                <c:pt idx="4169">
                  <c:v>-0.100898</c:v>
                </c:pt>
                <c:pt idx="4170">
                  <c:v>-9.9271600000000002E-2</c:v>
                </c:pt>
                <c:pt idx="4171">
                  <c:v>-9.7692299999999996E-2</c:v>
                </c:pt>
                <c:pt idx="4172">
                  <c:v>-9.6159099999999997E-2</c:v>
                </c:pt>
                <c:pt idx="4173">
                  <c:v>-9.4672099999999995E-2</c:v>
                </c:pt>
                <c:pt idx="4174">
                  <c:v>-9.3232700000000002E-2</c:v>
                </c:pt>
                <c:pt idx="4175">
                  <c:v>-9.1839199999999996E-2</c:v>
                </c:pt>
                <c:pt idx="4176">
                  <c:v>-9.0485099999999999E-2</c:v>
                </c:pt>
                <c:pt idx="4177">
                  <c:v>-8.9164199999999999E-2</c:v>
                </c:pt>
                <c:pt idx="4178">
                  <c:v>-8.7875300000000003E-2</c:v>
                </c:pt>
                <c:pt idx="4179">
                  <c:v>-8.6621600000000007E-2</c:v>
                </c:pt>
                <c:pt idx="4180">
                  <c:v>-8.5406800000000005E-2</c:v>
                </c:pt>
                <c:pt idx="4181">
                  <c:v>-8.4233699999999995E-2</c:v>
                </c:pt>
                <c:pt idx="4182">
                  <c:v>-8.3104300000000006E-2</c:v>
                </c:pt>
                <c:pt idx="4183">
                  <c:v>-8.2016599999999995E-2</c:v>
                </c:pt>
                <c:pt idx="4184">
                  <c:v>-8.0966399999999994E-2</c:v>
                </c:pt>
                <c:pt idx="4185">
                  <c:v>-7.9952999999999996E-2</c:v>
                </c:pt>
                <c:pt idx="4186">
                  <c:v>-7.8978199999999998E-2</c:v>
                </c:pt>
                <c:pt idx="4187">
                  <c:v>-7.8042299999999995E-2</c:v>
                </c:pt>
                <c:pt idx="4188">
                  <c:v>-7.7147099999999996E-2</c:v>
                </c:pt>
                <c:pt idx="4189">
                  <c:v>-7.6294299999999995E-2</c:v>
                </c:pt>
                <c:pt idx="4190">
                  <c:v>-7.5482999999999995E-2</c:v>
                </c:pt>
                <c:pt idx="4191">
                  <c:v>-7.4711100000000003E-2</c:v>
                </c:pt>
                <c:pt idx="4192">
                  <c:v>-7.3976600000000003E-2</c:v>
                </c:pt>
                <c:pt idx="4193">
                  <c:v>-7.32767E-2</c:v>
                </c:pt>
                <c:pt idx="4194">
                  <c:v>-7.2610900000000006E-2</c:v>
                </c:pt>
                <c:pt idx="4195">
                  <c:v>-7.1985499999999994E-2</c:v>
                </c:pt>
                <c:pt idx="4196">
                  <c:v>-7.13921E-2</c:v>
                </c:pt>
                <c:pt idx="4197">
                  <c:v>-7.0792800000000003E-2</c:v>
                </c:pt>
                <c:pt idx="4198">
                  <c:v>-7.0183800000000005E-2</c:v>
                </c:pt>
                <c:pt idx="4199">
                  <c:v>-6.9607299999999997E-2</c:v>
                </c:pt>
                <c:pt idx="4200">
                  <c:v>-6.9067799999999999E-2</c:v>
                </c:pt>
                <c:pt idx="4201">
                  <c:v>-6.8543499999999993E-2</c:v>
                </c:pt>
                <c:pt idx="4202">
                  <c:v>-6.8037200000000006E-2</c:v>
                </c:pt>
                <c:pt idx="4203">
                  <c:v>-6.7555500000000004E-2</c:v>
                </c:pt>
                <c:pt idx="4204">
                  <c:v>-6.7096900000000001E-2</c:v>
                </c:pt>
                <c:pt idx="4205">
                  <c:v>-6.6658800000000004E-2</c:v>
                </c:pt>
                <c:pt idx="4206">
                  <c:v>-6.6238900000000003E-2</c:v>
                </c:pt>
                <c:pt idx="4207">
                  <c:v>-6.5836199999999998E-2</c:v>
                </c:pt>
                <c:pt idx="4208">
                  <c:v>-6.5451499999999996E-2</c:v>
                </c:pt>
                <c:pt idx="4209">
                  <c:v>-6.50863E-2</c:v>
                </c:pt>
                <c:pt idx="4210">
                  <c:v>-6.4741400000000004E-2</c:v>
                </c:pt>
                <c:pt idx="4211">
                  <c:v>-6.44174E-2</c:v>
                </c:pt>
                <c:pt idx="4212">
                  <c:v>-6.4115900000000003E-2</c:v>
                </c:pt>
                <c:pt idx="4213">
                  <c:v>-6.3839199999999999E-2</c:v>
                </c:pt>
                <c:pt idx="4214">
                  <c:v>-6.3589800000000002E-2</c:v>
                </c:pt>
                <c:pt idx="4215">
                  <c:v>-6.3371200000000003E-2</c:v>
                </c:pt>
                <c:pt idx="4216">
                  <c:v>-6.3186199999999998E-2</c:v>
                </c:pt>
                <c:pt idx="4217">
                  <c:v>-6.3035800000000003E-2</c:v>
                </c:pt>
                <c:pt idx="4218">
                  <c:v>-6.2919500000000003E-2</c:v>
                </c:pt>
                <c:pt idx="4219">
                  <c:v>-6.2835500000000002E-2</c:v>
                </c:pt>
                <c:pt idx="4220">
                  <c:v>-6.2782099999999993E-2</c:v>
                </c:pt>
                <c:pt idx="4221">
                  <c:v>-6.27582E-2</c:v>
                </c:pt>
                <c:pt idx="4222">
                  <c:v>-6.2762799999999994E-2</c:v>
                </c:pt>
                <c:pt idx="4223">
                  <c:v>-6.2794699999999995E-2</c:v>
                </c:pt>
                <c:pt idx="4224">
                  <c:v>-6.2853599999999996E-2</c:v>
                </c:pt>
                <c:pt idx="4225">
                  <c:v>-6.2938999999999995E-2</c:v>
                </c:pt>
                <c:pt idx="4226">
                  <c:v>-6.3050099999999998E-2</c:v>
                </c:pt>
                <c:pt idx="4227">
                  <c:v>-6.3186599999999996E-2</c:v>
                </c:pt>
                <c:pt idx="4228">
                  <c:v>-6.3347500000000001E-2</c:v>
                </c:pt>
                <c:pt idx="4229">
                  <c:v>-6.3530600000000007E-2</c:v>
                </c:pt>
                <c:pt idx="4230">
                  <c:v>-6.3734799999999994E-2</c:v>
                </c:pt>
                <c:pt idx="4231">
                  <c:v>-6.3960299999999998E-2</c:v>
                </c:pt>
                <c:pt idx="4232">
                  <c:v>-6.4207E-2</c:v>
                </c:pt>
                <c:pt idx="4233">
                  <c:v>-6.4475199999999996E-2</c:v>
                </c:pt>
                <c:pt idx="4234">
                  <c:v>-6.4765600000000006E-2</c:v>
                </c:pt>
                <c:pt idx="4235">
                  <c:v>-6.5079300000000007E-2</c:v>
                </c:pt>
                <c:pt idx="4236">
                  <c:v>-6.5417000000000003E-2</c:v>
                </c:pt>
                <c:pt idx="4237">
                  <c:v>-6.5779500000000005E-2</c:v>
                </c:pt>
                <c:pt idx="4238">
                  <c:v>-6.6167199999999995E-2</c:v>
                </c:pt>
                <c:pt idx="4239">
                  <c:v>-6.6580200000000006E-2</c:v>
                </c:pt>
                <c:pt idx="4240">
                  <c:v>-6.70182E-2</c:v>
                </c:pt>
                <c:pt idx="4241">
                  <c:v>-6.7480999999999999E-2</c:v>
                </c:pt>
                <c:pt idx="4242">
                  <c:v>-6.7968899999999999E-2</c:v>
                </c:pt>
                <c:pt idx="4243">
                  <c:v>-6.8481799999999995E-2</c:v>
                </c:pt>
                <c:pt idx="4244">
                  <c:v>-6.9019300000000006E-2</c:v>
                </c:pt>
                <c:pt idx="4245">
                  <c:v>-6.9580000000000003E-2</c:v>
                </c:pt>
                <c:pt idx="4246">
                  <c:v>-7.0161699999999994E-2</c:v>
                </c:pt>
                <c:pt idx="4247">
                  <c:v>-7.0762000000000005E-2</c:v>
                </c:pt>
                <c:pt idx="4248">
                  <c:v>-7.1379999999999999E-2</c:v>
                </c:pt>
                <c:pt idx="4249">
                  <c:v>-7.2016499999999997E-2</c:v>
                </c:pt>
                <c:pt idx="4250">
                  <c:v>-7.2673399999999999E-2</c:v>
                </c:pt>
                <c:pt idx="4251">
                  <c:v>-7.3352399999999998E-2</c:v>
                </c:pt>
                <c:pt idx="4252">
                  <c:v>-7.4054099999999998E-2</c:v>
                </c:pt>
                <c:pt idx="4253">
                  <c:v>-7.4778499999999998E-2</c:v>
                </c:pt>
                <c:pt idx="4254">
                  <c:v>-7.5525800000000004E-2</c:v>
                </c:pt>
                <c:pt idx="4255">
                  <c:v>-7.6295199999999994E-2</c:v>
                </c:pt>
                <c:pt idx="4256">
                  <c:v>-7.70845E-2</c:v>
                </c:pt>
                <c:pt idx="4257">
                  <c:v>-7.7891600000000005E-2</c:v>
                </c:pt>
                <c:pt idx="4258">
                  <c:v>-7.8715099999999996E-2</c:v>
                </c:pt>
                <c:pt idx="4259">
                  <c:v>-7.9555100000000004E-2</c:v>
                </c:pt>
                <c:pt idx="4260">
                  <c:v>-8.0412800000000006E-2</c:v>
                </c:pt>
                <c:pt idx="4261">
                  <c:v>-8.1290299999999996E-2</c:v>
                </c:pt>
                <c:pt idx="4262">
                  <c:v>-8.2187700000000002E-2</c:v>
                </c:pt>
                <c:pt idx="4263">
                  <c:v>-8.31012E-2</c:v>
                </c:pt>
                <c:pt idx="4264">
                  <c:v>-8.4026000000000003E-2</c:v>
                </c:pt>
                <c:pt idx="4265">
                  <c:v>-8.4959999999999994E-2</c:v>
                </c:pt>
                <c:pt idx="4266">
                  <c:v>-8.5903900000000005E-2</c:v>
                </c:pt>
                <c:pt idx="4267">
                  <c:v>-8.6858199999999997E-2</c:v>
                </c:pt>
                <c:pt idx="4268">
                  <c:v>-8.7823499999999999E-2</c:v>
                </c:pt>
                <c:pt idx="4269">
                  <c:v>-8.88018E-2</c:v>
                </c:pt>
                <c:pt idx="4270">
                  <c:v>-8.9793799999999993E-2</c:v>
                </c:pt>
                <c:pt idx="4271">
                  <c:v>-9.0795500000000001E-2</c:v>
                </c:pt>
                <c:pt idx="4272">
                  <c:v>-9.1802400000000006E-2</c:v>
                </c:pt>
                <c:pt idx="4273">
                  <c:v>-9.2814800000000003E-2</c:v>
                </c:pt>
                <c:pt idx="4274">
                  <c:v>-9.3836500000000003E-2</c:v>
                </c:pt>
                <c:pt idx="4275">
                  <c:v>-9.4870200000000002E-2</c:v>
                </c:pt>
                <c:pt idx="4276">
                  <c:v>-9.5915700000000007E-2</c:v>
                </c:pt>
                <c:pt idx="4277">
                  <c:v>-9.6970600000000004E-2</c:v>
                </c:pt>
                <c:pt idx="4278">
                  <c:v>-9.8032300000000003E-2</c:v>
                </c:pt>
                <c:pt idx="4279">
                  <c:v>-9.9099300000000001E-2</c:v>
                </c:pt>
                <c:pt idx="4280">
                  <c:v>-0.10017</c:v>
                </c:pt>
                <c:pt idx="4281">
                  <c:v>-0.101243</c:v>
                </c:pt>
                <c:pt idx="4282">
                  <c:v>-0.10231800000000001</c:v>
                </c:pt>
                <c:pt idx="4283">
                  <c:v>-0.103394</c:v>
                </c:pt>
                <c:pt idx="4284">
                  <c:v>-0.104474</c:v>
                </c:pt>
                <c:pt idx="4285">
                  <c:v>-0.105558</c:v>
                </c:pt>
                <c:pt idx="4286">
                  <c:v>-0.106646</c:v>
                </c:pt>
                <c:pt idx="4287">
                  <c:v>-0.107737</c:v>
                </c:pt>
                <c:pt idx="4288">
                  <c:v>-0.108829</c:v>
                </c:pt>
                <c:pt idx="4289">
                  <c:v>-0.10992200000000001</c:v>
                </c:pt>
                <c:pt idx="4290">
                  <c:v>-0.111015</c:v>
                </c:pt>
                <c:pt idx="4291">
                  <c:v>-0.112104</c:v>
                </c:pt>
                <c:pt idx="4292">
                  <c:v>-0.11318599999999999</c:v>
                </c:pt>
                <c:pt idx="4293">
                  <c:v>-0.114261</c:v>
                </c:pt>
                <c:pt idx="4294">
                  <c:v>-0.115327</c:v>
                </c:pt>
                <c:pt idx="4295">
                  <c:v>-0.116384</c:v>
                </c:pt>
                <c:pt idx="4296">
                  <c:v>-0.11743099999999999</c:v>
                </c:pt>
                <c:pt idx="4297">
                  <c:v>-0.118467</c:v>
                </c:pt>
                <c:pt idx="4298">
                  <c:v>-0.11949</c:v>
                </c:pt>
                <c:pt idx="4299">
                  <c:v>-0.1205</c:v>
                </c:pt>
                <c:pt idx="4300">
                  <c:v>-0.12149600000000001</c:v>
                </c:pt>
                <c:pt idx="4301">
                  <c:v>-0.122475</c:v>
                </c:pt>
                <c:pt idx="4302">
                  <c:v>-0.123436</c:v>
                </c:pt>
                <c:pt idx="4303">
                  <c:v>-0.124377</c:v>
                </c:pt>
                <c:pt idx="4304">
                  <c:v>-0.12529899999999999</c:v>
                </c:pt>
                <c:pt idx="4305">
                  <c:v>-0.12620000000000001</c:v>
                </c:pt>
                <c:pt idx="4306">
                  <c:v>-0.127078</c:v>
                </c:pt>
                <c:pt idx="4307">
                  <c:v>-0.12793199999999999</c:v>
                </c:pt>
                <c:pt idx="4308">
                  <c:v>-0.12875800000000001</c:v>
                </c:pt>
                <c:pt idx="4309">
                  <c:v>-0.129554</c:v>
                </c:pt>
                <c:pt idx="4310">
                  <c:v>-0.13031699999999999</c:v>
                </c:pt>
                <c:pt idx="4311">
                  <c:v>-0.131048</c:v>
                </c:pt>
                <c:pt idx="4312">
                  <c:v>-0.131743</c:v>
                </c:pt>
                <c:pt idx="4313">
                  <c:v>-0.13240199999999999</c:v>
                </c:pt>
                <c:pt idx="4314">
                  <c:v>-0.133024</c:v>
                </c:pt>
                <c:pt idx="4315">
                  <c:v>-0.133606</c:v>
                </c:pt>
                <c:pt idx="4316">
                  <c:v>-0.13414699999999999</c:v>
                </c:pt>
                <c:pt idx="4317">
                  <c:v>-0.13464499999999999</c:v>
                </c:pt>
                <c:pt idx="4318">
                  <c:v>-0.13509599999999999</c:v>
                </c:pt>
                <c:pt idx="4319">
                  <c:v>-0.13549800000000001</c:v>
                </c:pt>
                <c:pt idx="4320">
                  <c:v>-0.13585</c:v>
                </c:pt>
                <c:pt idx="4321">
                  <c:v>-0.13614699999999999</c:v>
                </c:pt>
                <c:pt idx="4322">
                  <c:v>-0.13638900000000001</c:v>
                </c:pt>
                <c:pt idx="4323">
                  <c:v>-0.136576</c:v>
                </c:pt>
                <c:pt idx="4324">
                  <c:v>-0.13670599999999999</c:v>
                </c:pt>
                <c:pt idx="4325">
                  <c:v>-0.13677700000000001</c:v>
                </c:pt>
                <c:pt idx="4326">
                  <c:v>-0.13678899999999999</c:v>
                </c:pt>
                <c:pt idx="4327">
                  <c:v>-0.13674</c:v>
                </c:pt>
                <c:pt idx="4328">
                  <c:v>-0.136629</c:v>
                </c:pt>
                <c:pt idx="4329">
                  <c:v>-0.13645399999999999</c:v>
                </c:pt>
                <c:pt idx="4330">
                  <c:v>-0.136214</c:v>
                </c:pt>
                <c:pt idx="4331">
                  <c:v>-0.135908</c:v>
                </c:pt>
                <c:pt idx="4332">
                  <c:v>-0.13553599999999999</c:v>
                </c:pt>
                <c:pt idx="4333">
                  <c:v>-0.13509399999999999</c:v>
                </c:pt>
                <c:pt idx="4334">
                  <c:v>-0.13458300000000001</c:v>
                </c:pt>
                <c:pt idx="4335">
                  <c:v>-0.13400100000000001</c:v>
                </c:pt>
                <c:pt idx="4336">
                  <c:v>-0.13334699999999999</c:v>
                </c:pt>
                <c:pt idx="4337">
                  <c:v>-0.13261999999999999</c:v>
                </c:pt>
                <c:pt idx="4338">
                  <c:v>-0.13181999999999999</c:v>
                </c:pt>
                <c:pt idx="4339">
                  <c:v>-0.13094500000000001</c:v>
                </c:pt>
                <c:pt idx="4340">
                  <c:v>-0.129994</c:v>
                </c:pt>
                <c:pt idx="4341">
                  <c:v>-0.128969</c:v>
                </c:pt>
                <c:pt idx="4342">
                  <c:v>-0.12786600000000001</c:v>
                </c:pt>
                <c:pt idx="4343">
                  <c:v>-0.12668499999999999</c:v>
                </c:pt>
                <c:pt idx="4344">
                  <c:v>-0.12542400000000001</c:v>
                </c:pt>
                <c:pt idx="4345">
                  <c:v>-0.124083</c:v>
                </c:pt>
                <c:pt idx="4346">
                  <c:v>-0.12266100000000001</c:v>
                </c:pt>
                <c:pt idx="4347">
                  <c:v>-0.121157</c:v>
                </c:pt>
                <c:pt idx="4348">
                  <c:v>-0.119572</c:v>
                </c:pt>
                <c:pt idx="4349">
                  <c:v>-0.117907</c:v>
                </c:pt>
                <c:pt idx="4350">
                  <c:v>-0.116162</c:v>
                </c:pt>
                <c:pt idx="4351">
                  <c:v>-0.11433500000000001</c:v>
                </c:pt>
                <c:pt idx="4352">
                  <c:v>-0.112426</c:v>
                </c:pt>
                <c:pt idx="4353">
                  <c:v>-0.11043699999999999</c:v>
                </c:pt>
                <c:pt idx="4354">
                  <c:v>-0.10836800000000001</c:v>
                </c:pt>
                <c:pt idx="4355">
                  <c:v>-0.10621999999999999</c:v>
                </c:pt>
                <c:pt idx="4356">
                  <c:v>-0.103994</c:v>
                </c:pt>
                <c:pt idx="4357">
                  <c:v>-0.10169300000000001</c:v>
                </c:pt>
                <c:pt idx="4358">
                  <c:v>-9.9317000000000003E-2</c:v>
                </c:pt>
                <c:pt idx="4359">
                  <c:v>-9.6866999999999995E-2</c:v>
                </c:pt>
                <c:pt idx="4360">
                  <c:v>-9.4344200000000003E-2</c:v>
                </c:pt>
                <c:pt idx="4361">
                  <c:v>-9.1749999999999998E-2</c:v>
                </c:pt>
                <c:pt idx="4362">
                  <c:v>-8.9085499999999998E-2</c:v>
                </c:pt>
                <c:pt idx="4363">
                  <c:v>-8.6351200000000003E-2</c:v>
                </c:pt>
                <c:pt idx="4364">
                  <c:v>-8.3546999999999996E-2</c:v>
                </c:pt>
                <c:pt idx="4365">
                  <c:v>-8.0674300000000004E-2</c:v>
                </c:pt>
                <c:pt idx="4366">
                  <c:v>-7.7735299999999993E-2</c:v>
                </c:pt>
                <c:pt idx="4367">
                  <c:v>-7.4732199999999999E-2</c:v>
                </c:pt>
                <c:pt idx="4368">
                  <c:v>-7.1666199999999999E-2</c:v>
                </c:pt>
                <c:pt idx="4369">
                  <c:v>-6.8538699999999994E-2</c:v>
                </c:pt>
                <c:pt idx="4370">
                  <c:v>-6.5351400000000004E-2</c:v>
                </c:pt>
                <c:pt idx="4371">
                  <c:v>-6.2106799999999997E-2</c:v>
                </c:pt>
                <c:pt idx="4372">
                  <c:v>-5.8807199999999997E-2</c:v>
                </c:pt>
                <c:pt idx="4373">
                  <c:v>-5.5454799999999999E-2</c:v>
                </c:pt>
                <c:pt idx="4374">
                  <c:v>-5.2052099999999997E-2</c:v>
                </c:pt>
                <c:pt idx="4375">
                  <c:v>-4.8601600000000002E-2</c:v>
                </c:pt>
                <c:pt idx="4376">
                  <c:v>-4.5106300000000002E-2</c:v>
                </c:pt>
                <c:pt idx="4377">
                  <c:v>-4.1568800000000003E-2</c:v>
                </c:pt>
                <c:pt idx="4378">
                  <c:v>-3.7991700000000003E-2</c:v>
                </c:pt>
                <c:pt idx="4379">
                  <c:v>-3.4377499999999998E-2</c:v>
                </c:pt>
                <c:pt idx="4380">
                  <c:v>-3.0728499999999999E-2</c:v>
                </c:pt>
                <c:pt idx="4381">
                  <c:v>-2.7046400000000002E-2</c:v>
                </c:pt>
                <c:pt idx="4382">
                  <c:v>-2.3333199999999998E-2</c:v>
                </c:pt>
                <c:pt idx="4383">
                  <c:v>-1.9591600000000001E-2</c:v>
                </c:pt>
                <c:pt idx="4384">
                  <c:v>-1.58248E-2</c:v>
                </c:pt>
                <c:pt idx="4385">
                  <c:v>-1.2035799999999999E-2</c:v>
                </c:pt>
                <c:pt idx="4386" formatCode="0.00E+00">
                  <c:v>-8.2279699999999994E-3</c:v>
                </c:pt>
                <c:pt idx="4387" formatCode="0.00E+00">
                  <c:v>-4.4047299999999999E-3</c:v>
                </c:pt>
                <c:pt idx="4388" formatCode="0.00E+00">
                  <c:v>-5.6978400000000005E-4</c:v>
                </c:pt>
                <c:pt idx="4389" formatCode="0.00E+00">
                  <c:v>3.27342E-3</c:v>
                </c:pt>
                <c:pt idx="4390" formatCode="0.00E+00">
                  <c:v>7.1215799999999998E-3</c:v>
                </c:pt>
                <c:pt idx="4391">
                  <c:v>1.09713E-2</c:v>
                </c:pt>
                <c:pt idx="4392">
                  <c:v>1.4819300000000001E-2</c:v>
                </c:pt>
                <c:pt idx="4393">
                  <c:v>1.86623E-2</c:v>
                </c:pt>
                <c:pt idx="4394">
                  <c:v>2.2497E-2</c:v>
                </c:pt>
                <c:pt idx="4395">
                  <c:v>2.6320199999999998E-2</c:v>
                </c:pt>
                <c:pt idx="4396">
                  <c:v>3.0128700000000001E-2</c:v>
                </c:pt>
                <c:pt idx="4397">
                  <c:v>3.3919600000000001E-2</c:v>
                </c:pt>
                <c:pt idx="4398">
                  <c:v>3.7690300000000003E-2</c:v>
                </c:pt>
                <c:pt idx="4399">
                  <c:v>4.1437700000000001E-2</c:v>
                </c:pt>
                <c:pt idx="4400">
                  <c:v>4.51581E-2</c:v>
                </c:pt>
                <c:pt idx="4401">
                  <c:v>4.88472E-2</c:v>
                </c:pt>
                <c:pt idx="4402">
                  <c:v>5.2500900000000003E-2</c:v>
                </c:pt>
                <c:pt idx="4403">
                  <c:v>5.6116100000000002E-2</c:v>
                </c:pt>
                <c:pt idx="4404">
                  <c:v>5.9690399999999998E-2</c:v>
                </c:pt>
                <c:pt idx="4405">
                  <c:v>6.3220799999999994E-2</c:v>
                </c:pt>
                <c:pt idx="4406">
                  <c:v>6.6704399999999997E-2</c:v>
                </c:pt>
                <c:pt idx="4407">
                  <c:v>7.0138400000000004E-2</c:v>
                </c:pt>
                <c:pt idx="4408">
                  <c:v>7.3520299999999997E-2</c:v>
                </c:pt>
                <c:pt idx="4409">
                  <c:v>7.6847399999999996E-2</c:v>
                </c:pt>
                <c:pt idx="4410">
                  <c:v>8.0116699999999999E-2</c:v>
                </c:pt>
                <c:pt idx="4411">
                  <c:v>8.3325399999999994E-2</c:v>
                </c:pt>
                <c:pt idx="4412">
                  <c:v>8.6471199999999998E-2</c:v>
                </c:pt>
                <c:pt idx="4413">
                  <c:v>8.9551199999999997E-2</c:v>
                </c:pt>
                <c:pt idx="4414">
                  <c:v>9.2562400000000003E-2</c:v>
                </c:pt>
                <c:pt idx="4415">
                  <c:v>9.5502100000000006E-2</c:v>
                </c:pt>
                <c:pt idx="4416">
                  <c:v>9.8368800000000006E-2</c:v>
                </c:pt>
                <c:pt idx="4417">
                  <c:v>0.101161</c:v>
                </c:pt>
                <c:pt idx="4418">
                  <c:v>0.103876</c:v>
                </c:pt>
                <c:pt idx="4419">
                  <c:v>0.10651099999999999</c:v>
                </c:pt>
                <c:pt idx="4420">
                  <c:v>0.109066</c:v>
                </c:pt>
                <c:pt idx="4421">
                  <c:v>0.111537</c:v>
                </c:pt>
                <c:pt idx="4422">
                  <c:v>0.113924</c:v>
                </c:pt>
                <c:pt idx="4423">
                  <c:v>0.11622300000000001</c:v>
                </c:pt>
                <c:pt idx="4424">
                  <c:v>0.118433</c:v>
                </c:pt>
                <c:pt idx="4425">
                  <c:v>0.12055200000000001</c:v>
                </c:pt>
                <c:pt idx="4426">
                  <c:v>0.12257899999999999</c:v>
                </c:pt>
                <c:pt idx="4427">
                  <c:v>0.124512</c:v>
                </c:pt>
                <c:pt idx="4428">
                  <c:v>0.12634999999999999</c:v>
                </c:pt>
                <c:pt idx="4429">
                  <c:v>0.12809100000000001</c:v>
                </c:pt>
                <c:pt idx="4430">
                  <c:v>0.12973499999999999</c:v>
                </c:pt>
                <c:pt idx="4431">
                  <c:v>0.13128000000000001</c:v>
                </c:pt>
                <c:pt idx="4432">
                  <c:v>0.13272600000000001</c:v>
                </c:pt>
                <c:pt idx="4433">
                  <c:v>0.134073</c:v>
                </c:pt>
                <c:pt idx="4434">
                  <c:v>0.13531899999999999</c:v>
                </c:pt>
                <c:pt idx="4435">
                  <c:v>0.136465</c:v>
                </c:pt>
                <c:pt idx="4436">
                  <c:v>0.13750999999999999</c:v>
                </c:pt>
                <c:pt idx="4437">
                  <c:v>0.13845299999999999</c:v>
                </c:pt>
                <c:pt idx="4438">
                  <c:v>0.139295</c:v>
                </c:pt>
                <c:pt idx="4439">
                  <c:v>0.14003499999999999</c:v>
                </c:pt>
                <c:pt idx="4440">
                  <c:v>0.140676</c:v>
                </c:pt>
                <c:pt idx="4441">
                  <c:v>0.14121600000000001</c:v>
                </c:pt>
                <c:pt idx="4442">
                  <c:v>0.141655</c:v>
                </c:pt>
                <c:pt idx="4443">
                  <c:v>0.14199300000000001</c:v>
                </c:pt>
                <c:pt idx="4444">
                  <c:v>0.14223</c:v>
                </c:pt>
                <c:pt idx="4445">
                  <c:v>0.14236699999999999</c:v>
                </c:pt>
                <c:pt idx="4446">
                  <c:v>0.142403</c:v>
                </c:pt>
                <c:pt idx="4447">
                  <c:v>0.14233999999999999</c:v>
                </c:pt>
                <c:pt idx="4448">
                  <c:v>0.142178</c:v>
                </c:pt>
                <c:pt idx="4449">
                  <c:v>0.14191799999999999</c:v>
                </c:pt>
                <c:pt idx="4450">
                  <c:v>0.14156299999999999</c:v>
                </c:pt>
                <c:pt idx="4451">
                  <c:v>0.14111399999999999</c:v>
                </c:pt>
                <c:pt idx="4452">
                  <c:v>0.140571</c:v>
                </c:pt>
                <c:pt idx="4453">
                  <c:v>0.139936</c:v>
                </c:pt>
                <c:pt idx="4454">
                  <c:v>0.139212</c:v>
                </c:pt>
                <c:pt idx="4455">
                  <c:v>0.1384</c:v>
                </c:pt>
                <c:pt idx="4456">
                  <c:v>0.13750100000000001</c:v>
                </c:pt>
                <c:pt idx="4457">
                  <c:v>0.136518</c:v>
                </c:pt>
                <c:pt idx="4458">
                  <c:v>0.13545199999999999</c:v>
                </c:pt>
                <c:pt idx="4459">
                  <c:v>0.13430400000000001</c:v>
                </c:pt>
                <c:pt idx="4460">
                  <c:v>0.133077</c:v>
                </c:pt>
                <c:pt idx="4461">
                  <c:v>0.131773</c:v>
                </c:pt>
                <c:pt idx="4462">
                  <c:v>0.13039300000000001</c:v>
                </c:pt>
                <c:pt idx="4463">
                  <c:v>0.12894</c:v>
                </c:pt>
                <c:pt idx="4464">
                  <c:v>0.127415</c:v>
                </c:pt>
                <c:pt idx="4465">
                  <c:v>0.12581999999999999</c:v>
                </c:pt>
                <c:pt idx="4466">
                  <c:v>0.124157</c:v>
                </c:pt>
                <c:pt idx="4467">
                  <c:v>0.122429</c:v>
                </c:pt>
                <c:pt idx="4468">
                  <c:v>0.120639</c:v>
                </c:pt>
                <c:pt idx="4469">
                  <c:v>0.11878900000000001</c:v>
                </c:pt>
                <c:pt idx="4470">
                  <c:v>0.116883</c:v>
                </c:pt>
                <c:pt idx="4471">
                  <c:v>0.114923</c:v>
                </c:pt>
                <c:pt idx="4472">
                  <c:v>0.112913</c:v>
                </c:pt>
                <c:pt idx="4473">
                  <c:v>0.11085299999999999</c:v>
                </c:pt>
                <c:pt idx="4474">
                  <c:v>0.108747</c:v>
                </c:pt>
                <c:pt idx="4475">
                  <c:v>0.106597</c:v>
                </c:pt>
                <c:pt idx="4476">
                  <c:v>0.104405</c:v>
                </c:pt>
                <c:pt idx="4477">
                  <c:v>0.102174</c:v>
                </c:pt>
                <c:pt idx="4478">
                  <c:v>9.9906800000000004E-2</c:v>
                </c:pt>
                <c:pt idx="4479">
                  <c:v>9.7605700000000004E-2</c:v>
                </c:pt>
                <c:pt idx="4480">
                  <c:v>9.5273300000000005E-2</c:v>
                </c:pt>
                <c:pt idx="4481">
                  <c:v>9.2912400000000006E-2</c:v>
                </c:pt>
                <c:pt idx="4482">
                  <c:v>9.0525700000000001E-2</c:v>
                </c:pt>
                <c:pt idx="4483">
                  <c:v>8.8116700000000006E-2</c:v>
                </c:pt>
                <c:pt idx="4484">
                  <c:v>8.5688500000000001E-2</c:v>
                </c:pt>
                <c:pt idx="4485">
                  <c:v>8.3244200000000004E-2</c:v>
                </c:pt>
                <c:pt idx="4486">
                  <c:v>8.0786499999999997E-2</c:v>
                </c:pt>
                <c:pt idx="4487">
                  <c:v>7.8318299999999993E-2</c:v>
                </c:pt>
                <c:pt idx="4488">
                  <c:v>7.5841699999999998E-2</c:v>
                </c:pt>
                <c:pt idx="4489">
                  <c:v>7.3357699999999998E-2</c:v>
                </c:pt>
                <c:pt idx="4490">
                  <c:v>7.0868100000000003E-2</c:v>
                </c:pt>
                <c:pt idx="4491">
                  <c:v>6.8375900000000003E-2</c:v>
                </c:pt>
                <c:pt idx="4492">
                  <c:v>6.5884200000000004E-2</c:v>
                </c:pt>
                <c:pt idx="4493">
                  <c:v>6.33962E-2</c:v>
                </c:pt>
                <c:pt idx="4494">
                  <c:v>6.0914599999999999E-2</c:v>
                </c:pt>
                <c:pt idx="4495">
                  <c:v>5.8442099999999997E-2</c:v>
                </c:pt>
                <c:pt idx="4496">
                  <c:v>5.5981200000000002E-2</c:v>
                </c:pt>
                <c:pt idx="4497">
                  <c:v>5.3534400000000003E-2</c:v>
                </c:pt>
                <c:pt idx="4498">
                  <c:v>5.11046E-2</c:v>
                </c:pt>
                <c:pt idx="4499">
                  <c:v>4.8694800000000003E-2</c:v>
                </c:pt>
                <c:pt idx="4500">
                  <c:v>4.6307500000000001E-2</c:v>
                </c:pt>
                <c:pt idx="4501">
                  <c:v>4.3944400000000002E-2</c:v>
                </c:pt>
                <c:pt idx="4502">
                  <c:v>4.1606799999999999E-2</c:v>
                </c:pt>
                <c:pt idx="4503">
                  <c:v>3.9296900000000003E-2</c:v>
                </c:pt>
                <c:pt idx="4504">
                  <c:v>3.70172E-2</c:v>
                </c:pt>
                <c:pt idx="4505">
                  <c:v>3.4769899999999999E-2</c:v>
                </c:pt>
                <c:pt idx="4506">
                  <c:v>3.2557099999999999E-2</c:v>
                </c:pt>
                <c:pt idx="4507">
                  <c:v>3.0381200000000001E-2</c:v>
                </c:pt>
                <c:pt idx="4508">
                  <c:v>2.8244399999999999E-2</c:v>
                </c:pt>
                <c:pt idx="4509">
                  <c:v>2.6148899999999999E-2</c:v>
                </c:pt>
                <c:pt idx="4510">
                  <c:v>2.40964E-2</c:v>
                </c:pt>
                <c:pt idx="4511">
                  <c:v>2.2088400000000001E-2</c:v>
                </c:pt>
                <c:pt idx="4512">
                  <c:v>2.0126499999999999E-2</c:v>
                </c:pt>
                <c:pt idx="4513">
                  <c:v>1.82119E-2</c:v>
                </c:pt>
                <c:pt idx="4514">
                  <c:v>1.6345700000000001E-2</c:v>
                </c:pt>
                <c:pt idx="4515">
                  <c:v>1.45291E-2</c:v>
                </c:pt>
                <c:pt idx="4516">
                  <c:v>1.2763E-2</c:v>
                </c:pt>
                <c:pt idx="4517">
                  <c:v>1.10489E-2</c:v>
                </c:pt>
                <c:pt idx="4518" formatCode="0.00E+00">
                  <c:v>9.3887199999999997E-3</c:v>
                </c:pt>
                <c:pt idx="4519" formatCode="0.00E+00">
                  <c:v>7.7840299999999999E-3</c:v>
                </c:pt>
                <c:pt idx="4520" formatCode="0.00E+00">
                  <c:v>6.2363399999999999E-3</c:v>
                </c:pt>
                <c:pt idx="4521" formatCode="0.00E+00">
                  <c:v>4.74691E-3</c:v>
                </c:pt>
                <c:pt idx="4522" formatCode="0.00E+00">
                  <c:v>3.3168500000000001E-3</c:v>
                </c:pt>
                <c:pt idx="4523" formatCode="0.00E+00">
                  <c:v>1.9469999999999999E-3</c:v>
                </c:pt>
                <c:pt idx="4524" formatCode="0.00E+00">
                  <c:v>6.3814299999999998E-4</c:v>
                </c:pt>
                <c:pt idx="4525" formatCode="0.00E+00">
                  <c:v>-6.08762E-4</c:v>
                </c:pt>
                <c:pt idx="4526" formatCode="0.00E+00">
                  <c:v>-1.7925E-3</c:v>
                </c:pt>
                <c:pt idx="4527" formatCode="0.00E+00">
                  <c:v>-2.9117800000000001E-3</c:v>
                </c:pt>
                <c:pt idx="4528" formatCode="0.00E+00">
                  <c:v>-3.9658699999999998E-3</c:v>
                </c:pt>
                <c:pt idx="4529" formatCode="0.00E+00">
                  <c:v>-4.9548999999999999E-3</c:v>
                </c:pt>
                <c:pt idx="4530" formatCode="0.00E+00">
                  <c:v>-5.8795699999999998E-3</c:v>
                </c:pt>
                <c:pt idx="4531" formatCode="0.00E+00">
                  <c:v>-6.7404099999999996E-3</c:v>
                </c:pt>
                <c:pt idx="4532" formatCode="0.00E+00">
                  <c:v>-7.5372399999999997E-3</c:v>
                </c:pt>
                <c:pt idx="4533" formatCode="0.00E+00">
                  <c:v>-8.2699699999999998E-3</c:v>
                </c:pt>
                <c:pt idx="4534" formatCode="0.00E+00">
                  <c:v>-8.9389699999999992E-3</c:v>
                </c:pt>
                <c:pt idx="4535" formatCode="0.00E+00">
                  <c:v>-9.5441999999999992E-3</c:v>
                </c:pt>
                <c:pt idx="4536">
                  <c:v>-1.00847E-2</c:v>
                </c:pt>
                <c:pt idx="4537">
                  <c:v>-1.0559600000000001E-2</c:v>
                </c:pt>
                <c:pt idx="4538">
                  <c:v>-1.0968800000000001E-2</c:v>
                </c:pt>
                <c:pt idx="4539">
                  <c:v>-1.13127E-2</c:v>
                </c:pt>
                <c:pt idx="4540">
                  <c:v>-1.15914E-2</c:v>
                </c:pt>
                <c:pt idx="4541">
                  <c:v>-1.18043E-2</c:v>
                </c:pt>
                <c:pt idx="4542">
                  <c:v>-1.1951099999999999E-2</c:v>
                </c:pt>
                <c:pt idx="4543">
                  <c:v>-1.20316E-2</c:v>
                </c:pt>
                <c:pt idx="4544">
                  <c:v>-1.20467E-2</c:v>
                </c:pt>
                <c:pt idx="4545">
                  <c:v>-1.19966E-2</c:v>
                </c:pt>
                <c:pt idx="4546">
                  <c:v>-1.18815E-2</c:v>
                </c:pt>
                <c:pt idx="4547">
                  <c:v>-1.1702000000000001E-2</c:v>
                </c:pt>
                <c:pt idx="4548">
                  <c:v>-1.1459499999999999E-2</c:v>
                </c:pt>
                <c:pt idx="4549">
                  <c:v>-1.1155099999999999E-2</c:v>
                </c:pt>
                <c:pt idx="4550">
                  <c:v>-1.07896E-2</c:v>
                </c:pt>
                <c:pt idx="4551">
                  <c:v>-1.03642E-2</c:v>
                </c:pt>
                <c:pt idx="4552" formatCode="0.00E+00">
                  <c:v>-9.8796600000000002E-3</c:v>
                </c:pt>
                <c:pt idx="4553" formatCode="0.00E+00">
                  <c:v>-9.3372300000000002E-3</c:v>
                </c:pt>
                <c:pt idx="4554" formatCode="0.00E+00">
                  <c:v>-8.7379399999999996E-3</c:v>
                </c:pt>
                <c:pt idx="4555" formatCode="0.00E+00">
                  <c:v>-8.0823200000000005E-3</c:v>
                </c:pt>
                <c:pt idx="4556" formatCode="0.00E+00">
                  <c:v>-7.3704499999999997E-3</c:v>
                </c:pt>
                <c:pt idx="4557" formatCode="0.00E+00">
                  <c:v>-6.6023699999999998E-3</c:v>
                </c:pt>
                <c:pt idx="4558" formatCode="0.00E+00">
                  <c:v>-5.7788700000000002E-3</c:v>
                </c:pt>
                <c:pt idx="4559" formatCode="0.00E+00">
                  <c:v>-4.9012400000000003E-3</c:v>
                </c:pt>
                <c:pt idx="4560" formatCode="0.00E+00">
                  <c:v>-3.9704900000000001E-3</c:v>
                </c:pt>
                <c:pt idx="4561" formatCode="0.00E+00">
                  <c:v>-2.9875700000000002E-3</c:v>
                </c:pt>
                <c:pt idx="4562" formatCode="0.00E+00">
                  <c:v>-1.9539000000000002E-3</c:v>
                </c:pt>
                <c:pt idx="4563" formatCode="0.00E+00">
                  <c:v>-8.7097499999999996E-4</c:v>
                </c:pt>
                <c:pt idx="4564" formatCode="0.00E+00">
                  <c:v>2.5991399999999998E-4</c:v>
                </c:pt>
                <c:pt idx="4565" formatCode="0.00E+00">
                  <c:v>1.4373599999999999E-3</c:v>
                </c:pt>
                <c:pt idx="4566" formatCode="0.00E+00">
                  <c:v>2.6599700000000002E-3</c:v>
                </c:pt>
                <c:pt idx="4567" formatCode="0.00E+00">
                  <c:v>3.9265100000000002E-3</c:v>
                </c:pt>
                <c:pt idx="4568" formatCode="0.00E+00">
                  <c:v>5.23559E-3</c:v>
                </c:pt>
                <c:pt idx="4569" formatCode="0.00E+00">
                  <c:v>6.5857399999999996E-3</c:v>
                </c:pt>
                <c:pt idx="4570" formatCode="0.00E+00">
                  <c:v>7.9760300000000003E-3</c:v>
                </c:pt>
                <c:pt idx="4571" formatCode="0.00E+00">
                  <c:v>9.4059499999999997E-3</c:v>
                </c:pt>
                <c:pt idx="4572">
                  <c:v>1.0874699999999999E-2</c:v>
                </c:pt>
                <c:pt idx="4573">
                  <c:v>1.23812E-2</c:v>
                </c:pt>
                <c:pt idx="4574">
                  <c:v>1.39247E-2</c:v>
                </c:pt>
                <c:pt idx="4575">
                  <c:v>1.55038E-2</c:v>
                </c:pt>
                <c:pt idx="4576">
                  <c:v>1.7116099999999999E-2</c:v>
                </c:pt>
                <c:pt idx="4577">
                  <c:v>1.87586E-2</c:v>
                </c:pt>
                <c:pt idx="4578">
                  <c:v>2.0429300000000001E-2</c:v>
                </c:pt>
                <c:pt idx="4579">
                  <c:v>2.2127500000000001E-2</c:v>
                </c:pt>
                <c:pt idx="4580">
                  <c:v>2.3852600000000002E-2</c:v>
                </c:pt>
                <c:pt idx="4581">
                  <c:v>2.5603799999999999E-2</c:v>
                </c:pt>
                <c:pt idx="4582">
                  <c:v>2.7379400000000002E-2</c:v>
                </c:pt>
                <c:pt idx="4583">
                  <c:v>2.91779E-2</c:v>
                </c:pt>
                <c:pt idx="4584">
                  <c:v>3.09976E-2</c:v>
                </c:pt>
                <c:pt idx="4585">
                  <c:v>3.2837199999999997E-2</c:v>
                </c:pt>
                <c:pt idx="4586">
                  <c:v>3.4696499999999998E-2</c:v>
                </c:pt>
                <c:pt idx="4587">
                  <c:v>3.65749E-2</c:v>
                </c:pt>
                <c:pt idx="4588">
                  <c:v>3.8471100000000001E-2</c:v>
                </c:pt>
                <c:pt idx="4589">
                  <c:v>4.0383299999999997E-2</c:v>
                </c:pt>
                <c:pt idx="4590">
                  <c:v>4.2309600000000003E-2</c:v>
                </c:pt>
                <c:pt idx="4591">
                  <c:v>4.42484E-2</c:v>
                </c:pt>
                <c:pt idx="4592">
                  <c:v>4.6198200000000002E-2</c:v>
                </c:pt>
                <c:pt idx="4593">
                  <c:v>4.81573E-2</c:v>
                </c:pt>
                <c:pt idx="4594">
                  <c:v>5.01244E-2</c:v>
                </c:pt>
                <c:pt idx="4595">
                  <c:v>5.2098600000000002E-2</c:v>
                </c:pt>
                <c:pt idx="4596">
                  <c:v>5.40794E-2</c:v>
                </c:pt>
                <c:pt idx="4597">
                  <c:v>5.6066400000000002E-2</c:v>
                </c:pt>
                <c:pt idx="4598">
                  <c:v>5.8058899999999997E-2</c:v>
                </c:pt>
                <c:pt idx="4599">
                  <c:v>6.0055600000000001E-2</c:v>
                </c:pt>
                <c:pt idx="4600">
                  <c:v>6.2054999999999999E-2</c:v>
                </c:pt>
                <c:pt idx="4601">
                  <c:v>6.4055500000000001E-2</c:v>
                </c:pt>
                <c:pt idx="4602">
                  <c:v>6.6055299999999997E-2</c:v>
                </c:pt>
                <c:pt idx="4603">
                  <c:v>6.8052699999999994E-2</c:v>
                </c:pt>
                <c:pt idx="4604">
                  <c:v>7.0046700000000003E-2</c:v>
                </c:pt>
                <c:pt idx="4605">
                  <c:v>7.2036199999999995E-2</c:v>
                </c:pt>
                <c:pt idx="4606">
                  <c:v>7.4020299999999997E-2</c:v>
                </c:pt>
                <c:pt idx="4607">
                  <c:v>7.5997700000000001E-2</c:v>
                </c:pt>
                <c:pt idx="4608">
                  <c:v>7.7967499999999995E-2</c:v>
                </c:pt>
                <c:pt idx="4609">
                  <c:v>7.9929E-2</c:v>
                </c:pt>
                <c:pt idx="4610">
                  <c:v>8.1881300000000004E-2</c:v>
                </c:pt>
                <c:pt idx="4611">
                  <c:v>8.3823400000000006E-2</c:v>
                </c:pt>
                <c:pt idx="4612">
                  <c:v>8.5754300000000006E-2</c:v>
                </c:pt>
                <c:pt idx="4613">
                  <c:v>8.7673100000000004E-2</c:v>
                </c:pt>
                <c:pt idx="4614">
                  <c:v>8.95788E-2</c:v>
                </c:pt>
                <c:pt idx="4615">
                  <c:v>9.1470899999999994E-2</c:v>
                </c:pt>
                <c:pt idx="4616">
                  <c:v>9.3348299999999995E-2</c:v>
                </c:pt>
                <c:pt idx="4617">
                  <c:v>9.5209199999999994E-2</c:v>
                </c:pt>
                <c:pt idx="4618">
                  <c:v>9.7051700000000005E-2</c:v>
                </c:pt>
                <c:pt idx="4619">
                  <c:v>9.8874600000000007E-2</c:v>
                </c:pt>
                <c:pt idx="4620">
                  <c:v>0.100677</c:v>
                </c:pt>
                <c:pt idx="4621">
                  <c:v>0.10245799999999999</c:v>
                </c:pt>
                <c:pt idx="4622">
                  <c:v>0.104217</c:v>
                </c:pt>
                <c:pt idx="4623">
                  <c:v>0.10595300000000001</c:v>
                </c:pt>
                <c:pt idx="4624">
                  <c:v>0.107666</c:v>
                </c:pt>
                <c:pt idx="4625">
                  <c:v>0.10935499999999999</c:v>
                </c:pt>
                <c:pt idx="4626">
                  <c:v>0.11101900000000001</c:v>
                </c:pt>
                <c:pt idx="4627">
                  <c:v>0.11265699999999999</c:v>
                </c:pt>
                <c:pt idx="4628">
                  <c:v>0.114269</c:v>
                </c:pt>
                <c:pt idx="4629">
                  <c:v>0.115855</c:v>
                </c:pt>
                <c:pt idx="4630">
                  <c:v>0.11741500000000001</c:v>
                </c:pt>
                <c:pt idx="4631">
                  <c:v>0.118947</c:v>
                </c:pt>
                <c:pt idx="4632">
                  <c:v>0.120452</c:v>
                </c:pt>
                <c:pt idx="4633">
                  <c:v>0.12192799999999999</c:v>
                </c:pt>
                <c:pt idx="4634">
                  <c:v>0.123375</c:v>
                </c:pt>
                <c:pt idx="4635">
                  <c:v>0.124792</c:v>
                </c:pt>
                <c:pt idx="4636">
                  <c:v>0.12617600000000001</c:v>
                </c:pt>
                <c:pt idx="4637">
                  <c:v>0.127526</c:v>
                </c:pt>
                <c:pt idx="4638">
                  <c:v>0.12884200000000001</c:v>
                </c:pt>
                <c:pt idx="4639">
                  <c:v>0.13012399999999999</c:v>
                </c:pt>
                <c:pt idx="4640">
                  <c:v>0.13136999999999999</c:v>
                </c:pt>
                <c:pt idx="4641">
                  <c:v>0.13258200000000001</c:v>
                </c:pt>
                <c:pt idx="4642">
                  <c:v>0.13375799999999999</c:v>
                </c:pt>
                <c:pt idx="4643">
                  <c:v>0.13489799999999999</c:v>
                </c:pt>
                <c:pt idx="4644">
                  <c:v>0.13600000000000001</c:v>
                </c:pt>
                <c:pt idx="4645">
                  <c:v>0.13706599999999999</c:v>
                </c:pt>
                <c:pt idx="4646">
                  <c:v>0.13809399999999999</c:v>
                </c:pt>
                <c:pt idx="4647">
                  <c:v>0.13908400000000001</c:v>
                </c:pt>
                <c:pt idx="4648">
                  <c:v>0.14003499999999999</c:v>
                </c:pt>
                <c:pt idx="4649">
                  <c:v>0.14094899999999999</c:v>
                </c:pt>
                <c:pt idx="4650">
                  <c:v>0.14182400000000001</c:v>
                </c:pt>
                <c:pt idx="4651">
                  <c:v>0.14266200000000001</c:v>
                </c:pt>
                <c:pt idx="4652">
                  <c:v>0.14346</c:v>
                </c:pt>
                <c:pt idx="4653">
                  <c:v>0.14421999999999999</c:v>
                </c:pt>
                <c:pt idx="4654">
                  <c:v>0.14494000000000001</c:v>
                </c:pt>
                <c:pt idx="4655">
                  <c:v>0.145621</c:v>
                </c:pt>
                <c:pt idx="4656">
                  <c:v>0.146262</c:v>
                </c:pt>
                <c:pt idx="4657">
                  <c:v>0.14686299999999999</c:v>
                </c:pt>
                <c:pt idx="4658">
                  <c:v>0.147424</c:v>
                </c:pt>
                <c:pt idx="4659">
                  <c:v>0.14794499999999999</c:v>
                </c:pt>
                <c:pt idx="4660">
                  <c:v>0.148426</c:v>
                </c:pt>
                <c:pt idx="4661">
                  <c:v>0.148866</c:v>
                </c:pt>
                <c:pt idx="4662">
                  <c:v>0.14926700000000001</c:v>
                </c:pt>
                <c:pt idx="4663">
                  <c:v>0.14962700000000001</c:v>
                </c:pt>
                <c:pt idx="4664">
                  <c:v>0.149948</c:v>
                </c:pt>
                <c:pt idx="4665">
                  <c:v>0.150228</c:v>
                </c:pt>
                <c:pt idx="4666">
                  <c:v>0.15046799999999999</c:v>
                </c:pt>
                <c:pt idx="4667">
                  <c:v>0.150667</c:v>
                </c:pt>
                <c:pt idx="4668">
                  <c:v>0.15082599999999999</c:v>
                </c:pt>
                <c:pt idx="4669">
                  <c:v>0.150946</c:v>
                </c:pt>
                <c:pt idx="4670">
                  <c:v>0.15102599999999999</c:v>
                </c:pt>
                <c:pt idx="4671">
                  <c:v>0.151065</c:v>
                </c:pt>
                <c:pt idx="4672">
                  <c:v>0.151063</c:v>
                </c:pt>
                <c:pt idx="4673">
                  <c:v>0.15102199999999999</c:v>
                </c:pt>
                <c:pt idx="4674">
                  <c:v>0.15094299999999999</c:v>
                </c:pt>
                <c:pt idx="4675">
                  <c:v>0.15082699999999999</c:v>
                </c:pt>
                <c:pt idx="4676">
                  <c:v>0.150673</c:v>
                </c:pt>
                <c:pt idx="4677">
                  <c:v>0.15048400000000001</c:v>
                </c:pt>
                <c:pt idx="4678">
                  <c:v>0.150257</c:v>
                </c:pt>
                <c:pt idx="4679">
                  <c:v>0.14999399999999999</c:v>
                </c:pt>
                <c:pt idx="4680">
                  <c:v>0.14969499999999999</c:v>
                </c:pt>
                <c:pt idx="4681">
                  <c:v>0.14935899999999999</c:v>
                </c:pt>
                <c:pt idx="4682">
                  <c:v>0.14898800000000001</c:v>
                </c:pt>
                <c:pt idx="4683">
                  <c:v>0.14858099999999999</c:v>
                </c:pt>
                <c:pt idx="4684">
                  <c:v>0.14814099999999999</c:v>
                </c:pt>
                <c:pt idx="4685">
                  <c:v>0.14766899999999999</c:v>
                </c:pt>
                <c:pt idx="4686">
                  <c:v>0.14716499999999999</c:v>
                </c:pt>
                <c:pt idx="4687">
                  <c:v>0.14663200000000001</c:v>
                </c:pt>
                <c:pt idx="4688">
                  <c:v>0.146069</c:v>
                </c:pt>
                <c:pt idx="4689">
                  <c:v>0.145477</c:v>
                </c:pt>
                <c:pt idx="4690">
                  <c:v>0.14485799999999999</c:v>
                </c:pt>
                <c:pt idx="4691">
                  <c:v>0.14421100000000001</c:v>
                </c:pt>
                <c:pt idx="4692">
                  <c:v>0.143538</c:v>
                </c:pt>
                <c:pt idx="4693">
                  <c:v>0.14283999999999999</c:v>
                </c:pt>
                <c:pt idx="4694">
                  <c:v>0.14211599999999999</c:v>
                </c:pt>
                <c:pt idx="4695">
                  <c:v>0.14136799999999999</c:v>
                </c:pt>
                <c:pt idx="4696">
                  <c:v>0.140596</c:v>
                </c:pt>
                <c:pt idx="4697">
                  <c:v>0.13980200000000001</c:v>
                </c:pt>
                <c:pt idx="4698">
                  <c:v>0.138985</c:v>
                </c:pt>
                <c:pt idx="4699">
                  <c:v>0.13814799999999999</c:v>
                </c:pt>
                <c:pt idx="4700">
                  <c:v>0.13729</c:v>
                </c:pt>
                <c:pt idx="4701">
                  <c:v>0.13641300000000001</c:v>
                </c:pt>
                <c:pt idx="4702">
                  <c:v>0.135518</c:v>
                </c:pt>
                <c:pt idx="4703">
                  <c:v>0.134606</c:v>
                </c:pt>
                <c:pt idx="4704">
                  <c:v>0.13367699999999999</c:v>
                </c:pt>
                <c:pt idx="4705">
                  <c:v>0.13273399999999999</c:v>
                </c:pt>
                <c:pt idx="4706">
                  <c:v>0.13177700000000001</c:v>
                </c:pt>
                <c:pt idx="4707">
                  <c:v>0.13080800000000001</c:v>
                </c:pt>
                <c:pt idx="4708">
                  <c:v>0.129827</c:v>
                </c:pt>
                <c:pt idx="4709">
                  <c:v>0.12883600000000001</c:v>
                </c:pt>
                <c:pt idx="4710">
                  <c:v>0.127835</c:v>
                </c:pt>
                <c:pt idx="4711">
                  <c:v>0.12682399999999999</c:v>
                </c:pt>
                <c:pt idx="4712">
                  <c:v>0.125804</c:v>
                </c:pt>
                <c:pt idx="4713">
                  <c:v>0.124779</c:v>
                </c:pt>
                <c:pt idx="4714">
                  <c:v>0.123748</c:v>
                </c:pt>
                <c:pt idx="4715">
                  <c:v>0.122713</c:v>
                </c:pt>
                <c:pt idx="4716">
                  <c:v>0.12167500000000001</c:v>
                </c:pt>
                <c:pt idx="4717">
                  <c:v>0.12063500000000001</c:v>
                </c:pt>
                <c:pt idx="4718">
                  <c:v>0.11959500000000001</c:v>
                </c:pt>
                <c:pt idx="4719">
                  <c:v>0.11855400000000001</c:v>
                </c:pt>
                <c:pt idx="4720">
                  <c:v>0.11751399999999999</c:v>
                </c:pt>
                <c:pt idx="4721">
                  <c:v>0.116475</c:v>
                </c:pt>
                <c:pt idx="4722">
                  <c:v>0.115438</c:v>
                </c:pt>
                <c:pt idx="4723">
                  <c:v>0.114403</c:v>
                </c:pt>
                <c:pt idx="4724">
                  <c:v>0.113371</c:v>
                </c:pt>
                <c:pt idx="4725">
                  <c:v>0.112342</c:v>
                </c:pt>
                <c:pt idx="4726">
                  <c:v>0.111318</c:v>
                </c:pt>
                <c:pt idx="4727">
                  <c:v>0.1103</c:v>
                </c:pt>
                <c:pt idx="4728">
                  <c:v>0.109288</c:v>
                </c:pt>
                <c:pt idx="4729">
                  <c:v>0.10828599999999999</c:v>
                </c:pt>
                <c:pt idx="4730">
                  <c:v>0.107293</c:v>
                </c:pt>
                <c:pt idx="4731">
                  <c:v>0.106308</c:v>
                </c:pt>
                <c:pt idx="4732">
                  <c:v>0.105333</c:v>
                </c:pt>
                <c:pt idx="4733">
                  <c:v>0.104368</c:v>
                </c:pt>
                <c:pt idx="4734">
                  <c:v>0.103413</c:v>
                </c:pt>
                <c:pt idx="4735">
                  <c:v>0.102467</c:v>
                </c:pt>
                <c:pt idx="4736">
                  <c:v>0.101533</c:v>
                </c:pt>
                <c:pt idx="4737">
                  <c:v>0.10061100000000001</c:v>
                </c:pt>
                <c:pt idx="4738">
                  <c:v>9.9699700000000002E-2</c:v>
                </c:pt>
                <c:pt idx="4739">
                  <c:v>9.8801E-2</c:v>
                </c:pt>
                <c:pt idx="4740">
                  <c:v>9.7914799999999996E-2</c:v>
                </c:pt>
                <c:pt idx="4741">
                  <c:v>9.7041600000000006E-2</c:v>
                </c:pt>
                <c:pt idx="4742">
                  <c:v>9.6181600000000006E-2</c:v>
                </c:pt>
                <c:pt idx="4743">
                  <c:v>9.5335199999999995E-2</c:v>
                </c:pt>
                <c:pt idx="4744">
                  <c:v>9.45024E-2</c:v>
                </c:pt>
                <c:pt idx="4745">
                  <c:v>9.36834E-2</c:v>
                </c:pt>
                <c:pt idx="4746">
                  <c:v>9.2878100000000005E-2</c:v>
                </c:pt>
                <c:pt idx="4747">
                  <c:v>9.2087000000000002E-2</c:v>
                </c:pt>
                <c:pt idx="4748">
                  <c:v>9.1310299999999997E-2</c:v>
                </c:pt>
                <c:pt idx="4749">
                  <c:v>9.0547799999999998E-2</c:v>
                </c:pt>
                <c:pt idx="4750">
                  <c:v>8.9799799999999999E-2</c:v>
                </c:pt>
                <c:pt idx="4751">
                  <c:v>8.9066000000000006E-2</c:v>
                </c:pt>
                <c:pt idx="4752">
                  <c:v>8.8345999999999994E-2</c:v>
                </c:pt>
                <c:pt idx="4753">
                  <c:v>8.7639400000000006E-2</c:v>
                </c:pt>
                <c:pt idx="4754">
                  <c:v>8.6946300000000004E-2</c:v>
                </c:pt>
                <c:pt idx="4755">
                  <c:v>8.6266800000000005E-2</c:v>
                </c:pt>
                <c:pt idx="4756">
                  <c:v>8.5600200000000001E-2</c:v>
                </c:pt>
                <c:pt idx="4757">
                  <c:v>8.4945699999999999E-2</c:v>
                </c:pt>
                <c:pt idx="4758">
                  <c:v>8.4303100000000006E-2</c:v>
                </c:pt>
                <c:pt idx="4759">
                  <c:v>8.3672399999999994E-2</c:v>
                </c:pt>
                <c:pt idx="4760">
                  <c:v>8.3053299999999997E-2</c:v>
                </c:pt>
                <c:pt idx="4761">
                  <c:v>8.2445599999999994E-2</c:v>
                </c:pt>
                <c:pt idx="4762">
                  <c:v>8.1849099999999994E-2</c:v>
                </c:pt>
                <c:pt idx="4763">
                  <c:v>8.1263600000000005E-2</c:v>
                </c:pt>
                <c:pt idx="4764">
                  <c:v>8.0688599999999999E-2</c:v>
                </c:pt>
                <c:pt idx="4765">
                  <c:v>8.0123299999999995E-2</c:v>
                </c:pt>
                <c:pt idx="4766">
                  <c:v>7.9567600000000002E-2</c:v>
                </c:pt>
                <c:pt idx="4767">
                  <c:v>7.9020800000000002E-2</c:v>
                </c:pt>
                <c:pt idx="4768">
                  <c:v>7.8482700000000002E-2</c:v>
                </c:pt>
                <c:pt idx="4769">
                  <c:v>7.7952599999999997E-2</c:v>
                </c:pt>
                <c:pt idx="4770">
                  <c:v>7.7429700000000004E-2</c:v>
                </c:pt>
                <c:pt idx="4771">
                  <c:v>7.6913800000000004E-2</c:v>
                </c:pt>
                <c:pt idx="4772">
                  <c:v>7.6404600000000003E-2</c:v>
                </c:pt>
                <c:pt idx="4773">
                  <c:v>7.5901899999999994E-2</c:v>
                </c:pt>
                <c:pt idx="4774">
                  <c:v>7.5405600000000003E-2</c:v>
                </c:pt>
                <c:pt idx="4775">
                  <c:v>7.4915499999999996E-2</c:v>
                </c:pt>
                <c:pt idx="4776">
                  <c:v>7.4431499999999998E-2</c:v>
                </c:pt>
                <c:pt idx="4777">
                  <c:v>7.39533E-2</c:v>
                </c:pt>
                <c:pt idx="4778">
                  <c:v>7.3480100000000007E-2</c:v>
                </c:pt>
                <c:pt idx="4779">
                  <c:v>7.3011499999999993E-2</c:v>
                </c:pt>
                <c:pt idx="4780">
                  <c:v>7.2546799999999995E-2</c:v>
                </c:pt>
                <c:pt idx="4781">
                  <c:v>7.2085800000000005E-2</c:v>
                </c:pt>
                <c:pt idx="4782">
                  <c:v>7.1627700000000002E-2</c:v>
                </c:pt>
                <c:pt idx="4783">
                  <c:v>7.11725E-2</c:v>
                </c:pt>
                <c:pt idx="4784">
                  <c:v>7.0720199999999997E-2</c:v>
                </c:pt>
                <c:pt idx="4785">
                  <c:v>7.0270799999999994E-2</c:v>
                </c:pt>
                <c:pt idx="4786">
                  <c:v>6.98241E-2</c:v>
                </c:pt>
                <c:pt idx="4787">
                  <c:v>6.9379899999999994E-2</c:v>
                </c:pt>
                <c:pt idx="4788">
                  <c:v>6.8938399999999997E-2</c:v>
                </c:pt>
                <c:pt idx="4789">
                  <c:v>6.8499699999999997E-2</c:v>
                </c:pt>
                <c:pt idx="4790">
                  <c:v>6.8064E-2</c:v>
                </c:pt>
                <c:pt idx="4791">
                  <c:v>6.7631399999999994E-2</c:v>
                </c:pt>
                <c:pt idx="4792">
                  <c:v>6.7202100000000001E-2</c:v>
                </c:pt>
                <c:pt idx="4793">
                  <c:v>6.6776600000000005E-2</c:v>
                </c:pt>
                <c:pt idx="4794">
                  <c:v>6.6355200000000003E-2</c:v>
                </c:pt>
                <c:pt idx="4795">
                  <c:v>6.5938200000000002E-2</c:v>
                </c:pt>
                <c:pt idx="4796">
                  <c:v>6.5526100000000004E-2</c:v>
                </c:pt>
                <c:pt idx="4797">
                  <c:v>6.5119300000000005E-2</c:v>
                </c:pt>
                <c:pt idx="4798">
                  <c:v>6.4718100000000001E-2</c:v>
                </c:pt>
                <c:pt idx="4799">
                  <c:v>6.4322900000000002E-2</c:v>
                </c:pt>
                <c:pt idx="4800">
                  <c:v>6.3933799999999999E-2</c:v>
                </c:pt>
                <c:pt idx="4801">
                  <c:v>6.35516E-2</c:v>
                </c:pt>
                <c:pt idx="4802">
                  <c:v>6.3177200000000003E-2</c:v>
                </c:pt>
                <c:pt idx="4803">
                  <c:v>6.2811500000000006E-2</c:v>
                </c:pt>
                <c:pt idx="4804">
                  <c:v>6.2455299999999998E-2</c:v>
                </c:pt>
                <c:pt idx="4805">
                  <c:v>6.2109400000000002E-2</c:v>
                </c:pt>
                <c:pt idx="4806">
                  <c:v>6.1774500000000003E-2</c:v>
                </c:pt>
                <c:pt idx="4807">
                  <c:v>6.14513E-2</c:v>
                </c:pt>
                <c:pt idx="4808">
                  <c:v>6.1140800000000002E-2</c:v>
                </c:pt>
                <c:pt idx="4809">
                  <c:v>6.0843500000000002E-2</c:v>
                </c:pt>
                <c:pt idx="4810">
                  <c:v>6.0560500000000003E-2</c:v>
                </c:pt>
                <c:pt idx="4811">
                  <c:v>6.0292499999999999E-2</c:v>
                </c:pt>
                <c:pt idx="4812">
                  <c:v>6.0040499999999997E-2</c:v>
                </c:pt>
                <c:pt idx="4813">
                  <c:v>5.98056E-2</c:v>
                </c:pt>
                <c:pt idx="4814">
                  <c:v>5.9589299999999998E-2</c:v>
                </c:pt>
                <c:pt idx="4815">
                  <c:v>5.93927E-2</c:v>
                </c:pt>
                <c:pt idx="4816">
                  <c:v>5.92173E-2</c:v>
                </c:pt>
                <c:pt idx="4817">
                  <c:v>5.9064199999999997E-2</c:v>
                </c:pt>
                <c:pt idx="4818">
                  <c:v>5.8934399999999998E-2</c:v>
                </c:pt>
                <c:pt idx="4819">
                  <c:v>5.8828800000000001E-2</c:v>
                </c:pt>
                <c:pt idx="4820">
                  <c:v>5.8748099999999998E-2</c:v>
                </c:pt>
                <c:pt idx="4821">
                  <c:v>5.86934E-2</c:v>
                </c:pt>
                <c:pt idx="4822">
                  <c:v>5.8665700000000001E-2</c:v>
                </c:pt>
                <c:pt idx="4823">
                  <c:v>5.8665700000000001E-2</c:v>
                </c:pt>
                <c:pt idx="4824">
                  <c:v>5.8694400000000001E-2</c:v>
                </c:pt>
                <c:pt idx="4825">
                  <c:v>5.8752899999999997E-2</c:v>
                </c:pt>
                <c:pt idx="4826">
                  <c:v>5.8842100000000001E-2</c:v>
                </c:pt>
                <c:pt idx="4827">
                  <c:v>5.8962800000000003E-2</c:v>
                </c:pt>
                <c:pt idx="4828">
                  <c:v>5.91157E-2</c:v>
                </c:pt>
                <c:pt idx="4829">
                  <c:v>5.9301600000000003E-2</c:v>
                </c:pt>
                <c:pt idx="4830">
                  <c:v>5.9521299999999999E-2</c:v>
                </c:pt>
                <c:pt idx="4831">
                  <c:v>5.9775799999999997E-2</c:v>
                </c:pt>
                <c:pt idx="4832">
                  <c:v>6.0065800000000003E-2</c:v>
                </c:pt>
                <c:pt idx="4833">
                  <c:v>6.03922E-2</c:v>
                </c:pt>
                <c:pt idx="4834">
                  <c:v>6.0755799999999999E-2</c:v>
                </c:pt>
                <c:pt idx="4835">
                  <c:v>6.1157200000000002E-2</c:v>
                </c:pt>
                <c:pt idx="4836">
                  <c:v>6.1596900000000003E-2</c:v>
                </c:pt>
                <c:pt idx="4837">
                  <c:v>6.2074999999999998E-2</c:v>
                </c:pt>
                <c:pt idx="4838">
                  <c:v>6.25917E-2</c:v>
                </c:pt>
                <c:pt idx="4839">
                  <c:v>6.3147499999999995E-2</c:v>
                </c:pt>
                <c:pt idx="4840">
                  <c:v>6.3742400000000005E-2</c:v>
                </c:pt>
                <c:pt idx="4841">
                  <c:v>6.4376299999999997E-2</c:v>
                </c:pt>
                <c:pt idx="4842">
                  <c:v>6.5049099999999999E-2</c:v>
                </c:pt>
                <c:pt idx="4843">
                  <c:v>6.57605E-2</c:v>
                </c:pt>
                <c:pt idx="4844">
                  <c:v>6.6510200000000005E-2</c:v>
                </c:pt>
                <c:pt idx="4845">
                  <c:v>6.7297800000000005E-2</c:v>
                </c:pt>
                <c:pt idx="4846">
                  <c:v>6.8123100000000006E-2</c:v>
                </c:pt>
                <c:pt idx="4847">
                  <c:v>6.89858E-2</c:v>
                </c:pt>
                <c:pt idx="4848">
                  <c:v>6.9885500000000003E-2</c:v>
                </c:pt>
                <c:pt idx="4849">
                  <c:v>7.0821400000000007E-2</c:v>
                </c:pt>
                <c:pt idx="4850">
                  <c:v>7.1793099999999999E-2</c:v>
                </c:pt>
                <c:pt idx="4851">
                  <c:v>7.2799799999999998E-2</c:v>
                </c:pt>
                <c:pt idx="4852">
                  <c:v>7.3840699999999995E-2</c:v>
                </c:pt>
                <c:pt idx="4853">
                  <c:v>7.4914900000000006E-2</c:v>
                </c:pt>
                <c:pt idx="4854">
                  <c:v>7.60213E-2</c:v>
                </c:pt>
                <c:pt idx="4855">
                  <c:v>7.71588E-2</c:v>
                </c:pt>
                <c:pt idx="4856">
                  <c:v>7.8326400000000004E-2</c:v>
                </c:pt>
                <c:pt idx="4857">
                  <c:v>7.9522700000000002E-2</c:v>
                </c:pt>
                <c:pt idx="4858">
                  <c:v>8.0746399999999996E-2</c:v>
                </c:pt>
                <c:pt idx="4859">
                  <c:v>8.1996200000000005E-2</c:v>
                </c:pt>
                <c:pt idx="4860">
                  <c:v>8.3270700000000003E-2</c:v>
                </c:pt>
                <c:pt idx="4861">
                  <c:v>8.45688E-2</c:v>
                </c:pt>
                <c:pt idx="4862">
                  <c:v>8.5889400000000005E-2</c:v>
                </c:pt>
                <c:pt idx="4863">
                  <c:v>8.7231100000000006E-2</c:v>
                </c:pt>
                <c:pt idx="4864">
                  <c:v>8.8592199999999996E-2</c:v>
                </c:pt>
                <c:pt idx="4865">
                  <c:v>8.9971300000000004E-2</c:v>
                </c:pt>
                <c:pt idx="4866">
                  <c:v>9.1366699999999995E-2</c:v>
                </c:pt>
                <c:pt idx="4867">
                  <c:v>9.2776899999999995E-2</c:v>
                </c:pt>
                <c:pt idx="4868">
                  <c:v>9.4200400000000004E-2</c:v>
                </c:pt>
                <c:pt idx="4869">
                  <c:v>9.5635700000000004E-2</c:v>
                </c:pt>
                <c:pt idx="4870">
                  <c:v>9.7081200000000006E-2</c:v>
                </c:pt>
                <c:pt idx="4871">
                  <c:v>9.8535499999999998E-2</c:v>
                </c:pt>
                <c:pt idx="4872">
                  <c:v>9.9996799999999997E-2</c:v>
                </c:pt>
                <c:pt idx="4873">
                  <c:v>0.101463</c:v>
                </c:pt>
                <c:pt idx="4874">
                  <c:v>0.102934</c:v>
                </c:pt>
                <c:pt idx="4875">
                  <c:v>0.104407</c:v>
                </c:pt>
                <c:pt idx="4876">
                  <c:v>0.105881</c:v>
                </c:pt>
                <c:pt idx="4877">
                  <c:v>0.107354</c:v>
                </c:pt>
                <c:pt idx="4878">
                  <c:v>0.10882600000000001</c:v>
                </c:pt>
                <c:pt idx="4879">
                  <c:v>0.110293</c:v>
                </c:pt>
                <c:pt idx="4880">
                  <c:v>0.11175400000000001</c:v>
                </c:pt>
                <c:pt idx="4881">
                  <c:v>0.113208</c:v>
                </c:pt>
                <c:pt idx="4882">
                  <c:v>0.114653</c:v>
                </c:pt>
                <c:pt idx="4883">
                  <c:v>0.116087</c:v>
                </c:pt>
                <c:pt idx="4884">
                  <c:v>0.117509</c:v>
                </c:pt>
                <c:pt idx="4885">
                  <c:v>0.118918</c:v>
                </c:pt>
                <c:pt idx="4886">
                  <c:v>0.120312</c:v>
                </c:pt>
                <c:pt idx="4887">
                  <c:v>0.12168900000000001</c:v>
                </c:pt>
                <c:pt idx="4888">
                  <c:v>0.123048</c:v>
                </c:pt>
                <c:pt idx="4889">
                  <c:v>0.124387</c:v>
                </c:pt>
                <c:pt idx="4890">
                  <c:v>0.12570400000000001</c:v>
                </c:pt>
                <c:pt idx="4891">
                  <c:v>0.127</c:v>
                </c:pt>
                <c:pt idx="4892">
                  <c:v>0.128272</c:v>
                </c:pt>
                <c:pt idx="4893">
                  <c:v>0.129519</c:v>
                </c:pt>
                <c:pt idx="4894">
                  <c:v>0.130742</c:v>
                </c:pt>
                <c:pt idx="4895">
                  <c:v>0.131937</c:v>
                </c:pt>
                <c:pt idx="4896">
                  <c:v>0.133105</c:v>
                </c:pt>
                <c:pt idx="4897">
                  <c:v>0.134245</c:v>
                </c:pt>
                <c:pt idx="4898">
                  <c:v>0.135356</c:v>
                </c:pt>
                <c:pt idx="4899">
                  <c:v>0.136437</c:v>
                </c:pt>
                <c:pt idx="4900">
                  <c:v>0.137489</c:v>
                </c:pt>
                <c:pt idx="4901">
                  <c:v>0.13850999999999999</c:v>
                </c:pt>
                <c:pt idx="4902">
                  <c:v>0.13950199999999999</c:v>
                </c:pt>
                <c:pt idx="4903">
                  <c:v>0.140463</c:v>
                </c:pt>
                <c:pt idx="4904">
                  <c:v>0.14139199999999999</c:v>
                </c:pt>
                <c:pt idx="4905">
                  <c:v>0.14229</c:v>
                </c:pt>
                <c:pt idx="4906">
                  <c:v>0.143154</c:v>
                </c:pt>
                <c:pt idx="4907">
                  <c:v>0.143984</c:v>
                </c:pt>
                <c:pt idx="4908">
                  <c:v>0.14477999999999999</c:v>
                </c:pt>
                <c:pt idx="4909">
                  <c:v>0.145541</c:v>
                </c:pt>
                <c:pt idx="4910">
                  <c:v>0.14626600000000001</c:v>
                </c:pt>
                <c:pt idx="4911">
                  <c:v>0.146955</c:v>
                </c:pt>
                <c:pt idx="4912">
                  <c:v>0.14760799999999999</c:v>
                </c:pt>
                <c:pt idx="4913">
                  <c:v>0.14822299999999999</c:v>
                </c:pt>
                <c:pt idx="4914">
                  <c:v>0.14880099999999999</c:v>
                </c:pt>
                <c:pt idx="4915">
                  <c:v>0.149341</c:v>
                </c:pt>
                <c:pt idx="4916">
                  <c:v>0.149842</c:v>
                </c:pt>
                <c:pt idx="4917">
                  <c:v>0.15030399999999999</c:v>
                </c:pt>
                <c:pt idx="4918">
                  <c:v>0.150727</c:v>
                </c:pt>
                <c:pt idx="4919">
                  <c:v>0.15110999999999999</c:v>
                </c:pt>
                <c:pt idx="4920">
                  <c:v>0.15145400000000001</c:v>
                </c:pt>
                <c:pt idx="4921">
                  <c:v>0.15175900000000001</c:v>
                </c:pt>
                <c:pt idx="4922">
                  <c:v>0.15202399999999999</c:v>
                </c:pt>
                <c:pt idx="4923">
                  <c:v>0.152249</c:v>
                </c:pt>
                <c:pt idx="4924">
                  <c:v>0.15243499999999999</c:v>
                </c:pt>
                <c:pt idx="4925">
                  <c:v>0.15257999999999999</c:v>
                </c:pt>
                <c:pt idx="4926">
                  <c:v>0.15268499999999999</c:v>
                </c:pt>
                <c:pt idx="4927">
                  <c:v>0.152749</c:v>
                </c:pt>
                <c:pt idx="4928">
                  <c:v>0.15277199999999999</c:v>
                </c:pt>
                <c:pt idx="4929">
                  <c:v>0.152755</c:v>
                </c:pt>
                <c:pt idx="4930">
                  <c:v>0.152695</c:v>
                </c:pt>
                <c:pt idx="4931">
                  <c:v>0.15259400000000001</c:v>
                </c:pt>
                <c:pt idx="4932">
                  <c:v>0.15245</c:v>
                </c:pt>
                <c:pt idx="4933">
                  <c:v>0.15226400000000001</c:v>
                </c:pt>
                <c:pt idx="4934">
                  <c:v>0.152035</c:v>
                </c:pt>
                <c:pt idx="4935">
                  <c:v>0.15176400000000001</c:v>
                </c:pt>
                <c:pt idx="4936">
                  <c:v>0.15145</c:v>
                </c:pt>
                <c:pt idx="4937">
                  <c:v>0.151092</c:v>
                </c:pt>
                <c:pt idx="4938">
                  <c:v>0.15069199999999999</c:v>
                </c:pt>
                <c:pt idx="4939">
                  <c:v>0.15024799999999999</c:v>
                </c:pt>
                <c:pt idx="4940">
                  <c:v>0.14976100000000001</c:v>
                </c:pt>
                <c:pt idx="4941">
                  <c:v>0.14923</c:v>
                </c:pt>
                <c:pt idx="4942">
                  <c:v>0.14865600000000001</c:v>
                </c:pt>
                <c:pt idx="4943">
                  <c:v>0.148038</c:v>
                </c:pt>
                <c:pt idx="4944">
                  <c:v>0.14737600000000001</c:v>
                </c:pt>
                <c:pt idx="4945">
                  <c:v>0.14666999999999999</c:v>
                </c:pt>
                <c:pt idx="4946">
                  <c:v>0.145921</c:v>
                </c:pt>
                <c:pt idx="4947">
                  <c:v>0.14512700000000001</c:v>
                </c:pt>
                <c:pt idx="4948">
                  <c:v>0.144289</c:v>
                </c:pt>
                <c:pt idx="4949">
                  <c:v>0.14340800000000001</c:v>
                </c:pt>
                <c:pt idx="4950">
                  <c:v>0.142483</c:v>
                </c:pt>
                <c:pt idx="4951">
                  <c:v>0.141516</c:v>
                </c:pt>
                <c:pt idx="4952">
                  <c:v>0.14050699999999999</c:v>
                </c:pt>
                <c:pt idx="4953">
                  <c:v>0.139455</c:v>
                </c:pt>
                <c:pt idx="4954">
                  <c:v>0.13836200000000001</c:v>
                </c:pt>
                <c:pt idx="4955">
                  <c:v>0.13722699999999999</c:v>
                </c:pt>
                <c:pt idx="4956">
                  <c:v>0.13605100000000001</c:v>
                </c:pt>
                <c:pt idx="4957">
                  <c:v>0.13483600000000001</c:v>
                </c:pt>
                <c:pt idx="4958">
                  <c:v>0.13358</c:v>
                </c:pt>
                <c:pt idx="4959">
                  <c:v>0.13228599999999999</c:v>
                </c:pt>
                <c:pt idx="4960">
                  <c:v>0.13095300000000001</c:v>
                </c:pt>
                <c:pt idx="4961">
                  <c:v>0.129583</c:v>
                </c:pt>
                <c:pt idx="4962">
                  <c:v>0.12817600000000001</c:v>
                </c:pt>
                <c:pt idx="4963">
                  <c:v>0.12673400000000001</c:v>
                </c:pt>
                <c:pt idx="4964">
                  <c:v>0.12525900000000001</c:v>
                </c:pt>
                <c:pt idx="4965">
                  <c:v>0.12375</c:v>
                </c:pt>
                <c:pt idx="4966">
                  <c:v>0.122209</c:v>
                </c:pt>
                <c:pt idx="4967">
                  <c:v>0.12063699999999999</c:v>
                </c:pt>
                <c:pt idx="4968">
                  <c:v>0.119034</c:v>
                </c:pt>
                <c:pt idx="4969">
                  <c:v>0.11740200000000001</c:v>
                </c:pt>
                <c:pt idx="4970">
                  <c:v>0.115743</c:v>
                </c:pt>
                <c:pt idx="4971">
                  <c:v>0.114056</c:v>
                </c:pt>
                <c:pt idx="4972">
                  <c:v>0.112345</c:v>
                </c:pt>
                <c:pt idx="4973">
                  <c:v>0.110612</c:v>
                </c:pt>
                <c:pt idx="4974">
                  <c:v>0.108857</c:v>
                </c:pt>
                <c:pt idx="4975">
                  <c:v>0.107081</c:v>
                </c:pt>
                <c:pt idx="4976">
                  <c:v>0.105285</c:v>
                </c:pt>
                <c:pt idx="4977">
                  <c:v>0.10347199999999999</c:v>
                </c:pt>
                <c:pt idx="4978">
                  <c:v>0.101643</c:v>
                </c:pt>
                <c:pt idx="4979">
                  <c:v>9.9800299999999995E-2</c:v>
                </c:pt>
                <c:pt idx="4980">
                  <c:v>9.7945900000000002E-2</c:v>
                </c:pt>
                <c:pt idx="4981">
                  <c:v>9.6081799999999995E-2</c:v>
                </c:pt>
                <c:pt idx="4982">
                  <c:v>9.4210199999999994E-2</c:v>
                </c:pt>
                <c:pt idx="4983">
                  <c:v>9.2332800000000007E-2</c:v>
                </c:pt>
                <c:pt idx="4984">
                  <c:v>9.0451500000000004E-2</c:v>
                </c:pt>
                <c:pt idx="4985">
                  <c:v>8.8568300000000003E-2</c:v>
                </c:pt>
                <c:pt idx="4986">
                  <c:v>8.6685499999999999E-2</c:v>
                </c:pt>
                <c:pt idx="4987">
                  <c:v>8.4806099999999995E-2</c:v>
                </c:pt>
                <c:pt idx="4988">
                  <c:v>8.2933499999999993E-2</c:v>
                </c:pt>
                <c:pt idx="4989">
                  <c:v>8.1070799999999998E-2</c:v>
                </c:pt>
                <c:pt idx="4990">
                  <c:v>7.9219700000000004E-2</c:v>
                </c:pt>
                <c:pt idx="4991">
                  <c:v>7.7381000000000005E-2</c:v>
                </c:pt>
                <c:pt idx="4992">
                  <c:v>7.5556499999999999E-2</c:v>
                </c:pt>
                <c:pt idx="4993">
                  <c:v>7.3748099999999997E-2</c:v>
                </c:pt>
                <c:pt idx="4994">
                  <c:v>7.1957300000000002E-2</c:v>
                </c:pt>
                <c:pt idx="4995">
                  <c:v>7.0185700000000004E-2</c:v>
                </c:pt>
                <c:pt idx="4996">
                  <c:v>6.8434800000000004E-2</c:v>
                </c:pt>
                <c:pt idx="4997">
                  <c:v>6.6706500000000002E-2</c:v>
                </c:pt>
                <c:pt idx="4998">
                  <c:v>6.5002299999999999E-2</c:v>
                </c:pt>
                <c:pt idx="4999">
                  <c:v>6.3323400000000002E-2</c:v>
                </c:pt>
                <c:pt idx="5000">
                  <c:v>6.1671299999999998E-2</c:v>
                </c:pt>
                <c:pt idx="5001">
                  <c:v>6.0047099999999999E-2</c:v>
                </c:pt>
                <c:pt idx="5002">
                  <c:v>5.8451900000000001E-2</c:v>
                </c:pt>
                <c:pt idx="5003">
                  <c:v>5.6886199999999998E-2</c:v>
                </c:pt>
                <c:pt idx="5004">
                  <c:v>5.5350900000000001E-2</c:v>
                </c:pt>
                <c:pt idx="5005">
                  <c:v>5.3847199999999998E-2</c:v>
                </c:pt>
                <c:pt idx="5006">
                  <c:v>5.2376300000000001E-2</c:v>
                </c:pt>
                <c:pt idx="5007">
                  <c:v>5.0939100000000001E-2</c:v>
                </c:pt>
                <c:pt idx="5008">
                  <c:v>4.9536499999999997E-2</c:v>
                </c:pt>
                <c:pt idx="5009">
                  <c:v>4.8169299999999998E-2</c:v>
                </c:pt>
                <c:pt idx="5010">
                  <c:v>4.6838499999999998E-2</c:v>
                </c:pt>
                <c:pt idx="5011">
                  <c:v>4.5544800000000003E-2</c:v>
                </c:pt>
                <c:pt idx="5012">
                  <c:v>4.4288500000000001E-2</c:v>
                </c:pt>
                <c:pt idx="5013">
                  <c:v>4.3069700000000002E-2</c:v>
                </c:pt>
                <c:pt idx="5014">
                  <c:v>4.1888500000000002E-2</c:v>
                </c:pt>
                <c:pt idx="5015">
                  <c:v>4.0745099999999999E-2</c:v>
                </c:pt>
                <c:pt idx="5016">
                  <c:v>3.9639300000000002E-2</c:v>
                </c:pt>
                <c:pt idx="5017">
                  <c:v>3.8571099999999997E-2</c:v>
                </c:pt>
                <c:pt idx="5018">
                  <c:v>3.7540200000000003E-2</c:v>
                </c:pt>
                <c:pt idx="5019">
                  <c:v>3.6546099999999998E-2</c:v>
                </c:pt>
                <c:pt idx="5020">
                  <c:v>3.5588399999999999E-2</c:v>
                </c:pt>
                <c:pt idx="5021">
                  <c:v>3.46664E-2</c:v>
                </c:pt>
                <c:pt idx="5022">
                  <c:v>3.37796E-2</c:v>
                </c:pt>
                <c:pt idx="5023">
                  <c:v>3.2927199999999997E-2</c:v>
                </c:pt>
                <c:pt idx="5024">
                  <c:v>3.2108100000000001E-2</c:v>
                </c:pt>
                <c:pt idx="5025">
                  <c:v>3.1321399999999999E-2</c:v>
                </c:pt>
                <c:pt idx="5026">
                  <c:v>3.0566200000000002E-2</c:v>
                </c:pt>
                <c:pt idx="5027">
                  <c:v>2.9841199999999998E-2</c:v>
                </c:pt>
                <c:pt idx="5028">
                  <c:v>2.9145299999999999E-2</c:v>
                </c:pt>
                <c:pt idx="5029">
                  <c:v>2.8477100000000002E-2</c:v>
                </c:pt>
                <c:pt idx="5030">
                  <c:v>2.7835499999999999E-2</c:v>
                </c:pt>
                <c:pt idx="5031">
                  <c:v>2.7219400000000001E-2</c:v>
                </c:pt>
                <c:pt idx="5032">
                  <c:v>2.66272E-2</c:v>
                </c:pt>
                <c:pt idx="5033">
                  <c:v>2.6057400000000001E-2</c:v>
                </c:pt>
                <c:pt idx="5034">
                  <c:v>2.5508200000000002E-2</c:v>
                </c:pt>
                <c:pt idx="5035">
                  <c:v>2.4977800000000001E-2</c:v>
                </c:pt>
                <c:pt idx="5036">
                  <c:v>2.44646E-2</c:v>
                </c:pt>
                <c:pt idx="5037">
                  <c:v>2.3967499999999999E-2</c:v>
                </c:pt>
                <c:pt idx="5038">
                  <c:v>2.3484999999999999E-2</c:v>
                </c:pt>
                <c:pt idx="5039">
                  <c:v>2.3015600000000001E-2</c:v>
                </c:pt>
                <c:pt idx="5040">
                  <c:v>2.2557799999999999E-2</c:v>
                </c:pt>
                <c:pt idx="5041">
                  <c:v>2.2110100000000001E-2</c:v>
                </c:pt>
                <c:pt idx="5042">
                  <c:v>2.16709E-2</c:v>
                </c:pt>
                <c:pt idx="5043">
                  <c:v>2.12386E-2</c:v>
                </c:pt>
                <c:pt idx="5044">
                  <c:v>2.08116E-2</c:v>
                </c:pt>
                <c:pt idx="5045">
                  <c:v>2.0388400000000001E-2</c:v>
                </c:pt>
                <c:pt idx="5046">
                  <c:v>1.99674E-2</c:v>
                </c:pt>
                <c:pt idx="5047">
                  <c:v>1.95467E-2</c:v>
                </c:pt>
                <c:pt idx="5048">
                  <c:v>1.91249E-2</c:v>
                </c:pt>
                <c:pt idx="5049">
                  <c:v>1.8700600000000001E-2</c:v>
                </c:pt>
                <c:pt idx="5050">
                  <c:v>1.8272799999999999E-2</c:v>
                </c:pt>
                <c:pt idx="5051">
                  <c:v>1.7840499999999999E-2</c:v>
                </c:pt>
                <c:pt idx="5052">
                  <c:v>1.7402399999999998E-2</c:v>
                </c:pt>
                <c:pt idx="5053">
                  <c:v>1.69576E-2</c:v>
                </c:pt>
                <c:pt idx="5054">
                  <c:v>1.6504700000000001E-2</c:v>
                </c:pt>
                <c:pt idx="5055">
                  <c:v>1.6042600000000001E-2</c:v>
                </c:pt>
                <c:pt idx="5056">
                  <c:v>1.55701E-2</c:v>
                </c:pt>
                <c:pt idx="5057">
                  <c:v>1.50864E-2</c:v>
                </c:pt>
                <c:pt idx="5058">
                  <c:v>1.45909E-2</c:v>
                </c:pt>
                <c:pt idx="5059">
                  <c:v>1.4083200000000001E-2</c:v>
                </c:pt>
                <c:pt idx="5060">
                  <c:v>1.35633E-2</c:v>
                </c:pt>
                <c:pt idx="5061">
                  <c:v>1.30305E-2</c:v>
                </c:pt>
                <c:pt idx="5062">
                  <c:v>1.24841E-2</c:v>
                </c:pt>
                <c:pt idx="5063">
                  <c:v>1.19232E-2</c:v>
                </c:pt>
                <c:pt idx="5064">
                  <c:v>1.13477E-2</c:v>
                </c:pt>
                <c:pt idx="5065">
                  <c:v>1.0757900000000001E-2</c:v>
                </c:pt>
                <c:pt idx="5066">
                  <c:v>1.0153799999999999E-2</c:v>
                </c:pt>
                <c:pt idx="5067" formatCode="0.00E+00">
                  <c:v>9.5357500000000008E-3</c:v>
                </c:pt>
                <c:pt idx="5068" formatCode="0.00E+00">
                  <c:v>8.9040999999999999E-3</c:v>
                </c:pt>
                <c:pt idx="5069" formatCode="0.00E+00">
                  <c:v>8.2595900000000007E-3</c:v>
                </c:pt>
                <c:pt idx="5070" formatCode="0.00E+00">
                  <c:v>7.6026699999999997E-3</c:v>
                </c:pt>
                <c:pt idx="5071" formatCode="0.00E+00">
                  <c:v>6.9335600000000001E-3</c:v>
                </c:pt>
                <c:pt idx="5072" formatCode="0.00E+00">
                  <c:v>6.2525599999999999E-3</c:v>
                </c:pt>
                <c:pt idx="5073" formatCode="0.00E+00">
                  <c:v>5.5605000000000003E-3</c:v>
                </c:pt>
                <c:pt idx="5074" formatCode="0.00E+00">
                  <c:v>4.8588399999999997E-3</c:v>
                </c:pt>
                <c:pt idx="5075" formatCode="0.00E+00">
                  <c:v>4.1496500000000004E-3</c:v>
                </c:pt>
                <c:pt idx="5076" formatCode="0.00E+00">
                  <c:v>3.4351899999999999E-3</c:v>
                </c:pt>
                <c:pt idx="5077" formatCode="0.00E+00">
                  <c:v>2.7165599999999998E-3</c:v>
                </c:pt>
                <c:pt idx="5078" formatCode="0.00E+00">
                  <c:v>1.9937399999999999E-3</c:v>
                </c:pt>
                <c:pt idx="5079" formatCode="0.00E+00">
                  <c:v>1.26728E-3</c:v>
                </c:pt>
                <c:pt idx="5080" formatCode="0.00E+00">
                  <c:v>5.3880599999999996E-4</c:v>
                </c:pt>
                <c:pt idx="5081" formatCode="0.00E+00">
                  <c:v>-1.90058E-4</c:v>
                </c:pt>
                <c:pt idx="5082" formatCode="0.00E+00">
                  <c:v>-9.1810999999999998E-4</c:v>
                </c:pt>
                <c:pt idx="5083" formatCode="0.00E+00">
                  <c:v>-1.6440199999999999E-3</c:v>
                </c:pt>
                <c:pt idx="5084" formatCode="0.00E+00">
                  <c:v>-2.3660899999999999E-3</c:v>
                </c:pt>
                <c:pt idx="5085" formatCode="0.00E+00">
                  <c:v>-3.0825499999999999E-3</c:v>
                </c:pt>
                <c:pt idx="5086" formatCode="0.00E+00">
                  <c:v>-3.7918399999999999E-3</c:v>
                </c:pt>
                <c:pt idx="5087" formatCode="0.00E+00">
                  <c:v>-4.4925099999999999E-3</c:v>
                </c:pt>
                <c:pt idx="5088" formatCode="0.00E+00">
                  <c:v>-5.18302E-3</c:v>
                </c:pt>
                <c:pt idx="5089" formatCode="0.00E+00">
                  <c:v>-5.8618799999999999E-3</c:v>
                </c:pt>
                <c:pt idx="5090" formatCode="0.00E+00">
                  <c:v>-6.5276400000000004E-3</c:v>
                </c:pt>
                <c:pt idx="5091" formatCode="0.00E+00">
                  <c:v>-7.1786000000000003E-3</c:v>
                </c:pt>
                <c:pt idx="5092" formatCode="0.00E+00">
                  <c:v>-7.8127800000000001E-3</c:v>
                </c:pt>
                <c:pt idx="5093" formatCode="0.00E+00">
                  <c:v>-8.4280799999999993E-3</c:v>
                </c:pt>
                <c:pt idx="5094" formatCode="0.00E+00">
                  <c:v>-9.0225300000000008E-3</c:v>
                </c:pt>
                <c:pt idx="5095" formatCode="0.00E+00">
                  <c:v>-9.5944199999999993E-3</c:v>
                </c:pt>
                <c:pt idx="5096">
                  <c:v>-1.0141799999999999E-2</c:v>
                </c:pt>
                <c:pt idx="5097">
                  <c:v>-1.06625E-2</c:v>
                </c:pt>
                <c:pt idx="5098">
                  <c:v>-1.11541E-2</c:v>
                </c:pt>
                <c:pt idx="5099">
                  <c:v>-1.16142E-2</c:v>
                </c:pt>
                <c:pt idx="5100">
                  <c:v>-1.2041100000000001E-2</c:v>
                </c:pt>
                <c:pt idx="5101">
                  <c:v>-1.24329E-2</c:v>
                </c:pt>
                <c:pt idx="5102">
                  <c:v>-1.27876E-2</c:v>
                </c:pt>
                <c:pt idx="5103">
                  <c:v>-1.3103200000000001E-2</c:v>
                </c:pt>
                <c:pt idx="5104">
                  <c:v>-1.3377699999999999E-2</c:v>
                </c:pt>
                <c:pt idx="5105">
                  <c:v>-1.3609400000000001E-2</c:v>
                </c:pt>
                <c:pt idx="5106">
                  <c:v>-1.37965E-2</c:v>
                </c:pt>
                <c:pt idx="5107">
                  <c:v>-1.3937099999999999E-2</c:v>
                </c:pt>
                <c:pt idx="5108">
                  <c:v>-1.40299E-2</c:v>
                </c:pt>
                <c:pt idx="5109">
                  <c:v>-1.40731E-2</c:v>
                </c:pt>
                <c:pt idx="5110">
                  <c:v>-1.4065299999999999E-2</c:v>
                </c:pt>
                <c:pt idx="5111">
                  <c:v>-1.4005099999999999E-2</c:v>
                </c:pt>
                <c:pt idx="5112">
                  <c:v>-1.3890899999999999E-2</c:v>
                </c:pt>
                <c:pt idx="5113">
                  <c:v>-1.37214E-2</c:v>
                </c:pt>
                <c:pt idx="5114">
                  <c:v>-1.34953E-2</c:v>
                </c:pt>
                <c:pt idx="5115">
                  <c:v>-1.32116E-2</c:v>
                </c:pt>
                <c:pt idx="5116">
                  <c:v>-1.28694E-2</c:v>
                </c:pt>
                <c:pt idx="5117">
                  <c:v>-1.24677E-2</c:v>
                </c:pt>
                <c:pt idx="5118">
                  <c:v>-1.2005500000000001E-2</c:v>
                </c:pt>
                <c:pt idx="5119">
                  <c:v>-1.14822E-2</c:v>
                </c:pt>
                <c:pt idx="5120">
                  <c:v>-1.08967E-2</c:v>
                </c:pt>
                <c:pt idx="5121">
                  <c:v>-1.02486E-2</c:v>
                </c:pt>
                <c:pt idx="5122" formatCode="0.00E+00">
                  <c:v>-9.5375600000000005E-3</c:v>
                </c:pt>
                <c:pt idx="5123" formatCode="0.00E+00">
                  <c:v>-8.76328E-3</c:v>
                </c:pt>
                <c:pt idx="5124" formatCode="0.00E+00">
                  <c:v>-7.9256399999999994E-3</c:v>
                </c:pt>
                <c:pt idx="5125" formatCode="0.00E+00">
                  <c:v>-7.02441E-3</c:v>
                </c:pt>
                <c:pt idx="5126" formatCode="0.00E+00">
                  <c:v>-6.0593000000000001E-3</c:v>
                </c:pt>
                <c:pt idx="5127" formatCode="0.00E+00">
                  <c:v>-5.0302699999999999E-3</c:v>
                </c:pt>
                <c:pt idx="5128" formatCode="0.00E+00">
                  <c:v>-3.9374800000000001E-3</c:v>
                </c:pt>
                <c:pt idx="5129" formatCode="0.00E+00">
                  <c:v>-2.7811899999999998E-3</c:v>
                </c:pt>
                <c:pt idx="5130" formatCode="0.00E+00">
                  <c:v>-1.56182E-3</c:v>
                </c:pt>
                <c:pt idx="5131" formatCode="0.00E+00">
                  <c:v>-2.7990699999999997E-4</c:v>
                </c:pt>
                <c:pt idx="5132" formatCode="0.00E+00">
                  <c:v>1.0639899999999999E-3</c:v>
                </c:pt>
                <c:pt idx="5133" formatCode="0.00E+00">
                  <c:v>2.4691399999999999E-3</c:v>
                </c:pt>
                <c:pt idx="5134" formatCode="0.00E+00">
                  <c:v>3.9346199999999998E-3</c:v>
                </c:pt>
                <c:pt idx="5135" formatCode="0.00E+00">
                  <c:v>5.4594600000000002E-3</c:v>
                </c:pt>
                <c:pt idx="5136" formatCode="0.00E+00">
                  <c:v>7.0426999999999998E-3</c:v>
                </c:pt>
                <c:pt idx="5137" formatCode="0.00E+00">
                  <c:v>8.6833099999999996E-3</c:v>
                </c:pt>
                <c:pt idx="5138">
                  <c:v>1.03801E-2</c:v>
                </c:pt>
                <c:pt idx="5139">
                  <c:v>1.21317E-2</c:v>
                </c:pt>
                <c:pt idx="5140">
                  <c:v>1.3936499999999999E-2</c:v>
                </c:pt>
                <c:pt idx="5141">
                  <c:v>1.57932E-2</c:v>
                </c:pt>
                <c:pt idx="5142">
                  <c:v>1.7699900000000001E-2</c:v>
                </c:pt>
                <c:pt idx="5143">
                  <c:v>1.96548E-2</c:v>
                </c:pt>
                <c:pt idx="5144">
                  <c:v>2.16562E-2</c:v>
                </c:pt>
                <c:pt idx="5145">
                  <c:v>2.3702000000000001E-2</c:v>
                </c:pt>
                <c:pt idx="5146">
                  <c:v>2.57906E-2</c:v>
                </c:pt>
                <c:pt idx="5147">
                  <c:v>2.79201E-2</c:v>
                </c:pt>
                <c:pt idx="5148">
                  <c:v>3.0088400000000001E-2</c:v>
                </c:pt>
                <c:pt idx="5149">
                  <c:v>3.2293000000000002E-2</c:v>
                </c:pt>
                <c:pt idx="5150">
                  <c:v>3.4531300000000001E-2</c:v>
                </c:pt>
                <c:pt idx="5151">
                  <c:v>3.6800600000000003E-2</c:v>
                </c:pt>
                <c:pt idx="5152">
                  <c:v>3.9098599999999997E-2</c:v>
                </c:pt>
                <c:pt idx="5153">
                  <c:v>4.1422500000000001E-2</c:v>
                </c:pt>
                <c:pt idx="5154">
                  <c:v>4.3769799999999998E-2</c:v>
                </c:pt>
                <c:pt idx="5155">
                  <c:v>4.6137400000000002E-2</c:v>
                </c:pt>
                <c:pt idx="5156">
                  <c:v>4.8522599999999999E-2</c:v>
                </c:pt>
                <c:pt idx="5157">
                  <c:v>5.0922599999999998E-2</c:v>
                </c:pt>
                <c:pt idx="5158">
                  <c:v>5.3334199999999998E-2</c:v>
                </c:pt>
                <c:pt idx="5159">
                  <c:v>5.57543E-2</c:v>
                </c:pt>
                <c:pt idx="5160">
                  <c:v>5.8179700000000001E-2</c:v>
                </c:pt>
                <c:pt idx="5161">
                  <c:v>6.0607300000000003E-2</c:v>
                </c:pt>
                <c:pt idx="5162">
                  <c:v>6.3034099999999996E-2</c:v>
                </c:pt>
                <c:pt idx="5163">
                  <c:v>6.5457000000000001E-2</c:v>
                </c:pt>
                <c:pt idx="5164">
                  <c:v>6.7872799999999997E-2</c:v>
                </c:pt>
                <c:pt idx="5165">
                  <c:v>7.0278099999999996E-2</c:v>
                </c:pt>
                <c:pt idx="5166">
                  <c:v>7.2669700000000004E-2</c:v>
                </c:pt>
                <c:pt idx="5167">
                  <c:v>7.5044299999999994E-2</c:v>
                </c:pt>
                <c:pt idx="5168">
                  <c:v>7.7398999999999996E-2</c:v>
                </c:pt>
                <c:pt idx="5169">
                  <c:v>7.9730400000000007E-2</c:v>
                </c:pt>
                <c:pt idx="5170">
                  <c:v>8.2035200000000003E-2</c:v>
                </c:pt>
                <c:pt idx="5171">
                  <c:v>8.4310099999999999E-2</c:v>
                </c:pt>
                <c:pt idx="5172">
                  <c:v>8.6552000000000004E-2</c:v>
                </c:pt>
                <c:pt idx="5173">
                  <c:v>8.8757699999999995E-2</c:v>
                </c:pt>
                <c:pt idx="5174">
                  <c:v>9.0923799999999999E-2</c:v>
                </c:pt>
                <c:pt idx="5175">
                  <c:v>9.3047000000000005E-2</c:v>
                </c:pt>
                <c:pt idx="5176">
                  <c:v>9.5124E-2</c:v>
                </c:pt>
                <c:pt idx="5177">
                  <c:v>9.7151299999999996E-2</c:v>
                </c:pt>
                <c:pt idx="5178">
                  <c:v>9.91258E-2</c:v>
                </c:pt>
                <c:pt idx="5179">
                  <c:v>0.10104399999999999</c:v>
                </c:pt>
                <c:pt idx="5180">
                  <c:v>0.102904</c:v>
                </c:pt>
                <c:pt idx="5181">
                  <c:v>0.104703</c:v>
                </c:pt>
                <c:pt idx="5182">
                  <c:v>0.106437</c:v>
                </c:pt>
                <c:pt idx="5183">
                  <c:v>0.108103</c:v>
                </c:pt>
                <c:pt idx="5184">
                  <c:v>0.10970000000000001</c:v>
                </c:pt>
                <c:pt idx="5185">
                  <c:v>0.111224</c:v>
                </c:pt>
                <c:pt idx="5186">
                  <c:v>0.11267199999999999</c:v>
                </c:pt>
                <c:pt idx="5187">
                  <c:v>0.11404400000000001</c:v>
                </c:pt>
                <c:pt idx="5188">
                  <c:v>0.11533499999999999</c:v>
                </c:pt>
                <c:pt idx="5189">
                  <c:v>0.11654299999999999</c:v>
                </c:pt>
                <c:pt idx="5190">
                  <c:v>0.11766600000000001</c:v>
                </c:pt>
                <c:pt idx="5191">
                  <c:v>0.118703</c:v>
                </c:pt>
                <c:pt idx="5192">
                  <c:v>0.11965000000000001</c:v>
                </c:pt>
                <c:pt idx="5193">
                  <c:v>0.120506</c:v>
                </c:pt>
                <c:pt idx="5194">
                  <c:v>0.121271</c:v>
                </c:pt>
                <c:pt idx="5195">
                  <c:v>0.12194000000000001</c:v>
                </c:pt>
                <c:pt idx="5196">
                  <c:v>0.122514</c:v>
                </c:pt>
                <c:pt idx="5197">
                  <c:v>0.12299</c:v>
                </c:pt>
                <c:pt idx="5198">
                  <c:v>0.12336800000000001</c:v>
                </c:pt>
                <c:pt idx="5199">
                  <c:v>0.12364600000000001</c:v>
                </c:pt>
                <c:pt idx="5200">
                  <c:v>0.123823</c:v>
                </c:pt>
                <c:pt idx="5201">
                  <c:v>0.123899</c:v>
                </c:pt>
                <c:pt idx="5202">
                  <c:v>0.123871</c:v>
                </c:pt>
                <c:pt idx="5203">
                  <c:v>0.123741</c:v>
                </c:pt>
                <c:pt idx="5204">
                  <c:v>0.123506</c:v>
                </c:pt>
                <c:pt idx="5205">
                  <c:v>0.123167</c:v>
                </c:pt>
                <c:pt idx="5206">
                  <c:v>0.122723</c:v>
                </c:pt>
                <c:pt idx="5207">
                  <c:v>0.122173</c:v>
                </c:pt>
                <c:pt idx="5208">
                  <c:v>0.121518</c:v>
                </c:pt>
                <c:pt idx="5209">
                  <c:v>0.12075900000000001</c:v>
                </c:pt>
                <c:pt idx="5210">
                  <c:v>0.119894</c:v>
                </c:pt>
                <c:pt idx="5211">
                  <c:v>0.118924</c:v>
                </c:pt>
                <c:pt idx="5212">
                  <c:v>0.117851</c:v>
                </c:pt>
                <c:pt idx="5213">
                  <c:v>0.116673</c:v>
                </c:pt>
                <c:pt idx="5214">
                  <c:v>0.115393</c:v>
                </c:pt>
                <c:pt idx="5215">
                  <c:v>0.114012</c:v>
                </c:pt>
                <c:pt idx="5216">
                  <c:v>0.11253000000000001</c:v>
                </c:pt>
                <c:pt idx="5217">
                  <c:v>0.11094900000000001</c:v>
                </c:pt>
                <c:pt idx="5218">
                  <c:v>0.10926900000000001</c:v>
                </c:pt>
                <c:pt idx="5219">
                  <c:v>0.10749300000000001</c:v>
                </c:pt>
                <c:pt idx="5220">
                  <c:v>0.10562199999999999</c:v>
                </c:pt>
                <c:pt idx="5221">
                  <c:v>0.103658</c:v>
                </c:pt>
                <c:pt idx="5222">
                  <c:v>0.101601</c:v>
                </c:pt>
                <c:pt idx="5223">
                  <c:v>9.9454899999999999E-2</c:v>
                </c:pt>
                <c:pt idx="5224">
                  <c:v>9.7220799999999996E-2</c:v>
                </c:pt>
                <c:pt idx="5225">
                  <c:v>9.4901200000000005E-2</c:v>
                </c:pt>
                <c:pt idx="5226">
                  <c:v>9.2498200000000003E-2</c:v>
                </c:pt>
                <c:pt idx="5227">
                  <c:v>9.0014399999999994E-2</c:v>
                </c:pt>
                <c:pt idx="5228">
                  <c:v>8.7452100000000005E-2</c:v>
                </c:pt>
                <c:pt idx="5229">
                  <c:v>8.4813799999999995E-2</c:v>
                </c:pt>
                <c:pt idx="5230">
                  <c:v>8.21022E-2</c:v>
                </c:pt>
                <c:pt idx="5231">
                  <c:v>7.9320199999999993E-2</c:v>
                </c:pt>
                <c:pt idx="5232">
                  <c:v>7.6470300000000005E-2</c:v>
                </c:pt>
                <c:pt idx="5233">
                  <c:v>7.3555300000000004E-2</c:v>
                </c:pt>
                <c:pt idx="5234">
                  <c:v>7.0577899999999999E-2</c:v>
                </c:pt>
                <c:pt idx="5235">
                  <c:v>6.7541299999999999E-2</c:v>
                </c:pt>
                <c:pt idx="5236">
                  <c:v>6.4448500000000006E-2</c:v>
                </c:pt>
                <c:pt idx="5237">
                  <c:v>6.1302700000000002E-2</c:v>
                </c:pt>
                <c:pt idx="5238">
                  <c:v>5.8106999999999999E-2</c:v>
                </c:pt>
                <c:pt idx="5239">
                  <c:v>5.4864599999999999E-2</c:v>
                </c:pt>
                <c:pt idx="5240">
                  <c:v>5.1578800000000001E-2</c:v>
                </c:pt>
                <c:pt idx="5241">
                  <c:v>4.8252999999999997E-2</c:v>
                </c:pt>
                <c:pt idx="5242">
                  <c:v>4.48905E-2</c:v>
                </c:pt>
                <c:pt idx="5243">
                  <c:v>4.1494799999999998E-2</c:v>
                </c:pt>
                <c:pt idx="5244">
                  <c:v>3.80693E-2</c:v>
                </c:pt>
                <c:pt idx="5245">
                  <c:v>3.4617599999999998E-2</c:v>
                </c:pt>
                <c:pt idx="5246">
                  <c:v>3.1143000000000001E-2</c:v>
                </c:pt>
                <c:pt idx="5247">
                  <c:v>2.7648900000000001E-2</c:v>
                </c:pt>
                <c:pt idx="5248">
                  <c:v>2.4139000000000001E-2</c:v>
                </c:pt>
                <c:pt idx="5249">
                  <c:v>2.0616800000000001E-2</c:v>
                </c:pt>
                <c:pt idx="5250">
                  <c:v>1.7085900000000001E-2</c:v>
                </c:pt>
                <c:pt idx="5251">
                  <c:v>1.3549800000000001E-2</c:v>
                </c:pt>
                <c:pt idx="5252">
                  <c:v>1.0012099999999999E-2</c:v>
                </c:pt>
                <c:pt idx="5253" formatCode="0.00E+00">
                  <c:v>6.4763800000000003E-3</c:v>
                </c:pt>
                <c:pt idx="5254" formatCode="0.00E+00">
                  <c:v>2.9461700000000001E-3</c:v>
                </c:pt>
                <c:pt idx="5255" formatCode="0.00E+00">
                  <c:v>-5.7497600000000005E-4</c:v>
                </c:pt>
                <c:pt idx="5256" formatCode="0.00E+00">
                  <c:v>-4.0836099999999997E-3</c:v>
                </c:pt>
                <c:pt idx="5257" formatCode="0.00E+00">
                  <c:v>-7.5762900000000003E-3</c:v>
                </c:pt>
                <c:pt idx="5258">
                  <c:v>-1.10495E-2</c:v>
                </c:pt>
                <c:pt idx="5259">
                  <c:v>-1.44998E-2</c:v>
                </c:pt>
                <c:pt idx="5260">
                  <c:v>-1.79239E-2</c:v>
                </c:pt>
                <c:pt idx="5261">
                  <c:v>-2.1318299999999998E-2</c:v>
                </c:pt>
                <c:pt idx="5262">
                  <c:v>-2.4679699999999999E-2</c:v>
                </c:pt>
                <c:pt idx="5263">
                  <c:v>-2.80048E-2</c:v>
                </c:pt>
                <c:pt idx="5264">
                  <c:v>-3.1290499999999999E-2</c:v>
                </c:pt>
                <c:pt idx="5265">
                  <c:v>-3.4533599999999998E-2</c:v>
                </c:pt>
                <c:pt idx="5266">
                  <c:v>-3.7731199999999999E-2</c:v>
                </c:pt>
                <c:pt idx="5267">
                  <c:v>-4.0880100000000003E-2</c:v>
                </c:pt>
                <c:pt idx="5268">
                  <c:v>-4.3977500000000003E-2</c:v>
                </c:pt>
                <c:pt idx="5269">
                  <c:v>-4.7020600000000003E-2</c:v>
                </c:pt>
                <c:pt idx="5270">
                  <c:v>-5.0006399999999999E-2</c:v>
                </c:pt>
                <c:pt idx="5271">
                  <c:v>-5.2932199999999999E-2</c:v>
                </c:pt>
                <c:pt idx="5272">
                  <c:v>-5.5795600000000001E-2</c:v>
                </c:pt>
                <c:pt idx="5273">
                  <c:v>-5.8593899999999997E-2</c:v>
                </c:pt>
                <c:pt idx="5274">
                  <c:v>-6.1324900000000002E-2</c:v>
                </c:pt>
                <c:pt idx="5275">
                  <c:v>-6.3985899999999998E-2</c:v>
                </c:pt>
                <c:pt idx="5276">
                  <c:v>-6.6574800000000003E-2</c:v>
                </c:pt>
                <c:pt idx="5277">
                  <c:v>-6.9089399999999995E-2</c:v>
                </c:pt>
                <c:pt idx="5278">
                  <c:v>-7.15277E-2</c:v>
                </c:pt>
                <c:pt idx="5279">
                  <c:v>-7.3887499999999995E-2</c:v>
                </c:pt>
                <c:pt idx="5280">
                  <c:v>-7.6167100000000001E-2</c:v>
                </c:pt>
                <c:pt idx="5281">
                  <c:v>-7.8364600000000006E-2</c:v>
                </c:pt>
                <c:pt idx="5282">
                  <c:v>-8.0478499999999994E-2</c:v>
                </c:pt>
                <c:pt idx="5283">
                  <c:v>-8.2506999999999997E-2</c:v>
                </c:pt>
                <c:pt idx="5284">
                  <c:v>-8.4448800000000004E-2</c:v>
                </c:pt>
                <c:pt idx="5285">
                  <c:v>-8.6302500000000004E-2</c:v>
                </c:pt>
                <c:pt idx="5286">
                  <c:v>-8.8066900000000004E-2</c:v>
                </c:pt>
                <c:pt idx="5287">
                  <c:v>-8.9740799999999996E-2</c:v>
                </c:pt>
                <c:pt idx="5288">
                  <c:v>-9.1323100000000004E-2</c:v>
                </c:pt>
                <c:pt idx="5289">
                  <c:v>-9.2813099999999996E-2</c:v>
                </c:pt>
                <c:pt idx="5290">
                  <c:v>-9.4210000000000002E-2</c:v>
                </c:pt>
                <c:pt idx="5291">
                  <c:v>-9.5513000000000001E-2</c:v>
                </c:pt>
                <c:pt idx="5292">
                  <c:v>-9.6721500000000002E-2</c:v>
                </c:pt>
                <c:pt idx="5293">
                  <c:v>-9.7835099999999994E-2</c:v>
                </c:pt>
                <c:pt idx="5294">
                  <c:v>-9.8853399999999994E-2</c:v>
                </c:pt>
                <c:pt idx="5295">
                  <c:v>-9.9776199999999995E-2</c:v>
                </c:pt>
                <c:pt idx="5296">
                  <c:v>-0.100603</c:v>
                </c:pt>
                <c:pt idx="5297">
                  <c:v>-0.10133399999999999</c:v>
                </c:pt>
                <c:pt idx="5298">
                  <c:v>-0.10197000000000001</c:v>
                </c:pt>
                <c:pt idx="5299">
                  <c:v>-0.10251</c:v>
                </c:pt>
                <c:pt idx="5300">
                  <c:v>-0.102955</c:v>
                </c:pt>
                <c:pt idx="5301">
                  <c:v>-0.10330499999999999</c:v>
                </c:pt>
                <c:pt idx="5302">
                  <c:v>-0.10356</c:v>
                </c:pt>
                <c:pt idx="5303">
                  <c:v>-0.10372199999999999</c:v>
                </c:pt>
                <c:pt idx="5304">
                  <c:v>-0.10378999999999999</c:v>
                </c:pt>
                <c:pt idx="5305">
                  <c:v>-0.103766</c:v>
                </c:pt>
                <c:pt idx="5306">
                  <c:v>-0.10365099999999999</c:v>
                </c:pt>
                <c:pt idx="5307">
                  <c:v>-0.103445</c:v>
                </c:pt>
                <c:pt idx="5308">
                  <c:v>-0.103149</c:v>
                </c:pt>
                <c:pt idx="5309">
                  <c:v>-0.10276399999999999</c:v>
                </c:pt>
                <c:pt idx="5310">
                  <c:v>-0.102293</c:v>
                </c:pt>
                <c:pt idx="5311">
                  <c:v>-0.10173500000000001</c:v>
                </c:pt>
                <c:pt idx="5312">
                  <c:v>-0.101093</c:v>
                </c:pt>
                <c:pt idx="5313">
                  <c:v>-0.100367</c:v>
                </c:pt>
                <c:pt idx="5314">
                  <c:v>-9.9560300000000004E-2</c:v>
                </c:pt>
                <c:pt idx="5315">
                  <c:v>-9.8673200000000003E-2</c:v>
                </c:pt>
                <c:pt idx="5316">
                  <c:v>-9.7707799999999997E-2</c:v>
                </c:pt>
                <c:pt idx="5317">
                  <c:v>-9.6665799999999996E-2</c:v>
                </c:pt>
                <c:pt idx="5318">
                  <c:v>-9.5548900000000006E-2</c:v>
                </c:pt>
                <c:pt idx="5319">
                  <c:v>-9.4359100000000001E-2</c:v>
                </c:pt>
                <c:pt idx="5320">
                  <c:v>-9.3098500000000001E-2</c:v>
                </c:pt>
                <c:pt idx="5321">
                  <c:v>-9.1769100000000006E-2</c:v>
                </c:pt>
                <c:pt idx="5322">
                  <c:v>-9.0372999999999995E-2</c:v>
                </c:pt>
                <c:pt idx="5323">
                  <c:v>-8.8912400000000003E-2</c:v>
                </c:pt>
                <c:pt idx="5324">
                  <c:v>-8.7389300000000003E-2</c:v>
                </c:pt>
                <c:pt idx="5325">
                  <c:v>-8.5805999999999993E-2</c:v>
                </c:pt>
                <c:pt idx="5326">
                  <c:v>-8.4164699999999995E-2</c:v>
                </c:pt>
                <c:pt idx="5327">
                  <c:v>-8.2467700000000005E-2</c:v>
                </c:pt>
                <c:pt idx="5328">
                  <c:v>-8.0717300000000006E-2</c:v>
                </c:pt>
                <c:pt idx="5329">
                  <c:v>-7.8915799999999994E-2</c:v>
                </c:pt>
                <c:pt idx="5330">
                  <c:v>-7.7065499999999995E-2</c:v>
                </c:pt>
                <c:pt idx="5331">
                  <c:v>-7.5168799999999994E-2</c:v>
                </c:pt>
                <c:pt idx="5332">
                  <c:v>-7.3228100000000004E-2</c:v>
                </c:pt>
                <c:pt idx="5333">
                  <c:v>-7.1245900000000001E-2</c:v>
                </c:pt>
                <c:pt idx="5334">
                  <c:v>-6.9224400000000005E-2</c:v>
                </c:pt>
                <c:pt idx="5335">
                  <c:v>-6.7166100000000006E-2</c:v>
                </c:pt>
                <c:pt idx="5336">
                  <c:v>-6.5073400000000003E-2</c:v>
                </c:pt>
                <c:pt idx="5337">
                  <c:v>-6.2948699999999996E-2</c:v>
                </c:pt>
                <c:pt idx="5338">
                  <c:v>-6.0794399999999998E-2</c:v>
                </c:pt>
                <c:pt idx="5339">
                  <c:v>-5.8612999999999998E-2</c:v>
                </c:pt>
                <c:pt idx="5340">
                  <c:v>-5.6406699999999997E-2</c:v>
                </c:pt>
                <c:pt idx="5341">
                  <c:v>-5.41781E-2</c:v>
                </c:pt>
                <c:pt idx="5342">
                  <c:v>-5.1929299999999998E-2</c:v>
                </c:pt>
                <c:pt idx="5343">
                  <c:v>-4.9662900000000003E-2</c:v>
                </c:pt>
                <c:pt idx="5344">
                  <c:v>-4.7381E-2</c:v>
                </c:pt>
                <c:pt idx="5345">
                  <c:v>-4.5086000000000001E-2</c:v>
                </c:pt>
                <c:pt idx="5346">
                  <c:v>-4.2780100000000001E-2</c:v>
                </c:pt>
                <c:pt idx="5347">
                  <c:v>-4.0465500000000001E-2</c:v>
                </c:pt>
                <c:pt idx="5348">
                  <c:v>-3.8144499999999998E-2</c:v>
                </c:pt>
                <c:pt idx="5349">
                  <c:v>-3.5819299999999998E-2</c:v>
                </c:pt>
                <c:pt idx="5350">
                  <c:v>-3.3491800000000002E-2</c:v>
                </c:pt>
                <c:pt idx="5351">
                  <c:v>-3.1164299999999999E-2</c:v>
                </c:pt>
                <c:pt idx="5352">
                  <c:v>-2.8838699999999998E-2</c:v>
                </c:pt>
                <c:pt idx="5353">
                  <c:v>-2.6517099999999998E-2</c:v>
                </c:pt>
                <c:pt idx="5354">
                  <c:v>-2.4201299999999999E-2</c:v>
                </c:pt>
                <c:pt idx="5355">
                  <c:v>-2.18934E-2</c:v>
                </c:pt>
                <c:pt idx="5356">
                  <c:v>-1.9595100000000001E-2</c:v>
                </c:pt>
                <c:pt idx="5357">
                  <c:v>-1.7308299999999999E-2</c:v>
                </c:pt>
                <c:pt idx="5358">
                  <c:v>-1.50347E-2</c:v>
                </c:pt>
                <c:pt idx="5359">
                  <c:v>-1.2775999999999999E-2</c:v>
                </c:pt>
                <c:pt idx="5360">
                  <c:v>-1.0533799999999999E-2</c:v>
                </c:pt>
                <c:pt idx="5361" formatCode="0.00E+00">
                  <c:v>-8.3097399999999995E-3</c:v>
                </c:pt>
                <c:pt idx="5362" formatCode="0.00E+00">
                  <c:v>-6.10533E-3</c:v>
                </c:pt>
                <c:pt idx="5363" formatCode="0.00E+00">
                  <c:v>-3.9220499999999998E-3</c:v>
                </c:pt>
                <c:pt idx="5364" formatCode="0.00E+00">
                  <c:v>-1.7612999999999999E-3</c:v>
                </c:pt>
                <c:pt idx="5365" formatCode="0.00E+00">
                  <c:v>3.7557299999999998E-4</c:v>
                </c:pt>
                <c:pt idx="5366" formatCode="0.00E+00">
                  <c:v>2.4872700000000002E-3</c:v>
                </c:pt>
                <c:pt idx="5367" formatCode="0.00E+00">
                  <c:v>4.5725599999999998E-3</c:v>
                </c:pt>
                <c:pt idx="5368" formatCode="0.00E+00">
                  <c:v>6.6302799999999997E-3</c:v>
                </c:pt>
                <c:pt idx="5369" formatCode="0.00E+00">
                  <c:v>8.6593099999999999E-3</c:v>
                </c:pt>
                <c:pt idx="5370">
                  <c:v>1.0658600000000001E-2</c:v>
                </c:pt>
                <c:pt idx="5371">
                  <c:v>1.26272E-2</c:v>
                </c:pt>
                <c:pt idx="5372">
                  <c:v>1.45641E-2</c:v>
                </c:pt>
                <c:pt idx="5373">
                  <c:v>1.64685E-2</c:v>
                </c:pt>
                <c:pt idx="5374">
                  <c:v>1.8339500000000002E-2</c:v>
                </c:pt>
                <c:pt idx="5375">
                  <c:v>2.01765E-2</c:v>
                </c:pt>
                <c:pt idx="5376">
                  <c:v>2.19787E-2</c:v>
                </c:pt>
                <c:pt idx="5377">
                  <c:v>2.37454E-2</c:v>
                </c:pt>
                <c:pt idx="5378">
                  <c:v>2.5476200000000001E-2</c:v>
                </c:pt>
                <c:pt idx="5379">
                  <c:v>2.71705E-2</c:v>
                </c:pt>
                <c:pt idx="5380">
                  <c:v>2.8827800000000001E-2</c:v>
                </c:pt>
                <c:pt idx="5381">
                  <c:v>3.0447700000000001E-2</c:v>
                </c:pt>
                <c:pt idx="5382">
                  <c:v>3.2029799999999997E-2</c:v>
                </c:pt>
                <c:pt idx="5383">
                  <c:v>3.3573899999999997E-2</c:v>
                </c:pt>
                <c:pt idx="5384">
                  <c:v>3.5079699999999998E-2</c:v>
                </c:pt>
                <c:pt idx="5385">
                  <c:v>3.65469E-2</c:v>
                </c:pt>
                <c:pt idx="5386">
                  <c:v>3.7975500000000002E-2</c:v>
                </c:pt>
                <c:pt idx="5387">
                  <c:v>3.9365200000000003E-2</c:v>
                </c:pt>
                <c:pt idx="5388">
                  <c:v>4.0716099999999998E-2</c:v>
                </c:pt>
                <c:pt idx="5389">
                  <c:v>4.2028099999999999E-2</c:v>
                </c:pt>
                <c:pt idx="5390">
                  <c:v>4.3301199999999998E-2</c:v>
                </c:pt>
                <c:pt idx="5391">
                  <c:v>4.4535499999999999E-2</c:v>
                </c:pt>
                <c:pt idx="5392">
                  <c:v>4.5731000000000001E-2</c:v>
                </c:pt>
                <c:pt idx="5393">
                  <c:v>4.6887900000000003E-2</c:v>
                </c:pt>
                <c:pt idx="5394">
                  <c:v>4.8006300000000002E-2</c:v>
                </c:pt>
                <c:pt idx="5395">
                  <c:v>4.9086499999999998E-2</c:v>
                </c:pt>
                <c:pt idx="5396">
                  <c:v>5.0128600000000002E-2</c:v>
                </c:pt>
                <c:pt idx="5397">
                  <c:v>5.1132999999999998E-2</c:v>
                </c:pt>
                <c:pt idx="5398">
                  <c:v>5.2099800000000002E-2</c:v>
                </c:pt>
                <c:pt idx="5399">
                  <c:v>5.30295E-2</c:v>
                </c:pt>
                <c:pt idx="5400">
                  <c:v>5.3922200000000003E-2</c:v>
                </c:pt>
                <c:pt idx="5401">
                  <c:v>5.4778399999999998E-2</c:v>
                </c:pt>
                <c:pt idx="5402">
                  <c:v>5.5598399999999999E-2</c:v>
                </c:pt>
                <c:pt idx="5403">
                  <c:v>5.6382599999999998E-2</c:v>
                </c:pt>
                <c:pt idx="5404">
                  <c:v>5.7131500000000002E-2</c:v>
                </c:pt>
                <c:pt idx="5405">
                  <c:v>5.7845300000000002E-2</c:v>
                </c:pt>
                <c:pt idx="5406">
                  <c:v>5.85245E-2</c:v>
                </c:pt>
                <c:pt idx="5407">
                  <c:v>5.9169600000000003E-2</c:v>
                </c:pt>
                <c:pt idx="5408">
                  <c:v>5.9781000000000001E-2</c:v>
                </c:pt>
                <c:pt idx="5409">
                  <c:v>6.0359099999999999E-2</c:v>
                </c:pt>
                <c:pt idx="5410">
                  <c:v>6.0904399999999997E-2</c:v>
                </c:pt>
                <c:pt idx="5411">
                  <c:v>6.1417199999999998E-2</c:v>
                </c:pt>
                <c:pt idx="5412">
                  <c:v>6.18982E-2</c:v>
                </c:pt>
                <c:pt idx="5413">
                  <c:v>6.2347600000000003E-2</c:v>
                </c:pt>
                <c:pt idx="5414">
                  <c:v>6.2766000000000002E-2</c:v>
                </c:pt>
                <c:pt idx="5415">
                  <c:v>6.3153699999999993E-2</c:v>
                </c:pt>
                <c:pt idx="5416">
                  <c:v>6.3511300000000007E-2</c:v>
                </c:pt>
                <c:pt idx="5417">
                  <c:v>6.3839000000000007E-2</c:v>
                </c:pt>
                <c:pt idx="5418">
                  <c:v>6.4137399999999997E-2</c:v>
                </c:pt>
                <c:pt idx="5419">
                  <c:v>6.44068E-2</c:v>
                </c:pt>
                <c:pt idx="5420">
                  <c:v>6.46476E-2</c:v>
                </c:pt>
                <c:pt idx="5421">
                  <c:v>6.4860200000000007E-2</c:v>
                </c:pt>
                <c:pt idx="5422">
                  <c:v>6.5045000000000006E-2</c:v>
                </c:pt>
                <c:pt idx="5423">
                  <c:v>6.5202300000000005E-2</c:v>
                </c:pt>
                <c:pt idx="5424">
                  <c:v>6.5332299999999996E-2</c:v>
                </c:pt>
                <c:pt idx="5425">
                  <c:v>6.5435499999999994E-2</c:v>
                </c:pt>
                <c:pt idx="5426">
                  <c:v>6.5512100000000004E-2</c:v>
                </c:pt>
                <c:pt idx="5427">
                  <c:v>6.5562499999999996E-2</c:v>
                </c:pt>
                <c:pt idx="5428">
                  <c:v>6.5586699999999998E-2</c:v>
                </c:pt>
                <c:pt idx="5429">
                  <c:v>6.5585199999999996E-2</c:v>
                </c:pt>
                <c:pt idx="5430">
                  <c:v>6.5558000000000005E-2</c:v>
                </c:pt>
                <c:pt idx="5431">
                  <c:v>6.5505499999999994E-2</c:v>
                </c:pt>
                <c:pt idx="5432">
                  <c:v>6.5427700000000005E-2</c:v>
                </c:pt>
                <c:pt idx="5433">
                  <c:v>6.5324800000000002E-2</c:v>
                </c:pt>
                <c:pt idx="5434">
                  <c:v>6.5196900000000002E-2</c:v>
                </c:pt>
                <c:pt idx="5435">
                  <c:v>6.5044199999999996E-2</c:v>
                </c:pt>
                <c:pt idx="5436">
                  <c:v>6.4866800000000002E-2</c:v>
                </c:pt>
                <c:pt idx="5437">
                  <c:v>6.4664600000000003E-2</c:v>
                </c:pt>
                <c:pt idx="5438">
                  <c:v>6.4437700000000001E-2</c:v>
                </c:pt>
                <c:pt idx="5439">
                  <c:v>6.4186199999999999E-2</c:v>
                </c:pt>
                <c:pt idx="5440">
                  <c:v>6.3909999999999995E-2</c:v>
                </c:pt>
                <c:pt idx="5441">
                  <c:v>6.3609200000000005E-2</c:v>
                </c:pt>
                <c:pt idx="5442">
                  <c:v>6.3283599999999995E-2</c:v>
                </c:pt>
                <c:pt idx="5443">
                  <c:v>6.2933299999999998E-2</c:v>
                </c:pt>
                <c:pt idx="5444">
                  <c:v>6.2558100000000005E-2</c:v>
                </c:pt>
                <c:pt idx="5445">
                  <c:v>6.2157900000000002E-2</c:v>
                </c:pt>
                <c:pt idx="5446">
                  <c:v>6.1732700000000001E-2</c:v>
                </c:pt>
                <c:pt idx="5447">
                  <c:v>6.1282400000000001E-2</c:v>
                </c:pt>
                <c:pt idx="5448">
                  <c:v>6.0806600000000002E-2</c:v>
                </c:pt>
                <c:pt idx="5449">
                  <c:v>6.0305400000000002E-2</c:v>
                </c:pt>
                <c:pt idx="5450">
                  <c:v>5.9778499999999998E-2</c:v>
                </c:pt>
                <c:pt idx="5451">
                  <c:v>5.9225800000000002E-2</c:v>
                </c:pt>
                <c:pt idx="5452">
                  <c:v>5.8646999999999998E-2</c:v>
                </c:pt>
                <c:pt idx="5453">
                  <c:v>5.8042000000000003E-2</c:v>
                </c:pt>
                <c:pt idx="5454">
                  <c:v>5.7410599999999999E-2</c:v>
                </c:pt>
                <c:pt idx="5455">
                  <c:v>5.6752499999999997E-2</c:v>
                </c:pt>
                <c:pt idx="5456">
                  <c:v>5.6067499999999999E-2</c:v>
                </c:pt>
                <c:pt idx="5457">
                  <c:v>5.5355399999999999E-2</c:v>
                </c:pt>
                <c:pt idx="5458">
                  <c:v>5.4615999999999998E-2</c:v>
                </c:pt>
                <c:pt idx="5459">
                  <c:v>5.3849000000000001E-2</c:v>
                </c:pt>
                <c:pt idx="5460">
                  <c:v>5.3054299999999999E-2</c:v>
                </c:pt>
                <c:pt idx="5461">
                  <c:v>5.2231600000000003E-2</c:v>
                </c:pt>
                <c:pt idx="5462">
                  <c:v>5.1380700000000001E-2</c:v>
                </c:pt>
                <c:pt idx="5463">
                  <c:v>5.0501400000000002E-2</c:v>
                </c:pt>
                <c:pt idx="5464">
                  <c:v>4.9593400000000003E-2</c:v>
                </c:pt>
                <c:pt idx="5465">
                  <c:v>4.8656699999999997E-2</c:v>
                </c:pt>
                <c:pt idx="5466">
                  <c:v>4.7690999999999997E-2</c:v>
                </c:pt>
                <c:pt idx="5467">
                  <c:v>4.66962E-2</c:v>
                </c:pt>
                <c:pt idx="5468">
                  <c:v>4.5671999999999997E-2</c:v>
                </c:pt>
                <c:pt idx="5469">
                  <c:v>4.4618499999999998E-2</c:v>
                </c:pt>
                <c:pt idx="5470">
                  <c:v>4.3535499999999998E-2</c:v>
                </c:pt>
                <c:pt idx="5471">
                  <c:v>4.2422799999999997E-2</c:v>
                </c:pt>
                <c:pt idx="5472">
                  <c:v>4.1280499999999998E-2</c:v>
                </c:pt>
                <c:pt idx="5473">
                  <c:v>4.0108400000000002E-2</c:v>
                </c:pt>
                <c:pt idx="5474">
                  <c:v>3.89066E-2</c:v>
                </c:pt>
                <c:pt idx="5475">
                  <c:v>3.7675100000000003E-2</c:v>
                </c:pt>
                <c:pt idx="5476">
                  <c:v>3.6413899999999999E-2</c:v>
                </c:pt>
                <c:pt idx="5477">
                  <c:v>3.5123000000000001E-2</c:v>
                </c:pt>
                <c:pt idx="5478">
                  <c:v>3.3802699999999998E-2</c:v>
                </c:pt>
                <c:pt idx="5479">
                  <c:v>3.24529E-2</c:v>
                </c:pt>
                <c:pt idx="5480">
                  <c:v>3.1073900000000002E-2</c:v>
                </c:pt>
                <c:pt idx="5481">
                  <c:v>2.9665799999999999E-2</c:v>
                </c:pt>
                <c:pt idx="5482">
                  <c:v>2.8229000000000001E-2</c:v>
                </c:pt>
                <c:pt idx="5483">
                  <c:v>2.6763700000000001E-2</c:v>
                </c:pt>
                <c:pt idx="5484">
                  <c:v>2.52702E-2</c:v>
                </c:pt>
                <c:pt idx="5485">
                  <c:v>2.37489E-2</c:v>
                </c:pt>
                <c:pt idx="5486">
                  <c:v>2.22001E-2</c:v>
                </c:pt>
                <c:pt idx="5487">
                  <c:v>2.0624400000000001E-2</c:v>
                </c:pt>
                <c:pt idx="5488">
                  <c:v>1.90222E-2</c:v>
                </c:pt>
                <c:pt idx="5489">
                  <c:v>1.7394E-2</c:v>
                </c:pt>
                <c:pt idx="5490">
                  <c:v>1.5740500000000001E-2</c:v>
                </c:pt>
                <c:pt idx="5491">
                  <c:v>1.40622E-2</c:v>
                </c:pt>
                <c:pt idx="5492">
                  <c:v>1.2359800000000001E-2</c:v>
                </c:pt>
                <c:pt idx="5493">
                  <c:v>1.0633999999999999E-2</c:v>
                </c:pt>
                <c:pt idx="5494" formatCode="0.00E+00">
                  <c:v>8.8856600000000001E-3</c:v>
                </c:pt>
                <c:pt idx="5495" formatCode="0.00E+00">
                  <c:v>7.1155000000000003E-3</c:v>
                </c:pt>
                <c:pt idx="5496" formatCode="0.00E+00">
                  <c:v>5.3244E-3</c:v>
                </c:pt>
                <c:pt idx="5497" formatCode="0.00E+00">
                  <c:v>3.5132700000000002E-3</c:v>
                </c:pt>
                <c:pt idx="5498" formatCode="0.00E+00">
                  <c:v>1.6830700000000001E-3</c:v>
                </c:pt>
                <c:pt idx="5499" formatCode="0.00E+00">
                  <c:v>-1.6520400000000001E-4</c:v>
                </c:pt>
                <c:pt idx="5500" formatCode="0.00E+00">
                  <c:v>-2.0305100000000001E-3</c:v>
                </c:pt>
                <c:pt idx="5501" formatCode="0.00E+00">
                  <c:v>-3.9117400000000004E-3</c:v>
                </c:pt>
                <c:pt idx="5502" formatCode="0.00E+00">
                  <c:v>-5.8077700000000003E-3</c:v>
                </c:pt>
                <c:pt idx="5503" formatCode="0.00E+00">
                  <c:v>-7.7174000000000001E-3</c:v>
                </c:pt>
                <c:pt idx="5504" formatCode="0.00E+00">
                  <c:v>-9.6393999999999994E-3</c:v>
                </c:pt>
                <c:pt idx="5505">
                  <c:v>-1.1572499999999999E-2</c:v>
                </c:pt>
                <c:pt idx="5506">
                  <c:v>-1.35154E-2</c:v>
                </c:pt>
                <c:pt idx="5507">
                  <c:v>-1.54666E-2</c:v>
                </c:pt>
                <c:pt idx="5508">
                  <c:v>-1.74249E-2</c:v>
                </c:pt>
                <c:pt idx="5509">
                  <c:v>-1.9388800000000001E-2</c:v>
                </c:pt>
                <c:pt idx="5510">
                  <c:v>-2.1356699999999999E-2</c:v>
                </c:pt>
                <c:pt idx="5511">
                  <c:v>-2.33271E-2</c:v>
                </c:pt>
                <c:pt idx="5512">
                  <c:v>-2.5298600000000001E-2</c:v>
                </c:pt>
                <c:pt idx="5513">
                  <c:v>-2.7269499999999999E-2</c:v>
                </c:pt>
                <c:pt idx="5514">
                  <c:v>-2.92381E-2</c:v>
                </c:pt>
                <c:pt idx="5515">
                  <c:v>-3.1202799999999999E-2</c:v>
                </c:pt>
                <c:pt idx="5516">
                  <c:v>-3.3161900000000001E-2</c:v>
                </c:pt>
                <c:pt idx="5517">
                  <c:v>-3.5113800000000001E-2</c:v>
                </c:pt>
                <c:pt idx="5518">
                  <c:v>-3.7056600000000002E-2</c:v>
                </c:pt>
                <c:pt idx="5519">
                  <c:v>-3.8988599999999998E-2</c:v>
                </c:pt>
                <c:pt idx="5520">
                  <c:v>-4.0908E-2</c:v>
                </c:pt>
                <c:pt idx="5521">
                  <c:v>-4.2812900000000001E-2</c:v>
                </c:pt>
                <c:pt idx="5522">
                  <c:v>-4.4701600000000001E-2</c:v>
                </c:pt>
                <c:pt idx="5523">
                  <c:v>-4.6572200000000001E-2</c:v>
                </c:pt>
                <c:pt idx="5524">
                  <c:v>-4.8422899999999998E-2</c:v>
                </c:pt>
                <c:pt idx="5525">
                  <c:v>-5.0251700000000003E-2</c:v>
                </c:pt>
                <c:pt idx="5526">
                  <c:v>-5.2056900000000003E-2</c:v>
                </c:pt>
                <c:pt idx="5527">
                  <c:v>-5.3836500000000002E-2</c:v>
                </c:pt>
                <c:pt idx="5528">
                  <c:v>-5.5588600000000002E-2</c:v>
                </c:pt>
                <c:pt idx="5529">
                  <c:v>-5.7311300000000003E-2</c:v>
                </c:pt>
                <c:pt idx="5530">
                  <c:v>-5.9002800000000001E-2</c:v>
                </c:pt>
                <c:pt idx="5531">
                  <c:v>-6.0661199999999998E-2</c:v>
                </c:pt>
                <c:pt idx="5532">
                  <c:v>-6.2284600000000002E-2</c:v>
                </c:pt>
                <c:pt idx="5533">
                  <c:v>-6.38711E-2</c:v>
                </c:pt>
                <c:pt idx="5534">
                  <c:v>-6.5418900000000002E-2</c:v>
                </c:pt>
                <c:pt idx="5535">
                  <c:v>-6.6926100000000002E-2</c:v>
                </c:pt>
                <c:pt idx="5536">
                  <c:v>-6.8390999999999993E-2</c:v>
                </c:pt>
                <c:pt idx="5537">
                  <c:v>-6.9811700000000004E-2</c:v>
                </c:pt>
                <c:pt idx="5538">
                  <c:v>-7.11865E-2</c:v>
                </c:pt>
                <c:pt idx="5539">
                  <c:v>-7.2513599999999998E-2</c:v>
                </c:pt>
                <c:pt idx="5540">
                  <c:v>-7.3791200000000001E-2</c:v>
                </c:pt>
                <c:pt idx="5541">
                  <c:v>-7.5017799999999996E-2</c:v>
                </c:pt>
                <c:pt idx="5542">
                  <c:v>-7.6191599999999998E-2</c:v>
                </c:pt>
                <c:pt idx="5543">
                  <c:v>-7.7311099999999994E-2</c:v>
                </c:pt>
                <c:pt idx="5544">
                  <c:v>-7.83745E-2</c:v>
                </c:pt>
                <c:pt idx="5545">
                  <c:v>-7.9380500000000007E-2</c:v>
                </c:pt>
                <c:pt idx="5546">
                  <c:v>-8.0327700000000002E-2</c:v>
                </c:pt>
                <c:pt idx="5547">
                  <c:v>-8.1214400000000006E-2</c:v>
                </c:pt>
                <c:pt idx="5548">
                  <c:v>-8.2039299999999996E-2</c:v>
                </c:pt>
                <c:pt idx="5549">
                  <c:v>-8.2800700000000005E-2</c:v>
                </c:pt>
                <c:pt idx="5550">
                  <c:v>-8.3497199999999994E-2</c:v>
                </c:pt>
                <c:pt idx="5551">
                  <c:v>-8.4127199999999999E-2</c:v>
                </c:pt>
                <c:pt idx="5552">
                  <c:v>-8.4689700000000007E-2</c:v>
                </c:pt>
                <c:pt idx="5553">
                  <c:v>-8.5183900000000007E-2</c:v>
                </c:pt>
                <c:pt idx="5554">
                  <c:v>-8.5608900000000002E-2</c:v>
                </c:pt>
                <c:pt idx="5555">
                  <c:v>-8.5964100000000002E-2</c:v>
                </c:pt>
                <c:pt idx="5556">
                  <c:v>-8.6248699999999998E-2</c:v>
                </c:pt>
                <c:pt idx="5557">
                  <c:v>-8.6462200000000003E-2</c:v>
                </c:pt>
                <c:pt idx="5558">
                  <c:v>-8.6604E-2</c:v>
                </c:pt>
                <c:pt idx="5559">
                  <c:v>-8.6673500000000001E-2</c:v>
                </c:pt>
                <c:pt idx="5560">
                  <c:v>-8.6670300000000006E-2</c:v>
                </c:pt>
                <c:pt idx="5561">
                  <c:v>-8.6594099999999993E-2</c:v>
                </c:pt>
                <c:pt idx="5562">
                  <c:v>-8.6444599999999996E-2</c:v>
                </c:pt>
                <c:pt idx="5563">
                  <c:v>-8.6221800000000001E-2</c:v>
                </c:pt>
                <c:pt idx="5564">
                  <c:v>-8.5925399999999999E-2</c:v>
                </c:pt>
                <c:pt idx="5565">
                  <c:v>-8.5555199999999998E-2</c:v>
                </c:pt>
                <c:pt idx="5566">
                  <c:v>-8.5111500000000007E-2</c:v>
                </c:pt>
                <c:pt idx="5567">
                  <c:v>-8.45944E-2</c:v>
                </c:pt>
                <c:pt idx="5568">
                  <c:v>-8.4004099999999998E-2</c:v>
                </c:pt>
                <c:pt idx="5569">
                  <c:v>-8.3340899999999996E-2</c:v>
                </c:pt>
                <c:pt idx="5570">
                  <c:v>-8.2605300000000006E-2</c:v>
                </c:pt>
                <c:pt idx="5571">
                  <c:v>-8.1797400000000006E-2</c:v>
                </c:pt>
                <c:pt idx="5572">
                  <c:v>-8.0917500000000003E-2</c:v>
                </c:pt>
                <c:pt idx="5573">
                  <c:v>-7.9965999999999995E-2</c:v>
                </c:pt>
                <c:pt idx="5574">
                  <c:v>-7.8943799999999995E-2</c:v>
                </c:pt>
                <c:pt idx="5575">
                  <c:v>-7.7852000000000005E-2</c:v>
                </c:pt>
                <c:pt idx="5576">
                  <c:v>-7.6691499999999996E-2</c:v>
                </c:pt>
                <c:pt idx="5577">
                  <c:v>-7.5463100000000005E-2</c:v>
                </c:pt>
                <c:pt idx="5578">
                  <c:v>-7.4167800000000006E-2</c:v>
                </c:pt>
                <c:pt idx="5579">
                  <c:v>-7.2806200000000001E-2</c:v>
                </c:pt>
                <c:pt idx="5580">
                  <c:v>-7.1379100000000001E-2</c:v>
                </c:pt>
                <c:pt idx="5581">
                  <c:v>-6.9888099999999995E-2</c:v>
                </c:pt>
                <c:pt idx="5582">
                  <c:v>-6.8334900000000004E-2</c:v>
                </c:pt>
                <c:pt idx="5583">
                  <c:v>-6.6721000000000003E-2</c:v>
                </c:pt>
                <c:pt idx="5584">
                  <c:v>-6.50477E-2</c:v>
                </c:pt>
                <c:pt idx="5585">
                  <c:v>-6.3316499999999998E-2</c:v>
                </c:pt>
                <c:pt idx="5586">
                  <c:v>-6.1529100000000003E-2</c:v>
                </c:pt>
                <c:pt idx="5587">
                  <c:v>-5.9687200000000003E-2</c:v>
                </c:pt>
                <c:pt idx="5588">
                  <c:v>-5.7792499999999997E-2</c:v>
                </c:pt>
                <c:pt idx="5589">
                  <c:v>-5.5846800000000002E-2</c:v>
                </c:pt>
                <c:pt idx="5590">
                  <c:v>-5.3851999999999997E-2</c:v>
                </c:pt>
                <c:pt idx="5591">
                  <c:v>-5.1810099999999998E-2</c:v>
                </c:pt>
                <c:pt idx="5592">
                  <c:v>-4.9723299999999998E-2</c:v>
                </c:pt>
                <c:pt idx="5593">
                  <c:v>-4.7593700000000003E-2</c:v>
                </c:pt>
                <c:pt idx="5594">
                  <c:v>-4.5422499999999998E-2</c:v>
                </c:pt>
                <c:pt idx="5595">
                  <c:v>-4.3212E-2</c:v>
                </c:pt>
                <c:pt idx="5596">
                  <c:v>-4.0965599999999998E-2</c:v>
                </c:pt>
                <c:pt idx="5597">
                  <c:v>-3.8687800000000001E-2</c:v>
                </c:pt>
                <c:pt idx="5598">
                  <c:v>-3.6381200000000002E-2</c:v>
                </c:pt>
                <c:pt idx="5599">
                  <c:v>-3.4045899999999997E-2</c:v>
                </c:pt>
                <c:pt idx="5600">
                  <c:v>-3.1681899999999999E-2</c:v>
                </c:pt>
                <c:pt idx="5601">
                  <c:v>-2.9290799999999999E-2</c:v>
                </c:pt>
                <c:pt idx="5602">
                  <c:v>-2.6875400000000001E-2</c:v>
                </c:pt>
                <c:pt idx="5603">
                  <c:v>-2.4438399999999999E-2</c:v>
                </c:pt>
                <c:pt idx="5604">
                  <c:v>-2.19822E-2</c:v>
                </c:pt>
                <c:pt idx="5605">
                  <c:v>-1.95093E-2</c:v>
                </c:pt>
                <c:pt idx="5606">
                  <c:v>-1.70224E-2</c:v>
                </c:pt>
                <c:pt idx="5607">
                  <c:v>-1.4524499999999999E-2</c:v>
                </c:pt>
                <c:pt idx="5608">
                  <c:v>-1.20181E-2</c:v>
                </c:pt>
                <c:pt idx="5609" formatCode="0.00E+00">
                  <c:v>-9.5060500000000003E-3</c:v>
                </c:pt>
                <c:pt idx="5610" formatCode="0.00E+00">
                  <c:v>-6.9916600000000002E-3</c:v>
                </c:pt>
                <c:pt idx="5611" formatCode="0.00E+00">
                  <c:v>-4.4782399999999997E-3</c:v>
                </c:pt>
                <c:pt idx="5612" formatCode="0.00E+00">
                  <c:v>-1.9690200000000001E-3</c:v>
                </c:pt>
                <c:pt idx="5613" formatCode="0.00E+00">
                  <c:v>5.3306899999999995E-4</c:v>
                </c:pt>
                <c:pt idx="5614" formatCode="0.00E+00">
                  <c:v>3.0252299999999998E-3</c:v>
                </c:pt>
                <c:pt idx="5615" formatCode="0.00E+00">
                  <c:v>5.5045199999999997E-3</c:v>
                </c:pt>
                <c:pt idx="5616" formatCode="0.00E+00">
                  <c:v>7.9681200000000004E-3</c:v>
                </c:pt>
                <c:pt idx="5617">
                  <c:v>1.04137E-2</c:v>
                </c:pt>
                <c:pt idx="5618">
                  <c:v>1.28398E-2</c:v>
                </c:pt>
                <c:pt idx="5619">
                  <c:v>1.5245099999999999E-2</c:v>
                </c:pt>
                <c:pt idx="5620">
                  <c:v>1.7627500000000001E-2</c:v>
                </c:pt>
                <c:pt idx="5621">
                  <c:v>1.99831E-2</c:v>
                </c:pt>
                <c:pt idx="5622">
                  <c:v>2.2307299999999999E-2</c:v>
                </c:pt>
                <c:pt idx="5623">
                  <c:v>2.4596400000000001E-2</c:v>
                </c:pt>
                <c:pt idx="5624">
                  <c:v>2.6847800000000002E-2</c:v>
                </c:pt>
                <c:pt idx="5625">
                  <c:v>2.90593E-2</c:v>
                </c:pt>
                <c:pt idx="5626">
                  <c:v>3.12295E-2</c:v>
                </c:pt>
                <c:pt idx="5627">
                  <c:v>3.33578E-2</c:v>
                </c:pt>
                <c:pt idx="5628">
                  <c:v>3.5444400000000001E-2</c:v>
                </c:pt>
                <c:pt idx="5629">
                  <c:v>3.7488100000000003E-2</c:v>
                </c:pt>
                <c:pt idx="5630">
                  <c:v>3.9485800000000001E-2</c:v>
                </c:pt>
                <c:pt idx="5631">
                  <c:v>4.14331E-2</c:v>
                </c:pt>
                <c:pt idx="5632">
                  <c:v>4.3327400000000002E-2</c:v>
                </c:pt>
                <c:pt idx="5633">
                  <c:v>4.5168399999999997E-2</c:v>
                </c:pt>
                <c:pt idx="5634">
                  <c:v>4.6954700000000002E-2</c:v>
                </c:pt>
                <c:pt idx="5635">
                  <c:v>4.8683499999999998E-2</c:v>
                </c:pt>
                <c:pt idx="5636">
                  <c:v>5.0351300000000002E-2</c:v>
                </c:pt>
                <c:pt idx="5637">
                  <c:v>5.1955800000000003E-2</c:v>
                </c:pt>
                <c:pt idx="5638">
                  <c:v>5.3496099999999998E-2</c:v>
                </c:pt>
                <c:pt idx="5639">
                  <c:v>5.4971199999999998E-2</c:v>
                </c:pt>
                <c:pt idx="5640">
                  <c:v>5.6380199999999998E-2</c:v>
                </c:pt>
                <c:pt idx="5641">
                  <c:v>5.77224E-2</c:v>
                </c:pt>
                <c:pt idx="5642">
                  <c:v>5.8997399999999998E-2</c:v>
                </c:pt>
                <c:pt idx="5643">
                  <c:v>6.0205099999999998E-2</c:v>
                </c:pt>
                <c:pt idx="5644">
                  <c:v>6.1344999999999997E-2</c:v>
                </c:pt>
                <c:pt idx="5645">
                  <c:v>6.2415199999999997E-2</c:v>
                </c:pt>
                <c:pt idx="5646">
                  <c:v>6.3413300000000006E-2</c:v>
                </c:pt>
                <c:pt idx="5647">
                  <c:v>6.4337400000000003E-2</c:v>
                </c:pt>
                <c:pt idx="5648">
                  <c:v>6.5187700000000001E-2</c:v>
                </c:pt>
                <c:pt idx="5649">
                  <c:v>6.5965399999999993E-2</c:v>
                </c:pt>
                <c:pt idx="5650">
                  <c:v>6.6671400000000006E-2</c:v>
                </c:pt>
                <c:pt idx="5651">
                  <c:v>6.7305400000000001E-2</c:v>
                </c:pt>
                <c:pt idx="5652">
                  <c:v>6.7865800000000004E-2</c:v>
                </c:pt>
                <c:pt idx="5653">
                  <c:v>6.8350999999999995E-2</c:v>
                </c:pt>
                <c:pt idx="5654">
                  <c:v>6.8760699999999994E-2</c:v>
                </c:pt>
                <c:pt idx="5655">
                  <c:v>6.9094600000000006E-2</c:v>
                </c:pt>
                <c:pt idx="5656">
                  <c:v>6.9350800000000004E-2</c:v>
                </c:pt>
                <c:pt idx="5657">
                  <c:v>6.9527199999999997E-2</c:v>
                </c:pt>
                <c:pt idx="5658">
                  <c:v>6.9622500000000004E-2</c:v>
                </c:pt>
                <c:pt idx="5659">
                  <c:v>6.9634199999999993E-2</c:v>
                </c:pt>
                <c:pt idx="5660">
                  <c:v>6.9560300000000005E-2</c:v>
                </c:pt>
                <c:pt idx="5661">
                  <c:v>6.9401199999999996E-2</c:v>
                </c:pt>
                <c:pt idx="5662">
                  <c:v>6.9159300000000007E-2</c:v>
                </c:pt>
                <c:pt idx="5663">
                  <c:v>6.8836300000000003E-2</c:v>
                </c:pt>
                <c:pt idx="5664">
                  <c:v>6.8431800000000001E-2</c:v>
                </c:pt>
                <c:pt idx="5665">
                  <c:v>6.7945000000000005E-2</c:v>
                </c:pt>
                <c:pt idx="5666">
                  <c:v>6.7376900000000003E-2</c:v>
                </c:pt>
                <c:pt idx="5667">
                  <c:v>6.6729399999999994E-2</c:v>
                </c:pt>
                <c:pt idx="5668">
                  <c:v>6.6004099999999996E-2</c:v>
                </c:pt>
                <c:pt idx="5669">
                  <c:v>6.5201400000000007E-2</c:v>
                </c:pt>
                <c:pt idx="5670">
                  <c:v>6.4321400000000001E-2</c:v>
                </c:pt>
                <c:pt idx="5671">
                  <c:v>6.3364599999999993E-2</c:v>
                </c:pt>
                <c:pt idx="5672">
                  <c:v>6.2331999999999999E-2</c:v>
                </c:pt>
                <c:pt idx="5673">
                  <c:v>6.1225000000000002E-2</c:v>
                </c:pt>
                <c:pt idx="5674">
                  <c:v>6.0043899999999997E-2</c:v>
                </c:pt>
                <c:pt idx="5675">
                  <c:v>5.8789899999999999E-2</c:v>
                </c:pt>
                <c:pt idx="5676">
                  <c:v>5.7465599999999999E-2</c:v>
                </c:pt>
                <c:pt idx="5677">
                  <c:v>5.6073600000000001E-2</c:v>
                </c:pt>
                <c:pt idx="5678">
                  <c:v>5.4615299999999999E-2</c:v>
                </c:pt>
                <c:pt idx="5679">
                  <c:v>5.3091899999999997E-2</c:v>
                </c:pt>
                <c:pt idx="5680">
                  <c:v>5.1506499999999997E-2</c:v>
                </c:pt>
                <c:pt idx="5681">
                  <c:v>4.9862400000000001E-2</c:v>
                </c:pt>
                <c:pt idx="5682">
                  <c:v>4.8162000000000003E-2</c:v>
                </c:pt>
                <c:pt idx="5683">
                  <c:v>4.6405399999999999E-2</c:v>
                </c:pt>
                <c:pt idx="5684">
                  <c:v>4.4593500000000001E-2</c:v>
                </c:pt>
                <c:pt idx="5685">
                  <c:v>4.2728200000000001E-2</c:v>
                </c:pt>
                <c:pt idx="5686">
                  <c:v>4.0812300000000003E-2</c:v>
                </c:pt>
                <c:pt idx="5687">
                  <c:v>3.8848000000000001E-2</c:v>
                </c:pt>
                <c:pt idx="5688">
                  <c:v>3.6836300000000002E-2</c:v>
                </c:pt>
                <c:pt idx="5689">
                  <c:v>3.4777700000000002E-2</c:v>
                </c:pt>
                <c:pt idx="5690">
                  <c:v>3.2674099999999998E-2</c:v>
                </c:pt>
                <c:pt idx="5691">
                  <c:v>3.0528799999999998E-2</c:v>
                </c:pt>
                <c:pt idx="5692">
                  <c:v>2.83448E-2</c:v>
                </c:pt>
                <c:pt idx="5693">
                  <c:v>2.6124700000000001E-2</c:v>
                </c:pt>
                <c:pt idx="5694">
                  <c:v>2.3871400000000001E-2</c:v>
                </c:pt>
                <c:pt idx="5695">
                  <c:v>2.1588799999999998E-2</c:v>
                </c:pt>
                <c:pt idx="5696">
                  <c:v>1.92791E-2</c:v>
                </c:pt>
                <c:pt idx="5697">
                  <c:v>1.6940400000000001E-2</c:v>
                </c:pt>
                <c:pt idx="5698">
                  <c:v>1.4571000000000001E-2</c:v>
                </c:pt>
                <c:pt idx="5699">
                  <c:v>1.21747E-2</c:v>
                </c:pt>
                <c:pt idx="5700" formatCode="0.00E+00">
                  <c:v>9.7591799999999992E-3</c:v>
                </c:pt>
                <c:pt idx="5701" formatCode="0.00E+00">
                  <c:v>7.3301399999999997E-3</c:v>
                </c:pt>
                <c:pt idx="5702" formatCode="0.00E+00">
                  <c:v>4.8894899999999998E-3</c:v>
                </c:pt>
                <c:pt idx="5703" formatCode="0.00E+00">
                  <c:v>2.43853E-3</c:v>
                </c:pt>
                <c:pt idx="5704" formatCode="0.00E+00">
                  <c:v>-2.10748E-5</c:v>
                </c:pt>
                <c:pt idx="5705" formatCode="0.00E+00">
                  <c:v>-2.48803E-3</c:v>
                </c:pt>
                <c:pt idx="5706" formatCode="0.00E+00">
                  <c:v>-4.9601599999999999E-3</c:v>
                </c:pt>
                <c:pt idx="5707" formatCode="0.00E+00">
                  <c:v>-7.4344199999999997E-3</c:v>
                </c:pt>
                <c:pt idx="5708" formatCode="0.00E+00">
                  <c:v>-9.9086199999999999E-3</c:v>
                </c:pt>
                <c:pt idx="5709">
                  <c:v>-1.2381100000000001E-2</c:v>
                </c:pt>
                <c:pt idx="5710">
                  <c:v>-1.48492E-2</c:v>
                </c:pt>
                <c:pt idx="5711">
                  <c:v>-1.73093E-2</c:v>
                </c:pt>
                <c:pt idx="5712">
                  <c:v>-1.9758899999999999E-2</c:v>
                </c:pt>
                <c:pt idx="5713">
                  <c:v>-2.21966E-2</c:v>
                </c:pt>
                <c:pt idx="5714">
                  <c:v>-2.4622100000000001E-2</c:v>
                </c:pt>
                <c:pt idx="5715">
                  <c:v>-2.7035199999999999E-2</c:v>
                </c:pt>
                <c:pt idx="5716">
                  <c:v>-2.9434499999999999E-2</c:v>
                </c:pt>
                <c:pt idx="5717">
                  <c:v>-3.1817100000000001E-2</c:v>
                </c:pt>
                <c:pt idx="5718">
                  <c:v>-3.4180500000000003E-2</c:v>
                </c:pt>
                <c:pt idx="5719">
                  <c:v>-3.6522300000000001E-2</c:v>
                </c:pt>
                <c:pt idx="5720">
                  <c:v>-3.88405E-2</c:v>
                </c:pt>
                <c:pt idx="5721">
                  <c:v>-4.1133999999999997E-2</c:v>
                </c:pt>
                <c:pt idx="5722">
                  <c:v>-4.3401700000000001E-2</c:v>
                </c:pt>
                <c:pt idx="5723">
                  <c:v>-4.56417E-2</c:v>
                </c:pt>
                <c:pt idx="5724">
                  <c:v>-4.7850700000000003E-2</c:v>
                </c:pt>
                <c:pt idx="5725">
                  <c:v>-5.0026300000000003E-2</c:v>
                </c:pt>
                <c:pt idx="5726">
                  <c:v>-5.2168199999999998E-2</c:v>
                </c:pt>
                <c:pt idx="5727">
                  <c:v>-5.4278199999999999E-2</c:v>
                </c:pt>
                <c:pt idx="5728">
                  <c:v>-5.6356900000000001E-2</c:v>
                </c:pt>
                <c:pt idx="5729">
                  <c:v>-5.8402000000000003E-2</c:v>
                </c:pt>
                <c:pt idx="5730">
                  <c:v>-6.0410999999999999E-2</c:v>
                </c:pt>
                <c:pt idx="5731">
                  <c:v>-6.2382699999999999E-2</c:v>
                </c:pt>
                <c:pt idx="5732">
                  <c:v>-6.4315499999999998E-2</c:v>
                </c:pt>
                <c:pt idx="5733">
                  <c:v>-6.6208199999999995E-2</c:v>
                </c:pt>
                <c:pt idx="5734">
                  <c:v>-6.8061499999999997E-2</c:v>
                </c:pt>
                <c:pt idx="5735">
                  <c:v>-6.9875099999999996E-2</c:v>
                </c:pt>
                <c:pt idx="5736">
                  <c:v>-7.1645700000000007E-2</c:v>
                </c:pt>
                <c:pt idx="5737">
                  <c:v>-7.3370099999999994E-2</c:v>
                </c:pt>
                <c:pt idx="5738">
                  <c:v>-7.5048199999999995E-2</c:v>
                </c:pt>
                <c:pt idx="5739">
                  <c:v>-7.6680700000000004E-2</c:v>
                </c:pt>
                <c:pt idx="5740">
                  <c:v>-7.8267600000000007E-2</c:v>
                </c:pt>
                <c:pt idx="5741">
                  <c:v>-7.9807699999999995E-2</c:v>
                </c:pt>
                <c:pt idx="5742">
                  <c:v>-8.1300200000000003E-2</c:v>
                </c:pt>
                <c:pt idx="5743">
                  <c:v>-8.2742099999999999E-2</c:v>
                </c:pt>
                <c:pt idx="5744">
                  <c:v>-8.41277E-2</c:v>
                </c:pt>
                <c:pt idx="5745">
                  <c:v>-8.5452600000000004E-2</c:v>
                </c:pt>
                <c:pt idx="5746">
                  <c:v>-8.6717600000000006E-2</c:v>
                </c:pt>
                <c:pt idx="5747">
                  <c:v>-8.7926500000000005E-2</c:v>
                </c:pt>
                <c:pt idx="5748">
                  <c:v>-8.9081099999999996E-2</c:v>
                </c:pt>
                <c:pt idx="5749">
                  <c:v>-9.0182200000000004E-2</c:v>
                </c:pt>
                <c:pt idx="5750">
                  <c:v>-9.1231400000000004E-2</c:v>
                </c:pt>
                <c:pt idx="5751">
                  <c:v>-9.2230699999999999E-2</c:v>
                </c:pt>
                <c:pt idx="5752">
                  <c:v>-9.3180100000000002E-2</c:v>
                </c:pt>
                <c:pt idx="5753">
                  <c:v>-9.4078400000000006E-2</c:v>
                </c:pt>
                <c:pt idx="5754">
                  <c:v>-9.4924700000000001E-2</c:v>
                </c:pt>
                <c:pt idx="5755">
                  <c:v>-9.5719399999999996E-2</c:v>
                </c:pt>
                <c:pt idx="5756">
                  <c:v>-9.64642E-2</c:v>
                </c:pt>
                <c:pt idx="5757">
                  <c:v>-9.71611E-2</c:v>
                </c:pt>
                <c:pt idx="5758">
                  <c:v>-9.7813399999999995E-2</c:v>
                </c:pt>
                <c:pt idx="5759">
                  <c:v>-9.8427600000000004E-2</c:v>
                </c:pt>
                <c:pt idx="5760">
                  <c:v>-9.9010699999999993E-2</c:v>
                </c:pt>
                <c:pt idx="5761">
                  <c:v>-9.9566199999999994E-2</c:v>
                </c:pt>
                <c:pt idx="5762">
                  <c:v>-0.100094</c:v>
                </c:pt>
                <c:pt idx="5763">
                  <c:v>-0.100593</c:v>
                </c:pt>
                <c:pt idx="5764">
                  <c:v>-0.101061</c:v>
                </c:pt>
                <c:pt idx="5765">
                  <c:v>-0.10150000000000001</c:v>
                </c:pt>
                <c:pt idx="5766">
                  <c:v>-0.101907</c:v>
                </c:pt>
                <c:pt idx="5767">
                  <c:v>-0.102283</c:v>
                </c:pt>
                <c:pt idx="5768">
                  <c:v>-0.102629</c:v>
                </c:pt>
                <c:pt idx="5769">
                  <c:v>-0.102947</c:v>
                </c:pt>
                <c:pt idx="5770">
                  <c:v>-0.103241</c:v>
                </c:pt>
                <c:pt idx="5771">
                  <c:v>-0.10351200000000001</c:v>
                </c:pt>
                <c:pt idx="5772">
                  <c:v>-0.103768</c:v>
                </c:pt>
                <c:pt idx="5773">
                  <c:v>-0.10401100000000001</c:v>
                </c:pt>
                <c:pt idx="5774">
                  <c:v>-0.10424700000000001</c:v>
                </c:pt>
                <c:pt idx="5775">
                  <c:v>-0.104479</c:v>
                </c:pt>
                <c:pt idx="5776">
                  <c:v>-0.104703</c:v>
                </c:pt>
                <c:pt idx="5777">
                  <c:v>-0.104921</c:v>
                </c:pt>
                <c:pt idx="5778">
                  <c:v>-0.105133</c:v>
                </c:pt>
                <c:pt idx="5779">
                  <c:v>-0.10534399999999999</c:v>
                </c:pt>
                <c:pt idx="5780">
                  <c:v>-0.105557</c:v>
                </c:pt>
                <c:pt idx="5781">
                  <c:v>-0.105772</c:v>
                </c:pt>
                <c:pt idx="5782">
                  <c:v>-0.105991</c:v>
                </c:pt>
                <c:pt idx="5783">
                  <c:v>-0.10621700000000001</c:v>
                </c:pt>
                <c:pt idx="5784">
                  <c:v>-0.106449</c:v>
                </c:pt>
                <c:pt idx="5785">
                  <c:v>-0.10668900000000001</c:v>
                </c:pt>
                <c:pt idx="5786">
                  <c:v>-0.10693800000000001</c:v>
                </c:pt>
                <c:pt idx="5787">
                  <c:v>-0.107201</c:v>
                </c:pt>
                <c:pt idx="5788">
                  <c:v>-0.10747900000000001</c:v>
                </c:pt>
                <c:pt idx="5789">
                  <c:v>-0.107775</c:v>
                </c:pt>
                <c:pt idx="5790">
                  <c:v>-0.10809000000000001</c:v>
                </c:pt>
                <c:pt idx="5791">
                  <c:v>-0.108428</c:v>
                </c:pt>
                <c:pt idx="5792">
                  <c:v>-0.10878500000000001</c:v>
                </c:pt>
                <c:pt idx="5793">
                  <c:v>-0.10916099999999999</c:v>
                </c:pt>
                <c:pt idx="5794">
                  <c:v>-0.109554</c:v>
                </c:pt>
                <c:pt idx="5795">
                  <c:v>-0.10996400000000001</c:v>
                </c:pt>
                <c:pt idx="5796">
                  <c:v>-0.110391</c:v>
                </c:pt>
                <c:pt idx="5797">
                  <c:v>-0.110836</c:v>
                </c:pt>
                <c:pt idx="5798">
                  <c:v>-0.111299</c:v>
                </c:pt>
                <c:pt idx="5799">
                  <c:v>-0.11178100000000001</c:v>
                </c:pt>
                <c:pt idx="5800">
                  <c:v>-0.11228399999999999</c:v>
                </c:pt>
                <c:pt idx="5801">
                  <c:v>-0.11280800000000001</c:v>
                </c:pt>
                <c:pt idx="5802">
                  <c:v>-0.113358</c:v>
                </c:pt>
                <c:pt idx="5803">
                  <c:v>-0.11393499999999999</c:v>
                </c:pt>
                <c:pt idx="5804">
                  <c:v>-0.11454</c:v>
                </c:pt>
                <c:pt idx="5805">
                  <c:v>-0.115171</c:v>
                </c:pt>
                <c:pt idx="5806">
                  <c:v>-0.11583</c:v>
                </c:pt>
                <c:pt idx="5807">
                  <c:v>-0.116518</c:v>
                </c:pt>
                <c:pt idx="5808">
                  <c:v>-0.11723500000000001</c:v>
                </c:pt>
                <c:pt idx="5809">
                  <c:v>-0.117982</c:v>
                </c:pt>
                <c:pt idx="5810">
                  <c:v>-0.118758</c:v>
                </c:pt>
                <c:pt idx="5811">
                  <c:v>-0.119558</c:v>
                </c:pt>
                <c:pt idx="5812">
                  <c:v>-0.120384</c:v>
                </c:pt>
                <c:pt idx="5813">
                  <c:v>-0.121237</c:v>
                </c:pt>
                <c:pt idx="5814">
                  <c:v>-0.122117</c:v>
                </c:pt>
                <c:pt idx="5815">
                  <c:v>-0.123018</c:v>
                </c:pt>
                <c:pt idx="5816">
                  <c:v>-0.123934</c:v>
                </c:pt>
                <c:pt idx="5817">
                  <c:v>-0.124862</c:v>
                </c:pt>
                <c:pt idx="5818">
                  <c:v>-0.12579599999999999</c:v>
                </c:pt>
                <c:pt idx="5819">
                  <c:v>-0.12673699999999999</c:v>
                </c:pt>
                <c:pt idx="5820">
                  <c:v>-0.12768199999999999</c:v>
                </c:pt>
                <c:pt idx="5821">
                  <c:v>-0.12862999999999999</c:v>
                </c:pt>
                <c:pt idx="5822">
                  <c:v>-0.129578</c:v>
                </c:pt>
                <c:pt idx="5823">
                  <c:v>-0.13053000000000001</c:v>
                </c:pt>
                <c:pt idx="5824">
                  <c:v>-0.13148699999999999</c:v>
                </c:pt>
                <c:pt idx="5825">
                  <c:v>-0.13245000000000001</c:v>
                </c:pt>
                <c:pt idx="5826">
                  <c:v>-0.13341600000000001</c:v>
                </c:pt>
                <c:pt idx="5827">
                  <c:v>-0.134385</c:v>
                </c:pt>
                <c:pt idx="5828">
                  <c:v>-0.13535700000000001</c:v>
                </c:pt>
                <c:pt idx="5829">
                  <c:v>-0.136328</c:v>
                </c:pt>
                <c:pt idx="5830">
                  <c:v>-0.137297</c:v>
                </c:pt>
                <c:pt idx="5831">
                  <c:v>-0.138264</c:v>
                </c:pt>
                <c:pt idx="5832">
                  <c:v>-0.13922799999999999</c:v>
                </c:pt>
                <c:pt idx="5833">
                  <c:v>-0.14018700000000001</c:v>
                </c:pt>
                <c:pt idx="5834">
                  <c:v>-0.14114299999999999</c:v>
                </c:pt>
                <c:pt idx="5835">
                  <c:v>-0.1421</c:v>
                </c:pt>
                <c:pt idx="5836">
                  <c:v>-0.14305399999999999</c:v>
                </c:pt>
                <c:pt idx="5837">
                  <c:v>-0.14400199999999999</c:v>
                </c:pt>
                <c:pt idx="5838">
                  <c:v>-0.14494299999999999</c:v>
                </c:pt>
                <c:pt idx="5839">
                  <c:v>-0.14587700000000001</c:v>
                </c:pt>
                <c:pt idx="5840">
                  <c:v>-0.14680099999999999</c:v>
                </c:pt>
                <c:pt idx="5841">
                  <c:v>-0.14771100000000001</c:v>
                </c:pt>
                <c:pt idx="5842">
                  <c:v>-0.14860799999999999</c:v>
                </c:pt>
                <c:pt idx="5843">
                  <c:v>-0.14948500000000001</c:v>
                </c:pt>
                <c:pt idx="5844">
                  <c:v>-0.15033299999999999</c:v>
                </c:pt>
                <c:pt idx="5845">
                  <c:v>-0.151145</c:v>
                </c:pt>
                <c:pt idx="5846">
                  <c:v>-0.15192</c:v>
                </c:pt>
                <c:pt idx="5847">
                  <c:v>-0.15265899999999999</c:v>
                </c:pt>
                <c:pt idx="5848">
                  <c:v>-0.153359</c:v>
                </c:pt>
                <c:pt idx="5849">
                  <c:v>-0.15401699999999999</c:v>
                </c:pt>
                <c:pt idx="5850">
                  <c:v>-0.15462999999999999</c:v>
                </c:pt>
                <c:pt idx="5851">
                  <c:v>-0.1552</c:v>
                </c:pt>
                <c:pt idx="5852">
                  <c:v>-0.155724</c:v>
                </c:pt>
                <c:pt idx="5853">
                  <c:v>-0.15620000000000001</c:v>
                </c:pt>
                <c:pt idx="5854">
                  <c:v>-0.15662799999999999</c:v>
                </c:pt>
                <c:pt idx="5855">
                  <c:v>-0.15700900000000001</c:v>
                </c:pt>
                <c:pt idx="5856">
                  <c:v>-0.15734400000000001</c:v>
                </c:pt>
                <c:pt idx="5857">
                  <c:v>-0.15763099999999999</c:v>
                </c:pt>
                <c:pt idx="5858">
                  <c:v>-0.15787000000000001</c:v>
                </c:pt>
                <c:pt idx="5859">
                  <c:v>-0.15806100000000001</c:v>
                </c:pt>
                <c:pt idx="5860">
                  <c:v>-0.15820200000000001</c:v>
                </c:pt>
                <c:pt idx="5861">
                  <c:v>-0.15828900000000001</c:v>
                </c:pt>
                <c:pt idx="5862">
                  <c:v>-0.15831600000000001</c:v>
                </c:pt>
                <c:pt idx="5863">
                  <c:v>-0.15828400000000001</c:v>
                </c:pt>
                <c:pt idx="5864">
                  <c:v>-0.158196</c:v>
                </c:pt>
                <c:pt idx="5865">
                  <c:v>-0.158053</c:v>
                </c:pt>
                <c:pt idx="5866">
                  <c:v>-0.157855</c:v>
                </c:pt>
                <c:pt idx="5867">
                  <c:v>-0.15759300000000001</c:v>
                </c:pt>
                <c:pt idx="5868">
                  <c:v>-0.15726200000000001</c:v>
                </c:pt>
                <c:pt idx="5869">
                  <c:v>-0.156862</c:v>
                </c:pt>
                <c:pt idx="5870">
                  <c:v>-0.15639400000000001</c:v>
                </c:pt>
                <c:pt idx="5871">
                  <c:v>-0.155861</c:v>
                </c:pt>
                <c:pt idx="5872">
                  <c:v>-0.15526400000000001</c:v>
                </c:pt>
                <c:pt idx="5873">
                  <c:v>-0.15460699999999999</c:v>
                </c:pt>
                <c:pt idx="5874">
                  <c:v>-0.15389</c:v>
                </c:pt>
                <c:pt idx="5875">
                  <c:v>-0.153113</c:v>
                </c:pt>
                <c:pt idx="5876">
                  <c:v>-0.152277</c:v>
                </c:pt>
                <c:pt idx="5877">
                  <c:v>-0.15138199999999999</c:v>
                </c:pt>
                <c:pt idx="5878">
                  <c:v>-0.15042900000000001</c:v>
                </c:pt>
                <c:pt idx="5879">
                  <c:v>-0.149421</c:v>
                </c:pt>
                <c:pt idx="5880">
                  <c:v>-0.14836099999999999</c:v>
                </c:pt>
                <c:pt idx="5881">
                  <c:v>-0.147253</c:v>
                </c:pt>
                <c:pt idx="5882">
                  <c:v>-0.14609900000000001</c:v>
                </c:pt>
                <c:pt idx="5883">
                  <c:v>-0.1449</c:v>
                </c:pt>
                <c:pt idx="5884">
                  <c:v>-0.14365600000000001</c:v>
                </c:pt>
                <c:pt idx="5885">
                  <c:v>-0.14236399999999999</c:v>
                </c:pt>
                <c:pt idx="5886">
                  <c:v>-0.14102400000000001</c:v>
                </c:pt>
                <c:pt idx="5887">
                  <c:v>-0.13963600000000001</c:v>
                </c:pt>
                <c:pt idx="5888">
                  <c:v>-0.13819999999999999</c:v>
                </c:pt>
                <c:pt idx="5889">
                  <c:v>-0.13671800000000001</c:v>
                </c:pt>
                <c:pt idx="5890">
                  <c:v>-0.13519500000000001</c:v>
                </c:pt>
                <c:pt idx="5891">
                  <c:v>-0.133634</c:v>
                </c:pt>
                <c:pt idx="5892">
                  <c:v>-0.13203400000000001</c:v>
                </c:pt>
                <c:pt idx="5893">
                  <c:v>-0.13039700000000001</c:v>
                </c:pt>
                <c:pt idx="5894">
                  <c:v>-0.12873200000000001</c:v>
                </c:pt>
                <c:pt idx="5895">
                  <c:v>-0.12704499999999999</c:v>
                </c:pt>
                <c:pt idx="5896">
                  <c:v>-0.12534000000000001</c:v>
                </c:pt>
                <c:pt idx="5897">
                  <c:v>-0.12362099999999999</c:v>
                </c:pt>
                <c:pt idx="5898">
                  <c:v>-0.121891</c:v>
                </c:pt>
                <c:pt idx="5899">
                  <c:v>-0.12015099999999999</c:v>
                </c:pt>
                <c:pt idx="5900">
                  <c:v>-0.11840299999999999</c:v>
                </c:pt>
                <c:pt idx="5901">
                  <c:v>-0.116649</c:v>
                </c:pt>
                <c:pt idx="5902">
                  <c:v>-0.11489099999999999</c:v>
                </c:pt>
                <c:pt idx="5903">
                  <c:v>-0.113136</c:v>
                </c:pt>
                <c:pt idx="5904">
                  <c:v>-0.111388</c:v>
                </c:pt>
                <c:pt idx="5905">
                  <c:v>-0.10964699999999999</c:v>
                </c:pt>
                <c:pt idx="5906">
                  <c:v>-0.107914</c:v>
                </c:pt>
                <c:pt idx="5907">
                  <c:v>-0.10619199999999999</c:v>
                </c:pt>
                <c:pt idx="5908">
                  <c:v>-0.10448300000000001</c:v>
                </c:pt>
                <c:pt idx="5909">
                  <c:v>-0.10279000000000001</c:v>
                </c:pt>
                <c:pt idx="5910">
                  <c:v>-0.10111100000000001</c:v>
                </c:pt>
                <c:pt idx="5911">
                  <c:v>-9.9450899999999995E-2</c:v>
                </c:pt>
                <c:pt idx="5912">
                  <c:v>-9.7816299999999995E-2</c:v>
                </c:pt>
                <c:pt idx="5913">
                  <c:v>-9.6217200000000003E-2</c:v>
                </c:pt>
                <c:pt idx="5914">
                  <c:v>-9.4658800000000001E-2</c:v>
                </c:pt>
                <c:pt idx="5915">
                  <c:v>-9.3142900000000001E-2</c:v>
                </c:pt>
                <c:pt idx="5916">
                  <c:v>-9.1671199999999994E-2</c:v>
                </c:pt>
                <c:pt idx="5917">
                  <c:v>-9.0245300000000001E-2</c:v>
                </c:pt>
                <c:pt idx="5918">
                  <c:v>-8.8866500000000001E-2</c:v>
                </c:pt>
                <c:pt idx="5919">
                  <c:v>-8.7536900000000001E-2</c:v>
                </c:pt>
                <c:pt idx="5920">
                  <c:v>-8.6258000000000001E-2</c:v>
                </c:pt>
                <c:pt idx="5921">
                  <c:v>-8.5028500000000007E-2</c:v>
                </c:pt>
                <c:pt idx="5922">
                  <c:v>-8.3848900000000004E-2</c:v>
                </c:pt>
                <c:pt idx="5923">
                  <c:v>-8.2727999999999996E-2</c:v>
                </c:pt>
                <c:pt idx="5924">
                  <c:v>-8.1677899999999998E-2</c:v>
                </c:pt>
                <c:pt idx="5925">
                  <c:v>-8.0704799999999993E-2</c:v>
                </c:pt>
                <c:pt idx="5926">
                  <c:v>-7.9810099999999995E-2</c:v>
                </c:pt>
                <c:pt idx="5927">
                  <c:v>-7.8995800000000005E-2</c:v>
                </c:pt>
                <c:pt idx="5928">
                  <c:v>-7.8263299999999994E-2</c:v>
                </c:pt>
                <c:pt idx="5929">
                  <c:v>-7.7610499999999999E-2</c:v>
                </c:pt>
                <c:pt idx="5930">
                  <c:v>-7.7037999999999995E-2</c:v>
                </c:pt>
                <c:pt idx="5931">
                  <c:v>-7.6552200000000001E-2</c:v>
                </c:pt>
                <c:pt idx="5932">
                  <c:v>-7.6159400000000002E-2</c:v>
                </c:pt>
                <c:pt idx="5933">
                  <c:v>-7.5862200000000005E-2</c:v>
                </c:pt>
                <c:pt idx="5934">
                  <c:v>-7.5662499999999994E-2</c:v>
                </c:pt>
                <c:pt idx="5935">
                  <c:v>-7.55604E-2</c:v>
                </c:pt>
                <c:pt idx="5936">
                  <c:v>-7.5552900000000006E-2</c:v>
                </c:pt>
                <c:pt idx="5937">
                  <c:v>-7.5639999999999999E-2</c:v>
                </c:pt>
                <c:pt idx="5938">
                  <c:v>-7.5829300000000002E-2</c:v>
                </c:pt>
                <c:pt idx="5939">
                  <c:v>-7.6130100000000006E-2</c:v>
                </c:pt>
                <c:pt idx="5940">
                  <c:v>-7.6549000000000006E-2</c:v>
                </c:pt>
                <c:pt idx="5941">
                  <c:v>-7.7090000000000006E-2</c:v>
                </c:pt>
                <c:pt idx="5942">
                  <c:v>-7.7755900000000003E-2</c:v>
                </c:pt>
                <c:pt idx="5943">
                  <c:v>-7.8548000000000007E-2</c:v>
                </c:pt>
                <c:pt idx="5944">
                  <c:v>-7.9463599999999995E-2</c:v>
                </c:pt>
                <c:pt idx="5945">
                  <c:v>-8.0501900000000001E-2</c:v>
                </c:pt>
                <c:pt idx="5946">
                  <c:v>-8.1668199999999996E-2</c:v>
                </c:pt>
                <c:pt idx="5947">
                  <c:v>-8.2966499999999999E-2</c:v>
                </c:pt>
                <c:pt idx="5948">
                  <c:v>-8.43946E-2</c:v>
                </c:pt>
                <c:pt idx="5949">
                  <c:v>-8.5950100000000001E-2</c:v>
                </c:pt>
                <c:pt idx="5950">
                  <c:v>-8.7635500000000005E-2</c:v>
                </c:pt>
                <c:pt idx="5951">
                  <c:v>-8.9451900000000001E-2</c:v>
                </c:pt>
                <c:pt idx="5952">
                  <c:v>-9.1394500000000004E-2</c:v>
                </c:pt>
                <c:pt idx="5953">
                  <c:v>-9.3457999999999999E-2</c:v>
                </c:pt>
                <c:pt idx="5954">
                  <c:v>-9.5640699999999995E-2</c:v>
                </c:pt>
                <c:pt idx="5955">
                  <c:v>-9.7943500000000003E-2</c:v>
                </c:pt>
                <c:pt idx="5956">
                  <c:v>-0.100367</c:v>
                </c:pt>
                <c:pt idx="5957">
                  <c:v>-0.102911</c:v>
                </c:pt>
                <c:pt idx="5958">
                  <c:v>-0.105572</c:v>
                </c:pt>
                <c:pt idx="5959">
                  <c:v>-0.108347</c:v>
                </c:pt>
                <c:pt idx="5960">
                  <c:v>-0.111234</c:v>
                </c:pt>
                <c:pt idx="5961">
                  <c:v>-0.114234</c:v>
                </c:pt>
                <c:pt idx="5962">
                  <c:v>-0.117345</c:v>
                </c:pt>
                <c:pt idx="5963">
                  <c:v>-0.120562</c:v>
                </c:pt>
                <c:pt idx="5964">
                  <c:v>-0.123885</c:v>
                </c:pt>
                <c:pt idx="5965">
                  <c:v>-0.12731100000000001</c:v>
                </c:pt>
                <c:pt idx="5966">
                  <c:v>-0.13083600000000001</c:v>
                </c:pt>
                <c:pt idx="5967">
                  <c:v>-0.13445299999999999</c:v>
                </c:pt>
                <c:pt idx="5968">
                  <c:v>-0.138159</c:v>
                </c:pt>
                <c:pt idx="5969">
                  <c:v>-0.14194899999999999</c:v>
                </c:pt>
                <c:pt idx="5970">
                  <c:v>-0.14582000000000001</c:v>
                </c:pt>
                <c:pt idx="5971">
                  <c:v>-0.14976900000000001</c:v>
                </c:pt>
                <c:pt idx="5972">
                  <c:v>-0.15379399999999999</c:v>
                </c:pt>
                <c:pt idx="5973">
                  <c:v>-0.157891</c:v>
                </c:pt>
                <c:pt idx="5974">
                  <c:v>-0.16205600000000001</c:v>
                </c:pt>
                <c:pt idx="5975">
                  <c:v>-0.166294</c:v>
                </c:pt>
                <c:pt idx="5976">
                  <c:v>-0.170602</c:v>
                </c:pt>
                <c:pt idx="5977">
                  <c:v>-0.17497499999999999</c:v>
                </c:pt>
                <c:pt idx="5978">
                  <c:v>-0.17941099999999999</c:v>
                </c:pt>
                <c:pt idx="5979">
                  <c:v>-0.18390999999999999</c:v>
                </c:pt>
                <c:pt idx="5980">
                  <c:v>-0.188472</c:v>
                </c:pt>
                <c:pt idx="5981">
                  <c:v>-0.19308700000000001</c:v>
                </c:pt>
                <c:pt idx="5982">
                  <c:v>-0.19775100000000001</c:v>
                </c:pt>
                <c:pt idx="5983">
                  <c:v>-0.20246400000000001</c:v>
                </c:pt>
                <c:pt idx="5984">
                  <c:v>-0.20722599999999999</c:v>
                </c:pt>
                <c:pt idx="5985">
                  <c:v>-0.212029</c:v>
                </c:pt>
                <c:pt idx="5986">
                  <c:v>-0.216861</c:v>
                </c:pt>
                <c:pt idx="5987">
                  <c:v>-0.22171099999999999</c:v>
                </c:pt>
                <c:pt idx="5988">
                  <c:v>-0.22656399999999999</c:v>
                </c:pt>
                <c:pt idx="5989">
                  <c:v>-0.23141200000000001</c:v>
                </c:pt>
                <c:pt idx="5990">
                  <c:v>-0.236258</c:v>
                </c:pt>
                <c:pt idx="5991">
                  <c:v>-0.24110500000000001</c:v>
                </c:pt>
                <c:pt idx="5992">
                  <c:v>-0.245952</c:v>
                </c:pt>
                <c:pt idx="5993">
                  <c:v>-0.25079099999999999</c:v>
                </c:pt>
                <c:pt idx="5994">
                  <c:v>-0.25561200000000001</c:v>
                </c:pt>
                <c:pt idx="5995">
                  <c:v>-0.260405</c:v>
                </c:pt>
                <c:pt idx="5996">
                  <c:v>-0.26516699999999999</c:v>
                </c:pt>
                <c:pt idx="5997">
                  <c:v>-0.26989600000000002</c:v>
                </c:pt>
                <c:pt idx="5998">
                  <c:v>-0.274586</c:v>
                </c:pt>
                <c:pt idx="5999">
                  <c:v>-0.27923300000000001</c:v>
                </c:pt>
                <c:pt idx="6000">
                  <c:v>-0.283833</c:v>
                </c:pt>
                <c:pt idx="6001">
                  <c:v>-0.288387</c:v>
                </c:pt>
                <c:pt idx="6002">
                  <c:v>-0.29289300000000001</c:v>
                </c:pt>
                <c:pt idx="6003">
                  <c:v>-0.29734899999999997</c:v>
                </c:pt>
                <c:pt idx="6004">
                  <c:v>-0.30174699999999999</c:v>
                </c:pt>
                <c:pt idx="6005">
                  <c:v>-0.30607600000000001</c:v>
                </c:pt>
                <c:pt idx="6006">
                  <c:v>-0.31032500000000002</c:v>
                </c:pt>
                <c:pt idx="6007">
                  <c:v>-0.314494</c:v>
                </c:pt>
                <c:pt idx="6008">
                  <c:v>-0.31858199999999998</c:v>
                </c:pt>
                <c:pt idx="6009">
                  <c:v>-0.32258599999999998</c:v>
                </c:pt>
                <c:pt idx="6010">
                  <c:v>-0.32650000000000001</c:v>
                </c:pt>
                <c:pt idx="6011">
                  <c:v>-0.33031700000000003</c:v>
                </c:pt>
                <c:pt idx="6012">
                  <c:v>-0.334032</c:v>
                </c:pt>
                <c:pt idx="6013">
                  <c:v>-0.33763900000000002</c:v>
                </c:pt>
                <c:pt idx="6014">
                  <c:v>-0.34112999999999999</c:v>
                </c:pt>
                <c:pt idx="6015">
                  <c:v>-0.344499</c:v>
                </c:pt>
                <c:pt idx="6016">
                  <c:v>-0.34773900000000002</c:v>
                </c:pt>
                <c:pt idx="6017">
                  <c:v>-0.35084599999999999</c:v>
                </c:pt>
                <c:pt idx="6018">
                  <c:v>-0.35381499999999999</c:v>
                </c:pt>
                <c:pt idx="6019">
                  <c:v>-0.35664499999999999</c:v>
                </c:pt>
                <c:pt idx="6020">
                  <c:v>-0.35933599999999999</c:v>
                </c:pt>
                <c:pt idx="6021">
                  <c:v>-0.36188500000000001</c:v>
                </c:pt>
                <c:pt idx="6022">
                  <c:v>-0.36428199999999999</c:v>
                </c:pt>
                <c:pt idx="6023">
                  <c:v>-0.36651699999999998</c:v>
                </c:pt>
                <c:pt idx="6024">
                  <c:v>-0.368593</c:v>
                </c:pt>
                <c:pt idx="6025">
                  <c:v>-0.37051000000000001</c:v>
                </c:pt>
                <c:pt idx="6026">
                  <c:v>-0.37226399999999998</c:v>
                </c:pt>
                <c:pt idx="6027">
                  <c:v>-0.37385299999999999</c:v>
                </c:pt>
                <c:pt idx="6028">
                  <c:v>-0.375278</c:v>
                </c:pt>
                <c:pt idx="6029">
                  <c:v>-0.37653599999999998</c:v>
                </c:pt>
                <c:pt idx="6030">
                  <c:v>-0.37762299999999999</c:v>
                </c:pt>
                <c:pt idx="6031">
                  <c:v>-0.37853799999999999</c:v>
                </c:pt>
                <c:pt idx="6032">
                  <c:v>-0.37928499999999998</c:v>
                </c:pt>
                <c:pt idx="6033">
                  <c:v>-0.37986399999999998</c:v>
                </c:pt>
                <c:pt idx="6034">
                  <c:v>-0.380274</c:v>
                </c:pt>
                <c:pt idx="6035">
                  <c:v>-0.38051699999999999</c:v>
                </c:pt>
                <c:pt idx="6036">
                  <c:v>-0.38059500000000002</c:v>
                </c:pt>
                <c:pt idx="6037">
                  <c:v>-0.38050400000000001</c:v>
                </c:pt>
                <c:pt idx="6038">
                  <c:v>-0.380243</c:v>
                </c:pt>
                <c:pt idx="6039">
                  <c:v>-0.37981300000000001</c:v>
                </c:pt>
                <c:pt idx="6040">
                  <c:v>-0.37921700000000003</c:v>
                </c:pt>
                <c:pt idx="6041">
                  <c:v>-0.37846200000000002</c:v>
                </c:pt>
                <c:pt idx="6042">
                  <c:v>-0.37755100000000003</c:v>
                </c:pt>
                <c:pt idx="6043">
                  <c:v>-0.37648599999999999</c:v>
                </c:pt>
                <c:pt idx="6044">
                  <c:v>-0.37526500000000002</c:v>
                </c:pt>
                <c:pt idx="6045">
                  <c:v>-0.37389299999999998</c:v>
                </c:pt>
                <c:pt idx="6046">
                  <c:v>-0.37236999999999998</c:v>
                </c:pt>
                <c:pt idx="6047">
                  <c:v>-0.37069999999999997</c:v>
                </c:pt>
                <c:pt idx="6048">
                  <c:v>-0.36888700000000002</c:v>
                </c:pt>
                <c:pt idx="6049">
                  <c:v>-0.366927</c:v>
                </c:pt>
                <c:pt idx="6050">
                  <c:v>-0.36482199999999998</c:v>
                </c:pt>
                <c:pt idx="6051">
                  <c:v>-0.36257099999999998</c:v>
                </c:pt>
                <c:pt idx="6052">
                  <c:v>-0.360184</c:v>
                </c:pt>
                <c:pt idx="6053">
                  <c:v>-0.35766599999999998</c:v>
                </c:pt>
                <c:pt idx="6054">
                  <c:v>-0.35502400000000001</c:v>
                </c:pt>
                <c:pt idx="6055">
                  <c:v>-0.35226000000000002</c:v>
                </c:pt>
                <c:pt idx="6056">
                  <c:v>-0.34937699999999999</c:v>
                </c:pt>
                <c:pt idx="6057">
                  <c:v>-0.34637800000000002</c:v>
                </c:pt>
                <c:pt idx="6058">
                  <c:v>-0.34326899999999999</c:v>
                </c:pt>
                <c:pt idx="6059">
                  <c:v>-0.34005600000000002</c:v>
                </c:pt>
                <c:pt idx="6060">
                  <c:v>-0.33674799999999999</c:v>
                </c:pt>
                <c:pt idx="6061">
                  <c:v>-0.33335599999999999</c:v>
                </c:pt>
                <c:pt idx="6062">
                  <c:v>-0.32988800000000001</c:v>
                </c:pt>
                <c:pt idx="6063">
                  <c:v>-0.32634800000000003</c:v>
                </c:pt>
                <c:pt idx="6064">
                  <c:v>-0.322741</c:v>
                </c:pt>
                <c:pt idx="6065">
                  <c:v>-0.31907000000000002</c:v>
                </c:pt>
                <c:pt idx="6066">
                  <c:v>-0.31534200000000001</c:v>
                </c:pt>
                <c:pt idx="6067">
                  <c:v>-0.31156200000000001</c:v>
                </c:pt>
                <c:pt idx="6068">
                  <c:v>-0.30773899999999998</c:v>
                </c:pt>
                <c:pt idx="6069">
                  <c:v>-0.30387900000000001</c:v>
                </c:pt>
                <c:pt idx="6070">
                  <c:v>-0.299985</c:v>
                </c:pt>
                <c:pt idx="6071">
                  <c:v>-0.29605799999999999</c:v>
                </c:pt>
                <c:pt idx="6072">
                  <c:v>-0.29210199999999997</c:v>
                </c:pt>
                <c:pt idx="6073">
                  <c:v>-0.28811599999999998</c:v>
                </c:pt>
                <c:pt idx="6074">
                  <c:v>-0.28410099999999999</c:v>
                </c:pt>
                <c:pt idx="6075">
                  <c:v>-0.28006199999999998</c:v>
                </c:pt>
                <c:pt idx="6076">
                  <c:v>-0.276005</c:v>
                </c:pt>
                <c:pt idx="6077">
                  <c:v>-0.27193600000000001</c:v>
                </c:pt>
                <c:pt idx="6078">
                  <c:v>-0.26785900000000001</c:v>
                </c:pt>
                <c:pt idx="6079">
                  <c:v>-0.26378000000000001</c:v>
                </c:pt>
                <c:pt idx="6080">
                  <c:v>-0.25970700000000002</c:v>
                </c:pt>
                <c:pt idx="6081">
                  <c:v>-0.25564500000000001</c:v>
                </c:pt>
                <c:pt idx="6082">
                  <c:v>-0.25160100000000002</c:v>
                </c:pt>
                <c:pt idx="6083">
                  <c:v>-0.247582</c:v>
                </c:pt>
                <c:pt idx="6084">
                  <c:v>-0.24360100000000001</c:v>
                </c:pt>
                <c:pt idx="6085">
                  <c:v>-0.23966699999999999</c:v>
                </c:pt>
                <c:pt idx="6086">
                  <c:v>-0.235787</c:v>
                </c:pt>
                <c:pt idx="6087">
                  <c:v>-0.231962</c:v>
                </c:pt>
                <c:pt idx="6088">
                  <c:v>-0.22819600000000001</c:v>
                </c:pt>
                <c:pt idx="6089">
                  <c:v>-0.224494</c:v>
                </c:pt>
                <c:pt idx="6090">
                  <c:v>-0.220864</c:v>
                </c:pt>
                <c:pt idx="6091">
                  <c:v>-0.21731700000000001</c:v>
                </c:pt>
                <c:pt idx="6092">
                  <c:v>-0.213862</c:v>
                </c:pt>
                <c:pt idx="6093">
                  <c:v>-0.210506</c:v>
                </c:pt>
                <c:pt idx="6094">
                  <c:v>-0.20725199999999999</c:v>
                </c:pt>
                <c:pt idx="6095">
                  <c:v>-0.204098</c:v>
                </c:pt>
                <c:pt idx="6096">
                  <c:v>-0.201042</c:v>
                </c:pt>
                <c:pt idx="6097">
                  <c:v>-0.19808500000000001</c:v>
                </c:pt>
                <c:pt idx="6098">
                  <c:v>-0.19522700000000001</c:v>
                </c:pt>
                <c:pt idx="6099">
                  <c:v>-0.192468</c:v>
                </c:pt>
                <c:pt idx="6100">
                  <c:v>-0.18981600000000001</c:v>
                </c:pt>
                <c:pt idx="6101">
                  <c:v>-0.187277</c:v>
                </c:pt>
                <c:pt idx="6102">
                  <c:v>-0.18485099999999999</c:v>
                </c:pt>
                <c:pt idx="6103">
                  <c:v>-0.182537</c:v>
                </c:pt>
                <c:pt idx="6104">
                  <c:v>-0.18034</c:v>
                </c:pt>
                <c:pt idx="6105">
                  <c:v>-0.17826600000000001</c:v>
                </c:pt>
                <c:pt idx="6106">
                  <c:v>-0.176315</c:v>
                </c:pt>
                <c:pt idx="6107">
                  <c:v>-0.174488</c:v>
                </c:pt>
                <c:pt idx="6108">
                  <c:v>-0.17278499999999999</c:v>
                </c:pt>
                <c:pt idx="6109">
                  <c:v>-0.171209</c:v>
                </c:pt>
                <c:pt idx="6110">
                  <c:v>-0.169761</c:v>
                </c:pt>
                <c:pt idx="6111">
                  <c:v>-0.16844100000000001</c:v>
                </c:pt>
                <c:pt idx="6112">
                  <c:v>-0.16725100000000001</c:v>
                </c:pt>
                <c:pt idx="6113">
                  <c:v>-0.16619300000000001</c:v>
                </c:pt>
                <c:pt idx="6114">
                  <c:v>-0.165266</c:v>
                </c:pt>
                <c:pt idx="6115">
                  <c:v>-0.164462</c:v>
                </c:pt>
                <c:pt idx="6116">
                  <c:v>-0.163776</c:v>
                </c:pt>
                <c:pt idx="6117">
                  <c:v>-0.16320999999999999</c:v>
                </c:pt>
                <c:pt idx="6118">
                  <c:v>-0.16276299999999999</c:v>
                </c:pt>
                <c:pt idx="6119">
                  <c:v>-0.162439</c:v>
                </c:pt>
                <c:pt idx="6120">
                  <c:v>-0.162242</c:v>
                </c:pt>
                <c:pt idx="6121">
                  <c:v>-0.16217300000000001</c:v>
                </c:pt>
                <c:pt idx="6122">
                  <c:v>-0.16222900000000001</c:v>
                </c:pt>
                <c:pt idx="6123">
                  <c:v>-0.16240599999999999</c:v>
                </c:pt>
                <c:pt idx="6124">
                  <c:v>-0.16269700000000001</c:v>
                </c:pt>
                <c:pt idx="6125">
                  <c:v>-0.16309799999999999</c:v>
                </c:pt>
                <c:pt idx="6126">
                  <c:v>-0.163604</c:v>
                </c:pt>
                <c:pt idx="6127">
                  <c:v>-0.164215</c:v>
                </c:pt>
                <c:pt idx="6128">
                  <c:v>-0.164933</c:v>
                </c:pt>
                <c:pt idx="6129">
                  <c:v>-0.16576399999999999</c:v>
                </c:pt>
                <c:pt idx="6130">
                  <c:v>-0.16670699999999999</c:v>
                </c:pt>
                <c:pt idx="6131">
                  <c:v>-0.16775999999999999</c:v>
                </c:pt>
                <c:pt idx="6132">
                  <c:v>-0.16891400000000001</c:v>
                </c:pt>
                <c:pt idx="6133">
                  <c:v>-0.170156</c:v>
                </c:pt>
                <c:pt idx="6134">
                  <c:v>-0.17147899999999999</c:v>
                </c:pt>
                <c:pt idx="6135">
                  <c:v>-0.172879</c:v>
                </c:pt>
                <c:pt idx="6136">
                  <c:v>-0.17435</c:v>
                </c:pt>
                <c:pt idx="6137">
                  <c:v>-0.17588899999999999</c:v>
                </c:pt>
                <c:pt idx="6138">
                  <c:v>-0.17749400000000001</c:v>
                </c:pt>
                <c:pt idx="6139">
                  <c:v>-0.17916000000000001</c:v>
                </c:pt>
                <c:pt idx="6140">
                  <c:v>-0.18088199999999999</c:v>
                </c:pt>
                <c:pt idx="6141">
                  <c:v>-0.18266099999999999</c:v>
                </c:pt>
                <c:pt idx="6142">
                  <c:v>-0.18449499999999999</c:v>
                </c:pt>
                <c:pt idx="6143">
                  <c:v>-0.18638299999999999</c:v>
                </c:pt>
                <c:pt idx="6144">
                  <c:v>-0.18832299999999999</c:v>
                </c:pt>
                <c:pt idx="6145">
                  <c:v>-0.19031500000000001</c:v>
                </c:pt>
                <c:pt idx="6146">
                  <c:v>-0.192354</c:v>
                </c:pt>
                <c:pt idx="6147">
                  <c:v>-0.19443099999999999</c:v>
                </c:pt>
                <c:pt idx="6148">
                  <c:v>-0.19653999999999999</c:v>
                </c:pt>
                <c:pt idx="6149">
                  <c:v>-0.19867599999999999</c:v>
                </c:pt>
                <c:pt idx="6150">
                  <c:v>-0.20083200000000001</c:v>
                </c:pt>
                <c:pt idx="6151">
                  <c:v>-0.20299800000000001</c:v>
                </c:pt>
                <c:pt idx="6152">
                  <c:v>-0.20517099999999999</c:v>
                </c:pt>
                <c:pt idx="6153">
                  <c:v>-0.207346</c:v>
                </c:pt>
                <c:pt idx="6154">
                  <c:v>-0.20952100000000001</c:v>
                </c:pt>
                <c:pt idx="6155">
                  <c:v>-0.21169499999999999</c:v>
                </c:pt>
                <c:pt idx="6156">
                  <c:v>-0.213867</c:v>
                </c:pt>
                <c:pt idx="6157">
                  <c:v>-0.21603700000000001</c:v>
                </c:pt>
                <c:pt idx="6158">
                  <c:v>-0.21820100000000001</c:v>
                </c:pt>
                <c:pt idx="6159">
                  <c:v>-0.22035399999999999</c:v>
                </c:pt>
                <c:pt idx="6160">
                  <c:v>-0.22249099999999999</c:v>
                </c:pt>
                <c:pt idx="6161">
                  <c:v>-0.22461</c:v>
                </c:pt>
                <c:pt idx="6162">
                  <c:v>-0.226714</c:v>
                </c:pt>
                <c:pt idx="6163">
                  <c:v>-0.22880400000000001</c:v>
                </c:pt>
                <c:pt idx="6164">
                  <c:v>-0.23088</c:v>
                </c:pt>
                <c:pt idx="6165">
                  <c:v>-0.23294300000000001</c:v>
                </c:pt>
                <c:pt idx="6166">
                  <c:v>-0.23499600000000001</c:v>
                </c:pt>
                <c:pt idx="6167">
                  <c:v>-0.23703299999999999</c:v>
                </c:pt>
                <c:pt idx="6168">
                  <c:v>-0.23904600000000001</c:v>
                </c:pt>
                <c:pt idx="6169">
                  <c:v>-0.24102499999999999</c:v>
                </c:pt>
                <c:pt idx="6170">
                  <c:v>-0.24296499999999999</c:v>
                </c:pt>
                <c:pt idx="6171">
                  <c:v>-0.244866</c:v>
                </c:pt>
                <c:pt idx="6172">
                  <c:v>-0.246725</c:v>
                </c:pt>
                <c:pt idx="6173">
                  <c:v>-0.24854000000000001</c:v>
                </c:pt>
                <c:pt idx="6174">
                  <c:v>-0.250307</c:v>
                </c:pt>
                <c:pt idx="6175">
                  <c:v>-0.25202799999999997</c:v>
                </c:pt>
                <c:pt idx="6176">
                  <c:v>-0.25370700000000002</c:v>
                </c:pt>
                <c:pt idx="6177">
                  <c:v>-0.25533699999999998</c:v>
                </c:pt>
                <c:pt idx="6178">
                  <c:v>-0.256884</c:v>
                </c:pt>
                <c:pt idx="6179">
                  <c:v>-0.25834400000000002</c:v>
                </c:pt>
                <c:pt idx="6180">
                  <c:v>-0.25975399999999998</c:v>
                </c:pt>
                <c:pt idx="6181">
                  <c:v>-0.26112000000000002</c:v>
                </c:pt>
                <c:pt idx="6182">
                  <c:v>-0.26242300000000002</c:v>
                </c:pt>
                <c:pt idx="6183">
                  <c:v>-0.26366499999999998</c:v>
                </c:pt>
                <c:pt idx="6184">
                  <c:v>-0.26485700000000001</c:v>
                </c:pt>
                <c:pt idx="6185">
                  <c:v>-0.26600299999999999</c:v>
                </c:pt>
                <c:pt idx="6186">
                  <c:v>-0.267098</c:v>
                </c:pt>
                <c:pt idx="6187">
                  <c:v>-0.26813399999999998</c:v>
                </c:pt>
                <c:pt idx="6188">
                  <c:v>-0.26910699999999999</c:v>
                </c:pt>
                <c:pt idx="6189">
                  <c:v>-0.27001799999999998</c:v>
                </c:pt>
                <c:pt idx="6190">
                  <c:v>-0.27087</c:v>
                </c:pt>
                <c:pt idx="6191">
                  <c:v>-0.27166299999999999</c:v>
                </c:pt>
                <c:pt idx="6192">
                  <c:v>-0.272399</c:v>
                </c:pt>
                <c:pt idx="6193">
                  <c:v>-0.27307900000000002</c:v>
                </c:pt>
                <c:pt idx="6194">
                  <c:v>-0.27370899999999998</c:v>
                </c:pt>
                <c:pt idx="6195">
                  <c:v>-0.27429300000000001</c:v>
                </c:pt>
                <c:pt idx="6196">
                  <c:v>-0.27483800000000003</c:v>
                </c:pt>
                <c:pt idx="6197">
                  <c:v>-0.27534399999999998</c:v>
                </c:pt>
                <c:pt idx="6198">
                  <c:v>-0.27580900000000003</c:v>
                </c:pt>
                <c:pt idx="6199">
                  <c:v>-0.27623300000000001</c:v>
                </c:pt>
                <c:pt idx="6200">
                  <c:v>-0.27661599999999997</c:v>
                </c:pt>
                <c:pt idx="6201">
                  <c:v>-0.27695799999999998</c:v>
                </c:pt>
                <c:pt idx="6202">
                  <c:v>-0.27726299999999998</c:v>
                </c:pt>
                <c:pt idx="6203">
                  <c:v>-0.277532</c:v>
                </c:pt>
                <c:pt idx="6204">
                  <c:v>-0.27776499999999998</c:v>
                </c:pt>
                <c:pt idx="6205">
                  <c:v>-0.27796199999999999</c:v>
                </c:pt>
                <c:pt idx="6206">
                  <c:v>-0.27812100000000001</c:v>
                </c:pt>
                <c:pt idx="6207">
                  <c:v>-0.27823900000000001</c:v>
                </c:pt>
                <c:pt idx="6208">
                  <c:v>-0.27831899999999998</c:v>
                </c:pt>
                <c:pt idx="6209">
                  <c:v>-0.27836300000000003</c:v>
                </c:pt>
                <c:pt idx="6210">
                  <c:v>-0.278368</c:v>
                </c:pt>
                <c:pt idx="6211">
                  <c:v>-0.278333</c:v>
                </c:pt>
                <c:pt idx="6212">
                  <c:v>-0.27826200000000001</c:v>
                </c:pt>
                <c:pt idx="6213">
                  <c:v>-0.278165</c:v>
                </c:pt>
                <c:pt idx="6214">
                  <c:v>-0.27804800000000002</c:v>
                </c:pt>
                <c:pt idx="6215">
                  <c:v>-0.27791199999999999</c:v>
                </c:pt>
                <c:pt idx="6216">
                  <c:v>-0.27775899999999998</c:v>
                </c:pt>
                <c:pt idx="6217">
                  <c:v>-0.27759099999999998</c:v>
                </c:pt>
                <c:pt idx="6218">
                  <c:v>-0.27740599999999999</c:v>
                </c:pt>
                <c:pt idx="6219">
                  <c:v>-0.27720499999999998</c:v>
                </c:pt>
                <c:pt idx="6220">
                  <c:v>-0.27698800000000001</c:v>
                </c:pt>
                <c:pt idx="6221">
                  <c:v>-0.27675899999999998</c:v>
                </c:pt>
                <c:pt idx="6222">
                  <c:v>-0.27652100000000002</c:v>
                </c:pt>
                <c:pt idx="6223">
                  <c:v>-0.27627499999999999</c:v>
                </c:pt>
                <c:pt idx="6224">
                  <c:v>-0.27602100000000002</c:v>
                </c:pt>
                <c:pt idx="6225">
                  <c:v>-0.275758</c:v>
                </c:pt>
                <c:pt idx="6226">
                  <c:v>-0.27548499999999998</c:v>
                </c:pt>
                <c:pt idx="6227">
                  <c:v>-0.27520099999999997</c:v>
                </c:pt>
                <c:pt idx="6228">
                  <c:v>-0.27490599999999998</c:v>
                </c:pt>
                <c:pt idx="6229">
                  <c:v>-0.27460000000000001</c:v>
                </c:pt>
                <c:pt idx="6230">
                  <c:v>-0.274285</c:v>
                </c:pt>
                <c:pt idx="6231">
                  <c:v>-0.27396799999999999</c:v>
                </c:pt>
                <c:pt idx="6232">
                  <c:v>-0.27365299999999998</c:v>
                </c:pt>
                <c:pt idx="6233">
                  <c:v>-0.273343</c:v>
                </c:pt>
                <c:pt idx="6234">
                  <c:v>-0.27303500000000003</c:v>
                </c:pt>
                <c:pt idx="6235">
                  <c:v>-0.27272800000000003</c:v>
                </c:pt>
                <c:pt idx="6236">
                  <c:v>-0.27242100000000002</c:v>
                </c:pt>
                <c:pt idx="6237">
                  <c:v>-0.27211000000000002</c:v>
                </c:pt>
                <c:pt idx="6238">
                  <c:v>-0.27179399999999998</c:v>
                </c:pt>
                <c:pt idx="6239">
                  <c:v>-0.27147100000000002</c:v>
                </c:pt>
                <c:pt idx="6240">
                  <c:v>-0.271144</c:v>
                </c:pt>
                <c:pt idx="6241">
                  <c:v>-0.270816</c:v>
                </c:pt>
                <c:pt idx="6242">
                  <c:v>-0.27049200000000001</c:v>
                </c:pt>
                <c:pt idx="6243">
                  <c:v>-0.270177</c:v>
                </c:pt>
                <c:pt idx="6244">
                  <c:v>-0.26987100000000003</c:v>
                </c:pt>
                <c:pt idx="6245">
                  <c:v>-0.26957199999999998</c:v>
                </c:pt>
                <c:pt idx="6246">
                  <c:v>-0.26928099999999999</c:v>
                </c:pt>
                <c:pt idx="6247">
                  <c:v>-0.26899699999999999</c:v>
                </c:pt>
                <c:pt idx="6248">
                  <c:v>-0.26871899999999999</c:v>
                </c:pt>
                <c:pt idx="6249">
                  <c:v>-0.268453</c:v>
                </c:pt>
                <c:pt idx="6250">
                  <c:v>-0.26819999999999999</c:v>
                </c:pt>
                <c:pt idx="6251">
                  <c:v>-0.26796199999999998</c:v>
                </c:pt>
                <c:pt idx="6252">
                  <c:v>-0.267731</c:v>
                </c:pt>
                <c:pt idx="6253">
                  <c:v>-0.26750000000000002</c:v>
                </c:pt>
                <c:pt idx="6254">
                  <c:v>-0.26726699999999998</c:v>
                </c:pt>
                <c:pt idx="6255">
                  <c:v>-0.26703100000000002</c:v>
                </c:pt>
                <c:pt idx="6256">
                  <c:v>-0.26679900000000001</c:v>
                </c:pt>
                <c:pt idx="6257">
                  <c:v>-0.266571</c:v>
                </c:pt>
                <c:pt idx="6258">
                  <c:v>-0.26634600000000003</c:v>
                </c:pt>
                <c:pt idx="6259">
                  <c:v>-0.26612000000000002</c:v>
                </c:pt>
                <c:pt idx="6260">
                  <c:v>-0.26589299999999999</c:v>
                </c:pt>
                <c:pt idx="6261">
                  <c:v>-0.26566899999999999</c:v>
                </c:pt>
                <c:pt idx="6262">
                  <c:v>-0.26544800000000002</c:v>
                </c:pt>
                <c:pt idx="6263">
                  <c:v>-0.26523000000000002</c:v>
                </c:pt>
                <c:pt idx="6264">
                  <c:v>-0.26501400000000003</c:v>
                </c:pt>
                <c:pt idx="6265">
                  <c:v>-0.26480700000000001</c:v>
                </c:pt>
                <c:pt idx="6266">
                  <c:v>-0.26461499999999999</c:v>
                </c:pt>
                <c:pt idx="6267">
                  <c:v>-0.26443800000000001</c:v>
                </c:pt>
                <c:pt idx="6268">
                  <c:v>-0.26427</c:v>
                </c:pt>
                <c:pt idx="6269">
                  <c:v>-0.26410499999999998</c:v>
                </c:pt>
                <c:pt idx="6270">
                  <c:v>-0.26394400000000001</c:v>
                </c:pt>
                <c:pt idx="6271">
                  <c:v>-0.26378400000000002</c:v>
                </c:pt>
                <c:pt idx="6272">
                  <c:v>-0.263625</c:v>
                </c:pt>
                <c:pt idx="6273">
                  <c:v>-0.26346900000000001</c:v>
                </c:pt>
                <c:pt idx="6274">
                  <c:v>-0.26331599999999999</c:v>
                </c:pt>
                <c:pt idx="6275">
                  <c:v>-0.26316000000000001</c:v>
                </c:pt>
                <c:pt idx="6276">
                  <c:v>-0.26299800000000001</c:v>
                </c:pt>
                <c:pt idx="6277">
                  <c:v>-0.262826</c:v>
                </c:pt>
                <c:pt idx="6278">
                  <c:v>-0.26262400000000002</c:v>
                </c:pt>
                <c:pt idx="6279">
                  <c:v>-0.262382</c:v>
                </c:pt>
                <c:pt idx="6280">
                  <c:v>-0.26212000000000002</c:v>
                </c:pt>
                <c:pt idx="6281">
                  <c:v>-0.26185000000000003</c:v>
                </c:pt>
                <c:pt idx="6282">
                  <c:v>-0.26156299999999999</c:v>
                </c:pt>
                <c:pt idx="6283">
                  <c:v>-0.26125599999999999</c:v>
                </c:pt>
                <c:pt idx="6284">
                  <c:v>-0.260934</c:v>
                </c:pt>
                <c:pt idx="6285">
                  <c:v>-0.26059700000000002</c:v>
                </c:pt>
                <c:pt idx="6286">
                  <c:v>-0.260245</c:v>
                </c:pt>
                <c:pt idx="6287">
                  <c:v>-0.25987399999999999</c:v>
                </c:pt>
                <c:pt idx="6288">
                  <c:v>-0.25947900000000002</c:v>
                </c:pt>
                <c:pt idx="6289">
                  <c:v>-0.25905299999999998</c:v>
                </c:pt>
                <c:pt idx="6290">
                  <c:v>-0.25859399999999999</c:v>
                </c:pt>
                <c:pt idx="6291">
                  <c:v>-0.25810100000000002</c:v>
                </c:pt>
                <c:pt idx="6292">
                  <c:v>-0.25757099999999999</c:v>
                </c:pt>
                <c:pt idx="6293">
                  <c:v>-0.25700699999999999</c:v>
                </c:pt>
                <c:pt idx="6294">
                  <c:v>-0.25641000000000003</c:v>
                </c:pt>
                <c:pt idx="6295">
                  <c:v>-0.25577800000000001</c:v>
                </c:pt>
                <c:pt idx="6296">
                  <c:v>-0.25510699999999997</c:v>
                </c:pt>
                <c:pt idx="6297">
                  <c:v>-0.25439699999999998</c:v>
                </c:pt>
                <c:pt idx="6298">
                  <c:v>-0.25365100000000002</c:v>
                </c:pt>
                <c:pt idx="6299">
                  <c:v>-0.25287100000000001</c:v>
                </c:pt>
                <c:pt idx="6300">
                  <c:v>-0.25205699999999998</c:v>
                </c:pt>
                <c:pt idx="6301">
                  <c:v>-0.25120999999999999</c:v>
                </c:pt>
                <c:pt idx="6302">
                  <c:v>-0.250332</c:v>
                </c:pt>
                <c:pt idx="6303">
                  <c:v>-0.24942300000000001</c:v>
                </c:pt>
                <c:pt idx="6304">
                  <c:v>-0.24848000000000001</c:v>
                </c:pt>
                <c:pt idx="6305">
                  <c:v>-0.247499</c:v>
                </c:pt>
                <c:pt idx="6306">
                  <c:v>-0.246479</c:v>
                </c:pt>
                <c:pt idx="6307">
                  <c:v>-0.245421</c:v>
                </c:pt>
                <c:pt idx="6308">
                  <c:v>-0.24432599999999999</c:v>
                </c:pt>
                <c:pt idx="6309">
                  <c:v>-0.243199</c:v>
                </c:pt>
                <c:pt idx="6310">
                  <c:v>-0.24204899999999999</c:v>
                </c:pt>
                <c:pt idx="6311">
                  <c:v>-0.24087900000000001</c:v>
                </c:pt>
                <c:pt idx="6312">
                  <c:v>-0.23968600000000001</c:v>
                </c:pt>
                <c:pt idx="6313">
                  <c:v>-0.23846400000000001</c:v>
                </c:pt>
                <c:pt idx="6314">
                  <c:v>-0.23721100000000001</c:v>
                </c:pt>
                <c:pt idx="6315">
                  <c:v>-0.23591400000000001</c:v>
                </c:pt>
                <c:pt idx="6316">
                  <c:v>-0.23455300000000001</c:v>
                </c:pt>
                <c:pt idx="6317">
                  <c:v>-0.23313500000000001</c:v>
                </c:pt>
                <c:pt idx="6318">
                  <c:v>-0.231683</c:v>
                </c:pt>
                <c:pt idx="6319">
                  <c:v>-0.23019600000000001</c:v>
                </c:pt>
                <c:pt idx="6320">
                  <c:v>-0.22866400000000001</c:v>
                </c:pt>
                <c:pt idx="6321">
                  <c:v>-0.22709199999999999</c:v>
                </c:pt>
                <c:pt idx="6322">
                  <c:v>-0.22548699999999999</c:v>
                </c:pt>
                <c:pt idx="6323">
                  <c:v>-0.22384999999999999</c:v>
                </c:pt>
                <c:pt idx="6324">
                  <c:v>-0.22217999999999999</c:v>
                </c:pt>
                <c:pt idx="6325">
                  <c:v>-0.220475</c:v>
                </c:pt>
                <c:pt idx="6326">
                  <c:v>-0.21873899999999999</c:v>
                </c:pt>
                <c:pt idx="6327">
                  <c:v>-0.216971</c:v>
                </c:pt>
                <c:pt idx="6328">
                  <c:v>-0.215174</c:v>
                </c:pt>
                <c:pt idx="6329">
                  <c:v>-0.21335000000000001</c:v>
                </c:pt>
                <c:pt idx="6330">
                  <c:v>-0.211502</c:v>
                </c:pt>
                <c:pt idx="6331">
                  <c:v>-0.20963200000000001</c:v>
                </c:pt>
                <c:pt idx="6332">
                  <c:v>-0.20774000000000001</c:v>
                </c:pt>
                <c:pt idx="6333">
                  <c:v>-0.20582600000000001</c:v>
                </c:pt>
                <c:pt idx="6334">
                  <c:v>-0.20389499999999999</c:v>
                </c:pt>
                <c:pt idx="6335">
                  <c:v>-0.20194999999999999</c:v>
                </c:pt>
                <c:pt idx="6336">
                  <c:v>-0.199993</c:v>
                </c:pt>
                <c:pt idx="6337">
                  <c:v>-0.19802500000000001</c:v>
                </c:pt>
                <c:pt idx="6338">
                  <c:v>-0.196049</c:v>
                </c:pt>
                <c:pt idx="6339">
                  <c:v>-0.19406699999999999</c:v>
                </c:pt>
                <c:pt idx="6340">
                  <c:v>-0.19208</c:v>
                </c:pt>
                <c:pt idx="6341">
                  <c:v>-0.19008700000000001</c:v>
                </c:pt>
                <c:pt idx="6342">
                  <c:v>-0.188087</c:v>
                </c:pt>
                <c:pt idx="6343">
                  <c:v>-0.186084</c:v>
                </c:pt>
                <c:pt idx="6344">
                  <c:v>-0.18408099999999999</c:v>
                </c:pt>
                <c:pt idx="6345">
                  <c:v>-0.18207899999999999</c:v>
                </c:pt>
                <c:pt idx="6346">
                  <c:v>-0.18007799999999999</c:v>
                </c:pt>
                <c:pt idx="6347">
                  <c:v>-0.17808399999999999</c:v>
                </c:pt>
                <c:pt idx="6348">
                  <c:v>-0.17610200000000001</c:v>
                </c:pt>
                <c:pt idx="6349">
                  <c:v>-0.17413500000000001</c:v>
                </c:pt>
                <c:pt idx="6350">
                  <c:v>-0.172183</c:v>
                </c:pt>
                <c:pt idx="6351">
                  <c:v>-0.17024500000000001</c:v>
                </c:pt>
                <c:pt idx="6352">
                  <c:v>-0.168321</c:v>
                </c:pt>
                <c:pt idx="6353">
                  <c:v>-0.16641</c:v>
                </c:pt>
                <c:pt idx="6354">
                  <c:v>-0.16451399999999999</c:v>
                </c:pt>
                <c:pt idx="6355">
                  <c:v>-0.162636</c:v>
                </c:pt>
                <c:pt idx="6356">
                  <c:v>-0.16078000000000001</c:v>
                </c:pt>
                <c:pt idx="6357">
                  <c:v>-0.15894800000000001</c:v>
                </c:pt>
                <c:pt idx="6358">
                  <c:v>-0.157136</c:v>
                </c:pt>
                <c:pt idx="6359">
                  <c:v>-0.15534400000000001</c:v>
                </c:pt>
                <c:pt idx="6360">
                  <c:v>-0.15357299999999999</c:v>
                </c:pt>
                <c:pt idx="6361">
                  <c:v>-0.15182399999999999</c:v>
                </c:pt>
                <c:pt idx="6362">
                  <c:v>-0.15009800000000001</c:v>
                </c:pt>
                <c:pt idx="6363">
                  <c:v>-0.148395</c:v>
                </c:pt>
                <c:pt idx="6364">
                  <c:v>-0.14671799999999999</c:v>
                </c:pt>
                <c:pt idx="6365">
                  <c:v>-0.145065</c:v>
                </c:pt>
                <c:pt idx="6366">
                  <c:v>-0.14344199999999999</c:v>
                </c:pt>
                <c:pt idx="6367">
                  <c:v>-0.14185</c:v>
                </c:pt>
                <c:pt idx="6368">
                  <c:v>-0.140292</c:v>
                </c:pt>
                <c:pt idx="6369">
                  <c:v>-0.138767</c:v>
                </c:pt>
                <c:pt idx="6370">
                  <c:v>-0.13728000000000001</c:v>
                </c:pt>
                <c:pt idx="6371">
                  <c:v>-0.13583300000000001</c:v>
                </c:pt>
                <c:pt idx="6372">
                  <c:v>-0.13442899999999999</c:v>
                </c:pt>
                <c:pt idx="6373">
                  <c:v>-0.13306899999999999</c:v>
                </c:pt>
                <c:pt idx="6374">
                  <c:v>-0.13175500000000001</c:v>
                </c:pt>
                <c:pt idx="6375">
                  <c:v>-0.130492</c:v>
                </c:pt>
                <c:pt idx="6376">
                  <c:v>-0.12927900000000001</c:v>
                </c:pt>
                <c:pt idx="6377">
                  <c:v>-0.12812000000000001</c:v>
                </c:pt>
                <c:pt idx="6378">
                  <c:v>-0.12701799999999999</c:v>
                </c:pt>
                <c:pt idx="6379">
                  <c:v>-0.125973</c:v>
                </c:pt>
                <c:pt idx="6380">
                  <c:v>-0.124989</c:v>
                </c:pt>
                <c:pt idx="6381">
                  <c:v>-0.12406499999999999</c:v>
                </c:pt>
                <c:pt idx="6382">
                  <c:v>-0.123201</c:v>
                </c:pt>
                <c:pt idx="6383">
                  <c:v>-0.122395</c:v>
                </c:pt>
                <c:pt idx="6384">
                  <c:v>-0.12164899999999999</c:v>
                </c:pt>
                <c:pt idx="6385">
                  <c:v>-0.120966</c:v>
                </c:pt>
                <c:pt idx="6386">
                  <c:v>-0.120348</c:v>
                </c:pt>
                <c:pt idx="6387">
                  <c:v>-0.119792</c:v>
                </c:pt>
                <c:pt idx="6388">
                  <c:v>-0.119299</c:v>
                </c:pt>
                <c:pt idx="6389">
                  <c:v>-0.118868</c:v>
                </c:pt>
                <c:pt idx="6390">
                  <c:v>-0.11849700000000001</c:v>
                </c:pt>
                <c:pt idx="6391">
                  <c:v>-0.118185</c:v>
                </c:pt>
                <c:pt idx="6392">
                  <c:v>-0.117933</c:v>
                </c:pt>
                <c:pt idx="6393">
                  <c:v>-0.117743</c:v>
                </c:pt>
                <c:pt idx="6394">
                  <c:v>-0.117618</c:v>
                </c:pt>
                <c:pt idx="6395">
                  <c:v>-0.117559</c:v>
                </c:pt>
                <c:pt idx="6396">
                  <c:v>-0.117562</c:v>
                </c:pt>
                <c:pt idx="6397">
                  <c:v>-0.11762300000000001</c:v>
                </c:pt>
                <c:pt idx="6398">
                  <c:v>-0.117739</c:v>
                </c:pt>
                <c:pt idx="6399">
                  <c:v>-0.117908</c:v>
                </c:pt>
                <c:pt idx="6400">
                  <c:v>-0.118131</c:v>
                </c:pt>
                <c:pt idx="6401">
                  <c:v>-0.118404</c:v>
                </c:pt>
                <c:pt idx="6402">
                  <c:v>-0.118724</c:v>
                </c:pt>
                <c:pt idx="6403">
                  <c:v>-0.119093</c:v>
                </c:pt>
                <c:pt idx="6404">
                  <c:v>-0.11951299999999999</c:v>
                </c:pt>
                <c:pt idx="6405">
                  <c:v>-0.11998399999999999</c:v>
                </c:pt>
                <c:pt idx="6406">
                  <c:v>-0.120503</c:v>
                </c:pt>
                <c:pt idx="6407">
                  <c:v>-0.12106699999999999</c:v>
                </c:pt>
                <c:pt idx="6408">
                  <c:v>-0.12167699999999999</c:v>
                </c:pt>
                <c:pt idx="6409">
                  <c:v>-0.12232999999999999</c:v>
                </c:pt>
                <c:pt idx="6410">
                  <c:v>-0.12302299999999999</c:v>
                </c:pt>
                <c:pt idx="6411">
                  <c:v>-0.123756</c:v>
                </c:pt>
                <c:pt idx="6412">
                  <c:v>-0.124531</c:v>
                </c:pt>
                <c:pt idx="6413">
                  <c:v>-0.12534699999999999</c:v>
                </c:pt>
                <c:pt idx="6414">
                  <c:v>-0.12620400000000001</c:v>
                </c:pt>
                <c:pt idx="6415">
                  <c:v>-0.12709799999999999</c:v>
                </c:pt>
                <c:pt idx="6416">
                  <c:v>-0.128026</c:v>
                </c:pt>
                <c:pt idx="6417">
                  <c:v>-0.12898499999999999</c:v>
                </c:pt>
                <c:pt idx="6418">
                  <c:v>-0.129972</c:v>
                </c:pt>
                <c:pt idx="6419">
                  <c:v>-0.13098299999999999</c:v>
                </c:pt>
                <c:pt idx="6420">
                  <c:v>-0.13201499999999999</c:v>
                </c:pt>
                <c:pt idx="6421">
                  <c:v>-0.13306699999999999</c:v>
                </c:pt>
                <c:pt idx="6422">
                  <c:v>-0.13414000000000001</c:v>
                </c:pt>
                <c:pt idx="6423">
                  <c:v>-0.13523199999999999</c:v>
                </c:pt>
                <c:pt idx="6424">
                  <c:v>-0.13633899999999999</c:v>
                </c:pt>
                <c:pt idx="6425">
                  <c:v>-0.137459</c:v>
                </c:pt>
                <c:pt idx="6426">
                  <c:v>-0.13858999999999999</c:v>
                </c:pt>
                <c:pt idx="6427">
                  <c:v>-0.13972999999999999</c:v>
                </c:pt>
                <c:pt idx="6428">
                  <c:v>-0.140877</c:v>
                </c:pt>
                <c:pt idx="6429">
                  <c:v>-0.14202799999999999</c:v>
                </c:pt>
                <c:pt idx="6430">
                  <c:v>-0.14318400000000001</c:v>
                </c:pt>
                <c:pt idx="6431">
                  <c:v>-0.144343</c:v>
                </c:pt>
                <c:pt idx="6432">
                  <c:v>-0.14549999999999999</c:v>
                </c:pt>
                <c:pt idx="6433">
                  <c:v>-0.14665400000000001</c:v>
                </c:pt>
                <c:pt idx="6434">
                  <c:v>-0.14779900000000001</c:v>
                </c:pt>
                <c:pt idx="6435">
                  <c:v>-0.14893100000000001</c:v>
                </c:pt>
                <c:pt idx="6436">
                  <c:v>-0.15004700000000001</c:v>
                </c:pt>
                <c:pt idx="6437">
                  <c:v>-0.151147</c:v>
                </c:pt>
                <c:pt idx="6438">
                  <c:v>-0.152229</c:v>
                </c:pt>
                <c:pt idx="6439">
                  <c:v>-0.153285</c:v>
                </c:pt>
                <c:pt idx="6440">
                  <c:v>-0.15431300000000001</c:v>
                </c:pt>
                <c:pt idx="6441">
                  <c:v>-0.15531300000000001</c:v>
                </c:pt>
                <c:pt idx="6442">
                  <c:v>-0.15628400000000001</c:v>
                </c:pt>
                <c:pt idx="6443">
                  <c:v>-0.15722800000000001</c:v>
                </c:pt>
                <c:pt idx="6444">
                  <c:v>-0.15814</c:v>
                </c:pt>
                <c:pt idx="6445">
                  <c:v>-0.15901599999999999</c:v>
                </c:pt>
                <c:pt idx="6446">
                  <c:v>-0.159853</c:v>
                </c:pt>
                <c:pt idx="6447">
                  <c:v>-0.16065099999999999</c:v>
                </c:pt>
                <c:pt idx="6448">
                  <c:v>-0.161408</c:v>
                </c:pt>
                <c:pt idx="6449">
                  <c:v>-0.16212399999999999</c:v>
                </c:pt>
                <c:pt idx="6450">
                  <c:v>-0.16279399999999999</c:v>
                </c:pt>
                <c:pt idx="6451">
                  <c:v>-0.16341900000000001</c:v>
                </c:pt>
                <c:pt idx="6452">
                  <c:v>-0.163996</c:v>
                </c:pt>
                <c:pt idx="6453">
                  <c:v>-0.164525</c:v>
                </c:pt>
                <c:pt idx="6454">
                  <c:v>-0.16500200000000001</c:v>
                </c:pt>
                <c:pt idx="6455">
                  <c:v>-0.16542599999999999</c:v>
                </c:pt>
                <c:pt idx="6456">
                  <c:v>-0.165793</c:v>
                </c:pt>
                <c:pt idx="6457">
                  <c:v>-0.166104</c:v>
                </c:pt>
                <c:pt idx="6458">
                  <c:v>-0.16635900000000001</c:v>
                </c:pt>
                <c:pt idx="6459">
                  <c:v>-0.166544</c:v>
                </c:pt>
                <c:pt idx="6460">
                  <c:v>-0.16664100000000001</c:v>
                </c:pt>
                <c:pt idx="6461">
                  <c:v>-0.16666400000000001</c:v>
                </c:pt>
                <c:pt idx="6462">
                  <c:v>-0.166627</c:v>
                </c:pt>
                <c:pt idx="6463">
                  <c:v>-0.166519</c:v>
                </c:pt>
                <c:pt idx="6464">
                  <c:v>-0.16633400000000001</c:v>
                </c:pt>
                <c:pt idx="6465">
                  <c:v>-0.166077</c:v>
                </c:pt>
                <c:pt idx="6466">
                  <c:v>-0.16575000000000001</c:v>
                </c:pt>
                <c:pt idx="6467">
                  <c:v>-0.165352</c:v>
                </c:pt>
                <c:pt idx="6468">
                  <c:v>-0.164881</c:v>
                </c:pt>
                <c:pt idx="6469">
                  <c:v>-0.16433500000000001</c:v>
                </c:pt>
                <c:pt idx="6470">
                  <c:v>-0.163711</c:v>
                </c:pt>
                <c:pt idx="6471">
                  <c:v>-0.16300899999999999</c:v>
                </c:pt>
                <c:pt idx="6472">
                  <c:v>-0.16222900000000001</c:v>
                </c:pt>
                <c:pt idx="6473">
                  <c:v>-0.16137000000000001</c:v>
                </c:pt>
                <c:pt idx="6474">
                  <c:v>-0.16043499999999999</c:v>
                </c:pt>
                <c:pt idx="6475">
                  <c:v>-0.15942500000000001</c:v>
                </c:pt>
                <c:pt idx="6476">
                  <c:v>-0.15834300000000001</c:v>
                </c:pt>
                <c:pt idx="6477">
                  <c:v>-0.157189</c:v>
                </c:pt>
                <c:pt idx="6478">
                  <c:v>-0.15596599999999999</c:v>
                </c:pt>
                <c:pt idx="6479">
                  <c:v>-0.15467700000000001</c:v>
                </c:pt>
                <c:pt idx="6480">
                  <c:v>-0.15332599999999999</c:v>
                </c:pt>
                <c:pt idx="6481">
                  <c:v>-0.15191299999999999</c:v>
                </c:pt>
                <c:pt idx="6482">
                  <c:v>-0.15044099999999999</c:v>
                </c:pt>
                <c:pt idx="6483">
                  <c:v>-0.14890999999999999</c:v>
                </c:pt>
                <c:pt idx="6484">
                  <c:v>-0.14732100000000001</c:v>
                </c:pt>
                <c:pt idx="6485">
                  <c:v>-0.145678</c:v>
                </c:pt>
                <c:pt idx="6486">
                  <c:v>-0.14398</c:v>
                </c:pt>
                <c:pt idx="6487">
                  <c:v>-0.14222499999999999</c:v>
                </c:pt>
                <c:pt idx="6488">
                  <c:v>-0.14041600000000001</c:v>
                </c:pt>
                <c:pt idx="6489">
                  <c:v>-0.13855400000000001</c:v>
                </c:pt>
                <c:pt idx="6490">
                  <c:v>-0.13664100000000001</c:v>
                </c:pt>
                <c:pt idx="6491">
                  <c:v>-0.134681</c:v>
                </c:pt>
                <c:pt idx="6492">
                  <c:v>-0.13267399999999999</c:v>
                </c:pt>
                <c:pt idx="6493">
                  <c:v>-0.13062199999999999</c:v>
                </c:pt>
                <c:pt idx="6494">
                  <c:v>-0.128527</c:v>
                </c:pt>
                <c:pt idx="6495">
                  <c:v>-0.12639500000000001</c:v>
                </c:pt>
                <c:pt idx="6496">
                  <c:v>-0.124224</c:v>
                </c:pt>
                <c:pt idx="6497">
                  <c:v>-0.121991</c:v>
                </c:pt>
                <c:pt idx="6498">
                  <c:v>-0.11969399999999999</c:v>
                </c:pt>
                <c:pt idx="6499">
                  <c:v>-0.11736199999999999</c:v>
                </c:pt>
                <c:pt idx="6500">
                  <c:v>-0.115</c:v>
                </c:pt>
                <c:pt idx="6501">
                  <c:v>-0.112598</c:v>
                </c:pt>
                <c:pt idx="6502">
                  <c:v>-0.11015900000000001</c:v>
                </c:pt>
                <c:pt idx="6503">
                  <c:v>-0.107691</c:v>
                </c:pt>
                <c:pt idx="6504">
                  <c:v>-0.105198</c:v>
                </c:pt>
                <c:pt idx="6505">
                  <c:v>-0.10267999999999999</c:v>
                </c:pt>
                <c:pt idx="6506">
                  <c:v>-0.10013900000000001</c:v>
                </c:pt>
                <c:pt idx="6507">
                  <c:v>-9.75747E-2</c:v>
                </c:pt>
                <c:pt idx="6508">
                  <c:v>-9.4989500000000004E-2</c:v>
                </c:pt>
                <c:pt idx="6509">
                  <c:v>-9.2384999999999995E-2</c:v>
                </c:pt>
                <c:pt idx="6510">
                  <c:v>-8.9763700000000002E-2</c:v>
                </c:pt>
                <c:pt idx="6511">
                  <c:v>-8.7128700000000003E-2</c:v>
                </c:pt>
                <c:pt idx="6512">
                  <c:v>-8.4484600000000007E-2</c:v>
                </c:pt>
                <c:pt idx="6513">
                  <c:v>-8.1837099999999996E-2</c:v>
                </c:pt>
                <c:pt idx="6514">
                  <c:v>-7.9191700000000004E-2</c:v>
                </c:pt>
                <c:pt idx="6515">
                  <c:v>-7.6553899999999994E-2</c:v>
                </c:pt>
                <c:pt idx="6516">
                  <c:v>-7.3928199999999999E-2</c:v>
                </c:pt>
                <c:pt idx="6517">
                  <c:v>-7.1317000000000005E-2</c:v>
                </c:pt>
                <c:pt idx="6518">
                  <c:v>-6.8721299999999999E-2</c:v>
                </c:pt>
                <c:pt idx="6519">
                  <c:v>-6.6142000000000006E-2</c:v>
                </c:pt>
                <c:pt idx="6520">
                  <c:v>-6.3580800000000007E-2</c:v>
                </c:pt>
                <c:pt idx="6521">
                  <c:v>-6.1039999999999997E-2</c:v>
                </c:pt>
                <c:pt idx="6522">
                  <c:v>-5.8521999999999998E-2</c:v>
                </c:pt>
                <c:pt idx="6523">
                  <c:v>-5.60289E-2</c:v>
                </c:pt>
                <c:pt idx="6524">
                  <c:v>-5.3563899999999998E-2</c:v>
                </c:pt>
                <c:pt idx="6525">
                  <c:v>-5.1128399999999997E-2</c:v>
                </c:pt>
                <c:pt idx="6526">
                  <c:v>-4.8721599999999997E-2</c:v>
                </c:pt>
                <c:pt idx="6527">
                  <c:v>-4.6343000000000002E-2</c:v>
                </c:pt>
                <c:pt idx="6528">
                  <c:v>-4.3993900000000002E-2</c:v>
                </c:pt>
                <c:pt idx="6529">
                  <c:v>-4.16756E-2</c:v>
                </c:pt>
                <c:pt idx="6530">
                  <c:v>-3.9389899999999999E-2</c:v>
                </c:pt>
                <c:pt idx="6531">
                  <c:v>-3.7139800000000001E-2</c:v>
                </c:pt>
                <c:pt idx="6532">
                  <c:v>-3.4929200000000001E-2</c:v>
                </c:pt>
                <c:pt idx="6533">
                  <c:v>-3.2760400000000002E-2</c:v>
                </c:pt>
                <c:pt idx="6534">
                  <c:v>-3.0632900000000001E-2</c:v>
                </c:pt>
                <c:pt idx="6535">
                  <c:v>-2.85469E-2</c:v>
                </c:pt>
                <c:pt idx="6536">
                  <c:v>-2.6505299999999999E-2</c:v>
                </c:pt>
                <c:pt idx="6537">
                  <c:v>-2.4512200000000001E-2</c:v>
                </c:pt>
                <c:pt idx="6538">
                  <c:v>-2.25712E-2</c:v>
                </c:pt>
                <c:pt idx="6539">
                  <c:v>-2.0684299999999999E-2</c:v>
                </c:pt>
                <c:pt idx="6540">
                  <c:v>-1.8852000000000001E-2</c:v>
                </c:pt>
                <c:pt idx="6541">
                  <c:v>-1.7074099999999998E-2</c:v>
                </c:pt>
                <c:pt idx="6542">
                  <c:v>-1.53513E-2</c:v>
                </c:pt>
                <c:pt idx="6543">
                  <c:v>-1.3684699999999999E-2</c:v>
                </c:pt>
                <c:pt idx="6544">
                  <c:v>-1.2075900000000001E-2</c:v>
                </c:pt>
                <c:pt idx="6545">
                  <c:v>-1.05258E-2</c:v>
                </c:pt>
                <c:pt idx="6546" formatCode="0.00E+00">
                  <c:v>-9.0349100000000002E-3</c:v>
                </c:pt>
                <c:pt idx="6547" formatCode="0.00E+00">
                  <c:v>-7.6038099999999999E-3</c:v>
                </c:pt>
                <c:pt idx="6548" formatCode="0.00E+00">
                  <c:v>-6.2335899999999998E-3</c:v>
                </c:pt>
                <c:pt idx="6549" formatCode="0.00E+00">
                  <c:v>-4.9252000000000002E-3</c:v>
                </c:pt>
                <c:pt idx="6550" formatCode="0.00E+00">
                  <c:v>-3.6798500000000001E-3</c:v>
                </c:pt>
                <c:pt idx="6551" formatCode="0.00E+00">
                  <c:v>-2.4993300000000001E-3</c:v>
                </c:pt>
                <c:pt idx="6552" formatCode="0.00E+00">
                  <c:v>-1.38404E-3</c:v>
                </c:pt>
                <c:pt idx="6553" formatCode="0.00E+00">
                  <c:v>-3.3255200000000001E-4</c:v>
                </c:pt>
                <c:pt idx="6554" formatCode="0.00E+00">
                  <c:v>6.5598000000000002E-4</c:v>
                </c:pt>
                <c:pt idx="6555" formatCode="0.00E+00">
                  <c:v>1.58147E-3</c:v>
                </c:pt>
                <c:pt idx="6556" formatCode="0.00E+00">
                  <c:v>2.44393E-3</c:v>
                </c:pt>
                <c:pt idx="6557" formatCode="0.00E+00">
                  <c:v>3.2424699999999999E-3</c:v>
                </c:pt>
                <c:pt idx="6558" formatCode="0.00E+00">
                  <c:v>3.9755299999999997E-3</c:v>
                </c:pt>
                <c:pt idx="6559" formatCode="0.00E+00">
                  <c:v>4.6428199999999998E-3</c:v>
                </c:pt>
                <c:pt idx="6560" formatCode="0.00E+00">
                  <c:v>5.2447199999999996E-3</c:v>
                </c:pt>
                <c:pt idx="6561" formatCode="0.00E+00">
                  <c:v>5.7806400000000001E-3</c:v>
                </c:pt>
                <c:pt idx="6562" formatCode="0.00E+00">
                  <c:v>6.2504199999999996E-3</c:v>
                </c:pt>
                <c:pt idx="6563" formatCode="0.00E+00">
                  <c:v>6.6567800000000002E-3</c:v>
                </c:pt>
                <c:pt idx="6564" formatCode="0.00E+00">
                  <c:v>7.0035699999999998E-3</c:v>
                </c:pt>
                <c:pt idx="6565" formatCode="0.00E+00">
                  <c:v>7.2926299999999996E-3</c:v>
                </c:pt>
                <c:pt idx="6566" formatCode="0.00E+00">
                  <c:v>7.5237799999999999E-3</c:v>
                </c:pt>
                <c:pt idx="6567" formatCode="0.00E+00">
                  <c:v>7.6967800000000003E-3</c:v>
                </c:pt>
                <c:pt idx="6568" formatCode="0.00E+00">
                  <c:v>7.8117999999999998E-3</c:v>
                </c:pt>
                <c:pt idx="6569" formatCode="0.00E+00">
                  <c:v>7.8684800000000006E-3</c:v>
                </c:pt>
                <c:pt idx="6570" formatCode="0.00E+00">
                  <c:v>7.8674000000000001E-3</c:v>
                </c:pt>
                <c:pt idx="6571" formatCode="0.00E+00">
                  <c:v>7.8121099999999997E-3</c:v>
                </c:pt>
                <c:pt idx="6572" formatCode="0.00E+00">
                  <c:v>7.7063499999999998E-3</c:v>
                </c:pt>
                <c:pt idx="6573" formatCode="0.00E+00">
                  <c:v>7.5505700000000004E-3</c:v>
                </c:pt>
                <c:pt idx="6574" formatCode="0.00E+00">
                  <c:v>7.3435000000000002E-3</c:v>
                </c:pt>
                <c:pt idx="6575" formatCode="0.00E+00">
                  <c:v>7.0845500000000002E-3</c:v>
                </c:pt>
                <c:pt idx="6576" formatCode="0.00E+00">
                  <c:v>6.77394E-3</c:v>
                </c:pt>
                <c:pt idx="6577" formatCode="0.00E+00">
                  <c:v>6.4133100000000002E-3</c:v>
                </c:pt>
                <c:pt idx="6578" formatCode="0.00E+00">
                  <c:v>6.0055300000000002E-3</c:v>
                </c:pt>
                <c:pt idx="6579" formatCode="0.00E+00">
                  <c:v>5.5533600000000002E-3</c:v>
                </c:pt>
                <c:pt idx="6580" formatCode="0.00E+00">
                  <c:v>5.05917E-3</c:v>
                </c:pt>
                <c:pt idx="6581" formatCode="0.00E+00">
                  <c:v>4.5245800000000003E-3</c:v>
                </c:pt>
                <c:pt idx="6582" formatCode="0.00E+00">
                  <c:v>3.9505199999999999E-3</c:v>
                </c:pt>
                <c:pt idx="6583" formatCode="0.00E+00">
                  <c:v>3.3379600000000001E-3</c:v>
                </c:pt>
                <c:pt idx="6584" formatCode="0.00E+00">
                  <c:v>2.6875599999999999E-3</c:v>
                </c:pt>
                <c:pt idx="6585" formatCode="0.00E+00">
                  <c:v>1.9996300000000001E-3</c:v>
                </c:pt>
                <c:pt idx="6586" formatCode="0.00E+00">
                  <c:v>1.27509E-3</c:v>
                </c:pt>
                <c:pt idx="6587" formatCode="0.00E+00">
                  <c:v>5.1622099999999998E-4</c:v>
                </c:pt>
                <c:pt idx="6588" formatCode="0.00E+00">
                  <c:v>-2.7454699999999999E-4</c:v>
                </c:pt>
                <c:pt idx="6589" formatCode="0.00E+00">
                  <c:v>-1.09552E-3</c:v>
                </c:pt>
                <c:pt idx="6590" formatCode="0.00E+00">
                  <c:v>-1.94425E-3</c:v>
                </c:pt>
                <c:pt idx="6591" formatCode="0.00E+00">
                  <c:v>-2.8177599999999999E-3</c:v>
                </c:pt>
                <c:pt idx="6592" formatCode="0.00E+00">
                  <c:v>-3.7142199999999998E-3</c:v>
                </c:pt>
                <c:pt idx="6593" formatCode="0.00E+00">
                  <c:v>-4.6322400000000001E-3</c:v>
                </c:pt>
                <c:pt idx="6594" formatCode="0.00E+00">
                  <c:v>-5.57019E-3</c:v>
                </c:pt>
                <c:pt idx="6595" formatCode="0.00E+00">
                  <c:v>-6.5264900000000002E-3</c:v>
                </c:pt>
                <c:pt idx="6596" formatCode="0.00E+00">
                  <c:v>-7.4993300000000002E-3</c:v>
                </c:pt>
                <c:pt idx="6597" formatCode="0.00E+00">
                  <c:v>-8.4869799999999999E-3</c:v>
                </c:pt>
                <c:pt idx="6598" formatCode="0.00E+00">
                  <c:v>-9.4883799999999994E-3</c:v>
                </c:pt>
                <c:pt idx="6599">
                  <c:v>-1.05027E-2</c:v>
                </c:pt>
                <c:pt idx="6600">
                  <c:v>-1.1528099999999999E-2</c:v>
                </c:pt>
                <c:pt idx="6601">
                  <c:v>-1.2562200000000001E-2</c:v>
                </c:pt>
                <c:pt idx="6602">
                  <c:v>-1.36025E-2</c:v>
                </c:pt>
                <c:pt idx="6603">
                  <c:v>-1.46476E-2</c:v>
                </c:pt>
                <c:pt idx="6604">
                  <c:v>-1.5695600000000001E-2</c:v>
                </c:pt>
                <c:pt idx="6605">
                  <c:v>-1.67443E-2</c:v>
                </c:pt>
                <c:pt idx="6606">
                  <c:v>-1.7791399999999999E-2</c:v>
                </c:pt>
                <c:pt idx="6607">
                  <c:v>-1.8834699999999999E-2</c:v>
                </c:pt>
                <c:pt idx="6608">
                  <c:v>-1.9871199999999999E-2</c:v>
                </c:pt>
                <c:pt idx="6609">
                  <c:v>-2.0897900000000001E-2</c:v>
                </c:pt>
                <c:pt idx="6610">
                  <c:v>-2.1912999999999998E-2</c:v>
                </c:pt>
                <c:pt idx="6611">
                  <c:v>-2.2914899999999998E-2</c:v>
                </c:pt>
                <c:pt idx="6612">
                  <c:v>-2.3901599999999999E-2</c:v>
                </c:pt>
                <c:pt idx="6613">
                  <c:v>-2.4871299999999999E-2</c:v>
                </c:pt>
                <c:pt idx="6614">
                  <c:v>-2.58216E-2</c:v>
                </c:pt>
                <c:pt idx="6615">
                  <c:v>-2.6751E-2</c:v>
                </c:pt>
                <c:pt idx="6616">
                  <c:v>-2.7659E-2</c:v>
                </c:pt>
                <c:pt idx="6617">
                  <c:v>-2.85445E-2</c:v>
                </c:pt>
                <c:pt idx="6618">
                  <c:v>-2.9405799999999999E-2</c:v>
                </c:pt>
                <c:pt idx="6619">
                  <c:v>-3.0240699999999999E-2</c:v>
                </c:pt>
                <c:pt idx="6620">
                  <c:v>-3.1047499999999999E-2</c:v>
                </c:pt>
                <c:pt idx="6621">
                  <c:v>-3.1824400000000003E-2</c:v>
                </c:pt>
                <c:pt idx="6622">
                  <c:v>-3.2570000000000002E-2</c:v>
                </c:pt>
                <c:pt idx="6623">
                  <c:v>-3.3283500000000001E-2</c:v>
                </c:pt>
                <c:pt idx="6624">
                  <c:v>-3.3963899999999998E-2</c:v>
                </c:pt>
                <c:pt idx="6625">
                  <c:v>-3.4609099999999997E-2</c:v>
                </c:pt>
                <c:pt idx="6626">
                  <c:v>-3.5216299999999999E-2</c:v>
                </c:pt>
                <c:pt idx="6627">
                  <c:v>-3.5783700000000002E-2</c:v>
                </c:pt>
                <c:pt idx="6628">
                  <c:v>-3.6310700000000001E-2</c:v>
                </c:pt>
                <c:pt idx="6629">
                  <c:v>-3.6797099999999999E-2</c:v>
                </c:pt>
                <c:pt idx="6630">
                  <c:v>-3.7242200000000003E-2</c:v>
                </c:pt>
                <c:pt idx="6631">
                  <c:v>-3.7644299999999999E-2</c:v>
                </c:pt>
                <c:pt idx="6632">
                  <c:v>-3.8001899999999998E-2</c:v>
                </c:pt>
                <c:pt idx="6633">
                  <c:v>-3.8314099999999997E-2</c:v>
                </c:pt>
                <c:pt idx="6634">
                  <c:v>-3.8580999999999997E-2</c:v>
                </c:pt>
                <c:pt idx="6635">
                  <c:v>-3.88019E-2</c:v>
                </c:pt>
                <c:pt idx="6636">
                  <c:v>-3.8975900000000001E-2</c:v>
                </c:pt>
                <c:pt idx="6637">
                  <c:v>-3.9102199999999997E-2</c:v>
                </c:pt>
                <c:pt idx="6638">
                  <c:v>-3.9180100000000002E-2</c:v>
                </c:pt>
                <c:pt idx="6639">
                  <c:v>-3.9209000000000001E-2</c:v>
                </c:pt>
                <c:pt idx="6640">
                  <c:v>-3.9188800000000003E-2</c:v>
                </c:pt>
                <c:pt idx="6641">
                  <c:v>-3.91197E-2</c:v>
                </c:pt>
                <c:pt idx="6642">
                  <c:v>-3.9001300000000003E-2</c:v>
                </c:pt>
                <c:pt idx="6643">
                  <c:v>-3.8832499999999999E-2</c:v>
                </c:pt>
                <c:pt idx="6644">
                  <c:v>-3.8612500000000001E-2</c:v>
                </c:pt>
                <c:pt idx="6645">
                  <c:v>-3.83405E-2</c:v>
                </c:pt>
                <c:pt idx="6646">
                  <c:v>-3.8016300000000003E-2</c:v>
                </c:pt>
                <c:pt idx="6647">
                  <c:v>-3.7640399999999997E-2</c:v>
                </c:pt>
                <c:pt idx="6648">
                  <c:v>-3.7213499999999997E-2</c:v>
                </c:pt>
                <c:pt idx="6649">
                  <c:v>-3.6735700000000003E-2</c:v>
                </c:pt>
                <c:pt idx="6650">
                  <c:v>-3.6207000000000003E-2</c:v>
                </c:pt>
                <c:pt idx="6651">
                  <c:v>-3.5627800000000001E-2</c:v>
                </c:pt>
                <c:pt idx="6652">
                  <c:v>-3.4999000000000002E-2</c:v>
                </c:pt>
                <c:pt idx="6653">
                  <c:v>-3.4321200000000003E-2</c:v>
                </c:pt>
                <c:pt idx="6654">
                  <c:v>-3.3594600000000002E-2</c:v>
                </c:pt>
                <c:pt idx="6655">
                  <c:v>-3.2818699999999999E-2</c:v>
                </c:pt>
                <c:pt idx="6656">
                  <c:v>-3.1993399999999998E-2</c:v>
                </c:pt>
                <c:pt idx="6657">
                  <c:v>-3.1119999999999998E-2</c:v>
                </c:pt>
                <c:pt idx="6658">
                  <c:v>-3.02008E-2</c:v>
                </c:pt>
                <c:pt idx="6659">
                  <c:v>-2.9236399999999999E-2</c:v>
                </c:pt>
                <c:pt idx="6660">
                  <c:v>-2.8227100000000001E-2</c:v>
                </c:pt>
                <c:pt idx="6661">
                  <c:v>-2.71735E-2</c:v>
                </c:pt>
                <c:pt idx="6662">
                  <c:v>-2.60769E-2</c:v>
                </c:pt>
                <c:pt idx="6663">
                  <c:v>-2.4937999999999998E-2</c:v>
                </c:pt>
                <c:pt idx="6664">
                  <c:v>-2.37565E-2</c:v>
                </c:pt>
                <c:pt idx="6665">
                  <c:v>-2.2531900000000001E-2</c:v>
                </c:pt>
                <c:pt idx="6666">
                  <c:v>-2.1264700000000001E-2</c:v>
                </c:pt>
                <c:pt idx="6667">
                  <c:v>-1.99557E-2</c:v>
                </c:pt>
                <c:pt idx="6668">
                  <c:v>-1.86056E-2</c:v>
                </c:pt>
                <c:pt idx="6669">
                  <c:v>-1.7215299999999999E-2</c:v>
                </c:pt>
                <c:pt idx="6670">
                  <c:v>-1.5785799999999999E-2</c:v>
                </c:pt>
                <c:pt idx="6671">
                  <c:v>-1.4319E-2</c:v>
                </c:pt>
                <c:pt idx="6672">
                  <c:v>-1.28165E-2</c:v>
                </c:pt>
                <c:pt idx="6673">
                  <c:v>-1.1279000000000001E-2</c:v>
                </c:pt>
                <c:pt idx="6674" formatCode="0.00E+00">
                  <c:v>-9.7070500000000001E-3</c:v>
                </c:pt>
                <c:pt idx="6675" formatCode="0.00E+00">
                  <c:v>-8.1014399999999997E-3</c:v>
                </c:pt>
                <c:pt idx="6676" formatCode="0.00E+00">
                  <c:v>-6.4634799999999997E-3</c:v>
                </c:pt>
                <c:pt idx="6677" formatCode="0.00E+00">
                  <c:v>-4.7943899999999999E-3</c:v>
                </c:pt>
                <c:pt idx="6678" formatCode="0.00E+00">
                  <c:v>-3.0952800000000002E-3</c:v>
                </c:pt>
                <c:pt idx="6679" formatCode="0.00E+00">
                  <c:v>-1.3672599999999999E-3</c:v>
                </c:pt>
                <c:pt idx="6680" formatCode="0.00E+00">
                  <c:v>3.8852400000000001E-4</c:v>
                </c:pt>
                <c:pt idx="6681" formatCode="0.00E+00">
                  <c:v>2.1706400000000002E-3</c:v>
                </c:pt>
                <c:pt idx="6682" formatCode="0.00E+00">
                  <c:v>3.9773500000000002E-3</c:v>
                </c:pt>
                <c:pt idx="6683" formatCode="0.00E+00">
                  <c:v>5.80694E-3</c:v>
                </c:pt>
                <c:pt idx="6684" formatCode="0.00E+00">
                  <c:v>7.6579700000000001E-3</c:v>
                </c:pt>
                <c:pt idx="6685" formatCode="0.00E+00">
                  <c:v>9.5291100000000004E-3</c:v>
                </c:pt>
                <c:pt idx="6686">
                  <c:v>1.1419E-2</c:v>
                </c:pt>
                <c:pt idx="6687">
                  <c:v>1.33261E-2</c:v>
                </c:pt>
                <c:pt idx="6688">
                  <c:v>1.5249199999999999E-2</c:v>
                </c:pt>
                <c:pt idx="6689">
                  <c:v>1.7187299999999999E-2</c:v>
                </c:pt>
                <c:pt idx="6690">
                  <c:v>1.9139799999999998E-2</c:v>
                </c:pt>
                <c:pt idx="6691">
                  <c:v>2.1105499999999999E-2</c:v>
                </c:pt>
                <c:pt idx="6692">
                  <c:v>2.30834E-2</c:v>
                </c:pt>
                <c:pt idx="6693">
                  <c:v>2.50727E-2</c:v>
                </c:pt>
                <c:pt idx="6694">
                  <c:v>2.7072700000000002E-2</c:v>
                </c:pt>
                <c:pt idx="6695">
                  <c:v>2.90814E-2</c:v>
                </c:pt>
                <c:pt idx="6696">
                  <c:v>3.1097E-2</c:v>
                </c:pt>
                <c:pt idx="6697">
                  <c:v>3.3118799999999997E-2</c:v>
                </c:pt>
                <c:pt idx="6698">
                  <c:v>3.5145799999999998E-2</c:v>
                </c:pt>
                <c:pt idx="6699">
                  <c:v>3.7176500000000001E-2</c:v>
                </c:pt>
                <c:pt idx="6700">
                  <c:v>3.9208899999999998E-2</c:v>
                </c:pt>
                <c:pt idx="6701">
                  <c:v>4.1241699999999999E-2</c:v>
                </c:pt>
                <c:pt idx="6702">
                  <c:v>4.3273899999999997E-2</c:v>
                </c:pt>
                <c:pt idx="6703">
                  <c:v>4.5304700000000003E-2</c:v>
                </c:pt>
                <c:pt idx="6704">
                  <c:v>4.7333500000000001E-2</c:v>
                </c:pt>
                <c:pt idx="6705">
                  <c:v>4.9359199999999999E-2</c:v>
                </c:pt>
                <c:pt idx="6706">
                  <c:v>5.1380599999999998E-2</c:v>
                </c:pt>
                <c:pt idx="6707">
                  <c:v>5.33965E-2</c:v>
                </c:pt>
                <c:pt idx="6708">
                  <c:v>5.5405999999999997E-2</c:v>
                </c:pt>
                <c:pt idx="6709">
                  <c:v>5.7408599999999997E-2</c:v>
                </c:pt>
                <c:pt idx="6710">
                  <c:v>5.9403900000000003E-2</c:v>
                </c:pt>
                <c:pt idx="6711">
                  <c:v>6.1391099999999997E-2</c:v>
                </c:pt>
                <c:pt idx="6712">
                  <c:v>6.3368900000000006E-2</c:v>
                </c:pt>
                <c:pt idx="6713">
                  <c:v>6.53363E-2</c:v>
                </c:pt>
                <c:pt idx="6714">
                  <c:v>6.7292500000000005E-2</c:v>
                </c:pt>
                <c:pt idx="6715">
                  <c:v>6.9236699999999998E-2</c:v>
                </c:pt>
                <c:pt idx="6716">
                  <c:v>7.1168099999999998E-2</c:v>
                </c:pt>
                <c:pt idx="6717">
                  <c:v>7.3085800000000006E-2</c:v>
                </c:pt>
                <c:pt idx="6718">
                  <c:v>7.4988600000000002E-2</c:v>
                </c:pt>
                <c:pt idx="6719">
                  <c:v>7.6875200000000005E-2</c:v>
                </c:pt>
                <c:pt idx="6720">
                  <c:v>7.8744099999999997E-2</c:v>
                </c:pt>
                <c:pt idx="6721">
                  <c:v>8.0594100000000002E-2</c:v>
                </c:pt>
                <c:pt idx="6722">
                  <c:v>8.2423800000000005E-2</c:v>
                </c:pt>
                <c:pt idx="6723">
                  <c:v>8.4232199999999993E-2</c:v>
                </c:pt>
                <c:pt idx="6724">
                  <c:v>8.6018200000000003E-2</c:v>
                </c:pt>
                <c:pt idx="6725">
                  <c:v>8.7781700000000004E-2</c:v>
                </c:pt>
                <c:pt idx="6726">
                  <c:v>8.9522199999999996E-2</c:v>
                </c:pt>
                <c:pt idx="6727">
                  <c:v>9.1239500000000001E-2</c:v>
                </c:pt>
                <c:pt idx="6728">
                  <c:v>9.2933199999999994E-2</c:v>
                </c:pt>
                <c:pt idx="6729">
                  <c:v>9.4603199999999998E-2</c:v>
                </c:pt>
                <c:pt idx="6730">
                  <c:v>9.6249100000000004E-2</c:v>
                </c:pt>
                <c:pt idx="6731">
                  <c:v>9.7870700000000005E-2</c:v>
                </c:pt>
                <c:pt idx="6732">
                  <c:v>9.9467399999999997E-2</c:v>
                </c:pt>
                <c:pt idx="6733">
                  <c:v>0.101038</c:v>
                </c:pt>
                <c:pt idx="6734">
                  <c:v>0.10258299999999999</c:v>
                </c:pt>
                <c:pt idx="6735">
                  <c:v>0.1041</c:v>
                </c:pt>
                <c:pt idx="6736">
                  <c:v>0.10559</c:v>
                </c:pt>
                <c:pt idx="6737">
                  <c:v>0.10705000000000001</c:v>
                </c:pt>
                <c:pt idx="6738">
                  <c:v>0.10847999999999999</c:v>
                </c:pt>
                <c:pt idx="6739">
                  <c:v>0.109879</c:v>
                </c:pt>
                <c:pt idx="6740">
                  <c:v>0.111247</c:v>
                </c:pt>
                <c:pt idx="6741">
                  <c:v>0.112584</c:v>
                </c:pt>
                <c:pt idx="6742">
                  <c:v>0.11389000000000001</c:v>
                </c:pt>
                <c:pt idx="6743">
                  <c:v>0.115164</c:v>
                </c:pt>
                <c:pt idx="6744">
                  <c:v>0.116406</c:v>
                </c:pt>
                <c:pt idx="6745">
                  <c:v>0.117615</c:v>
                </c:pt>
                <c:pt idx="6746">
                  <c:v>0.11879099999999999</c:v>
                </c:pt>
                <c:pt idx="6747">
                  <c:v>0.119932</c:v>
                </c:pt>
                <c:pt idx="6748">
                  <c:v>0.12103899999999999</c:v>
                </c:pt>
                <c:pt idx="6749">
                  <c:v>0.12211</c:v>
                </c:pt>
                <c:pt idx="6750">
                  <c:v>0.12314700000000001</c:v>
                </c:pt>
                <c:pt idx="6751">
                  <c:v>0.12414799999999999</c:v>
                </c:pt>
                <c:pt idx="6752">
                  <c:v>0.125111</c:v>
                </c:pt>
                <c:pt idx="6753">
                  <c:v>0.12603700000000001</c:v>
                </c:pt>
                <c:pt idx="6754">
                  <c:v>0.12692500000000001</c:v>
                </c:pt>
                <c:pt idx="6755">
                  <c:v>0.127774</c:v>
                </c:pt>
                <c:pt idx="6756">
                  <c:v>0.128585</c:v>
                </c:pt>
                <c:pt idx="6757">
                  <c:v>0.129356</c:v>
                </c:pt>
                <c:pt idx="6758">
                  <c:v>0.13008900000000001</c:v>
                </c:pt>
                <c:pt idx="6759">
                  <c:v>0.13078000000000001</c:v>
                </c:pt>
                <c:pt idx="6760">
                  <c:v>0.13142899999999999</c:v>
                </c:pt>
                <c:pt idx="6761">
                  <c:v>0.13203500000000001</c:v>
                </c:pt>
                <c:pt idx="6762">
                  <c:v>0.13259599999999999</c:v>
                </c:pt>
                <c:pt idx="6763">
                  <c:v>0.13311300000000001</c:v>
                </c:pt>
                <c:pt idx="6764">
                  <c:v>0.13358400000000001</c:v>
                </c:pt>
                <c:pt idx="6765">
                  <c:v>0.13401099999999999</c:v>
                </c:pt>
                <c:pt idx="6766">
                  <c:v>0.13439300000000001</c:v>
                </c:pt>
                <c:pt idx="6767">
                  <c:v>0.13473099999999999</c:v>
                </c:pt>
                <c:pt idx="6768">
                  <c:v>0.13502400000000001</c:v>
                </c:pt>
                <c:pt idx="6769">
                  <c:v>0.135272</c:v>
                </c:pt>
                <c:pt idx="6770">
                  <c:v>0.13547400000000001</c:v>
                </c:pt>
                <c:pt idx="6771">
                  <c:v>0.135631</c:v>
                </c:pt>
                <c:pt idx="6772">
                  <c:v>0.135741</c:v>
                </c:pt>
                <c:pt idx="6773">
                  <c:v>0.13580500000000001</c:v>
                </c:pt>
                <c:pt idx="6774">
                  <c:v>0.135821</c:v>
                </c:pt>
                <c:pt idx="6775">
                  <c:v>0.13578899999999999</c:v>
                </c:pt>
                <c:pt idx="6776">
                  <c:v>0.135711</c:v>
                </c:pt>
                <c:pt idx="6777">
                  <c:v>0.13558400000000001</c:v>
                </c:pt>
                <c:pt idx="6778">
                  <c:v>0.135409</c:v>
                </c:pt>
                <c:pt idx="6779">
                  <c:v>0.135185</c:v>
                </c:pt>
                <c:pt idx="6780">
                  <c:v>0.134911</c:v>
                </c:pt>
                <c:pt idx="6781">
                  <c:v>0.13458700000000001</c:v>
                </c:pt>
                <c:pt idx="6782">
                  <c:v>0.134214</c:v>
                </c:pt>
                <c:pt idx="6783">
                  <c:v>0.13379099999999999</c:v>
                </c:pt>
                <c:pt idx="6784">
                  <c:v>0.13331799999999999</c:v>
                </c:pt>
                <c:pt idx="6785">
                  <c:v>0.132794</c:v>
                </c:pt>
                <c:pt idx="6786">
                  <c:v>0.132219</c:v>
                </c:pt>
                <c:pt idx="6787">
                  <c:v>0.13159299999999999</c:v>
                </c:pt>
                <c:pt idx="6788">
                  <c:v>0.130915</c:v>
                </c:pt>
                <c:pt idx="6789">
                  <c:v>0.130186</c:v>
                </c:pt>
                <c:pt idx="6790">
                  <c:v>0.12940399999999999</c:v>
                </c:pt>
                <c:pt idx="6791">
                  <c:v>0.12856799999999999</c:v>
                </c:pt>
                <c:pt idx="6792">
                  <c:v>0.12767999999999999</c:v>
                </c:pt>
                <c:pt idx="6793">
                  <c:v>0.12673899999999999</c:v>
                </c:pt>
                <c:pt idx="6794">
                  <c:v>0.125746</c:v>
                </c:pt>
                <c:pt idx="6795">
                  <c:v>0.12470100000000001</c:v>
                </c:pt>
                <c:pt idx="6796">
                  <c:v>0.12360400000000001</c:v>
                </c:pt>
                <c:pt idx="6797">
                  <c:v>0.122456</c:v>
                </c:pt>
                <c:pt idx="6798">
                  <c:v>0.121256</c:v>
                </c:pt>
                <c:pt idx="6799">
                  <c:v>0.120004</c:v>
                </c:pt>
                <c:pt idx="6800">
                  <c:v>0.118701</c:v>
                </c:pt>
                <c:pt idx="6801">
                  <c:v>0.11734700000000001</c:v>
                </c:pt>
                <c:pt idx="6802">
                  <c:v>0.115942</c:v>
                </c:pt>
                <c:pt idx="6803">
                  <c:v>0.11448800000000001</c:v>
                </c:pt>
                <c:pt idx="6804">
                  <c:v>0.112986</c:v>
                </c:pt>
                <c:pt idx="6805">
                  <c:v>0.11143500000000001</c:v>
                </c:pt>
                <c:pt idx="6806">
                  <c:v>0.109837</c:v>
                </c:pt>
                <c:pt idx="6807">
                  <c:v>0.108193</c:v>
                </c:pt>
                <c:pt idx="6808">
                  <c:v>0.106503</c:v>
                </c:pt>
                <c:pt idx="6809">
                  <c:v>0.104769</c:v>
                </c:pt>
                <c:pt idx="6810">
                  <c:v>0.102992</c:v>
                </c:pt>
                <c:pt idx="6811">
                  <c:v>0.101172</c:v>
                </c:pt>
                <c:pt idx="6812">
                  <c:v>9.9311999999999998E-2</c:v>
                </c:pt>
                <c:pt idx="6813">
                  <c:v>9.7411499999999998E-2</c:v>
                </c:pt>
                <c:pt idx="6814">
                  <c:v>9.5471700000000007E-2</c:v>
                </c:pt>
                <c:pt idx="6815">
                  <c:v>9.3493300000000001E-2</c:v>
                </c:pt>
                <c:pt idx="6816">
                  <c:v>9.1477500000000003E-2</c:v>
                </c:pt>
                <c:pt idx="6817">
                  <c:v>8.9425900000000003E-2</c:v>
                </c:pt>
                <c:pt idx="6818">
                  <c:v>8.7340399999999999E-2</c:v>
                </c:pt>
                <c:pt idx="6819">
                  <c:v>8.5223199999999999E-2</c:v>
                </c:pt>
                <c:pt idx="6820">
                  <c:v>8.3075700000000002E-2</c:v>
                </c:pt>
                <c:pt idx="6821">
                  <c:v>8.0899499999999999E-2</c:v>
                </c:pt>
                <c:pt idx="6822">
                  <c:v>7.8696100000000005E-2</c:v>
                </c:pt>
                <c:pt idx="6823">
                  <c:v>7.6467099999999996E-2</c:v>
                </c:pt>
                <c:pt idx="6824">
                  <c:v>7.4213799999999996E-2</c:v>
                </c:pt>
                <c:pt idx="6825">
                  <c:v>7.1937500000000001E-2</c:v>
                </c:pt>
                <c:pt idx="6826">
                  <c:v>6.9639999999999994E-2</c:v>
                </c:pt>
                <c:pt idx="6827">
                  <c:v>6.7323400000000005E-2</c:v>
                </c:pt>
                <c:pt idx="6828">
                  <c:v>6.4989599999999995E-2</c:v>
                </c:pt>
                <c:pt idx="6829">
                  <c:v>6.2640199999999993E-2</c:v>
                </c:pt>
                <c:pt idx="6830">
                  <c:v>6.0277299999999999E-2</c:v>
                </c:pt>
                <c:pt idx="6831">
                  <c:v>5.7903400000000001E-2</c:v>
                </c:pt>
                <c:pt idx="6832">
                  <c:v>5.5520899999999998E-2</c:v>
                </c:pt>
                <c:pt idx="6833">
                  <c:v>5.3131900000000003E-2</c:v>
                </c:pt>
                <c:pt idx="6834">
                  <c:v>5.0738699999999998E-2</c:v>
                </c:pt>
                <c:pt idx="6835">
                  <c:v>4.8343799999999999E-2</c:v>
                </c:pt>
                <c:pt idx="6836">
                  <c:v>4.5950499999999998E-2</c:v>
                </c:pt>
                <c:pt idx="6837">
                  <c:v>4.3561500000000003E-2</c:v>
                </c:pt>
                <c:pt idx="6838">
                  <c:v>4.1178899999999997E-2</c:v>
                </c:pt>
                <c:pt idx="6839">
                  <c:v>3.88043E-2</c:v>
                </c:pt>
                <c:pt idx="6840">
                  <c:v>3.6440199999999999E-2</c:v>
                </c:pt>
                <c:pt idx="6841">
                  <c:v>3.4089899999999999E-2</c:v>
                </c:pt>
                <c:pt idx="6842">
                  <c:v>3.1756300000000001E-2</c:v>
                </c:pt>
                <c:pt idx="6843">
                  <c:v>2.9442200000000002E-2</c:v>
                </c:pt>
                <c:pt idx="6844">
                  <c:v>2.7150400000000002E-2</c:v>
                </c:pt>
                <c:pt idx="6845">
                  <c:v>2.4884199999999999E-2</c:v>
                </c:pt>
                <c:pt idx="6846">
                  <c:v>2.2646900000000001E-2</c:v>
                </c:pt>
                <c:pt idx="6847">
                  <c:v>2.0442499999999999E-2</c:v>
                </c:pt>
                <c:pt idx="6848">
                  <c:v>1.8274200000000001E-2</c:v>
                </c:pt>
                <c:pt idx="6849">
                  <c:v>1.6145300000000001E-2</c:v>
                </c:pt>
                <c:pt idx="6850">
                  <c:v>1.40581E-2</c:v>
                </c:pt>
                <c:pt idx="6851">
                  <c:v>1.2015100000000001E-2</c:v>
                </c:pt>
                <c:pt idx="6852">
                  <c:v>1.00187E-2</c:v>
                </c:pt>
                <c:pt idx="6853" formatCode="0.00E+00">
                  <c:v>8.0715800000000001E-3</c:v>
                </c:pt>
                <c:pt idx="6854" formatCode="0.00E+00">
                  <c:v>6.1772600000000004E-3</c:v>
                </c:pt>
                <c:pt idx="6855" formatCode="0.00E+00">
                  <c:v>4.3393900000000003E-3</c:v>
                </c:pt>
                <c:pt idx="6856" formatCode="0.00E+00">
                  <c:v>2.56165E-3</c:v>
                </c:pt>
                <c:pt idx="6857" formatCode="0.00E+00">
                  <c:v>8.4754600000000002E-4</c:v>
                </c:pt>
                <c:pt idx="6858" formatCode="0.00E+00">
                  <c:v>-7.9974699999999996E-4</c:v>
                </c:pt>
                <c:pt idx="6859" formatCode="0.00E+00">
                  <c:v>-2.3773599999999998E-3</c:v>
                </c:pt>
                <c:pt idx="6860" formatCode="0.00E+00">
                  <c:v>-3.88237E-3</c:v>
                </c:pt>
                <c:pt idx="6861" formatCode="0.00E+00">
                  <c:v>-5.3120499999999996E-3</c:v>
                </c:pt>
                <c:pt idx="6862" formatCode="0.00E+00">
                  <c:v>-6.6642999999999997E-3</c:v>
                </c:pt>
                <c:pt idx="6863" formatCode="0.00E+00">
                  <c:v>-7.9374400000000005E-3</c:v>
                </c:pt>
                <c:pt idx="6864" formatCode="0.00E+00">
                  <c:v>-9.1294299999999991E-3</c:v>
                </c:pt>
                <c:pt idx="6865">
                  <c:v>-1.0237700000000001E-2</c:v>
                </c:pt>
                <c:pt idx="6866">
                  <c:v>-1.12598E-2</c:v>
                </c:pt>
                <c:pt idx="6867">
                  <c:v>-1.21931E-2</c:v>
                </c:pt>
                <c:pt idx="6868">
                  <c:v>-1.30353E-2</c:v>
                </c:pt>
                <c:pt idx="6869">
                  <c:v>-1.3783800000000001E-2</c:v>
                </c:pt>
                <c:pt idx="6870">
                  <c:v>-1.4436299999999999E-2</c:v>
                </c:pt>
                <c:pt idx="6871">
                  <c:v>-1.49899E-2</c:v>
                </c:pt>
                <c:pt idx="6872">
                  <c:v>-1.54418E-2</c:v>
                </c:pt>
                <c:pt idx="6873">
                  <c:v>-1.5789299999999999E-2</c:v>
                </c:pt>
                <c:pt idx="6874">
                  <c:v>-1.60298E-2</c:v>
                </c:pt>
                <c:pt idx="6875">
                  <c:v>-1.6161499999999999E-2</c:v>
                </c:pt>
                <c:pt idx="6876">
                  <c:v>-1.61835E-2</c:v>
                </c:pt>
                <c:pt idx="6877">
                  <c:v>-1.6094500000000001E-2</c:v>
                </c:pt>
                <c:pt idx="6878">
                  <c:v>-1.5892900000000001E-2</c:v>
                </c:pt>
                <c:pt idx="6879">
                  <c:v>-1.55771E-2</c:v>
                </c:pt>
                <c:pt idx="6880">
                  <c:v>-1.5146099999999999E-2</c:v>
                </c:pt>
                <c:pt idx="6881">
                  <c:v>-1.45992E-2</c:v>
                </c:pt>
                <c:pt idx="6882">
                  <c:v>-1.39349E-2</c:v>
                </c:pt>
                <c:pt idx="6883">
                  <c:v>-1.31518E-2</c:v>
                </c:pt>
                <c:pt idx="6884">
                  <c:v>-1.22487E-2</c:v>
                </c:pt>
                <c:pt idx="6885">
                  <c:v>-1.12245E-2</c:v>
                </c:pt>
                <c:pt idx="6886">
                  <c:v>-1.0077900000000001E-2</c:v>
                </c:pt>
                <c:pt idx="6887" formatCode="0.00E+00">
                  <c:v>-8.8081800000000005E-3</c:v>
                </c:pt>
                <c:pt idx="6888" formatCode="0.00E+00">
                  <c:v>-7.4157099999999998E-3</c:v>
                </c:pt>
                <c:pt idx="6889" formatCode="0.00E+00">
                  <c:v>-5.9011000000000003E-3</c:v>
                </c:pt>
                <c:pt idx="6890" formatCode="0.00E+00">
                  <c:v>-4.2646899999999998E-3</c:v>
                </c:pt>
                <c:pt idx="6891" formatCode="0.00E+00">
                  <c:v>-2.5063300000000002E-3</c:v>
                </c:pt>
                <c:pt idx="6892" formatCode="0.00E+00">
                  <c:v>-6.2578199999999997E-4</c:v>
                </c:pt>
                <c:pt idx="6893" formatCode="0.00E+00">
                  <c:v>1.37692E-3</c:v>
                </c:pt>
                <c:pt idx="6894" formatCode="0.00E+00">
                  <c:v>3.50155E-3</c:v>
                </c:pt>
                <c:pt idx="6895" formatCode="0.00E+00">
                  <c:v>5.7478800000000004E-3</c:v>
                </c:pt>
                <c:pt idx="6896" formatCode="0.00E+00">
                  <c:v>8.1153200000000005E-3</c:v>
                </c:pt>
                <c:pt idx="6897">
                  <c:v>1.0602500000000001E-2</c:v>
                </c:pt>
                <c:pt idx="6898">
                  <c:v>1.32076E-2</c:v>
                </c:pt>
                <c:pt idx="6899">
                  <c:v>1.5928600000000001E-2</c:v>
                </c:pt>
                <c:pt idx="6900">
                  <c:v>1.8763599999999998E-2</c:v>
                </c:pt>
                <c:pt idx="6901">
                  <c:v>2.17101E-2</c:v>
                </c:pt>
                <c:pt idx="6902">
                  <c:v>2.47654E-2</c:v>
                </c:pt>
                <c:pt idx="6903">
                  <c:v>2.7927400000000002E-2</c:v>
                </c:pt>
                <c:pt idx="6904">
                  <c:v>3.1193100000000001E-2</c:v>
                </c:pt>
                <c:pt idx="6905">
                  <c:v>3.4559699999999999E-2</c:v>
                </c:pt>
                <c:pt idx="6906">
                  <c:v>3.8024700000000002E-2</c:v>
                </c:pt>
                <c:pt idx="6907">
                  <c:v>4.1586100000000001E-2</c:v>
                </c:pt>
                <c:pt idx="6908">
                  <c:v>4.5241299999999998E-2</c:v>
                </c:pt>
                <c:pt idx="6909">
                  <c:v>4.8987299999999998E-2</c:v>
                </c:pt>
                <c:pt idx="6910">
                  <c:v>5.2821100000000003E-2</c:v>
                </c:pt>
                <c:pt idx="6911">
                  <c:v>5.6739600000000001E-2</c:v>
                </c:pt>
                <c:pt idx="6912">
                  <c:v>6.0739399999999999E-2</c:v>
                </c:pt>
                <c:pt idx="6913">
                  <c:v>6.4817E-2</c:v>
                </c:pt>
                <c:pt idx="6914">
                  <c:v>6.8968799999999997E-2</c:v>
                </c:pt>
                <c:pt idx="6915">
                  <c:v>7.3191199999999998E-2</c:v>
                </c:pt>
                <c:pt idx="6916">
                  <c:v>7.7479699999999999E-2</c:v>
                </c:pt>
                <c:pt idx="6917">
                  <c:v>8.1829399999999997E-2</c:v>
                </c:pt>
                <c:pt idx="6918">
                  <c:v>8.6234900000000003E-2</c:v>
                </c:pt>
                <c:pt idx="6919">
                  <c:v>9.0691400000000005E-2</c:v>
                </c:pt>
                <c:pt idx="6920">
                  <c:v>9.5194899999999999E-2</c:v>
                </c:pt>
                <c:pt idx="6921">
                  <c:v>9.9740899999999993E-2</c:v>
                </c:pt>
                <c:pt idx="6922">
                  <c:v>0.104325</c:v>
                </c:pt>
                <c:pt idx="6923">
                  <c:v>0.108941</c:v>
                </c:pt>
                <c:pt idx="6924">
                  <c:v>0.11358600000000001</c:v>
                </c:pt>
                <c:pt idx="6925">
                  <c:v>0.118254</c:v>
                </c:pt>
                <c:pt idx="6926">
                  <c:v>0.12293900000000001</c:v>
                </c:pt>
                <c:pt idx="6927">
                  <c:v>0.127636</c:v>
                </c:pt>
                <c:pt idx="6928">
                  <c:v>0.13233900000000001</c:v>
                </c:pt>
                <c:pt idx="6929">
                  <c:v>0.137042</c:v>
                </c:pt>
                <c:pt idx="6930">
                  <c:v>0.14174200000000001</c:v>
                </c:pt>
                <c:pt idx="6931">
                  <c:v>0.14643200000000001</c:v>
                </c:pt>
                <c:pt idx="6932">
                  <c:v>0.15110799999999999</c:v>
                </c:pt>
                <c:pt idx="6933">
                  <c:v>0.15576200000000001</c:v>
                </c:pt>
                <c:pt idx="6934">
                  <c:v>0.160389</c:v>
                </c:pt>
                <c:pt idx="6935">
                  <c:v>0.16498399999999999</c:v>
                </c:pt>
                <c:pt idx="6936">
                  <c:v>0.169539</c:v>
                </c:pt>
                <c:pt idx="6937">
                  <c:v>0.17405000000000001</c:v>
                </c:pt>
                <c:pt idx="6938">
                  <c:v>0.178511</c:v>
                </c:pt>
                <c:pt idx="6939">
                  <c:v>0.182917</c:v>
                </c:pt>
                <c:pt idx="6940">
                  <c:v>0.18726100000000001</c:v>
                </c:pt>
                <c:pt idx="6941">
                  <c:v>0.19153700000000001</c:v>
                </c:pt>
                <c:pt idx="6942">
                  <c:v>0.19574</c:v>
                </c:pt>
                <c:pt idx="6943">
                  <c:v>0.19986300000000001</c:v>
                </c:pt>
                <c:pt idx="6944">
                  <c:v>0.203902</c:v>
                </c:pt>
                <c:pt idx="6945">
                  <c:v>0.20785100000000001</c:v>
                </c:pt>
                <c:pt idx="6946">
                  <c:v>0.211705</c:v>
                </c:pt>
                <c:pt idx="6947">
                  <c:v>0.21546000000000001</c:v>
                </c:pt>
                <c:pt idx="6948">
                  <c:v>0.219111</c:v>
                </c:pt>
                <c:pt idx="6949">
                  <c:v>0.22265199999999999</c:v>
                </c:pt>
                <c:pt idx="6950">
                  <c:v>0.226079</c:v>
                </c:pt>
                <c:pt idx="6951">
                  <c:v>0.22938700000000001</c:v>
                </c:pt>
                <c:pt idx="6952">
                  <c:v>0.232571</c:v>
                </c:pt>
                <c:pt idx="6953">
                  <c:v>0.235628</c:v>
                </c:pt>
                <c:pt idx="6954">
                  <c:v>0.23855199999999999</c:v>
                </c:pt>
                <c:pt idx="6955">
                  <c:v>0.24134</c:v>
                </c:pt>
                <c:pt idx="6956">
                  <c:v>0.24398600000000001</c:v>
                </c:pt>
                <c:pt idx="6957">
                  <c:v>0.24648800000000001</c:v>
                </c:pt>
                <c:pt idx="6958">
                  <c:v>0.24884100000000001</c:v>
                </c:pt>
                <c:pt idx="6959">
                  <c:v>0.25104100000000001</c:v>
                </c:pt>
                <c:pt idx="6960">
                  <c:v>0.25308599999999998</c:v>
                </c:pt>
                <c:pt idx="6961">
                  <c:v>0.254971</c:v>
                </c:pt>
                <c:pt idx="6962">
                  <c:v>0.25669399999999998</c:v>
                </c:pt>
                <c:pt idx="6963">
                  <c:v>0.25825300000000001</c:v>
                </c:pt>
                <c:pt idx="6964">
                  <c:v>0.25964500000000001</c:v>
                </c:pt>
                <c:pt idx="6965">
                  <c:v>0.26086599999999999</c:v>
                </c:pt>
                <c:pt idx="6966">
                  <c:v>0.26191599999999998</c:v>
                </c:pt>
                <c:pt idx="6967">
                  <c:v>0.26279200000000003</c:v>
                </c:pt>
                <c:pt idx="6968">
                  <c:v>0.263492</c:v>
                </c:pt>
                <c:pt idx="6969">
                  <c:v>0.26401599999999997</c:v>
                </c:pt>
                <c:pt idx="6970">
                  <c:v>0.26436199999999999</c:v>
                </c:pt>
                <c:pt idx="6971">
                  <c:v>0.26452799999999999</c:v>
                </c:pt>
                <c:pt idx="6972">
                  <c:v>0.26451400000000003</c:v>
                </c:pt>
                <c:pt idx="6973">
                  <c:v>0.264318</c:v>
                </c:pt>
                <c:pt idx="6974">
                  <c:v>0.26394099999999998</c:v>
                </c:pt>
                <c:pt idx="6975">
                  <c:v>0.26338299999999998</c:v>
                </c:pt>
                <c:pt idx="6976">
                  <c:v>0.26264300000000002</c:v>
                </c:pt>
                <c:pt idx="6977">
                  <c:v>0.26172299999999998</c:v>
                </c:pt>
                <c:pt idx="6978">
                  <c:v>0.26062299999999999</c:v>
                </c:pt>
                <c:pt idx="6979">
                  <c:v>0.25934200000000002</c:v>
                </c:pt>
                <c:pt idx="6980">
                  <c:v>0.25788299999999997</c:v>
                </c:pt>
                <c:pt idx="6981">
                  <c:v>0.25624599999999997</c:v>
                </c:pt>
                <c:pt idx="6982">
                  <c:v>0.25443199999999999</c:v>
                </c:pt>
                <c:pt idx="6983">
                  <c:v>0.252444</c:v>
                </c:pt>
                <c:pt idx="6984">
                  <c:v>0.25028299999999998</c:v>
                </c:pt>
                <c:pt idx="6985">
                  <c:v>0.24795300000000001</c:v>
                </c:pt>
                <c:pt idx="6986">
                  <c:v>0.24545500000000001</c:v>
                </c:pt>
                <c:pt idx="6987">
                  <c:v>0.24279300000000001</c:v>
                </c:pt>
                <c:pt idx="6988">
                  <c:v>0.23996899999999999</c:v>
                </c:pt>
                <c:pt idx="6989">
                  <c:v>0.236988</c:v>
                </c:pt>
                <c:pt idx="6990">
                  <c:v>0.23385300000000001</c:v>
                </c:pt>
                <c:pt idx="6991">
                  <c:v>0.230568</c:v>
                </c:pt>
                <c:pt idx="6992">
                  <c:v>0.22713800000000001</c:v>
                </c:pt>
                <c:pt idx="6993">
                  <c:v>0.22356599999999999</c:v>
                </c:pt>
                <c:pt idx="6994">
                  <c:v>0.219856</c:v>
                </c:pt>
                <c:pt idx="6995">
                  <c:v>0.21601300000000001</c:v>
                </c:pt>
                <c:pt idx="6996">
                  <c:v>0.21204000000000001</c:v>
                </c:pt>
                <c:pt idx="6997">
                  <c:v>0.20794399999999999</c:v>
                </c:pt>
                <c:pt idx="6998">
                  <c:v>0.20372799999999999</c:v>
                </c:pt>
                <c:pt idx="6999">
                  <c:v>0.19939899999999999</c:v>
                </c:pt>
                <c:pt idx="7000">
                  <c:v>0.194962</c:v>
                </c:pt>
                <c:pt idx="7001">
                  <c:v>0.19042300000000001</c:v>
                </c:pt>
                <c:pt idx="7002">
                  <c:v>0.18578700000000001</c:v>
                </c:pt>
                <c:pt idx="7003">
                  <c:v>0.181061</c:v>
                </c:pt>
                <c:pt idx="7004">
                  <c:v>0.17625099999999999</c:v>
                </c:pt>
                <c:pt idx="7005">
                  <c:v>0.17136299999999999</c:v>
                </c:pt>
                <c:pt idx="7006">
                  <c:v>0.166404</c:v>
                </c:pt>
                <c:pt idx="7007">
                  <c:v>0.16138</c:v>
                </c:pt>
                <c:pt idx="7008">
                  <c:v>0.15629699999999999</c:v>
                </c:pt>
                <c:pt idx="7009">
                  <c:v>0.15116199999999999</c:v>
                </c:pt>
                <c:pt idx="7010">
                  <c:v>0.145981</c:v>
                </c:pt>
                <c:pt idx="7011">
                  <c:v>0.140762</c:v>
                </c:pt>
                <c:pt idx="7012">
                  <c:v>0.13550999999999999</c:v>
                </c:pt>
                <c:pt idx="7013">
                  <c:v>0.13023399999999999</c:v>
                </c:pt>
                <c:pt idx="7014">
                  <c:v>0.124941</c:v>
                </c:pt>
                <c:pt idx="7015">
                  <c:v>0.11963500000000001</c:v>
                </c:pt>
                <c:pt idx="7016">
                  <c:v>0.114326</c:v>
                </c:pt>
                <c:pt idx="7017">
                  <c:v>0.109019</c:v>
                </c:pt>
                <c:pt idx="7018">
                  <c:v>0.103723</c:v>
                </c:pt>
                <c:pt idx="7019">
                  <c:v>9.8445000000000005E-2</c:v>
                </c:pt>
                <c:pt idx="7020">
                  <c:v>9.3190800000000004E-2</c:v>
                </c:pt>
                <c:pt idx="7021">
                  <c:v>8.7967900000000002E-2</c:v>
                </c:pt>
                <c:pt idx="7022">
                  <c:v>8.2783499999999996E-2</c:v>
                </c:pt>
                <c:pt idx="7023">
                  <c:v>7.7644500000000005E-2</c:v>
                </c:pt>
                <c:pt idx="7024">
                  <c:v>7.2557399999999994E-2</c:v>
                </c:pt>
                <c:pt idx="7025">
                  <c:v>6.7528900000000003E-2</c:v>
                </c:pt>
                <c:pt idx="7026">
                  <c:v>6.2565599999999999E-2</c:v>
                </c:pt>
                <c:pt idx="7027">
                  <c:v>5.7674299999999998E-2</c:v>
                </c:pt>
                <c:pt idx="7028">
                  <c:v>5.2861699999999998E-2</c:v>
                </c:pt>
                <c:pt idx="7029">
                  <c:v>4.8134400000000001E-2</c:v>
                </c:pt>
                <c:pt idx="7030">
                  <c:v>4.3498700000000001E-2</c:v>
                </c:pt>
                <c:pt idx="7031">
                  <c:v>3.8960700000000001E-2</c:v>
                </c:pt>
                <c:pt idx="7032">
                  <c:v>3.4526399999999999E-2</c:v>
                </c:pt>
                <c:pt idx="7033">
                  <c:v>3.0201200000000001E-2</c:v>
                </c:pt>
                <c:pt idx="7034">
                  <c:v>2.5990800000000001E-2</c:v>
                </c:pt>
                <c:pt idx="7035">
                  <c:v>2.1900699999999999E-2</c:v>
                </c:pt>
                <c:pt idx="7036">
                  <c:v>1.7936299999999999E-2</c:v>
                </c:pt>
                <c:pt idx="7037">
                  <c:v>1.41029E-2</c:v>
                </c:pt>
                <c:pt idx="7038">
                  <c:v>1.04057E-2</c:v>
                </c:pt>
                <c:pt idx="7039" formatCode="0.00E+00">
                  <c:v>6.8494999999999997E-3</c:v>
                </c:pt>
                <c:pt idx="7040" formatCode="0.00E+00">
                  <c:v>3.4389400000000001E-3</c:v>
                </c:pt>
                <c:pt idx="7041" formatCode="0.00E+00">
                  <c:v>1.7860200000000001E-4</c:v>
                </c:pt>
                <c:pt idx="7042" formatCode="0.00E+00">
                  <c:v>-2.92727E-3</c:v>
                </c:pt>
                <c:pt idx="7043" formatCode="0.00E+00">
                  <c:v>-5.8751300000000001E-3</c:v>
                </c:pt>
                <c:pt idx="7044" formatCode="0.00E+00">
                  <c:v>-8.6617800000000009E-3</c:v>
                </c:pt>
                <c:pt idx="7045">
                  <c:v>-1.1284000000000001E-2</c:v>
                </c:pt>
                <c:pt idx="7046">
                  <c:v>-1.3738500000000001E-2</c:v>
                </c:pt>
                <c:pt idx="7047">
                  <c:v>-1.6021899999999999E-2</c:v>
                </c:pt>
                <c:pt idx="7048">
                  <c:v>-1.8131700000000001E-2</c:v>
                </c:pt>
                <c:pt idx="7049">
                  <c:v>-2.00655E-2</c:v>
                </c:pt>
                <c:pt idx="7050">
                  <c:v>-2.18211E-2</c:v>
                </c:pt>
                <c:pt idx="7051">
                  <c:v>-2.3396900000000002E-2</c:v>
                </c:pt>
                <c:pt idx="7052">
                  <c:v>-2.47917E-2</c:v>
                </c:pt>
                <c:pt idx="7053">
                  <c:v>-2.6004300000000001E-2</c:v>
                </c:pt>
                <c:pt idx="7054">
                  <c:v>-2.7033399999999999E-2</c:v>
                </c:pt>
                <c:pt idx="7055">
                  <c:v>-2.78775E-2</c:v>
                </c:pt>
                <c:pt idx="7056">
                  <c:v>-2.8535700000000001E-2</c:v>
                </c:pt>
                <c:pt idx="7057">
                  <c:v>-2.9007100000000001E-2</c:v>
                </c:pt>
                <c:pt idx="7058">
                  <c:v>-2.9291600000000001E-2</c:v>
                </c:pt>
                <c:pt idx="7059">
                  <c:v>-2.9390599999999999E-2</c:v>
                </c:pt>
                <c:pt idx="7060">
                  <c:v>-2.9305899999999999E-2</c:v>
                </c:pt>
                <c:pt idx="7061">
                  <c:v>-2.9038700000000001E-2</c:v>
                </c:pt>
                <c:pt idx="7062">
                  <c:v>-2.8590000000000001E-2</c:v>
                </c:pt>
                <c:pt idx="7063">
                  <c:v>-2.79616E-2</c:v>
                </c:pt>
                <c:pt idx="7064">
                  <c:v>-2.71553E-2</c:v>
                </c:pt>
                <c:pt idx="7065">
                  <c:v>-2.61728E-2</c:v>
                </c:pt>
                <c:pt idx="7066">
                  <c:v>-2.5016199999999999E-2</c:v>
                </c:pt>
                <c:pt idx="7067">
                  <c:v>-2.3688000000000001E-2</c:v>
                </c:pt>
                <c:pt idx="7068">
                  <c:v>-2.21908E-2</c:v>
                </c:pt>
                <c:pt idx="7069">
                  <c:v>-2.0527799999999999E-2</c:v>
                </c:pt>
                <c:pt idx="7070">
                  <c:v>-1.87025E-2</c:v>
                </c:pt>
                <c:pt idx="7071">
                  <c:v>-1.6718500000000001E-2</c:v>
                </c:pt>
                <c:pt idx="7072">
                  <c:v>-1.45798E-2</c:v>
                </c:pt>
                <c:pt idx="7073">
                  <c:v>-1.2290199999999999E-2</c:v>
                </c:pt>
                <c:pt idx="7074" formatCode="0.00E+00">
                  <c:v>-9.8540699999999995E-3</c:v>
                </c:pt>
                <c:pt idx="7075" formatCode="0.00E+00">
                  <c:v>-7.2756499999999998E-3</c:v>
                </c:pt>
                <c:pt idx="7076" formatCode="0.00E+00">
                  <c:v>-4.5596100000000004E-3</c:v>
                </c:pt>
                <c:pt idx="7077" formatCode="0.00E+00">
                  <c:v>-1.71079E-3</c:v>
                </c:pt>
                <c:pt idx="7078" formatCode="0.00E+00">
                  <c:v>1.2659500000000001E-3</c:v>
                </c:pt>
                <c:pt idx="7079" formatCode="0.00E+00">
                  <c:v>4.3654399999999999E-3</c:v>
                </c:pt>
                <c:pt idx="7080" formatCode="0.00E+00">
                  <c:v>7.5822199999999998E-3</c:v>
                </c:pt>
                <c:pt idx="7081">
                  <c:v>1.09105E-2</c:v>
                </c:pt>
                <c:pt idx="7082">
                  <c:v>1.43445E-2</c:v>
                </c:pt>
                <c:pt idx="7083">
                  <c:v>1.7878100000000001E-2</c:v>
                </c:pt>
                <c:pt idx="7084">
                  <c:v>2.1505199999999999E-2</c:v>
                </c:pt>
                <c:pt idx="7085">
                  <c:v>2.52193E-2</c:v>
                </c:pt>
                <c:pt idx="7086">
                  <c:v>2.9013400000000002E-2</c:v>
                </c:pt>
                <c:pt idx="7087">
                  <c:v>3.2880800000000002E-2</c:v>
                </c:pt>
                <c:pt idx="7088">
                  <c:v>3.6814899999999998E-2</c:v>
                </c:pt>
                <c:pt idx="7089">
                  <c:v>4.08093E-2</c:v>
                </c:pt>
                <c:pt idx="7090">
                  <c:v>4.4857099999999997E-2</c:v>
                </c:pt>
                <c:pt idx="7091">
                  <c:v>4.8951700000000001E-2</c:v>
                </c:pt>
                <c:pt idx="7092">
                  <c:v>5.3085800000000002E-2</c:v>
                </c:pt>
                <c:pt idx="7093">
                  <c:v>5.7252499999999998E-2</c:v>
                </c:pt>
                <c:pt idx="7094">
                  <c:v>6.1444600000000002E-2</c:v>
                </c:pt>
                <c:pt idx="7095">
                  <c:v>6.5654799999999999E-2</c:v>
                </c:pt>
                <c:pt idx="7096">
                  <c:v>6.9875999999999994E-2</c:v>
                </c:pt>
                <c:pt idx="7097">
                  <c:v>7.4100799999999994E-2</c:v>
                </c:pt>
                <c:pt idx="7098">
                  <c:v>7.8322199999999995E-2</c:v>
                </c:pt>
                <c:pt idx="7099">
                  <c:v>8.2533200000000001E-2</c:v>
                </c:pt>
                <c:pt idx="7100">
                  <c:v>8.6726899999999996E-2</c:v>
                </c:pt>
                <c:pt idx="7101">
                  <c:v>9.0896400000000002E-2</c:v>
                </c:pt>
                <c:pt idx="7102">
                  <c:v>9.50352E-2</c:v>
                </c:pt>
                <c:pt idx="7103">
                  <c:v>9.9136600000000005E-2</c:v>
                </c:pt>
                <c:pt idx="7104">
                  <c:v>0.10319399999999999</c:v>
                </c:pt>
                <c:pt idx="7105">
                  <c:v>0.1072</c:v>
                </c:pt>
                <c:pt idx="7106">
                  <c:v>0.111149</c:v>
                </c:pt>
                <c:pt idx="7107">
                  <c:v>0.115035</c:v>
                </c:pt>
                <c:pt idx="7108">
                  <c:v>0.11885</c:v>
                </c:pt>
                <c:pt idx="7109">
                  <c:v>0.12259</c:v>
                </c:pt>
                <c:pt idx="7110">
                  <c:v>0.126248</c:v>
                </c:pt>
                <c:pt idx="7111">
                  <c:v>0.12981799999999999</c:v>
                </c:pt>
                <c:pt idx="7112">
                  <c:v>0.133295</c:v>
                </c:pt>
                <c:pt idx="7113">
                  <c:v>0.13667199999999999</c:v>
                </c:pt>
                <c:pt idx="7114">
                  <c:v>0.13994400000000001</c:v>
                </c:pt>
                <c:pt idx="7115">
                  <c:v>0.14310700000000001</c:v>
                </c:pt>
                <c:pt idx="7116">
                  <c:v>0.14615500000000001</c:v>
                </c:pt>
                <c:pt idx="7117">
                  <c:v>0.14908299999999999</c:v>
                </c:pt>
                <c:pt idx="7118">
                  <c:v>0.15188699999999999</c:v>
                </c:pt>
                <c:pt idx="7119">
                  <c:v>0.15456400000000001</c:v>
                </c:pt>
                <c:pt idx="7120">
                  <c:v>0.157108</c:v>
                </c:pt>
                <c:pt idx="7121">
                  <c:v>0.15951599999999999</c:v>
                </c:pt>
                <c:pt idx="7122">
                  <c:v>0.16178400000000001</c:v>
                </c:pt>
                <c:pt idx="7123">
                  <c:v>0.16391</c:v>
                </c:pt>
                <c:pt idx="7124">
                  <c:v>0.16588900000000001</c:v>
                </c:pt>
                <c:pt idx="7125">
                  <c:v>0.16772000000000001</c:v>
                </c:pt>
                <c:pt idx="7126">
                  <c:v>0.1694</c:v>
                </c:pt>
                <c:pt idx="7127">
                  <c:v>0.17092599999999999</c:v>
                </c:pt>
                <c:pt idx="7128">
                  <c:v>0.17229900000000001</c:v>
                </c:pt>
                <c:pt idx="7129">
                  <c:v>0.173515</c:v>
                </c:pt>
                <c:pt idx="7130">
                  <c:v>0.174572</c:v>
                </c:pt>
                <c:pt idx="7131">
                  <c:v>0.17547099999999999</c:v>
                </c:pt>
                <c:pt idx="7132">
                  <c:v>0.176209</c:v>
                </c:pt>
                <c:pt idx="7133">
                  <c:v>0.176786</c:v>
                </c:pt>
                <c:pt idx="7134">
                  <c:v>0.177202</c:v>
                </c:pt>
                <c:pt idx="7135">
                  <c:v>0.177458</c:v>
                </c:pt>
                <c:pt idx="7136">
                  <c:v>0.17755199999999999</c:v>
                </c:pt>
                <c:pt idx="7137">
                  <c:v>0.177485</c:v>
                </c:pt>
                <c:pt idx="7138">
                  <c:v>0.177258</c:v>
                </c:pt>
                <c:pt idx="7139">
                  <c:v>0.176873</c:v>
                </c:pt>
                <c:pt idx="7140">
                  <c:v>0.17632900000000001</c:v>
                </c:pt>
                <c:pt idx="7141">
                  <c:v>0.17563000000000001</c:v>
                </c:pt>
                <c:pt idx="7142">
                  <c:v>0.17477599999999999</c:v>
                </c:pt>
                <c:pt idx="7143">
                  <c:v>0.17377000000000001</c:v>
                </c:pt>
                <c:pt idx="7144">
                  <c:v>0.17261499999999999</c:v>
                </c:pt>
                <c:pt idx="7145">
                  <c:v>0.17131099999999999</c:v>
                </c:pt>
                <c:pt idx="7146">
                  <c:v>0.16986399999999999</c:v>
                </c:pt>
                <c:pt idx="7147">
                  <c:v>0.16827500000000001</c:v>
                </c:pt>
                <c:pt idx="7148">
                  <c:v>0.166549</c:v>
                </c:pt>
                <c:pt idx="7149">
                  <c:v>0.164689</c:v>
                </c:pt>
                <c:pt idx="7150">
                  <c:v>0.16270000000000001</c:v>
                </c:pt>
                <c:pt idx="7151">
                  <c:v>0.16058500000000001</c:v>
                </c:pt>
                <c:pt idx="7152">
                  <c:v>0.15834799999999999</c:v>
                </c:pt>
                <c:pt idx="7153">
                  <c:v>0.15599399999999999</c:v>
                </c:pt>
                <c:pt idx="7154">
                  <c:v>0.153527</c:v>
                </c:pt>
                <c:pt idx="7155">
                  <c:v>0.150953</c:v>
                </c:pt>
                <c:pt idx="7156">
                  <c:v>0.14827599999999999</c:v>
                </c:pt>
                <c:pt idx="7157">
                  <c:v>0.14550399999999999</c:v>
                </c:pt>
                <c:pt idx="7158">
                  <c:v>0.14264099999999999</c:v>
                </c:pt>
                <c:pt idx="7159">
                  <c:v>0.13969300000000001</c:v>
                </c:pt>
                <c:pt idx="7160">
                  <c:v>0.13666500000000001</c:v>
                </c:pt>
                <c:pt idx="7161">
                  <c:v>0.13356299999999999</c:v>
                </c:pt>
                <c:pt idx="7162">
                  <c:v>0.13039400000000001</c:v>
                </c:pt>
                <c:pt idx="7163">
                  <c:v>0.127162</c:v>
                </c:pt>
                <c:pt idx="7164">
                  <c:v>0.123874</c:v>
                </c:pt>
                <c:pt idx="7165">
                  <c:v>0.120536</c:v>
                </c:pt>
                <c:pt idx="7166">
                  <c:v>0.117155</c:v>
                </c:pt>
                <c:pt idx="7167">
                  <c:v>0.113737</c:v>
                </c:pt>
                <c:pt idx="7168">
                  <c:v>0.110288</c:v>
                </c:pt>
                <c:pt idx="7169">
                  <c:v>0.10681499999999999</c:v>
                </c:pt>
                <c:pt idx="7170">
                  <c:v>0.103325</c:v>
                </c:pt>
                <c:pt idx="7171">
                  <c:v>9.9822400000000006E-2</c:v>
                </c:pt>
                <c:pt idx="7172">
                  <c:v>9.6315300000000006E-2</c:v>
                </c:pt>
                <c:pt idx="7173">
                  <c:v>9.2809500000000003E-2</c:v>
                </c:pt>
                <c:pt idx="7174">
                  <c:v>8.9311600000000005E-2</c:v>
                </c:pt>
                <c:pt idx="7175">
                  <c:v>8.5828299999999996E-2</c:v>
                </c:pt>
                <c:pt idx="7176">
                  <c:v>8.2365499999999994E-2</c:v>
                </c:pt>
                <c:pt idx="7177">
                  <c:v>7.8929399999999997E-2</c:v>
                </c:pt>
                <c:pt idx="7178">
                  <c:v>7.5526499999999996E-2</c:v>
                </c:pt>
                <c:pt idx="7179">
                  <c:v>7.21638E-2</c:v>
                </c:pt>
                <c:pt idx="7180">
                  <c:v>6.8847400000000003E-2</c:v>
                </c:pt>
                <c:pt idx="7181">
                  <c:v>6.5583299999999997E-2</c:v>
                </c:pt>
                <c:pt idx="7182">
                  <c:v>6.23774E-2</c:v>
                </c:pt>
                <c:pt idx="7183">
                  <c:v>5.9235700000000002E-2</c:v>
                </c:pt>
                <c:pt idx="7184">
                  <c:v>5.6164400000000003E-2</c:v>
                </c:pt>
                <c:pt idx="7185">
                  <c:v>5.3169000000000001E-2</c:v>
                </c:pt>
                <c:pt idx="7186">
                  <c:v>5.0255000000000001E-2</c:v>
                </c:pt>
                <c:pt idx="7187">
                  <c:v>4.74276E-2</c:v>
                </c:pt>
                <c:pt idx="7188">
                  <c:v>4.46919E-2</c:v>
                </c:pt>
                <c:pt idx="7189">
                  <c:v>4.2053100000000003E-2</c:v>
                </c:pt>
                <c:pt idx="7190">
                  <c:v>3.9515599999999998E-2</c:v>
                </c:pt>
                <c:pt idx="7191">
                  <c:v>3.70838E-2</c:v>
                </c:pt>
                <c:pt idx="7192">
                  <c:v>3.4762000000000001E-2</c:v>
                </c:pt>
                <c:pt idx="7193">
                  <c:v>3.25545E-2</c:v>
                </c:pt>
                <c:pt idx="7194">
                  <c:v>3.0466E-2</c:v>
                </c:pt>
                <c:pt idx="7195">
                  <c:v>2.85008E-2</c:v>
                </c:pt>
                <c:pt idx="7196">
                  <c:v>2.6662399999999999E-2</c:v>
                </c:pt>
                <c:pt idx="7197">
                  <c:v>2.49529E-2</c:v>
                </c:pt>
                <c:pt idx="7198">
                  <c:v>2.3375E-2</c:v>
                </c:pt>
                <c:pt idx="7199">
                  <c:v>2.1931599999999999E-2</c:v>
                </c:pt>
                <c:pt idx="7200">
                  <c:v>2.06252E-2</c:v>
                </c:pt>
                <c:pt idx="7201">
                  <c:v>1.9457599999999999E-2</c:v>
                </c:pt>
                <c:pt idx="7202">
                  <c:v>1.8430800000000001E-2</c:v>
                </c:pt>
                <c:pt idx="7203">
                  <c:v>1.7546099999999999E-2</c:v>
                </c:pt>
                <c:pt idx="7204">
                  <c:v>1.6804800000000002E-2</c:v>
                </c:pt>
                <c:pt idx="7205">
                  <c:v>1.6207699999999998E-2</c:v>
                </c:pt>
                <c:pt idx="7206">
                  <c:v>1.5755499999999999E-2</c:v>
                </c:pt>
                <c:pt idx="7207">
                  <c:v>1.54488E-2</c:v>
                </c:pt>
                <c:pt idx="7208">
                  <c:v>1.5287500000000001E-2</c:v>
                </c:pt>
                <c:pt idx="7209">
                  <c:v>1.5271099999999999E-2</c:v>
                </c:pt>
                <c:pt idx="7210">
                  <c:v>1.5398999999999999E-2</c:v>
                </c:pt>
                <c:pt idx="7211">
                  <c:v>1.56706E-2</c:v>
                </c:pt>
                <c:pt idx="7212">
                  <c:v>1.6084999999999999E-2</c:v>
                </c:pt>
                <c:pt idx="7213">
                  <c:v>1.6641E-2</c:v>
                </c:pt>
                <c:pt idx="7214">
                  <c:v>1.7337000000000002E-2</c:v>
                </c:pt>
                <c:pt idx="7215">
                  <c:v>1.81709E-2</c:v>
                </c:pt>
                <c:pt idx="7216">
                  <c:v>1.9140999999999998E-2</c:v>
                </c:pt>
                <c:pt idx="7217">
                  <c:v>2.0245099999999999E-2</c:v>
                </c:pt>
                <c:pt idx="7218">
                  <c:v>2.1481E-2</c:v>
                </c:pt>
                <c:pt idx="7219">
                  <c:v>2.2846000000000002E-2</c:v>
                </c:pt>
                <c:pt idx="7220">
                  <c:v>2.43372E-2</c:v>
                </c:pt>
                <c:pt idx="7221">
                  <c:v>2.5951499999999999E-2</c:v>
                </c:pt>
                <c:pt idx="7222">
                  <c:v>2.7685600000000001E-2</c:v>
                </c:pt>
                <c:pt idx="7223">
                  <c:v>2.9536E-2</c:v>
                </c:pt>
                <c:pt idx="7224">
                  <c:v>3.14988E-2</c:v>
                </c:pt>
                <c:pt idx="7225">
                  <c:v>3.3569799999999997E-2</c:v>
                </c:pt>
                <c:pt idx="7226">
                  <c:v>3.5745100000000002E-2</c:v>
                </c:pt>
                <c:pt idx="7227">
                  <c:v>3.8020199999999997E-2</c:v>
                </c:pt>
                <c:pt idx="7228">
                  <c:v>4.0390700000000002E-2</c:v>
                </c:pt>
                <c:pt idx="7229">
                  <c:v>4.2851500000000001E-2</c:v>
                </c:pt>
                <c:pt idx="7230">
                  <c:v>4.5397399999999997E-2</c:v>
                </c:pt>
                <c:pt idx="7231">
                  <c:v>4.80229E-2</c:v>
                </c:pt>
                <c:pt idx="7232">
                  <c:v>5.0722499999999997E-2</c:v>
                </c:pt>
                <c:pt idx="7233">
                  <c:v>5.3490999999999997E-2</c:v>
                </c:pt>
                <c:pt idx="7234">
                  <c:v>5.6322999999999998E-2</c:v>
                </c:pt>
                <c:pt idx="7235">
                  <c:v>5.9212800000000003E-2</c:v>
                </c:pt>
                <c:pt idx="7236">
                  <c:v>6.21547E-2</c:v>
                </c:pt>
                <c:pt idx="7237">
                  <c:v>6.5142599999999995E-2</c:v>
                </c:pt>
                <c:pt idx="7238">
                  <c:v>6.8170700000000001E-2</c:v>
                </c:pt>
                <c:pt idx="7239">
                  <c:v>7.1233000000000005E-2</c:v>
                </c:pt>
                <c:pt idx="7240">
                  <c:v>7.4323299999999995E-2</c:v>
                </c:pt>
                <c:pt idx="7241">
                  <c:v>7.7435500000000004E-2</c:v>
                </c:pt>
                <c:pt idx="7242">
                  <c:v>8.0563300000000004E-2</c:v>
                </c:pt>
                <c:pt idx="7243">
                  <c:v>8.3700399999999994E-2</c:v>
                </c:pt>
                <c:pt idx="7244">
                  <c:v>8.6840899999999999E-2</c:v>
                </c:pt>
                <c:pt idx="7245">
                  <c:v>8.9978600000000006E-2</c:v>
                </c:pt>
                <c:pt idx="7246">
                  <c:v>9.3107200000000001E-2</c:v>
                </c:pt>
                <c:pt idx="7247">
                  <c:v>9.62205E-2</c:v>
                </c:pt>
                <c:pt idx="7248">
                  <c:v>9.9312600000000001E-2</c:v>
                </c:pt>
                <c:pt idx="7249">
                  <c:v>0.102378</c:v>
                </c:pt>
                <c:pt idx="7250">
                  <c:v>0.10541</c:v>
                </c:pt>
                <c:pt idx="7251">
                  <c:v>0.108403</c:v>
                </c:pt>
                <c:pt idx="7252">
                  <c:v>0.11135200000000001</c:v>
                </c:pt>
                <c:pt idx="7253">
                  <c:v>0.11425100000000001</c:v>
                </c:pt>
                <c:pt idx="7254">
                  <c:v>0.117094</c:v>
                </c:pt>
                <c:pt idx="7255">
                  <c:v>0.119875</c:v>
                </c:pt>
                <c:pt idx="7256">
                  <c:v>0.12259</c:v>
                </c:pt>
                <c:pt idx="7257">
                  <c:v>0.12523100000000001</c:v>
                </c:pt>
                <c:pt idx="7258">
                  <c:v>0.12779499999999999</c:v>
                </c:pt>
                <c:pt idx="7259">
                  <c:v>0.130276</c:v>
                </c:pt>
                <c:pt idx="7260">
                  <c:v>0.13266900000000001</c:v>
                </c:pt>
                <c:pt idx="7261">
                  <c:v>0.13496900000000001</c:v>
                </c:pt>
                <c:pt idx="7262">
                  <c:v>0.13717199999999999</c:v>
                </c:pt>
                <c:pt idx="7263">
                  <c:v>0.13927300000000001</c:v>
                </c:pt>
                <c:pt idx="7264">
                  <c:v>0.14126900000000001</c:v>
                </c:pt>
                <c:pt idx="7265">
                  <c:v>0.143155</c:v>
                </c:pt>
                <c:pt idx="7266">
                  <c:v>0.144928</c:v>
                </c:pt>
                <c:pt idx="7267">
                  <c:v>0.14658399999999999</c:v>
                </c:pt>
                <c:pt idx="7268">
                  <c:v>0.148119</c:v>
                </c:pt>
                <c:pt idx="7269">
                  <c:v>0.14953</c:v>
                </c:pt>
                <c:pt idx="7270">
                  <c:v>0.150814</c:v>
                </c:pt>
                <c:pt idx="7271">
                  <c:v>0.15196899999999999</c:v>
                </c:pt>
                <c:pt idx="7272">
                  <c:v>0.15299099999999999</c:v>
                </c:pt>
                <c:pt idx="7273">
                  <c:v>0.15387899999999999</c:v>
                </c:pt>
                <c:pt idx="7274">
                  <c:v>0.15462999999999999</c:v>
                </c:pt>
                <c:pt idx="7275">
                  <c:v>0.15524199999999999</c:v>
                </c:pt>
                <c:pt idx="7276">
                  <c:v>0.15571299999999999</c:v>
                </c:pt>
                <c:pt idx="7277">
                  <c:v>0.15604100000000001</c:v>
                </c:pt>
                <c:pt idx="7278">
                  <c:v>0.156226</c:v>
                </c:pt>
                <c:pt idx="7279">
                  <c:v>0.15626699999999999</c:v>
                </c:pt>
                <c:pt idx="7280">
                  <c:v>0.15616099999999999</c:v>
                </c:pt>
                <c:pt idx="7281">
                  <c:v>0.15590999999999999</c:v>
                </c:pt>
                <c:pt idx="7282">
                  <c:v>0.15551300000000001</c:v>
                </c:pt>
                <c:pt idx="7283">
                  <c:v>0.15497</c:v>
                </c:pt>
                <c:pt idx="7284">
                  <c:v>0.154281</c:v>
                </c:pt>
                <c:pt idx="7285">
                  <c:v>0.153447</c:v>
                </c:pt>
                <c:pt idx="7286">
                  <c:v>0.15246899999999999</c:v>
                </c:pt>
                <c:pt idx="7287">
                  <c:v>0.15134700000000001</c:v>
                </c:pt>
                <c:pt idx="7288">
                  <c:v>0.15008299999999999</c:v>
                </c:pt>
                <c:pt idx="7289">
                  <c:v>0.148677</c:v>
                </c:pt>
                <c:pt idx="7290">
                  <c:v>0.14713300000000001</c:v>
                </c:pt>
                <c:pt idx="7291">
                  <c:v>0.145452</c:v>
                </c:pt>
                <c:pt idx="7292">
                  <c:v>0.14363699999999999</c:v>
                </c:pt>
                <c:pt idx="7293">
                  <c:v>0.14168800000000001</c:v>
                </c:pt>
                <c:pt idx="7294">
                  <c:v>0.13960900000000001</c:v>
                </c:pt>
                <c:pt idx="7295">
                  <c:v>0.137401</c:v>
                </c:pt>
                <c:pt idx="7296">
                  <c:v>0.13506799999999999</c:v>
                </c:pt>
                <c:pt idx="7297">
                  <c:v>0.13261300000000001</c:v>
                </c:pt>
                <c:pt idx="7298">
                  <c:v>0.13003799999999999</c:v>
                </c:pt>
                <c:pt idx="7299">
                  <c:v>0.12734799999999999</c:v>
                </c:pt>
                <c:pt idx="7300">
                  <c:v>0.124545</c:v>
                </c:pt>
                <c:pt idx="7301">
                  <c:v>0.12163499999999999</c:v>
                </c:pt>
                <c:pt idx="7302">
                  <c:v>0.11862</c:v>
                </c:pt>
                <c:pt idx="7303">
                  <c:v>0.115505</c:v>
                </c:pt>
                <c:pt idx="7304">
                  <c:v>0.112294</c:v>
                </c:pt>
                <c:pt idx="7305">
                  <c:v>0.108991</c:v>
                </c:pt>
                <c:pt idx="7306">
                  <c:v>0.105602</c:v>
                </c:pt>
                <c:pt idx="7307">
                  <c:v>0.10213</c:v>
                </c:pt>
                <c:pt idx="7308">
                  <c:v>9.8579899999999998E-2</c:v>
                </c:pt>
                <c:pt idx="7309">
                  <c:v>9.49575E-2</c:v>
                </c:pt>
                <c:pt idx="7310">
                  <c:v>9.1267200000000007E-2</c:v>
                </c:pt>
                <c:pt idx="7311">
                  <c:v>8.7513999999999995E-2</c:v>
                </c:pt>
                <c:pt idx="7312">
                  <c:v>8.3703200000000005E-2</c:v>
                </c:pt>
                <c:pt idx="7313">
                  <c:v>7.9839900000000005E-2</c:v>
                </c:pt>
                <c:pt idx="7314">
                  <c:v>7.5929200000000002E-2</c:v>
                </c:pt>
                <c:pt idx="7315">
                  <c:v>7.1976499999999999E-2</c:v>
                </c:pt>
                <c:pt idx="7316">
                  <c:v>6.7987199999999998E-2</c:v>
                </c:pt>
                <c:pt idx="7317">
                  <c:v>6.3966499999999996E-2</c:v>
                </c:pt>
                <c:pt idx="7318">
                  <c:v>5.9919800000000002E-2</c:v>
                </c:pt>
                <c:pt idx="7319">
                  <c:v>5.5852499999999999E-2</c:v>
                </c:pt>
                <c:pt idx="7320">
                  <c:v>5.1769700000000002E-2</c:v>
                </c:pt>
                <c:pt idx="7321">
                  <c:v>4.76771E-2</c:v>
                </c:pt>
                <c:pt idx="7322">
                  <c:v>4.3580199999999999E-2</c:v>
                </c:pt>
                <c:pt idx="7323">
                  <c:v>3.9484400000000003E-2</c:v>
                </c:pt>
                <c:pt idx="7324">
                  <c:v>3.53949E-2</c:v>
                </c:pt>
                <c:pt idx="7325">
                  <c:v>3.1316700000000003E-2</c:v>
                </c:pt>
                <c:pt idx="7326">
                  <c:v>2.7254899999999999E-2</c:v>
                </c:pt>
                <c:pt idx="7327">
                  <c:v>2.3215E-2</c:v>
                </c:pt>
                <c:pt idx="7328">
                  <c:v>1.9202199999999999E-2</c:v>
                </c:pt>
                <c:pt idx="7329">
                  <c:v>1.5221800000000001E-2</c:v>
                </c:pt>
                <c:pt idx="7330">
                  <c:v>1.12791E-2</c:v>
                </c:pt>
                <c:pt idx="7331" formatCode="0.00E+00">
                  <c:v>7.3793399999999999E-3</c:v>
                </c:pt>
                <c:pt idx="7332" formatCode="0.00E+00">
                  <c:v>3.5275599999999999E-3</c:v>
                </c:pt>
                <c:pt idx="7333" formatCode="0.00E+00">
                  <c:v>-2.7136499999999997E-4</c:v>
                </c:pt>
                <c:pt idx="7334" formatCode="0.00E+00">
                  <c:v>-4.0129199999999997E-3</c:v>
                </c:pt>
                <c:pt idx="7335" formatCode="0.00E+00">
                  <c:v>-7.6924699999999999E-3</c:v>
                </c:pt>
                <c:pt idx="7336">
                  <c:v>-1.13049E-2</c:v>
                </c:pt>
                <c:pt idx="7337">
                  <c:v>-1.4845000000000001E-2</c:v>
                </c:pt>
                <c:pt idx="7338">
                  <c:v>-1.8307799999999999E-2</c:v>
                </c:pt>
                <c:pt idx="7339">
                  <c:v>-2.1688300000000001E-2</c:v>
                </c:pt>
                <c:pt idx="7340">
                  <c:v>-2.49827E-2</c:v>
                </c:pt>
                <c:pt idx="7341">
                  <c:v>-2.8187500000000001E-2</c:v>
                </c:pt>
                <c:pt idx="7342">
                  <c:v>-3.1299199999999999E-2</c:v>
                </c:pt>
                <c:pt idx="7343">
                  <c:v>-3.43136E-2</c:v>
                </c:pt>
                <c:pt idx="7344">
                  <c:v>-3.7227299999999998E-2</c:v>
                </c:pt>
                <c:pt idx="7345">
                  <c:v>-4.0037099999999999E-2</c:v>
                </c:pt>
                <c:pt idx="7346">
                  <c:v>-4.2739800000000001E-2</c:v>
                </c:pt>
                <c:pt idx="7347">
                  <c:v>-4.5332299999999999E-2</c:v>
                </c:pt>
                <c:pt idx="7348">
                  <c:v>-4.7812100000000003E-2</c:v>
                </c:pt>
                <c:pt idx="7349">
                  <c:v>-5.0176400000000003E-2</c:v>
                </c:pt>
                <c:pt idx="7350">
                  <c:v>-5.24226E-2</c:v>
                </c:pt>
                <c:pt idx="7351">
                  <c:v>-5.4548300000000001E-2</c:v>
                </c:pt>
                <c:pt idx="7352">
                  <c:v>-5.6551400000000002E-2</c:v>
                </c:pt>
                <c:pt idx="7353">
                  <c:v>-5.8430099999999999E-2</c:v>
                </c:pt>
                <c:pt idx="7354">
                  <c:v>-6.0182699999999999E-2</c:v>
                </c:pt>
                <c:pt idx="7355">
                  <c:v>-6.1808000000000002E-2</c:v>
                </c:pt>
                <c:pt idx="7356">
                  <c:v>-6.33045E-2</c:v>
                </c:pt>
                <c:pt idx="7357">
                  <c:v>-6.4671099999999995E-2</c:v>
                </c:pt>
                <c:pt idx="7358">
                  <c:v>-6.5907099999999996E-2</c:v>
                </c:pt>
                <c:pt idx="7359">
                  <c:v>-6.7011600000000004E-2</c:v>
                </c:pt>
                <c:pt idx="7360">
                  <c:v>-6.7983699999999994E-2</c:v>
                </c:pt>
                <c:pt idx="7361">
                  <c:v>-6.8822900000000006E-2</c:v>
                </c:pt>
                <c:pt idx="7362">
                  <c:v>-6.9528999999999994E-2</c:v>
                </c:pt>
                <c:pt idx="7363">
                  <c:v>-7.0102200000000003E-2</c:v>
                </c:pt>
                <c:pt idx="7364">
                  <c:v>-7.0542599999999997E-2</c:v>
                </c:pt>
                <c:pt idx="7365">
                  <c:v>-7.0850399999999994E-2</c:v>
                </c:pt>
                <c:pt idx="7366">
                  <c:v>-7.1026099999999995E-2</c:v>
                </c:pt>
                <c:pt idx="7367">
                  <c:v>-7.1070300000000003E-2</c:v>
                </c:pt>
                <c:pt idx="7368">
                  <c:v>-7.09838E-2</c:v>
                </c:pt>
                <c:pt idx="7369">
                  <c:v>-7.0767499999999997E-2</c:v>
                </c:pt>
                <c:pt idx="7370">
                  <c:v>-7.0422700000000005E-2</c:v>
                </c:pt>
                <c:pt idx="7371">
                  <c:v>-6.9951100000000002E-2</c:v>
                </c:pt>
                <c:pt idx="7372">
                  <c:v>-6.9354399999999997E-2</c:v>
                </c:pt>
                <c:pt idx="7373">
                  <c:v>-6.8634299999999995E-2</c:v>
                </c:pt>
                <c:pt idx="7374">
                  <c:v>-6.7792599999999995E-2</c:v>
                </c:pt>
                <c:pt idx="7375">
                  <c:v>-6.6830500000000001E-2</c:v>
                </c:pt>
                <c:pt idx="7376">
                  <c:v>-6.5749699999999994E-2</c:v>
                </c:pt>
                <c:pt idx="7377">
                  <c:v>-6.4552399999999996E-2</c:v>
                </c:pt>
                <c:pt idx="7378">
                  <c:v>-6.3242199999999998E-2</c:v>
                </c:pt>
                <c:pt idx="7379">
                  <c:v>-6.1822299999999997E-2</c:v>
                </c:pt>
                <c:pt idx="7380">
                  <c:v>-6.0295500000000002E-2</c:v>
                </c:pt>
                <c:pt idx="7381">
                  <c:v>-5.8664500000000001E-2</c:v>
                </c:pt>
                <c:pt idx="7382">
                  <c:v>-5.6932799999999999E-2</c:v>
                </c:pt>
                <c:pt idx="7383">
                  <c:v>-5.5103699999999999E-2</c:v>
                </c:pt>
                <c:pt idx="7384">
                  <c:v>-5.3180699999999997E-2</c:v>
                </c:pt>
                <c:pt idx="7385">
                  <c:v>-5.1167400000000002E-2</c:v>
                </c:pt>
                <c:pt idx="7386">
                  <c:v>-4.9067800000000002E-2</c:v>
                </c:pt>
                <c:pt idx="7387">
                  <c:v>-4.6885599999999999E-2</c:v>
                </c:pt>
                <c:pt idx="7388">
                  <c:v>-4.4624799999999999E-2</c:v>
                </c:pt>
                <c:pt idx="7389">
                  <c:v>-4.2289300000000002E-2</c:v>
                </c:pt>
                <c:pt idx="7390">
                  <c:v>-3.9883299999999997E-2</c:v>
                </c:pt>
                <c:pt idx="7391">
                  <c:v>-3.7411399999999997E-2</c:v>
                </c:pt>
                <c:pt idx="7392">
                  <c:v>-3.4877900000000003E-2</c:v>
                </c:pt>
                <c:pt idx="7393">
                  <c:v>-3.2287000000000003E-2</c:v>
                </c:pt>
                <c:pt idx="7394">
                  <c:v>-2.96429E-2</c:v>
                </c:pt>
                <c:pt idx="7395">
                  <c:v>-2.6950000000000002E-2</c:v>
                </c:pt>
                <c:pt idx="7396">
                  <c:v>-2.4212899999999999E-2</c:v>
                </c:pt>
                <c:pt idx="7397">
                  <c:v>-2.1435800000000001E-2</c:v>
                </c:pt>
                <c:pt idx="7398">
                  <c:v>-1.8623000000000001E-2</c:v>
                </c:pt>
                <c:pt idx="7399">
                  <c:v>-1.5778799999999999E-2</c:v>
                </c:pt>
                <c:pt idx="7400">
                  <c:v>-1.2907800000000001E-2</c:v>
                </c:pt>
                <c:pt idx="7401">
                  <c:v>-1.00144E-2</c:v>
                </c:pt>
                <c:pt idx="7402" formatCode="0.00E+00">
                  <c:v>-7.1032500000000002E-3</c:v>
                </c:pt>
                <c:pt idx="7403" formatCode="0.00E+00">
                  <c:v>-4.1787300000000003E-3</c:v>
                </c:pt>
                <c:pt idx="7404" formatCode="0.00E+00">
                  <c:v>-1.24522E-3</c:v>
                </c:pt>
                <c:pt idx="7405" formatCode="0.00E+00">
                  <c:v>1.6927999999999999E-3</c:v>
                </c:pt>
                <c:pt idx="7406" formatCode="0.00E+00">
                  <c:v>4.6307199999999996E-3</c:v>
                </c:pt>
                <c:pt idx="7407" formatCode="0.00E+00">
                  <c:v>7.5641199999999997E-3</c:v>
                </c:pt>
                <c:pt idx="7408">
                  <c:v>1.0488900000000001E-2</c:v>
                </c:pt>
                <c:pt idx="7409">
                  <c:v>1.34009E-2</c:v>
                </c:pt>
                <c:pt idx="7410">
                  <c:v>1.6296100000000001E-2</c:v>
                </c:pt>
                <c:pt idx="7411">
                  <c:v>1.9170199999999998E-2</c:v>
                </c:pt>
                <c:pt idx="7412">
                  <c:v>2.2018800000000002E-2</c:v>
                </c:pt>
                <c:pt idx="7413">
                  <c:v>2.4838099999999998E-2</c:v>
                </c:pt>
                <c:pt idx="7414">
                  <c:v>2.7623999999999999E-2</c:v>
                </c:pt>
                <c:pt idx="7415">
                  <c:v>3.0372699999999999E-2</c:v>
                </c:pt>
                <c:pt idx="7416">
                  <c:v>3.3080499999999999E-2</c:v>
                </c:pt>
                <c:pt idx="7417">
                  <c:v>3.5743499999999997E-2</c:v>
                </c:pt>
                <c:pt idx="7418">
                  <c:v>3.8358400000000001E-2</c:v>
                </c:pt>
                <c:pt idx="7419">
                  <c:v>4.0922100000000003E-2</c:v>
                </c:pt>
                <c:pt idx="7420">
                  <c:v>4.3431299999999999E-2</c:v>
                </c:pt>
                <c:pt idx="7421">
                  <c:v>4.58825E-2</c:v>
                </c:pt>
                <c:pt idx="7422">
                  <c:v>4.8272200000000001E-2</c:v>
                </c:pt>
                <c:pt idx="7423">
                  <c:v>5.0597299999999998E-2</c:v>
                </c:pt>
                <c:pt idx="7424">
                  <c:v>5.2855300000000001E-2</c:v>
                </c:pt>
                <c:pt idx="7425">
                  <c:v>5.5044200000000001E-2</c:v>
                </c:pt>
                <c:pt idx="7426">
                  <c:v>5.7161700000000003E-2</c:v>
                </c:pt>
                <c:pt idx="7427">
                  <c:v>5.9205300000000002E-2</c:v>
                </c:pt>
                <c:pt idx="7428">
                  <c:v>6.1172600000000001E-2</c:v>
                </c:pt>
                <c:pt idx="7429">
                  <c:v>6.3061400000000004E-2</c:v>
                </c:pt>
                <c:pt idx="7430">
                  <c:v>6.4869999999999997E-2</c:v>
                </c:pt>
                <c:pt idx="7431">
                  <c:v>6.6596500000000003E-2</c:v>
                </c:pt>
                <c:pt idx="7432">
                  <c:v>6.8239400000000006E-2</c:v>
                </c:pt>
                <c:pt idx="7433">
                  <c:v>6.9797200000000004E-2</c:v>
                </c:pt>
                <c:pt idx="7434">
                  <c:v>7.1268499999999999E-2</c:v>
                </c:pt>
                <c:pt idx="7435">
                  <c:v>7.2651999999999994E-2</c:v>
                </c:pt>
                <c:pt idx="7436">
                  <c:v>7.3946600000000001E-2</c:v>
                </c:pt>
                <c:pt idx="7437">
                  <c:v>7.5151399999999993E-2</c:v>
                </c:pt>
                <c:pt idx="7438">
                  <c:v>7.62655E-2</c:v>
                </c:pt>
                <c:pt idx="7439">
                  <c:v>7.7287999999999996E-2</c:v>
                </c:pt>
                <c:pt idx="7440">
                  <c:v>7.8218200000000002E-2</c:v>
                </c:pt>
                <c:pt idx="7441">
                  <c:v>7.9055799999999996E-2</c:v>
                </c:pt>
                <c:pt idx="7442">
                  <c:v>7.9800800000000005E-2</c:v>
                </c:pt>
                <c:pt idx="7443">
                  <c:v>8.0453499999999997E-2</c:v>
                </c:pt>
                <c:pt idx="7444">
                  <c:v>8.1014100000000006E-2</c:v>
                </c:pt>
                <c:pt idx="7445">
                  <c:v>8.1483299999999995E-2</c:v>
                </c:pt>
                <c:pt idx="7446">
                  <c:v>8.1861400000000001E-2</c:v>
                </c:pt>
                <c:pt idx="7447">
                  <c:v>8.2148899999999997E-2</c:v>
                </c:pt>
                <c:pt idx="7448">
                  <c:v>8.2346699999999995E-2</c:v>
                </c:pt>
                <c:pt idx="7449">
                  <c:v>8.2455600000000004E-2</c:v>
                </c:pt>
                <c:pt idx="7450">
                  <c:v>8.2476499999999994E-2</c:v>
                </c:pt>
                <c:pt idx="7451">
                  <c:v>8.2410600000000001E-2</c:v>
                </c:pt>
                <c:pt idx="7452">
                  <c:v>8.2259499999999999E-2</c:v>
                </c:pt>
                <c:pt idx="7453">
                  <c:v>8.2025200000000006E-2</c:v>
                </c:pt>
                <c:pt idx="7454">
                  <c:v>8.1709400000000001E-2</c:v>
                </c:pt>
                <c:pt idx="7455">
                  <c:v>8.1313700000000003E-2</c:v>
                </c:pt>
                <c:pt idx="7456">
                  <c:v>8.08397E-2</c:v>
                </c:pt>
                <c:pt idx="7457">
                  <c:v>8.0289100000000002E-2</c:v>
                </c:pt>
                <c:pt idx="7458">
                  <c:v>7.9664100000000002E-2</c:v>
                </c:pt>
                <c:pt idx="7459">
                  <c:v>7.8966999999999996E-2</c:v>
                </c:pt>
                <c:pt idx="7460">
                  <c:v>7.8200000000000006E-2</c:v>
                </c:pt>
                <c:pt idx="7461">
                  <c:v>7.7365100000000006E-2</c:v>
                </c:pt>
                <c:pt idx="7462">
                  <c:v>7.6464699999999997E-2</c:v>
                </c:pt>
                <c:pt idx="7463">
                  <c:v>7.5501299999999993E-2</c:v>
                </c:pt>
                <c:pt idx="7464">
                  <c:v>7.4477699999999994E-2</c:v>
                </c:pt>
                <c:pt idx="7465">
                  <c:v>7.3396600000000006E-2</c:v>
                </c:pt>
                <c:pt idx="7466">
                  <c:v>7.22608E-2</c:v>
                </c:pt>
                <c:pt idx="7467">
                  <c:v>7.1073200000000003E-2</c:v>
                </c:pt>
                <c:pt idx="7468">
                  <c:v>6.9836899999999993E-2</c:v>
                </c:pt>
                <c:pt idx="7469">
                  <c:v>6.8554699999999996E-2</c:v>
                </c:pt>
                <c:pt idx="7470">
                  <c:v>6.7229300000000006E-2</c:v>
                </c:pt>
                <c:pt idx="7471">
                  <c:v>6.5863199999999997E-2</c:v>
                </c:pt>
                <c:pt idx="7472">
                  <c:v>6.44594E-2</c:v>
                </c:pt>
                <c:pt idx="7473">
                  <c:v>6.3020800000000002E-2</c:v>
                </c:pt>
                <c:pt idx="7474">
                  <c:v>6.1550599999999997E-2</c:v>
                </c:pt>
                <c:pt idx="7475">
                  <c:v>6.0051599999999997E-2</c:v>
                </c:pt>
                <c:pt idx="7476">
                  <c:v>5.8526799999999997E-2</c:v>
                </c:pt>
                <c:pt idx="7477">
                  <c:v>5.69787E-2</c:v>
                </c:pt>
                <c:pt idx="7478">
                  <c:v>5.5410399999999999E-2</c:v>
                </c:pt>
                <c:pt idx="7479">
                  <c:v>5.3824799999999999E-2</c:v>
                </c:pt>
                <c:pt idx="7480">
                  <c:v>5.2225000000000001E-2</c:v>
                </c:pt>
                <c:pt idx="7481">
                  <c:v>5.0613699999999998E-2</c:v>
                </c:pt>
                <c:pt idx="7482">
                  <c:v>4.8993500000000002E-2</c:v>
                </c:pt>
                <c:pt idx="7483">
                  <c:v>4.7366900000000003E-2</c:v>
                </c:pt>
                <c:pt idx="7484">
                  <c:v>4.5735900000000003E-2</c:v>
                </c:pt>
                <c:pt idx="7485">
                  <c:v>4.4102599999999999E-2</c:v>
                </c:pt>
                <c:pt idx="7486">
                  <c:v>4.2470099999999997E-2</c:v>
                </c:pt>
                <c:pt idx="7487">
                  <c:v>4.0842000000000003E-2</c:v>
                </c:pt>
                <c:pt idx="7488">
                  <c:v>3.9221399999999997E-2</c:v>
                </c:pt>
                <c:pt idx="7489">
                  <c:v>3.7610499999999998E-2</c:v>
                </c:pt>
                <c:pt idx="7490">
                  <c:v>3.6011300000000003E-2</c:v>
                </c:pt>
                <c:pt idx="7491">
                  <c:v>3.4426499999999999E-2</c:v>
                </c:pt>
                <c:pt idx="7492">
                  <c:v>3.2858499999999999E-2</c:v>
                </c:pt>
                <c:pt idx="7493">
                  <c:v>3.1309700000000003E-2</c:v>
                </c:pt>
                <c:pt idx="7494">
                  <c:v>2.9782300000000001E-2</c:v>
                </c:pt>
                <c:pt idx="7495">
                  <c:v>2.8278000000000001E-2</c:v>
                </c:pt>
                <c:pt idx="7496">
                  <c:v>2.6798300000000001E-2</c:v>
                </c:pt>
                <c:pt idx="7497">
                  <c:v>2.5345099999999999E-2</c:v>
                </c:pt>
                <c:pt idx="7498">
                  <c:v>2.39201E-2</c:v>
                </c:pt>
                <c:pt idx="7499">
                  <c:v>2.2524599999999999E-2</c:v>
                </c:pt>
                <c:pt idx="7500">
                  <c:v>2.1160100000000001E-2</c:v>
                </c:pt>
                <c:pt idx="7501">
                  <c:v>1.9828200000000001E-2</c:v>
                </c:pt>
                <c:pt idx="7502">
                  <c:v>1.85303E-2</c:v>
                </c:pt>
                <c:pt idx="7503">
                  <c:v>1.7267399999999999E-2</c:v>
                </c:pt>
                <c:pt idx="7504">
                  <c:v>1.6040499999999999E-2</c:v>
                </c:pt>
                <c:pt idx="7505">
                  <c:v>1.48506E-2</c:v>
                </c:pt>
                <c:pt idx="7506">
                  <c:v>1.3699100000000001E-2</c:v>
                </c:pt>
                <c:pt idx="7507">
                  <c:v>1.2586999999999999E-2</c:v>
                </c:pt>
                <c:pt idx="7508">
                  <c:v>1.15145E-2</c:v>
                </c:pt>
                <c:pt idx="7509">
                  <c:v>1.0481499999999999E-2</c:v>
                </c:pt>
                <c:pt idx="7510" formatCode="0.00E+00">
                  <c:v>9.4877999999999994E-3</c:v>
                </c:pt>
                <c:pt idx="7511" formatCode="0.00E+00">
                  <c:v>8.5336700000000001E-3</c:v>
                </c:pt>
                <c:pt idx="7512" formatCode="0.00E+00">
                  <c:v>7.6191399999999999E-3</c:v>
                </c:pt>
                <c:pt idx="7513" formatCode="0.00E+00">
                  <c:v>6.7440199999999999E-3</c:v>
                </c:pt>
                <c:pt idx="7514" formatCode="0.00E+00">
                  <c:v>5.9081999999999997E-3</c:v>
                </c:pt>
                <c:pt idx="7515" formatCode="0.00E+00">
                  <c:v>5.1119599999999996E-3</c:v>
                </c:pt>
                <c:pt idx="7516" formatCode="0.00E+00">
                  <c:v>4.3557200000000004E-3</c:v>
                </c:pt>
                <c:pt idx="7517" formatCode="0.00E+00">
                  <c:v>3.6394399999999999E-3</c:v>
                </c:pt>
                <c:pt idx="7518" formatCode="0.00E+00">
                  <c:v>2.9623499999999999E-3</c:v>
                </c:pt>
                <c:pt idx="7519" formatCode="0.00E+00">
                  <c:v>2.3236099999999998E-3</c:v>
                </c:pt>
                <c:pt idx="7520" formatCode="0.00E+00">
                  <c:v>1.7229400000000001E-3</c:v>
                </c:pt>
                <c:pt idx="7521" formatCode="0.00E+00">
                  <c:v>1.15996E-3</c:v>
                </c:pt>
                <c:pt idx="7522" formatCode="0.00E+00">
                  <c:v>6.3337899999999999E-4</c:v>
                </c:pt>
                <c:pt idx="7523" formatCode="0.00E+00">
                  <c:v>1.4142500000000001E-4</c:v>
                </c:pt>
                <c:pt idx="7524" formatCode="0.00E+00">
                  <c:v>-3.1697700000000002E-4</c:v>
                </c:pt>
                <c:pt idx="7525" formatCode="0.00E+00">
                  <c:v>-7.4211199999999996E-4</c:v>
                </c:pt>
                <c:pt idx="7526" formatCode="0.00E+00">
                  <c:v>-1.13448E-3</c:v>
                </c:pt>
                <c:pt idx="7527" formatCode="0.00E+00">
                  <c:v>-1.4952500000000001E-3</c:v>
                </c:pt>
                <c:pt idx="7528" formatCode="0.00E+00">
                  <c:v>-1.82584E-3</c:v>
                </c:pt>
                <c:pt idx="7529" formatCode="0.00E+00">
                  <c:v>-2.1276799999999998E-3</c:v>
                </c:pt>
                <c:pt idx="7530" formatCode="0.00E+00">
                  <c:v>-2.4022599999999998E-3</c:v>
                </c:pt>
                <c:pt idx="7531" formatCode="0.00E+00">
                  <c:v>-2.6508600000000001E-3</c:v>
                </c:pt>
                <c:pt idx="7532" formatCode="0.00E+00">
                  <c:v>-2.8748100000000002E-3</c:v>
                </c:pt>
                <c:pt idx="7533" formatCode="0.00E+00">
                  <c:v>-3.0759899999999998E-3</c:v>
                </c:pt>
                <c:pt idx="7534" formatCode="0.00E+00">
                  <c:v>-3.25648E-3</c:v>
                </c:pt>
                <c:pt idx="7535" formatCode="0.00E+00">
                  <c:v>-3.4179200000000001E-3</c:v>
                </c:pt>
                <c:pt idx="7536" formatCode="0.00E+00">
                  <c:v>-3.5614900000000001E-3</c:v>
                </c:pt>
                <c:pt idx="7537" formatCode="0.00E+00">
                  <c:v>-3.6885099999999999E-3</c:v>
                </c:pt>
                <c:pt idx="7538" formatCode="0.00E+00">
                  <c:v>-3.8007700000000002E-3</c:v>
                </c:pt>
                <c:pt idx="7539" formatCode="0.00E+00">
                  <c:v>-3.9005099999999998E-3</c:v>
                </c:pt>
                <c:pt idx="7540" formatCode="0.00E+00">
                  <c:v>-3.9900300000000003E-3</c:v>
                </c:pt>
                <c:pt idx="7541" formatCode="0.00E+00">
                  <c:v>-4.0712099999999996E-3</c:v>
                </c:pt>
                <c:pt idx="7542" formatCode="0.00E+00">
                  <c:v>-4.14563E-3</c:v>
                </c:pt>
                <c:pt idx="7543" formatCode="0.00E+00">
                  <c:v>-4.2152300000000004E-3</c:v>
                </c:pt>
                <c:pt idx="7544" formatCode="0.00E+00">
                  <c:v>-4.28218E-3</c:v>
                </c:pt>
                <c:pt idx="7545" formatCode="0.00E+00">
                  <c:v>-4.3485700000000004E-3</c:v>
                </c:pt>
                <c:pt idx="7546" formatCode="0.00E+00">
                  <c:v>-4.4164599999999997E-3</c:v>
                </c:pt>
                <c:pt idx="7547" formatCode="0.00E+00">
                  <c:v>-4.4881000000000001E-3</c:v>
                </c:pt>
                <c:pt idx="7548" formatCode="0.00E+00">
                  <c:v>-4.5651700000000003E-3</c:v>
                </c:pt>
                <c:pt idx="7549" formatCode="0.00E+00">
                  <c:v>-4.6486799999999997E-3</c:v>
                </c:pt>
                <c:pt idx="7550" formatCode="0.00E+00">
                  <c:v>-4.7397300000000002E-3</c:v>
                </c:pt>
                <c:pt idx="7551" formatCode="0.00E+00">
                  <c:v>-4.8402999999999996E-3</c:v>
                </c:pt>
                <c:pt idx="7552" formatCode="0.00E+00">
                  <c:v>-4.9530099999999999E-3</c:v>
                </c:pt>
                <c:pt idx="7553" formatCode="0.00E+00">
                  <c:v>-5.0800999999999997E-3</c:v>
                </c:pt>
                <c:pt idx="7554" formatCode="0.00E+00">
                  <c:v>-5.2228800000000001E-3</c:v>
                </c:pt>
                <c:pt idx="7555" formatCode="0.00E+00">
                  <c:v>-5.3823200000000003E-3</c:v>
                </c:pt>
                <c:pt idx="7556" formatCode="0.00E+00">
                  <c:v>-5.5596700000000001E-3</c:v>
                </c:pt>
                <c:pt idx="7557" formatCode="0.00E+00">
                  <c:v>-5.7563700000000002E-3</c:v>
                </c:pt>
                <c:pt idx="7558" formatCode="0.00E+00">
                  <c:v>-5.97387E-3</c:v>
                </c:pt>
                <c:pt idx="7559" formatCode="0.00E+00">
                  <c:v>-6.2136500000000002E-3</c:v>
                </c:pt>
                <c:pt idx="7560" formatCode="0.00E+00">
                  <c:v>-6.4767000000000002E-3</c:v>
                </c:pt>
                <c:pt idx="7561" formatCode="0.00E+00">
                  <c:v>-6.7635500000000001E-3</c:v>
                </c:pt>
                <c:pt idx="7562" formatCode="0.00E+00">
                  <c:v>-7.0750300000000004E-3</c:v>
                </c:pt>
                <c:pt idx="7563" formatCode="0.00E+00">
                  <c:v>-7.4122399999999996E-3</c:v>
                </c:pt>
                <c:pt idx="7564" formatCode="0.00E+00">
                  <c:v>-7.7761899999999997E-3</c:v>
                </c:pt>
                <c:pt idx="7565" formatCode="0.00E+00">
                  <c:v>-8.16769E-3</c:v>
                </c:pt>
                <c:pt idx="7566" formatCode="0.00E+00">
                  <c:v>-8.5875699999999992E-3</c:v>
                </c:pt>
                <c:pt idx="7567" formatCode="0.00E+00">
                  <c:v>-9.0364799999999995E-3</c:v>
                </c:pt>
                <c:pt idx="7568" formatCode="0.00E+00">
                  <c:v>-9.5143399999999996E-3</c:v>
                </c:pt>
                <c:pt idx="7569">
                  <c:v>-1.00205E-2</c:v>
                </c:pt>
                <c:pt idx="7570">
                  <c:v>-1.0554600000000001E-2</c:v>
                </c:pt>
                <c:pt idx="7571">
                  <c:v>-1.1117200000000001E-2</c:v>
                </c:pt>
                <c:pt idx="7572">
                  <c:v>-1.1709000000000001E-2</c:v>
                </c:pt>
                <c:pt idx="7573">
                  <c:v>-1.2330499999999999E-2</c:v>
                </c:pt>
                <c:pt idx="7574">
                  <c:v>-1.29818E-2</c:v>
                </c:pt>
                <c:pt idx="7575">
                  <c:v>-1.36632E-2</c:v>
                </c:pt>
                <c:pt idx="7576">
                  <c:v>-1.43751E-2</c:v>
                </c:pt>
                <c:pt idx="7577">
                  <c:v>-1.51171E-2</c:v>
                </c:pt>
                <c:pt idx="7578">
                  <c:v>-1.5888300000000001E-2</c:v>
                </c:pt>
                <c:pt idx="7579">
                  <c:v>-1.6687500000000001E-2</c:v>
                </c:pt>
                <c:pt idx="7580">
                  <c:v>-1.7513999999999998E-2</c:v>
                </c:pt>
                <c:pt idx="7581">
                  <c:v>-1.83673E-2</c:v>
                </c:pt>
                <c:pt idx="7582">
                  <c:v>-1.92464E-2</c:v>
                </c:pt>
                <c:pt idx="7583">
                  <c:v>-2.0150600000000001E-2</c:v>
                </c:pt>
                <c:pt idx="7584">
                  <c:v>-2.1079400000000002E-2</c:v>
                </c:pt>
                <c:pt idx="7585">
                  <c:v>-2.2033000000000001E-2</c:v>
                </c:pt>
                <c:pt idx="7586">
                  <c:v>-2.3010699999999999E-2</c:v>
                </c:pt>
                <c:pt idx="7587">
                  <c:v>-2.4010500000000001E-2</c:v>
                </c:pt>
                <c:pt idx="7588">
                  <c:v>-2.5030400000000001E-2</c:v>
                </c:pt>
                <c:pt idx="7589">
                  <c:v>-2.6068299999999999E-2</c:v>
                </c:pt>
                <c:pt idx="7590">
                  <c:v>-2.7122500000000001E-2</c:v>
                </c:pt>
                <c:pt idx="7591">
                  <c:v>-2.8191500000000001E-2</c:v>
                </c:pt>
                <c:pt idx="7592">
                  <c:v>-2.9273899999999999E-2</c:v>
                </c:pt>
                <c:pt idx="7593">
                  <c:v>-3.03679E-2</c:v>
                </c:pt>
                <c:pt idx="7594">
                  <c:v>-3.1471600000000002E-2</c:v>
                </c:pt>
                <c:pt idx="7595">
                  <c:v>-3.2583300000000003E-2</c:v>
                </c:pt>
                <c:pt idx="7596">
                  <c:v>-3.3701700000000001E-2</c:v>
                </c:pt>
                <c:pt idx="7597">
                  <c:v>-3.4825299999999997E-2</c:v>
                </c:pt>
                <c:pt idx="7598">
                  <c:v>-3.59523E-2</c:v>
                </c:pt>
                <c:pt idx="7599">
                  <c:v>-3.7080599999999998E-2</c:v>
                </c:pt>
                <c:pt idx="7600">
                  <c:v>-3.8208100000000002E-2</c:v>
                </c:pt>
                <c:pt idx="7601">
                  <c:v>-3.9332499999999999E-2</c:v>
                </c:pt>
                <c:pt idx="7602">
                  <c:v>-4.04517E-2</c:v>
                </c:pt>
                <c:pt idx="7603">
                  <c:v>-4.1563799999999998E-2</c:v>
                </c:pt>
                <c:pt idx="7604">
                  <c:v>-4.2666900000000001E-2</c:v>
                </c:pt>
                <c:pt idx="7605">
                  <c:v>-4.3759100000000002E-2</c:v>
                </c:pt>
                <c:pt idx="7606">
                  <c:v>-4.4838500000000003E-2</c:v>
                </c:pt>
                <c:pt idx="7607">
                  <c:v>-4.5903100000000002E-2</c:v>
                </c:pt>
                <c:pt idx="7608">
                  <c:v>-4.6950600000000002E-2</c:v>
                </c:pt>
                <c:pt idx="7609">
                  <c:v>-4.7978100000000003E-2</c:v>
                </c:pt>
                <c:pt idx="7610">
                  <c:v>-4.8982900000000003E-2</c:v>
                </c:pt>
                <c:pt idx="7611">
                  <c:v>-4.9962699999999999E-2</c:v>
                </c:pt>
                <c:pt idx="7612">
                  <c:v>-5.0915599999999998E-2</c:v>
                </c:pt>
                <c:pt idx="7613">
                  <c:v>-5.1839299999999998E-2</c:v>
                </c:pt>
                <c:pt idx="7614">
                  <c:v>-5.2731899999999998E-2</c:v>
                </c:pt>
                <c:pt idx="7615">
                  <c:v>-5.3591800000000002E-2</c:v>
                </c:pt>
                <c:pt idx="7616">
                  <c:v>-5.4417599999999997E-2</c:v>
                </c:pt>
                <c:pt idx="7617">
                  <c:v>-5.5206600000000002E-2</c:v>
                </c:pt>
                <c:pt idx="7618">
                  <c:v>-5.5955999999999999E-2</c:v>
                </c:pt>
                <c:pt idx="7619">
                  <c:v>-5.66633E-2</c:v>
                </c:pt>
                <c:pt idx="7620">
                  <c:v>-5.73264E-2</c:v>
                </c:pt>
                <c:pt idx="7621">
                  <c:v>-5.7943399999999999E-2</c:v>
                </c:pt>
                <c:pt idx="7622">
                  <c:v>-5.8511800000000003E-2</c:v>
                </c:pt>
                <c:pt idx="7623">
                  <c:v>-5.9028799999999999E-2</c:v>
                </c:pt>
                <c:pt idx="7624">
                  <c:v>-5.9492400000000001E-2</c:v>
                </c:pt>
                <c:pt idx="7625">
                  <c:v>-5.9901700000000002E-2</c:v>
                </c:pt>
                <c:pt idx="7626">
                  <c:v>-6.0255900000000001E-2</c:v>
                </c:pt>
                <c:pt idx="7627">
                  <c:v>-6.0554400000000001E-2</c:v>
                </c:pt>
                <c:pt idx="7628">
                  <c:v>-6.0795700000000001E-2</c:v>
                </c:pt>
                <c:pt idx="7629">
                  <c:v>-6.0978600000000001E-2</c:v>
                </c:pt>
                <c:pt idx="7630">
                  <c:v>-6.1101799999999998E-2</c:v>
                </c:pt>
                <c:pt idx="7631">
                  <c:v>-6.11639E-2</c:v>
                </c:pt>
                <c:pt idx="7632">
                  <c:v>-6.1163000000000002E-2</c:v>
                </c:pt>
                <c:pt idx="7633">
                  <c:v>-6.1097899999999997E-2</c:v>
                </c:pt>
                <c:pt idx="7634">
                  <c:v>-6.09682E-2</c:v>
                </c:pt>
                <c:pt idx="7635">
                  <c:v>-6.0773099999999997E-2</c:v>
                </c:pt>
                <c:pt idx="7636">
                  <c:v>-6.0512099999999999E-2</c:v>
                </c:pt>
                <c:pt idx="7637">
                  <c:v>-6.0185099999999998E-2</c:v>
                </c:pt>
                <c:pt idx="7638">
                  <c:v>-5.9792400000000002E-2</c:v>
                </c:pt>
                <c:pt idx="7639">
                  <c:v>-5.9333700000000003E-2</c:v>
                </c:pt>
                <c:pt idx="7640">
                  <c:v>-5.8807600000000002E-2</c:v>
                </c:pt>
                <c:pt idx="7641">
                  <c:v>-5.8212699999999999E-2</c:v>
                </c:pt>
                <c:pt idx="7642">
                  <c:v>-5.7548200000000001E-2</c:v>
                </c:pt>
                <c:pt idx="7643">
                  <c:v>-5.6814299999999998E-2</c:v>
                </c:pt>
                <c:pt idx="7644">
                  <c:v>-5.6011499999999999E-2</c:v>
                </c:pt>
                <c:pt idx="7645">
                  <c:v>-5.51402E-2</c:v>
                </c:pt>
                <c:pt idx="7646">
                  <c:v>-5.4201100000000002E-2</c:v>
                </c:pt>
                <c:pt idx="7647">
                  <c:v>-5.3194999999999999E-2</c:v>
                </c:pt>
                <c:pt idx="7648">
                  <c:v>-5.2123999999999997E-2</c:v>
                </c:pt>
                <c:pt idx="7649">
                  <c:v>-5.0989800000000002E-2</c:v>
                </c:pt>
                <c:pt idx="7650">
                  <c:v>-4.9793400000000002E-2</c:v>
                </c:pt>
                <c:pt idx="7651">
                  <c:v>-4.8535000000000002E-2</c:v>
                </c:pt>
                <c:pt idx="7652">
                  <c:v>-4.7215199999999999E-2</c:v>
                </c:pt>
                <c:pt idx="7653">
                  <c:v>-4.5834699999999999E-2</c:v>
                </c:pt>
                <c:pt idx="7654">
                  <c:v>-4.4394700000000002E-2</c:v>
                </c:pt>
                <c:pt idx="7655">
                  <c:v>-4.2896900000000002E-2</c:v>
                </c:pt>
                <c:pt idx="7656">
                  <c:v>-4.1343199999999997E-2</c:v>
                </c:pt>
                <c:pt idx="7657">
                  <c:v>-3.9736E-2</c:v>
                </c:pt>
                <c:pt idx="7658">
                  <c:v>-3.80775E-2</c:v>
                </c:pt>
                <c:pt idx="7659">
                  <c:v>-3.6370600000000003E-2</c:v>
                </c:pt>
                <c:pt idx="7660">
                  <c:v>-3.4618000000000003E-2</c:v>
                </c:pt>
                <c:pt idx="7661">
                  <c:v>-3.2822200000000003E-2</c:v>
                </c:pt>
                <c:pt idx="7662">
                  <c:v>-3.0985700000000001E-2</c:v>
                </c:pt>
                <c:pt idx="7663">
                  <c:v>-2.9110899999999999E-2</c:v>
                </c:pt>
                <c:pt idx="7664">
                  <c:v>-2.71998E-2</c:v>
                </c:pt>
                <c:pt idx="7665">
                  <c:v>-2.5254800000000001E-2</c:v>
                </c:pt>
                <c:pt idx="7666">
                  <c:v>-2.3278500000000001E-2</c:v>
                </c:pt>
                <c:pt idx="7667">
                  <c:v>-2.12736E-2</c:v>
                </c:pt>
                <c:pt idx="7668">
                  <c:v>-1.9242599999999999E-2</c:v>
                </c:pt>
                <c:pt idx="7669">
                  <c:v>-1.7187899999999999E-2</c:v>
                </c:pt>
                <c:pt idx="7670">
                  <c:v>-1.5112E-2</c:v>
                </c:pt>
                <c:pt idx="7671">
                  <c:v>-1.30178E-2</c:v>
                </c:pt>
                <c:pt idx="7672">
                  <c:v>-1.0907999999999999E-2</c:v>
                </c:pt>
                <c:pt idx="7673" formatCode="0.00E+00">
                  <c:v>-8.7854300000000003E-3</c:v>
                </c:pt>
                <c:pt idx="7674" formatCode="0.00E+00">
                  <c:v>-6.6533499999999997E-3</c:v>
                </c:pt>
                <c:pt idx="7675" formatCode="0.00E+00">
                  <c:v>-4.5151599999999998E-3</c:v>
                </c:pt>
                <c:pt idx="7676" formatCode="0.00E+00">
                  <c:v>-2.3736500000000002E-3</c:v>
                </c:pt>
                <c:pt idx="7677" formatCode="0.00E+00">
                  <c:v>-2.3174E-4</c:v>
                </c:pt>
                <c:pt idx="7678" formatCode="0.00E+00">
                  <c:v>1.9069499999999999E-3</c:v>
                </c:pt>
                <c:pt idx="7679" formatCode="0.00E+00">
                  <c:v>4.03887E-3</c:v>
                </c:pt>
                <c:pt idx="7680" formatCode="0.00E+00">
                  <c:v>6.1610199999999997E-3</c:v>
                </c:pt>
                <c:pt idx="7681" formatCode="0.00E+00">
                  <c:v>8.2704800000000002E-3</c:v>
                </c:pt>
                <c:pt idx="7682">
                  <c:v>1.03642E-2</c:v>
                </c:pt>
                <c:pt idx="7683">
                  <c:v>1.24394E-2</c:v>
                </c:pt>
                <c:pt idx="7684">
                  <c:v>1.44934E-2</c:v>
                </c:pt>
                <c:pt idx="7685">
                  <c:v>1.65241E-2</c:v>
                </c:pt>
                <c:pt idx="7686">
                  <c:v>1.8529299999999999E-2</c:v>
                </c:pt>
                <c:pt idx="7687">
                  <c:v>2.0505700000000002E-2</c:v>
                </c:pt>
                <c:pt idx="7688">
                  <c:v>2.2449500000000001E-2</c:v>
                </c:pt>
                <c:pt idx="7689">
                  <c:v>2.4356699999999998E-2</c:v>
                </c:pt>
                <c:pt idx="7690">
                  <c:v>2.6223799999999999E-2</c:v>
                </c:pt>
                <c:pt idx="7691">
                  <c:v>2.8048099999999999E-2</c:v>
                </c:pt>
                <c:pt idx="7692">
                  <c:v>2.9827900000000001E-2</c:v>
                </c:pt>
                <c:pt idx="7693">
                  <c:v>3.1560699999999997E-2</c:v>
                </c:pt>
                <c:pt idx="7694">
                  <c:v>3.3243500000000002E-2</c:v>
                </c:pt>
                <c:pt idx="7695">
                  <c:v>3.4873099999999997E-2</c:v>
                </c:pt>
                <c:pt idx="7696">
                  <c:v>3.6446899999999997E-2</c:v>
                </c:pt>
                <c:pt idx="7697">
                  <c:v>3.7962799999999998E-2</c:v>
                </c:pt>
                <c:pt idx="7698">
                  <c:v>3.94182E-2</c:v>
                </c:pt>
                <c:pt idx="7699">
                  <c:v>4.0810800000000001E-2</c:v>
                </c:pt>
                <c:pt idx="7700">
                  <c:v>4.2138099999999998E-2</c:v>
                </c:pt>
                <c:pt idx="7701">
                  <c:v>4.3397699999999997E-2</c:v>
                </c:pt>
                <c:pt idx="7702">
                  <c:v>4.4588099999999999E-2</c:v>
                </c:pt>
                <c:pt idx="7703">
                  <c:v>4.5708800000000001E-2</c:v>
                </c:pt>
                <c:pt idx="7704">
                  <c:v>4.6759200000000001E-2</c:v>
                </c:pt>
                <c:pt idx="7705">
                  <c:v>4.7737799999999997E-2</c:v>
                </c:pt>
                <c:pt idx="7706">
                  <c:v>4.8642199999999997E-2</c:v>
                </c:pt>
                <c:pt idx="7707">
                  <c:v>4.9470100000000003E-2</c:v>
                </c:pt>
                <c:pt idx="7708">
                  <c:v>5.02202E-2</c:v>
                </c:pt>
                <c:pt idx="7709">
                  <c:v>5.0891800000000001E-2</c:v>
                </c:pt>
                <c:pt idx="7710">
                  <c:v>5.1484099999999998E-2</c:v>
                </c:pt>
                <c:pt idx="7711">
                  <c:v>5.19955E-2</c:v>
                </c:pt>
                <c:pt idx="7712">
                  <c:v>5.2425300000000001E-2</c:v>
                </c:pt>
                <c:pt idx="7713">
                  <c:v>5.2773800000000003E-2</c:v>
                </c:pt>
                <c:pt idx="7714">
                  <c:v>5.3040700000000003E-2</c:v>
                </c:pt>
                <c:pt idx="7715">
                  <c:v>5.32252E-2</c:v>
                </c:pt>
                <c:pt idx="7716">
                  <c:v>5.3327100000000002E-2</c:v>
                </c:pt>
                <c:pt idx="7717">
                  <c:v>5.3346400000000002E-2</c:v>
                </c:pt>
                <c:pt idx="7718">
                  <c:v>5.3282299999999998E-2</c:v>
                </c:pt>
                <c:pt idx="7719">
                  <c:v>5.3133399999999997E-2</c:v>
                </c:pt>
                <c:pt idx="7720">
                  <c:v>5.28987E-2</c:v>
                </c:pt>
                <c:pt idx="7721">
                  <c:v>5.2578E-2</c:v>
                </c:pt>
                <c:pt idx="7722">
                  <c:v>5.2171099999999998E-2</c:v>
                </c:pt>
                <c:pt idx="7723">
                  <c:v>5.1678099999999998E-2</c:v>
                </c:pt>
                <c:pt idx="7724">
                  <c:v>5.1099600000000002E-2</c:v>
                </c:pt>
                <c:pt idx="7725">
                  <c:v>5.0436599999999998E-2</c:v>
                </c:pt>
                <c:pt idx="7726">
                  <c:v>4.9689999999999998E-2</c:v>
                </c:pt>
                <c:pt idx="7727">
                  <c:v>4.8860899999999999E-2</c:v>
                </c:pt>
                <c:pt idx="7728">
                  <c:v>4.7950600000000003E-2</c:v>
                </c:pt>
                <c:pt idx="7729">
                  <c:v>4.6960200000000001E-2</c:v>
                </c:pt>
                <c:pt idx="7730">
                  <c:v>4.5892099999999998E-2</c:v>
                </c:pt>
                <c:pt idx="7731">
                  <c:v>4.4748900000000001E-2</c:v>
                </c:pt>
                <c:pt idx="7732">
                  <c:v>4.3533099999999998E-2</c:v>
                </c:pt>
                <c:pt idx="7733">
                  <c:v>4.2246499999999999E-2</c:v>
                </c:pt>
                <c:pt idx="7734">
                  <c:v>4.0890999999999997E-2</c:v>
                </c:pt>
                <c:pt idx="7735">
                  <c:v>3.9468999999999997E-2</c:v>
                </c:pt>
                <c:pt idx="7736">
                  <c:v>3.7983200000000002E-2</c:v>
                </c:pt>
                <c:pt idx="7737">
                  <c:v>3.6435599999999999E-2</c:v>
                </c:pt>
                <c:pt idx="7738">
                  <c:v>3.48276E-2</c:v>
                </c:pt>
                <c:pt idx="7739">
                  <c:v>3.3161200000000002E-2</c:v>
                </c:pt>
                <c:pt idx="7740">
                  <c:v>3.1438399999999998E-2</c:v>
                </c:pt>
                <c:pt idx="7741">
                  <c:v>2.96616E-2</c:v>
                </c:pt>
                <c:pt idx="7742">
                  <c:v>2.7833299999999998E-2</c:v>
                </c:pt>
                <c:pt idx="7743">
                  <c:v>2.5956E-2</c:v>
                </c:pt>
                <c:pt idx="7744">
                  <c:v>2.4032399999999999E-2</c:v>
                </c:pt>
                <c:pt idx="7745">
                  <c:v>2.2065399999999999E-2</c:v>
                </c:pt>
                <c:pt idx="7746">
                  <c:v>2.0058099999999999E-2</c:v>
                </c:pt>
                <c:pt idx="7747">
                  <c:v>1.8013700000000001E-2</c:v>
                </c:pt>
                <c:pt idx="7748">
                  <c:v>1.59347E-2</c:v>
                </c:pt>
                <c:pt idx="7749">
                  <c:v>1.3823999999999999E-2</c:v>
                </c:pt>
                <c:pt idx="7750">
                  <c:v>1.16846E-2</c:v>
                </c:pt>
                <c:pt idx="7751" formatCode="0.00E+00">
                  <c:v>9.5187699999999993E-3</c:v>
                </c:pt>
                <c:pt idx="7752" formatCode="0.00E+00">
                  <c:v>7.3291700000000003E-3</c:v>
                </c:pt>
                <c:pt idx="7753" formatCode="0.00E+00">
                  <c:v>5.1193899999999997E-3</c:v>
                </c:pt>
                <c:pt idx="7754" formatCode="0.00E+00">
                  <c:v>2.8942099999999999E-3</c:v>
                </c:pt>
                <c:pt idx="7755" formatCode="0.00E+00">
                  <c:v>6.5777900000000005E-4</c:v>
                </c:pt>
                <c:pt idx="7756" formatCode="0.00E+00">
                  <c:v>-1.5873199999999999E-3</c:v>
                </c:pt>
                <c:pt idx="7757" formatCode="0.00E+00">
                  <c:v>-3.8389000000000001E-3</c:v>
                </c:pt>
                <c:pt idx="7758" formatCode="0.00E+00">
                  <c:v>-6.0938700000000004E-3</c:v>
                </c:pt>
                <c:pt idx="7759" formatCode="0.00E+00">
                  <c:v>-8.3487400000000003E-3</c:v>
                </c:pt>
                <c:pt idx="7760">
                  <c:v>-1.06003E-2</c:v>
                </c:pt>
                <c:pt idx="7761">
                  <c:v>-1.2845000000000001E-2</c:v>
                </c:pt>
                <c:pt idx="7762">
                  <c:v>-1.5079199999999999E-2</c:v>
                </c:pt>
                <c:pt idx="7763">
                  <c:v>-1.7299599999999998E-2</c:v>
                </c:pt>
                <c:pt idx="7764">
                  <c:v>-1.95041E-2</c:v>
                </c:pt>
                <c:pt idx="7765">
                  <c:v>-2.1689400000000001E-2</c:v>
                </c:pt>
                <c:pt idx="7766">
                  <c:v>-2.3851799999999999E-2</c:v>
                </c:pt>
                <c:pt idx="7767">
                  <c:v>-2.5988199999999999E-2</c:v>
                </c:pt>
                <c:pt idx="7768">
                  <c:v>-2.8096300000000001E-2</c:v>
                </c:pt>
                <c:pt idx="7769">
                  <c:v>-3.0173700000000001E-2</c:v>
                </c:pt>
                <c:pt idx="7770">
                  <c:v>-3.22181E-2</c:v>
                </c:pt>
                <c:pt idx="7771">
                  <c:v>-3.4227199999999999E-2</c:v>
                </c:pt>
                <c:pt idx="7772">
                  <c:v>-3.6198599999999997E-2</c:v>
                </c:pt>
                <c:pt idx="7773">
                  <c:v>-3.8129000000000003E-2</c:v>
                </c:pt>
                <c:pt idx="7774">
                  <c:v>-4.0014599999999997E-2</c:v>
                </c:pt>
                <c:pt idx="7775">
                  <c:v>-4.1852199999999999E-2</c:v>
                </c:pt>
                <c:pt idx="7776">
                  <c:v>-4.36391E-2</c:v>
                </c:pt>
                <c:pt idx="7777">
                  <c:v>-4.5372799999999998E-2</c:v>
                </c:pt>
                <c:pt idx="7778">
                  <c:v>-4.7051000000000003E-2</c:v>
                </c:pt>
                <c:pt idx="7779">
                  <c:v>-4.8671499999999999E-2</c:v>
                </c:pt>
                <c:pt idx="7780">
                  <c:v>-5.0232100000000002E-2</c:v>
                </c:pt>
                <c:pt idx="7781">
                  <c:v>-5.1731899999999997E-2</c:v>
                </c:pt>
                <c:pt idx="7782">
                  <c:v>-5.3170000000000002E-2</c:v>
                </c:pt>
                <c:pt idx="7783">
                  <c:v>-5.4545299999999998E-2</c:v>
                </c:pt>
                <c:pt idx="7784">
                  <c:v>-5.5856599999999999E-2</c:v>
                </c:pt>
                <c:pt idx="7785">
                  <c:v>-5.7102699999999999E-2</c:v>
                </c:pt>
                <c:pt idx="7786">
                  <c:v>-5.82827E-2</c:v>
                </c:pt>
                <c:pt idx="7787">
                  <c:v>-5.9395299999999998E-2</c:v>
                </c:pt>
                <c:pt idx="7788">
                  <c:v>-6.0438899999999997E-2</c:v>
                </c:pt>
                <c:pt idx="7789">
                  <c:v>-6.1412500000000002E-2</c:v>
                </c:pt>
                <c:pt idx="7790">
                  <c:v>-6.2315200000000001E-2</c:v>
                </c:pt>
                <c:pt idx="7791">
                  <c:v>-6.3145999999999994E-2</c:v>
                </c:pt>
                <c:pt idx="7792">
                  <c:v>-6.3904500000000003E-2</c:v>
                </c:pt>
                <c:pt idx="7793">
                  <c:v>-6.45897E-2</c:v>
                </c:pt>
                <c:pt idx="7794">
                  <c:v>-6.5200300000000003E-2</c:v>
                </c:pt>
                <c:pt idx="7795">
                  <c:v>-6.5735000000000002E-2</c:v>
                </c:pt>
                <c:pt idx="7796">
                  <c:v>-6.6193199999999994E-2</c:v>
                </c:pt>
                <c:pt idx="7797">
                  <c:v>-6.6574099999999997E-2</c:v>
                </c:pt>
                <c:pt idx="7798">
                  <c:v>-6.6877300000000001E-2</c:v>
                </c:pt>
                <c:pt idx="7799">
                  <c:v>-6.7103099999999999E-2</c:v>
                </c:pt>
                <c:pt idx="7800">
                  <c:v>-6.7253099999999996E-2</c:v>
                </c:pt>
                <c:pt idx="7801">
                  <c:v>-6.7328700000000005E-2</c:v>
                </c:pt>
                <c:pt idx="7802">
                  <c:v>-6.7330399999999999E-2</c:v>
                </c:pt>
                <c:pt idx="7803">
                  <c:v>-6.7258899999999996E-2</c:v>
                </c:pt>
                <c:pt idx="7804">
                  <c:v>-6.7115599999999997E-2</c:v>
                </c:pt>
                <c:pt idx="7805">
                  <c:v>-6.69014E-2</c:v>
                </c:pt>
                <c:pt idx="7806">
                  <c:v>-6.6617099999999999E-2</c:v>
                </c:pt>
                <c:pt idx="7807">
                  <c:v>-6.6263699999999995E-2</c:v>
                </c:pt>
                <c:pt idx="7808">
                  <c:v>-6.5842999999999999E-2</c:v>
                </c:pt>
                <c:pt idx="7809">
                  <c:v>-6.5356800000000007E-2</c:v>
                </c:pt>
                <c:pt idx="7810">
                  <c:v>-6.4806600000000006E-2</c:v>
                </c:pt>
                <c:pt idx="7811">
                  <c:v>-6.4194500000000002E-2</c:v>
                </c:pt>
                <c:pt idx="7812">
                  <c:v>-6.3521800000000003E-2</c:v>
                </c:pt>
                <c:pt idx="7813">
                  <c:v>-6.2789600000000001E-2</c:v>
                </c:pt>
                <c:pt idx="7814">
                  <c:v>-6.1999600000000002E-2</c:v>
                </c:pt>
                <c:pt idx="7815">
                  <c:v>-6.1154100000000003E-2</c:v>
                </c:pt>
                <c:pt idx="7816">
                  <c:v>-6.0256200000000003E-2</c:v>
                </c:pt>
                <c:pt idx="7817">
                  <c:v>-5.9308E-2</c:v>
                </c:pt>
                <c:pt idx="7818">
                  <c:v>-5.8311399999999999E-2</c:v>
                </c:pt>
                <c:pt idx="7819">
                  <c:v>-5.7267800000000001E-2</c:v>
                </c:pt>
                <c:pt idx="7820">
                  <c:v>-5.6178400000000003E-2</c:v>
                </c:pt>
                <c:pt idx="7821">
                  <c:v>-5.50451E-2</c:v>
                </c:pt>
                <c:pt idx="7822">
                  <c:v>-5.38702E-2</c:v>
                </c:pt>
                <c:pt idx="7823">
                  <c:v>-5.2655800000000003E-2</c:v>
                </c:pt>
                <c:pt idx="7824">
                  <c:v>-5.1403999999999998E-2</c:v>
                </c:pt>
                <c:pt idx="7825">
                  <c:v>-5.01179E-2</c:v>
                </c:pt>
                <c:pt idx="7826">
                  <c:v>-4.88011E-2</c:v>
                </c:pt>
                <c:pt idx="7827">
                  <c:v>-4.74568E-2</c:v>
                </c:pt>
                <c:pt idx="7828">
                  <c:v>-4.6087599999999999E-2</c:v>
                </c:pt>
                <c:pt idx="7829">
                  <c:v>-4.4695800000000001E-2</c:v>
                </c:pt>
                <c:pt idx="7830">
                  <c:v>-4.32839E-2</c:v>
                </c:pt>
                <c:pt idx="7831">
                  <c:v>-4.18544E-2</c:v>
                </c:pt>
                <c:pt idx="7832">
                  <c:v>-4.04097E-2</c:v>
                </c:pt>
                <c:pt idx="7833">
                  <c:v>-3.8953000000000002E-2</c:v>
                </c:pt>
                <c:pt idx="7834">
                  <c:v>-3.7487800000000002E-2</c:v>
                </c:pt>
                <c:pt idx="7835">
                  <c:v>-3.6016899999999998E-2</c:v>
                </c:pt>
                <c:pt idx="7836">
                  <c:v>-3.4542799999999999E-2</c:v>
                </c:pt>
                <c:pt idx="7837">
                  <c:v>-3.3067699999999998E-2</c:v>
                </c:pt>
                <c:pt idx="7838">
                  <c:v>-3.1593499999999997E-2</c:v>
                </c:pt>
                <c:pt idx="7839">
                  <c:v>-3.0121999999999999E-2</c:v>
                </c:pt>
                <c:pt idx="7840">
                  <c:v>-2.8654499999999999E-2</c:v>
                </c:pt>
                <c:pt idx="7841">
                  <c:v>-2.7192999999999998E-2</c:v>
                </c:pt>
                <c:pt idx="7842">
                  <c:v>-2.57399E-2</c:v>
                </c:pt>
                <c:pt idx="7843">
                  <c:v>-2.42981E-2</c:v>
                </c:pt>
                <c:pt idx="7844">
                  <c:v>-2.28702E-2</c:v>
                </c:pt>
                <c:pt idx="7845">
                  <c:v>-2.1459099999999998E-2</c:v>
                </c:pt>
                <c:pt idx="7846">
                  <c:v>-2.0067000000000002E-2</c:v>
                </c:pt>
                <c:pt idx="7847">
                  <c:v>-1.8695099999999999E-2</c:v>
                </c:pt>
                <c:pt idx="7848">
                  <c:v>-1.7344600000000002E-2</c:v>
                </c:pt>
                <c:pt idx="7849">
                  <c:v>-1.60181E-2</c:v>
                </c:pt>
                <c:pt idx="7850">
                  <c:v>-1.4718800000000001E-2</c:v>
                </c:pt>
                <c:pt idx="7851">
                  <c:v>-1.3449600000000001E-2</c:v>
                </c:pt>
                <c:pt idx="7852">
                  <c:v>-1.2212000000000001E-2</c:v>
                </c:pt>
                <c:pt idx="7853">
                  <c:v>-1.10077E-2</c:v>
                </c:pt>
                <c:pt idx="7854" formatCode="0.00E+00">
                  <c:v>-9.8389800000000006E-3</c:v>
                </c:pt>
                <c:pt idx="7855" formatCode="0.00E+00">
                  <c:v>-8.7077200000000004E-3</c:v>
                </c:pt>
                <c:pt idx="7856" formatCode="0.00E+00">
                  <c:v>-7.6146E-3</c:v>
                </c:pt>
                <c:pt idx="7857" formatCode="0.00E+00">
                  <c:v>-6.5594199999999998E-3</c:v>
                </c:pt>
                <c:pt idx="7858" formatCode="0.00E+00">
                  <c:v>-5.5425400000000003E-3</c:v>
                </c:pt>
                <c:pt idx="7859" formatCode="0.00E+00">
                  <c:v>-4.5650600000000001E-3</c:v>
                </c:pt>
                <c:pt idx="7860" formatCode="0.00E+00">
                  <c:v>-3.6280700000000002E-3</c:v>
                </c:pt>
                <c:pt idx="7861" formatCode="0.00E+00">
                  <c:v>-2.7327200000000001E-3</c:v>
                </c:pt>
                <c:pt idx="7862" formatCode="0.00E+00">
                  <c:v>-1.88046E-3</c:v>
                </c:pt>
                <c:pt idx="7863" formatCode="0.00E+00">
                  <c:v>-1.07222E-3</c:v>
                </c:pt>
                <c:pt idx="7864" formatCode="0.00E+00">
                  <c:v>-3.0789199999999999E-4</c:v>
                </c:pt>
                <c:pt idx="7865" formatCode="0.00E+00">
                  <c:v>4.1236000000000002E-4</c:v>
                </c:pt>
                <c:pt idx="7866" formatCode="0.00E+00">
                  <c:v>1.0871800000000001E-3</c:v>
                </c:pt>
                <c:pt idx="7867" formatCode="0.00E+00">
                  <c:v>1.71513E-3</c:v>
                </c:pt>
                <c:pt idx="7868" formatCode="0.00E+00">
                  <c:v>2.2956999999999999E-3</c:v>
                </c:pt>
                <c:pt idx="7869" formatCode="0.00E+00">
                  <c:v>2.8286399999999999E-3</c:v>
                </c:pt>
                <c:pt idx="7870" formatCode="0.00E+00">
                  <c:v>3.31329E-3</c:v>
                </c:pt>
                <c:pt idx="7871" formatCode="0.00E+00">
                  <c:v>3.7493000000000001E-3</c:v>
                </c:pt>
                <c:pt idx="7872" formatCode="0.00E+00">
                  <c:v>4.13672E-3</c:v>
                </c:pt>
                <c:pt idx="7873" formatCode="0.00E+00">
                  <c:v>4.4759300000000004E-3</c:v>
                </c:pt>
                <c:pt idx="7874" formatCode="0.00E+00">
                  <c:v>4.7681099999999999E-3</c:v>
                </c:pt>
                <c:pt idx="7875" formatCode="0.00E+00">
                  <c:v>5.0151600000000003E-3</c:v>
                </c:pt>
                <c:pt idx="7876" formatCode="0.00E+00">
                  <c:v>5.21866E-3</c:v>
                </c:pt>
                <c:pt idx="7877" formatCode="0.00E+00">
                  <c:v>5.3787499999999999E-3</c:v>
                </c:pt>
                <c:pt idx="7878" formatCode="0.00E+00">
                  <c:v>5.4943400000000003E-3</c:v>
                </c:pt>
                <c:pt idx="7879" formatCode="0.00E+00">
                  <c:v>5.56465E-3</c:v>
                </c:pt>
                <c:pt idx="7880" formatCode="0.00E+00">
                  <c:v>5.5904400000000003E-3</c:v>
                </c:pt>
                <c:pt idx="7881" formatCode="0.00E+00">
                  <c:v>5.5740499999999997E-3</c:v>
                </c:pt>
                <c:pt idx="7882" formatCode="0.00E+00">
                  <c:v>5.5181500000000003E-3</c:v>
                </c:pt>
                <c:pt idx="7883" formatCode="0.00E+00">
                  <c:v>5.4244200000000001E-3</c:v>
                </c:pt>
                <c:pt idx="7884" formatCode="0.00E+00">
                  <c:v>5.29373E-3</c:v>
                </c:pt>
                <c:pt idx="7885" formatCode="0.00E+00">
                  <c:v>5.1270700000000001E-3</c:v>
                </c:pt>
                <c:pt idx="7886" formatCode="0.00E+00">
                  <c:v>4.92568E-3</c:v>
                </c:pt>
                <c:pt idx="7887" formatCode="0.00E+00">
                  <c:v>4.6904299999999998E-3</c:v>
                </c:pt>
                <c:pt idx="7888" formatCode="0.00E+00">
                  <c:v>4.4221499999999997E-3</c:v>
                </c:pt>
                <c:pt idx="7889" formatCode="0.00E+00">
                  <c:v>4.1222100000000003E-3</c:v>
                </c:pt>
                <c:pt idx="7890" formatCode="0.00E+00">
                  <c:v>3.7919400000000002E-3</c:v>
                </c:pt>
                <c:pt idx="7891" formatCode="0.00E+00">
                  <c:v>3.4325499999999999E-3</c:v>
                </c:pt>
                <c:pt idx="7892" formatCode="0.00E+00">
                  <c:v>3.0457399999999999E-3</c:v>
                </c:pt>
                <c:pt idx="7893" formatCode="0.00E+00">
                  <c:v>2.6338999999999998E-3</c:v>
                </c:pt>
                <c:pt idx="7894" formatCode="0.00E+00">
                  <c:v>2.1993899999999999E-3</c:v>
                </c:pt>
                <c:pt idx="7895" formatCode="0.00E+00">
                  <c:v>1.7440299999999999E-3</c:v>
                </c:pt>
                <c:pt idx="7896" formatCode="0.00E+00">
                  <c:v>1.2695600000000001E-3</c:v>
                </c:pt>
                <c:pt idx="7897" formatCode="0.00E+00">
                  <c:v>7.78197E-4</c:v>
                </c:pt>
                <c:pt idx="7898" formatCode="0.00E+00">
                  <c:v>2.7222100000000001E-4</c:v>
                </c:pt>
                <c:pt idx="7899" formatCode="0.00E+00">
                  <c:v>-2.4634199999999998E-4</c:v>
                </c:pt>
                <c:pt idx="7900" formatCode="0.00E+00">
                  <c:v>-7.7520200000000001E-4</c:v>
                </c:pt>
                <c:pt idx="7901" formatCode="0.00E+00">
                  <c:v>-1.31163E-3</c:v>
                </c:pt>
                <c:pt idx="7902" formatCode="0.00E+00">
                  <c:v>-1.85276E-3</c:v>
                </c:pt>
                <c:pt idx="7903" formatCode="0.00E+00">
                  <c:v>-2.3961099999999999E-3</c:v>
                </c:pt>
                <c:pt idx="7904" formatCode="0.00E+00">
                  <c:v>-2.93969E-3</c:v>
                </c:pt>
                <c:pt idx="7905" formatCode="0.00E+00">
                  <c:v>-3.4817699999999999E-3</c:v>
                </c:pt>
                <c:pt idx="7906" formatCode="0.00E+00">
                  <c:v>-4.0205900000000001E-3</c:v>
                </c:pt>
                <c:pt idx="7907" formatCode="0.00E+00">
                  <c:v>-4.5544799999999996E-3</c:v>
                </c:pt>
                <c:pt idx="7908" formatCode="0.00E+00">
                  <c:v>-5.0817299999999996E-3</c:v>
                </c:pt>
                <c:pt idx="7909" formatCode="0.00E+00">
                  <c:v>-5.6001000000000002E-3</c:v>
                </c:pt>
                <c:pt idx="7910" formatCode="0.00E+00">
                  <c:v>-6.1069699999999998E-3</c:v>
                </c:pt>
                <c:pt idx="7911" formatCode="0.00E+00">
                  <c:v>-6.6005400000000002E-3</c:v>
                </c:pt>
                <c:pt idx="7912" formatCode="0.00E+00">
                  <c:v>-7.0801199999999996E-3</c:v>
                </c:pt>
                <c:pt idx="7913" formatCode="0.00E+00">
                  <c:v>-7.5452100000000001E-3</c:v>
                </c:pt>
                <c:pt idx="7914" formatCode="0.00E+00">
                  <c:v>-7.9948899999999993E-3</c:v>
                </c:pt>
                <c:pt idx="7915" formatCode="0.00E+00">
                  <c:v>-8.4278400000000007E-3</c:v>
                </c:pt>
                <c:pt idx="7916" formatCode="0.00E+00">
                  <c:v>-8.8427000000000002E-3</c:v>
                </c:pt>
                <c:pt idx="7917" formatCode="0.00E+00">
                  <c:v>-9.2384200000000007E-3</c:v>
                </c:pt>
                <c:pt idx="7918" formatCode="0.00E+00">
                  <c:v>-9.6137299999999992E-3</c:v>
                </c:pt>
                <c:pt idx="7919" formatCode="0.00E+00">
                  <c:v>-9.9666900000000003E-3</c:v>
                </c:pt>
                <c:pt idx="7920">
                  <c:v>-1.0295199999999999E-2</c:v>
                </c:pt>
                <c:pt idx="7921">
                  <c:v>-1.05977E-2</c:v>
                </c:pt>
                <c:pt idx="7922">
                  <c:v>-1.08731E-2</c:v>
                </c:pt>
                <c:pt idx="7923">
                  <c:v>-1.11203E-2</c:v>
                </c:pt>
                <c:pt idx="7924">
                  <c:v>-1.13382E-2</c:v>
                </c:pt>
                <c:pt idx="7925">
                  <c:v>-1.15254E-2</c:v>
                </c:pt>
                <c:pt idx="7926">
                  <c:v>-1.16805E-2</c:v>
                </c:pt>
                <c:pt idx="7927">
                  <c:v>-1.18025E-2</c:v>
                </c:pt>
                <c:pt idx="7928">
                  <c:v>-1.1890899999999999E-2</c:v>
                </c:pt>
                <c:pt idx="7929">
                  <c:v>-1.1945600000000001E-2</c:v>
                </c:pt>
                <c:pt idx="7930">
                  <c:v>-1.19661E-2</c:v>
                </c:pt>
                <c:pt idx="7931">
                  <c:v>-1.1951700000000001E-2</c:v>
                </c:pt>
                <c:pt idx="7932">
                  <c:v>-1.19027E-2</c:v>
                </c:pt>
                <c:pt idx="7933">
                  <c:v>-1.1819100000000001E-2</c:v>
                </c:pt>
                <c:pt idx="7934">
                  <c:v>-1.1701100000000001E-2</c:v>
                </c:pt>
                <c:pt idx="7935">
                  <c:v>-1.1548900000000001E-2</c:v>
                </c:pt>
                <c:pt idx="7936">
                  <c:v>-1.13629E-2</c:v>
                </c:pt>
                <c:pt idx="7937">
                  <c:v>-1.11428E-2</c:v>
                </c:pt>
                <c:pt idx="7938">
                  <c:v>-1.0888399999999999E-2</c:v>
                </c:pt>
                <c:pt idx="7939">
                  <c:v>-1.0600099999999999E-2</c:v>
                </c:pt>
                <c:pt idx="7940">
                  <c:v>-1.0278300000000001E-2</c:v>
                </c:pt>
                <c:pt idx="7941" formatCode="0.00E+00">
                  <c:v>-9.9237100000000005E-3</c:v>
                </c:pt>
                <c:pt idx="7942" formatCode="0.00E+00">
                  <c:v>-9.5369300000000008E-3</c:v>
                </c:pt>
                <c:pt idx="7943" formatCode="0.00E+00">
                  <c:v>-9.1188699999999994E-3</c:v>
                </c:pt>
                <c:pt idx="7944" formatCode="0.00E+00">
                  <c:v>-8.6702399999999992E-3</c:v>
                </c:pt>
                <c:pt idx="7945" formatCode="0.00E+00">
                  <c:v>-8.1916999999999997E-3</c:v>
                </c:pt>
                <c:pt idx="7946" formatCode="0.00E+00">
                  <c:v>-7.6842999999999998E-3</c:v>
                </c:pt>
                <c:pt idx="7947" formatCode="0.00E+00">
                  <c:v>-7.1495300000000003E-3</c:v>
                </c:pt>
                <c:pt idx="7948" formatCode="0.00E+00">
                  <c:v>-6.5887799999999998E-3</c:v>
                </c:pt>
                <c:pt idx="7949" formatCode="0.00E+00">
                  <c:v>-6.00308E-3</c:v>
                </c:pt>
                <c:pt idx="7950" formatCode="0.00E+00">
                  <c:v>-5.3932600000000004E-3</c:v>
                </c:pt>
                <c:pt idx="7951" formatCode="0.00E+00">
                  <c:v>-4.7602399999999998E-3</c:v>
                </c:pt>
                <c:pt idx="7952" formatCode="0.00E+00">
                  <c:v>-4.1054100000000003E-3</c:v>
                </c:pt>
                <c:pt idx="7953" formatCode="0.00E+00">
                  <c:v>-3.4305400000000002E-3</c:v>
                </c:pt>
                <c:pt idx="7954" formatCode="0.00E+00">
                  <c:v>-2.7375899999999998E-3</c:v>
                </c:pt>
                <c:pt idx="7955" formatCode="0.00E+00">
                  <c:v>-2.0285500000000001E-3</c:v>
                </c:pt>
                <c:pt idx="7956" formatCode="0.00E+00">
                  <c:v>-1.3050799999999999E-3</c:v>
                </c:pt>
                <c:pt idx="7957" formatCode="0.00E+00">
                  <c:v>-5.6840700000000005E-4</c:v>
                </c:pt>
                <c:pt idx="7958" formatCode="0.00E+00">
                  <c:v>1.80132E-4</c:v>
                </c:pt>
                <c:pt idx="7959" formatCode="0.00E+00">
                  <c:v>9.3897200000000005E-4</c:v>
                </c:pt>
                <c:pt idx="7960" formatCode="0.00E+00">
                  <c:v>1.7065800000000001E-3</c:v>
                </c:pt>
                <c:pt idx="7961" formatCode="0.00E+00">
                  <c:v>2.48139E-3</c:v>
                </c:pt>
                <c:pt idx="7962" formatCode="0.00E+00">
                  <c:v>3.26159E-3</c:v>
                </c:pt>
                <c:pt idx="7963" formatCode="0.00E+00">
                  <c:v>4.0452600000000002E-3</c:v>
                </c:pt>
                <c:pt idx="7964" formatCode="0.00E+00">
                  <c:v>4.8305199999999996E-3</c:v>
                </c:pt>
                <c:pt idx="7965" formatCode="0.00E+00">
                  <c:v>5.61503E-3</c:v>
                </c:pt>
                <c:pt idx="7966" formatCode="0.00E+00">
                  <c:v>6.3962300000000001E-3</c:v>
                </c:pt>
                <c:pt idx="7967" formatCode="0.00E+00">
                  <c:v>7.1717400000000002E-3</c:v>
                </c:pt>
                <c:pt idx="7968" formatCode="0.00E+00">
                  <c:v>7.9392400000000002E-3</c:v>
                </c:pt>
                <c:pt idx="7969" formatCode="0.00E+00">
                  <c:v>8.6964599999999996E-3</c:v>
                </c:pt>
                <c:pt idx="7970" formatCode="0.00E+00">
                  <c:v>9.4413399999999995E-3</c:v>
                </c:pt>
                <c:pt idx="7971">
                  <c:v>1.01718E-2</c:v>
                </c:pt>
                <c:pt idx="7972">
                  <c:v>1.0885799999999999E-2</c:v>
                </c:pt>
                <c:pt idx="7973">
                  <c:v>1.15808E-2</c:v>
                </c:pt>
                <c:pt idx="7974">
                  <c:v>1.22544E-2</c:v>
                </c:pt>
                <c:pt idx="7975">
                  <c:v>1.29049E-2</c:v>
                </c:pt>
                <c:pt idx="7976">
                  <c:v>1.35301E-2</c:v>
                </c:pt>
                <c:pt idx="7977">
                  <c:v>1.4127900000000001E-2</c:v>
                </c:pt>
                <c:pt idx="7978">
                  <c:v>1.4696300000000001E-2</c:v>
                </c:pt>
                <c:pt idx="7979">
                  <c:v>1.52336E-2</c:v>
                </c:pt>
                <c:pt idx="7980">
                  <c:v>1.5737299999999999E-2</c:v>
                </c:pt>
                <c:pt idx="7981">
                  <c:v>1.6204900000000001E-2</c:v>
                </c:pt>
                <c:pt idx="7982">
                  <c:v>1.6634800000000002E-2</c:v>
                </c:pt>
                <c:pt idx="7983">
                  <c:v>1.7025599999999998E-2</c:v>
                </c:pt>
                <c:pt idx="7984">
                  <c:v>1.7375600000000001E-2</c:v>
                </c:pt>
                <c:pt idx="7985">
                  <c:v>1.7682799999999999E-2</c:v>
                </c:pt>
                <c:pt idx="7986">
                  <c:v>1.7945099999999999E-2</c:v>
                </c:pt>
                <c:pt idx="7987">
                  <c:v>1.8160900000000001E-2</c:v>
                </c:pt>
                <c:pt idx="7988">
                  <c:v>1.83287E-2</c:v>
                </c:pt>
                <c:pt idx="7989">
                  <c:v>1.8447000000000002E-2</c:v>
                </c:pt>
                <c:pt idx="7990">
                  <c:v>1.85145E-2</c:v>
                </c:pt>
                <c:pt idx="7991">
                  <c:v>1.8529400000000001E-2</c:v>
                </c:pt>
                <c:pt idx="7992">
                  <c:v>1.84911E-2</c:v>
                </c:pt>
                <c:pt idx="7993">
                  <c:v>1.8399599999999999E-2</c:v>
                </c:pt>
                <c:pt idx="7994">
                  <c:v>1.8254099999999999E-2</c:v>
                </c:pt>
                <c:pt idx="7995">
                  <c:v>1.8053099999999999E-2</c:v>
                </c:pt>
                <c:pt idx="7996">
                  <c:v>1.77948E-2</c:v>
                </c:pt>
                <c:pt idx="7997">
                  <c:v>1.7478299999999999E-2</c:v>
                </c:pt>
                <c:pt idx="7998">
                  <c:v>1.7103E-2</c:v>
                </c:pt>
                <c:pt idx="7999">
                  <c:v>1.6668599999999999E-2</c:v>
                </c:pt>
                <c:pt idx="8000">
                  <c:v>1.61747E-2</c:v>
                </c:pt>
                <c:pt idx="8001">
                  <c:v>1.562E-2</c:v>
                </c:pt>
                <c:pt idx="8002">
                  <c:v>1.5005599999999999E-2</c:v>
                </c:pt>
                <c:pt idx="8003">
                  <c:v>1.43372E-2</c:v>
                </c:pt>
                <c:pt idx="8004">
                  <c:v>1.36166E-2</c:v>
                </c:pt>
                <c:pt idx="8005">
                  <c:v>1.2837400000000001E-2</c:v>
                </c:pt>
                <c:pt idx="8006">
                  <c:v>1.1997900000000001E-2</c:v>
                </c:pt>
                <c:pt idx="8007">
                  <c:v>1.11022E-2</c:v>
                </c:pt>
                <c:pt idx="8008">
                  <c:v>1.01513E-2</c:v>
                </c:pt>
                <c:pt idx="8009" formatCode="0.00E+00">
                  <c:v>9.1440500000000008E-3</c:v>
                </c:pt>
                <c:pt idx="8010" formatCode="0.00E+00">
                  <c:v>8.0805700000000005E-3</c:v>
                </c:pt>
                <c:pt idx="8011" formatCode="0.00E+00">
                  <c:v>6.9622699999999996E-3</c:v>
                </c:pt>
                <c:pt idx="8012" formatCode="0.00E+00">
                  <c:v>5.7911100000000004E-3</c:v>
                </c:pt>
                <c:pt idx="8013" formatCode="0.00E+00">
                  <c:v>4.5689600000000004E-3</c:v>
                </c:pt>
                <c:pt idx="8014" formatCode="0.00E+00">
                  <c:v>3.2973299999999998E-3</c:v>
                </c:pt>
                <c:pt idx="8015" formatCode="0.00E+00">
                  <c:v>1.9773799999999999E-3</c:v>
                </c:pt>
                <c:pt idx="8016" formatCode="0.00E+00">
                  <c:v>6.1030100000000005E-4</c:v>
                </c:pt>
                <c:pt idx="8017" formatCode="0.00E+00">
                  <c:v>-8.0252800000000005E-4</c:v>
                </c:pt>
                <c:pt idx="8018" formatCode="0.00E+00">
                  <c:v>-2.25983E-3</c:v>
                </c:pt>
                <c:pt idx="8019" formatCode="0.00E+00">
                  <c:v>-3.76034E-3</c:v>
                </c:pt>
                <c:pt idx="8020" formatCode="0.00E+00">
                  <c:v>-5.3024500000000002E-3</c:v>
                </c:pt>
                <c:pt idx="8021" formatCode="0.00E+00">
                  <c:v>-6.88421E-3</c:v>
                </c:pt>
                <c:pt idx="8022" formatCode="0.00E+00">
                  <c:v>-8.5035600000000003E-3</c:v>
                </c:pt>
                <c:pt idx="8023">
                  <c:v>-1.01581E-2</c:v>
                </c:pt>
                <c:pt idx="8024">
                  <c:v>-1.1845100000000001E-2</c:v>
                </c:pt>
                <c:pt idx="8025">
                  <c:v>-1.35616E-2</c:v>
                </c:pt>
                <c:pt idx="8026">
                  <c:v>-1.5304999999999999E-2</c:v>
                </c:pt>
                <c:pt idx="8027">
                  <c:v>-1.70727E-2</c:v>
                </c:pt>
                <c:pt idx="8028">
                  <c:v>-1.8862500000000001E-2</c:v>
                </c:pt>
                <c:pt idx="8029">
                  <c:v>-2.0671700000000001E-2</c:v>
                </c:pt>
                <c:pt idx="8030">
                  <c:v>-2.2497300000000001E-2</c:v>
                </c:pt>
                <c:pt idx="8031">
                  <c:v>-2.4336900000000002E-2</c:v>
                </c:pt>
                <c:pt idx="8032">
                  <c:v>-2.6187700000000001E-2</c:v>
                </c:pt>
                <c:pt idx="8033">
                  <c:v>-2.8046399999999999E-2</c:v>
                </c:pt>
                <c:pt idx="8034">
                  <c:v>-2.9909499999999999E-2</c:v>
                </c:pt>
                <c:pt idx="8035">
                  <c:v>-3.17734E-2</c:v>
                </c:pt>
                <c:pt idx="8036">
                  <c:v>-3.3634999999999998E-2</c:v>
                </c:pt>
                <c:pt idx="8037">
                  <c:v>-3.5491399999999999E-2</c:v>
                </c:pt>
                <c:pt idx="8038">
                  <c:v>-3.7339200000000003E-2</c:v>
                </c:pt>
                <c:pt idx="8039">
                  <c:v>-3.9175300000000003E-2</c:v>
                </c:pt>
                <c:pt idx="8040">
                  <c:v>-4.0996400000000002E-2</c:v>
                </c:pt>
                <c:pt idx="8041">
                  <c:v>-4.2799299999999998E-2</c:v>
                </c:pt>
                <c:pt idx="8042">
                  <c:v>-4.4580700000000001E-2</c:v>
                </c:pt>
                <c:pt idx="8043">
                  <c:v>-4.6337799999999998E-2</c:v>
                </c:pt>
                <c:pt idx="8044">
                  <c:v>-4.80673E-2</c:v>
                </c:pt>
                <c:pt idx="8045">
                  <c:v>-4.9765999999999998E-2</c:v>
                </c:pt>
                <c:pt idx="8046">
                  <c:v>-5.1430499999999997E-2</c:v>
                </c:pt>
                <c:pt idx="8047">
                  <c:v>-5.3057699999999999E-2</c:v>
                </c:pt>
                <c:pt idx="8048">
                  <c:v>-5.4645300000000001E-2</c:v>
                </c:pt>
                <c:pt idx="8049">
                  <c:v>-5.6190700000000003E-2</c:v>
                </c:pt>
                <c:pt idx="8050">
                  <c:v>-5.7690900000000003E-2</c:v>
                </c:pt>
                <c:pt idx="8051">
                  <c:v>-5.9142899999999998E-2</c:v>
                </c:pt>
                <c:pt idx="8052">
                  <c:v>-6.0543399999999997E-2</c:v>
                </c:pt>
                <c:pt idx="8053">
                  <c:v>-6.1889300000000001E-2</c:v>
                </c:pt>
                <c:pt idx="8054">
                  <c:v>-6.3178100000000001E-2</c:v>
                </c:pt>
                <c:pt idx="8055">
                  <c:v>-6.4406699999999997E-2</c:v>
                </c:pt>
                <c:pt idx="8056">
                  <c:v>-6.5572500000000006E-2</c:v>
                </c:pt>
                <c:pt idx="8057">
                  <c:v>-6.6673399999999994E-2</c:v>
                </c:pt>
                <c:pt idx="8058">
                  <c:v>-6.7707400000000001E-2</c:v>
                </c:pt>
                <c:pt idx="8059">
                  <c:v>-6.8672200000000003E-2</c:v>
                </c:pt>
                <c:pt idx="8060">
                  <c:v>-6.9565500000000002E-2</c:v>
                </c:pt>
                <c:pt idx="8061">
                  <c:v>-7.03849E-2</c:v>
                </c:pt>
                <c:pt idx="8062">
                  <c:v>-7.1127800000000005E-2</c:v>
                </c:pt>
                <c:pt idx="8063">
                  <c:v>-7.1792300000000003E-2</c:v>
                </c:pt>
                <c:pt idx="8064">
                  <c:v>-7.23771E-2</c:v>
                </c:pt>
                <c:pt idx="8065">
                  <c:v>-7.2877200000000003E-2</c:v>
                </c:pt>
                <c:pt idx="8066">
                  <c:v>-7.3286100000000007E-2</c:v>
                </c:pt>
                <c:pt idx="8067">
                  <c:v>-7.3605699999999996E-2</c:v>
                </c:pt>
                <c:pt idx="8068">
                  <c:v>-7.3840500000000003E-2</c:v>
                </c:pt>
                <c:pt idx="8069">
                  <c:v>-7.3987300000000006E-2</c:v>
                </c:pt>
                <c:pt idx="8070">
                  <c:v>-7.4041899999999994E-2</c:v>
                </c:pt>
                <c:pt idx="8071">
                  <c:v>-7.4004600000000004E-2</c:v>
                </c:pt>
                <c:pt idx="8072">
                  <c:v>-7.3875800000000005E-2</c:v>
                </c:pt>
                <c:pt idx="8073">
                  <c:v>-7.3654700000000004E-2</c:v>
                </c:pt>
                <c:pt idx="8074">
                  <c:v>-7.3340500000000003E-2</c:v>
                </c:pt>
                <c:pt idx="8075">
                  <c:v>-7.29326E-2</c:v>
                </c:pt>
                <c:pt idx="8076">
                  <c:v>-7.2430800000000004E-2</c:v>
                </c:pt>
                <c:pt idx="8077">
                  <c:v>-7.1834700000000001E-2</c:v>
                </c:pt>
                <c:pt idx="8078">
                  <c:v>-7.1143899999999996E-2</c:v>
                </c:pt>
                <c:pt idx="8079">
                  <c:v>-7.0358799999999999E-2</c:v>
                </c:pt>
                <c:pt idx="8080">
                  <c:v>-6.9480399999999998E-2</c:v>
                </c:pt>
                <c:pt idx="8081">
                  <c:v>-6.8510100000000004E-2</c:v>
                </c:pt>
                <c:pt idx="8082">
                  <c:v>-6.7449200000000001E-2</c:v>
                </c:pt>
                <c:pt idx="8083">
                  <c:v>-6.6298700000000002E-2</c:v>
                </c:pt>
                <c:pt idx="8084">
                  <c:v>-6.5059199999999998E-2</c:v>
                </c:pt>
                <c:pt idx="8085">
                  <c:v>-6.3731700000000002E-2</c:v>
                </c:pt>
                <c:pt idx="8086">
                  <c:v>-6.2316900000000001E-2</c:v>
                </c:pt>
                <c:pt idx="8087">
                  <c:v>-6.0815800000000003E-2</c:v>
                </c:pt>
                <c:pt idx="8088">
                  <c:v>-5.9229499999999997E-2</c:v>
                </c:pt>
                <c:pt idx="8089">
                  <c:v>-5.7559899999999997E-2</c:v>
                </c:pt>
                <c:pt idx="8090">
                  <c:v>-5.5808900000000002E-2</c:v>
                </c:pt>
                <c:pt idx="8091">
                  <c:v>-5.3978400000000003E-2</c:v>
                </c:pt>
                <c:pt idx="8092">
                  <c:v>-5.20703E-2</c:v>
                </c:pt>
                <c:pt idx="8093">
                  <c:v>-5.0086499999999999E-2</c:v>
                </c:pt>
                <c:pt idx="8094">
                  <c:v>-4.8029000000000002E-2</c:v>
                </c:pt>
                <c:pt idx="8095">
                  <c:v>-4.5900299999999998E-2</c:v>
                </c:pt>
                <c:pt idx="8096">
                  <c:v>-4.3702900000000003E-2</c:v>
                </c:pt>
                <c:pt idx="8097">
                  <c:v>-4.1438799999999998E-2</c:v>
                </c:pt>
                <c:pt idx="8098">
                  <c:v>-3.9110300000000001E-2</c:v>
                </c:pt>
                <c:pt idx="8099">
                  <c:v>-3.6720799999999998E-2</c:v>
                </c:pt>
                <c:pt idx="8100">
                  <c:v>-3.4273499999999998E-2</c:v>
                </c:pt>
                <c:pt idx="8101">
                  <c:v>-3.1772099999999998E-2</c:v>
                </c:pt>
                <c:pt idx="8102">
                  <c:v>-2.9220099999999999E-2</c:v>
                </c:pt>
                <c:pt idx="8103">
                  <c:v>-2.6620899999999999E-2</c:v>
                </c:pt>
                <c:pt idx="8104">
                  <c:v>-2.39779E-2</c:v>
                </c:pt>
                <c:pt idx="8105">
                  <c:v>-2.12946E-2</c:v>
                </c:pt>
                <c:pt idx="8106">
                  <c:v>-1.85746E-2</c:v>
                </c:pt>
                <c:pt idx="8107">
                  <c:v>-1.5821600000000002E-2</c:v>
                </c:pt>
                <c:pt idx="8108">
                  <c:v>-1.30393E-2</c:v>
                </c:pt>
                <c:pt idx="8109">
                  <c:v>-1.0231199999999999E-2</c:v>
                </c:pt>
                <c:pt idx="8110" formatCode="0.00E+00">
                  <c:v>-7.40151E-3</c:v>
                </c:pt>
                <c:pt idx="8111" formatCode="0.00E+00">
                  <c:v>-4.5540199999999998E-3</c:v>
                </c:pt>
                <c:pt idx="8112" formatCode="0.00E+00">
                  <c:v>-1.6926899999999999E-3</c:v>
                </c:pt>
                <c:pt idx="8113" formatCode="0.00E+00">
                  <c:v>1.1785700000000001E-3</c:v>
                </c:pt>
                <c:pt idx="8114" formatCode="0.00E+00">
                  <c:v>4.0561099999999999E-3</c:v>
                </c:pt>
                <c:pt idx="8115" formatCode="0.00E+00">
                  <c:v>6.9363699999999999E-3</c:v>
                </c:pt>
                <c:pt idx="8116" formatCode="0.00E+00">
                  <c:v>9.8154100000000001E-3</c:v>
                </c:pt>
                <c:pt idx="8117">
                  <c:v>1.2688899999999999E-2</c:v>
                </c:pt>
                <c:pt idx="8118">
                  <c:v>1.55523E-2</c:v>
                </c:pt>
                <c:pt idx="8119">
                  <c:v>1.8401000000000001E-2</c:v>
                </c:pt>
                <c:pt idx="8120">
                  <c:v>2.1230800000000001E-2</c:v>
                </c:pt>
                <c:pt idx="8121">
                  <c:v>2.4037300000000001E-2</c:v>
                </c:pt>
                <c:pt idx="8122">
                  <c:v>2.68165E-2</c:v>
                </c:pt>
                <c:pt idx="8123">
                  <c:v>2.9564300000000002E-2</c:v>
                </c:pt>
                <c:pt idx="8124">
                  <c:v>3.2276800000000001E-2</c:v>
                </c:pt>
                <c:pt idx="8125">
                  <c:v>3.4950200000000001E-2</c:v>
                </c:pt>
                <c:pt idx="8126">
                  <c:v>3.75809E-2</c:v>
                </c:pt>
                <c:pt idx="8127">
                  <c:v>4.0164800000000001E-2</c:v>
                </c:pt>
                <c:pt idx="8128">
                  <c:v>4.2698100000000003E-2</c:v>
                </c:pt>
                <c:pt idx="8129">
                  <c:v>4.5176300000000003E-2</c:v>
                </c:pt>
                <c:pt idx="8130">
                  <c:v>4.75953E-2</c:v>
                </c:pt>
                <c:pt idx="8131">
                  <c:v>4.9951500000000003E-2</c:v>
                </c:pt>
                <c:pt idx="8132">
                  <c:v>5.2241799999999998E-2</c:v>
                </c:pt>
                <c:pt idx="8133">
                  <c:v>5.4463299999999999E-2</c:v>
                </c:pt>
                <c:pt idx="8134">
                  <c:v>5.66124E-2</c:v>
                </c:pt>
                <c:pt idx="8135">
                  <c:v>5.8685500000000002E-2</c:v>
                </c:pt>
                <c:pt idx="8136">
                  <c:v>6.0678999999999997E-2</c:v>
                </c:pt>
                <c:pt idx="8137">
                  <c:v>6.2589699999999998E-2</c:v>
                </c:pt>
                <c:pt idx="8138">
                  <c:v>6.4414299999999994E-2</c:v>
                </c:pt>
                <c:pt idx="8139">
                  <c:v>6.6149899999999998E-2</c:v>
                </c:pt>
                <c:pt idx="8140">
                  <c:v>6.7794400000000005E-2</c:v>
                </c:pt>
                <c:pt idx="8141">
                  <c:v>6.9345699999999996E-2</c:v>
                </c:pt>
                <c:pt idx="8142">
                  <c:v>7.0800600000000005E-2</c:v>
                </c:pt>
                <c:pt idx="8143">
                  <c:v>7.2156100000000001E-2</c:v>
                </c:pt>
                <c:pt idx="8144">
                  <c:v>7.34094E-2</c:v>
                </c:pt>
                <c:pt idx="8145">
                  <c:v>7.4558299999999994E-2</c:v>
                </c:pt>
                <c:pt idx="8146">
                  <c:v>7.5601100000000004E-2</c:v>
                </c:pt>
                <c:pt idx="8147">
                  <c:v>7.6536499999999993E-2</c:v>
                </c:pt>
                <c:pt idx="8148">
                  <c:v>7.7363199999999993E-2</c:v>
                </c:pt>
                <c:pt idx="8149">
                  <c:v>7.8079700000000002E-2</c:v>
                </c:pt>
                <c:pt idx="8150">
                  <c:v>7.8685000000000005E-2</c:v>
                </c:pt>
                <c:pt idx="8151">
                  <c:v>7.9177600000000001E-2</c:v>
                </c:pt>
                <c:pt idx="8152">
                  <c:v>7.9556399999999999E-2</c:v>
                </c:pt>
                <c:pt idx="8153">
                  <c:v>7.9820199999999994E-2</c:v>
                </c:pt>
                <c:pt idx="8154">
                  <c:v>7.99681E-2</c:v>
                </c:pt>
                <c:pt idx="8155">
                  <c:v>7.9999399999999998E-2</c:v>
                </c:pt>
                <c:pt idx="8156">
                  <c:v>7.9914299999999994E-2</c:v>
                </c:pt>
                <c:pt idx="8157">
                  <c:v>7.9712699999999997E-2</c:v>
                </c:pt>
                <c:pt idx="8158">
                  <c:v>7.9394599999999996E-2</c:v>
                </c:pt>
                <c:pt idx="8159">
                  <c:v>7.89604E-2</c:v>
                </c:pt>
                <c:pt idx="8160">
                  <c:v>7.84107E-2</c:v>
                </c:pt>
                <c:pt idx="8161">
                  <c:v>7.7746099999999999E-2</c:v>
                </c:pt>
                <c:pt idx="8162">
                  <c:v>7.6967099999999997E-2</c:v>
                </c:pt>
                <c:pt idx="8163">
                  <c:v>7.6074299999999997E-2</c:v>
                </c:pt>
                <c:pt idx="8164">
                  <c:v>7.5068499999999996E-2</c:v>
                </c:pt>
                <c:pt idx="8165">
                  <c:v>7.3951100000000006E-2</c:v>
                </c:pt>
                <c:pt idx="8166">
                  <c:v>7.2723499999999996E-2</c:v>
                </c:pt>
                <c:pt idx="8167">
                  <c:v>7.1387400000000004E-2</c:v>
                </c:pt>
                <c:pt idx="8168">
                  <c:v>6.9944500000000007E-2</c:v>
                </c:pt>
                <c:pt idx="8169">
                  <c:v>6.8396700000000005E-2</c:v>
                </c:pt>
                <c:pt idx="8170">
                  <c:v>6.67465E-2</c:v>
                </c:pt>
                <c:pt idx="8171">
                  <c:v>6.4996399999999996E-2</c:v>
                </c:pt>
                <c:pt idx="8172">
                  <c:v>6.3148399999999993E-2</c:v>
                </c:pt>
                <c:pt idx="8173">
                  <c:v>6.1204700000000001E-2</c:v>
                </c:pt>
                <c:pt idx="8174">
                  <c:v>5.9168100000000001E-2</c:v>
                </c:pt>
                <c:pt idx="8175">
                  <c:v>5.7041500000000002E-2</c:v>
                </c:pt>
                <c:pt idx="8176">
                  <c:v>5.4828200000000001E-2</c:v>
                </c:pt>
                <c:pt idx="8177">
                  <c:v>5.2531500000000002E-2</c:v>
                </c:pt>
                <c:pt idx="8178">
                  <c:v>5.0154400000000002E-2</c:v>
                </c:pt>
                <c:pt idx="8179">
                  <c:v>4.7700399999999997E-2</c:v>
                </c:pt>
                <c:pt idx="8180">
                  <c:v>4.51726E-2</c:v>
                </c:pt>
                <c:pt idx="8181">
                  <c:v>4.25747E-2</c:v>
                </c:pt>
                <c:pt idx="8182">
                  <c:v>3.9910399999999999E-2</c:v>
                </c:pt>
                <c:pt idx="8183">
                  <c:v>3.71832E-2</c:v>
                </c:pt>
                <c:pt idx="8184">
                  <c:v>3.4397299999999999E-2</c:v>
                </c:pt>
                <c:pt idx="8185">
                  <c:v>3.1556500000000001E-2</c:v>
                </c:pt>
                <c:pt idx="8186">
                  <c:v>2.8665199999999998E-2</c:v>
                </c:pt>
                <c:pt idx="8187">
                  <c:v>2.57275E-2</c:v>
                </c:pt>
                <c:pt idx="8188">
                  <c:v>2.2748000000000001E-2</c:v>
                </c:pt>
                <c:pt idx="8189">
                  <c:v>1.9730999999999999E-2</c:v>
                </c:pt>
                <c:pt idx="8190">
                  <c:v>1.6680899999999999E-2</c:v>
                </c:pt>
                <c:pt idx="8191">
                  <c:v>1.36019E-2</c:v>
                </c:pt>
                <c:pt idx="8192">
                  <c:v>1.04981E-2</c:v>
                </c:pt>
                <c:pt idx="8193" formatCode="0.00E+00">
                  <c:v>7.3740200000000002E-3</c:v>
                </c:pt>
                <c:pt idx="8194" formatCode="0.00E+00">
                  <c:v>4.2339600000000002E-3</c:v>
                </c:pt>
                <c:pt idx="8195" formatCode="0.00E+00">
                  <c:v>1.0824299999999999E-3</c:v>
                </c:pt>
                <c:pt idx="8196" formatCode="0.00E+00">
                  <c:v>-2.07603E-3</c:v>
                </c:pt>
                <c:pt idx="8197" formatCode="0.00E+00">
                  <c:v>-5.23691E-3</c:v>
                </c:pt>
                <c:pt idx="8198" formatCode="0.00E+00">
                  <c:v>-8.3957600000000004E-3</c:v>
                </c:pt>
                <c:pt idx="8199">
                  <c:v>-1.15481E-2</c:v>
                </c:pt>
                <c:pt idx="8200">
                  <c:v>-1.4689199999999999E-2</c:v>
                </c:pt>
                <c:pt idx="8201">
                  <c:v>-1.78146E-2</c:v>
                </c:pt>
                <c:pt idx="8202">
                  <c:v>-2.0919699999999999E-2</c:v>
                </c:pt>
                <c:pt idx="8203">
                  <c:v>-2.4E-2</c:v>
                </c:pt>
                <c:pt idx="8204">
                  <c:v>-2.7050899999999999E-2</c:v>
                </c:pt>
                <c:pt idx="8205">
                  <c:v>-3.0068000000000001E-2</c:v>
                </c:pt>
                <c:pt idx="8206">
                  <c:v>-3.3046899999999997E-2</c:v>
                </c:pt>
                <c:pt idx="8207">
                  <c:v>-3.5983599999999998E-2</c:v>
                </c:pt>
                <c:pt idx="8208">
                  <c:v>-3.8873900000000003E-2</c:v>
                </c:pt>
                <c:pt idx="8209">
                  <c:v>-4.1713500000000001E-2</c:v>
                </c:pt>
                <c:pt idx="8210">
                  <c:v>-4.44984E-2</c:v>
                </c:pt>
                <c:pt idx="8211">
                  <c:v>-4.72244E-2</c:v>
                </c:pt>
                <c:pt idx="8212">
                  <c:v>-4.9887500000000001E-2</c:v>
                </c:pt>
                <c:pt idx="8213">
                  <c:v>-5.24839E-2</c:v>
                </c:pt>
                <c:pt idx="8214">
                  <c:v>-5.5009700000000002E-2</c:v>
                </c:pt>
                <c:pt idx="8215">
                  <c:v>-5.7461400000000003E-2</c:v>
                </c:pt>
                <c:pt idx="8216">
                  <c:v>-5.98355E-2</c:v>
                </c:pt>
                <c:pt idx="8217">
                  <c:v>-6.2128999999999997E-2</c:v>
                </c:pt>
                <c:pt idx="8218">
                  <c:v>-6.4338699999999999E-2</c:v>
                </c:pt>
                <c:pt idx="8219">
                  <c:v>-6.6461199999999998E-2</c:v>
                </c:pt>
                <c:pt idx="8220">
                  <c:v>-6.8493600000000002E-2</c:v>
                </c:pt>
                <c:pt idx="8221">
                  <c:v>-7.0432999999999996E-2</c:v>
                </c:pt>
                <c:pt idx="8222">
                  <c:v>-7.2276800000000002E-2</c:v>
                </c:pt>
                <c:pt idx="8223">
                  <c:v>-7.4022400000000002E-2</c:v>
                </c:pt>
                <c:pt idx="8224">
                  <c:v>-7.5667700000000004E-2</c:v>
                </c:pt>
                <c:pt idx="8225">
                  <c:v>-7.7210399999999998E-2</c:v>
                </c:pt>
                <c:pt idx="8226">
                  <c:v>-7.8648599999999999E-2</c:v>
                </c:pt>
                <c:pt idx="8227">
                  <c:v>-7.9980399999999993E-2</c:v>
                </c:pt>
                <c:pt idx="8228">
                  <c:v>-8.1203899999999996E-2</c:v>
                </c:pt>
                <c:pt idx="8229">
                  <c:v>-8.2317500000000002E-2</c:v>
                </c:pt>
                <c:pt idx="8230">
                  <c:v>-8.3319799999999999E-2</c:v>
                </c:pt>
                <c:pt idx="8231">
                  <c:v>-8.4209500000000007E-2</c:v>
                </c:pt>
                <c:pt idx="8232">
                  <c:v>-8.49853E-2</c:v>
                </c:pt>
                <c:pt idx="8233">
                  <c:v>-8.5646200000000006E-2</c:v>
                </c:pt>
                <c:pt idx="8234">
                  <c:v>-8.6191500000000004E-2</c:v>
                </c:pt>
                <c:pt idx="8235">
                  <c:v>-8.6620799999999998E-2</c:v>
                </c:pt>
                <c:pt idx="8236">
                  <c:v>-8.6933700000000003E-2</c:v>
                </c:pt>
                <c:pt idx="8237">
                  <c:v>-8.7129899999999996E-2</c:v>
                </c:pt>
                <c:pt idx="8238">
                  <c:v>-8.7209400000000006E-2</c:v>
                </c:pt>
                <c:pt idx="8239">
                  <c:v>-8.7172100000000002E-2</c:v>
                </c:pt>
                <c:pt idx="8240">
                  <c:v>-8.7018600000000002E-2</c:v>
                </c:pt>
                <c:pt idx="8241">
                  <c:v>-8.6749400000000004E-2</c:v>
                </c:pt>
                <c:pt idx="8242">
                  <c:v>-8.63651E-2</c:v>
                </c:pt>
                <c:pt idx="8243">
                  <c:v>-8.5866600000000001E-2</c:v>
                </c:pt>
                <c:pt idx="8244">
                  <c:v>-8.5254899999999995E-2</c:v>
                </c:pt>
                <c:pt idx="8245">
                  <c:v>-8.4531300000000004E-2</c:v>
                </c:pt>
                <c:pt idx="8246">
                  <c:v>-8.3697099999999997E-2</c:v>
                </c:pt>
                <c:pt idx="8247">
                  <c:v>-8.2753699999999999E-2</c:v>
                </c:pt>
                <c:pt idx="8248">
                  <c:v>-8.1702899999999995E-2</c:v>
                </c:pt>
                <c:pt idx="8249">
                  <c:v>-8.0546400000000004E-2</c:v>
                </c:pt>
                <c:pt idx="8250">
                  <c:v>-7.9285999999999995E-2</c:v>
                </c:pt>
                <c:pt idx="8251">
                  <c:v>-7.7923900000000004E-2</c:v>
                </c:pt>
                <c:pt idx="8252">
                  <c:v>-7.6462299999999997E-2</c:v>
                </c:pt>
                <c:pt idx="8253">
                  <c:v>-7.4903600000000001E-2</c:v>
                </c:pt>
                <c:pt idx="8254">
                  <c:v>-7.3250599999999999E-2</c:v>
                </c:pt>
                <c:pt idx="8255">
                  <c:v>-7.1505899999999997E-2</c:v>
                </c:pt>
                <c:pt idx="8256">
                  <c:v>-6.9672300000000006E-2</c:v>
                </c:pt>
                <c:pt idx="8257">
                  <c:v>-6.7752999999999994E-2</c:v>
                </c:pt>
                <c:pt idx="8258">
                  <c:v>-6.5751000000000004E-2</c:v>
                </c:pt>
                <c:pt idx="8259">
                  <c:v>-6.3669500000000004E-2</c:v>
                </c:pt>
                <c:pt idx="8260">
                  <c:v>-6.1511700000000002E-2</c:v>
                </c:pt>
                <c:pt idx="8261">
                  <c:v>-5.9281100000000003E-2</c:v>
                </c:pt>
                <c:pt idx="8262">
                  <c:v>-5.6981200000000003E-2</c:v>
                </c:pt>
                <c:pt idx="8263">
                  <c:v>-5.46156E-2</c:v>
                </c:pt>
                <c:pt idx="8264">
                  <c:v>-5.2187999999999998E-2</c:v>
                </c:pt>
                <c:pt idx="8265">
                  <c:v>-4.9702099999999999E-2</c:v>
                </c:pt>
                <c:pt idx="8266">
                  <c:v>-4.71619E-2</c:v>
                </c:pt>
                <c:pt idx="8267">
                  <c:v>-4.4571E-2</c:v>
                </c:pt>
                <c:pt idx="8268">
                  <c:v>-4.1933499999999999E-2</c:v>
                </c:pt>
                <c:pt idx="8269">
                  <c:v>-3.9253499999999997E-2</c:v>
                </c:pt>
                <c:pt idx="8270">
                  <c:v>-3.6535100000000001E-2</c:v>
                </c:pt>
                <c:pt idx="8271">
                  <c:v>-3.37825E-2</c:v>
                </c:pt>
                <c:pt idx="8272">
                  <c:v>-3.0999599999999999E-2</c:v>
                </c:pt>
                <c:pt idx="8273">
                  <c:v>-2.8190699999999999E-2</c:v>
                </c:pt>
                <c:pt idx="8274">
                  <c:v>-2.5359900000000001E-2</c:v>
                </c:pt>
                <c:pt idx="8275">
                  <c:v>-2.2511400000000001E-2</c:v>
                </c:pt>
                <c:pt idx="8276">
                  <c:v>-1.96496E-2</c:v>
                </c:pt>
                <c:pt idx="8277">
                  <c:v>-1.6778499999999998E-2</c:v>
                </c:pt>
                <c:pt idx="8278">
                  <c:v>-1.3902400000000001E-2</c:v>
                </c:pt>
                <c:pt idx="8279">
                  <c:v>-1.10256E-2</c:v>
                </c:pt>
                <c:pt idx="8280" formatCode="0.00E+00">
                  <c:v>-8.1524000000000006E-3</c:v>
                </c:pt>
                <c:pt idx="8281" formatCode="0.00E+00">
                  <c:v>-5.2867900000000004E-3</c:v>
                </c:pt>
                <c:pt idx="8282" formatCode="0.00E+00">
                  <c:v>-2.4329099999999999E-3</c:v>
                </c:pt>
                <c:pt idx="8283" formatCode="0.00E+00">
                  <c:v>4.0513099999999998E-4</c:v>
                </c:pt>
                <c:pt idx="8284" formatCode="0.00E+00">
                  <c:v>3.22332E-3</c:v>
                </c:pt>
                <c:pt idx="8285" formatCode="0.00E+00">
                  <c:v>6.0177E-3</c:v>
                </c:pt>
                <c:pt idx="8286" formatCode="0.00E+00">
                  <c:v>8.78431E-3</c:v>
                </c:pt>
                <c:pt idx="8287">
                  <c:v>1.15192E-2</c:v>
                </c:pt>
                <c:pt idx="8288">
                  <c:v>1.42186E-2</c:v>
                </c:pt>
                <c:pt idx="8289">
                  <c:v>1.68787E-2</c:v>
                </c:pt>
                <c:pt idx="8290">
                  <c:v>1.9495800000000001E-2</c:v>
                </c:pt>
                <c:pt idx="8291">
                  <c:v>2.20664E-2</c:v>
                </c:pt>
                <c:pt idx="8292">
                  <c:v>2.4586899999999998E-2</c:v>
                </c:pt>
                <c:pt idx="8293">
                  <c:v>2.7054000000000002E-2</c:v>
                </c:pt>
                <c:pt idx="8294">
                  <c:v>2.9464400000000002E-2</c:v>
                </c:pt>
                <c:pt idx="8295">
                  <c:v>3.1814799999999997E-2</c:v>
                </c:pt>
                <c:pt idx="8296">
                  <c:v>3.4102300000000002E-2</c:v>
                </c:pt>
                <c:pt idx="8297">
                  <c:v>3.6323899999999999E-2</c:v>
                </c:pt>
                <c:pt idx="8298">
                  <c:v>3.8476799999999999E-2</c:v>
                </c:pt>
                <c:pt idx="8299">
                  <c:v>4.0558299999999999E-2</c:v>
                </c:pt>
                <c:pt idx="8300">
                  <c:v>4.2565800000000001E-2</c:v>
                </c:pt>
                <c:pt idx="8301">
                  <c:v>4.4496899999999999E-2</c:v>
                </c:pt>
                <c:pt idx="8302">
                  <c:v>4.6349300000000003E-2</c:v>
                </c:pt>
                <c:pt idx="8303">
                  <c:v>4.8120900000000001E-2</c:v>
                </c:pt>
                <c:pt idx="8304">
                  <c:v>4.9809699999999998E-2</c:v>
                </c:pt>
                <c:pt idx="8305">
                  <c:v>5.1413800000000003E-2</c:v>
                </c:pt>
                <c:pt idx="8306">
                  <c:v>5.2931499999999999E-2</c:v>
                </c:pt>
                <c:pt idx="8307">
                  <c:v>5.4361100000000002E-2</c:v>
                </c:pt>
                <c:pt idx="8308">
                  <c:v>5.5701300000000002E-2</c:v>
                </c:pt>
                <c:pt idx="8309">
                  <c:v>5.6950599999999997E-2</c:v>
                </c:pt>
                <c:pt idx="8310">
                  <c:v>5.8108100000000003E-2</c:v>
                </c:pt>
                <c:pt idx="8311">
                  <c:v>5.9172799999999998E-2</c:v>
                </c:pt>
                <c:pt idx="8312">
                  <c:v>6.01439E-2</c:v>
                </c:pt>
                <c:pt idx="8313">
                  <c:v>6.1020699999999997E-2</c:v>
                </c:pt>
                <c:pt idx="8314">
                  <c:v>6.1802700000000002E-2</c:v>
                </c:pt>
                <c:pt idx="8315">
                  <c:v>6.2489599999999999E-2</c:v>
                </c:pt>
                <c:pt idx="8316">
                  <c:v>6.3081100000000001E-2</c:v>
                </c:pt>
                <c:pt idx="8317">
                  <c:v>6.3576999999999995E-2</c:v>
                </c:pt>
                <c:pt idx="8318">
                  <c:v>6.3977599999999996E-2</c:v>
                </c:pt>
                <c:pt idx="8319">
                  <c:v>6.4283099999999996E-2</c:v>
                </c:pt>
                <c:pt idx="8320">
                  <c:v>6.4493999999999996E-2</c:v>
                </c:pt>
                <c:pt idx="8321">
                  <c:v>6.4610899999999999E-2</c:v>
                </c:pt>
                <c:pt idx="8322">
                  <c:v>6.4634399999999995E-2</c:v>
                </c:pt>
                <c:pt idx="8323">
                  <c:v>6.4565399999999995E-2</c:v>
                </c:pt>
                <c:pt idx="8324">
                  <c:v>6.4405000000000004E-2</c:v>
                </c:pt>
                <c:pt idx="8325">
                  <c:v>6.41544E-2</c:v>
                </c:pt>
                <c:pt idx="8326">
                  <c:v>6.3814999999999997E-2</c:v>
                </c:pt>
                <c:pt idx="8327">
                  <c:v>6.3387899999999997E-2</c:v>
                </c:pt>
                <c:pt idx="8328">
                  <c:v>6.2874899999999997E-2</c:v>
                </c:pt>
                <c:pt idx="8329">
                  <c:v>6.22775E-2</c:v>
                </c:pt>
                <c:pt idx="8330">
                  <c:v>6.1597499999999999E-2</c:v>
                </c:pt>
                <c:pt idx="8331">
                  <c:v>6.0836899999999999E-2</c:v>
                </c:pt>
                <c:pt idx="8332">
                  <c:v>5.9997799999999997E-2</c:v>
                </c:pt>
                <c:pt idx="8333">
                  <c:v>5.9082500000000003E-2</c:v>
                </c:pt>
                <c:pt idx="8334">
                  <c:v>5.80933E-2</c:v>
                </c:pt>
                <c:pt idx="8335">
                  <c:v>5.7032699999999999E-2</c:v>
                </c:pt>
                <c:pt idx="8336">
                  <c:v>5.5903000000000001E-2</c:v>
                </c:pt>
                <c:pt idx="8337">
                  <c:v>5.47068E-2</c:v>
                </c:pt>
                <c:pt idx="8338">
                  <c:v>5.3446899999999999E-2</c:v>
                </c:pt>
                <c:pt idx="8339">
                  <c:v>5.2125999999999999E-2</c:v>
                </c:pt>
                <c:pt idx="8340">
                  <c:v>5.0746899999999998E-2</c:v>
                </c:pt>
                <c:pt idx="8341">
                  <c:v>4.9312500000000002E-2</c:v>
                </c:pt>
                <c:pt idx="8342">
                  <c:v>4.7825800000000002E-2</c:v>
                </c:pt>
                <c:pt idx="8343">
                  <c:v>4.6289900000000002E-2</c:v>
                </c:pt>
                <c:pt idx="8344">
                  <c:v>4.4708199999999997E-2</c:v>
                </c:pt>
                <c:pt idx="8345">
                  <c:v>4.3083900000000001E-2</c:v>
                </c:pt>
                <c:pt idx="8346">
                  <c:v>4.1420100000000001E-2</c:v>
                </c:pt>
                <c:pt idx="8347">
                  <c:v>3.9720199999999997E-2</c:v>
                </c:pt>
                <c:pt idx="8348">
                  <c:v>3.7987399999999998E-2</c:v>
                </c:pt>
                <c:pt idx="8349">
                  <c:v>3.6225100000000003E-2</c:v>
                </c:pt>
                <c:pt idx="8350">
                  <c:v>3.4436700000000001E-2</c:v>
                </c:pt>
                <c:pt idx="8351">
                  <c:v>3.2625300000000003E-2</c:v>
                </c:pt>
                <c:pt idx="8352">
                  <c:v>3.0794599999999998E-2</c:v>
                </c:pt>
                <c:pt idx="8353">
                  <c:v>2.89477E-2</c:v>
                </c:pt>
                <c:pt idx="8354">
                  <c:v>2.7088299999999999E-2</c:v>
                </c:pt>
                <c:pt idx="8355">
                  <c:v>2.5219499999999999E-2</c:v>
                </c:pt>
                <c:pt idx="8356">
                  <c:v>2.3344899999999998E-2</c:v>
                </c:pt>
                <c:pt idx="8357">
                  <c:v>2.1467699999999999E-2</c:v>
                </c:pt>
                <c:pt idx="8358">
                  <c:v>1.95911E-2</c:v>
                </c:pt>
                <c:pt idx="8359">
                  <c:v>1.7718500000000002E-2</c:v>
                </c:pt>
                <c:pt idx="8360">
                  <c:v>1.5853099999999998E-2</c:v>
                </c:pt>
                <c:pt idx="8361">
                  <c:v>1.39983E-2</c:v>
                </c:pt>
                <c:pt idx="8362">
                  <c:v>1.2157299999999999E-2</c:v>
                </c:pt>
                <c:pt idx="8363">
                  <c:v>1.03333E-2</c:v>
                </c:pt>
                <c:pt idx="8364" formatCode="0.00E+00">
                  <c:v>8.5293399999999998E-3</c:v>
                </c:pt>
                <c:pt idx="8365" formatCode="0.00E+00">
                  <c:v>6.7484499999999996E-3</c:v>
                </c:pt>
                <c:pt idx="8366" formatCode="0.00E+00">
                  <c:v>4.9935400000000003E-3</c:v>
                </c:pt>
                <c:pt idx="8367" formatCode="0.00E+00">
                  <c:v>3.2674399999999999E-3</c:v>
                </c:pt>
                <c:pt idx="8368" formatCode="0.00E+00">
                  <c:v>1.57285E-3</c:v>
                </c:pt>
                <c:pt idx="8369" formatCode="0.00E+00">
                  <c:v>-8.7655299999999994E-5</c:v>
                </c:pt>
                <c:pt idx="8370" formatCode="0.00E+00">
                  <c:v>-1.71152E-3</c:v>
                </c:pt>
                <c:pt idx="8371" formatCode="0.00E+00">
                  <c:v>-3.2962299999999998E-3</c:v>
                </c:pt>
                <c:pt idx="8372" formatCode="0.00E+00">
                  <c:v>-4.8393400000000001E-3</c:v>
                </c:pt>
                <c:pt idx="8373" formatCode="0.00E+00">
                  <c:v>-6.3384399999999999E-3</c:v>
                </c:pt>
                <c:pt idx="8374" formatCode="0.00E+00">
                  <c:v>-7.7912399999999996E-3</c:v>
                </c:pt>
                <c:pt idx="8375" formatCode="0.00E+00">
                  <c:v>-9.1956199999999998E-3</c:v>
                </c:pt>
                <c:pt idx="8376">
                  <c:v>-1.05495E-2</c:v>
                </c:pt>
                <c:pt idx="8377">
                  <c:v>-1.1851E-2</c:v>
                </c:pt>
                <c:pt idx="8378">
                  <c:v>-1.30981E-2</c:v>
                </c:pt>
                <c:pt idx="8379">
                  <c:v>-1.4289400000000001E-2</c:v>
                </c:pt>
                <c:pt idx="8380">
                  <c:v>-1.54231E-2</c:v>
                </c:pt>
                <c:pt idx="8381">
                  <c:v>-1.6497899999999999E-2</c:v>
                </c:pt>
                <c:pt idx="8382">
                  <c:v>-1.7512699999999999E-2</c:v>
                </c:pt>
                <c:pt idx="8383">
                  <c:v>-1.8466400000000001E-2</c:v>
                </c:pt>
                <c:pt idx="8384">
                  <c:v>-1.93581E-2</c:v>
                </c:pt>
                <c:pt idx="8385">
                  <c:v>-2.0186800000000001E-2</c:v>
                </c:pt>
                <c:pt idx="8386">
                  <c:v>-2.0951500000000001E-2</c:v>
                </c:pt>
                <c:pt idx="8387">
                  <c:v>-2.1651500000000001E-2</c:v>
                </c:pt>
                <c:pt idx="8388">
                  <c:v>-2.2286199999999999E-2</c:v>
                </c:pt>
                <c:pt idx="8389">
                  <c:v>-2.2855199999999999E-2</c:v>
                </c:pt>
                <c:pt idx="8390">
                  <c:v>-2.3358199999999999E-2</c:v>
                </c:pt>
                <c:pt idx="8391">
                  <c:v>-2.37951E-2</c:v>
                </c:pt>
                <c:pt idx="8392">
                  <c:v>-2.4166E-2</c:v>
                </c:pt>
                <c:pt idx="8393">
                  <c:v>-2.4471E-2</c:v>
                </c:pt>
                <c:pt idx="8394">
                  <c:v>-2.47104E-2</c:v>
                </c:pt>
                <c:pt idx="8395">
                  <c:v>-2.48845E-2</c:v>
                </c:pt>
                <c:pt idx="8396">
                  <c:v>-2.4993999999999999E-2</c:v>
                </c:pt>
                <c:pt idx="8397">
                  <c:v>-2.50394E-2</c:v>
                </c:pt>
                <c:pt idx="8398">
                  <c:v>-2.5021600000000001E-2</c:v>
                </c:pt>
                <c:pt idx="8399">
                  <c:v>-2.49413E-2</c:v>
                </c:pt>
                <c:pt idx="8400">
                  <c:v>-2.4799600000000002E-2</c:v>
                </c:pt>
                <c:pt idx="8401">
                  <c:v>-2.4597600000000001E-2</c:v>
                </c:pt>
                <c:pt idx="8402">
                  <c:v>-2.43365E-2</c:v>
                </c:pt>
                <c:pt idx="8403">
                  <c:v>-2.4017699999999999E-2</c:v>
                </c:pt>
                <c:pt idx="8404">
                  <c:v>-2.3642699999999999E-2</c:v>
                </c:pt>
                <c:pt idx="8405">
                  <c:v>-2.3213000000000001E-2</c:v>
                </c:pt>
                <c:pt idx="8406">
                  <c:v>-2.273E-2</c:v>
                </c:pt>
                <c:pt idx="8407">
                  <c:v>-2.2195800000000002E-2</c:v>
                </c:pt>
                <c:pt idx="8408">
                  <c:v>-2.1612099999999999E-2</c:v>
                </c:pt>
                <c:pt idx="8409">
                  <c:v>-2.09809E-2</c:v>
                </c:pt>
                <c:pt idx="8410">
                  <c:v>-2.0304200000000001E-2</c:v>
                </c:pt>
                <c:pt idx="8411">
                  <c:v>-1.9584000000000001E-2</c:v>
                </c:pt>
                <c:pt idx="8412">
                  <c:v>-1.8822599999999998E-2</c:v>
                </c:pt>
                <c:pt idx="8413">
                  <c:v>-1.8022099999999999E-2</c:v>
                </c:pt>
                <c:pt idx="8414">
                  <c:v>-1.71848E-2</c:v>
                </c:pt>
                <c:pt idx="8415">
                  <c:v>-1.6312900000000002E-2</c:v>
                </c:pt>
                <c:pt idx="8416">
                  <c:v>-1.54089E-2</c:v>
                </c:pt>
                <c:pt idx="8417">
                  <c:v>-1.4475099999999999E-2</c:v>
                </c:pt>
                <c:pt idx="8418">
                  <c:v>-1.3514E-2</c:v>
                </c:pt>
                <c:pt idx="8419">
                  <c:v>-1.25284E-2</c:v>
                </c:pt>
                <c:pt idx="8420">
                  <c:v>-1.15207E-2</c:v>
                </c:pt>
                <c:pt idx="8421">
                  <c:v>-1.04937E-2</c:v>
                </c:pt>
                <c:pt idx="8422" formatCode="0.00E+00">
                  <c:v>-9.4500000000000001E-3</c:v>
                </c:pt>
                <c:pt idx="8423" formatCode="0.00E+00">
                  <c:v>-8.3924299999999993E-3</c:v>
                </c:pt>
                <c:pt idx="8424" formatCode="0.00E+00">
                  <c:v>-7.3237600000000003E-3</c:v>
                </c:pt>
                <c:pt idx="8425" formatCode="0.00E+00">
                  <c:v>-6.2467099999999999E-3</c:v>
                </c:pt>
                <c:pt idx="8426" formatCode="0.00E+00">
                  <c:v>-5.1639399999999997E-3</c:v>
                </c:pt>
                <c:pt idx="8427" formatCode="0.00E+00">
                  <c:v>-4.0781599999999999E-3</c:v>
                </c:pt>
                <c:pt idx="8428" formatCode="0.00E+00">
                  <c:v>-2.9920599999999999E-3</c:v>
                </c:pt>
                <c:pt idx="8429" formatCode="0.00E+00">
                  <c:v>-1.9082700000000001E-3</c:v>
                </c:pt>
                <c:pt idx="8430" formatCode="0.00E+00">
                  <c:v>-8.2943700000000003E-4</c:v>
                </c:pt>
                <c:pt idx="8431" formatCode="0.00E+00">
                  <c:v>2.4163799999999999E-4</c:v>
                </c:pt>
                <c:pt idx="8432" formatCode="0.00E+00">
                  <c:v>1.3021700000000001E-3</c:v>
                </c:pt>
                <c:pt idx="8433" formatCode="0.00E+00">
                  <c:v>2.34951E-3</c:v>
                </c:pt>
                <c:pt idx="8434" formatCode="0.00E+00">
                  <c:v>3.38113E-3</c:v>
                </c:pt>
                <c:pt idx="8435" formatCode="0.00E+00">
                  <c:v>4.3946000000000002E-3</c:v>
                </c:pt>
                <c:pt idx="8436" formatCode="0.00E+00">
                  <c:v>5.3875700000000004E-3</c:v>
                </c:pt>
                <c:pt idx="8437" formatCode="0.00E+00">
                  <c:v>6.3576500000000003E-3</c:v>
                </c:pt>
                <c:pt idx="8438" formatCode="0.00E+00">
                  <c:v>7.3024500000000003E-3</c:v>
                </c:pt>
                <c:pt idx="8439" formatCode="0.00E+00">
                  <c:v>8.2197599999999996E-3</c:v>
                </c:pt>
                <c:pt idx="8440" formatCode="0.00E+00">
                  <c:v>9.1074899999999993E-3</c:v>
                </c:pt>
                <c:pt idx="8441" formatCode="0.00E+00">
                  <c:v>9.9634100000000007E-3</c:v>
                </c:pt>
                <c:pt idx="8442">
                  <c:v>1.0785299999999999E-2</c:v>
                </c:pt>
                <c:pt idx="8443">
                  <c:v>1.1571100000000001E-2</c:v>
                </c:pt>
                <c:pt idx="8444">
                  <c:v>1.23188E-2</c:v>
                </c:pt>
                <c:pt idx="8445">
                  <c:v>1.3026299999999999E-2</c:v>
                </c:pt>
                <c:pt idx="8446">
                  <c:v>1.36918E-2</c:v>
                </c:pt>
                <c:pt idx="8447">
                  <c:v>1.43134E-2</c:v>
                </c:pt>
                <c:pt idx="8448">
                  <c:v>1.4889899999999999E-2</c:v>
                </c:pt>
                <c:pt idx="8449">
                  <c:v>1.54197E-2</c:v>
                </c:pt>
                <c:pt idx="8450">
                  <c:v>1.5901599999999998E-2</c:v>
                </c:pt>
                <c:pt idx="8451">
                  <c:v>1.6334700000000001E-2</c:v>
                </c:pt>
                <c:pt idx="8452">
                  <c:v>1.6717699999999999E-2</c:v>
                </c:pt>
                <c:pt idx="8453">
                  <c:v>1.7049600000000002E-2</c:v>
                </c:pt>
                <c:pt idx="8454">
                  <c:v>1.7329600000000001E-2</c:v>
                </c:pt>
                <c:pt idx="8455">
                  <c:v>1.7556800000000001E-2</c:v>
                </c:pt>
                <c:pt idx="8456">
                  <c:v>1.7730599999999999E-2</c:v>
                </c:pt>
                <c:pt idx="8457">
                  <c:v>1.78503E-2</c:v>
                </c:pt>
                <c:pt idx="8458">
                  <c:v>1.7915299999999999E-2</c:v>
                </c:pt>
                <c:pt idx="8459">
                  <c:v>1.7925199999999999E-2</c:v>
                </c:pt>
                <c:pt idx="8460">
                  <c:v>1.7879900000000001E-2</c:v>
                </c:pt>
                <c:pt idx="8461">
                  <c:v>1.7779199999999998E-2</c:v>
                </c:pt>
                <c:pt idx="8462">
                  <c:v>1.7623199999999999E-2</c:v>
                </c:pt>
                <c:pt idx="8463">
                  <c:v>1.7412199999999999E-2</c:v>
                </c:pt>
                <c:pt idx="8464">
                  <c:v>1.7146600000000001E-2</c:v>
                </c:pt>
                <c:pt idx="8465">
                  <c:v>1.6826600000000001E-2</c:v>
                </c:pt>
                <c:pt idx="8466">
                  <c:v>1.6452700000000001E-2</c:v>
                </c:pt>
                <c:pt idx="8467">
                  <c:v>1.6025399999999999E-2</c:v>
                </c:pt>
                <c:pt idx="8468">
                  <c:v>1.55452E-2</c:v>
                </c:pt>
                <c:pt idx="8469">
                  <c:v>1.5013E-2</c:v>
                </c:pt>
                <c:pt idx="8470">
                  <c:v>1.44295E-2</c:v>
                </c:pt>
                <c:pt idx="8471">
                  <c:v>1.37958E-2</c:v>
                </c:pt>
                <c:pt idx="8472">
                  <c:v>1.31127E-2</c:v>
                </c:pt>
                <c:pt idx="8473">
                  <c:v>1.23818E-2</c:v>
                </c:pt>
                <c:pt idx="8474">
                  <c:v>1.16042E-2</c:v>
                </c:pt>
                <c:pt idx="8475">
                  <c:v>1.0781600000000001E-2</c:v>
                </c:pt>
                <c:pt idx="8476" formatCode="0.00E+00">
                  <c:v>9.9155200000000006E-3</c:v>
                </c:pt>
                <c:pt idx="8477" formatCode="0.00E+00">
                  <c:v>9.0076800000000005E-3</c:v>
                </c:pt>
                <c:pt idx="8478" formatCode="0.00E+00">
                  <c:v>8.0597900000000007E-3</c:v>
                </c:pt>
                <c:pt idx="8479" formatCode="0.00E+00">
                  <c:v>7.0737300000000003E-3</c:v>
                </c:pt>
                <c:pt idx="8480" formatCode="0.00E+00">
                  <c:v>6.0516099999999998E-3</c:v>
                </c:pt>
                <c:pt idx="8481" formatCode="0.00E+00">
                  <c:v>4.9955800000000003E-3</c:v>
                </c:pt>
                <c:pt idx="8482" formatCode="0.00E+00">
                  <c:v>3.9076800000000002E-3</c:v>
                </c:pt>
                <c:pt idx="8483" formatCode="0.00E+00">
                  <c:v>2.7900799999999999E-3</c:v>
                </c:pt>
                <c:pt idx="8484" formatCode="0.00E+00">
                  <c:v>1.6451700000000001E-3</c:v>
                </c:pt>
                <c:pt idx="8485" formatCode="0.00E+00">
                  <c:v>4.7533100000000001E-4</c:v>
                </c:pt>
                <c:pt idx="8486" formatCode="0.00E+00">
                  <c:v>-7.1736300000000005E-4</c:v>
                </c:pt>
                <c:pt idx="8487" formatCode="0.00E+00">
                  <c:v>-1.93082E-3</c:v>
                </c:pt>
                <c:pt idx="8488" formatCode="0.00E+00">
                  <c:v>-3.1625799999999999E-3</c:v>
                </c:pt>
                <c:pt idx="8489" formatCode="0.00E+00">
                  <c:v>-4.40997E-3</c:v>
                </c:pt>
                <c:pt idx="8490" formatCode="0.00E+00">
                  <c:v>-5.6701800000000004E-3</c:v>
                </c:pt>
                <c:pt idx="8491" formatCode="0.00E+00">
                  <c:v>-6.9402700000000001E-3</c:v>
                </c:pt>
                <c:pt idx="8492" formatCode="0.00E+00">
                  <c:v>-8.2172400000000007E-3</c:v>
                </c:pt>
                <c:pt idx="8493" formatCode="0.00E+00">
                  <c:v>-9.4983299999999993E-3</c:v>
                </c:pt>
                <c:pt idx="8494">
                  <c:v>-1.0781000000000001E-2</c:v>
                </c:pt>
                <c:pt idx="8495">
                  <c:v>-1.20628E-2</c:v>
                </c:pt>
                <c:pt idx="8496">
                  <c:v>-1.3341E-2</c:v>
                </c:pt>
                <c:pt idx="8497">
                  <c:v>-1.4612699999999999E-2</c:v>
                </c:pt>
                <c:pt idx="8498">
                  <c:v>-1.5875E-2</c:v>
                </c:pt>
                <c:pt idx="8499">
                  <c:v>-1.7125000000000001E-2</c:v>
                </c:pt>
                <c:pt idx="8500">
                  <c:v>-1.8359799999999999E-2</c:v>
                </c:pt>
                <c:pt idx="8501">
                  <c:v>-1.9576900000000001E-2</c:v>
                </c:pt>
                <c:pt idx="8502">
                  <c:v>-2.0773400000000001E-2</c:v>
                </c:pt>
                <c:pt idx="8503">
                  <c:v>-2.19466E-2</c:v>
                </c:pt>
                <c:pt idx="8504">
                  <c:v>-2.3094199999999999E-2</c:v>
                </c:pt>
                <c:pt idx="8505">
                  <c:v>-2.4213599999999998E-2</c:v>
                </c:pt>
                <c:pt idx="8506">
                  <c:v>-2.5301899999999999E-2</c:v>
                </c:pt>
                <c:pt idx="8507">
                  <c:v>-2.6356299999999999E-2</c:v>
                </c:pt>
                <c:pt idx="8508">
                  <c:v>-2.73744E-2</c:v>
                </c:pt>
                <c:pt idx="8509">
                  <c:v>-2.8354899999999999E-2</c:v>
                </c:pt>
                <c:pt idx="8510">
                  <c:v>-2.9296099999999999E-2</c:v>
                </c:pt>
                <c:pt idx="8511">
                  <c:v>-3.0195199999999998E-2</c:v>
                </c:pt>
                <c:pt idx="8512">
                  <c:v>-3.10484E-2</c:v>
                </c:pt>
                <c:pt idx="8513">
                  <c:v>-3.1852600000000002E-2</c:v>
                </c:pt>
                <c:pt idx="8514">
                  <c:v>-3.2605500000000003E-2</c:v>
                </c:pt>
                <c:pt idx="8515">
                  <c:v>-3.3305099999999997E-2</c:v>
                </c:pt>
                <c:pt idx="8516">
                  <c:v>-3.3949699999999999E-2</c:v>
                </c:pt>
                <c:pt idx="8517">
                  <c:v>-3.4537100000000001E-2</c:v>
                </c:pt>
                <c:pt idx="8518">
                  <c:v>-3.5065600000000002E-2</c:v>
                </c:pt>
                <c:pt idx="8519">
                  <c:v>-3.55334E-2</c:v>
                </c:pt>
                <c:pt idx="8520">
                  <c:v>-3.5938900000000003E-2</c:v>
                </c:pt>
                <c:pt idx="8521">
                  <c:v>-3.6280800000000002E-2</c:v>
                </c:pt>
                <c:pt idx="8522">
                  <c:v>-3.6557899999999997E-2</c:v>
                </c:pt>
                <c:pt idx="8523">
                  <c:v>-3.6769200000000002E-2</c:v>
                </c:pt>
                <c:pt idx="8524">
                  <c:v>-3.6914000000000002E-2</c:v>
                </c:pt>
                <c:pt idx="8525">
                  <c:v>-3.6991400000000001E-2</c:v>
                </c:pt>
                <c:pt idx="8526">
                  <c:v>-3.7000499999999999E-2</c:v>
                </c:pt>
                <c:pt idx="8527">
                  <c:v>-3.6940599999999997E-2</c:v>
                </c:pt>
                <c:pt idx="8528">
                  <c:v>-3.6811200000000002E-2</c:v>
                </c:pt>
                <c:pt idx="8529">
                  <c:v>-3.6611699999999997E-2</c:v>
                </c:pt>
                <c:pt idx="8530">
                  <c:v>-3.6341499999999999E-2</c:v>
                </c:pt>
                <c:pt idx="8531">
                  <c:v>-3.5999400000000001E-2</c:v>
                </c:pt>
                <c:pt idx="8532">
                  <c:v>-3.5584900000000003E-2</c:v>
                </c:pt>
                <c:pt idx="8533">
                  <c:v>-3.5097700000000003E-2</c:v>
                </c:pt>
                <c:pt idx="8534">
                  <c:v>-3.4539E-2</c:v>
                </c:pt>
                <c:pt idx="8535">
                  <c:v>-3.3909700000000001E-2</c:v>
                </c:pt>
                <c:pt idx="8536">
                  <c:v>-3.32106E-2</c:v>
                </c:pt>
                <c:pt idx="8537">
                  <c:v>-3.2441900000000003E-2</c:v>
                </c:pt>
                <c:pt idx="8538">
                  <c:v>-3.1604100000000003E-2</c:v>
                </c:pt>
                <c:pt idx="8539">
                  <c:v>-3.06974E-2</c:v>
                </c:pt>
                <c:pt idx="8540">
                  <c:v>-2.97217E-2</c:v>
                </c:pt>
                <c:pt idx="8541">
                  <c:v>-2.8677000000000001E-2</c:v>
                </c:pt>
                <c:pt idx="8542">
                  <c:v>-2.7564100000000001E-2</c:v>
                </c:pt>
                <c:pt idx="8543">
                  <c:v>-2.6384899999999999E-2</c:v>
                </c:pt>
                <c:pt idx="8544">
                  <c:v>-2.51416E-2</c:v>
                </c:pt>
                <c:pt idx="8545">
                  <c:v>-2.38353E-2</c:v>
                </c:pt>
                <c:pt idx="8546">
                  <c:v>-2.2466900000000001E-2</c:v>
                </c:pt>
                <c:pt idx="8547">
                  <c:v>-2.10382E-2</c:v>
                </c:pt>
                <c:pt idx="8548">
                  <c:v>-1.9551900000000001E-2</c:v>
                </c:pt>
                <c:pt idx="8549">
                  <c:v>-1.80103E-2</c:v>
                </c:pt>
                <c:pt idx="8550">
                  <c:v>-1.64154E-2</c:v>
                </c:pt>
                <c:pt idx="8551">
                  <c:v>-1.47689E-2</c:v>
                </c:pt>
                <c:pt idx="8552">
                  <c:v>-1.30726E-2</c:v>
                </c:pt>
                <c:pt idx="8553">
                  <c:v>-1.1328400000000001E-2</c:v>
                </c:pt>
                <c:pt idx="8554" formatCode="0.00E+00">
                  <c:v>-9.53851E-3</c:v>
                </c:pt>
                <c:pt idx="8555" formatCode="0.00E+00">
                  <c:v>-7.7050199999999999E-3</c:v>
                </c:pt>
                <c:pt idx="8556" formatCode="0.00E+00">
                  <c:v>-5.8300699999999997E-3</c:v>
                </c:pt>
                <c:pt idx="8557" formatCode="0.00E+00">
                  <c:v>-3.9163000000000002E-3</c:v>
                </c:pt>
                <c:pt idx="8558" formatCode="0.00E+00">
                  <c:v>-1.9671799999999998E-3</c:v>
                </c:pt>
                <c:pt idx="8559" formatCode="0.00E+00">
                  <c:v>1.36062E-5</c:v>
                </c:pt>
                <c:pt idx="8560" formatCode="0.00E+00">
                  <c:v>2.0231400000000001E-3</c:v>
                </c:pt>
                <c:pt idx="8561" formatCode="0.00E+00">
                  <c:v>4.05917E-3</c:v>
                </c:pt>
                <c:pt idx="8562" formatCode="0.00E+00">
                  <c:v>6.1191300000000004E-3</c:v>
                </c:pt>
                <c:pt idx="8563" formatCode="0.00E+00">
                  <c:v>8.1999199999999994E-3</c:v>
                </c:pt>
                <c:pt idx="8564">
                  <c:v>1.0298099999999999E-2</c:v>
                </c:pt>
                <c:pt idx="8565">
                  <c:v>1.24101E-2</c:v>
                </c:pt>
                <c:pt idx="8566">
                  <c:v>1.4532399999999999E-2</c:v>
                </c:pt>
                <c:pt idx="8567">
                  <c:v>1.6662300000000001E-2</c:v>
                </c:pt>
                <c:pt idx="8568">
                  <c:v>1.8796199999999999E-2</c:v>
                </c:pt>
                <c:pt idx="8569">
                  <c:v>2.09301E-2</c:v>
                </c:pt>
                <c:pt idx="8570">
                  <c:v>2.3059900000000001E-2</c:v>
                </c:pt>
                <c:pt idx="8571">
                  <c:v>2.5181599999999998E-2</c:v>
                </c:pt>
                <c:pt idx="8572">
                  <c:v>2.7290999999999999E-2</c:v>
                </c:pt>
                <c:pt idx="8573">
                  <c:v>2.9384299999999999E-2</c:v>
                </c:pt>
                <c:pt idx="8574">
                  <c:v>3.1458800000000002E-2</c:v>
                </c:pt>
                <c:pt idx="8575">
                  <c:v>3.3512399999999998E-2</c:v>
                </c:pt>
                <c:pt idx="8576">
                  <c:v>3.55416E-2</c:v>
                </c:pt>
                <c:pt idx="8577">
                  <c:v>3.7542600000000002E-2</c:v>
                </c:pt>
                <c:pt idx="8578">
                  <c:v>3.9511999999999999E-2</c:v>
                </c:pt>
                <c:pt idx="8579">
                  <c:v>4.1447199999999997E-2</c:v>
                </c:pt>
                <c:pt idx="8580">
                  <c:v>4.3346000000000003E-2</c:v>
                </c:pt>
                <c:pt idx="8581">
                  <c:v>4.5205099999999998E-2</c:v>
                </c:pt>
                <c:pt idx="8582">
                  <c:v>4.7021E-2</c:v>
                </c:pt>
                <c:pt idx="8583">
                  <c:v>4.8790399999999998E-2</c:v>
                </c:pt>
                <c:pt idx="8584">
                  <c:v>5.0509999999999999E-2</c:v>
                </c:pt>
                <c:pt idx="8585">
                  <c:v>5.2176599999999997E-2</c:v>
                </c:pt>
                <c:pt idx="8586">
                  <c:v>5.37872E-2</c:v>
                </c:pt>
                <c:pt idx="8587">
                  <c:v>5.5338600000000002E-2</c:v>
                </c:pt>
                <c:pt idx="8588">
                  <c:v>5.6828499999999997E-2</c:v>
                </c:pt>
                <c:pt idx="8589">
                  <c:v>5.8254599999999997E-2</c:v>
                </c:pt>
                <c:pt idx="8590">
                  <c:v>5.9614599999999997E-2</c:v>
                </c:pt>
                <c:pt idx="8591">
                  <c:v>6.0905500000000001E-2</c:v>
                </c:pt>
                <c:pt idx="8592">
                  <c:v>6.2124899999999997E-2</c:v>
                </c:pt>
                <c:pt idx="8593">
                  <c:v>6.32712E-2</c:v>
                </c:pt>
                <c:pt idx="8594">
                  <c:v>6.4343200000000003E-2</c:v>
                </c:pt>
                <c:pt idx="8595">
                  <c:v>6.5338300000000002E-2</c:v>
                </c:pt>
                <c:pt idx="8596">
                  <c:v>6.6253599999999996E-2</c:v>
                </c:pt>
                <c:pt idx="8597">
                  <c:v>6.7085699999999998E-2</c:v>
                </c:pt>
                <c:pt idx="8598">
                  <c:v>6.7833000000000004E-2</c:v>
                </c:pt>
                <c:pt idx="8599">
                  <c:v>6.8494700000000006E-2</c:v>
                </c:pt>
                <c:pt idx="8600">
                  <c:v>6.9069599999999995E-2</c:v>
                </c:pt>
                <c:pt idx="8601">
                  <c:v>6.9555599999999995E-2</c:v>
                </c:pt>
                <c:pt idx="8602">
                  <c:v>6.9950799999999994E-2</c:v>
                </c:pt>
                <c:pt idx="8603">
                  <c:v>7.0254300000000006E-2</c:v>
                </c:pt>
                <c:pt idx="8604">
                  <c:v>7.0466000000000001E-2</c:v>
                </c:pt>
                <c:pt idx="8605">
                  <c:v>7.0585499999999995E-2</c:v>
                </c:pt>
                <c:pt idx="8606">
                  <c:v>7.0611999999999994E-2</c:v>
                </c:pt>
                <c:pt idx="8607">
                  <c:v>7.0545499999999997E-2</c:v>
                </c:pt>
                <c:pt idx="8608">
                  <c:v>7.0386500000000005E-2</c:v>
                </c:pt>
                <c:pt idx="8609">
                  <c:v>7.0134199999999994E-2</c:v>
                </c:pt>
                <c:pt idx="8610">
                  <c:v>6.9786200000000007E-2</c:v>
                </c:pt>
                <c:pt idx="8611">
                  <c:v>6.93415E-2</c:v>
                </c:pt>
                <c:pt idx="8612">
                  <c:v>6.8801399999999999E-2</c:v>
                </c:pt>
                <c:pt idx="8613">
                  <c:v>6.8167400000000003E-2</c:v>
                </c:pt>
                <c:pt idx="8614">
                  <c:v>6.7440299999999995E-2</c:v>
                </c:pt>
                <c:pt idx="8615">
                  <c:v>6.6620399999999996E-2</c:v>
                </c:pt>
                <c:pt idx="8616">
                  <c:v>6.57079E-2</c:v>
                </c:pt>
                <c:pt idx="8617">
                  <c:v>6.4702999999999997E-2</c:v>
                </c:pt>
                <c:pt idx="8618">
                  <c:v>6.3606700000000002E-2</c:v>
                </c:pt>
                <c:pt idx="8619">
                  <c:v>6.24211E-2</c:v>
                </c:pt>
                <c:pt idx="8620">
                  <c:v>6.1147699999999999E-2</c:v>
                </c:pt>
                <c:pt idx="8621">
                  <c:v>5.9786899999999997E-2</c:v>
                </c:pt>
                <c:pt idx="8622">
                  <c:v>5.8338899999999999E-2</c:v>
                </c:pt>
                <c:pt idx="8623">
                  <c:v>5.6805500000000002E-2</c:v>
                </c:pt>
                <c:pt idx="8624">
                  <c:v>5.5189000000000002E-2</c:v>
                </c:pt>
                <c:pt idx="8625">
                  <c:v>5.34916E-2</c:v>
                </c:pt>
                <c:pt idx="8626">
                  <c:v>5.1714999999999997E-2</c:v>
                </c:pt>
                <c:pt idx="8627">
                  <c:v>4.9861200000000001E-2</c:v>
                </c:pt>
                <c:pt idx="8628">
                  <c:v>4.7933200000000002E-2</c:v>
                </c:pt>
                <c:pt idx="8629">
                  <c:v>4.5934000000000003E-2</c:v>
                </c:pt>
                <c:pt idx="8630">
                  <c:v>4.3865399999999999E-2</c:v>
                </c:pt>
                <c:pt idx="8631">
                  <c:v>4.1728899999999999E-2</c:v>
                </c:pt>
                <c:pt idx="8632">
                  <c:v>3.9526699999999998E-2</c:v>
                </c:pt>
                <c:pt idx="8633">
                  <c:v>3.7262200000000002E-2</c:v>
                </c:pt>
                <c:pt idx="8634">
                  <c:v>3.4938799999999999E-2</c:v>
                </c:pt>
                <c:pt idx="8635">
                  <c:v>3.2559299999999999E-2</c:v>
                </c:pt>
                <c:pt idx="8636">
                  <c:v>3.0126799999999999E-2</c:v>
                </c:pt>
                <c:pt idx="8637">
                  <c:v>2.7644800000000001E-2</c:v>
                </c:pt>
                <c:pt idx="8638">
                  <c:v>2.5116699999999999E-2</c:v>
                </c:pt>
                <c:pt idx="8639">
                  <c:v>2.2544700000000001E-2</c:v>
                </c:pt>
                <c:pt idx="8640">
                  <c:v>1.9930400000000001E-2</c:v>
                </c:pt>
                <c:pt idx="8641">
                  <c:v>1.7276699999999999E-2</c:v>
                </c:pt>
                <c:pt idx="8642">
                  <c:v>1.45878E-2</c:v>
                </c:pt>
                <c:pt idx="8643">
                  <c:v>1.18686E-2</c:v>
                </c:pt>
                <c:pt idx="8644" formatCode="0.00E+00">
                  <c:v>9.1231899999999998E-3</c:v>
                </c:pt>
                <c:pt idx="8645" formatCode="0.00E+00">
                  <c:v>6.35492E-3</c:v>
                </c:pt>
                <c:pt idx="8646" formatCode="0.00E+00">
                  <c:v>3.5662200000000002E-3</c:v>
                </c:pt>
                <c:pt idx="8647" formatCode="0.00E+00">
                  <c:v>7.6013999999999997E-4</c:v>
                </c:pt>
                <c:pt idx="8648" formatCode="0.00E+00">
                  <c:v>-2.0581699999999998E-3</c:v>
                </c:pt>
                <c:pt idx="8649" formatCode="0.00E+00">
                  <c:v>-4.8830699999999998E-3</c:v>
                </c:pt>
                <c:pt idx="8650" formatCode="0.00E+00">
                  <c:v>-7.7106400000000004E-3</c:v>
                </c:pt>
                <c:pt idx="8651">
                  <c:v>-1.05383E-2</c:v>
                </c:pt>
                <c:pt idx="8652">
                  <c:v>-1.33636E-2</c:v>
                </c:pt>
                <c:pt idx="8653">
                  <c:v>-1.6182999999999999E-2</c:v>
                </c:pt>
                <c:pt idx="8654">
                  <c:v>-1.8992499999999999E-2</c:v>
                </c:pt>
                <c:pt idx="8655">
                  <c:v>-2.17883E-2</c:v>
                </c:pt>
                <c:pt idx="8656">
                  <c:v>-2.4565799999999999E-2</c:v>
                </c:pt>
                <c:pt idx="8657">
                  <c:v>-2.7319699999999999E-2</c:v>
                </c:pt>
                <c:pt idx="8658">
                  <c:v>-3.0045700000000002E-2</c:v>
                </c:pt>
                <c:pt idx="8659">
                  <c:v>-3.2742199999999999E-2</c:v>
                </c:pt>
                <c:pt idx="8660">
                  <c:v>-3.5408099999999998E-2</c:v>
                </c:pt>
                <c:pt idx="8661">
                  <c:v>-3.8039999999999997E-2</c:v>
                </c:pt>
                <c:pt idx="8662">
                  <c:v>-4.0633799999999998E-2</c:v>
                </c:pt>
                <c:pt idx="8663">
                  <c:v>-4.31864E-2</c:v>
                </c:pt>
                <c:pt idx="8664">
                  <c:v>-4.5694800000000001E-2</c:v>
                </c:pt>
                <c:pt idx="8665">
                  <c:v>-4.8155499999999997E-2</c:v>
                </c:pt>
                <c:pt idx="8666">
                  <c:v>-5.0563999999999998E-2</c:v>
                </c:pt>
                <c:pt idx="8667">
                  <c:v>-5.2916299999999999E-2</c:v>
                </c:pt>
                <c:pt idx="8668">
                  <c:v>-5.5209599999999998E-2</c:v>
                </c:pt>
                <c:pt idx="8669">
                  <c:v>-5.7441300000000001E-2</c:v>
                </c:pt>
                <c:pt idx="8670">
                  <c:v>-5.9609599999999999E-2</c:v>
                </c:pt>
                <c:pt idx="8671">
                  <c:v>-6.1712999999999997E-2</c:v>
                </c:pt>
                <c:pt idx="8672">
                  <c:v>-6.3750200000000007E-2</c:v>
                </c:pt>
                <c:pt idx="8673">
                  <c:v>-6.5719600000000003E-2</c:v>
                </c:pt>
                <c:pt idx="8674">
                  <c:v>-6.7619100000000001E-2</c:v>
                </c:pt>
                <c:pt idx="8675">
                  <c:v>-6.9445900000000005E-2</c:v>
                </c:pt>
                <c:pt idx="8676">
                  <c:v>-7.1196099999999998E-2</c:v>
                </c:pt>
                <c:pt idx="8677">
                  <c:v>-7.2866399999999998E-2</c:v>
                </c:pt>
                <c:pt idx="8678">
                  <c:v>-7.4454400000000004E-2</c:v>
                </c:pt>
                <c:pt idx="8679">
                  <c:v>-7.5958200000000003E-2</c:v>
                </c:pt>
                <c:pt idx="8680">
                  <c:v>-7.7375299999999994E-2</c:v>
                </c:pt>
                <c:pt idx="8681">
                  <c:v>-7.8702999999999995E-2</c:v>
                </c:pt>
                <c:pt idx="8682">
                  <c:v>-7.9939700000000002E-2</c:v>
                </c:pt>
                <c:pt idx="8683">
                  <c:v>-8.1085299999999999E-2</c:v>
                </c:pt>
                <c:pt idx="8684">
                  <c:v>-8.2140599999999994E-2</c:v>
                </c:pt>
                <c:pt idx="8685">
                  <c:v>-8.3105999999999999E-2</c:v>
                </c:pt>
                <c:pt idx="8686">
                  <c:v>-8.3981200000000006E-2</c:v>
                </c:pt>
                <c:pt idx="8687">
                  <c:v>-8.4765999999999994E-2</c:v>
                </c:pt>
                <c:pt idx="8688">
                  <c:v>-8.5459999999999994E-2</c:v>
                </c:pt>
                <c:pt idx="8689">
                  <c:v>-8.6062700000000006E-2</c:v>
                </c:pt>
                <c:pt idx="8690">
                  <c:v>-8.6573300000000006E-2</c:v>
                </c:pt>
                <c:pt idx="8691">
                  <c:v>-8.6991700000000005E-2</c:v>
                </c:pt>
                <c:pt idx="8692">
                  <c:v>-8.7318099999999996E-2</c:v>
                </c:pt>
                <c:pt idx="8693">
                  <c:v>-8.7552900000000003E-2</c:v>
                </c:pt>
                <c:pt idx="8694">
                  <c:v>-8.7696899999999994E-2</c:v>
                </c:pt>
                <c:pt idx="8695">
                  <c:v>-8.7749499999999994E-2</c:v>
                </c:pt>
                <c:pt idx="8696">
                  <c:v>-8.7709700000000002E-2</c:v>
                </c:pt>
                <c:pt idx="8697">
                  <c:v>-8.7578100000000006E-2</c:v>
                </c:pt>
                <c:pt idx="8698">
                  <c:v>-8.7356799999999998E-2</c:v>
                </c:pt>
                <c:pt idx="8699">
                  <c:v>-8.7047600000000003E-2</c:v>
                </c:pt>
                <c:pt idx="8700">
                  <c:v>-8.6650199999999997E-2</c:v>
                </c:pt>
                <c:pt idx="8701">
                  <c:v>-8.6163900000000002E-2</c:v>
                </c:pt>
                <c:pt idx="8702">
                  <c:v>-8.5589299999999993E-2</c:v>
                </c:pt>
                <c:pt idx="8703">
                  <c:v>-8.4928799999999999E-2</c:v>
                </c:pt>
                <c:pt idx="8704">
                  <c:v>-8.4183999999999995E-2</c:v>
                </c:pt>
                <c:pt idx="8705">
                  <c:v>-8.3355600000000002E-2</c:v>
                </c:pt>
                <c:pt idx="8706">
                  <c:v>-8.2443900000000001E-2</c:v>
                </c:pt>
                <c:pt idx="8707">
                  <c:v>-8.1449499999999994E-2</c:v>
                </c:pt>
                <c:pt idx="8708">
                  <c:v>-8.0373600000000003E-2</c:v>
                </c:pt>
                <c:pt idx="8709">
                  <c:v>-7.9217099999999999E-2</c:v>
                </c:pt>
                <c:pt idx="8710">
                  <c:v>-7.7979900000000005E-2</c:v>
                </c:pt>
                <c:pt idx="8711">
                  <c:v>-7.6662599999999997E-2</c:v>
                </c:pt>
                <c:pt idx="8712">
                  <c:v>-7.5268100000000004E-2</c:v>
                </c:pt>
                <c:pt idx="8713">
                  <c:v>-7.38008E-2</c:v>
                </c:pt>
                <c:pt idx="8714">
                  <c:v>-7.2264999999999996E-2</c:v>
                </c:pt>
                <c:pt idx="8715">
                  <c:v>-7.0664400000000002E-2</c:v>
                </c:pt>
                <c:pt idx="8716">
                  <c:v>-6.9001900000000005E-2</c:v>
                </c:pt>
                <c:pt idx="8717">
                  <c:v>-6.7279900000000004E-2</c:v>
                </c:pt>
                <c:pt idx="8718">
                  <c:v>-6.5501299999999998E-2</c:v>
                </c:pt>
                <c:pt idx="8719">
                  <c:v>-6.3669199999999995E-2</c:v>
                </c:pt>
                <c:pt idx="8720">
                  <c:v>-6.1786899999999999E-2</c:v>
                </c:pt>
                <c:pt idx="8721">
                  <c:v>-5.9857199999999999E-2</c:v>
                </c:pt>
                <c:pt idx="8722">
                  <c:v>-5.7882099999999999E-2</c:v>
                </c:pt>
                <c:pt idx="8723">
                  <c:v>-5.58629E-2</c:v>
                </c:pt>
                <c:pt idx="8724">
                  <c:v>-5.3801700000000001E-2</c:v>
                </c:pt>
                <c:pt idx="8725">
                  <c:v>-5.1702100000000001E-2</c:v>
                </c:pt>
                <c:pt idx="8726">
                  <c:v>-4.9568399999999999E-2</c:v>
                </c:pt>
                <c:pt idx="8727">
                  <c:v>-4.7404300000000003E-2</c:v>
                </c:pt>
                <c:pt idx="8728">
                  <c:v>-4.5211899999999999E-2</c:v>
                </c:pt>
                <c:pt idx="8729">
                  <c:v>-4.2991700000000001E-2</c:v>
                </c:pt>
                <c:pt idx="8730">
                  <c:v>-4.0744700000000002E-2</c:v>
                </c:pt>
                <c:pt idx="8731">
                  <c:v>-3.8473500000000001E-2</c:v>
                </c:pt>
                <c:pt idx="8732">
                  <c:v>-3.6181100000000001E-2</c:v>
                </c:pt>
                <c:pt idx="8733">
                  <c:v>-3.3869999999999997E-2</c:v>
                </c:pt>
                <c:pt idx="8734">
                  <c:v>-3.15427E-2</c:v>
                </c:pt>
                <c:pt idx="8735">
                  <c:v>-2.9203E-2</c:v>
                </c:pt>
                <c:pt idx="8736">
                  <c:v>-2.6855500000000001E-2</c:v>
                </c:pt>
                <c:pt idx="8737">
                  <c:v>-2.4504000000000001E-2</c:v>
                </c:pt>
                <c:pt idx="8738">
                  <c:v>-2.2151500000000001E-2</c:v>
                </c:pt>
                <c:pt idx="8739">
                  <c:v>-1.98009E-2</c:v>
                </c:pt>
                <c:pt idx="8740">
                  <c:v>-1.7454399999999998E-2</c:v>
                </c:pt>
                <c:pt idx="8741">
                  <c:v>-1.5114300000000001E-2</c:v>
                </c:pt>
                <c:pt idx="8742">
                  <c:v>-1.27838E-2</c:v>
                </c:pt>
                <c:pt idx="8743">
                  <c:v>-1.04663E-2</c:v>
                </c:pt>
                <c:pt idx="8744" formatCode="0.00E+00">
                  <c:v>-8.1633799999999996E-3</c:v>
                </c:pt>
                <c:pt idx="8745" formatCode="0.00E+00">
                  <c:v>-5.87675E-3</c:v>
                </c:pt>
                <c:pt idx="8746" formatCode="0.00E+00">
                  <c:v>-3.6099600000000002E-3</c:v>
                </c:pt>
                <c:pt idx="8747" formatCode="0.00E+00">
                  <c:v>-1.36808E-3</c:v>
                </c:pt>
                <c:pt idx="8748" formatCode="0.00E+00">
                  <c:v>8.4500099999999996E-4</c:v>
                </c:pt>
                <c:pt idx="8749" formatCode="0.00E+00">
                  <c:v>3.0263199999999999E-3</c:v>
                </c:pt>
                <c:pt idx="8750" formatCode="0.00E+00">
                  <c:v>5.1718099999999998E-3</c:v>
                </c:pt>
                <c:pt idx="8751" formatCode="0.00E+00">
                  <c:v>7.2776999999999998E-3</c:v>
                </c:pt>
                <c:pt idx="8752" formatCode="0.00E+00">
                  <c:v>9.3423099999999995E-3</c:v>
                </c:pt>
                <c:pt idx="8753">
                  <c:v>1.13651E-2</c:v>
                </c:pt>
                <c:pt idx="8754">
                  <c:v>1.3345299999999999E-2</c:v>
                </c:pt>
                <c:pt idx="8755">
                  <c:v>1.5281299999999999E-2</c:v>
                </c:pt>
                <c:pt idx="8756">
                  <c:v>1.71726E-2</c:v>
                </c:pt>
                <c:pt idx="8757">
                  <c:v>1.9018500000000001E-2</c:v>
                </c:pt>
                <c:pt idx="8758">
                  <c:v>2.08162E-2</c:v>
                </c:pt>
                <c:pt idx="8759">
                  <c:v>2.2561700000000001E-2</c:v>
                </c:pt>
                <c:pt idx="8760">
                  <c:v>2.42519E-2</c:v>
                </c:pt>
                <c:pt idx="8761">
                  <c:v>2.58853E-2</c:v>
                </c:pt>
                <c:pt idx="8762">
                  <c:v>2.7461200000000002E-2</c:v>
                </c:pt>
                <c:pt idx="8763">
                  <c:v>2.8979000000000001E-2</c:v>
                </c:pt>
                <c:pt idx="8764">
                  <c:v>3.04385E-2</c:v>
                </c:pt>
                <c:pt idx="8765">
                  <c:v>3.1839199999999998E-2</c:v>
                </c:pt>
                <c:pt idx="8766">
                  <c:v>3.3179199999999999E-2</c:v>
                </c:pt>
                <c:pt idx="8767">
                  <c:v>3.44567E-2</c:v>
                </c:pt>
                <c:pt idx="8768">
                  <c:v>3.5670500000000001E-2</c:v>
                </c:pt>
                <c:pt idx="8769">
                  <c:v>3.68191E-2</c:v>
                </c:pt>
                <c:pt idx="8770">
                  <c:v>3.7901600000000001E-2</c:v>
                </c:pt>
                <c:pt idx="8771">
                  <c:v>3.8916399999999997E-2</c:v>
                </c:pt>
                <c:pt idx="8772">
                  <c:v>3.9862099999999998E-2</c:v>
                </c:pt>
                <c:pt idx="8773">
                  <c:v>4.0738400000000001E-2</c:v>
                </c:pt>
                <c:pt idx="8774">
                  <c:v>4.1546100000000002E-2</c:v>
                </c:pt>
                <c:pt idx="8775">
                  <c:v>4.2285200000000002E-2</c:v>
                </c:pt>
                <c:pt idx="8776">
                  <c:v>4.2955100000000003E-2</c:v>
                </c:pt>
                <c:pt idx="8777">
                  <c:v>4.3555000000000003E-2</c:v>
                </c:pt>
                <c:pt idx="8778">
                  <c:v>4.40848E-2</c:v>
                </c:pt>
                <c:pt idx="8779">
                  <c:v>4.4546000000000002E-2</c:v>
                </c:pt>
                <c:pt idx="8780">
                  <c:v>4.4940099999999997E-2</c:v>
                </c:pt>
                <c:pt idx="8781">
                  <c:v>4.52672E-2</c:v>
                </c:pt>
                <c:pt idx="8782">
                  <c:v>4.5525799999999998E-2</c:v>
                </c:pt>
                <c:pt idx="8783">
                  <c:v>4.5716E-2</c:v>
                </c:pt>
                <c:pt idx="8784">
                  <c:v>4.58403E-2</c:v>
                </c:pt>
                <c:pt idx="8785">
                  <c:v>4.5899799999999998E-2</c:v>
                </c:pt>
                <c:pt idx="8786">
                  <c:v>4.5893799999999998E-2</c:v>
                </c:pt>
                <c:pt idx="8787">
                  <c:v>4.5822099999999998E-2</c:v>
                </c:pt>
                <c:pt idx="8788">
                  <c:v>4.5685900000000002E-2</c:v>
                </c:pt>
                <c:pt idx="8789">
                  <c:v>4.5487100000000003E-2</c:v>
                </c:pt>
                <c:pt idx="8790">
                  <c:v>4.5227400000000001E-2</c:v>
                </c:pt>
                <c:pt idx="8791">
                  <c:v>4.4908700000000003E-2</c:v>
                </c:pt>
                <c:pt idx="8792">
                  <c:v>4.4533099999999999E-2</c:v>
                </c:pt>
                <c:pt idx="8793">
                  <c:v>4.4102200000000001E-2</c:v>
                </c:pt>
                <c:pt idx="8794">
                  <c:v>4.3616500000000002E-2</c:v>
                </c:pt>
                <c:pt idx="8795">
                  <c:v>4.3076299999999998E-2</c:v>
                </c:pt>
                <c:pt idx="8796">
                  <c:v>4.2483300000000002E-2</c:v>
                </c:pt>
                <c:pt idx="8797">
                  <c:v>4.1842499999999998E-2</c:v>
                </c:pt>
                <c:pt idx="8798">
                  <c:v>4.1159399999999999E-2</c:v>
                </c:pt>
                <c:pt idx="8799">
                  <c:v>4.0436699999999999E-2</c:v>
                </c:pt>
                <c:pt idx="8800">
                  <c:v>3.9676000000000003E-2</c:v>
                </c:pt>
                <c:pt idx="8801">
                  <c:v>3.88784E-2</c:v>
                </c:pt>
                <c:pt idx="8802">
                  <c:v>3.8043800000000003E-2</c:v>
                </c:pt>
                <c:pt idx="8803">
                  <c:v>3.7172299999999998E-2</c:v>
                </c:pt>
                <c:pt idx="8804">
                  <c:v>3.62665E-2</c:v>
                </c:pt>
                <c:pt idx="8805">
                  <c:v>3.5328600000000002E-2</c:v>
                </c:pt>
                <c:pt idx="8806">
                  <c:v>3.4358100000000003E-2</c:v>
                </c:pt>
                <c:pt idx="8807">
                  <c:v>3.3353500000000001E-2</c:v>
                </c:pt>
                <c:pt idx="8808">
                  <c:v>3.2315000000000003E-2</c:v>
                </c:pt>
                <c:pt idx="8809">
                  <c:v>3.1244399999999999E-2</c:v>
                </c:pt>
                <c:pt idx="8810">
                  <c:v>3.0143300000000001E-2</c:v>
                </c:pt>
                <c:pt idx="8811">
                  <c:v>2.9013799999999999E-2</c:v>
                </c:pt>
                <c:pt idx="8812">
                  <c:v>2.7857699999999999E-2</c:v>
                </c:pt>
                <c:pt idx="8813">
                  <c:v>2.6676600000000002E-2</c:v>
                </c:pt>
                <c:pt idx="8814">
                  <c:v>2.5472700000000001E-2</c:v>
                </c:pt>
                <c:pt idx="8815">
                  <c:v>2.4249699999999999E-2</c:v>
                </c:pt>
                <c:pt idx="8816">
                  <c:v>2.3011899999999998E-2</c:v>
                </c:pt>
                <c:pt idx="8817">
                  <c:v>2.1763500000000002E-2</c:v>
                </c:pt>
                <c:pt idx="8818">
                  <c:v>2.0507999999999998E-2</c:v>
                </c:pt>
                <c:pt idx="8819">
                  <c:v>1.9247899999999998E-2</c:v>
                </c:pt>
                <c:pt idx="8820">
                  <c:v>1.7985500000000001E-2</c:v>
                </c:pt>
                <c:pt idx="8821">
                  <c:v>1.6724300000000001E-2</c:v>
                </c:pt>
                <c:pt idx="8822">
                  <c:v>1.54673E-2</c:v>
                </c:pt>
                <c:pt idx="8823">
                  <c:v>1.4214900000000001E-2</c:v>
                </c:pt>
                <c:pt idx="8824">
                  <c:v>1.29661E-2</c:v>
                </c:pt>
                <c:pt idx="8825">
                  <c:v>1.17205E-2</c:v>
                </c:pt>
                <c:pt idx="8826">
                  <c:v>1.0478899999999999E-2</c:v>
                </c:pt>
                <c:pt idx="8827" formatCode="0.00E+00">
                  <c:v>9.2427700000000008E-3</c:v>
                </c:pt>
                <c:pt idx="8828" formatCode="0.00E+00">
                  <c:v>8.0141099999999996E-3</c:v>
                </c:pt>
                <c:pt idx="8829" formatCode="0.00E+00">
                  <c:v>6.7953500000000003E-3</c:v>
                </c:pt>
                <c:pt idx="8830" formatCode="0.00E+00">
                  <c:v>5.5876299999999997E-3</c:v>
                </c:pt>
                <c:pt idx="8831" formatCode="0.00E+00">
                  <c:v>4.3910499999999996E-3</c:v>
                </c:pt>
                <c:pt idx="8832" formatCode="0.00E+00">
                  <c:v>3.2061199999999998E-3</c:v>
                </c:pt>
                <c:pt idx="8833" formatCode="0.00E+00">
                  <c:v>2.0336899999999999E-3</c:v>
                </c:pt>
                <c:pt idx="8834" formatCode="0.00E+00">
                  <c:v>8.7406500000000004E-4</c:v>
                </c:pt>
                <c:pt idx="8835" formatCode="0.00E+00">
                  <c:v>-2.7391200000000002E-4</c:v>
                </c:pt>
                <c:pt idx="8836" formatCode="0.00E+00">
                  <c:v>-1.4117800000000001E-3</c:v>
                </c:pt>
                <c:pt idx="8837" formatCode="0.00E+00">
                  <c:v>-2.5404199999999998E-3</c:v>
                </c:pt>
                <c:pt idx="8838" formatCode="0.00E+00">
                  <c:v>-3.6603400000000002E-3</c:v>
                </c:pt>
                <c:pt idx="8839" formatCode="0.00E+00">
                  <c:v>-4.7712900000000001E-3</c:v>
                </c:pt>
                <c:pt idx="8840" formatCode="0.00E+00">
                  <c:v>-5.8718700000000004E-3</c:v>
                </c:pt>
                <c:pt idx="8841" formatCode="0.00E+00">
                  <c:v>-6.9592600000000001E-3</c:v>
                </c:pt>
                <c:pt idx="8842" formatCode="0.00E+00">
                  <c:v>-8.0306600000000002E-3</c:v>
                </c:pt>
                <c:pt idx="8843" formatCode="0.00E+00">
                  <c:v>-9.0850600000000007E-3</c:v>
                </c:pt>
                <c:pt idx="8844">
                  <c:v>-1.0122300000000001E-2</c:v>
                </c:pt>
                <c:pt idx="8845">
                  <c:v>-1.1142000000000001E-2</c:v>
                </c:pt>
                <c:pt idx="8846">
                  <c:v>-1.2144200000000001E-2</c:v>
                </c:pt>
                <c:pt idx="8847">
                  <c:v>-1.31287E-2</c:v>
                </c:pt>
                <c:pt idx="8848">
                  <c:v>-1.4094000000000001E-2</c:v>
                </c:pt>
                <c:pt idx="8849">
                  <c:v>-1.5037699999999999E-2</c:v>
                </c:pt>
                <c:pt idx="8850">
                  <c:v>-1.59591E-2</c:v>
                </c:pt>
                <c:pt idx="8851">
                  <c:v>-1.6859499999999999E-2</c:v>
                </c:pt>
                <c:pt idx="8852">
                  <c:v>-1.7740200000000001E-2</c:v>
                </c:pt>
                <c:pt idx="8853">
                  <c:v>-1.8602199999999999E-2</c:v>
                </c:pt>
                <c:pt idx="8854">
                  <c:v>-1.9446000000000001E-2</c:v>
                </c:pt>
                <c:pt idx="8855">
                  <c:v>-2.02729E-2</c:v>
                </c:pt>
                <c:pt idx="8856">
                  <c:v>-2.1083899999999999E-2</c:v>
                </c:pt>
                <c:pt idx="8857">
                  <c:v>-2.18789E-2</c:v>
                </c:pt>
                <c:pt idx="8858">
                  <c:v>-2.26582E-2</c:v>
                </c:pt>
                <c:pt idx="8859">
                  <c:v>-2.3423300000000001E-2</c:v>
                </c:pt>
                <c:pt idx="8860">
                  <c:v>-2.41753E-2</c:v>
                </c:pt>
                <c:pt idx="8861">
                  <c:v>-2.4912699999999999E-2</c:v>
                </c:pt>
                <c:pt idx="8862">
                  <c:v>-2.5633699999999999E-2</c:v>
                </c:pt>
                <c:pt idx="8863">
                  <c:v>-2.63392E-2</c:v>
                </c:pt>
                <c:pt idx="8864">
                  <c:v>-2.7030599999999998E-2</c:v>
                </c:pt>
                <c:pt idx="8865">
                  <c:v>-2.7708E-2</c:v>
                </c:pt>
                <c:pt idx="8866">
                  <c:v>-2.8369999999999999E-2</c:v>
                </c:pt>
                <c:pt idx="8867">
                  <c:v>-2.90149E-2</c:v>
                </c:pt>
                <c:pt idx="8868">
                  <c:v>-2.9642100000000001E-2</c:v>
                </c:pt>
                <c:pt idx="8869">
                  <c:v>-3.0253100000000002E-2</c:v>
                </c:pt>
                <c:pt idx="8870">
                  <c:v>-3.0849600000000001E-2</c:v>
                </c:pt>
                <c:pt idx="8871">
                  <c:v>-3.1432500000000002E-2</c:v>
                </c:pt>
                <c:pt idx="8872">
                  <c:v>-3.2002999999999997E-2</c:v>
                </c:pt>
                <c:pt idx="8873">
                  <c:v>-3.25627E-2</c:v>
                </c:pt>
                <c:pt idx="8874">
                  <c:v>-3.3112299999999997E-2</c:v>
                </c:pt>
                <c:pt idx="8875">
                  <c:v>-3.3652300000000003E-2</c:v>
                </c:pt>
                <c:pt idx="8876">
                  <c:v>-3.4183499999999999E-2</c:v>
                </c:pt>
                <c:pt idx="8877">
                  <c:v>-3.4705600000000003E-2</c:v>
                </c:pt>
                <c:pt idx="8878">
                  <c:v>-3.5217100000000001E-2</c:v>
                </c:pt>
                <c:pt idx="8879">
                  <c:v>-3.5718399999999997E-2</c:v>
                </c:pt>
                <c:pt idx="8880">
                  <c:v>-3.6211300000000002E-2</c:v>
                </c:pt>
                <c:pt idx="8881">
                  <c:v>-3.6697399999999998E-2</c:v>
                </c:pt>
                <c:pt idx="8882">
                  <c:v>-3.71767E-2</c:v>
                </c:pt>
                <c:pt idx="8883">
                  <c:v>-3.7649200000000001E-2</c:v>
                </c:pt>
                <c:pt idx="8884">
                  <c:v>-3.8114500000000003E-2</c:v>
                </c:pt>
                <c:pt idx="8885">
                  <c:v>-3.8570599999999997E-2</c:v>
                </c:pt>
                <c:pt idx="8886">
                  <c:v>-3.9015899999999999E-2</c:v>
                </c:pt>
                <c:pt idx="8887">
                  <c:v>-3.9450300000000001E-2</c:v>
                </c:pt>
                <c:pt idx="8888">
                  <c:v>-3.9874300000000001E-2</c:v>
                </c:pt>
                <c:pt idx="8889">
                  <c:v>-4.02881E-2</c:v>
                </c:pt>
                <c:pt idx="8890">
                  <c:v>-4.0692399999999997E-2</c:v>
                </c:pt>
                <c:pt idx="8891">
                  <c:v>-4.1089199999999999E-2</c:v>
                </c:pt>
                <c:pt idx="8892">
                  <c:v>-4.1479599999999998E-2</c:v>
                </c:pt>
                <c:pt idx="8893">
                  <c:v>-4.1864800000000001E-2</c:v>
                </c:pt>
                <c:pt idx="8894">
                  <c:v>-4.2247199999999999E-2</c:v>
                </c:pt>
                <c:pt idx="8895">
                  <c:v>-4.2630000000000001E-2</c:v>
                </c:pt>
                <c:pt idx="8896">
                  <c:v>-4.3016199999999997E-2</c:v>
                </c:pt>
                <c:pt idx="8897">
                  <c:v>-4.3407000000000001E-2</c:v>
                </c:pt>
                <c:pt idx="8898">
                  <c:v>-4.3802800000000003E-2</c:v>
                </c:pt>
                <c:pt idx="8899">
                  <c:v>-4.4201600000000001E-2</c:v>
                </c:pt>
                <c:pt idx="8900">
                  <c:v>-4.4600000000000001E-2</c:v>
                </c:pt>
                <c:pt idx="8901">
                  <c:v>-4.4995599999999997E-2</c:v>
                </c:pt>
                <c:pt idx="8902">
                  <c:v>-4.5388999999999999E-2</c:v>
                </c:pt>
                <c:pt idx="8903">
                  <c:v>-4.5784199999999997E-2</c:v>
                </c:pt>
                <c:pt idx="8904">
                  <c:v>-4.6184799999999998E-2</c:v>
                </c:pt>
                <c:pt idx="8905">
                  <c:v>-4.6589899999999997E-2</c:v>
                </c:pt>
                <c:pt idx="8906">
                  <c:v>-4.6994099999999997E-2</c:v>
                </c:pt>
                <c:pt idx="8907">
                  <c:v>-4.7392200000000002E-2</c:v>
                </c:pt>
                <c:pt idx="8908">
                  <c:v>-4.7781700000000003E-2</c:v>
                </c:pt>
                <c:pt idx="8909">
                  <c:v>-4.8161099999999998E-2</c:v>
                </c:pt>
                <c:pt idx="8910">
                  <c:v>-4.8528700000000001E-2</c:v>
                </c:pt>
                <c:pt idx="8911">
                  <c:v>-4.8883700000000002E-2</c:v>
                </c:pt>
                <c:pt idx="8912">
                  <c:v>-4.92282E-2</c:v>
                </c:pt>
                <c:pt idx="8913">
                  <c:v>-4.9565600000000001E-2</c:v>
                </c:pt>
                <c:pt idx="8914">
                  <c:v>-4.9897799999999999E-2</c:v>
                </c:pt>
                <c:pt idx="8915">
                  <c:v>-5.0224900000000003E-2</c:v>
                </c:pt>
                <c:pt idx="8916">
                  <c:v>-5.0546500000000001E-2</c:v>
                </c:pt>
                <c:pt idx="8917">
                  <c:v>-5.0860700000000002E-2</c:v>
                </c:pt>
                <c:pt idx="8918">
                  <c:v>-5.1165599999999999E-2</c:v>
                </c:pt>
                <c:pt idx="8919">
                  <c:v>-5.1459999999999999E-2</c:v>
                </c:pt>
                <c:pt idx="8920">
                  <c:v>-5.1743600000000001E-2</c:v>
                </c:pt>
                <c:pt idx="8921">
                  <c:v>-5.2016100000000003E-2</c:v>
                </c:pt>
                <c:pt idx="8922">
                  <c:v>-5.2276999999999997E-2</c:v>
                </c:pt>
                <c:pt idx="8923">
                  <c:v>-5.2527499999999998E-2</c:v>
                </c:pt>
                <c:pt idx="8924">
                  <c:v>-5.2769400000000001E-2</c:v>
                </c:pt>
                <c:pt idx="8925">
                  <c:v>-5.3001800000000002E-2</c:v>
                </c:pt>
                <c:pt idx="8926">
                  <c:v>-5.3222499999999999E-2</c:v>
                </c:pt>
                <c:pt idx="8927">
                  <c:v>-5.34291E-2</c:v>
                </c:pt>
                <c:pt idx="8928">
                  <c:v>-5.3618499999999999E-2</c:v>
                </c:pt>
                <c:pt idx="8929">
                  <c:v>-5.3787599999999998E-2</c:v>
                </c:pt>
                <c:pt idx="8930">
                  <c:v>-5.3935499999999997E-2</c:v>
                </c:pt>
                <c:pt idx="8931">
                  <c:v>-5.4064399999999999E-2</c:v>
                </c:pt>
                <c:pt idx="8932">
                  <c:v>-5.41764E-2</c:v>
                </c:pt>
                <c:pt idx="8933">
                  <c:v>-5.4271199999999999E-2</c:v>
                </c:pt>
                <c:pt idx="8934">
                  <c:v>-5.4345299999999999E-2</c:v>
                </c:pt>
                <c:pt idx="8935">
                  <c:v>-5.4394400000000002E-2</c:v>
                </c:pt>
                <c:pt idx="8936">
                  <c:v>-5.4415600000000001E-2</c:v>
                </c:pt>
                <c:pt idx="8937">
                  <c:v>-5.4409199999999998E-2</c:v>
                </c:pt>
                <c:pt idx="8938">
                  <c:v>-5.4377799999999997E-2</c:v>
                </c:pt>
                <c:pt idx="8939">
                  <c:v>-5.4323799999999998E-2</c:v>
                </c:pt>
                <c:pt idx="8940">
                  <c:v>-5.4247700000000003E-2</c:v>
                </c:pt>
                <c:pt idx="8941">
                  <c:v>-5.41489E-2</c:v>
                </c:pt>
                <c:pt idx="8942">
                  <c:v>-5.4027400000000003E-2</c:v>
                </c:pt>
                <c:pt idx="8943">
                  <c:v>-5.38825E-2</c:v>
                </c:pt>
                <c:pt idx="8944">
                  <c:v>-5.3710899999999999E-2</c:v>
                </c:pt>
                <c:pt idx="8945">
                  <c:v>-5.3509599999999997E-2</c:v>
                </c:pt>
                <c:pt idx="8946">
                  <c:v>-5.3279100000000003E-2</c:v>
                </c:pt>
                <c:pt idx="8947">
                  <c:v>-5.3021400000000003E-2</c:v>
                </c:pt>
                <c:pt idx="8948">
                  <c:v>-5.2737300000000001E-2</c:v>
                </c:pt>
                <c:pt idx="8949">
                  <c:v>-5.24255E-2</c:v>
                </c:pt>
                <c:pt idx="8950">
                  <c:v>-5.20843E-2</c:v>
                </c:pt>
                <c:pt idx="8951">
                  <c:v>-5.1711500000000001E-2</c:v>
                </c:pt>
                <c:pt idx="8952">
                  <c:v>-5.1304200000000001E-2</c:v>
                </c:pt>
                <c:pt idx="8953">
                  <c:v>-5.08616E-2</c:v>
                </c:pt>
                <c:pt idx="8954">
                  <c:v>-5.0384499999999999E-2</c:v>
                </c:pt>
                <c:pt idx="8955">
                  <c:v>-4.9873800000000003E-2</c:v>
                </c:pt>
                <c:pt idx="8956">
                  <c:v>-4.9330400000000003E-2</c:v>
                </c:pt>
                <c:pt idx="8957">
                  <c:v>-4.8754800000000001E-2</c:v>
                </c:pt>
                <c:pt idx="8958">
                  <c:v>-4.8146899999999999E-2</c:v>
                </c:pt>
                <c:pt idx="8959">
                  <c:v>-4.7506600000000003E-2</c:v>
                </c:pt>
                <c:pt idx="8960">
                  <c:v>-4.6834199999999999E-2</c:v>
                </c:pt>
                <c:pt idx="8961">
                  <c:v>-4.6130499999999998E-2</c:v>
                </c:pt>
                <c:pt idx="8962">
                  <c:v>-4.5394400000000001E-2</c:v>
                </c:pt>
                <c:pt idx="8963">
                  <c:v>-4.4624299999999999E-2</c:v>
                </c:pt>
                <c:pt idx="8964">
                  <c:v>-4.3819999999999998E-2</c:v>
                </c:pt>
                <c:pt idx="8965">
                  <c:v>-4.2982699999999999E-2</c:v>
                </c:pt>
                <c:pt idx="8966">
                  <c:v>-4.2113200000000003E-2</c:v>
                </c:pt>
                <c:pt idx="8967">
                  <c:v>-4.1212699999999998E-2</c:v>
                </c:pt>
                <c:pt idx="8968">
                  <c:v>-4.02818E-2</c:v>
                </c:pt>
                <c:pt idx="8969">
                  <c:v>-3.9319E-2</c:v>
                </c:pt>
                <c:pt idx="8970">
                  <c:v>-3.83229E-2</c:v>
                </c:pt>
                <c:pt idx="8971">
                  <c:v>-3.7293899999999998E-2</c:v>
                </c:pt>
                <c:pt idx="8972">
                  <c:v>-3.6233099999999997E-2</c:v>
                </c:pt>
                <c:pt idx="8973">
                  <c:v>-3.5140499999999998E-2</c:v>
                </c:pt>
                <c:pt idx="8974">
                  <c:v>-3.4017699999999998E-2</c:v>
                </c:pt>
                <c:pt idx="8975">
                  <c:v>-3.2867399999999998E-2</c:v>
                </c:pt>
                <c:pt idx="8976">
                  <c:v>-3.1690299999999998E-2</c:v>
                </c:pt>
                <c:pt idx="8977">
                  <c:v>-3.0486300000000001E-2</c:v>
                </c:pt>
                <c:pt idx="8978">
                  <c:v>-2.9257499999999999E-2</c:v>
                </c:pt>
                <c:pt idx="8979">
                  <c:v>-2.8007299999999999E-2</c:v>
                </c:pt>
                <c:pt idx="8980">
                  <c:v>-2.6737799999999999E-2</c:v>
                </c:pt>
                <c:pt idx="8981">
                  <c:v>-2.5448399999999999E-2</c:v>
                </c:pt>
                <c:pt idx="8982">
                  <c:v>-2.41392E-2</c:v>
                </c:pt>
                <c:pt idx="8983">
                  <c:v>-2.2812499999999999E-2</c:v>
                </c:pt>
                <c:pt idx="8984">
                  <c:v>-2.1470300000000001E-2</c:v>
                </c:pt>
                <c:pt idx="8985">
                  <c:v>-2.0112600000000001E-2</c:v>
                </c:pt>
                <c:pt idx="8986">
                  <c:v>-1.8738399999999999E-2</c:v>
                </c:pt>
                <c:pt idx="8987">
                  <c:v>-1.7346899999999998E-2</c:v>
                </c:pt>
                <c:pt idx="8988">
                  <c:v>-1.59369E-2</c:v>
                </c:pt>
                <c:pt idx="8989">
                  <c:v>-1.4508099999999999E-2</c:v>
                </c:pt>
                <c:pt idx="8990">
                  <c:v>-1.30638E-2</c:v>
                </c:pt>
                <c:pt idx="8991">
                  <c:v>-1.1609700000000001E-2</c:v>
                </c:pt>
                <c:pt idx="8992">
                  <c:v>-1.01496E-2</c:v>
                </c:pt>
                <c:pt idx="8993" formatCode="0.00E+00">
                  <c:v>-8.6832899999999998E-3</c:v>
                </c:pt>
                <c:pt idx="8994" formatCode="0.00E+00">
                  <c:v>-7.2074699999999997E-3</c:v>
                </c:pt>
                <c:pt idx="8995" formatCode="0.00E+00">
                  <c:v>-5.7198800000000001E-3</c:v>
                </c:pt>
                <c:pt idx="8996" formatCode="0.00E+00">
                  <c:v>-4.2218500000000001E-3</c:v>
                </c:pt>
                <c:pt idx="8997" formatCode="0.00E+00">
                  <c:v>-2.71675E-3</c:v>
                </c:pt>
                <c:pt idx="8998" formatCode="0.00E+00">
                  <c:v>-1.2071899999999999E-3</c:v>
                </c:pt>
                <c:pt idx="8999" formatCode="0.00E+00">
                  <c:v>3.0418200000000001E-4</c:v>
                </c:pt>
                <c:pt idx="9000" formatCode="0.00E+00">
                  <c:v>1.81318E-3</c:v>
                </c:pt>
                <c:pt idx="9001" formatCode="0.00E+00">
                  <c:v>3.3154299999999999E-3</c:v>
                </c:pt>
                <c:pt idx="9002" formatCode="0.00E+00">
                  <c:v>4.8081199999999999E-3</c:v>
                </c:pt>
                <c:pt idx="9003" formatCode="0.00E+00">
                  <c:v>6.2896100000000002E-3</c:v>
                </c:pt>
                <c:pt idx="9004" formatCode="0.00E+00">
                  <c:v>7.7582900000000002E-3</c:v>
                </c:pt>
                <c:pt idx="9005" formatCode="0.00E+00">
                  <c:v>9.2123099999999996E-3</c:v>
                </c:pt>
                <c:pt idx="9006">
                  <c:v>1.06497E-2</c:v>
                </c:pt>
                <c:pt idx="9007">
                  <c:v>1.2068300000000001E-2</c:v>
                </c:pt>
                <c:pt idx="9008">
                  <c:v>1.3465700000000001E-2</c:v>
                </c:pt>
                <c:pt idx="9009">
                  <c:v>1.48401E-2</c:v>
                </c:pt>
                <c:pt idx="9010">
                  <c:v>1.6190699999999999E-2</c:v>
                </c:pt>
                <c:pt idx="9011">
                  <c:v>1.7516500000000001E-2</c:v>
                </c:pt>
                <c:pt idx="9012">
                  <c:v>1.88165E-2</c:v>
                </c:pt>
                <c:pt idx="9013">
                  <c:v>2.0090500000000001E-2</c:v>
                </c:pt>
                <c:pt idx="9014">
                  <c:v>2.1338200000000002E-2</c:v>
                </c:pt>
                <c:pt idx="9015">
                  <c:v>2.2559599999999999E-2</c:v>
                </c:pt>
                <c:pt idx="9016">
                  <c:v>2.37535E-2</c:v>
                </c:pt>
                <c:pt idx="9017">
                  <c:v>2.4918800000000001E-2</c:v>
                </c:pt>
                <c:pt idx="9018">
                  <c:v>2.6054600000000001E-2</c:v>
                </c:pt>
                <c:pt idx="9019">
                  <c:v>2.7158499999999999E-2</c:v>
                </c:pt>
                <c:pt idx="9020">
                  <c:v>2.82267E-2</c:v>
                </c:pt>
                <c:pt idx="9021">
                  <c:v>2.92567E-2</c:v>
                </c:pt>
                <c:pt idx="9022">
                  <c:v>3.0249399999999999E-2</c:v>
                </c:pt>
                <c:pt idx="9023">
                  <c:v>3.1205400000000001E-2</c:v>
                </c:pt>
                <c:pt idx="9024">
                  <c:v>3.2121400000000001E-2</c:v>
                </c:pt>
                <c:pt idx="9025">
                  <c:v>3.2992300000000002E-2</c:v>
                </c:pt>
                <c:pt idx="9026">
                  <c:v>3.3814299999999999E-2</c:v>
                </c:pt>
                <c:pt idx="9027">
                  <c:v>3.4586199999999998E-2</c:v>
                </c:pt>
                <c:pt idx="9028">
                  <c:v>3.5307600000000001E-2</c:v>
                </c:pt>
                <c:pt idx="9029">
                  <c:v>3.5976800000000003E-2</c:v>
                </c:pt>
                <c:pt idx="9030">
                  <c:v>3.6592199999999998E-2</c:v>
                </c:pt>
                <c:pt idx="9031">
                  <c:v>3.7153499999999999E-2</c:v>
                </c:pt>
                <c:pt idx="9032">
                  <c:v>3.7662300000000003E-2</c:v>
                </c:pt>
                <c:pt idx="9033">
                  <c:v>3.8119699999999999E-2</c:v>
                </c:pt>
                <c:pt idx="9034">
                  <c:v>3.8524999999999997E-2</c:v>
                </c:pt>
                <c:pt idx="9035">
                  <c:v>3.8875699999999999E-2</c:v>
                </c:pt>
                <c:pt idx="9036">
                  <c:v>3.9170700000000003E-2</c:v>
                </c:pt>
                <c:pt idx="9037">
                  <c:v>3.9410599999999997E-2</c:v>
                </c:pt>
                <c:pt idx="9038">
                  <c:v>3.9597199999999999E-2</c:v>
                </c:pt>
                <c:pt idx="9039">
                  <c:v>3.9732099999999999E-2</c:v>
                </c:pt>
                <c:pt idx="9040">
                  <c:v>3.9815400000000001E-2</c:v>
                </c:pt>
                <c:pt idx="9041">
                  <c:v>3.9845400000000003E-2</c:v>
                </c:pt>
                <c:pt idx="9042">
                  <c:v>3.9820099999999997E-2</c:v>
                </c:pt>
                <c:pt idx="9043">
                  <c:v>3.9737799999999997E-2</c:v>
                </c:pt>
                <c:pt idx="9044">
                  <c:v>3.9597E-2</c:v>
                </c:pt>
                <c:pt idx="9045">
                  <c:v>3.93972E-2</c:v>
                </c:pt>
                <c:pt idx="9046">
                  <c:v>3.9140099999999997E-2</c:v>
                </c:pt>
                <c:pt idx="9047">
                  <c:v>3.8826600000000003E-2</c:v>
                </c:pt>
                <c:pt idx="9048">
                  <c:v>3.8456499999999998E-2</c:v>
                </c:pt>
                <c:pt idx="9049">
                  <c:v>3.8030899999999999E-2</c:v>
                </c:pt>
                <c:pt idx="9050">
                  <c:v>3.7552099999999998E-2</c:v>
                </c:pt>
                <c:pt idx="9051">
                  <c:v>3.7021800000000001E-2</c:v>
                </c:pt>
                <c:pt idx="9052">
                  <c:v>3.64388E-2</c:v>
                </c:pt>
                <c:pt idx="9053">
                  <c:v>3.5801100000000002E-2</c:v>
                </c:pt>
                <c:pt idx="9054">
                  <c:v>3.5108E-2</c:v>
                </c:pt>
                <c:pt idx="9055">
                  <c:v>3.4359500000000001E-2</c:v>
                </c:pt>
                <c:pt idx="9056">
                  <c:v>3.35559E-2</c:v>
                </c:pt>
                <c:pt idx="9057">
                  <c:v>3.2697400000000001E-2</c:v>
                </c:pt>
                <c:pt idx="9058">
                  <c:v>3.1784699999999999E-2</c:v>
                </c:pt>
                <c:pt idx="9059">
                  <c:v>3.0819300000000001E-2</c:v>
                </c:pt>
                <c:pt idx="9060">
                  <c:v>2.98023E-2</c:v>
                </c:pt>
                <c:pt idx="9061">
                  <c:v>2.8734599999999999E-2</c:v>
                </c:pt>
                <c:pt idx="9062">
                  <c:v>2.7617599999999999E-2</c:v>
                </c:pt>
                <c:pt idx="9063">
                  <c:v>2.64538E-2</c:v>
                </c:pt>
                <c:pt idx="9064">
                  <c:v>2.5245500000000001E-2</c:v>
                </c:pt>
                <c:pt idx="9065">
                  <c:v>2.3993799999999999E-2</c:v>
                </c:pt>
                <c:pt idx="9066">
                  <c:v>2.2699500000000001E-2</c:v>
                </c:pt>
                <c:pt idx="9067">
                  <c:v>2.1363699999999999E-2</c:v>
                </c:pt>
                <c:pt idx="9068">
                  <c:v>1.9987899999999999E-2</c:v>
                </c:pt>
                <c:pt idx="9069">
                  <c:v>1.8574899999999998E-2</c:v>
                </c:pt>
                <c:pt idx="9070">
                  <c:v>1.7127799999999999E-2</c:v>
                </c:pt>
                <c:pt idx="9071">
                  <c:v>1.5649099999999999E-2</c:v>
                </c:pt>
                <c:pt idx="9072">
                  <c:v>1.41405E-2</c:v>
                </c:pt>
                <c:pt idx="9073">
                  <c:v>1.2603E-2</c:v>
                </c:pt>
                <c:pt idx="9074">
                  <c:v>1.1036799999999999E-2</c:v>
                </c:pt>
                <c:pt idx="9075" formatCode="0.00E+00">
                  <c:v>9.4434600000000007E-3</c:v>
                </c:pt>
                <c:pt idx="9076" formatCode="0.00E+00">
                  <c:v>7.8253400000000001E-3</c:v>
                </c:pt>
                <c:pt idx="9077" formatCode="0.00E+00">
                  <c:v>6.1852299999999999E-3</c:v>
                </c:pt>
                <c:pt idx="9078" formatCode="0.00E+00">
                  <c:v>4.5246899999999996E-3</c:v>
                </c:pt>
                <c:pt idx="9079" formatCode="0.00E+00">
                  <c:v>2.84483E-3</c:v>
                </c:pt>
                <c:pt idx="9080" formatCode="0.00E+00">
                  <c:v>1.14843E-3</c:v>
                </c:pt>
                <c:pt idx="9081" formatCode="0.00E+00">
                  <c:v>-5.6104699999999996E-4</c:v>
                </c:pt>
                <c:pt idx="9082" formatCode="0.00E+00">
                  <c:v>-2.2814200000000001E-3</c:v>
                </c:pt>
                <c:pt idx="9083" formatCode="0.00E+00">
                  <c:v>-4.0117499999999997E-3</c:v>
                </c:pt>
                <c:pt idx="9084" formatCode="0.00E+00">
                  <c:v>-5.7514999999999997E-3</c:v>
                </c:pt>
                <c:pt idx="9085" formatCode="0.00E+00">
                  <c:v>-7.4995900000000004E-3</c:v>
                </c:pt>
                <c:pt idx="9086" formatCode="0.00E+00">
                  <c:v>-9.2540000000000001E-3</c:v>
                </c:pt>
                <c:pt idx="9087">
                  <c:v>-1.10124E-2</c:v>
                </c:pt>
                <c:pt idx="9088">
                  <c:v>-1.2774300000000001E-2</c:v>
                </c:pt>
                <c:pt idx="9089">
                  <c:v>-1.45402E-2</c:v>
                </c:pt>
                <c:pt idx="9090">
                  <c:v>-1.62998E-2</c:v>
                </c:pt>
                <c:pt idx="9091">
                  <c:v>-1.8037000000000001E-2</c:v>
                </c:pt>
                <c:pt idx="9092">
                  <c:v>-1.9758600000000001E-2</c:v>
                </c:pt>
                <c:pt idx="9093">
                  <c:v>-2.1479700000000001E-2</c:v>
                </c:pt>
                <c:pt idx="9094">
                  <c:v>-2.3194699999999999E-2</c:v>
                </c:pt>
                <c:pt idx="9095">
                  <c:v>-2.4894800000000002E-2</c:v>
                </c:pt>
                <c:pt idx="9096">
                  <c:v>-2.6581899999999999E-2</c:v>
                </c:pt>
                <c:pt idx="9097">
                  <c:v>-2.8256900000000001E-2</c:v>
                </c:pt>
                <c:pt idx="9098">
                  <c:v>-2.99168E-2</c:v>
                </c:pt>
                <c:pt idx="9099">
                  <c:v>-3.1557599999999998E-2</c:v>
                </c:pt>
                <c:pt idx="9100">
                  <c:v>-3.3175999999999997E-2</c:v>
                </c:pt>
                <c:pt idx="9101">
                  <c:v>-3.4770200000000001E-2</c:v>
                </c:pt>
                <c:pt idx="9102">
                  <c:v>-3.6339000000000003E-2</c:v>
                </c:pt>
                <c:pt idx="9103">
                  <c:v>-3.7881999999999999E-2</c:v>
                </c:pt>
                <c:pt idx="9104">
                  <c:v>-3.9397599999999998E-2</c:v>
                </c:pt>
                <c:pt idx="9105">
                  <c:v>-4.0883500000000003E-2</c:v>
                </c:pt>
                <c:pt idx="9106">
                  <c:v>-4.2337899999999998E-2</c:v>
                </c:pt>
                <c:pt idx="9107">
                  <c:v>-4.3761099999999997E-2</c:v>
                </c:pt>
                <c:pt idx="9108">
                  <c:v>-4.5153899999999997E-2</c:v>
                </c:pt>
                <c:pt idx="9109">
                  <c:v>-4.6516799999999997E-2</c:v>
                </c:pt>
                <c:pt idx="9110">
                  <c:v>-4.7849599999999999E-2</c:v>
                </c:pt>
                <c:pt idx="9111">
                  <c:v>-4.9150600000000003E-2</c:v>
                </c:pt>
                <c:pt idx="9112">
                  <c:v>-5.0417999999999998E-2</c:v>
                </c:pt>
                <c:pt idx="9113">
                  <c:v>-5.1650000000000001E-2</c:v>
                </c:pt>
                <c:pt idx="9114">
                  <c:v>-5.2845299999999998E-2</c:v>
                </c:pt>
                <c:pt idx="9115">
                  <c:v>-5.4001500000000001E-2</c:v>
                </c:pt>
                <c:pt idx="9116">
                  <c:v>-5.51158E-2</c:v>
                </c:pt>
                <c:pt idx="9117">
                  <c:v>-5.6186399999999997E-2</c:v>
                </c:pt>
                <c:pt idx="9118">
                  <c:v>-5.7212899999999997E-2</c:v>
                </c:pt>
                <c:pt idx="9119">
                  <c:v>-5.81939E-2</c:v>
                </c:pt>
                <c:pt idx="9120">
                  <c:v>-5.9127399999999997E-2</c:v>
                </c:pt>
                <c:pt idx="9121">
                  <c:v>-6.0012099999999999E-2</c:v>
                </c:pt>
                <c:pt idx="9122">
                  <c:v>-6.0847100000000001E-2</c:v>
                </c:pt>
                <c:pt idx="9123">
                  <c:v>-6.1631699999999998E-2</c:v>
                </c:pt>
                <c:pt idx="9124">
                  <c:v>-6.23651E-2</c:v>
                </c:pt>
                <c:pt idx="9125">
                  <c:v>-6.3046099999999994E-2</c:v>
                </c:pt>
                <c:pt idx="9126">
                  <c:v>-6.3673999999999994E-2</c:v>
                </c:pt>
                <c:pt idx="9127">
                  <c:v>-6.4248799999999995E-2</c:v>
                </c:pt>
                <c:pt idx="9128">
                  <c:v>-6.4770300000000003E-2</c:v>
                </c:pt>
                <c:pt idx="9129">
                  <c:v>-6.5238299999999999E-2</c:v>
                </c:pt>
                <c:pt idx="9130">
                  <c:v>-6.5653400000000001E-2</c:v>
                </c:pt>
                <c:pt idx="9131">
                  <c:v>-6.6016699999999998E-2</c:v>
                </c:pt>
                <c:pt idx="9132">
                  <c:v>-6.6328300000000007E-2</c:v>
                </c:pt>
                <c:pt idx="9133">
                  <c:v>-6.6587499999999994E-2</c:v>
                </c:pt>
                <c:pt idx="9134">
                  <c:v>-6.6793500000000006E-2</c:v>
                </c:pt>
                <c:pt idx="9135">
                  <c:v>-6.6946199999999997E-2</c:v>
                </c:pt>
                <c:pt idx="9136">
                  <c:v>-6.7045099999999996E-2</c:v>
                </c:pt>
                <c:pt idx="9137">
                  <c:v>-6.7090300000000005E-2</c:v>
                </c:pt>
                <c:pt idx="9138">
                  <c:v>-6.70819E-2</c:v>
                </c:pt>
                <c:pt idx="9139">
                  <c:v>-6.7019999999999996E-2</c:v>
                </c:pt>
                <c:pt idx="9140">
                  <c:v>-6.6905199999999998E-2</c:v>
                </c:pt>
                <c:pt idx="9141">
                  <c:v>-6.6738500000000006E-2</c:v>
                </c:pt>
                <c:pt idx="9142">
                  <c:v>-6.65211E-2</c:v>
                </c:pt>
                <c:pt idx="9143">
                  <c:v>-6.62552E-2</c:v>
                </c:pt>
                <c:pt idx="9144">
                  <c:v>-6.5943199999999993E-2</c:v>
                </c:pt>
                <c:pt idx="9145">
                  <c:v>-6.5586900000000004E-2</c:v>
                </c:pt>
                <c:pt idx="9146">
                  <c:v>-6.5186300000000003E-2</c:v>
                </c:pt>
                <c:pt idx="9147">
                  <c:v>-6.4741099999999996E-2</c:v>
                </c:pt>
                <c:pt idx="9148">
                  <c:v>-6.4252199999999995E-2</c:v>
                </c:pt>
                <c:pt idx="9149">
                  <c:v>-6.3720499999999999E-2</c:v>
                </c:pt>
                <c:pt idx="9150">
                  <c:v>-6.3145699999999999E-2</c:v>
                </c:pt>
                <c:pt idx="9151">
                  <c:v>-6.2527299999999994E-2</c:v>
                </c:pt>
                <c:pt idx="9152">
                  <c:v>-6.1865799999999999E-2</c:v>
                </c:pt>
                <c:pt idx="9153">
                  <c:v>-6.1162599999999998E-2</c:v>
                </c:pt>
                <c:pt idx="9154">
                  <c:v>-6.0419100000000003E-2</c:v>
                </c:pt>
                <c:pt idx="9155">
                  <c:v>-5.9637900000000001E-2</c:v>
                </c:pt>
                <c:pt idx="9156">
                  <c:v>-5.8820400000000002E-2</c:v>
                </c:pt>
                <c:pt idx="9157">
                  <c:v>-5.79661E-2</c:v>
                </c:pt>
                <c:pt idx="9158">
                  <c:v>-5.7074100000000003E-2</c:v>
                </c:pt>
                <c:pt idx="9159">
                  <c:v>-5.6145800000000003E-2</c:v>
                </c:pt>
                <c:pt idx="9160">
                  <c:v>-5.5184700000000003E-2</c:v>
                </c:pt>
                <c:pt idx="9161">
                  <c:v>-5.41945E-2</c:v>
                </c:pt>
                <c:pt idx="9162">
                  <c:v>-5.3178400000000001E-2</c:v>
                </c:pt>
                <c:pt idx="9163">
                  <c:v>-5.2138999999999998E-2</c:v>
                </c:pt>
                <c:pt idx="9164">
                  <c:v>-5.1077499999999998E-2</c:v>
                </c:pt>
                <c:pt idx="9165">
                  <c:v>-4.9993500000000003E-2</c:v>
                </c:pt>
                <c:pt idx="9166">
                  <c:v>-4.88882E-2</c:v>
                </c:pt>
                <c:pt idx="9167">
                  <c:v>-4.77642E-2</c:v>
                </c:pt>
                <c:pt idx="9168">
                  <c:v>-4.6623400000000002E-2</c:v>
                </c:pt>
                <c:pt idx="9169">
                  <c:v>-4.5468099999999997E-2</c:v>
                </c:pt>
                <c:pt idx="9170">
                  <c:v>-4.4301199999999999E-2</c:v>
                </c:pt>
                <c:pt idx="9171">
                  <c:v>-4.3124299999999997E-2</c:v>
                </c:pt>
                <c:pt idx="9172">
                  <c:v>-4.1937700000000001E-2</c:v>
                </c:pt>
                <c:pt idx="9173">
                  <c:v>-4.0741800000000002E-2</c:v>
                </c:pt>
                <c:pt idx="9174">
                  <c:v>-3.95374E-2</c:v>
                </c:pt>
                <c:pt idx="9175">
                  <c:v>-3.8325600000000001E-2</c:v>
                </c:pt>
                <c:pt idx="9176">
                  <c:v>-3.7110700000000003E-2</c:v>
                </c:pt>
                <c:pt idx="9177">
                  <c:v>-3.5892399999999998E-2</c:v>
                </c:pt>
                <c:pt idx="9178">
                  <c:v>-3.4658099999999997E-2</c:v>
                </c:pt>
                <c:pt idx="9179">
                  <c:v>-3.3406199999999997E-2</c:v>
                </c:pt>
                <c:pt idx="9180">
                  <c:v>-3.2155700000000002E-2</c:v>
                </c:pt>
                <c:pt idx="9181">
                  <c:v>-3.09123E-2</c:v>
                </c:pt>
                <c:pt idx="9182">
                  <c:v>-2.9667499999999999E-2</c:v>
                </c:pt>
                <c:pt idx="9183">
                  <c:v>-2.84231E-2</c:v>
                </c:pt>
                <c:pt idx="9184">
                  <c:v>-2.7184799999999999E-2</c:v>
                </c:pt>
                <c:pt idx="9185">
                  <c:v>-2.59536E-2</c:v>
                </c:pt>
                <c:pt idx="9186">
                  <c:v>-2.47297E-2</c:v>
                </c:pt>
                <c:pt idx="9187">
                  <c:v>-2.35134E-2</c:v>
                </c:pt>
                <c:pt idx="9188">
                  <c:v>-2.23053E-2</c:v>
                </c:pt>
                <c:pt idx="9189">
                  <c:v>-2.11071E-2</c:v>
                </c:pt>
                <c:pt idx="9190">
                  <c:v>-1.9920899999999998E-2</c:v>
                </c:pt>
                <c:pt idx="9191">
                  <c:v>-1.8747900000000001E-2</c:v>
                </c:pt>
                <c:pt idx="9192">
                  <c:v>-1.7589400000000002E-2</c:v>
                </c:pt>
                <c:pt idx="9193">
                  <c:v>-1.6446599999999999E-2</c:v>
                </c:pt>
                <c:pt idx="9194">
                  <c:v>-1.53212E-2</c:v>
                </c:pt>
                <c:pt idx="9195">
                  <c:v>-1.42147E-2</c:v>
                </c:pt>
                <c:pt idx="9196">
                  <c:v>-1.3128799999999999E-2</c:v>
                </c:pt>
                <c:pt idx="9197">
                  <c:v>-1.2064999999999999E-2</c:v>
                </c:pt>
                <c:pt idx="9198">
                  <c:v>-1.10241E-2</c:v>
                </c:pt>
                <c:pt idx="9199">
                  <c:v>-1.00059E-2</c:v>
                </c:pt>
                <c:pt idx="9200" formatCode="0.00E+00">
                  <c:v>-9.00953E-3</c:v>
                </c:pt>
                <c:pt idx="9201" formatCode="0.00E+00">
                  <c:v>-8.0342199999999999E-3</c:v>
                </c:pt>
                <c:pt idx="9202" formatCode="0.00E+00">
                  <c:v>-7.0797000000000004E-3</c:v>
                </c:pt>
                <c:pt idx="9203" formatCode="0.00E+00">
                  <c:v>-6.1459499999999999E-3</c:v>
                </c:pt>
                <c:pt idx="9204" formatCode="0.00E+00">
                  <c:v>-5.2326999999999999E-3</c:v>
                </c:pt>
                <c:pt idx="9205" formatCode="0.00E+00">
                  <c:v>-4.3399500000000004E-3</c:v>
                </c:pt>
                <c:pt idx="9206" formatCode="0.00E+00">
                  <c:v>-3.46788E-3</c:v>
                </c:pt>
                <c:pt idx="9207" formatCode="0.00E+00">
                  <c:v>-2.6162400000000001E-3</c:v>
                </c:pt>
                <c:pt idx="9208" formatCode="0.00E+00">
                  <c:v>-1.7849700000000001E-3</c:v>
                </c:pt>
                <c:pt idx="9209" formatCode="0.00E+00">
                  <c:v>-9.7406999999999995E-4</c:v>
                </c:pt>
                <c:pt idx="9210" formatCode="0.00E+00">
                  <c:v>-1.8270600000000001E-4</c:v>
                </c:pt>
                <c:pt idx="9211" formatCode="0.00E+00">
                  <c:v>5.8961699999999996E-4</c:v>
                </c:pt>
                <c:pt idx="9212" formatCode="0.00E+00">
                  <c:v>1.3425799999999999E-3</c:v>
                </c:pt>
                <c:pt idx="9213" formatCode="0.00E+00">
                  <c:v>2.0759900000000002E-3</c:v>
                </c:pt>
                <c:pt idx="9214" formatCode="0.00E+00">
                  <c:v>2.78963E-3</c:v>
                </c:pt>
                <c:pt idx="9215" formatCode="0.00E+00">
                  <c:v>3.48322E-3</c:v>
                </c:pt>
                <c:pt idx="9216" formatCode="0.00E+00">
                  <c:v>4.1565500000000002E-3</c:v>
                </c:pt>
                <c:pt idx="9217" formatCode="0.00E+00">
                  <c:v>4.8094699999999997E-3</c:v>
                </c:pt>
                <c:pt idx="9218" formatCode="0.00E+00">
                  <c:v>5.4420500000000004E-3</c:v>
                </c:pt>
                <c:pt idx="9219" formatCode="0.00E+00">
                  <c:v>6.0544300000000004E-3</c:v>
                </c:pt>
                <c:pt idx="9220" formatCode="0.00E+00">
                  <c:v>6.6468100000000004E-3</c:v>
                </c:pt>
                <c:pt idx="9221" formatCode="0.00E+00">
                  <c:v>7.21969E-3</c:v>
                </c:pt>
                <c:pt idx="9222" formatCode="0.00E+00">
                  <c:v>7.7735599999999997E-3</c:v>
                </c:pt>
                <c:pt idx="9223" formatCode="0.00E+00">
                  <c:v>8.3087899999999999E-3</c:v>
                </c:pt>
                <c:pt idx="9224" formatCode="0.00E+00">
                  <c:v>8.8258799999999995E-3</c:v>
                </c:pt>
                <c:pt idx="9225" formatCode="0.00E+00">
                  <c:v>9.3256399999999996E-3</c:v>
                </c:pt>
                <c:pt idx="9226" formatCode="0.00E+00">
                  <c:v>9.8090899999999995E-3</c:v>
                </c:pt>
                <c:pt idx="9227">
                  <c:v>1.02775E-2</c:v>
                </c:pt>
                <c:pt idx="9228">
                  <c:v>1.07323E-2</c:v>
                </c:pt>
                <c:pt idx="9229">
                  <c:v>1.1174399999999999E-2</c:v>
                </c:pt>
                <c:pt idx="9230">
                  <c:v>1.16037E-2</c:v>
                </c:pt>
                <c:pt idx="9231">
                  <c:v>1.2019500000000001E-2</c:v>
                </c:pt>
                <c:pt idx="9232">
                  <c:v>1.24215E-2</c:v>
                </c:pt>
                <c:pt idx="9233">
                  <c:v>1.28101E-2</c:v>
                </c:pt>
                <c:pt idx="9234">
                  <c:v>1.31857E-2</c:v>
                </c:pt>
                <c:pt idx="9235">
                  <c:v>1.35487E-2</c:v>
                </c:pt>
                <c:pt idx="9236">
                  <c:v>1.39002E-2</c:v>
                </c:pt>
                <c:pt idx="9237">
                  <c:v>1.4241500000000001E-2</c:v>
                </c:pt>
                <c:pt idx="9238">
                  <c:v>1.4574E-2</c:v>
                </c:pt>
                <c:pt idx="9239">
                  <c:v>1.4898700000000001E-2</c:v>
                </c:pt>
                <c:pt idx="9240">
                  <c:v>1.5215899999999999E-2</c:v>
                </c:pt>
                <c:pt idx="9241">
                  <c:v>1.55254E-2</c:v>
                </c:pt>
                <c:pt idx="9242">
                  <c:v>1.5826699999999999E-2</c:v>
                </c:pt>
                <c:pt idx="9243">
                  <c:v>1.61198E-2</c:v>
                </c:pt>
                <c:pt idx="9244">
                  <c:v>1.6406500000000001E-2</c:v>
                </c:pt>
                <c:pt idx="9245">
                  <c:v>1.66894E-2</c:v>
                </c:pt>
                <c:pt idx="9246">
                  <c:v>1.6969700000000001E-2</c:v>
                </c:pt>
                <c:pt idx="9247">
                  <c:v>1.7247200000000001E-2</c:v>
                </c:pt>
                <c:pt idx="9248">
                  <c:v>1.7521399999999999E-2</c:v>
                </c:pt>
                <c:pt idx="9249">
                  <c:v>1.7792200000000001E-2</c:v>
                </c:pt>
                <c:pt idx="9250">
                  <c:v>1.80587E-2</c:v>
                </c:pt>
                <c:pt idx="9251">
                  <c:v>1.83205E-2</c:v>
                </c:pt>
                <c:pt idx="9252">
                  <c:v>1.8579200000000001E-2</c:v>
                </c:pt>
                <c:pt idx="9253">
                  <c:v>1.8837199999999998E-2</c:v>
                </c:pt>
                <c:pt idx="9254">
                  <c:v>1.9094400000000001E-2</c:v>
                </c:pt>
                <c:pt idx="9255">
                  <c:v>1.9349100000000001E-2</c:v>
                </c:pt>
                <c:pt idx="9256">
                  <c:v>1.95999E-2</c:v>
                </c:pt>
                <c:pt idx="9257">
                  <c:v>1.98465E-2</c:v>
                </c:pt>
                <c:pt idx="9258">
                  <c:v>2.009E-2</c:v>
                </c:pt>
                <c:pt idx="9259">
                  <c:v>2.0331499999999999E-2</c:v>
                </c:pt>
                <c:pt idx="9260">
                  <c:v>2.05715E-2</c:v>
                </c:pt>
                <c:pt idx="9261">
                  <c:v>2.08104E-2</c:v>
                </c:pt>
                <c:pt idx="9262">
                  <c:v>2.1048399999999998E-2</c:v>
                </c:pt>
                <c:pt idx="9263">
                  <c:v>2.1285599999999998E-2</c:v>
                </c:pt>
                <c:pt idx="9264">
                  <c:v>2.1521100000000001E-2</c:v>
                </c:pt>
                <c:pt idx="9265">
                  <c:v>2.1754099999999998E-2</c:v>
                </c:pt>
                <c:pt idx="9266">
                  <c:v>2.19834E-2</c:v>
                </c:pt>
                <c:pt idx="9267">
                  <c:v>2.2208599999999998E-2</c:v>
                </c:pt>
                <c:pt idx="9268">
                  <c:v>2.2430100000000001E-2</c:v>
                </c:pt>
                <c:pt idx="9269">
                  <c:v>2.2648100000000001E-2</c:v>
                </c:pt>
                <c:pt idx="9270">
                  <c:v>2.2861599999999999E-2</c:v>
                </c:pt>
                <c:pt idx="9271">
                  <c:v>2.30707E-2</c:v>
                </c:pt>
                <c:pt idx="9272">
                  <c:v>2.32763E-2</c:v>
                </c:pt>
                <c:pt idx="9273">
                  <c:v>2.34789E-2</c:v>
                </c:pt>
                <c:pt idx="9274">
                  <c:v>2.3677699999999999E-2</c:v>
                </c:pt>
                <c:pt idx="9275">
                  <c:v>2.3872299999999999E-2</c:v>
                </c:pt>
                <c:pt idx="9276">
                  <c:v>2.4061599999999999E-2</c:v>
                </c:pt>
                <c:pt idx="9277">
                  <c:v>2.42449E-2</c:v>
                </c:pt>
                <c:pt idx="9278">
                  <c:v>2.4421700000000001E-2</c:v>
                </c:pt>
                <c:pt idx="9279">
                  <c:v>2.4591399999999999E-2</c:v>
                </c:pt>
                <c:pt idx="9280">
                  <c:v>2.4753399999999998E-2</c:v>
                </c:pt>
                <c:pt idx="9281">
                  <c:v>2.49067E-2</c:v>
                </c:pt>
                <c:pt idx="9282">
                  <c:v>2.5050900000000001E-2</c:v>
                </c:pt>
                <c:pt idx="9283">
                  <c:v>2.5185699999999998E-2</c:v>
                </c:pt>
                <c:pt idx="9284">
                  <c:v>2.5310300000000001E-2</c:v>
                </c:pt>
                <c:pt idx="9285">
                  <c:v>2.5423600000000001E-2</c:v>
                </c:pt>
                <c:pt idx="9286">
                  <c:v>2.5524700000000001E-2</c:v>
                </c:pt>
                <c:pt idx="9287">
                  <c:v>2.5613E-2</c:v>
                </c:pt>
                <c:pt idx="9288">
                  <c:v>2.56879E-2</c:v>
                </c:pt>
                <c:pt idx="9289">
                  <c:v>2.5749399999999999E-2</c:v>
                </c:pt>
                <c:pt idx="9290">
                  <c:v>2.5797199999999999E-2</c:v>
                </c:pt>
                <c:pt idx="9291">
                  <c:v>2.5830599999999999E-2</c:v>
                </c:pt>
                <c:pt idx="9292">
                  <c:v>2.58485E-2</c:v>
                </c:pt>
                <c:pt idx="9293">
                  <c:v>2.5850399999999999E-2</c:v>
                </c:pt>
                <c:pt idx="9294">
                  <c:v>2.5835E-2</c:v>
                </c:pt>
                <c:pt idx="9295">
                  <c:v>2.5801399999999999E-2</c:v>
                </c:pt>
                <c:pt idx="9296">
                  <c:v>2.5748799999999999E-2</c:v>
                </c:pt>
                <c:pt idx="9297">
                  <c:v>2.5676600000000001E-2</c:v>
                </c:pt>
                <c:pt idx="9298">
                  <c:v>2.55844E-2</c:v>
                </c:pt>
                <c:pt idx="9299">
                  <c:v>2.54717E-2</c:v>
                </c:pt>
                <c:pt idx="9300">
                  <c:v>2.5337700000000001E-2</c:v>
                </c:pt>
                <c:pt idx="9301">
                  <c:v>2.5182199999999998E-2</c:v>
                </c:pt>
                <c:pt idx="9302">
                  <c:v>2.5004800000000001E-2</c:v>
                </c:pt>
                <c:pt idx="9303">
                  <c:v>2.48046E-2</c:v>
                </c:pt>
                <c:pt idx="9304">
                  <c:v>2.4580100000000001E-2</c:v>
                </c:pt>
                <c:pt idx="9305">
                  <c:v>2.43302E-2</c:v>
                </c:pt>
                <c:pt idx="9306">
                  <c:v>2.4054200000000001E-2</c:v>
                </c:pt>
                <c:pt idx="9307">
                  <c:v>2.3751399999999999E-2</c:v>
                </c:pt>
                <c:pt idx="9308">
                  <c:v>2.34212E-2</c:v>
                </c:pt>
                <c:pt idx="9309">
                  <c:v>2.3063199999999999E-2</c:v>
                </c:pt>
                <c:pt idx="9310">
                  <c:v>2.2676600000000002E-2</c:v>
                </c:pt>
                <c:pt idx="9311">
                  <c:v>2.2260599999999998E-2</c:v>
                </c:pt>
                <c:pt idx="9312">
                  <c:v>2.1814699999999999E-2</c:v>
                </c:pt>
                <c:pt idx="9313">
                  <c:v>2.13384E-2</c:v>
                </c:pt>
                <c:pt idx="9314">
                  <c:v>2.0831700000000002E-2</c:v>
                </c:pt>
                <c:pt idx="9315">
                  <c:v>2.0294199999999998E-2</c:v>
                </c:pt>
                <c:pt idx="9316">
                  <c:v>1.9725400000000001E-2</c:v>
                </c:pt>
                <c:pt idx="9317">
                  <c:v>1.9125300000000001E-2</c:v>
                </c:pt>
                <c:pt idx="9318">
                  <c:v>1.8493699999999998E-2</c:v>
                </c:pt>
                <c:pt idx="9319">
                  <c:v>1.78304E-2</c:v>
                </c:pt>
                <c:pt idx="9320">
                  <c:v>1.7135000000000001E-2</c:v>
                </c:pt>
                <c:pt idx="9321">
                  <c:v>1.6407499999999998E-2</c:v>
                </c:pt>
                <c:pt idx="9322">
                  <c:v>1.5647899999999999E-2</c:v>
                </c:pt>
                <c:pt idx="9323">
                  <c:v>1.48562E-2</c:v>
                </c:pt>
                <c:pt idx="9324">
                  <c:v>1.4033E-2</c:v>
                </c:pt>
                <c:pt idx="9325">
                  <c:v>1.31786E-2</c:v>
                </c:pt>
                <c:pt idx="9326">
                  <c:v>1.22933E-2</c:v>
                </c:pt>
                <c:pt idx="9327">
                  <c:v>1.13775E-2</c:v>
                </c:pt>
                <c:pt idx="9328">
                  <c:v>1.04315E-2</c:v>
                </c:pt>
                <c:pt idx="9329" formatCode="0.00E+00">
                  <c:v>9.4552500000000001E-3</c:v>
                </c:pt>
                <c:pt idx="9330" formatCode="0.00E+00">
                  <c:v>8.4487499999999997E-3</c:v>
                </c:pt>
                <c:pt idx="9331" formatCode="0.00E+00">
                  <c:v>7.4125800000000002E-3</c:v>
                </c:pt>
                <c:pt idx="9332" formatCode="0.00E+00">
                  <c:v>6.3475700000000003E-3</c:v>
                </c:pt>
                <c:pt idx="9333" formatCode="0.00E+00">
                  <c:v>5.2544899999999997E-3</c:v>
                </c:pt>
                <c:pt idx="9334" formatCode="0.00E+00">
                  <c:v>4.1338099999999999E-3</c:v>
                </c:pt>
                <c:pt idx="9335" formatCode="0.00E+00">
                  <c:v>2.9858300000000001E-3</c:v>
                </c:pt>
                <c:pt idx="9336" formatCode="0.00E+00">
                  <c:v>1.8110100000000001E-3</c:v>
                </c:pt>
                <c:pt idx="9337" formatCode="0.00E+00">
                  <c:v>6.0995899999999998E-4</c:v>
                </c:pt>
                <c:pt idx="9338" formatCode="0.00E+00">
                  <c:v>-6.1667000000000004E-4</c:v>
                </c:pt>
                <c:pt idx="9339" formatCode="0.00E+00">
                  <c:v>-1.8680000000000001E-3</c:v>
                </c:pt>
                <c:pt idx="9340" formatCode="0.00E+00">
                  <c:v>-3.14292E-3</c:v>
                </c:pt>
                <c:pt idx="9341" formatCode="0.00E+00">
                  <c:v>-4.4402299999999999E-3</c:v>
                </c:pt>
                <c:pt idx="9342" formatCode="0.00E+00">
                  <c:v>-5.7588400000000003E-3</c:v>
                </c:pt>
                <c:pt idx="9343" formatCode="0.00E+00">
                  <c:v>-7.0976700000000004E-3</c:v>
                </c:pt>
                <c:pt idx="9344" formatCode="0.00E+00">
                  <c:v>-8.4552399999999993E-3</c:v>
                </c:pt>
                <c:pt idx="9345" formatCode="0.00E+00">
                  <c:v>-9.8296500000000005E-3</c:v>
                </c:pt>
                <c:pt idx="9346">
                  <c:v>-1.1219399999999999E-2</c:v>
                </c:pt>
                <c:pt idx="9347">
                  <c:v>-1.2623499999999999E-2</c:v>
                </c:pt>
                <c:pt idx="9348">
                  <c:v>-1.4041E-2</c:v>
                </c:pt>
                <c:pt idx="9349">
                  <c:v>-1.54702E-2</c:v>
                </c:pt>
                <c:pt idx="9350">
                  <c:v>-1.6909400000000002E-2</c:v>
                </c:pt>
                <c:pt idx="9351">
                  <c:v>-1.83568E-2</c:v>
                </c:pt>
                <c:pt idx="9352">
                  <c:v>-1.9810999999999999E-2</c:v>
                </c:pt>
                <c:pt idx="9353">
                  <c:v>-2.1270600000000001E-2</c:v>
                </c:pt>
                <c:pt idx="9354">
                  <c:v>-2.27341E-2</c:v>
                </c:pt>
                <c:pt idx="9355">
                  <c:v>-2.41998E-2</c:v>
                </c:pt>
                <c:pt idx="9356">
                  <c:v>-2.5666100000000001E-2</c:v>
                </c:pt>
                <c:pt idx="9357">
                  <c:v>-2.7131099999999998E-2</c:v>
                </c:pt>
                <c:pt idx="9358">
                  <c:v>-2.8593299999999999E-2</c:v>
                </c:pt>
                <c:pt idx="9359">
                  <c:v>-3.00506E-2</c:v>
                </c:pt>
                <c:pt idx="9360">
                  <c:v>-3.1501099999999997E-2</c:v>
                </c:pt>
                <c:pt idx="9361">
                  <c:v>-3.2942899999999997E-2</c:v>
                </c:pt>
                <c:pt idx="9362">
                  <c:v>-3.4373599999999997E-2</c:v>
                </c:pt>
                <c:pt idx="9363">
                  <c:v>-3.5791200000000002E-2</c:v>
                </c:pt>
                <c:pt idx="9364">
                  <c:v>-3.71936E-2</c:v>
                </c:pt>
                <c:pt idx="9365">
                  <c:v>-3.8579000000000002E-2</c:v>
                </c:pt>
                <c:pt idx="9366">
                  <c:v>-3.9945599999999998E-2</c:v>
                </c:pt>
                <c:pt idx="9367">
                  <c:v>-4.1291399999999999E-2</c:v>
                </c:pt>
                <c:pt idx="9368">
                  <c:v>-4.2614800000000001E-2</c:v>
                </c:pt>
                <c:pt idx="9369">
                  <c:v>-4.39137E-2</c:v>
                </c:pt>
                <c:pt idx="9370">
                  <c:v>-4.5186400000000002E-2</c:v>
                </c:pt>
                <c:pt idx="9371">
                  <c:v>-4.6430899999999997E-2</c:v>
                </c:pt>
                <c:pt idx="9372">
                  <c:v>-4.7645199999999999E-2</c:v>
                </c:pt>
                <c:pt idx="9373">
                  <c:v>-4.8827599999999999E-2</c:v>
                </c:pt>
                <c:pt idx="9374">
                  <c:v>-4.9976E-2</c:v>
                </c:pt>
                <c:pt idx="9375">
                  <c:v>-5.1088599999999998E-2</c:v>
                </c:pt>
                <c:pt idx="9376">
                  <c:v>-5.2163500000000002E-2</c:v>
                </c:pt>
                <c:pt idx="9377">
                  <c:v>-5.3198799999999997E-2</c:v>
                </c:pt>
                <c:pt idx="9378">
                  <c:v>-5.4192900000000002E-2</c:v>
                </c:pt>
                <c:pt idx="9379">
                  <c:v>-5.5143600000000001E-2</c:v>
                </c:pt>
                <c:pt idx="9380">
                  <c:v>-5.6049300000000003E-2</c:v>
                </c:pt>
                <c:pt idx="9381">
                  <c:v>-5.6908300000000002E-2</c:v>
                </c:pt>
                <c:pt idx="9382">
                  <c:v>-5.7719399999999997E-2</c:v>
                </c:pt>
                <c:pt idx="9383">
                  <c:v>-5.8480900000000002E-2</c:v>
                </c:pt>
                <c:pt idx="9384">
                  <c:v>-5.9191100000000003E-2</c:v>
                </c:pt>
                <c:pt idx="9385">
                  <c:v>-5.9848499999999999E-2</c:v>
                </c:pt>
                <c:pt idx="9386">
                  <c:v>-6.0451299999999999E-2</c:v>
                </c:pt>
                <c:pt idx="9387">
                  <c:v>-6.0998200000000002E-2</c:v>
                </c:pt>
                <c:pt idx="9388">
                  <c:v>-6.1487800000000002E-2</c:v>
                </c:pt>
                <c:pt idx="9389">
                  <c:v>-6.1918599999999997E-2</c:v>
                </c:pt>
                <c:pt idx="9390">
                  <c:v>-6.2289400000000002E-2</c:v>
                </c:pt>
                <c:pt idx="9391">
                  <c:v>-6.2599100000000005E-2</c:v>
                </c:pt>
                <c:pt idx="9392">
                  <c:v>-6.2846700000000005E-2</c:v>
                </c:pt>
                <c:pt idx="9393">
                  <c:v>-6.3030900000000001E-2</c:v>
                </c:pt>
                <c:pt idx="9394">
                  <c:v>-6.3150899999999996E-2</c:v>
                </c:pt>
                <c:pt idx="9395">
                  <c:v>-6.3205899999999995E-2</c:v>
                </c:pt>
                <c:pt idx="9396">
                  <c:v>-6.3195100000000004E-2</c:v>
                </c:pt>
                <c:pt idx="9397">
                  <c:v>-6.3117500000000007E-2</c:v>
                </c:pt>
                <c:pt idx="9398">
                  <c:v>-6.2972200000000006E-2</c:v>
                </c:pt>
                <c:pt idx="9399">
                  <c:v>-6.2758599999999998E-2</c:v>
                </c:pt>
                <c:pt idx="9400">
                  <c:v>-6.2476400000000001E-2</c:v>
                </c:pt>
                <c:pt idx="9401">
                  <c:v>-6.2125300000000001E-2</c:v>
                </c:pt>
                <c:pt idx="9402">
                  <c:v>-6.1704799999999997E-2</c:v>
                </c:pt>
                <c:pt idx="9403">
                  <c:v>-6.1215100000000001E-2</c:v>
                </c:pt>
                <c:pt idx="9404">
                  <c:v>-6.0656000000000002E-2</c:v>
                </c:pt>
                <c:pt idx="9405">
                  <c:v>-6.0027799999999999E-2</c:v>
                </c:pt>
                <c:pt idx="9406">
                  <c:v>-5.93302E-2</c:v>
                </c:pt>
                <c:pt idx="9407">
                  <c:v>-5.8563400000000002E-2</c:v>
                </c:pt>
                <c:pt idx="9408">
                  <c:v>-5.7727599999999997E-2</c:v>
                </c:pt>
                <c:pt idx="9409">
                  <c:v>-5.6823100000000001E-2</c:v>
                </c:pt>
                <c:pt idx="9410">
                  <c:v>-5.5850400000000001E-2</c:v>
                </c:pt>
                <c:pt idx="9411">
                  <c:v>-5.4809999999999998E-2</c:v>
                </c:pt>
                <c:pt idx="9412">
                  <c:v>-5.3702399999999997E-2</c:v>
                </c:pt>
                <c:pt idx="9413">
                  <c:v>-5.2528199999999997E-2</c:v>
                </c:pt>
                <c:pt idx="9414">
                  <c:v>-5.1288300000000002E-2</c:v>
                </c:pt>
                <c:pt idx="9415">
                  <c:v>-4.9983600000000003E-2</c:v>
                </c:pt>
                <c:pt idx="9416">
                  <c:v>-4.8615400000000003E-2</c:v>
                </c:pt>
                <c:pt idx="9417">
                  <c:v>-4.71846E-2</c:v>
                </c:pt>
                <c:pt idx="9418">
                  <c:v>-4.56926E-2</c:v>
                </c:pt>
                <c:pt idx="9419">
                  <c:v>-4.4140499999999999E-2</c:v>
                </c:pt>
                <c:pt idx="9420">
                  <c:v>-4.2529499999999998E-2</c:v>
                </c:pt>
                <c:pt idx="9421">
                  <c:v>-4.0860899999999999E-2</c:v>
                </c:pt>
                <c:pt idx="9422">
                  <c:v>-3.9136200000000003E-2</c:v>
                </c:pt>
                <c:pt idx="9423">
                  <c:v>-3.7357300000000003E-2</c:v>
                </c:pt>
                <c:pt idx="9424">
                  <c:v>-3.5525899999999999E-2</c:v>
                </c:pt>
                <c:pt idx="9425">
                  <c:v>-3.3643800000000001E-2</c:v>
                </c:pt>
                <c:pt idx="9426">
                  <c:v>-3.1712900000000002E-2</c:v>
                </c:pt>
                <c:pt idx="9427">
                  <c:v>-2.9735299999999999E-2</c:v>
                </c:pt>
                <c:pt idx="9428">
                  <c:v>-2.7713100000000001E-2</c:v>
                </c:pt>
                <c:pt idx="9429">
                  <c:v>-2.5648600000000001E-2</c:v>
                </c:pt>
                <c:pt idx="9430">
                  <c:v>-2.3543499999999998E-2</c:v>
                </c:pt>
                <c:pt idx="9431">
                  <c:v>-2.1399700000000001E-2</c:v>
                </c:pt>
                <c:pt idx="9432">
                  <c:v>-1.92195E-2</c:v>
                </c:pt>
                <c:pt idx="9433">
                  <c:v>-1.7005200000000002E-2</c:v>
                </c:pt>
                <c:pt idx="9434">
                  <c:v>-1.4759100000000001E-2</c:v>
                </c:pt>
                <c:pt idx="9435">
                  <c:v>-1.24835E-2</c:v>
                </c:pt>
                <c:pt idx="9436">
                  <c:v>-1.0181000000000001E-2</c:v>
                </c:pt>
                <c:pt idx="9437" formatCode="0.00E+00">
                  <c:v>-7.8543099999999998E-3</c:v>
                </c:pt>
                <c:pt idx="9438" formatCode="0.00E+00">
                  <c:v>-5.5060700000000001E-3</c:v>
                </c:pt>
                <c:pt idx="9439" formatCode="0.00E+00">
                  <c:v>-3.1390200000000002E-3</c:v>
                </c:pt>
                <c:pt idx="9440" formatCode="0.00E+00">
                  <c:v>-7.5582999999999998E-4</c:v>
                </c:pt>
                <c:pt idx="9441" formatCode="0.00E+00">
                  <c:v>1.64087E-3</c:v>
                </c:pt>
                <c:pt idx="9442" formatCode="0.00E+00">
                  <c:v>4.0484199999999996E-3</c:v>
                </c:pt>
                <c:pt idx="9443" formatCode="0.00E+00">
                  <c:v>6.4640499999999998E-3</c:v>
                </c:pt>
                <c:pt idx="9444" formatCode="0.00E+00">
                  <c:v>8.8848999999999994E-3</c:v>
                </c:pt>
                <c:pt idx="9445">
                  <c:v>1.13081E-2</c:v>
                </c:pt>
                <c:pt idx="9446">
                  <c:v>1.3730600000000001E-2</c:v>
                </c:pt>
                <c:pt idx="9447">
                  <c:v>1.6149799999999999E-2</c:v>
                </c:pt>
                <c:pt idx="9448">
                  <c:v>1.8562800000000001E-2</c:v>
                </c:pt>
                <c:pt idx="9449">
                  <c:v>2.0967099999999999E-2</c:v>
                </c:pt>
                <c:pt idx="9450">
                  <c:v>2.3359999999999999E-2</c:v>
                </c:pt>
                <c:pt idx="9451">
                  <c:v>2.57387E-2</c:v>
                </c:pt>
                <c:pt idx="9452">
                  <c:v>2.8100300000000002E-2</c:v>
                </c:pt>
                <c:pt idx="9453">
                  <c:v>3.0441900000000001E-2</c:v>
                </c:pt>
                <c:pt idx="9454">
                  <c:v>3.2760499999999998E-2</c:v>
                </c:pt>
                <c:pt idx="9455">
                  <c:v>3.5053099999999997E-2</c:v>
                </c:pt>
                <c:pt idx="9456">
                  <c:v>3.7316700000000001E-2</c:v>
                </c:pt>
                <c:pt idx="9457">
                  <c:v>3.95485E-2</c:v>
                </c:pt>
                <c:pt idx="9458">
                  <c:v>4.17458E-2</c:v>
                </c:pt>
                <c:pt idx="9459">
                  <c:v>4.3905899999999998E-2</c:v>
                </c:pt>
                <c:pt idx="9460">
                  <c:v>4.60261E-2</c:v>
                </c:pt>
                <c:pt idx="9461">
                  <c:v>4.8103800000000002E-2</c:v>
                </c:pt>
                <c:pt idx="9462">
                  <c:v>5.0136600000000003E-2</c:v>
                </c:pt>
                <c:pt idx="9463">
                  <c:v>5.2121899999999999E-2</c:v>
                </c:pt>
                <c:pt idx="9464">
                  <c:v>5.4057599999999997E-2</c:v>
                </c:pt>
                <c:pt idx="9465">
                  <c:v>5.5941600000000001E-2</c:v>
                </c:pt>
                <c:pt idx="9466">
                  <c:v>5.7771500000000003E-2</c:v>
                </c:pt>
                <c:pt idx="9467">
                  <c:v>5.9545300000000002E-2</c:v>
                </c:pt>
                <c:pt idx="9468">
                  <c:v>6.1260599999999998E-2</c:v>
                </c:pt>
                <c:pt idx="9469">
                  <c:v>6.2915200000000004E-2</c:v>
                </c:pt>
                <c:pt idx="9470">
                  <c:v>6.45062E-2</c:v>
                </c:pt>
                <c:pt idx="9471">
                  <c:v>6.6031300000000001E-2</c:v>
                </c:pt>
                <c:pt idx="9472">
                  <c:v>6.7488900000000004E-2</c:v>
                </c:pt>
                <c:pt idx="9473">
                  <c:v>6.8877599999999997E-2</c:v>
                </c:pt>
                <c:pt idx="9474">
                  <c:v>7.0195800000000003E-2</c:v>
                </c:pt>
                <c:pt idx="9475">
                  <c:v>7.1442000000000005E-2</c:v>
                </c:pt>
                <c:pt idx="9476">
                  <c:v>7.2614899999999996E-2</c:v>
                </c:pt>
                <c:pt idx="9477">
                  <c:v>7.3713100000000004E-2</c:v>
                </c:pt>
                <c:pt idx="9478">
                  <c:v>7.4735399999999994E-2</c:v>
                </c:pt>
                <c:pt idx="9479">
                  <c:v>7.5680499999999998E-2</c:v>
                </c:pt>
                <c:pt idx="9480">
                  <c:v>7.6547500000000004E-2</c:v>
                </c:pt>
                <c:pt idx="9481">
                  <c:v>7.7335200000000007E-2</c:v>
                </c:pt>
                <c:pt idx="9482">
                  <c:v>7.8042299999999995E-2</c:v>
                </c:pt>
                <c:pt idx="9483">
                  <c:v>7.8667699999999993E-2</c:v>
                </c:pt>
                <c:pt idx="9484">
                  <c:v>7.9210500000000003E-2</c:v>
                </c:pt>
                <c:pt idx="9485">
                  <c:v>7.9670299999999999E-2</c:v>
                </c:pt>
                <c:pt idx="9486">
                  <c:v>8.0046999999999993E-2</c:v>
                </c:pt>
                <c:pt idx="9487">
                  <c:v>8.0339999999999995E-2</c:v>
                </c:pt>
                <c:pt idx="9488">
                  <c:v>8.0549200000000001E-2</c:v>
                </c:pt>
                <c:pt idx="9489">
                  <c:v>8.0674599999999999E-2</c:v>
                </c:pt>
                <c:pt idx="9490">
                  <c:v>8.0715999999999996E-2</c:v>
                </c:pt>
                <c:pt idx="9491">
                  <c:v>8.06732E-2</c:v>
                </c:pt>
                <c:pt idx="9492">
                  <c:v>8.0546099999999995E-2</c:v>
                </c:pt>
                <c:pt idx="9493">
                  <c:v>8.0334900000000001E-2</c:v>
                </c:pt>
                <c:pt idx="9494">
                  <c:v>8.0039899999999997E-2</c:v>
                </c:pt>
                <c:pt idx="9495">
                  <c:v>7.9661300000000004E-2</c:v>
                </c:pt>
                <c:pt idx="9496">
                  <c:v>7.9199599999999995E-2</c:v>
                </c:pt>
                <c:pt idx="9497">
                  <c:v>7.8655299999999997E-2</c:v>
                </c:pt>
                <c:pt idx="9498">
                  <c:v>7.8029200000000007E-2</c:v>
                </c:pt>
                <c:pt idx="9499">
                  <c:v>7.7322399999999999E-2</c:v>
                </c:pt>
                <c:pt idx="9500">
                  <c:v>7.6536099999999996E-2</c:v>
                </c:pt>
                <c:pt idx="9501">
                  <c:v>7.5671699999999995E-2</c:v>
                </c:pt>
                <c:pt idx="9502">
                  <c:v>7.4730400000000002E-2</c:v>
                </c:pt>
                <c:pt idx="9503">
                  <c:v>7.3713699999999993E-2</c:v>
                </c:pt>
                <c:pt idx="9504">
                  <c:v>7.2622699999999998E-2</c:v>
                </c:pt>
                <c:pt idx="9505">
                  <c:v>7.1458999999999995E-2</c:v>
                </c:pt>
                <c:pt idx="9506">
                  <c:v>7.0224200000000001E-2</c:v>
                </c:pt>
                <c:pt idx="9507">
                  <c:v>6.8919900000000006E-2</c:v>
                </c:pt>
                <c:pt idx="9508">
                  <c:v>6.7548399999999995E-2</c:v>
                </c:pt>
                <c:pt idx="9509">
                  <c:v>6.6111400000000001E-2</c:v>
                </c:pt>
                <c:pt idx="9510">
                  <c:v>6.4610600000000004E-2</c:v>
                </c:pt>
                <c:pt idx="9511">
                  <c:v>6.3047500000000006E-2</c:v>
                </c:pt>
                <c:pt idx="9512">
                  <c:v>6.1423600000000002E-2</c:v>
                </c:pt>
                <c:pt idx="9513">
                  <c:v>5.9741200000000001E-2</c:v>
                </c:pt>
                <c:pt idx="9514">
                  <c:v>5.8002400000000003E-2</c:v>
                </c:pt>
                <c:pt idx="9515">
                  <c:v>5.62094E-2</c:v>
                </c:pt>
                <c:pt idx="9516">
                  <c:v>5.4364799999999998E-2</c:v>
                </c:pt>
                <c:pt idx="9517">
                  <c:v>5.2471299999999998E-2</c:v>
                </c:pt>
                <c:pt idx="9518">
                  <c:v>5.0532000000000001E-2</c:v>
                </c:pt>
                <c:pt idx="9519">
                  <c:v>4.8549200000000001E-2</c:v>
                </c:pt>
                <c:pt idx="9520">
                  <c:v>4.6525400000000001E-2</c:v>
                </c:pt>
                <c:pt idx="9521">
                  <c:v>4.4463299999999997E-2</c:v>
                </c:pt>
                <c:pt idx="9522">
                  <c:v>4.2365699999999999E-2</c:v>
                </c:pt>
                <c:pt idx="9523">
                  <c:v>4.0235699999999999E-2</c:v>
                </c:pt>
                <c:pt idx="9524">
                  <c:v>3.8076100000000002E-2</c:v>
                </c:pt>
                <c:pt idx="9525">
                  <c:v>3.5889600000000001E-2</c:v>
                </c:pt>
                <c:pt idx="9526">
                  <c:v>3.3678800000000002E-2</c:v>
                </c:pt>
                <c:pt idx="9527">
                  <c:v>3.1446799999999997E-2</c:v>
                </c:pt>
                <c:pt idx="9528">
                  <c:v>2.9196199999999999E-2</c:v>
                </c:pt>
                <c:pt idx="9529">
                  <c:v>2.6929700000000001E-2</c:v>
                </c:pt>
                <c:pt idx="9530">
                  <c:v>2.4649799999999999E-2</c:v>
                </c:pt>
                <c:pt idx="9531">
                  <c:v>2.2359400000000001E-2</c:v>
                </c:pt>
                <c:pt idx="9532">
                  <c:v>2.00614E-2</c:v>
                </c:pt>
                <c:pt idx="9533">
                  <c:v>1.7758199999999998E-2</c:v>
                </c:pt>
                <c:pt idx="9534">
                  <c:v>1.54527E-2</c:v>
                </c:pt>
                <c:pt idx="9535">
                  <c:v>1.3147499999999999E-2</c:v>
                </c:pt>
                <c:pt idx="9536">
                  <c:v>1.0845499999999999E-2</c:v>
                </c:pt>
                <c:pt idx="9537" formatCode="0.00E+00">
                  <c:v>8.5502300000000007E-3</c:v>
                </c:pt>
                <c:pt idx="9538" formatCode="0.00E+00">
                  <c:v>6.2648399999999998E-3</c:v>
                </c:pt>
                <c:pt idx="9539" formatCode="0.00E+00">
                  <c:v>3.99227E-3</c:v>
                </c:pt>
                <c:pt idx="9540" formatCode="0.00E+00">
                  <c:v>1.7351199999999999E-3</c:v>
                </c:pt>
                <c:pt idx="9541" formatCode="0.00E+00">
                  <c:v>-5.0394899999999996E-4</c:v>
                </c:pt>
                <c:pt idx="9542" formatCode="0.00E+00">
                  <c:v>-2.7223E-3</c:v>
                </c:pt>
                <c:pt idx="9543" formatCode="0.00E+00">
                  <c:v>-4.9175E-3</c:v>
                </c:pt>
                <c:pt idx="9544" formatCode="0.00E+00">
                  <c:v>-7.0871399999999996E-3</c:v>
                </c:pt>
                <c:pt idx="9545" formatCode="0.00E+00">
                  <c:v>-9.2287500000000008E-3</c:v>
                </c:pt>
                <c:pt idx="9546">
                  <c:v>-1.13399E-2</c:v>
                </c:pt>
                <c:pt idx="9547">
                  <c:v>-1.34184E-2</c:v>
                </c:pt>
                <c:pt idx="9548">
                  <c:v>-1.54617E-2</c:v>
                </c:pt>
                <c:pt idx="9549">
                  <c:v>-1.7467699999999999E-2</c:v>
                </c:pt>
                <c:pt idx="9550">
                  <c:v>-1.9434099999999999E-2</c:v>
                </c:pt>
                <c:pt idx="9551">
                  <c:v>-2.1358499999999999E-2</c:v>
                </c:pt>
                <c:pt idx="9552">
                  <c:v>-2.3238600000000002E-2</c:v>
                </c:pt>
                <c:pt idx="9553">
                  <c:v>-2.5072000000000001E-2</c:v>
                </c:pt>
                <c:pt idx="9554">
                  <c:v>-2.6856700000000001E-2</c:v>
                </c:pt>
                <c:pt idx="9555">
                  <c:v>-2.8590899999999999E-2</c:v>
                </c:pt>
                <c:pt idx="9556">
                  <c:v>-3.0272500000000001E-2</c:v>
                </c:pt>
                <c:pt idx="9557">
                  <c:v>-3.1900499999999998E-2</c:v>
                </c:pt>
                <c:pt idx="9558">
                  <c:v>-3.3473799999999998E-2</c:v>
                </c:pt>
                <c:pt idx="9559">
                  <c:v>-3.49912E-2</c:v>
                </c:pt>
                <c:pt idx="9560">
                  <c:v>-3.6450900000000001E-2</c:v>
                </c:pt>
                <c:pt idx="9561">
                  <c:v>-3.7851099999999999E-2</c:v>
                </c:pt>
                <c:pt idx="9562">
                  <c:v>-3.91904E-2</c:v>
                </c:pt>
                <c:pt idx="9563">
                  <c:v>-4.0467400000000001E-2</c:v>
                </c:pt>
                <c:pt idx="9564">
                  <c:v>-4.1681299999999998E-2</c:v>
                </c:pt>
                <c:pt idx="9565">
                  <c:v>-4.28312E-2</c:v>
                </c:pt>
                <c:pt idx="9566">
                  <c:v>-4.3916200000000002E-2</c:v>
                </c:pt>
                <c:pt idx="9567">
                  <c:v>-4.4935000000000003E-2</c:v>
                </c:pt>
                <c:pt idx="9568">
                  <c:v>-4.5886700000000002E-2</c:v>
                </c:pt>
                <c:pt idx="9569">
                  <c:v>-4.6770600000000002E-2</c:v>
                </c:pt>
                <c:pt idx="9570">
                  <c:v>-4.7586400000000001E-2</c:v>
                </c:pt>
                <c:pt idx="9571">
                  <c:v>-4.8334000000000002E-2</c:v>
                </c:pt>
                <c:pt idx="9572">
                  <c:v>-4.9013399999999999E-2</c:v>
                </c:pt>
                <c:pt idx="9573">
                  <c:v>-4.9624300000000003E-2</c:v>
                </c:pt>
                <c:pt idx="9574">
                  <c:v>-5.0166700000000002E-2</c:v>
                </c:pt>
                <c:pt idx="9575">
                  <c:v>-5.0640600000000001E-2</c:v>
                </c:pt>
                <c:pt idx="9576">
                  <c:v>-5.1045899999999998E-2</c:v>
                </c:pt>
                <c:pt idx="9577">
                  <c:v>-5.1382400000000002E-2</c:v>
                </c:pt>
                <c:pt idx="9578">
                  <c:v>-5.1649899999999999E-2</c:v>
                </c:pt>
                <c:pt idx="9579">
                  <c:v>-5.18488E-2</c:v>
                </c:pt>
                <c:pt idx="9580">
                  <c:v>-5.1979400000000002E-2</c:v>
                </c:pt>
                <c:pt idx="9581">
                  <c:v>-5.2042600000000001E-2</c:v>
                </c:pt>
                <c:pt idx="9582">
                  <c:v>-5.2039299999999997E-2</c:v>
                </c:pt>
                <c:pt idx="9583">
                  <c:v>-5.1970500000000003E-2</c:v>
                </c:pt>
                <c:pt idx="9584">
                  <c:v>-5.1837099999999997E-2</c:v>
                </c:pt>
                <c:pt idx="9585">
                  <c:v>-5.1639999999999998E-2</c:v>
                </c:pt>
                <c:pt idx="9586">
                  <c:v>-5.1379800000000003E-2</c:v>
                </c:pt>
                <c:pt idx="9587">
                  <c:v>-5.1057600000000002E-2</c:v>
                </c:pt>
                <c:pt idx="9588">
                  <c:v>-5.0674299999999999E-2</c:v>
                </c:pt>
                <c:pt idx="9589">
                  <c:v>-5.0231100000000001E-2</c:v>
                </c:pt>
                <c:pt idx="9590">
                  <c:v>-4.9729099999999998E-2</c:v>
                </c:pt>
                <c:pt idx="9591">
                  <c:v>-4.9169499999999998E-2</c:v>
                </c:pt>
                <c:pt idx="9592">
                  <c:v>-4.8553800000000001E-2</c:v>
                </c:pt>
                <c:pt idx="9593">
                  <c:v>-4.78834E-2</c:v>
                </c:pt>
                <c:pt idx="9594">
                  <c:v>-4.7159699999999999E-2</c:v>
                </c:pt>
                <c:pt idx="9595">
                  <c:v>-4.6384399999999999E-2</c:v>
                </c:pt>
                <c:pt idx="9596">
                  <c:v>-4.5559000000000002E-2</c:v>
                </c:pt>
                <c:pt idx="9597">
                  <c:v>-4.4685200000000001E-2</c:v>
                </c:pt>
                <c:pt idx="9598">
                  <c:v>-4.3765100000000001E-2</c:v>
                </c:pt>
                <c:pt idx="9599">
                  <c:v>-4.2801100000000002E-2</c:v>
                </c:pt>
                <c:pt idx="9600">
                  <c:v>-4.1795100000000002E-2</c:v>
                </c:pt>
                <c:pt idx="9601">
                  <c:v>-4.0748899999999998E-2</c:v>
                </c:pt>
                <c:pt idx="9602">
                  <c:v>-3.96643E-2</c:v>
                </c:pt>
                <c:pt idx="9603">
                  <c:v>-3.8543300000000003E-2</c:v>
                </c:pt>
                <c:pt idx="9604">
                  <c:v>-3.7387799999999999E-2</c:v>
                </c:pt>
                <c:pt idx="9605">
                  <c:v>-3.61994E-2</c:v>
                </c:pt>
                <c:pt idx="9606">
                  <c:v>-3.4979900000000001E-2</c:v>
                </c:pt>
                <c:pt idx="9607">
                  <c:v>-3.37316E-2</c:v>
                </c:pt>
                <c:pt idx="9608">
                  <c:v>-3.2456600000000002E-2</c:v>
                </c:pt>
                <c:pt idx="9609">
                  <c:v>-3.1156900000000001E-2</c:v>
                </c:pt>
                <c:pt idx="9610">
                  <c:v>-2.98345E-2</c:v>
                </c:pt>
                <c:pt idx="9611">
                  <c:v>-2.8491099999999998E-2</c:v>
                </c:pt>
                <c:pt idx="9612">
                  <c:v>-2.7128800000000002E-2</c:v>
                </c:pt>
                <c:pt idx="9613">
                  <c:v>-2.5749999999999999E-2</c:v>
                </c:pt>
                <c:pt idx="9614">
                  <c:v>-2.43565E-2</c:v>
                </c:pt>
                <c:pt idx="9615">
                  <c:v>-2.2950499999999999E-2</c:v>
                </c:pt>
                <c:pt idx="9616">
                  <c:v>-2.1534500000000002E-2</c:v>
                </c:pt>
                <c:pt idx="9617">
                  <c:v>-2.01111E-2</c:v>
                </c:pt>
                <c:pt idx="9618">
                  <c:v>-1.8682600000000001E-2</c:v>
                </c:pt>
                <c:pt idx="9619">
                  <c:v>-1.72508E-2</c:v>
                </c:pt>
                <c:pt idx="9620">
                  <c:v>-1.5817600000000001E-2</c:v>
                </c:pt>
                <c:pt idx="9621">
                  <c:v>-1.43847E-2</c:v>
                </c:pt>
                <c:pt idx="9622">
                  <c:v>-1.29541E-2</c:v>
                </c:pt>
                <c:pt idx="9623">
                  <c:v>-1.1527600000000001E-2</c:v>
                </c:pt>
                <c:pt idx="9624">
                  <c:v>-1.0107400000000001E-2</c:v>
                </c:pt>
                <c:pt idx="9625" formatCode="0.00E+00">
                  <c:v>-8.6950299999999994E-3</c:v>
                </c:pt>
                <c:pt idx="9626" formatCode="0.00E+00">
                  <c:v>-7.2921599999999998E-3</c:v>
                </c:pt>
                <c:pt idx="9627" formatCode="0.00E+00">
                  <c:v>-5.9006500000000003E-3</c:v>
                </c:pt>
                <c:pt idx="9628" formatCode="0.00E+00">
                  <c:v>-4.5222500000000002E-3</c:v>
                </c:pt>
                <c:pt idx="9629" formatCode="0.00E+00">
                  <c:v>-3.1584299999999998E-3</c:v>
                </c:pt>
                <c:pt idx="9630" formatCode="0.00E+00">
                  <c:v>-1.8105700000000001E-3</c:v>
                </c:pt>
                <c:pt idx="9631" formatCode="0.00E+00">
                  <c:v>-4.8010899999999999E-4</c:v>
                </c:pt>
                <c:pt idx="9632" formatCode="0.00E+00">
                  <c:v>8.3145199999999999E-4</c:v>
                </c:pt>
                <c:pt idx="9633" formatCode="0.00E+00">
                  <c:v>2.12255E-3</c:v>
                </c:pt>
                <c:pt idx="9634" formatCode="0.00E+00">
                  <c:v>3.3917299999999999E-3</c:v>
                </c:pt>
                <c:pt idx="9635" formatCode="0.00E+00">
                  <c:v>4.6377099999999997E-3</c:v>
                </c:pt>
                <c:pt idx="9636" formatCode="0.00E+00">
                  <c:v>5.8592100000000001E-3</c:v>
                </c:pt>
                <c:pt idx="9637" formatCode="0.00E+00">
                  <c:v>7.0548499999999997E-3</c:v>
                </c:pt>
                <c:pt idx="9638" formatCode="0.00E+00">
                  <c:v>8.2234500000000002E-3</c:v>
                </c:pt>
                <c:pt idx="9639" formatCode="0.00E+00">
                  <c:v>9.3640000000000008E-3</c:v>
                </c:pt>
                <c:pt idx="9640">
                  <c:v>1.04755E-2</c:v>
                </c:pt>
                <c:pt idx="9641">
                  <c:v>1.1557E-2</c:v>
                </c:pt>
                <c:pt idx="9642">
                  <c:v>1.2607699999999999E-2</c:v>
                </c:pt>
                <c:pt idx="9643">
                  <c:v>1.3626900000000001E-2</c:v>
                </c:pt>
                <c:pt idx="9644">
                  <c:v>1.4613900000000001E-2</c:v>
                </c:pt>
                <c:pt idx="9645">
                  <c:v>1.5568E-2</c:v>
                </c:pt>
                <c:pt idx="9646">
                  <c:v>1.64884E-2</c:v>
                </c:pt>
                <c:pt idx="9647">
                  <c:v>1.73741E-2</c:v>
                </c:pt>
                <c:pt idx="9648">
                  <c:v>1.82252E-2</c:v>
                </c:pt>
                <c:pt idx="9649">
                  <c:v>1.9041499999999999E-2</c:v>
                </c:pt>
                <c:pt idx="9650">
                  <c:v>1.9822599999999999E-2</c:v>
                </c:pt>
                <c:pt idx="9651">
                  <c:v>2.0568099999999999E-2</c:v>
                </c:pt>
                <c:pt idx="9652">
                  <c:v>2.1277399999999998E-2</c:v>
                </c:pt>
                <c:pt idx="9653">
                  <c:v>2.1950500000000001E-2</c:v>
                </c:pt>
                <c:pt idx="9654">
                  <c:v>2.2587599999999999E-2</c:v>
                </c:pt>
                <c:pt idx="9655">
                  <c:v>2.3189299999999999E-2</c:v>
                </c:pt>
                <c:pt idx="9656">
                  <c:v>2.3756099999999999E-2</c:v>
                </c:pt>
                <c:pt idx="9657">
                  <c:v>2.4288000000000001E-2</c:v>
                </c:pt>
                <c:pt idx="9658">
                  <c:v>2.47852E-2</c:v>
                </c:pt>
                <c:pt idx="9659">
                  <c:v>2.5247800000000001E-2</c:v>
                </c:pt>
                <c:pt idx="9660">
                  <c:v>2.56761E-2</c:v>
                </c:pt>
                <c:pt idx="9661">
                  <c:v>2.6070300000000001E-2</c:v>
                </c:pt>
                <c:pt idx="9662">
                  <c:v>2.6430800000000001E-2</c:v>
                </c:pt>
                <c:pt idx="9663">
                  <c:v>2.6757900000000001E-2</c:v>
                </c:pt>
                <c:pt idx="9664">
                  <c:v>2.70526E-2</c:v>
                </c:pt>
                <c:pt idx="9665">
                  <c:v>2.7315800000000001E-2</c:v>
                </c:pt>
                <c:pt idx="9666">
                  <c:v>2.7548599999999999E-2</c:v>
                </c:pt>
                <c:pt idx="9667">
                  <c:v>2.77518E-2</c:v>
                </c:pt>
                <c:pt idx="9668">
                  <c:v>2.7926400000000001E-2</c:v>
                </c:pt>
                <c:pt idx="9669">
                  <c:v>2.80731E-2</c:v>
                </c:pt>
                <c:pt idx="9670">
                  <c:v>2.8192999999999999E-2</c:v>
                </c:pt>
                <c:pt idx="9671">
                  <c:v>2.8286700000000001E-2</c:v>
                </c:pt>
                <c:pt idx="9672">
                  <c:v>2.8354899999999999E-2</c:v>
                </c:pt>
                <c:pt idx="9673">
                  <c:v>2.8398799999999998E-2</c:v>
                </c:pt>
                <c:pt idx="9674">
                  <c:v>2.8419400000000001E-2</c:v>
                </c:pt>
                <c:pt idx="9675">
                  <c:v>2.8417700000000001E-2</c:v>
                </c:pt>
                <c:pt idx="9676">
                  <c:v>2.83944E-2</c:v>
                </c:pt>
                <c:pt idx="9677">
                  <c:v>2.83507E-2</c:v>
                </c:pt>
                <c:pt idx="9678">
                  <c:v>2.8287699999999999E-2</c:v>
                </c:pt>
                <c:pt idx="9679">
                  <c:v>2.8206599999999998E-2</c:v>
                </c:pt>
                <c:pt idx="9680">
                  <c:v>2.8108500000000002E-2</c:v>
                </c:pt>
                <c:pt idx="9681">
                  <c:v>2.7994600000000001E-2</c:v>
                </c:pt>
                <c:pt idx="9682">
                  <c:v>2.7866100000000001E-2</c:v>
                </c:pt>
                <c:pt idx="9683">
                  <c:v>2.7724100000000002E-2</c:v>
                </c:pt>
                <c:pt idx="9684">
                  <c:v>2.75701E-2</c:v>
                </c:pt>
                <c:pt idx="9685">
                  <c:v>2.7405200000000001E-2</c:v>
                </c:pt>
                <c:pt idx="9686">
                  <c:v>2.72307E-2</c:v>
                </c:pt>
                <c:pt idx="9687">
                  <c:v>2.70479E-2</c:v>
                </c:pt>
                <c:pt idx="9688">
                  <c:v>2.6858199999999999E-2</c:v>
                </c:pt>
                <c:pt idx="9689">
                  <c:v>2.6662600000000002E-2</c:v>
                </c:pt>
                <c:pt idx="9690">
                  <c:v>2.6462300000000001E-2</c:v>
                </c:pt>
                <c:pt idx="9691">
                  <c:v>2.6258199999999999E-2</c:v>
                </c:pt>
                <c:pt idx="9692">
                  <c:v>2.6051100000000001E-2</c:v>
                </c:pt>
                <c:pt idx="9693">
                  <c:v>2.5842500000000001E-2</c:v>
                </c:pt>
                <c:pt idx="9694">
                  <c:v>2.5633599999999999E-2</c:v>
                </c:pt>
                <c:pt idx="9695">
                  <c:v>2.5425799999999998E-2</c:v>
                </c:pt>
                <c:pt idx="9696">
                  <c:v>2.5220300000000001E-2</c:v>
                </c:pt>
                <c:pt idx="9697">
                  <c:v>2.5017999999999999E-2</c:v>
                </c:pt>
                <c:pt idx="9698">
                  <c:v>2.4819899999999999E-2</c:v>
                </c:pt>
                <c:pt idx="9699">
                  <c:v>2.4627099999999999E-2</c:v>
                </c:pt>
                <c:pt idx="9700">
                  <c:v>2.4440300000000002E-2</c:v>
                </c:pt>
                <c:pt idx="9701">
                  <c:v>2.4260400000000001E-2</c:v>
                </c:pt>
                <c:pt idx="9702">
                  <c:v>2.4087999999999998E-2</c:v>
                </c:pt>
                <c:pt idx="9703">
                  <c:v>2.3923900000000001E-2</c:v>
                </c:pt>
                <c:pt idx="9704">
                  <c:v>2.37687E-2</c:v>
                </c:pt>
                <c:pt idx="9705">
                  <c:v>2.3623000000000002E-2</c:v>
                </c:pt>
                <c:pt idx="9706">
                  <c:v>2.3487399999999999E-2</c:v>
                </c:pt>
                <c:pt idx="9707">
                  <c:v>2.33627E-2</c:v>
                </c:pt>
                <c:pt idx="9708">
                  <c:v>2.3249700000000002E-2</c:v>
                </c:pt>
                <c:pt idx="9709">
                  <c:v>2.31495E-2</c:v>
                </c:pt>
                <c:pt idx="9710">
                  <c:v>2.3062599999999999E-2</c:v>
                </c:pt>
                <c:pt idx="9711">
                  <c:v>2.2989599999999999E-2</c:v>
                </c:pt>
                <c:pt idx="9712">
                  <c:v>2.2930300000000001E-2</c:v>
                </c:pt>
                <c:pt idx="9713">
                  <c:v>2.2884999999999999E-2</c:v>
                </c:pt>
                <c:pt idx="9714">
                  <c:v>2.2853700000000001E-2</c:v>
                </c:pt>
                <c:pt idx="9715">
                  <c:v>2.2836599999999999E-2</c:v>
                </c:pt>
                <c:pt idx="9716">
                  <c:v>2.2833800000000001E-2</c:v>
                </c:pt>
                <c:pt idx="9717">
                  <c:v>2.28457E-2</c:v>
                </c:pt>
                <c:pt idx="9718">
                  <c:v>2.2872300000000002E-2</c:v>
                </c:pt>
                <c:pt idx="9719">
                  <c:v>2.2913599999999999E-2</c:v>
                </c:pt>
                <c:pt idx="9720">
                  <c:v>2.29695E-2</c:v>
                </c:pt>
                <c:pt idx="9721">
                  <c:v>2.3039899999999999E-2</c:v>
                </c:pt>
                <c:pt idx="9722">
                  <c:v>2.3124700000000002E-2</c:v>
                </c:pt>
                <c:pt idx="9723">
                  <c:v>2.32237E-2</c:v>
                </c:pt>
                <c:pt idx="9724">
                  <c:v>2.3336599999999999E-2</c:v>
                </c:pt>
                <c:pt idx="9725">
                  <c:v>2.3463100000000001E-2</c:v>
                </c:pt>
                <c:pt idx="9726">
                  <c:v>2.36028E-2</c:v>
                </c:pt>
                <c:pt idx="9727">
                  <c:v>2.3755100000000001E-2</c:v>
                </c:pt>
                <c:pt idx="9728">
                  <c:v>2.3919599999999999E-2</c:v>
                </c:pt>
                <c:pt idx="9729">
                  <c:v>2.40959E-2</c:v>
                </c:pt>
                <c:pt idx="9730">
                  <c:v>2.42834E-2</c:v>
                </c:pt>
                <c:pt idx="9731">
                  <c:v>2.44815E-2</c:v>
                </c:pt>
                <c:pt idx="9732">
                  <c:v>2.46894E-2</c:v>
                </c:pt>
                <c:pt idx="9733">
                  <c:v>2.49062E-2</c:v>
                </c:pt>
                <c:pt idx="9734">
                  <c:v>2.5131199999999999E-2</c:v>
                </c:pt>
                <c:pt idx="9735">
                  <c:v>2.5363500000000001E-2</c:v>
                </c:pt>
                <c:pt idx="9736">
                  <c:v>2.56025E-2</c:v>
                </c:pt>
                <c:pt idx="9737">
                  <c:v>2.58473E-2</c:v>
                </c:pt>
                <c:pt idx="9738">
                  <c:v>2.60967E-2</c:v>
                </c:pt>
                <c:pt idx="9739">
                  <c:v>2.63498E-2</c:v>
                </c:pt>
                <c:pt idx="9740">
                  <c:v>2.66056E-2</c:v>
                </c:pt>
                <c:pt idx="9741">
                  <c:v>2.6863399999999999E-2</c:v>
                </c:pt>
                <c:pt idx="9742">
                  <c:v>2.7122E-2</c:v>
                </c:pt>
                <c:pt idx="9743">
                  <c:v>2.7380600000000001E-2</c:v>
                </c:pt>
                <c:pt idx="9744">
                  <c:v>2.7637999999999999E-2</c:v>
                </c:pt>
                <c:pt idx="9745">
                  <c:v>2.7893100000000001E-2</c:v>
                </c:pt>
                <c:pt idx="9746">
                  <c:v>2.8144800000000001E-2</c:v>
                </c:pt>
                <c:pt idx="9747">
                  <c:v>2.8391799999999998E-2</c:v>
                </c:pt>
                <c:pt idx="9748">
                  <c:v>2.8633100000000002E-2</c:v>
                </c:pt>
                <c:pt idx="9749">
                  <c:v>2.8867500000000001E-2</c:v>
                </c:pt>
                <c:pt idx="9750">
                  <c:v>2.90938E-2</c:v>
                </c:pt>
                <c:pt idx="9751">
                  <c:v>2.9310900000000001E-2</c:v>
                </c:pt>
                <c:pt idx="9752">
                  <c:v>2.9517499999999999E-2</c:v>
                </c:pt>
                <c:pt idx="9753">
                  <c:v>2.9712599999999999E-2</c:v>
                </c:pt>
                <c:pt idx="9754">
                  <c:v>2.9895100000000001E-2</c:v>
                </c:pt>
                <c:pt idx="9755">
                  <c:v>3.0064E-2</c:v>
                </c:pt>
                <c:pt idx="9756">
                  <c:v>3.0218200000000001E-2</c:v>
                </c:pt>
                <c:pt idx="9757">
                  <c:v>3.03567E-2</c:v>
                </c:pt>
                <c:pt idx="9758">
                  <c:v>3.0478399999999999E-2</c:v>
                </c:pt>
                <c:pt idx="9759">
                  <c:v>3.0582100000000001E-2</c:v>
                </c:pt>
                <c:pt idx="9760">
                  <c:v>3.0666599999999999E-2</c:v>
                </c:pt>
                <c:pt idx="9761">
                  <c:v>3.07307E-2</c:v>
                </c:pt>
                <c:pt idx="9762">
                  <c:v>3.07733E-2</c:v>
                </c:pt>
                <c:pt idx="9763">
                  <c:v>3.0793399999999999E-2</c:v>
                </c:pt>
                <c:pt idx="9764">
                  <c:v>3.0789799999999999E-2</c:v>
                </c:pt>
                <c:pt idx="9765">
                  <c:v>3.0761899999999998E-2</c:v>
                </c:pt>
                <c:pt idx="9766">
                  <c:v>3.0708699999999998E-2</c:v>
                </c:pt>
                <c:pt idx="9767">
                  <c:v>3.06295E-2</c:v>
                </c:pt>
                <c:pt idx="9768">
                  <c:v>3.05233E-2</c:v>
                </c:pt>
                <c:pt idx="9769">
                  <c:v>3.0389300000000001E-2</c:v>
                </c:pt>
                <c:pt idx="9770">
                  <c:v>3.0226900000000001E-2</c:v>
                </c:pt>
                <c:pt idx="9771">
                  <c:v>3.00354E-2</c:v>
                </c:pt>
                <c:pt idx="9772">
                  <c:v>2.9814199999999999E-2</c:v>
                </c:pt>
                <c:pt idx="9773">
                  <c:v>2.95628E-2</c:v>
                </c:pt>
                <c:pt idx="9774">
                  <c:v>2.92807E-2</c:v>
                </c:pt>
                <c:pt idx="9775">
                  <c:v>2.89675E-2</c:v>
                </c:pt>
                <c:pt idx="9776">
                  <c:v>2.8622700000000001E-2</c:v>
                </c:pt>
                <c:pt idx="9777">
                  <c:v>2.8246E-2</c:v>
                </c:pt>
                <c:pt idx="9778">
                  <c:v>2.7836900000000001E-2</c:v>
                </c:pt>
                <c:pt idx="9779">
                  <c:v>2.7395200000000001E-2</c:v>
                </c:pt>
                <c:pt idx="9780">
                  <c:v>2.69205E-2</c:v>
                </c:pt>
                <c:pt idx="9781">
                  <c:v>2.6412600000000001E-2</c:v>
                </c:pt>
                <c:pt idx="9782">
                  <c:v>2.5871499999999999E-2</c:v>
                </c:pt>
                <c:pt idx="9783">
                  <c:v>2.5297300000000002E-2</c:v>
                </c:pt>
                <c:pt idx="9784">
                  <c:v>2.46901E-2</c:v>
                </c:pt>
                <c:pt idx="9785">
                  <c:v>2.4049999999999998E-2</c:v>
                </c:pt>
                <c:pt idx="9786">
                  <c:v>2.3377100000000001E-2</c:v>
                </c:pt>
                <c:pt idx="9787">
                  <c:v>2.2671699999999999E-2</c:v>
                </c:pt>
                <c:pt idx="9788">
                  <c:v>2.1933899999999999E-2</c:v>
                </c:pt>
                <c:pt idx="9789">
                  <c:v>2.1163999999999999E-2</c:v>
                </c:pt>
                <c:pt idx="9790">
                  <c:v>2.0362399999999999E-2</c:v>
                </c:pt>
                <c:pt idx="9791">
                  <c:v>1.9529399999999999E-2</c:v>
                </c:pt>
                <c:pt idx="9792">
                  <c:v>1.8665399999999999E-2</c:v>
                </c:pt>
                <c:pt idx="9793">
                  <c:v>1.7771100000000001E-2</c:v>
                </c:pt>
                <c:pt idx="9794">
                  <c:v>1.68472E-2</c:v>
                </c:pt>
                <c:pt idx="9795">
                  <c:v>1.58944E-2</c:v>
                </c:pt>
                <c:pt idx="9796">
                  <c:v>1.49135E-2</c:v>
                </c:pt>
                <c:pt idx="9797">
                  <c:v>1.39054E-2</c:v>
                </c:pt>
                <c:pt idx="9798">
                  <c:v>1.2871199999999999E-2</c:v>
                </c:pt>
                <c:pt idx="9799">
                  <c:v>1.18116E-2</c:v>
                </c:pt>
                <c:pt idx="9800">
                  <c:v>1.07276E-2</c:v>
                </c:pt>
                <c:pt idx="9801" formatCode="0.00E+00">
                  <c:v>9.6202300000000004E-3</c:v>
                </c:pt>
                <c:pt idx="9802" formatCode="0.00E+00">
                  <c:v>8.4905499999999995E-3</c:v>
                </c:pt>
                <c:pt idx="9803" formatCode="0.00E+00">
                  <c:v>7.3397000000000002E-3</c:v>
                </c:pt>
                <c:pt idx="9804" formatCode="0.00E+00">
                  <c:v>6.1688699999999999E-3</c:v>
                </c:pt>
                <c:pt idx="9805" formatCode="0.00E+00">
                  <c:v>4.9792999999999999E-3</c:v>
                </c:pt>
                <c:pt idx="9806" formatCode="0.00E+00">
                  <c:v>3.77233E-3</c:v>
                </c:pt>
                <c:pt idx="9807" formatCode="0.00E+00">
                  <c:v>2.5493199999999999E-3</c:v>
                </c:pt>
                <c:pt idx="9808" formatCode="0.00E+00">
                  <c:v>1.3116899999999999E-3</c:v>
                </c:pt>
                <c:pt idx="9809" formatCode="0.00E+00">
                  <c:v>6.0903799999999998E-5</c:v>
                </c:pt>
                <c:pt idx="9810" formatCode="0.00E+00">
                  <c:v>-1.20156E-3</c:v>
                </c:pt>
                <c:pt idx="9811" formatCode="0.00E+00">
                  <c:v>-2.4741400000000001E-3</c:v>
                </c:pt>
                <c:pt idx="9812" formatCode="0.00E+00">
                  <c:v>-3.7552499999999999E-3</c:v>
                </c:pt>
                <c:pt idx="9813" formatCode="0.00E+00">
                  <c:v>-5.04324E-3</c:v>
                </c:pt>
                <c:pt idx="9814" formatCode="0.00E+00">
                  <c:v>-6.3364800000000002E-3</c:v>
                </c:pt>
                <c:pt idx="9815" formatCode="0.00E+00">
                  <c:v>-7.6332500000000003E-3</c:v>
                </c:pt>
                <c:pt idx="9816" formatCode="0.00E+00">
                  <c:v>-8.93183E-3</c:v>
                </c:pt>
                <c:pt idx="9817">
                  <c:v>-1.0230599999999999E-2</c:v>
                </c:pt>
                <c:pt idx="9818">
                  <c:v>-1.15278E-2</c:v>
                </c:pt>
                <c:pt idx="9819">
                  <c:v>-1.2821900000000001E-2</c:v>
                </c:pt>
                <c:pt idx="9820">
                  <c:v>-1.4110899999999999E-2</c:v>
                </c:pt>
                <c:pt idx="9821">
                  <c:v>-1.53931E-2</c:v>
                </c:pt>
                <c:pt idx="9822">
                  <c:v>-1.6666799999999999E-2</c:v>
                </c:pt>
                <c:pt idx="9823">
                  <c:v>-1.7930399999999999E-2</c:v>
                </c:pt>
                <c:pt idx="9824">
                  <c:v>-1.9182000000000001E-2</c:v>
                </c:pt>
                <c:pt idx="9825">
                  <c:v>-2.0420000000000001E-2</c:v>
                </c:pt>
                <c:pt idx="9826">
                  <c:v>-2.1642600000000001E-2</c:v>
                </c:pt>
                <c:pt idx="9827">
                  <c:v>-2.2848E-2</c:v>
                </c:pt>
                <c:pt idx="9828">
                  <c:v>-2.4034400000000001E-2</c:v>
                </c:pt>
                <c:pt idx="9829">
                  <c:v>-2.5199900000000001E-2</c:v>
                </c:pt>
                <c:pt idx="9830">
                  <c:v>-2.63428E-2</c:v>
                </c:pt>
                <c:pt idx="9831">
                  <c:v>-2.74614E-2</c:v>
                </c:pt>
                <c:pt idx="9832">
                  <c:v>-2.85539E-2</c:v>
                </c:pt>
                <c:pt idx="9833">
                  <c:v>-2.9618599999999998E-2</c:v>
                </c:pt>
                <c:pt idx="9834">
                  <c:v>-3.0653900000000001E-2</c:v>
                </c:pt>
                <c:pt idx="9835">
                  <c:v>-3.1658100000000002E-2</c:v>
                </c:pt>
                <c:pt idx="9836">
                  <c:v>-3.2629699999999998E-2</c:v>
                </c:pt>
                <c:pt idx="9837">
                  <c:v>-3.3567199999999998E-2</c:v>
                </c:pt>
                <c:pt idx="9838">
                  <c:v>-3.4468899999999997E-2</c:v>
                </c:pt>
                <c:pt idx="9839">
                  <c:v>-3.5333400000000001E-2</c:v>
                </c:pt>
                <c:pt idx="9840">
                  <c:v>-3.61591E-2</c:v>
                </c:pt>
                <c:pt idx="9841">
                  <c:v>-3.6944699999999997E-2</c:v>
                </c:pt>
                <c:pt idx="9842">
                  <c:v>-3.76885E-2</c:v>
                </c:pt>
                <c:pt idx="9843">
                  <c:v>-3.8389300000000001E-2</c:v>
                </c:pt>
                <c:pt idx="9844">
                  <c:v>-3.90456E-2</c:v>
                </c:pt>
                <c:pt idx="9845">
                  <c:v>-3.9656400000000001E-2</c:v>
                </c:pt>
                <c:pt idx="9846">
                  <c:v>-4.02203E-2</c:v>
                </c:pt>
                <c:pt idx="9847">
                  <c:v>-4.0736500000000002E-2</c:v>
                </c:pt>
                <c:pt idx="9848">
                  <c:v>-4.12036E-2</c:v>
                </c:pt>
                <c:pt idx="9849">
                  <c:v>-4.1620699999999997E-2</c:v>
                </c:pt>
                <c:pt idx="9850">
                  <c:v>-4.1986799999999998E-2</c:v>
                </c:pt>
                <c:pt idx="9851">
                  <c:v>-4.23008E-2</c:v>
                </c:pt>
                <c:pt idx="9852">
                  <c:v>-4.25619E-2</c:v>
                </c:pt>
                <c:pt idx="9853">
                  <c:v>-4.2769099999999997E-2</c:v>
                </c:pt>
                <c:pt idx="9854">
                  <c:v>-4.2921899999999999E-2</c:v>
                </c:pt>
                <c:pt idx="9855">
                  <c:v>-4.3019500000000002E-2</c:v>
                </c:pt>
                <c:pt idx="9856">
                  <c:v>-4.3061299999999997E-2</c:v>
                </c:pt>
                <c:pt idx="9857">
                  <c:v>-4.3046800000000003E-2</c:v>
                </c:pt>
                <c:pt idx="9858">
                  <c:v>-4.2975300000000001E-2</c:v>
                </c:pt>
                <c:pt idx="9859">
                  <c:v>-4.2846700000000001E-2</c:v>
                </c:pt>
                <c:pt idx="9860">
                  <c:v>-4.2660799999999999E-2</c:v>
                </c:pt>
                <c:pt idx="9861">
                  <c:v>-4.2417299999999998E-2</c:v>
                </c:pt>
                <c:pt idx="9862">
                  <c:v>-4.2116300000000002E-2</c:v>
                </c:pt>
                <c:pt idx="9863">
                  <c:v>-4.1757599999999999E-2</c:v>
                </c:pt>
                <c:pt idx="9864">
                  <c:v>-4.1341200000000002E-2</c:v>
                </c:pt>
                <c:pt idx="9865">
                  <c:v>-4.0867199999999999E-2</c:v>
                </c:pt>
                <c:pt idx="9866">
                  <c:v>-4.0335500000000003E-2</c:v>
                </c:pt>
                <c:pt idx="9867">
                  <c:v>-3.9746400000000001E-2</c:v>
                </c:pt>
                <c:pt idx="9868">
                  <c:v>-3.9100500000000003E-2</c:v>
                </c:pt>
                <c:pt idx="9869">
                  <c:v>-3.83982E-2</c:v>
                </c:pt>
                <c:pt idx="9870">
                  <c:v>-3.7640100000000003E-2</c:v>
                </c:pt>
                <c:pt idx="9871">
                  <c:v>-3.6826600000000001E-2</c:v>
                </c:pt>
                <c:pt idx="9872">
                  <c:v>-3.5958400000000001E-2</c:v>
                </c:pt>
                <c:pt idx="9873">
                  <c:v>-3.5036100000000001E-2</c:v>
                </c:pt>
                <c:pt idx="9874">
                  <c:v>-3.40605E-2</c:v>
                </c:pt>
                <c:pt idx="9875">
                  <c:v>-3.3032499999999999E-2</c:v>
                </c:pt>
                <c:pt idx="9876">
                  <c:v>-3.1952899999999999E-2</c:v>
                </c:pt>
                <c:pt idx="9877">
                  <c:v>-3.0822700000000001E-2</c:v>
                </c:pt>
                <c:pt idx="9878">
                  <c:v>-2.96429E-2</c:v>
                </c:pt>
                <c:pt idx="9879">
                  <c:v>-2.8414499999999999E-2</c:v>
                </c:pt>
                <c:pt idx="9880">
                  <c:v>-2.7138800000000001E-2</c:v>
                </c:pt>
                <c:pt idx="9881">
                  <c:v>-2.5817E-2</c:v>
                </c:pt>
                <c:pt idx="9882">
                  <c:v>-2.4450400000000001E-2</c:v>
                </c:pt>
                <c:pt idx="9883">
                  <c:v>-2.30402E-2</c:v>
                </c:pt>
                <c:pt idx="9884">
                  <c:v>-2.15879E-2</c:v>
                </c:pt>
                <c:pt idx="9885">
                  <c:v>-2.0094799999999999E-2</c:v>
                </c:pt>
                <c:pt idx="9886">
                  <c:v>-1.8562700000000001E-2</c:v>
                </c:pt>
                <c:pt idx="9887">
                  <c:v>-1.6993399999999999E-2</c:v>
                </c:pt>
                <c:pt idx="9888">
                  <c:v>-1.5388799999999999E-2</c:v>
                </c:pt>
                <c:pt idx="9889">
                  <c:v>-1.37506E-2</c:v>
                </c:pt>
                <c:pt idx="9890">
                  <c:v>-1.20807E-2</c:v>
                </c:pt>
                <c:pt idx="9891">
                  <c:v>-1.0381100000000001E-2</c:v>
                </c:pt>
                <c:pt idx="9892" formatCode="0.00E+00">
                  <c:v>-8.6536200000000008E-3</c:v>
                </c:pt>
                <c:pt idx="9893" formatCode="0.00E+00">
                  <c:v>-6.90028E-3</c:v>
                </c:pt>
                <c:pt idx="9894" formatCode="0.00E+00">
                  <c:v>-5.1230299999999998E-3</c:v>
                </c:pt>
                <c:pt idx="9895" formatCode="0.00E+00">
                  <c:v>-3.3238999999999999E-3</c:v>
                </c:pt>
                <c:pt idx="9896" formatCode="0.00E+00">
                  <c:v>-1.5050700000000001E-3</c:v>
                </c:pt>
                <c:pt idx="9897" formatCode="0.00E+00">
                  <c:v>3.3127100000000001E-4</c:v>
                </c:pt>
                <c:pt idx="9898" formatCode="0.00E+00">
                  <c:v>2.1829499999999999E-3</c:v>
                </c:pt>
                <c:pt idx="9899" formatCode="0.00E+00">
                  <c:v>4.0478800000000002E-3</c:v>
                </c:pt>
                <c:pt idx="9900" formatCode="0.00E+00">
                  <c:v>5.9239799999999997E-3</c:v>
                </c:pt>
                <c:pt idx="9901" formatCode="0.00E+00">
                  <c:v>7.80914E-3</c:v>
                </c:pt>
                <c:pt idx="9902" formatCode="0.00E+00">
                  <c:v>9.7011800000000002E-3</c:v>
                </c:pt>
                <c:pt idx="9903">
                  <c:v>1.15979E-2</c:v>
                </c:pt>
                <c:pt idx="9904">
                  <c:v>1.3497E-2</c:v>
                </c:pt>
                <c:pt idx="9905">
                  <c:v>1.5396099999999999E-2</c:v>
                </c:pt>
                <c:pt idx="9906">
                  <c:v>1.7292800000000001E-2</c:v>
                </c:pt>
                <c:pt idx="9907">
                  <c:v>1.9184699999999999E-2</c:v>
                </c:pt>
                <c:pt idx="9908">
                  <c:v>2.1069399999999999E-2</c:v>
                </c:pt>
                <c:pt idx="9909">
                  <c:v>2.2944599999999999E-2</c:v>
                </c:pt>
                <c:pt idx="9910">
                  <c:v>2.48081E-2</c:v>
                </c:pt>
                <c:pt idx="9911">
                  <c:v>2.6657299999999998E-2</c:v>
                </c:pt>
                <c:pt idx="9912">
                  <c:v>2.8490000000000001E-2</c:v>
                </c:pt>
                <c:pt idx="9913">
                  <c:v>3.0303900000000002E-2</c:v>
                </c:pt>
                <c:pt idx="9914">
                  <c:v>3.2096800000000002E-2</c:v>
                </c:pt>
                <c:pt idx="9915">
                  <c:v>3.3866500000000001E-2</c:v>
                </c:pt>
                <c:pt idx="9916">
                  <c:v>3.5610799999999998E-2</c:v>
                </c:pt>
                <c:pt idx="9917">
                  <c:v>3.7327699999999998E-2</c:v>
                </c:pt>
                <c:pt idx="9918">
                  <c:v>3.9015000000000001E-2</c:v>
                </c:pt>
                <c:pt idx="9919">
                  <c:v>4.0670400000000002E-2</c:v>
                </c:pt>
                <c:pt idx="9920">
                  <c:v>4.2292099999999999E-2</c:v>
                </c:pt>
                <c:pt idx="9921">
                  <c:v>4.3878199999999999E-2</c:v>
                </c:pt>
                <c:pt idx="9922">
                  <c:v>4.5426500000000002E-2</c:v>
                </c:pt>
                <c:pt idx="9923">
                  <c:v>4.6935200000000003E-2</c:v>
                </c:pt>
                <c:pt idx="9924">
                  <c:v>4.8402300000000002E-2</c:v>
                </c:pt>
                <c:pt idx="9925">
                  <c:v>4.9826200000000001E-2</c:v>
                </c:pt>
                <c:pt idx="9926">
                  <c:v>5.1204800000000002E-2</c:v>
                </c:pt>
                <c:pt idx="9927">
                  <c:v>5.25365E-2</c:v>
                </c:pt>
                <c:pt idx="9928">
                  <c:v>5.3819499999999999E-2</c:v>
                </c:pt>
                <c:pt idx="9929">
                  <c:v>5.5052400000000001E-2</c:v>
                </c:pt>
                <c:pt idx="9930">
                  <c:v>5.62338E-2</c:v>
                </c:pt>
                <c:pt idx="9931">
                  <c:v>5.7362499999999997E-2</c:v>
                </c:pt>
                <c:pt idx="9932">
                  <c:v>5.8437099999999999E-2</c:v>
                </c:pt>
                <c:pt idx="9933">
                  <c:v>5.9456200000000001E-2</c:v>
                </c:pt>
                <c:pt idx="9934">
                  <c:v>6.0418699999999999E-2</c:v>
                </c:pt>
                <c:pt idx="9935">
                  <c:v>6.13234E-2</c:v>
                </c:pt>
                <c:pt idx="9936">
                  <c:v>6.2169299999999997E-2</c:v>
                </c:pt>
                <c:pt idx="9937">
                  <c:v>6.2955300000000006E-2</c:v>
                </c:pt>
                <c:pt idx="9938">
                  <c:v>6.3680700000000007E-2</c:v>
                </c:pt>
                <c:pt idx="9939">
                  <c:v>6.4344600000000002E-2</c:v>
                </c:pt>
                <c:pt idx="9940">
                  <c:v>6.4946299999999998E-2</c:v>
                </c:pt>
                <c:pt idx="9941">
                  <c:v>6.5484899999999999E-2</c:v>
                </c:pt>
                <c:pt idx="9942">
                  <c:v>6.5960000000000005E-2</c:v>
                </c:pt>
                <c:pt idx="9943">
                  <c:v>6.6371100000000002E-2</c:v>
                </c:pt>
                <c:pt idx="9944">
                  <c:v>6.6718100000000002E-2</c:v>
                </c:pt>
                <c:pt idx="9945">
                  <c:v>6.7000699999999996E-2</c:v>
                </c:pt>
                <c:pt idx="9946">
                  <c:v>6.7218600000000003E-2</c:v>
                </c:pt>
                <c:pt idx="9947">
                  <c:v>6.7371700000000007E-2</c:v>
                </c:pt>
                <c:pt idx="9948">
                  <c:v>6.7459699999999997E-2</c:v>
                </c:pt>
                <c:pt idx="9949">
                  <c:v>6.7482399999999998E-2</c:v>
                </c:pt>
                <c:pt idx="9950">
                  <c:v>6.7439799999999994E-2</c:v>
                </c:pt>
                <c:pt idx="9951">
                  <c:v>6.7332100000000006E-2</c:v>
                </c:pt>
                <c:pt idx="9952">
                  <c:v>6.7159800000000006E-2</c:v>
                </c:pt>
                <c:pt idx="9953">
                  <c:v>6.6923099999999999E-2</c:v>
                </c:pt>
                <c:pt idx="9954">
                  <c:v>6.6622899999999999E-2</c:v>
                </c:pt>
                <c:pt idx="9955">
                  <c:v>6.6259399999999996E-2</c:v>
                </c:pt>
                <c:pt idx="9956">
                  <c:v>6.58329E-2</c:v>
                </c:pt>
                <c:pt idx="9957">
                  <c:v>6.5343899999999996E-2</c:v>
                </c:pt>
                <c:pt idx="9958">
                  <c:v>6.4793400000000001E-2</c:v>
                </c:pt>
                <c:pt idx="9959">
                  <c:v>6.4182199999999995E-2</c:v>
                </c:pt>
                <c:pt idx="9960">
                  <c:v>6.3511499999999999E-2</c:v>
                </c:pt>
                <c:pt idx="9961">
                  <c:v>6.2782299999999999E-2</c:v>
                </c:pt>
                <c:pt idx="9962">
                  <c:v>6.1995799999999997E-2</c:v>
                </c:pt>
                <c:pt idx="9963">
                  <c:v>6.1153199999999998E-2</c:v>
                </c:pt>
                <c:pt idx="9964">
                  <c:v>6.0255599999999999E-2</c:v>
                </c:pt>
                <c:pt idx="9965">
                  <c:v>5.9304200000000001E-2</c:v>
                </c:pt>
                <c:pt idx="9966">
                  <c:v>5.8300499999999998E-2</c:v>
                </c:pt>
                <c:pt idx="9967">
                  <c:v>5.7245900000000002E-2</c:v>
                </c:pt>
                <c:pt idx="9968">
                  <c:v>5.61421E-2</c:v>
                </c:pt>
                <c:pt idx="9969">
                  <c:v>5.49913E-2</c:v>
                </c:pt>
                <c:pt idx="9970">
                  <c:v>5.3795299999999997E-2</c:v>
                </c:pt>
                <c:pt idx="9971">
                  <c:v>5.2555499999999998E-2</c:v>
                </c:pt>
                <c:pt idx="9972">
                  <c:v>5.1272900000000003E-2</c:v>
                </c:pt>
                <c:pt idx="9973">
                  <c:v>4.9948899999999997E-2</c:v>
                </c:pt>
                <c:pt idx="9974">
                  <c:v>4.8585299999999998E-2</c:v>
                </c:pt>
                <c:pt idx="9975">
                  <c:v>4.7183599999999999E-2</c:v>
                </c:pt>
                <c:pt idx="9976">
                  <c:v>4.5745300000000003E-2</c:v>
                </c:pt>
                <c:pt idx="9977">
                  <c:v>4.4272300000000001E-2</c:v>
                </c:pt>
                <c:pt idx="9978">
                  <c:v>4.2766400000000003E-2</c:v>
                </c:pt>
                <c:pt idx="9979">
                  <c:v>4.1229399999999999E-2</c:v>
                </c:pt>
                <c:pt idx="9980">
                  <c:v>3.96631E-2</c:v>
                </c:pt>
                <c:pt idx="9981">
                  <c:v>3.8069499999999999E-2</c:v>
                </c:pt>
                <c:pt idx="9982">
                  <c:v>3.6450299999999998E-2</c:v>
                </c:pt>
                <c:pt idx="9983">
                  <c:v>3.4807600000000001E-2</c:v>
                </c:pt>
                <c:pt idx="9984">
                  <c:v>3.3142900000000003E-2</c:v>
                </c:pt>
                <c:pt idx="9985">
                  <c:v>3.1458199999999999E-2</c:v>
                </c:pt>
                <c:pt idx="9986">
                  <c:v>2.9755400000000001E-2</c:v>
                </c:pt>
                <c:pt idx="9987">
                  <c:v>2.8036599999999998E-2</c:v>
                </c:pt>
                <c:pt idx="9988">
                  <c:v>2.6304000000000001E-2</c:v>
                </c:pt>
                <c:pt idx="9989">
                  <c:v>2.4559500000000001E-2</c:v>
                </c:pt>
                <c:pt idx="9990">
                  <c:v>2.2805200000000001E-2</c:v>
                </c:pt>
                <c:pt idx="9991">
                  <c:v>2.1043099999999999E-2</c:v>
                </c:pt>
                <c:pt idx="9992">
                  <c:v>1.9275299999999999E-2</c:v>
                </c:pt>
                <c:pt idx="9993">
                  <c:v>1.7503600000000001E-2</c:v>
                </c:pt>
                <c:pt idx="9994">
                  <c:v>1.5730000000000001E-2</c:v>
                </c:pt>
                <c:pt idx="9995">
                  <c:v>1.39562E-2</c:v>
                </c:pt>
                <c:pt idx="9996">
                  <c:v>1.2184199999999999E-2</c:v>
                </c:pt>
                <c:pt idx="9997">
                  <c:v>1.0415900000000001E-2</c:v>
                </c:pt>
                <c:pt idx="9998" formatCode="0.00E+00">
                  <c:v>8.6530800000000005E-3</c:v>
                </c:pt>
                <c:pt idx="9999" formatCode="0.00E+00">
                  <c:v>6.8974600000000002E-3</c:v>
                </c:pt>
                <c:pt idx="10000" formatCode="0.00E+00">
                  <c:v>5.1508099999999996E-3</c:v>
                </c:pt>
                <c:pt idx="10001" formatCode="0.00E+00">
                  <c:v>3.4148799999999999E-3</c:v>
                </c:pt>
                <c:pt idx="10002" formatCode="0.00E+00">
                  <c:v>1.6914600000000001E-3</c:v>
                </c:pt>
                <c:pt idx="10003" formatCode="0.00E+00">
                  <c:v>-1.7754E-5</c:v>
                </c:pt>
                <c:pt idx="10004" formatCode="0.00E+00">
                  <c:v>-1.71112E-3</c:v>
                </c:pt>
                <c:pt idx="10005" formatCode="0.00E+00">
                  <c:v>-3.3870900000000002E-3</c:v>
                </c:pt>
                <c:pt idx="10006" formatCode="0.00E+00">
                  <c:v>-5.0441100000000001E-3</c:v>
                </c:pt>
                <c:pt idx="10007" formatCode="0.00E+00">
                  <c:v>-6.6805900000000001E-3</c:v>
                </c:pt>
                <c:pt idx="10008" formatCode="0.00E+00">
                  <c:v>-8.2949900000000003E-3</c:v>
                </c:pt>
                <c:pt idx="10009" formatCode="0.00E+00">
                  <c:v>-9.8858599999999998E-3</c:v>
                </c:pt>
                <c:pt idx="10010">
                  <c:v>-1.14518E-2</c:v>
                </c:pt>
                <c:pt idx="10011">
                  <c:v>-1.29912E-2</c:v>
                </c:pt>
                <c:pt idx="10012">
                  <c:v>-1.45027E-2</c:v>
                </c:pt>
                <c:pt idx="10013">
                  <c:v>-1.59849E-2</c:v>
                </c:pt>
                <c:pt idx="10014">
                  <c:v>-1.74366E-2</c:v>
                </c:pt>
                <c:pt idx="10015">
                  <c:v>-1.8856700000000001E-2</c:v>
                </c:pt>
                <c:pt idx="10016">
                  <c:v>-2.0244100000000001E-2</c:v>
                </c:pt>
                <c:pt idx="10017">
                  <c:v>-2.1597700000000001E-2</c:v>
                </c:pt>
                <c:pt idx="10018">
                  <c:v>-2.2916099999999998E-2</c:v>
                </c:pt>
                <c:pt idx="10019">
                  <c:v>-2.4198299999999999E-2</c:v>
                </c:pt>
                <c:pt idx="10020">
                  <c:v>-2.5443199999999999E-2</c:v>
                </c:pt>
                <c:pt idx="10021">
                  <c:v>-2.6649900000000001E-2</c:v>
                </c:pt>
                <c:pt idx="10022">
                  <c:v>-2.7817399999999999E-2</c:v>
                </c:pt>
                <c:pt idx="10023">
                  <c:v>-2.8944899999999999E-2</c:v>
                </c:pt>
                <c:pt idx="10024">
                  <c:v>-3.0031700000000001E-2</c:v>
                </c:pt>
                <c:pt idx="10025">
                  <c:v>-3.1077E-2</c:v>
                </c:pt>
                <c:pt idx="10026">
                  <c:v>-3.20801E-2</c:v>
                </c:pt>
                <c:pt idx="10027">
                  <c:v>-3.30405E-2</c:v>
                </c:pt>
                <c:pt idx="10028">
                  <c:v>-3.3957599999999998E-2</c:v>
                </c:pt>
                <c:pt idx="10029">
                  <c:v>-3.4830899999999998E-2</c:v>
                </c:pt>
                <c:pt idx="10030">
                  <c:v>-3.56601E-2</c:v>
                </c:pt>
                <c:pt idx="10031">
                  <c:v>-3.6444499999999998E-2</c:v>
                </c:pt>
                <c:pt idx="10032">
                  <c:v>-3.7183599999999997E-2</c:v>
                </c:pt>
                <c:pt idx="10033">
                  <c:v>-3.7877099999999997E-2</c:v>
                </c:pt>
                <c:pt idx="10034">
                  <c:v>-3.8524799999999998E-2</c:v>
                </c:pt>
                <c:pt idx="10035">
                  <c:v>-3.9126500000000002E-2</c:v>
                </c:pt>
                <c:pt idx="10036">
                  <c:v>-3.9682099999999998E-2</c:v>
                </c:pt>
                <c:pt idx="10037">
                  <c:v>-4.0191600000000001E-2</c:v>
                </c:pt>
                <c:pt idx="10038">
                  <c:v>-4.0654999999999997E-2</c:v>
                </c:pt>
                <c:pt idx="10039">
                  <c:v>-4.1072200000000003E-2</c:v>
                </c:pt>
                <c:pt idx="10040">
                  <c:v>-4.1443000000000001E-2</c:v>
                </c:pt>
                <c:pt idx="10041">
                  <c:v>-4.1767400000000003E-2</c:v>
                </c:pt>
                <c:pt idx="10042">
                  <c:v>-4.20455E-2</c:v>
                </c:pt>
                <c:pt idx="10043">
                  <c:v>-4.2277700000000001E-2</c:v>
                </c:pt>
                <c:pt idx="10044">
                  <c:v>-4.2464500000000002E-2</c:v>
                </c:pt>
                <c:pt idx="10045">
                  <c:v>-4.26063E-2</c:v>
                </c:pt>
                <c:pt idx="10046">
                  <c:v>-4.2702999999999998E-2</c:v>
                </c:pt>
                <c:pt idx="10047">
                  <c:v>-4.2755099999999997E-2</c:v>
                </c:pt>
                <c:pt idx="10048">
                  <c:v>-4.2763000000000002E-2</c:v>
                </c:pt>
                <c:pt idx="10049">
                  <c:v>-4.2727000000000001E-2</c:v>
                </c:pt>
                <c:pt idx="10050">
                  <c:v>-4.2647400000000002E-2</c:v>
                </c:pt>
                <c:pt idx="10051">
                  <c:v>-4.2525E-2</c:v>
                </c:pt>
                <c:pt idx="10052">
                  <c:v>-4.2360200000000001E-2</c:v>
                </c:pt>
                <c:pt idx="10053">
                  <c:v>-4.21541E-2</c:v>
                </c:pt>
                <c:pt idx="10054">
                  <c:v>-4.1907100000000003E-2</c:v>
                </c:pt>
                <c:pt idx="10055">
                  <c:v>-4.1619900000000001E-2</c:v>
                </c:pt>
                <c:pt idx="10056">
                  <c:v>-4.1292799999999998E-2</c:v>
                </c:pt>
                <c:pt idx="10057">
                  <c:v>-4.0925900000000001E-2</c:v>
                </c:pt>
                <c:pt idx="10058">
                  <c:v>-4.0520199999999999E-2</c:v>
                </c:pt>
                <c:pt idx="10059">
                  <c:v>-4.0076899999999999E-2</c:v>
                </c:pt>
                <c:pt idx="10060">
                  <c:v>-3.95977E-2</c:v>
                </c:pt>
                <c:pt idx="10061">
                  <c:v>-3.9083199999999998E-2</c:v>
                </c:pt>
                <c:pt idx="10062">
                  <c:v>-3.8534400000000003E-2</c:v>
                </c:pt>
                <c:pt idx="10063">
                  <c:v>-3.7952399999999997E-2</c:v>
                </c:pt>
                <c:pt idx="10064">
                  <c:v>-3.7338200000000002E-2</c:v>
                </c:pt>
                <c:pt idx="10065">
                  <c:v>-3.6692900000000001E-2</c:v>
                </c:pt>
                <c:pt idx="10066">
                  <c:v>-3.6017500000000001E-2</c:v>
                </c:pt>
                <c:pt idx="10067">
                  <c:v>-3.53131E-2</c:v>
                </c:pt>
                <c:pt idx="10068">
                  <c:v>-3.4580899999999998E-2</c:v>
                </c:pt>
                <c:pt idx="10069">
                  <c:v>-3.3822100000000001E-2</c:v>
                </c:pt>
                <c:pt idx="10070">
                  <c:v>-3.3038100000000001E-2</c:v>
                </c:pt>
                <c:pt idx="10071">
                  <c:v>-3.2230000000000002E-2</c:v>
                </c:pt>
                <c:pt idx="10072">
                  <c:v>-3.1399099999999999E-2</c:v>
                </c:pt>
                <c:pt idx="10073">
                  <c:v>-3.0546400000000001E-2</c:v>
                </c:pt>
                <c:pt idx="10074">
                  <c:v>-2.9673000000000001E-2</c:v>
                </c:pt>
                <c:pt idx="10075">
                  <c:v>-2.8780099999999999E-2</c:v>
                </c:pt>
                <c:pt idx="10076">
                  <c:v>-2.7868799999999999E-2</c:v>
                </c:pt>
                <c:pt idx="10077">
                  <c:v>-2.69403E-2</c:v>
                </c:pt>
                <c:pt idx="10078">
                  <c:v>-2.5995799999999999E-2</c:v>
                </c:pt>
                <c:pt idx="10079">
                  <c:v>-2.5036099999999999E-2</c:v>
                </c:pt>
                <c:pt idx="10080">
                  <c:v>-2.4062299999999998E-2</c:v>
                </c:pt>
                <c:pt idx="10081">
                  <c:v>-2.3075600000000002E-2</c:v>
                </c:pt>
                <c:pt idx="10082">
                  <c:v>-2.2077300000000001E-2</c:v>
                </c:pt>
                <c:pt idx="10083">
                  <c:v>-2.10685E-2</c:v>
                </c:pt>
                <c:pt idx="10084">
                  <c:v>-2.00503E-2</c:v>
                </c:pt>
                <c:pt idx="10085">
                  <c:v>-1.9023999999999999E-2</c:v>
                </c:pt>
                <c:pt idx="10086">
                  <c:v>-1.79905E-2</c:v>
                </c:pt>
                <c:pt idx="10087">
                  <c:v>-1.6951000000000001E-2</c:v>
                </c:pt>
                <c:pt idx="10088">
                  <c:v>-1.5906699999999999E-2</c:v>
                </c:pt>
                <c:pt idx="10089">
                  <c:v>-1.4858700000000001E-2</c:v>
                </c:pt>
                <c:pt idx="10090">
                  <c:v>-1.38081E-2</c:v>
                </c:pt>
                <c:pt idx="10091">
                  <c:v>-1.2756099999999999E-2</c:v>
                </c:pt>
                <c:pt idx="10092">
                  <c:v>-1.17036E-2</c:v>
                </c:pt>
                <c:pt idx="10093">
                  <c:v>-1.06517E-2</c:v>
                </c:pt>
                <c:pt idx="10094" formatCode="0.00E+00">
                  <c:v>-9.6012800000000002E-3</c:v>
                </c:pt>
                <c:pt idx="10095" formatCode="0.00E+00">
                  <c:v>-8.5533899999999993E-3</c:v>
                </c:pt>
                <c:pt idx="10096" formatCode="0.00E+00">
                  <c:v>-7.5090199999999999E-3</c:v>
                </c:pt>
                <c:pt idx="10097" formatCode="0.00E+00">
                  <c:v>-6.4691599999999998E-3</c:v>
                </c:pt>
                <c:pt idx="10098" formatCode="0.00E+00">
                  <c:v>-5.4347700000000002E-3</c:v>
                </c:pt>
                <c:pt idx="10099" formatCode="0.00E+00">
                  <c:v>-4.4066599999999997E-3</c:v>
                </c:pt>
                <c:pt idx="10100" formatCode="0.00E+00">
                  <c:v>-3.3856699999999999E-3</c:v>
                </c:pt>
                <c:pt idx="10101" formatCode="0.00E+00">
                  <c:v>-2.3725899999999999E-3</c:v>
                </c:pt>
                <c:pt idx="10102" formatCode="0.00E+00">
                  <c:v>-1.36823E-3</c:v>
                </c:pt>
                <c:pt idx="10103" formatCode="0.00E+00">
                  <c:v>-3.7339200000000001E-4</c:v>
                </c:pt>
                <c:pt idx="10104" formatCode="0.00E+00">
                  <c:v>6.1108500000000004E-4</c:v>
                </c:pt>
                <c:pt idx="10105" formatCode="0.00E+00">
                  <c:v>1.58443E-3</c:v>
                </c:pt>
                <c:pt idx="10106" formatCode="0.00E+00">
                  <c:v>2.54601E-3</c:v>
                </c:pt>
                <c:pt idx="10107" formatCode="0.00E+00">
                  <c:v>3.4952799999999999E-3</c:v>
                </c:pt>
                <c:pt idx="10108" formatCode="0.00E+00">
                  <c:v>4.4316599999999996E-3</c:v>
                </c:pt>
                <c:pt idx="10109" formatCode="0.00E+00">
                  <c:v>5.3545600000000004E-3</c:v>
                </c:pt>
                <c:pt idx="10110" formatCode="0.00E+00">
                  <c:v>6.2634300000000004E-3</c:v>
                </c:pt>
                <c:pt idx="10111" formatCode="0.00E+00">
                  <c:v>7.1577000000000003E-3</c:v>
                </c:pt>
                <c:pt idx="10112" formatCode="0.00E+00">
                  <c:v>8.0368699999999998E-3</c:v>
                </c:pt>
                <c:pt idx="10113" formatCode="0.00E+00">
                  <c:v>8.9005000000000004E-3</c:v>
                </c:pt>
                <c:pt idx="10114" formatCode="0.00E+00">
                  <c:v>9.7481500000000006E-3</c:v>
                </c:pt>
                <c:pt idx="10115">
                  <c:v>1.0579399999999999E-2</c:v>
                </c:pt>
                <c:pt idx="10116">
                  <c:v>1.1393800000000001E-2</c:v>
                </c:pt>
                <c:pt idx="10117">
                  <c:v>1.21911E-2</c:v>
                </c:pt>
                <c:pt idx="10118">
                  <c:v>1.2971099999999999E-2</c:v>
                </c:pt>
                <c:pt idx="10119">
                  <c:v>1.3733499999999999E-2</c:v>
                </c:pt>
                <c:pt idx="10120">
                  <c:v>1.4478100000000001E-2</c:v>
                </c:pt>
                <c:pt idx="10121">
                  <c:v>1.5204499999999999E-2</c:v>
                </c:pt>
                <c:pt idx="10122">
                  <c:v>1.5912800000000001E-2</c:v>
                </c:pt>
                <c:pt idx="10123">
                  <c:v>1.6602599999999999E-2</c:v>
                </c:pt>
                <c:pt idx="10124">
                  <c:v>1.7273799999999999E-2</c:v>
                </c:pt>
                <c:pt idx="10125">
                  <c:v>1.7926399999999999E-2</c:v>
                </c:pt>
                <c:pt idx="10126">
                  <c:v>1.8560199999999999E-2</c:v>
                </c:pt>
                <c:pt idx="10127">
                  <c:v>1.9175399999999999E-2</c:v>
                </c:pt>
                <c:pt idx="10128">
                  <c:v>1.9772100000000001E-2</c:v>
                </c:pt>
                <c:pt idx="10129">
                  <c:v>2.0350199999999999E-2</c:v>
                </c:pt>
                <c:pt idx="10130">
                  <c:v>2.0909799999999999E-2</c:v>
                </c:pt>
                <c:pt idx="10131">
                  <c:v>2.14507E-2</c:v>
                </c:pt>
                <c:pt idx="10132">
                  <c:v>2.1972800000000001E-2</c:v>
                </c:pt>
                <c:pt idx="10133">
                  <c:v>2.2476400000000001E-2</c:v>
                </c:pt>
                <c:pt idx="10134">
                  <c:v>2.29614E-2</c:v>
                </c:pt>
                <c:pt idx="10135">
                  <c:v>2.34281E-2</c:v>
                </c:pt>
                <c:pt idx="10136">
                  <c:v>2.3876399999999999E-2</c:v>
                </c:pt>
                <c:pt idx="10137">
                  <c:v>2.4306500000000002E-2</c:v>
                </c:pt>
                <c:pt idx="10138">
                  <c:v>2.47186E-2</c:v>
                </c:pt>
                <c:pt idx="10139">
                  <c:v>2.51129E-2</c:v>
                </c:pt>
                <c:pt idx="10140">
                  <c:v>2.5489299999999999E-2</c:v>
                </c:pt>
                <c:pt idx="10141">
                  <c:v>2.5847999999999999E-2</c:v>
                </c:pt>
                <c:pt idx="10142">
                  <c:v>2.6189299999999999E-2</c:v>
                </c:pt>
                <c:pt idx="10143">
                  <c:v>2.65133E-2</c:v>
                </c:pt>
                <c:pt idx="10144">
                  <c:v>2.6820500000000001E-2</c:v>
                </c:pt>
                <c:pt idx="10145">
                  <c:v>2.71109E-2</c:v>
                </c:pt>
                <c:pt idx="10146">
                  <c:v>2.7384700000000001E-2</c:v>
                </c:pt>
                <c:pt idx="10147">
                  <c:v>2.7642199999999999E-2</c:v>
                </c:pt>
                <c:pt idx="10148">
                  <c:v>2.7883700000000001E-2</c:v>
                </c:pt>
                <c:pt idx="10149">
                  <c:v>2.81093E-2</c:v>
                </c:pt>
                <c:pt idx="10150">
                  <c:v>2.8319500000000001E-2</c:v>
                </c:pt>
                <c:pt idx="10151">
                  <c:v>2.8514399999999999E-2</c:v>
                </c:pt>
                <c:pt idx="10152">
                  <c:v>2.86942E-2</c:v>
                </c:pt>
                <c:pt idx="10153">
                  <c:v>2.8859200000000002E-2</c:v>
                </c:pt>
                <c:pt idx="10154">
                  <c:v>2.90096E-2</c:v>
                </c:pt>
                <c:pt idx="10155">
                  <c:v>2.91457E-2</c:v>
                </c:pt>
                <c:pt idx="10156">
                  <c:v>2.9267600000000001E-2</c:v>
                </c:pt>
                <c:pt idx="10157">
                  <c:v>2.9375499999999999E-2</c:v>
                </c:pt>
                <c:pt idx="10158">
                  <c:v>2.94694E-2</c:v>
                </c:pt>
                <c:pt idx="10159">
                  <c:v>2.9549700000000002E-2</c:v>
                </c:pt>
                <c:pt idx="10160">
                  <c:v>2.9616400000000001E-2</c:v>
                </c:pt>
                <c:pt idx="10161">
                  <c:v>2.9670100000000001E-2</c:v>
                </c:pt>
                <c:pt idx="10162">
                  <c:v>2.9710799999999999E-2</c:v>
                </c:pt>
                <c:pt idx="10163">
                  <c:v>2.9738799999999999E-2</c:v>
                </c:pt>
                <c:pt idx="10164">
                  <c:v>2.9754200000000001E-2</c:v>
                </c:pt>
                <c:pt idx="10165">
                  <c:v>2.97574E-2</c:v>
                </c:pt>
                <c:pt idx="10166">
                  <c:v>2.9748400000000001E-2</c:v>
                </c:pt>
                <c:pt idx="10167">
                  <c:v>2.9727400000000001E-2</c:v>
                </c:pt>
                <c:pt idx="10168">
                  <c:v>2.96948E-2</c:v>
                </c:pt>
                <c:pt idx="10169">
                  <c:v>2.9650599999999999E-2</c:v>
                </c:pt>
                <c:pt idx="10170">
                  <c:v>2.9594800000000001E-2</c:v>
                </c:pt>
                <c:pt idx="10171">
                  <c:v>2.9527600000000001E-2</c:v>
                </c:pt>
                <c:pt idx="10172">
                  <c:v>2.9448999999999999E-2</c:v>
                </c:pt>
                <c:pt idx="10173">
                  <c:v>2.9359400000000001E-2</c:v>
                </c:pt>
                <c:pt idx="10174">
                  <c:v>2.9258800000000001E-2</c:v>
                </c:pt>
                <c:pt idx="10175">
                  <c:v>2.9147300000000001E-2</c:v>
                </c:pt>
                <c:pt idx="10176">
                  <c:v>2.9025100000000002E-2</c:v>
                </c:pt>
                <c:pt idx="10177">
                  <c:v>2.88921E-2</c:v>
                </c:pt>
                <c:pt idx="10178">
                  <c:v>2.87484E-2</c:v>
                </c:pt>
                <c:pt idx="10179">
                  <c:v>2.85942E-2</c:v>
                </c:pt>
                <c:pt idx="10180">
                  <c:v>2.84295E-2</c:v>
                </c:pt>
                <c:pt idx="10181">
                  <c:v>2.8254399999999999E-2</c:v>
                </c:pt>
                <c:pt idx="10182">
                  <c:v>2.8068900000000001E-2</c:v>
                </c:pt>
                <c:pt idx="10183">
                  <c:v>2.7872999999999998E-2</c:v>
                </c:pt>
                <c:pt idx="10184">
                  <c:v>2.7666699999999999E-2</c:v>
                </c:pt>
                <c:pt idx="10185">
                  <c:v>2.7449999999999999E-2</c:v>
                </c:pt>
                <c:pt idx="10186">
                  <c:v>2.7222900000000001E-2</c:v>
                </c:pt>
                <c:pt idx="10187">
                  <c:v>2.6985200000000001E-2</c:v>
                </c:pt>
                <c:pt idx="10188">
                  <c:v>2.6736900000000001E-2</c:v>
                </c:pt>
                <c:pt idx="10189">
                  <c:v>2.6478100000000001E-2</c:v>
                </c:pt>
                <c:pt idx="10190">
                  <c:v>2.6208700000000001E-2</c:v>
                </c:pt>
                <c:pt idx="10191">
                  <c:v>2.5928799999999998E-2</c:v>
                </c:pt>
                <c:pt idx="10192">
                  <c:v>2.56381E-2</c:v>
                </c:pt>
                <c:pt idx="10193">
                  <c:v>2.53367E-2</c:v>
                </c:pt>
                <c:pt idx="10194">
                  <c:v>2.5024600000000001E-2</c:v>
                </c:pt>
                <c:pt idx="10195">
                  <c:v>2.4701799999999999E-2</c:v>
                </c:pt>
                <c:pt idx="10196">
                  <c:v>2.43682E-2</c:v>
                </c:pt>
                <c:pt idx="10197">
                  <c:v>2.4023900000000001E-2</c:v>
                </c:pt>
                <c:pt idx="10198">
                  <c:v>2.36688E-2</c:v>
                </c:pt>
                <c:pt idx="10199">
                  <c:v>2.3302900000000001E-2</c:v>
                </c:pt>
                <c:pt idx="10200">
                  <c:v>2.2925999999999998E-2</c:v>
                </c:pt>
                <c:pt idx="10201">
                  <c:v>2.2538099999999998E-2</c:v>
                </c:pt>
                <c:pt idx="10202">
                  <c:v>2.2139099999999998E-2</c:v>
                </c:pt>
                <c:pt idx="10203">
                  <c:v>2.1728899999999999E-2</c:v>
                </c:pt>
                <c:pt idx="10204">
                  <c:v>2.1307599999999999E-2</c:v>
                </c:pt>
                <c:pt idx="10205">
                  <c:v>2.0875000000000001E-2</c:v>
                </c:pt>
                <c:pt idx="10206">
                  <c:v>2.0431100000000001E-2</c:v>
                </c:pt>
                <c:pt idx="10207">
                  <c:v>1.99761E-2</c:v>
                </c:pt>
                <c:pt idx="10208">
                  <c:v>1.9509800000000001E-2</c:v>
                </c:pt>
                <c:pt idx="10209">
                  <c:v>1.9032199999999999E-2</c:v>
                </c:pt>
                <c:pt idx="10210">
                  <c:v>1.8543299999999999E-2</c:v>
                </c:pt>
                <c:pt idx="10211">
                  <c:v>1.8043E-2</c:v>
                </c:pt>
                <c:pt idx="10212">
                  <c:v>1.7531499999999998E-2</c:v>
                </c:pt>
                <c:pt idx="10213">
                  <c:v>1.7008599999999999E-2</c:v>
                </c:pt>
                <c:pt idx="10214">
                  <c:v>1.64744E-2</c:v>
                </c:pt>
                <c:pt idx="10215">
                  <c:v>1.59288E-2</c:v>
                </c:pt>
                <c:pt idx="10216">
                  <c:v>1.5371900000000001E-2</c:v>
                </c:pt>
                <c:pt idx="10217">
                  <c:v>1.4803800000000001E-2</c:v>
                </c:pt>
                <c:pt idx="10218">
                  <c:v>1.42246E-2</c:v>
                </c:pt>
                <c:pt idx="10219">
                  <c:v>1.3634200000000001E-2</c:v>
                </c:pt>
                <c:pt idx="10220">
                  <c:v>1.3032800000000001E-2</c:v>
                </c:pt>
                <c:pt idx="10221">
                  <c:v>1.2420499999999999E-2</c:v>
                </c:pt>
                <c:pt idx="10222">
                  <c:v>1.17973E-2</c:v>
                </c:pt>
                <c:pt idx="10223">
                  <c:v>1.11634E-2</c:v>
                </c:pt>
                <c:pt idx="10224">
                  <c:v>1.0518899999999999E-2</c:v>
                </c:pt>
                <c:pt idx="10225" formatCode="0.00E+00">
                  <c:v>9.8641200000000005E-3</c:v>
                </c:pt>
                <c:pt idx="10226" formatCode="0.00E+00">
                  <c:v>9.1991199999999999E-3</c:v>
                </c:pt>
                <c:pt idx="10227" formatCode="0.00E+00">
                  <c:v>8.5240699999999999E-3</c:v>
                </c:pt>
                <c:pt idx="10228" formatCode="0.00E+00">
                  <c:v>7.8391399999999997E-3</c:v>
                </c:pt>
                <c:pt idx="10229" formatCode="0.00E+00">
                  <c:v>7.1445900000000001E-3</c:v>
                </c:pt>
                <c:pt idx="10230" formatCode="0.00E+00">
                  <c:v>6.4407099999999997E-3</c:v>
                </c:pt>
                <c:pt idx="10231" formatCode="0.00E+00">
                  <c:v>5.7277700000000001E-3</c:v>
                </c:pt>
                <c:pt idx="10232" formatCode="0.00E+00">
                  <c:v>5.0060499999999997E-3</c:v>
                </c:pt>
                <c:pt idx="10233" formatCode="0.00E+00">
                  <c:v>4.2758600000000003E-3</c:v>
                </c:pt>
                <c:pt idx="10234" formatCode="0.00E+00">
                  <c:v>3.5375599999999999E-3</c:v>
                </c:pt>
                <c:pt idx="10235" formatCode="0.00E+00">
                  <c:v>2.7915000000000001E-3</c:v>
                </c:pt>
                <c:pt idx="10236" formatCode="0.00E+00">
                  <c:v>2.03806E-3</c:v>
                </c:pt>
                <c:pt idx="10237" formatCode="0.00E+00">
                  <c:v>1.2776E-3</c:v>
                </c:pt>
                <c:pt idx="10238" formatCode="0.00E+00">
                  <c:v>5.1051799999999995E-4</c:v>
                </c:pt>
                <c:pt idx="10239" formatCode="0.00E+00">
                  <c:v>-2.62735E-4</c:v>
                </c:pt>
                <c:pt idx="10240" formatCode="0.00E+00">
                  <c:v>-1.0416900000000001E-3</c:v>
                </c:pt>
                <c:pt idx="10241" formatCode="0.00E+00">
                  <c:v>-1.82588E-3</c:v>
                </c:pt>
                <c:pt idx="10242" formatCode="0.00E+00">
                  <c:v>-2.6148199999999999E-3</c:v>
                </c:pt>
                <c:pt idx="10243" formatCode="0.00E+00">
                  <c:v>-3.4079700000000002E-3</c:v>
                </c:pt>
                <c:pt idx="10244" formatCode="0.00E+00">
                  <c:v>-4.2047999999999999E-3</c:v>
                </c:pt>
                <c:pt idx="10245" formatCode="0.00E+00">
                  <c:v>-5.0047800000000003E-3</c:v>
                </c:pt>
                <c:pt idx="10246" formatCode="0.00E+00">
                  <c:v>-5.8073600000000001E-3</c:v>
                </c:pt>
                <c:pt idx="10247" formatCode="0.00E+00">
                  <c:v>-6.61197E-3</c:v>
                </c:pt>
                <c:pt idx="10248" formatCode="0.00E+00">
                  <c:v>-7.4180299999999999E-3</c:v>
                </c:pt>
                <c:pt idx="10249" formatCode="0.00E+00">
                  <c:v>-8.22495E-3</c:v>
                </c:pt>
                <c:pt idx="10250" formatCode="0.00E+00">
                  <c:v>-9.0320699999999997E-3</c:v>
                </c:pt>
                <c:pt idx="10251" formatCode="0.00E+00">
                  <c:v>-9.8387600000000002E-3</c:v>
                </c:pt>
                <c:pt idx="10252">
                  <c:v>-1.06444E-2</c:v>
                </c:pt>
                <c:pt idx="10253">
                  <c:v>-1.14482E-2</c:v>
                </c:pt>
                <c:pt idx="10254">
                  <c:v>-1.2249599999999999E-2</c:v>
                </c:pt>
                <c:pt idx="10255">
                  <c:v>-1.3048000000000001E-2</c:v>
                </c:pt>
                <c:pt idx="10256">
                  <c:v>-1.38426E-2</c:v>
                </c:pt>
                <c:pt idx="10257">
                  <c:v>-1.4632600000000001E-2</c:v>
                </c:pt>
                <c:pt idx="10258">
                  <c:v>-1.54174E-2</c:v>
                </c:pt>
                <c:pt idx="10259">
                  <c:v>-1.6196200000000001E-2</c:v>
                </c:pt>
                <c:pt idx="10260">
                  <c:v>-1.6968199999999999E-2</c:v>
                </c:pt>
                <c:pt idx="10261">
                  <c:v>-1.77328E-2</c:v>
                </c:pt>
                <c:pt idx="10262">
                  <c:v>-1.8489200000000001E-2</c:v>
                </c:pt>
                <c:pt idx="10263">
                  <c:v>-1.92366E-2</c:v>
                </c:pt>
                <c:pt idx="10264">
                  <c:v>-1.9974200000000001E-2</c:v>
                </c:pt>
                <c:pt idx="10265">
                  <c:v>-2.0701399999999998E-2</c:v>
                </c:pt>
                <c:pt idx="10266">
                  <c:v>-2.14173E-2</c:v>
                </c:pt>
                <c:pt idx="10267">
                  <c:v>-2.2121100000000001E-2</c:v>
                </c:pt>
                <c:pt idx="10268">
                  <c:v>-2.2812200000000001E-2</c:v>
                </c:pt>
                <c:pt idx="10269">
                  <c:v>-2.3489699999999999E-2</c:v>
                </c:pt>
                <c:pt idx="10270">
                  <c:v>-2.4152900000000001E-2</c:v>
                </c:pt>
                <c:pt idx="10271">
                  <c:v>-2.48011E-2</c:v>
                </c:pt>
                <c:pt idx="10272">
                  <c:v>-2.5433500000000001E-2</c:v>
                </c:pt>
                <c:pt idx="10273">
                  <c:v>-2.6049300000000001E-2</c:v>
                </c:pt>
                <c:pt idx="10274">
                  <c:v>-2.6647899999999999E-2</c:v>
                </c:pt>
                <c:pt idx="10275">
                  <c:v>-2.7228499999999999E-2</c:v>
                </c:pt>
                <c:pt idx="10276">
                  <c:v>-2.77903E-2</c:v>
                </c:pt>
                <c:pt idx="10277">
                  <c:v>-2.8332699999999999E-2</c:v>
                </c:pt>
                <c:pt idx="10278">
                  <c:v>-2.8854999999999999E-2</c:v>
                </c:pt>
                <c:pt idx="10279">
                  <c:v>-2.9356400000000001E-2</c:v>
                </c:pt>
                <c:pt idx="10280">
                  <c:v>-2.9836399999999999E-2</c:v>
                </c:pt>
                <c:pt idx="10281">
                  <c:v>-3.02942E-2</c:v>
                </c:pt>
                <c:pt idx="10282">
                  <c:v>-3.0729300000000001E-2</c:v>
                </c:pt>
                <c:pt idx="10283">
                  <c:v>-3.1140999999999999E-2</c:v>
                </c:pt>
                <c:pt idx="10284">
                  <c:v>-3.15287E-2</c:v>
                </c:pt>
                <c:pt idx="10285">
                  <c:v>-3.1891799999999998E-2</c:v>
                </c:pt>
                <c:pt idx="10286">
                  <c:v>-3.2229800000000003E-2</c:v>
                </c:pt>
                <c:pt idx="10287">
                  <c:v>-3.2542099999999997E-2</c:v>
                </c:pt>
                <c:pt idx="10288">
                  <c:v>-3.2828200000000002E-2</c:v>
                </c:pt>
                <c:pt idx="10289">
                  <c:v>-3.3087699999999998E-2</c:v>
                </c:pt>
                <c:pt idx="10290">
                  <c:v>-3.3320000000000002E-2</c:v>
                </c:pt>
                <c:pt idx="10291">
                  <c:v>-3.3524699999999998E-2</c:v>
                </c:pt>
                <c:pt idx="10292">
                  <c:v>-3.3701500000000002E-2</c:v>
                </c:pt>
                <c:pt idx="10293">
                  <c:v>-3.3849999999999998E-2</c:v>
                </c:pt>
                <c:pt idx="10294">
                  <c:v>-3.3969699999999999E-2</c:v>
                </c:pt>
                <c:pt idx="10295">
                  <c:v>-3.4060399999999998E-2</c:v>
                </c:pt>
                <c:pt idx="10296">
                  <c:v>-3.4121699999999998E-2</c:v>
                </c:pt>
                <c:pt idx="10297">
                  <c:v>-3.4153500000000003E-2</c:v>
                </c:pt>
                <c:pt idx="10298">
                  <c:v>-3.4155499999999998E-2</c:v>
                </c:pt>
                <c:pt idx="10299">
                  <c:v>-3.4127400000000002E-2</c:v>
                </c:pt>
                <c:pt idx="10300">
                  <c:v>-3.4069200000000001E-2</c:v>
                </c:pt>
                <c:pt idx="10301">
                  <c:v>-3.3980700000000003E-2</c:v>
                </c:pt>
                <c:pt idx="10302">
                  <c:v>-3.3861799999999997E-2</c:v>
                </c:pt>
                <c:pt idx="10303">
                  <c:v>-3.3712499999999999E-2</c:v>
                </c:pt>
                <c:pt idx="10304">
                  <c:v>-3.3532699999999999E-2</c:v>
                </c:pt>
                <c:pt idx="10305">
                  <c:v>-3.3322400000000002E-2</c:v>
                </c:pt>
                <c:pt idx="10306">
                  <c:v>-3.3081699999999999E-2</c:v>
                </c:pt>
                <c:pt idx="10307">
                  <c:v>-3.2810800000000001E-2</c:v>
                </c:pt>
                <c:pt idx="10308">
                  <c:v>-3.25096E-2</c:v>
                </c:pt>
                <c:pt idx="10309">
                  <c:v>-3.21783E-2</c:v>
                </c:pt>
                <c:pt idx="10310">
                  <c:v>-3.1817199999999997E-2</c:v>
                </c:pt>
                <c:pt idx="10311">
                  <c:v>-3.14264E-2</c:v>
                </c:pt>
                <c:pt idx="10312">
                  <c:v>-3.1006200000000001E-2</c:v>
                </c:pt>
                <c:pt idx="10313">
                  <c:v>-3.0556900000000001E-2</c:v>
                </c:pt>
                <c:pt idx="10314">
                  <c:v>-3.0078799999999999E-2</c:v>
                </c:pt>
                <c:pt idx="10315">
                  <c:v>-2.9572299999999999E-2</c:v>
                </c:pt>
                <c:pt idx="10316">
                  <c:v>-2.9037799999999999E-2</c:v>
                </c:pt>
                <c:pt idx="10317">
                  <c:v>-2.84757E-2</c:v>
                </c:pt>
                <c:pt idx="10318">
                  <c:v>-2.7886399999999999E-2</c:v>
                </c:pt>
                <c:pt idx="10319">
                  <c:v>-2.72705E-2</c:v>
                </c:pt>
                <c:pt idx="10320">
                  <c:v>-2.6628499999999999E-2</c:v>
                </c:pt>
                <c:pt idx="10321">
                  <c:v>-2.5960899999999999E-2</c:v>
                </c:pt>
                <c:pt idx="10322">
                  <c:v>-2.52684E-2</c:v>
                </c:pt>
                <c:pt idx="10323">
                  <c:v>-2.45516E-2</c:v>
                </c:pt>
                <c:pt idx="10324">
                  <c:v>-2.3811100000000002E-2</c:v>
                </c:pt>
                <c:pt idx="10325">
                  <c:v>-2.3047600000000001E-2</c:v>
                </c:pt>
                <c:pt idx="10326">
                  <c:v>-2.2261800000000002E-2</c:v>
                </c:pt>
                <c:pt idx="10327">
                  <c:v>-2.1454500000000001E-2</c:v>
                </c:pt>
                <c:pt idx="10328">
                  <c:v>-2.0626499999999999E-2</c:v>
                </c:pt>
                <c:pt idx="10329">
                  <c:v>-1.9778400000000002E-2</c:v>
                </c:pt>
                <c:pt idx="10330">
                  <c:v>-1.8911299999999999E-2</c:v>
                </c:pt>
                <c:pt idx="10331">
                  <c:v>-1.8025800000000002E-2</c:v>
                </c:pt>
                <c:pt idx="10332">
                  <c:v>-1.71229E-2</c:v>
                </c:pt>
                <c:pt idx="10333">
                  <c:v>-1.62034E-2</c:v>
                </c:pt>
                <c:pt idx="10334">
                  <c:v>-1.52683E-2</c:v>
                </c:pt>
                <c:pt idx="10335">
                  <c:v>-1.43185E-2</c:v>
                </c:pt>
                <c:pt idx="10336">
                  <c:v>-1.3355000000000001E-2</c:v>
                </c:pt>
                <c:pt idx="10337">
                  <c:v>-1.2378699999999999E-2</c:v>
                </c:pt>
                <c:pt idx="10338">
                  <c:v>-1.13905E-2</c:v>
                </c:pt>
                <c:pt idx="10339">
                  <c:v>-1.0391600000000001E-2</c:v>
                </c:pt>
                <c:pt idx="10340" formatCode="0.00E+00">
                  <c:v>-9.3829099999999995E-3</c:v>
                </c:pt>
                <c:pt idx="10341" formatCode="0.00E+00">
                  <c:v>-8.36544E-3</c:v>
                </c:pt>
                <c:pt idx="10342" formatCode="0.00E+00">
                  <c:v>-7.3402600000000004E-3</c:v>
                </c:pt>
                <c:pt idx="10343" formatCode="0.00E+00">
                  <c:v>-6.3083999999999996E-3</c:v>
                </c:pt>
                <c:pt idx="10344" formatCode="0.00E+00">
                  <c:v>-5.2709100000000002E-3</c:v>
                </c:pt>
                <c:pt idx="10345" formatCode="0.00E+00">
                  <c:v>-4.22888E-3</c:v>
                </c:pt>
                <c:pt idx="10346" formatCode="0.00E+00">
                  <c:v>-3.1833500000000002E-3</c:v>
                </c:pt>
                <c:pt idx="10347" formatCode="0.00E+00">
                  <c:v>-2.1354099999999999E-3</c:v>
                </c:pt>
                <c:pt idx="10348" formatCode="0.00E+00">
                  <c:v>-1.08613E-3</c:v>
                </c:pt>
                <c:pt idx="10349" formatCode="0.00E+00">
                  <c:v>-3.6592299999999999E-5</c:v>
                </c:pt>
                <c:pt idx="10350" formatCode="0.00E+00">
                  <c:v>1.01213E-3</c:v>
                </c:pt>
                <c:pt idx="10351" formatCode="0.00E+00">
                  <c:v>2.0589599999999999E-3</c:v>
                </c:pt>
                <c:pt idx="10352" formatCode="0.00E+00">
                  <c:v>3.1028200000000001E-3</c:v>
                </c:pt>
                <c:pt idx="10353" formatCode="0.00E+00">
                  <c:v>4.1426400000000004E-3</c:v>
                </c:pt>
                <c:pt idx="10354" formatCode="0.00E+00">
                  <c:v>5.1773699999999997E-3</c:v>
                </c:pt>
                <c:pt idx="10355" formatCode="0.00E+00">
                  <c:v>6.2059300000000001E-3</c:v>
                </c:pt>
                <c:pt idx="10356" formatCode="0.00E+00">
                  <c:v>7.22728E-3</c:v>
                </c:pt>
                <c:pt idx="10357" formatCode="0.00E+00">
                  <c:v>8.2403800000000003E-3</c:v>
                </c:pt>
                <c:pt idx="10358" formatCode="0.00E+00">
                  <c:v>9.2441999999999993E-3</c:v>
                </c:pt>
                <c:pt idx="10359">
                  <c:v>1.0237700000000001E-2</c:v>
                </c:pt>
                <c:pt idx="10360">
                  <c:v>1.12199E-2</c:v>
                </c:pt>
                <c:pt idx="10361">
                  <c:v>1.21899E-2</c:v>
                </c:pt>
                <c:pt idx="10362">
                  <c:v>1.31465E-2</c:v>
                </c:pt>
                <c:pt idx="10363">
                  <c:v>1.4089000000000001E-2</c:v>
                </c:pt>
                <c:pt idx="10364">
                  <c:v>1.50163E-2</c:v>
                </c:pt>
                <c:pt idx="10365">
                  <c:v>1.5927500000000001E-2</c:v>
                </c:pt>
                <c:pt idx="10366">
                  <c:v>1.6821699999999998E-2</c:v>
                </c:pt>
                <c:pt idx="10367">
                  <c:v>1.7698200000000001E-2</c:v>
                </c:pt>
                <c:pt idx="10368">
                  <c:v>1.85559E-2</c:v>
                </c:pt>
                <c:pt idx="10369">
                  <c:v>1.9394000000000002E-2</c:v>
                </c:pt>
                <c:pt idx="10370">
                  <c:v>2.0211900000000001E-2</c:v>
                </c:pt>
                <c:pt idx="10371">
                  <c:v>2.1008700000000002E-2</c:v>
                </c:pt>
                <c:pt idx="10372">
                  <c:v>2.17836E-2</c:v>
                </c:pt>
                <c:pt idx="10373">
                  <c:v>2.2535900000000001E-2</c:v>
                </c:pt>
                <c:pt idx="10374">
                  <c:v>2.3265000000000001E-2</c:v>
                </c:pt>
                <c:pt idx="10375">
                  <c:v>2.3970100000000001E-2</c:v>
                </c:pt>
                <c:pt idx="10376">
                  <c:v>2.4650700000000001E-2</c:v>
                </c:pt>
                <c:pt idx="10377">
                  <c:v>2.5306100000000002E-2</c:v>
                </c:pt>
                <c:pt idx="10378">
                  <c:v>2.5935699999999999E-2</c:v>
                </c:pt>
                <c:pt idx="10379">
                  <c:v>2.6539099999999999E-2</c:v>
                </c:pt>
                <c:pt idx="10380">
                  <c:v>2.71157E-2</c:v>
                </c:pt>
                <c:pt idx="10381">
                  <c:v>2.7665100000000001E-2</c:v>
                </c:pt>
                <c:pt idx="10382">
                  <c:v>2.8186800000000001E-2</c:v>
                </c:pt>
                <c:pt idx="10383">
                  <c:v>2.8680400000000002E-2</c:v>
                </c:pt>
                <c:pt idx="10384">
                  <c:v>2.9145500000000001E-2</c:v>
                </c:pt>
                <c:pt idx="10385">
                  <c:v>2.9581799999999998E-2</c:v>
                </c:pt>
                <c:pt idx="10386">
                  <c:v>2.9988999999999998E-2</c:v>
                </c:pt>
                <c:pt idx="10387">
                  <c:v>3.0366899999999999E-2</c:v>
                </c:pt>
                <c:pt idx="10388">
                  <c:v>3.0715200000000002E-2</c:v>
                </c:pt>
                <c:pt idx="10389">
                  <c:v>3.1033700000000001E-2</c:v>
                </c:pt>
                <c:pt idx="10390">
                  <c:v>3.1322200000000001E-2</c:v>
                </c:pt>
                <c:pt idx="10391">
                  <c:v>3.1580700000000003E-2</c:v>
                </c:pt>
                <c:pt idx="10392">
                  <c:v>3.1808999999999997E-2</c:v>
                </c:pt>
                <c:pt idx="10393">
                  <c:v>3.20072E-2</c:v>
                </c:pt>
                <c:pt idx="10394">
                  <c:v>3.2175099999999998E-2</c:v>
                </c:pt>
                <c:pt idx="10395">
                  <c:v>3.2312800000000003E-2</c:v>
                </c:pt>
                <c:pt idx="10396">
                  <c:v>3.2420400000000002E-2</c:v>
                </c:pt>
                <c:pt idx="10397">
                  <c:v>3.2497900000000003E-2</c:v>
                </c:pt>
                <c:pt idx="10398">
                  <c:v>3.2545499999999998E-2</c:v>
                </c:pt>
                <c:pt idx="10399">
                  <c:v>3.2563399999999999E-2</c:v>
                </c:pt>
                <c:pt idx="10400">
                  <c:v>3.25516E-2</c:v>
                </c:pt>
                <c:pt idx="10401">
                  <c:v>3.2510400000000002E-2</c:v>
                </c:pt>
                <c:pt idx="10402">
                  <c:v>3.2440200000000002E-2</c:v>
                </c:pt>
                <c:pt idx="10403">
                  <c:v>3.2341099999999998E-2</c:v>
                </c:pt>
                <c:pt idx="10404">
                  <c:v>3.2213400000000003E-2</c:v>
                </c:pt>
                <c:pt idx="10405">
                  <c:v>3.2057700000000001E-2</c:v>
                </c:pt>
                <c:pt idx="10406">
                  <c:v>3.1874100000000002E-2</c:v>
                </c:pt>
                <c:pt idx="10407">
                  <c:v>3.16631E-2</c:v>
                </c:pt>
                <c:pt idx="10408">
                  <c:v>3.1425099999999997E-2</c:v>
                </c:pt>
                <c:pt idx="10409">
                  <c:v>3.11607E-2</c:v>
                </c:pt>
                <c:pt idx="10410">
                  <c:v>3.08702E-2</c:v>
                </c:pt>
                <c:pt idx="10411">
                  <c:v>3.05542E-2</c:v>
                </c:pt>
                <c:pt idx="10412">
                  <c:v>3.0213299999999998E-2</c:v>
                </c:pt>
                <c:pt idx="10413">
                  <c:v>2.98479E-2</c:v>
                </c:pt>
                <c:pt idx="10414">
                  <c:v>2.9458700000000001E-2</c:v>
                </c:pt>
                <c:pt idx="10415">
                  <c:v>2.9046200000000001E-2</c:v>
                </c:pt>
                <c:pt idx="10416">
                  <c:v>2.86111E-2</c:v>
                </c:pt>
                <c:pt idx="10417">
                  <c:v>2.8153999999999998E-2</c:v>
                </c:pt>
                <c:pt idx="10418">
                  <c:v>2.7675600000000002E-2</c:v>
                </c:pt>
                <c:pt idx="10419">
                  <c:v>2.7176499999999999E-2</c:v>
                </c:pt>
                <c:pt idx="10420">
                  <c:v>2.6657500000000001E-2</c:v>
                </c:pt>
                <c:pt idx="10421">
                  <c:v>2.6119199999999999E-2</c:v>
                </c:pt>
                <c:pt idx="10422">
                  <c:v>2.55623E-2</c:v>
                </c:pt>
                <c:pt idx="10423">
                  <c:v>2.4987700000000002E-2</c:v>
                </c:pt>
                <c:pt idx="10424">
                  <c:v>2.4396000000000001E-2</c:v>
                </c:pt>
                <c:pt idx="10425">
                  <c:v>2.3787900000000001E-2</c:v>
                </c:pt>
                <c:pt idx="10426">
                  <c:v>2.3164400000000002E-2</c:v>
                </c:pt>
                <c:pt idx="10427">
                  <c:v>2.2526000000000001E-2</c:v>
                </c:pt>
                <c:pt idx="10428">
                  <c:v>2.18736E-2</c:v>
                </c:pt>
                <c:pt idx="10429">
                  <c:v>2.1208000000000001E-2</c:v>
                </c:pt>
                <c:pt idx="10430">
                  <c:v>2.053E-2</c:v>
                </c:pt>
                <c:pt idx="10431">
                  <c:v>1.9840300000000002E-2</c:v>
                </c:pt>
                <c:pt idx="10432">
                  <c:v>1.9139699999999999E-2</c:v>
                </c:pt>
                <c:pt idx="10433">
                  <c:v>1.84291E-2</c:v>
                </c:pt>
                <c:pt idx="10434">
                  <c:v>1.7709200000000001E-2</c:v>
                </c:pt>
                <c:pt idx="10435">
                  <c:v>1.6980800000000001E-2</c:v>
                </c:pt>
                <c:pt idx="10436">
                  <c:v>1.6244700000000001E-2</c:v>
                </c:pt>
                <c:pt idx="10437">
                  <c:v>1.55017E-2</c:v>
                </c:pt>
                <c:pt idx="10438">
                  <c:v>1.47525E-2</c:v>
                </c:pt>
                <c:pt idx="10439">
                  <c:v>1.3998E-2</c:v>
                </c:pt>
                <c:pt idx="10440">
                  <c:v>1.32389E-2</c:v>
                </c:pt>
                <c:pt idx="10441">
                  <c:v>1.2475999999999999E-2</c:v>
                </c:pt>
                <c:pt idx="10442">
                  <c:v>1.171E-2</c:v>
                </c:pt>
                <c:pt idx="10443">
                  <c:v>1.09417E-2</c:v>
                </c:pt>
                <c:pt idx="10444">
                  <c:v>1.01718E-2</c:v>
                </c:pt>
                <c:pt idx="10445" formatCode="0.00E+00">
                  <c:v>9.4010099999999996E-3</c:v>
                </c:pt>
                <c:pt idx="10446" formatCode="0.00E+00">
                  <c:v>8.6300600000000002E-3</c:v>
                </c:pt>
                <c:pt idx="10447" formatCode="0.00E+00">
                  <c:v>7.8596499999999993E-3</c:v>
                </c:pt>
                <c:pt idx="10448" formatCode="0.00E+00">
                  <c:v>7.0904599999999998E-3</c:v>
                </c:pt>
                <c:pt idx="10449" formatCode="0.00E+00">
                  <c:v>6.3231600000000004E-3</c:v>
                </c:pt>
                <c:pt idx="10450" formatCode="0.00E+00">
                  <c:v>5.5584199999999997E-3</c:v>
                </c:pt>
                <c:pt idx="10451" formatCode="0.00E+00">
                  <c:v>4.79686E-3</c:v>
                </c:pt>
                <c:pt idx="10452" formatCode="0.00E+00">
                  <c:v>4.0391200000000002E-3</c:v>
                </c:pt>
                <c:pt idx="10453" formatCode="0.00E+00">
                  <c:v>3.2858000000000002E-3</c:v>
                </c:pt>
                <c:pt idx="10454" formatCode="0.00E+00">
                  <c:v>2.5374999999999998E-3</c:v>
                </c:pt>
                <c:pt idx="10455" formatCode="0.00E+00">
                  <c:v>1.7947799999999999E-3</c:v>
                </c:pt>
                <c:pt idx="10456" formatCode="0.00E+00">
                  <c:v>1.05821E-3</c:v>
                </c:pt>
                <c:pt idx="10457" formatCode="0.00E+00">
                  <c:v>3.2832400000000001E-4</c:v>
                </c:pt>
                <c:pt idx="10458" formatCode="0.00E+00">
                  <c:v>-3.9436799999999998E-4</c:v>
                </c:pt>
                <c:pt idx="10459" formatCode="0.00E+00">
                  <c:v>-1.10936E-3</c:v>
                </c:pt>
                <c:pt idx="10460" formatCode="0.00E+00">
                  <c:v>-1.8161799999999999E-3</c:v>
                </c:pt>
                <c:pt idx="10461" formatCode="0.00E+00">
                  <c:v>-2.5143600000000002E-3</c:v>
                </c:pt>
                <c:pt idx="10462" formatCode="0.00E+00">
                  <c:v>-3.20346E-3</c:v>
                </c:pt>
                <c:pt idx="10463" formatCode="0.00E+00">
                  <c:v>-3.8830800000000001E-3</c:v>
                </c:pt>
                <c:pt idx="10464" formatCode="0.00E+00">
                  <c:v>-4.5527900000000001E-3</c:v>
                </c:pt>
                <c:pt idx="10465" formatCode="0.00E+00">
                  <c:v>-5.2122399999999999E-3</c:v>
                </c:pt>
                <c:pt idx="10466" formatCode="0.00E+00">
                  <c:v>-5.8610499999999996E-3</c:v>
                </c:pt>
                <c:pt idx="10467" formatCode="0.00E+00">
                  <c:v>-6.4988900000000002E-3</c:v>
                </c:pt>
                <c:pt idx="10468" formatCode="0.00E+00">
                  <c:v>-7.1254500000000002E-3</c:v>
                </c:pt>
                <c:pt idx="10469" formatCode="0.00E+00">
                  <c:v>-7.7404300000000004E-3</c:v>
                </c:pt>
                <c:pt idx="10470" formatCode="0.00E+00">
                  <c:v>-8.3435499999999999E-3</c:v>
                </c:pt>
                <c:pt idx="10471" formatCode="0.00E+00">
                  <c:v>-8.9345499999999994E-3</c:v>
                </c:pt>
                <c:pt idx="10472" formatCode="0.00E+00">
                  <c:v>-9.5131999999999994E-3</c:v>
                </c:pt>
                <c:pt idx="10473">
                  <c:v>-1.0079299999999999E-2</c:v>
                </c:pt>
                <c:pt idx="10474">
                  <c:v>-1.0632600000000001E-2</c:v>
                </c:pt>
                <c:pt idx="10475">
                  <c:v>-1.1173000000000001E-2</c:v>
                </c:pt>
                <c:pt idx="10476">
                  <c:v>-1.1700199999999999E-2</c:v>
                </c:pt>
                <c:pt idx="10477">
                  <c:v>-1.22142E-2</c:v>
                </c:pt>
                <c:pt idx="10478">
                  <c:v>-1.2714899999999999E-2</c:v>
                </c:pt>
                <c:pt idx="10479">
                  <c:v>-1.32021E-2</c:v>
                </c:pt>
                <c:pt idx="10480">
                  <c:v>-1.3675700000000001E-2</c:v>
                </c:pt>
                <c:pt idx="10481">
                  <c:v>-1.4135699999999999E-2</c:v>
                </c:pt>
                <c:pt idx="10482">
                  <c:v>-1.4581999999999999E-2</c:v>
                </c:pt>
                <c:pt idx="10483">
                  <c:v>-1.5014599999999999E-2</c:v>
                </c:pt>
                <c:pt idx="10484">
                  <c:v>-1.54334E-2</c:v>
                </c:pt>
                <c:pt idx="10485">
                  <c:v>-1.5838499999999998E-2</c:v>
                </c:pt>
                <c:pt idx="10486">
                  <c:v>-1.6229899999999998E-2</c:v>
                </c:pt>
                <c:pt idx="10487">
                  <c:v>-1.6607500000000001E-2</c:v>
                </c:pt>
                <c:pt idx="10488">
                  <c:v>-1.6971400000000001E-2</c:v>
                </c:pt>
                <c:pt idx="10489">
                  <c:v>-1.7321699999999999E-2</c:v>
                </c:pt>
                <c:pt idx="10490">
                  <c:v>-1.7658299999999998E-2</c:v>
                </c:pt>
                <c:pt idx="10491">
                  <c:v>-1.7981500000000001E-2</c:v>
                </c:pt>
                <c:pt idx="10492">
                  <c:v>-1.8291100000000001E-2</c:v>
                </c:pt>
                <c:pt idx="10493">
                  <c:v>-1.85875E-2</c:v>
                </c:pt>
                <c:pt idx="10494">
                  <c:v>-1.8870499999999998E-2</c:v>
                </c:pt>
                <c:pt idx="10495">
                  <c:v>-1.9140399999999998E-2</c:v>
                </c:pt>
                <c:pt idx="10496">
                  <c:v>-1.9397299999999999E-2</c:v>
                </c:pt>
                <c:pt idx="10497">
                  <c:v>-1.9641200000000001E-2</c:v>
                </c:pt>
                <c:pt idx="10498">
                  <c:v>-1.9872299999999999E-2</c:v>
                </c:pt>
                <c:pt idx="10499">
                  <c:v>-2.00907E-2</c:v>
                </c:pt>
                <c:pt idx="10500">
                  <c:v>-2.0296600000000001E-2</c:v>
                </c:pt>
                <c:pt idx="10501">
                  <c:v>-2.04902E-2</c:v>
                </c:pt>
                <c:pt idx="10502">
                  <c:v>-2.0671399999999999E-2</c:v>
                </c:pt>
                <c:pt idx="10503">
                  <c:v>-2.0840600000000001E-2</c:v>
                </c:pt>
                <c:pt idx="10504">
                  <c:v>-2.0997700000000001E-2</c:v>
                </c:pt>
                <c:pt idx="10505">
                  <c:v>-2.1143100000000001E-2</c:v>
                </c:pt>
                <c:pt idx="10506">
                  <c:v>-2.1276799999999998E-2</c:v>
                </c:pt>
                <c:pt idx="10507">
                  <c:v>-2.1399100000000001E-2</c:v>
                </c:pt>
                <c:pt idx="10508">
                  <c:v>-2.1509899999999998E-2</c:v>
                </c:pt>
                <c:pt idx="10509">
                  <c:v>-2.16096E-2</c:v>
                </c:pt>
                <c:pt idx="10510">
                  <c:v>-2.1698200000000001E-2</c:v>
                </c:pt>
                <c:pt idx="10511">
                  <c:v>-2.1775900000000001E-2</c:v>
                </c:pt>
                <c:pt idx="10512">
                  <c:v>-2.1842899999999998E-2</c:v>
                </c:pt>
                <c:pt idx="10513">
                  <c:v>-2.1899200000000001E-2</c:v>
                </c:pt>
                <c:pt idx="10514">
                  <c:v>-2.1944999999999999E-2</c:v>
                </c:pt>
                <c:pt idx="10515">
                  <c:v>-2.19805E-2</c:v>
                </c:pt>
                <c:pt idx="10516">
                  <c:v>-2.2005799999999999E-2</c:v>
                </c:pt>
                <c:pt idx="10517">
                  <c:v>-2.20209E-2</c:v>
                </c:pt>
                <c:pt idx="10518">
                  <c:v>-2.20261E-2</c:v>
                </c:pt>
                <c:pt idx="10519">
                  <c:v>-2.2021499999999999E-2</c:v>
                </c:pt>
                <c:pt idx="10520">
                  <c:v>-2.2006999999999999E-2</c:v>
                </c:pt>
                <c:pt idx="10521">
                  <c:v>-2.19829E-2</c:v>
                </c:pt>
                <c:pt idx="10522">
                  <c:v>-2.1949300000000001E-2</c:v>
                </c:pt>
                <c:pt idx="10523">
                  <c:v>-2.1906200000000001E-2</c:v>
                </c:pt>
                <c:pt idx="10524">
                  <c:v>-2.18537E-2</c:v>
                </c:pt>
                <c:pt idx="10525">
                  <c:v>-2.17918E-2</c:v>
                </c:pt>
                <c:pt idx="10526">
                  <c:v>-2.1720799999999998E-2</c:v>
                </c:pt>
                <c:pt idx="10527">
                  <c:v>-2.16405E-2</c:v>
                </c:pt>
                <c:pt idx="10528">
                  <c:v>-2.15511E-2</c:v>
                </c:pt>
                <c:pt idx="10529">
                  <c:v>-2.1452599999999999E-2</c:v>
                </c:pt>
                <c:pt idx="10530">
                  <c:v>-2.1344999999999999E-2</c:v>
                </c:pt>
                <c:pt idx="10531">
                  <c:v>-2.1228500000000001E-2</c:v>
                </c:pt>
                <c:pt idx="10532">
                  <c:v>-2.1102900000000001E-2</c:v>
                </c:pt>
                <c:pt idx="10533">
                  <c:v>-2.0968299999999999E-2</c:v>
                </c:pt>
                <c:pt idx="10534">
                  <c:v>-2.0824800000000001E-2</c:v>
                </c:pt>
                <c:pt idx="10535">
                  <c:v>-2.0672300000000001E-2</c:v>
                </c:pt>
                <c:pt idx="10536">
                  <c:v>-2.0510799999999999E-2</c:v>
                </c:pt>
                <c:pt idx="10537">
                  <c:v>-2.0340299999999999E-2</c:v>
                </c:pt>
                <c:pt idx="10538">
                  <c:v>-2.01608E-2</c:v>
                </c:pt>
                <c:pt idx="10539">
                  <c:v>-1.9972299999999998E-2</c:v>
                </c:pt>
                <c:pt idx="10540">
                  <c:v>-1.9774699999999999E-2</c:v>
                </c:pt>
                <c:pt idx="10541">
                  <c:v>-1.9567999999999999E-2</c:v>
                </c:pt>
                <c:pt idx="10542">
                  <c:v>-1.93522E-2</c:v>
                </c:pt>
                <c:pt idx="10543">
                  <c:v>-1.91272E-2</c:v>
                </c:pt>
                <c:pt idx="10544">
                  <c:v>-1.8893E-2</c:v>
                </c:pt>
                <c:pt idx="10545">
                  <c:v>-1.8649499999999999E-2</c:v>
                </c:pt>
                <c:pt idx="10546">
                  <c:v>-1.8396599999999999E-2</c:v>
                </c:pt>
                <c:pt idx="10547">
                  <c:v>-1.8134399999999998E-2</c:v>
                </c:pt>
                <c:pt idx="10548">
                  <c:v>-1.7862699999999999E-2</c:v>
                </c:pt>
                <c:pt idx="10549">
                  <c:v>-1.7581599999999999E-2</c:v>
                </c:pt>
                <c:pt idx="10550">
                  <c:v>-1.7290799999999999E-2</c:v>
                </c:pt>
                <c:pt idx="10551">
                  <c:v>-1.6990399999999999E-2</c:v>
                </c:pt>
                <c:pt idx="10552">
                  <c:v>-1.6680299999999999E-2</c:v>
                </c:pt>
                <c:pt idx="10553">
                  <c:v>-1.6360400000000001E-2</c:v>
                </c:pt>
                <c:pt idx="10554">
                  <c:v>-1.6030800000000001E-2</c:v>
                </c:pt>
                <c:pt idx="10555">
                  <c:v>-1.5691199999999999E-2</c:v>
                </c:pt>
                <c:pt idx="10556">
                  <c:v>-1.53417E-2</c:v>
                </c:pt>
                <c:pt idx="10557">
                  <c:v>-1.4982199999999999E-2</c:v>
                </c:pt>
                <c:pt idx="10558">
                  <c:v>-1.4612699999999999E-2</c:v>
                </c:pt>
                <c:pt idx="10559">
                  <c:v>-1.42331E-2</c:v>
                </c:pt>
                <c:pt idx="10560">
                  <c:v>-1.38434E-2</c:v>
                </c:pt>
                <c:pt idx="10561">
                  <c:v>-1.34436E-2</c:v>
                </c:pt>
                <c:pt idx="10562">
                  <c:v>-1.30335E-2</c:v>
                </c:pt>
                <c:pt idx="10563">
                  <c:v>-1.2613299999999999E-2</c:v>
                </c:pt>
                <c:pt idx="10564">
                  <c:v>-1.21829E-2</c:v>
                </c:pt>
                <c:pt idx="10565">
                  <c:v>-1.1742300000000001E-2</c:v>
                </c:pt>
                <c:pt idx="10566">
                  <c:v>-1.12914E-2</c:v>
                </c:pt>
                <c:pt idx="10567">
                  <c:v>-1.08304E-2</c:v>
                </c:pt>
                <c:pt idx="10568">
                  <c:v>-1.03593E-2</c:v>
                </c:pt>
                <c:pt idx="10569" formatCode="0.00E+00">
                  <c:v>-9.8780099999999996E-3</c:v>
                </c:pt>
                <c:pt idx="10570" formatCode="0.00E+00">
                  <c:v>-9.3866799999999997E-3</c:v>
                </c:pt>
                <c:pt idx="10571" formatCode="0.00E+00">
                  <c:v>-8.8853600000000001E-3</c:v>
                </c:pt>
                <c:pt idx="10572" formatCode="0.00E+00">
                  <c:v>-8.3741100000000006E-3</c:v>
                </c:pt>
                <c:pt idx="10573" formatCode="0.00E+00">
                  <c:v>-7.8530300000000004E-3</c:v>
                </c:pt>
                <c:pt idx="10574" formatCode="0.00E+00">
                  <c:v>-7.3222199999999999E-3</c:v>
                </c:pt>
                <c:pt idx="10575" formatCode="0.00E+00">
                  <c:v>-6.7818100000000001E-3</c:v>
                </c:pt>
                <c:pt idx="10576" formatCode="0.00E+00">
                  <c:v>-6.2319200000000002E-3</c:v>
                </c:pt>
                <c:pt idx="10577" formatCode="0.00E+00">
                  <c:v>-5.6727000000000001E-3</c:v>
                </c:pt>
                <c:pt idx="10578" formatCode="0.00E+00">
                  <c:v>-5.1043299999999998E-3</c:v>
                </c:pt>
                <c:pt idx="10579" formatCode="0.00E+00">
                  <c:v>-4.52697E-3</c:v>
                </c:pt>
                <c:pt idx="10580" formatCode="0.00E+00">
                  <c:v>-3.9408400000000001E-3</c:v>
                </c:pt>
                <c:pt idx="10581" formatCode="0.00E+00">
                  <c:v>-3.3461400000000001E-3</c:v>
                </c:pt>
                <c:pt idx="10582" formatCode="0.00E+00">
                  <c:v>-2.7431000000000001E-3</c:v>
                </c:pt>
                <c:pt idx="10583" formatCode="0.00E+00">
                  <c:v>-2.1319899999999998E-3</c:v>
                </c:pt>
                <c:pt idx="10584" formatCode="0.00E+00">
                  <c:v>-1.5130600000000001E-3</c:v>
                </c:pt>
                <c:pt idx="10585" formatCode="0.00E+00">
                  <c:v>-8.8659800000000005E-4</c:v>
                </c:pt>
                <c:pt idx="10586" formatCode="0.00E+00">
                  <c:v>-2.5291700000000002E-4</c:v>
                </c:pt>
                <c:pt idx="10587" formatCode="0.00E+00">
                  <c:v>3.87663E-4</c:v>
                </c:pt>
                <c:pt idx="10588" formatCode="0.00E+00">
                  <c:v>1.0348E-3</c:v>
                </c:pt>
                <c:pt idx="10589" formatCode="0.00E+00">
                  <c:v>1.6881400000000001E-3</c:v>
                </c:pt>
                <c:pt idx="10590" formatCode="0.00E+00">
                  <c:v>2.3472900000000001E-3</c:v>
                </c:pt>
                <c:pt idx="10591" formatCode="0.00E+00">
                  <c:v>3.0118699999999998E-3</c:v>
                </c:pt>
                <c:pt idx="10592" formatCode="0.00E+00">
                  <c:v>3.6814500000000002E-3</c:v>
                </c:pt>
                <c:pt idx="10593" formatCode="0.00E+00">
                  <c:v>4.3555900000000003E-3</c:v>
                </c:pt>
                <c:pt idx="10594" formatCode="0.00E+00">
                  <c:v>5.0338600000000002E-3</c:v>
                </c:pt>
                <c:pt idx="10595" formatCode="0.00E+00">
                  <c:v>5.7157700000000002E-3</c:v>
                </c:pt>
                <c:pt idx="10596" formatCode="0.00E+00">
                  <c:v>6.4008399999999997E-3</c:v>
                </c:pt>
                <c:pt idx="10597" formatCode="0.00E+00">
                  <c:v>7.0885599999999998E-3</c:v>
                </c:pt>
                <c:pt idx="10598" formatCode="0.00E+00">
                  <c:v>7.7784100000000004E-3</c:v>
                </c:pt>
                <c:pt idx="10599" formatCode="0.00E+00">
                  <c:v>8.4698399999999993E-3</c:v>
                </c:pt>
                <c:pt idx="10600" formatCode="0.00E+00">
                  <c:v>9.16229E-3</c:v>
                </c:pt>
                <c:pt idx="10601" formatCode="0.00E+00">
                  <c:v>9.8551999999999997E-3</c:v>
                </c:pt>
                <c:pt idx="10602">
                  <c:v>1.0548E-2</c:v>
                </c:pt>
                <c:pt idx="10603">
                  <c:v>1.124E-2</c:v>
                </c:pt>
                <c:pt idx="10604">
                  <c:v>1.1930700000000001E-2</c:v>
                </c:pt>
                <c:pt idx="10605">
                  <c:v>1.2619399999999999E-2</c:v>
                </c:pt>
                <c:pt idx="10606">
                  <c:v>1.33054E-2</c:v>
                </c:pt>
                <c:pt idx="10607">
                  <c:v>1.3988199999999999E-2</c:v>
                </c:pt>
                <c:pt idx="10608">
                  <c:v>1.46669E-2</c:v>
                </c:pt>
                <c:pt idx="10609">
                  <c:v>1.53411E-2</c:v>
                </c:pt>
                <c:pt idx="10610">
                  <c:v>1.6009900000000001E-2</c:v>
                </c:pt>
                <c:pt idx="10611">
                  <c:v>1.6672599999999999E-2</c:v>
                </c:pt>
                <c:pt idx="10612">
                  <c:v>1.73286E-2</c:v>
                </c:pt>
                <c:pt idx="10613">
                  <c:v>1.7977099999999999E-2</c:v>
                </c:pt>
                <c:pt idx="10614">
                  <c:v>1.8617399999999999E-2</c:v>
                </c:pt>
                <c:pt idx="10615">
                  <c:v>1.92488E-2</c:v>
                </c:pt>
                <c:pt idx="10616">
                  <c:v>1.9870499999999999E-2</c:v>
                </c:pt>
                <c:pt idx="10617">
                  <c:v>2.0481800000000001E-2</c:v>
                </c:pt>
                <c:pt idx="10618">
                  <c:v>2.1081900000000001E-2</c:v>
                </c:pt>
                <c:pt idx="10619">
                  <c:v>2.1670200000000001E-2</c:v>
                </c:pt>
                <c:pt idx="10620">
                  <c:v>2.22458E-2</c:v>
                </c:pt>
                <c:pt idx="10621">
                  <c:v>2.2807999999999998E-2</c:v>
                </c:pt>
                <c:pt idx="10622">
                  <c:v>2.3356100000000001E-2</c:v>
                </c:pt>
                <c:pt idx="10623">
                  <c:v>2.3889299999999999E-2</c:v>
                </c:pt>
                <c:pt idx="10624">
                  <c:v>2.4406899999999999E-2</c:v>
                </c:pt>
                <c:pt idx="10625">
                  <c:v>2.4908199999999998E-2</c:v>
                </c:pt>
                <c:pt idx="10626">
                  <c:v>2.53923E-2</c:v>
                </c:pt>
                <c:pt idx="10627">
                  <c:v>2.5858800000000001E-2</c:v>
                </c:pt>
                <c:pt idx="10628">
                  <c:v>2.6306699999999999E-2</c:v>
                </c:pt>
                <c:pt idx="10629">
                  <c:v>2.6735399999999999E-2</c:v>
                </c:pt>
                <c:pt idx="10630">
                  <c:v>2.71442E-2</c:v>
                </c:pt>
                <c:pt idx="10631">
                  <c:v>2.7532399999999999E-2</c:v>
                </c:pt>
                <c:pt idx="10632">
                  <c:v>2.7899500000000001E-2</c:v>
                </c:pt>
                <c:pt idx="10633">
                  <c:v>2.8244600000000002E-2</c:v>
                </c:pt>
                <c:pt idx="10634">
                  <c:v>2.8567200000000001E-2</c:v>
                </c:pt>
                <c:pt idx="10635">
                  <c:v>2.8866699999999999E-2</c:v>
                </c:pt>
                <c:pt idx="10636">
                  <c:v>2.9142499999999998E-2</c:v>
                </c:pt>
                <c:pt idx="10637">
                  <c:v>2.9393900000000001E-2</c:v>
                </c:pt>
                <c:pt idx="10638">
                  <c:v>2.9620500000000001E-2</c:v>
                </c:pt>
                <c:pt idx="10639">
                  <c:v>2.98217E-2</c:v>
                </c:pt>
                <c:pt idx="10640">
                  <c:v>2.9996999999999999E-2</c:v>
                </c:pt>
                <c:pt idx="10641">
                  <c:v>3.01458E-2</c:v>
                </c:pt>
                <c:pt idx="10642">
                  <c:v>3.0267800000000001E-2</c:v>
                </c:pt>
                <c:pt idx="10643">
                  <c:v>3.0362400000000001E-2</c:v>
                </c:pt>
                <c:pt idx="10644">
                  <c:v>3.0429299999999999E-2</c:v>
                </c:pt>
                <c:pt idx="10645">
                  <c:v>3.0468100000000001E-2</c:v>
                </c:pt>
                <c:pt idx="10646">
                  <c:v>3.0478399999999999E-2</c:v>
                </c:pt>
                <c:pt idx="10647">
                  <c:v>3.0459900000000002E-2</c:v>
                </c:pt>
                <c:pt idx="10648">
                  <c:v>3.04123E-2</c:v>
                </c:pt>
                <c:pt idx="10649">
                  <c:v>3.0335299999999999E-2</c:v>
                </c:pt>
                <c:pt idx="10650">
                  <c:v>3.02288E-2</c:v>
                </c:pt>
                <c:pt idx="10651">
                  <c:v>3.0092399999999998E-2</c:v>
                </c:pt>
                <c:pt idx="10652">
                  <c:v>2.9926100000000001E-2</c:v>
                </c:pt>
                <c:pt idx="10653">
                  <c:v>2.9729700000000001E-2</c:v>
                </c:pt>
                <c:pt idx="10654">
                  <c:v>2.9503000000000001E-2</c:v>
                </c:pt>
                <c:pt idx="10655">
                  <c:v>2.92462E-2</c:v>
                </c:pt>
                <c:pt idx="10656">
                  <c:v>2.8958999999999999E-2</c:v>
                </c:pt>
                <c:pt idx="10657">
                  <c:v>2.86416E-2</c:v>
                </c:pt>
                <c:pt idx="10658">
                  <c:v>2.8294E-2</c:v>
                </c:pt>
                <c:pt idx="10659">
                  <c:v>2.7916300000000002E-2</c:v>
                </c:pt>
                <c:pt idx="10660">
                  <c:v>2.7508600000000001E-2</c:v>
                </c:pt>
                <c:pt idx="10661">
                  <c:v>2.7071000000000001E-2</c:v>
                </c:pt>
                <c:pt idx="10662">
                  <c:v>2.66038E-2</c:v>
                </c:pt>
                <c:pt idx="10663">
                  <c:v>2.6107200000000001E-2</c:v>
                </c:pt>
                <c:pt idx="10664">
                  <c:v>2.55815E-2</c:v>
                </c:pt>
                <c:pt idx="10665">
                  <c:v>2.5027000000000001E-2</c:v>
                </c:pt>
                <c:pt idx="10666">
                  <c:v>2.4444E-2</c:v>
                </c:pt>
                <c:pt idx="10667">
                  <c:v>2.3833E-2</c:v>
                </c:pt>
                <c:pt idx="10668">
                  <c:v>2.31944E-2</c:v>
                </c:pt>
                <c:pt idx="10669">
                  <c:v>2.2528699999999999E-2</c:v>
                </c:pt>
                <c:pt idx="10670">
                  <c:v>2.1836399999999999E-2</c:v>
                </c:pt>
                <c:pt idx="10671">
                  <c:v>2.1118000000000001E-2</c:v>
                </c:pt>
                <c:pt idx="10672">
                  <c:v>2.0374099999999999E-2</c:v>
                </c:pt>
                <c:pt idx="10673">
                  <c:v>1.9605299999999999E-2</c:v>
                </c:pt>
                <c:pt idx="10674">
                  <c:v>1.8812300000000001E-2</c:v>
                </c:pt>
                <c:pt idx="10675">
                  <c:v>1.7995899999999999E-2</c:v>
                </c:pt>
                <c:pt idx="10676">
                  <c:v>1.7156600000000001E-2</c:v>
                </c:pt>
                <c:pt idx="10677">
                  <c:v>1.6295400000000002E-2</c:v>
                </c:pt>
                <c:pt idx="10678">
                  <c:v>1.54129E-2</c:v>
                </c:pt>
                <c:pt idx="10679">
                  <c:v>1.45101E-2</c:v>
                </c:pt>
                <c:pt idx="10680">
                  <c:v>1.3587699999999999E-2</c:v>
                </c:pt>
                <c:pt idx="10681">
                  <c:v>1.26468E-2</c:v>
                </c:pt>
                <c:pt idx="10682">
                  <c:v>1.16881E-2</c:v>
                </c:pt>
                <c:pt idx="10683">
                  <c:v>1.07128E-2</c:v>
                </c:pt>
                <c:pt idx="10684" formatCode="0.00E+00">
                  <c:v>9.7216899999999998E-3</c:v>
                </c:pt>
                <c:pt idx="10685" formatCode="0.00E+00">
                  <c:v>8.7158800000000005E-3</c:v>
                </c:pt>
                <c:pt idx="10686" formatCode="0.00E+00">
                  <c:v>7.6963800000000001E-3</c:v>
                </c:pt>
                <c:pt idx="10687" formatCode="0.00E+00">
                  <c:v>6.66426E-3</c:v>
                </c:pt>
                <c:pt idx="10688" formatCode="0.00E+00">
                  <c:v>5.6206099999999998E-3</c:v>
                </c:pt>
                <c:pt idx="10689" formatCode="0.00E+00">
                  <c:v>4.5665499999999999E-3</c:v>
                </c:pt>
                <c:pt idx="10690" formatCode="0.00E+00">
                  <c:v>3.5031900000000002E-3</c:v>
                </c:pt>
                <c:pt idx="10691" formatCode="0.00E+00">
                  <c:v>2.4317100000000001E-3</c:v>
                </c:pt>
                <c:pt idx="10692" formatCode="0.00E+00">
                  <c:v>1.35326E-3</c:v>
                </c:pt>
                <c:pt idx="10693" formatCode="0.00E+00">
                  <c:v>2.6903400000000003E-4</c:v>
                </c:pt>
                <c:pt idx="10694" formatCode="0.00E+00">
                  <c:v>-8.1976399999999995E-4</c:v>
                </c:pt>
                <c:pt idx="10695" formatCode="0.00E+00">
                  <c:v>-1.9119199999999999E-3</c:v>
                </c:pt>
                <c:pt idx="10696" formatCode="0.00E+00">
                  <c:v>-3.0062000000000001E-3</c:v>
                </c:pt>
                <c:pt idx="10697" formatCode="0.00E+00">
                  <c:v>-4.10138E-3</c:v>
                </c:pt>
                <c:pt idx="10698" formatCode="0.00E+00">
                  <c:v>-5.1961899999999998E-3</c:v>
                </c:pt>
                <c:pt idx="10699" formatCode="0.00E+00">
                  <c:v>-6.2893899999999997E-3</c:v>
                </c:pt>
                <c:pt idx="10700" formatCode="0.00E+00">
                  <c:v>-7.3797200000000002E-3</c:v>
                </c:pt>
                <c:pt idx="10701" formatCode="0.00E+00">
                  <c:v>-8.4659000000000002E-3</c:v>
                </c:pt>
                <c:pt idx="10702" formatCode="0.00E+00">
                  <c:v>-9.5466700000000002E-3</c:v>
                </c:pt>
                <c:pt idx="10703">
                  <c:v>-1.06208E-2</c:v>
                </c:pt>
                <c:pt idx="10704">
                  <c:v>-1.16869E-2</c:v>
                </c:pt>
                <c:pt idx="10705">
                  <c:v>-1.2743900000000001E-2</c:v>
                </c:pt>
                <c:pt idx="10706">
                  <c:v>-1.37903E-2</c:v>
                </c:pt>
                <c:pt idx="10707">
                  <c:v>-1.4825100000000001E-2</c:v>
                </c:pt>
                <c:pt idx="10708">
                  <c:v>-1.5846800000000001E-2</c:v>
                </c:pt>
                <c:pt idx="10709">
                  <c:v>-1.6854399999999999E-2</c:v>
                </c:pt>
                <c:pt idx="10710">
                  <c:v>-1.7846600000000001E-2</c:v>
                </c:pt>
                <c:pt idx="10711">
                  <c:v>-1.8822100000000001E-2</c:v>
                </c:pt>
                <c:pt idx="10712">
                  <c:v>-1.97798E-2</c:v>
                </c:pt>
                <c:pt idx="10713">
                  <c:v>-2.0718400000000001E-2</c:v>
                </c:pt>
                <c:pt idx="10714">
                  <c:v>-2.1636900000000001E-2</c:v>
                </c:pt>
                <c:pt idx="10715">
                  <c:v>-2.2534100000000001E-2</c:v>
                </c:pt>
                <c:pt idx="10716">
                  <c:v>-2.34088E-2</c:v>
                </c:pt>
                <c:pt idx="10717">
                  <c:v>-2.42601E-2</c:v>
                </c:pt>
                <c:pt idx="10718">
                  <c:v>-2.50867E-2</c:v>
                </c:pt>
                <c:pt idx="10719">
                  <c:v>-2.58877E-2</c:v>
                </c:pt>
                <c:pt idx="10720">
                  <c:v>-2.6662100000000001E-2</c:v>
                </c:pt>
                <c:pt idx="10721">
                  <c:v>-2.7408800000000001E-2</c:v>
                </c:pt>
                <c:pt idx="10722">
                  <c:v>-2.81269E-2</c:v>
                </c:pt>
                <c:pt idx="10723">
                  <c:v>-2.8815500000000001E-2</c:v>
                </c:pt>
                <c:pt idx="10724">
                  <c:v>-2.9473699999999999E-2</c:v>
                </c:pt>
                <c:pt idx="10725">
                  <c:v>-3.0100700000000001E-2</c:v>
                </c:pt>
                <c:pt idx="10726">
                  <c:v>-3.06956E-2</c:v>
                </c:pt>
                <c:pt idx="10727">
                  <c:v>-3.1257699999999999E-2</c:v>
                </c:pt>
                <c:pt idx="10728">
                  <c:v>-3.1786200000000001E-2</c:v>
                </c:pt>
                <c:pt idx="10729">
                  <c:v>-3.2280499999999997E-2</c:v>
                </c:pt>
                <c:pt idx="10730">
                  <c:v>-3.2739799999999999E-2</c:v>
                </c:pt>
                <c:pt idx="10731">
                  <c:v>-3.3163499999999999E-2</c:v>
                </c:pt>
                <c:pt idx="10732">
                  <c:v>-3.3551200000000003E-2</c:v>
                </c:pt>
                <c:pt idx="10733">
                  <c:v>-3.39022E-2</c:v>
                </c:pt>
                <c:pt idx="10734">
                  <c:v>-3.4216099999999999E-2</c:v>
                </c:pt>
                <c:pt idx="10735">
                  <c:v>-3.4492500000000002E-2</c:v>
                </c:pt>
                <c:pt idx="10736">
                  <c:v>-3.4730900000000002E-2</c:v>
                </c:pt>
                <c:pt idx="10737">
                  <c:v>-3.49311E-2</c:v>
                </c:pt>
                <c:pt idx="10738">
                  <c:v>-3.5092699999999998E-2</c:v>
                </c:pt>
                <c:pt idx="10739">
                  <c:v>-3.5215499999999997E-2</c:v>
                </c:pt>
                <c:pt idx="10740">
                  <c:v>-3.5299299999999999E-2</c:v>
                </c:pt>
                <c:pt idx="10741">
                  <c:v>-3.5344100000000003E-2</c:v>
                </c:pt>
                <c:pt idx="10742">
                  <c:v>-3.5349499999999999E-2</c:v>
                </c:pt>
                <c:pt idx="10743">
                  <c:v>-3.5315399999999997E-2</c:v>
                </c:pt>
                <c:pt idx="10744">
                  <c:v>-3.5241500000000002E-2</c:v>
                </c:pt>
                <c:pt idx="10745">
                  <c:v>-3.5127800000000001E-2</c:v>
                </c:pt>
                <c:pt idx="10746">
                  <c:v>-3.4974499999999999E-2</c:v>
                </c:pt>
                <c:pt idx="10747">
                  <c:v>-3.4782E-2</c:v>
                </c:pt>
                <c:pt idx="10748">
                  <c:v>-3.4550699999999997E-2</c:v>
                </c:pt>
                <c:pt idx="10749">
                  <c:v>-3.4281100000000002E-2</c:v>
                </c:pt>
                <c:pt idx="10750">
                  <c:v>-3.39736E-2</c:v>
                </c:pt>
                <c:pt idx="10751">
                  <c:v>-3.3628699999999997E-2</c:v>
                </c:pt>
                <c:pt idx="10752">
                  <c:v>-3.3246999999999999E-2</c:v>
                </c:pt>
                <c:pt idx="10753">
                  <c:v>-3.2828999999999997E-2</c:v>
                </c:pt>
                <c:pt idx="10754">
                  <c:v>-3.23752E-2</c:v>
                </c:pt>
                <c:pt idx="10755">
                  <c:v>-3.1886499999999998E-2</c:v>
                </c:pt>
                <c:pt idx="10756">
                  <c:v>-3.1363500000000002E-2</c:v>
                </c:pt>
                <c:pt idx="10757">
                  <c:v>-3.08072E-2</c:v>
                </c:pt>
                <c:pt idx="10758">
                  <c:v>-3.0217899999999999E-2</c:v>
                </c:pt>
                <c:pt idx="10759">
                  <c:v>-2.95967E-2</c:v>
                </c:pt>
                <c:pt idx="10760">
                  <c:v>-2.8944500000000001E-2</c:v>
                </c:pt>
                <c:pt idx="10761">
                  <c:v>-2.8262300000000001E-2</c:v>
                </c:pt>
                <c:pt idx="10762">
                  <c:v>-2.7550999999999999E-2</c:v>
                </c:pt>
                <c:pt idx="10763">
                  <c:v>-2.68118E-2</c:v>
                </c:pt>
                <c:pt idx="10764">
                  <c:v>-2.6045599999999999E-2</c:v>
                </c:pt>
                <c:pt idx="10765">
                  <c:v>-2.52532E-2</c:v>
                </c:pt>
                <c:pt idx="10766">
                  <c:v>-2.4434899999999999E-2</c:v>
                </c:pt>
                <c:pt idx="10767">
                  <c:v>-2.3591899999999999E-2</c:v>
                </c:pt>
                <c:pt idx="10768">
                  <c:v>-2.2725800000000001E-2</c:v>
                </c:pt>
                <c:pt idx="10769">
                  <c:v>-2.1838199999999999E-2</c:v>
                </c:pt>
                <c:pt idx="10770">
                  <c:v>-2.09301E-2</c:v>
                </c:pt>
                <c:pt idx="10771">
                  <c:v>-2.0002900000000001E-2</c:v>
                </c:pt>
                <c:pt idx="10772">
                  <c:v>-1.9057399999999999E-2</c:v>
                </c:pt>
                <c:pt idx="10773">
                  <c:v>-1.8094300000000001E-2</c:v>
                </c:pt>
                <c:pt idx="10774">
                  <c:v>-1.71147E-2</c:v>
                </c:pt>
                <c:pt idx="10775">
                  <c:v>-1.6120099999999998E-2</c:v>
                </c:pt>
                <c:pt idx="10776">
                  <c:v>-1.51127E-2</c:v>
                </c:pt>
                <c:pt idx="10777">
                  <c:v>-1.4093899999999999E-2</c:v>
                </c:pt>
                <c:pt idx="10778">
                  <c:v>-1.3064900000000001E-2</c:v>
                </c:pt>
                <c:pt idx="10779">
                  <c:v>-1.2026800000000001E-2</c:v>
                </c:pt>
                <c:pt idx="10780">
                  <c:v>-1.0981400000000001E-2</c:v>
                </c:pt>
                <c:pt idx="10781" formatCode="0.00E+00">
                  <c:v>-9.9299799999999997E-3</c:v>
                </c:pt>
                <c:pt idx="10782" formatCode="0.00E+00">
                  <c:v>-8.8740099999999999E-3</c:v>
                </c:pt>
                <c:pt idx="10783" formatCode="0.00E+00">
                  <c:v>-7.8148599999999999E-3</c:v>
                </c:pt>
                <c:pt idx="10784" formatCode="0.00E+00">
                  <c:v>-6.7537400000000003E-3</c:v>
                </c:pt>
                <c:pt idx="10785" formatCode="0.00E+00">
                  <c:v>-5.6922700000000001E-3</c:v>
                </c:pt>
                <c:pt idx="10786" formatCode="0.00E+00">
                  <c:v>-4.6325400000000001E-3</c:v>
                </c:pt>
                <c:pt idx="10787" formatCode="0.00E+00">
                  <c:v>-3.5755000000000001E-3</c:v>
                </c:pt>
                <c:pt idx="10788" formatCode="0.00E+00">
                  <c:v>-2.52141E-3</c:v>
                </c:pt>
                <c:pt idx="10789" formatCode="0.00E+00">
                  <c:v>-1.4719399999999999E-3</c:v>
                </c:pt>
                <c:pt idx="10790" formatCode="0.00E+00">
                  <c:v>-4.3114999999999999E-4</c:v>
                </c:pt>
                <c:pt idx="10791" formatCode="0.00E+00">
                  <c:v>5.9639199999999995E-4</c:v>
                </c:pt>
                <c:pt idx="10792" formatCode="0.00E+00">
                  <c:v>1.6097500000000001E-3</c:v>
                </c:pt>
                <c:pt idx="10793" formatCode="0.00E+00">
                  <c:v>2.61166E-3</c:v>
                </c:pt>
                <c:pt idx="10794" formatCode="0.00E+00">
                  <c:v>3.6040600000000001E-3</c:v>
                </c:pt>
                <c:pt idx="10795" formatCode="0.00E+00">
                  <c:v>4.5862899999999998E-3</c:v>
                </c:pt>
                <c:pt idx="10796" formatCode="0.00E+00">
                  <c:v>5.5564799999999999E-3</c:v>
                </c:pt>
                <c:pt idx="10797" formatCode="0.00E+00">
                  <c:v>6.5131399999999997E-3</c:v>
                </c:pt>
                <c:pt idx="10798" formatCode="0.00E+00">
                  <c:v>7.4553400000000004E-3</c:v>
                </c:pt>
                <c:pt idx="10799" formatCode="0.00E+00">
                  <c:v>8.3817000000000006E-3</c:v>
                </c:pt>
                <c:pt idx="10800" formatCode="0.00E+00">
                  <c:v>9.2905599999999998E-3</c:v>
                </c:pt>
                <c:pt idx="10801">
                  <c:v>1.01805E-2</c:v>
                </c:pt>
                <c:pt idx="10802">
                  <c:v>1.10504E-2</c:v>
                </c:pt>
                <c:pt idx="10803">
                  <c:v>1.18984E-2</c:v>
                </c:pt>
                <c:pt idx="10804">
                  <c:v>1.2722300000000001E-2</c:v>
                </c:pt>
                <c:pt idx="10805">
                  <c:v>1.35201E-2</c:v>
                </c:pt>
                <c:pt idx="10806">
                  <c:v>1.4289899999999999E-2</c:v>
                </c:pt>
                <c:pt idx="10807">
                  <c:v>1.5030399999999999E-2</c:v>
                </c:pt>
                <c:pt idx="10808">
                  <c:v>1.5740299999999999E-2</c:v>
                </c:pt>
                <c:pt idx="10809">
                  <c:v>1.6417999999999999E-2</c:v>
                </c:pt>
                <c:pt idx="10810">
                  <c:v>1.7062500000000001E-2</c:v>
                </c:pt>
                <c:pt idx="10811">
                  <c:v>1.7673700000000001E-2</c:v>
                </c:pt>
                <c:pt idx="10812">
                  <c:v>1.8252899999999999E-2</c:v>
                </c:pt>
                <c:pt idx="10813">
                  <c:v>1.8801200000000001E-2</c:v>
                </c:pt>
                <c:pt idx="10814">
                  <c:v>1.93178E-2</c:v>
                </c:pt>
                <c:pt idx="10815">
                  <c:v>1.9799500000000001E-2</c:v>
                </c:pt>
                <c:pt idx="10816">
                  <c:v>2.02425E-2</c:v>
                </c:pt>
                <c:pt idx="10817">
                  <c:v>2.0644800000000001E-2</c:v>
                </c:pt>
                <c:pt idx="10818">
                  <c:v>2.1005800000000002E-2</c:v>
                </c:pt>
                <c:pt idx="10819">
                  <c:v>2.13257E-2</c:v>
                </c:pt>
                <c:pt idx="10820">
                  <c:v>2.1605599999999999E-2</c:v>
                </c:pt>
                <c:pt idx="10821">
                  <c:v>2.18484E-2</c:v>
                </c:pt>
                <c:pt idx="10822">
                  <c:v>2.2057400000000001E-2</c:v>
                </c:pt>
                <c:pt idx="10823">
                  <c:v>2.22335E-2</c:v>
                </c:pt>
                <c:pt idx="10824">
                  <c:v>2.2373899999999999E-2</c:v>
                </c:pt>
                <c:pt idx="10825">
                  <c:v>2.2475100000000001E-2</c:v>
                </c:pt>
                <c:pt idx="10826">
                  <c:v>2.25373E-2</c:v>
                </c:pt>
                <c:pt idx="10827">
                  <c:v>2.2562800000000001E-2</c:v>
                </c:pt>
                <c:pt idx="10828">
                  <c:v>2.2552099999999999E-2</c:v>
                </c:pt>
                <c:pt idx="10829">
                  <c:v>2.2503200000000001E-2</c:v>
                </c:pt>
                <c:pt idx="10830">
                  <c:v>2.2414699999999999E-2</c:v>
                </c:pt>
                <c:pt idx="10831">
                  <c:v>2.2287399999999999E-2</c:v>
                </c:pt>
                <c:pt idx="10832">
                  <c:v>2.2123500000000001E-2</c:v>
                </c:pt>
                <c:pt idx="10833">
                  <c:v>2.19244E-2</c:v>
                </c:pt>
                <c:pt idx="10834">
                  <c:v>2.1690299999999999E-2</c:v>
                </c:pt>
                <c:pt idx="10835">
                  <c:v>2.1421900000000001E-2</c:v>
                </c:pt>
                <c:pt idx="10836">
                  <c:v>2.1120300000000002E-2</c:v>
                </c:pt>
                <c:pt idx="10837">
                  <c:v>2.0786800000000001E-2</c:v>
                </c:pt>
                <c:pt idx="10838">
                  <c:v>2.0422099999999999E-2</c:v>
                </c:pt>
                <c:pt idx="10839">
                  <c:v>2.0024400000000001E-2</c:v>
                </c:pt>
                <c:pt idx="10840">
                  <c:v>1.9591500000000001E-2</c:v>
                </c:pt>
                <c:pt idx="10841">
                  <c:v>1.9122699999999999E-2</c:v>
                </c:pt>
                <c:pt idx="10842">
                  <c:v>1.8619299999999998E-2</c:v>
                </c:pt>
                <c:pt idx="10843">
                  <c:v>1.8083399999999999E-2</c:v>
                </c:pt>
                <c:pt idx="10844">
                  <c:v>1.7515800000000002E-2</c:v>
                </c:pt>
                <c:pt idx="10845">
                  <c:v>1.6916500000000001E-2</c:v>
                </c:pt>
                <c:pt idx="10846">
                  <c:v>1.6284199999999999E-2</c:v>
                </c:pt>
                <c:pt idx="10847">
                  <c:v>1.56182E-2</c:v>
                </c:pt>
                <c:pt idx="10848">
                  <c:v>1.4920299999999999E-2</c:v>
                </c:pt>
                <c:pt idx="10849">
                  <c:v>1.4190700000000001E-2</c:v>
                </c:pt>
                <c:pt idx="10850">
                  <c:v>1.3427400000000001E-2</c:v>
                </c:pt>
                <c:pt idx="10851">
                  <c:v>1.26287E-2</c:v>
                </c:pt>
                <c:pt idx="10852">
                  <c:v>1.17933E-2</c:v>
                </c:pt>
                <c:pt idx="10853">
                  <c:v>1.0919E-2</c:v>
                </c:pt>
                <c:pt idx="10854">
                  <c:v>1.00045E-2</c:v>
                </c:pt>
                <c:pt idx="10855" formatCode="0.00E+00">
                  <c:v>9.0521400000000002E-3</c:v>
                </c:pt>
                <c:pt idx="10856" formatCode="0.00E+00">
                  <c:v>8.0660999999999997E-3</c:v>
                </c:pt>
                <c:pt idx="10857" formatCode="0.00E+00">
                  <c:v>7.0485000000000001E-3</c:v>
                </c:pt>
                <c:pt idx="10858" formatCode="0.00E+00">
                  <c:v>5.9985400000000001E-3</c:v>
                </c:pt>
                <c:pt idx="10859" formatCode="0.00E+00">
                  <c:v>4.9161300000000003E-3</c:v>
                </c:pt>
                <c:pt idx="10860" formatCode="0.00E+00">
                  <c:v>3.80424E-3</c:v>
                </c:pt>
                <c:pt idx="10861" formatCode="0.00E+00">
                  <c:v>2.6666900000000002E-3</c:v>
                </c:pt>
                <c:pt idx="10862" formatCode="0.00E+00">
                  <c:v>1.5054199999999999E-3</c:v>
                </c:pt>
                <c:pt idx="10863" formatCode="0.00E+00">
                  <c:v>3.2035000000000001E-4</c:v>
                </c:pt>
                <c:pt idx="10864" formatCode="0.00E+00">
                  <c:v>-8.8911299999999997E-4</c:v>
                </c:pt>
                <c:pt idx="10865" formatCode="0.00E+00">
                  <c:v>-2.1228100000000001E-3</c:v>
                </c:pt>
                <c:pt idx="10866" formatCode="0.00E+00">
                  <c:v>-3.3795299999999999E-3</c:v>
                </c:pt>
                <c:pt idx="10867" formatCode="0.00E+00">
                  <c:v>-4.6582500000000001E-3</c:v>
                </c:pt>
                <c:pt idx="10868" formatCode="0.00E+00">
                  <c:v>-5.9585599999999999E-3</c:v>
                </c:pt>
                <c:pt idx="10869" formatCode="0.00E+00">
                  <c:v>-7.2788699999999998E-3</c:v>
                </c:pt>
                <c:pt idx="10870" formatCode="0.00E+00">
                  <c:v>-8.6160500000000001E-3</c:v>
                </c:pt>
                <c:pt idx="10871" formatCode="0.00E+00">
                  <c:v>-9.9677199999999994E-3</c:v>
                </c:pt>
                <c:pt idx="10872">
                  <c:v>-1.1333599999999999E-2</c:v>
                </c:pt>
                <c:pt idx="10873">
                  <c:v>-1.27131E-2</c:v>
                </c:pt>
                <c:pt idx="10874">
                  <c:v>-1.41031E-2</c:v>
                </c:pt>
                <c:pt idx="10875">
                  <c:v>-1.54988E-2</c:v>
                </c:pt>
                <c:pt idx="10876">
                  <c:v>-1.68985E-2</c:v>
                </c:pt>
                <c:pt idx="10877">
                  <c:v>-1.83048E-2</c:v>
                </c:pt>
                <c:pt idx="10878">
                  <c:v>-1.9721800000000001E-2</c:v>
                </c:pt>
                <c:pt idx="10879">
                  <c:v>-2.1150499999999999E-2</c:v>
                </c:pt>
                <c:pt idx="10880">
                  <c:v>-2.2586999999999999E-2</c:v>
                </c:pt>
                <c:pt idx="10881">
                  <c:v>-2.4027E-2</c:v>
                </c:pt>
                <c:pt idx="10882">
                  <c:v>-2.5469800000000001E-2</c:v>
                </c:pt>
                <c:pt idx="10883">
                  <c:v>-2.6916800000000001E-2</c:v>
                </c:pt>
                <c:pt idx="10884">
                  <c:v>-2.83664E-2</c:v>
                </c:pt>
                <c:pt idx="10885">
                  <c:v>-2.9814299999999998E-2</c:v>
                </c:pt>
                <c:pt idx="10886">
                  <c:v>-3.1257E-2</c:v>
                </c:pt>
                <c:pt idx="10887">
                  <c:v>-3.2693E-2</c:v>
                </c:pt>
                <c:pt idx="10888">
                  <c:v>-3.41196E-2</c:v>
                </c:pt>
                <c:pt idx="10889">
                  <c:v>-3.55322E-2</c:v>
                </c:pt>
                <c:pt idx="10890">
                  <c:v>-3.6929900000000002E-2</c:v>
                </c:pt>
                <c:pt idx="10891">
                  <c:v>-3.8317400000000001E-2</c:v>
                </c:pt>
                <c:pt idx="10892">
                  <c:v>-3.9698600000000001E-2</c:v>
                </c:pt>
                <c:pt idx="10893">
                  <c:v>-4.1070500000000003E-2</c:v>
                </c:pt>
                <c:pt idx="10894">
                  <c:v>-4.2426999999999999E-2</c:v>
                </c:pt>
                <c:pt idx="10895">
                  <c:v>-4.3764200000000003E-2</c:v>
                </c:pt>
                <c:pt idx="10896">
                  <c:v>-4.5082200000000003E-2</c:v>
                </c:pt>
                <c:pt idx="10897">
                  <c:v>-4.6381899999999997E-2</c:v>
                </c:pt>
                <c:pt idx="10898">
                  <c:v>-4.7663999999999998E-2</c:v>
                </c:pt>
                <c:pt idx="10899">
                  <c:v>-4.8927699999999998E-2</c:v>
                </c:pt>
                <c:pt idx="10900">
                  <c:v>-5.01693E-2</c:v>
                </c:pt>
                <c:pt idx="10901">
                  <c:v>-5.1385300000000002E-2</c:v>
                </c:pt>
                <c:pt idx="10902">
                  <c:v>-5.2577100000000002E-2</c:v>
                </c:pt>
                <c:pt idx="10903">
                  <c:v>-5.3748400000000002E-2</c:v>
                </c:pt>
                <c:pt idx="10904">
                  <c:v>-5.4900200000000003E-2</c:v>
                </c:pt>
                <c:pt idx="10905">
                  <c:v>-5.6029799999999998E-2</c:v>
                </c:pt>
                <c:pt idx="10906">
                  <c:v>-5.7135400000000003E-2</c:v>
                </c:pt>
                <c:pt idx="10907">
                  <c:v>-5.82173E-2</c:v>
                </c:pt>
                <c:pt idx="10908">
                  <c:v>-5.9274899999999998E-2</c:v>
                </c:pt>
                <c:pt idx="10909">
                  <c:v>-6.0305400000000002E-2</c:v>
                </c:pt>
                <c:pt idx="10910">
                  <c:v>-6.1305400000000003E-2</c:v>
                </c:pt>
                <c:pt idx="10911">
                  <c:v>-6.2274599999999999E-2</c:v>
                </c:pt>
                <c:pt idx="10912">
                  <c:v>-6.3216599999999998E-2</c:v>
                </c:pt>
                <c:pt idx="10913">
                  <c:v>-6.4133700000000002E-2</c:v>
                </c:pt>
                <c:pt idx="10914">
                  <c:v>-6.5023600000000001E-2</c:v>
                </c:pt>
                <c:pt idx="10915">
                  <c:v>-6.5883399999999995E-2</c:v>
                </c:pt>
                <c:pt idx="10916">
                  <c:v>-6.67127E-2</c:v>
                </c:pt>
                <c:pt idx="10917">
                  <c:v>-6.7512000000000003E-2</c:v>
                </c:pt>
                <c:pt idx="10918">
                  <c:v>-6.8279999999999993E-2</c:v>
                </c:pt>
                <c:pt idx="10919">
                  <c:v>-6.9015400000000005E-2</c:v>
                </c:pt>
                <c:pt idx="10920">
                  <c:v>-6.9719799999999998E-2</c:v>
                </c:pt>
                <c:pt idx="10921">
                  <c:v>-7.0399199999999995E-2</c:v>
                </c:pt>
                <c:pt idx="10922">
                  <c:v>-7.1057099999999998E-2</c:v>
                </c:pt>
                <c:pt idx="10923">
                  <c:v>-7.1691000000000005E-2</c:v>
                </c:pt>
                <c:pt idx="10924">
                  <c:v>-7.2295999999999999E-2</c:v>
                </c:pt>
                <c:pt idx="10925">
                  <c:v>-7.2869299999999998E-2</c:v>
                </c:pt>
                <c:pt idx="10926">
                  <c:v>-7.3410500000000004E-2</c:v>
                </c:pt>
                <c:pt idx="10927">
                  <c:v>-7.3922699999999994E-2</c:v>
                </c:pt>
                <c:pt idx="10928">
                  <c:v>-7.4410000000000004E-2</c:v>
                </c:pt>
                <c:pt idx="10929">
                  <c:v>-7.4868900000000002E-2</c:v>
                </c:pt>
                <c:pt idx="10930">
                  <c:v>-7.5291899999999995E-2</c:v>
                </c:pt>
                <c:pt idx="10931">
                  <c:v>-7.5675900000000004E-2</c:v>
                </c:pt>
                <c:pt idx="10932">
                  <c:v>-7.6023999999999994E-2</c:v>
                </c:pt>
                <c:pt idx="10933">
                  <c:v>-7.6340699999999997E-2</c:v>
                </c:pt>
                <c:pt idx="10934">
                  <c:v>-7.6628199999999994E-2</c:v>
                </c:pt>
                <c:pt idx="10935">
                  <c:v>-7.6886200000000002E-2</c:v>
                </c:pt>
                <c:pt idx="10936">
                  <c:v>-7.7113899999999999E-2</c:v>
                </c:pt>
                <c:pt idx="10937">
                  <c:v>-7.7309500000000003E-2</c:v>
                </c:pt>
                <c:pt idx="10938">
                  <c:v>-7.7468099999999998E-2</c:v>
                </c:pt>
                <c:pt idx="10939">
                  <c:v>-7.7587299999999998E-2</c:v>
                </c:pt>
                <c:pt idx="10940">
                  <c:v>-7.7672699999999997E-2</c:v>
                </c:pt>
                <c:pt idx="10941">
                  <c:v>-7.77336E-2</c:v>
                </c:pt>
                <c:pt idx="10942">
                  <c:v>-7.7773800000000004E-2</c:v>
                </c:pt>
                <c:pt idx="10943">
                  <c:v>-7.7791700000000005E-2</c:v>
                </c:pt>
                <c:pt idx="10944">
                  <c:v>-7.7787999999999996E-2</c:v>
                </c:pt>
                <c:pt idx="10945">
                  <c:v>-7.7765600000000004E-2</c:v>
                </c:pt>
                <c:pt idx="10946">
                  <c:v>-7.77254E-2</c:v>
                </c:pt>
                <c:pt idx="10947">
                  <c:v>-7.7664300000000006E-2</c:v>
                </c:pt>
                <c:pt idx="10948">
                  <c:v>-7.7578599999999998E-2</c:v>
                </c:pt>
                <c:pt idx="10949">
                  <c:v>-7.7468400000000007E-2</c:v>
                </c:pt>
                <c:pt idx="10950">
                  <c:v>-7.7336600000000005E-2</c:v>
                </c:pt>
                <c:pt idx="10951">
                  <c:v>-7.71868E-2</c:v>
                </c:pt>
                <c:pt idx="10952">
                  <c:v>-7.70237E-2</c:v>
                </c:pt>
                <c:pt idx="10953">
                  <c:v>-7.6852900000000002E-2</c:v>
                </c:pt>
                <c:pt idx="10954">
                  <c:v>-7.6679300000000006E-2</c:v>
                </c:pt>
                <c:pt idx="10955">
                  <c:v>-7.6506000000000005E-2</c:v>
                </c:pt>
                <c:pt idx="10956">
                  <c:v>-7.6333100000000001E-2</c:v>
                </c:pt>
                <c:pt idx="10957">
                  <c:v>-7.6156799999999997E-2</c:v>
                </c:pt>
                <c:pt idx="10958">
                  <c:v>-7.5972600000000001E-2</c:v>
                </c:pt>
                <c:pt idx="10959">
                  <c:v>-7.5779200000000005E-2</c:v>
                </c:pt>
                <c:pt idx="10960">
                  <c:v>-7.5577699999999998E-2</c:v>
                </c:pt>
                <c:pt idx="10961">
                  <c:v>-7.5367299999999998E-2</c:v>
                </c:pt>
                <c:pt idx="10962">
                  <c:v>-7.5145000000000003E-2</c:v>
                </c:pt>
                <c:pt idx="10963">
                  <c:v>-7.4909500000000004E-2</c:v>
                </c:pt>
                <c:pt idx="10964">
                  <c:v>-7.4664999999999995E-2</c:v>
                </c:pt>
                <c:pt idx="10965">
                  <c:v>-7.4419600000000002E-2</c:v>
                </c:pt>
                <c:pt idx="10966">
                  <c:v>-7.4179400000000006E-2</c:v>
                </c:pt>
                <c:pt idx="10967">
                  <c:v>-7.3947899999999997E-2</c:v>
                </c:pt>
                <c:pt idx="10968">
                  <c:v>-7.3728100000000005E-2</c:v>
                </c:pt>
                <c:pt idx="10969">
                  <c:v>-7.3523199999999997E-2</c:v>
                </c:pt>
                <c:pt idx="10970">
                  <c:v>-7.3334999999999997E-2</c:v>
                </c:pt>
                <c:pt idx="10971">
                  <c:v>-7.3164099999999996E-2</c:v>
                </c:pt>
                <c:pt idx="10972">
                  <c:v>-7.3011099999999995E-2</c:v>
                </c:pt>
                <c:pt idx="10973">
                  <c:v>-7.2877600000000001E-2</c:v>
                </c:pt>
                <c:pt idx="10974">
                  <c:v>-7.2766300000000006E-2</c:v>
                </c:pt>
                <c:pt idx="10975">
                  <c:v>-7.2679999999999995E-2</c:v>
                </c:pt>
                <c:pt idx="10976">
                  <c:v>-7.26184E-2</c:v>
                </c:pt>
                <c:pt idx="10977">
                  <c:v>-7.2577000000000003E-2</c:v>
                </c:pt>
                <c:pt idx="10978">
                  <c:v>-7.2554999999999994E-2</c:v>
                </c:pt>
                <c:pt idx="10979">
                  <c:v>-7.2558300000000006E-2</c:v>
                </c:pt>
                <c:pt idx="10980">
                  <c:v>-7.2592500000000004E-2</c:v>
                </c:pt>
                <c:pt idx="10981">
                  <c:v>-7.2655600000000001E-2</c:v>
                </c:pt>
                <c:pt idx="10982">
                  <c:v>-7.2741299999999995E-2</c:v>
                </c:pt>
                <c:pt idx="10983">
                  <c:v>-7.2846999999999995E-2</c:v>
                </c:pt>
                <c:pt idx="10984">
                  <c:v>-7.2975100000000001E-2</c:v>
                </c:pt>
                <c:pt idx="10985">
                  <c:v>-7.3128100000000001E-2</c:v>
                </c:pt>
                <c:pt idx="10986">
                  <c:v>-7.3305300000000004E-2</c:v>
                </c:pt>
                <c:pt idx="10987">
                  <c:v>-7.3502700000000004E-2</c:v>
                </c:pt>
                <c:pt idx="10988">
                  <c:v>-7.3716400000000001E-2</c:v>
                </c:pt>
                <c:pt idx="10989">
                  <c:v>-7.3944499999999996E-2</c:v>
                </c:pt>
                <c:pt idx="10990">
                  <c:v>-7.4185200000000007E-2</c:v>
                </c:pt>
                <c:pt idx="10991">
                  <c:v>-7.4432300000000007E-2</c:v>
                </c:pt>
                <c:pt idx="10992">
                  <c:v>-7.4679499999999996E-2</c:v>
                </c:pt>
                <c:pt idx="10993">
                  <c:v>-7.4927199999999999E-2</c:v>
                </c:pt>
                <c:pt idx="10994">
                  <c:v>-7.5181300000000006E-2</c:v>
                </c:pt>
                <c:pt idx="10995">
                  <c:v>-7.5448200000000007E-2</c:v>
                </c:pt>
                <c:pt idx="10996">
                  <c:v>-7.5733700000000001E-2</c:v>
                </c:pt>
                <c:pt idx="10997">
                  <c:v>-7.6040200000000002E-2</c:v>
                </c:pt>
                <c:pt idx="10998">
                  <c:v>-7.6367000000000004E-2</c:v>
                </c:pt>
                <c:pt idx="10999">
                  <c:v>-7.6713799999999999E-2</c:v>
                </c:pt>
                <c:pt idx="11000">
                  <c:v>-7.7082899999999996E-2</c:v>
                </c:pt>
                <c:pt idx="11001">
                  <c:v>-7.7475799999999997E-2</c:v>
                </c:pt>
                <c:pt idx="11002">
                  <c:v>-7.7893100000000007E-2</c:v>
                </c:pt>
                <c:pt idx="11003">
                  <c:v>-7.8332899999999997E-2</c:v>
                </c:pt>
                <c:pt idx="11004">
                  <c:v>-7.8789799999999993E-2</c:v>
                </c:pt>
                <c:pt idx="11005">
                  <c:v>-7.9258700000000001E-2</c:v>
                </c:pt>
                <c:pt idx="11006">
                  <c:v>-7.97398E-2</c:v>
                </c:pt>
                <c:pt idx="11007">
                  <c:v>-8.0237600000000006E-2</c:v>
                </c:pt>
                <c:pt idx="11008">
                  <c:v>-8.0754599999999996E-2</c:v>
                </c:pt>
                <c:pt idx="11009">
                  <c:v>-8.1288700000000005E-2</c:v>
                </c:pt>
                <c:pt idx="11010">
                  <c:v>-8.1833500000000003E-2</c:v>
                </c:pt>
                <c:pt idx="11011">
                  <c:v>-8.2381599999999999E-2</c:v>
                </c:pt>
                <c:pt idx="11012">
                  <c:v>-8.2929199999999995E-2</c:v>
                </c:pt>
                <c:pt idx="11013">
                  <c:v>-8.3475599999999997E-2</c:v>
                </c:pt>
                <c:pt idx="11014">
                  <c:v>-8.4019800000000006E-2</c:v>
                </c:pt>
                <c:pt idx="11015">
                  <c:v>-8.4559999999999996E-2</c:v>
                </c:pt>
                <c:pt idx="11016">
                  <c:v>-8.5096500000000005E-2</c:v>
                </c:pt>
                <c:pt idx="11017">
                  <c:v>-8.5631899999999997E-2</c:v>
                </c:pt>
                <c:pt idx="11018">
                  <c:v>-8.6167499999999994E-2</c:v>
                </c:pt>
                <c:pt idx="11019">
                  <c:v>-8.6703199999999994E-2</c:v>
                </c:pt>
                <c:pt idx="11020">
                  <c:v>-8.7237899999999993E-2</c:v>
                </c:pt>
                <c:pt idx="11021">
                  <c:v>-8.7770399999999998E-2</c:v>
                </c:pt>
                <c:pt idx="11022">
                  <c:v>-8.8298500000000002E-2</c:v>
                </c:pt>
                <c:pt idx="11023">
                  <c:v>-8.8821899999999995E-2</c:v>
                </c:pt>
                <c:pt idx="11024">
                  <c:v>-8.9343400000000003E-2</c:v>
                </c:pt>
                <c:pt idx="11025">
                  <c:v>-8.9861399999999994E-2</c:v>
                </c:pt>
                <c:pt idx="11026">
                  <c:v>-9.0369500000000005E-2</c:v>
                </c:pt>
                <c:pt idx="11027">
                  <c:v>-9.0867000000000003E-2</c:v>
                </c:pt>
                <c:pt idx="11028">
                  <c:v>-9.1361300000000006E-2</c:v>
                </c:pt>
                <c:pt idx="11029">
                  <c:v>-9.1858899999999993E-2</c:v>
                </c:pt>
                <c:pt idx="11030">
                  <c:v>-9.2361299999999993E-2</c:v>
                </c:pt>
                <c:pt idx="11031">
                  <c:v>-9.2872800000000005E-2</c:v>
                </c:pt>
                <c:pt idx="11032">
                  <c:v>-9.3399300000000005E-2</c:v>
                </c:pt>
                <c:pt idx="11033">
                  <c:v>-9.3939800000000004E-2</c:v>
                </c:pt>
                <c:pt idx="11034">
                  <c:v>-9.44884E-2</c:v>
                </c:pt>
                <c:pt idx="11035">
                  <c:v>-9.50405E-2</c:v>
                </c:pt>
                <c:pt idx="11036">
                  <c:v>-9.5593300000000006E-2</c:v>
                </c:pt>
                <c:pt idx="11037">
                  <c:v>-9.6143400000000004E-2</c:v>
                </c:pt>
                <c:pt idx="11038">
                  <c:v>-9.66862E-2</c:v>
                </c:pt>
                <c:pt idx="11039">
                  <c:v>-9.7222799999999998E-2</c:v>
                </c:pt>
                <c:pt idx="11040">
                  <c:v>-9.7760799999999995E-2</c:v>
                </c:pt>
                <c:pt idx="11041">
                  <c:v>-9.8305699999999996E-2</c:v>
                </c:pt>
                <c:pt idx="11042">
                  <c:v>-9.8858799999999997E-2</c:v>
                </c:pt>
                <c:pt idx="11043">
                  <c:v>-9.9419900000000005E-2</c:v>
                </c:pt>
                <c:pt idx="11044">
                  <c:v>-9.9987500000000007E-2</c:v>
                </c:pt>
                <c:pt idx="11045">
                  <c:v>-0.10055799999999999</c:v>
                </c:pt>
                <c:pt idx="11046">
                  <c:v>-0.101128</c:v>
                </c:pt>
                <c:pt idx="11047">
                  <c:v>-0.101699</c:v>
                </c:pt>
                <c:pt idx="11048">
                  <c:v>-0.102273</c:v>
                </c:pt>
                <c:pt idx="11049">
                  <c:v>-0.102851</c:v>
                </c:pt>
                <c:pt idx="11050">
                  <c:v>-0.103435</c:v>
                </c:pt>
                <c:pt idx="11051">
                  <c:v>-0.104028</c:v>
                </c:pt>
                <c:pt idx="11052">
                  <c:v>-0.104631</c:v>
                </c:pt>
                <c:pt idx="11053">
                  <c:v>-0.105249</c:v>
                </c:pt>
                <c:pt idx="11054">
                  <c:v>-0.105883</c:v>
                </c:pt>
                <c:pt idx="11055">
                  <c:v>-0.106531</c:v>
                </c:pt>
                <c:pt idx="11056">
                  <c:v>-0.107193</c:v>
                </c:pt>
                <c:pt idx="11057">
                  <c:v>-0.10786999999999999</c:v>
                </c:pt>
                <c:pt idx="11058">
                  <c:v>-0.10856399999999999</c:v>
                </c:pt>
                <c:pt idx="11059">
                  <c:v>-0.109276</c:v>
                </c:pt>
                <c:pt idx="11060">
                  <c:v>-0.11000600000000001</c:v>
                </c:pt>
                <c:pt idx="11061">
                  <c:v>-0.11075</c:v>
                </c:pt>
                <c:pt idx="11062">
                  <c:v>-0.111508</c:v>
                </c:pt>
                <c:pt idx="11063">
                  <c:v>-0.112287</c:v>
                </c:pt>
                <c:pt idx="11064">
                  <c:v>-0.11309</c:v>
                </c:pt>
                <c:pt idx="11065">
                  <c:v>-0.113916</c:v>
                </c:pt>
                <c:pt idx="11066">
                  <c:v>-0.11476500000000001</c:v>
                </c:pt>
                <c:pt idx="11067">
                  <c:v>-0.11564199999999999</c:v>
                </c:pt>
                <c:pt idx="11068">
                  <c:v>-0.11655</c:v>
                </c:pt>
                <c:pt idx="11069">
                  <c:v>-0.11748400000000001</c:v>
                </c:pt>
                <c:pt idx="11070">
                  <c:v>-0.11844200000000001</c:v>
                </c:pt>
                <c:pt idx="11071">
                  <c:v>-0.119424</c:v>
                </c:pt>
                <c:pt idx="11072">
                  <c:v>-0.12042799999999999</c:v>
                </c:pt>
                <c:pt idx="11073">
                  <c:v>-0.121452</c:v>
                </c:pt>
                <c:pt idx="11074">
                  <c:v>-0.122493</c:v>
                </c:pt>
                <c:pt idx="11075">
                  <c:v>-0.123554</c:v>
                </c:pt>
                <c:pt idx="11076">
                  <c:v>-0.124639</c:v>
                </c:pt>
                <c:pt idx="11077">
                  <c:v>-0.125748</c:v>
                </c:pt>
                <c:pt idx="11078">
                  <c:v>-0.12687100000000001</c:v>
                </c:pt>
                <c:pt idx="11079">
                  <c:v>-0.127995</c:v>
                </c:pt>
                <c:pt idx="11080">
                  <c:v>-0.12911300000000001</c:v>
                </c:pt>
                <c:pt idx="11081">
                  <c:v>-0.13022600000000001</c:v>
                </c:pt>
                <c:pt idx="11082">
                  <c:v>-0.13133500000000001</c:v>
                </c:pt>
                <c:pt idx="11083">
                  <c:v>-0.13244600000000001</c:v>
                </c:pt>
                <c:pt idx="11084">
                  <c:v>-0.13356599999999999</c:v>
                </c:pt>
                <c:pt idx="11085">
                  <c:v>-0.13469600000000001</c:v>
                </c:pt>
                <c:pt idx="11086">
                  <c:v>-0.13583200000000001</c:v>
                </c:pt>
                <c:pt idx="11087">
                  <c:v>-0.13697799999999999</c:v>
                </c:pt>
                <c:pt idx="11088">
                  <c:v>-0.13814299999999999</c:v>
                </c:pt>
                <c:pt idx="11089">
                  <c:v>-0.13933200000000001</c:v>
                </c:pt>
                <c:pt idx="11090">
                  <c:v>-0.14055100000000001</c:v>
                </c:pt>
                <c:pt idx="11091">
                  <c:v>-0.14180300000000001</c:v>
                </c:pt>
                <c:pt idx="11092">
                  <c:v>-0.14308899999999999</c:v>
                </c:pt>
                <c:pt idx="11093">
                  <c:v>-0.14440900000000001</c:v>
                </c:pt>
                <c:pt idx="11094">
                  <c:v>-0.14576600000000001</c:v>
                </c:pt>
                <c:pt idx="11095">
                  <c:v>-0.14715600000000001</c:v>
                </c:pt>
                <c:pt idx="11096">
                  <c:v>-0.14857100000000001</c:v>
                </c:pt>
                <c:pt idx="11097">
                  <c:v>-0.14999699999999999</c:v>
                </c:pt>
                <c:pt idx="11098">
                  <c:v>-0.151422</c:v>
                </c:pt>
                <c:pt idx="11099">
                  <c:v>-0.152841</c:v>
                </c:pt>
                <c:pt idx="11100">
                  <c:v>-0.154253</c:v>
                </c:pt>
                <c:pt idx="11101">
                  <c:v>-0.15565300000000001</c:v>
                </c:pt>
                <c:pt idx="11102">
                  <c:v>-0.15703300000000001</c:v>
                </c:pt>
                <c:pt idx="11103">
                  <c:v>-0.158384</c:v>
                </c:pt>
                <c:pt idx="11104">
                  <c:v>-0.15970899999999999</c:v>
                </c:pt>
                <c:pt idx="11105">
                  <c:v>-0.16102</c:v>
                </c:pt>
                <c:pt idx="11106">
                  <c:v>-0.162323</c:v>
                </c:pt>
                <c:pt idx="11107">
                  <c:v>-0.16361999999999999</c:v>
                </c:pt>
                <c:pt idx="11108">
                  <c:v>-0.164909</c:v>
                </c:pt>
                <c:pt idx="11109">
                  <c:v>-0.166185</c:v>
                </c:pt>
                <c:pt idx="11110">
                  <c:v>-0.16744400000000001</c:v>
                </c:pt>
                <c:pt idx="11111">
                  <c:v>-0.168681</c:v>
                </c:pt>
                <c:pt idx="11112">
                  <c:v>-0.16989699999999999</c:v>
                </c:pt>
                <c:pt idx="11113">
                  <c:v>-0.171094</c:v>
                </c:pt>
                <c:pt idx="11114">
                  <c:v>-0.17227300000000001</c:v>
                </c:pt>
                <c:pt idx="11115">
                  <c:v>-0.17344000000000001</c:v>
                </c:pt>
                <c:pt idx="11116">
                  <c:v>-0.17460300000000001</c:v>
                </c:pt>
                <c:pt idx="11117">
                  <c:v>-0.17576700000000001</c:v>
                </c:pt>
                <c:pt idx="11118">
                  <c:v>-0.17693600000000001</c:v>
                </c:pt>
                <c:pt idx="11119">
                  <c:v>-0.178115</c:v>
                </c:pt>
                <c:pt idx="11120">
                  <c:v>-0.17930699999999999</c:v>
                </c:pt>
                <c:pt idx="11121">
                  <c:v>-0.18051300000000001</c:v>
                </c:pt>
                <c:pt idx="11122">
                  <c:v>-0.181727</c:v>
                </c:pt>
                <c:pt idx="11123">
                  <c:v>-0.18294099999999999</c:v>
                </c:pt>
                <c:pt idx="11124">
                  <c:v>-0.18414900000000001</c:v>
                </c:pt>
                <c:pt idx="11125">
                  <c:v>-0.18535699999999999</c:v>
                </c:pt>
                <c:pt idx="11126">
                  <c:v>-0.18656400000000001</c:v>
                </c:pt>
                <c:pt idx="11127">
                  <c:v>-0.187773</c:v>
                </c:pt>
                <c:pt idx="11128">
                  <c:v>-0.18898999999999999</c:v>
                </c:pt>
                <c:pt idx="11129">
                  <c:v>-0.190215</c:v>
                </c:pt>
                <c:pt idx="11130">
                  <c:v>-0.191439</c:v>
                </c:pt>
                <c:pt idx="11131">
                  <c:v>-0.19265199999999999</c:v>
                </c:pt>
                <c:pt idx="11132">
                  <c:v>-0.193855</c:v>
                </c:pt>
                <c:pt idx="11133">
                  <c:v>-0.19505700000000001</c:v>
                </c:pt>
                <c:pt idx="11134">
                  <c:v>-0.19626199999999999</c:v>
                </c:pt>
                <c:pt idx="11135">
                  <c:v>-0.19746900000000001</c:v>
                </c:pt>
                <c:pt idx="11136">
                  <c:v>-0.198682</c:v>
                </c:pt>
                <c:pt idx="11137">
                  <c:v>-0.199901</c:v>
                </c:pt>
                <c:pt idx="11138">
                  <c:v>-0.201129</c:v>
                </c:pt>
                <c:pt idx="11139">
                  <c:v>-0.20236599999999999</c:v>
                </c:pt>
                <c:pt idx="11140">
                  <c:v>-0.20361799999999999</c:v>
                </c:pt>
                <c:pt idx="11141">
                  <c:v>-0.20488899999999999</c:v>
                </c:pt>
                <c:pt idx="11142">
                  <c:v>-0.206174</c:v>
                </c:pt>
                <c:pt idx="11143">
                  <c:v>-0.20746500000000001</c:v>
                </c:pt>
                <c:pt idx="11144">
                  <c:v>-0.20876</c:v>
                </c:pt>
                <c:pt idx="11145">
                  <c:v>-0.210062</c:v>
                </c:pt>
                <c:pt idx="11146">
                  <c:v>-0.211369</c:v>
                </c:pt>
                <c:pt idx="11147">
                  <c:v>-0.21267900000000001</c:v>
                </c:pt>
                <c:pt idx="11148">
                  <c:v>-0.213981</c:v>
                </c:pt>
                <c:pt idx="11149">
                  <c:v>-0.21526799999999999</c:v>
                </c:pt>
                <c:pt idx="11150">
                  <c:v>-0.21653600000000001</c:v>
                </c:pt>
                <c:pt idx="11151">
                  <c:v>-0.21779100000000001</c:v>
                </c:pt>
                <c:pt idx="11152">
                  <c:v>-0.21903500000000001</c:v>
                </c:pt>
                <c:pt idx="11153">
                  <c:v>-0.220272</c:v>
                </c:pt>
                <c:pt idx="11154">
                  <c:v>-0.22150400000000001</c:v>
                </c:pt>
                <c:pt idx="11155">
                  <c:v>-0.22273200000000001</c:v>
                </c:pt>
                <c:pt idx="11156">
                  <c:v>-0.22395899999999999</c:v>
                </c:pt>
                <c:pt idx="11157">
                  <c:v>-0.225187</c:v>
                </c:pt>
                <c:pt idx="11158">
                  <c:v>-0.22641700000000001</c:v>
                </c:pt>
                <c:pt idx="11159">
                  <c:v>-0.22764300000000001</c:v>
                </c:pt>
                <c:pt idx="11160">
                  <c:v>-0.228856</c:v>
                </c:pt>
                <c:pt idx="11161">
                  <c:v>-0.23005800000000001</c:v>
                </c:pt>
                <c:pt idx="11162">
                  <c:v>-0.23125100000000001</c:v>
                </c:pt>
                <c:pt idx="11163">
                  <c:v>-0.232435</c:v>
                </c:pt>
                <c:pt idx="11164">
                  <c:v>-0.23360500000000001</c:v>
                </c:pt>
                <c:pt idx="11165">
                  <c:v>-0.23475699999999999</c:v>
                </c:pt>
                <c:pt idx="11166">
                  <c:v>-0.23588899999999999</c:v>
                </c:pt>
                <c:pt idx="11167">
                  <c:v>-0.23699400000000001</c:v>
                </c:pt>
                <c:pt idx="11168">
                  <c:v>-0.238067</c:v>
                </c:pt>
                <c:pt idx="11169">
                  <c:v>-0.239098</c:v>
                </c:pt>
                <c:pt idx="11170">
                  <c:v>-0.24007999999999999</c:v>
                </c:pt>
                <c:pt idx="11171">
                  <c:v>-0.24101400000000001</c:v>
                </c:pt>
                <c:pt idx="11172">
                  <c:v>-0.24190200000000001</c:v>
                </c:pt>
                <c:pt idx="11173">
                  <c:v>-0.24274799999999999</c:v>
                </c:pt>
                <c:pt idx="11174">
                  <c:v>-0.24355499999999999</c:v>
                </c:pt>
                <c:pt idx="11175">
                  <c:v>-0.24432599999999999</c:v>
                </c:pt>
                <c:pt idx="11176">
                  <c:v>-0.24507100000000001</c:v>
                </c:pt>
                <c:pt idx="11177">
                  <c:v>-0.24580099999999999</c:v>
                </c:pt>
                <c:pt idx="11178">
                  <c:v>-0.24652099999999999</c:v>
                </c:pt>
                <c:pt idx="11179">
                  <c:v>-0.24723000000000001</c:v>
                </c:pt>
                <c:pt idx="11180">
                  <c:v>-0.24792</c:v>
                </c:pt>
                <c:pt idx="11181">
                  <c:v>-0.24857899999999999</c:v>
                </c:pt>
                <c:pt idx="11182">
                  <c:v>-0.249197</c:v>
                </c:pt>
                <c:pt idx="11183">
                  <c:v>-0.249775</c:v>
                </c:pt>
                <c:pt idx="11184">
                  <c:v>-0.25032799999999999</c:v>
                </c:pt>
                <c:pt idx="11185">
                  <c:v>-0.25086700000000001</c:v>
                </c:pt>
                <c:pt idx="11186">
                  <c:v>-0.25139499999999998</c:v>
                </c:pt>
                <c:pt idx="11187">
                  <c:v>-0.25189600000000001</c:v>
                </c:pt>
                <c:pt idx="11188">
                  <c:v>-0.25235200000000002</c:v>
                </c:pt>
                <c:pt idx="11189">
                  <c:v>-0.252751</c:v>
                </c:pt>
                <c:pt idx="11190">
                  <c:v>-0.25308799999999998</c:v>
                </c:pt>
                <c:pt idx="11191">
                  <c:v>-0.253355</c:v>
                </c:pt>
                <c:pt idx="11192">
                  <c:v>-0.25354599999999999</c:v>
                </c:pt>
                <c:pt idx="11193">
                  <c:v>-0.25365900000000002</c:v>
                </c:pt>
                <c:pt idx="11194">
                  <c:v>-0.25370599999999999</c:v>
                </c:pt>
                <c:pt idx="11195">
                  <c:v>-0.25369999999999998</c:v>
                </c:pt>
                <c:pt idx="11196">
                  <c:v>-0.25364999999999999</c:v>
                </c:pt>
                <c:pt idx="11197">
                  <c:v>-0.25356200000000001</c:v>
                </c:pt>
                <c:pt idx="11198">
                  <c:v>-0.25342999999999999</c:v>
                </c:pt>
                <c:pt idx="11199">
                  <c:v>-0.253247</c:v>
                </c:pt>
                <c:pt idx="11200">
                  <c:v>-0.25300899999999998</c:v>
                </c:pt>
                <c:pt idx="11201">
                  <c:v>-0.25271399999999999</c:v>
                </c:pt>
                <c:pt idx="11202">
                  <c:v>-0.25236399999999998</c:v>
                </c:pt>
                <c:pt idx="11203">
                  <c:v>-0.25196000000000002</c:v>
                </c:pt>
                <c:pt idx="11204">
                  <c:v>-0.25150499999999998</c:v>
                </c:pt>
                <c:pt idx="11205">
                  <c:v>-0.25099900000000003</c:v>
                </c:pt>
                <c:pt idx="11206">
                  <c:v>-0.250446</c:v>
                </c:pt>
                <c:pt idx="11207">
                  <c:v>-0.24984500000000001</c:v>
                </c:pt>
                <c:pt idx="11208">
                  <c:v>-0.249194</c:v>
                </c:pt>
                <c:pt idx="11209">
                  <c:v>-0.24848799999999999</c:v>
                </c:pt>
                <c:pt idx="11210">
                  <c:v>-0.24771699999999999</c:v>
                </c:pt>
                <c:pt idx="11211">
                  <c:v>-0.24688099999999999</c:v>
                </c:pt>
                <c:pt idx="11212">
                  <c:v>-0.24598300000000001</c:v>
                </c:pt>
                <c:pt idx="11213">
                  <c:v>-0.24502499999999999</c:v>
                </c:pt>
                <c:pt idx="11214">
                  <c:v>-0.244006</c:v>
                </c:pt>
                <c:pt idx="11215">
                  <c:v>-0.242923</c:v>
                </c:pt>
                <c:pt idx="11216">
                  <c:v>-0.24177000000000001</c:v>
                </c:pt>
                <c:pt idx="11217">
                  <c:v>-0.240538</c:v>
                </c:pt>
                <c:pt idx="11218">
                  <c:v>-0.239231</c:v>
                </c:pt>
                <c:pt idx="11219">
                  <c:v>-0.23786399999999999</c:v>
                </c:pt>
                <c:pt idx="11220">
                  <c:v>-0.23644999999999999</c:v>
                </c:pt>
                <c:pt idx="11221">
                  <c:v>-0.23499500000000001</c:v>
                </c:pt>
                <c:pt idx="11222">
                  <c:v>-0.23349500000000001</c:v>
                </c:pt>
                <c:pt idx="11223">
                  <c:v>-0.23195199999999999</c:v>
                </c:pt>
                <c:pt idx="11224">
                  <c:v>-0.23036899999999999</c:v>
                </c:pt>
                <c:pt idx="11225">
                  <c:v>-0.228745</c:v>
                </c:pt>
                <c:pt idx="11226">
                  <c:v>-0.227072</c:v>
                </c:pt>
                <c:pt idx="11227">
                  <c:v>-0.225358</c:v>
                </c:pt>
                <c:pt idx="11228">
                  <c:v>-0.22361600000000001</c:v>
                </c:pt>
                <c:pt idx="11229">
                  <c:v>-0.22186</c:v>
                </c:pt>
                <c:pt idx="11230">
                  <c:v>-0.22009300000000001</c:v>
                </c:pt>
                <c:pt idx="11231">
                  <c:v>-0.21831200000000001</c:v>
                </c:pt>
                <c:pt idx="11232">
                  <c:v>-0.21650900000000001</c:v>
                </c:pt>
                <c:pt idx="11233">
                  <c:v>-0.21467700000000001</c:v>
                </c:pt>
                <c:pt idx="11234">
                  <c:v>-0.212811</c:v>
                </c:pt>
                <c:pt idx="11235">
                  <c:v>-0.21091399999999999</c:v>
                </c:pt>
                <c:pt idx="11236">
                  <c:v>-0.20899100000000001</c:v>
                </c:pt>
                <c:pt idx="11237">
                  <c:v>-0.20704600000000001</c:v>
                </c:pt>
                <c:pt idx="11238">
                  <c:v>-0.20508499999999999</c:v>
                </c:pt>
                <c:pt idx="11239">
                  <c:v>-0.20311100000000001</c:v>
                </c:pt>
                <c:pt idx="11240">
                  <c:v>-0.20113200000000001</c:v>
                </c:pt>
                <c:pt idx="11241">
                  <c:v>-0.199157</c:v>
                </c:pt>
                <c:pt idx="11242">
                  <c:v>-0.19719400000000001</c:v>
                </c:pt>
                <c:pt idx="11243">
                  <c:v>-0.195248</c:v>
                </c:pt>
                <c:pt idx="11244">
                  <c:v>-0.19331400000000001</c:v>
                </c:pt>
                <c:pt idx="11245">
                  <c:v>-0.19139100000000001</c:v>
                </c:pt>
                <c:pt idx="11246">
                  <c:v>-0.18948000000000001</c:v>
                </c:pt>
                <c:pt idx="11247">
                  <c:v>-0.18758900000000001</c:v>
                </c:pt>
                <c:pt idx="11248">
                  <c:v>-0.185728</c:v>
                </c:pt>
                <c:pt idx="11249">
                  <c:v>-0.18390799999999999</c:v>
                </c:pt>
                <c:pt idx="11250">
                  <c:v>-0.18212800000000001</c:v>
                </c:pt>
                <c:pt idx="11251">
                  <c:v>-0.18038599999999999</c:v>
                </c:pt>
                <c:pt idx="11252">
                  <c:v>-0.178679</c:v>
                </c:pt>
                <c:pt idx="11253">
                  <c:v>-0.177007</c:v>
                </c:pt>
                <c:pt idx="11254">
                  <c:v>-0.17537</c:v>
                </c:pt>
                <c:pt idx="11255">
                  <c:v>-0.17377400000000001</c:v>
                </c:pt>
                <c:pt idx="11256">
                  <c:v>-0.172233</c:v>
                </c:pt>
                <c:pt idx="11257">
                  <c:v>-0.17075199999999999</c:v>
                </c:pt>
                <c:pt idx="11258">
                  <c:v>-0.16932800000000001</c:v>
                </c:pt>
                <c:pt idx="11259">
                  <c:v>-0.167966</c:v>
                </c:pt>
                <c:pt idx="11260">
                  <c:v>-0.16667799999999999</c:v>
                </c:pt>
                <c:pt idx="11261">
                  <c:v>-0.165469</c:v>
                </c:pt>
                <c:pt idx="11262">
                  <c:v>-0.16433400000000001</c:v>
                </c:pt>
                <c:pt idx="11263">
                  <c:v>-0.16326599999999999</c:v>
                </c:pt>
                <c:pt idx="11264">
                  <c:v>-0.16226699999999999</c:v>
                </c:pt>
                <c:pt idx="11265">
                  <c:v>-0.16134299999999999</c:v>
                </c:pt>
                <c:pt idx="11266">
                  <c:v>-0.16048399999999999</c:v>
                </c:pt>
                <c:pt idx="11267">
                  <c:v>-0.15968199999999999</c:v>
                </c:pt>
                <c:pt idx="11268">
                  <c:v>-0.15893299999999999</c:v>
                </c:pt>
                <c:pt idx="11269">
                  <c:v>-0.15823699999999999</c:v>
                </c:pt>
                <c:pt idx="11270">
                  <c:v>-0.15759300000000001</c:v>
                </c:pt>
                <c:pt idx="11271">
                  <c:v>-0.15700600000000001</c:v>
                </c:pt>
                <c:pt idx="11272">
                  <c:v>-0.156496</c:v>
                </c:pt>
                <c:pt idx="11273">
                  <c:v>-0.15607599999999999</c:v>
                </c:pt>
                <c:pt idx="11274">
                  <c:v>-0.155747</c:v>
                </c:pt>
                <c:pt idx="11275">
                  <c:v>-0.155496</c:v>
                </c:pt>
                <c:pt idx="11276">
                  <c:v>-0.155309</c:v>
                </c:pt>
                <c:pt idx="11277">
                  <c:v>-0.15518399999999999</c:v>
                </c:pt>
                <c:pt idx="11278">
                  <c:v>-0.15512500000000001</c:v>
                </c:pt>
                <c:pt idx="11279">
                  <c:v>-0.15513299999999999</c:v>
                </c:pt>
                <c:pt idx="11280">
                  <c:v>-0.15520800000000001</c:v>
                </c:pt>
                <c:pt idx="11281">
                  <c:v>-0.155364</c:v>
                </c:pt>
                <c:pt idx="11282">
                  <c:v>-0.155615</c:v>
                </c:pt>
                <c:pt idx="11283">
                  <c:v>-0.15596399999999999</c:v>
                </c:pt>
                <c:pt idx="11284">
                  <c:v>-0.15640299999999999</c:v>
                </c:pt>
                <c:pt idx="11285">
                  <c:v>-0.15692200000000001</c:v>
                </c:pt>
                <c:pt idx="11286">
                  <c:v>-0.15751399999999999</c:v>
                </c:pt>
                <c:pt idx="11287">
                  <c:v>-0.15817800000000001</c:v>
                </c:pt>
                <c:pt idx="11288">
                  <c:v>-0.158914</c:v>
                </c:pt>
                <c:pt idx="11289">
                  <c:v>-0.159723</c:v>
                </c:pt>
                <c:pt idx="11290">
                  <c:v>-0.16059999999999999</c:v>
                </c:pt>
                <c:pt idx="11291">
                  <c:v>-0.16154299999999999</c:v>
                </c:pt>
                <c:pt idx="11292">
                  <c:v>-0.16256000000000001</c:v>
                </c:pt>
                <c:pt idx="11293">
                  <c:v>-0.163656</c:v>
                </c:pt>
                <c:pt idx="11294">
                  <c:v>-0.164824</c:v>
                </c:pt>
                <c:pt idx="11295">
                  <c:v>-0.16605300000000001</c:v>
                </c:pt>
                <c:pt idx="11296">
                  <c:v>-0.16733400000000001</c:v>
                </c:pt>
                <c:pt idx="11297">
                  <c:v>-0.168657</c:v>
                </c:pt>
                <c:pt idx="11298">
                  <c:v>-0.170018</c:v>
                </c:pt>
                <c:pt idx="11299">
                  <c:v>-0.17141600000000001</c:v>
                </c:pt>
                <c:pt idx="11300">
                  <c:v>-0.17285700000000001</c:v>
                </c:pt>
                <c:pt idx="11301">
                  <c:v>-0.17435100000000001</c:v>
                </c:pt>
                <c:pt idx="11302">
                  <c:v>-0.175903</c:v>
                </c:pt>
                <c:pt idx="11303">
                  <c:v>-0.177509</c:v>
                </c:pt>
                <c:pt idx="11304">
                  <c:v>-0.17916099999999999</c:v>
                </c:pt>
                <c:pt idx="11305">
                  <c:v>-0.18086099999999999</c:v>
                </c:pt>
                <c:pt idx="11306">
                  <c:v>-0.18262200000000001</c:v>
                </c:pt>
                <c:pt idx="11307">
                  <c:v>-0.18445600000000001</c:v>
                </c:pt>
                <c:pt idx="11308">
                  <c:v>-0.186365</c:v>
                </c:pt>
                <c:pt idx="11309">
                  <c:v>-0.18834500000000001</c:v>
                </c:pt>
                <c:pt idx="11310">
                  <c:v>-0.19039400000000001</c:v>
                </c:pt>
                <c:pt idx="11311">
                  <c:v>-0.19251199999999999</c:v>
                </c:pt>
                <c:pt idx="11312">
                  <c:v>-0.19469</c:v>
                </c:pt>
                <c:pt idx="11313">
                  <c:v>-0.196912</c:v>
                </c:pt>
                <c:pt idx="11314">
                  <c:v>-0.19916500000000001</c:v>
                </c:pt>
                <c:pt idx="11315">
                  <c:v>-0.20145099999999999</c:v>
                </c:pt>
                <c:pt idx="11316">
                  <c:v>-0.20377100000000001</c:v>
                </c:pt>
                <c:pt idx="11317">
                  <c:v>-0.206126</c:v>
                </c:pt>
                <c:pt idx="11318">
                  <c:v>-0.20851</c:v>
                </c:pt>
                <c:pt idx="11319">
                  <c:v>-0.21091399999999999</c:v>
                </c:pt>
                <c:pt idx="11320">
                  <c:v>-0.21332699999999999</c:v>
                </c:pt>
                <c:pt idx="11321">
                  <c:v>-0.21574199999999999</c:v>
                </c:pt>
                <c:pt idx="11322">
                  <c:v>-0.218164</c:v>
                </c:pt>
                <c:pt idx="11323">
                  <c:v>-0.22059999999999999</c:v>
                </c:pt>
                <c:pt idx="11324">
                  <c:v>-0.22305900000000001</c:v>
                </c:pt>
                <c:pt idx="11325">
                  <c:v>-0.225547</c:v>
                </c:pt>
                <c:pt idx="11326">
                  <c:v>-0.22806499999999999</c:v>
                </c:pt>
                <c:pt idx="11327">
                  <c:v>-0.23060800000000001</c:v>
                </c:pt>
                <c:pt idx="11328">
                  <c:v>-0.23316799999999999</c:v>
                </c:pt>
                <c:pt idx="11329">
                  <c:v>-0.23574200000000001</c:v>
                </c:pt>
                <c:pt idx="11330">
                  <c:v>-0.23832100000000001</c:v>
                </c:pt>
                <c:pt idx="11331">
                  <c:v>-0.240893</c:v>
                </c:pt>
                <c:pt idx="11332">
                  <c:v>-0.243455</c:v>
                </c:pt>
                <c:pt idx="11333">
                  <c:v>-0.24601100000000001</c:v>
                </c:pt>
                <c:pt idx="11334">
                  <c:v>-0.24857099999999999</c:v>
                </c:pt>
                <c:pt idx="11335">
                  <c:v>-0.251135</c:v>
                </c:pt>
                <c:pt idx="11336">
                  <c:v>-0.253693</c:v>
                </c:pt>
                <c:pt idx="11337">
                  <c:v>-0.25623899999999999</c:v>
                </c:pt>
                <c:pt idx="11338">
                  <c:v>-0.25877800000000001</c:v>
                </c:pt>
                <c:pt idx="11339">
                  <c:v>-0.26131199999999999</c:v>
                </c:pt>
                <c:pt idx="11340">
                  <c:v>-0.26383800000000002</c:v>
                </c:pt>
                <c:pt idx="11341">
                  <c:v>-0.26635300000000001</c:v>
                </c:pt>
                <c:pt idx="11342">
                  <c:v>-0.26885900000000001</c:v>
                </c:pt>
                <c:pt idx="11343">
                  <c:v>-0.27135599999999999</c:v>
                </c:pt>
                <c:pt idx="11344">
                  <c:v>-0.273835</c:v>
                </c:pt>
                <c:pt idx="11345">
                  <c:v>-0.27629199999999998</c:v>
                </c:pt>
                <c:pt idx="11346">
                  <c:v>-0.27872200000000003</c:v>
                </c:pt>
                <c:pt idx="11347">
                  <c:v>-0.28112199999999998</c:v>
                </c:pt>
                <c:pt idx="11348">
                  <c:v>-0.28349099999999999</c:v>
                </c:pt>
                <c:pt idx="11349">
                  <c:v>-0.28582999999999997</c:v>
                </c:pt>
                <c:pt idx="11350">
                  <c:v>-0.28814200000000001</c:v>
                </c:pt>
                <c:pt idx="11351">
                  <c:v>-0.29042699999999999</c:v>
                </c:pt>
                <c:pt idx="11352">
                  <c:v>-0.29268300000000003</c:v>
                </c:pt>
                <c:pt idx="11353">
                  <c:v>-0.29490100000000002</c:v>
                </c:pt>
                <c:pt idx="11354">
                  <c:v>-0.29707600000000001</c:v>
                </c:pt>
                <c:pt idx="11355">
                  <c:v>-0.29920200000000002</c:v>
                </c:pt>
                <c:pt idx="11356">
                  <c:v>-0.30127100000000001</c:v>
                </c:pt>
                <c:pt idx="11357">
                  <c:v>-0.30327300000000001</c:v>
                </c:pt>
                <c:pt idx="11358">
                  <c:v>-0.305203</c:v>
                </c:pt>
                <c:pt idx="11359">
                  <c:v>-0.30706299999999997</c:v>
                </c:pt>
                <c:pt idx="11360">
                  <c:v>-0.30885200000000002</c:v>
                </c:pt>
                <c:pt idx="11361">
                  <c:v>-0.31056400000000001</c:v>
                </c:pt>
                <c:pt idx="11362">
                  <c:v>-0.312195</c:v>
                </c:pt>
                <c:pt idx="11363">
                  <c:v>-0.31374999999999997</c:v>
                </c:pt>
                <c:pt idx="11364">
                  <c:v>-0.31523699999999999</c:v>
                </c:pt>
                <c:pt idx="11365">
                  <c:v>-0.31666</c:v>
                </c:pt>
                <c:pt idx="11366">
                  <c:v>-0.318023</c:v>
                </c:pt>
                <c:pt idx="11367">
                  <c:v>-0.319332</c:v>
                </c:pt>
                <c:pt idx="11368">
                  <c:v>-0.32058199999999998</c:v>
                </c:pt>
                <c:pt idx="11369">
                  <c:v>-0.32177099999999997</c:v>
                </c:pt>
                <c:pt idx="11370">
                  <c:v>-0.32290799999999997</c:v>
                </c:pt>
                <c:pt idx="11371">
                  <c:v>-0.32397900000000002</c:v>
                </c:pt>
                <c:pt idx="11372">
                  <c:v>-0.32492700000000002</c:v>
                </c:pt>
                <c:pt idx="11373">
                  <c:v>-0.32575700000000002</c:v>
                </c:pt>
                <c:pt idx="11374">
                  <c:v>-0.32653900000000002</c:v>
                </c:pt>
                <c:pt idx="11375">
                  <c:v>-0.32727299999999998</c:v>
                </c:pt>
                <c:pt idx="11376">
                  <c:v>-0.32792300000000002</c:v>
                </c:pt>
                <c:pt idx="11377">
                  <c:v>-0.32849299999999998</c:v>
                </c:pt>
                <c:pt idx="11378">
                  <c:v>-0.328988</c:v>
                </c:pt>
                <c:pt idx="11379">
                  <c:v>-0.329401</c:v>
                </c:pt>
                <c:pt idx="11380">
                  <c:v>-0.32972200000000002</c:v>
                </c:pt>
                <c:pt idx="11381">
                  <c:v>-0.32994800000000002</c:v>
                </c:pt>
                <c:pt idx="11382">
                  <c:v>-0.33008300000000002</c:v>
                </c:pt>
                <c:pt idx="11383">
                  <c:v>-0.33013300000000001</c:v>
                </c:pt>
                <c:pt idx="11384">
                  <c:v>-0.33010200000000001</c:v>
                </c:pt>
                <c:pt idx="11385">
                  <c:v>-0.32999200000000001</c:v>
                </c:pt>
                <c:pt idx="11386">
                  <c:v>-0.329795</c:v>
                </c:pt>
                <c:pt idx="11387">
                  <c:v>-0.32950699999999999</c:v>
                </c:pt>
                <c:pt idx="11388">
                  <c:v>-0.32912999999999998</c:v>
                </c:pt>
                <c:pt idx="11389">
                  <c:v>-0.32866800000000002</c:v>
                </c:pt>
                <c:pt idx="11390">
                  <c:v>-0.32812999999999998</c:v>
                </c:pt>
                <c:pt idx="11391">
                  <c:v>-0.32751999999999998</c:v>
                </c:pt>
                <c:pt idx="11392">
                  <c:v>-0.32684800000000003</c:v>
                </c:pt>
                <c:pt idx="11393">
                  <c:v>-0.32611800000000002</c:v>
                </c:pt>
                <c:pt idx="11394">
                  <c:v>-0.32533499999999999</c:v>
                </c:pt>
                <c:pt idx="11395">
                  <c:v>-0.32449800000000001</c:v>
                </c:pt>
                <c:pt idx="11396">
                  <c:v>-0.323606</c:v>
                </c:pt>
                <c:pt idx="11397">
                  <c:v>-0.32264799999999999</c:v>
                </c:pt>
                <c:pt idx="11398">
                  <c:v>-0.32161400000000001</c:v>
                </c:pt>
                <c:pt idx="11399">
                  <c:v>-0.32050600000000001</c:v>
                </c:pt>
                <c:pt idx="11400">
                  <c:v>-0.31933400000000001</c:v>
                </c:pt>
                <c:pt idx="11401">
                  <c:v>-0.31809999999999999</c:v>
                </c:pt>
                <c:pt idx="11402">
                  <c:v>-0.31680000000000003</c:v>
                </c:pt>
                <c:pt idx="11403">
                  <c:v>-0.31543399999999999</c:v>
                </c:pt>
                <c:pt idx="11404">
                  <c:v>-0.31399899999999997</c:v>
                </c:pt>
                <c:pt idx="11405">
                  <c:v>-0.31249100000000002</c:v>
                </c:pt>
                <c:pt idx="11406">
                  <c:v>-0.31090099999999998</c:v>
                </c:pt>
                <c:pt idx="11407">
                  <c:v>-0.30923400000000001</c:v>
                </c:pt>
                <c:pt idx="11408">
                  <c:v>-0.30749599999999999</c:v>
                </c:pt>
                <c:pt idx="11409">
                  <c:v>-0.30569200000000002</c:v>
                </c:pt>
                <c:pt idx="11410">
                  <c:v>-0.30381799999999998</c:v>
                </c:pt>
                <c:pt idx="11411">
                  <c:v>-0.30187900000000001</c:v>
                </c:pt>
                <c:pt idx="11412">
                  <c:v>-0.29987999999999998</c:v>
                </c:pt>
                <c:pt idx="11413">
                  <c:v>-0.297823</c:v>
                </c:pt>
                <c:pt idx="11414">
                  <c:v>-0.295705</c:v>
                </c:pt>
                <c:pt idx="11415">
                  <c:v>-0.29353200000000002</c:v>
                </c:pt>
                <c:pt idx="11416">
                  <c:v>-0.29130699999999998</c:v>
                </c:pt>
                <c:pt idx="11417">
                  <c:v>-0.28903299999999998</c:v>
                </c:pt>
                <c:pt idx="11418">
                  <c:v>-0.28670400000000001</c:v>
                </c:pt>
                <c:pt idx="11419">
                  <c:v>-0.28431899999999999</c:v>
                </c:pt>
                <c:pt idx="11420">
                  <c:v>-0.28187699999999999</c:v>
                </c:pt>
                <c:pt idx="11421">
                  <c:v>-0.27937600000000001</c:v>
                </c:pt>
                <c:pt idx="11422">
                  <c:v>-0.276814</c:v>
                </c:pt>
                <c:pt idx="11423">
                  <c:v>-0.274196</c:v>
                </c:pt>
                <c:pt idx="11424">
                  <c:v>-0.27152999999999999</c:v>
                </c:pt>
                <c:pt idx="11425">
                  <c:v>-0.26882299999999998</c:v>
                </c:pt>
                <c:pt idx="11426">
                  <c:v>-0.26608399999999999</c:v>
                </c:pt>
                <c:pt idx="11427">
                  <c:v>-0.26331399999999999</c:v>
                </c:pt>
                <c:pt idx="11428">
                  <c:v>-0.26051400000000002</c:v>
                </c:pt>
                <c:pt idx="11429">
                  <c:v>-0.257683</c:v>
                </c:pt>
                <c:pt idx="11430">
                  <c:v>-0.25482700000000003</c:v>
                </c:pt>
                <c:pt idx="11431">
                  <c:v>-0.251944</c:v>
                </c:pt>
                <c:pt idx="11432">
                  <c:v>-0.249032</c:v>
                </c:pt>
                <c:pt idx="11433">
                  <c:v>-0.246088</c:v>
                </c:pt>
                <c:pt idx="11434">
                  <c:v>-0.24311199999999999</c:v>
                </c:pt>
                <c:pt idx="11435">
                  <c:v>-0.24010500000000001</c:v>
                </c:pt>
                <c:pt idx="11436">
                  <c:v>-0.23707600000000001</c:v>
                </c:pt>
                <c:pt idx="11437">
                  <c:v>-0.23402800000000001</c:v>
                </c:pt>
                <c:pt idx="11438">
                  <c:v>-0.23095099999999999</c:v>
                </c:pt>
                <c:pt idx="11439">
                  <c:v>-0.22783200000000001</c:v>
                </c:pt>
                <c:pt idx="11440">
                  <c:v>-0.22466800000000001</c:v>
                </c:pt>
                <c:pt idx="11441">
                  <c:v>-0.22146399999999999</c:v>
                </c:pt>
                <c:pt idx="11442">
                  <c:v>-0.218227</c:v>
                </c:pt>
                <c:pt idx="11443">
                  <c:v>-0.214971</c:v>
                </c:pt>
                <c:pt idx="11444">
                  <c:v>-0.21171100000000001</c:v>
                </c:pt>
                <c:pt idx="11445">
                  <c:v>-0.208449</c:v>
                </c:pt>
                <c:pt idx="11446">
                  <c:v>-0.205178</c:v>
                </c:pt>
                <c:pt idx="11447">
                  <c:v>-0.2019</c:v>
                </c:pt>
                <c:pt idx="11448">
                  <c:v>-0.198628</c:v>
                </c:pt>
                <c:pt idx="11449">
                  <c:v>-0.19536999999999999</c:v>
                </c:pt>
                <c:pt idx="11450">
                  <c:v>-0.19212699999999999</c:v>
                </c:pt>
                <c:pt idx="11451">
                  <c:v>-0.18890999999999999</c:v>
                </c:pt>
                <c:pt idx="11452">
                  <c:v>-0.18573000000000001</c:v>
                </c:pt>
                <c:pt idx="11453">
                  <c:v>-0.18259300000000001</c:v>
                </c:pt>
                <c:pt idx="11454">
                  <c:v>-0.17949499999999999</c:v>
                </c:pt>
                <c:pt idx="11455">
                  <c:v>-0.17643</c:v>
                </c:pt>
                <c:pt idx="11456">
                  <c:v>-0.17339399999999999</c:v>
                </c:pt>
                <c:pt idx="11457">
                  <c:v>-0.17038700000000001</c:v>
                </c:pt>
                <c:pt idx="11458">
                  <c:v>-0.16741400000000001</c:v>
                </c:pt>
                <c:pt idx="11459">
                  <c:v>-0.16444700000000001</c:v>
                </c:pt>
                <c:pt idx="11460">
                  <c:v>-0.161469</c:v>
                </c:pt>
                <c:pt idx="11461">
                  <c:v>-0.15853400000000001</c:v>
                </c:pt>
                <c:pt idx="11462">
                  <c:v>-0.155671</c:v>
                </c:pt>
                <c:pt idx="11463">
                  <c:v>-0.152834</c:v>
                </c:pt>
                <c:pt idx="11464">
                  <c:v>-0.150005</c:v>
                </c:pt>
                <c:pt idx="11465">
                  <c:v>-0.147204</c:v>
                </c:pt>
                <c:pt idx="11466">
                  <c:v>-0.14443600000000001</c:v>
                </c:pt>
                <c:pt idx="11467">
                  <c:v>-0.14170099999999999</c:v>
                </c:pt>
                <c:pt idx="11468">
                  <c:v>-0.13900000000000001</c:v>
                </c:pt>
                <c:pt idx="11469">
                  <c:v>-0.13633999999999999</c:v>
                </c:pt>
                <c:pt idx="11470">
                  <c:v>-0.13372999999999999</c:v>
                </c:pt>
                <c:pt idx="11471">
                  <c:v>-0.13117400000000001</c:v>
                </c:pt>
                <c:pt idx="11472">
                  <c:v>-0.12867899999999999</c:v>
                </c:pt>
                <c:pt idx="11473">
                  <c:v>-0.126246</c:v>
                </c:pt>
                <c:pt idx="11474">
                  <c:v>-0.123875</c:v>
                </c:pt>
                <c:pt idx="11475">
                  <c:v>-0.12157</c:v>
                </c:pt>
                <c:pt idx="11476">
                  <c:v>-0.119339</c:v>
                </c:pt>
                <c:pt idx="11477">
                  <c:v>-0.117191</c:v>
                </c:pt>
                <c:pt idx="11478">
                  <c:v>-0.115132</c:v>
                </c:pt>
                <c:pt idx="11479">
                  <c:v>-0.113166</c:v>
                </c:pt>
                <c:pt idx="11480">
                  <c:v>-0.111294</c:v>
                </c:pt>
                <c:pt idx="11481">
                  <c:v>-0.109511</c:v>
                </c:pt>
                <c:pt idx="11482">
                  <c:v>-0.107809</c:v>
                </c:pt>
                <c:pt idx="11483">
                  <c:v>-0.10618</c:v>
                </c:pt>
                <c:pt idx="11484">
                  <c:v>-0.104618</c:v>
                </c:pt>
                <c:pt idx="11485">
                  <c:v>-0.103118</c:v>
                </c:pt>
                <c:pt idx="11486">
                  <c:v>-0.10168099999999999</c:v>
                </c:pt>
                <c:pt idx="11487">
                  <c:v>-0.10030799999999999</c:v>
                </c:pt>
                <c:pt idx="11488">
                  <c:v>-9.9002900000000005E-2</c:v>
                </c:pt>
                <c:pt idx="11489">
                  <c:v>-9.7768999999999995E-2</c:v>
                </c:pt>
                <c:pt idx="11490">
                  <c:v>-9.6601500000000007E-2</c:v>
                </c:pt>
                <c:pt idx="11491">
                  <c:v>-9.5484899999999998E-2</c:v>
                </c:pt>
                <c:pt idx="11492">
                  <c:v>-9.4410300000000003E-2</c:v>
                </c:pt>
                <c:pt idx="11493">
                  <c:v>-9.3385700000000002E-2</c:v>
                </c:pt>
                <c:pt idx="11494">
                  <c:v>-9.2422799999999999E-2</c:v>
                </c:pt>
                <c:pt idx="11495">
                  <c:v>-9.1528899999999996E-2</c:v>
                </c:pt>
                <c:pt idx="11496">
                  <c:v>-9.0707899999999994E-2</c:v>
                </c:pt>
                <c:pt idx="11497">
                  <c:v>-8.9964699999999995E-2</c:v>
                </c:pt>
                <c:pt idx="11498">
                  <c:v>-8.9304700000000001E-2</c:v>
                </c:pt>
                <c:pt idx="11499">
                  <c:v>-8.8729100000000005E-2</c:v>
                </c:pt>
                <c:pt idx="11500">
                  <c:v>-8.8233400000000003E-2</c:v>
                </c:pt>
                <c:pt idx="11501">
                  <c:v>-8.7812000000000001E-2</c:v>
                </c:pt>
                <c:pt idx="11502">
                  <c:v>-8.7461399999999995E-2</c:v>
                </c:pt>
                <c:pt idx="11503">
                  <c:v>-8.7181900000000007E-2</c:v>
                </c:pt>
                <c:pt idx="11504">
                  <c:v>-8.6976700000000004E-2</c:v>
                </c:pt>
                <c:pt idx="11505">
                  <c:v>-8.6847099999999997E-2</c:v>
                </c:pt>
                <c:pt idx="11506">
                  <c:v>-8.6790300000000001E-2</c:v>
                </c:pt>
                <c:pt idx="11507">
                  <c:v>-8.6798899999999998E-2</c:v>
                </c:pt>
                <c:pt idx="11508">
                  <c:v>-8.6863999999999997E-2</c:v>
                </c:pt>
                <c:pt idx="11509">
                  <c:v>-8.6981699999999995E-2</c:v>
                </c:pt>
                <c:pt idx="11510">
                  <c:v>-8.7153900000000006E-2</c:v>
                </c:pt>
                <c:pt idx="11511">
                  <c:v>-8.7384299999999998E-2</c:v>
                </c:pt>
                <c:pt idx="11512">
                  <c:v>-8.7677900000000003E-2</c:v>
                </c:pt>
                <c:pt idx="11513">
                  <c:v>-8.8040599999999997E-2</c:v>
                </c:pt>
                <c:pt idx="11514">
                  <c:v>-8.8474800000000006E-2</c:v>
                </c:pt>
                <c:pt idx="11515">
                  <c:v>-8.8977799999999996E-2</c:v>
                </c:pt>
                <c:pt idx="11516">
                  <c:v>-8.9549100000000006E-2</c:v>
                </c:pt>
                <c:pt idx="11517">
                  <c:v>-9.0188900000000002E-2</c:v>
                </c:pt>
                <c:pt idx="11518">
                  <c:v>-9.0890700000000005E-2</c:v>
                </c:pt>
                <c:pt idx="11519">
                  <c:v>-9.1643500000000003E-2</c:v>
                </c:pt>
                <c:pt idx="11520">
                  <c:v>-9.2441599999999999E-2</c:v>
                </c:pt>
                <c:pt idx="11521">
                  <c:v>-9.3287800000000004E-2</c:v>
                </c:pt>
                <c:pt idx="11522">
                  <c:v>-9.41882E-2</c:v>
                </c:pt>
                <c:pt idx="11523">
                  <c:v>-9.5147399999999993E-2</c:v>
                </c:pt>
                <c:pt idx="11524">
                  <c:v>-9.6168100000000006E-2</c:v>
                </c:pt>
                <c:pt idx="11525">
                  <c:v>-9.7245700000000004E-2</c:v>
                </c:pt>
                <c:pt idx="11526">
                  <c:v>-9.8371E-2</c:v>
                </c:pt>
                <c:pt idx="11527">
                  <c:v>-9.9540900000000002E-2</c:v>
                </c:pt>
                <c:pt idx="11528">
                  <c:v>-0.100759</c:v>
                </c:pt>
                <c:pt idx="11529">
                  <c:v>-0.10202899999999999</c:v>
                </c:pt>
                <c:pt idx="11530">
                  <c:v>-0.103353</c:v>
                </c:pt>
                <c:pt idx="11531">
                  <c:v>-0.10473300000000001</c:v>
                </c:pt>
                <c:pt idx="11532">
                  <c:v>-0.106171</c:v>
                </c:pt>
                <c:pt idx="11533">
                  <c:v>-0.10766199999999999</c:v>
                </c:pt>
                <c:pt idx="11534">
                  <c:v>-0.10920199999999999</c:v>
                </c:pt>
                <c:pt idx="11535">
                  <c:v>-0.11079</c:v>
                </c:pt>
                <c:pt idx="11536">
                  <c:v>-0.11243300000000001</c:v>
                </c:pt>
                <c:pt idx="11537">
                  <c:v>-0.114133</c:v>
                </c:pt>
                <c:pt idx="11538">
                  <c:v>-0.115888</c:v>
                </c:pt>
                <c:pt idx="11539">
                  <c:v>-0.117692</c:v>
                </c:pt>
                <c:pt idx="11540">
                  <c:v>-0.119537</c:v>
                </c:pt>
                <c:pt idx="11541">
                  <c:v>-0.121418</c:v>
                </c:pt>
                <c:pt idx="11542">
                  <c:v>-0.12332799999999999</c:v>
                </c:pt>
                <c:pt idx="11543">
                  <c:v>-0.12526100000000001</c:v>
                </c:pt>
                <c:pt idx="11544">
                  <c:v>-0.127216</c:v>
                </c:pt>
                <c:pt idx="11545">
                  <c:v>-0.12919</c:v>
                </c:pt>
                <c:pt idx="11546">
                  <c:v>-0.13118099999999999</c:v>
                </c:pt>
                <c:pt idx="11547">
                  <c:v>-0.133191</c:v>
                </c:pt>
                <c:pt idx="11548">
                  <c:v>-0.13522100000000001</c:v>
                </c:pt>
                <c:pt idx="11549">
                  <c:v>-0.137268</c:v>
                </c:pt>
                <c:pt idx="11550">
                  <c:v>-0.13932700000000001</c:v>
                </c:pt>
                <c:pt idx="11551">
                  <c:v>-0.14139299999999999</c:v>
                </c:pt>
                <c:pt idx="11552">
                  <c:v>-0.14346600000000001</c:v>
                </c:pt>
                <c:pt idx="11553">
                  <c:v>-0.14554400000000001</c:v>
                </c:pt>
                <c:pt idx="11554">
                  <c:v>-0.14762600000000001</c:v>
                </c:pt>
                <c:pt idx="11555">
                  <c:v>-0.14971000000000001</c:v>
                </c:pt>
                <c:pt idx="11556">
                  <c:v>-0.15179599999999999</c:v>
                </c:pt>
                <c:pt idx="11557">
                  <c:v>-0.153888</c:v>
                </c:pt>
                <c:pt idx="11558">
                  <c:v>-0.15598799999999999</c:v>
                </c:pt>
                <c:pt idx="11559">
                  <c:v>-0.15809500000000001</c:v>
                </c:pt>
                <c:pt idx="11560">
                  <c:v>-0.16020799999999999</c:v>
                </c:pt>
                <c:pt idx="11561">
                  <c:v>-0.162326</c:v>
                </c:pt>
                <c:pt idx="11562">
                  <c:v>-0.16445499999999999</c:v>
                </c:pt>
                <c:pt idx="11563">
                  <c:v>-0.16659099999999999</c:v>
                </c:pt>
                <c:pt idx="11564">
                  <c:v>-0.16873199999999999</c:v>
                </c:pt>
                <c:pt idx="11565">
                  <c:v>-0.170875</c:v>
                </c:pt>
                <c:pt idx="11566">
                  <c:v>-0.173017</c:v>
                </c:pt>
                <c:pt idx="11567">
                  <c:v>-0.17515600000000001</c:v>
                </c:pt>
                <c:pt idx="11568">
                  <c:v>-0.177287</c:v>
                </c:pt>
                <c:pt idx="11569">
                  <c:v>-0.17940600000000001</c:v>
                </c:pt>
                <c:pt idx="11570">
                  <c:v>-0.18151</c:v>
                </c:pt>
                <c:pt idx="11571">
                  <c:v>-0.18359600000000001</c:v>
                </c:pt>
                <c:pt idx="11572">
                  <c:v>-0.18566299999999999</c:v>
                </c:pt>
                <c:pt idx="11573">
                  <c:v>-0.18770800000000001</c:v>
                </c:pt>
                <c:pt idx="11574">
                  <c:v>-0.189724</c:v>
                </c:pt>
                <c:pt idx="11575">
                  <c:v>-0.19170899999999999</c:v>
                </c:pt>
                <c:pt idx="11576">
                  <c:v>-0.193663</c:v>
                </c:pt>
                <c:pt idx="11577">
                  <c:v>-0.19559000000000001</c:v>
                </c:pt>
                <c:pt idx="11578">
                  <c:v>-0.197491</c:v>
                </c:pt>
                <c:pt idx="11579">
                  <c:v>-0.19936599999999999</c:v>
                </c:pt>
                <c:pt idx="11580">
                  <c:v>-0.201214</c:v>
                </c:pt>
                <c:pt idx="11581">
                  <c:v>-0.20303599999999999</c:v>
                </c:pt>
                <c:pt idx="11582">
                  <c:v>-0.20483000000000001</c:v>
                </c:pt>
                <c:pt idx="11583">
                  <c:v>-0.206593</c:v>
                </c:pt>
                <c:pt idx="11584">
                  <c:v>-0.208319</c:v>
                </c:pt>
                <c:pt idx="11585">
                  <c:v>-0.210005</c:v>
                </c:pt>
                <c:pt idx="11586">
                  <c:v>-0.21165200000000001</c:v>
                </c:pt>
                <c:pt idx="11587">
                  <c:v>-0.21326100000000001</c:v>
                </c:pt>
                <c:pt idx="11588">
                  <c:v>-0.21483099999999999</c:v>
                </c:pt>
                <c:pt idx="11589">
                  <c:v>-0.21635399999999999</c:v>
                </c:pt>
                <c:pt idx="11590">
                  <c:v>-0.21782899999999999</c:v>
                </c:pt>
                <c:pt idx="11591">
                  <c:v>-0.21925700000000001</c:v>
                </c:pt>
                <c:pt idx="11592">
                  <c:v>-0.220636</c:v>
                </c:pt>
                <c:pt idx="11593">
                  <c:v>-0.22196399999999999</c:v>
                </c:pt>
                <c:pt idx="11594">
                  <c:v>-0.22323399999999999</c:v>
                </c:pt>
                <c:pt idx="11595">
                  <c:v>-0.22444</c:v>
                </c:pt>
                <c:pt idx="11596">
                  <c:v>-0.22558</c:v>
                </c:pt>
                <c:pt idx="11597">
                  <c:v>-0.22665099999999999</c:v>
                </c:pt>
                <c:pt idx="11598">
                  <c:v>-0.22765099999999999</c:v>
                </c:pt>
                <c:pt idx="11599">
                  <c:v>-0.22858400000000001</c:v>
                </c:pt>
                <c:pt idx="11600">
                  <c:v>-0.22944999999999999</c:v>
                </c:pt>
                <c:pt idx="11601">
                  <c:v>-0.23024700000000001</c:v>
                </c:pt>
                <c:pt idx="11602">
                  <c:v>-0.23097200000000001</c:v>
                </c:pt>
                <c:pt idx="11603">
                  <c:v>-0.23161999999999999</c:v>
                </c:pt>
                <c:pt idx="11604">
                  <c:v>-0.23219100000000001</c:v>
                </c:pt>
                <c:pt idx="11605">
                  <c:v>-0.232679</c:v>
                </c:pt>
                <c:pt idx="11606">
                  <c:v>-0.23308000000000001</c:v>
                </c:pt>
                <c:pt idx="11607">
                  <c:v>-0.23339199999999999</c:v>
                </c:pt>
                <c:pt idx="11608">
                  <c:v>-0.23361499999999999</c:v>
                </c:pt>
                <c:pt idx="11609">
                  <c:v>-0.23375000000000001</c:v>
                </c:pt>
                <c:pt idx="11610">
                  <c:v>-0.23380200000000001</c:v>
                </c:pt>
                <c:pt idx="11611">
                  <c:v>-0.23377100000000001</c:v>
                </c:pt>
                <c:pt idx="11612">
                  <c:v>-0.23366100000000001</c:v>
                </c:pt>
                <c:pt idx="11613">
                  <c:v>-0.23347100000000001</c:v>
                </c:pt>
                <c:pt idx="11614">
                  <c:v>-0.23320099999999999</c:v>
                </c:pt>
                <c:pt idx="11615">
                  <c:v>-0.232846</c:v>
                </c:pt>
                <c:pt idx="11616">
                  <c:v>-0.232402</c:v>
                </c:pt>
                <c:pt idx="11617">
                  <c:v>-0.23187099999999999</c:v>
                </c:pt>
                <c:pt idx="11618">
                  <c:v>-0.23125200000000001</c:v>
                </c:pt>
                <c:pt idx="11619">
                  <c:v>-0.230544</c:v>
                </c:pt>
                <c:pt idx="11620">
                  <c:v>-0.229741</c:v>
                </c:pt>
                <c:pt idx="11621">
                  <c:v>-0.22884199999999999</c:v>
                </c:pt>
                <c:pt idx="11622">
                  <c:v>-0.22784299999999999</c:v>
                </c:pt>
                <c:pt idx="11623">
                  <c:v>-0.226744</c:v>
                </c:pt>
                <c:pt idx="11624">
                  <c:v>-0.225547</c:v>
                </c:pt>
                <c:pt idx="11625">
                  <c:v>-0.22425200000000001</c:v>
                </c:pt>
                <c:pt idx="11626">
                  <c:v>-0.222856</c:v>
                </c:pt>
                <c:pt idx="11627">
                  <c:v>-0.22135299999999999</c:v>
                </c:pt>
                <c:pt idx="11628">
                  <c:v>-0.219747</c:v>
                </c:pt>
                <c:pt idx="11629">
                  <c:v>-0.21804599999999999</c:v>
                </c:pt>
                <c:pt idx="11630">
                  <c:v>-0.216256</c:v>
                </c:pt>
                <c:pt idx="11631">
                  <c:v>-0.21438099999999999</c:v>
                </c:pt>
                <c:pt idx="11632">
                  <c:v>-0.212421</c:v>
                </c:pt>
                <c:pt idx="11633">
                  <c:v>-0.21037600000000001</c:v>
                </c:pt>
                <c:pt idx="11634">
                  <c:v>-0.20825099999999999</c:v>
                </c:pt>
                <c:pt idx="11635">
                  <c:v>-0.20604900000000001</c:v>
                </c:pt>
                <c:pt idx="11636">
                  <c:v>-0.20376900000000001</c:v>
                </c:pt>
                <c:pt idx="11637">
                  <c:v>-0.201408</c:v>
                </c:pt>
                <c:pt idx="11638">
                  <c:v>-0.198966</c:v>
                </c:pt>
                <c:pt idx="11639">
                  <c:v>-0.19645199999999999</c:v>
                </c:pt>
                <c:pt idx="11640">
                  <c:v>-0.19386700000000001</c:v>
                </c:pt>
                <c:pt idx="11641">
                  <c:v>-0.191215</c:v>
                </c:pt>
                <c:pt idx="11642">
                  <c:v>-0.18849399999999999</c:v>
                </c:pt>
                <c:pt idx="11643">
                  <c:v>-0.18570400000000001</c:v>
                </c:pt>
                <c:pt idx="11644">
                  <c:v>-0.18284400000000001</c:v>
                </c:pt>
                <c:pt idx="11645">
                  <c:v>-0.179927</c:v>
                </c:pt>
                <c:pt idx="11646">
                  <c:v>-0.17693700000000001</c:v>
                </c:pt>
                <c:pt idx="11647">
                  <c:v>-0.17380799999999999</c:v>
                </c:pt>
                <c:pt idx="11648">
                  <c:v>-0.170546</c:v>
                </c:pt>
                <c:pt idx="11649">
                  <c:v>-0.16722999999999999</c:v>
                </c:pt>
                <c:pt idx="11650">
                  <c:v>-0.16386999999999999</c:v>
                </c:pt>
                <c:pt idx="11651">
                  <c:v>-0.16042999999999999</c:v>
                </c:pt>
                <c:pt idx="11652">
                  <c:v>-0.156919</c:v>
                </c:pt>
                <c:pt idx="11653">
                  <c:v>-0.15335699999999999</c:v>
                </c:pt>
                <c:pt idx="11654">
                  <c:v>-0.14974699999999999</c:v>
                </c:pt>
                <c:pt idx="11655">
                  <c:v>-0.14608699999999999</c:v>
                </c:pt>
                <c:pt idx="11656">
                  <c:v>-0.142375</c:v>
                </c:pt>
                <c:pt idx="11657">
                  <c:v>-0.13861200000000001</c:v>
                </c:pt>
                <c:pt idx="11658">
                  <c:v>-0.134801</c:v>
                </c:pt>
                <c:pt idx="11659">
                  <c:v>-0.13094900000000001</c:v>
                </c:pt>
                <c:pt idx="11660">
                  <c:v>-0.12705900000000001</c:v>
                </c:pt>
                <c:pt idx="11661">
                  <c:v>-0.12313499999999999</c:v>
                </c:pt>
                <c:pt idx="11662">
                  <c:v>-0.119182</c:v>
                </c:pt>
                <c:pt idx="11663">
                  <c:v>-0.115208</c:v>
                </c:pt>
                <c:pt idx="11664">
                  <c:v>-0.111222</c:v>
                </c:pt>
                <c:pt idx="11665">
                  <c:v>-0.10723100000000001</c:v>
                </c:pt>
                <c:pt idx="11666">
                  <c:v>-0.10324</c:v>
                </c:pt>
                <c:pt idx="11667">
                  <c:v>-9.9249799999999999E-2</c:v>
                </c:pt>
                <c:pt idx="11668">
                  <c:v>-9.5261100000000001E-2</c:v>
                </c:pt>
                <c:pt idx="11669">
                  <c:v>-9.1273099999999996E-2</c:v>
                </c:pt>
                <c:pt idx="11670">
                  <c:v>-8.7286799999999998E-2</c:v>
                </c:pt>
                <c:pt idx="11671">
                  <c:v>-8.3304799999999998E-2</c:v>
                </c:pt>
                <c:pt idx="11672">
                  <c:v>-7.9328599999999999E-2</c:v>
                </c:pt>
                <c:pt idx="11673">
                  <c:v>-7.5358400000000006E-2</c:v>
                </c:pt>
                <c:pt idx="11674">
                  <c:v>-7.1396299999999996E-2</c:v>
                </c:pt>
                <c:pt idx="11675">
                  <c:v>-6.7444199999999996E-2</c:v>
                </c:pt>
                <c:pt idx="11676">
                  <c:v>-6.3503500000000004E-2</c:v>
                </c:pt>
                <c:pt idx="11677">
                  <c:v>-5.9576900000000002E-2</c:v>
                </c:pt>
                <c:pt idx="11678">
                  <c:v>-5.5665199999999998E-2</c:v>
                </c:pt>
                <c:pt idx="11679">
                  <c:v>-5.1767300000000002E-2</c:v>
                </c:pt>
                <c:pt idx="11680">
                  <c:v>-4.78856E-2</c:v>
                </c:pt>
                <c:pt idx="11681">
                  <c:v>-4.4025000000000002E-2</c:v>
                </c:pt>
                <c:pt idx="11682">
                  <c:v>-4.0190299999999998E-2</c:v>
                </c:pt>
                <c:pt idx="11683">
                  <c:v>-3.6386300000000003E-2</c:v>
                </c:pt>
                <c:pt idx="11684">
                  <c:v>-3.2618099999999997E-2</c:v>
                </c:pt>
                <c:pt idx="11685">
                  <c:v>-2.8888799999999999E-2</c:v>
                </c:pt>
                <c:pt idx="11686">
                  <c:v>-2.5201000000000001E-2</c:v>
                </c:pt>
                <c:pt idx="11687">
                  <c:v>-2.1557099999999999E-2</c:v>
                </c:pt>
                <c:pt idx="11688">
                  <c:v>-1.79595E-2</c:v>
                </c:pt>
                <c:pt idx="11689">
                  <c:v>-1.44105E-2</c:v>
                </c:pt>
                <c:pt idx="11690">
                  <c:v>-1.0912E-2</c:v>
                </c:pt>
                <c:pt idx="11691" formatCode="0.00E+00">
                  <c:v>-7.4654500000000002E-3</c:v>
                </c:pt>
                <c:pt idx="11692" formatCode="0.00E+00">
                  <c:v>-4.0720599999999997E-3</c:v>
                </c:pt>
                <c:pt idx="11693" formatCode="0.00E+00">
                  <c:v>-7.3327199999999998E-4</c:v>
                </c:pt>
                <c:pt idx="11694" formatCode="0.00E+00">
                  <c:v>2.5494699999999999E-3</c:v>
                </c:pt>
                <c:pt idx="11695" formatCode="0.00E+00">
                  <c:v>5.7756800000000001E-3</c:v>
                </c:pt>
                <c:pt idx="11696" formatCode="0.00E+00">
                  <c:v>8.9464499999999999E-3</c:v>
                </c:pt>
                <c:pt idx="11697">
                  <c:v>1.20629E-2</c:v>
                </c:pt>
                <c:pt idx="11698">
                  <c:v>1.5123299999999999E-2</c:v>
                </c:pt>
                <c:pt idx="11699">
                  <c:v>1.8122800000000001E-2</c:v>
                </c:pt>
                <c:pt idx="11700">
                  <c:v>2.10558E-2</c:v>
                </c:pt>
                <c:pt idx="11701">
                  <c:v>2.3918399999999999E-2</c:v>
                </c:pt>
                <c:pt idx="11702">
                  <c:v>2.6708800000000001E-2</c:v>
                </c:pt>
                <c:pt idx="11703">
                  <c:v>2.9425199999999999E-2</c:v>
                </c:pt>
                <c:pt idx="11704">
                  <c:v>3.2064799999999997E-2</c:v>
                </c:pt>
                <c:pt idx="11705">
                  <c:v>3.4625799999999998E-2</c:v>
                </c:pt>
                <c:pt idx="11706">
                  <c:v>3.71084E-2</c:v>
                </c:pt>
                <c:pt idx="11707">
                  <c:v>3.9513600000000003E-2</c:v>
                </c:pt>
                <c:pt idx="11708">
                  <c:v>4.1840500000000003E-2</c:v>
                </c:pt>
                <c:pt idx="11709">
                  <c:v>4.4085800000000001E-2</c:v>
                </c:pt>
                <c:pt idx="11710">
                  <c:v>4.6245599999999998E-2</c:v>
                </c:pt>
                <c:pt idx="11711">
                  <c:v>4.8316900000000003E-2</c:v>
                </c:pt>
                <c:pt idx="11712">
                  <c:v>5.0299200000000002E-2</c:v>
                </c:pt>
                <c:pt idx="11713">
                  <c:v>5.2196800000000002E-2</c:v>
                </c:pt>
                <c:pt idx="11714">
                  <c:v>5.4015500000000001E-2</c:v>
                </c:pt>
                <c:pt idx="11715">
                  <c:v>5.5756399999999998E-2</c:v>
                </c:pt>
                <c:pt idx="11716">
                  <c:v>5.74174E-2</c:v>
                </c:pt>
                <c:pt idx="11717">
                  <c:v>5.8996300000000002E-2</c:v>
                </c:pt>
                <c:pt idx="11718">
                  <c:v>6.0490799999999997E-2</c:v>
                </c:pt>
                <c:pt idx="11719">
                  <c:v>6.1896100000000003E-2</c:v>
                </c:pt>
                <c:pt idx="11720">
                  <c:v>6.3210100000000005E-2</c:v>
                </c:pt>
                <c:pt idx="11721">
                  <c:v>6.4438499999999996E-2</c:v>
                </c:pt>
                <c:pt idx="11722">
                  <c:v>6.5586800000000001E-2</c:v>
                </c:pt>
                <c:pt idx="11723">
                  <c:v>6.6652199999999995E-2</c:v>
                </c:pt>
                <c:pt idx="11724">
                  <c:v>6.7626800000000001E-2</c:v>
                </c:pt>
                <c:pt idx="11725">
                  <c:v>6.8504300000000004E-2</c:v>
                </c:pt>
                <c:pt idx="11726">
                  <c:v>6.9281800000000004E-2</c:v>
                </c:pt>
                <c:pt idx="11727">
                  <c:v>6.9960800000000004E-2</c:v>
                </c:pt>
                <c:pt idx="11728">
                  <c:v>7.0545999999999998E-2</c:v>
                </c:pt>
                <c:pt idx="11729">
                  <c:v>7.1040199999999998E-2</c:v>
                </c:pt>
                <c:pt idx="11730">
                  <c:v>7.1445599999999998E-2</c:v>
                </c:pt>
                <c:pt idx="11731">
                  <c:v>7.1762699999999999E-2</c:v>
                </c:pt>
                <c:pt idx="11732">
                  <c:v>7.1990799999999994E-2</c:v>
                </c:pt>
                <c:pt idx="11733">
                  <c:v>7.2127899999999995E-2</c:v>
                </c:pt>
                <c:pt idx="11734">
                  <c:v>7.2170799999999993E-2</c:v>
                </c:pt>
                <c:pt idx="11735">
                  <c:v>7.21165E-2</c:v>
                </c:pt>
                <c:pt idx="11736">
                  <c:v>7.1964799999999995E-2</c:v>
                </c:pt>
                <c:pt idx="11737">
                  <c:v>7.1717699999999995E-2</c:v>
                </c:pt>
                <c:pt idx="11738">
                  <c:v>7.1376400000000007E-2</c:v>
                </c:pt>
                <c:pt idx="11739">
                  <c:v>7.0940400000000001E-2</c:v>
                </c:pt>
                <c:pt idx="11740">
                  <c:v>7.0411799999999997E-2</c:v>
                </c:pt>
                <c:pt idx="11741">
                  <c:v>6.9795999999999997E-2</c:v>
                </c:pt>
                <c:pt idx="11742">
                  <c:v>6.9095400000000001E-2</c:v>
                </c:pt>
                <c:pt idx="11743">
                  <c:v>6.8310200000000001E-2</c:v>
                </c:pt>
                <c:pt idx="11744">
                  <c:v>6.7439499999999999E-2</c:v>
                </c:pt>
                <c:pt idx="11745">
                  <c:v>6.6482700000000006E-2</c:v>
                </c:pt>
                <c:pt idx="11746">
                  <c:v>6.54415E-2</c:v>
                </c:pt>
                <c:pt idx="11747">
                  <c:v>6.4318500000000001E-2</c:v>
                </c:pt>
                <c:pt idx="11748">
                  <c:v>6.3115099999999993E-2</c:v>
                </c:pt>
                <c:pt idx="11749">
                  <c:v>6.1831700000000003E-2</c:v>
                </c:pt>
                <c:pt idx="11750">
                  <c:v>6.0469500000000002E-2</c:v>
                </c:pt>
                <c:pt idx="11751">
                  <c:v>5.9029499999999999E-2</c:v>
                </c:pt>
                <c:pt idx="11752">
                  <c:v>5.7512399999999998E-2</c:v>
                </c:pt>
                <c:pt idx="11753">
                  <c:v>5.59196E-2</c:v>
                </c:pt>
                <c:pt idx="11754">
                  <c:v>5.4252500000000002E-2</c:v>
                </c:pt>
                <c:pt idx="11755">
                  <c:v>5.2512700000000002E-2</c:v>
                </c:pt>
                <c:pt idx="11756">
                  <c:v>5.0702900000000002E-2</c:v>
                </c:pt>
                <c:pt idx="11757">
                  <c:v>4.8827099999999998E-2</c:v>
                </c:pt>
                <c:pt idx="11758">
                  <c:v>4.68902E-2</c:v>
                </c:pt>
                <c:pt idx="11759">
                  <c:v>4.4895999999999998E-2</c:v>
                </c:pt>
                <c:pt idx="11760">
                  <c:v>4.2845899999999999E-2</c:v>
                </c:pt>
                <c:pt idx="11761">
                  <c:v>4.07415E-2</c:v>
                </c:pt>
                <c:pt idx="11762">
                  <c:v>3.85852E-2</c:v>
                </c:pt>
                <c:pt idx="11763">
                  <c:v>3.6378500000000001E-2</c:v>
                </c:pt>
                <c:pt idx="11764">
                  <c:v>3.4122199999999998E-2</c:v>
                </c:pt>
                <c:pt idx="11765">
                  <c:v>3.1817900000000003E-2</c:v>
                </c:pt>
                <c:pt idx="11766">
                  <c:v>2.94694E-2</c:v>
                </c:pt>
                <c:pt idx="11767">
                  <c:v>2.7080900000000001E-2</c:v>
                </c:pt>
                <c:pt idx="11768">
                  <c:v>2.4656000000000001E-2</c:v>
                </c:pt>
                <c:pt idx="11769">
                  <c:v>2.2198699999999998E-2</c:v>
                </c:pt>
                <c:pt idx="11770">
                  <c:v>1.9713399999999999E-2</c:v>
                </c:pt>
                <c:pt idx="11771">
                  <c:v>1.7203699999999999E-2</c:v>
                </c:pt>
                <c:pt idx="11772">
                  <c:v>1.46707E-2</c:v>
                </c:pt>
                <c:pt idx="11773">
                  <c:v>1.2114400000000001E-2</c:v>
                </c:pt>
                <c:pt idx="11774" formatCode="0.00E+00">
                  <c:v>9.5358100000000005E-3</c:v>
                </c:pt>
                <c:pt idx="11775" formatCode="0.00E+00">
                  <c:v>6.93678E-3</c:v>
                </c:pt>
                <c:pt idx="11776" formatCode="0.00E+00">
                  <c:v>4.3192400000000002E-3</c:v>
                </c:pt>
                <c:pt idx="11777" formatCode="0.00E+00">
                  <c:v>1.6853700000000001E-3</c:v>
                </c:pt>
                <c:pt idx="11778" formatCode="0.00E+00">
                  <c:v>-9.6297400000000001E-4</c:v>
                </c:pt>
                <c:pt idx="11779" formatCode="0.00E+00">
                  <c:v>-3.6246199999999998E-3</c:v>
                </c:pt>
                <c:pt idx="11780" formatCode="0.00E+00">
                  <c:v>-6.2973300000000003E-3</c:v>
                </c:pt>
                <c:pt idx="11781" formatCode="0.00E+00">
                  <c:v>-8.9771799999999995E-3</c:v>
                </c:pt>
                <c:pt idx="11782">
                  <c:v>-1.1659900000000001E-2</c:v>
                </c:pt>
                <c:pt idx="11783">
                  <c:v>-1.43421E-2</c:v>
                </c:pt>
                <c:pt idx="11784">
                  <c:v>-1.7020899999999999E-2</c:v>
                </c:pt>
                <c:pt idx="11785">
                  <c:v>-1.9693800000000001E-2</c:v>
                </c:pt>
                <c:pt idx="11786">
                  <c:v>-2.2357999999999999E-2</c:v>
                </c:pt>
                <c:pt idx="11787">
                  <c:v>-2.5011100000000001E-2</c:v>
                </c:pt>
                <c:pt idx="11788">
                  <c:v>-2.7650299999999999E-2</c:v>
                </c:pt>
                <c:pt idx="11789">
                  <c:v>-3.0272199999999999E-2</c:v>
                </c:pt>
                <c:pt idx="11790">
                  <c:v>-3.2874100000000003E-2</c:v>
                </c:pt>
                <c:pt idx="11791">
                  <c:v>-3.5454300000000001E-2</c:v>
                </c:pt>
                <c:pt idx="11792">
                  <c:v>-3.8011099999999999E-2</c:v>
                </c:pt>
                <c:pt idx="11793">
                  <c:v>-4.0542000000000002E-2</c:v>
                </c:pt>
                <c:pt idx="11794">
                  <c:v>-4.30438E-2</c:v>
                </c:pt>
                <c:pt idx="11795">
                  <c:v>-4.5513699999999997E-2</c:v>
                </c:pt>
                <c:pt idx="11796">
                  <c:v>-4.7948900000000003E-2</c:v>
                </c:pt>
                <c:pt idx="11797">
                  <c:v>-5.03474E-2</c:v>
                </c:pt>
                <c:pt idx="11798">
                  <c:v>-5.27071E-2</c:v>
                </c:pt>
                <c:pt idx="11799">
                  <c:v>-5.5024999999999998E-2</c:v>
                </c:pt>
                <c:pt idx="11800">
                  <c:v>-5.7297800000000003E-2</c:v>
                </c:pt>
                <c:pt idx="11801">
                  <c:v>-5.9522699999999998E-2</c:v>
                </c:pt>
                <c:pt idx="11802">
                  <c:v>-6.1697299999999997E-2</c:v>
                </c:pt>
                <c:pt idx="11803">
                  <c:v>-6.3819200000000006E-2</c:v>
                </c:pt>
                <c:pt idx="11804">
                  <c:v>-6.5886600000000003E-2</c:v>
                </c:pt>
                <c:pt idx="11805">
                  <c:v>-6.7897700000000005E-2</c:v>
                </c:pt>
                <c:pt idx="11806">
                  <c:v>-6.9851700000000003E-2</c:v>
                </c:pt>
                <c:pt idx="11807">
                  <c:v>-7.1747900000000003E-2</c:v>
                </c:pt>
                <c:pt idx="11808">
                  <c:v>-7.3584399999999994E-2</c:v>
                </c:pt>
                <c:pt idx="11809">
                  <c:v>-7.5358599999999998E-2</c:v>
                </c:pt>
                <c:pt idx="11810">
                  <c:v>-7.7069100000000001E-2</c:v>
                </c:pt>
                <c:pt idx="11811">
                  <c:v>-7.8715300000000002E-2</c:v>
                </c:pt>
                <c:pt idx="11812">
                  <c:v>-8.0295800000000001E-2</c:v>
                </c:pt>
                <c:pt idx="11813">
                  <c:v>-8.18078E-2</c:v>
                </c:pt>
                <c:pt idx="11814">
                  <c:v>-8.3248299999999997E-2</c:v>
                </c:pt>
                <c:pt idx="11815">
                  <c:v>-8.46161E-2</c:v>
                </c:pt>
                <c:pt idx="11816">
                  <c:v>-8.5912500000000003E-2</c:v>
                </c:pt>
                <c:pt idx="11817">
                  <c:v>-8.7136400000000003E-2</c:v>
                </c:pt>
                <c:pt idx="11818">
                  <c:v>-8.8284199999999993E-2</c:v>
                </c:pt>
                <c:pt idx="11819">
                  <c:v>-8.9351299999999995E-2</c:v>
                </c:pt>
                <c:pt idx="11820">
                  <c:v>-9.0335600000000002E-2</c:v>
                </c:pt>
                <c:pt idx="11821">
                  <c:v>-9.1236700000000004E-2</c:v>
                </c:pt>
                <c:pt idx="11822">
                  <c:v>-9.2054300000000006E-2</c:v>
                </c:pt>
                <c:pt idx="11823">
                  <c:v>-9.2787599999999998E-2</c:v>
                </c:pt>
                <c:pt idx="11824">
                  <c:v>-9.3436500000000006E-2</c:v>
                </c:pt>
                <c:pt idx="11825">
                  <c:v>-9.4001600000000005E-2</c:v>
                </c:pt>
                <c:pt idx="11826">
                  <c:v>-9.4482999999999998E-2</c:v>
                </c:pt>
                <c:pt idx="11827">
                  <c:v>-9.4880500000000006E-2</c:v>
                </c:pt>
                <c:pt idx="11828">
                  <c:v>-9.5193700000000006E-2</c:v>
                </c:pt>
                <c:pt idx="11829">
                  <c:v>-9.5422400000000004E-2</c:v>
                </c:pt>
                <c:pt idx="11830">
                  <c:v>-9.5565499999999998E-2</c:v>
                </c:pt>
                <c:pt idx="11831">
                  <c:v>-9.5621700000000004E-2</c:v>
                </c:pt>
                <c:pt idx="11832">
                  <c:v>-9.5589400000000005E-2</c:v>
                </c:pt>
                <c:pt idx="11833">
                  <c:v>-9.5467300000000005E-2</c:v>
                </c:pt>
                <c:pt idx="11834">
                  <c:v>-9.5254400000000003E-2</c:v>
                </c:pt>
                <c:pt idx="11835">
                  <c:v>-9.4950300000000001E-2</c:v>
                </c:pt>
                <c:pt idx="11836">
                  <c:v>-9.4555100000000003E-2</c:v>
                </c:pt>
                <c:pt idx="11837">
                  <c:v>-9.4068600000000002E-2</c:v>
                </c:pt>
                <c:pt idx="11838">
                  <c:v>-9.3493099999999996E-2</c:v>
                </c:pt>
                <c:pt idx="11839">
                  <c:v>-9.2831700000000003E-2</c:v>
                </c:pt>
                <c:pt idx="11840">
                  <c:v>-9.2086000000000001E-2</c:v>
                </c:pt>
                <c:pt idx="11841">
                  <c:v>-9.1255799999999998E-2</c:v>
                </c:pt>
                <c:pt idx="11842">
                  <c:v>-9.0340100000000007E-2</c:v>
                </c:pt>
                <c:pt idx="11843">
                  <c:v>-8.9338200000000006E-2</c:v>
                </c:pt>
                <c:pt idx="11844">
                  <c:v>-8.8250300000000004E-2</c:v>
                </c:pt>
                <c:pt idx="11845">
                  <c:v>-8.7077600000000005E-2</c:v>
                </c:pt>
                <c:pt idx="11846">
                  <c:v>-8.5821099999999997E-2</c:v>
                </c:pt>
                <c:pt idx="11847">
                  <c:v>-8.4481200000000006E-2</c:v>
                </c:pt>
                <c:pt idx="11848">
                  <c:v>-8.3056500000000005E-2</c:v>
                </c:pt>
                <c:pt idx="11849">
                  <c:v>-8.1546300000000002E-2</c:v>
                </c:pt>
                <c:pt idx="11850">
                  <c:v>-7.9951800000000003E-2</c:v>
                </c:pt>
                <c:pt idx="11851">
                  <c:v>-7.8275999999999998E-2</c:v>
                </c:pt>
                <c:pt idx="11852">
                  <c:v>-7.6521099999999995E-2</c:v>
                </c:pt>
                <c:pt idx="11853">
                  <c:v>-7.4688199999999996E-2</c:v>
                </c:pt>
                <c:pt idx="11854">
                  <c:v>-7.2778300000000004E-2</c:v>
                </c:pt>
                <c:pt idx="11855">
                  <c:v>-7.0792999999999995E-2</c:v>
                </c:pt>
                <c:pt idx="11856">
                  <c:v>-6.8733699999999995E-2</c:v>
                </c:pt>
                <c:pt idx="11857">
                  <c:v>-6.6600900000000005E-2</c:v>
                </c:pt>
                <c:pt idx="11858">
                  <c:v>-6.4394499999999993E-2</c:v>
                </c:pt>
                <c:pt idx="11859">
                  <c:v>-6.2114700000000002E-2</c:v>
                </c:pt>
                <c:pt idx="11860">
                  <c:v>-5.9762700000000002E-2</c:v>
                </c:pt>
                <c:pt idx="11861">
                  <c:v>-5.7340500000000003E-2</c:v>
                </c:pt>
                <c:pt idx="11862">
                  <c:v>-5.4850200000000002E-2</c:v>
                </c:pt>
                <c:pt idx="11863">
                  <c:v>-5.2294100000000003E-2</c:v>
                </c:pt>
                <c:pt idx="11864">
                  <c:v>-4.9674999999999997E-2</c:v>
                </c:pt>
                <c:pt idx="11865">
                  <c:v>-4.6994899999999999E-2</c:v>
                </c:pt>
                <c:pt idx="11866">
                  <c:v>-4.4254799999999997E-2</c:v>
                </c:pt>
                <c:pt idx="11867">
                  <c:v>-4.1455800000000001E-2</c:v>
                </c:pt>
                <c:pt idx="11868">
                  <c:v>-3.8599700000000001E-2</c:v>
                </c:pt>
                <c:pt idx="11869">
                  <c:v>-3.5688499999999998E-2</c:v>
                </c:pt>
                <c:pt idx="11870">
                  <c:v>-3.2723599999999999E-2</c:v>
                </c:pt>
                <c:pt idx="11871">
                  <c:v>-2.97065E-2</c:v>
                </c:pt>
                <c:pt idx="11872">
                  <c:v>-2.6638599999999998E-2</c:v>
                </c:pt>
                <c:pt idx="11873">
                  <c:v>-2.3521799999999999E-2</c:v>
                </c:pt>
                <c:pt idx="11874">
                  <c:v>-2.0357799999999999E-2</c:v>
                </c:pt>
                <c:pt idx="11875">
                  <c:v>-1.7148500000000001E-2</c:v>
                </c:pt>
                <c:pt idx="11876">
                  <c:v>-1.38957E-2</c:v>
                </c:pt>
                <c:pt idx="11877">
                  <c:v>-1.06012E-2</c:v>
                </c:pt>
                <c:pt idx="11878" formatCode="0.00E+00">
                  <c:v>-7.2667399999999998E-3</c:v>
                </c:pt>
                <c:pt idx="11879" formatCode="0.00E+00">
                  <c:v>-3.8955499999999998E-3</c:v>
                </c:pt>
                <c:pt idx="11880" formatCode="0.00E+00">
                  <c:v>-4.9149899999999995E-4</c:v>
                </c:pt>
                <c:pt idx="11881" formatCode="0.00E+00">
                  <c:v>2.9420399999999999E-3</c:v>
                </c:pt>
                <c:pt idx="11882" formatCode="0.00E+00">
                  <c:v>6.4028899999999996E-3</c:v>
                </c:pt>
                <c:pt idx="11883" formatCode="0.00E+00">
                  <c:v>9.8892200000000006E-3</c:v>
                </c:pt>
                <c:pt idx="11884">
                  <c:v>1.3398699999999999E-2</c:v>
                </c:pt>
                <c:pt idx="11885">
                  <c:v>1.6929400000000001E-2</c:v>
                </c:pt>
                <c:pt idx="11886">
                  <c:v>2.04803E-2</c:v>
                </c:pt>
                <c:pt idx="11887">
                  <c:v>2.4049999999999998E-2</c:v>
                </c:pt>
                <c:pt idx="11888">
                  <c:v>2.76362E-2</c:v>
                </c:pt>
                <c:pt idx="11889">
                  <c:v>3.1235800000000001E-2</c:v>
                </c:pt>
                <c:pt idx="11890">
                  <c:v>3.4846500000000002E-2</c:v>
                </c:pt>
                <c:pt idx="11891">
                  <c:v>3.84667E-2</c:v>
                </c:pt>
                <c:pt idx="11892">
                  <c:v>4.2095100000000003E-2</c:v>
                </c:pt>
                <c:pt idx="11893">
                  <c:v>4.5729600000000002E-2</c:v>
                </c:pt>
                <c:pt idx="11894">
                  <c:v>4.9367599999999998E-2</c:v>
                </c:pt>
                <c:pt idx="11895">
                  <c:v>5.30068E-2</c:v>
                </c:pt>
                <c:pt idx="11896">
                  <c:v>5.6645000000000001E-2</c:v>
                </c:pt>
                <c:pt idx="11897">
                  <c:v>6.0278999999999999E-2</c:v>
                </c:pt>
                <c:pt idx="11898">
                  <c:v>6.3904100000000005E-2</c:v>
                </c:pt>
                <c:pt idx="11899">
                  <c:v>6.7516900000000005E-2</c:v>
                </c:pt>
                <c:pt idx="11900">
                  <c:v>7.1114999999999998E-2</c:v>
                </c:pt>
                <c:pt idx="11901">
                  <c:v>7.4696700000000005E-2</c:v>
                </c:pt>
                <c:pt idx="11902">
                  <c:v>7.8260099999999999E-2</c:v>
                </c:pt>
                <c:pt idx="11903">
                  <c:v>8.1802899999999998E-2</c:v>
                </c:pt>
                <c:pt idx="11904">
                  <c:v>8.5322300000000004E-2</c:v>
                </c:pt>
                <c:pt idx="11905">
                  <c:v>8.8815599999999995E-2</c:v>
                </c:pt>
                <c:pt idx="11906">
                  <c:v>9.2280600000000004E-2</c:v>
                </c:pt>
                <c:pt idx="11907">
                  <c:v>9.5715800000000004E-2</c:v>
                </c:pt>
                <c:pt idx="11908">
                  <c:v>9.9118600000000001E-2</c:v>
                </c:pt>
                <c:pt idx="11909">
                  <c:v>0.10248599999999999</c:v>
                </c:pt>
                <c:pt idx="11910">
                  <c:v>0.10581599999999999</c:v>
                </c:pt>
                <c:pt idx="11911">
                  <c:v>0.109107</c:v>
                </c:pt>
                <c:pt idx="11912">
                  <c:v>0.112358</c:v>
                </c:pt>
                <c:pt idx="11913">
                  <c:v>0.115566</c:v>
                </c:pt>
                <c:pt idx="11914">
                  <c:v>0.118729</c:v>
                </c:pt>
                <c:pt idx="11915">
                  <c:v>0.12184499999999999</c:v>
                </c:pt>
                <c:pt idx="11916">
                  <c:v>0.124912</c:v>
                </c:pt>
                <c:pt idx="11917">
                  <c:v>0.12792700000000001</c:v>
                </c:pt>
                <c:pt idx="11918">
                  <c:v>0.13088900000000001</c:v>
                </c:pt>
                <c:pt idx="11919">
                  <c:v>0.133795</c:v>
                </c:pt>
                <c:pt idx="11920">
                  <c:v>0.13664200000000001</c:v>
                </c:pt>
                <c:pt idx="11921">
                  <c:v>0.13943</c:v>
                </c:pt>
                <c:pt idx="11922">
                  <c:v>0.142155</c:v>
                </c:pt>
                <c:pt idx="11923">
                  <c:v>0.144817</c:v>
                </c:pt>
                <c:pt idx="11924">
                  <c:v>0.14741299999999999</c:v>
                </c:pt>
                <c:pt idx="11925">
                  <c:v>0.14994199999999999</c:v>
                </c:pt>
                <c:pt idx="11926">
                  <c:v>0.15240300000000001</c:v>
                </c:pt>
                <c:pt idx="11927">
                  <c:v>0.15479299999999999</c:v>
                </c:pt>
                <c:pt idx="11928">
                  <c:v>0.157108</c:v>
                </c:pt>
                <c:pt idx="11929">
                  <c:v>0.15934799999999999</c:v>
                </c:pt>
                <c:pt idx="11930">
                  <c:v>0.16151199999999999</c:v>
                </c:pt>
                <c:pt idx="11931">
                  <c:v>0.16359899999999999</c:v>
                </c:pt>
                <c:pt idx="11932">
                  <c:v>0.165606</c:v>
                </c:pt>
                <c:pt idx="11933">
                  <c:v>0.16753100000000001</c:v>
                </c:pt>
                <c:pt idx="11934">
                  <c:v>0.16937199999999999</c:v>
                </c:pt>
                <c:pt idx="11935">
                  <c:v>0.171127</c:v>
                </c:pt>
                <c:pt idx="11936">
                  <c:v>0.17279700000000001</c:v>
                </c:pt>
                <c:pt idx="11937">
                  <c:v>0.17438200000000001</c:v>
                </c:pt>
                <c:pt idx="11938">
                  <c:v>0.17588100000000001</c:v>
                </c:pt>
                <c:pt idx="11939">
                  <c:v>0.17729200000000001</c:v>
                </c:pt>
                <c:pt idx="11940">
                  <c:v>0.17861399999999999</c:v>
                </c:pt>
                <c:pt idx="11941">
                  <c:v>0.179845</c:v>
                </c:pt>
                <c:pt idx="11942">
                  <c:v>0.18098400000000001</c:v>
                </c:pt>
                <c:pt idx="11943">
                  <c:v>0.182029</c:v>
                </c:pt>
                <c:pt idx="11944">
                  <c:v>0.18298</c:v>
                </c:pt>
                <c:pt idx="11945">
                  <c:v>0.183836</c:v>
                </c:pt>
                <c:pt idx="11946">
                  <c:v>0.18459700000000001</c:v>
                </c:pt>
                <c:pt idx="11947">
                  <c:v>0.18526500000000001</c:v>
                </c:pt>
                <c:pt idx="11948">
                  <c:v>0.18584100000000001</c:v>
                </c:pt>
                <c:pt idx="11949">
                  <c:v>0.18632299999999999</c:v>
                </c:pt>
                <c:pt idx="11950">
                  <c:v>0.18671299999999999</c:v>
                </c:pt>
                <c:pt idx="11951">
                  <c:v>0.18700900000000001</c:v>
                </c:pt>
                <c:pt idx="11952">
                  <c:v>0.18720999999999999</c:v>
                </c:pt>
                <c:pt idx="11953">
                  <c:v>0.18731600000000001</c:v>
                </c:pt>
                <c:pt idx="11954">
                  <c:v>0.18732699999999999</c:v>
                </c:pt>
                <c:pt idx="11955">
                  <c:v>0.18724399999999999</c:v>
                </c:pt>
                <c:pt idx="11956">
                  <c:v>0.18706600000000001</c:v>
                </c:pt>
                <c:pt idx="11957">
                  <c:v>0.18679399999999999</c:v>
                </c:pt>
                <c:pt idx="11958">
                  <c:v>0.18642700000000001</c:v>
                </c:pt>
                <c:pt idx="11959">
                  <c:v>0.18596599999999999</c:v>
                </c:pt>
                <c:pt idx="11960">
                  <c:v>0.18540899999999999</c:v>
                </c:pt>
                <c:pt idx="11961">
                  <c:v>0.184757</c:v>
                </c:pt>
                <c:pt idx="11962">
                  <c:v>0.18401000000000001</c:v>
                </c:pt>
                <c:pt idx="11963">
                  <c:v>0.18317</c:v>
                </c:pt>
                <c:pt idx="11964">
                  <c:v>0.18223800000000001</c:v>
                </c:pt>
                <c:pt idx="11965">
                  <c:v>0.18121300000000001</c:v>
                </c:pt>
                <c:pt idx="11966">
                  <c:v>0.18009800000000001</c:v>
                </c:pt>
                <c:pt idx="11967">
                  <c:v>0.178892</c:v>
                </c:pt>
                <c:pt idx="11968">
                  <c:v>0.17759900000000001</c:v>
                </c:pt>
                <c:pt idx="11969">
                  <c:v>0.17621899999999999</c:v>
                </c:pt>
                <c:pt idx="11970">
                  <c:v>0.17475399999999999</c:v>
                </c:pt>
                <c:pt idx="11971">
                  <c:v>0.173205</c:v>
                </c:pt>
                <c:pt idx="11972">
                  <c:v>0.171571</c:v>
                </c:pt>
                <c:pt idx="11973">
                  <c:v>0.169852</c:v>
                </c:pt>
                <c:pt idx="11974">
                  <c:v>0.16805</c:v>
                </c:pt>
                <c:pt idx="11975">
                  <c:v>0.16616700000000001</c:v>
                </c:pt>
                <c:pt idx="11976">
                  <c:v>0.16420599999999999</c:v>
                </c:pt>
                <c:pt idx="11977">
                  <c:v>0.16217000000000001</c:v>
                </c:pt>
                <c:pt idx="11978">
                  <c:v>0.16006100000000001</c:v>
                </c:pt>
                <c:pt idx="11979">
                  <c:v>0.15787899999999999</c:v>
                </c:pt>
                <c:pt idx="11980">
                  <c:v>0.15562699999999999</c:v>
                </c:pt>
                <c:pt idx="11981">
                  <c:v>0.153306</c:v>
                </c:pt>
                <c:pt idx="11982">
                  <c:v>0.15091599999999999</c:v>
                </c:pt>
                <c:pt idx="11983">
                  <c:v>0.14846000000000001</c:v>
                </c:pt>
                <c:pt idx="11984">
                  <c:v>0.14593800000000001</c:v>
                </c:pt>
                <c:pt idx="11985">
                  <c:v>0.14335200000000001</c:v>
                </c:pt>
                <c:pt idx="11986">
                  <c:v>0.14070299999999999</c:v>
                </c:pt>
                <c:pt idx="11987">
                  <c:v>0.13799400000000001</c:v>
                </c:pt>
                <c:pt idx="11988">
                  <c:v>0.13522899999999999</c:v>
                </c:pt>
                <c:pt idx="11989">
                  <c:v>0.13241</c:v>
                </c:pt>
                <c:pt idx="11990">
                  <c:v>0.12954299999999999</c:v>
                </c:pt>
                <c:pt idx="11991">
                  <c:v>0.12662999999999999</c:v>
                </c:pt>
                <c:pt idx="11992">
                  <c:v>0.12367499999999999</c:v>
                </c:pt>
                <c:pt idx="11993">
                  <c:v>0.12067799999999999</c:v>
                </c:pt>
                <c:pt idx="11994">
                  <c:v>0.117642</c:v>
                </c:pt>
                <c:pt idx="11995">
                  <c:v>0.114567</c:v>
                </c:pt>
                <c:pt idx="11996">
                  <c:v>0.111456</c:v>
                </c:pt>
                <c:pt idx="11997">
                  <c:v>0.10831200000000001</c:v>
                </c:pt>
                <c:pt idx="11998">
                  <c:v>0.10514</c:v>
                </c:pt>
                <c:pt idx="11999">
                  <c:v>0.101941</c:v>
                </c:pt>
                <c:pt idx="12000">
                  <c:v>9.8718600000000004E-2</c:v>
                </c:pt>
                <c:pt idx="12001">
                  <c:v>9.5475099999999993E-2</c:v>
                </c:pt>
                <c:pt idx="12002">
                  <c:v>9.2212600000000006E-2</c:v>
                </c:pt>
                <c:pt idx="12003">
                  <c:v>8.8933999999999999E-2</c:v>
                </c:pt>
                <c:pt idx="12004">
                  <c:v>8.5642700000000002E-2</c:v>
                </c:pt>
                <c:pt idx="12005">
                  <c:v>8.2342700000000005E-2</c:v>
                </c:pt>
                <c:pt idx="12006">
                  <c:v>7.9037700000000002E-2</c:v>
                </c:pt>
                <c:pt idx="12007">
                  <c:v>7.5730599999999995E-2</c:v>
                </c:pt>
                <c:pt idx="12008">
                  <c:v>7.2424000000000002E-2</c:v>
                </c:pt>
                <c:pt idx="12009">
                  <c:v>6.9120799999999996E-2</c:v>
                </c:pt>
                <c:pt idx="12010">
                  <c:v>6.5824300000000002E-2</c:v>
                </c:pt>
                <c:pt idx="12011">
                  <c:v>6.2536700000000001E-2</c:v>
                </c:pt>
                <c:pt idx="12012">
                  <c:v>5.9259800000000001E-2</c:v>
                </c:pt>
                <c:pt idx="12013">
                  <c:v>5.5995799999999998E-2</c:v>
                </c:pt>
                <c:pt idx="12014">
                  <c:v>5.2747200000000001E-2</c:v>
                </c:pt>
                <c:pt idx="12015">
                  <c:v>4.9516299999999999E-2</c:v>
                </c:pt>
                <c:pt idx="12016">
                  <c:v>4.6305899999999997E-2</c:v>
                </c:pt>
                <c:pt idx="12017">
                  <c:v>4.3119900000000003E-2</c:v>
                </c:pt>
                <c:pt idx="12018">
                  <c:v>3.9961499999999997E-2</c:v>
                </c:pt>
                <c:pt idx="12019">
                  <c:v>3.6832700000000003E-2</c:v>
                </c:pt>
                <c:pt idx="12020">
                  <c:v>3.3736299999999997E-2</c:v>
                </c:pt>
                <c:pt idx="12021">
                  <c:v>3.0676800000000001E-2</c:v>
                </c:pt>
                <c:pt idx="12022">
                  <c:v>2.7658599999999998E-2</c:v>
                </c:pt>
                <c:pt idx="12023">
                  <c:v>2.4684899999999999E-2</c:v>
                </c:pt>
                <c:pt idx="12024">
                  <c:v>2.1759299999999999E-2</c:v>
                </c:pt>
                <c:pt idx="12025">
                  <c:v>1.8884499999999999E-2</c:v>
                </c:pt>
                <c:pt idx="12026">
                  <c:v>1.6060399999999999E-2</c:v>
                </c:pt>
                <c:pt idx="12027">
                  <c:v>1.3287500000000001E-2</c:v>
                </c:pt>
                <c:pt idx="12028">
                  <c:v>1.05687E-2</c:v>
                </c:pt>
                <c:pt idx="12029" formatCode="0.00E+00">
                  <c:v>7.9080399999999999E-3</c:v>
                </c:pt>
                <c:pt idx="12030" formatCode="0.00E+00">
                  <c:v>5.3089499999999998E-3</c:v>
                </c:pt>
                <c:pt idx="12031" formatCode="0.00E+00">
                  <c:v>2.7739700000000002E-3</c:v>
                </c:pt>
                <c:pt idx="12032" formatCode="0.00E+00">
                  <c:v>3.0572800000000001E-4</c:v>
                </c:pt>
                <c:pt idx="12033" formatCode="0.00E+00">
                  <c:v>-2.09267E-3</c:v>
                </c:pt>
                <c:pt idx="12034" formatCode="0.00E+00">
                  <c:v>-4.4181999999999997E-3</c:v>
                </c:pt>
                <c:pt idx="12035" formatCode="0.00E+00">
                  <c:v>-6.6681900000000001E-3</c:v>
                </c:pt>
                <c:pt idx="12036" formatCode="0.00E+00">
                  <c:v>-8.8400500000000003E-3</c:v>
                </c:pt>
                <c:pt idx="12037">
                  <c:v>-1.09313E-2</c:v>
                </c:pt>
                <c:pt idx="12038">
                  <c:v>-1.2939600000000001E-2</c:v>
                </c:pt>
                <c:pt idx="12039">
                  <c:v>-1.48635E-2</c:v>
                </c:pt>
                <c:pt idx="12040">
                  <c:v>-1.67017E-2</c:v>
                </c:pt>
                <c:pt idx="12041">
                  <c:v>-1.8452799999999998E-2</c:v>
                </c:pt>
                <c:pt idx="12042">
                  <c:v>-2.0114900000000002E-2</c:v>
                </c:pt>
                <c:pt idx="12043">
                  <c:v>-2.1686299999999999E-2</c:v>
                </c:pt>
                <c:pt idx="12044">
                  <c:v>-2.3165100000000001E-2</c:v>
                </c:pt>
                <c:pt idx="12045">
                  <c:v>-2.4549499999999998E-2</c:v>
                </c:pt>
                <c:pt idx="12046">
                  <c:v>-2.5837800000000001E-2</c:v>
                </c:pt>
                <c:pt idx="12047">
                  <c:v>-2.7027900000000001E-2</c:v>
                </c:pt>
                <c:pt idx="12048">
                  <c:v>-2.8118400000000002E-2</c:v>
                </c:pt>
                <c:pt idx="12049">
                  <c:v>-2.91083E-2</c:v>
                </c:pt>
                <c:pt idx="12050">
                  <c:v>-2.99974E-2</c:v>
                </c:pt>
                <c:pt idx="12051">
                  <c:v>-3.0785400000000001E-2</c:v>
                </c:pt>
                <c:pt idx="12052">
                  <c:v>-3.1471899999999997E-2</c:v>
                </c:pt>
                <c:pt idx="12053">
                  <c:v>-3.2055699999999999E-2</c:v>
                </c:pt>
                <c:pt idx="12054">
                  <c:v>-3.25359E-2</c:v>
                </c:pt>
                <c:pt idx="12055">
                  <c:v>-3.2911299999999998E-2</c:v>
                </c:pt>
                <c:pt idx="12056">
                  <c:v>-3.3180800000000003E-2</c:v>
                </c:pt>
                <c:pt idx="12057">
                  <c:v>-3.3342999999999998E-2</c:v>
                </c:pt>
                <c:pt idx="12058">
                  <c:v>-3.3396500000000003E-2</c:v>
                </c:pt>
                <c:pt idx="12059">
                  <c:v>-3.3340399999999999E-2</c:v>
                </c:pt>
                <c:pt idx="12060">
                  <c:v>-3.31744E-2</c:v>
                </c:pt>
                <c:pt idx="12061">
                  <c:v>-3.2898299999999998E-2</c:v>
                </c:pt>
                <c:pt idx="12062">
                  <c:v>-3.2512300000000001E-2</c:v>
                </c:pt>
                <c:pt idx="12063">
                  <c:v>-3.2016200000000002E-2</c:v>
                </c:pt>
                <c:pt idx="12064">
                  <c:v>-3.1409199999999998E-2</c:v>
                </c:pt>
                <c:pt idx="12065">
                  <c:v>-3.0690700000000001E-2</c:v>
                </c:pt>
                <c:pt idx="12066">
                  <c:v>-2.98614E-2</c:v>
                </c:pt>
                <c:pt idx="12067">
                  <c:v>-2.8923399999999998E-2</c:v>
                </c:pt>
                <c:pt idx="12068">
                  <c:v>-2.7878900000000002E-2</c:v>
                </c:pt>
                <c:pt idx="12069">
                  <c:v>-2.6729200000000002E-2</c:v>
                </c:pt>
                <c:pt idx="12070">
                  <c:v>-2.5475000000000001E-2</c:v>
                </c:pt>
                <c:pt idx="12071">
                  <c:v>-2.4117199999999998E-2</c:v>
                </c:pt>
                <c:pt idx="12072">
                  <c:v>-2.2656699999999998E-2</c:v>
                </c:pt>
                <c:pt idx="12073">
                  <c:v>-2.1093500000000001E-2</c:v>
                </c:pt>
                <c:pt idx="12074">
                  <c:v>-1.9428299999999999E-2</c:v>
                </c:pt>
                <c:pt idx="12075">
                  <c:v>-1.7662799999999999E-2</c:v>
                </c:pt>
                <c:pt idx="12076">
                  <c:v>-1.5799299999999999E-2</c:v>
                </c:pt>
                <c:pt idx="12077">
                  <c:v>-1.3839600000000001E-2</c:v>
                </c:pt>
                <c:pt idx="12078">
                  <c:v>-1.1784599999999999E-2</c:v>
                </c:pt>
                <c:pt idx="12079" formatCode="0.00E+00">
                  <c:v>-9.6348700000000002E-3</c:v>
                </c:pt>
                <c:pt idx="12080" formatCode="0.00E+00">
                  <c:v>-7.3913499999999997E-3</c:v>
                </c:pt>
                <c:pt idx="12081" formatCode="0.00E+00">
                  <c:v>-5.0561299999999998E-3</c:v>
                </c:pt>
                <c:pt idx="12082" formatCode="0.00E+00">
                  <c:v>-2.6316400000000002E-3</c:v>
                </c:pt>
                <c:pt idx="12083" formatCode="0.00E+00">
                  <c:v>-1.19783E-4</c:v>
                </c:pt>
                <c:pt idx="12084" formatCode="0.00E+00">
                  <c:v>2.4769900000000001E-3</c:v>
                </c:pt>
                <c:pt idx="12085" formatCode="0.00E+00">
                  <c:v>5.1546500000000002E-3</c:v>
                </c:pt>
                <c:pt idx="12086" formatCode="0.00E+00">
                  <c:v>7.9092299999999997E-3</c:v>
                </c:pt>
                <c:pt idx="12087">
                  <c:v>1.0737999999999999E-2</c:v>
                </c:pt>
                <c:pt idx="12088">
                  <c:v>1.36387E-2</c:v>
                </c:pt>
                <c:pt idx="12089">
                  <c:v>1.66082E-2</c:v>
                </c:pt>
                <c:pt idx="12090">
                  <c:v>1.9643299999999999E-2</c:v>
                </c:pt>
                <c:pt idx="12091">
                  <c:v>2.2740099999999999E-2</c:v>
                </c:pt>
                <c:pt idx="12092">
                  <c:v>2.5895000000000001E-2</c:v>
                </c:pt>
                <c:pt idx="12093">
                  <c:v>2.9105800000000001E-2</c:v>
                </c:pt>
                <c:pt idx="12094">
                  <c:v>3.2370999999999997E-2</c:v>
                </c:pt>
                <c:pt idx="12095">
                  <c:v>3.56881E-2</c:v>
                </c:pt>
                <c:pt idx="12096">
                  <c:v>3.9054100000000001E-2</c:v>
                </c:pt>
                <c:pt idx="12097">
                  <c:v>4.2465700000000002E-2</c:v>
                </c:pt>
                <c:pt idx="12098">
                  <c:v>4.5920000000000002E-2</c:v>
                </c:pt>
                <c:pt idx="12099">
                  <c:v>4.9413499999999999E-2</c:v>
                </c:pt>
                <c:pt idx="12100">
                  <c:v>5.2942999999999997E-2</c:v>
                </c:pt>
                <c:pt idx="12101">
                  <c:v>5.6505300000000001E-2</c:v>
                </c:pt>
                <c:pt idx="12102">
                  <c:v>6.0096299999999998E-2</c:v>
                </c:pt>
                <c:pt idx="12103">
                  <c:v>6.3711900000000002E-2</c:v>
                </c:pt>
                <c:pt idx="12104">
                  <c:v>6.7348199999999997E-2</c:v>
                </c:pt>
                <c:pt idx="12105">
                  <c:v>7.1000800000000003E-2</c:v>
                </c:pt>
                <c:pt idx="12106">
                  <c:v>7.4665200000000001E-2</c:v>
                </c:pt>
                <c:pt idx="12107">
                  <c:v>7.8337799999999999E-2</c:v>
                </c:pt>
                <c:pt idx="12108">
                  <c:v>8.2015500000000005E-2</c:v>
                </c:pt>
                <c:pt idx="12109">
                  <c:v>8.5694400000000004E-2</c:v>
                </c:pt>
                <c:pt idx="12110">
                  <c:v>8.9370500000000005E-2</c:v>
                </c:pt>
                <c:pt idx="12111">
                  <c:v>9.3039899999999995E-2</c:v>
                </c:pt>
                <c:pt idx="12112">
                  <c:v>9.6699400000000005E-2</c:v>
                </c:pt>
                <c:pt idx="12113">
                  <c:v>0.100345</c:v>
                </c:pt>
                <c:pt idx="12114">
                  <c:v>0.103974</c:v>
                </c:pt>
                <c:pt idx="12115">
                  <c:v>0.107581</c:v>
                </c:pt>
                <c:pt idx="12116">
                  <c:v>0.111162</c:v>
                </c:pt>
                <c:pt idx="12117">
                  <c:v>0.114713</c:v>
                </c:pt>
                <c:pt idx="12118">
                  <c:v>0.11823</c:v>
                </c:pt>
                <c:pt idx="12119">
                  <c:v>0.121712</c:v>
                </c:pt>
                <c:pt idx="12120">
                  <c:v>0.12515299999999999</c:v>
                </c:pt>
                <c:pt idx="12121">
                  <c:v>0.128548</c:v>
                </c:pt>
                <c:pt idx="12122">
                  <c:v>0.13189300000000001</c:v>
                </c:pt>
                <c:pt idx="12123">
                  <c:v>0.135188</c:v>
                </c:pt>
                <c:pt idx="12124">
                  <c:v>0.138429</c:v>
                </c:pt>
                <c:pt idx="12125">
                  <c:v>0.14161399999999999</c:v>
                </c:pt>
                <c:pt idx="12126">
                  <c:v>0.14474100000000001</c:v>
                </c:pt>
                <c:pt idx="12127">
                  <c:v>0.14780499999999999</c:v>
                </c:pt>
                <c:pt idx="12128">
                  <c:v>0.15080299999999999</c:v>
                </c:pt>
                <c:pt idx="12129">
                  <c:v>0.15373000000000001</c:v>
                </c:pt>
                <c:pt idx="12130">
                  <c:v>0.156585</c:v>
                </c:pt>
                <c:pt idx="12131">
                  <c:v>0.159363</c:v>
                </c:pt>
                <c:pt idx="12132">
                  <c:v>0.16206200000000001</c:v>
                </c:pt>
                <c:pt idx="12133">
                  <c:v>0.16467999999999999</c:v>
                </c:pt>
                <c:pt idx="12134">
                  <c:v>0.16721800000000001</c:v>
                </c:pt>
                <c:pt idx="12135">
                  <c:v>0.16967299999999999</c:v>
                </c:pt>
                <c:pt idx="12136">
                  <c:v>0.172042</c:v>
                </c:pt>
                <c:pt idx="12137">
                  <c:v>0.17432500000000001</c:v>
                </c:pt>
                <c:pt idx="12138">
                  <c:v>0.17652000000000001</c:v>
                </c:pt>
                <c:pt idx="12139">
                  <c:v>0.178624</c:v>
                </c:pt>
                <c:pt idx="12140">
                  <c:v>0.18063499999999999</c:v>
                </c:pt>
                <c:pt idx="12141">
                  <c:v>0.18255199999999999</c:v>
                </c:pt>
                <c:pt idx="12142">
                  <c:v>0.18437300000000001</c:v>
                </c:pt>
                <c:pt idx="12143">
                  <c:v>0.18609700000000001</c:v>
                </c:pt>
                <c:pt idx="12144">
                  <c:v>0.187723</c:v>
                </c:pt>
                <c:pt idx="12145">
                  <c:v>0.189249</c:v>
                </c:pt>
                <c:pt idx="12146">
                  <c:v>0.19067600000000001</c:v>
                </c:pt>
                <c:pt idx="12147">
                  <c:v>0.192</c:v>
                </c:pt>
                <c:pt idx="12148">
                  <c:v>0.19322300000000001</c:v>
                </c:pt>
                <c:pt idx="12149">
                  <c:v>0.19434399999999999</c:v>
                </c:pt>
                <c:pt idx="12150">
                  <c:v>0.19536100000000001</c:v>
                </c:pt>
                <c:pt idx="12151">
                  <c:v>0.196273</c:v>
                </c:pt>
                <c:pt idx="12152">
                  <c:v>0.19708100000000001</c:v>
                </c:pt>
                <c:pt idx="12153">
                  <c:v>0.19778499999999999</c:v>
                </c:pt>
                <c:pt idx="12154">
                  <c:v>0.19838600000000001</c:v>
                </c:pt>
                <c:pt idx="12155">
                  <c:v>0.198883</c:v>
                </c:pt>
                <c:pt idx="12156">
                  <c:v>0.19927600000000001</c:v>
                </c:pt>
                <c:pt idx="12157">
                  <c:v>0.199568</c:v>
                </c:pt>
                <c:pt idx="12158">
                  <c:v>0.19975699999999999</c:v>
                </c:pt>
                <c:pt idx="12159">
                  <c:v>0.199846</c:v>
                </c:pt>
                <c:pt idx="12160">
                  <c:v>0.19983400000000001</c:v>
                </c:pt>
                <c:pt idx="12161">
                  <c:v>0.19972200000000001</c:v>
                </c:pt>
                <c:pt idx="12162">
                  <c:v>0.19951199999999999</c:v>
                </c:pt>
                <c:pt idx="12163">
                  <c:v>0.19920599999999999</c:v>
                </c:pt>
                <c:pt idx="12164">
                  <c:v>0.19880700000000001</c:v>
                </c:pt>
                <c:pt idx="12165">
                  <c:v>0.19831499999999999</c:v>
                </c:pt>
                <c:pt idx="12166">
                  <c:v>0.19773299999999999</c:v>
                </c:pt>
                <c:pt idx="12167">
                  <c:v>0.19706299999999999</c:v>
                </c:pt>
                <c:pt idx="12168">
                  <c:v>0.19630400000000001</c:v>
                </c:pt>
                <c:pt idx="12169">
                  <c:v>0.19545999999999999</c:v>
                </c:pt>
                <c:pt idx="12170">
                  <c:v>0.19453000000000001</c:v>
                </c:pt>
                <c:pt idx="12171">
                  <c:v>0.19351599999999999</c:v>
                </c:pt>
                <c:pt idx="12172">
                  <c:v>0.19242100000000001</c:v>
                </c:pt>
                <c:pt idx="12173">
                  <c:v>0.191247</c:v>
                </c:pt>
                <c:pt idx="12174">
                  <c:v>0.189994</c:v>
                </c:pt>
                <c:pt idx="12175">
                  <c:v>0.188664</c:v>
                </c:pt>
                <c:pt idx="12176">
                  <c:v>0.18726200000000001</c:v>
                </c:pt>
                <c:pt idx="12177">
                  <c:v>0.18579000000000001</c:v>
                </c:pt>
                <c:pt idx="12178">
                  <c:v>0.184251</c:v>
                </c:pt>
                <c:pt idx="12179">
                  <c:v>0.18264900000000001</c:v>
                </c:pt>
                <c:pt idx="12180">
                  <c:v>0.18098600000000001</c:v>
                </c:pt>
                <c:pt idx="12181">
                  <c:v>0.17926400000000001</c:v>
                </c:pt>
                <c:pt idx="12182">
                  <c:v>0.177486</c:v>
                </c:pt>
                <c:pt idx="12183">
                  <c:v>0.175653</c:v>
                </c:pt>
                <c:pt idx="12184">
                  <c:v>0.17377000000000001</c:v>
                </c:pt>
                <c:pt idx="12185">
                  <c:v>0.17183799999999999</c:v>
                </c:pt>
                <c:pt idx="12186">
                  <c:v>0.16986100000000001</c:v>
                </c:pt>
                <c:pt idx="12187">
                  <c:v>0.16784199999999999</c:v>
                </c:pt>
                <c:pt idx="12188">
                  <c:v>0.16578300000000001</c:v>
                </c:pt>
                <c:pt idx="12189">
                  <c:v>0.163687</c:v>
                </c:pt>
                <c:pt idx="12190">
                  <c:v>0.16155600000000001</c:v>
                </c:pt>
                <c:pt idx="12191">
                  <c:v>0.15939400000000001</c:v>
                </c:pt>
                <c:pt idx="12192">
                  <c:v>0.15720300000000001</c:v>
                </c:pt>
                <c:pt idx="12193">
                  <c:v>0.15498600000000001</c:v>
                </c:pt>
                <c:pt idx="12194">
                  <c:v>0.15274499999999999</c:v>
                </c:pt>
                <c:pt idx="12195">
                  <c:v>0.15048300000000001</c:v>
                </c:pt>
                <c:pt idx="12196">
                  <c:v>0.148202</c:v>
                </c:pt>
                <c:pt idx="12197">
                  <c:v>0.14590600000000001</c:v>
                </c:pt>
                <c:pt idx="12198">
                  <c:v>0.143599</c:v>
                </c:pt>
                <c:pt idx="12199">
                  <c:v>0.14128199999999999</c:v>
                </c:pt>
                <c:pt idx="12200">
                  <c:v>0.138959</c:v>
                </c:pt>
                <c:pt idx="12201">
                  <c:v>0.136632</c:v>
                </c:pt>
                <c:pt idx="12202">
                  <c:v>0.13430300000000001</c:v>
                </c:pt>
                <c:pt idx="12203">
                  <c:v>0.13197500000000001</c:v>
                </c:pt>
                <c:pt idx="12204">
                  <c:v>0.12964999999999999</c:v>
                </c:pt>
                <c:pt idx="12205">
                  <c:v>0.127332</c:v>
                </c:pt>
                <c:pt idx="12206">
                  <c:v>0.12502199999999999</c:v>
                </c:pt>
                <c:pt idx="12207">
                  <c:v>0.122723</c:v>
                </c:pt>
                <c:pt idx="12208">
                  <c:v>0.120436</c:v>
                </c:pt>
                <c:pt idx="12209">
                  <c:v>0.11816400000000001</c:v>
                </c:pt>
                <c:pt idx="12210">
                  <c:v>0.11591</c:v>
                </c:pt>
                <c:pt idx="12211">
                  <c:v>0.113676</c:v>
                </c:pt>
                <c:pt idx="12212">
                  <c:v>0.111466</c:v>
                </c:pt>
                <c:pt idx="12213">
                  <c:v>0.109282</c:v>
                </c:pt>
                <c:pt idx="12214">
                  <c:v>0.107125</c:v>
                </c:pt>
                <c:pt idx="12215">
                  <c:v>0.10499799999999999</c:v>
                </c:pt>
                <c:pt idx="12216">
                  <c:v>0.10290299999999999</c:v>
                </c:pt>
                <c:pt idx="12217">
                  <c:v>0.100842</c:v>
                </c:pt>
                <c:pt idx="12218">
                  <c:v>9.8815899999999998E-2</c:v>
                </c:pt>
                <c:pt idx="12219">
                  <c:v>9.6827300000000005E-2</c:v>
                </c:pt>
                <c:pt idx="12220">
                  <c:v>9.4877199999999995E-2</c:v>
                </c:pt>
                <c:pt idx="12221">
                  <c:v>9.2967599999999997E-2</c:v>
                </c:pt>
                <c:pt idx="12222">
                  <c:v>9.11E-2</c:v>
                </c:pt>
                <c:pt idx="12223">
                  <c:v>8.9275999999999994E-2</c:v>
                </c:pt>
                <c:pt idx="12224">
                  <c:v>8.7497500000000006E-2</c:v>
                </c:pt>
                <c:pt idx="12225">
                  <c:v>8.5766999999999996E-2</c:v>
                </c:pt>
                <c:pt idx="12226">
                  <c:v>8.4086499999999995E-2</c:v>
                </c:pt>
                <c:pt idx="12227">
                  <c:v>8.2457199999999994E-2</c:v>
                </c:pt>
                <c:pt idx="12228">
                  <c:v>8.0879499999999993E-2</c:v>
                </c:pt>
                <c:pt idx="12229">
                  <c:v>7.9353199999999999E-2</c:v>
                </c:pt>
                <c:pt idx="12230">
                  <c:v>7.7878199999999995E-2</c:v>
                </c:pt>
                <c:pt idx="12231">
                  <c:v>7.6454499999999995E-2</c:v>
                </c:pt>
                <c:pt idx="12232">
                  <c:v>7.5082200000000002E-2</c:v>
                </c:pt>
                <c:pt idx="12233">
                  <c:v>7.3761999999999994E-2</c:v>
                </c:pt>
                <c:pt idx="12234">
                  <c:v>7.2495299999999999E-2</c:v>
                </c:pt>
                <c:pt idx="12235">
                  <c:v>7.1283399999999997E-2</c:v>
                </c:pt>
                <c:pt idx="12236">
                  <c:v>7.01262E-2</c:v>
                </c:pt>
                <c:pt idx="12237">
                  <c:v>6.9022799999999995E-2</c:v>
                </c:pt>
                <c:pt idx="12238">
                  <c:v>6.7972500000000005E-2</c:v>
                </c:pt>
                <c:pt idx="12239">
                  <c:v>6.6975599999999996E-2</c:v>
                </c:pt>
                <c:pt idx="12240">
                  <c:v>6.6032900000000005E-2</c:v>
                </c:pt>
                <c:pt idx="12241">
                  <c:v>6.5145099999999997E-2</c:v>
                </c:pt>
                <c:pt idx="12242">
                  <c:v>6.4312400000000006E-2</c:v>
                </c:pt>
                <c:pt idx="12243">
                  <c:v>6.3535300000000003E-2</c:v>
                </c:pt>
                <c:pt idx="12244">
                  <c:v>6.2814300000000003E-2</c:v>
                </c:pt>
                <c:pt idx="12245">
                  <c:v>6.21489E-2</c:v>
                </c:pt>
                <c:pt idx="12246">
                  <c:v>6.1538299999999997E-2</c:v>
                </c:pt>
                <c:pt idx="12247">
                  <c:v>6.0981899999999999E-2</c:v>
                </c:pt>
                <c:pt idx="12248">
                  <c:v>6.0479400000000003E-2</c:v>
                </c:pt>
                <c:pt idx="12249">
                  <c:v>6.0030600000000003E-2</c:v>
                </c:pt>
                <c:pt idx="12250">
                  <c:v>5.9636300000000003E-2</c:v>
                </c:pt>
                <c:pt idx="12251">
                  <c:v>5.9297999999999997E-2</c:v>
                </c:pt>
                <c:pt idx="12252">
                  <c:v>5.9015100000000001E-2</c:v>
                </c:pt>
                <c:pt idx="12253">
                  <c:v>5.87856E-2</c:v>
                </c:pt>
                <c:pt idx="12254">
                  <c:v>5.8606999999999999E-2</c:v>
                </c:pt>
                <c:pt idx="12255">
                  <c:v>5.8478099999999998E-2</c:v>
                </c:pt>
                <c:pt idx="12256">
                  <c:v>5.8397200000000003E-2</c:v>
                </c:pt>
                <c:pt idx="12257">
                  <c:v>5.83621E-2</c:v>
                </c:pt>
                <c:pt idx="12258">
                  <c:v>5.8370999999999999E-2</c:v>
                </c:pt>
                <c:pt idx="12259">
                  <c:v>5.8422200000000001E-2</c:v>
                </c:pt>
                <c:pt idx="12260">
                  <c:v>5.8513799999999998E-2</c:v>
                </c:pt>
                <c:pt idx="12261">
                  <c:v>5.8643800000000003E-2</c:v>
                </c:pt>
                <c:pt idx="12262">
                  <c:v>5.8810300000000003E-2</c:v>
                </c:pt>
                <c:pt idx="12263">
                  <c:v>5.9011899999999999E-2</c:v>
                </c:pt>
                <c:pt idx="12264">
                  <c:v>5.9246500000000001E-2</c:v>
                </c:pt>
                <c:pt idx="12265">
                  <c:v>5.9512000000000002E-2</c:v>
                </c:pt>
                <c:pt idx="12266">
                  <c:v>5.9805900000000002E-2</c:v>
                </c:pt>
                <c:pt idx="12267">
                  <c:v>6.0126400000000003E-2</c:v>
                </c:pt>
                <c:pt idx="12268">
                  <c:v>6.0471799999999999E-2</c:v>
                </c:pt>
                <c:pt idx="12269">
                  <c:v>6.0840400000000003E-2</c:v>
                </c:pt>
                <c:pt idx="12270">
                  <c:v>6.123E-2</c:v>
                </c:pt>
                <c:pt idx="12271">
                  <c:v>6.1638800000000001E-2</c:v>
                </c:pt>
                <c:pt idx="12272">
                  <c:v>6.2065000000000002E-2</c:v>
                </c:pt>
                <c:pt idx="12273">
                  <c:v>6.2506599999999995E-2</c:v>
                </c:pt>
                <c:pt idx="12274">
                  <c:v>6.2961500000000004E-2</c:v>
                </c:pt>
                <c:pt idx="12275">
                  <c:v>6.3426899999999994E-2</c:v>
                </c:pt>
                <c:pt idx="12276">
                  <c:v>6.3900499999999999E-2</c:v>
                </c:pt>
                <c:pt idx="12277">
                  <c:v>6.4380099999999996E-2</c:v>
                </c:pt>
                <c:pt idx="12278">
                  <c:v>6.4863400000000002E-2</c:v>
                </c:pt>
                <c:pt idx="12279">
                  <c:v>6.5347699999999995E-2</c:v>
                </c:pt>
                <c:pt idx="12280">
                  <c:v>6.5830799999999995E-2</c:v>
                </c:pt>
                <c:pt idx="12281">
                  <c:v>6.6310099999999997E-2</c:v>
                </c:pt>
                <c:pt idx="12282">
                  <c:v>6.6783499999999996E-2</c:v>
                </c:pt>
                <c:pt idx="12283">
                  <c:v>6.72489E-2</c:v>
                </c:pt>
                <c:pt idx="12284">
                  <c:v>6.7704200000000006E-2</c:v>
                </c:pt>
                <c:pt idx="12285">
                  <c:v>6.8147100000000002E-2</c:v>
                </c:pt>
                <c:pt idx="12286">
                  <c:v>6.8575200000000003E-2</c:v>
                </c:pt>
                <c:pt idx="12287">
                  <c:v>6.8985699999999997E-2</c:v>
                </c:pt>
                <c:pt idx="12288">
                  <c:v>6.9376999999999994E-2</c:v>
                </c:pt>
                <c:pt idx="12289">
                  <c:v>6.9747299999999998E-2</c:v>
                </c:pt>
                <c:pt idx="12290">
                  <c:v>7.0094600000000007E-2</c:v>
                </c:pt>
                <c:pt idx="12291">
                  <c:v>7.0416800000000002E-2</c:v>
                </c:pt>
                <c:pt idx="12292">
                  <c:v>7.0712300000000006E-2</c:v>
                </c:pt>
                <c:pt idx="12293">
                  <c:v>7.0979799999999996E-2</c:v>
                </c:pt>
                <c:pt idx="12294">
                  <c:v>7.1217600000000006E-2</c:v>
                </c:pt>
                <c:pt idx="12295">
                  <c:v>7.1424199999999993E-2</c:v>
                </c:pt>
                <c:pt idx="12296">
                  <c:v>7.1597499999999994E-2</c:v>
                </c:pt>
                <c:pt idx="12297">
                  <c:v>7.1735900000000005E-2</c:v>
                </c:pt>
                <c:pt idx="12298">
                  <c:v>7.1838200000000005E-2</c:v>
                </c:pt>
                <c:pt idx="12299">
                  <c:v>7.1903900000000007E-2</c:v>
                </c:pt>
                <c:pt idx="12300">
                  <c:v>7.1932399999999994E-2</c:v>
                </c:pt>
                <c:pt idx="12301">
                  <c:v>7.1922799999999995E-2</c:v>
                </c:pt>
                <c:pt idx="12302">
                  <c:v>7.1874199999999999E-2</c:v>
                </c:pt>
                <c:pt idx="12303">
                  <c:v>7.1786100000000005E-2</c:v>
                </c:pt>
                <c:pt idx="12304">
                  <c:v>7.1657999999999999E-2</c:v>
                </c:pt>
                <c:pt idx="12305">
                  <c:v>7.1489300000000006E-2</c:v>
                </c:pt>
                <c:pt idx="12306">
                  <c:v>7.1279599999999999E-2</c:v>
                </c:pt>
                <c:pt idx="12307">
                  <c:v>7.10287E-2</c:v>
                </c:pt>
                <c:pt idx="12308">
                  <c:v>7.0736900000000005E-2</c:v>
                </c:pt>
                <c:pt idx="12309">
                  <c:v>7.0403800000000002E-2</c:v>
                </c:pt>
                <c:pt idx="12310">
                  <c:v>7.0029300000000003E-2</c:v>
                </c:pt>
                <c:pt idx="12311">
                  <c:v>6.9613700000000001E-2</c:v>
                </c:pt>
                <c:pt idx="12312">
                  <c:v>6.9157899999999994E-2</c:v>
                </c:pt>
                <c:pt idx="12313">
                  <c:v>6.8662899999999999E-2</c:v>
                </c:pt>
                <c:pt idx="12314">
                  <c:v>6.8129700000000001E-2</c:v>
                </c:pt>
                <c:pt idx="12315">
                  <c:v>6.75592E-2</c:v>
                </c:pt>
                <c:pt idx="12316">
                  <c:v>6.6952200000000003E-2</c:v>
                </c:pt>
                <c:pt idx="12317">
                  <c:v>6.6309699999999999E-2</c:v>
                </c:pt>
                <c:pt idx="12318">
                  <c:v>6.5632200000000002E-2</c:v>
                </c:pt>
                <c:pt idx="12319">
                  <c:v>6.4921199999999998E-2</c:v>
                </c:pt>
                <c:pt idx="12320">
                  <c:v>6.4178200000000005E-2</c:v>
                </c:pt>
                <c:pt idx="12321">
                  <c:v>6.3405199999999995E-2</c:v>
                </c:pt>
                <c:pt idx="12322">
                  <c:v>6.2604699999999999E-2</c:v>
                </c:pt>
                <c:pt idx="12323">
                  <c:v>6.17785E-2</c:v>
                </c:pt>
                <c:pt idx="12324">
                  <c:v>6.0928000000000003E-2</c:v>
                </c:pt>
                <c:pt idx="12325">
                  <c:v>6.0054000000000003E-2</c:v>
                </c:pt>
                <c:pt idx="12326">
                  <c:v>5.91584E-2</c:v>
                </c:pt>
                <c:pt idx="12327">
                  <c:v>5.8243900000000001E-2</c:v>
                </c:pt>
                <c:pt idx="12328">
                  <c:v>5.7313200000000002E-2</c:v>
                </c:pt>
                <c:pt idx="12329">
                  <c:v>5.6368599999999998E-2</c:v>
                </c:pt>
                <c:pt idx="12330">
                  <c:v>5.5412700000000002E-2</c:v>
                </c:pt>
                <c:pt idx="12331">
                  <c:v>5.4448499999999997E-2</c:v>
                </c:pt>
                <c:pt idx="12332">
                  <c:v>5.34788E-2</c:v>
                </c:pt>
                <c:pt idx="12333">
                  <c:v>5.2505799999999998E-2</c:v>
                </c:pt>
                <c:pt idx="12334">
                  <c:v>5.1531599999999997E-2</c:v>
                </c:pt>
                <c:pt idx="12335">
                  <c:v>5.0558400000000003E-2</c:v>
                </c:pt>
                <c:pt idx="12336">
                  <c:v>4.9589500000000002E-2</c:v>
                </c:pt>
                <c:pt idx="12337">
                  <c:v>4.8629199999999997E-2</c:v>
                </c:pt>
                <c:pt idx="12338">
                  <c:v>4.7682099999999998E-2</c:v>
                </c:pt>
                <c:pt idx="12339">
                  <c:v>4.6752000000000002E-2</c:v>
                </c:pt>
                <c:pt idx="12340">
                  <c:v>4.5839999999999999E-2</c:v>
                </c:pt>
                <c:pt idx="12341">
                  <c:v>4.4946300000000002E-2</c:v>
                </c:pt>
                <c:pt idx="12342">
                  <c:v>4.4073399999999999E-2</c:v>
                </c:pt>
                <c:pt idx="12343">
                  <c:v>4.3224499999999999E-2</c:v>
                </c:pt>
                <c:pt idx="12344">
                  <c:v>4.2401899999999999E-2</c:v>
                </c:pt>
                <c:pt idx="12345">
                  <c:v>4.1607699999999997E-2</c:v>
                </c:pt>
                <c:pt idx="12346">
                  <c:v>4.0844199999999997E-2</c:v>
                </c:pt>
                <c:pt idx="12347">
                  <c:v>4.0114200000000003E-2</c:v>
                </c:pt>
                <c:pt idx="12348">
                  <c:v>3.94201E-2</c:v>
                </c:pt>
                <c:pt idx="12349">
                  <c:v>3.8763600000000002E-2</c:v>
                </c:pt>
                <c:pt idx="12350">
                  <c:v>3.8146600000000003E-2</c:v>
                </c:pt>
                <c:pt idx="12351">
                  <c:v>3.7571199999999999E-2</c:v>
                </c:pt>
                <c:pt idx="12352">
                  <c:v>3.7038799999999997E-2</c:v>
                </c:pt>
                <c:pt idx="12353">
                  <c:v>3.6551599999999997E-2</c:v>
                </c:pt>
                <c:pt idx="12354">
                  <c:v>3.6111400000000002E-2</c:v>
                </c:pt>
                <c:pt idx="12355">
                  <c:v>3.5720500000000002E-2</c:v>
                </c:pt>
                <c:pt idx="12356">
                  <c:v>3.5381200000000002E-2</c:v>
                </c:pt>
                <c:pt idx="12357">
                  <c:v>3.5094899999999998E-2</c:v>
                </c:pt>
                <c:pt idx="12358">
                  <c:v>3.4862900000000002E-2</c:v>
                </c:pt>
                <c:pt idx="12359">
                  <c:v>3.4686799999999997E-2</c:v>
                </c:pt>
                <c:pt idx="12360">
                  <c:v>3.45689E-2</c:v>
                </c:pt>
                <c:pt idx="12361">
                  <c:v>3.4511300000000002E-2</c:v>
                </c:pt>
                <c:pt idx="12362">
                  <c:v>3.45151E-2</c:v>
                </c:pt>
                <c:pt idx="12363">
                  <c:v>3.4581399999999998E-2</c:v>
                </c:pt>
                <c:pt idx="12364">
                  <c:v>3.4710900000000003E-2</c:v>
                </c:pt>
                <c:pt idx="12365">
                  <c:v>3.4904999999999999E-2</c:v>
                </c:pt>
                <c:pt idx="12366">
                  <c:v>3.5164500000000001E-2</c:v>
                </c:pt>
                <c:pt idx="12367">
                  <c:v>3.5490399999999998E-2</c:v>
                </c:pt>
                <c:pt idx="12368">
                  <c:v>3.5883100000000001E-2</c:v>
                </c:pt>
                <c:pt idx="12369">
                  <c:v>3.6343100000000003E-2</c:v>
                </c:pt>
                <c:pt idx="12370">
                  <c:v>3.6870399999999998E-2</c:v>
                </c:pt>
                <c:pt idx="12371">
                  <c:v>3.7465100000000001E-2</c:v>
                </c:pt>
                <c:pt idx="12372">
                  <c:v>3.8127399999999999E-2</c:v>
                </c:pt>
                <c:pt idx="12373">
                  <c:v>3.8857099999999999E-2</c:v>
                </c:pt>
                <c:pt idx="12374">
                  <c:v>3.96537E-2</c:v>
                </c:pt>
                <c:pt idx="12375">
                  <c:v>4.0516999999999997E-2</c:v>
                </c:pt>
                <c:pt idx="12376">
                  <c:v>4.1446299999999998E-2</c:v>
                </c:pt>
                <c:pt idx="12377">
                  <c:v>4.2440800000000001E-2</c:v>
                </c:pt>
                <c:pt idx="12378">
                  <c:v>4.3499200000000002E-2</c:v>
                </c:pt>
                <c:pt idx="12379">
                  <c:v>4.4620399999999998E-2</c:v>
                </c:pt>
                <c:pt idx="12380">
                  <c:v>4.5803000000000003E-2</c:v>
                </c:pt>
                <c:pt idx="12381">
                  <c:v>4.7045700000000003E-2</c:v>
                </c:pt>
                <c:pt idx="12382">
                  <c:v>4.8347000000000001E-2</c:v>
                </c:pt>
                <c:pt idx="12383">
                  <c:v>4.9705800000000001E-2</c:v>
                </c:pt>
                <c:pt idx="12384">
                  <c:v>5.11203E-2</c:v>
                </c:pt>
                <c:pt idx="12385">
                  <c:v>5.2588599999999999E-2</c:v>
                </c:pt>
                <c:pt idx="12386">
                  <c:v>5.4108400000000001E-2</c:v>
                </c:pt>
                <c:pt idx="12387">
                  <c:v>5.5677999999999998E-2</c:v>
                </c:pt>
                <c:pt idx="12388">
                  <c:v>5.7295699999999998E-2</c:v>
                </c:pt>
                <c:pt idx="12389">
                  <c:v>5.8959900000000003E-2</c:v>
                </c:pt>
                <c:pt idx="12390">
                  <c:v>6.0668E-2</c:v>
                </c:pt>
                <c:pt idx="12391">
                  <c:v>6.2417500000000001E-2</c:v>
                </c:pt>
                <c:pt idx="12392">
                  <c:v>6.4205799999999993E-2</c:v>
                </c:pt>
                <c:pt idx="12393">
                  <c:v>6.6030099999999994E-2</c:v>
                </c:pt>
                <c:pt idx="12394">
                  <c:v>6.7887900000000001E-2</c:v>
                </c:pt>
                <c:pt idx="12395">
                  <c:v>6.9776099999999994E-2</c:v>
                </c:pt>
                <c:pt idx="12396">
                  <c:v>7.1691900000000003E-2</c:v>
                </c:pt>
                <c:pt idx="12397">
                  <c:v>7.3632199999999995E-2</c:v>
                </c:pt>
                <c:pt idx="12398">
                  <c:v>7.5594599999999998E-2</c:v>
                </c:pt>
                <c:pt idx="12399">
                  <c:v>7.7576300000000001E-2</c:v>
                </c:pt>
                <c:pt idx="12400">
                  <c:v>7.9574699999999998E-2</c:v>
                </c:pt>
                <c:pt idx="12401">
                  <c:v>8.1586400000000003E-2</c:v>
                </c:pt>
                <c:pt idx="12402">
                  <c:v>8.3608100000000005E-2</c:v>
                </c:pt>
                <c:pt idx="12403">
                  <c:v>8.5636400000000001E-2</c:v>
                </c:pt>
                <c:pt idx="12404">
                  <c:v>8.7668099999999999E-2</c:v>
                </c:pt>
                <c:pt idx="12405">
                  <c:v>8.9700100000000005E-2</c:v>
                </c:pt>
                <c:pt idx="12406">
                  <c:v>9.1729199999999997E-2</c:v>
                </c:pt>
                <c:pt idx="12407">
                  <c:v>9.3752500000000003E-2</c:v>
                </c:pt>
                <c:pt idx="12408">
                  <c:v>9.5767400000000003E-2</c:v>
                </c:pt>
                <c:pt idx="12409">
                  <c:v>9.7771300000000005E-2</c:v>
                </c:pt>
                <c:pt idx="12410">
                  <c:v>9.9761600000000006E-2</c:v>
                </c:pt>
                <c:pt idx="12411">
                  <c:v>0.10173500000000001</c:v>
                </c:pt>
                <c:pt idx="12412">
                  <c:v>0.103688</c:v>
                </c:pt>
                <c:pt idx="12413">
                  <c:v>0.105617</c:v>
                </c:pt>
                <c:pt idx="12414">
                  <c:v>0.107519</c:v>
                </c:pt>
                <c:pt idx="12415">
                  <c:v>0.109392</c:v>
                </c:pt>
                <c:pt idx="12416">
                  <c:v>0.111233</c:v>
                </c:pt>
                <c:pt idx="12417">
                  <c:v>0.113036</c:v>
                </c:pt>
                <c:pt idx="12418">
                  <c:v>0.114801</c:v>
                </c:pt>
                <c:pt idx="12419">
                  <c:v>0.116522</c:v>
                </c:pt>
                <c:pt idx="12420">
                  <c:v>0.118198</c:v>
                </c:pt>
                <c:pt idx="12421">
                  <c:v>0.119827</c:v>
                </c:pt>
                <c:pt idx="12422">
                  <c:v>0.121404</c:v>
                </c:pt>
                <c:pt idx="12423">
                  <c:v>0.122929</c:v>
                </c:pt>
                <c:pt idx="12424">
                  <c:v>0.12439799999999999</c:v>
                </c:pt>
                <c:pt idx="12425">
                  <c:v>0.125808</c:v>
                </c:pt>
                <c:pt idx="12426">
                  <c:v>0.12715599999999999</c:v>
                </c:pt>
                <c:pt idx="12427">
                  <c:v>0.128441</c:v>
                </c:pt>
                <c:pt idx="12428">
                  <c:v>0.12966</c:v>
                </c:pt>
                <c:pt idx="12429">
                  <c:v>0.13081200000000001</c:v>
                </c:pt>
                <c:pt idx="12430">
                  <c:v>0.13189400000000001</c:v>
                </c:pt>
                <c:pt idx="12431">
                  <c:v>0.132905</c:v>
                </c:pt>
                <c:pt idx="12432">
                  <c:v>0.13384299999999999</c:v>
                </c:pt>
                <c:pt idx="12433">
                  <c:v>0.13470699999999999</c:v>
                </c:pt>
                <c:pt idx="12434">
                  <c:v>0.135495</c:v>
                </c:pt>
                <c:pt idx="12435">
                  <c:v>0.13620699999999999</c:v>
                </c:pt>
                <c:pt idx="12436">
                  <c:v>0.13683999999999999</c:v>
                </c:pt>
                <c:pt idx="12437">
                  <c:v>0.13739399999999999</c:v>
                </c:pt>
                <c:pt idx="12438">
                  <c:v>0.13786799999999999</c:v>
                </c:pt>
                <c:pt idx="12439">
                  <c:v>0.138261</c:v>
                </c:pt>
                <c:pt idx="12440">
                  <c:v>0.138571</c:v>
                </c:pt>
                <c:pt idx="12441">
                  <c:v>0.13880000000000001</c:v>
                </c:pt>
                <c:pt idx="12442">
                  <c:v>0.13894500000000001</c:v>
                </c:pt>
                <c:pt idx="12443">
                  <c:v>0.13900699999999999</c:v>
                </c:pt>
                <c:pt idx="12444">
                  <c:v>0.138985</c:v>
                </c:pt>
                <c:pt idx="12445">
                  <c:v>0.138877</c:v>
                </c:pt>
                <c:pt idx="12446">
                  <c:v>0.138685</c:v>
                </c:pt>
                <c:pt idx="12447">
                  <c:v>0.138408</c:v>
                </c:pt>
                <c:pt idx="12448">
                  <c:v>0.138045</c:v>
                </c:pt>
                <c:pt idx="12449">
                  <c:v>0.137598</c:v>
                </c:pt>
                <c:pt idx="12450">
                  <c:v>0.13706699999999999</c:v>
                </c:pt>
                <c:pt idx="12451">
                  <c:v>0.13645099999999999</c:v>
                </c:pt>
                <c:pt idx="12452">
                  <c:v>0.13575200000000001</c:v>
                </c:pt>
                <c:pt idx="12453">
                  <c:v>0.13496900000000001</c:v>
                </c:pt>
                <c:pt idx="12454">
                  <c:v>0.134102</c:v>
                </c:pt>
                <c:pt idx="12455">
                  <c:v>0.13315399999999999</c:v>
                </c:pt>
                <c:pt idx="12456">
                  <c:v>0.13212499999999999</c:v>
                </c:pt>
                <c:pt idx="12457">
                  <c:v>0.13101599999999999</c:v>
                </c:pt>
                <c:pt idx="12458">
                  <c:v>0.12983</c:v>
                </c:pt>
                <c:pt idx="12459">
                  <c:v>0.12856699999999999</c:v>
                </c:pt>
                <c:pt idx="12460">
                  <c:v>0.12722800000000001</c:v>
                </c:pt>
                <c:pt idx="12461">
                  <c:v>0.12581600000000001</c:v>
                </c:pt>
                <c:pt idx="12462">
                  <c:v>0.124331</c:v>
                </c:pt>
                <c:pt idx="12463">
                  <c:v>0.122775</c:v>
                </c:pt>
                <c:pt idx="12464">
                  <c:v>0.12114900000000001</c:v>
                </c:pt>
                <c:pt idx="12465">
                  <c:v>0.119454</c:v>
                </c:pt>
                <c:pt idx="12466">
                  <c:v>0.11769300000000001</c:v>
                </c:pt>
                <c:pt idx="12467">
                  <c:v>0.115867</c:v>
                </c:pt>
                <c:pt idx="12468">
                  <c:v>0.113978</c:v>
                </c:pt>
                <c:pt idx="12469">
                  <c:v>0.112027</c:v>
                </c:pt>
                <c:pt idx="12470">
                  <c:v>0.110017</c:v>
                </c:pt>
                <c:pt idx="12471">
                  <c:v>0.107949</c:v>
                </c:pt>
                <c:pt idx="12472">
                  <c:v>0.105827</c:v>
                </c:pt>
                <c:pt idx="12473">
                  <c:v>0.103653</c:v>
                </c:pt>
                <c:pt idx="12474">
                  <c:v>0.101428</c:v>
                </c:pt>
                <c:pt idx="12475">
                  <c:v>9.9154400000000004E-2</c:v>
                </c:pt>
                <c:pt idx="12476">
                  <c:v>9.6835000000000004E-2</c:v>
                </c:pt>
                <c:pt idx="12477">
                  <c:v>9.4472600000000004E-2</c:v>
                </c:pt>
                <c:pt idx="12478">
                  <c:v>9.2069999999999999E-2</c:v>
                </c:pt>
                <c:pt idx="12479">
                  <c:v>8.9629799999999996E-2</c:v>
                </c:pt>
                <c:pt idx="12480">
                  <c:v>8.7154599999999999E-2</c:v>
                </c:pt>
                <c:pt idx="12481">
                  <c:v>8.4646899999999997E-2</c:v>
                </c:pt>
                <c:pt idx="12482">
                  <c:v>8.2109100000000004E-2</c:v>
                </c:pt>
                <c:pt idx="12483">
                  <c:v>7.9543600000000006E-2</c:v>
                </c:pt>
                <c:pt idx="12484">
                  <c:v>7.6952499999999993E-2</c:v>
                </c:pt>
                <c:pt idx="12485">
                  <c:v>7.4338299999999996E-2</c:v>
                </c:pt>
                <c:pt idx="12486">
                  <c:v>7.1704699999999996E-2</c:v>
                </c:pt>
                <c:pt idx="12487">
                  <c:v>6.9054900000000002E-2</c:v>
                </c:pt>
                <c:pt idx="12488">
                  <c:v>6.6391900000000004E-2</c:v>
                </c:pt>
                <c:pt idx="12489">
                  <c:v>6.3718499999999997E-2</c:v>
                </c:pt>
                <c:pt idx="12490">
                  <c:v>6.1037800000000003E-2</c:v>
                </c:pt>
                <c:pt idx="12491">
                  <c:v>5.8352800000000003E-2</c:v>
                </c:pt>
                <c:pt idx="12492">
                  <c:v>5.5666199999999999E-2</c:v>
                </c:pt>
                <c:pt idx="12493">
                  <c:v>5.2980800000000002E-2</c:v>
                </c:pt>
                <c:pt idx="12494">
                  <c:v>5.0299400000000001E-2</c:v>
                </c:pt>
                <c:pt idx="12495">
                  <c:v>4.7624399999999997E-2</c:v>
                </c:pt>
                <c:pt idx="12496">
                  <c:v>4.49583E-2</c:v>
                </c:pt>
                <c:pt idx="12497">
                  <c:v>4.2303500000000001E-2</c:v>
                </c:pt>
                <c:pt idx="12498">
                  <c:v>3.96624E-2</c:v>
                </c:pt>
                <c:pt idx="12499">
                  <c:v>3.7038000000000001E-2</c:v>
                </c:pt>
                <c:pt idx="12500">
                  <c:v>3.44333E-2</c:v>
                </c:pt>
                <c:pt idx="12501">
                  <c:v>3.18511E-2</c:v>
                </c:pt>
                <c:pt idx="12502">
                  <c:v>2.9293900000000001E-2</c:v>
                </c:pt>
                <c:pt idx="12503">
                  <c:v>2.6764400000000001E-2</c:v>
                </c:pt>
                <c:pt idx="12504">
                  <c:v>2.42647E-2</c:v>
                </c:pt>
                <c:pt idx="12505">
                  <c:v>2.1796699999999999E-2</c:v>
                </c:pt>
                <c:pt idx="12506">
                  <c:v>1.93627E-2</c:v>
                </c:pt>
                <c:pt idx="12507">
                  <c:v>1.6964900000000002E-2</c:v>
                </c:pt>
                <c:pt idx="12508">
                  <c:v>1.46052E-2</c:v>
                </c:pt>
                <c:pt idx="12509">
                  <c:v>1.2285600000000001E-2</c:v>
                </c:pt>
                <c:pt idx="12510">
                  <c:v>1.00085E-2</c:v>
                </c:pt>
                <c:pt idx="12511" formatCode="0.00E+00">
                  <c:v>7.7761899999999997E-3</c:v>
                </c:pt>
                <c:pt idx="12512" formatCode="0.00E+00">
                  <c:v>5.59006E-3</c:v>
                </c:pt>
                <c:pt idx="12513" formatCode="0.00E+00">
                  <c:v>3.4514699999999999E-3</c:v>
                </c:pt>
                <c:pt idx="12514" formatCode="0.00E+00">
                  <c:v>1.36243E-3</c:v>
                </c:pt>
                <c:pt idx="12515" formatCode="0.00E+00">
                  <c:v>-6.7491600000000001E-4</c:v>
                </c:pt>
                <c:pt idx="12516" formatCode="0.00E+00">
                  <c:v>-2.6586000000000001E-3</c:v>
                </c:pt>
                <c:pt idx="12517" formatCode="0.00E+00">
                  <c:v>-4.5867099999999999E-3</c:v>
                </c:pt>
                <c:pt idx="12518" formatCode="0.00E+00">
                  <c:v>-6.4572900000000001E-3</c:v>
                </c:pt>
                <c:pt idx="12519" formatCode="0.00E+00">
                  <c:v>-8.2685499999999995E-3</c:v>
                </c:pt>
                <c:pt idx="12520">
                  <c:v>-1.00191E-2</c:v>
                </c:pt>
                <c:pt idx="12521">
                  <c:v>-1.17082E-2</c:v>
                </c:pt>
                <c:pt idx="12522">
                  <c:v>-1.3334800000000001E-2</c:v>
                </c:pt>
                <c:pt idx="12523">
                  <c:v>-1.48977E-2</c:v>
                </c:pt>
                <c:pt idx="12524">
                  <c:v>-1.6394700000000002E-2</c:v>
                </c:pt>
                <c:pt idx="12525">
                  <c:v>-1.78233E-2</c:v>
                </c:pt>
                <c:pt idx="12526">
                  <c:v>-1.9180800000000001E-2</c:v>
                </c:pt>
                <c:pt idx="12527">
                  <c:v>-2.04669E-2</c:v>
                </c:pt>
                <c:pt idx="12528">
                  <c:v>-2.16831E-2</c:v>
                </c:pt>
                <c:pt idx="12529">
                  <c:v>-2.28305E-2</c:v>
                </c:pt>
                <c:pt idx="12530">
                  <c:v>-2.3908499999999999E-2</c:v>
                </c:pt>
                <c:pt idx="12531">
                  <c:v>-2.49167E-2</c:v>
                </c:pt>
                <c:pt idx="12532">
                  <c:v>-2.5855199999999998E-2</c:v>
                </c:pt>
                <c:pt idx="12533">
                  <c:v>-2.6724299999999999E-2</c:v>
                </c:pt>
                <c:pt idx="12534">
                  <c:v>-2.7524E-2</c:v>
                </c:pt>
                <c:pt idx="12535">
                  <c:v>-2.8254399999999999E-2</c:v>
                </c:pt>
                <c:pt idx="12536">
                  <c:v>-2.89161E-2</c:v>
                </c:pt>
                <c:pt idx="12537">
                  <c:v>-2.95096E-2</c:v>
                </c:pt>
                <c:pt idx="12538">
                  <c:v>-3.00355E-2</c:v>
                </c:pt>
                <c:pt idx="12539">
                  <c:v>-3.0494400000000001E-2</c:v>
                </c:pt>
                <c:pt idx="12540">
                  <c:v>-3.0887499999999998E-2</c:v>
                </c:pt>
                <c:pt idx="12541">
                  <c:v>-3.1215900000000001E-2</c:v>
                </c:pt>
                <c:pt idx="12542">
                  <c:v>-3.1480300000000003E-2</c:v>
                </c:pt>
                <c:pt idx="12543">
                  <c:v>-3.1681500000000001E-2</c:v>
                </c:pt>
                <c:pt idx="12544">
                  <c:v>-3.18207E-2</c:v>
                </c:pt>
                <c:pt idx="12545">
                  <c:v>-3.18991E-2</c:v>
                </c:pt>
                <c:pt idx="12546">
                  <c:v>-3.1918000000000002E-2</c:v>
                </c:pt>
                <c:pt idx="12547">
                  <c:v>-3.1878299999999998E-2</c:v>
                </c:pt>
                <c:pt idx="12548">
                  <c:v>-3.1780900000000001E-2</c:v>
                </c:pt>
                <c:pt idx="12549">
                  <c:v>-3.1627000000000002E-2</c:v>
                </c:pt>
                <c:pt idx="12550">
                  <c:v>-3.1418099999999997E-2</c:v>
                </c:pt>
                <c:pt idx="12551">
                  <c:v>-3.1155800000000001E-2</c:v>
                </c:pt>
                <c:pt idx="12552">
                  <c:v>-3.0841500000000001E-2</c:v>
                </c:pt>
                <c:pt idx="12553">
                  <c:v>-3.0476900000000001E-2</c:v>
                </c:pt>
                <c:pt idx="12554">
                  <c:v>-3.0063800000000002E-2</c:v>
                </c:pt>
                <c:pt idx="12555">
                  <c:v>-2.96043E-2</c:v>
                </c:pt>
                <c:pt idx="12556">
                  <c:v>-2.9100500000000001E-2</c:v>
                </c:pt>
                <c:pt idx="12557">
                  <c:v>-2.8554400000000001E-2</c:v>
                </c:pt>
                <c:pt idx="12558">
                  <c:v>-2.7967700000000002E-2</c:v>
                </c:pt>
                <c:pt idx="12559">
                  <c:v>-2.7342700000000001E-2</c:v>
                </c:pt>
                <c:pt idx="12560">
                  <c:v>-2.6681799999999999E-2</c:v>
                </c:pt>
                <c:pt idx="12561">
                  <c:v>-2.5987400000000001E-2</c:v>
                </c:pt>
                <c:pt idx="12562">
                  <c:v>-2.52614E-2</c:v>
                </c:pt>
                <c:pt idx="12563">
                  <c:v>-2.4505800000000001E-2</c:v>
                </c:pt>
                <c:pt idx="12564">
                  <c:v>-2.3722799999999999E-2</c:v>
                </c:pt>
                <c:pt idx="12565">
                  <c:v>-2.2915100000000001E-2</c:v>
                </c:pt>
                <c:pt idx="12566">
                  <c:v>-2.2085E-2</c:v>
                </c:pt>
                <c:pt idx="12567">
                  <c:v>-2.1234300000000001E-2</c:v>
                </c:pt>
                <c:pt idx="12568">
                  <c:v>-2.0364899999999998E-2</c:v>
                </c:pt>
                <c:pt idx="12569">
                  <c:v>-1.9478800000000001E-2</c:v>
                </c:pt>
                <c:pt idx="12570">
                  <c:v>-1.8578000000000001E-2</c:v>
                </c:pt>
                <c:pt idx="12571">
                  <c:v>-1.7664900000000001E-2</c:v>
                </c:pt>
                <c:pt idx="12572">
                  <c:v>-1.6741800000000001E-2</c:v>
                </c:pt>
                <c:pt idx="12573">
                  <c:v>-1.5810899999999999E-2</c:v>
                </c:pt>
                <c:pt idx="12574">
                  <c:v>-1.48746E-2</c:v>
                </c:pt>
                <c:pt idx="12575">
                  <c:v>-1.39347E-2</c:v>
                </c:pt>
                <c:pt idx="12576">
                  <c:v>-1.29929E-2</c:v>
                </c:pt>
                <c:pt idx="12577">
                  <c:v>-1.20514E-2</c:v>
                </c:pt>
                <c:pt idx="12578">
                  <c:v>-1.11123E-2</c:v>
                </c:pt>
                <c:pt idx="12579">
                  <c:v>-1.0177500000000001E-2</c:v>
                </c:pt>
                <c:pt idx="12580" formatCode="0.00E+00">
                  <c:v>-9.2489300000000007E-3</c:v>
                </c:pt>
                <c:pt idx="12581" formatCode="0.00E+00">
                  <c:v>-8.3283999999999997E-3</c:v>
                </c:pt>
                <c:pt idx="12582" formatCode="0.00E+00">
                  <c:v>-7.4173800000000003E-3</c:v>
                </c:pt>
                <c:pt idx="12583" formatCode="0.00E+00">
                  <c:v>-6.5175900000000002E-3</c:v>
                </c:pt>
                <c:pt idx="12584" formatCode="0.00E+00">
                  <c:v>-5.6307700000000002E-3</c:v>
                </c:pt>
                <c:pt idx="12585" formatCode="0.00E+00">
                  <c:v>-4.7585800000000001E-3</c:v>
                </c:pt>
                <c:pt idx="12586" formatCode="0.00E+00">
                  <c:v>-3.90238E-3</c:v>
                </c:pt>
                <c:pt idx="12587" formatCode="0.00E+00">
                  <c:v>-3.0634199999999999E-3</c:v>
                </c:pt>
                <c:pt idx="12588" formatCode="0.00E+00">
                  <c:v>-2.24303E-3</c:v>
                </c:pt>
                <c:pt idx="12589" formatCode="0.00E+00">
                  <c:v>-1.4425200000000001E-3</c:v>
                </c:pt>
                <c:pt idx="12590" formatCode="0.00E+00">
                  <c:v>-6.6306399999999999E-4</c:v>
                </c:pt>
                <c:pt idx="12591" formatCode="0.00E+00">
                  <c:v>9.4392299999999994E-5</c:v>
                </c:pt>
                <c:pt idx="12592" formatCode="0.00E+00">
                  <c:v>8.2898399999999995E-4</c:v>
                </c:pt>
                <c:pt idx="12593" formatCode="0.00E+00">
                  <c:v>1.5397E-3</c:v>
                </c:pt>
                <c:pt idx="12594" formatCode="0.00E+00">
                  <c:v>2.2257000000000002E-3</c:v>
                </c:pt>
                <c:pt idx="12595" formatCode="0.00E+00">
                  <c:v>2.8866999999999999E-3</c:v>
                </c:pt>
                <c:pt idx="12596" formatCode="0.00E+00">
                  <c:v>3.52279E-3</c:v>
                </c:pt>
                <c:pt idx="12597" formatCode="0.00E+00">
                  <c:v>4.13394E-3</c:v>
                </c:pt>
                <c:pt idx="12598" formatCode="0.00E+00">
                  <c:v>4.7197999999999997E-3</c:v>
                </c:pt>
                <c:pt idx="12599" formatCode="0.00E+00">
                  <c:v>5.2796900000000001E-3</c:v>
                </c:pt>
                <c:pt idx="12600" formatCode="0.00E+00">
                  <c:v>5.8129699999999998E-3</c:v>
                </c:pt>
                <c:pt idx="12601" formatCode="0.00E+00">
                  <c:v>6.3194599999999998E-3</c:v>
                </c:pt>
                <c:pt idx="12602" formatCode="0.00E+00">
                  <c:v>6.7993699999999999E-3</c:v>
                </c:pt>
                <c:pt idx="12603" formatCode="0.00E+00">
                  <c:v>7.2529200000000004E-3</c:v>
                </c:pt>
                <c:pt idx="12604" formatCode="0.00E+00">
                  <c:v>7.6801400000000002E-3</c:v>
                </c:pt>
                <c:pt idx="12605" formatCode="0.00E+00">
                  <c:v>8.0810699999999992E-3</c:v>
                </c:pt>
                <c:pt idx="12606" formatCode="0.00E+00">
                  <c:v>8.4560799999999995E-3</c:v>
                </c:pt>
                <c:pt idx="12607" formatCode="0.00E+00">
                  <c:v>8.80564E-3</c:v>
                </c:pt>
                <c:pt idx="12608" formatCode="0.00E+00">
                  <c:v>9.1301999999999998E-3</c:v>
                </c:pt>
                <c:pt idx="12609" formatCode="0.00E+00">
                  <c:v>9.4303000000000008E-3</c:v>
                </c:pt>
                <c:pt idx="12610" formatCode="0.00E+00">
                  <c:v>9.7063700000000006E-3</c:v>
                </c:pt>
                <c:pt idx="12611" formatCode="0.00E+00">
                  <c:v>9.9590600000000005E-3</c:v>
                </c:pt>
                <c:pt idx="12612">
                  <c:v>1.0189399999999999E-2</c:v>
                </c:pt>
                <c:pt idx="12613">
                  <c:v>1.03984E-2</c:v>
                </c:pt>
                <c:pt idx="12614">
                  <c:v>1.05871E-2</c:v>
                </c:pt>
                <c:pt idx="12615">
                  <c:v>1.0756099999999999E-2</c:v>
                </c:pt>
                <c:pt idx="12616">
                  <c:v>1.09064E-2</c:v>
                </c:pt>
                <c:pt idx="12617">
                  <c:v>1.10394E-2</c:v>
                </c:pt>
                <c:pt idx="12618">
                  <c:v>1.11565E-2</c:v>
                </c:pt>
                <c:pt idx="12619">
                  <c:v>1.1258900000000001E-2</c:v>
                </c:pt>
                <c:pt idx="12620">
                  <c:v>1.13478E-2</c:v>
                </c:pt>
                <c:pt idx="12621">
                  <c:v>1.1424399999999999E-2</c:v>
                </c:pt>
                <c:pt idx="12622">
                  <c:v>1.14901E-2</c:v>
                </c:pt>
                <c:pt idx="12623">
                  <c:v>1.15464E-2</c:v>
                </c:pt>
                <c:pt idx="12624">
                  <c:v>1.15943E-2</c:v>
                </c:pt>
                <c:pt idx="12625">
                  <c:v>1.1635100000000001E-2</c:v>
                </c:pt>
                <c:pt idx="12626">
                  <c:v>1.1669799999999999E-2</c:v>
                </c:pt>
                <c:pt idx="12627">
                  <c:v>1.16995E-2</c:v>
                </c:pt>
                <c:pt idx="12628">
                  <c:v>1.17257E-2</c:v>
                </c:pt>
                <c:pt idx="12629">
                  <c:v>1.1750099999999999E-2</c:v>
                </c:pt>
                <c:pt idx="12630">
                  <c:v>1.17745E-2</c:v>
                </c:pt>
                <c:pt idx="12631">
                  <c:v>1.18005E-2</c:v>
                </c:pt>
                <c:pt idx="12632">
                  <c:v>1.18295E-2</c:v>
                </c:pt>
                <c:pt idx="12633">
                  <c:v>1.1862899999999999E-2</c:v>
                </c:pt>
                <c:pt idx="12634">
                  <c:v>1.1902299999999999E-2</c:v>
                </c:pt>
                <c:pt idx="12635">
                  <c:v>1.19495E-2</c:v>
                </c:pt>
                <c:pt idx="12636">
                  <c:v>1.2006299999999999E-2</c:v>
                </c:pt>
                <c:pt idx="12637">
                  <c:v>1.2074100000000001E-2</c:v>
                </c:pt>
                <c:pt idx="12638">
                  <c:v>1.2154E-2</c:v>
                </c:pt>
                <c:pt idx="12639">
                  <c:v>1.2246999999999999E-2</c:v>
                </c:pt>
                <c:pt idx="12640">
                  <c:v>1.23546E-2</c:v>
                </c:pt>
                <c:pt idx="12641">
                  <c:v>1.24782E-2</c:v>
                </c:pt>
                <c:pt idx="12642">
                  <c:v>1.2619399999999999E-2</c:v>
                </c:pt>
                <c:pt idx="12643">
                  <c:v>1.27796E-2</c:v>
                </c:pt>
                <c:pt idx="12644">
                  <c:v>1.2960299999999999E-2</c:v>
                </c:pt>
                <c:pt idx="12645">
                  <c:v>1.3162200000000001E-2</c:v>
                </c:pt>
                <c:pt idx="12646">
                  <c:v>1.33863E-2</c:v>
                </c:pt>
                <c:pt idx="12647">
                  <c:v>1.3633899999999999E-2</c:v>
                </c:pt>
                <c:pt idx="12648">
                  <c:v>1.39063E-2</c:v>
                </c:pt>
                <c:pt idx="12649">
                  <c:v>1.42046E-2</c:v>
                </c:pt>
                <c:pt idx="12650">
                  <c:v>1.45296E-2</c:v>
                </c:pt>
                <c:pt idx="12651">
                  <c:v>1.4881999999999999E-2</c:v>
                </c:pt>
                <c:pt idx="12652">
                  <c:v>1.5262899999999999E-2</c:v>
                </c:pt>
                <c:pt idx="12653">
                  <c:v>1.5672999999999999E-2</c:v>
                </c:pt>
                <c:pt idx="12654">
                  <c:v>1.6112600000000001E-2</c:v>
                </c:pt>
                <c:pt idx="12655">
                  <c:v>1.6582099999999999E-2</c:v>
                </c:pt>
                <c:pt idx="12656">
                  <c:v>1.7081599999999999E-2</c:v>
                </c:pt>
                <c:pt idx="12657">
                  <c:v>1.7611499999999999E-2</c:v>
                </c:pt>
                <c:pt idx="12658">
                  <c:v>1.8172199999999999E-2</c:v>
                </c:pt>
                <c:pt idx="12659">
                  <c:v>1.8763999999999999E-2</c:v>
                </c:pt>
                <c:pt idx="12660">
                  <c:v>1.9386799999999999E-2</c:v>
                </c:pt>
                <c:pt idx="12661">
                  <c:v>2.0040599999999999E-2</c:v>
                </c:pt>
                <c:pt idx="12662">
                  <c:v>2.0725400000000001E-2</c:v>
                </c:pt>
                <c:pt idx="12663">
                  <c:v>2.1441000000000002E-2</c:v>
                </c:pt>
                <c:pt idx="12664">
                  <c:v>2.2187599999999998E-2</c:v>
                </c:pt>
                <c:pt idx="12665">
                  <c:v>2.29649E-2</c:v>
                </c:pt>
                <c:pt idx="12666">
                  <c:v>2.3772600000000001E-2</c:v>
                </c:pt>
                <c:pt idx="12667">
                  <c:v>2.4610400000000001E-2</c:v>
                </c:pt>
                <c:pt idx="12668">
                  <c:v>2.54775E-2</c:v>
                </c:pt>
                <c:pt idx="12669">
                  <c:v>2.6373199999999999E-2</c:v>
                </c:pt>
                <c:pt idx="12670">
                  <c:v>2.7296399999999998E-2</c:v>
                </c:pt>
                <c:pt idx="12671">
                  <c:v>2.8246400000000001E-2</c:v>
                </c:pt>
                <c:pt idx="12672">
                  <c:v>2.9222000000000001E-2</c:v>
                </c:pt>
                <c:pt idx="12673">
                  <c:v>3.02224E-2</c:v>
                </c:pt>
                <c:pt idx="12674">
                  <c:v>3.12465E-2</c:v>
                </c:pt>
                <c:pt idx="12675">
                  <c:v>3.2293200000000001E-2</c:v>
                </c:pt>
                <c:pt idx="12676">
                  <c:v>3.3361300000000003E-2</c:v>
                </c:pt>
                <c:pt idx="12677">
                  <c:v>3.4449599999999997E-2</c:v>
                </c:pt>
                <c:pt idx="12678">
                  <c:v>3.5556499999999998E-2</c:v>
                </c:pt>
                <c:pt idx="12679">
                  <c:v>3.6680499999999998E-2</c:v>
                </c:pt>
                <c:pt idx="12680">
                  <c:v>3.7819800000000001E-2</c:v>
                </c:pt>
                <c:pt idx="12681">
                  <c:v>3.8973000000000001E-2</c:v>
                </c:pt>
                <c:pt idx="12682">
                  <c:v>4.0138300000000002E-2</c:v>
                </c:pt>
                <c:pt idx="12683">
                  <c:v>4.1313599999999999E-2</c:v>
                </c:pt>
                <c:pt idx="12684">
                  <c:v>4.2497100000000003E-2</c:v>
                </c:pt>
                <c:pt idx="12685">
                  <c:v>4.3686999999999997E-2</c:v>
                </c:pt>
                <c:pt idx="12686">
                  <c:v>4.4881200000000003E-2</c:v>
                </c:pt>
                <c:pt idx="12687">
                  <c:v>4.6077699999999999E-2</c:v>
                </c:pt>
                <c:pt idx="12688">
                  <c:v>4.7274299999999998E-2</c:v>
                </c:pt>
                <c:pt idx="12689">
                  <c:v>4.8468900000000002E-2</c:v>
                </c:pt>
                <c:pt idx="12690">
                  <c:v>4.9659000000000002E-2</c:v>
                </c:pt>
                <c:pt idx="12691">
                  <c:v>5.0842499999999999E-2</c:v>
                </c:pt>
                <c:pt idx="12692">
                  <c:v>5.2017099999999997E-2</c:v>
                </c:pt>
                <c:pt idx="12693">
                  <c:v>5.3180499999999999E-2</c:v>
                </c:pt>
                <c:pt idx="12694">
                  <c:v>5.4330499999999997E-2</c:v>
                </c:pt>
                <c:pt idx="12695">
                  <c:v>5.54645E-2</c:v>
                </c:pt>
                <c:pt idx="12696">
                  <c:v>5.6579999999999998E-2</c:v>
                </c:pt>
                <c:pt idx="12697">
                  <c:v>5.7674299999999998E-2</c:v>
                </c:pt>
                <c:pt idx="12698">
                  <c:v>5.8745199999999997E-2</c:v>
                </c:pt>
                <c:pt idx="12699">
                  <c:v>5.9790500000000003E-2</c:v>
                </c:pt>
                <c:pt idx="12700">
                  <c:v>6.0807399999999998E-2</c:v>
                </c:pt>
                <c:pt idx="12701">
                  <c:v>6.1793800000000003E-2</c:v>
                </c:pt>
                <c:pt idx="12702">
                  <c:v>6.2746999999999997E-2</c:v>
                </c:pt>
                <c:pt idx="12703">
                  <c:v>6.3664899999999996E-2</c:v>
                </c:pt>
                <c:pt idx="12704">
                  <c:v>6.4545000000000005E-2</c:v>
                </c:pt>
                <c:pt idx="12705">
                  <c:v>6.5384999999999999E-2</c:v>
                </c:pt>
                <c:pt idx="12706">
                  <c:v>6.6182500000000005E-2</c:v>
                </c:pt>
                <c:pt idx="12707">
                  <c:v>6.69352E-2</c:v>
                </c:pt>
                <c:pt idx="12708">
                  <c:v>6.7640800000000001E-2</c:v>
                </c:pt>
                <c:pt idx="12709">
                  <c:v>6.8297300000000005E-2</c:v>
                </c:pt>
                <c:pt idx="12710">
                  <c:v>6.8902400000000003E-2</c:v>
                </c:pt>
                <c:pt idx="12711">
                  <c:v>6.9454100000000005E-2</c:v>
                </c:pt>
                <c:pt idx="12712">
                  <c:v>6.9950499999999999E-2</c:v>
                </c:pt>
                <c:pt idx="12713">
                  <c:v>7.0389499999999994E-2</c:v>
                </c:pt>
                <c:pt idx="12714">
                  <c:v>7.0769299999999993E-2</c:v>
                </c:pt>
                <c:pt idx="12715">
                  <c:v>7.1087899999999996E-2</c:v>
                </c:pt>
                <c:pt idx="12716">
                  <c:v>7.1343400000000001E-2</c:v>
                </c:pt>
                <c:pt idx="12717">
                  <c:v>7.1534299999999995E-2</c:v>
                </c:pt>
                <c:pt idx="12718">
                  <c:v>7.1658799999999995E-2</c:v>
                </c:pt>
                <c:pt idx="12719">
                  <c:v>7.1715399999999999E-2</c:v>
                </c:pt>
                <c:pt idx="12720">
                  <c:v>7.1702699999999994E-2</c:v>
                </c:pt>
                <c:pt idx="12721">
                  <c:v>7.16194E-2</c:v>
                </c:pt>
                <c:pt idx="12722">
                  <c:v>7.1464200000000005E-2</c:v>
                </c:pt>
                <c:pt idx="12723">
                  <c:v>7.1235699999999999E-2</c:v>
                </c:pt>
                <c:pt idx="12724">
                  <c:v>7.0932899999999993E-2</c:v>
                </c:pt>
                <c:pt idx="12725">
                  <c:v>7.0554900000000004E-2</c:v>
                </c:pt>
                <c:pt idx="12726">
                  <c:v>7.0100999999999997E-2</c:v>
                </c:pt>
                <c:pt idx="12727">
                  <c:v>6.9570300000000002E-2</c:v>
                </c:pt>
                <c:pt idx="12728">
                  <c:v>6.8962300000000004E-2</c:v>
                </c:pt>
                <c:pt idx="12729">
                  <c:v>6.8276400000000001E-2</c:v>
                </c:pt>
                <c:pt idx="12730">
                  <c:v>6.7512199999999994E-2</c:v>
                </c:pt>
                <c:pt idx="12731">
                  <c:v>6.6669500000000007E-2</c:v>
                </c:pt>
                <c:pt idx="12732">
                  <c:v>6.5748100000000004E-2</c:v>
                </c:pt>
                <c:pt idx="12733">
                  <c:v>6.4747899999999997E-2</c:v>
                </c:pt>
                <c:pt idx="12734">
                  <c:v>6.3669100000000006E-2</c:v>
                </c:pt>
                <c:pt idx="12735">
                  <c:v>6.2511899999999995E-2</c:v>
                </c:pt>
                <c:pt idx="12736">
                  <c:v>6.1276499999999998E-2</c:v>
                </c:pt>
                <c:pt idx="12737">
                  <c:v>5.9963500000000003E-2</c:v>
                </c:pt>
                <c:pt idx="12738">
                  <c:v>5.8573500000000001E-2</c:v>
                </c:pt>
                <c:pt idx="12739">
                  <c:v>5.7106999999999998E-2</c:v>
                </c:pt>
                <c:pt idx="12740">
                  <c:v>5.5564799999999998E-2</c:v>
                </c:pt>
                <c:pt idx="12741">
                  <c:v>5.3948000000000003E-2</c:v>
                </c:pt>
                <c:pt idx="12742">
                  <c:v>5.2257600000000001E-2</c:v>
                </c:pt>
                <c:pt idx="12743">
                  <c:v>5.0494900000000002E-2</c:v>
                </c:pt>
                <c:pt idx="12744">
                  <c:v>4.8661200000000002E-2</c:v>
                </c:pt>
                <c:pt idx="12745">
                  <c:v>4.6757899999999998E-2</c:v>
                </c:pt>
                <c:pt idx="12746">
                  <c:v>4.4786699999999999E-2</c:v>
                </c:pt>
                <c:pt idx="12747">
                  <c:v>4.2749200000000001E-2</c:v>
                </c:pt>
                <c:pt idx="12748">
                  <c:v>4.0647200000000001E-2</c:v>
                </c:pt>
                <c:pt idx="12749">
                  <c:v>3.8482700000000002E-2</c:v>
                </c:pt>
                <c:pt idx="12750">
                  <c:v>3.6257699999999997E-2</c:v>
                </c:pt>
                <c:pt idx="12751">
                  <c:v>3.3974400000000002E-2</c:v>
                </c:pt>
                <c:pt idx="12752">
                  <c:v>3.1635000000000003E-2</c:v>
                </c:pt>
                <c:pt idx="12753">
                  <c:v>2.9242000000000001E-2</c:v>
                </c:pt>
                <c:pt idx="12754">
                  <c:v>2.67978E-2</c:v>
                </c:pt>
                <c:pt idx="12755">
                  <c:v>2.4304900000000001E-2</c:v>
                </c:pt>
                <c:pt idx="12756">
                  <c:v>2.1766199999999999E-2</c:v>
                </c:pt>
                <c:pt idx="12757">
                  <c:v>1.9184199999999998E-2</c:v>
                </c:pt>
                <c:pt idx="12758">
                  <c:v>1.6561900000000001E-2</c:v>
                </c:pt>
                <c:pt idx="12759">
                  <c:v>1.39022E-2</c:v>
                </c:pt>
                <c:pt idx="12760">
                  <c:v>1.1207999999999999E-2</c:v>
                </c:pt>
                <c:pt idx="12761" formatCode="0.00E+00">
                  <c:v>8.4824299999999991E-3</c:v>
                </c:pt>
                <c:pt idx="12762" formatCode="0.00E+00">
                  <c:v>5.7286500000000001E-3</c:v>
                </c:pt>
                <c:pt idx="12763" formatCode="0.00E+00">
                  <c:v>2.9498599999999999E-3</c:v>
                </c:pt>
                <c:pt idx="12764" formatCode="0.00E+00">
                  <c:v>1.4931800000000001E-4</c:v>
                </c:pt>
                <c:pt idx="12765" formatCode="0.00E+00">
                  <c:v>-2.6696599999999999E-3</c:v>
                </c:pt>
                <c:pt idx="12766" formatCode="0.00E+00">
                  <c:v>-5.5037100000000002E-3</c:v>
                </c:pt>
                <c:pt idx="12767" formatCode="0.00E+00">
                  <c:v>-8.3493999999999999E-3</c:v>
                </c:pt>
                <c:pt idx="12768">
                  <c:v>-1.1203299999999999E-2</c:v>
                </c:pt>
                <c:pt idx="12769">
                  <c:v>-1.40619E-2</c:v>
                </c:pt>
                <c:pt idx="12770">
                  <c:v>-1.69219E-2</c:v>
                </c:pt>
                <c:pt idx="12771">
                  <c:v>-1.97799E-2</c:v>
                </c:pt>
                <c:pt idx="12772">
                  <c:v>-2.26324E-2</c:v>
                </c:pt>
                <c:pt idx="12773">
                  <c:v>-2.54757E-2</c:v>
                </c:pt>
                <c:pt idx="12774">
                  <c:v>-2.8306399999999999E-2</c:v>
                </c:pt>
                <c:pt idx="12775">
                  <c:v>-3.1120800000000001E-2</c:v>
                </c:pt>
                <c:pt idx="12776">
                  <c:v>-3.3915599999999997E-2</c:v>
                </c:pt>
                <c:pt idx="12777">
                  <c:v>-3.6686999999999997E-2</c:v>
                </c:pt>
                <c:pt idx="12778">
                  <c:v>-3.9431599999999997E-2</c:v>
                </c:pt>
                <c:pt idx="12779">
                  <c:v>-4.21459E-2</c:v>
                </c:pt>
                <c:pt idx="12780">
                  <c:v>-4.4826400000000002E-2</c:v>
                </c:pt>
                <c:pt idx="12781">
                  <c:v>-4.7469699999999997E-2</c:v>
                </c:pt>
                <c:pt idx="12782">
                  <c:v>-5.0072199999999997E-2</c:v>
                </c:pt>
                <c:pt idx="12783">
                  <c:v>-5.26306E-2</c:v>
                </c:pt>
                <c:pt idx="12784">
                  <c:v>-5.5141700000000002E-2</c:v>
                </c:pt>
                <c:pt idx="12785">
                  <c:v>-5.7602E-2</c:v>
                </c:pt>
                <c:pt idx="12786">
                  <c:v>-6.0008300000000001E-2</c:v>
                </c:pt>
                <c:pt idx="12787">
                  <c:v>-6.2357599999999999E-2</c:v>
                </c:pt>
                <c:pt idx="12788">
                  <c:v>-6.4646599999999999E-2</c:v>
                </c:pt>
                <c:pt idx="12789">
                  <c:v>-6.6872399999999999E-2</c:v>
                </c:pt>
                <c:pt idx="12790">
                  <c:v>-6.9031899999999993E-2</c:v>
                </c:pt>
                <c:pt idx="12791">
                  <c:v>-7.1122199999999997E-2</c:v>
                </c:pt>
                <c:pt idx="12792">
                  <c:v>-7.3140700000000003E-2</c:v>
                </c:pt>
                <c:pt idx="12793">
                  <c:v>-7.5084499999999998E-2</c:v>
                </c:pt>
                <c:pt idx="12794">
                  <c:v>-7.6951099999999995E-2</c:v>
                </c:pt>
                <c:pt idx="12795">
                  <c:v>-7.8737799999999997E-2</c:v>
                </c:pt>
                <c:pt idx="12796">
                  <c:v>-8.0442399999999997E-2</c:v>
                </c:pt>
                <c:pt idx="12797">
                  <c:v>-8.2062399999999994E-2</c:v>
                </c:pt>
                <c:pt idx="12798">
                  <c:v>-8.3595699999999995E-2</c:v>
                </c:pt>
                <c:pt idx="12799">
                  <c:v>-8.5040099999999993E-2</c:v>
                </c:pt>
                <c:pt idx="12800">
                  <c:v>-8.6393800000000007E-2</c:v>
                </c:pt>
                <c:pt idx="12801">
                  <c:v>-8.7654700000000002E-2</c:v>
                </c:pt>
                <c:pt idx="12802">
                  <c:v>-8.8821300000000006E-2</c:v>
                </c:pt>
                <c:pt idx="12803">
                  <c:v>-8.9891799999999994E-2</c:v>
                </c:pt>
                <c:pt idx="12804">
                  <c:v>-9.0864799999999996E-2</c:v>
                </c:pt>
                <c:pt idx="12805">
                  <c:v>-9.1738799999999995E-2</c:v>
                </c:pt>
                <c:pt idx="12806">
                  <c:v>-9.2512800000000006E-2</c:v>
                </c:pt>
                <c:pt idx="12807">
                  <c:v>-9.3185500000000004E-2</c:v>
                </c:pt>
                <c:pt idx="12808">
                  <c:v>-9.3756099999999995E-2</c:v>
                </c:pt>
                <c:pt idx="12809">
                  <c:v>-9.4223699999999994E-2</c:v>
                </c:pt>
                <c:pt idx="12810">
                  <c:v>-9.4587599999999994E-2</c:v>
                </c:pt>
                <c:pt idx="12811">
                  <c:v>-9.4847299999999996E-2</c:v>
                </c:pt>
                <c:pt idx="12812">
                  <c:v>-9.5002400000000001E-2</c:v>
                </c:pt>
                <c:pt idx="12813">
                  <c:v>-9.5052600000000001E-2</c:v>
                </c:pt>
                <c:pt idx="12814">
                  <c:v>-9.4997700000000004E-2</c:v>
                </c:pt>
                <c:pt idx="12815">
                  <c:v>-9.4837900000000003E-2</c:v>
                </c:pt>
                <c:pt idx="12816">
                  <c:v>-9.4573299999999999E-2</c:v>
                </c:pt>
                <c:pt idx="12817">
                  <c:v>-9.4204200000000002E-2</c:v>
                </c:pt>
                <c:pt idx="12818">
                  <c:v>-9.3730999999999995E-2</c:v>
                </c:pt>
                <c:pt idx="12819">
                  <c:v>-9.3154399999999998E-2</c:v>
                </c:pt>
                <c:pt idx="12820">
                  <c:v>-9.2475000000000002E-2</c:v>
                </c:pt>
                <c:pt idx="12821">
                  <c:v>-9.1693700000000003E-2</c:v>
                </c:pt>
                <c:pt idx="12822">
                  <c:v>-9.0811600000000006E-2</c:v>
                </c:pt>
                <c:pt idx="12823">
                  <c:v>-8.9829800000000001E-2</c:v>
                </c:pt>
                <c:pt idx="12824">
                  <c:v>-8.8749499999999995E-2</c:v>
                </c:pt>
                <c:pt idx="12825">
                  <c:v>-8.7572200000000003E-2</c:v>
                </c:pt>
                <c:pt idx="12826">
                  <c:v>-8.6299399999999998E-2</c:v>
                </c:pt>
                <c:pt idx="12827">
                  <c:v>-8.4932800000000003E-2</c:v>
                </c:pt>
                <c:pt idx="12828">
                  <c:v>-8.3474199999999998E-2</c:v>
                </c:pt>
                <c:pt idx="12829">
                  <c:v>-8.1925499999999998E-2</c:v>
                </c:pt>
                <c:pt idx="12830">
                  <c:v>-8.0288700000000005E-2</c:v>
                </c:pt>
                <c:pt idx="12831">
                  <c:v>-7.8565999999999997E-2</c:v>
                </c:pt>
                <c:pt idx="12832">
                  <c:v>-7.67597E-2</c:v>
                </c:pt>
                <c:pt idx="12833">
                  <c:v>-7.4872099999999997E-2</c:v>
                </c:pt>
                <c:pt idx="12834">
                  <c:v>-7.2905700000000004E-2</c:v>
                </c:pt>
                <c:pt idx="12835">
                  <c:v>-7.0863099999999998E-2</c:v>
                </c:pt>
                <c:pt idx="12836">
                  <c:v>-6.8747000000000003E-2</c:v>
                </c:pt>
                <c:pt idx="12837">
                  <c:v>-6.65602E-2</c:v>
                </c:pt>
                <c:pt idx="12838">
                  <c:v>-6.4305600000000004E-2</c:v>
                </c:pt>
                <c:pt idx="12839">
                  <c:v>-6.1985999999999999E-2</c:v>
                </c:pt>
                <c:pt idx="12840">
                  <c:v>-5.9604600000000001E-2</c:v>
                </c:pt>
                <c:pt idx="12841">
                  <c:v>-5.71645E-2</c:v>
                </c:pt>
                <c:pt idx="12842">
                  <c:v>-5.4668799999999997E-2</c:v>
                </c:pt>
                <c:pt idx="12843">
                  <c:v>-5.2120800000000002E-2</c:v>
                </c:pt>
                <c:pt idx="12844">
                  <c:v>-4.95238E-2</c:v>
                </c:pt>
                <c:pt idx="12845">
                  <c:v>-4.6881199999999998E-2</c:v>
                </c:pt>
                <c:pt idx="12846">
                  <c:v>-4.41965E-2</c:v>
                </c:pt>
                <c:pt idx="12847">
                  <c:v>-4.1473000000000003E-2</c:v>
                </c:pt>
                <c:pt idx="12848">
                  <c:v>-3.87143E-2</c:v>
                </c:pt>
                <c:pt idx="12849">
                  <c:v>-3.5923900000000002E-2</c:v>
                </c:pt>
                <c:pt idx="12850">
                  <c:v>-3.3105500000000003E-2</c:v>
                </c:pt>
                <c:pt idx="12851">
                  <c:v>-3.0262600000000001E-2</c:v>
                </c:pt>
                <c:pt idx="12852">
                  <c:v>-2.73989E-2</c:v>
                </c:pt>
                <c:pt idx="12853">
                  <c:v>-2.4518000000000002E-2</c:v>
                </c:pt>
                <c:pt idx="12854">
                  <c:v>-2.16235E-2</c:v>
                </c:pt>
                <c:pt idx="12855">
                  <c:v>-1.8719099999999999E-2</c:v>
                </c:pt>
                <c:pt idx="12856">
                  <c:v>-1.58085E-2</c:v>
                </c:pt>
                <c:pt idx="12857">
                  <c:v>-1.2895200000000001E-2</c:v>
                </c:pt>
                <c:pt idx="12858" formatCode="0.00E+00">
                  <c:v>-9.9829900000000006E-3</c:v>
                </c:pt>
                <c:pt idx="12859" formatCode="0.00E+00">
                  <c:v>-7.0753999999999999E-3</c:v>
                </c:pt>
                <c:pt idx="12860" formatCode="0.00E+00">
                  <c:v>-4.1760299999999998E-3</c:v>
                </c:pt>
                <c:pt idx="12861" formatCode="0.00E+00">
                  <c:v>-1.28845E-3</c:v>
                </c:pt>
                <c:pt idx="12862" formatCode="0.00E+00">
                  <c:v>1.58383E-3</c:v>
                </c:pt>
                <c:pt idx="12863" formatCode="0.00E+00">
                  <c:v>4.4373099999999999E-3</c:v>
                </c:pt>
                <c:pt idx="12864" formatCode="0.00E+00">
                  <c:v>7.2685500000000004E-3</c:v>
                </c:pt>
                <c:pt idx="12865">
                  <c:v>1.00742E-2</c:v>
                </c:pt>
                <c:pt idx="12866">
                  <c:v>1.2850800000000001E-2</c:v>
                </c:pt>
                <c:pt idx="12867">
                  <c:v>1.55952E-2</c:v>
                </c:pt>
                <c:pt idx="12868">
                  <c:v>1.83041E-2</c:v>
                </c:pt>
                <c:pt idx="12869">
                  <c:v>2.0974300000000001E-2</c:v>
                </c:pt>
                <c:pt idx="12870">
                  <c:v>2.36029E-2</c:v>
                </c:pt>
                <c:pt idx="12871">
                  <c:v>2.61867E-2</c:v>
                </c:pt>
                <c:pt idx="12872">
                  <c:v>2.8722999999999999E-2</c:v>
                </c:pt>
                <c:pt idx="12873">
                  <c:v>3.1208699999999999E-2</c:v>
                </c:pt>
                <c:pt idx="12874">
                  <c:v>3.3641299999999999E-2</c:v>
                </c:pt>
                <c:pt idx="12875">
                  <c:v>3.6018000000000001E-2</c:v>
                </c:pt>
                <c:pt idx="12876">
                  <c:v>3.8336200000000001E-2</c:v>
                </c:pt>
                <c:pt idx="12877">
                  <c:v>4.0593600000000001E-2</c:v>
                </c:pt>
                <c:pt idx="12878">
                  <c:v>4.2787600000000002E-2</c:v>
                </c:pt>
                <c:pt idx="12879">
                  <c:v>4.4916200000000003E-2</c:v>
                </c:pt>
                <c:pt idx="12880">
                  <c:v>4.6977100000000001E-2</c:v>
                </c:pt>
                <c:pt idx="12881">
                  <c:v>4.8968400000000002E-2</c:v>
                </c:pt>
                <c:pt idx="12882">
                  <c:v>5.0888000000000003E-2</c:v>
                </c:pt>
                <c:pt idx="12883">
                  <c:v>5.2734200000000002E-2</c:v>
                </c:pt>
                <c:pt idx="12884">
                  <c:v>5.4505199999999997E-2</c:v>
                </c:pt>
                <c:pt idx="12885">
                  <c:v>5.6199600000000002E-2</c:v>
                </c:pt>
                <c:pt idx="12886">
                  <c:v>5.7815800000000001E-2</c:v>
                </c:pt>
                <c:pt idx="12887">
                  <c:v>5.9352599999999998E-2</c:v>
                </c:pt>
                <c:pt idx="12888">
                  <c:v>6.08087E-2</c:v>
                </c:pt>
                <c:pt idx="12889">
                  <c:v>6.2183000000000002E-2</c:v>
                </c:pt>
                <c:pt idx="12890">
                  <c:v>6.3474600000000006E-2</c:v>
                </c:pt>
                <c:pt idx="12891">
                  <c:v>6.4682699999999996E-2</c:v>
                </c:pt>
                <c:pt idx="12892">
                  <c:v>6.5806500000000004E-2</c:v>
                </c:pt>
                <c:pt idx="12893">
                  <c:v>6.6845399999999999E-2</c:v>
                </c:pt>
                <c:pt idx="12894">
                  <c:v>6.7799100000000001E-2</c:v>
                </c:pt>
                <c:pt idx="12895">
                  <c:v>6.8667199999999998E-2</c:v>
                </c:pt>
                <c:pt idx="12896">
                  <c:v>6.9449399999999994E-2</c:v>
                </c:pt>
                <c:pt idx="12897">
                  <c:v>7.0145700000000005E-2</c:v>
                </c:pt>
                <c:pt idx="12898">
                  <c:v>7.0756200000000005E-2</c:v>
                </c:pt>
                <c:pt idx="12899">
                  <c:v>7.12811E-2</c:v>
                </c:pt>
                <c:pt idx="12900">
                  <c:v>7.1720500000000006E-2</c:v>
                </c:pt>
                <c:pt idx="12901">
                  <c:v>7.2075E-2</c:v>
                </c:pt>
                <c:pt idx="12902">
                  <c:v>7.2345000000000007E-2</c:v>
                </c:pt>
                <c:pt idx="12903">
                  <c:v>7.2531200000000004E-2</c:v>
                </c:pt>
                <c:pt idx="12904">
                  <c:v>7.2634400000000002E-2</c:v>
                </c:pt>
                <c:pt idx="12905">
                  <c:v>7.2655499999999998E-2</c:v>
                </c:pt>
                <c:pt idx="12906">
                  <c:v>7.2595300000000001E-2</c:v>
                </c:pt>
                <c:pt idx="12907">
                  <c:v>7.2455099999999995E-2</c:v>
                </c:pt>
                <c:pt idx="12908">
                  <c:v>7.2235999999999995E-2</c:v>
                </c:pt>
                <c:pt idx="12909">
                  <c:v>7.1939299999999998E-2</c:v>
                </c:pt>
                <c:pt idx="12910">
                  <c:v>7.1566400000000002E-2</c:v>
                </c:pt>
                <c:pt idx="12911">
                  <c:v>7.1118899999999999E-2</c:v>
                </c:pt>
                <c:pt idx="12912">
                  <c:v>7.05982E-2</c:v>
                </c:pt>
                <c:pt idx="12913">
                  <c:v>7.0005999999999999E-2</c:v>
                </c:pt>
                <c:pt idx="12914">
                  <c:v>6.9344299999999998E-2</c:v>
                </c:pt>
                <c:pt idx="12915">
                  <c:v>6.8614599999999998E-2</c:v>
                </c:pt>
                <c:pt idx="12916">
                  <c:v>6.7819099999999993E-2</c:v>
                </c:pt>
                <c:pt idx="12917">
                  <c:v>6.6959699999999997E-2</c:v>
                </c:pt>
                <c:pt idx="12918">
                  <c:v>6.6038399999999997E-2</c:v>
                </c:pt>
                <c:pt idx="12919">
                  <c:v>6.5057400000000001E-2</c:v>
                </c:pt>
                <c:pt idx="12920">
                  <c:v>6.4018800000000001E-2</c:v>
                </c:pt>
                <c:pt idx="12921">
                  <c:v>6.2924999999999995E-2</c:v>
                </c:pt>
                <c:pt idx="12922">
                  <c:v>6.1778300000000001E-2</c:v>
                </c:pt>
                <c:pt idx="12923">
                  <c:v>6.05809E-2</c:v>
                </c:pt>
                <c:pt idx="12924">
                  <c:v>5.9335300000000001E-2</c:v>
                </c:pt>
                <c:pt idx="12925">
                  <c:v>5.8043900000000002E-2</c:v>
                </c:pt>
                <c:pt idx="12926">
                  <c:v>5.6709299999999997E-2</c:v>
                </c:pt>
                <c:pt idx="12927">
                  <c:v>5.5333800000000002E-2</c:v>
                </c:pt>
                <c:pt idx="12928">
                  <c:v>5.3920000000000003E-2</c:v>
                </c:pt>
                <c:pt idx="12929">
                  <c:v>5.2470599999999999E-2</c:v>
                </c:pt>
                <c:pt idx="12930">
                  <c:v>5.0987999999999999E-2</c:v>
                </c:pt>
                <c:pt idx="12931">
                  <c:v>4.9474799999999999E-2</c:v>
                </c:pt>
                <c:pt idx="12932">
                  <c:v>4.7933700000000003E-2</c:v>
                </c:pt>
                <c:pt idx="12933">
                  <c:v>4.6367199999999997E-2</c:v>
                </c:pt>
                <c:pt idx="12934">
                  <c:v>4.4777900000000002E-2</c:v>
                </c:pt>
                <c:pt idx="12935">
                  <c:v>4.3168400000000003E-2</c:v>
                </c:pt>
                <c:pt idx="12936">
                  <c:v>4.1541300000000003E-2</c:v>
                </c:pt>
                <c:pt idx="12937">
                  <c:v>3.98991E-2</c:v>
                </c:pt>
                <c:pt idx="12938">
                  <c:v>3.8244399999999998E-2</c:v>
                </c:pt>
                <c:pt idx="12939">
                  <c:v>3.6579800000000003E-2</c:v>
                </c:pt>
                <c:pt idx="12940">
                  <c:v>3.4907599999999997E-2</c:v>
                </c:pt>
                <c:pt idx="12941">
                  <c:v>3.3230500000000003E-2</c:v>
                </c:pt>
                <c:pt idx="12942">
                  <c:v>3.1550700000000001E-2</c:v>
                </c:pt>
                <c:pt idx="12943">
                  <c:v>2.9870799999999999E-2</c:v>
                </c:pt>
                <c:pt idx="12944">
                  <c:v>2.8192999999999999E-2</c:v>
                </c:pt>
                <c:pt idx="12945">
                  <c:v>2.65197E-2</c:v>
                </c:pt>
                <c:pt idx="12946">
                  <c:v>2.4853E-2</c:v>
                </c:pt>
                <c:pt idx="12947">
                  <c:v>2.3195299999999999E-2</c:v>
                </c:pt>
                <c:pt idx="12948">
                  <c:v>2.15487E-2</c:v>
                </c:pt>
                <c:pt idx="12949">
                  <c:v>1.9915200000000001E-2</c:v>
                </c:pt>
                <c:pt idx="12950">
                  <c:v>1.8296900000000001E-2</c:v>
                </c:pt>
                <c:pt idx="12951">
                  <c:v>1.6695600000000001E-2</c:v>
                </c:pt>
                <c:pt idx="12952">
                  <c:v>1.5113400000000001E-2</c:v>
                </c:pt>
                <c:pt idx="12953">
                  <c:v>1.3552099999999999E-2</c:v>
                </c:pt>
                <c:pt idx="12954">
                  <c:v>1.2013299999999999E-2</c:v>
                </c:pt>
                <c:pt idx="12955">
                  <c:v>1.04987E-2</c:v>
                </c:pt>
                <c:pt idx="12956" formatCode="0.00E+00">
                  <c:v>9.0100200000000005E-3</c:v>
                </c:pt>
                <c:pt idx="12957" formatCode="0.00E+00">
                  <c:v>7.5486599999999996E-3</c:v>
                </c:pt>
                <c:pt idx="12958" formatCode="0.00E+00">
                  <c:v>6.1160900000000002E-3</c:v>
                </c:pt>
                <c:pt idx="12959" formatCode="0.00E+00">
                  <c:v>4.7136399999999998E-3</c:v>
                </c:pt>
                <c:pt idx="12960" formatCode="0.00E+00">
                  <c:v>3.3425899999999999E-3</c:v>
                </c:pt>
                <c:pt idx="12961" formatCode="0.00E+00">
                  <c:v>2.0041099999999999E-3</c:v>
                </c:pt>
                <c:pt idx="12962" formatCode="0.00E+00">
                  <c:v>6.9929699999999998E-4</c:v>
                </c:pt>
                <c:pt idx="12963" formatCode="0.00E+00">
                  <c:v>-5.7084400000000004E-4</c:v>
                </c:pt>
                <c:pt idx="12964" formatCode="0.00E+00">
                  <c:v>-1.8054E-3</c:v>
                </c:pt>
                <c:pt idx="12965" formatCode="0.00E+00">
                  <c:v>-3.0035299999999999E-3</c:v>
                </c:pt>
                <c:pt idx="12966" formatCode="0.00E+00">
                  <c:v>-4.1645199999999997E-3</c:v>
                </c:pt>
                <c:pt idx="12967" formatCode="0.00E+00">
                  <c:v>-5.2876900000000003E-3</c:v>
                </c:pt>
                <c:pt idx="12968" formatCode="0.00E+00">
                  <c:v>-6.3724999999999997E-3</c:v>
                </c:pt>
                <c:pt idx="12969" formatCode="0.00E+00">
                  <c:v>-7.4184799999999999E-3</c:v>
                </c:pt>
                <c:pt idx="12970" formatCode="0.00E+00">
                  <c:v>-8.4252300000000006E-3</c:v>
                </c:pt>
                <c:pt idx="12971" formatCode="0.00E+00">
                  <c:v>-9.39246E-3</c:v>
                </c:pt>
                <c:pt idx="12972">
                  <c:v>-1.0319999999999999E-2</c:v>
                </c:pt>
                <c:pt idx="12973">
                  <c:v>-1.12076E-2</c:v>
                </c:pt>
                <c:pt idx="12974">
                  <c:v>-1.2055400000000001E-2</c:v>
                </c:pt>
                <c:pt idx="12975">
                  <c:v>-1.2863400000000001E-2</c:v>
                </c:pt>
                <c:pt idx="12976">
                  <c:v>-1.36317E-2</c:v>
                </c:pt>
                <c:pt idx="12977">
                  <c:v>-1.4360400000000001E-2</c:v>
                </c:pt>
                <c:pt idx="12978">
                  <c:v>-1.5049999999999999E-2</c:v>
                </c:pt>
                <c:pt idx="12979">
                  <c:v>-1.5700800000000001E-2</c:v>
                </c:pt>
                <c:pt idx="12980">
                  <c:v>-1.6313100000000001E-2</c:v>
                </c:pt>
                <c:pt idx="12981">
                  <c:v>-1.6887699999999999E-2</c:v>
                </c:pt>
                <c:pt idx="12982">
                  <c:v>-1.74249E-2</c:v>
                </c:pt>
                <c:pt idx="12983">
                  <c:v>-1.79256E-2</c:v>
                </c:pt>
                <c:pt idx="12984">
                  <c:v>-1.8390400000000001E-2</c:v>
                </c:pt>
                <c:pt idx="12985">
                  <c:v>-1.8820099999999999E-2</c:v>
                </c:pt>
                <c:pt idx="12986">
                  <c:v>-1.9215599999999999E-2</c:v>
                </c:pt>
                <c:pt idx="12987">
                  <c:v>-1.95777E-2</c:v>
                </c:pt>
                <c:pt idx="12988">
                  <c:v>-1.9907600000000001E-2</c:v>
                </c:pt>
                <c:pt idx="12989">
                  <c:v>-2.0205999999999998E-2</c:v>
                </c:pt>
                <c:pt idx="12990">
                  <c:v>-2.0474300000000001E-2</c:v>
                </c:pt>
                <c:pt idx="12991">
                  <c:v>-2.07134E-2</c:v>
                </c:pt>
                <c:pt idx="12992">
                  <c:v>-2.0924499999999999E-2</c:v>
                </c:pt>
                <c:pt idx="12993">
                  <c:v>-2.11088E-2</c:v>
                </c:pt>
                <c:pt idx="12994">
                  <c:v>-2.1267600000000001E-2</c:v>
                </c:pt>
                <c:pt idx="12995">
                  <c:v>-2.1402000000000001E-2</c:v>
                </c:pt>
                <c:pt idx="12996">
                  <c:v>-2.1513600000000001E-2</c:v>
                </c:pt>
                <c:pt idx="12997">
                  <c:v>-2.1603399999999998E-2</c:v>
                </c:pt>
                <c:pt idx="12998">
                  <c:v>-2.1672899999999998E-2</c:v>
                </c:pt>
                <c:pt idx="12999">
                  <c:v>-2.17235E-2</c:v>
                </c:pt>
                <c:pt idx="13000">
                  <c:v>-2.1756500000000002E-2</c:v>
                </c:pt>
                <c:pt idx="13001">
                  <c:v>-2.1773299999999999E-2</c:v>
                </c:pt>
                <c:pt idx="13002">
                  <c:v>-2.1775300000000001E-2</c:v>
                </c:pt>
                <c:pt idx="13003">
                  <c:v>-2.1763899999999999E-2</c:v>
                </c:pt>
                <c:pt idx="13004">
                  <c:v>-2.1740599999999999E-2</c:v>
                </c:pt>
                <c:pt idx="13005">
                  <c:v>-2.17066E-2</c:v>
                </c:pt>
                <c:pt idx="13006">
                  <c:v>-2.1663499999999999E-2</c:v>
                </c:pt>
                <c:pt idx="13007">
                  <c:v>-2.16125E-2</c:v>
                </c:pt>
                <c:pt idx="13008">
                  <c:v>-2.1555100000000001E-2</c:v>
                </c:pt>
                <c:pt idx="13009">
                  <c:v>-2.1492600000000001E-2</c:v>
                </c:pt>
                <c:pt idx="13010">
                  <c:v>-2.1426299999999999E-2</c:v>
                </c:pt>
                <c:pt idx="13011">
                  <c:v>-2.1357600000000001E-2</c:v>
                </c:pt>
                <c:pt idx="13012">
                  <c:v>-2.12877E-2</c:v>
                </c:pt>
                <c:pt idx="13013">
                  <c:v>-2.1217900000000001E-2</c:v>
                </c:pt>
                <c:pt idx="13014">
                  <c:v>-2.1149299999999999E-2</c:v>
                </c:pt>
                <c:pt idx="13015">
                  <c:v>-2.10832E-2</c:v>
                </c:pt>
                <c:pt idx="13016">
                  <c:v>-2.1020799999999999E-2</c:v>
                </c:pt>
                <c:pt idx="13017">
                  <c:v>-2.0962999999999999E-2</c:v>
                </c:pt>
                <c:pt idx="13018">
                  <c:v>-2.0910999999999999E-2</c:v>
                </c:pt>
                <c:pt idx="13019">
                  <c:v>-2.08658E-2</c:v>
                </c:pt>
                <c:pt idx="13020">
                  <c:v>-2.0828300000000001E-2</c:v>
                </c:pt>
                <c:pt idx="13021">
                  <c:v>-2.0799399999999999E-2</c:v>
                </c:pt>
                <c:pt idx="13022">
                  <c:v>-2.078E-2</c:v>
                </c:pt>
                <c:pt idx="13023">
                  <c:v>-2.0770899999999998E-2</c:v>
                </c:pt>
                <c:pt idx="13024">
                  <c:v>-2.0772800000000001E-2</c:v>
                </c:pt>
                <c:pt idx="13025">
                  <c:v>-2.07864E-2</c:v>
                </c:pt>
                <c:pt idx="13026">
                  <c:v>-2.0812400000000002E-2</c:v>
                </c:pt>
                <c:pt idx="13027">
                  <c:v>-2.0851100000000001E-2</c:v>
                </c:pt>
                <c:pt idx="13028">
                  <c:v>-2.09033E-2</c:v>
                </c:pt>
                <c:pt idx="13029">
                  <c:v>-2.09692E-2</c:v>
                </c:pt>
                <c:pt idx="13030">
                  <c:v>-2.1049200000000001E-2</c:v>
                </c:pt>
                <c:pt idx="13031">
                  <c:v>-2.1143599999999999E-2</c:v>
                </c:pt>
                <c:pt idx="13032">
                  <c:v>-2.1252699999999999E-2</c:v>
                </c:pt>
                <c:pt idx="13033">
                  <c:v>-2.13765E-2</c:v>
                </c:pt>
                <c:pt idx="13034">
                  <c:v>-2.1515300000000001E-2</c:v>
                </c:pt>
                <c:pt idx="13035">
                  <c:v>-2.1668799999999998E-2</c:v>
                </c:pt>
                <c:pt idx="13036">
                  <c:v>-2.1837200000000001E-2</c:v>
                </c:pt>
                <c:pt idx="13037">
                  <c:v>-2.20203E-2</c:v>
                </c:pt>
                <c:pt idx="13038">
                  <c:v>-2.2217899999999999E-2</c:v>
                </c:pt>
                <c:pt idx="13039">
                  <c:v>-2.24297E-2</c:v>
                </c:pt>
                <c:pt idx="13040">
                  <c:v>-2.26553E-2</c:v>
                </c:pt>
                <c:pt idx="13041">
                  <c:v>-2.2894500000000002E-2</c:v>
                </c:pt>
                <c:pt idx="13042">
                  <c:v>-2.31466E-2</c:v>
                </c:pt>
                <c:pt idx="13043">
                  <c:v>-2.34112E-2</c:v>
                </c:pt>
                <c:pt idx="13044">
                  <c:v>-2.3687699999999999E-2</c:v>
                </c:pt>
                <c:pt idx="13045">
                  <c:v>-2.3975300000000001E-2</c:v>
                </c:pt>
                <c:pt idx="13046">
                  <c:v>-2.4273400000000001E-2</c:v>
                </c:pt>
                <c:pt idx="13047">
                  <c:v>-2.4581200000000001E-2</c:v>
                </c:pt>
                <c:pt idx="13048">
                  <c:v>-2.4897800000000001E-2</c:v>
                </c:pt>
                <c:pt idx="13049">
                  <c:v>-2.52223E-2</c:v>
                </c:pt>
                <c:pt idx="13050">
                  <c:v>-2.5553800000000002E-2</c:v>
                </c:pt>
                <c:pt idx="13051">
                  <c:v>-2.58912E-2</c:v>
                </c:pt>
                <c:pt idx="13052">
                  <c:v>-2.62335E-2</c:v>
                </c:pt>
                <c:pt idx="13053">
                  <c:v>-2.6579599999999998E-2</c:v>
                </c:pt>
                <c:pt idx="13054">
                  <c:v>-2.6928299999999999E-2</c:v>
                </c:pt>
                <c:pt idx="13055">
                  <c:v>-2.7278400000000001E-2</c:v>
                </c:pt>
                <c:pt idx="13056">
                  <c:v>-2.76286E-2</c:v>
                </c:pt>
                <c:pt idx="13057">
                  <c:v>-2.7977800000000001E-2</c:v>
                </c:pt>
                <c:pt idx="13058">
                  <c:v>-2.8324499999999999E-2</c:v>
                </c:pt>
                <c:pt idx="13059">
                  <c:v>-2.8667399999999999E-2</c:v>
                </c:pt>
                <c:pt idx="13060">
                  <c:v>-2.9005199999999998E-2</c:v>
                </c:pt>
                <c:pt idx="13061">
                  <c:v>-2.9336399999999999E-2</c:v>
                </c:pt>
                <c:pt idx="13062">
                  <c:v>-2.9659700000000001E-2</c:v>
                </c:pt>
                <c:pt idx="13063">
                  <c:v>-2.99736E-2</c:v>
                </c:pt>
                <c:pt idx="13064">
                  <c:v>-3.0276600000000001E-2</c:v>
                </c:pt>
                <c:pt idx="13065">
                  <c:v>-3.0567299999999999E-2</c:v>
                </c:pt>
                <c:pt idx="13066">
                  <c:v>-3.0844199999999999E-2</c:v>
                </c:pt>
                <c:pt idx="13067">
                  <c:v>-3.1105899999999999E-2</c:v>
                </c:pt>
                <c:pt idx="13068">
                  <c:v>-3.1350799999999998E-2</c:v>
                </c:pt>
                <c:pt idx="13069">
                  <c:v>-3.1577399999999999E-2</c:v>
                </c:pt>
                <c:pt idx="13070">
                  <c:v>-3.1784399999999997E-2</c:v>
                </c:pt>
                <c:pt idx="13071">
                  <c:v>-3.1970100000000001E-2</c:v>
                </c:pt>
                <c:pt idx="13072">
                  <c:v>-3.2133299999999997E-2</c:v>
                </c:pt>
                <c:pt idx="13073">
                  <c:v>-3.22724E-2</c:v>
                </c:pt>
                <c:pt idx="13074">
                  <c:v>-3.2386100000000001E-2</c:v>
                </c:pt>
                <c:pt idx="13075">
                  <c:v>-3.2472899999999999E-2</c:v>
                </c:pt>
                <c:pt idx="13076">
                  <c:v>-3.2531499999999998E-2</c:v>
                </c:pt>
                <c:pt idx="13077">
                  <c:v>-3.2560600000000002E-2</c:v>
                </c:pt>
                <c:pt idx="13078">
                  <c:v>-3.2558900000000002E-2</c:v>
                </c:pt>
                <c:pt idx="13079">
                  <c:v>-3.2524999999999998E-2</c:v>
                </c:pt>
                <c:pt idx="13080">
                  <c:v>-3.2457899999999998E-2</c:v>
                </c:pt>
                <c:pt idx="13081">
                  <c:v>-3.2356299999999998E-2</c:v>
                </c:pt>
                <c:pt idx="13082">
                  <c:v>-3.2218999999999998E-2</c:v>
                </c:pt>
                <c:pt idx="13083">
                  <c:v>-3.20451E-2</c:v>
                </c:pt>
                <c:pt idx="13084">
                  <c:v>-3.1833500000000001E-2</c:v>
                </c:pt>
                <c:pt idx="13085">
                  <c:v>-3.1583199999999999E-2</c:v>
                </c:pt>
                <c:pt idx="13086">
                  <c:v>-3.1293399999999999E-2</c:v>
                </c:pt>
                <c:pt idx="13087">
                  <c:v>-3.09632E-2</c:v>
                </c:pt>
                <c:pt idx="13088">
                  <c:v>-3.0591699999999999E-2</c:v>
                </c:pt>
                <c:pt idx="13089">
                  <c:v>-3.0178400000000001E-2</c:v>
                </c:pt>
                <c:pt idx="13090">
                  <c:v>-2.9722599999999998E-2</c:v>
                </c:pt>
                <c:pt idx="13091">
                  <c:v>-2.9223599999999999E-2</c:v>
                </c:pt>
                <c:pt idx="13092">
                  <c:v>-2.8681000000000002E-2</c:v>
                </c:pt>
                <c:pt idx="13093">
                  <c:v>-2.8094500000000001E-2</c:v>
                </c:pt>
                <c:pt idx="13094">
                  <c:v>-2.7463499999999998E-2</c:v>
                </c:pt>
                <c:pt idx="13095">
                  <c:v>-2.6787999999999999E-2</c:v>
                </c:pt>
                <c:pt idx="13096">
                  <c:v>-2.60676E-2</c:v>
                </c:pt>
                <c:pt idx="13097">
                  <c:v>-2.5302399999999999E-2</c:v>
                </c:pt>
                <c:pt idx="13098">
                  <c:v>-2.4492300000000002E-2</c:v>
                </c:pt>
                <c:pt idx="13099">
                  <c:v>-2.3637399999999999E-2</c:v>
                </c:pt>
                <c:pt idx="13100">
                  <c:v>-2.2737799999999999E-2</c:v>
                </c:pt>
                <c:pt idx="13101">
                  <c:v>-2.1793799999999999E-2</c:v>
                </c:pt>
                <c:pt idx="13102">
                  <c:v>-2.08057E-2</c:v>
                </c:pt>
                <c:pt idx="13103">
                  <c:v>-1.9773900000000001E-2</c:v>
                </c:pt>
                <c:pt idx="13104">
                  <c:v>-1.8699E-2</c:v>
                </c:pt>
                <c:pt idx="13105">
                  <c:v>-1.7581599999999999E-2</c:v>
                </c:pt>
                <c:pt idx="13106">
                  <c:v>-1.64224E-2</c:v>
                </c:pt>
                <c:pt idx="13107">
                  <c:v>-1.5221999999999999E-2</c:v>
                </c:pt>
                <c:pt idx="13108">
                  <c:v>-1.3981499999999999E-2</c:v>
                </c:pt>
                <c:pt idx="13109">
                  <c:v>-1.27017E-2</c:v>
                </c:pt>
                <c:pt idx="13110">
                  <c:v>-1.13837E-2</c:v>
                </c:pt>
                <c:pt idx="13111">
                  <c:v>-1.00286E-2</c:v>
                </c:pt>
                <c:pt idx="13112" formatCode="0.00E+00">
                  <c:v>-8.6376000000000005E-3</c:v>
                </c:pt>
                <c:pt idx="13113" formatCode="0.00E+00">
                  <c:v>-7.2120500000000002E-3</c:v>
                </c:pt>
                <c:pt idx="13114" formatCode="0.00E+00">
                  <c:v>-5.7532900000000003E-3</c:v>
                </c:pt>
                <c:pt idx="13115" formatCode="0.00E+00">
                  <c:v>-4.2627799999999999E-3</c:v>
                </c:pt>
                <c:pt idx="13116" formatCode="0.00E+00">
                  <c:v>-2.7420600000000002E-3</c:v>
                </c:pt>
                <c:pt idx="13117" formatCode="0.00E+00">
                  <c:v>-1.1927299999999999E-3</c:v>
                </c:pt>
                <c:pt idx="13118" formatCode="0.00E+00">
                  <c:v>3.8351599999999998E-4</c:v>
                </c:pt>
                <c:pt idx="13119" formatCode="0.00E+00">
                  <c:v>1.9849199999999998E-3</c:v>
                </c:pt>
                <c:pt idx="13120" formatCode="0.00E+00">
                  <c:v>3.6096600000000002E-3</c:v>
                </c:pt>
                <c:pt idx="13121" formatCode="0.00E+00">
                  <c:v>5.2558400000000003E-3</c:v>
                </c:pt>
                <c:pt idx="13122" formatCode="0.00E+00">
                  <c:v>6.9214999999999997E-3</c:v>
                </c:pt>
                <c:pt idx="13123" formatCode="0.00E+00">
                  <c:v>8.6046100000000004E-3</c:v>
                </c:pt>
                <c:pt idx="13124">
                  <c:v>1.0303100000000001E-2</c:v>
                </c:pt>
                <c:pt idx="13125">
                  <c:v>1.2014800000000001E-2</c:v>
                </c:pt>
                <c:pt idx="13126">
                  <c:v>1.3737600000000001E-2</c:v>
                </c:pt>
                <c:pt idx="13127">
                  <c:v>1.5469200000000001E-2</c:v>
                </c:pt>
                <c:pt idx="13128">
                  <c:v>1.7207299999999998E-2</c:v>
                </c:pt>
                <c:pt idx="13129">
                  <c:v>1.89496E-2</c:v>
                </c:pt>
                <c:pt idx="13130">
                  <c:v>2.0693699999999999E-2</c:v>
                </c:pt>
                <c:pt idx="13131">
                  <c:v>2.24373E-2</c:v>
                </c:pt>
                <c:pt idx="13132">
                  <c:v>2.4177899999999999E-2</c:v>
                </c:pt>
                <c:pt idx="13133">
                  <c:v>2.5912999999999999E-2</c:v>
                </c:pt>
                <c:pt idx="13134">
                  <c:v>2.76402E-2</c:v>
                </c:pt>
                <c:pt idx="13135">
                  <c:v>2.9357000000000001E-2</c:v>
                </c:pt>
                <c:pt idx="13136">
                  <c:v>3.10608E-2</c:v>
                </c:pt>
                <c:pt idx="13137">
                  <c:v>3.2749100000000003E-2</c:v>
                </c:pt>
                <c:pt idx="13138">
                  <c:v>3.4419400000000003E-2</c:v>
                </c:pt>
                <c:pt idx="13139">
                  <c:v>3.6069200000000003E-2</c:v>
                </c:pt>
                <c:pt idx="13140">
                  <c:v>3.7695899999999997E-2</c:v>
                </c:pt>
                <c:pt idx="13141">
                  <c:v>3.9296999999999999E-2</c:v>
                </c:pt>
                <c:pt idx="13142">
                  <c:v>4.0869999999999997E-2</c:v>
                </c:pt>
                <c:pt idx="13143">
                  <c:v>4.2412400000000003E-2</c:v>
                </c:pt>
                <c:pt idx="13144">
                  <c:v>4.3921700000000001E-2</c:v>
                </c:pt>
                <c:pt idx="13145">
                  <c:v>4.5395499999999998E-2</c:v>
                </c:pt>
                <c:pt idx="13146">
                  <c:v>4.6831299999999999E-2</c:v>
                </c:pt>
                <c:pt idx="13147">
                  <c:v>4.8226699999999997E-2</c:v>
                </c:pt>
                <c:pt idx="13148">
                  <c:v>4.9579400000000003E-2</c:v>
                </c:pt>
                <c:pt idx="13149">
                  <c:v>5.0887099999999998E-2</c:v>
                </c:pt>
                <c:pt idx="13150">
                  <c:v>5.2147499999999999E-2</c:v>
                </c:pt>
                <c:pt idx="13151">
                  <c:v>5.3358299999999997E-2</c:v>
                </c:pt>
                <c:pt idx="13152">
                  <c:v>5.4517500000000003E-2</c:v>
                </c:pt>
                <c:pt idx="13153">
                  <c:v>5.5622900000000003E-2</c:v>
                </c:pt>
                <c:pt idx="13154">
                  <c:v>5.6672399999999998E-2</c:v>
                </c:pt>
                <c:pt idx="13155">
                  <c:v>5.7664199999999999E-2</c:v>
                </c:pt>
                <c:pt idx="13156">
                  <c:v>5.8596200000000001E-2</c:v>
                </c:pt>
                <c:pt idx="13157">
                  <c:v>5.9466600000000001E-2</c:v>
                </c:pt>
                <c:pt idx="13158">
                  <c:v>6.0273699999999999E-2</c:v>
                </c:pt>
                <c:pt idx="13159">
                  <c:v>6.1015800000000002E-2</c:v>
                </c:pt>
                <c:pt idx="13160">
                  <c:v>6.1691200000000002E-2</c:v>
                </c:pt>
                <c:pt idx="13161">
                  <c:v>6.2298600000000003E-2</c:v>
                </c:pt>
                <c:pt idx="13162">
                  <c:v>6.2836400000000001E-2</c:v>
                </c:pt>
                <c:pt idx="13163">
                  <c:v>6.3303399999999996E-2</c:v>
                </c:pt>
                <c:pt idx="13164">
                  <c:v>6.3698299999999999E-2</c:v>
                </c:pt>
                <c:pt idx="13165">
                  <c:v>6.4019900000000005E-2</c:v>
                </c:pt>
                <c:pt idx="13166">
                  <c:v>6.4267199999999997E-2</c:v>
                </c:pt>
                <c:pt idx="13167">
                  <c:v>6.4439399999999994E-2</c:v>
                </c:pt>
                <c:pt idx="13168">
                  <c:v>6.4535599999999999E-2</c:v>
                </c:pt>
                <c:pt idx="13169">
                  <c:v>6.4555000000000001E-2</c:v>
                </c:pt>
                <c:pt idx="13170">
                  <c:v>6.4497100000000002E-2</c:v>
                </c:pt>
                <c:pt idx="13171">
                  <c:v>6.4361299999999996E-2</c:v>
                </c:pt>
                <c:pt idx="13172">
                  <c:v>6.4147300000000004E-2</c:v>
                </c:pt>
                <c:pt idx="13173">
                  <c:v>6.3854800000000003E-2</c:v>
                </c:pt>
                <c:pt idx="13174">
                  <c:v>6.3483700000000004E-2</c:v>
                </c:pt>
                <c:pt idx="13175">
                  <c:v>6.3033800000000001E-2</c:v>
                </c:pt>
                <c:pt idx="13176">
                  <c:v>6.2505400000000003E-2</c:v>
                </c:pt>
                <c:pt idx="13177">
                  <c:v>6.1898500000000002E-2</c:v>
                </c:pt>
                <c:pt idx="13178">
                  <c:v>6.1213499999999997E-2</c:v>
                </c:pt>
                <c:pt idx="13179">
                  <c:v>6.0450799999999999E-2</c:v>
                </c:pt>
                <c:pt idx="13180">
                  <c:v>5.9610999999999997E-2</c:v>
                </c:pt>
                <c:pt idx="13181">
                  <c:v>5.8694700000000002E-2</c:v>
                </c:pt>
                <c:pt idx="13182">
                  <c:v>5.77026E-2</c:v>
                </c:pt>
                <c:pt idx="13183">
                  <c:v>5.66358E-2</c:v>
                </c:pt>
                <c:pt idx="13184">
                  <c:v>5.5495200000000001E-2</c:v>
                </c:pt>
                <c:pt idx="13185">
                  <c:v>5.4281900000000001E-2</c:v>
                </c:pt>
                <c:pt idx="13186">
                  <c:v>5.2997200000000001E-2</c:v>
                </c:pt>
                <c:pt idx="13187">
                  <c:v>5.1642500000000001E-2</c:v>
                </c:pt>
                <c:pt idx="13188">
                  <c:v>5.0219100000000003E-2</c:v>
                </c:pt>
                <c:pt idx="13189">
                  <c:v>4.8728599999999997E-2</c:v>
                </c:pt>
                <c:pt idx="13190">
                  <c:v>4.7172800000000001E-2</c:v>
                </c:pt>
                <c:pt idx="13191">
                  <c:v>4.5553400000000001E-2</c:v>
                </c:pt>
                <c:pt idx="13192">
                  <c:v>4.38722E-2</c:v>
                </c:pt>
                <c:pt idx="13193">
                  <c:v>4.2131399999999999E-2</c:v>
                </c:pt>
                <c:pt idx="13194">
                  <c:v>4.0332899999999998E-2</c:v>
                </c:pt>
                <c:pt idx="13195">
                  <c:v>3.8478900000000003E-2</c:v>
                </c:pt>
                <c:pt idx="13196">
                  <c:v>3.6571699999999999E-2</c:v>
                </c:pt>
                <c:pt idx="13197">
                  <c:v>3.4613699999999997E-2</c:v>
                </c:pt>
                <c:pt idx="13198">
                  <c:v>3.2607200000000003E-2</c:v>
                </c:pt>
                <c:pt idx="13199">
                  <c:v>3.05548E-2</c:v>
                </c:pt>
                <c:pt idx="13200">
                  <c:v>2.8459100000000001E-2</c:v>
                </c:pt>
                <c:pt idx="13201">
                  <c:v>2.6322700000000001E-2</c:v>
                </c:pt>
                <c:pt idx="13202">
                  <c:v>2.41484E-2</c:v>
                </c:pt>
                <c:pt idx="13203">
                  <c:v>2.1939E-2</c:v>
                </c:pt>
                <c:pt idx="13204">
                  <c:v>1.96974E-2</c:v>
                </c:pt>
                <c:pt idx="13205">
                  <c:v>1.7426400000000002E-2</c:v>
                </c:pt>
                <c:pt idx="13206">
                  <c:v>1.5129099999999999E-2</c:v>
                </c:pt>
                <c:pt idx="13207">
                  <c:v>1.28085E-2</c:v>
                </c:pt>
                <c:pt idx="13208">
                  <c:v>1.0467600000000001E-2</c:v>
                </c:pt>
                <c:pt idx="13209" formatCode="0.00E+00">
                  <c:v>8.1095799999999999E-3</c:v>
                </c:pt>
                <c:pt idx="13210" formatCode="0.00E+00">
                  <c:v>5.7375200000000003E-3</c:v>
                </c:pt>
                <c:pt idx="13211" formatCode="0.00E+00">
                  <c:v>3.3546299999999999E-3</c:v>
                </c:pt>
                <c:pt idx="13212" formatCode="0.00E+00">
                  <c:v>9.6409600000000001E-4</c:v>
                </c:pt>
                <c:pt idx="13213" formatCode="0.00E+00">
                  <c:v>-1.4308700000000001E-3</c:v>
                </c:pt>
                <c:pt idx="13214" formatCode="0.00E+00">
                  <c:v>-3.8270299999999999E-3</c:v>
                </c:pt>
                <c:pt idx="13215" formatCode="0.00E+00">
                  <c:v>-6.2211499999999999E-3</c:v>
                </c:pt>
                <c:pt idx="13216" formatCode="0.00E+00">
                  <c:v>-8.6099799999999997E-3</c:v>
                </c:pt>
                <c:pt idx="13217">
                  <c:v>-1.09903E-2</c:v>
                </c:pt>
                <c:pt idx="13218">
                  <c:v>-1.3358800000000001E-2</c:v>
                </c:pt>
                <c:pt idx="13219">
                  <c:v>-1.5712299999999998E-2</c:v>
                </c:pt>
                <c:pt idx="13220">
                  <c:v>-1.80476E-2</c:v>
                </c:pt>
                <c:pt idx="13221">
                  <c:v>-2.0361400000000002E-2</c:v>
                </c:pt>
                <c:pt idx="13222">
                  <c:v>-2.2650699999999999E-2</c:v>
                </c:pt>
                <c:pt idx="13223">
                  <c:v>-2.4912199999999999E-2</c:v>
                </c:pt>
                <c:pt idx="13224">
                  <c:v>-2.7142900000000001E-2</c:v>
                </c:pt>
                <c:pt idx="13225">
                  <c:v>-2.93397E-2</c:v>
                </c:pt>
                <c:pt idx="13226">
                  <c:v>-3.1499600000000003E-2</c:v>
                </c:pt>
                <c:pt idx="13227">
                  <c:v>-3.3619499999999997E-2</c:v>
                </c:pt>
                <c:pt idx="13228">
                  <c:v>-3.5696600000000002E-2</c:v>
                </c:pt>
                <c:pt idx="13229">
                  <c:v>-3.7727999999999998E-2</c:v>
                </c:pt>
                <c:pt idx="13230">
                  <c:v>-3.9711000000000003E-2</c:v>
                </c:pt>
                <c:pt idx="13231">
                  <c:v>-4.1642699999999998E-2</c:v>
                </c:pt>
                <c:pt idx="13232">
                  <c:v>-4.35206E-2</c:v>
                </c:pt>
                <c:pt idx="13233">
                  <c:v>-4.5342E-2</c:v>
                </c:pt>
                <c:pt idx="13234">
                  <c:v>-4.7104500000000001E-2</c:v>
                </c:pt>
                <c:pt idx="13235">
                  <c:v>-4.8805599999999998E-2</c:v>
                </c:pt>
                <c:pt idx="13236">
                  <c:v>-5.0442899999999999E-2</c:v>
                </c:pt>
                <c:pt idx="13237">
                  <c:v>-5.2014400000000002E-2</c:v>
                </c:pt>
                <c:pt idx="13238">
                  <c:v>-5.3517700000000001E-2</c:v>
                </c:pt>
                <c:pt idx="13239">
                  <c:v>-5.4951E-2</c:v>
                </c:pt>
                <c:pt idx="13240">
                  <c:v>-5.63122E-2</c:v>
                </c:pt>
                <c:pt idx="13241">
                  <c:v>-5.7599400000000002E-2</c:v>
                </c:pt>
                <c:pt idx="13242">
                  <c:v>-5.8811000000000002E-2</c:v>
                </c:pt>
                <c:pt idx="13243">
                  <c:v>-5.9945400000000003E-2</c:v>
                </c:pt>
                <c:pt idx="13244">
                  <c:v>-6.1001E-2</c:v>
                </c:pt>
                <c:pt idx="13245">
                  <c:v>-6.1976499999999997E-2</c:v>
                </c:pt>
                <c:pt idx="13246">
                  <c:v>-6.2870599999999999E-2</c:v>
                </c:pt>
                <c:pt idx="13247">
                  <c:v>-6.3682000000000002E-2</c:v>
                </c:pt>
                <c:pt idx="13248">
                  <c:v>-6.4409900000000006E-2</c:v>
                </c:pt>
                <c:pt idx="13249">
                  <c:v>-6.5053299999999994E-2</c:v>
                </c:pt>
                <c:pt idx="13250">
                  <c:v>-6.56114E-2</c:v>
                </c:pt>
                <c:pt idx="13251">
                  <c:v>-6.6083500000000003E-2</c:v>
                </c:pt>
                <c:pt idx="13252">
                  <c:v>-6.6469200000000006E-2</c:v>
                </c:pt>
                <c:pt idx="13253">
                  <c:v>-6.6767900000000005E-2</c:v>
                </c:pt>
                <c:pt idx="13254">
                  <c:v>-6.69796E-2</c:v>
                </c:pt>
                <c:pt idx="13255">
                  <c:v>-6.7103899999999994E-2</c:v>
                </c:pt>
                <c:pt idx="13256">
                  <c:v>-6.7140900000000003E-2</c:v>
                </c:pt>
                <c:pt idx="13257">
                  <c:v>-6.7090700000000003E-2</c:v>
                </c:pt>
                <c:pt idx="13258">
                  <c:v>-6.6953600000000002E-2</c:v>
                </c:pt>
                <c:pt idx="13259">
                  <c:v>-6.6729899999999995E-2</c:v>
                </c:pt>
                <c:pt idx="13260">
                  <c:v>-6.6420099999999996E-2</c:v>
                </c:pt>
                <c:pt idx="13261">
                  <c:v>-6.6024899999999997E-2</c:v>
                </c:pt>
                <c:pt idx="13262">
                  <c:v>-6.5545000000000006E-2</c:v>
                </c:pt>
                <c:pt idx="13263">
                  <c:v>-6.4981200000000003E-2</c:v>
                </c:pt>
                <c:pt idx="13264">
                  <c:v>-6.4334600000000006E-2</c:v>
                </c:pt>
                <c:pt idx="13265">
                  <c:v>-6.3606300000000005E-2</c:v>
                </c:pt>
                <c:pt idx="13266">
                  <c:v>-6.2797500000000006E-2</c:v>
                </c:pt>
                <c:pt idx="13267">
                  <c:v>-6.1909699999999998E-2</c:v>
                </c:pt>
                <c:pt idx="13268">
                  <c:v>-6.0944199999999997E-2</c:v>
                </c:pt>
                <c:pt idx="13269">
                  <c:v>-5.99026E-2</c:v>
                </c:pt>
                <c:pt idx="13270">
                  <c:v>-5.8786699999999997E-2</c:v>
                </c:pt>
                <c:pt idx="13271">
                  <c:v>-5.7598299999999998E-2</c:v>
                </c:pt>
                <c:pt idx="13272">
                  <c:v>-5.6339199999999999E-2</c:v>
                </c:pt>
                <c:pt idx="13273">
                  <c:v>-5.5011499999999998E-2</c:v>
                </c:pt>
                <c:pt idx="13274">
                  <c:v>-5.36173E-2</c:v>
                </c:pt>
                <c:pt idx="13275">
                  <c:v>-5.2158799999999998E-2</c:v>
                </c:pt>
                <c:pt idx="13276">
                  <c:v>-5.0638299999999997E-2</c:v>
                </c:pt>
                <c:pt idx="13277">
                  <c:v>-4.9058200000000003E-2</c:v>
                </c:pt>
                <c:pt idx="13278">
                  <c:v>-4.7420900000000002E-2</c:v>
                </c:pt>
                <c:pt idx="13279">
                  <c:v>-4.5728999999999999E-2</c:v>
                </c:pt>
                <c:pt idx="13280">
                  <c:v>-4.3985099999999999E-2</c:v>
                </c:pt>
                <c:pt idx="13281">
                  <c:v>-4.2191899999999997E-2</c:v>
                </c:pt>
                <c:pt idx="13282">
                  <c:v>-4.0352100000000002E-2</c:v>
                </c:pt>
                <c:pt idx="13283">
                  <c:v>-3.8468700000000002E-2</c:v>
                </c:pt>
                <c:pt idx="13284">
                  <c:v>-3.6544399999999998E-2</c:v>
                </c:pt>
                <c:pt idx="13285">
                  <c:v>-3.45822E-2</c:v>
                </c:pt>
                <c:pt idx="13286">
                  <c:v>-3.2585000000000003E-2</c:v>
                </c:pt>
                <c:pt idx="13287">
                  <c:v>-3.0556E-2</c:v>
                </c:pt>
                <c:pt idx="13288">
                  <c:v>-2.8498200000000001E-2</c:v>
                </c:pt>
                <c:pt idx="13289">
                  <c:v>-2.64146E-2</c:v>
                </c:pt>
                <c:pt idx="13290">
                  <c:v>-2.4308400000000001E-2</c:v>
                </c:pt>
                <c:pt idx="13291">
                  <c:v>-2.21827E-2</c:v>
                </c:pt>
                <c:pt idx="13292">
                  <c:v>-2.0040800000000001E-2</c:v>
                </c:pt>
                <c:pt idx="13293">
                  <c:v>-1.7885700000000001E-2</c:v>
                </c:pt>
                <c:pt idx="13294">
                  <c:v>-1.57208E-2</c:v>
                </c:pt>
                <c:pt idx="13295">
                  <c:v>-1.35491E-2</c:v>
                </c:pt>
                <c:pt idx="13296">
                  <c:v>-1.1373899999999999E-2</c:v>
                </c:pt>
                <c:pt idx="13297" formatCode="0.00E+00">
                  <c:v>-9.1984000000000007E-3</c:v>
                </c:pt>
                <c:pt idx="13298" formatCode="0.00E+00">
                  <c:v>-7.0257100000000001E-3</c:v>
                </c:pt>
                <c:pt idx="13299" formatCode="0.00E+00">
                  <c:v>-4.8590100000000004E-3</c:v>
                </c:pt>
                <c:pt idx="13300" formatCode="0.00E+00">
                  <c:v>-2.7014500000000002E-3</c:v>
                </c:pt>
                <c:pt idx="13301" formatCode="0.00E+00">
                  <c:v>-5.5613099999999996E-4</c:v>
                </c:pt>
                <c:pt idx="13302" formatCode="0.00E+00">
                  <c:v>1.57387E-3</c:v>
                </c:pt>
                <c:pt idx="13303" formatCode="0.00E+00">
                  <c:v>3.6855E-3</c:v>
                </c:pt>
                <c:pt idx="13304" formatCode="0.00E+00">
                  <c:v>5.7757700000000004E-3</c:v>
                </c:pt>
                <c:pt idx="13305" formatCode="0.00E+00">
                  <c:v>7.8417199999999999E-3</c:v>
                </c:pt>
                <c:pt idx="13306" formatCode="0.00E+00">
                  <c:v>9.8804500000000007E-3</c:v>
                </c:pt>
                <c:pt idx="13307">
                  <c:v>1.18891E-2</c:v>
                </c:pt>
                <c:pt idx="13308">
                  <c:v>1.3864899999999999E-2</c:v>
                </c:pt>
                <c:pt idx="13309">
                  <c:v>1.5805099999999999E-2</c:v>
                </c:pt>
                <c:pt idx="13310">
                  <c:v>1.7707000000000001E-2</c:v>
                </c:pt>
                <c:pt idx="13311">
                  <c:v>1.9568200000000001E-2</c:v>
                </c:pt>
                <c:pt idx="13312">
                  <c:v>2.1385899999999999E-2</c:v>
                </c:pt>
                <c:pt idx="13313">
                  <c:v>2.3157899999999999E-2</c:v>
                </c:pt>
                <c:pt idx="13314">
                  <c:v>2.4881799999999999E-2</c:v>
                </c:pt>
                <c:pt idx="13315">
                  <c:v>2.65553E-2</c:v>
                </c:pt>
                <c:pt idx="13316">
                  <c:v>2.8176300000000001E-2</c:v>
                </c:pt>
                <c:pt idx="13317">
                  <c:v>2.9742600000000001E-2</c:v>
                </c:pt>
                <c:pt idx="13318">
                  <c:v>3.1252299999999997E-2</c:v>
                </c:pt>
                <c:pt idx="13319">
                  <c:v>3.2703500000000003E-2</c:v>
                </c:pt>
                <c:pt idx="13320">
                  <c:v>3.40945E-2</c:v>
                </c:pt>
                <c:pt idx="13321">
                  <c:v>3.5423499999999997E-2</c:v>
                </c:pt>
                <c:pt idx="13322">
                  <c:v>3.6688900000000003E-2</c:v>
                </c:pt>
                <c:pt idx="13323">
                  <c:v>3.78895E-2</c:v>
                </c:pt>
                <c:pt idx="13324">
                  <c:v>3.9023700000000001E-2</c:v>
                </c:pt>
                <c:pt idx="13325">
                  <c:v>4.0090300000000002E-2</c:v>
                </c:pt>
                <c:pt idx="13326">
                  <c:v>4.1088300000000001E-2</c:v>
                </c:pt>
                <c:pt idx="13327">
                  <c:v>4.2016600000000001E-2</c:v>
                </c:pt>
                <c:pt idx="13328">
                  <c:v>4.2874299999999997E-2</c:v>
                </c:pt>
                <c:pt idx="13329">
                  <c:v>4.3660699999999997E-2</c:v>
                </c:pt>
                <c:pt idx="13330">
                  <c:v>4.4375100000000001E-2</c:v>
                </c:pt>
                <c:pt idx="13331">
                  <c:v>4.5017000000000001E-2</c:v>
                </c:pt>
                <c:pt idx="13332">
                  <c:v>4.5586000000000002E-2</c:v>
                </c:pt>
                <c:pt idx="13333">
                  <c:v>4.6081799999999999E-2</c:v>
                </c:pt>
                <c:pt idx="13334">
                  <c:v>4.65041E-2</c:v>
                </c:pt>
                <c:pt idx="13335">
                  <c:v>4.6852999999999999E-2</c:v>
                </c:pt>
                <c:pt idx="13336">
                  <c:v>4.7128499999999997E-2</c:v>
                </c:pt>
                <c:pt idx="13337">
                  <c:v>4.7330900000000002E-2</c:v>
                </c:pt>
                <c:pt idx="13338">
                  <c:v>4.7460299999999997E-2</c:v>
                </c:pt>
                <c:pt idx="13339">
                  <c:v>4.7517299999999998E-2</c:v>
                </c:pt>
                <c:pt idx="13340">
                  <c:v>4.7502299999999997E-2</c:v>
                </c:pt>
                <c:pt idx="13341">
                  <c:v>4.7416E-2</c:v>
                </c:pt>
                <c:pt idx="13342">
                  <c:v>4.7259200000000001E-2</c:v>
                </c:pt>
                <c:pt idx="13343">
                  <c:v>4.70328E-2</c:v>
                </c:pt>
                <c:pt idx="13344">
                  <c:v>4.6737599999999997E-2</c:v>
                </c:pt>
                <c:pt idx="13345">
                  <c:v>4.6374899999999997E-2</c:v>
                </c:pt>
                <c:pt idx="13346">
                  <c:v>4.5945800000000002E-2</c:v>
                </c:pt>
                <c:pt idx="13347">
                  <c:v>4.5451600000000002E-2</c:v>
                </c:pt>
                <c:pt idx="13348">
                  <c:v>4.4893599999999999E-2</c:v>
                </c:pt>
                <c:pt idx="13349">
                  <c:v>4.42735E-2</c:v>
                </c:pt>
                <c:pt idx="13350">
                  <c:v>4.3592699999999998E-2</c:v>
                </c:pt>
                <c:pt idx="13351">
                  <c:v>4.2852899999999999E-2</c:v>
                </c:pt>
                <c:pt idx="13352">
                  <c:v>4.20559E-2</c:v>
                </c:pt>
                <c:pt idx="13353">
                  <c:v>4.12036E-2</c:v>
                </c:pt>
                <c:pt idx="13354">
                  <c:v>4.0297800000000002E-2</c:v>
                </c:pt>
                <c:pt idx="13355">
                  <c:v>3.93405E-2</c:v>
                </c:pt>
                <c:pt idx="13356">
                  <c:v>3.8333899999999997E-2</c:v>
                </c:pt>
                <c:pt idx="13357">
                  <c:v>3.7280000000000001E-2</c:v>
                </c:pt>
                <c:pt idx="13358">
                  <c:v>3.6181199999999997E-2</c:v>
                </c:pt>
                <c:pt idx="13359">
                  <c:v>3.5039500000000001E-2</c:v>
                </c:pt>
                <c:pt idx="13360">
                  <c:v>3.3857400000000003E-2</c:v>
                </c:pt>
                <c:pt idx="13361">
                  <c:v>3.2637300000000001E-2</c:v>
                </c:pt>
                <c:pt idx="13362">
                  <c:v>3.1381399999999997E-2</c:v>
                </c:pt>
                <c:pt idx="13363">
                  <c:v>3.0092500000000001E-2</c:v>
                </c:pt>
                <c:pt idx="13364">
                  <c:v>2.8772800000000001E-2</c:v>
                </c:pt>
                <c:pt idx="13365">
                  <c:v>2.7425000000000001E-2</c:v>
                </c:pt>
                <c:pt idx="13366">
                  <c:v>2.6051600000000001E-2</c:v>
                </c:pt>
                <c:pt idx="13367">
                  <c:v>2.4655199999999999E-2</c:v>
                </c:pt>
                <c:pt idx="13368">
                  <c:v>2.3238499999999999E-2</c:v>
                </c:pt>
                <c:pt idx="13369">
                  <c:v>2.18041E-2</c:v>
                </c:pt>
                <c:pt idx="13370">
                  <c:v>2.0354500000000001E-2</c:v>
                </c:pt>
                <c:pt idx="13371">
                  <c:v>1.88925E-2</c:v>
                </c:pt>
                <c:pt idx="13372">
                  <c:v>1.7420700000000001E-2</c:v>
                </c:pt>
                <c:pt idx="13373">
                  <c:v>1.5941799999999999E-2</c:v>
                </c:pt>
                <c:pt idx="13374">
                  <c:v>1.44583E-2</c:v>
                </c:pt>
                <c:pt idx="13375">
                  <c:v>1.2973E-2</c:v>
                </c:pt>
                <c:pt idx="13376">
                  <c:v>1.1488399999999999E-2</c:v>
                </c:pt>
                <c:pt idx="13377">
                  <c:v>1.00071E-2</c:v>
                </c:pt>
                <c:pt idx="13378" formatCode="0.00E+00">
                  <c:v>8.5317299999999995E-3</c:v>
                </c:pt>
                <c:pt idx="13379" formatCode="0.00E+00">
                  <c:v>7.0647699999999997E-3</c:v>
                </c:pt>
                <c:pt idx="13380" formatCode="0.00E+00">
                  <c:v>5.6087400000000001E-3</c:v>
                </c:pt>
                <c:pt idx="13381" formatCode="0.00E+00">
                  <c:v>4.1660899999999999E-3</c:v>
                </c:pt>
                <c:pt idx="13382" formatCode="0.00E+00">
                  <c:v>2.7392599999999999E-3</c:v>
                </c:pt>
                <c:pt idx="13383" formatCode="0.00E+00">
                  <c:v>1.3306100000000001E-3</c:v>
                </c:pt>
                <c:pt idx="13384" formatCode="0.00E+00">
                  <c:v>-5.7532399999999998E-5</c:v>
                </c:pt>
                <c:pt idx="13385" formatCode="0.00E+00">
                  <c:v>-1.42289E-3</c:v>
                </c:pt>
                <c:pt idx="13386" formatCode="0.00E+00">
                  <c:v>-2.76327E-3</c:v>
                </c:pt>
                <c:pt idx="13387" formatCode="0.00E+00">
                  <c:v>-4.0765000000000003E-3</c:v>
                </c:pt>
                <c:pt idx="13388" formatCode="0.00E+00">
                  <c:v>-5.3605099999999998E-3</c:v>
                </c:pt>
                <c:pt idx="13389" formatCode="0.00E+00">
                  <c:v>-6.61328E-3</c:v>
                </c:pt>
                <c:pt idx="13390" formatCode="0.00E+00">
                  <c:v>-7.8328700000000005E-3</c:v>
                </c:pt>
                <c:pt idx="13391" formatCode="0.00E+00">
                  <c:v>-9.0174000000000001E-3</c:v>
                </c:pt>
                <c:pt idx="13392">
                  <c:v>-1.01651E-2</c:v>
                </c:pt>
                <c:pt idx="13393">
                  <c:v>-1.12742E-2</c:v>
                </c:pt>
                <c:pt idx="13394">
                  <c:v>-1.23432E-2</c:v>
                </c:pt>
                <c:pt idx="13395">
                  <c:v>-1.33705E-2</c:v>
                </c:pt>
                <c:pt idx="13396">
                  <c:v>-1.4354499999999999E-2</c:v>
                </c:pt>
                <c:pt idx="13397">
                  <c:v>-1.52941E-2</c:v>
                </c:pt>
                <c:pt idx="13398">
                  <c:v>-1.6187799999999999E-2</c:v>
                </c:pt>
                <c:pt idx="13399">
                  <c:v>-1.70346E-2</c:v>
                </c:pt>
                <c:pt idx="13400">
                  <c:v>-1.7833399999999999E-2</c:v>
                </c:pt>
                <c:pt idx="13401">
                  <c:v>-1.8583100000000002E-2</c:v>
                </c:pt>
                <c:pt idx="13402">
                  <c:v>-1.9282799999999999E-2</c:v>
                </c:pt>
                <c:pt idx="13403">
                  <c:v>-1.9931899999999999E-2</c:v>
                </c:pt>
                <c:pt idx="13404">
                  <c:v>-2.0529599999999999E-2</c:v>
                </c:pt>
                <c:pt idx="13405">
                  <c:v>-2.1075400000000001E-2</c:v>
                </c:pt>
                <c:pt idx="13406">
                  <c:v>-2.15687E-2</c:v>
                </c:pt>
                <c:pt idx="13407">
                  <c:v>-2.2009299999999999E-2</c:v>
                </c:pt>
                <c:pt idx="13408">
                  <c:v>-2.2396699999999999E-2</c:v>
                </c:pt>
                <c:pt idx="13409">
                  <c:v>-2.2730899999999998E-2</c:v>
                </c:pt>
                <c:pt idx="13410">
                  <c:v>-2.3011799999999999E-2</c:v>
                </c:pt>
                <c:pt idx="13411">
                  <c:v>-2.32394E-2</c:v>
                </c:pt>
                <c:pt idx="13412">
                  <c:v>-2.3413799999999999E-2</c:v>
                </c:pt>
                <c:pt idx="13413">
                  <c:v>-2.3535400000000001E-2</c:v>
                </c:pt>
                <c:pt idx="13414">
                  <c:v>-2.3604300000000002E-2</c:v>
                </c:pt>
                <c:pt idx="13415">
                  <c:v>-2.3621199999999998E-2</c:v>
                </c:pt>
                <c:pt idx="13416">
                  <c:v>-2.35864E-2</c:v>
                </c:pt>
                <c:pt idx="13417">
                  <c:v>-2.3500699999999999E-2</c:v>
                </c:pt>
                <c:pt idx="13418">
                  <c:v>-2.3364699999999999E-2</c:v>
                </c:pt>
                <c:pt idx="13419">
                  <c:v>-2.31793E-2</c:v>
                </c:pt>
                <c:pt idx="13420">
                  <c:v>-2.2945299999999998E-2</c:v>
                </c:pt>
                <c:pt idx="13421">
                  <c:v>-2.2663800000000001E-2</c:v>
                </c:pt>
                <c:pt idx="13422">
                  <c:v>-2.2335899999999999E-2</c:v>
                </c:pt>
                <c:pt idx="13423">
                  <c:v>-2.1962700000000002E-2</c:v>
                </c:pt>
                <c:pt idx="13424">
                  <c:v>-2.1545399999999999E-2</c:v>
                </c:pt>
                <c:pt idx="13425">
                  <c:v>-2.10855E-2</c:v>
                </c:pt>
                <c:pt idx="13426">
                  <c:v>-2.05842E-2</c:v>
                </c:pt>
                <c:pt idx="13427">
                  <c:v>-2.0043100000000001E-2</c:v>
                </c:pt>
                <c:pt idx="13428">
                  <c:v>-1.9463600000000001E-2</c:v>
                </c:pt>
                <c:pt idx="13429">
                  <c:v>-1.88475E-2</c:v>
                </c:pt>
                <c:pt idx="13430">
                  <c:v>-1.8196400000000001E-2</c:v>
                </c:pt>
                <c:pt idx="13431">
                  <c:v>-1.7512E-2</c:v>
                </c:pt>
                <c:pt idx="13432">
                  <c:v>-1.6795999999999998E-2</c:v>
                </c:pt>
                <c:pt idx="13433">
                  <c:v>-1.6050399999999999E-2</c:v>
                </c:pt>
                <c:pt idx="13434">
                  <c:v>-1.5277000000000001E-2</c:v>
                </c:pt>
                <c:pt idx="13435">
                  <c:v>-1.4477800000000001E-2</c:v>
                </c:pt>
                <c:pt idx="13436">
                  <c:v>-1.3654700000000001E-2</c:v>
                </c:pt>
                <c:pt idx="13437">
                  <c:v>-1.28097E-2</c:v>
                </c:pt>
                <c:pt idx="13438">
                  <c:v>-1.19449E-2</c:v>
                </c:pt>
                <c:pt idx="13439">
                  <c:v>-1.1062300000000001E-2</c:v>
                </c:pt>
                <c:pt idx="13440">
                  <c:v>-1.0164100000000001E-2</c:v>
                </c:pt>
                <c:pt idx="13441" formatCode="0.00E+00">
                  <c:v>-9.2523199999999996E-3</c:v>
                </c:pt>
                <c:pt idx="13442" formatCode="0.00E+00">
                  <c:v>-8.3291400000000005E-3</c:v>
                </c:pt>
                <c:pt idx="13443" formatCode="0.00E+00">
                  <c:v>-7.39669E-3</c:v>
                </c:pt>
                <c:pt idx="13444" formatCode="0.00E+00">
                  <c:v>-6.4571300000000002E-3</c:v>
                </c:pt>
                <c:pt idx="13445" formatCode="0.00E+00">
                  <c:v>-5.5126000000000003E-3</c:v>
                </c:pt>
                <c:pt idx="13446" formatCode="0.00E+00">
                  <c:v>-4.5652699999999997E-3</c:v>
                </c:pt>
                <c:pt idx="13447" formatCode="0.00E+00">
                  <c:v>-3.61729E-3</c:v>
                </c:pt>
                <c:pt idx="13448" formatCode="0.00E+00">
                  <c:v>-2.6707900000000001E-3</c:v>
                </c:pt>
                <c:pt idx="13449" formatCode="0.00E+00">
                  <c:v>-1.72792E-3</c:v>
                </c:pt>
                <c:pt idx="13450" formatCode="0.00E+00">
                  <c:v>-7.9077300000000004E-4</c:v>
                </c:pt>
                <c:pt idx="13451" formatCode="0.00E+00">
                  <c:v>1.3854899999999999E-4</c:v>
                </c:pt>
                <c:pt idx="13452" formatCode="0.00E+00">
                  <c:v>1.05798E-3</c:v>
                </c:pt>
                <c:pt idx="13453" formatCode="0.00E+00">
                  <c:v>1.9654899999999999E-3</c:v>
                </c:pt>
                <c:pt idx="13454" formatCode="0.00E+00">
                  <c:v>2.8590600000000001E-3</c:v>
                </c:pt>
                <c:pt idx="13455" formatCode="0.00E+00">
                  <c:v>3.7367400000000001E-3</c:v>
                </c:pt>
                <c:pt idx="13456" formatCode="0.00E+00">
                  <c:v>4.5965900000000002E-3</c:v>
                </c:pt>
                <c:pt idx="13457" formatCode="0.00E+00">
                  <c:v>5.4367299999999999E-3</c:v>
                </c:pt>
                <c:pt idx="13458" formatCode="0.00E+00">
                  <c:v>6.25532E-3</c:v>
                </c:pt>
                <c:pt idx="13459" formatCode="0.00E+00">
                  <c:v>7.0505899999999998E-3</c:v>
                </c:pt>
                <c:pt idx="13460" formatCode="0.00E+00">
                  <c:v>7.8207899999999993E-3</c:v>
                </c:pt>
                <c:pt idx="13461" formatCode="0.00E+00">
                  <c:v>8.5642700000000006E-3</c:v>
                </c:pt>
                <c:pt idx="13462" formatCode="0.00E+00">
                  <c:v>9.2794000000000001E-3</c:v>
                </c:pt>
                <c:pt idx="13463" formatCode="0.00E+00">
                  <c:v>9.9646400000000003E-3</c:v>
                </c:pt>
                <c:pt idx="13464">
                  <c:v>1.0618499999999999E-2</c:v>
                </c:pt>
                <c:pt idx="13465">
                  <c:v>1.1239600000000001E-2</c:v>
                </c:pt>
                <c:pt idx="13466">
                  <c:v>1.18266E-2</c:v>
                </c:pt>
                <c:pt idx="13467">
                  <c:v>1.2378200000000001E-2</c:v>
                </c:pt>
                <c:pt idx="13468">
                  <c:v>1.28932E-2</c:v>
                </c:pt>
                <c:pt idx="13469">
                  <c:v>1.33705E-2</c:v>
                </c:pt>
                <c:pt idx="13470">
                  <c:v>1.38091E-2</c:v>
                </c:pt>
                <c:pt idx="13471">
                  <c:v>1.42081E-2</c:v>
                </c:pt>
                <c:pt idx="13472">
                  <c:v>1.4566600000000001E-2</c:v>
                </c:pt>
                <c:pt idx="13473">
                  <c:v>1.48837E-2</c:v>
                </c:pt>
                <c:pt idx="13474">
                  <c:v>1.5159000000000001E-2</c:v>
                </c:pt>
                <c:pt idx="13475">
                  <c:v>1.53916E-2</c:v>
                </c:pt>
                <c:pt idx="13476">
                  <c:v>1.55812E-2</c:v>
                </c:pt>
                <c:pt idx="13477">
                  <c:v>1.57273E-2</c:v>
                </c:pt>
                <c:pt idx="13478">
                  <c:v>1.5829599999999999E-2</c:v>
                </c:pt>
                <c:pt idx="13479">
                  <c:v>1.5887800000000001E-2</c:v>
                </c:pt>
                <c:pt idx="13480">
                  <c:v>1.59019E-2</c:v>
                </c:pt>
                <c:pt idx="13481">
                  <c:v>1.5871799999999998E-2</c:v>
                </c:pt>
                <c:pt idx="13482">
                  <c:v>1.57974E-2</c:v>
                </c:pt>
                <c:pt idx="13483">
                  <c:v>1.5679100000000001E-2</c:v>
                </c:pt>
                <c:pt idx="13484">
                  <c:v>1.55169E-2</c:v>
                </c:pt>
                <c:pt idx="13485">
                  <c:v>1.5311200000000001E-2</c:v>
                </c:pt>
                <c:pt idx="13486">
                  <c:v>1.50625E-2</c:v>
                </c:pt>
                <c:pt idx="13487">
                  <c:v>1.47712E-2</c:v>
                </c:pt>
                <c:pt idx="13488">
                  <c:v>1.44379E-2</c:v>
                </c:pt>
                <c:pt idx="13489">
                  <c:v>1.4063300000000001E-2</c:v>
                </c:pt>
                <c:pt idx="13490">
                  <c:v>1.36481E-2</c:v>
                </c:pt>
                <c:pt idx="13491">
                  <c:v>1.31933E-2</c:v>
                </c:pt>
                <c:pt idx="13492">
                  <c:v>1.26997E-2</c:v>
                </c:pt>
                <c:pt idx="13493">
                  <c:v>1.2168399999999999E-2</c:v>
                </c:pt>
                <c:pt idx="13494">
                  <c:v>1.16004E-2</c:v>
                </c:pt>
                <c:pt idx="13495">
                  <c:v>1.0997E-2</c:v>
                </c:pt>
                <c:pt idx="13496">
                  <c:v>1.03593E-2</c:v>
                </c:pt>
                <c:pt idx="13497" formatCode="0.00E+00">
                  <c:v>9.6887399999999995E-3</c:v>
                </c:pt>
                <c:pt idx="13498" formatCode="0.00E+00">
                  <c:v>8.9866200000000007E-3</c:v>
                </c:pt>
                <c:pt idx="13499" formatCode="0.00E+00">
                  <c:v>8.2544300000000001E-3</c:v>
                </c:pt>
                <c:pt idx="13500" formatCode="0.00E+00">
                  <c:v>7.4936899999999999E-3</c:v>
                </c:pt>
                <c:pt idx="13501" formatCode="0.00E+00">
                  <c:v>6.7059600000000004E-3</c:v>
                </c:pt>
                <c:pt idx="13502" formatCode="0.00E+00">
                  <c:v>5.8928899999999996E-3</c:v>
                </c:pt>
                <c:pt idx="13503" formatCode="0.00E+00">
                  <c:v>5.0561800000000004E-3</c:v>
                </c:pt>
                <c:pt idx="13504" formatCode="0.00E+00">
                  <c:v>4.1975500000000004E-3</c:v>
                </c:pt>
                <c:pt idx="13505" formatCode="0.00E+00">
                  <c:v>3.3188100000000002E-3</c:v>
                </c:pt>
                <c:pt idx="13506" formatCode="0.00E+00">
                  <c:v>2.4217900000000001E-3</c:v>
                </c:pt>
                <c:pt idx="13507" formatCode="0.00E+00">
                  <c:v>1.50837E-3</c:v>
                </c:pt>
                <c:pt idx="13508" formatCode="0.00E+00">
                  <c:v>5.8045899999999997E-4</c:v>
                </c:pt>
                <c:pt idx="13509" formatCode="0.00E+00">
                  <c:v>-3.5999200000000001E-4</c:v>
                </c:pt>
                <c:pt idx="13510" formatCode="0.00E+00">
                  <c:v>-1.31101E-3</c:v>
                </c:pt>
                <c:pt idx="13511" formatCode="0.00E+00">
                  <c:v>-2.2705799999999999E-3</c:v>
                </c:pt>
                <c:pt idx="13512" formatCode="0.00E+00">
                  <c:v>-3.23668E-3</c:v>
                </c:pt>
                <c:pt idx="13513" formatCode="0.00E+00">
                  <c:v>-4.2072699999999999E-3</c:v>
                </c:pt>
                <c:pt idx="13514" formatCode="0.00E+00">
                  <c:v>-5.1802899999999997E-3</c:v>
                </c:pt>
                <c:pt idx="13515" formatCode="0.00E+00">
                  <c:v>-6.15367E-3</c:v>
                </c:pt>
                <c:pt idx="13516" formatCode="0.00E+00">
                  <c:v>-7.12533E-3</c:v>
                </c:pt>
                <c:pt idx="13517" formatCode="0.00E+00">
                  <c:v>-8.0931900000000001E-3</c:v>
                </c:pt>
                <c:pt idx="13518" formatCode="0.00E+00">
                  <c:v>-9.0551899999999994E-3</c:v>
                </c:pt>
                <c:pt idx="13519">
                  <c:v>-1.0009199999999999E-2</c:v>
                </c:pt>
                <c:pt idx="13520">
                  <c:v>-1.0953299999999999E-2</c:v>
                </c:pt>
                <c:pt idx="13521">
                  <c:v>-1.18853E-2</c:v>
                </c:pt>
                <c:pt idx="13522">
                  <c:v>-1.2803200000000001E-2</c:v>
                </c:pt>
                <c:pt idx="13523">
                  <c:v>-1.3705E-2</c:v>
                </c:pt>
                <c:pt idx="13524">
                  <c:v>-1.4588800000000001E-2</c:v>
                </c:pt>
                <c:pt idx="13525">
                  <c:v>-1.5452499999999999E-2</c:v>
                </c:pt>
                <c:pt idx="13526">
                  <c:v>-1.6294300000000001E-2</c:v>
                </c:pt>
                <c:pt idx="13527">
                  <c:v>-1.71123E-2</c:v>
                </c:pt>
                <c:pt idx="13528">
                  <c:v>-1.7904699999999999E-2</c:v>
                </c:pt>
                <c:pt idx="13529">
                  <c:v>-1.8669600000000001E-2</c:v>
                </c:pt>
                <c:pt idx="13530">
                  <c:v>-1.9405100000000002E-2</c:v>
                </c:pt>
                <c:pt idx="13531">
                  <c:v>-2.0109200000000001E-2</c:v>
                </c:pt>
                <c:pt idx="13532">
                  <c:v>-2.07799E-2</c:v>
                </c:pt>
                <c:pt idx="13533">
                  <c:v>-2.1415799999999999E-2</c:v>
                </c:pt>
                <c:pt idx="13534">
                  <c:v>-2.20156E-2</c:v>
                </c:pt>
                <c:pt idx="13535">
                  <c:v>-2.2578000000000001E-2</c:v>
                </c:pt>
                <c:pt idx="13536">
                  <c:v>-2.3101900000000002E-2</c:v>
                </c:pt>
                <c:pt idx="13537">
                  <c:v>-2.3586200000000002E-2</c:v>
                </c:pt>
                <c:pt idx="13538">
                  <c:v>-2.40299E-2</c:v>
                </c:pt>
                <c:pt idx="13539">
                  <c:v>-2.4432100000000002E-2</c:v>
                </c:pt>
                <c:pt idx="13540">
                  <c:v>-2.4791799999999999E-2</c:v>
                </c:pt>
                <c:pt idx="13541">
                  <c:v>-2.5108100000000001E-2</c:v>
                </c:pt>
                <c:pt idx="13542">
                  <c:v>-2.5380300000000001E-2</c:v>
                </c:pt>
                <c:pt idx="13543">
                  <c:v>-2.5607899999999999E-2</c:v>
                </c:pt>
                <c:pt idx="13544">
                  <c:v>-2.5790299999999999E-2</c:v>
                </c:pt>
                <c:pt idx="13545">
                  <c:v>-2.5926899999999999E-2</c:v>
                </c:pt>
                <c:pt idx="13546">
                  <c:v>-2.6017200000000001E-2</c:v>
                </c:pt>
                <c:pt idx="13547">
                  <c:v>-2.6061000000000001E-2</c:v>
                </c:pt>
                <c:pt idx="13548">
                  <c:v>-2.60583E-2</c:v>
                </c:pt>
                <c:pt idx="13549">
                  <c:v>-2.6008699999999999E-2</c:v>
                </c:pt>
                <c:pt idx="13550">
                  <c:v>-2.5912299999999999E-2</c:v>
                </c:pt>
                <c:pt idx="13551">
                  <c:v>-2.5769199999999999E-2</c:v>
                </c:pt>
                <c:pt idx="13552">
                  <c:v>-2.5579399999999999E-2</c:v>
                </c:pt>
                <c:pt idx="13553">
                  <c:v>-2.5342799999999999E-2</c:v>
                </c:pt>
                <c:pt idx="13554">
                  <c:v>-2.5059399999999999E-2</c:v>
                </c:pt>
                <c:pt idx="13555">
                  <c:v>-2.47298E-2</c:v>
                </c:pt>
                <c:pt idx="13556">
                  <c:v>-2.4354799999999999E-2</c:v>
                </c:pt>
                <c:pt idx="13557">
                  <c:v>-2.3935100000000001E-2</c:v>
                </c:pt>
                <c:pt idx="13558">
                  <c:v>-2.34713E-2</c:v>
                </c:pt>
                <c:pt idx="13559">
                  <c:v>-2.2963999999999998E-2</c:v>
                </c:pt>
                <c:pt idx="13560">
                  <c:v>-2.2413800000000001E-2</c:v>
                </c:pt>
                <c:pt idx="13561">
                  <c:v>-2.1821199999999999E-2</c:v>
                </c:pt>
                <c:pt idx="13562">
                  <c:v>-2.1187299999999999E-2</c:v>
                </c:pt>
                <c:pt idx="13563">
                  <c:v>-2.05135E-2</c:v>
                </c:pt>
                <c:pt idx="13564">
                  <c:v>-1.9801200000000001E-2</c:v>
                </c:pt>
                <c:pt idx="13565">
                  <c:v>-1.9051800000000001E-2</c:v>
                </c:pt>
                <c:pt idx="13566">
                  <c:v>-1.8266399999999999E-2</c:v>
                </c:pt>
                <c:pt idx="13567">
                  <c:v>-1.7446300000000001E-2</c:v>
                </c:pt>
                <c:pt idx="13568">
                  <c:v>-1.65931E-2</c:v>
                </c:pt>
                <c:pt idx="13569">
                  <c:v>-1.5708400000000001E-2</c:v>
                </c:pt>
                <c:pt idx="13570">
                  <c:v>-1.47937E-2</c:v>
                </c:pt>
                <c:pt idx="13571">
                  <c:v>-1.38508E-2</c:v>
                </c:pt>
                <c:pt idx="13572">
                  <c:v>-1.28813E-2</c:v>
                </c:pt>
                <c:pt idx="13573">
                  <c:v>-1.18873E-2</c:v>
                </c:pt>
                <c:pt idx="13574">
                  <c:v>-1.0870700000000001E-2</c:v>
                </c:pt>
                <c:pt idx="13575" formatCode="0.00E+00">
                  <c:v>-9.8327199999999997E-3</c:v>
                </c:pt>
                <c:pt idx="13576" formatCode="0.00E+00">
                  <c:v>-8.7749899999999999E-3</c:v>
                </c:pt>
                <c:pt idx="13577" formatCode="0.00E+00">
                  <c:v>-7.7004999999999999E-3</c:v>
                </c:pt>
                <c:pt idx="13578" formatCode="0.00E+00">
                  <c:v>-6.6133700000000004E-3</c:v>
                </c:pt>
                <c:pt idx="13579" formatCode="0.00E+00">
                  <c:v>-5.5166700000000004E-3</c:v>
                </c:pt>
                <c:pt idx="13580" formatCode="0.00E+00">
                  <c:v>-4.41086E-3</c:v>
                </c:pt>
                <c:pt idx="13581" formatCode="0.00E+00">
                  <c:v>-3.2954600000000001E-3</c:v>
                </c:pt>
                <c:pt idx="13582" formatCode="0.00E+00">
                  <c:v>-2.1714E-3</c:v>
                </c:pt>
                <c:pt idx="13583" formatCode="0.00E+00">
                  <c:v>-1.0410300000000001E-3</c:v>
                </c:pt>
                <c:pt idx="13584" formatCode="0.00E+00">
                  <c:v>9.3132400000000003E-5</c:v>
                </c:pt>
                <c:pt idx="13585" formatCode="0.00E+00">
                  <c:v>1.22897E-3</c:v>
                </c:pt>
                <c:pt idx="13586" formatCode="0.00E+00">
                  <c:v>2.3643499999999999E-3</c:v>
                </c:pt>
                <c:pt idx="13587" formatCode="0.00E+00">
                  <c:v>3.4968099999999999E-3</c:v>
                </c:pt>
                <c:pt idx="13588" formatCode="0.00E+00">
                  <c:v>4.6238299999999998E-3</c:v>
                </c:pt>
                <c:pt idx="13589" formatCode="0.00E+00">
                  <c:v>5.74312E-3</c:v>
                </c:pt>
                <c:pt idx="13590" formatCode="0.00E+00">
                  <c:v>6.8522599999999998E-3</c:v>
                </c:pt>
                <c:pt idx="13591" formatCode="0.00E+00">
                  <c:v>7.9484699999999991E-3</c:v>
                </c:pt>
                <c:pt idx="13592" formatCode="0.00E+00">
                  <c:v>9.0287900000000001E-3</c:v>
                </c:pt>
                <c:pt idx="13593">
                  <c:v>1.00903E-2</c:v>
                </c:pt>
                <c:pt idx="13594">
                  <c:v>1.11305E-2</c:v>
                </c:pt>
                <c:pt idx="13595">
                  <c:v>1.2147E-2</c:v>
                </c:pt>
                <c:pt idx="13596">
                  <c:v>1.31374E-2</c:v>
                </c:pt>
                <c:pt idx="13597">
                  <c:v>1.40994E-2</c:v>
                </c:pt>
                <c:pt idx="13598">
                  <c:v>1.50309E-2</c:v>
                </c:pt>
                <c:pt idx="13599">
                  <c:v>1.5930699999999999E-2</c:v>
                </c:pt>
                <c:pt idx="13600">
                  <c:v>1.6798299999999999E-2</c:v>
                </c:pt>
                <c:pt idx="13601">
                  <c:v>1.7632399999999999E-2</c:v>
                </c:pt>
                <c:pt idx="13602">
                  <c:v>1.84303E-2</c:v>
                </c:pt>
                <c:pt idx="13603">
                  <c:v>1.9187900000000001E-2</c:v>
                </c:pt>
                <c:pt idx="13604">
                  <c:v>1.9902E-2</c:v>
                </c:pt>
                <c:pt idx="13605">
                  <c:v>2.05703E-2</c:v>
                </c:pt>
                <c:pt idx="13606">
                  <c:v>2.1191399999999999E-2</c:v>
                </c:pt>
                <c:pt idx="13607">
                  <c:v>2.17643E-2</c:v>
                </c:pt>
                <c:pt idx="13608">
                  <c:v>2.22889E-2</c:v>
                </c:pt>
                <c:pt idx="13609">
                  <c:v>2.27662E-2</c:v>
                </c:pt>
                <c:pt idx="13610">
                  <c:v>2.31963E-2</c:v>
                </c:pt>
                <c:pt idx="13611">
                  <c:v>2.3577600000000001E-2</c:v>
                </c:pt>
                <c:pt idx="13612">
                  <c:v>2.3906500000000001E-2</c:v>
                </c:pt>
                <c:pt idx="13613">
                  <c:v>2.4180799999999999E-2</c:v>
                </c:pt>
                <c:pt idx="13614">
                  <c:v>2.4400600000000001E-2</c:v>
                </c:pt>
                <c:pt idx="13615">
                  <c:v>2.4566000000000001E-2</c:v>
                </c:pt>
                <c:pt idx="13616">
                  <c:v>2.46755E-2</c:v>
                </c:pt>
                <c:pt idx="13617">
                  <c:v>2.4726600000000001E-2</c:v>
                </c:pt>
                <c:pt idx="13618">
                  <c:v>2.4717699999999999E-2</c:v>
                </c:pt>
                <c:pt idx="13619">
                  <c:v>2.46485E-2</c:v>
                </c:pt>
                <c:pt idx="13620">
                  <c:v>2.45195E-2</c:v>
                </c:pt>
                <c:pt idx="13621">
                  <c:v>2.43308E-2</c:v>
                </c:pt>
                <c:pt idx="13622">
                  <c:v>2.40825E-2</c:v>
                </c:pt>
                <c:pt idx="13623">
                  <c:v>2.3775500000000001E-2</c:v>
                </c:pt>
                <c:pt idx="13624">
                  <c:v>2.34107E-2</c:v>
                </c:pt>
                <c:pt idx="13625">
                  <c:v>2.29888E-2</c:v>
                </c:pt>
                <c:pt idx="13626">
                  <c:v>2.2509899999999999E-2</c:v>
                </c:pt>
                <c:pt idx="13627">
                  <c:v>2.1972700000000001E-2</c:v>
                </c:pt>
                <c:pt idx="13628">
                  <c:v>2.1376099999999999E-2</c:v>
                </c:pt>
                <c:pt idx="13629">
                  <c:v>2.0721E-2</c:v>
                </c:pt>
                <c:pt idx="13630">
                  <c:v>2.0009900000000001E-2</c:v>
                </c:pt>
                <c:pt idx="13631">
                  <c:v>1.92453E-2</c:v>
                </c:pt>
                <c:pt idx="13632">
                  <c:v>1.84285E-2</c:v>
                </c:pt>
                <c:pt idx="13633">
                  <c:v>1.75593E-2</c:v>
                </c:pt>
                <c:pt idx="13634">
                  <c:v>1.6637200000000001E-2</c:v>
                </c:pt>
                <c:pt idx="13635">
                  <c:v>1.5663099999999999E-2</c:v>
                </c:pt>
                <c:pt idx="13636">
                  <c:v>1.4638E-2</c:v>
                </c:pt>
                <c:pt idx="13637">
                  <c:v>1.3561999999999999E-2</c:v>
                </c:pt>
                <c:pt idx="13638">
                  <c:v>1.2434000000000001E-2</c:v>
                </c:pt>
                <c:pt idx="13639">
                  <c:v>1.1254E-2</c:v>
                </c:pt>
                <c:pt idx="13640">
                  <c:v>1.0021199999999999E-2</c:v>
                </c:pt>
                <c:pt idx="13641" formatCode="0.00E+00">
                  <c:v>8.7346000000000003E-3</c:v>
                </c:pt>
                <c:pt idx="13642" formatCode="0.00E+00">
                  <c:v>7.39509E-3</c:v>
                </c:pt>
                <c:pt idx="13643" formatCode="0.00E+00">
                  <c:v>6.0062900000000001E-3</c:v>
                </c:pt>
                <c:pt idx="13644" formatCode="0.00E+00">
                  <c:v>4.5716000000000003E-3</c:v>
                </c:pt>
                <c:pt idx="13645" formatCode="0.00E+00">
                  <c:v>3.09224E-3</c:v>
                </c:pt>
                <c:pt idx="13646" formatCode="0.00E+00">
                  <c:v>1.56869E-3</c:v>
                </c:pt>
                <c:pt idx="13647" formatCode="0.00E+00">
                  <c:v>2.72438E-6</c:v>
                </c:pt>
                <c:pt idx="13648" formatCode="0.00E+00">
                  <c:v>-1.6024500000000001E-3</c:v>
                </c:pt>
                <c:pt idx="13649" formatCode="0.00E+00">
                  <c:v>-3.2437E-3</c:v>
                </c:pt>
                <c:pt idx="13650" formatCode="0.00E+00">
                  <c:v>-4.9193300000000004E-3</c:v>
                </c:pt>
                <c:pt idx="13651" formatCode="0.00E+00">
                  <c:v>-6.6281600000000001E-3</c:v>
                </c:pt>
                <c:pt idx="13652" formatCode="0.00E+00">
                  <c:v>-8.3684299999999996E-3</c:v>
                </c:pt>
                <c:pt idx="13653">
                  <c:v>-1.01379E-2</c:v>
                </c:pt>
                <c:pt idx="13654">
                  <c:v>-1.19344E-2</c:v>
                </c:pt>
                <c:pt idx="13655">
                  <c:v>-1.37562E-2</c:v>
                </c:pt>
                <c:pt idx="13656">
                  <c:v>-1.56014E-2</c:v>
                </c:pt>
                <c:pt idx="13657">
                  <c:v>-1.7466499999999999E-2</c:v>
                </c:pt>
                <c:pt idx="13658">
                  <c:v>-1.93476E-2</c:v>
                </c:pt>
                <c:pt idx="13659">
                  <c:v>-2.12421E-2</c:v>
                </c:pt>
                <c:pt idx="13660">
                  <c:v>-2.3148100000000001E-2</c:v>
                </c:pt>
                <c:pt idx="13661">
                  <c:v>-2.50621E-2</c:v>
                </c:pt>
                <c:pt idx="13662">
                  <c:v>-2.69795E-2</c:v>
                </c:pt>
                <c:pt idx="13663">
                  <c:v>-2.88969E-2</c:v>
                </c:pt>
                <c:pt idx="13664">
                  <c:v>-3.0813E-2</c:v>
                </c:pt>
                <c:pt idx="13665">
                  <c:v>-3.2726499999999999E-2</c:v>
                </c:pt>
                <c:pt idx="13666">
                  <c:v>-3.46348E-2</c:v>
                </c:pt>
                <c:pt idx="13667">
                  <c:v>-3.65346E-2</c:v>
                </c:pt>
                <c:pt idx="13668">
                  <c:v>-3.84228E-2</c:v>
                </c:pt>
                <c:pt idx="13669">
                  <c:v>-4.0297800000000002E-2</c:v>
                </c:pt>
                <c:pt idx="13670">
                  <c:v>-4.21587E-2</c:v>
                </c:pt>
                <c:pt idx="13671">
                  <c:v>-4.4003599999999997E-2</c:v>
                </c:pt>
                <c:pt idx="13672">
                  <c:v>-4.5828800000000003E-2</c:v>
                </c:pt>
                <c:pt idx="13673">
                  <c:v>-4.7630400000000003E-2</c:v>
                </c:pt>
                <c:pt idx="13674">
                  <c:v>-4.9405900000000003E-2</c:v>
                </c:pt>
                <c:pt idx="13675">
                  <c:v>-5.1152499999999997E-2</c:v>
                </c:pt>
                <c:pt idx="13676">
                  <c:v>-5.2866099999999999E-2</c:v>
                </c:pt>
                <c:pt idx="13677">
                  <c:v>-5.4543700000000001E-2</c:v>
                </c:pt>
                <c:pt idx="13678">
                  <c:v>-5.6185899999999997E-2</c:v>
                </c:pt>
                <c:pt idx="13679">
                  <c:v>-5.7795399999999997E-2</c:v>
                </c:pt>
                <c:pt idx="13680">
                  <c:v>-5.9369999999999999E-2</c:v>
                </c:pt>
                <c:pt idx="13681">
                  <c:v>-6.0902600000000001E-2</c:v>
                </c:pt>
                <c:pt idx="13682">
                  <c:v>-6.2387100000000001E-2</c:v>
                </c:pt>
                <c:pt idx="13683">
                  <c:v>-6.3821000000000003E-2</c:v>
                </c:pt>
                <c:pt idx="13684">
                  <c:v>-6.5202899999999994E-2</c:v>
                </c:pt>
                <c:pt idx="13685">
                  <c:v>-6.6531699999999999E-2</c:v>
                </c:pt>
                <c:pt idx="13686">
                  <c:v>-6.7806699999999998E-2</c:v>
                </c:pt>
                <c:pt idx="13687">
                  <c:v>-6.9026500000000005E-2</c:v>
                </c:pt>
                <c:pt idx="13688">
                  <c:v>-7.0188799999999996E-2</c:v>
                </c:pt>
                <c:pt idx="13689">
                  <c:v>-7.12917E-2</c:v>
                </c:pt>
                <c:pt idx="13690">
                  <c:v>-7.2334399999999993E-2</c:v>
                </c:pt>
                <c:pt idx="13691">
                  <c:v>-7.3315199999999997E-2</c:v>
                </c:pt>
                <c:pt idx="13692">
                  <c:v>-7.4231800000000001E-2</c:v>
                </c:pt>
                <c:pt idx="13693">
                  <c:v>-7.5081999999999996E-2</c:v>
                </c:pt>
                <c:pt idx="13694">
                  <c:v>-7.5865199999999994E-2</c:v>
                </c:pt>
                <c:pt idx="13695">
                  <c:v>-7.6581899999999994E-2</c:v>
                </c:pt>
                <c:pt idx="13696">
                  <c:v>-7.7233200000000002E-2</c:v>
                </c:pt>
                <c:pt idx="13697">
                  <c:v>-7.7819299999999994E-2</c:v>
                </c:pt>
                <c:pt idx="13698">
                  <c:v>-7.8338599999999994E-2</c:v>
                </c:pt>
                <c:pt idx="13699">
                  <c:v>-7.8789999999999999E-2</c:v>
                </c:pt>
                <c:pt idx="13700">
                  <c:v>-7.9172500000000007E-2</c:v>
                </c:pt>
                <c:pt idx="13701">
                  <c:v>-7.9485299999999995E-2</c:v>
                </c:pt>
                <c:pt idx="13702">
                  <c:v>-7.97287E-2</c:v>
                </c:pt>
                <c:pt idx="13703">
                  <c:v>-7.9902899999999999E-2</c:v>
                </c:pt>
                <c:pt idx="13704">
                  <c:v>-8.0007999999999996E-2</c:v>
                </c:pt>
                <c:pt idx="13705">
                  <c:v>-8.00429E-2</c:v>
                </c:pt>
                <c:pt idx="13706">
                  <c:v>-8.0006300000000002E-2</c:v>
                </c:pt>
                <c:pt idx="13707">
                  <c:v>-7.9899700000000004E-2</c:v>
                </c:pt>
                <c:pt idx="13708">
                  <c:v>-7.9725799999999999E-2</c:v>
                </c:pt>
                <c:pt idx="13709">
                  <c:v>-7.9487299999999997E-2</c:v>
                </c:pt>
                <c:pt idx="13710">
                  <c:v>-7.9184599999999994E-2</c:v>
                </c:pt>
                <c:pt idx="13711">
                  <c:v>-7.8817300000000007E-2</c:v>
                </c:pt>
                <c:pt idx="13712">
                  <c:v>-7.8385800000000005E-2</c:v>
                </c:pt>
                <c:pt idx="13713">
                  <c:v>-7.7890799999999996E-2</c:v>
                </c:pt>
                <c:pt idx="13714">
                  <c:v>-7.7332899999999996E-2</c:v>
                </c:pt>
                <c:pt idx="13715">
                  <c:v>-7.6714699999999997E-2</c:v>
                </c:pt>
                <c:pt idx="13716">
                  <c:v>-7.6038499999999995E-2</c:v>
                </c:pt>
                <c:pt idx="13717">
                  <c:v>-7.5303700000000001E-2</c:v>
                </c:pt>
                <c:pt idx="13718">
                  <c:v>-7.4509199999999998E-2</c:v>
                </c:pt>
                <c:pt idx="13719">
                  <c:v>-7.3656299999999994E-2</c:v>
                </c:pt>
                <c:pt idx="13720">
                  <c:v>-7.2748099999999996E-2</c:v>
                </c:pt>
                <c:pt idx="13721">
                  <c:v>-7.1787100000000006E-2</c:v>
                </c:pt>
                <c:pt idx="13722">
                  <c:v>-7.0774500000000004E-2</c:v>
                </c:pt>
                <c:pt idx="13723">
                  <c:v>-6.9711700000000001E-2</c:v>
                </c:pt>
                <c:pt idx="13724">
                  <c:v>-6.8599099999999996E-2</c:v>
                </c:pt>
                <c:pt idx="13725">
                  <c:v>-6.7434099999999997E-2</c:v>
                </c:pt>
                <c:pt idx="13726">
                  <c:v>-6.62137E-2</c:v>
                </c:pt>
                <c:pt idx="13727">
                  <c:v>-6.4939700000000003E-2</c:v>
                </c:pt>
                <c:pt idx="13728">
                  <c:v>-6.3618099999999997E-2</c:v>
                </c:pt>
                <c:pt idx="13729">
                  <c:v>-6.2254200000000003E-2</c:v>
                </c:pt>
                <c:pt idx="13730">
                  <c:v>-6.0850799999999997E-2</c:v>
                </c:pt>
                <c:pt idx="13731">
                  <c:v>-5.9411800000000001E-2</c:v>
                </c:pt>
                <c:pt idx="13732">
                  <c:v>-5.7941399999999997E-2</c:v>
                </c:pt>
                <c:pt idx="13733">
                  <c:v>-5.64425E-2</c:v>
                </c:pt>
                <c:pt idx="13734">
                  <c:v>-5.4916600000000003E-2</c:v>
                </c:pt>
                <c:pt idx="13735">
                  <c:v>-5.33649E-2</c:v>
                </c:pt>
                <c:pt idx="13736">
                  <c:v>-5.17899E-2</c:v>
                </c:pt>
                <c:pt idx="13737">
                  <c:v>-5.0195400000000001E-2</c:v>
                </c:pt>
                <c:pt idx="13738">
                  <c:v>-4.8585700000000002E-2</c:v>
                </c:pt>
                <c:pt idx="13739">
                  <c:v>-4.6965899999999998E-2</c:v>
                </c:pt>
                <c:pt idx="13740">
                  <c:v>-4.5344000000000002E-2</c:v>
                </c:pt>
                <c:pt idx="13741">
                  <c:v>-4.3729400000000002E-2</c:v>
                </c:pt>
                <c:pt idx="13742">
                  <c:v>-4.2129E-2</c:v>
                </c:pt>
                <c:pt idx="13743">
                  <c:v>-4.0545200000000003E-2</c:v>
                </c:pt>
                <c:pt idx="13744">
                  <c:v>-3.8978899999999997E-2</c:v>
                </c:pt>
                <c:pt idx="13745">
                  <c:v>-3.7431600000000002E-2</c:v>
                </c:pt>
                <c:pt idx="13746">
                  <c:v>-3.5904800000000001E-2</c:v>
                </c:pt>
                <c:pt idx="13747">
                  <c:v>-3.4399600000000002E-2</c:v>
                </c:pt>
                <c:pt idx="13748">
                  <c:v>-3.2917399999999999E-2</c:v>
                </c:pt>
                <c:pt idx="13749">
                  <c:v>-3.14609E-2</c:v>
                </c:pt>
                <c:pt idx="13750">
                  <c:v>-3.0034499999999999E-2</c:v>
                </c:pt>
                <c:pt idx="13751">
                  <c:v>-2.8642600000000001E-2</c:v>
                </c:pt>
                <c:pt idx="13752">
                  <c:v>-2.7289799999999999E-2</c:v>
                </c:pt>
                <c:pt idx="13753">
                  <c:v>-2.59823E-2</c:v>
                </c:pt>
                <c:pt idx="13754">
                  <c:v>-2.47268E-2</c:v>
                </c:pt>
                <c:pt idx="13755">
                  <c:v>-2.3529700000000001E-2</c:v>
                </c:pt>
                <c:pt idx="13756">
                  <c:v>-2.2395399999999999E-2</c:v>
                </c:pt>
                <c:pt idx="13757">
                  <c:v>-2.1324699999999999E-2</c:v>
                </c:pt>
                <c:pt idx="13758">
                  <c:v>-2.03173E-2</c:v>
                </c:pt>
                <c:pt idx="13759">
                  <c:v>-1.93761E-2</c:v>
                </c:pt>
                <c:pt idx="13760">
                  <c:v>-1.8506100000000001E-2</c:v>
                </c:pt>
                <c:pt idx="13761">
                  <c:v>-1.7711500000000002E-2</c:v>
                </c:pt>
                <c:pt idx="13762">
                  <c:v>-1.6994200000000001E-2</c:v>
                </c:pt>
                <c:pt idx="13763">
                  <c:v>-1.6357099999999999E-2</c:v>
                </c:pt>
                <c:pt idx="13764">
                  <c:v>-1.5803299999999999E-2</c:v>
                </c:pt>
                <c:pt idx="13765">
                  <c:v>-1.53343E-2</c:v>
                </c:pt>
                <c:pt idx="13766">
                  <c:v>-1.49511E-2</c:v>
                </c:pt>
                <c:pt idx="13767">
                  <c:v>-1.4656000000000001E-2</c:v>
                </c:pt>
                <c:pt idx="13768">
                  <c:v>-1.44534E-2</c:v>
                </c:pt>
                <c:pt idx="13769">
                  <c:v>-1.43465E-2</c:v>
                </c:pt>
                <c:pt idx="13770">
                  <c:v>-1.43375E-2</c:v>
                </c:pt>
                <c:pt idx="13771">
                  <c:v>-1.44292E-2</c:v>
                </c:pt>
                <c:pt idx="13772">
                  <c:v>-1.4624099999999999E-2</c:v>
                </c:pt>
                <c:pt idx="13773">
                  <c:v>-1.49213E-2</c:v>
                </c:pt>
                <c:pt idx="13774">
                  <c:v>-1.53183E-2</c:v>
                </c:pt>
                <c:pt idx="13775">
                  <c:v>-1.5814600000000002E-2</c:v>
                </c:pt>
                <c:pt idx="13776">
                  <c:v>-1.64101E-2</c:v>
                </c:pt>
                <c:pt idx="13777">
                  <c:v>-1.7103899999999998E-2</c:v>
                </c:pt>
                <c:pt idx="13778">
                  <c:v>-1.7895999999999999E-2</c:v>
                </c:pt>
                <c:pt idx="13779">
                  <c:v>-1.87867E-2</c:v>
                </c:pt>
                <c:pt idx="13780">
                  <c:v>-1.9776999999999999E-2</c:v>
                </c:pt>
                <c:pt idx="13781">
                  <c:v>-2.0867400000000001E-2</c:v>
                </c:pt>
                <c:pt idx="13782">
                  <c:v>-2.2058500000000002E-2</c:v>
                </c:pt>
                <c:pt idx="13783">
                  <c:v>-2.3352700000000001E-2</c:v>
                </c:pt>
                <c:pt idx="13784">
                  <c:v>-2.4751499999999999E-2</c:v>
                </c:pt>
                <c:pt idx="13785">
                  <c:v>-2.6254400000000001E-2</c:v>
                </c:pt>
                <c:pt idx="13786">
                  <c:v>-2.78605E-2</c:v>
                </c:pt>
                <c:pt idx="13787">
                  <c:v>-2.9569700000000001E-2</c:v>
                </c:pt>
                <c:pt idx="13788">
                  <c:v>-3.1381300000000001E-2</c:v>
                </c:pt>
                <c:pt idx="13789">
                  <c:v>-3.3294999999999998E-2</c:v>
                </c:pt>
                <c:pt idx="13790">
                  <c:v>-3.5310399999999999E-2</c:v>
                </c:pt>
                <c:pt idx="13791">
                  <c:v>-3.7424600000000002E-2</c:v>
                </c:pt>
                <c:pt idx="13792">
                  <c:v>-3.9633300000000003E-2</c:v>
                </c:pt>
                <c:pt idx="13793">
                  <c:v>-4.1934600000000002E-2</c:v>
                </c:pt>
                <c:pt idx="13794">
                  <c:v>-4.4329300000000002E-2</c:v>
                </c:pt>
                <c:pt idx="13795">
                  <c:v>-4.6815500000000003E-2</c:v>
                </c:pt>
                <c:pt idx="13796">
                  <c:v>-4.93877E-2</c:v>
                </c:pt>
                <c:pt idx="13797">
                  <c:v>-5.2038300000000003E-2</c:v>
                </c:pt>
                <c:pt idx="13798">
                  <c:v>-5.47599E-2</c:v>
                </c:pt>
                <c:pt idx="13799">
                  <c:v>-5.7547300000000003E-2</c:v>
                </c:pt>
                <c:pt idx="13800">
                  <c:v>-6.0397100000000002E-2</c:v>
                </c:pt>
                <c:pt idx="13801">
                  <c:v>-6.3306200000000007E-2</c:v>
                </c:pt>
                <c:pt idx="13802">
                  <c:v>-6.6270300000000004E-2</c:v>
                </c:pt>
                <c:pt idx="13803">
                  <c:v>-6.9285100000000002E-2</c:v>
                </c:pt>
                <c:pt idx="13804">
                  <c:v>-7.2350600000000001E-2</c:v>
                </c:pt>
                <c:pt idx="13805">
                  <c:v>-7.5467999999999993E-2</c:v>
                </c:pt>
                <c:pt idx="13806">
                  <c:v>-7.8634899999999994E-2</c:v>
                </c:pt>
                <c:pt idx="13807">
                  <c:v>-8.1847299999999998E-2</c:v>
                </c:pt>
                <c:pt idx="13808">
                  <c:v>-8.5102399999999995E-2</c:v>
                </c:pt>
                <c:pt idx="13809">
                  <c:v>-8.8397400000000001E-2</c:v>
                </c:pt>
                <c:pt idx="13810">
                  <c:v>-9.1727699999999995E-2</c:v>
                </c:pt>
                <c:pt idx="13811">
                  <c:v>-9.5088900000000004E-2</c:v>
                </c:pt>
                <c:pt idx="13812">
                  <c:v>-9.8478599999999999E-2</c:v>
                </c:pt>
                <c:pt idx="13813">
                  <c:v>-0.101893</c:v>
                </c:pt>
                <c:pt idx="13814">
                  <c:v>-0.10532999999999999</c:v>
                </c:pt>
                <c:pt idx="13815">
                  <c:v>-0.10878699999999999</c:v>
                </c:pt>
                <c:pt idx="13816">
                  <c:v>-0.112264</c:v>
                </c:pt>
                <c:pt idx="13817">
                  <c:v>-0.115759</c:v>
                </c:pt>
                <c:pt idx="13818">
                  <c:v>-0.119265</c:v>
                </c:pt>
                <c:pt idx="13819">
                  <c:v>-0.122779</c:v>
                </c:pt>
                <c:pt idx="13820">
                  <c:v>-0.12629599999999999</c:v>
                </c:pt>
                <c:pt idx="13821">
                  <c:v>-0.12981300000000001</c:v>
                </c:pt>
                <c:pt idx="13822">
                  <c:v>-0.133325</c:v>
                </c:pt>
                <c:pt idx="13823">
                  <c:v>-0.136827</c:v>
                </c:pt>
                <c:pt idx="13824">
                  <c:v>-0.14031299999999999</c:v>
                </c:pt>
                <c:pt idx="13825">
                  <c:v>-0.14377300000000001</c:v>
                </c:pt>
                <c:pt idx="13826">
                  <c:v>-0.14719599999999999</c:v>
                </c:pt>
                <c:pt idx="13827">
                  <c:v>-0.15057599999999999</c:v>
                </c:pt>
                <c:pt idx="13828">
                  <c:v>-0.15391299999999999</c:v>
                </c:pt>
                <c:pt idx="13829">
                  <c:v>-0.15720400000000001</c:v>
                </c:pt>
                <c:pt idx="13830">
                  <c:v>-0.16044</c:v>
                </c:pt>
                <c:pt idx="13831">
                  <c:v>-0.16361899999999999</c:v>
                </c:pt>
                <c:pt idx="13832">
                  <c:v>-0.166738</c:v>
                </c:pt>
                <c:pt idx="13833">
                  <c:v>-0.169792</c:v>
                </c:pt>
                <c:pt idx="13834">
                  <c:v>-0.17277899999999999</c:v>
                </c:pt>
                <c:pt idx="13835">
                  <c:v>-0.17569499999999999</c:v>
                </c:pt>
                <c:pt idx="13836">
                  <c:v>-0.178539</c:v>
                </c:pt>
                <c:pt idx="13837">
                  <c:v>-0.18131</c:v>
                </c:pt>
                <c:pt idx="13838">
                  <c:v>-0.184004</c:v>
                </c:pt>
                <c:pt idx="13839">
                  <c:v>-0.18662000000000001</c:v>
                </c:pt>
                <c:pt idx="13840">
                  <c:v>-0.18915499999999999</c:v>
                </c:pt>
                <c:pt idx="13841">
                  <c:v>-0.191607</c:v>
                </c:pt>
                <c:pt idx="13842">
                  <c:v>-0.193968</c:v>
                </c:pt>
                <c:pt idx="13843">
                  <c:v>-0.19623399999999999</c:v>
                </c:pt>
                <c:pt idx="13844">
                  <c:v>-0.19839899999999999</c:v>
                </c:pt>
                <c:pt idx="13845">
                  <c:v>-0.200465</c:v>
                </c:pt>
                <c:pt idx="13846">
                  <c:v>-0.202434</c:v>
                </c:pt>
                <c:pt idx="13847">
                  <c:v>-0.20430300000000001</c:v>
                </c:pt>
                <c:pt idx="13848">
                  <c:v>-0.206065</c:v>
                </c:pt>
                <c:pt idx="13849">
                  <c:v>-0.20771100000000001</c:v>
                </c:pt>
                <c:pt idx="13850">
                  <c:v>-0.20923800000000001</c:v>
                </c:pt>
                <c:pt idx="13851">
                  <c:v>-0.210647</c:v>
                </c:pt>
                <c:pt idx="13852">
                  <c:v>-0.21193799999999999</c:v>
                </c:pt>
                <c:pt idx="13853">
                  <c:v>-0.213112</c:v>
                </c:pt>
                <c:pt idx="13854">
                  <c:v>-0.214171</c:v>
                </c:pt>
                <c:pt idx="13855">
                  <c:v>-0.215115</c:v>
                </c:pt>
                <c:pt idx="13856">
                  <c:v>-0.215943</c:v>
                </c:pt>
                <c:pt idx="13857">
                  <c:v>-0.21665400000000001</c:v>
                </c:pt>
                <c:pt idx="13858">
                  <c:v>-0.217249</c:v>
                </c:pt>
                <c:pt idx="13859">
                  <c:v>-0.217726</c:v>
                </c:pt>
                <c:pt idx="13860">
                  <c:v>-0.218088</c:v>
                </c:pt>
                <c:pt idx="13861">
                  <c:v>-0.218338</c:v>
                </c:pt>
                <c:pt idx="13862">
                  <c:v>-0.218477</c:v>
                </c:pt>
                <c:pt idx="13863">
                  <c:v>-0.21850800000000001</c:v>
                </c:pt>
                <c:pt idx="13864">
                  <c:v>-0.21843099999999999</c:v>
                </c:pt>
                <c:pt idx="13865">
                  <c:v>-0.218248</c:v>
                </c:pt>
                <c:pt idx="13866">
                  <c:v>-0.21795400000000001</c:v>
                </c:pt>
                <c:pt idx="13867">
                  <c:v>-0.21754799999999999</c:v>
                </c:pt>
                <c:pt idx="13868">
                  <c:v>-0.21703</c:v>
                </c:pt>
                <c:pt idx="13869">
                  <c:v>-0.21640100000000001</c:v>
                </c:pt>
                <c:pt idx="13870">
                  <c:v>-0.21566299999999999</c:v>
                </c:pt>
                <c:pt idx="13871">
                  <c:v>-0.21481800000000001</c:v>
                </c:pt>
                <c:pt idx="13872">
                  <c:v>-0.21387100000000001</c:v>
                </c:pt>
                <c:pt idx="13873">
                  <c:v>-0.21282100000000001</c:v>
                </c:pt>
                <c:pt idx="13874">
                  <c:v>-0.211669</c:v>
                </c:pt>
                <c:pt idx="13875">
                  <c:v>-0.210422</c:v>
                </c:pt>
                <c:pt idx="13876">
                  <c:v>-0.209088</c:v>
                </c:pt>
                <c:pt idx="13877">
                  <c:v>-0.207672</c:v>
                </c:pt>
                <c:pt idx="13878">
                  <c:v>-0.206178</c:v>
                </c:pt>
                <c:pt idx="13879">
                  <c:v>-0.20460999999999999</c:v>
                </c:pt>
                <c:pt idx="13880">
                  <c:v>-0.20296900000000001</c:v>
                </c:pt>
                <c:pt idx="13881">
                  <c:v>-0.20125899999999999</c:v>
                </c:pt>
                <c:pt idx="13882">
                  <c:v>-0.19947899999999999</c:v>
                </c:pt>
                <c:pt idx="13883">
                  <c:v>-0.19763500000000001</c:v>
                </c:pt>
                <c:pt idx="13884">
                  <c:v>-0.19573199999999999</c:v>
                </c:pt>
                <c:pt idx="13885">
                  <c:v>-0.193775</c:v>
                </c:pt>
                <c:pt idx="13886">
                  <c:v>-0.19176599999999999</c:v>
                </c:pt>
                <c:pt idx="13887">
                  <c:v>-0.18970799999999999</c:v>
                </c:pt>
                <c:pt idx="13888">
                  <c:v>-0.18760199999999999</c:v>
                </c:pt>
                <c:pt idx="13889">
                  <c:v>-0.185451</c:v>
                </c:pt>
                <c:pt idx="13890">
                  <c:v>-0.18326000000000001</c:v>
                </c:pt>
                <c:pt idx="13891">
                  <c:v>-0.18103</c:v>
                </c:pt>
                <c:pt idx="13892">
                  <c:v>-0.178761</c:v>
                </c:pt>
                <c:pt idx="13893">
                  <c:v>-0.17646400000000001</c:v>
                </c:pt>
                <c:pt idx="13894">
                  <c:v>-0.174147</c:v>
                </c:pt>
                <c:pt idx="13895">
                  <c:v>-0.17182</c:v>
                </c:pt>
                <c:pt idx="13896">
                  <c:v>-0.169484</c:v>
                </c:pt>
                <c:pt idx="13897">
                  <c:v>-0.16714300000000001</c:v>
                </c:pt>
                <c:pt idx="13898">
                  <c:v>-0.1648</c:v>
                </c:pt>
                <c:pt idx="13899">
                  <c:v>-0.16245599999999999</c:v>
                </c:pt>
                <c:pt idx="13900">
                  <c:v>-0.16011600000000001</c:v>
                </c:pt>
                <c:pt idx="13901">
                  <c:v>-0.157781</c:v>
                </c:pt>
                <c:pt idx="13902">
                  <c:v>-0.15545200000000001</c:v>
                </c:pt>
                <c:pt idx="13903">
                  <c:v>-0.15312999999999999</c:v>
                </c:pt>
                <c:pt idx="13904">
                  <c:v>-0.15082400000000001</c:v>
                </c:pt>
                <c:pt idx="13905">
                  <c:v>-0.14854500000000001</c:v>
                </c:pt>
                <c:pt idx="13906">
                  <c:v>-0.14630399999999999</c:v>
                </c:pt>
                <c:pt idx="13907">
                  <c:v>-0.14410400000000001</c:v>
                </c:pt>
                <c:pt idx="13908">
                  <c:v>-0.14194699999999999</c:v>
                </c:pt>
                <c:pt idx="13909">
                  <c:v>-0.13983599999999999</c:v>
                </c:pt>
                <c:pt idx="13910">
                  <c:v>-0.13777200000000001</c:v>
                </c:pt>
                <c:pt idx="13911">
                  <c:v>-0.13575499999999999</c:v>
                </c:pt>
                <c:pt idx="13912">
                  <c:v>-0.13379099999999999</c:v>
                </c:pt>
                <c:pt idx="13913">
                  <c:v>-0.13188900000000001</c:v>
                </c:pt>
                <c:pt idx="13914">
                  <c:v>-0.130054</c:v>
                </c:pt>
                <c:pt idx="13915">
                  <c:v>-0.12828800000000001</c:v>
                </c:pt>
                <c:pt idx="13916">
                  <c:v>-0.12659500000000001</c:v>
                </c:pt>
                <c:pt idx="13917">
                  <c:v>-0.124972</c:v>
                </c:pt>
                <c:pt idx="13918">
                  <c:v>-0.123419</c:v>
                </c:pt>
                <c:pt idx="13919">
                  <c:v>-0.121943</c:v>
                </c:pt>
                <c:pt idx="13920">
                  <c:v>-0.120556</c:v>
                </c:pt>
                <c:pt idx="13921">
                  <c:v>-0.119265</c:v>
                </c:pt>
                <c:pt idx="13922">
                  <c:v>-0.118076</c:v>
                </c:pt>
                <c:pt idx="13923">
                  <c:v>-0.116995</c:v>
                </c:pt>
                <c:pt idx="13924">
                  <c:v>-0.116023</c:v>
                </c:pt>
                <c:pt idx="13925">
                  <c:v>-0.11516</c:v>
                </c:pt>
                <c:pt idx="13926">
                  <c:v>-0.11440599999999999</c:v>
                </c:pt>
                <c:pt idx="13927">
                  <c:v>-0.11376600000000001</c:v>
                </c:pt>
                <c:pt idx="13928">
                  <c:v>-0.113246</c:v>
                </c:pt>
                <c:pt idx="13929">
                  <c:v>-0.112846</c:v>
                </c:pt>
                <c:pt idx="13930">
                  <c:v>-0.112565</c:v>
                </c:pt>
                <c:pt idx="13931">
                  <c:v>-0.112405</c:v>
                </c:pt>
                <c:pt idx="13932">
                  <c:v>-0.11237</c:v>
                </c:pt>
                <c:pt idx="13933">
                  <c:v>-0.112456</c:v>
                </c:pt>
                <c:pt idx="13934">
                  <c:v>-0.11266</c:v>
                </c:pt>
                <c:pt idx="13935">
                  <c:v>-0.112979</c:v>
                </c:pt>
                <c:pt idx="13936">
                  <c:v>-0.113416</c:v>
                </c:pt>
                <c:pt idx="13937">
                  <c:v>-0.113973</c:v>
                </c:pt>
                <c:pt idx="13938">
                  <c:v>-0.11465</c:v>
                </c:pt>
                <c:pt idx="13939">
                  <c:v>-0.11544500000000001</c:v>
                </c:pt>
                <c:pt idx="13940">
                  <c:v>-0.116356</c:v>
                </c:pt>
                <c:pt idx="13941">
                  <c:v>-0.117384</c:v>
                </c:pt>
                <c:pt idx="13942">
                  <c:v>-0.11852799999999999</c:v>
                </c:pt>
                <c:pt idx="13943">
                  <c:v>-0.11978800000000001</c:v>
                </c:pt>
                <c:pt idx="13944">
                  <c:v>-0.121161</c:v>
                </c:pt>
                <c:pt idx="13945">
                  <c:v>-0.12264700000000001</c:v>
                </c:pt>
                <c:pt idx="13946">
                  <c:v>-0.12424499999999999</c:v>
                </c:pt>
                <c:pt idx="13947">
                  <c:v>-0.12595100000000001</c:v>
                </c:pt>
                <c:pt idx="13948">
                  <c:v>-0.12776000000000001</c:v>
                </c:pt>
                <c:pt idx="13949">
                  <c:v>-0.12966900000000001</c:v>
                </c:pt>
                <c:pt idx="13950">
                  <c:v>-0.13167400000000001</c:v>
                </c:pt>
                <c:pt idx="13951">
                  <c:v>-0.133773</c:v>
                </c:pt>
                <c:pt idx="13952">
                  <c:v>-0.135963</c:v>
                </c:pt>
                <c:pt idx="13953">
                  <c:v>-0.13824400000000001</c:v>
                </c:pt>
                <c:pt idx="13954">
                  <c:v>-0.14061100000000001</c:v>
                </c:pt>
                <c:pt idx="13955">
                  <c:v>-0.14306199999999999</c:v>
                </c:pt>
                <c:pt idx="13956">
                  <c:v>-0.14560100000000001</c:v>
                </c:pt>
                <c:pt idx="13957">
                  <c:v>-0.148228</c:v>
                </c:pt>
                <c:pt idx="13958">
                  <c:v>-0.15093999999999999</c:v>
                </c:pt>
                <c:pt idx="13959">
                  <c:v>-0.15373300000000001</c:v>
                </c:pt>
                <c:pt idx="13960">
                  <c:v>-0.156608</c:v>
                </c:pt>
                <c:pt idx="13961">
                  <c:v>-0.15956600000000001</c:v>
                </c:pt>
                <c:pt idx="13962">
                  <c:v>-0.162601</c:v>
                </c:pt>
                <c:pt idx="13963">
                  <c:v>-0.16570599999999999</c:v>
                </c:pt>
                <c:pt idx="13964">
                  <c:v>-0.168882</c:v>
                </c:pt>
                <c:pt idx="13965">
                  <c:v>-0.172129</c:v>
                </c:pt>
                <c:pt idx="13966">
                  <c:v>-0.17544299999999999</c:v>
                </c:pt>
                <c:pt idx="13967">
                  <c:v>-0.178813</c:v>
                </c:pt>
                <c:pt idx="13968">
                  <c:v>-0.182228</c:v>
                </c:pt>
                <c:pt idx="13969">
                  <c:v>-0.18567500000000001</c:v>
                </c:pt>
                <c:pt idx="13970">
                  <c:v>-0.18914500000000001</c:v>
                </c:pt>
                <c:pt idx="13971">
                  <c:v>-0.192638</c:v>
                </c:pt>
                <c:pt idx="13972">
                  <c:v>-0.196158</c:v>
                </c:pt>
                <c:pt idx="13973">
                  <c:v>-0.199707</c:v>
                </c:pt>
                <c:pt idx="13974">
                  <c:v>-0.20327799999999999</c:v>
                </c:pt>
                <c:pt idx="13975">
                  <c:v>-0.20686199999999999</c:v>
                </c:pt>
                <c:pt idx="13976">
                  <c:v>-0.210451</c:v>
                </c:pt>
                <c:pt idx="13977">
                  <c:v>-0.21403800000000001</c:v>
                </c:pt>
                <c:pt idx="13978">
                  <c:v>-0.21762300000000001</c:v>
                </c:pt>
                <c:pt idx="13979">
                  <c:v>-0.22120200000000001</c:v>
                </c:pt>
                <c:pt idx="13980">
                  <c:v>-0.224771</c:v>
                </c:pt>
                <c:pt idx="13981">
                  <c:v>-0.228325</c:v>
                </c:pt>
                <c:pt idx="13982">
                  <c:v>-0.23186499999999999</c:v>
                </c:pt>
                <c:pt idx="13983">
                  <c:v>-0.23539099999999999</c:v>
                </c:pt>
                <c:pt idx="13984">
                  <c:v>-0.238902</c:v>
                </c:pt>
                <c:pt idx="13985">
                  <c:v>-0.24238999999999999</c:v>
                </c:pt>
                <c:pt idx="13986">
                  <c:v>-0.24584700000000001</c:v>
                </c:pt>
                <c:pt idx="13987">
                  <c:v>-0.24926200000000001</c:v>
                </c:pt>
                <c:pt idx="13988">
                  <c:v>-0.25263000000000002</c:v>
                </c:pt>
                <c:pt idx="13989">
                  <c:v>-0.25595499999999999</c:v>
                </c:pt>
                <c:pt idx="13990">
                  <c:v>-0.25923200000000002</c:v>
                </c:pt>
                <c:pt idx="13991">
                  <c:v>-0.26245800000000002</c:v>
                </c:pt>
                <c:pt idx="13992">
                  <c:v>-0.265625</c:v>
                </c:pt>
                <c:pt idx="13993">
                  <c:v>-0.268729</c:v>
                </c:pt>
                <c:pt idx="13994">
                  <c:v>-0.27176400000000001</c:v>
                </c:pt>
                <c:pt idx="13995">
                  <c:v>-0.27472299999999999</c:v>
                </c:pt>
                <c:pt idx="13996">
                  <c:v>-0.27760099999999999</c:v>
                </c:pt>
                <c:pt idx="13997">
                  <c:v>-0.28038999999999997</c:v>
                </c:pt>
                <c:pt idx="13998">
                  <c:v>-0.28308499999999998</c:v>
                </c:pt>
                <c:pt idx="13999">
                  <c:v>-0.28568399999999999</c:v>
                </c:pt>
                <c:pt idx="14000">
                  <c:v>-0.28818199999999999</c:v>
                </c:pt>
                <c:pt idx="14001">
                  <c:v>-0.29058200000000001</c:v>
                </c:pt>
                <c:pt idx="14002">
                  <c:v>-0.29288199999999998</c:v>
                </c:pt>
                <c:pt idx="14003">
                  <c:v>-0.29507299999999997</c:v>
                </c:pt>
                <c:pt idx="14004">
                  <c:v>-0.29714499999999999</c:v>
                </c:pt>
                <c:pt idx="14005">
                  <c:v>-0.299097</c:v>
                </c:pt>
                <c:pt idx="14006">
                  <c:v>-0.30093199999999998</c:v>
                </c:pt>
                <c:pt idx="14007">
                  <c:v>-0.30264600000000003</c:v>
                </c:pt>
                <c:pt idx="14008">
                  <c:v>-0.30423699999999998</c:v>
                </c:pt>
                <c:pt idx="14009">
                  <c:v>-0.30570399999999998</c:v>
                </c:pt>
                <c:pt idx="14010">
                  <c:v>-0.30704799999999999</c:v>
                </c:pt>
                <c:pt idx="14011">
                  <c:v>-0.30826300000000001</c:v>
                </c:pt>
                <c:pt idx="14012">
                  <c:v>-0.30934899999999999</c:v>
                </c:pt>
                <c:pt idx="14013">
                  <c:v>-0.31030799999999997</c:v>
                </c:pt>
                <c:pt idx="14014">
                  <c:v>-0.31114000000000003</c:v>
                </c:pt>
                <c:pt idx="14015">
                  <c:v>-0.31184699999999999</c:v>
                </c:pt>
                <c:pt idx="14016">
                  <c:v>-0.31242799999999998</c:v>
                </c:pt>
                <c:pt idx="14017">
                  <c:v>-0.31288500000000002</c:v>
                </c:pt>
                <c:pt idx="14018">
                  <c:v>-0.31321700000000002</c:v>
                </c:pt>
                <c:pt idx="14019">
                  <c:v>-0.31342100000000001</c:v>
                </c:pt>
                <c:pt idx="14020">
                  <c:v>-0.31349700000000003</c:v>
                </c:pt>
                <c:pt idx="14021">
                  <c:v>-0.31344899999999998</c:v>
                </c:pt>
                <c:pt idx="14022">
                  <c:v>-0.31328099999999998</c:v>
                </c:pt>
                <c:pt idx="14023">
                  <c:v>-0.312998</c:v>
                </c:pt>
                <c:pt idx="14024">
                  <c:v>-0.31260199999999999</c:v>
                </c:pt>
                <c:pt idx="14025">
                  <c:v>-0.31209199999999998</c:v>
                </c:pt>
                <c:pt idx="14026">
                  <c:v>-0.311469</c:v>
                </c:pt>
                <c:pt idx="14027">
                  <c:v>-0.31073600000000001</c:v>
                </c:pt>
                <c:pt idx="14028">
                  <c:v>-0.309896</c:v>
                </c:pt>
                <c:pt idx="14029">
                  <c:v>-0.30895099999999998</c:v>
                </c:pt>
                <c:pt idx="14030">
                  <c:v>-0.30790099999999998</c:v>
                </c:pt>
                <c:pt idx="14031">
                  <c:v>-0.30674400000000002</c:v>
                </c:pt>
                <c:pt idx="14032">
                  <c:v>-0.305479</c:v>
                </c:pt>
                <c:pt idx="14033">
                  <c:v>-0.30411300000000002</c:v>
                </c:pt>
                <c:pt idx="14034">
                  <c:v>-0.30265399999999998</c:v>
                </c:pt>
                <c:pt idx="14035">
                  <c:v>-0.30110700000000001</c:v>
                </c:pt>
                <c:pt idx="14036">
                  <c:v>-0.29947400000000002</c:v>
                </c:pt>
                <c:pt idx="14037">
                  <c:v>-0.29775600000000002</c:v>
                </c:pt>
                <c:pt idx="14038">
                  <c:v>-0.295958</c:v>
                </c:pt>
                <c:pt idx="14039">
                  <c:v>-0.29408299999999998</c:v>
                </c:pt>
                <c:pt idx="14040">
                  <c:v>-0.29213600000000001</c:v>
                </c:pt>
                <c:pt idx="14041">
                  <c:v>-0.29012700000000002</c:v>
                </c:pt>
                <c:pt idx="14042">
                  <c:v>-0.28806300000000001</c:v>
                </c:pt>
                <c:pt idx="14043">
                  <c:v>-0.28595399999999999</c:v>
                </c:pt>
                <c:pt idx="14044">
                  <c:v>-0.283804</c:v>
                </c:pt>
                <c:pt idx="14045">
                  <c:v>-0.28161599999999998</c:v>
                </c:pt>
                <c:pt idx="14046">
                  <c:v>-0.279393</c:v>
                </c:pt>
                <c:pt idx="14047">
                  <c:v>-0.27713900000000002</c:v>
                </c:pt>
                <c:pt idx="14048">
                  <c:v>-0.27486100000000002</c:v>
                </c:pt>
                <c:pt idx="14049">
                  <c:v>-0.27256399999999997</c:v>
                </c:pt>
                <c:pt idx="14050">
                  <c:v>-0.27025500000000002</c:v>
                </c:pt>
                <c:pt idx="14051">
                  <c:v>-0.26793600000000001</c:v>
                </c:pt>
                <c:pt idx="14052">
                  <c:v>-0.26560899999999998</c:v>
                </c:pt>
                <c:pt idx="14053">
                  <c:v>-0.26327400000000001</c:v>
                </c:pt>
                <c:pt idx="14054">
                  <c:v>-0.26093100000000002</c:v>
                </c:pt>
                <c:pt idx="14055">
                  <c:v>-0.25857999999999998</c:v>
                </c:pt>
                <c:pt idx="14056">
                  <c:v>-0.25622299999999998</c:v>
                </c:pt>
                <c:pt idx="14057">
                  <c:v>-0.25386500000000001</c:v>
                </c:pt>
                <c:pt idx="14058">
                  <c:v>-0.25151099999999998</c:v>
                </c:pt>
                <c:pt idx="14059">
                  <c:v>-0.249164</c:v>
                </c:pt>
                <c:pt idx="14060">
                  <c:v>-0.24682899999999999</c:v>
                </c:pt>
                <c:pt idx="14061">
                  <c:v>-0.24451100000000001</c:v>
                </c:pt>
                <c:pt idx="14062">
                  <c:v>-0.24221699999999999</c:v>
                </c:pt>
                <c:pt idx="14063">
                  <c:v>-0.23995</c:v>
                </c:pt>
                <c:pt idx="14064">
                  <c:v>-0.23771700000000001</c:v>
                </c:pt>
                <c:pt idx="14065">
                  <c:v>-0.23552600000000001</c:v>
                </c:pt>
                <c:pt idx="14066">
                  <c:v>-0.23338900000000001</c:v>
                </c:pt>
                <c:pt idx="14067">
                  <c:v>-0.23130999999999999</c:v>
                </c:pt>
                <c:pt idx="14068">
                  <c:v>-0.229292</c:v>
                </c:pt>
                <c:pt idx="14069">
                  <c:v>-0.22733500000000001</c:v>
                </c:pt>
                <c:pt idx="14070">
                  <c:v>-0.225443</c:v>
                </c:pt>
                <c:pt idx="14071">
                  <c:v>-0.22362199999999999</c:v>
                </c:pt>
                <c:pt idx="14072">
                  <c:v>-0.22187999999999999</c:v>
                </c:pt>
                <c:pt idx="14073">
                  <c:v>-0.22022600000000001</c:v>
                </c:pt>
                <c:pt idx="14074">
                  <c:v>-0.218668</c:v>
                </c:pt>
                <c:pt idx="14075">
                  <c:v>-0.21720600000000001</c:v>
                </c:pt>
                <c:pt idx="14076">
                  <c:v>-0.215839</c:v>
                </c:pt>
                <c:pt idx="14077">
                  <c:v>-0.214564</c:v>
                </c:pt>
                <c:pt idx="14078">
                  <c:v>-0.21337900000000001</c:v>
                </c:pt>
                <c:pt idx="14079">
                  <c:v>-0.212283</c:v>
                </c:pt>
                <c:pt idx="14080">
                  <c:v>-0.21127499999999999</c:v>
                </c:pt>
                <c:pt idx="14081">
                  <c:v>-0.21035799999999999</c:v>
                </c:pt>
                <c:pt idx="14082">
                  <c:v>-0.20954</c:v>
                </c:pt>
                <c:pt idx="14083">
                  <c:v>-0.208819</c:v>
                </c:pt>
                <c:pt idx="14084">
                  <c:v>-0.20819499999999999</c:v>
                </c:pt>
                <c:pt idx="14085">
                  <c:v>-0.20766799999999999</c:v>
                </c:pt>
                <c:pt idx="14086">
                  <c:v>-0.20724300000000001</c:v>
                </c:pt>
                <c:pt idx="14087">
                  <c:v>-0.20692099999999999</c:v>
                </c:pt>
                <c:pt idx="14088">
                  <c:v>-0.206701</c:v>
                </c:pt>
                <c:pt idx="14089">
                  <c:v>-0.20658199999999999</c:v>
                </c:pt>
                <c:pt idx="14090">
                  <c:v>-0.206565</c:v>
                </c:pt>
                <c:pt idx="14091">
                  <c:v>-0.206651</c:v>
                </c:pt>
                <c:pt idx="14092">
                  <c:v>-0.20683799999999999</c:v>
                </c:pt>
                <c:pt idx="14093">
                  <c:v>-0.207126</c:v>
                </c:pt>
                <c:pt idx="14094">
                  <c:v>-0.20751800000000001</c:v>
                </c:pt>
                <c:pt idx="14095">
                  <c:v>-0.208012</c:v>
                </c:pt>
                <c:pt idx="14096">
                  <c:v>-0.20859900000000001</c:v>
                </c:pt>
                <c:pt idx="14097">
                  <c:v>-0.20927399999999999</c:v>
                </c:pt>
                <c:pt idx="14098">
                  <c:v>-0.210033</c:v>
                </c:pt>
                <c:pt idx="14099">
                  <c:v>-0.21087700000000001</c:v>
                </c:pt>
                <c:pt idx="14100">
                  <c:v>-0.211808</c:v>
                </c:pt>
                <c:pt idx="14101">
                  <c:v>-0.21282899999999999</c:v>
                </c:pt>
                <c:pt idx="14102">
                  <c:v>-0.21393999999999999</c:v>
                </c:pt>
                <c:pt idx="14103">
                  <c:v>-0.215141</c:v>
                </c:pt>
                <c:pt idx="14104">
                  <c:v>-0.216423</c:v>
                </c:pt>
                <c:pt idx="14105">
                  <c:v>-0.217782</c:v>
                </c:pt>
                <c:pt idx="14106">
                  <c:v>-0.21921199999999999</c:v>
                </c:pt>
                <c:pt idx="14107">
                  <c:v>-0.22070600000000001</c:v>
                </c:pt>
                <c:pt idx="14108">
                  <c:v>-0.22226199999999999</c:v>
                </c:pt>
                <c:pt idx="14109">
                  <c:v>-0.223882</c:v>
                </c:pt>
                <c:pt idx="14110">
                  <c:v>-0.22556999999999999</c:v>
                </c:pt>
                <c:pt idx="14111">
                  <c:v>-0.227328</c:v>
                </c:pt>
                <c:pt idx="14112">
                  <c:v>-0.22915199999999999</c:v>
                </c:pt>
                <c:pt idx="14113">
                  <c:v>-0.23103399999999999</c:v>
                </c:pt>
                <c:pt idx="14114">
                  <c:v>-0.232962</c:v>
                </c:pt>
                <c:pt idx="14115">
                  <c:v>-0.234927</c:v>
                </c:pt>
                <c:pt idx="14116">
                  <c:v>-0.23692299999999999</c:v>
                </c:pt>
                <c:pt idx="14117">
                  <c:v>-0.23894399999999999</c:v>
                </c:pt>
                <c:pt idx="14118">
                  <c:v>-0.24098600000000001</c:v>
                </c:pt>
                <c:pt idx="14119">
                  <c:v>-0.24304899999999999</c:v>
                </c:pt>
                <c:pt idx="14120">
                  <c:v>-0.24512600000000001</c:v>
                </c:pt>
                <c:pt idx="14121">
                  <c:v>-0.24721299999999999</c:v>
                </c:pt>
                <c:pt idx="14122">
                  <c:v>-0.249308</c:v>
                </c:pt>
                <c:pt idx="14123">
                  <c:v>-0.25141000000000002</c:v>
                </c:pt>
                <c:pt idx="14124">
                  <c:v>-0.25351800000000002</c:v>
                </c:pt>
                <c:pt idx="14125">
                  <c:v>-0.255631</c:v>
                </c:pt>
                <c:pt idx="14126">
                  <c:v>-0.257747</c:v>
                </c:pt>
                <c:pt idx="14127">
                  <c:v>-0.25986500000000001</c:v>
                </c:pt>
                <c:pt idx="14128">
                  <c:v>-0.26197599999999999</c:v>
                </c:pt>
                <c:pt idx="14129">
                  <c:v>-0.26407199999999997</c:v>
                </c:pt>
                <c:pt idx="14130">
                  <c:v>-0.266148</c:v>
                </c:pt>
                <c:pt idx="14131">
                  <c:v>-0.26819799999999999</c:v>
                </c:pt>
                <c:pt idx="14132">
                  <c:v>-0.27021400000000001</c:v>
                </c:pt>
                <c:pt idx="14133">
                  <c:v>-0.27219100000000002</c:v>
                </c:pt>
                <c:pt idx="14134">
                  <c:v>-0.27412399999999998</c:v>
                </c:pt>
                <c:pt idx="14135">
                  <c:v>-0.27601199999999998</c:v>
                </c:pt>
                <c:pt idx="14136">
                  <c:v>-0.27785399999999999</c:v>
                </c:pt>
                <c:pt idx="14137">
                  <c:v>-0.27964800000000001</c:v>
                </c:pt>
                <c:pt idx="14138">
                  <c:v>-0.28139500000000001</c:v>
                </c:pt>
                <c:pt idx="14139">
                  <c:v>-0.28309299999999998</c:v>
                </c:pt>
                <c:pt idx="14140">
                  <c:v>-0.28473900000000002</c:v>
                </c:pt>
                <c:pt idx="14141">
                  <c:v>-0.28632600000000002</c:v>
                </c:pt>
                <c:pt idx="14142">
                  <c:v>-0.287852</c:v>
                </c:pt>
                <c:pt idx="14143">
                  <c:v>-0.28932099999999999</c:v>
                </c:pt>
                <c:pt idx="14144">
                  <c:v>-0.29073500000000002</c:v>
                </c:pt>
                <c:pt idx="14145">
                  <c:v>-0.29209299999999999</c:v>
                </c:pt>
                <c:pt idx="14146">
                  <c:v>-0.29339999999999999</c:v>
                </c:pt>
                <c:pt idx="14147">
                  <c:v>-0.29465599999999997</c:v>
                </c:pt>
                <c:pt idx="14148">
                  <c:v>-0.29585899999999998</c:v>
                </c:pt>
                <c:pt idx="14149">
                  <c:v>-0.29700399999999999</c:v>
                </c:pt>
                <c:pt idx="14150">
                  <c:v>-0.29808099999999998</c:v>
                </c:pt>
                <c:pt idx="14151">
                  <c:v>-0.29908400000000002</c:v>
                </c:pt>
                <c:pt idx="14152">
                  <c:v>-0.300012</c:v>
                </c:pt>
                <c:pt idx="14153">
                  <c:v>-0.30086600000000002</c:v>
                </c:pt>
                <c:pt idx="14154">
                  <c:v>-0.30164299999999999</c:v>
                </c:pt>
                <c:pt idx="14155">
                  <c:v>-0.302342</c:v>
                </c:pt>
                <c:pt idx="14156">
                  <c:v>-0.30296299999999998</c:v>
                </c:pt>
                <c:pt idx="14157">
                  <c:v>-0.30351099999999998</c:v>
                </c:pt>
                <c:pt idx="14158">
                  <c:v>-0.30398399999999998</c:v>
                </c:pt>
                <c:pt idx="14159">
                  <c:v>-0.30435800000000002</c:v>
                </c:pt>
                <c:pt idx="14160">
                  <c:v>-0.30461500000000002</c:v>
                </c:pt>
                <c:pt idx="14161">
                  <c:v>-0.304786</c:v>
                </c:pt>
                <c:pt idx="14162">
                  <c:v>-0.30488900000000002</c:v>
                </c:pt>
                <c:pt idx="14163">
                  <c:v>-0.30490699999999998</c:v>
                </c:pt>
                <c:pt idx="14164">
                  <c:v>-0.304838</c:v>
                </c:pt>
                <c:pt idx="14165">
                  <c:v>-0.30469499999999999</c:v>
                </c:pt>
                <c:pt idx="14166">
                  <c:v>-0.30448599999999998</c:v>
                </c:pt>
                <c:pt idx="14167">
                  <c:v>-0.30420700000000001</c:v>
                </c:pt>
                <c:pt idx="14168">
                  <c:v>-0.30385200000000001</c:v>
                </c:pt>
                <c:pt idx="14169">
                  <c:v>-0.30341800000000002</c:v>
                </c:pt>
                <c:pt idx="14170">
                  <c:v>-0.30290400000000001</c:v>
                </c:pt>
                <c:pt idx="14171">
                  <c:v>-0.302315</c:v>
                </c:pt>
                <c:pt idx="14172">
                  <c:v>-0.301653</c:v>
                </c:pt>
                <c:pt idx="14173">
                  <c:v>-0.30091899999999999</c:v>
                </c:pt>
                <c:pt idx="14174">
                  <c:v>-0.30011700000000002</c:v>
                </c:pt>
                <c:pt idx="14175">
                  <c:v>-0.29925200000000002</c:v>
                </c:pt>
                <c:pt idx="14176">
                  <c:v>-0.29833100000000001</c:v>
                </c:pt>
                <c:pt idx="14177">
                  <c:v>-0.29736000000000001</c:v>
                </c:pt>
                <c:pt idx="14178">
                  <c:v>-0.29634100000000002</c:v>
                </c:pt>
                <c:pt idx="14179">
                  <c:v>-0.29527599999999998</c:v>
                </c:pt>
                <c:pt idx="14180">
                  <c:v>-0.29416399999999998</c:v>
                </c:pt>
                <c:pt idx="14181">
                  <c:v>-0.29300599999999999</c:v>
                </c:pt>
                <c:pt idx="14182">
                  <c:v>-0.29180400000000001</c:v>
                </c:pt>
                <c:pt idx="14183">
                  <c:v>-0.29056100000000001</c:v>
                </c:pt>
                <c:pt idx="14184">
                  <c:v>-0.28927999999999998</c:v>
                </c:pt>
                <c:pt idx="14185">
                  <c:v>-0.28796300000000002</c:v>
                </c:pt>
                <c:pt idx="14186">
                  <c:v>-0.286609</c:v>
                </c:pt>
                <c:pt idx="14187">
                  <c:v>-0.28521999999999997</c:v>
                </c:pt>
                <c:pt idx="14188">
                  <c:v>-0.28379300000000002</c:v>
                </c:pt>
                <c:pt idx="14189">
                  <c:v>-0.282329</c:v>
                </c:pt>
                <c:pt idx="14190">
                  <c:v>-0.280833</c:v>
                </c:pt>
                <c:pt idx="14191">
                  <c:v>-0.27930500000000003</c:v>
                </c:pt>
                <c:pt idx="14192">
                  <c:v>-0.27774199999999999</c:v>
                </c:pt>
                <c:pt idx="14193">
                  <c:v>-0.276148</c:v>
                </c:pt>
                <c:pt idx="14194">
                  <c:v>-0.27453300000000003</c:v>
                </c:pt>
                <c:pt idx="14195">
                  <c:v>-0.27290700000000001</c:v>
                </c:pt>
                <c:pt idx="14196">
                  <c:v>-0.27127099999999998</c:v>
                </c:pt>
                <c:pt idx="14197">
                  <c:v>-0.26962700000000001</c:v>
                </c:pt>
                <c:pt idx="14198">
                  <c:v>-0.26797900000000002</c:v>
                </c:pt>
                <c:pt idx="14199">
                  <c:v>-0.26632600000000001</c:v>
                </c:pt>
                <c:pt idx="14200">
                  <c:v>-0.26467000000000002</c:v>
                </c:pt>
                <c:pt idx="14201">
                  <c:v>-0.26301000000000002</c:v>
                </c:pt>
                <c:pt idx="14202">
                  <c:v>-0.26135199999999997</c:v>
                </c:pt>
                <c:pt idx="14203">
                  <c:v>-0.25969700000000001</c:v>
                </c:pt>
                <c:pt idx="14204">
                  <c:v>-0.25805099999999997</c:v>
                </c:pt>
                <c:pt idx="14205">
                  <c:v>-0.256413</c:v>
                </c:pt>
                <c:pt idx="14206">
                  <c:v>-0.25478400000000001</c:v>
                </c:pt>
                <c:pt idx="14207">
                  <c:v>-0.25316100000000002</c:v>
                </c:pt>
                <c:pt idx="14208">
                  <c:v>-0.25154700000000002</c:v>
                </c:pt>
                <c:pt idx="14209">
                  <c:v>-0.24994</c:v>
                </c:pt>
                <c:pt idx="14210">
                  <c:v>-0.24834000000000001</c:v>
                </c:pt>
                <c:pt idx="14211">
                  <c:v>-0.246752</c:v>
                </c:pt>
                <c:pt idx="14212">
                  <c:v>-0.24517900000000001</c:v>
                </c:pt>
                <c:pt idx="14213">
                  <c:v>-0.24363000000000001</c:v>
                </c:pt>
                <c:pt idx="14214">
                  <c:v>-0.24210599999999999</c:v>
                </c:pt>
                <c:pt idx="14215">
                  <c:v>-0.24060699999999999</c:v>
                </c:pt>
                <c:pt idx="14216">
                  <c:v>-0.23913200000000001</c:v>
                </c:pt>
                <c:pt idx="14217">
                  <c:v>-0.23768</c:v>
                </c:pt>
                <c:pt idx="14218">
                  <c:v>-0.23624899999999999</c:v>
                </c:pt>
                <c:pt idx="14219">
                  <c:v>-0.23483699999999999</c:v>
                </c:pt>
                <c:pt idx="14220">
                  <c:v>-0.23344200000000001</c:v>
                </c:pt>
                <c:pt idx="14221">
                  <c:v>-0.232068</c:v>
                </c:pt>
                <c:pt idx="14222">
                  <c:v>-0.23071700000000001</c:v>
                </c:pt>
                <c:pt idx="14223">
                  <c:v>-0.22939499999999999</c:v>
                </c:pt>
                <c:pt idx="14224">
                  <c:v>-0.228106</c:v>
                </c:pt>
                <c:pt idx="14225">
                  <c:v>-0.226852</c:v>
                </c:pt>
                <c:pt idx="14226">
                  <c:v>-0.225634</c:v>
                </c:pt>
                <c:pt idx="14227">
                  <c:v>-0.22444900000000001</c:v>
                </c:pt>
                <c:pt idx="14228">
                  <c:v>-0.223299</c:v>
                </c:pt>
                <c:pt idx="14229">
                  <c:v>-0.22218399999999999</c:v>
                </c:pt>
                <c:pt idx="14230">
                  <c:v>-0.221105</c:v>
                </c:pt>
                <c:pt idx="14231">
                  <c:v>-0.22006800000000001</c:v>
                </c:pt>
                <c:pt idx="14232">
                  <c:v>-0.21907299999999999</c:v>
                </c:pt>
                <c:pt idx="14233">
                  <c:v>-0.21811700000000001</c:v>
                </c:pt>
                <c:pt idx="14234">
                  <c:v>-0.217192</c:v>
                </c:pt>
                <c:pt idx="14235">
                  <c:v>-0.21629200000000001</c:v>
                </c:pt>
                <c:pt idx="14236">
                  <c:v>-0.21542</c:v>
                </c:pt>
                <c:pt idx="14237">
                  <c:v>-0.21457899999999999</c:v>
                </c:pt>
                <c:pt idx="14238">
                  <c:v>-0.21377299999999999</c:v>
                </c:pt>
                <c:pt idx="14239">
                  <c:v>-0.21299999999999999</c:v>
                </c:pt>
                <c:pt idx="14240">
                  <c:v>-0.212257</c:v>
                </c:pt>
                <c:pt idx="14241">
                  <c:v>-0.21154300000000001</c:v>
                </c:pt>
                <c:pt idx="14242">
                  <c:v>-0.21086099999999999</c:v>
                </c:pt>
                <c:pt idx="14243">
                  <c:v>-0.21021400000000001</c:v>
                </c:pt>
                <c:pt idx="14244">
                  <c:v>-0.20959900000000001</c:v>
                </c:pt>
                <c:pt idx="14245">
                  <c:v>-0.20901700000000001</c:v>
                </c:pt>
                <c:pt idx="14246">
                  <c:v>-0.20847199999999999</c:v>
                </c:pt>
                <c:pt idx="14247">
                  <c:v>-0.20797299999999999</c:v>
                </c:pt>
                <c:pt idx="14248">
                  <c:v>-0.20752000000000001</c:v>
                </c:pt>
                <c:pt idx="14249">
                  <c:v>-0.20710799999999999</c:v>
                </c:pt>
                <c:pt idx="14250">
                  <c:v>-0.206733</c:v>
                </c:pt>
                <c:pt idx="14251">
                  <c:v>-0.20639199999999999</c:v>
                </c:pt>
                <c:pt idx="14252">
                  <c:v>-0.20608399999999999</c:v>
                </c:pt>
                <c:pt idx="14253">
                  <c:v>-0.20580899999999999</c:v>
                </c:pt>
                <c:pt idx="14254">
                  <c:v>-0.205567</c:v>
                </c:pt>
                <c:pt idx="14255">
                  <c:v>-0.20535999999999999</c:v>
                </c:pt>
                <c:pt idx="14256">
                  <c:v>-0.20518400000000001</c:v>
                </c:pt>
                <c:pt idx="14257">
                  <c:v>-0.20503299999999999</c:v>
                </c:pt>
                <c:pt idx="14258">
                  <c:v>-0.20490700000000001</c:v>
                </c:pt>
                <c:pt idx="14259">
                  <c:v>-0.204789</c:v>
                </c:pt>
                <c:pt idx="14260">
                  <c:v>-0.20466300000000001</c:v>
                </c:pt>
                <c:pt idx="14261">
                  <c:v>-0.204543</c:v>
                </c:pt>
                <c:pt idx="14262">
                  <c:v>-0.20444599999999999</c:v>
                </c:pt>
                <c:pt idx="14263">
                  <c:v>-0.20436499999999999</c:v>
                </c:pt>
                <c:pt idx="14264">
                  <c:v>-0.204293</c:v>
                </c:pt>
                <c:pt idx="14265">
                  <c:v>-0.204237</c:v>
                </c:pt>
                <c:pt idx="14266">
                  <c:v>-0.20419799999999999</c:v>
                </c:pt>
                <c:pt idx="14267">
                  <c:v>-0.204176</c:v>
                </c:pt>
                <c:pt idx="14268">
                  <c:v>-0.20416699999999999</c:v>
                </c:pt>
                <c:pt idx="14269">
                  <c:v>-0.20416599999999999</c:v>
                </c:pt>
                <c:pt idx="14270">
                  <c:v>-0.20416599999999999</c:v>
                </c:pt>
                <c:pt idx="14271">
                  <c:v>-0.20416500000000001</c:v>
                </c:pt>
                <c:pt idx="14272">
                  <c:v>-0.20416000000000001</c:v>
                </c:pt>
                <c:pt idx="14273">
                  <c:v>-0.20415</c:v>
                </c:pt>
                <c:pt idx="14274">
                  <c:v>-0.20413500000000001</c:v>
                </c:pt>
                <c:pt idx="14275">
                  <c:v>-0.20411699999999999</c:v>
                </c:pt>
                <c:pt idx="14276">
                  <c:v>-0.204095</c:v>
                </c:pt>
                <c:pt idx="14277">
                  <c:v>-0.204064</c:v>
                </c:pt>
                <c:pt idx="14278">
                  <c:v>-0.20402400000000001</c:v>
                </c:pt>
                <c:pt idx="14279">
                  <c:v>-0.20397599999999999</c:v>
                </c:pt>
                <c:pt idx="14280">
                  <c:v>-0.20392299999999999</c:v>
                </c:pt>
                <c:pt idx="14281">
                  <c:v>-0.20386499999999999</c:v>
                </c:pt>
                <c:pt idx="14282">
                  <c:v>-0.20380200000000001</c:v>
                </c:pt>
                <c:pt idx="14283">
                  <c:v>-0.203737</c:v>
                </c:pt>
                <c:pt idx="14284">
                  <c:v>-0.20366999999999999</c:v>
                </c:pt>
                <c:pt idx="14285">
                  <c:v>-0.203597</c:v>
                </c:pt>
                <c:pt idx="14286">
                  <c:v>-0.203514</c:v>
                </c:pt>
                <c:pt idx="14287">
                  <c:v>-0.20342099999999999</c:v>
                </c:pt>
                <c:pt idx="14288">
                  <c:v>-0.203315</c:v>
                </c:pt>
                <c:pt idx="14289">
                  <c:v>-0.20319899999999999</c:v>
                </c:pt>
                <c:pt idx="14290">
                  <c:v>-0.20307500000000001</c:v>
                </c:pt>
                <c:pt idx="14291">
                  <c:v>-0.20295199999999999</c:v>
                </c:pt>
                <c:pt idx="14292">
                  <c:v>-0.20283399999999999</c:v>
                </c:pt>
                <c:pt idx="14293">
                  <c:v>-0.20271900000000001</c:v>
                </c:pt>
                <c:pt idx="14294">
                  <c:v>-0.202601</c:v>
                </c:pt>
                <c:pt idx="14295">
                  <c:v>-0.20247699999999999</c:v>
                </c:pt>
                <c:pt idx="14296">
                  <c:v>-0.20233799999999999</c:v>
                </c:pt>
                <c:pt idx="14297">
                  <c:v>-0.20216000000000001</c:v>
                </c:pt>
                <c:pt idx="14298">
                  <c:v>-0.20194000000000001</c:v>
                </c:pt>
                <c:pt idx="14299">
                  <c:v>-0.20170299999999999</c:v>
                </c:pt>
                <c:pt idx="14300">
                  <c:v>-0.201458</c:v>
                </c:pt>
                <c:pt idx="14301">
                  <c:v>-0.20119100000000001</c:v>
                </c:pt>
                <c:pt idx="14302">
                  <c:v>-0.200902</c:v>
                </c:pt>
                <c:pt idx="14303">
                  <c:v>-0.200599</c:v>
                </c:pt>
                <c:pt idx="14304">
                  <c:v>-0.20028299999999999</c:v>
                </c:pt>
                <c:pt idx="14305">
                  <c:v>-0.19995199999999999</c:v>
                </c:pt>
                <c:pt idx="14306">
                  <c:v>-0.199605</c:v>
                </c:pt>
                <c:pt idx="14307">
                  <c:v>-0.199243</c:v>
                </c:pt>
                <c:pt idx="14308">
                  <c:v>-0.19886599999999999</c:v>
                </c:pt>
                <c:pt idx="14309">
                  <c:v>-0.19847500000000001</c:v>
                </c:pt>
                <c:pt idx="14310">
                  <c:v>-0.198071</c:v>
                </c:pt>
                <c:pt idx="14311">
                  <c:v>-0.197658</c:v>
                </c:pt>
                <c:pt idx="14312">
                  <c:v>-0.19723599999999999</c:v>
                </c:pt>
                <c:pt idx="14313">
                  <c:v>-0.19680400000000001</c:v>
                </c:pt>
                <c:pt idx="14314">
                  <c:v>-0.19636300000000001</c:v>
                </c:pt>
                <c:pt idx="14315">
                  <c:v>-0.195914</c:v>
                </c:pt>
                <c:pt idx="14316">
                  <c:v>-0.195461</c:v>
                </c:pt>
                <c:pt idx="14317">
                  <c:v>-0.19500500000000001</c:v>
                </c:pt>
                <c:pt idx="14318">
                  <c:v>-0.194547</c:v>
                </c:pt>
                <c:pt idx="14319">
                  <c:v>-0.19408700000000001</c:v>
                </c:pt>
                <c:pt idx="14320">
                  <c:v>-0.19362799999999999</c:v>
                </c:pt>
                <c:pt idx="14321">
                  <c:v>-0.19317000000000001</c:v>
                </c:pt>
                <c:pt idx="14322">
                  <c:v>-0.19271099999999999</c:v>
                </c:pt>
                <c:pt idx="14323">
                  <c:v>-0.192249</c:v>
                </c:pt>
                <c:pt idx="14324">
                  <c:v>-0.19178500000000001</c:v>
                </c:pt>
                <c:pt idx="14325">
                  <c:v>-0.19132399999999999</c:v>
                </c:pt>
                <c:pt idx="14326">
                  <c:v>-0.19086500000000001</c:v>
                </c:pt>
                <c:pt idx="14327">
                  <c:v>-0.19040599999999999</c:v>
                </c:pt>
                <c:pt idx="14328">
                  <c:v>-0.18995100000000001</c:v>
                </c:pt>
                <c:pt idx="14329">
                  <c:v>-0.18950500000000001</c:v>
                </c:pt>
                <c:pt idx="14330">
                  <c:v>-0.18907099999999999</c:v>
                </c:pt>
                <c:pt idx="14331">
                  <c:v>-0.18864800000000001</c:v>
                </c:pt>
                <c:pt idx="14332">
                  <c:v>-0.18823400000000001</c:v>
                </c:pt>
                <c:pt idx="14333">
                  <c:v>-0.18782799999999999</c:v>
                </c:pt>
                <c:pt idx="14334">
                  <c:v>-0.18742800000000001</c:v>
                </c:pt>
                <c:pt idx="14335">
                  <c:v>-0.187033</c:v>
                </c:pt>
                <c:pt idx="14336">
                  <c:v>-0.18664600000000001</c:v>
                </c:pt>
                <c:pt idx="14337">
                  <c:v>-0.18626999999999999</c:v>
                </c:pt>
                <c:pt idx="14338">
                  <c:v>-0.18590599999999999</c:v>
                </c:pt>
                <c:pt idx="14339">
                  <c:v>-0.18555099999999999</c:v>
                </c:pt>
                <c:pt idx="14340">
                  <c:v>-0.185201</c:v>
                </c:pt>
                <c:pt idx="14341">
                  <c:v>-0.18485799999999999</c:v>
                </c:pt>
                <c:pt idx="14342">
                  <c:v>-0.18451999999999999</c:v>
                </c:pt>
                <c:pt idx="14343">
                  <c:v>-0.18418799999999999</c:v>
                </c:pt>
                <c:pt idx="14344">
                  <c:v>-0.183861</c:v>
                </c:pt>
                <c:pt idx="14345">
                  <c:v>-0.18353900000000001</c:v>
                </c:pt>
                <c:pt idx="14346">
                  <c:v>-0.183223</c:v>
                </c:pt>
                <c:pt idx="14347">
                  <c:v>-0.18291199999999999</c:v>
                </c:pt>
                <c:pt idx="14348">
                  <c:v>-0.18260999999999999</c:v>
                </c:pt>
                <c:pt idx="14349">
                  <c:v>-0.18231800000000001</c:v>
                </c:pt>
                <c:pt idx="14350">
                  <c:v>-0.182035</c:v>
                </c:pt>
                <c:pt idx="14351">
                  <c:v>-0.18176200000000001</c:v>
                </c:pt>
                <c:pt idx="14352">
                  <c:v>-0.181503</c:v>
                </c:pt>
                <c:pt idx="14353">
                  <c:v>-0.181257</c:v>
                </c:pt>
                <c:pt idx="14354">
                  <c:v>-0.18102699999999999</c:v>
                </c:pt>
                <c:pt idx="14355">
                  <c:v>-0.180814</c:v>
                </c:pt>
                <c:pt idx="14356">
                  <c:v>-0.180618</c:v>
                </c:pt>
                <c:pt idx="14357">
                  <c:v>-0.18044199999999999</c:v>
                </c:pt>
                <c:pt idx="14358">
                  <c:v>-0.180286</c:v>
                </c:pt>
                <c:pt idx="14359">
                  <c:v>-0.18015200000000001</c:v>
                </c:pt>
                <c:pt idx="14360">
                  <c:v>-0.18004100000000001</c:v>
                </c:pt>
                <c:pt idx="14361">
                  <c:v>-0.179954</c:v>
                </c:pt>
                <c:pt idx="14362">
                  <c:v>-0.179892</c:v>
                </c:pt>
                <c:pt idx="14363">
                  <c:v>-0.17985300000000001</c:v>
                </c:pt>
                <c:pt idx="14364">
                  <c:v>-0.17983399999999999</c:v>
                </c:pt>
                <c:pt idx="14365">
                  <c:v>-0.179836</c:v>
                </c:pt>
                <c:pt idx="14366">
                  <c:v>-0.17985999999999999</c:v>
                </c:pt>
                <c:pt idx="14367">
                  <c:v>-0.17990900000000001</c:v>
                </c:pt>
                <c:pt idx="14368">
                  <c:v>-0.179981</c:v>
                </c:pt>
                <c:pt idx="14369">
                  <c:v>-0.18007200000000001</c:v>
                </c:pt>
                <c:pt idx="14370">
                  <c:v>-0.18018400000000001</c:v>
                </c:pt>
                <c:pt idx="14371">
                  <c:v>-0.180314</c:v>
                </c:pt>
                <c:pt idx="14372">
                  <c:v>-0.18045900000000001</c:v>
                </c:pt>
                <c:pt idx="14373">
                  <c:v>-0.180619</c:v>
                </c:pt>
                <c:pt idx="14374">
                  <c:v>-0.18079600000000001</c:v>
                </c:pt>
                <c:pt idx="14375">
                  <c:v>-0.18099299999999999</c:v>
                </c:pt>
                <c:pt idx="14376">
                  <c:v>-0.18120900000000001</c:v>
                </c:pt>
                <c:pt idx="14377">
                  <c:v>-0.18144299999999999</c:v>
                </c:pt>
                <c:pt idx="14378">
                  <c:v>-0.18168899999999999</c:v>
                </c:pt>
                <c:pt idx="14379">
                  <c:v>-0.18194299999999999</c:v>
                </c:pt>
                <c:pt idx="14380">
                  <c:v>-0.18220500000000001</c:v>
                </c:pt>
                <c:pt idx="14381">
                  <c:v>-0.182472</c:v>
                </c:pt>
                <c:pt idx="14382">
                  <c:v>-0.18274299999999999</c:v>
                </c:pt>
                <c:pt idx="14383">
                  <c:v>-0.18301300000000001</c:v>
                </c:pt>
                <c:pt idx="14384">
                  <c:v>-0.183284</c:v>
                </c:pt>
                <c:pt idx="14385">
                  <c:v>-0.183557</c:v>
                </c:pt>
                <c:pt idx="14386">
                  <c:v>-0.183833</c:v>
                </c:pt>
                <c:pt idx="14387">
                  <c:v>-0.18410899999999999</c:v>
                </c:pt>
                <c:pt idx="14388">
                  <c:v>-0.18438299999999999</c:v>
                </c:pt>
                <c:pt idx="14389">
                  <c:v>-0.18465400000000001</c:v>
                </c:pt>
                <c:pt idx="14390">
                  <c:v>-0.18492</c:v>
                </c:pt>
                <c:pt idx="14391">
                  <c:v>-0.18517900000000001</c:v>
                </c:pt>
                <c:pt idx="14392">
                  <c:v>-0.18542900000000001</c:v>
                </c:pt>
                <c:pt idx="14393">
                  <c:v>-0.185673</c:v>
                </c:pt>
                <c:pt idx="14394">
                  <c:v>-0.18591199999999999</c:v>
                </c:pt>
                <c:pt idx="14395">
                  <c:v>-0.186144</c:v>
                </c:pt>
                <c:pt idx="14396">
                  <c:v>-0.186367</c:v>
                </c:pt>
                <c:pt idx="14397">
                  <c:v>-0.18657799999999999</c:v>
                </c:pt>
                <c:pt idx="14398">
                  <c:v>-0.186776</c:v>
                </c:pt>
                <c:pt idx="14399">
                  <c:v>-0.18695500000000001</c:v>
                </c:pt>
                <c:pt idx="14400">
                  <c:v>-0.187115</c:v>
                </c:pt>
                <c:pt idx="14401">
                  <c:v>-0.187252</c:v>
                </c:pt>
                <c:pt idx="14402">
                  <c:v>-0.187365</c:v>
                </c:pt>
                <c:pt idx="14403">
                  <c:v>-0.18745500000000001</c:v>
                </c:pt>
                <c:pt idx="14404">
                  <c:v>-0.18752099999999999</c:v>
                </c:pt>
                <c:pt idx="14405">
                  <c:v>-0.18756200000000001</c:v>
                </c:pt>
                <c:pt idx="14406">
                  <c:v>-0.18757499999999999</c:v>
                </c:pt>
                <c:pt idx="14407">
                  <c:v>-0.187559</c:v>
                </c:pt>
                <c:pt idx="14408">
                  <c:v>-0.18751399999999999</c:v>
                </c:pt>
                <c:pt idx="14409">
                  <c:v>-0.18743599999999999</c:v>
                </c:pt>
                <c:pt idx="14410">
                  <c:v>-0.18732499999999999</c:v>
                </c:pt>
                <c:pt idx="14411">
                  <c:v>-0.18718299999999999</c:v>
                </c:pt>
                <c:pt idx="14412">
                  <c:v>-0.18700700000000001</c:v>
                </c:pt>
                <c:pt idx="14413">
                  <c:v>-0.18679599999999999</c:v>
                </c:pt>
                <c:pt idx="14414">
                  <c:v>-0.18654799999999999</c:v>
                </c:pt>
                <c:pt idx="14415">
                  <c:v>-0.18626000000000001</c:v>
                </c:pt>
                <c:pt idx="14416">
                  <c:v>-0.18592800000000001</c:v>
                </c:pt>
                <c:pt idx="14417">
                  <c:v>-0.18555099999999999</c:v>
                </c:pt>
                <c:pt idx="14418">
                  <c:v>-0.18512799999999999</c:v>
                </c:pt>
                <c:pt idx="14419">
                  <c:v>-0.18465899999999999</c:v>
                </c:pt>
                <c:pt idx="14420">
                  <c:v>-0.18414</c:v>
                </c:pt>
                <c:pt idx="14421">
                  <c:v>-0.18356700000000001</c:v>
                </c:pt>
                <c:pt idx="14422">
                  <c:v>-0.18293999999999999</c:v>
                </c:pt>
                <c:pt idx="14423">
                  <c:v>-0.18226300000000001</c:v>
                </c:pt>
                <c:pt idx="14424">
                  <c:v>-0.181536</c:v>
                </c:pt>
                <c:pt idx="14425">
                  <c:v>-0.180758</c:v>
                </c:pt>
                <c:pt idx="14426">
                  <c:v>-0.179926</c:v>
                </c:pt>
                <c:pt idx="14427">
                  <c:v>-0.179038</c:v>
                </c:pt>
                <c:pt idx="14428">
                  <c:v>-0.178095</c:v>
                </c:pt>
                <c:pt idx="14429">
                  <c:v>-0.177096</c:v>
                </c:pt>
                <c:pt idx="14430">
                  <c:v>-0.17604300000000001</c:v>
                </c:pt>
                <c:pt idx="14431">
                  <c:v>-0.17493500000000001</c:v>
                </c:pt>
                <c:pt idx="14432">
                  <c:v>-0.17377000000000001</c:v>
                </c:pt>
                <c:pt idx="14433">
                  <c:v>-0.17254900000000001</c:v>
                </c:pt>
                <c:pt idx="14434">
                  <c:v>-0.17127200000000001</c:v>
                </c:pt>
                <c:pt idx="14435">
                  <c:v>-0.16994000000000001</c:v>
                </c:pt>
                <c:pt idx="14436">
                  <c:v>-0.16855000000000001</c:v>
                </c:pt>
                <c:pt idx="14437">
                  <c:v>-0.167101</c:v>
                </c:pt>
                <c:pt idx="14438">
                  <c:v>-0.16559499999999999</c:v>
                </c:pt>
                <c:pt idx="14439">
                  <c:v>-0.16403400000000001</c:v>
                </c:pt>
                <c:pt idx="14440">
                  <c:v>-0.162409</c:v>
                </c:pt>
                <c:pt idx="14441">
                  <c:v>-0.16070000000000001</c:v>
                </c:pt>
                <c:pt idx="14442">
                  <c:v>-0.158915</c:v>
                </c:pt>
                <c:pt idx="14443">
                  <c:v>-0.15707499999999999</c:v>
                </c:pt>
                <c:pt idx="14444">
                  <c:v>-0.15517700000000001</c:v>
                </c:pt>
                <c:pt idx="14445">
                  <c:v>-0.15321299999999999</c:v>
                </c:pt>
                <c:pt idx="14446">
                  <c:v>-0.15118699999999999</c:v>
                </c:pt>
                <c:pt idx="14447">
                  <c:v>-0.14910399999999999</c:v>
                </c:pt>
                <c:pt idx="14448">
                  <c:v>-0.14696400000000001</c:v>
                </c:pt>
                <c:pt idx="14449">
                  <c:v>-0.14476900000000001</c:v>
                </c:pt>
                <c:pt idx="14450">
                  <c:v>-0.142516</c:v>
                </c:pt>
                <c:pt idx="14451">
                  <c:v>-0.140204</c:v>
                </c:pt>
                <c:pt idx="14452">
                  <c:v>-0.13783400000000001</c:v>
                </c:pt>
                <c:pt idx="14453">
                  <c:v>-0.135407</c:v>
                </c:pt>
                <c:pt idx="14454">
                  <c:v>-0.13292599999999999</c:v>
                </c:pt>
                <c:pt idx="14455">
                  <c:v>-0.13039100000000001</c:v>
                </c:pt>
                <c:pt idx="14456">
                  <c:v>-0.127807</c:v>
                </c:pt>
                <c:pt idx="14457">
                  <c:v>-0.12517800000000001</c:v>
                </c:pt>
                <c:pt idx="14458">
                  <c:v>-0.122505</c:v>
                </c:pt>
                <c:pt idx="14459">
                  <c:v>-0.119793</c:v>
                </c:pt>
                <c:pt idx="14460">
                  <c:v>-0.117044</c:v>
                </c:pt>
                <c:pt idx="14461">
                  <c:v>-0.11426500000000001</c:v>
                </c:pt>
                <c:pt idx="14462">
                  <c:v>-0.111458</c:v>
                </c:pt>
                <c:pt idx="14463">
                  <c:v>-0.108626</c:v>
                </c:pt>
                <c:pt idx="14464">
                  <c:v>-0.10577</c:v>
                </c:pt>
                <c:pt idx="14465">
                  <c:v>-0.102894</c:v>
                </c:pt>
                <c:pt idx="14466">
                  <c:v>-0.1</c:v>
                </c:pt>
                <c:pt idx="14467">
                  <c:v>-9.7091399999999994E-2</c:v>
                </c:pt>
                <c:pt idx="14468">
                  <c:v>-9.4166600000000003E-2</c:v>
                </c:pt>
                <c:pt idx="14469">
                  <c:v>-9.1227199999999994E-2</c:v>
                </c:pt>
                <c:pt idx="14470">
                  <c:v>-8.8276099999999996E-2</c:v>
                </c:pt>
                <c:pt idx="14471">
                  <c:v>-8.5317299999999999E-2</c:v>
                </c:pt>
                <c:pt idx="14472">
                  <c:v>-8.2353899999999994E-2</c:v>
                </c:pt>
                <c:pt idx="14473">
                  <c:v>-7.9388E-2</c:v>
                </c:pt>
                <c:pt idx="14474">
                  <c:v>-7.6421699999999995E-2</c:v>
                </c:pt>
                <c:pt idx="14475">
                  <c:v>-7.3457700000000001E-2</c:v>
                </c:pt>
                <c:pt idx="14476">
                  <c:v>-7.0502099999999998E-2</c:v>
                </c:pt>
                <c:pt idx="14477">
                  <c:v>-6.7556599999999994E-2</c:v>
                </c:pt>
                <c:pt idx="14478">
                  <c:v>-6.4603999999999995E-2</c:v>
                </c:pt>
                <c:pt idx="14479">
                  <c:v>-6.16366E-2</c:v>
                </c:pt>
                <c:pt idx="14480">
                  <c:v>-5.86775E-2</c:v>
                </c:pt>
                <c:pt idx="14481">
                  <c:v>-5.57379E-2</c:v>
                </c:pt>
                <c:pt idx="14482">
                  <c:v>-5.2807699999999999E-2</c:v>
                </c:pt>
                <c:pt idx="14483">
                  <c:v>-4.9888599999999998E-2</c:v>
                </c:pt>
                <c:pt idx="14484">
                  <c:v>-4.6989700000000002E-2</c:v>
                </c:pt>
                <c:pt idx="14485">
                  <c:v>-4.4115500000000002E-2</c:v>
                </c:pt>
                <c:pt idx="14486">
                  <c:v>-4.1267499999999999E-2</c:v>
                </c:pt>
                <c:pt idx="14487">
                  <c:v>-3.8447000000000002E-2</c:v>
                </c:pt>
                <c:pt idx="14488">
                  <c:v>-3.56548E-2</c:v>
                </c:pt>
                <c:pt idx="14489">
                  <c:v>-3.2892299999999999E-2</c:v>
                </c:pt>
                <c:pt idx="14490">
                  <c:v>-3.0161500000000001E-2</c:v>
                </c:pt>
                <c:pt idx="14491">
                  <c:v>-2.7464499999999999E-2</c:v>
                </c:pt>
                <c:pt idx="14492">
                  <c:v>-2.4804199999999998E-2</c:v>
                </c:pt>
                <c:pt idx="14493">
                  <c:v>-2.2184599999999999E-2</c:v>
                </c:pt>
                <c:pt idx="14494">
                  <c:v>-1.9611E-2</c:v>
                </c:pt>
                <c:pt idx="14495">
                  <c:v>-1.7089E-2</c:v>
                </c:pt>
                <c:pt idx="14496">
                  <c:v>-1.4623799999999999E-2</c:v>
                </c:pt>
                <c:pt idx="14497">
                  <c:v>-1.2219799999999999E-2</c:v>
                </c:pt>
                <c:pt idx="14498" formatCode="0.00E+00">
                  <c:v>-9.8795700000000007E-3</c:v>
                </c:pt>
                <c:pt idx="14499" formatCode="0.00E+00">
                  <c:v>-7.6041700000000004E-3</c:v>
                </c:pt>
                <c:pt idx="14500" formatCode="0.00E+00">
                  <c:v>-5.3940000000000004E-3</c:v>
                </c:pt>
                <c:pt idx="14501" formatCode="0.00E+00">
                  <c:v>-3.24976E-3</c:v>
                </c:pt>
                <c:pt idx="14502" formatCode="0.00E+00">
                  <c:v>-1.17332E-3</c:v>
                </c:pt>
                <c:pt idx="14503" formatCode="0.00E+00">
                  <c:v>8.3332899999999995E-4</c:v>
                </c:pt>
                <c:pt idx="14504" formatCode="0.00E+00">
                  <c:v>2.76882E-3</c:v>
                </c:pt>
                <c:pt idx="14505" formatCode="0.00E+00">
                  <c:v>4.6310500000000003E-3</c:v>
                </c:pt>
                <c:pt idx="14506" formatCode="0.00E+00">
                  <c:v>6.4183599999999997E-3</c:v>
                </c:pt>
                <c:pt idx="14507" formatCode="0.00E+00">
                  <c:v>8.1318899999999993E-3</c:v>
                </c:pt>
                <c:pt idx="14508" formatCode="0.00E+00">
                  <c:v>9.7731599999999995E-3</c:v>
                </c:pt>
                <c:pt idx="14509">
                  <c:v>1.13419E-2</c:v>
                </c:pt>
                <c:pt idx="14510">
                  <c:v>1.2837899999999999E-2</c:v>
                </c:pt>
                <c:pt idx="14511">
                  <c:v>1.42606E-2</c:v>
                </c:pt>
                <c:pt idx="14512">
                  <c:v>1.56081E-2</c:v>
                </c:pt>
                <c:pt idx="14513">
                  <c:v>1.6877400000000001E-2</c:v>
                </c:pt>
                <c:pt idx="14514">
                  <c:v>1.80664E-2</c:v>
                </c:pt>
                <c:pt idx="14515">
                  <c:v>1.91764E-2</c:v>
                </c:pt>
                <c:pt idx="14516">
                  <c:v>2.02086E-2</c:v>
                </c:pt>
                <c:pt idx="14517">
                  <c:v>2.1161900000000001E-2</c:v>
                </c:pt>
                <c:pt idx="14518">
                  <c:v>2.2033299999999999E-2</c:v>
                </c:pt>
                <c:pt idx="14519">
                  <c:v>2.2820400000000001E-2</c:v>
                </c:pt>
                <c:pt idx="14520">
                  <c:v>2.3521500000000001E-2</c:v>
                </c:pt>
                <c:pt idx="14521">
                  <c:v>2.4136999999999999E-2</c:v>
                </c:pt>
                <c:pt idx="14522">
                  <c:v>2.46684E-2</c:v>
                </c:pt>
                <c:pt idx="14523">
                  <c:v>2.5116300000000001E-2</c:v>
                </c:pt>
                <c:pt idx="14524">
                  <c:v>2.5481E-2</c:v>
                </c:pt>
                <c:pt idx="14525">
                  <c:v>2.5762400000000001E-2</c:v>
                </c:pt>
                <c:pt idx="14526">
                  <c:v>2.5960500000000001E-2</c:v>
                </c:pt>
                <c:pt idx="14527">
                  <c:v>2.60763E-2</c:v>
                </c:pt>
                <c:pt idx="14528">
                  <c:v>2.6110399999999999E-2</c:v>
                </c:pt>
                <c:pt idx="14529">
                  <c:v>2.6062999999999999E-2</c:v>
                </c:pt>
                <c:pt idx="14530">
                  <c:v>2.5934599999999999E-2</c:v>
                </c:pt>
                <c:pt idx="14531">
                  <c:v>2.57252E-2</c:v>
                </c:pt>
                <c:pt idx="14532">
                  <c:v>2.5434700000000001E-2</c:v>
                </c:pt>
                <c:pt idx="14533">
                  <c:v>2.5063499999999999E-2</c:v>
                </c:pt>
                <c:pt idx="14534">
                  <c:v>2.4613900000000001E-2</c:v>
                </c:pt>
                <c:pt idx="14535">
                  <c:v>2.4088499999999999E-2</c:v>
                </c:pt>
                <c:pt idx="14536">
                  <c:v>2.34889E-2</c:v>
                </c:pt>
                <c:pt idx="14537">
                  <c:v>2.2816300000000001E-2</c:v>
                </c:pt>
                <c:pt idx="14538">
                  <c:v>2.2071500000000001E-2</c:v>
                </c:pt>
                <c:pt idx="14539">
                  <c:v>2.1254200000000001E-2</c:v>
                </c:pt>
                <c:pt idx="14540">
                  <c:v>2.0365299999999999E-2</c:v>
                </c:pt>
                <c:pt idx="14541">
                  <c:v>1.94065E-2</c:v>
                </c:pt>
                <c:pt idx="14542">
                  <c:v>1.8378800000000001E-2</c:v>
                </c:pt>
                <c:pt idx="14543">
                  <c:v>1.72829E-2</c:v>
                </c:pt>
                <c:pt idx="14544">
                  <c:v>1.61222E-2</c:v>
                </c:pt>
                <c:pt idx="14545">
                  <c:v>1.49021E-2</c:v>
                </c:pt>
                <c:pt idx="14546">
                  <c:v>1.3626299999999999E-2</c:v>
                </c:pt>
                <c:pt idx="14547">
                  <c:v>1.2296400000000001E-2</c:v>
                </c:pt>
                <c:pt idx="14548">
                  <c:v>1.09131E-2</c:v>
                </c:pt>
                <c:pt idx="14549" formatCode="0.00E+00">
                  <c:v>9.4779600000000006E-3</c:v>
                </c:pt>
                <c:pt idx="14550" formatCode="0.00E+00">
                  <c:v>7.9919599999999993E-3</c:v>
                </c:pt>
                <c:pt idx="14551" formatCode="0.00E+00">
                  <c:v>6.4563800000000003E-3</c:v>
                </c:pt>
                <c:pt idx="14552" formatCode="0.00E+00">
                  <c:v>4.8754200000000001E-3</c:v>
                </c:pt>
                <c:pt idx="14553" formatCode="0.00E+00">
                  <c:v>3.2544800000000001E-3</c:v>
                </c:pt>
                <c:pt idx="14554" formatCode="0.00E+00">
                  <c:v>1.5960099999999999E-3</c:v>
                </c:pt>
                <c:pt idx="14555" formatCode="0.00E+00">
                  <c:v>-9.9943099999999995E-5</c:v>
                </c:pt>
                <c:pt idx="14556" formatCode="0.00E+00">
                  <c:v>-1.8330499999999999E-3</c:v>
                </c:pt>
                <c:pt idx="14557" formatCode="0.00E+00">
                  <c:v>-3.60217E-3</c:v>
                </c:pt>
                <c:pt idx="14558" formatCode="0.00E+00">
                  <c:v>-5.4049800000000002E-3</c:v>
                </c:pt>
                <c:pt idx="14559" formatCode="0.00E+00">
                  <c:v>-7.2377099999999996E-3</c:v>
                </c:pt>
                <c:pt idx="14560" formatCode="0.00E+00">
                  <c:v>-9.0965100000000004E-3</c:v>
                </c:pt>
                <c:pt idx="14561">
                  <c:v>-1.0977900000000001E-2</c:v>
                </c:pt>
                <c:pt idx="14562">
                  <c:v>-1.2878799999999999E-2</c:v>
                </c:pt>
                <c:pt idx="14563">
                  <c:v>-1.47975E-2</c:v>
                </c:pt>
                <c:pt idx="14564">
                  <c:v>-1.6731900000000001E-2</c:v>
                </c:pt>
                <c:pt idx="14565">
                  <c:v>-1.8680499999999999E-2</c:v>
                </c:pt>
                <c:pt idx="14566">
                  <c:v>-2.0641900000000001E-2</c:v>
                </c:pt>
                <c:pt idx="14567">
                  <c:v>-2.2614599999999999E-2</c:v>
                </c:pt>
                <c:pt idx="14568">
                  <c:v>-2.45959E-2</c:v>
                </c:pt>
                <c:pt idx="14569">
                  <c:v>-2.65823E-2</c:v>
                </c:pt>
                <c:pt idx="14570">
                  <c:v>-2.85714E-2</c:v>
                </c:pt>
                <c:pt idx="14571">
                  <c:v>-3.0560500000000001E-2</c:v>
                </c:pt>
                <c:pt idx="14572">
                  <c:v>-3.2545499999999998E-2</c:v>
                </c:pt>
                <c:pt idx="14573">
                  <c:v>-3.4523600000000002E-2</c:v>
                </c:pt>
                <c:pt idx="14574">
                  <c:v>-3.6492999999999998E-2</c:v>
                </c:pt>
                <c:pt idx="14575">
                  <c:v>-3.8451399999999997E-2</c:v>
                </c:pt>
                <c:pt idx="14576">
                  <c:v>-4.0396799999999997E-2</c:v>
                </c:pt>
                <c:pt idx="14577">
                  <c:v>-4.2326799999999998E-2</c:v>
                </c:pt>
                <c:pt idx="14578">
                  <c:v>-4.4239300000000002E-2</c:v>
                </c:pt>
                <c:pt idx="14579">
                  <c:v>-4.61325E-2</c:v>
                </c:pt>
                <c:pt idx="14580">
                  <c:v>-4.8005100000000002E-2</c:v>
                </c:pt>
                <c:pt idx="14581">
                  <c:v>-4.9855200000000002E-2</c:v>
                </c:pt>
                <c:pt idx="14582">
                  <c:v>-5.1680200000000003E-2</c:v>
                </c:pt>
                <c:pt idx="14583">
                  <c:v>-5.3477299999999998E-2</c:v>
                </c:pt>
                <c:pt idx="14584">
                  <c:v>-5.5244500000000002E-2</c:v>
                </c:pt>
                <c:pt idx="14585">
                  <c:v>-5.69799E-2</c:v>
                </c:pt>
                <c:pt idx="14586">
                  <c:v>-5.86811E-2</c:v>
                </c:pt>
                <c:pt idx="14587">
                  <c:v>-6.0345599999999999E-2</c:v>
                </c:pt>
                <c:pt idx="14588">
                  <c:v>-6.1970999999999998E-2</c:v>
                </c:pt>
                <c:pt idx="14589">
                  <c:v>-6.35545E-2</c:v>
                </c:pt>
                <c:pt idx="14590">
                  <c:v>-6.5093100000000001E-2</c:v>
                </c:pt>
                <c:pt idx="14591">
                  <c:v>-6.6584299999999999E-2</c:v>
                </c:pt>
                <c:pt idx="14592">
                  <c:v>-6.8026600000000007E-2</c:v>
                </c:pt>
                <c:pt idx="14593">
                  <c:v>-6.9418400000000005E-2</c:v>
                </c:pt>
                <c:pt idx="14594">
                  <c:v>-7.0757600000000004E-2</c:v>
                </c:pt>
                <c:pt idx="14595">
                  <c:v>-7.2042200000000001E-2</c:v>
                </c:pt>
                <c:pt idx="14596">
                  <c:v>-7.3270399999999999E-2</c:v>
                </c:pt>
                <c:pt idx="14597">
                  <c:v>-7.44417E-2</c:v>
                </c:pt>
                <c:pt idx="14598">
                  <c:v>-7.5555499999999998E-2</c:v>
                </c:pt>
                <c:pt idx="14599">
                  <c:v>-7.6610200000000003E-2</c:v>
                </c:pt>
                <c:pt idx="14600">
                  <c:v>-7.7604099999999995E-2</c:v>
                </c:pt>
                <c:pt idx="14601">
                  <c:v>-7.8535499999999994E-2</c:v>
                </c:pt>
                <c:pt idx="14602">
                  <c:v>-7.9403000000000001E-2</c:v>
                </c:pt>
                <c:pt idx="14603">
                  <c:v>-8.0205299999999993E-2</c:v>
                </c:pt>
                <c:pt idx="14604">
                  <c:v>-8.0941899999999997E-2</c:v>
                </c:pt>
                <c:pt idx="14605">
                  <c:v>-8.1612100000000007E-2</c:v>
                </c:pt>
                <c:pt idx="14606">
                  <c:v>-8.2214599999999999E-2</c:v>
                </c:pt>
                <c:pt idx="14607">
                  <c:v>-8.2747200000000007E-2</c:v>
                </c:pt>
                <c:pt idx="14608">
                  <c:v>-8.3207900000000001E-2</c:v>
                </c:pt>
                <c:pt idx="14609">
                  <c:v>-8.3596299999999998E-2</c:v>
                </c:pt>
                <c:pt idx="14610">
                  <c:v>-8.3912899999999999E-2</c:v>
                </c:pt>
                <c:pt idx="14611">
                  <c:v>-8.4157700000000002E-2</c:v>
                </c:pt>
                <c:pt idx="14612">
                  <c:v>-8.4329299999999996E-2</c:v>
                </c:pt>
                <c:pt idx="14613">
                  <c:v>-8.4426799999999996E-2</c:v>
                </c:pt>
                <c:pt idx="14614">
                  <c:v>-8.4449700000000003E-2</c:v>
                </c:pt>
                <c:pt idx="14615">
                  <c:v>-8.4398399999999998E-2</c:v>
                </c:pt>
                <c:pt idx="14616">
                  <c:v>-8.4273000000000001E-2</c:v>
                </c:pt>
                <c:pt idx="14617">
                  <c:v>-8.4073400000000006E-2</c:v>
                </c:pt>
                <c:pt idx="14618">
                  <c:v>-8.3799100000000001E-2</c:v>
                </c:pt>
                <c:pt idx="14619">
                  <c:v>-8.3449899999999994E-2</c:v>
                </c:pt>
                <c:pt idx="14620">
                  <c:v>-8.3026100000000005E-2</c:v>
                </c:pt>
                <c:pt idx="14621">
                  <c:v>-8.2527799999999998E-2</c:v>
                </c:pt>
                <c:pt idx="14622">
                  <c:v>-8.1955799999999995E-2</c:v>
                </c:pt>
                <c:pt idx="14623">
                  <c:v>-8.1310599999999997E-2</c:v>
                </c:pt>
                <c:pt idx="14624">
                  <c:v>-8.0591899999999994E-2</c:v>
                </c:pt>
                <c:pt idx="14625">
                  <c:v>-7.9799599999999998E-2</c:v>
                </c:pt>
                <c:pt idx="14626">
                  <c:v>-7.8933400000000001E-2</c:v>
                </c:pt>
                <c:pt idx="14627">
                  <c:v>-7.7993400000000004E-2</c:v>
                </c:pt>
                <c:pt idx="14628">
                  <c:v>-7.6980900000000005E-2</c:v>
                </c:pt>
                <c:pt idx="14629">
                  <c:v>-7.5897199999999998E-2</c:v>
                </c:pt>
                <c:pt idx="14630">
                  <c:v>-7.4743199999999996E-2</c:v>
                </c:pt>
                <c:pt idx="14631">
                  <c:v>-7.3519600000000004E-2</c:v>
                </c:pt>
                <c:pt idx="14632">
                  <c:v>-7.2227299999999994E-2</c:v>
                </c:pt>
                <c:pt idx="14633">
                  <c:v>-7.0867700000000006E-2</c:v>
                </c:pt>
                <c:pt idx="14634">
                  <c:v>-6.9442199999999996E-2</c:v>
                </c:pt>
                <c:pt idx="14635">
                  <c:v>-6.7951999999999999E-2</c:v>
                </c:pt>
                <c:pt idx="14636">
                  <c:v>-6.6397200000000003E-2</c:v>
                </c:pt>
                <c:pt idx="14637">
                  <c:v>-6.4778299999999997E-2</c:v>
                </c:pt>
                <c:pt idx="14638">
                  <c:v>-6.3096899999999997E-2</c:v>
                </c:pt>
                <c:pt idx="14639">
                  <c:v>-6.1355800000000002E-2</c:v>
                </c:pt>
                <c:pt idx="14640">
                  <c:v>-5.9556699999999997E-2</c:v>
                </c:pt>
                <c:pt idx="14641">
                  <c:v>-5.7700599999999998E-2</c:v>
                </c:pt>
                <c:pt idx="14642">
                  <c:v>-5.5788499999999998E-2</c:v>
                </c:pt>
                <c:pt idx="14643">
                  <c:v>-5.3822399999999999E-2</c:v>
                </c:pt>
                <c:pt idx="14644">
                  <c:v>-5.18039E-2</c:v>
                </c:pt>
                <c:pt idx="14645">
                  <c:v>-4.9733600000000003E-2</c:v>
                </c:pt>
                <c:pt idx="14646">
                  <c:v>-4.7611300000000002E-2</c:v>
                </c:pt>
                <c:pt idx="14647">
                  <c:v>-4.5437900000000003E-2</c:v>
                </c:pt>
                <c:pt idx="14648">
                  <c:v>-4.3214799999999998E-2</c:v>
                </c:pt>
                <c:pt idx="14649">
                  <c:v>-4.0943500000000001E-2</c:v>
                </c:pt>
                <c:pt idx="14650">
                  <c:v>-3.8625300000000001E-2</c:v>
                </c:pt>
                <c:pt idx="14651">
                  <c:v>-3.62619E-2</c:v>
                </c:pt>
                <c:pt idx="14652">
                  <c:v>-3.3855299999999998E-2</c:v>
                </c:pt>
                <c:pt idx="14653">
                  <c:v>-3.1407999999999998E-2</c:v>
                </c:pt>
                <c:pt idx="14654">
                  <c:v>-2.89214E-2</c:v>
                </c:pt>
                <c:pt idx="14655">
                  <c:v>-2.6396599999999999E-2</c:v>
                </c:pt>
                <c:pt idx="14656">
                  <c:v>-2.38348E-2</c:v>
                </c:pt>
                <c:pt idx="14657">
                  <c:v>-2.1237800000000001E-2</c:v>
                </c:pt>
                <c:pt idx="14658">
                  <c:v>-1.86074E-2</c:v>
                </c:pt>
                <c:pt idx="14659">
                  <c:v>-1.5945299999999999E-2</c:v>
                </c:pt>
                <c:pt idx="14660">
                  <c:v>-1.3252999999999999E-2</c:v>
                </c:pt>
                <c:pt idx="14661">
                  <c:v>-1.0532100000000001E-2</c:v>
                </c:pt>
                <c:pt idx="14662" formatCode="0.00E+00">
                  <c:v>-7.7844100000000003E-3</c:v>
                </c:pt>
                <c:pt idx="14663" formatCode="0.00E+00">
                  <c:v>-5.0121599999999999E-3</c:v>
                </c:pt>
                <c:pt idx="14664" formatCode="0.00E+00">
                  <c:v>-2.2174999999999999E-3</c:v>
                </c:pt>
                <c:pt idx="14665" formatCode="0.00E+00">
                  <c:v>5.9766699999999997E-4</c:v>
                </c:pt>
                <c:pt idx="14666" formatCode="0.00E+00">
                  <c:v>3.43152E-3</c:v>
                </c:pt>
                <c:pt idx="14667" formatCode="0.00E+00">
                  <c:v>6.2822199999999998E-3</c:v>
                </c:pt>
                <c:pt idx="14668" formatCode="0.00E+00">
                  <c:v>9.1478900000000005E-3</c:v>
                </c:pt>
                <c:pt idx="14669">
                  <c:v>1.20267E-2</c:v>
                </c:pt>
                <c:pt idx="14670">
                  <c:v>1.4917400000000001E-2</c:v>
                </c:pt>
                <c:pt idx="14671">
                  <c:v>1.7818799999999999E-2</c:v>
                </c:pt>
                <c:pt idx="14672">
                  <c:v>2.0729500000000001E-2</c:v>
                </c:pt>
                <c:pt idx="14673">
                  <c:v>2.3648099999999998E-2</c:v>
                </c:pt>
                <c:pt idx="14674">
                  <c:v>2.65734E-2</c:v>
                </c:pt>
                <c:pt idx="14675">
                  <c:v>2.9504300000000001E-2</c:v>
                </c:pt>
                <c:pt idx="14676">
                  <c:v>3.24389E-2</c:v>
                </c:pt>
                <c:pt idx="14677">
                  <c:v>3.5374799999999998E-2</c:v>
                </c:pt>
                <c:pt idx="14678">
                  <c:v>3.83106E-2</c:v>
                </c:pt>
                <c:pt idx="14679">
                  <c:v>4.1245400000000002E-2</c:v>
                </c:pt>
                <c:pt idx="14680">
                  <c:v>4.4177300000000003E-2</c:v>
                </c:pt>
                <c:pt idx="14681">
                  <c:v>4.7104199999999999E-2</c:v>
                </c:pt>
                <c:pt idx="14682">
                  <c:v>5.0024199999999998E-2</c:v>
                </c:pt>
                <c:pt idx="14683">
                  <c:v>5.2935900000000001E-2</c:v>
                </c:pt>
                <c:pt idx="14684">
                  <c:v>5.5838400000000003E-2</c:v>
                </c:pt>
                <c:pt idx="14685">
                  <c:v>5.8730400000000002E-2</c:v>
                </c:pt>
                <c:pt idx="14686">
                  <c:v>6.1610999999999999E-2</c:v>
                </c:pt>
                <c:pt idx="14687">
                  <c:v>6.44787E-2</c:v>
                </c:pt>
                <c:pt idx="14688">
                  <c:v>6.73319E-2</c:v>
                </c:pt>
                <c:pt idx="14689">
                  <c:v>7.0169200000000001E-2</c:v>
                </c:pt>
                <c:pt idx="14690">
                  <c:v>7.2989999999999999E-2</c:v>
                </c:pt>
                <c:pt idx="14691">
                  <c:v>7.5793600000000003E-2</c:v>
                </c:pt>
                <c:pt idx="14692">
                  <c:v>7.8579099999999999E-2</c:v>
                </c:pt>
                <c:pt idx="14693">
                  <c:v>8.1344899999999998E-2</c:v>
                </c:pt>
                <c:pt idx="14694">
                  <c:v>8.4089800000000006E-2</c:v>
                </c:pt>
                <c:pt idx="14695">
                  <c:v>8.6812600000000004E-2</c:v>
                </c:pt>
                <c:pt idx="14696">
                  <c:v>8.9512300000000003E-2</c:v>
                </c:pt>
                <c:pt idx="14697">
                  <c:v>9.2187900000000003E-2</c:v>
                </c:pt>
                <c:pt idx="14698">
                  <c:v>9.48383E-2</c:v>
                </c:pt>
                <c:pt idx="14699">
                  <c:v>9.7461999999999993E-2</c:v>
                </c:pt>
                <c:pt idx="14700">
                  <c:v>0.10005799999999999</c:v>
                </c:pt>
                <c:pt idx="14701">
                  <c:v>0.10262400000000001</c:v>
                </c:pt>
                <c:pt idx="14702">
                  <c:v>0.105158</c:v>
                </c:pt>
                <c:pt idx="14703">
                  <c:v>0.10766000000000001</c:v>
                </c:pt>
                <c:pt idx="14704">
                  <c:v>0.110127</c:v>
                </c:pt>
                <c:pt idx="14705">
                  <c:v>0.11255900000000001</c:v>
                </c:pt>
                <c:pt idx="14706">
                  <c:v>0.114954</c:v>
                </c:pt>
                <c:pt idx="14707">
                  <c:v>0.117313</c:v>
                </c:pt>
                <c:pt idx="14708">
                  <c:v>0.11963500000000001</c:v>
                </c:pt>
                <c:pt idx="14709">
                  <c:v>0.121918</c:v>
                </c:pt>
                <c:pt idx="14710">
                  <c:v>0.124164</c:v>
                </c:pt>
                <c:pt idx="14711">
                  <c:v>0.12637000000000001</c:v>
                </c:pt>
                <c:pt idx="14712">
                  <c:v>0.12853700000000001</c:v>
                </c:pt>
                <c:pt idx="14713">
                  <c:v>0.130664</c:v>
                </c:pt>
                <c:pt idx="14714">
                  <c:v>0.13275000000000001</c:v>
                </c:pt>
                <c:pt idx="14715">
                  <c:v>0.134794</c:v>
                </c:pt>
                <c:pt idx="14716">
                  <c:v>0.136794</c:v>
                </c:pt>
                <c:pt idx="14717">
                  <c:v>0.13875100000000001</c:v>
                </c:pt>
                <c:pt idx="14718">
                  <c:v>0.14066300000000001</c:v>
                </c:pt>
                <c:pt idx="14719">
                  <c:v>0.14252699999999999</c:v>
                </c:pt>
                <c:pt idx="14720">
                  <c:v>0.144343</c:v>
                </c:pt>
                <c:pt idx="14721">
                  <c:v>0.14611199999999999</c:v>
                </c:pt>
                <c:pt idx="14722">
                  <c:v>0.14783199999999999</c:v>
                </c:pt>
                <c:pt idx="14723">
                  <c:v>0.149502</c:v>
                </c:pt>
                <c:pt idx="14724">
                  <c:v>0.15112300000000001</c:v>
                </c:pt>
                <c:pt idx="14725">
                  <c:v>0.152695</c:v>
                </c:pt>
                <c:pt idx="14726">
                  <c:v>0.15421499999999999</c:v>
                </c:pt>
                <c:pt idx="14727">
                  <c:v>0.15568199999999999</c:v>
                </c:pt>
                <c:pt idx="14728">
                  <c:v>0.15709699999999999</c:v>
                </c:pt>
                <c:pt idx="14729">
                  <c:v>0.15845699999999999</c:v>
                </c:pt>
                <c:pt idx="14730">
                  <c:v>0.15976299999999999</c:v>
                </c:pt>
                <c:pt idx="14731">
                  <c:v>0.16101499999999999</c:v>
                </c:pt>
                <c:pt idx="14732">
                  <c:v>0.16220999999999999</c:v>
                </c:pt>
                <c:pt idx="14733">
                  <c:v>0.16334899999999999</c:v>
                </c:pt>
                <c:pt idx="14734">
                  <c:v>0.16442999999999999</c:v>
                </c:pt>
                <c:pt idx="14735">
                  <c:v>0.16545199999999999</c:v>
                </c:pt>
                <c:pt idx="14736">
                  <c:v>0.16641400000000001</c:v>
                </c:pt>
                <c:pt idx="14737">
                  <c:v>0.16731699999999999</c:v>
                </c:pt>
                <c:pt idx="14738">
                  <c:v>0.16816</c:v>
                </c:pt>
                <c:pt idx="14739">
                  <c:v>0.16894200000000001</c:v>
                </c:pt>
                <c:pt idx="14740">
                  <c:v>0.16966100000000001</c:v>
                </c:pt>
                <c:pt idx="14741">
                  <c:v>0.170317</c:v>
                </c:pt>
                <c:pt idx="14742">
                  <c:v>0.170908</c:v>
                </c:pt>
                <c:pt idx="14743">
                  <c:v>0.171432</c:v>
                </c:pt>
                <c:pt idx="14744">
                  <c:v>0.17188899999999999</c:v>
                </c:pt>
                <c:pt idx="14745">
                  <c:v>0.17227899999999999</c:v>
                </c:pt>
                <c:pt idx="14746">
                  <c:v>0.172601</c:v>
                </c:pt>
                <c:pt idx="14747">
                  <c:v>0.17285500000000001</c:v>
                </c:pt>
                <c:pt idx="14748">
                  <c:v>0.173042</c:v>
                </c:pt>
                <c:pt idx="14749">
                  <c:v>0.17316100000000001</c:v>
                </c:pt>
                <c:pt idx="14750">
                  <c:v>0.173211</c:v>
                </c:pt>
                <c:pt idx="14751">
                  <c:v>0.17319300000000001</c:v>
                </c:pt>
                <c:pt idx="14752">
                  <c:v>0.17310600000000001</c:v>
                </c:pt>
                <c:pt idx="14753">
                  <c:v>0.17294899999999999</c:v>
                </c:pt>
                <c:pt idx="14754">
                  <c:v>0.17272100000000001</c:v>
                </c:pt>
                <c:pt idx="14755">
                  <c:v>0.17242299999999999</c:v>
                </c:pt>
                <c:pt idx="14756">
                  <c:v>0.17205300000000001</c:v>
                </c:pt>
                <c:pt idx="14757">
                  <c:v>0.17161299999999999</c:v>
                </c:pt>
                <c:pt idx="14758">
                  <c:v>0.171101</c:v>
                </c:pt>
                <c:pt idx="14759">
                  <c:v>0.170517</c:v>
                </c:pt>
                <c:pt idx="14760">
                  <c:v>0.16986100000000001</c:v>
                </c:pt>
                <c:pt idx="14761">
                  <c:v>0.169131</c:v>
                </c:pt>
                <c:pt idx="14762">
                  <c:v>0.168327</c:v>
                </c:pt>
                <c:pt idx="14763">
                  <c:v>0.16745099999999999</c:v>
                </c:pt>
                <c:pt idx="14764">
                  <c:v>0.16650200000000001</c:v>
                </c:pt>
                <c:pt idx="14765">
                  <c:v>0.16547899999999999</c:v>
                </c:pt>
                <c:pt idx="14766">
                  <c:v>0.164383</c:v>
                </c:pt>
                <c:pt idx="14767">
                  <c:v>0.163213</c:v>
                </c:pt>
                <c:pt idx="14768">
                  <c:v>0.161969</c:v>
                </c:pt>
                <c:pt idx="14769">
                  <c:v>0.16065099999999999</c:v>
                </c:pt>
                <c:pt idx="14770">
                  <c:v>0.15925900000000001</c:v>
                </c:pt>
                <c:pt idx="14771">
                  <c:v>0.15779199999999999</c:v>
                </c:pt>
                <c:pt idx="14772">
                  <c:v>0.156251</c:v>
                </c:pt>
                <c:pt idx="14773">
                  <c:v>0.15463399999999999</c:v>
                </c:pt>
                <c:pt idx="14774">
                  <c:v>0.152944</c:v>
                </c:pt>
                <c:pt idx="14775">
                  <c:v>0.15118000000000001</c:v>
                </c:pt>
                <c:pt idx="14776">
                  <c:v>0.14934500000000001</c:v>
                </c:pt>
                <c:pt idx="14777">
                  <c:v>0.14743700000000001</c:v>
                </c:pt>
                <c:pt idx="14778">
                  <c:v>0.145458</c:v>
                </c:pt>
                <c:pt idx="14779">
                  <c:v>0.14340700000000001</c:v>
                </c:pt>
                <c:pt idx="14780">
                  <c:v>0.14128599999999999</c:v>
                </c:pt>
                <c:pt idx="14781">
                  <c:v>0.139095</c:v>
                </c:pt>
                <c:pt idx="14782">
                  <c:v>0.13683500000000001</c:v>
                </c:pt>
                <c:pt idx="14783">
                  <c:v>0.13450599999999999</c:v>
                </c:pt>
                <c:pt idx="14784">
                  <c:v>0.13211100000000001</c:v>
                </c:pt>
                <c:pt idx="14785">
                  <c:v>0.12965099999999999</c:v>
                </c:pt>
                <c:pt idx="14786">
                  <c:v>0.12712699999999999</c:v>
                </c:pt>
                <c:pt idx="14787">
                  <c:v>0.12454</c:v>
                </c:pt>
                <c:pt idx="14788">
                  <c:v>0.121892</c:v>
                </c:pt>
                <c:pt idx="14789">
                  <c:v>0.119184</c:v>
                </c:pt>
                <c:pt idx="14790">
                  <c:v>0.11641700000000001</c:v>
                </c:pt>
                <c:pt idx="14791">
                  <c:v>0.113595</c:v>
                </c:pt>
                <c:pt idx="14792">
                  <c:v>0.110718</c:v>
                </c:pt>
                <c:pt idx="14793">
                  <c:v>0.10778799999999999</c:v>
                </c:pt>
                <c:pt idx="14794">
                  <c:v>0.104808</c:v>
                </c:pt>
                <c:pt idx="14795">
                  <c:v>0.10177799999999999</c:v>
                </c:pt>
                <c:pt idx="14796">
                  <c:v>9.8700399999999994E-2</c:v>
                </c:pt>
                <c:pt idx="14797">
                  <c:v>9.5576700000000001E-2</c:v>
                </c:pt>
                <c:pt idx="14798">
                  <c:v>9.2409099999999994E-2</c:v>
                </c:pt>
                <c:pt idx="14799">
                  <c:v>8.9200399999999999E-2</c:v>
                </c:pt>
                <c:pt idx="14800">
                  <c:v>8.5953600000000005E-2</c:v>
                </c:pt>
                <c:pt idx="14801">
                  <c:v>8.26712E-2</c:v>
                </c:pt>
                <c:pt idx="14802">
                  <c:v>7.9355400000000006E-2</c:v>
                </c:pt>
                <c:pt idx="14803">
                  <c:v>7.6008599999999996E-2</c:v>
                </c:pt>
                <c:pt idx="14804">
                  <c:v>7.2633299999999998E-2</c:v>
                </c:pt>
                <c:pt idx="14805">
                  <c:v>6.9231899999999999E-2</c:v>
                </c:pt>
                <c:pt idx="14806">
                  <c:v>6.5806400000000001E-2</c:v>
                </c:pt>
                <c:pt idx="14807">
                  <c:v>6.2359600000000001E-2</c:v>
                </c:pt>
                <c:pt idx="14808">
                  <c:v>5.8894299999999997E-2</c:v>
                </c:pt>
                <c:pt idx="14809">
                  <c:v>5.5413400000000002E-2</c:v>
                </c:pt>
                <c:pt idx="14810">
                  <c:v>5.19195E-2</c:v>
                </c:pt>
                <c:pt idx="14811">
                  <c:v>4.84155E-2</c:v>
                </c:pt>
                <c:pt idx="14812">
                  <c:v>4.4904899999999998E-2</c:v>
                </c:pt>
                <c:pt idx="14813">
                  <c:v>4.1390900000000001E-2</c:v>
                </c:pt>
                <c:pt idx="14814">
                  <c:v>3.7876699999999999E-2</c:v>
                </c:pt>
                <c:pt idx="14815">
                  <c:v>3.4365399999999997E-2</c:v>
                </c:pt>
                <c:pt idx="14816">
                  <c:v>3.0860599999999998E-2</c:v>
                </c:pt>
                <c:pt idx="14817">
                  <c:v>2.7366100000000001E-2</c:v>
                </c:pt>
                <c:pt idx="14818">
                  <c:v>2.3886000000000001E-2</c:v>
                </c:pt>
                <c:pt idx="14819">
                  <c:v>2.0423500000000001E-2</c:v>
                </c:pt>
                <c:pt idx="14820">
                  <c:v>1.6981099999999999E-2</c:v>
                </c:pt>
                <c:pt idx="14821">
                  <c:v>1.3561999999999999E-2</c:v>
                </c:pt>
                <c:pt idx="14822">
                  <c:v>1.0170200000000001E-2</c:v>
                </c:pt>
                <c:pt idx="14823" formatCode="0.00E+00">
                  <c:v>6.8098799999999999E-3</c:v>
                </c:pt>
                <c:pt idx="14824" formatCode="0.00E+00">
                  <c:v>3.4845900000000001E-3</c:v>
                </c:pt>
                <c:pt idx="14825" formatCode="0.00E+00">
                  <c:v>1.98099E-4</c:v>
                </c:pt>
                <c:pt idx="14826" formatCode="0.00E+00">
                  <c:v>-3.0455500000000002E-3</c:v>
                </c:pt>
                <c:pt idx="14827" formatCode="0.00E+00">
                  <c:v>-6.2420000000000002E-3</c:v>
                </c:pt>
                <c:pt idx="14828" formatCode="0.00E+00">
                  <c:v>-9.3867199999999994E-3</c:v>
                </c:pt>
                <c:pt idx="14829">
                  <c:v>-1.24753E-2</c:v>
                </c:pt>
                <c:pt idx="14830">
                  <c:v>-1.5503599999999999E-2</c:v>
                </c:pt>
                <c:pt idx="14831">
                  <c:v>-1.84683E-2</c:v>
                </c:pt>
                <c:pt idx="14832">
                  <c:v>-2.1366099999999999E-2</c:v>
                </c:pt>
                <c:pt idx="14833">
                  <c:v>-2.4193900000000001E-2</c:v>
                </c:pt>
                <c:pt idx="14834">
                  <c:v>-2.6948099999999999E-2</c:v>
                </c:pt>
                <c:pt idx="14835">
                  <c:v>-2.96248E-2</c:v>
                </c:pt>
                <c:pt idx="14836">
                  <c:v>-3.2219400000000002E-2</c:v>
                </c:pt>
                <c:pt idx="14837">
                  <c:v>-3.47277E-2</c:v>
                </c:pt>
                <c:pt idx="14838">
                  <c:v>-3.7145299999999999E-2</c:v>
                </c:pt>
                <c:pt idx="14839">
                  <c:v>-3.9468299999999998E-2</c:v>
                </c:pt>
                <c:pt idx="14840">
                  <c:v>-4.1693000000000001E-2</c:v>
                </c:pt>
                <c:pt idx="14841">
                  <c:v>-4.3815899999999998E-2</c:v>
                </c:pt>
                <c:pt idx="14842">
                  <c:v>-4.5833699999999998E-2</c:v>
                </c:pt>
                <c:pt idx="14843">
                  <c:v>-4.7743500000000001E-2</c:v>
                </c:pt>
                <c:pt idx="14844">
                  <c:v>-4.9542900000000001E-2</c:v>
                </c:pt>
                <c:pt idx="14845">
                  <c:v>-5.1229499999999997E-2</c:v>
                </c:pt>
                <c:pt idx="14846">
                  <c:v>-5.2800399999999997E-2</c:v>
                </c:pt>
                <c:pt idx="14847">
                  <c:v>-5.4252500000000002E-2</c:v>
                </c:pt>
                <c:pt idx="14848">
                  <c:v>-5.5582899999999998E-2</c:v>
                </c:pt>
                <c:pt idx="14849">
                  <c:v>-5.67888E-2</c:v>
                </c:pt>
                <c:pt idx="14850">
                  <c:v>-5.7867200000000001E-2</c:v>
                </c:pt>
                <c:pt idx="14851">
                  <c:v>-5.88155E-2</c:v>
                </c:pt>
                <c:pt idx="14852">
                  <c:v>-5.9630599999999999E-2</c:v>
                </c:pt>
                <c:pt idx="14853">
                  <c:v>-6.0309399999999999E-2</c:v>
                </c:pt>
                <c:pt idx="14854">
                  <c:v>-6.0848699999999999E-2</c:v>
                </c:pt>
                <c:pt idx="14855">
                  <c:v>-6.1245800000000003E-2</c:v>
                </c:pt>
                <c:pt idx="14856">
                  <c:v>-6.1498499999999998E-2</c:v>
                </c:pt>
                <c:pt idx="14857">
                  <c:v>-6.1605399999999998E-2</c:v>
                </c:pt>
                <c:pt idx="14858">
                  <c:v>-6.1565500000000002E-2</c:v>
                </c:pt>
                <c:pt idx="14859">
                  <c:v>-6.13772E-2</c:v>
                </c:pt>
                <c:pt idx="14860">
                  <c:v>-6.1038500000000002E-2</c:v>
                </c:pt>
                <c:pt idx="14861">
                  <c:v>-6.0548499999999998E-2</c:v>
                </c:pt>
                <c:pt idx="14862">
                  <c:v>-5.9906399999999999E-2</c:v>
                </c:pt>
                <c:pt idx="14863">
                  <c:v>-5.9110999999999997E-2</c:v>
                </c:pt>
                <c:pt idx="14864">
                  <c:v>-5.81611E-2</c:v>
                </c:pt>
                <c:pt idx="14865">
                  <c:v>-5.70552E-2</c:v>
                </c:pt>
                <c:pt idx="14866">
                  <c:v>-5.5792599999999998E-2</c:v>
                </c:pt>
                <c:pt idx="14867">
                  <c:v>-5.4372200000000002E-2</c:v>
                </c:pt>
                <c:pt idx="14868">
                  <c:v>-5.2793300000000001E-2</c:v>
                </c:pt>
                <c:pt idx="14869">
                  <c:v>-5.1056299999999999E-2</c:v>
                </c:pt>
                <c:pt idx="14870">
                  <c:v>-4.9161999999999997E-2</c:v>
                </c:pt>
                <c:pt idx="14871">
                  <c:v>-4.7111399999999998E-2</c:v>
                </c:pt>
                <c:pt idx="14872">
                  <c:v>-4.4904800000000002E-2</c:v>
                </c:pt>
                <c:pt idx="14873">
                  <c:v>-4.2542299999999998E-2</c:v>
                </c:pt>
                <c:pt idx="14874">
                  <c:v>-4.0024200000000003E-2</c:v>
                </c:pt>
                <c:pt idx="14875">
                  <c:v>-3.73514E-2</c:v>
                </c:pt>
                <c:pt idx="14876">
                  <c:v>-3.4524399999999997E-2</c:v>
                </c:pt>
                <c:pt idx="14877">
                  <c:v>-3.15444E-2</c:v>
                </c:pt>
                <c:pt idx="14878">
                  <c:v>-2.8412900000000001E-2</c:v>
                </c:pt>
                <c:pt idx="14879">
                  <c:v>-2.5132499999999999E-2</c:v>
                </c:pt>
                <c:pt idx="14880">
                  <c:v>-2.1705700000000001E-2</c:v>
                </c:pt>
                <c:pt idx="14881">
                  <c:v>-1.8134999999999998E-2</c:v>
                </c:pt>
                <c:pt idx="14882">
                  <c:v>-1.4423699999999999E-2</c:v>
                </c:pt>
                <c:pt idx="14883">
                  <c:v>-1.05749E-2</c:v>
                </c:pt>
                <c:pt idx="14884" formatCode="0.00E+00">
                  <c:v>-6.59181E-3</c:v>
                </c:pt>
                <c:pt idx="14885" formatCode="0.00E+00">
                  <c:v>-2.4777699999999998E-3</c:v>
                </c:pt>
                <c:pt idx="14886" formatCode="0.00E+00">
                  <c:v>1.76344E-3</c:v>
                </c:pt>
                <c:pt idx="14887" formatCode="0.00E+00">
                  <c:v>6.1284699999999996E-3</c:v>
                </c:pt>
                <c:pt idx="14888">
                  <c:v>1.06143E-2</c:v>
                </c:pt>
                <c:pt idx="14889">
                  <c:v>1.5217700000000001E-2</c:v>
                </c:pt>
                <c:pt idx="14890">
                  <c:v>1.9934799999999999E-2</c:v>
                </c:pt>
                <c:pt idx="14891">
                  <c:v>2.4761700000000001E-2</c:v>
                </c:pt>
                <c:pt idx="14892">
                  <c:v>2.9694399999999999E-2</c:v>
                </c:pt>
                <c:pt idx="14893">
                  <c:v>3.4728599999999998E-2</c:v>
                </c:pt>
                <c:pt idx="14894">
                  <c:v>3.9859899999999997E-2</c:v>
                </c:pt>
                <c:pt idx="14895">
                  <c:v>4.5083699999999997E-2</c:v>
                </c:pt>
                <c:pt idx="14896">
                  <c:v>5.0395500000000003E-2</c:v>
                </c:pt>
                <c:pt idx="14897">
                  <c:v>5.5790100000000002E-2</c:v>
                </c:pt>
                <c:pt idx="14898">
                  <c:v>6.1261500000000003E-2</c:v>
                </c:pt>
                <c:pt idx="14899">
                  <c:v>6.6803399999999999E-2</c:v>
                </c:pt>
                <c:pt idx="14900">
                  <c:v>7.2409799999999996E-2</c:v>
                </c:pt>
                <c:pt idx="14901">
                  <c:v>7.8075500000000006E-2</c:v>
                </c:pt>
                <c:pt idx="14902">
                  <c:v>8.3794999999999994E-2</c:v>
                </c:pt>
                <c:pt idx="14903">
                  <c:v>8.9562600000000006E-2</c:v>
                </c:pt>
                <c:pt idx="14904">
                  <c:v>9.5372200000000004E-2</c:v>
                </c:pt>
                <c:pt idx="14905">
                  <c:v>0.101218</c:v>
                </c:pt>
                <c:pt idx="14906">
                  <c:v>0.107095</c:v>
                </c:pt>
                <c:pt idx="14907">
                  <c:v>0.112995</c:v>
                </c:pt>
                <c:pt idx="14908">
                  <c:v>0.118911</c:v>
                </c:pt>
                <c:pt idx="14909">
                  <c:v>0.124838</c:v>
                </c:pt>
                <c:pt idx="14910">
                  <c:v>0.130769</c:v>
                </c:pt>
                <c:pt idx="14911">
                  <c:v>0.13669700000000001</c:v>
                </c:pt>
                <c:pt idx="14912">
                  <c:v>0.14261599999999999</c:v>
                </c:pt>
                <c:pt idx="14913">
                  <c:v>0.14852099999999999</c:v>
                </c:pt>
                <c:pt idx="14914">
                  <c:v>0.15440300000000001</c:v>
                </c:pt>
                <c:pt idx="14915">
                  <c:v>0.16025600000000001</c:v>
                </c:pt>
                <c:pt idx="14916">
                  <c:v>0.166073</c:v>
                </c:pt>
                <c:pt idx="14917">
                  <c:v>0.171846</c:v>
                </c:pt>
                <c:pt idx="14918">
                  <c:v>0.177569</c:v>
                </c:pt>
                <c:pt idx="14919">
                  <c:v>0.18323600000000001</c:v>
                </c:pt>
                <c:pt idx="14920">
                  <c:v>0.18884000000000001</c:v>
                </c:pt>
                <c:pt idx="14921">
                  <c:v>0.19437399999999999</c:v>
                </c:pt>
                <c:pt idx="14922">
                  <c:v>0.19983100000000001</c:v>
                </c:pt>
                <c:pt idx="14923">
                  <c:v>0.205204</c:v>
                </c:pt>
                <c:pt idx="14924">
                  <c:v>0.21048600000000001</c:v>
                </c:pt>
                <c:pt idx="14925">
                  <c:v>0.215671</c:v>
                </c:pt>
                <c:pt idx="14926">
                  <c:v>0.220752</c:v>
                </c:pt>
                <c:pt idx="14927">
                  <c:v>0.22572600000000001</c:v>
                </c:pt>
                <c:pt idx="14928">
                  <c:v>0.23058400000000001</c:v>
                </c:pt>
                <c:pt idx="14929">
                  <c:v>0.235323</c:v>
                </c:pt>
                <c:pt idx="14930">
                  <c:v>0.23993500000000001</c:v>
                </c:pt>
                <c:pt idx="14931">
                  <c:v>0.24441499999999999</c:v>
                </c:pt>
                <c:pt idx="14932">
                  <c:v>0.24875700000000001</c:v>
                </c:pt>
                <c:pt idx="14933">
                  <c:v>0.25295699999999999</c:v>
                </c:pt>
                <c:pt idx="14934">
                  <c:v>0.25700899999999999</c:v>
                </c:pt>
                <c:pt idx="14935">
                  <c:v>0.26090799999999997</c:v>
                </c:pt>
                <c:pt idx="14936">
                  <c:v>0.26465</c:v>
                </c:pt>
                <c:pt idx="14937">
                  <c:v>0.26822800000000002</c:v>
                </c:pt>
                <c:pt idx="14938">
                  <c:v>0.27163799999999999</c:v>
                </c:pt>
                <c:pt idx="14939">
                  <c:v>0.27487600000000001</c:v>
                </c:pt>
                <c:pt idx="14940">
                  <c:v>0.27793800000000002</c:v>
                </c:pt>
                <c:pt idx="14941">
                  <c:v>0.28081899999999999</c:v>
                </c:pt>
                <c:pt idx="14942">
                  <c:v>0.28351599999999999</c:v>
                </c:pt>
                <c:pt idx="14943">
                  <c:v>0.286026</c:v>
                </c:pt>
                <c:pt idx="14944">
                  <c:v>0.28834399999999999</c:v>
                </c:pt>
                <c:pt idx="14945">
                  <c:v>0.290468</c:v>
                </c:pt>
                <c:pt idx="14946">
                  <c:v>0.29239599999999999</c:v>
                </c:pt>
                <c:pt idx="14947">
                  <c:v>0.294124</c:v>
                </c:pt>
                <c:pt idx="14948">
                  <c:v>0.29565000000000002</c:v>
                </c:pt>
                <c:pt idx="14949">
                  <c:v>0.29697299999999999</c:v>
                </c:pt>
                <c:pt idx="14950">
                  <c:v>0.29809000000000002</c:v>
                </c:pt>
                <c:pt idx="14951">
                  <c:v>0.29899999999999999</c:v>
                </c:pt>
                <c:pt idx="14952">
                  <c:v>0.29970200000000002</c:v>
                </c:pt>
                <c:pt idx="14953">
                  <c:v>0.30019299999999999</c:v>
                </c:pt>
                <c:pt idx="14954">
                  <c:v>0.30047400000000002</c:v>
                </c:pt>
                <c:pt idx="14955">
                  <c:v>0.300543</c:v>
                </c:pt>
                <c:pt idx="14956">
                  <c:v>0.30040099999999997</c:v>
                </c:pt>
                <c:pt idx="14957">
                  <c:v>0.30004799999999998</c:v>
                </c:pt>
                <c:pt idx="14958">
                  <c:v>0.29948399999999997</c:v>
                </c:pt>
                <c:pt idx="14959">
                  <c:v>0.298709</c:v>
                </c:pt>
                <c:pt idx="14960">
                  <c:v>0.29772399999999999</c:v>
                </c:pt>
                <c:pt idx="14961">
                  <c:v>0.29653000000000002</c:v>
                </c:pt>
                <c:pt idx="14962">
                  <c:v>0.29512699999999997</c:v>
                </c:pt>
                <c:pt idx="14963">
                  <c:v>0.293518</c:v>
                </c:pt>
                <c:pt idx="14964">
                  <c:v>0.29170400000000002</c:v>
                </c:pt>
                <c:pt idx="14965">
                  <c:v>0.28968699999999997</c:v>
                </c:pt>
                <c:pt idx="14966">
                  <c:v>0.28747</c:v>
                </c:pt>
                <c:pt idx="14967">
                  <c:v>0.28505599999999998</c:v>
                </c:pt>
                <c:pt idx="14968">
                  <c:v>0.282447</c:v>
                </c:pt>
                <c:pt idx="14969">
                  <c:v>0.27964699999999998</c:v>
                </c:pt>
                <c:pt idx="14970">
                  <c:v>0.27666099999999999</c:v>
                </c:pt>
                <c:pt idx="14971">
                  <c:v>0.27349099999999998</c:v>
                </c:pt>
                <c:pt idx="14972">
                  <c:v>0.27014199999999999</c:v>
                </c:pt>
                <c:pt idx="14973">
                  <c:v>0.26661899999999999</c:v>
                </c:pt>
                <c:pt idx="14974">
                  <c:v>0.26292599999999999</c:v>
                </c:pt>
                <c:pt idx="14975">
                  <c:v>0.25906800000000002</c:v>
                </c:pt>
                <c:pt idx="14976">
                  <c:v>0.255048</c:v>
                </c:pt>
                <c:pt idx="14977">
                  <c:v>0.25087199999999998</c:v>
                </c:pt>
                <c:pt idx="14978">
                  <c:v>0.24654499999999999</c:v>
                </c:pt>
                <c:pt idx="14979">
                  <c:v>0.24207200000000001</c:v>
                </c:pt>
                <c:pt idx="14980">
                  <c:v>0.237459</c:v>
                </c:pt>
                <c:pt idx="14981">
                  <c:v>0.232713</c:v>
                </c:pt>
                <c:pt idx="14982">
                  <c:v>0.22783900000000001</c:v>
                </c:pt>
                <c:pt idx="14983">
                  <c:v>0.22284399999999999</c:v>
                </c:pt>
                <c:pt idx="14984">
                  <c:v>0.21773400000000001</c:v>
                </c:pt>
                <c:pt idx="14985">
                  <c:v>0.21251600000000001</c:v>
                </c:pt>
                <c:pt idx="14986">
                  <c:v>0.20719799999999999</c:v>
                </c:pt>
                <c:pt idx="14987">
                  <c:v>0.20178499999999999</c:v>
                </c:pt>
                <c:pt idx="14988">
                  <c:v>0.19628399999999999</c:v>
                </c:pt>
                <c:pt idx="14989">
                  <c:v>0.19070300000000001</c:v>
                </c:pt>
                <c:pt idx="14990">
                  <c:v>0.18504899999999999</c:v>
                </c:pt>
                <c:pt idx="14991">
                  <c:v>0.17932899999999999</c:v>
                </c:pt>
                <c:pt idx="14992">
                  <c:v>0.17355000000000001</c:v>
                </c:pt>
                <c:pt idx="14993">
                  <c:v>0.16771900000000001</c:v>
                </c:pt>
                <c:pt idx="14994">
                  <c:v>0.16184599999999999</c:v>
                </c:pt>
                <c:pt idx="14995">
                  <c:v>0.15593599999999999</c:v>
                </c:pt>
                <c:pt idx="14996">
                  <c:v>0.14999699999999999</c:v>
                </c:pt>
                <c:pt idx="14997">
                  <c:v>0.144036</c:v>
                </c:pt>
                <c:pt idx="14998">
                  <c:v>0.13806199999999999</c:v>
                </c:pt>
                <c:pt idx="14999">
                  <c:v>0.13208400000000001</c:v>
                </c:pt>
                <c:pt idx="15000">
                  <c:v>0.126107</c:v>
                </c:pt>
                <c:pt idx="15001">
                  <c:v>0.12014</c:v>
                </c:pt>
                <c:pt idx="15002">
                  <c:v>0.114191</c:v>
                </c:pt>
                <c:pt idx="15003">
                  <c:v>0.108266</c:v>
                </c:pt>
                <c:pt idx="15004">
                  <c:v>0.10237499999999999</c:v>
                </c:pt>
                <c:pt idx="15005">
                  <c:v>9.6523399999999995E-2</c:v>
                </c:pt>
                <c:pt idx="15006">
                  <c:v>9.0719400000000006E-2</c:v>
                </c:pt>
                <c:pt idx="15007">
                  <c:v>8.4969900000000001E-2</c:v>
                </c:pt>
                <c:pt idx="15008">
                  <c:v>7.9282199999999997E-2</c:v>
                </c:pt>
                <c:pt idx="15009">
                  <c:v>7.3663900000000004E-2</c:v>
                </c:pt>
                <c:pt idx="15010">
                  <c:v>6.8122100000000005E-2</c:v>
                </c:pt>
                <c:pt idx="15011">
                  <c:v>6.2663800000000006E-2</c:v>
                </c:pt>
                <c:pt idx="15012">
                  <c:v>5.7295800000000001E-2</c:v>
                </c:pt>
                <c:pt idx="15013">
                  <c:v>5.20247E-2</c:v>
                </c:pt>
                <c:pt idx="15014">
                  <c:v>4.6856599999999998E-2</c:v>
                </c:pt>
                <c:pt idx="15015">
                  <c:v>4.17977E-2</c:v>
                </c:pt>
                <c:pt idx="15016">
                  <c:v>3.6854100000000001E-2</c:v>
                </c:pt>
                <c:pt idx="15017">
                  <c:v>3.2031900000000002E-2</c:v>
                </c:pt>
                <c:pt idx="15018">
                  <c:v>2.7337E-2</c:v>
                </c:pt>
                <c:pt idx="15019">
                  <c:v>2.2775199999999999E-2</c:v>
                </c:pt>
                <c:pt idx="15020">
                  <c:v>1.8351800000000001E-2</c:v>
                </c:pt>
                <c:pt idx="15021">
                  <c:v>1.40722E-2</c:v>
                </c:pt>
                <c:pt idx="15022" formatCode="0.00E+00">
                  <c:v>9.9413699999999997E-3</c:v>
                </c:pt>
                <c:pt idx="15023" formatCode="0.00E+00">
                  <c:v>5.9642999999999996E-3</c:v>
                </c:pt>
                <c:pt idx="15024" formatCode="0.00E+00">
                  <c:v>2.1452099999999998E-3</c:v>
                </c:pt>
                <c:pt idx="15025" formatCode="0.00E+00">
                  <c:v>-1.5121399999999999E-3</c:v>
                </c:pt>
                <c:pt idx="15026" formatCode="0.00E+00">
                  <c:v>-5.0041199999999999E-3</c:v>
                </c:pt>
                <c:pt idx="15027" formatCode="0.00E+00">
                  <c:v>-8.3268700000000001E-3</c:v>
                </c:pt>
                <c:pt idx="15028">
                  <c:v>-1.14766E-2</c:v>
                </c:pt>
                <c:pt idx="15029">
                  <c:v>-1.4449999999999999E-2</c:v>
                </c:pt>
                <c:pt idx="15030">
                  <c:v>-1.7244300000000001E-2</c:v>
                </c:pt>
                <c:pt idx="15031">
                  <c:v>-1.98569E-2</c:v>
                </c:pt>
                <c:pt idx="15032">
                  <c:v>-2.2285300000000001E-2</c:v>
                </c:pt>
                <c:pt idx="15033">
                  <c:v>-2.4528000000000001E-2</c:v>
                </c:pt>
                <c:pt idx="15034">
                  <c:v>-2.65834E-2</c:v>
                </c:pt>
                <c:pt idx="15035">
                  <c:v>-2.84499E-2</c:v>
                </c:pt>
                <c:pt idx="15036">
                  <c:v>-3.0125300000000001E-2</c:v>
                </c:pt>
                <c:pt idx="15037">
                  <c:v>-3.1608400000000002E-2</c:v>
                </c:pt>
                <c:pt idx="15038">
                  <c:v>-3.2897799999999998E-2</c:v>
                </c:pt>
                <c:pt idx="15039">
                  <c:v>-3.3992799999999997E-2</c:v>
                </c:pt>
                <c:pt idx="15040">
                  <c:v>-3.4894099999999997E-2</c:v>
                </c:pt>
                <c:pt idx="15041">
                  <c:v>-3.5603200000000002E-2</c:v>
                </c:pt>
                <c:pt idx="15042">
                  <c:v>-3.6121199999999999E-2</c:v>
                </c:pt>
                <c:pt idx="15043">
                  <c:v>-3.6448500000000002E-2</c:v>
                </c:pt>
                <c:pt idx="15044">
                  <c:v>-3.6586500000000001E-2</c:v>
                </c:pt>
                <c:pt idx="15045">
                  <c:v>-3.6536699999999998E-2</c:v>
                </c:pt>
                <c:pt idx="15046">
                  <c:v>-3.6300499999999999E-2</c:v>
                </c:pt>
                <c:pt idx="15047">
                  <c:v>-3.58797E-2</c:v>
                </c:pt>
                <c:pt idx="15048">
                  <c:v>-3.5276299999999997E-2</c:v>
                </c:pt>
                <c:pt idx="15049">
                  <c:v>-3.4492599999999998E-2</c:v>
                </c:pt>
                <c:pt idx="15050">
                  <c:v>-3.3531400000000003E-2</c:v>
                </c:pt>
                <c:pt idx="15051">
                  <c:v>-3.2395899999999998E-2</c:v>
                </c:pt>
                <c:pt idx="15052">
                  <c:v>-3.10894E-2</c:v>
                </c:pt>
                <c:pt idx="15053">
                  <c:v>-2.96154E-2</c:v>
                </c:pt>
                <c:pt idx="15054">
                  <c:v>-2.7977800000000001E-2</c:v>
                </c:pt>
                <c:pt idx="15055">
                  <c:v>-2.6180499999999999E-2</c:v>
                </c:pt>
                <c:pt idx="15056">
                  <c:v>-2.4227499999999999E-2</c:v>
                </c:pt>
                <c:pt idx="15057">
                  <c:v>-2.2123199999999999E-2</c:v>
                </c:pt>
                <c:pt idx="15058">
                  <c:v>-1.98722E-2</c:v>
                </c:pt>
                <c:pt idx="15059">
                  <c:v>-1.74792E-2</c:v>
                </c:pt>
                <c:pt idx="15060">
                  <c:v>-1.4948899999999999E-2</c:v>
                </c:pt>
                <c:pt idx="15061">
                  <c:v>-1.2286699999999999E-2</c:v>
                </c:pt>
                <c:pt idx="15062" formatCode="0.00E+00">
                  <c:v>-9.4980299999999993E-3</c:v>
                </c:pt>
                <c:pt idx="15063" formatCode="0.00E+00">
                  <c:v>-6.58861E-3</c:v>
                </c:pt>
                <c:pt idx="15064" formatCode="0.00E+00">
                  <c:v>-3.5642500000000001E-3</c:v>
                </c:pt>
                <c:pt idx="15065" formatCode="0.00E+00">
                  <c:v>-4.3090700000000001E-4</c:v>
                </c:pt>
                <c:pt idx="15066" formatCode="0.00E+00">
                  <c:v>2.8051299999999999E-3</c:v>
                </c:pt>
                <c:pt idx="15067" formatCode="0.00E+00">
                  <c:v>6.1372299999999996E-3</c:v>
                </c:pt>
                <c:pt idx="15068" formatCode="0.00E+00">
                  <c:v>9.5586200000000003E-3</c:v>
                </c:pt>
                <c:pt idx="15069">
                  <c:v>1.3062799999999999E-2</c:v>
                </c:pt>
                <c:pt idx="15070">
                  <c:v>1.6643399999999999E-2</c:v>
                </c:pt>
                <c:pt idx="15071">
                  <c:v>2.0294E-2</c:v>
                </c:pt>
                <c:pt idx="15072">
                  <c:v>2.40077E-2</c:v>
                </c:pt>
                <c:pt idx="15073">
                  <c:v>2.7777799999999998E-2</c:v>
                </c:pt>
                <c:pt idx="15074">
                  <c:v>3.1597100000000003E-2</c:v>
                </c:pt>
                <c:pt idx="15075">
                  <c:v>3.5458799999999999E-2</c:v>
                </c:pt>
                <c:pt idx="15076">
                  <c:v>3.93557E-2</c:v>
                </c:pt>
                <c:pt idx="15077">
                  <c:v>4.32805E-2</c:v>
                </c:pt>
                <c:pt idx="15078">
                  <c:v>4.7226200000000003E-2</c:v>
                </c:pt>
                <c:pt idx="15079">
                  <c:v>5.1185700000000001E-2</c:v>
                </c:pt>
                <c:pt idx="15080">
                  <c:v>5.5151899999999997E-2</c:v>
                </c:pt>
                <c:pt idx="15081">
                  <c:v>5.91181E-2</c:v>
                </c:pt>
                <c:pt idx="15082">
                  <c:v>6.3077499999999995E-2</c:v>
                </c:pt>
                <c:pt idx="15083">
                  <c:v>6.7023299999999994E-2</c:v>
                </c:pt>
                <c:pt idx="15084">
                  <c:v>7.0949100000000001E-2</c:v>
                </c:pt>
                <c:pt idx="15085">
                  <c:v>7.4848200000000004E-2</c:v>
                </c:pt>
                <c:pt idx="15086">
                  <c:v>7.8713900000000003E-2</c:v>
                </c:pt>
                <c:pt idx="15087">
                  <c:v>8.2539500000000002E-2</c:v>
                </c:pt>
                <c:pt idx="15088">
                  <c:v>8.6318699999999998E-2</c:v>
                </c:pt>
                <c:pt idx="15089">
                  <c:v>9.0045500000000001E-2</c:v>
                </c:pt>
                <c:pt idx="15090">
                  <c:v>9.3713900000000003E-2</c:v>
                </c:pt>
                <c:pt idx="15091">
                  <c:v>9.7317699999999993E-2</c:v>
                </c:pt>
                <c:pt idx="15092">
                  <c:v>0.100851</c:v>
                </c:pt>
                <c:pt idx="15093">
                  <c:v>0.104308</c:v>
                </c:pt>
                <c:pt idx="15094">
                  <c:v>0.107682</c:v>
                </c:pt>
                <c:pt idx="15095">
                  <c:v>0.11097</c:v>
                </c:pt>
                <c:pt idx="15096">
                  <c:v>0.114164</c:v>
                </c:pt>
                <c:pt idx="15097">
                  <c:v>0.11726</c:v>
                </c:pt>
                <c:pt idx="15098">
                  <c:v>0.120254</c:v>
                </c:pt>
                <c:pt idx="15099">
                  <c:v>0.12314</c:v>
                </c:pt>
                <c:pt idx="15100">
                  <c:v>0.125915</c:v>
                </c:pt>
                <c:pt idx="15101">
                  <c:v>0.12857399999999999</c:v>
                </c:pt>
                <c:pt idx="15102">
                  <c:v>0.13111400000000001</c:v>
                </c:pt>
                <c:pt idx="15103">
                  <c:v>0.13353000000000001</c:v>
                </c:pt>
                <c:pt idx="15104">
                  <c:v>0.13582</c:v>
                </c:pt>
                <c:pt idx="15105">
                  <c:v>0.13797899999999999</c:v>
                </c:pt>
                <c:pt idx="15106">
                  <c:v>0.14000499999999999</c:v>
                </c:pt>
                <c:pt idx="15107">
                  <c:v>0.14189599999999999</c:v>
                </c:pt>
                <c:pt idx="15108">
                  <c:v>0.14365</c:v>
                </c:pt>
                <c:pt idx="15109">
                  <c:v>0.145264</c:v>
                </c:pt>
                <c:pt idx="15110">
                  <c:v>0.14673700000000001</c:v>
                </c:pt>
                <c:pt idx="15111">
                  <c:v>0.148066</c:v>
                </c:pt>
                <c:pt idx="15112">
                  <c:v>0.149252</c:v>
                </c:pt>
                <c:pt idx="15113">
                  <c:v>0.15029100000000001</c:v>
                </c:pt>
                <c:pt idx="15114">
                  <c:v>0.15118300000000001</c:v>
                </c:pt>
                <c:pt idx="15115">
                  <c:v>0.15192900000000001</c:v>
                </c:pt>
                <c:pt idx="15116">
                  <c:v>0.152528</c:v>
                </c:pt>
                <c:pt idx="15117">
                  <c:v>0.152979</c:v>
                </c:pt>
                <c:pt idx="15118">
                  <c:v>0.153282</c:v>
                </c:pt>
                <c:pt idx="15119">
                  <c:v>0.15343899999999999</c:v>
                </c:pt>
                <c:pt idx="15120">
                  <c:v>0.153449</c:v>
                </c:pt>
                <c:pt idx="15121">
                  <c:v>0.15331500000000001</c:v>
                </c:pt>
                <c:pt idx="15122">
                  <c:v>0.15303600000000001</c:v>
                </c:pt>
                <c:pt idx="15123">
                  <c:v>0.152616</c:v>
                </c:pt>
                <c:pt idx="15124">
                  <c:v>0.152055</c:v>
                </c:pt>
                <c:pt idx="15125">
                  <c:v>0.15135599999999999</c:v>
                </c:pt>
                <c:pt idx="15126">
                  <c:v>0.15051999999999999</c:v>
                </c:pt>
                <c:pt idx="15127">
                  <c:v>0.14955099999999999</c:v>
                </c:pt>
                <c:pt idx="15128">
                  <c:v>0.148451</c:v>
                </c:pt>
                <c:pt idx="15129">
                  <c:v>0.14722299999999999</c:v>
                </c:pt>
                <c:pt idx="15130">
                  <c:v>0.145872</c:v>
                </c:pt>
                <c:pt idx="15131">
                  <c:v>0.144401</c:v>
                </c:pt>
                <c:pt idx="15132">
                  <c:v>0.142813</c:v>
                </c:pt>
                <c:pt idx="15133">
                  <c:v>0.14111299999999999</c:v>
                </c:pt>
                <c:pt idx="15134">
                  <c:v>0.13930400000000001</c:v>
                </c:pt>
                <c:pt idx="15135">
                  <c:v>0.13739000000000001</c:v>
                </c:pt>
                <c:pt idx="15136">
                  <c:v>0.135376</c:v>
                </c:pt>
                <c:pt idx="15137">
                  <c:v>0.133268</c:v>
                </c:pt>
                <c:pt idx="15138">
                  <c:v>0.13106999999999999</c:v>
                </c:pt>
                <c:pt idx="15139">
                  <c:v>0.12878899999999999</c:v>
                </c:pt>
                <c:pt idx="15140">
                  <c:v>0.12642999999999999</c:v>
                </c:pt>
                <c:pt idx="15141">
                  <c:v>0.123996</c:v>
                </c:pt>
                <c:pt idx="15142">
                  <c:v>0.121493</c:v>
                </c:pt>
                <c:pt idx="15143">
                  <c:v>0.11892800000000001</c:v>
                </c:pt>
                <c:pt idx="15144">
                  <c:v>0.11630600000000001</c:v>
                </c:pt>
                <c:pt idx="15145">
                  <c:v>0.113632</c:v>
                </c:pt>
                <c:pt idx="15146">
                  <c:v>0.110913</c:v>
                </c:pt>
                <c:pt idx="15147">
                  <c:v>0.108154</c:v>
                </c:pt>
                <c:pt idx="15148">
                  <c:v>0.10536</c:v>
                </c:pt>
                <c:pt idx="15149">
                  <c:v>0.10254000000000001</c:v>
                </c:pt>
                <c:pt idx="15150">
                  <c:v>9.96972E-2</c:v>
                </c:pt>
                <c:pt idx="15151">
                  <c:v>9.6838999999999995E-2</c:v>
                </c:pt>
                <c:pt idx="15152">
                  <c:v>9.3971100000000002E-2</c:v>
                </c:pt>
                <c:pt idx="15153">
                  <c:v>9.1099600000000003E-2</c:v>
                </c:pt>
                <c:pt idx="15154">
                  <c:v>8.8230299999999998E-2</c:v>
                </c:pt>
                <c:pt idx="15155">
                  <c:v>8.5369500000000001E-2</c:v>
                </c:pt>
                <c:pt idx="15156">
                  <c:v>8.2523200000000005E-2</c:v>
                </c:pt>
                <c:pt idx="15157">
                  <c:v>7.9697400000000002E-2</c:v>
                </c:pt>
                <c:pt idx="15158">
                  <c:v>7.6897599999999997E-2</c:v>
                </c:pt>
                <c:pt idx="15159">
                  <c:v>7.4130000000000001E-2</c:v>
                </c:pt>
                <c:pt idx="15160">
                  <c:v>7.14008E-2</c:v>
                </c:pt>
                <c:pt idx="15161">
                  <c:v>6.8716299999999994E-2</c:v>
                </c:pt>
                <c:pt idx="15162">
                  <c:v>6.6081899999999999E-2</c:v>
                </c:pt>
                <c:pt idx="15163">
                  <c:v>6.3503000000000004E-2</c:v>
                </c:pt>
                <c:pt idx="15164">
                  <c:v>6.0985400000000002E-2</c:v>
                </c:pt>
                <c:pt idx="15165">
                  <c:v>5.8534700000000002E-2</c:v>
                </c:pt>
                <c:pt idx="15166">
                  <c:v>5.6156299999999999E-2</c:v>
                </c:pt>
                <c:pt idx="15167">
                  <c:v>5.3855300000000002E-2</c:v>
                </c:pt>
                <c:pt idx="15168">
                  <c:v>5.1636399999999999E-2</c:v>
                </c:pt>
                <c:pt idx="15169">
                  <c:v>4.9504600000000003E-2</c:v>
                </c:pt>
                <c:pt idx="15170">
                  <c:v>4.7464399999999997E-2</c:v>
                </c:pt>
                <c:pt idx="15171">
                  <c:v>4.55203E-2</c:v>
                </c:pt>
                <c:pt idx="15172">
                  <c:v>4.3676100000000002E-2</c:v>
                </c:pt>
                <c:pt idx="15173">
                  <c:v>4.1935800000000002E-2</c:v>
                </c:pt>
                <c:pt idx="15174">
                  <c:v>4.03033E-2</c:v>
                </c:pt>
                <c:pt idx="15175">
                  <c:v>3.8782700000000003E-2</c:v>
                </c:pt>
                <c:pt idx="15176">
                  <c:v>3.7378399999999999E-2</c:v>
                </c:pt>
                <c:pt idx="15177">
                  <c:v>3.6093399999999998E-2</c:v>
                </c:pt>
                <c:pt idx="15178">
                  <c:v>3.4930099999999999E-2</c:v>
                </c:pt>
                <c:pt idx="15179">
                  <c:v>3.3890400000000001E-2</c:v>
                </c:pt>
                <c:pt idx="15180">
                  <c:v>3.2976999999999999E-2</c:v>
                </c:pt>
                <c:pt idx="15181">
                  <c:v>3.2192100000000001E-2</c:v>
                </c:pt>
                <c:pt idx="15182">
                  <c:v>3.15374E-2</c:v>
                </c:pt>
                <c:pt idx="15183">
                  <c:v>3.1014300000000002E-2</c:v>
                </c:pt>
                <c:pt idx="15184">
                  <c:v>3.06243E-2</c:v>
                </c:pt>
                <c:pt idx="15185">
                  <c:v>3.0368099999999999E-2</c:v>
                </c:pt>
                <c:pt idx="15186">
                  <c:v>3.0246499999999999E-2</c:v>
                </c:pt>
                <c:pt idx="15187">
                  <c:v>3.02598E-2</c:v>
                </c:pt>
                <c:pt idx="15188">
                  <c:v>3.0408500000000002E-2</c:v>
                </c:pt>
                <c:pt idx="15189">
                  <c:v>3.06921E-2</c:v>
                </c:pt>
                <c:pt idx="15190">
                  <c:v>3.11103E-2</c:v>
                </c:pt>
                <c:pt idx="15191">
                  <c:v>3.1662099999999999E-2</c:v>
                </c:pt>
                <c:pt idx="15192">
                  <c:v>3.23465E-2</c:v>
                </c:pt>
                <c:pt idx="15193">
                  <c:v>3.31626E-2</c:v>
                </c:pt>
                <c:pt idx="15194">
                  <c:v>3.4109100000000003E-2</c:v>
                </c:pt>
                <c:pt idx="15195">
                  <c:v>3.5184199999999999E-2</c:v>
                </c:pt>
                <c:pt idx="15196">
                  <c:v>3.63857E-2</c:v>
                </c:pt>
                <c:pt idx="15197">
                  <c:v>3.7711500000000002E-2</c:v>
                </c:pt>
                <c:pt idx="15198">
                  <c:v>3.9159600000000003E-2</c:v>
                </c:pt>
                <c:pt idx="15199">
                  <c:v>4.0727300000000001E-2</c:v>
                </c:pt>
                <c:pt idx="15200">
                  <c:v>4.2412100000000001E-2</c:v>
                </c:pt>
                <c:pt idx="15201">
                  <c:v>4.4210800000000001E-2</c:v>
                </c:pt>
                <c:pt idx="15202">
                  <c:v>4.6120300000000003E-2</c:v>
                </c:pt>
                <c:pt idx="15203">
                  <c:v>4.8137199999999998E-2</c:v>
                </c:pt>
                <c:pt idx="15204">
                  <c:v>5.0257900000000001E-2</c:v>
                </c:pt>
                <c:pt idx="15205">
                  <c:v>5.2478400000000001E-2</c:v>
                </c:pt>
                <c:pt idx="15206">
                  <c:v>5.4794599999999999E-2</c:v>
                </c:pt>
                <c:pt idx="15207">
                  <c:v>5.7202299999999998E-2</c:v>
                </c:pt>
                <c:pt idx="15208">
                  <c:v>5.9697199999999999E-2</c:v>
                </c:pt>
                <c:pt idx="15209">
                  <c:v>6.2274700000000002E-2</c:v>
                </c:pt>
                <c:pt idx="15210">
                  <c:v>6.4929799999999996E-2</c:v>
                </c:pt>
                <c:pt idx="15211">
                  <c:v>6.7657300000000004E-2</c:v>
                </c:pt>
                <c:pt idx="15212">
                  <c:v>7.0451600000000003E-2</c:v>
                </c:pt>
                <c:pt idx="15213">
                  <c:v>7.3307399999999995E-2</c:v>
                </c:pt>
                <c:pt idx="15214">
                  <c:v>7.6219200000000001E-2</c:v>
                </c:pt>
                <c:pt idx="15215">
                  <c:v>7.9181500000000002E-2</c:v>
                </c:pt>
                <c:pt idx="15216">
                  <c:v>8.2188999999999998E-2</c:v>
                </c:pt>
                <c:pt idx="15217">
                  <c:v>8.52358E-2</c:v>
                </c:pt>
                <c:pt idx="15218">
                  <c:v>8.8315900000000003E-2</c:v>
                </c:pt>
                <c:pt idx="15219">
                  <c:v>9.1423500000000005E-2</c:v>
                </c:pt>
                <c:pt idx="15220">
                  <c:v>9.4552600000000001E-2</c:v>
                </c:pt>
                <c:pt idx="15221">
                  <c:v>9.7697199999999998E-2</c:v>
                </c:pt>
                <c:pt idx="15222">
                  <c:v>0.100851</c:v>
                </c:pt>
                <c:pt idx="15223">
                  <c:v>0.104008</c:v>
                </c:pt>
                <c:pt idx="15224">
                  <c:v>0.10716199999999999</c:v>
                </c:pt>
                <c:pt idx="15225">
                  <c:v>0.110307</c:v>
                </c:pt>
                <c:pt idx="15226">
                  <c:v>0.113437</c:v>
                </c:pt>
                <c:pt idx="15227">
                  <c:v>0.116546</c:v>
                </c:pt>
                <c:pt idx="15228">
                  <c:v>0.119627</c:v>
                </c:pt>
                <c:pt idx="15229">
                  <c:v>0.12267500000000001</c:v>
                </c:pt>
                <c:pt idx="15230">
                  <c:v>0.12568299999999999</c:v>
                </c:pt>
                <c:pt idx="15231">
                  <c:v>0.12864700000000001</c:v>
                </c:pt>
                <c:pt idx="15232">
                  <c:v>0.13156100000000001</c:v>
                </c:pt>
                <c:pt idx="15233">
                  <c:v>0.13441900000000001</c:v>
                </c:pt>
                <c:pt idx="15234">
                  <c:v>0.137214</c:v>
                </c:pt>
                <c:pt idx="15235">
                  <c:v>0.13994300000000001</c:v>
                </c:pt>
                <c:pt idx="15236">
                  <c:v>0.142599</c:v>
                </c:pt>
                <c:pt idx="15237">
                  <c:v>0.145176</c:v>
                </c:pt>
                <c:pt idx="15238">
                  <c:v>0.14767</c:v>
                </c:pt>
                <c:pt idx="15239">
                  <c:v>0.15007599999999999</c:v>
                </c:pt>
                <c:pt idx="15240">
                  <c:v>0.15238699999999999</c:v>
                </c:pt>
                <c:pt idx="15241">
                  <c:v>0.15459899999999999</c:v>
                </c:pt>
                <c:pt idx="15242">
                  <c:v>0.15670899999999999</c:v>
                </c:pt>
                <c:pt idx="15243">
                  <c:v>0.15871099999999999</c:v>
                </c:pt>
                <c:pt idx="15244">
                  <c:v>0.16060099999999999</c:v>
                </c:pt>
                <c:pt idx="15245">
                  <c:v>0.16237499999999999</c:v>
                </c:pt>
                <c:pt idx="15246">
                  <c:v>0.16403000000000001</c:v>
                </c:pt>
                <c:pt idx="15247">
                  <c:v>0.16556100000000001</c:v>
                </c:pt>
                <c:pt idx="15248">
                  <c:v>0.166966</c:v>
                </c:pt>
                <c:pt idx="15249">
                  <c:v>0.168241</c:v>
                </c:pt>
                <c:pt idx="15250">
                  <c:v>0.169382</c:v>
                </c:pt>
                <c:pt idx="15251">
                  <c:v>0.17038700000000001</c:v>
                </c:pt>
                <c:pt idx="15252">
                  <c:v>0.17125299999999999</c:v>
                </c:pt>
                <c:pt idx="15253">
                  <c:v>0.17197799999999999</c:v>
                </c:pt>
                <c:pt idx="15254">
                  <c:v>0.17255899999999999</c:v>
                </c:pt>
                <c:pt idx="15255">
                  <c:v>0.17299500000000001</c:v>
                </c:pt>
                <c:pt idx="15256">
                  <c:v>0.17328399999999999</c:v>
                </c:pt>
                <c:pt idx="15257">
                  <c:v>0.17342399999999999</c:v>
                </c:pt>
                <c:pt idx="15258">
                  <c:v>0.17341300000000001</c:v>
                </c:pt>
                <c:pt idx="15259">
                  <c:v>0.17324999999999999</c:v>
                </c:pt>
                <c:pt idx="15260">
                  <c:v>0.172934</c:v>
                </c:pt>
                <c:pt idx="15261">
                  <c:v>0.17246600000000001</c:v>
                </c:pt>
                <c:pt idx="15262">
                  <c:v>0.171844</c:v>
                </c:pt>
                <c:pt idx="15263">
                  <c:v>0.171068</c:v>
                </c:pt>
                <c:pt idx="15264">
                  <c:v>0.17013900000000001</c:v>
                </c:pt>
                <c:pt idx="15265">
                  <c:v>0.16905700000000001</c:v>
                </c:pt>
                <c:pt idx="15266">
                  <c:v>0.167823</c:v>
                </c:pt>
                <c:pt idx="15267">
                  <c:v>0.166438</c:v>
                </c:pt>
                <c:pt idx="15268">
                  <c:v>0.16490199999999999</c:v>
                </c:pt>
                <c:pt idx="15269">
                  <c:v>0.163218</c:v>
                </c:pt>
                <c:pt idx="15270">
                  <c:v>0.161386</c:v>
                </c:pt>
                <c:pt idx="15271">
                  <c:v>0.159409</c:v>
                </c:pt>
                <c:pt idx="15272">
                  <c:v>0.15728900000000001</c:v>
                </c:pt>
                <c:pt idx="15273">
                  <c:v>0.155028</c:v>
                </c:pt>
                <c:pt idx="15274">
                  <c:v>0.15262899999999999</c:v>
                </c:pt>
                <c:pt idx="15275">
                  <c:v>0.150093</c:v>
                </c:pt>
                <c:pt idx="15276">
                  <c:v>0.147424</c:v>
                </c:pt>
                <c:pt idx="15277">
                  <c:v>0.144624</c:v>
                </c:pt>
                <c:pt idx="15278">
                  <c:v>0.14169599999999999</c:v>
                </c:pt>
                <c:pt idx="15279">
                  <c:v>0.13864399999999999</c:v>
                </c:pt>
                <c:pt idx="15280">
                  <c:v>0.13547200000000001</c:v>
                </c:pt>
                <c:pt idx="15281">
                  <c:v>0.13218299999999999</c:v>
                </c:pt>
                <c:pt idx="15282">
                  <c:v>0.12878100000000001</c:v>
                </c:pt>
                <c:pt idx="15283">
                  <c:v>0.12527099999999999</c:v>
                </c:pt>
                <c:pt idx="15284">
                  <c:v>0.121656</c:v>
                </c:pt>
                <c:pt idx="15285">
                  <c:v>0.117941</c:v>
                </c:pt>
                <c:pt idx="15286">
                  <c:v>0.11413</c:v>
                </c:pt>
                <c:pt idx="15287">
                  <c:v>0.11022899999999999</c:v>
                </c:pt>
                <c:pt idx="15288">
                  <c:v>0.106242</c:v>
                </c:pt>
                <c:pt idx="15289">
                  <c:v>0.102174</c:v>
                </c:pt>
                <c:pt idx="15290">
                  <c:v>9.8029699999999997E-2</c:v>
                </c:pt>
                <c:pt idx="15291">
                  <c:v>9.3814900000000007E-2</c:v>
                </c:pt>
                <c:pt idx="15292">
                  <c:v>8.9534299999999997E-2</c:v>
                </c:pt>
                <c:pt idx="15293">
                  <c:v>8.51933E-2</c:v>
                </c:pt>
                <c:pt idx="15294">
                  <c:v>8.0797599999999997E-2</c:v>
                </c:pt>
                <c:pt idx="15295">
                  <c:v>7.6352299999999998E-2</c:v>
                </c:pt>
                <c:pt idx="15296">
                  <c:v>7.1862899999999993E-2</c:v>
                </c:pt>
                <c:pt idx="15297">
                  <c:v>6.7334900000000003E-2</c:v>
                </c:pt>
                <c:pt idx="15298">
                  <c:v>6.2773999999999996E-2</c:v>
                </c:pt>
                <c:pt idx="15299">
                  <c:v>5.81857E-2</c:v>
                </c:pt>
                <c:pt idx="15300">
                  <c:v>5.3575400000000002E-2</c:v>
                </c:pt>
                <c:pt idx="15301">
                  <c:v>4.8948800000000001E-2</c:v>
                </c:pt>
                <c:pt idx="15302">
                  <c:v>4.4311499999999997E-2</c:v>
                </c:pt>
                <c:pt idx="15303">
                  <c:v>3.9669200000000002E-2</c:v>
                </c:pt>
                <c:pt idx="15304">
                  <c:v>3.5027700000000002E-2</c:v>
                </c:pt>
                <c:pt idx="15305">
                  <c:v>3.0392499999999999E-2</c:v>
                </c:pt>
                <c:pt idx="15306">
                  <c:v>2.5768699999999999E-2</c:v>
                </c:pt>
                <c:pt idx="15307">
                  <c:v>2.1161699999999999E-2</c:v>
                </c:pt>
                <c:pt idx="15308">
                  <c:v>1.6577100000000001E-2</c:v>
                </c:pt>
                <c:pt idx="15309">
                  <c:v>1.20205E-2</c:v>
                </c:pt>
                <c:pt idx="15310" formatCode="0.00E+00">
                  <c:v>7.4972900000000002E-3</c:v>
                </c:pt>
                <c:pt idx="15311" formatCode="0.00E+00">
                  <c:v>3.0130500000000002E-3</c:v>
                </c:pt>
                <c:pt idx="15312" formatCode="0.00E+00">
                  <c:v>-1.42673E-3</c:v>
                </c:pt>
                <c:pt idx="15313" formatCode="0.00E+00">
                  <c:v>-5.8166800000000003E-3</c:v>
                </c:pt>
                <c:pt idx="15314">
                  <c:v>-1.01516E-2</c:v>
                </c:pt>
                <c:pt idx="15315">
                  <c:v>-1.44268E-2</c:v>
                </c:pt>
                <c:pt idx="15316">
                  <c:v>-1.86372E-2</c:v>
                </c:pt>
                <c:pt idx="15317">
                  <c:v>-2.2777800000000001E-2</c:v>
                </c:pt>
                <c:pt idx="15318">
                  <c:v>-2.6842899999999999E-2</c:v>
                </c:pt>
                <c:pt idx="15319">
                  <c:v>-3.0827299999999998E-2</c:v>
                </c:pt>
                <c:pt idx="15320">
                  <c:v>-3.4725600000000002E-2</c:v>
                </c:pt>
                <c:pt idx="15321">
                  <c:v>-3.8533600000000001E-2</c:v>
                </c:pt>
                <c:pt idx="15322">
                  <c:v>-4.2247699999999999E-2</c:v>
                </c:pt>
                <c:pt idx="15323">
                  <c:v>-4.5863800000000003E-2</c:v>
                </c:pt>
                <c:pt idx="15324">
                  <c:v>-4.9377699999999997E-2</c:v>
                </c:pt>
                <c:pt idx="15325">
                  <c:v>-5.2785600000000002E-2</c:v>
                </c:pt>
                <c:pt idx="15326">
                  <c:v>-5.60837E-2</c:v>
                </c:pt>
                <c:pt idx="15327">
                  <c:v>-5.9268700000000001E-2</c:v>
                </c:pt>
                <c:pt idx="15328">
                  <c:v>-6.2337299999999998E-2</c:v>
                </c:pt>
                <c:pt idx="15329">
                  <c:v>-6.5286300000000005E-2</c:v>
                </c:pt>
                <c:pt idx="15330">
                  <c:v>-6.8112900000000004E-2</c:v>
                </c:pt>
                <c:pt idx="15331">
                  <c:v>-7.0814100000000005E-2</c:v>
                </c:pt>
                <c:pt idx="15332">
                  <c:v>-7.3386999999999994E-2</c:v>
                </c:pt>
                <c:pt idx="15333">
                  <c:v>-7.5829300000000002E-2</c:v>
                </c:pt>
                <c:pt idx="15334">
                  <c:v>-7.8138799999999994E-2</c:v>
                </c:pt>
                <c:pt idx="15335">
                  <c:v>-8.0313499999999996E-2</c:v>
                </c:pt>
                <c:pt idx="15336">
                  <c:v>-8.23517E-2</c:v>
                </c:pt>
                <c:pt idx="15337">
                  <c:v>-8.4251599999999996E-2</c:v>
                </c:pt>
                <c:pt idx="15338">
                  <c:v>-8.6011799999999999E-2</c:v>
                </c:pt>
                <c:pt idx="15339">
                  <c:v>-8.7631100000000003E-2</c:v>
                </c:pt>
                <c:pt idx="15340">
                  <c:v>-8.9108599999999996E-2</c:v>
                </c:pt>
                <c:pt idx="15341">
                  <c:v>-9.0442900000000007E-2</c:v>
                </c:pt>
                <c:pt idx="15342">
                  <c:v>-9.1633000000000006E-2</c:v>
                </c:pt>
                <c:pt idx="15343">
                  <c:v>-9.2678499999999997E-2</c:v>
                </c:pt>
                <c:pt idx="15344">
                  <c:v>-9.3579099999999998E-2</c:v>
                </c:pt>
                <c:pt idx="15345">
                  <c:v>-9.4334600000000005E-2</c:v>
                </c:pt>
                <c:pt idx="15346">
                  <c:v>-9.4945000000000002E-2</c:v>
                </c:pt>
                <c:pt idx="15347">
                  <c:v>-9.5410300000000003E-2</c:v>
                </c:pt>
                <c:pt idx="15348">
                  <c:v>-9.5730899999999994E-2</c:v>
                </c:pt>
                <c:pt idx="15349">
                  <c:v>-9.5907000000000006E-2</c:v>
                </c:pt>
                <c:pt idx="15350">
                  <c:v>-9.59396E-2</c:v>
                </c:pt>
                <c:pt idx="15351">
                  <c:v>-9.5829200000000003E-2</c:v>
                </c:pt>
                <c:pt idx="15352">
                  <c:v>-9.5577300000000004E-2</c:v>
                </c:pt>
                <c:pt idx="15353">
                  <c:v>-9.51853E-2</c:v>
                </c:pt>
                <c:pt idx="15354">
                  <c:v>-9.4654799999999997E-2</c:v>
                </c:pt>
                <c:pt idx="15355">
                  <c:v>-9.3987100000000004E-2</c:v>
                </c:pt>
                <c:pt idx="15356">
                  <c:v>-9.3183600000000005E-2</c:v>
                </c:pt>
                <c:pt idx="15357">
                  <c:v>-9.2245400000000005E-2</c:v>
                </c:pt>
                <c:pt idx="15358">
                  <c:v>-9.11743E-2</c:v>
                </c:pt>
                <c:pt idx="15359">
                  <c:v>-8.9973200000000003E-2</c:v>
                </c:pt>
                <c:pt idx="15360">
                  <c:v>-8.8645399999999999E-2</c:v>
                </c:pt>
                <c:pt idx="15361">
                  <c:v>-8.7193300000000001E-2</c:v>
                </c:pt>
                <c:pt idx="15362">
                  <c:v>-8.5619500000000001E-2</c:v>
                </c:pt>
                <c:pt idx="15363">
                  <c:v>-8.3927000000000002E-2</c:v>
                </c:pt>
                <c:pt idx="15364">
                  <c:v>-8.2118899999999995E-2</c:v>
                </c:pt>
                <c:pt idx="15365">
                  <c:v>-8.0198500000000006E-2</c:v>
                </c:pt>
                <c:pt idx="15366">
                  <c:v>-7.8169100000000005E-2</c:v>
                </c:pt>
                <c:pt idx="15367">
                  <c:v>-7.6034400000000002E-2</c:v>
                </c:pt>
                <c:pt idx="15368">
                  <c:v>-7.37979E-2</c:v>
                </c:pt>
                <c:pt idx="15369">
                  <c:v>-7.1463499999999999E-2</c:v>
                </c:pt>
                <c:pt idx="15370">
                  <c:v>-6.9034799999999993E-2</c:v>
                </c:pt>
                <c:pt idx="15371">
                  <c:v>-6.6515900000000003E-2</c:v>
                </c:pt>
                <c:pt idx="15372">
                  <c:v>-6.3911099999999998E-2</c:v>
                </c:pt>
                <c:pt idx="15373">
                  <c:v>-6.1224599999999997E-2</c:v>
                </c:pt>
                <c:pt idx="15374">
                  <c:v>-5.8460499999999999E-2</c:v>
                </c:pt>
                <c:pt idx="15375">
                  <c:v>-5.5622900000000003E-2</c:v>
                </c:pt>
                <c:pt idx="15376">
                  <c:v>-5.2716199999999998E-2</c:v>
                </c:pt>
                <c:pt idx="15377">
                  <c:v>-4.9744799999999999E-2</c:v>
                </c:pt>
                <c:pt idx="15378">
                  <c:v>-4.6712900000000002E-2</c:v>
                </c:pt>
                <c:pt idx="15379">
                  <c:v>-4.3624900000000001E-2</c:v>
                </c:pt>
                <c:pt idx="15380">
                  <c:v>-4.0485E-2</c:v>
                </c:pt>
                <c:pt idx="15381">
                  <c:v>-3.72976E-2</c:v>
                </c:pt>
                <c:pt idx="15382">
                  <c:v>-3.4067300000000002E-2</c:v>
                </c:pt>
                <c:pt idx="15383">
                  <c:v>-3.0798699999999998E-2</c:v>
                </c:pt>
                <c:pt idx="15384">
                  <c:v>-2.7496199999999998E-2</c:v>
                </c:pt>
                <c:pt idx="15385">
                  <c:v>-2.4164399999999999E-2</c:v>
                </c:pt>
                <c:pt idx="15386">
                  <c:v>-2.0807800000000001E-2</c:v>
                </c:pt>
                <c:pt idx="15387">
                  <c:v>-1.7431200000000001E-2</c:v>
                </c:pt>
                <c:pt idx="15388">
                  <c:v>-1.4038999999999999E-2</c:v>
                </c:pt>
                <c:pt idx="15389">
                  <c:v>-1.06356E-2</c:v>
                </c:pt>
                <c:pt idx="15390" formatCode="0.00E+00">
                  <c:v>-7.2252200000000001E-3</c:v>
                </c:pt>
                <c:pt idx="15391" formatCode="0.00E+00">
                  <c:v>-3.81212E-3</c:v>
                </c:pt>
                <c:pt idx="15392" formatCode="0.00E+00">
                  <c:v>-4.00815E-4</c:v>
                </c:pt>
                <c:pt idx="15393" formatCode="0.00E+00">
                  <c:v>3.0042599999999999E-3</c:v>
                </c:pt>
                <c:pt idx="15394" formatCode="0.00E+00">
                  <c:v>6.3987799999999997E-3</c:v>
                </c:pt>
                <c:pt idx="15395" formatCode="0.00E+00">
                  <c:v>9.7785500000000004E-3</c:v>
                </c:pt>
                <c:pt idx="15396">
                  <c:v>1.3139400000000001E-2</c:v>
                </c:pt>
                <c:pt idx="15397">
                  <c:v>1.6477200000000001E-2</c:v>
                </c:pt>
                <c:pt idx="15398">
                  <c:v>1.9787900000000001E-2</c:v>
                </c:pt>
                <c:pt idx="15399">
                  <c:v>2.3067799999999999E-2</c:v>
                </c:pt>
                <c:pt idx="15400">
                  <c:v>2.6313199999999998E-2</c:v>
                </c:pt>
                <c:pt idx="15401">
                  <c:v>2.9520399999999999E-2</c:v>
                </c:pt>
                <c:pt idx="15402">
                  <c:v>3.2685800000000001E-2</c:v>
                </c:pt>
                <c:pt idx="15403">
                  <c:v>3.5805799999999999E-2</c:v>
                </c:pt>
                <c:pt idx="15404">
                  <c:v>3.8877000000000002E-2</c:v>
                </c:pt>
                <c:pt idx="15405">
                  <c:v>4.1895799999999997E-2</c:v>
                </c:pt>
                <c:pt idx="15406">
                  <c:v>4.4859400000000001E-2</c:v>
                </c:pt>
                <c:pt idx="15407">
                  <c:v>4.77647E-2</c:v>
                </c:pt>
                <c:pt idx="15408">
                  <c:v>5.0608899999999998E-2</c:v>
                </c:pt>
                <c:pt idx="15409">
                  <c:v>5.3388900000000003E-2</c:v>
                </c:pt>
                <c:pt idx="15410">
                  <c:v>5.6102100000000002E-2</c:v>
                </c:pt>
                <c:pt idx="15411">
                  <c:v>5.8745899999999997E-2</c:v>
                </c:pt>
                <c:pt idx="15412">
                  <c:v>6.13181E-2</c:v>
                </c:pt>
                <c:pt idx="15413">
                  <c:v>6.3816399999999995E-2</c:v>
                </c:pt>
                <c:pt idx="15414">
                  <c:v>6.62388E-2</c:v>
                </c:pt>
                <c:pt idx="15415">
                  <c:v>6.8583199999999997E-2</c:v>
                </c:pt>
                <c:pt idx="15416">
                  <c:v>7.0847800000000002E-2</c:v>
                </c:pt>
                <c:pt idx="15417">
                  <c:v>7.3030899999999996E-2</c:v>
                </c:pt>
                <c:pt idx="15418">
                  <c:v>7.51309E-2</c:v>
                </c:pt>
                <c:pt idx="15419">
                  <c:v>7.7146199999999998E-2</c:v>
                </c:pt>
                <c:pt idx="15420">
                  <c:v>7.9075199999999998E-2</c:v>
                </c:pt>
                <c:pt idx="15421">
                  <c:v>8.0916600000000005E-2</c:v>
                </c:pt>
                <c:pt idx="15422">
                  <c:v>8.2669300000000001E-2</c:v>
                </c:pt>
                <c:pt idx="15423">
                  <c:v>8.4332599999999994E-2</c:v>
                </c:pt>
                <c:pt idx="15424">
                  <c:v>8.5905800000000004E-2</c:v>
                </c:pt>
                <c:pt idx="15425">
                  <c:v>8.7388199999999999E-2</c:v>
                </c:pt>
                <c:pt idx="15426">
                  <c:v>8.8779499999999997E-2</c:v>
                </c:pt>
                <c:pt idx="15427">
                  <c:v>9.0079699999999999E-2</c:v>
                </c:pt>
                <c:pt idx="15428">
                  <c:v>9.12887E-2</c:v>
                </c:pt>
                <c:pt idx="15429">
                  <c:v>9.2406799999999997E-2</c:v>
                </c:pt>
                <c:pt idx="15430">
                  <c:v>9.3434299999999998E-2</c:v>
                </c:pt>
                <c:pt idx="15431">
                  <c:v>9.4371099999999999E-2</c:v>
                </c:pt>
                <c:pt idx="15432">
                  <c:v>9.5217599999999999E-2</c:v>
                </c:pt>
                <c:pt idx="15433">
                  <c:v>9.5974199999999996E-2</c:v>
                </c:pt>
                <c:pt idx="15434">
                  <c:v>9.6641699999999997E-2</c:v>
                </c:pt>
                <c:pt idx="15435">
                  <c:v>9.7220799999999996E-2</c:v>
                </c:pt>
                <c:pt idx="15436">
                  <c:v>9.7712499999999994E-2</c:v>
                </c:pt>
                <c:pt idx="15437">
                  <c:v>9.8117999999999997E-2</c:v>
                </c:pt>
                <c:pt idx="15438">
                  <c:v>9.8438300000000006E-2</c:v>
                </c:pt>
                <c:pt idx="15439">
                  <c:v>9.8674600000000001E-2</c:v>
                </c:pt>
                <c:pt idx="15440">
                  <c:v>9.8828200000000005E-2</c:v>
                </c:pt>
                <c:pt idx="15441">
                  <c:v>9.8900600000000005E-2</c:v>
                </c:pt>
                <c:pt idx="15442">
                  <c:v>9.8893400000000006E-2</c:v>
                </c:pt>
                <c:pt idx="15443">
                  <c:v>9.8808199999999999E-2</c:v>
                </c:pt>
                <c:pt idx="15444">
                  <c:v>9.8646899999999996E-2</c:v>
                </c:pt>
                <c:pt idx="15445">
                  <c:v>9.8411299999999993E-2</c:v>
                </c:pt>
                <c:pt idx="15446">
                  <c:v>9.8103399999999993E-2</c:v>
                </c:pt>
                <c:pt idx="15447">
                  <c:v>9.7724900000000003E-2</c:v>
                </c:pt>
                <c:pt idx="15448">
                  <c:v>9.72779E-2</c:v>
                </c:pt>
                <c:pt idx="15449">
                  <c:v>9.67644E-2</c:v>
                </c:pt>
                <c:pt idx="15450">
                  <c:v>9.61867E-2</c:v>
                </c:pt>
                <c:pt idx="15451">
                  <c:v>9.5546699999999998E-2</c:v>
                </c:pt>
                <c:pt idx="15452">
                  <c:v>9.4846799999999995E-2</c:v>
                </c:pt>
                <c:pt idx="15453">
                  <c:v>9.4089300000000001E-2</c:v>
                </c:pt>
                <c:pt idx="15454">
                  <c:v>9.3276300000000006E-2</c:v>
                </c:pt>
                <c:pt idx="15455">
                  <c:v>9.2410199999999998E-2</c:v>
                </c:pt>
                <c:pt idx="15456">
                  <c:v>9.1493199999999997E-2</c:v>
                </c:pt>
                <c:pt idx="15457">
                  <c:v>9.0527499999999997E-2</c:v>
                </c:pt>
                <c:pt idx="15458">
                  <c:v>8.9515399999999995E-2</c:v>
                </c:pt>
                <c:pt idx="15459">
                  <c:v>8.8459399999999994E-2</c:v>
                </c:pt>
                <c:pt idx="15460">
                  <c:v>8.7361800000000003E-2</c:v>
                </c:pt>
                <c:pt idx="15461">
                  <c:v>8.6225300000000005E-2</c:v>
                </c:pt>
                <c:pt idx="15462">
                  <c:v>8.5052100000000005E-2</c:v>
                </c:pt>
                <c:pt idx="15463">
                  <c:v>8.3844600000000005E-2</c:v>
                </c:pt>
                <c:pt idx="15464">
                  <c:v>8.2605100000000001E-2</c:v>
                </c:pt>
                <c:pt idx="15465">
                  <c:v>8.1335900000000003E-2</c:v>
                </c:pt>
                <c:pt idx="15466">
                  <c:v>8.0039299999999994E-2</c:v>
                </c:pt>
                <c:pt idx="15467">
                  <c:v>7.8717700000000002E-2</c:v>
                </c:pt>
                <c:pt idx="15468">
                  <c:v>7.7373700000000004E-2</c:v>
                </c:pt>
                <c:pt idx="15469">
                  <c:v>7.6009300000000002E-2</c:v>
                </c:pt>
                <c:pt idx="15470">
                  <c:v>7.4626600000000001E-2</c:v>
                </c:pt>
                <c:pt idx="15471">
                  <c:v>7.3227700000000007E-2</c:v>
                </c:pt>
                <c:pt idx="15472">
                  <c:v>7.1814699999999995E-2</c:v>
                </c:pt>
                <c:pt idx="15473">
                  <c:v>7.0389800000000002E-2</c:v>
                </c:pt>
                <c:pt idx="15474">
                  <c:v>6.89549E-2</c:v>
                </c:pt>
                <c:pt idx="15475">
                  <c:v>6.7512199999999994E-2</c:v>
                </c:pt>
                <c:pt idx="15476">
                  <c:v>6.6063499999999997E-2</c:v>
                </c:pt>
                <c:pt idx="15477">
                  <c:v>6.4610299999999996E-2</c:v>
                </c:pt>
                <c:pt idx="15478">
                  <c:v>6.3154500000000002E-2</c:v>
                </c:pt>
                <c:pt idx="15479">
                  <c:v>6.16979E-2</c:v>
                </c:pt>
                <c:pt idx="15480">
                  <c:v>6.0242200000000003E-2</c:v>
                </c:pt>
                <c:pt idx="15481">
                  <c:v>5.8788899999999998E-2</c:v>
                </c:pt>
                <c:pt idx="15482">
                  <c:v>5.7339399999999999E-2</c:v>
                </c:pt>
                <c:pt idx="15483">
                  <c:v>5.5895100000000003E-2</c:v>
                </c:pt>
                <c:pt idx="15484">
                  <c:v>5.4457400000000003E-2</c:v>
                </c:pt>
                <c:pt idx="15485">
                  <c:v>5.3027400000000002E-2</c:v>
                </c:pt>
                <c:pt idx="15486">
                  <c:v>5.1606199999999998E-2</c:v>
                </c:pt>
                <c:pt idx="15487">
                  <c:v>5.0194700000000002E-2</c:v>
                </c:pt>
                <c:pt idx="15488">
                  <c:v>4.8793999999999997E-2</c:v>
                </c:pt>
                <c:pt idx="15489">
                  <c:v>4.7404799999999997E-2</c:v>
                </c:pt>
                <c:pt idx="15490">
                  <c:v>4.6027899999999997E-2</c:v>
                </c:pt>
                <c:pt idx="15491">
                  <c:v>4.4663899999999999E-2</c:v>
                </c:pt>
                <c:pt idx="15492">
                  <c:v>4.3313499999999998E-2</c:v>
                </c:pt>
                <c:pt idx="15493">
                  <c:v>4.1977199999999999E-2</c:v>
                </c:pt>
                <c:pt idx="15494">
                  <c:v>4.0655400000000001E-2</c:v>
                </c:pt>
                <c:pt idx="15495">
                  <c:v>3.93487E-2</c:v>
                </c:pt>
                <c:pt idx="15496">
                  <c:v>3.8057300000000002E-2</c:v>
                </c:pt>
                <c:pt idx="15497">
                  <c:v>3.6781700000000001E-2</c:v>
                </c:pt>
                <c:pt idx="15498">
                  <c:v>3.5521900000000002E-2</c:v>
                </c:pt>
                <c:pt idx="15499">
                  <c:v>3.4278200000000002E-2</c:v>
                </c:pt>
                <c:pt idx="15500">
                  <c:v>3.3050299999999998E-2</c:v>
                </c:pt>
                <c:pt idx="15501">
                  <c:v>3.18383E-2</c:v>
                </c:pt>
                <c:pt idx="15502">
                  <c:v>3.06419E-2</c:v>
                </c:pt>
                <c:pt idx="15503">
                  <c:v>2.9461000000000001E-2</c:v>
                </c:pt>
                <c:pt idx="15504">
                  <c:v>2.82952E-2</c:v>
                </c:pt>
                <c:pt idx="15505">
                  <c:v>2.7144399999999999E-2</c:v>
                </c:pt>
                <c:pt idx="15506">
                  <c:v>2.6008199999999999E-2</c:v>
                </c:pt>
                <c:pt idx="15507">
                  <c:v>2.4886200000000001E-2</c:v>
                </c:pt>
                <c:pt idx="15508">
                  <c:v>2.3778000000000001E-2</c:v>
                </c:pt>
                <c:pt idx="15509">
                  <c:v>2.2682999999999998E-2</c:v>
                </c:pt>
                <c:pt idx="15510">
                  <c:v>2.1600500000000002E-2</c:v>
                </c:pt>
                <c:pt idx="15511">
                  <c:v>2.053E-2</c:v>
                </c:pt>
                <c:pt idx="15512">
                  <c:v>1.9470700000000001E-2</c:v>
                </c:pt>
                <c:pt idx="15513">
                  <c:v>1.8421900000000001E-2</c:v>
                </c:pt>
                <c:pt idx="15514">
                  <c:v>1.7382999999999999E-2</c:v>
                </c:pt>
                <c:pt idx="15515">
                  <c:v>1.6352999999999999E-2</c:v>
                </c:pt>
                <c:pt idx="15516">
                  <c:v>1.53311E-2</c:v>
                </c:pt>
                <c:pt idx="15517">
                  <c:v>1.4316499999999999E-2</c:v>
                </c:pt>
                <c:pt idx="15518">
                  <c:v>1.3308199999999999E-2</c:v>
                </c:pt>
                <c:pt idx="15519">
                  <c:v>1.23055E-2</c:v>
                </c:pt>
                <c:pt idx="15520">
                  <c:v>1.13074E-2</c:v>
                </c:pt>
                <c:pt idx="15521">
                  <c:v>1.0312999999999999E-2</c:v>
                </c:pt>
                <c:pt idx="15522" formatCode="0.00E+00">
                  <c:v>9.3212799999999995E-3</c:v>
                </c:pt>
                <c:pt idx="15523" formatCode="0.00E+00">
                  <c:v>8.3313899999999993E-3</c:v>
                </c:pt>
                <c:pt idx="15524" formatCode="0.00E+00">
                  <c:v>7.3423799999999999E-3</c:v>
                </c:pt>
                <c:pt idx="15525" formatCode="0.00E+00">
                  <c:v>6.3533299999999999E-3</c:v>
                </c:pt>
                <c:pt idx="15526" formatCode="0.00E+00">
                  <c:v>5.3633700000000001E-3</c:v>
                </c:pt>
                <c:pt idx="15527" formatCode="0.00E+00">
                  <c:v>4.3715000000000004E-3</c:v>
                </c:pt>
                <c:pt idx="15528" formatCode="0.00E+00">
                  <c:v>3.37675E-3</c:v>
                </c:pt>
                <c:pt idx="15529" formatCode="0.00E+00">
                  <c:v>2.37827E-3</c:v>
                </c:pt>
                <c:pt idx="15530" formatCode="0.00E+00">
                  <c:v>1.37525E-3</c:v>
                </c:pt>
                <c:pt idx="15531" formatCode="0.00E+00">
                  <c:v>3.6686800000000001E-4</c:v>
                </c:pt>
                <c:pt idx="15532" formatCode="0.00E+00">
                  <c:v>-6.4771499999999999E-4</c:v>
                </c:pt>
                <c:pt idx="15533" formatCode="0.00E+00">
                  <c:v>-1.66928E-3</c:v>
                </c:pt>
                <c:pt idx="15534" formatCode="0.00E+00">
                  <c:v>-2.6985400000000001E-3</c:v>
                </c:pt>
                <c:pt idx="15535" formatCode="0.00E+00">
                  <c:v>-3.7361400000000002E-3</c:v>
                </c:pt>
                <c:pt idx="15536" formatCode="0.00E+00">
                  <c:v>-4.7827299999999998E-3</c:v>
                </c:pt>
                <c:pt idx="15537" formatCode="0.00E+00">
                  <c:v>-5.83893E-3</c:v>
                </c:pt>
                <c:pt idx="15538" formatCode="0.00E+00">
                  <c:v>-6.9052899999999997E-3</c:v>
                </c:pt>
                <c:pt idx="15539" formatCode="0.00E+00">
                  <c:v>-7.9822899999999995E-3</c:v>
                </c:pt>
                <c:pt idx="15540" formatCode="0.00E+00">
                  <c:v>-9.0703099999999998E-3</c:v>
                </c:pt>
                <c:pt idx="15541">
                  <c:v>-1.01697E-2</c:v>
                </c:pt>
                <c:pt idx="15542">
                  <c:v>-1.12809E-2</c:v>
                </c:pt>
                <c:pt idx="15543">
                  <c:v>-1.2404E-2</c:v>
                </c:pt>
                <c:pt idx="15544">
                  <c:v>-1.35391E-2</c:v>
                </c:pt>
                <c:pt idx="15545">
                  <c:v>-1.46865E-2</c:v>
                </c:pt>
                <c:pt idx="15546">
                  <c:v>-1.5846099999999998E-2</c:v>
                </c:pt>
                <c:pt idx="15547">
                  <c:v>-1.7017999999999998E-2</c:v>
                </c:pt>
                <c:pt idx="15548">
                  <c:v>-1.8202099999999999E-2</c:v>
                </c:pt>
                <c:pt idx="15549">
                  <c:v>-1.9398100000000001E-2</c:v>
                </c:pt>
                <c:pt idx="15550">
                  <c:v>-2.06059E-2</c:v>
                </c:pt>
                <c:pt idx="15551">
                  <c:v>-2.1825199999999999E-2</c:v>
                </c:pt>
                <c:pt idx="15552">
                  <c:v>-2.30555E-2</c:v>
                </c:pt>
                <c:pt idx="15553">
                  <c:v>-2.4296499999999999E-2</c:v>
                </c:pt>
                <c:pt idx="15554">
                  <c:v>-2.55476E-2</c:v>
                </c:pt>
                <c:pt idx="15555">
                  <c:v>-2.6808200000000001E-2</c:v>
                </c:pt>
                <c:pt idx="15556">
                  <c:v>-2.8077700000000001E-2</c:v>
                </c:pt>
                <c:pt idx="15557">
                  <c:v>-2.93554E-2</c:v>
                </c:pt>
                <c:pt idx="15558">
                  <c:v>-3.0640299999999999E-2</c:v>
                </c:pt>
                <c:pt idx="15559">
                  <c:v>-3.1931599999999997E-2</c:v>
                </c:pt>
                <c:pt idx="15560">
                  <c:v>-3.3228399999999998E-2</c:v>
                </c:pt>
                <c:pt idx="15561">
                  <c:v>-3.4529700000000003E-2</c:v>
                </c:pt>
                <c:pt idx="15562">
                  <c:v>-3.5834199999999997E-2</c:v>
                </c:pt>
                <c:pt idx="15563">
                  <c:v>-3.7141E-2</c:v>
                </c:pt>
                <c:pt idx="15564">
                  <c:v>-3.8448900000000001E-2</c:v>
                </c:pt>
                <c:pt idx="15565">
                  <c:v>-3.9756800000000002E-2</c:v>
                </c:pt>
                <c:pt idx="15566">
                  <c:v>-4.1063200000000001E-2</c:v>
                </c:pt>
                <c:pt idx="15567">
                  <c:v>-4.2366899999999999E-2</c:v>
                </c:pt>
                <c:pt idx="15568">
                  <c:v>-4.3666400000000001E-2</c:v>
                </c:pt>
                <c:pt idx="15569">
                  <c:v>-4.4960199999999999E-2</c:v>
                </c:pt>
                <c:pt idx="15570">
                  <c:v>-4.6246900000000001E-2</c:v>
                </c:pt>
                <c:pt idx="15571">
                  <c:v>-4.7524700000000003E-2</c:v>
                </c:pt>
                <c:pt idx="15572">
                  <c:v>-4.8792200000000001E-2</c:v>
                </c:pt>
                <c:pt idx="15573">
                  <c:v>-5.0047599999999998E-2</c:v>
                </c:pt>
                <c:pt idx="15574">
                  <c:v>-5.1289099999999997E-2</c:v>
                </c:pt>
                <c:pt idx="15575">
                  <c:v>-5.2515199999999998E-2</c:v>
                </c:pt>
                <c:pt idx="15576">
                  <c:v>-5.3723800000000002E-2</c:v>
                </c:pt>
                <c:pt idx="15577">
                  <c:v>-5.4913200000000002E-2</c:v>
                </c:pt>
                <c:pt idx="15578">
                  <c:v>-5.6081600000000002E-2</c:v>
                </c:pt>
                <c:pt idx="15579">
                  <c:v>-5.7227100000000003E-2</c:v>
                </c:pt>
                <c:pt idx="15580">
                  <c:v>-5.8347700000000002E-2</c:v>
                </c:pt>
                <c:pt idx="15581">
                  <c:v>-5.9441599999999997E-2</c:v>
                </c:pt>
                <c:pt idx="15582">
                  <c:v>-6.0506699999999997E-2</c:v>
                </c:pt>
                <c:pt idx="15583">
                  <c:v>-6.1541199999999997E-2</c:v>
                </c:pt>
                <c:pt idx="15584">
                  <c:v>-6.2543100000000004E-2</c:v>
                </c:pt>
                <c:pt idx="15585">
                  <c:v>-6.3510399999999995E-2</c:v>
                </c:pt>
                <c:pt idx="15586">
                  <c:v>-6.4441200000000004E-2</c:v>
                </c:pt>
                <c:pt idx="15587">
                  <c:v>-6.53334E-2</c:v>
                </c:pt>
                <c:pt idx="15588">
                  <c:v>-6.6185300000000002E-2</c:v>
                </c:pt>
                <c:pt idx="15589">
                  <c:v>-6.6994700000000004E-2</c:v>
                </c:pt>
                <c:pt idx="15590">
                  <c:v>-6.7759899999999998E-2</c:v>
                </c:pt>
                <c:pt idx="15591">
                  <c:v>-6.8478999999999998E-2</c:v>
                </c:pt>
                <c:pt idx="15592">
                  <c:v>-6.9150100000000006E-2</c:v>
                </c:pt>
                <c:pt idx="15593">
                  <c:v>-6.9771299999999994E-2</c:v>
                </c:pt>
                <c:pt idx="15594">
                  <c:v>-7.0341000000000001E-2</c:v>
                </c:pt>
                <c:pt idx="15595">
                  <c:v>-7.0857299999999998E-2</c:v>
                </c:pt>
                <c:pt idx="15596">
                  <c:v>-7.1318500000000007E-2</c:v>
                </c:pt>
                <c:pt idx="15597">
                  <c:v>-7.1723099999999998E-2</c:v>
                </c:pt>
                <c:pt idx="15598">
                  <c:v>-7.2069400000000006E-2</c:v>
                </c:pt>
                <c:pt idx="15599">
                  <c:v>-7.2355799999999998E-2</c:v>
                </c:pt>
                <c:pt idx="15600">
                  <c:v>-7.2580900000000004E-2</c:v>
                </c:pt>
                <c:pt idx="15601">
                  <c:v>-7.2743299999999997E-2</c:v>
                </c:pt>
                <c:pt idx="15602">
                  <c:v>-7.2841799999999998E-2</c:v>
                </c:pt>
                <c:pt idx="15603">
                  <c:v>-7.2875099999999998E-2</c:v>
                </c:pt>
                <c:pt idx="15604">
                  <c:v>-7.2842199999999996E-2</c:v>
                </c:pt>
                <c:pt idx="15605">
                  <c:v>-7.2741899999999998E-2</c:v>
                </c:pt>
                <c:pt idx="15606">
                  <c:v>-7.2573200000000004E-2</c:v>
                </c:pt>
                <c:pt idx="15607">
                  <c:v>-7.2335200000000002E-2</c:v>
                </c:pt>
                <c:pt idx="15608">
                  <c:v>-7.2026999999999994E-2</c:v>
                </c:pt>
                <c:pt idx="15609">
                  <c:v>-7.1647799999999998E-2</c:v>
                </c:pt>
                <c:pt idx="15610">
                  <c:v>-7.1197099999999999E-2</c:v>
                </c:pt>
                <c:pt idx="15611">
                  <c:v>-7.0674200000000006E-2</c:v>
                </c:pt>
                <c:pt idx="15612">
                  <c:v>-7.0078699999999994E-2</c:v>
                </c:pt>
                <c:pt idx="15613">
                  <c:v>-6.9410100000000002E-2</c:v>
                </c:pt>
                <c:pt idx="15614">
                  <c:v>-6.8668300000000002E-2</c:v>
                </c:pt>
                <c:pt idx="15615">
                  <c:v>-6.78531E-2</c:v>
                </c:pt>
                <c:pt idx="15616">
                  <c:v>-6.6964300000000004E-2</c:v>
                </c:pt>
                <c:pt idx="15617">
                  <c:v>-6.6002099999999994E-2</c:v>
                </c:pt>
                <c:pt idx="15618">
                  <c:v>-6.4966499999999996E-2</c:v>
                </c:pt>
                <c:pt idx="15619">
                  <c:v>-6.3857899999999995E-2</c:v>
                </c:pt>
                <c:pt idx="15620">
                  <c:v>-6.2676499999999996E-2</c:v>
                </c:pt>
                <c:pt idx="15621">
                  <c:v>-6.1422900000000002E-2</c:v>
                </c:pt>
                <c:pt idx="15622">
                  <c:v>-6.0097699999999997E-2</c:v>
                </c:pt>
                <c:pt idx="15623">
                  <c:v>-5.8701499999999997E-2</c:v>
                </c:pt>
                <c:pt idx="15624">
                  <c:v>-5.7235099999999997E-2</c:v>
                </c:pt>
                <c:pt idx="15625">
                  <c:v>-5.5699499999999999E-2</c:v>
                </c:pt>
                <c:pt idx="15626">
                  <c:v>-5.4095600000000001E-2</c:v>
                </c:pt>
                <c:pt idx="15627">
                  <c:v>-5.2424699999999998E-2</c:v>
                </c:pt>
                <c:pt idx="15628">
                  <c:v>-5.0687799999999998E-2</c:v>
                </c:pt>
                <c:pt idx="15629">
                  <c:v>-4.8886499999999999E-2</c:v>
                </c:pt>
                <c:pt idx="15630">
                  <c:v>-4.7022099999999997E-2</c:v>
                </c:pt>
                <c:pt idx="15631">
                  <c:v>-4.5096200000000003E-2</c:v>
                </c:pt>
                <c:pt idx="15632">
                  <c:v>-4.31104E-2</c:v>
                </c:pt>
                <c:pt idx="15633">
                  <c:v>-4.1066600000000002E-2</c:v>
                </c:pt>
                <c:pt idx="15634">
                  <c:v>-3.8966500000000001E-2</c:v>
                </c:pt>
                <c:pt idx="15635">
                  <c:v>-3.6812200000000003E-2</c:v>
                </c:pt>
                <c:pt idx="15636">
                  <c:v>-3.46056E-2</c:v>
                </c:pt>
                <c:pt idx="15637">
                  <c:v>-3.2349000000000003E-2</c:v>
                </c:pt>
                <c:pt idx="15638">
                  <c:v>-3.0044600000000001E-2</c:v>
                </c:pt>
                <c:pt idx="15639">
                  <c:v>-2.7694699999999999E-2</c:v>
                </c:pt>
                <c:pt idx="15640">
                  <c:v>-2.53017E-2</c:v>
                </c:pt>
                <c:pt idx="15641">
                  <c:v>-2.2868099999999999E-2</c:v>
                </c:pt>
                <c:pt idx="15642">
                  <c:v>-2.0396500000000001E-2</c:v>
                </c:pt>
                <c:pt idx="15643">
                  <c:v>-1.7889599999999999E-2</c:v>
                </c:pt>
                <c:pt idx="15644">
                  <c:v>-1.5350000000000001E-2</c:v>
                </c:pt>
                <c:pt idx="15645">
                  <c:v>-1.27805E-2</c:v>
                </c:pt>
                <c:pt idx="15646">
                  <c:v>-1.0184E-2</c:v>
                </c:pt>
                <c:pt idx="15647" formatCode="0.00E+00">
                  <c:v>-7.5633599999999999E-3</c:v>
                </c:pt>
                <c:pt idx="15648" formatCode="0.00E+00">
                  <c:v>-4.9216199999999998E-3</c:v>
                </c:pt>
                <c:pt idx="15649" formatCode="0.00E+00">
                  <c:v>-2.2617399999999999E-3</c:v>
                </c:pt>
                <c:pt idx="15650" formatCode="0.00E+00">
                  <c:v>4.13199E-4</c:v>
                </c:pt>
                <c:pt idx="15651" formatCode="0.00E+00">
                  <c:v>3.1001000000000002E-3</c:v>
                </c:pt>
                <c:pt idx="15652" formatCode="0.00E+00">
                  <c:v>5.7958100000000002E-3</c:v>
                </c:pt>
                <c:pt idx="15653" formatCode="0.00E+00">
                  <c:v>8.4971700000000001E-3</c:v>
                </c:pt>
                <c:pt idx="15654">
                  <c:v>1.1200999999999999E-2</c:v>
                </c:pt>
                <c:pt idx="15655">
                  <c:v>1.39039E-2</c:v>
                </c:pt>
                <c:pt idx="15656">
                  <c:v>1.66029E-2</c:v>
                </c:pt>
                <c:pt idx="15657">
                  <c:v>1.9294499999999999E-2</c:v>
                </c:pt>
                <c:pt idx="15658">
                  <c:v>2.1975600000000001E-2</c:v>
                </c:pt>
                <c:pt idx="15659">
                  <c:v>2.4642799999999999E-2</c:v>
                </c:pt>
                <c:pt idx="15660">
                  <c:v>2.7292899999999998E-2</c:v>
                </c:pt>
                <c:pt idx="15661">
                  <c:v>2.9922600000000001E-2</c:v>
                </c:pt>
                <c:pt idx="15662">
                  <c:v>3.2528700000000001E-2</c:v>
                </c:pt>
                <c:pt idx="15663">
                  <c:v>3.5107800000000002E-2</c:v>
                </c:pt>
                <c:pt idx="15664">
                  <c:v>3.76569E-2</c:v>
                </c:pt>
                <c:pt idx="15665">
                  <c:v>4.0172600000000003E-2</c:v>
                </c:pt>
                <c:pt idx="15666">
                  <c:v>4.26519E-2</c:v>
                </c:pt>
                <c:pt idx="15667">
                  <c:v>4.5091600000000003E-2</c:v>
                </c:pt>
                <c:pt idx="15668">
                  <c:v>4.7488500000000003E-2</c:v>
                </c:pt>
                <c:pt idx="15669">
                  <c:v>4.9839799999999997E-2</c:v>
                </c:pt>
                <c:pt idx="15670">
                  <c:v>5.2142300000000003E-2</c:v>
                </c:pt>
                <c:pt idx="15671">
                  <c:v>5.4393200000000003E-2</c:v>
                </c:pt>
                <c:pt idx="15672">
                  <c:v>5.6589599999999997E-2</c:v>
                </c:pt>
                <c:pt idx="15673">
                  <c:v>5.8728599999999999E-2</c:v>
                </c:pt>
                <c:pt idx="15674">
                  <c:v>6.0807600000000003E-2</c:v>
                </c:pt>
                <c:pt idx="15675">
                  <c:v>6.2823799999999999E-2</c:v>
                </c:pt>
                <c:pt idx="15676">
                  <c:v>6.4774700000000004E-2</c:v>
                </c:pt>
                <c:pt idx="15677">
                  <c:v>6.66577E-2</c:v>
                </c:pt>
                <c:pt idx="15678">
                  <c:v>6.8470500000000004E-2</c:v>
                </c:pt>
                <c:pt idx="15679">
                  <c:v>7.0210700000000001E-2</c:v>
                </c:pt>
                <c:pt idx="15680">
                  <c:v>7.1875999999999995E-2</c:v>
                </c:pt>
                <c:pt idx="15681">
                  <c:v>7.3464399999999999E-2</c:v>
                </c:pt>
                <c:pt idx="15682">
                  <c:v>7.4973700000000004E-2</c:v>
                </c:pt>
                <c:pt idx="15683">
                  <c:v>7.6402100000000001E-2</c:v>
                </c:pt>
                <c:pt idx="15684">
                  <c:v>7.7747800000000006E-2</c:v>
                </c:pt>
                <c:pt idx="15685">
                  <c:v>7.9008900000000007E-2</c:v>
                </c:pt>
                <c:pt idx="15686">
                  <c:v>8.0183900000000002E-2</c:v>
                </c:pt>
                <c:pt idx="15687">
                  <c:v>8.1271300000000005E-2</c:v>
                </c:pt>
                <c:pt idx="15688">
                  <c:v>8.2269700000000001E-2</c:v>
                </c:pt>
                <c:pt idx="15689">
                  <c:v>8.3177899999999999E-2</c:v>
                </c:pt>
                <c:pt idx="15690">
                  <c:v>8.3994700000000005E-2</c:v>
                </c:pt>
                <c:pt idx="15691">
                  <c:v>8.4719100000000006E-2</c:v>
                </c:pt>
                <c:pt idx="15692">
                  <c:v>8.5350400000000007E-2</c:v>
                </c:pt>
                <c:pt idx="15693">
                  <c:v>8.5887599999999995E-2</c:v>
                </c:pt>
                <c:pt idx="15694">
                  <c:v>8.6330100000000007E-2</c:v>
                </c:pt>
                <c:pt idx="15695">
                  <c:v>8.6677599999999994E-2</c:v>
                </c:pt>
                <c:pt idx="15696">
                  <c:v>8.6929500000000007E-2</c:v>
                </c:pt>
                <c:pt idx="15697">
                  <c:v>8.7085700000000002E-2</c:v>
                </c:pt>
                <c:pt idx="15698">
                  <c:v>8.7146100000000004E-2</c:v>
                </c:pt>
                <c:pt idx="15699">
                  <c:v>8.7110599999999996E-2</c:v>
                </c:pt>
                <c:pt idx="15700">
                  <c:v>8.6979600000000004E-2</c:v>
                </c:pt>
                <c:pt idx="15701">
                  <c:v>8.67531E-2</c:v>
                </c:pt>
                <c:pt idx="15702">
                  <c:v>8.64317E-2</c:v>
                </c:pt>
                <c:pt idx="15703">
                  <c:v>8.6015900000000006E-2</c:v>
                </c:pt>
                <c:pt idx="15704">
                  <c:v>8.5506399999999996E-2</c:v>
                </c:pt>
                <c:pt idx="15705">
                  <c:v>8.4903999999999993E-2</c:v>
                </c:pt>
                <c:pt idx="15706">
                  <c:v>8.4209599999999996E-2</c:v>
                </c:pt>
                <c:pt idx="15707">
                  <c:v>8.3424300000000007E-2</c:v>
                </c:pt>
                <c:pt idx="15708">
                  <c:v>8.2549300000000006E-2</c:v>
                </c:pt>
                <c:pt idx="15709">
                  <c:v>8.15858E-2</c:v>
                </c:pt>
                <c:pt idx="15710">
                  <c:v>8.0535300000000004E-2</c:v>
                </c:pt>
                <c:pt idx="15711">
                  <c:v>7.9399399999999995E-2</c:v>
                </c:pt>
                <c:pt idx="15712">
                  <c:v>7.8179700000000005E-2</c:v>
                </c:pt>
                <c:pt idx="15713">
                  <c:v>7.6877899999999999E-2</c:v>
                </c:pt>
                <c:pt idx="15714">
                  <c:v>7.5495900000000005E-2</c:v>
                </c:pt>
                <c:pt idx="15715">
                  <c:v>7.4035699999999996E-2</c:v>
                </c:pt>
                <c:pt idx="15716">
                  <c:v>7.2499499999999995E-2</c:v>
                </c:pt>
                <c:pt idx="15717">
                  <c:v>7.0889300000000002E-2</c:v>
                </c:pt>
                <c:pt idx="15718">
                  <c:v>6.9207500000000005E-2</c:v>
                </c:pt>
                <c:pt idx="15719">
                  <c:v>6.7456500000000003E-2</c:v>
                </c:pt>
                <c:pt idx="15720">
                  <c:v>6.5638600000000005E-2</c:v>
                </c:pt>
                <c:pt idx="15721">
                  <c:v>6.3756499999999994E-2</c:v>
                </c:pt>
                <c:pt idx="15722">
                  <c:v>6.1812800000000001E-2</c:v>
                </c:pt>
                <c:pt idx="15723">
                  <c:v>5.9810099999999998E-2</c:v>
                </c:pt>
                <c:pt idx="15724">
                  <c:v>5.7751299999999998E-2</c:v>
                </c:pt>
                <c:pt idx="15725">
                  <c:v>5.5639099999999997E-2</c:v>
                </c:pt>
                <c:pt idx="15726">
                  <c:v>5.3476599999999999E-2</c:v>
                </c:pt>
                <c:pt idx="15727">
                  <c:v>5.1266600000000002E-2</c:v>
                </c:pt>
                <c:pt idx="15728">
                  <c:v>4.9012199999999999E-2</c:v>
                </c:pt>
                <c:pt idx="15729">
                  <c:v>4.6716399999999998E-2</c:v>
                </c:pt>
                <c:pt idx="15730">
                  <c:v>4.4382400000000002E-2</c:v>
                </c:pt>
                <c:pt idx="15731">
                  <c:v>4.2013300000000003E-2</c:v>
                </c:pt>
                <c:pt idx="15732">
                  <c:v>3.96122E-2</c:v>
                </c:pt>
                <c:pt idx="15733">
                  <c:v>3.7182399999999997E-2</c:v>
                </c:pt>
                <c:pt idx="15734">
                  <c:v>3.47272E-2</c:v>
                </c:pt>
                <c:pt idx="15735">
                  <c:v>3.2249699999999999E-2</c:v>
                </c:pt>
                <c:pt idx="15736">
                  <c:v>2.97533E-2</c:v>
                </c:pt>
                <c:pt idx="15737">
                  <c:v>2.72412E-2</c:v>
                </c:pt>
                <c:pt idx="15738">
                  <c:v>2.4716700000000001E-2</c:v>
                </c:pt>
                <c:pt idx="15739">
                  <c:v>2.2183000000000001E-2</c:v>
                </c:pt>
                <c:pt idx="15740">
                  <c:v>1.9643500000000001E-2</c:v>
                </c:pt>
                <c:pt idx="15741">
                  <c:v>1.7101399999999999E-2</c:v>
                </c:pt>
                <c:pt idx="15742">
                  <c:v>1.456E-2</c:v>
                </c:pt>
                <c:pt idx="15743">
                  <c:v>1.2022400000000001E-2</c:v>
                </c:pt>
                <c:pt idx="15744" formatCode="0.00E+00">
                  <c:v>9.4918299999999997E-3</c:v>
                </c:pt>
                <c:pt idx="15745" formatCode="0.00E+00">
                  <c:v>6.9715000000000003E-3</c:v>
                </c:pt>
                <c:pt idx="15746" formatCode="0.00E+00">
                  <c:v>4.4644899999999998E-3</c:v>
                </c:pt>
                <c:pt idx="15747" formatCode="0.00E+00">
                  <c:v>1.9739100000000002E-3</c:v>
                </c:pt>
                <c:pt idx="15748" formatCode="0.00E+00">
                  <c:v>-4.9721399999999995E-4</c:v>
                </c:pt>
                <c:pt idx="15749" formatCode="0.00E+00">
                  <c:v>-2.9459E-3</c:v>
                </c:pt>
                <c:pt idx="15750" formatCode="0.00E+00">
                  <c:v>-5.3692000000000002E-3</c:v>
                </c:pt>
                <c:pt idx="15751" formatCode="0.00E+00">
                  <c:v>-7.7642600000000003E-3</c:v>
                </c:pt>
                <c:pt idx="15752">
                  <c:v>-1.01283E-2</c:v>
                </c:pt>
                <c:pt idx="15753">
                  <c:v>-1.2458500000000001E-2</c:v>
                </c:pt>
                <c:pt idx="15754">
                  <c:v>-1.47522E-2</c:v>
                </c:pt>
                <c:pt idx="15755">
                  <c:v>-1.7006899999999998E-2</c:v>
                </c:pt>
                <c:pt idx="15756">
                  <c:v>-1.9219900000000002E-2</c:v>
                </c:pt>
                <c:pt idx="15757">
                  <c:v>-2.1388999999999998E-2</c:v>
                </c:pt>
                <c:pt idx="15758">
                  <c:v>-2.35117E-2</c:v>
                </c:pt>
                <c:pt idx="15759">
                  <c:v>-2.5585699999999999E-2</c:v>
                </c:pt>
                <c:pt idx="15760">
                  <c:v>-2.7609000000000002E-2</c:v>
                </c:pt>
                <c:pt idx="15761">
                  <c:v>-2.9579399999999999E-2</c:v>
                </c:pt>
                <c:pt idx="15762">
                  <c:v>-3.1494899999999999E-2</c:v>
                </c:pt>
                <c:pt idx="15763">
                  <c:v>-3.33537E-2</c:v>
                </c:pt>
                <c:pt idx="15764">
                  <c:v>-3.5153999999999998E-2</c:v>
                </c:pt>
                <c:pt idx="15765">
                  <c:v>-3.6894200000000002E-2</c:v>
                </c:pt>
                <c:pt idx="15766">
                  <c:v>-3.8572599999999999E-2</c:v>
                </c:pt>
                <c:pt idx="15767">
                  <c:v>-4.0187800000000003E-2</c:v>
                </c:pt>
                <c:pt idx="15768">
                  <c:v>-4.1738499999999998E-2</c:v>
                </c:pt>
                <c:pt idx="15769">
                  <c:v>-4.3223400000000002E-2</c:v>
                </c:pt>
                <c:pt idx="15770">
                  <c:v>-4.4641500000000001E-2</c:v>
                </c:pt>
                <c:pt idx="15771">
                  <c:v>-4.5991600000000001E-2</c:v>
                </c:pt>
                <c:pt idx="15772">
                  <c:v>-4.72729E-2</c:v>
                </c:pt>
                <c:pt idx="15773">
                  <c:v>-4.8484699999999999E-2</c:v>
                </c:pt>
                <c:pt idx="15774">
                  <c:v>-4.9626200000000002E-2</c:v>
                </c:pt>
                <c:pt idx="15775">
                  <c:v>-5.06968E-2</c:v>
                </c:pt>
                <c:pt idx="15776">
                  <c:v>-5.1696300000000001E-2</c:v>
                </c:pt>
                <c:pt idx="15777">
                  <c:v>-5.2624200000000003E-2</c:v>
                </c:pt>
                <c:pt idx="15778">
                  <c:v>-5.3480300000000001E-2</c:v>
                </c:pt>
                <c:pt idx="15779">
                  <c:v>-5.4264600000000003E-2</c:v>
                </c:pt>
                <c:pt idx="15780">
                  <c:v>-5.4976999999999998E-2</c:v>
                </c:pt>
                <c:pt idx="15781">
                  <c:v>-5.5617699999999999E-2</c:v>
                </c:pt>
                <c:pt idx="15782">
                  <c:v>-5.6186899999999998E-2</c:v>
                </c:pt>
                <c:pt idx="15783">
                  <c:v>-5.6684999999999999E-2</c:v>
                </c:pt>
                <c:pt idx="15784">
                  <c:v>-5.7112299999999998E-2</c:v>
                </c:pt>
                <c:pt idx="15785">
                  <c:v>-5.7469600000000003E-2</c:v>
                </c:pt>
                <c:pt idx="15786">
                  <c:v>-5.77574E-2</c:v>
                </c:pt>
                <c:pt idx="15787">
                  <c:v>-5.79765E-2</c:v>
                </c:pt>
                <c:pt idx="15788">
                  <c:v>-5.81278E-2</c:v>
                </c:pt>
                <c:pt idx="15789">
                  <c:v>-5.8212199999999999E-2</c:v>
                </c:pt>
                <c:pt idx="15790">
                  <c:v>-5.8230700000000003E-2</c:v>
                </c:pt>
                <c:pt idx="15791">
                  <c:v>-5.8184600000000003E-2</c:v>
                </c:pt>
                <c:pt idx="15792">
                  <c:v>-5.8075000000000002E-2</c:v>
                </c:pt>
                <c:pt idx="15793">
                  <c:v>-5.7903299999999998E-2</c:v>
                </c:pt>
                <c:pt idx="15794">
                  <c:v>-5.7670899999999997E-2</c:v>
                </c:pt>
                <c:pt idx="15795">
                  <c:v>-5.7379199999999998E-2</c:v>
                </c:pt>
                <c:pt idx="15796">
                  <c:v>-5.7029799999999999E-2</c:v>
                </c:pt>
                <c:pt idx="15797">
                  <c:v>-5.6624300000000002E-2</c:v>
                </c:pt>
                <c:pt idx="15798">
                  <c:v>-5.6164400000000003E-2</c:v>
                </c:pt>
                <c:pt idx="15799">
                  <c:v>-5.5651899999999997E-2</c:v>
                </c:pt>
                <c:pt idx="15800">
                  <c:v>-5.5088499999999999E-2</c:v>
                </c:pt>
                <c:pt idx="15801">
                  <c:v>-5.44761E-2</c:v>
                </c:pt>
                <c:pt idx="15802">
                  <c:v>-5.3816700000000002E-2</c:v>
                </c:pt>
                <c:pt idx="15803">
                  <c:v>-5.3112199999999998E-2</c:v>
                </c:pt>
                <c:pt idx="15804">
                  <c:v>-5.23647E-2</c:v>
                </c:pt>
                <c:pt idx="15805">
                  <c:v>-5.15761E-2</c:v>
                </c:pt>
                <c:pt idx="15806">
                  <c:v>-5.0748599999999998E-2</c:v>
                </c:pt>
                <c:pt idx="15807">
                  <c:v>-4.9884199999999997E-2</c:v>
                </c:pt>
                <c:pt idx="15808">
                  <c:v>-4.89852E-2</c:v>
                </c:pt>
                <c:pt idx="15809">
                  <c:v>-4.8053600000000002E-2</c:v>
                </c:pt>
                <c:pt idx="15810">
                  <c:v>-4.70917E-2</c:v>
                </c:pt>
                <c:pt idx="15811">
                  <c:v>-4.6101700000000002E-2</c:v>
                </c:pt>
                <c:pt idx="15812">
                  <c:v>-4.5085699999999999E-2</c:v>
                </c:pt>
                <c:pt idx="15813">
                  <c:v>-4.4046000000000002E-2</c:v>
                </c:pt>
                <c:pt idx="15814">
                  <c:v>-4.2984700000000001E-2</c:v>
                </c:pt>
                <c:pt idx="15815">
                  <c:v>-4.19041E-2</c:v>
                </c:pt>
                <c:pt idx="15816">
                  <c:v>-4.0806299999999997E-2</c:v>
                </c:pt>
                <c:pt idx="15817">
                  <c:v>-3.9693600000000002E-2</c:v>
                </c:pt>
                <c:pt idx="15818">
                  <c:v>-3.8567999999999998E-2</c:v>
                </c:pt>
                <c:pt idx="15819">
                  <c:v>-3.7431800000000001E-2</c:v>
                </c:pt>
                <c:pt idx="15820">
                  <c:v>-3.6287100000000003E-2</c:v>
                </c:pt>
                <c:pt idx="15821">
                  <c:v>-3.5135899999999998E-2</c:v>
                </c:pt>
                <c:pt idx="15822">
                  <c:v>-3.3980299999999998E-2</c:v>
                </c:pt>
                <c:pt idx="15823">
                  <c:v>-3.2822200000000003E-2</c:v>
                </c:pt>
                <c:pt idx="15824">
                  <c:v>-3.1663799999999999E-2</c:v>
                </c:pt>
                <c:pt idx="15825">
                  <c:v>-3.05069E-2</c:v>
                </c:pt>
                <c:pt idx="15826">
                  <c:v>-2.9353400000000002E-2</c:v>
                </c:pt>
                <c:pt idx="15827">
                  <c:v>-2.82051E-2</c:v>
                </c:pt>
                <c:pt idx="15828">
                  <c:v>-2.7063799999999999E-2</c:v>
                </c:pt>
                <c:pt idx="15829">
                  <c:v>-2.5931200000000001E-2</c:v>
                </c:pt>
                <c:pt idx="15830">
                  <c:v>-2.4809100000000001E-2</c:v>
                </c:pt>
                <c:pt idx="15831">
                  <c:v>-2.3698899999999998E-2</c:v>
                </c:pt>
                <c:pt idx="15832">
                  <c:v>-2.2602299999999999E-2</c:v>
                </c:pt>
                <c:pt idx="15833">
                  <c:v>-2.1520600000000001E-2</c:v>
                </c:pt>
                <c:pt idx="15834">
                  <c:v>-2.0455399999999999E-2</c:v>
                </c:pt>
                <c:pt idx="15835">
                  <c:v>-1.9407799999999999E-2</c:v>
                </c:pt>
                <c:pt idx="15836">
                  <c:v>-1.8379199999999998E-2</c:v>
                </c:pt>
                <c:pt idx="15837">
                  <c:v>-1.7370699999999999E-2</c:v>
                </c:pt>
                <c:pt idx="15838">
                  <c:v>-1.6383399999999999E-2</c:v>
                </c:pt>
                <c:pt idx="15839">
                  <c:v>-1.5418400000000001E-2</c:v>
                </c:pt>
                <c:pt idx="15840">
                  <c:v>-1.44765E-2</c:v>
                </c:pt>
                <c:pt idx="15841">
                  <c:v>-1.35587E-2</c:v>
                </c:pt>
                <c:pt idx="15842">
                  <c:v>-1.2665600000000001E-2</c:v>
                </c:pt>
                <c:pt idx="15843">
                  <c:v>-1.1797999999999999E-2</c:v>
                </c:pt>
                <c:pt idx="15844">
                  <c:v>-1.0956499999999999E-2</c:v>
                </c:pt>
                <c:pt idx="15845">
                  <c:v>-1.0141499999999999E-2</c:v>
                </c:pt>
                <c:pt idx="15846" formatCode="0.00E+00">
                  <c:v>-9.3535800000000002E-3</c:v>
                </c:pt>
                <c:pt idx="15847" formatCode="0.00E+00">
                  <c:v>-8.59299E-3</c:v>
                </c:pt>
                <c:pt idx="15848" formatCode="0.00E+00">
                  <c:v>-7.8600200000000005E-3</c:v>
                </c:pt>
                <c:pt idx="15849" formatCode="0.00E+00">
                  <c:v>-7.1548499999999999E-3</c:v>
                </c:pt>
                <c:pt idx="15850" formatCode="0.00E+00">
                  <c:v>-6.4775600000000003E-3</c:v>
                </c:pt>
                <c:pt idx="15851" formatCode="0.00E+00">
                  <c:v>-5.8281599999999998E-3</c:v>
                </c:pt>
                <c:pt idx="15852" formatCode="0.00E+00">
                  <c:v>-5.2065799999999997E-3</c:v>
                </c:pt>
                <c:pt idx="15853" formatCode="0.00E+00">
                  <c:v>-4.6126800000000001E-3</c:v>
                </c:pt>
                <c:pt idx="15854" formatCode="0.00E+00">
                  <c:v>-4.0461999999999998E-3</c:v>
                </c:pt>
                <c:pt idx="15855" formatCode="0.00E+00">
                  <c:v>-3.5068500000000002E-3</c:v>
                </c:pt>
                <c:pt idx="15856" formatCode="0.00E+00">
                  <c:v>-2.9942200000000001E-3</c:v>
                </c:pt>
                <c:pt idx="15857" formatCode="0.00E+00">
                  <c:v>-2.5078600000000002E-3</c:v>
                </c:pt>
                <c:pt idx="15858" formatCode="0.00E+00">
                  <c:v>-2.0472200000000002E-3</c:v>
                </c:pt>
                <c:pt idx="15859" formatCode="0.00E+00">
                  <c:v>-1.6117E-3</c:v>
                </c:pt>
                <c:pt idx="15860" formatCode="0.00E+00">
                  <c:v>-1.2006199999999999E-3</c:v>
                </c:pt>
                <c:pt idx="15861" formatCode="0.00E+00">
                  <c:v>-8.1322899999999995E-4</c:v>
                </c:pt>
                <c:pt idx="15862" formatCode="0.00E+00">
                  <c:v>-4.4871899999999998E-4</c:v>
                </c:pt>
                <c:pt idx="15863" formatCode="0.00E+00">
                  <c:v>-1.06221E-4</c:v>
                </c:pt>
                <c:pt idx="15864" formatCode="0.00E+00">
                  <c:v>2.15198E-4</c:v>
                </c:pt>
                <c:pt idx="15865" formatCode="0.00E+00">
                  <c:v>5.1652200000000005E-4</c:v>
                </c:pt>
                <c:pt idx="15866" formatCode="0.00E+00">
                  <c:v>7.9879099999999998E-4</c:v>
                </c:pt>
                <c:pt idx="15867" formatCode="0.00E+00">
                  <c:v>1.06309E-3</c:v>
                </c:pt>
                <c:pt idx="15868" formatCode="0.00E+00">
                  <c:v>1.3105599999999999E-3</c:v>
                </c:pt>
                <c:pt idx="15869" formatCode="0.00E+00">
                  <c:v>1.5423800000000001E-3</c:v>
                </c:pt>
                <c:pt idx="15870" formatCode="0.00E+00">
                  <c:v>1.75976E-3</c:v>
                </c:pt>
                <c:pt idx="15871" formatCode="0.00E+00">
                  <c:v>1.9639599999999998E-3</c:v>
                </c:pt>
                <c:pt idx="15872" formatCode="0.00E+00">
                  <c:v>2.1562700000000001E-3</c:v>
                </c:pt>
                <c:pt idx="15873" formatCode="0.00E+00">
                  <c:v>2.3379999999999998E-3</c:v>
                </c:pt>
                <c:pt idx="15874" formatCode="0.00E+00">
                  <c:v>2.5104900000000002E-3</c:v>
                </c:pt>
                <c:pt idx="15875" formatCode="0.00E+00">
                  <c:v>2.6751000000000001E-3</c:v>
                </c:pt>
                <c:pt idx="15876" formatCode="0.00E+00">
                  <c:v>2.83322E-3</c:v>
                </c:pt>
                <c:pt idx="15877" formatCode="0.00E+00">
                  <c:v>2.9862399999999998E-3</c:v>
                </c:pt>
                <c:pt idx="15878" formatCode="0.00E+00">
                  <c:v>3.1355699999999999E-3</c:v>
                </c:pt>
                <c:pt idx="15879" formatCode="0.00E+00">
                  <c:v>3.28261E-3</c:v>
                </c:pt>
                <c:pt idx="15880" formatCode="0.00E+00">
                  <c:v>3.4287699999999998E-3</c:v>
                </c:pt>
                <c:pt idx="15881" formatCode="0.00E+00">
                  <c:v>3.5754699999999999E-3</c:v>
                </c:pt>
                <c:pt idx="15882" formatCode="0.00E+00">
                  <c:v>3.7241100000000001E-3</c:v>
                </c:pt>
                <c:pt idx="15883" formatCode="0.00E+00">
                  <c:v>3.87609E-3</c:v>
                </c:pt>
                <c:pt idx="15884" formatCode="0.00E+00">
                  <c:v>4.0327899999999996E-3</c:v>
                </c:pt>
                <c:pt idx="15885" formatCode="0.00E+00">
                  <c:v>4.19557E-3</c:v>
                </c:pt>
                <c:pt idx="15886" formatCode="0.00E+00">
                  <c:v>4.3657699999999997E-3</c:v>
                </c:pt>
                <c:pt idx="15887" formatCode="0.00E+00">
                  <c:v>4.5447100000000004E-3</c:v>
                </c:pt>
                <c:pt idx="15888" formatCode="0.00E+00">
                  <c:v>4.7336799999999997E-3</c:v>
                </c:pt>
                <c:pt idx="15889" formatCode="0.00E+00">
                  <c:v>4.9339400000000004E-3</c:v>
                </c:pt>
                <c:pt idx="15890" formatCode="0.00E+00">
                  <c:v>5.1467099999999997E-3</c:v>
                </c:pt>
                <c:pt idx="15891" formatCode="0.00E+00">
                  <c:v>5.3731600000000001E-3</c:v>
                </c:pt>
                <c:pt idx="15892" formatCode="0.00E+00">
                  <c:v>5.6144400000000001E-3</c:v>
                </c:pt>
                <c:pt idx="15893" formatCode="0.00E+00">
                  <c:v>5.87164E-3</c:v>
                </c:pt>
                <c:pt idx="15894" formatCode="0.00E+00">
                  <c:v>6.1457899999999999E-3</c:v>
                </c:pt>
                <c:pt idx="15895" formatCode="0.00E+00">
                  <c:v>6.4378899999999999E-3</c:v>
                </c:pt>
                <c:pt idx="15896" formatCode="0.00E+00">
                  <c:v>6.7488799999999996E-3</c:v>
                </c:pt>
                <c:pt idx="15897" formatCode="0.00E+00">
                  <c:v>7.0796100000000001E-3</c:v>
                </c:pt>
                <c:pt idx="15898" formatCode="0.00E+00">
                  <c:v>7.4309099999999998E-3</c:v>
                </c:pt>
                <c:pt idx="15899" formatCode="0.00E+00">
                  <c:v>7.8035300000000004E-3</c:v>
                </c:pt>
                <c:pt idx="15900" formatCode="0.00E+00">
                  <c:v>8.1981399999999996E-3</c:v>
                </c:pt>
                <c:pt idx="15901" formatCode="0.00E+00">
                  <c:v>8.6153600000000007E-3</c:v>
                </c:pt>
                <c:pt idx="15902" formatCode="0.00E+00">
                  <c:v>9.0557299999999997E-3</c:v>
                </c:pt>
                <c:pt idx="15903" formatCode="0.00E+00">
                  <c:v>9.5197100000000007E-3</c:v>
                </c:pt>
                <c:pt idx="15904">
                  <c:v>1.00077E-2</c:v>
                </c:pt>
                <c:pt idx="15905">
                  <c:v>1.052E-2</c:v>
                </c:pt>
                <c:pt idx="15906">
                  <c:v>1.10569E-2</c:v>
                </c:pt>
                <c:pt idx="15907">
                  <c:v>1.16185E-2</c:v>
                </c:pt>
                <c:pt idx="15908">
                  <c:v>1.2204899999999999E-2</c:v>
                </c:pt>
                <c:pt idx="15909">
                  <c:v>1.2815999999999999E-2</c:v>
                </c:pt>
                <c:pt idx="15910">
                  <c:v>1.3451899999999999E-2</c:v>
                </c:pt>
                <c:pt idx="15911">
                  <c:v>1.41122E-2</c:v>
                </c:pt>
                <c:pt idx="15912">
                  <c:v>1.4796800000000001E-2</c:v>
                </c:pt>
                <c:pt idx="15913">
                  <c:v>1.55053E-2</c:v>
                </c:pt>
                <c:pt idx="15914">
                  <c:v>1.62373E-2</c:v>
                </c:pt>
                <c:pt idx="15915">
                  <c:v>1.6992199999999999E-2</c:v>
                </c:pt>
                <c:pt idx="15916">
                  <c:v>1.7769500000000001E-2</c:v>
                </c:pt>
                <c:pt idx="15917">
                  <c:v>1.8568500000000002E-2</c:v>
                </c:pt>
                <c:pt idx="15918">
                  <c:v>1.9388300000000001E-2</c:v>
                </c:pt>
                <c:pt idx="15919">
                  <c:v>2.0228200000000002E-2</c:v>
                </c:pt>
                <c:pt idx="15920">
                  <c:v>2.10872E-2</c:v>
                </c:pt>
                <c:pt idx="15921">
                  <c:v>2.1964299999999999E-2</c:v>
                </c:pt>
                <c:pt idx="15922">
                  <c:v>2.2858400000000001E-2</c:v>
                </c:pt>
                <c:pt idx="15923">
                  <c:v>2.3768299999999999E-2</c:v>
                </c:pt>
                <c:pt idx="15924">
                  <c:v>2.4692800000000001E-2</c:v>
                </c:pt>
                <c:pt idx="15925">
                  <c:v>2.5630500000000001E-2</c:v>
                </c:pt>
                <c:pt idx="15926">
                  <c:v>2.6579999999999999E-2</c:v>
                </c:pt>
                <c:pt idx="15927">
                  <c:v>2.7539999999999999E-2</c:v>
                </c:pt>
                <c:pt idx="15928">
                  <c:v>2.8508800000000001E-2</c:v>
                </c:pt>
                <c:pt idx="15929">
                  <c:v>2.9484799999999999E-2</c:v>
                </c:pt>
                <c:pt idx="15930">
                  <c:v>3.0466300000000002E-2</c:v>
                </c:pt>
                <c:pt idx="15931">
                  <c:v>3.1451800000000002E-2</c:v>
                </c:pt>
                <c:pt idx="15932">
                  <c:v>3.2439299999999997E-2</c:v>
                </c:pt>
                <c:pt idx="15933">
                  <c:v>3.3426999999999998E-2</c:v>
                </c:pt>
                <c:pt idx="15934">
                  <c:v>3.4413100000000002E-2</c:v>
                </c:pt>
                <c:pt idx="15935">
                  <c:v>3.5395599999999999E-2</c:v>
                </c:pt>
                <c:pt idx="15936">
                  <c:v>3.6372500000000002E-2</c:v>
                </c:pt>
                <c:pt idx="15937">
                  <c:v>3.7341899999999997E-2</c:v>
                </c:pt>
                <c:pt idx="15938">
                  <c:v>3.8301599999999998E-2</c:v>
                </c:pt>
                <c:pt idx="15939">
                  <c:v>3.9249699999999998E-2</c:v>
                </c:pt>
                <c:pt idx="15940">
                  <c:v>4.0183900000000002E-2</c:v>
                </c:pt>
                <c:pt idx="15941">
                  <c:v>4.1102199999999998E-2</c:v>
                </c:pt>
                <c:pt idx="15942">
                  <c:v>4.2002400000000002E-2</c:v>
                </c:pt>
                <c:pt idx="15943">
                  <c:v>4.2882400000000001E-2</c:v>
                </c:pt>
                <c:pt idx="15944">
                  <c:v>4.3740000000000001E-2</c:v>
                </c:pt>
                <c:pt idx="15945">
                  <c:v>4.4572899999999999E-2</c:v>
                </c:pt>
                <c:pt idx="15946">
                  <c:v>4.5379000000000003E-2</c:v>
                </c:pt>
                <c:pt idx="15947">
                  <c:v>4.6156200000000001E-2</c:v>
                </c:pt>
                <c:pt idx="15948">
                  <c:v>4.6902199999999998E-2</c:v>
                </c:pt>
                <c:pt idx="15949">
                  <c:v>4.7614900000000002E-2</c:v>
                </c:pt>
                <c:pt idx="15950">
                  <c:v>4.82922E-2</c:v>
                </c:pt>
                <c:pt idx="15951">
                  <c:v>4.89319E-2</c:v>
                </c:pt>
                <c:pt idx="15952">
                  <c:v>4.9531899999999997E-2</c:v>
                </c:pt>
                <c:pt idx="15953">
                  <c:v>5.0090200000000001E-2</c:v>
                </c:pt>
                <c:pt idx="15954">
                  <c:v>5.0604700000000002E-2</c:v>
                </c:pt>
                <c:pt idx="15955">
                  <c:v>5.1073399999999998E-2</c:v>
                </c:pt>
                <c:pt idx="15956">
                  <c:v>5.1494400000000003E-2</c:v>
                </c:pt>
                <c:pt idx="15957">
                  <c:v>5.1865799999999997E-2</c:v>
                </c:pt>
                <c:pt idx="15958">
                  <c:v>5.2185799999999997E-2</c:v>
                </c:pt>
                <c:pt idx="15959">
                  <c:v>5.2452499999999999E-2</c:v>
                </c:pt>
                <c:pt idx="15960">
                  <c:v>5.2664200000000001E-2</c:v>
                </c:pt>
                <c:pt idx="15961">
                  <c:v>5.28193E-2</c:v>
                </c:pt>
                <c:pt idx="15962">
                  <c:v>5.2916199999999997E-2</c:v>
                </c:pt>
                <c:pt idx="15963">
                  <c:v>5.2953300000000002E-2</c:v>
                </c:pt>
                <c:pt idx="15964">
                  <c:v>5.2929200000000003E-2</c:v>
                </c:pt>
                <c:pt idx="15965">
                  <c:v>5.2842600000000003E-2</c:v>
                </c:pt>
                <c:pt idx="15966">
                  <c:v>5.2692099999999999E-2</c:v>
                </c:pt>
                <c:pt idx="15967">
                  <c:v>5.2476700000000001E-2</c:v>
                </c:pt>
                <c:pt idx="15968">
                  <c:v>5.2195100000000001E-2</c:v>
                </c:pt>
                <c:pt idx="15969">
                  <c:v>5.1846499999999997E-2</c:v>
                </c:pt>
                <c:pt idx="15970">
                  <c:v>5.1429900000000001E-2</c:v>
                </c:pt>
                <c:pt idx="15971">
                  <c:v>5.0944499999999997E-2</c:v>
                </c:pt>
                <c:pt idx="15972">
                  <c:v>5.03896E-2</c:v>
                </c:pt>
                <c:pt idx="15973">
                  <c:v>4.9764599999999999E-2</c:v>
                </c:pt>
                <c:pt idx="15974">
                  <c:v>4.90692E-2</c:v>
                </c:pt>
                <c:pt idx="15975">
                  <c:v>4.83028E-2</c:v>
                </c:pt>
                <c:pt idx="15976">
                  <c:v>4.7465300000000002E-2</c:v>
                </c:pt>
                <c:pt idx="15977">
                  <c:v>4.6556500000000001E-2</c:v>
                </c:pt>
                <c:pt idx="15978">
                  <c:v>4.5576400000000003E-2</c:v>
                </c:pt>
                <c:pt idx="15979">
                  <c:v>4.4525099999999998E-2</c:v>
                </c:pt>
                <c:pt idx="15980">
                  <c:v>4.3402900000000001E-2</c:v>
                </c:pt>
                <c:pt idx="15981">
                  <c:v>4.22101E-2</c:v>
                </c:pt>
                <c:pt idx="15982">
                  <c:v>4.09471E-2</c:v>
                </c:pt>
                <c:pt idx="15983">
                  <c:v>3.9614499999999997E-2</c:v>
                </c:pt>
                <c:pt idx="15984">
                  <c:v>3.82131E-2</c:v>
                </c:pt>
                <c:pt idx="15985">
                  <c:v>3.6743699999999997E-2</c:v>
                </c:pt>
                <c:pt idx="15986">
                  <c:v>3.5207299999999997E-2</c:v>
                </c:pt>
                <c:pt idx="15987">
                  <c:v>3.36049E-2</c:v>
                </c:pt>
                <c:pt idx="15988">
                  <c:v>3.1937699999999999E-2</c:v>
                </c:pt>
                <c:pt idx="15989">
                  <c:v>3.02072E-2</c:v>
                </c:pt>
                <c:pt idx="15990">
                  <c:v>2.8414600000000002E-2</c:v>
                </c:pt>
                <c:pt idx="15991">
                  <c:v>2.6561700000000001E-2</c:v>
                </c:pt>
                <c:pt idx="15992">
                  <c:v>2.4650100000000001E-2</c:v>
                </c:pt>
                <c:pt idx="15993">
                  <c:v>2.26816E-2</c:v>
                </c:pt>
                <c:pt idx="15994">
                  <c:v>2.0658099999999999E-2</c:v>
                </c:pt>
                <c:pt idx="15995">
                  <c:v>1.85816E-2</c:v>
                </c:pt>
                <c:pt idx="15996">
                  <c:v>1.6454400000000001E-2</c:v>
                </c:pt>
                <c:pt idx="15997">
                  <c:v>1.4278600000000001E-2</c:v>
                </c:pt>
                <c:pt idx="15998">
                  <c:v>1.20567E-2</c:v>
                </c:pt>
                <c:pt idx="15999" formatCode="0.00E+00">
                  <c:v>9.7911000000000005E-3</c:v>
                </c:pt>
                <c:pt idx="16000" formatCode="0.00E+00">
                  <c:v>7.4843399999999999E-3</c:v>
                </c:pt>
                <c:pt idx="16001" formatCode="0.00E+00">
                  <c:v>5.1390999999999997E-3</c:v>
                </c:pt>
                <c:pt idx="16002" formatCode="0.00E+00">
                  <c:v>2.75815E-3</c:v>
                </c:pt>
                <c:pt idx="16003" formatCode="0.00E+00">
                  <c:v>3.4432100000000003E-4</c:v>
                </c:pt>
                <c:pt idx="16004" formatCode="0.00E+00">
                  <c:v>-2.0994500000000001E-3</c:v>
                </c:pt>
                <c:pt idx="16005" formatCode="0.00E+00">
                  <c:v>-4.5701500000000003E-3</c:v>
                </c:pt>
                <c:pt idx="16006" formatCode="0.00E+00">
                  <c:v>-7.0646800000000003E-3</c:v>
                </c:pt>
                <c:pt idx="16007" formatCode="0.00E+00">
                  <c:v>-9.5798900000000006E-3</c:v>
                </c:pt>
                <c:pt idx="16008">
                  <c:v>-1.21125E-2</c:v>
                </c:pt>
                <c:pt idx="16009">
                  <c:v>-1.46593E-2</c:v>
                </c:pt>
                <c:pt idx="16010">
                  <c:v>-1.72169E-2</c:v>
                </c:pt>
                <c:pt idx="16011">
                  <c:v>-1.9781900000000002E-2</c:v>
                </c:pt>
                <c:pt idx="16012">
                  <c:v>-2.2350800000000001E-2</c:v>
                </c:pt>
                <c:pt idx="16013">
                  <c:v>-2.4920100000000001E-2</c:v>
                </c:pt>
                <c:pt idx="16014">
                  <c:v>-2.7486300000000002E-2</c:v>
                </c:pt>
                <c:pt idx="16015">
                  <c:v>-3.0045700000000002E-2</c:v>
                </c:pt>
                <c:pt idx="16016">
                  <c:v>-3.2594900000000003E-2</c:v>
                </c:pt>
                <c:pt idx="16017">
                  <c:v>-3.51302E-2</c:v>
                </c:pt>
                <c:pt idx="16018">
                  <c:v>-3.7647899999999998E-2</c:v>
                </c:pt>
                <c:pt idx="16019">
                  <c:v>-4.0144300000000001E-2</c:v>
                </c:pt>
                <c:pt idx="16020">
                  <c:v>-4.2616000000000001E-2</c:v>
                </c:pt>
                <c:pt idx="16021">
                  <c:v>-4.5059099999999998E-2</c:v>
                </c:pt>
                <c:pt idx="16022">
                  <c:v>-4.7470100000000001E-2</c:v>
                </c:pt>
                <c:pt idx="16023">
                  <c:v>-4.9845300000000002E-2</c:v>
                </c:pt>
                <c:pt idx="16024">
                  <c:v>-5.2180799999999999E-2</c:v>
                </c:pt>
                <c:pt idx="16025">
                  <c:v>-5.4472600000000003E-2</c:v>
                </c:pt>
                <c:pt idx="16026">
                  <c:v>-5.6717200000000002E-2</c:v>
                </c:pt>
                <c:pt idx="16027">
                  <c:v>-5.8910999999999998E-2</c:v>
                </c:pt>
                <c:pt idx="16028">
                  <c:v>-6.1050699999999999E-2</c:v>
                </c:pt>
                <c:pt idx="16029">
                  <c:v>-6.3133400000000006E-2</c:v>
                </c:pt>
                <c:pt idx="16030">
                  <c:v>-6.5155699999999997E-2</c:v>
                </c:pt>
                <c:pt idx="16031">
                  <c:v>-6.7114800000000002E-2</c:v>
                </c:pt>
                <c:pt idx="16032">
                  <c:v>-6.9007399999999997E-2</c:v>
                </c:pt>
                <c:pt idx="16033">
                  <c:v>-7.0830699999999996E-2</c:v>
                </c:pt>
                <c:pt idx="16034">
                  <c:v>-7.2581599999999996E-2</c:v>
                </c:pt>
                <c:pt idx="16035">
                  <c:v>-7.4257500000000004E-2</c:v>
                </c:pt>
                <c:pt idx="16036">
                  <c:v>-7.5855400000000003E-2</c:v>
                </c:pt>
                <c:pt idx="16037">
                  <c:v>-7.7372999999999997E-2</c:v>
                </c:pt>
                <c:pt idx="16038">
                  <c:v>-7.8807699999999994E-2</c:v>
                </c:pt>
                <c:pt idx="16039">
                  <c:v>-8.01568E-2</c:v>
                </c:pt>
                <c:pt idx="16040">
                  <c:v>-8.1418099999999993E-2</c:v>
                </c:pt>
                <c:pt idx="16041">
                  <c:v>-8.2589399999999993E-2</c:v>
                </c:pt>
                <c:pt idx="16042">
                  <c:v>-8.3668699999999999E-2</c:v>
                </c:pt>
                <c:pt idx="16043">
                  <c:v>-8.4653999999999993E-2</c:v>
                </c:pt>
                <c:pt idx="16044">
                  <c:v>-8.5543300000000003E-2</c:v>
                </c:pt>
                <c:pt idx="16045">
                  <c:v>-8.6335200000000001E-2</c:v>
                </c:pt>
                <c:pt idx="16046">
                  <c:v>-8.7027599999999997E-2</c:v>
                </c:pt>
                <c:pt idx="16047">
                  <c:v>-8.7618799999999997E-2</c:v>
                </c:pt>
                <c:pt idx="16048">
                  <c:v>-8.81073E-2</c:v>
                </c:pt>
                <c:pt idx="16049">
                  <c:v>-8.8492100000000004E-2</c:v>
                </c:pt>
                <c:pt idx="16050">
                  <c:v>-8.8772500000000004E-2</c:v>
                </c:pt>
                <c:pt idx="16051">
                  <c:v>-8.8947499999999999E-2</c:v>
                </c:pt>
                <c:pt idx="16052">
                  <c:v>-8.9016499999999998E-2</c:v>
                </c:pt>
                <c:pt idx="16053">
                  <c:v>-8.8978500000000002E-2</c:v>
                </c:pt>
                <c:pt idx="16054">
                  <c:v>-8.8832700000000001E-2</c:v>
                </c:pt>
                <c:pt idx="16055">
                  <c:v>-8.8578599999999993E-2</c:v>
                </c:pt>
                <c:pt idx="16056">
                  <c:v>-8.8216100000000006E-2</c:v>
                </c:pt>
                <c:pt idx="16057">
                  <c:v>-8.7745699999999996E-2</c:v>
                </c:pt>
                <c:pt idx="16058">
                  <c:v>-8.7167800000000004E-2</c:v>
                </c:pt>
                <c:pt idx="16059">
                  <c:v>-8.6482400000000001E-2</c:v>
                </c:pt>
                <c:pt idx="16060">
                  <c:v>-8.5689899999999999E-2</c:v>
                </c:pt>
                <c:pt idx="16061">
                  <c:v>-8.4791099999999994E-2</c:v>
                </c:pt>
                <c:pt idx="16062">
                  <c:v>-8.3786700000000006E-2</c:v>
                </c:pt>
                <c:pt idx="16063">
                  <c:v>-8.2677700000000007E-2</c:v>
                </c:pt>
                <c:pt idx="16064">
                  <c:v>-8.1465300000000004E-2</c:v>
                </c:pt>
                <c:pt idx="16065">
                  <c:v>-8.0150600000000002E-2</c:v>
                </c:pt>
                <c:pt idx="16066">
                  <c:v>-7.8734999999999999E-2</c:v>
                </c:pt>
                <c:pt idx="16067">
                  <c:v>-7.7220499999999997E-2</c:v>
                </c:pt>
                <c:pt idx="16068">
                  <c:v>-7.5608700000000001E-2</c:v>
                </c:pt>
                <c:pt idx="16069">
                  <c:v>-7.39007E-2</c:v>
                </c:pt>
                <c:pt idx="16070">
                  <c:v>-7.2098400000000007E-2</c:v>
                </c:pt>
                <c:pt idx="16071">
                  <c:v>-7.0205500000000004E-2</c:v>
                </c:pt>
                <c:pt idx="16072">
                  <c:v>-6.8226400000000006E-2</c:v>
                </c:pt>
                <c:pt idx="16073">
                  <c:v>-6.6163799999999995E-2</c:v>
                </c:pt>
                <c:pt idx="16074">
                  <c:v>-6.4018000000000005E-2</c:v>
                </c:pt>
                <c:pt idx="16075">
                  <c:v>-6.1789400000000001E-2</c:v>
                </c:pt>
                <c:pt idx="16076">
                  <c:v>-5.9480100000000001E-2</c:v>
                </c:pt>
                <c:pt idx="16077">
                  <c:v>-5.70933E-2</c:v>
                </c:pt>
                <c:pt idx="16078">
                  <c:v>-5.4632399999999998E-2</c:v>
                </c:pt>
                <c:pt idx="16079">
                  <c:v>-5.2100500000000001E-2</c:v>
                </c:pt>
                <c:pt idx="16080">
                  <c:v>-4.9500799999999998E-2</c:v>
                </c:pt>
                <c:pt idx="16081">
                  <c:v>-4.68371E-2</c:v>
                </c:pt>
                <c:pt idx="16082">
                  <c:v>-4.4112999999999999E-2</c:v>
                </c:pt>
                <c:pt idx="16083">
                  <c:v>-4.1332399999999998E-2</c:v>
                </c:pt>
                <c:pt idx="16084">
                  <c:v>-3.8499199999999997E-2</c:v>
                </c:pt>
                <c:pt idx="16085">
                  <c:v>-3.5617799999999998E-2</c:v>
                </c:pt>
                <c:pt idx="16086">
                  <c:v>-3.2692899999999997E-2</c:v>
                </c:pt>
                <c:pt idx="16087">
                  <c:v>-2.9729200000000001E-2</c:v>
                </c:pt>
                <c:pt idx="16088">
                  <c:v>-2.6730899999999998E-2</c:v>
                </c:pt>
                <c:pt idx="16089">
                  <c:v>-2.3702399999999998E-2</c:v>
                </c:pt>
                <c:pt idx="16090">
                  <c:v>-2.0648099999999999E-2</c:v>
                </c:pt>
                <c:pt idx="16091">
                  <c:v>-1.75727E-2</c:v>
                </c:pt>
                <c:pt idx="16092">
                  <c:v>-1.4480099999999999E-2</c:v>
                </c:pt>
                <c:pt idx="16093">
                  <c:v>-1.13735E-2</c:v>
                </c:pt>
                <c:pt idx="16094" formatCode="0.00E+00">
                  <c:v>-8.2561500000000003E-3</c:v>
                </c:pt>
                <c:pt idx="16095" formatCode="0.00E+00">
                  <c:v>-5.1319099999999999E-3</c:v>
                </c:pt>
                <c:pt idx="16096" formatCode="0.00E+00">
                  <c:v>-2.00666E-3</c:v>
                </c:pt>
                <c:pt idx="16097" formatCode="0.00E+00">
                  <c:v>1.11305E-3</c:v>
                </c:pt>
                <c:pt idx="16098" formatCode="0.00E+00">
                  <c:v>4.2214799999999997E-3</c:v>
                </c:pt>
                <c:pt idx="16099" formatCode="0.00E+00">
                  <c:v>7.3139399999999997E-3</c:v>
                </c:pt>
                <c:pt idx="16100">
                  <c:v>1.0386299999999999E-2</c:v>
                </c:pt>
                <c:pt idx="16101">
                  <c:v>1.34349E-2</c:v>
                </c:pt>
                <c:pt idx="16102">
                  <c:v>1.6456999999999999E-2</c:v>
                </c:pt>
                <c:pt idx="16103">
                  <c:v>1.9450700000000001E-2</c:v>
                </c:pt>
                <c:pt idx="16104">
                  <c:v>2.2412600000000001E-2</c:v>
                </c:pt>
                <c:pt idx="16105">
                  <c:v>2.5337499999999999E-2</c:v>
                </c:pt>
                <c:pt idx="16106">
                  <c:v>2.82186E-2</c:v>
                </c:pt>
                <c:pt idx="16107">
                  <c:v>3.10513E-2</c:v>
                </c:pt>
                <c:pt idx="16108">
                  <c:v>3.3832800000000003E-2</c:v>
                </c:pt>
                <c:pt idx="16109">
                  <c:v>3.6559800000000003E-2</c:v>
                </c:pt>
                <c:pt idx="16110">
                  <c:v>3.9227100000000001E-2</c:v>
                </c:pt>
                <c:pt idx="16111">
                  <c:v>4.1829100000000001E-2</c:v>
                </c:pt>
                <c:pt idx="16112">
                  <c:v>4.4361400000000002E-2</c:v>
                </c:pt>
                <c:pt idx="16113">
                  <c:v>4.6820599999999997E-2</c:v>
                </c:pt>
                <c:pt idx="16114">
                  <c:v>4.9203999999999998E-2</c:v>
                </c:pt>
                <c:pt idx="16115">
                  <c:v>5.1508199999999997E-2</c:v>
                </c:pt>
                <c:pt idx="16116">
                  <c:v>5.3730600000000003E-2</c:v>
                </c:pt>
                <c:pt idx="16117">
                  <c:v>5.58687E-2</c:v>
                </c:pt>
                <c:pt idx="16118">
                  <c:v>5.7920600000000003E-2</c:v>
                </c:pt>
                <c:pt idx="16119">
                  <c:v>5.9883400000000003E-2</c:v>
                </c:pt>
                <c:pt idx="16120">
                  <c:v>6.1753700000000002E-2</c:v>
                </c:pt>
                <c:pt idx="16121">
                  <c:v>6.3527E-2</c:v>
                </c:pt>
                <c:pt idx="16122">
                  <c:v>6.5199599999999996E-2</c:v>
                </c:pt>
                <c:pt idx="16123">
                  <c:v>6.6769999999999996E-2</c:v>
                </c:pt>
                <c:pt idx="16124">
                  <c:v>6.8237599999999995E-2</c:v>
                </c:pt>
                <c:pt idx="16125">
                  <c:v>6.9601800000000005E-2</c:v>
                </c:pt>
                <c:pt idx="16126">
                  <c:v>7.0860599999999996E-2</c:v>
                </c:pt>
                <c:pt idx="16127">
                  <c:v>7.2010900000000003E-2</c:v>
                </c:pt>
                <c:pt idx="16128">
                  <c:v>7.3049699999999995E-2</c:v>
                </c:pt>
                <c:pt idx="16129">
                  <c:v>7.3975299999999994E-2</c:v>
                </c:pt>
                <c:pt idx="16130">
                  <c:v>7.4786099999999994E-2</c:v>
                </c:pt>
                <c:pt idx="16131">
                  <c:v>7.5479099999999993E-2</c:v>
                </c:pt>
                <c:pt idx="16132">
                  <c:v>7.6051099999999996E-2</c:v>
                </c:pt>
                <c:pt idx="16133">
                  <c:v>7.6499600000000001E-2</c:v>
                </c:pt>
                <c:pt idx="16134">
                  <c:v>7.6821299999999995E-2</c:v>
                </c:pt>
                <c:pt idx="16135">
                  <c:v>7.7013200000000004E-2</c:v>
                </c:pt>
                <c:pt idx="16136">
                  <c:v>7.7075000000000005E-2</c:v>
                </c:pt>
                <c:pt idx="16137">
                  <c:v>7.7008499999999994E-2</c:v>
                </c:pt>
                <c:pt idx="16138">
                  <c:v>7.6814800000000003E-2</c:v>
                </c:pt>
                <c:pt idx="16139">
                  <c:v>7.6492900000000003E-2</c:v>
                </c:pt>
                <c:pt idx="16140">
                  <c:v>7.6041700000000004E-2</c:v>
                </c:pt>
                <c:pt idx="16141">
                  <c:v>7.5461799999999996E-2</c:v>
                </c:pt>
                <c:pt idx="16142">
                  <c:v>7.4755100000000005E-2</c:v>
                </c:pt>
                <c:pt idx="16143">
                  <c:v>7.3923000000000003E-2</c:v>
                </c:pt>
                <c:pt idx="16144">
                  <c:v>7.29659E-2</c:v>
                </c:pt>
                <c:pt idx="16145">
                  <c:v>7.1884100000000006E-2</c:v>
                </c:pt>
                <c:pt idx="16146">
                  <c:v>7.0678099999999994E-2</c:v>
                </c:pt>
                <c:pt idx="16147">
                  <c:v>6.9349400000000005E-2</c:v>
                </c:pt>
                <c:pt idx="16148">
                  <c:v>6.7899699999999993E-2</c:v>
                </c:pt>
                <c:pt idx="16149">
                  <c:v>6.6329899999999997E-2</c:v>
                </c:pt>
                <c:pt idx="16150">
                  <c:v>6.4641699999999996E-2</c:v>
                </c:pt>
                <c:pt idx="16151">
                  <c:v>6.2838400000000003E-2</c:v>
                </c:pt>
                <c:pt idx="16152">
                  <c:v>6.0923600000000001E-2</c:v>
                </c:pt>
                <c:pt idx="16153">
                  <c:v>5.8899300000000002E-2</c:v>
                </c:pt>
                <c:pt idx="16154">
                  <c:v>5.6767900000000003E-2</c:v>
                </c:pt>
                <c:pt idx="16155">
                  <c:v>5.4533400000000003E-2</c:v>
                </c:pt>
                <c:pt idx="16156">
                  <c:v>5.2200499999999997E-2</c:v>
                </c:pt>
                <c:pt idx="16157">
                  <c:v>4.9772700000000003E-2</c:v>
                </c:pt>
                <c:pt idx="16158">
                  <c:v>4.7251599999999998E-2</c:v>
                </c:pt>
                <c:pt idx="16159">
                  <c:v>4.46393E-2</c:v>
                </c:pt>
                <c:pt idx="16160">
                  <c:v>4.1939400000000002E-2</c:v>
                </c:pt>
                <c:pt idx="16161">
                  <c:v>3.9156200000000002E-2</c:v>
                </c:pt>
                <c:pt idx="16162">
                  <c:v>3.6293699999999998E-2</c:v>
                </c:pt>
                <c:pt idx="16163">
                  <c:v>3.3354599999999998E-2</c:v>
                </c:pt>
                <c:pt idx="16164">
                  <c:v>3.0341099999999999E-2</c:v>
                </c:pt>
                <c:pt idx="16165">
                  <c:v>2.7257099999999999E-2</c:v>
                </c:pt>
                <c:pt idx="16166">
                  <c:v>2.4107900000000002E-2</c:v>
                </c:pt>
                <c:pt idx="16167">
                  <c:v>2.08985E-2</c:v>
                </c:pt>
                <c:pt idx="16168">
                  <c:v>1.76334E-2</c:v>
                </c:pt>
                <c:pt idx="16169">
                  <c:v>1.43178E-2</c:v>
                </c:pt>
                <c:pt idx="16170">
                  <c:v>1.09578E-2</c:v>
                </c:pt>
                <c:pt idx="16171" formatCode="0.00E+00">
                  <c:v>7.5578199999999998E-3</c:v>
                </c:pt>
                <c:pt idx="16172" formatCode="0.00E+00">
                  <c:v>4.11817E-3</c:v>
                </c:pt>
                <c:pt idx="16173" formatCode="0.00E+00">
                  <c:v>6.3949000000000005E-4</c:v>
                </c:pt>
                <c:pt idx="16174" formatCode="0.00E+00">
                  <c:v>-2.8720400000000002E-3</c:v>
                </c:pt>
                <c:pt idx="16175" formatCode="0.00E+00">
                  <c:v>-6.4063499999999999E-3</c:v>
                </c:pt>
                <c:pt idx="16176" formatCode="0.00E+00">
                  <c:v>-9.9553799999999998E-3</c:v>
                </c:pt>
                <c:pt idx="16177">
                  <c:v>-1.35148E-2</c:v>
                </c:pt>
                <c:pt idx="16178">
                  <c:v>-1.70808E-2</c:v>
                </c:pt>
                <c:pt idx="16179">
                  <c:v>-2.0649199999999999E-2</c:v>
                </c:pt>
                <c:pt idx="16180">
                  <c:v>-2.4216399999999999E-2</c:v>
                </c:pt>
                <c:pt idx="16181">
                  <c:v>-2.77776E-2</c:v>
                </c:pt>
                <c:pt idx="16182">
                  <c:v>-3.1327300000000002E-2</c:v>
                </c:pt>
                <c:pt idx="16183">
                  <c:v>-3.48609E-2</c:v>
                </c:pt>
                <c:pt idx="16184">
                  <c:v>-3.83743E-2</c:v>
                </c:pt>
                <c:pt idx="16185">
                  <c:v>-4.1862200000000002E-2</c:v>
                </c:pt>
                <c:pt idx="16186">
                  <c:v>-4.5318700000000003E-2</c:v>
                </c:pt>
                <c:pt idx="16187">
                  <c:v>-4.8738799999999999E-2</c:v>
                </c:pt>
                <c:pt idx="16188">
                  <c:v>-5.2118900000000003E-2</c:v>
                </c:pt>
                <c:pt idx="16189">
                  <c:v>-5.5456199999999997E-2</c:v>
                </c:pt>
                <c:pt idx="16190">
                  <c:v>-5.8748099999999998E-2</c:v>
                </c:pt>
                <c:pt idx="16191">
                  <c:v>-6.1990999999999997E-2</c:v>
                </c:pt>
                <c:pt idx="16192">
                  <c:v>-6.5179799999999996E-2</c:v>
                </c:pt>
                <c:pt idx="16193">
                  <c:v>-6.8309800000000004E-2</c:v>
                </c:pt>
                <c:pt idx="16194">
                  <c:v>-7.1376400000000007E-2</c:v>
                </c:pt>
                <c:pt idx="16195">
                  <c:v>-7.4375800000000006E-2</c:v>
                </c:pt>
                <c:pt idx="16196">
                  <c:v>-7.7304499999999998E-2</c:v>
                </c:pt>
                <c:pt idx="16197">
                  <c:v>-8.0159599999999998E-2</c:v>
                </c:pt>
                <c:pt idx="16198">
                  <c:v>-8.2937399999999994E-2</c:v>
                </c:pt>
                <c:pt idx="16199">
                  <c:v>-8.5632799999999995E-2</c:v>
                </c:pt>
                <c:pt idx="16200">
                  <c:v>-8.82415E-2</c:v>
                </c:pt>
                <c:pt idx="16201">
                  <c:v>-9.0761700000000001E-2</c:v>
                </c:pt>
                <c:pt idx="16202">
                  <c:v>-9.3193700000000004E-2</c:v>
                </c:pt>
                <c:pt idx="16203">
                  <c:v>-9.5536499999999996E-2</c:v>
                </c:pt>
                <c:pt idx="16204">
                  <c:v>-9.7786499999999998E-2</c:v>
                </c:pt>
                <c:pt idx="16205">
                  <c:v>-9.9939799999999995E-2</c:v>
                </c:pt>
                <c:pt idx="16206">
                  <c:v>-0.101994</c:v>
                </c:pt>
                <c:pt idx="16207">
                  <c:v>-0.103947</c:v>
                </c:pt>
                <c:pt idx="16208">
                  <c:v>-0.105795</c:v>
                </c:pt>
                <c:pt idx="16209">
                  <c:v>-0.10754</c:v>
                </c:pt>
                <c:pt idx="16210">
                  <c:v>-0.109179</c:v>
                </c:pt>
                <c:pt idx="16211">
                  <c:v>-0.110709</c:v>
                </c:pt>
                <c:pt idx="16212">
                  <c:v>-0.112126</c:v>
                </c:pt>
                <c:pt idx="16213">
                  <c:v>-0.11343</c:v>
                </c:pt>
                <c:pt idx="16214">
                  <c:v>-0.114621</c:v>
                </c:pt>
                <c:pt idx="16215">
                  <c:v>-0.115698</c:v>
                </c:pt>
                <c:pt idx="16216">
                  <c:v>-0.11666</c:v>
                </c:pt>
                <c:pt idx="16217">
                  <c:v>-0.117508</c:v>
                </c:pt>
                <c:pt idx="16218">
                  <c:v>-0.11823599999999999</c:v>
                </c:pt>
                <c:pt idx="16219">
                  <c:v>-0.118841</c:v>
                </c:pt>
                <c:pt idx="16220">
                  <c:v>-0.11931899999999999</c:v>
                </c:pt>
                <c:pt idx="16221">
                  <c:v>-0.119669</c:v>
                </c:pt>
                <c:pt idx="16222">
                  <c:v>-0.119898</c:v>
                </c:pt>
                <c:pt idx="16223">
                  <c:v>-0.120006</c:v>
                </c:pt>
                <c:pt idx="16224">
                  <c:v>-0.11999700000000001</c:v>
                </c:pt>
                <c:pt idx="16225">
                  <c:v>-0.11987299999999999</c:v>
                </c:pt>
                <c:pt idx="16226">
                  <c:v>-0.11963500000000001</c:v>
                </c:pt>
                <c:pt idx="16227">
                  <c:v>-0.119287</c:v>
                </c:pt>
                <c:pt idx="16228">
                  <c:v>-0.118828</c:v>
                </c:pt>
                <c:pt idx="16229">
                  <c:v>-0.118258</c:v>
                </c:pt>
                <c:pt idx="16230">
                  <c:v>-0.117579</c:v>
                </c:pt>
                <c:pt idx="16231">
                  <c:v>-0.116795</c:v>
                </c:pt>
                <c:pt idx="16232">
                  <c:v>-0.115909</c:v>
                </c:pt>
                <c:pt idx="16233">
                  <c:v>-0.114927</c:v>
                </c:pt>
                <c:pt idx="16234">
                  <c:v>-0.113856</c:v>
                </c:pt>
                <c:pt idx="16235">
                  <c:v>-0.112707</c:v>
                </c:pt>
                <c:pt idx="16236">
                  <c:v>-0.111484</c:v>
                </c:pt>
                <c:pt idx="16237">
                  <c:v>-0.11019</c:v>
                </c:pt>
                <c:pt idx="16238">
                  <c:v>-0.10882500000000001</c:v>
                </c:pt>
                <c:pt idx="16239">
                  <c:v>-0.107391</c:v>
                </c:pt>
                <c:pt idx="16240">
                  <c:v>-0.105891</c:v>
                </c:pt>
                <c:pt idx="16241">
                  <c:v>-0.104326</c:v>
                </c:pt>
                <c:pt idx="16242">
                  <c:v>-0.102698</c:v>
                </c:pt>
                <c:pt idx="16243">
                  <c:v>-0.101011</c:v>
                </c:pt>
                <c:pt idx="16244">
                  <c:v>-9.9271200000000004E-2</c:v>
                </c:pt>
                <c:pt idx="16245">
                  <c:v>-9.7483100000000003E-2</c:v>
                </c:pt>
                <c:pt idx="16246">
                  <c:v>-9.5653600000000005E-2</c:v>
                </c:pt>
                <c:pt idx="16247">
                  <c:v>-9.3790299999999993E-2</c:v>
                </c:pt>
                <c:pt idx="16248">
                  <c:v>-9.1901099999999999E-2</c:v>
                </c:pt>
                <c:pt idx="16249">
                  <c:v>-8.9993600000000007E-2</c:v>
                </c:pt>
                <c:pt idx="16250">
                  <c:v>-8.8072800000000007E-2</c:v>
                </c:pt>
                <c:pt idx="16251">
                  <c:v>-8.6140700000000001E-2</c:v>
                </c:pt>
                <c:pt idx="16252">
                  <c:v>-8.4199499999999997E-2</c:v>
                </c:pt>
                <c:pt idx="16253">
                  <c:v>-8.2254499999999994E-2</c:v>
                </c:pt>
                <c:pt idx="16254">
                  <c:v>-8.0312900000000007E-2</c:v>
                </c:pt>
                <c:pt idx="16255">
                  <c:v>-7.8380500000000006E-2</c:v>
                </c:pt>
                <c:pt idx="16256">
                  <c:v>-7.6461299999999996E-2</c:v>
                </c:pt>
                <c:pt idx="16257">
                  <c:v>-7.4560600000000005E-2</c:v>
                </c:pt>
                <c:pt idx="16258">
                  <c:v>-7.2683600000000001E-2</c:v>
                </c:pt>
                <c:pt idx="16259">
                  <c:v>-7.0834099999999997E-2</c:v>
                </c:pt>
                <c:pt idx="16260">
                  <c:v>-6.9015499999999994E-2</c:v>
                </c:pt>
                <c:pt idx="16261">
                  <c:v>-6.7233600000000004E-2</c:v>
                </c:pt>
                <c:pt idx="16262">
                  <c:v>-6.5494999999999998E-2</c:v>
                </c:pt>
                <c:pt idx="16263">
                  <c:v>-6.3805100000000003E-2</c:v>
                </c:pt>
                <c:pt idx="16264">
                  <c:v>-6.21687E-2</c:v>
                </c:pt>
                <c:pt idx="16265">
                  <c:v>-6.0591800000000001E-2</c:v>
                </c:pt>
                <c:pt idx="16266">
                  <c:v>-5.9079E-2</c:v>
                </c:pt>
                <c:pt idx="16267">
                  <c:v>-5.7631599999999998E-2</c:v>
                </c:pt>
                <c:pt idx="16268">
                  <c:v>-5.62502E-2</c:v>
                </c:pt>
                <c:pt idx="16269">
                  <c:v>-5.4937600000000003E-2</c:v>
                </c:pt>
                <c:pt idx="16270">
                  <c:v>-5.3696099999999997E-2</c:v>
                </c:pt>
                <c:pt idx="16271">
                  <c:v>-5.2528100000000001E-2</c:v>
                </c:pt>
                <c:pt idx="16272">
                  <c:v>-5.1436599999999999E-2</c:v>
                </c:pt>
                <c:pt idx="16273">
                  <c:v>-5.0425200000000003E-2</c:v>
                </c:pt>
                <c:pt idx="16274">
                  <c:v>-4.9497600000000003E-2</c:v>
                </c:pt>
                <c:pt idx="16275">
                  <c:v>-4.8656999999999999E-2</c:v>
                </c:pt>
                <c:pt idx="16276">
                  <c:v>-4.7907199999999997E-2</c:v>
                </c:pt>
                <c:pt idx="16277">
                  <c:v>-4.7253900000000001E-2</c:v>
                </c:pt>
                <c:pt idx="16278">
                  <c:v>-4.6701199999999998E-2</c:v>
                </c:pt>
                <c:pt idx="16279">
                  <c:v>-4.6251E-2</c:v>
                </c:pt>
                <c:pt idx="16280">
                  <c:v>-4.5905000000000001E-2</c:v>
                </c:pt>
                <c:pt idx="16281">
                  <c:v>-4.5665900000000002E-2</c:v>
                </c:pt>
                <c:pt idx="16282">
                  <c:v>-4.5536500000000001E-2</c:v>
                </c:pt>
                <c:pt idx="16283">
                  <c:v>-4.5518999999999997E-2</c:v>
                </c:pt>
                <c:pt idx="16284">
                  <c:v>-4.5615299999999998E-2</c:v>
                </c:pt>
                <c:pt idx="16285">
                  <c:v>-4.5824700000000003E-2</c:v>
                </c:pt>
                <c:pt idx="16286">
                  <c:v>-4.6145499999999999E-2</c:v>
                </c:pt>
                <c:pt idx="16287">
                  <c:v>-4.65794E-2</c:v>
                </c:pt>
                <c:pt idx="16288">
                  <c:v>-4.7129299999999999E-2</c:v>
                </c:pt>
                <c:pt idx="16289">
                  <c:v>-4.7794499999999997E-2</c:v>
                </c:pt>
                <c:pt idx="16290">
                  <c:v>-4.8571200000000002E-2</c:v>
                </c:pt>
                <c:pt idx="16291">
                  <c:v>-4.9454199999999997E-2</c:v>
                </c:pt>
                <c:pt idx="16292">
                  <c:v>-5.0438700000000003E-2</c:v>
                </c:pt>
                <c:pt idx="16293">
                  <c:v>-5.1521900000000002E-2</c:v>
                </c:pt>
                <c:pt idx="16294">
                  <c:v>-5.2702699999999998E-2</c:v>
                </c:pt>
                <c:pt idx="16295">
                  <c:v>-5.3980100000000003E-2</c:v>
                </c:pt>
                <c:pt idx="16296">
                  <c:v>-5.5350900000000001E-2</c:v>
                </c:pt>
                <c:pt idx="16297">
                  <c:v>-5.6813500000000003E-2</c:v>
                </c:pt>
                <c:pt idx="16298">
                  <c:v>-5.8370400000000003E-2</c:v>
                </c:pt>
                <c:pt idx="16299">
                  <c:v>-6.0023600000000003E-2</c:v>
                </c:pt>
                <c:pt idx="16300">
                  <c:v>-6.17715E-2</c:v>
                </c:pt>
                <c:pt idx="16301">
                  <c:v>-6.3611600000000004E-2</c:v>
                </c:pt>
                <c:pt idx="16302">
                  <c:v>-6.5543100000000007E-2</c:v>
                </c:pt>
                <c:pt idx="16303">
                  <c:v>-6.7563999999999999E-2</c:v>
                </c:pt>
                <c:pt idx="16304">
                  <c:v>-6.9670099999999999E-2</c:v>
                </c:pt>
                <c:pt idx="16305">
                  <c:v>-7.18583E-2</c:v>
                </c:pt>
                <c:pt idx="16306">
                  <c:v>-7.4127499999999999E-2</c:v>
                </c:pt>
                <c:pt idx="16307">
                  <c:v>-7.6475100000000004E-2</c:v>
                </c:pt>
                <c:pt idx="16308">
                  <c:v>-7.8897999999999996E-2</c:v>
                </c:pt>
                <c:pt idx="16309">
                  <c:v>-8.1396200000000002E-2</c:v>
                </c:pt>
                <c:pt idx="16310">
                  <c:v>-8.3970299999999998E-2</c:v>
                </c:pt>
                <c:pt idx="16311">
                  <c:v>-8.6616299999999993E-2</c:v>
                </c:pt>
                <c:pt idx="16312">
                  <c:v>-8.9328400000000002E-2</c:v>
                </c:pt>
                <c:pt idx="16313">
                  <c:v>-9.2103000000000004E-2</c:v>
                </c:pt>
                <c:pt idx="16314">
                  <c:v>-9.4937099999999996E-2</c:v>
                </c:pt>
                <c:pt idx="16315">
                  <c:v>-9.7826099999999999E-2</c:v>
                </c:pt>
                <c:pt idx="16316">
                  <c:v>-0.10076499999999999</c:v>
                </c:pt>
                <c:pt idx="16317">
                  <c:v>-0.10374800000000001</c:v>
                </c:pt>
                <c:pt idx="16318">
                  <c:v>-0.106769</c:v>
                </c:pt>
                <c:pt idx="16319">
                  <c:v>-0.109816</c:v>
                </c:pt>
                <c:pt idx="16320">
                  <c:v>-0.11287700000000001</c:v>
                </c:pt>
                <c:pt idx="16321">
                  <c:v>-0.115949</c:v>
                </c:pt>
                <c:pt idx="16322">
                  <c:v>-0.119031</c:v>
                </c:pt>
                <c:pt idx="16323">
                  <c:v>-0.122115</c:v>
                </c:pt>
                <c:pt idx="16324">
                  <c:v>-0.125196</c:v>
                </c:pt>
                <c:pt idx="16325">
                  <c:v>-0.12826899999999999</c:v>
                </c:pt>
                <c:pt idx="16326">
                  <c:v>-0.13133</c:v>
                </c:pt>
                <c:pt idx="16327">
                  <c:v>-0.13437299999999999</c:v>
                </c:pt>
                <c:pt idx="16328">
                  <c:v>-0.13739499999999999</c:v>
                </c:pt>
                <c:pt idx="16329">
                  <c:v>-0.14039099999999999</c:v>
                </c:pt>
                <c:pt idx="16330">
                  <c:v>-0.14335800000000001</c:v>
                </c:pt>
                <c:pt idx="16331">
                  <c:v>-0.14629300000000001</c:v>
                </c:pt>
                <c:pt idx="16332">
                  <c:v>-0.14919399999999999</c:v>
                </c:pt>
                <c:pt idx="16333">
                  <c:v>-0.15205399999999999</c:v>
                </c:pt>
                <c:pt idx="16334">
                  <c:v>-0.15487100000000001</c:v>
                </c:pt>
                <c:pt idx="16335">
                  <c:v>-0.157639</c:v>
                </c:pt>
                <c:pt idx="16336">
                  <c:v>-0.16035099999999999</c:v>
                </c:pt>
                <c:pt idx="16337">
                  <c:v>-0.162997</c:v>
                </c:pt>
                <c:pt idx="16338">
                  <c:v>-0.165575</c:v>
                </c:pt>
                <c:pt idx="16339">
                  <c:v>-0.16808300000000001</c:v>
                </c:pt>
                <c:pt idx="16340">
                  <c:v>-0.17052100000000001</c:v>
                </c:pt>
                <c:pt idx="16341">
                  <c:v>-0.17288300000000001</c:v>
                </c:pt>
                <c:pt idx="16342">
                  <c:v>-0.17515900000000001</c:v>
                </c:pt>
                <c:pt idx="16343">
                  <c:v>-0.177339</c:v>
                </c:pt>
                <c:pt idx="16344">
                  <c:v>-0.179421</c:v>
                </c:pt>
                <c:pt idx="16345">
                  <c:v>-0.18140200000000001</c:v>
                </c:pt>
                <c:pt idx="16346">
                  <c:v>-0.183281</c:v>
                </c:pt>
                <c:pt idx="16347">
                  <c:v>-0.185058</c:v>
                </c:pt>
                <c:pt idx="16348">
                  <c:v>-0.18673200000000001</c:v>
                </c:pt>
                <c:pt idx="16349">
                  <c:v>-0.188301</c:v>
                </c:pt>
                <c:pt idx="16350">
                  <c:v>-0.18976199999999999</c:v>
                </c:pt>
                <c:pt idx="16351">
                  <c:v>-0.19111300000000001</c:v>
                </c:pt>
                <c:pt idx="16352">
                  <c:v>-0.19235099999999999</c:v>
                </c:pt>
                <c:pt idx="16353">
                  <c:v>-0.19347500000000001</c:v>
                </c:pt>
                <c:pt idx="16354">
                  <c:v>-0.19448499999999999</c:v>
                </c:pt>
                <c:pt idx="16355">
                  <c:v>-0.195381</c:v>
                </c:pt>
                <c:pt idx="16356">
                  <c:v>-0.19616600000000001</c:v>
                </c:pt>
                <c:pt idx="16357">
                  <c:v>-0.19683899999999999</c:v>
                </c:pt>
                <c:pt idx="16358">
                  <c:v>-0.19739899999999999</c:v>
                </c:pt>
                <c:pt idx="16359">
                  <c:v>-0.19784299999999999</c:v>
                </c:pt>
                <c:pt idx="16360">
                  <c:v>-0.19816800000000001</c:v>
                </c:pt>
                <c:pt idx="16361">
                  <c:v>-0.19836999999999999</c:v>
                </c:pt>
                <c:pt idx="16362">
                  <c:v>-0.19844899999999999</c:v>
                </c:pt>
                <c:pt idx="16363">
                  <c:v>-0.198402</c:v>
                </c:pt>
                <c:pt idx="16364">
                  <c:v>-0.19823199999999999</c:v>
                </c:pt>
                <c:pt idx="16365">
                  <c:v>-0.19794</c:v>
                </c:pt>
                <c:pt idx="16366">
                  <c:v>-0.19752900000000001</c:v>
                </c:pt>
                <c:pt idx="16367">
                  <c:v>-0.196996</c:v>
                </c:pt>
                <c:pt idx="16368">
                  <c:v>-0.19634499999999999</c:v>
                </c:pt>
                <c:pt idx="16369">
                  <c:v>-0.19558</c:v>
                </c:pt>
                <c:pt idx="16370">
                  <c:v>-0.19470899999999999</c:v>
                </c:pt>
                <c:pt idx="16371">
                  <c:v>-0.19373499999999999</c:v>
                </c:pt>
                <c:pt idx="16372">
                  <c:v>-0.192661</c:v>
                </c:pt>
                <c:pt idx="16373">
                  <c:v>-0.19148999999999999</c:v>
                </c:pt>
                <c:pt idx="16374">
                  <c:v>-0.190224</c:v>
                </c:pt>
                <c:pt idx="16375">
                  <c:v>-0.188863</c:v>
                </c:pt>
                <c:pt idx="16376">
                  <c:v>-0.18740999999999999</c:v>
                </c:pt>
                <c:pt idx="16377">
                  <c:v>-0.18586800000000001</c:v>
                </c:pt>
                <c:pt idx="16378">
                  <c:v>-0.18424399999999999</c:v>
                </c:pt>
                <c:pt idx="16379">
                  <c:v>-0.18254100000000001</c:v>
                </c:pt>
                <c:pt idx="16380">
                  <c:v>-0.18076200000000001</c:v>
                </c:pt>
                <c:pt idx="16381">
                  <c:v>-0.17890700000000001</c:v>
                </c:pt>
                <c:pt idx="16382">
                  <c:v>-0.17698</c:v>
                </c:pt>
                <c:pt idx="16383">
                  <c:v>-0.174985</c:v>
                </c:pt>
                <c:pt idx="16384">
                  <c:v>-0.172925</c:v>
                </c:pt>
                <c:pt idx="16385">
                  <c:v>-0.17080000000000001</c:v>
                </c:pt>
                <c:pt idx="16386">
                  <c:v>-0.16861599999999999</c:v>
                </c:pt>
                <c:pt idx="16387">
                  <c:v>-0.166381</c:v>
                </c:pt>
                <c:pt idx="16388">
                  <c:v>-0.164107</c:v>
                </c:pt>
                <c:pt idx="16389">
                  <c:v>-0.1618</c:v>
                </c:pt>
                <c:pt idx="16390">
                  <c:v>-0.159465</c:v>
                </c:pt>
                <c:pt idx="16391">
                  <c:v>-0.15710399999999999</c:v>
                </c:pt>
                <c:pt idx="16392">
                  <c:v>-0.154721</c:v>
                </c:pt>
                <c:pt idx="16393">
                  <c:v>-0.15231900000000001</c:v>
                </c:pt>
                <c:pt idx="16394">
                  <c:v>-0.14990400000000001</c:v>
                </c:pt>
                <c:pt idx="16395">
                  <c:v>-0.147477</c:v>
                </c:pt>
                <c:pt idx="16396">
                  <c:v>-0.145042</c:v>
                </c:pt>
                <c:pt idx="16397">
                  <c:v>-0.142599</c:v>
                </c:pt>
                <c:pt idx="16398">
                  <c:v>-0.14016100000000001</c:v>
                </c:pt>
                <c:pt idx="16399">
                  <c:v>-0.137742</c:v>
                </c:pt>
                <c:pt idx="16400">
                  <c:v>-0.135351</c:v>
                </c:pt>
                <c:pt idx="16401">
                  <c:v>-0.132992</c:v>
                </c:pt>
                <c:pt idx="16402">
                  <c:v>-0.13067000000000001</c:v>
                </c:pt>
                <c:pt idx="16403">
                  <c:v>-0.128387</c:v>
                </c:pt>
                <c:pt idx="16404">
                  <c:v>-0.12614700000000001</c:v>
                </c:pt>
                <c:pt idx="16405">
                  <c:v>-0.12395100000000001</c:v>
                </c:pt>
                <c:pt idx="16406">
                  <c:v>-0.121808</c:v>
                </c:pt>
                <c:pt idx="16407">
                  <c:v>-0.119729</c:v>
                </c:pt>
                <c:pt idx="16408">
                  <c:v>-0.117718</c:v>
                </c:pt>
                <c:pt idx="16409">
                  <c:v>-0.11577999999999999</c:v>
                </c:pt>
                <c:pt idx="16410">
                  <c:v>-0.11391800000000001</c:v>
                </c:pt>
                <c:pt idx="16411">
                  <c:v>-0.112132</c:v>
                </c:pt>
                <c:pt idx="16412">
                  <c:v>-0.110425</c:v>
                </c:pt>
                <c:pt idx="16413">
                  <c:v>-0.108808</c:v>
                </c:pt>
                <c:pt idx="16414">
                  <c:v>-0.107291</c:v>
                </c:pt>
                <c:pt idx="16415">
                  <c:v>-0.10588599999999999</c:v>
                </c:pt>
                <c:pt idx="16416">
                  <c:v>-0.104598</c:v>
                </c:pt>
                <c:pt idx="16417">
                  <c:v>-0.103434</c:v>
                </c:pt>
                <c:pt idx="16418">
                  <c:v>-0.102397</c:v>
                </c:pt>
                <c:pt idx="16419">
                  <c:v>-0.10148699999999999</c:v>
                </c:pt>
                <c:pt idx="16420">
                  <c:v>-0.100706</c:v>
                </c:pt>
                <c:pt idx="16421">
                  <c:v>-0.100063</c:v>
                </c:pt>
                <c:pt idx="16422">
                  <c:v>-9.9562899999999996E-2</c:v>
                </c:pt>
                <c:pt idx="16423">
                  <c:v>-9.9207199999999995E-2</c:v>
                </c:pt>
                <c:pt idx="16424">
                  <c:v>-9.8995600000000003E-2</c:v>
                </c:pt>
                <c:pt idx="16425">
                  <c:v>-9.8932900000000004E-2</c:v>
                </c:pt>
                <c:pt idx="16426">
                  <c:v>-9.9022799999999994E-2</c:v>
                </c:pt>
                <c:pt idx="16427">
                  <c:v>-9.9262600000000006E-2</c:v>
                </c:pt>
                <c:pt idx="16428">
                  <c:v>-9.9649100000000004E-2</c:v>
                </c:pt>
                <c:pt idx="16429">
                  <c:v>-0.10018299999999999</c:v>
                </c:pt>
                <c:pt idx="16430">
                  <c:v>-0.100867</c:v>
                </c:pt>
                <c:pt idx="16431">
                  <c:v>-0.101704</c:v>
                </c:pt>
                <c:pt idx="16432">
                  <c:v>-0.102696</c:v>
                </c:pt>
                <c:pt idx="16433">
                  <c:v>-0.103839</c:v>
                </c:pt>
                <c:pt idx="16434">
                  <c:v>-0.10513400000000001</c:v>
                </c:pt>
                <c:pt idx="16435">
                  <c:v>-0.106581</c:v>
                </c:pt>
                <c:pt idx="16436">
                  <c:v>-0.108181</c:v>
                </c:pt>
                <c:pt idx="16437">
                  <c:v>-0.109934</c:v>
                </c:pt>
                <c:pt idx="16438">
                  <c:v>-0.111836</c:v>
                </c:pt>
                <c:pt idx="16439">
                  <c:v>-0.113889</c:v>
                </c:pt>
                <c:pt idx="16440">
                  <c:v>-0.11609</c:v>
                </c:pt>
                <c:pt idx="16441">
                  <c:v>-0.118437</c:v>
                </c:pt>
                <c:pt idx="16442">
                  <c:v>-0.120924</c:v>
                </c:pt>
                <c:pt idx="16443">
                  <c:v>-0.123547</c:v>
                </c:pt>
                <c:pt idx="16444">
                  <c:v>-0.126303</c:v>
                </c:pt>
                <c:pt idx="16445">
                  <c:v>-0.129191</c:v>
                </c:pt>
                <c:pt idx="16446">
                  <c:v>-0.13220699999999999</c:v>
                </c:pt>
                <c:pt idx="16447">
                  <c:v>-0.135348</c:v>
                </c:pt>
                <c:pt idx="16448">
                  <c:v>-0.13861200000000001</c:v>
                </c:pt>
                <c:pt idx="16449">
                  <c:v>-0.14199600000000001</c:v>
                </c:pt>
                <c:pt idx="16450">
                  <c:v>-0.14550299999999999</c:v>
                </c:pt>
                <c:pt idx="16451">
                  <c:v>-0.14913199999999999</c:v>
                </c:pt>
                <c:pt idx="16452">
                  <c:v>-0.15287600000000001</c:v>
                </c:pt>
                <c:pt idx="16453">
                  <c:v>-0.15673300000000001</c:v>
                </c:pt>
                <c:pt idx="16454">
                  <c:v>-0.16070499999999999</c:v>
                </c:pt>
                <c:pt idx="16455">
                  <c:v>-0.16478799999999999</c:v>
                </c:pt>
                <c:pt idx="16456">
                  <c:v>-0.16897400000000001</c:v>
                </c:pt>
                <c:pt idx="16457">
                  <c:v>-0.17325699999999999</c:v>
                </c:pt>
                <c:pt idx="16458">
                  <c:v>-0.17763799999999999</c:v>
                </c:pt>
                <c:pt idx="16459">
                  <c:v>-0.182114</c:v>
                </c:pt>
                <c:pt idx="16460">
                  <c:v>-0.18667700000000001</c:v>
                </c:pt>
                <c:pt idx="16461">
                  <c:v>-0.19131600000000001</c:v>
                </c:pt>
                <c:pt idx="16462">
                  <c:v>-0.19601499999999999</c:v>
                </c:pt>
                <c:pt idx="16463">
                  <c:v>-0.200761</c:v>
                </c:pt>
                <c:pt idx="16464">
                  <c:v>-0.20554500000000001</c:v>
                </c:pt>
                <c:pt idx="16465">
                  <c:v>-0.210366</c:v>
                </c:pt>
                <c:pt idx="16466">
                  <c:v>-0.215228</c:v>
                </c:pt>
                <c:pt idx="16467">
                  <c:v>-0.22012699999999999</c:v>
                </c:pt>
                <c:pt idx="16468">
                  <c:v>-0.22505500000000001</c:v>
                </c:pt>
                <c:pt idx="16469">
                  <c:v>-0.22999900000000001</c:v>
                </c:pt>
                <c:pt idx="16470">
                  <c:v>-0.23494999999999999</c:v>
                </c:pt>
                <c:pt idx="16471">
                  <c:v>-0.2399</c:v>
                </c:pt>
                <c:pt idx="16472">
                  <c:v>-0.24484700000000001</c:v>
                </c:pt>
                <c:pt idx="16473">
                  <c:v>-0.24978300000000001</c:v>
                </c:pt>
                <c:pt idx="16474">
                  <c:v>-0.25470300000000001</c:v>
                </c:pt>
                <c:pt idx="16475">
                  <c:v>-0.25960100000000003</c:v>
                </c:pt>
                <c:pt idx="16476">
                  <c:v>-0.26447599999999999</c:v>
                </c:pt>
                <c:pt idx="16477">
                  <c:v>-0.26932400000000001</c:v>
                </c:pt>
                <c:pt idx="16478">
                  <c:v>-0.27413999999999999</c:v>
                </c:pt>
                <c:pt idx="16479">
                  <c:v>-0.278916</c:v>
                </c:pt>
                <c:pt idx="16480">
                  <c:v>-0.283638</c:v>
                </c:pt>
                <c:pt idx="16481">
                  <c:v>-0.28829500000000002</c:v>
                </c:pt>
                <c:pt idx="16482">
                  <c:v>-0.29288199999999998</c:v>
                </c:pt>
                <c:pt idx="16483">
                  <c:v>-0.297398</c:v>
                </c:pt>
                <c:pt idx="16484">
                  <c:v>-0.30183900000000002</c:v>
                </c:pt>
                <c:pt idx="16485">
                  <c:v>-0.30619499999999999</c:v>
                </c:pt>
                <c:pt idx="16486">
                  <c:v>-0.31045899999999998</c:v>
                </c:pt>
                <c:pt idx="16487">
                  <c:v>-0.31462200000000001</c:v>
                </c:pt>
                <c:pt idx="16488">
                  <c:v>-0.31867800000000002</c:v>
                </c:pt>
                <c:pt idx="16489">
                  <c:v>-0.32261699999999999</c:v>
                </c:pt>
                <c:pt idx="16490">
                  <c:v>-0.32643100000000003</c:v>
                </c:pt>
                <c:pt idx="16491">
                  <c:v>-0.33011099999999999</c:v>
                </c:pt>
                <c:pt idx="16492">
                  <c:v>-0.333652</c:v>
                </c:pt>
                <c:pt idx="16493">
                  <c:v>-0.33704600000000001</c:v>
                </c:pt>
                <c:pt idx="16494">
                  <c:v>-0.34029199999999998</c:v>
                </c:pt>
                <c:pt idx="16495">
                  <c:v>-0.343387</c:v>
                </c:pt>
                <c:pt idx="16496">
                  <c:v>-0.34632800000000002</c:v>
                </c:pt>
                <c:pt idx="16497">
                  <c:v>-0.34910200000000002</c:v>
                </c:pt>
                <c:pt idx="16498">
                  <c:v>-0.35170000000000001</c:v>
                </c:pt>
                <c:pt idx="16499">
                  <c:v>-0.35412100000000002</c:v>
                </c:pt>
                <c:pt idx="16500">
                  <c:v>-0.35636499999999999</c:v>
                </c:pt>
                <c:pt idx="16501">
                  <c:v>-0.35842600000000002</c:v>
                </c:pt>
                <c:pt idx="16502">
                  <c:v>-0.36030200000000001</c:v>
                </c:pt>
                <c:pt idx="16503">
                  <c:v>-0.36199199999999998</c:v>
                </c:pt>
                <c:pt idx="16504">
                  <c:v>-0.36349199999999998</c:v>
                </c:pt>
                <c:pt idx="16505">
                  <c:v>-0.36479800000000001</c:v>
                </c:pt>
                <c:pt idx="16506">
                  <c:v>-0.36590800000000001</c:v>
                </c:pt>
                <c:pt idx="16507">
                  <c:v>-0.36682599999999999</c:v>
                </c:pt>
                <c:pt idx="16508">
                  <c:v>-0.36754799999999999</c:v>
                </c:pt>
                <c:pt idx="16509">
                  <c:v>-0.36807600000000001</c:v>
                </c:pt>
                <c:pt idx="16510">
                  <c:v>-0.36841099999999999</c:v>
                </c:pt>
                <c:pt idx="16511">
                  <c:v>-0.36855199999999999</c:v>
                </c:pt>
                <c:pt idx="16512">
                  <c:v>-0.36849700000000002</c:v>
                </c:pt>
                <c:pt idx="16513">
                  <c:v>-0.36824400000000002</c:v>
                </c:pt>
                <c:pt idx="16514">
                  <c:v>-0.36779400000000001</c:v>
                </c:pt>
                <c:pt idx="16515">
                  <c:v>-0.36715100000000001</c:v>
                </c:pt>
                <c:pt idx="16516">
                  <c:v>-0.36631900000000001</c:v>
                </c:pt>
                <c:pt idx="16517">
                  <c:v>-0.36530400000000002</c:v>
                </c:pt>
                <c:pt idx="16518">
                  <c:v>-0.36410599999999999</c:v>
                </c:pt>
                <c:pt idx="16519">
                  <c:v>-0.36272599999999999</c:v>
                </c:pt>
                <c:pt idx="16520">
                  <c:v>-0.36116599999999999</c:v>
                </c:pt>
                <c:pt idx="16521">
                  <c:v>-0.359429</c:v>
                </c:pt>
                <c:pt idx="16522">
                  <c:v>-0.35751899999999998</c:v>
                </c:pt>
                <c:pt idx="16523">
                  <c:v>-0.355439</c:v>
                </c:pt>
                <c:pt idx="16524">
                  <c:v>-0.353188</c:v>
                </c:pt>
                <c:pt idx="16525">
                  <c:v>-0.35076600000000002</c:v>
                </c:pt>
                <c:pt idx="16526">
                  <c:v>-0.34817500000000001</c:v>
                </c:pt>
                <c:pt idx="16527">
                  <c:v>-0.34542499999999998</c:v>
                </c:pt>
                <c:pt idx="16528">
                  <c:v>-0.34252199999999999</c:v>
                </c:pt>
                <c:pt idx="16529">
                  <c:v>-0.339474</c:v>
                </c:pt>
                <c:pt idx="16530">
                  <c:v>-0.33628400000000003</c:v>
                </c:pt>
                <c:pt idx="16531">
                  <c:v>-0.33295599999999997</c:v>
                </c:pt>
                <c:pt idx="16532">
                  <c:v>-0.32949499999999998</c:v>
                </c:pt>
                <c:pt idx="16533">
                  <c:v>-0.32590799999999998</c:v>
                </c:pt>
                <c:pt idx="16534">
                  <c:v>-0.32220100000000002</c:v>
                </c:pt>
                <c:pt idx="16535">
                  <c:v>-0.318386</c:v>
                </c:pt>
                <c:pt idx="16536">
                  <c:v>-0.31447399999999998</c:v>
                </c:pt>
                <c:pt idx="16537">
                  <c:v>-0.31047599999999997</c:v>
                </c:pt>
                <c:pt idx="16538">
                  <c:v>-0.30639699999999997</c:v>
                </c:pt>
                <c:pt idx="16539">
                  <c:v>-0.30224099999999998</c:v>
                </c:pt>
                <c:pt idx="16540">
                  <c:v>-0.29801699999999998</c:v>
                </c:pt>
                <c:pt idx="16541">
                  <c:v>-0.29372999999999999</c:v>
                </c:pt>
                <c:pt idx="16542">
                  <c:v>-0.28938900000000001</c:v>
                </c:pt>
                <c:pt idx="16543">
                  <c:v>-0.28500300000000001</c:v>
                </c:pt>
                <c:pt idx="16544">
                  <c:v>-0.28058</c:v>
                </c:pt>
                <c:pt idx="16545">
                  <c:v>-0.27612399999999998</c:v>
                </c:pt>
                <c:pt idx="16546">
                  <c:v>-0.27163999999999999</c:v>
                </c:pt>
                <c:pt idx="16547">
                  <c:v>-0.26713199999999998</c:v>
                </c:pt>
                <c:pt idx="16548">
                  <c:v>-0.26260099999999997</c:v>
                </c:pt>
                <c:pt idx="16549">
                  <c:v>-0.25804899999999997</c:v>
                </c:pt>
                <c:pt idx="16550">
                  <c:v>-0.25348399999999999</c:v>
                </c:pt>
                <c:pt idx="16551">
                  <c:v>-0.248914</c:v>
                </c:pt>
                <c:pt idx="16552">
                  <c:v>-0.24434500000000001</c:v>
                </c:pt>
                <c:pt idx="16553">
                  <c:v>-0.239783</c:v>
                </c:pt>
                <c:pt idx="16554">
                  <c:v>-0.235237</c:v>
                </c:pt>
                <c:pt idx="16555">
                  <c:v>-0.230715</c:v>
                </c:pt>
                <c:pt idx="16556">
                  <c:v>-0.22622600000000001</c:v>
                </c:pt>
                <c:pt idx="16557">
                  <c:v>-0.221775</c:v>
                </c:pt>
                <c:pt idx="16558">
                  <c:v>-0.21737400000000001</c:v>
                </c:pt>
                <c:pt idx="16559">
                  <c:v>-0.213035</c:v>
                </c:pt>
                <c:pt idx="16560">
                  <c:v>-0.20877100000000001</c:v>
                </c:pt>
                <c:pt idx="16561">
                  <c:v>-0.20458699999999999</c:v>
                </c:pt>
                <c:pt idx="16562">
                  <c:v>-0.200489</c:v>
                </c:pt>
                <c:pt idx="16563">
                  <c:v>-0.19647999999999999</c:v>
                </c:pt>
                <c:pt idx="16564">
                  <c:v>-0.19256799999999999</c:v>
                </c:pt>
                <c:pt idx="16565">
                  <c:v>-0.18876200000000001</c:v>
                </c:pt>
                <c:pt idx="16566">
                  <c:v>-0.18507199999999999</c:v>
                </c:pt>
                <c:pt idx="16567">
                  <c:v>-0.18151</c:v>
                </c:pt>
                <c:pt idx="16568">
                  <c:v>-0.17808399999999999</c:v>
                </c:pt>
                <c:pt idx="16569">
                  <c:v>-0.17479800000000001</c:v>
                </c:pt>
                <c:pt idx="16570">
                  <c:v>-0.17165</c:v>
                </c:pt>
                <c:pt idx="16571">
                  <c:v>-0.16864000000000001</c:v>
                </c:pt>
                <c:pt idx="16572">
                  <c:v>-0.16577</c:v>
                </c:pt>
                <c:pt idx="16573">
                  <c:v>-0.16303999999999999</c:v>
                </c:pt>
                <c:pt idx="16574">
                  <c:v>-0.16045100000000001</c:v>
                </c:pt>
                <c:pt idx="16575">
                  <c:v>-0.15801100000000001</c:v>
                </c:pt>
                <c:pt idx="16576">
                  <c:v>-0.155727</c:v>
                </c:pt>
                <c:pt idx="16577">
                  <c:v>-0.15360099999999999</c:v>
                </c:pt>
                <c:pt idx="16578">
                  <c:v>-0.15162999999999999</c:v>
                </c:pt>
                <c:pt idx="16579">
                  <c:v>-0.14982000000000001</c:v>
                </c:pt>
                <c:pt idx="16580">
                  <c:v>-0.148177</c:v>
                </c:pt>
                <c:pt idx="16581">
                  <c:v>-0.146703</c:v>
                </c:pt>
                <c:pt idx="16582">
                  <c:v>-0.145396</c:v>
                </c:pt>
                <c:pt idx="16583">
                  <c:v>-0.144258</c:v>
                </c:pt>
                <c:pt idx="16584">
                  <c:v>-0.143292</c:v>
                </c:pt>
                <c:pt idx="16585">
                  <c:v>-0.14249800000000001</c:v>
                </c:pt>
                <c:pt idx="16586">
                  <c:v>-0.141876</c:v>
                </c:pt>
                <c:pt idx="16587">
                  <c:v>-0.141427</c:v>
                </c:pt>
                <c:pt idx="16588">
                  <c:v>-0.141155</c:v>
                </c:pt>
                <c:pt idx="16589">
                  <c:v>-0.14105599999999999</c:v>
                </c:pt>
                <c:pt idx="16590">
                  <c:v>-0.141122</c:v>
                </c:pt>
                <c:pt idx="16591">
                  <c:v>-0.141349</c:v>
                </c:pt>
                <c:pt idx="16592">
                  <c:v>-0.141735</c:v>
                </c:pt>
                <c:pt idx="16593">
                  <c:v>-0.14228099999999999</c:v>
                </c:pt>
                <c:pt idx="16594">
                  <c:v>-0.142989</c:v>
                </c:pt>
                <c:pt idx="16595">
                  <c:v>-0.14386199999999999</c:v>
                </c:pt>
                <c:pt idx="16596">
                  <c:v>-0.144901</c:v>
                </c:pt>
                <c:pt idx="16597">
                  <c:v>-0.14610200000000001</c:v>
                </c:pt>
                <c:pt idx="16598">
                  <c:v>-0.147457</c:v>
                </c:pt>
                <c:pt idx="16599">
                  <c:v>-0.14896200000000001</c:v>
                </c:pt>
                <c:pt idx="16600">
                  <c:v>-0.15060799999999999</c:v>
                </c:pt>
                <c:pt idx="16601">
                  <c:v>-0.152391</c:v>
                </c:pt>
                <c:pt idx="16602">
                  <c:v>-0.154309</c:v>
                </c:pt>
                <c:pt idx="16603">
                  <c:v>-0.156362</c:v>
                </c:pt>
                <c:pt idx="16604">
                  <c:v>-0.158555</c:v>
                </c:pt>
                <c:pt idx="16605">
                  <c:v>-0.160887</c:v>
                </c:pt>
                <c:pt idx="16606">
                  <c:v>-0.163352</c:v>
                </c:pt>
                <c:pt idx="16607">
                  <c:v>-0.16594</c:v>
                </c:pt>
                <c:pt idx="16608">
                  <c:v>-0.16863600000000001</c:v>
                </c:pt>
                <c:pt idx="16609">
                  <c:v>-0.171434</c:v>
                </c:pt>
                <c:pt idx="16610">
                  <c:v>-0.17432400000000001</c:v>
                </c:pt>
                <c:pt idx="16611">
                  <c:v>-0.17730099999999999</c:v>
                </c:pt>
                <c:pt idx="16612">
                  <c:v>-0.18035999999999999</c:v>
                </c:pt>
                <c:pt idx="16613">
                  <c:v>-0.18349699999999999</c:v>
                </c:pt>
                <c:pt idx="16614">
                  <c:v>-0.18670500000000001</c:v>
                </c:pt>
                <c:pt idx="16615">
                  <c:v>-0.18997700000000001</c:v>
                </c:pt>
                <c:pt idx="16616">
                  <c:v>-0.19331100000000001</c:v>
                </c:pt>
                <c:pt idx="16617">
                  <c:v>-0.19670599999999999</c:v>
                </c:pt>
                <c:pt idx="16618">
                  <c:v>-0.200157</c:v>
                </c:pt>
                <c:pt idx="16619">
                  <c:v>-0.20366000000000001</c:v>
                </c:pt>
                <c:pt idx="16620">
                  <c:v>-0.20721300000000001</c:v>
                </c:pt>
                <c:pt idx="16621">
                  <c:v>-0.210811</c:v>
                </c:pt>
                <c:pt idx="16622">
                  <c:v>-0.21444099999999999</c:v>
                </c:pt>
                <c:pt idx="16623">
                  <c:v>-0.21809600000000001</c:v>
                </c:pt>
                <c:pt idx="16624">
                  <c:v>-0.22176899999999999</c:v>
                </c:pt>
                <c:pt idx="16625">
                  <c:v>-0.22545000000000001</c:v>
                </c:pt>
                <c:pt idx="16626">
                  <c:v>-0.22913</c:v>
                </c:pt>
                <c:pt idx="16627">
                  <c:v>-0.23280100000000001</c:v>
                </c:pt>
                <c:pt idx="16628">
                  <c:v>-0.236458</c:v>
                </c:pt>
                <c:pt idx="16629">
                  <c:v>-0.240096</c:v>
                </c:pt>
                <c:pt idx="16630">
                  <c:v>-0.24371399999999999</c:v>
                </c:pt>
                <c:pt idx="16631">
                  <c:v>-0.247307</c:v>
                </c:pt>
                <c:pt idx="16632">
                  <c:v>-0.25087399999999999</c:v>
                </c:pt>
                <c:pt idx="16633">
                  <c:v>-0.25441000000000003</c:v>
                </c:pt>
                <c:pt idx="16634">
                  <c:v>-0.257909</c:v>
                </c:pt>
                <c:pt idx="16635">
                  <c:v>-0.26136199999999998</c:v>
                </c:pt>
                <c:pt idx="16636">
                  <c:v>-0.26476699999999997</c:v>
                </c:pt>
                <c:pt idx="16637">
                  <c:v>-0.26812599999999998</c:v>
                </c:pt>
                <c:pt idx="16638">
                  <c:v>-0.27143699999999998</c:v>
                </c:pt>
                <c:pt idx="16639">
                  <c:v>-0.27469900000000003</c:v>
                </c:pt>
                <c:pt idx="16640">
                  <c:v>-0.27791300000000002</c:v>
                </c:pt>
                <c:pt idx="16641">
                  <c:v>-0.28107900000000002</c:v>
                </c:pt>
                <c:pt idx="16642">
                  <c:v>-0.28419</c:v>
                </c:pt>
                <c:pt idx="16643">
                  <c:v>-0.28723799999999999</c:v>
                </c:pt>
                <c:pt idx="16644">
                  <c:v>-0.29021000000000002</c:v>
                </c:pt>
                <c:pt idx="16645">
                  <c:v>-0.293101</c:v>
                </c:pt>
                <c:pt idx="16646">
                  <c:v>-0.295908</c:v>
                </c:pt>
                <c:pt idx="16647">
                  <c:v>-0.29863000000000001</c:v>
                </c:pt>
                <c:pt idx="16648">
                  <c:v>-0.30126199999999997</c:v>
                </c:pt>
                <c:pt idx="16649">
                  <c:v>-0.30380099999999999</c:v>
                </c:pt>
                <c:pt idx="16650">
                  <c:v>-0.30624699999999999</c:v>
                </c:pt>
                <c:pt idx="16651">
                  <c:v>-0.30860199999999999</c:v>
                </c:pt>
                <c:pt idx="16652">
                  <c:v>-0.310859</c:v>
                </c:pt>
                <c:pt idx="16653">
                  <c:v>-0.31298500000000001</c:v>
                </c:pt>
                <c:pt idx="16654">
                  <c:v>-0.31497399999999998</c:v>
                </c:pt>
                <c:pt idx="16655">
                  <c:v>-0.31686199999999998</c:v>
                </c:pt>
                <c:pt idx="16656">
                  <c:v>-0.31865700000000002</c:v>
                </c:pt>
                <c:pt idx="16657">
                  <c:v>-0.32033699999999998</c:v>
                </c:pt>
                <c:pt idx="16658">
                  <c:v>-0.32190400000000002</c:v>
                </c:pt>
                <c:pt idx="16659">
                  <c:v>-0.32336999999999999</c:v>
                </c:pt>
                <c:pt idx="16660">
                  <c:v>-0.32473800000000003</c:v>
                </c:pt>
                <c:pt idx="16661">
                  <c:v>-0.32600299999999999</c:v>
                </c:pt>
                <c:pt idx="16662">
                  <c:v>-0.32715699999999998</c:v>
                </c:pt>
                <c:pt idx="16663">
                  <c:v>-0.32819599999999999</c:v>
                </c:pt>
                <c:pt idx="16664">
                  <c:v>-0.329121</c:v>
                </c:pt>
                <c:pt idx="16665">
                  <c:v>-0.32993499999999998</c:v>
                </c:pt>
                <c:pt idx="16666">
                  <c:v>-0.33063900000000002</c:v>
                </c:pt>
                <c:pt idx="16667">
                  <c:v>-0.33123399999999997</c:v>
                </c:pt>
                <c:pt idx="16668">
                  <c:v>-0.33172200000000002</c:v>
                </c:pt>
                <c:pt idx="16669">
                  <c:v>-0.33211000000000002</c:v>
                </c:pt>
                <c:pt idx="16670">
                  <c:v>-0.33240199999999998</c:v>
                </c:pt>
                <c:pt idx="16671">
                  <c:v>-0.33260400000000001</c:v>
                </c:pt>
                <c:pt idx="16672">
                  <c:v>-0.33271800000000001</c:v>
                </c:pt>
                <c:pt idx="16673">
                  <c:v>-0.33274199999999998</c:v>
                </c:pt>
                <c:pt idx="16674">
                  <c:v>-0.332677</c:v>
                </c:pt>
                <c:pt idx="16675">
                  <c:v>-0.33252399999999999</c:v>
                </c:pt>
                <c:pt idx="16676">
                  <c:v>-0.332283</c:v>
                </c:pt>
                <c:pt idx="16677">
                  <c:v>-0.33195999999999998</c:v>
                </c:pt>
                <c:pt idx="16678">
                  <c:v>-0.33155400000000002</c:v>
                </c:pt>
                <c:pt idx="16679">
                  <c:v>-0.331069</c:v>
                </c:pt>
                <c:pt idx="16680">
                  <c:v>-0.33050400000000002</c:v>
                </c:pt>
                <c:pt idx="16681">
                  <c:v>-0.32985900000000001</c:v>
                </c:pt>
                <c:pt idx="16682">
                  <c:v>-0.32913199999999998</c:v>
                </c:pt>
                <c:pt idx="16683">
                  <c:v>-0.32832499999999998</c:v>
                </c:pt>
                <c:pt idx="16684">
                  <c:v>-0.32744400000000001</c:v>
                </c:pt>
                <c:pt idx="16685">
                  <c:v>-0.32648500000000003</c:v>
                </c:pt>
                <c:pt idx="16686">
                  <c:v>-0.32544800000000002</c:v>
                </c:pt>
                <c:pt idx="16687">
                  <c:v>-0.32433899999999999</c:v>
                </c:pt>
                <c:pt idx="16688">
                  <c:v>-0.32316899999999998</c:v>
                </c:pt>
                <c:pt idx="16689">
                  <c:v>-0.32194600000000001</c:v>
                </c:pt>
                <c:pt idx="16690">
                  <c:v>-0.32067099999999998</c:v>
                </c:pt>
                <c:pt idx="16691">
                  <c:v>-0.31934699999999999</c:v>
                </c:pt>
                <c:pt idx="16692">
                  <c:v>-0.31797799999999998</c:v>
                </c:pt>
                <c:pt idx="16693">
                  <c:v>-0.31656299999999998</c:v>
                </c:pt>
                <c:pt idx="16694">
                  <c:v>-0.31510300000000002</c:v>
                </c:pt>
                <c:pt idx="16695">
                  <c:v>-0.31360199999999999</c:v>
                </c:pt>
                <c:pt idx="16696">
                  <c:v>-0.31206299999999998</c:v>
                </c:pt>
                <c:pt idx="16697">
                  <c:v>-0.31048999999999999</c:v>
                </c:pt>
                <c:pt idx="16698">
                  <c:v>-0.30888700000000002</c:v>
                </c:pt>
                <c:pt idx="16699">
                  <c:v>-0.30725599999999997</c:v>
                </c:pt>
                <c:pt idx="16700">
                  <c:v>-0.30559500000000001</c:v>
                </c:pt>
                <c:pt idx="16701">
                  <c:v>-0.30390400000000001</c:v>
                </c:pt>
                <c:pt idx="16702">
                  <c:v>-0.30218499999999998</c:v>
                </c:pt>
                <c:pt idx="16703">
                  <c:v>-0.30043799999999998</c:v>
                </c:pt>
                <c:pt idx="16704">
                  <c:v>-0.29866599999999999</c:v>
                </c:pt>
                <c:pt idx="16705">
                  <c:v>-0.29687000000000002</c:v>
                </c:pt>
                <c:pt idx="16706">
                  <c:v>-0.29505999999999999</c:v>
                </c:pt>
                <c:pt idx="16707">
                  <c:v>-0.293242</c:v>
                </c:pt>
                <c:pt idx="16708">
                  <c:v>-0.29141699999999998</c:v>
                </c:pt>
                <c:pt idx="16709">
                  <c:v>-0.28958600000000001</c:v>
                </c:pt>
                <c:pt idx="16710">
                  <c:v>-0.28774899999999998</c:v>
                </c:pt>
                <c:pt idx="16711">
                  <c:v>-0.28590399999999999</c:v>
                </c:pt>
                <c:pt idx="16712">
                  <c:v>-0.28405200000000003</c:v>
                </c:pt>
                <c:pt idx="16713">
                  <c:v>-0.28218900000000002</c:v>
                </c:pt>
                <c:pt idx="16714">
                  <c:v>-0.28031800000000001</c:v>
                </c:pt>
                <c:pt idx="16715">
                  <c:v>-0.27843899999999999</c:v>
                </c:pt>
                <c:pt idx="16716">
                  <c:v>-0.27655999999999997</c:v>
                </c:pt>
                <c:pt idx="16717">
                  <c:v>-0.27468599999999999</c:v>
                </c:pt>
                <c:pt idx="16718">
                  <c:v>-0.27282200000000001</c:v>
                </c:pt>
                <c:pt idx="16719">
                  <c:v>-0.27096900000000002</c:v>
                </c:pt>
                <c:pt idx="16720">
                  <c:v>-0.26912700000000001</c:v>
                </c:pt>
                <c:pt idx="16721">
                  <c:v>-0.26729799999999998</c:v>
                </c:pt>
                <c:pt idx="16722">
                  <c:v>-0.265482</c:v>
                </c:pt>
                <c:pt idx="16723">
                  <c:v>-0.26368000000000003</c:v>
                </c:pt>
                <c:pt idx="16724">
                  <c:v>-0.26189499999999999</c:v>
                </c:pt>
                <c:pt idx="16725">
                  <c:v>-0.26013399999999998</c:v>
                </c:pt>
                <c:pt idx="16726">
                  <c:v>-0.25839600000000001</c:v>
                </c:pt>
                <c:pt idx="16727">
                  <c:v>-0.25667600000000002</c:v>
                </c:pt>
                <c:pt idx="16728">
                  <c:v>-0.25496799999999997</c:v>
                </c:pt>
                <c:pt idx="16729">
                  <c:v>-0.25326799999999999</c:v>
                </c:pt>
                <c:pt idx="16730">
                  <c:v>-0.251581</c:v>
                </c:pt>
                <c:pt idx="16731">
                  <c:v>-0.24990899999999999</c:v>
                </c:pt>
                <c:pt idx="16732">
                  <c:v>-0.24825800000000001</c:v>
                </c:pt>
                <c:pt idx="16733">
                  <c:v>-0.24662400000000001</c:v>
                </c:pt>
                <c:pt idx="16734">
                  <c:v>-0.245005</c:v>
                </c:pt>
                <c:pt idx="16735">
                  <c:v>-0.24340300000000001</c:v>
                </c:pt>
                <c:pt idx="16736">
                  <c:v>-0.24182000000000001</c:v>
                </c:pt>
                <c:pt idx="16737">
                  <c:v>-0.24026</c:v>
                </c:pt>
                <c:pt idx="16738">
                  <c:v>-0.23871999999999999</c:v>
                </c:pt>
                <c:pt idx="16739">
                  <c:v>-0.237203</c:v>
                </c:pt>
                <c:pt idx="16740">
                  <c:v>-0.23571400000000001</c:v>
                </c:pt>
                <c:pt idx="16741">
                  <c:v>-0.234261</c:v>
                </c:pt>
                <c:pt idx="16742">
                  <c:v>-0.232844</c:v>
                </c:pt>
                <c:pt idx="16743">
                  <c:v>-0.231458</c:v>
                </c:pt>
                <c:pt idx="16744">
                  <c:v>-0.230098</c:v>
                </c:pt>
                <c:pt idx="16745">
                  <c:v>-0.228764</c:v>
                </c:pt>
                <c:pt idx="16746">
                  <c:v>-0.22745499999999999</c:v>
                </c:pt>
                <c:pt idx="16747">
                  <c:v>-0.22617100000000001</c:v>
                </c:pt>
                <c:pt idx="16748">
                  <c:v>-0.224914</c:v>
                </c:pt>
                <c:pt idx="16749">
                  <c:v>-0.22368499999999999</c:v>
                </c:pt>
                <c:pt idx="16750">
                  <c:v>-0.22247700000000001</c:v>
                </c:pt>
                <c:pt idx="16751">
                  <c:v>-0.22128999999999999</c:v>
                </c:pt>
                <c:pt idx="16752">
                  <c:v>-0.22011900000000001</c:v>
                </c:pt>
                <c:pt idx="16753">
                  <c:v>-0.218945</c:v>
                </c:pt>
                <c:pt idx="16754">
                  <c:v>-0.21775700000000001</c:v>
                </c:pt>
                <c:pt idx="16755">
                  <c:v>-0.21657699999999999</c:v>
                </c:pt>
                <c:pt idx="16756">
                  <c:v>-0.215416</c:v>
                </c:pt>
                <c:pt idx="16757">
                  <c:v>-0.21426700000000001</c:v>
                </c:pt>
                <c:pt idx="16758">
                  <c:v>-0.21312600000000001</c:v>
                </c:pt>
                <c:pt idx="16759">
                  <c:v>-0.21199799999999999</c:v>
                </c:pt>
                <c:pt idx="16760">
                  <c:v>-0.21088399999999999</c:v>
                </c:pt>
                <c:pt idx="16761">
                  <c:v>-0.209785</c:v>
                </c:pt>
                <c:pt idx="16762">
                  <c:v>-0.20869799999999999</c:v>
                </c:pt>
                <c:pt idx="16763">
                  <c:v>-0.20761499999999999</c:v>
                </c:pt>
                <c:pt idx="16764">
                  <c:v>-0.20653199999999999</c:v>
                </c:pt>
                <c:pt idx="16765">
                  <c:v>-0.20544699999999999</c:v>
                </c:pt>
                <c:pt idx="16766">
                  <c:v>-0.20435800000000001</c:v>
                </c:pt>
                <c:pt idx="16767">
                  <c:v>-0.203264</c:v>
                </c:pt>
                <c:pt idx="16768">
                  <c:v>-0.20216700000000001</c:v>
                </c:pt>
                <c:pt idx="16769">
                  <c:v>-0.201069</c:v>
                </c:pt>
                <c:pt idx="16770">
                  <c:v>-0.19996800000000001</c:v>
                </c:pt>
                <c:pt idx="16771">
                  <c:v>-0.19886000000000001</c:v>
                </c:pt>
                <c:pt idx="16772">
                  <c:v>-0.19774600000000001</c:v>
                </c:pt>
                <c:pt idx="16773">
                  <c:v>-0.196628</c:v>
                </c:pt>
                <c:pt idx="16774">
                  <c:v>-0.19550999999999999</c:v>
                </c:pt>
                <c:pt idx="16775">
                  <c:v>-0.19439000000000001</c:v>
                </c:pt>
                <c:pt idx="16776">
                  <c:v>-0.193271</c:v>
                </c:pt>
                <c:pt idx="16777">
                  <c:v>-0.19215499999999999</c:v>
                </c:pt>
                <c:pt idx="16778">
                  <c:v>-0.19104199999999999</c:v>
                </c:pt>
                <c:pt idx="16779">
                  <c:v>-0.18992899999999999</c:v>
                </c:pt>
                <c:pt idx="16780">
                  <c:v>-0.18881100000000001</c:v>
                </c:pt>
                <c:pt idx="16781">
                  <c:v>-0.18769</c:v>
                </c:pt>
                <c:pt idx="16782">
                  <c:v>-0.18656500000000001</c:v>
                </c:pt>
                <c:pt idx="16783">
                  <c:v>-0.18543899999999999</c:v>
                </c:pt>
                <c:pt idx="16784">
                  <c:v>-0.18431500000000001</c:v>
                </c:pt>
                <c:pt idx="16785">
                  <c:v>-0.183203</c:v>
                </c:pt>
                <c:pt idx="16786">
                  <c:v>-0.18210699999999999</c:v>
                </c:pt>
                <c:pt idx="16787">
                  <c:v>-0.18102299999999999</c:v>
                </c:pt>
                <c:pt idx="16788">
                  <c:v>-0.179947</c:v>
                </c:pt>
                <c:pt idx="16789">
                  <c:v>-0.17887400000000001</c:v>
                </c:pt>
                <c:pt idx="16790">
                  <c:v>-0.17779300000000001</c:v>
                </c:pt>
                <c:pt idx="16791">
                  <c:v>-0.17668600000000001</c:v>
                </c:pt>
                <c:pt idx="16792">
                  <c:v>-0.17555599999999999</c:v>
                </c:pt>
                <c:pt idx="16793">
                  <c:v>-0.174429</c:v>
                </c:pt>
                <c:pt idx="16794">
                  <c:v>-0.17330300000000001</c:v>
                </c:pt>
                <c:pt idx="16795">
                  <c:v>-0.17216899999999999</c:v>
                </c:pt>
                <c:pt idx="16796">
                  <c:v>-0.17102999999999999</c:v>
                </c:pt>
                <c:pt idx="16797">
                  <c:v>-0.16989499999999999</c:v>
                </c:pt>
                <c:pt idx="16798">
                  <c:v>-0.168765</c:v>
                </c:pt>
                <c:pt idx="16799">
                  <c:v>-0.16763700000000001</c:v>
                </c:pt>
                <c:pt idx="16800">
                  <c:v>-0.16651199999999999</c:v>
                </c:pt>
                <c:pt idx="16801">
                  <c:v>-0.16539000000000001</c:v>
                </c:pt>
                <c:pt idx="16802">
                  <c:v>-0.164274</c:v>
                </c:pt>
                <c:pt idx="16803">
                  <c:v>-0.163164</c:v>
                </c:pt>
                <c:pt idx="16804">
                  <c:v>-0.16206400000000001</c:v>
                </c:pt>
                <c:pt idx="16805">
                  <c:v>-0.16097500000000001</c:v>
                </c:pt>
                <c:pt idx="16806">
                  <c:v>-0.15989999999999999</c:v>
                </c:pt>
                <c:pt idx="16807">
                  <c:v>-0.15883900000000001</c:v>
                </c:pt>
                <c:pt idx="16808">
                  <c:v>-0.15779099999999999</c:v>
                </c:pt>
                <c:pt idx="16809">
                  <c:v>-0.15676100000000001</c:v>
                </c:pt>
                <c:pt idx="16810">
                  <c:v>-0.155752</c:v>
                </c:pt>
                <c:pt idx="16811">
                  <c:v>-0.15476500000000001</c:v>
                </c:pt>
                <c:pt idx="16812">
                  <c:v>-0.15380199999999999</c:v>
                </c:pt>
                <c:pt idx="16813">
                  <c:v>-0.152865</c:v>
                </c:pt>
                <c:pt idx="16814">
                  <c:v>-0.15195400000000001</c:v>
                </c:pt>
                <c:pt idx="16815">
                  <c:v>-0.15107300000000001</c:v>
                </c:pt>
                <c:pt idx="16816">
                  <c:v>-0.15021799999999999</c:v>
                </c:pt>
                <c:pt idx="16817">
                  <c:v>-0.14938799999999999</c:v>
                </c:pt>
                <c:pt idx="16818">
                  <c:v>-0.148588</c:v>
                </c:pt>
                <c:pt idx="16819">
                  <c:v>-0.14781900000000001</c:v>
                </c:pt>
                <c:pt idx="16820">
                  <c:v>-0.14708099999999999</c:v>
                </c:pt>
                <c:pt idx="16821">
                  <c:v>-0.14637500000000001</c:v>
                </c:pt>
                <c:pt idx="16822">
                  <c:v>-0.145705</c:v>
                </c:pt>
                <c:pt idx="16823">
                  <c:v>-0.14507600000000001</c:v>
                </c:pt>
                <c:pt idx="16824">
                  <c:v>-0.14449100000000001</c:v>
                </c:pt>
                <c:pt idx="16825">
                  <c:v>-0.14394699999999999</c:v>
                </c:pt>
                <c:pt idx="16826">
                  <c:v>-0.14344599999999999</c:v>
                </c:pt>
                <c:pt idx="16827">
                  <c:v>-0.142984</c:v>
                </c:pt>
                <c:pt idx="16828">
                  <c:v>-0.14256099999999999</c:v>
                </c:pt>
                <c:pt idx="16829">
                  <c:v>-0.142177</c:v>
                </c:pt>
                <c:pt idx="16830">
                  <c:v>-0.14183399999999999</c:v>
                </c:pt>
                <c:pt idx="16831">
                  <c:v>-0.141537</c:v>
                </c:pt>
                <c:pt idx="16832">
                  <c:v>-0.14128399999999999</c:v>
                </c:pt>
                <c:pt idx="16833">
                  <c:v>-0.141074</c:v>
                </c:pt>
                <c:pt idx="16834">
                  <c:v>-0.140902</c:v>
                </c:pt>
                <c:pt idx="16835">
                  <c:v>-0.14077100000000001</c:v>
                </c:pt>
                <c:pt idx="16836">
                  <c:v>-0.14068</c:v>
                </c:pt>
                <c:pt idx="16837">
                  <c:v>-0.140628</c:v>
                </c:pt>
                <c:pt idx="16838">
                  <c:v>-0.14061499999999999</c:v>
                </c:pt>
                <c:pt idx="16839">
                  <c:v>-0.14064099999999999</c:v>
                </c:pt>
                <c:pt idx="16840">
                  <c:v>-0.140707</c:v>
                </c:pt>
                <c:pt idx="16841">
                  <c:v>-0.14081199999999999</c:v>
                </c:pt>
                <c:pt idx="16842">
                  <c:v>-0.140961</c:v>
                </c:pt>
                <c:pt idx="16843">
                  <c:v>-0.141153</c:v>
                </c:pt>
                <c:pt idx="16844">
                  <c:v>-0.14138600000000001</c:v>
                </c:pt>
                <c:pt idx="16845">
                  <c:v>-0.14166400000000001</c:v>
                </c:pt>
                <c:pt idx="16846">
                  <c:v>-0.141988</c:v>
                </c:pt>
                <c:pt idx="16847">
                  <c:v>-0.14235900000000001</c:v>
                </c:pt>
                <c:pt idx="16848">
                  <c:v>-0.14277599999999999</c:v>
                </c:pt>
                <c:pt idx="16849">
                  <c:v>-0.14324200000000001</c:v>
                </c:pt>
                <c:pt idx="16850">
                  <c:v>-0.143758</c:v>
                </c:pt>
                <c:pt idx="16851">
                  <c:v>-0.14432400000000001</c:v>
                </c:pt>
                <c:pt idx="16852">
                  <c:v>-0.14494000000000001</c:v>
                </c:pt>
                <c:pt idx="16853">
                  <c:v>-0.14560899999999999</c:v>
                </c:pt>
                <c:pt idx="16854">
                  <c:v>-0.14632899999999999</c:v>
                </c:pt>
                <c:pt idx="16855">
                  <c:v>-0.14710300000000001</c:v>
                </c:pt>
                <c:pt idx="16856">
                  <c:v>-0.147928</c:v>
                </c:pt>
                <c:pt idx="16857">
                  <c:v>-0.14880299999999999</c:v>
                </c:pt>
                <c:pt idx="16858">
                  <c:v>-0.149725</c:v>
                </c:pt>
                <c:pt idx="16859">
                  <c:v>-0.15069199999999999</c:v>
                </c:pt>
                <c:pt idx="16860">
                  <c:v>-0.15170900000000001</c:v>
                </c:pt>
                <c:pt idx="16861">
                  <c:v>-0.15277299999999999</c:v>
                </c:pt>
                <c:pt idx="16862">
                  <c:v>-0.15388199999999999</c:v>
                </c:pt>
                <c:pt idx="16863">
                  <c:v>-0.155033</c:v>
                </c:pt>
                <c:pt idx="16864">
                  <c:v>-0.156227</c:v>
                </c:pt>
                <c:pt idx="16865">
                  <c:v>-0.15745700000000001</c:v>
                </c:pt>
                <c:pt idx="16866">
                  <c:v>-0.158722</c:v>
                </c:pt>
                <c:pt idx="16867">
                  <c:v>-0.160022</c:v>
                </c:pt>
                <c:pt idx="16868">
                  <c:v>-0.161357</c:v>
                </c:pt>
                <c:pt idx="16869">
                  <c:v>-0.16272900000000001</c:v>
                </c:pt>
                <c:pt idx="16870">
                  <c:v>-0.164136</c:v>
                </c:pt>
                <c:pt idx="16871">
                  <c:v>-0.165573</c:v>
                </c:pt>
                <c:pt idx="16872">
                  <c:v>-0.16703499999999999</c:v>
                </c:pt>
                <c:pt idx="16873">
                  <c:v>-0.168518</c:v>
                </c:pt>
                <c:pt idx="16874">
                  <c:v>-0.170019</c:v>
                </c:pt>
                <c:pt idx="16875">
                  <c:v>-0.17153599999999999</c:v>
                </c:pt>
                <c:pt idx="16876">
                  <c:v>-0.173064</c:v>
                </c:pt>
                <c:pt idx="16877">
                  <c:v>-0.17460000000000001</c:v>
                </c:pt>
                <c:pt idx="16878">
                  <c:v>-0.176144</c:v>
                </c:pt>
                <c:pt idx="16879">
                  <c:v>-0.17769599999999999</c:v>
                </c:pt>
                <c:pt idx="16880">
                  <c:v>-0.179255</c:v>
                </c:pt>
                <c:pt idx="16881">
                  <c:v>-0.18081700000000001</c:v>
                </c:pt>
                <c:pt idx="16882">
                  <c:v>-0.18237900000000001</c:v>
                </c:pt>
                <c:pt idx="16883">
                  <c:v>-0.18393899999999999</c:v>
                </c:pt>
                <c:pt idx="16884">
                  <c:v>-0.18549299999999999</c:v>
                </c:pt>
                <c:pt idx="16885">
                  <c:v>-0.18703800000000001</c:v>
                </c:pt>
                <c:pt idx="16886">
                  <c:v>-0.18857299999999999</c:v>
                </c:pt>
                <c:pt idx="16887">
                  <c:v>-0.19009799999999999</c:v>
                </c:pt>
                <c:pt idx="16888">
                  <c:v>-0.19161300000000001</c:v>
                </c:pt>
                <c:pt idx="16889">
                  <c:v>-0.19311400000000001</c:v>
                </c:pt>
                <c:pt idx="16890">
                  <c:v>-0.19459899999999999</c:v>
                </c:pt>
                <c:pt idx="16891">
                  <c:v>-0.19606399999999999</c:v>
                </c:pt>
                <c:pt idx="16892">
                  <c:v>-0.19750400000000001</c:v>
                </c:pt>
                <c:pt idx="16893">
                  <c:v>-0.19891500000000001</c:v>
                </c:pt>
                <c:pt idx="16894">
                  <c:v>-0.200294</c:v>
                </c:pt>
                <c:pt idx="16895">
                  <c:v>-0.20163600000000001</c:v>
                </c:pt>
                <c:pt idx="16896">
                  <c:v>-0.20294200000000001</c:v>
                </c:pt>
                <c:pt idx="16897">
                  <c:v>-0.204209</c:v>
                </c:pt>
                <c:pt idx="16898">
                  <c:v>-0.20543600000000001</c:v>
                </c:pt>
                <c:pt idx="16899">
                  <c:v>-0.20662</c:v>
                </c:pt>
                <c:pt idx="16900">
                  <c:v>-0.207758</c:v>
                </c:pt>
                <c:pt idx="16901">
                  <c:v>-0.208847</c:v>
                </c:pt>
                <c:pt idx="16902">
                  <c:v>-0.20988599999999999</c:v>
                </c:pt>
                <c:pt idx="16903">
                  <c:v>-0.210872</c:v>
                </c:pt>
                <c:pt idx="16904">
                  <c:v>-0.21180199999999999</c:v>
                </c:pt>
                <c:pt idx="16905">
                  <c:v>-0.212677</c:v>
                </c:pt>
                <c:pt idx="16906">
                  <c:v>-0.21349599999999999</c:v>
                </c:pt>
                <c:pt idx="16907">
                  <c:v>-0.214254</c:v>
                </c:pt>
                <c:pt idx="16908">
                  <c:v>-0.214949</c:v>
                </c:pt>
                <c:pt idx="16909">
                  <c:v>-0.21557599999999999</c:v>
                </c:pt>
                <c:pt idx="16910">
                  <c:v>-0.21613199999999999</c:v>
                </c:pt>
                <c:pt idx="16911">
                  <c:v>-0.216614</c:v>
                </c:pt>
                <c:pt idx="16912">
                  <c:v>-0.21702199999999999</c:v>
                </c:pt>
                <c:pt idx="16913">
                  <c:v>-0.21735499999999999</c:v>
                </c:pt>
                <c:pt idx="16914">
                  <c:v>-0.21760599999999999</c:v>
                </c:pt>
                <c:pt idx="16915">
                  <c:v>-0.21777299999999999</c:v>
                </c:pt>
                <c:pt idx="16916">
                  <c:v>-0.21785499999999999</c:v>
                </c:pt>
                <c:pt idx="16917">
                  <c:v>-0.21785599999999999</c:v>
                </c:pt>
                <c:pt idx="16918">
                  <c:v>-0.217775</c:v>
                </c:pt>
                <c:pt idx="16919">
                  <c:v>-0.21761</c:v>
                </c:pt>
                <c:pt idx="16920">
                  <c:v>-0.217358</c:v>
                </c:pt>
                <c:pt idx="16921">
                  <c:v>-0.21701599999999999</c:v>
                </c:pt>
                <c:pt idx="16922">
                  <c:v>-0.216585</c:v>
                </c:pt>
                <c:pt idx="16923">
                  <c:v>-0.21606600000000001</c:v>
                </c:pt>
                <c:pt idx="16924">
                  <c:v>-0.21545700000000001</c:v>
                </c:pt>
                <c:pt idx="16925">
                  <c:v>-0.214758</c:v>
                </c:pt>
                <c:pt idx="16926">
                  <c:v>-0.21396799999999999</c:v>
                </c:pt>
                <c:pt idx="16927">
                  <c:v>-0.213087</c:v>
                </c:pt>
                <c:pt idx="16928">
                  <c:v>-0.212115</c:v>
                </c:pt>
                <c:pt idx="16929">
                  <c:v>-0.21105199999999999</c:v>
                </c:pt>
                <c:pt idx="16930">
                  <c:v>-0.209896</c:v>
                </c:pt>
                <c:pt idx="16931">
                  <c:v>-0.208646</c:v>
                </c:pt>
                <c:pt idx="16932">
                  <c:v>-0.20730399999999999</c:v>
                </c:pt>
                <c:pt idx="16933">
                  <c:v>-0.205872</c:v>
                </c:pt>
                <c:pt idx="16934">
                  <c:v>-0.20433699999999999</c:v>
                </c:pt>
                <c:pt idx="16935">
                  <c:v>-0.202683</c:v>
                </c:pt>
                <c:pt idx="16936">
                  <c:v>-0.20092599999999999</c:v>
                </c:pt>
                <c:pt idx="16937">
                  <c:v>-0.19908100000000001</c:v>
                </c:pt>
                <c:pt idx="16938">
                  <c:v>-0.19713900000000001</c:v>
                </c:pt>
                <c:pt idx="16939">
                  <c:v>-0.19509599999999999</c:v>
                </c:pt>
                <c:pt idx="16940">
                  <c:v>-0.19295899999999999</c:v>
                </c:pt>
                <c:pt idx="16941">
                  <c:v>-0.19073100000000001</c:v>
                </c:pt>
                <c:pt idx="16942">
                  <c:v>-0.188413</c:v>
                </c:pt>
                <c:pt idx="16943">
                  <c:v>-0.18600700000000001</c:v>
                </c:pt>
                <c:pt idx="16944">
                  <c:v>-0.18351100000000001</c:v>
                </c:pt>
                <c:pt idx="16945">
                  <c:v>-0.180924</c:v>
                </c:pt>
                <c:pt idx="16946">
                  <c:v>-0.17824699999999999</c:v>
                </c:pt>
                <c:pt idx="16947">
                  <c:v>-0.175484</c:v>
                </c:pt>
                <c:pt idx="16948">
                  <c:v>-0.17263500000000001</c:v>
                </c:pt>
                <c:pt idx="16949">
                  <c:v>-0.16970499999999999</c:v>
                </c:pt>
                <c:pt idx="16950">
                  <c:v>-0.16669700000000001</c:v>
                </c:pt>
                <c:pt idx="16951">
                  <c:v>-0.16361500000000001</c:v>
                </c:pt>
                <c:pt idx="16952">
                  <c:v>-0.16046199999999999</c:v>
                </c:pt>
                <c:pt idx="16953">
                  <c:v>-0.15724299999999999</c:v>
                </c:pt>
                <c:pt idx="16954">
                  <c:v>-0.15396299999999999</c:v>
                </c:pt>
                <c:pt idx="16955">
                  <c:v>-0.15062600000000001</c:v>
                </c:pt>
                <c:pt idx="16956">
                  <c:v>-0.14723700000000001</c:v>
                </c:pt>
                <c:pt idx="16957">
                  <c:v>-0.14379800000000001</c:v>
                </c:pt>
                <c:pt idx="16958">
                  <c:v>-0.14031299999999999</c:v>
                </c:pt>
                <c:pt idx="16959">
                  <c:v>-0.13678399999999999</c:v>
                </c:pt>
                <c:pt idx="16960">
                  <c:v>-0.133217</c:v>
                </c:pt>
                <c:pt idx="16961">
                  <c:v>-0.129611</c:v>
                </c:pt>
                <c:pt idx="16962">
                  <c:v>-0.12597</c:v>
                </c:pt>
                <c:pt idx="16963">
                  <c:v>-0.122295</c:v>
                </c:pt>
                <c:pt idx="16964">
                  <c:v>-0.118589</c:v>
                </c:pt>
                <c:pt idx="16965">
                  <c:v>-0.114859</c:v>
                </c:pt>
                <c:pt idx="16966">
                  <c:v>-0.111106</c:v>
                </c:pt>
                <c:pt idx="16967">
                  <c:v>-0.107335</c:v>
                </c:pt>
                <c:pt idx="16968">
                  <c:v>-0.103548</c:v>
                </c:pt>
                <c:pt idx="16969">
                  <c:v>-9.9748500000000004E-2</c:v>
                </c:pt>
                <c:pt idx="16970">
                  <c:v>-9.5945299999999997E-2</c:v>
                </c:pt>
                <c:pt idx="16971">
                  <c:v>-9.21371E-2</c:v>
                </c:pt>
                <c:pt idx="16972">
                  <c:v>-8.8302400000000003E-2</c:v>
                </c:pt>
                <c:pt idx="16973">
                  <c:v>-8.4440299999999996E-2</c:v>
                </c:pt>
                <c:pt idx="16974">
                  <c:v>-8.0580799999999994E-2</c:v>
                </c:pt>
                <c:pt idx="16975">
                  <c:v>-7.6731199999999999E-2</c:v>
                </c:pt>
                <c:pt idx="16976">
                  <c:v>-7.2881600000000005E-2</c:v>
                </c:pt>
                <c:pt idx="16977">
                  <c:v>-6.9036899999999998E-2</c:v>
                </c:pt>
                <c:pt idx="16978">
                  <c:v>-6.5206600000000003E-2</c:v>
                </c:pt>
                <c:pt idx="16979">
                  <c:v>-6.1394600000000001E-2</c:v>
                </c:pt>
                <c:pt idx="16980">
                  <c:v>-5.7602899999999999E-2</c:v>
                </c:pt>
                <c:pt idx="16981">
                  <c:v>-5.3833499999999999E-2</c:v>
                </c:pt>
                <c:pt idx="16982">
                  <c:v>-5.0088199999999999E-2</c:v>
                </c:pt>
                <c:pt idx="16983">
                  <c:v>-4.6369100000000003E-2</c:v>
                </c:pt>
                <c:pt idx="16984">
                  <c:v>-4.26792E-2</c:v>
                </c:pt>
                <c:pt idx="16985">
                  <c:v>-3.9021500000000001E-2</c:v>
                </c:pt>
                <c:pt idx="16986">
                  <c:v>-3.5399800000000002E-2</c:v>
                </c:pt>
                <c:pt idx="16987">
                  <c:v>-3.1819199999999999E-2</c:v>
                </c:pt>
                <c:pt idx="16988">
                  <c:v>-2.8286100000000002E-2</c:v>
                </c:pt>
                <c:pt idx="16989">
                  <c:v>-2.4806399999999999E-2</c:v>
                </c:pt>
                <c:pt idx="16990">
                  <c:v>-2.1385999999999999E-2</c:v>
                </c:pt>
                <c:pt idx="16991">
                  <c:v>-1.8029699999999999E-2</c:v>
                </c:pt>
                <c:pt idx="16992">
                  <c:v>-1.47402E-2</c:v>
                </c:pt>
                <c:pt idx="16993">
                  <c:v>-1.1518799999999999E-2</c:v>
                </c:pt>
                <c:pt idx="16994" formatCode="0.00E+00">
                  <c:v>-8.3665200000000006E-3</c:v>
                </c:pt>
                <c:pt idx="16995" formatCode="0.00E+00">
                  <c:v>-5.2851E-3</c:v>
                </c:pt>
                <c:pt idx="16996" formatCode="0.00E+00">
                  <c:v>-2.27706E-3</c:v>
                </c:pt>
                <c:pt idx="16997" formatCode="0.00E+00">
                  <c:v>6.5540699999999999E-4</c:v>
                </c:pt>
                <c:pt idx="16998" formatCode="0.00E+00">
                  <c:v>3.5101899999999998E-3</c:v>
                </c:pt>
                <c:pt idx="16999" formatCode="0.00E+00">
                  <c:v>6.2842699999999998E-3</c:v>
                </c:pt>
                <c:pt idx="17000" formatCode="0.00E+00">
                  <c:v>8.9763299999999994E-3</c:v>
                </c:pt>
                <c:pt idx="17001">
                  <c:v>1.1587699999999999E-2</c:v>
                </c:pt>
                <c:pt idx="17002">
                  <c:v>1.4118800000000001E-2</c:v>
                </c:pt>
                <c:pt idx="17003">
                  <c:v>1.6568900000000001E-2</c:v>
                </c:pt>
                <c:pt idx="17004">
                  <c:v>1.8937099999999998E-2</c:v>
                </c:pt>
                <c:pt idx="17005">
                  <c:v>2.12222E-2</c:v>
                </c:pt>
                <c:pt idx="17006">
                  <c:v>2.3421600000000001E-2</c:v>
                </c:pt>
                <c:pt idx="17007">
                  <c:v>2.55318E-2</c:v>
                </c:pt>
                <c:pt idx="17008">
                  <c:v>2.75515E-2</c:v>
                </c:pt>
                <c:pt idx="17009">
                  <c:v>2.94816E-2</c:v>
                </c:pt>
                <c:pt idx="17010">
                  <c:v>3.1322799999999998E-2</c:v>
                </c:pt>
                <c:pt idx="17011">
                  <c:v>3.3072699999999997E-2</c:v>
                </c:pt>
                <c:pt idx="17012">
                  <c:v>3.4728299999999997E-2</c:v>
                </c:pt>
                <c:pt idx="17013">
                  <c:v>3.6286800000000001E-2</c:v>
                </c:pt>
                <c:pt idx="17014">
                  <c:v>3.7747000000000003E-2</c:v>
                </c:pt>
                <c:pt idx="17015">
                  <c:v>3.9109400000000002E-2</c:v>
                </c:pt>
                <c:pt idx="17016">
                  <c:v>4.0375099999999997E-2</c:v>
                </c:pt>
                <c:pt idx="17017">
                  <c:v>4.1544499999999998E-2</c:v>
                </c:pt>
                <c:pt idx="17018">
                  <c:v>4.26174E-2</c:v>
                </c:pt>
                <c:pt idx="17019">
                  <c:v>4.35935E-2</c:v>
                </c:pt>
                <c:pt idx="17020">
                  <c:v>4.44728E-2</c:v>
                </c:pt>
                <c:pt idx="17021">
                  <c:v>4.52561E-2</c:v>
                </c:pt>
                <c:pt idx="17022">
                  <c:v>4.5943900000000003E-2</c:v>
                </c:pt>
                <c:pt idx="17023">
                  <c:v>4.65362E-2</c:v>
                </c:pt>
                <c:pt idx="17024">
                  <c:v>4.7033400000000003E-2</c:v>
                </c:pt>
                <c:pt idx="17025">
                  <c:v>4.7435400000000003E-2</c:v>
                </c:pt>
                <c:pt idx="17026">
                  <c:v>4.7741800000000001E-2</c:v>
                </c:pt>
                <c:pt idx="17027">
                  <c:v>4.7953299999999997E-2</c:v>
                </c:pt>
                <c:pt idx="17028">
                  <c:v>4.8072700000000003E-2</c:v>
                </c:pt>
                <c:pt idx="17029">
                  <c:v>4.8102100000000002E-2</c:v>
                </c:pt>
                <c:pt idx="17030">
                  <c:v>4.8042799999999997E-2</c:v>
                </c:pt>
                <c:pt idx="17031">
                  <c:v>4.7896000000000001E-2</c:v>
                </c:pt>
                <c:pt idx="17032">
                  <c:v>4.7662099999999999E-2</c:v>
                </c:pt>
                <c:pt idx="17033">
                  <c:v>4.7341000000000001E-2</c:v>
                </c:pt>
                <c:pt idx="17034">
                  <c:v>4.6933700000000002E-2</c:v>
                </c:pt>
                <c:pt idx="17035">
                  <c:v>4.6441799999999998E-2</c:v>
                </c:pt>
                <c:pt idx="17036">
                  <c:v>4.5865999999999997E-2</c:v>
                </c:pt>
                <c:pt idx="17037">
                  <c:v>4.5207600000000001E-2</c:v>
                </c:pt>
                <c:pt idx="17038">
                  <c:v>4.4470599999999999E-2</c:v>
                </c:pt>
                <c:pt idx="17039">
                  <c:v>4.36601E-2</c:v>
                </c:pt>
                <c:pt idx="17040">
                  <c:v>4.2779200000000003E-2</c:v>
                </c:pt>
                <c:pt idx="17041">
                  <c:v>4.1829100000000001E-2</c:v>
                </c:pt>
                <c:pt idx="17042">
                  <c:v>4.0810800000000001E-2</c:v>
                </c:pt>
                <c:pt idx="17043">
                  <c:v>3.97256E-2</c:v>
                </c:pt>
                <c:pt idx="17044">
                  <c:v>3.8574499999999998E-2</c:v>
                </c:pt>
                <c:pt idx="17045">
                  <c:v>3.7359299999999998E-2</c:v>
                </c:pt>
                <c:pt idx="17046">
                  <c:v>3.6084600000000001E-2</c:v>
                </c:pt>
                <c:pt idx="17047">
                  <c:v>3.4755500000000002E-2</c:v>
                </c:pt>
                <c:pt idx="17048">
                  <c:v>3.3373600000000003E-2</c:v>
                </c:pt>
                <c:pt idx="17049">
                  <c:v>3.1938599999999998E-2</c:v>
                </c:pt>
                <c:pt idx="17050">
                  <c:v>3.0451099999999998E-2</c:v>
                </c:pt>
                <c:pt idx="17051">
                  <c:v>2.8912400000000001E-2</c:v>
                </c:pt>
                <c:pt idx="17052">
                  <c:v>2.7325100000000001E-2</c:v>
                </c:pt>
                <c:pt idx="17053">
                  <c:v>2.5693299999999999E-2</c:v>
                </c:pt>
                <c:pt idx="17054">
                  <c:v>2.40206E-2</c:v>
                </c:pt>
                <c:pt idx="17055">
                  <c:v>2.2310300000000002E-2</c:v>
                </c:pt>
                <c:pt idx="17056">
                  <c:v>2.0565E-2</c:v>
                </c:pt>
                <c:pt idx="17057">
                  <c:v>1.8786500000000001E-2</c:v>
                </c:pt>
                <c:pt idx="17058">
                  <c:v>1.6976600000000001E-2</c:v>
                </c:pt>
                <c:pt idx="17059">
                  <c:v>1.51369E-2</c:v>
                </c:pt>
                <c:pt idx="17060">
                  <c:v>1.32684E-2</c:v>
                </c:pt>
                <c:pt idx="17061">
                  <c:v>1.1372699999999999E-2</c:v>
                </c:pt>
                <c:pt idx="17062" formatCode="0.00E+00">
                  <c:v>9.4529499999999999E-3</c:v>
                </c:pt>
                <c:pt idx="17063" formatCode="0.00E+00">
                  <c:v>7.5121700000000003E-3</c:v>
                </c:pt>
                <c:pt idx="17064" formatCode="0.00E+00">
                  <c:v>5.5526999999999998E-3</c:v>
                </c:pt>
                <c:pt idx="17065" formatCode="0.00E+00">
                  <c:v>3.5776100000000002E-3</c:v>
                </c:pt>
                <c:pt idx="17066" formatCode="0.00E+00">
                  <c:v>1.5904199999999999E-3</c:v>
                </c:pt>
                <c:pt idx="17067" formatCode="0.00E+00">
                  <c:v>-4.0651700000000001E-4</c:v>
                </c:pt>
                <c:pt idx="17068" formatCode="0.00E+00">
                  <c:v>-2.4112999999999999E-3</c:v>
                </c:pt>
                <c:pt idx="17069" formatCode="0.00E+00">
                  <c:v>-4.4218800000000004E-3</c:v>
                </c:pt>
                <c:pt idx="17070" formatCode="0.00E+00">
                  <c:v>-6.4362400000000002E-3</c:v>
                </c:pt>
                <c:pt idx="17071" formatCode="0.00E+00">
                  <c:v>-8.4522E-3</c:v>
                </c:pt>
                <c:pt idx="17072">
                  <c:v>-1.04677E-2</c:v>
                </c:pt>
                <c:pt idx="17073">
                  <c:v>-1.24814E-2</c:v>
                </c:pt>
                <c:pt idx="17074">
                  <c:v>-1.44922E-2</c:v>
                </c:pt>
                <c:pt idx="17075">
                  <c:v>-1.6497999999999999E-2</c:v>
                </c:pt>
                <c:pt idx="17076">
                  <c:v>-1.8496200000000001E-2</c:v>
                </c:pt>
                <c:pt idx="17077">
                  <c:v>-2.04843E-2</c:v>
                </c:pt>
                <c:pt idx="17078">
                  <c:v>-2.2460500000000001E-2</c:v>
                </c:pt>
                <c:pt idx="17079">
                  <c:v>-2.44231E-2</c:v>
                </c:pt>
                <c:pt idx="17080">
                  <c:v>-2.6369799999999999E-2</c:v>
                </c:pt>
                <c:pt idx="17081">
                  <c:v>-2.82981E-2</c:v>
                </c:pt>
                <c:pt idx="17082">
                  <c:v>-3.0205900000000001E-2</c:v>
                </c:pt>
                <c:pt idx="17083">
                  <c:v>-3.2090300000000002E-2</c:v>
                </c:pt>
                <c:pt idx="17084">
                  <c:v>-3.3948300000000001E-2</c:v>
                </c:pt>
                <c:pt idx="17085">
                  <c:v>-3.5778200000000003E-2</c:v>
                </c:pt>
                <c:pt idx="17086">
                  <c:v>-3.7578599999999997E-2</c:v>
                </c:pt>
                <c:pt idx="17087">
                  <c:v>-3.9347600000000003E-2</c:v>
                </c:pt>
                <c:pt idx="17088">
                  <c:v>-4.1083399999999999E-2</c:v>
                </c:pt>
                <c:pt idx="17089">
                  <c:v>-4.2784000000000003E-2</c:v>
                </c:pt>
                <c:pt idx="17090">
                  <c:v>-4.4448099999999997E-2</c:v>
                </c:pt>
                <c:pt idx="17091">
                  <c:v>-4.60753E-2</c:v>
                </c:pt>
                <c:pt idx="17092">
                  <c:v>-4.7664900000000003E-2</c:v>
                </c:pt>
                <c:pt idx="17093">
                  <c:v>-4.9215399999999999E-2</c:v>
                </c:pt>
                <c:pt idx="17094">
                  <c:v>-5.0724999999999999E-2</c:v>
                </c:pt>
                <c:pt idx="17095">
                  <c:v>-5.2192099999999998E-2</c:v>
                </c:pt>
                <c:pt idx="17096">
                  <c:v>-5.3615299999999998E-2</c:v>
                </c:pt>
                <c:pt idx="17097">
                  <c:v>-5.4993500000000001E-2</c:v>
                </c:pt>
                <c:pt idx="17098">
                  <c:v>-5.6326399999999999E-2</c:v>
                </c:pt>
                <c:pt idx="17099">
                  <c:v>-5.7612999999999998E-2</c:v>
                </c:pt>
                <c:pt idx="17100">
                  <c:v>-5.8851899999999999E-2</c:v>
                </c:pt>
                <c:pt idx="17101">
                  <c:v>-6.0040499999999997E-2</c:v>
                </c:pt>
                <c:pt idx="17102">
                  <c:v>-6.11774E-2</c:v>
                </c:pt>
                <c:pt idx="17103">
                  <c:v>-6.2262199999999997E-2</c:v>
                </c:pt>
                <c:pt idx="17104">
                  <c:v>-6.3295400000000002E-2</c:v>
                </c:pt>
                <c:pt idx="17105">
                  <c:v>-6.4276299999999995E-2</c:v>
                </c:pt>
                <c:pt idx="17106">
                  <c:v>-6.5203700000000003E-2</c:v>
                </c:pt>
                <c:pt idx="17107">
                  <c:v>-6.6076499999999996E-2</c:v>
                </c:pt>
                <c:pt idx="17108">
                  <c:v>-6.6894099999999998E-2</c:v>
                </c:pt>
                <c:pt idx="17109">
                  <c:v>-6.7656900000000006E-2</c:v>
                </c:pt>
                <c:pt idx="17110">
                  <c:v>-6.8364599999999998E-2</c:v>
                </c:pt>
                <c:pt idx="17111">
                  <c:v>-6.9016599999999997E-2</c:v>
                </c:pt>
                <c:pt idx="17112">
                  <c:v>-6.9612400000000005E-2</c:v>
                </c:pt>
                <c:pt idx="17113">
                  <c:v>-7.0151500000000006E-2</c:v>
                </c:pt>
                <c:pt idx="17114">
                  <c:v>-7.0633799999999997E-2</c:v>
                </c:pt>
                <c:pt idx="17115">
                  <c:v>-7.1059300000000006E-2</c:v>
                </c:pt>
                <c:pt idx="17116">
                  <c:v>-7.1428500000000006E-2</c:v>
                </c:pt>
                <c:pt idx="17117">
                  <c:v>-7.1741200000000005E-2</c:v>
                </c:pt>
                <c:pt idx="17118">
                  <c:v>-7.1996599999999994E-2</c:v>
                </c:pt>
                <c:pt idx="17119">
                  <c:v>-7.2193999999999994E-2</c:v>
                </c:pt>
                <c:pt idx="17120">
                  <c:v>-7.2332800000000003E-2</c:v>
                </c:pt>
                <c:pt idx="17121">
                  <c:v>-7.2412900000000002E-2</c:v>
                </c:pt>
                <c:pt idx="17122">
                  <c:v>-7.2434999999999999E-2</c:v>
                </c:pt>
                <c:pt idx="17123">
                  <c:v>-7.2400000000000006E-2</c:v>
                </c:pt>
                <c:pt idx="17124">
                  <c:v>-7.2307899999999994E-2</c:v>
                </c:pt>
                <c:pt idx="17125">
                  <c:v>-7.2158700000000006E-2</c:v>
                </c:pt>
                <c:pt idx="17126">
                  <c:v>-7.1953199999999995E-2</c:v>
                </c:pt>
                <c:pt idx="17127">
                  <c:v>-7.1691900000000003E-2</c:v>
                </c:pt>
                <c:pt idx="17128">
                  <c:v>-7.1375499999999995E-2</c:v>
                </c:pt>
                <c:pt idx="17129">
                  <c:v>-7.1004200000000003E-2</c:v>
                </c:pt>
                <c:pt idx="17130">
                  <c:v>-7.0577399999999998E-2</c:v>
                </c:pt>
                <c:pt idx="17131">
                  <c:v>-7.0094799999999999E-2</c:v>
                </c:pt>
                <c:pt idx="17132">
                  <c:v>-6.9557800000000003E-2</c:v>
                </c:pt>
                <c:pt idx="17133">
                  <c:v>-6.8968299999999996E-2</c:v>
                </c:pt>
                <c:pt idx="17134">
                  <c:v>-6.8326899999999996E-2</c:v>
                </c:pt>
                <c:pt idx="17135">
                  <c:v>-6.7633499999999999E-2</c:v>
                </c:pt>
                <c:pt idx="17136">
                  <c:v>-6.6888400000000001E-2</c:v>
                </c:pt>
                <c:pt idx="17137">
                  <c:v>-6.6092899999999996E-2</c:v>
                </c:pt>
                <c:pt idx="17138">
                  <c:v>-6.5247200000000005E-2</c:v>
                </c:pt>
                <c:pt idx="17139">
                  <c:v>-6.4350699999999997E-2</c:v>
                </c:pt>
                <c:pt idx="17140">
                  <c:v>-6.3402500000000001E-2</c:v>
                </c:pt>
                <c:pt idx="17141">
                  <c:v>-6.2402699999999998E-2</c:v>
                </c:pt>
                <c:pt idx="17142">
                  <c:v>-6.1351700000000002E-2</c:v>
                </c:pt>
                <c:pt idx="17143">
                  <c:v>-6.0249900000000002E-2</c:v>
                </c:pt>
                <c:pt idx="17144">
                  <c:v>-5.9097499999999997E-2</c:v>
                </c:pt>
                <c:pt idx="17145">
                  <c:v>-5.7895200000000001E-2</c:v>
                </c:pt>
                <c:pt idx="17146">
                  <c:v>-5.6644399999999998E-2</c:v>
                </c:pt>
                <c:pt idx="17147">
                  <c:v>-5.5345900000000003E-2</c:v>
                </c:pt>
                <c:pt idx="17148">
                  <c:v>-5.4000100000000002E-2</c:v>
                </c:pt>
                <c:pt idx="17149">
                  <c:v>-5.2606800000000002E-2</c:v>
                </c:pt>
                <c:pt idx="17150">
                  <c:v>-5.1166400000000001E-2</c:v>
                </c:pt>
                <c:pt idx="17151">
                  <c:v>-4.9679300000000003E-2</c:v>
                </c:pt>
                <c:pt idx="17152">
                  <c:v>-4.8146300000000003E-2</c:v>
                </c:pt>
                <c:pt idx="17153">
                  <c:v>-4.6567799999999999E-2</c:v>
                </c:pt>
                <c:pt idx="17154">
                  <c:v>-4.49443E-2</c:v>
                </c:pt>
                <c:pt idx="17155">
                  <c:v>-4.3276099999999998E-2</c:v>
                </c:pt>
                <c:pt idx="17156">
                  <c:v>-4.15641E-2</c:v>
                </c:pt>
                <c:pt idx="17157">
                  <c:v>-3.9809200000000003E-2</c:v>
                </c:pt>
                <c:pt idx="17158">
                  <c:v>-3.8012600000000001E-2</c:v>
                </c:pt>
                <c:pt idx="17159">
                  <c:v>-3.61748E-2</c:v>
                </c:pt>
                <c:pt idx="17160">
                  <c:v>-3.4296500000000001E-2</c:v>
                </c:pt>
                <c:pt idx="17161">
                  <c:v>-3.2378299999999999E-2</c:v>
                </c:pt>
                <c:pt idx="17162">
                  <c:v>-3.04211E-2</c:v>
                </c:pt>
                <c:pt idx="17163">
                  <c:v>-2.8425300000000001E-2</c:v>
                </c:pt>
                <c:pt idx="17164">
                  <c:v>-2.6391100000000001E-2</c:v>
                </c:pt>
                <c:pt idx="17165">
                  <c:v>-2.43185E-2</c:v>
                </c:pt>
                <c:pt idx="17166">
                  <c:v>-2.22078E-2</c:v>
                </c:pt>
                <c:pt idx="17167">
                  <c:v>-2.00596E-2</c:v>
                </c:pt>
                <c:pt idx="17168">
                  <c:v>-1.78736E-2</c:v>
                </c:pt>
                <c:pt idx="17169">
                  <c:v>-1.56501E-2</c:v>
                </c:pt>
                <c:pt idx="17170">
                  <c:v>-1.3390300000000001E-2</c:v>
                </c:pt>
                <c:pt idx="17171">
                  <c:v>-1.10952E-2</c:v>
                </c:pt>
                <c:pt idx="17172" formatCode="0.00E+00">
                  <c:v>-8.7650999999999996E-3</c:v>
                </c:pt>
                <c:pt idx="17173" formatCode="0.00E+00">
                  <c:v>-6.4001199999999996E-3</c:v>
                </c:pt>
                <c:pt idx="17174" formatCode="0.00E+00">
                  <c:v>-4.0013000000000002E-3</c:v>
                </c:pt>
                <c:pt idx="17175" formatCode="0.00E+00">
                  <c:v>-1.5698800000000001E-3</c:v>
                </c:pt>
                <c:pt idx="17176" formatCode="0.00E+00">
                  <c:v>8.9324800000000002E-4</c:v>
                </c:pt>
                <c:pt idx="17177" formatCode="0.00E+00">
                  <c:v>3.3877E-3</c:v>
                </c:pt>
                <c:pt idx="17178" formatCode="0.00E+00">
                  <c:v>5.9132799999999999E-3</c:v>
                </c:pt>
                <c:pt idx="17179" formatCode="0.00E+00">
                  <c:v>8.4697499999999998E-3</c:v>
                </c:pt>
                <c:pt idx="17180">
                  <c:v>1.10566E-2</c:v>
                </c:pt>
                <c:pt idx="17181">
                  <c:v>1.3672999999999999E-2</c:v>
                </c:pt>
                <c:pt idx="17182">
                  <c:v>1.6318200000000001E-2</c:v>
                </c:pt>
                <c:pt idx="17183">
                  <c:v>1.8991500000000001E-2</c:v>
                </c:pt>
                <c:pt idx="17184">
                  <c:v>2.1693E-2</c:v>
                </c:pt>
                <c:pt idx="17185">
                  <c:v>2.44224E-2</c:v>
                </c:pt>
                <c:pt idx="17186">
                  <c:v>2.7179200000000001E-2</c:v>
                </c:pt>
                <c:pt idx="17187">
                  <c:v>2.9962300000000001E-2</c:v>
                </c:pt>
                <c:pt idx="17188">
                  <c:v>3.2771000000000002E-2</c:v>
                </c:pt>
                <c:pt idx="17189">
                  <c:v>3.5604400000000001E-2</c:v>
                </c:pt>
                <c:pt idx="17190">
                  <c:v>3.84619E-2</c:v>
                </c:pt>
                <c:pt idx="17191">
                  <c:v>4.1342700000000003E-2</c:v>
                </c:pt>
                <c:pt idx="17192">
                  <c:v>4.4245899999999998E-2</c:v>
                </c:pt>
                <c:pt idx="17193">
                  <c:v>4.7170400000000001E-2</c:v>
                </c:pt>
                <c:pt idx="17194">
                  <c:v>5.0114400000000003E-2</c:v>
                </c:pt>
                <c:pt idx="17195">
                  <c:v>5.3076600000000002E-2</c:v>
                </c:pt>
                <c:pt idx="17196">
                  <c:v>5.6055300000000002E-2</c:v>
                </c:pt>
                <c:pt idx="17197">
                  <c:v>5.9048999999999997E-2</c:v>
                </c:pt>
                <c:pt idx="17198">
                  <c:v>6.2056300000000002E-2</c:v>
                </c:pt>
                <c:pt idx="17199">
                  <c:v>6.5075800000000003E-2</c:v>
                </c:pt>
                <c:pt idx="17200">
                  <c:v>6.8106899999999998E-2</c:v>
                </c:pt>
                <c:pt idx="17201">
                  <c:v>7.1148699999999995E-2</c:v>
                </c:pt>
                <c:pt idx="17202">
                  <c:v>7.4200199999999994E-2</c:v>
                </c:pt>
                <c:pt idx="17203">
                  <c:v>7.7260700000000002E-2</c:v>
                </c:pt>
                <c:pt idx="17204">
                  <c:v>8.0329300000000006E-2</c:v>
                </c:pt>
                <c:pt idx="17205">
                  <c:v>8.3405000000000007E-2</c:v>
                </c:pt>
                <c:pt idx="17206">
                  <c:v>8.64867E-2</c:v>
                </c:pt>
                <c:pt idx="17207">
                  <c:v>8.9573E-2</c:v>
                </c:pt>
                <c:pt idx="17208">
                  <c:v>9.2662099999999997E-2</c:v>
                </c:pt>
                <c:pt idx="17209">
                  <c:v>9.5752500000000004E-2</c:v>
                </c:pt>
                <c:pt idx="17210">
                  <c:v>9.8842600000000003E-2</c:v>
                </c:pt>
                <c:pt idx="17211">
                  <c:v>0.10193000000000001</c:v>
                </c:pt>
                <c:pt idx="17212">
                  <c:v>0.105014</c:v>
                </c:pt>
                <c:pt idx="17213">
                  <c:v>0.10809000000000001</c:v>
                </c:pt>
                <c:pt idx="17214">
                  <c:v>0.11115800000000001</c:v>
                </c:pt>
                <c:pt idx="17215">
                  <c:v>0.114215</c:v>
                </c:pt>
                <c:pt idx="17216">
                  <c:v>0.11726200000000001</c:v>
                </c:pt>
                <c:pt idx="17217">
                  <c:v>0.120295</c:v>
                </c:pt>
                <c:pt idx="17218">
                  <c:v>0.12331400000000001</c:v>
                </c:pt>
                <c:pt idx="17219">
                  <c:v>0.12631600000000001</c:v>
                </c:pt>
                <c:pt idx="17220">
                  <c:v>0.129299</c:v>
                </c:pt>
                <c:pt idx="17221">
                  <c:v>0.13226099999999999</c:v>
                </c:pt>
                <c:pt idx="17222">
                  <c:v>0.13519999999999999</c:v>
                </c:pt>
                <c:pt idx="17223">
                  <c:v>0.13811300000000001</c:v>
                </c:pt>
                <c:pt idx="17224">
                  <c:v>0.14099900000000001</c:v>
                </c:pt>
                <c:pt idx="17225">
                  <c:v>0.14385500000000001</c:v>
                </c:pt>
                <c:pt idx="17226">
                  <c:v>0.14668</c:v>
                </c:pt>
                <c:pt idx="17227">
                  <c:v>0.14946999999999999</c:v>
                </c:pt>
                <c:pt idx="17228">
                  <c:v>0.152224</c:v>
                </c:pt>
                <c:pt idx="17229">
                  <c:v>0.15493699999999999</c:v>
                </c:pt>
                <c:pt idx="17230">
                  <c:v>0.157609</c:v>
                </c:pt>
                <c:pt idx="17231">
                  <c:v>0.16023799999999999</c:v>
                </c:pt>
                <c:pt idx="17232">
                  <c:v>0.16282099999999999</c:v>
                </c:pt>
                <c:pt idx="17233">
                  <c:v>0.165355</c:v>
                </c:pt>
                <c:pt idx="17234">
                  <c:v>0.16783799999999999</c:v>
                </c:pt>
                <c:pt idx="17235">
                  <c:v>0.170267</c:v>
                </c:pt>
                <c:pt idx="17236">
                  <c:v>0.17263700000000001</c:v>
                </c:pt>
                <c:pt idx="17237">
                  <c:v>0.17494599999999999</c:v>
                </c:pt>
                <c:pt idx="17238">
                  <c:v>0.17719199999999999</c:v>
                </c:pt>
                <c:pt idx="17239">
                  <c:v>0.179372</c:v>
                </c:pt>
                <c:pt idx="17240">
                  <c:v>0.18148500000000001</c:v>
                </c:pt>
                <c:pt idx="17241">
                  <c:v>0.183529</c:v>
                </c:pt>
                <c:pt idx="17242">
                  <c:v>0.185502</c:v>
                </c:pt>
                <c:pt idx="17243">
                  <c:v>0.18740100000000001</c:v>
                </c:pt>
                <c:pt idx="17244">
                  <c:v>0.189225</c:v>
                </c:pt>
                <c:pt idx="17245">
                  <c:v>0.190971</c:v>
                </c:pt>
                <c:pt idx="17246">
                  <c:v>0.192637</c:v>
                </c:pt>
                <c:pt idx="17247">
                  <c:v>0.194221</c:v>
                </c:pt>
                <c:pt idx="17248">
                  <c:v>0.195719</c:v>
                </c:pt>
                <c:pt idx="17249">
                  <c:v>0.19713</c:v>
                </c:pt>
                <c:pt idx="17250">
                  <c:v>0.19845099999999999</c:v>
                </c:pt>
                <c:pt idx="17251">
                  <c:v>0.199682</c:v>
                </c:pt>
                <c:pt idx="17252">
                  <c:v>0.200819</c:v>
                </c:pt>
                <c:pt idx="17253">
                  <c:v>0.20186000000000001</c:v>
                </c:pt>
                <c:pt idx="17254">
                  <c:v>0.20280200000000001</c:v>
                </c:pt>
                <c:pt idx="17255">
                  <c:v>0.20364499999999999</c:v>
                </c:pt>
                <c:pt idx="17256">
                  <c:v>0.20438500000000001</c:v>
                </c:pt>
                <c:pt idx="17257">
                  <c:v>0.20502200000000001</c:v>
                </c:pt>
                <c:pt idx="17258">
                  <c:v>0.20555300000000001</c:v>
                </c:pt>
                <c:pt idx="17259">
                  <c:v>0.20597799999999999</c:v>
                </c:pt>
                <c:pt idx="17260">
                  <c:v>0.206293</c:v>
                </c:pt>
                <c:pt idx="17261">
                  <c:v>0.20649700000000001</c:v>
                </c:pt>
                <c:pt idx="17262">
                  <c:v>0.20658799999999999</c:v>
                </c:pt>
                <c:pt idx="17263">
                  <c:v>0.206566</c:v>
                </c:pt>
                <c:pt idx="17264">
                  <c:v>0.206427</c:v>
                </c:pt>
                <c:pt idx="17265">
                  <c:v>0.20617199999999999</c:v>
                </c:pt>
                <c:pt idx="17266">
                  <c:v>0.20579700000000001</c:v>
                </c:pt>
                <c:pt idx="17267">
                  <c:v>0.20530200000000001</c:v>
                </c:pt>
                <c:pt idx="17268">
                  <c:v>0.20468700000000001</c:v>
                </c:pt>
                <c:pt idx="17269">
                  <c:v>0.20394999999999999</c:v>
                </c:pt>
                <c:pt idx="17270">
                  <c:v>0.203093</c:v>
                </c:pt>
                <c:pt idx="17271">
                  <c:v>0.20211299999999999</c:v>
                </c:pt>
                <c:pt idx="17272">
                  <c:v>0.20100999999999999</c:v>
                </c:pt>
                <c:pt idx="17273">
                  <c:v>0.19978399999999999</c:v>
                </c:pt>
                <c:pt idx="17274">
                  <c:v>0.198434</c:v>
                </c:pt>
                <c:pt idx="17275">
                  <c:v>0.19696</c:v>
                </c:pt>
                <c:pt idx="17276">
                  <c:v>0.19536200000000001</c:v>
                </c:pt>
                <c:pt idx="17277">
                  <c:v>0.19364100000000001</c:v>
                </c:pt>
                <c:pt idx="17278">
                  <c:v>0.191797</c:v>
                </c:pt>
                <c:pt idx="17279">
                  <c:v>0.189831</c:v>
                </c:pt>
                <c:pt idx="17280">
                  <c:v>0.18774299999999999</c:v>
                </c:pt>
                <c:pt idx="17281">
                  <c:v>0.18553500000000001</c:v>
                </c:pt>
                <c:pt idx="17282">
                  <c:v>0.18320700000000001</c:v>
                </c:pt>
                <c:pt idx="17283">
                  <c:v>0.18076100000000001</c:v>
                </c:pt>
                <c:pt idx="17284">
                  <c:v>0.17819699999999999</c:v>
                </c:pt>
                <c:pt idx="17285">
                  <c:v>0.17551800000000001</c:v>
                </c:pt>
                <c:pt idx="17286">
                  <c:v>0.17272499999999999</c:v>
                </c:pt>
                <c:pt idx="17287">
                  <c:v>0.169821</c:v>
                </c:pt>
                <c:pt idx="17288">
                  <c:v>0.16680500000000001</c:v>
                </c:pt>
                <c:pt idx="17289">
                  <c:v>0.16368099999999999</c:v>
                </c:pt>
                <c:pt idx="17290">
                  <c:v>0.16044900000000001</c:v>
                </c:pt>
                <c:pt idx="17291">
                  <c:v>0.157111</c:v>
                </c:pt>
                <c:pt idx="17292">
                  <c:v>0.153671</c:v>
                </c:pt>
                <c:pt idx="17293">
                  <c:v>0.15013099999999999</c:v>
                </c:pt>
                <c:pt idx="17294">
                  <c:v>0.14649499999999999</c:v>
                </c:pt>
                <c:pt idx="17295">
                  <c:v>0.142765</c:v>
                </c:pt>
                <c:pt idx="17296">
                  <c:v>0.13894400000000001</c:v>
                </c:pt>
                <c:pt idx="17297">
                  <c:v>0.13503499999999999</c:v>
                </c:pt>
                <c:pt idx="17298">
                  <c:v>0.13104199999999999</c:v>
                </c:pt>
                <c:pt idx="17299">
                  <c:v>0.126966</c:v>
                </c:pt>
                <c:pt idx="17300">
                  <c:v>0.122811</c:v>
                </c:pt>
                <c:pt idx="17301">
                  <c:v>0.11858100000000001</c:v>
                </c:pt>
                <c:pt idx="17302">
                  <c:v>0.11427900000000001</c:v>
                </c:pt>
                <c:pt idx="17303">
                  <c:v>0.10990900000000001</c:v>
                </c:pt>
                <c:pt idx="17304">
                  <c:v>0.105474</c:v>
                </c:pt>
                <c:pt idx="17305">
                  <c:v>0.100979</c:v>
                </c:pt>
                <c:pt idx="17306">
                  <c:v>9.6428399999999997E-2</c:v>
                </c:pt>
                <c:pt idx="17307">
                  <c:v>9.1826099999999994E-2</c:v>
                </c:pt>
                <c:pt idx="17308">
                  <c:v>8.7176500000000004E-2</c:v>
                </c:pt>
                <c:pt idx="17309">
                  <c:v>8.2484199999999994E-2</c:v>
                </c:pt>
                <c:pt idx="17310">
                  <c:v>7.7753900000000001E-2</c:v>
                </c:pt>
                <c:pt idx="17311">
                  <c:v>7.2991200000000006E-2</c:v>
                </c:pt>
                <c:pt idx="17312">
                  <c:v>6.8200999999999998E-2</c:v>
                </c:pt>
                <c:pt idx="17313">
                  <c:v>6.3388E-2</c:v>
                </c:pt>
                <c:pt idx="17314">
                  <c:v>5.85561E-2</c:v>
                </c:pt>
                <c:pt idx="17315">
                  <c:v>5.3710099999999997E-2</c:v>
                </c:pt>
                <c:pt idx="17316">
                  <c:v>4.8855999999999997E-2</c:v>
                </c:pt>
                <c:pt idx="17317">
                  <c:v>4.3999099999999999E-2</c:v>
                </c:pt>
                <c:pt idx="17318">
                  <c:v>3.9144699999999998E-2</c:v>
                </c:pt>
                <c:pt idx="17319">
                  <c:v>3.4298200000000001E-2</c:v>
                </c:pt>
                <c:pt idx="17320">
                  <c:v>2.9465399999999999E-2</c:v>
                </c:pt>
                <c:pt idx="17321">
                  <c:v>2.4652400000000001E-2</c:v>
                </c:pt>
                <c:pt idx="17322">
                  <c:v>1.9865600000000001E-2</c:v>
                </c:pt>
                <c:pt idx="17323">
                  <c:v>1.5110999999999999E-2</c:v>
                </c:pt>
                <c:pt idx="17324">
                  <c:v>1.03943E-2</c:v>
                </c:pt>
                <c:pt idx="17325" formatCode="0.00E+00">
                  <c:v>5.7206499999999999E-3</c:v>
                </c:pt>
                <c:pt idx="17326" formatCode="0.00E+00">
                  <c:v>1.0950700000000001E-3</c:v>
                </c:pt>
                <c:pt idx="17327" formatCode="0.00E+00">
                  <c:v>-3.47745E-3</c:v>
                </c:pt>
                <c:pt idx="17328" formatCode="0.00E+00">
                  <c:v>-7.9914300000000008E-3</c:v>
                </c:pt>
                <c:pt idx="17329">
                  <c:v>-1.24408E-2</c:v>
                </c:pt>
                <c:pt idx="17330">
                  <c:v>-1.6819400000000002E-2</c:v>
                </c:pt>
                <c:pt idx="17331">
                  <c:v>-2.1120900000000001E-2</c:v>
                </c:pt>
                <c:pt idx="17332">
                  <c:v>-2.53391E-2</c:v>
                </c:pt>
                <c:pt idx="17333">
                  <c:v>-2.9468399999999999E-2</c:v>
                </c:pt>
                <c:pt idx="17334">
                  <c:v>-3.3503400000000003E-2</c:v>
                </c:pt>
                <c:pt idx="17335">
                  <c:v>-3.7438600000000002E-2</c:v>
                </c:pt>
                <c:pt idx="17336">
                  <c:v>-4.1268800000000001E-2</c:v>
                </c:pt>
                <c:pt idx="17337">
                  <c:v>-4.4989599999999998E-2</c:v>
                </c:pt>
                <c:pt idx="17338">
                  <c:v>-4.85967E-2</c:v>
                </c:pt>
                <c:pt idx="17339">
                  <c:v>-5.2085800000000002E-2</c:v>
                </c:pt>
                <c:pt idx="17340">
                  <c:v>-5.5452099999999997E-2</c:v>
                </c:pt>
                <c:pt idx="17341">
                  <c:v>-5.8690699999999998E-2</c:v>
                </c:pt>
                <c:pt idx="17342">
                  <c:v>-6.1796799999999999E-2</c:v>
                </c:pt>
                <c:pt idx="17343">
                  <c:v>-6.4766000000000004E-2</c:v>
                </c:pt>
                <c:pt idx="17344">
                  <c:v>-6.7593500000000001E-2</c:v>
                </c:pt>
                <c:pt idx="17345">
                  <c:v>-7.0274900000000001E-2</c:v>
                </c:pt>
                <c:pt idx="17346">
                  <c:v>-7.2805400000000006E-2</c:v>
                </c:pt>
                <c:pt idx="17347">
                  <c:v>-7.51801E-2</c:v>
                </c:pt>
                <c:pt idx="17348">
                  <c:v>-7.7394500000000005E-2</c:v>
                </c:pt>
                <c:pt idx="17349">
                  <c:v>-7.9444200000000006E-2</c:v>
                </c:pt>
                <c:pt idx="17350">
                  <c:v>-8.1325499999999995E-2</c:v>
                </c:pt>
                <c:pt idx="17351">
                  <c:v>-8.3035899999999996E-2</c:v>
                </c:pt>
                <c:pt idx="17352">
                  <c:v>-8.4572599999999998E-2</c:v>
                </c:pt>
                <c:pt idx="17353">
                  <c:v>-8.5932300000000003E-2</c:v>
                </c:pt>
                <c:pt idx="17354">
                  <c:v>-8.7111900000000006E-2</c:v>
                </c:pt>
                <c:pt idx="17355">
                  <c:v>-8.8109199999999999E-2</c:v>
                </c:pt>
                <c:pt idx="17356">
                  <c:v>-8.8921899999999998E-2</c:v>
                </c:pt>
                <c:pt idx="17357">
                  <c:v>-8.9547500000000002E-2</c:v>
                </c:pt>
                <c:pt idx="17358">
                  <c:v>-8.9983300000000002E-2</c:v>
                </c:pt>
                <c:pt idx="17359">
                  <c:v>-9.0227199999999994E-2</c:v>
                </c:pt>
                <c:pt idx="17360">
                  <c:v>-9.0276800000000004E-2</c:v>
                </c:pt>
                <c:pt idx="17361">
                  <c:v>-9.0130100000000005E-2</c:v>
                </c:pt>
                <c:pt idx="17362">
                  <c:v>-8.9785599999999993E-2</c:v>
                </c:pt>
                <c:pt idx="17363">
                  <c:v>-8.9242799999999997E-2</c:v>
                </c:pt>
                <c:pt idx="17364">
                  <c:v>-8.8501700000000003E-2</c:v>
                </c:pt>
                <c:pt idx="17365">
                  <c:v>-8.7562100000000004E-2</c:v>
                </c:pt>
                <c:pt idx="17366">
                  <c:v>-8.6423299999999995E-2</c:v>
                </c:pt>
                <c:pt idx="17367">
                  <c:v>-8.5084599999999996E-2</c:v>
                </c:pt>
                <c:pt idx="17368">
                  <c:v>-8.3545900000000006E-2</c:v>
                </c:pt>
                <c:pt idx="17369">
                  <c:v>-8.1807099999999994E-2</c:v>
                </c:pt>
                <c:pt idx="17370">
                  <c:v>-7.9868300000000003E-2</c:v>
                </c:pt>
                <c:pt idx="17371">
                  <c:v>-7.7729999999999994E-2</c:v>
                </c:pt>
                <c:pt idx="17372">
                  <c:v>-7.5393699999999994E-2</c:v>
                </c:pt>
                <c:pt idx="17373">
                  <c:v>-7.2861300000000004E-2</c:v>
                </c:pt>
                <c:pt idx="17374">
                  <c:v>-7.01349E-2</c:v>
                </c:pt>
                <c:pt idx="17375">
                  <c:v>-6.7216799999999993E-2</c:v>
                </c:pt>
                <c:pt idx="17376">
                  <c:v>-6.411E-2</c:v>
                </c:pt>
                <c:pt idx="17377">
                  <c:v>-6.0817400000000001E-2</c:v>
                </c:pt>
                <c:pt idx="17378">
                  <c:v>-5.7341799999999998E-2</c:v>
                </c:pt>
                <c:pt idx="17379">
                  <c:v>-5.36868E-2</c:v>
                </c:pt>
                <c:pt idx="17380">
                  <c:v>-4.9855799999999999E-2</c:v>
                </c:pt>
                <c:pt idx="17381">
                  <c:v>-4.58521E-2</c:v>
                </c:pt>
                <c:pt idx="17382">
                  <c:v>-4.1678699999999999E-2</c:v>
                </c:pt>
                <c:pt idx="17383">
                  <c:v>-3.7338999999999997E-2</c:v>
                </c:pt>
                <c:pt idx="17384">
                  <c:v>-3.2836999999999998E-2</c:v>
                </c:pt>
                <c:pt idx="17385">
                  <c:v>-2.8176699999999999E-2</c:v>
                </c:pt>
                <c:pt idx="17386">
                  <c:v>-2.3362600000000001E-2</c:v>
                </c:pt>
                <c:pt idx="17387">
                  <c:v>-1.8399100000000002E-2</c:v>
                </c:pt>
                <c:pt idx="17388">
                  <c:v>-1.3291000000000001E-2</c:v>
                </c:pt>
                <c:pt idx="17389" formatCode="0.00E+00">
                  <c:v>-8.0432200000000002E-3</c:v>
                </c:pt>
                <c:pt idx="17390" formatCode="0.00E+00">
                  <c:v>-2.6609200000000002E-3</c:v>
                </c:pt>
                <c:pt idx="17391" formatCode="0.00E+00">
                  <c:v>2.85017E-3</c:v>
                </c:pt>
                <c:pt idx="17392" formatCode="0.00E+00">
                  <c:v>8.4834100000000003E-3</c:v>
                </c:pt>
                <c:pt idx="17393">
                  <c:v>1.42319E-2</c:v>
                </c:pt>
                <c:pt idx="17394">
                  <c:v>2.0089300000000001E-2</c:v>
                </c:pt>
                <c:pt idx="17395">
                  <c:v>2.6049800000000001E-2</c:v>
                </c:pt>
                <c:pt idx="17396">
                  <c:v>3.2107299999999998E-2</c:v>
                </c:pt>
                <c:pt idx="17397">
                  <c:v>3.8254999999999997E-2</c:v>
                </c:pt>
                <c:pt idx="17398">
                  <c:v>4.4486400000000002E-2</c:v>
                </c:pt>
                <c:pt idx="17399">
                  <c:v>5.0795100000000003E-2</c:v>
                </c:pt>
                <c:pt idx="17400">
                  <c:v>5.7173799999999997E-2</c:v>
                </c:pt>
                <c:pt idx="17401">
                  <c:v>6.3615000000000005E-2</c:v>
                </c:pt>
                <c:pt idx="17402">
                  <c:v>7.0111000000000007E-2</c:v>
                </c:pt>
                <c:pt idx="17403">
                  <c:v>7.6654200000000006E-2</c:v>
                </c:pt>
                <c:pt idx="17404">
                  <c:v>8.3237199999999997E-2</c:v>
                </c:pt>
                <c:pt idx="17405">
                  <c:v>8.9853199999999994E-2</c:v>
                </c:pt>
                <c:pt idx="17406">
                  <c:v>9.6494999999999997E-2</c:v>
                </c:pt>
                <c:pt idx="17407">
                  <c:v>0.103155</c:v>
                </c:pt>
                <c:pt idx="17408">
                  <c:v>0.109824</c:v>
                </c:pt>
                <c:pt idx="17409">
                  <c:v>0.116495</c:v>
                </c:pt>
                <c:pt idx="17410">
                  <c:v>0.12316000000000001</c:v>
                </c:pt>
                <c:pt idx="17411">
                  <c:v>0.12980900000000001</c:v>
                </c:pt>
                <c:pt idx="17412">
                  <c:v>0.136437</c:v>
                </c:pt>
                <c:pt idx="17413">
                  <c:v>0.143035</c:v>
                </c:pt>
                <c:pt idx="17414">
                  <c:v>0.14959600000000001</c:v>
                </c:pt>
                <c:pt idx="17415">
                  <c:v>0.15611</c:v>
                </c:pt>
                <c:pt idx="17416">
                  <c:v>0.16257099999999999</c:v>
                </c:pt>
                <c:pt idx="17417">
                  <c:v>0.16896900000000001</c:v>
                </c:pt>
                <c:pt idx="17418">
                  <c:v>0.17529600000000001</c:v>
                </c:pt>
                <c:pt idx="17419">
                  <c:v>0.18154699999999999</c:v>
                </c:pt>
                <c:pt idx="17420">
                  <c:v>0.18771199999999999</c:v>
                </c:pt>
                <c:pt idx="17421">
                  <c:v>0.19378600000000001</c:v>
                </c:pt>
                <c:pt idx="17422">
                  <c:v>0.199762</c:v>
                </c:pt>
                <c:pt idx="17423">
                  <c:v>0.20563200000000001</c:v>
                </c:pt>
                <c:pt idx="17424">
                  <c:v>0.21138899999999999</c:v>
                </c:pt>
                <c:pt idx="17425">
                  <c:v>0.217026</c:v>
                </c:pt>
                <c:pt idx="17426">
                  <c:v>0.22253800000000001</c:v>
                </c:pt>
                <c:pt idx="17427">
                  <c:v>0.22791600000000001</c:v>
                </c:pt>
                <c:pt idx="17428">
                  <c:v>0.233156</c:v>
                </c:pt>
                <c:pt idx="17429">
                  <c:v>0.23824999999999999</c:v>
                </c:pt>
                <c:pt idx="17430">
                  <c:v>0.24319299999999999</c:v>
                </c:pt>
                <c:pt idx="17431">
                  <c:v>0.247978</c:v>
                </c:pt>
                <c:pt idx="17432">
                  <c:v>0.25259999999999999</c:v>
                </c:pt>
                <c:pt idx="17433">
                  <c:v>0.257052</c:v>
                </c:pt>
                <c:pt idx="17434">
                  <c:v>0.26133099999999998</c:v>
                </c:pt>
                <c:pt idx="17435">
                  <c:v>0.26542900000000003</c:v>
                </c:pt>
                <c:pt idx="17436">
                  <c:v>0.26934399999999997</c:v>
                </c:pt>
                <c:pt idx="17437">
                  <c:v>0.27306999999999998</c:v>
                </c:pt>
                <c:pt idx="17438">
                  <c:v>0.27660200000000001</c:v>
                </c:pt>
                <c:pt idx="17439">
                  <c:v>0.27993800000000002</c:v>
                </c:pt>
                <c:pt idx="17440">
                  <c:v>0.28307300000000002</c:v>
                </c:pt>
                <c:pt idx="17441">
                  <c:v>0.28600300000000001</c:v>
                </c:pt>
                <c:pt idx="17442">
                  <c:v>0.28872500000000001</c:v>
                </c:pt>
                <c:pt idx="17443">
                  <c:v>0.29123700000000002</c:v>
                </c:pt>
                <c:pt idx="17444">
                  <c:v>0.29353600000000002</c:v>
                </c:pt>
                <c:pt idx="17445">
                  <c:v>0.29561999999999999</c:v>
                </c:pt>
                <c:pt idx="17446">
                  <c:v>0.297485</c:v>
                </c:pt>
                <c:pt idx="17447">
                  <c:v>0.29913000000000001</c:v>
                </c:pt>
                <c:pt idx="17448">
                  <c:v>0.30055300000000001</c:v>
                </c:pt>
                <c:pt idx="17449">
                  <c:v>0.30175200000000002</c:v>
                </c:pt>
                <c:pt idx="17450">
                  <c:v>0.302728</c:v>
                </c:pt>
                <c:pt idx="17451">
                  <c:v>0.30348000000000003</c:v>
                </c:pt>
                <c:pt idx="17452">
                  <c:v>0.30400700000000003</c:v>
                </c:pt>
                <c:pt idx="17453">
                  <c:v>0.30430800000000002</c:v>
                </c:pt>
                <c:pt idx="17454">
                  <c:v>0.30438399999999999</c:v>
                </c:pt>
                <c:pt idx="17455">
                  <c:v>0.30423499999999998</c:v>
                </c:pt>
                <c:pt idx="17456">
                  <c:v>0.30386099999999999</c:v>
                </c:pt>
                <c:pt idx="17457">
                  <c:v>0.303263</c:v>
                </c:pt>
                <c:pt idx="17458">
                  <c:v>0.30244300000000002</c:v>
                </c:pt>
                <c:pt idx="17459">
                  <c:v>0.301402</c:v>
                </c:pt>
                <c:pt idx="17460">
                  <c:v>0.30014400000000002</c:v>
                </c:pt>
                <c:pt idx="17461">
                  <c:v>0.29866900000000002</c:v>
                </c:pt>
                <c:pt idx="17462">
                  <c:v>0.29698000000000002</c:v>
                </c:pt>
                <c:pt idx="17463">
                  <c:v>0.29508099999999998</c:v>
                </c:pt>
                <c:pt idx="17464">
                  <c:v>0.29297499999999999</c:v>
                </c:pt>
                <c:pt idx="17465">
                  <c:v>0.29066500000000001</c:v>
                </c:pt>
                <c:pt idx="17466">
                  <c:v>0.28815600000000002</c:v>
                </c:pt>
                <c:pt idx="17467">
                  <c:v>0.28545199999999998</c:v>
                </c:pt>
                <c:pt idx="17468">
                  <c:v>0.282557</c:v>
                </c:pt>
                <c:pt idx="17469">
                  <c:v>0.279474</c:v>
                </c:pt>
                <c:pt idx="17470">
                  <c:v>0.27620899999999998</c:v>
                </c:pt>
                <c:pt idx="17471">
                  <c:v>0.27276600000000001</c:v>
                </c:pt>
                <c:pt idx="17472">
                  <c:v>0.26914900000000003</c:v>
                </c:pt>
                <c:pt idx="17473">
                  <c:v>0.26536500000000002</c:v>
                </c:pt>
                <c:pt idx="17474">
                  <c:v>0.26141799999999998</c:v>
                </c:pt>
                <c:pt idx="17475">
                  <c:v>0.25731599999999999</c:v>
                </c:pt>
                <c:pt idx="17476">
                  <c:v>0.25306400000000001</c:v>
                </c:pt>
                <c:pt idx="17477">
                  <c:v>0.248668</c:v>
                </c:pt>
                <c:pt idx="17478">
                  <c:v>0.24413499999999999</c:v>
                </c:pt>
                <c:pt idx="17479">
                  <c:v>0.23947199999999999</c:v>
                </c:pt>
                <c:pt idx="17480">
                  <c:v>0.234685</c:v>
                </c:pt>
                <c:pt idx="17481">
                  <c:v>0.22978100000000001</c:v>
                </c:pt>
                <c:pt idx="17482">
                  <c:v>0.224768</c:v>
                </c:pt>
                <c:pt idx="17483">
                  <c:v>0.21965100000000001</c:v>
                </c:pt>
                <c:pt idx="17484">
                  <c:v>0.21443899999999999</c:v>
                </c:pt>
                <c:pt idx="17485">
                  <c:v>0.20913899999999999</c:v>
                </c:pt>
                <c:pt idx="17486">
                  <c:v>0.20375799999999999</c:v>
                </c:pt>
                <c:pt idx="17487">
                  <c:v>0.19830300000000001</c:v>
                </c:pt>
                <c:pt idx="17488">
                  <c:v>0.19278300000000001</c:v>
                </c:pt>
                <c:pt idx="17489">
                  <c:v>0.18720500000000001</c:v>
                </c:pt>
                <c:pt idx="17490">
                  <c:v>0.18157599999999999</c:v>
                </c:pt>
                <c:pt idx="17491">
                  <c:v>0.17590500000000001</c:v>
                </c:pt>
                <c:pt idx="17492">
                  <c:v>0.17019799999999999</c:v>
                </c:pt>
                <c:pt idx="17493">
                  <c:v>0.164466</c:v>
                </c:pt>
                <c:pt idx="17494">
                  <c:v>0.15871399999999999</c:v>
                </c:pt>
                <c:pt idx="17495">
                  <c:v>0.152952</c:v>
                </c:pt>
                <c:pt idx="17496">
                  <c:v>0.14718700000000001</c:v>
                </c:pt>
                <c:pt idx="17497">
                  <c:v>0.141426</c:v>
                </c:pt>
                <c:pt idx="17498">
                  <c:v>0.13567799999999999</c:v>
                </c:pt>
                <c:pt idx="17499">
                  <c:v>0.12995000000000001</c:v>
                </c:pt>
                <c:pt idx="17500">
                  <c:v>0.124249</c:v>
                </c:pt>
                <c:pt idx="17501">
                  <c:v>0.11858399999999999</c:v>
                </c:pt>
                <c:pt idx="17502">
                  <c:v>0.11296100000000001</c:v>
                </c:pt>
                <c:pt idx="17503">
                  <c:v>0.107389</c:v>
                </c:pt>
                <c:pt idx="17504">
                  <c:v>0.10187400000000001</c:v>
                </c:pt>
                <c:pt idx="17505">
                  <c:v>9.6424499999999996E-2</c:v>
                </c:pt>
                <c:pt idx="17506">
                  <c:v>9.1046799999999997E-2</c:v>
                </c:pt>
                <c:pt idx="17507">
                  <c:v>8.5747699999999996E-2</c:v>
                </c:pt>
                <c:pt idx="17508">
                  <c:v>8.0533900000000005E-2</c:v>
                </c:pt>
                <c:pt idx="17509">
                  <c:v>7.5411699999999998E-2</c:v>
                </c:pt>
                <c:pt idx="17510">
                  <c:v>7.0387400000000003E-2</c:v>
                </c:pt>
                <c:pt idx="17511">
                  <c:v>6.5467499999999998E-2</c:v>
                </c:pt>
                <c:pt idx="17512">
                  <c:v>6.06581E-2</c:v>
                </c:pt>
                <c:pt idx="17513">
                  <c:v>5.59652E-2</c:v>
                </c:pt>
                <c:pt idx="17514">
                  <c:v>5.13944E-2</c:v>
                </c:pt>
                <c:pt idx="17515">
                  <c:v>4.6951199999999998E-2</c:v>
                </c:pt>
                <c:pt idx="17516">
                  <c:v>4.2641199999999997E-2</c:v>
                </c:pt>
                <c:pt idx="17517">
                  <c:v>3.8469200000000002E-2</c:v>
                </c:pt>
                <c:pt idx="17518">
                  <c:v>3.4439699999999997E-2</c:v>
                </c:pt>
                <c:pt idx="17519">
                  <c:v>3.0556699999999999E-2</c:v>
                </c:pt>
                <c:pt idx="17520">
                  <c:v>2.6824199999999999E-2</c:v>
                </c:pt>
                <c:pt idx="17521">
                  <c:v>2.32464E-2</c:v>
                </c:pt>
                <c:pt idx="17522">
                  <c:v>1.98272E-2</c:v>
                </c:pt>
                <c:pt idx="17523">
                  <c:v>1.6570100000000001E-2</c:v>
                </c:pt>
                <c:pt idx="17524">
                  <c:v>1.3478199999999999E-2</c:v>
                </c:pt>
                <c:pt idx="17525">
                  <c:v>1.0554300000000001E-2</c:v>
                </c:pt>
                <c:pt idx="17526" formatCode="0.00E+00">
                  <c:v>7.8009200000000002E-3</c:v>
                </c:pt>
                <c:pt idx="17527" formatCode="0.00E+00">
                  <c:v>5.2199500000000001E-3</c:v>
                </c:pt>
                <c:pt idx="17528" formatCode="0.00E+00">
                  <c:v>2.8131900000000001E-3</c:v>
                </c:pt>
                <c:pt idx="17529" formatCode="0.00E+00">
                  <c:v>5.82775E-4</c:v>
                </c:pt>
                <c:pt idx="17530" formatCode="0.00E+00">
                  <c:v>-1.4691999999999999E-3</c:v>
                </c:pt>
                <c:pt idx="17531" formatCode="0.00E+00">
                  <c:v>-3.3410699999999998E-3</c:v>
                </c:pt>
                <c:pt idx="17532" formatCode="0.00E+00">
                  <c:v>-5.0313600000000003E-3</c:v>
                </c:pt>
                <c:pt idx="17533" formatCode="0.00E+00">
                  <c:v>-6.5392799999999997E-3</c:v>
                </c:pt>
                <c:pt idx="17534" formatCode="0.00E+00">
                  <c:v>-7.8655900000000004E-3</c:v>
                </c:pt>
                <c:pt idx="17535" formatCode="0.00E+00">
                  <c:v>-9.0115300000000002E-3</c:v>
                </c:pt>
                <c:pt idx="17536" formatCode="0.00E+00">
                  <c:v>-9.9775200000000001E-3</c:v>
                </c:pt>
                <c:pt idx="17537">
                  <c:v>-1.0763999999999999E-2</c:v>
                </c:pt>
                <c:pt idx="17538">
                  <c:v>-1.1372200000000001E-2</c:v>
                </c:pt>
                <c:pt idx="17539">
                  <c:v>-1.1803299999999999E-2</c:v>
                </c:pt>
                <c:pt idx="17540">
                  <c:v>-1.20587E-2</c:v>
                </c:pt>
                <c:pt idx="17541">
                  <c:v>-1.21396E-2</c:v>
                </c:pt>
                <c:pt idx="17542">
                  <c:v>-1.2048E-2</c:v>
                </c:pt>
                <c:pt idx="17543">
                  <c:v>-1.17857E-2</c:v>
                </c:pt>
                <c:pt idx="17544">
                  <c:v>-1.13553E-2</c:v>
                </c:pt>
                <c:pt idx="17545">
                  <c:v>-1.07595E-2</c:v>
                </c:pt>
                <c:pt idx="17546">
                  <c:v>-1.0001700000000001E-2</c:v>
                </c:pt>
                <c:pt idx="17547" formatCode="0.00E+00">
                  <c:v>-9.0854100000000004E-3</c:v>
                </c:pt>
                <c:pt idx="17548" formatCode="0.00E+00">
                  <c:v>-8.0142600000000005E-3</c:v>
                </c:pt>
                <c:pt idx="17549" formatCode="0.00E+00">
                  <c:v>-6.7920899999999998E-3</c:v>
                </c:pt>
                <c:pt idx="17550" formatCode="0.00E+00">
                  <c:v>-5.4228699999999998E-3</c:v>
                </c:pt>
                <c:pt idx="17551" formatCode="0.00E+00">
                  <c:v>-3.9109000000000001E-3</c:v>
                </c:pt>
                <c:pt idx="17552" formatCode="0.00E+00">
                  <c:v>-2.2606200000000001E-3</c:v>
                </c:pt>
                <c:pt idx="17553" formatCode="0.00E+00">
                  <c:v>-4.7652600000000001E-4</c:v>
                </c:pt>
                <c:pt idx="17554" formatCode="0.00E+00">
                  <c:v>1.4366400000000001E-3</c:v>
                </c:pt>
                <c:pt idx="17555" formatCode="0.00E+00">
                  <c:v>3.4737700000000002E-3</c:v>
                </c:pt>
                <c:pt idx="17556" formatCode="0.00E+00">
                  <c:v>5.6294700000000001E-3</c:v>
                </c:pt>
                <c:pt idx="17557" formatCode="0.00E+00">
                  <c:v>7.8982199999999992E-3</c:v>
                </c:pt>
                <c:pt idx="17558">
                  <c:v>1.0274500000000001E-2</c:v>
                </c:pt>
                <c:pt idx="17559">
                  <c:v>1.2752599999999999E-2</c:v>
                </c:pt>
                <c:pt idx="17560">
                  <c:v>1.53262E-2</c:v>
                </c:pt>
                <c:pt idx="17561">
                  <c:v>1.7988899999999999E-2</c:v>
                </c:pt>
                <c:pt idx="17562">
                  <c:v>2.0734300000000001E-2</c:v>
                </c:pt>
                <c:pt idx="17563">
                  <c:v>2.3556299999999999E-2</c:v>
                </c:pt>
                <c:pt idx="17564">
                  <c:v>2.6448599999999999E-2</c:v>
                </c:pt>
                <c:pt idx="17565">
                  <c:v>2.9405199999999999E-2</c:v>
                </c:pt>
                <c:pt idx="17566">
                  <c:v>3.2419700000000003E-2</c:v>
                </c:pt>
                <c:pt idx="17567">
                  <c:v>3.5485700000000002E-2</c:v>
                </c:pt>
                <c:pt idx="17568">
                  <c:v>3.85963E-2</c:v>
                </c:pt>
                <c:pt idx="17569">
                  <c:v>4.1744799999999999E-2</c:v>
                </c:pt>
                <c:pt idx="17570">
                  <c:v>4.4924400000000003E-2</c:v>
                </c:pt>
                <c:pt idx="17571">
                  <c:v>4.81281E-2</c:v>
                </c:pt>
                <c:pt idx="17572">
                  <c:v>5.1349199999999998E-2</c:v>
                </c:pt>
                <c:pt idx="17573">
                  <c:v>5.4581400000000002E-2</c:v>
                </c:pt>
                <c:pt idx="17574">
                  <c:v>5.7818000000000001E-2</c:v>
                </c:pt>
                <c:pt idx="17575">
                  <c:v>6.1052700000000001E-2</c:v>
                </c:pt>
                <c:pt idx="17576">
                  <c:v>6.4278799999999997E-2</c:v>
                </c:pt>
                <c:pt idx="17577">
                  <c:v>6.7489999999999994E-2</c:v>
                </c:pt>
                <c:pt idx="17578">
                  <c:v>7.0680099999999996E-2</c:v>
                </c:pt>
                <c:pt idx="17579">
                  <c:v>7.38428E-2</c:v>
                </c:pt>
                <c:pt idx="17580">
                  <c:v>7.6971700000000004E-2</c:v>
                </c:pt>
                <c:pt idx="17581">
                  <c:v>8.0060500000000007E-2</c:v>
                </c:pt>
                <c:pt idx="17582">
                  <c:v>8.3103399999999994E-2</c:v>
                </c:pt>
                <c:pt idx="17583">
                  <c:v>8.6094400000000001E-2</c:v>
                </c:pt>
                <c:pt idx="17584">
                  <c:v>8.9027999999999996E-2</c:v>
                </c:pt>
                <c:pt idx="17585">
                  <c:v>9.1898199999999999E-2</c:v>
                </c:pt>
                <c:pt idx="17586">
                  <c:v>9.4699199999999997E-2</c:v>
                </c:pt>
                <c:pt idx="17587">
                  <c:v>9.7425399999999995E-2</c:v>
                </c:pt>
                <c:pt idx="17588">
                  <c:v>0.10007199999999999</c:v>
                </c:pt>
                <c:pt idx="17589">
                  <c:v>0.102633</c:v>
                </c:pt>
                <c:pt idx="17590">
                  <c:v>0.105104</c:v>
                </c:pt>
                <c:pt idx="17591">
                  <c:v>0.107478</c:v>
                </c:pt>
                <c:pt idx="17592">
                  <c:v>0.10975</c:v>
                </c:pt>
                <c:pt idx="17593">
                  <c:v>0.111918</c:v>
                </c:pt>
                <c:pt idx="17594">
                  <c:v>0.11397699999999999</c:v>
                </c:pt>
                <c:pt idx="17595">
                  <c:v>0.115925</c:v>
                </c:pt>
                <c:pt idx="17596">
                  <c:v>0.117758</c:v>
                </c:pt>
                <c:pt idx="17597">
                  <c:v>0.11947199999999999</c:v>
                </c:pt>
                <c:pt idx="17598">
                  <c:v>0.12106500000000001</c:v>
                </c:pt>
                <c:pt idx="17599">
                  <c:v>0.122532</c:v>
                </c:pt>
                <c:pt idx="17600">
                  <c:v>0.123873</c:v>
                </c:pt>
                <c:pt idx="17601">
                  <c:v>0.125084</c:v>
                </c:pt>
                <c:pt idx="17602">
                  <c:v>0.126164</c:v>
                </c:pt>
                <c:pt idx="17603">
                  <c:v>0.127111</c:v>
                </c:pt>
                <c:pt idx="17604">
                  <c:v>0.12792300000000001</c:v>
                </c:pt>
                <c:pt idx="17605">
                  <c:v>0.12859699999999999</c:v>
                </c:pt>
                <c:pt idx="17606">
                  <c:v>0.129133</c:v>
                </c:pt>
                <c:pt idx="17607">
                  <c:v>0.129528</c:v>
                </c:pt>
                <c:pt idx="17608">
                  <c:v>0.12978200000000001</c:v>
                </c:pt>
                <c:pt idx="17609">
                  <c:v>0.12989500000000001</c:v>
                </c:pt>
                <c:pt idx="17610">
                  <c:v>0.12986500000000001</c:v>
                </c:pt>
                <c:pt idx="17611">
                  <c:v>0.129692</c:v>
                </c:pt>
                <c:pt idx="17612">
                  <c:v>0.12937799999999999</c:v>
                </c:pt>
                <c:pt idx="17613">
                  <c:v>0.12892300000000001</c:v>
                </c:pt>
                <c:pt idx="17614">
                  <c:v>0.128328</c:v>
                </c:pt>
                <c:pt idx="17615">
                  <c:v>0.12759300000000001</c:v>
                </c:pt>
                <c:pt idx="17616">
                  <c:v>0.12672</c:v>
                </c:pt>
                <c:pt idx="17617">
                  <c:v>0.12570799999999999</c:v>
                </c:pt>
                <c:pt idx="17618">
                  <c:v>0.12456</c:v>
                </c:pt>
                <c:pt idx="17619">
                  <c:v>0.123276</c:v>
                </c:pt>
                <c:pt idx="17620">
                  <c:v>0.12186</c:v>
                </c:pt>
                <c:pt idx="17621">
                  <c:v>0.12031500000000001</c:v>
                </c:pt>
                <c:pt idx="17622">
                  <c:v>0.118645</c:v>
                </c:pt>
                <c:pt idx="17623">
                  <c:v>0.116853</c:v>
                </c:pt>
                <c:pt idx="17624">
                  <c:v>0.11494500000000001</c:v>
                </c:pt>
                <c:pt idx="17625">
                  <c:v>0.11292099999999999</c:v>
                </c:pt>
                <c:pt idx="17626">
                  <c:v>0.110787</c:v>
                </c:pt>
                <c:pt idx="17627">
                  <c:v>0.108546</c:v>
                </c:pt>
                <c:pt idx="17628">
                  <c:v>0.106202</c:v>
                </c:pt>
                <c:pt idx="17629">
                  <c:v>0.10376100000000001</c:v>
                </c:pt>
                <c:pt idx="17630">
                  <c:v>0.101226</c:v>
                </c:pt>
                <c:pt idx="17631">
                  <c:v>9.8605200000000004E-2</c:v>
                </c:pt>
                <c:pt idx="17632">
                  <c:v>9.5904299999999998E-2</c:v>
                </c:pt>
                <c:pt idx="17633">
                  <c:v>9.3129500000000004E-2</c:v>
                </c:pt>
                <c:pt idx="17634">
                  <c:v>9.0285000000000004E-2</c:v>
                </c:pt>
                <c:pt idx="17635">
                  <c:v>8.7375499999999995E-2</c:v>
                </c:pt>
                <c:pt idx="17636">
                  <c:v>8.4406099999999998E-2</c:v>
                </c:pt>
                <c:pt idx="17637">
                  <c:v>8.1382999999999997E-2</c:v>
                </c:pt>
                <c:pt idx="17638">
                  <c:v>7.8311699999999998E-2</c:v>
                </c:pt>
                <c:pt idx="17639">
                  <c:v>7.5197299999999995E-2</c:v>
                </c:pt>
                <c:pt idx="17640">
                  <c:v>7.2044700000000003E-2</c:v>
                </c:pt>
                <c:pt idx="17641">
                  <c:v>6.8859299999999998E-2</c:v>
                </c:pt>
                <c:pt idx="17642">
                  <c:v>6.5647200000000003E-2</c:v>
                </c:pt>
                <c:pt idx="17643">
                  <c:v>6.2414799999999999E-2</c:v>
                </c:pt>
                <c:pt idx="17644">
                  <c:v>5.91683E-2</c:v>
                </c:pt>
                <c:pt idx="17645">
                  <c:v>5.5913499999999998E-2</c:v>
                </c:pt>
                <c:pt idx="17646">
                  <c:v>5.2656099999999997E-2</c:v>
                </c:pt>
                <c:pt idx="17647">
                  <c:v>4.94017E-2</c:v>
                </c:pt>
                <c:pt idx="17648">
                  <c:v>4.6156700000000002E-2</c:v>
                </c:pt>
                <c:pt idx="17649">
                  <c:v>4.2927100000000003E-2</c:v>
                </c:pt>
                <c:pt idx="17650">
                  <c:v>3.97186E-2</c:v>
                </c:pt>
                <c:pt idx="17651">
                  <c:v>3.6536100000000002E-2</c:v>
                </c:pt>
                <c:pt idx="17652">
                  <c:v>3.3384400000000002E-2</c:v>
                </c:pt>
                <c:pt idx="17653">
                  <c:v>3.02691E-2</c:v>
                </c:pt>
                <c:pt idx="17654">
                  <c:v>2.7195500000000001E-2</c:v>
                </c:pt>
                <c:pt idx="17655">
                  <c:v>2.41695E-2</c:v>
                </c:pt>
                <c:pt idx="17656">
                  <c:v>2.1196900000000001E-2</c:v>
                </c:pt>
                <c:pt idx="17657">
                  <c:v>1.8283799999999999E-2</c:v>
                </c:pt>
                <c:pt idx="17658">
                  <c:v>1.5435600000000001E-2</c:v>
                </c:pt>
                <c:pt idx="17659">
                  <c:v>1.2657399999999999E-2</c:v>
                </c:pt>
                <c:pt idx="17660" formatCode="0.00E+00">
                  <c:v>9.9554900000000009E-3</c:v>
                </c:pt>
                <c:pt idx="17661" formatCode="0.00E+00">
                  <c:v>7.3359599999999999E-3</c:v>
                </c:pt>
                <c:pt idx="17662" formatCode="0.00E+00">
                  <c:v>4.8044400000000001E-3</c:v>
                </c:pt>
                <c:pt idx="17663" formatCode="0.00E+00">
                  <c:v>2.3657499999999998E-3</c:v>
                </c:pt>
                <c:pt idx="17664" formatCode="0.00E+00">
                  <c:v>2.43351E-5</c:v>
                </c:pt>
                <c:pt idx="17665" formatCode="0.00E+00">
                  <c:v>-2.2155E-3</c:v>
                </c:pt>
                <c:pt idx="17666" formatCode="0.00E+00">
                  <c:v>-4.34937E-3</c:v>
                </c:pt>
                <c:pt idx="17667" formatCode="0.00E+00">
                  <c:v>-6.3730200000000001E-3</c:v>
                </c:pt>
                <c:pt idx="17668" formatCode="0.00E+00">
                  <c:v>-8.2822599999999996E-3</c:v>
                </c:pt>
                <c:pt idx="17669">
                  <c:v>-1.00724E-2</c:v>
                </c:pt>
                <c:pt idx="17670">
                  <c:v>-1.17383E-2</c:v>
                </c:pt>
                <c:pt idx="17671">
                  <c:v>-1.3276E-2</c:v>
                </c:pt>
                <c:pt idx="17672">
                  <c:v>-1.46833E-2</c:v>
                </c:pt>
                <c:pt idx="17673">
                  <c:v>-1.5957499999999999E-2</c:v>
                </c:pt>
                <c:pt idx="17674">
                  <c:v>-1.70949E-2</c:v>
                </c:pt>
                <c:pt idx="17675">
                  <c:v>-1.8091300000000001E-2</c:v>
                </c:pt>
                <c:pt idx="17676">
                  <c:v>-1.8943700000000001E-2</c:v>
                </c:pt>
                <c:pt idx="17677">
                  <c:v>-1.9651200000000001E-2</c:v>
                </c:pt>
                <c:pt idx="17678">
                  <c:v>-2.0214599999999999E-2</c:v>
                </c:pt>
                <c:pt idx="17679">
                  <c:v>-2.0634E-2</c:v>
                </c:pt>
                <c:pt idx="17680">
                  <c:v>-2.0906999999999999E-2</c:v>
                </c:pt>
                <c:pt idx="17681">
                  <c:v>-2.1030400000000001E-2</c:v>
                </c:pt>
                <c:pt idx="17682">
                  <c:v>-2.1003000000000001E-2</c:v>
                </c:pt>
                <c:pt idx="17683">
                  <c:v>-2.0825400000000001E-2</c:v>
                </c:pt>
                <c:pt idx="17684">
                  <c:v>-2.0498099999999998E-2</c:v>
                </c:pt>
                <c:pt idx="17685">
                  <c:v>-2.0020799999999998E-2</c:v>
                </c:pt>
                <c:pt idx="17686">
                  <c:v>-1.9393000000000001E-2</c:v>
                </c:pt>
                <c:pt idx="17687">
                  <c:v>-1.8615199999999998E-2</c:v>
                </c:pt>
                <c:pt idx="17688">
                  <c:v>-1.7687999999999999E-2</c:v>
                </c:pt>
                <c:pt idx="17689">
                  <c:v>-1.6611500000000001E-2</c:v>
                </c:pt>
                <c:pt idx="17690">
                  <c:v>-1.5387E-2</c:v>
                </c:pt>
                <c:pt idx="17691">
                  <c:v>-1.4017999999999999E-2</c:v>
                </c:pt>
                <c:pt idx="17692">
                  <c:v>-1.2508099999999999E-2</c:v>
                </c:pt>
                <c:pt idx="17693">
                  <c:v>-1.08599E-2</c:v>
                </c:pt>
                <c:pt idx="17694" formatCode="0.00E+00">
                  <c:v>-9.0746300000000002E-3</c:v>
                </c:pt>
                <c:pt idx="17695" formatCode="0.00E+00">
                  <c:v>-7.1541900000000004E-3</c:v>
                </c:pt>
                <c:pt idx="17696" formatCode="0.00E+00">
                  <c:v>-5.1016200000000003E-3</c:v>
                </c:pt>
                <c:pt idx="17697" formatCode="0.00E+00">
                  <c:v>-2.9206100000000001E-3</c:v>
                </c:pt>
                <c:pt idx="17698" formatCode="0.00E+00">
                  <c:v>-6.1504699999999997E-4</c:v>
                </c:pt>
                <c:pt idx="17699" formatCode="0.00E+00">
                  <c:v>1.8114400000000001E-3</c:v>
                </c:pt>
                <c:pt idx="17700" formatCode="0.00E+00">
                  <c:v>4.3562699999999998E-3</c:v>
                </c:pt>
                <c:pt idx="17701" formatCode="0.00E+00">
                  <c:v>7.0167399999999996E-3</c:v>
                </c:pt>
                <c:pt idx="17702" formatCode="0.00E+00">
                  <c:v>9.7877299999999997E-3</c:v>
                </c:pt>
                <c:pt idx="17703">
                  <c:v>1.26622E-2</c:v>
                </c:pt>
                <c:pt idx="17704">
                  <c:v>1.5633500000000002E-2</c:v>
                </c:pt>
                <c:pt idx="17705">
                  <c:v>1.8696299999999999E-2</c:v>
                </c:pt>
                <c:pt idx="17706">
                  <c:v>2.1845099999999999E-2</c:v>
                </c:pt>
                <c:pt idx="17707">
                  <c:v>2.50745E-2</c:v>
                </c:pt>
                <c:pt idx="17708">
                  <c:v>2.8379399999999999E-2</c:v>
                </c:pt>
                <c:pt idx="17709">
                  <c:v>3.1755800000000001E-2</c:v>
                </c:pt>
                <c:pt idx="17710">
                  <c:v>3.5199500000000002E-2</c:v>
                </c:pt>
                <c:pt idx="17711">
                  <c:v>3.8704500000000003E-2</c:v>
                </c:pt>
                <c:pt idx="17712">
                  <c:v>4.22622E-2</c:v>
                </c:pt>
                <c:pt idx="17713">
                  <c:v>4.5864500000000002E-2</c:v>
                </c:pt>
                <c:pt idx="17714">
                  <c:v>4.95057E-2</c:v>
                </c:pt>
                <c:pt idx="17715">
                  <c:v>5.3180400000000003E-2</c:v>
                </c:pt>
                <c:pt idx="17716">
                  <c:v>5.6881500000000002E-2</c:v>
                </c:pt>
                <c:pt idx="17717">
                  <c:v>6.0601799999999997E-2</c:v>
                </c:pt>
                <c:pt idx="17718">
                  <c:v>6.4335299999999998E-2</c:v>
                </c:pt>
                <c:pt idx="17719">
                  <c:v>6.8077100000000002E-2</c:v>
                </c:pt>
                <c:pt idx="17720">
                  <c:v>7.1820899999999993E-2</c:v>
                </c:pt>
                <c:pt idx="17721">
                  <c:v>7.5557700000000005E-2</c:v>
                </c:pt>
                <c:pt idx="17722">
                  <c:v>7.9278199999999993E-2</c:v>
                </c:pt>
                <c:pt idx="17723">
                  <c:v>8.2975199999999999E-2</c:v>
                </c:pt>
                <c:pt idx="17724">
                  <c:v>8.66426E-2</c:v>
                </c:pt>
                <c:pt idx="17725">
                  <c:v>9.0274099999999996E-2</c:v>
                </c:pt>
                <c:pt idx="17726">
                  <c:v>9.3862500000000001E-2</c:v>
                </c:pt>
                <c:pt idx="17727">
                  <c:v>9.7398899999999997E-2</c:v>
                </c:pt>
                <c:pt idx="17728">
                  <c:v>0.10087400000000001</c:v>
                </c:pt>
                <c:pt idx="17729">
                  <c:v>0.104281</c:v>
                </c:pt>
                <c:pt idx="17730">
                  <c:v>0.107615</c:v>
                </c:pt>
                <c:pt idx="17731">
                  <c:v>0.110871</c:v>
                </c:pt>
                <c:pt idx="17732">
                  <c:v>0.114042</c:v>
                </c:pt>
                <c:pt idx="17733">
                  <c:v>0.11712</c:v>
                </c:pt>
                <c:pt idx="17734">
                  <c:v>0.12009599999999999</c:v>
                </c:pt>
                <c:pt idx="17735">
                  <c:v>0.122964</c:v>
                </c:pt>
                <c:pt idx="17736">
                  <c:v>0.125719</c:v>
                </c:pt>
                <c:pt idx="17737">
                  <c:v>0.128356</c:v>
                </c:pt>
                <c:pt idx="17738">
                  <c:v>0.13086800000000001</c:v>
                </c:pt>
                <c:pt idx="17739">
                  <c:v>0.13325100000000001</c:v>
                </c:pt>
                <c:pt idx="17740">
                  <c:v>0.13550000000000001</c:v>
                </c:pt>
                <c:pt idx="17741">
                  <c:v>0.13760500000000001</c:v>
                </c:pt>
                <c:pt idx="17742">
                  <c:v>0.13955999999999999</c:v>
                </c:pt>
                <c:pt idx="17743">
                  <c:v>0.14136199999999999</c:v>
                </c:pt>
                <c:pt idx="17744">
                  <c:v>0.143007</c:v>
                </c:pt>
                <c:pt idx="17745">
                  <c:v>0.14448900000000001</c:v>
                </c:pt>
                <c:pt idx="17746">
                  <c:v>0.14580299999999999</c:v>
                </c:pt>
                <c:pt idx="17747">
                  <c:v>0.146948</c:v>
                </c:pt>
                <c:pt idx="17748">
                  <c:v>0.147923</c:v>
                </c:pt>
                <c:pt idx="17749">
                  <c:v>0.148725</c:v>
                </c:pt>
                <c:pt idx="17750">
                  <c:v>0.14935200000000001</c:v>
                </c:pt>
                <c:pt idx="17751">
                  <c:v>0.14979799999999999</c:v>
                </c:pt>
                <c:pt idx="17752">
                  <c:v>0.150061</c:v>
                </c:pt>
                <c:pt idx="17753">
                  <c:v>0.15013599999999999</c:v>
                </c:pt>
                <c:pt idx="17754">
                  <c:v>0.15001900000000001</c:v>
                </c:pt>
                <c:pt idx="17755">
                  <c:v>0.14970800000000001</c:v>
                </c:pt>
                <c:pt idx="17756">
                  <c:v>0.149201</c:v>
                </c:pt>
                <c:pt idx="17757">
                  <c:v>0.14849799999999999</c:v>
                </c:pt>
                <c:pt idx="17758">
                  <c:v>0.14760000000000001</c:v>
                </c:pt>
                <c:pt idx="17759">
                  <c:v>0.146508</c:v>
                </c:pt>
                <c:pt idx="17760">
                  <c:v>0.14522099999999999</c:v>
                </c:pt>
                <c:pt idx="17761">
                  <c:v>0.14374100000000001</c:v>
                </c:pt>
                <c:pt idx="17762">
                  <c:v>0.142071</c:v>
                </c:pt>
                <c:pt idx="17763">
                  <c:v>0.140213</c:v>
                </c:pt>
                <c:pt idx="17764">
                  <c:v>0.13816800000000001</c:v>
                </c:pt>
                <c:pt idx="17765">
                  <c:v>0.135935</c:v>
                </c:pt>
                <c:pt idx="17766">
                  <c:v>0.13350999999999999</c:v>
                </c:pt>
                <c:pt idx="17767">
                  <c:v>0.13089300000000001</c:v>
                </c:pt>
                <c:pt idx="17768">
                  <c:v>0.12808900000000001</c:v>
                </c:pt>
                <c:pt idx="17769">
                  <c:v>0.12509799999999999</c:v>
                </c:pt>
                <c:pt idx="17770">
                  <c:v>0.121922</c:v>
                </c:pt>
                <c:pt idx="17771">
                  <c:v>0.118562</c:v>
                </c:pt>
                <c:pt idx="17772">
                  <c:v>0.115022</c:v>
                </c:pt>
                <c:pt idx="17773">
                  <c:v>0.111306</c:v>
                </c:pt>
                <c:pt idx="17774">
                  <c:v>0.107417</c:v>
                </c:pt>
                <c:pt idx="17775">
                  <c:v>0.103357</c:v>
                </c:pt>
                <c:pt idx="17776">
                  <c:v>9.9130599999999999E-2</c:v>
                </c:pt>
                <c:pt idx="17777">
                  <c:v>9.47437E-2</c:v>
                </c:pt>
                <c:pt idx="17778">
                  <c:v>9.0199799999999997E-2</c:v>
                </c:pt>
                <c:pt idx="17779">
                  <c:v>8.5499400000000003E-2</c:v>
                </c:pt>
                <c:pt idx="17780">
                  <c:v>8.0644300000000002E-2</c:v>
                </c:pt>
                <c:pt idx="17781">
                  <c:v>7.5640499999999999E-2</c:v>
                </c:pt>
                <c:pt idx="17782">
                  <c:v>7.0495799999999997E-2</c:v>
                </c:pt>
                <c:pt idx="17783">
                  <c:v>6.5216200000000002E-2</c:v>
                </c:pt>
                <c:pt idx="17784">
                  <c:v>5.9805700000000003E-2</c:v>
                </c:pt>
                <c:pt idx="17785">
                  <c:v>5.4268299999999998E-2</c:v>
                </c:pt>
                <c:pt idx="17786">
                  <c:v>4.8609100000000002E-2</c:v>
                </c:pt>
                <c:pt idx="17787">
                  <c:v>4.2836199999999998E-2</c:v>
                </c:pt>
                <c:pt idx="17788">
                  <c:v>3.69588E-2</c:v>
                </c:pt>
                <c:pt idx="17789">
                  <c:v>3.0984299999999999E-2</c:v>
                </c:pt>
                <c:pt idx="17790">
                  <c:v>2.4918099999999999E-2</c:v>
                </c:pt>
                <c:pt idx="17791">
                  <c:v>1.87669E-2</c:v>
                </c:pt>
                <c:pt idx="17792">
                  <c:v>1.2539399999999999E-2</c:v>
                </c:pt>
                <c:pt idx="17793" formatCode="0.00E+00">
                  <c:v>6.24393E-3</c:v>
                </c:pt>
                <c:pt idx="17794" formatCode="0.00E+00">
                  <c:v>-1.13618E-4</c:v>
                </c:pt>
                <c:pt idx="17795" formatCode="0.00E+00">
                  <c:v>-6.5279600000000002E-3</c:v>
                </c:pt>
                <c:pt idx="17796">
                  <c:v>-1.2992800000000001E-2</c:v>
                </c:pt>
                <c:pt idx="17797">
                  <c:v>-1.95E-2</c:v>
                </c:pt>
                <c:pt idx="17798">
                  <c:v>-2.6041100000000001E-2</c:v>
                </c:pt>
                <c:pt idx="17799">
                  <c:v>-3.26112E-2</c:v>
                </c:pt>
                <c:pt idx="17800">
                  <c:v>-3.9206999999999999E-2</c:v>
                </c:pt>
                <c:pt idx="17801">
                  <c:v>-4.58229E-2</c:v>
                </c:pt>
                <c:pt idx="17802">
                  <c:v>-5.2450799999999999E-2</c:v>
                </c:pt>
                <c:pt idx="17803">
                  <c:v>-5.9083400000000001E-2</c:v>
                </c:pt>
                <c:pt idx="17804">
                  <c:v>-6.5713400000000005E-2</c:v>
                </c:pt>
                <c:pt idx="17805">
                  <c:v>-7.2333300000000003E-2</c:v>
                </c:pt>
                <c:pt idx="17806">
                  <c:v>-7.89358E-2</c:v>
                </c:pt>
                <c:pt idx="17807">
                  <c:v>-8.5515499999999994E-2</c:v>
                </c:pt>
                <c:pt idx="17808">
                  <c:v>-9.2068300000000006E-2</c:v>
                </c:pt>
                <c:pt idx="17809">
                  <c:v>-9.8589300000000005E-2</c:v>
                </c:pt>
                <c:pt idx="17810">
                  <c:v>-0.105071</c:v>
                </c:pt>
                <c:pt idx="17811">
                  <c:v>-0.111501</c:v>
                </c:pt>
                <c:pt idx="17812">
                  <c:v>-0.117871</c:v>
                </c:pt>
                <c:pt idx="17813">
                  <c:v>-0.12417</c:v>
                </c:pt>
                <c:pt idx="17814">
                  <c:v>-0.13039200000000001</c:v>
                </c:pt>
                <c:pt idx="17815">
                  <c:v>-0.13653199999999999</c:v>
                </c:pt>
                <c:pt idx="17816">
                  <c:v>-0.14258399999999999</c:v>
                </c:pt>
                <c:pt idx="17817">
                  <c:v>-0.14854000000000001</c:v>
                </c:pt>
                <c:pt idx="17818">
                  <c:v>-0.154392</c:v>
                </c:pt>
                <c:pt idx="17819">
                  <c:v>-0.160136</c:v>
                </c:pt>
                <c:pt idx="17820">
                  <c:v>-0.165766</c:v>
                </c:pt>
                <c:pt idx="17821">
                  <c:v>-0.17127899999999999</c:v>
                </c:pt>
                <c:pt idx="17822">
                  <c:v>-0.17666999999999999</c:v>
                </c:pt>
                <c:pt idx="17823">
                  <c:v>-0.18193200000000001</c:v>
                </c:pt>
                <c:pt idx="17824">
                  <c:v>-0.18706200000000001</c:v>
                </c:pt>
                <c:pt idx="17825">
                  <c:v>-0.192053</c:v>
                </c:pt>
                <c:pt idx="17826">
                  <c:v>-0.19689799999999999</c:v>
                </c:pt>
                <c:pt idx="17827">
                  <c:v>-0.201594</c:v>
                </c:pt>
                <c:pt idx="17828">
                  <c:v>-0.20614199999999999</c:v>
                </c:pt>
                <c:pt idx="17829">
                  <c:v>-0.21054700000000001</c:v>
                </c:pt>
                <c:pt idx="17830">
                  <c:v>-0.214805</c:v>
                </c:pt>
                <c:pt idx="17831">
                  <c:v>-0.218915</c:v>
                </c:pt>
                <c:pt idx="17832">
                  <c:v>-0.22287699999999999</c:v>
                </c:pt>
                <c:pt idx="17833">
                  <c:v>-0.226692</c:v>
                </c:pt>
                <c:pt idx="17834">
                  <c:v>-0.23035600000000001</c:v>
                </c:pt>
                <c:pt idx="17835">
                  <c:v>-0.23386499999999999</c:v>
                </c:pt>
                <c:pt idx="17836">
                  <c:v>-0.23721600000000001</c:v>
                </c:pt>
                <c:pt idx="17837">
                  <c:v>-0.24040800000000001</c:v>
                </c:pt>
                <c:pt idx="17838">
                  <c:v>-0.24343799999999999</c:v>
                </c:pt>
                <c:pt idx="17839">
                  <c:v>-0.246308</c:v>
                </c:pt>
                <c:pt idx="17840">
                  <c:v>-0.24901999999999999</c:v>
                </c:pt>
                <c:pt idx="17841">
                  <c:v>-0.251579</c:v>
                </c:pt>
                <c:pt idx="17842">
                  <c:v>-0.25398599999999999</c:v>
                </c:pt>
                <c:pt idx="17843">
                  <c:v>-0.25624200000000003</c:v>
                </c:pt>
                <c:pt idx="17844">
                  <c:v>-0.25834800000000002</c:v>
                </c:pt>
                <c:pt idx="17845">
                  <c:v>-0.26029999999999998</c:v>
                </c:pt>
                <c:pt idx="17846">
                  <c:v>-0.262098</c:v>
                </c:pt>
                <c:pt idx="17847">
                  <c:v>-0.26374399999999998</c:v>
                </c:pt>
                <c:pt idx="17848">
                  <c:v>-0.26523799999999997</c:v>
                </c:pt>
                <c:pt idx="17849">
                  <c:v>-0.26658199999999999</c:v>
                </c:pt>
                <c:pt idx="17850">
                  <c:v>-0.26777600000000001</c:v>
                </c:pt>
                <c:pt idx="17851">
                  <c:v>-0.26882099999999998</c:v>
                </c:pt>
                <c:pt idx="17852">
                  <c:v>-0.26972299999999999</c:v>
                </c:pt>
                <c:pt idx="17853">
                  <c:v>-0.27048899999999998</c:v>
                </c:pt>
                <c:pt idx="17854">
                  <c:v>-0.27112399999999998</c:v>
                </c:pt>
                <c:pt idx="17855">
                  <c:v>-0.27163399999999999</c:v>
                </c:pt>
                <c:pt idx="17856">
                  <c:v>-0.27201999999999998</c:v>
                </c:pt>
                <c:pt idx="17857">
                  <c:v>-0.27228999999999998</c:v>
                </c:pt>
                <c:pt idx="17858">
                  <c:v>-0.272449</c:v>
                </c:pt>
                <c:pt idx="17859">
                  <c:v>-0.27250099999999999</c:v>
                </c:pt>
                <c:pt idx="17860">
                  <c:v>-0.27245000000000003</c:v>
                </c:pt>
                <c:pt idx="17861">
                  <c:v>-0.27229999999999999</c:v>
                </c:pt>
                <c:pt idx="17862">
                  <c:v>-0.27205499999999999</c:v>
                </c:pt>
                <c:pt idx="17863">
                  <c:v>-0.27172099999999999</c:v>
                </c:pt>
                <c:pt idx="17864">
                  <c:v>-0.27130199999999999</c:v>
                </c:pt>
                <c:pt idx="17865">
                  <c:v>-0.27079799999999998</c:v>
                </c:pt>
                <c:pt idx="17866">
                  <c:v>-0.27021699999999998</c:v>
                </c:pt>
                <c:pt idx="17867">
                  <c:v>-0.26956599999999997</c:v>
                </c:pt>
                <c:pt idx="17868">
                  <c:v>-0.26885199999999998</c:v>
                </c:pt>
                <c:pt idx="17869">
                  <c:v>-0.26807799999999998</c:v>
                </c:pt>
                <c:pt idx="17870">
                  <c:v>-0.26724399999999998</c:v>
                </c:pt>
                <c:pt idx="17871">
                  <c:v>-0.26635300000000001</c:v>
                </c:pt>
                <c:pt idx="17872">
                  <c:v>-0.26541199999999998</c:v>
                </c:pt>
                <c:pt idx="17873">
                  <c:v>-0.26442399999999999</c:v>
                </c:pt>
                <c:pt idx="17874">
                  <c:v>-0.26339200000000002</c:v>
                </c:pt>
                <c:pt idx="17875">
                  <c:v>-0.262318</c:v>
                </c:pt>
                <c:pt idx="17876">
                  <c:v>-0.26120599999999999</c:v>
                </c:pt>
                <c:pt idx="17877">
                  <c:v>-0.26006099999999999</c:v>
                </c:pt>
                <c:pt idx="17878">
                  <c:v>-0.258882</c:v>
                </c:pt>
                <c:pt idx="17879">
                  <c:v>-0.25766600000000001</c:v>
                </c:pt>
                <c:pt idx="17880">
                  <c:v>-0.25641000000000003</c:v>
                </c:pt>
                <c:pt idx="17881">
                  <c:v>-0.25511699999999998</c:v>
                </c:pt>
                <c:pt idx="17882">
                  <c:v>-0.25379099999999999</c:v>
                </c:pt>
                <c:pt idx="17883">
                  <c:v>-0.252438</c:v>
                </c:pt>
                <c:pt idx="17884">
                  <c:v>-0.25106299999999998</c:v>
                </c:pt>
                <c:pt idx="17885">
                  <c:v>-0.249671</c:v>
                </c:pt>
                <c:pt idx="17886">
                  <c:v>-0.24826100000000001</c:v>
                </c:pt>
                <c:pt idx="17887">
                  <c:v>-0.246839</c:v>
                </c:pt>
                <c:pt idx="17888">
                  <c:v>-0.24541199999999999</c:v>
                </c:pt>
                <c:pt idx="17889">
                  <c:v>-0.24398600000000001</c:v>
                </c:pt>
                <c:pt idx="17890">
                  <c:v>-0.242564</c:v>
                </c:pt>
                <c:pt idx="17891">
                  <c:v>-0.241148</c:v>
                </c:pt>
                <c:pt idx="17892">
                  <c:v>-0.23974000000000001</c:v>
                </c:pt>
                <c:pt idx="17893">
                  <c:v>-0.23834</c:v>
                </c:pt>
                <c:pt idx="17894">
                  <c:v>-0.236952</c:v>
                </c:pt>
                <c:pt idx="17895">
                  <c:v>-0.23558100000000001</c:v>
                </c:pt>
                <c:pt idx="17896">
                  <c:v>-0.234232</c:v>
                </c:pt>
                <c:pt idx="17897">
                  <c:v>-0.232903</c:v>
                </c:pt>
                <c:pt idx="17898">
                  <c:v>-0.23159199999999999</c:v>
                </c:pt>
                <c:pt idx="17899">
                  <c:v>-0.230294</c:v>
                </c:pt>
                <c:pt idx="17900">
                  <c:v>-0.22900899999999999</c:v>
                </c:pt>
                <c:pt idx="17901">
                  <c:v>-0.22773499999999999</c:v>
                </c:pt>
                <c:pt idx="17902">
                  <c:v>-0.22647</c:v>
                </c:pt>
                <c:pt idx="17903">
                  <c:v>-0.225212</c:v>
                </c:pt>
                <c:pt idx="17904">
                  <c:v>-0.22395999999999999</c:v>
                </c:pt>
                <c:pt idx="17905">
                  <c:v>-0.222714</c:v>
                </c:pt>
                <c:pt idx="17906">
                  <c:v>-0.22147700000000001</c:v>
                </c:pt>
                <c:pt idx="17907">
                  <c:v>-0.22025</c:v>
                </c:pt>
                <c:pt idx="17908">
                  <c:v>-0.21903300000000001</c:v>
                </c:pt>
                <c:pt idx="17909">
                  <c:v>-0.21782399999999999</c:v>
                </c:pt>
                <c:pt idx="17910">
                  <c:v>-0.21662100000000001</c:v>
                </c:pt>
                <c:pt idx="17911">
                  <c:v>-0.21542500000000001</c:v>
                </c:pt>
                <c:pt idx="17912">
                  <c:v>-0.21423400000000001</c:v>
                </c:pt>
                <c:pt idx="17913">
                  <c:v>-0.21304500000000001</c:v>
                </c:pt>
                <c:pt idx="17914">
                  <c:v>-0.21185399999999999</c:v>
                </c:pt>
                <c:pt idx="17915">
                  <c:v>-0.21066299999999999</c:v>
                </c:pt>
                <c:pt idx="17916">
                  <c:v>-0.20947499999999999</c:v>
                </c:pt>
                <c:pt idx="17917">
                  <c:v>-0.20829500000000001</c:v>
                </c:pt>
                <c:pt idx="17918">
                  <c:v>-0.207126</c:v>
                </c:pt>
                <c:pt idx="17919">
                  <c:v>-0.20597199999999999</c:v>
                </c:pt>
                <c:pt idx="17920">
                  <c:v>-0.20483899999999999</c:v>
                </c:pt>
                <c:pt idx="17921">
                  <c:v>-0.20372399999999999</c:v>
                </c:pt>
                <c:pt idx="17922">
                  <c:v>-0.202625</c:v>
                </c:pt>
                <c:pt idx="17923">
                  <c:v>-0.20153699999999999</c:v>
                </c:pt>
                <c:pt idx="17924">
                  <c:v>-0.200458</c:v>
                </c:pt>
                <c:pt idx="17925">
                  <c:v>-0.19938600000000001</c:v>
                </c:pt>
                <c:pt idx="17926">
                  <c:v>-0.198322</c:v>
                </c:pt>
                <c:pt idx="17927">
                  <c:v>-0.197267</c:v>
                </c:pt>
                <c:pt idx="17928">
                  <c:v>-0.19622600000000001</c:v>
                </c:pt>
                <c:pt idx="17929">
                  <c:v>-0.19520000000000001</c:v>
                </c:pt>
                <c:pt idx="17930">
                  <c:v>-0.194188</c:v>
                </c:pt>
                <c:pt idx="17931">
                  <c:v>-0.193188</c:v>
                </c:pt>
                <c:pt idx="17932">
                  <c:v>-0.19219700000000001</c:v>
                </c:pt>
                <c:pt idx="17933">
                  <c:v>-0.191215</c:v>
                </c:pt>
                <c:pt idx="17934">
                  <c:v>-0.190243</c:v>
                </c:pt>
                <c:pt idx="17935">
                  <c:v>-0.189281</c:v>
                </c:pt>
                <c:pt idx="17936">
                  <c:v>-0.188331</c:v>
                </c:pt>
                <c:pt idx="17937">
                  <c:v>-0.187393</c:v>
                </c:pt>
                <c:pt idx="17938">
                  <c:v>-0.18647</c:v>
                </c:pt>
                <c:pt idx="17939">
                  <c:v>-0.185561</c:v>
                </c:pt>
                <c:pt idx="17940">
                  <c:v>-0.184672</c:v>
                </c:pt>
                <c:pt idx="17941">
                  <c:v>-0.183807</c:v>
                </c:pt>
                <c:pt idx="17942">
                  <c:v>-0.18296699999999999</c:v>
                </c:pt>
                <c:pt idx="17943">
                  <c:v>-0.18215000000000001</c:v>
                </c:pt>
                <c:pt idx="17944">
                  <c:v>-0.18135799999999999</c:v>
                </c:pt>
                <c:pt idx="17945">
                  <c:v>-0.180591</c:v>
                </c:pt>
                <c:pt idx="17946">
                  <c:v>-0.17985200000000001</c:v>
                </c:pt>
                <c:pt idx="17947">
                  <c:v>-0.17913999999999999</c:v>
                </c:pt>
                <c:pt idx="17948">
                  <c:v>-0.178454</c:v>
                </c:pt>
                <c:pt idx="17949">
                  <c:v>-0.177791</c:v>
                </c:pt>
                <c:pt idx="17950">
                  <c:v>-0.17715500000000001</c:v>
                </c:pt>
                <c:pt idx="17951">
                  <c:v>-0.17654900000000001</c:v>
                </c:pt>
                <c:pt idx="17952">
                  <c:v>-0.17597499999999999</c:v>
                </c:pt>
                <c:pt idx="17953">
                  <c:v>-0.175431</c:v>
                </c:pt>
                <c:pt idx="17954">
                  <c:v>-0.17491799999999999</c:v>
                </c:pt>
                <c:pt idx="17955">
                  <c:v>-0.17444100000000001</c:v>
                </c:pt>
                <c:pt idx="17956">
                  <c:v>-0.17400299999999999</c:v>
                </c:pt>
                <c:pt idx="17957">
                  <c:v>-0.17360500000000001</c:v>
                </c:pt>
                <c:pt idx="17958">
                  <c:v>-0.17324700000000001</c:v>
                </c:pt>
                <c:pt idx="17959">
                  <c:v>-0.172928</c:v>
                </c:pt>
                <c:pt idx="17960">
                  <c:v>-0.17264699999999999</c:v>
                </c:pt>
                <c:pt idx="17961">
                  <c:v>-0.172404</c:v>
                </c:pt>
                <c:pt idx="17962">
                  <c:v>-0.17219899999999999</c:v>
                </c:pt>
                <c:pt idx="17963">
                  <c:v>-0.17203299999999999</c:v>
                </c:pt>
                <c:pt idx="17964">
                  <c:v>-0.171906</c:v>
                </c:pt>
                <c:pt idx="17965">
                  <c:v>-0.171816</c:v>
                </c:pt>
                <c:pt idx="17966">
                  <c:v>-0.17175399999999999</c:v>
                </c:pt>
                <c:pt idx="17967">
                  <c:v>-0.171709</c:v>
                </c:pt>
                <c:pt idx="17968">
                  <c:v>-0.171679</c:v>
                </c:pt>
                <c:pt idx="17969">
                  <c:v>-0.17166200000000001</c:v>
                </c:pt>
                <c:pt idx="17970">
                  <c:v>-0.17165900000000001</c:v>
                </c:pt>
                <c:pt idx="17971">
                  <c:v>-0.17167099999999999</c:v>
                </c:pt>
                <c:pt idx="17972">
                  <c:v>-0.17169899999999999</c:v>
                </c:pt>
                <c:pt idx="17973">
                  <c:v>-0.17174300000000001</c:v>
                </c:pt>
                <c:pt idx="17974">
                  <c:v>-0.17180100000000001</c:v>
                </c:pt>
                <c:pt idx="17975">
                  <c:v>-0.171879</c:v>
                </c:pt>
                <c:pt idx="17976">
                  <c:v>-0.171984</c:v>
                </c:pt>
                <c:pt idx="17977">
                  <c:v>-0.172121</c:v>
                </c:pt>
                <c:pt idx="17978">
                  <c:v>-0.172294</c:v>
                </c:pt>
                <c:pt idx="17979">
                  <c:v>-0.17250499999999999</c:v>
                </c:pt>
                <c:pt idx="17980">
                  <c:v>-0.17275299999999999</c:v>
                </c:pt>
                <c:pt idx="17981">
                  <c:v>-0.173037</c:v>
                </c:pt>
                <c:pt idx="17982">
                  <c:v>-0.17335700000000001</c:v>
                </c:pt>
                <c:pt idx="17983">
                  <c:v>-0.17371</c:v>
                </c:pt>
                <c:pt idx="17984">
                  <c:v>-0.174096</c:v>
                </c:pt>
                <c:pt idx="17985">
                  <c:v>-0.174514</c:v>
                </c:pt>
                <c:pt idx="17986">
                  <c:v>-0.174959</c:v>
                </c:pt>
                <c:pt idx="17987">
                  <c:v>-0.175426</c:v>
                </c:pt>
                <c:pt idx="17988">
                  <c:v>-0.17590700000000001</c:v>
                </c:pt>
                <c:pt idx="17989">
                  <c:v>-0.176395</c:v>
                </c:pt>
                <c:pt idx="17990">
                  <c:v>-0.17688200000000001</c:v>
                </c:pt>
                <c:pt idx="17991">
                  <c:v>-0.17736099999999999</c:v>
                </c:pt>
                <c:pt idx="17992">
                  <c:v>-0.17783199999999999</c:v>
                </c:pt>
                <c:pt idx="17993">
                  <c:v>-0.17829900000000001</c:v>
                </c:pt>
                <c:pt idx="17994">
                  <c:v>-0.17876500000000001</c:v>
                </c:pt>
                <c:pt idx="17995">
                  <c:v>-0.17923</c:v>
                </c:pt>
                <c:pt idx="17996">
                  <c:v>-0.17969299999999999</c:v>
                </c:pt>
                <c:pt idx="17997">
                  <c:v>-0.18015300000000001</c:v>
                </c:pt>
                <c:pt idx="17998">
                  <c:v>-0.18060399999999999</c:v>
                </c:pt>
                <c:pt idx="17999">
                  <c:v>-0.18104600000000001</c:v>
                </c:pt>
                <c:pt idx="18000">
                  <c:v>-0.181479</c:v>
                </c:pt>
                <c:pt idx="18001">
                  <c:v>-0.18190400000000001</c:v>
                </c:pt>
                <c:pt idx="18002">
                  <c:v>-0.18232100000000001</c:v>
                </c:pt>
                <c:pt idx="18003">
                  <c:v>-0.18273200000000001</c:v>
                </c:pt>
                <c:pt idx="18004">
                  <c:v>-0.183142</c:v>
                </c:pt>
                <c:pt idx="18005">
                  <c:v>-0.183557</c:v>
                </c:pt>
                <c:pt idx="18006">
                  <c:v>-0.18398100000000001</c:v>
                </c:pt>
                <c:pt idx="18007">
                  <c:v>-0.184417</c:v>
                </c:pt>
                <c:pt idx="18008">
                  <c:v>-0.184866</c:v>
                </c:pt>
                <c:pt idx="18009">
                  <c:v>-0.18532499999999999</c:v>
                </c:pt>
                <c:pt idx="18010">
                  <c:v>-0.18578900000000001</c:v>
                </c:pt>
                <c:pt idx="18011">
                  <c:v>-0.186254</c:v>
                </c:pt>
                <c:pt idx="18012">
                  <c:v>-0.186721</c:v>
                </c:pt>
                <c:pt idx="18013">
                  <c:v>-0.187191</c:v>
                </c:pt>
                <c:pt idx="18014">
                  <c:v>-0.187664</c:v>
                </c:pt>
                <c:pt idx="18015">
                  <c:v>-0.188143</c:v>
                </c:pt>
                <c:pt idx="18016">
                  <c:v>-0.18862300000000001</c:v>
                </c:pt>
                <c:pt idx="18017">
                  <c:v>-0.18909999999999999</c:v>
                </c:pt>
                <c:pt idx="18018">
                  <c:v>-0.18956899999999999</c:v>
                </c:pt>
                <c:pt idx="18019">
                  <c:v>-0.19003300000000001</c:v>
                </c:pt>
                <c:pt idx="18020">
                  <c:v>-0.190496</c:v>
                </c:pt>
                <c:pt idx="18021">
                  <c:v>-0.19096299999999999</c:v>
                </c:pt>
                <c:pt idx="18022">
                  <c:v>-0.191437</c:v>
                </c:pt>
                <c:pt idx="18023">
                  <c:v>-0.19192100000000001</c:v>
                </c:pt>
                <c:pt idx="18024">
                  <c:v>-0.19242200000000001</c:v>
                </c:pt>
                <c:pt idx="18025">
                  <c:v>-0.192941</c:v>
                </c:pt>
                <c:pt idx="18026">
                  <c:v>-0.19347800000000001</c:v>
                </c:pt>
                <c:pt idx="18027">
                  <c:v>-0.19403500000000001</c:v>
                </c:pt>
                <c:pt idx="18028">
                  <c:v>-0.19461800000000001</c:v>
                </c:pt>
                <c:pt idx="18029">
                  <c:v>-0.19522999999999999</c:v>
                </c:pt>
                <c:pt idx="18030">
                  <c:v>-0.19586899999999999</c:v>
                </c:pt>
                <c:pt idx="18031">
                  <c:v>-0.19653300000000001</c:v>
                </c:pt>
                <c:pt idx="18032">
                  <c:v>-0.19722500000000001</c:v>
                </c:pt>
                <c:pt idx="18033">
                  <c:v>-0.19794600000000001</c:v>
                </c:pt>
                <c:pt idx="18034">
                  <c:v>-0.19869600000000001</c:v>
                </c:pt>
                <c:pt idx="18035">
                  <c:v>-0.19947200000000001</c:v>
                </c:pt>
                <c:pt idx="18036">
                  <c:v>-0.20027300000000001</c:v>
                </c:pt>
                <c:pt idx="18037">
                  <c:v>-0.201097</c:v>
                </c:pt>
                <c:pt idx="18038">
                  <c:v>-0.20194799999999999</c:v>
                </c:pt>
                <c:pt idx="18039">
                  <c:v>-0.20283100000000001</c:v>
                </c:pt>
                <c:pt idx="18040">
                  <c:v>-0.20374500000000001</c:v>
                </c:pt>
                <c:pt idx="18041">
                  <c:v>-0.20469399999999999</c:v>
                </c:pt>
                <c:pt idx="18042">
                  <c:v>-0.205681</c:v>
                </c:pt>
                <c:pt idx="18043">
                  <c:v>-0.206708</c:v>
                </c:pt>
                <c:pt idx="18044">
                  <c:v>-0.20777499999999999</c:v>
                </c:pt>
                <c:pt idx="18045">
                  <c:v>-0.20888100000000001</c:v>
                </c:pt>
                <c:pt idx="18046">
                  <c:v>-0.21002699999999999</c:v>
                </c:pt>
                <c:pt idx="18047">
                  <c:v>-0.21120900000000001</c:v>
                </c:pt>
                <c:pt idx="18048">
                  <c:v>-0.21243000000000001</c:v>
                </c:pt>
                <c:pt idx="18049">
                  <c:v>-0.21369199999999999</c:v>
                </c:pt>
                <c:pt idx="18050">
                  <c:v>-0.214999</c:v>
                </c:pt>
                <c:pt idx="18051">
                  <c:v>-0.21634999999999999</c:v>
                </c:pt>
                <c:pt idx="18052">
                  <c:v>-0.217746</c:v>
                </c:pt>
                <c:pt idx="18053">
                  <c:v>-0.21918499999999999</c:v>
                </c:pt>
                <c:pt idx="18054">
                  <c:v>-0.220661</c:v>
                </c:pt>
                <c:pt idx="18055">
                  <c:v>-0.22217000000000001</c:v>
                </c:pt>
                <c:pt idx="18056">
                  <c:v>-0.22371199999999999</c:v>
                </c:pt>
                <c:pt idx="18057">
                  <c:v>-0.22528300000000001</c:v>
                </c:pt>
                <c:pt idx="18058">
                  <c:v>-0.226882</c:v>
                </c:pt>
                <c:pt idx="18059">
                  <c:v>-0.22850899999999999</c:v>
                </c:pt>
                <c:pt idx="18060">
                  <c:v>-0.23016800000000001</c:v>
                </c:pt>
                <c:pt idx="18061">
                  <c:v>-0.23185900000000001</c:v>
                </c:pt>
                <c:pt idx="18062">
                  <c:v>-0.23358300000000001</c:v>
                </c:pt>
                <c:pt idx="18063">
                  <c:v>-0.235344</c:v>
                </c:pt>
                <c:pt idx="18064">
                  <c:v>-0.237149</c:v>
                </c:pt>
                <c:pt idx="18065">
                  <c:v>-0.23899999999999999</c:v>
                </c:pt>
                <c:pt idx="18066">
                  <c:v>-0.2409</c:v>
                </c:pt>
                <c:pt idx="18067">
                  <c:v>-0.24284800000000001</c:v>
                </c:pt>
                <c:pt idx="18068">
                  <c:v>-0.244839</c:v>
                </c:pt>
                <c:pt idx="18069">
                  <c:v>-0.246864</c:v>
                </c:pt>
                <c:pt idx="18070">
                  <c:v>-0.248917</c:v>
                </c:pt>
                <c:pt idx="18071">
                  <c:v>-0.250998</c:v>
                </c:pt>
                <c:pt idx="18072">
                  <c:v>-0.25311400000000001</c:v>
                </c:pt>
                <c:pt idx="18073">
                  <c:v>-0.25527</c:v>
                </c:pt>
                <c:pt idx="18074">
                  <c:v>-0.25746200000000002</c:v>
                </c:pt>
                <c:pt idx="18075">
                  <c:v>-0.25967699999999999</c:v>
                </c:pt>
                <c:pt idx="18076">
                  <c:v>-0.26190099999999999</c:v>
                </c:pt>
                <c:pt idx="18077">
                  <c:v>-0.26412600000000003</c:v>
                </c:pt>
                <c:pt idx="18078">
                  <c:v>-0.266345</c:v>
                </c:pt>
                <c:pt idx="18079">
                  <c:v>-0.26855200000000001</c:v>
                </c:pt>
                <c:pt idx="18080">
                  <c:v>-0.27074100000000001</c:v>
                </c:pt>
                <c:pt idx="18081">
                  <c:v>-0.27291399999999999</c:v>
                </c:pt>
                <c:pt idx="18082">
                  <c:v>-0.27507700000000002</c:v>
                </c:pt>
                <c:pt idx="18083">
                  <c:v>-0.27723100000000001</c:v>
                </c:pt>
                <c:pt idx="18084">
                  <c:v>-0.27937600000000001</c:v>
                </c:pt>
                <c:pt idx="18085">
                  <c:v>-0.28150799999999998</c:v>
                </c:pt>
                <c:pt idx="18086">
                  <c:v>-0.28362199999999999</c:v>
                </c:pt>
                <c:pt idx="18087">
                  <c:v>-0.28571400000000002</c:v>
                </c:pt>
                <c:pt idx="18088">
                  <c:v>-0.28778100000000001</c:v>
                </c:pt>
                <c:pt idx="18089">
                  <c:v>-0.28982000000000002</c:v>
                </c:pt>
                <c:pt idx="18090">
                  <c:v>-0.29182900000000001</c:v>
                </c:pt>
                <c:pt idx="18091">
                  <c:v>-0.29380400000000001</c:v>
                </c:pt>
                <c:pt idx="18092">
                  <c:v>-0.29574800000000001</c:v>
                </c:pt>
                <c:pt idx="18093">
                  <c:v>-0.29766199999999998</c:v>
                </c:pt>
                <c:pt idx="18094">
                  <c:v>-0.29954199999999997</c:v>
                </c:pt>
                <c:pt idx="18095">
                  <c:v>-0.30138300000000001</c:v>
                </c:pt>
                <c:pt idx="18096">
                  <c:v>-0.30317899999999998</c:v>
                </c:pt>
                <c:pt idx="18097">
                  <c:v>-0.304921</c:v>
                </c:pt>
                <c:pt idx="18098">
                  <c:v>-0.30660199999999999</c:v>
                </c:pt>
                <c:pt idx="18099">
                  <c:v>-0.30821700000000002</c:v>
                </c:pt>
                <c:pt idx="18100">
                  <c:v>-0.30976900000000002</c:v>
                </c:pt>
                <c:pt idx="18101">
                  <c:v>-0.31126100000000001</c:v>
                </c:pt>
                <c:pt idx="18102">
                  <c:v>-0.312691</c:v>
                </c:pt>
                <c:pt idx="18103">
                  <c:v>-0.31405100000000002</c:v>
                </c:pt>
                <c:pt idx="18104">
                  <c:v>-0.315332</c:v>
                </c:pt>
                <c:pt idx="18105">
                  <c:v>-0.31652799999999998</c:v>
                </c:pt>
                <c:pt idx="18106">
                  <c:v>-0.31763999999999998</c:v>
                </c:pt>
                <c:pt idx="18107">
                  <c:v>-0.31867299999999998</c:v>
                </c:pt>
                <c:pt idx="18108">
                  <c:v>-0.319631</c:v>
                </c:pt>
                <c:pt idx="18109">
                  <c:v>-0.32051499999999999</c:v>
                </c:pt>
                <c:pt idx="18110">
                  <c:v>-0.321324</c:v>
                </c:pt>
                <c:pt idx="18111">
                  <c:v>-0.32205899999999998</c:v>
                </c:pt>
                <c:pt idx="18112">
                  <c:v>-0.322718</c:v>
                </c:pt>
                <c:pt idx="18113">
                  <c:v>-0.323297</c:v>
                </c:pt>
                <c:pt idx="18114">
                  <c:v>-0.32378899999999999</c:v>
                </c:pt>
                <c:pt idx="18115">
                  <c:v>-0.32419500000000001</c:v>
                </c:pt>
                <c:pt idx="18116">
                  <c:v>-0.32451999999999998</c:v>
                </c:pt>
                <c:pt idx="18117">
                  <c:v>-0.32476699999999997</c:v>
                </c:pt>
                <c:pt idx="18118">
                  <c:v>-0.324932</c:v>
                </c:pt>
                <c:pt idx="18119">
                  <c:v>-0.32501099999999999</c:v>
                </c:pt>
                <c:pt idx="18120">
                  <c:v>-0.32499899999999998</c:v>
                </c:pt>
                <c:pt idx="18121">
                  <c:v>-0.32489000000000001</c:v>
                </c:pt>
                <c:pt idx="18122">
                  <c:v>-0.324681</c:v>
                </c:pt>
                <c:pt idx="18123">
                  <c:v>-0.324376</c:v>
                </c:pt>
                <c:pt idx="18124">
                  <c:v>-0.32397500000000001</c:v>
                </c:pt>
                <c:pt idx="18125">
                  <c:v>-0.32348199999999999</c:v>
                </c:pt>
                <c:pt idx="18126">
                  <c:v>-0.32289899999999999</c:v>
                </c:pt>
                <c:pt idx="18127">
                  <c:v>-0.32222600000000001</c:v>
                </c:pt>
                <c:pt idx="18128">
                  <c:v>-0.321463</c:v>
                </c:pt>
                <c:pt idx="18129">
                  <c:v>-0.32061299999999998</c:v>
                </c:pt>
                <c:pt idx="18130">
                  <c:v>-0.31967699999999999</c:v>
                </c:pt>
                <c:pt idx="18131">
                  <c:v>-0.31865199999999999</c:v>
                </c:pt>
                <c:pt idx="18132">
                  <c:v>-0.31753700000000001</c:v>
                </c:pt>
                <c:pt idx="18133">
                  <c:v>-0.316332</c:v>
                </c:pt>
                <c:pt idx="18134">
                  <c:v>-0.31504199999999999</c:v>
                </c:pt>
                <c:pt idx="18135">
                  <c:v>-0.31367099999999998</c:v>
                </c:pt>
                <c:pt idx="18136">
                  <c:v>-0.312224</c:v>
                </c:pt>
                <c:pt idx="18137">
                  <c:v>-0.31070399999999998</c:v>
                </c:pt>
                <c:pt idx="18138">
                  <c:v>-0.30911</c:v>
                </c:pt>
                <c:pt idx="18139">
                  <c:v>-0.30744100000000002</c:v>
                </c:pt>
                <c:pt idx="18140">
                  <c:v>-0.305699</c:v>
                </c:pt>
                <c:pt idx="18141">
                  <c:v>-0.30388500000000002</c:v>
                </c:pt>
                <c:pt idx="18142">
                  <c:v>-0.30200100000000002</c:v>
                </c:pt>
                <c:pt idx="18143">
                  <c:v>-0.30005199999999999</c:v>
                </c:pt>
                <c:pt idx="18144">
                  <c:v>-0.29804399999999998</c:v>
                </c:pt>
                <c:pt idx="18145">
                  <c:v>-0.29597699999999999</c:v>
                </c:pt>
                <c:pt idx="18146">
                  <c:v>-0.29385299999999998</c:v>
                </c:pt>
                <c:pt idx="18147">
                  <c:v>-0.29167700000000002</c:v>
                </c:pt>
                <c:pt idx="18148">
                  <c:v>-0.28945900000000002</c:v>
                </c:pt>
                <c:pt idx="18149">
                  <c:v>-0.28720200000000001</c:v>
                </c:pt>
                <c:pt idx="18150">
                  <c:v>-0.28490900000000002</c:v>
                </c:pt>
                <c:pt idx="18151">
                  <c:v>-0.28258100000000003</c:v>
                </c:pt>
                <c:pt idx="18152">
                  <c:v>-0.28022399999999997</c:v>
                </c:pt>
                <c:pt idx="18153">
                  <c:v>-0.27784300000000001</c:v>
                </c:pt>
                <c:pt idx="18154">
                  <c:v>-0.27544200000000002</c:v>
                </c:pt>
                <c:pt idx="18155">
                  <c:v>-0.27302100000000001</c:v>
                </c:pt>
                <c:pt idx="18156">
                  <c:v>-0.27058100000000002</c:v>
                </c:pt>
                <c:pt idx="18157">
                  <c:v>-0.26812000000000002</c:v>
                </c:pt>
                <c:pt idx="18158">
                  <c:v>-0.26563799999999999</c:v>
                </c:pt>
                <c:pt idx="18159">
                  <c:v>-0.26314399999999999</c:v>
                </c:pt>
                <c:pt idx="18160">
                  <c:v>-0.26065199999999999</c:v>
                </c:pt>
                <c:pt idx="18161">
                  <c:v>-0.25816800000000001</c:v>
                </c:pt>
                <c:pt idx="18162">
                  <c:v>-0.25569199999999997</c:v>
                </c:pt>
                <c:pt idx="18163">
                  <c:v>-0.25321399999999999</c:v>
                </c:pt>
                <c:pt idx="18164">
                  <c:v>-0.25073299999999998</c:v>
                </c:pt>
                <c:pt idx="18165">
                  <c:v>-0.24825</c:v>
                </c:pt>
                <c:pt idx="18166">
                  <c:v>-0.24577199999999999</c:v>
                </c:pt>
                <c:pt idx="18167">
                  <c:v>-0.24330299999999999</c:v>
                </c:pt>
                <c:pt idx="18168">
                  <c:v>-0.24084700000000001</c:v>
                </c:pt>
                <c:pt idx="18169">
                  <c:v>-0.23841300000000001</c:v>
                </c:pt>
                <c:pt idx="18170">
                  <c:v>-0.236012</c:v>
                </c:pt>
                <c:pt idx="18171">
                  <c:v>-0.23364699999999999</c:v>
                </c:pt>
                <c:pt idx="18172">
                  <c:v>-0.23130200000000001</c:v>
                </c:pt>
                <c:pt idx="18173">
                  <c:v>-0.22897799999999999</c:v>
                </c:pt>
                <c:pt idx="18174">
                  <c:v>-0.22669700000000001</c:v>
                </c:pt>
                <c:pt idx="18175">
                  <c:v>-0.224466</c:v>
                </c:pt>
                <c:pt idx="18176">
                  <c:v>-0.22228200000000001</c:v>
                </c:pt>
                <c:pt idx="18177">
                  <c:v>-0.22014900000000001</c:v>
                </c:pt>
                <c:pt idx="18178">
                  <c:v>-0.21807599999999999</c:v>
                </c:pt>
                <c:pt idx="18179">
                  <c:v>-0.21606500000000001</c:v>
                </c:pt>
                <c:pt idx="18180">
                  <c:v>-0.214117</c:v>
                </c:pt>
                <c:pt idx="18181">
                  <c:v>-0.212231</c:v>
                </c:pt>
                <c:pt idx="18182">
                  <c:v>-0.21040700000000001</c:v>
                </c:pt>
                <c:pt idx="18183">
                  <c:v>-0.208643</c:v>
                </c:pt>
                <c:pt idx="18184">
                  <c:v>-0.20693800000000001</c:v>
                </c:pt>
                <c:pt idx="18185">
                  <c:v>-0.205293</c:v>
                </c:pt>
                <c:pt idx="18186">
                  <c:v>-0.203708</c:v>
                </c:pt>
                <c:pt idx="18187">
                  <c:v>-0.202182</c:v>
                </c:pt>
                <c:pt idx="18188">
                  <c:v>-0.20072000000000001</c:v>
                </c:pt>
                <c:pt idx="18189">
                  <c:v>-0.19932900000000001</c:v>
                </c:pt>
                <c:pt idx="18190">
                  <c:v>-0.19801199999999999</c:v>
                </c:pt>
                <c:pt idx="18191">
                  <c:v>-0.196765</c:v>
                </c:pt>
                <c:pt idx="18192">
                  <c:v>-0.19558700000000001</c:v>
                </c:pt>
                <c:pt idx="18193">
                  <c:v>-0.19448199999999999</c:v>
                </c:pt>
                <c:pt idx="18194">
                  <c:v>-0.19345699999999999</c:v>
                </c:pt>
                <c:pt idx="18195">
                  <c:v>-0.19251799999999999</c:v>
                </c:pt>
                <c:pt idx="18196">
                  <c:v>-0.191665</c:v>
                </c:pt>
                <c:pt idx="18197">
                  <c:v>-0.19089900000000001</c:v>
                </c:pt>
                <c:pt idx="18198">
                  <c:v>-0.190219</c:v>
                </c:pt>
                <c:pt idx="18199">
                  <c:v>-0.18962799999999999</c:v>
                </c:pt>
                <c:pt idx="18200">
                  <c:v>-0.18912300000000001</c:v>
                </c:pt>
                <c:pt idx="18201">
                  <c:v>-0.188697</c:v>
                </c:pt>
                <c:pt idx="18202">
                  <c:v>-0.18834699999999999</c:v>
                </c:pt>
                <c:pt idx="18203">
                  <c:v>-0.18806999999999999</c:v>
                </c:pt>
                <c:pt idx="18204">
                  <c:v>-0.18786700000000001</c:v>
                </c:pt>
                <c:pt idx="18205">
                  <c:v>-0.18773799999999999</c:v>
                </c:pt>
                <c:pt idx="18206">
                  <c:v>-0.18767800000000001</c:v>
                </c:pt>
                <c:pt idx="18207">
                  <c:v>-0.18767800000000001</c:v>
                </c:pt>
                <c:pt idx="18208">
                  <c:v>-0.18773400000000001</c:v>
                </c:pt>
                <c:pt idx="18209">
                  <c:v>-0.18784100000000001</c:v>
                </c:pt>
                <c:pt idx="18210">
                  <c:v>-0.187999</c:v>
                </c:pt>
                <c:pt idx="18211">
                  <c:v>-0.18820899999999999</c:v>
                </c:pt>
                <c:pt idx="18212">
                  <c:v>-0.18847</c:v>
                </c:pt>
                <c:pt idx="18213">
                  <c:v>-0.18878400000000001</c:v>
                </c:pt>
                <c:pt idx="18214">
                  <c:v>-0.18914700000000001</c:v>
                </c:pt>
                <c:pt idx="18215">
                  <c:v>-0.189554</c:v>
                </c:pt>
                <c:pt idx="18216">
                  <c:v>-0.189999</c:v>
                </c:pt>
                <c:pt idx="18217">
                  <c:v>-0.19048100000000001</c:v>
                </c:pt>
                <c:pt idx="18218">
                  <c:v>-0.190993</c:v>
                </c:pt>
                <c:pt idx="18219">
                  <c:v>-0.191525</c:v>
                </c:pt>
                <c:pt idx="18220">
                  <c:v>-0.19207299999999999</c:v>
                </c:pt>
                <c:pt idx="18221">
                  <c:v>-0.192634</c:v>
                </c:pt>
                <c:pt idx="18222">
                  <c:v>-0.19320899999999999</c:v>
                </c:pt>
                <c:pt idx="18223">
                  <c:v>-0.193797</c:v>
                </c:pt>
                <c:pt idx="18224">
                  <c:v>-0.19439500000000001</c:v>
                </c:pt>
                <c:pt idx="18225">
                  <c:v>-0.19500300000000001</c:v>
                </c:pt>
                <c:pt idx="18226">
                  <c:v>-0.19561999999999999</c:v>
                </c:pt>
                <c:pt idx="18227">
                  <c:v>-0.196243</c:v>
                </c:pt>
                <c:pt idx="18228">
                  <c:v>-0.19686999999999999</c:v>
                </c:pt>
                <c:pt idx="18229">
                  <c:v>-0.19749700000000001</c:v>
                </c:pt>
                <c:pt idx="18230">
                  <c:v>-0.19812299999999999</c:v>
                </c:pt>
                <c:pt idx="18231">
                  <c:v>-0.198744</c:v>
                </c:pt>
                <c:pt idx="18232">
                  <c:v>-0.199353</c:v>
                </c:pt>
                <c:pt idx="18233">
                  <c:v>-0.19994400000000001</c:v>
                </c:pt>
                <c:pt idx="18234">
                  <c:v>-0.200517</c:v>
                </c:pt>
                <c:pt idx="18235">
                  <c:v>-0.201069</c:v>
                </c:pt>
                <c:pt idx="18236">
                  <c:v>-0.2016</c:v>
                </c:pt>
                <c:pt idx="18237">
                  <c:v>-0.20210600000000001</c:v>
                </c:pt>
                <c:pt idx="18238">
                  <c:v>-0.20258200000000001</c:v>
                </c:pt>
                <c:pt idx="18239">
                  <c:v>-0.203017</c:v>
                </c:pt>
                <c:pt idx="18240">
                  <c:v>-0.20340800000000001</c:v>
                </c:pt>
                <c:pt idx="18241">
                  <c:v>-0.20375099999999999</c:v>
                </c:pt>
                <c:pt idx="18242">
                  <c:v>-0.20404600000000001</c:v>
                </c:pt>
                <c:pt idx="18243">
                  <c:v>-0.204291</c:v>
                </c:pt>
                <c:pt idx="18244">
                  <c:v>-0.204487</c:v>
                </c:pt>
                <c:pt idx="18245">
                  <c:v>-0.20463000000000001</c:v>
                </c:pt>
                <c:pt idx="18246">
                  <c:v>-0.20471500000000001</c:v>
                </c:pt>
                <c:pt idx="18247">
                  <c:v>-0.20474000000000001</c:v>
                </c:pt>
                <c:pt idx="18248">
                  <c:v>-0.204702</c:v>
                </c:pt>
                <c:pt idx="18249">
                  <c:v>-0.20460100000000001</c:v>
                </c:pt>
                <c:pt idx="18250">
                  <c:v>-0.204432</c:v>
                </c:pt>
                <c:pt idx="18251">
                  <c:v>-0.20419599999999999</c:v>
                </c:pt>
                <c:pt idx="18252">
                  <c:v>-0.20389299999999999</c:v>
                </c:pt>
                <c:pt idx="18253">
                  <c:v>-0.20352500000000001</c:v>
                </c:pt>
                <c:pt idx="18254">
                  <c:v>-0.20309099999999999</c:v>
                </c:pt>
                <c:pt idx="18255">
                  <c:v>-0.20259099999999999</c:v>
                </c:pt>
                <c:pt idx="18256">
                  <c:v>-0.20202400000000001</c:v>
                </c:pt>
                <c:pt idx="18257">
                  <c:v>-0.20139599999999999</c:v>
                </c:pt>
                <c:pt idx="18258">
                  <c:v>-0.200711</c:v>
                </c:pt>
                <c:pt idx="18259">
                  <c:v>-0.19994500000000001</c:v>
                </c:pt>
                <c:pt idx="18260">
                  <c:v>-0.199077</c:v>
                </c:pt>
                <c:pt idx="18261">
                  <c:v>-0.198133</c:v>
                </c:pt>
                <c:pt idx="18262">
                  <c:v>-0.19713700000000001</c:v>
                </c:pt>
                <c:pt idx="18263">
                  <c:v>-0.196075</c:v>
                </c:pt>
                <c:pt idx="18264">
                  <c:v>-0.194941</c:v>
                </c:pt>
                <c:pt idx="18265">
                  <c:v>-0.193748</c:v>
                </c:pt>
                <c:pt idx="18266">
                  <c:v>-0.192499</c:v>
                </c:pt>
                <c:pt idx="18267">
                  <c:v>-0.191195</c:v>
                </c:pt>
                <c:pt idx="18268">
                  <c:v>-0.189832</c:v>
                </c:pt>
                <c:pt idx="18269">
                  <c:v>-0.18840999999999999</c:v>
                </c:pt>
                <c:pt idx="18270">
                  <c:v>-0.18693100000000001</c:v>
                </c:pt>
                <c:pt idx="18271">
                  <c:v>-0.18540000000000001</c:v>
                </c:pt>
                <c:pt idx="18272">
                  <c:v>-0.18382000000000001</c:v>
                </c:pt>
                <c:pt idx="18273">
                  <c:v>-0.182195</c:v>
                </c:pt>
                <c:pt idx="18274">
                  <c:v>-0.18052499999999999</c:v>
                </c:pt>
                <c:pt idx="18275">
                  <c:v>-0.178812</c:v>
                </c:pt>
                <c:pt idx="18276">
                  <c:v>-0.177065</c:v>
                </c:pt>
                <c:pt idx="18277">
                  <c:v>-0.175291</c:v>
                </c:pt>
                <c:pt idx="18278">
                  <c:v>-0.17349800000000001</c:v>
                </c:pt>
                <c:pt idx="18279">
                  <c:v>-0.17169400000000001</c:v>
                </c:pt>
                <c:pt idx="18280">
                  <c:v>-0.16988200000000001</c:v>
                </c:pt>
                <c:pt idx="18281">
                  <c:v>-0.16806699999999999</c:v>
                </c:pt>
                <c:pt idx="18282">
                  <c:v>-0.16625100000000001</c:v>
                </c:pt>
                <c:pt idx="18283">
                  <c:v>-0.164437</c:v>
                </c:pt>
                <c:pt idx="18284">
                  <c:v>-0.16262799999999999</c:v>
                </c:pt>
                <c:pt idx="18285">
                  <c:v>-0.16082299999999999</c:v>
                </c:pt>
                <c:pt idx="18286">
                  <c:v>-0.159025</c:v>
                </c:pt>
                <c:pt idx="18287">
                  <c:v>-0.15723799999999999</c:v>
                </c:pt>
                <c:pt idx="18288">
                  <c:v>-0.15546399999999999</c:v>
                </c:pt>
                <c:pt idx="18289">
                  <c:v>-0.15370400000000001</c:v>
                </c:pt>
                <c:pt idx="18290">
                  <c:v>-0.15196000000000001</c:v>
                </c:pt>
                <c:pt idx="18291">
                  <c:v>-0.15023400000000001</c:v>
                </c:pt>
                <c:pt idx="18292">
                  <c:v>-0.14852899999999999</c:v>
                </c:pt>
                <c:pt idx="18293">
                  <c:v>-0.146846</c:v>
                </c:pt>
                <c:pt idx="18294">
                  <c:v>-0.14518500000000001</c:v>
                </c:pt>
                <c:pt idx="18295">
                  <c:v>-0.14354800000000001</c:v>
                </c:pt>
                <c:pt idx="18296">
                  <c:v>-0.14193700000000001</c:v>
                </c:pt>
                <c:pt idx="18297">
                  <c:v>-0.14035500000000001</c:v>
                </c:pt>
                <c:pt idx="18298">
                  <c:v>-0.13880500000000001</c:v>
                </c:pt>
                <c:pt idx="18299">
                  <c:v>-0.137292</c:v>
                </c:pt>
                <c:pt idx="18300">
                  <c:v>-0.135819</c:v>
                </c:pt>
                <c:pt idx="18301">
                  <c:v>-0.13438900000000001</c:v>
                </c:pt>
                <c:pt idx="18302">
                  <c:v>-0.13300400000000001</c:v>
                </c:pt>
                <c:pt idx="18303">
                  <c:v>-0.131664</c:v>
                </c:pt>
                <c:pt idx="18304">
                  <c:v>-0.13037000000000001</c:v>
                </c:pt>
                <c:pt idx="18305">
                  <c:v>-0.12912399999999999</c:v>
                </c:pt>
                <c:pt idx="18306">
                  <c:v>-0.12792400000000001</c:v>
                </c:pt>
                <c:pt idx="18307">
                  <c:v>-0.126773</c:v>
                </c:pt>
                <c:pt idx="18308">
                  <c:v>-0.125671</c:v>
                </c:pt>
                <c:pt idx="18309">
                  <c:v>-0.12461800000000001</c:v>
                </c:pt>
                <c:pt idx="18310">
                  <c:v>-0.123617</c:v>
                </c:pt>
                <c:pt idx="18311">
                  <c:v>-0.122671</c:v>
                </c:pt>
                <c:pt idx="18312">
                  <c:v>-0.121784</c:v>
                </c:pt>
                <c:pt idx="18313">
                  <c:v>-0.120962</c:v>
                </c:pt>
                <c:pt idx="18314">
                  <c:v>-0.12020699999999999</c:v>
                </c:pt>
                <c:pt idx="18315">
                  <c:v>-0.119519</c:v>
                </c:pt>
                <c:pt idx="18316">
                  <c:v>-0.118897</c:v>
                </c:pt>
                <c:pt idx="18317">
                  <c:v>-0.118342</c:v>
                </c:pt>
                <c:pt idx="18318">
                  <c:v>-0.117854</c:v>
                </c:pt>
                <c:pt idx="18319">
                  <c:v>-0.11743000000000001</c:v>
                </c:pt>
                <c:pt idx="18320">
                  <c:v>-0.117067</c:v>
                </c:pt>
                <c:pt idx="18321">
                  <c:v>-0.116762</c:v>
                </c:pt>
                <c:pt idx="18322">
                  <c:v>-0.11651599999999999</c:v>
                </c:pt>
                <c:pt idx="18323">
                  <c:v>-0.116329</c:v>
                </c:pt>
                <c:pt idx="18324">
                  <c:v>-0.116203</c:v>
                </c:pt>
                <c:pt idx="18325">
                  <c:v>-0.11613800000000001</c:v>
                </c:pt>
                <c:pt idx="18326">
                  <c:v>-0.11612699999999999</c:v>
                </c:pt>
                <c:pt idx="18327">
                  <c:v>-0.116164</c:v>
                </c:pt>
                <c:pt idx="18328">
                  <c:v>-0.11624900000000001</c:v>
                </c:pt>
                <c:pt idx="18329">
                  <c:v>-0.116386</c:v>
                </c:pt>
                <c:pt idx="18330">
                  <c:v>-0.116577</c:v>
                </c:pt>
                <c:pt idx="18331">
                  <c:v>-0.116827</c:v>
                </c:pt>
                <c:pt idx="18332">
                  <c:v>-0.11713700000000001</c:v>
                </c:pt>
                <c:pt idx="18333">
                  <c:v>-0.117505</c:v>
                </c:pt>
                <c:pt idx="18334">
                  <c:v>-0.117927</c:v>
                </c:pt>
                <c:pt idx="18335">
                  <c:v>-0.11840199999999999</c:v>
                </c:pt>
                <c:pt idx="18336">
                  <c:v>-0.118932</c:v>
                </c:pt>
                <c:pt idx="18337">
                  <c:v>-0.119516</c:v>
                </c:pt>
                <c:pt idx="18338">
                  <c:v>-0.120155</c:v>
                </c:pt>
                <c:pt idx="18339">
                  <c:v>-0.120851</c:v>
                </c:pt>
                <c:pt idx="18340">
                  <c:v>-0.121603</c:v>
                </c:pt>
                <c:pt idx="18341">
                  <c:v>-0.122407</c:v>
                </c:pt>
                <c:pt idx="18342">
                  <c:v>-0.12325999999999999</c:v>
                </c:pt>
                <c:pt idx="18343">
                  <c:v>-0.12415900000000001</c:v>
                </c:pt>
                <c:pt idx="18344">
                  <c:v>-0.12510199999999999</c:v>
                </c:pt>
                <c:pt idx="18345">
                  <c:v>-0.12609400000000001</c:v>
                </c:pt>
                <c:pt idx="18346">
                  <c:v>-0.12712599999999999</c:v>
                </c:pt>
                <c:pt idx="18347">
                  <c:v>-0.12815799999999999</c:v>
                </c:pt>
                <c:pt idx="18348">
                  <c:v>-0.129186</c:v>
                </c:pt>
                <c:pt idx="18349">
                  <c:v>-0.130249</c:v>
                </c:pt>
                <c:pt idx="18350">
                  <c:v>-0.131351</c:v>
                </c:pt>
                <c:pt idx="18351">
                  <c:v>-0.132468</c:v>
                </c:pt>
                <c:pt idx="18352">
                  <c:v>-0.133601</c:v>
                </c:pt>
                <c:pt idx="18353">
                  <c:v>-0.13475599999999999</c:v>
                </c:pt>
                <c:pt idx="18354">
                  <c:v>-0.13592799999999999</c:v>
                </c:pt>
                <c:pt idx="18355">
                  <c:v>-0.13711300000000001</c:v>
                </c:pt>
                <c:pt idx="18356">
                  <c:v>-0.13830700000000001</c:v>
                </c:pt>
                <c:pt idx="18357">
                  <c:v>-0.13950699999999999</c:v>
                </c:pt>
                <c:pt idx="18358">
                  <c:v>-0.14071</c:v>
                </c:pt>
                <c:pt idx="18359">
                  <c:v>-0.14191699999999999</c:v>
                </c:pt>
                <c:pt idx="18360">
                  <c:v>-0.143126</c:v>
                </c:pt>
                <c:pt idx="18361">
                  <c:v>-0.14433599999999999</c:v>
                </c:pt>
                <c:pt idx="18362">
                  <c:v>-0.14554400000000001</c:v>
                </c:pt>
                <c:pt idx="18363">
                  <c:v>-0.14675199999999999</c:v>
                </c:pt>
                <c:pt idx="18364">
                  <c:v>-0.14796000000000001</c:v>
                </c:pt>
                <c:pt idx="18365">
                  <c:v>-0.14916699999999999</c:v>
                </c:pt>
                <c:pt idx="18366">
                  <c:v>-0.15037500000000001</c:v>
                </c:pt>
                <c:pt idx="18367">
                  <c:v>-0.15158199999999999</c:v>
                </c:pt>
                <c:pt idx="18368">
                  <c:v>-0.152785</c:v>
                </c:pt>
                <c:pt idx="18369">
                  <c:v>-0.15398000000000001</c:v>
                </c:pt>
                <c:pt idx="18370">
                  <c:v>-0.15516199999999999</c:v>
                </c:pt>
                <c:pt idx="18371">
                  <c:v>-0.15632799999999999</c:v>
                </c:pt>
                <c:pt idx="18372">
                  <c:v>-0.157473</c:v>
                </c:pt>
                <c:pt idx="18373">
                  <c:v>-0.15859500000000001</c:v>
                </c:pt>
                <c:pt idx="18374">
                  <c:v>-0.15969</c:v>
                </c:pt>
                <c:pt idx="18375">
                  <c:v>-0.16075500000000001</c:v>
                </c:pt>
                <c:pt idx="18376">
                  <c:v>-0.16178799999999999</c:v>
                </c:pt>
                <c:pt idx="18377">
                  <c:v>-0.16278400000000001</c:v>
                </c:pt>
                <c:pt idx="18378">
                  <c:v>-0.163741</c:v>
                </c:pt>
                <c:pt idx="18379">
                  <c:v>-0.16465399999999999</c:v>
                </c:pt>
                <c:pt idx="18380">
                  <c:v>-0.16552</c:v>
                </c:pt>
                <c:pt idx="18381">
                  <c:v>-0.16633600000000001</c:v>
                </c:pt>
                <c:pt idx="18382">
                  <c:v>-0.167101</c:v>
                </c:pt>
                <c:pt idx="18383">
                  <c:v>-0.16781099999999999</c:v>
                </c:pt>
                <c:pt idx="18384">
                  <c:v>-0.16846700000000001</c:v>
                </c:pt>
                <c:pt idx="18385">
                  <c:v>-0.16906599999999999</c:v>
                </c:pt>
                <c:pt idx="18386">
                  <c:v>-0.16960700000000001</c:v>
                </c:pt>
                <c:pt idx="18387">
                  <c:v>-0.17008999999999999</c:v>
                </c:pt>
                <c:pt idx="18388">
                  <c:v>-0.170513</c:v>
                </c:pt>
                <c:pt idx="18389">
                  <c:v>-0.170874</c:v>
                </c:pt>
                <c:pt idx="18390">
                  <c:v>-0.17117099999999999</c:v>
                </c:pt>
                <c:pt idx="18391">
                  <c:v>-0.171403</c:v>
                </c:pt>
                <c:pt idx="18392">
                  <c:v>-0.171568</c:v>
                </c:pt>
                <c:pt idx="18393">
                  <c:v>-0.17166600000000001</c:v>
                </c:pt>
                <c:pt idx="18394">
                  <c:v>-0.17169300000000001</c:v>
                </c:pt>
                <c:pt idx="18395">
                  <c:v>-0.171649</c:v>
                </c:pt>
                <c:pt idx="18396">
                  <c:v>-0.17152899999999999</c:v>
                </c:pt>
                <c:pt idx="18397">
                  <c:v>-0.17133100000000001</c:v>
                </c:pt>
                <c:pt idx="18398">
                  <c:v>-0.17105200000000001</c:v>
                </c:pt>
                <c:pt idx="18399">
                  <c:v>-0.17069300000000001</c:v>
                </c:pt>
                <c:pt idx="18400">
                  <c:v>-0.17025599999999999</c:v>
                </c:pt>
                <c:pt idx="18401">
                  <c:v>-0.169741</c:v>
                </c:pt>
                <c:pt idx="18402">
                  <c:v>-0.16914999999999999</c:v>
                </c:pt>
                <c:pt idx="18403">
                  <c:v>-0.16848099999999999</c:v>
                </c:pt>
                <c:pt idx="18404">
                  <c:v>-0.167736</c:v>
                </c:pt>
                <c:pt idx="18405">
                  <c:v>-0.16691300000000001</c:v>
                </c:pt>
                <c:pt idx="18406">
                  <c:v>-0.16601099999999999</c:v>
                </c:pt>
                <c:pt idx="18407">
                  <c:v>-0.16502900000000001</c:v>
                </c:pt>
                <c:pt idx="18408">
                  <c:v>-0.163965</c:v>
                </c:pt>
                <c:pt idx="18409">
                  <c:v>-0.16282099999999999</c:v>
                </c:pt>
                <c:pt idx="18410">
                  <c:v>-0.16159799999999999</c:v>
                </c:pt>
                <c:pt idx="18411">
                  <c:v>-0.160299</c:v>
                </c:pt>
                <c:pt idx="18412">
                  <c:v>-0.15892700000000001</c:v>
                </c:pt>
                <c:pt idx="18413">
                  <c:v>-0.15747800000000001</c:v>
                </c:pt>
                <c:pt idx="18414">
                  <c:v>-0.15595000000000001</c:v>
                </c:pt>
                <c:pt idx="18415">
                  <c:v>-0.15434200000000001</c:v>
                </c:pt>
                <c:pt idx="18416">
                  <c:v>-0.15265599999999999</c:v>
                </c:pt>
                <c:pt idx="18417">
                  <c:v>-0.150895</c:v>
                </c:pt>
                <c:pt idx="18418">
                  <c:v>-0.149061</c:v>
                </c:pt>
                <c:pt idx="18419">
                  <c:v>-0.14716000000000001</c:v>
                </c:pt>
                <c:pt idx="18420">
                  <c:v>-0.14519299999999999</c:v>
                </c:pt>
                <c:pt idx="18421">
                  <c:v>-0.14316000000000001</c:v>
                </c:pt>
                <c:pt idx="18422">
                  <c:v>-0.14105899999999999</c:v>
                </c:pt>
                <c:pt idx="18423">
                  <c:v>-0.13889199999999999</c:v>
                </c:pt>
                <c:pt idx="18424">
                  <c:v>-0.13666600000000001</c:v>
                </c:pt>
                <c:pt idx="18425">
                  <c:v>-0.13438800000000001</c:v>
                </c:pt>
                <c:pt idx="18426">
                  <c:v>-0.13206000000000001</c:v>
                </c:pt>
                <c:pt idx="18427">
                  <c:v>-0.12968299999999999</c:v>
                </c:pt>
                <c:pt idx="18428">
                  <c:v>-0.12725700000000001</c:v>
                </c:pt>
                <c:pt idx="18429">
                  <c:v>-0.12478499999999999</c:v>
                </c:pt>
                <c:pt idx="18430">
                  <c:v>-0.122269</c:v>
                </c:pt>
                <c:pt idx="18431">
                  <c:v>-0.119712</c:v>
                </c:pt>
                <c:pt idx="18432">
                  <c:v>-0.117115</c:v>
                </c:pt>
                <c:pt idx="18433">
                  <c:v>-0.114483</c:v>
                </c:pt>
                <c:pt idx="18434">
                  <c:v>-0.111822</c:v>
                </c:pt>
                <c:pt idx="18435">
                  <c:v>-0.109137</c:v>
                </c:pt>
                <c:pt idx="18436">
                  <c:v>-0.106431</c:v>
                </c:pt>
                <c:pt idx="18437">
                  <c:v>-0.10370799999999999</c:v>
                </c:pt>
                <c:pt idx="18438">
                  <c:v>-0.10097</c:v>
                </c:pt>
                <c:pt idx="18439">
                  <c:v>-9.8221600000000006E-2</c:v>
                </c:pt>
                <c:pt idx="18440">
                  <c:v>-9.5465599999999998E-2</c:v>
                </c:pt>
                <c:pt idx="18441">
                  <c:v>-9.2702499999999993E-2</c:v>
                </c:pt>
                <c:pt idx="18442">
                  <c:v>-8.9934500000000001E-2</c:v>
                </c:pt>
                <c:pt idx="18443">
                  <c:v>-8.7164699999999998E-2</c:v>
                </c:pt>
                <c:pt idx="18444">
                  <c:v>-8.4396700000000005E-2</c:v>
                </c:pt>
                <c:pt idx="18445">
                  <c:v>-8.1634799999999993E-2</c:v>
                </c:pt>
                <c:pt idx="18446">
                  <c:v>-7.8882499999999994E-2</c:v>
                </c:pt>
                <c:pt idx="18447">
                  <c:v>-7.6143000000000002E-2</c:v>
                </c:pt>
                <c:pt idx="18448">
                  <c:v>-7.3419499999999999E-2</c:v>
                </c:pt>
                <c:pt idx="18449">
                  <c:v>-7.0715799999999995E-2</c:v>
                </c:pt>
                <c:pt idx="18450">
                  <c:v>-6.8035399999999996E-2</c:v>
                </c:pt>
                <c:pt idx="18451">
                  <c:v>-6.5380800000000003E-2</c:v>
                </c:pt>
                <c:pt idx="18452">
                  <c:v>-6.2754599999999994E-2</c:v>
                </c:pt>
                <c:pt idx="18453">
                  <c:v>-6.0159900000000002E-2</c:v>
                </c:pt>
                <c:pt idx="18454">
                  <c:v>-5.7600800000000001E-2</c:v>
                </c:pt>
                <c:pt idx="18455">
                  <c:v>-5.5080700000000003E-2</c:v>
                </c:pt>
                <c:pt idx="18456">
                  <c:v>-5.2602299999999998E-2</c:v>
                </c:pt>
                <c:pt idx="18457">
                  <c:v>-5.0167200000000002E-2</c:v>
                </c:pt>
                <c:pt idx="18458">
                  <c:v>-4.7776899999999997E-2</c:v>
                </c:pt>
                <c:pt idx="18459">
                  <c:v>-4.5432899999999998E-2</c:v>
                </c:pt>
                <c:pt idx="18460">
                  <c:v>-4.3137399999999999E-2</c:v>
                </c:pt>
                <c:pt idx="18461">
                  <c:v>-4.0892900000000003E-2</c:v>
                </c:pt>
                <c:pt idx="18462">
                  <c:v>-3.87015E-2</c:v>
                </c:pt>
                <c:pt idx="18463">
                  <c:v>-3.6565800000000002E-2</c:v>
                </c:pt>
                <c:pt idx="18464">
                  <c:v>-3.44883E-2</c:v>
                </c:pt>
                <c:pt idx="18465">
                  <c:v>-3.2470699999999998E-2</c:v>
                </c:pt>
                <c:pt idx="18466">
                  <c:v>-3.0514099999999999E-2</c:v>
                </c:pt>
                <c:pt idx="18467">
                  <c:v>-2.86193E-2</c:v>
                </c:pt>
                <c:pt idx="18468">
                  <c:v>-2.6787200000000001E-2</c:v>
                </c:pt>
                <c:pt idx="18469">
                  <c:v>-2.5018499999999999E-2</c:v>
                </c:pt>
                <c:pt idx="18470">
                  <c:v>-2.3313199999999999E-2</c:v>
                </c:pt>
                <c:pt idx="18471">
                  <c:v>-2.1671300000000001E-2</c:v>
                </c:pt>
                <c:pt idx="18472">
                  <c:v>-2.00942E-2</c:v>
                </c:pt>
                <c:pt idx="18473">
                  <c:v>-1.8583599999999999E-2</c:v>
                </c:pt>
                <c:pt idx="18474">
                  <c:v>-1.7141099999999999E-2</c:v>
                </c:pt>
                <c:pt idx="18475">
                  <c:v>-1.5767099999999999E-2</c:v>
                </c:pt>
                <c:pt idx="18476">
                  <c:v>-1.44622E-2</c:v>
                </c:pt>
                <c:pt idx="18477">
                  <c:v>-1.32268E-2</c:v>
                </c:pt>
                <c:pt idx="18478">
                  <c:v>-1.2060899999999999E-2</c:v>
                </c:pt>
                <c:pt idx="18479">
                  <c:v>-1.09648E-2</c:v>
                </c:pt>
                <c:pt idx="18480" formatCode="0.00E+00">
                  <c:v>-9.9389000000000005E-3</c:v>
                </c:pt>
                <c:pt idx="18481" formatCode="0.00E+00">
                  <c:v>-8.9831000000000008E-3</c:v>
                </c:pt>
                <c:pt idx="18482" formatCode="0.00E+00">
                  <c:v>-8.0967699999999997E-3</c:v>
                </c:pt>
                <c:pt idx="18483" formatCode="0.00E+00">
                  <c:v>-7.27913E-3</c:v>
                </c:pt>
                <c:pt idx="18484" formatCode="0.00E+00">
                  <c:v>-6.5296800000000004E-3</c:v>
                </c:pt>
                <c:pt idx="18485" formatCode="0.00E+00">
                  <c:v>-5.8478000000000002E-3</c:v>
                </c:pt>
                <c:pt idx="18486" formatCode="0.00E+00">
                  <c:v>-5.2325699999999998E-3</c:v>
                </c:pt>
                <c:pt idx="18487" formatCode="0.00E+00">
                  <c:v>-4.6829599999999999E-3</c:v>
                </c:pt>
                <c:pt idx="18488" formatCode="0.00E+00">
                  <c:v>-4.1978700000000002E-3</c:v>
                </c:pt>
                <c:pt idx="18489" formatCode="0.00E+00">
                  <c:v>-3.7760900000000002E-3</c:v>
                </c:pt>
                <c:pt idx="18490" formatCode="0.00E+00">
                  <c:v>-3.4165200000000001E-3</c:v>
                </c:pt>
                <c:pt idx="18491" formatCode="0.00E+00">
                  <c:v>-3.1178899999999999E-3</c:v>
                </c:pt>
                <c:pt idx="18492" formatCode="0.00E+00">
                  <c:v>-2.87814E-3</c:v>
                </c:pt>
                <c:pt idx="18493" formatCode="0.00E+00">
                  <c:v>-2.6944099999999999E-3</c:v>
                </c:pt>
                <c:pt idx="18494" formatCode="0.00E+00">
                  <c:v>-2.5641399999999999E-3</c:v>
                </c:pt>
                <c:pt idx="18495" formatCode="0.00E+00">
                  <c:v>-2.4850800000000002E-3</c:v>
                </c:pt>
                <c:pt idx="18496" formatCode="0.00E+00">
                  <c:v>-2.4547599999999998E-3</c:v>
                </c:pt>
                <c:pt idx="18497" formatCode="0.00E+00">
                  <c:v>-2.4710999999999999E-3</c:v>
                </c:pt>
                <c:pt idx="18498" formatCode="0.00E+00">
                  <c:v>-2.5327700000000002E-3</c:v>
                </c:pt>
                <c:pt idx="18499" formatCode="0.00E+00">
                  <c:v>-2.6381500000000001E-3</c:v>
                </c:pt>
                <c:pt idx="18500" formatCode="0.00E+00">
                  <c:v>-2.7845700000000001E-3</c:v>
                </c:pt>
                <c:pt idx="18501" formatCode="0.00E+00">
                  <c:v>-2.96875E-3</c:v>
                </c:pt>
                <c:pt idx="18502" formatCode="0.00E+00">
                  <c:v>-3.1876600000000001E-3</c:v>
                </c:pt>
                <c:pt idx="18503" formatCode="0.00E+00">
                  <c:v>-3.4390599999999999E-3</c:v>
                </c:pt>
                <c:pt idx="18504" formatCode="0.00E+00">
                  <c:v>-3.7211700000000002E-3</c:v>
                </c:pt>
                <c:pt idx="18505" formatCode="0.00E+00">
                  <c:v>-4.0320299999999998E-3</c:v>
                </c:pt>
                <c:pt idx="18506" formatCode="0.00E+00">
                  <c:v>-4.3696000000000004E-3</c:v>
                </c:pt>
                <c:pt idx="18507" formatCode="0.00E+00">
                  <c:v>-4.7318000000000004E-3</c:v>
                </c:pt>
                <c:pt idx="18508" formatCode="0.00E+00">
                  <c:v>-5.1162600000000001E-3</c:v>
                </c:pt>
                <c:pt idx="18509" formatCode="0.00E+00">
                  <c:v>-5.5203300000000004E-3</c:v>
                </c:pt>
                <c:pt idx="18510" formatCode="0.00E+00">
                  <c:v>-5.9412500000000004E-3</c:v>
                </c:pt>
                <c:pt idx="18511" formatCode="0.00E+00">
                  <c:v>-6.3763200000000004E-3</c:v>
                </c:pt>
                <c:pt idx="18512" formatCode="0.00E+00">
                  <c:v>-6.8227399999999999E-3</c:v>
                </c:pt>
                <c:pt idx="18513" formatCode="0.00E+00">
                  <c:v>-7.2768199999999998E-3</c:v>
                </c:pt>
                <c:pt idx="18514" formatCode="0.00E+00">
                  <c:v>-7.7342899999999996E-3</c:v>
                </c:pt>
                <c:pt idx="18515" formatCode="0.00E+00">
                  <c:v>-8.1919799999999997E-3</c:v>
                </c:pt>
                <c:pt idx="18516" formatCode="0.00E+00">
                  <c:v>-8.6478900000000001E-3</c:v>
                </c:pt>
                <c:pt idx="18517" formatCode="0.00E+00">
                  <c:v>-9.0995799999999995E-3</c:v>
                </c:pt>
                <c:pt idx="18518" formatCode="0.00E+00">
                  <c:v>-9.5437600000000001E-3</c:v>
                </c:pt>
                <c:pt idx="18519" formatCode="0.00E+00">
                  <c:v>-9.9770599999999994E-3</c:v>
                </c:pt>
                <c:pt idx="18520">
                  <c:v>-1.0396600000000001E-2</c:v>
                </c:pt>
                <c:pt idx="18521">
                  <c:v>-1.0800000000000001E-2</c:v>
                </c:pt>
                <c:pt idx="18522">
                  <c:v>-1.1184700000000001E-2</c:v>
                </c:pt>
                <c:pt idx="18523">
                  <c:v>-1.1548299999999999E-2</c:v>
                </c:pt>
                <c:pt idx="18524">
                  <c:v>-1.18881E-2</c:v>
                </c:pt>
                <c:pt idx="18525">
                  <c:v>-1.2201999999999999E-2</c:v>
                </c:pt>
                <c:pt idx="18526">
                  <c:v>-1.24878E-2</c:v>
                </c:pt>
                <c:pt idx="18527">
                  <c:v>-1.27434E-2</c:v>
                </c:pt>
                <c:pt idx="18528">
                  <c:v>-1.2966399999999999E-2</c:v>
                </c:pt>
                <c:pt idx="18529">
                  <c:v>-1.3154300000000001E-2</c:v>
                </c:pt>
                <c:pt idx="18530">
                  <c:v>-1.33046E-2</c:v>
                </c:pt>
                <c:pt idx="18531">
                  <c:v>-1.3413899999999999E-2</c:v>
                </c:pt>
                <c:pt idx="18532">
                  <c:v>-1.34796E-2</c:v>
                </c:pt>
                <c:pt idx="18533">
                  <c:v>-1.3499499999999999E-2</c:v>
                </c:pt>
                <c:pt idx="18534">
                  <c:v>-1.3472E-2</c:v>
                </c:pt>
                <c:pt idx="18535">
                  <c:v>-1.3395300000000001E-2</c:v>
                </c:pt>
                <c:pt idx="18536">
                  <c:v>-1.32681E-2</c:v>
                </c:pt>
                <c:pt idx="18537">
                  <c:v>-1.30893E-2</c:v>
                </c:pt>
                <c:pt idx="18538">
                  <c:v>-1.2858E-2</c:v>
                </c:pt>
                <c:pt idx="18539">
                  <c:v>-1.25732E-2</c:v>
                </c:pt>
                <c:pt idx="18540">
                  <c:v>-1.22338E-2</c:v>
                </c:pt>
                <c:pt idx="18541">
                  <c:v>-1.1838899999999999E-2</c:v>
                </c:pt>
                <c:pt idx="18542">
                  <c:v>-1.1387599999999999E-2</c:v>
                </c:pt>
                <c:pt idx="18543">
                  <c:v>-1.08792E-2</c:v>
                </c:pt>
                <c:pt idx="18544">
                  <c:v>-1.03128E-2</c:v>
                </c:pt>
                <c:pt idx="18545" formatCode="0.00E+00">
                  <c:v>-9.6879400000000008E-3</c:v>
                </c:pt>
                <c:pt idx="18546" formatCode="0.00E+00">
                  <c:v>-9.00397E-3</c:v>
                </c:pt>
                <c:pt idx="18547" formatCode="0.00E+00">
                  <c:v>-8.2601700000000007E-3</c:v>
                </c:pt>
                <c:pt idx="18548" formatCode="0.00E+00">
                  <c:v>-7.4557499999999997E-3</c:v>
                </c:pt>
                <c:pt idx="18549" formatCode="0.00E+00">
                  <c:v>-6.5903300000000001E-3</c:v>
                </c:pt>
                <c:pt idx="18550" formatCode="0.00E+00">
                  <c:v>-5.6644099999999999E-3</c:v>
                </c:pt>
                <c:pt idx="18551" formatCode="0.00E+00">
                  <c:v>-4.6793499999999997E-3</c:v>
                </c:pt>
                <c:pt idx="18552" formatCode="0.00E+00">
                  <c:v>-3.63627E-3</c:v>
                </c:pt>
                <c:pt idx="18553" formatCode="0.00E+00">
                  <c:v>-2.53542E-3</c:v>
                </c:pt>
                <c:pt idx="18554" formatCode="0.00E+00">
                  <c:v>-1.3767499999999999E-3</c:v>
                </c:pt>
                <c:pt idx="18555" formatCode="0.00E+00">
                  <c:v>-1.60667E-4</c:v>
                </c:pt>
                <c:pt idx="18556" formatCode="0.00E+00">
                  <c:v>1.1121E-3</c:v>
                </c:pt>
                <c:pt idx="18557" formatCode="0.00E+00">
                  <c:v>2.4409000000000002E-3</c:v>
                </c:pt>
                <c:pt idx="18558" formatCode="0.00E+00">
                  <c:v>3.8251700000000001E-3</c:v>
                </c:pt>
                <c:pt idx="18559" formatCode="0.00E+00">
                  <c:v>5.2639399999999999E-3</c:v>
                </c:pt>
                <c:pt idx="18560" formatCode="0.00E+00">
                  <c:v>6.75583E-3</c:v>
                </c:pt>
                <c:pt idx="18561" formatCode="0.00E+00">
                  <c:v>8.2995800000000008E-3</c:v>
                </c:pt>
                <c:pt idx="18562" formatCode="0.00E+00">
                  <c:v>9.8939200000000005E-3</c:v>
                </c:pt>
                <c:pt idx="18563">
                  <c:v>1.15371E-2</c:v>
                </c:pt>
                <c:pt idx="18564">
                  <c:v>1.3226999999999999E-2</c:v>
                </c:pt>
                <c:pt idx="18565">
                  <c:v>1.49616E-2</c:v>
                </c:pt>
                <c:pt idx="18566">
                  <c:v>1.6739899999999999E-2</c:v>
                </c:pt>
                <c:pt idx="18567">
                  <c:v>1.8560500000000001E-2</c:v>
                </c:pt>
                <c:pt idx="18568">
                  <c:v>2.04213E-2</c:v>
                </c:pt>
                <c:pt idx="18569">
                  <c:v>2.232E-2</c:v>
                </c:pt>
                <c:pt idx="18570">
                  <c:v>2.4254600000000001E-2</c:v>
                </c:pt>
                <c:pt idx="18571">
                  <c:v>2.62229E-2</c:v>
                </c:pt>
                <c:pt idx="18572">
                  <c:v>2.8222000000000001E-2</c:v>
                </c:pt>
                <c:pt idx="18573">
                  <c:v>3.0249100000000001E-2</c:v>
                </c:pt>
                <c:pt idx="18574">
                  <c:v>3.2301499999999997E-2</c:v>
                </c:pt>
                <c:pt idx="18575">
                  <c:v>3.4376499999999997E-2</c:v>
                </c:pt>
                <c:pt idx="18576">
                  <c:v>3.6471299999999998E-2</c:v>
                </c:pt>
                <c:pt idx="18577">
                  <c:v>3.8582900000000003E-2</c:v>
                </c:pt>
                <c:pt idx="18578">
                  <c:v>4.07082E-2</c:v>
                </c:pt>
                <c:pt idx="18579">
                  <c:v>4.2844100000000003E-2</c:v>
                </c:pt>
                <c:pt idx="18580">
                  <c:v>4.4987699999999999E-2</c:v>
                </c:pt>
                <c:pt idx="18581">
                  <c:v>4.7136400000000002E-2</c:v>
                </c:pt>
                <c:pt idx="18582">
                  <c:v>4.9287400000000002E-2</c:v>
                </c:pt>
                <c:pt idx="18583">
                  <c:v>5.1437700000000003E-2</c:v>
                </c:pt>
                <c:pt idx="18584">
                  <c:v>5.3584100000000003E-2</c:v>
                </c:pt>
                <c:pt idx="18585">
                  <c:v>5.5723599999999998E-2</c:v>
                </c:pt>
                <c:pt idx="18586">
                  <c:v>5.7852899999999999E-2</c:v>
                </c:pt>
                <c:pt idx="18587">
                  <c:v>5.99687E-2</c:v>
                </c:pt>
                <c:pt idx="18588">
                  <c:v>6.2068199999999997E-2</c:v>
                </c:pt>
                <c:pt idx="18589">
                  <c:v>6.4148800000000006E-2</c:v>
                </c:pt>
                <c:pt idx="18590">
                  <c:v>6.6207799999999997E-2</c:v>
                </c:pt>
                <c:pt idx="18591">
                  <c:v>6.8241999999999997E-2</c:v>
                </c:pt>
                <c:pt idx="18592">
                  <c:v>7.0247599999999993E-2</c:v>
                </c:pt>
                <c:pt idx="18593">
                  <c:v>7.2220699999999999E-2</c:v>
                </c:pt>
                <c:pt idx="18594">
                  <c:v>7.4158000000000002E-2</c:v>
                </c:pt>
                <c:pt idx="18595">
                  <c:v>7.6056200000000004E-2</c:v>
                </c:pt>
                <c:pt idx="18596">
                  <c:v>7.7911900000000006E-2</c:v>
                </c:pt>
                <c:pt idx="18597">
                  <c:v>7.9721600000000004E-2</c:v>
                </c:pt>
                <c:pt idx="18598">
                  <c:v>8.1482499999999999E-2</c:v>
                </c:pt>
                <c:pt idx="18599">
                  <c:v>8.3192500000000003E-2</c:v>
                </c:pt>
                <c:pt idx="18600">
                  <c:v>8.4848999999999994E-2</c:v>
                </c:pt>
                <c:pt idx="18601">
                  <c:v>8.6449300000000007E-2</c:v>
                </c:pt>
                <c:pt idx="18602">
                  <c:v>8.7990600000000002E-2</c:v>
                </c:pt>
                <c:pt idx="18603">
                  <c:v>8.9470499999999994E-2</c:v>
                </c:pt>
                <c:pt idx="18604">
                  <c:v>9.0886900000000007E-2</c:v>
                </c:pt>
                <c:pt idx="18605">
                  <c:v>9.2237600000000003E-2</c:v>
                </c:pt>
                <c:pt idx="18606">
                  <c:v>9.3520099999999995E-2</c:v>
                </c:pt>
                <c:pt idx="18607">
                  <c:v>9.4731999999999997E-2</c:v>
                </c:pt>
                <c:pt idx="18608">
                  <c:v>9.5870999999999998E-2</c:v>
                </c:pt>
                <c:pt idx="18609">
                  <c:v>9.6935099999999996E-2</c:v>
                </c:pt>
                <c:pt idx="18610">
                  <c:v>9.7922099999999998E-2</c:v>
                </c:pt>
                <c:pt idx="18611">
                  <c:v>9.8829799999999995E-2</c:v>
                </c:pt>
                <c:pt idx="18612">
                  <c:v>9.9656300000000003E-2</c:v>
                </c:pt>
                <c:pt idx="18613">
                  <c:v>0.1004</c:v>
                </c:pt>
                <c:pt idx="18614">
                  <c:v>0.101058</c:v>
                </c:pt>
                <c:pt idx="18615">
                  <c:v>0.10163</c:v>
                </c:pt>
                <c:pt idx="18616">
                  <c:v>0.102113</c:v>
                </c:pt>
                <c:pt idx="18617">
                  <c:v>0.102506</c:v>
                </c:pt>
                <c:pt idx="18618">
                  <c:v>0.10281</c:v>
                </c:pt>
                <c:pt idx="18619">
                  <c:v>0.103023</c:v>
                </c:pt>
                <c:pt idx="18620">
                  <c:v>0.103146</c:v>
                </c:pt>
                <c:pt idx="18621">
                  <c:v>0.103177</c:v>
                </c:pt>
                <c:pt idx="18622">
                  <c:v>0.103116</c:v>
                </c:pt>
                <c:pt idx="18623">
                  <c:v>0.102962</c:v>
                </c:pt>
                <c:pt idx="18624">
                  <c:v>0.102715</c:v>
                </c:pt>
                <c:pt idx="18625">
                  <c:v>0.10237499999999999</c:v>
                </c:pt>
                <c:pt idx="18626">
                  <c:v>0.101941</c:v>
                </c:pt>
                <c:pt idx="18627">
                  <c:v>0.101413</c:v>
                </c:pt>
                <c:pt idx="18628">
                  <c:v>0.10079100000000001</c:v>
                </c:pt>
                <c:pt idx="18629">
                  <c:v>0.100076</c:v>
                </c:pt>
                <c:pt idx="18630">
                  <c:v>9.9268499999999996E-2</c:v>
                </c:pt>
                <c:pt idx="18631">
                  <c:v>9.8368700000000003E-2</c:v>
                </c:pt>
                <c:pt idx="18632">
                  <c:v>9.7377699999999998E-2</c:v>
                </c:pt>
                <c:pt idx="18633">
                  <c:v>9.6297099999999997E-2</c:v>
                </c:pt>
                <c:pt idx="18634">
                  <c:v>9.5128699999999997E-2</c:v>
                </c:pt>
                <c:pt idx="18635">
                  <c:v>9.3873999999999999E-2</c:v>
                </c:pt>
                <c:pt idx="18636">
                  <c:v>9.2534599999999995E-2</c:v>
                </c:pt>
                <c:pt idx="18637">
                  <c:v>9.1112100000000001E-2</c:v>
                </c:pt>
                <c:pt idx="18638">
                  <c:v>8.9607699999999998E-2</c:v>
                </c:pt>
                <c:pt idx="18639">
                  <c:v>8.8021699999999994E-2</c:v>
                </c:pt>
                <c:pt idx="18640">
                  <c:v>8.6355100000000004E-2</c:v>
                </c:pt>
                <c:pt idx="18641">
                  <c:v>8.4610599999999994E-2</c:v>
                </c:pt>
                <c:pt idx="18642">
                  <c:v>8.2790900000000001E-2</c:v>
                </c:pt>
                <c:pt idx="18643">
                  <c:v>8.0898999999999999E-2</c:v>
                </c:pt>
                <c:pt idx="18644">
                  <c:v>7.8937599999999997E-2</c:v>
                </c:pt>
                <c:pt idx="18645">
                  <c:v>7.6909500000000006E-2</c:v>
                </c:pt>
                <c:pt idx="18646">
                  <c:v>7.4817599999999998E-2</c:v>
                </c:pt>
                <c:pt idx="18647">
                  <c:v>7.2664800000000002E-2</c:v>
                </c:pt>
                <c:pt idx="18648">
                  <c:v>7.0454600000000006E-2</c:v>
                </c:pt>
                <c:pt idx="18649">
                  <c:v>6.8190700000000007E-2</c:v>
                </c:pt>
                <c:pt idx="18650">
                  <c:v>6.5876599999999993E-2</c:v>
                </c:pt>
                <c:pt idx="18651">
                  <c:v>6.3514899999999999E-2</c:v>
                </c:pt>
                <c:pt idx="18652">
                  <c:v>6.11084E-2</c:v>
                </c:pt>
                <c:pt idx="18653">
                  <c:v>5.8660400000000001E-2</c:v>
                </c:pt>
                <c:pt idx="18654">
                  <c:v>5.61749E-2</c:v>
                </c:pt>
                <c:pt idx="18655">
                  <c:v>5.3655700000000001E-2</c:v>
                </c:pt>
                <c:pt idx="18656">
                  <c:v>5.1106699999999998E-2</c:v>
                </c:pt>
                <c:pt idx="18657">
                  <c:v>4.8532100000000002E-2</c:v>
                </c:pt>
                <c:pt idx="18658">
                  <c:v>4.5936200000000003E-2</c:v>
                </c:pt>
                <c:pt idx="18659">
                  <c:v>4.3323199999999999E-2</c:v>
                </c:pt>
                <c:pt idx="18660">
                  <c:v>4.0696999999999997E-2</c:v>
                </c:pt>
                <c:pt idx="18661">
                  <c:v>3.8061499999999998E-2</c:v>
                </c:pt>
                <c:pt idx="18662">
                  <c:v>3.5420699999999999E-2</c:v>
                </c:pt>
                <c:pt idx="18663">
                  <c:v>3.2778399999999999E-2</c:v>
                </c:pt>
                <c:pt idx="18664">
                  <c:v>3.01383E-2</c:v>
                </c:pt>
                <c:pt idx="18665">
                  <c:v>2.7504199999999999E-2</c:v>
                </c:pt>
                <c:pt idx="18666">
                  <c:v>2.48799E-2</c:v>
                </c:pt>
                <c:pt idx="18667">
                  <c:v>2.2269899999999999E-2</c:v>
                </c:pt>
                <c:pt idx="18668">
                  <c:v>1.96788E-2</c:v>
                </c:pt>
                <c:pt idx="18669">
                  <c:v>1.7111299999999999E-2</c:v>
                </c:pt>
                <c:pt idx="18670">
                  <c:v>1.4572099999999999E-2</c:v>
                </c:pt>
                <c:pt idx="18671">
                  <c:v>1.20654E-2</c:v>
                </c:pt>
                <c:pt idx="18672" formatCode="0.00E+00">
                  <c:v>9.5956099999999992E-3</c:v>
                </c:pt>
                <c:pt idx="18673" formatCode="0.00E+00">
                  <c:v>7.1667199999999997E-3</c:v>
                </c:pt>
                <c:pt idx="18674" formatCode="0.00E+00">
                  <c:v>4.7827800000000004E-3</c:v>
                </c:pt>
                <c:pt idx="18675" formatCode="0.00E+00">
                  <c:v>2.44802E-3</c:v>
                </c:pt>
                <c:pt idx="18676" formatCode="0.00E+00">
                  <c:v>1.6694499999999999E-4</c:v>
                </c:pt>
                <c:pt idx="18677" formatCode="0.00E+00">
                  <c:v>-2.0558500000000001E-3</c:v>
                </c:pt>
                <c:pt idx="18678" formatCode="0.00E+00">
                  <c:v>-4.2163000000000001E-3</c:v>
                </c:pt>
                <c:pt idx="18679" formatCode="0.00E+00">
                  <c:v>-6.3112300000000001E-3</c:v>
                </c:pt>
                <c:pt idx="18680" formatCode="0.00E+00">
                  <c:v>-8.3380299999999997E-3</c:v>
                </c:pt>
                <c:pt idx="18681">
                  <c:v>-1.02939E-2</c:v>
                </c:pt>
                <c:pt idx="18682">
                  <c:v>-1.2175500000000001E-2</c:v>
                </c:pt>
                <c:pt idx="18683">
                  <c:v>-1.39793E-2</c:v>
                </c:pt>
                <c:pt idx="18684">
                  <c:v>-1.5702600000000001E-2</c:v>
                </c:pt>
                <c:pt idx="18685">
                  <c:v>-1.7342099999999999E-2</c:v>
                </c:pt>
                <c:pt idx="18686">
                  <c:v>-1.8893699999999999E-2</c:v>
                </c:pt>
                <c:pt idx="18687">
                  <c:v>-2.0353400000000001E-2</c:v>
                </c:pt>
                <c:pt idx="18688">
                  <c:v>-2.17182E-2</c:v>
                </c:pt>
                <c:pt idx="18689">
                  <c:v>-2.29854E-2</c:v>
                </c:pt>
                <c:pt idx="18690">
                  <c:v>-2.4152199999999999E-2</c:v>
                </c:pt>
                <c:pt idx="18691">
                  <c:v>-2.52153E-2</c:v>
                </c:pt>
                <c:pt idx="18692">
                  <c:v>-2.61715E-2</c:v>
                </c:pt>
                <c:pt idx="18693">
                  <c:v>-2.70181E-2</c:v>
                </c:pt>
                <c:pt idx="18694">
                  <c:v>-2.7753300000000002E-2</c:v>
                </c:pt>
                <c:pt idx="18695">
                  <c:v>-2.8374799999999999E-2</c:v>
                </c:pt>
                <c:pt idx="18696">
                  <c:v>-2.88805E-2</c:v>
                </c:pt>
                <c:pt idx="18697">
                  <c:v>-2.9268700000000002E-2</c:v>
                </c:pt>
                <c:pt idx="18698">
                  <c:v>-2.9538600000000002E-2</c:v>
                </c:pt>
                <c:pt idx="18699">
                  <c:v>-2.9689400000000001E-2</c:v>
                </c:pt>
                <c:pt idx="18700">
                  <c:v>-2.972E-2</c:v>
                </c:pt>
                <c:pt idx="18701">
                  <c:v>-2.96295E-2</c:v>
                </c:pt>
                <c:pt idx="18702">
                  <c:v>-2.9417200000000001E-2</c:v>
                </c:pt>
                <c:pt idx="18703">
                  <c:v>-2.9082799999999999E-2</c:v>
                </c:pt>
                <c:pt idx="18704">
                  <c:v>-2.8625899999999999E-2</c:v>
                </c:pt>
                <c:pt idx="18705">
                  <c:v>-2.80457E-2</c:v>
                </c:pt>
                <c:pt idx="18706">
                  <c:v>-2.73412E-2</c:v>
                </c:pt>
                <c:pt idx="18707">
                  <c:v>-2.65115E-2</c:v>
                </c:pt>
                <c:pt idx="18708">
                  <c:v>-2.5556300000000001E-2</c:v>
                </c:pt>
                <c:pt idx="18709">
                  <c:v>-2.4476500000000002E-2</c:v>
                </c:pt>
                <c:pt idx="18710">
                  <c:v>-2.3272299999999999E-2</c:v>
                </c:pt>
                <c:pt idx="18711">
                  <c:v>-2.1944399999999999E-2</c:v>
                </c:pt>
                <c:pt idx="18712">
                  <c:v>-2.0493899999999999E-2</c:v>
                </c:pt>
                <c:pt idx="18713">
                  <c:v>-1.8922100000000001E-2</c:v>
                </c:pt>
                <c:pt idx="18714">
                  <c:v>-1.72304E-2</c:v>
                </c:pt>
                <c:pt idx="18715">
                  <c:v>-1.54205E-2</c:v>
                </c:pt>
                <c:pt idx="18716">
                  <c:v>-1.34939E-2</c:v>
                </c:pt>
                <c:pt idx="18717">
                  <c:v>-1.14526E-2</c:v>
                </c:pt>
                <c:pt idx="18718" formatCode="0.00E+00">
                  <c:v>-9.29841E-3</c:v>
                </c:pt>
                <c:pt idx="18719" formatCode="0.00E+00">
                  <c:v>-7.0337000000000004E-3</c:v>
                </c:pt>
                <c:pt idx="18720" formatCode="0.00E+00">
                  <c:v>-4.66031E-3</c:v>
                </c:pt>
                <c:pt idx="18721" formatCode="0.00E+00">
                  <c:v>-2.17986E-3</c:v>
                </c:pt>
                <c:pt idx="18722" formatCode="0.00E+00">
                  <c:v>4.0564399999999998E-4</c:v>
                </c:pt>
                <c:pt idx="18723" formatCode="0.00E+00">
                  <c:v>3.0937600000000001E-3</c:v>
                </c:pt>
                <c:pt idx="18724" formatCode="0.00E+00">
                  <c:v>5.8821200000000002E-3</c:v>
                </c:pt>
                <c:pt idx="18725" formatCode="0.00E+00">
                  <c:v>8.7677999999999992E-3</c:v>
                </c:pt>
                <c:pt idx="18726">
                  <c:v>1.17465E-2</c:v>
                </c:pt>
                <c:pt idx="18727">
                  <c:v>1.48133E-2</c:v>
                </c:pt>
                <c:pt idx="18728">
                  <c:v>1.7964299999999999E-2</c:v>
                </c:pt>
                <c:pt idx="18729">
                  <c:v>2.1196400000000001E-2</c:v>
                </c:pt>
                <c:pt idx="18730">
                  <c:v>2.4506900000000002E-2</c:v>
                </c:pt>
                <c:pt idx="18731">
                  <c:v>2.7892299999999998E-2</c:v>
                </c:pt>
                <c:pt idx="18732">
                  <c:v>3.13487E-2</c:v>
                </c:pt>
                <c:pt idx="18733">
                  <c:v>3.4871699999999999E-2</c:v>
                </c:pt>
                <c:pt idx="18734">
                  <c:v>3.8456900000000002E-2</c:v>
                </c:pt>
                <c:pt idx="18735">
                  <c:v>4.21003E-2</c:v>
                </c:pt>
                <c:pt idx="18736">
                  <c:v>4.5798499999999999E-2</c:v>
                </c:pt>
                <c:pt idx="18737">
                  <c:v>4.9548000000000002E-2</c:v>
                </c:pt>
                <c:pt idx="18738">
                  <c:v>5.33444E-2</c:v>
                </c:pt>
                <c:pt idx="18739">
                  <c:v>5.7182700000000003E-2</c:v>
                </c:pt>
                <c:pt idx="18740">
                  <c:v>6.1057599999999997E-2</c:v>
                </c:pt>
                <c:pt idx="18741">
                  <c:v>6.49642E-2</c:v>
                </c:pt>
                <c:pt idx="18742">
                  <c:v>6.8897600000000003E-2</c:v>
                </c:pt>
                <c:pt idx="18743">
                  <c:v>7.2852700000000006E-2</c:v>
                </c:pt>
                <c:pt idx="18744">
                  <c:v>7.6824600000000007E-2</c:v>
                </c:pt>
                <c:pt idx="18745">
                  <c:v>8.0808900000000003E-2</c:v>
                </c:pt>
                <c:pt idx="18746">
                  <c:v>8.4801399999999999E-2</c:v>
                </c:pt>
                <c:pt idx="18747">
                  <c:v>8.8798199999999994E-2</c:v>
                </c:pt>
                <c:pt idx="18748">
                  <c:v>9.2794799999999997E-2</c:v>
                </c:pt>
                <c:pt idx="18749">
                  <c:v>9.6786300000000006E-2</c:v>
                </c:pt>
                <c:pt idx="18750">
                  <c:v>0.100768</c:v>
                </c:pt>
                <c:pt idx="18751">
                  <c:v>0.10473300000000001</c:v>
                </c:pt>
                <c:pt idx="18752">
                  <c:v>0.108678</c:v>
                </c:pt>
                <c:pt idx="18753">
                  <c:v>0.112596</c:v>
                </c:pt>
                <c:pt idx="18754">
                  <c:v>0.116483</c:v>
                </c:pt>
                <c:pt idx="18755">
                  <c:v>0.120334</c:v>
                </c:pt>
                <c:pt idx="18756">
                  <c:v>0.12414500000000001</c:v>
                </c:pt>
                <c:pt idx="18757">
                  <c:v>0.12791</c:v>
                </c:pt>
                <c:pt idx="18758">
                  <c:v>0.13162599999999999</c:v>
                </c:pt>
                <c:pt idx="18759">
                  <c:v>0.13528799999999999</c:v>
                </c:pt>
                <c:pt idx="18760">
                  <c:v>0.13889199999999999</c:v>
                </c:pt>
                <c:pt idx="18761">
                  <c:v>0.142433</c:v>
                </c:pt>
                <c:pt idx="18762">
                  <c:v>0.14590700000000001</c:v>
                </c:pt>
                <c:pt idx="18763">
                  <c:v>0.14931</c:v>
                </c:pt>
                <c:pt idx="18764">
                  <c:v>0.152638</c:v>
                </c:pt>
                <c:pt idx="18765">
                  <c:v>0.155887</c:v>
                </c:pt>
                <c:pt idx="18766">
                  <c:v>0.159054</c:v>
                </c:pt>
                <c:pt idx="18767">
                  <c:v>0.162132</c:v>
                </c:pt>
                <c:pt idx="18768">
                  <c:v>0.16511899999999999</c:v>
                </c:pt>
                <c:pt idx="18769">
                  <c:v>0.16800899999999999</c:v>
                </c:pt>
                <c:pt idx="18770">
                  <c:v>0.17080000000000001</c:v>
                </c:pt>
                <c:pt idx="18771">
                  <c:v>0.173488</c:v>
                </c:pt>
                <c:pt idx="18772">
                  <c:v>0.17607</c:v>
                </c:pt>
                <c:pt idx="18773">
                  <c:v>0.17854200000000001</c:v>
                </c:pt>
                <c:pt idx="18774">
                  <c:v>0.18090300000000001</c:v>
                </c:pt>
                <c:pt idx="18775">
                  <c:v>0.18315100000000001</c:v>
                </c:pt>
                <c:pt idx="18776">
                  <c:v>0.185281</c:v>
                </c:pt>
                <c:pt idx="18777">
                  <c:v>0.18729199999999999</c:v>
                </c:pt>
                <c:pt idx="18778">
                  <c:v>0.18918199999999999</c:v>
                </c:pt>
                <c:pt idx="18779">
                  <c:v>0.19094900000000001</c:v>
                </c:pt>
                <c:pt idx="18780">
                  <c:v>0.19259200000000001</c:v>
                </c:pt>
                <c:pt idx="18781">
                  <c:v>0.194109</c:v>
                </c:pt>
                <c:pt idx="18782">
                  <c:v>0.19549800000000001</c:v>
                </c:pt>
                <c:pt idx="18783">
                  <c:v>0.19675899999999999</c:v>
                </c:pt>
                <c:pt idx="18784">
                  <c:v>0.19789000000000001</c:v>
                </c:pt>
                <c:pt idx="18785">
                  <c:v>0.19888800000000001</c:v>
                </c:pt>
                <c:pt idx="18786">
                  <c:v>0.19975300000000001</c:v>
                </c:pt>
                <c:pt idx="18787">
                  <c:v>0.20048099999999999</c:v>
                </c:pt>
                <c:pt idx="18788">
                  <c:v>0.201074</c:v>
                </c:pt>
                <c:pt idx="18789">
                  <c:v>0.20152999999999999</c:v>
                </c:pt>
                <c:pt idx="18790">
                  <c:v>0.201851</c:v>
                </c:pt>
                <c:pt idx="18791">
                  <c:v>0.20203499999999999</c:v>
                </c:pt>
                <c:pt idx="18792">
                  <c:v>0.20208400000000001</c:v>
                </c:pt>
                <c:pt idx="18793">
                  <c:v>0.20199700000000001</c:v>
                </c:pt>
                <c:pt idx="18794">
                  <c:v>0.20177600000000001</c:v>
                </c:pt>
                <c:pt idx="18795">
                  <c:v>0.20141999999999999</c:v>
                </c:pt>
                <c:pt idx="18796">
                  <c:v>0.200931</c:v>
                </c:pt>
                <c:pt idx="18797">
                  <c:v>0.20030999999999999</c:v>
                </c:pt>
                <c:pt idx="18798">
                  <c:v>0.19955899999999999</c:v>
                </c:pt>
                <c:pt idx="18799">
                  <c:v>0.19867899999999999</c:v>
                </c:pt>
                <c:pt idx="18800">
                  <c:v>0.19767199999999999</c:v>
                </c:pt>
                <c:pt idx="18801">
                  <c:v>0.19654099999999999</c:v>
                </c:pt>
                <c:pt idx="18802">
                  <c:v>0.19528699999999999</c:v>
                </c:pt>
                <c:pt idx="18803">
                  <c:v>0.193911</c:v>
                </c:pt>
                <c:pt idx="18804">
                  <c:v>0.19241800000000001</c:v>
                </c:pt>
                <c:pt idx="18805">
                  <c:v>0.19080800000000001</c:v>
                </c:pt>
                <c:pt idx="18806">
                  <c:v>0.189085</c:v>
                </c:pt>
                <c:pt idx="18807">
                  <c:v>0.187251</c:v>
                </c:pt>
                <c:pt idx="18808">
                  <c:v>0.185309</c:v>
                </c:pt>
                <c:pt idx="18809">
                  <c:v>0.18326200000000001</c:v>
                </c:pt>
                <c:pt idx="18810">
                  <c:v>0.181114</c:v>
                </c:pt>
                <c:pt idx="18811">
                  <c:v>0.178867</c:v>
                </c:pt>
                <c:pt idx="18812">
                  <c:v>0.17652599999999999</c:v>
                </c:pt>
                <c:pt idx="18813">
                  <c:v>0.174095</c:v>
                </c:pt>
                <c:pt idx="18814">
                  <c:v>0.17157600000000001</c:v>
                </c:pt>
                <c:pt idx="18815">
                  <c:v>0.16897300000000001</c:v>
                </c:pt>
                <c:pt idx="18816">
                  <c:v>0.16628899999999999</c:v>
                </c:pt>
                <c:pt idx="18817">
                  <c:v>0.16353000000000001</c:v>
                </c:pt>
                <c:pt idx="18818">
                  <c:v>0.16069900000000001</c:v>
                </c:pt>
                <c:pt idx="18819">
                  <c:v>0.157801</c:v>
                </c:pt>
                <c:pt idx="18820">
                  <c:v>0.154838</c:v>
                </c:pt>
                <c:pt idx="18821">
                  <c:v>0.15181600000000001</c:v>
                </c:pt>
                <c:pt idx="18822">
                  <c:v>0.14873700000000001</c:v>
                </c:pt>
                <c:pt idx="18823">
                  <c:v>0.14560799999999999</c:v>
                </c:pt>
                <c:pt idx="18824">
                  <c:v>0.14243400000000001</c:v>
                </c:pt>
                <c:pt idx="18825">
                  <c:v>0.13922000000000001</c:v>
                </c:pt>
                <c:pt idx="18826">
                  <c:v>0.13597000000000001</c:v>
                </c:pt>
                <c:pt idx="18827">
                  <c:v>0.13269</c:v>
                </c:pt>
                <c:pt idx="18828">
                  <c:v>0.129383</c:v>
                </c:pt>
                <c:pt idx="18829">
                  <c:v>0.126053</c:v>
                </c:pt>
                <c:pt idx="18830">
                  <c:v>0.122706</c:v>
                </c:pt>
                <c:pt idx="18831">
                  <c:v>0.11934599999999999</c:v>
                </c:pt>
                <c:pt idx="18832">
                  <c:v>0.115977</c:v>
                </c:pt>
                <c:pt idx="18833">
                  <c:v>0.11260299999999999</c:v>
                </c:pt>
                <c:pt idx="18834">
                  <c:v>0.109232</c:v>
                </c:pt>
                <c:pt idx="18835">
                  <c:v>0.105868</c:v>
                </c:pt>
                <c:pt idx="18836">
                  <c:v>0.102516</c:v>
                </c:pt>
                <c:pt idx="18837">
                  <c:v>9.9180400000000002E-2</c:v>
                </c:pt>
                <c:pt idx="18838">
                  <c:v>9.5867300000000003E-2</c:v>
                </c:pt>
                <c:pt idx="18839">
                  <c:v>9.2580800000000005E-2</c:v>
                </c:pt>
                <c:pt idx="18840">
                  <c:v>8.9325199999999993E-2</c:v>
                </c:pt>
                <c:pt idx="18841">
                  <c:v>8.6104600000000003E-2</c:v>
                </c:pt>
                <c:pt idx="18842">
                  <c:v>8.29236E-2</c:v>
                </c:pt>
                <c:pt idx="18843">
                  <c:v>7.9786599999999999E-2</c:v>
                </c:pt>
                <c:pt idx="18844">
                  <c:v>7.6697500000000002E-2</c:v>
                </c:pt>
                <c:pt idx="18845">
                  <c:v>7.3660000000000003E-2</c:v>
                </c:pt>
                <c:pt idx="18846">
                  <c:v>7.0678099999999994E-2</c:v>
                </c:pt>
                <c:pt idx="18847">
                  <c:v>6.7755800000000005E-2</c:v>
                </c:pt>
                <c:pt idx="18848">
                  <c:v>6.4896800000000004E-2</c:v>
                </c:pt>
                <c:pt idx="18849">
                  <c:v>6.2104699999999999E-2</c:v>
                </c:pt>
                <c:pt idx="18850">
                  <c:v>5.9383100000000001E-2</c:v>
                </c:pt>
                <c:pt idx="18851">
                  <c:v>5.6735599999999997E-2</c:v>
                </c:pt>
                <c:pt idx="18852">
                  <c:v>5.4165400000000002E-2</c:v>
                </c:pt>
                <c:pt idx="18853">
                  <c:v>5.1675699999999998E-2</c:v>
                </c:pt>
                <c:pt idx="18854">
                  <c:v>4.9270000000000001E-2</c:v>
                </c:pt>
                <c:pt idx="18855">
                  <c:v>4.6951399999999997E-2</c:v>
                </c:pt>
                <c:pt idx="18856">
                  <c:v>4.4722900000000003E-2</c:v>
                </c:pt>
                <c:pt idx="18857">
                  <c:v>4.2587300000000002E-2</c:v>
                </c:pt>
                <c:pt idx="18858">
                  <c:v>4.0547199999999999E-2</c:v>
                </c:pt>
                <c:pt idx="18859">
                  <c:v>3.8604699999999999E-2</c:v>
                </c:pt>
                <c:pt idx="18860">
                  <c:v>3.6761200000000001E-2</c:v>
                </c:pt>
                <c:pt idx="18861">
                  <c:v>3.5018599999999997E-2</c:v>
                </c:pt>
                <c:pt idx="18862">
                  <c:v>3.3378999999999999E-2</c:v>
                </c:pt>
                <c:pt idx="18863">
                  <c:v>3.1844600000000001E-2</c:v>
                </c:pt>
                <c:pt idx="18864">
                  <c:v>3.0417400000000001E-2</c:v>
                </c:pt>
                <c:pt idx="18865">
                  <c:v>2.90989E-2</c:v>
                </c:pt>
                <c:pt idx="18866">
                  <c:v>2.7890399999999999E-2</c:v>
                </c:pt>
                <c:pt idx="18867">
                  <c:v>2.6793000000000001E-2</c:v>
                </c:pt>
                <c:pt idx="18868">
                  <c:v>2.5807500000000001E-2</c:v>
                </c:pt>
                <c:pt idx="18869">
                  <c:v>2.4934399999999999E-2</c:v>
                </c:pt>
                <c:pt idx="18870">
                  <c:v>2.4173799999999999E-2</c:v>
                </c:pt>
                <c:pt idx="18871">
                  <c:v>2.3525799999999999E-2</c:v>
                </c:pt>
                <c:pt idx="18872">
                  <c:v>2.2990300000000002E-2</c:v>
                </c:pt>
                <c:pt idx="18873">
                  <c:v>2.2566699999999999E-2</c:v>
                </c:pt>
                <c:pt idx="18874">
                  <c:v>2.2254199999999998E-2</c:v>
                </c:pt>
                <c:pt idx="18875">
                  <c:v>2.2052200000000001E-2</c:v>
                </c:pt>
                <c:pt idx="18876">
                  <c:v>2.1960299999999999E-2</c:v>
                </c:pt>
                <c:pt idx="18877">
                  <c:v>2.1978399999999999E-2</c:v>
                </c:pt>
                <c:pt idx="18878">
                  <c:v>2.2106299999999999E-2</c:v>
                </c:pt>
                <c:pt idx="18879">
                  <c:v>2.2343399999999999E-2</c:v>
                </c:pt>
                <c:pt idx="18880">
                  <c:v>2.2688099999999999E-2</c:v>
                </c:pt>
                <c:pt idx="18881">
                  <c:v>2.31384E-2</c:v>
                </c:pt>
                <c:pt idx="18882">
                  <c:v>2.3692100000000001E-2</c:v>
                </c:pt>
                <c:pt idx="18883">
                  <c:v>2.4347000000000001E-2</c:v>
                </c:pt>
                <c:pt idx="18884">
                  <c:v>2.51008E-2</c:v>
                </c:pt>
                <c:pt idx="18885">
                  <c:v>2.5951399999999999E-2</c:v>
                </c:pt>
                <c:pt idx="18886">
                  <c:v>2.68966E-2</c:v>
                </c:pt>
                <c:pt idx="18887">
                  <c:v>2.79341E-2</c:v>
                </c:pt>
                <c:pt idx="18888">
                  <c:v>2.9061199999999999E-2</c:v>
                </c:pt>
                <c:pt idx="18889">
                  <c:v>3.0275099999999999E-2</c:v>
                </c:pt>
                <c:pt idx="18890">
                  <c:v>3.1572799999999998E-2</c:v>
                </c:pt>
                <c:pt idx="18891">
                  <c:v>3.2951500000000002E-2</c:v>
                </c:pt>
                <c:pt idx="18892">
                  <c:v>3.4408300000000003E-2</c:v>
                </c:pt>
                <c:pt idx="18893">
                  <c:v>3.5939800000000001E-2</c:v>
                </c:pt>
                <c:pt idx="18894">
                  <c:v>3.7542699999999998E-2</c:v>
                </c:pt>
                <c:pt idx="18895">
                  <c:v>3.9213400000000002E-2</c:v>
                </c:pt>
                <c:pt idx="18896">
                  <c:v>4.0948199999999997E-2</c:v>
                </c:pt>
                <c:pt idx="18897">
                  <c:v>4.2743900000000001E-2</c:v>
                </c:pt>
                <c:pt idx="18898">
                  <c:v>4.4596799999999999E-2</c:v>
                </c:pt>
                <c:pt idx="18899">
                  <c:v>4.6503099999999999E-2</c:v>
                </c:pt>
                <c:pt idx="18900">
                  <c:v>4.8458899999999999E-2</c:v>
                </c:pt>
                <c:pt idx="18901">
                  <c:v>5.04603E-2</c:v>
                </c:pt>
                <c:pt idx="18902">
                  <c:v>5.2502800000000002E-2</c:v>
                </c:pt>
                <c:pt idx="18903">
                  <c:v>5.4581999999999999E-2</c:v>
                </c:pt>
                <c:pt idx="18904">
                  <c:v>5.66942E-2</c:v>
                </c:pt>
                <c:pt idx="18905">
                  <c:v>5.8835400000000003E-2</c:v>
                </c:pt>
                <c:pt idx="18906">
                  <c:v>6.1001E-2</c:v>
                </c:pt>
                <c:pt idx="18907">
                  <c:v>6.3186300000000001E-2</c:v>
                </c:pt>
                <c:pt idx="18908">
                  <c:v>6.5387100000000004E-2</c:v>
                </c:pt>
                <c:pt idx="18909">
                  <c:v>6.7599300000000001E-2</c:v>
                </c:pt>
                <c:pt idx="18910">
                  <c:v>6.98188E-2</c:v>
                </c:pt>
                <c:pt idx="18911">
                  <c:v>7.2041599999999997E-2</c:v>
                </c:pt>
                <c:pt idx="18912">
                  <c:v>7.4263599999999999E-2</c:v>
                </c:pt>
                <c:pt idx="18913">
                  <c:v>7.6480800000000002E-2</c:v>
                </c:pt>
                <c:pt idx="18914">
                  <c:v>7.8688800000000003E-2</c:v>
                </c:pt>
                <c:pt idx="18915">
                  <c:v>8.0883499999999997E-2</c:v>
                </c:pt>
                <c:pt idx="18916">
                  <c:v>8.3060700000000001E-2</c:v>
                </c:pt>
                <c:pt idx="18917">
                  <c:v>8.5216399999999998E-2</c:v>
                </c:pt>
                <c:pt idx="18918">
                  <c:v>8.7346800000000002E-2</c:v>
                </c:pt>
                <c:pt idx="18919">
                  <c:v>8.9447700000000005E-2</c:v>
                </c:pt>
                <c:pt idx="18920">
                  <c:v>9.1515200000000005E-2</c:v>
                </c:pt>
                <c:pt idx="18921">
                  <c:v>9.3545600000000007E-2</c:v>
                </c:pt>
                <c:pt idx="18922">
                  <c:v>9.5535499999999995E-2</c:v>
                </c:pt>
                <c:pt idx="18923">
                  <c:v>9.7481700000000004E-2</c:v>
                </c:pt>
                <c:pt idx="18924">
                  <c:v>9.9380899999999994E-2</c:v>
                </c:pt>
                <c:pt idx="18925">
                  <c:v>0.10123</c:v>
                </c:pt>
                <c:pt idx="18926">
                  <c:v>0.10302699999999999</c:v>
                </c:pt>
                <c:pt idx="18927">
                  <c:v>0.104768</c:v>
                </c:pt>
                <c:pt idx="18928">
                  <c:v>0.10645</c:v>
                </c:pt>
                <c:pt idx="18929">
                  <c:v>0.108069</c:v>
                </c:pt>
                <c:pt idx="18930">
                  <c:v>0.109624</c:v>
                </c:pt>
                <c:pt idx="18931">
                  <c:v>0.111112</c:v>
                </c:pt>
                <c:pt idx="18932">
                  <c:v>0.11253000000000001</c:v>
                </c:pt>
                <c:pt idx="18933">
                  <c:v>0.113875</c:v>
                </c:pt>
                <c:pt idx="18934">
                  <c:v>0.115147</c:v>
                </c:pt>
                <c:pt idx="18935">
                  <c:v>0.116343</c:v>
                </c:pt>
                <c:pt idx="18936">
                  <c:v>0.117463</c:v>
                </c:pt>
                <c:pt idx="18937">
                  <c:v>0.118503</c:v>
                </c:pt>
                <c:pt idx="18938">
                  <c:v>0.119464</c:v>
                </c:pt>
                <c:pt idx="18939">
                  <c:v>0.12034400000000001</c:v>
                </c:pt>
                <c:pt idx="18940">
                  <c:v>0.121142</c:v>
                </c:pt>
                <c:pt idx="18941">
                  <c:v>0.12185799999999999</c:v>
                </c:pt>
                <c:pt idx="18942">
                  <c:v>0.122492</c:v>
                </c:pt>
                <c:pt idx="18943">
                  <c:v>0.123042</c:v>
                </c:pt>
                <c:pt idx="18944">
                  <c:v>0.12350999999999999</c:v>
                </c:pt>
                <c:pt idx="18945">
                  <c:v>0.12389500000000001</c:v>
                </c:pt>
                <c:pt idx="18946">
                  <c:v>0.124198</c:v>
                </c:pt>
                <c:pt idx="18947">
                  <c:v>0.124419</c:v>
                </c:pt>
                <c:pt idx="18948">
                  <c:v>0.124559</c:v>
                </c:pt>
                <c:pt idx="18949">
                  <c:v>0.12461700000000001</c:v>
                </c:pt>
                <c:pt idx="18950">
                  <c:v>0.124596</c:v>
                </c:pt>
                <c:pt idx="18951">
                  <c:v>0.124496</c:v>
                </c:pt>
                <c:pt idx="18952">
                  <c:v>0.124318</c:v>
                </c:pt>
                <c:pt idx="18953">
                  <c:v>0.124066</c:v>
                </c:pt>
                <c:pt idx="18954">
                  <c:v>0.123739</c:v>
                </c:pt>
                <c:pt idx="18955">
                  <c:v>0.12334100000000001</c:v>
                </c:pt>
                <c:pt idx="18956">
                  <c:v>0.122873</c:v>
                </c:pt>
                <c:pt idx="18957">
                  <c:v>0.122338</c:v>
                </c:pt>
                <c:pt idx="18958">
                  <c:v>0.121737</c:v>
                </c:pt>
                <c:pt idx="18959">
                  <c:v>0.121073</c:v>
                </c:pt>
                <c:pt idx="18960">
                  <c:v>0.120348</c:v>
                </c:pt>
                <c:pt idx="18961">
                  <c:v>0.11956600000000001</c:v>
                </c:pt>
                <c:pt idx="18962">
                  <c:v>0.118728</c:v>
                </c:pt>
                <c:pt idx="18963">
                  <c:v>0.117839</c:v>
                </c:pt>
                <c:pt idx="18964">
                  <c:v>0.116901</c:v>
                </c:pt>
                <c:pt idx="18965">
                  <c:v>0.11591799999999999</c:v>
                </c:pt>
                <c:pt idx="18966">
                  <c:v>0.114894</c:v>
                </c:pt>
                <c:pt idx="18967">
                  <c:v>0.113832</c:v>
                </c:pt>
                <c:pt idx="18968">
                  <c:v>0.112735</c:v>
                </c:pt>
                <c:pt idx="18969">
                  <c:v>0.111608</c:v>
                </c:pt>
                <c:pt idx="18970">
                  <c:v>0.11045199999999999</c:v>
                </c:pt>
                <c:pt idx="18971">
                  <c:v>0.109273</c:v>
                </c:pt>
                <c:pt idx="18972">
                  <c:v>0.108072</c:v>
                </c:pt>
                <c:pt idx="18973">
                  <c:v>0.10685500000000001</c:v>
                </c:pt>
                <c:pt idx="18974">
                  <c:v>0.105625</c:v>
                </c:pt>
                <c:pt idx="18975">
                  <c:v>0.10438500000000001</c:v>
                </c:pt>
                <c:pt idx="18976">
                  <c:v>0.10313899999999999</c:v>
                </c:pt>
                <c:pt idx="18977">
                  <c:v>0.101892</c:v>
                </c:pt>
                <c:pt idx="18978">
                  <c:v>0.100646</c:v>
                </c:pt>
                <c:pt idx="18979">
                  <c:v>9.9405499999999994E-2</c:v>
                </c:pt>
                <c:pt idx="18980">
                  <c:v>9.8173999999999997E-2</c:v>
                </c:pt>
                <c:pt idx="18981">
                  <c:v>9.6955299999999994E-2</c:v>
                </c:pt>
                <c:pt idx="18982">
                  <c:v>9.5753400000000002E-2</c:v>
                </c:pt>
                <c:pt idx="18983">
                  <c:v>9.4571799999999998E-2</c:v>
                </c:pt>
                <c:pt idx="18984">
                  <c:v>9.3414499999999998E-2</c:v>
                </c:pt>
                <c:pt idx="18985">
                  <c:v>9.22848E-2</c:v>
                </c:pt>
                <c:pt idx="18986">
                  <c:v>9.1186100000000006E-2</c:v>
                </c:pt>
                <c:pt idx="18987">
                  <c:v>9.0121400000000004E-2</c:v>
                </c:pt>
                <c:pt idx="18988">
                  <c:v>8.9093900000000004E-2</c:v>
                </c:pt>
                <c:pt idx="18989">
                  <c:v>8.8106699999999996E-2</c:v>
                </c:pt>
                <c:pt idx="18990">
                  <c:v>8.7162600000000007E-2</c:v>
                </c:pt>
                <c:pt idx="18991">
                  <c:v>8.6264400000000005E-2</c:v>
                </c:pt>
                <c:pt idx="18992">
                  <c:v>8.5414500000000004E-2</c:v>
                </c:pt>
                <c:pt idx="18993">
                  <c:v>8.4615300000000004E-2</c:v>
                </c:pt>
                <c:pt idx="18994">
                  <c:v>8.3869100000000002E-2</c:v>
                </c:pt>
                <c:pt idx="18995">
                  <c:v>8.3177899999999999E-2</c:v>
                </c:pt>
                <c:pt idx="18996">
                  <c:v>8.2544099999999995E-2</c:v>
                </c:pt>
                <c:pt idx="18997">
                  <c:v>8.1969600000000004E-2</c:v>
                </c:pt>
                <c:pt idx="18998">
                  <c:v>8.1456500000000001E-2</c:v>
                </c:pt>
                <c:pt idx="18999">
                  <c:v>8.1006300000000003E-2</c:v>
                </c:pt>
                <c:pt idx="19000">
                  <c:v>8.0620399999999995E-2</c:v>
                </c:pt>
                <c:pt idx="19001">
                  <c:v>8.0300399999999994E-2</c:v>
                </c:pt>
                <c:pt idx="19002">
                  <c:v>8.0047300000000002E-2</c:v>
                </c:pt>
                <c:pt idx="19003">
                  <c:v>7.9862199999999994E-2</c:v>
                </c:pt>
                <c:pt idx="19004">
                  <c:v>7.9745899999999995E-2</c:v>
                </c:pt>
                <c:pt idx="19005">
                  <c:v>7.96988E-2</c:v>
                </c:pt>
                <c:pt idx="19006">
                  <c:v>7.9721600000000004E-2</c:v>
                </c:pt>
                <c:pt idx="19007">
                  <c:v>7.9814399999999994E-2</c:v>
                </c:pt>
                <c:pt idx="19008">
                  <c:v>7.9977500000000007E-2</c:v>
                </c:pt>
                <c:pt idx="19009">
                  <c:v>8.0210600000000007E-2</c:v>
                </c:pt>
                <c:pt idx="19010">
                  <c:v>8.0513799999999996E-2</c:v>
                </c:pt>
                <c:pt idx="19011">
                  <c:v>8.0887000000000001E-2</c:v>
                </c:pt>
                <c:pt idx="19012">
                  <c:v>8.133E-2</c:v>
                </c:pt>
                <c:pt idx="19013">
                  <c:v>8.1842399999999996E-2</c:v>
                </c:pt>
                <c:pt idx="19014">
                  <c:v>8.2423399999999994E-2</c:v>
                </c:pt>
                <c:pt idx="19015">
                  <c:v>8.3071999999999993E-2</c:v>
                </c:pt>
                <c:pt idx="19016">
                  <c:v>8.3787200000000006E-2</c:v>
                </c:pt>
                <c:pt idx="19017">
                  <c:v>8.4568000000000004E-2</c:v>
                </c:pt>
                <c:pt idx="19018">
                  <c:v>8.5413199999999995E-2</c:v>
                </c:pt>
                <c:pt idx="19019">
                  <c:v>8.6321499999999995E-2</c:v>
                </c:pt>
                <c:pt idx="19020">
                  <c:v>8.7291599999999997E-2</c:v>
                </c:pt>
                <c:pt idx="19021">
                  <c:v>8.8321800000000006E-2</c:v>
                </c:pt>
                <c:pt idx="19022">
                  <c:v>8.9410600000000007E-2</c:v>
                </c:pt>
                <c:pt idx="19023">
                  <c:v>9.0555800000000006E-2</c:v>
                </c:pt>
                <c:pt idx="19024">
                  <c:v>9.1755799999999998E-2</c:v>
                </c:pt>
                <c:pt idx="19025">
                  <c:v>9.30087E-2</c:v>
                </c:pt>
                <c:pt idx="19026">
                  <c:v>9.4312599999999996E-2</c:v>
                </c:pt>
                <c:pt idx="19027">
                  <c:v>9.5665500000000001E-2</c:v>
                </c:pt>
                <c:pt idx="19028">
                  <c:v>9.7064899999999996E-2</c:v>
                </c:pt>
                <c:pt idx="19029">
                  <c:v>9.8508299999999993E-2</c:v>
                </c:pt>
                <c:pt idx="19030">
                  <c:v>9.9992800000000007E-2</c:v>
                </c:pt>
                <c:pt idx="19031">
                  <c:v>0.101516</c:v>
                </c:pt>
                <c:pt idx="19032">
                  <c:v>0.103074</c:v>
                </c:pt>
                <c:pt idx="19033">
                  <c:v>0.104666</c:v>
                </c:pt>
                <c:pt idx="19034">
                  <c:v>0.10628799999999999</c:v>
                </c:pt>
                <c:pt idx="19035">
                  <c:v>0.10793800000000001</c:v>
                </c:pt>
                <c:pt idx="19036">
                  <c:v>0.109613</c:v>
                </c:pt>
                <c:pt idx="19037">
                  <c:v>0.11131000000000001</c:v>
                </c:pt>
                <c:pt idx="19038">
                  <c:v>0.113025</c:v>
                </c:pt>
                <c:pt idx="19039">
                  <c:v>0.114755</c:v>
                </c:pt>
                <c:pt idx="19040">
                  <c:v>0.116498</c:v>
                </c:pt>
                <c:pt idx="19041">
                  <c:v>0.11824999999999999</c:v>
                </c:pt>
                <c:pt idx="19042">
                  <c:v>0.120009</c:v>
                </c:pt>
                <c:pt idx="19043">
                  <c:v>0.121771</c:v>
                </c:pt>
                <c:pt idx="19044">
                  <c:v>0.123534</c:v>
                </c:pt>
                <c:pt idx="19045">
                  <c:v>0.12529499999999999</c:v>
                </c:pt>
                <c:pt idx="19046">
                  <c:v>0.127051</c:v>
                </c:pt>
                <c:pt idx="19047">
                  <c:v>0.128798</c:v>
                </c:pt>
                <c:pt idx="19048">
                  <c:v>0.13053500000000001</c:v>
                </c:pt>
                <c:pt idx="19049">
                  <c:v>0.13225899999999999</c:v>
                </c:pt>
                <c:pt idx="19050">
                  <c:v>0.133967</c:v>
                </c:pt>
                <c:pt idx="19051">
                  <c:v>0.135657</c:v>
                </c:pt>
                <c:pt idx="19052">
                  <c:v>0.137327</c:v>
                </c:pt>
                <c:pt idx="19053">
                  <c:v>0.13897399999999999</c:v>
                </c:pt>
                <c:pt idx="19054">
                  <c:v>0.140595</c:v>
                </c:pt>
                <c:pt idx="19055">
                  <c:v>0.14218800000000001</c:v>
                </c:pt>
                <c:pt idx="19056">
                  <c:v>0.14374899999999999</c:v>
                </c:pt>
                <c:pt idx="19057">
                  <c:v>0.14527499999999999</c:v>
                </c:pt>
                <c:pt idx="19058">
                  <c:v>0.14676400000000001</c:v>
                </c:pt>
                <c:pt idx="19059">
                  <c:v>0.14821300000000001</c:v>
                </c:pt>
                <c:pt idx="19060">
                  <c:v>0.14962</c:v>
                </c:pt>
                <c:pt idx="19061">
                  <c:v>0.150981</c:v>
                </c:pt>
                <c:pt idx="19062">
                  <c:v>0.15229400000000001</c:v>
                </c:pt>
                <c:pt idx="19063">
                  <c:v>0.153558</c:v>
                </c:pt>
                <c:pt idx="19064">
                  <c:v>0.15476899999999999</c:v>
                </c:pt>
                <c:pt idx="19065">
                  <c:v>0.15592500000000001</c:v>
                </c:pt>
                <c:pt idx="19066">
                  <c:v>0.157024</c:v>
                </c:pt>
                <c:pt idx="19067">
                  <c:v>0.15806200000000001</c:v>
                </c:pt>
                <c:pt idx="19068">
                  <c:v>0.15903900000000001</c:v>
                </c:pt>
                <c:pt idx="19069">
                  <c:v>0.15995300000000001</c:v>
                </c:pt>
                <c:pt idx="19070">
                  <c:v>0.160802</c:v>
                </c:pt>
                <c:pt idx="19071">
                  <c:v>0.16158400000000001</c:v>
                </c:pt>
                <c:pt idx="19072">
                  <c:v>0.162297</c:v>
                </c:pt>
                <c:pt idx="19073">
                  <c:v>0.162941</c:v>
                </c:pt>
                <c:pt idx="19074">
                  <c:v>0.16351299999999999</c:v>
                </c:pt>
                <c:pt idx="19075">
                  <c:v>0.16401199999999999</c:v>
                </c:pt>
                <c:pt idx="19076">
                  <c:v>0.164436</c:v>
                </c:pt>
                <c:pt idx="19077">
                  <c:v>0.16478400000000001</c:v>
                </c:pt>
                <c:pt idx="19078">
                  <c:v>0.16505500000000001</c:v>
                </c:pt>
                <c:pt idx="19079">
                  <c:v>0.165247</c:v>
                </c:pt>
                <c:pt idx="19080">
                  <c:v>0.165358</c:v>
                </c:pt>
                <c:pt idx="19081">
                  <c:v>0.16538900000000001</c:v>
                </c:pt>
                <c:pt idx="19082">
                  <c:v>0.16533700000000001</c:v>
                </c:pt>
                <c:pt idx="19083">
                  <c:v>0.16520199999999999</c:v>
                </c:pt>
                <c:pt idx="19084">
                  <c:v>0.16498399999999999</c:v>
                </c:pt>
                <c:pt idx="19085">
                  <c:v>0.16467999999999999</c:v>
                </c:pt>
                <c:pt idx="19086">
                  <c:v>0.16429199999999999</c:v>
                </c:pt>
                <c:pt idx="19087">
                  <c:v>0.16381799999999999</c:v>
                </c:pt>
                <c:pt idx="19088">
                  <c:v>0.16325799999999999</c:v>
                </c:pt>
                <c:pt idx="19089">
                  <c:v>0.16261100000000001</c:v>
                </c:pt>
                <c:pt idx="19090">
                  <c:v>0.161879</c:v>
                </c:pt>
                <c:pt idx="19091">
                  <c:v>0.16105900000000001</c:v>
                </c:pt>
                <c:pt idx="19092">
                  <c:v>0.16015299999999999</c:v>
                </c:pt>
                <c:pt idx="19093">
                  <c:v>0.159161</c:v>
                </c:pt>
                <c:pt idx="19094">
                  <c:v>0.158083</c:v>
                </c:pt>
                <c:pt idx="19095">
                  <c:v>0.15692</c:v>
                </c:pt>
                <c:pt idx="19096">
                  <c:v>0.155671</c:v>
                </c:pt>
                <c:pt idx="19097">
                  <c:v>0.154336</c:v>
                </c:pt>
                <c:pt idx="19098">
                  <c:v>0.152918</c:v>
                </c:pt>
                <c:pt idx="19099">
                  <c:v>0.151416</c:v>
                </c:pt>
                <c:pt idx="19100">
                  <c:v>0.14983299999999999</c:v>
                </c:pt>
                <c:pt idx="19101">
                  <c:v>0.14817</c:v>
                </c:pt>
                <c:pt idx="19102">
                  <c:v>0.146427</c:v>
                </c:pt>
                <c:pt idx="19103">
                  <c:v>0.14460700000000001</c:v>
                </c:pt>
                <c:pt idx="19104">
                  <c:v>0.14271</c:v>
                </c:pt>
                <c:pt idx="19105">
                  <c:v>0.140738</c:v>
                </c:pt>
                <c:pt idx="19106">
                  <c:v>0.13869400000000001</c:v>
                </c:pt>
                <c:pt idx="19107">
                  <c:v>0.136578</c:v>
                </c:pt>
                <c:pt idx="19108">
                  <c:v>0.13439400000000001</c:v>
                </c:pt>
                <c:pt idx="19109">
                  <c:v>0.13214300000000001</c:v>
                </c:pt>
                <c:pt idx="19110">
                  <c:v>0.129827</c:v>
                </c:pt>
                <c:pt idx="19111">
                  <c:v>0.12744800000000001</c:v>
                </c:pt>
                <c:pt idx="19112">
                  <c:v>0.12501000000000001</c:v>
                </c:pt>
                <c:pt idx="19113">
                  <c:v>0.122515</c:v>
                </c:pt>
                <c:pt idx="19114">
                  <c:v>0.119966</c:v>
                </c:pt>
                <c:pt idx="19115">
                  <c:v>0.117367</c:v>
                </c:pt>
                <c:pt idx="19116">
                  <c:v>0.114719</c:v>
                </c:pt>
                <c:pt idx="19117">
                  <c:v>0.112026</c:v>
                </c:pt>
                <c:pt idx="19118">
                  <c:v>0.10929</c:v>
                </c:pt>
                <c:pt idx="19119">
                  <c:v>0.106513</c:v>
                </c:pt>
                <c:pt idx="19120">
                  <c:v>0.1037</c:v>
                </c:pt>
                <c:pt idx="19121">
                  <c:v>0.100854</c:v>
                </c:pt>
                <c:pt idx="19122">
                  <c:v>9.7979200000000002E-2</c:v>
                </c:pt>
                <c:pt idx="19123">
                  <c:v>9.5078399999999993E-2</c:v>
                </c:pt>
                <c:pt idx="19124">
                  <c:v>9.2155299999999996E-2</c:v>
                </c:pt>
                <c:pt idx="19125">
                  <c:v>8.9212700000000006E-2</c:v>
                </c:pt>
                <c:pt idx="19126">
                  <c:v>8.62536E-2</c:v>
                </c:pt>
                <c:pt idx="19127">
                  <c:v>8.3282200000000001E-2</c:v>
                </c:pt>
                <c:pt idx="19128">
                  <c:v>8.0302399999999996E-2</c:v>
                </c:pt>
                <c:pt idx="19129">
                  <c:v>7.7318100000000001E-2</c:v>
                </c:pt>
                <c:pt idx="19130">
                  <c:v>7.4333300000000005E-2</c:v>
                </c:pt>
                <c:pt idx="19131">
                  <c:v>7.1351999999999999E-2</c:v>
                </c:pt>
                <c:pt idx="19132">
                  <c:v>6.8378400000000006E-2</c:v>
                </c:pt>
                <c:pt idx="19133">
                  <c:v>6.5416100000000005E-2</c:v>
                </c:pt>
                <c:pt idx="19134">
                  <c:v>6.2468900000000001E-2</c:v>
                </c:pt>
                <c:pt idx="19135">
                  <c:v>5.9540799999999998E-2</c:v>
                </c:pt>
                <c:pt idx="19136">
                  <c:v>5.66358E-2</c:v>
                </c:pt>
                <c:pt idx="19137">
                  <c:v>5.3758800000000002E-2</c:v>
                </c:pt>
                <c:pt idx="19138">
                  <c:v>5.0914800000000003E-2</c:v>
                </c:pt>
                <c:pt idx="19139">
                  <c:v>4.81088E-2</c:v>
                </c:pt>
                <c:pt idx="19140">
                  <c:v>4.5344200000000001E-2</c:v>
                </c:pt>
                <c:pt idx="19141">
                  <c:v>4.2623399999999999E-2</c:v>
                </c:pt>
                <c:pt idx="19142">
                  <c:v>3.9949699999999998E-2</c:v>
                </c:pt>
                <c:pt idx="19143">
                  <c:v>3.7326699999999997E-2</c:v>
                </c:pt>
                <c:pt idx="19144">
                  <c:v>3.4757400000000001E-2</c:v>
                </c:pt>
                <c:pt idx="19145">
                  <c:v>3.2244599999999998E-2</c:v>
                </c:pt>
                <c:pt idx="19146">
                  <c:v>2.9791499999999999E-2</c:v>
                </c:pt>
                <c:pt idx="19147">
                  <c:v>2.7400999999999998E-2</c:v>
                </c:pt>
                <c:pt idx="19148">
                  <c:v>2.5075900000000002E-2</c:v>
                </c:pt>
                <c:pt idx="19149">
                  <c:v>2.28188E-2</c:v>
                </c:pt>
                <c:pt idx="19150">
                  <c:v>2.06321E-2</c:v>
                </c:pt>
                <c:pt idx="19151">
                  <c:v>1.8518099999999999E-2</c:v>
                </c:pt>
                <c:pt idx="19152">
                  <c:v>1.6478699999999999E-2</c:v>
                </c:pt>
                <c:pt idx="19153">
                  <c:v>1.4515399999999999E-2</c:v>
                </c:pt>
                <c:pt idx="19154">
                  <c:v>1.2629899999999999E-2</c:v>
                </c:pt>
                <c:pt idx="19155">
                  <c:v>1.0824E-2</c:v>
                </c:pt>
                <c:pt idx="19156" formatCode="0.00E+00">
                  <c:v>9.0998199999999998E-3</c:v>
                </c:pt>
                <c:pt idx="19157" formatCode="0.00E+00">
                  <c:v>7.4587799999999999E-3</c:v>
                </c:pt>
                <c:pt idx="19158" formatCode="0.00E+00">
                  <c:v>5.9022099999999997E-3</c:v>
                </c:pt>
                <c:pt idx="19159" formatCode="0.00E+00">
                  <c:v>4.4314300000000001E-3</c:v>
                </c:pt>
                <c:pt idx="19160" formatCode="0.00E+00">
                  <c:v>3.0477199999999999E-3</c:v>
                </c:pt>
                <c:pt idx="19161" formatCode="0.00E+00">
                  <c:v>1.75212E-3</c:v>
                </c:pt>
                <c:pt idx="19162" formatCode="0.00E+00">
                  <c:v>5.4513800000000002E-4</c:v>
                </c:pt>
                <c:pt idx="19163" formatCode="0.00E+00">
                  <c:v>-5.7303699999999998E-4</c:v>
                </c:pt>
                <c:pt idx="19164" formatCode="0.00E+00">
                  <c:v>-1.6022600000000001E-3</c:v>
                </c:pt>
                <c:pt idx="19165" formatCode="0.00E+00">
                  <c:v>-2.54243E-3</c:v>
                </c:pt>
                <c:pt idx="19166" formatCode="0.00E+00">
                  <c:v>-3.39369E-3</c:v>
                </c:pt>
                <c:pt idx="19167" formatCode="0.00E+00">
                  <c:v>-4.1563900000000003E-3</c:v>
                </c:pt>
                <c:pt idx="19168" formatCode="0.00E+00">
                  <c:v>-4.8311099999999996E-3</c:v>
                </c:pt>
                <c:pt idx="19169" formatCode="0.00E+00">
                  <c:v>-5.4186199999999999E-3</c:v>
                </c:pt>
                <c:pt idx="19170" formatCode="0.00E+00">
                  <c:v>-5.9198499999999999E-3</c:v>
                </c:pt>
                <c:pt idx="19171" formatCode="0.00E+00">
                  <c:v>-6.3358800000000003E-3</c:v>
                </c:pt>
                <c:pt idx="19172" formatCode="0.00E+00">
                  <c:v>-6.6678700000000002E-3</c:v>
                </c:pt>
                <c:pt idx="19173" formatCode="0.00E+00">
                  <c:v>-6.9172599999999997E-3</c:v>
                </c:pt>
                <c:pt idx="19174" formatCode="0.00E+00">
                  <c:v>-7.0857699999999999E-3</c:v>
                </c:pt>
                <c:pt idx="19175" formatCode="0.00E+00">
                  <c:v>-7.1752099999999996E-3</c:v>
                </c:pt>
                <c:pt idx="19176" formatCode="0.00E+00">
                  <c:v>-7.1874199999999999E-3</c:v>
                </c:pt>
                <c:pt idx="19177" formatCode="0.00E+00">
                  <c:v>-7.1243900000000004E-3</c:v>
                </c:pt>
                <c:pt idx="19178" formatCode="0.00E+00">
                  <c:v>-6.9884099999999996E-3</c:v>
                </c:pt>
                <c:pt idx="19179" formatCode="0.00E+00">
                  <c:v>-6.7818000000000002E-3</c:v>
                </c:pt>
                <c:pt idx="19180" formatCode="0.00E+00">
                  <c:v>-6.50681E-3</c:v>
                </c:pt>
                <c:pt idx="19181" formatCode="0.00E+00">
                  <c:v>-6.1658399999999997E-3</c:v>
                </c:pt>
                <c:pt idx="19182" formatCode="0.00E+00">
                  <c:v>-5.7615100000000001E-3</c:v>
                </c:pt>
                <c:pt idx="19183" formatCode="0.00E+00">
                  <c:v>-5.2966899999999997E-3</c:v>
                </c:pt>
                <c:pt idx="19184" formatCode="0.00E+00">
                  <c:v>-4.7745499999999998E-3</c:v>
                </c:pt>
                <c:pt idx="19185" formatCode="0.00E+00">
                  <c:v>-4.1983200000000002E-3</c:v>
                </c:pt>
                <c:pt idx="19186" formatCode="0.00E+00">
                  <c:v>-3.5708200000000002E-3</c:v>
                </c:pt>
                <c:pt idx="19187" formatCode="0.00E+00">
                  <c:v>-2.8948099999999998E-3</c:v>
                </c:pt>
                <c:pt idx="19188" formatCode="0.00E+00">
                  <c:v>-2.1732499999999998E-3</c:v>
                </c:pt>
                <c:pt idx="19189" formatCode="0.00E+00">
                  <c:v>-1.4091900000000001E-3</c:v>
                </c:pt>
                <c:pt idx="19190" formatCode="0.00E+00">
                  <c:v>-6.0570000000000003E-4</c:v>
                </c:pt>
                <c:pt idx="19191" formatCode="0.00E+00">
                  <c:v>2.34059E-4</c:v>
                </c:pt>
                <c:pt idx="19192" formatCode="0.00E+00">
                  <c:v>1.1068600000000001E-3</c:v>
                </c:pt>
                <c:pt idx="19193" formatCode="0.00E+00">
                  <c:v>2.0094399999999999E-3</c:v>
                </c:pt>
                <c:pt idx="19194" formatCode="0.00E+00">
                  <c:v>2.93853E-3</c:v>
                </c:pt>
                <c:pt idx="19195" formatCode="0.00E+00">
                  <c:v>3.89084E-3</c:v>
                </c:pt>
                <c:pt idx="19196" formatCode="0.00E+00">
                  <c:v>4.8630399999999999E-3</c:v>
                </c:pt>
                <c:pt idx="19197" formatCode="0.00E+00">
                  <c:v>5.8516000000000002E-3</c:v>
                </c:pt>
                <c:pt idx="19198" formatCode="0.00E+00">
                  <c:v>6.8531099999999999E-3</c:v>
                </c:pt>
                <c:pt idx="19199" formatCode="0.00E+00">
                  <c:v>7.8646099999999993E-3</c:v>
                </c:pt>
                <c:pt idx="19200" formatCode="0.00E+00">
                  <c:v>8.8832400000000006E-3</c:v>
                </c:pt>
                <c:pt idx="19201" formatCode="0.00E+00">
                  <c:v>9.9061300000000008E-3</c:v>
                </c:pt>
                <c:pt idx="19202">
                  <c:v>1.09303E-2</c:v>
                </c:pt>
                <c:pt idx="19203">
                  <c:v>1.1952900000000001E-2</c:v>
                </c:pt>
                <c:pt idx="19204">
                  <c:v>1.2971E-2</c:v>
                </c:pt>
                <c:pt idx="19205">
                  <c:v>1.3981800000000001E-2</c:v>
                </c:pt>
                <c:pt idx="19206">
                  <c:v>1.49824E-2</c:v>
                </c:pt>
                <c:pt idx="19207">
                  <c:v>1.5970499999999999E-2</c:v>
                </c:pt>
                <c:pt idx="19208">
                  <c:v>1.6943900000000001E-2</c:v>
                </c:pt>
                <c:pt idx="19209">
                  <c:v>1.7900200000000002E-2</c:v>
                </c:pt>
                <c:pt idx="19210">
                  <c:v>1.8837400000000001E-2</c:v>
                </c:pt>
                <c:pt idx="19211">
                  <c:v>1.9753099999999999E-2</c:v>
                </c:pt>
                <c:pt idx="19212">
                  <c:v>2.0644800000000001E-2</c:v>
                </c:pt>
                <c:pt idx="19213">
                  <c:v>2.15097E-2</c:v>
                </c:pt>
                <c:pt idx="19214">
                  <c:v>2.2346000000000001E-2</c:v>
                </c:pt>
                <c:pt idx="19215">
                  <c:v>2.31524E-2</c:v>
                </c:pt>
                <c:pt idx="19216">
                  <c:v>2.3927500000000001E-2</c:v>
                </c:pt>
                <c:pt idx="19217">
                  <c:v>2.4669799999999999E-2</c:v>
                </c:pt>
                <c:pt idx="19218">
                  <c:v>2.5378100000000001E-2</c:v>
                </c:pt>
                <c:pt idx="19219">
                  <c:v>2.6051499999999998E-2</c:v>
                </c:pt>
                <c:pt idx="19220">
                  <c:v>2.66892E-2</c:v>
                </c:pt>
                <c:pt idx="19221">
                  <c:v>2.7290399999999999E-2</c:v>
                </c:pt>
                <c:pt idx="19222">
                  <c:v>2.78535E-2</c:v>
                </c:pt>
                <c:pt idx="19223">
                  <c:v>2.83781E-2</c:v>
                </c:pt>
                <c:pt idx="19224">
                  <c:v>2.8864299999999999E-2</c:v>
                </c:pt>
                <c:pt idx="19225">
                  <c:v>2.9313100000000002E-2</c:v>
                </c:pt>
                <c:pt idx="19226">
                  <c:v>2.97253E-2</c:v>
                </c:pt>
                <c:pt idx="19227">
                  <c:v>3.0101099999999999E-2</c:v>
                </c:pt>
                <c:pt idx="19228">
                  <c:v>3.04403E-2</c:v>
                </c:pt>
                <c:pt idx="19229">
                  <c:v>3.0742800000000001E-2</c:v>
                </c:pt>
                <c:pt idx="19230">
                  <c:v>3.1008999999999998E-2</c:v>
                </c:pt>
                <c:pt idx="19231">
                  <c:v>3.12389E-2</c:v>
                </c:pt>
                <c:pt idx="19232">
                  <c:v>3.1433099999999999E-2</c:v>
                </c:pt>
                <c:pt idx="19233">
                  <c:v>3.1591899999999999E-2</c:v>
                </c:pt>
                <c:pt idx="19234">
                  <c:v>3.17167E-2</c:v>
                </c:pt>
                <c:pt idx="19235">
                  <c:v>3.1809200000000003E-2</c:v>
                </c:pt>
                <c:pt idx="19236">
                  <c:v>3.1870999999999997E-2</c:v>
                </c:pt>
                <c:pt idx="19237">
                  <c:v>3.1902800000000002E-2</c:v>
                </c:pt>
                <c:pt idx="19238">
                  <c:v>3.1905200000000002E-2</c:v>
                </c:pt>
                <c:pt idx="19239">
                  <c:v>3.1878700000000003E-2</c:v>
                </c:pt>
                <c:pt idx="19240">
                  <c:v>3.1824499999999999E-2</c:v>
                </c:pt>
                <c:pt idx="19241">
                  <c:v>3.17442E-2</c:v>
                </c:pt>
                <c:pt idx="19242">
                  <c:v>3.1639599999999997E-2</c:v>
                </c:pt>
                <c:pt idx="19243">
                  <c:v>3.1512600000000002E-2</c:v>
                </c:pt>
                <c:pt idx="19244">
                  <c:v>3.1364900000000001E-2</c:v>
                </c:pt>
                <c:pt idx="19245">
                  <c:v>3.1198099999999999E-2</c:v>
                </c:pt>
                <c:pt idx="19246">
                  <c:v>3.1014099999999999E-2</c:v>
                </c:pt>
                <c:pt idx="19247">
                  <c:v>3.08154E-2</c:v>
                </c:pt>
                <c:pt idx="19248">
                  <c:v>3.06039E-2</c:v>
                </c:pt>
                <c:pt idx="19249">
                  <c:v>3.03819E-2</c:v>
                </c:pt>
                <c:pt idx="19250">
                  <c:v>3.0152600000000002E-2</c:v>
                </c:pt>
                <c:pt idx="19251">
                  <c:v>2.9918799999999999E-2</c:v>
                </c:pt>
                <c:pt idx="19252">
                  <c:v>2.96808E-2</c:v>
                </c:pt>
                <c:pt idx="19253">
                  <c:v>2.9437399999999999E-2</c:v>
                </c:pt>
                <c:pt idx="19254">
                  <c:v>2.9189199999999998E-2</c:v>
                </c:pt>
                <c:pt idx="19255">
                  <c:v>2.89413E-2</c:v>
                </c:pt>
                <c:pt idx="19256">
                  <c:v>2.87006E-2</c:v>
                </c:pt>
                <c:pt idx="19257">
                  <c:v>2.8471300000000001E-2</c:v>
                </c:pt>
                <c:pt idx="19258">
                  <c:v>2.82554E-2</c:v>
                </c:pt>
                <c:pt idx="19259">
                  <c:v>2.80544E-2</c:v>
                </c:pt>
                <c:pt idx="19260">
                  <c:v>2.7870700000000002E-2</c:v>
                </c:pt>
                <c:pt idx="19261">
                  <c:v>2.7706600000000001E-2</c:v>
                </c:pt>
                <c:pt idx="19262">
                  <c:v>2.75637E-2</c:v>
                </c:pt>
                <c:pt idx="19263">
                  <c:v>2.7443700000000001E-2</c:v>
                </c:pt>
                <c:pt idx="19264">
                  <c:v>2.7348600000000001E-2</c:v>
                </c:pt>
                <c:pt idx="19265">
                  <c:v>2.7279600000000001E-2</c:v>
                </c:pt>
                <c:pt idx="19266">
                  <c:v>2.7237600000000001E-2</c:v>
                </c:pt>
                <c:pt idx="19267">
                  <c:v>2.7223000000000001E-2</c:v>
                </c:pt>
                <c:pt idx="19268">
                  <c:v>2.7236400000000001E-2</c:v>
                </c:pt>
                <c:pt idx="19269">
                  <c:v>2.7278699999999999E-2</c:v>
                </c:pt>
                <c:pt idx="19270">
                  <c:v>2.7351299999999999E-2</c:v>
                </c:pt>
                <c:pt idx="19271">
                  <c:v>2.7455199999999999E-2</c:v>
                </c:pt>
                <c:pt idx="19272">
                  <c:v>2.75911E-2</c:v>
                </c:pt>
                <c:pt idx="19273">
                  <c:v>2.7760199999999999E-2</c:v>
                </c:pt>
                <c:pt idx="19274">
                  <c:v>2.79651E-2</c:v>
                </c:pt>
                <c:pt idx="19275">
                  <c:v>2.82092E-2</c:v>
                </c:pt>
                <c:pt idx="19276">
                  <c:v>2.8495099999999999E-2</c:v>
                </c:pt>
                <c:pt idx="19277">
                  <c:v>2.88221E-2</c:v>
                </c:pt>
                <c:pt idx="19278">
                  <c:v>2.9187399999999999E-2</c:v>
                </c:pt>
                <c:pt idx="19279">
                  <c:v>2.9588799999999998E-2</c:v>
                </c:pt>
                <c:pt idx="19280">
                  <c:v>3.0026000000000001E-2</c:v>
                </c:pt>
                <c:pt idx="19281">
                  <c:v>3.0499700000000001E-2</c:v>
                </c:pt>
                <c:pt idx="19282">
                  <c:v>3.1011400000000001E-2</c:v>
                </c:pt>
                <c:pt idx="19283">
                  <c:v>3.1563899999999999E-2</c:v>
                </c:pt>
                <c:pt idx="19284">
                  <c:v>3.2161000000000002E-2</c:v>
                </c:pt>
                <c:pt idx="19285">
                  <c:v>3.2805800000000003E-2</c:v>
                </c:pt>
                <c:pt idx="19286">
                  <c:v>3.3497399999999997E-2</c:v>
                </c:pt>
                <c:pt idx="19287">
                  <c:v>3.4231600000000001E-2</c:v>
                </c:pt>
                <c:pt idx="19288">
                  <c:v>3.5006099999999998E-2</c:v>
                </c:pt>
                <c:pt idx="19289">
                  <c:v>3.5822300000000001E-2</c:v>
                </c:pt>
                <c:pt idx="19290">
                  <c:v>3.6681400000000003E-2</c:v>
                </c:pt>
                <c:pt idx="19291">
                  <c:v>3.7581499999999997E-2</c:v>
                </c:pt>
                <c:pt idx="19292">
                  <c:v>3.8519299999999999E-2</c:v>
                </c:pt>
                <c:pt idx="19293">
                  <c:v>3.9492800000000002E-2</c:v>
                </c:pt>
                <c:pt idx="19294">
                  <c:v>4.0502299999999998E-2</c:v>
                </c:pt>
                <c:pt idx="19295">
                  <c:v>4.1548500000000002E-2</c:v>
                </c:pt>
                <c:pt idx="19296">
                  <c:v>4.2631000000000002E-2</c:v>
                </c:pt>
                <c:pt idx="19297">
                  <c:v>4.37489E-2</c:v>
                </c:pt>
                <c:pt idx="19298">
                  <c:v>4.4901400000000001E-2</c:v>
                </c:pt>
                <c:pt idx="19299">
                  <c:v>4.6087799999999998E-2</c:v>
                </c:pt>
                <c:pt idx="19300">
                  <c:v>4.7306800000000003E-2</c:v>
                </c:pt>
                <c:pt idx="19301">
                  <c:v>4.8555599999999997E-2</c:v>
                </c:pt>
                <c:pt idx="19302">
                  <c:v>4.9829499999999999E-2</c:v>
                </c:pt>
                <c:pt idx="19303">
                  <c:v>5.1123399999999999E-2</c:v>
                </c:pt>
                <c:pt idx="19304">
                  <c:v>5.24349E-2</c:v>
                </c:pt>
                <c:pt idx="19305">
                  <c:v>5.3763499999999999E-2</c:v>
                </c:pt>
                <c:pt idx="19306">
                  <c:v>5.51081E-2</c:v>
                </c:pt>
                <c:pt idx="19307">
                  <c:v>5.6465799999999997E-2</c:v>
                </c:pt>
                <c:pt idx="19308">
                  <c:v>5.78322E-2</c:v>
                </c:pt>
                <c:pt idx="19309">
                  <c:v>5.9201999999999998E-2</c:v>
                </c:pt>
                <c:pt idx="19310">
                  <c:v>6.0572399999999998E-2</c:v>
                </c:pt>
                <c:pt idx="19311">
                  <c:v>6.1941200000000002E-2</c:v>
                </c:pt>
                <c:pt idx="19312">
                  <c:v>6.3303999999999999E-2</c:v>
                </c:pt>
                <c:pt idx="19313">
                  <c:v>6.4654299999999998E-2</c:v>
                </c:pt>
                <c:pt idx="19314">
                  <c:v>6.5986500000000003E-2</c:v>
                </c:pt>
                <c:pt idx="19315">
                  <c:v>6.7294499999999993E-2</c:v>
                </c:pt>
                <c:pt idx="19316">
                  <c:v>6.8571699999999999E-2</c:v>
                </c:pt>
                <c:pt idx="19317">
                  <c:v>6.9814299999999996E-2</c:v>
                </c:pt>
                <c:pt idx="19318">
                  <c:v>7.1022500000000002E-2</c:v>
                </c:pt>
                <c:pt idx="19319">
                  <c:v>7.2195999999999996E-2</c:v>
                </c:pt>
                <c:pt idx="19320">
                  <c:v>7.3330900000000004E-2</c:v>
                </c:pt>
                <c:pt idx="19321">
                  <c:v>7.4421500000000002E-2</c:v>
                </c:pt>
                <c:pt idx="19322">
                  <c:v>7.5465199999999996E-2</c:v>
                </c:pt>
                <c:pt idx="19323">
                  <c:v>7.6461799999999996E-2</c:v>
                </c:pt>
                <c:pt idx="19324">
                  <c:v>7.7410300000000001E-2</c:v>
                </c:pt>
                <c:pt idx="19325">
                  <c:v>7.8306700000000007E-2</c:v>
                </c:pt>
                <c:pt idx="19326">
                  <c:v>7.9145400000000005E-2</c:v>
                </c:pt>
                <c:pt idx="19327">
                  <c:v>7.9921900000000004E-2</c:v>
                </c:pt>
                <c:pt idx="19328">
                  <c:v>8.0632999999999996E-2</c:v>
                </c:pt>
                <c:pt idx="19329">
                  <c:v>8.1275200000000006E-2</c:v>
                </c:pt>
                <c:pt idx="19330">
                  <c:v>8.1844399999999998E-2</c:v>
                </c:pt>
                <c:pt idx="19331">
                  <c:v>8.2337099999999996E-2</c:v>
                </c:pt>
                <c:pt idx="19332">
                  <c:v>8.2752300000000001E-2</c:v>
                </c:pt>
                <c:pt idx="19333">
                  <c:v>8.3089499999999997E-2</c:v>
                </c:pt>
                <c:pt idx="19334">
                  <c:v>8.3346199999999995E-2</c:v>
                </c:pt>
                <c:pt idx="19335">
                  <c:v>8.3518099999999998E-2</c:v>
                </c:pt>
                <c:pt idx="19336">
                  <c:v>8.3602999999999997E-2</c:v>
                </c:pt>
                <c:pt idx="19337">
                  <c:v>8.3601999999999996E-2</c:v>
                </c:pt>
                <c:pt idx="19338">
                  <c:v>8.3515400000000004E-2</c:v>
                </c:pt>
                <c:pt idx="19339">
                  <c:v>8.3338499999999996E-2</c:v>
                </c:pt>
                <c:pt idx="19340">
                  <c:v>8.3063999999999999E-2</c:v>
                </c:pt>
                <c:pt idx="19341">
                  <c:v>8.2685800000000004E-2</c:v>
                </c:pt>
                <c:pt idx="19342">
                  <c:v>8.2202800000000006E-2</c:v>
                </c:pt>
                <c:pt idx="19343">
                  <c:v>8.1616499999999995E-2</c:v>
                </c:pt>
                <c:pt idx="19344">
                  <c:v>8.0925800000000006E-2</c:v>
                </c:pt>
                <c:pt idx="19345">
                  <c:v>8.0126000000000003E-2</c:v>
                </c:pt>
                <c:pt idx="19346">
                  <c:v>7.9214400000000004E-2</c:v>
                </c:pt>
                <c:pt idx="19347">
                  <c:v>7.8192499999999998E-2</c:v>
                </c:pt>
                <c:pt idx="19348">
                  <c:v>7.7063199999999998E-2</c:v>
                </c:pt>
                <c:pt idx="19349">
                  <c:v>7.5826900000000003E-2</c:v>
                </c:pt>
                <c:pt idx="19350">
                  <c:v>7.4482900000000005E-2</c:v>
                </c:pt>
                <c:pt idx="19351">
                  <c:v>7.3033299999999995E-2</c:v>
                </c:pt>
                <c:pt idx="19352">
                  <c:v>7.1480500000000002E-2</c:v>
                </c:pt>
                <c:pt idx="19353">
                  <c:v>6.9821400000000006E-2</c:v>
                </c:pt>
                <c:pt idx="19354">
                  <c:v>6.8048499999999998E-2</c:v>
                </c:pt>
                <c:pt idx="19355">
                  <c:v>6.6159899999999994E-2</c:v>
                </c:pt>
                <c:pt idx="19356">
                  <c:v>6.4161200000000002E-2</c:v>
                </c:pt>
                <c:pt idx="19357">
                  <c:v>6.2057800000000003E-2</c:v>
                </c:pt>
                <c:pt idx="19358">
                  <c:v>5.98507E-2</c:v>
                </c:pt>
                <c:pt idx="19359">
                  <c:v>5.7539300000000002E-2</c:v>
                </c:pt>
                <c:pt idx="19360">
                  <c:v>5.5122699999999997E-2</c:v>
                </c:pt>
                <c:pt idx="19361">
                  <c:v>5.2600399999999999E-2</c:v>
                </c:pt>
                <c:pt idx="19362">
                  <c:v>4.9974999999999999E-2</c:v>
                </c:pt>
                <c:pt idx="19363">
                  <c:v>4.7251399999999999E-2</c:v>
                </c:pt>
                <c:pt idx="19364">
                  <c:v>4.4431900000000003E-2</c:v>
                </c:pt>
                <c:pt idx="19365">
                  <c:v>4.1514500000000003E-2</c:v>
                </c:pt>
                <c:pt idx="19366">
                  <c:v>3.84981E-2</c:v>
                </c:pt>
                <c:pt idx="19367">
                  <c:v>3.5385399999999997E-2</c:v>
                </c:pt>
                <c:pt idx="19368">
                  <c:v>3.2181300000000003E-2</c:v>
                </c:pt>
                <c:pt idx="19369">
                  <c:v>2.8888500000000001E-2</c:v>
                </c:pt>
                <c:pt idx="19370">
                  <c:v>2.5508300000000001E-2</c:v>
                </c:pt>
                <c:pt idx="19371">
                  <c:v>2.2043500000000001E-2</c:v>
                </c:pt>
                <c:pt idx="19372">
                  <c:v>1.8499600000000001E-2</c:v>
                </c:pt>
                <c:pt idx="19373">
                  <c:v>1.4881800000000001E-2</c:v>
                </c:pt>
                <c:pt idx="19374">
                  <c:v>1.11909E-2</c:v>
                </c:pt>
                <c:pt idx="19375" formatCode="0.00E+00">
                  <c:v>7.4261500000000003E-3</c:v>
                </c:pt>
                <c:pt idx="19376" formatCode="0.00E+00">
                  <c:v>3.5909499999999999E-3</c:v>
                </c:pt>
                <c:pt idx="19377" formatCode="0.00E+00">
                  <c:v>-3.0818499999999999E-4</c:v>
                </c:pt>
                <c:pt idx="19378" formatCode="0.00E+00">
                  <c:v>-4.2661499999999998E-3</c:v>
                </c:pt>
                <c:pt idx="19379" formatCode="0.00E+00">
                  <c:v>-8.2795400000000002E-3</c:v>
                </c:pt>
                <c:pt idx="19380">
                  <c:v>-1.23436E-2</c:v>
                </c:pt>
                <c:pt idx="19381">
                  <c:v>-1.64522E-2</c:v>
                </c:pt>
                <c:pt idx="19382">
                  <c:v>-2.0601899999999999E-2</c:v>
                </c:pt>
                <c:pt idx="19383">
                  <c:v>-2.4793599999999999E-2</c:v>
                </c:pt>
                <c:pt idx="19384">
                  <c:v>-2.90288E-2</c:v>
                </c:pt>
                <c:pt idx="19385">
                  <c:v>-3.3303899999999997E-2</c:v>
                </c:pt>
                <c:pt idx="19386">
                  <c:v>-3.7610699999999997E-2</c:v>
                </c:pt>
                <c:pt idx="19387">
                  <c:v>-4.1940100000000001E-2</c:v>
                </c:pt>
                <c:pt idx="19388">
                  <c:v>-4.6285600000000003E-2</c:v>
                </c:pt>
                <c:pt idx="19389">
                  <c:v>-5.0644300000000003E-2</c:v>
                </c:pt>
                <c:pt idx="19390">
                  <c:v>-5.5015799999999997E-2</c:v>
                </c:pt>
                <c:pt idx="19391">
                  <c:v>-5.9395000000000003E-2</c:v>
                </c:pt>
                <c:pt idx="19392">
                  <c:v>-6.3769699999999999E-2</c:v>
                </c:pt>
                <c:pt idx="19393">
                  <c:v>-6.8129599999999998E-2</c:v>
                </c:pt>
                <c:pt idx="19394">
                  <c:v>-7.2470499999999993E-2</c:v>
                </c:pt>
                <c:pt idx="19395">
                  <c:v>-7.6791999999999999E-2</c:v>
                </c:pt>
                <c:pt idx="19396">
                  <c:v>-8.1092600000000001E-2</c:v>
                </c:pt>
                <c:pt idx="19397">
                  <c:v>-8.5367799999999994E-2</c:v>
                </c:pt>
                <c:pt idx="19398">
                  <c:v>-8.96116E-2</c:v>
                </c:pt>
                <c:pt idx="19399">
                  <c:v>-9.3817700000000004E-2</c:v>
                </c:pt>
                <c:pt idx="19400">
                  <c:v>-9.7976900000000006E-2</c:v>
                </c:pt>
                <c:pt idx="19401">
                  <c:v>-0.102078</c:v>
                </c:pt>
                <c:pt idx="19402">
                  <c:v>-0.106116</c:v>
                </c:pt>
                <c:pt idx="19403">
                  <c:v>-0.110096</c:v>
                </c:pt>
                <c:pt idx="19404">
                  <c:v>-0.114019</c:v>
                </c:pt>
                <c:pt idx="19405">
                  <c:v>-0.117882</c:v>
                </c:pt>
                <c:pt idx="19406">
                  <c:v>-0.121679</c:v>
                </c:pt>
                <c:pt idx="19407">
                  <c:v>-0.12540699999999999</c:v>
                </c:pt>
                <c:pt idx="19408">
                  <c:v>-0.12906300000000001</c:v>
                </c:pt>
                <c:pt idx="19409">
                  <c:v>-0.13264000000000001</c:v>
                </c:pt>
                <c:pt idx="19410">
                  <c:v>-0.136129</c:v>
                </c:pt>
                <c:pt idx="19411">
                  <c:v>-0.13952600000000001</c:v>
                </c:pt>
                <c:pt idx="19412">
                  <c:v>-0.14282700000000001</c:v>
                </c:pt>
                <c:pt idx="19413">
                  <c:v>-0.14602999999999999</c:v>
                </c:pt>
                <c:pt idx="19414">
                  <c:v>-0.14913599999999999</c:v>
                </c:pt>
                <c:pt idx="19415">
                  <c:v>-0.152146</c:v>
                </c:pt>
                <c:pt idx="19416">
                  <c:v>-0.15506200000000001</c:v>
                </c:pt>
                <c:pt idx="19417">
                  <c:v>-0.157885</c:v>
                </c:pt>
                <c:pt idx="19418">
                  <c:v>-0.160611</c:v>
                </c:pt>
                <c:pt idx="19419">
                  <c:v>-0.16323499999999999</c:v>
                </c:pt>
                <c:pt idx="19420">
                  <c:v>-0.16574900000000001</c:v>
                </c:pt>
                <c:pt idx="19421">
                  <c:v>-0.16814499999999999</c:v>
                </c:pt>
                <c:pt idx="19422">
                  <c:v>-0.17042099999999999</c:v>
                </c:pt>
                <c:pt idx="19423">
                  <c:v>-0.17257500000000001</c:v>
                </c:pt>
                <c:pt idx="19424">
                  <c:v>-0.174599</c:v>
                </c:pt>
                <c:pt idx="19425">
                  <c:v>-0.17649100000000001</c:v>
                </c:pt>
                <c:pt idx="19426">
                  <c:v>-0.17824699999999999</c:v>
                </c:pt>
                <c:pt idx="19427">
                  <c:v>-0.17987400000000001</c:v>
                </c:pt>
                <c:pt idx="19428">
                  <c:v>-0.18137500000000001</c:v>
                </c:pt>
                <c:pt idx="19429">
                  <c:v>-0.182755</c:v>
                </c:pt>
                <c:pt idx="19430">
                  <c:v>-0.18401400000000001</c:v>
                </c:pt>
                <c:pt idx="19431">
                  <c:v>-0.18515200000000001</c:v>
                </c:pt>
                <c:pt idx="19432">
                  <c:v>-0.186171</c:v>
                </c:pt>
                <c:pt idx="19433">
                  <c:v>-0.18706700000000001</c:v>
                </c:pt>
                <c:pt idx="19434">
                  <c:v>-0.18784100000000001</c:v>
                </c:pt>
                <c:pt idx="19435">
                  <c:v>-0.188496</c:v>
                </c:pt>
                <c:pt idx="19436">
                  <c:v>-0.18903400000000001</c:v>
                </c:pt>
                <c:pt idx="19437">
                  <c:v>-0.18945899999999999</c:v>
                </c:pt>
                <c:pt idx="19438">
                  <c:v>-0.189772</c:v>
                </c:pt>
                <c:pt idx="19439">
                  <c:v>-0.189972</c:v>
                </c:pt>
                <c:pt idx="19440">
                  <c:v>-0.190054</c:v>
                </c:pt>
                <c:pt idx="19441">
                  <c:v>-0.190023</c:v>
                </c:pt>
                <c:pt idx="19442">
                  <c:v>-0.189886</c:v>
                </c:pt>
                <c:pt idx="19443">
                  <c:v>-0.18964600000000001</c:v>
                </c:pt>
                <c:pt idx="19444">
                  <c:v>-0.189302</c:v>
                </c:pt>
                <c:pt idx="19445">
                  <c:v>-0.18884999999999999</c:v>
                </c:pt>
                <c:pt idx="19446">
                  <c:v>-0.18829099999999999</c:v>
                </c:pt>
                <c:pt idx="19447">
                  <c:v>-0.18763099999999999</c:v>
                </c:pt>
                <c:pt idx="19448">
                  <c:v>-0.18687400000000001</c:v>
                </c:pt>
                <c:pt idx="19449">
                  <c:v>-0.18601699999999999</c:v>
                </c:pt>
                <c:pt idx="19450">
                  <c:v>-0.18506</c:v>
                </c:pt>
                <c:pt idx="19451">
                  <c:v>-0.184001</c:v>
                </c:pt>
                <c:pt idx="19452">
                  <c:v>-0.182842</c:v>
                </c:pt>
                <c:pt idx="19453">
                  <c:v>-0.18158099999999999</c:v>
                </c:pt>
                <c:pt idx="19454">
                  <c:v>-0.18021200000000001</c:v>
                </c:pt>
                <c:pt idx="19455">
                  <c:v>-0.17873600000000001</c:v>
                </c:pt>
                <c:pt idx="19456">
                  <c:v>-0.17716000000000001</c:v>
                </c:pt>
                <c:pt idx="19457">
                  <c:v>-0.17549699999999999</c:v>
                </c:pt>
                <c:pt idx="19458">
                  <c:v>-0.17375599999999999</c:v>
                </c:pt>
                <c:pt idx="19459">
                  <c:v>-0.17194499999999999</c:v>
                </c:pt>
                <c:pt idx="19460">
                  <c:v>-0.170067</c:v>
                </c:pt>
                <c:pt idx="19461">
                  <c:v>-0.168126</c:v>
                </c:pt>
                <c:pt idx="19462">
                  <c:v>-0.166127</c:v>
                </c:pt>
                <c:pt idx="19463">
                  <c:v>-0.164077</c:v>
                </c:pt>
                <c:pt idx="19464">
                  <c:v>-0.16198100000000001</c:v>
                </c:pt>
                <c:pt idx="19465">
                  <c:v>-0.15984400000000001</c:v>
                </c:pt>
                <c:pt idx="19466">
                  <c:v>-0.157665</c:v>
                </c:pt>
                <c:pt idx="19467">
                  <c:v>-0.155443</c:v>
                </c:pt>
                <c:pt idx="19468">
                  <c:v>-0.15318000000000001</c:v>
                </c:pt>
                <c:pt idx="19469">
                  <c:v>-0.15088399999999999</c:v>
                </c:pt>
                <c:pt idx="19470">
                  <c:v>-0.148564</c:v>
                </c:pt>
                <c:pt idx="19471">
                  <c:v>-0.14622499999999999</c:v>
                </c:pt>
                <c:pt idx="19472">
                  <c:v>-0.14386599999999999</c:v>
                </c:pt>
                <c:pt idx="19473">
                  <c:v>-0.141481</c:v>
                </c:pt>
                <c:pt idx="19474">
                  <c:v>-0.13907</c:v>
                </c:pt>
                <c:pt idx="19475">
                  <c:v>-0.13663600000000001</c:v>
                </c:pt>
                <c:pt idx="19476">
                  <c:v>-0.134182</c:v>
                </c:pt>
                <c:pt idx="19477">
                  <c:v>-0.13171099999999999</c:v>
                </c:pt>
                <c:pt idx="19478">
                  <c:v>-0.12923100000000001</c:v>
                </c:pt>
                <c:pt idx="19479">
                  <c:v>-0.126751</c:v>
                </c:pt>
                <c:pt idx="19480">
                  <c:v>-0.124279</c:v>
                </c:pt>
                <c:pt idx="19481">
                  <c:v>-0.12181599999999999</c:v>
                </c:pt>
                <c:pt idx="19482">
                  <c:v>-0.119365</c:v>
                </c:pt>
                <c:pt idx="19483">
                  <c:v>-0.116927</c:v>
                </c:pt>
                <c:pt idx="19484">
                  <c:v>-0.11450399999999999</c:v>
                </c:pt>
                <c:pt idx="19485">
                  <c:v>-0.112099</c:v>
                </c:pt>
                <c:pt idx="19486">
                  <c:v>-0.10971599999999999</c:v>
                </c:pt>
                <c:pt idx="19487">
                  <c:v>-0.107361</c:v>
                </c:pt>
                <c:pt idx="19488">
                  <c:v>-0.105034</c:v>
                </c:pt>
                <c:pt idx="19489">
                  <c:v>-0.10273400000000001</c:v>
                </c:pt>
                <c:pt idx="19490">
                  <c:v>-0.100471</c:v>
                </c:pt>
                <c:pt idx="19491">
                  <c:v>-9.8256599999999999E-2</c:v>
                </c:pt>
                <c:pt idx="19492">
                  <c:v>-9.6096600000000004E-2</c:v>
                </c:pt>
                <c:pt idx="19493">
                  <c:v>-9.3996800000000005E-2</c:v>
                </c:pt>
                <c:pt idx="19494">
                  <c:v>-9.1967099999999996E-2</c:v>
                </c:pt>
                <c:pt idx="19495">
                  <c:v>-9.0014200000000003E-2</c:v>
                </c:pt>
                <c:pt idx="19496">
                  <c:v>-8.8137800000000002E-2</c:v>
                </c:pt>
                <c:pt idx="19497">
                  <c:v>-8.6334900000000006E-2</c:v>
                </c:pt>
                <c:pt idx="19498">
                  <c:v>-8.4603300000000006E-2</c:v>
                </c:pt>
                <c:pt idx="19499">
                  <c:v>-8.2941000000000001E-2</c:v>
                </c:pt>
                <c:pt idx="19500">
                  <c:v>-8.1342100000000001E-2</c:v>
                </c:pt>
                <c:pt idx="19501">
                  <c:v>-7.9804E-2</c:v>
                </c:pt>
                <c:pt idx="19502">
                  <c:v>-7.8335100000000005E-2</c:v>
                </c:pt>
                <c:pt idx="19503">
                  <c:v>-7.6947699999999994E-2</c:v>
                </c:pt>
                <c:pt idx="19504">
                  <c:v>-7.5649499999999995E-2</c:v>
                </c:pt>
                <c:pt idx="19505">
                  <c:v>-7.4442300000000003E-2</c:v>
                </c:pt>
                <c:pt idx="19506">
                  <c:v>-7.3325399999999999E-2</c:v>
                </c:pt>
                <c:pt idx="19507">
                  <c:v>-7.2296399999999997E-2</c:v>
                </c:pt>
                <c:pt idx="19508">
                  <c:v>-7.1350899999999995E-2</c:v>
                </c:pt>
                <c:pt idx="19509">
                  <c:v>-7.0485900000000004E-2</c:v>
                </c:pt>
                <c:pt idx="19510">
                  <c:v>-6.9702200000000006E-2</c:v>
                </c:pt>
                <c:pt idx="19511">
                  <c:v>-6.9003499999999995E-2</c:v>
                </c:pt>
                <c:pt idx="19512">
                  <c:v>-6.8395399999999995E-2</c:v>
                </c:pt>
                <c:pt idx="19513">
                  <c:v>-6.7880999999999997E-2</c:v>
                </c:pt>
                <c:pt idx="19514">
                  <c:v>-6.7460000000000006E-2</c:v>
                </c:pt>
                <c:pt idx="19515">
                  <c:v>-6.7134100000000002E-2</c:v>
                </c:pt>
                <c:pt idx="19516">
                  <c:v>-6.6906999999999994E-2</c:v>
                </c:pt>
                <c:pt idx="19517">
                  <c:v>-6.6779000000000005E-2</c:v>
                </c:pt>
                <c:pt idx="19518">
                  <c:v>-6.6748399999999999E-2</c:v>
                </c:pt>
                <c:pt idx="19519">
                  <c:v>-6.6814399999999996E-2</c:v>
                </c:pt>
                <c:pt idx="19520">
                  <c:v>-6.6977599999999998E-2</c:v>
                </c:pt>
                <c:pt idx="19521">
                  <c:v>-6.7239400000000005E-2</c:v>
                </c:pt>
                <c:pt idx="19522">
                  <c:v>-6.7598099999999994E-2</c:v>
                </c:pt>
                <c:pt idx="19523">
                  <c:v>-6.8045900000000006E-2</c:v>
                </c:pt>
                <c:pt idx="19524">
                  <c:v>-6.8576499999999999E-2</c:v>
                </c:pt>
                <c:pt idx="19525">
                  <c:v>-6.9190500000000002E-2</c:v>
                </c:pt>
                <c:pt idx="19526">
                  <c:v>-6.98931E-2</c:v>
                </c:pt>
                <c:pt idx="19527">
                  <c:v>-7.0684300000000005E-2</c:v>
                </c:pt>
                <c:pt idx="19528">
                  <c:v>-7.1559899999999996E-2</c:v>
                </c:pt>
                <c:pt idx="19529">
                  <c:v>-7.2519100000000003E-2</c:v>
                </c:pt>
                <c:pt idx="19530">
                  <c:v>-7.3563299999999998E-2</c:v>
                </c:pt>
                <c:pt idx="19531">
                  <c:v>-7.46917E-2</c:v>
                </c:pt>
                <c:pt idx="19532">
                  <c:v>-7.59016E-2</c:v>
                </c:pt>
                <c:pt idx="19533">
                  <c:v>-7.7189499999999994E-2</c:v>
                </c:pt>
                <c:pt idx="19534">
                  <c:v>-7.8552800000000006E-2</c:v>
                </c:pt>
                <c:pt idx="19535">
                  <c:v>-7.9986600000000005E-2</c:v>
                </c:pt>
                <c:pt idx="19536">
                  <c:v>-8.1484899999999999E-2</c:v>
                </c:pt>
                <c:pt idx="19537">
                  <c:v>-8.3047499999999996E-2</c:v>
                </c:pt>
                <c:pt idx="19538">
                  <c:v>-8.4679299999999999E-2</c:v>
                </c:pt>
                <c:pt idx="19539">
                  <c:v>-8.6382600000000004E-2</c:v>
                </c:pt>
                <c:pt idx="19540">
                  <c:v>-8.8153099999999998E-2</c:v>
                </c:pt>
                <c:pt idx="19541">
                  <c:v>-8.9978900000000001E-2</c:v>
                </c:pt>
                <c:pt idx="19542">
                  <c:v>-9.1845899999999994E-2</c:v>
                </c:pt>
                <c:pt idx="19543">
                  <c:v>-9.3743599999999996E-2</c:v>
                </c:pt>
                <c:pt idx="19544">
                  <c:v>-9.5665700000000006E-2</c:v>
                </c:pt>
                <c:pt idx="19545">
                  <c:v>-9.7612699999999997E-2</c:v>
                </c:pt>
                <c:pt idx="19546">
                  <c:v>-9.9591100000000002E-2</c:v>
                </c:pt>
                <c:pt idx="19547">
                  <c:v>-0.101602</c:v>
                </c:pt>
                <c:pt idx="19548">
                  <c:v>-0.10363600000000001</c:v>
                </c:pt>
                <c:pt idx="19549">
                  <c:v>-0.10569000000000001</c:v>
                </c:pt>
                <c:pt idx="19550">
                  <c:v>-0.10777100000000001</c:v>
                </c:pt>
                <c:pt idx="19551">
                  <c:v>-0.109888</c:v>
                </c:pt>
                <c:pt idx="19552">
                  <c:v>-0.11204500000000001</c:v>
                </c:pt>
                <c:pt idx="19553">
                  <c:v>-0.114241</c:v>
                </c:pt>
                <c:pt idx="19554">
                  <c:v>-0.11647200000000001</c:v>
                </c:pt>
                <c:pt idx="19555">
                  <c:v>-0.118737</c:v>
                </c:pt>
                <c:pt idx="19556">
                  <c:v>-0.121034</c:v>
                </c:pt>
                <c:pt idx="19557">
                  <c:v>-0.123359</c:v>
                </c:pt>
                <c:pt idx="19558">
                  <c:v>-0.12570400000000001</c:v>
                </c:pt>
                <c:pt idx="19559">
                  <c:v>-0.12806100000000001</c:v>
                </c:pt>
                <c:pt idx="19560">
                  <c:v>-0.13042100000000001</c:v>
                </c:pt>
                <c:pt idx="19561">
                  <c:v>-0.13277</c:v>
                </c:pt>
                <c:pt idx="19562">
                  <c:v>-0.13509699999999999</c:v>
                </c:pt>
                <c:pt idx="19563">
                  <c:v>-0.13739499999999999</c:v>
                </c:pt>
                <c:pt idx="19564">
                  <c:v>-0.13966000000000001</c:v>
                </c:pt>
                <c:pt idx="19565">
                  <c:v>-0.14188300000000001</c:v>
                </c:pt>
                <c:pt idx="19566">
                  <c:v>-0.14405799999999999</c:v>
                </c:pt>
                <c:pt idx="19567">
                  <c:v>-0.14618999999999999</c:v>
                </c:pt>
                <c:pt idx="19568">
                  <c:v>-0.148283</c:v>
                </c:pt>
                <c:pt idx="19569">
                  <c:v>-0.15034600000000001</c:v>
                </c:pt>
                <c:pt idx="19570">
                  <c:v>-0.15238199999999999</c:v>
                </c:pt>
                <c:pt idx="19571">
                  <c:v>-0.15439</c:v>
                </c:pt>
                <c:pt idx="19572">
                  <c:v>-0.156364</c:v>
                </c:pt>
                <c:pt idx="19573">
                  <c:v>-0.15829599999999999</c:v>
                </c:pt>
                <c:pt idx="19574">
                  <c:v>-0.16018299999999999</c:v>
                </c:pt>
                <c:pt idx="19575">
                  <c:v>-0.16203000000000001</c:v>
                </c:pt>
                <c:pt idx="19576">
                  <c:v>-0.16383400000000001</c:v>
                </c:pt>
                <c:pt idx="19577">
                  <c:v>-0.16559099999999999</c:v>
                </c:pt>
                <c:pt idx="19578">
                  <c:v>-0.16730800000000001</c:v>
                </c:pt>
                <c:pt idx="19579">
                  <c:v>-0.16899900000000001</c:v>
                </c:pt>
                <c:pt idx="19580">
                  <c:v>-0.17067199999999999</c:v>
                </c:pt>
                <c:pt idx="19581">
                  <c:v>-0.17232900000000001</c:v>
                </c:pt>
                <c:pt idx="19582">
                  <c:v>-0.17397000000000001</c:v>
                </c:pt>
                <c:pt idx="19583">
                  <c:v>-0.175593</c:v>
                </c:pt>
                <c:pt idx="19584">
                  <c:v>-0.17719699999999999</c:v>
                </c:pt>
                <c:pt idx="19585">
                  <c:v>-0.17877599999999999</c:v>
                </c:pt>
                <c:pt idx="19586">
                  <c:v>-0.18032400000000001</c:v>
                </c:pt>
                <c:pt idx="19587">
                  <c:v>-0.18184400000000001</c:v>
                </c:pt>
                <c:pt idx="19588">
                  <c:v>-0.183337</c:v>
                </c:pt>
                <c:pt idx="19589">
                  <c:v>-0.18480099999999999</c:v>
                </c:pt>
                <c:pt idx="19590">
                  <c:v>-0.18624099999999999</c:v>
                </c:pt>
                <c:pt idx="19591">
                  <c:v>-0.18765799999999999</c:v>
                </c:pt>
                <c:pt idx="19592">
                  <c:v>-0.18904199999999999</c:v>
                </c:pt>
                <c:pt idx="19593">
                  <c:v>-0.190385</c:v>
                </c:pt>
                <c:pt idx="19594">
                  <c:v>-0.191688</c:v>
                </c:pt>
                <c:pt idx="19595">
                  <c:v>-0.19295999999999999</c:v>
                </c:pt>
                <c:pt idx="19596">
                  <c:v>-0.19420899999999999</c:v>
                </c:pt>
                <c:pt idx="19597">
                  <c:v>-0.195439</c:v>
                </c:pt>
                <c:pt idx="19598">
                  <c:v>-0.19665299999999999</c:v>
                </c:pt>
                <c:pt idx="19599">
                  <c:v>-0.19785700000000001</c:v>
                </c:pt>
                <c:pt idx="19600">
                  <c:v>-0.19905600000000001</c:v>
                </c:pt>
                <c:pt idx="19601">
                  <c:v>-0.20025000000000001</c:v>
                </c:pt>
                <c:pt idx="19602">
                  <c:v>-0.20144500000000001</c:v>
                </c:pt>
                <c:pt idx="19603">
                  <c:v>-0.20264599999999999</c:v>
                </c:pt>
                <c:pt idx="19604">
                  <c:v>-0.20385400000000001</c:v>
                </c:pt>
                <c:pt idx="19605">
                  <c:v>-0.20505799999999999</c:v>
                </c:pt>
                <c:pt idx="19606">
                  <c:v>-0.20625499999999999</c:v>
                </c:pt>
                <c:pt idx="19607">
                  <c:v>-0.20744699999999999</c:v>
                </c:pt>
                <c:pt idx="19608">
                  <c:v>-0.208646</c:v>
                </c:pt>
                <c:pt idx="19609">
                  <c:v>-0.20985599999999999</c:v>
                </c:pt>
                <c:pt idx="19610">
                  <c:v>-0.21107300000000001</c:v>
                </c:pt>
                <c:pt idx="19611">
                  <c:v>-0.21229100000000001</c:v>
                </c:pt>
                <c:pt idx="19612">
                  <c:v>-0.213507</c:v>
                </c:pt>
                <c:pt idx="19613">
                  <c:v>-0.214726</c:v>
                </c:pt>
                <c:pt idx="19614">
                  <c:v>-0.21595400000000001</c:v>
                </c:pt>
                <c:pt idx="19615">
                  <c:v>-0.217193</c:v>
                </c:pt>
                <c:pt idx="19616">
                  <c:v>-0.218447</c:v>
                </c:pt>
                <c:pt idx="19617">
                  <c:v>-0.21971599999999999</c:v>
                </c:pt>
                <c:pt idx="19618">
                  <c:v>-0.221</c:v>
                </c:pt>
                <c:pt idx="19619">
                  <c:v>-0.222301</c:v>
                </c:pt>
                <c:pt idx="19620">
                  <c:v>-0.22362199999999999</c:v>
                </c:pt>
                <c:pt idx="19621">
                  <c:v>-0.224964</c:v>
                </c:pt>
                <c:pt idx="19622">
                  <c:v>-0.22632099999999999</c:v>
                </c:pt>
                <c:pt idx="19623">
                  <c:v>-0.22769400000000001</c:v>
                </c:pt>
                <c:pt idx="19624">
                  <c:v>-0.22908899999999999</c:v>
                </c:pt>
                <c:pt idx="19625">
                  <c:v>-0.23050000000000001</c:v>
                </c:pt>
                <c:pt idx="19626">
                  <c:v>-0.23191999999999999</c:v>
                </c:pt>
                <c:pt idx="19627">
                  <c:v>-0.233344</c:v>
                </c:pt>
                <c:pt idx="19628">
                  <c:v>-0.23477300000000001</c:v>
                </c:pt>
                <c:pt idx="19629">
                  <c:v>-0.23620099999999999</c:v>
                </c:pt>
                <c:pt idx="19630">
                  <c:v>-0.237623</c:v>
                </c:pt>
                <c:pt idx="19631">
                  <c:v>-0.239042</c:v>
                </c:pt>
                <c:pt idx="19632">
                  <c:v>-0.24046100000000001</c:v>
                </c:pt>
                <c:pt idx="19633">
                  <c:v>-0.24187600000000001</c:v>
                </c:pt>
                <c:pt idx="19634">
                  <c:v>-0.243285</c:v>
                </c:pt>
                <c:pt idx="19635">
                  <c:v>-0.24468999999999999</c:v>
                </c:pt>
                <c:pt idx="19636">
                  <c:v>-0.24609300000000001</c:v>
                </c:pt>
                <c:pt idx="19637">
                  <c:v>-0.247499</c:v>
                </c:pt>
                <c:pt idx="19638">
                  <c:v>-0.248917</c:v>
                </c:pt>
                <c:pt idx="19639">
                  <c:v>-0.250359</c:v>
                </c:pt>
                <c:pt idx="19640">
                  <c:v>-0.251836</c:v>
                </c:pt>
                <c:pt idx="19641">
                  <c:v>-0.253355</c:v>
                </c:pt>
                <c:pt idx="19642">
                  <c:v>-0.254917</c:v>
                </c:pt>
                <c:pt idx="19643">
                  <c:v>-0.25651400000000002</c:v>
                </c:pt>
                <c:pt idx="19644">
                  <c:v>-0.258131</c:v>
                </c:pt>
                <c:pt idx="19645">
                  <c:v>-0.25975700000000002</c:v>
                </c:pt>
                <c:pt idx="19646">
                  <c:v>-0.26139499999999999</c:v>
                </c:pt>
                <c:pt idx="19647">
                  <c:v>-0.26305800000000001</c:v>
                </c:pt>
                <c:pt idx="19648">
                  <c:v>-0.26475300000000002</c:v>
                </c:pt>
                <c:pt idx="19649">
                  <c:v>-0.26647199999999999</c:v>
                </c:pt>
                <c:pt idx="19650">
                  <c:v>-0.26819300000000001</c:v>
                </c:pt>
                <c:pt idx="19651">
                  <c:v>-0.269897</c:v>
                </c:pt>
                <c:pt idx="19652">
                  <c:v>-0.27157900000000001</c:v>
                </c:pt>
                <c:pt idx="19653">
                  <c:v>-0.27323999999999998</c:v>
                </c:pt>
                <c:pt idx="19654">
                  <c:v>-0.27487499999999998</c:v>
                </c:pt>
                <c:pt idx="19655">
                  <c:v>-0.27648400000000001</c:v>
                </c:pt>
                <c:pt idx="19656">
                  <c:v>-0.27807700000000002</c:v>
                </c:pt>
                <c:pt idx="19657">
                  <c:v>-0.27966400000000002</c:v>
                </c:pt>
                <c:pt idx="19658">
                  <c:v>-0.28124500000000002</c:v>
                </c:pt>
                <c:pt idx="19659">
                  <c:v>-0.28281899999999999</c:v>
                </c:pt>
                <c:pt idx="19660">
                  <c:v>-0.28438600000000003</c:v>
                </c:pt>
                <c:pt idx="19661">
                  <c:v>-0.285943</c:v>
                </c:pt>
                <c:pt idx="19662">
                  <c:v>-0.28748699999999999</c:v>
                </c:pt>
                <c:pt idx="19663">
                  <c:v>-0.289016</c:v>
                </c:pt>
                <c:pt idx="19664">
                  <c:v>-0.29053000000000001</c:v>
                </c:pt>
                <c:pt idx="19665">
                  <c:v>-0.29202499999999998</c:v>
                </c:pt>
                <c:pt idx="19666">
                  <c:v>-0.29349500000000001</c:v>
                </c:pt>
                <c:pt idx="19667">
                  <c:v>-0.29494799999999999</c:v>
                </c:pt>
                <c:pt idx="19668">
                  <c:v>-0.29639100000000002</c:v>
                </c:pt>
                <c:pt idx="19669">
                  <c:v>-0.29782500000000001</c:v>
                </c:pt>
                <c:pt idx="19670">
                  <c:v>-0.299238</c:v>
                </c:pt>
                <c:pt idx="19671">
                  <c:v>-0.300622</c:v>
                </c:pt>
                <c:pt idx="19672">
                  <c:v>-0.30196899999999999</c:v>
                </c:pt>
                <c:pt idx="19673">
                  <c:v>-0.30326999999999998</c:v>
                </c:pt>
                <c:pt idx="19674">
                  <c:v>-0.30452000000000001</c:v>
                </c:pt>
                <c:pt idx="19675">
                  <c:v>-0.30572300000000002</c:v>
                </c:pt>
                <c:pt idx="19676">
                  <c:v>-0.30688599999999999</c:v>
                </c:pt>
                <c:pt idx="19677">
                  <c:v>-0.308004</c:v>
                </c:pt>
                <c:pt idx="19678">
                  <c:v>-0.309056</c:v>
                </c:pt>
                <c:pt idx="19679">
                  <c:v>-0.31002200000000002</c:v>
                </c:pt>
                <c:pt idx="19680">
                  <c:v>-0.31089600000000001</c:v>
                </c:pt>
                <c:pt idx="19681">
                  <c:v>-0.31168600000000002</c:v>
                </c:pt>
                <c:pt idx="19682">
                  <c:v>-0.31240899999999999</c:v>
                </c:pt>
                <c:pt idx="19683">
                  <c:v>-0.31307499999999999</c:v>
                </c:pt>
                <c:pt idx="19684">
                  <c:v>-0.313689</c:v>
                </c:pt>
                <c:pt idx="19685">
                  <c:v>-0.31424999999999997</c:v>
                </c:pt>
                <c:pt idx="19686">
                  <c:v>-0.31475900000000001</c:v>
                </c:pt>
                <c:pt idx="19687">
                  <c:v>-0.31521300000000002</c:v>
                </c:pt>
                <c:pt idx="19688">
                  <c:v>-0.31560500000000002</c:v>
                </c:pt>
                <c:pt idx="19689">
                  <c:v>-0.31592799999999999</c:v>
                </c:pt>
                <c:pt idx="19690">
                  <c:v>-0.31618600000000002</c:v>
                </c:pt>
                <c:pt idx="19691">
                  <c:v>-0.316384</c:v>
                </c:pt>
                <c:pt idx="19692">
                  <c:v>-0.31652200000000003</c:v>
                </c:pt>
                <c:pt idx="19693">
                  <c:v>-0.31659700000000002</c:v>
                </c:pt>
                <c:pt idx="19694">
                  <c:v>-0.316608</c:v>
                </c:pt>
                <c:pt idx="19695">
                  <c:v>-0.31655100000000003</c:v>
                </c:pt>
                <c:pt idx="19696">
                  <c:v>-0.31641000000000002</c:v>
                </c:pt>
                <c:pt idx="19697">
                  <c:v>-0.31617499999999998</c:v>
                </c:pt>
                <c:pt idx="19698">
                  <c:v>-0.31584400000000001</c:v>
                </c:pt>
                <c:pt idx="19699">
                  <c:v>-0.31541599999999997</c:v>
                </c:pt>
                <c:pt idx="19700">
                  <c:v>-0.31489299999999998</c:v>
                </c:pt>
                <c:pt idx="19701">
                  <c:v>-0.314278</c:v>
                </c:pt>
                <c:pt idx="19702">
                  <c:v>-0.31356600000000001</c:v>
                </c:pt>
                <c:pt idx="19703">
                  <c:v>-0.31275399999999998</c:v>
                </c:pt>
                <c:pt idx="19704">
                  <c:v>-0.31185000000000002</c:v>
                </c:pt>
                <c:pt idx="19705">
                  <c:v>-0.31086399999999997</c:v>
                </c:pt>
                <c:pt idx="19706">
                  <c:v>-0.30979400000000001</c:v>
                </c:pt>
                <c:pt idx="19707">
                  <c:v>-0.30863400000000002</c:v>
                </c:pt>
                <c:pt idx="19708">
                  <c:v>-0.30737900000000001</c:v>
                </c:pt>
                <c:pt idx="19709">
                  <c:v>-0.30603200000000003</c:v>
                </c:pt>
                <c:pt idx="19710">
                  <c:v>-0.30459399999999998</c:v>
                </c:pt>
                <c:pt idx="19711">
                  <c:v>-0.30307000000000001</c:v>
                </c:pt>
                <c:pt idx="19712">
                  <c:v>-0.30146600000000001</c:v>
                </c:pt>
                <c:pt idx="19713">
                  <c:v>-0.29977799999999999</c:v>
                </c:pt>
                <c:pt idx="19714">
                  <c:v>-0.29800599999999999</c:v>
                </c:pt>
                <c:pt idx="19715">
                  <c:v>-0.296157</c:v>
                </c:pt>
                <c:pt idx="19716">
                  <c:v>-0.294236</c:v>
                </c:pt>
                <c:pt idx="19717">
                  <c:v>-0.292244</c:v>
                </c:pt>
                <c:pt idx="19718">
                  <c:v>-0.29018699999999997</c:v>
                </c:pt>
                <c:pt idx="19719">
                  <c:v>-0.28807500000000003</c:v>
                </c:pt>
                <c:pt idx="19720">
                  <c:v>-0.28591299999999997</c:v>
                </c:pt>
                <c:pt idx="19721">
                  <c:v>-0.28369899999999998</c:v>
                </c:pt>
                <c:pt idx="19722">
                  <c:v>-0.28144000000000002</c:v>
                </c:pt>
                <c:pt idx="19723">
                  <c:v>-0.27914499999999998</c:v>
                </c:pt>
                <c:pt idx="19724">
                  <c:v>-0.27681499999999998</c:v>
                </c:pt>
                <c:pt idx="19725">
                  <c:v>-0.27443899999999999</c:v>
                </c:pt>
                <c:pt idx="19726">
                  <c:v>-0.272013</c:v>
                </c:pt>
                <c:pt idx="19727">
                  <c:v>-0.26954800000000001</c:v>
                </c:pt>
                <c:pt idx="19728">
                  <c:v>-0.26705000000000001</c:v>
                </c:pt>
                <c:pt idx="19729">
                  <c:v>-0.26451799999999998</c:v>
                </c:pt>
                <c:pt idx="19730">
                  <c:v>-0.26194400000000001</c:v>
                </c:pt>
                <c:pt idx="19731">
                  <c:v>-0.259326</c:v>
                </c:pt>
                <c:pt idx="19732">
                  <c:v>-0.25665700000000002</c:v>
                </c:pt>
                <c:pt idx="19733">
                  <c:v>-0.253936</c:v>
                </c:pt>
                <c:pt idx="19734">
                  <c:v>-0.25117800000000001</c:v>
                </c:pt>
                <c:pt idx="19735">
                  <c:v>-0.24840400000000001</c:v>
                </c:pt>
                <c:pt idx="19736">
                  <c:v>-0.24562700000000001</c:v>
                </c:pt>
                <c:pt idx="19737">
                  <c:v>-0.24284700000000001</c:v>
                </c:pt>
                <c:pt idx="19738">
                  <c:v>-0.24005099999999999</c:v>
                </c:pt>
                <c:pt idx="19739">
                  <c:v>-0.237232</c:v>
                </c:pt>
                <c:pt idx="19740">
                  <c:v>-0.23439599999999999</c:v>
                </c:pt>
                <c:pt idx="19741">
                  <c:v>-0.23155000000000001</c:v>
                </c:pt>
                <c:pt idx="19742">
                  <c:v>-0.22869700000000001</c:v>
                </c:pt>
                <c:pt idx="19743">
                  <c:v>-0.22584000000000001</c:v>
                </c:pt>
                <c:pt idx="19744">
                  <c:v>-0.222992</c:v>
                </c:pt>
                <c:pt idx="19745">
                  <c:v>-0.22017</c:v>
                </c:pt>
                <c:pt idx="19746">
                  <c:v>-0.21738499999999999</c:v>
                </c:pt>
                <c:pt idx="19747">
                  <c:v>-0.214641</c:v>
                </c:pt>
                <c:pt idx="19748">
                  <c:v>-0.21193100000000001</c:v>
                </c:pt>
                <c:pt idx="19749">
                  <c:v>-0.209256</c:v>
                </c:pt>
                <c:pt idx="19750">
                  <c:v>-0.206618</c:v>
                </c:pt>
                <c:pt idx="19751">
                  <c:v>-0.20402899999999999</c:v>
                </c:pt>
                <c:pt idx="19752">
                  <c:v>-0.20149300000000001</c:v>
                </c:pt>
                <c:pt idx="19753">
                  <c:v>-0.199014</c:v>
                </c:pt>
                <c:pt idx="19754">
                  <c:v>-0.19659299999999999</c:v>
                </c:pt>
                <c:pt idx="19755">
                  <c:v>-0.19423399999999999</c:v>
                </c:pt>
                <c:pt idx="19756">
                  <c:v>-0.19193499999999999</c:v>
                </c:pt>
                <c:pt idx="19757">
                  <c:v>-0.189696</c:v>
                </c:pt>
                <c:pt idx="19758">
                  <c:v>-0.18751399999999999</c:v>
                </c:pt>
                <c:pt idx="19759">
                  <c:v>-0.18538499999999999</c:v>
                </c:pt>
                <c:pt idx="19760">
                  <c:v>-0.18330399999999999</c:v>
                </c:pt>
                <c:pt idx="19761">
                  <c:v>-0.18127299999999999</c:v>
                </c:pt>
                <c:pt idx="19762">
                  <c:v>-0.17929800000000001</c:v>
                </c:pt>
                <c:pt idx="19763">
                  <c:v>-0.177393</c:v>
                </c:pt>
                <c:pt idx="19764">
                  <c:v>-0.17557300000000001</c:v>
                </c:pt>
                <c:pt idx="19765">
                  <c:v>-0.17383999999999999</c:v>
                </c:pt>
                <c:pt idx="19766">
                  <c:v>-0.172183</c:v>
                </c:pt>
                <c:pt idx="19767">
                  <c:v>-0.17059199999999999</c:v>
                </c:pt>
                <c:pt idx="19768">
                  <c:v>-0.169073</c:v>
                </c:pt>
                <c:pt idx="19769">
                  <c:v>-0.16763</c:v>
                </c:pt>
                <c:pt idx="19770">
                  <c:v>-0.166272</c:v>
                </c:pt>
                <c:pt idx="19771">
                  <c:v>-0.16500200000000001</c:v>
                </c:pt>
                <c:pt idx="19772">
                  <c:v>-0.16382099999999999</c:v>
                </c:pt>
                <c:pt idx="19773">
                  <c:v>-0.16272900000000001</c:v>
                </c:pt>
                <c:pt idx="19774">
                  <c:v>-0.16173000000000001</c:v>
                </c:pt>
                <c:pt idx="19775">
                  <c:v>-0.160827</c:v>
                </c:pt>
                <c:pt idx="19776">
                  <c:v>-0.160022</c:v>
                </c:pt>
                <c:pt idx="19777">
                  <c:v>-0.15931500000000001</c:v>
                </c:pt>
                <c:pt idx="19778">
                  <c:v>-0.15870799999999999</c:v>
                </c:pt>
                <c:pt idx="19779">
                  <c:v>-0.15821099999999999</c:v>
                </c:pt>
                <c:pt idx="19780">
                  <c:v>-0.157827</c:v>
                </c:pt>
                <c:pt idx="19781">
                  <c:v>-0.15754799999999999</c:v>
                </c:pt>
                <c:pt idx="19782">
                  <c:v>-0.157362</c:v>
                </c:pt>
                <c:pt idx="19783">
                  <c:v>-0.15726299999999999</c:v>
                </c:pt>
                <c:pt idx="19784">
                  <c:v>-0.157253</c:v>
                </c:pt>
                <c:pt idx="19785">
                  <c:v>-0.157337</c:v>
                </c:pt>
                <c:pt idx="19786">
                  <c:v>-0.15751799999999999</c:v>
                </c:pt>
                <c:pt idx="19787">
                  <c:v>-0.15779799999999999</c:v>
                </c:pt>
                <c:pt idx="19788">
                  <c:v>-0.15817700000000001</c:v>
                </c:pt>
                <c:pt idx="19789">
                  <c:v>-0.15865000000000001</c:v>
                </c:pt>
                <c:pt idx="19790">
                  <c:v>-0.15921099999999999</c:v>
                </c:pt>
                <c:pt idx="19791">
                  <c:v>-0.15984999999999999</c:v>
                </c:pt>
                <c:pt idx="19792">
                  <c:v>-0.16056500000000001</c:v>
                </c:pt>
                <c:pt idx="19793">
                  <c:v>-0.16134799999999999</c:v>
                </c:pt>
                <c:pt idx="19794">
                  <c:v>-0.16219800000000001</c:v>
                </c:pt>
                <c:pt idx="19795">
                  <c:v>-0.16311600000000001</c:v>
                </c:pt>
                <c:pt idx="19796">
                  <c:v>-0.16411000000000001</c:v>
                </c:pt>
                <c:pt idx="19797">
                  <c:v>-0.165185</c:v>
                </c:pt>
                <c:pt idx="19798">
                  <c:v>-0.16634099999999999</c:v>
                </c:pt>
                <c:pt idx="19799">
                  <c:v>-0.167577</c:v>
                </c:pt>
                <c:pt idx="19800">
                  <c:v>-0.16889000000000001</c:v>
                </c:pt>
                <c:pt idx="19801">
                  <c:v>-0.17027800000000001</c:v>
                </c:pt>
                <c:pt idx="19802">
                  <c:v>-0.171738</c:v>
                </c:pt>
                <c:pt idx="19803">
                  <c:v>-0.173264</c:v>
                </c:pt>
                <c:pt idx="19804">
                  <c:v>-0.17485899999999999</c:v>
                </c:pt>
                <c:pt idx="19805">
                  <c:v>-0.17652899999999999</c:v>
                </c:pt>
                <c:pt idx="19806">
                  <c:v>-0.17827499999999999</c:v>
                </c:pt>
                <c:pt idx="19807">
                  <c:v>-0.18009</c:v>
                </c:pt>
                <c:pt idx="19808">
                  <c:v>-0.18196999999999999</c:v>
                </c:pt>
                <c:pt idx="19809">
                  <c:v>-0.18391099999999999</c:v>
                </c:pt>
                <c:pt idx="19810">
                  <c:v>-0.18590699999999999</c:v>
                </c:pt>
                <c:pt idx="19811">
                  <c:v>-0.18795500000000001</c:v>
                </c:pt>
                <c:pt idx="19812">
                  <c:v>-0.190055</c:v>
                </c:pt>
                <c:pt idx="19813">
                  <c:v>-0.19220599999999999</c:v>
                </c:pt>
                <c:pt idx="19814">
                  <c:v>-0.19440299999999999</c:v>
                </c:pt>
                <c:pt idx="19815">
                  <c:v>-0.19663800000000001</c:v>
                </c:pt>
                <c:pt idx="19816">
                  <c:v>-0.198909</c:v>
                </c:pt>
                <c:pt idx="19817">
                  <c:v>-0.201212</c:v>
                </c:pt>
                <c:pt idx="19818">
                  <c:v>-0.203542</c:v>
                </c:pt>
                <c:pt idx="19819">
                  <c:v>-0.205896</c:v>
                </c:pt>
                <c:pt idx="19820">
                  <c:v>-0.20827399999999999</c:v>
                </c:pt>
                <c:pt idx="19821">
                  <c:v>-0.210673</c:v>
                </c:pt>
                <c:pt idx="19822">
                  <c:v>-0.21309</c:v>
                </c:pt>
                <c:pt idx="19823">
                  <c:v>-0.21552099999999999</c:v>
                </c:pt>
                <c:pt idx="19824">
                  <c:v>-0.21795900000000001</c:v>
                </c:pt>
                <c:pt idx="19825">
                  <c:v>-0.22039500000000001</c:v>
                </c:pt>
                <c:pt idx="19826">
                  <c:v>-0.22282399999999999</c:v>
                </c:pt>
                <c:pt idx="19827">
                  <c:v>-0.22525000000000001</c:v>
                </c:pt>
                <c:pt idx="19828">
                  <c:v>-0.22767899999999999</c:v>
                </c:pt>
                <c:pt idx="19829">
                  <c:v>-0.23011400000000001</c:v>
                </c:pt>
                <c:pt idx="19830">
                  <c:v>-0.232548</c:v>
                </c:pt>
                <c:pt idx="19831">
                  <c:v>-0.23497499999999999</c:v>
                </c:pt>
                <c:pt idx="19832">
                  <c:v>-0.2374</c:v>
                </c:pt>
                <c:pt idx="19833">
                  <c:v>-0.239819</c:v>
                </c:pt>
                <c:pt idx="19834">
                  <c:v>-0.24218400000000001</c:v>
                </c:pt>
                <c:pt idx="19835">
                  <c:v>-0.24445500000000001</c:v>
                </c:pt>
                <c:pt idx="19836">
                  <c:v>-0.24668399999999999</c:v>
                </c:pt>
                <c:pt idx="19837">
                  <c:v>-0.24890699999999999</c:v>
                </c:pt>
                <c:pt idx="19838">
                  <c:v>-0.25109199999999998</c:v>
                </c:pt>
                <c:pt idx="19839">
                  <c:v>-0.25322699999999998</c:v>
                </c:pt>
                <c:pt idx="19840">
                  <c:v>-0.255332</c:v>
                </c:pt>
                <c:pt idx="19841">
                  <c:v>-0.257409</c:v>
                </c:pt>
                <c:pt idx="19842">
                  <c:v>-0.25945499999999999</c:v>
                </c:pt>
                <c:pt idx="19843">
                  <c:v>-0.261459</c:v>
                </c:pt>
                <c:pt idx="19844">
                  <c:v>-0.26341599999999998</c:v>
                </c:pt>
                <c:pt idx="19845">
                  <c:v>-0.26532299999999998</c:v>
                </c:pt>
                <c:pt idx="19846">
                  <c:v>-0.267179</c:v>
                </c:pt>
                <c:pt idx="19847">
                  <c:v>-0.26898499999999997</c:v>
                </c:pt>
                <c:pt idx="19848">
                  <c:v>-0.27073999999999998</c:v>
                </c:pt>
                <c:pt idx="19849">
                  <c:v>-0.27243899999999999</c:v>
                </c:pt>
                <c:pt idx="19850">
                  <c:v>-0.27407900000000002</c:v>
                </c:pt>
                <c:pt idx="19851">
                  <c:v>-0.27565699999999999</c:v>
                </c:pt>
                <c:pt idx="19852">
                  <c:v>-0.27717399999999998</c:v>
                </c:pt>
                <c:pt idx="19853">
                  <c:v>-0.27863300000000002</c:v>
                </c:pt>
                <c:pt idx="19854">
                  <c:v>-0.28003099999999997</c:v>
                </c:pt>
                <c:pt idx="19855">
                  <c:v>-0.281366</c:v>
                </c:pt>
                <c:pt idx="19856">
                  <c:v>-0.28264</c:v>
                </c:pt>
                <c:pt idx="19857">
                  <c:v>-0.28385300000000002</c:v>
                </c:pt>
                <c:pt idx="19858">
                  <c:v>-0.285001</c:v>
                </c:pt>
                <c:pt idx="19859">
                  <c:v>-0.286076</c:v>
                </c:pt>
                <c:pt idx="19860">
                  <c:v>-0.28707700000000003</c:v>
                </c:pt>
                <c:pt idx="19861">
                  <c:v>-0.28800399999999998</c:v>
                </c:pt>
                <c:pt idx="19862">
                  <c:v>-0.28885899999999998</c:v>
                </c:pt>
                <c:pt idx="19863">
                  <c:v>-0.28963899999999998</c:v>
                </c:pt>
                <c:pt idx="19864">
                  <c:v>-0.29034199999999999</c:v>
                </c:pt>
                <c:pt idx="19865">
                  <c:v>-0.29097400000000001</c:v>
                </c:pt>
                <c:pt idx="19866">
                  <c:v>-0.29153400000000002</c:v>
                </c:pt>
                <c:pt idx="19867">
                  <c:v>-0.292018</c:v>
                </c:pt>
                <c:pt idx="19868">
                  <c:v>-0.29241699999999998</c:v>
                </c:pt>
                <c:pt idx="19869">
                  <c:v>-0.29272300000000001</c:v>
                </c:pt>
                <c:pt idx="19870">
                  <c:v>-0.29292899999999999</c:v>
                </c:pt>
                <c:pt idx="19871">
                  <c:v>-0.293041</c:v>
                </c:pt>
                <c:pt idx="19872">
                  <c:v>-0.29307100000000003</c:v>
                </c:pt>
                <c:pt idx="19873">
                  <c:v>-0.29303099999999999</c:v>
                </c:pt>
                <c:pt idx="19874">
                  <c:v>-0.29292099999999999</c:v>
                </c:pt>
                <c:pt idx="19875">
                  <c:v>-0.29273199999999999</c:v>
                </c:pt>
                <c:pt idx="19876">
                  <c:v>-0.29245199999999999</c:v>
                </c:pt>
                <c:pt idx="19877">
                  <c:v>-0.29207100000000003</c:v>
                </c:pt>
                <c:pt idx="19878">
                  <c:v>-0.29158899999999999</c:v>
                </c:pt>
                <c:pt idx="19879">
                  <c:v>-0.29100399999999998</c:v>
                </c:pt>
                <c:pt idx="19880">
                  <c:v>-0.29031400000000002</c:v>
                </c:pt>
                <c:pt idx="19881">
                  <c:v>-0.28952499999999998</c:v>
                </c:pt>
                <c:pt idx="19882">
                  <c:v>-0.28864400000000001</c:v>
                </c:pt>
                <c:pt idx="19883">
                  <c:v>-0.28767199999999998</c:v>
                </c:pt>
                <c:pt idx="19884">
                  <c:v>-0.28660999999999998</c:v>
                </c:pt>
                <c:pt idx="19885">
                  <c:v>-0.28546199999999999</c:v>
                </c:pt>
                <c:pt idx="19886">
                  <c:v>-0.28423100000000001</c:v>
                </c:pt>
                <c:pt idx="19887">
                  <c:v>-0.28292299999999998</c:v>
                </c:pt>
                <c:pt idx="19888">
                  <c:v>-0.28154499999999999</c:v>
                </c:pt>
                <c:pt idx="19889">
                  <c:v>-0.28010400000000002</c:v>
                </c:pt>
                <c:pt idx="19890">
                  <c:v>-0.27860099999999999</c:v>
                </c:pt>
                <c:pt idx="19891">
                  <c:v>-0.277034</c:v>
                </c:pt>
                <c:pt idx="19892">
                  <c:v>-0.27540599999999998</c:v>
                </c:pt>
                <c:pt idx="19893">
                  <c:v>-0.27371800000000002</c:v>
                </c:pt>
                <c:pt idx="19894">
                  <c:v>-0.27196300000000001</c:v>
                </c:pt>
                <c:pt idx="19895">
                  <c:v>-0.27013399999999999</c:v>
                </c:pt>
                <c:pt idx="19896">
                  <c:v>-0.26822499999999999</c:v>
                </c:pt>
                <c:pt idx="19897">
                  <c:v>-0.266233</c:v>
                </c:pt>
                <c:pt idx="19898">
                  <c:v>-0.26416299999999998</c:v>
                </c:pt>
                <c:pt idx="19899">
                  <c:v>-0.26201999999999998</c:v>
                </c:pt>
                <c:pt idx="19900">
                  <c:v>-0.25980999999999999</c:v>
                </c:pt>
                <c:pt idx="19901">
                  <c:v>-0.25752999999999998</c:v>
                </c:pt>
                <c:pt idx="19902">
                  <c:v>-0.25517800000000002</c:v>
                </c:pt>
                <c:pt idx="19903">
                  <c:v>-0.252747</c:v>
                </c:pt>
                <c:pt idx="19904">
                  <c:v>-0.25023699999999999</c:v>
                </c:pt>
                <c:pt idx="19905">
                  <c:v>-0.24766099999999999</c:v>
                </c:pt>
                <c:pt idx="19906">
                  <c:v>-0.245036</c:v>
                </c:pt>
                <c:pt idx="19907">
                  <c:v>-0.24237600000000001</c:v>
                </c:pt>
                <c:pt idx="19908">
                  <c:v>-0.23968500000000001</c:v>
                </c:pt>
                <c:pt idx="19909">
                  <c:v>-0.236961</c:v>
                </c:pt>
                <c:pt idx="19910">
                  <c:v>-0.23421400000000001</c:v>
                </c:pt>
                <c:pt idx="19911">
                  <c:v>-0.23145199999999999</c:v>
                </c:pt>
                <c:pt idx="19912">
                  <c:v>-0.228681</c:v>
                </c:pt>
                <c:pt idx="19913">
                  <c:v>-0.22589899999999999</c:v>
                </c:pt>
                <c:pt idx="19914">
                  <c:v>-0.223111</c:v>
                </c:pt>
                <c:pt idx="19915">
                  <c:v>-0.22031600000000001</c:v>
                </c:pt>
                <c:pt idx="19916">
                  <c:v>-0.21751699999999999</c:v>
                </c:pt>
                <c:pt idx="19917">
                  <c:v>-0.21471599999999999</c:v>
                </c:pt>
                <c:pt idx="19918">
                  <c:v>-0.21191499999999999</c:v>
                </c:pt>
                <c:pt idx="19919">
                  <c:v>-0.209115</c:v>
                </c:pt>
                <c:pt idx="19920">
                  <c:v>-0.20632600000000001</c:v>
                </c:pt>
                <c:pt idx="19921">
                  <c:v>-0.20353399999999999</c:v>
                </c:pt>
                <c:pt idx="19922">
                  <c:v>-0.200687</c:v>
                </c:pt>
                <c:pt idx="19923">
                  <c:v>-0.197796</c:v>
                </c:pt>
                <c:pt idx="19924">
                  <c:v>-0.194937</c:v>
                </c:pt>
                <c:pt idx="19925">
                  <c:v>-0.19211800000000001</c:v>
                </c:pt>
                <c:pt idx="19926">
                  <c:v>-0.18931000000000001</c:v>
                </c:pt>
                <c:pt idx="19927">
                  <c:v>-0.18652199999999999</c:v>
                </c:pt>
                <c:pt idx="19928">
                  <c:v>-0.18376600000000001</c:v>
                </c:pt>
                <c:pt idx="19929">
                  <c:v>-0.18104400000000001</c:v>
                </c:pt>
                <c:pt idx="19930">
                  <c:v>-0.17835500000000001</c:v>
                </c:pt>
                <c:pt idx="19931">
                  <c:v>-0.17569499999999999</c:v>
                </c:pt>
                <c:pt idx="19932">
                  <c:v>-0.17305999999999999</c:v>
                </c:pt>
                <c:pt idx="19933">
                  <c:v>-0.170457</c:v>
                </c:pt>
                <c:pt idx="19934">
                  <c:v>-0.16789699999999999</c:v>
                </c:pt>
                <c:pt idx="19935">
                  <c:v>-0.165385</c:v>
                </c:pt>
                <c:pt idx="19936">
                  <c:v>-0.16292699999999999</c:v>
                </c:pt>
                <c:pt idx="19937">
                  <c:v>-0.160526</c:v>
                </c:pt>
                <c:pt idx="19938">
                  <c:v>-0.15818699999999999</c:v>
                </c:pt>
                <c:pt idx="19939">
                  <c:v>-0.155916</c:v>
                </c:pt>
                <c:pt idx="19940">
                  <c:v>-0.153724</c:v>
                </c:pt>
                <c:pt idx="19941">
                  <c:v>-0.151618</c:v>
                </c:pt>
                <c:pt idx="19942">
                  <c:v>-0.14960200000000001</c:v>
                </c:pt>
                <c:pt idx="19943">
                  <c:v>-0.147675</c:v>
                </c:pt>
                <c:pt idx="19944">
                  <c:v>-0.14583399999999999</c:v>
                </c:pt>
                <c:pt idx="19945">
                  <c:v>-0.14407700000000001</c:v>
                </c:pt>
                <c:pt idx="19946">
                  <c:v>-0.142404</c:v>
                </c:pt>
                <c:pt idx="19947">
                  <c:v>-0.14082</c:v>
                </c:pt>
                <c:pt idx="19948">
                  <c:v>-0.13932600000000001</c:v>
                </c:pt>
                <c:pt idx="19949">
                  <c:v>-0.13792299999999999</c:v>
                </c:pt>
                <c:pt idx="19950">
                  <c:v>-0.13660600000000001</c:v>
                </c:pt>
                <c:pt idx="19951">
                  <c:v>-0.13537299999999999</c:v>
                </c:pt>
                <c:pt idx="19952">
                  <c:v>-0.13422000000000001</c:v>
                </c:pt>
                <c:pt idx="19953">
                  <c:v>-0.13314699999999999</c:v>
                </c:pt>
                <c:pt idx="19954">
                  <c:v>-0.13214600000000001</c:v>
                </c:pt>
                <c:pt idx="19955">
                  <c:v>-0.131215</c:v>
                </c:pt>
                <c:pt idx="19956">
                  <c:v>-0.130354</c:v>
                </c:pt>
                <c:pt idx="19957">
                  <c:v>-0.12956200000000001</c:v>
                </c:pt>
                <c:pt idx="19958">
                  <c:v>-0.12883800000000001</c:v>
                </c:pt>
                <c:pt idx="19959">
                  <c:v>-0.12817999999999999</c:v>
                </c:pt>
                <c:pt idx="19960">
                  <c:v>-0.12759100000000001</c:v>
                </c:pt>
                <c:pt idx="19961">
                  <c:v>-0.12707199999999999</c:v>
                </c:pt>
                <c:pt idx="19962">
                  <c:v>-0.12662399999999999</c:v>
                </c:pt>
                <c:pt idx="19963">
                  <c:v>-0.12624199999999999</c:v>
                </c:pt>
                <c:pt idx="19964">
                  <c:v>-0.12592500000000001</c:v>
                </c:pt>
                <c:pt idx="19965">
                  <c:v>-0.12567400000000001</c:v>
                </c:pt>
                <c:pt idx="19966">
                  <c:v>-0.12549099999999999</c:v>
                </c:pt>
                <c:pt idx="19967">
                  <c:v>-0.12537799999999999</c:v>
                </c:pt>
                <c:pt idx="19968">
                  <c:v>-0.125334</c:v>
                </c:pt>
                <c:pt idx="19969">
                  <c:v>-0.125359</c:v>
                </c:pt>
                <c:pt idx="19970">
                  <c:v>-0.12545200000000001</c:v>
                </c:pt>
                <c:pt idx="19971">
                  <c:v>-0.125611</c:v>
                </c:pt>
                <c:pt idx="19972">
                  <c:v>-0.12583</c:v>
                </c:pt>
                <c:pt idx="19973">
                  <c:v>-0.126108</c:v>
                </c:pt>
                <c:pt idx="19974">
                  <c:v>-0.126448</c:v>
                </c:pt>
                <c:pt idx="19975">
                  <c:v>-0.126855</c:v>
                </c:pt>
                <c:pt idx="19976">
                  <c:v>-0.12733</c:v>
                </c:pt>
                <c:pt idx="19977">
                  <c:v>-0.12787100000000001</c:v>
                </c:pt>
                <c:pt idx="19978">
                  <c:v>-0.12847500000000001</c:v>
                </c:pt>
                <c:pt idx="19979">
                  <c:v>-0.129137</c:v>
                </c:pt>
                <c:pt idx="19980">
                  <c:v>-0.129853</c:v>
                </c:pt>
                <c:pt idx="19981">
                  <c:v>-0.13061500000000001</c:v>
                </c:pt>
                <c:pt idx="19982">
                  <c:v>-0.13141800000000001</c:v>
                </c:pt>
                <c:pt idx="19983">
                  <c:v>-0.13225899999999999</c:v>
                </c:pt>
                <c:pt idx="19984">
                  <c:v>-0.13313900000000001</c:v>
                </c:pt>
                <c:pt idx="19985">
                  <c:v>-0.13405700000000001</c:v>
                </c:pt>
                <c:pt idx="19986">
                  <c:v>-0.135014</c:v>
                </c:pt>
                <c:pt idx="19987">
                  <c:v>-0.13600300000000001</c:v>
                </c:pt>
                <c:pt idx="19988">
                  <c:v>-0.137016</c:v>
                </c:pt>
                <c:pt idx="19989">
                  <c:v>-0.13804900000000001</c:v>
                </c:pt>
                <c:pt idx="19990">
                  <c:v>-0.139101</c:v>
                </c:pt>
                <c:pt idx="19991">
                  <c:v>-0.14017499999999999</c:v>
                </c:pt>
                <c:pt idx="19992">
                  <c:v>-0.14127400000000001</c:v>
                </c:pt>
                <c:pt idx="19993">
                  <c:v>-0.142399</c:v>
                </c:pt>
                <c:pt idx="19994">
                  <c:v>-0.14355399999999999</c:v>
                </c:pt>
                <c:pt idx="19995">
                  <c:v>-0.14473900000000001</c:v>
                </c:pt>
                <c:pt idx="19996">
                  <c:v>-0.14594299999999999</c:v>
                </c:pt>
                <c:pt idx="19997">
                  <c:v>-0.14715500000000001</c:v>
                </c:pt>
                <c:pt idx="19998">
                  <c:v>-0.148372</c:v>
                </c:pt>
                <c:pt idx="19999">
                  <c:v>-0.14960200000000001</c:v>
                </c:pt>
                <c:pt idx="20000">
                  <c:v>-0.15084700000000001</c:v>
                </c:pt>
                <c:pt idx="20001">
                  <c:v>-0.15210399999999999</c:v>
                </c:pt>
                <c:pt idx="20002">
                  <c:v>-0.153363</c:v>
                </c:pt>
                <c:pt idx="20003">
                  <c:v>-0.15462000000000001</c:v>
                </c:pt>
                <c:pt idx="20004">
                  <c:v>-0.15587300000000001</c:v>
                </c:pt>
                <c:pt idx="20005">
                  <c:v>-0.15711900000000001</c:v>
                </c:pt>
                <c:pt idx="20006">
                  <c:v>-0.15834899999999999</c:v>
                </c:pt>
                <c:pt idx="20007">
                  <c:v>-0.15955800000000001</c:v>
                </c:pt>
                <c:pt idx="20008">
                  <c:v>-0.160744</c:v>
                </c:pt>
                <c:pt idx="20009">
                  <c:v>-0.161909</c:v>
                </c:pt>
                <c:pt idx="20010">
                  <c:v>-0.163051</c:v>
                </c:pt>
                <c:pt idx="20011">
                  <c:v>-0.16417200000000001</c:v>
                </c:pt>
                <c:pt idx="20012">
                  <c:v>-0.165271</c:v>
                </c:pt>
                <c:pt idx="20013">
                  <c:v>-0.16634599999999999</c:v>
                </c:pt>
                <c:pt idx="20014">
                  <c:v>-0.16739599999999999</c:v>
                </c:pt>
                <c:pt idx="20015">
                  <c:v>-0.16841400000000001</c:v>
                </c:pt>
                <c:pt idx="20016">
                  <c:v>-0.16939299999999999</c:v>
                </c:pt>
                <c:pt idx="20017">
                  <c:v>-0.17032900000000001</c:v>
                </c:pt>
                <c:pt idx="20018">
                  <c:v>-0.17121900000000001</c:v>
                </c:pt>
                <c:pt idx="20019">
                  <c:v>-0.17205999999999999</c:v>
                </c:pt>
                <c:pt idx="20020">
                  <c:v>-0.17285200000000001</c:v>
                </c:pt>
                <c:pt idx="20021">
                  <c:v>-0.173598</c:v>
                </c:pt>
                <c:pt idx="20022">
                  <c:v>-0.17430000000000001</c:v>
                </c:pt>
                <c:pt idx="20023">
                  <c:v>-0.174957</c:v>
                </c:pt>
                <c:pt idx="20024">
                  <c:v>-0.175571</c:v>
                </c:pt>
                <c:pt idx="20025">
                  <c:v>-0.176144</c:v>
                </c:pt>
                <c:pt idx="20026">
                  <c:v>-0.176676</c:v>
                </c:pt>
                <c:pt idx="20027">
                  <c:v>-0.17716399999999999</c:v>
                </c:pt>
                <c:pt idx="20028">
                  <c:v>-0.17760200000000001</c:v>
                </c:pt>
                <c:pt idx="20029">
                  <c:v>-0.17799000000000001</c:v>
                </c:pt>
                <c:pt idx="20030">
                  <c:v>-0.17832700000000001</c:v>
                </c:pt>
                <c:pt idx="20031">
                  <c:v>-0.17861199999999999</c:v>
                </c:pt>
                <c:pt idx="20032">
                  <c:v>-0.178838</c:v>
                </c:pt>
                <c:pt idx="20033">
                  <c:v>-0.17899999999999999</c:v>
                </c:pt>
                <c:pt idx="20034">
                  <c:v>-0.179094</c:v>
                </c:pt>
                <c:pt idx="20035">
                  <c:v>-0.179118</c:v>
                </c:pt>
                <c:pt idx="20036">
                  <c:v>-0.17907300000000001</c:v>
                </c:pt>
                <c:pt idx="20037">
                  <c:v>-0.17896000000000001</c:v>
                </c:pt>
                <c:pt idx="20038">
                  <c:v>-0.17877999999999999</c:v>
                </c:pt>
                <c:pt idx="20039">
                  <c:v>-0.17852999999999999</c:v>
                </c:pt>
                <c:pt idx="20040">
                  <c:v>-0.17820900000000001</c:v>
                </c:pt>
                <c:pt idx="20041">
                  <c:v>-0.17782000000000001</c:v>
                </c:pt>
                <c:pt idx="20042">
                  <c:v>-0.177367</c:v>
                </c:pt>
                <c:pt idx="20043">
                  <c:v>-0.17685699999999999</c:v>
                </c:pt>
                <c:pt idx="20044">
                  <c:v>-0.176288</c:v>
                </c:pt>
                <c:pt idx="20045">
                  <c:v>-0.17566100000000001</c:v>
                </c:pt>
                <c:pt idx="20046">
                  <c:v>-0.17497499999999999</c:v>
                </c:pt>
                <c:pt idx="20047">
                  <c:v>-0.174233</c:v>
                </c:pt>
                <c:pt idx="20048">
                  <c:v>-0.17344000000000001</c:v>
                </c:pt>
                <c:pt idx="20049">
                  <c:v>-0.172593</c:v>
                </c:pt>
                <c:pt idx="20050">
                  <c:v>-0.17169100000000001</c:v>
                </c:pt>
                <c:pt idx="20051">
                  <c:v>-0.170736</c:v>
                </c:pt>
                <c:pt idx="20052">
                  <c:v>-0.169735</c:v>
                </c:pt>
                <c:pt idx="20053">
                  <c:v>-0.168688</c:v>
                </c:pt>
                <c:pt idx="20054">
                  <c:v>-0.167597</c:v>
                </c:pt>
                <c:pt idx="20055">
                  <c:v>-0.166463</c:v>
                </c:pt>
                <c:pt idx="20056">
                  <c:v>-0.16528599999999999</c:v>
                </c:pt>
                <c:pt idx="20057">
                  <c:v>-0.164072</c:v>
                </c:pt>
                <c:pt idx="20058">
                  <c:v>-0.162824</c:v>
                </c:pt>
                <c:pt idx="20059">
                  <c:v>-0.16150400000000001</c:v>
                </c:pt>
                <c:pt idx="20060">
                  <c:v>-0.16008</c:v>
                </c:pt>
                <c:pt idx="20061">
                  <c:v>-0.15859599999999999</c:v>
                </c:pt>
                <c:pt idx="20062">
                  <c:v>-0.157087</c:v>
                </c:pt>
                <c:pt idx="20063">
                  <c:v>-0.155528</c:v>
                </c:pt>
                <c:pt idx="20064">
                  <c:v>-0.15391299999999999</c:v>
                </c:pt>
                <c:pt idx="20065">
                  <c:v>-0.15226000000000001</c:v>
                </c:pt>
                <c:pt idx="20066">
                  <c:v>-0.15058099999999999</c:v>
                </c:pt>
                <c:pt idx="20067">
                  <c:v>-0.148872</c:v>
                </c:pt>
                <c:pt idx="20068">
                  <c:v>-0.14713100000000001</c:v>
                </c:pt>
                <c:pt idx="20069">
                  <c:v>-0.14535600000000001</c:v>
                </c:pt>
                <c:pt idx="20070">
                  <c:v>-0.14354600000000001</c:v>
                </c:pt>
                <c:pt idx="20071">
                  <c:v>-0.141707</c:v>
                </c:pt>
                <c:pt idx="20072">
                  <c:v>-0.13984199999999999</c:v>
                </c:pt>
                <c:pt idx="20073">
                  <c:v>-0.137956</c:v>
                </c:pt>
                <c:pt idx="20074">
                  <c:v>-0.13605300000000001</c:v>
                </c:pt>
                <c:pt idx="20075">
                  <c:v>-0.13413700000000001</c:v>
                </c:pt>
                <c:pt idx="20076">
                  <c:v>-0.132214</c:v>
                </c:pt>
                <c:pt idx="20077">
                  <c:v>-0.13028999999999999</c:v>
                </c:pt>
                <c:pt idx="20078">
                  <c:v>-0.12836900000000001</c:v>
                </c:pt>
                <c:pt idx="20079">
                  <c:v>-0.12645700000000001</c:v>
                </c:pt>
                <c:pt idx="20080">
                  <c:v>-0.124555</c:v>
                </c:pt>
                <c:pt idx="20081">
                  <c:v>-0.12266199999999999</c:v>
                </c:pt>
                <c:pt idx="20082">
                  <c:v>-0.120778</c:v>
                </c:pt>
                <c:pt idx="20083">
                  <c:v>-0.118904</c:v>
                </c:pt>
                <c:pt idx="20084">
                  <c:v>-0.11704299999999999</c:v>
                </c:pt>
                <c:pt idx="20085">
                  <c:v>-0.115193</c:v>
                </c:pt>
                <c:pt idx="20086">
                  <c:v>-0.113353</c:v>
                </c:pt>
                <c:pt idx="20087">
                  <c:v>-0.111527</c:v>
                </c:pt>
                <c:pt idx="20088">
                  <c:v>-0.109712</c:v>
                </c:pt>
                <c:pt idx="20089">
                  <c:v>-0.107907</c:v>
                </c:pt>
                <c:pt idx="20090">
                  <c:v>-0.106114</c:v>
                </c:pt>
                <c:pt idx="20091">
                  <c:v>-0.104333</c:v>
                </c:pt>
                <c:pt idx="20092">
                  <c:v>-0.102565</c:v>
                </c:pt>
                <c:pt idx="20093">
                  <c:v>-0.100812</c:v>
                </c:pt>
                <c:pt idx="20094">
                  <c:v>-9.9075300000000005E-2</c:v>
                </c:pt>
                <c:pt idx="20095">
                  <c:v>-9.7358899999999998E-2</c:v>
                </c:pt>
                <c:pt idx="20096">
                  <c:v>-9.5666299999999996E-2</c:v>
                </c:pt>
                <c:pt idx="20097">
                  <c:v>-9.4000200000000006E-2</c:v>
                </c:pt>
                <c:pt idx="20098">
                  <c:v>-9.2361299999999993E-2</c:v>
                </c:pt>
                <c:pt idx="20099">
                  <c:v>-9.0750300000000006E-2</c:v>
                </c:pt>
                <c:pt idx="20100">
                  <c:v>-8.9168999999999998E-2</c:v>
                </c:pt>
                <c:pt idx="20101">
                  <c:v>-8.7619500000000003E-2</c:v>
                </c:pt>
                <c:pt idx="20102">
                  <c:v>-8.6102399999999996E-2</c:v>
                </c:pt>
                <c:pt idx="20103">
                  <c:v>-8.4617499999999998E-2</c:v>
                </c:pt>
                <c:pt idx="20104">
                  <c:v>-8.3164100000000005E-2</c:v>
                </c:pt>
                <c:pt idx="20105">
                  <c:v>-8.1741400000000006E-2</c:v>
                </c:pt>
                <c:pt idx="20106">
                  <c:v>-8.0348199999999995E-2</c:v>
                </c:pt>
                <c:pt idx="20107">
                  <c:v>-7.8983200000000003E-2</c:v>
                </c:pt>
                <c:pt idx="20108">
                  <c:v>-7.7645000000000006E-2</c:v>
                </c:pt>
                <c:pt idx="20109">
                  <c:v>-7.6330700000000001E-2</c:v>
                </c:pt>
                <c:pt idx="20110">
                  <c:v>-7.5038999999999995E-2</c:v>
                </c:pt>
                <c:pt idx="20111">
                  <c:v>-7.3771500000000004E-2</c:v>
                </c:pt>
                <c:pt idx="20112">
                  <c:v>-7.2531700000000005E-2</c:v>
                </c:pt>
                <c:pt idx="20113">
                  <c:v>-7.1323300000000006E-2</c:v>
                </c:pt>
                <c:pt idx="20114">
                  <c:v>-7.0148100000000005E-2</c:v>
                </c:pt>
                <c:pt idx="20115">
                  <c:v>-6.9006100000000001E-2</c:v>
                </c:pt>
                <c:pt idx="20116">
                  <c:v>-6.7898E-2</c:v>
                </c:pt>
                <c:pt idx="20117">
                  <c:v>-6.68237E-2</c:v>
                </c:pt>
                <c:pt idx="20118">
                  <c:v>-6.5781800000000001E-2</c:v>
                </c:pt>
                <c:pt idx="20119">
                  <c:v>-6.47702E-2</c:v>
                </c:pt>
                <c:pt idx="20120">
                  <c:v>-6.3787200000000002E-2</c:v>
                </c:pt>
                <c:pt idx="20121">
                  <c:v>-6.2832899999999997E-2</c:v>
                </c:pt>
                <c:pt idx="20122">
                  <c:v>-6.1908100000000001E-2</c:v>
                </c:pt>
                <c:pt idx="20123">
                  <c:v>-6.1013999999999999E-2</c:v>
                </c:pt>
                <c:pt idx="20124">
                  <c:v>-6.0151900000000001E-2</c:v>
                </c:pt>
                <c:pt idx="20125">
                  <c:v>-5.9319499999999997E-2</c:v>
                </c:pt>
                <c:pt idx="20126">
                  <c:v>-5.8510899999999998E-2</c:v>
                </c:pt>
                <c:pt idx="20127">
                  <c:v>-5.7721799999999997E-2</c:v>
                </c:pt>
                <c:pt idx="20128">
                  <c:v>-5.6951000000000002E-2</c:v>
                </c:pt>
                <c:pt idx="20129">
                  <c:v>-5.6198999999999999E-2</c:v>
                </c:pt>
                <c:pt idx="20130">
                  <c:v>-5.5465500000000001E-2</c:v>
                </c:pt>
                <c:pt idx="20131">
                  <c:v>-5.4751899999999999E-2</c:v>
                </c:pt>
                <c:pt idx="20132">
                  <c:v>-5.4059999999999997E-2</c:v>
                </c:pt>
                <c:pt idx="20133">
                  <c:v>-5.3386400000000001E-2</c:v>
                </c:pt>
                <c:pt idx="20134">
                  <c:v>-5.2723100000000002E-2</c:v>
                </c:pt>
                <c:pt idx="20135">
                  <c:v>-5.2067700000000001E-2</c:v>
                </c:pt>
                <c:pt idx="20136">
                  <c:v>-5.1424699999999997E-2</c:v>
                </c:pt>
                <c:pt idx="20137">
                  <c:v>-5.0799299999999999E-2</c:v>
                </c:pt>
                <c:pt idx="20138">
                  <c:v>-5.0194799999999998E-2</c:v>
                </c:pt>
                <c:pt idx="20139">
                  <c:v>-4.9610700000000001E-2</c:v>
                </c:pt>
                <c:pt idx="20140">
                  <c:v>-4.9042099999999998E-2</c:v>
                </c:pt>
                <c:pt idx="20141">
                  <c:v>-4.8483499999999999E-2</c:v>
                </c:pt>
                <c:pt idx="20142">
                  <c:v>-4.7931399999999999E-2</c:v>
                </c:pt>
                <c:pt idx="20143">
                  <c:v>-4.7384099999999998E-2</c:v>
                </c:pt>
                <c:pt idx="20144">
                  <c:v>-4.6841899999999999E-2</c:v>
                </c:pt>
                <c:pt idx="20145">
                  <c:v>-4.6305300000000001E-2</c:v>
                </c:pt>
                <c:pt idx="20146">
                  <c:v>-4.5775900000000001E-2</c:v>
                </c:pt>
                <c:pt idx="20147">
                  <c:v>-4.5255999999999998E-2</c:v>
                </c:pt>
                <c:pt idx="20148">
                  <c:v>-4.4747000000000002E-2</c:v>
                </c:pt>
                <c:pt idx="20149">
                  <c:v>-4.42467E-2</c:v>
                </c:pt>
                <c:pt idx="20150">
                  <c:v>-4.3751699999999998E-2</c:v>
                </c:pt>
                <c:pt idx="20151">
                  <c:v>-4.3261099999999997E-2</c:v>
                </c:pt>
                <c:pt idx="20152">
                  <c:v>-4.2774300000000001E-2</c:v>
                </c:pt>
                <c:pt idx="20153">
                  <c:v>-4.22873E-2</c:v>
                </c:pt>
                <c:pt idx="20154">
                  <c:v>-4.1796E-2</c:v>
                </c:pt>
                <c:pt idx="20155">
                  <c:v>-4.1299500000000003E-2</c:v>
                </c:pt>
                <c:pt idx="20156">
                  <c:v>-4.0797699999999999E-2</c:v>
                </c:pt>
                <c:pt idx="20157">
                  <c:v>-4.02917E-2</c:v>
                </c:pt>
                <c:pt idx="20158">
                  <c:v>-3.9782400000000002E-2</c:v>
                </c:pt>
                <c:pt idx="20159">
                  <c:v>-3.9269100000000001E-2</c:v>
                </c:pt>
                <c:pt idx="20160">
                  <c:v>-3.87505E-2</c:v>
                </c:pt>
                <c:pt idx="20161">
                  <c:v>-3.8226900000000001E-2</c:v>
                </c:pt>
                <c:pt idx="20162">
                  <c:v>-3.7698099999999998E-2</c:v>
                </c:pt>
                <c:pt idx="20163">
                  <c:v>-3.7162100000000003E-2</c:v>
                </c:pt>
                <c:pt idx="20164">
                  <c:v>-3.6616099999999999E-2</c:v>
                </c:pt>
                <c:pt idx="20165">
                  <c:v>-3.6059000000000001E-2</c:v>
                </c:pt>
                <c:pt idx="20166">
                  <c:v>-3.54919E-2</c:v>
                </c:pt>
                <c:pt idx="20167">
                  <c:v>-3.4916000000000003E-2</c:v>
                </c:pt>
                <c:pt idx="20168">
                  <c:v>-3.4331399999999998E-2</c:v>
                </c:pt>
                <c:pt idx="20169">
                  <c:v>-3.3736799999999997E-2</c:v>
                </c:pt>
                <c:pt idx="20170">
                  <c:v>-3.3130199999999999E-2</c:v>
                </c:pt>
                <c:pt idx="20171">
                  <c:v>-3.2509900000000001E-2</c:v>
                </c:pt>
                <c:pt idx="20172">
                  <c:v>-3.1876099999999997E-2</c:v>
                </c:pt>
                <c:pt idx="20173">
                  <c:v>-3.1229400000000001E-2</c:v>
                </c:pt>
                <c:pt idx="20174">
                  <c:v>-3.0569099999999998E-2</c:v>
                </c:pt>
                <c:pt idx="20175">
                  <c:v>-2.9893699999999999E-2</c:v>
                </c:pt>
                <c:pt idx="20176">
                  <c:v>-2.9203099999999999E-2</c:v>
                </c:pt>
                <c:pt idx="20177">
                  <c:v>-2.84972E-2</c:v>
                </c:pt>
                <c:pt idx="20178">
                  <c:v>-2.7775500000000002E-2</c:v>
                </c:pt>
                <c:pt idx="20179">
                  <c:v>-2.70374E-2</c:v>
                </c:pt>
                <c:pt idx="20180">
                  <c:v>-2.6282400000000001E-2</c:v>
                </c:pt>
                <c:pt idx="20181">
                  <c:v>-2.55102E-2</c:v>
                </c:pt>
                <c:pt idx="20182">
                  <c:v>-2.47204E-2</c:v>
                </c:pt>
                <c:pt idx="20183">
                  <c:v>-2.3912200000000002E-2</c:v>
                </c:pt>
                <c:pt idx="20184">
                  <c:v>-2.30858E-2</c:v>
                </c:pt>
                <c:pt idx="20185">
                  <c:v>-2.2242399999999999E-2</c:v>
                </c:pt>
                <c:pt idx="20186">
                  <c:v>-2.13841E-2</c:v>
                </c:pt>
                <c:pt idx="20187">
                  <c:v>-2.0512300000000001E-2</c:v>
                </c:pt>
                <c:pt idx="20188">
                  <c:v>-1.9628E-2</c:v>
                </c:pt>
                <c:pt idx="20189">
                  <c:v>-1.8731999999999999E-2</c:v>
                </c:pt>
                <c:pt idx="20190">
                  <c:v>-1.7825500000000001E-2</c:v>
                </c:pt>
                <c:pt idx="20191">
                  <c:v>-1.6909899999999999E-2</c:v>
                </c:pt>
                <c:pt idx="20192">
                  <c:v>-1.5986400000000001E-2</c:v>
                </c:pt>
                <c:pt idx="20193">
                  <c:v>-1.5055199999999999E-2</c:v>
                </c:pt>
                <c:pt idx="20194">
                  <c:v>-1.4116099999999999E-2</c:v>
                </c:pt>
                <c:pt idx="20195">
                  <c:v>-1.3169200000000001E-2</c:v>
                </c:pt>
                <c:pt idx="20196">
                  <c:v>-1.22156E-2</c:v>
                </c:pt>
                <c:pt idx="20197">
                  <c:v>-1.1256800000000001E-2</c:v>
                </c:pt>
                <c:pt idx="20198">
                  <c:v>-1.02939E-2</c:v>
                </c:pt>
                <c:pt idx="20199" formatCode="0.00E+00">
                  <c:v>-9.3286099999999993E-3</c:v>
                </c:pt>
                <c:pt idx="20200" formatCode="0.00E+00">
                  <c:v>-8.3628699999999997E-3</c:v>
                </c:pt>
                <c:pt idx="20201" formatCode="0.00E+00">
                  <c:v>-7.3982800000000001E-3</c:v>
                </c:pt>
                <c:pt idx="20202" formatCode="0.00E+00">
                  <c:v>-6.4359899999999999E-3</c:v>
                </c:pt>
                <c:pt idx="20203" formatCode="0.00E+00">
                  <c:v>-5.4775300000000004E-3</c:v>
                </c:pt>
                <c:pt idx="20204" formatCode="0.00E+00">
                  <c:v>-4.5239499999999997E-3</c:v>
                </c:pt>
                <c:pt idx="20205" formatCode="0.00E+00">
                  <c:v>-3.5748899999999998E-3</c:v>
                </c:pt>
                <c:pt idx="20206" formatCode="0.00E+00">
                  <c:v>-2.6299800000000001E-3</c:v>
                </c:pt>
                <c:pt idx="20207" formatCode="0.00E+00">
                  <c:v>-1.6896400000000001E-3</c:v>
                </c:pt>
                <c:pt idx="20208" formatCode="0.00E+00">
                  <c:v>-7.5373499999999995E-4</c:v>
                </c:pt>
                <c:pt idx="20209" formatCode="0.00E+00">
                  <c:v>1.7787799999999999E-4</c:v>
                </c:pt>
                <c:pt idx="20210" formatCode="0.00E+00">
                  <c:v>1.1033099999999999E-3</c:v>
                </c:pt>
                <c:pt idx="20211" formatCode="0.00E+00">
                  <c:v>2.02001E-3</c:v>
                </c:pt>
                <c:pt idx="20212" formatCode="0.00E+00">
                  <c:v>2.9266399999999999E-3</c:v>
                </c:pt>
                <c:pt idx="20213" formatCode="0.00E+00">
                  <c:v>3.8214400000000002E-3</c:v>
                </c:pt>
                <c:pt idx="20214" formatCode="0.00E+00">
                  <c:v>4.7012699999999996E-3</c:v>
                </c:pt>
                <c:pt idx="20215" formatCode="0.00E+00">
                  <c:v>5.5639000000000001E-3</c:v>
                </c:pt>
                <c:pt idx="20216" formatCode="0.00E+00">
                  <c:v>6.4086300000000002E-3</c:v>
                </c:pt>
                <c:pt idx="20217" formatCode="0.00E+00">
                  <c:v>7.2344999999999996E-3</c:v>
                </c:pt>
                <c:pt idx="20218" formatCode="0.00E+00">
                  <c:v>8.0399200000000007E-3</c:v>
                </c:pt>
                <c:pt idx="20219" formatCode="0.00E+00">
                  <c:v>8.8233900000000004E-3</c:v>
                </c:pt>
                <c:pt idx="20220" formatCode="0.00E+00">
                  <c:v>9.5838899999999994E-3</c:v>
                </c:pt>
                <c:pt idx="20221">
                  <c:v>1.03211E-2</c:v>
                </c:pt>
                <c:pt idx="20222">
                  <c:v>1.10347E-2</c:v>
                </c:pt>
                <c:pt idx="20223">
                  <c:v>1.1723900000000001E-2</c:v>
                </c:pt>
                <c:pt idx="20224">
                  <c:v>1.2387499999999999E-2</c:v>
                </c:pt>
                <c:pt idx="20225">
                  <c:v>1.30247E-2</c:v>
                </c:pt>
                <c:pt idx="20226">
                  <c:v>1.3635400000000001E-2</c:v>
                </c:pt>
                <c:pt idx="20227">
                  <c:v>1.4219000000000001E-2</c:v>
                </c:pt>
                <c:pt idx="20228">
                  <c:v>1.47735E-2</c:v>
                </c:pt>
                <c:pt idx="20229">
                  <c:v>1.5297699999999999E-2</c:v>
                </c:pt>
                <c:pt idx="20230">
                  <c:v>1.57915E-2</c:v>
                </c:pt>
                <c:pt idx="20231">
                  <c:v>1.6255800000000001E-2</c:v>
                </c:pt>
                <c:pt idx="20232">
                  <c:v>1.6691299999999999E-2</c:v>
                </c:pt>
                <c:pt idx="20233">
                  <c:v>1.7097500000000002E-2</c:v>
                </c:pt>
                <c:pt idx="20234">
                  <c:v>1.74729E-2</c:v>
                </c:pt>
                <c:pt idx="20235">
                  <c:v>1.7815999999999999E-2</c:v>
                </c:pt>
                <c:pt idx="20236">
                  <c:v>1.8126E-2</c:v>
                </c:pt>
                <c:pt idx="20237">
                  <c:v>1.8401600000000001E-2</c:v>
                </c:pt>
                <c:pt idx="20238">
                  <c:v>1.8641499999999998E-2</c:v>
                </c:pt>
                <c:pt idx="20239">
                  <c:v>1.8844300000000001E-2</c:v>
                </c:pt>
                <c:pt idx="20240">
                  <c:v>1.9009600000000001E-2</c:v>
                </c:pt>
                <c:pt idx="20241">
                  <c:v>1.91372E-2</c:v>
                </c:pt>
                <c:pt idx="20242">
                  <c:v>1.9227399999999999E-2</c:v>
                </c:pt>
                <c:pt idx="20243">
                  <c:v>1.9281900000000001E-2</c:v>
                </c:pt>
                <c:pt idx="20244">
                  <c:v>1.9302799999999998E-2</c:v>
                </c:pt>
                <c:pt idx="20245">
                  <c:v>1.92914E-2</c:v>
                </c:pt>
                <c:pt idx="20246">
                  <c:v>1.92477E-2</c:v>
                </c:pt>
                <c:pt idx="20247">
                  <c:v>1.91722E-2</c:v>
                </c:pt>
                <c:pt idx="20248">
                  <c:v>1.90648E-2</c:v>
                </c:pt>
                <c:pt idx="20249">
                  <c:v>1.8925299999999999E-2</c:v>
                </c:pt>
                <c:pt idx="20250">
                  <c:v>1.8753800000000001E-2</c:v>
                </c:pt>
                <c:pt idx="20251">
                  <c:v>1.8551000000000002E-2</c:v>
                </c:pt>
                <c:pt idx="20252">
                  <c:v>1.83182E-2</c:v>
                </c:pt>
                <c:pt idx="20253">
                  <c:v>1.8055999999999999E-2</c:v>
                </c:pt>
                <c:pt idx="20254">
                  <c:v>1.7763899999999999E-2</c:v>
                </c:pt>
                <c:pt idx="20255">
                  <c:v>1.7440600000000001E-2</c:v>
                </c:pt>
                <c:pt idx="20256">
                  <c:v>1.7085800000000002E-2</c:v>
                </c:pt>
                <c:pt idx="20257">
                  <c:v>1.6700300000000001E-2</c:v>
                </c:pt>
                <c:pt idx="20258">
                  <c:v>1.62852E-2</c:v>
                </c:pt>
                <c:pt idx="20259">
                  <c:v>1.58411E-2</c:v>
                </c:pt>
                <c:pt idx="20260">
                  <c:v>1.53706E-2</c:v>
                </c:pt>
                <c:pt idx="20261">
                  <c:v>1.48772E-2</c:v>
                </c:pt>
                <c:pt idx="20262">
                  <c:v>1.4363000000000001E-2</c:v>
                </c:pt>
                <c:pt idx="20263">
                  <c:v>1.3827900000000001E-2</c:v>
                </c:pt>
                <c:pt idx="20264">
                  <c:v>1.32721E-2</c:v>
                </c:pt>
                <c:pt idx="20265">
                  <c:v>1.26975E-2</c:v>
                </c:pt>
                <c:pt idx="20266">
                  <c:v>1.21073E-2</c:v>
                </c:pt>
                <c:pt idx="20267">
                  <c:v>1.1504199999999999E-2</c:v>
                </c:pt>
                <c:pt idx="20268">
                  <c:v>1.08897E-2</c:v>
                </c:pt>
                <c:pt idx="20269">
                  <c:v>1.02649E-2</c:v>
                </c:pt>
                <c:pt idx="20270" formatCode="0.00E+00">
                  <c:v>9.63169E-3</c:v>
                </c:pt>
                <c:pt idx="20271" formatCode="0.00E+00">
                  <c:v>8.9923699999999995E-3</c:v>
                </c:pt>
                <c:pt idx="20272" formatCode="0.00E+00">
                  <c:v>8.3476699999999997E-3</c:v>
                </c:pt>
                <c:pt idx="20273" formatCode="0.00E+00">
                  <c:v>7.6976299999999996E-3</c:v>
                </c:pt>
                <c:pt idx="20274" formatCode="0.00E+00">
                  <c:v>7.0434599999999997E-3</c:v>
                </c:pt>
                <c:pt idx="20275" formatCode="0.00E+00">
                  <c:v>6.3872E-3</c:v>
                </c:pt>
                <c:pt idx="20276" formatCode="0.00E+00">
                  <c:v>5.7303600000000003E-3</c:v>
                </c:pt>
                <c:pt idx="20277" formatCode="0.00E+00">
                  <c:v>5.0742000000000001E-3</c:v>
                </c:pt>
                <c:pt idx="20278" formatCode="0.00E+00">
                  <c:v>4.4202099999999999E-3</c:v>
                </c:pt>
                <c:pt idx="20279" formatCode="0.00E+00">
                  <c:v>3.7703599999999999E-3</c:v>
                </c:pt>
                <c:pt idx="20280" formatCode="0.00E+00">
                  <c:v>3.1273500000000001E-3</c:v>
                </c:pt>
                <c:pt idx="20281" formatCode="0.00E+00">
                  <c:v>2.4945499999999999E-3</c:v>
                </c:pt>
                <c:pt idx="20282" formatCode="0.00E+00">
                  <c:v>1.87531E-3</c:v>
                </c:pt>
                <c:pt idx="20283" formatCode="0.00E+00">
                  <c:v>1.2718899999999999E-3</c:v>
                </c:pt>
                <c:pt idx="20284" formatCode="0.00E+00">
                  <c:v>6.8572800000000003E-4</c:v>
                </c:pt>
                <c:pt idx="20285" formatCode="0.00E+00">
                  <c:v>1.18718E-4</c:v>
                </c:pt>
                <c:pt idx="20286" formatCode="0.00E+00">
                  <c:v>-4.2734199999999999E-4</c:v>
                </c:pt>
                <c:pt idx="20287" formatCode="0.00E+00">
                  <c:v>-9.5135700000000001E-4</c:v>
                </c:pt>
                <c:pt idx="20288" formatCode="0.00E+00">
                  <c:v>-1.4520500000000001E-3</c:v>
                </c:pt>
                <c:pt idx="20289" formatCode="0.00E+00">
                  <c:v>-1.92771E-3</c:v>
                </c:pt>
                <c:pt idx="20290" formatCode="0.00E+00">
                  <c:v>-2.3768499999999998E-3</c:v>
                </c:pt>
                <c:pt idx="20291" formatCode="0.00E+00">
                  <c:v>-2.7981299999999998E-3</c:v>
                </c:pt>
                <c:pt idx="20292" formatCode="0.00E+00">
                  <c:v>-3.1899599999999999E-3</c:v>
                </c:pt>
                <c:pt idx="20293" formatCode="0.00E+00">
                  <c:v>-3.55091E-3</c:v>
                </c:pt>
                <c:pt idx="20294" formatCode="0.00E+00">
                  <c:v>-3.8794400000000001E-3</c:v>
                </c:pt>
                <c:pt idx="20295" formatCode="0.00E+00">
                  <c:v>-4.1730500000000002E-3</c:v>
                </c:pt>
                <c:pt idx="20296" formatCode="0.00E+00">
                  <c:v>-4.4288399999999999E-3</c:v>
                </c:pt>
                <c:pt idx="20297" formatCode="0.00E+00">
                  <c:v>-4.6446200000000003E-3</c:v>
                </c:pt>
                <c:pt idx="20298" formatCode="0.00E+00">
                  <c:v>-4.8187000000000004E-3</c:v>
                </c:pt>
                <c:pt idx="20299" formatCode="0.00E+00">
                  <c:v>-4.9490799999999998E-3</c:v>
                </c:pt>
                <c:pt idx="20300" formatCode="0.00E+00">
                  <c:v>-5.0344600000000002E-3</c:v>
                </c:pt>
                <c:pt idx="20301" formatCode="0.00E+00">
                  <c:v>-5.0752699999999998E-3</c:v>
                </c:pt>
                <c:pt idx="20302" formatCode="0.00E+00">
                  <c:v>-5.07232E-3</c:v>
                </c:pt>
                <c:pt idx="20303" formatCode="0.00E+00">
                  <c:v>-5.0248999999999997E-3</c:v>
                </c:pt>
                <c:pt idx="20304" formatCode="0.00E+00">
                  <c:v>-4.9309999999999996E-3</c:v>
                </c:pt>
                <c:pt idx="20305" formatCode="0.00E+00">
                  <c:v>-4.7882799999999998E-3</c:v>
                </c:pt>
                <c:pt idx="20306" formatCode="0.00E+00">
                  <c:v>-4.5947599999999998E-3</c:v>
                </c:pt>
                <c:pt idx="20307" formatCode="0.00E+00">
                  <c:v>-4.3493999999999998E-3</c:v>
                </c:pt>
                <c:pt idx="20308" formatCode="0.00E+00">
                  <c:v>-4.05201E-3</c:v>
                </c:pt>
                <c:pt idx="20309" formatCode="0.00E+00">
                  <c:v>-3.7023799999999999E-3</c:v>
                </c:pt>
                <c:pt idx="20310" formatCode="0.00E+00">
                  <c:v>-3.2993100000000002E-3</c:v>
                </c:pt>
                <c:pt idx="20311" formatCode="0.00E+00">
                  <c:v>-2.8405800000000001E-3</c:v>
                </c:pt>
                <c:pt idx="20312" formatCode="0.00E+00">
                  <c:v>-2.3244199999999998E-3</c:v>
                </c:pt>
                <c:pt idx="20313" formatCode="0.00E+00">
                  <c:v>-1.75052E-3</c:v>
                </c:pt>
                <c:pt idx="20314" formatCode="0.00E+00">
                  <c:v>-1.1195700000000001E-3</c:v>
                </c:pt>
                <c:pt idx="20315" formatCode="0.00E+00">
                  <c:v>-4.32201E-4</c:v>
                </c:pt>
                <c:pt idx="20316" formatCode="0.00E+00">
                  <c:v>3.1144400000000002E-4</c:v>
                </c:pt>
                <c:pt idx="20317" formatCode="0.00E+00">
                  <c:v>1.11114E-3</c:v>
                </c:pt>
                <c:pt idx="20318" formatCode="0.00E+00">
                  <c:v>1.9665199999999998E-3</c:v>
                </c:pt>
                <c:pt idx="20319" formatCode="0.00E+00">
                  <c:v>2.87769E-3</c:v>
                </c:pt>
                <c:pt idx="20320" formatCode="0.00E+00">
                  <c:v>3.8452999999999998E-3</c:v>
                </c:pt>
                <c:pt idx="20321" formatCode="0.00E+00">
                  <c:v>4.8703499999999999E-3</c:v>
                </c:pt>
                <c:pt idx="20322" formatCode="0.00E+00">
                  <c:v>5.9536499999999996E-3</c:v>
                </c:pt>
                <c:pt idx="20323" formatCode="0.00E+00">
                  <c:v>7.0949999999999997E-3</c:v>
                </c:pt>
                <c:pt idx="20324" formatCode="0.00E+00">
                  <c:v>8.2934600000000008E-3</c:v>
                </c:pt>
                <c:pt idx="20325" formatCode="0.00E+00">
                  <c:v>9.5478400000000001E-3</c:v>
                </c:pt>
                <c:pt idx="20326">
                  <c:v>1.08567E-2</c:v>
                </c:pt>
                <c:pt idx="20327">
                  <c:v>1.22182E-2</c:v>
                </c:pt>
                <c:pt idx="20328">
                  <c:v>1.36314E-2</c:v>
                </c:pt>
                <c:pt idx="20329">
                  <c:v>1.5095799999999999E-2</c:v>
                </c:pt>
                <c:pt idx="20330">
                  <c:v>1.6611000000000001E-2</c:v>
                </c:pt>
                <c:pt idx="20331">
                  <c:v>1.8176399999999999E-2</c:v>
                </c:pt>
                <c:pt idx="20332">
                  <c:v>1.9790800000000001E-2</c:v>
                </c:pt>
                <c:pt idx="20333">
                  <c:v>2.1453900000000001E-2</c:v>
                </c:pt>
                <c:pt idx="20334">
                  <c:v>2.31646E-2</c:v>
                </c:pt>
                <c:pt idx="20335">
                  <c:v>2.49214E-2</c:v>
                </c:pt>
                <c:pt idx="20336">
                  <c:v>2.67231E-2</c:v>
                </c:pt>
                <c:pt idx="20337">
                  <c:v>2.8568699999999999E-2</c:v>
                </c:pt>
                <c:pt idx="20338">
                  <c:v>3.04567E-2</c:v>
                </c:pt>
                <c:pt idx="20339">
                  <c:v>3.2385799999999999E-2</c:v>
                </c:pt>
                <c:pt idx="20340">
                  <c:v>3.4354599999999999E-2</c:v>
                </c:pt>
                <c:pt idx="20341">
                  <c:v>3.63611E-2</c:v>
                </c:pt>
                <c:pt idx="20342">
                  <c:v>3.8401699999999997E-2</c:v>
                </c:pt>
                <c:pt idx="20343">
                  <c:v>4.0473000000000002E-2</c:v>
                </c:pt>
                <c:pt idx="20344">
                  <c:v>4.2573E-2</c:v>
                </c:pt>
                <c:pt idx="20345">
                  <c:v>4.47001E-2</c:v>
                </c:pt>
                <c:pt idx="20346">
                  <c:v>4.6852199999999997E-2</c:v>
                </c:pt>
                <c:pt idx="20347">
                  <c:v>4.9026699999999999E-2</c:v>
                </c:pt>
                <c:pt idx="20348">
                  <c:v>5.1221799999999998E-2</c:v>
                </c:pt>
                <c:pt idx="20349">
                  <c:v>5.3436299999999999E-2</c:v>
                </c:pt>
                <c:pt idx="20350">
                  <c:v>5.5668500000000003E-2</c:v>
                </c:pt>
                <c:pt idx="20351">
                  <c:v>5.7915599999999998E-2</c:v>
                </c:pt>
                <c:pt idx="20352">
                  <c:v>6.0174699999999998E-2</c:v>
                </c:pt>
                <c:pt idx="20353">
                  <c:v>6.2443800000000001E-2</c:v>
                </c:pt>
                <c:pt idx="20354">
                  <c:v>6.4721500000000001E-2</c:v>
                </c:pt>
                <c:pt idx="20355">
                  <c:v>6.7006599999999999E-2</c:v>
                </c:pt>
                <c:pt idx="20356">
                  <c:v>6.92966E-2</c:v>
                </c:pt>
                <c:pt idx="20357">
                  <c:v>7.1588899999999997E-2</c:v>
                </c:pt>
                <c:pt idx="20358">
                  <c:v>7.3881199999999994E-2</c:v>
                </c:pt>
                <c:pt idx="20359">
                  <c:v>7.6171299999999997E-2</c:v>
                </c:pt>
                <c:pt idx="20360">
                  <c:v>7.8455200000000003E-2</c:v>
                </c:pt>
                <c:pt idx="20361">
                  <c:v>8.0729200000000001E-2</c:v>
                </c:pt>
                <c:pt idx="20362">
                  <c:v>8.29902E-2</c:v>
                </c:pt>
                <c:pt idx="20363">
                  <c:v>8.5236000000000006E-2</c:v>
                </c:pt>
                <c:pt idx="20364">
                  <c:v>8.7464100000000003E-2</c:v>
                </c:pt>
                <c:pt idx="20365">
                  <c:v>8.9672799999999997E-2</c:v>
                </c:pt>
                <c:pt idx="20366">
                  <c:v>9.1860399999999995E-2</c:v>
                </c:pt>
                <c:pt idx="20367">
                  <c:v>9.4024300000000005E-2</c:v>
                </c:pt>
                <c:pt idx="20368">
                  <c:v>9.61621E-2</c:v>
                </c:pt>
                <c:pt idx="20369">
                  <c:v>9.8272100000000001E-2</c:v>
                </c:pt>
                <c:pt idx="20370">
                  <c:v>0.100352</c:v>
                </c:pt>
                <c:pt idx="20371">
                  <c:v>0.1024</c:v>
                </c:pt>
                <c:pt idx="20372">
                  <c:v>0.104411</c:v>
                </c:pt>
                <c:pt idx="20373">
                  <c:v>0.10638599999999999</c:v>
                </c:pt>
                <c:pt idx="20374">
                  <c:v>0.108321</c:v>
                </c:pt>
                <c:pt idx="20375">
                  <c:v>0.11021499999999999</c:v>
                </c:pt>
                <c:pt idx="20376">
                  <c:v>0.112068</c:v>
                </c:pt>
                <c:pt idx="20377">
                  <c:v>0.113875</c:v>
                </c:pt>
                <c:pt idx="20378">
                  <c:v>0.115635</c:v>
                </c:pt>
                <c:pt idx="20379">
                  <c:v>0.11734700000000001</c:v>
                </c:pt>
                <c:pt idx="20380">
                  <c:v>0.119007</c:v>
                </c:pt>
                <c:pt idx="20381">
                  <c:v>0.120615</c:v>
                </c:pt>
                <c:pt idx="20382">
                  <c:v>0.122169</c:v>
                </c:pt>
                <c:pt idx="20383">
                  <c:v>0.123667</c:v>
                </c:pt>
                <c:pt idx="20384">
                  <c:v>0.125107</c:v>
                </c:pt>
                <c:pt idx="20385">
                  <c:v>0.12648699999999999</c:v>
                </c:pt>
                <c:pt idx="20386">
                  <c:v>0.127806</c:v>
                </c:pt>
                <c:pt idx="20387">
                  <c:v>0.12906100000000001</c:v>
                </c:pt>
                <c:pt idx="20388">
                  <c:v>0.13025300000000001</c:v>
                </c:pt>
                <c:pt idx="20389">
                  <c:v>0.131381</c:v>
                </c:pt>
                <c:pt idx="20390">
                  <c:v>0.132441</c:v>
                </c:pt>
                <c:pt idx="20391">
                  <c:v>0.133433</c:v>
                </c:pt>
                <c:pt idx="20392">
                  <c:v>0.134356</c:v>
                </c:pt>
                <c:pt idx="20393">
                  <c:v>0.13521</c:v>
                </c:pt>
                <c:pt idx="20394">
                  <c:v>0.135994</c:v>
                </c:pt>
                <c:pt idx="20395">
                  <c:v>0.13670499999999999</c:v>
                </c:pt>
                <c:pt idx="20396">
                  <c:v>0.13733999999999999</c:v>
                </c:pt>
                <c:pt idx="20397">
                  <c:v>0.13789999999999999</c:v>
                </c:pt>
                <c:pt idx="20398">
                  <c:v>0.13838500000000001</c:v>
                </c:pt>
                <c:pt idx="20399">
                  <c:v>0.138797</c:v>
                </c:pt>
                <c:pt idx="20400">
                  <c:v>0.13913700000000001</c:v>
                </c:pt>
                <c:pt idx="20401">
                  <c:v>0.139406</c:v>
                </c:pt>
                <c:pt idx="20402">
                  <c:v>0.139602</c:v>
                </c:pt>
                <c:pt idx="20403">
                  <c:v>0.13972599999999999</c:v>
                </c:pt>
                <c:pt idx="20404">
                  <c:v>0.13977700000000001</c:v>
                </c:pt>
                <c:pt idx="20405">
                  <c:v>0.13975499999999999</c:v>
                </c:pt>
                <c:pt idx="20406">
                  <c:v>0.13965900000000001</c:v>
                </c:pt>
                <c:pt idx="20407">
                  <c:v>0.139489</c:v>
                </c:pt>
                <c:pt idx="20408">
                  <c:v>0.13924700000000001</c:v>
                </c:pt>
                <c:pt idx="20409">
                  <c:v>0.138933</c:v>
                </c:pt>
                <c:pt idx="20410">
                  <c:v>0.13855100000000001</c:v>
                </c:pt>
                <c:pt idx="20411">
                  <c:v>0.138103</c:v>
                </c:pt>
                <c:pt idx="20412">
                  <c:v>0.13758699999999999</c:v>
                </c:pt>
                <c:pt idx="20413">
                  <c:v>0.13700599999999999</c:v>
                </c:pt>
                <c:pt idx="20414">
                  <c:v>0.13636100000000001</c:v>
                </c:pt>
                <c:pt idx="20415">
                  <c:v>0.13564999999999999</c:v>
                </c:pt>
                <c:pt idx="20416">
                  <c:v>0.13487499999999999</c:v>
                </c:pt>
                <c:pt idx="20417">
                  <c:v>0.13403699999999999</c:v>
                </c:pt>
                <c:pt idx="20418">
                  <c:v>0.13313900000000001</c:v>
                </c:pt>
                <c:pt idx="20419">
                  <c:v>0.13218199999999999</c:v>
                </c:pt>
                <c:pt idx="20420">
                  <c:v>0.131166</c:v>
                </c:pt>
                <c:pt idx="20421">
                  <c:v>0.13009399999999999</c:v>
                </c:pt>
                <c:pt idx="20422">
                  <c:v>0.128966</c:v>
                </c:pt>
                <c:pt idx="20423">
                  <c:v>0.12778500000000001</c:v>
                </c:pt>
                <c:pt idx="20424">
                  <c:v>0.12654899999999999</c:v>
                </c:pt>
                <c:pt idx="20425">
                  <c:v>0.12526100000000001</c:v>
                </c:pt>
                <c:pt idx="20426">
                  <c:v>0.123922</c:v>
                </c:pt>
                <c:pt idx="20427">
                  <c:v>0.122533</c:v>
                </c:pt>
                <c:pt idx="20428">
                  <c:v>0.121097</c:v>
                </c:pt>
                <c:pt idx="20429">
                  <c:v>0.119617</c:v>
                </c:pt>
                <c:pt idx="20430">
                  <c:v>0.118093</c:v>
                </c:pt>
                <c:pt idx="20431">
                  <c:v>0.11652999999999999</c:v>
                </c:pt>
                <c:pt idx="20432">
                  <c:v>0.114928</c:v>
                </c:pt>
                <c:pt idx="20433">
                  <c:v>0.113292</c:v>
                </c:pt>
                <c:pt idx="20434">
                  <c:v>0.111623</c:v>
                </c:pt>
                <c:pt idx="20435">
                  <c:v>0.10992399999999999</c:v>
                </c:pt>
                <c:pt idx="20436">
                  <c:v>0.108197</c:v>
                </c:pt>
                <c:pt idx="20437">
                  <c:v>0.106444</c:v>
                </c:pt>
                <c:pt idx="20438">
                  <c:v>0.104668</c:v>
                </c:pt>
                <c:pt idx="20439">
                  <c:v>0.102869</c:v>
                </c:pt>
                <c:pt idx="20440">
                  <c:v>0.101049</c:v>
                </c:pt>
                <c:pt idx="20441">
                  <c:v>9.9210900000000005E-2</c:v>
                </c:pt>
                <c:pt idx="20442">
                  <c:v>9.7358799999999995E-2</c:v>
                </c:pt>
                <c:pt idx="20443">
                  <c:v>9.5494599999999999E-2</c:v>
                </c:pt>
                <c:pt idx="20444">
                  <c:v>9.3620800000000004E-2</c:v>
                </c:pt>
                <c:pt idx="20445">
                  <c:v>9.1739699999999993E-2</c:v>
                </c:pt>
                <c:pt idx="20446">
                  <c:v>8.9853699999999995E-2</c:v>
                </c:pt>
                <c:pt idx="20447">
                  <c:v>8.7965100000000004E-2</c:v>
                </c:pt>
                <c:pt idx="20448">
                  <c:v>8.6075600000000002E-2</c:v>
                </c:pt>
                <c:pt idx="20449">
                  <c:v>8.4186700000000003E-2</c:v>
                </c:pt>
                <c:pt idx="20450">
                  <c:v>8.2300700000000004E-2</c:v>
                </c:pt>
                <c:pt idx="20451">
                  <c:v>8.04198E-2</c:v>
                </c:pt>
                <c:pt idx="20452">
                  <c:v>7.8546599999999994E-2</c:v>
                </c:pt>
                <c:pt idx="20453">
                  <c:v>7.6684699999999995E-2</c:v>
                </c:pt>
                <c:pt idx="20454">
                  <c:v>7.4837000000000001E-2</c:v>
                </c:pt>
                <c:pt idx="20455">
                  <c:v>7.3005500000000001E-2</c:v>
                </c:pt>
                <c:pt idx="20456">
                  <c:v>7.1191699999999997E-2</c:v>
                </c:pt>
                <c:pt idx="20457">
                  <c:v>6.9397500000000001E-2</c:v>
                </c:pt>
                <c:pt idx="20458">
                  <c:v>6.7624600000000007E-2</c:v>
                </c:pt>
                <c:pt idx="20459">
                  <c:v>6.58749E-2</c:v>
                </c:pt>
                <c:pt idx="20460">
                  <c:v>6.4150700000000005E-2</c:v>
                </c:pt>
                <c:pt idx="20461">
                  <c:v>6.24544E-2</c:v>
                </c:pt>
                <c:pt idx="20462">
                  <c:v>6.0787599999999997E-2</c:v>
                </c:pt>
                <c:pt idx="20463">
                  <c:v>5.9151000000000002E-2</c:v>
                </c:pt>
                <c:pt idx="20464">
                  <c:v>5.7545699999999998E-2</c:v>
                </c:pt>
                <c:pt idx="20465">
                  <c:v>5.5973200000000001E-2</c:v>
                </c:pt>
                <c:pt idx="20466">
                  <c:v>5.4435299999999999E-2</c:v>
                </c:pt>
                <c:pt idx="20467">
                  <c:v>5.2934000000000002E-2</c:v>
                </c:pt>
                <c:pt idx="20468">
                  <c:v>5.14709E-2</c:v>
                </c:pt>
                <c:pt idx="20469">
                  <c:v>5.0048000000000002E-2</c:v>
                </c:pt>
                <c:pt idx="20470">
                  <c:v>4.8667099999999998E-2</c:v>
                </c:pt>
                <c:pt idx="20471">
                  <c:v>4.7330400000000002E-2</c:v>
                </c:pt>
                <c:pt idx="20472">
                  <c:v>4.60401E-2</c:v>
                </c:pt>
                <c:pt idx="20473">
                  <c:v>4.4797900000000002E-2</c:v>
                </c:pt>
                <c:pt idx="20474">
                  <c:v>4.3605100000000001E-2</c:v>
                </c:pt>
                <c:pt idx="20475">
                  <c:v>4.2463000000000001E-2</c:v>
                </c:pt>
                <c:pt idx="20476">
                  <c:v>4.1373E-2</c:v>
                </c:pt>
                <c:pt idx="20477">
                  <c:v>4.0335799999999998E-2</c:v>
                </c:pt>
                <c:pt idx="20478">
                  <c:v>3.9352199999999997E-2</c:v>
                </c:pt>
                <c:pt idx="20479">
                  <c:v>3.8422600000000001E-2</c:v>
                </c:pt>
                <c:pt idx="20480">
                  <c:v>3.7546900000000001E-2</c:v>
                </c:pt>
                <c:pt idx="20481">
                  <c:v>3.6724300000000001E-2</c:v>
                </c:pt>
                <c:pt idx="20482">
                  <c:v>3.5954899999999998E-2</c:v>
                </c:pt>
                <c:pt idx="20483">
                  <c:v>3.5239800000000002E-2</c:v>
                </c:pt>
                <c:pt idx="20484">
                  <c:v>3.4580199999999998E-2</c:v>
                </c:pt>
                <c:pt idx="20485">
                  <c:v>3.3977599999999997E-2</c:v>
                </c:pt>
                <c:pt idx="20486">
                  <c:v>3.3434100000000001E-2</c:v>
                </c:pt>
                <c:pt idx="20487">
                  <c:v>3.2950500000000001E-2</c:v>
                </c:pt>
                <c:pt idx="20488">
                  <c:v>3.2526100000000002E-2</c:v>
                </c:pt>
                <c:pt idx="20489">
                  <c:v>3.2160300000000003E-2</c:v>
                </c:pt>
                <c:pt idx="20490">
                  <c:v>3.1853199999999998E-2</c:v>
                </c:pt>
                <c:pt idx="20491">
                  <c:v>3.16057E-2</c:v>
                </c:pt>
                <c:pt idx="20492">
                  <c:v>3.1419000000000002E-2</c:v>
                </c:pt>
                <c:pt idx="20493">
                  <c:v>3.1293599999999998E-2</c:v>
                </c:pt>
                <c:pt idx="20494">
                  <c:v>3.1229E-2</c:v>
                </c:pt>
                <c:pt idx="20495">
                  <c:v>3.1225099999999999E-2</c:v>
                </c:pt>
                <c:pt idx="20496">
                  <c:v>3.1282400000000002E-2</c:v>
                </c:pt>
                <c:pt idx="20497">
                  <c:v>3.1400200000000003E-2</c:v>
                </c:pt>
                <c:pt idx="20498">
                  <c:v>3.1576800000000002E-2</c:v>
                </c:pt>
                <c:pt idx="20499">
                  <c:v>3.1811499999999999E-2</c:v>
                </c:pt>
                <c:pt idx="20500">
                  <c:v>3.2104500000000001E-2</c:v>
                </c:pt>
                <c:pt idx="20501">
                  <c:v>3.24558E-2</c:v>
                </c:pt>
                <c:pt idx="20502">
                  <c:v>3.2864400000000002E-2</c:v>
                </c:pt>
                <c:pt idx="20503">
                  <c:v>3.3328400000000001E-2</c:v>
                </c:pt>
                <c:pt idx="20504">
                  <c:v>3.3846099999999997E-2</c:v>
                </c:pt>
                <c:pt idx="20505">
                  <c:v>3.4416500000000003E-2</c:v>
                </c:pt>
                <c:pt idx="20506">
                  <c:v>3.50397E-2</c:v>
                </c:pt>
                <c:pt idx="20507">
                  <c:v>3.57156E-2</c:v>
                </c:pt>
                <c:pt idx="20508">
                  <c:v>3.6443799999999998E-2</c:v>
                </c:pt>
                <c:pt idx="20509">
                  <c:v>3.7223399999999997E-2</c:v>
                </c:pt>
                <c:pt idx="20510">
                  <c:v>3.8053999999999998E-2</c:v>
                </c:pt>
                <c:pt idx="20511">
                  <c:v>3.8934700000000003E-2</c:v>
                </c:pt>
                <c:pt idx="20512">
                  <c:v>3.98646E-2</c:v>
                </c:pt>
                <c:pt idx="20513">
                  <c:v>4.0842900000000001E-2</c:v>
                </c:pt>
                <c:pt idx="20514">
                  <c:v>4.1868500000000003E-2</c:v>
                </c:pt>
                <c:pt idx="20515">
                  <c:v>4.2939900000000003E-2</c:v>
                </c:pt>
                <c:pt idx="20516">
                  <c:v>4.4055999999999998E-2</c:v>
                </c:pt>
                <c:pt idx="20517">
                  <c:v>4.5215600000000002E-2</c:v>
                </c:pt>
                <c:pt idx="20518">
                  <c:v>4.6417100000000003E-2</c:v>
                </c:pt>
                <c:pt idx="20519">
                  <c:v>4.7659600000000003E-2</c:v>
                </c:pt>
                <c:pt idx="20520">
                  <c:v>4.8941999999999999E-2</c:v>
                </c:pt>
                <c:pt idx="20521">
                  <c:v>5.0263099999999998E-2</c:v>
                </c:pt>
                <c:pt idx="20522">
                  <c:v>5.1620800000000001E-2</c:v>
                </c:pt>
                <c:pt idx="20523">
                  <c:v>5.3013400000000002E-2</c:v>
                </c:pt>
                <c:pt idx="20524">
                  <c:v>5.4439300000000003E-2</c:v>
                </c:pt>
                <c:pt idx="20525">
                  <c:v>5.5897200000000001E-2</c:v>
                </c:pt>
                <c:pt idx="20526">
                  <c:v>5.7386E-2</c:v>
                </c:pt>
                <c:pt idx="20527">
                  <c:v>5.8904400000000003E-2</c:v>
                </c:pt>
                <c:pt idx="20528">
                  <c:v>6.0450400000000001E-2</c:v>
                </c:pt>
                <c:pt idx="20529">
                  <c:v>6.2021899999999998E-2</c:v>
                </c:pt>
                <c:pt idx="20530">
                  <c:v>6.3618099999999997E-2</c:v>
                </c:pt>
                <c:pt idx="20531">
                  <c:v>6.5238000000000004E-2</c:v>
                </c:pt>
                <c:pt idx="20532">
                  <c:v>6.6879400000000006E-2</c:v>
                </c:pt>
                <c:pt idx="20533">
                  <c:v>6.8539199999999995E-2</c:v>
                </c:pt>
                <c:pt idx="20534">
                  <c:v>7.0214700000000005E-2</c:v>
                </c:pt>
                <c:pt idx="20535">
                  <c:v>7.1904300000000004E-2</c:v>
                </c:pt>
                <c:pt idx="20536">
                  <c:v>7.3607300000000001E-2</c:v>
                </c:pt>
                <c:pt idx="20537">
                  <c:v>7.5323399999999999E-2</c:v>
                </c:pt>
                <c:pt idx="20538">
                  <c:v>7.70512E-2</c:v>
                </c:pt>
                <c:pt idx="20539">
                  <c:v>7.8788700000000003E-2</c:v>
                </c:pt>
                <c:pt idx="20540">
                  <c:v>8.05342E-2</c:v>
                </c:pt>
                <c:pt idx="20541">
                  <c:v>8.2285700000000003E-2</c:v>
                </c:pt>
                <c:pt idx="20542">
                  <c:v>8.4040900000000002E-2</c:v>
                </c:pt>
                <c:pt idx="20543">
                  <c:v>8.5797300000000007E-2</c:v>
                </c:pt>
                <c:pt idx="20544">
                  <c:v>8.7552699999999997E-2</c:v>
                </c:pt>
                <c:pt idx="20545">
                  <c:v>8.9305499999999996E-2</c:v>
                </c:pt>
                <c:pt idx="20546">
                  <c:v>9.10551E-2</c:v>
                </c:pt>
                <c:pt idx="20547">
                  <c:v>9.2800900000000006E-2</c:v>
                </c:pt>
                <c:pt idx="20548">
                  <c:v>9.4541500000000001E-2</c:v>
                </c:pt>
                <c:pt idx="20549">
                  <c:v>9.6274799999999994E-2</c:v>
                </c:pt>
                <c:pt idx="20550">
                  <c:v>9.79994E-2</c:v>
                </c:pt>
                <c:pt idx="20551">
                  <c:v>9.9713599999999999E-2</c:v>
                </c:pt>
                <c:pt idx="20552">
                  <c:v>0.10141500000000001</c:v>
                </c:pt>
                <c:pt idx="20553">
                  <c:v>0.103103</c:v>
                </c:pt>
                <c:pt idx="20554">
                  <c:v>0.10477499999999999</c:v>
                </c:pt>
                <c:pt idx="20555">
                  <c:v>0.106431</c:v>
                </c:pt>
                <c:pt idx="20556">
                  <c:v>0.10807</c:v>
                </c:pt>
                <c:pt idx="20557">
                  <c:v>0.10968899999999999</c:v>
                </c:pt>
                <c:pt idx="20558">
                  <c:v>0.111286</c:v>
                </c:pt>
                <c:pt idx="20559">
                  <c:v>0.112862</c:v>
                </c:pt>
                <c:pt idx="20560">
                  <c:v>0.114414</c:v>
                </c:pt>
                <c:pt idx="20561">
                  <c:v>0.115939</c:v>
                </c:pt>
                <c:pt idx="20562">
                  <c:v>0.117438</c:v>
                </c:pt>
                <c:pt idx="20563">
                  <c:v>0.118908</c:v>
                </c:pt>
                <c:pt idx="20564">
                  <c:v>0.120349</c:v>
                </c:pt>
                <c:pt idx="20565">
                  <c:v>0.12175800000000001</c:v>
                </c:pt>
                <c:pt idx="20566">
                  <c:v>0.12313499999999999</c:v>
                </c:pt>
                <c:pt idx="20567">
                  <c:v>0.124477</c:v>
                </c:pt>
                <c:pt idx="20568">
                  <c:v>0.12578400000000001</c:v>
                </c:pt>
                <c:pt idx="20569">
                  <c:v>0.127054</c:v>
                </c:pt>
                <c:pt idx="20570">
                  <c:v>0.12828600000000001</c:v>
                </c:pt>
                <c:pt idx="20571">
                  <c:v>0.12947900000000001</c:v>
                </c:pt>
                <c:pt idx="20572">
                  <c:v>0.130631</c:v>
                </c:pt>
                <c:pt idx="20573">
                  <c:v>0.131741</c:v>
                </c:pt>
                <c:pt idx="20574">
                  <c:v>0.13280900000000001</c:v>
                </c:pt>
                <c:pt idx="20575">
                  <c:v>0.13383300000000001</c:v>
                </c:pt>
                <c:pt idx="20576">
                  <c:v>0.13481499999999999</c:v>
                </c:pt>
                <c:pt idx="20577">
                  <c:v>0.13575300000000001</c:v>
                </c:pt>
                <c:pt idx="20578">
                  <c:v>0.13664499999999999</c:v>
                </c:pt>
                <c:pt idx="20579">
                  <c:v>0.137492</c:v>
                </c:pt>
                <c:pt idx="20580">
                  <c:v>0.138292</c:v>
                </c:pt>
                <c:pt idx="20581">
                  <c:v>0.139044</c:v>
                </c:pt>
                <c:pt idx="20582">
                  <c:v>0.13974700000000001</c:v>
                </c:pt>
                <c:pt idx="20583">
                  <c:v>0.140401</c:v>
                </c:pt>
                <c:pt idx="20584">
                  <c:v>0.14100599999999999</c:v>
                </c:pt>
                <c:pt idx="20585">
                  <c:v>0.14155999999999999</c:v>
                </c:pt>
                <c:pt idx="20586">
                  <c:v>0.14206299999999999</c:v>
                </c:pt>
                <c:pt idx="20587">
                  <c:v>0.142515</c:v>
                </c:pt>
                <c:pt idx="20588">
                  <c:v>0.14291599999999999</c:v>
                </c:pt>
                <c:pt idx="20589">
                  <c:v>0.143265</c:v>
                </c:pt>
                <c:pt idx="20590">
                  <c:v>0.143564</c:v>
                </c:pt>
                <c:pt idx="20591">
                  <c:v>0.143813</c:v>
                </c:pt>
                <c:pt idx="20592">
                  <c:v>0.144013</c:v>
                </c:pt>
                <c:pt idx="20593">
                  <c:v>0.14416300000000001</c:v>
                </c:pt>
                <c:pt idx="20594">
                  <c:v>0.144263</c:v>
                </c:pt>
                <c:pt idx="20595">
                  <c:v>0.144312</c:v>
                </c:pt>
                <c:pt idx="20596">
                  <c:v>0.14431099999999999</c:v>
                </c:pt>
                <c:pt idx="20597">
                  <c:v>0.14426</c:v>
                </c:pt>
                <c:pt idx="20598">
                  <c:v>0.14416000000000001</c:v>
                </c:pt>
                <c:pt idx="20599">
                  <c:v>0.144012</c:v>
                </c:pt>
                <c:pt idx="20600">
                  <c:v>0.143816</c:v>
                </c:pt>
                <c:pt idx="20601">
                  <c:v>0.14357500000000001</c:v>
                </c:pt>
                <c:pt idx="20602">
                  <c:v>0.143287</c:v>
                </c:pt>
                <c:pt idx="20603">
                  <c:v>0.142954</c:v>
                </c:pt>
                <c:pt idx="20604">
                  <c:v>0.14257600000000001</c:v>
                </c:pt>
                <c:pt idx="20605">
                  <c:v>0.142155</c:v>
                </c:pt>
                <c:pt idx="20606">
                  <c:v>0.14169000000000001</c:v>
                </c:pt>
                <c:pt idx="20607">
                  <c:v>0.141182</c:v>
                </c:pt>
                <c:pt idx="20608">
                  <c:v>0.14063300000000001</c:v>
                </c:pt>
                <c:pt idx="20609">
                  <c:v>0.140044</c:v>
                </c:pt>
                <c:pt idx="20610">
                  <c:v>0.13941600000000001</c:v>
                </c:pt>
                <c:pt idx="20611">
                  <c:v>0.13875100000000001</c:v>
                </c:pt>
                <c:pt idx="20612">
                  <c:v>0.13805000000000001</c:v>
                </c:pt>
                <c:pt idx="20613">
                  <c:v>0.13731199999999999</c:v>
                </c:pt>
                <c:pt idx="20614">
                  <c:v>0.13653999999999999</c:v>
                </c:pt>
                <c:pt idx="20615">
                  <c:v>0.13573299999999999</c:v>
                </c:pt>
                <c:pt idx="20616">
                  <c:v>0.13489300000000001</c:v>
                </c:pt>
                <c:pt idx="20617">
                  <c:v>0.134024</c:v>
                </c:pt>
                <c:pt idx="20618">
                  <c:v>0.13312499999999999</c:v>
                </c:pt>
                <c:pt idx="20619">
                  <c:v>0.13219900000000001</c:v>
                </c:pt>
                <c:pt idx="20620">
                  <c:v>0.131245</c:v>
                </c:pt>
                <c:pt idx="20621">
                  <c:v>0.13026699999999999</c:v>
                </c:pt>
                <c:pt idx="20622">
                  <c:v>0.12926699999999999</c:v>
                </c:pt>
                <c:pt idx="20623">
                  <c:v>0.128245</c:v>
                </c:pt>
                <c:pt idx="20624">
                  <c:v>0.12720500000000001</c:v>
                </c:pt>
                <c:pt idx="20625">
                  <c:v>0.12614800000000001</c:v>
                </c:pt>
                <c:pt idx="20626">
                  <c:v>0.12507599999999999</c:v>
                </c:pt>
                <c:pt idx="20627">
                  <c:v>0.123992</c:v>
                </c:pt>
                <c:pt idx="20628">
                  <c:v>0.12289600000000001</c:v>
                </c:pt>
                <c:pt idx="20629">
                  <c:v>0.12179</c:v>
                </c:pt>
                <c:pt idx="20630">
                  <c:v>0.12067700000000001</c:v>
                </c:pt>
                <c:pt idx="20631">
                  <c:v>0.119557</c:v>
                </c:pt>
                <c:pt idx="20632">
                  <c:v>0.11842999999999999</c:v>
                </c:pt>
                <c:pt idx="20633">
                  <c:v>0.117299</c:v>
                </c:pt>
                <c:pt idx="20634">
                  <c:v>0.116165</c:v>
                </c:pt>
                <c:pt idx="20635">
                  <c:v>0.11502999999999999</c:v>
                </c:pt>
                <c:pt idx="20636">
                  <c:v>0.113895</c:v>
                </c:pt>
                <c:pt idx="20637">
                  <c:v>0.112762</c:v>
                </c:pt>
                <c:pt idx="20638">
                  <c:v>0.111634</c:v>
                </c:pt>
                <c:pt idx="20639">
                  <c:v>0.110511</c:v>
                </c:pt>
                <c:pt idx="20640">
                  <c:v>0.10939500000000001</c:v>
                </c:pt>
                <c:pt idx="20641">
                  <c:v>0.10828699999999999</c:v>
                </c:pt>
                <c:pt idx="20642">
                  <c:v>0.107187</c:v>
                </c:pt>
                <c:pt idx="20643">
                  <c:v>0.106096</c:v>
                </c:pt>
                <c:pt idx="20644">
                  <c:v>0.105018</c:v>
                </c:pt>
                <c:pt idx="20645">
                  <c:v>0.103952</c:v>
                </c:pt>
                <c:pt idx="20646">
                  <c:v>0.10290000000000001</c:v>
                </c:pt>
                <c:pt idx="20647">
                  <c:v>0.101864</c:v>
                </c:pt>
                <c:pt idx="20648">
                  <c:v>0.100845</c:v>
                </c:pt>
                <c:pt idx="20649">
                  <c:v>9.9844600000000006E-2</c:v>
                </c:pt>
                <c:pt idx="20650">
                  <c:v>9.8861900000000003E-2</c:v>
                </c:pt>
                <c:pt idx="20651">
                  <c:v>9.7898299999999994E-2</c:v>
                </c:pt>
                <c:pt idx="20652">
                  <c:v>9.6954700000000005E-2</c:v>
                </c:pt>
                <c:pt idx="20653">
                  <c:v>9.6032099999999995E-2</c:v>
                </c:pt>
                <c:pt idx="20654">
                  <c:v>9.5131599999999997E-2</c:v>
                </c:pt>
                <c:pt idx="20655">
                  <c:v>9.4253799999999999E-2</c:v>
                </c:pt>
                <c:pt idx="20656">
                  <c:v>9.3399700000000002E-2</c:v>
                </c:pt>
                <c:pt idx="20657">
                  <c:v>9.257E-2</c:v>
                </c:pt>
                <c:pt idx="20658">
                  <c:v>9.1765399999999997E-2</c:v>
                </c:pt>
                <c:pt idx="20659">
                  <c:v>9.0986700000000004E-2</c:v>
                </c:pt>
                <c:pt idx="20660">
                  <c:v>9.0234499999999995E-2</c:v>
                </c:pt>
                <c:pt idx="20661">
                  <c:v>8.9508900000000002E-2</c:v>
                </c:pt>
                <c:pt idx="20662">
                  <c:v>8.8810100000000003E-2</c:v>
                </c:pt>
                <c:pt idx="20663">
                  <c:v>8.81387E-2</c:v>
                </c:pt>
                <c:pt idx="20664">
                  <c:v>8.7495900000000001E-2</c:v>
                </c:pt>
                <c:pt idx="20665">
                  <c:v>8.6882699999999993E-2</c:v>
                </c:pt>
                <c:pt idx="20666">
                  <c:v>8.6299500000000001E-2</c:v>
                </c:pt>
                <c:pt idx="20667">
                  <c:v>8.5746299999999998E-2</c:v>
                </c:pt>
                <c:pt idx="20668">
                  <c:v>8.5223400000000005E-2</c:v>
                </c:pt>
                <c:pt idx="20669">
                  <c:v>8.4730799999999995E-2</c:v>
                </c:pt>
                <c:pt idx="20670">
                  <c:v>8.4268200000000001E-2</c:v>
                </c:pt>
                <c:pt idx="20671">
                  <c:v>8.3834900000000004E-2</c:v>
                </c:pt>
                <c:pt idx="20672">
                  <c:v>8.3430599999999994E-2</c:v>
                </c:pt>
                <c:pt idx="20673">
                  <c:v>8.3055500000000004E-2</c:v>
                </c:pt>
                <c:pt idx="20674">
                  <c:v>8.2710699999999998E-2</c:v>
                </c:pt>
                <c:pt idx="20675">
                  <c:v>8.2396200000000003E-2</c:v>
                </c:pt>
                <c:pt idx="20676">
                  <c:v>8.2112000000000004E-2</c:v>
                </c:pt>
                <c:pt idx="20677">
                  <c:v>8.1857799999999994E-2</c:v>
                </c:pt>
                <c:pt idx="20678">
                  <c:v>8.1633800000000006E-2</c:v>
                </c:pt>
                <c:pt idx="20679">
                  <c:v>8.1439999999999999E-2</c:v>
                </c:pt>
                <c:pt idx="20680">
                  <c:v>8.1276200000000007E-2</c:v>
                </c:pt>
                <c:pt idx="20681">
                  <c:v>8.11418E-2</c:v>
                </c:pt>
                <c:pt idx="20682">
                  <c:v>8.1036399999999995E-2</c:v>
                </c:pt>
                <c:pt idx="20683">
                  <c:v>8.0959600000000007E-2</c:v>
                </c:pt>
                <c:pt idx="20684">
                  <c:v>8.0910899999999994E-2</c:v>
                </c:pt>
                <c:pt idx="20685">
                  <c:v>8.0889600000000006E-2</c:v>
                </c:pt>
                <c:pt idx="20686">
                  <c:v>8.0894999999999995E-2</c:v>
                </c:pt>
                <c:pt idx="20687">
                  <c:v>8.0927100000000002E-2</c:v>
                </c:pt>
                <c:pt idx="20688">
                  <c:v>8.0986100000000005E-2</c:v>
                </c:pt>
                <c:pt idx="20689">
                  <c:v>8.1071699999999997E-2</c:v>
                </c:pt>
                <c:pt idx="20690">
                  <c:v>8.1183400000000003E-2</c:v>
                </c:pt>
                <c:pt idx="20691">
                  <c:v>8.1319900000000001E-2</c:v>
                </c:pt>
                <c:pt idx="20692">
                  <c:v>8.1479899999999994E-2</c:v>
                </c:pt>
                <c:pt idx="20693">
                  <c:v>8.1661999999999998E-2</c:v>
                </c:pt>
                <c:pt idx="20694">
                  <c:v>8.1865599999999997E-2</c:v>
                </c:pt>
                <c:pt idx="20695">
                  <c:v>8.2089800000000004E-2</c:v>
                </c:pt>
                <c:pt idx="20696">
                  <c:v>8.2334299999999999E-2</c:v>
                </c:pt>
                <c:pt idx="20697">
                  <c:v>8.25988E-2</c:v>
                </c:pt>
                <c:pt idx="20698">
                  <c:v>8.2882999999999998E-2</c:v>
                </c:pt>
                <c:pt idx="20699">
                  <c:v>8.3185099999999998E-2</c:v>
                </c:pt>
                <c:pt idx="20700">
                  <c:v>8.3503099999999997E-2</c:v>
                </c:pt>
                <c:pt idx="20701">
                  <c:v>8.3835999999999994E-2</c:v>
                </c:pt>
                <c:pt idx="20702">
                  <c:v>8.4183400000000005E-2</c:v>
                </c:pt>
                <c:pt idx="20703">
                  <c:v>8.4544999999999995E-2</c:v>
                </c:pt>
                <c:pt idx="20704">
                  <c:v>8.4919900000000006E-2</c:v>
                </c:pt>
                <c:pt idx="20705">
                  <c:v>8.5307800000000003E-2</c:v>
                </c:pt>
                <c:pt idx="20706">
                  <c:v>8.5708099999999995E-2</c:v>
                </c:pt>
                <c:pt idx="20707">
                  <c:v>8.6119899999999999E-2</c:v>
                </c:pt>
                <c:pt idx="20708">
                  <c:v>8.6541999999999994E-2</c:v>
                </c:pt>
                <c:pt idx="20709">
                  <c:v>8.6973400000000006E-2</c:v>
                </c:pt>
                <c:pt idx="20710">
                  <c:v>8.7413299999999999E-2</c:v>
                </c:pt>
                <c:pt idx="20711">
                  <c:v>8.7861599999999998E-2</c:v>
                </c:pt>
                <c:pt idx="20712">
                  <c:v>8.8318300000000002E-2</c:v>
                </c:pt>
                <c:pt idx="20713">
                  <c:v>8.8784600000000005E-2</c:v>
                </c:pt>
                <c:pt idx="20714">
                  <c:v>8.9260699999999998E-2</c:v>
                </c:pt>
                <c:pt idx="20715">
                  <c:v>8.9744299999999999E-2</c:v>
                </c:pt>
                <c:pt idx="20716">
                  <c:v>9.0232099999999996E-2</c:v>
                </c:pt>
                <c:pt idx="20717">
                  <c:v>9.0722399999999995E-2</c:v>
                </c:pt>
                <c:pt idx="20718">
                  <c:v>9.1214000000000003E-2</c:v>
                </c:pt>
                <c:pt idx="20719">
                  <c:v>9.1705200000000001E-2</c:v>
                </c:pt>
                <c:pt idx="20720">
                  <c:v>9.2194399999999996E-2</c:v>
                </c:pt>
                <c:pt idx="20721">
                  <c:v>9.2680600000000002E-2</c:v>
                </c:pt>
                <c:pt idx="20722">
                  <c:v>9.3162800000000004E-2</c:v>
                </c:pt>
                <c:pt idx="20723">
                  <c:v>9.3639600000000003E-2</c:v>
                </c:pt>
                <c:pt idx="20724">
                  <c:v>9.4109799999999993E-2</c:v>
                </c:pt>
                <c:pt idx="20725">
                  <c:v>9.4572199999999995E-2</c:v>
                </c:pt>
                <c:pt idx="20726">
                  <c:v>9.5025799999999994E-2</c:v>
                </c:pt>
                <c:pt idx="20727">
                  <c:v>9.5468899999999995E-2</c:v>
                </c:pt>
                <c:pt idx="20728">
                  <c:v>9.5899999999999999E-2</c:v>
                </c:pt>
                <c:pt idx="20729">
                  <c:v>9.63175E-2</c:v>
                </c:pt>
                <c:pt idx="20730">
                  <c:v>9.6720600000000004E-2</c:v>
                </c:pt>
                <c:pt idx="20731">
                  <c:v>9.7108899999999998E-2</c:v>
                </c:pt>
                <c:pt idx="20732">
                  <c:v>9.7481700000000004E-2</c:v>
                </c:pt>
                <c:pt idx="20733">
                  <c:v>9.7838099999999997E-2</c:v>
                </c:pt>
                <c:pt idx="20734">
                  <c:v>9.8177600000000004E-2</c:v>
                </c:pt>
                <c:pt idx="20735">
                  <c:v>9.8499600000000007E-2</c:v>
                </c:pt>
                <c:pt idx="20736">
                  <c:v>9.8803500000000002E-2</c:v>
                </c:pt>
                <c:pt idx="20737">
                  <c:v>9.9088099999999998E-2</c:v>
                </c:pt>
                <c:pt idx="20738">
                  <c:v>9.9352300000000004E-2</c:v>
                </c:pt>
                <c:pt idx="20739">
                  <c:v>9.9595400000000001E-2</c:v>
                </c:pt>
                <c:pt idx="20740">
                  <c:v>9.9816500000000002E-2</c:v>
                </c:pt>
                <c:pt idx="20741">
                  <c:v>0.10001500000000001</c:v>
                </c:pt>
                <c:pt idx="20742">
                  <c:v>0.10019</c:v>
                </c:pt>
                <c:pt idx="20743">
                  <c:v>0.100339</c:v>
                </c:pt>
                <c:pt idx="20744">
                  <c:v>0.100464</c:v>
                </c:pt>
                <c:pt idx="20745">
                  <c:v>0.100562</c:v>
                </c:pt>
                <c:pt idx="20746">
                  <c:v>0.100633</c:v>
                </c:pt>
                <c:pt idx="20747">
                  <c:v>0.100677</c:v>
                </c:pt>
                <c:pt idx="20748">
                  <c:v>0.100693</c:v>
                </c:pt>
                <c:pt idx="20749">
                  <c:v>0.10068000000000001</c:v>
                </c:pt>
                <c:pt idx="20750">
                  <c:v>0.10063800000000001</c:v>
                </c:pt>
                <c:pt idx="20751">
                  <c:v>0.100565</c:v>
                </c:pt>
                <c:pt idx="20752">
                  <c:v>0.100463</c:v>
                </c:pt>
                <c:pt idx="20753">
                  <c:v>0.10033</c:v>
                </c:pt>
                <c:pt idx="20754">
                  <c:v>0.10016600000000001</c:v>
                </c:pt>
                <c:pt idx="20755">
                  <c:v>9.9972099999999994E-2</c:v>
                </c:pt>
                <c:pt idx="20756">
                  <c:v>9.9747699999999995E-2</c:v>
                </c:pt>
                <c:pt idx="20757">
                  <c:v>9.9492899999999995E-2</c:v>
                </c:pt>
                <c:pt idx="20758">
                  <c:v>9.9207799999999999E-2</c:v>
                </c:pt>
                <c:pt idx="20759">
                  <c:v>9.8891599999999996E-2</c:v>
                </c:pt>
                <c:pt idx="20760">
                  <c:v>9.8544499999999993E-2</c:v>
                </c:pt>
                <c:pt idx="20761">
                  <c:v>9.8166799999999999E-2</c:v>
                </c:pt>
                <c:pt idx="20762">
                  <c:v>9.7759600000000002E-2</c:v>
                </c:pt>
                <c:pt idx="20763">
                  <c:v>9.7323499999999993E-2</c:v>
                </c:pt>
                <c:pt idx="20764">
                  <c:v>9.6859100000000004E-2</c:v>
                </c:pt>
                <c:pt idx="20765">
                  <c:v>9.63672E-2</c:v>
                </c:pt>
                <c:pt idx="20766">
                  <c:v>9.58484E-2</c:v>
                </c:pt>
                <c:pt idx="20767">
                  <c:v>9.5303499999999999E-2</c:v>
                </c:pt>
                <c:pt idx="20768">
                  <c:v>9.4733200000000004E-2</c:v>
                </c:pt>
                <c:pt idx="20769">
                  <c:v>9.4138399999999997E-2</c:v>
                </c:pt>
                <c:pt idx="20770">
                  <c:v>9.3520000000000006E-2</c:v>
                </c:pt>
                <c:pt idx="20771">
                  <c:v>9.2878699999999995E-2</c:v>
                </c:pt>
                <c:pt idx="20772">
                  <c:v>9.2215099999999994E-2</c:v>
                </c:pt>
                <c:pt idx="20773">
                  <c:v>9.1530100000000003E-2</c:v>
                </c:pt>
                <c:pt idx="20774">
                  <c:v>9.0825100000000006E-2</c:v>
                </c:pt>
                <c:pt idx="20775">
                  <c:v>9.0101899999999999E-2</c:v>
                </c:pt>
                <c:pt idx="20776">
                  <c:v>8.9361899999999994E-2</c:v>
                </c:pt>
                <c:pt idx="20777">
                  <c:v>8.8606599999999994E-2</c:v>
                </c:pt>
                <c:pt idx="20778">
                  <c:v>8.7837600000000002E-2</c:v>
                </c:pt>
                <c:pt idx="20779">
                  <c:v>8.70562E-2</c:v>
                </c:pt>
                <c:pt idx="20780">
                  <c:v>8.6263500000000007E-2</c:v>
                </c:pt>
                <c:pt idx="20781">
                  <c:v>8.5460800000000003E-2</c:v>
                </c:pt>
                <c:pt idx="20782">
                  <c:v>8.46499E-2</c:v>
                </c:pt>
                <c:pt idx="20783">
                  <c:v>8.3832599999999993E-2</c:v>
                </c:pt>
                <c:pt idx="20784">
                  <c:v>8.3011500000000002E-2</c:v>
                </c:pt>
                <c:pt idx="20785">
                  <c:v>8.2188800000000006E-2</c:v>
                </c:pt>
                <c:pt idx="20786">
                  <c:v>8.1365900000000005E-2</c:v>
                </c:pt>
                <c:pt idx="20787">
                  <c:v>8.0543400000000001E-2</c:v>
                </c:pt>
                <c:pt idx="20788">
                  <c:v>7.9722199999999993E-2</c:v>
                </c:pt>
                <c:pt idx="20789">
                  <c:v>7.8904299999999997E-2</c:v>
                </c:pt>
                <c:pt idx="20790">
                  <c:v>7.8091800000000003E-2</c:v>
                </c:pt>
                <c:pt idx="20791">
                  <c:v>7.7286499999999994E-2</c:v>
                </c:pt>
                <c:pt idx="20792">
                  <c:v>7.6490000000000002E-2</c:v>
                </c:pt>
                <c:pt idx="20793">
                  <c:v>7.5703999999999994E-2</c:v>
                </c:pt>
                <c:pt idx="20794">
                  <c:v>7.4930399999999994E-2</c:v>
                </c:pt>
                <c:pt idx="20795">
                  <c:v>7.4170799999999995E-2</c:v>
                </c:pt>
                <c:pt idx="20796">
                  <c:v>7.3426500000000006E-2</c:v>
                </c:pt>
                <c:pt idx="20797">
                  <c:v>7.2698600000000002E-2</c:v>
                </c:pt>
                <c:pt idx="20798">
                  <c:v>7.1988899999999995E-2</c:v>
                </c:pt>
                <c:pt idx="20799">
                  <c:v>7.1299699999999994E-2</c:v>
                </c:pt>
                <c:pt idx="20800">
                  <c:v>7.06344E-2</c:v>
                </c:pt>
                <c:pt idx="20801">
                  <c:v>6.9996299999999997E-2</c:v>
                </c:pt>
                <c:pt idx="20802">
                  <c:v>6.9386299999999998E-2</c:v>
                </c:pt>
                <c:pt idx="20803">
                  <c:v>6.8803299999999998E-2</c:v>
                </c:pt>
                <c:pt idx="20804">
                  <c:v>6.8247299999999997E-2</c:v>
                </c:pt>
                <c:pt idx="20805">
                  <c:v>6.77199E-2</c:v>
                </c:pt>
                <c:pt idx="20806">
                  <c:v>6.7222299999999999E-2</c:v>
                </c:pt>
                <c:pt idx="20807">
                  <c:v>6.6755099999999998E-2</c:v>
                </c:pt>
                <c:pt idx="20808">
                  <c:v>6.6318600000000005E-2</c:v>
                </c:pt>
                <c:pt idx="20809">
                  <c:v>6.5913799999999995E-2</c:v>
                </c:pt>
                <c:pt idx="20810">
                  <c:v>6.55419E-2</c:v>
                </c:pt>
                <c:pt idx="20811">
                  <c:v>6.5203300000000006E-2</c:v>
                </c:pt>
                <c:pt idx="20812">
                  <c:v>6.4898200000000003E-2</c:v>
                </c:pt>
                <c:pt idx="20813">
                  <c:v>6.4627000000000004E-2</c:v>
                </c:pt>
                <c:pt idx="20814">
                  <c:v>6.4389199999999994E-2</c:v>
                </c:pt>
                <c:pt idx="20815">
                  <c:v>6.4184599999999994E-2</c:v>
                </c:pt>
                <c:pt idx="20816">
                  <c:v>6.4013100000000003E-2</c:v>
                </c:pt>
                <c:pt idx="20817">
                  <c:v>6.3875399999999999E-2</c:v>
                </c:pt>
                <c:pt idx="20818">
                  <c:v>6.3772099999999998E-2</c:v>
                </c:pt>
                <c:pt idx="20819">
                  <c:v>6.3703200000000001E-2</c:v>
                </c:pt>
                <c:pt idx="20820">
                  <c:v>6.3668799999999998E-2</c:v>
                </c:pt>
                <c:pt idx="20821">
                  <c:v>6.3668600000000006E-2</c:v>
                </c:pt>
                <c:pt idx="20822">
                  <c:v>6.3703300000000004E-2</c:v>
                </c:pt>
                <c:pt idx="20823">
                  <c:v>6.3773099999999999E-2</c:v>
                </c:pt>
                <c:pt idx="20824">
                  <c:v>6.3878299999999999E-2</c:v>
                </c:pt>
                <c:pt idx="20825">
                  <c:v>6.4018500000000006E-2</c:v>
                </c:pt>
                <c:pt idx="20826">
                  <c:v>6.4192799999999994E-2</c:v>
                </c:pt>
                <c:pt idx="20827">
                  <c:v>6.4401E-2</c:v>
                </c:pt>
                <c:pt idx="20828">
                  <c:v>6.4642199999999997E-2</c:v>
                </c:pt>
                <c:pt idx="20829">
                  <c:v>6.4915500000000001E-2</c:v>
                </c:pt>
                <c:pt idx="20830">
                  <c:v>6.5219600000000003E-2</c:v>
                </c:pt>
                <c:pt idx="20831">
                  <c:v>6.5553600000000004E-2</c:v>
                </c:pt>
                <c:pt idx="20832">
                  <c:v>6.5916299999999997E-2</c:v>
                </c:pt>
                <c:pt idx="20833">
                  <c:v>6.6306599999999993E-2</c:v>
                </c:pt>
                <c:pt idx="20834">
                  <c:v>6.6723599999999994E-2</c:v>
                </c:pt>
                <c:pt idx="20835">
                  <c:v>6.7166299999999998E-2</c:v>
                </c:pt>
                <c:pt idx="20836">
                  <c:v>6.7633399999999996E-2</c:v>
                </c:pt>
                <c:pt idx="20837">
                  <c:v>6.8123000000000003E-2</c:v>
                </c:pt>
                <c:pt idx="20838">
                  <c:v>6.8633299999999994E-2</c:v>
                </c:pt>
                <c:pt idx="20839">
                  <c:v>6.9162899999999999E-2</c:v>
                </c:pt>
                <c:pt idx="20840">
                  <c:v>6.9710300000000003E-2</c:v>
                </c:pt>
                <c:pt idx="20841">
                  <c:v>7.0273799999999997E-2</c:v>
                </c:pt>
                <c:pt idx="20842">
                  <c:v>7.0851800000000006E-2</c:v>
                </c:pt>
                <c:pt idx="20843">
                  <c:v>7.1442800000000001E-2</c:v>
                </c:pt>
                <c:pt idx="20844">
                  <c:v>7.2045100000000001E-2</c:v>
                </c:pt>
                <c:pt idx="20845">
                  <c:v>7.2657299999999994E-2</c:v>
                </c:pt>
                <c:pt idx="20846">
                  <c:v>7.3277900000000007E-2</c:v>
                </c:pt>
                <c:pt idx="20847">
                  <c:v>7.3905299999999993E-2</c:v>
                </c:pt>
                <c:pt idx="20848">
                  <c:v>7.4537599999999996E-2</c:v>
                </c:pt>
                <c:pt idx="20849">
                  <c:v>7.5172799999999998E-2</c:v>
                </c:pt>
                <c:pt idx="20850">
                  <c:v>7.5809500000000002E-2</c:v>
                </c:pt>
                <c:pt idx="20851">
                  <c:v>7.6446700000000006E-2</c:v>
                </c:pt>
                <c:pt idx="20852">
                  <c:v>7.7082999999999999E-2</c:v>
                </c:pt>
                <c:pt idx="20853">
                  <c:v>7.7716999999999994E-2</c:v>
                </c:pt>
                <c:pt idx="20854">
                  <c:v>7.8346899999999997E-2</c:v>
                </c:pt>
                <c:pt idx="20855">
                  <c:v>7.8970399999999996E-2</c:v>
                </c:pt>
                <c:pt idx="20856">
                  <c:v>7.9585100000000006E-2</c:v>
                </c:pt>
                <c:pt idx="20857">
                  <c:v>8.0188999999999996E-2</c:v>
                </c:pt>
                <c:pt idx="20858">
                  <c:v>8.0780099999999994E-2</c:v>
                </c:pt>
                <c:pt idx="20859">
                  <c:v>8.1356399999999995E-2</c:v>
                </c:pt>
                <c:pt idx="20860">
                  <c:v>8.1916199999999995E-2</c:v>
                </c:pt>
                <c:pt idx="20861">
                  <c:v>8.2457500000000003E-2</c:v>
                </c:pt>
                <c:pt idx="20862">
                  <c:v>8.2978999999999997E-2</c:v>
                </c:pt>
                <c:pt idx="20863">
                  <c:v>8.3479100000000001E-2</c:v>
                </c:pt>
                <c:pt idx="20864">
                  <c:v>8.3956000000000003E-2</c:v>
                </c:pt>
                <c:pt idx="20865">
                  <c:v>8.4407599999999999E-2</c:v>
                </c:pt>
                <c:pt idx="20866">
                  <c:v>8.4832000000000005E-2</c:v>
                </c:pt>
                <c:pt idx="20867">
                  <c:v>8.5227399999999995E-2</c:v>
                </c:pt>
                <c:pt idx="20868">
                  <c:v>8.5592399999999999E-2</c:v>
                </c:pt>
                <c:pt idx="20869">
                  <c:v>8.5926000000000002E-2</c:v>
                </c:pt>
                <c:pt idx="20870">
                  <c:v>8.6227100000000001E-2</c:v>
                </c:pt>
                <c:pt idx="20871">
                  <c:v>8.6495000000000002E-2</c:v>
                </c:pt>
                <c:pt idx="20872">
                  <c:v>8.6728700000000006E-2</c:v>
                </c:pt>
                <c:pt idx="20873">
                  <c:v>8.6927000000000004E-2</c:v>
                </c:pt>
                <c:pt idx="20874">
                  <c:v>8.7087999999999999E-2</c:v>
                </c:pt>
                <c:pt idx="20875">
                  <c:v>8.7209800000000004E-2</c:v>
                </c:pt>
                <c:pt idx="20876">
                  <c:v>8.7290699999999999E-2</c:v>
                </c:pt>
                <c:pt idx="20877">
                  <c:v>8.7329799999999999E-2</c:v>
                </c:pt>
                <c:pt idx="20878">
                  <c:v>8.7326000000000001E-2</c:v>
                </c:pt>
                <c:pt idx="20879">
                  <c:v>8.7278300000000003E-2</c:v>
                </c:pt>
                <c:pt idx="20880">
                  <c:v>8.7185499999999999E-2</c:v>
                </c:pt>
                <c:pt idx="20881">
                  <c:v>8.7046899999999997E-2</c:v>
                </c:pt>
                <c:pt idx="20882">
                  <c:v>8.6861800000000003E-2</c:v>
                </c:pt>
                <c:pt idx="20883">
                  <c:v>8.6629200000000003E-2</c:v>
                </c:pt>
                <c:pt idx="20884">
                  <c:v>8.6348400000000006E-2</c:v>
                </c:pt>
                <c:pt idx="20885">
                  <c:v>8.6018899999999995E-2</c:v>
                </c:pt>
                <c:pt idx="20886">
                  <c:v>8.56402E-2</c:v>
                </c:pt>
                <c:pt idx="20887">
                  <c:v>8.5211800000000004E-2</c:v>
                </c:pt>
                <c:pt idx="20888">
                  <c:v>8.4733500000000003E-2</c:v>
                </c:pt>
                <c:pt idx="20889">
                  <c:v>8.4205100000000005E-2</c:v>
                </c:pt>
                <c:pt idx="20890">
                  <c:v>8.3626699999999998E-2</c:v>
                </c:pt>
                <c:pt idx="20891">
                  <c:v>8.2998100000000005E-2</c:v>
                </c:pt>
                <c:pt idx="20892">
                  <c:v>8.2319799999999999E-2</c:v>
                </c:pt>
                <c:pt idx="20893">
                  <c:v>8.1591899999999995E-2</c:v>
                </c:pt>
                <c:pt idx="20894">
                  <c:v>8.0814800000000006E-2</c:v>
                </c:pt>
                <c:pt idx="20895">
                  <c:v>7.9988500000000004E-2</c:v>
                </c:pt>
                <c:pt idx="20896">
                  <c:v>7.9113199999999995E-2</c:v>
                </c:pt>
                <c:pt idx="20897">
                  <c:v>7.81892E-2</c:v>
                </c:pt>
                <c:pt idx="20898">
                  <c:v>7.7217499999999994E-2</c:v>
                </c:pt>
                <c:pt idx="20899">
                  <c:v>7.6199299999999998E-2</c:v>
                </c:pt>
                <c:pt idx="20900">
                  <c:v>7.5135400000000005E-2</c:v>
                </c:pt>
                <c:pt idx="20901">
                  <c:v>7.4026300000000003E-2</c:v>
                </c:pt>
                <c:pt idx="20902">
                  <c:v>7.2872800000000001E-2</c:v>
                </c:pt>
                <c:pt idx="20903">
                  <c:v>7.1676299999999998E-2</c:v>
                </c:pt>
                <c:pt idx="20904">
                  <c:v>7.0438100000000003E-2</c:v>
                </c:pt>
                <c:pt idx="20905">
                  <c:v>6.9159999999999999E-2</c:v>
                </c:pt>
                <c:pt idx="20906">
                  <c:v>6.7843100000000003E-2</c:v>
                </c:pt>
                <c:pt idx="20907">
                  <c:v>6.6488800000000001E-2</c:v>
                </c:pt>
                <c:pt idx="20908">
                  <c:v>6.5098500000000004E-2</c:v>
                </c:pt>
                <c:pt idx="20909">
                  <c:v>6.3673800000000003E-2</c:v>
                </c:pt>
                <c:pt idx="20910">
                  <c:v>6.2216100000000003E-2</c:v>
                </c:pt>
                <c:pt idx="20911">
                  <c:v>6.0727200000000002E-2</c:v>
                </c:pt>
                <c:pt idx="20912">
                  <c:v>5.9209600000000001E-2</c:v>
                </c:pt>
                <c:pt idx="20913">
                  <c:v>5.7665099999999997E-2</c:v>
                </c:pt>
                <c:pt idx="20914">
                  <c:v>5.6095699999999998E-2</c:v>
                </c:pt>
                <c:pt idx="20915">
                  <c:v>5.45034E-2</c:v>
                </c:pt>
                <c:pt idx="20916">
                  <c:v>5.28905E-2</c:v>
                </c:pt>
                <c:pt idx="20917">
                  <c:v>5.1258900000000003E-2</c:v>
                </c:pt>
                <c:pt idx="20918">
                  <c:v>4.9610700000000001E-2</c:v>
                </c:pt>
                <c:pt idx="20919">
                  <c:v>4.7948200000000003E-2</c:v>
                </c:pt>
                <c:pt idx="20920">
                  <c:v>4.62732E-2</c:v>
                </c:pt>
                <c:pt idx="20921">
                  <c:v>4.45879E-2</c:v>
                </c:pt>
                <c:pt idx="20922">
                  <c:v>4.2895000000000003E-2</c:v>
                </c:pt>
                <c:pt idx="20923">
                  <c:v>4.1197499999999998E-2</c:v>
                </c:pt>
                <c:pt idx="20924">
                  <c:v>3.9497600000000001E-2</c:v>
                </c:pt>
                <c:pt idx="20925">
                  <c:v>3.7797200000000003E-2</c:v>
                </c:pt>
                <c:pt idx="20926">
                  <c:v>3.6098499999999999E-2</c:v>
                </c:pt>
                <c:pt idx="20927">
                  <c:v>3.4404299999999999E-2</c:v>
                </c:pt>
                <c:pt idx="20928">
                  <c:v>3.2717599999999999E-2</c:v>
                </c:pt>
                <c:pt idx="20929">
                  <c:v>3.10408E-2</c:v>
                </c:pt>
                <c:pt idx="20930">
                  <c:v>2.93765E-2</c:v>
                </c:pt>
                <c:pt idx="20931">
                  <c:v>2.7727499999999999E-2</c:v>
                </c:pt>
                <c:pt idx="20932">
                  <c:v>2.6096299999999999E-2</c:v>
                </c:pt>
                <c:pt idx="20933">
                  <c:v>2.44855E-2</c:v>
                </c:pt>
                <c:pt idx="20934">
                  <c:v>2.2896900000000001E-2</c:v>
                </c:pt>
                <c:pt idx="20935">
                  <c:v>2.13327E-2</c:v>
                </c:pt>
                <c:pt idx="20936">
                  <c:v>1.9796000000000001E-2</c:v>
                </c:pt>
                <c:pt idx="20937">
                  <c:v>1.8290000000000001E-2</c:v>
                </c:pt>
                <c:pt idx="20938">
                  <c:v>1.6819000000000001E-2</c:v>
                </c:pt>
                <c:pt idx="20939">
                  <c:v>1.5386499999999999E-2</c:v>
                </c:pt>
                <c:pt idx="20940">
                  <c:v>1.3993500000000001E-2</c:v>
                </c:pt>
                <c:pt idx="20941">
                  <c:v>1.26401E-2</c:v>
                </c:pt>
                <c:pt idx="20942">
                  <c:v>1.1328E-2</c:v>
                </c:pt>
                <c:pt idx="20943">
                  <c:v>1.0059500000000001E-2</c:v>
                </c:pt>
                <c:pt idx="20944" formatCode="0.00E+00">
                  <c:v>8.8362200000000005E-3</c:v>
                </c:pt>
                <c:pt idx="20945" formatCode="0.00E+00">
                  <c:v>7.6593299999999998E-3</c:v>
                </c:pt>
                <c:pt idx="20946" formatCode="0.00E+00">
                  <c:v>6.53048E-3</c:v>
                </c:pt>
                <c:pt idx="20947" formatCode="0.00E+00">
                  <c:v>5.4514200000000002E-3</c:v>
                </c:pt>
                <c:pt idx="20948" formatCode="0.00E+00">
                  <c:v>4.4236500000000003E-3</c:v>
                </c:pt>
                <c:pt idx="20949" formatCode="0.00E+00">
                  <c:v>3.44846E-3</c:v>
                </c:pt>
                <c:pt idx="20950" formatCode="0.00E+00">
                  <c:v>2.52717E-3</c:v>
                </c:pt>
                <c:pt idx="20951" formatCode="0.00E+00">
                  <c:v>1.6609999999999999E-3</c:v>
                </c:pt>
                <c:pt idx="20952" formatCode="0.00E+00">
                  <c:v>8.5091599999999996E-4</c:v>
                </c:pt>
                <c:pt idx="20953" formatCode="0.00E+00">
                  <c:v>9.7629100000000003E-5</c:v>
                </c:pt>
                <c:pt idx="20954" formatCode="0.00E+00">
                  <c:v>-5.9825500000000001E-4</c:v>
                </c:pt>
                <c:pt idx="20955" formatCode="0.00E+00">
                  <c:v>-1.2358899999999999E-3</c:v>
                </c:pt>
                <c:pt idx="20956" formatCode="0.00E+00">
                  <c:v>-1.81423E-3</c:v>
                </c:pt>
                <c:pt idx="20957" formatCode="0.00E+00">
                  <c:v>-2.3328400000000001E-3</c:v>
                </c:pt>
                <c:pt idx="20958" formatCode="0.00E+00">
                  <c:v>-2.7917300000000001E-3</c:v>
                </c:pt>
                <c:pt idx="20959" formatCode="0.00E+00">
                  <c:v>-3.1904099999999999E-3</c:v>
                </c:pt>
                <c:pt idx="20960" formatCode="0.00E+00">
                  <c:v>-3.52806E-3</c:v>
                </c:pt>
                <c:pt idx="20961" formatCode="0.00E+00">
                  <c:v>-3.8042100000000001E-3</c:v>
                </c:pt>
                <c:pt idx="20962" formatCode="0.00E+00">
                  <c:v>-4.0188400000000001E-3</c:v>
                </c:pt>
                <c:pt idx="20963" formatCode="0.00E+00">
                  <c:v>-4.1720500000000001E-3</c:v>
                </c:pt>
                <c:pt idx="20964" formatCode="0.00E+00">
                  <c:v>-4.2639699999999997E-3</c:v>
                </c:pt>
                <c:pt idx="20965" formatCode="0.00E+00">
                  <c:v>-4.29489E-3</c:v>
                </c:pt>
                <c:pt idx="20966" formatCode="0.00E+00">
                  <c:v>-4.2652799999999998E-3</c:v>
                </c:pt>
                <c:pt idx="20967" formatCode="0.00E+00">
                  <c:v>-4.1758400000000001E-3</c:v>
                </c:pt>
                <c:pt idx="20968" formatCode="0.00E+00">
                  <c:v>-4.0275600000000003E-3</c:v>
                </c:pt>
                <c:pt idx="20969" formatCode="0.00E+00">
                  <c:v>-3.8213100000000001E-3</c:v>
                </c:pt>
                <c:pt idx="20970" formatCode="0.00E+00">
                  <c:v>-3.5579800000000001E-3</c:v>
                </c:pt>
                <c:pt idx="20971" formatCode="0.00E+00">
                  <c:v>-3.23888E-3</c:v>
                </c:pt>
                <c:pt idx="20972" formatCode="0.00E+00">
                  <c:v>-2.8655299999999998E-3</c:v>
                </c:pt>
                <c:pt idx="20973" formatCode="0.00E+00">
                  <c:v>-2.4393599999999998E-3</c:v>
                </c:pt>
                <c:pt idx="20974" formatCode="0.00E+00">
                  <c:v>-1.9617300000000001E-3</c:v>
                </c:pt>
                <c:pt idx="20975" formatCode="0.00E+00">
                  <c:v>-1.4339800000000001E-3</c:v>
                </c:pt>
                <c:pt idx="20976" formatCode="0.00E+00">
                  <c:v>-8.5762399999999997E-4</c:v>
                </c:pt>
                <c:pt idx="20977" formatCode="0.00E+00">
                  <c:v>-2.34601E-4</c:v>
                </c:pt>
                <c:pt idx="20978" formatCode="0.00E+00">
                  <c:v>4.3310000000000001E-4</c:v>
                </c:pt>
                <c:pt idx="20979" formatCode="0.00E+00">
                  <c:v>1.1437400000000001E-3</c:v>
                </c:pt>
                <c:pt idx="20980" formatCode="0.00E+00">
                  <c:v>1.8957500000000001E-3</c:v>
                </c:pt>
                <c:pt idx="20981" formatCode="0.00E+00">
                  <c:v>2.6874099999999999E-3</c:v>
                </c:pt>
                <c:pt idx="20982" formatCode="0.00E+00">
                  <c:v>3.5166899999999998E-3</c:v>
                </c:pt>
                <c:pt idx="20983" formatCode="0.00E+00">
                  <c:v>4.3814700000000002E-3</c:v>
                </c:pt>
                <c:pt idx="20984" formatCode="0.00E+00">
                  <c:v>5.2795200000000002E-3</c:v>
                </c:pt>
                <c:pt idx="20985" formatCode="0.00E+00">
                  <c:v>6.2084100000000001E-3</c:v>
                </c:pt>
                <c:pt idx="20986" formatCode="0.00E+00">
                  <c:v>7.1656899999999997E-3</c:v>
                </c:pt>
                <c:pt idx="20987" formatCode="0.00E+00">
                  <c:v>8.1491299999999992E-3</c:v>
                </c:pt>
                <c:pt idx="20988" formatCode="0.00E+00">
                  <c:v>9.1565599999999994E-3</c:v>
                </c:pt>
                <c:pt idx="20989">
                  <c:v>1.0185700000000001E-2</c:v>
                </c:pt>
                <c:pt idx="20990">
                  <c:v>1.12338E-2</c:v>
                </c:pt>
                <c:pt idx="20991">
                  <c:v>1.2298399999999999E-2</c:v>
                </c:pt>
                <c:pt idx="20992">
                  <c:v>1.33767E-2</c:v>
                </c:pt>
                <c:pt idx="20993">
                  <c:v>1.44662E-2</c:v>
                </c:pt>
                <c:pt idx="20994">
                  <c:v>1.5564700000000001E-2</c:v>
                </c:pt>
                <c:pt idx="20995">
                  <c:v>1.6669900000000001E-2</c:v>
                </c:pt>
                <c:pt idx="20996">
                  <c:v>1.7779099999999999E-2</c:v>
                </c:pt>
                <c:pt idx="20997">
                  <c:v>1.8889800000000002E-2</c:v>
                </c:pt>
                <c:pt idx="20998">
                  <c:v>1.9999200000000002E-2</c:v>
                </c:pt>
                <c:pt idx="20999">
                  <c:v>2.1105100000000002E-2</c:v>
                </c:pt>
                <c:pt idx="21000">
                  <c:v>2.2205200000000001E-2</c:v>
                </c:pt>
                <c:pt idx="21001">
                  <c:v>2.3296899999999999E-2</c:v>
                </c:pt>
                <c:pt idx="21002">
                  <c:v>2.4377800000000002E-2</c:v>
                </c:pt>
                <c:pt idx="21003">
                  <c:v>2.5445499999999999E-2</c:v>
                </c:pt>
                <c:pt idx="21004">
                  <c:v>2.6497900000000001E-2</c:v>
                </c:pt>
                <c:pt idx="21005">
                  <c:v>2.7532600000000001E-2</c:v>
                </c:pt>
                <c:pt idx="21006">
                  <c:v>2.8547300000000001E-2</c:v>
                </c:pt>
                <c:pt idx="21007">
                  <c:v>2.9539900000000001E-2</c:v>
                </c:pt>
                <c:pt idx="21008">
                  <c:v>3.0508799999999999E-2</c:v>
                </c:pt>
                <c:pt idx="21009">
                  <c:v>3.1452599999999997E-2</c:v>
                </c:pt>
                <c:pt idx="21010">
                  <c:v>3.2369599999999998E-2</c:v>
                </c:pt>
                <c:pt idx="21011">
                  <c:v>3.3257500000000002E-2</c:v>
                </c:pt>
                <c:pt idx="21012">
                  <c:v>3.4114199999999997E-2</c:v>
                </c:pt>
                <c:pt idx="21013">
                  <c:v>3.4937700000000002E-2</c:v>
                </c:pt>
                <c:pt idx="21014">
                  <c:v>3.5726300000000002E-2</c:v>
                </c:pt>
                <c:pt idx="21015">
                  <c:v>3.6478499999999997E-2</c:v>
                </c:pt>
                <c:pt idx="21016">
                  <c:v>3.7192999999999997E-2</c:v>
                </c:pt>
                <c:pt idx="21017">
                  <c:v>3.7867999999999999E-2</c:v>
                </c:pt>
                <c:pt idx="21018">
                  <c:v>3.85022E-2</c:v>
                </c:pt>
                <c:pt idx="21019">
                  <c:v>3.9094400000000001E-2</c:v>
                </c:pt>
                <c:pt idx="21020">
                  <c:v>3.9643499999999998E-2</c:v>
                </c:pt>
                <c:pt idx="21021">
                  <c:v>4.0148299999999998E-2</c:v>
                </c:pt>
                <c:pt idx="21022">
                  <c:v>4.0607900000000002E-2</c:v>
                </c:pt>
                <c:pt idx="21023">
                  <c:v>4.1021099999999998E-2</c:v>
                </c:pt>
                <c:pt idx="21024">
                  <c:v>4.1387300000000002E-2</c:v>
                </c:pt>
                <c:pt idx="21025">
                  <c:v>4.1706E-2</c:v>
                </c:pt>
                <c:pt idx="21026">
                  <c:v>4.1976800000000002E-2</c:v>
                </c:pt>
                <c:pt idx="21027">
                  <c:v>4.2199100000000003E-2</c:v>
                </c:pt>
                <c:pt idx="21028">
                  <c:v>4.2372300000000002E-2</c:v>
                </c:pt>
                <c:pt idx="21029">
                  <c:v>4.2496300000000001E-2</c:v>
                </c:pt>
                <c:pt idx="21030">
                  <c:v>4.2571100000000001E-2</c:v>
                </c:pt>
                <c:pt idx="21031">
                  <c:v>4.2597000000000003E-2</c:v>
                </c:pt>
                <c:pt idx="21032">
                  <c:v>4.2573800000000002E-2</c:v>
                </c:pt>
                <c:pt idx="21033">
                  <c:v>4.25016E-2</c:v>
                </c:pt>
                <c:pt idx="21034">
                  <c:v>4.2380599999999997E-2</c:v>
                </c:pt>
                <c:pt idx="21035">
                  <c:v>4.22113E-2</c:v>
                </c:pt>
                <c:pt idx="21036">
                  <c:v>4.1994099999999999E-2</c:v>
                </c:pt>
                <c:pt idx="21037">
                  <c:v>4.1729000000000002E-2</c:v>
                </c:pt>
                <c:pt idx="21038">
                  <c:v>4.1416599999999998E-2</c:v>
                </c:pt>
                <c:pt idx="21039">
                  <c:v>4.1057099999999999E-2</c:v>
                </c:pt>
                <c:pt idx="21040">
                  <c:v>4.0651300000000001E-2</c:v>
                </c:pt>
                <c:pt idx="21041">
                  <c:v>4.0200100000000002E-2</c:v>
                </c:pt>
                <c:pt idx="21042">
                  <c:v>3.9704700000000002E-2</c:v>
                </c:pt>
                <c:pt idx="21043">
                  <c:v>3.9166399999999997E-2</c:v>
                </c:pt>
                <c:pt idx="21044">
                  <c:v>3.85864E-2</c:v>
                </c:pt>
                <c:pt idx="21045">
                  <c:v>3.7965499999999999E-2</c:v>
                </c:pt>
                <c:pt idx="21046">
                  <c:v>3.7304999999999998E-2</c:v>
                </c:pt>
                <c:pt idx="21047">
                  <c:v>3.6606300000000001E-2</c:v>
                </c:pt>
                <c:pt idx="21048">
                  <c:v>3.5871300000000002E-2</c:v>
                </c:pt>
                <c:pt idx="21049">
                  <c:v>3.5101500000000001E-2</c:v>
                </c:pt>
                <c:pt idx="21050">
                  <c:v>3.4298500000000003E-2</c:v>
                </c:pt>
                <c:pt idx="21051">
                  <c:v>3.3463300000000001E-2</c:v>
                </c:pt>
                <c:pt idx="21052">
                  <c:v>3.25977E-2</c:v>
                </c:pt>
                <c:pt idx="21053">
                  <c:v>3.1703299999999997E-2</c:v>
                </c:pt>
                <c:pt idx="21054">
                  <c:v>3.0782299999999999E-2</c:v>
                </c:pt>
                <c:pt idx="21055">
                  <c:v>2.9836600000000001E-2</c:v>
                </c:pt>
                <c:pt idx="21056">
                  <c:v>2.88683E-2</c:v>
                </c:pt>
                <c:pt idx="21057">
                  <c:v>2.7879399999999999E-2</c:v>
                </c:pt>
                <c:pt idx="21058">
                  <c:v>2.68715E-2</c:v>
                </c:pt>
                <c:pt idx="21059">
                  <c:v>2.58467E-2</c:v>
                </c:pt>
                <c:pt idx="21060">
                  <c:v>2.48074E-2</c:v>
                </c:pt>
                <c:pt idx="21061">
                  <c:v>2.3755700000000001E-2</c:v>
                </c:pt>
                <c:pt idx="21062">
                  <c:v>2.26938E-2</c:v>
                </c:pt>
                <c:pt idx="21063">
                  <c:v>2.1623799999999999E-2</c:v>
                </c:pt>
                <c:pt idx="21064">
                  <c:v>2.0548E-2</c:v>
                </c:pt>
                <c:pt idx="21065">
                  <c:v>1.94685E-2</c:v>
                </c:pt>
                <c:pt idx="21066">
                  <c:v>1.83876E-2</c:v>
                </c:pt>
                <c:pt idx="21067">
                  <c:v>1.7306999999999999E-2</c:v>
                </c:pt>
                <c:pt idx="21068">
                  <c:v>1.6228800000000002E-2</c:v>
                </c:pt>
                <c:pt idx="21069">
                  <c:v>1.5154900000000001E-2</c:v>
                </c:pt>
                <c:pt idx="21070">
                  <c:v>1.40876E-2</c:v>
                </c:pt>
                <c:pt idx="21071">
                  <c:v>1.30291E-2</c:v>
                </c:pt>
                <c:pt idx="21072">
                  <c:v>1.19814E-2</c:v>
                </c:pt>
                <c:pt idx="21073">
                  <c:v>1.09465E-2</c:v>
                </c:pt>
                <c:pt idx="21074" formatCode="0.00E+00">
                  <c:v>9.9264999999999996E-3</c:v>
                </c:pt>
                <c:pt idx="21075" formatCode="0.00E+00">
                  <c:v>8.9233300000000002E-3</c:v>
                </c:pt>
                <c:pt idx="21076" formatCode="0.00E+00">
                  <c:v>7.9391400000000008E-3</c:v>
                </c:pt>
                <c:pt idx="21077" formatCode="0.00E+00">
                  <c:v>6.9760600000000001E-3</c:v>
                </c:pt>
                <c:pt idx="21078" formatCode="0.00E+00">
                  <c:v>6.03609E-3</c:v>
                </c:pt>
                <c:pt idx="21079" formatCode="0.00E+00">
                  <c:v>5.1211599999999996E-3</c:v>
                </c:pt>
                <c:pt idx="21080" formatCode="0.00E+00">
                  <c:v>4.2330700000000002E-3</c:v>
                </c:pt>
                <c:pt idx="21081" formatCode="0.00E+00">
                  <c:v>3.3734699999999999E-3</c:v>
                </c:pt>
                <c:pt idx="21082" formatCode="0.00E+00">
                  <c:v>2.54383E-3</c:v>
                </c:pt>
                <c:pt idx="21083" formatCode="0.00E+00">
                  <c:v>1.7456500000000001E-3</c:v>
                </c:pt>
                <c:pt idx="21084" formatCode="0.00E+00">
                  <c:v>9.8042399999999992E-4</c:v>
                </c:pt>
                <c:pt idx="21085" formatCode="0.00E+00">
                  <c:v>2.4963299999999997E-4</c:v>
                </c:pt>
                <c:pt idx="21086" formatCode="0.00E+00">
                  <c:v>-4.4525700000000001E-4</c:v>
                </c:pt>
                <c:pt idx="21087" formatCode="0.00E+00">
                  <c:v>-1.1028399999999999E-3</c:v>
                </c:pt>
                <c:pt idx="21088" formatCode="0.00E+00">
                  <c:v>-1.7217999999999999E-3</c:v>
                </c:pt>
                <c:pt idx="21089" formatCode="0.00E+00">
                  <c:v>-2.3008999999999998E-3</c:v>
                </c:pt>
                <c:pt idx="21090" formatCode="0.00E+00">
                  <c:v>-2.8390400000000001E-3</c:v>
                </c:pt>
                <c:pt idx="21091" formatCode="0.00E+00">
                  <c:v>-3.3353599999999999E-3</c:v>
                </c:pt>
                <c:pt idx="21092" formatCode="0.00E+00">
                  <c:v>-3.7890300000000001E-3</c:v>
                </c:pt>
                <c:pt idx="21093" formatCode="0.00E+00">
                  <c:v>-4.1992100000000001E-3</c:v>
                </c:pt>
                <c:pt idx="21094" formatCode="0.00E+00">
                  <c:v>-4.5650600000000001E-3</c:v>
                </c:pt>
                <c:pt idx="21095" formatCode="0.00E+00">
                  <c:v>-4.8861E-3</c:v>
                </c:pt>
                <c:pt idx="21096" formatCode="0.00E+00">
                  <c:v>-5.1619999999999999E-3</c:v>
                </c:pt>
                <c:pt idx="21097" formatCode="0.00E+00">
                  <c:v>-5.3923E-3</c:v>
                </c:pt>
                <c:pt idx="21098" formatCode="0.00E+00">
                  <c:v>-5.5765800000000003E-3</c:v>
                </c:pt>
                <c:pt idx="21099" formatCode="0.00E+00">
                  <c:v>-5.7146200000000001E-3</c:v>
                </c:pt>
                <c:pt idx="21100" formatCode="0.00E+00">
                  <c:v>-5.8063300000000002E-3</c:v>
                </c:pt>
                <c:pt idx="21101" formatCode="0.00E+00">
                  <c:v>-5.85178E-3</c:v>
                </c:pt>
                <c:pt idx="21102" formatCode="0.00E+00">
                  <c:v>-5.8511800000000001E-3</c:v>
                </c:pt>
                <c:pt idx="21103" formatCode="0.00E+00">
                  <c:v>-5.8046800000000004E-3</c:v>
                </c:pt>
                <c:pt idx="21104" formatCode="0.00E+00">
                  <c:v>-5.7125600000000002E-3</c:v>
                </c:pt>
                <c:pt idx="21105" formatCode="0.00E+00">
                  <c:v>-5.5752700000000002E-3</c:v>
                </c:pt>
                <c:pt idx="21106" formatCode="0.00E+00">
                  <c:v>-5.3932099999999998E-3</c:v>
                </c:pt>
                <c:pt idx="21107" formatCode="0.00E+00">
                  <c:v>-5.1669100000000003E-3</c:v>
                </c:pt>
                <c:pt idx="21108" formatCode="0.00E+00">
                  <c:v>-4.8972399999999998E-3</c:v>
                </c:pt>
                <c:pt idx="21109" formatCode="0.00E+00">
                  <c:v>-4.58523E-3</c:v>
                </c:pt>
                <c:pt idx="21110" formatCode="0.00E+00">
                  <c:v>-4.2317500000000003E-3</c:v>
                </c:pt>
                <c:pt idx="21111" formatCode="0.00E+00">
                  <c:v>-3.83761E-3</c:v>
                </c:pt>
                <c:pt idx="21112" formatCode="0.00E+00">
                  <c:v>-3.4038900000000001E-3</c:v>
                </c:pt>
                <c:pt idx="21113" formatCode="0.00E+00">
                  <c:v>-2.9318E-3</c:v>
                </c:pt>
                <c:pt idx="21114" formatCode="0.00E+00">
                  <c:v>-2.42253E-3</c:v>
                </c:pt>
                <c:pt idx="21115" formatCode="0.00E+00">
                  <c:v>-1.87739E-3</c:v>
                </c:pt>
                <c:pt idx="21116" formatCode="0.00E+00">
                  <c:v>-1.29773E-3</c:v>
                </c:pt>
                <c:pt idx="21117" formatCode="0.00E+00">
                  <c:v>-6.8499900000000005E-4</c:v>
                </c:pt>
                <c:pt idx="21118" formatCode="0.00E+00">
                  <c:v>-4.0804299999999998E-5</c:v>
                </c:pt>
                <c:pt idx="21119" formatCode="0.00E+00">
                  <c:v>6.3316200000000005E-4</c:v>
                </c:pt>
                <c:pt idx="21120" formatCode="0.00E+00">
                  <c:v>1.3352500000000001E-3</c:v>
                </c:pt>
                <c:pt idx="21121" formatCode="0.00E+00">
                  <c:v>2.0637799999999999E-3</c:v>
                </c:pt>
                <c:pt idx="21122" formatCode="0.00E+00">
                  <c:v>2.8169499999999999E-3</c:v>
                </c:pt>
                <c:pt idx="21123" formatCode="0.00E+00">
                  <c:v>3.5929099999999999E-3</c:v>
                </c:pt>
                <c:pt idx="21124" formatCode="0.00E+00">
                  <c:v>4.3897800000000002E-3</c:v>
                </c:pt>
                <c:pt idx="21125" formatCode="0.00E+00">
                  <c:v>5.2056699999999999E-3</c:v>
                </c:pt>
                <c:pt idx="21126" formatCode="0.00E+00">
                  <c:v>6.0385500000000002E-3</c:v>
                </c:pt>
                <c:pt idx="21127" formatCode="0.00E+00">
                  <c:v>6.8862999999999997E-3</c:v>
                </c:pt>
                <c:pt idx="21128" formatCode="0.00E+00">
                  <c:v>7.7468099999999998E-3</c:v>
                </c:pt>
                <c:pt idx="21129" formatCode="0.00E+00">
                  <c:v>8.6178999999999995E-3</c:v>
                </c:pt>
                <c:pt idx="21130" formatCode="0.00E+00">
                  <c:v>9.4973799999999997E-3</c:v>
                </c:pt>
                <c:pt idx="21131">
                  <c:v>1.0383099999999999E-2</c:v>
                </c:pt>
                <c:pt idx="21132">
                  <c:v>1.1272799999999999E-2</c:v>
                </c:pt>
                <c:pt idx="21133">
                  <c:v>1.2164400000000001E-2</c:v>
                </c:pt>
                <c:pt idx="21134">
                  <c:v>1.3055600000000001E-2</c:v>
                </c:pt>
                <c:pt idx="21135">
                  <c:v>1.3944E-2</c:v>
                </c:pt>
                <c:pt idx="21136">
                  <c:v>1.48272E-2</c:v>
                </c:pt>
                <c:pt idx="21137">
                  <c:v>1.57032E-2</c:v>
                </c:pt>
                <c:pt idx="21138">
                  <c:v>1.65697E-2</c:v>
                </c:pt>
                <c:pt idx="21139">
                  <c:v>1.7424499999999999E-2</c:v>
                </c:pt>
                <c:pt idx="21140">
                  <c:v>1.8265400000000001E-2</c:v>
                </c:pt>
                <c:pt idx="21141">
                  <c:v>1.9089999999999999E-2</c:v>
                </c:pt>
                <c:pt idx="21142">
                  <c:v>1.9896400000000002E-2</c:v>
                </c:pt>
                <c:pt idx="21143">
                  <c:v>2.0682300000000001E-2</c:v>
                </c:pt>
                <c:pt idx="21144">
                  <c:v>2.1445599999999999E-2</c:v>
                </c:pt>
                <c:pt idx="21145">
                  <c:v>2.2184099999999998E-2</c:v>
                </c:pt>
                <c:pt idx="21146">
                  <c:v>2.28959E-2</c:v>
                </c:pt>
                <c:pt idx="21147">
                  <c:v>2.35789E-2</c:v>
                </c:pt>
                <c:pt idx="21148">
                  <c:v>2.4231300000000001E-2</c:v>
                </c:pt>
                <c:pt idx="21149">
                  <c:v>2.4851000000000002E-2</c:v>
                </c:pt>
                <c:pt idx="21150">
                  <c:v>2.5436299999999998E-2</c:v>
                </c:pt>
                <c:pt idx="21151">
                  <c:v>2.5985299999999999E-2</c:v>
                </c:pt>
                <c:pt idx="21152">
                  <c:v>2.6496200000000001E-2</c:v>
                </c:pt>
                <c:pt idx="21153">
                  <c:v>2.6967399999999999E-2</c:v>
                </c:pt>
                <c:pt idx="21154">
                  <c:v>2.7397399999999999E-2</c:v>
                </c:pt>
                <c:pt idx="21155">
                  <c:v>2.77845E-2</c:v>
                </c:pt>
                <c:pt idx="21156">
                  <c:v>2.81275E-2</c:v>
                </c:pt>
                <c:pt idx="21157">
                  <c:v>2.8424899999999999E-2</c:v>
                </c:pt>
                <c:pt idx="21158">
                  <c:v>2.8675599999999999E-2</c:v>
                </c:pt>
                <c:pt idx="21159">
                  <c:v>2.8878299999999999E-2</c:v>
                </c:pt>
                <c:pt idx="21160">
                  <c:v>2.9031899999999999E-2</c:v>
                </c:pt>
                <c:pt idx="21161">
                  <c:v>2.9135500000000002E-2</c:v>
                </c:pt>
                <c:pt idx="21162">
                  <c:v>2.9188200000000001E-2</c:v>
                </c:pt>
                <c:pt idx="21163">
                  <c:v>2.9189099999999999E-2</c:v>
                </c:pt>
                <c:pt idx="21164">
                  <c:v>2.91376E-2</c:v>
                </c:pt>
                <c:pt idx="21165">
                  <c:v>2.9033099999999999E-2</c:v>
                </c:pt>
                <c:pt idx="21166">
                  <c:v>2.8875100000000001E-2</c:v>
                </c:pt>
                <c:pt idx="21167">
                  <c:v>2.86632E-2</c:v>
                </c:pt>
                <c:pt idx="21168">
                  <c:v>2.8397200000000001E-2</c:v>
                </c:pt>
                <c:pt idx="21169">
                  <c:v>2.8076799999999999E-2</c:v>
                </c:pt>
                <c:pt idx="21170">
                  <c:v>2.7701900000000002E-2</c:v>
                </c:pt>
                <c:pt idx="21171">
                  <c:v>2.72727E-2</c:v>
                </c:pt>
                <c:pt idx="21172">
                  <c:v>2.67891E-2</c:v>
                </c:pt>
                <c:pt idx="21173">
                  <c:v>2.6251500000000001E-2</c:v>
                </c:pt>
                <c:pt idx="21174">
                  <c:v>2.5660100000000002E-2</c:v>
                </c:pt>
                <c:pt idx="21175">
                  <c:v>2.50155E-2</c:v>
                </c:pt>
                <c:pt idx="21176">
                  <c:v>2.4318200000000002E-2</c:v>
                </c:pt>
                <c:pt idx="21177">
                  <c:v>2.3568700000000001E-2</c:v>
                </c:pt>
                <c:pt idx="21178">
                  <c:v>2.2768E-2</c:v>
                </c:pt>
                <c:pt idx="21179">
                  <c:v>2.19168E-2</c:v>
                </c:pt>
                <c:pt idx="21180">
                  <c:v>2.1016099999999999E-2</c:v>
                </c:pt>
                <c:pt idx="21181">
                  <c:v>2.0066899999999999E-2</c:v>
                </c:pt>
                <c:pt idx="21182">
                  <c:v>1.9070400000000001E-2</c:v>
                </c:pt>
                <c:pt idx="21183">
                  <c:v>1.8027600000000001E-2</c:v>
                </c:pt>
                <c:pt idx="21184">
                  <c:v>1.6939699999999999E-2</c:v>
                </c:pt>
                <c:pt idx="21185">
                  <c:v>1.5808200000000001E-2</c:v>
                </c:pt>
                <c:pt idx="21186">
                  <c:v>1.4634599999999999E-2</c:v>
                </c:pt>
                <c:pt idx="21187">
                  <c:v>1.3420400000000001E-2</c:v>
                </c:pt>
                <c:pt idx="21188">
                  <c:v>1.2167300000000001E-2</c:v>
                </c:pt>
                <c:pt idx="21189">
                  <c:v>1.0877E-2</c:v>
                </c:pt>
                <c:pt idx="21190" formatCode="0.00E+00">
                  <c:v>9.5514199999999997E-3</c:v>
                </c:pt>
                <c:pt idx="21191" formatCode="0.00E+00">
                  <c:v>8.1924000000000007E-3</c:v>
                </c:pt>
                <c:pt idx="21192" formatCode="0.00E+00">
                  <c:v>6.8019600000000001E-3</c:v>
                </c:pt>
                <c:pt idx="21193" formatCode="0.00E+00">
                  <c:v>5.3821299999999997E-3</c:v>
                </c:pt>
                <c:pt idx="21194" formatCode="0.00E+00">
                  <c:v>3.9350399999999999E-3</c:v>
                </c:pt>
                <c:pt idx="21195" formatCode="0.00E+00">
                  <c:v>2.4628800000000002E-3</c:v>
                </c:pt>
                <c:pt idx="21196" formatCode="0.00E+00">
                  <c:v>9.6789900000000004E-4</c:v>
                </c:pt>
                <c:pt idx="21197" formatCode="0.00E+00">
                  <c:v>-5.4760200000000001E-4</c:v>
                </c:pt>
                <c:pt idx="21198" formatCode="0.00E+00">
                  <c:v>-2.0812600000000001E-3</c:v>
                </c:pt>
                <c:pt idx="21199" formatCode="0.00E+00">
                  <c:v>-3.6306799999999998E-3</c:v>
                </c:pt>
                <c:pt idx="21200" formatCode="0.00E+00">
                  <c:v>-5.19339E-3</c:v>
                </c:pt>
                <c:pt idx="21201" formatCode="0.00E+00">
                  <c:v>-6.7669100000000001E-3</c:v>
                </c:pt>
                <c:pt idx="21202" formatCode="0.00E+00">
                  <c:v>-8.3487100000000005E-3</c:v>
                </c:pt>
                <c:pt idx="21203" formatCode="0.00E+00">
                  <c:v>-9.9362300000000008E-3</c:v>
                </c:pt>
                <c:pt idx="21204">
                  <c:v>-1.15269E-2</c:v>
                </c:pt>
                <c:pt idx="21205">
                  <c:v>-1.3117999999999999E-2</c:v>
                </c:pt>
                <c:pt idx="21206">
                  <c:v>-1.4707100000000001E-2</c:v>
                </c:pt>
                <c:pt idx="21207">
                  <c:v>-1.6291400000000001E-2</c:v>
                </c:pt>
                <c:pt idx="21208">
                  <c:v>-1.78683E-2</c:v>
                </c:pt>
                <c:pt idx="21209">
                  <c:v>-1.94351E-2</c:v>
                </c:pt>
                <c:pt idx="21210">
                  <c:v>-2.09892E-2</c:v>
                </c:pt>
                <c:pt idx="21211">
                  <c:v>-2.25279E-2</c:v>
                </c:pt>
                <c:pt idx="21212">
                  <c:v>-2.40486E-2</c:v>
                </c:pt>
                <c:pt idx="21213">
                  <c:v>-2.5548700000000001E-2</c:v>
                </c:pt>
                <c:pt idx="21214">
                  <c:v>-2.7025500000000001E-2</c:v>
                </c:pt>
                <c:pt idx="21215">
                  <c:v>-2.8476499999999998E-2</c:v>
                </c:pt>
                <c:pt idx="21216">
                  <c:v>-2.9899100000000001E-2</c:v>
                </c:pt>
                <c:pt idx="21217">
                  <c:v>-3.1290800000000001E-2</c:v>
                </c:pt>
                <c:pt idx="21218">
                  <c:v>-3.26491E-2</c:v>
                </c:pt>
                <c:pt idx="21219">
                  <c:v>-3.3971599999999998E-2</c:v>
                </c:pt>
                <c:pt idx="21220">
                  <c:v>-3.5255799999999997E-2</c:v>
                </c:pt>
                <c:pt idx="21221">
                  <c:v>-3.6499499999999997E-2</c:v>
                </c:pt>
                <c:pt idx="21222">
                  <c:v>-3.7700400000000002E-2</c:v>
                </c:pt>
                <c:pt idx="21223">
                  <c:v>-3.88562E-2</c:v>
                </c:pt>
                <c:pt idx="21224">
                  <c:v>-3.9964699999999999E-2</c:v>
                </c:pt>
                <c:pt idx="21225">
                  <c:v>-4.1023999999999998E-2</c:v>
                </c:pt>
                <c:pt idx="21226">
                  <c:v>-4.2031899999999997E-2</c:v>
                </c:pt>
                <c:pt idx="21227">
                  <c:v>-4.2986499999999997E-2</c:v>
                </c:pt>
                <c:pt idx="21228">
                  <c:v>-4.3886000000000001E-2</c:v>
                </c:pt>
                <c:pt idx="21229">
                  <c:v>-4.47286E-2</c:v>
                </c:pt>
                <c:pt idx="21230">
                  <c:v>-4.5512499999999997E-2</c:v>
                </c:pt>
                <c:pt idx="21231">
                  <c:v>-4.6236300000000001E-2</c:v>
                </c:pt>
                <c:pt idx="21232">
                  <c:v>-4.6898200000000001E-2</c:v>
                </c:pt>
                <c:pt idx="21233">
                  <c:v>-4.74971E-2</c:v>
                </c:pt>
                <c:pt idx="21234">
                  <c:v>-4.8031499999999998E-2</c:v>
                </c:pt>
                <c:pt idx="21235">
                  <c:v>-4.85002E-2</c:v>
                </c:pt>
                <c:pt idx="21236">
                  <c:v>-4.89022E-2</c:v>
                </c:pt>
                <c:pt idx="21237">
                  <c:v>-4.9236299999999997E-2</c:v>
                </c:pt>
                <c:pt idx="21238">
                  <c:v>-4.9501799999999999E-2</c:v>
                </c:pt>
                <c:pt idx="21239">
                  <c:v>-4.96978E-2</c:v>
                </c:pt>
                <c:pt idx="21240">
                  <c:v>-4.9823699999999999E-2</c:v>
                </c:pt>
                <c:pt idx="21241">
                  <c:v>-4.9878899999999997E-2</c:v>
                </c:pt>
                <c:pt idx="21242">
                  <c:v>-4.9862900000000002E-2</c:v>
                </c:pt>
                <c:pt idx="21243">
                  <c:v>-4.97755E-2</c:v>
                </c:pt>
                <c:pt idx="21244">
                  <c:v>-4.9616399999999998E-2</c:v>
                </c:pt>
                <c:pt idx="21245">
                  <c:v>-4.9385499999999999E-2</c:v>
                </c:pt>
                <c:pt idx="21246">
                  <c:v>-4.9082800000000003E-2</c:v>
                </c:pt>
                <c:pt idx="21247">
                  <c:v>-4.8708599999999998E-2</c:v>
                </c:pt>
                <c:pt idx="21248">
                  <c:v>-4.8263E-2</c:v>
                </c:pt>
                <c:pt idx="21249">
                  <c:v>-4.7746400000000001E-2</c:v>
                </c:pt>
                <c:pt idx="21250">
                  <c:v>-4.7159300000000001E-2</c:v>
                </c:pt>
                <c:pt idx="21251">
                  <c:v>-4.6502399999999999E-2</c:v>
                </c:pt>
                <c:pt idx="21252">
                  <c:v>-4.5776299999999999E-2</c:v>
                </c:pt>
                <c:pt idx="21253">
                  <c:v>-4.4982000000000001E-2</c:v>
                </c:pt>
                <c:pt idx="21254">
                  <c:v>-4.4120300000000001E-2</c:v>
                </c:pt>
                <c:pt idx="21255">
                  <c:v>-4.3192300000000003E-2</c:v>
                </c:pt>
                <c:pt idx="21256">
                  <c:v>-4.2199300000000002E-2</c:v>
                </c:pt>
                <c:pt idx="21257">
                  <c:v>-4.1142400000000003E-2</c:v>
                </c:pt>
                <c:pt idx="21258">
                  <c:v>-4.0023200000000002E-2</c:v>
                </c:pt>
                <c:pt idx="21259">
                  <c:v>-3.8843099999999998E-2</c:v>
                </c:pt>
                <c:pt idx="21260">
                  <c:v>-3.7603699999999997E-2</c:v>
                </c:pt>
                <c:pt idx="21261">
                  <c:v>-3.6306699999999997E-2</c:v>
                </c:pt>
                <c:pt idx="21262">
                  <c:v>-3.4953999999999999E-2</c:v>
                </c:pt>
                <c:pt idx="21263">
                  <c:v>-3.3547399999999998E-2</c:v>
                </c:pt>
                <c:pt idx="21264">
                  <c:v>-3.2088999999999999E-2</c:v>
                </c:pt>
                <c:pt idx="21265">
                  <c:v>-3.0580800000000002E-2</c:v>
                </c:pt>
                <c:pt idx="21266">
                  <c:v>-2.9024899999999999E-2</c:v>
                </c:pt>
                <c:pt idx="21267">
                  <c:v>-2.7423699999999999E-2</c:v>
                </c:pt>
                <c:pt idx="21268">
                  <c:v>-2.57795E-2</c:v>
                </c:pt>
                <c:pt idx="21269">
                  <c:v>-2.4094600000000001E-2</c:v>
                </c:pt>
                <c:pt idx="21270">
                  <c:v>-2.2371499999999999E-2</c:v>
                </c:pt>
                <c:pt idx="21271">
                  <c:v>-2.0612800000000001E-2</c:v>
                </c:pt>
                <c:pt idx="21272">
                  <c:v>-1.88211E-2</c:v>
                </c:pt>
                <c:pt idx="21273">
                  <c:v>-1.69991E-2</c:v>
                </c:pt>
                <c:pt idx="21274">
                  <c:v>-1.5149299999999999E-2</c:v>
                </c:pt>
                <c:pt idx="21275">
                  <c:v>-1.32747E-2</c:v>
                </c:pt>
                <c:pt idx="21276">
                  <c:v>-1.13779E-2</c:v>
                </c:pt>
                <c:pt idx="21277" formatCode="0.00E+00">
                  <c:v>-9.4619400000000003E-3</c:v>
                </c:pt>
                <c:pt idx="21278" formatCode="0.00E+00">
                  <c:v>-7.5295700000000002E-3</c:v>
                </c:pt>
                <c:pt idx="21279" formatCode="0.00E+00">
                  <c:v>-5.5837400000000002E-3</c:v>
                </c:pt>
                <c:pt idx="21280" formatCode="0.00E+00">
                  <c:v>-3.6273799999999999E-3</c:v>
                </c:pt>
                <c:pt idx="21281" formatCode="0.00E+00">
                  <c:v>-1.66343E-3</c:v>
                </c:pt>
                <c:pt idx="21282" formatCode="0.00E+00">
                  <c:v>3.0512399999999999E-4</c:v>
                </c:pt>
                <c:pt idx="21283" formatCode="0.00E+00">
                  <c:v>2.27531E-3</c:v>
                </c:pt>
                <c:pt idx="21284" formatCode="0.00E+00">
                  <c:v>4.2441500000000004E-3</c:v>
                </c:pt>
                <c:pt idx="21285" formatCode="0.00E+00">
                  <c:v>6.2086499999999996E-3</c:v>
                </c:pt>
                <c:pt idx="21286" formatCode="0.00E+00">
                  <c:v>8.1658300000000007E-3</c:v>
                </c:pt>
                <c:pt idx="21287">
                  <c:v>1.0112700000000001E-2</c:v>
                </c:pt>
                <c:pt idx="21288">
                  <c:v>1.2046400000000001E-2</c:v>
                </c:pt>
                <c:pt idx="21289">
                  <c:v>1.39639E-2</c:v>
                </c:pt>
                <c:pt idx="21290">
                  <c:v>1.58622E-2</c:v>
                </c:pt>
                <c:pt idx="21291">
                  <c:v>1.77387E-2</c:v>
                </c:pt>
                <c:pt idx="21292">
                  <c:v>1.9590300000000001E-2</c:v>
                </c:pt>
                <c:pt idx="21293">
                  <c:v>2.1414200000000001E-2</c:v>
                </c:pt>
                <c:pt idx="21294">
                  <c:v>2.3207800000000001E-2</c:v>
                </c:pt>
                <c:pt idx="21295">
                  <c:v>2.4968299999999999E-2</c:v>
                </c:pt>
                <c:pt idx="21296">
                  <c:v>2.6693000000000001E-2</c:v>
                </c:pt>
                <c:pt idx="21297">
                  <c:v>2.83793E-2</c:v>
                </c:pt>
                <c:pt idx="21298">
                  <c:v>3.0024700000000001E-2</c:v>
                </c:pt>
                <c:pt idx="21299">
                  <c:v>3.1626799999999997E-2</c:v>
                </c:pt>
                <c:pt idx="21300">
                  <c:v>3.3182999999999997E-2</c:v>
                </c:pt>
                <c:pt idx="21301">
                  <c:v>3.4691E-2</c:v>
                </c:pt>
                <c:pt idx="21302">
                  <c:v>3.6148699999999999E-2</c:v>
                </c:pt>
                <c:pt idx="21303">
                  <c:v>3.7553799999999998E-2</c:v>
                </c:pt>
                <c:pt idx="21304">
                  <c:v>3.8904300000000003E-2</c:v>
                </c:pt>
                <c:pt idx="21305">
                  <c:v>4.01981E-2</c:v>
                </c:pt>
                <c:pt idx="21306">
                  <c:v>4.1433299999999999E-2</c:v>
                </c:pt>
                <c:pt idx="21307">
                  <c:v>4.2608100000000003E-2</c:v>
                </c:pt>
                <c:pt idx="21308">
                  <c:v>4.37209E-2</c:v>
                </c:pt>
                <c:pt idx="21309">
                  <c:v>4.4769900000000001E-2</c:v>
                </c:pt>
                <c:pt idx="21310">
                  <c:v>4.5753799999999997E-2</c:v>
                </c:pt>
                <c:pt idx="21311">
                  <c:v>4.6670999999999997E-2</c:v>
                </c:pt>
                <c:pt idx="21312">
                  <c:v>4.7520300000000001E-2</c:v>
                </c:pt>
                <c:pt idx="21313">
                  <c:v>4.8300500000000003E-2</c:v>
                </c:pt>
                <c:pt idx="21314">
                  <c:v>4.9010600000000001E-2</c:v>
                </c:pt>
                <c:pt idx="21315">
                  <c:v>4.9649499999999999E-2</c:v>
                </c:pt>
                <c:pt idx="21316">
                  <c:v>5.0216400000000001E-2</c:v>
                </c:pt>
                <c:pt idx="21317">
                  <c:v>5.0710699999999997E-2</c:v>
                </c:pt>
                <c:pt idx="21318">
                  <c:v>5.1131599999999999E-2</c:v>
                </c:pt>
                <c:pt idx="21319">
                  <c:v>5.1478799999999998E-2</c:v>
                </c:pt>
                <c:pt idx="21320">
                  <c:v>5.1751800000000001E-2</c:v>
                </c:pt>
                <c:pt idx="21321">
                  <c:v>5.1950400000000001E-2</c:v>
                </c:pt>
                <c:pt idx="21322">
                  <c:v>5.20744E-2</c:v>
                </c:pt>
                <c:pt idx="21323">
                  <c:v>5.2123900000000001E-2</c:v>
                </c:pt>
                <c:pt idx="21324">
                  <c:v>5.2098899999999997E-2</c:v>
                </c:pt>
                <c:pt idx="21325">
                  <c:v>5.1999700000000003E-2</c:v>
                </c:pt>
                <c:pt idx="21326">
                  <c:v>5.1826700000000003E-2</c:v>
                </c:pt>
                <c:pt idx="21327">
                  <c:v>5.1580300000000003E-2</c:v>
                </c:pt>
                <c:pt idx="21328">
                  <c:v>5.1261099999999997E-2</c:v>
                </c:pt>
                <c:pt idx="21329">
                  <c:v>5.0869699999999997E-2</c:v>
                </c:pt>
                <c:pt idx="21330">
                  <c:v>5.0407100000000003E-2</c:v>
                </c:pt>
                <c:pt idx="21331">
                  <c:v>4.98742E-2</c:v>
                </c:pt>
                <c:pt idx="21332">
                  <c:v>4.92719E-2</c:v>
                </c:pt>
                <c:pt idx="21333">
                  <c:v>4.8601400000000003E-2</c:v>
                </c:pt>
                <c:pt idx="21334">
                  <c:v>4.78641E-2</c:v>
                </c:pt>
                <c:pt idx="21335">
                  <c:v>4.7061199999999997E-2</c:v>
                </c:pt>
                <c:pt idx="21336">
                  <c:v>4.6194300000000001E-2</c:v>
                </c:pt>
                <c:pt idx="21337">
                  <c:v>4.5264800000000001E-2</c:v>
                </c:pt>
                <c:pt idx="21338">
                  <c:v>4.4274599999999997E-2</c:v>
                </c:pt>
                <c:pt idx="21339">
                  <c:v>4.3225199999999998E-2</c:v>
                </c:pt>
                <c:pt idx="21340">
                  <c:v>4.2118599999999999E-2</c:v>
                </c:pt>
                <c:pt idx="21341">
                  <c:v>4.0956800000000002E-2</c:v>
                </c:pt>
                <c:pt idx="21342">
                  <c:v>3.9741699999999998E-2</c:v>
                </c:pt>
                <c:pt idx="21343">
                  <c:v>3.84754E-2</c:v>
                </c:pt>
                <c:pt idx="21344">
                  <c:v>3.7160199999999997E-2</c:v>
                </c:pt>
                <c:pt idx="21345">
                  <c:v>3.5798299999999998E-2</c:v>
                </c:pt>
                <c:pt idx="21346">
                  <c:v>3.4391999999999999E-2</c:v>
                </c:pt>
                <c:pt idx="21347">
                  <c:v>3.2943600000000003E-2</c:v>
                </c:pt>
                <c:pt idx="21348">
                  <c:v>3.1455700000000003E-2</c:v>
                </c:pt>
                <c:pt idx="21349">
                  <c:v>2.99308E-2</c:v>
                </c:pt>
                <c:pt idx="21350">
                  <c:v>2.8371400000000001E-2</c:v>
                </c:pt>
                <c:pt idx="21351">
                  <c:v>2.6780100000000001E-2</c:v>
                </c:pt>
                <c:pt idx="21352">
                  <c:v>2.5159600000000001E-2</c:v>
                </c:pt>
                <c:pt idx="21353">
                  <c:v>2.3512499999999999E-2</c:v>
                </c:pt>
                <c:pt idx="21354">
                  <c:v>2.1841699999999999E-2</c:v>
                </c:pt>
                <c:pt idx="21355">
                  <c:v>2.01497E-2</c:v>
                </c:pt>
                <c:pt idx="21356">
                  <c:v>1.8439500000000001E-2</c:v>
                </c:pt>
                <c:pt idx="21357">
                  <c:v>1.6713800000000001E-2</c:v>
                </c:pt>
                <c:pt idx="21358">
                  <c:v>1.49754E-2</c:v>
                </c:pt>
                <c:pt idx="21359">
                  <c:v>1.32272E-2</c:v>
                </c:pt>
                <c:pt idx="21360">
                  <c:v>1.14719E-2</c:v>
                </c:pt>
                <c:pt idx="21361" formatCode="0.00E+00">
                  <c:v>9.7123999999999995E-3</c:v>
                </c:pt>
                <c:pt idx="21362" formatCode="0.00E+00">
                  <c:v>7.95154E-3</c:v>
                </c:pt>
                <c:pt idx="21363" formatCode="0.00E+00">
                  <c:v>6.1921099999999998E-3</c:v>
                </c:pt>
                <c:pt idx="21364" formatCode="0.00E+00">
                  <c:v>4.4368999999999997E-3</c:v>
                </c:pt>
                <c:pt idx="21365" formatCode="0.00E+00">
                  <c:v>2.6887E-3</c:v>
                </c:pt>
                <c:pt idx="21366" formatCode="0.00E+00">
                  <c:v>9.5026300000000002E-4</c:v>
                </c:pt>
                <c:pt idx="21367" formatCode="0.00E+00">
                  <c:v>-7.7568699999999995E-4</c:v>
                </c:pt>
                <c:pt idx="21368" formatCode="0.00E+00">
                  <c:v>-2.4864499999999999E-3</c:v>
                </c:pt>
                <c:pt idx="21369" formatCode="0.00E+00">
                  <c:v>-4.1793899999999998E-3</c:v>
                </c:pt>
                <c:pt idx="21370" formatCode="0.00E+00">
                  <c:v>-5.8518600000000004E-3</c:v>
                </c:pt>
                <c:pt idx="21371" formatCode="0.00E+00">
                  <c:v>-7.5013199999999997E-3</c:v>
                </c:pt>
                <c:pt idx="21372" formatCode="0.00E+00">
                  <c:v>-9.1252499999999997E-3</c:v>
                </c:pt>
                <c:pt idx="21373">
                  <c:v>-1.07212E-2</c:v>
                </c:pt>
                <c:pt idx="21374">
                  <c:v>-1.2286699999999999E-2</c:v>
                </c:pt>
                <c:pt idx="21375">
                  <c:v>-1.38195E-2</c:v>
                </c:pt>
                <c:pt idx="21376">
                  <c:v>-1.5317300000000001E-2</c:v>
                </c:pt>
                <c:pt idx="21377">
                  <c:v>-1.6777899999999998E-2</c:v>
                </c:pt>
                <c:pt idx="21378">
                  <c:v>-1.8199099999999999E-2</c:v>
                </c:pt>
                <c:pt idx="21379">
                  <c:v>-1.9578999999999999E-2</c:v>
                </c:pt>
                <c:pt idx="21380">
                  <c:v>-2.09155E-2</c:v>
                </c:pt>
                <c:pt idx="21381">
                  <c:v>-2.2206799999999999E-2</c:v>
                </c:pt>
                <c:pt idx="21382">
                  <c:v>-2.3451E-2</c:v>
                </c:pt>
                <c:pt idx="21383">
                  <c:v>-2.4646499999999998E-2</c:v>
                </c:pt>
                <c:pt idx="21384">
                  <c:v>-2.5791700000000001E-2</c:v>
                </c:pt>
                <c:pt idx="21385">
                  <c:v>-2.6884999999999999E-2</c:v>
                </c:pt>
                <c:pt idx="21386">
                  <c:v>-2.7924999999999998E-2</c:v>
                </c:pt>
                <c:pt idx="21387">
                  <c:v>-2.8910399999999999E-2</c:v>
                </c:pt>
                <c:pt idx="21388">
                  <c:v>-2.9839999999999998E-2</c:v>
                </c:pt>
                <c:pt idx="21389">
                  <c:v>-3.07126E-2</c:v>
                </c:pt>
                <c:pt idx="21390">
                  <c:v>-3.1527399999999997E-2</c:v>
                </c:pt>
                <c:pt idx="21391">
                  <c:v>-3.2283300000000001E-2</c:v>
                </c:pt>
                <c:pt idx="21392">
                  <c:v>-3.2979500000000002E-2</c:v>
                </c:pt>
                <c:pt idx="21393">
                  <c:v>-3.3615399999999997E-2</c:v>
                </c:pt>
                <c:pt idx="21394">
                  <c:v>-3.4190499999999999E-2</c:v>
                </c:pt>
                <c:pt idx="21395">
                  <c:v>-3.4704199999999998E-2</c:v>
                </c:pt>
                <c:pt idx="21396">
                  <c:v>-3.5156100000000003E-2</c:v>
                </c:pt>
                <c:pt idx="21397">
                  <c:v>-3.55462E-2</c:v>
                </c:pt>
                <c:pt idx="21398">
                  <c:v>-3.5874099999999999E-2</c:v>
                </c:pt>
                <c:pt idx="21399">
                  <c:v>-3.6139900000000003E-2</c:v>
                </c:pt>
                <c:pt idx="21400">
                  <c:v>-3.6343800000000002E-2</c:v>
                </c:pt>
                <c:pt idx="21401">
                  <c:v>-3.6485799999999999E-2</c:v>
                </c:pt>
                <c:pt idx="21402">
                  <c:v>-3.6566300000000003E-2</c:v>
                </c:pt>
                <c:pt idx="21403">
                  <c:v>-3.6585699999999999E-2</c:v>
                </c:pt>
                <c:pt idx="21404">
                  <c:v>-3.6544599999999997E-2</c:v>
                </c:pt>
                <c:pt idx="21405">
                  <c:v>-3.64436E-2</c:v>
                </c:pt>
                <c:pt idx="21406">
                  <c:v>-3.6283299999999997E-2</c:v>
                </c:pt>
                <c:pt idx="21407">
                  <c:v>-3.6064699999999998E-2</c:v>
                </c:pt>
                <c:pt idx="21408">
                  <c:v>-3.57887E-2</c:v>
                </c:pt>
                <c:pt idx="21409">
                  <c:v>-3.54562E-2</c:v>
                </c:pt>
                <c:pt idx="21410">
                  <c:v>-3.5068500000000002E-2</c:v>
                </c:pt>
                <c:pt idx="21411">
                  <c:v>-3.4626799999999999E-2</c:v>
                </c:pt>
                <c:pt idx="21412">
                  <c:v>-3.41324E-2</c:v>
                </c:pt>
                <c:pt idx="21413">
                  <c:v>-3.3586600000000001E-2</c:v>
                </c:pt>
                <c:pt idx="21414">
                  <c:v>-3.2990999999999999E-2</c:v>
                </c:pt>
                <c:pt idx="21415">
                  <c:v>-3.23472E-2</c:v>
                </c:pt>
                <c:pt idx="21416">
                  <c:v>-3.1656700000000003E-2</c:v>
                </c:pt>
                <c:pt idx="21417">
                  <c:v>-3.0921299999999999E-2</c:v>
                </c:pt>
                <c:pt idx="21418">
                  <c:v>-3.01429E-2</c:v>
                </c:pt>
                <c:pt idx="21419">
                  <c:v>-2.9323200000000001E-2</c:v>
                </c:pt>
                <c:pt idx="21420">
                  <c:v>-2.8464199999999999E-2</c:v>
                </c:pt>
                <c:pt idx="21421">
                  <c:v>-2.7567999999999999E-2</c:v>
                </c:pt>
                <c:pt idx="21422">
                  <c:v>-2.6636400000000001E-2</c:v>
                </c:pt>
                <c:pt idx="21423">
                  <c:v>-2.5671699999999999E-2</c:v>
                </c:pt>
                <c:pt idx="21424">
                  <c:v>-2.4676E-2</c:v>
                </c:pt>
                <c:pt idx="21425">
                  <c:v>-2.36514E-2</c:v>
                </c:pt>
                <c:pt idx="21426">
                  <c:v>-2.26003E-2</c:v>
                </c:pt>
                <c:pt idx="21427">
                  <c:v>-2.15248E-2</c:v>
                </c:pt>
                <c:pt idx="21428">
                  <c:v>-2.0427399999999998E-2</c:v>
                </c:pt>
                <c:pt idx="21429">
                  <c:v>-1.93102E-2</c:v>
                </c:pt>
                <c:pt idx="21430">
                  <c:v>-1.8175699999999999E-2</c:v>
                </c:pt>
                <c:pt idx="21431">
                  <c:v>-1.7026099999999999E-2</c:v>
                </c:pt>
                <c:pt idx="21432">
                  <c:v>-1.5864E-2</c:v>
                </c:pt>
                <c:pt idx="21433">
                  <c:v>-1.46917E-2</c:v>
                </c:pt>
                <c:pt idx="21434">
                  <c:v>-1.35116E-2</c:v>
                </c:pt>
                <c:pt idx="21435">
                  <c:v>-1.2326E-2</c:v>
                </c:pt>
                <c:pt idx="21436">
                  <c:v>-1.11374E-2</c:v>
                </c:pt>
                <c:pt idx="21437" formatCode="0.00E+00">
                  <c:v>-9.9481199999999995E-3</c:v>
                </c:pt>
                <c:pt idx="21438" formatCode="0.00E+00">
                  <c:v>-8.7605600000000006E-3</c:v>
                </c:pt>
                <c:pt idx="21439" formatCode="0.00E+00">
                  <c:v>-7.57706E-3</c:v>
                </c:pt>
                <c:pt idx="21440" formatCode="0.00E+00">
                  <c:v>-6.3999299999999999E-3</c:v>
                </c:pt>
                <c:pt idx="21441" formatCode="0.00E+00">
                  <c:v>-5.2314700000000002E-3</c:v>
                </c:pt>
                <c:pt idx="21442" formatCode="0.00E+00">
                  <c:v>-4.0739499999999998E-3</c:v>
                </c:pt>
                <c:pt idx="21443" formatCode="0.00E+00">
                  <c:v>-2.92961E-3</c:v>
                </c:pt>
                <c:pt idx="21444" formatCode="0.00E+00">
                  <c:v>-1.80062E-3</c:v>
                </c:pt>
                <c:pt idx="21445" formatCode="0.00E+00">
                  <c:v>-6.8913799999999995E-4</c:v>
                </c:pt>
                <c:pt idx="21446" formatCode="0.00E+00">
                  <c:v>4.0273799999999998E-4</c:v>
                </c:pt>
                <c:pt idx="21447" formatCode="0.00E+00">
                  <c:v>1.4729599999999999E-3</c:v>
                </c:pt>
                <c:pt idx="21448" formatCode="0.00E+00">
                  <c:v>2.5195399999999998E-3</c:v>
                </c:pt>
                <c:pt idx="21449" formatCode="0.00E+00">
                  <c:v>3.54054E-3</c:v>
                </c:pt>
                <c:pt idx="21450" formatCode="0.00E+00">
                  <c:v>4.5341000000000001E-3</c:v>
                </c:pt>
                <c:pt idx="21451" formatCode="0.00E+00">
                  <c:v>5.4983999999999996E-3</c:v>
                </c:pt>
                <c:pt idx="21452" formatCode="0.00E+00">
                  <c:v>6.4317200000000001E-3</c:v>
                </c:pt>
                <c:pt idx="21453" formatCode="0.00E+00">
                  <c:v>7.3323900000000003E-3</c:v>
                </c:pt>
                <c:pt idx="21454" formatCode="0.00E+00">
                  <c:v>8.1988200000000008E-3</c:v>
                </c:pt>
                <c:pt idx="21455" formatCode="0.00E+00">
                  <c:v>9.0294999999999993E-3</c:v>
                </c:pt>
                <c:pt idx="21456" formatCode="0.00E+00">
                  <c:v>9.82302E-3</c:v>
                </c:pt>
                <c:pt idx="21457">
                  <c:v>1.0578000000000001E-2</c:v>
                </c:pt>
                <c:pt idx="21458">
                  <c:v>1.12932E-2</c:v>
                </c:pt>
                <c:pt idx="21459">
                  <c:v>1.1967500000000001E-2</c:v>
                </c:pt>
                <c:pt idx="21460">
                  <c:v>1.25997E-2</c:v>
                </c:pt>
                <c:pt idx="21461">
                  <c:v>1.3188999999999999E-2</c:v>
                </c:pt>
                <c:pt idx="21462">
                  <c:v>1.37343E-2</c:v>
                </c:pt>
                <c:pt idx="21463">
                  <c:v>1.42349E-2</c:v>
                </c:pt>
                <c:pt idx="21464">
                  <c:v>1.469E-2</c:v>
                </c:pt>
                <c:pt idx="21465">
                  <c:v>1.50992E-2</c:v>
                </c:pt>
                <c:pt idx="21466">
                  <c:v>1.54618E-2</c:v>
                </c:pt>
                <c:pt idx="21467">
                  <c:v>1.57775E-2</c:v>
                </c:pt>
                <c:pt idx="21468">
                  <c:v>1.6045899999999998E-2</c:v>
                </c:pt>
                <c:pt idx="21469">
                  <c:v>1.6266900000000001E-2</c:v>
                </c:pt>
                <c:pt idx="21470">
                  <c:v>1.6440199999999999E-2</c:v>
                </c:pt>
                <c:pt idx="21471">
                  <c:v>1.6566000000000001E-2</c:v>
                </c:pt>
                <c:pt idx="21472">
                  <c:v>1.6644300000000001E-2</c:v>
                </c:pt>
                <c:pt idx="21473">
                  <c:v>1.66754E-2</c:v>
                </c:pt>
                <c:pt idx="21474">
                  <c:v>1.6659299999999998E-2</c:v>
                </c:pt>
                <c:pt idx="21475">
                  <c:v>1.6596699999999999E-2</c:v>
                </c:pt>
                <c:pt idx="21476">
                  <c:v>1.64879E-2</c:v>
                </c:pt>
                <c:pt idx="21477">
                  <c:v>1.63336E-2</c:v>
                </c:pt>
                <c:pt idx="21478">
                  <c:v>1.6134300000000001E-2</c:v>
                </c:pt>
                <c:pt idx="21479">
                  <c:v>1.5890999999999999E-2</c:v>
                </c:pt>
                <c:pt idx="21480">
                  <c:v>1.5604399999999999E-2</c:v>
                </c:pt>
                <c:pt idx="21481">
                  <c:v>1.52754E-2</c:v>
                </c:pt>
                <c:pt idx="21482">
                  <c:v>1.49052E-2</c:v>
                </c:pt>
                <c:pt idx="21483">
                  <c:v>1.44949E-2</c:v>
                </c:pt>
                <c:pt idx="21484">
                  <c:v>1.4045500000000001E-2</c:v>
                </c:pt>
                <c:pt idx="21485">
                  <c:v>1.3558499999999999E-2</c:v>
                </c:pt>
                <c:pt idx="21486">
                  <c:v>1.30352E-2</c:v>
                </c:pt>
                <c:pt idx="21487">
                  <c:v>1.24771E-2</c:v>
                </c:pt>
                <c:pt idx="21488">
                  <c:v>1.18856E-2</c:v>
                </c:pt>
                <c:pt idx="21489">
                  <c:v>1.12622E-2</c:v>
                </c:pt>
                <c:pt idx="21490">
                  <c:v>1.06088E-2</c:v>
                </c:pt>
                <c:pt idx="21491" formatCode="0.00E+00">
                  <c:v>9.9269300000000005E-3</c:v>
                </c:pt>
                <c:pt idx="21492" formatCode="0.00E+00">
                  <c:v>9.21838E-3</c:v>
                </c:pt>
                <c:pt idx="21493" formatCode="0.00E+00">
                  <c:v>8.4849799999999996E-3</c:v>
                </c:pt>
                <c:pt idx="21494" formatCode="0.00E+00">
                  <c:v>7.7286100000000003E-3</c:v>
                </c:pt>
                <c:pt idx="21495" formatCode="0.00E+00">
                  <c:v>6.9511800000000004E-3</c:v>
                </c:pt>
                <c:pt idx="21496" formatCode="0.00E+00">
                  <c:v>6.1546500000000002E-3</c:v>
                </c:pt>
                <c:pt idx="21497" formatCode="0.00E+00">
                  <c:v>5.3410300000000001E-3</c:v>
                </c:pt>
                <c:pt idx="21498" formatCode="0.00E+00">
                  <c:v>4.51235E-3</c:v>
                </c:pt>
                <c:pt idx="21499" formatCode="0.00E+00">
                  <c:v>3.6706799999999999E-3</c:v>
                </c:pt>
                <c:pt idx="21500" formatCode="0.00E+00">
                  <c:v>2.8181199999999999E-3</c:v>
                </c:pt>
                <c:pt idx="21501" formatCode="0.00E+00">
                  <c:v>1.9567999999999999E-3</c:v>
                </c:pt>
                <c:pt idx="21502" formatCode="0.00E+00">
                  <c:v>1.08884E-3</c:v>
                </c:pt>
                <c:pt idx="21503" formatCode="0.00E+00">
                  <c:v>2.1641100000000001E-4</c:v>
                </c:pt>
                <c:pt idx="21504" formatCode="0.00E+00">
                  <c:v>-6.5833000000000005E-4</c:v>
                </c:pt>
                <c:pt idx="21505" formatCode="0.00E+00">
                  <c:v>-1.5332099999999999E-3</c:v>
                </c:pt>
                <c:pt idx="21506" formatCode="0.00E+00">
                  <c:v>-2.4060599999999998E-3</c:v>
                </c:pt>
                <c:pt idx="21507" formatCode="0.00E+00">
                  <c:v>-3.2747100000000001E-3</c:v>
                </c:pt>
                <c:pt idx="21508" formatCode="0.00E+00">
                  <c:v>-4.1369900000000001E-3</c:v>
                </c:pt>
                <c:pt idx="21509" formatCode="0.00E+00">
                  <c:v>-4.9907600000000003E-3</c:v>
                </c:pt>
                <c:pt idx="21510" formatCode="0.00E+00">
                  <c:v>-5.8338699999999997E-3</c:v>
                </c:pt>
                <c:pt idx="21511" formatCode="0.00E+00">
                  <c:v>-6.6642200000000002E-3</c:v>
                </c:pt>
                <c:pt idx="21512" formatCode="0.00E+00">
                  <c:v>-7.4797099999999997E-3</c:v>
                </c:pt>
                <c:pt idx="21513" formatCode="0.00E+00">
                  <c:v>-8.2782900000000006E-3</c:v>
                </c:pt>
                <c:pt idx="21514" formatCode="0.00E+00">
                  <c:v>-9.0579100000000006E-3</c:v>
                </c:pt>
                <c:pt idx="21515" formatCode="0.00E+00">
                  <c:v>-9.81659E-3</c:v>
                </c:pt>
                <c:pt idx="21516">
                  <c:v>-1.05524E-2</c:v>
                </c:pt>
                <c:pt idx="21517">
                  <c:v>-1.12634E-2</c:v>
                </c:pt>
                <c:pt idx="21518">
                  <c:v>-1.19477E-2</c:v>
                </c:pt>
                <c:pt idx="21519">
                  <c:v>-1.26035E-2</c:v>
                </c:pt>
                <c:pt idx="21520">
                  <c:v>-1.32292E-2</c:v>
                </c:pt>
                <c:pt idx="21521">
                  <c:v>-1.3822900000000001E-2</c:v>
                </c:pt>
                <c:pt idx="21522">
                  <c:v>-1.4383099999999999E-2</c:v>
                </c:pt>
                <c:pt idx="21523">
                  <c:v>-1.4908299999999999E-2</c:v>
                </c:pt>
                <c:pt idx="21524">
                  <c:v>-1.53968E-2</c:v>
                </c:pt>
                <c:pt idx="21525">
                  <c:v>-1.5847300000000002E-2</c:v>
                </c:pt>
                <c:pt idx="21526">
                  <c:v>-1.6258499999999999E-2</c:v>
                </c:pt>
                <c:pt idx="21527">
                  <c:v>-1.6629100000000001E-2</c:v>
                </c:pt>
                <c:pt idx="21528">
                  <c:v>-1.6957900000000001E-2</c:v>
                </c:pt>
                <c:pt idx="21529">
                  <c:v>-1.72439E-2</c:v>
                </c:pt>
                <c:pt idx="21530">
                  <c:v>-1.7485899999999999E-2</c:v>
                </c:pt>
                <c:pt idx="21531">
                  <c:v>-1.76832E-2</c:v>
                </c:pt>
                <c:pt idx="21532">
                  <c:v>-1.7834800000000001E-2</c:v>
                </c:pt>
                <c:pt idx="21533">
                  <c:v>-1.7940000000000001E-2</c:v>
                </c:pt>
                <c:pt idx="21534">
                  <c:v>-1.7998299999999998E-2</c:v>
                </c:pt>
                <c:pt idx="21535">
                  <c:v>-1.8008900000000001E-2</c:v>
                </c:pt>
                <c:pt idx="21536">
                  <c:v>-1.7971600000000001E-2</c:v>
                </c:pt>
                <c:pt idx="21537">
                  <c:v>-1.78858E-2</c:v>
                </c:pt>
                <c:pt idx="21538">
                  <c:v>-1.77515E-2</c:v>
                </c:pt>
                <c:pt idx="21539">
                  <c:v>-1.7568400000000001E-2</c:v>
                </c:pt>
                <c:pt idx="21540">
                  <c:v>-1.7336399999999998E-2</c:v>
                </c:pt>
                <c:pt idx="21541">
                  <c:v>-1.70557E-2</c:v>
                </c:pt>
                <c:pt idx="21542">
                  <c:v>-1.6726399999999999E-2</c:v>
                </c:pt>
                <c:pt idx="21543">
                  <c:v>-1.6348600000000001E-2</c:v>
                </c:pt>
                <c:pt idx="21544">
                  <c:v>-1.59229E-2</c:v>
                </c:pt>
                <c:pt idx="21545">
                  <c:v>-1.5449600000000001E-2</c:v>
                </c:pt>
                <c:pt idx="21546">
                  <c:v>-1.49293E-2</c:v>
                </c:pt>
                <c:pt idx="21547">
                  <c:v>-1.4362700000000001E-2</c:v>
                </c:pt>
                <c:pt idx="21548">
                  <c:v>-1.3750399999999999E-2</c:v>
                </c:pt>
                <c:pt idx="21549">
                  <c:v>-1.30934E-2</c:v>
                </c:pt>
                <c:pt idx="21550">
                  <c:v>-1.23927E-2</c:v>
                </c:pt>
                <c:pt idx="21551">
                  <c:v>-1.1649100000000001E-2</c:v>
                </c:pt>
                <c:pt idx="21552">
                  <c:v>-1.0863899999999999E-2</c:v>
                </c:pt>
                <c:pt idx="21553">
                  <c:v>-1.0038399999999999E-2</c:v>
                </c:pt>
                <c:pt idx="21554" formatCode="0.00E+00">
                  <c:v>-9.1737199999999998E-3</c:v>
                </c:pt>
                <c:pt idx="21555" formatCode="0.00E+00">
                  <c:v>-8.27139E-3</c:v>
                </c:pt>
                <c:pt idx="21556" formatCode="0.00E+00">
                  <c:v>-7.33287E-3</c:v>
                </c:pt>
                <c:pt idx="21557" formatCode="0.00E+00">
                  <c:v>-6.3597200000000001E-3</c:v>
                </c:pt>
                <c:pt idx="21558" formatCode="0.00E+00">
                  <c:v>-5.3536E-3</c:v>
                </c:pt>
                <c:pt idx="21559" formatCode="0.00E+00">
                  <c:v>-4.3162399999999998E-3</c:v>
                </c:pt>
                <c:pt idx="21560" formatCode="0.00E+00">
                  <c:v>-3.2494199999999998E-3</c:v>
                </c:pt>
                <c:pt idx="21561" formatCode="0.00E+00">
                  <c:v>-2.1550200000000001E-3</c:v>
                </c:pt>
                <c:pt idx="21562" formatCode="0.00E+00">
                  <c:v>-1.0349700000000001E-3</c:v>
                </c:pt>
                <c:pt idx="21563" formatCode="0.00E+00">
                  <c:v>1.0872800000000001E-4</c:v>
                </c:pt>
                <c:pt idx="21564" formatCode="0.00E+00">
                  <c:v>1.2740099999999999E-3</c:v>
                </c:pt>
                <c:pt idx="21565" formatCode="0.00E+00">
                  <c:v>2.4587699999999999E-3</c:v>
                </c:pt>
                <c:pt idx="21566" formatCode="0.00E+00">
                  <c:v>3.6608299999999999E-3</c:v>
                </c:pt>
                <c:pt idx="21567" formatCode="0.00E+00">
                  <c:v>4.8779899999999996E-3</c:v>
                </c:pt>
                <c:pt idx="21568" formatCode="0.00E+00">
                  <c:v>6.1079699999999999E-3</c:v>
                </c:pt>
                <c:pt idx="21569" formatCode="0.00E+00">
                  <c:v>7.3484700000000002E-3</c:v>
                </c:pt>
                <c:pt idx="21570" formatCode="0.00E+00">
                  <c:v>8.5971599999999995E-3</c:v>
                </c:pt>
                <c:pt idx="21571" formatCode="0.00E+00">
                  <c:v>9.8516799999999998E-3</c:v>
                </c:pt>
                <c:pt idx="21572">
                  <c:v>1.1109600000000001E-2</c:v>
                </c:pt>
                <c:pt idx="21573">
                  <c:v>1.2368499999999999E-2</c:v>
                </c:pt>
                <c:pt idx="21574">
                  <c:v>1.3625999999999999E-2</c:v>
                </c:pt>
                <c:pt idx="21575">
                  <c:v>1.48796E-2</c:v>
                </c:pt>
                <c:pt idx="21576">
                  <c:v>1.61269E-2</c:v>
                </c:pt>
                <c:pt idx="21577">
                  <c:v>1.73653E-2</c:v>
                </c:pt>
                <c:pt idx="21578">
                  <c:v>1.8592399999999999E-2</c:v>
                </c:pt>
                <c:pt idx="21579">
                  <c:v>1.9805799999999998E-2</c:v>
                </c:pt>
                <c:pt idx="21580">
                  <c:v>2.1002900000000001E-2</c:v>
                </c:pt>
                <c:pt idx="21581">
                  <c:v>2.21814E-2</c:v>
                </c:pt>
                <c:pt idx="21582">
                  <c:v>2.33388E-2</c:v>
                </c:pt>
                <c:pt idx="21583">
                  <c:v>2.44727E-2</c:v>
                </c:pt>
                <c:pt idx="21584">
                  <c:v>2.5580800000000001E-2</c:v>
                </c:pt>
                <c:pt idx="21585">
                  <c:v>2.6660699999999999E-2</c:v>
                </c:pt>
                <c:pt idx="21586">
                  <c:v>2.7709999999999999E-2</c:v>
                </c:pt>
                <c:pt idx="21587">
                  <c:v>2.8726600000000001E-2</c:v>
                </c:pt>
                <c:pt idx="21588">
                  <c:v>2.9708100000000001E-2</c:v>
                </c:pt>
                <c:pt idx="21589">
                  <c:v>3.0652499999999999E-2</c:v>
                </c:pt>
                <c:pt idx="21590">
                  <c:v>3.1557599999999998E-2</c:v>
                </c:pt>
                <c:pt idx="21591">
                  <c:v>3.2421400000000003E-2</c:v>
                </c:pt>
                <c:pt idx="21592">
                  <c:v>3.3241800000000002E-2</c:v>
                </c:pt>
                <c:pt idx="21593">
                  <c:v>3.4016900000000003E-2</c:v>
                </c:pt>
                <c:pt idx="21594">
                  <c:v>3.4744799999999999E-2</c:v>
                </c:pt>
                <c:pt idx="21595">
                  <c:v>3.5423900000000001E-2</c:v>
                </c:pt>
                <c:pt idx="21596">
                  <c:v>3.60522E-2</c:v>
                </c:pt>
                <c:pt idx="21597">
                  <c:v>3.6628300000000003E-2</c:v>
                </c:pt>
                <c:pt idx="21598">
                  <c:v>3.7150500000000003E-2</c:v>
                </c:pt>
                <c:pt idx="21599">
                  <c:v>3.7617400000000002E-2</c:v>
                </c:pt>
                <c:pt idx="21600">
                  <c:v>3.8027699999999998E-2</c:v>
                </c:pt>
                <c:pt idx="21601">
                  <c:v>3.8379999999999997E-2</c:v>
                </c:pt>
                <c:pt idx="21602">
                  <c:v>3.8673100000000002E-2</c:v>
                </c:pt>
                <c:pt idx="21603">
                  <c:v>3.8906000000000003E-2</c:v>
                </c:pt>
                <c:pt idx="21604">
                  <c:v>3.90777E-2</c:v>
                </c:pt>
                <c:pt idx="21605">
                  <c:v>3.9187199999999998E-2</c:v>
                </c:pt>
                <c:pt idx="21606">
                  <c:v>3.9233900000000002E-2</c:v>
                </c:pt>
                <c:pt idx="21607">
                  <c:v>3.9217000000000002E-2</c:v>
                </c:pt>
                <c:pt idx="21608">
                  <c:v>3.9135999999999997E-2</c:v>
                </c:pt>
                <c:pt idx="21609">
                  <c:v>3.8990400000000001E-2</c:v>
                </c:pt>
                <c:pt idx="21610">
                  <c:v>3.8779800000000003E-2</c:v>
                </c:pt>
                <c:pt idx="21611">
                  <c:v>3.8504099999999999E-2</c:v>
                </c:pt>
                <c:pt idx="21612">
                  <c:v>3.8163200000000001E-2</c:v>
                </c:pt>
                <c:pt idx="21613">
                  <c:v>3.7756900000000003E-2</c:v>
                </c:pt>
                <c:pt idx="21614">
                  <c:v>3.7285400000000003E-2</c:v>
                </c:pt>
                <c:pt idx="21615">
                  <c:v>3.6748999999999997E-2</c:v>
                </c:pt>
                <c:pt idx="21616">
                  <c:v>3.6147899999999997E-2</c:v>
                </c:pt>
                <c:pt idx="21617">
                  <c:v>3.5482699999999999E-2</c:v>
                </c:pt>
                <c:pt idx="21618">
                  <c:v>3.4753899999999997E-2</c:v>
                </c:pt>
                <c:pt idx="21619">
                  <c:v>3.3962100000000002E-2</c:v>
                </c:pt>
                <c:pt idx="21620">
                  <c:v>3.3108199999999997E-2</c:v>
                </c:pt>
                <c:pt idx="21621">
                  <c:v>3.2193100000000002E-2</c:v>
                </c:pt>
                <c:pt idx="21622">
                  <c:v>3.1217700000000001E-2</c:v>
                </c:pt>
                <c:pt idx="21623">
                  <c:v>3.01833E-2</c:v>
                </c:pt>
                <c:pt idx="21624">
                  <c:v>2.9090999999999999E-2</c:v>
                </c:pt>
                <c:pt idx="21625">
                  <c:v>2.7942100000000001E-2</c:v>
                </c:pt>
                <c:pt idx="21626">
                  <c:v>2.67382E-2</c:v>
                </c:pt>
                <c:pt idx="21627">
                  <c:v>2.5480699999999998E-2</c:v>
                </c:pt>
                <c:pt idx="21628">
                  <c:v>2.41713E-2</c:v>
                </c:pt>
                <c:pt idx="21629">
                  <c:v>2.28118E-2</c:v>
                </c:pt>
                <c:pt idx="21630">
                  <c:v>2.1403999999999999E-2</c:v>
                </c:pt>
                <c:pt idx="21631">
                  <c:v>1.9949700000000001E-2</c:v>
                </c:pt>
                <c:pt idx="21632">
                  <c:v>1.8451100000000002E-2</c:v>
                </c:pt>
                <c:pt idx="21633">
                  <c:v>1.69103E-2</c:v>
                </c:pt>
                <c:pt idx="21634">
                  <c:v>1.5329300000000001E-2</c:v>
                </c:pt>
                <c:pt idx="21635">
                  <c:v>1.37106E-2</c:v>
                </c:pt>
                <c:pt idx="21636">
                  <c:v>1.20564E-2</c:v>
                </c:pt>
                <c:pt idx="21637">
                  <c:v>1.0369099999999999E-2</c:v>
                </c:pt>
                <c:pt idx="21638" formatCode="0.00E+00">
                  <c:v>8.6512299999999993E-3</c:v>
                </c:pt>
                <c:pt idx="21639" formatCode="0.00E+00">
                  <c:v>6.9053500000000002E-3</c:v>
                </c:pt>
                <c:pt idx="21640" formatCode="0.00E+00">
                  <c:v>5.1340400000000003E-3</c:v>
                </c:pt>
                <c:pt idx="21641" formatCode="0.00E+00">
                  <c:v>3.3399699999999998E-3</c:v>
                </c:pt>
                <c:pt idx="21642" formatCode="0.00E+00">
                  <c:v>1.52586E-3</c:v>
                </c:pt>
                <c:pt idx="21643" formatCode="0.00E+00">
                  <c:v>-3.05552E-4</c:v>
                </c:pt>
                <c:pt idx="21644" formatCode="0.00E+00">
                  <c:v>-2.1514500000000001E-3</c:v>
                </c:pt>
                <c:pt idx="21645" formatCode="0.00E+00">
                  <c:v>-4.0090000000000004E-3</c:v>
                </c:pt>
                <c:pt idx="21646" formatCode="0.00E+00">
                  <c:v>-5.8753199999999998E-3</c:v>
                </c:pt>
                <c:pt idx="21647" formatCode="0.00E+00">
                  <c:v>-7.7475199999999999E-3</c:v>
                </c:pt>
                <c:pt idx="21648" formatCode="0.00E+00">
                  <c:v>-9.6226699999999998E-3</c:v>
                </c:pt>
                <c:pt idx="21649">
                  <c:v>-1.1497800000000001E-2</c:v>
                </c:pt>
                <c:pt idx="21650">
                  <c:v>-1.3370099999999999E-2</c:v>
                </c:pt>
                <c:pt idx="21651">
                  <c:v>-1.5236400000000001E-2</c:v>
                </c:pt>
                <c:pt idx="21652">
                  <c:v>-1.7093799999999999E-2</c:v>
                </c:pt>
                <c:pt idx="21653">
                  <c:v>-1.8939299999999999E-2</c:v>
                </c:pt>
                <c:pt idx="21654">
                  <c:v>-2.07701E-2</c:v>
                </c:pt>
                <c:pt idx="21655">
                  <c:v>-2.2583099999999998E-2</c:v>
                </c:pt>
                <c:pt idx="21656">
                  <c:v>-2.4375399999999998E-2</c:v>
                </c:pt>
                <c:pt idx="21657">
                  <c:v>-2.61441E-2</c:v>
                </c:pt>
                <c:pt idx="21658">
                  <c:v>-2.7886299999999999E-2</c:v>
                </c:pt>
                <c:pt idx="21659">
                  <c:v>-2.9599199999999999E-2</c:v>
                </c:pt>
                <c:pt idx="21660">
                  <c:v>-3.1279899999999999E-2</c:v>
                </c:pt>
                <c:pt idx="21661">
                  <c:v>-3.2925599999999999E-2</c:v>
                </c:pt>
                <c:pt idx="21662">
                  <c:v>-3.4533700000000001E-2</c:v>
                </c:pt>
                <c:pt idx="21663">
                  <c:v>-3.6101300000000003E-2</c:v>
                </c:pt>
                <c:pt idx="21664">
                  <c:v>-3.7626E-2</c:v>
                </c:pt>
                <c:pt idx="21665">
                  <c:v>-3.91052E-2</c:v>
                </c:pt>
                <c:pt idx="21666">
                  <c:v>-4.0536200000000001E-2</c:v>
                </c:pt>
                <c:pt idx="21667">
                  <c:v>-4.1916799999999997E-2</c:v>
                </c:pt>
                <c:pt idx="21668">
                  <c:v>-4.3244499999999998E-2</c:v>
                </c:pt>
                <c:pt idx="21669">
                  <c:v>-4.4517000000000001E-2</c:v>
                </c:pt>
                <c:pt idx="21670">
                  <c:v>-4.5732200000000001E-2</c:v>
                </c:pt>
                <c:pt idx="21671">
                  <c:v>-4.68878E-2</c:v>
                </c:pt>
                <c:pt idx="21672">
                  <c:v>-4.7981900000000001E-2</c:v>
                </c:pt>
                <c:pt idx="21673">
                  <c:v>-4.9012600000000003E-2</c:v>
                </c:pt>
                <c:pt idx="21674">
                  <c:v>-4.9977899999999999E-2</c:v>
                </c:pt>
                <c:pt idx="21675">
                  <c:v>-5.0876200000000003E-2</c:v>
                </c:pt>
                <c:pt idx="21676">
                  <c:v>-5.1705800000000003E-2</c:v>
                </c:pt>
                <c:pt idx="21677">
                  <c:v>-5.2464999999999998E-2</c:v>
                </c:pt>
                <c:pt idx="21678">
                  <c:v>-5.3152600000000001E-2</c:v>
                </c:pt>
                <c:pt idx="21679">
                  <c:v>-5.3767099999999998E-2</c:v>
                </c:pt>
                <c:pt idx="21680">
                  <c:v>-5.4307399999999999E-2</c:v>
                </c:pt>
                <c:pt idx="21681">
                  <c:v>-5.4772300000000003E-2</c:v>
                </c:pt>
                <c:pt idx="21682">
                  <c:v>-5.5160899999999999E-2</c:v>
                </c:pt>
                <c:pt idx="21683">
                  <c:v>-5.5472300000000002E-2</c:v>
                </c:pt>
                <c:pt idx="21684">
                  <c:v>-5.5705699999999997E-2</c:v>
                </c:pt>
                <c:pt idx="21685">
                  <c:v>-5.5860600000000003E-2</c:v>
                </c:pt>
                <c:pt idx="21686">
                  <c:v>-5.5936399999999997E-2</c:v>
                </c:pt>
                <c:pt idx="21687">
                  <c:v>-5.5932700000000002E-2</c:v>
                </c:pt>
                <c:pt idx="21688">
                  <c:v>-5.5849299999999998E-2</c:v>
                </c:pt>
                <c:pt idx="21689">
                  <c:v>-5.5686100000000002E-2</c:v>
                </c:pt>
                <c:pt idx="21690">
                  <c:v>-5.5443100000000002E-2</c:v>
                </c:pt>
                <c:pt idx="21691">
                  <c:v>-5.5120299999999997E-2</c:v>
                </c:pt>
                <c:pt idx="21692">
                  <c:v>-5.4718099999999999E-2</c:v>
                </c:pt>
                <c:pt idx="21693">
                  <c:v>-5.4236699999999999E-2</c:v>
                </c:pt>
                <c:pt idx="21694">
                  <c:v>-5.3676799999999997E-2</c:v>
                </c:pt>
                <c:pt idx="21695">
                  <c:v>-5.30389E-2</c:v>
                </c:pt>
                <c:pt idx="21696">
                  <c:v>-5.23239E-2</c:v>
                </c:pt>
                <c:pt idx="21697">
                  <c:v>-5.1532399999999999E-2</c:v>
                </c:pt>
                <c:pt idx="21698">
                  <c:v>-5.0665700000000001E-2</c:v>
                </c:pt>
                <c:pt idx="21699">
                  <c:v>-4.9724699999999997E-2</c:v>
                </c:pt>
                <c:pt idx="21700">
                  <c:v>-4.8710700000000003E-2</c:v>
                </c:pt>
                <c:pt idx="21701">
                  <c:v>-4.7625099999999997E-2</c:v>
                </c:pt>
                <c:pt idx="21702">
                  <c:v>-4.6469299999999998E-2</c:v>
                </c:pt>
                <c:pt idx="21703">
                  <c:v>-4.5244899999999998E-2</c:v>
                </c:pt>
                <c:pt idx="21704">
                  <c:v>-4.3953600000000002E-2</c:v>
                </c:pt>
                <c:pt idx="21705">
                  <c:v>-4.2597200000000002E-2</c:v>
                </c:pt>
                <c:pt idx="21706">
                  <c:v>-4.1177600000000002E-2</c:v>
                </c:pt>
                <c:pt idx="21707">
                  <c:v>-3.9696700000000001E-2</c:v>
                </c:pt>
                <c:pt idx="21708">
                  <c:v>-3.8156799999999998E-2</c:v>
                </c:pt>
                <c:pt idx="21709">
                  <c:v>-3.6560000000000002E-2</c:v>
                </c:pt>
                <c:pt idx="21710">
                  <c:v>-3.4908500000000002E-2</c:v>
                </c:pt>
                <c:pt idx="21711">
                  <c:v>-3.32048E-2</c:v>
                </c:pt>
                <c:pt idx="21712">
                  <c:v>-3.1451399999999997E-2</c:v>
                </c:pt>
                <c:pt idx="21713">
                  <c:v>-2.9650699999999999E-2</c:v>
                </c:pt>
                <c:pt idx="21714">
                  <c:v>-2.7805400000000001E-2</c:v>
                </c:pt>
                <c:pt idx="21715">
                  <c:v>-2.5918199999999999E-2</c:v>
                </c:pt>
                <c:pt idx="21716">
                  <c:v>-2.3991800000000001E-2</c:v>
                </c:pt>
                <c:pt idx="21717">
                  <c:v>-2.2029099999999999E-2</c:v>
                </c:pt>
                <c:pt idx="21718">
                  <c:v>-2.0032899999999999E-2</c:v>
                </c:pt>
                <c:pt idx="21719">
                  <c:v>-1.80062E-2</c:v>
                </c:pt>
                <c:pt idx="21720">
                  <c:v>-1.5952000000000001E-2</c:v>
                </c:pt>
                <c:pt idx="21721">
                  <c:v>-1.38733E-2</c:v>
                </c:pt>
                <c:pt idx="21722">
                  <c:v>-1.1773199999999999E-2</c:v>
                </c:pt>
                <c:pt idx="21723" formatCode="0.00E+00">
                  <c:v>-9.6547899999999999E-3</c:v>
                </c:pt>
                <c:pt idx="21724" formatCode="0.00E+00">
                  <c:v>-7.5211899999999996E-3</c:v>
                </c:pt>
                <c:pt idx="21725" formatCode="0.00E+00">
                  <c:v>-5.3755699999999997E-3</c:v>
                </c:pt>
                <c:pt idx="21726" formatCode="0.00E+00">
                  <c:v>-3.22113E-3</c:v>
                </c:pt>
                <c:pt idx="21727" formatCode="0.00E+00">
                  <c:v>-1.06106E-3</c:v>
                </c:pt>
                <c:pt idx="21728" formatCode="0.00E+00">
                  <c:v>1.10143E-3</c:v>
                </c:pt>
                <c:pt idx="21729" formatCode="0.00E+00">
                  <c:v>3.2631299999999999E-3</c:v>
                </c:pt>
                <c:pt idx="21730" formatCode="0.00E+00">
                  <c:v>5.4208199999999998E-3</c:v>
                </c:pt>
                <c:pt idx="21731" formatCode="0.00E+00">
                  <c:v>7.5713000000000004E-3</c:v>
                </c:pt>
                <c:pt idx="21732" formatCode="0.00E+00">
                  <c:v>9.7113800000000004E-3</c:v>
                </c:pt>
                <c:pt idx="21733">
                  <c:v>1.18379E-2</c:v>
                </c:pt>
                <c:pt idx="21734">
                  <c:v>1.3947599999999999E-2</c:v>
                </c:pt>
                <c:pt idx="21735">
                  <c:v>1.60375E-2</c:v>
                </c:pt>
                <c:pt idx="21736">
                  <c:v>1.81044E-2</c:v>
                </c:pt>
                <c:pt idx="21737">
                  <c:v>2.0145300000000001E-2</c:v>
                </c:pt>
                <c:pt idx="21738">
                  <c:v>2.2157099999999999E-2</c:v>
                </c:pt>
                <c:pt idx="21739">
                  <c:v>2.41368E-2</c:v>
                </c:pt>
                <c:pt idx="21740">
                  <c:v>2.60816E-2</c:v>
                </c:pt>
                <c:pt idx="21741">
                  <c:v>2.7988599999999999E-2</c:v>
                </c:pt>
                <c:pt idx="21742">
                  <c:v>2.98549E-2</c:v>
                </c:pt>
                <c:pt idx="21743">
                  <c:v>3.1677900000000002E-2</c:v>
                </c:pt>
                <c:pt idx="21744">
                  <c:v>3.34548E-2</c:v>
                </c:pt>
                <c:pt idx="21745">
                  <c:v>3.5183100000000002E-2</c:v>
                </c:pt>
                <c:pt idx="21746">
                  <c:v>3.68601E-2</c:v>
                </c:pt>
                <c:pt idx="21747">
                  <c:v>3.84836E-2</c:v>
                </c:pt>
                <c:pt idx="21748">
                  <c:v>4.0051000000000003E-2</c:v>
                </c:pt>
                <c:pt idx="21749">
                  <c:v>4.1560300000000001E-2</c:v>
                </c:pt>
                <c:pt idx="21750">
                  <c:v>4.3009100000000001E-2</c:v>
                </c:pt>
                <c:pt idx="21751">
                  <c:v>4.4395400000000002E-2</c:v>
                </c:pt>
                <c:pt idx="21752">
                  <c:v>4.57172E-2</c:v>
                </c:pt>
                <c:pt idx="21753">
                  <c:v>4.6972699999999999E-2</c:v>
                </c:pt>
                <c:pt idx="21754">
                  <c:v>4.8160000000000001E-2</c:v>
                </c:pt>
                <c:pt idx="21755">
                  <c:v>4.9277599999999998E-2</c:v>
                </c:pt>
                <c:pt idx="21756">
                  <c:v>5.0323899999999998E-2</c:v>
                </c:pt>
                <c:pt idx="21757">
                  <c:v>5.12974E-2</c:v>
                </c:pt>
                <c:pt idx="21758">
                  <c:v>5.2196800000000002E-2</c:v>
                </c:pt>
                <c:pt idx="21759">
                  <c:v>5.3020900000000003E-2</c:v>
                </c:pt>
                <c:pt idx="21760">
                  <c:v>5.37686E-2</c:v>
                </c:pt>
                <c:pt idx="21761">
                  <c:v>5.4439099999999997E-2</c:v>
                </c:pt>
                <c:pt idx="21762">
                  <c:v>5.5031299999999998E-2</c:v>
                </c:pt>
                <c:pt idx="21763">
                  <c:v>5.55446E-2</c:v>
                </c:pt>
                <c:pt idx="21764">
                  <c:v>5.5978399999999998E-2</c:v>
                </c:pt>
                <c:pt idx="21765">
                  <c:v>5.6332300000000002E-2</c:v>
                </c:pt>
                <c:pt idx="21766">
                  <c:v>5.6605900000000001E-2</c:v>
                </c:pt>
                <c:pt idx="21767">
                  <c:v>5.6798899999999999E-2</c:v>
                </c:pt>
                <c:pt idx="21768">
                  <c:v>5.6911400000000001E-2</c:v>
                </c:pt>
                <c:pt idx="21769">
                  <c:v>5.6943300000000002E-2</c:v>
                </c:pt>
                <c:pt idx="21770">
                  <c:v>5.6894699999999999E-2</c:v>
                </c:pt>
                <c:pt idx="21771">
                  <c:v>5.67661E-2</c:v>
                </c:pt>
                <c:pt idx="21772">
                  <c:v>5.6557700000000002E-2</c:v>
                </c:pt>
                <c:pt idx="21773">
                  <c:v>5.6270199999999999E-2</c:v>
                </c:pt>
                <c:pt idx="21774">
                  <c:v>5.5904099999999998E-2</c:v>
                </c:pt>
                <c:pt idx="21775">
                  <c:v>5.54604E-2</c:v>
                </c:pt>
                <c:pt idx="21776">
                  <c:v>5.4939700000000001E-2</c:v>
                </c:pt>
                <c:pt idx="21777">
                  <c:v>5.4343299999999997E-2</c:v>
                </c:pt>
                <c:pt idx="21778">
                  <c:v>5.3672200000000003E-2</c:v>
                </c:pt>
                <c:pt idx="21779">
                  <c:v>5.2927700000000001E-2</c:v>
                </c:pt>
                <c:pt idx="21780">
                  <c:v>5.2110999999999998E-2</c:v>
                </c:pt>
                <c:pt idx="21781">
                  <c:v>5.12238E-2</c:v>
                </c:pt>
                <c:pt idx="21782">
                  <c:v>5.0267600000000003E-2</c:v>
                </c:pt>
                <c:pt idx="21783">
                  <c:v>4.9244000000000003E-2</c:v>
                </c:pt>
                <c:pt idx="21784">
                  <c:v>4.8154799999999998E-2</c:v>
                </c:pt>
                <c:pt idx="21785">
                  <c:v>4.7001899999999999E-2</c:v>
                </c:pt>
                <c:pt idx="21786">
                  <c:v>4.5787399999999999E-2</c:v>
                </c:pt>
                <c:pt idx="21787">
                  <c:v>4.4513200000000003E-2</c:v>
                </c:pt>
                <c:pt idx="21788">
                  <c:v>4.3181499999999998E-2</c:v>
                </c:pt>
                <c:pt idx="21789">
                  <c:v>4.1794499999999998E-2</c:v>
                </c:pt>
                <c:pt idx="21790">
                  <c:v>4.0354599999999997E-2</c:v>
                </c:pt>
                <c:pt idx="21791">
                  <c:v>3.8864099999999999E-2</c:v>
                </c:pt>
                <c:pt idx="21792">
                  <c:v>3.7325499999999998E-2</c:v>
                </c:pt>
                <c:pt idx="21793">
                  <c:v>3.57414E-2</c:v>
                </c:pt>
                <c:pt idx="21794">
                  <c:v>3.41143E-2</c:v>
                </c:pt>
                <c:pt idx="21795">
                  <c:v>3.2446900000000001E-2</c:v>
                </c:pt>
                <c:pt idx="21796">
                  <c:v>3.0741899999999999E-2</c:v>
                </c:pt>
                <c:pt idx="21797">
                  <c:v>2.9002E-2</c:v>
                </c:pt>
                <c:pt idx="21798">
                  <c:v>2.72301E-2</c:v>
                </c:pt>
                <c:pt idx="21799">
                  <c:v>2.5429E-2</c:v>
                </c:pt>
                <c:pt idx="21800">
                  <c:v>2.3601500000000001E-2</c:v>
                </c:pt>
                <c:pt idx="21801">
                  <c:v>2.1750599999999998E-2</c:v>
                </c:pt>
                <c:pt idx="21802">
                  <c:v>1.98792E-2</c:v>
                </c:pt>
                <c:pt idx="21803">
                  <c:v>1.7990300000000001E-2</c:v>
                </c:pt>
                <c:pt idx="21804">
                  <c:v>1.6086799999999998E-2</c:v>
                </c:pt>
                <c:pt idx="21805">
                  <c:v>1.4171700000000001E-2</c:v>
                </c:pt>
                <c:pt idx="21806">
                  <c:v>1.2248E-2</c:v>
                </c:pt>
                <c:pt idx="21807">
                  <c:v>1.03187E-2</c:v>
                </c:pt>
                <c:pt idx="21808" formatCode="0.00E+00">
                  <c:v>8.3867400000000002E-3</c:v>
                </c:pt>
                <c:pt idx="21809" formatCode="0.00E+00">
                  <c:v>6.4551499999999998E-3</c:v>
                </c:pt>
                <c:pt idx="21810" formatCode="0.00E+00">
                  <c:v>4.5268599999999997E-3</c:v>
                </c:pt>
                <c:pt idx="21811" formatCode="0.00E+00">
                  <c:v>2.6048299999999998E-3</c:v>
                </c:pt>
                <c:pt idx="21812" formatCode="0.00E+00">
                  <c:v>6.9196199999999996E-4</c:v>
                </c:pt>
                <c:pt idx="21813" formatCode="0.00E+00">
                  <c:v>-1.2088400000000001E-3</c:v>
                </c:pt>
                <c:pt idx="21814" formatCode="0.00E+00">
                  <c:v>-3.09472E-3</c:v>
                </c:pt>
                <c:pt idx="21815" formatCode="0.00E+00">
                  <c:v>-4.9628500000000004E-3</c:v>
                </c:pt>
                <c:pt idx="21816" formatCode="0.00E+00">
                  <c:v>-6.81046E-3</c:v>
                </c:pt>
                <c:pt idx="21817" formatCode="0.00E+00">
                  <c:v>-8.6348099999999997E-3</c:v>
                </c:pt>
                <c:pt idx="21818">
                  <c:v>-1.04332E-2</c:v>
                </c:pt>
                <c:pt idx="21819">
                  <c:v>-1.2203E-2</c:v>
                </c:pt>
                <c:pt idx="21820">
                  <c:v>-1.39417E-2</c:v>
                </c:pt>
                <c:pt idx="21821">
                  <c:v>-1.5646799999999999E-2</c:v>
                </c:pt>
                <c:pt idx="21822">
                  <c:v>-1.73157E-2</c:v>
                </c:pt>
                <c:pt idx="21823">
                  <c:v>-1.89462E-2</c:v>
                </c:pt>
                <c:pt idx="21824">
                  <c:v>-2.0535899999999999E-2</c:v>
                </c:pt>
                <c:pt idx="21825">
                  <c:v>-2.20827E-2</c:v>
                </c:pt>
                <c:pt idx="21826">
                  <c:v>-2.3584299999999999E-2</c:v>
                </c:pt>
                <c:pt idx="21827">
                  <c:v>-2.50388E-2</c:v>
                </c:pt>
                <c:pt idx="21828">
                  <c:v>-2.6444200000000001E-2</c:v>
                </c:pt>
                <c:pt idx="21829">
                  <c:v>-2.77986E-2</c:v>
                </c:pt>
                <c:pt idx="21830">
                  <c:v>-2.91002E-2</c:v>
                </c:pt>
                <c:pt idx="21831">
                  <c:v>-3.03474E-2</c:v>
                </c:pt>
                <c:pt idx="21832">
                  <c:v>-3.1538499999999997E-2</c:v>
                </c:pt>
                <c:pt idx="21833">
                  <c:v>-3.2672100000000003E-2</c:v>
                </c:pt>
                <c:pt idx="21834">
                  <c:v>-3.37468E-2</c:v>
                </c:pt>
                <c:pt idx="21835">
                  <c:v>-3.4761300000000002E-2</c:v>
                </c:pt>
                <c:pt idx="21836">
                  <c:v>-3.5714500000000003E-2</c:v>
                </c:pt>
                <c:pt idx="21837">
                  <c:v>-3.6605199999999997E-2</c:v>
                </c:pt>
                <c:pt idx="21838">
                  <c:v>-3.7432600000000003E-2</c:v>
                </c:pt>
                <c:pt idx="21839">
                  <c:v>-3.8195800000000002E-2</c:v>
                </c:pt>
                <c:pt idx="21840">
                  <c:v>-3.8893999999999998E-2</c:v>
                </c:pt>
                <c:pt idx="21841">
                  <c:v>-3.9526699999999998E-2</c:v>
                </c:pt>
                <c:pt idx="21842">
                  <c:v>-4.0093299999999998E-2</c:v>
                </c:pt>
                <c:pt idx="21843">
                  <c:v>-4.0593400000000002E-2</c:v>
                </c:pt>
                <c:pt idx="21844">
                  <c:v>-4.1026800000000002E-2</c:v>
                </c:pt>
                <c:pt idx="21845">
                  <c:v>-4.1393300000000001E-2</c:v>
                </c:pt>
                <c:pt idx="21846">
                  <c:v>-4.1692800000000002E-2</c:v>
                </c:pt>
                <c:pt idx="21847">
                  <c:v>-4.1925400000000002E-2</c:v>
                </c:pt>
                <c:pt idx="21848">
                  <c:v>-4.2091299999999998E-2</c:v>
                </c:pt>
                <c:pt idx="21849">
                  <c:v>-4.2190699999999998E-2</c:v>
                </c:pt>
                <c:pt idx="21850">
                  <c:v>-4.2223999999999998E-2</c:v>
                </c:pt>
                <c:pt idx="21851">
                  <c:v>-4.2191800000000002E-2</c:v>
                </c:pt>
                <c:pt idx="21852">
                  <c:v>-4.2094600000000003E-2</c:v>
                </c:pt>
                <c:pt idx="21853">
                  <c:v>-4.1933100000000001E-2</c:v>
                </c:pt>
                <c:pt idx="21854">
                  <c:v>-4.1708200000000001E-2</c:v>
                </c:pt>
                <c:pt idx="21855">
                  <c:v>-4.1420699999999998E-2</c:v>
                </c:pt>
                <c:pt idx="21856">
                  <c:v>-4.1071799999999999E-2</c:v>
                </c:pt>
                <c:pt idx="21857">
                  <c:v>-4.0662499999999997E-2</c:v>
                </c:pt>
                <c:pt idx="21858">
                  <c:v>-4.0194000000000001E-2</c:v>
                </c:pt>
                <c:pt idx="21859">
                  <c:v>-3.9667599999999997E-2</c:v>
                </c:pt>
                <c:pt idx="21860">
                  <c:v>-3.90847E-2</c:v>
                </c:pt>
                <c:pt idx="21861">
                  <c:v>-3.8446899999999999E-2</c:v>
                </c:pt>
                <c:pt idx="21862">
                  <c:v>-3.77556E-2</c:v>
                </c:pt>
                <c:pt idx="21863">
                  <c:v>-3.70126E-2</c:v>
                </c:pt>
                <c:pt idx="21864">
                  <c:v>-3.6219500000000002E-2</c:v>
                </c:pt>
                <c:pt idx="21865">
                  <c:v>-3.5378100000000003E-2</c:v>
                </c:pt>
                <c:pt idx="21866">
                  <c:v>-3.4490399999999997E-2</c:v>
                </c:pt>
                <c:pt idx="21867">
                  <c:v>-3.3558200000000003E-2</c:v>
                </c:pt>
                <c:pt idx="21868">
                  <c:v>-3.2583599999999997E-2</c:v>
                </c:pt>
                <c:pt idx="21869">
                  <c:v>-3.1568699999999998E-2</c:v>
                </c:pt>
                <c:pt idx="21870">
                  <c:v>-3.0515400000000002E-2</c:v>
                </c:pt>
                <c:pt idx="21871">
                  <c:v>-2.94261E-2</c:v>
                </c:pt>
                <c:pt idx="21872">
                  <c:v>-2.8302999999999998E-2</c:v>
                </c:pt>
                <c:pt idx="21873">
                  <c:v>-2.7148200000000001E-2</c:v>
                </c:pt>
                <c:pt idx="21874">
                  <c:v>-2.59642E-2</c:v>
                </c:pt>
                <c:pt idx="21875">
                  <c:v>-2.47532E-2</c:v>
                </c:pt>
                <c:pt idx="21876">
                  <c:v>-2.35176E-2</c:v>
                </c:pt>
                <c:pt idx="21877">
                  <c:v>-2.2259899999999999E-2</c:v>
                </c:pt>
                <c:pt idx="21878">
                  <c:v>-2.0982299999999999E-2</c:v>
                </c:pt>
                <c:pt idx="21879">
                  <c:v>-1.96875E-2</c:v>
                </c:pt>
                <c:pt idx="21880">
                  <c:v>-1.83777E-2</c:v>
                </c:pt>
                <c:pt idx="21881">
                  <c:v>-1.7055500000000001E-2</c:v>
                </c:pt>
                <c:pt idx="21882">
                  <c:v>-1.5723399999999998E-2</c:v>
                </c:pt>
                <c:pt idx="21883">
                  <c:v>-1.43838E-2</c:v>
                </c:pt>
                <c:pt idx="21884">
                  <c:v>-1.30391E-2</c:v>
                </c:pt>
                <c:pt idx="21885">
                  <c:v>-1.16918E-2</c:v>
                </c:pt>
                <c:pt idx="21886">
                  <c:v>-1.03444E-2</c:v>
                </c:pt>
                <c:pt idx="21887" formatCode="0.00E+00">
                  <c:v>-8.9992300000000004E-3</c:v>
                </c:pt>
                <c:pt idx="21888" formatCode="0.00E+00">
                  <c:v>-7.6587399999999998E-3</c:v>
                </c:pt>
                <c:pt idx="21889" formatCode="0.00E+00">
                  <c:v>-6.3252899999999999E-3</c:v>
                </c:pt>
                <c:pt idx="21890" formatCode="0.00E+00">
                  <c:v>-5.0012099999999999E-3</c:v>
                </c:pt>
                <c:pt idx="21891" formatCode="0.00E+00">
                  <c:v>-3.6888200000000002E-3</c:v>
                </c:pt>
                <c:pt idx="21892" formatCode="0.00E+00">
                  <c:v>-2.39039E-3</c:v>
                </c:pt>
                <c:pt idx="21893" formatCode="0.00E+00">
                  <c:v>-1.10815E-3</c:v>
                </c:pt>
                <c:pt idx="21894" formatCode="0.00E+00">
                  <c:v>1.5573200000000001E-4</c:v>
                </c:pt>
                <c:pt idx="21895" formatCode="0.00E+00">
                  <c:v>1.3991100000000001E-3</c:v>
                </c:pt>
                <c:pt idx="21896" formatCode="0.00E+00">
                  <c:v>2.61992E-3</c:v>
                </c:pt>
                <c:pt idx="21897" formatCode="0.00E+00">
                  <c:v>3.8161200000000001E-3</c:v>
                </c:pt>
                <c:pt idx="21898" formatCode="0.00E+00">
                  <c:v>4.9857599999999997E-3</c:v>
                </c:pt>
                <c:pt idx="21899" formatCode="0.00E+00">
                  <c:v>6.1269499999999999E-3</c:v>
                </c:pt>
                <c:pt idx="21900" formatCode="0.00E+00">
                  <c:v>7.2378399999999997E-3</c:v>
                </c:pt>
                <c:pt idx="21901" formatCode="0.00E+00">
                  <c:v>8.3166799999999999E-3</c:v>
                </c:pt>
                <c:pt idx="21902" formatCode="0.00E+00">
                  <c:v>9.3617800000000001E-3</c:v>
                </c:pt>
                <c:pt idx="21903">
                  <c:v>1.0371500000000001E-2</c:v>
                </c:pt>
                <c:pt idx="21904">
                  <c:v>1.1344399999999999E-2</c:v>
                </c:pt>
                <c:pt idx="21905">
                  <c:v>1.2278900000000001E-2</c:v>
                </c:pt>
                <c:pt idx="21906">
                  <c:v>1.31737E-2</c:v>
                </c:pt>
                <c:pt idx="21907">
                  <c:v>1.4027400000000001E-2</c:v>
                </c:pt>
                <c:pt idx="21908">
                  <c:v>1.4839E-2</c:v>
                </c:pt>
                <c:pt idx="21909">
                  <c:v>1.56072E-2</c:v>
                </c:pt>
                <c:pt idx="21910">
                  <c:v>1.6331200000000001E-2</c:v>
                </c:pt>
                <c:pt idx="21911">
                  <c:v>1.7009799999999999E-2</c:v>
                </c:pt>
                <c:pt idx="21912">
                  <c:v>1.76423E-2</c:v>
                </c:pt>
                <c:pt idx="21913">
                  <c:v>1.8228000000000001E-2</c:v>
                </c:pt>
                <c:pt idx="21914">
                  <c:v>1.8766100000000001E-2</c:v>
                </c:pt>
                <c:pt idx="21915">
                  <c:v>1.92563E-2</c:v>
                </c:pt>
                <c:pt idx="21916">
                  <c:v>1.9697900000000001E-2</c:v>
                </c:pt>
                <c:pt idx="21917">
                  <c:v>2.00906E-2</c:v>
                </c:pt>
                <c:pt idx="21918">
                  <c:v>2.04342E-2</c:v>
                </c:pt>
                <c:pt idx="21919">
                  <c:v>2.07285E-2</c:v>
                </c:pt>
                <c:pt idx="21920">
                  <c:v>2.0973499999999999E-2</c:v>
                </c:pt>
                <c:pt idx="21921">
                  <c:v>2.11691E-2</c:v>
                </c:pt>
                <c:pt idx="21922">
                  <c:v>2.1315600000000001E-2</c:v>
                </c:pt>
                <c:pt idx="21923">
                  <c:v>2.1413000000000001E-2</c:v>
                </c:pt>
                <c:pt idx="21924">
                  <c:v>2.14618E-2</c:v>
                </c:pt>
                <c:pt idx="21925">
                  <c:v>2.14623E-2</c:v>
                </c:pt>
                <c:pt idx="21926">
                  <c:v>2.1415E-2</c:v>
                </c:pt>
                <c:pt idx="21927">
                  <c:v>2.1320599999999999E-2</c:v>
                </c:pt>
                <c:pt idx="21928">
                  <c:v>2.1179699999999999E-2</c:v>
                </c:pt>
                <c:pt idx="21929">
                  <c:v>2.0993100000000001E-2</c:v>
                </c:pt>
                <c:pt idx="21930">
                  <c:v>2.0761700000000001E-2</c:v>
                </c:pt>
                <c:pt idx="21931">
                  <c:v>2.0486299999999999E-2</c:v>
                </c:pt>
                <c:pt idx="21932">
                  <c:v>2.0168100000000001E-2</c:v>
                </c:pt>
                <c:pt idx="21933">
                  <c:v>1.9807999999999999E-2</c:v>
                </c:pt>
                <c:pt idx="21934">
                  <c:v>1.9407400000000002E-2</c:v>
                </c:pt>
                <c:pt idx="21935">
                  <c:v>1.8967299999999999E-2</c:v>
                </c:pt>
                <c:pt idx="21936">
                  <c:v>1.84893E-2</c:v>
                </c:pt>
                <c:pt idx="21937">
                  <c:v>1.79746E-2</c:v>
                </c:pt>
                <c:pt idx="21938">
                  <c:v>1.7424700000000001E-2</c:v>
                </c:pt>
                <c:pt idx="21939">
                  <c:v>1.6841200000000001E-2</c:v>
                </c:pt>
                <c:pt idx="21940">
                  <c:v>1.62256E-2</c:v>
                </c:pt>
                <c:pt idx="21941">
                  <c:v>1.5579600000000001E-2</c:v>
                </c:pt>
                <c:pt idx="21942">
                  <c:v>1.49049E-2</c:v>
                </c:pt>
                <c:pt idx="21943">
                  <c:v>1.42031E-2</c:v>
                </c:pt>
                <c:pt idx="21944">
                  <c:v>1.3476200000000001E-2</c:v>
                </c:pt>
                <c:pt idx="21945">
                  <c:v>1.27259E-2</c:v>
                </c:pt>
                <c:pt idx="21946">
                  <c:v>1.19541E-2</c:v>
                </c:pt>
                <c:pt idx="21947">
                  <c:v>1.11626E-2</c:v>
                </c:pt>
                <c:pt idx="21948">
                  <c:v>1.0353599999999999E-2</c:v>
                </c:pt>
                <c:pt idx="21949" formatCode="0.00E+00">
                  <c:v>9.5287800000000006E-3</c:v>
                </c:pt>
                <c:pt idx="21950" formatCode="0.00E+00">
                  <c:v>8.6902899999999998E-3</c:v>
                </c:pt>
                <c:pt idx="21951" formatCode="0.00E+00">
                  <c:v>7.8400999999999992E-3</c:v>
                </c:pt>
                <c:pt idx="21952" formatCode="0.00E+00">
                  <c:v>6.9802400000000004E-3</c:v>
                </c:pt>
                <c:pt idx="21953" formatCode="0.00E+00">
                  <c:v>6.1127200000000003E-3</c:v>
                </c:pt>
                <c:pt idx="21954" formatCode="0.00E+00">
                  <c:v>5.2395999999999996E-3</c:v>
                </c:pt>
                <c:pt idx="21955" formatCode="0.00E+00">
                  <c:v>4.3629200000000002E-3</c:v>
                </c:pt>
                <c:pt idx="21956" formatCode="0.00E+00">
                  <c:v>3.4847300000000001E-3</c:v>
                </c:pt>
                <c:pt idx="21957" formatCode="0.00E+00">
                  <c:v>2.60706E-3</c:v>
                </c:pt>
                <c:pt idx="21958" formatCode="0.00E+00">
                  <c:v>1.7319499999999999E-3</c:v>
                </c:pt>
                <c:pt idx="21959" formatCode="0.00E+00">
                  <c:v>8.6141099999999997E-4</c:v>
                </c:pt>
                <c:pt idx="21960" formatCode="0.00E+00">
                  <c:v>-2.5481100000000001E-6</c:v>
                </c:pt>
                <c:pt idx="21961" formatCode="0.00E+00">
                  <c:v>-8.5794599999999995E-4</c:v>
                </c:pt>
                <c:pt idx="21962" formatCode="0.00E+00">
                  <c:v>-1.70283E-3</c:v>
                </c:pt>
                <c:pt idx="21963" formatCode="0.00E+00">
                  <c:v>-2.5352500000000002E-3</c:v>
                </c:pt>
                <c:pt idx="21964" formatCode="0.00E+00">
                  <c:v>-3.3533299999999999E-3</c:v>
                </c:pt>
                <c:pt idx="21965" formatCode="0.00E+00">
                  <c:v>-4.1552000000000004E-3</c:v>
                </c:pt>
                <c:pt idx="21966" formatCode="0.00E+00">
                  <c:v>-4.9390199999999997E-3</c:v>
                </c:pt>
                <c:pt idx="21967" formatCode="0.00E+00">
                  <c:v>-5.7030199999999996E-3</c:v>
                </c:pt>
                <c:pt idx="21968" formatCode="0.00E+00">
                  <c:v>-6.44547E-3</c:v>
                </c:pt>
                <c:pt idx="21969" formatCode="0.00E+00">
                  <c:v>-7.1646599999999998E-3</c:v>
                </c:pt>
                <c:pt idx="21970" formatCode="0.00E+00">
                  <c:v>-7.8589699999999998E-3</c:v>
                </c:pt>
                <c:pt idx="21971" formatCode="0.00E+00">
                  <c:v>-8.5268199999999992E-3</c:v>
                </c:pt>
                <c:pt idx="21972" formatCode="0.00E+00">
                  <c:v>-9.16668E-3</c:v>
                </c:pt>
                <c:pt idx="21973" formatCode="0.00E+00">
                  <c:v>-9.7770800000000005E-3</c:v>
                </c:pt>
                <c:pt idx="21974">
                  <c:v>-1.0356600000000001E-2</c:v>
                </c:pt>
                <c:pt idx="21975">
                  <c:v>-1.0904E-2</c:v>
                </c:pt>
                <c:pt idx="21976">
                  <c:v>-1.1417999999999999E-2</c:v>
                </c:pt>
                <c:pt idx="21977">
                  <c:v>-1.18973E-2</c:v>
                </c:pt>
                <c:pt idx="21978">
                  <c:v>-1.23409E-2</c:v>
                </c:pt>
                <c:pt idx="21979">
                  <c:v>-1.27476E-2</c:v>
                </c:pt>
                <c:pt idx="21980">
                  <c:v>-1.31167E-2</c:v>
                </c:pt>
                <c:pt idx="21981">
                  <c:v>-1.34471E-2</c:v>
                </c:pt>
                <c:pt idx="21982">
                  <c:v>-1.37381E-2</c:v>
                </c:pt>
                <c:pt idx="21983">
                  <c:v>-1.39889E-2</c:v>
                </c:pt>
                <c:pt idx="21984">
                  <c:v>-1.41989E-2</c:v>
                </c:pt>
                <c:pt idx="21985">
                  <c:v>-1.4367599999999999E-2</c:v>
                </c:pt>
                <c:pt idx="21986">
                  <c:v>-1.44945E-2</c:v>
                </c:pt>
                <c:pt idx="21987">
                  <c:v>-1.45793E-2</c:v>
                </c:pt>
                <c:pt idx="21988">
                  <c:v>-1.46216E-2</c:v>
                </c:pt>
                <c:pt idx="21989">
                  <c:v>-1.4621200000000001E-2</c:v>
                </c:pt>
                <c:pt idx="21990">
                  <c:v>-1.4578000000000001E-2</c:v>
                </c:pt>
                <c:pt idx="21991">
                  <c:v>-1.4492100000000001E-2</c:v>
                </c:pt>
                <c:pt idx="21992">
                  <c:v>-1.43634E-2</c:v>
                </c:pt>
                <c:pt idx="21993">
                  <c:v>-1.4192099999999999E-2</c:v>
                </c:pt>
                <c:pt idx="21994">
                  <c:v>-1.3978600000000001E-2</c:v>
                </c:pt>
                <c:pt idx="21995">
                  <c:v>-1.3723000000000001E-2</c:v>
                </c:pt>
                <c:pt idx="21996">
                  <c:v>-1.3425899999999999E-2</c:v>
                </c:pt>
                <c:pt idx="21997">
                  <c:v>-1.3087700000000001E-2</c:v>
                </c:pt>
                <c:pt idx="21998">
                  <c:v>-1.2709E-2</c:v>
                </c:pt>
                <c:pt idx="21999">
                  <c:v>-1.22906E-2</c:v>
                </c:pt>
                <c:pt idx="22000">
                  <c:v>-1.1833099999999999E-2</c:v>
                </c:pt>
                <c:pt idx="22001">
                  <c:v>-1.1337399999999999E-2</c:v>
                </c:pt>
                <c:pt idx="22002">
                  <c:v>-1.08044E-2</c:v>
                </c:pt>
                <c:pt idx="22003">
                  <c:v>-1.02352E-2</c:v>
                </c:pt>
                <c:pt idx="22004" formatCode="0.00E+00">
                  <c:v>-9.6307800000000002E-3</c:v>
                </c:pt>
                <c:pt idx="22005" formatCode="0.00E+00">
                  <c:v>-8.9923199999999998E-3</c:v>
                </c:pt>
                <c:pt idx="22006" formatCode="0.00E+00">
                  <c:v>-8.32104E-3</c:v>
                </c:pt>
                <c:pt idx="22007" formatCode="0.00E+00">
                  <c:v>-7.6182300000000001E-3</c:v>
                </c:pt>
                <c:pt idx="22008" formatCode="0.00E+00">
                  <c:v>-6.8852699999999998E-3</c:v>
                </c:pt>
                <c:pt idx="22009" formatCode="0.00E+00">
                  <c:v>-6.1235700000000001E-3</c:v>
                </c:pt>
                <c:pt idx="22010" formatCode="0.00E+00">
                  <c:v>-5.33462E-3</c:v>
                </c:pt>
                <c:pt idx="22011" formatCode="0.00E+00">
                  <c:v>-4.5199699999999999E-3</c:v>
                </c:pt>
                <c:pt idx="22012" formatCode="0.00E+00">
                  <c:v>-3.6812300000000002E-3</c:v>
                </c:pt>
                <c:pt idx="22013" formatCode="0.00E+00">
                  <c:v>-2.8200500000000002E-3</c:v>
                </c:pt>
                <c:pt idx="22014" formatCode="0.00E+00">
                  <c:v>-1.93815E-3</c:v>
                </c:pt>
                <c:pt idx="22015" formatCode="0.00E+00">
                  <c:v>-1.03728E-3</c:v>
                </c:pt>
                <c:pt idx="22016" formatCode="0.00E+00">
                  <c:v>-1.19234E-4</c:v>
                </c:pt>
                <c:pt idx="22017" formatCode="0.00E+00">
                  <c:v>8.1413999999999998E-4</c:v>
                </c:pt>
                <c:pt idx="22018" formatCode="0.00E+00">
                  <c:v>1.7609699999999999E-3</c:v>
                </c:pt>
                <c:pt idx="22019" formatCode="0.00E+00">
                  <c:v>2.7193299999999998E-3</c:v>
                </c:pt>
                <c:pt idx="22020" formatCode="0.00E+00">
                  <c:v>3.6873000000000001E-3</c:v>
                </c:pt>
                <c:pt idx="22021" formatCode="0.00E+00">
                  <c:v>4.6629000000000002E-3</c:v>
                </c:pt>
                <c:pt idx="22022" formatCode="0.00E+00">
                  <c:v>5.6441499999999997E-3</c:v>
                </c:pt>
                <c:pt idx="22023" formatCode="0.00E+00">
                  <c:v>6.6290300000000002E-3</c:v>
                </c:pt>
                <c:pt idx="22024" formatCode="0.00E+00">
                  <c:v>7.6155199999999998E-3</c:v>
                </c:pt>
                <c:pt idx="22025" formatCode="0.00E+00">
                  <c:v>8.6015899999999992E-3</c:v>
                </c:pt>
                <c:pt idx="22026" formatCode="0.00E+00">
                  <c:v>9.5851900000000004E-3</c:v>
                </c:pt>
                <c:pt idx="22027">
                  <c:v>1.05643E-2</c:v>
                </c:pt>
                <c:pt idx="22028">
                  <c:v>1.15368E-2</c:v>
                </c:pt>
                <c:pt idx="22029">
                  <c:v>1.2500799999999999E-2</c:v>
                </c:pt>
                <c:pt idx="22030">
                  <c:v>1.34541E-2</c:v>
                </c:pt>
                <c:pt idx="22031">
                  <c:v>1.43947E-2</c:v>
                </c:pt>
                <c:pt idx="22032">
                  <c:v>1.53207E-2</c:v>
                </c:pt>
                <c:pt idx="22033">
                  <c:v>1.6230100000000001E-2</c:v>
                </c:pt>
                <c:pt idx="22034">
                  <c:v>1.7120900000000001E-2</c:v>
                </c:pt>
                <c:pt idx="22035">
                  <c:v>1.7991099999999999E-2</c:v>
                </c:pt>
                <c:pt idx="22036">
                  <c:v>1.8838899999999999E-2</c:v>
                </c:pt>
                <c:pt idx="22037">
                  <c:v>1.9662300000000001E-2</c:v>
                </c:pt>
                <c:pt idx="22038">
                  <c:v>2.0459700000000001E-2</c:v>
                </c:pt>
                <c:pt idx="22039">
                  <c:v>2.1229100000000001E-2</c:v>
                </c:pt>
                <c:pt idx="22040">
                  <c:v>2.19688E-2</c:v>
                </c:pt>
                <c:pt idx="22041">
                  <c:v>2.2677099999999999E-2</c:v>
                </c:pt>
                <c:pt idx="22042">
                  <c:v>2.3352500000000002E-2</c:v>
                </c:pt>
                <c:pt idx="22043">
                  <c:v>2.3993199999999999E-2</c:v>
                </c:pt>
                <c:pt idx="22044">
                  <c:v>2.45978E-2</c:v>
                </c:pt>
                <c:pt idx="22045">
                  <c:v>2.5164800000000001E-2</c:v>
                </c:pt>
                <c:pt idx="22046">
                  <c:v>2.5692699999999999E-2</c:v>
                </c:pt>
                <c:pt idx="22047">
                  <c:v>2.61803E-2</c:v>
                </c:pt>
                <c:pt idx="22048">
                  <c:v>2.6626299999999999E-2</c:v>
                </c:pt>
                <c:pt idx="22049">
                  <c:v>2.7029500000000001E-2</c:v>
                </c:pt>
                <c:pt idx="22050">
                  <c:v>2.7388699999999998E-2</c:v>
                </c:pt>
                <c:pt idx="22051">
                  <c:v>2.77028E-2</c:v>
                </c:pt>
                <c:pt idx="22052">
                  <c:v>2.7970999999999999E-2</c:v>
                </c:pt>
                <c:pt idx="22053">
                  <c:v>2.8192399999999999E-2</c:v>
                </c:pt>
                <c:pt idx="22054">
                  <c:v>2.8366100000000002E-2</c:v>
                </c:pt>
                <c:pt idx="22055">
                  <c:v>2.8491300000000001E-2</c:v>
                </c:pt>
                <c:pt idx="22056">
                  <c:v>2.8567499999999999E-2</c:v>
                </c:pt>
                <c:pt idx="22057">
                  <c:v>2.85942E-2</c:v>
                </c:pt>
                <c:pt idx="22058">
                  <c:v>2.85708E-2</c:v>
                </c:pt>
                <c:pt idx="22059">
                  <c:v>2.8496899999999999E-2</c:v>
                </c:pt>
                <c:pt idx="22060">
                  <c:v>2.83723E-2</c:v>
                </c:pt>
                <c:pt idx="22061">
                  <c:v>2.81969E-2</c:v>
                </c:pt>
                <c:pt idx="22062">
                  <c:v>2.7970399999999999E-2</c:v>
                </c:pt>
                <c:pt idx="22063">
                  <c:v>2.7692899999999999E-2</c:v>
                </c:pt>
                <c:pt idx="22064">
                  <c:v>2.7364400000000001E-2</c:v>
                </c:pt>
                <c:pt idx="22065">
                  <c:v>2.6985200000000001E-2</c:v>
                </c:pt>
                <c:pt idx="22066">
                  <c:v>2.6555499999999999E-2</c:v>
                </c:pt>
                <c:pt idx="22067">
                  <c:v>2.60757E-2</c:v>
                </c:pt>
                <c:pt idx="22068">
                  <c:v>2.5546099999999999E-2</c:v>
                </c:pt>
                <c:pt idx="22069">
                  <c:v>2.4967400000000001E-2</c:v>
                </c:pt>
                <c:pt idx="22070">
                  <c:v>2.4340199999999999E-2</c:v>
                </c:pt>
                <c:pt idx="22071">
                  <c:v>2.3665200000000001E-2</c:v>
                </c:pt>
                <c:pt idx="22072">
                  <c:v>2.29432E-2</c:v>
                </c:pt>
                <c:pt idx="22073">
                  <c:v>2.21751E-2</c:v>
                </c:pt>
                <c:pt idx="22074">
                  <c:v>2.13618E-2</c:v>
                </c:pt>
                <c:pt idx="22075">
                  <c:v>2.0504499999999998E-2</c:v>
                </c:pt>
                <c:pt idx="22076">
                  <c:v>1.9604300000000002E-2</c:v>
                </c:pt>
                <c:pt idx="22077">
                  <c:v>1.8662499999999999E-2</c:v>
                </c:pt>
                <c:pt idx="22078">
                  <c:v>1.76802E-2</c:v>
                </c:pt>
                <c:pt idx="22079">
                  <c:v>1.6659E-2</c:v>
                </c:pt>
                <c:pt idx="22080">
                  <c:v>1.56002E-2</c:v>
                </c:pt>
                <c:pt idx="22081">
                  <c:v>1.45054E-2</c:v>
                </c:pt>
                <c:pt idx="22082">
                  <c:v>1.33762E-2</c:v>
                </c:pt>
                <c:pt idx="22083">
                  <c:v>1.2214300000000001E-2</c:v>
                </c:pt>
                <c:pt idx="22084">
                  <c:v>1.1021400000000001E-2</c:v>
                </c:pt>
                <c:pt idx="22085" formatCode="0.00E+00">
                  <c:v>9.7991899999999993E-3</c:v>
                </c:pt>
                <c:pt idx="22086" formatCode="0.00E+00">
                  <c:v>8.5496400000000007E-3</c:v>
                </c:pt>
                <c:pt idx="22087" formatCode="0.00E+00">
                  <c:v>7.2746099999999999E-3</c:v>
                </c:pt>
                <c:pt idx="22088" formatCode="0.00E+00">
                  <c:v>5.97607E-3</c:v>
                </c:pt>
                <c:pt idx="22089" formatCode="0.00E+00">
                  <c:v>4.6560000000000004E-3</c:v>
                </c:pt>
                <c:pt idx="22090" formatCode="0.00E+00">
                  <c:v>3.3164700000000002E-3</c:v>
                </c:pt>
                <c:pt idx="22091" formatCode="0.00E+00">
                  <c:v>1.95955E-3</c:v>
                </c:pt>
                <c:pt idx="22092" formatCode="0.00E+00">
                  <c:v>5.8737399999999999E-4</c:v>
                </c:pt>
                <c:pt idx="22093" formatCode="0.00E+00">
                  <c:v>-7.9789399999999995E-4</c:v>
                </c:pt>
                <c:pt idx="22094" formatCode="0.00E+00">
                  <c:v>-2.1940599999999998E-3</c:v>
                </c:pt>
                <c:pt idx="22095" formatCode="0.00E+00">
                  <c:v>-3.5989199999999998E-3</c:v>
                </c:pt>
                <c:pt idx="22096" formatCode="0.00E+00">
                  <c:v>-5.0102100000000002E-3</c:v>
                </c:pt>
                <c:pt idx="22097" formatCode="0.00E+00">
                  <c:v>-6.4256900000000004E-3</c:v>
                </c:pt>
                <c:pt idx="22098" formatCode="0.00E+00">
                  <c:v>-7.8430600000000007E-3</c:v>
                </c:pt>
                <c:pt idx="22099" formatCode="0.00E+00">
                  <c:v>-9.2600500000000006E-3</c:v>
                </c:pt>
                <c:pt idx="22100">
                  <c:v>-1.0674400000000001E-2</c:v>
                </c:pt>
                <c:pt idx="22101">
                  <c:v>-1.2083699999999999E-2</c:v>
                </c:pt>
                <c:pt idx="22102">
                  <c:v>-1.34857E-2</c:v>
                </c:pt>
                <c:pt idx="22103">
                  <c:v>-1.4878199999999999E-2</c:v>
                </c:pt>
                <c:pt idx="22104">
                  <c:v>-1.62588E-2</c:v>
                </c:pt>
                <c:pt idx="22105">
                  <c:v>-1.76253E-2</c:v>
                </c:pt>
                <c:pt idx="22106">
                  <c:v>-1.89753E-2</c:v>
                </c:pt>
                <c:pt idx="22107">
                  <c:v>-2.03068E-2</c:v>
                </c:pt>
                <c:pt idx="22108">
                  <c:v>-2.1617299999999999E-2</c:v>
                </c:pt>
                <c:pt idx="22109">
                  <c:v>-2.2904899999999999E-2</c:v>
                </c:pt>
                <c:pt idx="22110">
                  <c:v>-2.41672E-2</c:v>
                </c:pt>
                <c:pt idx="22111">
                  <c:v>-2.54022E-2</c:v>
                </c:pt>
                <c:pt idx="22112">
                  <c:v>-2.6607800000000001E-2</c:v>
                </c:pt>
                <c:pt idx="22113">
                  <c:v>-2.7781900000000002E-2</c:v>
                </c:pt>
                <c:pt idx="22114">
                  <c:v>-2.8922699999999999E-2</c:v>
                </c:pt>
                <c:pt idx="22115">
                  <c:v>-3.0027999999999999E-2</c:v>
                </c:pt>
                <c:pt idx="22116">
                  <c:v>-3.1095999999999999E-2</c:v>
                </c:pt>
                <c:pt idx="22117">
                  <c:v>-3.2124899999999998E-2</c:v>
                </c:pt>
                <c:pt idx="22118">
                  <c:v>-3.3112999999999997E-2</c:v>
                </c:pt>
                <c:pt idx="22119">
                  <c:v>-3.4058400000000003E-2</c:v>
                </c:pt>
                <c:pt idx="22120">
                  <c:v>-3.4959499999999998E-2</c:v>
                </c:pt>
                <c:pt idx="22121">
                  <c:v>-3.5814800000000001E-2</c:v>
                </c:pt>
                <c:pt idx="22122">
                  <c:v>-3.6622700000000001E-2</c:v>
                </c:pt>
                <c:pt idx="22123">
                  <c:v>-3.7381900000000003E-2</c:v>
                </c:pt>
                <c:pt idx="22124">
                  <c:v>-3.8090800000000001E-2</c:v>
                </c:pt>
                <c:pt idx="22125">
                  <c:v>-3.8748299999999999E-2</c:v>
                </c:pt>
                <c:pt idx="22126">
                  <c:v>-3.9353199999999998E-2</c:v>
                </c:pt>
                <c:pt idx="22127">
                  <c:v>-3.9904200000000001E-2</c:v>
                </c:pt>
                <c:pt idx="22128">
                  <c:v>-4.0400499999999999E-2</c:v>
                </c:pt>
                <c:pt idx="22129">
                  <c:v>-4.0841000000000002E-2</c:v>
                </c:pt>
                <c:pt idx="22130">
                  <c:v>-4.1224799999999999E-2</c:v>
                </c:pt>
                <c:pt idx="22131">
                  <c:v>-4.1551200000000003E-2</c:v>
                </c:pt>
                <c:pt idx="22132">
                  <c:v>-4.1819599999999998E-2</c:v>
                </c:pt>
                <c:pt idx="22133">
                  <c:v>-4.2029200000000003E-2</c:v>
                </c:pt>
                <c:pt idx="22134">
                  <c:v>-4.2179700000000001E-2</c:v>
                </c:pt>
                <c:pt idx="22135">
                  <c:v>-4.2270599999999998E-2</c:v>
                </c:pt>
                <c:pt idx="22136">
                  <c:v>-4.2301499999999999E-2</c:v>
                </c:pt>
                <c:pt idx="22137">
                  <c:v>-4.2272400000000002E-2</c:v>
                </c:pt>
                <c:pt idx="22138">
                  <c:v>-4.2182999999999998E-2</c:v>
                </c:pt>
                <c:pt idx="22139">
                  <c:v>-4.2033399999999999E-2</c:v>
                </c:pt>
                <c:pt idx="22140">
                  <c:v>-4.1823600000000002E-2</c:v>
                </c:pt>
                <c:pt idx="22141">
                  <c:v>-4.1553699999999999E-2</c:v>
                </c:pt>
                <c:pt idx="22142">
                  <c:v>-4.12241E-2</c:v>
                </c:pt>
                <c:pt idx="22143">
                  <c:v>-4.0835200000000002E-2</c:v>
                </c:pt>
                <c:pt idx="22144">
                  <c:v>-4.0387199999999998E-2</c:v>
                </c:pt>
                <c:pt idx="22145">
                  <c:v>-3.9880899999999997E-2</c:v>
                </c:pt>
                <c:pt idx="22146">
                  <c:v>-3.9316799999999999E-2</c:v>
                </c:pt>
                <c:pt idx="22147">
                  <c:v>-3.86957E-2</c:v>
                </c:pt>
                <c:pt idx="22148">
                  <c:v>-3.8018499999999997E-2</c:v>
                </c:pt>
                <c:pt idx="22149">
                  <c:v>-3.7285899999999997E-2</c:v>
                </c:pt>
                <c:pt idx="22150">
                  <c:v>-3.6498999999999997E-2</c:v>
                </c:pt>
                <c:pt idx="22151">
                  <c:v>-3.5659000000000003E-2</c:v>
                </c:pt>
                <c:pt idx="22152">
                  <c:v>-3.4766900000000003E-2</c:v>
                </c:pt>
                <c:pt idx="22153">
                  <c:v>-3.3824100000000003E-2</c:v>
                </c:pt>
                <c:pt idx="22154">
                  <c:v>-3.2831800000000001E-2</c:v>
                </c:pt>
                <c:pt idx="22155">
                  <c:v>-3.1791600000000003E-2</c:v>
                </c:pt>
                <c:pt idx="22156">
                  <c:v>-3.0704800000000001E-2</c:v>
                </c:pt>
                <c:pt idx="22157">
                  <c:v>-2.9572999999999999E-2</c:v>
                </c:pt>
                <c:pt idx="22158">
                  <c:v>-2.8398E-2</c:v>
                </c:pt>
                <c:pt idx="22159">
                  <c:v>-2.7181299999999999E-2</c:v>
                </c:pt>
                <c:pt idx="22160">
                  <c:v>-2.5924699999999998E-2</c:v>
                </c:pt>
                <c:pt idx="22161">
                  <c:v>-2.4630200000000001E-2</c:v>
                </c:pt>
                <c:pt idx="22162">
                  <c:v>-2.3299500000000001E-2</c:v>
                </c:pt>
                <c:pt idx="22163">
                  <c:v>-2.1934599999999999E-2</c:v>
                </c:pt>
                <c:pt idx="22164">
                  <c:v>-2.05375E-2</c:v>
                </c:pt>
                <c:pt idx="22165">
                  <c:v>-1.91103E-2</c:v>
                </c:pt>
                <c:pt idx="22166">
                  <c:v>-1.76551E-2</c:v>
                </c:pt>
                <c:pt idx="22167">
                  <c:v>-1.6174000000000001E-2</c:v>
                </c:pt>
                <c:pt idx="22168">
                  <c:v>-1.46692E-2</c:v>
                </c:pt>
                <c:pt idx="22169">
                  <c:v>-1.3142900000000001E-2</c:v>
                </c:pt>
                <c:pt idx="22170">
                  <c:v>-1.1597400000000001E-2</c:v>
                </c:pt>
                <c:pt idx="22171">
                  <c:v>-1.0034899999999999E-2</c:v>
                </c:pt>
                <c:pt idx="22172" formatCode="0.00E+00">
                  <c:v>-8.4577300000000001E-3</c:v>
                </c:pt>
                <c:pt idx="22173" formatCode="0.00E+00">
                  <c:v>-6.8682500000000002E-3</c:v>
                </c:pt>
                <c:pt idx="22174" formatCode="0.00E+00">
                  <c:v>-5.2687699999999999E-3</c:v>
                </c:pt>
                <c:pt idx="22175" formatCode="0.00E+00">
                  <c:v>-3.6616600000000002E-3</c:v>
                </c:pt>
                <c:pt idx="22176" formatCode="0.00E+00">
                  <c:v>-2.0492800000000001E-3</c:v>
                </c:pt>
                <c:pt idx="22177" formatCode="0.00E+00">
                  <c:v>-4.3400900000000001E-4</c:v>
                </c:pt>
                <c:pt idx="22178" formatCode="0.00E+00">
                  <c:v>1.1817799999999999E-3</c:v>
                </c:pt>
                <c:pt idx="22179" formatCode="0.00E+00">
                  <c:v>2.7957199999999998E-3</c:v>
                </c:pt>
                <c:pt idx="22180" formatCode="0.00E+00">
                  <c:v>4.4054400000000001E-3</c:v>
                </c:pt>
                <c:pt idx="22181" formatCode="0.00E+00">
                  <c:v>6.0085700000000004E-3</c:v>
                </c:pt>
                <c:pt idx="22182" formatCode="0.00E+00">
                  <c:v>7.6027899999999999E-3</c:v>
                </c:pt>
                <c:pt idx="22183" formatCode="0.00E+00">
                  <c:v>9.1857499999999995E-3</c:v>
                </c:pt>
                <c:pt idx="22184">
                  <c:v>1.07551E-2</c:v>
                </c:pt>
                <c:pt idx="22185">
                  <c:v>1.2308700000000001E-2</c:v>
                </c:pt>
                <c:pt idx="22186">
                  <c:v>1.3844199999999999E-2</c:v>
                </c:pt>
                <c:pt idx="22187">
                  <c:v>1.5359299999999999E-2</c:v>
                </c:pt>
                <c:pt idx="22188">
                  <c:v>1.68519E-2</c:v>
                </c:pt>
                <c:pt idx="22189">
                  <c:v>1.83199E-2</c:v>
                </c:pt>
                <c:pt idx="22190">
                  <c:v>1.9761000000000001E-2</c:v>
                </c:pt>
                <c:pt idx="22191">
                  <c:v>2.1173399999999998E-2</c:v>
                </c:pt>
                <c:pt idx="22192">
                  <c:v>2.2554899999999999E-2</c:v>
                </c:pt>
                <c:pt idx="22193">
                  <c:v>2.3903600000000001E-2</c:v>
                </c:pt>
                <c:pt idx="22194">
                  <c:v>2.52175E-2</c:v>
                </c:pt>
                <c:pt idx="22195">
                  <c:v>2.6494899999999998E-2</c:v>
                </c:pt>
                <c:pt idx="22196">
                  <c:v>2.7734000000000002E-2</c:v>
                </c:pt>
                <c:pt idx="22197">
                  <c:v>2.8932900000000001E-2</c:v>
                </c:pt>
                <c:pt idx="22198">
                  <c:v>3.0090100000000002E-2</c:v>
                </c:pt>
                <c:pt idx="22199">
                  <c:v>3.1203999999999999E-2</c:v>
                </c:pt>
                <c:pt idx="22200">
                  <c:v>3.2273000000000003E-2</c:v>
                </c:pt>
                <c:pt idx="22201">
                  <c:v>3.3295600000000002E-2</c:v>
                </c:pt>
                <c:pt idx="22202">
                  <c:v>3.4270700000000001E-2</c:v>
                </c:pt>
                <c:pt idx="22203">
                  <c:v>3.5196699999999997E-2</c:v>
                </c:pt>
                <c:pt idx="22204">
                  <c:v>3.60725E-2</c:v>
                </c:pt>
                <c:pt idx="22205">
                  <c:v>3.6897100000000002E-2</c:v>
                </c:pt>
                <c:pt idx="22206">
                  <c:v>3.76692E-2</c:v>
                </c:pt>
                <c:pt idx="22207">
                  <c:v>3.8387999999999999E-2</c:v>
                </c:pt>
                <c:pt idx="22208">
                  <c:v>3.90526E-2</c:v>
                </c:pt>
                <c:pt idx="22209">
                  <c:v>3.9662099999999999E-2</c:v>
                </c:pt>
                <c:pt idx="22210">
                  <c:v>4.0215899999999999E-2</c:v>
                </c:pt>
                <c:pt idx="22211">
                  <c:v>4.0713399999999997E-2</c:v>
                </c:pt>
                <c:pt idx="22212">
                  <c:v>4.1154000000000003E-2</c:v>
                </c:pt>
                <c:pt idx="22213">
                  <c:v>4.1537299999999999E-2</c:v>
                </c:pt>
                <c:pt idx="22214">
                  <c:v>4.1862900000000001E-2</c:v>
                </c:pt>
                <c:pt idx="22215">
                  <c:v>4.2130500000000001E-2</c:v>
                </c:pt>
                <c:pt idx="22216">
                  <c:v>4.2340099999999999E-2</c:v>
                </c:pt>
                <c:pt idx="22217">
                  <c:v>4.2491500000000001E-2</c:v>
                </c:pt>
                <c:pt idx="22218">
                  <c:v>4.2584799999999999E-2</c:v>
                </c:pt>
                <c:pt idx="22219">
                  <c:v>4.2619999999999998E-2</c:v>
                </c:pt>
                <c:pt idx="22220">
                  <c:v>4.2597299999999998E-2</c:v>
                </c:pt>
                <c:pt idx="22221">
                  <c:v>4.2516999999999999E-2</c:v>
                </c:pt>
                <c:pt idx="22222">
                  <c:v>4.2379500000000001E-2</c:v>
                </c:pt>
                <c:pt idx="22223">
                  <c:v>4.2185300000000002E-2</c:v>
                </c:pt>
                <c:pt idx="22224">
                  <c:v>4.1934800000000001E-2</c:v>
                </c:pt>
                <c:pt idx="22225">
                  <c:v>4.1628800000000001E-2</c:v>
                </c:pt>
                <c:pt idx="22226">
                  <c:v>4.1267900000000003E-2</c:v>
                </c:pt>
                <c:pt idx="22227">
                  <c:v>4.0852899999999998E-2</c:v>
                </c:pt>
                <c:pt idx="22228">
                  <c:v>4.0384700000000003E-2</c:v>
                </c:pt>
                <c:pt idx="22229">
                  <c:v>3.9864299999999998E-2</c:v>
                </c:pt>
                <c:pt idx="22230">
                  <c:v>3.9292599999999997E-2</c:v>
                </c:pt>
                <c:pt idx="22231">
                  <c:v>3.8670799999999998E-2</c:v>
                </c:pt>
                <c:pt idx="22232">
                  <c:v>3.8000100000000002E-2</c:v>
                </c:pt>
                <c:pt idx="22233">
                  <c:v>3.7281700000000001E-2</c:v>
                </c:pt>
                <c:pt idx="22234">
                  <c:v>3.6516899999999998E-2</c:v>
                </c:pt>
                <c:pt idx="22235">
                  <c:v>3.5707099999999999E-2</c:v>
                </c:pt>
                <c:pt idx="22236">
                  <c:v>3.4853799999999997E-2</c:v>
                </c:pt>
                <c:pt idx="22237">
                  <c:v>3.3958500000000003E-2</c:v>
                </c:pt>
                <c:pt idx="22238">
                  <c:v>3.3022700000000002E-2</c:v>
                </c:pt>
                <c:pt idx="22239">
                  <c:v>3.2048E-2</c:v>
                </c:pt>
                <c:pt idx="22240">
                  <c:v>3.10361E-2</c:v>
                </c:pt>
                <c:pt idx="22241">
                  <c:v>2.9988799999999999E-2</c:v>
                </c:pt>
                <c:pt idx="22242">
                  <c:v>2.8907800000000001E-2</c:v>
                </c:pt>
                <c:pt idx="22243">
                  <c:v>2.7794900000000001E-2</c:v>
                </c:pt>
                <c:pt idx="22244">
                  <c:v>2.6651899999999999E-2</c:v>
                </c:pt>
                <c:pt idx="22245">
                  <c:v>2.5480800000000001E-2</c:v>
                </c:pt>
                <c:pt idx="22246">
                  <c:v>2.42835E-2</c:v>
                </c:pt>
                <c:pt idx="22247">
                  <c:v>2.30618E-2</c:v>
                </c:pt>
                <c:pt idx="22248">
                  <c:v>2.1817900000000001E-2</c:v>
                </c:pt>
                <c:pt idx="22249">
                  <c:v>2.0553600000000002E-2</c:v>
                </c:pt>
                <c:pt idx="22250">
                  <c:v>1.9271E-2</c:v>
                </c:pt>
                <c:pt idx="22251">
                  <c:v>1.7972100000000001E-2</c:v>
                </c:pt>
                <c:pt idx="22252">
                  <c:v>1.6659E-2</c:v>
                </c:pt>
                <c:pt idx="22253">
                  <c:v>1.53337E-2</c:v>
                </c:pt>
                <c:pt idx="22254">
                  <c:v>1.3998200000000001E-2</c:v>
                </c:pt>
                <c:pt idx="22255">
                  <c:v>1.26547E-2</c:v>
                </c:pt>
                <c:pt idx="22256">
                  <c:v>1.13052E-2</c:v>
                </c:pt>
                <c:pt idx="22257" formatCode="0.00E+00">
                  <c:v>9.9517900000000003E-3</c:v>
                </c:pt>
                <c:pt idx="22258" formatCode="0.00E+00">
                  <c:v>8.5964300000000004E-3</c:v>
                </c:pt>
                <c:pt idx="22259" formatCode="0.00E+00">
                  <c:v>7.2412099999999997E-3</c:v>
                </c:pt>
                <c:pt idx="22260" formatCode="0.00E+00">
                  <c:v>5.8881300000000001E-3</c:v>
                </c:pt>
                <c:pt idx="22261" formatCode="0.00E+00">
                  <c:v>4.5392100000000001E-3</c:v>
                </c:pt>
                <c:pt idx="22262" formatCode="0.00E+00">
                  <c:v>3.1964200000000002E-3</c:v>
                </c:pt>
                <c:pt idx="22263" formatCode="0.00E+00">
                  <c:v>1.8617200000000001E-3</c:v>
                </c:pt>
                <c:pt idx="22264" formatCode="0.00E+00">
                  <c:v>5.3702600000000002E-4</c:v>
                </c:pt>
                <c:pt idx="22265" formatCode="0.00E+00">
                  <c:v>-7.75752E-4</c:v>
                </c:pt>
                <c:pt idx="22266" formatCode="0.00E+00">
                  <c:v>-2.0747500000000002E-3</c:v>
                </c:pt>
                <c:pt idx="22267" formatCode="0.00E+00">
                  <c:v>-3.3581599999999998E-3</c:v>
                </c:pt>
                <c:pt idx="22268" formatCode="0.00E+00">
                  <c:v>-4.6241700000000004E-3</c:v>
                </c:pt>
                <c:pt idx="22269" formatCode="0.00E+00">
                  <c:v>-5.8710500000000001E-3</c:v>
                </c:pt>
                <c:pt idx="22270" formatCode="0.00E+00">
                  <c:v>-7.0971000000000003E-3</c:v>
                </c:pt>
                <c:pt idx="22271" formatCode="0.00E+00">
                  <c:v>-8.3006599999999996E-3</c:v>
                </c:pt>
                <c:pt idx="22272" formatCode="0.00E+00">
                  <c:v>-9.4801399999999997E-3</c:v>
                </c:pt>
                <c:pt idx="22273">
                  <c:v>-1.0633999999999999E-2</c:v>
                </c:pt>
                <c:pt idx="22274">
                  <c:v>-1.1760700000000001E-2</c:v>
                </c:pt>
                <c:pt idx="22275">
                  <c:v>-1.28588E-2</c:v>
                </c:pt>
                <c:pt idx="22276">
                  <c:v>-1.39271E-2</c:v>
                </c:pt>
                <c:pt idx="22277">
                  <c:v>-1.4964E-2</c:v>
                </c:pt>
                <c:pt idx="22278">
                  <c:v>-1.5968400000000001E-2</c:v>
                </c:pt>
                <c:pt idx="22279">
                  <c:v>-1.6939099999999999E-2</c:v>
                </c:pt>
                <c:pt idx="22280">
                  <c:v>-1.7874999999999999E-2</c:v>
                </c:pt>
                <c:pt idx="22281">
                  <c:v>-1.8775E-2</c:v>
                </c:pt>
                <c:pt idx="22282">
                  <c:v>-1.9638099999999999E-2</c:v>
                </c:pt>
                <c:pt idx="22283">
                  <c:v>-2.0463499999999999E-2</c:v>
                </c:pt>
                <c:pt idx="22284">
                  <c:v>-2.1250100000000001E-2</c:v>
                </c:pt>
                <c:pt idx="22285">
                  <c:v>-2.19974E-2</c:v>
                </c:pt>
                <c:pt idx="22286">
                  <c:v>-2.2704499999999999E-2</c:v>
                </c:pt>
                <c:pt idx="22287">
                  <c:v>-2.33709E-2</c:v>
                </c:pt>
                <c:pt idx="22288">
                  <c:v>-2.3996E-2</c:v>
                </c:pt>
                <c:pt idx="22289">
                  <c:v>-2.4579400000000001E-2</c:v>
                </c:pt>
                <c:pt idx="22290">
                  <c:v>-2.51205E-2</c:v>
                </c:pt>
                <c:pt idx="22291">
                  <c:v>-2.5619099999999999E-2</c:v>
                </c:pt>
                <c:pt idx="22292">
                  <c:v>-2.6075000000000001E-2</c:v>
                </c:pt>
                <c:pt idx="22293">
                  <c:v>-2.6487799999999999E-2</c:v>
                </c:pt>
                <c:pt idx="22294">
                  <c:v>-2.6857700000000002E-2</c:v>
                </c:pt>
                <c:pt idx="22295">
                  <c:v>-2.7184400000000001E-2</c:v>
                </c:pt>
                <c:pt idx="22296">
                  <c:v>-2.7468099999999999E-2</c:v>
                </c:pt>
                <c:pt idx="22297">
                  <c:v>-2.7708799999999999E-2</c:v>
                </c:pt>
                <c:pt idx="22298">
                  <c:v>-2.7906799999999999E-2</c:v>
                </c:pt>
                <c:pt idx="22299">
                  <c:v>-2.8062299999999998E-2</c:v>
                </c:pt>
                <c:pt idx="22300">
                  <c:v>-2.8175599999999999E-2</c:v>
                </c:pt>
                <c:pt idx="22301">
                  <c:v>-2.82472E-2</c:v>
                </c:pt>
                <c:pt idx="22302">
                  <c:v>-2.8277400000000001E-2</c:v>
                </c:pt>
                <c:pt idx="22303">
                  <c:v>-2.8266900000000001E-2</c:v>
                </c:pt>
                <c:pt idx="22304">
                  <c:v>-2.82162E-2</c:v>
                </c:pt>
                <c:pt idx="22305">
                  <c:v>-2.8125899999999999E-2</c:v>
                </c:pt>
                <c:pt idx="22306">
                  <c:v>-2.7996900000000002E-2</c:v>
                </c:pt>
                <c:pt idx="22307">
                  <c:v>-2.7829799999999998E-2</c:v>
                </c:pt>
                <c:pt idx="22308">
                  <c:v>-2.7625500000000001E-2</c:v>
                </c:pt>
                <c:pt idx="22309">
                  <c:v>-2.73849E-2</c:v>
                </c:pt>
                <c:pt idx="22310">
                  <c:v>-2.7108899999999998E-2</c:v>
                </c:pt>
                <c:pt idx="22311">
                  <c:v>-2.6798599999999999E-2</c:v>
                </c:pt>
                <c:pt idx="22312">
                  <c:v>-2.6454999999999999E-2</c:v>
                </c:pt>
                <c:pt idx="22313">
                  <c:v>-2.6079100000000001E-2</c:v>
                </c:pt>
                <c:pt idx="22314">
                  <c:v>-2.5672199999999999E-2</c:v>
                </c:pt>
                <c:pt idx="22315">
                  <c:v>-2.5235299999999999E-2</c:v>
                </c:pt>
                <c:pt idx="22316">
                  <c:v>-2.4769800000000002E-2</c:v>
                </c:pt>
                <c:pt idx="22317">
                  <c:v>-2.4276800000000001E-2</c:v>
                </c:pt>
                <c:pt idx="22318">
                  <c:v>-2.37577E-2</c:v>
                </c:pt>
                <c:pt idx="22319">
                  <c:v>-2.32137E-2</c:v>
                </c:pt>
                <c:pt idx="22320">
                  <c:v>-2.2646300000000001E-2</c:v>
                </c:pt>
                <c:pt idx="22321">
                  <c:v>-2.2056800000000001E-2</c:v>
                </c:pt>
                <c:pt idx="22322">
                  <c:v>-2.14465E-2</c:v>
                </c:pt>
                <c:pt idx="22323">
                  <c:v>-2.0816999999999999E-2</c:v>
                </c:pt>
                <c:pt idx="22324">
                  <c:v>-2.0169599999999999E-2</c:v>
                </c:pt>
                <c:pt idx="22325">
                  <c:v>-1.95059E-2</c:v>
                </c:pt>
                <c:pt idx="22326">
                  <c:v>-1.8827199999999999E-2</c:v>
                </c:pt>
                <c:pt idx="22327">
                  <c:v>-1.8134999999999998E-2</c:v>
                </c:pt>
                <c:pt idx="22328">
                  <c:v>-1.7430899999999999E-2</c:v>
                </c:pt>
                <c:pt idx="22329">
                  <c:v>-1.6716200000000001E-2</c:v>
                </c:pt>
                <c:pt idx="22330">
                  <c:v>-1.59925E-2</c:v>
                </c:pt>
                <c:pt idx="22331">
                  <c:v>-1.52613E-2</c:v>
                </c:pt>
                <c:pt idx="22332">
                  <c:v>-1.4524E-2</c:v>
                </c:pt>
                <c:pt idx="22333">
                  <c:v>-1.37821E-2</c:v>
                </c:pt>
                <c:pt idx="22334">
                  <c:v>-1.3037E-2</c:v>
                </c:pt>
                <c:pt idx="22335">
                  <c:v>-1.2290199999999999E-2</c:v>
                </c:pt>
                <c:pt idx="22336">
                  <c:v>-1.15432E-2</c:v>
                </c:pt>
                <c:pt idx="22337">
                  <c:v>-1.07972E-2</c:v>
                </c:pt>
                <c:pt idx="22338">
                  <c:v>-1.00538E-2</c:v>
                </c:pt>
                <c:pt idx="22339" formatCode="0.00E+00">
                  <c:v>-9.3141600000000001E-3</c:v>
                </c:pt>
                <c:pt idx="22340" formatCode="0.00E+00">
                  <c:v>-8.5797600000000005E-3</c:v>
                </c:pt>
                <c:pt idx="22341" formatCode="0.00E+00">
                  <c:v>-7.8518600000000004E-3</c:v>
                </c:pt>
                <c:pt idx="22342" formatCode="0.00E+00">
                  <c:v>-7.1317300000000002E-3</c:v>
                </c:pt>
                <c:pt idx="22343" formatCode="0.00E+00">
                  <c:v>-6.4206200000000001E-3</c:v>
                </c:pt>
                <c:pt idx="22344" formatCode="0.00E+00">
                  <c:v>-5.7197200000000002E-3</c:v>
                </c:pt>
                <c:pt idx="22345" formatCode="0.00E+00">
                  <c:v>-5.0302000000000003E-3</c:v>
                </c:pt>
                <c:pt idx="22346" formatCode="0.00E+00">
                  <c:v>-4.3531999999999998E-3</c:v>
                </c:pt>
                <c:pt idx="22347" formatCode="0.00E+00">
                  <c:v>-3.6898E-3</c:v>
                </c:pt>
                <c:pt idx="22348" formatCode="0.00E+00">
                  <c:v>-3.0410400000000001E-3</c:v>
                </c:pt>
                <c:pt idx="22349" formatCode="0.00E+00">
                  <c:v>-2.40792E-3</c:v>
                </c:pt>
                <c:pt idx="22350" formatCode="0.00E+00">
                  <c:v>-1.7914000000000001E-3</c:v>
                </c:pt>
                <c:pt idx="22351" formatCode="0.00E+00">
                  <c:v>-1.1923599999999999E-3</c:v>
                </c:pt>
                <c:pt idx="22352" formatCode="0.00E+00">
                  <c:v>-6.1168400000000003E-4</c:v>
                </c:pt>
                <c:pt idx="22353" formatCode="0.00E+00">
                  <c:v>-5.0155899999999999E-5</c:v>
                </c:pt>
                <c:pt idx="22354" formatCode="0.00E+00">
                  <c:v>4.91468E-4</c:v>
                </c:pt>
                <c:pt idx="22355" formatCode="0.00E+00">
                  <c:v>1.01249E-3</c:v>
                </c:pt>
                <c:pt idx="22356" formatCode="0.00E+00">
                  <c:v>1.51227E-3</c:v>
                </c:pt>
                <c:pt idx="22357" formatCode="0.00E+00">
                  <c:v>1.9902100000000001E-3</c:v>
                </c:pt>
                <c:pt idx="22358" formatCode="0.00E+00">
                  <c:v>2.4457900000000002E-3</c:v>
                </c:pt>
                <c:pt idx="22359" formatCode="0.00E+00">
                  <c:v>2.8785199999999999E-3</c:v>
                </c:pt>
                <c:pt idx="22360" formatCode="0.00E+00">
                  <c:v>3.2879799999999998E-3</c:v>
                </c:pt>
                <c:pt idx="22361" formatCode="0.00E+00">
                  <c:v>3.67382E-3</c:v>
                </c:pt>
                <c:pt idx="22362" formatCode="0.00E+00">
                  <c:v>4.0357300000000004E-3</c:v>
                </c:pt>
                <c:pt idx="22363" formatCode="0.00E+00">
                  <c:v>4.37346E-3</c:v>
                </c:pt>
                <c:pt idx="22364" formatCode="0.00E+00">
                  <c:v>4.6868300000000003E-3</c:v>
                </c:pt>
                <c:pt idx="22365" formatCode="0.00E+00">
                  <c:v>4.9756899999999996E-3</c:v>
                </c:pt>
                <c:pt idx="22366" formatCode="0.00E+00">
                  <c:v>5.23998E-3</c:v>
                </c:pt>
                <c:pt idx="22367" formatCode="0.00E+00">
                  <c:v>5.4796799999999998E-3</c:v>
                </c:pt>
                <c:pt idx="22368" formatCode="0.00E+00">
                  <c:v>5.6948299999999997E-3</c:v>
                </c:pt>
                <c:pt idx="22369" formatCode="0.00E+00">
                  <c:v>5.8855299999999999E-3</c:v>
                </c:pt>
                <c:pt idx="22370" formatCode="0.00E+00">
                  <c:v>6.0519299999999996E-3</c:v>
                </c:pt>
                <c:pt idx="22371" formatCode="0.00E+00">
                  <c:v>6.1942400000000002E-3</c:v>
                </c:pt>
                <c:pt idx="22372" formatCode="0.00E+00">
                  <c:v>6.31271E-3</c:v>
                </c:pt>
                <c:pt idx="22373" formatCode="0.00E+00">
                  <c:v>6.4076599999999999E-3</c:v>
                </c:pt>
                <c:pt idx="22374" formatCode="0.00E+00">
                  <c:v>6.4794700000000002E-3</c:v>
                </c:pt>
                <c:pt idx="22375" formatCode="0.00E+00">
                  <c:v>6.5285400000000002E-3</c:v>
                </c:pt>
                <c:pt idx="22376" formatCode="0.00E+00">
                  <c:v>6.5553499999999997E-3</c:v>
                </c:pt>
                <c:pt idx="22377" formatCode="0.00E+00">
                  <c:v>6.5604000000000001E-3</c:v>
                </c:pt>
                <c:pt idx="22378" formatCode="0.00E+00">
                  <c:v>6.5442699999999996E-3</c:v>
                </c:pt>
                <c:pt idx="22379" formatCode="0.00E+00">
                  <c:v>6.5075599999999999E-3</c:v>
                </c:pt>
                <c:pt idx="22380" formatCode="0.00E+00">
                  <c:v>6.4509299999999997E-3</c:v>
                </c:pt>
                <c:pt idx="22381" formatCode="0.00E+00">
                  <c:v>6.3750600000000001E-3</c:v>
                </c:pt>
                <c:pt idx="22382" formatCode="0.00E+00">
                  <c:v>6.2806900000000002E-3</c:v>
                </c:pt>
                <c:pt idx="22383" formatCode="0.00E+00">
                  <c:v>6.1685899999999998E-3</c:v>
                </c:pt>
                <c:pt idx="22384" formatCode="0.00E+00">
                  <c:v>6.0395800000000001E-3</c:v>
                </c:pt>
                <c:pt idx="22385" formatCode="0.00E+00">
                  <c:v>5.8944899999999996E-3</c:v>
                </c:pt>
                <c:pt idx="22386" formatCode="0.00E+00">
                  <c:v>5.7342000000000001E-3</c:v>
                </c:pt>
                <c:pt idx="22387" formatCode="0.00E+00">
                  <c:v>5.5596200000000004E-3</c:v>
                </c:pt>
                <c:pt idx="22388" formatCode="0.00E+00">
                  <c:v>5.3716800000000002E-3</c:v>
                </c:pt>
                <c:pt idx="22389" formatCode="0.00E+00">
                  <c:v>5.17133E-3</c:v>
                </c:pt>
                <c:pt idx="22390" formatCode="0.00E+00">
                  <c:v>4.95957E-3</c:v>
                </c:pt>
                <c:pt idx="22391" formatCode="0.00E+00">
                  <c:v>4.7373900000000002E-3</c:v>
                </c:pt>
                <c:pt idx="22392" formatCode="0.00E+00">
                  <c:v>4.5058199999999998E-3</c:v>
                </c:pt>
                <c:pt idx="22393" formatCode="0.00E+00">
                  <c:v>4.2659000000000004E-3</c:v>
                </c:pt>
                <c:pt idx="22394" formatCode="0.00E+00">
                  <c:v>4.0186800000000002E-3</c:v>
                </c:pt>
                <c:pt idx="22395" formatCode="0.00E+00">
                  <c:v>3.7652200000000001E-3</c:v>
                </c:pt>
                <c:pt idx="22396" formatCode="0.00E+00">
                  <c:v>3.5065999999999999E-3</c:v>
                </c:pt>
                <c:pt idx="22397" formatCode="0.00E+00">
                  <c:v>3.24391E-3</c:v>
                </c:pt>
                <c:pt idx="22398" formatCode="0.00E+00">
                  <c:v>2.9782099999999998E-3</c:v>
                </c:pt>
                <c:pt idx="22399" formatCode="0.00E+00">
                  <c:v>2.71061E-3</c:v>
                </c:pt>
                <c:pt idx="22400" formatCode="0.00E+00">
                  <c:v>2.44218E-3</c:v>
                </c:pt>
                <c:pt idx="22401" formatCode="0.00E+00">
                  <c:v>2.1740000000000002E-3</c:v>
                </c:pt>
                <c:pt idx="22402" formatCode="0.00E+00">
                  <c:v>1.90716E-3</c:v>
                </c:pt>
                <c:pt idx="22403" formatCode="0.00E+00">
                  <c:v>1.6427099999999999E-3</c:v>
                </c:pt>
                <c:pt idx="22404" formatCode="0.00E+00">
                  <c:v>1.3817300000000001E-3</c:v>
                </c:pt>
                <c:pt idx="22405" formatCode="0.00E+00">
                  <c:v>1.12524E-3</c:v>
                </c:pt>
                <c:pt idx="22406" formatCode="0.00E+00">
                  <c:v>8.7427900000000005E-4</c:v>
                </c:pt>
                <c:pt idx="22407" formatCode="0.00E+00">
                  <c:v>6.2985700000000005E-4</c:v>
                </c:pt>
                <c:pt idx="22408" formatCode="0.00E+00">
                  <c:v>3.92965E-4</c:v>
                </c:pt>
                <c:pt idx="22409" formatCode="0.00E+00">
                  <c:v>1.6456899999999999E-4</c:v>
                </c:pt>
                <c:pt idx="22410" formatCode="0.00E+00">
                  <c:v>-5.4386599999999999E-5</c:v>
                </c:pt>
                <c:pt idx="22411" formatCode="0.00E+00">
                  <c:v>-2.6298499999999998E-4</c:v>
                </c:pt>
                <c:pt idx="22412" formatCode="0.00E+00">
                  <c:v>-4.6033899999999998E-4</c:v>
                </c:pt>
                <c:pt idx="22413" formatCode="0.00E+00">
                  <c:v>-6.4559000000000003E-4</c:v>
                </c:pt>
                <c:pt idx="22414" formatCode="0.00E+00">
                  <c:v>-8.17915E-4</c:v>
                </c:pt>
                <c:pt idx="22415" formatCode="0.00E+00">
                  <c:v>-9.7652299999999997E-4</c:v>
                </c:pt>
                <c:pt idx="22416" formatCode="0.00E+00">
                  <c:v>-1.1206600000000001E-3</c:v>
                </c:pt>
                <c:pt idx="22417" formatCode="0.00E+00">
                  <c:v>-1.24961E-3</c:v>
                </c:pt>
                <c:pt idx="22418" formatCode="0.00E+00">
                  <c:v>-1.3626999999999999E-3</c:v>
                </c:pt>
                <c:pt idx="22419" formatCode="0.00E+00">
                  <c:v>-1.4593E-3</c:v>
                </c:pt>
                <c:pt idx="22420" formatCode="0.00E+00">
                  <c:v>-1.53881E-3</c:v>
                </c:pt>
                <c:pt idx="22421" formatCode="0.00E+00">
                  <c:v>-1.6006799999999999E-3</c:v>
                </c:pt>
                <c:pt idx="22422" formatCode="0.00E+00">
                  <c:v>-1.64442E-3</c:v>
                </c:pt>
                <c:pt idx="22423" formatCode="0.00E+00">
                  <c:v>-1.6695600000000001E-3</c:v>
                </c:pt>
                <c:pt idx="22424" formatCode="0.00E+00">
                  <c:v>-1.67571E-3</c:v>
                </c:pt>
                <c:pt idx="22425" formatCode="0.00E+00">
                  <c:v>-1.6624999999999999E-3</c:v>
                </c:pt>
                <c:pt idx="22426" formatCode="0.00E+00">
                  <c:v>-1.62962E-3</c:v>
                </c:pt>
                <c:pt idx="22427" formatCode="0.00E+00">
                  <c:v>-1.57682E-3</c:v>
                </c:pt>
                <c:pt idx="22428" formatCode="0.00E+00">
                  <c:v>-1.5038899999999999E-3</c:v>
                </c:pt>
                <c:pt idx="22429" formatCode="0.00E+00">
                  <c:v>-1.4106699999999999E-3</c:v>
                </c:pt>
                <c:pt idx="22430" formatCode="0.00E+00">
                  <c:v>-1.2970600000000001E-3</c:v>
                </c:pt>
                <c:pt idx="22431" formatCode="0.00E+00">
                  <c:v>-1.1630099999999999E-3</c:v>
                </c:pt>
                <c:pt idx="22432" formatCode="0.00E+00">
                  <c:v>-1.00851E-3</c:v>
                </c:pt>
                <c:pt idx="22433" formatCode="0.00E+00">
                  <c:v>-8.3363299999999997E-4</c:v>
                </c:pt>
                <c:pt idx="22434" formatCode="0.00E+00">
                  <c:v>-6.38475E-4</c:v>
                </c:pt>
                <c:pt idx="22435" formatCode="0.00E+00">
                  <c:v>-4.2319999999999999E-4</c:v>
                </c:pt>
                <c:pt idx="22436" formatCode="0.00E+00">
                  <c:v>-1.8802000000000001E-4</c:v>
                </c:pt>
                <c:pt idx="22437" formatCode="0.00E+00">
                  <c:v>6.6798399999999994E-5</c:v>
                </c:pt>
                <c:pt idx="22438" formatCode="0.00E+00">
                  <c:v>3.4093900000000001E-4</c:v>
                </c:pt>
                <c:pt idx="22439" formatCode="0.00E+00">
                  <c:v>6.3403199999999998E-4</c:v>
                </c:pt>
                <c:pt idx="22440" formatCode="0.00E+00">
                  <c:v>9.4565800000000005E-4</c:v>
                </c:pt>
                <c:pt idx="22441" formatCode="0.00E+00">
                  <c:v>1.27535E-3</c:v>
                </c:pt>
                <c:pt idx="22442" formatCode="0.00E+00">
                  <c:v>1.62258E-3</c:v>
                </c:pt>
                <c:pt idx="22443" formatCode="0.00E+00">
                  <c:v>1.98679E-3</c:v>
                </c:pt>
                <c:pt idx="22444" formatCode="0.00E+00">
                  <c:v>2.3673700000000002E-3</c:v>
                </c:pt>
                <c:pt idx="22445" formatCode="0.00E+00">
                  <c:v>2.7636499999999999E-3</c:v>
                </c:pt>
                <c:pt idx="22446" formatCode="0.00E+00">
                  <c:v>3.1749199999999999E-3</c:v>
                </c:pt>
                <c:pt idx="22447" formatCode="0.00E+00">
                  <c:v>3.6004499999999998E-3</c:v>
                </c:pt>
                <c:pt idx="22448" formatCode="0.00E+00">
                  <c:v>4.0394300000000001E-3</c:v>
                </c:pt>
                <c:pt idx="22449" formatCode="0.00E+00">
                  <c:v>4.49104E-3</c:v>
                </c:pt>
                <c:pt idx="22450" formatCode="0.00E+00">
                  <c:v>4.9544000000000003E-3</c:v>
                </c:pt>
                <c:pt idx="22451" formatCode="0.00E+00">
                  <c:v>5.4286200000000003E-3</c:v>
                </c:pt>
                <c:pt idx="22452" formatCode="0.00E+00">
                  <c:v>5.9127399999999997E-3</c:v>
                </c:pt>
                <c:pt idx="22453" formatCode="0.00E+00">
                  <c:v>6.4057899999999997E-3</c:v>
                </c:pt>
                <c:pt idx="22454" formatCode="0.00E+00">
                  <c:v>6.9067699999999996E-3</c:v>
                </c:pt>
                <c:pt idx="22455" formatCode="0.00E+00">
                  <c:v>7.4146200000000002E-3</c:v>
                </c:pt>
                <c:pt idx="22456" formatCode="0.00E+00">
                  <c:v>7.9282999999999992E-3</c:v>
                </c:pt>
                <c:pt idx="22457" formatCode="0.00E+00">
                  <c:v>8.4466999999999997E-3</c:v>
                </c:pt>
                <c:pt idx="22458" formatCode="0.00E+00">
                  <c:v>8.9687199999999995E-3</c:v>
                </c:pt>
                <c:pt idx="22459" formatCode="0.00E+00">
                  <c:v>9.4932100000000002E-3</c:v>
                </c:pt>
                <c:pt idx="22460">
                  <c:v>1.0019E-2</c:v>
                </c:pt>
                <c:pt idx="22461">
                  <c:v>1.0545000000000001E-2</c:v>
                </c:pt>
                <c:pt idx="22462">
                  <c:v>1.1069900000000001E-2</c:v>
                </c:pt>
                <c:pt idx="22463">
                  <c:v>1.15926E-2</c:v>
                </c:pt>
                <c:pt idx="22464">
                  <c:v>1.21119E-2</c:v>
                </c:pt>
                <c:pt idx="22465">
                  <c:v>1.2626500000000001E-2</c:v>
                </c:pt>
                <c:pt idx="22466">
                  <c:v>1.3135300000000001E-2</c:v>
                </c:pt>
                <c:pt idx="22467">
                  <c:v>1.36369E-2</c:v>
                </c:pt>
                <c:pt idx="22468">
                  <c:v>1.41303E-2</c:v>
                </c:pt>
                <c:pt idx="22469">
                  <c:v>1.46141E-2</c:v>
                </c:pt>
                <c:pt idx="22470">
                  <c:v>1.50872E-2</c:v>
                </c:pt>
                <c:pt idx="22471">
                  <c:v>1.55484E-2</c:v>
                </c:pt>
                <c:pt idx="22472">
                  <c:v>1.5996400000000001E-2</c:v>
                </c:pt>
                <c:pt idx="22473">
                  <c:v>1.64301E-2</c:v>
                </c:pt>
                <c:pt idx="22474">
                  <c:v>1.6848399999999999E-2</c:v>
                </c:pt>
                <c:pt idx="22475">
                  <c:v>1.7250000000000001E-2</c:v>
                </c:pt>
                <c:pt idx="22476">
                  <c:v>1.7634E-2</c:v>
                </c:pt>
                <c:pt idx="22477">
                  <c:v>1.7999000000000001E-2</c:v>
                </c:pt>
                <c:pt idx="22478">
                  <c:v>1.8344200000000001E-2</c:v>
                </c:pt>
                <c:pt idx="22479">
                  <c:v>1.8668299999999999E-2</c:v>
                </c:pt>
                <c:pt idx="22480">
                  <c:v>1.8970500000000001E-2</c:v>
                </c:pt>
                <c:pt idx="22481">
                  <c:v>1.9249700000000002E-2</c:v>
                </c:pt>
                <c:pt idx="22482">
                  <c:v>1.9505000000000002E-2</c:v>
                </c:pt>
                <c:pt idx="22483">
                  <c:v>1.97355E-2</c:v>
                </c:pt>
                <c:pt idx="22484">
                  <c:v>1.9940200000000002E-2</c:v>
                </c:pt>
                <c:pt idx="22485">
                  <c:v>2.0118299999999999E-2</c:v>
                </c:pt>
                <c:pt idx="22486">
                  <c:v>2.0269100000000002E-2</c:v>
                </c:pt>
                <c:pt idx="22487">
                  <c:v>2.0391699999999999E-2</c:v>
                </c:pt>
                <c:pt idx="22488">
                  <c:v>2.04856E-2</c:v>
                </c:pt>
                <c:pt idx="22489">
                  <c:v>2.0549899999999999E-2</c:v>
                </c:pt>
                <c:pt idx="22490">
                  <c:v>2.05842E-2</c:v>
                </c:pt>
                <c:pt idx="22491">
                  <c:v>2.05878E-2</c:v>
                </c:pt>
                <c:pt idx="22492">
                  <c:v>2.0560200000000001E-2</c:v>
                </c:pt>
                <c:pt idx="22493">
                  <c:v>2.0501100000000001E-2</c:v>
                </c:pt>
                <c:pt idx="22494">
                  <c:v>2.0409900000000002E-2</c:v>
                </c:pt>
                <c:pt idx="22495">
                  <c:v>2.02863E-2</c:v>
                </c:pt>
                <c:pt idx="22496">
                  <c:v>2.0130100000000001E-2</c:v>
                </c:pt>
                <c:pt idx="22497">
                  <c:v>1.9941E-2</c:v>
                </c:pt>
                <c:pt idx="22498">
                  <c:v>1.9718800000000002E-2</c:v>
                </c:pt>
                <c:pt idx="22499">
                  <c:v>1.9463399999999999E-2</c:v>
                </c:pt>
                <c:pt idx="22500">
                  <c:v>1.9174900000000002E-2</c:v>
                </c:pt>
                <c:pt idx="22501">
                  <c:v>1.8853100000000001E-2</c:v>
                </c:pt>
                <c:pt idx="22502">
                  <c:v>1.84981E-2</c:v>
                </c:pt>
                <c:pt idx="22503">
                  <c:v>1.8110100000000001E-2</c:v>
                </c:pt>
                <c:pt idx="22504">
                  <c:v>1.7689300000000002E-2</c:v>
                </c:pt>
                <c:pt idx="22505">
                  <c:v>1.7235899999999998E-2</c:v>
                </c:pt>
                <c:pt idx="22506">
                  <c:v>1.67501E-2</c:v>
                </c:pt>
                <c:pt idx="22507">
                  <c:v>1.62325E-2</c:v>
                </c:pt>
                <c:pt idx="22508">
                  <c:v>1.56834E-2</c:v>
                </c:pt>
                <c:pt idx="22509">
                  <c:v>1.51033E-2</c:v>
                </c:pt>
                <c:pt idx="22510">
                  <c:v>1.4492700000000001E-2</c:v>
                </c:pt>
                <c:pt idx="22511">
                  <c:v>1.38523E-2</c:v>
                </c:pt>
                <c:pt idx="22512">
                  <c:v>1.31828E-2</c:v>
                </c:pt>
                <c:pt idx="22513">
                  <c:v>1.24847E-2</c:v>
                </c:pt>
                <c:pt idx="22514">
                  <c:v>1.17591E-2</c:v>
                </c:pt>
                <c:pt idx="22515">
                  <c:v>1.1006500000000001E-2</c:v>
                </c:pt>
                <c:pt idx="22516">
                  <c:v>1.02281E-2</c:v>
                </c:pt>
                <c:pt idx="22517" formatCode="0.00E+00">
                  <c:v>9.4246499999999997E-3</c:v>
                </c:pt>
                <c:pt idx="22518" formatCode="0.00E+00">
                  <c:v>8.5971899999999993E-3</c:v>
                </c:pt>
                <c:pt idx="22519" formatCode="0.00E+00">
                  <c:v>7.74678E-3</c:v>
                </c:pt>
                <c:pt idx="22520" formatCode="0.00E+00">
                  <c:v>6.8744899999999996E-3</c:v>
                </c:pt>
                <c:pt idx="22521" formatCode="0.00E+00">
                  <c:v>5.98147E-3</c:v>
                </c:pt>
                <c:pt idx="22522" formatCode="0.00E+00">
                  <c:v>5.0689000000000003E-3</c:v>
                </c:pt>
                <c:pt idx="22523" formatCode="0.00E+00">
                  <c:v>4.1380000000000002E-3</c:v>
                </c:pt>
                <c:pt idx="22524" formatCode="0.00E+00">
                  <c:v>3.1900700000000001E-3</c:v>
                </c:pt>
                <c:pt idx="22525" formatCode="0.00E+00">
                  <c:v>2.2263999999999999E-3</c:v>
                </c:pt>
                <c:pt idx="22526" formatCode="0.00E+00">
                  <c:v>1.24832E-3</c:v>
                </c:pt>
                <c:pt idx="22527" formatCode="0.00E+00">
                  <c:v>2.5718399999999998E-4</c:v>
                </c:pt>
                <c:pt idx="22528" formatCode="0.00E+00">
                  <c:v>-7.4560499999999999E-4</c:v>
                </c:pt>
                <c:pt idx="22529" formatCode="0.00E+00">
                  <c:v>-1.75855E-3</c:v>
                </c:pt>
                <c:pt idx="22530" formatCode="0.00E+00">
                  <c:v>-2.7800500000000001E-3</c:v>
                </c:pt>
                <c:pt idx="22531" formatCode="0.00E+00">
                  <c:v>-3.80839E-3</c:v>
                </c:pt>
                <c:pt idx="22532" formatCode="0.00E+00">
                  <c:v>-4.8418699999999999E-3</c:v>
                </c:pt>
                <c:pt idx="22533" formatCode="0.00E+00">
                  <c:v>-5.87894E-3</c:v>
                </c:pt>
                <c:pt idx="22534" formatCode="0.00E+00">
                  <c:v>-6.91823E-3</c:v>
                </c:pt>
                <c:pt idx="22535" formatCode="0.00E+00">
                  <c:v>-7.9584100000000008E-3</c:v>
                </c:pt>
                <c:pt idx="22536" formatCode="0.00E+00">
                  <c:v>-8.9980600000000004E-3</c:v>
                </c:pt>
                <c:pt idx="22537">
                  <c:v>-1.00357E-2</c:v>
                </c:pt>
                <c:pt idx="22538">
                  <c:v>-1.107E-2</c:v>
                </c:pt>
                <c:pt idx="22539">
                  <c:v>-1.20994E-2</c:v>
                </c:pt>
                <c:pt idx="22540">
                  <c:v>-1.3122399999999999E-2</c:v>
                </c:pt>
                <c:pt idx="22541">
                  <c:v>-1.41374E-2</c:v>
                </c:pt>
                <c:pt idx="22542">
                  <c:v>-1.5142900000000001E-2</c:v>
                </c:pt>
                <c:pt idx="22543">
                  <c:v>-1.6137599999999998E-2</c:v>
                </c:pt>
                <c:pt idx="22544">
                  <c:v>-1.712E-2</c:v>
                </c:pt>
                <c:pt idx="22545">
                  <c:v>-1.80886E-2</c:v>
                </c:pt>
                <c:pt idx="22546">
                  <c:v>-1.9041499999999999E-2</c:v>
                </c:pt>
                <c:pt idx="22547">
                  <c:v>-1.9977600000000002E-2</c:v>
                </c:pt>
                <c:pt idx="22548">
                  <c:v>-2.08957E-2</c:v>
                </c:pt>
                <c:pt idx="22549">
                  <c:v>-2.1794299999999999E-2</c:v>
                </c:pt>
                <c:pt idx="22550">
                  <c:v>-2.2671799999999999E-2</c:v>
                </c:pt>
                <c:pt idx="22551">
                  <c:v>-2.3527300000000001E-2</c:v>
                </c:pt>
                <c:pt idx="22552">
                  <c:v>-2.4359100000000002E-2</c:v>
                </c:pt>
                <c:pt idx="22553">
                  <c:v>-2.5165300000000002E-2</c:v>
                </c:pt>
                <c:pt idx="22554">
                  <c:v>-2.5943999999999998E-2</c:v>
                </c:pt>
                <c:pt idx="22555">
                  <c:v>-2.6694499999999999E-2</c:v>
                </c:pt>
                <c:pt idx="22556">
                  <c:v>-2.7416099999999999E-2</c:v>
                </c:pt>
                <c:pt idx="22557">
                  <c:v>-2.8107799999999999E-2</c:v>
                </c:pt>
                <c:pt idx="22558">
                  <c:v>-2.87683E-2</c:v>
                </c:pt>
                <c:pt idx="22559">
                  <c:v>-2.93964E-2</c:v>
                </c:pt>
                <c:pt idx="22560">
                  <c:v>-2.9990599999999999E-2</c:v>
                </c:pt>
                <c:pt idx="22561">
                  <c:v>-3.0549199999999999E-2</c:v>
                </c:pt>
                <c:pt idx="22562">
                  <c:v>-3.1071399999999999E-2</c:v>
                </c:pt>
                <c:pt idx="22563">
                  <c:v>-3.1556899999999999E-2</c:v>
                </c:pt>
                <c:pt idx="22564">
                  <c:v>-3.2005499999999999E-2</c:v>
                </c:pt>
                <c:pt idx="22565">
                  <c:v>-3.2416399999999998E-2</c:v>
                </c:pt>
                <c:pt idx="22566">
                  <c:v>-3.2788600000000001E-2</c:v>
                </c:pt>
                <c:pt idx="22567">
                  <c:v>-3.3121499999999998E-2</c:v>
                </c:pt>
                <c:pt idx="22568">
                  <c:v>-3.3414600000000003E-2</c:v>
                </c:pt>
                <c:pt idx="22569">
                  <c:v>-3.3667299999999997E-2</c:v>
                </c:pt>
                <c:pt idx="22570">
                  <c:v>-3.3879399999999997E-2</c:v>
                </c:pt>
                <c:pt idx="22571">
                  <c:v>-3.4050499999999997E-2</c:v>
                </c:pt>
                <c:pt idx="22572">
                  <c:v>-3.4180099999999998E-2</c:v>
                </c:pt>
                <c:pt idx="22573">
                  <c:v>-3.4268399999999997E-2</c:v>
                </c:pt>
                <c:pt idx="22574">
                  <c:v>-3.4315400000000003E-2</c:v>
                </c:pt>
                <c:pt idx="22575">
                  <c:v>-3.43199E-2</c:v>
                </c:pt>
                <c:pt idx="22576">
                  <c:v>-3.4281100000000002E-2</c:v>
                </c:pt>
                <c:pt idx="22577">
                  <c:v>-3.4201000000000002E-2</c:v>
                </c:pt>
                <c:pt idx="22578">
                  <c:v>-3.4083099999999998E-2</c:v>
                </c:pt>
                <c:pt idx="22579">
                  <c:v>-3.3929399999999998E-2</c:v>
                </c:pt>
                <c:pt idx="22580">
                  <c:v>-3.3737299999999998E-2</c:v>
                </c:pt>
                <c:pt idx="22581">
                  <c:v>-3.3502499999999998E-2</c:v>
                </c:pt>
                <c:pt idx="22582">
                  <c:v>-3.3223099999999998E-2</c:v>
                </c:pt>
                <c:pt idx="22583">
                  <c:v>-3.28998E-2</c:v>
                </c:pt>
                <c:pt idx="22584">
                  <c:v>-3.2533699999999999E-2</c:v>
                </c:pt>
                <c:pt idx="22585">
                  <c:v>-3.2125099999999997E-2</c:v>
                </c:pt>
                <c:pt idx="22586">
                  <c:v>-3.1674500000000001E-2</c:v>
                </c:pt>
                <c:pt idx="22587">
                  <c:v>-3.11829E-2</c:v>
                </c:pt>
                <c:pt idx="22588">
                  <c:v>-3.0651600000000001E-2</c:v>
                </c:pt>
                <c:pt idx="22589">
                  <c:v>-3.0081500000000001E-2</c:v>
                </c:pt>
                <c:pt idx="22590">
                  <c:v>-2.9473800000000001E-2</c:v>
                </c:pt>
                <c:pt idx="22591">
                  <c:v>-2.88303E-2</c:v>
                </c:pt>
                <c:pt idx="22592">
                  <c:v>-2.8153399999999999E-2</c:v>
                </c:pt>
                <c:pt idx="22593">
                  <c:v>-2.7445299999999999E-2</c:v>
                </c:pt>
                <c:pt idx="22594">
                  <c:v>-2.67078E-2</c:v>
                </c:pt>
                <c:pt idx="22595">
                  <c:v>-2.5942300000000001E-2</c:v>
                </c:pt>
                <c:pt idx="22596">
                  <c:v>-2.5150499999999999E-2</c:v>
                </c:pt>
                <c:pt idx="22597">
                  <c:v>-2.4334100000000001E-2</c:v>
                </c:pt>
                <c:pt idx="22598">
                  <c:v>-2.3494500000000001E-2</c:v>
                </c:pt>
                <c:pt idx="22599">
                  <c:v>-2.26313E-2</c:v>
                </c:pt>
                <c:pt idx="22600">
                  <c:v>-2.1743499999999999E-2</c:v>
                </c:pt>
                <c:pt idx="22601">
                  <c:v>-2.08314E-2</c:v>
                </c:pt>
                <c:pt idx="22602">
                  <c:v>-1.98979E-2</c:v>
                </c:pt>
                <c:pt idx="22603">
                  <c:v>-1.8948099999999999E-2</c:v>
                </c:pt>
                <c:pt idx="22604">
                  <c:v>-1.79863E-2</c:v>
                </c:pt>
                <c:pt idx="22605">
                  <c:v>-1.7015099999999998E-2</c:v>
                </c:pt>
                <c:pt idx="22606">
                  <c:v>-1.6035500000000001E-2</c:v>
                </c:pt>
                <c:pt idx="22607">
                  <c:v>-1.5047899999999999E-2</c:v>
                </c:pt>
                <c:pt idx="22608">
                  <c:v>-1.40515E-2</c:v>
                </c:pt>
                <c:pt idx="22609">
                  <c:v>-1.3044E-2</c:v>
                </c:pt>
                <c:pt idx="22610">
                  <c:v>-1.2023900000000001E-2</c:v>
                </c:pt>
                <c:pt idx="22611">
                  <c:v>-1.0993599999999999E-2</c:v>
                </c:pt>
                <c:pt idx="22612" formatCode="0.00E+00">
                  <c:v>-9.9588200000000002E-3</c:v>
                </c:pt>
                <c:pt idx="22613" formatCode="0.00E+00">
                  <c:v>-8.9232600000000006E-3</c:v>
                </c:pt>
                <c:pt idx="22614" formatCode="0.00E+00">
                  <c:v>-7.8867099999999999E-3</c:v>
                </c:pt>
                <c:pt idx="22615" formatCode="0.00E+00">
                  <c:v>-6.8488999999999998E-3</c:v>
                </c:pt>
                <c:pt idx="22616" formatCode="0.00E+00">
                  <c:v>-5.8126200000000001E-3</c:v>
                </c:pt>
                <c:pt idx="22617" formatCode="0.00E+00">
                  <c:v>-4.7820800000000002E-3</c:v>
                </c:pt>
                <c:pt idx="22618" formatCode="0.00E+00">
                  <c:v>-3.7599E-3</c:v>
                </c:pt>
                <c:pt idx="22619" formatCode="0.00E+00">
                  <c:v>-2.74625E-3</c:v>
                </c:pt>
                <c:pt idx="22620" formatCode="0.00E+00">
                  <c:v>-1.7409400000000001E-3</c:v>
                </c:pt>
                <c:pt idx="22621" formatCode="0.00E+00">
                  <c:v>-7.4498299999999995E-4</c:v>
                </c:pt>
                <c:pt idx="22622" formatCode="0.00E+00">
                  <c:v>2.40234E-4</c:v>
                </c:pt>
                <c:pt idx="22623" formatCode="0.00E+00">
                  <c:v>1.21378E-3</c:v>
                </c:pt>
                <c:pt idx="22624" formatCode="0.00E+00">
                  <c:v>2.1751399999999999E-3</c:v>
                </c:pt>
                <c:pt idx="22625" formatCode="0.00E+00">
                  <c:v>3.1236200000000001E-3</c:v>
                </c:pt>
                <c:pt idx="22626" formatCode="0.00E+00">
                  <c:v>4.0568599999999998E-3</c:v>
                </c:pt>
                <c:pt idx="22627" formatCode="0.00E+00">
                  <c:v>4.9704199999999997E-3</c:v>
                </c:pt>
                <c:pt idx="22628" formatCode="0.00E+00">
                  <c:v>5.8599400000000001E-3</c:v>
                </c:pt>
                <c:pt idx="22629" formatCode="0.00E+00">
                  <c:v>6.7237299999999998E-3</c:v>
                </c:pt>
                <c:pt idx="22630" formatCode="0.00E+00">
                  <c:v>7.5622800000000002E-3</c:v>
                </c:pt>
                <c:pt idx="22631" formatCode="0.00E+00">
                  <c:v>8.3755400000000008E-3</c:v>
                </c:pt>
                <c:pt idx="22632" formatCode="0.00E+00">
                  <c:v>9.1617000000000001E-3</c:v>
                </c:pt>
                <c:pt idx="22633" formatCode="0.00E+00">
                  <c:v>9.9175500000000007E-3</c:v>
                </c:pt>
                <c:pt idx="22634">
                  <c:v>1.0639600000000001E-2</c:v>
                </c:pt>
                <c:pt idx="22635">
                  <c:v>1.13264E-2</c:v>
                </c:pt>
                <c:pt idx="22636">
                  <c:v>1.19778E-2</c:v>
                </c:pt>
                <c:pt idx="22637">
                  <c:v>1.25906E-2</c:v>
                </c:pt>
                <c:pt idx="22638">
                  <c:v>1.31602E-2</c:v>
                </c:pt>
                <c:pt idx="22639">
                  <c:v>1.3683000000000001E-2</c:v>
                </c:pt>
                <c:pt idx="22640">
                  <c:v>1.41552E-2</c:v>
                </c:pt>
                <c:pt idx="22641">
                  <c:v>1.4572099999999999E-2</c:v>
                </c:pt>
                <c:pt idx="22642">
                  <c:v>1.49322E-2</c:v>
                </c:pt>
                <c:pt idx="22643">
                  <c:v>1.5237799999999999E-2</c:v>
                </c:pt>
                <c:pt idx="22644">
                  <c:v>1.54912E-2</c:v>
                </c:pt>
                <c:pt idx="22645">
                  <c:v>1.5690800000000001E-2</c:v>
                </c:pt>
                <c:pt idx="22646">
                  <c:v>1.5833699999999999E-2</c:v>
                </c:pt>
                <c:pt idx="22647">
                  <c:v>1.5919599999999999E-2</c:v>
                </c:pt>
                <c:pt idx="22648">
                  <c:v>1.5951099999999999E-2</c:v>
                </c:pt>
                <c:pt idx="22649">
                  <c:v>1.5930099999999999E-2</c:v>
                </c:pt>
                <c:pt idx="22650">
                  <c:v>1.5855500000000002E-2</c:v>
                </c:pt>
                <c:pt idx="22651">
                  <c:v>1.5724700000000001E-2</c:v>
                </c:pt>
                <c:pt idx="22652">
                  <c:v>1.55365E-2</c:v>
                </c:pt>
                <c:pt idx="22653">
                  <c:v>1.52906E-2</c:v>
                </c:pt>
                <c:pt idx="22654">
                  <c:v>1.49865E-2</c:v>
                </c:pt>
                <c:pt idx="22655">
                  <c:v>1.4622899999999999E-2</c:v>
                </c:pt>
                <c:pt idx="22656">
                  <c:v>1.41992E-2</c:v>
                </c:pt>
                <c:pt idx="22657">
                  <c:v>1.37176E-2</c:v>
                </c:pt>
                <c:pt idx="22658">
                  <c:v>1.31805E-2</c:v>
                </c:pt>
                <c:pt idx="22659">
                  <c:v>1.2588500000000001E-2</c:v>
                </c:pt>
                <c:pt idx="22660">
                  <c:v>1.1940299999999999E-2</c:v>
                </c:pt>
                <c:pt idx="22661">
                  <c:v>1.1236299999999999E-2</c:v>
                </c:pt>
                <c:pt idx="22662">
                  <c:v>1.0480700000000001E-2</c:v>
                </c:pt>
                <c:pt idx="22663" formatCode="0.00E+00">
                  <c:v>9.6767699999999995E-3</c:v>
                </c:pt>
                <c:pt idx="22664" formatCode="0.00E+00">
                  <c:v>8.8230600000000006E-3</c:v>
                </c:pt>
                <c:pt idx="22665" formatCode="0.00E+00">
                  <c:v>7.9150699999999997E-3</c:v>
                </c:pt>
                <c:pt idx="22666" formatCode="0.00E+00">
                  <c:v>6.9494999999999999E-3</c:v>
                </c:pt>
                <c:pt idx="22667" formatCode="0.00E+00">
                  <c:v>5.9276800000000003E-3</c:v>
                </c:pt>
                <c:pt idx="22668" formatCode="0.00E+00">
                  <c:v>4.8538599999999998E-3</c:v>
                </c:pt>
                <c:pt idx="22669" formatCode="0.00E+00">
                  <c:v>3.7294199999999998E-3</c:v>
                </c:pt>
                <c:pt idx="22670" formatCode="0.00E+00">
                  <c:v>2.5524499999999999E-3</c:v>
                </c:pt>
                <c:pt idx="22671" formatCode="0.00E+00">
                  <c:v>1.3227E-3</c:v>
                </c:pt>
                <c:pt idx="22672" formatCode="0.00E+00">
                  <c:v>4.4044200000000001E-5</c:v>
                </c:pt>
                <c:pt idx="22673" formatCode="0.00E+00">
                  <c:v>-1.27855E-3</c:v>
                </c:pt>
                <c:pt idx="22674" formatCode="0.00E+00">
                  <c:v>-2.64255E-3</c:v>
                </c:pt>
                <c:pt idx="22675" formatCode="0.00E+00">
                  <c:v>-4.0464999999999997E-3</c:v>
                </c:pt>
                <c:pt idx="22676" formatCode="0.00E+00">
                  <c:v>-5.4863799999999999E-3</c:v>
                </c:pt>
                <c:pt idx="22677" formatCode="0.00E+00">
                  <c:v>-6.9577600000000003E-3</c:v>
                </c:pt>
                <c:pt idx="22678" formatCode="0.00E+00">
                  <c:v>-8.4621899999999996E-3</c:v>
                </c:pt>
                <c:pt idx="22679">
                  <c:v>-1.00053E-2</c:v>
                </c:pt>
                <c:pt idx="22680">
                  <c:v>-1.1587399999999999E-2</c:v>
                </c:pt>
                <c:pt idx="22681">
                  <c:v>-1.32014E-2</c:v>
                </c:pt>
                <c:pt idx="22682">
                  <c:v>-1.48404E-2</c:v>
                </c:pt>
                <c:pt idx="22683">
                  <c:v>-1.6502300000000001E-2</c:v>
                </c:pt>
                <c:pt idx="22684">
                  <c:v>-1.8186999999999998E-2</c:v>
                </c:pt>
                <c:pt idx="22685">
                  <c:v>-1.9894100000000001E-2</c:v>
                </c:pt>
                <c:pt idx="22686">
                  <c:v>-2.1623400000000001E-2</c:v>
                </c:pt>
                <c:pt idx="22687">
                  <c:v>-2.3371900000000001E-2</c:v>
                </c:pt>
                <c:pt idx="22688">
                  <c:v>-2.5134099999999999E-2</c:v>
                </c:pt>
                <c:pt idx="22689">
                  <c:v>-2.6907500000000001E-2</c:v>
                </c:pt>
                <c:pt idx="22690">
                  <c:v>-2.86941E-2</c:v>
                </c:pt>
                <c:pt idx="22691">
                  <c:v>-3.0495299999999999E-2</c:v>
                </c:pt>
                <c:pt idx="22692">
                  <c:v>-3.2308299999999998E-2</c:v>
                </c:pt>
                <c:pt idx="22693">
                  <c:v>-3.4128800000000001E-2</c:v>
                </c:pt>
                <c:pt idx="22694">
                  <c:v>-3.5954300000000002E-2</c:v>
                </c:pt>
                <c:pt idx="22695">
                  <c:v>-3.7784100000000001E-2</c:v>
                </c:pt>
                <c:pt idx="22696">
                  <c:v>-3.9616100000000001E-2</c:v>
                </c:pt>
                <c:pt idx="22697">
                  <c:v>-4.1445599999999999E-2</c:v>
                </c:pt>
                <c:pt idx="22698">
                  <c:v>-4.32687E-2</c:v>
                </c:pt>
                <c:pt idx="22699">
                  <c:v>-4.5085800000000002E-2</c:v>
                </c:pt>
                <c:pt idx="22700">
                  <c:v>-4.68989E-2</c:v>
                </c:pt>
                <c:pt idx="22701">
                  <c:v>-4.87065E-2</c:v>
                </c:pt>
                <c:pt idx="22702">
                  <c:v>-5.05035E-2</c:v>
                </c:pt>
                <c:pt idx="22703">
                  <c:v>-5.2286699999999998E-2</c:v>
                </c:pt>
                <c:pt idx="22704">
                  <c:v>-5.4054699999999997E-2</c:v>
                </c:pt>
                <c:pt idx="22705">
                  <c:v>-5.5804600000000003E-2</c:v>
                </c:pt>
                <c:pt idx="22706">
                  <c:v>-5.7532600000000003E-2</c:v>
                </c:pt>
                <c:pt idx="22707">
                  <c:v>-5.9237699999999997E-2</c:v>
                </c:pt>
                <c:pt idx="22708">
                  <c:v>-6.0922799999999999E-2</c:v>
                </c:pt>
                <c:pt idx="22709">
                  <c:v>-6.2591800000000003E-2</c:v>
                </c:pt>
                <c:pt idx="22710">
                  <c:v>-6.4243999999999996E-2</c:v>
                </c:pt>
                <c:pt idx="22711">
                  <c:v>-6.5874000000000002E-2</c:v>
                </c:pt>
                <c:pt idx="22712">
                  <c:v>-6.7475400000000005E-2</c:v>
                </c:pt>
                <c:pt idx="22713">
                  <c:v>-6.9044800000000003E-2</c:v>
                </c:pt>
                <c:pt idx="22714">
                  <c:v>-7.0582300000000001E-2</c:v>
                </c:pt>
                <c:pt idx="22715">
                  <c:v>-7.2090699999999994E-2</c:v>
                </c:pt>
                <c:pt idx="22716">
                  <c:v>-7.3568099999999997E-2</c:v>
                </c:pt>
                <c:pt idx="22717">
                  <c:v>-7.5005699999999995E-2</c:v>
                </c:pt>
                <c:pt idx="22718">
                  <c:v>-7.6396599999999995E-2</c:v>
                </c:pt>
                <c:pt idx="22719">
                  <c:v>-7.7740400000000001E-2</c:v>
                </c:pt>
                <c:pt idx="22720">
                  <c:v>-7.9039999999999999E-2</c:v>
                </c:pt>
                <c:pt idx="22721">
                  <c:v>-8.0297499999999994E-2</c:v>
                </c:pt>
                <c:pt idx="22722">
                  <c:v>-8.1512100000000004E-2</c:v>
                </c:pt>
                <c:pt idx="22723">
                  <c:v>-8.2681500000000005E-2</c:v>
                </c:pt>
                <c:pt idx="22724">
                  <c:v>-8.3803299999999997E-2</c:v>
                </c:pt>
                <c:pt idx="22725">
                  <c:v>-8.4872100000000006E-2</c:v>
                </c:pt>
                <c:pt idx="22726">
                  <c:v>-8.5880700000000004E-2</c:v>
                </c:pt>
                <c:pt idx="22727">
                  <c:v>-8.6828199999999994E-2</c:v>
                </c:pt>
                <c:pt idx="22728">
                  <c:v>-8.7722800000000004E-2</c:v>
                </c:pt>
                <c:pt idx="22729">
                  <c:v>-8.85711E-2</c:v>
                </c:pt>
                <c:pt idx="22730">
                  <c:v>-8.9372199999999999E-2</c:v>
                </c:pt>
                <c:pt idx="22731">
                  <c:v>-9.0124999999999997E-2</c:v>
                </c:pt>
                <c:pt idx="22732">
                  <c:v>-9.08307E-2</c:v>
                </c:pt>
                <c:pt idx="22733">
                  <c:v>-9.1489799999999996E-2</c:v>
                </c:pt>
                <c:pt idx="22734">
                  <c:v>-9.2099500000000001E-2</c:v>
                </c:pt>
                <c:pt idx="22735">
                  <c:v>-9.2655600000000005E-2</c:v>
                </c:pt>
                <c:pt idx="22736">
                  <c:v>-9.3156199999999995E-2</c:v>
                </c:pt>
                <c:pt idx="22737">
                  <c:v>-9.3602500000000005E-2</c:v>
                </c:pt>
                <c:pt idx="22738">
                  <c:v>-9.39966E-2</c:v>
                </c:pt>
                <c:pt idx="22739">
                  <c:v>-9.4342099999999998E-2</c:v>
                </c:pt>
                <c:pt idx="22740">
                  <c:v>-9.4644900000000004E-2</c:v>
                </c:pt>
                <c:pt idx="22741">
                  <c:v>-9.4910499999999995E-2</c:v>
                </c:pt>
                <c:pt idx="22742">
                  <c:v>-9.5142500000000005E-2</c:v>
                </c:pt>
                <c:pt idx="22743">
                  <c:v>-9.5341800000000004E-2</c:v>
                </c:pt>
                <c:pt idx="22744">
                  <c:v>-9.5505999999999994E-2</c:v>
                </c:pt>
                <c:pt idx="22745">
                  <c:v>-9.5630300000000001E-2</c:v>
                </c:pt>
                <c:pt idx="22746">
                  <c:v>-9.5711400000000002E-2</c:v>
                </c:pt>
                <c:pt idx="22747">
                  <c:v>-9.5749500000000001E-2</c:v>
                </c:pt>
                <c:pt idx="22748">
                  <c:v>-9.5744700000000002E-2</c:v>
                </c:pt>
                <c:pt idx="22749">
                  <c:v>-9.5694500000000002E-2</c:v>
                </c:pt>
                <c:pt idx="22750">
                  <c:v>-9.5597000000000001E-2</c:v>
                </c:pt>
                <c:pt idx="22751">
                  <c:v>-9.5453700000000002E-2</c:v>
                </c:pt>
                <c:pt idx="22752">
                  <c:v>-9.5271800000000004E-2</c:v>
                </c:pt>
                <c:pt idx="22753">
                  <c:v>-9.5059299999999999E-2</c:v>
                </c:pt>
                <c:pt idx="22754">
                  <c:v>-9.4821299999999997E-2</c:v>
                </c:pt>
                <c:pt idx="22755">
                  <c:v>-9.4561300000000001E-2</c:v>
                </c:pt>
                <c:pt idx="22756">
                  <c:v>-9.4282199999999997E-2</c:v>
                </c:pt>
                <c:pt idx="22757">
                  <c:v>-9.3985600000000002E-2</c:v>
                </c:pt>
                <c:pt idx="22758">
                  <c:v>-9.3672000000000005E-2</c:v>
                </c:pt>
                <c:pt idx="22759">
                  <c:v>-9.3343300000000004E-2</c:v>
                </c:pt>
                <c:pt idx="22760">
                  <c:v>-9.3003299999999997E-2</c:v>
                </c:pt>
                <c:pt idx="22761">
                  <c:v>-9.2656299999999997E-2</c:v>
                </c:pt>
                <c:pt idx="22762">
                  <c:v>-9.2306700000000005E-2</c:v>
                </c:pt>
                <c:pt idx="22763">
                  <c:v>-9.1957800000000006E-2</c:v>
                </c:pt>
                <c:pt idx="22764">
                  <c:v>-9.1608099999999998E-2</c:v>
                </c:pt>
                <c:pt idx="22765">
                  <c:v>-9.12554E-2</c:v>
                </c:pt>
                <c:pt idx="22766">
                  <c:v>-9.0903499999999998E-2</c:v>
                </c:pt>
                <c:pt idx="22767">
                  <c:v>-9.0560100000000004E-2</c:v>
                </c:pt>
                <c:pt idx="22768">
                  <c:v>-9.0229900000000002E-2</c:v>
                </c:pt>
                <c:pt idx="22769">
                  <c:v>-8.9910699999999996E-2</c:v>
                </c:pt>
                <c:pt idx="22770">
                  <c:v>-8.9598700000000003E-2</c:v>
                </c:pt>
                <c:pt idx="22771">
                  <c:v>-8.9295399999999997E-2</c:v>
                </c:pt>
                <c:pt idx="22772">
                  <c:v>-8.9006500000000002E-2</c:v>
                </c:pt>
                <c:pt idx="22773">
                  <c:v>-8.8734400000000005E-2</c:v>
                </c:pt>
                <c:pt idx="22774">
                  <c:v>-8.8477200000000006E-2</c:v>
                </c:pt>
                <c:pt idx="22775">
                  <c:v>-8.8231799999999999E-2</c:v>
                </c:pt>
                <c:pt idx="22776">
                  <c:v>-8.7997300000000001E-2</c:v>
                </c:pt>
                <c:pt idx="22777">
                  <c:v>-8.7774099999999994E-2</c:v>
                </c:pt>
                <c:pt idx="22778">
                  <c:v>-8.7558399999999995E-2</c:v>
                </c:pt>
                <c:pt idx="22779">
                  <c:v>-8.7343199999999996E-2</c:v>
                </c:pt>
                <c:pt idx="22780">
                  <c:v>-8.7127099999999999E-2</c:v>
                </c:pt>
                <c:pt idx="22781">
                  <c:v>-8.6917300000000003E-2</c:v>
                </c:pt>
                <c:pt idx="22782">
                  <c:v>-8.6722900000000006E-2</c:v>
                </c:pt>
                <c:pt idx="22783">
                  <c:v>-8.6552000000000004E-2</c:v>
                </c:pt>
                <c:pt idx="22784">
                  <c:v>-8.6410000000000001E-2</c:v>
                </c:pt>
                <c:pt idx="22785">
                  <c:v>-8.6298399999999997E-2</c:v>
                </c:pt>
                <c:pt idx="22786">
                  <c:v>-8.62179E-2</c:v>
                </c:pt>
                <c:pt idx="22787">
                  <c:v>-8.6171499999999998E-2</c:v>
                </c:pt>
                <c:pt idx="22788">
                  <c:v>-8.6162799999999998E-2</c:v>
                </c:pt>
                <c:pt idx="22789">
                  <c:v>-8.6195099999999997E-2</c:v>
                </c:pt>
                <c:pt idx="22790">
                  <c:v>-8.6269299999999993E-2</c:v>
                </c:pt>
                <c:pt idx="22791">
                  <c:v>-8.6382299999999995E-2</c:v>
                </c:pt>
                <c:pt idx="22792">
                  <c:v>-8.6529099999999998E-2</c:v>
                </c:pt>
                <c:pt idx="22793">
                  <c:v>-8.6709400000000006E-2</c:v>
                </c:pt>
                <c:pt idx="22794">
                  <c:v>-8.6927900000000002E-2</c:v>
                </c:pt>
                <c:pt idx="22795">
                  <c:v>-8.71894E-2</c:v>
                </c:pt>
                <c:pt idx="22796">
                  <c:v>-8.74949E-2</c:v>
                </c:pt>
                <c:pt idx="22797">
                  <c:v>-8.7839399999999998E-2</c:v>
                </c:pt>
                <c:pt idx="22798">
                  <c:v>-8.8215199999999994E-2</c:v>
                </c:pt>
                <c:pt idx="22799">
                  <c:v>-8.8617199999999993E-2</c:v>
                </c:pt>
                <c:pt idx="22800">
                  <c:v>-8.9044300000000007E-2</c:v>
                </c:pt>
                <c:pt idx="22801">
                  <c:v>-8.9496099999999995E-2</c:v>
                </c:pt>
                <c:pt idx="22802">
                  <c:v>-8.9971999999999996E-2</c:v>
                </c:pt>
                <c:pt idx="22803">
                  <c:v>-9.0474899999999997E-2</c:v>
                </c:pt>
                <c:pt idx="22804">
                  <c:v>-9.1010800000000003E-2</c:v>
                </c:pt>
                <c:pt idx="22805">
                  <c:v>-9.1582499999999997E-2</c:v>
                </c:pt>
                <c:pt idx="22806">
                  <c:v>-9.2188400000000004E-2</c:v>
                </c:pt>
                <c:pt idx="22807">
                  <c:v>-9.2825500000000005E-2</c:v>
                </c:pt>
                <c:pt idx="22808">
                  <c:v>-9.3492400000000003E-2</c:v>
                </c:pt>
                <c:pt idx="22809">
                  <c:v>-9.4186800000000001E-2</c:v>
                </c:pt>
                <c:pt idx="22810">
                  <c:v>-9.4906000000000004E-2</c:v>
                </c:pt>
                <c:pt idx="22811">
                  <c:v>-9.56515E-2</c:v>
                </c:pt>
                <c:pt idx="22812">
                  <c:v>-9.6424700000000002E-2</c:v>
                </c:pt>
                <c:pt idx="22813">
                  <c:v>-9.7221000000000002E-2</c:v>
                </c:pt>
                <c:pt idx="22814">
                  <c:v>-9.8036499999999999E-2</c:v>
                </c:pt>
                <c:pt idx="22815">
                  <c:v>-9.88758E-2</c:v>
                </c:pt>
                <c:pt idx="22816">
                  <c:v>-9.9746799999999997E-2</c:v>
                </c:pt>
                <c:pt idx="22817">
                  <c:v>-0.10065200000000001</c:v>
                </c:pt>
                <c:pt idx="22818">
                  <c:v>-0.101593</c:v>
                </c:pt>
                <c:pt idx="22819">
                  <c:v>-0.102576</c:v>
                </c:pt>
                <c:pt idx="22820">
                  <c:v>-0.103603</c:v>
                </c:pt>
                <c:pt idx="22821">
                  <c:v>-0.104672</c:v>
                </c:pt>
                <c:pt idx="22822">
                  <c:v>-0.10577400000000001</c:v>
                </c:pt>
                <c:pt idx="22823">
                  <c:v>-0.106904</c:v>
                </c:pt>
                <c:pt idx="22824">
                  <c:v>-0.108058</c:v>
                </c:pt>
                <c:pt idx="22825">
                  <c:v>-0.109225</c:v>
                </c:pt>
                <c:pt idx="22826">
                  <c:v>-0.110399</c:v>
                </c:pt>
                <c:pt idx="22827">
                  <c:v>-0.11158700000000001</c:v>
                </c:pt>
                <c:pt idx="22828">
                  <c:v>-0.11279599999999999</c:v>
                </c:pt>
                <c:pt idx="22829">
                  <c:v>-0.11403199999999999</c:v>
                </c:pt>
                <c:pt idx="22830">
                  <c:v>-0.11529399999999999</c:v>
                </c:pt>
                <c:pt idx="22831">
                  <c:v>-0.116578</c:v>
                </c:pt>
                <c:pt idx="22832">
                  <c:v>-0.11788</c:v>
                </c:pt>
                <c:pt idx="22833">
                  <c:v>-0.11919100000000001</c:v>
                </c:pt>
                <c:pt idx="22834">
                  <c:v>-0.120508</c:v>
                </c:pt>
                <c:pt idx="22835">
                  <c:v>-0.12182800000000001</c:v>
                </c:pt>
                <c:pt idx="22836">
                  <c:v>-0.123153</c:v>
                </c:pt>
                <c:pt idx="22837">
                  <c:v>-0.124486</c:v>
                </c:pt>
                <c:pt idx="22838">
                  <c:v>-0.12583</c:v>
                </c:pt>
                <c:pt idx="22839">
                  <c:v>-0.12718099999999999</c:v>
                </c:pt>
                <c:pt idx="22840">
                  <c:v>-0.12854099999999999</c:v>
                </c:pt>
                <c:pt idx="22841">
                  <c:v>-0.12991</c:v>
                </c:pt>
                <c:pt idx="22842">
                  <c:v>-0.13128999999999999</c:v>
                </c:pt>
                <c:pt idx="22843">
                  <c:v>-0.13267499999999999</c:v>
                </c:pt>
                <c:pt idx="22844">
                  <c:v>-0.13406499999999999</c:v>
                </c:pt>
                <c:pt idx="22845">
                  <c:v>-0.13546</c:v>
                </c:pt>
                <c:pt idx="22846">
                  <c:v>-0.13686000000000001</c:v>
                </c:pt>
                <c:pt idx="22847">
                  <c:v>-0.138263</c:v>
                </c:pt>
                <c:pt idx="22848">
                  <c:v>-0.13966000000000001</c:v>
                </c:pt>
                <c:pt idx="22849">
                  <c:v>-0.141046</c:v>
                </c:pt>
                <c:pt idx="22850">
                  <c:v>-0.14241999999999999</c:v>
                </c:pt>
                <c:pt idx="22851">
                  <c:v>-0.143788</c:v>
                </c:pt>
                <c:pt idx="22852">
                  <c:v>-0.145151</c:v>
                </c:pt>
                <c:pt idx="22853">
                  <c:v>-0.14650299999999999</c:v>
                </c:pt>
                <c:pt idx="22854">
                  <c:v>-0.14784600000000001</c:v>
                </c:pt>
                <c:pt idx="22855">
                  <c:v>-0.14918000000000001</c:v>
                </c:pt>
                <c:pt idx="22856">
                  <c:v>-0.150506</c:v>
                </c:pt>
                <c:pt idx="22857">
                  <c:v>-0.15182200000000001</c:v>
                </c:pt>
                <c:pt idx="22858">
                  <c:v>-0.15312600000000001</c:v>
                </c:pt>
                <c:pt idx="22859">
                  <c:v>-0.154416</c:v>
                </c:pt>
                <c:pt idx="22860">
                  <c:v>-0.15568799999999999</c:v>
                </c:pt>
                <c:pt idx="22861">
                  <c:v>-0.15693799999999999</c:v>
                </c:pt>
                <c:pt idx="22862">
                  <c:v>-0.158167</c:v>
                </c:pt>
                <c:pt idx="22863">
                  <c:v>-0.159382</c:v>
                </c:pt>
                <c:pt idx="22864">
                  <c:v>-0.16058700000000001</c:v>
                </c:pt>
                <c:pt idx="22865">
                  <c:v>-0.16177800000000001</c:v>
                </c:pt>
                <c:pt idx="22866">
                  <c:v>-0.16294800000000001</c:v>
                </c:pt>
                <c:pt idx="22867">
                  <c:v>-0.16408200000000001</c:v>
                </c:pt>
                <c:pt idx="22868">
                  <c:v>-0.16517299999999999</c:v>
                </c:pt>
                <c:pt idx="22869">
                  <c:v>-0.166218</c:v>
                </c:pt>
                <c:pt idx="22870">
                  <c:v>-0.16721800000000001</c:v>
                </c:pt>
                <c:pt idx="22871">
                  <c:v>-0.168182</c:v>
                </c:pt>
                <c:pt idx="22872">
                  <c:v>-0.16911499999999999</c:v>
                </c:pt>
                <c:pt idx="22873">
                  <c:v>-0.17000899999999999</c:v>
                </c:pt>
                <c:pt idx="22874">
                  <c:v>-0.17086399999999999</c:v>
                </c:pt>
                <c:pt idx="22875">
                  <c:v>-0.17168900000000001</c:v>
                </c:pt>
                <c:pt idx="22876">
                  <c:v>-0.17249800000000001</c:v>
                </c:pt>
                <c:pt idx="22877">
                  <c:v>-0.173295</c:v>
                </c:pt>
                <c:pt idx="22878">
                  <c:v>-0.17408199999999999</c:v>
                </c:pt>
                <c:pt idx="22879">
                  <c:v>-0.17485999999999999</c:v>
                </c:pt>
                <c:pt idx="22880">
                  <c:v>-0.17563000000000001</c:v>
                </c:pt>
                <c:pt idx="22881">
                  <c:v>-0.17639199999999999</c:v>
                </c:pt>
                <c:pt idx="22882">
                  <c:v>-0.177145</c:v>
                </c:pt>
                <c:pt idx="22883">
                  <c:v>-0.17788599999999999</c:v>
                </c:pt>
                <c:pt idx="22884">
                  <c:v>-0.17860799999999999</c:v>
                </c:pt>
                <c:pt idx="22885">
                  <c:v>-0.17930499999999999</c:v>
                </c:pt>
                <c:pt idx="22886">
                  <c:v>-0.17996799999999999</c:v>
                </c:pt>
                <c:pt idx="22887">
                  <c:v>-0.180587</c:v>
                </c:pt>
                <c:pt idx="22888">
                  <c:v>-0.18115899999999999</c:v>
                </c:pt>
                <c:pt idx="22889">
                  <c:v>-0.18168200000000001</c:v>
                </c:pt>
                <c:pt idx="22890">
                  <c:v>-0.18215100000000001</c:v>
                </c:pt>
                <c:pt idx="22891">
                  <c:v>-0.182563</c:v>
                </c:pt>
                <c:pt idx="22892">
                  <c:v>-0.182924</c:v>
                </c:pt>
                <c:pt idx="22893">
                  <c:v>-0.18324299999999999</c:v>
                </c:pt>
                <c:pt idx="22894">
                  <c:v>-0.183531</c:v>
                </c:pt>
                <c:pt idx="22895">
                  <c:v>-0.18379400000000001</c:v>
                </c:pt>
                <c:pt idx="22896">
                  <c:v>-0.184035</c:v>
                </c:pt>
                <c:pt idx="22897">
                  <c:v>-0.184248</c:v>
                </c:pt>
                <c:pt idx="22898">
                  <c:v>-0.18442800000000001</c:v>
                </c:pt>
                <c:pt idx="22899">
                  <c:v>-0.18457799999999999</c:v>
                </c:pt>
                <c:pt idx="22900">
                  <c:v>-0.184701</c:v>
                </c:pt>
                <c:pt idx="22901">
                  <c:v>-0.18479799999999999</c:v>
                </c:pt>
                <c:pt idx="22902">
                  <c:v>-0.18487000000000001</c:v>
                </c:pt>
                <c:pt idx="22903">
                  <c:v>-0.184922</c:v>
                </c:pt>
                <c:pt idx="22904">
                  <c:v>-0.184973</c:v>
                </c:pt>
                <c:pt idx="22905">
                  <c:v>-0.185032</c:v>
                </c:pt>
                <c:pt idx="22906">
                  <c:v>-0.18510399999999999</c:v>
                </c:pt>
                <c:pt idx="22907">
                  <c:v>-0.18518899999999999</c:v>
                </c:pt>
                <c:pt idx="22908">
                  <c:v>-0.18528900000000001</c:v>
                </c:pt>
                <c:pt idx="22909">
                  <c:v>-0.18540400000000001</c:v>
                </c:pt>
                <c:pt idx="22910">
                  <c:v>-0.185528</c:v>
                </c:pt>
                <c:pt idx="22911">
                  <c:v>-0.18565899999999999</c:v>
                </c:pt>
                <c:pt idx="22912">
                  <c:v>-0.18579999999999999</c:v>
                </c:pt>
                <c:pt idx="22913">
                  <c:v>-0.18595400000000001</c:v>
                </c:pt>
                <c:pt idx="22914">
                  <c:v>-0.18612000000000001</c:v>
                </c:pt>
                <c:pt idx="22915">
                  <c:v>-0.186303</c:v>
                </c:pt>
                <c:pt idx="22916">
                  <c:v>-0.18650600000000001</c:v>
                </c:pt>
                <c:pt idx="22917">
                  <c:v>-0.186721</c:v>
                </c:pt>
                <c:pt idx="22918">
                  <c:v>-0.18693899999999999</c:v>
                </c:pt>
                <c:pt idx="22919">
                  <c:v>-0.187162</c:v>
                </c:pt>
                <c:pt idx="22920">
                  <c:v>-0.18740000000000001</c:v>
                </c:pt>
                <c:pt idx="22921">
                  <c:v>-0.18766099999999999</c:v>
                </c:pt>
                <c:pt idx="22922">
                  <c:v>-0.18795000000000001</c:v>
                </c:pt>
                <c:pt idx="22923">
                  <c:v>-0.18826999999999999</c:v>
                </c:pt>
                <c:pt idx="22924">
                  <c:v>-0.18862699999999999</c:v>
                </c:pt>
                <c:pt idx="22925">
                  <c:v>-0.189026</c:v>
                </c:pt>
                <c:pt idx="22926">
                  <c:v>-0.189467</c:v>
                </c:pt>
                <c:pt idx="22927">
                  <c:v>-0.18995500000000001</c:v>
                </c:pt>
                <c:pt idx="22928">
                  <c:v>-0.190496</c:v>
                </c:pt>
                <c:pt idx="22929">
                  <c:v>-0.19109000000000001</c:v>
                </c:pt>
                <c:pt idx="22930">
                  <c:v>-0.19172600000000001</c:v>
                </c:pt>
                <c:pt idx="22931">
                  <c:v>-0.19239800000000001</c:v>
                </c:pt>
                <c:pt idx="22932">
                  <c:v>-0.19311200000000001</c:v>
                </c:pt>
                <c:pt idx="22933">
                  <c:v>-0.19387499999999999</c:v>
                </c:pt>
                <c:pt idx="22934">
                  <c:v>-0.194691</c:v>
                </c:pt>
                <c:pt idx="22935">
                  <c:v>-0.19555600000000001</c:v>
                </c:pt>
                <c:pt idx="22936">
                  <c:v>-0.196463</c:v>
                </c:pt>
                <c:pt idx="22937">
                  <c:v>-0.197408</c:v>
                </c:pt>
                <c:pt idx="22938">
                  <c:v>-0.19839300000000001</c:v>
                </c:pt>
                <c:pt idx="22939">
                  <c:v>-0.19942499999999999</c:v>
                </c:pt>
                <c:pt idx="22940">
                  <c:v>-0.20050299999999999</c:v>
                </c:pt>
                <c:pt idx="22941">
                  <c:v>-0.201631</c:v>
                </c:pt>
                <c:pt idx="22942">
                  <c:v>-0.20280699999999999</c:v>
                </c:pt>
                <c:pt idx="22943">
                  <c:v>-0.20402799999999999</c:v>
                </c:pt>
                <c:pt idx="22944">
                  <c:v>-0.20529600000000001</c:v>
                </c:pt>
                <c:pt idx="22945">
                  <c:v>-0.20661399999999999</c:v>
                </c:pt>
                <c:pt idx="22946">
                  <c:v>-0.207978</c:v>
                </c:pt>
                <c:pt idx="22947">
                  <c:v>-0.20938200000000001</c:v>
                </c:pt>
                <c:pt idx="22948">
                  <c:v>-0.21082500000000001</c:v>
                </c:pt>
                <c:pt idx="22949">
                  <c:v>-0.21231</c:v>
                </c:pt>
                <c:pt idx="22950">
                  <c:v>-0.213833</c:v>
                </c:pt>
                <c:pt idx="22951">
                  <c:v>-0.21537999999999999</c:v>
                </c:pt>
                <c:pt idx="22952">
                  <c:v>-0.216949</c:v>
                </c:pt>
                <c:pt idx="22953">
                  <c:v>-0.21853600000000001</c:v>
                </c:pt>
                <c:pt idx="22954">
                  <c:v>-0.220134</c:v>
                </c:pt>
                <c:pt idx="22955">
                  <c:v>-0.22173599999999999</c:v>
                </c:pt>
                <c:pt idx="22956">
                  <c:v>-0.22334399999999999</c:v>
                </c:pt>
                <c:pt idx="22957">
                  <c:v>-0.22495799999999999</c:v>
                </c:pt>
                <c:pt idx="22958">
                  <c:v>-0.226572</c:v>
                </c:pt>
                <c:pt idx="22959">
                  <c:v>-0.228184</c:v>
                </c:pt>
                <c:pt idx="22960">
                  <c:v>-0.229793</c:v>
                </c:pt>
                <c:pt idx="22961">
                  <c:v>-0.23139899999999999</c:v>
                </c:pt>
                <c:pt idx="22962">
                  <c:v>-0.23300499999999999</c:v>
                </c:pt>
                <c:pt idx="22963">
                  <c:v>-0.23461899999999999</c:v>
                </c:pt>
                <c:pt idx="22964">
                  <c:v>-0.23625099999999999</c:v>
                </c:pt>
                <c:pt idx="22965">
                  <c:v>-0.23791000000000001</c:v>
                </c:pt>
                <c:pt idx="22966">
                  <c:v>-0.23960200000000001</c:v>
                </c:pt>
                <c:pt idx="22967">
                  <c:v>-0.24132700000000001</c:v>
                </c:pt>
                <c:pt idx="22968">
                  <c:v>-0.24307400000000001</c:v>
                </c:pt>
                <c:pt idx="22969">
                  <c:v>-0.24482599999999999</c:v>
                </c:pt>
                <c:pt idx="22970">
                  <c:v>-0.24657399999999999</c:v>
                </c:pt>
                <c:pt idx="22971">
                  <c:v>-0.24831700000000001</c:v>
                </c:pt>
                <c:pt idx="22972">
                  <c:v>-0.25006600000000001</c:v>
                </c:pt>
                <c:pt idx="22973">
                  <c:v>-0.251828</c:v>
                </c:pt>
                <c:pt idx="22974">
                  <c:v>-0.25359500000000001</c:v>
                </c:pt>
                <c:pt idx="22975">
                  <c:v>-0.25534099999999998</c:v>
                </c:pt>
                <c:pt idx="22976">
                  <c:v>-0.25705</c:v>
                </c:pt>
                <c:pt idx="22977">
                  <c:v>-0.25871300000000003</c:v>
                </c:pt>
                <c:pt idx="22978">
                  <c:v>-0.26033099999999998</c:v>
                </c:pt>
                <c:pt idx="22979">
                  <c:v>-0.26189800000000002</c:v>
                </c:pt>
                <c:pt idx="22980">
                  <c:v>-0.26341399999999998</c:v>
                </c:pt>
                <c:pt idx="22981">
                  <c:v>-0.26488800000000001</c:v>
                </c:pt>
                <c:pt idx="22982">
                  <c:v>-0.26632899999999998</c:v>
                </c:pt>
                <c:pt idx="22983">
                  <c:v>-0.26773799999999998</c:v>
                </c:pt>
                <c:pt idx="22984">
                  <c:v>-0.26911200000000002</c:v>
                </c:pt>
                <c:pt idx="22985">
                  <c:v>-0.27045200000000003</c:v>
                </c:pt>
                <c:pt idx="22986">
                  <c:v>-0.271756</c:v>
                </c:pt>
                <c:pt idx="22987">
                  <c:v>-0.27301700000000001</c:v>
                </c:pt>
                <c:pt idx="22988">
                  <c:v>-0.27423700000000001</c:v>
                </c:pt>
                <c:pt idx="22989">
                  <c:v>-0.27541500000000002</c:v>
                </c:pt>
                <c:pt idx="22990">
                  <c:v>-0.27654600000000001</c:v>
                </c:pt>
                <c:pt idx="22991">
                  <c:v>-0.27762500000000001</c:v>
                </c:pt>
                <c:pt idx="22992">
                  <c:v>-0.27866099999999999</c:v>
                </c:pt>
                <c:pt idx="22993">
                  <c:v>-0.27966200000000002</c:v>
                </c:pt>
                <c:pt idx="22994">
                  <c:v>-0.28062700000000002</c:v>
                </c:pt>
                <c:pt idx="22995">
                  <c:v>-0.28154699999999999</c:v>
                </c:pt>
                <c:pt idx="22996">
                  <c:v>-0.28241500000000003</c:v>
                </c:pt>
                <c:pt idx="22997">
                  <c:v>-0.283223</c:v>
                </c:pt>
                <c:pt idx="22998">
                  <c:v>-0.28396300000000002</c:v>
                </c:pt>
                <c:pt idx="22999">
                  <c:v>-0.28462999999999999</c:v>
                </c:pt>
                <c:pt idx="23000">
                  <c:v>-0.28523199999999999</c:v>
                </c:pt>
                <c:pt idx="23001">
                  <c:v>-0.28577399999999997</c:v>
                </c:pt>
                <c:pt idx="23002">
                  <c:v>-0.28625200000000001</c:v>
                </c:pt>
                <c:pt idx="23003">
                  <c:v>-0.28665000000000002</c:v>
                </c:pt>
                <c:pt idx="23004">
                  <c:v>-0.28694700000000001</c:v>
                </c:pt>
                <c:pt idx="23005">
                  <c:v>-0.287138</c:v>
                </c:pt>
                <c:pt idx="23006">
                  <c:v>-0.28723399999999999</c:v>
                </c:pt>
                <c:pt idx="23007">
                  <c:v>-0.28725299999999998</c:v>
                </c:pt>
                <c:pt idx="23008">
                  <c:v>-0.28720600000000002</c:v>
                </c:pt>
                <c:pt idx="23009">
                  <c:v>-0.28709899999999999</c:v>
                </c:pt>
                <c:pt idx="23010">
                  <c:v>-0.286935</c:v>
                </c:pt>
                <c:pt idx="23011">
                  <c:v>-0.286715</c:v>
                </c:pt>
                <c:pt idx="23012">
                  <c:v>-0.286439</c:v>
                </c:pt>
                <c:pt idx="23013">
                  <c:v>-0.28610099999999999</c:v>
                </c:pt>
                <c:pt idx="23014">
                  <c:v>-0.28569699999999998</c:v>
                </c:pt>
                <c:pt idx="23015">
                  <c:v>-0.28523100000000001</c:v>
                </c:pt>
                <c:pt idx="23016">
                  <c:v>-0.28471200000000002</c:v>
                </c:pt>
                <c:pt idx="23017">
                  <c:v>-0.28414</c:v>
                </c:pt>
                <c:pt idx="23018">
                  <c:v>-0.28351500000000002</c:v>
                </c:pt>
                <c:pt idx="23019">
                  <c:v>-0.28283999999999998</c:v>
                </c:pt>
                <c:pt idx="23020">
                  <c:v>-0.282109</c:v>
                </c:pt>
                <c:pt idx="23021">
                  <c:v>-0.28131099999999998</c:v>
                </c:pt>
                <c:pt idx="23022">
                  <c:v>-0.28043699999999999</c:v>
                </c:pt>
                <c:pt idx="23023">
                  <c:v>-0.27948699999999999</c:v>
                </c:pt>
                <c:pt idx="23024">
                  <c:v>-0.27846199999999999</c:v>
                </c:pt>
                <c:pt idx="23025">
                  <c:v>-0.27736699999999997</c:v>
                </c:pt>
                <c:pt idx="23026">
                  <c:v>-0.27620499999999998</c:v>
                </c:pt>
                <c:pt idx="23027">
                  <c:v>-0.27497500000000002</c:v>
                </c:pt>
                <c:pt idx="23028">
                  <c:v>-0.27367399999999997</c:v>
                </c:pt>
                <c:pt idx="23029">
                  <c:v>-0.27231300000000003</c:v>
                </c:pt>
                <c:pt idx="23030">
                  <c:v>-0.270903</c:v>
                </c:pt>
                <c:pt idx="23031">
                  <c:v>-0.26944600000000002</c:v>
                </c:pt>
                <c:pt idx="23032">
                  <c:v>-0.26793499999999998</c:v>
                </c:pt>
                <c:pt idx="23033">
                  <c:v>-0.26636900000000002</c:v>
                </c:pt>
                <c:pt idx="23034">
                  <c:v>-0.26475100000000001</c:v>
                </c:pt>
                <c:pt idx="23035">
                  <c:v>-0.26308500000000001</c:v>
                </c:pt>
                <c:pt idx="23036">
                  <c:v>-0.26137700000000003</c:v>
                </c:pt>
                <c:pt idx="23037">
                  <c:v>-0.259633</c:v>
                </c:pt>
                <c:pt idx="23038">
                  <c:v>-0.257853</c:v>
                </c:pt>
                <c:pt idx="23039">
                  <c:v>-0.25603700000000001</c:v>
                </c:pt>
                <c:pt idx="23040">
                  <c:v>-0.254193</c:v>
                </c:pt>
                <c:pt idx="23041">
                  <c:v>-0.25232700000000002</c:v>
                </c:pt>
                <c:pt idx="23042">
                  <c:v>-0.25044300000000003</c:v>
                </c:pt>
                <c:pt idx="23043">
                  <c:v>-0.24854599999999999</c:v>
                </c:pt>
                <c:pt idx="23044">
                  <c:v>-0.24664900000000001</c:v>
                </c:pt>
                <c:pt idx="23045">
                  <c:v>-0.244755</c:v>
                </c:pt>
                <c:pt idx="23046">
                  <c:v>-0.242865</c:v>
                </c:pt>
                <c:pt idx="23047">
                  <c:v>-0.24098600000000001</c:v>
                </c:pt>
                <c:pt idx="23048">
                  <c:v>-0.23912800000000001</c:v>
                </c:pt>
                <c:pt idx="23049">
                  <c:v>-0.237292</c:v>
                </c:pt>
                <c:pt idx="23050">
                  <c:v>-0.23546800000000001</c:v>
                </c:pt>
                <c:pt idx="23051">
                  <c:v>-0.233652</c:v>
                </c:pt>
                <c:pt idx="23052">
                  <c:v>-0.231853</c:v>
                </c:pt>
                <c:pt idx="23053">
                  <c:v>-0.23008100000000001</c:v>
                </c:pt>
                <c:pt idx="23054">
                  <c:v>-0.22833300000000001</c:v>
                </c:pt>
                <c:pt idx="23055">
                  <c:v>-0.226601</c:v>
                </c:pt>
                <c:pt idx="23056">
                  <c:v>-0.224882</c:v>
                </c:pt>
                <c:pt idx="23057">
                  <c:v>-0.22317000000000001</c:v>
                </c:pt>
                <c:pt idx="23058">
                  <c:v>-0.22146299999999999</c:v>
                </c:pt>
                <c:pt idx="23059">
                  <c:v>-0.219775</c:v>
                </c:pt>
                <c:pt idx="23060">
                  <c:v>-0.21812699999999999</c:v>
                </c:pt>
                <c:pt idx="23061">
                  <c:v>-0.216532</c:v>
                </c:pt>
                <c:pt idx="23062">
                  <c:v>-0.21498700000000001</c:v>
                </c:pt>
                <c:pt idx="23063">
                  <c:v>-0.213479</c:v>
                </c:pt>
                <c:pt idx="23064">
                  <c:v>-0.212001</c:v>
                </c:pt>
                <c:pt idx="23065">
                  <c:v>-0.21055599999999999</c:v>
                </c:pt>
                <c:pt idx="23066">
                  <c:v>-0.209151</c:v>
                </c:pt>
                <c:pt idx="23067">
                  <c:v>-0.207787</c:v>
                </c:pt>
                <c:pt idx="23068">
                  <c:v>-0.20646600000000001</c:v>
                </c:pt>
                <c:pt idx="23069">
                  <c:v>-0.20519899999999999</c:v>
                </c:pt>
                <c:pt idx="23070">
                  <c:v>-0.20400099999999999</c:v>
                </c:pt>
                <c:pt idx="23071">
                  <c:v>-0.20288200000000001</c:v>
                </c:pt>
                <c:pt idx="23072">
                  <c:v>-0.201844</c:v>
                </c:pt>
                <c:pt idx="23073">
                  <c:v>-0.200878</c:v>
                </c:pt>
                <c:pt idx="23074">
                  <c:v>-0.19998199999999999</c:v>
                </c:pt>
                <c:pt idx="23075">
                  <c:v>-0.199159</c:v>
                </c:pt>
                <c:pt idx="23076">
                  <c:v>-0.19841400000000001</c:v>
                </c:pt>
                <c:pt idx="23077">
                  <c:v>-0.19775300000000001</c:v>
                </c:pt>
                <c:pt idx="23078">
                  <c:v>-0.19717499999999999</c:v>
                </c:pt>
                <c:pt idx="23079">
                  <c:v>-0.19667999999999999</c:v>
                </c:pt>
                <c:pt idx="23080">
                  <c:v>-0.196269</c:v>
                </c:pt>
                <c:pt idx="23081">
                  <c:v>-0.195938</c:v>
                </c:pt>
                <c:pt idx="23082">
                  <c:v>-0.195683</c:v>
                </c:pt>
                <c:pt idx="23083">
                  <c:v>-0.19550100000000001</c:v>
                </c:pt>
                <c:pt idx="23084">
                  <c:v>-0.195381</c:v>
                </c:pt>
                <c:pt idx="23085">
                  <c:v>-0.19531999999999999</c:v>
                </c:pt>
                <c:pt idx="23086">
                  <c:v>-0.19531499999999999</c:v>
                </c:pt>
                <c:pt idx="23087">
                  <c:v>-0.19536999999999999</c:v>
                </c:pt>
                <c:pt idx="23088">
                  <c:v>-0.195494</c:v>
                </c:pt>
                <c:pt idx="23089">
                  <c:v>-0.19570100000000001</c:v>
                </c:pt>
                <c:pt idx="23090">
                  <c:v>-0.19599</c:v>
                </c:pt>
                <c:pt idx="23091">
                  <c:v>-0.19634699999999999</c:v>
                </c:pt>
                <c:pt idx="23092">
                  <c:v>-0.19675999999999999</c:v>
                </c:pt>
                <c:pt idx="23093">
                  <c:v>-0.19722899999999999</c:v>
                </c:pt>
                <c:pt idx="23094">
                  <c:v>-0.19775999999999999</c:v>
                </c:pt>
                <c:pt idx="23095">
                  <c:v>-0.198354</c:v>
                </c:pt>
                <c:pt idx="23096">
                  <c:v>-0.199014</c:v>
                </c:pt>
                <c:pt idx="23097">
                  <c:v>-0.199738</c:v>
                </c:pt>
                <c:pt idx="23098">
                  <c:v>-0.20052300000000001</c:v>
                </c:pt>
                <c:pt idx="23099">
                  <c:v>-0.20136799999999999</c:v>
                </c:pt>
                <c:pt idx="23100">
                  <c:v>-0.20227600000000001</c:v>
                </c:pt>
                <c:pt idx="23101">
                  <c:v>-0.20324600000000001</c:v>
                </c:pt>
                <c:pt idx="23102">
                  <c:v>-0.20427300000000001</c:v>
                </c:pt>
                <c:pt idx="23103">
                  <c:v>-0.20535800000000001</c:v>
                </c:pt>
                <c:pt idx="23104">
                  <c:v>-0.206509</c:v>
                </c:pt>
                <c:pt idx="23105">
                  <c:v>-0.20772599999999999</c:v>
                </c:pt>
                <c:pt idx="23106">
                  <c:v>-0.20899599999999999</c:v>
                </c:pt>
                <c:pt idx="23107">
                  <c:v>-0.21030699999999999</c:v>
                </c:pt>
                <c:pt idx="23108">
                  <c:v>-0.21165100000000001</c:v>
                </c:pt>
                <c:pt idx="23109">
                  <c:v>-0.21302599999999999</c:v>
                </c:pt>
                <c:pt idx="23110">
                  <c:v>-0.21443599999999999</c:v>
                </c:pt>
                <c:pt idx="23111">
                  <c:v>-0.21588099999999999</c:v>
                </c:pt>
                <c:pt idx="23112">
                  <c:v>-0.217361</c:v>
                </c:pt>
                <c:pt idx="23113">
                  <c:v>-0.21887400000000001</c:v>
                </c:pt>
                <c:pt idx="23114">
                  <c:v>-0.220414</c:v>
                </c:pt>
                <c:pt idx="23115">
                  <c:v>-0.221971</c:v>
                </c:pt>
                <c:pt idx="23116">
                  <c:v>-0.22353500000000001</c:v>
                </c:pt>
                <c:pt idx="23117">
                  <c:v>-0.225102</c:v>
                </c:pt>
                <c:pt idx="23118">
                  <c:v>-0.226663</c:v>
                </c:pt>
                <c:pt idx="23119">
                  <c:v>-0.228214</c:v>
                </c:pt>
                <c:pt idx="23120">
                  <c:v>-0.22975599999999999</c:v>
                </c:pt>
                <c:pt idx="23121">
                  <c:v>-0.231295</c:v>
                </c:pt>
                <c:pt idx="23122">
                  <c:v>-0.23283599999999999</c:v>
                </c:pt>
                <c:pt idx="23123">
                  <c:v>-0.234377</c:v>
                </c:pt>
                <c:pt idx="23124">
                  <c:v>-0.23591500000000001</c:v>
                </c:pt>
                <c:pt idx="23125">
                  <c:v>-0.23744899999999999</c:v>
                </c:pt>
                <c:pt idx="23126">
                  <c:v>-0.23897599999999999</c:v>
                </c:pt>
                <c:pt idx="23127">
                  <c:v>-0.24048900000000001</c:v>
                </c:pt>
                <c:pt idx="23128">
                  <c:v>-0.24198600000000001</c:v>
                </c:pt>
                <c:pt idx="23129">
                  <c:v>-0.24346599999999999</c:v>
                </c:pt>
                <c:pt idx="23130">
                  <c:v>-0.24493899999999999</c:v>
                </c:pt>
                <c:pt idx="23131">
                  <c:v>-0.24640200000000001</c:v>
                </c:pt>
                <c:pt idx="23132">
                  <c:v>-0.24784999999999999</c:v>
                </c:pt>
                <c:pt idx="23133">
                  <c:v>-0.249279</c:v>
                </c:pt>
                <c:pt idx="23134">
                  <c:v>-0.25068600000000002</c:v>
                </c:pt>
                <c:pt idx="23135">
                  <c:v>-0.25206499999999998</c:v>
                </c:pt>
                <c:pt idx="23136">
                  <c:v>-0.25341200000000003</c:v>
                </c:pt>
                <c:pt idx="23137">
                  <c:v>-0.25473000000000001</c:v>
                </c:pt>
                <c:pt idx="23138">
                  <c:v>-0.256019</c:v>
                </c:pt>
                <c:pt idx="23139">
                  <c:v>-0.257272</c:v>
                </c:pt>
                <c:pt idx="23140">
                  <c:v>-0.25848599999999999</c:v>
                </c:pt>
                <c:pt idx="23141">
                  <c:v>-0.25965700000000003</c:v>
                </c:pt>
                <c:pt idx="23142">
                  <c:v>-0.26078499999999999</c:v>
                </c:pt>
                <c:pt idx="23143">
                  <c:v>-0.26186500000000001</c:v>
                </c:pt>
                <c:pt idx="23144">
                  <c:v>-0.26289499999999999</c:v>
                </c:pt>
                <c:pt idx="23145">
                  <c:v>-0.26387699999999997</c:v>
                </c:pt>
                <c:pt idx="23146">
                  <c:v>-0.26481100000000002</c:v>
                </c:pt>
                <c:pt idx="23147">
                  <c:v>-0.26569500000000001</c:v>
                </c:pt>
                <c:pt idx="23148">
                  <c:v>-0.26652700000000001</c:v>
                </c:pt>
                <c:pt idx="23149">
                  <c:v>-0.26730300000000001</c:v>
                </c:pt>
                <c:pt idx="23150">
                  <c:v>-0.26801399999999997</c:v>
                </c:pt>
                <c:pt idx="23151">
                  <c:v>-0.26866000000000001</c:v>
                </c:pt>
                <c:pt idx="23152">
                  <c:v>-0.26924599999999999</c:v>
                </c:pt>
                <c:pt idx="23153">
                  <c:v>-0.26978000000000002</c:v>
                </c:pt>
                <c:pt idx="23154">
                  <c:v>-0.27026899999999998</c:v>
                </c:pt>
                <c:pt idx="23155">
                  <c:v>-0.27070699999999998</c:v>
                </c:pt>
                <c:pt idx="23156">
                  <c:v>-0.271092</c:v>
                </c:pt>
                <c:pt idx="23157">
                  <c:v>-0.27143</c:v>
                </c:pt>
                <c:pt idx="23158">
                  <c:v>-0.27172299999999999</c:v>
                </c:pt>
                <c:pt idx="23159">
                  <c:v>-0.27192300000000003</c:v>
                </c:pt>
                <c:pt idx="23160">
                  <c:v>-0.27199400000000001</c:v>
                </c:pt>
                <c:pt idx="23161">
                  <c:v>-0.27199099999999998</c:v>
                </c:pt>
                <c:pt idx="23162">
                  <c:v>-0.271953</c:v>
                </c:pt>
                <c:pt idx="23163">
                  <c:v>-0.27185199999999998</c:v>
                </c:pt>
                <c:pt idx="23164">
                  <c:v>-0.27167799999999998</c:v>
                </c:pt>
                <c:pt idx="23165">
                  <c:v>-0.27145399999999997</c:v>
                </c:pt>
                <c:pt idx="23166">
                  <c:v>-0.27118700000000001</c:v>
                </c:pt>
                <c:pt idx="23167">
                  <c:v>-0.27087499999999998</c:v>
                </c:pt>
                <c:pt idx="23168">
                  <c:v>-0.270511</c:v>
                </c:pt>
                <c:pt idx="23169">
                  <c:v>-0.270094</c:v>
                </c:pt>
                <c:pt idx="23170">
                  <c:v>-0.26962399999999997</c:v>
                </c:pt>
                <c:pt idx="23171">
                  <c:v>-0.26910400000000001</c:v>
                </c:pt>
                <c:pt idx="23172">
                  <c:v>-0.268536</c:v>
                </c:pt>
                <c:pt idx="23173">
                  <c:v>-0.267924</c:v>
                </c:pt>
                <c:pt idx="23174">
                  <c:v>-0.267266</c:v>
                </c:pt>
                <c:pt idx="23175">
                  <c:v>-0.26656299999999999</c:v>
                </c:pt>
                <c:pt idx="23176">
                  <c:v>-0.26581300000000002</c:v>
                </c:pt>
                <c:pt idx="23177">
                  <c:v>-0.26502199999999998</c:v>
                </c:pt>
                <c:pt idx="23178">
                  <c:v>-0.26419599999999999</c:v>
                </c:pt>
                <c:pt idx="23179">
                  <c:v>-0.26333499999999999</c:v>
                </c:pt>
                <c:pt idx="23180">
                  <c:v>-0.26244000000000001</c:v>
                </c:pt>
                <c:pt idx="23181">
                  <c:v>-0.26151600000000003</c:v>
                </c:pt>
                <c:pt idx="23182">
                  <c:v>-0.26056600000000002</c:v>
                </c:pt>
                <c:pt idx="23183">
                  <c:v>-0.25958900000000001</c:v>
                </c:pt>
                <c:pt idx="23184">
                  <c:v>-0.25858100000000001</c:v>
                </c:pt>
                <c:pt idx="23185">
                  <c:v>-0.25753999999999999</c:v>
                </c:pt>
                <c:pt idx="23186">
                  <c:v>-0.25647300000000001</c:v>
                </c:pt>
                <c:pt idx="23187">
                  <c:v>-0.25538300000000003</c:v>
                </c:pt>
                <c:pt idx="23188">
                  <c:v>-0.25426900000000002</c:v>
                </c:pt>
                <c:pt idx="23189">
                  <c:v>-0.25313400000000003</c:v>
                </c:pt>
                <c:pt idx="23190">
                  <c:v>-0.25198199999999998</c:v>
                </c:pt>
                <c:pt idx="23191">
                  <c:v>-0.25081799999999999</c:v>
                </c:pt>
                <c:pt idx="23192">
                  <c:v>-0.249639</c:v>
                </c:pt>
                <c:pt idx="23193">
                  <c:v>-0.24843999999999999</c:v>
                </c:pt>
                <c:pt idx="23194">
                  <c:v>-0.24721099999999999</c:v>
                </c:pt>
                <c:pt idx="23195">
                  <c:v>-0.245951</c:v>
                </c:pt>
                <c:pt idx="23196">
                  <c:v>-0.24466499999999999</c:v>
                </c:pt>
                <c:pt idx="23197">
                  <c:v>-0.243369</c:v>
                </c:pt>
                <c:pt idx="23198">
                  <c:v>-0.24207400000000001</c:v>
                </c:pt>
                <c:pt idx="23199">
                  <c:v>-0.240784</c:v>
                </c:pt>
                <c:pt idx="23200">
                  <c:v>-0.23949000000000001</c:v>
                </c:pt>
                <c:pt idx="23201">
                  <c:v>-0.238181</c:v>
                </c:pt>
                <c:pt idx="23202">
                  <c:v>-0.23685</c:v>
                </c:pt>
                <c:pt idx="23203">
                  <c:v>-0.23549600000000001</c:v>
                </c:pt>
                <c:pt idx="23204">
                  <c:v>-0.23411999999999999</c:v>
                </c:pt>
                <c:pt idx="23205">
                  <c:v>-0.23271800000000001</c:v>
                </c:pt>
                <c:pt idx="23206">
                  <c:v>-0.23130000000000001</c:v>
                </c:pt>
                <c:pt idx="23207">
                  <c:v>-0.22987099999999999</c:v>
                </c:pt>
                <c:pt idx="23208">
                  <c:v>-0.228433</c:v>
                </c:pt>
                <c:pt idx="23209">
                  <c:v>-0.226988</c:v>
                </c:pt>
                <c:pt idx="23210">
                  <c:v>-0.22553999999999999</c:v>
                </c:pt>
                <c:pt idx="23211">
                  <c:v>-0.22409200000000001</c:v>
                </c:pt>
                <c:pt idx="23212">
                  <c:v>-0.22264900000000001</c:v>
                </c:pt>
                <c:pt idx="23213">
                  <c:v>-0.221218</c:v>
                </c:pt>
                <c:pt idx="23214">
                  <c:v>-0.219808</c:v>
                </c:pt>
                <c:pt idx="23215">
                  <c:v>-0.218416</c:v>
                </c:pt>
                <c:pt idx="23216">
                  <c:v>-0.21704200000000001</c:v>
                </c:pt>
                <c:pt idx="23217">
                  <c:v>-0.21568799999999999</c:v>
                </c:pt>
                <c:pt idx="23218">
                  <c:v>-0.21435299999999999</c:v>
                </c:pt>
                <c:pt idx="23219">
                  <c:v>-0.21303</c:v>
                </c:pt>
                <c:pt idx="23220">
                  <c:v>-0.21171100000000001</c:v>
                </c:pt>
                <c:pt idx="23221">
                  <c:v>-0.21038799999999999</c:v>
                </c:pt>
                <c:pt idx="23222">
                  <c:v>-0.20905799999999999</c:v>
                </c:pt>
                <c:pt idx="23223">
                  <c:v>-0.20772399999999999</c:v>
                </c:pt>
                <c:pt idx="23224">
                  <c:v>-0.20638999999999999</c:v>
                </c:pt>
                <c:pt idx="23225">
                  <c:v>-0.20505799999999999</c:v>
                </c:pt>
                <c:pt idx="23226">
                  <c:v>-0.20372699999999999</c:v>
                </c:pt>
                <c:pt idx="23227">
                  <c:v>-0.20238999999999999</c:v>
                </c:pt>
                <c:pt idx="23228">
                  <c:v>-0.201041</c:v>
                </c:pt>
                <c:pt idx="23229">
                  <c:v>-0.19967599999999999</c:v>
                </c:pt>
                <c:pt idx="23230">
                  <c:v>-0.19830600000000001</c:v>
                </c:pt>
                <c:pt idx="23231">
                  <c:v>-0.19694700000000001</c:v>
                </c:pt>
                <c:pt idx="23232">
                  <c:v>-0.19561000000000001</c:v>
                </c:pt>
                <c:pt idx="23233">
                  <c:v>-0.194297</c:v>
                </c:pt>
                <c:pt idx="23234">
                  <c:v>-0.19300300000000001</c:v>
                </c:pt>
                <c:pt idx="23235">
                  <c:v>-0.19173599999999999</c:v>
                </c:pt>
                <c:pt idx="23236">
                  <c:v>-0.190502</c:v>
                </c:pt>
                <c:pt idx="23237">
                  <c:v>-0.189303</c:v>
                </c:pt>
                <c:pt idx="23238">
                  <c:v>-0.188137</c:v>
                </c:pt>
                <c:pt idx="23239">
                  <c:v>-0.187003</c:v>
                </c:pt>
                <c:pt idx="23240">
                  <c:v>-0.18589900000000001</c:v>
                </c:pt>
                <c:pt idx="23241">
                  <c:v>-0.18482499999999999</c:v>
                </c:pt>
                <c:pt idx="23242">
                  <c:v>-0.18378</c:v>
                </c:pt>
                <c:pt idx="23243">
                  <c:v>-0.18276400000000001</c:v>
                </c:pt>
                <c:pt idx="23244">
                  <c:v>-0.18177499999999999</c:v>
                </c:pt>
                <c:pt idx="23245">
                  <c:v>-0.18081900000000001</c:v>
                </c:pt>
                <c:pt idx="23246">
                  <c:v>-0.17987900000000001</c:v>
                </c:pt>
                <c:pt idx="23247">
                  <c:v>-0.178901</c:v>
                </c:pt>
                <c:pt idx="23248">
                  <c:v>-0.177894</c:v>
                </c:pt>
                <c:pt idx="23249">
                  <c:v>-0.176929</c:v>
                </c:pt>
                <c:pt idx="23250">
                  <c:v>-0.176011</c:v>
                </c:pt>
                <c:pt idx="23251">
                  <c:v>-0.17510899999999999</c:v>
                </c:pt>
                <c:pt idx="23252">
                  <c:v>-0.17423</c:v>
                </c:pt>
                <c:pt idx="23253">
                  <c:v>-0.17338100000000001</c:v>
                </c:pt>
                <c:pt idx="23254">
                  <c:v>-0.17256099999999999</c:v>
                </c:pt>
                <c:pt idx="23255">
                  <c:v>-0.17176900000000001</c:v>
                </c:pt>
                <c:pt idx="23256">
                  <c:v>-0.17099500000000001</c:v>
                </c:pt>
                <c:pt idx="23257">
                  <c:v>-0.170235</c:v>
                </c:pt>
                <c:pt idx="23258">
                  <c:v>-0.169491</c:v>
                </c:pt>
                <c:pt idx="23259">
                  <c:v>-0.168771</c:v>
                </c:pt>
                <c:pt idx="23260">
                  <c:v>-0.16807900000000001</c:v>
                </c:pt>
                <c:pt idx="23261">
                  <c:v>-0.16741700000000001</c:v>
                </c:pt>
                <c:pt idx="23262">
                  <c:v>-0.16678499999999999</c:v>
                </c:pt>
                <c:pt idx="23263">
                  <c:v>-0.166188</c:v>
                </c:pt>
                <c:pt idx="23264">
                  <c:v>-0.165627</c:v>
                </c:pt>
                <c:pt idx="23265">
                  <c:v>-0.16511100000000001</c:v>
                </c:pt>
                <c:pt idx="23266">
                  <c:v>-0.16464599999999999</c:v>
                </c:pt>
                <c:pt idx="23267">
                  <c:v>-0.16423099999999999</c:v>
                </c:pt>
                <c:pt idx="23268">
                  <c:v>-0.16386500000000001</c:v>
                </c:pt>
                <c:pt idx="23269">
                  <c:v>-0.16354299999999999</c:v>
                </c:pt>
                <c:pt idx="23270">
                  <c:v>-0.16325999999999999</c:v>
                </c:pt>
                <c:pt idx="23271">
                  <c:v>-0.16301499999999999</c:v>
                </c:pt>
                <c:pt idx="23272">
                  <c:v>-0.16280900000000001</c:v>
                </c:pt>
                <c:pt idx="23273">
                  <c:v>-0.16264400000000001</c:v>
                </c:pt>
                <c:pt idx="23274">
                  <c:v>-0.16251699999999999</c:v>
                </c:pt>
                <c:pt idx="23275">
                  <c:v>-0.16242400000000001</c:v>
                </c:pt>
                <c:pt idx="23276">
                  <c:v>-0.162357</c:v>
                </c:pt>
                <c:pt idx="23277">
                  <c:v>-0.16231599999999999</c:v>
                </c:pt>
                <c:pt idx="23278">
                  <c:v>-0.16229499999999999</c:v>
                </c:pt>
                <c:pt idx="23279">
                  <c:v>-0.16228799999999999</c:v>
                </c:pt>
                <c:pt idx="23280">
                  <c:v>-0.16229099999999999</c:v>
                </c:pt>
                <c:pt idx="23281">
                  <c:v>-0.162302</c:v>
                </c:pt>
                <c:pt idx="23282">
                  <c:v>-0.16232099999999999</c:v>
                </c:pt>
                <c:pt idx="23283">
                  <c:v>-0.16234399999999999</c:v>
                </c:pt>
                <c:pt idx="23284">
                  <c:v>-0.16236999999999999</c:v>
                </c:pt>
                <c:pt idx="23285">
                  <c:v>-0.16240099999999999</c:v>
                </c:pt>
                <c:pt idx="23286">
                  <c:v>-0.162438</c:v>
                </c:pt>
                <c:pt idx="23287">
                  <c:v>-0.16247900000000001</c:v>
                </c:pt>
                <c:pt idx="23288">
                  <c:v>-0.162523</c:v>
                </c:pt>
                <c:pt idx="23289">
                  <c:v>-0.16256699999999999</c:v>
                </c:pt>
                <c:pt idx="23290">
                  <c:v>-0.16261</c:v>
                </c:pt>
                <c:pt idx="23291">
                  <c:v>-0.162657</c:v>
                </c:pt>
                <c:pt idx="23292">
                  <c:v>-0.16270899999999999</c:v>
                </c:pt>
                <c:pt idx="23293">
                  <c:v>-0.16276599999999999</c:v>
                </c:pt>
                <c:pt idx="23294">
                  <c:v>-0.162827</c:v>
                </c:pt>
                <c:pt idx="23295">
                  <c:v>-0.16289300000000001</c:v>
                </c:pt>
                <c:pt idx="23296">
                  <c:v>-0.16296099999999999</c:v>
                </c:pt>
                <c:pt idx="23297">
                  <c:v>-0.16302700000000001</c:v>
                </c:pt>
                <c:pt idx="23298">
                  <c:v>-0.16309100000000001</c:v>
                </c:pt>
                <c:pt idx="23299">
                  <c:v>-0.163157</c:v>
                </c:pt>
                <c:pt idx="23300">
                  <c:v>-0.16322999999999999</c:v>
                </c:pt>
                <c:pt idx="23301">
                  <c:v>-0.16331200000000001</c:v>
                </c:pt>
                <c:pt idx="23302">
                  <c:v>-0.16340299999999999</c:v>
                </c:pt>
                <c:pt idx="23303">
                  <c:v>-0.16350100000000001</c:v>
                </c:pt>
                <c:pt idx="23304">
                  <c:v>-0.163604</c:v>
                </c:pt>
                <c:pt idx="23305">
                  <c:v>-0.16370699999999999</c:v>
                </c:pt>
                <c:pt idx="23306">
                  <c:v>-0.16380500000000001</c:v>
                </c:pt>
                <c:pt idx="23307">
                  <c:v>-0.16389400000000001</c:v>
                </c:pt>
                <c:pt idx="23308">
                  <c:v>-0.16397300000000001</c:v>
                </c:pt>
                <c:pt idx="23309">
                  <c:v>-0.164044</c:v>
                </c:pt>
                <c:pt idx="23310">
                  <c:v>-0.16411000000000001</c:v>
                </c:pt>
                <c:pt idx="23311">
                  <c:v>-0.16417200000000001</c:v>
                </c:pt>
                <c:pt idx="23312">
                  <c:v>-0.16422500000000001</c:v>
                </c:pt>
                <c:pt idx="23313">
                  <c:v>-0.16426399999999999</c:v>
                </c:pt>
                <c:pt idx="23314">
                  <c:v>-0.16428499999999999</c:v>
                </c:pt>
                <c:pt idx="23315">
                  <c:v>-0.16429199999999999</c:v>
                </c:pt>
                <c:pt idx="23316">
                  <c:v>-0.16428899999999999</c:v>
                </c:pt>
                <c:pt idx="23317">
                  <c:v>-0.16428100000000001</c:v>
                </c:pt>
                <c:pt idx="23318">
                  <c:v>-0.164271</c:v>
                </c:pt>
                <c:pt idx="23319">
                  <c:v>-0.16426499999999999</c:v>
                </c:pt>
                <c:pt idx="23320">
                  <c:v>-0.164267</c:v>
                </c:pt>
                <c:pt idx="23321">
                  <c:v>-0.164267</c:v>
                </c:pt>
                <c:pt idx="23322">
                  <c:v>-0.16425600000000001</c:v>
                </c:pt>
                <c:pt idx="23323">
                  <c:v>-0.16423499999999999</c:v>
                </c:pt>
                <c:pt idx="23324">
                  <c:v>-0.164213</c:v>
                </c:pt>
                <c:pt idx="23325">
                  <c:v>-0.16419500000000001</c:v>
                </c:pt>
                <c:pt idx="23326">
                  <c:v>-0.16417899999999999</c:v>
                </c:pt>
                <c:pt idx="23327">
                  <c:v>-0.16416</c:v>
                </c:pt>
                <c:pt idx="23328">
                  <c:v>-0.164135</c:v>
                </c:pt>
                <c:pt idx="23329">
                  <c:v>-0.164104</c:v>
                </c:pt>
                <c:pt idx="23330">
                  <c:v>-0.16406599999999999</c:v>
                </c:pt>
                <c:pt idx="23331">
                  <c:v>-0.164016</c:v>
                </c:pt>
                <c:pt idx="23332">
                  <c:v>-0.16395000000000001</c:v>
                </c:pt>
                <c:pt idx="23333">
                  <c:v>-0.16386999999999999</c:v>
                </c:pt>
                <c:pt idx="23334">
                  <c:v>-0.16377700000000001</c:v>
                </c:pt>
                <c:pt idx="23335">
                  <c:v>-0.16367499999999999</c:v>
                </c:pt>
                <c:pt idx="23336">
                  <c:v>-0.16356599999999999</c:v>
                </c:pt>
                <c:pt idx="23337">
                  <c:v>-0.16345100000000001</c:v>
                </c:pt>
                <c:pt idx="23338">
                  <c:v>-0.163332</c:v>
                </c:pt>
                <c:pt idx="23339">
                  <c:v>-0.16320799999999999</c:v>
                </c:pt>
                <c:pt idx="23340">
                  <c:v>-0.163075</c:v>
                </c:pt>
                <c:pt idx="23341">
                  <c:v>-0.16292899999999999</c:v>
                </c:pt>
                <c:pt idx="23342">
                  <c:v>-0.16276599999999999</c:v>
                </c:pt>
                <c:pt idx="23343">
                  <c:v>-0.16258500000000001</c:v>
                </c:pt>
                <c:pt idx="23344">
                  <c:v>-0.162386</c:v>
                </c:pt>
                <c:pt idx="23345">
                  <c:v>-0.16217100000000001</c:v>
                </c:pt>
                <c:pt idx="23346">
                  <c:v>-0.161943</c:v>
                </c:pt>
                <c:pt idx="23347">
                  <c:v>-0.16170599999999999</c:v>
                </c:pt>
                <c:pt idx="23348">
                  <c:v>-0.16146099999999999</c:v>
                </c:pt>
                <c:pt idx="23349">
                  <c:v>-0.16121199999999999</c:v>
                </c:pt>
                <c:pt idx="23350">
                  <c:v>-0.16096199999999999</c:v>
                </c:pt>
                <c:pt idx="23351">
                  <c:v>-0.16071199999999999</c:v>
                </c:pt>
                <c:pt idx="23352">
                  <c:v>-0.16045899999999999</c:v>
                </c:pt>
                <c:pt idx="23353">
                  <c:v>-0.16020100000000001</c:v>
                </c:pt>
                <c:pt idx="23354">
                  <c:v>-0.15993599999999999</c:v>
                </c:pt>
                <c:pt idx="23355">
                  <c:v>-0.159666</c:v>
                </c:pt>
                <c:pt idx="23356">
                  <c:v>-0.15939</c:v>
                </c:pt>
                <c:pt idx="23357">
                  <c:v>-0.15910099999999999</c:v>
                </c:pt>
                <c:pt idx="23358">
                  <c:v>-0.15879599999999999</c:v>
                </c:pt>
                <c:pt idx="23359">
                  <c:v>-0.158472</c:v>
                </c:pt>
                <c:pt idx="23360">
                  <c:v>-0.15812599999999999</c:v>
                </c:pt>
                <c:pt idx="23361">
                  <c:v>-0.15776000000000001</c:v>
                </c:pt>
                <c:pt idx="23362">
                  <c:v>-0.15737499999999999</c:v>
                </c:pt>
                <c:pt idx="23363">
                  <c:v>-0.156972</c:v>
                </c:pt>
                <c:pt idx="23364">
                  <c:v>-0.15654999999999999</c:v>
                </c:pt>
                <c:pt idx="23365">
                  <c:v>-0.15610499999999999</c:v>
                </c:pt>
                <c:pt idx="23366">
                  <c:v>-0.155642</c:v>
                </c:pt>
                <c:pt idx="23367">
                  <c:v>-0.155165</c:v>
                </c:pt>
                <c:pt idx="23368">
                  <c:v>-0.15467900000000001</c:v>
                </c:pt>
                <c:pt idx="23369">
                  <c:v>-0.15418299999999999</c:v>
                </c:pt>
                <c:pt idx="23370">
                  <c:v>-0.15367800000000001</c:v>
                </c:pt>
                <c:pt idx="23371">
                  <c:v>-0.15315999999999999</c:v>
                </c:pt>
                <c:pt idx="23372">
                  <c:v>-0.15263499999999999</c:v>
                </c:pt>
                <c:pt idx="23373">
                  <c:v>-0.15210399999999999</c:v>
                </c:pt>
                <c:pt idx="23374">
                  <c:v>-0.15156600000000001</c:v>
                </c:pt>
                <c:pt idx="23375">
                  <c:v>-0.15101600000000001</c:v>
                </c:pt>
                <c:pt idx="23376">
                  <c:v>-0.15045800000000001</c:v>
                </c:pt>
                <c:pt idx="23377">
                  <c:v>-0.149895</c:v>
                </c:pt>
                <c:pt idx="23378">
                  <c:v>-0.14932899999999999</c:v>
                </c:pt>
                <c:pt idx="23379">
                  <c:v>-0.14876</c:v>
                </c:pt>
                <c:pt idx="23380">
                  <c:v>-0.14818600000000001</c:v>
                </c:pt>
                <c:pt idx="23381">
                  <c:v>-0.14760699999999999</c:v>
                </c:pt>
                <c:pt idx="23382">
                  <c:v>-0.14702799999999999</c:v>
                </c:pt>
                <c:pt idx="23383">
                  <c:v>-0.146449</c:v>
                </c:pt>
                <c:pt idx="23384">
                  <c:v>-0.14583199999999999</c:v>
                </c:pt>
                <c:pt idx="23385">
                  <c:v>-0.14514299999999999</c:v>
                </c:pt>
                <c:pt idx="23386">
                  <c:v>-0.144424</c:v>
                </c:pt>
                <c:pt idx="23387">
                  <c:v>-0.143709</c:v>
                </c:pt>
                <c:pt idx="23388">
                  <c:v>-0.14297099999999999</c:v>
                </c:pt>
                <c:pt idx="23389">
                  <c:v>-0.14220099999999999</c:v>
                </c:pt>
                <c:pt idx="23390">
                  <c:v>-0.14141799999999999</c:v>
                </c:pt>
                <c:pt idx="23391">
                  <c:v>-0.140628</c:v>
                </c:pt>
                <c:pt idx="23392">
                  <c:v>-0.13983000000000001</c:v>
                </c:pt>
                <c:pt idx="23393">
                  <c:v>-0.139016</c:v>
                </c:pt>
                <c:pt idx="23394">
                  <c:v>-0.138184</c:v>
                </c:pt>
                <c:pt idx="23395">
                  <c:v>-0.13733100000000001</c:v>
                </c:pt>
                <c:pt idx="23396">
                  <c:v>-0.13646</c:v>
                </c:pt>
                <c:pt idx="23397">
                  <c:v>-0.135573</c:v>
                </c:pt>
                <c:pt idx="23398">
                  <c:v>-0.13467399999999999</c:v>
                </c:pt>
                <c:pt idx="23399">
                  <c:v>-0.13376199999999999</c:v>
                </c:pt>
                <c:pt idx="23400">
                  <c:v>-0.13284099999999999</c:v>
                </c:pt>
                <c:pt idx="23401">
                  <c:v>-0.131915</c:v>
                </c:pt>
                <c:pt idx="23402">
                  <c:v>-0.13098599999999999</c:v>
                </c:pt>
                <c:pt idx="23403">
                  <c:v>-0.13005900000000001</c:v>
                </c:pt>
                <c:pt idx="23404">
                  <c:v>-0.129137</c:v>
                </c:pt>
                <c:pt idx="23405">
                  <c:v>-0.128217</c:v>
                </c:pt>
                <c:pt idx="23406">
                  <c:v>-0.12729799999999999</c:v>
                </c:pt>
                <c:pt idx="23407">
                  <c:v>-0.12637699999999999</c:v>
                </c:pt>
                <c:pt idx="23408">
                  <c:v>-0.12545500000000001</c:v>
                </c:pt>
                <c:pt idx="23409">
                  <c:v>-0.12453</c:v>
                </c:pt>
                <c:pt idx="23410">
                  <c:v>-0.1236</c:v>
                </c:pt>
                <c:pt idx="23411">
                  <c:v>-0.12266299999999999</c:v>
                </c:pt>
                <c:pt idx="23412">
                  <c:v>-0.12171899999999999</c:v>
                </c:pt>
                <c:pt idx="23413">
                  <c:v>-0.120765</c:v>
                </c:pt>
                <c:pt idx="23414">
                  <c:v>-0.119798</c:v>
                </c:pt>
                <c:pt idx="23415">
                  <c:v>-0.11881700000000001</c:v>
                </c:pt>
                <c:pt idx="23416">
                  <c:v>-0.117822</c:v>
                </c:pt>
                <c:pt idx="23417">
                  <c:v>-0.116811</c:v>
                </c:pt>
                <c:pt idx="23418">
                  <c:v>-0.115786</c:v>
                </c:pt>
                <c:pt idx="23419">
                  <c:v>-0.114746</c:v>
                </c:pt>
                <c:pt idx="23420">
                  <c:v>-0.113694</c:v>
                </c:pt>
                <c:pt idx="23421">
                  <c:v>-0.112632</c:v>
                </c:pt>
                <c:pt idx="23422">
                  <c:v>-0.11156000000000001</c:v>
                </c:pt>
                <c:pt idx="23423">
                  <c:v>-0.11047999999999999</c:v>
                </c:pt>
                <c:pt idx="23424">
                  <c:v>-0.10939</c:v>
                </c:pt>
                <c:pt idx="23425">
                  <c:v>-0.108291</c:v>
                </c:pt>
                <c:pt idx="23426">
                  <c:v>-0.107185</c:v>
                </c:pt>
                <c:pt idx="23427">
                  <c:v>-0.10607</c:v>
                </c:pt>
                <c:pt idx="23428">
                  <c:v>-0.104946</c:v>
                </c:pt>
                <c:pt idx="23429">
                  <c:v>-0.103812</c:v>
                </c:pt>
                <c:pt idx="23430">
                  <c:v>-0.10266599999999999</c:v>
                </c:pt>
                <c:pt idx="23431">
                  <c:v>-0.101507</c:v>
                </c:pt>
                <c:pt idx="23432">
                  <c:v>-0.100332</c:v>
                </c:pt>
                <c:pt idx="23433">
                  <c:v>-9.9139000000000005E-2</c:v>
                </c:pt>
                <c:pt idx="23434">
                  <c:v>-9.7925999999999999E-2</c:v>
                </c:pt>
                <c:pt idx="23435">
                  <c:v>-9.6690899999999996E-2</c:v>
                </c:pt>
                <c:pt idx="23436">
                  <c:v>-9.5435099999999995E-2</c:v>
                </c:pt>
                <c:pt idx="23437">
                  <c:v>-9.4162200000000001E-2</c:v>
                </c:pt>
                <c:pt idx="23438">
                  <c:v>-9.2875799999999994E-2</c:v>
                </c:pt>
                <c:pt idx="23439">
                  <c:v>-9.1577800000000001E-2</c:v>
                </c:pt>
                <c:pt idx="23440">
                  <c:v>-9.0268500000000002E-2</c:v>
                </c:pt>
                <c:pt idx="23441">
                  <c:v>-8.8948700000000006E-2</c:v>
                </c:pt>
                <c:pt idx="23442">
                  <c:v>-8.7618699999999994E-2</c:v>
                </c:pt>
                <c:pt idx="23443">
                  <c:v>-8.6277699999999999E-2</c:v>
                </c:pt>
                <c:pt idx="23444">
                  <c:v>-8.4923999999999999E-2</c:v>
                </c:pt>
                <c:pt idx="23445">
                  <c:v>-8.3556500000000006E-2</c:v>
                </c:pt>
                <c:pt idx="23446">
                  <c:v>-8.2175899999999996E-2</c:v>
                </c:pt>
                <c:pt idx="23447">
                  <c:v>-8.0783999999999995E-2</c:v>
                </c:pt>
                <c:pt idx="23448">
                  <c:v>-7.9382599999999998E-2</c:v>
                </c:pt>
                <c:pt idx="23449">
                  <c:v>-7.7974100000000005E-2</c:v>
                </c:pt>
                <c:pt idx="23450">
                  <c:v>-7.6557E-2</c:v>
                </c:pt>
                <c:pt idx="23451">
                  <c:v>-7.5126799999999994E-2</c:v>
                </c:pt>
                <c:pt idx="23452">
                  <c:v>-7.3679900000000006E-2</c:v>
                </c:pt>
                <c:pt idx="23453">
                  <c:v>-7.2216600000000006E-2</c:v>
                </c:pt>
                <c:pt idx="23454">
                  <c:v>-7.0738499999999996E-2</c:v>
                </c:pt>
                <c:pt idx="23455">
                  <c:v>-6.9246799999999997E-2</c:v>
                </c:pt>
                <c:pt idx="23456">
                  <c:v>-6.7744100000000002E-2</c:v>
                </c:pt>
                <c:pt idx="23457">
                  <c:v>-6.6233899999999998E-2</c:v>
                </c:pt>
                <c:pt idx="23458">
                  <c:v>-6.4714099999999997E-2</c:v>
                </c:pt>
                <c:pt idx="23459">
                  <c:v>-6.3178300000000007E-2</c:v>
                </c:pt>
                <c:pt idx="23460">
                  <c:v>-6.1625699999999999E-2</c:v>
                </c:pt>
                <c:pt idx="23461">
                  <c:v>-6.0062600000000001E-2</c:v>
                </c:pt>
                <c:pt idx="23462">
                  <c:v>-5.8495800000000001E-2</c:v>
                </c:pt>
                <c:pt idx="23463">
                  <c:v>-5.69302E-2</c:v>
                </c:pt>
                <c:pt idx="23464">
                  <c:v>-5.5367300000000001E-2</c:v>
                </c:pt>
                <c:pt idx="23465">
                  <c:v>-5.3803999999999998E-2</c:v>
                </c:pt>
                <c:pt idx="23466">
                  <c:v>-5.2236499999999998E-2</c:v>
                </c:pt>
                <c:pt idx="23467">
                  <c:v>-5.0663199999999999E-2</c:v>
                </c:pt>
                <c:pt idx="23468">
                  <c:v>-4.9084500000000003E-2</c:v>
                </c:pt>
                <c:pt idx="23469">
                  <c:v>-4.7502299999999997E-2</c:v>
                </c:pt>
                <c:pt idx="23470">
                  <c:v>-4.5919300000000003E-2</c:v>
                </c:pt>
                <c:pt idx="23471">
                  <c:v>-4.4339000000000003E-2</c:v>
                </c:pt>
                <c:pt idx="23472">
                  <c:v>-4.2765600000000001E-2</c:v>
                </c:pt>
                <c:pt idx="23473">
                  <c:v>-4.1202500000000003E-2</c:v>
                </c:pt>
                <c:pt idx="23474">
                  <c:v>-3.9649400000000001E-2</c:v>
                </c:pt>
                <c:pt idx="23475">
                  <c:v>-3.8104899999999997E-2</c:v>
                </c:pt>
                <c:pt idx="23476">
                  <c:v>-3.6570100000000001E-2</c:v>
                </c:pt>
                <c:pt idx="23477">
                  <c:v>-3.5046500000000001E-2</c:v>
                </c:pt>
                <c:pt idx="23478">
                  <c:v>-3.3531600000000002E-2</c:v>
                </c:pt>
                <c:pt idx="23479">
                  <c:v>-3.2023799999999998E-2</c:v>
                </c:pt>
                <c:pt idx="23480">
                  <c:v>-3.0523700000000001E-2</c:v>
                </c:pt>
                <c:pt idx="23481">
                  <c:v>-2.9033300000000001E-2</c:v>
                </c:pt>
                <c:pt idx="23482">
                  <c:v>-2.75555E-2</c:v>
                </c:pt>
                <c:pt idx="23483">
                  <c:v>-2.6093000000000002E-2</c:v>
                </c:pt>
                <c:pt idx="23484">
                  <c:v>-2.4646899999999999E-2</c:v>
                </c:pt>
                <c:pt idx="23485">
                  <c:v>-2.32178E-2</c:v>
                </c:pt>
                <c:pt idx="23486">
                  <c:v>-2.18076E-2</c:v>
                </c:pt>
                <c:pt idx="23487">
                  <c:v>-2.0417899999999999E-2</c:v>
                </c:pt>
                <c:pt idx="23488">
                  <c:v>-1.9048200000000001E-2</c:v>
                </c:pt>
                <c:pt idx="23489">
                  <c:v>-1.7697399999999999E-2</c:v>
                </c:pt>
                <c:pt idx="23490">
                  <c:v>-1.6365999999999999E-2</c:v>
                </c:pt>
                <c:pt idx="23491">
                  <c:v>-1.5056399999999999E-2</c:v>
                </c:pt>
                <c:pt idx="23492">
                  <c:v>-1.37714E-2</c:v>
                </c:pt>
                <c:pt idx="23493">
                  <c:v>-1.2512499999999999E-2</c:v>
                </c:pt>
                <c:pt idx="23494">
                  <c:v>-1.1279600000000001E-2</c:v>
                </c:pt>
                <c:pt idx="23495">
                  <c:v>-1.0071999999999999E-2</c:v>
                </c:pt>
                <c:pt idx="23496" formatCode="0.00E+00">
                  <c:v>-8.88918E-3</c:v>
                </c:pt>
                <c:pt idx="23497" formatCode="0.00E+00">
                  <c:v>-7.7325299999999996E-3</c:v>
                </c:pt>
                <c:pt idx="23498" formatCode="0.00E+00">
                  <c:v>-6.6037400000000003E-3</c:v>
                </c:pt>
                <c:pt idx="23499" formatCode="0.00E+00">
                  <c:v>-5.5028500000000001E-3</c:v>
                </c:pt>
                <c:pt idx="23500" formatCode="0.00E+00">
                  <c:v>-4.42955E-3</c:v>
                </c:pt>
                <c:pt idx="23501" formatCode="0.00E+00">
                  <c:v>-3.3843499999999999E-3</c:v>
                </c:pt>
                <c:pt idx="23502" formatCode="0.00E+00">
                  <c:v>-2.3679700000000001E-3</c:v>
                </c:pt>
                <c:pt idx="23503" formatCode="0.00E+00">
                  <c:v>-1.38072E-3</c:v>
                </c:pt>
                <c:pt idx="23504" formatCode="0.00E+00">
                  <c:v>-4.22419E-4</c:v>
                </c:pt>
                <c:pt idx="23505" formatCode="0.00E+00">
                  <c:v>5.0692800000000002E-4</c:v>
                </c:pt>
                <c:pt idx="23506" formatCode="0.00E+00">
                  <c:v>1.40704E-3</c:v>
                </c:pt>
                <c:pt idx="23507" formatCode="0.00E+00">
                  <c:v>2.2780299999999999E-3</c:v>
                </c:pt>
                <c:pt idx="23508" formatCode="0.00E+00">
                  <c:v>3.1203899999999998E-3</c:v>
                </c:pt>
                <c:pt idx="23509" formatCode="0.00E+00">
                  <c:v>3.9339300000000004E-3</c:v>
                </c:pt>
                <c:pt idx="23510" formatCode="0.00E+00">
                  <c:v>4.7170900000000002E-3</c:v>
                </c:pt>
                <c:pt idx="23511" formatCode="0.00E+00">
                  <c:v>5.4678499999999998E-3</c:v>
                </c:pt>
                <c:pt idx="23512" formatCode="0.00E+00">
                  <c:v>6.1849499999999998E-3</c:v>
                </c:pt>
                <c:pt idx="23513" formatCode="0.00E+00">
                  <c:v>6.8675400000000001E-3</c:v>
                </c:pt>
                <c:pt idx="23514" formatCode="0.00E+00">
                  <c:v>7.5148899999999998E-3</c:v>
                </c:pt>
                <c:pt idx="23515" formatCode="0.00E+00">
                  <c:v>8.1263099999999994E-3</c:v>
                </c:pt>
                <c:pt idx="23516" formatCode="0.00E+00">
                  <c:v>8.7006700000000006E-3</c:v>
                </c:pt>
                <c:pt idx="23517" formatCode="0.00E+00">
                  <c:v>9.2372600000000006E-3</c:v>
                </c:pt>
                <c:pt idx="23518" formatCode="0.00E+00">
                  <c:v>9.7365300000000002E-3</c:v>
                </c:pt>
                <c:pt idx="23519">
                  <c:v>1.01993E-2</c:v>
                </c:pt>
                <c:pt idx="23520">
                  <c:v>1.0626099999999999E-2</c:v>
                </c:pt>
                <c:pt idx="23521">
                  <c:v>1.10168E-2</c:v>
                </c:pt>
                <c:pt idx="23522">
                  <c:v>1.13708E-2</c:v>
                </c:pt>
                <c:pt idx="23523">
                  <c:v>1.1687599999999999E-2</c:v>
                </c:pt>
                <c:pt idx="23524">
                  <c:v>1.1966900000000001E-2</c:v>
                </c:pt>
                <c:pt idx="23525">
                  <c:v>1.22077E-2</c:v>
                </c:pt>
                <c:pt idx="23526">
                  <c:v>1.24096E-2</c:v>
                </c:pt>
                <c:pt idx="23527">
                  <c:v>1.25726E-2</c:v>
                </c:pt>
                <c:pt idx="23528">
                  <c:v>1.2696600000000001E-2</c:v>
                </c:pt>
                <c:pt idx="23529">
                  <c:v>1.2781900000000001E-2</c:v>
                </c:pt>
                <c:pt idx="23530">
                  <c:v>1.28302E-2</c:v>
                </c:pt>
                <c:pt idx="23531">
                  <c:v>1.2843500000000001E-2</c:v>
                </c:pt>
                <c:pt idx="23532">
                  <c:v>1.2822699999999999E-2</c:v>
                </c:pt>
                <c:pt idx="23533">
                  <c:v>1.27698E-2</c:v>
                </c:pt>
                <c:pt idx="23534">
                  <c:v>1.26864E-2</c:v>
                </c:pt>
                <c:pt idx="23535">
                  <c:v>1.25723E-2</c:v>
                </c:pt>
                <c:pt idx="23536">
                  <c:v>1.24268E-2</c:v>
                </c:pt>
                <c:pt idx="23537">
                  <c:v>1.22503E-2</c:v>
                </c:pt>
                <c:pt idx="23538">
                  <c:v>1.20429E-2</c:v>
                </c:pt>
                <c:pt idx="23539">
                  <c:v>1.18032E-2</c:v>
                </c:pt>
                <c:pt idx="23540">
                  <c:v>1.15309E-2</c:v>
                </c:pt>
                <c:pt idx="23541">
                  <c:v>1.1227300000000001E-2</c:v>
                </c:pt>
                <c:pt idx="23542">
                  <c:v>1.08933E-2</c:v>
                </c:pt>
                <c:pt idx="23543">
                  <c:v>1.05293E-2</c:v>
                </c:pt>
                <c:pt idx="23544">
                  <c:v>1.01358E-2</c:v>
                </c:pt>
                <c:pt idx="23545" formatCode="0.00E+00">
                  <c:v>9.7137200000000003E-3</c:v>
                </c:pt>
                <c:pt idx="23546" formatCode="0.00E+00">
                  <c:v>9.2647900000000002E-3</c:v>
                </c:pt>
                <c:pt idx="23547" formatCode="0.00E+00">
                  <c:v>8.7906900000000003E-3</c:v>
                </c:pt>
                <c:pt idx="23548" formatCode="0.00E+00">
                  <c:v>8.29271E-3</c:v>
                </c:pt>
                <c:pt idx="23549" formatCode="0.00E+00">
                  <c:v>7.7716499999999997E-3</c:v>
                </c:pt>
                <c:pt idx="23550" formatCode="0.00E+00">
                  <c:v>7.2286700000000004E-3</c:v>
                </c:pt>
                <c:pt idx="23551" formatCode="0.00E+00">
                  <c:v>6.6658000000000004E-3</c:v>
                </c:pt>
                <c:pt idx="23552" formatCode="0.00E+00">
                  <c:v>6.0843199999999998E-3</c:v>
                </c:pt>
                <c:pt idx="23553" formatCode="0.00E+00">
                  <c:v>5.4843399999999999E-3</c:v>
                </c:pt>
                <c:pt idx="23554" formatCode="0.00E+00">
                  <c:v>4.86653E-3</c:v>
                </c:pt>
                <c:pt idx="23555" formatCode="0.00E+00">
                  <c:v>4.2328799999999996E-3</c:v>
                </c:pt>
                <c:pt idx="23556" formatCode="0.00E+00">
                  <c:v>3.5861399999999998E-3</c:v>
                </c:pt>
                <c:pt idx="23557" formatCode="0.00E+00">
                  <c:v>2.9289199999999998E-3</c:v>
                </c:pt>
                <c:pt idx="23558" formatCode="0.00E+00">
                  <c:v>2.2626399999999998E-3</c:v>
                </c:pt>
                <c:pt idx="23559" formatCode="0.00E+00">
                  <c:v>1.5876499999999999E-3</c:v>
                </c:pt>
                <c:pt idx="23560" formatCode="0.00E+00">
                  <c:v>9.0428700000000004E-4</c:v>
                </c:pt>
                <c:pt idx="23561" formatCode="0.00E+00">
                  <c:v>2.1335399999999999E-4</c:v>
                </c:pt>
                <c:pt idx="23562" formatCode="0.00E+00">
                  <c:v>-4.8446300000000003E-4</c:v>
                </c:pt>
                <c:pt idx="23563" formatCode="0.00E+00">
                  <c:v>-1.1889800000000001E-3</c:v>
                </c:pt>
                <c:pt idx="23564" formatCode="0.00E+00">
                  <c:v>-1.89982E-3</c:v>
                </c:pt>
                <c:pt idx="23565" formatCode="0.00E+00">
                  <c:v>-2.6159E-3</c:v>
                </c:pt>
                <c:pt idx="23566" formatCode="0.00E+00">
                  <c:v>-3.3358799999999998E-3</c:v>
                </c:pt>
                <c:pt idx="23567" formatCode="0.00E+00">
                  <c:v>-4.0579500000000003E-3</c:v>
                </c:pt>
                <c:pt idx="23568" formatCode="0.00E+00">
                  <c:v>-4.7790100000000002E-3</c:v>
                </c:pt>
                <c:pt idx="23569" formatCode="0.00E+00">
                  <c:v>-5.4954799999999996E-3</c:v>
                </c:pt>
                <c:pt idx="23570" formatCode="0.00E+00">
                  <c:v>-6.2050300000000003E-3</c:v>
                </c:pt>
                <c:pt idx="23571" formatCode="0.00E+00">
                  <c:v>-6.9061299999999999E-3</c:v>
                </c:pt>
                <c:pt idx="23572" formatCode="0.00E+00">
                  <c:v>-7.59737E-3</c:v>
                </c:pt>
                <c:pt idx="23573" formatCode="0.00E+00">
                  <c:v>-8.2776800000000008E-3</c:v>
                </c:pt>
                <c:pt idx="23574" formatCode="0.00E+00">
                  <c:v>-8.9462099999999996E-3</c:v>
                </c:pt>
                <c:pt idx="23575" formatCode="0.00E+00">
                  <c:v>-9.6019799999999995E-3</c:v>
                </c:pt>
                <c:pt idx="23576">
                  <c:v>-1.02434E-2</c:v>
                </c:pt>
                <c:pt idx="23577">
                  <c:v>-1.08684E-2</c:v>
                </c:pt>
                <c:pt idx="23578">
                  <c:v>-1.1475600000000001E-2</c:v>
                </c:pt>
                <c:pt idx="23579">
                  <c:v>-1.2064999999999999E-2</c:v>
                </c:pt>
                <c:pt idx="23580">
                  <c:v>-1.2637199999999999E-2</c:v>
                </c:pt>
                <c:pt idx="23581">
                  <c:v>-1.3192199999999999E-2</c:v>
                </c:pt>
                <c:pt idx="23582">
                  <c:v>-1.3728600000000001E-2</c:v>
                </c:pt>
                <c:pt idx="23583">
                  <c:v>-1.4245300000000001E-2</c:v>
                </c:pt>
                <c:pt idx="23584">
                  <c:v>-1.4741199999999999E-2</c:v>
                </c:pt>
                <c:pt idx="23585">
                  <c:v>-1.52137E-2</c:v>
                </c:pt>
                <c:pt idx="23586">
                  <c:v>-1.5659200000000002E-2</c:v>
                </c:pt>
                <c:pt idx="23587">
                  <c:v>-1.6075800000000001E-2</c:v>
                </c:pt>
                <c:pt idx="23588">
                  <c:v>-1.6463499999999999E-2</c:v>
                </c:pt>
                <c:pt idx="23589">
                  <c:v>-1.6822500000000001E-2</c:v>
                </c:pt>
                <c:pt idx="23590">
                  <c:v>-1.7151E-2</c:v>
                </c:pt>
                <c:pt idx="23591">
                  <c:v>-1.7446400000000001E-2</c:v>
                </c:pt>
                <c:pt idx="23592">
                  <c:v>-1.7706199999999998E-2</c:v>
                </c:pt>
                <c:pt idx="23593">
                  <c:v>-1.79296E-2</c:v>
                </c:pt>
                <c:pt idx="23594">
                  <c:v>-1.81161E-2</c:v>
                </c:pt>
                <c:pt idx="23595">
                  <c:v>-1.8264499999999999E-2</c:v>
                </c:pt>
                <c:pt idx="23596">
                  <c:v>-1.8373299999999999E-2</c:v>
                </c:pt>
                <c:pt idx="23597">
                  <c:v>-1.84426E-2</c:v>
                </c:pt>
                <c:pt idx="23598">
                  <c:v>-1.8473300000000002E-2</c:v>
                </c:pt>
                <c:pt idx="23599">
                  <c:v>-1.8465200000000001E-2</c:v>
                </c:pt>
                <c:pt idx="23600">
                  <c:v>-1.8417300000000001E-2</c:v>
                </c:pt>
                <c:pt idx="23601">
                  <c:v>-1.83293E-2</c:v>
                </c:pt>
                <c:pt idx="23602">
                  <c:v>-1.8201100000000001E-2</c:v>
                </c:pt>
                <c:pt idx="23603">
                  <c:v>-1.8032599999999999E-2</c:v>
                </c:pt>
                <c:pt idx="23604">
                  <c:v>-1.7823100000000001E-2</c:v>
                </c:pt>
                <c:pt idx="23605">
                  <c:v>-1.7571300000000002E-2</c:v>
                </c:pt>
                <c:pt idx="23606">
                  <c:v>-1.72753E-2</c:v>
                </c:pt>
                <c:pt idx="23607">
                  <c:v>-1.6933400000000001E-2</c:v>
                </c:pt>
                <c:pt idx="23608">
                  <c:v>-1.6544699999999999E-2</c:v>
                </c:pt>
                <c:pt idx="23609">
                  <c:v>-1.6109700000000001E-2</c:v>
                </c:pt>
                <c:pt idx="23610">
                  <c:v>-1.56279E-2</c:v>
                </c:pt>
                <c:pt idx="23611">
                  <c:v>-1.5099400000000001E-2</c:v>
                </c:pt>
                <c:pt idx="23612">
                  <c:v>-1.4524799999999999E-2</c:v>
                </c:pt>
                <c:pt idx="23613">
                  <c:v>-1.39046E-2</c:v>
                </c:pt>
                <c:pt idx="23614">
                  <c:v>-1.32391E-2</c:v>
                </c:pt>
                <c:pt idx="23615">
                  <c:v>-1.2528600000000001E-2</c:v>
                </c:pt>
                <c:pt idx="23616">
                  <c:v>-1.17737E-2</c:v>
                </c:pt>
                <c:pt idx="23617">
                  <c:v>-1.09747E-2</c:v>
                </c:pt>
                <c:pt idx="23618">
                  <c:v>-1.0132199999999999E-2</c:v>
                </c:pt>
                <c:pt idx="23619" formatCode="0.00E+00">
                  <c:v>-9.2465299999999993E-3</c:v>
                </c:pt>
                <c:pt idx="23620" formatCode="0.00E+00">
                  <c:v>-8.3173299999999995E-3</c:v>
                </c:pt>
                <c:pt idx="23621" formatCode="0.00E+00">
                  <c:v>-7.3436700000000001E-3</c:v>
                </c:pt>
                <c:pt idx="23622" formatCode="0.00E+00">
                  <c:v>-6.3253800000000002E-3</c:v>
                </c:pt>
                <c:pt idx="23623" formatCode="0.00E+00">
                  <c:v>-5.2627999999999998E-3</c:v>
                </c:pt>
                <c:pt idx="23624" formatCode="0.00E+00">
                  <c:v>-4.1559800000000001E-3</c:v>
                </c:pt>
                <c:pt idx="23625" formatCode="0.00E+00">
                  <c:v>-3.0056499999999999E-3</c:v>
                </c:pt>
                <c:pt idx="23626" formatCode="0.00E+00">
                  <c:v>-1.81427E-3</c:v>
                </c:pt>
                <c:pt idx="23627" formatCode="0.00E+00">
                  <c:v>-5.8468099999999998E-4</c:v>
                </c:pt>
                <c:pt idx="23628" formatCode="0.00E+00">
                  <c:v>6.8180699999999999E-4</c:v>
                </c:pt>
                <c:pt idx="23629" formatCode="0.00E+00">
                  <c:v>1.9852099999999998E-3</c:v>
                </c:pt>
                <c:pt idx="23630" formatCode="0.00E+00">
                  <c:v>3.3258799999999998E-3</c:v>
                </c:pt>
                <c:pt idx="23631" formatCode="0.00E+00">
                  <c:v>4.7038399999999999E-3</c:v>
                </c:pt>
                <c:pt idx="23632" formatCode="0.00E+00">
                  <c:v>6.11818E-3</c:v>
                </c:pt>
                <c:pt idx="23633" formatCode="0.00E+00">
                  <c:v>7.5671899999999997E-3</c:v>
                </c:pt>
                <c:pt idx="23634" formatCode="0.00E+00">
                  <c:v>9.0491900000000004E-3</c:v>
                </c:pt>
                <c:pt idx="23635">
                  <c:v>1.05635E-2</c:v>
                </c:pt>
                <c:pt idx="23636">
                  <c:v>1.2110599999999999E-2</c:v>
                </c:pt>
                <c:pt idx="23637">
                  <c:v>1.36905E-2</c:v>
                </c:pt>
                <c:pt idx="23638">
                  <c:v>1.53017E-2</c:v>
                </c:pt>
                <c:pt idx="23639">
                  <c:v>1.69418E-2</c:v>
                </c:pt>
                <c:pt idx="23640">
                  <c:v>1.8608699999999999E-2</c:v>
                </c:pt>
                <c:pt idx="23641">
                  <c:v>2.0300499999999999E-2</c:v>
                </c:pt>
                <c:pt idx="23642">
                  <c:v>2.20155E-2</c:v>
                </c:pt>
                <c:pt idx="23643">
                  <c:v>2.3751899999999999E-2</c:v>
                </c:pt>
                <c:pt idx="23644">
                  <c:v>2.5508400000000001E-2</c:v>
                </c:pt>
                <c:pt idx="23645">
                  <c:v>2.7284300000000001E-2</c:v>
                </c:pt>
                <c:pt idx="23646">
                  <c:v>2.9079199999999999E-2</c:v>
                </c:pt>
                <c:pt idx="23647">
                  <c:v>3.0892900000000001E-2</c:v>
                </c:pt>
                <c:pt idx="23648">
                  <c:v>3.2723799999999997E-2</c:v>
                </c:pt>
                <c:pt idx="23649">
                  <c:v>3.4569999999999997E-2</c:v>
                </c:pt>
                <c:pt idx="23650">
                  <c:v>3.6429299999999998E-2</c:v>
                </c:pt>
                <c:pt idx="23651">
                  <c:v>3.8299300000000001E-2</c:v>
                </c:pt>
                <c:pt idx="23652">
                  <c:v>4.0177400000000002E-2</c:v>
                </c:pt>
                <c:pt idx="23653">
                  <c:v>4.2061599999999998E-2</c:v>
                </c:pt>
                <c:pt idx="23654">
                  <c:v>4.3950900000000001E-2</c:v>
                </c:pt>
                <c:pt idx="23655">
                  <c:v>4.5844299999999998E-2</c:v>
                </c:pt>
                <c:pt idx="23656">
                  <c:v>4.7740400000000002E-2</c:v>
                </c:pt>
                <c:pt idx="23657">
                  <c:v>4.9637800000000003E-2</c:v>
                </c:pt>
                <c:pt idx="23658">
                  <c:v>5.1535600000000001E-2</c:v>
                </c:pt>
                <c:pt idx="23659">
                  <c:v>5.3432500000000001E-2</c:v>
                </c:pt>
                <c:pt idx="23660">
                  <c:v>5.5326699999999999E-2</c:v>
                </c:pt>
                <c:pt idx="23661">
                  <c:v>5.7216900000000001E-2</c:v>
                </c:pt>
                <c:pt idx="23662">
                  <c:v>5.9101800000000003E-2</c:v>
                </c:pt>
                <c:pt idx="23663">
                  <c:v>6.0980300000000001E-2</c:v>
                </c:pt>
                <c:pt idx="23664">
                  <c:v>6.2851000000000004E-2</c:v>
                </c:pt>
                <c:pt idx="23665">
                  <c:v>6.4712599999999995E-2</c:v>
                </c:pt>
                <c:pt idx="23666">
                  <c:v>6.6563399999999995E-2</c:v>
                </c:pt>
                <c:pt idx="23667">
                  <c:v>6.8400199999999994E-2</c:v>
                </c:pt>
                <c:pt idx="23668">
                  <c:v>7.0220000000000005E-2</c:v>
                </c:pt>
                <c:pt idx="23669">
                  <c:v>7.2021100000000005E-2</c:v>
                </c:pt>
                <c:pt idx="23670">
                  <c:v>7.3802699999999999E-2</c:v>
                </c:pt>
                <c:pt idx="23671">
                  <c:v>7.55633E-2</c:v>
                </c:pt>
                <c:pt idx="23672">
                  <c:v>7.7301099999999998E-2</c:v>
                </c:pt>
                <c:pt idx="23673">
                  <c:v>7.9014799999999996E-2</c:v>
                </c:pt>
                <c:pt idx="23674">
                  <c:v>8.0704300000000007E-2</c:v>
                </c:pt>
                <c:pt idx="23675">
                  <c:v>8.2368800000000006E-2</c:v>
                </c:pt>
                <c:pt idx="23676">
                  <c:v>8.4006499999999998E-2</c:v>
                </c:pt>
                <c:pt idx="23677">
                  <c:v>8.56156E-2</c:v>
                </c:pt>
                <c:pt idx="23678">
                  <c:v>8.7195099999999998E-2</c:v>
                </c:pt>
                <c:pt idx="23679">
                  <c:v>8.8745000000000004E-2</c:v>
                </c:pt>
                <c:pt idx="23680">
                  <c:v>9.0265300000000007E-2</c:v>
                </c:pt>
                <c:pt idx="23681">
                  <c:v>9.17549E-2</c:v>
                </c:pt>
                <c:pt idx="23682">
                  <c:v>9.3212299999999998E-2</c:v>
                </c:pt>
                <c:pt idx="23683">
                  <c:v>9.4636999999999999E-2</c:v>
                </c:pt>
                <c:pt idx="23684">
                  <c:v>9.6028000000000002E-2</c:v>
                </c:pt>
                <c:pt idx="23685">
                  <c:v>9.7382999999999997E-2</c:v>
                </c:pt>
                <c:pt idx="23686">
                  <c:v>9.8699700000000001E-2</c:v>
                </c:pt>
                <c:pt idx="23687">
                  <c:v>9.9976999999999996E-2</c:v>
                </c:pt>
                <c:pt idx="23688">
                  <c:v>0.101214</c:v>
                </c:pt>
                <c:pt idx="23689">
                  <c:v>0.10241</c:v>
                </c:pt>
                <c:pt idx="23690">
                  <c:v>0.103565</c:v>
                </c:pt>
                <c:pt idx="23691">
                  <c:v>0.10467899999999999</c:v>
                </c:pt>
                <c:pt idx="23692">
                  <c:v>0.105752</c:v>
                </c:pt>
                <c:pt idx="23693">
                  <c:v>0.106782</c:v>
                </c:pt>
                <c:pt idx="23694">
                  <c:v>0.10777</c:v>
                </c:pt>
                <c:pt idx="23695">
                  <c:v>0.10871599999999999</c:v>
                </c:pt>
                <c:pt idx="23696">
                  <c:v>0.10961899999999999</c:v>
                </c:pt>
                <c:pt idx="23697">
                  <c:v>0.11047800000000001</c:v>
                </c:pt>
                <c:pt idx="23698">
                  <c:v>0.111292</c:v>
                </c:pt>
                <c:pt idx="23699">
                  <c:v>0.11206199999999999</c:v>
                </c:pt>
                <c:pt idx="23700">
                  <c:v>0.112789</c:v>
                </c:pt>
                <c:pt idx="23701">
                  <c:v>0.113473</c:v>
                </c:pt>
                <c:pt idx="23702">
                  <c:v>0.11411200000000001</c:v>
                </c:pt>
                <c:pt idx="23703">
                  <c:v>0.114708</c:v>
                </c:pt>
                <c:pt idx="23704">
                  <c:v>0.115259</c:v>
                </c:pt>
                <c:pt idx="23705">
                  <c:v>0.11576599999999999</c:v>
                </c:pt>
                <c:pt idx="23706">
                  <c:v>0.116229</c:v>
                </c:pt>
                <c:pt idx="23707">
                  <c:v>0.116648</c:v>
                </c:pt>
                <c:pt idx="23708">
                  <c:v>0.117023</c:v>
                </c:pt>
                <c:pt idx="23709">
                  <c:v>0.117354</c:v>
                </c:pt>
                <c:pt idx="23710">
                  <c:v>0.117642</c:v>
                </c:pt>
                <c:pt idx="23711">
                  <c:v>0.117885</c:v>
                </c:pt>
                <c:pt idx="23712">
                  <c:v>0.11808399999999999</c:v>
                </c:pt>
                <c:pt idx="23713">
                  <c:v>0.118241</c:v>
                </c:pt>
                <c:pt idx="23714">
                  <c:v>0.118355</c:v>
                </c:pt>
                <c:pt idx="23715">
                  <c:v>0.118427</c:v>
                </c:pt>
                <c:pt idx="23716">
                  <c:v>0.11845600000000001</c:v>
                </c:pt>
                <c:pt idx="23717">
                  <c:v>0.11844399999999999</c:v>
                </c:pt>
                <c:pt idx="23718">
                  <c:v>0.11839</c:v>
                </c:pt>
                <c:pt idx="23719">
                  <c:v>0.118297</c:v>
                </c:pt>
                <c:pt idx="23720">
                  <c:v>0.118161</c:v>
                </c:pt>
                <c:pt idx="23721">
                  <c:v>0.11798400000000001</c:v>
                </c:pt>
                <c:pt idx="23722">
                  <c:v>0.11776399999999999</c:v>
                </c:pt>
                <c:pt idx="23723">
                  <c:v>0.117504</c:v>
                </c:pt>
                <c:pt idx="23724">
                  <c:v>0.11720800000000001</c:v>
                </c:pt>
                <c:pt idx="23725">
                  <c:v>0.11687699999999999</c:v>
                </c:pt>
                <c:pt idx="23726">
                  <c:v>0.11651300000000001</c:v>
                </c:pt>
                <c:pt idx="23727">
                  <c:v>0.116115</c:v>
                </c:pt>
                <c:pt idx="23728">
                  <c:v>0.115685</c:v>
                </c:pt>
                <c:pt idx="23729">
                  <c:v>0.115222</c:v>
                </c:pt>
                <c:pt idx="23730">
                  <c:v>0.114728</c:v>
                </c:pt>
                <c:pt idx="23731">
                  <c:v>0.114203</c:v>
                </c:pt>
                <c:pt idx="23732">
                  <c:v>0.113645</c:v>
                </c:pt>
                <c:pt idx="23733">
                  <c:v>0.11305800000000001</c:v>
                </c:pt>
                <c:pt idx="23734">
                  <c:v>0.112444</c:v>
                </c:pt>
                <c:pt idx="23735">
                  <c:v>0.111805</c:v>
                </c:pt>
                <c:pt idx="23736">
                  <c:v>0.11114300000000001</c:v>
                </c:pt>
                <c:pt idx="23737">
                  <c:v>0.110459</c:v>
                </c:pt>
                <c:pt idx="23738">
                  <c:v>0.109754</c:v>
                </c:pt>
                <c:pt idx="23739">
                  <c:v>0.109028</c:v>
                </c:pt>
                <c:pt idx="23740">
                  <c:v>0.108281</c:v>
                </c:pt>
                <c:pt idx="23741">
                  <c:v>0.107515</c:v>
                </c:pt>
                <c:pt idx="23742">
                  <c:v>0.10673000000000001</c:v>
                </c:pt>
                <c:pt idx="23743">
                  <c:v>0.10592799999999999</c:v>
                </c:pt>
                <c:pt idx="23744">
                  <c:v>0.105111</c:v>
                </c:pt>
                <c:pt idx="23745">
                  <c:v>0.104279</c:v>
                </c:pt>
                <c:pt idx="23746">
                  <c:v>0.103433</c:v>
                </c:pt>
                <c:pt idx="23747">
                  <c:v>0.102573</c:v>
                </c:pt>
                <c:pt idx="23748">
                  <c:v>0.1017</c:v>
                </c:pt>
                <c:pt idx="23749">
                  <c:v>0.100815</c:v>
                </c:pt>
                <c:pt idx="23750">
                  <c:v>9.9917400000000003E-2</c:v>
                </c:pt>
                <c:pt idx="23751">
                  <c:v>9.9007700000000004E-2</c:v>
                </c:pt>
                <c:pt idx="23752">
                  <c:v>9.8087099999999997E-2</c:v>
                </c:pt>
                <c:pt idx="23753">
                  <c:v>9.7156599999999996E-2</c:v>
                </c:pt>
                <c:pt idx="23754">
                  <c:v>9.6217499999999997E-2</c:v>
                </c:pt>
                <c:pt idx="23755">
                  <c:v>9.5271400000000006E-2</c:v>
                </c:pt>
                <c:pt idx="23756">
                  <c:v>9.4319500000000001E-2</c:v>
                </c:pt>
                <c:pt idx="23757">
                  <c:v>9.3362899999999999E-2</c:v>
                </c:pt>
                <c:pt idx="23758">
                  <c:v>9.2403299999999994E-2</c:v>
                </c:pt>
                <c:pt idx="23759">
                  <c:v>9.1442200000000001E-2</c:v>
                </c:pt>
                <c:pt idx="23760">
                  <c:v>9.0480099999999994E-2</c:v>
                </c:pt>
                <c:pt idx="23761">
                  <c:v>8.95175E-2</c:v>
                </c:pt>
                <c:pt idx="23762">
                  <c:v>8.8556200000000002E-2</c:v>
                </c:pt>
                <c:pt idx="23763">
                  <c:v>8.7596800000000002E-2</c:v>
                </c:pt>
                <c:pt idx="23764">
                  <c:v>8.6638199999999999E-2</c:v>
                </c:pt>
                <c:pt idx="23765">
                  <c:v>8.5680800000000001E-2</c:v>
                </c:pt>
                <c:pt idx="23766">
                  <c:v>8.4726599999999999E-2</c:v>
                </c:pt>
                <c:pt idx="23767">
                  <c:v>8.3777199999999996E-2</c:v>
                </c:pt>
                <c:pt idx="23768">
                  <c:v>8.2833400000000001E-2</c:v>
                </c:pt>
                <c:pt idx="23769">
                  <c:v>8.1895999999999997E-2</c:v>
                </c:pt>
                <c:pt idx="23770">
                  <c:v>8.0965599999999999E-2</c:v>
                </c:pt>
                <c:pt idx="23771">
                  <c:v>8.0043100000000006E-2</c:v>
                </c:pt>
                <c:pt idx="23772">
                  <c:v>7.9129000000000005E-2</c:v>
                </c:pt>
                <c:pt idx="23773">
                  <c:v>7.8223399999999998E-2</c:v>
                </c:pt>
                <c:pt idx="23774">
                  <c:v>7.7326199999999998E-2</c:v>
                </c:pt>
                <c:pt idx="23775">
                  <c:v>7.6437900000000003E-2</c:v>
                </c:pt>
                <c:pt idx="23776">
                  <c:v>7.5559100000000004E-2</c:v>
                </c:pt>
                <c:pt idx="23777">
                  <c:v>7.4690699999999999E-2</c:v>
                </c:pt>
                <c:pt idx="23778">
                  <c:v>7.3834499999999997E-2</c:v>
                </c:pt>
                <c:pt idx="23779">
                  <c:v>7.2992000000000001E-2</c:v>
                </c:pt>
                <c:pt idx="23780">
                  <c:v>7.2163199999999997E-2</c:v>
                </c:pt>
                <c:pt idx="23781">
                  <c:v>7.1348200000000001E-2</c:v>
                </c:pt>
                <c:pt idx="23782">
                  <c:v>7.0547200000000004E-2</c:v>
                </c:pt>
                <c:pt idx="23783">
                  <c:v>6.9760199999999994E-2</c:v>
                </c:pt>
                <c:pt idx="23784">
                  <c:v>6.8987599999999996E-2</c:v>
                </c:pt>
                <c:pt idx="23785">
                  <c:v>6.8230100000000002E-2</c:v>
                </c:pt>
                <c:pt idx="23786">
                  <c:v>6.7488500000000007E-2</c:v>
                </c:pt>
                <c:pt idx="23787">
                  <c:v>6.6762799999999997E-2</c:v>
                </c:pt>
                <c:pt idx="23788">
                  <c:v>6.6052399999999997E-2</c:v>
                </c:pt>
                <c:pt idx="23789">
                  <c:v>6.5356800000000007E-2</c:v>
                </c:pt>
                <c:pt idx="23790">
                  <c:v>6.4676200000000003E-2</c:v>
                </c:pt>
                <c:pt idx="23791">
                  <c:v>6.4010999999999998E-2</c:v>
                </c:pt>
                <c:pt idx="23792">
                  <c:v>6.3361600000000004E-2</c:v>
                </c:pt>
                <c:pt idx="23793">
                  <c:v>6.2728599999999995E-2</c:v>
                </c:pt>
                <c:pt idx="23794">
                  <c:v>6.2112599999999997E-2</c:v>
                </c:pt>
                <c:pt idx="23795">
                  <c:v>6.1514199999999998E-2</c:v>
                </c:pt>
                <c:pt idx="23796">
                  <c:v>6.0934500000000003E-2</c:v>
                </c:pt>
                <c:pt idx="23797">
                  <c:v>6.0374499999999998E-2</c:v>
                </c:pt>
                <c:pt idx="23798">
                  <c:v>5.9834900000000003E-2</c:v>
                </c:pt>
                <c:pt idx="23799">
                  <c:v>5.9315899999999998E-2</c:v>
                </c:pt>
                <c:pt idx="23800">
                  <c:v>5.8817899999999999E-2</c:v>
                </c:pt>
                <c:pt idx="23801">
                  <c:v>5.8341400000000002E-2</c:v>
                </c:pt>
                <c:pt idx="23802">
                  <c:v>5.7886399999999998E-2</c:v>
                </c:pt>
                <c:pt idx="23803">
                  <c:v>5.7452499999999997E-2</c:v>
                </c:pt>
                <c:pt idx="23804">
                  <c:v>5.7039800000000002E-2</c:v>
                </c:pt>
                <c:pt idx="23805">
                  <c:v>5.6647400000000001E-2</c:v>
                </c:pt>
                <c:pt idx="23806">
                  <c:v>5.6273799999999999E-2</c:v>
                </c:pt>
                <c:pt idx="23807">
                  <c:v>5.5918700000000002E-2</c:v>
                </c:pt>
                <c:pt idx="23808">
                  <c:v>5.55825E-2</c:v>
                </c:pt>
                <c:pt idx="23809">
                  <c:v>5.5266200000000001E-2</c:v>
                </c:pt>
                <c:pt idx="23810">
                  <c:v>5.4970999999999999E-2</c:v>
                </c:pt>
                <c:pt idx="23811">
                  <c:v>5.4698499999999997E-2</c:v>
                </c:pt>
                <c:pt idx="23812">
                  <c:v>5.4449299999999999E-2</c:v>
                </c:pt>
                <c:pt idx="23813">
                  <c:v>5.4222800000000002E-2</c:v>
                </c:pt>
                <c:pt idx="23814">
                  <c:v>5.4017900000000001E-2</c:v>
                </c:pt>
                <c:pt idx="23815">
                  <c:v>5.3834899999999998E-2</c:v>
                </c:pt>
                <c:pt idx="23816">
                  <c:v>5.3674800000000002E-2</c:v>
                </c:pt>
                <c:pt idx="23817">
                  <c:v>5.3538799999999998E-2</c:v>
                </c:pt>
                <c:pt idx="23818">
                  <c:v>5.3427500000000003E-2</c:v>
                </c:pt>
                <c:pt idx="23819">
                  <c:v>5.3340699999999998E-2</c:v>
                </c:pt>
                <c:pt idx="23820">
                  <c:v>5.3278699999999998E-2</c:v>
                </c:pt>
                <c:pt idx="23821">
                  <c:v>5.3241999999999998E-2</c:v>
                </c:pt>
                <c:pt idx="23822">
                  <c:v>5.3230600000000003E-2</c:v>
                </c:pt>
                <c:pt idx="23823">
                  <c:v>5.3243100000000002E-2</c:v>
                </c:pt>
                <c:pt idx="23824">
                  <c:v>5.3279399999999998E-2</c:v>
                </c:pt>
                <c:pt idx="23825">
                  <c:v>5.33403E-2</c:v>
                </c:pt>
                <c:pt idx="23826">
                  <c:v>5.34262E-2</c:v>
                </c:pt>
                <c:pt idx="23827">
                  <c:v>5.3537099999999997E-2</c:v>
                </c:pt>
                <c:pt idx="23828">
                  <c:v>5.36716E-2</c:v>
                </c:pt>
                <c:pt idx="23829">
                  <c:v>5.3828899999999999E-2</c:v>
                </c:pt>
                <c:pt idx="23830">
                  <c:v>5.4008899999999999E-2</c:v>
                </c:pt>
                <c:pt idx="23831">
                  <c:v>5.4212299999999998E-2</c:v>
                </c:pt>
                <c:pt idx="23832">
                  <c:v>5.4440200000000001E-2</c:v>
                </c:pt>
                <c:pt idx="23833">
                  <c:v>5.4692999999999999E-2</c:v>
                </c:pt>
                <c:pt idx="23834">
                  <c:v>5.4970900000000003E-2</c:v>
                </c:pt>
                <c:pt idx="23835">
                  <c:v>5.5274499999999997E-2</c:v>
                </c:pt>
                <c:pt idx="23836">
                  <c:v>5.5604000000000001E-2</c:v>
                </c:pt>
                <c:pt idx="23837">
                  <c:v>5.5959700000000001E-2</c:v>
                </c:pt>
                <c:pt idx="23838">
                  <c:v>5.6341799999999997E-2</c:v>
                </c:pt>
                <c:pt idx="23839">
                  <c:v>5.6750399999999999E-2</c:v>
                </c:pt>
                <c:pt idx="23840">
                  <c:v>5.7185300000000001E-2</c:v>
                </c:pt>
                <c:pt idx="23841">
                  <c:v>5.7646599999999999E-2</c:v>
                </c:pt>
                <c:pt idx="23842">
                  <c:v>5.81343E-2</c:v>
                </c:pt>
                <c:pt idx="23843">
                  <c:v>5.8648199999999998E-2</c:v>
                </c:pt>
                <c:pt idx="23844">
                  <c:v>5.9188499999999998E-2</c:v>
                </c:pt>
                <c:pt idx="23845">
                  <c:v>5.9755700000000002E-2</c:v>
                </c:pt>
                <c:pt idx="23846">
                  <c:v>6.0349699999999999E-2</c:v>
                </c:pt>
                <c:pt idx="23847">
                  <c:v>6.09699E-2</c:v>
                </c:pt>
                <c:pt idx="23848">
                  <c:v>6.1615700000000002E-2</c:v>
                </c:pt>
                <c:pt idx="23849">
                  <c:v>6.2287099999999998E-2</c:v>
                </c:pt>
                <c:pt idx="23850">
                  <c:v>6.2984100000000001E-2</c:v>
                </c:pt>
                <c:pt idx="23851">
                  <c:v>6.3706899999999997E-2</c:v>
                </c:pt>
                <c:pt idx="23852">
                  <c:v>6.4455700000000005E-2</c:v>
                </c:pt>
                <c:pt idx="23853">
                  <c:v>6.5229599999999999E-2</c:v>
                </c:pt>
                <c:pt idx="23854">
                  <c:v>6.6028199999999995E-2</c:v>
                </c:pt>
                <c:pt idx="23855">
                  <c:v>6.68517E-2</c:v>
                </c:pt>
                <c:pt idx="23856">
                  <c:v>6.77006E-2</c:v>
                </c:pt>
                <c:pt idx="23857">
                  <c:v>6.8573999999999996E-2</c:v>
                </c:pt>
                <c:pt idx="23858">
                  <c:v>6.9470199999999996E-2</c:v>
                </c:pt>
                <c:pt idx="23859">
                  <c:v>7.0387599999999995E-2</c:v>
                </c:pt>
                <c:pt idx="23860">
                  <c:v>7.1326000000000001E-2</c:v>
                </c:pt>
                <c:pt idx="23861">
                  <c:v>7.2286000000000003E-2</c:v>
                </c:pt>
                <c:pt idx="23862">
                  <c:v>7.3268299999999995E-2</c:v>
                </c:pt>
                <c:pt idx="23863">
                  <c:v>7.42728E-2</c:v>
                </c:pt>
                <c:pt idx="23864">
                  <c:v>7.5298900000000002E-2</c:v>
                </c:pt>
                <c:pt idx="23865">
                  <c:v>7.6345700000000002E-2</c:v>
                </c:pt>
                <c:pt idx="23866">
                  <c:v>7.7412499999999995E-2</c:v>
                </c:pt>
                <c:pt idx="23867">
                  <c:v>7.8497899999999995E-2</c:v>
                </c:pt>
                <c:pt idx="23868">
                  <c:v>7.9600699999999996E-2</c:v>
                </c:pt>
                <c:pt idx="23869">
                  <c:v>8.07195E-2</c:v>
                </c:pt>
                <c:pt idx="23870">
                  <c:v>8.1853700000000001E-2</c:v>
                </c:pt>
                <c:pt idx="23871">
                  <c:v>8.30037E-2</c:v>
                </c:pt>
                <c:pt idx="23872">
                  <c:v>8.41697E-2</c:v>
                </c:pt>
                <c:pt idx="23873">
                  <c:v>8.5351099999999999E-2</c:v>
                </c:pt>
                <c:pt idx="23874">
                  <c:v>8.6546799999999993E-2</c:v>
                </c:pt>
                <c:pt idx="23875">
                  <c:v>8.7755899999999998E-2</c:v>
                </c:pt>
                <c:pt idx="23876">
                  <c:v>8.8977500000000001E-2</c:v>
                </c:pt>
                <c:pt idx="23877">
                  <c:v>9.0210399999999996E-2</c:v>
                </c:pt>
                <c:pt idx="23878">
                  <c:v>9.1453199999999998E-2</c:v>
                </c:pt>
                <c:pt idx="23879">
                  <c:v>9.2705300000000004E-2</c:v>
                </c:pt>
                <c:pt idx="23880">
                  <c:v>9.3966499999999994E-2</c:v>
                </c:pt>
                <c:pt idx="23881">
                  <c:v>9.5235700000000006E-2</c:v>
                </c:pt>
                <c:pt idx="23882">
                  <c:v>9.6511700000000006E-2</c:v>
                </c:pt>
                <c:pt idx="23883">
                  <c:v>9.7793099999999994E-2</c:v>
                </c:pt>
                <c:pt idx="23884">
                  <c:v>9.9078899999999998E-2</c:v>
                </c:pt>
                <c:pt idx="23885">
                  <c:v>0.100368</c:v>
                </c:pt>
                <c:pt idx="23886">
                  <c:v>0.101658</c:v>
                </c:pt>
                <c:pt idx="23887">
                  <c:v>0.102949</c:v>
                </c:pt>
                <c:pt idx="23888">
                  <c:v>0.104238</c:v>
                </c:pt>
                <c:pt idx="23889">
                  <c:v>0.10552599999999999</c:v>
                </c:pt>
                <c:pt idx="23890">
                  <c:v>0.106809</c:v>
                </c:pt>
                <c:pt idx="23891">
                  <c:v>0.108088</c:v>
                </c:pt>
                <c:pt idx="23892">
                  <c:v>0.10936</c:v>
                </c:pt>
                <c:pt idx="23893">
                  <c:v>0.110624</c:v>
                </c:pt>
                <c:pt idx="23894">
                  <c:v>0.111877</c:v>
                </c:pt>
                <c:pt idx="23895">
                  <c:v>0.113119</c:v>
                </c:pt>
                <c:pt idx="23896">
                  <c:v>0.11434900000000001</c:v>
                </c:pt>
                <c:pt idx="23897">
                  <c:v>0.115564</c:v>
                </c:pt>
                <c:pt idx="23898">
                  <c:v>0.11676300000000001</c:v>
                </c:pt>
                <c:pt idx="23899">
                  <c:v>0.11794399999999999</c:v>
                </c:pt>
                <c:pt idx="23900">
                  <c:v>0.119107</c:v>
                </c:pt>
                <c:pt idx="23901">
                  <c:v>0.120252</c:v>
                </c:pt>
                <c:pt idx="23902">
                  <c:v>0.121376</c:v>
                </c:pt>
                <c:pt idx="23903">
                  <c:v>0.122478</c:v>
                </c:pt>
                <c:pt idx="23904">
                  <c:v>0.123557</c:v>
                </c:pt>
                <c:pt idx="23905">
                  <c:v>0.124611</c:v>
                </c:pt>
                <c:pt idx="23906">
                  <c:v>0.125638</c:v>
                </c:pt>
                <c:pt idx="23907">
                  <c:v>0.126637</c:v>
                </c:pt>
                <c:pt idx="23908">
                  <c:v>0.127606</c:v>
                </c:pt>
                <c:pt idx="23909">
                  <c:v>0.12854399999999999</c:v>
                </c:pt>
                <c:pt idx="23910">
                  <c:v>0.12945000000000001</c:v>
                </c:pt>
                <c:pt idx="23911">
                  <c:v>0.13032099999999999</c:v>
                </c:pt>
                <c:pt idx="23912">
                  <c:v>0.131158</c:v>
                </c:pt>
                <c:pt idx="23913">
                  <c:v>0.13195799999999999</c:v>
                </c:pt>
                <c:pt idx="23914">
                  <c:v>0.13272100000000001</c:v>
                </c:pt>
                <c:pt idx="23915">
                  <c:v>0.13344800000000001</c:v>
                </c:pt>
                <c:pt idx="23916">
                  <c:v>0.13413700000000001</c:v>
                </c:pt>
                <c:pt idx="23917">
                  <c:v>0.13478699999999999</c:v>
                </c:pt>
                <c:pt idx="23918">
                  <c:v>0.13539899999999999</c:v>
                </c:pt>
                <c:pt idx="23919">
                  <c:v>0.13596900000000001</c:v>
                </c:pt>
                <c:pt idx="23920">
                  <c:v>0.13649700000000001</c:v>
                </c:pt>
                <c:pt idx="23921">
                  <c:v>0.13698199999999999</c:v>
                </c:pt>
                <c:pt idx="23922">
                  <c:v>0.13742299999999999</c:v>
                </c:pt>
                <c:pt idx="23923">
                  <c:v>0.137821</c:v>
                </c:pt>
                <c:pt idx="23924">
                  <c:v>0.13817499999999999</c:v>
                </c:pt>
                <c:pt idx="23925">
                  <c:v>0.138484</c:v>
                </c:pt>
                <c:pt idx="23926">
                  <c:v>0.13874900000000001</c:v>
                </c:pt>
                <c:pt idx="23927">
                  <c:v>0.13897000000000001</c:v>
                </c:pt>
                <c:pt idx="23928">
                  <c:v>0.13914499999999999</c:v>
                </c:pt>
                <c:pt idx="23929">
                  <c:v>0.13927400000000001</c:v>
                </c:pt>
                <c:pt idx="23930">
                  <c:v>0.13935800000000001</c:v>
                </c:pt>
                <c:pt idx="23931">
                  <c:v>0.13939499999999999</c:v>
                </c:pt>
                <c:pt idx="23932">
                  <c:v>0.13938600000000001</c:v>
                </c:pt>
                <c:pt idx="23933">
                  <c:v>0.13933000000000001</c:v>
                </c:pt>
                <c:pt idx="23934">
                  <c:v>0.13922799999999999</c:v>
                </c:pt>
                <c:pt idx="23935">
                  <c:v>0.13908100000000001</c:v>
                </c:pt>
                <c:pt idx="23936">
                  <c:v>0.13889000000000001</c:v>
                </c:pt>
                <c:pt idx="23937">
                  <c:v>0.138653</c:v>
                </c:pt>
                <c:pt idx="23938">
                  <c:v>0.13836999999999999</c:v>
                </c:pt>
                <c:pt idx="23939">
                  <c:v>0.138043</c:v>
                </c:pt>
                <c:pt idx="23940">
                  <c:v>0.13766999999999999</c:v>
                </c:pt>
                <c:pt idx="23941">
                  <c:v>0.13725200000000001</c:v>
                </c:pt>
                <c:pt idx="23942">
                  <c:v>0.136793</c:v>
                </c:pt>
                <c:pt idx="23943">
                  <c:v>0.136291</c:v>
                </c:pt>
                <c:pt idx="23944">
                  <c:v>0.13574700000000001</c:v>
                </c:pt>
                <c:pt idx="23945">
                  <c:v>0.135162</c:v>
                </c:pt>
                <c:pt idx="23946">
                  <c:v>0.13453699999999999</c:v>
                </c:pt>
                <c:pt idx="23947">
                  <c:v>0.13387399999999999</c:v>
                </c:pt>
                <c:pt idx="23948">
                  <c:v>0.13317399999999999</c:v>
                </c:pt>
                <c:pt idx="23949">
                  <c:v>0.132439</c:v>
                </c:pt>
                <c:pt idx="23950">
                  <c:v>0.13167000000000001</c:v>
                </c:pt>
                <c:pt idx="23951">
                  <c:v>0.13086800000000001</c:v>
                </c:pt>
                <c:pt idx="23952">
                  <c:v>0.13003600000000001</c:v>
                </c:pt>
                <c:pt idx="23953">
                  <c:v>0.12917400000000001</c:v>
                </c:pt>
                <c:pt idx="23954">
                  <c:v>0.12828500000000001</c:v>
                </c:pt>
                <c:pt idx="23955">
                  <c:v>0.12736800000000001</c:v>
                </c:pt>
                <c:pt idx="23956">
                  <c:v>0.12642600000000001</c:v>
                </c:pt>
                <c:pt idx="23957">
                  <c:v>0.12545899999999999</c:v>
                </c:pt>
                <c:pt idx="23958">
                  <c:v>0.124468</c:v>
                </c:pt>
                <c:pt idx="23959">
                  <c:v>0.123455</c:v>
                </c:pt>
                <c:pt idx="23960">
                  <c:v>0.12242</c:v>
                </c:pt>
                <c:pt idx="23961">
                  <c:v>0.121367</c:v>
                </c:pt>
                <c:pt idx="23962">
                  <c:v>0.120297</c:v>
                </c:pt>
                <c:pt idx="23963">
                  <c:v>0.119213</c:v>
                </c:pt>
                <c:pt idx="23964">
                  <c:v>0.118115</c:v>
                </c:pt>
                <c:pt idx="23965">
                  <c:v>0.117004</c:v>
                </c:pt>
                <c:pt idx="23966">
                  <c:v>0.115883</c:v>
                </c:pt>
                <c:pt idx="23967">
                  <c:v>0.11475200000000001</c:v>
                </c:pt>
                <c:pt idx="23968">
                  <c:v>0.113612</c:v>
                </c:pt>
                <c:pt idx="23969">
                  <c:v>0.112466</c:v>
                </c:pt>
                <c:pt idx="23970">
                  <c:v>0.111316</c:v>
                </c:pt>
                <c:pt idx="23971">
                  <c:v>0.110162</c:v>
                </c:pt>
                <c:pt idx="23972">
                  <c:v>0.10900799999999999</c:v>
                </c:pt>
                <c:pt idx="23973">
                  <c:v>0.10785500000000001</c:v>
                </c:pt>
                <c:pt idx="23974">
                  <c:v>0.10670399999999999</c:v>
                </c:pt>
                <c:pt idx="23975">
                  <c:v>0.105557</c:v>
                </c:pt>
                <c:pt idx="23976">
                  <c:v>0.10441300000000001</c:v>
                </c:pt>
                <c:pt idx="23977">
                  <c:v>0.10327600000000001</c:v>
                </c:pt>
                <c:pt idx="23978">
                  <c:v>0.102146</c:v>
                </c:pt>
                <c:pt idx="23979">
                  <c:v>0.101026</c:v>
                </c:pt>
                <c:pt idx="23980">
                  <c:v>9.9916199999999997E-2</c:v>
                </c:pt>
                <c:pt idx="23981">
                  <c:v>9.8818799999999998E-2</c:v>
                </c:pt>
                <c:pt idx="23982">
                  <c:v>9.7735100000000005E-2</c:v>
                </c:pt>
                <c:pt idx="23983">
                  <c:v>9.6666500000000002E-2</c:v>
                </c:pt>
                <c:pt idx="23984">
                  <c:v>9.5614599999999994E-2</c:v>
                </c:pt>
                <c:pt idx="23985">
                  <c:v>9.4580700000000004E-2</c:v>
                </c:pt>
                <c:pt idx="23986">
                  <c:v>9.3565800000000005E-2</c:v>
                </c:pt>
                <c:pt idx="23987">
                  <c:v>9.2570700000000006E-2</c:v>
                </c:pt>
                <c:pt idx="23988">
                  <c:v>9.1596899999999995E-2</c:v>
                </c:pt>
                <c:pt idx="23989">
                  <c:v>9.0646400000000002E-2</c:v>
                </c:pt>
                <c:pt idx="23990">
                  <c:v>8.9720900000000006E-2</c:v>
                </c:pt>
                <c:pt idx="23991">
                  <c:v>8.8821700000000003E-2</c:v>
                </c:pt>
                <c:pt idx="23992">
                  <c:v>8.7949700000000006E-2</c:v>
                </c:pt>
                <c:pt idx="23993">
                  <c:v>8.7106000000000003E-2</c:v>
                </c:pt>
                <c:pt idx="23994">
                  <c:v>8.6291300000000001E-2</c:v>
                </c:pt>
                <c:pt idx="23995">
                  <c:v>8.5506100000000002E-2</c:v>
                </c:pt>
                <c:pt idx="23996">
                  <c:v>8.4750800000000001E-2</c:v>
                </c:pt>
                <c:pt idx="23997">
                  <c:v>8.4025699999999995E-2</c:v>
                </c:pt>
                <c:pt idx="23998">
                  <c:v>8.33319E-2</c:v>
                </c:pt>
                <c:pt idx="23999">
                  <c:v>8.2671099999999997E-2</c:v>
                </c:pt>
                <c:pt idx="24000">
                  <c:v>8.2044400000000003E-2</c:v>
                </c:pt>
                <c:pt idx="24001">
                  <c:v>8.1452300000000005E-2</c:v>
                </c:pt>
                <c:pt idx="24002">
                  <c:v>8.0895400000000006E-2</c:v>
                </c:pt>
                <c:pt idx="24003">
                  <c:v>8.0374699999999993E-2</c:v>
                </c:pt>
                <c:pt idx="24004">
                  <c:v>7.9890900000000001E-2</c:v>
                </c:pt>
                <c:pt idx="24005">
                  <c:v>7.9444399999999998E-2</c:v>
                </c:pt>
                <c:pt idx="24006">
                  <c:v>7.9035499999999995E-2</c:v>
                </c:pt>
                <c:pt idx="24007">
                  <c:v>7.8664300000000006E-2</c:v>
                </c:pt>
                <c:pt idx="24008">
                  <c:v>7.8331200000000004E-2</c:v>
                </c:pt>
                <c:pt idx="24009">
                  <c:v>7.8036300000000003E-2</c:v>
                </c:pt>
                <c:pt idx="24010">
                  <c:v>7.7779500000000001E-2</c:v>
                </c:pt>
                <c:pt idx="24011">
                  <c:v>7.7560599999999993E-2</c:v>
                </c:pt>
                <c:pt idx="24012">
                  <c:v>7.7380199999999996E-2</c:v>
                </c:pt>
                <c:pt idx="24013">
                  <c:v>7.7239100000000005E-2</c:v>
                </c:pt>
                <c:pt idx="24014">
                  <c:v>7.7137399999999995E-2</c:v>
                </c:pt>
                <c:pt idx="24015">
                  <c:v>7.7075099999999994E-2</c:v>
                </c:pt>
                <c:pt idx="24016">
                  <c:v>7.7051499999999995E-2</c:v>
                </c:pt>
                <c:pt idx="24017">
                  <c:v>7.7065400000000006E-2</c:v>
                </c:pt>
                <c:pt idx="24018">
                  <c:v>7.7116100000000007E-2</c:v>
                </c:pt>
                <c:pt idx="24019">
                  <c:v>7.7203099999999997E-2</c:v>
                </c:pt>
                <c:pt idx="24020">
                  <c:v>7.7326000000000006E-2</c:v>
                </c:pt>
                <c:pt idx="24021">
                  <c:v>7.7484499999999998E-2</c:v>
                </c:pt>
                <c:pt idx="24022">
                  <c:v>7.7678800000000006E-2</c:v>
                </c:pt>
                <c:pt idx="24023">
                  <c:v>7.7908599999999995E-2</c:v>
                </c:pt>
                <c:pt idx="24024">
                  <c:v>7.8172500000000006E-2</c:v>
                </c:pt>
                <c:pt idx="24025">
                  <c:v>7.8468399999999994E-2</c:v>
                </c:pt>
                <c:pt idx="24026">
                  <c:v>7.8795500000000004E-2</c:v>
                </c:pt>
                <c:pt idx="24027">
                  <c:v>7.9153500000000002E-2</c:v>
                </c:pt>
                <c:pt idx="24028">
                  <c:v>7.9542000000000002E-2</c:v>
                </c:pt>
                <c:pt idx="24029">
                  <c:v>7.9960199999999995E-2</c:v>
                </c:pt>
                <c:pt idx="24030">
                  <c:v>8.0407599999999996E-2</c:v>
                </c:pt>
                <c:pt idx="24031">
                  <c:v>8.08836E-2</c:v>
                </c:pt>
                <c:pt idx="24032">
                  <c:v>8.1387200000000007E-2</c:v>
                </c:pt>
                <c:pt idx="24033">
                  <c:v>8.1917100000000007E-2</c:v>
                </c:pt>
                <c:pt idx="24034">
                  <c:v>8.2471900000000001E-2</c:v>
                </c:pt>
                <c:pt idx="24035">
                  <c:v>8.3050700000000005E-2</c:v>
                </c:pt>
                <c:pt idx="24036">
                  <c:v>8.3653000000000005E-2</c:v>
                </c:pt>
                <c:pt idx="24037">
                  <c:v>8.4278699999999998E-2</c:v>
                </c:pt>
                <c:pt idx="24038">
                  <c:v>8.4928500000000004E-2</c:v>
                </c:pt>
                <c:pt idx="24039">
                  <c:v>8.5602300000000006E-2</c:v>
                </c:pt>
                <c:pt idx="24040">
                  <c:v>8.6297399999999996E-2</c:v>
                </c:pt>
                <c:pt idx="24041">
                  <c:v>8.7010000000000004E-2</c:v>
                </c:pt>
                <c:pt idx="24042">
                  <c:v>8.7737999999999997E-2</c:v>
                </c:pt>
                <c:pt idx="24043">
                  <c:v>8.8479699999999994E-2</c:v>
                </c:pt>
                <c:pt idx="24044">
                  <c:v>8.9232900000000004E-2</c:v>
                </c:pt>
                <c:pt idx="24045">
                  <c:v>8.9995400000000003E-2</c:v>
                </c:pt>
                <c:pt idx="24046">
                  <c:v>9.0765600000000002E-2</c:v>
                </c:pt>
                <c:pt idx="24047">
                  <c:v>9.1541899999999995E-2</c:v>
                </c:pt>
                <c:pt idx="24048">
                  <c:v>9.2322299999999996E-2</c:v>
                </c:pt>
                <c:pt idx="24049">
                  <c:v>9.3104999999999993E-2</c:v>
                </c:pt>
                <c:pt idx="24050">
                  <c:v>9.3888100000000002E-2</c:v>
                </c:pt>
                <c:pt idx="24051">
                  <c:v>9.4669900000000001E-2</c:v>
                </c:pt>
                <c:pt idx="24052">
                  <c:v>9.5448099999999994E-2</c:v>
                </c:pt>
                <c:pt idx="24053">
                  <c:v>9.6220200000000006E-2</c:v>
                </c:pt>
                <c:pt idx="24054">
                  <c:v>9.6984100000000004E-2</c:v>
                </c:pt>
                <c:pt idx="24055">
                  <c:v>9.7738199999999997E-2</c:v>
                </c:pt>
                <c:pt idx="24056">
                  <c:v>9.8481299999999994E-2</c:v>
                </c:pt>
                <c:pt idx="24057">
                  <c:v>9.9211999999999995E-2</c:v>
                </c:pt>
                <c:pt idx="24058">
                  <c:v>9.9928500000000003E-2</c:v>
                </c:pt>
                <c:pt idx="24059">
                  <c:v>0.100629</c:v>
                </c:pt>
                <c:pt idx="24060">
                  <c:v>0.101314</c:v>
                </c:pt>
                <c:pt idx="24061">
                  <c:v>0.10198</c:v>
                </c:pt>
                <c:pt idx="24062">
                  <c:v>0.10262499999999999</c:v>
                </c:pt>
                <c:pt idx="24063">
                  <c:v>0.10324899999999999</c:v>
                </c:pt>
                <c:pt idx="24064">
                  <c:v>0.103849</c:v>
                </c:pt>
                <c:pt idx="24065">
                  <c:v>0.104423</c:v>
                </c:pt>
                <c:pt idx="24066">
                  <c:v>0.10497099999999999</c:v>
                </c:pt>
                <c:pt idx="24067">
                  <c:v>0.10549</c:v>
                </c:pt>
                <c:pt idx="24068">
                  <c:v>0.105978</c:v>
                </c:pt>
                <c:pt idx="24069">
                  <c:v>0.106435</c:v>
                </c:pt>
                <c:pt idx="24070">
                  <c:v>0.10685699999999999</c:v>
                </c:pt>
                <c:pt idx="24071">
                  <c:v>0.10724499999999999</c:v>
                </c:pt>
                <c:pt idx="24072">
                  <c:v>0.107597</c:v>
                </c:pt>
                <c:pt idx="24073">
                  <c:v>0.10791100000000001</c:v>
                </c:pt>
                <c:pt idx="24074">
                  <c:v>0.108186</c:v>
                </c:pt>
                <c:pt idx="24075">
                  <c:v>0.10842</c:v>
                </c:pt>
                <c:pt idx="24076">
                  <c:v>0.108613</c:v>
                </c:pt>
                <c:pt idx="24077">
                  <c:v>0.108764</c:v>
                </c:pt>
                <c:pt idx="24078">
                  <c:v>0.108871</c:v>
                </c:pt>
                <c:pt idx="24079">
                  <c:v>0.108933</c:v>
                </c:pt>
                <c:pt idx="24080">
                  <c:v>0.10895100000000001</c:v>
                </c:pt>
                <c:pt idx="24081">
                  <c:v>0.10892499999999999</c:v>
                </c:pt>
                <c:pt idx="24082">
                  <c:v>0.108852</c:v>
                </c:pt>
                <c:pt idx="24083">
                  <c:v>0.108734</c:v>
                </c:pt>
                <c:pt idx="24084">
                  <c:v>0.108568</c:v>
                </c:pt>
                <c:pt idx="24085">
                  <c:v>0.10835400000000001</c:v>
                </c:pt>
                <c:pt idx="24086">
                  <c:v>0.10809299999999999</c:v>
                </c:pt>
                <c:pt idx="24087">
                  <c:v>0.10778500000000001</c:v>
                </c:pt>
                <c:pt idx="24088">
                  <c:v>0.10743</c:v>
                </c:pt>
                <c:pt idx="24089">
                  <c:v>0.107029</c:v>
                </c:pt>
                <c:pt idx="24090">
                  <c:v>0.106581</c:v>
                </c:pt>
                <c:pt idx="24091">
                  <c:v>0.106089</c:v>
                </c:pt>
                <c:pt idx="24092">
                  <c:v>0.10555100000000001</c:v>
                </c:pt>
                <c:pt idx="24093">
                  <c:v>0.10496800000000001</c:v>
                </c:pt>
                <c:pt idx="24094">
                  <c:v>0.104342</c:v>
                </c:pt>
                <c:pt idx="24095">
                  <c:v>0.103673</c:v>
                </c:pt>
                <c:pt idx="24096">
                  <c:v>0.102962</c:v>
                </c:pt>
                <c:pt idx="24097">
                  <c:v>0.10220899999999999</c:v>
                </c:pt>
                <c:pt idx="24098">
                  <c:v>0.10141500000000001</c:v>
                </c:pt>
                <c:pt idx="24099">
                  <c:v>0.100581</c:v>
                </c:pt>
                <c:pt idx="24100">
                  <c:v>9.9710599999999996E-2</c:v>
                </c:pt>
                <c:pt idx="24101">
                  <c:v>9.88039E-2</c:v>
                </c:pt>
                <c:pt idx="24102">
                  <c:v>9.78628E-2</c:v>
                </c:pt>
                <c:pt idx="24103">
                  <c:v>9.6889100000000006E-2</c:v>
                </c:pt>
                <c:pt idx="24104">
                  <c:v>9.5884499999999998E-2</c:v>
                </c:pt>
                <c:pt idx="24105">
                  <c:v>9.4850199999999996E-2</c:v>
                </c:pt>
                <c:pt idx="24106">
                  <c:v>9.3787899999999993E-2</c:v>
                </c:pt>
                <c:pt idx="24107">
                  <c:v>9.2699599999999993E-2</c:v>
                </c:pt>
                <c:pt idx="24108">
                  <c:v>9.1587699999999994E-2</c:v>
                </c:pt>
                <c:pt idx="24109">
                  <c:v>9.0455099999999997E-2</c:v>
                </c:pt>
                <c:pt idx="24110">
                  <c:v>8.9304300000000003E-2</c:v>
                </c:pt>
                <c:pt idx="24111">
                  <c:v>8.8137400000000005E-2</c:v>
                </c:pt>
                <c:pt idx="24112">
                  <c:v>8.6955400000000002E-2</c:v>
                </c:pt>
                <c:pt idx="24113">
                  <c:v>8.5759699999999994E-2</c:v>
                </c:pt>
                <c:pt idx="24114">
                  <c:v>8.45529E-2</c:v>
                </c:pt>
                <c:pt idx="24115">
                  <c:v>8.3337700000000001E-2</c:v>
                </c:pt>
                <c:pt idx="24116">
                  <c:v>8.2116599999999998E-2</c:v>
                </c:pt>
                <c:pt idx="24117">
                  <c:v>8.0891699999999997E-2</c:v>
                </c:pt>
                <c:pt idx="24118">
                  <c:v>7.96655E-2</c:v>
                </c:pt>
                <c:pt idx="24119">
                  <c:v>7.8440599999999999E-2</c:v>
                </c:pt>
                <c:pt idx="24120">
                  <c:v>7.7219200000000002E-2</c:v>
                </c:pt>
                <c:pt idx="24121">
                  <c:v>7.6003500000000002E-2</c:v>
                </c:pt>
                <c:pt idx="24122">
                  <c:v>7.4795399999999998E-2</c:v>
                </c:pt>
                <c:pt idx="24123">
                  <c:v>7.3597300000000004E-2</c:v>
                </c:pt>
                <c:pt idx="24124">
                  <c:v>7.2412400000000002E-2</c:v>
                </c:pt>
                <c:pt idx="24125">
                  <c:v>7.1245000000000003E-2</c:v>
                </c:pt>
                <c:pt idx="24126">
                  <c:v>7.0099099999999998E-2</c:v>
                </c:pt>
                <c:pt idx="24127">
                  <c:v>6.8976499999999996E-2</c:v>
                </c:pt>
                <c:pt idx="24128">
                  <c:v>6.7876900000000004E-2</c:v>
                </c:pt>
                <c:pt idx="24129">
                  <c:v>6.6801399999999997E-2</c:v>
                </c:pt>
                <c:pt idx="24130">
                  <c:v>6.5752199999999997E-2</c:v>
                </c:pt>
                <c:pt idx="24131">
                  <c:v>6.4731700000000003E-2</c:v>
                </c:pt>
                <c:pt idx="24132">
                  <c:v>6.3741099999999995E-2</c:v>
                </c:pt>
                <c:pt idx="24133">
                  <c:v>6.2781699999999996E-2</c:v>
                </c:pt>
                <c:pt idx="24134">
                  <c:v>6.1855399999999998E-2</c:v>
                </c:pt>
                <c:pt idx="24135">
                  <c:v>6.0964299999999999E-2</c:v>
                </c:pt>
                <c:pt idx="24136">
                  <c:v>6.0109799999999998E-2</c:v>
                </c:pt>
                <c:pt idx="24137">
                  <c:v>5.9292900000000003E-2</c:v>
                </c:pt>
                <c:pt idx="24138">
                  <c:v>5.8514799999999999E-2</c:v>
                </c:pt>
                <c:pt idx="24139">
                  <c:v>5.77762E-2</c:v>
                </c:pt>
                <c:pt idx="24140">
                  <c:v>5.70774E-2</c:v>
                </c:pt>
                <c:pt idx="24141">
                  <c:v>5.6419400000000001E-2</c:v>
                </c:pt>
                <c:pt idx="24142">
                  <c:v>5.5803699999999998E-2</c:v>
                </c:pt>
                <c:pt idx="24143">
                  <c:v>5.5231599999999999E-2</c:v>
                </c:pt>
                <c:pt idx="24144">
                  <c:v>5.4704299999999997E-2</c:v>
                </c:pt>
                <c:pt idx="24145">
                  <c:v>5.4222300000000001E-2</c:v>
                </c:pt>
                <c:pt idx="24146">
                  <c:v>5.3786399999999998E-2</c:v>
                </c:pt>
                <c:pt idx="24147">
                  <c:v>5.3397899999999998E-2</c:v>
                </c:pt>
                <c:pt idx="24148">
                  <c:v>5.3057899999999998E-2</c:v>
                </c:pt>
                <c:pt idx="24149">
                  <c:v>5.2767399999999999E-2</c:v>
                </c:pt>
                <c:pt idx="24150">
                  <c:v>5.2526499999999997E-2</c:v>
                </c:pt>
                <c:pt idx="24151">
                  <c:v>5.2335399999999997E-2</c:v>
                </c:pt>
                <c:pt idx="24152">
                  <c:v>5.2194200000000003E-2</c:v>
                </c:pt>
                <c:pt idx="24153">
                  <c:v>5.2102799999999998E-2</c:v>
                </c:pt>
                <c:pt idx="24154">
                  <c:v>5.20609E-2</c:v>
                </c:pt>
                <c:pt idx="24155">
                  <c:v>5.20679E-2</c:v>
                </c:pt>
                <c:pt idx="24156">
                  <c:v>5.2123200000000001E-2</c:v>
                </c:pt>
                <c:pt idx="24157">
                  <c:v>5.22262E-2</c:v>
                </c:pt>
                <c:pt idx="24158">
                  <c:v>5.2376399999999997E-2</c:v>
                </c:pt>
                <c:pt idx="24159">
                  <c:v>5.2573399999999999E-2</c:v>
                </c:pt>
                <c:pt idx="24160">
                  <c:v>5.2816399999999999E-2</c:v>
                </c:pt>
                <c:pt idx="24161">
                  <c:v>5.3104699999999998E-2</c:v>
                </c:pt>
                <c:pt idx="24162">
                  <c:v>5.3436600000000001E-2</c:v>
                </c:pt>
                <c:pt idx="24163">
                  <c:v>5.3810799999999999E-2</c:v>
                </c:pt>
                <c:pt idx="24164">
                  <c:v>5.42259E-2</c:v>
                </c:pt>
                <c:pt idx="24165">
                  <c:v>5.4680899999999998E-2</c:v>
                </c:pt>
                <c:pt idx="24166">
                  <c:v>5.51742E-2</c:v>
                </c:pt>
                <c:pt idx="24167">
                  <c:v>5.5704400000000001E-2</c:v>
                </c:pt>
                <c:pt idx="24168">
                  <c:v>5.6270100000000003E-2</c:v>
                </c:pt>
                <c:pt idx="24169">
                  <c:v>5.6869700000000002E-2</c:v>
                </c:pt>
                <c:pt idx="24170">
                  <c:v>5.7501999999999998E-2</c:v>
                </c:pt>
                <c:pt idx="24171">
                  <c:v>5.81652E-2</c:v>
                </c:pt>
                <c:pt idx="24172">
                  <c:v>5.8857899999999998E-2</c:v>
                </c:pt>
                <c:pt idx="24173">
                  <c:v>5.9578100000000002E-2</c:v>
                </c:pt>
                <c:pt idx="24174">
                  <c:v>6.0323700000000001E-2</c:v>
                </c:pt>
                <c:pt idx="24175">
                  <c:v>6.10932E-2</c:v>
                </c:pt>
                <c:pt idx="24176">
                  <c:v>6.1885299999999997E-2</c:v>
                </c:pt>
                <c:pt idx="24177">
                  <c:v>6.2698500000000004E-2</c:v>
                </c:pt>
                <c:pt idx="24178">
                  <c:v>6.3531099999999993E-2</c:v>
                </c:pt>
                <c:pt idx="24179">
                  <c:v>6.4380999999999994E-2</c:v>
                </c:pt>
                <c:pt idx="24180">
                  <c:v>6.5245600000000001E-2</c:v>
                </c:pt>
                <c:pt idx="24181">
                  <c:v>6.6122200000000006E-2</c:v>
                </c:pt>
                <c:pt idx="24182">
                  <c:v>6.7008200000000004E-2</c:v>
                </c:pt>
                <c:pt idx="24183">
                  <c:v>6.7901400000000001E-2</c:v>
                </c:pt>
                <c:pt idx="24184">
                  <c:v>6.8799299999999994E-2</c:v>
                </c:pt>
                <c:pt idx="24185">
                  <c:v>6.9699499999999998E-2</c:v>
                </c:pt>
                <c:pt idx="24186">
                  <c:v>7.0599599999999998E-2</c:v>
                </c:pt>
                <c:pt idx="24187">
                  <c:v>7.14978E-2</c:v>
                </c:pt>
                <c:pt idx="24188">
                  <c:v>7.2391899999999995E-2</c:v>
                </c:pt>
                <c:pt idx="24189">
                  <c:v>7.3279300000000006E-2</c:v>
                </c:pt>
                <c:pt idx="24190">
                  <c:v>7.4157500000000001E-2</c:v>
                </c:pt>
                <c:pt idx="24191">
                  <c:v>7.5023699999999999E-2</c:v>
                </c:pt>
                <c:pt idx="24192">
                  <c:v>7.5875499999999999E-2</c:v>
                </c:pt>
                <c:pt idx="24193">
                  <c:v>7.6710899999999999E-2</c:v>
                </c:pt>
                <c:pt idx="24194">
                  <c:v>7.7527899999999997E-2</c:v>
                </c:pt>
                <c:pt idx="24195">
                  <c:v>7.83248E-2</c:v>
                </c:pt>
                <c:pt idx="24196">
                  <c:v>7.9100000000000004E-2</c:v>
                </c:pt>
                <c:pt idx="24197">
                  <c:v>7.9851800000000001E-2</c:v>
                </c:pt>
                <c:pt idx="24198">
                  <c:v>8.05781E-2</c:v>
                </c:pt>
                <c:pt idx="24199">
                  <c:v>8.1276200000000007E-2</c:v>
                </c:pt>
                <c:pt idx="24200">
                  <c:v>8.1943199999999994E-2</c:v>
                </c:pt>
                <c:pt idx="24201">
                  <c:v>8.2576800000000006E-2</c:v>
                </c:pt>
                <c:pt idx="24202">
                  <c:v>8.3174999999999999E-2</c:v>
                </c:pt>
                <c:pt idx="24203">
                  <c:v>8.3735900000000002E-2</c:v>
                </c:pt>
                <c:pt idx="24204">
                  <c:v>8.4257399999999996E-2</c:v>
                </c:pt>
                <c:pt idx="24205">
                  <c:v>8.4737699999999999E-2</c:v>
                </c:pt>
                <c:pt idx="24206">
                  <c:v>8.5174899999999998E-2</c:v>
                </c:pt>
                <c:pt idx="24207">
                  <c:v>8.5567699999999997E-2</c:v>
                </c:pt>
                <c:pt idx="24208">
                  <c:v>8.5913900000000001E-2</c:v>
                </c:pt>
                <c:pt idx="24209">
                  <c:v>8.6211999999999997E-2</c:v>
                </c:pt>
                <c:pt idx="24210">
                  <c:v>8.6460499999999996E-2</c:v>
                </c:pt>
                <c:pt idx="24211">
                  <c:v>8.6658100000000002E-2</c:v>
                </c:pt>
                <c:pt idx="24212">
                  <c:v>8.68033E-2</c:v>
                </c:pt>
                <c:pt idx="24213">
                  <c:v>8.6894899999999997E-2</c:v>
                </c:pt>
                <c:pt idx="24214">
                  <c:v>8.6932099999999998E-2</c:v>
                </c:pt>
                <c:pt idx="24215">
                  <c:v>8.6913900000000002E-2</c:v>
                </c:pt>
                <c:pt idx="24216">
                  <c:v>8.6839200000000005E-2</c:v>
                </c:pt>
                <c:pt idx="24217">
                  <c:v>8.6707599999999996E-2</c:v>
                </c:pt>
                <c:pt idx="24218">
                  <c:v>8.6518600000000001E-2</c:v>
                </c:pt>
                <c:pt idx="24219">
                  <c:v>8.6271500000000001E-2</c:v>
                </c:pt>
                <c:pt idx="24220">
                  <c:v>8.5965600000000003E-2</c:v>
                </c:pt>
                <c:pt idx="24221">
                  <c:v>8.5600300000000004E-2</c:v>
                </c:pt>
                <c:pt idx="24222">
                  <c:v>8.5175000000000001E-2</c:v>
                </c:pt>
                <c:pt idx="24223">
                  <c:v>8.4690100000000004E-2</c:v>
                </c:pt>
                <c:pt idx="24224">
                  <c:v>8.4145899999999996E-2</c:v>
                </c:pt>
                <c:pt idx="24225">
                  <c:v>8.3542599999999995E-2</c:v>
                </c:pt>
                <c:pt idx="24226">
                  <c:v>8.2879999999999995E-2</c:v>
                </c:pt>
                <c:pt idx="24227">
                  <c:v>8.2158099999999998E-2</c:v>
                </c:pt>
                <c:pt idx="24228">
                  <c:v>8.13778E-2</c:v>
                </c:pt>
                <c:pt idx="24229">
                  <c:v>8.0539899999999998E-2</c:v>
                </c:pt>
                <c:pt idx="24230">
                  <c:v>7.9645199999999999E-2</c:v>
                </c:pt>
                <c:pt idx="24231">
                  <c:v>7.8694700000000006E-2</c:v>
                </c:pt>
                <c:pt idx="24232">
                  <c:v>7.7688999999999994E-2</c:v>
                </c:pt>
                <c:pt idx="24233">
                  <c:v>7.6629299999999997E-2</c:v>
                </c:pt>
                <c:pt idx="24234">
                  <c:v>7.5516399999999997E-2</c:v>
                </c:pt>
                <c:pt idx="24235">
                  <c:v>7.4351299999999995E-2</c:v>
                </c:pt>
                <c:pt idx="24236">
                  <c:v>7.3135699999999998E-2</c:v>
                </c:pt>
                <c:pt idx="24237">
                  <c:v>7.1871400000000002E-2</c:v>
                </c:pt>
                <c:pt idx="24238">
                  <c:v>7.0560200000000003E-2</c:v>
                </c:pt>
                <c:pt idx="24239">
                  <c:v>6.9203600000000004E-2</c:v>
                </c:pt>
                <c:pt idx="24240">
                  <c:v>6.78034E-2</c:v>
                </c:pt>
                <c:pt idx="24241">
                  <c:v>6.6361699999999996E-2</c:v>
                </c:pt>
                <c:pt idx="24242">
                  <c:v>6.4880199999999999E-2</c:v>
                </c:pt>
                <c:pt idx="24243">
                  <c:v>6.3361000000000001E-2</c:v>
                </c:pt>
                <c:pt idx="24244">
                  <c:v>6.1806100000000003E-2</c:v>
                </c:pt>
                <c:pt idx="24245">
                  <c:v>6.0217300000000001E-2</c:v>
                </c:pt>
                <c:pt idx="24246">
                  <c:v>5.8596799999999997E-2</c:v>
                </c:pt>
                <c:pt idx="24247">
                  <c:v>5.6947299999999999E-2</c:v>
                </c:pt>
                <c:pt idx="24248">
                  <c:v>5.5271899999999999E-2</c:v>
                </c:pt>
                <c:pt idx="24249">
                  <c:v>5.3572799999999997E-2</c:v>
                </c:pt>
                <c:pt idx="24250">
                  <c:v>5.1852000000000002E-2</c:v>
                </c:pt>
                <c:pt idx="24251">
                  <c:v>5.0111900000000001E-2</c:v>
                </c:pt>
                <c:pt idx="24252">
                  <c:v>4.8355599999999999E-2</c:v>
                </c:pt>
                <c:pt idx="24253">
                  <c:v>4.6586200000000001E-2</c:v>
                </c:pt>
                <c:pt idx="24254">
                  <c:v>4.48063E-2</c:v>
                </c:pt>
                <c:pt idx="24255">
                  <c:v>4.3019000000000002E-2</c:v>
                </c:pt>
                <c:pt idx="24256">
                  <c:v>4.1227300000000001E-2</c:v>
                </c:pt>
                <c:pt idx="24257">
                  <c:v>3.94341E-2</c:v>
                </c:pt>
                <c:pt idx="24258">
                  <c:v>3.7642299999999997E-2</c:v>
                </c:pt>
                <c:pt idx="24259">
                  <c:v>3.5854299999999999E-2</c:v>
                </c:pt>
                <c:pt idx="24260">
                  <c:v>3.4072600000000001E-2</c:v>
                </c:pt>
                <c:pt idx="24261">
                  <c:v>3.23009E-2</c:v>
                </c:pt>
                <c:pt idx="24262">
                  <c:v>3.0542900000000001E-2</c:v>
                </c:pt>
                <c:pt idx="24263">
                  <c:v>2.88034E-2</c:v>
                </c:pt>
                <c:pt idx="24264">
                  <c:v>2.7086499999999999E-2</c:v>
                </c:pt>
                <c:pt idx="24265">
                  <c:v>2.5393800000000001E-2</c:v>
                </c:pt>
                <c:pt idx="24266">
                  <c:v>2.3726000000000001E-2</c:v>
                </c:pt>
                <c:pt idx="24267">
                  <c:v>2.2085500000000001E-2</c:v>
                </c:pt>
                <c:pt idx="24268">
                  <c:v>2.0475299999999998E-2</c:v>
                </c:pt>
                <c:pt idx="24269">
                  <c:v>1.8897500000000001E-2</c:v>
                </c:pt>
                <c:pt idx="24270">
                  <c:v>1.73542E-2</c:v>
                </c:pt>
                <c:pt idx="24271">
                  <c:v>1.5847699999999999E-2</c:v>
                </c:pt>
                <c:pt idx="24272">
                  <c:v>1.4380499999999999E-2</c:v>
                </c:pt>
                <c:pt idx="24273">
                  <c:v>1.29549E-2</c:v>
                </c:pt>
                <c:pt idx="24274">
                  <c:v>1.1572900000000001E-2</c:v>
                </c:pt>
                <c:pt idx="24275">
                  <c:v>1.0236500000000001E-2</c:v>
                </c:pt>
                <c:pt idx="24276" formatCode="0.00E+00">
                  <c:v>8.9479499999999997E-3</c:v>
                </c:pt>
                <c:pt idx="24277" formatCode="0.00E+00">
                  <c:v>7.7088599999999997E-3</c:v>
                </c:pt>
                <c:pt idx="24278" formatCode="0.00E+00">
                  <c:v>6.5208000000000002E-3</c:v>
                </c:pt>
                <c:pt idx="24279" formatCode="0.00E+00">
                  <c:v>5.3851899999999998E-3</c:v>
                </c:pt>
                <c:pt idx="24280" formatCode="0.00E+00">
                  <c:v>4.3036999999999997E-3</c:v>
                </c:pt>
                <c:pt idx="24281" formatCode="0.00E+00">
                  <c:v>3.2782000000000002E-3</c:v>
                </c:pt>
                <c:pt idx="24282" formatCode="0.00E+00">
                  <c:v>2.3099499999999999E-3</c:v>
                </c:pt>
                <c:pt idx="24283" formatCode="0.00E+00">
                  <c:v>1.3997700000000001E-3</c:v>
                </c:pt>
                <c:pt idx="24284" formatCode="0.00E+00">
                  <c:v>5.4897799999999999E-4</c:v>
                </c:pt>
                <c:pt idx="24285" formatCode="0.00E+00">
                  <c:v>-2.4078599999999999E-4</c:v>
                </c:pt>
                <c:pt idx="24286" formatCode="0.00E+00">
                  <c:v>-9.6822399999999995E-4</c:v>
                </c:pt>
                <c:pt idx="24287" formatCode="0.00E+00">
                  <c:v>-1.63251E-3</c:v>
                </c:pt>
                <c:pt idx="24288" formatCode="0.00E+00">
                  <c:v>-2.23295E-3</c:v>
                </c:pt>
                <c:pt idx="24289" formatCode="0.00E+00">
                  <c:v>-2.7688700000000001E-3</c:v>
                </c:pt>
                <c:pt idx="24290" formatCode="0.00E+00">
                  <c:v>-3.2397900000000002E-3</c:v>
                </c:pt>
                <c:pt idx="24291" formatCode="0.00E+00">
                  <c:v>-3.6453700000000002E-3</c:v>
                </c:pt>
                <c:pt idx="24292" formatCode="0.00E+00">
                  <c:v>-3.9855799999999999E-3</c:v>
                </c:pt>
                <c:pt idx="24293" formatCode="0.00E+00">
                  <c:v>-4.2606600000000003E-3</c:v>
                </c:pt>
                <c:pt idx="24294" formatCode="0.00E+00">
                  <c:v>-4.4707599999999998E-3</c:v>
                </c:pt>
                <c:pt idx="24295" formatCode="0.00E+00">
                  <c:v>-4.6160400000000001E-3</c:v>
                </c:pt>
                <c:pt idx="24296" formatCode="0.00E+00">
                  <c:v>-4.6971299999999999E-3</c:v>
                </c:pt>
                <c:pt idx="24297" formatCode="0.00E+00">
                  <c:v>-4.7148800000000003E-3</c:v>
                </c:pt>
                <c:pt idx="24298" formatCode="0.00E+00">
                  <c:v>-4.6700700000000001E-3</c:v>
                </c:pt>
                <c:pt idx="24299" formatCode="0.00E+00">
                  <c:v>-4.5634300000000003E-3</c:v>
                </c:pt>
                <c:pt idx="24300" formatCode="0.00E+00">
                  <c:v>-4.3956899999999998E-3</c:v>
                </c:pt>
                <c:pt idx="24301" formatCode="0.00E+00">
                  <c:v>-4.1678000000000002E-3</c:v>
                </c:pt>
                <c:pt idx="24302" formatCode="0.00E+00">
                  <c:v>-3.88113E-3</c:v>
                </c:pt>
                <c:pt idx="24303" formatCode="0.00E+00">
                  <c:v>-3.5371500000000002E-3</c:v>
                </c:pt>
                <c:pt idx="24304" formatCode="0.00E+00">
                  <c:v>-3.1370999999999999E-3</c:v>
                </c:pt>
                <c:pt idx="24305" formatCode="0.00E+00">
                  <c:v>-2.6820699999999999E-3</c:v>
                </c:pt>
                <c:pt idx="24306" formatCode="0.00E+00">
                  <c:v>-2.1733500000000001E-3</c:v>
                </c:pt>
                <c:pt idx="24307" formatCode="0.00E+00">
                  <c:v>-1.6125600000000001E-3</c:v>
                </c:pt>
                <c:pt idx="24308" formatCode="0.00E+00">
                  <c:v>-1.0014399999999999E-3</c:v>
                </c:pt>
                <c:pt idx="24309" formatCode="0.00E+00">
                  <c:v>-3.4185500000000001E-4</c:v>
                </c:pt>
                <c:pt idx="24310" formatCode="0.00E+00">
                  <c:v>3.64058E-4</c:v>
                </c:pt>
                <c:pt idx="24311" formatCode="0.00E+00">
                  <c:v>1.1141499999999999E-3</c:v>
                </c:pt>
                <c:pt idx="24312" formatCode="0.00E+00">
                  <c:v>1.9064399999999999E-3</c:v>
                </c:pt>
                <c:pt idx="24313" formatCode="0.00E+00">
                  <c:v>2.7389699999999999E-3</c:v>
                </c:pt>
                <c:pt idx="24314" formatCode="0.00E+00">
                  <c:v>3.6096000000000001E-3</c:v>
                </c:pt>
                <c:pt idx="24315" formatCode="0.00E+00">
                  <c:v>4.51587E-3</c:v>
                </c:pt>
                <c:pt idx="24316" formatCode="0.00E+00">
                  <c:v>5.4552400000000001E-3</c:v>
                </c:pt>
                <c:pt idx="24317" formatCode="0.00E+00">
                  <c:v>6.4251500000000001E-3</c:v>
                </c:pt>
                <c:pt idx="24318" formatCode="0.00E+00">
                  <c:v>7.42313E-3</c:v>
                </c:pt>
                <c:pt idx="24319" formatCode="0.00E+00">
                  <c:v>8.4469000000000002E-3</c:v>
                </c:pt>
                <c:pt idx="24320" formatCode="0.00E+00">
                  <c:v>9.4941299999999999E-3</c:v>
                </c:pt>
                <c:pt idx="24321">
                  <c:v>1.0562200000000001E-2</c:v>
                </c:pt>
                <c:pt idx="24322">
                  <c:v>1.16484E-2</c:v>
                </c:pt>
                <c:pt idx="24323">
                  <c:v>1.27499E-2</c:v>
                </c:pt>
                <c:pt idx="24324">
                  <c:v>1.38642E-2</c:v>
                </c:pt>
                <c:pt idx="24325">
                  <c:v>1.4988899999999999E-2</c:v>
                </c:pt>
                <c:pt idx="24326">
                  <c:v>1.6121300000000002E-2</c:v>
                </c:pt>
                <c:pt idx="24327">
                  <c:v>1.72585E-2</c:v>
                </c:pt>
                <c:pt idx="24328">
                  <c:v>1.8397899999999998E-2</c:v>
                </c:pt>
                <c:pt idx="24329">
                  <c:v>1.9537200000000001E-2</c:v>
                </c:pt>
                <c:pt idx="24330">
                  <c:v>2.06736E-2</c:v>
                </c:pt>
                <c:pt idx="24331">
                  <c:v>2.1804299999999999E-2</c:v>
                </c:pt>
                <c:pt idx="24332">
                  <c:v>2.29269E-2</c:v>
                </c:pt>
                <c:pt idx="24333">
                  <c:v>2.4039399999999999E-2</c:v>
                </c:pt>
                <c:pt idx="24334">
                  <c:v>2.51398E-2</c:v>
                </c:pt>
                <c:pt idx="24335">
                  <c:v>2.62259E-2</c:v>
                </c:pt>
                <c:pt idx="24336">
                  <c:v>2.7295199999999999E-2</c:v>
                </c:pt>
                <c:pt idx="24337">
                  <c:v>2.83448E-2</c:v>
                </c:pt>
                <c:pt idx="24338">
                  <c:v>2.9372100000000002E-2</c:v>
                </c:pt>
                <c:pt idx="24339">
                  <c:v>3.0374999999999999E-2</c:v>
                </c:pt>
                <c:pt idx="24340">
                  <c:v>3.1351299999999999E-2</c:v>
                </c:pt>
                <c:pt idx="24341">
                  <c:v>3.2299000000000001E-2</c:v>
                </c:pt>
                <c:pt idx="24342">
                  <c:v>3.32159E-2</c:v>
                </c:pt>
                <c:pt idx="24343">
                  <c:v>3.4099900000000002E-2</c:v>
                </c:pt>
                <c:pt idx="24344">
                  <c:v>3.4949000000000001E-2</c:v>
                </c:pt>
                <c:pt idx="24345">
                  <c:v>3.5761599999999998E-2</c:v>
                </c:pt>
                <c:pt idx="24346">
                  <c:v>3.6535900000000003E-2</c:v>
                </c:pt>
                <c:pt idx="24347">
                  <c:v>3.7269999999999998E-2</c:v>
                </c:pt>
                <c:pt idx="24348">
                  <c:v>3.7962200000000001E-2</c:v>
                </c:pt>
                <c:pt idx="24349">
                  <c:v>3.8611100000000002E-2</c:v>
                </c:pt>
                <c:pt idx="24350">
                  <c:v>3.92155E-2</c:v>
                </c:pt>
                <c:pt idx="24351">
                  <c:v>3.9774299999999999E-2</c:v>
                </c:pt>
                <c:pt idx="24352">
                  <c:v>4.0286000000000002E-2</c:v>
                </c:pt>
                <c:pt idx="24353">
                  <c:v>4.0749399999999998E-2</c:v>
                </c:pt>
                <c:pt idx="24354">
                  <c:v>4.1163600000000002E-2</c:v>
                </c:pt>
                <c:pt idx="24355">
                  <c:v>4.1528000000000002E-2</c:v>
                </c:pt>
                <c:pt idx="24356">
                  <c:v>4.1841900000000001E-2</c:v>
                </c:pt>
                <c:pt idx="24357">
                  <c:v>4.2104599999999999E-2</c:v>
                </c:pt>
                <c:pt idx="24358">
                  <c:v>4.2315400000000003E-2</c:v>
                </c:pt>
                <c:pt idx="24359">
                  <c:v>4.2473700000000003E-2</c:v>
                </c:pt>
                <c:pt idx="24360">
                  <c:v>4.2579400000000003E-2</c:v>
                </c:pt>
                <c:pt idx="24361">
                  <c:v>4.2632000000000003E-2</c:v>
                </c:pt>
                <c:pt idx="24362">
                  <c:v>4.2631099999999998E-2</c:v>
                </c:pt>
                <c:pt idx="24363">
                  <c:v>4.25764E-2</c:v>
                </c:pt>
                <c:pt idx="24364">
                  <c:v>4.2467600000000001E-2</c:v>
                </c:pt>
                <c:pt idx="24365">
                  <c:v>4.2304599999999998E-2</c:v>
                </c:pt>
                <c:pt idx="24366">
                  <c:v>4.2087800000000002E-2</c:v>
                </c:pt>
                <c:pt idx="24367">
                  <c:v>4.1817899999999998E-2</c:v>
                </c:pt>
                <c:pt idx="24368">
                  <c:v>4.1495400000000002E-2</c:v>
                </c:pt>
                <c:pt idx="24369">
                  <c:v>4.1120999999999998E-2</c:v>
                </c:pt>
                <c:pt idx="24370">
                  <c:v>4.0695000000000002E-2</c:v>
                </c:pt>
                <c:pt idx="24371">
                  <c:v>4.02181E-2</c:v>
                </c:pt>
                <c:pt idx="24372">
                  <c:v>3.9691299999999999E-2</c:v>
                </c:pt>
                <c:pt idx="24373">
                  <c:v>3.9115799999999999E-2</c:v>
                </c:pt>
                <c:pt idx="24374">
                  <c:v>3.8492899999999997E-2</c:v>
                </c:pt>
                <c:pt idx="24375">
                  <c:v>3.7823500000000003E-2</c:v>
                </c:pt>
                <c:pt idx="24376">
                  <c:v>3.71084E-2</c:v>
                </c:pt>
                <c:pt idx="24377">
                  <c:v>3.6348900000000003E-2</c:v>
                </c:pt>
                <c:pt idx="24378">
                  <c:v>3.5546500000000002E-2</c:v>
                </c:pt>
                <c:pt idx="24379">
                  <c:v>3.4702700000000003E-2</c:v>
                </c:pt>
                <c:pt idx="24380">
                  <c:v>3.3819299999999997E-2</c:v>
                </c:pt>
                <c:pt idx="24381">
                  <c:v>3.2898400000000001E-2</c:v>
                </c:pt>
                <c:pt idx="24382">
                  <c:v>3.1941400000000002E-2</c:v>
                </c:pt>
                <c:pt idx="24383">
                  <c:v>3.09498E-2</c:v>
                </c:pt>
                <c:pt idx="24384">
                  <c:v>2.99257E-2</c:v>
                </c:pt>
                <c:pt idx="24385">
                  <c:v>2.88711E-2</c:v>
                </c:pt>
                <c:pt idx="24386">
                  <c:v>2.7788400000000001E-2</c:v>
                </c:pt>
                <c:pt idx="24387">
                  <c:v>2.6679600000000001E-2</c:v>
                </c:pt>
                <c:pt idx="24388">
                  <c:v>2.5546599999999999E-2</c:v>
                </c:pt>
                <c:pt idx="24389">
                  <c:v>2.4391800000000002E-2</c:v>
                </c:pt>
                <c:pt idx="24390">
                  <c:v>2.3217600000000001E-2</c:v>
                </c:pt>
                <c:pt idx="24391">
                  <c:v>2.2026E-2</c:v>
                </c:pt>
                <c:pt idx="24392">
                  <c:v>2.08192E-2</c:v>
                </c:pt>
                <c:pt idx="24393">
                  <c:v>1.9599100000000001E-2</c:v>
                </c:pt>
                <c:pt idx="24394">
                  <c:v>1.8368099999999998E-2</c:v>
                </c:pt>
                <c:pt idx="24395">
                  <c:v>1.7128600000000001E-2</c:v>
                </c:pt>
                <c:pt idx="24396">
                  <c:v>1.5883000000000001E-2</c:v>
                </c:pt>
                <c:pt idx="24397">
                  <c:v>1.4633699999999999E-2</c:v>
                </c:pt>
                <c:pt idx="24398">
                  <c:v>1.3383000000000001E-2</c:v>
                </c:pt>
                <c:pt idx="24399">
                  <c:v>1.21333E-2</c:v>
                </c:pt>
                <c:pt idx="24400">
                  <c:v>1.08869E-2</c:v>
                </c:pt>
                <c:pt idx="24401" formatCode="0.00E+00">
                  <c:v>9.6465200000000004E-3</c:v>
                </c:pt>
                <c:pt idx="24402" formatCode="0.00E+00">
                  <c:v>8.4146299999999993E-3</c:v>
                </c:pt>
                <c:pt idx="24403" formatCode="0.00E+00">
                  <c:v>7.1937499999999996E-3</c:v>
                </c:pt>
                <c:pt idx="24404" formatCode="0.00E+00">
                  <c:v>5.9863199999999998E-3</c:v>
                </c:pt>
                <c:pt idx="24405" formatCode="0.00E+00">
                  <c:v>4.7946799999999999E-3</c:v>
                </c:pt>
                <c:pt idx="24406" formatCode="0.00E+00">
                  <c:v>3.6210399999999998E-3</c:v>
                </c:pt>
                <c:pt idx="24407" formatCode="0.00E+00">
                  <c:v>2.4674800000000002E-3</c:v>
                </c:pt>
                <c:pt idx="24408" formatCode="0.00E+00">
                  <c:v>1.3361099999999999E-3</c:v>
                </c:pt>
                <c:pt idx="24409" formatCode="0.00E+00">
                  <c:v>2.29065E-4</c:v>
                </c:pt>
                <c:pt idx="24410" formatCode="0.00E+00">
                  <c:v>-8.5150099999999995E-4</c:v>
                </c:pt>
                <c:pt idx="24411" formatCode="0.00E+00">
                  <c:v>-1.90343E-3</c:v>
                </c:pt>
                <c:pt idx="24412" formatCode="0.00E+00">
                  <c:v>-2.9246200000000002E-3</c:v>
                </c:pt>
                <c:pt idx="24413" formatCode="0.00E+00">
                  <c:v>-3.9130099999999998E-3</c:v>
                </c:pt>
                <c:pt idx="24414" formatCode="0.00E+00">
                  <c:v>-4.8666100000000004E-3</c:v>
                </c:pt>
                <c:pt idx="24415" formatCode="0.00E+00">
                  <c:v>-5.7835899999999999E-3</c:v>
                </c:pt>
                <c:pt idx="24416" formatCode="0.00E+00">
                  <c:v>-6.6622799999999996E-3</c:v>
                </c:pt>
                <c:pt idx="24417" formatCode="0.00E+00">
                  <c:v>-7.5010800000000002E-3</c:v>
                </c:pt>
                <c:pt idx="24418" formatCode="0.00E+00">
                  <c:v>-8.2983199999999997E-3</c:v>
                </c:pt>
                <c:pt idx="24419" formatCode="0.00E+00">
                  <c:v>-9.0523700000000006E-3</c:v>
                </c:pt>
                <c:pt idx="24420" formatCode="0.00E+00">
                  <c:v>-9.7619100000000004E-3</c:v>
                </c:pt>
                <c:pt idx="24421">
                  <c:v>-1.0425800000000001E-2</c:v>
                </c:pt>
                <c:pt idx="24422">
                  <c:v>-1.1042700000000001E-2</c:v>
                </c:pt>
                <c:pt idx="24423">
                  <c:v>-1.1611399999999999E-2</c:v>
                </c:pt>
                <c:pt idx="24424">
                  <c:v>-1.2130699999999999E-2</c:v>
                </c:pt>
                <c:pt idx="24425">
                  <c:v>-1.2599900000000001E-2</c:v>
                </c:pt>
                <c:pt idx="24426">
                  <c:v>-1.3018E-2</c:v>
                </c:pt>
                <c:pt idx="24427">
                  <c:v>-1.3384500000000001E-2</c:v>
                </c:pt>
                <c:pt idx="24428">
                  <c:v>-1.36986E-2</c:v>
                </c:pt>
                <c:pt idx="24429">
                  <c:v>-1.3959900000000001E-2</c:v>
                </c:pt>
                <c:pt idx="24430">
                  <c:v>-1.4167900000000001E-2</c:v>
                </c:pt>
                <c:pt idx="24431">
                  <c:v>-1.4322100000000001E-2</c:v>
                </c:pt>
                <c:pt idx="24432">
                  <c:v>-1.44224E-2</c:v>
                </c:pt>
                <c:pt idx="24433">
                  <c:v>-1.44688E-2</c:v>
                </c:pt>
                <c:pt idx="24434">
                  <c:v>-1.44615E-2</c:v>
                </c:pt>
                <c:pt idx="24435">
                  <c:v>-1.4400700000000001E-2</c:v>
                </c:pt>
                <c:pt idx="24436">
                  <c:v>-1.42863E-2</c:v>
                </c:pt>
                <c:pt idx="24437">
                  <c:v>-1.41187E-2</c:v>
                </c:pt>
                <c:pt idx="24438">
                  <c:v>-1.3898499999999999E-2</c:v>
                </c:pt>
                <c:pt idx="24439">
                  <c:v>-1.3625999999999999E-2</c:v>
                </c:pt>
                <c:pt idx="24440">
                  <c:v>-1.3302E-2</c:v>
                </c:pt>
                <c:pt idx="24441">
                  <c:v>-1.29271E-2</c:v>
                </c:pt>
                <c:pt idx="24442">
                  <c:v>-1.25022E-2</c:v>
                </c:pt>
                <c:pt idx="24443">
                  <c:v>-1.2028199999999999E-2</c:v>
                </c:pt>
                <c:pt idx="24444">
                  <c:v>-1.1506300000000001E-2</c:v>
                </c:pt>
                <c:pt idx="24445">
                  <c:v>-1.09376E-2</c:v>
                </c:pt>
                <c:pt idx="24446">
                  <c:v>-1.0323199999999999E-2</c:v>
                </c:pt>
                <c:pt idx="24447" formatCode="0.00E+00">
                  <c:v>-9.6644399999999998E-3</c:v>
                </c:pt>
                <c:pt idx="24448" formatCode="0.00E+00">
                  <c:v>-8.9627600000000002E-3</c:v>
                </c:pt>
                <c:pt idx="24449" formatCode="0.00E+00">
                  <c:v>-8.2195900000000006E-3</c:v>
                </c:pt>
                <c:pt idx="24450" formatCode="0.00E+00">
                  <c:v>-7.4364399999999999E-3</c:v>
                </c:pt>
                <c:pt idx="24451" formatCode="0.00E+00">
                  <c:v>-6.6149800000000003E-3</c:v>
                </c:pt>
                <c:pt idx="24452" formatCode="0.00E+00">
                  <c:v>-5.7570099999999999E-3</c:v>
                </c:pt>
                <c:pt idx="24453" formatCode="0.00E+00">
                  <c:v>-4.8643699999999998E-3</c:v>
                </c:pt>
                <c:pt idx="24454" formatCode="0.00E+00">
                  <c:v>-3.9390099999999997E-3</c:v>
                </c:pt>
                <c:pt idx="24455" formatCode="0.00E+00">
                  <c:v>-2.9829000000000001E-3</c:v>
                </c:pt>
                <c:pt idx="24456" formatCode="0.00E+00">
                  <c:v>-1.9980499999999999E-3</c:v>
                </c:pt>
                <c:pt idx="24457" formatCode="0.00E+00">
                  <c:v>-9.8651500000000009E-4</c:v>
                </c:pt>
                <c:pt idx="24458" formatCode="0.00E+00">
                  <c:v>4.9605399999999998E-5</c:v>
                </c:pt>
                <c:pt idx="24459" formatCode="0.00E+00">
                  <c:v>1.10808E-3</c:v>
                </c:pt>
                <c:pt idx="24460" formatCode="0.00E+00">
                  <c:v>2.1865399999999998E-3</c:v>
                </c:pt>
                <c:pt idx="24461" formatCode="0.00E+00">
                  <c:v>3.28262E-3</c:v>
                </c:pt>
                <c:pt idx="24462" formatCode="0.00E+00">
                  <c:v>4.3940999999999997E-3</c:v>
                </c:pt>
                <c:pt idx="24463" formatCode="0.00E+00">
                  <c:v>5.5186899999999997E-3</c:v>
                </c:pt>
                <c:pt idx="24464" formatCode="0.00E+00">
                  <c:v>6.6539499999999996E-3</c:v>
                </c:pt>
                <c:pt idx="24465" formatCode="0.00E+00">
                  <c:v>7.7974200000000002E-3</c:v>
                </c:pt>
                <c:pt idx="24466" formatCode="0.00E+00">
                  <c:v>8.9466800000000003E-3</c:v>
                </c:pt>
                <c:pt idx="24467">
                  <c:v>1.00993E-2</c:v>
                </c:pt>
                <c:pt idx="24468">
                  <c:v>1.12528E-2</c:v>
                </c:pt>
                <c:pt idx="24469">
                  <c:v>1.2404699999999999E-2</c:v>
                </c:pt>
                <c:pt idx="24470">
                  <c:v>1.3552399999999999E-2</c:v>
                </c:pt>
                <c:pt idx="24471">
                  <c:v>1.4693599999999999E-2</c:v>
                </c:pt>
                <c:pt idx="24472">
                  <c:v>1.5825700000000002E-2</c:v>
                </c:pt>
                <c:pt idx="24473">
                  <c:v>1.6946200000000002E-2</c:v>
                </c:pt>
                <c:pt idx="24474">
                  <c:v>1.8052700000000001E-2</c:v>
                </c:pt>
                <c:pt idx="24475">
                  <c:v>1.9142800000000001E-2</c:v>
                </c:pt>
                <c:pt idx="24476">
                  <c:v>2.02139E-2</c:v>
                </c:pt>
                <c:pt idx="24477">
                  <c:v>2.12637E-2</c:v>
                </c:pt>
                <c:pt idx="24478">
                  <c:v>2.2289900000000001E-2</c:v>
                </c:pt>
                <c:pt idx="24479">
                  <c:v>2.3290000000000002E-2</c:v>
                </c:pt>
                <c:pt idx="24480">
                  <c:v>2.4261999999999999E-2</c:v>
                </c:pt>
                <c:pt idx="24481">
                  <c:v>2.5203400000000001E-2</c:v>
                </c:pt>
                <c:pt idx="24482">
                  <c:v>2.6112300000000001E-2</c:v>
                </c:pt>
                <c:pt idx="24483">
                  <c:v>2.6986400000000001E-2</c:v>
                </c:pt>
                <c:pt idx="24484">
                  <c:v>2.7823799999999999E-2</c:v>
                </c:pt>
                <c:pt idx="24485">
                  <c:v>2.8622399999999999E-2</c:v>
                </c:pt>
                <c:pt idx="24486">
                  <c:v>2.9380400000000001E-2</c:v>
                </c:pt>
                <c:pt idx="24487">
                  <c:v>3.0095799999999999E-2</c:v>
                </c:pt>
                <c:pt idx="24488">
                  <c:v>3.0766999999999999E-2</c:v>
                </c:pt>
                <c:pt idx="24489">
                  <c:v>3.1392099999999999E-2</c:v>
                </c:pt>
                <c:pt idx="24490">
                  <c:v>3.19698E-2</c:v>
                </c:pt>
                <c:pt idx="24491">
                  <c:v>3.2498300000000001E-2</c:v>
                </c:pt>
                <c:pt idx="24492">
                  <c:v>3.2976400000000003E-2</c:v>
                </c:pt>
                <c:pt idx="24493">
                  <c:v>3.3402599999999998E-2</c:v>
                </c:pt>
                <c:pt idx="24494">
                  <c:v>3.3775800000000002E-2</c:v>
                </c:pt>
                <c:pt idx="24495">
                  <c:v>3.4094699999999999E-2</c:v>
                </c:pt>
                <c:pt idx="24496">
                  <c:v>3.4358300000000001E-2</c:v>
                </c:pt>
                <c:pt idx="24497">
                  <c:v>3.4565699999999998E-2</c:v>
                </c:pt>
                <c:pt idx="24498">
                  <c:v>3.4715900000000001E-2</c:v>
                </c:pt>
                <c:pt idx="24499">
                  <c:v>3.4808199999999997E-2</c:v>
                </c:pt>
                <c:pt idx="24500">
                  <c:v>3.4841999999999998E-2</c:v>
                </c:pt>
                <c:pt idx="24501">
                  <c:v>3.4816699999999999E-2</c:v>
                </c:pt>
                <c:pt idx="24502">
                  <c:v>3.4731900000000003E-2</c:v>
                </c:pt>
                <c:pt idx="24503">
                  <c:v>3.4587199999999999E-2</c:v>
                </c:pt>
                <c:pt idx="24504">
                  <c:v>3.43824E-2</c:v>
                </c:pt>
                <c:pt idx="24505">
                  <c:v>3.4117500000000002E-2</c:v>
                </c:pt>
                <c:pt idx="24506">
                  <c:v>3.3792299999999997E-2</c:v>
                </c:pt>
                <c:pt idx="24507">
                  <c:v>3.3406999999999999E-2</c:v>
                </c:pt>
                <c:pt idx="24508">
                  <c:v>3.2961499999999998E-2</c:v>
                </c:pt>
                <c:pt idx="24509">
                  <c:v>3.2456199999999998E-2</c:v>
                </c:pt>
                <c:pt idx="24510">
                  <c:v>3.1891299999999997E-2</c:v>
                </c:pt>
                <c:pt idx="24511">
                  <c:v>3.1267499999999997E-2</c:v>
                </c:pt>
                <c:pt idx="24512">
                  <c:v>3.0585299999999999E-2</c:v>
                </c:pt>
                <c:pt idx="24513">
                  <c:v>2.9845300000000002E-2</c:v>
                </c:pt>
                <c:pt idx="24514">
                  <c:v>2.9048600000000001E-2</c:v>
                </c:pt>
                <c:pt idx="24515">
                  <c:v>2.8195999999999999E-2</c:v>
                </c:pt>
                <c:pt idx="24516">
                  <c:v>2.72885E-2</c:v>
                </c:pt>
                <c:pt idx="24517">
                  <c:v>2.6327300000000001E-2</c:v>
                </c:pt>
                <c:pt idx="24518">
                  <c:v>2.5313700000000001E-2</c:v>
                </c:pt>
                <c:pt idx="24519">
                  <c:v>2.42489E-2</c:v>
                </c:pt>
                <c:pt idx="24520">
                  <c:v>2.3134499999999999E-2</c:v>
                </c:pt>
                <c:pt idx="24521">
                  <c:v>2.1971999999999998E-2</c:v>
                </c:pt>
                <c:pt idx="24522">
                  <c:v>2.0762900000000001E-2</c:v>
                </c:pt>
                <c:pt idx="24523">
                  <c:v>1.9509100000000001E-2</c:v>
                </c:pt>
                <c:pt idx="24524">
                  <c:v>1.82124E-2</c:v>
                </c:pt>
                <c:pt idx="24525">
                  <c:v>1.68746E-2</c:v>
                </c:pt>
                <c:pt idx="24526">
                  <c:v>1.54977E-2</c:v>
                </c:pt>
                <c:pt idx="24527">
                  <c:v>1.40838E-2</c:v>
                </c:pt>
                <c:pt idx="24528">
                  <c:v>1.2635E-2</c:v>
                </c:pt>
                <c:pt idx="24529">
                  <c:v>1.1153400000000001E-2</c:v>
                </c:pt>
                <c:pt idx="24530" formatCode="0.00E+00">
                  <c:v>9.6415000000000008E-3</c:v>
                </c:pt>
                <c:pt idx="24531" formatCode="0.00E+00">
                  <c:v>8.1014499999999996E-3</c:v>
                </c:pt>
                <c:pt idx="24532" formatCode="0.00E+00">
                  <c:v>6.5356800000000003E-3</c:v>
                </c:pt>
                <c:pt idx="24533" formatCode="0.00E+00">
                  <c:v>4.9466299999999996E-3</c:v>
                </c:pt>
                <c:pt idx="24534" formatCode="0.00E+00">
                  <c:v>3.3367900000000001E-3</c:v>
                </c:pt>
                <c:pt idx="24535" formatCode="0.00E+00">
                  <c:v>1.7087199999999999E-3</c:v>
                </c:pt>
                <c:pt idx="24536" formatCode="0.00E+00">
                  <c:v>6.4975300000000001E-5</c:v>
                </c:pt>
                <c:pt idx="24537" formatCode="0.00E+00">
                  <c:v>-1.5918099999999999E-3</c:v>
                </c:pt>
                <c:pt idx="24538" formatCode="0.00E+00">
                  <c:v>-3.2590000000000002E-3</c:v>
                </c:pt>
                <c:pt idx="24539" formatCode="0.00E+00">
                  <c:v>-4.9338999999999997E-3</c:v>
                </c:pt>
                <c:pt idx="24540" formatCode="0.00E+00">
                  <c:v>-6.6138100000000003E-3</c:v>
                </c:pt>
                <c:pt idx="24541" formatCode="0.00E+00">
                  <c:v>-8.2960199999999994E-3</c:v>
                </c:pt>
                <c:pt idx="24542" formatCode="0.00E+00">
                  <c:v>-9.9777800000000003E-3</c:v>
                </c:pt>
                <c:pt idx="24543">
                  <c:v>-1.1656400000000001E-2</c:v>
                </c:pt>
                <c:pt idx="24544">
                  <c:v>-1.3329000000000001E-2</c:v>
                </c:pt>
                <c:pt idx="24545">
                  <c:v>-1.4992999999999999E-2</c:v>
                </c:pt>
                <c:pt idx="24546">
                  <c:v>-1.6645500000000001E-2</c:v>
                </c:pt>
                <c:pt idx="24547">
                  <c:v>-1.8283899999999999E-2</c:v>
                </c:pt>
                <c:pt idx="24548">
                  <c:v>-1.99054E-2</c:v>
                </c:pt>
                <c:pt idx="24549">
                  <c:v>-2.15073E-2</c:v>
                </c:pt>
                <c:pt idx="24550">
                  <c:v>-2.3087E-2</c:v>
                </c:pt>
                <c:pt idx="24551">
                  <c:v>-2.4641799999999998E-2</c:v>
                </c:pt>
                <c:pt idx="24552">
                  <c:v>-2.6169100000000001E-2</c:v>
                </c:pt>
                <c:pt idx="24553">
                  <c:v>-2.7666300000000001E-2</c:v>
                </c:pt>
                <c:pt idx="24554">
                  <c:v>-2.9131000000000001E-2</c:v>
                </c:pt>
                <c:pt idx="24555">
                  <c:v>-3.0560500000000001E-2</c:v>
                </c:pt>
                <c:pt idx="24556">
                  <c:v>-3.1952599999999998E-2</c:v>
                </c:pt>
                <c:pt idx="24557">
                  <c:v>-3.3304800000000002E-2</c:v>
                </c:pt>
                <c:pt idx="24558">
                  <c:v>-3.4614699999999998E-2</c:v>
                </c:pt>
                <c:pt idx="24559">
                  <c:v>-3.5880299999999997E-2</c:v>
                </c:pt>
                <c:pt idx="24560">
                  <c:v>-3.7099199999999999E-2</c:v>
                </c:pt>
                <c:pt idx="24561">
                  <c:v>-3.8269499999999998E-2</c:v>
                </c:pt>
                <c:pt idx="24562">
                  <c:v>-3.9389E-2</c:v>
                </c:pt>
                <c:pt idx="24563">
                  <c:v>-4.0455699999999997E-2</c:v>
                </c:pt>
                <c:pt idx="24564">
                  <c:v>-4.1467999999999998E-2</c:v>
                </c:pt>
                <c:pt idx="24565">
                  <c:v>-4.24239E-2</c:v>
                </c:pt>
                <c:pt idx="24566">
                  <c:v>-4.3321800000000001E-2</c:v>
                </c:pt>
                <c:pt idx="24567">
                  <c:v>-4.4159999999999998E-2</c:v>
                </c:pt>
                <c:pt idx="24568">
                  <c:v>-4.4937199999999997E-2</c:v>
                </c:pt>
                <c:pt idx="24569">
                  <c:v>-4.5651799999999999E-2</c:v>
                </c:pt>
                <c:pt idx="24570">
                  <c:v>-4.6302599999999999E-2</c:v>
                </c:pt>
                <c:pt idx="24571">
                  <c:v>-4.6888399999999997E-2</c:v>
                </c:pt>
                <c:pt idx="24572">
                  <c:v>-4.7408100000000002E-2</c:v>
                </c:pt>
                <c:pt idx="24573">
                  <c:v>-4.7860699999999999E-2</c:v>
                </c:pt>
                <c:pt idx="24574">
                  <c:v>-4.8245400000000001E-2</c:v>
                </c:pt>
                <c:pt idx="24575">
                  <c:v>-4.8561300000000002E-2</c:v>
                </c:pt>
                <c:pt idx="24576">
                  <c:v>-4.8807900000000001E-2</c:v>
                </c:pt>
                <c:pt idx="24577">
                  <c:v>-4.89845E-2</c:v>
                </c:pt>
                <c:pt idx="24578">
                  <c:v>-4.90909E-2</c:v>
                </c:pt>
                <c:pt idx="24579">
                  <c:v>-4.9126599999999999E-2</c:v>
                </c:pt>
                <c:pt idx="24580">
                  <c:v>-4.9091500000000003E-2</c:v>
                </c:pt>
                <c:pt idx="24581">
                  <c:v>-4.8985500000000001E-2</c:v>
                </c:pt>
                <c:pt idx="24582">
                  <c:v>-4.8808699999999997E-2</c:v>
                </c:pt>
                <c:pt idx="24583">
                  <c:v>-4.8561100000000003E-2</c:v>
                </c:pt>
                <c:pt idx="24584">
                  <c:v>-4.82432E-2</c:v>
                </c:pt>
                <c:pt idx="24585">
                  <c:v>-4.7855200000000001E-2</c:v>
                </c:pt>
                <c:pt idx="24586">
                  <c:v>-4.7397700000000001E-2</c:v>
                </c:pt>
                <c:pt idx="24587">
                  <c:v>-4.6871299999999998E-2</c:v>
                </c:pt>
                <c:pt idx="24588">
                  <c:v>-4.62768E-2</c:v>
                </c:pt>
                <c:pt idx="24589">
                  <c:v>-4.5615000000000003E-2</c:v>
                </c:pt>
                <c:pt idx="24590">
                  <c:v>-4.4886799999999998E-2</c:v>
                </c:pt>
                <c:pt idx="24591">
                  <c:v>-4.4093300000000002E-2</c:v>
                </c:pt>
                <c:pt idx="24592">
                  <c:v>-4.3235700000000002E-2</c:v>
                </c:pt>
                <c:pt idx="24593">
                  <c:v>-4.23153E-2</c:v>
                </c:pt>
                <c:pt idx="24594">
                  <c:v>-4.1333399999999999E-2</c:v>
                </c:pt>
                <c:pt idx="24595">
                  <c:v>-4.0291599999999997E-2</c:v>
                </c:pt>
                <c:pt idx="24596">
                  <c:v>-3.9191400000000001E-2</c:v>
                </c:pt>
                <c:pt idx="24597">
                  <c:v>-3.8034400000000003E-2</c:v>
                </c:pt>
                <c:pt idx="24598">
                  <c:v>-3.6822599999999997E-2</c:v>
                </c:pt>
                <c:pt idx="24599">
                  <c:v>-3.5557699999999998E-2</c:v>
                </c:pt>
                <c:pt idx="24600">
                  <c:v>-3.4241599999999997E-2</c:v>
                </c:pt>
                <c:pt idx="24601">
                  <c:v>-3.2876500000000003E-2</c:v>
                </c:pt>
                <c:pt idx="24602">
                  <c:v>-3.1464399999999997E-2</c:v>
                </c:pt>
                <c:pt idx="24603">
                  <c:v>-3.00074E-2</c:v>
                </c:pt>
                <c:pt idx="24604">
                  <c:v>-2.8507999999999999E-2</c:v>
                </c:pt>
                <c:pt idx="24605">
                  <c:v>-2.6968300000000001E-2</c:v>
                </c:pt>
                <c:pt idx="24606">
                  <c:v>-2.5390800000000002E-2</c:v>
                </c:pt>
                <c:pt idx="24607">
                  <c:v>-2.3777900000000001E-2</c:v>
                </c:pt>
                <c:pt idx="24608">
                  <c:v>-2.2132099999999998E-2</c:v>
                </c:pt>
                <c:pt idx="24609">
                  <c:v>-2.0456100000000001E-2</c:v>
                </c:pt>
                <c:pt idx="24610">
                  <c:v>-1.87523E-2</c:v>
                </c:pt>
                <c:pt idx="24611">
                  <c:v>-1.70235E-2</c:v>
                </c:pt>
                <c:pt idx="24612">
                  <c:v>-1.5272300000000001E-2</c:v>
                </c:pt>
                <c:pt idx="24613">
                  <c:v>-1.35015E-2</c:v>
                </c:pt>
                <c:pt idx="24614">
                  <c:v>-1.17138E-2</c:v>
                </c:pt>
                <c:pt idx="24615" formatCode="0.00E+00">
                  <c:v>-9.9119399999999993E-3</c:v>
                </c:pt>
                <c:pt idx="24616" formatCode="0.00E+00">
                  <c:v>-8.0987899999999998E-3</c:v>
                </c:pt>
                <c:pt idx="24617" formatCode="0.00E+00">
                  <c:v>-6.2771299999999997E-3</c:v>
                </c:pt>
                <c:pt idx="24618" formatCode="0.00E+00">
                  <c:v>-4.4497800000000004E-3</c:v>
                </c:pt>
                <c:pt idx="24619" formatCode="0.00E+00">
                  <c:v>-2.6195799999999998E-3</c:v>
                </c:pt>
                <c:pt idx="24620" formatCode="0.00E+00">
                  <c:v>-7.8934600000000001E-4</c:v>
                </c:pt>
                <c:pt idx="24621" formatCode="0.00E+00">
                  <c:v>1.0380999999999999E-3</c:v>
                </c:pt>
                <c:pt idx="24622" formatCode="0.00E+00">
                  <c:v>2.8599300000000001E-3</c:v>
                </c:pt>
                <c:pt idx="24623" formatCode="0.00E+00">
                  <c:v>4.6733499999999997E-3</c:v>
                </c:pt>
                <c:pt idx="24624" formatCode="0.00E+00">
                  <c:v>6.4755799999999999E-3</c:v>
                </c:pt>
                <c:pt idx="24625" formatCode="0.00E+00">
                  <c:v>8.2638599999999996E-3</c:v>
                </c:pt>
                <c:pt idx="24626">
                  <c:v>1.00354E-2</c:v>
                </c:pt>
                <c:pt idx="24627">
                  <c:v>1.1787600000000001E-2</c:v>
                </c:pt>
                <c:pt idx="24628">
                  <c:v>1.35178E-2</c:v>
                </c:pt>
                <c:pt idx="24629">
                  <c:v>1.52233E-2</c:v>
                </c:pt>
                <c:pt idx="24630">
                  <c:v>1.69015E-2</c:v>
                </c:pt>
                <c:pt idx="24631">
                  <c:v>1.8549900000000001E-2</c:v>
                </c:pt>
                <c:pt idx="24632">
                  <c:v>2.0166099999999999E-2</c:v>
                </c:pt>
                <c:pt idx="24633">
                  <c:v>2.1747599999999999E-2</c:v>
                </c:pt>
                <c:pt idx="24634">
                  <c:v>2.32921E-2</c:v>
                </c:pt>
                <c:pt idx="24635">
                  <c:v>2.4797199999999998E-2</c:v>
                </c:pt>
                <c:pt idx="24636">
                  <c:v>2.62609E-2</c:v>
                </c:pt>
                <c:pt idx="24637">
                  <c:v>2.7680799999999998E-2</c:v>
                </c:pt>
                <c:pt idx="24638">
                  <c:v>2.9055000000000001E-2</c:v>
                </c:pt>
                <c:pt idx="24639">
                  <c:v>3.0381499999999999E-2</c:v>
                </c:pt>
                <c:pt idx="24640">
                  <c:v>3.16583E-2</c:v>
                </c:pt>
                <c:pt idx="24641">
                  <c:v>3.2883700000000002E-2</c:v>
                </c:pt>
                <c:pt idx="24642">
                  <c:v>3.40559E-2</c:v>
                </c:pt>
                <c:pt idx="24643">
                  <c:v>3.5173200000000002E-2</c:v>
                </c:pt>
                <c:pt idx="24644">
                  <c:v>3.6234200000000001E-2</c:v>
                </c:pt>
                <c:pt idx="24645">
                  <c:v>3.7237399999999997E-2</c:v>
                </c:pt>
                <c:pt idx="24646">
                  <c:v>3.8181399999999997E-2</c:v>
                </c:pt>
                <c:pt idx="24647">
                  <c:v>3.9065000000000003E-2</c:v>
                </c:pt>
                <c:pt idx="24648">
                  <c:v>3.9887100000000002E-2</c:v>
                </c:pt>
                <c:pt idx="24649">
                  <c:v>4.0646599999999998E-2</c:v>
                </c:pt>
                <c:pt idx="24650">
                  <c:v>4.13426E-2</c:v>
                </c:pt>
                <c:pt idx="24651">
                  <c:v>4.1974200000000003E-2</c:v>
                </c:pt>
                <c:pt idx="24652">
                  <c:v>4.2540799999999997E-2</c:v>
                </c:pt>
                <c:pt idx="24653">
                  <c:v>4.3041700000000002E-2</c:v>
                </c:pt>
                <c:pt idx="24654">
                  <c:v>4.3476500000000001E-2</c:v>
                </c:pt>
                <c:pt idx="24655">
                  <c:v>4.3844800000000003E-2</c:v>
                </c:pt>
                <c:pt idx="24656">
                  <c:v>4.4146199999999997E-2</c:v>
                </c:pt>
                <c:pt idx="24657">
                  <c:v>4.4380700000000002E-2</c:v>
                </c:pt>
                <c:pt idx="24658">
                  <c:v>4.4548200000000003E-2</c:v>
                </c:pt>
                <c:pt idx="24659">
                  <c:v>4.4648800000000002E-2</c:v>
                </c:pt>
                <c:pt idx="24660">
                  <c:v>4.4682600000000003E-2</c:v>
                </c:pt>
                <c:pt idx="24661">
                  <c:v>4.4649899999999999E-2</c:v>
                </c:pt>
                <c:pt idx="24662">
                  <c:v>4.4551199999999999E-2</c:v>
                </c:pt>
                <c:pt idx="24663">
                  <c:v>4.43869E-2</c:v>
                </c:pt>
                <c:pt idx="24664">
                  <c:v>4.4157599999999998E-2</c:v>
                </c:pt>
                <c:pt idx="24665">
                  <c:v>4.3864E-2</c:v>
                </c:pt>
                <c:pt idx="24666">
                  <c:v>4.35071E-2</c:v>
                </c:pt>
                <c:pt idx="24667">
                  <c:v>4.3087599999999997E-2</c:v>
                </c:pt>
                <c:pt idx="24668">
                  <c:v>4.2606600000000001E-2</c:v>
                </c:pt>
                <c:pt idx="24669">
                  <c:v>4.20653E-2</c:v>
                </c:pt>
                <c:pt idx="24670">
                  <c:v>4.1464899999999999E-2</c:v>
                </c:pt>
                <c:pt idx="24671">
                  <c:v>4.0806700000000001E-2</c:v>
                </c:pt>
                <c:pt idx="24672">
                  <c:v>4.0092000000000003E-2</c:v>
                </c:pt>
                <c:pt idx="24673">
                  <c:v>3.9322500000000003E-2</c:v>
                </c:pt>
                <c:pt idx="24674">
                  <c:v>3.8499600000000002E-2</c:v>
                </c:pt>
                <c:pt idx="24675">
                  <c:v>3.7624999999999999E-2</c:v>
                </c:pt>
                <c:pt idx="24676">
                  <c:v>3.6700499999999997E-2</c:v>
                </c:pt>
                <c:pt idx="24677">
                  <c:v>3.57279E-2</c:v>
                </c:pt>
                <c:pt idx="24678">
                  <c:v>3.47091E-2</c:v>
                </c:pt>
                <c:pt idx="24679">
                  <c:v>3.3646099999999998E-2</c:v>
                </c:pt>
                <c:pt idx="24680">
                  <c:v>3.2540800000000002E-2</c:v>
                </c:pt>
                <c:pt idx="24681">
                  <c:v>3.1395399999999997E-2</c:v>
                </c:pt>
                <c:pt idx="24682">
                  <c:v>3.0211999999999999E-2</c:v>
                </c:pt>
                <c:pt idx="24683">
                  <c:v>2.8992799999999999E-2</c:v>
                </c:pt>
                <c:pt idx="24684">
                  <c:v>2.77401E-2</c:v>
                </c:pt>
                <c:pt idx="24685">
                  <c:v>2.6456199999999999E-2</c:v>
                </c:pt>
                <c:pt idx="24686">
                  <c:v>2.51434E-2</c:v>
                </c:pt>
                <c:pt idx="24687">
                  <c:v>2.3804100000000002E-2</c:v>
                </c:pt>
                <c:pt idx="24688">
                  <c:v>2.2440700000000001E-2</c:v>
                </c:pt>
                <c:pt idx="24689">
                  <c:v>2.1055600000000001E-2</c:v>
                </c:pt>
                <c:pt idx="24690">
                  <c:v>1.96513E-2</c:v>
                </c:pt>
                <c:pt idx="24691">
                  <c:v>1.8230300000000001E-2</c:v>
                </c:pt>
                <c:pt idx="24692">
                  <c:v>1.67951E-2</c:v>
                </c:pt>
                <c:pt idx="24693">
                  <c:v>1.5348199999999999E-2</c:v>
                </c:pt>
                <c:pt idx="24694">
                  <c:v>1.3892099999999999E-2</c:v>
                </c:pt>
                <c:pt idx="24695">
                  <c:v>1.2429300000000001E-2</c:v>
                </c:pt>
                <c:pt idx="24696">
                  <c:v>1.0962299999999999E-2</c:v>
                </c:pt>
                <c:pt idx="24697" formatCode="0.00E+00">
                  <c:v>9.4937700000000003E-3</c:v>
                </c:pt>
                <c:pt idx="24698" formatCode="0.00E+00">
                  <c:v>8.0260499999999999E-3</c:v>
                </c:pt>
                <c:pt idx="24699" formatCode="0.00E+00">
                  <c:v>6.5616600000000004E-3</c:v>
                </c:pt>
                <c:pt idx="24700" formatCode="0.00E+00">
                  <c:v>5.1030600000000004E-3</c:v>
                </c:pt>
                <c:pt idx="24701" formatCode="0.00E+00">
                  <c:v>3.6527E-3</c:v>
                </c:pt>
                <c:pt idx="24702" formatCode="0.00E+00">
                  <c:v>2.2129799999999998E-3</c:v>
                </c:pt>
                <c:pt idx="24703" formatCode="0.00E+00">
                  <c:v>7.8628300000000003E-4</c:v>
                </c:pt>
                <c:pt idx="24704" formatCode="0.00E+00">
                  <c:v>-6.2506499999999995E-4</c:v>
                </c:pt>
                <c:pt idx="24705" formatCode="0.00E+00">
                  <c:v>-2.0187600000000001E-3</c:v>
                </c:pt>
                <c:pt idx="24706" formatCode="0.00E+00">
                  <c:v>-3.3925499999999998E-3</c:v>
                </c:pt>
                <c:pt idx="24707" formatCode="0.00E+00">
                  <c:v>-4.7442400000000003E-3</c:v>
                </c:pt>
                <c:pt idx="24708" formatCode="0.00E+00">
                  <c:v>-6.0716700000000004E-3</c:v>
                </c:pt>
                <c:pt idx="24709" formatCode="0.00E+00">
                  <c:v>-7.37275E-3</c:v>
                </c:pt>
                <c:pt idx="24710" formatCode="0.00E+00">
                  <c:v>-8.6454400000000008E-3</c:v>
                </c:pt>
                <c:pt idx="24711" formatCode="0.00E+00">
                  <c:v>-9.8877800000000005E-3</c:v>
                </c:pt>
                <c:pt idx="24712">
                  <c:v>-1.1097900000000001E-2</c:v>
                </c:pt>
                <c:pt idx="24713">
                  <c:v>-1.2273900000000001E-2</c:v>
                </c:pt>
                <c:pt idx="24714">
                  <c:v>-1.3414000000000001E-2</c:v>
                </c:pt>
                <c:pt idx="24715">
                  <c:v>-1.4516599999999999E-2</c:v>
                </c:pt>
                <c:pt idx="24716">
                  <c:v>-1.558E-2</c:v>
                </c:pt>
                <c:pt idx="24717">
                  <c:v>-1.6602800000000001E-2</c:v>
                </c:pt>
                <c:pt idx="24718">
                  <c:v>-1.7583499999999998E-2</c:v>
                </c:pt>
                <c:pt idx="24719">
                  <c:v>-1.8520700000000001E-2</c:v>
                </c:pt>
                <c:pt idx="24720">
                  <c:v>-1.9413199999999999E-2</c:v>
                </c:pt>
                <c:pt idx="24721">
                  <c:v>-2.0259699999999999E-2</c:v>
                </c:pt>
                <c:pt idx="24722">
                  <c:v>-2.10593E-2</c:v>
                </c:pt>
                <c:pt idx="24723">
                  <c:v>-2.1810900000000001E-2</c:v>
                </c:pt>
                <c:pt idx="24724">
                  <c:v>-2.2513499999999999E-2</c:v>
                </c:pt>
                <c:pt idx="24725">
                  <c:v>-2.31665E-2</c:v>
                </c:pt>
                <c:pt idx="24726">
                  <c:v>-2.3769100000000001E-2</c:v>
                </c:pt>
                <c:pt idx="24727">
                  <c:v>-2.4320600000000001E-2</c:v>
                </c:pt>
                <c:pt idx="24728">
                  <c:v>-2.4820700000000001E-2</c:v>
                </c:pt>
                <c:pt idx="24729">
                  <c:v>-2.5268800000000001E-2</c:v>
                </c:pt>
                <c:pt idx="24730">
                  <c:v>-2.5664699999999999E-2</c:v>
                </c:pt>
                <c:pt idx="24731">
                  <c:v>-2.6008099999999999E-2</c:v>
                </c:pt>
                <c:pt idx="24732">
                  <c:v>-2.6298999999999999E-2</c:v>
                </c:pt>
                <c:pt idx="24733">
                  <c:v>-2.65373E-2</c:v>
                </c:pt>
                <c:pt idx="24734">
                  <c:v>-2.67231E-2</c:v>
                </c:pt>
                <c:pt idx="24735">
                  <c:v>-2.6856600000000001E-2</c:v>
                </c:pt>
                <c:pt idx="24736">
                  <c:v>-2.69381E-2</c:v>
                </c:pt>
                <c:pt idx="24737">
                  <c:v>-2.6967999999999999E-2</c:v>
                </c:pt>
                <c:pt idx="24738">
                  <c:v>-2.6946700000000001E-2</c:v>
                </c:pt>
                <c:pt idx="24739">
                  <c:v>-2.6874700000000001E-2</c:v>
                </c:pt>
                <c:pt idx="24740">
                  <c:v>-2.67529E-2</c:v>
                </c:pt>
                <c:pt idx="24741">
                  <c:v>-2.6581799999999999E-2</c:v>
                </c:pt>
                <c:pt idx="24742">
                  <c:v>-2.6362400000000001E-2</c:v>
                </c:pt>
                <c:pt idx="24743">
                  <c:v>-2.60956E-2</c:v>
                </c:pt>
                <c:pt idx="24744">
                  <c:v>-2.57824E-2</c:v>
                </c:pt>
                <c:pt idx="24745">
                  <c:v>-2.54238E-2</c:v>
                </c:pt>
                <c:pt idx="24746">
                  <c:v>-2.5021100000000001E-2</c:v>
                </c:pt>
                <c:pt idx="24747">
                  <c:v>-2.45756E-2</c:v>
                </c:pt>
                <c:pt idx="24748">
                  <c:v>-2.4088499999999999E-2</c:v>
                </c:pt>
                <c:pt idx="24749">
                  <c:v>-2.3561200000000001E-2</c:v>
                </c:pt>
                <c:pt idx="24750">
                  <c:v>-2.29952E-2</c:v>
                </c:pt>
                <c:pt idx="24751">
                  <c:v>-2.2392100000000002E-2</c:v>
                </c:pt>
                <c:pt idx="24752">
                  <c:v>-2.1753399999999999E-2</c:v>
                </c:pt>
                <c:pt idx="24753">
                  <c:v>-2.10809E-2</c:v>
                </c:pt>
                <c:pt idx="24754">
                  <c:v>-2.0376100000000001E-2</c:v>
                </c:pt>
                <c:pt idx="24755">
                  <c:v>-1.9640899999999999E-2</c:v>
                </c:pt>
                <c:pt idx="24756">
                  <c:v>-1.88772E-2</c:v>
                </c:pt>
                <c:pt idx="24757">
                  <c:v>-1.8086700000000001E-2</c:v>
                </c:pt>
                <c:pt idx="24758">
                  <c:v>-1.72713E-2</c:v>
                </c:pt>
                <c:pt idx="24759">
                  <c:v>-1.6433099999999999E-2</c:v>
                </c:pt>
                <c:pt idx="24760">
                  <c:v>-1.55739E-2</c:v>
                </c:pt>
                <c:pt idx="24761">
                  <c:v>-1.46958E-2</c:v>
                </c:pt>
                <c:pt idx="24762">
                  <c:v>-1.38008E-2</c:v>
                </c:pt>
                <c:pt idx="24763">
                  <c:v>-1.2891E-2</c:v>
                </c:pt>
                <c:pt idx="24764">
                  <c:v>-1.1968400000000001E-2</c:v>
                </c:pt>
                <c:pt idx="24765">
                  <c:v>-1.1035100000000001E-2</c:v>
                </c:pt>
                <c:pt idx="24766">
                  <c:v>-1.0093100000000001E-2</c:v>
                </c:pt>
                <c:pt idx="24767" formatCode="0.00E+00">
                  <c:v>-9.1447200000000003E-3</c:v>
                </c:pt>
                <c:pt idx="24768" formatCode="0.00E+00">
                  <c:v>-8.1918900000000003E-3</c:v>
                </c:pt>
                <c:pt idx="24769" formatCode="0.00E+00">
                  <c:v>-7.2367400000000002E-3</c:v>
                </c:pt>
                <c:pt idx="24770" formatCode="0.00E+00">
                  <c:v>-6.2813699999999997E-3</c:v>
                </c:pt>
                <c:pt idx="24771" formatCode="0.00E+00">
                  <c:v>-5.3278500000000003E-3</c:v>
                </c:pt>
                <c:pt idx="24772" formatCode="0.00E+00">
                  <c:v>-4.3782400000000003E-3</c:v>
                </c:pt>
                <c:pt idx="24773" formatCode="0.00E+00">
                  <c:v>-3.43458E-3</c:v>
                </c:pt>
                <c:pt idx="24774" formatCode="0.00E+00">
                  <c:v>-2.49891E-3</c:v>
                </c:pt>
                <c:pt idx="24775" formatCode="0.00E+00">
                  <c:v>-1.5732000000000001E-3</c:v>
                </c:pt>
                <c:pt idx="24776" formatCode="0.00E+00">
                  <c:v>-6.5941800000000005E-4</c:v>
                </c:pt>
                <c:pt idx="24777" formatCode="0.00E+00">
                  <c:v>2.4049999999999999E-4</c:v>
                </c:pt>
                <c:pt idx="24778" formatCode="0.00E+00">
                  <c:v>1.1246699999999999E-3</c:v>
                </c:pt>
                <c:pt idx="24779" formatCode="0.00E+00">
                  <c:v>1.99124E-3</c:v>
                </c:pt>
                <c:pt idx="24780" formatCode="0.00E+00">
                  <c:v>2.83841E-3</c:v>
                </c:pt>
                <c:pt idx="24781" formatCode="0.00E+00">
                  <c:v>3.6644199999999998E-3</c:v>
                </c:pt>
                <c:pt idx="24782" formatCode="0.00E+00">
                  <c:v>4.4675799999999996E-3</c:v>
                </c:pt>
                <c:pt idx="24783" formatCode="0.00E+00">
                  <c:v>5.2462300000000002E-3</c:v>
                </c:pt>
                <c:pt idx="24784" formatCode="0.00E+00">
                  <c:v>5.9987800000000004E-3</c:v>
                </c:pt>
                <c:pt idx="24785" formatCode="0.00E+00">
                  <c:v>6.7237099999999999E-3</c:v>
                </c:pt>
                <c:pt idx="24786" formatCode="0.00E+00">
                  <c:v>7.4195600000000004E-3</c:v>
                </c:pt>
                <c:pt idx="24787" formatCode="0.00E+00">
                  <c:v>8.0849300000000006E-3</c:v>
                </c:pt>
                <c:pt idx="24788" formatCode="0.00E+00">
                  <c:v>8.7184900000000006E-3</c:v>
                </c:pt>
                <c:pt idx="24789" formatCode="0.00E+00">
                  <c:v>9.3189799999999993E-3</c:v>
                </c:pt>
                <c:pt idx="24790" formatCode="0.00E+00">
                  <c:v>9.8852300000000001E-3</c:v>
                </c:pt>
                <c:pt idx="24791">
                  <c:v>1.0416099999999999E-2</c:v>
                </c:pt>
                <c:pt idx="24792">
                  <c:v>1.0910599999999999E-2</c:v>
                </c:pt>
                <c:pt idx="24793">
                  <c:v>1.1367800000000001E-2</c:v>
                </c:pt>
                <c:pt idx="24794">
                  <c:v>1.1786899999999999E-2</c:v>
                </c:pt>
                <c:pt idx="24795">
                  <c:v>1.21669E-2</c:v>
                </c:pt>
                <c:pt idx="24796">
                  <c:v>1.2507300000000001E-2</c:v>
                </c:pt>
                <c:pt idx="24797">
                  <c:v>1.28074E-2</c:v>
                </c:pt>
                <c:pt idx="24798">
                  <c:v>1.30668E-2</c:v>
                </c:pt>
                <c:pt idx="24799">
                  <c:v>1.3284900000000001E-2</c:v>
                </c:pt>
                <c:pt idx="24800">
                  <c:v>1.34614E-2</c:v>
                </c:pt>
                <c:pt idx="24801">
                  <c:v>1.35961E-2</c:v>
                </c:pt>
                <c:pt idx="24802">
                  <c:v>1.3688799999999999E-2</c:v>
                </c:pt>
                <c:pt idx="24803">
                  <c:v>1.37395E-2</c:v>
                </c:pt>
                <c:pt idx="24804">
                  <c:v>1.3748099999999999E-2</c:v>
                </c:pt>
                <c:pt idx="24805">
                  <c:v>1.3714799999999999E-2</c:v>
                </c:pt>
                <c:pt idx="24806">
                  <c:v>1.3639699999999999E-2</c:v>
                </c:pt>
                <c:pt idx="24807">
                  <c:v>1.35231E-2</c:v>
                </c:pt>
                <c:pt idx="24808">
                  <c:v>1.33654E-2</c:v>
                </c:pt>
                <c:pt idx="24809">
                  <c:v>1.3167099999999999E-2</c:v>
                </c:pt>
                <c:pt idx="24810">
                  <c:v>1.29287E-2</c:v>
                </c:pt>
                <c:pt idx="24811">
                  <c:v>1.26508E-2</c:v>
                </c:pt>
                <c:pt idx="24812">
                  <c:v>1.23342E-2</c:v>
                </c:pt>
                <c:pt idx="24813">
                  <c:v>1.19796E-2</c:v>
                </c:pt>
                <c:pt idx="24814">
                  <c:v>1.15879E-2</c:v>
                </c:pt>
                <c:pt idx="24815">
                  <c:v>1.1160099999999999E-2</c:v>
                </c:pt>
                <c:pt idx="24816">
                  <c:v>1.0697099999999999E-2</c:v>
                </c:pt>
                <c:pt idx="24817">
                  <c:v>1.02002E-2</c:v>
                </c:pt>
                <c:pt idx="24818" formatCode="0.00E+00">
                  <c:v>9.6705200000000002E-3</c:v>
                </c:pt>
                <c:pt idx="24819" formatCode="0.00E+00">
                  <c:v>9.1092399999999994E-3</c:v>
                </c:pt>
                <c:pt idx="24820" formatCode="0.00E+00">
                  <c:v>8.5177199999999995E-3</c:v>
                </c:pt>
                <c:pt idx="24821" formatCode="0.00E+00">
                  <c:v>7.8973299999999993E-3</c:v>
                </c:pt>
                <c:pt idx="24822" formatCode="0.00E+00">
                  <c:v>7.2495299999999997E-3</c:v>
                </c:pt>
                <c:pt idx="24823" formatCode="0.00E+00">
                  <c:v>6.5758199999999996E-3</c:v>
                </c:pt>
                <c:pt idx="24824" formatCode="0.00E+00">
                  <c:v>5.8777500000000002E-3</c:v>
                </c:pt>
                <c:pt idx="24825" formatCode="0.00E+00">
                  <c:v>5.1569399999999996E-3</c:v>
                </c:pt>
                <c:pt idx="24826" formatCode="0.00E+00">
                  <c:v>4.4150500000000002E-3</c:v>
                </c:pt>
                <c:pt idx="24827" formatCode="0.00E+00">
                  <c:v>3.6538E-3</c:v>
                </c:pt>
                <c:pt idx="24828" formatCode="0.00E+00">
                  <c:v>2.87492E-3</c:v>
                </c:pt>
                <c:pt idx="24829" formatCode="0.00E+00">
                  <c:v>2.0802300000000002E-3</c:v>
                </c:pt>
                <c:pt idx="24830" formatCode="0.00E+00">
                  <c:v>1.27154E-3</c:v>
                </c:pt>
                <c:pt idx="24831" formatCode="0.00E+00">
                  <c:v>4.5071E-4</c:v>
                </c:pt>
                <c:pt idx="24832" formatCode="0.00E+00">
                  <c:v>-3.8036299999999999E-4</c:v>
                </c:pt>
                <c:pt idx="24833" formatCode="0.00E+00">
                  <c:v>-1.21977E-3</c:v>
                </c:pt>
                <c:pt idx="24834" formatCode="0.00E+00">
                  <c:v>-2.0655700000000001E-3</c:v>
                </c:pt>
                <c:pt idx="24835" formatCode="0.00E+00">
                  <c:v>-2.91582E-3</c:v>
                </c:pt>
                <c:pt idx="24836" formatCode="0.00E+00">
                  <c:v>-3.7685399999999999E-3</c:v>
                </c:pt>
                <c:pt idx="24837" formatCode="0.00E+00">
                  <c:v>-4.6217699999999999E-3</c:v>
                </c:pt>
                <c:pt idx="24838" formatCode="0.00E+00">
                  <c:v>-5.4735199999999999E-3</c:v>
                </c:pt>
                <c:pt idx="24839" formatCode="0.00E+00">
                  <c:v>-6.3218099999999998E-3</c:v>
                </c:pt>
                <c:pt idx="24840" formatCode="0.00E+00">
                  <c:v>-7.1646699999999997E-3</c:v>
                </c:pt>
                <c:pt idx="24841" formatCode="0.00E+00">
                  <c:v>-8.0001099999999995E-3</c:v>
                </c:pt>
                <c:pt idx="24842" formatCode="0.00E+00">
                  <c:v>-8.8261799999999994E-3</c:v>
                </c:pt>
                <c:pt idx="24843" formatCode="0.00E+00">
                  <c:v>-9.6409200000000007E-3</c:v>
                </c:pt>
                <c:pt idx="24844">
                  <c:v>-1.0442399999999999E-2</c:v>
                </c:pt>
                <c:pt idx="24845">
                  <c:v>-1.1228699999999999E-2</c:v>
                </c:pt>
                <c:pt idx="24846">
                  <c:v>-1.1998E-2</c:v>
                </c:pt>
                <c:pt idx="24847">
                  <c:v>-1.27484E-2</c:v>
                </c:pt>
                <c:pt idx="24848">
                  <c:v>-1.34781E-2</c:v>
                </c:pt>
                <c:pt idx="24849">
                  <c:v>-1.41852E-2</c:v>
                </c:pt>
                <c:pt idx="24850">
                  <c:v>-1.48681E-2</c:v>
                </c:pt>
                <c:pt idx="24851">
                  <c:v>-1.55251E-2</c:v>
                </c:pt>
                <c:pt idx="24852">
                  <c:v>-1.6154499999999999E-2</c:v>
                </c:pt>
                <c:pt idx="24853">
                  <c:v>-1.6754700000000001E-2</c:v>
                </c:pt>
                <c:pt idx="24854">
                  <c:v>-1.7324200000000001E-2</c:v>
                </c:pt>
                <c:pt idx="24855">
                  <c:v>-1.7861499999999999E-2</c:v>
                </c:pt>
                <c:pt idx="24856">
                  <c:v>-1.8365099999999999E-2</c:v>
                </c:pt>
                <c:pt idx="24857">
                  <c:v>-1.8833699999999998E-2</c:v>
                </c:pt>
                <c:pt idx="24858">
                  <c:v>-1.9265999999999998E-2</c:v>
                </c:pt>
                <c:pt idx="24859">
                  <c:v>-1.9660799999999999E-2</c:v>
                </c:pt>
                <c:pt idx="24860">
                  <c:v>-2.0016800000000001E-2</c:v>
                </c:pt>
                <c:pt idx="24861">
                  <c:v>-2.0333199999999999E-2</c:v>
                </c:pt>
                <c:pt idx="24862">
                  <c:v>-2.0608700000000001E-2</c:v>
                </c:pt>
                <c:pt idx="24863">
                  <c:v>-2.08425E-2</c:v>
                </c:pt>
                <c:pt idx="24864">
                  <c:v>-2.1033799999999998E-2</c:v>
                </c:pt>
                <c:pt idx="24865">
                  <c:v>-2.1181800000000001E-2</c:v>
                </c:pt>
                <c:pt idx="24866">
                  <c:v>-2.1285700000000001E-2</c:v>
                </c:pt>
                <c:pt idx="24867">
                  <c:v>-2.1345099999999999E-2</c:v>
                </c:pt>
                <c:pt idx="24868">
                  <c:v>-2.1359400000000001E-2</c:v>
                </c:pt>
                <c:pt idx="24869">
                  <c:v>-2.1328099999999999E-2</c:v>
                </c:pt>
                <c:pt idx="24870">
                  <c:v>-2.1251099999999998E-2</c:v>
                </c:pt>
                <c:pt idx="24871">
                  <c:v>-2.1127900000000002E-2</c:v>
                </c:pt>
                <c:pt idx="24872">
                  <c:v>-2.0958500000000001E-2</c:v>
                </c:pt>
                <c:pt idx="24873">
                  <c:v>-2.0742799999999999E-2</c:v>
                </c:pt>
                <c:pt idx="24874">
                  <c:v>-2.04808E-2</c:v>
                </c:pt>
                <c:pt idx="24875">
                  <c:v>-2.0172699999999998E-2</c:v>
                </c:pt>
                <c:pt idx="24876">
                  <c:v>-1.9818700000000002E-2</c:v>
                </c:pt>
                <c:pt idx="24877">
                  <c:v>-1.9419100000000002E-2</c:v>
                </c:pt>
                <c:pt idx="24878">
                  <c:v>-1.8974299999999999E-2</c:v>
                </c:pt>
                <c:pt idx="24879">
                  <c:v>-1.84847E-2</c:v>
                </c:pt>
                <c:pt idx="24880">
                  <c:v>-1.7951100000000001E-2</c:v>
                </c:pt>
                <c:pt idx="24881">
                  <c:v>-1.7373900000000001E-2</c:v>
                </c:pt>
                <c:pt idx="24882">
                  <c:v>-1.6754100000000001E-2</c:v>
                </c:pt>
                <c:pt idx="24883">
                  <c:v>-1.6092499999999999E-2</c:v>
                </c:pt>
                <c:pt idx="24884">
                  <c:v>-1.53899E-2</c:v>
                </c:pt>
                <c:pt idx="24885">
                  <c:v>-1.46474E-2</c:v>
                </c:pt>
                <c:pt idx="24886">
                  <c:v>-1.3866099999999999E-2</c:v>
                </c:pt>
                <c:pt idx="24887">
                  <c:v>-1.30473E-2</c:v>
                </c:pt>
                <c:pt idx="24888">
                  <c:v>-1.2192100000000001E-2</c:v>
                </c:pt>
                <c:pt idx="24889">
                  <c:v>-1.1301800000000001E-2</c:v>
                </c:pt>
                <c:pt idx="24890">
                  <c:v>-1.0378E-2</c:v>
                </c:pt>
                <c:pt idx="24891" formatCode="0.00E+00">
                  <c:v>-9.4220799999999993E-3</c:v>
                </c:pt>
                <c:pt idx="24892" formatCode="0.00E+00">
                  <c:v>-8.4355899999999998E-3</c:v>
                </c:pt>
                <c:pt idx="24893" formatCode="0.00E+00">
                  <c:v>-7.4201700000000002E-3</c:v>
                </c:pt>
                <c:pt idx="24894" formatCode="0.00E+00">
                  <c:v>-6.3774900000000004E-3</c:v>
                </c:pt>
                <c:pt idx="24895" formatCode="0.00E+00">
                  <c:v>-5.3093100000000002E-3</c:v>
                </c:pt>
                <c:pt idx="24896" formatCode="0.00E+00">
                  <c:v>-4.2174300000000003E-3</c:v>
                </c:pt>
                <c:pt idx="24897" formatCode="0.00E+00">
                  <c:v>-3.10371E-3</c:v>
                </c:pt>
                <c:pt idx="24898" formatCode="0.00E+00">
                  <c:v>-1.9700500000000001E-3</c:v>
                </c:pt>
                <c:pt idx="24899" formatCode="0.00E+00">
                  <c:v>-8.1842700000000004E-4</c:v>
                </c:pt>
                <c:pt idx="24900" formatCode="0.00E+00">
                  <c:v>3.4917299999999999E-4</c:v>
                </c:pt>
                <c:pt idx="24901" formatCode="0.00E+00">
                  <c:v>1.5307000000000001E-3</c:v>
                </c:pt>
                <c:pt idx="24902" formatCode="0.00E+00">
                  <c:v>2.7240799999999998E-3</c:v>
                </c:pt>
                <c:pt idx="24903" formatCode="0.00E+00">
                  <c:v>3.9271899999999997E-3</c:v>
                </c:pt>
                <c:pt idx="24904" formatCode="0.00E+00">
                  <c:v>5.1378999999999999E-3</c:v>
                </c:pt>
                <c:pt idx="24905" formatCode="0.00E+00">
                  <c:v>6.3540300000000001E-3</c:v>
                </c:pt>
                <c:pt idx="24906" formatCode="0.00E+00">
                  <c:v>7.5734000000000001E-3</c:v>
                </c:pt>
                <c:pt idx="24907" formatCode="0.00E+00">
                  <c:v>8.7937999999999992E-3</c:v>
                </c:pt>
                <c:pt idx="24908">
                  <c:v>1.0012999999999999E-2</c:v>
                </c:pt>
                <c:pt idx="24909">
                  <c:v>1.1228800000000001E-2</c:v>
                </c:pt>
                <c:pt idx="24910">
                  <c:v>1.2438899999999999E-2</c:v>
                </c:pt>
                <c:pt idx="24911">
                  <c:v>1.36411E-2</c:v>
                </c:pt>
                <c:pt idx="24912">
                  <c:v>1.48332E-2</c:v>
                </c:pt>
                <c:pt idx="24913">
                  <c:v>1.60129E-2</c:v>
                </c:pt>
                <c:pt idx="24914">
                  <c:v>1.7178100000000002E-2</c:v>
                </c:pt>
                <c:pt idx="24915">
                  <c:v>1.8326499999999999E-2</c:v>
                </c:pt>
                <c:pt idx="24916">
                  <c:v>1.9455900000000002E-2</c:v>
                </c:pt>
                <c:pt idx="24917">
                  <c:v>2.0564200000000001E-2</c:v>
                </c:pt>
                <c:pt idx="24918">
                  <c:v>2.16493E-2</c:v>
                </c:pt>
                <c:pt idx="24919">
                  <c:v>2.2709E-2</c:v>
                </c:pt>
                <c:pt idx="24920">
                  <c:v>2.37413E-2</c:v>
                </c:pt>
                <c:pt idx="24921">
                  <c:v>2.4744200000000001E-2</c:v>
                </c:pt>
                <c:pt idx="24922">
                  <c:v>2.5715600000000002E-2</c:v>
                </c:pt>
                <c:pt idx="24923">
                  <c:v>2.6653799999999998E-2</c:v>
                </c:pt>
                <c:pt idx="24924">
                  <c:v>2.7556600000000001E-2</c:v>
                </c:pt>
                <c:pt idx="24925">
                  <c:v>2.84225E-2</c:v>
                </c:pt>
                <c:pt idx="24926">
                  <c:v>2.9249399999999998E-2</c:v>
                </c:pt>
                <c:pt idx="24927">
                  <c:v>3.0035900000000001E-2</c:v>
                </c:pt>
                <c:pt idx="24928">
                  <c:v>3.0780100000000001E-2</c:v>
                </c:pt>
                <c:pt idx="24929">
                  <c:v>3.1480599999999997E-2</c:v>
                </c:pt>
                <c:pt idx="24930">
                  <c:v>3.2135799999999999E-2</c:v>
                </c:pt>
                <c:pt idx="24931">
                  <c:v>3.2744299999999997E-2</c:v>
                </c:pt>
                <c:pt idx="24932">
                  <c:v>3.33047E-2</c:v>
                </c:pt>
                <c:pt idx="24933">
                  <c:v>3.38158E-2</c:v>
                </c:pt>
                <c:pt idx="24934">
                  <c:v>3.4276300000000003E-2</c:v>
                </c:pt>
                <c:pt idx="24935">
                  <c:v>3.4685100000000003E-2</c:v>
                </c:pt>
                <c:pt idx="24936">
                  <c:v>3.5041299999999997E-2</c:v>
                </c:pt>
                <c:pt idx="24937">
                  <c:v>3.5343800000000002E-2</c:v>
                </c:pt>
                <c:pt idx="24938">
                  <c:v>3.55918E-2</c:v>
                </c:pt>
                <c:pt idx="24939">
                  <c:v>3.57846E-2</c:v>
                </c:pt>
                <c:pt idx="24940">
                  <c:v>3.5921500000000002E-2</c:v>
                </c:pt>
                <c:pt idx="24941">
                  <c:v>3.6001900000000003E-2</c:v>
                </c:pt>
                <c:pt idx="24942">
                  <c:v>3.6025399999999999E-2</c:v>
                </c:pt>
                <c:pt idx="24943">
                  <c:v>3.5991599999999999E-2</c:v>
                </c:pt>
                <c:pt idx="24944">
                  <c:v>3.59002E-2</c:v>
                </c:pt>
                <c:pt idx="24945">
                  <c:v>3.5750999999999998E-2</c:v>
                </c:pt>
                <c:pt idx="24946">
                  <c:v>3.5543999999999999E-2</c:v>
                </c:pt>
                <c:pt idx="24947">
                  <c:v>3.5279100000000001E-2</c:v>
                </c:pt>
                <c:pt idx="24948">
                  <c:v>3.4956599999999997E-2</c:v>
                </c:pt>
                <c:pt idx="24949">
                  <c:v>3.4576599999999999E-2</c:v>
                </c:pt>
                <c:pt idx="24950">
                  <c:v>3.41394E-2</c:v>
                </c:pt>
                <c:pt idx="24951">
                  <c:v>3.3645599999999998E-2</c:v>
                </c:pt>
                <c:pt idx="24952">
                  <c:v>3.30955E-2</c:v>
                </c:pt>
                <c:pt idx="24953">
                  <c:v>3.2489900000000002E-2</c:v>
                </c:pt>
                <c:pt idx="24954">
                  <c:v>3.1829400000000001E-2</c:v>
                </c:pt>
                <c:pt idx="24955">
                  <c:v>3.1114900000000001E-2</c:v>
                </c:pt>
                <c:pt idx="24956">
                  <c:v>3.0347300000000001E-2</c:v>
                </c:pt>
                <c:pt idx="24957">
                  <c:v>2.9527600000000001E-2</c:v>
                </c:pt>
                <c:pt idx="24958">
                  <c:v>2.8656999999999998E-2</c:v>
                </c:pt>
                <c:pt idx="24959">
                  <c:v>2.7736500000000001E-2</c:v>
                </c:pt>
                <c:pt idx="24960">
                  <c:v>2.67675E-2</c:v>
                </c:pt>
                <c:pt idx="24961">
                  <c:v>2.5751400000000001E-2</c:v>
                </c:pt>
                <c:pt idx="24962">
                  <c:v>2.4689599999999999E-2</c:v>
                </c:pt>
                <c:pt idx="24963">
                  <c:v>2.3583699999999999E-2</c:v>
                </c:pt>
                <c:pt idx="24964">
                  <c:v>2.2435199999999999E-2</c:v>
                </c:pt>
                <c:pt idx="24965">
                  <c:v>2.1245900000000002E-2</c:v>
                </c:pt>
                <c:pt idx="24966">
                  <c:v>2.00176E-2</c:v>
                </c:pt>
                <c:pt idx="24967">
                  <c:v>1.87522E-2</c:v>
                </c:pt>
                <c:pt idx="24968">
                  <c:v>1.7451399999999999E-2</c:v>
                </c:pt>
                <c:pt idx="24969">
                  <c:v>1.6117300000000001E-2</c:v>
                </c:pt>
                <c:pt idx="24970">
                  <c:v>1.4751999999999999E-2</c:v>
                </c:pt>
                <c:pt idx="24971">
                  <c:v>1.3357600000000001E-2</c:v>
                </c:pt>
                <c:pt idx="24972">
                  <c:v>1.19361E-2</c:v>
                </c:pt>
                <c:pt idx="24973">
                  <c:v>1.04899E-2</c:v>
                </c:pt>
                <c:pt idx="24974" formatCode="0.00E+00">
                  <c:v>9.02121E-3</c:v>
                </c:pt>
                <c:pt idx="24975" formatCode="0.00E+00">
                  <c:v>7.5322999999999996E-3</c:v>
                </c:pt>
                <c:pt idx="24976" formatCode="0.00E+00">
                  <c:v>6.0255300000000003E-3</c:v>
                </c:pt>
                <c:pt idx="24977" formatCode="0.00E+00">
                  <c:v>4.5032800000000001E-3</c:v>
                </c:pt>
                <c:pt idx="24978" formatCode="0.00E+00">
                  <c:v>2.9679799999999998E-3</c:v>
                </c:pt>
                <c:pt idx="24979" formatCode="0.00E+00">
                  <c:v>1.4220700000000001E-3</c:v>
                </c:pt>
                <c:pt idx="24980" formatCode="0.00E+00">
                  <c:v>-1.3197799999999999E-4</c:v>
                </c:pt>
                <c:pt idx="24981" formatCode="0.00E+00">
                  <c:v>-1.6916800000000001E-3</c:v>
                </c:pt>
                <c:pt idx="24982" formatCode="0.00E+00">
                  <c:v>-3.2545299999999998E-3</c:v>
                </c:pt>
                <c:pt idx="24983" formatCode="0.00E+00">
                  <c:v>-4.8180200000000001E-3</c:v>
                </c:pt>
                <c:pt idx="24984" formatCode="0.00E+00">
                  <c:v>-6.3796E-3</c:v>
                </c:pt>
                <c:pt idx="24985" formatCode="0.00E+00">
                  <c:v>-7.9367599999999993E-3</c:v>
                </c:pt>
                <c:pt idx="24986" formatCode="0.00E+00">
                  <c:v>-9.4869800000000008E-3</c:v>
                </c:pt>
                <c:pt idx="24987">
                  <c:v>-1.10277E-2</c:v>
                </c:pt>
                <c:pt idx="24988">
                  <c:v>-1.25565E-2</c:v>
                </c:pt>
                <c:pt idx="24989">
                  <c:v>-1.40708E-2</c:v>
                </c:pt>
                <c:pt idx="24990">
                  <c:v>-1.55681E-2</c:v>
                </c:pt>
                <c:pt idx="24991">
                  <c:v>-1.7045999999999999E-2</c:v>
                </c:pt>
                <c:pt idx="24992">
                  <c:v>-1.85021E-2</c:v>
                </c:pt>
                <c:pt idx="24993">
                  <c:v>-1.9933900000000001E-2</c:v>
                </c:pt>
                <c:pt idx="24994">
                  <c:v>-2.13391E-2</c:v>
                </c:pt>
                <c:pt idx="24995">
                  <c:v>-2.27154E-2</c:v>
                </c:pt>
                <c:pt idx="24996">
                  <c:v>-2.4060499999999999E-2</c:v>
                </c:pt>
                <c:pt idx="24997">
                  <c:v>-2.5372200000000001E-2</c:v>
                </c:pt>
                <c:pt idx="24998">
                  <c:v>-2.66483E-2</c:v>
                </c:pt>
                <c:pt idx="24999">
                  <c:v>-2.7886600000000001E-2</c:v>
                </c:pt>
                <c:pt idx="25000">
                  <c:v>-2.9085099999999999E-2</c:v>
                </c:pt>
                <c:pt idx="25001">
                  <c:v>-3.0241799999999999E-2</c:v>
                </c:pt>
                <c:pt idx="25002">
                  <c:v>-3.1354800000000002E-2</c:v>
                </c:pt>
                <c:pt idx="25003">
                  <c:v>-3.2422100000000002E-2</c:v>
                </c:pt>
                <c:pt idx="25004">
                  <c:v>-3.3442100000000002E-2</c:v>
                </c:pt>
                <c:pt idx="25005">
                  <c:v>-3.4412900000000003E-2</c:v>
                </c:pt>
                <c:pt idx="25006">
                  <c:v>-3.5333000000000003E-2</c:v>
                </c:pt>
                <c:pt idx="25007">
                  <c:v>-3.6200799999999998E-2</c:v>
                </c:pt>
                <c:pt idx="25008">
                  <c:v>-3.7014699999999998E-2</c:v>
                </c:pt>
                <c:pt idx="25009">
                  <c:v>-3.7773500000000002E-2</c:v>
                </c:pt>
                <c:pt idx="25010">
                  <c:v>-3.8475799999999998E-2</c:v>
                </c:pt>
                <c:pt idx="25011">
                  <c:v>-3.91204E-2</c:v>
                </c:pt>
                <c:pt idx="25012">
                  <c:v>-3.9706199999999997E-2</c:v>
                </c:pt>
                <c:pt idx="25013">
                  <c:v>-4.0232200000000003E-2</c:v>
                </c:pt>
                <c:pt idx="25014">
                  <c:v>-4.0697499999999998E-2</c:v>
                </c:pt>
                <c:pt idx="25015">
                  <c:v>-4.11013E-2</c:v>
                </c:pt>
                <c:pt idx="25016">
                  <c:v>-4.1442800000000002E-2</c:v>
                </c:pt>
                <c:pt idx="25017">
                  <c:v>-4.1721399999999999E-2</c:v>
                </c:pt>
                <c:pt idx="25018">
                  <c:v>-4.1936599999999997E-2</c:v>
                </c:pt>
                <c:pt idx="25019">
                  <c:v>-4.2088100000000003E-2</c:v>
                </c:pt>
                <c:pt idx="25020">
                  <c:v>-4.2175400000000002E-2</c:v>
                </c:pt>
                <c:pt idx="25021">
                  <c:v>-4.21985E-2</c:v>
                </c:pt>
                <c:pt idx="25022">
                  <c:v>-4.2157199999999999E-2</c:v>
                </c:pt>
                <c:pt idx="25023">
                  <c:v>-4.2051600000000001E-2</c:v>
                </c:pt>
                <c:pt idx="25024">
                  <c:v>-4.1881700000000001E-2</c:v>
                </c:pt>
                <c:pt idx="25025">
                  <c:v>-4.1647900000000002E-2</c:v>
                </c:pt>
                <c:pt idx="25026">
                  <c:v>-4.1350400000000002E-2</c:v>
                </c:pt>
                <c:pt idx="25027">
                  <c:v>-4.0989600000000001E-2</c:v>
                </c:pt>
                <c:pt idx="25028">
                  <c:v>-4.0566199999999997E-2</c:v>
                </c:pt>
                <c:pt idx="25029">
                  <c:v>-4.00808E-2</c:v>
                </c:pt>
                <c:pt idx="25030">
                  <c:v>-3.9534199999999999E-2</c:v>
                </c:pt>
                <c:pt idx="25031">
                  <c:v>-3.8927099999999999E-2</c:v>
                </c:pt>
                <c:pt idx="25032">
                  <c:v>-3.8260599999999999E-2</c:v>
                </c:pt>
                <c:pt idx="25033">
                  <c:v>-3.7535699999999998E-2</c:v>
                </c:pt>
                <c:pt idx="25034">
                  <c:v>-3.6753500000000001E-2</c:v>
                </c:pt>
                <c:pt idx="25035">
                  <c:v>-3.59154E-2</c:v>
                </c:pt>
                <c:pt idx="25036">
                  <c:v>-3.5022600000000001E-2</c:v>
                </c:pt>
                <c:pt idx="25037">
                  <c:v>-3.4076599999999999E-2</c:v>
                </c:pt>
                <c:pt idx="25038">
                  <c:v>-3.3078900000000001E-2</c:v>
                </c:pt>
                <c:pt idx="25039">
                  <c:v>-3.20311E-2</c:v>
                </c:pt>
                <c:pt idx="25040">
                  <c:v>-3.0934900000000001E-2</c:v>
                </c:pt>
                <c:pt idx="25041">
                  <c:v>-2.9792099999999998E-2</c:v>
                </c:pt>
                <c:pt idx="25042">
                  <c:v>-2.8604399999999999E-2</c:v>
                </c:pt>
                <c:pt idx="25043">
                  <c:v>-2.7373999999999999E-2</c:v>
                </c:pt>
                <c:pt idx="25044">
                  <c:v>-2.61026E-2</c:v>
                </c:pt>
                <c:pt idx="25045">
                  <c:v>-2.4792399999999999E-2</c:v>
                </c:pt>
                <c:pt idx="25046">
                  <c:v>-2.34456E-2</c:v>
                </c:pt>
                <c:pt idx="25047">
                  <c:v>-2.2064199999999999E-2</c:v>
                </c:pt>
                <c:pt idx="25048">
                  <c:v>-2.0650499999999999E-2</c:v>
                </c:pt>
                <c:pt idx="25049">
                  <c:v>-1.9206899999999999E-2</c:v>
                </c:pt>
                <c:pt idx="25050">
                  <c:v>-1.77357E-2</c:v>
                </c:pt>
                <c:pt idx="25051">
                  <c:v>-1.6239199999999999E-2</c:v>
                </c:pt>
                <c:pt idx="25052">
                  <c:v>-1.47198E-2</c:v>
                </c:pt>
                <c:pt idx="25053">
                  <c:v>-1.31802E-2</c:v>
                </c:pt>
                <c:pt idx="25054">
                  <c:v>-1.16226E-2</c:v>
                </c:pt>
                <c:pt idx="25055">
                  <c:v>-1.00497E-2</c:v>
                </c:pt>
                <c:pt idx="25056" formatCode="0.00E+00">
                  <c:v>-8.4640800000000006E-3</c:v>
                </c:pt>
                <c:pt idx="25057" formatCode="0.00E+00">
                  <c:v>-6.8682099999999996E-3</c:v>
                </c:pt>
                <c:pt idx="25058" formatCode="0.00E+00">
                  <c:v>-5.2647099999999997E-3</c:v>
                </c:pt>
                <c:pt idx="25059" formatCode="0.00E+00">
                  <c:v>-3.6561800000000002E-3</c:v>
                </c:pt>
                <c:pt idx="25060" formatCode="0.00E+00">
                  <c:v>-2.04521E-3</c:v>
                </c:pt>
                <c:pt idx="25061" formatCode="0.00E+00">
                  <c:v>-4.3442099999999999E-4</c:v>
                </c:pt>
                <c:pt idx="25062" formatCode="0.00E+00">
                  <c:v>1.1735999999999999E-3</c:v>
                </c:pt>
                <c:pt idx="25063" formatCode="0.00E+00">
                  <c:v>2.7762500000000001E-3</c:v>
                </c:pt>
                <c:pt idx="25064" formatCode="0.00E+00">
                  <c:v>4.3709400000000002E-3</c:v>
                </c:pt>
                <c:pt idx="25065" formatCode="0.00E+00">
                  <c:v>5.9551099999999996E-3</c:v>
                </c:pt>
                <c:pt idx="25066" formatCode="0.00E+00">
                  <c:v>7.5262200000000001E-3</c:v>
                </c:pt>
                <c:pt idx="25067" formatCode="0.00E+00">
                  <c:v>9.0817299999999997E-3</c:v>
                </c:pt>
                <c:pt idx="25068">
                  <c:v>1.0619099999999999E-2</c:v>
                </c:pt>
                <c:pt idx="25069">
                  <c:v>1.2135999999999999E-2</c:v>
                </c:pt>
                <c:pt idx="25070">
                  <c:v>1.36299E-2</c:v>
                </c:pt>
                <c:pt idx="25071">
                  <c:v>1.50984E-2</c:v>
                </c:pt>
                <c:pt idx="25072">
                  <c:v>1.65393E-2</c:v>
                </c:pt>
                <c:pt idx="25073">
                  <c:v>1.79501E-2</c:v>
                </c:pt>
                <c:pt idx="25074">
                  <c:v>1.9328700000000001E-2</c:v>
                </c:pt>
                <c:pt idx="25075">
                  <c:v>2.0672900000000001E-2</c:v>
                </c:pt>
                <c:pt idx="25076">
                  <c:v>2.19805E-2</c:v>
                </c:pt>
                <c:pt idx="25077">
                  <c:v>2.3249599999999999E-2</c:v>
                </c:pt>
                <c:pt idx="25078">
                  <c:v>2.4478099999999999E-2</c:v>
                </c:pt>
                <c:pt idx="25079">
                  <c:v>2.5664099999999999E-2</c:v>
                </c:pt>
                <c:pt idx="25080">
                  <c:v>2.6805800000000001E-2</c:v>
                </c:pt>
                <c:pt idx="25081">
                  <c:v>2.79013E-2</c:v>
                </c:pt>
                <c:pt idx="25082">
                  <c:v>2.8949099999999998E-2</c:v>
                </c:pt>
                <c:pt idx="25083">
                  <c:v>2.9947399999999999E-2</c:v>
                </c:pt>
                <c:pt idx="25084">
                  <c:v>3.0894899999999999E-2</c:v>
                </c:pt>
                <c:pt idx="25085">
                  <c:v>3.1789999999999999E-2</c:v>
                </c:pt>
                <c:pt idx="25086">
                  <c:v>3.2631300000000002E-2</c:v>
                </c:pt>
                <c:pt idx="25087">
                  <c:v>3.3417799999999998E-2</c:v>
                </c:pt>
                <c:pt idx="25088">
                  <c:v>3.4148199999999997E-2</c:v>
                </c:pt>
                <c:pt idx="25089">
                  <c:v>3.4821400000000002E-2</c:v>
                </c:pt>
                <c:pt idx="25090">
                  <c:v>3.54364E-2</c:v>
                </c:pt>
                <c:pt idx="25091">
                  <c:v>3.5992499999999997E-2</c:v>
                </c:pt>
                <c:pt idx="25092">
                  <c:v>3.6488899999999998E-2</c:v>
                </c:pt>
                <c:pt idx="25093">
                  <c:v>3.6924899999999997E-2</c:v>
                </c:pt>
                <c:pt idx="25094">
                  <c:v>3.7299899999999997E-2</c:v>
                </c:pt>
                <c:pt idx="25095">
                  <c:v>3.7613599999999997E-2</c:v>
                </c:pt>
                <c:pt idx="25096">
                  <c:v>3.7865500000000003E-2</c:v>
                </c:pt>
                <c:pt idx="25097">
                  <c:v>3.8055400000000003E-2</c:v>
                </c:pt>
                <c:pt idx="25098">
                  <c:v>3.81832E-2</c:v>
                </c:pt>
                <c:pt idx="25099">
                  <c:v>3.8248799999999999E-2</c:v>
                </c:pt>
                <c:pt idx="25100">
                  <c:v>3.8252399999999999E-2</c:v>
                </c:pt>
                <c:pt idx="25101">
                  <c:v>3.8193999999999999E-2</c:v>
                </c:pt>
                <c:pt idx="25102">
                  <c:v>3.8073999999999997E-2</c:v>
                </c:pt>
                <c:pt idx="25103">
                  <c:v>3.7892799999999997E-2</c:v>
                </c:pt>
                <c:pt idx="25104">
                  <c:v>3.7650900000000001E-2</c:v>
                </c:pt>
                <c:pt idx="25105">
                  <c:v>3.7348800000000001E-2</c:v>
                </c:pt>
                <c:pt idx="25106">
                  <c:v>3.6987300000000001E-2</c:v>
                </c:pt>
                <c:pt idx="25107">
                  <c:v>3.6567099999999998E-2</c:v>
                </c:pt>
                <c:pt idx="25108">
                  <c:v>3.6089099999999999E-2</c:v>
                </c:pt>
                <c:pt idx="25109">
                  <c:v>3.55544E-2</c:v>
                </c:pt>
                <c:pt idx="25110">
                  <c:v>3.4963899999999999E-2</c:v>
                </c:pt>
                <c:pt idx="25111">
                  <c:v>3.4318899999999999E-2</c:v>
                </c:pt>
                <c:pt idx="25112">
                  <c:v>3.36206E-2</c:v>
                </c:pt>
                <c:pt idx="25113">
                  <c:v>3.2870400000000001E-2</c:v>
                </c:pt>
                <c:pt idx="25114">
                  <c:v>3.2069800000000002E-2</c:v>
                </c:pt>
                <c:pt idx="25115">
                  <c:v>3.1220100000000001E-2</c:v>
                </c:pt>
                <c:pt idx="25116">
                  <c:v>3.0323099999999999E-2</c:v>
                </c:pt>
                <c:pt idx="25117">
                  <c:v>2.9380400000000001E-2</c:v>
                </c:pt>
                <c:pt idx="25118">
                  <c:v>2.8393700000000001E-2</c:v>
                </c:pt>
                <c:pt idx="25119">
                  <c:v>2.7365E-2</c:v>
                </c:pt>
                <c:pt idx="25120">
                  <c:v>2.6296E-2</c:v>
                </c:pt>
                <c:pt idx="25121">
                  <c:v>2.5188700000000001E-2</c:v>
                </c:pt>
                <c:pt idx="25122">
                  <c:v>2.40451E-2</c:v>
                </c:pt>
                <c:pt idx="25123">
                  <c:v>2.28673E-2</c:v>
                </c:pt>
                <c:pt idx="25124">
                  <c:v>2.16575E-2</c:v>
                </c:pt>
                <c:pt idx="25125">
                  <c:v>2.04177E-2</c:v>
                </c:pt>
                <c:pt idx="25126">
                  <c:v>1.9150299999999999E-2</c:v>
                </c:pt>
                <c:pt idx="25127">
                  <c:v>1.7857399999999999E-2</c:v>
                </c:pt>
                <c:pt idx="25128">
                  <c:v>1.6541299999999998E-2</c:v>
                </c:pt>
                <c:pt idx="25129">
                  <c:v>1.5204499999999999E-2</c:v>
                </c:pt>
                <c:pt idx="25130">
                  <c:v>1.3849200000000001E-2</c:v>
                </c:pt>
                <c:pt idx="25131">
                  <c:v>1.24779E-2</c:v>
                </c:pt>
                <c:pt idx="25132">
                  <c:v>1.1092899999999999E-2</c:v>
                </c:pt>
                <c:pt idx="25133" formatCode="0.00E+00">
                  <c:v>9.6967200000000007E-3</c:v>
                </c:pt>
                <c:pt idx="25134" formatCode="0.00E+00">
                  <c:v>8.2917200000000007E-3</c:v>
                </c:pt>
                <c:pt idx="25135" formatCode="0.00E+00">
                  <c:v>6.8803700000000002E-3</c:v>
                </c:pt>
                <c:pt idx="25136" formatCode="0.00E+00">
                  <c:v>5.4651300000000003E-3</c:v>
                </c:pt>
                <c:pt idx="25137" formatCode="0.00E+00">
                  <c:v>4.0484400000000004E-3</c:v>
                </c:pt>
                <c:pt idx="25138" formatCode="0.00E+00">
                  <c:v>2.6327400000000002E-3</c:v>
                </c:pt>
                <c:pt idx="25139" formatCode="0.00E+00">
                  <c:v>1.2204799999999999E-3</c:v>
                </c:pt>
                <c:pt idx="25140" formatCode="0.00E+00">
                  <c:v>-1.85933E-4</c:v>
                </c:pt>
                <c:pt idx="25141" formatCode="0.00E+00">
                  <c:v>-1.5840800000000001E-3</c:v>
                </c:pt>
                <c:pt idx="25142" formatCode="0.00E+00">
                  <c:v>-2.9715800000000001E-3</c:v>
                </c:pt>
                <c:pt idx="25143" formatCode="0.00E+00">
                  <c:v>-4.3460699999999996E-3</c:v>
                </c:pt>
                <c:pt idx="25144" formatCode="0.00E+00">
                  <c:v>-5.7052300000000004E-3</c:v>
                </c:pt>
                <c:pt idx="25145" formatCode="0.00E+00">
                  <c:v>-7.0467500000000001E-3</c:v>
                </c:pt>
                <c:pt idx="25146" formatCode="0.00E+00">
                  <c:v>-8.3683899999999999E-3</c:v>
                </c:pt>
                <c:pt idx="25147" formatCode="0.00E+00">
                  <c:v>-9.66791E-3</c:v>
                </c:pt>
                <c:pt idx="25148">
                  <c:v>-1.09432E-2</c:v>
                </c:pt>
                <c:pt idx="25149">
                  <c:v>-1.2192E-2</c:v>
                </c:pt>
                <c:pt idx="25150">
                  <c:v>-1.34123E-2</c:v>
                </c:pt>
                <c:pt idx="25151">
                  <c:v>-1.4602199999999999E-2</c:v>
                </c:pt>
                <c:pt idx="25152">
                  <c:v>-1.5759599999999999E-2</c:v>
                </c:pt>
                <c:pt idx="25153">
                  <c:v>-1.68827E-2</c:v>
                </c:pt>
                <c:pt idx="25154">
                  <c:v>-1.7969599999999999E-2</c:v>
                </c:pt>
                <c:pt idx="25155">
                  <c:v>-1.90186E-2</c:v>
                </c:pt>
                <c:pt idx="25156">
                  <c:v>-2.0027900000000001E-2</c:v>
                </c:pt>
                <c:pt idx="25157">
                  <c:v>-2.0996000000000001E-2</c:v>
                </c:pt>
                <c:pt idx="25158">
                  <c:v>-2.1921400000000001E-2</c:v>
                </c:pt>
                <c:pt idx="25159">
                  <c:v>-2.28025E-2</c:v>
                </c:pt>
                <c:pt idx="25160">
                  <c:v>-2.3638099999999999E-2</c:v>
                </c:pt>
                <c:pt idx="25161">
                  <c:v>-2.4426799999999999E-2</c:v>
                </c:pt>
                <c:pt idx="25162">
                  <c:v>-2.5167399999999999E-2</c:v>
                </c:pt>
                <c:pt idx="25163">
                  <c:v>-2.5858800000000001E-2</c:v>
                </c:pt>
                <c:pt idx="25164">
                  <c:v>-2.64999E-2</c:v>
                </c:pt>
                <c:pt idx="25165">
                  <c:v>-2.7089999999999999E-2</c:v>
                </c:pt>
                <c:pt idx="25166">
                  <c:v>-2.7628E-2</c:v>
                </c:pt>
                <c:pt idx="25167">
                  <c:v>-2.81134E-2</c:v>
                </c:pt>
                <c:pt idx="25168">
                  <c:v>-2.8545399999999999E-2</c:v>
                </c:pt>
                <c:pt idx="25169">
                  <c:v>-2.8923399999999998E-2</c:v>
                </c:pt>
                <c:pt idx="25170">
                  <c:v>-2.9247100000000002E-2</c:v>
                </c:pt>
                <c:pt idx="25171">
                  <c:v>-2.9516000000000001E-2</c:v>
                </c:pt>
                <c:pt idx="25172">
                  <c:v>-2.9729999999999999E-2</c:v>
                </c:pt>
                <c:pt idx="25173">
                  <c:v>-2.9888899999999999E-2</c:v>
                </c:pt>
                <c:pt idx="25174">
                  <c:v>-2.9992499999999998E-2</c:v>
                </c:pt>
                <c:pt idx="25175">
                  <c:v>-3.0041000000000002E-2</c:v>
                </c:pt>
                <c:pt idx="25176">
                  <c:v>-3.0034499999999999E-2</c:v>
                </c:pt>
                <c:pt idx="25177">
                  <c:v>-2.9973199999999998E-2</c:v>
                </c:pt>
                <c:pt idx="25178">
                  <c:v>-2.9857499999999999E-2</c:v>
                </c:pt>
                <c:pt idx="25179">
                  <c:v>-2.96878E-2</c:v>
                </c:pt>
                <c:pt idx="25180">
                  <c:v>-2.9464600000000001E-2</c:v>
                </c:pt>
                <c:pt idx="25181">
                  <c:v>-2.9188499999999999E-2</c:v>
                </c:pt>
                <c:pt idx="25182">
                  <c:v>-2.8860299999999998E-2</c:v>
                </c:pt>
                <c:pt idx="25183">
                  <c:v>-2.8480800000000001E-2</c:v>
                </c:pt>
                <c:pt idx="25184">
                  <c:v>-2.8050800000000001E-2</c:v>
                </c:pt>
                <c:pt idx="25185">
                  <c:v>-2.7571399999999999E-2</c:v>
                </c:pt>
                <c:pt idx="25186">
                  <c:v>-2.7043600000000001E-2</c:v>
                </c:pt>
                <c:pt idx="25187">
                  <c:v>-2.6468499999999999E-2</c:v>
                </c:pt>
                <c:pt idx="25188">
                  <c:v>-2.5847499999999999E-2</c:v>
                </c:pt>
                <c:pt idx="25189">
                  <c:v>-2.5181800000000001E-2</c:v>
                </c:pt>
                <c:pt idx="25190">
                  <c:v>-2.4472899999999999E-2</c:v>
                </c:pt>
                <c:pt idx="25191">
                  <c:v>-2.3722099999999999E-2</c:v>
                </c:pt>
                <c:pt idx="25192">
                  <c:v>-2.2931099999999999E-2</c:v>
                </c:pt>
                <c:pt idx="25193">
                  <c:v>-2.21014E-2</c:v>
                </c:pt>
                <c:pt idx="25194">
                  <c:v>-2.1234699999999999E-2</c:v>
                </c:pt>
                <c:pt idx="25195">
                  <c:v>-2.0332800000000002E-2</c:v>
                </c:pt>
                <c:pt idx="25196">
                  <c:v>-1.9397399999999999E-2</c:v>
                </c:pt>
                <c:pt idx="25197">
                  <c:v>-1.8430499999999999E-2</c:v>
                </c:pt>
                <c:pt idx="25198">
                  <c:v>-1.7433799999999999E-2</c:v>
                </c:pt>
                <c:pt idx="25199">
                  <c:v>-1.64095E-2</c:v>
                </c:pt>
                <c:pt idx="25200">
                  <c:v>-1.5359299999999999E-2</c:v>
                </c:pt>
                <c:pt idx="25201">
                  <c:v>-1.42855E-2</c:v>
                </c:pt>
                <c:pt idx="25202">
                  <c:v>-1.31901E-2</c:v>
                </c:pt>
                <c:pt idx="25203">
                  <c:v>-1.2075199999999999E-2</c:v>
                </c:pt>
                <c:pt idx="25204">
                  <c:v>-1.09429E-2</c:v>
                </c:pt>
                <c:pt idx="25205" formatCode="0.00E+00">
                  <c:v>-9.7953499999999995E-3</c:v>
                </c:pt>
                <c:pt idx="25206" formatCode="0.00E+00">
                  <c:v>-8.6348499999999995E-3</c:v>
                </c:pt>
                <c:pt idx="25207" formatCode="0.00E+00">
                  <c:v>-7.4635500000000002E-3</c:v>
                </c:pt>
                <c:pt idx="25208" formatCode="0.00E+00">
                  <c:v>-6.2836799999999998E-3</c:v>
                </c:pt>
                <c:pt idx="25209" formatCode="0.00E+00">
                  <c:v>-5.0974699999999998E-3</c:v>
                </c:pt>
                <c:pt idx="25210" formatCode="0.00E+00">
                  <c:v>-3.9071599999999998E-3</c:v>
                </c:pt>
                <c:pt idx="25211" formatCode="0.00E+00">
                  <c:v>-2.71499E-3</c:v>
                </c:pt>
                <c:pt idx="25212" formatCode="0.00E+00">
                  <c:v>-1.52319E-3</c:v>
                </c:pt>
                <c:pt idx="25213" formatCode="0.00E+00">
                  <c:v>-3.3401299999999997E-4</c:v>
                </c:pt>
                <c:pt idx="25214" formatCode="0.00E+00">
                  <c:v>8.5033500000000002E-4</c:v>
                </c:pt>
                <c:pt idx="25215" formatCode="0.00E+00">
                  <c:v>2.0276399999999998E-3</c:v>
                </c:pt>
                <c:pt idx="25216" formatCode="0.00E+00">
                  <c:v>3.19572E-3</c:v>
                </c:pt>
                <c:pt idx="25217" formatCode="0.00E+00">
                  <c:v>4.3523900000000003E-3</c:v>
                </c:pt>
                <c:pt idx="25218" formatCode="0.00E+00">
                  <c:v>5.4955300000000002E-3</c:v>
                </c:pt>
                <c:pt idx="25219" formatCode="0.00E+00">
                  <c:v>6.6230200000000003E-3</c:v>
                </c:pt>
                <c:pt idx="25220" formatCode="0.00E+00">
                  <c:v>7.7327799999999999E-3</c:v>
                </c:pt>
                <c:pt idx="25221" formatCode="0.00E+00">
                  <c:v>8.8227700000000006E-3</c:v>
                </c:pt>
                <c:pt idx="25222" formatCode="0.00E+00">
                  <c:v>9.8910000000000005E-3</c:v>
                </c:pt>
                <c:pt idx="25223">
                  <c:v>1.0935500000000001E-2</c:v>
                </c:pt>
                <c:pt idx="25224">
                  <c:v>1.19544E-2</c:v>
                </c:pt>
                <c:pt idx="25225">
                  <c:v>1.29458E-2</c:v>
                </c:pt>
                <c:pt idx="25226">
                  <c:v>1.3907900000000001E-2</c:v>
                </c:pt>
                <c:pt idx="25227">
                  <c:v>1.4839E-2</c:v>
                </c:pt>
                <c:pt idx="25228">
                  <c:v>1.5737399999999999E-2</c:v>
                </c:pt>
                <c:pt idx="25229">
                  <c:v>1.6601500000000002E-2</c:v>
                </c:pt>
                <c:pt idx="25230">
                  <c:v>1.7429699999999999E-2</c:v>
                </c:pt>
                <c:pt idx="25231">
                  <c:v>1.82206E-2</c:v>
                </c:pt>
                <c:pt idx="25232">
                  <c:v>1.8972800000000001E-2</c:v>
                </c:pt>
                <c:pt idx="25233">
                  <c:v>1.9684900000000002E-2</c:v>
                </c:pt>
                <c:pt idx="25234">
                  <c:v>2.0355600000000001E-2</c:v>
                </c:pt>
                <c:pt idx="25235">
                  <c:v>2.09838E-2</c:v>
                </c:pt>
                <c:pt idx="25236">
                  <c:v>2.1568500000000001E-2</c:v>
                </c:pt>
                <c:pt idx="25237">
                  <c:v>2.21085E-2</c:v>
                </c:pt>
                <c:pt idx="25238">
                  <c:v>2.2603000000000002E-2</c:v>
                </c:pt>
                <c:pt idx="25239">
                  <c:v>2.3051100000000001E-2</c:v>
                </c:pt>
                <c:pt idx="25240">
                  <c:v>2.34521E-2</c:v>
                </c:pt>
                <c:pt idx="25241">
                  <c:v>2.3805300000000001E-2</c:v>
                </c:pt>
                <c:pt idx="25242">
                  <c:v>2.4110199999999998E-2</c:v>
                </c:pt>
                <c:pt idx="25243">
                  <c:v>2.4366200000000001E-2</c:v>
                </c:pt>
                <c:pt idx="25244">
                  <c:v>2.4573000000000001E-2</c:v>
                </c:pt>
                <c:pt idx="25245">
                  <c:v>2.47303E-2</c:v>
                </c:pt>
                <c:pt idx="25246">
                  <c:v>2.48379E-2</c:v>
                </c:pt>
                <c:pt idx="25247">
                  <c:v>2.48956E-2</c:v>
                </c:pt>
                <c:pt idx="25248">
                  <c:v>2.4903499999999999E-2</c:v>
                </c:pt>
                <c:pt idx="25249">
                  <c:v>2.4861600000000001E-2</c:v>
                </c:pt>
                <c:pt idx="25250">
                  <c:v>2.47701E-2</c:v>
                </c:pt>
                <c:pt idx="25251">
                  <c:v>2.46293E-2</c:v>
                </c:pt>
                <c:pt idx="25252">
                  <c:v>2.4439499999999999E-2</c:v>
                </c:pt>
                <c:pt idx="25253">
                  <c:v>2.42011E-2</c:v>
                </c:pt>
                <c:pt idx="25254">
                  <c:v>2.39148E-2</c:v>
                </c:pt>
                <c:pt idx="25255">
                  <c:v>2.3581100000000001E-2</c:v>
                </c:pt>
                <c:pt idx="25256">
                  <c:v>2.3200700000000001E-2</c:v>
                </c:pt>
                <c:pt idx="25257">
                  <c:v>2.27744E-2</c:v>
                </c:pt>
                <c:pt idx="25258">
                  <c:v>2.2303199999999999E-2</c:v>
                </c:pt>
                <c:pt idx="25259">
                  <c:v>2.1787899999999999E-2</c:v>
                </c:pt>
                <c:pt idx="25260">
                  <c:v>2.1229600000000001E-2</c:v>
                </c:pt>
                <c:pt idx="25261">
                  <c:v>2.0629600000000001E-2</c:v>
                </c:pt>
                <c:pt idx="25262">
                  <c:v>1.99889E-2</c:v>
                </c:pt>
                <c:pt idx="25263">
                  <c:v>1.9309E-2</c:v>
                </c:pt>
                <c:pt idx="25264">
                  <c:v>1.8591300000000002E-2</c:v>
                </c:pt>
                <c:pt idx="25265">
                  <c:v>1.7836999999999999E-2</c:v>
                </c:pt>
                <c:pt idx="25266">
                  <c:v>1.7047699999999999E-2</c:v>
                </c:pt>
                <c:pt idx="25267">
                  <c:v>1.6224800000000001E-2</c:v>
                </c:pt>
                <c:pt idx="25268">
                  <c:v>1.537E-2</c:v>
                </c:pt>
                <c:pt idx="25269">
                  <c:v>1.4484800000000001E-2</c:v>
                </c:pt>
                <c:pt idx="25270">
                  <c:v>1.35709E-2</c:v>
                </c:pt>
                <c:pt idx="25271">
                  <c:v>1.2630199999999999E-2</c:v>
                </c:pt>
                <c:pt idx="25272">
                  <c:v>1.1664300000000001E-2</c:v>
                </c:pt>
                <c:pt idx="25273">
                  <c:v>1.0675199999999999E-2</c:v>
                </c:pt>
                <c:pt idx="25274" formatCode="0.00E+00">
                  <c:v>9.6646600000000003E-3</c:v>
                </c:pt>
                <c:pt idx="25275" formatCode="0.00E+00">
                  <c:v>8.6346300000000008E-3</c:v>
                </c:pt>
                <c:pt idx="25276" formatCode="0.00E+00">
                  <c:v>7.5870800000000004E-3</c:v>
                </c:pt>
                <c:pt idx="25277" formatCode="0.00E+00">
                  <c:v>6.5240100000000002E-3</c:v>
                </c:pt>
                <c:pt idx="25278" formatCode="0.00E+00">
                  <c:v>5.4474099999999998E-3</c:v>
                </c:pt>
                <c:pt idx="25279" formatCode="0.00E+00">
                  <c:v>4.3593099999999999E-3</c:v>
                </c:pt>
                <c:pt idx="25280" formatCode="0.00E+00">
                  <c:v>3.2617499999999999E-3</c:v>
                </c:pt>
                <c:pt idx="25281" formatCode="0.00E+00">
                  <c:v>2.1568199999999998E-3</c:v>
                </c:pt>
                <c:pt idx="25282" formatCode="0.00E+00">
                  <c:v>1.0465800000000001E-3</c:v>
                </c:pt>
                <c:pt idx="25283" formatCode="0.00E+00">
                  <c:v>-6.6862700000000006E-5</c:v>
                </c:pt>
                <c:pt idx="25284" formatCode="0.00E+00">
                  <c:v>-1.18136E-3</c:v>
                </c:pt>
                <c:pt idx="25285" formatCode="0.00E+00">
                  <c:v>-2.2947499999999999E-3</c:v>
                </c:pt>
                <c:pt idx="25286" formatCode="0.00E+00">
                  <c:v>-3.4049499999999999E-3</c:v>
                </c:pt>
                <c:pt idx="25287" formatCode="0.00E+00">
                  <c:v>-4.5099399999999996E-3</c:v>
                </c:pt>
                <c:pt idx="25288" formatCode="0.00E+00">
                  <c:v>-5.6076600000000004E-3</c:v>
                </c:pt>
                <c:pt idx="25289" formatCode="0.00E+00">
                  <c:v>-6.6960300000000004E-3</c:v>
                </c:pt>
                <c:pt idx="25290" formatCode="0.00E+00">
                  <c:v>-7.7730200000000003E-3</c:v>
                </c:pt>
                <c:pt idx="25291" formatCode="0.00E+00">
                  <c:v>-8.8365400000000004E-3</c:v>
                </c:pt>
                <c:pt idx="25292" formatCode="0.00E+00">
                  <c:v>-9.8845400000000007E-3</c:v>
                </c:pt>
                <c:pt idx="25293">
                  <c:v>-1.0914999999999999E-2</c:v>
                </c:pt>
                <c:pt idx="25294">
                  <c:v>-1.19261E-2</c:v>
                </c:pt>
                <c:pt idx="25295">
                  <c:v>-1.2916E-2</c:v>
                </c:pt>
                <c:pt idx="25296">
                  <c:v>-1.3882800000000001E-2</c:v>
                </c:pt>
                <c:pt idx="25297">
                  <c:v>-1.48247E-2</c:v>
                </c:pt>
                <c:pt idx="25298">
                  <c:v>-1.5740000000000001E-2</c:v>
                </c:pt>
                <c:pt idx="25299">
                  <c:v>-1.6626800000000001E-2</c:v>
                </c:pt>
                <c:pt idx="25300">
                  <c:v>-1.7483599999999998E-2</c:v>
                </c:pt>
                <c:pt idx="25301">
                  <c:v>-1.8308700000000001E-2</c:v>
                </c:pt>
                <c:pt idx="25302">
                  <c:v>-1.9100599999999999E-2</c:v>
                </c:pt>
                <c:pt idx="25303">
                  <c:v>-1.9857900000000001E-2</c:v>
                </c:pt>
                <c:pt idx="25304">
                  <c:v>-2.0579E-2</c:v>
                </c:pt>
                <c:pt idx="25305">
                  <c:v>-2.1262799999999998E-2</c:v>
                </c:pt>
                <c:pt idx="25306">
                  <c:v>-2.1907699999999999E-2</c:v>
                </c:pt>
                <c:pt idx="25307">
                  <c:v>-2.2512600000000001E-2</c:v>
                </c:pt>
                <c:pt idx="25308">
                  <c:v>-2.30764E-2</c:v>
                </c:pt>
                <c:pt idx="25309">
                  <c:v>-2.3598399999999999E-2</c:v>
                </c:pt>
                <c:pt idx="25310">
                  <c:v>-2.40778E-2</c:v>
                </c:pt>
                <c:pt idx="25311">
                  <c:v>-2.45136E-2</c:v>
                </c:pt>
                <c:pt idx="25312">
                  <c:v>-2.49045E-2</c:v>
                </c:pt>
                <c:pt idx="25313">
                  <c:v>-2.5249500000000001E-2</c:v>
                </c:pt>
                <c:pt idx="25314">
                  <c:v>-2.5547899999999998E-2</c:v>
                </c:pt>
                <c:pt idx="25315">
                  <c:v>-2.5799200000000001E-2</c:v>
                </c:pt>
                <c:pt idx="25316">
                  <c:v>-2.6002899999999999E-2</c:v>
                </c:pt>
                <c:pt idx="25317">
                  <c:v>-2.6158600000000001E-2</c:v>
                </c:pt>
                <c:pt idx="25318">
                  <c:v>-2.6266000000000001E-2</c:v>
                </c:pt>
                <c:pt idx="25319">
                  <c:v>-2.6324899999999998E-2</c:v>
                </c:pt>
                <c:pt idx="25320">
                  <c:v>-2.6335399999999998E-2</c:v>
                </c:pt>
                <c:pt idx="25321">
                  <c:v>-2.62972E-2</c:v>
                </c:pt>
                <c:pt idx="25322">
                  <c:v>-2.6210600000000001E-2</c:v>
                </c:pt>
                <c:pt idx="25323">
                  <c:v>-2.6075899999999999E-2</c:v>
                </c:pt>
                <c:pt idx="25324">
                  <c:v>-2.5893300000000001E-2</c:v>
                </c:pt>
                <c:pt idx="25325">
                  <c:v>-2.5663200000000001E-2</c:v>
                </c:pt>
                <c:pt idx="25326">
                  <c:v>-2.5385999999999999E-2</c:v>
                </c:pt>
                <c:pt idx="25327">
                  <c:v>-2.50622E-2</c:v>
                </c:pt>
                <c:pt idx="25328">
                  <c:v>-2.4692599999999999E-2</c:v>
                </c:pt>
                <c:pt idx="25329">
                  <c:v>-2.4277900000000002E-2</c:v>
                </c:pt>
                <c:pt idx="25330">
                  <c:v>-2.3818800000000001E-2</c:v>
                </c:pt>
                <c:pt idx="25331">
                  <c:v>-2.3315800000000001E-2</c:v>
                </c:pt>
                <c:pt idx="25332">
                  <c:v>-2.27698E-2</c:v>
                </c:pt>
                <c:pt idx="25333">
                  <c:v>-2.2181900000000001E-2</c:v>
                </c:pt>
                <c:pt idx="25334">
                  <c:v>-2.1553599999999999E-2</c:v>
                </c:pt>
                <c:pt idx="25335">
                  <c:v>-2.0886200000000001E-2</c:v>
                </c:pt>
                <c:pt idx="25336">
                  <c:v>-2.0181399999999999E-2</c:v>
                </c:pt>
                <c:pt idx="25337">
                  <c:v>-1.9440300000000001E-2</c:v>
                </c:pt>
                <c:pt idx="25338">
                  <c:v>-1.8664300000000002E-2</c:v>
                </c:pt>
                <c:pt idx="25339">
                  <c:v>-1.7854600000000002E-2</c:v>
                </c:pt>
                <c:pt idx="25340">
                  <c:v>-1.70124E-2</c:v>
                </c:pt>
                <c:pt idx="25341">
                  <c:v>-1.6139000000000001E-2</c:v>
                </c:pt>
                <c:pt idx="25342">
                  <c:v>-1.52359E-2</c:v>
                </c:pt>
                <c:pt idx="25343">
                  <c:v>-1.43053E-2</c:v>
                </c:pt>
                <c:pt idx="25344">
                  <c:v>-1.3349099999999999E-2</c:v>
                </c:pt>
                <c:pt idx="25345">
                  <c:v>-1.23692E-2</c:v>
                </c:pt>
                <c:pt idx="25346">
                  <c:v>-1.1367E-2</c:v>
                </c:pt>
                <c:pt idx="25347">
                  <c:v>-1.03445E-2</c:v>
                </c:pt>
                <c:pt idx="25348" formatCode="0.00E+00">
                  <c:v>-9.3038500000000007E-3</c:v>
                </c:pt>
                <c:pt idx="25349" formatCode="0.00E+00">
                  <c:v>-8.2472799999999992E-3</c:v>
                </c:pt>
                <c:pt idx="25350" formatCode="0.00E+00">
                  <c:v>-7.1768099999999996E-3</c:v>
                </c:pt>
                <c:pt idx="25351" formatCode="0.00E+00">
                  <c:v>-6.0943200000000003E-3</c:v>
                </c:pt>
                <c:pt idx="25352" formatCode="0.00E+00">
                  <c:v>-5.00177E-3</c:v>
                </c:pt>
                <c:pt idx="25353" formatCode="0.00E+00">
                  <c:v>-3.90113E-3</c:v>
                </c:pt>
                <c:pt idx="25354" formatCode="0.00E+00">
                  <c:v>-2.7943099999999999E-3</c:v>
                </c:pt>
                <c:pt idx="25355" formatCode="0.00E+00">
                  <c:v>-1.68319E-3</c:v>
                </c:pt>
                <c:pt idx="25356" formatCode="0.00E+00">
                  <c:v>-5.6974300000000005E-4</c:v>
                </c:pt>
                <c:pt idx="25357" formatCode="0.00E+00">
                  <c:v>5.4387700000000001E-4</c:v>
                </c:pt>
                <c:pt idx="25358" formatCode="0.00E+00">
                  <c:v>1.6553E-3</c:v>
                </c:pt>
                <c:pt idx="25359" formatCode="0.00E+00">
                  <c:v>2.7621799999999999E-3</c:v>
                </c:pt>
                <c:pt idx="25360" formatCode="0.00E+00">
                  <c:v>3.86237E-3</c:v>
                </c:pt>
                <c:pt idx="25361" formatCode="0.00E+00">
                  <c:v>4.9540000000000001E-3</c:v>
                </c:pt>
                <c:pt idx="25362" formatCode="0.00E+00">
                  <c:v>6.0351600000000004E-3</c:v>
                </c:pt>
                <c:pt idx="25363" formatCode="0.00E+00">
                  <c:v>7.1038400000000002E-3</c:v>
                </c:pt>
                <c:pt idx="25364" formatCode="0.00E+00">
                  <c:v>8.1578799999999993E-3</c:v>
                </c:pt>
                <c:pt idx="25365" formatCode="0.00E+00">
                  <c:v>9.1950699999999996E-3</c:v>
                </c:pt>
                <c:pt idx="25366">
                  <c:v>1.0213399999999999E-2</c:v>
                </c:pt>
                <c:pt idx="25367">
                  <c:v>1.1211E-2</c:v>
                </c:pt>
                <c:pt idx="25368">
                  <c:v>1.2186000000000001E-2</c:v>
                </c:pt>
                <c:pt idx="25369">
                  <c:v>1.31361E-2</c:v>
                </c:pt>
                <c:pt idx="25370">
                  <c:v>1.40594E-2</c:v>
                </c:pt>
                <c:pt idx="25371">
                  <c:v>1.49537E-2</c:v>
                </c:pt>
                <c:pt idx="25372">
                  <c:v>1.5816199999999999E-2</c:v>
                </c:pt>
                <c:pt idx="25373">
                  <c:v>1.6645199999999999E-2</c:v>
                </c:pt>
                <c:pt idx="25374">
                  <c:v>1.7439699999999999E-2</c:v>
                </c:pt>
                <c:pt idx="25375">
                  <c:v>1.8199E-2</c:v>
                </c:pt>
                <c:pt idx="25376">
                  <c:v>1.89217E-2</c:v>
                </c:pt>
                <c:pt idx="25377">
                  <c:v>1.9606100000000001E-2</c:v>
                </c:pt>
                <c:pt idx="25378">
                  <c:v>2.02507E-2</c:v>
                </c:pt>
                <c:pt idx="25379">
                  <c:v>2.0854399999999999E-2</c:v>
                </c:pt>
                <c:pt idx="25380">
                  <c:v>2.14162E-2</c:v>
                </c:pt>
                <c:pt idx="25381">
                  <c:v>2.19349E-2</c:v>
                </c:pt>
                <c:pt idx="25382">
                  <c:v>2.2409200000000001E-2</c:v>
                </c:pt>
                <c:pt idx="25383">
                  <c:v>2.28381E-2</c:v>
                </c:pt>
                <c:pt idx="25384">
                  <c:v>2.3220500000000002E-2</c:v>
                </c:pt>
                <c:pt idx="25385">
                  <c:v>2.3555300000000001E-2</c:v>
                </c:pt>
                <c:pt idx="25386">
                  <c:v>2.3841600000000001E-2</c:v>
                </c:pt>
                <c:pt idx="25387">
                  <c:v>2.4078499999999999E-2</c:v>
                </c:pt>
                <c:pt idx="25388">
                  <c:v>2.4265499999999999E-2</c:v>
                </c:pt>
                <c:pt idx="25389">
                  <c:v>2.4402299999999998E-2</c:v>
                </c:pt>
                <c:pt idx="25390">
                  <c:v>2.44884E-2</c:v>
                </c:pt>
                <c:pt idx="25391">
                  <c:v>2.4523199999999998E-2</c:v>
                </c:pt>
                <c:pt idx="25392">
                  <c:v>2.4506699999999999E-2</c:v>
                </c:pt>
                <c:pt idx="25393">
                  <c:v>2.4439099999999998E-2</c:v>
                </c:pt>
                <c:pt idx="25394">
                  <c:v>2.43208E-2</c:v>
                </c:pt>
                <c:pt idx="25395">
                  <c:v>2.4151599999999999E-2</c:v>
                </c:pt>
                <c:pt idx="25396">
                  <c:v>2.3931399999999999E-2</c:v>
                </c:pt>
                <c:pt idx="25397">
                  <c:v>2.3659599999999999E-2</c:v>
                </c:pt>
                <c:pt idx="25398">
                  <c:v>2.3336599999999999E-2</c:v>
                </c:pt>
                <c:pt idx="25399">
                  <c:v>2.2962400000000001E-2</c:v>
                </c:pt>
                <c:pt idx="25400">
                  <c:v>2.2537399999999999E-2</c:v>
                </c:pt>
                <c:pt idx="25401">
                  <c:v>2.2061899999999999E-2</c:v>
                </c:pt>
                <c:pt idx="25402">
                  <c:v>2.1536699999999999E-2</c:v>
                </c:pt>
                <c:pt idx="25403">
                  <c:v>2.0963099999999998E-2</c:v>
                </c:pt>
                <c:pt idx="25404">
                  <c:v>2.0342300000000001E-2</c:v>
                </c:pt>
                <c:pt idx="25405">
                  <c:v>1.96753E-2</c:v>
                </c:pt>
                <c:pt idx="25406">
                  <c:v>1.89626E-2</c:v>
                </c:pt>
                <c:pt idx="25407">
                  <c:v>1.8205499999999999E-2</c:v>
                </c:pt>
                <c:pt idx="25408">
                  <c:v>1.74057E-2</c:v>
                </c:pt>
                <c:pt idx="25409">
                  <c:v>1.65644E-2</c:v>
                </c:pt>
                <c:pt idx="25410">
                  <c:v>1.5682000000000001E-2</c:v>
                </c:pt>
                <c:pt idx="25411">
                  <c:v>1.4759400000000001E-2</c:v>
                </c:pt>
                <c:pt idx="25412">
                  <c:v>1.3798299999999999E-2</c:v>
                </c:pt>
                <c:pt idx="25413">
                  <c:v>1.2801099999999999E-2</c:v>
                </c:pt>
                <c:pt idx="25414">
                  <c:v>1.17695E-2</c:v>
                </c:pt>
                <c:pt idx="25415">
                  <c:v>1.0705299999999999E-2</c:v>
                </c:pt>
                <c:pt idx="25416" formatCode="0.00E+00">
                  <c:v>9.6101199999999998E-3</c:v>
                </c:pt>
                <c:pt idx="25417" formatCode="0.00E+00">
                  <c:v>8.4856500000000008E-3</c:v>
                </c:pt>
                <c:pt idx="25418" formatCode="0.00E+00">
                  <c:v>7.3337400000000001E-3</c:v>
                </c:pt>
                <c:pt idx="25419" formatCode="0.00E+00">
                  <c:v>6.1564599999999999E-3</c:v>
                </c:pt>
                <c:pt idx="25420" formatCode="0.00E+00">
                  <c:v>4.9556699999999997E-3</c:v>
                </c:pt>
                <c:pt idx="25421" formatCode="0.00E+00">
                  <c:v>3.7329799999999999E-3</c:v>
                </c:pt>
                <c:pt idx="25422" formatCode="0.00E+00">
                  <c:v>2.4901400000000001E-3</c:v>
                </c:pt>
                <c:pt idx="25423" formatCode="0.00E+00">
                  <c:v>1.2294999999999999E-3</c:v>
                </c:pt>
                <c:pt idx="25424" formatCode="0.00E+00">
                  <c:v>-4.6339399999999999E-5</c:v>
                </c:pt>
                <c:pt idx="25425" formatCode="0.00E+00">
                  <c:v>-1.3350599999999999E-3</c:v>
                </c:pt>
                <c:pt idx="25426" formatCode="0.00E+00">
                  <c:v>-2.63481E-3</c:v>
                </c:pt>
                <c:pt idx="25427" formatCode="0.00E+00">
                  <c:v>-3.9439000000000002E-3</c:v>
                </c:pt>
                <c:pt idx="25428" formatCode="0.00E+00">
                  <c:v>-5.2604399999999999E-3</c:v>
                </c:pt>
                <c:pt idx="25429" formatCode="0.00E+00">
                  <c:v>-6.5821400000000002E-3</c:v>
                </c:pt>
                <c:pt idx="25430" formatCode="0.00E+00">
                  <c:v>-7.9067100000000008E-3</c:v>
                </c:pt>
                <c:pt idx="25431" formatCode="0.00E+00">
                  <c:v>-9.2321899999999995E-3</c:v>
                </c:pt>
                <c:pt idx="25432">
                  <c:v>-1.05567E-2</c:v>
                </c:pt>
                <c:pt idx="25433">
                  <c:v>-1.18783E-2</c:v>
                </c:pt>
                <c:pt idx="25434">
                  <c:v>-1.3194900000000001E-2</c:v>
                </c:pt>
                <c:pt idx="25435">
                  <c:v>-1.4504599999999999E-2</c:v>
                </c:pt>
                <c:pt idx="25436">
                  <c:v>-1.58049E-2</c:v>
                </c:pt>
                <c:pt idx="25437">
                  <c:v>-1.7092699999999999E-2</c:v>
                </c:pt>
                <c:pt idx="25438">
                  <c:v>-1.8365800000000002E-2</c:v>
                </c:pt>
                <c:pt idx="25439">
                  <c:v>-1.96226E-2</c:v>
                </c:pt>
                <c:pt idx="25440">
                  <c:v>-2.0861899999999999E-2</c:v>
                </c:pt>
                <c:pt idx="25441">
                  <c:v>-2.2081900000000002E-2</c:v>
                </c:pt>
                <c:pt idx="25442">
                  <c:v>-2.3279999999999999E-2</c:v>
                </c:pt>
                <c:pt idx="25443">
                  <c:v>-2.4454E-2</c:v>
                </c:pt>
                <c:pt idx="25444">
                  <c:v>-2.5601599999999999E-2</c:v>
                </c:pt>
                <c:pt idx="25445">
                  <c:v>-2.6721200000000001E-2</c:v>
                </c:pt>
                <c:pt idx="25446">
                  <c:v>-2.7811099999999998E-2</c:v>
                </c:pt>
                <c:pt idx="25447">
                  <c:v>-2.8869599999999999E-2</c:v>
                </c:pt>
                <c:pt idx="25448">
                  <c:v>-2.9894400000000002E-2</c:v>
                </c:pt>
                <c:pt idx="25449">
                  <c:v>-3.0883500000000001E-2</c:v>
                </c:pt>
                <c:pt idx="25450">
                  <c:v>-3.1835200000000001E-2</c:v>
                </c:pt>
                <c:pt idx="25451">
                  <c:v>-3.2748199999999998E-2</c:v>
                </c:pt>
                <c:pt idx="25452">
                  <c:v>-3.3620900000000002E-2</c:v>
                </c:pt>
                <c:pt idx="25453">
                  <c:v>-3.4452000000000003E-2</c:v>
                </c:pt>
                <c:pt idx="25454">
                  <c:v>-3.5240199999999999E-2</c:v>
                </c:pt>
                <c:pt idx="25455">
                  <c:v>-3.5984000000000002E-2</c:v>
                </c:pt>
                <c:pt idx="25456">
                  <c:v>-3.6681400000000003E-2</c:v>
                </c:pt>
                <c:pt idx="25457">
                  <c:v>-3.7330200000000001E-2</c:v>
                </c:pt>
                <c:pt idx="25458">
                  <c:v>-3.79291E-2</c:v>
                </c:pt>
                <c:pt idx="25459">
                  <c:v>-3.8477699999999997E-2</c:v>
                </c:pt>
                <c:pt idx="25460">
                  <c:v>-3.8975799999999998E-2</c:v>
                </c:pt>
                <c:pt idx="25461">
                  <c:v>-3.9422499999999999E-2</c:v>
                </c:pt>
                <c:pt idx="25462">
                  <c:v>-3.9817499999999999E-2</c:v>
                </c:pt>
                <c:pt idx="25463">
                  <c:v>-4.0160800000000003E-2</c:v>
                </c:pt>
                <c:pt idx="25464">
                  <c:v>-4.0452200000000001E-2</c:v>
                </c:pt>
                <c:pt idx="25465">
                  <c:v>-4.0690799999999999E-2</c:v>
                </c:pt>
                <c:pt idx="25466">
                  <c:v>-4.0875700000000001E-2</c:v>
                </c:pt>
                <c:pt idx="25467">
                  <c:v>-4.10062E-2</c:v>
                </c:pt>
                <c:pt idx="25468">
                  <c:v>-4.1082199999999999E-2</c:v>
                </c:pt>
                <c:pt idx="25469">
                  <c:v>-4.1103599999999997E-2</c:v>
                </c:pt>
                <c:pt idx="25470">
                  <c:v>-4.10704E-2</c:v>
                </c:pt>
                <c:pt idx="25471">
                  <c:v>-4.0982699999999997E-2</c:v>
                </c:pt>
                <c:pt idx="25472">
                  <c:v>-4.0841700000000002E-2</c:v>
                </c:pt>
                <c:pt idx="25473">
                  <c:v>-4.06486E-2</c:v>
                </c:pt>
                <c:pt idx="25474">
                  <c:v>-4.0403500000000002E-2</c:v>
                </c:pt>
                <c:pt idx="25475">
                  <c:v>-4.0106000000000003E-2</c:v>
                </c:pt>
                <c:pt idx="25476">
                  <c:v>-3.9755699999999998E-2</c:v>
                </c:pt>
                <c:pt idx="25477">
                  <c:v>-3.9353100000000002E-2</c:v>
                </c:pt>
                <c:pt idx="25478">
                  <c:v>-3.88989E-2</c:v>
                </c:pt>
                <c:pt idx="25479">
                  <c:v>-3.8393700000000003E-2</c:v>
                </c:pt>
                <c:pt idx="25480">
                  <c:v>-3.78386E-2</c:v>
                </c:pt>
                <c:pt idx="25481">
                  <c:v>-3.7234499999999997E-2</c:v>
                </c:pt>
                <c:pt idx="25482">
                  <c:v>-3.6582099999999999E-2</c:v>
                </c:pt>
                <c:pt idx="25483">
                  <c:v>-3.5883100000000001E-2</c:v>
                </c:pt>
                <c:pt idx="25484">
                  <c:v>-3.51391E-2</c:v>
                </c:pt>
                <c:pt idx="25485">
                  <c:v>-3.4351800000000002E-2</c:v>
                </c:pt>
                <c:pt idx="25486">
                  <c:v>-3.35226E-2</c:v>
                </c:pt>
                <c:pt idx="25487">
                  <c:v>-3.2652800000000003E-2</c:v>
                </c:pt>
                <c:pt idx="25488">
                  <c:v>-3.1743800000000003E-2</c:v>
                </c:pt>
                <c:pt idx="25489">
                  <c:v>-3.0797000000000001E-2</c:v>
                </c:pt>
                <c:pt idx="25490">
                  <c:v>-2.9814199999999999E-2</c:v>
                </c:pt>
                <c:pt idx="25491">
                  <c:v>-2.8797400000000001E-2</c:v>
                </c:pt>
                <c:pt idx="25492">
                  <c:v>-2.7748800000000001E-2</c:v>
                </c:pt>
                <c:pt idx="25493">
                  <c:v>-2.66704E-2</c:v>
                </c:pt>
                <c:pt idx="25494">
                  <c:v>-2.5564300000000002E-2</c:v>
                </c:pt>
                <c:pt idx="25495">
                  <c:v>-2.4432599999999999E-2</c:v>
                </c:pt>
                <c:pt idx="25496">
                  <c:v>-2.32768E-2</c:v>
                </c:pt>
                <c:pt idx="25497">
                  <c:v>-2.2098400000000001E-2</c:v>
                </c:pt>
                <c:pt idx="25498">
                  <c:v>-2.08991E-2</c:v>
                </c:pt>
                <c:pt idx="25499">
                  <c:v>-1.9681199999999999E-2</c:v>
                </c:pt>
                <c:pt idx="25500">
                  <c:v>-1.8446799999999999E-2</c:v>
                </c:pt>
                <c:pt idx="25501">
                  <c:v>-1.7198000000000001E-2</c:v>
                </c:pt>
                <c:pt idx="25502">
                  <c:v>-1.5937699999999999E-2</c:v>
                </c:pt>
                <c:pt idx="25503">
                  <c:v>-1.4668799999999999E-2</c:v>
                </c:pt>
                <c:pt idx="25504">
                  <c:v>-1.33934E-2</c:v>
                </c:pt>
                <c:pt idx="25505">
                  <c:v>-1.2112899999999999E-2</c:v>
                </c:pt>
                <c:pt idx="25506">
                  <c:v>-1.08288E-2</c:v>
                </c:pt>
                <c:pt idx="25507" formatCode="0.00E+00">
                  <c:v>-9.5431000000000005E-3</c:v>
                </c:pt>
                <c:pt idx="25508" formatCode="0.00E+00">
                  <c:v>-8.2577599999999994E-3</c:v>
                </c:pt>
                <c:pt idx="25509" formatCode="0.00E+00">
                  <c:v>-6.9747000000000003E-3</c:v>
                </c:pt>
                <c:pt idx="25510" formatCode="0.00E+00">
                  <c:v>-5.6951600000000003E-3</c:v>
                </c:pt>
                <c:pt idx="25511" formatCode="0.00E+00">
                  <c:v>-4.42049E-3</c:v>
                </c:pt>
                <c:pt idx="25512" formatCode="0.00E+00">
                  <c:v>-3.1531200000000001E-3</c:v>
                </c:pt>
                <c:pt idx="25513" formatCode="0.00E+00">
                  <c:v>-1.8962E-3</c:v>
                </c:pt>
                <c:pt idx="25514" formatCode="0.00E+00">
                  <c:v>-6.5261200000000001E-4</c:v>
                </c:pt>
                <c:pt idx="25515" formatCode="0.00E+00">
                  <c:v>5.7520800000000001E-4</c:v>
                </c:pt>
                <c:pt idx="25516" formatCode="0.00E+00">
                  <c:v>1.7851200000000001E-3</c:v>
                </c:pt>
                <c:pt idx="25517" formatCode="0.00E+00">
                  <c:v>2.9750000000000002E-3</c:v>
                </c:pt>
                <c:pt idx="25518" formatCode="0.00E+00">
                  <c:v>4.1430199999999999E-3</c:v>
                </c:pt>
                <c:pt idx="25519" formatCode="0.00E+00">
                  <c:v>5.2879499999999996E-3</c:v>
                </c:pt>
                <c:pt idx="25520" formatCode="0.00E+00">
                  <c:v>6.4085100000000001E-3</c:v>
                </c:pt>
                <c:pt idx="25521" formatCode="0.00E+00">
                  <c:v>7.5026800000000003E-3</c:v>
                </c:pt>
                <c:pt idx="25522" formatCode="0.00E+00">
                  <c:v>8.5683300000000007E-3</c:v>
                </c:pt>
                <c:pt idx="25523" formatCode="0.00E+00">
                  <c:v>9.6037199999999996E-3</c:v>
                </c:pt>
                <c:pt idx="25524">
                  <c:v>1.0606900000000001E-2</c:v>
                </c:pt>
                <c:pt idx="25525">
                  <c:v>1.1575500000000001E-2</c:v>
                </c:pt>
                <c:pt idx="25526">
                  <c:v>1.2507300000000001E-2</c:v>
                </c:pt>
                <c:pt idx="25527">
                  <c:v>1.34015E-2</c:v>
                </c:pt>
                <c:pt idx="25528">
                  <c:v>1.4258E-2</c:v>
                </c:pt>
                <c:pt idx="25529">
                  <c:v>1.50765E-2</c:v>
                </c:pt>
                <c:pt idx="25530">
                  <c:v>1.5855999999999999E-2</c:v>
                </c:pt>
                <c:pt idx="25531">
                  <c:v>1.6594999999999999E-2</c:v>
                </c:pt>
                <c:pt idx="25532">
                  <c:v>1.7292100000000001E-2</c:v>
                </c:pt>
                <c:pt idx="25533">
                  <c:v>1.7946299999999998E-2</c:v>
                </c:pt>
                <c:pt idx="25534">
                  <c:v>1.8556300000000001E-2</c:v>
                </c:pt>
                <c:pt idx="25535">
                  <c:v>1.91202E-2</c:v>
                </c:pt>
                <c:pt idx="25536">
                  <c:v>1.9635900000000001E-2</c:v>
                </c:pt>
                <c:pt idx="25537">
                  <c:v>2.0101899999999999E-2</c:v>
                </c:pt>
                <c:pt idx="25538">
                  <c:v>2.05183E-2</c:v>
                </c:pt>
                <c:pt idx="25539">
                  <c:v>2.08852E-2</c:v>
                </c:pt>
                <c:pt idx="25540">
                  <c:v>2.1202599999999999E-2</c:v>
                </c:pt>
                <c:pt idx="25541">
                  <c:v>2.1470400000000001E-2</c:v>
                </c:pt>
                <c:pt idx="25542">
                  <c:v>2.1688300000000001E-2</c:v>
                </c:pt>
                <c:pt idx="25543">
                  <c:v>2.18555E-2</c:v>
                </c:pt>
                <c:pt idx="25544">
                  <c:v>2.1971399999999999E-2</c:v>
                </c:pt>
                <c:pt idx="25545">
                  <c:v>2.2035599999999999E-2</c:v>
                </c:pt>
                <c:pt idx="25546">
                  <c:v>2.2047000000000001E-2</c:v>
                </c:pt>
                <c:pt idx="25547">
                  <c:v>2.2005E-2</c:v>
                </c:pt>
                <c:pt idx="25548">
                  <c:v>2.1909100000000001E-2</c:v>
                </c:pt>
                <c:pt idx="25549">
                  <c:v>2.1759299999999999E-2</c:v>
                </c:pt>
                <c:pt idx="25550">
                  <c:v>2.1555600000000001E-2</c:v>
                </c:pt>
                <c:pt idx="25551">
                  <c:v>2.1298600000000001E-2</c:v>
                </c:pt>
                <c:pt idx="25552">
                  <c:v>2.0988900000000001E-2</c:v>
                </c:pt>
                <c:pt idx="25553">
                  <c:v>2.0627199999999998E-2</c:v>
                </c:pt>
                <c:pt idx="25554">
                  <c:v>2.0213999999999999E-2</c:v>
                </c:pt>
                <c:pt idx="25555">
                  <c:v>1.9749900000000001E-2</c:v>
                </c:pt>
                <c:pt idx="25556">
                  <c:v>1.9236099999999999E-2</c:v>
                </c:pt>
                <c:pt idx="25557">
                  <c:v>1.86739E-2</c:v>
                </c:pt>
                <c:pt idx="25558">
                  <c:v>1.8064199999999999E-2</c:v>
                </c:pt>
                <c:pt idx="25559">
                  <c:v>1.7408099999999999E-2</c:v>
                </c:pt>
                <c:pt idx="25560">
                  <c:v>1.67069E-2</c:v>
                </c:pt>
                <c:pt idx="25561">
                  <c:v>1.5961800000000002E-2</c:v>
                </c:pt>
                <c:pt idx="25562">
                  <c:v>1.5173499999999999E-2</c:v>
                </c:pt>
                <c:pt idx="25563">
                  <c:v>1.43435E-2</c:v>
                </c:pt>
                <c:pt idx="25564">
                  <c:v>1.3473300000000001E-2</c:v>
                </c:pt>
                <c:pt idx="25565">
                  <c:v>1.25641E-2</c:v>
                </c:pt>
                <c:pt idx="25566">
                  <c:v>1.1616899999999999E-2</c:v>
                </c:pt>
                <c:pt idx="25567">
                  <c:v>1.0633E-2</c:v>
                </c:pt>
                <c:pt idx="25568" formatCode="0.00E+00">
                  <c:v>9.6144100000000003E-3</c:v>
                </c:pt>
                <c:pt idx="25569" formatCode="0.00E+00">
                  <c:v>8.5628000000000006E-3</c:v>
                </c:pt>
                <c:pt idx="25570" formatCode="0.00E+00">
                  <c:v>7.4799999999999997E-3</c:v>
                </c:pt>
                <c:pt idx="25571" formatCode="0.00E+00">
                  <c:v>6.3681400000000004E-3</c:v>
                </c:pt>
                <c:pt idx="25572" formatCode="0.00E+00">
                  <c:v>5.2298300000000004E-3</c:v>
                </c:pt>
                <c:pt idx="25573" formatCode="0.00E+00">
                  <c:v>4.0679100000000001E-3</c:v>
                </c:pt>
                <c:pt idx="25574" formatCode="0.00E+00">
                  <c:v>2.8846000000000002E-3</c:v>
                </c:pt>
                <c:pt idx="25575" formatCode="0.00E+00">
                  <c:v>1.6812299999999999E-3</c:v>
                </c:pt>
                <c:pt idx="25576" formatCode="0.00E+00">
                  <c:v>4.5866199999999998E-4</c:v>
                </c:pt>
                <c:pt idx="25577" formatCode="0.00E+00">
                  <c:v>-7.8215000000000001E-4</c:v>
                </c:pt>
                <c:pt idx="25578" formatCode="0.00E+00">
                  <c:v>-2.0393299999999998E-3</c:v>
                </c:pt>
                <c:pt idx="25579" formatCode="0.00E+00">
                  <c:v>-3.3099800000000001E-3</c:v>
                </c:pt>
                <c:pt idx="25580" formatCode="0.00E+00">
                  <c:v>-4.5912899999999996E-3</c:v>
                </c:pt>
                <c:pt idx="25581" formatCode="0.00E+00">
                  <c:v>-5.88129E-3</c:v>
                </c:pt>
                <c:pt idx="25582" formatCode="0.00E+00">
                  <c:v>-7.1785699999999996E-3</c:v>
                </c:pt>
                <c:pt idx="25583" formatCode="0.00E+00">
                  <c:v>-8.4814499999999998E-3</c:v>
                </c:pt>
                <c:pt idx="25584" formatCode="0.00E+00">
                  <c:v>-9.7876899999999999E-3</c:v>
                </c:pt>
                <c:pt idx="25585">
                  <c:v>-1.10951E-2</c:v>
                </c:pt>
                <c:pt idx="25586">
                  <c:v>-1.24016E-2</c:v>
                </c:pt>
                <c:pt idx="25587">
                  <c:v>-1.37054E-2</c:v>
                </c:pt>
                <c:pt idx="25588">
                  <c:v>-1.50049E-2</c:v>
                </c:pt>
                <c:pt idx="25589">
                  <c:v>-1.6297800000000001E-2</c:v>
                </c:pt>
                <c:pt idx="25590">
                  <c:v>-1.7581200000000002E-2</c:v>
                </c:pt>
                <c:pt idx="25591">
                  <c:v>-1.8851699999999999E-2</c:v>
                </c:pt>
                <c:pt idx="25592">
                  <c:v>-2.0106499999999999E-2</c:v>
                </c:pt>
                <c:pt idx="25593">
                  <c:v>-2.1344100000000001E-2</c:v>
                </c:pt>
                <c:pt idx="25594">
                  <c:v>-2.2563300000000001E-2</c:v>
                </c:pt>
                <c:pt idx="25595">
                  <c:v>-2.3762800000000001E-2</c:v>
                </c:pt>
                <c:pt idx="25596">
                  <c:v>-2.49406E-2</c:v>
                </c:pt>
                <c:pt idx="25597">
                  <c:v>-2.6094300000000001E-2</c:v>
                </c:pt>
                <c:pt idx="25598">
                  <c:v>-2.7222199999999998E-2</c:v>
                </c:pt>
                <c:pt idx="25599">
                  <c:v>-2.8322900000000002E-2</c:v>
                </c:pt>
                <c:pt idx="25600">
                  <c:v>-2.9394400000000001E-2</c:v>
                </c:pt>
                <c:pt idx="25601">
                  <c:v>-3.0434200000000002E-2</c:v>
                </c:pt>
                <c:pt idx="25602">
                  <c:v>-3.1440700000000002E-2</c:v>
                </c:pt>
                <c:pt idx="25603">
                  <c:v>-3.2412700000000003E-2</c:v>
                </c:pt>
                <c:pt idx="25604">
                  <c:v>-3.3348200000000001E-2</c:v>
                </c:pt>
                <c:pt idx="25605">
                  <c:v>-3.4246100000000002E-2</c:v>
                </c:pt>
                <c:pt idx="25606">
                  <c:v>-3.51063E-2</c:v>
                </c:pt>
                <c:pt idx="25607">
                  <c:v>-3.5929000000000003E-2</c:v>
                </c:pt>
                <c:pt idx="25608">
                  <c:v>-3.6713700000000002E-2</c:v>
                </c:pt>
                <c:pt idx="25609">
                  <c:v>-3.7459899999999997E-2</c:v>
                </c:pt>
                <c:pt idx="25610">
                  <c:v>-3.8167100000000002E-2</c:v>
                </c:pt>
                <c:pt idx="25611">
                  <c:v>-3.8834800000000003E-2</c:v>
                </c:pt>
                <c:pt idx="25612">
                  <c:v>-3.9461700000000002E-2</c:v>
                </c:pt>
                <c:pt idx="25613">
                  <c:v>-4.0047100000000002E-2</c:v>
                </c:pt>
                <c:pt idx="25614">
                  <c:v>-4.0590399999999999E-2</c:v>
                </c:pt>
                <c:pt idx="25615">
                  <c:v>-4.1091000000000003E-2</c:v>
                </c:pt>
                <c:pt idx="25616">
                  <c:v>-4.1548000000000002E-2</c:v>
                </c:pt>
                <c:pt idx="25617">
                  <c:v>-4.1960699999999997E-2</c:v>
                </c:pt>
                <c:pt idx="25618">
                  <c:v>-4.2327700000000003E-2</c:v>
                </c:pt>
                <c:pt idx="25619">
                  <c:v>-4.2647499999999998E-2</c:v>
                </c:pt>
                <c:pt idx="25620">
                  <c:v>-4.2919499999999999E-2</c:v>
                </c:pt>
                <c:pt idx="25621">
                  <c:v>-4.3143599999999997E-2</c:v>
                </c:pt>
                <c:pt idx="25622">
                  <c:v>-4.3319400000000001E-2</c:v>
                </c:pt>
                <c:pt idx="25623">
                  <c:v>-4.3446400000000003E-2</c:v>
                </c:pt>
                <c:pt idx="25624">
                  <c:v>-4.3524300000000002E-2</c:v>
                </c:pt>
                <c:pt idx="25625">
                  <c:v>-4.3554000000000002E-2</c:v>
                </c:pt>
                <c:pt idx="25626">
                  <c:v>-4.35363E-2</c:v>
                </c:pt>
                <c:pt idx="25627">
                  <c:v>-4.3471900000000001E-2</c:v>
                </c:pt>
                <c:pt idx="25628">
                  <c:v>-4.3361400000000001E-2</c:v>
                </c:pt>
                <c:pt idx="25629">
                  <c:v>-4.3205599999999997E-2</c:v>
                </c:pt>
                <c:pt idx="25630">
                  <c:v>-4.3005099999999997E-2</c:v>
                </c:pt>
                <c:pt idx="25631">
                  <c:v>-4.2760600000000003E-2</c:v>
                </c:pt>
                <c:pt idx="25632">
                  <c:v>-4.2472799999999998E-2</c:v>
                </c:pt>
                <c:pt idx="25633">
                  <c:v>-4.2142300000000001E-2</c:v>
                </c:pt>
                <c:pt idx="25634">
                  <c:v>-4.1769599999999997E-2</c:v>
                </c:pt>
                <c:pt idx="25635">
                  <c:v>-4.1355900000000001E-2</c:v>
                </c:pt>
                <c:pt idx="25636">
                  <c:v>-4.09022E-2</c:v>
                </c:pt>
                <c:pt idx="25637">
                  <c:v>-4.0410000000000001E-2</c:v>
                </c:pt>
                <c:pt idx="25638">
                  <c:v>-3.9880600000000002E-2</c:v>
                </c:pt>
                <c:pt idx="25639">
                  <c:v>-3.9315700000000002E-2</c:v>
                </c:pt>
                <c:pt idx="25640">
                  <c:v>-3.8716899999999999E-2</c:v>
                </c:pt>
                <c:pt idx="25641">
                  <c:v>-3.80845E-2</c:v>
                </c:pt>
                <c:pt idx="25642">
                  <c:v>-3.7418100000000003E-2</c:v>
                </c:pt>
                <c:pt idx="25643">
                  <c:v>-3.6719000000000002E-2</c:v>
                </c:pt>
                <c:pt idx="25644">
                  <c:v>-3.5989699999999999E-2</c:v>
                </c:pt>
                <c:pt idx="25645">
                  <c:v>-3.5232300000000001E-2</c:v>
                </c:pt>
                <c:pt idx="25646">
                  <c:v>-3.4447999999999999E-2</c:v>
                </c:pt>
                <c:pt idx="25647">
                  <c:v>-3.36382E-2</c:v>
                </c:pt>
                <c:pt idx="25648">
                  <c:v>-3.2804399999999997E-2</c:v>
                </c:pt>
                <c:pt idx="25649">
                  <c:v>-3.1947799999999998E-2</c:v>
                </c:pt>
                <c:pt idx="25650">
                  <c:v>-3.10694E-2</c:v>
                </c:pt>
                <c:pt idx="25651">
                  <c:v>-3.01715E-2</c:v>
                </c:pt>
                <c:pt idx="25652">
                  <c:v>-2.9256399999999998E-2</c:v>
                </c:pt>
                <c:pt idx="25653">
                  <c:v>-2.8325099999999999E-2</c:v>
                </c:pt>
                <c:pt idx="25654">
                  <c:v>-2.7378900000000001E-2</c:v>
                </c:pt>
                <c:pt idx="25655">
                  <c:v>-2.64198E-2</c:v>
                </c:pt>
                <c:pt idx="25656">
                  <c:v>-2.5450400000000001E-2</c:v>
                </c:pt>
                <c:pt idx="25657">
                  <c:v>-2.4472799999999999E-2</c:v>
                </c:pt>
                <c:pt idx="25658">
                  <c:v>-2.3489300000000001E-2</c:v>
                </c:pt>
                <c:pt idx="25659">
                  <c:v>-2.2501899999999998E-2</c:v>
                </c:pt>
                <c:pt idx="25660">
                  <c:v>-2.1512199999999999E-2</c:v>
                </c:pt>
                <c:pt idx="25661">
                  <c:v>-2.0521000000000001E-2</c:v>
                </c:pt>
                <c:pt idx="25662">
                  <c:v>-1.9529000000000001E-2</c:v>
                </c:pt>
                <c:pt idx="25663">
                  <c:v>-1.85372E-2</c:v>
                </c:pt>
                <c:pt idx="25664">
                  <c:v>-1.75471E-2</c:v>
                </c:pt>
                <c:pt idx="25665">
                  <c:v>-1.6560499999999999E-2</c:v>
                </c:pt>
                <c:pt idx="25666">
                  <c:v>-1.55788E-2</c:v>
                </c:pt>
                <c:pt idx="25667">
                  <c:v>-1.46035E-2</c:v>
                </c:pt>
                <c:pt idx="25668">
                  <c:v>-1.36367E-2</c:v>
                </c:pt>
                <c:pt idx="25669">
                  <c:v>-1.26809E-2</c:v>
                </c:pt>
                <c:pt idx="25670">
                  <c:v>-1.1738500000000001E-2</c:v>
                </c:pt>
                <c:pt idx="25671">
                  <c:v>-1.0811400000000001E-2</c:v>
                </c:pt>
                <c:pt idx="25672" formatCode="0.00E+00">
                  <c:v>-9.9015600000000002E-3</c:v>
                </c:pt>
                <c:pt idx="25673" formatCode="0.00E+00">
                  <c:v>-9.0109200000000004E-3</c:v>
                </c:pt>
                <c:pt idx="25674" formatCode="0.00E+00">
                  <c:v>-8.1408399999999999E-3</c:v>
                </c:pt>
                <c:pt idx="25675" formatCode="0.00E+00">
                  <c:v>-7.2923800000000002E-3</c:v>
                </c:pt>
                <c:pt idx="25676" formatCode="0.00E+00">
                  <c:v>-6.4666699999999999E-3</c:v>
                </c:pt>
                <c:pt idx="25677" formatCode="0.00E+00">
                  <c:v>-5.6647700000000004E-3</c:v>
                </c:pt>
                <c:pt idx="25678" formatCode="0.00E+00">
                  <c:v>-4.8878400000000001E-3</c:v>
                </c:pt>
                <c:pt idx="25679" formatCode="0.00E+00">
                  <c:v>-4.1373199999999999E-3</c:v>
                </c:pt>
                <c:pt idx="25680" formatCode="0.00E+00">
                  <c:v>-3.4142600000000001E-3</c:v>
                </c:pt>
                <c:pt idx="25681" formatCode="0.00E+00">
                  <c:v>-2.7187800000000001E-3</c:v>
                </c:pt>
                <c:pt idx="25682" formatCode="0.00E+00">
                  <c:v>-2.05084E-3</c:v>
                </c:pt>
                <c:pt idx="25683" formatCode="0.00E+00">
                  <c:v>-1.41077E-3</c:v>
                </c:pt>
                <c:pt idx="25684" formatCode="0.00E+00">
                  <c:v>-7.9891900000000004E-4</c:v>
                </c:pt>
                <c:pt idx="25685" formatCode="0.00E+00">
                  <c:v>-2.1528199999999999E-4</c:v>
                </c:pt>
                <c:pt idx="25686" formatCode="0.00E+00">
                  <c:v>3.39716E-4</c:v>
                </c:pt>
                <c:pt idx="25687" formatCode="0.00E+00">
                  <c:v>8.64484E-4</c:v>
                </c:pt>
                <c:pt idx="25688" formatCode="0.00E+00">
                  <c:v>1.35713E-3</c:v>
                </c:pt>
                <c:pt idx="25689" formatCode="0.00E+00">
                  <c:v>1.8167299999999999E-3</c:v>
                </c:pt>
                <c:pt idx="25690" formatCode="0.00E+00">
                  <c:v>2.2428999999999999E-3</c:v>
                </c:pt>
                <c:pt idx="25691" formatCode="0.00E+00">
                  <c:v>2.6348999999999999E-3</c:v>
                </c:pt>
                <c:pt idx="25692" formatCode="0.00E+00">
                  <c:v>2.9920200000000002E-3</c:v>
                </c:pt>
                <c:pt idx="25693" formatCode="0.00E+00">
                  <c:v>3.3140999999999999E-3</c:v>
                </c:pt>
                <c:pt idx="25694" formatCode="0.00E+00">
                  <c:v>3.6012000000000001E-3</c:v>
                </c:pt>
                <c:pt idx="25695" formatCode="0.00E+00">
                  <c:v>3.8529800000000002E-3</c:v>
                </c:pt>
                <c:pt idx="25696" formatCode="0.00E+00">
                  <c:v>4.0688499999999997E-3</c:v>
                </c:pt>
                <c:pt idx="25697" formatCode="0.00E+00">
                  <c:v>4.2483800000000004E-3</c:v>
                </c:pt>
                <c:pt idx="25698" formatCode="0.00E+00">
                  <c:v>4.3912500000000002E-3</c:v>
                </c:pt>
                <c:pt idx="25699" formatCode="0.00E+00">
                  <c:v>4.4974500000000001E-3</c:v>
                </c:pt>
                <c:pt idx="25700" formatCode="0.00E+00">
                  <c:v>4.5676700000000002E-3</c:v>
                </c:pt>
                <c:pt idx="25701" formatCode="0.00E+00">
                  <c:v>4.6027000000000004E-3</c:v>
                </c:pt>
                <c:pt idx="25702" formatCode="0.00E+00">
                  <c:v>4.6025900000000002E-3</c:v>
                </c:pt>
                <c:pt idx="25703" formatCode="0.00E+00">
                  <c:v>4.56683E-3</c:v>
                </c:pt>
                <c:pt idx="25704" formatCode="0.00E+00">
                  <c:v>4.49527E-3</c:v>
                </c:pt>
                <c:pt idx="25705" formatCode="0.00E+00">
                  <c:v>4.3884500000000003E-3</c:v>
                </c:pt>
                <c:pt idx="25706" formatCode="0.00E+00">
                  <c:v>4.2474499999999998E-3</c:v>
                </c:pt>
                <c:pt idx="25707" formatCode="0.00E+00">
                  <c:v>4.0738299999999996E-3</c:v>
                </c:pt>
                <c:pt idx="25708" formatCode="0.00E+00">
                  <c:v>3.8691200000000002E-3</c:v>
                </c:pt>
                <c:pt idx="25709" formatCode="0.00E+00">
                  <c:v>3.63416E-3</c:v>
                </c:pt>
                <c:pt idx="25710" formatCode="0.00E+00">
                  <c:v>3.3697900000000001E-3</c:v>
                </c:pt>
                <c:pt idx="25711" formatCode="0.00E+00">
                  <c:v>3.0773300000000001E-3</c:v>
                </c:pt>
                <c:pt idx="25712" formatCode="0.00E+00">
                  <c:v>2.7575999999999998E-3</c:v>
                </c:pt>
                <c:pt idx="25713" formatCode="0.00E+00">
                  <c:v>2.41056E-3</c:v>
                </c:pt>
                <c:pt idx="25714" formatCode="0.00E+00">
                  <c:v>2.0362000000000002E-3</c:v>
                </c:pt>
                <c:pt idx="25715" formatCode="0.00E+00">
                  <c:v>1.63524E-3</c:v>
                </c:pt>
                <c:pt idx="25716" formatCode="0.00E+00">
                  <c:v>1.20896E-3</c:v>
                </c:pt>
                <c:pt idx="25717" formatCode="0.00E+00">
                  <c:v>7.58641E-4</c:v>
                </c:pt>
                <c:pt idx="25718" formatCode="0.00E+00">
                  <c:v>2.8558499999999998E-4</c:v>
                </c:pt>
                <c:pt idx="25719" formatCode="0.00E+00">
                  <c:v>-2.0880000000000001E-4</c:v>
                </c:pt>
                <c:pt idx="25720" formatCode="0.00E+00">
                  <c:v>-7.2344599999999998E-4</c:v>
                </c:pt>
                <c:pt idx="25721" formatCode="0.00E+00">
                  <c:v>-1.2578299999999999E-3</c:v>
                </c:pt>
                <c:pt idx="25722" formatCode="0.00E+00">
                  <c:v>-1.81138E-3</c:v>
                </c:pt>
                <c:pt idx="25723" formatCode="0.00E+00">
                  <c:v>-2.3828999999999999E-3</c:v>
                </c:pt>
                <c:pt idx="25724" formatCode="0.00E+00">
                  <c:v>-2.97073E-3</c:v>
                </c:pt>
                <c:pt idx="25725" formatCode="0.00E+00">
                  <c:v>-3.57304E-3</c:v>
                </c:pt>
                <c:pt idx="25726" formatCode="0.00E+00">
                  <c:v>-4.1877800000000003E-3</c:v>
                </c:pt>
                <c:pt idx="25727" formatCode="0.00E+00">
                  <c:v>-4.8125099999999999E-3</c:v>
                </c:pt>
                <c:pt idx="25728" formatCode="0.00E+00">
                  <c:v>-5.4449199999999998E-3</c:v>
                </c:pt>
                <c:pt idx="25729" formatCode="0.00E+00">
                  <c:v>-6.0834799999999996E-3</c:v>
                </c:pt>
                <c:pt idx="25730" formatCode="0.00E+00">
                  <c:v>-6.7270999999999997E-3</c:v>
                </c:pt>
                <c:pt idx="25731" formatCode="0.00E+00">
                  <c:v>-7.3747300000000003E-3</c:v>
                </c:pt>
                <c:pt idx="25732" formatCode="0.00E+00">
                  <c:v>-8.0255199999999995E-3</c:v>
                </c:pt>
                <c:pt idx="25733" formatCode="0.00E+00">
                  <c:v>-8.6783799999999994E-3</c:v>
                </c:pt>
                <c:pt idx="25734" formatCode="0.00E+00">
                  <c:v>-9.3313400000000005E-3</c:v>
                </c:pt>
                <c:pt idx="25735" formatCode="0.00E+00">
                  <c:v>-9.9819000000000001E-3</c:v>
                </c:pt>
                <c:pt idx="25736">
                  <c:v>-1.06286E-2</c:v>
                </c:pt>
                <c:pt idx="25737">
                  <c:v>-1.12713E-2</c:v>
                </c:pt>
                <c:pt idx="25738">
                  <c:v>-1.19097E-2</c:v>
                </c:pt>
                <c:pt idx="25739">
                  <c:v>-1.25427E-2</c:v>
                </c:pt>
                <c:pt idx="25740">
                  <c:v>-1.3169E-2</c:v>
                </c:pt>
                <c:pt idx="25741">
                  <c:v>-1.3787499999999999E-2</c:v>
                </c:pt>
                <c:pt idx="25742">
                  <c:v>-1.43976E-2</c:v>
                </c:pt>
                <c:pt idx="25743">
                  <c:v>-1.49978E-2</c:v>
                </c:pt>
                <c:pt idx="25744">
                  <c:v>-1.5585699999999999E-2</c:v>
                </c:pt>
                <c:pt idx="25745">
                  <c:v>-1.6158800000000001E-2</c:v>
                </c:pt>
                <c:pt idx="25746">
                  <c:v>-1.6715399999999998E-2</c:v>
                </c:pt>
                <c:pt idx="25747">
                  <c:v>-1.72544E-2</c:v>
                </c:pt>
                <c:pt idx="25748">
                  <c:v>-1.7774999999999999E-2</c:v>
                </c:pt>
                <c:pt idx="25749">
                  <c:v>-1.8276400000000002E-2</c:v>
                </c:pt>
                <c:pt idx="25750">
                  <c:v>-1.8758199999999999E-2</c:v>
                </c:pt>
                <c:pt idx="25751">
                  <c:v>-1.9219E-2</c:v>
                </c:pt>
                <c:pt idx="25752">
                  <c:v>-1.96571E-2</c:v>
                </c:pt>
                <c:pt idx="25753">
                  <c:v>-2.0072E-2</c:v>
                </c:pt>
                <c:pt idx="25754">
                  <c:v>-2.0464E-2</c:v>
                </c:pt>
                <c:pt idx="25755">
                  <c:v>-2.0833000000000001E-2</c:v>
                </c:pt>
                <c:pt idx="25756">
                  <c:v>-2.1178499999999999E-2</c:v>
                </c:pt>
                <c:pt idx="25757">
                  <c:v>-2.1500200000000001E-2</c:v>
                </c:pt>
                <c:pt idx="25758">
                  <c:v>-2.1797899999999999E-2</c:v>
                </c:pt>
                <c:pt idx="25759">
                  <c:v>-2.2071500000000001E-2</c:v>
                </c:pt>
                <c:pt idx="25760">
                  <c:v>-2.23205E-2</c:v>
                </c:pt>
                <c:pt idx="25761">
                  <c:v>-2.2544000000000002E-2</c:v>
                </c:pt>
                <c:pt idx="25762">
                  <c:v>-2.27405E-2</c:v>
                </c:pt>
                <c:pt idx="25763">
                  <c:v>-2.2908100000000001E-2</c:v>
                </c:pt>
                <c:pt idx="25764">
                  <c:v>-2.3046199999999999E-2</c:v>
                </c:pt>
                <c:pt idx="25765">
                  <c:v>-2.3156E-2</c:v>
                </c:pt>
                <c:pt idx="25766">
                  <c:v>-2.3239300000000001E-2</c:v>
                </c:pt>
                <c:pt idx="25767">
                  <c:v>-2.3296899999999999E-2</c:v>
                </c:pt>
                <c:pt idx="25768">
                  <c:v>-2.3328100000000001E-2</c:v>
                </c:pt>
                <c:pt idx="25769">
                  <c:v>-2.3331399999999999E-2</c:v>
                </c:pt>
                <c:pt idx="25770">
                  <c:v>-2.3305599999999999E-2</c:v>
                </c:pt>
                <c:pt idx="25771">
                  <c:v>-2.3250900000000001E-2</c:v>
                </c:pt>
                <c:pt idx="25772">
                  <c:v>-2.31681E-2</c:v>
                </c:pt>
                <c:pt idx="25773">
                  <c:v>-2.3057399999999999E-2</c:v>
                </c:pt>
                <c:pt idx="25774">
                  <c:v>-2.2919599999999998E-2</c:v>
                </c:pt>
                <c:pt idx="25775">
                  <c:v>-2.27558E-2</c:v>
                </c:pt>
                <c:pt idx="25776">
                  <c:v>-2.2566900000000001E-2</c:v>
                </c:pt>
                <c:pt idx="25777">
                  <c:v>-2.2353600000000001E-2</c:v>
                </c:pt>
                <c:pt idx="25778">
                  <c:v>-2.2116799999999999E-2</c:v>
                </c:pt>
                <c:pt idx="25779">
                  <c:v>-2.18572E-2</c:v>
                </c:pt>
                <c:pt idx="25780">
                  <c:v>-2.1575500000000001E-2</c:v>
                </c:pt>
                <c:pt idx="25781">
                  <c:v>-2.1271600000000002E-2</c:v>
                </c:pt>
                <c:pt idx="25782">
                  <c:v>-2.09459E-2</c:v>
                </c:pt>
                <c:pt idx="25783">
                  <c:v>-2.05994E-2</c:v>
                </c:pt>
                <c:pt idx="25784">
                  <c:v>-2.0233000000000001E-2</c:v>
                </c:pt>
                <c:pt idx="25785">
                  <c:v>-1.9847E-2</c:v>
                </c:pt>
                <c:pt idx="25786">
                  <c:v>-1.94422E-2</c:v>
                </c:pt>
                <c:pt idx="25787">
                  <c:v>-1.9019299999999999E-2</c:v>
                </c:pt>
                <c:pt idx="25788">
                  <c:v>-1.8578899999999999E-2</c:v>
                </c:pt>
                <c:pt idx="25789">
                  <c:v>-1.8121100000000001E-2</c:v>
                </c:pt>
                <c:pt idx="25790">
                  <c:v>-1.7646200000000001E-2</c:v>
                </c:pt>
                <c:pt idx="25791">
                  <c:v>-1.7155E-2</c:v>
                </c:pt>
                <c:pt idx="25792">
                  <c:v>-1.6648900000000001E-2</c:v>
                </c:pt>
                <c:pt idx="25793">
                  <c:v>-1.61292E-2</c:v>
                </c:pt>
                <c:pt idx="25794">
                  <c:v>-1.55973E-2</c:v>
                </c:pt>
                <c:pt idx="25795">
                  <c:v>-1.5054700000000001E-2</c:v>
                </c:pt>
                <c:pt idx="25796">
                  <c:v>-1.4502599999999999E-2</c:v>
                </c:pt>
                <c:pt idx="25797">
                  <c:v>-1.39416E-2</c:v>
                </c:pt>
                <c:pt idx="25798">
                  <c:v>-1.33723E-2</c:v>
                </c:pt>
                <c:pt idx="25799">
                  <c:v>-1.2796699999999999E-2</c:v>
                </c:pt>
                <c:pt idx="25800">
                  <c:v>-1.22173E-2</c:v>
                </c:pt>
                <c:pt idx="25801">
                  <c:v>-1.16366E-2</c:v>
                </c:pt>
                <c:pt idx="25802">
                  <c:v>-1.10562E-2</c:v>
                </c:pt>
                <c:pt idx="25803">
                  <c:v>-1.04777E-2</c:v>
                </c:pt>
                <c:pt idx="25804" formatCode="0.00E+00">
                  <c:v>-9.9026900000000005E-3</c:v>
                </c:pt>
                <c:pt idx="25805" formatCode="0.00E+00">
                  <c:v>-9.3329099999999998E-3</c:v>
                </c:pt>
                <c:pt idx="25806" formatCode="0.00E+00">
                  <c:v>-8.7694399999999999E-3</c:v>
                </c:pt>
                <c:pt idx="25807" formatCode="0.00E+00">
                  <c:v>-8.2129000000000004E-3</c:v>
                </c:pt>
                <c:pt idx="25808" formatCode="0.00E+00">
                  <c:v>-7.6639899999999999E-3</c:v>
                </c:pt>
                <c:pt idx="25809" formatCode="0.00E+00">
                  <c:v>-7.1238300000000003E-3</c:v>
                </c:pt>
                <c:pt idx="25810" formatCode="0.00E+00">
                  <c:v>-6.5938000000000004E-3</c:v>
                </c:pt>
                <c:pt idx="25811" formatCode="0.00E+00">
                  <c:v>-6.0750800000000001E-3</c:v>
                </c:pt>
                <c:pt idx="25812" formatCode="0.00E+00">
                  <c:v>-5.5686199999999998E-3</c:v>
                </c:pt>
                <c:pt idx="25813" formatCode="0.00E+00">
                  <c:v>-5.07509E-3</c:v>
                </c:pt>
                <c:pt idx="25814" formatCode="0.00E+00">
                  <c:v>-4.59517E-3</c:v>
                </c:pt>
                <c:pt idx="25815" formatCode="0.00E+00">
                  <c:v>-4.1299600000000002E-3</c:v>
                </c:pt>
                <c:pt idx="25816" formatCode="0.00E+00">
                  <c:v>-3.68112E-3</c:v>
                </c:pt>
                <c:pt idx="25817" formatCode="0.00E+00">
                  <c:v>-3.2499299999999998E-3</c:v>
                </c:pt>
                <c:pt idx="25818" formatCode="0.00E+00">
                  <c:v>-2.8371500000000001E-3</c:v>
                </c:pt>
                <c:pt idx="25819" formatCode="0.00E+00">
                  <c:v>-2.4439399999999999E-3</c:v>
                </c:pt>
                <c:pt idx="25820" formatCode="0.00E+00">
                  <c:v>-2.07187E-3</c:v>
                </c:pt>
                <c:pt idx="25821" formatCode="0.00E+00">
                  <c:v>-1.72211E-3</c:v>
                </c:pt>
                <c:pt idx="25822" formatCode="0.00E+00">
                  <c:v>-1.3956699999999999E-3</c:v>
                </c:pt>
                <c:pt idx="25823" formatCode="0.00E+00">
                  <c:v>-1.0937500000000001E-3</c:v>
                </c:pt>
                <c:pt idx="25824" formatCode="0.00E+00">
                  <c:v>-8.1714099999999996E-4</c:v>
                </c:pt>
                <c:pt idx="25825" formatCode="0.00E+00">
                  <c:v>-5.6611200000000002E-4</c:v>
                </c:pt>
                <c:pt idx="25826" formatCode="0.00E+00">
                  <c:v>-3.4106300000000001E-4</c:v>
                </c:pt>
                <c:pt idx="25827" formatCode="0.00E+00">
                  <c:v>-1.4270400000000001E-4</c:v>
                </c:pt>
                <c:pt idx="25828" formatCode="0.00E+00">
                  <c:v>2.82799E-5</c:v>
                </c:pt>
                <c:pt idx="25829" formatCode="0.00E+00">
                  <c:v>1.7134100000000001E-4</c:v>
                </c:pt>
                <c:pt idx="25830" formatCode="0.00E+00">
                  <c:v>2.8583100000000001E-4</c:v>
                </c:pt>
                <c:pt idx="25831" formatCode="0.00E+00">
                  <c:v>3.7123599999999999E-4</c:v>
                </c:pt>
                <c:pt idx="25832" formatCode="0.00E+00">
                  <c:v>4.2743399999999997E-4</c:v>
                </c:pt>
                <c:pt idx="25833" formatCode="0.00E+00">
                  <c:v>4.5426599999999999E-4</c:v>
                </c:pt>
                <c:pt idx="25834" formatCode="0.00E+00">
                  <c:v>4.5116900000000002E-4</c:v>
                </c:pt>
                <c:pt idx="25835" formatCode="0.00E+00">
                  <c:v>4.1746900000000001E-4</c:v>
                </c:pt>
                <c:pt idx="25836" formatCode="0.00E+00">
                  <c:v>3.5305699999999999E-4</c:v>
                </c:pt>
                <c:pt idx="25837" formatCode="0.00E+00">
                  <c:v>2.5834000000000002E-4</c:v>
                </c:pt>
                <c:pt idx="25838" formatCode="0.00E+00">
                  <c:v>1.3376600000000001E-4</c:v>
                </c:pt>
                <c:pt idx="25839" formatCode="0.00E+00">
                  <c:v>-2.0326199999999999E-5</c:v>
                </c:pt>
                <c:pt idx="25840" formatCode="0.00E+00">
                  <c:v>-2.0394799999999999E-4</c:v>
                </c:pt>
                <c:pt idx="25841" formatCode="0.00E+00">
                  <c:v>-4.1733900000000002E-4</c:v>
                </c:pt>
                <c:pt idx="25842" formatCode="0.00E+00">
                  <c:v>-6.6061600000000005E-4</c:v>
                </c:pt>
                <c:pt idx="25843" formatCode="0.00E+00">
                  <c:v>-9.3356799999999996E-4</c:v>
                </c:pt>
                <c:pt idx="25844" formatCode="0.00E+00">
                  <c:v>-1.2355300000000001E-3</c:v>
                </c:pt>
                <c:pt idx="25845" formatCode="0.00E+00">
                  <c:v>-1.56565E-3</c:v>
                </c:pt>
                <c:pt idx="25846" formatCode="0.00E+00">
                  <c:v>-1.9230300000000001E-3</c:v>
                </c:pt>
                <c:pt idx="25847" formatCode="0.00E+00">
                  <c:v>-2.3067500000000002E-3</c:v>
                </c:pt>
                <c:pt idx="25848" formatCode="0.00E+00">
                  <c:v>-2.7158099999999999E-3</c:v>
                </c:pt>
                <c:pt idx="25849" formatCode="0.00E+00">
                  <c:v>-3.1492500000000001E-3</c:v>
                </c:pt>
                <c:pt idx="25850" formatCode="0.00E+00">
                  <c:v>-3.6062799999999999E-3</c:v>
                </c:pt>
                <c:pt idx="25851" formatCode="0.00E+00">
                  <c:v>-4.0859900000000003E-3</c:v>
                </c:pt>
                <c:pt idx="25852" formatCode="0.00E+00">
                  <c:v>-4.58758E-3</c:v>
                </c:pt>
                <c:pt idx="25853" formatCode="0.00E+00">
                  <c:v>-5.1105600000000001E-3</c:v>
                </c:pt>
                <c:pt idx="25854" formatCode="0.00E+00">
                  <c:v>-5.6544000000000004E-3</c:v>
                </c:pt>
                <c:pt idx="25855" formatCode="0.00E+00">
                  <c:v>-6.2183899999999999E-3</c:v>
                </c:pt>
                <c:pt idx="25856" formatCode="0.00E+00">
                  <c:v>-6.8017099999999999E-3</c:v>
                </c:pt>
                <c:pt idx="25857" formatCode="0.00E+00">
                  <c:v>-7.4033299999999996E-3</c:v>
                </c:pt>
                <c:pt idx="25858" formatCode="0.00E+00">
                  <c:v>-8.0220399999999994E-3</c:v>
                </c:pt>
                <c:pt idx="25859" formatCode="0.00E+00">
                  <c:v>-8.6566100000000003E-3</c:v>
                </c:pt>
                <c:pt idx="25860" formatCode="0.00E+00">
                  <c:v>-9.3060399999999998E-3</c:v>
                </c:pt>
                <c:pt idx="25861" formatCode="0.00E+00">
                  <c:v>-9.9693899999999998E-3</c:v>
                </c:pt>
                <c:pt idx="25862">
                  <c:v>-1.06455E-2</c:v>
                </c:pt>
                <c:pt idx="25863">
                  <c:v>-1.1332999999999999E-2</c:v>
                </c:pt>
                <c:pt idx="25864">
                  <c:v>-1.20307E-2</c:v>
                </c:pt>
                <c:pt idx="25865">
                  <c:v>-1.2737200000000001E-2</c:v>
                </c:pt>
                <c:pt idx="25866">
                  <c:v>-1.3450999999999999E-2</c:v>
                </c:pt>
                <c:pt idx="25867">
                  <c:v>-1.41709E-2</c:v>
                </c:pt>
                <c:pt idx="25868">
                  <c:v>-1.4896100000000001E-2</c:v>
                </c:pt>
                <c:pt idx="25869">
                  <c:v>-1.56256E-2</c:v>
                </c:pt>
                <c:pt idx="25870">
                  <c:v>-1.6357500000000001E-2</c:v>
                </c:pt>
                <c:pt idx="25871">
                  <c:v>-1.70901E-2</c:v>
                </c:pt>
                <c:pt idx="25872">
                  <c:v>-1.78222E-2</c:v>
                </c:pt>
                <c:pt idx="25873">
                  <c:v>-1.8552800000000001E-2</c:v>
                </c:pt>
                <c:pt idx="25874">
                  <c:v>-1.9280700000000001E-2</c:v>
                </c:pt>
                <c:pt idx="25875">
                  <c:v>-2.00047E-2</c:v>
                </c:pt>
                <c:pt idx="25876">
                  <c:v>-2.07233E-2</c:v>
                </c:pt>
                <c:pt idx="25877">
                  <c:v>-2.1435099999999999E-2</c:v>
                </c:pt>
                <c:pt idx="25878">
                  <c:v>-2.2138999999999999E-2</c:v>
                </c:pt>
                <c:pt idx="25879">
                  <c:v>-2.2833699999999998E-2</c:v>
                </c:pt>
                <c:pt idx="25880">
                  <c:v>-2.3517099999999999E-2</c:v>
                </c:pt>
                <c:pt idx="25881">
                  <c:v>-2.4187E-2</c:v>
                </c:pt>
                <c:pt idx="25882">
                  <c:v>-2.48425E-2</c:v>
                </c:pt>
                <c:pt idx="25883">
                  <c:v>-2.5483200000000001E-2</c:v>
                </c:pt>
                <c:pt idx="25884">
                  <c:v>-2.6108200000000002E-2</c:v>
                </c:pt>
                <c:pt idx="25885">
                  <c:v>-2.6716500000000001E-2</c:v>
                </c:pt>
                <c:pt idx="25886">
                  <c:v>-2.73067E-2</c:v>
                </c:pt>
                <c:pt idx="25887">
                  <c:v>-2.7877699999999998E-2</c:v>
                </c:pt>
                <c:pt idx="25888">
                  <c:v>-2.8428800000000001E-2</c:v>
                </c:pt>
                <c:pt idx="25889">
                  <c:v>-2.89593E-2</c:v>
                </c:pt>
                <c:pt idx="25890">
                  <c:v>-2.9464500000000001E-2</c:v>
                </c:pt>
                <c:pt idx="25891">
                  <c:v>-2.9937999999999999E-2</c:v>
                </c:pt>
                <c:pt idx="25892">
                  <c:v>-3.0381700000000001E-2</c:v>
                </c:pt>
                <c:pt idx="25893">
                  <c:v>-3.08008E-2</c:v>
                </c:pt>
                <c:pt idx="25894">
                  <c:v>-3.1192600000000001E-2</c:v>
                </c:pt>
                <c:pt idx="25895">
                  <c:v>-3.1553699999999997E-2</c:v>
                </c:pt>
                <c:pt idx="25896">
                  <c:v>-3.1884500000000003E-2</c:v>
                </c:pt>
                <c:pt idx="25897">
                  <c:v>-3.2185499999999999E-2</c:v>
                </c:pt>
                <c:pt idx="25898">
                  <c:v>-3.24558E-2</c:v>
                </c:pt>
                <c:pt idx="25899">
                  <c:v>-3.2693899999999998E-2</c:v>
                </c:pt>
                <c:pt idx="25900">
                  <c:v>-3.2898499999999997E-2</c:v>
                </c:pt>
                <c:pt idx="25901">
                  <c:v>-3.3068500000000001E-2</c:v>
                </c:pt>
                <c:pt idx="25902">
                  <c:v>-3.3203299999999998E-2</c:v>
                </c:pt>
                <c:pt idx="25903">
                  <c:v>-3.33028E-2</c:v>
                </c:pt>
                <c:pt idx="25904">
                  <c:v>-3.3366600000000003E-2</c:v>
                </c:pt>
                <c:pt idx="25905">
                  <c:v>-3.3394699999999999E-2</c:v>
                </c:pt>
                <c:pt idx="25906">
                  <c:v>-3.3387500000000001E-2</c:v>
                </c:pt>
                <c:pt idx="25907">
                  <c:v>-3.3345199999999998E-2</c:v>
                </c:pt>
                <c:pt idx="25908">
                  <c:v>-3.3267600000000001E-2</c:v>
                </c:pt>
                <c:pt idx="25909">
                  <c:v>-3.3154700000000002E-2</c:v>
                </c:pt>
                <c:pt idx="25910">
                  <c:v>-3.3006500000000001E-2</c:v>
                </c:pt>
                <c:pt idx="25911">
                  <c:v>-3.2822700000000003E-2</c:v>
                </c:pt>
                <c:pt idx="25912">
                  <c:v>-3.2602600000000002E-2</c:v>
                </c:pt>
                <c:pt idx="25913">
                  <c:v>-3.2346100000000003E-2</c:v>
                </c:pt>
                <c:pt idx="25914">
                  <c:v>-3.2053199999999997E-2</c:v>
                </c:pt>
                <c:pt idx="25915">
                  <c:v>-3.1724599999999999E-2</c:v>
                </c:pt>
                <c:pt idx="25916">
                  <c:v>-3.1360600000000002E-2</c:v>
                </c:pt>
                <c:pt idx="25917">
                  <c:v>-3.09614E-2</c:v>
                </c:pt>
                <c:pt idx="25918">
                  <c:v>-3.0527700000000001E-2</c:v>
                </c:pt>
                <c:pt idx="25919">
                  <c:v>-3.0060099999999999E-2</c:v>
                </c:pt>
                <c:pt idx="25920">
                  <c:v>-2.9558999999999998E-2</c:v>
                </c:pt>
                <c:pt idx="25921">
                  <c:v>-2.90248E-2</c:v>
                </c:pt>
                <c:pt idx="25922">
                  <c:v>-2.8457300000000001E-2</c:v>
                </c:pt>
                <c:pt idx="25923">
                  <c:v>-2.7857199999999999E-2</c:v>
                </c:pt>
                <c:pt idx="25924">
                  <c:v>-2.7225300000000001E-2</c:v>
                </c:pt>
                <c:pt idx="25925">
                  <c:v>-2.65623E-2</c:v>
                </c:pt>
                <c:pt idx="25926">
                  <c:v>-2.5869E-2</c:v>
                </c:pt>
                <c:pt idx="25927">
                  <c:v>-2.51463E-2</c:v>
                </c:pt>
                <c:pt idx="25928">
                  <c:v>-2.4395099999999999E-2</c:v>
                </c:pt>
                <c:pt idx="25929">
                  <c:v>-2.36163E-2</c:v>
                </c:pt>
                <c:pt idx="25930">
                  <c:v>-2.28112E-2</c:v>
                </c:pt>
                <c:pt idx="25931">
                  <c:v>-2.19811E-2</c:v>
                </c:pt>
                <c:pt idx="25932">
                  <c:v>-2.1127099999999999E-2</c:v>
                </c:pt>
                <c:pt idx="25933">
                  <c:v>-2.0250199999999999E-2</c:v>
                </c:pt>
                <c:pt idx="25934">
                  <c:v>-1.9351500000000001E-2</c:v>
                </c:pt>
                <c:pt idx="25935">
                  <c:v>-1.84327E-2</c:v>
                </c:pt>
                <c:pt idx="25936">
                  <c:v>-1.7495799999999999E-2</c:v>
                </c:pt>
                <c:pt idx="25937">
                  <c:v>-1.6542500000000002E-2</c:v>
                </c:pt>
                <c:pt idx="25938">
                  <c:v>-1.55741E-2</c:v>
                </c:pt>
                <c:pt idx="25939">
                  <c:v>-1.4592000000000001E-2</c:v>
                </c:pt>
                <c:pt idx="25940">
                  <c:v>-1.3597100000000001E-2</c:v>
                </c:pt>
                <c:pt idx="25941">
                  <c:v>-1.2591099999999999E-2</c:v>
                </c:pt>
                <c:pt idx="25942">
                  <c:v>-1.15753E-2</c:v>
                </c:pt>
                <c:pt idx="25943">
                  <c:v>-1.0551E-2</c:v>
                </c:pt>
                <c:pt idx="25944" formatCode="0.00E+00">
                  <c:v>-9.5198899999999996E-3</c:v>
                </c:pt>
                <c:pt idx="25945" formatCode="0.00E+00">
                  <c:v>-8.4842800000000003E-3</c:v>
                </c:pt>
                <c:pt idx="25946" formatCode="0.00E+00">
                  <c:v>-7.4460500000000001E-3</c:v>
                </c:pt>
                <c:pt idx="25947" formatCode="0.00E+00">
                  <c:v>-6.4068099999999998E-3</c:v>
                </c:pt>
                <c:pt idx="25948" formatCode="0.00E+00">
                  <c:v>-5.3679899999999996E-3</c:v>
                </c:pt>
                <c:pt idx="25949" formatCode="0.00E+00">
                  <c:v>-4.3308699999999997E-3</c:v>
                </c:pt>
                <c:pt idx="25950" formatCode="0.00E+00">
                  <c:v>-3.2967299999999999E-3</c:v>
                </c:pt>
                <c:pt idx="25951" formatCode="0.00E+00">
                  <c:v>-2.2677800000000001E-3</c:v>
                </c:pt>
                <c:pt idx="25952" formatCode="0.00E+00">
                  <c:v>-1.24471E-3</c:v>
                </c:pt>
                <c:pt idx="25953" formatCode="0.00E+00">
                  <c:v>-2.2385600000000001E-4</c:v>
                </c:pt>
                <c:pt idx="25954" formatCode="0.00E+00">
                  <c:v>7.9427600000000001E-4</c:v>
                </c:pt>
                <c:pt idx="25955" formatCode="0.00E+00">
                  <c:v>1.80138E-3</c:v>
                </c:pt>
                <c:pt idx="25956" formatCode="0.00E+00">
                  <c:v>2.79422E-3</c:v>
                </c:pt>
                <c:pt idx="25957" formatCode="0.00E+00">
                  <c:v>3.7753800000000001E-3</c:v>
                </c:pt>
                <c:pt idx="25958" formatCode="0.00E+00">
                  <c:v>4.7437900000000003E-3</c:v>
                </c:pt>
                <c:pt idx="25959" formatCode="0.00E+00">
                  <c:v>5.6961199999999998E-3</c:v>
                </c:pt>
                <c:pt idx="25960" formatCode="0.00E+00">
                  <c:v>6.6303400000000002E-3</c:v>
                </c:pt>
                <c:pt idx="25961" formatCode="0.00E+00">
                  <c:v>7.5452200000000001E-3</c:v>
                </c:pt>
                <c:pt idx="25962" formatCode="0.00E+00">
                  <c:v>8.4396799999999998E-3</c:v>
                </c:pt>
                <c:pt idx="25963" formatCode="0.00E+00">
                  <c:v>9.3122900000000008E-3</c:v>
                </c:pt>
                <c:pt idx="25964">
                  <c:v>1.0161699999999999E-2</c:v>
                </c:pt>
                <c:pt idx="25965">
                  <c:v>1.09871E-2</c:v>
                </c:pt>
                <c:pt idx="25966">
                  <c:v>1.1787300000000001E-2</c:v>
                </c:pt>
                <c:pt idx="25967">
                  <c:v>1.25605E-2</c:v>
                </c:pt>
                <c:pt idx="25968">
                  <c:v>1.3304699999999999E-2</c:v>
                </c:pt>
                <c:pt idx="25969">
                  <c:v>1.40179E-2</c:v>
                </c:pt>
                <c:pt idx="25970">
                  <c:v>1.4698599999999999E-2</c:v>
                </c:pt>
                <c:pt idx="25971">
                  <c:v>1.5345599999999999E-2</c:v>
                </c:pt>
                <c:pt idx="25972">
                  <c:v>1.5958300000000002E-2</c:v>
                </c:pt>
                <c:pt idx="25973">
                  <c:v>1.6535899999999999E-2</c:v>
                </c:pt>
                <c:pt idx="25974">
                  <c:v>1.7078099999999999E-2</c:v>
                </c:pt>
                <c:pt idx="25975">
                  <c:v>1.75844E-2</c:v>
                </c:pt>
                <c:pt idx="25976">
                  <c:v>1.80541E-2</c:v>
                </c:pt>
                <c:pt idx="25977">
                  <c:v>1.84864E-2</c:v>
                </c:pt>
                <c:pt idx="25978">
                  <c:v>1.8880299999999999E-2</c:v>
                </c:pt>
                <c:pt idx="25979">
                  <c:v>1.92354E-2</c:v>
                </c:pt>
                <c:pt idx="25980">
                  <c:v>1.95514E-2</c:v>
                </c:pt>
                <c:pt idx="25981">
                  <c:v>1.9828200000000001E-2</c:v>
                </c:pt>
                <c:pt idx="25982">
                  <c:v>2.0065599999999999E-2</c:v>
                </c:pt>
                <c:pt idx="25983">
                  <c:v>2.0263199999999999E-2</c:v>
                </c:pt>
                <c:pt idx="25984">
                  <c:v>2.0421100000000001E-2</c:v>
                </c:pt>
                <c:pt idx="25985">
                  <c:v>2.0539700000000001E-2</c:v>
                </c:pt>
                <c:pt idx="25986">
                  <c:v>2.0618999999999998E-2</c:v>
                </c:pt>
                <c:pt idx="25987">
                  <c:v>2.0658599999999999E-2</c:v>
                </c:pt>
                <c:pt idx="25988">
                  <c:v>2.0658200000000002E-2</c:v>
                </c:pt>
                <c:pt idx="25989">
                  <c:v>2.0617199999999999E-2</c:v>
                </c:pt>
                <c:pt idx="25990">
                  <c:v>2.05357E-2</c:v>
                </c:pt>
                <c:pt idx="25991">
                  <c:v>2.0414000000000002E-2</c:v>
                </c:pt>
                <c:pt idx="25992">
                  <c:v>2.0252200000000001E-2</c:v>
                </c:pt>
                <c:pt idx="25993">
                  <c:v>2.0050800000000001E-2</c:v>
                </c:pt>
                <c:pt idx="25994">
                  <c:v>1.9810100000000001E-2</c:v>
                </c:pt>
                <c:pt idx="25995">
                  <c:v>1.9530700000000002E-2</c:v>
                </c:pt>
                <c:pt idx="25996">
                  <c:v>1.92131E-2</c:v>
                </c:pt>
                <c:pt idx="25997">
                  <c:v>1.8858E-2</c:v>
                </c:pt>
                <c:pt idx="25998">
                  <c:v>1.8466E-2</c:v>
                </c:pt>
                <c:pt idx="25999">
                  <c:v>1.80377E-2</c:v>
                </c:pt>
                <c:pt idx="26000">
                  <c:v>1.7573999999999999E-2</c:v>
                </c:pt>
                <c:pt idx="26001">
                  <c:v>1.70761E-2</c:v>
                </c:pt>
                <c:pt idx="26002">
                  <c:v>1.6545299999999999E-2</c:v>
                </c:pt>
                <c:pt idx="26003">
                  <c:v>1.5982799999999998E-2</c:v>
                </c:pt>
                <c:pt idx="26004">
                  <c:v>1.53896E-2</c:v>
                </c:pt>
                <c:pt idx="26005">
                  <c:v>1.4766400000000001E-2</c:v>
                </c:pt>
                <c:pt idx="26006">
                  <c:v>1.4113799999999999E-2</c:v>
                </c:pt>
                <c:pt idx="26007">
                  <c:v>1.3432700000000001E-2</c:v>
                </c:pt>
                <c:pt idx="26008">
                  <c:v>1.27239E-2</c:v>
                </c:pt>
                <c:pt idx="26009">
                  <c:v>1.19889E-2</c:v>
                </c:pt>
                <c:pt idx="26010">
                  <c:v>1.1228699999999999E-2</c:v>
                </c:pt>
                <c:pt idx="26011">
                  <c:v>1.0444699999999999E-2</c:v>
                </c:pt>
                <c:pt idx="26012" formatCode="0.00E+00">
                  <c:v>9.6384699999999997E-3</c:v>
                </c:pt>
                <c:pt idx="26013" formatCode="0.00E+00">
                  <c:v>8.8116400000000008E-3</c:v>
                </c:pt>
                <c:pt idx="26014" formatCode="0.00E+00">
                  <c:v>7.9658000000000003E-3</c:v>
                </c:pt>
                <c:pt idx="26015" formatCode="0.00E+00">
                  <c:v>7.1022699999999999E-3</c:v>
                </c:pt>
                <c:pt idx="26016" formatCode="0.00E+00">
                  <c:v>6.2221400000000001E-3</c:v>
                </c:pt>
                <c:pt idx="26017" formatCode="0.00E+00">
                  <c:v>5.3263800000000004E-3</c:v>
                </c:pt>
                <c:pt idx="26018" formatCode="0.00E+00">
                  <c:v>4.4162400000000001E-3</c:v>
                </c:pt>
                <c:pt idx="26019" formatCode="0.00E+00">
                  <c:v>3.4935600000000002E-3</c:v>
                </c:pt>
                <c:pt idx="26020" formatCode="0.00E+00">
                  <c:v>2.5605100000000002E-3</c:v>
                </c:pt>
                <c:pt idx="26021" formatCode="0.00E+00">
                  <c:v>1.61886E-3</c:v>
                </c:pt>
                <c:pt idx="26022" formatCode="0.00E+00">
                  <c:v>6.6988300000000002E-4</c:v>
                </c:pt>
                <c:pt idx="26023" formatCode="0.00E+00">
                  <c:v>-2.8523099999999999E-4</c:v>
                </c:pt>
                <c:pt idx="26024" formatCode="0.00E+00">
                  <c:v>-1.24511E-3</c:v>
                </c:pt>
                <c:pt idx="26025" formatCode="0.00E+00">
                  <c:v>-2.2085099999999999E-3</c:v>
                </c:pt>
                <c:pt idx="26026" formatCode="0.00E+00">
                  <c:v>-3.1740800000000001E-3</c:v>
                </c:pt>
                <c:pt idx="26027" formatCode="0.00E+00">
                  <c:v>-4.13978E-3</c:v>
                </c:pt>
                <c:pt idx="26028" formatCode="0.00E+00">
                  <c:v>-5.1034000000000001E-3</c:v>
                </c:pt>
                <c:pt idx="26029" formatCode="0.00E+00">
                  <c:v>-6.0635300000000001E-3</c:v>
                </c:pt>
                <c:pt idx="26030" formatCode="0.00E+00">
                  <c:v>-7.0193599999999997E-3</c:v>
                </c:pt>
                <c:pt idx="26031" formatCode="0.00E+00">
                  <c:v>-7.9700099999999996E-3</c:v>
                </c:pt>
                <c:pt idx="26032" formatCode="0.00E+00">
                  <c:v>-8.9143299999999998E-3</c:v>
                </c:pt>
                <c:pt idx="26033" formatCode="0.00E+00">
                  <c:v>-9.8507400000000002E-3</c:v>
                </c:pt>
                <c:pt idx="26034">
                  <c:v>-1.0777399999999999E-2</c:v>
                </c:pt>
                <c:pt idx="26035">
                  <c:v>-1.16925E-2</c:v>
                </c:pt>
                <c:pt idx="26036">
                  <c:v>-1.25944E-2</c:v>
                </c:pt>
                <c:pt idx="26037">
                  <c:v>-1.34816E-2</c:v>
                </c:pt>
                <c:pt idx="26038">
                  <c:v>-1.4352800000000001E-2</c:v>
                </c:pt>
                <c:pt idx="26039">
                  <c:v>-1.5206900000000001E-2</c:v>
                </c:pt>
                <c:pt idx="26040">
                  <c:v>-1.6042799999999999E-2</c:v>
                </c:pt>
                <c:pt idx="26041">
                  <c:v>-1.6859599999999999E-2</c:v>
                </c:pt>
                <c:pt idx="26042">
                  <c:v>-1.7656499999999999E-2</c:v>
                </c:pt>
                <c:pt idx="26043">
                  <c:v>-1.8431900000000001E-2</c:v>
                </c:pt>
                <c:pt idx="26044">
                  <c:v>-1.91846E-2</c:v>
                </c:pt>
                <c:pt idx="26045">
                  <c:v>-1.9913500000000001E-2</c:v>
                </c:pt>
                <c:pt idx="26046">
                  <c:v>-2.06175E-2</c:v>
                </c:pt>
                <c:pt idx="26047">
                  <c:v>-2.12952E-2</c:v>
                </c:pt>
                <c:pt idx="26048">
                  <c:v>-2.19455E-2</c:v>
                </c:pt>
                <c:pt idx="26049">
                  <c:v>-2.2567799999999999E-2</c:v>
                </c:pt>
                <c:pt idx="26050">
                  <c:v>-2.3161500000000002E-2</c:v>
                </c:pt>
                <c:pt idx="26051">
                  <c:v>-2.37261E-2</c:v>
                </c:pt>
                <c:pt idx="26052">
                  <c:v>-2.4261000000000001E-2</c:v>
                </c:pt>
                <c:pt idx="26053">
                  <c:v>-2.4765200000000001E-2</c:v>
                </c:pt>
                <c:pt idx="26054">
                  <c:v>-2.5238099999999999E-2</c:v>
                </c:pt>
                <c:pt idx="26055">
                  <c:v>-2.56791E-2</c:v>
                </c:pt>
                <c:pt idx="26056">
                  <c:v>-2.6087300000000001E-2</c:v>
                </c:pt>
                <c:pt idx="26057">
                  <c:v>-2.64619E-2</c:v>
                </c:pt>
                <c:pt idx="26058">
                  <c:v>-2.6802099999999999E-2</c:v>
                </c:pt>
                <c:pt idx="26059">
                  <c:v>-2.7107699999999998E-2</c:v>
                </c:pt>
                <c:pt idx="26060">
                  <c:v>-2.7379299999999999E-2</c:v>
                </c:pt>
                <c:pt idx="26061">
                  <c:v>-2.7616700000000001E-2</c:v>
                </c:pt>
                <c:pt idx="26062">
                  <c:v>-2.7819799999999999E-2</c:v>
                </c:pt>
                <c:pt idx="26063">
                  <c:v>-2.79884E-2</c:v>
                </c:pt>
                <c:pt idx="26064">
                  <c:v>-2.8122399999999999E-2</c:v>
                </c:pt>
                <c:pt idx="26065">
                  <c:v>-2.8221799999999998E-2</c:v>
                </c:pt>
                <c:pt idx="26066">
                  <c:v>-2.8286800000000001E-2</c:v>
                </c:pt>
                <c:pt idx="26067">
                  <c:v>-2.8317599999999998E-2</c:v>
                </c:pt>
                <c:pt idx="26068">
                  <c:v>-2.83149E-2</c:v>
                </c:pt>
                <c:pt idx="26069">
                  <c:v>-2.8278999999999999E-2</c:v>
                </c:pt>
                <c:pt idx="26070">
                  <c:v>-2.8210099999999998E-2</c:v>
                </c:pt>
                <c:pt idx="26071">
                  <c:v>-2.8108600000000001E-2</c:v>
                </c:pt>
                <c:pt idx="26072">
                  <c:v>-2.7975E-2</c:v>
                </c:pt>
                <c:pt idx="26073">
                  <c:v>-2.7810000000000001E-2</c:v>
                </c:pt>
                <c:pt idx="26074">
                  <c:v>-2.7614E-2</c:v>
                </c:pt>
                <c:pt idx="26075">
                  <c:v>-2.7387399999999999E-2</c:v>
                </c:pt>
                <c:pt idx="26076">
                  <c:v>-2.71308E-2</c:v>
                </c:pt>
                <c:pt idx="26077">
                  <c:v>-2.6844900000000001E-2</c:v>
                </c:pt>
                <c:pt idx="26078">
                  <c:v>-2.65297E-2</c:v>
                </c:pt>
                <c:pt idx="26079">
                  <c:v>-2.6185699999999999E-2</c:v>
                </c:pt>
                <c:pt idx="26080">
                  <c:v>-2.5814500000000001E-2</c:v>
                </c:pt>
                <c:pt idx="26081">
                  <c:v>-2.5417599999999999E-2</c:v>
                </c:pt>
                <c:pt idx="26082">
                  <c:v>-2.49961E-2</c:v>
                </c:pt>
                <c:pt idx="26083">
                  <c:v>-2.4551E-2</c:v>
                </c:pt>
                <c:pt idx="26084">
                  <c:v>-2.40831E-2</c:v>
                </c:pt>
                <c:pt idx="26085">
                  <c:v>-2.3592999999999999E-2</c:v>
                </c:pt>
                <c:pt idx="26086">
                  <c:v>-2.3081299999999999E-2</c:v>
                </c:pt>
                <c:pt idx="26087">
                  <c:v>-2.2549099999999999E-2</c:v>
                </c:pt>
                <c:pt idx="26088">
                  <c:v>-2.1998E-2</c:v>
                </c:pt>
                <c:pt idx="26089">
                  <c:v>-2.1429900000000002E-2</c:v>
                </c:pt>
                <c:pt idx="26090">
                  <c:v>-2.0845700000000002E-2</c:v>
                </c:pt>
                <c:pt idx="26091">
                  <c:v>-2.0246400000000001E-2</c:v>
                </c:pt>
                <c:pt idx="26092">
                  <c:v>-1.9633100000000001E-2</c:v>
                </c:pt>
                <c:pt idx="26093">
                  <c:v>-1.9007E-2</c:v>
                </c:pt>
                <c:pt idx="26094">
                  <c:v>-1.8369699999999999E-2</c:v>
                </c:pt>
                <c:pt idx="26095">
                  <c:v>-1.7722600000000002E-2</c:v>
                </c:pt>
                <c:pt idx="26096">
                  <c:v>-1.7066899999999999E-2</c:v>
                </c:pt>
                <c:pt idx="26097">
                  <c:v>-1.64038E-2</c:v>
                </c:pt>
                <c:pt idx="26098">
                  <c:v>-1.5734999999999999E-2</c:v>
                </c:pt>
                <c:pt idx="26099">
                  <c:v>-1.5061700000000001E-2</c:v>
                </c:pt>
                <c:pt idx="26100">
                  <c:v>-1.43841E-2</c:v>
                </c:pt>
                <c:pt idx="26101">
                  <c:v>-1.3702799999999999E-2</c:v>
                </c:pt>
                <c:pt idx="26102">
                  <c:v>-1.30207E-2</c:v>
                </c:pt>
                <c:pt idx="26103">
                  <c:v>-1.2342799999999999E-2</c:v>
                </c:pt>
                <c:pt idx="26104">
                  <c:v>-1.1672399999999999E-2</c:v>
                </c:pt>
                <c:pt idx="26105">
                  <c:v>-1.1007899999999999E-2</c:v>
                </c:pt>
                <c:pt idx="26106">
                  <c:v>-1.03461E-2</c:v>
                </c:pt>
                <c:pt idx="26107" formatCode="0.00E+00">
                  <c:v>-9.6857899999999997E-3</c:v>
                </c:pt>
                <c:pt idx="26108" formatCode="0.00E+00">
                  <c:v>-9.0284400000000004E-3</c:v>
                </c:pt>
                <c:pt idx="26109" formatCode="0.00E+00">
                  <c:v>-8.3758099999999992E-3</c:v>
                </c:pt>
                <c:pt idx="26110" formatCode="0.00E+00">
                  <c:v>-7.7289500000000001E-3</c:v>
                </c:pt>
                <c:pt idx="26111" formatCode="0.00E+00">
                  <c:v>-7.0889000000000004E-3</c:v>
                </c:pt>
                <c:pt idx="26112" formatCode="0.00E+00">
                  <c:v>-6.4573800000000004E-3</c:v>
                </c:pt>
                <c:pt idx="26113" formatCode="0.00E+00">
                  <c:v>-5.83601E-3</c:v>
                </c:pt>
                <c:pt idx="26114" formatCode="0.00E+00">
                  <c:v>-5.2260099999999997E-3</c:v>
                </c:pt>
                <c:pt idx="26115" formatCode="0.00E+00">
                  <c:v>-4.6287000000000003E-3</c:v>
                </c:pt>
                <c:pt idx="26116" formatCode="0.00E+00">
                  <c:v>-4.0459600000000004E-3</c:v>
                </c:pt>
                <c:pt idx="26117" formatCode="0.00E+00">
                  <c:v>-3.4800600000000001E-3</c:v>
                </c:pt>
                <c:pt idx="26118" formatCode="0.00E+00">
                  <c:v>-2.9332E-3</c:v>
                </c:pt>
                <c:pt idx="26119" formatCode="0.00E+00">
                  <c:v>-2.4068399999999999E-3</c:v>
                </c:pt>
                <c:pt idx="26120" formatCode="0.00E+00">
                  <c:v>-1.90186E-3</c:v>
                </c:pt>
                <c:pt idx="26121" formatCode="0.00E+00">
                  <c:v>-1.41946E-3</c:v>
                </c:pt>
                <c:pt idx="26122" formatCode="0.00E+00">
                  <c:v>-9.6110399999999995E-4</c:v>
                </c:pt>
                <c:pt idx="26123" formatCode="0.00E+00">
                  <c:v>-5.2750699999999998E-4</c:v>
                </c:pt>
                <c:pt idx="26124" formatCode="0.00E+00">
                  <c:v>-1.17811E-4</c:v>
                </c:pt>
                <c:pt idx="26125" formatCode="0.00E+00">
                  <c:v>2.6988199999999999E-4</c:v>
                </c:pt>
                <c:pt idx="26126" formatCode="0.00E+00">
                  <c:v>6.3630700000000002E-4</c:v>
                </c:pt>
                <c:pt idx="26127" formatCode="0.00E+00">
                  <c:v>9.7931800000000007E-4</c:v>
                </c:pt>
                <c:pt idx="26128" formatCode="0.00E+00">
                  <c:v>1.2949000000000001E-3</c:v>
                </c:pt>
                <c:pt idx="26129" formatCode="0.00E+00">
                  <c:v>1.57972E-3</c:v>
                </c:pt>
                <c:pt idx="26130" formatCode="0.00E+00">
                  <c:v>1.8324599999999999E-3</c:v>
                </c:pt>
                <c:pt idx="26131" formatCode="0.00E+00">
                  <c:v>2.05325E-3</c:v>
                </c:pt>
                <c:pt idx="26132" formatCode="0.00E+00">
                  <c:v>2.2429300000000002E-3</c:v>
                </c:pt>
                <c:pt idx="26133" formatCode="0.00E+00">
                  <c:v>2.40377E-3</c:v>
                </c:pt>
                <c:pt idx="26134" formatCode="0.00E+00">
                  <c:v>2.5396199999999998E-3</c:v>
                </c:pt>
                <c:pt idx="26135" formatCode="0.00E+00">
                  <c:v>2.6534900000000001E-3</c:v>
                </c:pt>
                <c:pt idx="26136" formatCode="0.00E+00">
                  <c:v>2.7445299999999998E-3</c:v>
                </c:pt>
                <c:pt idx="26137" formatCode="0.00E+00">
                  <c:v>2.8089299999999998E-3</c:v>
                </c:pt>
                <c:pt idx="26138" formatCode="0.00E+00">
                  <c:v>2.8448200000000001E-3</c:v>
                </c:pt>
                <c:pt idx="26139" formatCode="0.00E+00">
                  <c:v>2.8541899999999999E-3</c:v>
                </c:pt>
                <c:pt idx="26140" formatCode="0.00E+00">
                  <c:v>2.8391100000000002E-3</c:v>
                </c:pt>
                <c:pt idx="26141" formatCode="0.00E+00">
                  <c:v>2.7986899999999999E-3</c:v>
                </c:pt>
                <c:pt idx="26142" formatCode="0.00E+00">
                  <c:v>2.73062E-3</c:v>
                </c:pt>
                <c:pt idx="26143" formatCode="0.00E+00">
                  <c:v>2.6342599999999998E-3</c:v>
                </c:pt>
                <c:pt idx="26144" formatCode="0.00E+00">
                  <c:v>2.5113900000000001E-3</c:v>
                </c:pt>
                <c:pt idx="26145" formatCode="0.00E+00">
                  <c:v>2.3642200000000002E-3</c:v>
                </c:pt>
                <c:pt idx="26146" formatCode="0.00E+00">
                  <c:v>2.1938499999999998E-3</c:v>
                </c:pt>
                <c:pt idx="26147" formatCode="0.00E+00">
                  <c:v>2.00103E-3</c:v>
                </c:pt>
                <c:pt idx="26148" formatCode="0.00E+00">
                  <c:v>1.7870099999999999E-3</c:v>
                </c:pt>
                <c:pt idx="26149" formatCode="0.00E+00">
                  <c:v>1.55346E-3</c:v>
                </c:pt>
                <c:pt idx="26150" formatCode="0.00E+00">
                  <c:v>1.30186E-3</c:v>
                </c:pt>
                <c:pt idx="26151" formatCode="0.00E+00">
                  <c:v>1.0320500000000001E-3</c:v>
                </c:pt>
                <c:pt idx="26152" formatCode="0.00E+00">
                  <c:v>7.41791E-4</c:v>
                </c:pt>
                <c:pt idx="26153" formatCode="0.00E+00">
                  <c:v>4.28947E-4</c:v>
                </c:pt>
                <c:pt idx="26154" formatCode="0.00E+00">
                  <c:v>9.4124100000000002E-5</c:v>
                </c:pt>
                <c:pt idx="26155" formatCode="0.00E+00">
                  <c:v>-2.5992099999999998E-4</c:v>
                </c:pt>
                <c:pt idx="26156" formatCode="0.00E+00">
                  <c:v>-6.3106399999999997E-4</c:v>
                </c:pt>
                <c:pt idx="26157" formatCode="0.00E+00">
                  <c:v>-1.0189800000000001E-3</c:v>
                </c:pt>
                <c:pt idx="26158" formatCode="0.00E+00">
                  <c:v>-1.4247299999999999E-3</c:v>
                </c:pt>
                <c:pt idx="26159" formatCode="0.00E+00">
                  <c:v>-1.84957E-3</c:v>
                </c:pt>
                <c:pt idx="26160" formatCode="0.00E+00">
                  <c:v>-2.2926999999999999E-3</c:v>
                </c:pt>
                <c:pt idx="26161" formatCode="0.00E+00">
                  <c:v>-2.7522699999999998E-3</c:v>
                </c:pt>
                <c:pt idx="26162" formatCode="0.00E+00">
                  <c:v>-3.22916E-3</c:v>
                </c:pt>
                <c:pt idx="26163" formatCode="0.00E+00">
                  <c:v>-3.72609E-3</c:v>
                </c:pt>
                <c:pt idx="26164" formatCode="0.00E+00">
                  <c:v>-4.2445800000000004E-3</c:v>
                </c:pt>
                <c:pt idx="26165" formatCode="0.00E+00">
                  <c:v>-4.7864600000000002E-3</c:v>
                </c:pt>
                <c:pt idx="26166" formatCode="0.00E+00">
                  <c:v>-5.3544300000000003E-3</c:v>
                </c:pt>
                <c:pt idx="26167" formatCode="0.00E+00">
                  <c:v>-5.9483100000000001E-3</c:v>
                </c:pt>
                <c:pt idx="26168" formatCode="0.00E+00">
                  <c:v>-6.5638800000000002E-3</c:v>
                </c:pt>
                <c:pt idx="26169" formatCode="0.00E+00">
                  <c:v>-7.19705E-3</c:v>
                </c:pt>
                <c:pt idx="26170" formatCode="0.00E+00">
                  <c:v>-7.8476299999999995E-3</c:v>
                </c:pt>
                <c:pt idx="26171" formatCode="0.00E+00">
                  <c:v>-8.5169700000000004E-3</c:v>
                </c:pt>
                <c:pt idx="26172" formatCode="0.00E+00">
                  <c:v>-9.2036199999999992E-3</c:v>
                </c:pt>
                <c:pt idx="26173" formatCode="0.00E+00">
                  <c:v>-9.9034199999999996E-3</c:v>
                </c:pt>
                <c:pt idx="26174">
                  <c:v>-1.06131E-2</c:v>
                </c:pt>
                <c:pt idx="26175">
                  <c:v>-1.13326E-2</c:v>
                </c:pt>
                <c:pt idx="26176">
                  <c:v>-1.2063000000000001E-2</c:v>
                </c:pt>
                <c:pt idx="26177">
                  <c:v>-1.2804400000000001E-2</c:v>
                </c:pt>
                <c:pt idx="26178">
                  <c:v>-1.3556E-2</c:v>
                </c:pt>
                <c:pt idx="26179">
                  <c:v>-1.43172E-2</c:v>
                </c:pt>
                <c:pt idx="26180">
                  <c:v>-1.50884E-2</c:v>
                </c:pt>
                <c:pt idx="26181">
                  <c:v>-1.5869299999999999E-2</c:v>
                </c:pt>
                <c:pt idx="26182">
                  <c:v>-1.6657100000000001E-2</c:v>
                </c:pt>
                <c:pt idx="26183">
                  <c:v>-1.74483E-2</c:v>
                </c:pt>
                <c:pt idx="26184">
                  <c:v>-1.8242100000000001E-2</c:v>
                </c:pt>
                <c:pt idx="26185">
                  <c:v>-1.9039199999999999E-2</c:v>
                </c:pt>
                <c:pt idx="26186">
                  <c:v>-1.9838499999999998E-2</c:v>
                </c:pt>
                <c:pt idx="26187">
                  <c:v>-2.06357E-2</c:v>
                </c:pt>
                <c:pt idx="26188">
                  <c:v>-2.14272E-2</c:v>
                </c:pt>
                <c:pt idx="26189">
                  <c:v>-2.2214500000000002E-2</c:v>
                </c:pt>
                <c:pt idx="26190">
                  <c:v>-2.3001799999999999E-2</c:v>
                </c:pt>
                <c:pt idx="26191">
                  <c:v>-2.3792500000000001E-2</c:v>
                </c:pt>
                <c:pt idx="26192">
                  <c:v>-2.45855E-2</c:v>
                </c:pt>
                <c:pt idx="26193">
                  <c:v>-2.5376800000000001E-2</c:v>
                </c:pt>
                <c:pt idx="26194">
                  <c:v>-2.61652E-2</c:v>
                </c:pt>
                <c:pt idx="26195">
                  <c:v>-2.6953299999999999E-2</c:v>
                </c:pt>
                <c:pt idx="26196">
                  <c:v>-2.77418E-2</c:v>
                </c:pt>
                <c:pt idx="26197">
                  <c:v>-2.8527500000000001E-2</c:v>
                </c:pt>
                <c:pt idx="26198">
                  <c:v>-2.9305999999999999E-2</c:v>
                </c:pt>
                <c:pt idx="26199">
                  <c:v>-3.00757E-2</c:v>
                </c:pt>
                <c:pt idx="26200">
                  <c:v>-3.0835999999999999E-2</c:v>
                </c:pt>
                <c:pt idx="26201">
                  <c:v>-3.1583899999999998E-2</c:v>
                </c:pt>
                <c:pt idx="26202">
                  <c:v>-3.2315999999999998E-2</c:v>
                </c:pt>
                <c:pt idx="26203">
                  <c:v>-3.3035099999999998E-2</c:v>
                </c:pt>
                <c:pt idx="26204">
                  <c:v>-3.3748199999999999E-2</c:v>
                </c:pt>
                <c:pt idx="26205">
                  <c:v>-3.4457000000000002E-2</c:v>
                </c:pt>
                <c:pt idx="26206">
                  <c:v>-3.5155600000000002E-2</c:v>
                </c:pt>
                <c:pt idx="26207">
                  <c:v>-3.5838799999999997E-2</c:v>
                </c:pt>
                <c:pt idx="26208">
                  <c:v>-3.6505999999999997E-2</c:v>
                </c:pt>
                <c:pt idx="26209">
                  <c:v>-3.7158499999999997E-2</c:v>
                </c:pt>
                <c:pt idx="26210">
                  <c:v>-3.7797999999999998E-2</c:v>
                </c:pt>
                <c:pt idx="26211">
                  <c:v>-3.8425800000000003E-2</c:v>
                </c:pt>
                <c:pt idx="26212">
                  <c:v>-3.9040699999999998E-2</c:v>
                </c:pt>
                <c:pt idx="26213">
                  <c:v>-3.9639099999999997E-2</c:v>
                </c:pt>
                <c:pt idx="26214">
                  <c:v>-4.0220600000000002E-2</c:v>
                </c:pt>
                <c:pt idx="26215">
                  <c:v>-4.0789100000000002E-2</c:v>
                </c:pt>
                <c:pt idx="26216">
                  <c:v>-4.1348099999999999E-2</c:v>
                </c:pt>
                <c:pt idx="26217">
                  <c:v>-4.18971E-2</c:v>
                </c:pt>
                <c:pt idx="26218">
                  <c:v>-4.2433699999999998E-2</c:v>
                </c:pt>
                <c:pt idx="26219">
                  <c:v>-4.2957700000000001E-2</c:v>
                </c:pt>
                <c:pt idx="26220">
                  <c:v>-4.3470399999999999E-2</c:v>
                </c:pt>
                <c:pt idx="26221">
                  <c:v>-4.3971900000000001E-2</c:v>
                </c:pt>
                <c:pt idx="26222">
                  <c:v>-4.4459899999999997E-2</c:v>
                </c:pt>
                <c:pt idx="26223">
                  <c:v>-4.4932600000000003E-2</c:v>
                </c:pt>
                <c:pt idx="26224">
                  <c:v>-4.5392799999999997E-2</c:v>
                </c:pt>
                <c:pt idx="26225">
                  <c:v>-4.5844900000000001E-2</c:v>
                </c:pt>
                <c:pt idx="26226">
                  <c:v>-4.6289499999999997E-2</c:v>
                </c:pt>
                <c:pt idx="26227">
                  <c:v>-4.6724099999999998E-2</c:v>
                </c:pt>
                <c:pt idx="26228">
                  <c:v>-4.7147799999999997E-2</c:v>
                </c:pt>
                <c:pt idx="26229">
                  <c:v>-4.7561399999999997E-2</c:v>
                </c:pt>
                <c:pt idx="26230">
                  <c:v>-4.79645E-2</c:v>
                </c:pt>
                <c:pt idx="26231">
                  <c:v>-4.8355200000000001E-2</c:v>
                </c:pt>
                <c:pt idx="26232">
                  <c:v>-4.8734800000000002E-2</c:v>
                </c:pt>
                <c:pt idx="26233">
                  <c:v>-4.9108499999999999E-2</c:v>
                </c:pt>
                <c:pt idx="26234">
                  <c:v>-4.94823E-2</c:v>
                </c:pt>
                <c:pt idx="26235">
                  <c:v>-4.9857899999999997E-2</c:v>
                </c:pt>
                <c:pt idx="26236">
                  <c:v>-5.02318E-2</c:v>
                </c:pt>
                <c:pt idx="26237">
                  <c:v>-5.0600100000000002E-2</c:v>
                </c:pt>
                <c:pt idx="26238">
                  <c:v>-5.0961199999999998E-2</c:v>
                </c:pt>
                <c:pt idx="26239">
                  <c:v>-5.1317500000000002E-2</c:v>
                </c:pt>
                <c:pt idx="26240">
                  <c:v>-5.16736E-2</c:v>
                </c:pt>
                <c:pt idx="26241">
                  <c:v>-5.2029699999999998E-2</c:v>
                </c:pt>
                <c:pt idx="26242">
                  <c:v>-5.2378899999999999E-2</c:v>
                </c:pt>
                <c:pt idx="26243">
                  <c:v>-5.2715900000000003E-2</c:v>
                </c:pt>
                <c:pt idx="26244">
                  <c:v>-5.3042400000000003E-2</c:v>
                </c:pt>
                <c:pt idx="26245">
                  <c:v>-5.3362899999999998E-2</c:v>
                </c:pt>
                <c:pt idx="26246">
                  <c:v>-5.3681300000000001E-2</c:v>
                </c:pt>
                <c:pt idx="26247">
                  <c:v>-5.3998299999999999E-2</c:v>
                </c:pt>
                <c:pt idx="26248">
                  <c:v>-5.4313100000000003E-2</c:v>
                </c:pt>
                <c:pt idx="26249">
                  <c:v>-5.4624499999999999E-2</c:v>
                </c:pt>
                <c:pt idx="26250">
                  <c:v>-5.4928499999999998E-2</c:v>
                </c:pt>
                <c:pt idx="26251">
                  <c:v>-5.52191E-2</c:v>
                </c:pt>
                <c:pt idx="26252">
                  <c:v>-5.54966E-2</c:v>
                </c:pt>
                <c:pt idx="26253">
                  <c:v>-5.5770199999999999E-2</c:v>
                </c:pt>
                <c:pt idx="26254">
                  <c:v>-5.6047699999999999E-2</c:v>
                </c:pt>
                <c:pt idx="26255">
                  <c:v>-5.6329200000000003E-2</c:v>
                </c:pt>
                <c:pt idx="26256">
                  <c:v>-5.6614299999999999E-2</c:v>
                </c:pt>
                <c:pt idx="26257">
                  <c:v>-5.6905200000000003E-2</c:v>
                </c:pt>
                <c:pt idx="26258">
                  <c:v>-5.7202999999999997E-2</c:v>
                </c:pt>
                <c:pt idx="26259">
                  <c:v>-5.7505599999999997E-2</c:v>
                </c:pt>
                <c:pt idx="26260">
                  <c:v>-5.7808999999999999E-2</c:v>
                </c:pt>
                <c:pt idx="26261">
                  <c:v>-5.8111700000000002E-2</c:v>
                </c:pt>
                <c:pt idx="26262">
                  <c:v>-5.84152E-2</c:v>
                </c:pt>
                <c:pt idx="26263">
                  <c:v>-5.8721599999999999E-2</c:v>
                </c:pt>
                <c:pt idx="26264">
                  <c:v>-5.90346E-2</c:v>
                </c:pt>
                <c:pt idx="26265">
                  <c:v>-5.93599E-2</c:v>
                </c:pt>
                <c:pt idx="26266">
                  <c:v>-5.9702999999999999E-2</c:v>
                </c:pt>
                <c:pt idx="26267">
                  <c:v>-6.0067200000000001E-2</c:v>
                </c:pt>
                <c:pt idx="26268">
                  <c:v>-6.0453E-2</c:v>
                </c:pt>
                <c:pt idx="26269">
                  <c:v>-6.0857799999999997E-2</c:v>
                </c:pt>
                <c:pt idx="26270">
                  <c:v>-6.1276400000000002E-2</c:v>
                </c:pt>
                <c:pt idx="26271">
                  <c:v>-6.1705000000000003E-2</c:v>
                </c:pt>
                <c:pt idx="26272">
                  <c:v>-6.21431E-2</c:v>
                </c:pt>
                <c:pt idx="26273">
                  <c:v>-6.2589900000000004E-2</c:v>
                </c:pt>
                <c:pt idx="26274">
                  <c:v>-6.3041899999999998E-2</c:v>
                </c:pt>
                <c:pt idx="26275">
                  <c:v>-6.34961E-2</c:v>
                </c:pt>
                <c:pt idx="26276">
                  <c:v>-6.3952999999999996E-2</c:v>
                </c:pt>
                <c:pt idx="26277">
                  <c:v>-6.4418500000000004E-2</c:v>
                </c:pt>
                <c:pt idx="26278">
                  <c:v>-6.4899600000000002E-2</c:v>
                </c:pt>
                <c:pt idx="26279">
                  <c:v>-6.5399899999999997E-2</c:v>
                </c:pt>
                <c:pt idx="26280">
                  <c:v>-6.5921599999999997E-2</c:v>
                </c:pt>
                <c:pt idx="26281">
                  <c:v>-6.6466399999999995E-2</c:v>
                </c:pt>
                <c:pt idx="26282">
                  <c:v>-6.7033999999999996E-2</c:v>
                </c:pt>
                <c:pt idx="26283">
                  <c:v>-6.7623600000000006E-2</c:v>
                </c:pt>
                <c:pt idx="26284">
                  <c:v>-6.8235400000000002E-2</c:v>
                </c:pt>
                <c:pt idx="26285">
                  <c:v>-6.8871299999999996E-2</c:v>
                </c:pt>
                <c:pt idx="26286">
                  <c:v>-6.9533999999999999E-2</c:v>
                </c:pt>
                <c:pt idx="26287">
                  <c:v>-7.0225800000000005E-2</c:v>
                </c:pt>
                <c:pt idx="26288">
                  <c:v>-7.0948300000000006E-2</c:v>
                </c:pt>
                <c:pt idx="26289">
                  <c:v>-7.1698100000000001E-2</c:v>
                </c:pt>
                <c:pt idx="26290">
                  <c:v>-7.2470699999999999E-2</c:v>
                </c:pt>
                <c:pt idx="26291">
                  <c:v>-7.3268100000000003E-2</c:v>
                </c:pt>
                <c:pt idx="26292">
                  <c:v>-7.4095999999999995E-2</c:v>
                </c:pt>
                <c:pt idx="26293">
                  <c:v>-7.4956700000000001E-2</c:v>
                </c:pt>
                <c:pt idx="26294">
                  <c:v>-7.5845999999999997E-2</c:v>
                </c:pt>
                <c:pt idx="26295">
                  <c:v>-7.6757800000000001E-2</c:v>
                </c:pt>
                <c:pt idx="26296">
                  <c:v>-7.7691499999999997E-2</c:v>
                </c:pt>
                <c:pt idx="26297">
                  <c:v>-7.8650600000000001E-2</c:v>
                </c:pt>
                <c:pt idx="26298">
                  <c:v>-7.9635300000000006E-2</c:v>
                </c:pt>
                <c:pt idx="26299">
                  <c:v>-8.0641299999999999E-2</c:v>
                </c:pt>
                <c:pt idx="26300">
                  <c:v>-8.1663299999999994E-2</c:v>
                </c:pt>
                <c:pt idx="26301">
                  <c:v>-8.2697999999999994E-2</c:v>
                </c:pt>
                <c:pt idx="26302">
                  <c:v>-8.3743499999999998E-2</c:v>
                </c:pt>
                <c:pt idx="26303">
                  <c:v>-8.47937E-2</c:v>
                </c:pt>
                <c:pt idx="26304">
                  <c:v>-8.5839100000000002E-2</c:v>
                </c:pt>
                <c:pt idx="26305">
                  <c:v>-8.6876200000000001E-2</c:v>
                </c:pt>
                <c:pt idx="26306">
                  <c:v>-8.7909899999999999E-2</c:v>
                </c:pt>
                <c:pt idx="26307">
                  <c:v>-8.8947300000000007E-2</c:v>
                </c:pt>
                <c:pt idx="26308">
                  <c:v>-8.9994099999999994E-2</c:v>
                </c:pt>
                <c:pt idx="26309">
                  <c:v>-9.1053499999999996E-2</c:v>
                </c:pt>
                <c:pt idx="26310">
                  <c:v>-9.2125200000000004E-2</c:v>
                </c:pt>
                <c:pt idx="26311">
                  <c:v>-9.3207799999999993E-2</c:v>
                </c:pt>
                <c:pt idx="26312">
                  <c:v>-9.43021E-2</c:v>
                </c:pt>
                <c:pt idx="26313">
                  <c:v>-9.5410099999999998E-2</c:v>
                </c:pt>
                <c:pt idx="26314">
                  <c:v>-9.6532699999999999E-2</c:v>
                </c:pt>
                <c:pt idx="26315">
                  <c:v>-9.7669099999999995E-2</c:v>
                </c:pt>
                <c:pt idx="26316">
                  <c:v>-9.8814100000000002E-2</c:v>
                </c:pt>
                <c:pt idx="26317">
                  <c:v>-9.9961099999999997E-2</c:v>
                </c:pt>
                <c:pt idx="26318">
                  <c:v>-0.101108</c:v>
                </c:pt>
                <c:pt idx="26319">
                  <c:v>-0.102258</c:v>
                </c:pt>
                <c:pt idx="26320">
                  <c:v>-0.10341400000000001</c:v>
                </c:pt>
                <c:pt idx="26321">
                  <c:v>-0.104576</c:v>
                </c:pt>
                <c:pt idx="26322">
                  <c:v>-0.105738</c:v>
                </c:pt>
                <c:pt idx="26323">
                  <c:v>-0.106889</c:v>
                </c:pt>
                <c:pt idx="26324">
                  <c:v>-0.108025</c:v>
                </c:pt>
                <c:pt idx="26325">
                  <c:v>-0.109141</c:v>
                </c:pt>
                <c:pt idx="26326">
                  <c:v>-0.110237</c:v>
                </c:pt>
                <c:pt idx="26327">
                  <c:v>-0.11131099999999999</c:v>
                </c:pt>
                <c:pt idx="26328">
                  <c:v>-0.11236500000000001</c:v>
                </c:pt>
                <c:pt idx="26329">
                  <c:v>-0.113404</c:v>
                </c:pt>
                <c:pt idx="26330">
                  <c:v>-0.11443</c:v>
                </c:pt>
                <c:pt idx="26331">
                  <c:v>-0.11544</c:v>
                </c:pt>
                <c:pt idx="26332">
                  <c:v>-0.11643199999999999</c:v>
                </c:pt>
                <c:pt idx="26333">
                  <c:v>-0.11740399999999999</c:v>
                </c:pt>
                <c:pt idx="26334">
                  <c:v>-0.118352</c:v>
                </c:pt>
                <c:pt idx="26335">
                  <c:v>-0.11927400000000001</c:v>
                </c:pt>
                <c:pt idx="26336">
                  <c:v>-0.120172</c:v>
                </c:pt>
                <c:pt idx="26337">
                  <c:v>-0.121045</c:v>
                </c:pt>
                <c:pt idx="26338">
                  <c:v>-0.12189</c:v>
                </c:pt>
                <c:pt idx="26339">
                  <c:v>-0.12270200000000001</c:v>
                </c:pt>
                <c:pt idx="26340">
                  <c:v>-0.123486</c:v>
                </c:pt>
                <c:pt idx="26341">
                  <c:v>-0.12425</c:v>
                </c:pt>
                <c:pt idx="26342">
                  <c:v>-0.124997</c:v>
                </c:pt>
                <c:pt idx="26343">
                  <c:v>-0.12572900000000001</c:v>
                </c:pt>
                <c:pt idx="26344">
                  <c:v>-0.12645200000000001</c:v>
                </c:pt>
                <c:pt idx="26345">
                  <c:v>-0.12717000000000001</c:v>
                </c:pt>
                <c:pt idx="26346">
                  <c:v>-0.12787999999999999</c:v>
                </c:pt>
                <c:pt idx="26347">
                  <c:v>-0.128576</c:v>
                </c:pt>
                <c:pt idx="26348">
                  <c:v>-0.12925200000000001</c:v>
                </c:pt>
                <c:pt idx="26349">
                  <c:v>-0.12990499999999999</c:v>
                </c:pt>
                <c:pt idx="26350">
                  <c:v>-0.130527</c:v>
                </c:pt>
                <c:pt idx="26351">
                  <c:v>-0.13111100000000001</c:v>
                </c:pt>
                <c:pt idx="26352">
                  <c:v>-0.131665</c:v>
                </c:pt>
                <c:pt idx="26353">
                  <c:v>-0.13219900000000001</c:v>
                </c:pt>
                <c:pt idx="26354">
                  <c:v>-0.13272</c:v>
                </c:pt>
                <c:pt idx="26355">
                  <c:v>-0.13322600000000001</c:v>
                </c:pt>
                <c:pt idx="26356">
                  <c:v>-0.133718</c:v>
                </c:pt>
                <c:pt idx="26357">
                  <c:v>-0.13419</c:v>
                </c:pt>
                <c:pt idx="26358">
                  <c:v>-0.13463900000000001</c:v>
                </c:pt>
                <c:pt idx="26359">
                  <c:v>-0.13505900000000001</c:v>
                </c:pt>
                <c:pt idx="26360">
                  <c:v>-0.13545199999999999</c:v>
                </c:pt>
                <c:pt idx="26361">
                  <c:v>-0.135821</c:v>
                </c:pt>
                <c:pt idx="26362">
                  <c:v>-0.13617099999999999</c:v>
                </c:pt>
                <c:pt idx="26363">
                  <c:v>-0.13650599999999999</c:v>
                </c:pt>
                <c:pt idx="26364">
                  <c:v>-0.136824</c:v>
                </c:pt>
                <c:pt idx="26365">
                  <c:v>-0.137129</c:v>
                </c:pt>
                <c:pt idx="26366">
                  <c:v>-0.13742399999999999</c:v>
                </c:pt>
                <c:pt idx="26367">
                  <c:v>-0.137711</c:v>
                </c:pt>
                <c:pt idx="26368">
                  <c:v>-0.137988</c:v>
                </c:pt>
                <c:pt idx="26369">
                  <c:v>-0.13825599999999999</c:v>
                </c:pt>
                <c:pt idx="26370">
                  <c:v>-0.138517</c:v>
                </c:pt>
                <c:pt idx="26371">
                  <c:v>-0.13877200000000001</c:v>
                </c:pt>
                <c:pt idx="26372">
                  <c:v>-0.13902400000000001</c:v>
                </c:pt>
                <c:pt idx="26373">
                  <c:v>-0.139264</c:v>
                </c:pt>
                <c:pt idx="26374">
                  <c:v>-0.13949</c:v>
                </c:pt>
                <c:pt idx="26375">
                  <c:v>-0.139705</c:v>
                </c:pt>
                <c:pt idx="26376">
                  <c:v>-0.13991400000000001</c:v>
                </c:pt>
                <c:pt idx="26377">
                  <c:v>-0.140121</c:v>
                </c:pt>
                <c:pt idx="26378">
                  <c:v>-0.140324</c:v>
                </c:pt>
                <c:pt idx="26379">
                  <c:v>-0.14052400000000001</c:v>
                </c:pt>
                <c:pt idx="26380">
                  <c:v>-0.14072499999999999</c:v>
                </c:pt>
                <c:pt idx="26381">
                  <c:v>-0.140929</c:v>
                </c:pt>
                <c:pt idx="26382">
                  <c:v>-0.14113800000000001</c:v>
                </c:pt>
                <c:pt idx="26383">
                  <c:v>-0.141349</c:v>
                </c:pt>
                <c:pt idx="26384">
                  <c:v>-0.141564</c:v>
                </c:pt>
                <c:pt idx="26385">
                  <c:v>-0.14178099999999999</c:v>
                </c:pt>
                <c:pt idx="26386">
                  <c:v>-0.14199800000000001</c:v>
                </c:pt>
                <c:pt idx="26387">
                  <c:v>-0.14221600000000001</c:v>
                </c:pt>
                <c:pt idx="26388">
                  <c:v>-0.14244499999999999</c:v>
                </c:pt>
                <c:pt idx="26389">
                  <c:v>-0.14269100000000001</c:v>
                </c:pt>
                <c:pt idx="26390">
                  <c:v>-0.142952</c:v>
                </c:pt>
                <c:pt idx="26391">
                  <c:v>-0.14322099999999999</c:v>
                </c:pt>
                <c:pt idx="26392">
                  <c:v>-0.143488</c:v>
                </c:pt>
                <c:pt idx="26393">
                  <c:v>-0.14374400000000001</c:v>
                </c:pt>
                <c:pt idx="26394">
                  <c:v>-0.14398900000000001</c:v>
                </c:pt>
                <c:pt idx="26395">
                  <c:v>-0.14422599999999999</c:v>
                </c:pt>
                <c:pt idx="26396">
                  <c:v>-0.14446500000000001</c:v>
                </c:pt>
                <c:pt idx="26397">
                  <c:v>-0.14471100000000001</c:v>
                </c:pt>
                <c:pt idx="26398">
                  <c:v>-0.14496000000000001</c:v>
                </c:pt>
                <c:pt idx="26399">
                  <c:v>-0.14521000000000001</c:v>
                </c:pt>
                <c:pt idx="26400">
                  <c:v>-0.14547299999999999</c:v>
                </c:pt>
                <c:pt idx="26401">
                  <c:v>-0.145761</c:v>
                </c:pt>
                <c:pt idx="26402">
                  <c:v>-0.14608299999999999</c:v>
                </c:pt>
                <c:pt idx="26403">
                  <c:v>-0.14643900000000001</c:v>
                </c:pt>
                <c:pt idx="26404">
                  <c:v>-0.14683199999999999</c:v>
                </c:pt>
                <c:pt idx="26405">
                  <c:v>-0.147262</c:v>
                </c:pt>
                <c:pt idx="26406">
                  <c:v>-0.147732</c:v>
                </c:pt>
                <c:pt idx="26407">
                  <c:v>-0.14823900000000001</c:v>
                </c:pt>
                <c:pt idx="26408">
                  <c:v>-0.148781</c:v>
                </c:pt>
                <c:pt idx="26409">
                  <c:v>-0.14935100000000001</c:v>
                </c:pt>
                <c:pt idx="26410">
                  <c:v>-0.14994399999999999</c:v>
                </c:pt>
                <c:pt idx="26411">
                  <c:v>-0.15054999999999999</c:v>
                </c:pt>
                <c:pt idx="26412">
                  <c:v>-0.15115999999999999</c:v>
                </c:pt>
                <c:pt idx="26413">
                  <c:v>-0.15177099999999999</c:v>
                </c:pt>
                <c:pt idx="26414">
                  <c:v>-0.15237999999999999</c:v>
                </c:pt>
                <c:pt idx="26415">
                  <c:v>-0.15298200000000001</c:v>
                </c:pt>
                <c:pt idx="26416">
                  <c:v>-0.15357399999999999</c:v>
                </c:pt>
                <c:pt idx="26417">
                  <c:v>-0.15416099999999999</c:v>
                </c:pt>
                <c:pt idx="26418">
                  <c:v>-0.154753</c:v>
                </c:pt>
                <c:pt idx="26419">
                  <c:v>-0.155358</c:v>
                </c:pt>
                <c:pt idx="26420">
                  <c:v>-0.15598200000000001</c:v>
                </c:pt>
                <c:pt idx="26421">
                  <c:v>-0.15662699999999999</c:v>
                </c:pt>
                <c:pt idx="26422">
                  <c:v>-0.15728700000000001</c:v>
                </c:pt>
                <c:pt idx="26423">
                  <c:v>-0.15795699999999999</c:v>
                </c:pt>
                <c:pt idx="26424">
                  <c:v>-0.158635</c:v>
                </c:pt>
                <c:pt idx="26425">
                  <c:v>-0.159326</c:v>
                </c:pt>
                <c:pt idx="26426">
                  <c:v>-0.16003100000000001</c:v>
                </c:pt>
                <c:pt idx="26427">
                  <c:v>-0.160746</c:v>
                </c:pt>
                <c:pt idx="26428">
                  <c:v>-0.16147800000000001</c:v>
                </c:pt>
                <c:pt idx="26429">
                  <c:v>-0.162242</c:v>
                </c:pt>
                <c:pt idx="26430">
                  <c:v>-0.163049</c:v>
                </c:pt>
                <c:pt idx="26431">
                  <c:v>-0.16389799999999999</c:v>
                </c:pt>
                <c:pt idx="26432">
                  <c:v>-0.16478999999999999</c:v>
                </c:pt>
                <c:pt idx="26433">
                  <c:v>-0.16572600000000001</c:v>
                </c:pt>
                <c:pt idx="26434">
                  <c:v>-0.16670199999999999</c:v>
                </c:pt>
                <c:pt idx="26435">
                  <c:v>-0.167712</c:v>
                </c:pt>
                <c:pt idx="26436">
                  <c:v>-0.16875100000000001</c:v>
                </c:pt>
                <c:pt idx="26437">
                  <c:v>-0.169822</c:v>
                </c:pt>
                <c:pt idx="26438">
                  <c:v>-0.17092399999999999</c:v>
                </c:pt>
                <c:pt idx="26439">
                  <c:v>-0.17205699999999999</c:v>
                </c:pt>
                <c:pt idx="26440">
                  <c:v>-0.17322100000000001</c:v>
                </c:pt>
                <c:pt idx="26441">
                  <c:v>-0.17441899999999999</c:v>
                </c:pt>
                <c:pt idx="26442">
                  <c:v>-0.17563999999999999</c:v>
                </c:pt>
                <c:pt idx="26443">
                  <c:v>-0.176872</c:v>
                </c:pt>
                <c:pt idx="26444">
                  <c:v>-0.178118</c:v>
                </c:pt>
                <c:pt idx="26445">
                  <c:v>-0.17938299999999999</c:v>
                </c:pt>
                <c:pt idx="26446">
                  <c:v>-0.180675</c:v>
                </c:pt>
                <c:pt idx="26447">
                  <c:v>-0.18199599999999999</c:v>
                </c:pt>
                <c:pt idx="26448">
                  <c:v>-0.18334700000000001</c:v>
                </c:pt>
                <c:pt idx="26449">
                  <c:v>-0.18473200000000001</c:v>
                </c:pt>
                <c:pt idx="26450">
                  <c:v>-0.18615300000000001</c:v>
                </c:pt>
                <c:pt idx="26451">
                  <c:v>-0.187611</c:v>
                </c:pt>
                <c:pt idx="26452">
                  <c:v>-0.189107</c:v>
                </c:pt>
                <c:pt idx="26453">
                  <c:v>-0.19064500000000001</c:v>
                </c:pt>
                <c:pt idx="26454">
                  <c:v>-0.192222</c:v>
                </c:pt>
                <c:pt idx="26455">
                  <c:v>-0.193828</c:v>
                </c:pt>
                <c:pt idx="26456">
                  <c:v>-0.19545299999999999</c:v>
                </c:pt>
                <c:pt idx="26457">
                  <c:v>-0.1971</c:v>
                </c:pt>
                <c:pt idx="26458">
                  <c:v>-0.19877700000000001</c:v>
                </c:pt>
                <c:pt idx="26459">
                  <c:v>-0.200485</c:v>
                </c:pt>
                <c:pt idx="26460">
                  <c:v>-0.20221900000000001</c:v>
                </c:pt>
                <c:pt idx="26461">
                  <c:v>-0.20396800000000001</c:v>
                </c:pt>
                <c:pt idx="26462">
                  <c:v>-0.20572799999999999</c:v>
                </c:pt>
                <c:pt idx="26463">
                  <c:v>-0.20750099999999999</c:v>
                </c:pt>
                <c:pt idx="26464">
                  <c:v>-0.209289</c:v>
                </c:pt>
                <c:pt idx="26465">
                  <c:v>-0.211092</c:v>
                </c:pt>
                <c:pt idx="26466">
                  <c:v>-0.21291199999999999</c:v>
                </c:pt>
                <c:pt idx="26467">
                  <c:v>-0.21474499999999999</c:v>
                </c:pt>
                <c:pt idx="26468">
                  <c:v>-0.216589</c:v>
                </c:pt>
                <c:pt idx="26469">
                  <c:v>-0.218441</c:v>
                </c:pt>
                <c:pt idx="26470">
                  <c:v>-0.220305</c:v>
                </c:pt>
                <c:pt idx="26471">
                  <c:v>-0.22217700000000001</c:v>
                </c:pt>
                <c:pt idx="26472">
                  <c:v>-0.224047</c:v>
                </c:pt>
                <c:pt idx="26473">
                  <c:v>-0.22591600000000001</c:v>
                </c:pt>
                <c:pt idx="26474">
                  <c:v>-0.22778499999999999</c:v>
                </c:pt>
                <c:pt idx="26475">
                  <c:v>-0.22964899999999999</c:v>
                </c:pt>
                <c:pt idx="26476">
                  <c:v>-0.23149500000000001</c:v>
                </c:pt>
                <c:pt idx="26477">
                  <c:v>-0.233317</c:v>
                </c:pt>
                <c:pt idx="26478">
                  <c:v>-0.23511499999999999</c:v>
                </c:pt>
                <c:pt idx="26479">
                  <c:v>-0.23687800000000001</c:v>
                </c:pt>
                <c:pt idx="26480">
                  <c:v>-0.23860100000000001</c:v>
                </c:pt>
                <c:pt idx="26481">
                  <c:v>-0.240284</c:v>
                </c:pt>
                <c:pt idx="26482">
                  <c:v>-0.241927</c:v>
                </c:pt>
                <c:pt idx="26483">
                  <c:v>-0.24352599999999999</c:v>
                </c:pt>
                <c:pt idx="26484">
                  <c:v>-0.24507699999999999</c:v>
                </c:pt>
                <c:pt idx="26485">
                  <c:v>-0.24657799999999999</c:v>
                </c:pt>
                <c:pt idx="26486">
                  <c:v>-0.248032</c:v>
                </c:pt>
                <c:pt idx="26487">
                  <c:v>-0.249441</c:v>
                </c:pt>
                <c:pt idx="26488">
                  <c:v>-0.25081199999999998</c:v>
                </c:pt>
                <c:pt idx="26489">
                  <c:v>-0.25215799999999999</c:v>
                </c:pt>
                <c:pt idx="26490">
                  <c:v>-0.25348700000000002</c:v>
                </c:pt>
                <c:pt idx="26491">
                  <c:v>-0.25480599999999998</c:v>
                </c:pt>
                <c:pt idx="26492">
                  <c:v>-0.25611499999999998</c:v>
                </c:pt>
                <c:pt idx="26493">
                  <c:v>-0.25740499999999999</c:v>
                </c:pt>
                <c:pt idx="26494">
                  <c:v>-0.25866</c:v>
                </c:pt>
                <c:pt idx="26495">
                  <c:v>-0.25986999999999999</c:v>
                </c:pt>
                <c:pt idx="26496">
                  <c:v>-0.26103700000000002</c:v>
                </c:pt>
                <c:pt idx="26497">
                  <c:v>-0.26217099999999999</c:v>
                </c:pt>
                <c:pt idx="26498">
                  <c:v>-0.26328299999999999</c:v>
                </c:pt>
                <c:pt idx="26499">
                  <c:v>-0.26436300000000001</c:v>
                </c:pt>
                <c:pt idx="26500">
                  <c:v>-0.26538899999999999</c:v>
                </c:pt>
                <c:pt idx="26501">
                  <c:v>-0.26634400000000003</c:v>
                </c:pt>
                <c:pt idx="26502">
                  <c:v>-0.26722299999999999</c:v>
                </c:pt>
                <c:pt idx="26503">
                  <c:v>-0.26802700000000002</c:v>
                </c:pt>
                <c:pt idx="26504">
                  <c:v>-0.26875100000000002</c:v>
                </c:pt>
                <c:pt idx="26505">
                  <c:v>-0.26939800000000003</c:v>
                </c:pt>
                <c:pt idx="26506">
                  <c:v>-0.269978</c:v>
                </c:pt>
                <c:pt idx="26507">
                  <c:v>-0.27050200000000002</c:v>
                </c:pt>
                <c:pt idx="26508">
                  <c:v>-0.27097100000000002</c:v>
                </c:pt>
                <c:pt idx="26509">
                  <c:v>-0.27138600000000002</c:v>
                </c:pt>
                <c:pt idx="26510">
                  <c:v>-0.27174999999999999</c:v>
                </c:pt>
                <c:pt idx="26511">
                  <c:v>-0.27206000000000002</c:v>
                </c:pt>
                <c:pt idx="26512">
                  <c:v>-0.27231300000000003</c:v>
                </c:pt>
                <c:pt idx="26513">
                  <c:v>-0.27251300000000001</c:v>
                </c:pt>
                <c:pt idx="26514">
                  <c:v>-0.27266099999999999</c:v>
                </c:pt>
                <c:pt idx="26515">
                  <c:v>-0.27275300000000002</c:v>
                </c:pt>
                <c:pt idx="26516">
                  <c:v>-0.272787</c:v>
                </c:pt>
                <c:pt idx="26517">
                  <c:v>-0.27277299999999999</c:v>
                </c:pt>
                <c:pt idx="26518">
                  <c:v>-0.27272200000000002</c:v>
                </c:pt>
                <c:pt idx="26519">
                  <c:v>-0.27263399999999999</c:v>
                </c:pt>
                <c:pt idx="26520">
                  <c:v>-0.272503</c:v>
                </c:pt>
                <c:pt idx="26521">
                  <c:v>-0.27232299999999998</c:v>
                </c:pt>
                <c:pt idx="26522">
                  <c:v>-0.272088</c:v>
                </c:pt>
                <c:pt idx="26523">
                  <c:v>-0.27179300000000001</c:v>
                </c:pt>
                <c:pt idx="26524">
                  <c:v>-0.27143400000000001</c:v>
                </c:pt>
                <c:pt idx="26525">
                  <c:v>-0.27102100000000001</c:v>
                </c:pt>
                <c:pt idx="26526">
                  <c:v>-0.27056200000000002</c:v>
                </c:pt>
                <c:pt idx="26527">
                  <c:v>-0.27005499999999999</c:v>
                </c:pt>
                <c:pt idx="26528">
                  <c:v>-0.26948499999999997</c:v>
                </c:pt>
                <c:pt idx="26529">
                  <c:v>-0.26883200000000002</c:v>
                </c:pt>
                <c:pt idx="26530">
                  <c:v>-0.268094</c:v>
                </c:pt>
                <c:pt idx="26531">
                  <c:v>-0.26728299999999999</c:v>
                </c:pt>
                <c:pt idx="26532">
                  <c:v>-0.26641999999999999</c:v>
                </c:pt>
                <c:pt idx="26533">
                  <c:v>-0.26551599999999997</c:v>
                </c:pt>
                <c:pt idx="26534">
                  <c:v>-0.26458100000000001</c:v>
                </c:pt>
                <c:pt idx="26535">
                  <c:v>-0.26361800000000002</c:v>
                </c:pt>
                <c:pt idx="26536">
                  <c:v>-0.262629</c:v>
                </c:pt>
                <c:pt idx="26537">
                  <c:v>-0.26161800000000002</c:v>
                </c:pt>
                <c:pt idx="26538">
                  <c:v>-0.26057799999999998</c:v>
                </c:pt>
                <c:pt idx="26539">
                  <c:v>-0.25950699999999999</c:v>
                </c:pt>
                <c:pt idx="26540">
                  <c:v>-0.258411</c:v>
                </c:pt>
                <c:pt idx="26541">
                  <c:v>-0.25729999999999997</c:v>
                </c:pt>
                <c:pt idx="26542">
                  <c:v>-0.25617499999999999</c:v>
                </c:pt>
                <c:pt idx="26543">
                  <c:v>-0.25503799999999999</c:v>
                </c:pt>
                <c:pt idx="26544">
                  <c:v>-0.25389099999999998</c:v>
                </c:pt>
                <c:pt idx="26545">
                  <c:v>-0.25273000000000001</c:v>
                </c:pt>
                <c:pt idx="26546">
                  <c:v>-0.25154599999999999</c:v>
                </c:pt>
                <c:pt idx="26547">
                  <c:v>-0.25033</c:v>
                </c:pt>
                <c:pt idx="26548">
                  <c:v>-0.249082</c:v>
                </c:pt>
                <c:pt idx="26549">
                  <c:v>-0.247804</c:v>
                </c:pt>
                <c:pt idx="26550">
                  <c:v>-0.246502</c:v>
                </c:pt>
                <c:pt idx="26551">
                  <c:v>-0.24518000000000001</c:v>
                </c:pt>
                <c:pt idx="26552">
                  <c:v>-0.243835</c:v>
                </c:pt>
                <c:pt idx="26553">
                  <c:v>-0.24246699999999999</c:v>
                </c:pt>
                <c:pt idx="26554">
                  <c:v>-0.241087</c:v>
                </c:pt>
                <c:pt idx="26555">
                  <c:v>-0.239705</c:v>
                </c:pt>
                <c:pt idx="26556">
                  <c:v>-0.23832300000000001</c:v>
                </c:pt>
                <c:pt idx="26557">
                  <c:v>-0.23693400000000001</c:v>
                </c:pt>
                <c:pt idx="26558">
                  <c:v>-0.235538</c:v>
                </c:pt>
                <c:pt idx="26559">
                  <c:v>-0.23413700000000001</c:v>
                </c:pt>
                <c:pt idx="26560">
                  <c:v>-0.232734</c:v>
                </c:pt>
                <c:pt idx="26561">
                  <c:v>-0.23133600000000001</c:v>
                </c:pt>
                <c:pt idx="26562">
                  <c:v>-0.22994800000000001</c:v>
                </c:pt>
                <c:pt idx="26563">
                  <c:v>-0.22856899999999999</c:v>
                </c:pt>
                <c:pt idx="26564">
                  <c:v>-0.22719900000000001</c:v>
                </c:pt>
                <c:pt idx="26565">
                  <c:v>-0.22584499999999999</c:v>
                </c:pt>
                <c:pt idx="26566">
                  <c:v>-0.22451299999999999</c:v>
                </c:pt>
                <c:pt idx="26567">
                  <c:v>-0.22320400000000001</c:v>
                </c:pt>
                <c:pt idx="26568">
                  <c:v>-0.22192500000000001</c:v>
                </c:pt>
                <c:pt idx="26569">
                  <c:v>-0.22068499999999999</c:v>
                </c:pt>
                <c:pt idx="26570">
                  <c:v>-0.21948899999999999</c:v>
                </c:pt>
                <c:pt idx="26571">
                  <c:v>-0.218335</c:v>
                </c:pt>
                <c:pt idx="26572">
                  <c:v>-0.217228</c:v>
                </c:pt>
                <c:pt idx="26573">
                  <c:v>-0.21617900000000001</c:v>
                </c:pt>
                <c:pt idx="26574">
                  <c:v>-0.21518499999999999</c:v>
                </c:pt>
                <c:pt idx="26575">
                  <c:v>-0.21423600000000001</c:v>
                </c:pt>
                <c:pt idx="26576">
                  <c:v>-0.21332699999999999</c:v>
                </c:pt>
                <c:pt idx="26577">
                  <c:v>-0.21246599999999999</c:v>
                </c:pt>
                <c:pt idx="26578">
                  <c:v>-0.21165900000000001</c:v>
                </c:pt>
                <c:pt idx="26579">
                  <c:v>-0.21090200000000001</c:v>
                </c:pt>
                <c:pt idx="26580">
                  <c:v>-0.21018700000000001</c:v>
                </c:pt>
                <c:pt idx="26581">
                  <c:v>-0.209508</c:v>
                </c:pt>
                <c:pt idx="26582">
                  <c:v>-0.20885799999999999</c:v>
                </c:pt>
                <c:pt idx="26583">
                  <c:v>-0.208232</c:v>
                </c:pt>
                <c:pt idx="26584">
                  <c:v>-0.20764299999999999</c:v>
                </c:pt>
                <c:pt idx="26585">
                  <c:v>-0.20710899999999999</c:v>
                </c:pt>
                <c:pt idx="26586">
                  <c:v>-0.20664299999999999</c:v>
                </c:pt>
                <c:pt idx="26587">
                  <c:v>-0.206238</c:v>
                </c:pt>
                <c:pt idx="26588">
                  <c:v>-0.20588100000000001</c:v>
                </c:pt>
                <c:pt idx="26589">
                  <c:v>-0.20556099999999999</c:v>
                </c:pt>
                <c:pt idx="26590">
                  <c:v>-0.20528099999999999</c:v>
                </c:pt>
                <c:pt idx="26591">
                  <c:v>-0.20504500000000001</c:v>
                </c:pt>
                <c:pt idx="26592">
                  <c:v>-0.20485100000000001</c:v>
                </c:pt>
                <c:pt idx="26593">
                  <c:v>-0.20469999999999999</c:v>
                </c:pt>
                <c:pt idx="26594">
                  <c:v>-0.20460200000000001</c:v>
                </c:pt>
                <c:pt idx="26595">
                  <c:v>-0.204568</c:v>
                </c:pt>
                <c:pt idx="26596">
                  <c:v>-0.20460800000000001</c:v>
                </c:pt>
                <c:pt idx="26597">
                  <c:v>-0.20471900000000001</c:v>
                </c:pt>
                <c:pt idx="26598">
                  <c:v>-0.20489299999999999</c:v>
                </c:pt>
                <c:pt idx="26599">
                  <c:v>-0.205125</c:v>
                </c:pt>
                <c:pt idx="26600">
                  <c:v>-0.20541400000000001</c:v>
                </c:pt>
                <c:pt idx="26601">
                  <c:v>-0.205766</c:v>
                </c:pt>
                <c:pt idx="26602">
                  <c:v>-0.20618400000000001</c:v>
                </c:pt>
                <c:pt idx="26603">
                  <c:v>-0.20666599999999999</c:v>
                </c:pt>
                <c:pt idx="26604">
                  <c:v>-0.207208</c:v>
                </c:pt>
                <c:pt idx="26605">
                  <c:v>-0.207811</c:v>
                </c:pt>
                <c:pt idx="26606">
                  <c:v>-0.20846799999999999</c:v>
                </c:pt>
                <c:pt idx="26607">
                  <c:v>-0.209176</c:v>
                </c:pt>
                <c:pt idx="26608">
                  <c:v>-0.209926</c:v>
                </c:pt>
                <c:pt idx="26609">
                  <c:v>-0.21070900000000001</c:v>
                </c:pt>
                <c:pt idx="26610">
                  <c:v>-0.21151800000000001</c:v>
                </c:pt>
                <c:pt idx="26611">
                  <c:v>-0.21234900000000001</c:v>
                </c:pt>
                <c:pt idx="26612">
                  <c:v>-0.21320500000000001</c:v>
                </c:pt>
                <c:pt idx="26613">
                  <c:v>-0.21409500000000001</c:v>
                </c:pt>
                <c:pt idx="26614">
                  <c:v>-0.215029</c:v>
                </c:pt>
                <c:pt idx="26615">
                  <c:v>-0.216007</c:v>
                </c:pt>
                <c:pt idx="26616">
                  <c:v>-0.21701100000000001</c:v>
                </c:pt>
                <c:pt idx="26617">
                  <c:v>-0.21803</c:v>
                </c:pt>
                <c:pt idx="26618">
                  <c:v>-0.21906300000000001</c:v>
                </c:pt>
                <c:pt idx="26619">
                  <c:v>-0.220113</c:v>
                </c:pt>
                <c:pt idx="26620">
                  <c:v>-0.22118299999999999</c:v>
                </c:pt>
                <c:pt idx="26621">
                  <c:v>-0.222273</c:v>
                </c:pt>
                <c:pt idx="26622">
                  <c:v>-0.22338</c:v>
                </c:pt>
                <c:pt idx="26623">
                  <c:v>-0.22450200000000001</c:v>
                </c:pt>
                <c:pt idx="26624">
                  <c:v>-0.225637</c:v>
                </c:pt>
                <c:pt idx="26625">
                  <c:v>-0.22678599999999999</c:v>
                </c:pt>
                <c:pt idx="26626">
                  <c:v>-0.22794800000000001</c:v>
                </c:pt>
                <c:pt idx="26627">
                  <c:v>-0.22911899999999999</c:v>
                </c:pt>
                <c:pt idx="26628">
                  <c:v>-0.230299</c:v>
                </c:pt>
                <c:pt idx="26629">
                  <c:v>-0.23149600000000001</c:v>
                </c:pt>
                <c:pt idx="26630">
                  <c:v>-0.232707</c:v>
                </c:pt>
                <c:pt idx="26631">
                  <c:v>-0.23392399999999999</c:v>
                </c:pt>
                <c:pt idx="26632">
                  <c:v>-0.23513200000000001</c:v>
                </c:pt>
                <c:pt idx="26633">
                  <c:v>-0.236322</c:v>
                </c:pt>
                <c:pt idx="26634">
                  <c:v>-0.23749500000000001</c:v>
                </c:pt>
                <c:pt idx="26635">
                  <c:v>-0.238653</c:v>
                </c:pt>
                <c:pt idx="26636">
                  <c:v>-0.23979900000000001</c:v>
                </c:pt>
                <c:pt idx="26637">
                  <c:v>-0.24093100000000001</c:v>
                </c:pt>
                <c:pt idx="26638">
                  <c:v>-0.24204800000000001</c:v>
                </c:pt>
                <c:pt idx="26639">
                  <c:v>-0.243145</c:v>
                </c:pt>
                <c:pt idx="26640">
                  <c:v>-0.24421300000000001</c:v>
                </c:pt>
                <c:pt idx="26641">
                  <c:v>-0.24524299999999999</c:v>
                </c:pt>
                <c:pt idx="26642">
                  <c:v>-0.24623</c:v>
                </c:pt>
                <c:pt idx="26643">
                  <c:v>-0.247168</c:v>
                </c:pt>
                <c:pt idx="26644">
                  <c:v>-0.248054</c:v>
                </c:pt>
                <c:pt idx="26645">
                  <c:v>-0.248888</c:v>
                </c:pt>
                <c:pt idx="26646">
                  <c:v>-0.24967900000000001</c:v>
                </c:pt>
                <c:pt idx="26647">
                  <c:v>-0.25043300000000002</c:v>
                </c:pt>
                <c:pt idx="26648">
                  <c:v>-0.25114900000000001</c:v>
                </c:pt>
                <c:pt idx="26649">
                  <c:v>-0.25182599999999999</c:v>
                </c:pt>
                <c:pt idx="26650">
                  <c:v>-0.25246200000000002</c:v>
                </c:pt>
                <c:pt idx="26651">
                  <c:v>-0.25305699999999998</c:v>
                </c:pt>
                <c:pt idx="26652">
                  <c:v>-0.25360700000000003</c:v>
                </c:pt>
                <c:pt idx="26653">
                  <c:v>-0.25410899999999997</c:v>
                </c:pt>
                <c:pt idx="26654">
                  <c:v>-0.25456600000000001</c:v>
                </c:pt>
                <c:pt idx="26655">
                  <c:v>-0.25498799999999999</c:v>
                </c:pt>
                <c:pt idx="26656">
                  <c:v>-0.25537399999999999</c:v>
                </c:pt>
                <c:pt idx="26657">
                  <c:v>-0.25572099999999998</c:v>
                </c:pt>
                <c:pt idx="26658">
                  <c:v>-0.25602599999999998</c:v>
                </c:pt>
                <c:pt idx="26659">
                  <c:v>-0.25628899999999999</c:v>
                </c:pt>
                <c:pt idx="26660">
                  <c:v>-0.25650499999999998</c:v>
                </c:pt>
                <c:pt idx="26661">
                  <c:v>-0.25667200000000001</c:v>
                </c:pt>
                <c:pt idx="26662">
                  <c:v>-0.25679600000000002</c:v>
                </c:pt>
                <c:pt idx="26663">
                  <c:v>-0.25687700000000002</c:v>
                </c:pt>
                <c:pt idx="26664">
                  <c:v>-0.25691199999999997</c:v>
                </c:pt>
                <c:pt idx="26665">
                  <c:v>-0.25689899999999999</c:v>
                </c:pt>
                <c:pt idx="26666">
                  <c:v>-0.25683600000000001</c:v>
                </c:pt>
                <c:pt idx="26667">
                  <c:v>-0.25672400000000001</c:v>
                </c:pt>
                <c:pt idx="26668">
                  <c:v>-0.25656099999999998</c:v>
                </c:pt>
                <c:pt idx="26669">
                  <c:v>-0.25634800000000002</c:v>
                </c:pt>
                <c:pt idx="26670">
                  <c:v>-0.25608700000000001</c:v>
                </c:pt>
                <c:pt idx="26671">
                  <c:v>-0.25578200000000001</c:v>
                </c:pt>
                <c:pt idx="26672">
                  <c:v>-0.25543100000000002</c:v>
                </c:pt>
                <c:pt idx="26673">
                  <c:v>-0.25503599999999998</c:v>
                </c:pt>
                <c:pt idx="26674">
                  <c:v>-0.25459199999999998</c:v>
                </c:pt>
                <c:pt idx="26675">
                  <c:v>-0.25409599999999999</c:v>
                </c:pt>
                <c:pt idx="26676">
                  <c:v>-0.25354599999999999</c:v>
                </c:pt>
                <c:pt idx="26677">
                  <c:v>-0.25295099999999998</c:v>
                </c:pt>
                <c:pt idx="26678">
                  <c:v>-0.25232100000000002</c:v>
                </c:pt>
                <c:pt idx="26679">
                  <c:v>-0.25166300000000003</c:v>
                </c:pt>
                <c:pt idx="26680">
                  <c:v>-0.25097599999999998</c:v>
                </c:pt>
                <c:pt idx="26681">
                  <c:v>-0.25025599999999998</c:v>
                </c:pt>
                <c:pt idx="26682">
                  <c:v>-0.24951300000000001</c:v>
                </c:pt>
                <c:pt idx="26683">
                  <c:v>-0.24875</c:v>
                </c:pt>
                <c:pt idx="26684">
                  <c:v>-0.247921</c:v>
                </c:pt>
                <c:pt idx="26685">
                  <c:v>-0.24699099999999999</c:v>
                </c:pt>
                <c:pt idx="26686">
                  <c:v>-0.24601700000000001</c:v>
                </c:pt>
                <c:pt idx="26687">
                  <c:v>-0.24504000000000001</c:v>
                </c:pt>
                <c:pt idx="26688">
                  <c:v>-0.244033</c:v>
                </c:pt>
                <c:pt idx="26689">
                  <c:v>-0.24298800000000001</c:v>
                </c:pt>
                <c:pt idx="26690">
                  <c:v>-0.241928</c:v>
                </c:pt>
                <c:pt idx="26691">
                  <c:v>-0.24086199999999999</c:v>
                </c:pt>
                <c:pt idx="26692">
                  <c:v>-0.23979</c:v>
                </c:pt>
                <c:pt idx="26693">
                  <c:v>-0.238705</c:v>
                </c:pt>
                <c:pt idx="26694">
                  <c:v>-0.23760800000000001</c:v>
                </c:pt>
                <c:pt idx="26695">
                  <c:v>-0.23649899999999999</c:v>
                </c:pt>
                <c:pt idx="26696">
                  <c:v>-0.23538300000000001</c:v>
                </c:pt>
                <c:pt idx="26697">
                  <c:v>-0.234262</c:v>
                </c:pt>
                <c:pt idx="26698">
                  <c:v>-0.23314199999999999</c:v>
                </c:pt>
                <c:pt idx="26699">
                  <c:v>-0.23202100000000001</c:v>
                </c:pt>
                <c:pt idx="26700">
                  <c:v>-0.23089999999999999</c:v>
                </c:pt>
                <c:pt idx="26701">
                  <c:v>-0.22977900000000001</c:v>
                </c:pt>
                <c:pt idx="26702">
                  <c:v>-0.22866300000000001</c:v>
                </c:pt>
                <c:pt idx="26703">
                  <c:v>-0.22756000000000001</c:v>
                </c:pt>
                <c:pt idx="26704">
                  <c:v>-0.22647</c:v>
                </c:pt>
                <c:pt idx="26705">
                  <c:v>-0.22539300000000001</c:v>
                </c:pt>
                <c:pt idx="26706">
                  <c:v>-0.22433500000000001</c:v>
                </c:pt>
                <c:pt idx="26707">
                  <c:v>-0.2233</c:v>
                </c:pt>
                <c:pt idx="26708">
                  <c:v>-0.22228500000000001</c:v>
                </c:pt>
                <c:pt idx="26709">
                  <c:v>-0.22128800000000001</c:v>
                </c:pt>
                <c:pt idx="26710">
                  <c:v>-0.220307</c:v>
                </c:pt>
                <c:pt idx="26711">
                  <c:v>-0.21934699999999999</c:v>
                </c:pt>
                <c:pt idx="26712">
                  <c:v>-0.218413</c:v>
                </c:pt>
                <c:pt idx="26713">
                  <c:v>-0.217502</c:v>
                </c:pt>
                <c:pt idx="26714">
                  <c:v>-0.216616</c:v>
                </c:pt>
                <c:pt idx="26715">
                  <c:v>-0.21576100000000001</c:v>
                </c:pt>
                <c:pt idx="26716">
                  <c:v>-0.21493999999999999</c:v>
                </c:pt>
                <c:pt idx="26717">
                  <c:v>-0.21414900000000001</c:v>
                </c:pt>
                <c:pt idx="26718">
                  <c:v>-0.21338099999999999</c:v>
                </c:pt>
                <c:pt idx="26719">
                  <c:v>-0.21262900000000001</c:v>
                </c:pt>
                <c:pt idx="26720">
                  <c:v>-0.21188799999999999</c:v>
                </c:pt>
                <c:pt idx="26721">
                  <c:v>-0.21116299999999999</c:v>
                </c:pt>
                <c:pt idx="26722">
                  <c:v>-0.21046899999999999</c:v>
                </c:pt>
                <c:pt idx="26723">
                  <c:v>-0.209817</c:v>
                </c:pt>
                <c:pt idx="26724">
                  <c:v>-0.20920800000000001</c:v>
                </c:pt>
                <c:pt idx="26725">
                  <c:v>-0.20863399999999999</c:v>
                </c:pt>
                <c:pt idx="26726">
                  <c:v>-0.20808099999999999</c:v>
                </c:pt>
                <c:pt idx="26727">
                  <c:v>-0.207541</c:v>
                </c:pt>
                <c:pt idx="26728">
                  <c:v>-0.207013</c:v>
                </c:pt>
                <c:pt idx="26729">
                  <c:v>-0.20649500000000001</c:v>
                </c:pt>
                <c:pt idx="26730">
                  <c:v>-0.205983</c:v>
                </c:pt>
                <c:pt idx="26731">
                  <c:v>-0.205483</c:v>
                </c:pt>
                <c:pt idx="26732">
                  <c:v>-0.20500099999999999</c:v>
                </c:pt>
                <c:pt idx="26733">
                  <c:v>-0.204537</c:v>
                </c:pt>
                <c:pt idx="26734">
                  <c:v>-0.20409099999999999</c:v>
                </c:pt>
                <c:pt idx="26735">
                  <c:v>-0.20366500000000001</c:v>
                </c:pt>
                <c:pt idx="26736">
                  <c:v>-0.203261</c:v>
                </c:pt>
                <c:pt idx="26737">
                  <c:v>-0.20288100000000001</c:v>
                </c:pt>
                <c:pt idx="26738">
                  <c:v>-0.20253299999999999</c:v>
                </c:pt>
                <c:pt idx="26739">
                  <c:v>-0.20222000000000001</c:v>
                </c:pt>
                <c:pt idx="26740">
                  <c:v>-0.20194100000000001</c:v>
                </c:pt>
                <c:pt idx="26741">
                  <c:v>-0.20169300000000001</c:v>
                </c:pt>
                <c:pt idx="26742">
                  <c:v>-0.20147499999999999</c:v>
                </c:pt>
                <c:pt idx="26743">
                  <c:v>-0.20128599999999999</c:v>
                </c:pt>
                <c:pt idx="26744">
                  <c:v>-0.20111599999999999</c:v>
                </c:pt>
                <c:pt idx="26745">
                  <c:v>-0.20095499999999999</c:v>
                </c:pt>
                <c:pt idx="26746">
                  <c:v>-0.200794</c:v>
                </c:pt>
                <c:pt idx="26747">
                  <c:v>-0.200627</c:v>
                </c:pt>
                <c:pt idx="26748">
                  <c:v>-0.200456</c:v>
                </c:pt>
                <c:pt idx="26749">
                  <c:v>-0.20028299999999999</c:v>
                </c:pt>
                <c:pt idx="26750">
                  <c:v>-0.20010900000000001</c:v>
                </c:pt>
                <c:pt idx="26751">
                  <c:v>-0.19993</c:v>
                </c:pt>
                <c:pt idx="26752">
                  <c:v>-0.199737</c:v>
                </c:pt>
                <c:pt idx="26753">
                  <c:v>-0.19952300000000001</c:v>
                </c:pt>
                <c:pt idx="26754">
                  <c:v>-0.19928399999999999</c:v>
                </c:pt>
                <c:pt idx="26755">
                  <c:v>-0.19902600000000001</c:v>
                </c:pt>
                <c:pt idx="26756">
                  <c:v>-0.198764</c:v>
                </c:pt>
                <c:pt idx="26757">
                  <c:v>-0.19850999999999999</c:v>
                </c:pt>
                <c:pt idx="26758">
                  <c:v>-0.19826099999999999</c:v>
                </c:pt>
                <c:pt idx="26759">
                  <c:v>-0.19801299999999999</c:v>
                </c:pt>
                <c:pt idx="26760">
                  <c:v>-0.197771</c:v>
                </c:pt>
                <c:pt idx="26761">
                  <c:v>-0.19753999999999999</c:v>
                </c:pt>
                <c:pt idx="26762">
                  <c:v>-0.19731899999999999</c:v>
                </c:pt>
                <c:pt idx="26763">
                  <c:v>-0.197107</c:v>
                </c:pt>
                <c:pt idx="26764">
                  <c:v>-0.19689999999999999</c:v>
                </c:pt>
                <c:pt idx="26765">
                  <c:v>-0.19669600000000001</c:v>
                </c:pt>
                <c:pt idx="26766">
                  <c:v>-0.196491</c:v>
                </c:pt>
                <c:pt idx="26767">
                  <c:v>-0.19628699999999999</c:v>
                </c:pt>
                <c:pt idx="26768">
                  <c:v>-0.196078</c:v>
                </c:pt>
                <c:pt idx="26769">
                  <c:v>-0.19586400000000001</c:v>
                </c:pt>
                <c:pt idx="26770">
                  <c:v>-0.19564899999999999</c:v>
                </c:pt>
                <c:pt idx="26771">
                  <c:v>-0.19541600000000001</c:v>
                </c:pt>
                <c:pt idx="26772">
                  <c:v>-0.195109</c:v>
                </c:pt>
                <c:pt idx="26773">
                  <c:v>-0.19473599999999999</c:v>
                </c:pt>
                <c:pt idx="26774">
                  <c:v>-0.19436800000000001</c:v>
                </c:pt>
                <c:pt idx="26775">
                  <c:v>-0.19400899999999999</c:v>
                </c:pt>
                <c:pt idx="26776">
                  <c:v>-0.193629</c:v>
                </c:pt>
                <c:pt idx="26777">
                  <c:v>-0.19323100000000001</c:v>
                </c:pt>
                <c:pt idx="26778">
                  <c:v>-0.192825</c:v>
                </c:pt>
                <c:pt idx="26779">
                  <c:v>-0.192408</c:v>
                </c:pt>
                <c:pt idx="26780">
                  <c:v>-0.19197800000000001</c:v>
                </c:pt>
                <c:pt idx="26781">
                  <c:v>-0.191526</c:v>
                </c:pt>
                <c:pt idx="26782">
                  <c:v>-0.19104599999999999</c:v>
                </c:pt>
                <c:pt idx="26783">
                  <c:v>-0.19054099999999999</c:v>
                </c:pt>
                <c:pt idx="26784">
                  <c:v>-0.19001999999999999</c:v>
                </c:pt>
                <c:pt idx="26785">
                  <c:v>-0.18948599999999999</c:v>
                </c:pt>
                <c:pt idx="26786">
                  <c:v>-0.18894</c:v>
                </c:pt>
                <c:pt idx="26787">
                  <c:v>-0.188384</c:v>
                </c:pt>
                <c:pt idx="26788">
                  <c:v>-0.18782099999999999</c:v>
                </c:pt>
                <c:pt idx="26789">
                  <c:v>-0.187254</c:v>
                </c:pt>
                <c:pt idx="26790">
                  <c:v>-0.186693</c:v>
                </c:pt>
                <c:pt idx="26791">
                  <c:v>-0.186141</c:v>
                </c:pt>
                <c:pt idx="26792">
                  <c:v>-0.18560199999999999</c:v>
                </c:pt>
                <c:pt idx="26793">
                  <c:v>-0.18507199999999999</c:v>
                </c:pt>
                <c:pt idx="26794">
                  <c:v>-0.18454699999999999</c:v>
                </c:pt>
                <c:pt idx="26795">
                  <c:v>-0.18402399999999999</c:v>
                </c:pt>
                <c:pt idx="26796">
                  <c:v>-0.183501</c:v>
                </c:pt>
                <c:pt idx="26797">
                  <c:v>-0.18298200000000001</c:v>
                </c:pt>
                <c:pt idx="26798">
                  <c:v>-0.18246699999999999</c:v>
                </c:pt>
                <c:pt idx="26799">
                  <c:v>-0.18195600000000001</c:v>
                </c:pt>
                <c:pt idx="26800">
                  <c:v>-0.18144399999999999</c:v>
                </c:pt>
                <c:pt idx="26801">
                  <c:v>-0.180927</c:v>
                </c:pt>
                <c:pt idx="26802">
                  <c:v>-0.18040300000000001</c:v>
                </c:pt>
                <c:pt idx="26803">
                  <c:v>-0.179869</c:v>
                </c:pt>
                <c:pt idx="26804">
                  <c:v>-0.17932000000000001</c:v>
                </c:pt>
                <c:pt idx="26805">
                  <c:v>-0.17875099999999999</c:v>
                </c:pt>
                <c:pt idx="26806">
                  <c:v>-0.17816499999999999</c:v>
                </c:pt>
                <c:pt idx="26807">
                  <c:v>-0.17756</c:v>
                </c:pt>
                <c:pt idx="26808">
                  <c:v>-0.17693400000000001</c:v>
                </c:pt>
                <c:pt idx="26809">
                  <c:v>-0.176288</c:v>
                </c:pt>
                <c:pt idx="26810">
                  <c:v>-0.175625</c:v>
                </c:pt>
                <c:pt idx="26811">
                  <c:v>-0.17494799999999999</c:v>
                </c:pt>
                <c:pt idx="26812">
                  <c:v>-0.17425599999999999</c:v>
                </c:pt>
                <c:pt idx="26813">
                  <c:v>-0.17354800000000001</c:v>
                </c:pt>
                <c:pt idx="26814">
                  <c:v>-0.172823</c:v>
                </c:pt>
                <c:pt idx="26815">
                  <c:v>-0.17208399999999999</c:v>
                </c:pt>
                <c:pt idx="26816">
                  <c:v>-0.17133499999999999</c:v>
                </c:pt>
                <c:pt idx="26817">
                  <c:v>-0.17057900000000001</c:v>
                </c:pt>
                <c:pt idx="26818">
                  <c:v>-0.169817</c:v>
                </c:pt>
                <c:pt idx="26819">
                  <c:v>-0.16905100000000001</c:v>
                </c:pt>
                <c:pt idx="26820">
                  <c:v>-0.16828199999999999</c:v>
                </c:pt>
                <c:pt idx="26821">
                  <c:v>-0.16750899999999999</c:v>
                </c:pt>
                <c:pt idx="26822">
                  <c:v>-0.16673099999999999</c:v>
                </c:pt>
                <c:pt idx="26823">
                  <c:v>-0.16594700000000001</c:v>
                </c:pt>
                <c:pt idx="26824">
                  <c:v>-0.16516400000000001</c:v>
                </c:pt>
                <c:pt idx="26825">
                  <c:v>-0.16438700000000001</c:v>
                </c:pt>
                <c:pt idx="26826">
                  <c:v>-0.16362199999999999</c:v>
                </c:pt>
                <c:pt idx="26827">
                  <c:v>-0.16286900000000001</c:v>
                </c:pt>
                <c:pt idx="26828">
                  <c:v>-0.16212699999999999</c:v>
                </c:pt>
                <c:pt idx="26829">
                  <c:v>-0.16139600000000001</c:v>
                </c:pt>
                <c:pt idx="26830">
                  <c:v>-0.16067300000000001</c:v>
                </c:pt>
                <c:pt idx="26831">
                  <c:v>-0.15995200000000001</c:v>
                </c:pt>
                <c:pt idx="26832">
                  <c:v>-0.15923300000000001</c:v>
                </c:pt>
                <c:pt idx="26833">
                  <c:v>-0.15851499999999999</c:v>
                </c:pt>
                <c:pt idx="26834">
                  <c:v>-0.157802</c:v>
                </c:pt>
                <c:pt idx="26835">
                  <c:v>-0.15709799999999999</c:v>
                </c:pt>
                <c:pt idx="26836">
                  <c:v>-0.15640499999999999</c:v>
                </c:pt>
                <c:pt idx="26837">
                  <c:v>-0.15572</c:v>
                </c:pt>
                <c:pt idx="26838">
                  <c:v>-0.15503800000000001</c:v>
                </c:pt>
                <c:pt idx="26839">
                  <c:v>-0.154359</c:v>
                </c:pt>
                <c:pt idx="26840">
                  <c:v>-0.15368399999999999</c:v>
                </c:pt>
                <c:pt idx="26841">
                  <c:v>-0.15302099999999999</c:v>
                </c:pt>
                <c:pt idx="26842">
                  <c:v>-0.15237500000000001</c:v>
                </c:pt>
                <c:pt idx="26843">
                  <c:v>-0.15175</c:v>
                </c:pt>
                <c:pt idx="26844">
                  <c:v>-0.15115300000000001</c:v>
                </c:pt>
                <c:pt idx="26845">
                  <c:v>-0.150589</c:v>
                </c:pt>
                <c:pt idx="26846">
                  <c:v>-0.15004899999999999</c:v>
                </c:pt>
                <c:pt idx="26847">
                  <c:v>-0.14952499999999999</c:v>
                </c:pt>
                <c:pt idx="26848">
                  <c:v>-0.14901800000000001</c:v>
                </c:pt>
                <c:pt idx="26849">
                  <c:v>-0.148538</c:v>
                </c:pt>
                <c:pt idx="26850">
                  <c:v>-0.148091</c:v>
                </c:pt>
                <c:pt idx="26851">
                  <c:v>-0.147675</c:v>
                </c:pt>
                <c:pt idx="26852">
                  <c:v>-0.147286</c:v>
                </c:pt>
                <c:pt idx="26853">
                  <c:v>-0.146921</c:v>
                </c:pt>
                <c:pt idx="26854">
                  <c:v>-0.14658099999999999</c:v>
                </c:pt>
                <c:pt idx="26855">
                  <c:v>-0.14626400000000001</c:v>
                </c:pt>
                <c:pt idx="26856">
                  <c:v>-0.14596700000000001</c:v>
                </c:pt>
                <c:pt idx="26857">
                  <c:v>-0.14568500000000001</c:v>
                </c:pt>
                <c:pt idx="26858">
                  <c:v>-0.14542099999999999</c:v>
                </c:pt>
                <c:pt idx="26859">
                  <c:v>-0.145176</c:v>
                </c:pt>
                <c:pt idx="26860">
                  <c:v>-0.144952</c:v>
                </c:pt>
                <c:pt idx="26861">
                  <c:v>-0.14475399999999999</c:v>
                </c:pt>
                <c:pt idx="26862">
                  <c:v>-0.14458199999999999</c:v>
                </c:pt>
                <c:pt idx="26863">
                  <c:v>-0.14443700000000001</c:v>
                </c:pt>
                <c:pt idx="26864">
                  <c:v>-0.144318</c:v>
                </c:pt>
                <c:pt idx="26865">
                  <c:v>-0.14422199999999999</c:v>
                </c:pt>
                <c:pt idx="26866">
                  <c:v>-0.14414299999999999</c:v>
                </c:pt>
                <c:pt idx="26867">
                  <c:v>-0.14407900000000001</c:v>
                </c:pt>
                <c:pt idx="26868">
                  <c:v>-0.14402599999999999</c:v>
                </c:pt>
                <c:pt idx="26869">
                  <c:v>-0.143986</c:v>
                </c:pt>
                <c:pt idx="26870">
                  <c:v>-0.143958</c:v>
                </c:pt>
                <c:pt idx="26871">
                  <c:v>-0.14394699999999999</c:v>
                </c:pt>
                <c:pt idx="26872">
                  <c:v>-0.143954</c:v>
                </c:pt>
                <c:pt idx="26873">
                  <c:v>-0.143982</c:v>
                </c:pt>
                <c:pt idx="26874">
                  <c:v>-0.14403299999999999</c:v>
                </c:pt>
                <c:pt idx="26875">
                  <c:v>-0.14410800000000001</c:v>
                </c:pt>
                <c:pt idx="26876">
                  <c:v>-0.144208</c:v>
                </c:pt>
                <c:pt idx="26877">
                  <c:v>-0.14433099999999999</c:v>
                </c:pt>
                <c:pt idx="26878">
                  <c:v>-0.14447099999999999</c:v>
                </c:pt>
                <c:pt idx="26879">
                  <c:v>-0.14462700000000001</c:v>
                </c:pt>
                <c:pt idx="26880">
                  <c:v>-0.14480100000000001</c:v>
                </c:pt>
                <c:pt idx="26881">
                  <c:v>-0.14498900000000001</c:v>
                </c:pt>
                <c:pt idx="26882">
                  <c:v>-0.14518400000000001</c:v>
                </c:pt>
                <c:pt idx="26883">
                  <c:v>-0.14538200000000001</c:v>
                </c:pt>
                <c:pt idx="26884">
                  <c:v>-0.14557800000000001</c:v>
                </c:pt>
                <c:pt idx="26885">
                  <c:v>-0.14576900000000001</c:v>
                </c:pt>
                <c:pt idx="26886">
                  <c:v>-0.145955</c:v>
                </c:pt>
                <c:pt idx="26887">
                  <c:v>-0.14613699999999999</c:v>
                </c:pt>
                <c:pt idx="26888">
                  <c:v>-0.146314</c:v>
                </c:pt>
                <c:pt idx="26889">
                  <c:v>-0.146484</c:v>
                </c:pt>
                <c:pt idx="26890">
                  <c:v>-0.14664199999999999</c:v>
                </c:pt>
                <c:pt idx="26891">
                  <c:v>-0.146791</c:v>
                </c:pt>
                <c:pt idx="26892">
                  <c:v>-0.14693400000000001</c:v>
                </c:pt>
                <c:pt idx="26893">
                  <c:v>-0.14707500000000001</c:v>
                </c:pt>
                <c:pt idx="26894">
                  <c:v>-0.14721300000000001</c:v>
                </c:pt>
                <c:pt idx="26895">
                  <c:v>-0.147345</c:v>
                </c:pt>
                <c:pt idx="26896">
                  <c:v>-0.14746899999999999</c:v>
                </c:pt>
                <c:pt idx="26897">
                  <c:v>-0.14758599999999999</c:v>
                </c:pt>
                <c:pt idx="26898">
                  <c:v>-0.147699</c:v>
                </c:pt>
                <c:pt idx="26899">
                  <c:v>-0.14780299999999999</c:v>
                </c:pt>
                <c:pt idx="26900">
                  <c:v>-0.147894</c:v>
                </c:pt>
                <c:pt idx="26901">
                  <c:v>-0.147975</c:v>
                </c:pt>
                <c:pt idx="26902">
                  <c:v>-0.14804600000000001</c:v>
                </c:pt>
                <c:pt idx="26903">
                  <c:v>-0.14810799999999999</c:v>
                </c:pt>
                <c:pt idx="26904">
                  <c:v>-0.14815999999999999</c:v>
                </c:pt>
                <c:pt idx="26905">
                  <c:v>-0.1482</c:v>
                </c:pt>
                <c:pt idx="26906">
                  <c:v>-0.148225</c:v>
                </c:pt>
                <c:pt idx="26907">
                  <c:v>-0.14824000000000001</c:v>
                </c:pt>
                <c:pt idx="26908">
                  <c:v>-0.14824499999999999</c:v>
                </c:pt>
                <c:pt idx="26909">
                  <c:v>-0.148198</c:v>
                </c:pt>
                <c:pt idx="26910">
                  <c:v>-0.148065</c:v>
                </c:pt>
                <c:pt idx="26911">
                  <c:v>-0.14788899999999999</c:v>
                </c:pt>
                <c:pt idx="26912">
                  <c:v>-0.147701</c:v>
                </c:pt>
                <c:pt idx="26913">
                  <c:v>-0.14747199999999999</c:v>
                </c:pt>
                <c:pt idx="26914">
                  <c:v>-0.14719499999999999</c:v>
                </c:pt>
                <c:pt idx="26915">
                  <c:v>-0.14688499999999999</c:v>
                </c:pt>
                <c:pt idx="26916">
                  <c:v>-0.14655099999999999</c:v>
                </c:pt>
                <c:pt idx="26917">
                  <c:v>-0.14618700000000001</c:v>
                </c:pt>
                <c:pt idx="26918">
                  <c:v>-0.145788</c:v>
                </c:pt>
                <c:pt idx="26919">
                  <c:v>-0.145347</c:v>
                </c:pt>
                <c:pt idx="26920">
                  <c:v>-0.14486499999999999</c:v>
                </c:pt>
                <c:pt idx="26921">
                  <c:v>-0.144341</c:v>
                </c:pt>
                <c:pt idx="26922">
                  <c:v>-0.14377699999999999</c:v>
                </c:pt>
                <c:pt idx="26923">
                  <c:v>-0.143177</c:v>
                </c:pt>
                <c:pt idx="26924">
                  <c:v>-0.14254</c:v>
                </c:pt>
                <c:pt idx="26925">
                  <c:v>-0.14186799999999999</c:v>
                </c:pt>
                <c:pt idx="26926">
                  <c:v>-0.14116600000000001</c:v>
                </c:pt>
                <c:pt idx="26927">
                  <c:v>-0.14043600000000001</c:v>
                </c:pt>
                <c:pt idx="26928">
                  <c:v>-0.139681</c:v>
                </c:pt>
                <c:pt idx="26929">
                  <c:v>-0.138903</c:v>
                </c:pt>
                <c:pt idx="26930">
                  <c:v>-0.138102</c:v>
                </c:pt>
                <c:pt idx="26931">
                  <c:v>-0.13727500000000001</c:v>
                </c:pt>
                <c:pt idx="26932">
                  <c:v>-0.13642000000000001</c:v>
                </c:pt>
                <c:pt idx="26933">
                  <c:v>-0.13553599999999999</c:v>
                </c:pt>
                <c:pt idx="26934">
                  <c:v>-0.13462299999999999</c:v>
                </c:pt>
                <c:pt idx="26935">
                  <c:v>-0.13367899999999999</c:v>
                </c:pt>
                <c:pt idx="26936">
                  <c:v>-0.13270000000000001</c:v>
                </c:pt>
                <c:pt idx="26937">
                  <c:v>-0.131687</c:v>
                </c:pt>
                <c:pt idx="26938">
                  <c:v>-0.130638</c:v>
                </c:pt>
                <c:pt idx="26939">
                  <c:v>-0.129551</c:v>
                </c:pt>
                <c:pt idx="26940">
                  <c:v>-0.12842300000000001</c:v>
                </c:pt>
                <c:pt idx="26941">
                  <c:v>-0.12725600000000001</c:v>
                </c:pt>
                <c:pt idx="26942">
                  <c:v>-0.12604899999999999</c:v>
                </c:pt>
                <c:pt idx="26943">
                  <c:v>-0.124803</c:v>
                </c:pt>
                <c:pt idx="26944">
                  <c:v>-0.123518</c:v>
                </c:pt>
                <c:pt idx="26945">
                  <c:v>-0.122197</c:v>
                </c:pt>
                <c:pt idx="26946">
                  <c:v>-0.12084300000000001</c:v>
                </c:pt>
                <c:pt idx="26947">
                  <c:v>-0.11945799999999999</c:v>
                </c:pt>
                <c:pt idx="26948">
                  <c:v>-0.11804199999999999</c:v>
                </c:pt>
                <c:pt idx="26949">
                  <c:v>-0.11659600000000001</c:v>
                </c:pt>
                <c:pt idx="26950">
                  <c:v>-0.115121</c:v>
                </c:pt>
                <c:pt idx="26951">
                  <c:v>-0.113619</c:v>
                </c:pt>
                <c:pt idx="26952">
                  <c:v>-0.11209</c:v>
                </c:pt>
                <c:pt idx="26953">
                  <c:v>-0.11053499999999999</c:v>
                </c:pt>
                <c:pt idx="26954">
                  <c:v>-0.10895299999999999</c:v>
                </c:pt>
                <c:pt idx="26955">
                  <c:v>-0.10734299999999999</c:v>
                </c:pt>
                <c:pt idx="26956">
                  <c:v>-0.10570400000000001</c:v>
                </c:pt>
                <c:pt idx="26957">
                  <c:v>-0.104037</c:v>
                </c:pt>
                <c:pt idx="26958">
                  <c:v>-0.102339</c:v>
                </c:pt>
                <c:pt idx="26959">
                  <c:v>-0.100609</c:v>
                </c:pt>
                <c:pt idx="26960">
                  <c:v>-9.8845799999999998E-2</c:v>
                </c:pt>
                <c:pt idx="26961">
                  <c:v>-9.7052700000000006E-2</c:v>
                </c:pt>
                <c:pt idx="26962">
                  <c:v>-9.5233999999999999E-2</c:v>
                </c:pt>
                <c:pt idx="26963">
                  <c:v>-9.3394500000000005E-2</c:v>
                </c:pt>
                <c:pt idx="26964">
                  <c:v>-9.1537199999999999E-2</c:v>
                </c:pt>
                <c:pt idx="26965">
                  <c:v>-8.9663499999999993E-2</c:v>
                </c:pt>
                <c:pt idx="26966">
                  <c:v>-8.7775400000000003E-2</c:v>
                </c:pt>
                <c:pt idx="26967">
                  <c:v>-8.5874400000000004E-2</c:v>
                </c:pt>
                <c:pt idx="26968">
                  <c:v>-8.3960800000000002E-2</c:v>
                </c:pt>
                <c:pt idx="26969">
                  <c:v>-8.2034099999999999E-2</c:v>
                </c:pt>
                <c:pt idx="26970">
                  <c:v>-8.0094299999999993E-2</c:v>
                </c:pt>
                <c:pt idx="26971">
                  <c:v>-7.8143400000000002E-2</c:v>
                </c:pt>
                <c:pt idx="26972">
                  <c:v>-7.6184100000000005E-2</c:v>
                </c:pt>
                <c:pt idx="26973">
                  <c:v>-7.42197E-2</c:v>
                </c:pt>
                <c:pt idx="26974">
                  <c:v>-7.2253300000000006E-2</c:v>
                </c:pt>
                <c:pt idx="26975">
                  <c:v>-7.0285E-2</c:v>
                </c:pt>
                <c:pt idx="26976">
                  <c:v>-6.83111E-2</c:v>
                </c:pt>
                <c:pt idx="26977">
                  <c:v>-6.6329399999999997E-2</c:v>
                </c:pt>
                <c:pt idx="26978">
                  <c:v>-6.4341099999999998E-2</c:v>
                </c:pt>
                <c:pt idx="26979">
                  <c:v>-6.2349000000000002E-2</c:v>
                </c:pt>
                <c:pt idx="26980">
                  <c:v>-6.0355300000000001E-2</c:v>
                </c:pt>
                <c:pt idx="26981">
                  <c:v>-5.8363699999999998E-2</c:v>
                </c:pt>
                <c:pt idx="26982">
                  <c:v>-5.6378600000000001E-2</c:v>
                </c:pt>
                <c:pt idx="26983">
                  <c:v>-5.43989E-2</c:v>
                </c:pt>
                <c:pt idx="26984">
                  <c:v>-5.2419199999999999E-2</c:v>
                </c:pt>
                <c:pt idx="26985">
                  <c:v>-5.0439699999999997E-2</c:v>
                </c:pt>
                <c:pt idx="26986">
                  <c:v>-4.8467499999999997E-2</c:v>
                </c:pt>
                <c:pt idx="26987">
                  <c:v>-4.65104E-2</c:v>
                </c:pt>
                <c:pt idx="26988">
                  <c:v>-4.4574000000000003E-2</c:v>
                </c:pt>
                <c:pt idx="26989">
                  <c:v>-4.2660700000000003E-2</c:v>
                </c:pt>
                <c:pt idx="26990">
                  <c:v>-4.0768100000000002E-2</c:v>
                </c:pt>
                <c:pt idx="26991">
                  <c:v>-3.88931E-2</c:v>
                </c:pt>
                <c:pt idx="26992">
                  <c:v>-3.7034900000000003E-2</c:v>
                </c:pt>
                <c:pt idx="26993">
                  <c:v>-3.5194499999999997E-2</c:v>
                </c:pt>
                <c:pt idx="26994">
                  <c:v>-3.3374300000000003E-2</c:v>
                </c:pt>
                <c:pt idx="26995">
                  <c:v>-3.1577800000000003E-2</c:v>
                </c:pt>
                <c:pt idx="26996">
                  <c:v>-2.98087E-2</c:v>
                </c:pt>
                <c:pt idx="26997">
                  <c:v>-2.8072E-2</c:v>
                </c:pt>
                <c:pt idx="26998">
                  <c:v>-2.6371200000000001E-2</c:v>
                </c:pt>
                <c:pt idx="26999">
                  <c:v>-2.4706700000000002E-2</c:v>
                </c:pt>
                <c:pt idx="27000">
                  <c:v>-2.3077199999999999E-2</c:v>
                </c:pt>
                <c:pt idx="27001">
                  <c:v>-2.1484199999999998E-2</c:v>
                </c:pt>
                <c:pt idx="27002">
                  <c:v>-1.9929200000000001E-2</c:v>
                </c:pt>
                <c:pt idx="27003">
                  <c:v>-1.84104E-2</c:v>
                </c:pt>
                <c:pt idx="27004">
                  <c:v>-1.6925800000000001E-2</c:v>
                </c:pt>
                <c:pt idx="27005">
                  <c:v>-1.54764E-2</c:v>
                </c:pt>
                <c:pt idx="27006">
                  <c:v>-1.4064E-2</c:v>
                </c:pt>
                <c:pt idx="27007">
                  <c:v>-1.26917E-2</c:v>
                </c:pt>
                <c:pt idx="27008">
                  <c:v>-1.13621E-2</c:v>
                </c:pt>
                <c:pt idx="27009">
                  <c:v>-1.0076099999999999E-2</c:v>
                </c:pt>
                <c:pt idx="27010" formatCode="0.00E+00">
                  <c:v>-8.8342200000000003E-3</c:v>
                </c:pt>
                <c:pt idx="27011" formatCode="0.00E+00">
                  <c:v>-7.6380600000000003E-3</c:v>
                </c:pt>
                <c:pt idx="27012" formatCode="0.00E+00">
                  <c:v>-6.48899E-3</c:v>
                </c:pt>
                <c:pt idx="27013" formatCode="0.00E+00">
                  <c:v>-5.3862099999999998E-3</c:v>
                </c:pt>
                <c:pt idx="27014" formatCode="0.00E+00">
                  <c:v>-4.3282299999999998E-3</c:v>
                </c:pt>
                <c:pt idx="27015" formatCode="0.00E+00">
                  <c:v>-3.3152500000000001E-3</c:v>
                </c:pt>
                <c:pt idx="27016" formatCode="0.00E+00">
                  <c:v>-2.3492000000000001E-3</c:v>
                </c:pt>
                <c:pt idx="27017" formatCode="0.00E+00">
                  <c:v>-1.43227E-3</c:v>
                </c:pt>
                <c:pt idx="27018" formatCode="0.00E+00">
                  <c:v>-5.6540500000000005E-4</c:v>
                </c:pt>
                <c:pt idx="27019" formatCode="0.00E+00">
                  <c:v>2.5190199999999997E-4</c:v>
                </c:pt>
                <c:pt idx="27020" formatCode="0.00E+00">
                  <c:v>1.0211300000000001E-3</c:v>
                </c:pt>
                <c:pt idx="27021" formatCode="0.00E+00">
                  <c:v>1.74343E-3</c:v>
                </c:pt>
                <c:pt idx="27022" formatCode="0.00E+00">
                  <c:v>2.4181200000000002E-3</c:v>
                </c:pt>
                <c:pt idx="27023" formatCode="0.00E+00">
                  <c:v>3.04426E-3</c:v>
                </c:pt>
                <c:pt idx="27024" formatCode="0.00E+00">
                  <c:v>3.6225900000000002E-3</c:v>
                </c:pt>
                <c:pt idx="27025" formatCode="0.00E+00">
                  <c:v>4.1542599999999999E-3</c:v>
                </c:pt>
                <c:pt idx="27026" formatCode="0.00E+00">
                  <c:v>4.6396299999999996E-3</c:v>
                </c:pt>
                <c:pt idx="27027" formatCode="0.00E+00">
                  <c:v>5.0788700000000001E-3</c:v>
                </c:pt>
                <c:pt idx="27028" formatCode="0.00E+00">
                  <c:v>5.4726000000000002E-3</c:v>
                </c:pt>
                <c:pt idx="27029" formatCode="0.00E+00">
                  <c:v>5.8219400000000003E-3</c:v>
                </c:pt>
                <c:pt idx="27030" formatCode="0.00E+00">
                  <c:v>6.1278799999999996E-3</c:v>
                </c:pt>
                <c:pt idx="27031" formatCode="0.00E+00">
                  <c:v>6.3911699999999998E-3</c:v>
                </c:pt>
                <c:pt idx="27032" formatCode="0.00E+00">
                  <c:v>6.6129600000000002E-3</c:v>
                </c:pt>
                <c:pt idx="27033" formatCode="0.00E+00">
                  <c:v>6.7948100000000001E-3</c:v>
                </c:pt>
                <c:pt idx="27034" formatCode="0.00E+00">
                  <c:v>6.9376300000000002E-3</c:v>
                </c:pt>
                <c:pt idx="27035" formatCode="0.00E+00">
                  <c:v>7.0409399999999999E-3</c:v>
                </c:pt>
                <c:pt idx="27036" formatCode="0.00E+00">
                  <c:v>7.1038799999999999E-3</c:v>
                </c:pt>
                <c:pt idx="27037" formatCode="0.00E+00">
                  <c:v>7.1263100000000003E-3</c:v>
                </c:pt>
                <c:pt idx="27038" formatCode="0.00E+00">
                  <c:v>7.1085499999999999E-3</c:v>
                </c:pt>
                <c:pt idx="27039" formatCode="0.00E+00">
                  <c:v>7.0510299999999998E-3</c:v>
                </c:pt>
                <c:pt idx="27040" formatCode="0.00E+00">
                  <c:v>6.9542500000000004E-3</c:v>
                </c:pt>
                <c:pt idx="27041" formatCode="0.00E+00">
                  <c:v>6.8182399999999997E-3</c:v>
                </c:pt>
                <c:pt idx="27042" formatCode="0.00E+00">
                  <c:v>6.64352E-3</c:v>
                </c:pt>
                <c:pt idx="27043" formatCode="0.00E+00">
                  <c:v>6.4317100000000002E-3</c:v>
                </c:pt>
                <c:pt idx="27044" formatCode="0.00E+00">
                  <c:v>6.1848500000000004E-3</c:v>
                </c:pt>
                <c:pt idx="27045" formatCode="0.00E+00">
                  <c:v>5.9046799999999998E-3</c:v>
                </c:pt>
                <c:pt idx="27046" formatCode="0.00E+00">
                  <c:v>5.5921699999999996E-3</c:v>
                </c:pt>
                <c:pt idx="27047" formatCode="0.00E+00">
                  <c:v>5.2479099999999997E-3</c:v>
                </c:pt>
                <c:pt idx="27048" formatCode="0.00E+00">
                  <c:v>4.8727800000000002E-3</c:v>
                </c:pt>
                <c:pt idx="27049" formatCode="0.00E+00">
                  <c:v>4.4674600000000004E-3</c:v>
                </c:pt>
                <c:pt idx="27050" formatCode="0.00E+00">
                  <c:v>4.0321999999999997E-3</c:v>
                </c:pt>
                <c:pt idx="27051" formatCode="0.00E+00">
                  <c:v>3.5677199999999999E-3</c:v>
                </c:pt>
                <c:pt idx="27052" formatCode="0.00E+00">
                  <c:v>3.0752499999999999E-3</c:v>
                </c:pt>
                <c:pt idx="27053" formatCode="0.00E+00">
                  <c:v>2.5557000000000002E-3</c:v>
                </c:pt>
                <c:pt idx="27054" formatCode="0.00E+00">
                  <c:v>2.0104799999999998E-3</c:v>
                </c:pt>
                <c:pt idx="27055" formatCode="0.00E+00">
                  <c:v>1.44246E-3</c:v>
                </c:pt>
                <c:pt idx="27056" formatCode="0.00E+00">
                  <c:v>8.5456300000000002E-4</c:v>
                </c:pt>
                <c:pt idx="27057" formatCode="0.00E+00">
                  <c:v>2.4893400000000003E-4</c:v>
                </c:pt>
                <c:pt idx="27058" formatCode="0.00E+00">
                  <c:v>-3.7166599999999999E-4</c:v>
                </c:pt>
                <c:pt idx="27059" formatCode="0.00E+00">
                  <c:v>-1.0044699999999999E-3</c:v>
                </c:pt>
                <c:pt idx="27060" formatCode="0.00E+00">
                  <c:v>-1.64872E-3</c:v>
                </c:pt>
                <c:pt idx="27061" formatCode="0.00E+00">
                  <c:v>-2.3043E-3</c:v>
                </c:pt>
                <c:pt idx="27062" formatCode="0.00E+00">
                  <c:v>-2.9698900000000002E-3</c:v>
                </c:pt>
                <c:pt idx="27063" formatCode="0.00E+00">
                  <c:v>-3.6445599999999998E-3</c:v>
                </c:pt>
                <c:pt idx="27064" formatCode="0.00E+00">
                  <c:v>-4.3287899999999999E-3</c:v>
                </c:pt>
                <c:pt idx="27065" formatCode="0.00E+00">
                  <c:v>-5.0221399999999996E-3</c:v>
                </c:pt>
                <c:pt idx="27066" formatCode="0.00E+00">
                  <c:v>-5.7226400000000002E-3</c:v>
                </c:pt>
                <c:pt idx="27067" formatCode="0.00E+00">
                  <c:v>-6.4286300000000003E-3</c:v>
                </c:pt>
                <c:pt idx="27068" formatCode="0.00E+00">
                  <c:v>-7.1390300000000002E-3</c:v>
                </c:pt>
                <c:pt idx="27069" formatCode="0.00E+00">
                  <c:v>-7.8527800000000002E-3</c:v>
                </c:pt>
                <c:pt idx="27070" formatCode="0.00E+00">
                  <c:v>-8.5682999999999992E-3</c:v>
                </c:pt>
                <c:pt idx="27071" formatCode="0.00E+00">
                  <c:v>-9.2833800000000008E-3</c:v>
                </c:pt>
                <c:pt idx="27072" formatCode="0.00E+00">
                  <c:v>-9.9958600000000005E-3</c:v>
                </c:pt>
                <c:pt idx="27073">
                  <c:v>-1.0704E-2</c:v>
                </c:pt>
                <c:pt idx="27074">
                  <c:v>-1.1406599999999999E-2</c:v>
                </c:pt>
                <c:pt idx="27075">
                  <c:v>-1.2102099999999999E-2</c:v>
                </c:pt>
                <c:pt idx="27076">
                  <c:v>-1.2788300000000001E-2</c:v>
                </c:pt>
                <c:pt idx="27077">
                  <c:v>-1.3463599999999999E-2</c:v>
                </c:pt>
                <c:pt idx="27078">
                  <c:v>-1.41277E-2</c:v>
                </c:pt>
                <c:pt idx="27079">
                  <c:v>-1.4779799999999999E-2</c:v>
                </c:pt>
                <c:pt idx="27080">
                  <c:v>-1.5417800000000001E-2</c:v>
                </c:pt>
                <c:pt idx="27081">
                  <c:v>-1.6038899999999998E-2</c:v>
                </c:pt>
                <c:pt idx="27082">
                  <c:v>-1.6640499999999999E-2</c:v>
                </c:pt>
                <c:pt idx="27083">
                  <c:v>-1.7221299999999998E-2</c:v>
                </c:pt>
                <c:pt idx="27084">
                  <c:v>-1.7780899999999999E-2</c:v>
                </c:pt>
                <c:pt idx="27085">
                  <c:v>-1.8319200000000001E-2</c:v>
                </c:pt>
                <c:pt idx="27086">
                  <c:v>-1.8835500000000002E-2</c:v>
                </c:pt>
                <c:pt idx="27087">
                  <c:v>-1.9329599999999999E-2</c:v>
                </c:pt>
                <c:pt idx="27088">
                  <c:v>-1.9801300000000001E-2</c:v>
                </c:pt>
                <c:pt idx="27089">
                  <c:v>-2.0250799999999999E-2</c:v>
                </c:pt>
                <c:pt idx="27090">
                  <c:v>-2.0677299999999999E-2</c:v>
                </c:pt>
                <c:pt idx="27091">
                  <c:v>-2.1079899999999999E-2</c:v>
                </c:pt>
                <c:pt idx="27092">
                  <c:v>-2.1457400000000001E-2</c:v>
                </c:pt>
                <c:pt idx="27093">
                  <c:v>-2.1807E-2</c:v>
                </c:pt>
                <c:pt idx="27094">
                  <c:v>-2.2125800000000001E-2</c:v>
                </c:pt>
                <c:pt idx="27095">
                  <c:v>-2.24122E-2</c:v>
                </c:pt>
                <c:pt idx="27096">
                  <c:v>-2.2665100000000001E-2</c:v>
                </c:pt>
                <c:pt idx="27097">
                  <c:v>-2.2884000000000002E-2</c:v>
                </c:pt>
                <c:pt idx="27098">
                  <c:v>-2.3068399999999999E-2</c:v>
                </c:pt>
                <c:pt idx="27099">
                  <c:v>-2.3218300000000001E-2</c:v>
                </c:pt>
                <c:pt idx="27100">
                  <c:v>-2.33335E-2</c:v>
                </c:pt>
                <c:pt idx="27101">
                  <c:v>-2.3413300000000001E-2</c:v>
                </c:pt>
                <c:pt idx="27102">
                  <c:v>-2.3456500000000002E-2</c:v>
                </c:pt>
                <c:pt idx="27103">
                  <c:v>-2.34626E-2</c:v>
                </c:pt>
                <c:pt idx="27104">
                  <c:v>-2.3432499999999998E-2</c:v>
                </c:pt>
                <c:pt idx="27105">
                  <c:v>-2.33679E-2</c:v>
                </c:pt>
                <c:pt idx="27106">
                  <c:v>-2.3269600000000001E-2</c:v>
                </c:pt>
                <c:pt idx="27107">
                  <c:v>-2.3137499999999998E-2</c:v>
                </c:pt>
                <c:pt idx="27108">
                  <c:v>-2.29713E-2</c:v>
                </c:pt>
                <c:pt idx="27109">
                  <c:v>-2.2771099999999999E-2</c:v>
                </c:pt>
                <c:pt idx="27110">
                  <c:v>-2.2535400000000001E-2</c:v>
                </c:pt>
                <c:pt idx="27111">
                  <c:v>-2.2261699999999999E-2</c:v>
                </c:pt>
                <c:pt idx="27112">
                  <c:v>-2.1949E-2</c:v>
                </c:pt>
                <c:pt idx="27113">
                  <c:v>-2.1598800000000001E-2</c:v>
                </c:pt>
                <c:pt idx="27114">
                  <c:v>-2.12123E-2</c:v>
                </c:pt>
                <c:pt idx="27115">
                  <c:v>-2.07888E-2</c:v>
                </c:pt>
                <c:pt idx="27116">
                  <c:v>-2.0326899999999998E-2</c:v>
                </c:pt>
                <c:pt idx="27117">
                  <c:v>-1.98254E-2</c:v>
                </c:pt>
                <c:pt idx="27118">
                  <c:v>-1.92845E-2</c:v>
                </c:pt>
                <c:pt idx="27119">
                  <c:v>-1.8704999999999999E-2</c:v>
                </c:pt>
                <c:pt idx="27120">
                  <c:v>-1.80869E-2</c:v>
                </c:pt>
                <c:pt idx="27121">
                  <c:v>-1.7429799999999999E-2</c:v>
                </c:pt>
                <c:pt idx="27122">
                  <c:v>-1.6735099999999999E-2</c:v>
                </c:pt>
                <c:pt idx="27123">
                  <c:v>-1.60048E-2</c:v>
                </c:pt>
                <c:pt idx="27124">
                  <c:v>-1.5239900000000001E-2</c:v>
                </c:pt>
                <c:pt idx="27125">
                  <c:v>-1.44406E-2</c:v>
                </c:pt>
                <c:pt idx="27126">
                  <c:v>-1.36077E-2</c:v>
                </c:pt>
                <c:pt idx="27127">
                  <c:v>-1.27422E-2</c:v>
                </c:pt>
                <c:pt idx="27128">
                  <c:v>-1.18452E-2</c:v>
                </c:pt>
                <c:pt idx="27129">
                  <c:v>-1.0917E-2</c:v>
                </c:pt>
                <c:pt idx="27130" formatCode="0.00E+00">
                  <c:v>-9.9575700000000007E-3</c:v>
                </c:pt>
                <c:pt idx="27131" formatCode="0.00E+00">
                  <c:v>-8.9659900000000001E-3</c:v>
                </c:pt>
                <c:pt idx="27132" formatCode="0.00E+00">
                  <c:v>-7.9415000000000006E-3</c:v>
                </c:pt>
                <c:pt idx="27133" formatCode="0.00E+00">
                  <c:v>-6.8844600000000002E-3</c:v>
                </c:pt>
                <c:pt idx="27134" formatCode="0.00E+00">
                  <c:v>-5.7960499999999996E-3</c:v>
                </c:pt>
                <c:pt idx="27135" formatCode="0.00E+00">
                  <c:v>-4.6770400000000004E-3</c:v>
                </c:pt>
                <c:pt idx="27136" formatCode="0.00E+00">
                  <c:v>-3.5283200000000002E-3</c:v>
                </c:pt>
                <c:pt idx="27137" formatCode="0.00E+00">
                  <c:v>-2.3514600000000001E-3</c:v>
                </c:pt>
                <c:pt idx="27138" formatCode="0.00E+00">
                  <c:v>-1.1479000000000001E-3</c:v>
                </c:pt>
                <c:pt idx="27139" formatCode="0.00E+00">
                  <c:v>8.1392799999999998E-5</c:v>
                </c:pt>
                <c:pt idx="27140" formatCode="0.00E+00">
                  <c:v>1.33519E-3</c:v>
                </c:pt>
                <c:pt idx="27141" formatCode="0.00E+00">
                  <c:v>2.6121400000000002E-3</c:v>
                </c:pt>
                <c:pt idx="27142" formatCode="0.00E+00">
                  <c:v>3.9111399999999996E-3</c:v>
                </c:pt>
                <c:pt idx="27143" formatCode="0.00E+00">
                  <c:v>5.2309599999999998E-3</c:v>
                </c:pt>
                <c:pt idx="27144" formatCode="0.00E+00">
                  <c:v>6.5705E-3</c:v>
                </c:pt>
                <c:pt idx="27145" formatCode="0.00E+00">
                  <c:v>7.9296100000000001E-3</c:v>
                </c:pt>
                <c:pt idx="27146" formatCode="0.00E+00">
                  <c:v>9.3085900000000003E-3</c:v>
                </c:pt>
                <c:pt idx="27147">
                  <c:v>1.0707100000000001E-2</c:v>
                </c:pt>
                <c:pt idx="27148">
                  <c:v>1.21242E-2</c:v>
                </c:pt>
                <c:pt idx="27149">
                  <c:v>1.3559399999999999E-2</c:v>
                </c:pt>
                <c:pt idx="27150">
                  <c:v>1.5011699999999999E-2</c:v>
                </c:pt>
                <c:pt idx="27151">
                  <c:v>1.6478099999999999E-2</c:v>
                </c:pt>
                <c:pt idx="27152">
                  <c:v>1.7955499999999999E-2</c:v>
                </c:pt>
                <c:pt idx="27153">
                  <c:v>1.9442299999999999E-2</c:v>
                </c:pt>
                <c:pt idx="27154">
                  <c:v>2.0938399999999999E-2</c:v>
                </c:pt>
                <c:pt idx="27155">
                  <c:v>2.24437E-2</c:v>
                </c:pt>
                <c:pt idx="27156">
                  <c:v>2.3958299999999998E-2</c:v>
                </c:pt>
                <c:pt idx="27157">
                  <c:v>2.54811E-2</c:v>
                </c:pt>
                <c:pt idx="27158">
                  <c:v>2.70104E-2</c:v>
                </c:pt>
                <c:pt idx="27159">
                  <c:v>2.8544400000000001E-2</c:v>
                </c:pt>
                <c:pt idx="27160">
                  <c:v>3.0082600000000001E-2</c:v>
                </c:pt>
                <c:pt idx="27161">
                  <c:v>3.1625500000000001E-2</c:v>
                </c:pt>
                <c:pt idx="27162">
                  <c:v>3.3173099999999997E-2</c:v>
                </c:pt>
                <c:pt idx="27163">
                  <c:v>3.47243E-2</c:v>
                </c:pt>
                <c:pt idx="27164">
                  <c:v>3.6276900000000001E-2</c:v>
                </c:pt>
                <c:pt idx="27165">
                  <c:v>3.7828899999999999E-2</c:v>
                </c:pt>
                <c:pt idx="27166">
                  <c:v>3.9378900000000001E-2</c:v>
                </c:pt>
                <c:pt idx="27167">
                  <c:v>4.0925400000000001E-2</c:v>
                </c:pt>
                <c:pt idx="27168">
                  <c:v>4.2466999999999998E-2</c:v>
                </c:pt>
                <c:pt idx="27169">
                  <c:v>4.4002899999999998E-2</c:v>
                </c:pt>
                <c:pt idx="27170">
                  <c:v>4.5532799999999998E-2</c:v>
                </c:pt>
                <c:pt idx="27171">
                  <c:v>4.7056899999999999E-2</c:v>
                </c:pt>
                <c:pt idx="27172">
                  <c:v>4.8575399999999998E-2</c:v>
                </c:pt>
                <c:pt idx="27173">
                  <c:v>5.00875E-2</c:v>
                </c:pt>
                <c:pt idx="27174">
                  <c:v>5.15918E-2</c:v>
                </c:pt>
                <c:pt idx="27175">
                  <c:v>5.3086800000000003E-2</c:v>
                </c:pt>
                <c:pt idx="27176">
                  <c:v>5.4570599999999997E-2</c:v>
                </c:pt>
                <c:pt idx="27177">
                  <c:v>5.6041599999999997E-2</c:v>
                </c:pt>
                <c:pt idx="27178">
                  <c:v>5.7498399999999998E-2</c:v>
                </c:pt>
                <c:pt idx="27179">
                  <c:v>5.8940699999999999E-2</c:v>
                </c:pt>
                <c:pt idx="27180">
                  <c:v>6.0368499999999999E-2</c:v>
                </c:pt>
                <c:pt idx="27181">
                  <c:v>6.1781099999999999E-2</c:v>
                </c:pt>
                <c:pt idx="27182">
                  <c:v>6.3178100000000001E-2</c:v>
                </c:pt>
                <c:pt idx="27183">
                  <c:v>6.45593E-2</c:v>
                </c:pt>
                <c:pt idx="27184">
                  <c:v>6.5924399999999994E-2</c:v>
                </c:pt>
                <c:pt idx="27185">
                  <c:v>6.7272499999999999E-2</c:v>
                </c:pt>
                <c:pt idx="27186">
                  <c:v>6.8603300000000006E-2</c:v>
                </c:pt>
                <c:pt idx="27187">
                  <c:v>6.9916500000000006E-2</c:v>
                </c:pt>
                <c:pt idx="27188">
                  <c:v>7.1211700000000003E-2</c:v>
                </c:pt>
                <c:pt idx="27189">
                  <c:v>7.2488700000000003E-2</c:v>
                </c:pt>
                <c:pt idx="27190">
                  <c:v>7.3747300000000002E-2</c:v>
                </c:pt>
                <c:pt idx="27191">
                  <c:v>7.49866E-2</c:v>
                </c:pt>
                <c:pt idx="27192">
                  <c:v>7.6204599999999997E-2</c:v>
                </c:pt>
                <c:pt idx="27193">
                  <c:v>7.7398999999999996E-2</c:v>
                </c:pt>
                <c:pt idx="27194">
                  <c:v>7.85695E-2</c:v>
                </c:pt>
                <c:pt idx="27195">
                  <c:v>7.9716200000000001E-2</c:v>
                </c:pt>
                <c:pt idx="27196">
                  <c:v>8.0838499999999994E-2</c:v>
                </c:pt>
                <c:pt idx="27197">
                  <c:v>8.19357E-2</c:v>
                </c:pt>
                <c:pt idx="27198">
                  <c:v>8.3007700000000004E-2</c:v>
                </c:pt>
                <c:pt idx="27199">
                  <c:v>8.4055099999999994E-2</c:v>
                </c:pt>
                <c:pt idx="27200">
                  <c:v>8.5078399999999998E-2</c:v>
                </c:pt>
                <c:pt idx="27201">
                  <c:v>8.6076600000000003E-2</c:v>
                </c:pt>
                <c:pt idx="27202">
                  <c:v>8.7049100000000004E-2</c:v>
                </c:pt>
                <c:pt idx="27203">
                  <c:v>8.7995599999999993E-2</c:v>
                </c:pt>
                <c:pt idx="27204">
                  <c:v>8.8917399999999994E-2</c:v>
                </c:pt>
                <c:pt idx="27205">
                  <c:v>8.9815199999999998E-2</c:v>
                </c:pt>
                <c:pt idx="27206">
                  <c:v>9.0688900000000003E-2</c:v>
                </c:pt>
                <c:pt idx="27207">
                  <c:v>9.1537999999999994E-2</c:v>
                </c:pt>
                <c:pt idx="27208">
                  <c:v>9.2362899999999998E-2</c:v>
                </c:pt>
                <c:pt idx="27209">
                  <c:v>9.3163399999999993E-2</c:v>
                </c:pt>
                <c:pt idx="27210">
                  <c:v>9.3938099999999997E-2</c:v>
                </c:pt>
                <c:pt idx="27211">
                  <c:v>9.4685599999999995E-2</c:v>
                </c:pt>
                <c:pt idx="27212">
                  <c:v>9.5405400000000001E-2</c:v>
                </c:pt>
                <c:pt idx="27213">
                  <c:v>9.6097600000000005E-2</c:v>
                </c:pt>
                <c:pt idx="27214">
                  <c:v>9.6762200000000007E-2</c:v>
                </c:pt>
                <c:pt idx="27215">
                  <c:v>9.74E-2</c:v>
                </c:pt>
                <c:pt idx="27216">
                  <c:v>9.8011799999999996E-2</c:v>
                </c:pt>
                <c:pt idx="27217">
                  <c:v>9.8597400000000002E-2</c:v>
                </c:pt>
                <c:pt idx="27218">
                  <c:v>9.9156800000000003E-2</c:v>
                </c:pt>
                <c:pt idx="27219">
                  <c:v>9.9690799999999996E-2</c:v>
                </c:pt>
                <c:pt idx="27220">
                  <c:v>0.1002</c:v>
                </c:pt>
                <c:pt idx="27221">
                  <c:v>0.100684</c:v>
                </c:pt>
                <c:pt idx="27222">
                  <c:v>0.10114099999999999</c:v>
                </c:pt>
                <c:pt idx="27223">
                  <c:v>0.101574</c:v>
                </c:pt>
                <c:pt idx="27224">
                  <c:v>0.101981</c:v>
                </c:pt>
                <c:pt idx="27225">
                  <c:v>0.102365</c:v>
                </c:pt>
                <c:pt idx="27226">
                  <c:v>0.102726</c:v>
                </c:pt>
                <c:pt idx="27227">
                  <c:v>0.103062</c:v>
                </c:pt>
                <c:pt idx="27228">
                  <c:v>0.103376</c:v>
                </c:pt>
                <c:pt idx="27229">
                  <c:v>0.10366499999999999</c:v>
                </c:pt>
                <c:pt idx="27230">
                  <c:v>0.103932</c:v>
                </c:pt>
                <c:pt idx="27231">
                  <c:v>0.104176</c:v>
                </c:pt>
                <c:pt idx="27232">
                  <c:v>0.104397</c:v>
                </c:pt>
                <c:pt idx="27233">
                  <c:v>0.10459599999999999</c:v>
                </c:pt>
                <c:pt idx="27234">
                  <c:v>0.104772</c:v>
                </c:pt>
                <c:pt idx="27235">
                  <c:v>0.104925</c:v>
                </c:pt>
                <c:pt idx="27236">
                  <c:v>0.105056</c:v>
                </c:pt>
                <c:pt idx="27237">
                  <c:v>0.10516499999999999</c:v>
                </c:pt>
                <c:pt idx="27238">
                  <c:v>0.105252</c:v>
                </c:pt>
                <c:pt idx="27239">
                  <c:v>0.10531799999999999</c:v>
                </c:pt>
                <c:pt idx="27240">
                  <c:v>0.105362</c:v>
                </c:pt>
                <c:pt idx="27241">
                  <c:v>0.10538400000000001</c:v>
                </c:pt>
                <c:pt idx="27242">
                  <c:v>0.10538500000000001</c:v>
                </c:pt>
                <c:pt idx="27243">
                  <c:v>0.105365</c:v>
                </c:pt>
                <c:pt idx="27244">
                  <c:v>0.105325</c:v>
                </c:pt>
                <c:pt idx="27245">
                  <c:v>0.105263</c:v>
                </c:pt>
                <c:pt idx="27246">
                  <c:v>0.10517799999999999</c:v>
                </c:pt>
                <c:pt idx="27247">
                  <c:v>0.105069</c:v>
                </c:pt>
                <c:pt idx="27248">
                  <c:v>0.104938</c:v>
                </c:pt>
                <c:pt idx="27249">
                  <c:v>0.10478899999999999</c:v>
                </c:pt>
                <c:pt idx="27250">
                  <c:v>0.10462299999999999</c:v>
                </c:pt>
                <c:pt idx="27251">
                  <c:v>0.104439</c:v>
                </c:pt>
                <c:pt idx="27252">
                  <c:v>0.104239</c:v>
                </c:pt>
                <c:pt idx="27253">
                  <c:v>0.104022</c:v>
                </c:pt>
                <c:pt idx="27254">
                  <c:v>0.10378800000000001</c:v>
                </c:pt>
                <c:pt idx="27255">
                  <c:v>0.103536</c:v>
                </c:pt>
                <c:pt idx="27256">
                  <c:v>0.103267</c:v>
                </c:pt>
                <c:pt idx="27257">
                  <c:v>0.102979</c:v>
                </c:pt>
                <c:pt idx="27258">
                  <c:v>0.102674</c:v>
                </c:pt>
                <c:pt idx="27259">
                  <c:v>0.102353</c:v>
                </c:pt>
                <c:pt idx="27260">
                  <c:v>0.102019</c:v>
                </c:pt>
                <c:pt idx="27261">
                  <c:v>0.101672</c:v>
                </c:pt>
                <c:pt idx="27262">
                  <c:v>0.101313</c:v>
                </c:pt>
                <c:pt idx="27263">
                  <c:v>0.100941</c:v>
                </c:pt>
                <c:pt idx="27264">
                  <c:v>0.10055699999999999</c:v>
                </c:pt>
                <c:pt idx="27265">
                  <c:v>0.10016</c:v>
                </c:pt>
                <c:pt idx="27266">
                  <c:v>9.9748799999999999E-2</c:v>
                </c:pt>
                <c:pt idx="27267">
                  <c:v>9.9325200000000002E-2</c:v>
                </c:pt>
                <c:pt idx="27268">
                  <c:v>9.8890000000000006E-2</c:v>
                </c:pt>
                <c:pt idx="27269">
                  <c:v>9.84434E-2</c:v>
                </c:pt>
                <c:pt idx="27270">
                  <c:v>9.7985199999999995E-2</c:v>
                </c:pt>
                <c:pt idx="27271">
                  <c:v>9.7515400000000002E-2</c:v>
                </c:pt>
                <c:pt idx="27272">
                  <c:v>9.7034200000000001E-2</c:v>
                </c:pt>
                <c:pt idx="27273">
                  <c:v>9.6541500000000002E-2</c:v>
                </c:pt>
                <c:pt idx="27274">
                  <c:v>9.6036300000000005E-2</c:v>
                </c:pt>
                <c:pt idx="27275">
                  <c:v>9.5518199999999998E-2</c:v>
                </c:pt>
                <c:pt idx="27276">
                  <c:v>9.4987000000000002E-2</c:v>
                </c:pt>
                <c:pt idx="27277">
                  <c:v>9.4442999999999999E-2</c:v>
                </c:pt>
                <c:pt idx="27278">
                  <c:v>9.3886600000000001E-2</c:v>
                </c:pt>
                <c:pt idx="27279">
                  <c:v>9.3318300000000007E-2</c:v>
                </c:pt>
                <c:pt idx="27280">
                  <c:v>9.2738899999999999E-2</c:v>
                </c:pt>
                <c:pt idx="27281">
                  <c:v>9.2148999999999995E-2</c:v>
                </c:pt>
                <c:pt idx="27282">
                  <c:v>9.1549099999999994E-2</c:v>
                </c:pt>
                <c:pt idx="27283">
                  <c:v>9.0940199999999999E-2</c:v>
                </c:pt>
                <c:pt idx="27284">
                  <c:v>9.0323200000000006E-2</c:v>
                </c:pt>
                <c:pt idx="27285">
                  <c:v>8.9697899999999997E-2</c:v>
                </c:pt>
                <c:pt idx="27286">
                  <c:v>8.9064299999999999E-2</c:v>
                </c:pt>
                <c:pt idx="27287">
                  <c:v>8.8423600000000005E-2</c:v>
                </c:pt>
                <c:pt idx="27288">
                  <c:v>8.7775800000000001E-2</c:v>
                </c:pt>
                <c:pt idx="27289">
                  <c:v>8.7119500000000002E-2</c:v>
                </c:pt>
                <c:pt idx="27290">
                  <c:v>8.6454400000000001E-2</c:v>
                </c:pt>
                <c:pt idx="27291">
                  <c:v>8.5781999999999997E-2</c:v>
                </c:pt>
                <c:pt idx="27292">
                  <c:v>8.5103700000000004E-2</c:v>
                </c:pt>
                <c:pt idx="27293">
                  <c:v>8.44197E-2</c:v>
                </c:pt>
                <c:pt idx="27294">
                  <c:v>8.3730399999999996E-2</c:v>
                </c:pt>
                <c:pt idx="27295">
                  <c:v>8.3036100000000002E-2</c:v>
                </c:pt>
                <c:pt idx="27296">
                  <c:v>8.2337400000000005E-2</c:v>
                </c:pt>
                <c:pt idx="27297">
                  <c:v>8.1634600000000002E-2</c:v>
                </c:pt>
                <c:pt idx="27298">
                  <c:v>8.0927299999999994E-2</c:v>
                </c:pt>
                <c:pt idx="27299">
                  <c:v>8.0215400000000006E-2</c:v>
                </c:pt>
                <c:pt idx="27300">
                  <c:v>7.9499E-2</c:v>
                </c:pt>
                <c:pt idx="27301">
                  <c:v>7.8778500000000001E-2</c:v>
                </c:pt>
                <c:pt idx="27302">
                  <c:v>7.8054899999999997E-2</c:v>
                </c:pt>
                <c:pt idx="27303">
                  <c:v>7.7329800000000004E-2</c:v>
                </c:pt>
                <c:pt idx="27304">
                  <c:v>7.6604400000000003E-2</c:v>
                </c:pt>
                <c:pt idx="27305">
                  <c:v>7.5879000000000002E-2</c:v>
                </c:pt>
                <c:pt idx="27306">
                  <c:v>7.5153399999999995E-2</c:v>
                </c:pt>
                <c:pt idx="27307">
                  <c:v>7.4427900000000005E-2</c:v>
                </c:pt>
                <c:pt idx="27308">
                  <c:v>7.3702599999999993E-2</c:v>
                </c:pt>
                <c:pt idx="27309">
                  <c:v>7.2978000000000001E-2</c:v>
                </c:pt>
                <c:pt idx="27310">
                  <c:v>7.2254700000000005E-2</c:v>
                </c:pt>
                <c:pt idx="27311">
                  <c:v>7.1533799999999995E-2</c:v>
                </c:pt>
                <c:pt idx="27312">
                  <c:v>7.0815600000000006E-2</c:v>
                </c:pt>
                <c:pt idx="27313">
                  <c:v>7.0099400000000006E-2</c:v>
                </c:pt>
                <c:pt idx="27314">
                  <c:v>6.9385100000000005E-2</c:v>
                </c:pt>
                <c:pt idx="27315">
                  <c:v>6.8672999999999998E-2</c:v>
                </c:pt>
                <c:pt idx="27316">
                  <c:v>6.7963899999999994E-2</c:v>
                </c:pt>
                <c:pt idx="27317">
                  <c:v>6.7258600000000002E-2</c:v>
                </c:pt>
                <c:pt idx="27318">
                  <c:v>6.65578E-2</c:v>
                </c:pt>
                <c:pt idx="27319">
                  <c:v>6.5862599999999993E-2</c:v>
                </c:pt>
                <c:pt idx="27320">
                  <c:v>6.5173900000000007E-2</c:v>
                </c:pt>
                <c:pt idx="27321">
                  <c:v>6.4493200000000001E-2</c:v>
                </c:pt>
                <c:pt idx="27322">
                  <c:v>6.3822000000000004E-2</c:v>
                </c:pt>
                <c:pt idx="27323">
                  <c:v>6.3161300000000004E-2</c:v>
                </c:pt>
                <c:pt idx="27324">
                  <c:v>6.2511899999999995E-2</c:v>
                </c:pt>
                <c:pt idx="27325">
                  <c:v>6.1874800000000001E-2</c:v>
                </c:pt>
                <c:pt idx="27326">
                  <c:v>6.1250600000000002E-2</c:v>
                </c:pt>
                <c:pt idx="27327">
                  <c:v>6.0640100000000002E-2</c:v>
                </c:pt>
                <c:pt idx="27328">
                  <c:v>6.0043399999999997E-2</c:v>
                </c:pt>
                <c:pt idx="27329">
                  <c:v>5.9461100000000003E-2</c:v>
                </c:pt>
                <c:pt idx="27330">
                  <c:v>5.8892800000000002E-2</c:v>
                </c:pt>
                <c:pt idx="27331">
                  <c:v>5.8337800000000002E-2</c:v>
                </c:pt>
                <c:pt idx="27332">
                  <c:v>5.7796100000000003E-2</c:v>
                </c:pt>
                <c:pt idx="27333">
                  <c:v>5.7268800000000002E-2</c:v>
                </c:pt>
                <c:pt idx="27334">
                  <c:v>5.6757599999999998E-2</c:v>
                </c:pt>
                <c:pt idx="27335">
                  <c:v>5.6264099999999997E-2</c:v>
                </c:pt>
                <c:pt idx="27336">
                  <c:v>5.5790600000000003E-2</c:v>
                </c:pt>
                <c:pt idx="27337">
                  <c:v>5.5338499999999999E-2</c:v>
                </c:pt>
                <c:pt idx="27338">
                  <c:v>5.4907400000000002E-2</c:v>
                </c:pt>
                <c:pt idx="27339">
                  <c:v>5.4497299999999999E-2</c:v>
                </c:pt>
                <c:pt idx="27340">
                  <c:v>5.4108799999999999E-2</c:v>
                </c:pt>
                <c:pt idx="27341">
                  <c:v>5.37435E-2</c:v>
                </c:pt>
                <c:pt idx="27342">
                  <c:v>5.3403300000000001E-2</c:v>
                </c:pt>
                <c:pt idx="27343">
                  <c:v>5.3089499999999998E-2</c:v>
                </c:pt>
                <c:pt idx="27344">
                  <c:v>5.2802399999999999E-2</c:v>
                </c:pt>
                <c:pt idx="27345">
                  <c:v>5.2542800000000001E-2</c:v>
                </c:pt>
                <c:pt idx="27346">
                  <c:v>5.23121E-2</c:v>
                </c:pt>
                <c:pt idx="27347">
                  <c:v>5.2110499999999997E-2</c:v>
                </c:pt>
                <c:pt idx="27348">
                  <c:v>5.1937400000000002E-2</c:v>
                </c:pt>
                <c:pt idx="27349">
                  <c:v>5.1793199999999998E-2</c:v>
                </c:pt>
                <c:pt idx="27350">
                  <c:v>5.1679299999999997E-2</c:v>
                </c:pt>
                <c:pt idx="27351">
                  <c:v>5.1596599999999999E-2</c:v>
                </c:pt>
                <c:pt idx="27352">
                  <c:v>5.1545500000000001E-2</c:v>
                </c:pt>
                <c:pt idx="27353">
                  <c:v>5.1525300000000003E-2</c:v>
                </c:pt>
                <c:pt idx="27354">
                  <c:v>5.1535600000000001E-2</c:v>
                </c:pt>
                <c:pt idx="27355">
                  <c:v>5.15766E-2</c:v>
                </c:pt>
                <c:pt idx="27356">
                  <c:v>5.16497E-2</c:v>
                </c:pt>
                <c:pt idx="27357">
                  <c:v>5.1756400000000001E-2</c:v>
                </c:pt>
                <c:pt idx="27358">
                  <c:v>5.1897199999999997E-2</c:v>
                </c:pt>
                <c:pt idx="27359">
                  <c:v>5.2073099999999997E-2</c:v>
                </c:pt>
                <c:pt idx="27360">
                  <c:v>5.2284799999999999E-2</c:v>
                </c:pt>
                <c:pt idx="27361">
                  <c:v>5.2533000000000003E-2</c:v>
                </c:pt>
                <c:pt idx="27362">
                  <c:v>5.2817999999999997E-2</c:v>
                </c:pt>
                <c:pt idx="27363">
                  <c:v>5.3140600000000003E-2</c:v>
                </c:pt>
                <c:pt idx="27364">
                  <c:v>5.3501100000000003E-2</c:v>
                </c:pt>
                <c:pt idx="27365">
                  <c:v>5.3899599999999999E-2</c:v>
                </c:pt>
                <c:pt idx="27366">
                  <c:v>5.4336200000000001E-2</c:v>
                </c:pt>
                <c:pt idx="27367">
                  <c:v>5.4811199999999997E-2</c:v>
                </c:pt>
                <c:pt idx="27368">
                  <c:v>5.5324600000000002E-2</c:v>
                </c:pt>
                <c:pt idx="27369">
                  <c:v>5.5876700000000001E-2</c:v>
                </c:pt>
                <c:pt idx="27370">
                  <c:v>5.6467900000000001E-2</c:v>
                </c:pt>
                <c:pt idx="27371">
                  <c:v>5.7098500000000003E-2</c:v>
                </c:pt>
                <c:pt idx="27372">
                  <c:v>5.7767800000000001E-2</c:v>
                </c:pt>
                <c:pt idx="27373">
                  <c:v>5.8475199999999998E-2</c:v>
                </c:pt>
                <c:pt idx="27374">
                  <c:v>5.9220700000000001E-2</c:v>
                </c:pt>
                <c:pt idx="27375">
                  <c:v>6.0004200000000001E-2</c:v>
                </c:pt>
                <c:pt idx="27376">
                  <c:v>6.0825900000000002E-2</c:v>
                </c:pt>
                <c:pt idx="27377">
                  <c:v>6.1685799999999999E-2</c:v>
                </c:pt>
                <c:pt idx="27378">
                  <c:v>6.2583100000000003E-2</c:v>
                </c:pt>
                <c:pt idx="27379">
                  <c:v>6.3517000000000004E-2</c:v>
                </c:pt>
                <c:pt idx="27380">
                  <c:v>6.4487600000000006E-2</c:v>
                </c:pt>
                <c:pt idx="27381">
                  <c:v>6.5495200000000003E-2</c:v>
                </c:pt>
                <c:pt idx="27382">
                  <c:v>6.6538799999999995E-2</c:v>
                </c:pt>
                <c:pt idx="27383">
                  <c:v>6.7616099999999998E-2</c:v>
                </c:pt>
                <c:pt idx="27384">
                  <c:v>6.8725499999999995E-2</c:v>
                </c:pt>
                <c:pt idx="27385">
                  <c:v>6.9866300000000006E-2</c:v>
                </c:pt>
                <c:pt idx="27386">
                  <c:v>7.1038799999999999E-2</c:v>
                </c:pt>
                <c:pt idx="27387">
                  <c:v>7.2243500000000002E-2</c:v>
                </c:pt>
                <c:pt idx="27388">
                  <c:v>7.3479799999999998E-2</c:v>
                </c:pt>
                <c:pt idx="27389">
                  <c:v>7.4746499999999994E-2</c:v>
                </c:pt>
                <c:pt idx="27390">
                  <c:v>7.6042600000000002E-2</c:v>
                </c:pt>
                <c:pt idx="27391">
                  <c:v>7.7366599999999994E-2</c:v>
                </c:pt>
                <c:pt idx="27392">
                  <c:v>7.8716999999999995E-2</c:v>
                </c:pt>
                <c:pt idx="27393">
                  <c:v>8.0091700000000002E-2</c:v>
                </c:pt>
                <c:pt idx="27394">
                  <c:v>8.1489099999999995E-2</c:v>
                </c:pt>
                <c:pt idx="27395">
                  <c:v>8.2907900000000007E-2</c:v>
                </c:pt>
                <c:pt idx="27396">
                  <c:v>8.4348000000000006E-2</c:v>
                </c:pt>
                <c:pt idx="27397">
                  <c:v>8.5809099999999999E-2</c:v>
                </c:pt>
                <c:pt idx="27398">
                  <c:v>8.7290000000000006E-2</c:v>
                </c:pt>
                <c:pt idx="27399">
                  <c:v>8.8788800000000001E-2</c:v>
                </c:pt>
                <c:pt idx="27400">
                  <c:v>9.0304200000000001E-2</c:v>
                </c:pt>
                <c:pt idx="27401">
                  <c:v>9.1834799999999994E-2</c:v>
                </c:pt>
                <c:pt idx="27402">
                  <c:v>9.33784E-2</c:v>
                </c:pt>
                <c:pt idx="27403">
                  <c:v>9.4933400000000001E-2</c:v>
                </c:pt>
                <c:pt idx="27404">
                  <c:v>9.6498200000000006E-2</c:v>
                </c:pt>
                <c:pt idx="27405">
                  <c:v>9.8072099999999995E-2</c:v>
                </c:pt>
                <c:pt idx="27406">
                  <c:v>9.9653500000000006E-2</c:v>
                </c:pt>
                <c:pt idx="27407">
                  <c:v>0.10124</c:v>
                </c:pt>
                <c:pt idx="27408">
                  <c:v>0.10283100000000001</c:v>
                </c:pt>
                <c:pt idx="27409">
                  <c:v>0.104423</c:v>
                </c:pt>
                <c:pt idx="27410">
                  <c:v>0.106014</c:v>
                </c:pt>
                <c:pt idx="27411">
                  <c:v>0.10760400000000001</c:v>
                </c:pt>
                <c:pt idx="27412">
                  <c:v>0.10918899999999999</c:v>
                </c:pt>
                <c:pt idx="27413">
                  <c:v>0.11076800000000001</c:v>
                </c:pt>
                <c:pt idx="27414">
                  <c:v>0.11233899999999999</c:v>
                </c:pt>
                <c:pt idx="27415">
                  <c:v>0.113899</c:v>
                </c:pt>
                <c:pt idx="27416">
                  <c:v>0.115448</c:v>
                </c:pt>
                <c:pt idx="27417">
                  <c:v>0.116982</c:v>
                </c:pt>
                <c:pt idx="27418">
                  <c:v>0.11849899999999999</c:v>
                </c:pt>
                <c:pt idx="27419">
                  <c:v>0.11999799999999999</c:v>
                </c:pt>
                <c:pt idx="27420">
                  <c:v>0.121475</c:v>
                </c:pt>
                <c:pt idx="27421">
                  <c:v>0.12293</c:v>
                </c:pt>
                <c:pt idx="27422">
                  <c:v>0.12436</c:v>
                </c:pt>
                <c:pt idx="27423">
                  <c:v>0.12576300000000001</c:v>
                </c:pt>
                <c:pt idx="27424">
                  <c:v>0.127136</c:v>
                </c:pt>
                <c:pt idx="27425">
                  <c:v>0.12847900000000001</c:v>
                </c:pt>
                <c:pt idx="27426">
                  <c:v>0.12979099999999999</c:v>
                </c:pt>
                <c:pt idx="27427">
                  <c:v>0.13106899999999999</c:v>
                </c:pt>
                <c:pt idx="27428">
                  <c:v>0.13231200000000001</c:v>
                </c:pt>
                <c:pt idx="27429">
                  <c:v>0.133518</c:v>
                </c:pt>
                <c:pt idx="27430">
                  <c:v>0.134684</c:v>
                </c:pt>
                <c:pt idx="27431">
                  <c:v>0.13580900000000001</c:v>
                </c:pt>
                <c:pt idx="27432">
                  <c:v>0.13689100000000001</c:v>
                </c:pt>
                <c:pt idx="27433">
                  <c:v>0.13792699999999999</c:v>
                </c:pt>
                <c:pt idx="27434">
                  <c:v>0.13891700000000001</c:v>
                </c:pt>
                <c:pt idx="27435">
                  <c:v>0.13985900000000001</c:v>
                </c:pt>
                <c:pt idx="27436">
                  <c:v>0.14075099999999999</c:v>
                </c:pt>
                <c:pt idx="27437">
                  <c:v>0.14159099999999999</c:v>
                </c:pt>
                <c:pt idx="27438">
                  <c:v>0.14237900000000001</c:v>
                </c:pt>
                <c:pt idx="27439">
                  <c:v>0.14311299999999999</c:v>
                </c:pt>
                <c:pt idx="27440">
                  <c:v>0.14379400000000001</c:v>
                </c:pt>
                <c:pt idx="27441">
                  <c:v>0.14441999999999999</c:v>
                </c:pt>
                <c:pt idx="27442">
                  <c:v>0.14499200000000001</c:v>
                </c:pt>
                <c:pt idx="27443">
                  <c:v>0.145507</c:v>
                </c:pt>
                <c:pt idx="27444">
                  <c:v>0.14596400000000001</c:v>
                </c:pt>
                <c:pt idx="27445">
                  <c:v>0.14636199999999999</c:v>
                </c:pt>
                <c:pt idx="27446">
                  <c:v>0.146701</c:v>
                </c:pt>
                <c:pt idx="27447">
                  <c:v>0.146979</c:v>
                </c:pt>
                <c:pt idx="27448">
                  <c:v>0.147198</c:v>
                </c:pt>
                <c:pt idx="27449">
                  <c:v>0.14735599999999999</c:v>
                </c:pt>
                <c:pt idx="27450">
                  <c:v>0.147453</c:v>
                </c:pt>
                <c:pt idx="27451">
                  <c:v>0.14749100000000001</c:v>
                </c:pt>
                <c:pt idx="27452">
                  <c:v>0.14746799999999999</c:v>
                </c:pt>
                <c:pt idx="27453">
                  <c:v>0.14738399999999999</c:v>
                </c:pt>
                <c:pt idx="27454">
                  <c:v>0.14724000000000001</c:v>
                </c:pt>
                <c:pt idx="27455">
                  <c:v>0.147035</c:v>
                </c:pt>
                <c:pt idx="27456">
                  <c:v>0.14677000000000001</c:v>
                </c:pt>
                <c:pt idx="27457">
                  <c:v>0.14644399999999999</c:v>
                </c:pt>
                <c:pt idx="27458">
                  <c:v>0.14605799999999999</c:v>
                </c:pt>
                <c:pt idx="27459">
                  <c:v>0.14561299999999999</c:v>
                </c:pt>
                <c:pt idx="27460">
                  <c:v>0.14511099999999999</c:v>
                </c:pt>
                <c:pt idx="27461">
                  <c:v>0.14455100000000001</c:v>
                </c:pt>
                <c:pt idx="27462">
                  <c:v>0.14393500000000001</c:v>
                </c:pt>
                <c:pt idx="27463">
                  <c:v>0.143262</c:v>
                </c:pt>
                <c:pt idx="27464">
                  <c:v>0.14253399999999999</c:v>
                </c:pt>
                <c:pt idx="27465">
                  <c:v>0.14174999999999999</c:v>
                </c:pt>
                <c:pt idx="27466">
                  <c:v>0.14091300000000001</c:v>
                </c:pt>
                <c:pt idx="27467">
                  <c:v>0.14002500000000001</c:v>
                </c:pt>
                <c:pt idx="27468">
                  <c:v>0.13908599999999999</c:v>
                </c:pt>
                <c:pt idx="27469">
                  <c:v>0.138099</c:v>
                </c:pt>
                <c:pt idx="27470">
                  <c:v>0.13706299999999999</c:v>
                </c:pt>
                <c:pt idx="27471">
                  <c:v>0.13598199999999999</c:v>
                </c:pt>
                <c:pt idx="27472">
                  <c:v>0.134857</c:v>
                </c:pt>
                <c:pt idx="27473">
                  <c:v>0.133691</c:v>
                </c:pt>
                <c:pt idx="27474">
                  <c:v>0.13248599999999999</c:v>
                </c:pt>
                <c:pt idx="27475">
                  <c:v>0.131243</c:v>
                </c:pt>
                <c:pt idx="27476">
                  <c:v>0.129966</c:v>
                </c:pt>
                <c:pt idx="27477">
                  <c:v>0.12865599999999999</c:v>
                </c:pt>
                <c:pt idx="27478">
                  <c:v>0.12731700000000001</c:v>
                </c:pt>
                <c:pt idx="27479">
                  <c:v>0.12594900000000001</c:v>
                </c:pt>
                <c:pt idx="27480">
                  <c:v>0.124555</c:v>
                </c:pt>
                <c:pt idx="27481">
                  <c:v>0.123137</c:v>
                </c:pt>
                <c:pt idx="27482">
                  <c:v>0.121696</c:v>
                </c:pt>
                <c:pt idx="27483">
                  <c:v>0.12023399999999999</c:v>
                </c:pt>
                <c:pt idx="27484">
                  <c:v>0.118753</c:v>
                </c:pt>
                <c:pt idx="27485">
                  <c:v>0.117256</c:v>
                </c:pt>
                <c:pt idx="27486">
                  <c:v>0.115745</c:v>
                </c:pt>
                <c:pt idx="27487">
                  <c:v>0.11422400000000001</c:v>
                </c:pt>
                <c:pt idx="27488">
                  <c:v>0.112694</c:v>
                </c:pt>
                <c:pt idx="27489">
                  <c:v>0.11115800000000001</c:v>
                </c:pt>
                <c:pt idx="27490">
                  <c:v>0.10961899999999999</c:v>
                </c:pt>
                <c:pt idx="27491">
                  <c:v>0.10807700000000001</c:v>
                </c:pt>
                <c:pt idx="27492">
                  <c:v>0.106534</c:v>
                </c:pt>
                <c:pt idx="27493">
                  <c:v>0.104994</c:v>
                </c:pt>
                <c:pt idx="27494">
                  <c:v>0.10345799999999999</c:v>
                </c:pt>
                <c:pt idx="27495">
                  <c:v>0.101928</c:v>
                </c:pt>
                <c:pt idx="27496">
                  <c:v>0.100408</c:v>
                </c:pt>
                <c:pt idx="27497">
                  <c:v>9.8900399999999999E-2</c:v>
                </c:pt>
                <c:pt idx="27498">
                  <c:v>9.7406800000000002E-2</c:v>
                </c:pt>
                <c:pt idx="27499">
                  <c:v>9.5929100000000003E-2</c:v>
                </c:pt>
                <c:pt idx="27500">
                  <c:v>9.4468899999999995E-2</c:v>
                </c:pt>
                <c:pt idx="27501">
                  <c:v>9.3028200000000005E-2</c:v>
                </c:pt>
                <c:pt idx="27502">
                  <c:v>9.1608800000000004E-2</c:v>
                </c:pt>
                <c:pt idx="27503">
                  <c:v>9.0213100000000004E-2</c:v>
                </c:pt>
                <c:pt idx="27504">
                  <c:v>8.8842900000000002E-2</c:v>
                </c:pt>
                <c:pt idx="27505">
                  <c:v>8.75002E-2</c:v>
                </c:pt>
                <c:pt idx="27506">
                  <c:v>8.6186899999999997E-2</c:v>
                </c:pt>
                <c:pt idx="27507">
                  <c:v>8.49047E-2</c:v>
                </c:pt>
                <c:pt idx="27508">
                  <c:v>8.3655599999999997E-2</c:v>
                </c:pt>
                <c:pt idx="27509">
                  <c:v>8.2441200000000006E-2</c:v>
                </c:pt>
                <c:pt idx="27510">
                  <c:v>8.12634E-2</c:v>
                </c:pt>
                <c:pt idx="27511">
                  <c:v>8.0123100000000003E-2</c:v>
                </c:pt>
                <c:pt idx="27512">
                  <c:v>7.9021499999999995E-2</c:v>
                </c:pt>
                <c:pt idx="27513">
                  <c:v>7.7960299999999996E-2</c:v>
                </c:pt>
                <c:pt idx="27514">
                  <c:v>7.6941599999999999E-2</c:v>
                </c:pt>
                <c:pt idx="27515">
                  <c:v>7.5967300000000001E-2</c:v>
                </c:pt>
                <c:pt idx="27516">
                  <c:v>7.5038800000000003E-2</c:v>
                </c:pt>
                <c:pt idx="27517">
                  <c:v>7.4156899999999998E-2</c:v>
                </c:pt>
                <c:pt idx="27518">
                  <c:v>7.3322799999999994E-2</c:v>
                </c:pt>
                <c:pt idx="27519">
                  <c:v>7.2537199999999996E-2</c:v>
                </c:pt>
                <c:pt idx="27520">
                  <c:v>7.1800699999999995E-2</c:v>
                </c:pt>
                <c:pt idx="27521">
                  <c:v>7.1113399999999993E-2</c:v>
                </c:pt>
                <c:pt idx="27522">
                  <c:v>7.0475599999999999E-2</c:v>
                </c:pt>
                <c:pt idx="27523">
                  <c:v>6.98883E-2</c:v>
                </c:pt>
                <c:pt idx="27524">
                  <c:v>6.9353100000000001E-2</c:v>
                </c:pt>
                <c:pt idx="27525">
                  <c:v>6.8870700000000007E-2</c:v>
                </c:pt>
                <c:pt idx="27526">
                  <c:v>6.8441500000000002E-2</c:v>
                </c:pt>
                <c:pt idx="27527">
                  <c:v>6.8065899999999999E-2</c:v>
                </c:pt>
                <c:pt idx="27528">
                  <c:v>6.7744499999999999E-2</c:v>
                </c:pt>
                <c:pt idx="27529">
                  <c:v>6.7477700000000002E-2</c:v>
                </c:pt>
                <c:pt idx="27530">
                  <c:v>6.7265699999999998E-2</c:v>
                </c:pt>
                <c:pt idx="27531">
                  <c:v>6.7108200000000007E-2</c:v>
                </c:pt>
                <c:pt idx="27532">
                  <c:v>6.7004999999999995E-2</c:v>
                </c:pt>
                <c:pt idx="27533">
                  <c:v>6.6956100000000005E-2</c:v>
                </c:pt>
                <c:pt idx="27534">
                  <c:v>6.6961099999999996E-2</c:v>
                </c:pt>
                <c:pt idx="27535">
                  <c:v>6.7019400000000007E-2</c:v>
                </c:pt>
                <c:pt idx="27536">
                  <c:v>6.7130400000000007E-2</c:v>
                </c:pt>
                <c:pt idx="27537">
                  <c:v>6.7294099999999996E-2</c:v>
                </c:pt>
                <c:pt idx="27538">
                  <c:v>6.7510700000000007E-2</c:v>
                </c:pt>
                <c:pt idx="27539">
                  <c:v>6.7780000000000007E-2</c:v>
                </c:pt>
                <c:pt idx="27540">
                  <c:v>6.8100999999999995E-2</c:v>
                </c:pt>
                <c:pt idx="27541">
                  <c:v>6.8472500000000006E-2</c:v>
                </c:pt>
                <c:pt idx="27542">
                  <c:v>6.8892900000000007E-2</c:v>
                </c:pt>
                <c:pt idx="27543">
                  <c:v>6.9360599999999994E-2</c:v>
                </c:pt>
                <c:pt idx="27544">
                  <c:v>6.9874599999999995E-2</c:v>
                </c:pt>
                <c:pt idx="27545">
                  <c:v>7.0433700000000002E-2</c:v>
                </c:pt>
                <c:pt idx="27546">
                  <c:v>7.1037000000000003E-2</c:v>
                </c:pt>
                <c:pt idx="27547">
                  <c:v>7.1683899999999995E-2</c:v>
                </c:pt>
                <c:pt idx="27548">
                  <c:v>7.2373499999999993E-2</c:v>
                </c:pt>
                <c:pt idx="27549">
                  <c:v>7.3103399999999999E-2</c:v>
                </c:pt>
                <c:pt idx="27550">
                  <c:v>7.3871099999999995E-2</c:v>
                </c:pt>
                <c:pt idx="27551">
                  <c:v>7.4674900000000002E-2</c:v>
                </c:pt>
                <c:pt idx="27552">
                  <c:v>7.55136E-2</c:v>
                </c:pt>
                <c:pt idx="27553">
                  <c:v>7.6386300000000004E-2</c:v>
                </c:pt>
                <c:pt idx="27554">
                  <c:v>7.7291399999999996E-2</c:v>
                </c:pt>
                <c:pt idx="27555">
                  <c:v>7.8227400000000002E-2</c:v>
                </c:pt>
                <c:pt idx="27556">
                  <c:v>7.9193200000000005E-2</c:v>
                </c:pt>
                <c:pt idx="27557">
                  <c:v>8.0186900000000005E-2</c:v>
                </c:pt>
                <c:pt idx="27558">
                  <c:v>8.1206399999999998E-2</c:v>
                </c:pt>
                <c:pt idx="27559">
                  <c:v>8.2249600000000006E-2</c:v>
                </c:pt>
                <c:pt idx="27560">
                  <c:v>8.3314799999999994E-2</c:v>
                </c:pt>
                <c:pt idx="27561">
                  <c:v>8.4400799999999998E-2</c:v>
                </c:pt>
                <c:pt idx="27562">
                  <c:v>8.5506799999999994E-2</c:v>
                </c:pt>
                <c:pt idx="27563">
                  <c:v>8.6632700000000007E-2</c:v>
                </c:pt>
                <c:pt idx="27564">
                  <c:v>8.7777499999999994E-2</c:v>
                </c:pt>
                <c:pt idx="27565">
                  <c:v>8.8938000000000003E-2</c:v>
                </c:pt>
                <c:pt idx="27566">
                  <c:v>9.0109599999999998E-2</c:v>
                </c:pt>
                <c:pt idx="27567">
                  <c:v>9.1289599999999999E-2</c:v>
                </c:pt>
                <c:pt idx="27568">
                  <c:v>9.2475500000000002E-2</c:v>
                </c:pt>
                <c:pt idx="27569">
                  <c:v>9.3664499999999998E-2</c:v>
                </c:pt>
                <c:pt idx="27570">
                  <c:v>9.4853699999999999E-2</c:v>
                </c:pt>
                <c:pt idx="27571">
                  <c:v>9.6040899999999998E-2</c:v>
                </c:pt>
                <c:pt idx="27572">
                  <c:v>9.7223799999999999E-2</c:v>
                </c:pt>
                <c:pt idx="27573">
                  <c:v>9.8400000000000001E-2</c:v>
                </c:pt>
                <c:pt idx="27574">
                  <c:v>9.95669E-2</c:v>
                </c:pt>
                <c:pt idx="27575">
                  <c:v>0.10072200000000001</c:v>
                </c:pt>
                <c:pt idx="27576">
                  <c:v>0.101864</c:v>
                </c:pt>
                <c:pt idx="27577">
                  <c:v>0.102988</c:v>
                </c:pt>
                <c:pt idx="27578">
                  <c:v>0.104093</c:v>
                </c:pt>
                <c:pt idx="27579">
                  <c:v>0.10517600000000001</c:v>
                </c:pt>
                <c:pt idx="27580">
                  <c:v>0.106235</c:v>
                </c:pt>
                <c:pt idx="27581">
                  <c:v>0.107267</c:v>
                </c:pt>
                <c:pt idx="27582">
                  <c:v>0.10827199999999999</c:v>
                </c:pt>
                <c:pt idx="27583">
                  <c:v>0.109247</c:v>
                </c:pt>
                <c:pt idx="27584">
                  <c:v>0.110191</c:v>
                </c:pt>
                <c:pt idx="27585">
                  <c:v>0.11110100000000001</c:v>
                </c:pt>
                <c:pt idx="27586">
                  <c:v>0.11197699999999999</c:v>
                </c:pt>
                <c:pt idx="27587">
                  <c:v>0.112816</c:v>
                </c:pt>
                <c:pt idx="27588">
                  <c:v>0.11361499999999999</c:v>
                </c:pt>
                <c:pt idx="27589">
                  <c:v>0.114374</c:v>
                </c:pt>
                <c:pt idx="27590">
                  <c:v>0.11509</c:v>
                </c:pt>
                <c:pt idx="27591">
                  <c:v>0.115762</c:v>
                </c:pt>
                <c:pt idx="27592">
                  <c:v>0.116387</c:v>
                </c:pt>
                <c:pt idx="27593">
                  <c:v>0.116965</c:v>
                </c:pt>
                <c:pt idx="27594">
                  <c:v>0.117492</c:v>
                </c:pt>
                <c:pt idx="27595">
                  <c:v>0.117969</c:v>
                </c:pt>
                <c:pt idx="27596">
                  <c:v>0.118393</c:v>
                </c:pt>
                <c:pt idx="27597">
                  <c:v>0.11876299999999999</c:v>
                </c:pt>
                <c:pt idx="27598">
                  <c:v>0.119078</c:v>
                </c:pt>
                <c:pt idx="27599">
                  <c:v>0.119336</c:v>
                </c:pt>
                <c:pt idx="27600">
                  <c:v>0.119537</c:v>
                </c:pt>
                <c:pt idx="27601">
                  <c:v>0.11967999999999999</c:v>
                </c:pt>
                <c:pt idx="27602">
                  <c:v>0.11976299999999999</c:v>
                </c:pt>
                <c:pt idx="27603">
                  <c:v>0.119786</c:v>
                </c:pt>
                <c:pt idx="27604">
                  <c:v>0.11974899999999999</c:v>
                </c:pt>
                <c:pt idx="27605">
                  <c:v>0.11965099999999999</c:v>
                </c:pt>
                <c:pt idx="27606">
                  <c:v>0.119492</c:v>
                </c:pt>
                <c:pt idx="27607">
                  <c:v>0.119272</c:v>
                </c:pt>
                <c:pt idx="27608">
                  <c:v>0.118991</c:v>
                </c:pt>
                <c:pt idx="27609">
                  <c:v>0.118648</c:v>
                </c:pt>
                <c:pt idx="27610">
                  <c:v>0.118243</c:v>
                </c:pt>
                <c:pt idx="27611">
                  <c:v>0.11777700000000001</c:v>
                </c:pt>
                <c:pt idx="27612">
                  <c:v>0.11725099999999999</c:v>
                </c:pt>
                <c:pt idx="27613">
                  <c:v>0.116665</c:v>
                </c:pt>
                <c:pt idx="27614">
                  <c:v>0.11602</c:v>
                </c:pt>
                <c:pt idx="27615">
                  <c:v>0.115317</c:v>
                </c:pt>
                <c:pt idx="27616">
                  <c:v>0.11455799999999999</c:v>
                </c:pt>
                <c:pt idx="27617">
                  <c:v>0.113742</c:v>
                </c:pt>
                <c:pt idx="27618">
                  <c:v>0.112872</c:v>
                </c:pt>
                <c:pt idx="27619">
                  <c:v>0.11194900000000001</c:v>
                </c:pt>
                <c:pt idx="27620">
                  <c:v>0.110974</c:v>
                </c:pt>
                <c:pt idx="27621">
                  <c:v>0.109948</c:v>
                </c:pt>
                <c:pt idx="27622">
                  <c:v>0.108872</c:v>
                </c:pt>
                <c:pt idx="27623">
                  <c:v>0.107749</c:v>
                </c:pt>
                <c:pt idx="27624">
                  <c:v>0.10657999999999999</c:v>
                </c:pt>
                <c:pt idx="27625">
                  <c:v>0.105367</c:v>
                </c:pt>
                <c:pt idx="27626">
                  <c:v>0.104113</c:v>
                </c:pt>
                <c:pt idx="27627">
                  <c:v>0.10281999999999999</c:v>
                </c:pt>
                <c:pt idx="27628">
                  <c:v>0.101491</c:v>
                </c:pt>
                <c:pt idx="27629">
                  <c:v>0.10012799999999999</c:v>
                </c:pt>
                <c:pt idx="27630">
                  <c:v>9.8732100000000003E-2</c:v>
                </c:pt>
                <c:pt idx="27631">
                  <c:v>9.7306599999999993E-2</c:v>
                </c:pt>
                <c:pt idx="27632">
                  <c:v>9.5853900000000006E-2</c:v>
                </c:pt>
                <c:pt idx="27633">
                  <c:v>9.4377000000000003E-2</c:v>
                </c:pt>
                <c:pt idx="27634">
                  <c:v>9.2879500000000004E-2</c:v>
                </c:pt>
                <c:pt idx="27635">
                  <c:v>9.1364600000000004E-2</c:v>
                </c:pt>
                <c:pt idx="27636">
                  <c:v>8.9834999999999998E-2</c:v>
                </c:pt>
                <c:pt idx="27637">
                  <c:v>8.8292399999999993E-2</c:v>
                </c:pt>
                <c:pt idx="27638">
                  <c:v>8.6738899999999994E-2</c:v>
                </c:pt>
                <c:pt idx="27639">
                  <c:v>8.5177500000000003E-2</c:v>
                </c:pt>
                <c:pt idx="27640">
                  <c:v>8.3611699999999997E-2</c:v>
                </c:pt>
                <c:pt idx="27641">
                  <c:v>8.2044599999999995E-2</c:v>
                </c:pt>
                <c:pt idx="27642">
                  <c:v>8.0478800000000003E-2</c:v>
                </c:pt>
                <c:pt idx="27643">
                  <c:v>7.8917500000000002E-2</c:v>
                </c:pt>
                <c:pt idx="27644">
                  <c:v>7.7363699999999994E-2</c:v>
                </c:pt>
                <c:pt idx="27645">
                  <c:v>7.5820399999999996E-2</c:v>
                </c:pt>
                <c:pt idx="27646">
                  <c:v>7.4290200000000001E-2</c:v>
                </c:pt>
                <c:pt idx="27647">
                  <c:v>7.2775400000000004E-2</c:v>
                </c:pt>
                <c:pt idx="27648">
                  <c:v>7.1279099999999998E-2</c:v>
                </c:pt>
                <c:pt idx="27649">
                  <c:v>6.9804900000000003E-2</c:v>
                </c:pt>
                <c:pt idx="27650">
                  <c:v>6.8357500000000002E-2</c:v>
                </c:pt>
                <c:pt idx="27651">
                  <c:v>6.6941500000000001E-2</c:v>
                </c:pt>
                <c:pt idx="27652">
                  <c:v>6.5559000000000006E-2</c:v>
                </c:pt>
                <c:pt idx="27653">
                  <c:v>6.4210299999999998E-2</c:v>
                </c:pt>
                <c:pt idx="27654">
                  <c:v>6.2896499999999994E-2</c:v>
                </c:pt>
                <c:pt idx="27655">
                  <c:v>6.1620399999999999E-2</c:v>
                </c:pt>
                <c:pt idx="27656">
                  <c:v>6.0384699999999999E-2</c:v>
                </c:pt>
                <c:pt idx="27657">
                  <c:v>5.9190899999999998E-2</c:v>
                </c:pt>
                <c:pt idx="27658">
                  <c:v>5.8040700000000001E-2</c:v>
                </c:pt>
                <c:pt idx="27659">
                  <c:v>5.6936100000000003E-2</c:v>
                </c:pt>
                <c:pt idx="27660">
                  <c:v>5.5879400000000003E-2</c:v>
                </c:pt>
                <c:pt idx="27661">
                  <c:v>5.4872200000000003E-2</c:v>
                </c:pt>
                <c:pt idx="27662">
                  <c:v>5.3915900000000003E-2</c:v>
                </c:pt>
                <c:pt idx="27663">
                  <c:v>5.3011599999999999E-2</c:v>
                </c:pt>
                <c:pt idx="27664">
                  <c:v>5.2160199999999997E-2</c:v>
                </c:pt>
                <c:pt idx="27665">
                  <c:v>5.1362199999999997E-2</c:v>
                </c:pt>
                <c:pt idx="27666">
                  <c:v>5.06186E-2</c:v>
                </c:pt>
                <c:pt idx="27667">
                  <c:v>4.99309E-2</c:v>
                </c:pt>
                <c:pt idx="27668">
                  <c:v>4.9300499999999997E-2</c:v>
                </c:pt>
                <c:pt idx="27669">
                  <c:v>4.8728500000000001E-2</c:v>
                </c:pt>
                <c:pt idx="27670">
                  <c:v>4.8215399999999999E-2</c:v>
                </c:pt>
                <c:pt idx="27671">
                  <c:v>4.7761999999999999E-2</c:v>
                </c:pt>
                <c:pt idx="27672">
                  <c:v>4.7369399999999999E-2</c:v>
                </c:pt>
                <c:pt idx="27673">
                  <c:v>4.70386E-2</c:v>
                </c:pt>
                <c:pt idx="27674">
                  <c:v>4.6770600000000002E-2</c:v>
                </c:pt>
                <c:pt idx="27675">
                  <c:v>4.6565200000000001E-2</c:v>
                </c:pt>
                <c:pt idx="27676">
                  <c:v>4.6422400000000003E-2</c:v>
                </c:pt>
                <c:pt idx="27677">
                  <c:v>4.63422E-2</c:v>
                </c:pt>
                <c:pt idx="27678">
                  <c:v>4.6324200000000003E-2</c:v>
                </c:pt>
                <c:pt idx="27679">
                  <c:v>4.6367800000000001E-2</c:v>
                </c:pt>
                <c:pt idx="27680">
                  <c:v>4.6472100000000002E-2</c:v>
                </c:pt>
                <c:pt idx="27681">
                  <c:v>4.6636299999999999E-2</c:v>
                </c:pt>
                <c:pt idx="27682">
                  <c:v>4.6859400000000002E-2</c:v>
                </c:pt>
                <c:pt idx="27683">
                  <c:v>4.7140599999999998E-2</c:v>
                </c:pt>
                <c:pt idx="27684">
                  <c:v>4.7479E-2</c:v>
                </c:pt>
                <c:pt idx="27685">
                  <c:v>4.7873600000000002E-2</c:v>
                </c:pt>
                <c:pt idx="27686">
                  <c:v>4.8323100000000001E-2</c:v>
                </c:pt>
                <c:pt idx="27687">
                  <c:v>4.8825500000000001E-2</c:v>
                </c:pt>
                <c:pt idx="27688">
                  <c:v>4.9378999999999999E-2</c:v>
                </c:pt>
                <c:pt idx="27689">
                  <c:v>4.99818E-2</c:v>
                </c:pt>
                <c:pt idx="27690">
                  <c:v>5.0632299999999998E-2</c:v>
                </c:pt>
                <c:pt idx="27691">
                  <c:v>5.1328600000000002E-2</c:v>
                </c:pt>
                <c:pt idx="27692">
                  <c:v>5.2068700000000002E-2</c:v>
                </c:pt>
                <c:pt idx="27693">
                  <c:v>5.2850599999999998E-2</c:v>
                </c:pt>
                <c:pt idx="27694">
                  <c:v>5.3672499999999998E-2</c:v>
                </c:pt>
                <c:pt idx="27695">
                  <c:v>5.45321E-2</c:v>
                </c:pt>
                <c:pt idx="27696">
                  <c:v>5.5427700000000003E-2</c:v>
                </c:pt>
                <c:pt idx="27697">
                  <c:v>5.6356900000000001E-2</c:v>
                </c:pt>
                <c:pt idx="27698">
                  <c:v>5.7317199999999999E-2</c:v>
                </c:pt>
                <c:pt idx="27699">
                  <c:v>5.8306200000000002E-2</c:v>
                </c:pt>
                <c:pt idx="27700">
                  <c:v>5.9321499999999999E-2</c:v>
                </c:pt>
                <c:pt idx="27701">
                  <c:v>6.0361499999999998E-2</c:v>
                </c:pt>
                <c:pt idx="27702">
                  <c:v>6.1423999999999999E-2</c:v>
                </c:pt>
                <c:pt idx="27703">
                  <c:v>6.2506800000000001E-2</c:v>
                </c:pt>
                <c:pt idx="27704">
                  <c:v>6.3606999999999997E-2</c:v>
                </c:pt>
                <c:pt idx="27705">
                  <c:v>6.4721699999999993E-2</c:v>
                </c:pt>
                <c:pt idx="27706">
                  <c:v>6.5847500000000003E-2</c:v>
                </c:pt>
                <c:pt idx="27707">
                  <c:v>6.6981299999999994E-2</c:v>
                </c:pt>
                <c:pt idx="27708">
                  <c:v>6.8120299999999995E-2</c:v>
                </c:pt>
                <c:pt idx="27709">
                  <c:v>6.9261400000000001E-2</c:v>
                </c:pt>
                <c:pt idx="27710">
                  <c:v>7.0401699999999998E-2</c:v>
                </c:pt>
                <c:pt idx="27711">
                  <c:v>7.1538299999999999E-2</c:v>
                </c:pt>
                <c:pt idx="27712">
                  <c:v>7.2668800000000006E-2</c:v>
                </c:pt>
                <c:pt idx="27713">
                  <c:v>7.3790400000000006E-2</c:v>
                </c:pt>
                <c:pt idx="27714">
                  <c:v>7.49002E-2</c:v>
                </c:pt>
                <c:pt idx="27715">
                  <c:v>7.5994999999999993E-2</c:v>
                </c:pt>
                <c:pt idx="27716">
                  <c:v>7.7071700000000007E-2</c:v>
                </c:pt>
                <c:pt idx="27717">
                  <c:v>7.8127299999999997E-2</c:v>
                </c:pt>
                <c:pt idx="27718">
                  <c:v>7.9159199999999999E-2</c:v>
                </c:pt>
                <c:pt idx="27719">
                  <c:v>8.0165200000000006E-2</c:v>
                </c:pt>
                <c:pt idx="27720">
                  <c:v>8.1143099999999996E-2</c:v>
                </c:pt>
                <c:pt idx="27721">
                  <c:v>8.2090899999999994E-2</c:v>
                </c:pt>
                <c:pt idx="27722">
                  <c:v>8.3006499999999997E-2</c:v>
                </c:pt>
                <c:pt idx="27723">
                  <c:v>8.3887299999999998E-2</c:v>
                </c:pt>
                <c:pt idx="27724">
                  <c:v>8.4730399999999997E-2</c:v>
                </c:pt>
                <c:pt idx="27725">
                  <c:v>8.5532700000000003E-2</c:v>
                </c:pt>
                <c:pt idx="27726">
                  <c:v>8.6291199999999998E-2</c:v>
                </c:pt>
                <c:pt idx="27727">
                  <c:v>8.7003800000000006E-2</c:v>
                </c:pt>
                <c:pt idx="27728">
                  <c:v>8.7668399999999994E-2</c:v>
                </c:pt>
                <c:pt idx="27729">
                  <c:v>8.8282700000000006E-2</c:v>
                </c:pt>
                <c:pt idx="27730">
                  <c:v>8.8844500000000007E-2</c:v>
                </c:pt>
                <c:pt idx="27731">
                  <c:v>8.9351799999999995E-2</c:v>
                </c:pt>
                <c:pt idx="27732">
                  <c:v>8.9802999999999994E-2</c:v>
                </c:pt>
                <c:pt idx="27733">
                  <c:v>9.0195899999999996E-2</c:v>
                </c:pt>
                <c:pt idx="27734">
                  <c:v>9.0528800000000006E-2</c:v>
                </c:pt>
                <c:pt idx="27735">
                  <c:v>9.0800099999999995E-2</c:v>
                </c:pt>
                <c:pt idx="27736">
                  <c:v>9.1008400000000003E-2</c:v>
                </c:pt>
                <c:pt idx="27737">
                  <c:v>9.1152300000000006E-2</c:v>
                </c:pt>
                <c:pt idx="27738">
                  <c:v>9.1230400000000003E-2</c:v>
                </c:pt>
                <c:pt idx="27739">
                  <c:v>9.1241900000000001E-2</c:v>
                </c:pt>
                <c:pt idx="27740">
                  <c:v>9.1185799999999997E-2</c:v>
                </c:pt>
                <c:pt idx="27741">
                  <c:v>9.1061299999999998E-2</c:v>
                </c:pt>
                <c:pt idx="27742">
                  <c:v>9.0867799999999999E-2</c:v>
                </c:pt>
                <c:pt idx="27743">
                  <c:v>9.0605000000000005E-2</c:v>
                </c:pt>
                <c:pt idx="27744">
                  <c:v>9.0272199999999997E-2</c:v>
                </c:pt>
                <c:pt idx="27745">
                  <c:v>8.9869000000000004E-2</c:v>
                </c:pt>
                <c:pt idx="27746">
                  <c:v>8.9394899999999999E-2</c:v>
                </c:pt>
                <c:pt idx="27747">
                  <c:v>8.8849700000000004E-2</c:v>
                </c:pt>
                <c:pt idx="27748">
                  <c:v>8.8233599999999995E-2</c:v>
                </c:pt>
                <c:pt idx="27749">
                  <c:v>8.75475E-2</c:v>
                </c:pt>
                <c:pt idx="27750">
                  <c:v>8.6791699999999999E-2</c:v>
                </c:pt>
                <c:pt idx="27751">
                  <c:v>8.5966399999999998E-2</c:v>
                </c:pt>
                <c:pt idx="27752">
                  <c:v>8.5071800000000003E-2</c:v>
                </c:pt>
                <c:pt idx="27753">
                  <c:v>8.4109199999999995E-2</c:v>
                </c:pt>
                <c:pt idx="27754">
                  <c:v>8.3079600000000003E-2</c:v>
                </c:pt>
                <c:pt idx="27755">
                  <c:v>8.1984500000000002E-2</c:v>
                </c:pt>
                <c:pt idx="27756">
                  <c:v>8.0824900000000005E-2</c:v>
                </c:pt>
                <c:pt idx="27757">
                  <c:v>7.9602099999999995E-2</c:v>
                </c:pt>
                <c:pt idx="27758">
                  <c:v>7.8317499999999998E-2</c:v>
                </c:pt>
                <c:pt idx="27759">
                  <c:v>7.6972499999999999E-2</c:v>
                </c:pt>
                <c:pt idx="27760">
                  <c:v>7.55686E-2</c:v>
                </c:pt>
                <c:pt idx="27761">
                  <c:v>7.4107800000000001E-2</c:v>
                </c:pt>
                <c:pt idx="27762">
                  <c:v>7.2592500000000004E-2</c:v>
                </c:pt>
                <c:pt idx="27763">
                  <c:v>7.1025000000000005E-2</c:v>
                </c:pt>
                <c:pt idx="27764">
                  <c:v>6.9407200000000002E-2</c:v>
                </c:pt>
                <c:pt idx="27765">
                  <c:v>6.7741700000000002E-2</c:v>
                </c:pt>
                <c:pt idx="27766">
                  <c:v>6.6030800000000001E-2</c:v>
                </c:pt>
                <c:pt idx="27767">
                  <c:v>6.4277000000000001E-2</c:v>
                </c:pt>
                <c:pt idx="27768">
                  <c:v>6.2482799999999998E-2</c:v>
                </c:pt>
                <c:pt idx="27769">
                  <c:v>6.0650799999999998E-2</c:v>
                </c:pt>
                <c:pt idx="27770">
                  <c:v>5.8783500000000002E-2</c:v>
                </c:pt>
                <c:pt idx="27771">
                  <c:v>5.6883499999999997E-2</c:v>
                </c:pt>
                <c:pt idx="27772">
                  <c:v>5.4954099999999999E-2</c:v>
                </c:pt>
                <c:pt idx="27773">
                  <c:v>5.2998999999999998E-2</c:v>
                </c:pt>
                <c:pt idx="27774">
                  <c:v>5.10211E-2</c:v>
                </c:pt>
                <c:pt idx="27775">
                  <c:v>4.9022799999999998E-2</c:v>
                </c:pt>
                <c:pt idx="27776">
                  <c:v>4.7007199999999999E-2</c:v>
                </c:pt>
                <c:pt idx="27777">
                  <c:v>4.4977999999999997E-2</c:v>
                </c:pt>
                <c:pt idx="27778">
                  <c:v>4.2938700000000003E-2</c:v>
                </c:pt>
                <c:pt idx="27779">
                  <c:v>4.0892699999999997E-2</c:v>
                </c:pt>
                <c:pt idx="27780">
                  <c:v>3.8843500000000003E-2</c:v>
                </c:pt>
                <c:pt idx="27781">
                  <c:v>3.67947E-2</c:v>
                </c:pt>
                <c:pt idx="27782">
                  <c:v>3.4750000000000003E-2</c:v>
                </c:pt>
                <c:pt idx="27783">
                  <c:v>3.2712499999999999E-2</c:v>
                </c:pt>
                <c:pt idx="27784">
                  <c:v>3.0685199999999999E-2</c:v>
                </c:pt>
                <c:pt idx="27785">
                  <c:v>2.86714E-2</c:v>
                </c:pt>
                <c:pt idx="27786">
                  <c:v>2.6675000000000001E-2</c:v>
                </c:pt>
                <c:pt idx="27787">
                  <c:v>2.4700400000000001E-2</c:v>
                </c:pt>
                <c:pt idx="27788">
                  <c:v>2.27528E-2</c:v>
                </c:pt>
                <c:pt idx="27789">
                  <c:v>2.0836899999999998E-2</c:v>
                </c:pt>
                <c:pt idx="27790">
                  <c:v>1.8954599999999999E-2</c:v>
                </c:pt>
                <c:pt idx="27791">
                  <c:v>1.7107199999999999E-2</c:v>
                </c:pt>
                <c:pt idx="27792">
                  <c:v>1.5297399999999999E-2</c:v>
                </c:pt>
                <c:pt idx="27793">
                  <c:v>1.3528699999999999E-2</c:v>
                </c:pt>
                <c:pt idx="27794">
                  <c:v>1.1803599999999999E-2</c:v>
                </c:pt>
                <c:pt idx="27795">
                  <c:v>1.01245E-2</c:v>
                </c:pt>
                <c:pt idx="27796" formatCode="0.00E+00">
                  <c:v>8.4941200000000008E-3</c:v>
                </c:pt>
                <c:pt idx="27797" formatCode="0.00E+00">
                  <c:v>6.9153000000000001E-3</c:v>
                </c:pt>
                <c:pt idx="27798" formatCode="0.00E+00">
                  <c:v>5.3905699999999999E-3</c:v>
                </c:pt>
                <c:pt idx="27799" formatCode="0.00E+00">
                  <c:v>3.9223299999999999E-3</c:v>
                </c:pt>
                <c:pt idx="27800" formatCode="0.00E+00">
                  <c:v>2.5129200000000001E-3</c:v>
                </c:pt>
                <c:pt idx="27801" formatCode="0.00E+00">
                  <c:v>1.1646200000000001E-3</c:v>
                </c:pt>
                <c:pt idx="27802" formatCode="0.00E+00">
                  <c:v>-1.20592E-4</c:v>
                </c:pt>
                <c:pt idx="27803" formatCode="0.00E+00">
                  <c:v>-1.3409800000000001E-3</c:v>
                </c:pt>
                <c:pt idx="27804" formatCode="0.00E+00">
                  <c:v>-2.4949600000000001E-3</c:v>
                </c:pt>
                <c:pt idx="27805" formatCode="0.00E+00">
                  <c:v>-3.5806900000000001E-3</c:v>
                </c:pt>
                <c:pt idx="27806" formatCode="0.00E+00">
                  <c:v>-4.5961999999999999E-3</c:v>
                </c:pt>
                <c:pt idx="27807" formatCode="0.00E+00">
                  <c:v>-5.5401299999999999E-3</c:v>
                </c:pt>
                <c:pt idx="27808" formatCode="0.00E+00">
                  <c:v>-6.4115600000000002E-3</c:v>
                </c:pt>
                <c:pt idx="27809" formatCode="0.00E+00">
                  <c:v>-7.20916E-3</c:v>
                </c:pt>
                <c:pt idx="27810" formatCode="0.00E+00">
                  <c:v>-7.9312600000000007E-3</c:v>
                </c:pt>
                <c:pt idx="27811" formatCode="0.00E+00">
                  <c:v>-8.5765700000000004E-3</c:v>
                </c:pt>
                <c:pt idx="27812" formatCode="0.00E+00">
                  <c:v>-9.1442899999999994E-3</c:v>
                </c:pt>
                <c:pt idx="27813" formatCode="0.00E+00">
                  <c:v>-9.6337899999999997E-3</c:v>
                </c:pt>
                <c:pt idx="27814">
                  <c:v>-1.00445E-2</c:v>
                </c:pt>
                <c:pt idx="27815">
                  <c:v>-1.0376E-2</c:v>
                </c:pt>
                <c:pt idx="27816">
                  <c:v>-1.06281E-2</c:v>
                </c:pt>
                <c:pt idx="27817">
                  <c:v>-1.0801E-2</c:v>
                </c:pt>
                <c:pt idx="27818">
                  <c:v>-1.08951E-2</c:v>
                </c:pt>
                <c:pt idx="27819">
                  <c:v>-1.09108E-2</c:v>
                </c:pt>
                <c:pt idx="27820">
                  <c:v>-1.0848399999999999E-2</c:v>
                </c:pt>
                <c:pt idx="27821">
                  <c:v>-1.07089E-2</c:v>
                </c:pt>
                <c:pt idx="27822">
                  <c:v>-1.04934E-2</c:v>
                </c:pt>
                <c:pt idx="27823">
                  <c:v>-1.0202900000000001E-2</c:v>
                </c:pt>
                <c:pt idx="27824" formatCode="0.00E+00">
                  <c:v>-9.8386900000000006E-3</c:v>
                </c:pt>
                <c:pt idx="27825" formatCode="0.00E+00">
                  <c:v>-9.4016900000000007E-3</c:v>
                </c:pt>
                <c:pt idx="27826" formatCode="0.00E+00">
                  <c:v>-8.8932799999999999E-3</c:v>
                </c:pt>
                <c:pt idx="27827" formatCode="0.00E+00">
                  <c:v>-8.3152499999999997E-3</c:v>
                </c:pt>
                <c:pt idx="27828" formatCode="0.00E+00">
                  <c:v>-7.6694800000000002E-3</c:v>
                </c:pt>
                <c:pt idx="27829" formatCode="0.00E+00">
                  <c:v>-6.9576799999999999E-3</c:v>
                </c:pt>
                <c:pt idx="27830" formatCode="0.00E+00">
                  <c:v>-6.1813900000000001E-3</c:v>
                </c:pt>
                <c:pt idx="27831" formatCode="0.00E+00">
                  <c:v>-5.3423999999999998E-3</c:v>
                </c:pt>
                <c:pt idx="27832" formatCode="0.00E+00">
                  <c:v>-4.4428200000000001E-3</c:v>
                </c:pt>
                <c:pt idx="27833" formatCode="0.00E+00">
                  <c:v>-3.4849299999999998E-3</c:v>
                </c:pt>
                <c:pt idx="27834" formatCode="0.00E+00">
                  <c:v>-2.4711199999999998E-3</c:v>
                </c:pt>
                <c:pt idx="27835" formatCode="0.00E+00">
                  <c:v>-1.4040999999999999E-3</c:v>
                </c:pt>
                <c:pt idx="27836" formatCode="0.00E+00">
                  <c:v>-2.8657699999999999E-4</c:v>
                </c:pt>
                <c:pt idx="27837" formatCode="0.00E+00">
                  <c:v>8.7887999999999996E-4</c:v>
                </c:pt>
                <c:pt idx="27838" formatCode="0.00E+00">
                  <c:v>2.0897300000000001E-3</c:v>
                </c:pt>
                <c:pt idx="27839" formatCode="0.00E+00">
                  <c:v>3.3432000000000002E-3</c:v>
                </c:pt>
                <c:pt idx="27840" formatCode="0.00E+00">
                  <c:v>4.6362399999999998E-3</c:v>
                </c:pt>
                <c:pt idx="27841" formatCode="0.00E+00">
                  <c:v>5.9656600000000002E-3</c:v>
                </c:pt>
                <c:pt idx="27842" formatCode="0.00E+00">
                  <c:v>7.3282699999999996E-3</c:v>
                </c:pt>
                <c:pt idx="27843" formatCode="0.00E+00">
                  <c:v>8.7209599999999998E-3</c:v>
                </c:pt>
                <c:pt idx="27844">
                  <c:v>1.01408E-2</c:v>
                </c:pt>
                <c:pt idx="27845">
                  <c:v>1.1584799999999999E-2</c:v>
                </c:pt>
                <c:pt idx="27846">
                  <c:v>1.3049699999999999E-2</c:v>
                </c:pt>
                <c:pt idx="27847">
                  <c:v>1.4532099999999999E-2</c:v>
                </c:pt>
                <c:pt idx="27848">
                  <c:v>1.6028500000000001E-2</c:v>
                </c:pt>
                <c:pt idx="27849">
                  <c:v>1.7535700000000001E-2</c:v>
                </c:pt>
                <c:pt idx="27850">
                  <c:v>1.90508E-2</c:v>
                </c:pt>
                <c:pt idx="27851">
                  <c:v>2.05702E-2</c:v>
                </c:pt>
                <c:pt idx="27852">
                  <c:v>2.2090499999999999E-2</c:v>
                </c:pt>
                <c:pt idx="27853">
                  <c:v>2.3608500000000001E-2</c:v>
                </c:pt>
                <c:pt idx="27854">
                  <c:v>2.5121000000000001E-2</c:v>
                </c:pt>
                <c:pt idx="27855">
                  <c:v>2.6624800000000001E-2</c:v>
                </c:pt>
                <c:pt idx="27856">
                  <c:v>2.81163E-2</c:v>
                </c:pt>
                <c:pt idx="27857">
                  <c:v>2.95926E-2</c:v>
                </c:pt>
                <c:pt idx="27858">
                  <c:v>3.1050999999999999E-2</c:v>
                </c:pt>
                <c:pt idx="27859">
                  <c:v>3.2488999999999997E-2</c:v>
                </c:pt>
                <c:pt idx="27860">
                  <c:v>3.3903700000000002E-2</c:v>
                </c:pt>
                <c:pt idx="27861">
                  <c:v>3.5291999999999997E-2</c:v>
                </c:pt>
                <c:pt idx="27862">
                  <c:v>3.66504E-2</c:v>
                </c:pt>
                <c:pt idx="27863">
                  <c:v>3.79759E-2</c:v>
                </c:pt>
                <c:pt idx="27864">
                  <c:v>3.9265700000000001E-2</c:v>
                </c:pt>
                <c:pt idx="27865">
                  <c:v>4.0517200000000003E-2</c:v>
                </c:pt>
                <c:pt idx="27866">
                  <c:v>4.1727800000000002E-2</c:v>
                </c:pt>
                <c:pt idx="27867">
                  <c:v>4.28949E-2</c:v>
                </c:pt>
                <c:pt idx="27868">
                  <c:v>4.4015800000000001E-2</c:v>
                </c:pt>
                <c:pt idx="27869">
                  <c:v>4.5088299999999998E-2</c:v>
                </c:pt>
                <c:pt idx="27870">
                  <c:v>4.6110100000000001E-2</c:v>
                </c:pt>
                <c:pt idx="27871">
                  <c:v>4.7079099999999999E-2</c:v>
                </c:pt>
                <c:pt idx="27872">
                  <c:v>4.7993000000000001E-2</c:v>
                </c:pt>
                <c:pt idx="27873">
                  <c:v>4.8849900000000002E-2</c:v>
                </c:pt>
                <c:pt idx="27874">
                  <c:v>4.9647799999999999E-2</c:v>
                </c:pt>
                <c:pt idx="27875">
                  <c:v>5.0385399999999997E-2</c:v>
                </c:pt>
                <c:pt idx="27876">
                  <c:v>5.1061299999999997E-2</c:v>
                </c:pt>
                <c:pt idx="27877">
                  <c:v>5.1673700000000003E-2</c:v>
                </c:pt>
                <c:pt idx="27878">
                  <c:v>5.2221099999999999E-2</c:v>
                </c:pt>
                <c:pt idx="27879">
                  <c:v>5.2702400000000003E-2</c:v>
                </c:pt>
                <c:pt idx="27880">
                  <c:v>5.3116900000000002E-2</c:v>
                </c:pt>
                <c:pt idx="27881">
                  <c:v>5.3463799999999999E-2</c:v>
                </c:pt>
                <c:pt idx="27882">
                  <c:v>5.3742199999999997E-2</c:v>
                </c:pt>
                <c:pt idx="27883">
                  <c:v>5.3951199999999998E-2</c:v>
                </c:pt>
                <c:pt idx="27884">
                  <c:v>5.4090399999999997E-2</c:v>
                </c:pt>
                <c:pt idx="27885">
                  <c:v>5.4159400000000003E-2</c:v>
                </c:pt>
                <c:pt idx="27886">
                  <c:v>5.4157900000000002E-2</c:v>
                </c:pt>
                <c:pt idx="27887">
                  <c:v>5.4085399999999999E-2</c:v>
                </c:pt>
                <c:pt idx="27888">
                  <c:v>5.3941599999999999E-2</c:v>
                </c:pt>
                <c:pt idx="27889">
                  <c:v>5.3726299999999998E-2</c:v>
                </c:pt>
                <c:pt idx="27890">
                  <c:v>5.3439599999999997E-2</c:v>
                </c:pt>
                <c:pt idx="27891">
                  <c:v>5.30821E-2</c:v>
                </c:pt>
                <c:pt idx="27892">
                  <c:v>5.2654399999999997E-2</c:v>
                </c:pt>
                <c:pt idx="27893">
                  <c:v>5.2157500000000002E-2</c:v>
                </c:pt>
                <c:pt idx="27894">
                  <c:v>5.1591999999999999E-2</c:v>
                </c:pt>
                <c:pt idx="27895">
                  <c:v>5.0958700000000003E-2</c:v>
                </c:pt>
                <c:pt idx="27896">
                  <c:v>5.0258499999999998E-2</c:v>
                </c:pt>
                <c:pt idx="27897">
                  <c:v>4.9492599999999998E-2</c:v>
                </c:pt>
                <c:pt idx="27898">
                  <c:v>4.86626E-2</c:v>
                </c:pt>
                <c:pt idx="27899">
                  <c:v>4.7770100000000003E-2</c:v>
                </c:pt>
                <c:pt idx="27900">
                  <c:v>4.68166E-2</c:v>
                </c:pt>
                <c:pt idx="27901">
                  <c:v>4.5803099999999999E-2</c:v>
                </c:pt>
                <c:pt idx="27902">
                  <c:v>4.4731199999999999E-2</c:v>
                </c:pt>
                <c:pt idx="27903">
                  <c:v>4.3603099999999999E-2</c:v>
                </c:pt>
                <c:pt idx="27904">
                  <c:v>4.2420699999999999E-2</c:v>
                </c:pt>
                <c:pt idx="27905">
                  <c:v>4.1186300000000002E-2</c:v>
                </c:pt>
                <c:pt idx="27906">
                  <c:v>3.9902300000000002E-2</c:v>
                </c:pt>
                <c:pt idx="27907">
                  <c:v>3.8570899999999998E-2</c:v>
                </c:pt>
                <c:pt idx="27908">
                  <c:v>3.7194199999999997E-2</c:v>
                </c:pt>
                <c:pt idx="27909">
                  <c:v>3.5774599999999997E-2</c:v>
                </c:pt>
                <c:pt idx="27910">
                  <c:v>3.4314900000000002E-2</c:v>
                </c:pt>
                <c:pt idx="27911">
                  <c:v>3.2818100000000003E-2</c:v>
                </c:pt>
                <c:pt idx="27912">
                  <c:v>3.1286599999999998E-2</c:v>
                </c:pt>
                <c:pt idx="27913">
                  <c:v>2.9723200000000002E-2</c:v>
                </c:pt>
                <c:pt idx="27914">
                  <c:v>2.81309E-2</c:v>
                </c:pt>
                <c:pt idx="27915">
                  <c:v>2.6512500000000001E-2</c:v>
                </c:pt>
                <c:pt idx="27916">
                  <c:v>2.48711E-2</c:v>
                </c:pt>
                <c:pt idx="27917">
                  <c:v>2.3209299999999999E-2</c:v>
                </c:pt>
                <c:pt idx="27918">
                  <c:v>2.1529800000000002E-2</c:v>
                </c:pt>
                <c:pt idx="27919">
                  <c:v>1.9835499999999999E-2</c:v>
                </c:pt>
                <c:pt idx="27920">
                  <c:v>1.8129800000000001E-2</c:v>
                </c:pt>
                <c:pt idx="27921">
                  <c:v>1.6415699999999998E-2</c:v>
                </c:pt>
                <c:pt idx="27922">
                  <c:v>1.46962E-2</c:v>
                </c:pt>
                <c:pt idx="27923">
                  <c:v>1.29745E-2</c:v>
                </c:pt>
                <c:pt idx="27924">
                  <c:v>1.12537E-2</c:v>
                </c:pt>
                <c:pt idx="27925" formatCode="0.00E+00">
                  <c:v>9.5367300000000002E-3</c:v>
                </c:pt>
                <c:pt idx="27926" formatCode="0.00E+00">
                  <c:v>7.8270600000000003E-3</c:v>
                </c:pt>
                <c:pt idx="27927" formatCode="0.00E+00">
                  <c:v>6.1279200000000002E-3</c:v>
                </c:pt>
                <c:pt idx="27928" formatCode="0.00E+00">
                  <c:v>4.4425300000000001E-3</c:v>
                </c:pt>
                <c:pt idx="27929" formatCode="0.00E+00">
                  <c:v>2.7740600000000001E-3</c:v>
                </c:pt>
                <c:pt idx="27930" formatCode="0.00E+00">
                  <c:v>1.1255499999999999E-3</c:v>
                </c:pt>
                <c:pt idx="27931" formatCode="0.00E+00">
                  <c:v>-5.0007899999999995E-4</c:v>
                </c:pt>
                <c:pt idx="27932" formatCode="0.00E+00">
                  <c:v>-2.1000400000000001E-3</c:v>
                </c:pt>
                <c:pt idx="27933" formatCode="0.00E+00">
                  <c:v>-3.67155E-3</c:v>
                </c:pt>
                <c:pt idx="27934" formatCode="0.00E+00">
                  <c:v>-5.2117800000000001E-3</c:v>
                </c:pt>
                <c:pt idx="27935" formatCode="0.00E+00">
                  <c:v>-6.7179099999999997E-3</c:v>
                </c:pt>
                <c:pt idx="27936" formatCode="0.00E+00">
                  <c:v>-8.1871300000000008E-3</c:v>
                </c:pt>
                <c:pt idx="27937" formatCode="0.00E+00">
                  <c:v>-9.6166800000000007E-3</c:v>
                </c:pt>
                <c:pt idx="27938">
                  <c:v>-1.10039E-2</c:v>
                </c:pt>
                <c:pt idx="27939">
                  <c:v>-1.23461E-2</c:v>
                </c:pt>
                <c:pt idx="27940">
                  <c:v>-1.3641E-2</c:v>
                </c:pt>
                <c:pt idx="27941">
                  <c:v>-1.4886099999999999E-2</c:v>
                </c:pt>
                <c:pt idx="27942">
                  <c:v>-1.60795E-2</c:v>
                </c:pt>
                <c:pt idx="27943">
                  <c:v>-1.7218899999999999E-2</c:v>
                </c:pt>
                <c:pt idx="27944">
                  <c:v>-1.8302100000000002E-2</c:v>
                </c:pt>
                <c:pt idx="27945">
                  <c:v>-1.9327199999999999E-2</c:v>
                </c:pt>
                <c:pt idx="27946">
                  <c:v>-2.02928E-2</c:v>
                </c:pt>
                <c:pt idx="27947">
                  <c:v>-2.1196900000000001E-2</c:v>
                </c:pt>
                <c:pt idx="27948">
                  <c:v>-2.2037899999999999E-2</c:v>
                </c:pt>
                <c:pt idx="27949">
                  <c:v>-2.2814299999999999E-2</c:v>
                </c:pt>
                <c:pt idx="27950">
                  <c:v>-2.3524799999999998E-2</c:v>
                </c:pt>
                <c:pt idx="27951">
                  <c:v>-2.4168200000000001E-2</c:v>
                </c:pt>
                <c:pt idx="27952">
                  <c:v>-2.4743500000000002E-2</c:v>
                </c:pt>
                <c:pt idx="27953">
                  <c:v>-2.5249899999999999E-2</c:v>
                </c:pt>
                <c:pt idx="27954">
                  <c:v>-2.5686299999999999E-2</c:v>
                </c:pt>
                <c:pt idx="27955">
                  <c:v>-2.6052200000000001E-2</c:v>
                </c:pt>
                <c:pt idx="27956">
                  <c:v>-2.6346999999999999E-2</c:v>
                </c:pt>
                <c:pt idx="27957">
                  <c:v>-2.657E-2</c:v>
                </c:pt>
                <c:pt idx="27958">
                  <c:v>-2.67213E-2</c:v>
                </c:pt>
                <c:pt idx="27959">
                  <c:v>-2.6800899999999999E-2</c:v>
                </c:pt>
                <c:pt idx="27960">
                  <c:v>-2.6808800000000001E-2</c:v>
                </c:pt>
                <c:pt idx="27961">
                  <c:v>-2.6745000000000001E-2</c:v>
                </c:pt>
                <c:pt idx="27962">
                  <c:v>-2.66097E-2</c:v>
                </c:pt>
                <c:pt idx="27963">
                  <c:v>-2.64035E-2</c:v>
                </c:pt>
                <c:pt idx="27964">
                  <c:v>-2.6126699999999999E-2</c:v>
                </c:pt>
                <c:pt idx="27965">
                  <c:v>-2.57801E-2</c:v>
                </c:pt>
                <c:pt idx="27966">
                  <c:v>-2.5364399999999999E-2</c:v>
                </c:pt>
                <c:pt idx="27967">
                  <c:v>-2.48805E-2</c:v>
                </c:pt>
                <c:pt idx="27968">
                  <c:v>-2.43295E-2</c:v>
                </c:pt>
                <c:pt idx="27969">
                  <c:v>-2.3712799999999999E-2</c:v>
                </c:pt>
                <c:pt idx="27970">
                  <c:v>-2.30315E-2</c:v>
                </c:pt>
                <c:pt idx="27971">
                  <c:v>-2.2287100000000001E-2</c:v>
                </c:pt>
                <c:pt idx="27972">
                  <c:v>-2.1481E-2</c:v>
                </c:pt>
                <c:pt idx="27973">
                  <c:v>-2.0615000000000001E-2</c:v>
                </c:pt>
                <c:pt idx="27974">
                  <c:v>-1.9690699999999998E-2</c:v>
                </c:pt>
                <c:pt idx="27975">
                  <c:v>-1.87101E-2</c:v>
                </c:pt>
                <c:pt idx="27976">
                  <c:v>-1.7675E-2</c:v>
                </c:pt>
                <c:pt idx="27977">
                  <c:v>-1.65877E-2</c:v>
                </c:pt>
                <c:pt idx="27978">
                  <c:v>-1.5450500000000001E-2</c:v>
                </c:pt>
                <c:pt idx="27979">
                  <c:v>-1.42655E-2</c:v>
                </c:pt>
                <c:pt idx="27980">
                  <c:v>-1.30353E-2</c:v>
                </c:pt>
                <c:pt idx="27981">
                  <c:v>-1.17623E-2</c:v>
                </c:pt>
                <c:pt idx="27982">
                  <c:v>-1.0449E-2</c:v>
                </c:pt>
                <c:pt idx="27983" formatCode="0.00E+00">
                  <c:v>-9.0981099999999995E-3</c:v>
                </c:pt>
                <c:pt idx="27984" formatCode="0.00E+00">
                  <c:v>-7.7122900000000001E-3</c:v>
                </c:pt>
                <c:pt idx="27985" formatCode="0.00E+00">
                  <c:v>-6.29446E-3</c:v>
                </c:pt>
                <c:pt idx="27986" formatCode="0.00E+00">
                  <c:v>-4.84754E-3</c:v>
                </c:pt>
                <c:pt idx="27987" formatCode="0.00E+00">
                  <c:v>-3.37434E-3</c:v>
                </c:pt>
                <c:pt idx="27988" formatCode="0.00E+00">
                  <c:v>-1.87773E-3</c:v>
                </c:pt>
                <c:pt idx="27989" formatCode="0.00E+00">
                  <c:v>-3.6074700000000002E-4</c:v>
                </c:pt>
                <c:pt idx="27990" formatCode="0.00E+00">
                  <c:v>1.1735199999999999E-3</c:v>
                </c:pt>
                <c:pt idx="27991" formatCode="0.00E+00">
                  <c:v>2.7220299999999998E-3</c:v>
                </c:pt>
                <c:pt idx="27992" formatCode="0.00E+00">
                  <c:v>4.2817100000000002E-3</c:v>
                </c:pt>
                <c:pt idx="27993" formatCode="0.00E+00">
                  <c:v>5.8494100000000002E-3</c:v>
                </c:pt>
                <c:pt idx="27994" formatCode="0.00E+00">
                  <c:v>7.4219300000000002E-3</c:v>
                </c:pt>
                <c:pt idx="27995" formatCode="0.00E+00">
                  <c:v>8.9961299999999998E-3</c:v>
                </c:pt>
                <c:pt idx="27996">
                  <c:v>1.0568900000000001E-2</c:v>
                </c:pt>
                <c:pt idx="27997">
                  <c:v>1.2136900000000001E-2</c:v>
                </c:pt>
                <c:pt idx="27998">
                  <c:v>1.36972E-2</c:v>
                </c:pt>
                <c:pt idx="27999">
                  <c:v>1.52465E-2</c:v>
                </c:pt>
                <c:pt idx="28000">
                  <c:v>1.6781600000000001E-2</c:v>
                </c:pt>
                <c:pt idx="28001">
                  <c:v>1.82995E-2</c:v>
                </c:pt>
                <c:pt idx="28002">
                  <c:v>1.9796999999999999E-2</c:v>
                </c:pt>
                <c:pt idx="28003">
                  <c:v>2.1271000000000002E-2</c:v>
                </c:pt>
                <c:pt idx="28004">
                  <c:v>2.2718499999999999E-2</c:v>
                </c:pt>
                <c:pt idx="28005">
                  <c:v>2.4136600000000001E-2</c:v>
                </c:pt>
                <c:pt idx="28006">
                  <c:v>2.5522300000000001E-2</c:v>
                </c:pt>
                <c:pt idx="28007">
                  <c:v>2.6872799999999999E-2</c:v>
                </c:pt>
                <c:pt idx="28008">
                  <c:v>2.8185399999999999E-2</c:v>
                </c:pt>
                <c:pt idx="28009">
                  <c:v>2.9457199999999999E-2</c:v>
                </c:pt>
                <c:pt idx="28010">
                  <c:v>3.06857E-2</c:v>
                </c:pt>
                <c:pt idx="28011">
                  <c:v>3.1868199999999999E-2</c:v>
                </c:pt>
                <c:pt idx="28012">
                  <c:v>3.3002200000000002E-2</c:v>
                </c:pt>
                <c:pt idx="28013">
                  <c:v>3.4085400000000002E-2</c:v>
                </c:pt>
                <c:pt idx="28014">
                  <c:v>3.5115399999999998E-2</c:v>
                </c:pt>
                <c:pt idx="28015">
                  <c:v>3.6089999999999997E-2</c:v>
                </c:pt>
                <c:pt idx="28016">
                  <c:v>3.7007100000000001E-2</c:v>
                </c:pt>
                <c:pt idx="28017">
                  <c:v>3.7864700000000001E-2</c:v>
                </c:pt>
                <c:pt idx="28018">
                  <c:v>3.8660899999999998E-2</c:v>
                </c:pt>
                <c:pt idx="28019">
                  <c:v>3.9393900000000003E-2</c:v>
                </c:pt>
                <c:pt idx="28020">
                  <c:v>4.0062E-2</c:v>
                </c:pt>
                <c:pt idx="28021">
                  <c:v>4.0663699999999997E-2</c:v>
                </c:pt>
                <c:pt idx="28022">
                  <c:v>4.1197400000000002E-2</c:v>
                </c:pt>
                <c:pt idx="28023">
                  <c:v>4.1661799999999999E-2</c:v>
                </c:pt>
                <c:pt idx="28024">
                  <c:v>4.2055799999999997E-2</c:v>
                </c:pt>
                <c:pt idx="28025">
                  <c:v>4.2378199999999998E-2</c:v>
                </c:pt>
                <c:pt idx="28026">
                  <c:v>4.2628100000000002E-2</c:v>
                </c:pt>
                <c:pt idx="28027">
                  <c:v>4.2804700000000001E-2</c:v>
                </c:pt>
                <c:pt idx="28028">
                  <c:v>4.2907300000000002E-2</c:v>
                </c:pt>
                <c:pt idx="28029">
                  <c:v>4.2935300000000003E-2</c:v>
                </c:pt>
                <c:pt idx="28030">
                  <c:v>4.2888299999999997E-2</c:v>
                </c:pt>
                <c:pt idx="28031">
                  <c:v>4.2765999999999998E-2</c:v>
                </c:pt>
                <c:pt idx="28032">
                  <c:v>4.25682E-2</c:v>
                </c:pt>
                <c:pt idx="28033">
                  <c:v>4.22948E-2</c:v>
                </c:pt>
                <c:pt idx="28034">
                  <c:v>4.1945700000000002E-2</c:v>
                </c:pt>
                <c:pt idx="28035">
                  <c:v>4.1521099999999998E-2</c:v>
                </c:pt>
                <c:pt idx="28036">
                  <c:v>4.10214E-2</c:v>
                </c:pt>
                <c:pt idx="28037">
                  <c:v>4.04471E-2</c:v>
                </c:pt>
                <c:pt idx="28038">
                  <c:v>3.9798899999999998E-2</c:v>
                </c:pt>
                <c:pt idx="28039">
                  <c:v>3.9077399999999998E-2</c:v>
                </c:pt>
                <c:pt idx="28040">
                  <c:v>3.8283600000000001E-2</c:v>
                </c:pt>
                <c:pt idx="28041">
                  <c:v>3.7418600000000003E-2</c:v>
                </c:pt>
                <c:pt idx="28042">
                  <c:v>3.6483399999999999E-2</c:v>
                </c:pt>
                <c:pt idx="28043">
                  <c:v>3.5479400000000001E-2</c:v>
                </c:pt>
                <c:pt idx="28044">
                  <c:v>3.4408000000000001E-2</c:v>
                </c:pt>
                <c:pt idx="28045">
                  <c:v>3.32707E-2</c:v>
                </c:pt>
                <c:pt idx="28046">
                  <c:v>3.2069199999999999E-2</c:v>
                </c:pt>
                <c:pt idx="28047">
                  <c:v>3.08054E-2</c:v>
                </c:pt>
                <c:pt idx="28048">
                  <c:v>2.9481E-2</c:v>
                </c:pt>
                <c:pt idx="28049">
                  <c:v>2.8098100000000001E-2</c:v>
                </c:pt>
                <c:pt idx="28050">
                  <c:v>2.6658899999999999E-2</c:v>
                </c:pt>
                <c:pt idx="28051">
                  <c:v>2.51655E-2</c:v>
                </c:pt>
                <c:pt idx="28052">
                  <c:v>2.36203E-2</c:v>
                </c:pt>
                <c:pt idx="28053">
                  <c:v>2.2025699999999999E-2</c:v>
                </c:pt>
                <c:pt idx="28054">
                  <c:v>2.0384300000000001E-2</c:v>
                </c:pt>
                <c:pt idx="28055">
                  <c:v>1.8698699999999999E-2</c:v>
                </c:pt>
                <c:pt idx="28056">
                  <c:v>1.69715E-2</c:v>
                </c:pt>
                <c:pt idx="28057">
                  <c:v>1.52056E-2</c:v>
                </c:pt>
                <c:pt idx="28058">
                  <c:v>1.34038E-2</c:v>
                </c:pt>
                <c:pt idx="28059">
                  <c:v>1.1568999999999999E-2</c:v>
                </c:pt>
                <c:pt idx="28060" formatCode="0.00E+00">
                  <c:v>9.7041999999999996E-3</c:v>
                </c:pt>
                <c:pt idx="28061" formatCode="0.00E+00">
                  <c:v>7.8124900000000001E-3</c:v>
                </c:pt>
                <c:pt idx="28062" formatCode="0.00E+00">
                  <c:v>5.8969699999999996E-3</c:v>
                </c:pt>
                <c:pt idx="28063" formatCode="0.00E+00">
                  <c:v>3.9607699999999997E-3</c:v>
                </c:pt>
                <c:pt idx="28064" formatCode="0.00E+00">
                  <c:v>2.0071099999999999E-3</c:v>
                </c:pt>
                <c:pt idx="28065" formatCode="0.00E+00">
                  <c:v>3.92105E-5</c:v>
                </c:pt>
                <c:pt idx="28066" formatCode="0.00E+00">
                  <c:v>-1.93965E-3</c:v>
                </c:pt>
                <c:pt idx="28067" formatCode="0.00E+00">
                  <c:v>-3.9261699999999997E-3</c:v>
                </c:pt>
                <c:pt idx="28068" formatCode="0.00E+00">
                  <c:v>-5.9170500000000001E-3</c:v>
                </c:pt>
                <c:pt idx="28069" formatCode="0.00E+00">
                  <c:v>-7.9089399999999997E-3</c:v>
                </c:pt>
                <c:pt idx="28070" formatCode="0.00E+00">
                  <c:v>-9.8985099999999993E-3</c:v>
                </c:pt>
                <c:pt idx="28071">
                  <c:v>-1.18824E-2</c:v>
                </c:pt>
                <c:pt idx="28072">
                  <c:v>-1.3857299999999999E-2</c:v>
                </c:pt>
                <c:pt idx="28073">
                  <c:v>-1.5819900000000001E-2</c:v>
                </c:pt>
                <c:pt idx="28074">
                  <c:v>-1.7766799999999999E-2</c:v>
                </c:pt>
                <c:pt idx="28075">
                  <c:v>-1.9694699999999999E-2</c:v>
                </c:pt>
                <c:pt idx="28076">
                  <c:v>-2.1600399999999999E-2</c:v>
                </c:pt>
                <c:pt idx="28077">
                  <c:v>-2.34807E-2</c:v>
                </c:pt>
                <c:pt idx="28078">
                  <c:v>-2.5332199999999999E-2</c:v>
                </c:pt>
                <c:pt idx="28079">
                  <c:v>-2.7151999999999999E-2</c:v>
                </c:pt>
                <c:pt idx="28080">
                  <c:v>-2.8936799999999999E-2</c:v>
                </c:pt>
                <c:pt idx="28081">
                  <c:v>-3.0683599999999998E-2</c:v>
                </c:pt>
                <c:pt idx="28082">
                  <c:v>-3.2389399999999999E-2</c:v>
                </c:pt>
                <c:pt idx="28083">
                  <c:v>-3.4051400000000002E-2</c:v>
                </c:pt>
                <c:pt idx="28084">
                  <c:v>-3.5666499999999997E-2</c:v>
                </c:pt>
                <c:pt idx="28085">
                  <c:v>-3.7232099999999997E-2</c:v>
                </c:pt>
                <c:pt idx="28086">
                  <c:v>-3.8745399999999999E-2</c:v>
                </c:pt>
                <c:pt idx="28087">
                  <c:v>-4.0203799999999998E-2</c:v>
                </c:pt>
                <c:pt idx="28088">
                  <c:v>-4.1604799999999997E-2</c:v>
                </c:pt>
                <c:pt idx="28089">
                  <c:v>-4.2945999999999998E-2</c:v>
                </c:pt>
                <c:pt idx="28090">
                  <c:v>-4.4225E-2</c:v>
                </c:pt>
                <c:pt idx="28091">
                  <c:v>-4.5439599999999997E-2</c:v>
                </c:pt>
                <c:pt idx="28092">
                  <c:v>-4.6587700000000003E-2</c:v>
                </c:pt>
                <c:pt idx="28093">
                  <c:v>-4.76672E-2</c:v>
                </c:pt>
                <c:pt idx="28094">
                  <c:v>-4.8676299999999999E-2</c:v>
                </c:pt>
                <c:pt idx="28095">
                  <c:v>-4.96131E-2</c:v>
                </c:pt>
                <c:pt idx="28096">
                  <c:v>-5.0476E-2</c:v>
                </c:pt>
                <c:pt idx="28097">
                  <c:v>-5.1263499999999997E-2</c:v>
                </c:pt>
                <c:pt idx="28098">
                  <c:v>-5.1974100000000002E-2</c:v>
                </c:pt>
                <c:pt idx="28099">
                  <c:v>-5.2606600000000003E-2</c:v>
                </c:pt>
                <c:pt idx="28100">
                  <c:v>-5.31598E-2</c:v>
                </c:pt>
                <c:pt idx="28101">
                  <c:v>-5.3632699999999998E-2</c:v>
                </c:pt>
                <c:pt idx="28102">
                  <c:v>-5.40244E-2</c:v>
                </c:pt>
                <c:pt idx="28103">
                  <c:v>-5.4334199999999999E-2</c:v>
                </c:pt>
                <c:pt idx="28104">
                  <c:v>-5.45613E-2</c:v>
                </c:pt>
                <c:pt idx="28105">
                  <c:v>-5.4705499999999997E-2</c:v>
                </c:pt>
                <c:pt idx="28106">
                  <c:v>-5.4766299999999997E-2</c:v>
                </c:pt>
                <c:pt idx="28107">
                  <c:v>-5.4743600000000003E-2</c:v>
                </c:pt>
                <c:pt idx="28108">
                  <c:v>-5.4637199999999997E-2</c:v>
                </c:pt>
                <c:pt idx="28109">
                  <c:v>-5.4447299999999997E-2</c:v>
                </c:pt>
                <c:pt idx="28110">
                  <c:v>-5.4174100000000003E-2</c:v>
                </c:pt>
                <c:pt idx="28111">
                  <c:v>-5.3817999999999998E-2</c:v>
                </c:pt>
                <c:pt idx="28112">
                  <c:v>-5.3379500000000003E-2</c:v>
                </c:pt>
                <c:pt idx="28113">
                  <c:v>-5.2859299999999998E-2</c:v>
                </c:pt>
                <c:pt idx="28114">
                  <c:v>-5.2257999999999999E-2</c:v>
                </c:pt>
                <c:pt idx="28115">
                  <c:v>-5.1576700000000003E-2</c:v>
                </c:pt>
                <c:pt idx="28116">
                  <c:v>-5.0816399999999998E-2</c:v>
                </c:pt>
                <c:pt idx="28117">
                  <c:v>-4.99782E-2</c:v>
                </c:pt>
                <c:pt idx="28118">
                  <c:v>-4.9063599999999999E-2</c:v>
                </c:pt>
                <c:pt idx="28119">
                  <c:v>-4.8073900000000003E-2</c:v>
                </c:pt>
                <c:pt idx="28120">
                  <c:v>-4.7010700000000002E-2</c:v>
                </c:pt>
                <c:pt idx="28121">
                  <c:v>-4.5875699999999998E-2</c:v>
                </c:pt>
                <c:pt idx="28122">
                  <c:v>-4.4670799999999997E-2</c:v>
                </c:pt>
                <c:pt idx="28123">
                  <c:v>-4.33978E-2</c:v>
                </c:pt>
                <c:pt idx="28124">
                  <c:v>-4.20588E-2</c:v>
                </c:pt>
                <c:pt idx="28125">
                  <c:v>-4.0655900000000002E-2</c:v>
                </c:pt>
                <c:pt idx="28126">
                  <c:v>-3.9191499999999997E-2</c:v>
                </c:pt>
                <c:pt idx="28127">
                  <c:v>-3.7667899999999997E-2</c:v>
                </c:pt>
                <c:pt idx="28128">
                  <c:v>-3.6087500000000002E-2</c:v>
                </c:pt>
                <c:pt idx="28129">
                  <c:v>-3.4452900000000002E-2</c:v>
                </c:pt>
                <c:pt idx="28130">
                  <c:v>-3.2766700000000003E-2</c:v>
                </c:pt>
                <c:pt idx="28131">
                  <c:v>-3.1031699999999999E-2</c:v>
                </c:pt>
                <c:pt idx="28132">
                  <c:v>-2.9250600000000002E-2</c:v>
                </c:pt>
                <c:pt idx="28133">
                  <c:v>-2.74264E-2</c:v>
                </c:pt>
                <c:pt idx="28134">
                  <c:v>-2.5562000000000001E-2</c:v>
                </c:pt>
                <c:pt idx="28135">
                  <c:v>-2.3660400000000002E-2</c:v>
                </c:pt>
                <c:pt idx="28136">
                  <c:v>-2.17247E-2</c:v>
                </c:pt>
                <c:pt idx="28137">
                  <c:v>-1.9758100000000001E-2</c:v>
                </c:pt>
                <c:pt idx="28138">
                  <c:v>-1.7763600000000001E-2</c:v>
                </c:pt>
                <c:pt idx="28139">
                  <c:v>-1.5744600000000001E-2</c:v>
                </c:pt>
                <c:pt idx="28140">
                  <c:v>-1.3704300000000001E-2</c:v>
                </c:pt>
                <c:pt idx="28141">
                  <c:v>-1.1645900000000001E-2</c:v>
                </c:pt>
                <c:pt idx="28142" formatCode="0.00E+00">
                  <c:v>-9.5728500000000008E-3</c:v>
                </c:pt>
                <c:pt idx="28143" formatCode="0.00E+00">
                  <c:v>-7.4884299999999999E-3</c:v>
                </c:pt>
                <c:pt idx="28144" formatCode="0.00E+00">
                  <c:v>-5.3959999999999998E-3</c:v>
                </c:pt>
                <c:pt idx="28145" formatCode="0.00E+00">
                  <c:v>-3.2989299999999998E-3</c:v>
                </c:pt>
                <c:pt idx="28146" formatCode="0.00E+00">
                  <c:v>-1.2005900000000001E-3</c:v>
                </c:pt>
                <c:pt idx="28147" formatCode="0.00E+00">
                  <c:v>8.9566999999999999E-4</c:v>
                </c:pt>
                <c:pt idx="28148" formatCode="0.00E+00">
                  <c:v>2.9864800000000001E-3</c:v>
                </c:pt>
                <c:pt idx="28149" formatCode="0.00E+00">
                  <c:v>5.06851E-3</c:v>
                </c:pt>
                <c:pt idx="28150" formatCode="0.00E+00">
                  <c:v>7.1384200000000004E-3</c:v>
                </c:pt>
                <c:pt idx="28151" formatCode="0.00E+00">
                  <c:v>9.1929300000000002E-3</c:v>
                </c:pt>
                <c:pt idx="28152">
                  <c:v>1.1228800000000001E-2</c:v>
                </c:pt>
                <c:pt idx="28153">
                  <c:v>1.32427E-2</c:v>
                </c:pt>
                <c:pt idx="28154">
                  <c:v>1.52315E-2</c:v>
                </c:pt>
                <c:pt idx="28155">
                  <c:v>1.7192099999999998E-2</c:v>
                </c:pt>
                <c:pt idx="28156">
                  <c:v>1.91214E-2</c:v>
                </c:pt>
                <c:pt idx="28157">
                  <c:v>2.1016300000000002E-2</c:v>
                </c:pt>
                <c:pt idx="28158">
                  <c:v>2.2873899999999999E-2</c:v>
                </c:pt>
                <c:pt idx="28159">
                  <c:v>2.4691299999999999E-2</c:v>
                </c:pt>
                <c:pt idx="28160">
                  <c:v>2.6465599999999999E-2</c:v>
                </c:pt>
                <c:pt idx="28161">
                  <c:v>2.81941E-2</c:v>
                </c:pt>
                <c:pt idx="28162">
                  <c:v>2.98742E-2</c:v>
                </c:pt>
                <c:pt idx="28163">
                  <c:v>3.1503200000000002E-2</c:v>
                </c:pt>
                <c:pt idx="28164">
                  <c:v>3.3078700000000003E-2</c:v>
                </c:pt>
                <c:pt idx="28165">
                  <c:v>3.4598200000000003E-2</c:v>
                </c:pt>
                <c:pt idx="28166">
                  <c:v>3.6059599999999997E-2</c:v>
                </c:pt>
                <c:pt idx="28167">
                  <c:v>3.7460500000000001E-2</c:v>
                </c:pt>
                <c:pt idx="28168">
                  <c:v>3.8798800000000001E-2</c:v>
                </c:pt>
                <c:pt idx="28169">
                  <c:v>4.0072799999999999E-2</c:v>
                </c:pt>
                <c:pt idx="28170">
                  <c:v>4.1280299999999999E-2</c:v>
                </c:pt>
                <c:pt idx="28171">
                  <c:v>4.2419800000000001E-2</c:v>
                </c:pt>
                <c:pt idx="28172">
                  <c:v>4.34895E-2</c:v>
                </c:pt>
                <c:pt idx="28173">
                  <c:v>4.4488E-2</c:v>
                </c:pt>
                <c:pt idx="28174">
                  <c:v>4.54139E-2</c:v>
                </c:pt>
                <c:pt idx="28175">
                  <c:v>4.6265800000000003E-2</c:v>
                </c:pt>
                <c:pt idx="28176">
                  <c:v>4.7042800000000003E-2</c:v>
                </c:pt>
                <c:pt idx="28177">
                  <c:v>4.77437E-2</c:v>
                </c:pt>
                <c:pt idx="28178">
                  <c:v>4.8367800000000002E-2</c:v>
                </c:pt>
                <c:pt idx="28179">
                  <c:v>4.8914199999999998E-2</c:v>
                </c:pt>
                <c:pt idx="28180">
                  <c:v>4.93824E-2</c:v>
                </c:pt>
                <c:pt idx="28181">
                  <c:v>4.9771900000000001E-2</c:v>
                </c:pt>
                <c:pt idx="28182">
                  <c:v>5.0082300000000003E-2</c:v>
                </c:pt>
                <c:pt idx="28183">
                  <c:v>5.0313400000000001E-2</c:v>
                </c:pt>
                <c:pt idx="28184">
                  <c:v>5.0465299999999998E-2</c:v>
                </c:pt>
                <c:pt idx="28185">
                  <c:v>5.0537800000000001E-2</c:v>
                </c:pt>
                <c:pt idx="28186">
                  <c:v>5.0531300000000001E-2</c:v>
                </c:pt>
                <c:pt idx="28187">
                  <c:v>5.0445999999999998E-2</c:v>
                </c:pt>
                <c:pt idx="28188">
                  <c:v>5.0282500000000001E-2</c:v>
                </c:pt>
                <c:pt idx="28189">
                  <c:v>5.0041299999999997E-2</c:v>
                </c:pt>
                <c:pt idx="28190">
                  <c:v>4.9723099999999999E-2</c:v>
                </c:pt>
                <c:pt idx="28191">
                  <c:v>4.9328799999999999E-2</c:v>
                </c:pt>
                <c:pt idx="28192">
                  <c:v>4.8859399999999997E-2</c:v>
                </c:pt>
                <c:pt idx="28193">
                  <c:v>4.8315900000000002E-2</c:v>
                </c:pt>
                <c:pt idx="28194">
                  <c:v>4.7699699999999998E-2</c:v>
                </c:pt>
                <c:pt idx="28195">
                  <c:v>4.7011999999999998E-2</c:v>
                </c:pt>
                <c:pt idx="28196">
                  <c:v>4.6254299999999998E-2</c:v>
                </c:pt>
                <c:pt idx="28197">
                  <c:v>4.5428200000000002E-2</c:v>
                </c:pt>
                <c:pt idx="28198">
                  <c:v>4.45353E-2</c:v>
                </c:pt>
                <c:pt idx="28199">
                  <c:v>4.3577499999999998E-2</c:v>
                </c:pt>
                <c:pt idx="28200">
                  <c:v>4.2556700000000003E-2</c:v>
                </c:pt>
                <c:pt idx="28201">
                  <c:v>4.1474900000000002E-2</c:v>
                </c:pt>
                <c:pt idx="28202">
                  <c:v>4.0334099999999998E-2</c:v>
                </c:pt>
                <c:pt idx="28203">
                  <c:v>3.9136600000000001E-2</c:v>
                </c:pt>
                <c:pt idx="28204">
                  <c:v>3.7884599999999997E-2</c:v>
                </c:pt>
                <c:pt idx="28205">
                  <c:v>3.6580500000000002E-2</c:v>
                </c:pt>
                <c:pt idx="28206">
                  <c:v>3.5226800000000003E-2</c:v>
                </c:pt>
                <c:pt idx="28207">
                  <c:v>3.3825899999999999E-2</c:v>
                </c:pt>
                <c:pt idx="28208">
                  <c:v>3.23805E-2</c:v>
                </c:pt>
                <c:pt idx="28209">
                  <c:v>3.0893299999999999E-2</c:v>
                </c:pt>
                <c:pt idx="28210">
                  <c:v>2.9366799999999998E-2</c:v>
                </c:pt>
                <c:pt idx="28211">
                  <c:v>2.7803999999999999E-2</c:v>
                </c:pt>
                <c:pt idx="28212">
                  <c:v>2.62077E-2</c:v>
                </c:pt>
                <c:pt idx="28213">
                  <c:v>2.45807E-2</c:v>
                </c:pt>
                <c:pt idx="28214">
                  <c:v>2.2925999999999998E-2</c:v>
                </c:pt>
                <c:pt idx="28215">
                  <c:v>2.1246399999999999E-2</c:v>
                </c:pt>
                <c:pt idx="28216">
                  <c:v>1.9545099999999999E-2</c:v>
                </c:pt>
                <c:pt idx="28217">
                  <c:v>1.7824900000000001E-2</c:v>
                </c:pt>
                <c:pt idx="28218">
                  <c:v>1.6088999999999999E-2</c:v>
                </c:pt>
                <c:pt idx="28219">
                  <c:v>1.43404E-2</c:v>
                </c:pt>
                <c:pt idx="28220">
                  <c:v>1.2582100000000001E-2</c:v>
                </c:pt>
                <c:pt idx="28221">
                  <c:v>1.0817200000000001E-2</c:v>
                </c:pt>
                <c:pt idx="28222" formatCode="0.00E+00">
                  <c:v>9.0487299999999996E-3</c:v>
                </c:pt>
                <c:pt idx="28223" formatCode="0.00E+00">
                  <c:v>7.2797799999999996E-3</c:v>
                </c:pt>
                <c:pt idx="28224" formatCode="0.00E+00">
                  <c:v>5.5133600000000001E-3</c:v>
                </c:pt>
                <c:pt idx="28225" formatCode="0.00E+00">
                  <c:v>3.7524899999999998E-3</c:v>
                </c:pt>
                <c:pt idx="28226" formatCode="0.00E+00">
                  <c:v>2.0001799999999998E-3</c:v>
                </c:pt>
                <c:pt idx="28227" formatCode="0.00E+00">
                  <c:v>2.5937999999999997E-4</c:v>
                </c:pt>
                <c:pt idx="28228" formatCode="0.00E+00">
                  <c:v>-1.4669699999999999E-3</c:v>
                </c:pt>
                <c:pt idx="28229" formatCode="0.00E+00">
                  <c:v>-3.1759700000000002E-3</c:v>
                </c:pt>
                <c:pt idx="28230" formatCode="0.00E+00">
                  <c:v>-4.86477E-3</c:v>
                </c:pt>
                <c:pt idx="28231" formatCode="0.00E+00">
                  <c:v>-6.5305800000000002E-3</c:v>
                </c:pt>
                <c:pt idx="28232" formatCode="0.00E+00">
                  <c:v>-8.1706399999999998E-3</c:v>
                </c:pt>
                <c:pt idx="28233" formatCode="0.00E+00">
                  <c:v>-9.7822599999999992E-3</c:v>
                </c:pt>
                <c:pt idx="28234">
                  <c:v>-1.1362799999999999E-2</c:v>
                </c:pt>
                <c:pt idx="28235">
                  <c:v>-1.2909800000000001E-2</c:v>
                </c:pt>
                <c:pt idx="28236">
                  <c:v>-1.44206E-2</c:v>
                </c:pt>
                <c:pt idx="28237">
                  <c:v>-1.5892900000000001E-2</c:v>
                </c:pt>
                <c:pt idx="28238">
                  <c:v>-1.7324300000000001E-2</c:v>
                </c:pt>
                <c:pt idx="28239">
                  <c:v>-1.8712699999999999E-2</c:v>
                </c:pt>
                <c:pt idx="28240">
                  <c:v>-2.0055699999999999E-2</c:v>
                </c:pt>
                <c:pt idx="28241">
                  <c:v>-2.1351499999999999E-2</c:v>
                </c:pt>
                <c:pt idx="28242">
                  <c:v>-2.2597900000000001E-2</c:v>
                </c:pt>
                <c:pt idx="28243">
                  <c:v>-2.37932E-2</c:v>
                </c:pt>
                <c:pt idx="28244">
                  <c:v>-2.4935499999999999E-2</c:v>
                </c:pt>
                <c:pt idx="28245">
                  <c:v>-2.60232E-2</c:v>
                </c:pt>
                <c:pt idx="28246">
                  <c:v>-2.7054700000000001E-2</c:v>
                </c:pt>
                <c:pt idx="28247">
                  <c:v>-2.8028600000000001E-2</c:v>
                </c:pt>
                <c:pt idx="28248">
                  <c:v>-2.89435E-2</c:v>
                </c:pt>
                <c:pt idx="28249">
                  <c:v>-2.97982E-2</c:v>
                </c:pt>
                <c:pt idx="28250">
                  <c:v>-3.0591500000000001E-2</c:v>
                </c:pt>
                <c:pt idx="28251">
                  <c:v>-3.1322500000000003E-2</c:v>
                </c:pt>
                <c:pt idx="28252">
                  <c:v>-3.1990299999999999E-2</c:v>
                </c:pt>
                <c:pt idx="28253">
                  <c:v>-3.2594199999999997E-2</c:v>
                </c:pt>
                <c:pt idx="28254">
                  <c:v>-3.31334E-2</c:v>
                </c:pt>
                <c:pt idx="28255">
                  <c:v>-3.3607600000000001E-2</c:v>
                </c:pt>
                <c:pt idx="28256">
                  <c:v>-3.4016200000000003E-2</c:v>
                </c:pt>
                <c:pt idx="28257">
                  <c:v>-3.4359000000000001E-2</c:v>
                </c:pt>
                <c:pt idx="28258">
                  <c:v>-3.4635899999999997E-2</c:v>
                </c:pt>
                <c:pt idx="28259">
                  <c:v>-3.4846799999999997E-2</c:v>
                </c:pt>
                <c:pt idx="28260">
                  <c:v>-3.4991800000000003E-2</c:v>
                </c:pt>
                <c:pt idx="28261">
                  <c:v>-3.5071100000000001E-2</c:v>
                </c:pt>
                <c:pt idx="28262">
                  <c:v>-3.5085100000000001E-2</c:v>
                </c:pt>
                <c:pt idx="28263">
                  <c:v>-3.5034200000000001E-2</c:v>
                </c:pt>
                <c:pt idx="28264">
                  <c:v>-3.4918900000000003E-2</c:v>
                </c:pt>
                <c:pt idx="28265">
                  <c:v>-3.4740100000000003E-2</c:v>
                </c:pt>
                <c:pt idx="28266">
                  <c:v>-3.4498300000000003E-2</c:v>
                </c:pt>
                <c:pt idx="28267">
                  <c:v>-3.4194700000000001E-2</c:v>
                </c:pt>
                <c:pt idx="28268">
                  <c:v>-3.3830100000000002E-2</c:v>
                </c:pt>
                <c:pt idx="28269">
                  <c:v>-3.3405799999999999E-2</c:v>
                </c:pt>
                <c:pt idx="28270">
                  <c:v>-3.2922899999999998E-2</c:v>
                </c:pt>
                <c:pt idx="28271">
                  <c:v>-3.2382800000000003E-2</c:v>
                </c:pt>
                <c:pt idx="28272">
                  <c:v>-3.1787000000000003E-2</c:v>
                </c:pt>
                <c:pt idx="28273">
                  <c:v>-3.1136899999999999E-2</c:v>
                </c:pt>
                <c:pt idx="28274">
                  <c:v>-3.0434200000000002E-2</c:v>
                </c:pt>
                <c:pt idx="28275">
                  <c:v>-2.9680600000000001E-2</c:v>
                </c:pt>
                <c:pt idx="28276">
                  <c:v>-2.8878000000000001E-2</c:v>
                </c:pt>
                <c:pt idx="28277">
                  <c:v>-2.80282E-2</c:v>
                </c:pt>
                <c:pt idx="28278">
                  <c:v>-2.71332E-2</c:v>
                </c:pt>
                <c:pt idx="28279">
                  <c:v>-2.6195E-2</c:v>
                </c:pt>
                <c:pt idx="28280">
                  <c:v>-2.52158E-2</c:v>
                </c:pt>
                <c:pt idx="28281">
                  <c:v>-2.4197699999999999E-2</c:v>
                </c:pt>
                <c:pt idx="28282">
                  <c:v>-2.3143E-2</c:v>
                </c:pt>
                <c:pt idx="28283">
                  <c:v>-2.20541E-2</c:v>
                </c:pt>
                <c:pt idx="28284">
                  <c:v>-2.0933199999999999E-2</c:v>
                </c:pt>
                <c:pt idx="28285">
                  <c:v>-1.97827E-2</c:v>
                </c:pt>
                <c:pt idx="28286">
                  <c:v>-1.8605199999999999E-2</c:v>
                </c:pt>
                <c:pt idx="28287">
                  <c:v>-1.7403200000000001E-2</c:v>
                </c:pt>
                <c:pt idx="28288">
                  <c:v>-1.6179099999999998E-2</c:v>
                </c:pt>
                <c:pt idx="28289">
                  <c:v>-1.4935500000000001E-2</c:v>
                </c:pt>
                <c:pt idx="28290">
                  <c:v>-1.3675E-2</c:v>
                </c:pt>
                <c:pt idx="28291">
                  <c:v>-1.24002E-2</c:v>
                </c:pt>
                <c:pt idx="28292">
                  <c:v>-1.11138E-2</c:v>
                </c:pt>
                <c:pt idx="28293" formatCode="0.00E+00">
                  <c:v>-9.8183699999999999E-3</c:v>
                </c:pt>
                <c:pt idx="28294" formatCode="0.00E+00">
                  <c:v>-8.5165199999999996E-3</c:v>
                </c:pt>
                <c:pt idx="28295" formatCode="0.00E+00">
                  <c:v>-7.2109299999999999E-3</c:v>
                </c:pt>
                <c:pt idx="28296" formatCode="0.00E+00">
                  <c:v>-5.90422E-3</c:v>
                </c:pt>
                <c:pt idx="28297" formatCode="0.00E+00">
                  <c:v>-4.5990099999999997E-3</c:v>
                </c:pt>
                <c:pt idx="28298" formatCode="0.00E+00">
                  <c:v>-3.2979300000000001E-3</c:v>
                </c:pt>
                <c:pt idx="28299" formatCode="0.00E+00">
                  <c:v>-2.0035500000000002E-3</c:v>
                </c:pt>
                <c:pt idx="28300" formatCode="0.00E+00">
                  <c:v>-7.1845399999999999E-4</c:v>
                </c:pt>
                <c:pt idx="28301" formatCode="0.00E+00">
                  <c:v>5.5483099999999999E-4</c:v>
                </c:pt>
                <c:pt idx="28302" formatCode="0.00E+00">
                  <c:v>1.8138E-3</c:v>
                </c:pt>
                <c:pt idx="28303" formatCode="0.00E+00">
                  <c:v>3.0559799999999998E-3</c:v>
                </c:pt>
                <c:pt idx="28304" formatCode="0.00E+00">
                  <c:v>4.2789600000000001E-3</c:v>
                </c:pt>
                <c:pt idx="28305" formatCode="0.00E+00">
                  <c:v>5.4803600000000001E-3</c:v>
                </c:pt>
                <c:pt idx="28306" formatCode="0.00E+00">
                  <c:v>6.6578599999999998E-3</c:v>
                </c:pt>
                <c:pt idx="28307" formatCode="0.00E+00">
                  <c:v>7.8091899999999997E-3</c:v>
                </c:pt>
                <c:pt idx="28308" formatCode="0.00E+00">
                  <c:v>8.9321399999999999E-3</c:v>
                </c:pt>
                <c:pt idx="28309">
                  <c:v>1.00246E-2</c:v>
                </c:pt>
                <c:pt idx="28310">
                  <c:v>1.1084399999999999E-2</c:v>
                </c:pt>
                <c:pt idx="28311">
                  <c:v>1.2109699999999999E-2</c:v>
                </c:pt>
                <c:pt idx="28312">
                  <c:v>1.30984E-2</c:v>
                </c:pt>
                <c:pt idx="28313">
                  <c:v>1.4048700000000001E-2</c:v>
                </c:pt>
                <c:pt idx="28314">
                  <c:v>1.4959E-2</c:v>
                </c:pt>
                <c:pt idx="28315">
                  <c:v>1.5827399999999998E-2</c:v>
                </c:pt>
                <c:pt idx="28316">
                  <c:v>1.6652400000000001E-2</c:v>
                </c:pt>
                <c:pt idx="28317">
                  <c:v>1.74325E-2</c:v>
                </c:pt>
                <c:pt idx="28318">
                  <c:v>1.81663E-2</c:v>
                </c:pt>
                <c:pt idx="28319">
                  <c:v>1.8852600000000001E-2</c:v>
                </c:pt>
                <c:pt idx="28320">
                  <c:v>1.9489900000000001E-2</c:v>
                </c:pt>
                <c:pt idx="28321">
                  <c:v>2.0077399999999999E-2</c:v>
                </c:pt>
                <c:pt idx="28322">
                  <c:v>2.0613900000000001E-2</c:v>
                </c:pt>
                <c:pt idx="28323">
                  <c:v>2.1098599999999999E-2</c:v>
                </c:pt>
                <c:pt idx="28324">
                  <c:v>2.15307E-2</c:v>
                </c:pt>
                <c:pt idx="28325">
                  <c:v>2.1909399999999999E-2</c:v>
                </c:pt>
                <c:pt idx="28326">
                  <c:v>2.2234299999999999E-2</c:v>
                </c:pt>
                <c:pt idx="28327">
                  <c:v>2.2504799999999998E-2</c:v>
                </c:pt>
                <c:pt idx="28328">
                  <c:v>2.2720500000000001E-2</c:v>
                </c:pt>
                <c:pt idx="28329">
                  <c:v>2.28813E-2</c:v>
                </c:pt>
                <c:pt idx="28330">
                  <c:v>2.2987E-2</c:v>
                </c:pt>
                <c:pt idx="28331">
                  <c:v>2.3037499999999999E-2</c:v>
                </c:pt>
                <c:pt idx="28332">
                  <c:v>2.3033000000000001E-2</c:v>
                </c:pt>
                <c:pt idx="28333">
                  <c:v>2.29736E-2</c:v>
                </c:pt>
                <c:pt idx="28334">
                  <c:v>2.28597E-2</c:v>
                </c:pt>
                <c:pt idx="28335">
                  <c:v>2.2691599999999999E-2</c:v>
                </c:pt>
                <c:pt idx="28336">
                  <c:v>2.2469800000000002E-2</c:v>
                </c:pt>
                <c:pt idx="28337">
                  <c:v>2.2195099999999999E-2</c:v>
                </c:pt>
                <c:pt idx="28338">
                  <c:v>2.1868100000000001E-2</c:v>
                </c:pt>
                <c:pt idx="28339">
                  <c:v>2.1489600000000001E-2</c:v>
                </c:pt>
                <c:pt idx="28340">
                  <c:v>2.1060700000000002E-2</c:v>
                </c:pt>
                <c:pt idx="28341">
                  <c:v>2.0582199999999998E-2</c:v>
                </c:pt>
                <c:pt idx="28342">
                  <c:v>2.00555E-2</c:v>
                </c:pt>
                <c:pt idx="28343">
                  <c:v>1.9481600000000002E-2</c:v>
                </c:pt>
                <c:pt idx="28344">
                  <c:v>1.8862E-2</c:v>
                </c:pt>
                <c:pt idx="28345">
                  <c:v>1.8197999999999999E-2</c:v>
                </c:pt>
                <c:pt idx="28346">
                  <c:v>1.7491099999999999E-2</c:v>
                </c:pt>
                <c:pt idx="28347">
                  <c:v>1.6743000000000001E-2</c:v>
                </c:pt>
                <c:pt idx="28348">
                  <c:v>1.5955199999999999E-2</c:v>
                </c:pt>
                <c:pt idx="28349">
                  <c:v>1.5129500000000001E-2</c:v>
                </c:pt>
                <c:pt idx="28350">
                  <c:v>1.4267800000000001E-2</c:v>
                </c:pt>
                <c:pt idx="28351">
                  <c:v>1.3372E-2</c:v>
                </c:pt>
                <c:pt idx="28352">
                  <c:v>1.2443900000000001E-2</c:v>
                </c:pt>
                <c:pt idx="28353">
                  <c:v>1.14857E-2</c:v>
                </c:pt>
                <c:pt idx="28354">
                  <c:v>1.04993E-2</c:v>
                </c:pt>
                <c:pt idx="28355" formatCode="0.00E+00">
                  <c:v>9.4869499999999992E-3</c:v>
                </c:pt>
                <c:pt idx="28356" formatCode="0.00E+00">
                  <c:v>8.4508099999999996E-3</c:v>
                </c:pt>
                <c:pt idx="28357" formatCode="0.00E+00">
                  <c:v>7.3931099999999996E-3</c:v>
                </c:pt>
                <c:pt idx="28358" formatCode="0.00E+00">
                  <c:v>6.3161199999999997E-3</c:v>
                </c:pt>
                <c:pt idx="28359" formatCode="0.00E+00">
                  <c:v>5.2221500000000001E-3</c:v>
                </c:pt>
                <c:pt idx="28360" formatCode="0.00E+00">
                  <c:v>4.1135499999999997E-3</c:v>
                </c:pt>
                <c:pt idx="28361" formatCode="0.00E+00">
                  <c:v>2.9926900000000001E-3</c:v>
                </c:pt>
                <c:pt idx="28362" formatCode="0.00E+00">
                  <c:v>1.8619699999999999E-3</c:v>
                </c:pt>
                <c:pt idx="28363" formatCode="0.00E+00">
                  <c:v>7.2380700000000003E-4</c:v>
                </c:pt>
                <c:pt idx="28364" formatCode="0.00E+00">
                  <c:v>-4.19372E-4</c:v>
                </c:pt>
                <c:pt idx="28365" formatCode="0.00E+00">
                  <c:v>-1.5651199999999999E-3</c:v>
                </c:pt>
                <c:pt idx="28366" formatCode="0.00E+00">
                  <c:v>-2.7109999999999999E-3</c:v>
                </c:pt>
                <c:pt idx="28367" formatCode="0.00E+00">
                  <c:v>-3.85455E-3</c:v>
                </c:pt>
                <c:pt idx="28368" formatCode="0.00E+00">
                  <c:v>-4.9933399999999998E-3</c:v>
                </c:pt>
                <c:pt idx="28369" formatCode="0.00E+00">
                  <c:v>-6.1249199999999998E-3</c:v>
                </c:pt>
                <c:pt idx="28370" formatCode="0.00E+00">
                  <c:v>-7.2468899999999998E-3</c:v>
                </c:pt>
                <c:pt idx="28371" formatCode="0.00E+00">
                  <c:v>-8.3568300000000009E-3</c:v>
                </c:pt>
                <c:pt idx="28372" formatCode="0.00E+00">
                  <c:v>-9.4523699999999999E-3</c:v>
                </c:pt>
                <c:pt idx="28373">
                  <c:v>-1.0531199999999999E-2</c:v>
                </c:pt>
                <c:pt idx="28374">
                  <c:v>-1.1590899999999999E-2</c:v>
                </c:pt>
                <c:pt idx="28375">
                  <c:v>-1.26292E-2</c:v>
                </c:pt>
                <c:pt idx="28376">
                  <c:v>-1.3644E-2</c:v>
                </c:pt>
                <c:pt idx="28377">
                  <c:v>-1.4632900000000001E-2</c:v>
                </c:pt>
                <c:pt idx="28378">
                  <c:v>-1.5594E-2</c:v>
                </c:pt>
                <c:pt idx="28379">
                  <c:v>-1.6525000000000001E-2</c:v>
                </c:pt>
                <c:pt idx="28380">
                  <c:v>-1.7423899999999999E-2</c:v>
                </c:pt>
                <c:pt idx="28381">
                  <c:v>-1.8288800000000001E-2</c:v>
                </c:pt>
                <c:pt idx="28382">
                  <c:v>-1.9117700000000001E-2</c:v>
                </c:pt>
                <c:pt idx="28383">
                  <c:v>-1.99089E-2</c:v>
                </c:pt>
                <c:pt idx="28384">
                  <c:v>-2.0660499999999998E-2</c:v>
                </c:pt>
                <c:pt idx="28385">
                  <c:v>-2.1370900000000002E-2</c:v>
                </c:pt>
                <c:pt idx="28386">
                  <c:v>-2.20384E-2</c:v>
                </c:pt>
                <c:pt idx="28387">
                  <c:v>-2.26616E-2</c:v>
                </c:pt>
                <c:pt idx="28388">
                  <c:v>-2.32389E-2</c:v>
                </c:pt>
                <c:pt idx="28389">
                  <c:v>-2.3769100000000001E-2</c:v>
                </c:pt>
                <c:pt idx="28390">
                  <c:v>-2.4250899999999999E-2</c:v>
                </c:pt>
                <c:pt idx="28391">
                  <c:v>-2.4683099999999999E-2</c:v>
                </c:pt>
                <c:pt idx="28392">
                  <c:v>-2.5064699999999999E-2</c:v>
                </c:pt>
                <c:pt idx="28393">
                  <c:v>-2.5394699999999999E-2</c:v>
                </c:pt>
                <c:pt idx="28394">
                  <c:v>-2.56721E-2</c:v>
                </c:pt>
                <c:pt idx="28395">
                  <c:v>-2.5896300000000001E-2</c:v>
                </c:pt>
                <c:pt idx="28396">
                  <c:v>-2.6066599999999999E-2</c:v>
                </c:pt>
                <c:pt idx="28397">
                  <c:v>-2.6182400000000002E-2</c:v>
                </c:pt>
                <c:pt idx="28398">
                  <c:v>-2.6243300000000001E-2</c:v>
                </c:pt>
                <c:pt idx="28399">
                  <c:v>-2.6248899999999999E-2</c:v>
                </c:pt>
                <c:pt idx="28400">
                  <c:v>-2.6199E-2</c:v>
                </c:pt>
                <c:pt idx="28401">
                  <c:v>-2.6093499999999999E-2</c:v>
                </c:pt>
                <c:pt idx="28402">
                  <c:v>-2.5932299999999998E-2</c:v>
                </c:pt>
                <c:pt idx="28403">
                  <c:v>-2.5715499999999999E-2</c:v>
                </c:pt>
                <c:pt idx="28404">
                  <c:v>-2.5443299999999999E-2</c:v>
                </c:pt>
                <c:pt idx="28405">
                  <c:v>-2.5116099999999999E-2</c:v>
                </c:pt>
                <c:pt idx="28406">
                  <c:v>-2.4734200000000001E-2</c:v>
                </c:pt>
                <c:pt idx="28407">
                  <c:v>-2.4298199999999999E-2</c:v>
                </c:pt>
                <c:pt idx="28408">
                  <c:v>-2.3808699999999999E-2</c:v>
                </c:pt>
                <c:pt idx="28409">
                  <c:v>-2.32664E-2</c:v>
                </c:pt>
                <c:pt idx="28410">
                  <c:v>-2.26722E-2</c:v>
                </c:pt>
                <c:pt idx="28411">
                  <c:v>-2.2027000000000001E-2</c:v>
                </c:pt>
                <c:pt idx="28412">
                  <c:v>-2.1331800000000001E-2</c:v>
                </c:pt>
                <c:pt idx="28413">
                  <c:v>-2.0587899999999999E-2</c:v>
                </c:pt>
                <c:pt idx="28414">
                  <c:v>-1.9796299999999999E-2</c:v>
                </c:pt>
                <c:pt idx="28415">
                  <c:v>-1.8958599999999999E-2</c:v>
                </c:pt>
                <c:pt idx="28416">
                  <c:v>-1.8075999999999998E-2</c:v>
                </c:pt>
                <c:pt idx="28417">
                  <c:v>-1.7150200000000001E-2</c:v>
                </c:pt>
                <c:pt idx="28418">
                  <c:v>-1.6182700000000001E-2</c:v>
                </c:pt>
                <c:pt idx="28419">
                  <c:v>-1.51752E-2</c:v>
                </c:pt>
                <c:pt idx="28420">
                  <c:v>-1.41295E-2</c:v>
                </c:pt>
                <c:pt idx="28421">
                  <c:v>-1.3047400000000001E-2</c:v>
                </c:pt>
                <c:pt idx="28422">
                  <c:v>-1.1930899999999999E-2</c:v>
                </c:pt>
                <c:pt idx="28423">
                  <c:v>-1.0781900000000001E-2</c:v>
                </c:pt>
                <c:pt idx="28424" formatCode="0.00E+00">
                  <c:v>-9.60249E-3</c:v>
                </c:pt>
                <c:pt idx="28425" formatCode="0.00E+00">
                  <c:v>-8.3948500000000006E-3</c:v>
                </c:pt>
                <c:pt idx="28426" formatCode="0.00E+00">
                  <c:v>-7.1611299999999999E-3</c:v>
                </c:pt>
                <c:pt idx="28427" formatCode="0.00E+00">
                  <c:v>-5.9035800000000003E-3</c:v>
                </c:pt>
                <c:pt idx="28428" formatCode="0.00E+00">
                  <c:v>-4.6244900000000002E-3</c:v>
                </c:pt>
                <c:pt idx="28429" formatCode="0.00E+00">
                  <c:v>-3.3261900000000001E-3</c:v>
                </c:pt>
                <c:pt idx="28430" formatCode="0.00E+00">
                  <c:v>-2.0110800000000002E-3</c:v>
                </c:pt>
                <c:pt idx="28431" formatCode="0.00E+00">
                  <c:v>-6.8157000000000005E-4</c:v>
                </c:pt>
                <c:pt idx="28432" formatCode="0.00E+00">
                  <c:v>6.5987499999999998E-4</c:v>
                </c:pt>
                <c:pt idx="28433" formatCode="0.00E+00">
                  <c:v>2.0107699999999998E-3</c:v>
                </c:pt>
                <c:pt idx="28434" formatCode="0.00E+00">
                  <c:v>3.3686100000000002E-3</c:v>
                </c:pt>
                <c:pt idx="28435" formatCode="0.00E+00">
                  <c:v>4.73085E-3</c:v>
                </c:pt>
                <c:pt idx="28436" formatCode="0.00E+00">
                  <c:v>6.09496E-3</c:v>
                </c:pt>
                <c:pt idx="28437" formatCode="0.00E+00">
                  <c:v>7.4583599999999998E-3</c:v>
                </c:pt>
                <c:pt idx="28438" formatCode="0.00E+00">
                  <c:v>8.8184999999999999E-3</c:v>
                </c:pt>
                <c:pt idx="28439">
                  <c:v>1.0172799999999999E-2</c:v>
                </c:pt>
                <c:pt idx="28440">
                  <c:v>1.15187E-2</c:v>
                </c:pt>
                <c:pt idx="28441">
                  <c:v>1.2853699999999999E-2</c:v>
                </c:pt>
                <c:pt idx="28442">
                  <c:v>1.4175200000000001E-2</c:v>
                </c:pt>
                <c:pt idx="28443">
                  <c:v>1.5480600000000001E-2</c:v>
                </c:pt>
                <c:pt idx="28444">
                  <c:v>1.6767600000000001E-2</c:v>
                </c:pt>
                <c:pt idx="28445">
                  <c:v>1.8033500000000001E-2</c:v>
                </c:pt>
                <c:pt idx="28446">
                  <c:v>1.9276100000000001E-2</c:v>
                </c:pt>
                <c:pt idx="28447">
                  <c:v>2.0492799999999999E-2</c:v>
                </c:pt>
                <c:pt idx="28448">
                  <c:v>2.1681200000000001E-2</c:v>
                </c:pt>
                <c:pt idx="28449">
                  <c:v>2.28392E-2</c:v>
                </c:pt>
                <c:pt idx="28450">
                  <c:v>2.3964300000000001E-2</c:v>
                </c:pt>
                <c:pt idx="28451">
                  <c:v>2.50545E-2</c:v>
                </c:pt>
                <c:pt idx="28452">
                  <c:v>2.6107499999999999E-2</c:v>
                </c:pt>
                <c:pt idx="28453">
                  <c:v>2.7121099999999999E-2</c:v>
                </c:pt>
                <c:pt idx="28454">
                  <c:v>2.80935E-2</c:v>
                </c:pt>
                <c:pt idx="28455">
                  <c:v>2.9022699999999998E-2</c:v>
                </c:pt>
                <c:pt idx="28456">
                  <c:v>2.9906700000000001E-2</c:v>
                </c:pt>
                <c:pt idx="28457">
                  <c:v>3.0743699999999999E-2</c:v>
                </c:pt>
                <c:pt idx="28458">
                  <c:v>3.1531999999999998E-2</c:v>
                </c:pt>
                <c:pt idx="28459">
                  <c:v>3.227E-2</c:v>
                </c:pt>
                <c:pt idx="28460">
                  <c:v>3.2956100000000002E-2</c:v>
                </c:pt>
                <c:pt idx="28461">
                  <c:v>3.3588899999999998E-2</c:v>
                </c:pt>
                <c:pt idx="28462">
                  <c:v>3.41669E-2</c:v>
                </c:pt>
                <c:pt idx="28463">
                  <c:v>3.4688900000000002E-2</c:v>
                </c:pt>
                <c:pt idx="28464">
                  <c:v>3.5153799999999999E-2</c:v>
                </c:pt>
                <c:pt idx="28465">
                  <c:v>3.5560300000000003E-2</c:v>
                </c:pt>
                <c:pt idx="28466">
                  <c:v>3.5907599999999998E-2</c:v>
                </c:pt>
                <c:pt idx="28467">
                  <c:v>3.6194799999999999E-2</c:v>
                </c:pt>
                <c:pt idx="28468">
                  <c:v>3.6421099999999998E-2</c:v>
                </c:pt>
                <c:pt idx="28469">
                  <c:v>3.6585899999999998E-2</c:v>
                </c:pt>
                <c:pt idx="28470">
                  <c:v>3.6688600000000002E-2</c:v>
                </c:pt>
                <c:pt idx="28471">
                  <c:v>3.6728700000000003E-2</c:v>
                </c:pt>
                <c:pt idx="28472">
                  <c:v>3.6706000000000003E-2</c:v>
                </c:pt>
                <c:pt idx="28473">
                  <c:v>3.6620199999999999E-2</c:v>
                </c:pt>
                <c:pt idx="28474">
                  <c:v>3.6471299999999998E-2</c:v>
                </c:pt>
                <c:pt idx="28475">
                  <c:v>3.6259199999999998E-2</c:v>
                </c:pt>
                <c:pt idx="28476">
                  <c:v>3.5984000000000002E-2</c:v>
                </c:pt>
                <c:pt idx="28477">
                  <c:v>3.56461E-2</c:v>
                </c:pt>
                <c:pt idx="28478">
                  <c:v>3.5245699999999998E-2</c:v>
                </c:pt>
                <c:pt idx="28479">
                  <c:v>3.4783399999999999E-2</c:v>
                </c:pt>
                <c:pt idx="28480">
                  <c:v>3.4259600000000001E-2</c:v>
                </c:pt>
                <c:pt idx="28481">
                  <c:v>3.3675200000000002E-2</c:v>
                </c:pt>
                <c:pt idx="28482">
                  <c:v>3.3030799999999999E-2</c:v>
                </c:pt>
                <c:pt idx="28483">
                  <c:v>3.2327399999999999E-2</c:v>
                </c:pt>
                <c:pt idx="28484">
                  <c:v>3.1565999999999997E-2</c:v>
                </c:pt>
                <c:pt idx="28485">
                  <c:v>3.0747799999999999E-2</c:v>
                </c:pt>
                <c:pt idx="28486">
                  <c:v>2.9873799999999999E-2</c:v>
                </c:pt>
                <c:pt idx="28487">
                  <c:v>2.8945599999999998E-2</c:v>
                </c:pt>
                <c:pt idx="28488">
                  <c:v>2.79645E-2</c:v>
                </c:pt>
                <c:pt idx="28489">
                  <c:v>2.6932000000000001E-2</c:v>
                </c:pt>
                <c:pt idx="28490">
                  <c:v>2.58497E-2</c:v>
                </c:pt>
                <c:pt idx="28491">
                  <c:v>2.4719399999999999E-2</c:v>
                </c:pt>
                <c:pt idx="28492">
                  <c:v>2.3542799999999999E-2</c:v>
                </c:pt>
                <c:pt idx="28493">
                  <c:v>2.2321899999999999E-2</c:v>
                </c:pt>
                <c:pt idx="28494">
                  <c:v>2.1058500000000001E-2</c:v>
                </c:pt>
                <c:pt idx="28495">
                  <c:v>1.9754799999999999E-2</c:v>
                </c:pt>
                <c:pt idx="28496">
                  <c:v>1.8412899999999999E-2</c:v>
                </c:pt>
                <c:pt idx="28497">
                  <c:v>1.7034899999999999E-2</c:v>
                </c:pt>
                <c:pt idx="28498">
                  <c:v>1.5623099999999999E-2</c:v>
                </c:pt>
                <c:pt idx="28499">
                  <c:v>1.41799E-2</c:v>
                </c:pt>
                <c:pt idx="28500">
                  <c:v>1.2707599999999999E-2</c:v>
                </c:pt>
                <c:pt idx="28501">
                  <c:v>1.1208600000000001E-2</c:v>
                </c:pt>
                <c:pt idx="28502" formatCode="0.00E+00">
                  <c:v>9.6855599999999993E-3</c:v>
                </c:pt>
                <c:pt idx="28503" formatCode="0.00E+00">
                  <c:v>8.1408999999999995E-3</c:v>
                </c:pt>
                <c:pt idx="28504" formatCode="0.00E+00">
                  <c:v>6.5772199999999999E-3</c:v>
                </c:pt>
                <c:pt idx="28505" formatCode="0.00E+00">
                  <c:v>4.9971599999999996E-3</c:v>
                </c:pt>
                <c:pt idx="28506" formatCode="0.00E+00">
                  <c:v>3.4033599999999998E-3</c:v>
                </c:pt>
                <c:pt idx="28507" formatCode="0.00E+00">
                  <c:v>1.7985200000000001E-3</c:v>
                </c:pt>
                <c:pt idx="28508" formatCode="0.00E+00">
                  <c:v>1.85341E-4</c:v>
                </c:pt>
                <c:pt idx="28509" formatCode="0.00E+00">
                  <c:v>-1.43344E-3</c:v>
                </c:pt>
                <c:pt idx="28510" formatCode="0.00E+00">
                  <c:v>-3.0550899999999999E-3</c:v>
                </c:pt>
                <c:pt idx="28511" formatCode="0.00E+00">
                  <c:v>-4.6768399999999998E-3</c:v>
                </c:pt>
                <c:pt idx="28512" formatCode="0.00E+00">
                  <c:v>-6.2959299999999999E-3</c:v>
                </c:pt>
                <c:pt idx="28513" formatCode="0.00E+00">
                  <c:v>-7.9096099999999992E-3</c:v>
                </c:pt>
                <c:pt idx="28514" formatCode="0.00E+00">
                  <c:v>-9.5151200000000002E-3</c:v>
                </c:pt>
                <c:pt idx="28515">
                  <c:v>-1.11097E-2</c:v>
                </c:pt>
                <c:pt idx="28516">
                  <c:v>-1.2690699999999999E-2</c:v>
                </c:pt>
                <c:pt idx="28517">
                  <c:v>-1.4255200000000001E-2</c:v>
                </c:pt>
                <c:pt idx="28518">
                  <c:v>-1.58008E-2</c:v>
                </c:pt>
                <c:pt idx="28519">
                  <c:v>-1.7324599999999999E-2</c:v>
                </c:pt>
                <c:pt idx="28520">
                  <c:v>-1.8824E-2</c:v>
                </c:pt>
                <c:pt idx="28521">
                  <c:v>-2.0296600000000001E-2</c:v>
                </c:pt>
                <c:pt idx="28522">
                  <c:v>-2.1739700000000001E-2</c:v>
                </c:pt>
                <c:pt idx="28523">
                  <c:v>-2.31507E-2</c:v>
                </c:pt>
                <c:pt idx="28524">
                  <c:v>-2.4527400000000001E-2</c:v>
                </c:pt>
                <c:pt idx="28525">
                  <c:v>-2.5867299999999999E-2</c:v>
                </c:pt>
                <c:pt idx="28526">
                  <c:v>-2.7168000000000001E-2</c:v>
                </c:pt>
                <c:pt idx="28527">
                  <c:v>-2.8427299999999999E-2</c:v>
                </c:pt>
                <c:pt idx="28528">
                  <c:v>-2.96429E-2</c:v>
                </c:pt>
                <c:pt idx="28529">
                  <c:v>-3.0812900000000001E-2</c:v>
                </c:pt>
                <c:pt idx="28530">
                  <c:v>-3.1934999999999998E-2</c:v>
                </c:pt>
                <c:pt idx="28531">
                  <c:v>-3.3007399999999999E-2</c:v>
                </c:pt>
                <c:pt idx="28532">
                  <c:v>-3.4028200000000002E-2</c:v>
                </c:pt>
                <c:pt idx="28533">
                  <c:v>-3.4995499999999999E-2</c:v>
                </c:pt>
                <c:pt idx="28534">
                  <c:v>-3.5907599999999998E-2</c:v>
                </c:pt>
                <c:pt idx="28535">
                  <c:v>-3.6762999999999997E-2</c:v>
                </c:pt>
                <c:pt idx="28536">
                  <c:v>-3.7560099999999999E-2</c:v>
                </c:pt>
                <c:pt idx="28537">
                  <c:v>-3.8297499999999998E-2</c:v>
                </c:pt>
                <c:pt idx="28538">
                  <c:v>-3.8973800000000003E-2</c:v>
                </c:pt>
                <c:pt idx="28539">
                  <c:v>-3.9587900000000002E-2</c:v>
                </c:pt>
                <c:pt idx="28540">
                  <c:v>-4.0138600000000003E-2</c:v>
                </c:pt>
                <c:pt idx="28541">
                  <c:v>-4.0624899999999999E-2</c:v>
                </c:pt>
                <c:pt idx="28542">
                  <c:v>-4.1045999999999999E-2</c:v>
                </c:pt>
                <c:pt idx="28543">
                  <c:v>-4.1401E-2</c:v>
                </c:pt>
                <c:pt idx="28544">
                  <c:v>-4.1689299999999999E-2</c:v>
                </c:pt>
                <c:pt idx="28545">
                  <c:v>-4.19104E-2</c:v>
                </c:pt>
                <c:pt idx="28546">
                  <c:v>-4.2063700000000002E-2</c:v>
                </c:pt>
                <c:pt idx="28547">
                  <c:v>-4.2148999999999999E-2</c:v>
                </c:pt>
                <c:pt idx="28548">
                  <c:v>-4.2166099999999998E-2</c:v>
                </c:pt>
                <c:pt idx="28549">
                  <c:v>-4.2114800000000001E-2</c:v>
                </c:pt>
                <c:pt idx="28550">
                  <c:v>-4.1995299999999999E-2</c:v>
                </c:pt>
                <c:pt idx="28551">
                  <c:v>-4.1807499999999997E-2</c:v>
                </c:pt>
                <c:pt idx="28552">
                  <c:v>-4.1551900000000003E-2</c:v>
                </c:pt>
                <c:pt idx="28553">
                  <c:v>-4.12287E-2</c:v>
                </c:pt>
                <c:pt idx="28554">
                  <c:v>-4.08385E-2</c:v>
                </c:pt>
                <c:pt idx="28555">
                  <c:v>-4.0381899999999998E-2</c:v>
                </c:pt>
                <c:pt idx="28556">
                  <c:v>-3.9859600000000002E-2</c:v>
                </c:pt>
                <c:pt idx="28557">
                  <c:v>-3.9272500000000002E-2</c:v>
                </c:pt>
                <c:pt idx="28558">
                  <c:v>-3.86214E-2</c:v>
                </c:pt>
                <c:pt idx="28559">
                  <c:v>-3.7907499999999997E-2</c:v>
                </c:pt>
                <c:pt idx="28560">
                  <c:v>-3.7131900000000002E-2</c:v>
                </c:pt>
                <c:pt idx="28561">
                  <c:v>-3.6295899999999999E-2</c:v>
                </c:pt>
                <c:pt idx="28562">
                  <c:v>-3.5400899999999999E-2</c:v>
                </c:pt>
                <c:pt idx="28563">
                  <c:v>-3.4448300000000001E-2</c:v>
                </c:pt>
                <c:pt idx="28564">
                  <c:v>-3.3439700000000003E-2</c:v>
                </c:pt>
                <c:pt idx="28565">
                  <c:v>-3.2376799999999997E-2</c:v>
                </c:pt>
                <c:pt idx="28566">
                  <c:v>-3.1261400000000002E-2</c:v>
                </c:pt>
                <c:pt idx="28567">
                  <c:v>-3.0095299999999998E-2</c:v>
                </c:pt>
                <c:pt idx="28568">
                  <c:v>-2.88805E-2</c:v>
                </c:pt>
                <c:pt idx="28569">
                  <c:v>-2.7619000000000001E-2</c:v>
                </c:pt>
                <c:pt idx="28570">
                  <c:v>-2.63129E-2</c:v>
                </c:pt>
                <c:pt idx="28571">
                  <c:v>-2.4964400000000001E-2</c:v>
                </c:pt>
                <c:pt idx="28572">
                  <c:v>-2.3575700000000002E-2</c:v>
                </c:pt>
                <c:pt idx="28573">
                  <c:v>-2.21493E-2</c:v>
                </c:pt>
                <c:pt idx="28574">
                  <c:v>-2.0687400000000002E-2</c:v>
                </c:pt>
                <c:pt idx="28575">
                  <c:v>-1.9192500000000001E-2</c:v>
                </c:pt>
                <c:pt idx="28576">
                  <c:v>-1.7667200000000001E-2</c:v>
                </c:pt>
                <c:pt idx="28577">
                  <c:v>-1.6114E-2</c:v>
                </c:pt>
                <c:pt idx="28578">
                  <c:v>-1.45355E-2</c:v>
                </c:pt>
                <c:pt idx="28579">
                  <c:v>-1.2934299999999999E-2</c:v>
                </c:pt>
                <c:pt idx="28580">
                  <c:v>-1.1313200000000001E-2</c:v>
                </c:pt>
                <c:pt idx="28581" formatCode="0.00E+00">
                  <c:v>-9.6749499999999999E-3</c:v>
                </c:pt>
                <c:pt idx="28582" formatCode="0.00E+00">
                  <c:v>-8.0221900000000002E-3</c:v>
                </c:pt>
                <c:pt idx="28583" formatCode="0.00E+00">
                  <c:v>-6.3577499999999997E-3</c:v>
                </c:pt>
                <c:pt idx="28584" formatCode="0.00E+00">
                  <c:v>-4.6844299999999998E-3</c:v>
                </c:pt>
                <c:pt idx="28585" formatCode="0.00E+00">
                  <c:v>-3.0050300000000001E-3</c:v>
                </c:pt>
                <c:pt idx="28586" formatCode="0.00E+00">
                  <c:v>-1.32238E-3</c:v>
                </c:pt>
                <c:pt idx="28587" formatCode="0.00E+00">
                  <c:v>3.6069900000000002E-4</c:v>
                </c:pt>
                <c:pt idx="28588" formatCode="0.00E+00">
                  <c:v>2.0413800000000002E-3</c:v>
                </c:pt>
                <c:pt idx="28589" formatCode="0.00E+00">
                  <c:v>3.71683E-3</c:v>
                </c:pt>
                <c:pt idx="28590" formatCode="0.00E+00">
                  <c:v>5.3842600000000001E-3</c:v>
                </c:pt>
                <c:pt idx="28591" formatCode="0.00E+00">
                  <c:v>7.0408500000000004E-3</c:v>
                </c:pt>
                <c:pt idx="28592" formatCode="0.00E+00">
                  <c:v>8.6838499999999999E-3</c:v>
                </c:pt>
                <c:pt idx="28593">
                  <c:v>1.03105E-2</c:v>
                </c:pt>
                <c:pt idx="28594">
                  <c:v>1.1918099999999999E-2</c:v>
                </c:pt>
                <c:pt idx="28595">
                  <c:v>1.3503899999999999E-2</c:v>
                </c:pt>
                <c:pt idx="28596">
                  <c:v>1.50653E-2</c:v>
                </c:pt>
                <c:pt idx="28597">
                  <c:v>1.6599599999999999E-2</c:v>
                </c:pt>
                <c:pt idx="28598">
                  <c:v>1.8104499999999999E-2</c:v>
                </c:pt>
                <c:pt idx="28599">
                  <c:v>1.9577199999999999E-2</c:v>
                </c:pt>
                <c:pt idx="28600">
                  <c:v>2.10154E-2</c:v>
                </c:pt>
                <c:pt idx="28601">
                  <c:v>2.2416700000000001E-2</c:v>
                </c:pt>
                <c:pt idx="28602">
                  <c:v>2.3778799999999999E-2</c:v>
                </c:pt>
                <c:pt idx="28603">
                  <c:v>2.5099400000000001E-2</c:v>
                </c:pt>
                <c:pt idx="28604">
                  <c:v>2.6376299999999998E-2</c:v>
                </c:pt>
                <c:pt idx="28605">
                  <c:v>2.76075E-2</c:v>
                </c:pt>
                <c:pt idx="28606">
                  <c:v>2.8790900000000001E-2</c:v>
                </c:pt>
                <c:pt idx="28607">
                  <c:v>2.9924599999999999E-2</c:v>
                </c:pt>
                <c:pt idx="28608">
                  <c:v>3.1006700000000002E-2</c:v>
                </c:pt>
                <c:pt idx="28609">
                  <c:v>3.2035399999999999E-2</c:v>
                </c:pt>
                <c:pt idx="28610">
                  <c:v>3.3009200000000002E-2</c:v>
                </c:pt>
                <c:pt idx="28611">
                  <c:v>3.3926400000000002E-2</c:v>
                </c:pt>
                <c:pt idx="28612">
                  <c:v>3.47856E-2</c:v>
                </c:pt>
                <c:pt idx="28613">
                  <c:v>3.5585400000000003E-2</c:v>
                </c:pt>
                <c:pt idx="28614">
                  <c:v>3.6324500000000003E-2</c:v>
                </c:pt>
                <c:pt idx="28615">
                  <c:v>3.7001800000000001E-2</c:v>
                </c:pt>
                <c:pt idx="28616">
                  <c:v>3.76161E-2</c:v>
                </c:pt>
                <c:pt idx="28617">
                  <c:v>3.8166699999999998E-2</c:v>
                </c:pt>
                <c:pt idx="28618">
                  <c:v>3.8652600000000002E-2</c:v>
                </c:pt>
                <c:pt idx="28619">
                  <c:v>3.9073099999999999E-2</c:v>
                </c:pt>
                <c:pt idx="28620">
                  <c:v>3.9427700000000003E-2</c:v>
                </c:pt>
                <c:pt idx="28621">
                  <c:v>3.97157E-2</c:v>
                </c:pt>
                <c:pt idx="28622">
                  <c:v>3.9936899999999997E-2</c:v>
                </c:pt>
                <c:pt idx="28623">
                  <c:v>4.0091099999999998E-2</c:v>
                </c:pt>
                <c:pt idx="28624">
                  <c:v>4.0177900000000003E-2</c:v>
                </c:pt>
                <c:pt idx="28625">
                  <c:v>4.0197499999999997E-2</c:v>
                </c:pt>
                <c:pt idx="28626">
                  <c:v>4.0149900000000002E-2</c:v>
                </c:pt>
                <c:pt idx="28627">
                  <c:v>4.0035300000000003E-2</c:v>
                </c:pt>
                <c:pt idx="28628">
                  <c:v>3.9854000000000001E-2</c:v>
                </c:pt>
                <c:pt idx="28629">
                  <c:v>3.9606500000000003E-2</c:v>
                </c:pt>
                <c:pt idx="28630">
                  <c:v>3.9293300000000003E-2</c:v>
                </c:pt>
                <c:pt idx="28631">
                  <c:v>3.8915100000000001E-2</c:v>
                </c:pt>
                <c:pt idx="28632">
                  <c:v>3.8472600000000003E-2</c:v>
                </c:pt>
                <c:pt idx="28633">
                  <c:v>3.7966800000000002E-2</c:v>
                </c:pt>
                <c:pt idx="28634">
                  <c:v>3.7398599999999997E-2</c:v>
                </c:pt>
                <c:pt idx="28635">
                  <c:v>3.6769099999999999E-2</c:v>
                </c:pt>
                <c:pt idx="28636">
                  <c:v>3.6079600000000003E-2</c:v>
                </c:pt>
                <c:pt idx="28637">
                  <c:v>3.5331300000000003E-2</c:v>
                </c:pt>
                <c:pt idx="28638">
                  <c:v>3.4525599999999997E-2</c:v>
                </c:pt>
                <c:pt idx="28639">
                  <c:v>3.3664100000000002E-2</c:v>
                </c:pt>
                <c:pt idx="28640">
                  <c:v>3.2748300000000001E-2</c:v>
                </c:pt>
                <c:pt idx="28641">
                  <c:v>3.1780000000000003E-2</c:v>
                </c:pt>
                <c:pt idx="28642">
                  <c:v>3.0760800000000001E-2</c:v>
                </c:pt>
                <c:pt idx="28643">
                  <c:v>2.9692699999999999E-2</c:v>
                </c:pt>
                <c:pt idx="28644">
                  <c:v>2.8577600000000002E-2</c:v>
                </c:pt>
                <c:pt idx="28645">
                  <c:v>2.74176E-2</c:v>
                </c:pt>
                <c:pt idx="28646">
                  <c:v>2.6214600000000001E-2</c:v>
                </c:pt>
                <c:pt idx="28647">
                  <c:v>2.4971E-2</c:v>
                </c:pt>
                <c:pt idx="28648">
                  <c:v>2.3688899999999999E-2</c:v>
                </c:pt>
                <c:pt idx="28649">
                  <c:v>2.23707E-2</c:v>
                </c:pt>
                <c:pt idx="28650">
                  <c:v>2.1018599999999998E-2</c:v>
                </c:pt>
                <c:pt idx="28651">
                  <c:v>1.9635099999999999E-2</c:v>
                </c:pt>
                <c:pt idx="28652">
                  <c:v>1.8222700000000001E-2</c:v>
                </c:pt>
                <c:pt idx="28653">
                  <c:v>1.6783900000000001E-2</c:v>
                </c:pt>
                <c:pt idx="28654">
                  <c:v>1.5321100000000001E-2</c:v>
                </c:pt>
                <c:pt idx="28655">
                  <c:v>1.38371E-2</c:v>
                </c:pt>
                <c:pt idx="28656">
                  <c:v>1.2334400000000001E-2</c:v>
                </c:pt>
                <c:pt idx="28657">
                  <c:v>1.0815699999999999E-2</c:v>
                </c:pt>
                <c:pt idx="28658" formatCode="0.00E+00">
                  <c:v>9.2836599999999991E-3</c:v>
                </c:pt>
                <c:pt idx="28659" formatCode="0.00E+00">
                  <c:v>7.74093E-3</c:v>
                </c:pt>
                <c:pt idx="28660" formatCode="0.00E+00">
                  <c:v>6.1902399999999996E-3</c:v>
                </c:pt>
                <c:pt idx="28661" formatCode="0.00E+00">
                  <c:v>4.6342900000000001E-3</c:v>
                </c:pt>
                <c:pt idx="28662" formatCode="0.00E+00">
                  <c:v>3.0758000000000001E-3</c:v>
                </c:pt>
                <c:pt idx="28663" formatCode="0.00E+00">
                  <c:v>1.51749E-3</c:v>
                </c:pt>
                <c:pt idx="28664" formatCode="0.00E+00">
                  <c:v>-3.7933099999999998E-5</c:v>
                </c:pt>
                <c:pt idx="28665" formatCode="0.00E+00">
                  <c:v>-1.5877700000000001E-3</c:v>
                </c:pt>
                <c:pt idx="28666" formatCode="0.00E+00">
                  <c:v>-3.12934E-3</c:v>
                </c:pt>
                <c:pt idx="28667" formatCode="0.00E+00">
                  <c:v>-4.6599800000000002E-3</c:v>
                </c:pt>
                <c:pt idx="28668" formatCode="0.00E+00">
                  <c:v>-6.1770499999999999E-3</c:v>
                </c:pt>
                <c:pt idx="28669" formatCode="0.00E+00">
                  <c:v>-7.6779400000000003E-3</c:v>
                </c:pt>
                <c:pt idx="28670" formatCode="0.00E+00">
                  <c:v>-9.1600699999999993E-3</c:v>
                </c:pt>
                <c:pt idx="28671">
                  <c:v>-1.0620900000000001E-2</c:v>
                </c:pt>
                <c:pt idx="28672">
                  <c:v>-1.20579E-2</c:v>
                </c:pt>
                <c:pt idx="28673">
                  <c:v>-1.34687E-2</c:v>
                </c:pt>
                <c:pt idx="28674">
                  <c:v>-1.48509E-2</c:v>
                </c:pt>
                <c:pt idx="28675">
                  <c:v>-1.6202100000000001E-2</c:v>
                </c:pt>
                <c:pt idx="28676">
                  <c:v>-1.7520000000000001E-2</c:v>
                </c:pt>
                <c:pt idx="28677">
                  <c:v>-1.88024E-2</c:v>
                </c:pt>
                <c:pt idx="28678">
                  <c:v>-2.0047200000000001E-2</c:v>
                </c:pt>
                <c:pt idx="28679">
                  <c:v>-2.1252199999999999E-2</c:v>
                </c:pt>
                <c:pt idx="28680">
                  <c:v>-2.2415500000000001E-2</c:v>
                </c:pt>
                <c:pt idx="28681">
                  <c:v>-2.3535199999999999E-2</c:v>
                </c:pt>
                <c:pt idx="28682">
                  <c:v>-2.4609300000000001E-2</c:v>
                </c:pt>
                <c:pt idx="28683">
                  <c:v>-2.5636200000000001E-2</c:v>
                </c:pt>
                <c:pt idx="28684">
                  <c:v>-2.6614100000000002E-2</c:v>
                </c:pt>
                <c:pt idx="28685">
                  <c:v>-2.75415E-2</c:v>
                </c:pt>
                <c:pt idx="28686">
                  <c:v>-2.8416799999999999E-2</c:v>
                </c:pt>
                <c:pt idx="28687">
                  <c:v>-2.9238699999999999E-2</c:v>
                </c:pt>
                <c:pt idx="28688">
                  <c:v>-3.0005899999999999E-2</c:v>
                </c:pt>
                <c:pt idx="28689">
                  <c:v>-3.0717100000000001E-2</c:v>
                </c:pt>
                <c:pt idx="28690">
                  <c:v>-3.1371200000000002E-2</c:v>
                </c:pt>
                <c:pt idx="28691">
                  <c:v>-3.19674E-2</c:v>
                </c:pt>
                <c:pt idx="28692">
                  <c:v>-3.2504600000000002E-2</c:v>
                </c:pt>
                <c:pt idx="28693">
                  <c:v>-3.29821E-2</c:v>
                </c:pt>
                <c:pt idx="28694">
                  <c:v>-3.3399199999999997E-2</c:v>
                </c:pt>
                <c:pt idx="28695">
                  <c:v>-3.3755300000000002E-2</c:v>
                </c:pt>
                <c:pt idx="28696">
                  <c:v>-3.4049999999999997E-2</c:v>
                </c:pt>
                <c:pt idx="28697">
                  <c:v>-3.4283000000000001E-2</c:v>
                </c:pt>
                <c:pt idx="28698">
                  <c:v>-3.4453900000000003E-2</c:v>
                </c:pt>
                <c:pt idx="28699">
                  <c:v>-3.4562700000000002E-2</c:v>
                </c:pt>
                <c:pt idx="28700">
                  <c:v>-3.4609300000000003E-2</c:v>
                </c:pt>
                <c:pt idx="28701">
                  <c:v>-3.4593899999999997E-2</c:v>
                </c:pt>
                <c:pt idx="28702">
                  <c:v>-3.4516699999999997E-2</c:v>
                </c:pt>
                <c:pt idx="28703">
                  <c:v>-3.4377900000000003E-2</c:v>
                </c:pt>
                <c:pt idx="28704">
                  <c:v>-3.4178E-2</c:v>
                </c:pt>
                <c:pt idx="28705">
                  <c:v>-3.3917500000000003E-2</c:v>
                </c:pt>
                <c:pt idx="28706">
                  <c:v>-3.3597099999999998E-2</c:v>
                </c:pt>
                <c:pt idx="28707">
                  <c:v>-3.3217499999999997E-2</c:v>
                </c:pt>
                <c:pt idx="28708">
                  <c:v>-3.2779599999999999E-2</c:v>
                </c:pt>
                <c:pt idx="28709">
                  <c:v>-3.2284199999999999E-2</c:v>
                </c:pt>
                <c:pt idx="28710">
                  <c:v>-3.17326E-2</c:v>
                </c:pt>
                <c:pt idx="28711">
                  <c:v>-3.1125699999999999E-2</c:v>
                </c:pt>
                <c:pt idx="28712">
                  <c:v>-3.0464999999999999E-2</c:v>
                </c:pt>
                <c:pt idx="28713">
                  <c:v>-2.97516E-2</c:v>
                </c:pt>
                <c:pt idx="28714">
                  <c:v>-2.8987099999999998E-2</c:v>
                </c:pt>
                <c:pt idx="28715">
                  <c:v>-2.8173E-2</c:v>
                </c:pt>
                <c:pt idx="28716">
                  <c:v>-2.73108E-2</c:v>
                </c:pt>
                <c:pt idx="28717">
                  <c:v>-2.64023E-2</c:v>
                </c:pt>
                <c:pt idx="28718">
                  <c:v>-2.5449300000000001E-2</c:v>
                </c:pt>
                <c:pt idx="28719">
                  <c:v>-2.4453599999999999E-2</c:v>
                </c:pt>
                <c:pt idx="28720">
                  <c:v>-2.34171E-2</c:v>
                </c:pt>
                <c:pt idx="28721">
                  <c:v>-2.2341799999999998E-2</c:v>
                </c:pt>
                <c:pt idx="28722">
                  <c:v>-2.12298E-2</c:v>
                </c:pt>
                <c:pt idx="28723">
                  <c:v>-2.00831E-2</c:v>
                </c:pt>
                <c:pt idx="28724">
                  <c:v>-1.89041E-2</c:v>
                </c:pt>
                <c:pt idx="28725">
                  <c:v>-1.76948E-2</c:v>
                </c:pt>
                <c:pt idx="28726">
                  <c:v>-1.6457599999999999E-2</c:v>
                </c:pt>
                <c:pt idx="28727">
                  <c:v>-1.5194900000000001E-2</c:v>
                </c:pt>
                <c:pt idx="28728">
                  <c:v>-1.39089E-2</c:v>
                </c:pt>
                <c:pt idx="28729">
                  <c:v>-1.2602E-2</c:v>
                </c:pt>
                <c:pt idx="28730">
                  <c:v>-1.12768E-2</c:v>
                </c:pt>
                <c:pt idx="28731" formatCode="0.00E+00">
                  <c:v>-9.9357300000000003E-3</c:v>
                </c:pt>
                <c:pt idx="28732" formatCode="0.00E+00">
                  <c:v>-8.5812000000000006E-3</c:v>
                </c:pt>
                <c:pt idx="28733" formatCode="0.00E+00">
                  <c:v>-7.2157499999999999E-3</c:v>
                </c:pt>
                <c:pt idx="28734" formatCode="0.00E+00">
                  <c:v>-5.8419199999999996E-3</c:v>
                </c:pt>
                <c:pt idx="28735" formatCode="0.00E+00">
                  <c:v>-4.4622400000000001E-3</c:v>
                </c:pt>
                <c:pt idx="28736" formatCode="0.00E+00">
                  <c:v>-3.07925E-3</c:v>
                </c:pt>
                <c:pt idx="28737" formatCode="0.00E+00">
                  <c:v>-1.6954800000000001E-3</c:v>
                </c:pt>
                <c:pt idx="28738" formatCode="0.00E+00">
                  <c:v>-3.1347699999999999E-4</c:v>
                </c:pt>
                <c:pt idx="28739" formatCode="0.00E+00">
                  <c:v>1.06423E-3</c:v>
                </c:pt>
                <c:pt idx="28740" formatCode="0.00E+00">
                  <c:v>2.4351300000000002E-3</c:v>
                </c:pt>
                <c:pt idx="28741" formatCode="0.00E+00">
                  <c:v>3.79672E-3</c:v>
                </c:pt>
                <c:pt idx="28742" formatCode="0.00E+00">
                  <c:v>5.1465299999999999E-3</c:v>
                </c:pt>
                <c:pt idx="28743" formatCode="0.00E+00">
                  <c:v>6.4821100000000001E-3</c:v>
                </c:pt>
                <c:pt idx="28744" formatCode="0.00E+00">
                  <c:v>7.8010299999999996E-3</c:v>
                </c:pt>
                <c:pt idx="28745" formatCode="0.00E+00">
                  <c:v>9.1009100000000002E-3</c:v>
                </c:pt>
                <c:pt idx="28746">
                  <c:v>1.03794E-2</c:v>
                </c:pt>
                <c:pt idx="28747">
                  <c:v>1.1634200000000001E-2</c:v>
                </c:pt>
                <c:pt idx="28748">
                  <c:v>1.2863100000000001E-2</c:v>
                </c:pt>
                <c:pt idx="28749">
                  <c:v>1.4063900000000001E-2</c:v>
                </c:pt>
                <c:pt idx="28750">
                  <c:v>1.5234299999999999E-2</c:v>
                </c:pt>
                <c:pt idx="28751">
                  <c:v>1.6372399999999999E-2</c:v>
                </c:pt>
                <c:pt idx="28752">
                  <c:v>1.7476100000000001E-2</c:v>
                </c:pt>
                <c:pt idx="28753">
                  <c:v>1.8543500000000001E-2</c:v>
                </c:pt>
                <c:pt idx="28754">
                  <c:v>1.9572599999999999E-2</c:v>
                </c:pt>
                <c:pt idx="28755">
                  <c:v>2.0561699999999999E-2</c:v>
                </c:pt>
                <c:pt idx="28756">
                  <c:v>2.1509E-2</c:v>
                </c:pt>
                <c:pt idx="28757">
                  <c:v>2.2412899999999999E-2</c:v>
                </c:pt>
                <c:pt idx="28758">
                  <c:v>2.3271699999999999E-2</c:v>
                </c:pt>
                <c:pt idx="28759">
                  <c:v>2.4084100000000001E-2</c:v>
                </c:pt>
                <c:pt idx="28760">
                  <c:v>2.4848599999999998E-2</c:v>
                </c:pt>
                <c:pt idx="28761">
                  <c:v>2.5563800000000001E-2</c:v>
                </c:pt>
                <c:pt idx="28762">
                  <c:v>2.6228700000000001E-2</c:v>
                </c:pt>
                <c:pt idx="28763">
                  <c:v>2.6842000000000001E-2</c:v>
                </c:pt>
                <c:pt idx="28764">
                  <c:v>2.7402699999999999E-2</c:v>
                </c:pt>
                <c:pt idx="28765">
                  <c:v>2.7910000000000001E-2</c:v>
                </c:pt>
                <c:pt idx="28766">
                  <c:v>2.83629E-2</c:v>
                </c:pt>
                <c:pt idx="28767">
                  <c:v>2.87608E-2</c:v>
                </c:pt>
                <c:pt idx="28768">
                  <c:v>2.91031E-2</c:v>
                </c:pt>
                <c:pt idx="28769">
                  <c:v>2.9389200000000001E-2</c:v>
                </c:pt>
                <c:pt idx="28770">
                  <c:v>2.9618599999999998E-2</c:v>
                </c:pt>
                <c:pt idx="28771">
                  <c:v>2.97912E-2</c:v>
                </c:pt>
                <c:pt idx="28772">
                  <c:v>2.9906700000000001E-2</c:v>
                </c:pt>
                <c:pt idx="28773">
                  <c:v>2.9964999999999999E-2</c:v>
                </c:pt>
                <c:pt idx="28774">
                  <c:v>2.9966099999999999E-2</c:v>
                </c:pt>
                <c:pt idx="28775">
                  <c:v>2.9910099999999998E-2</c:v>
                </c:pt>
                <c:pt idx="28776">
                  <c:v>2.9797199999999999E-2</c:v>
                </c:pt>
                <c:pt idx="28777">
                  <c:v>2.9627899999999999E-2</c:v>
                </c:pt>
                <c:pt idx="28778">
                  <c:v>2.9402399999999999E-2</c:v>
                </c:pt>
                <c:pt idx="28779">
                  <c:v>2.9121299999999999E-2</c:v>
                </c:pt>
                <c:pt idx="28780">
                  <c:v>2.87853E-2</c:v>
                </c:pt>
                <c:pt idx="28781">
                  <c:v>2.83951E-2</c:v>
                </c:pt>
                <c:pt idx="28782">
                  <c:v>2.7951500000000001E-2</c:v>
                </c:pt>
                <c:pt idx="28783">
                  <c:v>2.7455500000000001E-2</c:v>
                </c:pt>
                <c:pt idx="28784">
                  <c:v>2.6908000000000001E-2</c:v>
                </c:pt>
                <c:pt idx="28785">
                  <c:v>2.6310299999999998E-2</c:v>
                </c:pt>
                <c:pt idx="28786">
                  <c:v>2.5663399999999999E-2</c:v>
                </c:pt>
                <c:pt idx="28787">
                  <c:v>2.4968799999999999E-2</c:v>
                </c:pt>
                <c:pt idx="28788">
                  <c:v>2.4227800000000001E-2</c:v>
                </c:pt>
                <c:pt idx="28789">
                  <c:v>2.3441799999999999E-2</c:v>
                </c:pt>
                <c:pt idx="28790">
                  <c:v>2.2612400000000001E-2</c:v>
                </c:pt>
                <c:pt idx="28791">
                  <c:v>2.1741300000000002E-2</c:v>
                </c:pt>
                <c:pt idx="28792">
                  <c:v>2.08302E-2</c:v>
                </c:pt>
                <c:pt idx="28793">
                  <c:v>1.9880700000000001E-2</c:v>
                </c:pt>
                <c:pt idx="28794">
                  <c:v>1.8894899999999999E-2</c:v>
                </c:pt>
                <c:pt idx="28795">
                  <c:v>1.7874500000000001E-2</c:v>
                </c:pt>
                <c:pt idx="28796">
                  <c:v>1.6821599999999999E-2</c:v>
                </c:pt>
                <c:pt idx="28797">
                  <c:v>1.5738200000000001E-2</c:v>
                </c:pt>
                <c:pt idx="28798">
                  <c:v>1.4626399999999999E-2</c:v>
                </c:pt>
                <c:pt idx="28799">
                  <c:v>1.34883E-2</c:v>
                </c:pt>
                <c:pt idx="28800">
                  <c:v>1.2326E-2</c:v>
                </c:pt>
                <c:pt idx="28801">
                  <c:v>1.11419E-2</c:v>
                </c:pt>
                <c:pt idx="28802" formatCode="0.00E+00">
                  <c:v>9.9381799999999996E-3</c:v>
                </c:pt>
                <c:pt idx="28803" formatCode="0.00E+00">
                  <c:v>8.7171200000000001E-3</c:v>
                </c:pt>
                <c:pt idx="28804" formatCode="0.00E+00">
                  <c:v>7.4810500000000004E-3</c:v>
                </c:pt>
                <c:pt idx="28805" formatCode="0.00E+00">
                  <c:v>6.2323200000000004E-3</c:v>
                </c:pt>
                <c:pt idx="28806" formatCode="0.00E+00">
                  <c:v>4.9733199999999998E-3</c:v>
                </c:pt>
                <c:pt idx="28807" formatCode="0.00E+00">
                  <c:v>3.7064200000000002E-3</c:v>
                </c:pt>
                <c:pt idx="28808" formatCode="0.00E+00">
                  <c:v>2.4340199999999998E-3</c:v>
                </c:pt>
                <c:pt idx="28809" formatCode="0.00E+00">
                  <c:v>1.1585499999999999E-3</c:v>
                </c:pt>
                <c:pt idx="28810" formatCode="0.00E+00">
                  <c:v>-1.17608E-4</c:v>
                </c:pt>
                <c:pt idx="28811" formatCode="0.00E+00">
                  <c:v>-1.3920200000000001E-3</c:v>
                </c:pt>
                <c:pt idx="28812" formatCode="0.00E+00">
                  <c:v>-2.6622999999999998E-3</c:v>
                </c:pt>
                <c:pt idx="28813" formatCode="0.00E+00">
                  <c:v>-3.9260400000000004E-3</c:v>
                </c:pt>
                <c:pt idx="28814" formatCode="0.00E+00">
                  <c:v>-5.1808699999999997E-3</c:v>
                </c:pt>
                <c:pt idx="28815" formatCode="0.00E+00">
                  <c:v>-6.4244100000000002E-3</c:v>
                </c:pt>
                <c:pt idx="28816" formatCode="0.00E+00">
                  <c:v>-7.6543399999999999E-3</c:v>
                </c:pt>
                <c:pt idx="28817" formatCode="0.00E+00">
                  <c:v>-8.8683400000000006E-3</c:v>
                </c:pt>
                <c:pt idx="28818">
                  <c:v>-1.0064099999999999E-2</c:v>
                </c:pt>
                <c:pt idx="28819">
                  <c:v>-1.1239499999999999E-2</c:v>
                </c:pt>
                <c:pt idx="28820">
                  <c:v>-1.23921E-2</c:v>
                </c:pt>
                <c:pt idx="28821">
                  <c:v>-1.3520000000000001E-2</c:v>
                </c:pt>
                <c:pt idx="28822">
                  <c:v>-1.4620899999999999E-2</c:v>
                </c:pt>
                <c:pt idx="28823">
                  <c:v>-1.5692899999999999E-2</c:v>
                </c:pt>
                <c:pt idx="28824">
                  <c:v>-1.67338E-2</c:v>
                </c:pt>
                <c:pt idx="28825">
                  <c:v>-1.7741799999999999E-2</c:v>
                </c:pt>
                <c:pt idx="28826">
                  <c:v>-1.87149E-2</c:v>
                </c:pt>
                <c:pt idx="28827">
                  <c:v>-1.9651399999999999E-2</c:v>
                </c:pt>
                <c:pt idx="28828">
                  <c:v>-2.0549499999999998E-2</c:v>
                </c:pt>
                <c:pt idx="28829">
                  <c:v>-2.1407499999999999E-2</c:v>
                </c:pt>
                <c:pt idx="28830">
                  <c:v>-2.2223799999999998E-2</c:v>
                </c:pt>
                <c:pt idx="28831">
                  <c:v>-2.2996900000000001E-2</c:v>
                </c:pt>
                <c:pt idx="28832">
                  <c:v>-2.3725300000000001E-2</c:v>
                </c:pt>
                <c:pt idx="28833">
                  <c:v>-2.44078E-2</c:v>
                </c:pt>
                <c:pt idx="28834">
                  <c:v>-2.50429E-2</c:v>
                </c:pt>
                <c:pt idx="28835">
                  <c:v>-2.5629599999999999E-2</c:v>
                </c:pt>
                <c:pt idx="28836">
                  <c:v>-2.6166700000000001E-2</c:v>
                </c:pt>
                <c:pt idx="28837">
                  <c:v>-2.6653199999999998E-2</c:v>
                </c:pt>
                <c:pt idx="28838">
                  <c:v>-2.7088299999999999E-2</c:v>
                </c:pt>
                <c:pt idx="28839">
                  <c:v>-2.7471099999999998E-2</c:v>
                </c:pt>
                <c:pt idx="28840">
                  <c:v>-2.78009E-2</c:v>
                </c:pt>
                <c:pt idx="28841">
                  <c:v>-2.8077000000000001E-2</c:v>
                </c:pt>
                <c:pt idx="28842">
                  <c:v>-2.8299000000000001E-2</c:v>
                </c:pt>
                <c:pt idx="28843">
                  <c:v>-2.8466499999999999E-2</c:v>
                </c:pt>
                <c:pt idx="28844">
                  <c:v>-2.85791E-2</c:v>
                </c:pt>
                <c:pt idx="28845">
                  <c:v>-2.8636600000000002E-2</c:v>
                </c:pt>
                <c:pt idx="28846">
                  <c:v>-2.8639000000000001E-2</c:v>
                </c:pt>
                <c:pt idx="28847">
                  <c:v>-2.85861E-2</c:v>
                </c:pt>
                <c:pt idx="28848">
                  <c:v>-2.8478199999999999E-2</c:v>
                </c:pt>
                <c:pt idx="28849">
                  <c:v>-2.8315300000000002E-2</c:v>
                </c:pt>
                <c:pt idx="28850">
                  <c:v>-2.8097799999999999E-2</c:v>
                </c:pt>
                <c:pt idx="28851">
                  <c:v>-2.7826199999999999E-2</c:v>
                </c:pt>
                <c:pt idx="28852">
                  <c:v>-2.7500799999999999E-2</c:v>
                </c:pt>
                <c:pt idx="28853">
                  <c:v>-2.7122299999999998E-2</c:v>
                </c:pt>
                <c:pt idx="28854">
                  <c:v>-2.6691400000000001E-2</c:v>
                </c:pt>
                <c:pt idx="28855">
                  <c:v>-2.62089E-2</c:v>
                </c:pt>
                <c:pt idx="28856">
                  <c:v>-2.5675699999999999E-2</c:v>
                </c:pt>
                <c:pt idx="28857">
                  <c:v>-2.5092799999999998E-2</c:v>
                </c:pt>
                <c:pt idx="28858">
                  <c:v>-2.4461199999999999E-2</c:v>
                </c:pt>
                <c:pt idx="28859">
                  <c:v>-2.37821E-2</c:v>
                </c:pt>
                <c:pt idx="28860">
                  <c:v>-2.3056799999999999E-2</c:v>
                </c:pt>
                <c:pt idx="28861">
                  <c:v>-2.22866E-2</c:v>
                </c:pt>
                <c:pt idx="28862">
                  <c:v>-2.14729E-2</c:v>
                </c:pt>
                <c:pt idx="28863">
                  <c:v>-2.0617300000000002E-2</c:v>
                </c:pt>
                <c:pt idx="28864">
                  <c:v>-1.9721300000000001E-2</c:v>
                </c:pt>
                <c:pt idx="28865">
                  <c:v>-1.8786500000000001E-2</c:v>
                </c:pt>
                <c:pt idx="28866">
                  <c:v>-1.7814799999999999E-2</c:v>
                </c:pt>
                <c:pt idx="28867">
                  <c:v>-1.6807900000000001E-2</c:v>
                </c:pt>
                <c:pt idx="28868">
                  <c:v>-1.5767699999999999E-2</c:v>
                </c:pt>
                <c:pt idx="28869">
                  <c:v>-1.46961E-2</c:v>
                </c:pt>
                <c:pt idx="28870">
                  <c:v>-1.3595100000000001E-2</c:v>
                </c:pt>
                <c:pt idx="28871">
                  <c:v>-1.2466700000000001E-2</c:v>
                </c:pt>
                <c:pt idx="28872">
                  <c:v>-1.13131E-2</c:v>
                </c:pt>
                <c:pt idx="28873">
                  <c:v>-1.0136300000000001E-2</c:v>
                </c:pt>
                <c:pt idx="28874" formatCode="0.00E+00">
                  <c:v>-8.9385300000000001E-3</c:v>
                </c:pt>
                <c:pt idx="28875" formatCode="0.00E+00">
                  <c:v>-7.7220600000000002E-3</c:v>
                </c:pt>
                <c:pt idx="28876" formatCode="0.00E+00">
                  <c:v>-6.4891200000000001E-3</c:v>
                </c:pt>
                <c:pt idx="28877" formatCode="0.00E+00">
                  <c:v>-5.2420000000000001E-3</c:v>
                </c:pt>
                <c:pt idx="28878" formatCode="0.00E+00">
                  <c:v>-3.9830200000000003E-3</c:v>
                </c:pt>
                <c:pt idx="28879" formatCode="0.00E+00">
                  <c:v>-2.7145099999999998E-3</c:v>
                </c:pt>
                <c:pt idx="28880" formatCode="0.00E+00">
                  <c:v>-1.43884E-3</c:v>
                </c:pt>
                <c:pt idx="28881" formatCode="0.00E+00">
                  <c:v>-1.58383E-4</c:v>
                </c:pt>
                <c:pt idx="28882" formatCode="0.00E+00">
                  <c:v>1.1244899999999999E-3</c:v>
                </c:pt>
                <c:pt idx="28883" formatCode="0.00E+00">
                  <c:v>2.4073699999999998E-3</c:v>
                </c:pt>
                <c:pt idx="28884" formatCode="0.00E+00">
                  <c:v>3.6878900000000001E-3</c:v>
                </c:pt>
                <c:pt idx="28885" formatCode="0.00E+00">
                  <c:v>4.96365E-3</c:v>
                </c:pt>
                <c:pt idx="28886" formatCode="0.00E+00">
                  <c:v>6.2322699999999998E-3</c:v>
                </c:pt>
                <c:pt idx="28887" formatCode="0.00E+00">
                  <c:v>7.4913799999999997E-3</c:v>
                </c:pt>
                <c:pt idx="28888" formatCode="0.00E+00">
                  <c:v>8.7386300000000007E-3</c:v>
                </c:pt>
                <c:pt idx="28889" formatCode="0.00E+00">
                  <c:v>9.9716900000000001E-3</c:v>
                </c:pt>
                <c:pt idx="28890">
                  <c:v>1.11883E-2</c:v>
                </c:pt>
                <c:pt idx="28891">
                  <c:v>1.2385999999999999E-2</c:v>
                </c:pt>
                <c:pt idx="28892">
                  <c:v>1.35628E-2</c:v>
                </c:pt>
                <c:pt idx="28893">
                  <c:v>1.47163E-2</c:v>
                </c:pt>
                <c:pt idx="28894">
                  <c:v>1.5844400000000002E-2</c:v>
                </c:pt>
                <c:pt idx="28895">
                  <c:v>1.6945000000000002E-2</c:v>
                </c:pt>
                <c:pt idx="28896">
                  <c:v>1.8016000000000001E-2</c:v>
                </c:pt>
                <c:pt idx="28897">
                  <c:v>1.90554E-2</c:v>
                </c:pt>
                <c:pt idx="28898">
                  <c:v>2.0061200000000001E-2</c:v>
                </c:pt>
                <c:pt idx="28899">
                  <c:v>2.1031500000000002E-2</c:v>
                </c:pt>
                <c:pt idx="28900">
                  <c:v>2.1964500000000001E-2</c:v>
                </c:pt>
                <c:pt idx="28901">
                  <c:v>2.2858400000000001E-2</c:v>
                </c:pt>
                <c:pt idx="28902">
                  <c:v>2.37115E-2</c:v>
                </c:pt>
                <c:pt idx="28903">
                  <c:v>2.4522100000000002E-2</c:v>
                </c:pt>
                <c:pt idx="28904">
                  <c:v>2.5288700000000001E-2</c:v>
                </c:pt>
                <c:pt idx="28905">
                  <c:v>2.6009899999999999E-2</c:v>
                </c:pt>
                <c:pt idx="28906">
                  <c:v>2.6684099999999999E-2</c:v>
                </c:pt>
                <c:pt idx="28907">
                  <c:v>2.73102E-2</c:v>
                </c:pt>
                <c:pt idx="28908">
                  <c:v>2.7886999999999999E-2</c:v>
                </c:pt>
                <c:pt idx="28909">
                  <c:v>2.84131E-2</c:v>
                </c:pt>
                <c:pt idx="28910">
                  <c:v>2.8887699999999999E-2</c:v>
                </c:pt>
                <c:pt idx="28911">
                  <c:v>2.93098E-2</c:v>
                </c:pt>
                <c:pt idx="28912">
                  <c:v>2.96785E-2</c:v>
                </c:pt>
                <c:pt idx="28913">
                  <c:v>2.9992999999999999E-2</c:v>
                </c:pt>
                <c:pt idx="28914">
                  <c:v>3.02528E-2</c:v>
                </c:pt>
                <c:pt idx="28915">
                  <c:v>3.0457100000000001E-2</c:v>
                </c:pt>
                <c:pt idx="28916">
                  <c:v>3.06057E-2</c:v>
                </c:pt>
                <c:pt idx="28917">
                  <c:v>3.0698E-2</c:v>
                </c:pt>
                <c:pt idx="28918">
                  <c:v>3.0733900000000001E-2</c:v>
                </c:pt>
                <c:pt idx="28919">
                  <c:v>3.07132E-2</c:v>
                </c:pt>
                <c:pt idx="28920">
                  <c:v>3.0635900000000001E-2</c:v>
                </c:pt>
                <c:pt idx="28921">
                  <c:v>3.0501899999999998E-2</c:v>
                </c:pt>
                <c:pt idx="28922">
                  <c:v>3.0311399999999999E-2</c:v>
                </c:pt>
                <c:pt idx="28923">
                  <c:v>3.0064799999999999E-2</c:v>
                </c:pt>
                <c:pt idx="28924">
                  <c:v>2.9762299999999998E-2</c:v>
                </c:pt>
                <c:pt idx="28925">
                  <c:v>2.9404400000000001E-2</c:v>
                </c:pt>
                <c:pt idx="28926">
                  <c:v>2.8991699999999999E-2</c:v>
                </c:pt>
                <c:pt idx="28927">
                  <c:v>2.85247E-2</c:v>
                </c:pt>
                <c:pt idx="28928">
                  <c:v>2.8004299999999999E-2</c:v>
                </c:pt>
                <c:pt idx="28929">
                  <c:v>2.7431400000000002E-2</c:v>
                </c:pt>
                <c:pt idx="28930">
                  <c:v>2.6806900000000002E-2</c:v>
                </c:pt>
                <c:pt idx="28931">
                  <c:v>2.6132300000000001E-2</c:v>
                </c:pt>
                <c:pt idx="28932">
                  <c:v>2.5408699999999999E-2</c:v>
                </c:pt>
                <c:pt idx="28933">
                  <c:v>2.46375E-2</c:v>
                </c:pt>
                <c:pt idx="28934">
                  <c:v>2.3819699999999999E-2</c:v>
                </c:pt>
                <c:pt idx="28935">
                  <c:v>2.2956600000000001E-2</c:v>
                </c:pt>
                <c:pt idx="28936">
                  <c:v>2.2049300000000001E-2</c:v>
                </c:pt>
                <c:pt idx="28937">
                  <c:v>2.10995E-2</c:v>
                </c:pt>
                <c:pt idx="28938">
                  <c:v>2.0108399999999998E-2</c:v>
                </c:pt>
                <c:pt idx="28939">
                  <c:v>1.9077799999999999E-2</c:v>
                </c:pt>
                <c:pt idx="28940">
                  <c:v>1.8009299999999999E-2</c:v>
                </c:pt>
                <c:pt idx="28941">
                  <c:v>1.6904700000000002E-2</c:v>
                </c:pt>
                <c:pt idx="28942">
                  <c:v>1.5765899999999999E-2</c:v>
                </c:pt>
                <c:pt idx="28943">
                  <c:v>1.4594599999999999E-2</c:v>
                </c:pt>
                <c:pt idx="28944">
                  <c:v>1.3392599999999999E-2</c:v>
                </c:pt>
                <c:pt idx="28945">
                  <c:v>1.21621E-2</c:v>
                </c:pt>
                <c:pt idx="28946">
                  <c:v>1.09055E-2</c:v>
                </c:pt>
                <c:pt idx="28947" formatCode="0.00E+00">
                  <c:v>9.6245700000000007E-3</c:v>
                </c:pt>
                <c:pt idx="28948" formatCode="0.00E+00">
                  <c:v>8.3212700000000004E-3</c:v>
                </c:pt>
                <c:pt idx="28949" formatCode="0.00E+00">
                  <c:v>6.9978699999999998E-3</c:v>
                </c:pt>
                <c:pt idx="28950" formatCode="0.00E+00">
                  <c:v>5.65666E-3</c:v>
                </c:pt>
                <c:pt idx="28951" formatCode="0.00E+00">
                  <c:v>4.2997E-3</c:v>
                </c:pt>
                <c:pt idx="28952" formatCode="0.00E+00">
                  <c:v>2.9293800000000001E-3</c:v>
                </c:pt>
                <c:pt idx="28953" formatCode="0.00E+00">
                  <c:v>1.54883E-3</c:v>
                </c:pt>
                <c:pt idx="28954" formatCode="0.00E+00">
                  <c:v>1.6090700000000001E-4</c:v>
                </c:pt>
                <c:pt idx="28955" formatCode="0.00E+00">
                  <c:v>-1.23255E-3</c:v>
                </c:pt>
                <c:pt idx="28956" formatCode="0.00E+00">
                  <c:v>-2.6297E-3</c:v>
                </c:pt>
                <c:pt idx="28957" formatCode="0.00E+00">
                  <c:v>-4.0281800000000001E-3</c:v>
                </c:pt>
                <c:pt idx="28958" formatCode="0.00E+00">
                  <c:v>-5.4256199999999999E-3</c:v>
                </c:pt>
                <c:pt idx="28959" formatCode="0.00E+00">
                  <c:v>-6.8194700000000002E-3</c:v>
                </c:pt>
                <c:pt idx="28960" formatCode="0.00E+00">
                  <c:v>-8.2067100000000007E-3</c:v>
                </c:pt>
                <c:pt idx="28961" formatCode="0.00E+00">
                  <c:v>-9.5844399999999996E-3</c:v>
                </c:pt>
                <c:pt idx="28962">
                  <c:v>-1.0950400000000001E-2</c:v>
                </c:pt>
                <c:pt idx="28963">
                  <c:v>-1.23027E-2</c:v>
                </c:pt>
                <c:pt idx="28964">
                  <c:v>-1.3639800000000001E-2</c:v>
                </c:pt>
                <c:pt idx="28965">
                  <c:v>-1.49593E-2</c:v>
                </c:pt>
                <c:pt idx="28966">
                  <c:v>-1.6258600000000002E-2</c:v>
                </c:pt>
                <c:pt idx="28967">
                  <c:v>-1.7535599999999998E-2</c:v>
                </c:pt>
                <c:pt idx="28968">
                  <c:v>-1.8788099999999999E-2</c:v>
                </c:pt>
                <c:pt idx="28969">
                  <c:v>-2.00141E-2</c:v>
                </c:pt>
                <c:pt idx="28970">
                  <c:v>-2.1211600000000001E-2</c:v>
                </c:pt>
                <c:pt idx="28971">
                  <c:v>-2.23784E-2</c:v>
                </c:pt>
                <c:pt idx="28972">
                  <c:v>-2.3512600000000002E-2</c:v>
                </c:pt>
                <c:pt idx="28973">
                  <c:v>-2.4612700000000001E-2</c:v>
                </c:pt>
                <c:pt idx="28974">
                  <c:v>-2.5676999999999998E-2</c:v>
                </c:pt>
                <c:pt idx="28975">
                  <c:v>-2.67026E-2</c:v>
                </c:pt>
                <c:pt idx="28976">
                  <c:v>-2.7687099999999999E-2</c:v>
                </c:pt>
                <c:pt idx="28977">
                  <c:v>-2.8630599999999999E-2</c:v>
                </c:pt>
                <c:pt idx="28978">
                  <c:v>-2.9535200000000001E-2</c:v>
                </c:pt>
                <c:pt idx="28979">
                  <c:v>-3.04011E-2</c:v>
                </c:pt>
                <c:pt idx="28980">
                  <c:v>-3.1224100000000001E-2</c:v>
                </c:pt>
                <c:pt idx="28981">
                  <c:v>-3.19983E-2</c:v>
                </c:pt>
                <c:pt idx="28982">
                  <c:v>-3.2720100000000002E-2</c:v>
                </c:pt>
                <c:pt idx="28983">
                  <c:v>-3.3388800000000003E-2</c:v>
                </c:pt>
                <c:pt idx="28984">
                  <c:v>-3.4003800000000001E-2</c:v>
                </c:pt>
                <c:pt idx="28985">
                  <c:v>-3.4563799999999999E-2</c:v>
                </c:pt>
                <c:pt idx="28986">
                  <c:v>-3.5067899999999999E-2</c:v>
                </c:pt>
                <c:pt idx="28987">
                  <c:v>-3.5515600000000001E-2</c:v>
                </c:pt>
                <c:pt idx="28988">
                  <c:v>-3.59067E-2</c:v>
                </c:pt>
                <c:pt idx="28989">
                  <c:v>-3.6240700000000001E-2</c:v>
                </c:pt>
                <c:pt idx="28990">
                  <c:v>-3.6517300000000003E-2</c:v>
                </c:pt>
                <c:pt idx="28991">
                  <c:v>-3.6737300000000001E-2</c:v>
                </c:pt>
                <c:pt idx="28992">
                  <c:v>-3.6901499999999997E-2</c:v>
                </c:pt>
                <c:pt idx="28993">
                  <c:v>-3.7010899999999999E-2</c:v>
                </c:pt>
                <c:pt idx="28994">
                  <c:v>-3.7066200000000001E-2</c:v>
                </c:pt>
                <c:pt idx="28995">
                  <c:v>-3.7067500000000003E-2</c:v>
                </c:pt>
                <c:pt idx="28996">
                  <c:v>-3.7015600000000003E-2</c:v>
                </c:pt>
                <c:pt idx="28997">
                  <c:v>-3.6910999999999999E-2</c:v>
                </c:pt>
                <c:pt idx="28998">
                  <c:v>-3.6754000000000002E-2</c:v>
                </c:pt>
                <c:pt idx="28999">
                  <c:v>-3.6543399999999997E-2</c:v>
                </c:pt>
                <c:pt idx="29000">
                  <c:v>-3.6277400000000001E-2</c:v>
                </c:pt>
                <c:pt idx="29001">
                  <c:v>-3.59552E-2</c:v>
                </c:pt>
                <c:pt idx="29002">
                  <c:v>-3.5579100000000002E-2</c:v>
                </c:pt>
                <c:pt idx="29003">
                  <c:v>-3.5153400000000001E-2</c:v>
                </c:pt>
                <c:pt idx="29004">
                  <c:v>-3.4681900000000002E-2</c:v>
                </c:pt>
                <c:pt idx="29005">
                  <c:v>-3.4166500000000002E-2</c:v>
                </c:pt>
                <c:pt idx="29006">
                  <c:v>-3.3607600000000001E-2</c:v>
                </c:pt>
                <c:pt idx="29007">
                  <c:v>-3.3005300000000001E-2</c:v>
                </c:pt>
                <c:pt idx="29008">
                  <c:v>-3.23583E-2</c:v>
                </c:pt>
                <c:pt idx="29009">
                  <c:v>-3.1663999999999998E-2</c:v>
                </c:pt>
                <c:pt idx="29010">
                  <c:v>-3.09205E-2</c:v>
                </c:pt>
                <c:pt idx="29011">
                  <c:v>-3.0130299999999999E-2</c:v>
                </c:pt>
                <c:pt idx="29012">
                  <c:v>-2.92988E-2</c:v>
                </c:pt>
                <c:pt idx="29013">
                  <c:v>-2.84295E-2</c:v>
                </c:pt>
                <c:pt idx="29014">
                  <c:v>-2.7522399999999999E-2</c:v>
                </c:pt>
                <c:pt idx="29015">
                  <c:v>-2.6577199999999999E-2</c:v>
                </c:pt>
                <c:pt idx="29016">
                  <c:v>-2.5596899999999999E-2</c:v>
                </c:pt>
                <c:pt idx="29017">
                  <c:v>-2.4585800000000001E-2</c:v>
                </c:pt>
                <c:pt idx="29018">
                  <c:v>-2.35468E-2</c:v>
                </c:pt>
                <c:pt idx="29019">
                  <c:v>-2.2480400000000001E-2</c:v>
                </c:pt>
                <c:pt idx="29020">
                  <c:v>-2.1386800000000001E-2</c:v>
                </c:pt>
                <c:pt idx="29021">
                  <c:v>-2.0267500000000001E-2</c:v>
                </c:pt>
                <c:pt idx="29022">
                  <c:v>-1.91243E-2</c:v>
                </c:pt>
                <c:pt idx="29023">
                  <c:v>-1.79588E-2</c:v>
                </c:pt>
                <c:pt idx="29024">
                  <c:v>-1.6772100000000002E-2</c:v>
                </c:pt>
                <c:pt idx="29025">
                  <c:v>-1.5565499999999999E-2</c:v>
                </c:pt>
                <c:pt idx="29026">
                  <c:v>-1.4342300000000001E-2</c:v>
                </c:pt>
                <c:pt idx="29027">
                  <c:v>-1.3107499999999999E-2</c:v>
                </c:pt>
                <c:pt idx="29028">
                  <c:v>-1.18665E-2</c:v>
                </c:pt>
                <c:pt idx="29029">
                  <c:v>-1.0621800000000001E-2</c:v>
                </c:pt>
                <c:pt idx="29030" formatCode="0.00E+00">
                  <c:v>-9.3738599999999995E-3</c:v>
                </c:pt>
                <c:pt idx="29031" formatCode="0.00E+00">
                  <c:v>-8.1237600000000007E-3</c:v>
                </c:pt>
                <c:pt idx="29032" formatCode="0.00E+00">
                  <c:v>-6.8743199999999997E-3</c:v>
                </c:pt>
                <c:pt idx="29033" formatCode="0.00E+00">
                  <c:v>-5.6298700000000004E-3</c:v>
                </c:pt>
                <c:pt idx="29034" formatCode="0.00E+00">
                  <c:v>-4.3950100000000004E-3</c:v>
                </c:pt>
                <c:pt idx="29035" formatCode="0.00E+00">
                  <c:v>-3.17235E-3</c:v>
                </c:pt>
                <c:pt idx="29036" formatCode="0.00E+00">
                  <c:v>-1.9633699999999999E-3</c:v>
                </c:pt>
                <c:pt idx="29037" formatCode="0.00E+00">
                  <c:v>-7.7227800000000005E-4</c:v>
                </c:pt>
                <c:pt idx="29038" formatCode="0.00E+00">
                  <c:v>3.9486799999999999E-4</c:v>
                </c:pt>
                <c:pt idx="29039" formatCode="0.00E+00">
                  <c:v>1.5331800000000001E-3</c:v>
                </c:pt>
                <c:pt idx="29040" formatCode="0.00E+00">
                  <c:v>2.6375000000000001E-3</c:v>
                </c:pt>
                <c:pt idx="29041" formatCode="0.00E+00">
                  <c:v>3.70193E-3</c:v>
                </c:pt>
                <c:pt idx="29042" formatCode="0.00E+00">
                  <c:v>4.7234299999999998E-3</c:v>
                </c:pt>
                <c:pt idx="29043" formatCode="0.00E+00">
                  <c:v>5.7029400000000001E-3</c:v>
                </c:pt>
                <c:pt idx="29044" formatCode="0.00E+00">
                  <c:v>6.64132E-3</c:v>
                </c:pt>
                <c:pt idx="29045" formatCode="0.00E+00">
                  <c:v>7.53559E-3</c:v>
                </c:pt>
                <c:pt idx="29046" formatCode="0.00E+00">
                  <c:v>8.3812899999999996E-3</c:v>
                </c:pt>
                <c:pt idx="29047" formatCode="0.00E+00">
                  <c:v>9.1767700000000008E-3</c:v>
                </c:pt>
                <c:pt idx="29048" formatCode="0.00E+00">
                  <c:v>9.9231700000000003E-3</c:v>
                </c:pt>
                <c:pt idx="29049">
                  <c:v>1.0620900000000001E-2</c:v>
                </c:pt>
                <c:pt idx="29050">
                  <c:v>1.1267299999999999E-2</c:v>
                </c:pt>
                <c:pt idx="29051">
                  <c:v>1.18584E-2</c:v>
                </c:pt>
                <c:pt idx="29052">
                  <c:v>1.23914E-2</c:v>
                </c:pt>
                <c:pt idx="29053">
                  <c:v>1.28647E-2</c:v>
                </c:pt>
                <c:pt idx="29054">
                  <c:v>1.32763E-2</c:v>
                </c:pt>
                <c:pt idx="29055">
                  <c:v>1.36235E-2</c:v>
                </c:pt>
                <c:pt idx="29056">
                  <c:v>1.39042E-2</c:v>
                </c:pt>
                <c:pt idx="29057">
                  <c:v>1.4119100000000001E-2</c:v>
                </c:pt>
                <c:pt idx="29058">
                  <c:v>1.4269499999999999E-2</c:v>
                </c:pt>
                <c:pt idx="29059">
                  <c:v>1.43543E-2</c:v>
                </c:pt>
                <c:pt idx="29060">
                  <c:v>1.4371E-2</c:v>
                </c:pt>
                <c:pt idx="29061">
                  <c:v>1.43188E-2</c:v>
                </c:pt>
                <c:pt idx="29062">
                  <c:v>1.42005E-2</c:v>
                </c:pt>
                <c:pt idx="29063">
                  <c:v>1.40181E-2</c:v>
                </c:pt>
                <c:pt idx="29064">
                  <c:v>1.3769E-2</c:v>
                </c:pt>
                <c:pt idx="29065">
                  <c:v>1.3447499999999999E-2</c:v>
                </c:pt>
                <c:pt idx="29066">
                  <c:v>1.3049099999999999E-2</c:v>
                </c:pt>
                <c:pt idx="29067">
                  <c:v>1.25741E-2</c:v>
                </c:pt>
                <c:pt idx="29068">
                  <c:v>1.2025599999999999E-2</c:v>
                </c:pt>
                <c:pt idx="29069">
                  <c:v>1.14041E-2</c:v>
                </c:pt>
                <c:pt idx="29070">
                  <c:v>1.07066E-2</c:v>
                </c:pt>
                <c:pt idx="29071" formatCode="0.00E+00">
                  <c:v>9.9319600000000001E-3</c:v>
                </c:pt>
                <c:pt idx="29072" formatCode="0.00E+00">
                  <c:v>9.0832199999999995E-3</c:v>
                </c:pt>
                <c:pt idx="29073" formatCode="0.00E+00">
                  <c:v>8.1644899999999999E-3</c:v>
                </c:pt>
                <c:pt idx="29074" formatCode="0.00E+00">
                  <c:v>7.1775500000000004E-3</c:v>
                </c:pt>
                <c:pt idx="29075" formatCode="0.00E+00">
                  <c:v>6.12314E-3</c:v>
                </c:pt>
                <c:pt idx="29076" formatCode="0.00E+00">
                  <c:v>5.0046200000000004E-3</c:v>
                </c:pt>
                <c:pt idx="29077" formatCode="0.00E+00">
                  <c:v>3.8258200000000002E-3</c:v>
                </c:pt>
                <c:pt idx="29078" formatCode="0.00E+00">
                  <c:v>2.58464E-3</c:v>
                </c:pt>
                <c:pt idx="29079" formatCode="0.00E+00">
                  <c:v>1.2749599999999999E-3</c:v>
                </c:pt>
                <c:pt idx="29080" formatCode="0.00E+00">
                  <c:v>-1.03968E-4</c:v>
                </c:pt>
                <c:pt idx="29081" formatCode="0.00E+00">
                  <c:v>-1.54532E-3</c:v>
                </c:pt>
                <c:pt idx="29082" formatCode="0.00E+00">
                  <c:v>-3.0425999999999999E-3</c:v>
                </c:pt>
                <c:pt idx="29083" formatCode="0.00E+00">
                  <c:v>-4.5940299999999998E-3</c:v>
                </c:pt>
                <c:pt idx="29084" formatCode="0.00E+00">
                  <c:v>-6.1994600000000004E-3</c:v>
                </c:pt>
                <c:pt idx="29085" formatCode="0.00E+00">
                  <c:v>-7.8588400000000006E-3</c:v>
                </c:pt>
                <c:pt idx="29086" formatCode="0.00E+00">
                  <c:v>-9.5719199999999994E-3</c:v>
                </c:pt>
                <c:pt idx="29087">
                  <c:v>-1.1335599999999999E-2</c:v>
                </c:pt>
                <c:pt idx="29088">
                  <c:v>-1.31445E-2</c:v>
                </c:pt>
                <c:pt idx="29089">
                  <c:v>-1.4996000000000001E-2</c:v>
                </c:pt>
                <c:pt idx="29090">
                  <c:v>-1.6891799999999998E-2</c:v>
                </c:pt>
                <c:pt idx="29091">
                  <c:v>-1.8832999999999999E-2</c:v>
                </c:pt>
                <c:pt idx="29092">
                  <c:v>-2.0816600000000001E-2</c:v>
                </c:pt>
                <c:pt idx="29093">
                  <c:v>-2.2837900000000001E-2</c:v>
                </c:pt>
                <c:pt idx="29094">
                  <c:v>-2.4893999999999999E-2</c:v>
                </c:pt>
                <c:pt idx="29095">
                  <c:v>-2.69836E-2</c:v>
                </c:pt>
                <c:pt idx="29096">
                  <c:v>-2.9104100000000001E-2</c:v>
                </c:pt>
                <c:pt idx="29097">
                  <c:v>-3.1250300000000002E-2</c:v>
                </c:pt>
                <c:pt idx="29098">
                  <c:v>-3.3417599999999999E-2</c:v>
                </c:pt>
                <c:pt idx="29099">
                  <c:v>-3.5605499999999998E-2</c:v>
                </c:pt>
                <c:pt idx="29100">
                  <c:v>-3.7815599999999998E-2</c:v>
                </c:pt>
                <c:pt idx="29101">
                  <c:v>-4.0045200000000003E-2</c:v>
                </c:pt>
                <c:pt idx="29102">
                  <c:v>-4.2288600000000003E-2</c:v>
                </c:pt>
                <c:pt idx="29103">
                  <c:v>-4.4541600000000001E-2</c:v>
                </c:pt>
                <c:pt idx="29104">
                  <c:v>-4.6801700000000002E-2</c:v>
                </c:pt>
                <c:pt idx="29105">
                  <c:v>-4.9065200000000003E-2</c:v>
                </c:pt>
                <c:pt idx="29106">
                  <c:v>-5.1327299999999999E-2</c:v>
                </c:pt>
                <c:pt idx="29107">
                  <c:v>-5.3585599999999997E-2</c:v>
                </c:pt>
                <c:pt idx="29108">
                  <c:v>-5.5842200000000002E-2</c:v>
                </c:pt>
                <c:pt idx="29109">
                  <c:v>-5.8099600000000001E-2</c:v>
                </c:pt>
                <c:pt idx="29110">
                  <c:v>-6.0356100000000003E-2</c:v>
                </c:pt>
                <c:pt idx="29111">
                  <c:v>-6.2604800000000002E-2</c:v>
                </c:pt>
                <c:pt idx="29112">
                  <c:v>-6.4838400000000004E-2</c:v>
                </c:pt>
                <c:pt idx="29113">
                  <c:v>-6.7051899999999998E-2</c:v>
                </c:pt>
                <c:pt idx="29114">
                  <c:v>-6.9244200000000006E-2</c:v>
                </c:pt>
                <c:pt idx="29115">
                  <c:v>-7.1416800000000003E-2</c:v>
                </c:pt>
                <c:pt idx="29116">
                  <c:v>-7.3566400000000004E-2</c:v>
                </c:pt>
                <c:pt idx="29117">
                  <c:v>-7.5683E-2</c:v>
                </c:pt>
                <c:pt idx="29118">
                  <c:v>-7.7757999999999994E-2</c:v>
                </c:pt>
                <c:pt idx="29119">
                  <c:v>-7.9789600000000002E-2</c:v>
                </c:pt>
                <c:pt idx="29120">
                  <c:v>-8.1779599999999994E-2</c:v>
                </c:pt>
                <c:pt idx="29121">
                  <c:v>-8.37286E-2</c:v>
                </c:pt>
                <c:pt idx="29122">
                  <c:v>-8.5634100000000005E-2</c:v>
                </c:pt>
                <c:pt idx="29123">
                  <c:v>-8.7492700000000007E-2</c:v>
                </c:pt>
                <c:pt idx="29124">
                  <c:v>-8.9300400000000002E-2</c:v>
                </c:pt>
                <c:pt idx="29125">
                  <c:v>-9.1050400000000004E-2</c:v>
                </c:pt>
                <c:pt idx="29126">
                  <c:v>-9.2734200000000003E-2</c:v>
                </c:pt>
                <c:pt idx="29127">
                  <c:v>-9.4349299999999997E-2</c:v>
                </c:pt>
                <c:pt idx="29128">
                  <c:v>-9.5902500000000002E-2</c:v>
                </c:pt>
                <c:pt idx="29129">
                  <c:v>-9.7399200000000005E-2</c:v>
                </c:pt>
                <c:pt idx="29130">
                  <c:v>-9.8837099999999997E-2</c:v>
                </c:pt>
                <c:pt idx="29131">
                  <c:v>-0.100214</c:v>
                </c:pt>
                <c:pt idx="29132">
                  <c:v>-0.10152899999999999</c:v>
                </c:pt>
                <c:pt idx="29133">
                  <c:v>-0.102782</c:v>
                </c:pt>
                <c:pt idx="29134">
                  <c:v>-0.103968</c:v>
                </c:pt>
                <c:pt idx="29135">
                  <c:v>-0.105083</c:v>
                </c:pt>
                <c:pt idx="29136">
                  <c:v>-0.106123</c:v>
                </c:pt>
                <c:pt idx="29137">
                  <c:v>-0.107088</c:v>
                </c:pt>
                <c:pt idx="29138">
                  <c:v>-0.10797900000000001</c:v>
                </c:pt>
                <c:pt idx="29139">
                  <c:v>-0.10879900000000001</c:v>
                </c:pt>
                <c:pt idx="29140">
                  <c:v>-0.109552</c:v>
                </c:pt>
                <c:pt idx="29141">
                  <c:v>-0.11024299999999999</c:v>
                </c:pt>
                <c:pt idx="29142">
                  <c:v>-0.110875</c:v>
                </c:pt>
                <c:pt idx="29143">
                  <c:v>-0.111447</c:v>
                </c:pt>
                <c:pt idx="29144">
                  <c:v>-0.111956</c:v>
                </c:pt>
                <c:pt idx="29145">
                  <c:v>-0.112397</c:v>
                </c:pt>
                <c:pt idx="29146">
                  <c:v>-0.112765</c:v>
                </c:pt>
                <c:pt idx="29147">
                  <c:v>-0.11305999999999999</c:v>
                </c:pt>
                <c:pt idx="29148">
                  <c:v>-0.11328100000000001</c:v>
                </c:pt>
                <c:pt idx="29149">
                  <c:v>-0.113425</c:v>
                </c:pt>
                <c:pt idx="29150">
                  <c:v>-0.11348999999999999</c:v>
                </c:pt>
                <c:pt idx="29151">
                  <c:v>-0.11347699999999999</c:v>
                </c:pt>
                <c:pt idx="29152">
                  <c:v>-0.11339200000000001</c:v>
                </c:pt>
                <c:pt idx="29153">
                  <c:v>-0.113243</c:v>
                </c:pt>
                <c:pt idx="29154">
                  <c:v>-0.113035</c:v>
                </c:pt>
                <c:pt idx="29155">
                  <c:v>-0.112771</c:v>
                </c:pt>
                <c:pt idx="29156">
                  <c:v>-0.112453</c:v>
                </c:pt>
                <c:pt idx="29157">
                  <c:v>-0.112084</c:v>
                </c:pt>
                <c:pt idx="29158">
                  <c:v>-0.111662</c:v>
                </c:pt>
                <c:pt idx="29159">
                  <c:v>-0.111192</c:v>
                </c:pt>
                <c:pt idx="29160">
                  <c:v>-0.110675</c:v>
                </c:pt>
                <c:pt idx="29161">
                  <c:v>-0.11011700000000001</c:v>
                </c:pt>
                <c:pt idx="29162">
                  <c:v>-0.10952199999999999</c:v>
                </c:pt>
                <c:pt idx="29163">
                  <c:v>-0.108894</c:v>
                </c:pt>
                <c:pt idx="29164">
                  <c:v>-0.10823099999999999</c:v>
                </c:pt>
                <c:pt idx="29165">
                  <c:v>-0.107532</c:v>
                </c:pt>
                <c:pt idx="29166">
                  <c:v>-0.10680099999999999</c:v>
                </c:pt>
                <c:pt idx="29167">
                  <c:v>-0.106045</c:v>
                </c:pt>
                <c:pt idx="29168">
                  <c:v>-0.105271</c:v>
                </c:pt>
                <c:pt idx="29169">
                  <c:v>-0.104476</c:v>
                </c:pt>
                <c:pt idx="29170">
                  <c:v>-0.103657</c:v>
                </c:pt>
                <c:pt idx="29171">
                  <c:v>-0.10281700000000001</c:v>
                </c:pt>
                <c:pt idx="29172">
                  <c:v>-0.101962</c:v>
                </c:pt>
                <c:pt idx="29173">
                  <c:v>-0.10109600000000001</c:v>
                </c:pt>
                <c:pt idx="29174">
                  <c:v>-0.100216</c:v>
                </c:pt>
                <c:pt idx="29175">
                  <c:v>-9.9321699999999999E-2</c:v>
                </c:pt>
                <c:pt idx="29176">
                  <c:v>-9.8412200000000005E-2</c:v>
                </c:pt>
                <c:pt idx="29177">
                  <c:v>-9.7489199999999998E-2</c:v>
                </c:pt>
                <c:pt idx="29178">
                  <c:v>-9.6549999999999997E-2</c:v>
                </c:pt>
                <c:pt idx="29179">
                  <c:v>-9.5588599999999996E-2</c:v>
                </c:pt>
                <c:pt idx="29180">
                  <c:v>-9.4604800000000003E-2</c:v>
                </c:pt>
                <c:pt idx="29181">
                  <c:v>-9.3606999999999996E-2</c:v>
                </c:pt>
                <c:pt idx="29182">
                  <c:v>-9.2605599999999996E-2</c:v>
                </c:pt>
                <c:pt idx="29183">
                  <c:v>-9.1609899999999994E-2</c:v>
                </c:pt>
                <c:pt idx="29184">
                  <c:v>-9.0626600000000002E-2</c:v>
                </c:pt>
                <c:pt idx="29185">
                  <c:v>-8.9658500000000002E-2</c:v>
                </c:pt>
                <c:pt idx="29186">
                  <c:v>-8.87077E-2</c:v>
                </c:pt>
                <c:pt idx="29187">
                  <c:v>-8.7778599999999998E-2</c:v>
                </c:pt>
                <c:pt idx="29188">
                  <c:v>-8.6876300000000004E-2</c:v>
                </c:pt>
                <c:pt idx="29189">
                  <c:v>-8.6005499999999999E-2</c:v>
                </c:pt>
                <c:pt idx="29190">
                  <c:v>-8.5168499999999994E-2</c:v>
                </c:pt>
                <c:pt idx="29191">
                  <c:v>-8.43637E-2</c:v>
                </c:pt>
                <c:pt idx="29192">
                  <c:v>-8.3587800000000004E-2</c:v>
                </c:pt>
                <c:pt idx="29193">
                  <c:v>-8.2841700000000004E-2</c:v>
                </c:pt>
                <c:pt idx="29194">
                  <c:v>-8.2131800000000005E-2</c:v>
                </c:pt>
                <c:pt idx="29195">
                  <c:v>-8.1464599999999998E-2</c:v>
                </c:pt>
                <c:pt idx="29196">
                  <c:v>-8.0842399999999995E-2</c:v>
                </c:pt>
                <c:pt idx="29197">
                  <c:v>-8.0261799999999994E-2</c:v>
                </c:pt>
                <c:pt idx="29198">
                  <c:v>-7.9716700000000001E-2</c:v>
                </c:pt>
                <c:pt idx="29199">
                  <c:v>-7.9203499999999996E-2</c:v>
                </c:pt>
                <c:pt idx="29200">
                  <c:v>-7.8722799999999996E-2</c:v>
                </c:pt>
                <c:pt idx="29201">
                  <c:v>-7.8275399999999995E-2</c:v>
                </c:pt>
                <c:pt idx="29202">
                  <c:v>-7.7862500000000001E-2</c:v>
                </c:pt>
                <c:pt idx="29203">
                  <c:v>-7.7488500000000002E-2</c:v>
                </c:pt>
                <c:pt idx="29204">
                  <c:v>-7.7160699999999999E-2</c:v>
                </c:pt>
                <c:pt idx="29205">
                  <c:v>-7.6883599999999996E-2</c:v>
                </c:pt>
                <c:pt idx="29206">
                  <c:v>-7.66569E-2</c:v>
                </c:pt>
                <c:pt idx="29207">
                  <c:v>-7.6479000000000005E-2</c:v>
                </c:pt>
                <c:pt idx="29208">
                  <c:v>-7.6350100000000004E-2</c:v>
                </c:pt>
                <c:pt idx="29209">
                  <c:v>-7.6269100000000006E-2</c:v>
                </c:pt>
                <c:pt idx="29210">
                  <c:v>-7.6234800000000005E-2</c:v>
                </c:pt>
                <c:pt idx="29211">
                  <c:v>-7.6249800000000006E-2</c:v>
                </c:pt>
                <c:pt idx="29212">
                  <c:v>-7.6316999999999996E-2</c:v>
                </c:pt>
                <c:pt idx="29213">
                  <c:v>-7.6432899999999998E-2</c:v>
                </c:pt>
                <c:pt idx="29214">
                  <c:v>-7.6594999999999996E-2</c:v>
                </c:pt>
                <c:pt idx="29215">
                  <c:v>-7.6808699999999994E-2</c:v>
                </c:pt>
                <c:pt idx="29216">
                  <c:v>-7.7083299999999993E-2</c:v>
                </c:pt>
                <c:pt idx="29217">
                  <c:v>-7.7422299999999999E-2</c:v>
                </c:pt>
                <c:pt idx="29218">
                  <c:v>-7.7828300000000003E-2</c:v>
                </c:pt>
                <c:pt idx="29219">
                  <c:v>-7.83084E-2</c:v>
                </c:pt>
                <c:pt idx="29220">
                  <c:v>-7.8866199999999997E-2</c:v>
                </c:pt>
                <c:pt idx="29221">
                  <c:v>-7.9498700000000005E-2</c:v>
                </c:pt>
                <c:pt idx="29222">
                  <c:v>-8.0199999999999994E-2</c:v>
                </c:pt>
                <c:pt idx="29223">
                  <c:v>-8.0965200000000001E-2</c:v>
                </c:pt>
                <c:pt idx="29224">
                  <c:v>-8.1789399999999998E-2</c:v>
                </c:pt>
                <c:pt idx="29225">
                  <c:v>-8.2664100000000004E-2</c:v>
                </c:pt>
                <c:pt idx="29226">
                  <c:v>-8.3584000000000006E-2</c:v>
                </c:pt>
                <c:pt idx="29227">
                  <c:v>-8.4554599999999994E-2</c:v>
                </c:pt>
                <c:pt idx="29228">
                  <c:v>-8.5585800000000004E-2</c:v>
                </c:pt>
                <c:pt idx="29229">
                  <c:v>-8.6682599999999999E-2</c:v>
                </c:pt>
                <c:pt idx="29230">
                  <c:v>-8.78443E-2</c:v>
                </c:pt>
                <c:pt idx="29231">
                  <c:v>-8.90677E-2</c:v>
                </c:pt>
                <c:pt idx="29232">
                  <c:v>-9.0348100000000001E-2</c:v>
                </c:pt>
                <c:pt idx="29233">
                  <c:v>-9.1678599999999999E-2</c:v>
                </c:pt>
                <c:pt idx="29234">
                  <c:v>-9.3053899999999995E-2</c:v>
                </c:pt>
                <c:pt idx="29235">
                  <c:v>-9.4472600000000004E-2</c:v>
                </c:pt>
                <c:pt idx="29236">
                  <c:v>-9.5936300000000002E-2</c:v>
                </c:pt>
                <c:pt idx="29237">
                  <c:v>-9.7448300000000002E-2</c:v>
                </c:pt>
                <c:pt idx="29238">
                  <c:v>-9.9009899999999998E-2</c:v>
                </c:pt>
                <c:pt idx="29239">
                  <c:v>-0.100619</c:v>
                </c:pt>
                <c:pt idx="29240">
                  <c:v>-0.102275</c:v>
                </c:pt>
                <c:pt idx="29241">
                  <c:v>-0.103979</c:v>
                </c:pt>
                <c:pt idx="29242">
                  <c:v>-0.10573200000000001</c:v>
                </c:pt>
                <c:pt idx="29243">
                  <c:v>-0.107529</c:v>
                </c:pt>
                <c:pt idx="29244">
                  <c:v>-0.10936700000000001</c:v>
                </c:pt>
                <c:pt idx="29245">
                  <c:v>-0.111247</c:v>
                </c:pt>
                <c:pt idx="29246">
                  <c:v>-0.113167</c:v>
                </c:pt>
                <c:pt idx="29247">
                  <c:v>-0.11512600000000001</c:v>
                </c:pt>
                <c:pt idx="29248">
                  <c:v>-0.117114</c:v>
                </c:pt>
                <c:pt idx="29249">
                  <c:v>-0.11912399999999999</c:v>
                </c:pt>
                <c:pt idx="29250">
                  <c:v>-0.121155</c:v>
                </c:pt>
                <c:pt idx="29251">
                  <c:v>-0.123211</c:v>
                </c:pt>
                <c:pt idx="29252">
                  <c:v>-0.12529199999999999</c:v>
                </c:pt>
                <c:pt idx="29253">
                  <c:v>-0.12739300000000001</c:v>
                </c:pt>
                <c:pt idx="29254">
                  <c:v>-0.12951299999999999</c:v>
                </c:pt>
                <c:pt idx="29255">
                  <c:v>-0.13165199999999999</c:v>
                </c:pt>
                <c:pt idx="29256">
                  <c:v>-0.13380900000000001</c:v>
                </c:pt>
                <c:pt idx="29257">
                  <c:v>-0.13598099999999999</c:v>
                </c:pt>
                <c:pt idx="29258">
                  <c:v>-0.13816400000000001</c:v>
                </c:pt>
                <c:pt idx="29259">
                  <c:v>-0.14035500000000001</c:v>
                </c:pt>
                <c:pt idx="29260">
                  <c:v>-0.14255000000000001</c:v>
                </c:pt>
                <c:pt idx="29261">
                  <c:v>-0.14474300000000001</c:v>
                </c:pt>
                <c:pt idx="29262">
                  <c:v>-0.14693200000000001</c:v>
                </c:pt>
                <c:pt idx="29263">
                  <c:v>-0.14912500000000001</c:v>
                </c:pt>
                <c:pt idx="29264">
                  <c:v>-0.15132200000000001</c:v>
                </c:pt>
                <c:pt idx="29265">
                  <c:v>-0.15352099999999999</c:v>
                </c:pt>
                <c:pt idx="29266">
                  <c:v>-0.15570899999999999</c:v>
                </c:pt>
                <c:pt idx="29267">
                  <c:v>-0.15787300000000001</c:v>
                </c:pt>
                <c:pt idx="29268">
                  <c:v>-0.16000400000000001</c:v>
                </c:pt>
                <c:pt idx="29269">
                  <c:v>-0.16209499999999999</c:v>
                </c:pt>
                <c:pt idx="29270">
                  <c:v>-0.16414799999999999</c:v>
                </c:pt>
                <c:pt idx="29271">
                  <c:v>-0.16617000000000001</c:v>
                </c:pt>
                <c:pt idx="29272">
                  <c:v>-0.16816300000000001</c:v>
                </c:pt>
                <c:pt idx="29273">
                  <c:v>-0.17011899999999999</c:v>
                </c:pt>
                <c:pt idx="29274">
                  <c:v>-0.17203599999999999</c:v>
                </c:pt>
                <c:pt idx="29275">
                  <c:v>-0.17392099999999999</c:v>
                </c:pt>
                <c:pt idx="29276">
                  <c:v>-0.175786</c:v>
                </c:pt>
                <c:pt idx="29277">
                  <c:v>-0.17763499999999999</c:v>
                </c:pt>
                <c:pt idx="29278">
                  <c:v>-0.17946699999999999</c:v>
                </c:pt>
                <c:pt idx="29279">
                  <c:v>-0.181282</c:v>
                </c:pt>
                <c:pt idx="29280">
                  <c:v>-0.18307899999999999</c:v>
                </c:pt>
                <c:pt idx="29281">
                  <c:v>-0.18485799999999999</c:v>
                </c:pt>
                <c:pt idx="29282">
                  <c:v>-0.186616</c:v>
                </c:pt>
                <c:pt idx="29283">
                  <c:v>-0.18834600000000001</c:v>
                </c:pt>
                <c:pt idx="29284">
                  <c:v>-0.19004199999999999</c:v>
                </c:pt>
                <c:pt idx="29285">
                  <c:v>-0.19169700000000001</c:v>
                </c:pt>
                <c:pt idx="29286">
                  <c:v>-0.193298</c:v>
                </c:pt>
                <c:pt idx="29287">
                  <c:v>-0.19483700000000001</c:v>
                </c:pt>
                <c:pt idx="29288">
                  <c:v>-0.19630700000000001</c:v>
                </c:pt>
                <c:pt idx="29289">
                  <c:v>-0.19770499999999999</c:v>
                </c:pt>
                <c:pt idx="29290">
                  <c:v>-0.19902700000000001</c:v>
                </c:pt>
                <c:pt idx="29291">
                  <c:v>-0.200266</c:v>
                </c:pt>
                <c:pt idx="29292">
                  <c:v>-0.201429</c:v>
                </c:pt>
                <c:pt idx="29293">
                  <c:v>-0.20252300000000001</c:v>
                </c:pt>
                <c:pt idx="29294">
                  <c:v>-0.20355699999999999</c:v>
                </c:pt>
                <c:pt idx="29295">
                  <c:v>-0.204536</c:v>
                </c:pt>
                <c:pt idx="29296">
                  <c:v>-0.20546300000000001</c:v>
                </c:pt>
                <c:pt idx="29297">
                  <c:v>-0.20633199999999999</c:v>
                </c:pt>
                <c:pt idx="29298">
                  <c:v>-0.20713599999999999</c:v>
                </c:pt>
                <c:pt idx="29299">
                  <c:v>-0.207875</c:v>
                </c:pt>
                <c:pt idx="29300">
                  <c:v>-0.20855499999999999</c:v>
                </c:pt>
                <c:pt idx="29301">
                  <c:v>-0.209175</c:v>
                </c:pt>
                <c:pt idx="29302">
                  <c:v>-0.209734</c:v>
                </c:pt>
                <c:pt idx="29303">
                  <c:v>-0.21023800000000001</c:v>
                </c:pt>
                <c:pt idx="29304">
                  <c:v>-0.210703</c:v>
                </c:pt>
                <c:pt idx="29305">
                  <c:v>-0.211141</c:v>
                </c:pt>
                <c:pt idx="29306">
                  <c:v>-0.21155399999999999</c:v>
                </c:pt>
                <c:pt idx="29307">
                  <c:v>-0.21194199999999999</c:v>
                </c:pt>
                <c:pt idx="29308">
                  <c:v>-0.212308</c:v>
                </c:pt>
                <c:pt idx="29309">
                  <c:v>-0.21265000000000001</c:v>
                </c:pt>
                <c:pt idx="29310">
                  <c:v>-0.21296300000000001</c:v>
                </c:pt>
                <c:pt idx="29311">
                  <c:v>-0.21324499999999999</c:v>
                </c:pt>
                <c:pt idx="29312">
                  <c:v>-0.21349799999999999</c:v>
                </c:pt>
                <c:pt idx="29313">
                  <c:v>-0.213724</c:v>
                </c:pt>
                <c:pt idx="29314">
                  <c:v>-0.213925</c:v>
                </c:pt>
                <c:pt idx="29315">
                  <c:v>-0.21410499999999999</c:v>
                </c:pt>
                <c:pt idx="29316">
                  <c:v>-0.21426600000000001</c:v>
                </c:pt>
                <c:pt idx="29317">
                  <c:v>-0.21440100000000001</c:v>
                </c:pt>
                <c:pt idx="29318">
                  <c:v>-0.214501</c:v>
                </c:pt>
                <c:pt idx="29319">
                  <c:v>-0.21456800000000001</c:v>
                </c:pt>
                <c:pt idx="29320">
                  <c:v>-0.214614</c:v>
                </c:pt>
                <c:pt idx="29321">
                  <c:v>-0.214647</c:v>
                </c:pt>
                <c:pt idx="29322">
                  <c:v>-0.21467</c:v>
                </c:pt>
                <c:pt idx="29323">
                  <c:v>-0.21468999999999999</c:v>
                </c:pt>
                <c:pt idx="29324">
                  <c:v>-0.21471100000000001</c:v>
                </c:pt>
                <c:pt idx="29325">
                  <c:v>-0.21473999999999999</c:v>
                </c:pt>
                <c:pt idx="29326">
                  <c:v>-0.214778</c:v>
                </c:pt>
                <c:pt idx="29327">
                  <c:v>-0.21483099999999999</c:v>
                </c:pt>
                <c:pt idx="29328">
                  <c:v>-0.21490400000000001</c:v>
                </c:pt>
                <c:pt idx="29329">
                  <c:v>-0.214999</c:v>
                </c:pt>
                <c:pt idx="29330">
                  <c:v>-0.21510599999999999</c:v>
                </c:pt>
                <c:pt idx="29331">
                  <c:v>-0.215221</c:v>
                </c:pt>
                <c:pt idx="29332">
                  <c:v>-0.21534800000000001</c:v>
                </c:pt>
                <c:pt idx="29333">
                  <c:v>-0.215498</c:v>
                </c:pt>
                <c:pt idx="29334">
                  <c:v>-0.21567500000000001</c:v>
                </c:pt>
                <c:pt idx="29335">
                  <c:v>-0.21587600000000001</c:v>
                </c:pt>
                <c:pt idx="29336">
                  <c:v>-0.21609500000000001</c:v>
                </c:pt>
                <c:pt idx="29337">
                  <c:v>-0.21632899999999999</c:v>
                </c:pt>
                <c:pt idx="29338">
                  <c:v>-0.216583</c:v>
                </c:pt>
                <c:pt idx="29339">
                  <c:v>-0.216862</c:v>
                </c:pt>
                <c:pt idx="29340">
                  <c:v>-0.21717</c:v>
                </c:pt>
                <c:pt idx="29341">
                  <c:v>-0.21750900000000001</c:v>
                </c:pt>
                <c:pt idx="29342">
                  <c:v>-0.21787999999999999</c:v>
                </c:pt>
                <c:pt idx="29343">
                  <c:v>-0.218282</c:v>
                </c:pt>
                <c:pt idx="29344">
                  <c:v>-0.21871599999999999</c:v>
                </c:pt>
                <c:pt idx="29345">
                  <c:v>-0.21918799999999999</c:v>
                </c:pt>
                <c:pt idx="29346">
                  <c:v>-0.219696</c:v>
                </c:pt>
                <c:pt idx="29347">
                  <c:v>-0.22023400000000001</c:v>
                </c:pt>
                <c:pt idx="29348">
                  <c:v>-0.220802</c:v>
                </c:pt>
                <c:pt idx="29349">
                  <c:v>-0.22140599999999999</c:v>
                </c:pt>
                <c:pt idx="29350">
                  <c:v>-0.22204199999999999</c:v>
                </c:pt>
                <c:pt idx="29351">
                  <c:v>-0.22269900000000001</c:v>
                </c:pt>
                <c:pt idx="29352">
                  <c:v>-0.22337499999999999</c:v>
                </c:pt>
                <c:pt idx="29353">
                  <c:v>-0.22406799999999999</c:v>
                </c:pt>
                <c:pt idx="29354">
                  <c:v>-0.224772</c:v>
                </c:pt>
                <c:pt idx="29355">
                  <c:v>-0.22548099999999999</c:v>
                </c:pt>
                <c:pt idx="29356">
                  <c:v>-0.22620000000000001</c:v>
                </c:pt>
                <c:pt idx="29357">
                  <c:v>-0.22692799999999999</c:v>
                </c:pt>
                <c:pt idx="29358">
                  <c:v>-0.227662</c:v>
                </c:pt>
                <c:pt idx="29359">
                  <c:v>-0.22840099999999999</c:v>
                </c:pt>
                <c:pt idx="29360">
                  <c:v>-0.22914499999999999</c:v>
                </c:pt>
                <c:pt idx="29361">
                  <c:v>-0.22989499999999999</c:v>
                </c:pt>
                <c:pt idx="29362">
                  <c:v>-0.230657</c:v>
                </c:pt>
                <c:pt idx="29363">
                  <c:v>-0.231438</c:v>
                </c:pt>
                <c:pt idx="29364">
                  <c:v>-0.23225100000000001</c:v>
                </c:pt>
                <c:pt idx="29365">
                  <c:v>-0.23310400000000001</c:v>
                </c:pt>
                <c:pt idx="29366">
                  <c:v>-0.23400599999999999</c:v>
                </c:pt>
                <c:pt idx="29367">
                  <c:v>-0.234956</c:v>
                </c:pt>
                <c:pt idx="29368">
                  <c:v>-0.23594699999999999</c:v>
                </c:pt>
                <c:pt idx="29369">
                  <c:v>-0.23696200000000001</c:v>
                </c:pt>
                <c:pt idx="29370">
                  <c:v>-0.23799100000000001</c:v>
                </c:pt>
                <c:pt idx="29371">
                  <c:v>-0.239036</c:v>
                </c:pt>
                <c:pt idx="29372">
                  <c:v>-0.24010899999999999</c:v>
                </c:pt>
                <c:pt idx="29373">
                  <c:v>-0.24121799999999999</c:v>
                </c:pt>
                <c:pt idx="29374">
                  <c:v>-0.24235300000000001</c:v>
                </c:pt>
                <c:pt idx="29375">
                  <c:v>-0.24349199999999999</c:v>
                </c:pt>
                <c:pt idx="29376">
                  <c:v>-0.244618</c:v>
                </c:pt>
                <c:pt idx="29377">
                  <c:v>-0.245724</c:v>
                </c:pt>
                <c:pt idx="29378">
                  <c:v>-0.24681</c:v>
                </c:pt>
                <c:pt idx="29379">
                  <c:v>-0.24787200000000001</c:v>
                </c:pt>
                <c:pt idx="29380">
                  <c:v>-0.24890999999999999</c:v>
                </c:pt>
                <c:pt idx="29381">
                  <c:v>-0.24993399999999999</c:v>
                </c:pt>
                <c:pt idx="29382">
                  <c:v>-0.25095200000000001</c:v>
                </c:pt>
                <c:pt idx="29383">
                  <c:v>-0.251967</c:v>
                </c:pt>
                <c:pt idx="29384">
                  <c:v>-0.25297599999999998</c:v>
                </c:pt>
                <c:pt idx="29385">
                  <c:v>-0.25397900000000001</c:v>
                </c:pt>
                <c:pt idx="29386">
                  <c:v>-0.25497500000000001</c:v>
                </c:pt>
                <c:pt idx="29387">
                  <c:v>-0.25595899999999999</c:v>
                </c:pt>
                <c:pt idx="29388">
                  <c:v>-0.25692999999999999</c:v>
                </c:pt>
                <c:pt idx="29389">
                  <c:v>-0.25788899999999998</c:v>
                </c:pt>
                <c:pt idx="29390">
                  <c:v>-0.25883</c:v>
                </c:pt>
                <c:pt idx="29391">
                  <c:v>-0.25974999999999998</c:v>
                </c:pt>
                <c:pt idx="29392">
                  <c:v>-0.260656</c:v>
                </c:pt>
                <c:pt idx="29393">
                  <c:v>-0.26155600000000001</c:v>
                </c:pt>
                <c:pt idx="29394">
                  <c:v>-0.26245000000000002</c:v>
                </c:pt>
                <c:pt idx="29395">
                  <c:v>-0.26332800000000001</c:v>
                </c:pt>
                <c:pt idx="29396">
                  <c:v>-0.264183</c:v>
                </c:pt>
                <c:pt idx="29397">
                  <c:v>-0.26500600000000002</c:v>
                </c:pt>
                <c:pt idx="29398">
                  <c:v>-0.265789</c:v>
                </c:pt>
                <c:pt idx="29399">
                  <c:v>-0.26652700000000001</c:v>
                </c:pt>
                <c:pt idx="29400">
                  <c:v>-0.26722699999999999</c:v>
                </c:pt>
                <c:pt idx="29401">
                  <c:v>-0.26789400000000002</c:v>
                </c:pt>
                <c:pt idx="29402">
                  <c:v>-0.26852399999999998</c:v>
                </c:pt>
                <c:pt idx="29403">
                  <c:v>-0.26909899999999998</c:v>
                </c:pt>
                <c:pt idx="29404">
                  <c:v>-0.26959899999999998</c:v>
                </c:pt>
                <c:pt idx="29405">
                  <c:v>-0.27001599999999998</c:v>
                </c:pt>
                <c:pt idx="29406">
                  <c:v>-0.27036300000000002</c:v>
                </c:pt>
                <c:pt idx="29407">
                  <c:v>-0.27065499999999998</c:v>
                </c:pt>
                <c:pt idx="29408">
                  <c:v>-0.27090399999999998</c:v>
                </c:pt>
                <c:pt idx="29409">
                  <c:v>-0.27111499999999999</c:v>
                </c:pt>
                <c:pt idx="29410">
                  <c:v>-0.271289</c:v>
                </c:pt>
                <c:pt idx="29411">
                  <c:v>-0.27142699999999997</c:v>
                </c:pt>
                <c:pt idx="29412">
                  <c:v>-0.27152799999999999</c:v>
                </c:pt>
                <c:pt idx="29413">
                  <c:v>-0.27158599999999999</c:v>
                </c:pt>
                <c:pt idx="29414">
                  <c:v>-0.271594</c:v>
                </c:pt>
                <c:pt idx="29415">
                  <c:v>-0.27155699999999999</c:v>
                </c:pt>
                <c:pt idx="29416">
                  <c:v>-0.271482</c:v>
                </c:pt>
                <c:pt idx="29417">
                  <c:v>-0.271368</c:v>
                </c:pt>
                <c:pt idx="29418">
                  <c:v>-0.27121600000000001</c:v>
                </c:pt>
                <c:pt idx="29419">
                  <c:v>-0.27102500000000002</c:v>
                </c:pt>
                <c:pt idx="29420">
                  <c:v>-0.27078999999999998</c:v>
                </c:pt>
                <c:pt idx="29421">
                  <c:v>-0.27049699999999999</c:v>
                </c:pt>
                <c:pt idx="29422">
                  <c:v>-0.27013900000000002</c:v>
                </c:pt>
                <c:pt idx="29423">
                  <c:v>-0.26971299999999998</c:v>
                </c:pt>
                <c:pt idx="29424">
                  <c:v>-0.26921800000000001</c:v>
                </c:pt>
                <c:pt idx="29425">
                  <c:v>-0.26866000000000001</c:v>
                </c:pt>
                <c:pt idx="29426">
                  <c:v>-0.26804</c:v>
                </c:pt>
                <c:pt idx="29427">
                  <c:v>-0.26735599999999998</c:v>
                </c:pt>
                <c:pt idx="29428">
                  <c:v>-0.26660400000000001</c:v>
                </c:pt>
                <c:pt idx="29429">
                  <c:v>-0.26579399999999997</c:v>
                </c:pt>
                <c:pt idx="29430">
                  <c:v>-0.26493699999999998</c:v>
                </c:pt>
                <c:pt idx="29431">
                  <c:v>-0.26403199999999999</c:v>
                </c:pt>
                <c:pt idx="29432">
                  <c:v>-0.26307199999999997</c:v>
                </c:pt>
                <c:pt idx="29433">
                  <c:v>-0.26205400000000001</c:v>
                </c:pt>
                <c:pt idx="29434">
                  <c:v>-0.26098199999999999</c:v>
                </c:pt>
                <c:pt idx="29435">
                  <c:v>-0.25985799999999998</c:v>
                </c:pt>
                <c:pt idx="29436">
                  <c:v>-0.258687</c:v>
                </c:pt>
                <c:pt idx="29437">
                  <c:v>-0.25747399999999998</c:v>
                </c:pt>
                <c:pt idx="29438">
                  <c:v>-0.256218</c:v>
                </c:pt>
                <c:pt idx="29439">
                  <c:v>-0.25491799999999998</c:v>
                </c:pt>
                <c:pt idx="29440">
                  <c:v>-0.25358199999999997</c:v>
                </c:pt>
                <c:pt idx="29441">
                  <c:v>-0.25221500000000002</c:v>
                </c:pt>
                <c:pt idx="29442">
                  <c:v>-0.25081799999999999</c:v>
                </c:pt>
                <c:pt idx="29443">
                  <c:v>-0.24939800000000001</c:v>
                </c:pt>
                <c:pt idx="29444">
                  <c:v>-0.24796599999999999</c:v>
                </c:pt>
                <c:pt idx="29445">
                  <c:v>-0.246526</c:v>
                </c:pt>
                <c:pt idx="29446">
                  <c:v>-0.24507499999999999</c:v>
                </c:pt>
                <c:pt idx="29447">
                  <c:v>-0.24362200000000001</c:v>
                </c:pt>
                <c:pt idx="29448">
                  <c:v>-0.242175</c:v>
                </c:pt>
                <c:pt idx="29449">
                  <c:v>-0.240735</c:v>
                </c:pt>
                <c:pt idx="29450">
                  <c:v>-0.239291</c:v>
                </c:pt>
                <c:pt idx="29451">
                  <c:v>-0.23783799999999999</c:v>
                </c:pt>
                <c:pt idx="29452">
                  <c:v>-0.23638799999999999</c:v>
                </c:pt>
                <c:pt idx="29453">
                  <c:v>-0.23494599999999999</c:v>
                </c:pt>
                <c:pt idx="29454">
                  <c:v>-0.23350899999999999</c:v>
                </c:pt>
                <c:pt idx="29455">
                  <c:v>-0.232072</c:v>
                </c:pt>
                <c:pt idx="29456">
                  <c:v>-0.230629</c:v>
                </c:pt>
                <c:pt idx="29457">
                  <c:v>-0.22917499999999999</c:v>
                </c:pt>
                <c:pt idx="29458">
                  <c:v>-0.22770699999999999</c:v>
                </c:pt>
                <c:pt idx="29459">
                  <c:v>-0.22623799999999999</c:v>
                </c:pt>
                <c:pt idx="29460">
                  <c:v>-0.22478999999999999</c:v>
                </c:pt>
                <c:pt idx="29461">
                  <c:v>-0.22337599999999999</c:v>
                </c:pt>
                <c:pt idx="29462">
                  <c:v>-0.22199199999999999</c:v>
                </c:pt>
                <c:pt idx="29463">
                  <c:v>-0.22062499999999999</c:v>
                </c:pt>
                <c:pt idx="29464">
                  <c:v>-0.21926899999999999</c:v>
                </c:pt>
                <c:pt idx="29465">
                  <c:v>-0.21792600000000001</c:v>
                </c:pt>
                <c:pt idx="29466">
                  <c:v>-0.21660399999999999</c:v>
                </c:pt>
                <c:pt idx="29467">
                  <c:v>-0.21530199999999999</c:v>
                </c:pt>
                <c:pt idx="29468">
                  <c:v>-0.21402399999999999</c:v>
                </c:pt>
                <c:pt idx="29469">
                  <c:v>-0.212782</c:v>
                </c:pt>
                <c:pt idx="29470">
                  <c:v>-0.211589</c:v>
                </c:pt>
                <c:pt idx="29471">
                  <c:v>-0.21045700000000001</c:v>
                </c:pt>
                <c:pt idx="29472">
                  <c:v>-0.20938599999999999</c:v>
                </c:pt>
                <c:pt idx="29473">
                  <c:v>-0.20837</c:v>
                </c:pt>
                <c:pt idx="29474">
                  <c:v>-0.20740500000000001</c:v>
                </c:pt>
                <c:pt idx="29475">
                  <c:v>-0.20649500000000001</c:v>
                </c:pt>
                <c:pt idx="29476">
                  <c:v>-0.205647</c:v>
                </c:pt>
                <c:pt idx="29477">
                  <c:v>-0.20486599999999999</c:v>
                </c:pt>
                <c:pt idx="29478">
                  <c:v>-0.204151</c:v>
                </c:pt>
                <c:pt idx="29479">
                  <c:v>-0.20350399999999999</c:v>
                </c:pt>
                <c:pt idx="29480">
                  <c:v>-0.20292499999999999</c:v>
                </c:pt>
                <c:pt idx="29481">
                  <c:v>-0.20241200000000001</c:v>
                </c:pt>
                <c:pt idx="29482">
                  <c:v>-0.201961</c:v>
                </c:pt>
                <c:pt idx="29483">
                  <c:v>-0.201568</c:v>
                </c:pt>
                <c:pt idx="29484">
                  <c:v>-0.20122599999999999</c:v>
                </c:pt>
                <c:pt idx="29485">
                  <c:v>-0.200929</c:v>
                </c:pt>
                <c:pt idx="29486">
                  <c:v>-0.20067599999999999</c:v>
                </c:pt>
                <c:pt idx="29487">
                  <c:v>-0.20047200000000001</c:v>
                </c:pt>
                <c:pt idx="29488">
                  <c:v>-0.20032800000000001</c:v>
                </c:pt>
                <c:pt idx="29489">
                  <c:v>-0.20025699999999999</c:v>
                </c:pt>
                <c:pt idx="29490">
                  <c:v>-0.20025799999999999</c:v>
                </c:pt>
                <c:pt idx="29491">
                  <c:v>-0.20032</c:v>
                </c:pt>
                <c:pt idx="29492">
                  <c:v>-0.20043</c:v>
                </c:pt>
                <c:pt idx="29493">
                  <c:v>-0.20058899999999999</c:v>
                </c:pt>
                <c:pt idx="29494">
                  <c:v>-0.20080400000000001</c:v>
                </c:pt>
                <c:pt idx="29495">
                  <c:v>-0.20107700000000001</c:v>
                </c:pt>
                <c:pt idx="29496">
                  <c:v>-0.20141200000000001</c:v>
                </c:pt>
                <c:pt idx="29497">
                  <c:v>-0.20180600000000001</c:v>
                </c:pt>
                <c:pt idx="29498">
                  <c:v>-0.20225899999999999</c:v>
                </c:pt>
                <c:pt idx="29499">
                  <c:v>-0.20277000000000001</c:v>
                </c:pt>
                <c:pt idx="29500">
                  <c:v>-0.203343</c:v>
                </c:pt>
                <c:pt idx="29501">
                  <c:v>-0.20397599999999999</c:v>
                </c:pt>
                <c:pt idx="29502">
                  <c:v>-0.20466799999999999</c:v>
                </c:pt>
                <c:pt idx="29503">
                  <c:v>-0.20541899999999999</c:v>
                </c:pt>
                <c:pt idx="29504">
                  <c:v>-0.206236</c:v>
                </c:pt>
                <c:pt idx="29505">
                  <c:v>-0.207122</c:v>
                </c:pt>
                <c:pt idx="29506">
                  <c:v>-0.208065</c:v>
                </c:pt>
                <c:pt idx="29507">
                  <c:v>-0.20905299999999999</c:v>
                </c:pt>
                <c:pt idx="29508">
                  <c:v>-0.21007799999999999</c:v>
                </c:pt>
                <c:pt idx="29509">
                  <c:v>-0.21113999999999999</c:v>
                </c:pt>
                <c:pt idx="29510">
                  <c:v>-0.21224199999999999</c:v>
                </c:pt>
                <c:pt idx="29511">
                  <c:v>-0.21338699999999999</c:v>
                </c:pt>
                <c:pt idx="29512">
                  <c:v>-0.21457300000000001</c:v>
                </c:pt>
                <c:pt idx="29513">
                  <c:v>-0.21580099999999999</c:v>
                </c:pt>
                <c:pt idx="29514">
                  <c:v>-0.21706400000000001</c:v>
                </c:pt>
                <c:pt idx="29515">
                  <c:v>-0.21835299999999999</c:v>
                </c:pt>
                <c:pt idx="29516">
                  <c:v>-0.21965999999999999</c:v>
                </c:pt>
                <c:pt idx="29517">
                  <c:v>-0.22097900000000001</c:v>
                </c:pt>
                <c:pt idx="29518">
                  <c:v>-0.222304</c:v>
                </c:pt>
                <c:pt idx="29519">
                  <c:v>-0.22363</c:v>
                </c:pt>
                <c:pt idx="29520">
                  <c:v>-0.22495899999999999</c:v>
                </c:pt>
                <c:pt idx="29521">
                  <c:v>-0.226296</c:v>
                </c:pt>
                <c:pt idx="29522">
                  <c:v>-0.22764899999999999</c:v>
                </c:pt>
                <c:pt idx="29523">
                  <c:v>-0.229015</c:v>
                </c:pt>
                <c:pt idx="29524">
                  <c:v>-0.23039200000000001</c:v>
                </c:pt>
                <c:pt idx="29525">
                  <c:v>-0.23177800000000001</c:v>
                </c:pt>
                <c:pt idx="29526">
                  <c:v>-0.23316999999999999</c:v>
                </c:pt>
                <c:pt idx="29527">
                  <c:v>-0.23456399999999999</c:v>
                </c:pt>
                <c:pt idx="29528">
                  <c:v>-0.235955</c:v>
                </c:pt>
                <c:pt idx="29529">
                  <c:v>-0.237346</c:v>
                </c:pt>
                <c:pt idx="29530">
                  <c:v>-0.23874300000000001</c:v>
                </c:pt>
                <c:pt idx="29531">
                  <c:v>-0.240147</c:v>
                </c:pt>
                <c:pt idx="29532">
                  <c:v>-0.24154999999999999</c:v>
                </c:pt>
                <c:pt idx="29533">
                  <c:v>-0.24295</c:v>
                </c:pt>
                <c:pt idx="29534">
                  <c:v>-0.244343</c:v>
                </c:pt>
                <c:pt idx="29535">
                  <c:v>-0.245723</c:v>
                </c:pt>
                <c:pt idx="29536">
                  <c:v>-0.247088</c:v>
                </c:pt>
                <c:pt idx="29537">
                  <c:v>-0.24843799999999999</c:v>
                </c:pt>
                <c:pt idx="29538">
                  <c:v>-0.249775</c:v>
                </c:pt>
                <c:pt idx="29539">
                  <c:v>-0.25109199999999998</c:v>
                </c:pt>
                <c:pt idx="29540">
                  <c:v>-0.252384</c:v>
                </c:pt>
                <c:pt idx="29541">
                  <c:v>-0.25364799999999998</c:v>
                </c:pt>
                <c:pt idx="29542">
                  <c:v>-0.254884</c:v>
                </c:pt>
                <c:pt idx="29543">
                  <c:v>-0.25608700000000001</c:v>
                </c:pt>
                <c:pt idx="29544">
                  <c:v>-0.25725399999999998</c:v>
                </c:pt>
                <c:pt idx="29545">
                  <c:v>-0.25838699999999998</c:v>
                </c:pt>
                <c:pt idx="29546">
                  <c:v>-0.25948599999999999</c:v>
                </c:pt>
                <c:pt idx="29547">
                  <c:v>-0.260548</c:v>
                </c:pt>
                <c:pt idx="29548">
                  <c:v>-0.26157200000000003</c:v>
                </c:pt>
                <c:pt idx="29549">
                  <c:v>-0.26255099999999998</c:v>
                </c:pt>
                <c:pt idx="29550">
                  <c:v>-0.26347900000000002</c:v>
                </c:pt>
                <c:pt idx="29551">
                  <c:v>-0.26435399999999998</c:v>
                </c:pt>
                <c:pt idx="29552">
                  <c:v>-0.265179</c:v>
                </c:pt>
                <c:pt idx="29553">
                  <c:v>-0.26596399999999998</c:v>
                </c:pt>
                <c:pt idx="29554">
                  <c:v>-0.26671400000000001</c:v>
                </c:pt>
                <c:pt idx="29555">
                  <c:v>-0.26742300000000002</c:v>
                </c:pt>
                <c:pt idx="29556">
                  <c:v>-0.26808900000000002</c:v>
                </c:pt>
                <c:pt idx="29557">
                  <c:v>-0.26871600000000001</c:v>
                </c:pt>
                <c:pt idx="29558">
                  <c:v>-0.26930700000000002</c:v>
                </c:pt>
                <c:pt idx="29559">
                  <c:v>-0.26981300000000003</c:v>
                </c:pt>
                <c:pt idx="29560">
                  <c:v>-0.27019700000000002</c:v>
                </c:pt>
                <c:pt idx="29561">
                  <c:v>-0.270513</c:v>
                </c:pt>
                <c:pt idx="29562">
                  <c:v>-0.27079999999999999</c:v>
                </c:pt>
                <c:pt idx="29563">
                  <c:v>-0.27102999999999999</c:v>
                </c:pt>
                <c:pt idx="29564">
                  <c:v>-0.27119199999999999</c:v>
                </c:pt>
                <c:pt idx="29565">
                  <c:v>-0.27130700000000002</c:v>
                </c:pt>
                <c:pt idx="29566">
                  <c:v>-0.27138299999999999</c:v>
                </c:pt>
                <c:pt idx="29567">
                  <c:v>-0.27141700000000002</c:v>
                </c:pt>
                <c:pt idx="29568">
                  <c:v>-0.271401</c:v>
                </c:pt>
                <c:pt idx="29569">
                  <c:v>-0.27133299999999999</c:v>
                </c:pt>
                <c:pt idx="29570">
                  <c:v>-0.27121299999999998</c:v>
                </c:pt>
                <c:pt idx="29571">
                  <c:v>-0.27104299999999998</c:v>
                </c:pt>
                <c:pt idx="29572">
                  <c:v>-0.27082499999999998</c:v>
                </c:pt>
                <c:pt idx="29573">
                  <c:v>-0.270561</c:v>
                </c:pt>
                <c:pt idx="29574">
                  <c:v>-0.27024999999999999</c:v>
                </c:pt>
                <c:pt idx="29575">
                  <c:v>-0.26989099999999999</c:v>
                </c:pt>
                <c:pt idx="29576">
                  <c:v>-0.269482</c:v>
                </c:pt>
                <c:pt idx="29577">
                  <c:v>-0.26902799999999999</c:v>
                </c:pt>
                <c:pt idx="29578">
                  <c:v>-0.26853500000000002</c:v>
                </c:pt>
                <c:pt idx="29579">
                  <c:v>-0.26800200000000002</c:v>
                </c:pt>
                <c:pt idx="29580">
                  <c:v>-0.26742899999999997</c:v>
                </c:pt>
                <c:pt idx="29581">
                  <c:v>-0.26682099999999997</c:v>
                </c:pt>
                <c:pt idx="29582">
                  <c:v>-0.266181</c:v>
                </c:pt>
                <c:pt idx="29583">
                  <c:v>-0.26550499999999999</c:v>
                </c:pt>
                <c:pt idx="29584">
                  <c:v>-0.264791</c:v>
                </c:pt>
                <c:pt idx="29585">
                  <c:v>-0.26403500000000002</c:v>
                </c:pt>
                <c:pt idx="29586">
                  <c:v>-0.26324399999999998</c:v>
                </c:pt>
                <c:pt idx="29587">
                  <c:v>-0.26242100000000002</c:v>
                </c:pt>
                <c:pt idx="29588">
                  <c:v>-0.26156499999999999</c:v>
                </c:pt>
                <c:pt idx="29589">
                  <c:v>-0.26067499999999999</c:v>
                </c:pt>
                <c:pt idx="29590">
                  <c:v>-0.25975900000000002</c:v>
                </c:pt>
                <c:pt idx="29591">
                  <c:v>-0.25881999999999999</c:v>
                </c:pt>
                <c:pt idx="29592">
                  <c:v>-0.257853</c:v>
                </c:pt>
                <c:pt idx="29593">
                  <c:v>-0.25685400000000003</c:v>
                </c:pt>
                <c:pt idx="29594">
                  <c:v>-0.25581300000000001</c:v>
                </c:pt>
                <c:pt idx="29595">
                  <c:v>-0.25472800000000001</c:v>
                </c:pt>
                <c:pt idx="29596">
                  <c:v>-0.253604</c:v>
                </c:pt>
                <c:pt idx="29597">
                  <c:v>-0.25245499999999998</c:v>
                </c:pt>
                <c:pt idx="29598">
                  <c:v>-0.25129499999999999</c:v>
                </c:pt>
                <c:pt idx="29599">
                  <c:v>-0.25012600000000001</c:v>
                </c:pt>
                <c:pt idx="29600">
                  <c:v>-0.24893899999999999</c:v>
                </c:pt>
                <c:pt idx="29601">
                  <c:v>-0.247722</c:v>
                </c:pt>
                <c:pt idx="29602">
                  <c:v>-0.24646899999999999</c:v>
                </c:pt>
                <c:pt idx="29603">
                  <c:v>-0.24517900000000001</c:v>
                </c:pt>
                <c:pt idx="29604">
                  <c:v>-0.24385000000000001</c:v>
                </c:pt>
                <c:pt idx="29605">
                  <c:v>-0.242483</c:v>
                </c:pt>
                <c:pt idx="29606">
                  <c:v>-0.24108299999999999</c:v>
                </c:pt>
                <c:pt idx="29607">
                  <c:v>-0.23965700000000001</c:v>
                </c:pt>
                <c:pt idx="29608">
                  <c:v>-0.238209</c:v>
                </c:pt>
                <c:pt idx="29609">
                  <c:v>-0.236738</c:v>
                </c:pt>
                <c:pt idx="29610">
                  <c:v>-0.23524900000000001</c:v>
                </c:pt>
                <c:pt idx="29611">
                  <c:v>-0.23374600000000001</c:v>
                </c:pt>
                <c:pt idx="29612">
                  <c:v>-0.23223199999999999</c:v>
                </c:pt>
                <c:pt idx="29613">
                  <c:v>-0.23071800000000001</c:v>
                </c:pt>
                <c:pt idx="29614">
                  <c:v>-0.229208</c:v>
                </c:pt>
                <c:pt idx="29615">
                  <c:v>-0.22770399999999999</c:v>
                </c:pt>
                <c:pt idx="29616">
                  <c:v>-0.22620299999999999</c:v>
                </c:pt>
                <c:pt idx="29617">
                  <c:v>-0.22470699999999999</c:v>
                </c:pt>
                <c:pt idx="29618">
                  <c:v>-0.223218</c:v>
                </c:pt>
                <c:pt idx="29619">
                  <c:v>-0.22172800000000001</c:v>
                </c:pt>
                <c:pt idx="29620">
                  <c:v>-0.22022900000000001</c:v>
                </c:pt>
                <c:pt idx="29621">
                  <c:v>-0.21871199999999999</c:v>
                </c:pt>
                <c:pt idx="29622">
                  <c:v>-0.21717700000000001</c:v>
                </c:pt>
                <c:pt idx="29623">
                  <c:v>-0.21562600000000001</c:v>
                </c:pt>
                <c:pt idx="29624">
                  <c:v>-0.214063</c:v>
                </c:pt>
                <c:pt idx="29625">
                  <c:v>-0.21249199999999999</c:v>
                </c:pt>
                <c:pt idx="29626">
                  <c:v>-0.21090999999999999</c:v>
                </c:pt>
                <c:pt idx="29627">
                  <c:v>-0.209313</c:v>
                </c:pt>
                <c:pt idx="29628">
                  <c:v>-0.20769299999999999</c:v>
                </c:pt>
                <c:pt idx="29629">
                  <c:v>-0.20604800000000001</c:v>
                </c:pt>
                <c:pt idx="29630">
                  <c:v>-0.20438999999999999</c:v>
                </c:pt>
                <c:pt idx="29631">
                  <c:v>-0.202733</c:v>
                </c:pt>
                <c:pt idx="29632">
                  <c:v>-0.20109099999999999</c:v>
                </c:pt>
                <c:pt idx="29633">
                  <c:v>-0.199465</c:v>
                </c:pt>
                <c:pt idx="29634">
                  <c:v>-0.197853</c:v>
                </c:pt>
                <c:pt idx="29635">
                  <c:v>-0.19625999999999999</c:v>
                </c:pt>
                <c:pt idx="29636">
                  <c:v>-0.19469500000000001</c:v>
                </c:pt>
                <c:pt idx="29637">
                  <c:v>-0.193159</c:v>
                </c:pt>
                <c:pt idx="29638">
                  <c:v>-0.19165199999999999</c:v>
                </c:pt>
                <c:pt idx="29639">
                  <c:v>-0.19017300000000001</c:v>
                </c:pt>
                <c:pt idx="29640">
                  <c:v>-0.18872</c:v>
                </c:pt>
                <c:pt idx="29641">
                  <c:v>-0.18729399999999999</c:v>
                </c:pt>
                <c:pt idx="29642">
                  <c:v>-0.18589600000000001</c:v>
                </c:pt>
                <c:pt idx="29643">
                  <c:v>-0.18452399999999999</c:v>
                </c:pt>
                <c:pt idx="29644">
                  <c:v>-0.18317700000000001</c:v>
                </c:pt>
                <c:pt idx="29645">
                  <c:v>-0.181863</c:v>
                </c:pt>
                <c:pt idx="29646">
                  <c:v>-0.180566</c:v>
                </c:pt>
                <c:pt idx="29647">
                  <c:v>-0.179231</c:v>
                </c:pt>
                <c:pt idx="29648">
                  <c:v>-0.177867</c:v>
                </c:pt>
                <c:pt idx="29649">
                  <c:v>-0.17654800000000001</c:v>
                </c:pt>
                <c:pt idx="29650">
                  <c:v>-0.17527699999999999</c:v>
                </c:pt>
                <c:pt idx="29651">
                  <c:v>-0.17402599999999999</c:v>
                </c:pt>
                <c:pt idx="29652">
                  <c:v>-0.17280000000000001</c:v>
                </c:pt>
                <c:pt idx="29653">
                  <c:v>-0.17160900000000001</c:v>
                </c:pt>
                <c:pt idx="29654">
                  <c:v>-0.17045199999999999</c:v>
                </c:pt>
                <c:pt idx="29655">
                  <c:v>-0.169326</c:v>
                </c:pt>
                <c:pt idx="29656">
                  <c:v>-0.16822500000000001</c:v>
                </c:pt>
                <c:pt idx="29657">
                  <c:v>-0.16714200000000001</c:v>
                </c:pt>
                <c:pt idx="29658">
                  <c:v>-0.16608200000000001</c:v>
                </c:pt>
                <c:pt idx="29659">
                  <c:v>-0.16505300000000001</c:v>
                </c:pt>
                <c:pt idx="29660">
                  <c:v>-0.16406000000000001</c:v>
                </c:pt>
                <c:pt idx="29661">
                  <c:v>-0.163104</c:v>
                </c:pt>
                <c:pt idx="29662">
                  <c:v>-0.162187</c:v>
                </c:pt>
                <c:pt idx="29663">
                  <c:v>-0.16131100000000001</c:v>
                </c:pt>
                <c:pt idx="29664">
                  <c:v>-0.16048200000000001</c:v>
                </c:pt>
                <c:pt idx="29665">
                  <c:v>-0.15970699999999999</c:v>
                </c:pt>
                <c:pt idx="29666">
                  <c:v>-0.15899199999999999</c:v>
                </c:pt>
                <c:pt idx="29667">
                  <c:v>-0.15833800000000001</c:v>
                </c:pt>
                <c:pt idx="29668">
                  <c:v>-0.15774299999999999</c:v>
                </c:pt>
                <c:pt idx="29669">
                  <c:v>-0.15720200000000001</c:v>
                </c:pt>
                <c:pt idx="29670">
                  <c:v>-0.15670999999999999</c:v>
                </c:pt>
                <c:pt idx="29671">
                  <c:v>-0.15626799999999999</c:v>
                </c:pt>
                <c:pt idx="29672">
                  <c:v>-0.15587699999999999</c:v>
                </c:pt>
                <c:pt idx="29673">
                  <c:v>-0.15553700000000001</c:v>
                </c:pt>
                <c:pt idx="29674">
                  <c:v>-0.155247</c:v>
                </c:pt>
                <c:pt idx="29675">
                  <c:v>-0.155003</c:v>
                </c:pt>
                <c:pt idx="29676">
                  <c:v>-0.15479699999999999</c:v>
                </c:pt>
                <c:pt idx="29677">
                  <c:v>-0.15462899999999999</c:v>
                </c:pt>
                <c:pt idx="29678">
                  <c:v>-0.15449399999999999</c:v>
                </c:pt>
                <c:pt idx="29679">
                  <c:v>-0.15438399999999999</c:v>
                </c:pt>
                <c:pt idx="29680">
                  <c:v>-0.15429599999999999</c:v>
                </c:pt>
                <c:pt idx="29681">
                  <c:v>-0.15423000000000001</c:v>
                </c:pt>
                <c:pt idx="29682">
                  <c:v>-0.15418299999999999</c:v>
                </c:pt>
                <c:pt idx="29683">
                  <c:v>-0.15415300000000001</c:v>
                </c:pt>
                <c:pt idx="29684">
                  <c:v>-0.154138</c:v>
                </c:pt>
                <c:pt idx="29685">
                  <c:v>-0.15414</c:v>
                </c:pt>
                <c:pt idx="29686">
                  <c:v>-0.15416099999999999</c:v>
                </c:pt>
                <c:pt idx="29687">
                  <c:v>-0.154198</c:v>
                </c:pt>
                <c:pt idx="29688">
                  <c:v>-0.154249</c:v>
                </c:pt>
                <c:pt idx="29689">
                  <c:v>-0.154312</c:v>
                </c:pt>
                <c:pt idx="29690">
                  <c:v>-0.154386</c:v>
                </c:pt>
                <c:pt idx="29691">
                  <c:v>-0.154475</c:v>
                </c:pt>
                <c:pt idx="29692">
                  <c:v>-0.154581</c:v>
                </c:pt>
                <c:pt idx="29693">
                  <c:v>-0.15470200000000001</c:v>
                </c:pt>
                <c:pt idx="29694">
                  <c:v>-0.154839</c:v>
                </c:pt>
                <c:pt idx="29695">
                  <c:v>-0.15498999999999999</c:v>
                </c:pt>
                <c:pt idx="29696">
                  <c:v>-0.15515399999999999</c:v>
                </c:pt>
                <c:pt idx="29697">
                  <c:v>-0.15532699999999999</c:v>
                </c:pt>
                <c:pt idx="29698">
                  <c:v>-0.15550600000000001</c:v>
                </c:pt>
                <c:pt idx="29699">
                  <c:v>-0.155697</c:v>
                </c:pt>
                <c:pt idx="29700">
                  <c:v>-0.15590499999999999</c:v>
                </c:pt>
                <c:pt idx="29701">
                  <c:v>-0.15612999999999999</c:v>
                </c:pt>
                <c:pt idx="29702">
                  <c:v>-0.15637200000000001</c:v>
                </c:pt>
                <c:pt idx="29703">
                  <c:v>-0.15662999999999999</c:v>
                </c:pt>
                <c:pt idx="29704">
                  <c:v>-0.15689900000000001</c:v>
                </c:pt>
                <c:pt idx="29705">
                  <c:v>-0.15717600000000001</c:v>
                </c:pt>
                <c:pt idx="29706">
                  <c:v>-0.15745500000000001</c:v>
                </c:pt>
                <c:pt idx="29707">
                  <c:v>-0.15773100000000001</c:v>
                </c:pt>
                <c:pt idx="29708">
                  <c:v>-0.15800400000000001</c:v>
                </c:pt>
                <c:pt idx="29709">
                  <c:v>-0.158274</c:v>
                </c:pt>
                <c:pt idx="29710">
                  <c:v>-0.15854399999999999</c:v>
                </c:pt>
                <c:pt idx="29711">
                  <c:v>-0.15881400000000001</c:v>
                </c:pt>
                <c:pt idx="29712">
                  <c:v>-0.15908</c:v>
                </c:pt>
                <c:pt idx="29713">
                  <c:v>-0.159335</c:v>
                </c:pt>
                <c:pt idx="29714">
                  <c:v>-0.159577</c:v>
                </c:pt>
                <c:pt idx="29715">
                  <c:v>-0.159807</c:v>
                </c:pt>
                <c:pt idx="29716">
                  <c:v>-0.16003000000000001</c:v>
                </c:pt>
                <c:pt idx="29717">
                  <c:v>-0.160249</c:v>
                </c:pt>
                <c:pt idx="29718">
                  <c:v>-0.160468</c:v>
                </c:pt>
                <c:pt idx="29719">
                  <c:v>-0.160693</c:v>
                </c:pt>
                <c:pt idx="29720">
                  <c:v>-0.16092500000000001</c:v>
                </c:pt>
                <c:pt idx="29721">
                  <c:v>-0.16115699999999999</c:v>
                </c:pt>
                <c:pt idx="29722">
                  <c:v>-0.16137799999999999</c:v>
                </c:pt>
                <c:pt idx="29723">
                  <c:v>-0.16158800000000001</c:v>
                </c:pt>
                <c:pt idx="29724">
                  <c:v>-0.16179499999999999</c:v>
                </c:pt>
                <c:pt idx="29725">
                  <c:v>-0.16200600000000001</c:v>
                </c:pt>
                <c:pt idx="29726">
                  <c:v>-0.162216</c:v>
                </c:pt>
                <c:pt idx="29727">
                  <c:v>-0.16242100000000001</c:v>
                </c:pt>
                <c:pt idx="29728">
                  <c:v>-0.16261800000000001</c:v>
                </c:pt>
                <c:pt idx="29729">
                  <c:v>-0.16280600000000001</c:v>
                </c:pt>
                <c:pt idx="29730">
                  <c:v>-0.16298299999999999</c:v>
                </c:pt>
                <c:pt idx="29731">
                  <c:v>-0.16314500000000001</c:v>
                </c:pt>
                <c:pt idx="29732">
                  <c:v>-0.16328699999999999</c:v>
                </c:pt>
                <c:pt idx="29733">
                  <c:v>-0.16341</c:v>
                </c:pt>
                <c:pt idx="29734">
                  <c:v>-0.16351599999999999</c:v>
                </c:pt>
                <c:pt idx="29735">
                  <c:v>-0.163607</c:v>
                </c:pt>
                <c:pt idx="29736">
                  <c:v>-0.163686</c:v>
                </c:pt>
                <c:pt idx="29737">
                  <c:v>-0.16375500000000001</c:v>
                </c:pt>
                <c:pt idx="29738">
                  <c:v>-0.16381200000000001</c:v>
                </c:pt>
                <c:pt idx="29739">
                  <c:v>-0.163859</c:v>
                </c:pt>
                <c:pt idx="29740">
                  <c:v>-0.16389100000000001</c:v>
                </c:pt>
                <c:pt idx="29741">
                  <c:v>-0.16390299999999999</c:v>
                </c:pt>
                <c:pt idx="29742">
                  <c:v>-0.16389100000000001</c:v>
                </c:pt>
                <c:pt idx="29743">
                  <c:v>-0.163855</c:v>
                </c:pt>
                <c:pt idx="29744">
                  <c:v>-0.163794</c:v>
                </c:pt>
                <c:pt idx="29745">
                  <c:v>-0.16370899999999999</c:v>
                </c:pt>
                <c:pt idx="29746">
                  <c:v>-0.163604</c:v>
                </c:pt>
                <c:pt idx="29747">
                  <c:v>-0.16348199999999999</c:v>
                </c:pt>
                <c:pt idx="29748">
                  <c:v>-0.16334599999999999</c:v>
                </c:pt>
                <c:pt idx="29749">
                  <c:v>-0.16319700000000001</c:v>
                </c:pt>
                <c:pt idx="29750">
                  <c:v>-0.16303999999999999</c:v>
                </c:pt>
                <c:pt idx="29751">
                  <c:v>-0.16287399999999999</c:v>
                </c:pt>
                <c:pt idx="29752">
                  <c:v>-0.16269900000000001</c:v>
                </c:pt>
                <c:pt idx="29753">
                  <c:v>-0.16250999999999999</c:v>
                </c:pt>
                <c:pt idx="29754">
                  <c:v>-0.16230700000000001</c:v>
                </c:pt>
                <c:pt idx="29755">
                  <c:v>-0.16209100000000001</c:v>
                </c:pt>
                <c:pt idx="29756">
                  <c:v>-0.161861</c:v>
                </c:pt>
                <c:pt idx="29757">
                  <c:v>-0.16161200000000001</c:v>
                </c:pt>
                <c:pt idx="29758">
                  <c:v>-0.16133800000000001</c:v>
                </c:pt>
                <c:pt idx="29759">
                  <c:v>-0.16103799999999999</c:v>
                </c:pt>
                <c:pt idx="29760">
                  <c:v>-0.16070899999999999</c:v>
                </c:pt>
                <c:pt idx="29761">
                  <c:v>-0.16035199999999999</c:v>
                </c:pt>
                <c:pt idx="29762">
                  <c:v>-0.15997</c:v>
                </c:pt>
                <c:pt idx="29763">
                  <c:v>-0.15956300000000001</c:v>
                </c:pt>
                <c:pt idx="29764">
                  <c:v>-0.15912899999999999</c:v>
                </c:pt>
                <c:pt idx="29765">
                  <c:v>-0.158667</c:v>
                </c:pt>
                <c:pt idx="29766">
                  <c:v>-0.15817999999999999</c:v>
                </c:pt>
                <c:pt idx="29767">
                  <c:v>-0.15767300000000001</c:v>
                </c:pt>
                <c:pt idx="29768">
                  <c:v>-0.15715100000000001</c:v>
                </c:pt>
                <c:pt idx="29769">
                  <c:v>-0.156615</c:v>
                </c:pt>
                <c:pt idx="29770">
                  <c:v>-0.15606200000000001</c:v>
                </c:pt>
                <c:pt idx="29771">
                  <c:v>-0.15549299999999999</c:v>
                </c:pt>
                <c:pt idx="29772">
                  <c:v>-0.15491099999999999</c:v>
                </c:pt>
                <c:pt idx="29773">
                  <c:v>-0.15432000000000001</c:v>
                </c:pt>
                <c:pt idx="29774">
                  <c:v>-0.15371599999999999</c:v>
                </c:pt>
                <c:pt idx="29775">
                  <c:v>-0.15309600000000001</c:v>
                </c:pt>
                <c:pt idx="29776">
                  <c:v>-0.15246499999999999</c:v>
                </c:pt>
                <c:pt idx="29777">
                  <c:v>-0.15182599999999999</c:v>
                </c:pt>
                <c:pt idx="29778">
                  <c:v>-0.15118100000000001</c:v>
                </c:pt>
                <c:pt idx="29779">
                  <c:v>-0.15053</c:v>
                </c:pt>
                <c:pt idx="29780">
                  <c:v>-0.149871</c:v>
                </c:pt>
                <c:pt idx="29781">
                  <c:v>-0.14920600000000001</c:v>
                </c:pt>
                <c:pt idx="29782">
                  <c:v>-0.148538</c:v>
                </c:pt>
                <c:pt idx="29783">
                  <c:v>-0.14787</c:v>
                </c:pt>
                <c:pt idx="29784">
                  <c:v>-0.14716199999999999</c:v>
                </c:pt>
                <c:pt idx="29785">
                  <c:v>-0.14638200000000001</c:v>
                </c:pt>
                <c:pt idx="29786">
                  <c:v>-0.14557100000000001</c:v>
                </c:pt>
                <c:pt idx="29787">
                  <c:v>-0.144765</c:v>
                </c:pt>
                <c:pt idx="29788">
                  <c:v>-0.14393500000000001</c:v>
                </c:pt>
                <c:pt idx="29789">
                  <c:v>-0.14307400000000001</c:v>
                </c:pt>
                <c:pt idx="29790">
                  <c:v>-0.14220099999999999</c:v>
                </c:pt>
                <c:pt idx="29791">
                  <c:v>-0.141322</c:v>
                </c:pt>
                <c:pt idx="29792">
                  <c:v>-0.14043700000000001</c:v>
                </c:pt>
                <c:pt idx="29793">
                  <c:v>-0.139538</c:v>
                </c:pt>
                <c:pt idx="29794">
                  <c:v>-0.138622</c:v>
                </c:pt>
                <c:pt idx="29795">
                  <c:v>-0.13768900000000001</c:v>
                </c:pt>
                <c:pt idx="29796">
                  <c:v>-0.13674</c:v>
                </c:pt>
                <c:pt idx="29797">
                  <c:v>-0.13577900000000001</c:v>
                </c:pt>
                <c:pt idx="29798">
                  <c:v>-0.13480800000000001</c:v>
                </c:pt>
                <c:pt idx="29799">
                  <c:v>-0.133828</c:v>
                </c:pt>
                <c:pt idx="29800">
                  <c:v>-0.13284299999999999</c:v>
                </c:pt>
                <c:pt idx="29801">
                  <c:v>-0.131857</c:v>
                </c:pt>
                <c:pt idx="29802">
                  <c:v>-0.13087399999999999</c:v>
                </c:pt>
                <c:pt idx="29803">
                  <c:v>-0.12989600000000001</c:v>
                </c:pt>
                <c:pt idx="29804">
                  <c:v>-0.12892700000000001</c:v>
                </c:pt>
                <c:pt idx="29805">
                  <c:v>-0.127966</c:v>
                </c:pt>
                <c:pt idx="29806">
                  <c:v>-0.12701100000000001</c:v>
                </c:pt>
                <c:pt idx="29807">
                  <c:v>-0.12606000000000001</c:v>
                </c:pt>
                <c:pt idx="29808">
                  <c:v>-0.125112</c:v>
                </c:pt>
                <c:pt idx="29809">
                  <c:v>-0.124168</c:v>
                </c:pt>
                <c:pt idx="29810">
                  <c:v>-0.123225</c:v>
                </c:pt>
                <c:pt idx="29811">
                  <c:v>-0.12228</c:v>
                </c:pt>
                <c:pt idx="29812">
                  <c:v>-0.121334</c:v>
                </c:pt>
                <c:pt idx="29813">
                  <c:v>-0.120384</c:v>
                </c:pt>
                <c:pt idx="29814">
                  <c:v>-0.11942700000000001</c:v>
                </c:pt>
                <c:pt idx="29815">
                  <c:v>-0.118462</c:v>
                </c:pt>
                <c:pt idx="29816">
                  <c:v>-0.11749</c:v>
                </c:pt>
                <c:pt idx="29817">
                  <c:v>-0.116508</c:v>
                </c:pt>
                <c:pt idx="29818">
                  <c:v>-0.115518</c:v>
                </c:pt>
                <c:pt idx="29819">
                  <c:v>-0.114519</c:v>
                </c:pt>
                <c:pt idx="29820">
                  <c:v>-0.113514</c:v>
                </c:pt>
                <c:pt idx="29821">
                  <c:v>-0.11250499999999999</c:v>
                </c:pt>
                <c:pt idx="29822">
                  <c:v>-0.11149299999999999</c:v>
                </c:pt>
                <c:pt idx="29823">
                  <c:v>-0.11047800000000001</c:v>
                </c:pt>
                <c:pt idx="29824">
                  <c:v>-0.109459</c:v>
                </c:pt>
                <c:pt idx="29825">
                  <c:v>-0.10843800000000001</c:v>
                </c:pt>
                <c:pt idx="29826">
                  <c:v>-0.107414</c:v>
                </c:pt>
                <c:pt idx="29827">
                  <c:v>-0.106387</c:v>
                </c:pt>
                <c:pt idx="29828">
                  <c:v>-0.10535700000000001</c:v>
                </c:pt>
                <c:pt idx="29829">
                  <c:v>-0.104322</c:v>
                </c:pt>
                <c:pt idx="29830">
                  <c:v>-0.103279</c:v>
                </c:pt>
                <c:pt idx="29831">
                  <c:v>-0.102228</c:v>
                </c:pt>
                <c:pt idx="29832">
                  <c:v>-0.101165</c:v>
                </c:pt>
                <c:pt idx="29833">
                  <c:v>-0.10009</c:v>
                </c:pt>
                <c:pt idx="29834">
                  <c:v>-9.8998299999999997E-2</c:v>
                </c:pt>
                <c:pt idx="29835">
                  <c:v>-9.7888199999999995E-2</c:v>
                </c:pt>
                <c:pt idx="29836">
                  <c:v>-9.6761100000000003E-2</c:v>
                </c:pt>
                <c:pt idx="29837">
                  <c:v>-9.5619999999999997E-2</c:v>
                </c:pt>
                <c:pt idx="29838">
                  <c:v>-9.4468499999999997E-2</c:v>
                </c:pt>
                <c:pt idx="29839">
                  <c:v>-9.3308100000000005E-2</c:v>
                </c:pt>
                <c:pt idx="29840">
                  <c:v>-9.2138700000000004E-2</c:v>
                </c:pt>
                <c:pt idx="29841">
                  <c:v>-9.0960899999999997E-2</c:v>
                </c:pt>
                <c:pt idx="29842">
                  <c:v>-8.9774699999999999E-2</c:v>
                </c:pt>
                <c:pt idx="29843">
                  <c:v>-8.8578799999999999E-2</c:v>
                </c:pt>
                <c:pt idx="29844">
                  <c:v>-8.7371199999999996E-2</c:v>
                </c:pt>
                <c:pt idx="29845">
                  <c:v>-8.6150599999999994E-2</c:v>
                </c:pt>
                <c:pt idx="29846">
                  <c:v>-8.4917400000000004E-2</c:v>
                </c:pt>
                <c:pt idx="29847">
                  <c:v>-8.3672700000000003E-2</c:v>
                </c:pt>
                <c:pt idx="29848">
                  <c:v>-8.24183E-2</c:v>
                </c:pt>
                <c:pt idx="29849">
                  <c:v>-8.1155900000000003E-2</c:v>
                </c:pt>
                <c:pt idx="29850">
                  <c:v>-7.9883999999999997E-2</c:v>
                </c:pt>
                <c:pt idx="29851">
                  <c:v>-7.8597399999999998E-2</c:v>
                </c:pt>
                <c:pt idx="29852">
                  <c:v>-7.7292299999999994E-2</c:v>
                </c:pt>
                <c:pt idx="29853">
                  <c:v>-7.59687E-2</c:v>
                </c:pt>
                <c:pt idx="29854">
                  <c:v>-7.4627700000000005E-2</c:v>
                </c:pt>
                <c:pt idx="29855">
                  <c:v>-7.3270100000000005E-2</c:v>
                </c:pt>
                <c:pt idx="29856">
                  <c:v>-7.1898299999999998E-2</c:v>
                </c:pt>
                <c:pt idx="29857">
                  <c:v>-7.05152E-2</c:v>
                </c:pt>
                <c:pt idx="29858">
                  <c:v>-6.9118499999999999E-2</c:v>
                </c:pt>
                <c:pt idx="29859">
                  <c:v>-6.7701499999999998E-2</c:v>
                </c:pt>
                <c:pt idx="29860">
                  <c:v>-6.6263000000000002E-2</c:v>
                </c:pt>
                <c:pt idx="29861">
                  <c:v>-6.48088E-2</c:v>
                </c:pt>
                <c:pt idx="29862">
                  <c:v>-6.3345499999999999E-2</c:v>
                </c:pt>
                <c:pt idx="29863">
                  <c:v>-6.1877700000000001E-2</c:v>
                </c:pt>
                <c:pt idx="29864">
                  <c:v>-6.0406500000000002E-2</c:v>
                </c:pt>
                <c:pt idx="29865">
                  <c:v>-5.8928500000000002E-2</c:v>
                </c:pt>
                <c:pt idx="29866">
                  <c:v>-5.7439700000000003E-2</c:v>
                </c:pt>
                <c:pt idx="29867">
                  <c:v>-5.5938000000000002E-2</c:v>
                </c:pt>
                <c:pt idx="29868">
                  <c:v>-5.4423699999999998E-2</c:v>
                </c:pt>
                <c:pt idx="29869">
                  <c:v>-5.2898399999999998E-2</c:v>
                </c:pt>
                <c:pt idx="29870">
                  <c:v>-5.13645E-2</c:v>
                </c:pt>
                <c:pt idx="29871">
                  <c:v>-4.98252E-2</c:v>
                </c:pt>
                <c:pt idx="29872">
                  <c:v>-4.8284599999999997E-2</c:v>
                </c:pt>
                <c:pt idx="29873">
                  <c:v>-4.6745700000000001E-2</c:v>
                </c:pt>
                <c:pt idx="29874">
                  <c:v>-4.52083E-2</c:v>
                </c:pt>
                <c:pt idx="29875">
                  <c:v>-4.3670500000000001E-2</c:v>
                </c:pt>
                <c:pt idx="29876">
                  <c:v>-4.2133499999999997E-2</c:v>
                </c:pt>
                <c:pt idx="29877">
                  <c:v>-4.0598200000000001E-2</c:v>
                </c:pt>
                <c:pt idx="29878">
                  <c:v>-3.9062600000000003E-2</c:v>
                </c:pt>
                <c:pt idx="29879">
                  <c:v>-3.7524399999999999E-2</c:v>
                </c:pt>
                <c:pt idx="29880">
                  <c:v>-3.5984500000000003E-2</c:v>
                </c:pt>
                <c:pt idx="29881">
                  <c:v>-3.4444500000000003E-2</c:v>
                </c:pt>
                <c:pt idx="29882">
                  <c:v>-3.2907400000000003E-2</c:v>
                </c:pt>
                <c:pt idx="29883">
                  <c:v>-3.1375899999999998E-2</c:v>
                </c:pt>
                <c:pt idx="29884">
                  <c:v>-2.98509E-2</c:v>
                </c:pt>
                <c:pt idx="29885">
                  <c:v>-2.8333199999999999E-2</c:v>
                </c:pt>
                <c:pt idx="29886">
                  <c:v>-2.6824500000000001E-2</c:v>
                </c:pt>
                <c:pt idx="29887">
                  <c:v>-2.5326499999999998E-2</c:v>
                </c:pt>
                <c:pt idx="29888">
                  <c:v>-2.38388E-2</c:v>
                </c:pt>
                <c:pt idx="29889">
                  <c:v>-2.23602E-2</c:v>
                </c:pt>
                <c:pt idx="29890">
                  <c:v>-2.08915E-2</c:v>
                </c:pt>
                <c:pt idx="29891">
                  <c:v>-1.94352E-2</c:v>
                </c:pt>
                <c:pt idx="29892">
                  <c:v>-1.7994E-2</c:v>
                </c:pt>
                <c:pt idx="29893">
                  <c:v>-1.65696E-2</c:v>
                </c:pt>
                <c:pt idx="29894">
                  <c:v>-1.5162200000000001E-2</c:v>
                </c:pt>
                <c:pt idx="29895">
                  <c:v>-1.3771200000000001E-2</c:v>
                </c:pt>
                <c:pt idx="29896">
                  <c:v>-1.2396300000000001E-2</c:v>
                </c:pt>
                <c:pt idx="29897">
                  <c:v>-1.1039E-2</c:v>
                </c:pt>
                <c:pt idx="29898" formatCode="0.00E+00">
                  <c:v>-9.7013299999999993E-3</c:v>
                </c:pt>
                <c:pt idx="29899" formatCode="0.00E+00">
                  <c:v>-8.3835300000000001E-3</c:v>
                </c:pt>
                <c:pt idx="29900" formatCode="0.00E+00">
                  <c:v>-7.0855800000000002E-3</c:v>
                </c:pt>
                <c:pt idx="29901" formatCode="0.00E+00">
                  <c:v>-5.80826E-3</c:v>
                </c:pt>
                <c:pt idx="29902" formatCode="0.00E+00">
                  <c:v>-4.5526000000000004E-3</c:v>
                </c:pt>
                <c:pt idx="29903" formatCode="0.00E+00">
                  <c:v>-3.31921E-3</c:v>
                </c:pt>
                <c:pt idx="29904" formatCode="0.00E+00">
                  <c:v>-2.1082599999999998E-3</c:v>
                </c:pt>
                <c:pt idx="29905" formatCode="0.00E+00">
                  <c:v>-9.2009100000000005E-4</c:v>
                </c:pt>
                <c:pt idx="29906" formatCode="0.00E+00">
                  <c:v>2.4465199999999999E-4</c:v>
                </c:pt>
                <c:pt idx="29907" formatCode="0.00E+00">
                  <c:v>1.3857100000000001E-3</c:v>
                </c:pt>
                <c:pt idx="29908" formatCode="0.00E+00">
                  <c:v>2.5031699999999999E-3</c:v>
                </c:pt>
                <c:pt idx="29909" formatCode="0.00E+00">
                  <c:v>3.59647E-3</c:v>
                </c:pt>
                <c:pt idx="29910" formatCode="0.00E+00">
                  <c:v>4.6636000000000004E-3</c:v>
                </c:pt>
                <c:pt idx="29911" formatCode="0.00E+00">
                  <c:v>5.7021499999999996E-3</c:v>
                </c:pt>
                <c:pt idx="29912" formatCode="0.00E+00">
                  <c:v>6.7104E-3</c:v>
                </c:pt>
                <c:pt idx="29913" formatCode="0.00E+00">
                  <c:v>7.6870699999999998E-3</c:v>
                </c:pt>
                <c:pt idx="29914" formatCode="0.00E+00">
                  <c:v>8.6309799999999999E-3</c:v>
                </c:pt>
                <c:pt idx="29915" formatCode="0.00E+00">
                  <c:v>9.5409599999999994E-3</c:v>
                </c:pt>
                <c:pt idx="29916">
                  <c:v>1.04154E-2</c:v>
                </c:pt>
                <c:pt idx="29917">
                  <c:v>1.12532E-2</c:v>
                </c:pt>
                <c:pt idx="29918">
                  <c:v>1.2054199999999999E-2</c:v>
                </c:pt>
                <c:pt idx="29919">
                  <c:v>1.28188E-2</c:v>
                </c:pt>
                <c:pt idx="29920">
                  <c:v>1.3547E-2</c:v>
                </c:pt>
                <c:pt idx="29921">
                  <c:v>1.4238199999999999E-2</c:v>
                </c:pt>
                <c:pt idx="29922">
                  <c:v>1.48913E-2</c:v>
                </c:pt>
                <c:pt idx="29923">
                  <c:v>1.5505400000000001E-2</c:v>
                </c:pt>
                <c:pt idx="29924">
                  <c:v>1.60795E-2</c:v>
                </c:pt>
                <c:pt idx="29925">
                  <c:v>1.6612200000000001E-2</c:v>
                </c:pt>
                <c:pt idx="29926">
                  <c:v>1.7102699999999998E-2</c:v>
                </c:pt>
                <c:pt idx="29927">
                  <c:v>1.7550400000000001E-2</c:v>
                </c:pt>
                <c:pt idx="29928">
                  <c:v>1.7954700000000001E-2</c:v>
                </c:pt>
                <c:pt idx="29929">
                  <c:v>1.8315399999999999E-2</c:v>
                </c:pt>
                <c:pt idx="29930">
                  <c:v>1.8633799999999999E-2</c:v>
                </c:pt>
                <c:pt idx="29931">
                  <c:v>1.8911299999999999E-2</c:v>
                </c:pt>
                <c:pt idx="29932">
                  <c:v>1.9148499999999999E-2</c:v>
                </c:pt>
                <c:pt idx="29933">
                  <c:v>1.9346700000000001E-2</c:v>
                </c:pt>
                <c:pt idx="29934">
                  <c:v>1.9507199999999999E-2</c:v>
                </c:pt>
                <c:pt idx="29935">
                  <c:v>1.9629400000000002E-2</c:v>
                </c:pt>
                <c:pt idx="29936">
                  <c:v>1.97121E-2</c:v>
                </c:pt>
                <c:pt idx="29937">
                  <c:v>1.9755200000000001E-2</c:v>
                </c:pt>
                <c:pt idx="29938">
                  <c:v>1.9758399999999999E-2</c:v>
                </c:pt>
                <c:pt idx="29939">
                  <c:v>1.9720000000000001E-2</c:v>
                </c:pt>
                <c:pt idx="29940">
                  <c:v>1.9639299999999998E-2</c:v>
                </c:pt>
                <c:pt idx="29941">
                  <c:v>1.9517099999999999E-2</c:v>
                </c:pt>
                <c:pt idx="29942">
                  <c:v>1.9354099999999999E-2</c:v>
                </c:pt>
                <c:pt idx="29943">
                  <c:v>1.9150199999999999E-2</c:v>
                </c:pt>
                <c:pt idx="29944">
                  <c:v>1.8905700000000001E-2</c:v>
                </c:pt>
                <c:pt idx="29945">
                  <c:v>1.8621200000000001E-2</c:v>
                </c:pt>
                <c:pt idx="29946">
                  <c:v>1.8297999999999998E-2</c:v>
                </c:pt>
                <c:pt idx="29947">
                  <c:v>1.7937700000000001E-2</c:v>
                </c:pt>
                <c:pt idx="29948">
                  <c:v>1.75412E-2</c:v>
                </c:pt>
                <c:pt idx="29949">
                  <c:v>1.7109099999999999E-2</c:v>
                </c:pt>
                <c:pt idx="29950">
                  <c:v>1.6642400000000002E-2</c:v>
                </c:pt>
                <c:pt idx="29951">
                  <c:v>1.6142799999999999E-2</c:v>
                </c:pt>
                <c:pt idx="29952">
                  <c:v>1.56115E-2</c:v>
                </c:pt>
                <c:pt idx="29953">
                  <c:v>1.50484E-2</c:v>
                </c:pt>
                <c:pt idx="29954">
                  <c:v>1.4454099999999999E-2</c:v>
                </c:pt>
                <c:pt idx="29955">
                  <c:v>1.38304E-2</c:v>
                </c:pt>
                <c:pt idx="29956">
                  <c:v>1.3180000000000001E-2</c:v>
                </c:pt>
                <c:pt idx="29957">
                  <c:v>1.2505499999999999E-2</c:v>
                </c:pt>
                <c:pt idx="29958">
                  <c:v>1.18082E-2</c:v>
                </c:pt>
                <c:pt idx="29959">
                  <c:v>1.10884E-2</c:v>
                </c:pt>
                <c:pt idx="29960">
                  <c:v>1.03465E-2</c:v>
                </c:pt>
                <c:pt idx="29961" formatCode="0.00E+00">
                  <c:v>9.5833099999999994E-3</c:v>
                </c:pt>
                <c:pt idx="29962" formatCode="0.00E+00">
                  <c:v>8.7995499999999997E-3</c:v>
                </c:pt>
                <c:pt idx="29963" formatCode="0.00E+00">
                  <c:v>7.9954699999999993E-3</c:v>
                </c:pt>
                <c:pt idx="29964" formatCode="0.00E+00">
                  <c:v>7.1715499999999996E-3</c:v>
                </c:pt>
                <c:pt idx="29965" formatCode="0.00E+00">
                  <c:v>6.3289599999999998E-3</c:v>
                </c:pt>
                <c:pt idx="29966" formatCode="0.00E+00">
                  <c:v>5.4692200000000003E-3</c:v>
                </c:pt>
                <c:pt idx="29967" formatCode="0.00E+00">
                  <c:v>4.5942500000000002E-3</c:v>
                </c:pt>
                <c:pt idx="29968" formatCode="0.00E+00">
                  <c:v>3.7073700000000002E-3</c:v>
                </c:pt>
                <c:pt idx="29969" formatCode="0.00E+00">
                  <c:v>2.81233E-3</c:v>
                </c:pt>
                <c:pt idx="29970" formatCode="0.00E+00">
                  <c:v>1.9117100000000001E-3</c:v>
                </c:pt>
                <c:pt idx="29971" formatCode="0.00E+00">
                  <c:v>1.0072799999999999E-3</c:v>
                </c:pt>
                <c:pt idx="29972" formatCode="0.00E+00">
                  <c:v>1.0072E-4</c:v>
                </c:pt>
                <c:pt idx="29973" formatCode="0.00E+00">
                  <c:v>-8.0662400000000003E-4</c:v>
                </c:pt>
                <c:pt idx="29974" formatCode="0.00E+00">
                  <c:v>-1.7135799999999999E-3</c:v>
                </c:pt>
                <c:pt idx="29975" formatCode="0.00E+00">
                  <c:v>-2.6188399999999999E-3</c:v>
                </c:pt>
                <c:pt idx="29976" formatCode="0.00E+00">
                  <c:v>-3.5204799999999999E-3</c:v>
                </c:pt>
                <c:pt idx="29977" formatCode="0.00E+00">
                  <c:v>-4.4160500000000004E-3</c:v>
                </c:pt>
                <c:pt idx="29978" formatCode="0.00E+00">
                  <c:v>-5.3037700000000002E-3</c:v>
                </c:pt>
                <c:pt idx="29979" formatCode="0.00E+00">
                  <c:v>-6.1832399999999996E-3</c:v>
                </c:pt>
                <c:pt idx="29980" formatCode="0.00E+00">
                  <c:v>-7.0546999999999997E-3</c:v>
                </c:pt>
                <c:pt idx="29981" formatCode="0.00E+00">
                  <c:v>-7.9175900000000004E-3</c:v>
                </c:pt>
                <c:pt idx="29982" formatCode="0.00E+00">
                  <c:v>-8.7702100000000005E-3</c:v>
                </c:pt>
                <c:pt idx="29983" formatCode="0.00E+00">
                  <c:v>-9.6108800000000005E-3</c:v>
                </c:pt>
                <c:pt idx="29984">
                  <c:v>-1.0437999999999999E-2</c:v>
                </c:pt>
                <c:pt idx="29985">
                  <c:v>-1.12487E-2</c:v>
                </c:pt>
                <c:pt idx="29986">
                  <c:v>-1.20386E-2</c:v>
                </c:pt>
                <c:pt idx="29987">
                  <c:v>-1.28053E-2</c:v>
                </c:pt>
                <c:pt idx="29988">
                  <c:v>-1.35484E-2</c:v>
                </c:pt>
                <c:pt idx="29989">
                  <c:v>-1.42676E-2</c:v>
                </c:pt>
                <c:pt idx="29990">
                  <c:v>-1.49604E-2</c:v>
                </c:pt>
                <c:pt idx="29991">
                  <c:v>-1.56236E-2</c:v>
                </c:pt>
                <c:pt idx="29992">
                  <c:v>-1.6254299999999999E-2</c:v>
                </c:pt>
                <c:pt idx="29993">
                  <c:v>-1.6851100000000001E-2</c:v>
                </c:pt>
                <c:pt idx="29994">
                  <c:v>-1.7412899999999999E-2</c:v>
                </c:pt>
                <c:pt idx="29995">
                  <c:v>-1.79378E-2</c:v>
                </c:pt>
                <c:pt idx="29996">
                  <c:v>-1.84239E-2</c:v>
                </c:pt>
                <c:pt idx="29997">
                  <c:v>-1.8870600000000001E-2</c:v>
                </c:pt>
                <c:pt idx="29998">
                  <c:v>-1.9278199999999999E-2</c:v>
                </c:pt>
                <c:pt idx="29999">
                  <c:v>-1.9646E-2</c:v>
                </c:pt>
                <c:pt idx="30000">
                  <c:v>-1.9972400000000001E-2</c:v>
                </c:pt>
                <c:pt idx="30001">
                  <c:v>-2.0256400000000001E-2</c:v>
                </c:pt>
                <c:pt idx="30002">
                  <c:v>-2.0497399999999999E-2</c:v>
                </c:pt>
                <c:pt idx="30003">
                  <c:v>-2.06947E-2</c:v>
                </c:pt>
                <c:pt idx="30004">
                  <c:v>-2.08471E-2</c:v>
                </c:pt>
                <c:pt idx="30005">
                  <c:v>-2.0952599999999998E-2</c:v>
                </c:pt>
                <c:pt idx="30006">
                  <c:v>-2.1008800000000001E-2</c:v>
                </c:pt>
                <c:pt idx="30007">
                  <c:v>-2.1013400000000002E-2</c:v>
                </c:pt>
                <c:pt idx="30008">
                  <c:v>-2.09651E-2</c:v>
                </c:pt>
                <c:pt idx="30009">
                  <c:v>-2.08635E-2</c:v>
                </c:pt>
                <c:pt idx="30010">
                  <c:v>-2.0708000000000001E-2</c:v>
                </c:pt>
                <c:pt idx="30011">
                  <c:v>-2.0497999999999999E-2</c:v>
                </c:pt>
                <c:pt idx="30012">
                  <c:v>-2.0233500000000001E-2</c:v>
                </c:pt>
                <c:pt idx="30013">
                  <c:v>-1.99148E-2</c:v>
                </c:pt>
                <c:pt idx="30014">
                  <c:v>-1.9541300000000001E-2</c:v>
                </c:pt>
                <c:pt idx="30015">
                  <c:v>-1.91132E-2</c:v>
                </c:pt>
                <c:pt idx="30016">
                  <c:v>-1.8630399999999998E-2</c:v>
                </c:pt>
                <c:pt idx="30017">
                  <c:v>-1.8092899999999999E-2</c:v>
                </c:pt>
                <c:pt idx="30018">
                  <c:v>-1.75009E-2</c:v>
                </c:pt>
                <c:pt idx="30019">
                  <c:v>-1.6854399999999999E-2</c:v>
                </c:pt>
                <c:pt idx="30020">
                  <c:v>-1.6152400000000001E-2</c:v>
                </c:pt>
                <c:pt idx="30021">
                  <c:v>-1.53939E-2</c:v>
                </c:pt>
                <c:pt idx="30022">
                  <c:v>-1.4578199999999999E-2</c:v>
                </c:pt>
                <c:pt idx="30023">
                  <c:v>-1.37054E-2</c:v>
                </c:pt>
                <c:pt idx="30024">
                  <c:v>-1.27752E-2</c:v>
                </c:pt>
                <c:pt idx="30025">
                  <c:v>-1.1788099999999999E-2</c:v>
                </c:pt>
                <c:pt idx="30026">
                  <c:v>-1.07464E-2</c:v>
                </c:pt>
                <c:pt idx="30027" formatCode="0.00E+00">
                  <c:v>-9.6525299999999994E-3</c:v>
                </c:pt>
                <c:pt idx="30028" formatCode="0.00E+00">
                  <c:v>-8.5077E-3</c:v>
                </c:pt>
                <c:pt idx="30029" formatCode="0.00E+00">
                  <c:v>-7.31169E-3</c:v>
                </c:pt>
                <c:pt idx="30030" formatCode="0.00E+00">
                  <c:v>-6.0639999999999999E-3</c:v>
                </c:pt>
                <c:pt idx="30031" formatCode="0.00E+00">
                  <c:v>-4.7644599999999999E-3</c:v>
                </c:pt>
                <c:pt idx="30032" formatCode="0.00E+00">
                  <c:v>-3.4138800000000002E-3</c:v>
                </c:pt>
                <c:pt idx="30033" formatCode="0.00E+00">
                  <c:v>-2.0138600000000001E-3</c:v>
                </c:pt>
                <c:pt idx="30034" formatCode="0.00E+00">
                  <c:v>-5.6604799999999999E-4</c:v>
                </c:pt>
                <c:pt idx="30035" formatCode="0.00E+00">
                  <c:v>9.2895399999999996E-4</c:v>
                </c:pt>
                <c:pt idx="30036" formatCode="0.00E+00">
                  <c:v>2.4715800000000001E-3</c:v>
                </c:pt>
                <c:pt idx="30037" formatCode="0.00E+00">
                  <c:v>4.0618099999999999E-3</c:v>
                </c:pt>
                <c:pt idx="30038" formatCode="0.00E+00">
                  <c:v>5.6981699999999998E-3</c:v>
                </c:pt>
                <c:pt idx="30039" formatCode="0.00E+00">
                  <c:v>7.3782400000000003E-3</c:v>
                </c:pt>
                <c:pt idx="30040" formatCode="0.00E+00">
                  <c:v>9.0996600000000007E-3</c:v>
                </c:pt>
                <c:pt idx="30041">
                  <c:v>1.08606E-2</c:v>
                </c:pt>
                <c:pt idx="30042">
                  <c:v>1.26591E-2</c:v>
                </c:pt>
                <c:pt idx="30043">
                  <c:v>1.4493300000000001E-2</c:v>
                </c:pt>
                <c:pt idx="30044">
                  <c:v>1.63616E-2</c:v>
                </c:pt>
                <c:pt idx="30045">
                  <c:v>1.8263100000000001E-2</c:v>
                </c:pt>
                <c:pt idx="30046">
                  <c:v>2.0197300000000001E-2</c:v>
                </c:pt>
                <c:pt idx="30047">
                  <c:v>2.2163499999999999E-2</c:v>
                </c:pt>
                <c:pt idx="30048">
                  <c:v>2.4160000000000001E-2</c:v>
                </c:pt>
                <c:pt idx="30049">
                  <c:v>2.6184700000000002E-2</c:v>
                </c:pt>
                <c:pt idx="30050">
                  <c:v>2.8234800000000001E-2</c:v>
                </c:pt>
                <c:pt idx="30051">
                  <c:v>3.03077E-2</c:v>
                </c:pt>
                <c:pt idx="30052">
                  <c:v>3.2400400000000003E-2</c:v>
                </c:pt>
                <c:pt idx="30053">
                  <c:v>3.4510600000000002E-2</c:v>
                </c:pt>
                <c:pt idx="30054">
                  <c:v>3.6636799999999997E-2</c:v>
                </c:pt>
                <c:pt idx="30055">
                  <c:v>3.8777600000000002E-2</c:v>
                </c:pt>
                <c:pt idx="30056">
                  <c:v>4.0931099999999998E-2</c:v>
                </c:pt>
                <c:pt idx="30057">
                  <c:v>4.3095599999999998E-2</c:v>
                </c:pt>
                <c:pt idx="30058">
                  <c:v>4.52696E-2</c:v>
                </c:pt>
                <c:pt idx="30059">
                  <c:v>4.7451300000000002E-2</c:v>
                </c:pt>
                <c:pt idx="30060">
                  <c:v>4.9638500000000002E-2</c:v>
                </c:pt>
                <c:pt idx="30061">
                  <c:v>5.1829199999999999E-2</c:v>
                </c:pt>
                <c:pt idx="30062">
                  <c:v>5.4021800000000002E-2</c:v>
                </c:pt>
                <c:pt idx="30063">
                  <c:v>5.6214399999999998E-2</c:v>
                </c:pt>
                <c:pt idx="30064">
                  <c:v>5.8405199999999997E-2</c:v>
                </c:pt>
                <c:pt idx="30065">
                  <c:v>6.0592399999999998E-2</c:v>
                </c:pt>
                <c:pt idx="30066">
                  <c:v>6.2773599999999999E-2</c:v>
                </c:pt>
                <c:pt idx="30067">
                  <c:v>6.4945000000000003E-2</c:v>
                </c:pt>
                <c:pt idx="30068">
                  <c:v>6.7103099999999999E-2</c:v>
                </c:pt>
                <c:pt idx="30069">
                  <c:v>6.9245600000000004E-2</c:v>
                </c:pt>
                <c:pt idx="30070">
                  <c:v>7.1371000000000004E-2</c:v>
                </c:pt>
                <c:pt idx="30071">
                  <c:v>7.3477399999999998E-2</c:v>
                </c:pt>
                <c:pt idx="30072">
                  <c:v>7.5562000000000004E-2</c:v>
                </c:pt>
                <c:pt idx="30073">
                  <c:v>7.7623399999999995E-2</c:v>
                </c:pt>
                <c:pt idx="30074">
                  <c:v>7.9660499999999995E-2</c:v>
                </c:pt>
                <c:pt idx="30075">
                  <c:v>8.1672099999999997E-2</c:v>
                </c:pt>
                <c:pt idx="30076">
                  <c:v>8.3655800000000002E-2</c:v>
                </c:pt>
                <c:pt idx="30077">
                  <c:v>8.5609000000000005E-2</c:v>
                </c:pt>
                <c:pt idx="30078">
                  <c:v>8.7530300000000005E-2</c:v>
                </c:pt>
                <c:pt idx="30079">
                  <c:v>8.9418999999999998E-2</c:v>
                </c:pt>
                <c:pt idx="30080">
                  <c:v>9.1274499999999995E-2</c:v>
                </c:pt>
                <c:pt idx="30081">
                  <c:v>9.3095200000000003E-2</c:v>
                </c:pt>
                <c:pt idx="30082">
                  <c:v>9.4879000000000005E-2</c:v>
                </c:pt>
                <c:pt idx="30083">
                  <c:v>9.6624799999999997E-2</c:v>
                </c:pt>
                <c:pt idx="30084">
                  <c:v>9.8331000000000002E-2</c:v>
                </c:pt>
                <c:pt idx="30085">
                  <c:v>9.9994899999999998E-2</c:v>
                </c:pt>
                <c:pt idx="30086">
                  <c:v>0.101614</c:v>
                </c:pt>
                <c:pt idx="30087">
                  <c:v>0.103185</c:v>
                </c:pt>
                <c:pt idx="30088">
                  <c:v>0.104709</c:v>
                </c:pt>
                <c:pt idx="30089">
                  <c:v>0.106183</c:v>
                </c:pt>
                <c:pt idx="30090">
                  <c:v>0.107608</c:v>
                </c:pt>
                <c:pt idx="30091">
                  <c:v>0.108982</c:v>
                </c:pt>
                <c:pt idx="30092">
                  <c:v>0.110304</c:v>
                </c:pt>
                <c:pt idx="30093">
                  <c:v>0.11157499999999999</c:v>
                </c:pt>
                <c:pt idx="30094">
                  <c:v>0.112792</c:v>
                </c:pt>
                <c:pt idx="30095">
                  <c:v>0.113956</c:v>
                </c:pt>
                <c:pt idx="30096">
                  <c:v>0.115066</c:v>
                </c:pt>
                <c:pt idx="30097">
                  <c:v>0.116119</c:v>
                </c:pt>
                <c:pt idx="30098">
                  <c:v>0.117117</c:v>
                </c:pt>
                <c:pt idx="30099">
                  <c:v>0.118058</c:v>
                </c:pt>
                <c:pt idx="30100">
                  <c:v>0.11894299999999999</c:v>
                </c:pt>
                <c:pt idx="30101">
                  <c:v>0.119772</c:v>
                </c:pt>
                <c:pt idx="30102">
                  <c:v>0.120543</c:v>
                </c:pt>
                <c:pt idx="30103">
                  <c:v>0.121258</c:v>
                </c:pt>
                <c:pt idx="30104">
                  <c:v>0.12191399999999999</c:v>
                </c:pt>
                <c:pt idx="30105">
                  <c:v>0.122513</c:v>
                </c:pt>
                <c:pt idx="30106">
                  <c:v>0.123054</c:v>
                </c:pt>
                <c:pt idx="30107">
                  <c:v>0.12353699999999999</c:v>
                </c:pt>
                <c:pt idx="30108">
                  <c:v>0.123962</c:v>
                </c:pt>
                <c:pt idx="30109">
                  <c:v>0.12433</c:v>
                </c:pt>
                <c:pt idx="30110">
                  <c:v>0.124639</c:v>
                </c:pt>
                <c:pt idx="30111">
                  <c:v>0.12489</c:v>
                </c:pt>
                <c:pt idx="30112">
                  <c:v>0.125083</c:v>
                </c:pt>
                <c:pt idx="30113">
                  <c:v>0.12522</c:v>
                </c:pt>
                <c:pt idx="30114">
                  <c:v>0.12529999999999999</c:v>
                </c:pt>
                <c:pt idx="30115">
                  <c:v>0.12532399999999999</c:v>
                </c:pt>
                <c:pt idx="30116">
                  <c:v>0.12529199999999999</c:v>
                </c:pt>
                <c:pt idx="30117">
                  <c:v>0.12520400000000001</c:v>
                </c:pt>
                <c:pt idx="30118">
                  <c:v>0.12506200000000001</c:v>
                </c:pt>
                <c:pt idx="30119">
                  <c:v>0.12486700000000001</c:v>
                </c:pt>
                <c:pt idx="30120">
                  <c:v>0.12461700000000001</c:v>
                </c:pt>
                <c:pt idx="30121">
                  <c:v>0.12431200000000001</c:v>
                </c:pt>
                <c:pt idx="30122">
                  <c:v>0.12395299999999999</c:v>
                </c:pt>
                <c:pt idx="30123">
                  <c:v>0.123542</c:v>
                </c:pt>
                <c:pt idx="30124">
                  <c:v>0.123081</c:v>
                </c:pt>
                <c:pt idx="30125">
                  <c:v>0.122575</c:v>
                </c:pt>
                <c:pt idx="30126">
                  <c:v>0.12202499999999999</c:v>
                </c:pt>
                <c:pt idx="30127">
                  <c:v>0.12143</c:v>
                </c:pt>
                <c:pt idx="30128">
                  <c:v>0.120793</c:v>
                </c:pt>
                <c:pt idx="30129">
                  <c:v>0.120113</c:v>
                </c:pt>
                <c:pt idx="30130">
                  <c:v>0.119393</c:v>
                </c:pt>
                <c:pt idx="30131">
                  <c:v>0.118631</c:v>
                </c:pt>
                <c:pt idx="30132">
                  <c:v>0.11783</c:v>
                </c:pt>
                <c:pt idx="30133">
                  <c:v>0.11699</c:v>
                </c:pt>
                <c:pt idx="30134">
                  <c:v>0.116116</c:v>
                </c:pt>
                <c:pt idx="30135">
                  <c:v>0.11521000000000001</c:v>
                </c:pt>
                <c:pt idx="30136">
                  <c:v>0.114275</c:v>
                </c:pt>
                <c:pt idx="30137">
                  <c:v>0.113311</c:v>
                </c:pt>
                <c:pt idx="30138">
                  <c:v>0.112321</c:v>
                </c:pt>
                <c:pt idx="30139">
                  <c:v>0.111306</c:v>
                </c:pt>
                <c:pt idx="30140">
                  <c:v>0.110266</c:v>
                </c:pt>
                <c:pt idx="30141">
                  <c:v>0.10920100000000001</c:v>
                </c:pt>
                <c:pt idx="30142">
                  <c:v>0.108116</c:v>
                </c:pt>
                <c:pt idx="30143">
                  <c:v>0.107011</c:v>
                </c:pt>
                <c:pt idx="30144">
                  <c:v>0.105889</c:v>
                </c:pt>
                <c:pt idx="30145">
                  <c:v>0.10475</c:v>
                </c:pt>
                <c:pt idx="30146">
                  <c:v>0.10359599999999999</c:v>
                </c:pt>
                <c:pt idx="30147">
                  <c:v>0.10242900000000001</c:v>
                </c:pt>
                <c:pt idx="30148">
                  <c:v>0.10125000000000001</c:v>
                </c:pt>
                <c:pt idx="30149">
                  <c:v>0.10006</c:v>
                </c:pt>
                <c:pt idx="30150">
                  <c:v>9.8858000000000001E-2</c:v>
                </c:pt>
                <c:pt idx="30151">
                  <c:v>9.7646800000000006E-2</c:v>
                </c:pt>
                <c:pt idx="30152">
                  <c:v>9.6427700000000005E-2</c:v>
                </c:pt>
                <c:pt idx="30153">
                  <c:v>9.5202300000000004E-2</c:v>
                </c:pt>
                <c:pt idx="30154">
                  <c:v>9.39725E-2</c:v>
                </c:pt>
                <c:pt idx="30155">
                  <c:v>9.2740299999999998E-2</c:v>
                </c:pt>
                <c:pt idx="30156">
                  <c:v>9.1507599999999995E-2</c:v>
                </c:pt>
                <c:pt idx="30157">
                  <c:v>9.0276099999999998E-2</c:v>
                </c:pt>
                <c:pt idx="30158">
                  <c:v>8.9048100000000005E-2</c:v>
                </c:pt>
                <c:pt idx="30159">
                  <c:v>8.7825500000000001E-2</c:v>
                </c:pt>
                <c:pt idx="30160">
                  <c:v>8.6609400000000003E-2</c:v>
                </c:pt>
                <c:pt idx="30161">
                  <c:v>8.5400900000000002E-2</c:v>
                </c:pt>
                <c:pt idx="30162">
                  <c:v>8.4202200000000005E-2</c:v>
                </c:pt>
                <c:pt idx="30163">
                  <c:v>8.3014400000000002E-2</c:v>
                </c:pt>
                <c:pt idx="30164">
                  <c:v>8.1836999999999993E-2</c:v>
                </c:pt>
                <c:pt idx="30165">
                  <c:v>8.0670699999999998E-2</c:v>
                </c:pt>
                <c:pt idx="30166">
                  <c:v>7.9518099999999994E-2</c:v>
                </c:pt>
                <c:pt idx="30167">
                  <c:v>7.8381000000000006E-2</c:v>
                </c:pt>
                <c:pt idx="30168">
                  <c:v>7.7260899999999993E-2</c:v>
                </c:pt>
                <c:pt idx="30169">
                  <c:v>7.6158600000000007E-2</c:v>
                </c:pt>
                <c:pt idx="30170">
                  <c:v>7.50754E-2</c:v>
                </c:pt>
                <c:pt idx="30171">
                  <c:v>7.4012400000000006E-2</c:v>
                </c:pt>
                <c:pt idx="30172">
                  <c:v>7.2970499999999994E-2</c:v>
                </c:pt>
                <c:pt idx="30173">
                  <c:v>7.1949899999999997E-2</c:v>
                </c:pt>
                <c:pt idx="30174">
                  <c:v>7.0951100000000003E-2</c:v>
                </c:pt>
                <c:pt idx="30175">
                  <c:v>6.9974499999999995E-2</c:v>
                </c:pt>
                <c:pt idx="30176">
                  <c:v>6.9021100000000002E-2</c:v>
                </c:pt>
                <c:pt idx="30177">
                  <c:v>6.8092E-2</c:v>
                </c:pt>
                <c:pt idx="30178">
                  <c:v>6.7189200000000004E-2</c:v>
                </c:pt>
                <c:pt idx="30179">
                  <c:v>6.6314200000000004E-2</c:v>
                </c:pt>
                <c:pt idx="30180">
                  <c:v>6.5467300000000006E-2</c:v>
                </c:pt>
                <c:pt idx="30181">
                  <c:v>6.4648600000000001E-2</c:v>
                </c:pt>
                <c:pt idx="30182">
                  <c:v>6.3858300000000007E-2</c:v>
                </c:pt>
                <c:pt idx="30183">
                  <c:v>6.3096700000000006E-2</c:v>
                </c:pt>
                <c:pt idx="30184">
                  <c:v>6.23639E-2</c:v>
                </c:pt>
                <c:pt idx="30185">
                  <c:v>6.1660800000000002E-2</c:v>
                </c:pt>
                <c:pt idx="30186">
                  <c:v>6.0988000000000001E-2</c:v>
                </c:pt>
                <c:pt idx="30187">
                  <c:v>6.0345700000000002E-2</c:v>
                </c:pt>
                <c:pt idx="30188">
                  <c:v>5.9732899999999998E-2</c:v>
                </c:pt>
                <c:pt idx="30189">
                  <c:v>5.9149199999999999E-2</c:v>
                </c:pt>
                <c:pt idx="30190">
                  <c:v>5.8594500000000001E-2</c:v>
                </c:pt>
                <c:pt idx="30191">
                  <c:v>5.8069099999999998E-2</c:v>
                </c:pt>
                <c:pt idx="30192">
                  <c:v>5.7573300000000001E-2</c:v>
                </c:pt>
                <c:pt idx="30193">
                  <c:v>5.7107400000000003E-2</c:v>
                </c:pt>
                <c:pt idx="30194">
                  <c:v>5.6671600000000003E-2</c:v>
                </c:pt>
                <c:pt idx="30195">
                  <c:v>5.6266499999999997E-2</c:v>
                </c:pt>
                <c:pt idx="30196">
                  <c:v>5.5892600000000001E-2</c:v>
                </c:pt>
                <c:pt idx="30197">
                  <c:v>5.5550799999999997E-2</c:v>
                </c:pt>
                <c:pt idx="30198">
                  <c:v>5.5241400000000003E-2</c:v>
                </c:pt>
                <c:pt idx="30199">
                  <c:v>5.4964199999999998E-2</c:v>
                </c:pt>
                <c:pt idx="30200">
                  <c:v>5.4719400000000001E-2</c:v>
                </c:pt>
                <c:pt idx="30201">
                  <c:v>5.4506800000000001E-2</c:v>
                </c:pt>
                <c:pt idx="30202">
                  <c:v>5.4325900000000003E-2</c:v>
                </c:pt>
                <c:pt idx="30203">
                  <c:v>5.4176299999999997E-2</c:v>
                </c:pt>
                <c:pt idx="30204">
                  <c:v>5.40572E-2</c:v>
                </c:pt>
                <c:pt idx="30205">
                  <c:v>5.3967300000000003E-2</c:v>
                </c:pt>
                <c:pt idx="30206">
                  <c:v>5.3904800000000003E-2</c:v>
                </c:pt>
                <c:pt idx="30207">
                  <c:v>5.3868600000000003E-2</c:v>
                </c:pt>
                <c:pt idx="30208">
                  <c:v>5.3858799999999998E-2</c:v>
                </c:pt>
                <c:pt idx="30209">
                  <c:v>5.3875600000000003E-2</c:v>
                </c:pt>
                <c:pt idx="30210">
                  <c:v>5.3919700000000001E-2</c:v>
                </c:pt>
                <c:pt idx="30211">
                  <c:v>5.3992199999999997E-2</c:v>
                </c:pt>
                <c:pt idx="30212">
                  <c:v>5.4093000000000002E-2</c:v>
                </c:pt>
                <c:pt idx="30213">
                  <c:v>5.4220900000000002E-2</c:v>
                </c:pt>
                <c:pt idx="30214">
                  <c:v>5.43743E-2</c:v>
                </c:pt>
                <c:pt idx="30215">
                  <c:v>5.4552700000000003E-2</c:v>
                </c:pt>
                <c:pt idx="30216">
                  <c:v>5.47565E-2</c:v>
                </c:pt>
                <c:pt idx="30217">
                  <c:v>5.4986399999999998E-2</c:v>
                </c:pt>
                <c:pt idx="30218">
                  <c:v>5.5242100000000002E-2</c:v>
                </c:pt>
                <c:pt idx="30219">
                  <c:v>5.5523000000000003E-2</c:v>
                </c:pt>
                <c:pt idx="30220">
                  <c:v>5.58284E-2</c:v>
                </c:pt>
                <c:pt idx="30221">
                  <c:v>5.6158600000000003E-2</c:v>
                </c:pt>
                <c:pt idx="30222">
                  <c:v>5.6512399999999997E-2</c:v>
                </c:pt>
                <c:pt idx="30223">
                  <c:v>5.68882E-2</c:v>
                </c:pt>
                <c:pt idx="30224">
                  <c:v>5.7285000000000003E-2</c:v>
                </c:pt>
                <c:pt idx="30225">
                  <c:v>5.7702900000000001E-2</c:v>
                </c:pt>
                <c:pt idx="30226">
                  <c:v>5.8141900000000003E-2</c:v>
                </c:pt>
                <c:pt idx="30227">
                  <c:v>5.8601E-2</c:v>
                </c:pt>
                <c:pt idx="30228">
                  <c:v>5.9078499999999999E-2</c:v>
                </c:pt>
                <c:pt idx="30229">
                  <c:v>5.9572600000000003E-2</c:v>
                </c:pt>
                <c:pt idx="30230">
                  <c:v>6.0082799999999999E-2</c:v>
                </c:pt>
                <c:pt idx="30231">
                  <c:v>6.0609200000000002E-2</c:v>
                </c:pt>
                <c:pt idx="30232">
                  <c:v>6.1152100000000001E-2</c:v>
                </c:pt>
                <c:pt idx="30233">
                  <c:v>6.1711299999999997E-2</c:v>
                </c:pt>
                <c:pt idx="30234">
                  <c:v>6.22867E-2</c:v>
                </c:pt>
                <c:pt idx="30235">
                  <c:v>6.2878100000000006E-2</c:v>
                </c:pt>
                <c:pt idx="30236">
                  <c:v>6.3485100000000003E-2</c:v>
                </c:pt>
                <c:pt idx="30237">
                  <c:v>6.4107499999999998E-2</c:v>
                </c:pt>
                <c:pt idx="30238">
                  <c:v>6.4744999999999997E-2</c:v>
                </c:pt>
                <c:pt idx="30239">
                  <c:v>6.5397200000000003E-2</c:v>
                </c:pt>
                <c:pt idx="30240">
                  <c:v>6.6063399999999994E-2</c:v>
                </c:pt>
                <c:pt idx="30241">
                  <c:v>6.6743200000000003E-2</c:v>
                </c:pt>
                <c:pt idx="30242">
                  <c:v>6.7436099999999999E-2</c:v>
                </c:pt>
                <c:pt idx="30243">
                  <c:v>6.8141499999999994E-2</c:v>
                </c:pt>
                <c:pt idx="30244">
                  <c:v>6.8859199999999995E-2</c:v>
                </c:pt>
                <c:pt idx="30245">
                  <c:v>6.9589300000000007E-2</c:v>
                </c:pt>
                <c:pt idx="30246">
                  <c:v>7.0331400000000002E-2</c:v>
                </c:pt>
                <c:pt idx="30247">
                  <c:v>7.1084400000000006E-2</c:v>
                </c:pt>
                <c:pt idx="30248">
                  <c:v>7.1847599999999998E-2</c:v>
                </c:pt>
                <c:pt idx="30249">
                  <c:v>7.2620599999999993E-2</c:v>
                </c:pt>
                <c:pt idx="30250">
                  <c:v>7.3402999999999996E-2</c:v>
                </c:pt>
                <c:pt idx="30251">
                  <c:v>7.4194899999999994E-2</c:v>
                </c:pt>
                <c:pt idx="30252">
                  <c:v>7.4996300000000002E-2</c:v>
                </c:pt>
                <c:pt idx="30253">
                  <c:v>7.5806100000000001E-2</c:v>
                </c:pt>
                <c:pt idx="30254">
                  <c:v>7.66236E-2</c:v>
                </c:pt>
                <c:pt idx="30255">
                  <c:v>7.7449000000000004E-2</c:v>
                </c:pt>
                <c:pt idx="30256">
                  <c:v>7.82828E-2</c:v>
                </c:pt>
                <c:pt idx="30257">
                  <c:v>7.9123799999999994E-2</c:v>
                </c:pt>
                <c:pt idx="30258">
                  <c:v>7.9970399999999997E-2</c:v>
                </c:pt>
                <c:pt idx="30259">
                  <c:v>8.0821000000000004E-2</c:v>
                </c:pt>
                <c:pt idx="30260">
                  <c:v>8.1675200000000003E-2</c:v>
                </c:pt>
                <c:pt idx="30261">
                  <c:v>8.2533800000000004E-2</c:v>
                </c:pt>
                <c:pt idx="30262">
                  <c:v>8.3397700000000005E-2</c:v>
                </c:pt>
                <c:pt idx="30263">
                  <c:v>8.42667E-2</c:v>
                </c:pt>
                <c:pt idx="30264">
                  <c:v>8.5140400000000005E-2</c:v>
                </c:pt>
                <c:pt idx="30265">
                  <c:v>8.6017999999999997E-2</c:v>
                </c:pt>
                <c:pt idx="30266">
                  <c:v>8.6899000000000004E-2</c:v>
                </c:pt>
                <c:pt idx="30267">
                  <c:v>8.7782399999999997E-2</c:v>
                </c:pt>
                <c:pt idx="30268">
                  <c:v>8.8666900000000007E-2</c:v>
                </c:pt>
                <c:pt idx="30269">
                  <c:v>8.9551599999999995E-2</c:v>
                </c:pt>
                <c:pt idx="30270">
                  <c:v>9.0436199999999994E-2</c:v>
                </c:pt>
                <c:pt idx="30271">
                  <c:v>9.1321299999999994E-2</c:v>
                </c:pt>
                <c:pt idx="30272">
                  <c:v>9.2207600000000001E-2</c:v>
                </c:pt>
                <c:pt idx="30273">
                  <c:v>9.3094800000000005E-2</c:v>
                </c:pt>
                <c:pt idx="30274">
                  <c:v>9.3981999999999996E-2</c:v>
                </c:pt>
                <c:pt idx="30275">
                  <c:v>9.4868999999999995E-2</c:v>
                </c:pt>
                <c:pt idx="30276">
                  <c:v>9.5755300000000002E-2</c:v>
                </c:pt>
                <c:pt idx="30277">
                  <c:v>9.6640100000000007E-2</c:v>
                </c:pt>
                <c:pt idx="30278">
                  <c:v>9.7522499999999998E-2</c:v>
                </c:pt>
                <c:pt idx="30279">
                  <c:v>9.8402500000000004E-2</c:v>
                </c:pt>
                <c:pt idx="30280">
                  <c:v>9.9280199999999999E-2</c:v>
                </c:pt>
                <c:pt idx="30281">
                  <c:v>0.10015499999999999</c:v>
                </c:pt>
                <c:pt idx="30282">
                  <c:v>0.10102700000000001</c:v>
                </c:pt>
                <c:pt idx="30283">
                  <c:v>0.101895</c:v>
                </c:pt>
                <c:pt idx="30284">
                  <c:v>0.102758</c:v>
                </c:pt>
                <c:pt idx="30285">
                  <c:v>0.103616</c:v>
                </c:pt>
                <c:pt idx="30286">
                  <c:v>0.10446800000000001</c:v>
                </c:pt>
                <c:pt idx="30287">
                  <c:v>0.105313</c:v>
                </c:pt>
                <c:pt idx="30288">
                  <c:v>0.10614999999999999</c:v>
                </c:pt>
                <c:pt idx="30289">
                  <c:v>0.10698000000000001</c:v>
                </c:pt>
                <c:pt idx="30290">
                  <c:v>0.10780099999999999</c:v>
                </c:pt>
                <c:pt idx="30291">
                  <c:v>0.108613</c:v>
                </c:pt>
                <c:pt idx="30292">
                  <c:v>0.109415</c:v>
                </c:pt>
                <c:pt idx="30293">
                  <c:v>0.110205</c:v>
                </c:pt>
                <c:pt idx="30294">
                  <c:v>0.110983</c:v>
                </c:pt>
                <c:pt idx="30295">
                  <c:v>0.111749</c:v>
                </c:pt>
                <c:pt idx="30296">
                  <c:v>0.112501</c:v>
                </c:pt>
                <c:pt idx="30297">
                  <c:v>0.11323900000000001</c:v>
                </c:pt>
                <c:pt idx="30298">
                  <c:v>0.11396100000000001</c:v>
                </c:pt>
                <c:pt idx="30299">
                  <c:v>0.11466700000000001</c:v>
                </c:pt>
                <c:pt idx="30300">
                  <c:v>0.115358</c:v>
                </c:pt>
                <c:pt idx="30301">
                  <c:v>0.116033</c:v>
                </c:pt>
                <c:pt idx="30302">
                  <c:v>0.116692</c:v>
                </c:pt>
                <c:pt idx="30303">
                  <c:v>0.11733200000000001</c:v>
                </c:pt>
                <c:pt idx="30304">
                  <c:v>0.117955</c:v>
                </c:pt>
                <c:pt idx="30305">
                  <c:v>0.118558</c:v>
                </c:pt>
                <c:pt idx="30306">
                  <c:v>0.119142</c:v>
                </c:pt>
                <c:pt idx="30307">
                  <c:v>0.119704</c:v>
                </c:pt>
                <c:pt idx="30308">
                  <c:v>0.120244</c:v>
                </c:pt>
                <c:pt idx="30309">
                  <c:v>0.120763</c:v>
                </c:pt>
                <c:pt idx="30310">
                  <c:v>0.121258</c:v>
                </c:pt>
                <c:pt idx="30311">
                  <c:v>0.121729</c:v>
                </c:pt>
                <c:pt idx="30312">
                  <c:v>0.12217500000000001</c:v>
                </c:pt>
                <c:pt idx="30313">
                  <c:v>0.122597</c:v>
                </c:pt>
                <c:pt idx="30314">
                  <c:v>0.12299300000000001</c:v>
                </c:pt>
                <c:pt idx="30315">
                  <c:v>0.123365</c:v>
                </c:pt>
                <c:pt idx="30316">
                  <c:v>0.123712</c:v>
                </c:pt>
                <c:pt idx="30317">
                  <c:v>0.12403500000000001</c:v>
                </c:pt>
                <c:pt idx="30318">
                  <c:v>0.124332</c:v>
                </c:pt>
                <c:pt idx="30319">
                  <c:v>0.124602</c:v>
                </c:pt>
                <c:pt idx="30320">
                  <c:v>0.124846</c:v>
                </c:pt>
                <c:pt idx="30321">
                  <c:v>0.12506100000000001</c:v>
                </c:pt>
                <c:pt idx="30322">
                  <c:v>0.12525</c:v>
                </c:pt>
                <c:pt idx="30323">
                  <c:v>0.12540999999999999</c:v>
                </c:pt>
                <c:pt idx="30324">
                  <c:v>0.12554399999999999</c:v>
                </c:pt>
                <c:pt idx="30325">
                  <c:v>0.12565000000000001</c:v>
                </c:pt>
                <c:pt idx="30326">
                  <c:v>0.12572900000000001</c:v>
                </c:pt>
                <c:pt idx="30327">
                  <c:v>0.125782</c:v>
                </c:pt>
                <c:pt idx="30328">
                  <c:v>0.125806</c:v>
                </c:pt>
                <c:pt idx="30329">
                  <c:v>0.125804</c:v>
                </c:pt>
                <c:pt idx="30330">
                  <c:v>0.125774</c:v>
                </c:pt>
                <c:pt idx="30331">
                  <c:v>0.12571599999999999</c:v>
                </c:pt>
                <c:pt idx="30332">
                  <c:v>0.12563099999999999</c:v>
                </c:pt>
                <c:pt idx="30333">
                  <c:v>0.12551799999999999</c:v>
                </c:pt>
                <c:pt idx="30334">
                  <c:v>0.12537799999999999</c:v>
                </c:pt>
                <c:pt idx="30335">
                  <c:v>0.12521199999999999</c:v>
                </c:pt>
                <c:pt idx="30336">
                  <c:v>0.12502099999999999</c:v>
                </c:pt>
                <c:pt idx="30337">
                  <c:v>0.124803</c:v>
                </c:pt>
                <c:pt idx="30338">
                  <c:v>0.124559</c:v>
                </c:pt>
                <c:pt idx="30339">
                  <c:v>0.124289</c:v>
                </c:pt>
                <c:pt idx="30340">
                  <c:v>0.12399300000000001</c:v>
                </c:pt>
                <c:pt idx="30341">
                  <c:v>0.123672</c:v>
                </c:pt>
                <c:pt idx="30342">
                  <c:v>0.12332700000000001</c:v>
                </c:pt>
                <c:pt idx="30343">
                  <c:v>0.122958</c:v>
                </c:pt>
                <c:pt idx="30344">
                  <c:v>0.12256599999999999</c:v>
                </c:pt>
                <c:pt idx="30345">
                  <c:v>0.122151</c:v>
                </c:pt>
                <c:pt idx="30346">
                  <c:v>0.121715</c:v>
                </c:pt>
                <c:pt idx="30347">
                  <c:v>0.121258</c:v>
                </c:pt>
                <c:pt idx="30348">
                  <c:v>0.120781</c:v>
                </c:pt>
                <c:pt idx="30349">
                  <c:v>0.12028700000000001</c:v>
                </c:pt>
                <c:pt idx="30350">
                  <c:v>0.11977500000000001</c:v>
                </c:pt>
                <c:pt idx="30351">
                  <c:v>0.11924700000000001</c:v>
                </c:pt>
                <c:pt idx="30352">
                  <c:v>0.118705</c:v>
                </c:pt>
                <c:pt idx="30353">
                  <c:v>0.118149</c:v>
                </c:pt>
                <c:pt idx="30354">
                  <c:v>0.11758</c:v>
                </c:pt>
                <c:pt idx="30355">
                  <c:v>0.11699900000000001</c:v>
                </c:pt>
                <c:pt idx="30356">
                  <c:v>0.116407</c:v>
                </c:pt>
                <c:pt idx="30357">
                  <c:v>0.115803</c:v>
                </c:pt>
                <c:pt idx="30358">
                  <c:v>0.115188</c:v>
                </c:pt>
                <c:pt idx="30359">
                  <c:v>0.114564</c:v>
                </c:pt>
                <c:pt idx="30360">
                  <c:v>0.113931</c:v>
                </c:pt>
                <c:pt idx="30361">
                  <c:v>0.11329</c:v>
                </c:pt>
                <c:pt idx="30362">
                  <c:v>0.11264399999999999</c:v>
                </c:pt>
                <c:pt idx="30363">
                  <c:v>0.11199199999999999</c:v>
                </c:pt>
                <c:pt idx="30364">
                  <c:v>0.11133700000000001</c:v>
                </c:pt>
                <c:pt idx="30365">
                  <c:v>0.110679</c:v>
                </c:pt>
                <c:pt idx="30366">
                  <c:v>0.110018</c:v>
                </c:pt>
                <c:pt idx="30367">
                  <c:v>0.10935499999999999</c:v>
                </c:pt>
                <c:pt idx="30368">
                  <c:v>0.10868999999999999</c:v>
                </c:pt>
                <c:pt idx="30369">
                  <c:v>0.108025</c:v>
                </c:pt>
                <c:pt idx="30370">
                  <c:v>0.107361</c:v>
                </c:pt>
                <c:pt idx="30371">
                  <c:v>0.106699</c:v>
                </c:pt>
                <c:pt idx="30372">
                  <c:v>0.10604</c:v>
                </c:pt>
                <c:pt idx="30373">
                  <c:v>0.10538500000000001</c:v>
                </c:pt>
                <c:pt idx="30374">
                  <c:v>0.104736</c:v>
                </c:pt>
                <c:pt idx="30375">
                  <c:v>0.104091</c:v>
                </c:pt>
                <c:pt idx="30376">
                  <c:v>0.103452</c:v>
                </c:pt>
                <c:pt idx="30377">
                  <c:v>0.10281899999999999</c:v>
                </c:pt>
                <c:pt idx="30378">
                  <c:v>0.10219300000000001</c:v>
                </c:pt>
                <c:pt idx="30379">
                  <c:v>0.101576</c:v>
                </c:pt>
                <c:pt idx="30380">
                  <c:v>0.100968</c:v>
                </c:pt>
                <c:pt idx="30381">
                  <c:v>0.10037</c:v>
                </c:pt>
                <c:pt idx="30382">
                  <c:v>9.9781499999999995E-2</c:v>
                </c:pt>
                <c:pt idx="30383">
                  <c:v>9.9204700000000007E-2</c:v>
                </c:pt>
                <c:pt idx="30384">
                  <c:v>9.8639900000000003E-2</c:v>
                </c:pt>
                <c:pt idx="30385">
                  <c:v>9.8087800000000003E-2</c:v>
                </c:pt>
                <c:pt idx="30386">
                  <c:v>9.7548800000000005E-2</c:v>
                </c:pt>
                <c:pt idx="30387">
                  <c:v>9.7022800000000006E-2</c:v>
                </c:pt>
                <c:pt idx="30388">
                  <c:v>9.6510700000000005E-2</c:v>
                </c:pt>
                <c:pt idx="30389">
                  <c:v>9.6014000000000002E-2</c:v>
                </c:pt>
                <c:pt idx="30390">
                  <c:v>9.5533800000000002E-2</c:v>
                </c:pt>
                <c:pt idx="30391">
                  <c:v>9.5070600000000005E-2</c:v>
                </c:pt>
                <c:pt idx="30392">
                  <c:v>9.4624799999999995E-2</c:v>
                </c:pt>
                <c:pt idx="30393">
                  <c:v>9.4196799999999997E-2</c:v>
                </c:pt>
                <c:pt idx="30394">
                  <c:v>9.3786800000000003E-2</c:v>
                </c:pt>
                <c:pt idx="30395">
                  <c:v>9.3394900000000003E-2</c:v>
                </c:pt>
                <c:pt idx="30396">
                  <c:v>9.3020699999999998E-2</c:v>
                </c:pt>
                <c:pt idx="30397">
                  <c:v>9.2664099999999999E-2</c:v>
                </c:pt>
                <c:pt idx="30398">
                  <c:v>9.23258E-2</c:v>
                </c:pt>
                <c:pt idx="30399">
                  <c:v>9.2007000000000005E-2</c:v>
                </c:pt>
                <c:pt idx="30400">
                  <c:v>9.1708300000000006E-2</c:v>
                </c:pt>
                <c:pt idx="30401">
                  <c:v>9.1429800000000006E-2</c:v>
                </c:pt>
                <c:pt idx="30402">
                  <c:v>9.1171699999999994E-2</c:v>
                </c:pt>
                <c:pt idx="30403">
                  <c:v>9.0934699999999993E-2</c:v>
                </c:pt>
                <c:pt idx="30404">
                  <c:v>9.0718999999999994E-2</c:v>
                </c:pt>
                <c:pt idx="30405">
                  <c:v>9.05247E-2</c:v>
                </c:pt>
                <c:pt idx="30406">
                  <c:v>9.0352000000000002E-2</c:v>
                </c:pt>
                <c:pt idx="30407">
                  <c:v>9.0200500000000003E-2</c:v>
                </c:pt>
                <c:pt idx="30408">
                  <c:v>9.0070399999999995E-2</c:v>
                </c:pt>
                <c:pt idx="30409">
                  <c:v>8.9961600000000003E-2</c:v>
                </c:pt>
                <c:pt idx="30410">
                  <c:v>8.9873800000000004E-2</c:v>
                </c:pt>
                <c:pt idx="30411">
                  <c:v>8.9806700000000003E-2</c:v>
                </c:pt>
                <c:pt idx="30412">
                  <c:v>8.9760800000000002E-2</c:v>
                </c:pt>
                <c:pt idx="30413">
                  <c:v>8.97366E-2</c:v>
                </c:pt>
                <c:pt idx="30414">
                  <c:v>8.97342E-2</c:v>
                </c:pt>
                <c:pt idx="30415">
                  <c:v>8.9753600000000003E-2</c:v>
                </c:pt>
                <c:pt idx="30416">
                  <c:v>8.9793899999999996E-2</c:v>
                </c:pt>
                <c:pt idx="30417">
                  <c:v>8.9854199999999995E-2</c:v>
                </c:pt>
                <c:pt idx="30418">
                  <c:v>8.99335E-2</c:v>
                </c:pt>
                <c:pt idx="30419">
                  <c:v>9.0031600000000003E-2</c:v>
                </c:pt>
                <c:pt idx="30420">
                  <c:v>9.0148000000000006E-2</c:v>
                </c:pt>
                <c:pt idx="30421">
                  <c:v>9.0282600000000005E-2</c:v>
                </c:pt>
                <c:pt idx="30422">
                  <c:v>9.0435699999999994E-2</c:v>
                </c:pt>
                <c:pt idx="30423">
                  <c:v>9.0607099999999996E-2</c:v>
                </c:pt>
                <c:pt idx="30424">
                  <c:v>9.0795600000000004E-2</c:v>
                </c:pt>
                <c:pt idx="30425">
                  <c:v>9.0999499999999997E-2</c:v>
                </c:pt>
                <c:pt idx="30426">
                  <c:v>9.1217999999999994E-2</c:v>
                </c:pt>
                <c:pt idx="30427">
                  <c:v>9.1451099999999994E-2</c:v>
                </c:pt>
                <c:pt idx="30428">
                  <c:v>9.1698799999999997E-2</c:v>
                </c:pt>
                <c:pt idx="30429">
                  <c:v>9.1960399999999998E-2</c:v>
                </c:pt>
                <c:pt idx="30430">
                  <c:v>9.2235999999999999E-2</c:v>
                </c:pt>
                <c:pt idx="30431">
                  <c:v>9.2525099999999999E-2</c:v>
                </c:pt>
                <c:pt idx="30432">
                  <c:v>9.2827099999999996E-2</c:v>
                </c:pt>
                <c:pt idx="30433">
                  <c:v>9.3141199999999993E-2</c:v>
                </c:pt>
                <c:pt idx="30434">
                  <c:v>9.3466300000000002E-2</c:v>
                </c:pt>
                <c:pt idx="30435">
                  <c:v>9.3801999999999996E-2</c:v>
                </c:pt>
                <c:pt idx="30436">
                  <c:v>9.4148300000000004E-2</c:v>
                </c:pt>
                <c:pt idx="30437">
                  <c:v>9.4505500000000006E-2</c:v>
                </c:pt>
                <c:pt idx="30438">
                  <c:v>9.4874700000000006E-2</c:v>
                </c:pt>
                <c:pt idx="30439">
                  <c:v>9.5256300000000002E-2</c:v>
                </c:pt>
                <c:pt idx="30440">
                  <c:v>9.5648200000000003E-2</c:v>
                </c:pt>
                <c:pt idx="30441">
                  <c:v>9.6047199999999999E-2</c:v>
                </c:pt>
                <c:pt idx="30442">
                  <c:v>9.6451599999999998E-2</c:v>
                </c:pt>
                <c:pt idx="30443">
                  <c:v>9.6860399999999999E-2</c:v>
                </c:pt>
                <c:pt idx="30444">
                  <c:v>9.7271700000000003E-2</c:v>
                </c:pt>
                <c:pt idx="30445">
                  <c:v>9.7684099999999996E-2</c:v>
                </c:pt>
                <c:pt idx="30446">
                  <c:v>9.8096500000000003E-2</c:v>
                </c:pt>
                <c:pt idx="30447">
                  <c:v>9.8507899999999995E-2</c:v>
                </c:pt>
                <c:pt idx="30448">
                  <c:v>9.8917000000000005E-2</c:v>
                </c:pt>
                <c:pt idx="30449">
                  <c:v>9.9322400000000005E-2</c:v>
                </c:pt>
                <c:pt idx="30450">
                  <c:v>9.9722900000000003E-2</c:v>
                </c:pt>
                <c:pt idx="30451">
                  <c:v>0.100117</c:v>
                </c:pt>
                <c:pt idx="30452">
                  <c:v>0.100504</c:v>
                </c:pt>
                <c:pt idx="30453">
                  <c:v>0.100882</c:v>
                </c:pt>
                <c:pt idx="30454">
                  <c:v>0.101248</c:v>
                </c:pt>
                <c:pt idx="30455">
                  <c:v>0.101602</c:v>
                </c:pt>
                <c:pt idx="30456">
                  <c:v>0.10194400000000001</c:v>
                </c:pt>
                <c:pt idx="30457">
                  <c:v>0.102273</c:v>
                </c:pt>
                <c:pt idx="30458">
                  <c:v>0.102586</c:v>
                </c:pt>
                <c:pt idx="30459">
                  <c:v>0.102885</c:v>
                </c:pt>
                <c:pt idx="30460">
                  <c:v>0.103168</c:v>
                </c:pt>
                <c:pt idx="30461">
                  <c:v>0.103434</c:v>
                </c:pt>
                <c:pt idx="30462">
                  <c:v>0.103681</c:v>
                </c:pt>
                <c:pt idx="30463">
                  <c:v>0.10391</c:v>
                </c:pt>
                <c:pt idx="30464">
                  <c:v>0.104117</c:v>
                </c:pt>
                <c:pt idx="30465">
                  <c:v>0.10430399999999999</c:v>
                </c:pt>
                <c:pt idx="30466">
                  <c:v>0.104467</c:v>
                </c:pt>
                <c:pt idx="30467">
                  <c:v>0.10460700000000001</c:v>
                </c:pt>
                <c:pt idx="30468">
                  <c:v>0.104722</c:v>
                </c:pt>
                <c:pt idx="30469">
                  <c:v>0.10481</c:v>
                </c:pt>
                <c:pt idx="30470">
                  <c:v>0.10487200000000001</c:v>
                </c:pt>
                <c:pt idx="30471">
                  <c:v>0.104905</c:v>
                </c:pt>
                <c:pt idx="30472">
                  <c:v>0.10491</c:v>
                </c:pt>
                <c:pt idx="30473">
                  <c:v>0.10488500000000001</c:v>
                </c:pt>
                <c:pt idx="30474">
                  <c:v>0.10483000000000001</c:v>
                </c:pt>
                <c:pt idx="30475">
                  <c:v>0.104742</c:v>
                </c:pt>
                <c:pt idx="30476">
                  <c:v>0.10462299999999999</c:v>
                </c:pt>
                <c:pt idx="30477">
                  <c:v>0.10447099999999999</c:v>
                </c:pt>
                <c:pt idx="30478">
                  <c:v>0.104285</c:v>
                </c:pt>
                <c:pt idx="30479">
                  <c:v>0.104065</c:v>
                </c:pt>
                <c:pt idx="30480">
                  <c:v>0.10381</c:v>
                </c:pt>
                <c:pt idx="30481">
                  <c:v>0.103523</c:v>
                </c:pt>
                <c:pt idx="30482">
                  <c:v>0.1032</c:v>
                </c:pt>
                <c:pt idx="30483">
                  <c:v>0.102843</c:v>
                </c:pt>
                <c:pt idx="30484">
                  <c:v>0.102451</c:v>
                </c:pt>
                <c:pt idx="30485">
                  <c:v>0.102023</c:v>
                </c:pt>
                <c:pt idx="30486">
                  <c:v>0.10156</c:v>
                </c:pt>
                <c:pt idx="30487">
                  <c:v>0.101062</c:v>
                </c:pt>
                <c:pt idx="30488">
                  <c:v>0.10052999999999999</c:v>
                </c:pt>
                <c:pt idx="30489">
                  <c:v>9.9964399999999995E-2</c:v>
                </c:pt>
                <c:pt idx="30490">
                  <c:v>9.9365499999999995E-2</c:v>
                </c:pt>
                <c:pt idx="30491">
                  <c:v>9.8734100000000005E-2</c:v>
                </c:pt>
                <c:pt idx="30492">
                  <c:v>9.8070699999999997E-2</c:v>
                </c:pt>
                <c:pt idx="30493">
                  <c:v>9.7375900000000001E-2</c:v>
                </c:pt>
                <c:pt idx="30494">
                  <c:v>9.6650600000000003E-2</c:v>
                </c:pt>
                <c:pt idx="30495">
                  <c:v>9.5895400000000006E-2</c:v>
                </c:pt>
                <c:pt idx="30496">
                  <c:v>9.5111100000000004E-2</c:v>
                </c:pt>
                <c:pt idx="30497">
                  <c:v>9.4298199999999999E-2</c:v>
                </c:pt>
                <c:pt idx="30498">
                  <c:v>9.3457499999999999E-2</c:v>
                </c:pt>
                <c:pt idx="30499">
                  <c:v>9.2590400000000003E-2</c:v>
                </c:pt>
                <c:pt idx="30500">
                  <c:v>9.1698600000000005E-2</c:v>
                </c:pt>
                <c:pt idx="30501">
                  <c:v>9.0783699999999995E-2</c:v>
                </c:pt>
                <c:pt idx="30502">
                  <c:v>8.9846999999999996E-2</c:v>
                </c:pt>
                <c:pt idx="30503">
                  <c:v>8.8890300000000005E-2</c:v>
                </c:pt>
                <c:pt idx="30504">
                  <c:v>8.7914800000000001E-2</c:v>
                </c:pt>
                <c:pt idx="30505">
                  <c:v>8.6921899999999996E-2</c:v>
                </c:pt>
                <c:pt idx="30506">
                  <c:v>8.5912699999999995E-2</c:v>
                </c:pt>
                <c:pt idx="30507">
                  <c:v>8.4889300000000001E-2</c:v>
                </c:pt>
                <c:pt idx="30508">
                  <c:v>8.38536E-2</c:v>
                </c:pt>
                <c:pt idx="30509">
                  <c:v>8.2808199999999998E-2</c:v>
                </c:pt>
                <c:pt idx="30510">
                  <c:v>8.1755599999999998E-2</c:v>
                </c:pt>
                <c:pt idx="30511">
                  <c:v>8.0697400000000002E-2</c:v>
                </c:pt>
                <c:pt idx="30512">
                  <c:v>7.9634300000000005E-2</c:v>
                </c:pt>
                <c:pt idx="30513">
                  <c:v>7.8567499999999998E-2</c:v>
                </c:pt>
                <c:pt idx="30514">
                  <c:v>7.7498999999999998E-2</c:v>
                </c:pt>
                <c:pt idx="30515">
                  <c:v>7.6431399999999997E-2</c:v>
                </c:pt>
                <c:pt idx="30516">
                  <c:v>7.5366600000000006E-2</c:v>
                </c:pt>
                <c:pt idx="30517">
                  <c:v>7.4306499999999998E-2</c:v>
                </c:pt>
                <c:pt idx="30518">
                  <c:v>7.3253100000000002E-2</c:v>
                </c:pt>
                <c:pt idx="30519">
                  <c:v>7.2208599999999998E-2</c:v>
                </c:pt>
                <c:pt idx="30520">
                  <c:v>7.1174899999999999E-2</c:v>
                </c:pt>
                <c:pt idx="30521">
                  <c:v>7.0153599999999997E-2</c:v>
                </c:pt>
                <c:pt idx="30522">
                  <c:v>6.9146299999999994E-2</c:v>
                </c:pt>
                <c:pt idx="30523">
                  <c:v>6.8154900000000004E-2</c:v>
                </c:pt>
                <c:pt idx="30524">
                  <c:v>6.7182199999999997E-2</c:v>
                </c:pt>
                <c:pt idx="30525">
                  <c:v>6.6231999999999999E-2</c:v>
                </c:pt>
                <c:pt idx="30526">
                  <c:v>6.5308000000000005E-2</c:v>
                </c:pt>
                <c:pt idx="30527">
                  <c:v>6.4411300000000005E-2</c:v>
                </c:pt>
                <c:pt idx="30528">
                  <c:v>6.3541399999999998E-2</c:v>
                </c:pt>
                <c:pt idx="30529">
                  <c:v>6.2698599999999993E-2</c:v>
                </c:pt>
                <c:pt idx="30530">
                  <c:v>6.18849E-2</c:v>
                </c:pt>
                <c:pt idx="30531">
                  <c:v>6.1102200000000002E-2</c:v>
                </c:pt>
                <c:pt idx="30532">
                  <c:v>6.0351200000000001E-2</c:v>
                </c:pt>
                <c:pt idx="30533">
                  <c:v>5.9632699999999997E-2</c:v>
                </c:pt>
                <c:pt idx="30534">
                  <c:v>5.8948300000000002E-2</c:v>
                </c:pt>
                <c:pt idx="30535">
                  <c:v>5.8299299999999998E-2</c:v>
                </c:pt>
                <c:pt idx="30536">
                  <c:v>5.7687000000000002E-2</c:v>
                </c:pt>
                <c:pt idx="30537">
                  <c:v>5.71119E-2</c:v>
                </c:pt>
                <c:pt idx="30538">
                  <c:v>5.65745E-2</c:v>
                </c:pt>
                <c:pt idx="30539">
                  <c:v>5.6075199999999999E-2</c:v>
                </c:pt>
                <c:pt idx="30540">
                  <c:v>5.5613999999999997E-2</c:v>
                </c:pt>
                <c:pt idx="30541">
                  <c:v>5.5191400000000002E-2</c:v>
                </c:pt>
                <c:pt idx="30542">
                  <c:v>5.48084E-2</c:v>
                </c:pt>
                <c:pt idx="30543">
                  <c:v>5.4466000000000001E-2</c:v>
                </c:pt>
                <c:pt idx="30544">
                  <c:v>5.4164900000000002E-2</c:v>
                </c:pt>
                <c:pt idx="30545">
                  <c:v>5.3905300000000003E-2</c:v>
                </c:pt>
                <c:pt idx="30546">
                  <c:v>5.3687600000000002E-2</c:v>
                </c:pt>
                <c:pt idx="30547">
                  <c:v>5.35126E-2</c:v>
                </c:pt>
                <c:pt idx="30548">
                  <c:v>5.33813E-2</c:v>
                </c:pt>
                <c:pt idx="30549">
                  <c:v>5.3294099999999997E-2</c:v>
                </c:pt>
                <c:pt idx="30550">
                  <c:v>5.3251E-2</c:v>
                </c:pt>
                <c:pt idx="30551">
                  <c:v>5.3251699999999999E-2</c:v>
                </c:pt>
                <c:pt idx="30552">
                  <c:v>5.3296099999999999E-2</c:v>
                </c:pt>
                <c:pt idx="30553">
                  <c:v>5.3383800000000002E-2</c:v>
                </c:pt>
                <c:pt idx="30554">
                  <c:v>5.3514300000000001E-2</c:v>
                </c:pt>
                <c:pt idx="30555">
                  <c:v>5.3686499999999998E-2</c:v>
                </c:pt>
                <c:pt idx="30556">
                  <c:v>5.3899799999999998E-2</c:v>
                </c:pt>
                <c:pt idx="30557">
                  <c:v>5.4153399999999997E-2</c:v>
                </c:pt>
                <c:pt idx="30558">
                  <c:v>5.4446399999999999E-2</c:v>
                </c:pt>
                <c:pt idx="30559">
                  <c:v>5.4778300000000002E-2</c:v>
                </c:pt>
                <c:pt idx="30560">
                  <c:v>5.5148200000000001E-2</c:v>
                </c:pt>
                <c:pt idx="30561">
                  <c:v>5.5555100000000003E-2</c:v>
                </c:pt>
                <c:pt idx="30562">
                  <c:v>5.59973E-2</c:v>
                </c:pt>
                <c:pt idx="30563">
                  <c:v>5.6473299999999997E-2</c:v>
                </c:pt>
                <c:pt idx="30564">
                  <c:v>5.69816E-2</c:v>
                </c:pt>
                <c:pt idx="30565">
                  <c:v>5.7521099999999999E-2</c:v>
                </c:pt>
                <c:pt idx="30566">
                  <c:v>5.8090200000000002E-2</c:v>
                </c:pt>
                <c:pt idx="30567">
                  <c:v>5.8687400000000001E-2</c:v>
                </c:pt>
                <c:pt idx="30568">
                  <c:v>5.9311200000000001E-2</c:v>
                </c:pt>
                <c:pt idx="30569">
                  <c:v>5.9960199999999998E-2</c:v>
                </c:pt>
                <c:pt idx="30570">
                  <c:v>6.0632800000000001E-2</c:v>
                </c:pt>
                <c:pt idx="30571">
                  <c:v>6.1327699999999999E-2</c:v>
                </c:pt>
                <c:pt idx="30572">
                  <c:v>6.20432E-2</c:v>
                </c:pt>
                <c:pt idx="30573">
                  <c:v>6.27775E-2</c:v>
                </c:pt>
                <c:pt idx="30574">
                  <c:v>6.3528500000000002E-2</c:v>
                </c:pt>
                <c:pt idx="30575">
                  <c:v>6.4294900000000002E-2</c:v>
                </c:pt>
                <c:pt idx="30576">
                  <c:v>6.5075400000000005E-2</c:v>
                </c:pt>
                <c:pt idx="30577">
                  <c:v>6.5868599999999999E-2</c:v>
                </c:pt>
                <c:pt idx="30578">
                  <c:v>6.6672999999999996E-2</c:v>
                </c:pt>
                <c:pt idx="30579">
                  <c:v>6.7486599999999994E-2</c:v>
                </c:pt>
                <c:pt idx="30580">
                  <c:v>6.8307000000000007E-2</c:v>
                </c:pt>
                <c:pt idx="30581">
                  <c:v>6.9131600000000001E-2</c:v>
                </c:pt>
                <c:pt idx="30582">
                  <c:v>6.9958199999999998E-2</c:v>
                </c:pt>
                <c:pt idx="30583">
                  <c:v>7.0784600000000003E-2</c:v>
                </c:pt>
                <c:pt idx="30584">
                  <c:v>7.1608599999999994E-2</c:v>
                </c:pt>
                <c:pt idx="30585">
                  <c:v>7.2428000000000006E-2</c:v>
                </c:pt>
                <c:pt idx="30586">
                  <c:v>7.3240799999999995E-2</c:v>
                </c:pt>
                <c:pt idx="30587">
                  <c:v>7.4045299999999994E-2</c:v>
                </c:pt>
                <c:pt idx="30588">
                  <c:v>7.48394E-2</c:v>
                </c:pt>
                <c:pt idx="30589">
                  <c:v>7.56212E-2</c:v>
                </c:pt>
                <c:pt idx="30590">
                  <c:v>7.6388200000000003E-2</c:v>
                </c:pt>
                <c:pt idx="30591">
                  <c:v>7.7137999999999998E-2</c:v>
                </c:pt>
                <c:pt idx="30592">
                  <c:v>7.7868499999999993E-2</c:v>
                </c:pt>
                <c:pt idx="30593">
                  <c:v>7.8577900000000006E-2</c:v>
                </c:pt>
                <c:pt idx="30594">
                  <c:v>7.9264699999999993E-2</c:v>
                </c:pt>
                <c:pt idx="30595">
                  <c:v>7.9927499999999999E-2</c:v>
                </c:pt>
                <c:pt idx="30596">
                  <c:v>8.0564899999999995E-2</c:v>
                </c:pt>
                <c:pt idx="30597">
                  <c:v>8.1175700000000003E-2</c:v>
                </c:pt>
                <c:pt idx="30598">
                  <c:v>8.1757999999999997E-2</c:v>
                </c:pt>
                <c:pt idx="30599">
                  <c:v>8.2309599999999997E-2</c:v>
                </c:pt>
                <c:pt idx="30600">
                  <c:v>8.2827899999999996E-2</c:v>
                </c:pt>
                <c:pt idx="30601">
                  <c:v>8.3310899999999993E-2</c:v>
                </c:pt>
                <c:pt idx="30602">
                  <c:v>8.3756999999999998E-2</c:v>
                </c:pt>
                <c:pt idx="30603">
                  <c:v>8.4164600000000006E-2</c:v>
                </c:pt>
                <c:pt idx="30604">
                  <c:v>8.4532200000000002E-2</c:v>
                </c:pt>
                <c:pt idx="30605">
                  <c:v>8.4858100000000006E-2</c:v>
                </c:pt>
                <c:pt idx="30606">
                  <c:v>8.5140999999999994E-2</c:v>
                </c:pt>
                <c:pt idx="30607">
                  <c:v>8.53796E-2</c:v>
                </c:pt>
                <c:pt idx="30608">
                  <c:v>8.5572400000000007E-2</c:v>
                </c:pt>
                <c:pt idx="30609">
                  <c:v>8.5718000000000003E-2</c:v>
                </c:pt>
                <c:pt idx="30610">
                  <c:v>8.5815299999999997E-2</c:v>
                </c:pt>
                <c:pt idx="30611">
                  <c:v>8.5863700000000001E-2</c:v>
                </c:pt>
                <c:pt idx="30612">
                  <c:v>8.58622E-2</c:v>
                </c:pt>
                <c:pt idx="30613">
                  <c:v>8.5810200000000003E-2</c:v>
                </c:pt>
                <c:pt idx="30614">
                  <c:v>8.5707400000000003E-2</c:v>
                </c:pt>
                <c:pt idx="30615">
                  <c:v>8.5552699999999995E-2</c:v>
                </c:pt>
                <c:pt idx="30616">
                  <c:v>8.5345299999999999E-2</c:v>
                </c:pt>
                <c:pt idx="30617">
                  <c:v>8.5084599999999996E-2</c:v>
                </c:pt>
                <c:pt idx="30618">
                  <c:v>8.4770399999999996E-2</c:v>
                </c:pt>
                <c:pt idx="30619">
                  <c:v>8.4401900000000002E-2</c:v>
                </c:pt>
                <c:pt idx="30620">
                  <c:v>8.39786E-2</c:v>
                </c:pt>
                <c:pt idx="30621">
                  <c:v>8.3499799999999999E-2</c:v>
                </c:pt>
                <c:pt idx="30622">
                  <c:v>8.2965300000000006E-2</c:v>
                </c:pt>
                <c:pt idx="30623">
                  <c:v>8.2375299999999999E-2</c:v>
                </c:pt>
                <c:pt idx="30624">
                  <c:v>8.1730200000000003E-2</c:v>
                </c:pt>
                <c:pt idx="30625">
                  <c:v>8.1030099999999994E-2</c:v>
                </c:pt>
                <c:pt idx="30626">
                  <c:v>8.0274999999999999E-2</c:v>
                </c:pt>
                <c:pt idx="30627">
                  <c:v>7.9465099999999997E-2</c:v>
                </c:pt>
                <c:pt idx="30628">
                  <c:v>7.8601000000000004E-2</c:v>
                </c:pt>
                <c:pt idx="30629">
                  <c:v>7.76834E-2</c:v>
                </c:pt>
                <c:pt idx="30630">
                  <c:v>7.6713400000000001E-2</c:v>
                </c:pt>
                <c:pt idx="30631">
                  <c:v>7.5691599999999998E-2</c:v>
                </c:pt>
                <c:pt idx="30632">
                  <c:v>7.4618799999999999E-2</c:v>
                </c:pt>
                <c:pt idx="30633">
                  <c:v>7.3495900000000003E-2</c:v>
                </c:pt>
                <c:pt idx="30634">
                  <c:v>7.2324200000000005E-2</c:v>
                </c:pt>
                <c:pt idx="30635">
                  <c:v>7.1105000000000002E-2</c:v>
                </c:pt>
                <c:pt idx="30636">
                  <c:v>6.9839700000000005E-2</c:v>
                </c:pt>
                <c:pt idx="30637">
                  <c:v>6.8529800000000002E-2</c:v>
                </c:pt>
                <c:pt idx="30638">
                  <c:v>6.7176700000000006E-2</c:v>
                </c:pt>
                <c:pt idx="30639">
                  <c:v>6.5781999999999993E-2</c:v>
                </c:pt>
                <c:pt idx="30640">
                  <c:v>6.4347299999999996E-2</c:v>
                </c:pt>
                <c:pt idx="30641">
                  <c:v>6.2875E-2</c:v>
                </c:pt>
                <c:pt idx="30642">
                  <c:v>6.1366999999999998E-2</c:v>
                </c:pt>
                <c:pt idx="30643">
                  <c:v>5.9825299999999998E-2</c:v>
                </c:pt>
                <c:pt idx="30644">
                  <c:v>5.8251499999999998E-2</c:v>
                </c:pt>
                <c:pt idx="30645">
                  <c:v>5.66469E-2</c:v>
                </c:pt>
                <c:pt idx="30646">
                  <c:v>5.5013300000000001E-2</c:v>
                </c:pt>
                <c:pt idx="30647">
                  <c:v>5.3353600000000001E-2</c:v>
                </c:pt>
                <c:pt idx="30648">
                  <c:v>5.16707E-2</c:v>
                </c:pt>
                <c:pt idx="30649">
                  <c:v>4.99666E-2</c:v>
                </c:pt>
                <c:pt idx="30650">
                  <c:v>4.8243000000000001E-2</c:v>
                </c:pt>
                <c:pt idx="30651">
                  <c:v>4.6502000000000002E-2</c:v>
                </c:pt>
                <c:pt idx="30652">
                  <c:v>4.47467E-2</c:v>
                </c:pt>
                <c:pt idx="30653">
                  <c:v>4.2979900000000001E-2</c:v>
                </c:pt>
                <c:pt idx="30654">
                  <c:v>4.1203900000000002E-2</c:v>
                </c:pt>
                <c:pt idx="30655">
                  <c:v>3.9421299999999999E-2</c:v>
                </c:pt>
                <c:pt idx="30656">
                  <c:v>3.7635299999999997E-2</c:v>
                </c:pt>
                <c:pt idx="30657">
                  <c:v>3.5849300000000001E-2</c:v>
                </c:pt>
                <c:pt idx="30658">
                  <c:v>3.40653E-2</c:v>
                </c:pt>
                <c:pt idx="30659">
                  <c:v>3.22835E-2</c:v>
                </c:pt>
                <c:pt idx="30660">
                  <c:v>3.05045E-2</c:v>
                </c:pt>
                <c:pt idx="30661">
                  <c:v>2.8732500000000001E-2</c:v>
                </c:pt>
                <c:pt idx="30662">
                  <c:v>2.6974100000000001E-2</c:v>
                </c:pt>
                <c:pt idx="30663">
                  <c:v>2.5235400000000002E-2</c:v>
                </c:pt>
                <c:pt idx="30664">
                  <c:v>2.3520300000000001E-2</c:v>
                </c:pt>
                <c:pt idx="30665">
                  <c:v>2.18297E-2</c:v>
                </c:pt>
                <c:pt idx="30666">
                  <c:v>2.01642E-2</c:v>
                </c:pt>
                <c:pt idx="30667">
                  <c:v>1.85261E-2</c:v>
                </c:pt>
                <c:pt idx="30668">
                  <c:v>1.69178E-2</c:v>
                </c:pt>
                <c:pt idx="30669">
                  <c:v>1.5341E-2</c:v>
                </c:pt>
                <c:pt idx="30670">
                  <c:v>1.37974E-2</c:v>
                </c:pt>
                <c:pt idx="30671">
                  <c:v>1.2289E-2</c:v>
                </c:pt>
                <c:pt idx="30672">
                  <c:v>1.08176E-2</c:v>
                </c:pt>
                <c:pt idx="30673" formatCode="0.00E+00">
                  <c:v>9.3843299999999998E-3</c:v>
                </c:pt>
                <c:pt idx="30674" formatCode="0.00E+00">
                  <c:v>7.9904599999999996E-3</c:v>
                </c:pt>
                <c:pt idx="30675" formatCode="0.00E+00">
                  <c:v>6.63739E-3</c:v>
                </c:pt>
                <c:pt idx="30676" formatCode="0.00E+00">
                  <c:v>5.3266800000000003E-3</c:v>
                </c:pt>
                <c:pt idx="30677" formatCode="0.00E+00">
                  <c:v>4.05961E-3</c:v>
                </c:pt>
                <c:pt idx="30678" formatCode="0.00E+00">
                  <c:v>2.8371199999999998E-3</c:v>
                </c:pt>
                <c:pt idx="30679" formatCode="0.00E+00">
                  <c:v>1.66033E-3</c:v>
                </c:pt>
                <c:pt idx="30680" formatCode="0.00E+00">
                  <c:v>5.3138299999999996E-4</c:v>
                </c:pt>
                <c:pt idx="30681" formatCode="0.00E+00">
                  <c:v>-5.4670800000000002E-4</c:v>
                </c:pt>
                <c:pt idx="30682" formatCode="0.00E+00">
                  <c:v>-1.5718500000000001E-3</c:v>
                </c:pt>
                <c:pt idx="30683" formatCode="0.00E+00">
                  <c:v>-2.5438599999999998E-3</c:v>
                </c:pt>
                <c:pt idx="30684" formatCode="0.00E+00">
                  <c:v>-3.4635600000000001E-3</c:v>
                </c:pt>
                <c:pt idx="30685" formatCode="0.00E+00">
                  <c:v>-4.3314699999999996E-3</c:v>
                </c:pt>
                <c:pt idx="30686" formatCode="0.00E+00">
                  <c:v>-5.1472699999999998E-3</c:v>
                </c:pt>
                <c:pt idx="30687" formatCode="0.00E+00">
                  <c:v>-5.9101400000000004E-3</c:v>
                </c:pt>
                <c:pt idx="30688" formatCode="0.00E+00">
                  <c:v>-6.6189999999999999E-3</c:v>
                </c:pt>
                <c:pt idx="30689" formatCode="0.00E+00">
                  <c:v>-7.2721699999999997E-3</c:v>
                </c:pt>
                <c:pt idx="30690" formatCode="0.00E+00">
                  <c:v>-7.8671399999999999E-3</c:v>
                </c:pt>
                <c:pt idx="30691" formatCode="0.00E+00">
                  <c:v>-8.4016899999999999E-3</c:v>
                </c:pt>
                <c:pt idx="30692" formatCode="0.00E+00">
                  <c:v>-8.8757999999999997E-3</c:v>
                </c:pt>
                <c:pt idx="30693" formatCode="0.00E+00">
                  <c:v>-9.2919000000000005E-3</c:v>
                </c:pt>
                <c:pt idx="30694" formatCode="0.00E+00">
                  <c:v>-9.6519199999999996E-3</c:v>
                </c:pt>
                <c:pt idx="30695" formatCode="0.00E+00">
                  <c:v>-9.9554499999999994E-3</c:v>
                </c:pt>
                <c:pt idx="30696">
                  <c:v>-1.02018E-2</c:v>
                </c:pt>
                <c:pt idx="30697">
                  <c:v>-1.0392E-2</c:v>
                </c:pt>
                <c:pt idx="30698">
                  <c:v>-1.05287E-2</c:v>
                </c:pt>
                <c:pt idx="30699">
                  <c:v>-1.0613900000000001E-2</c:v>
                </c:pt>
                <c:pt idx="30700">
                  <c:v>-1.06482E-2</c:v>
                </c:pt>
                <c:pt idx="30701">
                  <c:v>-1.0631699999999999E-2</c:v>
                </c:pt>
                <c:pt idx="30702">
                  <c:v>-1.05652E-2</c:v>
                </c:pt>
                <c:pt idx="30703">
                  <c:v>-1.0449699999999999E-2</c:v>
                </c:pt>
                <c:pt idx="30704">
                  <c:v>-1.0285799999999999E-2</c:v>
                </c:pt>
                <c:pt idx="30705">
                  <c:v>-1.0073500000000001E-2</c:v>
                </c:pt>
                <c:pt idx="30706" formatCode="0.00E+00">
                  <c:v>-9.8129700000000007E-3</c:v>
                </c:pt>
                <c:pt idx="30707" formatCode="0.00E+00">
                  <c:v>-9.5056700000000008E-3</c:v>
                </c:pt>
                <c:pt idx="30708" formatCode="0.00E+00">
                  <c:v>-9.1545499999999991E-3</c:v>
                </c:pt>
                <c:pt idx="30709" formatCode="0.00E+00">
                  <c:v>-8.7629800000000001E-3</c:v>
                </c:pt>
                <c:pt idx="30710" formatCode="0.00E+00">
                  <c:v>-8.33302E-3</c:v>
                </c:pt>
                <c:pt idx="30711" formatCode="0.00E+00">
                  <c:v>-7.8649700000000006E-3</c:v>
                </c:pt>
                <c:pt idx="30712" formatCode="0.00E+00">
                  <c:v>-7.3587799999999997E-3</c:v>
                </c:pt>
                <c:pt idx="30713" formatCode="0.00E+00">
                  <c:v>-6.8153800000000002E-3</c:v>
                </c:pt>
                <c:pt idx="30714" formatCode="0.00E+00">
                  <c:v>-6.2372900000000004E-3</c:v>
                </c:pt>
                <c:pt idx="30715" formatCode="0.00E+00">
                  <c:v>-5.6282199999999998E-3</c:v>
                </c:pt>
                <c:pt idx="30716" formatCode="0.00E+00">
                  <c:v>-4.9912200000000002E-3</c:v>
                </c:pt>
                <c:pt idx="30717" formatCode="0.00E+00">
                  <c:v>-4.3283599999999998E-3</c:v>
                </c:pt>
                <c:pt idx="30718" formatCode="0.00E+00">
                  <c:v>-3.6429000000000001E-3</c:v>
                </c:pt>
                <c:pt idx="30719" formatCode="0.00E+00">
                  <c:v>-2.9391700000000001E-3</c:v>
                </c:pt>
                <c:pt idx="30720" formatCode="0.00E+00">
                  <c:v>-2.2208900000000001E-3</c:v>
                </c:pt>
                <c:pt idx="30721" formatCode="0.00E+00">
                  <c:v>-1.49215E-3</c:v>
                </c:pt>
                <c:pt idx="30722" formatCode="0.00E+00">
                  <c:v>-7.5848300000000001E-4</c:v>
                </c:pt>
                <c:pt idx="30723" formatCode="0.00E+00">
                  <c:v>-2.38793E-5</c:v>
                </c:pt>
                <c:pt idx="30724" formatCode="0.00E+00">
                  <c:v>7.1111600000000003E-4</c:v>
                </c:pt>
                <c:pt idx="30725" formatCode="0.00E+00">
                  <c:v>1.4463E-3</c:v>
                </c:pt>
                <c:pt idx="30726" formatCode="0.00E+00">
                  <c:v>2.1790199999999998E-3</c:v>
                </c:pt>
                <c:pt idx="30727" formatCode="0.00E+00">
                  <c:v>2.9052800000000001E-3</c:v>
                </c:pt>
                <c:pt idx="30728" formatCode="0.00E+00">
                  <c:v>3.6221500000000002E-3</c:v>
                </c:pt>
                <c:pt idx="30729" formatCode="0.00E+00">
                  <c:v>4.3283499999999999E-3</c:v>
                </c:pt>
                <c:pt idx="30730" formatCode="0.00E+00">
                  <c:v>5.0226300000000001E-3</c:v>
                </c:pt>
                <c:pt idx="30731" formatCode="0.00E+00">
                  <c:v>5.7023799999999999E-3</c:v>
                </c:pt>
                <c:pt idx="30732" formatCode="0.00E+00">
                  <c:v>6.3645699999999999E-3</c:v>
                </c:pt>
                <c:pt idx="30733" formatCode="0.00E+00">
                  <c:v>7.0068099999999996E-3</c:v>
                </c:pt>
                <c:pt idx="30734" formatCode="0.00E+00">
                  <c:v>7.6271100000000003E-3</c:v>
                </c:pt>
                <c:pt idx="30735" formatCode="0.00E+00">
                  <c:v>8.2234500000000002E-3</c:v>
                </c:pt>
                <c:pt idx="30736" formatCode="0.00E+00">
                  <c:v>8.7931399999999996E-3</c:v>
                </c:pt>
                <c:pt idx="30737" formatCode="0.00E+00">
                  <c:v>9.3331200000000003E-3</c:v>
                </c:pt>
                <c:pt idx="30738" formatCode="0.00E+00">
                  <c:v>9.84171E-3</c:v>
                </c:pt>
                <c:pt idx="30739">
                  <c:v>1.03184E-2</c:v>
                </c:pt>
                <c:pt idx="30740">
                  <c:v>1.0761700000000001E-2</c:v>
                </c:pt>
                <c:pt idx="30741">
                  <c:v>1.11693E-2</c:v>
                </c:pt>
                <c:pt idx="30742">
                  <c:v>1.1539900000000001E-2</c:v>
                </c:pt>
                <c:pt idx="30743">
                  <c:v>1.1873699999999999E-2</c:v>
                </c:pt>
                <c:pt idx="30744">
                  <c:v>1.21706E-2</c:v>
                </c:pt>
                <c:pt idx="30745">
                  <c:v>1.24279E-2</c:v>
                </c:pt>
                <c:pt idx="30746">
                  <c:v>1.26429E-2</c:v>
                </c:pt>
                <c:pt idx="30747">
                  <c:v>1.28139E-2</c:v>
                </c:pt>
                <c:pt idx="30748">
                  <c:v>1.29401E-2</c:v>
                </c:pt>
                <c:pt idx="30749">
                  <c:v>1.3021E-2</c:v>
                </c:pt>
                <c:pt idx="30750">
                  <c:v>1.3055300000000001E-2</c:v>
                </c:pt>
                <c:pt idx="30751">
                  <c:v>1.30405E-2</c:v>
                </c:pt>
                <c:pt idx="30752">
                  <c:v>1.2974899999999999E-2</c:v>
                </c:pt>
                <c:pt idx="30753">
                  <c:v>1.28582E-2</c:v>
                </c:pt>
                <c:pt idx="30754">
                  <c:v>1.26912E-2</c:v>
                </c:pt>
                <c:pt idx="30755">
                  <c:v>1.2474000000000001E-2</c:v>
                </c:pt>
                <c:pt idx="30756">
                  <c:v>1.22066E-2</c:v>
                </c:pt>
                <c:pt idx="30757">
                  <c:v>1.1890100000000001E-2</c:v>
                </c:pt>
                <c:pt idx="30758">
                  <c:v>1.1526E-2</c:v>
                </c:pt>
                <c:pt idx="30759">
                  <c:v>1.11118E-2</c:v>
                </c:pt>
                <c:pt idx="30760">
                  <c:v>1.06423E-2</c:v>
                </c:pt>
                <c:pt idx="30761">
                  <c:v>1.0116200000000001E-2</c:v>
                </c:pt>
                <c:pt idx="30762" formatCode="0.00E+00">
                  <c:v>9.5377299999999995E-3</c:v>
                </c:pt>
                <c:pt idx="30763" formatCode="0.00E+00">
                  <c:v>8.9114699999999995E-3</c:v>
                </c:pt>
                <c:pt idx="30764" formatCode="0.00E+00">
                  <c:v>8.2389799999999999E-3</c:v>
                </c:pt>
                <c:pt idx="30765" formatCode="0.00E+00">
                  <c:v>7.5204E-3</c:v>
                </c:pt>
                <c:pt idx="30766" formatCode="0.00E+00">
                  <c:v>6.7557499999999996E-3</c:v>
                </c:pt>
                <c:pt idx="30767" formatCode="0.00E+00">
                  <c:v>5.9449000000000004E-3</c:v>
                </c:pt>
                <c:pt idx="30768" formatCode="0.00E+00">
                  <c:v>5.0881700000000004E-3</c:v>
                </c:pt>
                <c:pt idx="30769" formatCode="0.00E+00">
                  <c:v>4.1869999999999997E-3</c:v>
                </c:pt>
                <c:pt idx="30770" formatCode="0.00E+00">
                  <c:v>3.2428100000000001E-3</c:v>
                </c:pt>
                <c:pt idx="30771" formatCode="0.00E+00">
                  <c:v>2.2562099999999998E-3</c:v>
                </c:pt>
                <c:pt idx="30772" formatCode="0.00E+00">
                  <c:v>1.2282899999999999E-3</c:v>
                </c:pt>
                <c:pt idx="30773" formatCode="0.00E+00">
                  <c:v>1.6174200000000001E-4</c:v>
                </c:pt>
                <c:pt idx="30774" formatCode="0.00E+00">
                  <c:v>-9.4058200000000003E-4</c:v>
                </c:pt>
                <c:pt idx="30775" formatCode="0.00E+00">
                  <c:v>-2.0774999999999999E-3</c:v>
                </c:pt>
                <c:pt idx="30776" formatCode="0.00E+00">
                  <c:v>-3.2493000000000001E-3</c:v>
                </c:pt>
                <c:pt idx="30777" formatCode="0.00E+00">
                  <c:v>-4.4563500000000004E-3</c:v>
                </c:pt>
                <c:pt idx="30778" formatCode="0.00E+00">
                  <c:v>-5.6978699999999998E-3</c:v>
                </c:pt>
                <c:pt idx="30779" formatCode="0.00E+00">
                  <c:v>-6.9717700000000004E-3</c:v>
                </c:pt>
                <c:pt idx="30780" formatCode="0.00E+00">
                  <c:v>-8.2752799999999994E-3</c:v>
                </c:pt>
                <c:pt idx="30781" formatCode="0.00E+00">
                  <c:v>-9.6055199999999993E-3</c:v>
                </c:pt>
                <c:pt idx="30782">
                  <c:v>-1.09602E-2</c:v>
                </c:pt>
                <c:pt idx="30783">
                  <c:v>-1.23377E-2</c:v>
                </c:pt>
                <c:pt idx="30784">
                  <c:v>-1.3736399999999999E-2</c:v>
                </c:pt>
                <c:pt idx="30785">
                  <c:v>-1.5154000000000001E-2</c:v>
                </c:pt>
                <c:pt idx="30786">
                  <c:v>-1.65872E-2</c:v>
                </c:pt>
                <c:pt idx="30787">
                  <c:v>-1.80325E-2</c:v>
                </c:pt>
                <c:pt idx="30788">
                  <c:v>-1.94877E-2</c:v>
                </c:pt>
                <c:pt idx="30789">
                  <c:v>-2.0952700000000001E-2</c:v>
                </c:pt>
                <c:pt idx="30790">
                  <c:v>-2.2427300000000001E-2</c:v>
                </c:pt>
                <c:pt idx="30791">
                  <c:v>-2.3909799999999998E-2</c:v>
                </c:pt>
                <c:pt idx="30792">
                  <c:v>-2.5396999999999999E-2</c:v>
                </c:pt>
                <c:pt idx="30793">
                  <c:v>-2.6885900000000001E-2</c:v>
                </c:pt>
                <c:pt idx="30794">
                  <c:v>-2.8374E-2</c:v>
                </c:pt>
                <c:pt idx="30795">
                  <c:v>-2.98585E-2</c:v>
                </c:pt>
                <c:pt idx="30796">
                  <c:v>-3.1337499999999997E-2</c:v>
                </c:pt>
                <c:pt idx="30797">
                  <c:v>-3.2810400000000003E-2</c:v>
                </c:pt>
                <c:pt idx="30798">
                  <c:v>-3.42738E-2</c:v>
                </c:pt>
                <c:pt idx="30799">
                  <c:v>-3.5722499999999997E-2</c:v>
                </c:pt>
                <c:pt idx="30800">
                  <c:v>-3.7152999999999999E-2</c:v>
                </c:pt>
                <c:pt idx="30801">
                  <c:v>-3.8563899999999998E-2</c:v>
                </c:pt>
                <c:pt idx="30802">
                  <c:v>-3.9953900000000001E-2</c:v>
                </c:pt>
                <c:pt idx="30803">
                  <c:v>-4.1320200000000001E-2</c:v>
                </c:pt>
                <c:pt idx="30804">
                  <c:v>-4.2659799999999998E-2</c:v>
                </c:pt>
                <c:pt idx="30805">
                  <c:v>-4.3970000000000002E-2</c:v>
                </c:pt>
                <c:pt idx="30806">
                  <c:v>-4.5244699999999999E-2</c:v>
                </c:pt>
                <c:pt idx="30807">
                  <c:v>-4.6476200000000002E-2</c:v>
                </c:pt>
                <c:pt idx="30808">
                  <c:v>-4.76607E-2</c:v>
                </c:pt>
                <c:pt idx="30809">
                  <c:v>-4.8799599999999999E-2</c:v>
                </c:pt>
                <c:pt idx="30810">
                  <c:v>-4.9894599999999997E-2</c:v>
                </c:pt>
                <c:pt idx="30811">
                  <c:v>-5.0944400000000001E-2</c:v>
                </c:pt>
                <c:pt idx="30812">
                  <c:v>-5.19482E-2</c:v>
                </c:pt>
                <c:pt idx="30813">
                  <c:v>-5.2906099999999998E-2</c:v>
                </c:pt>
                <c:pt idx="30814">
                  <c:v>-5.38171E-2</c:v>
                </c:pt>
                <c:pt idx="30815">
                  <c:v>-5.4679199999999997E-2</c:v>
                </c:pt>
                <c:pt idx="30816">
                  <c:v>-5.54896E-2</c:v>
                </c:pt>
                <c:pt idx="30817">
                  <c:v>-5.62461E-2</c:v>
                </c:pt>
                <c:pt idx="30818">
                  <c:v>-5.69483E-2</c:v>
                </c:pt>
                <c:pt idx="30819">
                  <c:v>-5.7596700000000001E-2</c:v>
                </c:pt>
                <c:pt idx="30820">
                  <c:v>-5.8192099999999997E-2</c:v>
                </c:pt>
                <c:pt idx="30821">
                  <c:v>-5.8738400000000003E-2</c:v>
                </c:pt>
                <c:pt idx="30822">
                  <c:v>-5.92414E-2</c:v>
                </c:pt>
                <c:pt idx="30823">
                  <c:v>-5.97052E-2</c:v>
                </c:pt>
                <c:pt idx="30824">
                  <c:v>-6.0129799999999997E-2</c:v>
                </c:pt>
                <c:pt idx="30825">
                  <c:v>-6.0512700000000003E-2</c:v>
                </c:pt>
                <c:pt idx="30826">
                  <c:v>-6.0852200000000002E-2</c:v>
                </c:pt>
                <c:pt idx="30827">
                  <c:v>-6.1147199999999999E-2</c:v>
                </c:pt>
                <c:pt idx="30828">
                  <c:v>-6.1395900000000003E-2</c:v>
                </c:pt>
                <c:pt idx="30829">
                  <c:v>-6.1596600000000001E-2</c:v>
                </c:pt>
                <c:pt idx="30830">
                  <c:v>-6.1748999999999998E-2</c:v>
                </c:pt>
                <c:pt idx="30831">
                  <c:v>-6.1854600000000003E-2</c:v>
                </c:pt>
                <c:pt idx="30832">
                  <c:v>-6.19153E-2</c:v>
                </c:pt>
                <c:pt idx="30833">
                  <c:v>-6.1933599999999998E-2</c:v>
                </c:pt>
                <c:pt idx="30834">
                  <c:v>-6.1913599999999999E-2</c:v>
                </c:pt>
                <c:pt idx="30835">
                  <c:v>-6.1860199999999997E-2</c:v>
                </c:pt>
                <c:pt idx="30836">
                  <c:v>-6.1777800000000001E-2</c:v>
                </c:pt>
                <c:pt idx="30837">
                  <c:v>-6.16699E-2</c:v>
                </c:pt>
                <c:pt idx="30838">
                  <c:v>-6.15367E-2</c:v>
                </c:pt>
                <c:pt idx="30839">
                  <c:v>-6.1376699999999999E-2</c:v>
                </c:pt>
                <c:pt idx="30840">
                  <c:v>-6.1190700000000001E-2</c:v>
                </c:pt>
                <c:pt idx="30841">
                  <c:v>-6.0982700000000001E-2</c:v>
                </c:pt>
                <c:pt idx="30842">
                  <c:v>-6.0756299999999999E-2</c:v>
                </c:pt>
                <c:pt idx="30843">
                  <c:v>-6.0513299999999999E-2</c:v>
                </c:pt>
                <c:pt idx="30844">
                  <c:v>-6.0255900000000001E-2</c:v>
                </c:pt>
                <c:pt idx="30845">
                  <c:v>-5.9987199999999997E-2</c:v>
                </c:pt>
                <c:pt idx="30846">
                  <c:v>-5.9708900000000002E-2</c:v>
                </c:pt>
                <c:pt idx="30847">
                  <c:v>-5.9421799999999997E-2</c:v>
                </c:pt>
                <c:pt idx="30848">
                  <c:v>-5.9128199999999999E-2</c:v>
                </c:pt>
                <c:pt idx="30849">
                  <c:v>-5.8832700000000002E-2</c:v>
                </c:pt>
                <c:pt idx="30850">
                  <c:v>-5.8539599999999997E-2</c:v>
                </c:pt>
                <c:pt idx="30851">
                  <c:v>-5.8251799999999999E-2</c:v>
                </c:pt>
                <c:pt idx="30852">
                  <c:v>-5.7972700000000002E-2</c:v>
                </c:pt>
                <c:pt idx="30853">
                  <c:v>-5.7706399999999998E-2</c:v>
                </c:pt>
                <c:pt idx="30854">
                  <c:v>-5.7454499999999999E-2</c:v>
                </c:pt>
                <c:pt idx="30855">
                  <c:v>-5.7216099999999999E-2</c:v>
                </c:pt>
                <c:pt idx="30856">
                  <c:v>-5.6991600000000003E-2</c:v>
                </c:pt>
                <c:pt idx="30857">
                  <c:v>-5.67825E-2</c:v>
                </c:pt>
                <c:pt idx="30858">
                  <c:v>-5.6589899999999999E-2</c:v>
                </c:pt>
                <c:pt idx="30859">
                  <c:v>-5.64155E-2</c:v>
                </c:pt>
                <c:pt idx="30860">
                  <c:v>-5.6262300000000001E-2</c:v>
                </c:pt>
                <c:pt idx="30861">
                  <c:v>-5.61334E-2</c:v>
                </c:pt>
                <c:pt idx="30862">
                  <c:v>-5.60318E-2</c:v>
                </c:pt>
                <c:pt idx="30863">
                  <c:v>-5.5960700000000002E-2</c:v>
                </c:pt>
                <c:pt idx="30864">
                  <c:v>-5.5924500000000002E-2</c:v>
                </c:pt>
                <c:pt idx="30865">
                  <c:v>-5.5927900000000003E-2</c:v>
                </c:pt>
                <c:pt idx="30866">
                  <c:v>-5.5973799999999997E-2</c:v>
                </c:pt>
                <c:pt idx="30867">
                  <c:v>-5.60644E-2</c:v>
                </c:pt>
                <c:pt idx="30868">
                  <c:v>-5.6202500000000002E-2</c:v>
                </c:pt>
                <c:pt idx="30869">
                  <c:v>-5.6390999999999997E-2</c:v>
                </c:pt>
                <c:pt idx="30870">
                  <c:v>-5.6632399999999999E-2</c:v>
                </c:pt>
                <c:pt idx="30871">
                  <c:v>-5.6930099999999997E-2</c:v>
                </c:pt>
                <c:pt idx="30872">
                  <c:v>-5.72854E-2</c:v>
                </c:pt>
                <c:pt idx="30873">
                  <c:v>-5.7697400000000003E-2</c:v>
                </c:pt>
                <c:pt idx="30874">
                  <c:v>-5.8167400000000001E-2</c:v>
                </c:pt>
                <c:pt idx="30875">
                  <c:v>-5.86992E-2</c:v>
                </c:pt>
                <c:pt idx="30876">
                  <c:v>-5.9295800000000003E-2</c:v>
                </c:pt>
                <c:pt idx="30877">
                  <c:v>-5.9956000000000002E-2</c:v>
                </c:pt>
                <c:pt idx="30878">
                  <c:v>-6.06762E-2</c:v>
                </c:pt>
                <c:pt idx="30879">
                  <c:v>-6.1453000000000001E-2</c:v>
                </c:pt>
                <c:pt idx="30880">
                  <c:v>-6.2284399999999997E-2</c:v>
                </c:pt>
                <c:pt idx="30881">
                  <c:v>-6.3170100000000007E-2</c:v>
                </c:pt>
                <c:pt idx="30882">
                  <c:v>-6.4111000000000001E-2</c:v>
                </c:pt>
                <c:pt idx="30883">
                  <c:v>-6.5106899999999995E-2</c:v>
                </c:pt>
                <c:pt idx="30884">
                  <c:v>-6.6156800000000002E-2</c:v>
                </c:pt>
                <c:pt idx="30885">
                  <c:v>-6.7263600000000007E-2</c:v>
                </c:pt>
                <c:pt idx="30886">
                  <c:v>-6.8432599999999996E-2</c:v>
                </c:pt>
                <c:pt idx="30887">
                  <c:v>-6.96663E-2</c:v>
                </c:pt>
                <c:pt idx="30888">
                  <c:v>-7.0963999999999999E-2</c:v>
                </c:pt>
                <c:pt idx="30889">
                  <c:v>-7.2325899999999999E-2</c:v>
                </c:pt>
                <c:pt idx="30890">
                  <c:v>-7.3753299999999994E-2</c:v>
                </c:pt>
                <c:pt idx="30891">
                  <c:v>-7.5245699999999999E-2</c:v>
                </c:pt>
                <c:pt idx="30892">
                  <c:v>-7.6801499999999995E-2</c:v>
                </c:pt>
                <c:pt idx="30893">
                  <c:v>-7.8421000000000005E-2</c:v>
                </c:pt>
                <c:pt idx="30894">
                  <c:v>-8.0105300000000004E-2</c:v>
                </c:pt>
                <c:pt idx="30895">
                  <c:v>-8.1853899999999993E-2</c:v>
                </c:pt>
                <c:pt idx="30896">
                  <c:v>-8.3667400000000003E-2</c:v>
                </c:pt>
                <c:pt idx="30897">
                  <c:v>-8.5549299999999995E-2</c:v>
                </c:pt>
                <c:pt idx="30898">
                  <c:v>-8.7500499999999995E-2</c:v>
                </c:pt>
                <c:pt idx="30899">
                  <c:v>-8.9518100000000003E-2</c:v>
                </c:pt>
                <c:pt idx="30900">
                  <c:v>-9.1599700000000006E-2</c:v>
                </c:pt>
                <c:pt idx="30901">
                  <c:v>-9.37447E-2</c:v>
                </c:pt>
                <c:pt idx="30902">
                  <c:v>-9.5951999999999996E-2</c:v>
                </c:pt>
                <c:pt idx="30903">
                  <c:v>-9.8219100000000004E-2</c:v>
                </c:pt>
                <c:pt idx="30904">
                  <c:v>-0.10054299999999999</c:v>
                </c:pt>
                <c:pt idx="30905">
                  <c:v>-0.102922</c:v>
                </c:pt>
                <c:pt idx="30906">
                  <c:v>-0.105347</c:v>
                </c:pt>
                <c:pt idx="30907">
                  <c:v>-0.107808</c:v>
                </c:pt>
                <c:pt idx="30908">
                  <c:v>-0.110301</c:v>
                </c:pt>
                <c:pt idx="30909">
                  <c:v>-0.112826</c:v>
                </c:pt>
                <c:pt idx="30910">
                  <c:v>-0.115383</c:v>
                </c:pt>
                <c:pt idx="30911">
                  <c:v>-0.117966</c:v>
                </c:pt>
                <c:pt idx="30912">
                  <c:v>-0.12057</c:v>
                </c:pt>
                <c:pt idx="30913">
                  <c:v>-0.123194</c:v>
                </c:pt>
                <c:pt idx="30914">
                  <c:v>-0.125836</c:v>
                </c:pt>
                <c:pt idx="30915">
                  <c:v>-0.128493</c:v>
                </c:pt>
                <c:pt idx="30916">
                  <c:v>-0.131162</c:v>
                </c:pt>
                <c:pt idx="30917">
                  <c:v>-0.13383999999999999</c:v>
                </c:pt>
                <c:pt idx="30918">
                  <c:v>-0.13652700000000001</c:v>
                </c:pt>
                <c:pt idx="30919">
                  <c:v>-0.13922100000000001</c:v>
                </c:pt>
                <c:pt idx="30920">
                  <c:v>-0.14191999999999999</c:v>
                </c:pt>
                <c:pt idx="30921">
                  <c:v>-0.14462</c:v>
                </c:pt>
                <c:pt idx="30922">
                  <c:v>-0.147318</c:v>
                </c:pt>
                <c:pt idx="30923">
                  <c:v>-0.150009</c:v>
                </c:pt>
                <c:pt idx="30924">
                  <c:v>-0.15268499999999999</c:v>
                </c:pt>
                <c:pt idx="30925">
                  <c:v>-0.15534000000000001</c:v>
                </c:pt>
                <c:pt idx="30926">
                  <c:v>-0.157972</c:v>
                </c:pt>
                <c:pt idx="30927">
                  <c:v>-0.160584</c:v>
                </c:pt>
                <c:pt idx="30928">
                  <c:v>-0.16317400000000001</c:v>
                </c:pt>
                <c:pt idx="30929">
                  <c:v>-0.16573099999999999</c:v>
                </c:pt>
                <c:pt idx="30930">
                  <c:v>-0.16824600000000001</c:v>
                </c:pt>
                <c:pt idx="30931">
                  <c:v>-0.170712</c:v>
                </c:pt>
                <c:pt idx="30932">
                  <c:v>-0.173128</c:v>
                </c:pt>
                <c:pt idx="30933">
                  <c:v>-0.17549200000000001</c:v>
                </c:pt>
                <c:pt idx="30934">
                  <c:v>-0.17780199999999999</c:v>
                </c:pt>
                <c:pt idx="30935">
                  <c:v>-0.180059</c:v>
                </c:pt>
                <c:pt idx="30936">
                  <c:v>-0.18226000000000001</c:v>
                </c:pt>
                <c:pt idx="30937">
                  <c:v>-0.18440100000000001</c:v>
                </c:pt>
                <c:pt idx="30938">
                  <c:v>-0.18648000000000001</c:v>
                </c:pt>
                <c:pt idx="30939">
                  <c:v>-0.18849299999999999</c:v>
                </c:pt>
                <c:pt idx="30940">
                  <c:v>-0.190438</c:v>
                </c:pt>
                <c:pt idx="30941">
                  <c:v>-0.19231200000000001</c:v>
                </c:pt>
                <c:pt idx="30942">
                  <c:v>-0.19411500000000001</c:v>
                </c:pt>
                <c:pt idx="30943">
                  <c:v>-0.19584699999999999</c:v>
                </c:pt>
                <c:pt idx="30944">
                  <c:v>-0.19750599999999999</c:v>
                </c:pt>
                <c:pt idx="30945">
                  <c:v>-0.19908999999999999</c:v>
                </c:pt>
                <c:pt idx="30946">
                  <c:v>-0.200598</c:v>
                </c:pt>
                <c:pt idx="30947">
                  <c:v>-0.20202300000000001</c:v>
                </c:pt>
                <c:pt idx="30948">
                  <c:v>-0.20335900000000001</c:v>
                </c:pt>
                <c:pt idx="30949">
                  <c:v>-0.20460400000000001</c:v>
                </c:pt>
                <c:pt idx="30950">
                  <c:v>-0.20575299999999999</c:v>
                </c:pt>
                <c:pt idx="30951">
                  <c:v>-0.20680599999999999</c:v>
                </c:pt>
                <c:pt idx="30952">
                  <c:v>-0.207761</c:v>
                </c:pt>
                <c:pt idx="30953">
                  <c:v>-0.208619</c:v>
                </c:pt>
                <c:pt idx="30954">
                  <c:v>-0.20937600000000001</c:v>
                </c:pt>
                <c:pt idx="30955">
                  <c:v>-0.21002999999999999</c:v>
                </c:pt>
                <c:pt idx="30956">
                  <c:v>-0.21058399999999999</c:v>
                </c:pt>
                <c:pt idx="30957">
                  <c:v>-0.21104200000000001</c:v>
                </c:pt>
                <c:pt idx="30958">
                  <c:v>-0.21140500000000001</c:v>
                </c:pt>
                <c:pt idx="30959">
                  <c:v>-0.211676</c:v>
                </c:pt>
                <c:pt idx="30960">
                  <c:v>-0.21185200000000001</c:v>
                </c:pt>
                <c:pt idx="30961">
                  <c:v>-0.21193600000000001</c:v>
                </c:pt>
                <c:pt idx="30962">
                  <c:v>-0.211924</c:v>
                </c:pt>
                <c:pt idx="30963">
                  <c:v>-0.21181700000000001</c:v>
                </c:pt>
                <c:pt idx="30964">
                  <c:v>-0.211614</c:v>
                </c:pt>
                <c:pt idx="30965">
                  <c:v>-0.21131800000000001</c:v>
                </c:pt>
                <c:pt idx="30966">
                  <c:v>-0.21093100000000001</c:v>
                </c:pt>
                <c:pt idx="30967">
                  <c:v>-0.210453</c:v>
                </c:pt>
                <c:pt idx="30968">
                  <c:v>-0.20988200000000001</c:v>
                </c:pt>
                <c:pt idx="30969">
                  <c:v>-0.20921999999999999</c:v>
                </c:pt>
                <c:pt idx="30970">
                  <c:v>-0.20846500000000001</c:v>
                </c:pt>
                <c:pt idx="30971">
                  <c:v>-0.207619</c:v>
                </c:pt>
                <c:pt idx="30972">
                  <c:v>-0.206682</c:v>
                </c:pt>
                <c:pt idx="30973">
                  <c:v>-0.205652</c:v>
                </c:pt>
                <c:pt idx="30974">
                  <c:v>-0.20453499999999999</c:v>
                </c:pt>
                <c:pt idx="30975">
                  <c:v>-0.20333699999999999</c:v>
                </c:pt>
                <c:pt idx="30976">
                  <c:v>-0.202068</c:v>
                </c:pt>
                <c:pt idx="30977">
                  <c:v>-0.20072799999999999</c:v>
                </c:pt>
                <c:pt idx="30978">
                  <c:v>-0.199318</c:v>
                </c:pt>
                <c:pt idx="30979">
                  <c:v>-0.19784099999999999</c:v>
                </c:pt>
                <c:pt idx="30980">
                  <c:v>-0.196297</c:v>
                </c:pt>
                <c:pt idx="30981">
                  <c:v>-0.194688</c:v>
                </c:pt>
                <c:pt idx="30982">
                  <c:v>-0.19301499999999999</c:v>
                </c:pt>
                <c:pt idx="30983">
                  <c:v>-0.191279</c:v>
                </c:pt>
                <c:pt idx="30984">
                  <c:v>-0.18948000000000001</c:v>
                </c:pt>
                <c:pt idx="30985">
                  <c:v>-0.18762200000000001</c:v>
                </c:pt>
                <c:pt idx="30986">
                  <c:v>-0.18571799999999999</c:v>
                </c:pt>
                <c:pt idx="30987">
                  <c:v>-0.183777</c:v>
                </c:pt>
                <c:pt idx="30988">
                  <c:v>-0.18180499999999999</c:v>
                </c:pt>
                <c:pt idx="30989">
                  <c:v>-0.17980399999999999</c:v>
                </c:pt>
                <c:pt idx="30990">
                  <c:v>-0.17777599999999999</c:v>
                </c:pt>
                <c:pt idx="30991">
                  <c:v>-0.17572399999999999</c:v>
                </c:pt>
                <c:pt idx="30992">
                  <c:v>-0.173648</c:v>
                </c:pt>
                <c:pt idx="30993">
                  <c:v>-0.17155200000000001</c:v>
                </c:pt>
                <c:pt idx="30994">
                  <c:v>-0.16944600000000001</c:v>
                </c:pt>
                <c:pt idx="30995">
                  <c:v>-0.16733600000000001</c:v>
                </c:pt>
                <c:pt idx="30996">
                  <c:v>-0.16522800000000001</c:v>
                </c:pt>
                <c:pt idx="30997">
                  <c:v>-0.16312399999999999</c:v>
                </c:pt>
                <c:pt idx="30998">
                  <c:v>-0.161024</c:v>
                </c:pt>
                <c:pt idx="30999">
                  <c:v>-0.15892999999999999</c:v>
                </c:pt>
                <c:pt idx="31000">
                  <c:v>-0.15684799999999999</c:v>
                </c:pt>
                <c:pt idx="31001">
                  <c:v>-0.15478900000000001</c:v>
                </c:pt>
                <c:pt idx="31002">
                  <c:v>-0.15276500000000001</c:v>
                </c:pt>
                <c:pt idx="31003">
                  <c:v>-0.150784</c:v>
                </c:pt>
                <c:pt idx="31004">
                  <c:v>-0.14885399999999999</c:v>
                </c:pt>
                <c:pt idx="31005">
                  <c:v>-0.146979</c:v>
                </c:pt>
                <c:pt idx="31006">
                  <c:v>-0.14516100000000001</c:v>
                </c:pt>
                <c:pt idx="31007">
                  <c:v>-0.143402</c:v>
                </c:pt>
                <c:pt idx="31008">
                  <c:v>-0.141708</c:v>
                </c:pt>
                <c:pt idx="31009">
                  <c:v>-0.14008799999999999</c:v>
                </c:pt>
                <c:pt idx="31010">
                  <c:v>-0.138547</c:v>
                </c:pt>
                <c:pt idx="31011">
                  <c:v>-0.13708500000000001</c:v>
                </c:pt>
                <c:pt idx="31012">
                  <c:v>-0.13570599999999999</c:v>
                </c:pt>
                <c:pt idx="31013">
                  <c:v>-0.13441600000000001</c:v>
                </c:pt>
                <c:pt idx="31014">
                  <c:v>-0.133218</c:v>
                </c:pt>
                <c:pt idx="31015">
                  <c:v>-0.13211100000000001</c:v>
                </c:pt>
                <c:pt idx="31016">
                  <c:v>-0.13109299999999999</c:v>
                </c:pt>
                <c:pt idx="31017">
                  <c:v>-0.13016900000000001</c:v>
                </c:pt>
                <c:pt idx="31018">
                  <c:v>-0.12934399999999999</c:v>
                </c:pt>
                <c:pt idx="31019">
                  <c:v>-0.12862299999999999</c:v>
                </c:pt>
                <c:pt idx="31020">
                  <c:v>-0.12800700000000001</c:v>
                </c:pt>
                <c:pt idx="31021">
                  <c:v>-0.127497</c:v>
                </c:pt>
                <c:pt idx="31022">
                  <c:v>-0.12709599999999999</c:v>
                </c:pt>
                <c:pt idx="31023">
                  <c:v>-0.126806</c:v>
                </c:pt>
                <c:pt idx="31024">
                  <c:v>-0.12663099999999999</c:v>
                </c:pt>
                <c:pt idx="31025">
                  <c:v>-0.12656999999999999</c:v>
                </c:pt>
                <c:pt idx="31026">
                  <c:v>-0.12662699999999999</c:v>
                </c:pt>
                <c:pt idx="31027">
                  <c:v>-0.126803</c:v>
                </c:pt>
                <c:pt idx="31028">
                  <c:v>-0.12709899999999999</c:v>
                </c:pt>
                <c:pt idx="31029">
                  <c:v>-0.12751299999999999</c:v>
                </c:pt>
                <c:pt idx="31030">
                  <c:v>-0.12804399999999999</c:v>
                </c:pt>
                <c:pt idx="31031">
                  <c:v>-0.128691</c:v>
                </c:pt>
                <c:pt idx="31032">
                  <c:v>-0.12945300000000001</c:v>
                </c:pt>
                <c:pt idx="31033">
                  <c:v>-0.130332</c:v>
                </c:pt>
                <c:pt idx="31034">
                  <c:v>-0.131329</c:v>
                </c:pt>
                <c:pt idx="31035">
                  <c:v>-0.13244300000000001</c:v>
                </c:pt>
                <c:pt idx="31036">
                  <c:v>-0.13367499999999999</c:v>
                </c:pt>
                <c:pt idx="31037">
                  <c:v>-0.13502800000000001</c:v>
                </c:pt>
                <c:pt idx="31038">
                  <c:v>-0.13650699999999999</c:v>
                </c:pt>
                <c:pt idx="31039">
                  <c:v>-0.13811100000000001</c:v>
                </c:pt>
                <c:pt idx="31040">
                  <c:v>-0.13983799999999999</c:v>
                </c:pt>
                <c:pt idx="31041">
                  <c:v>-0.14169000000000001</c:v>
                </c:pt>
                <c:pt idx="31042">
                  <c:v>-0.14367199999999999</c:v>
                </c:pt>
                <c:pt idx="31043">
                  <c:v>-0.14577999999999999</c:v>
                </c:pt>
                <c:pt idx="31044">
                  <c:v>-0.148008</c:v>
                </c:pt>
                <c:pt idx="31045">
                  <c:v>-0.15035599999999999</c:v>
                </c:pt>
                <c:pt idx="31046">
                  <c:v>-0.15282899999999999</c:v>
                </c:pt>
                <c:pt idx="31047">
                  <c:v>-0.15542500000000001</c:v>
                </c:pt>
                <c:pt idx="31048">
                  <c:v>-0.158135</c:v>
                </c:pt>
                <c:pt idx="31049">
                  <c:v>-0.16094900000000001</c:v>
                </c:pt>
                <c:pt idx="31050">
                  <c:v>-0.163856</c:v>
                </c:pt>
                <c:pt idx="31051">
                  <c:v>-0.16684599999999999</c:v>
                </c:pt>
                <c:pt idx="31052">
                  <c:v>-0.16991600000000001</c:v>
                </c:pt>
                <c:pt idx="31053">
                  <c:v>-0.173072</c:v>
                </c:pt>
                <c:pt idx="31054">
                  <c:v>-0.176319</c:v>
                </c:pt>
                <c:pt idx="31055">
                  <c:v>-0.17965</c:v>
                </c:pt>
                <c:pt idx="31056">
                  <c:v>-0.183058</c:v>
                </c:pt>
                <c:pt idx="31057">
                  <c:v>-0.186532</c:v>
                </c:pt>
                <c:pt idx="31058">
                  <c:v>-0.19006799999999999</c:v>
                </c:pt>
                <c:pt idx="31059">
                  <c:v>-0.193662</c:v>
                </c:pt>
                <c:pt idx="31060">
                  <c:v>-0.19731199999999999</c:v>
                </c:pt>
                <c:pt idx="31061">
                  <c:v>-0.201012</c:v>
                </c:pt>
                <c:pt idx="31062">
                  <c:v>-0.204758</c:v>
                </c:pt>
                <c:pt idx="31063">
                  <c:v>-0.20854900000000001</c:v>
                </c:pt>
                <c:pt idx="31064">
                  <c:v>-0.21238299999999999</c:v>
                </c:pt>
                <c:pt idx="31065">
                  <c:v>-0.21625900000000001</c:v>
                </c:pt>
                <c:pt idx="31066">
                  <c:v>-0.22017200000000001</c:v>
                </c:pt>
                <c:pt idx="31067">
                  <c:v>-0.224111</c:v>
                </c:pt>
                <c:pt idx="31068">
                  <c:v>-0.22806199999999999</c:v>
                </c:pt>
                <c:pt idx="31069">
                  <c:v>-0.23202</c:v>
                </c:pt>
                <c:pt idx="31070">
                  <c:v>-0.235983</c:v>
                </c:pt>
                <c:pt idx="31071">
                  <c:v>-0.239949</c:v>
                </c:pt>
                <c:pt idx="31072">
                  <c:v>-0.24391199999999999</c:v>
                </c:pt>
                <c:pt idx="31073">
                  <c:v>-0.247863</c:v>
                </c:pt>
                <c:pt idx="31074">
                  <c:v>-0.25179600000000002</c:v>
                </c:pt>
                <c:pt idx="31075">
                  <c:v>-0.25570100000000001</c:v>
                </c:pt>
                <c:pt idx="31076">
                  <c:v>-0.25957200000000002</c:v>
                </c:pt>
                <c:pt idx="31077">
                  <c:v>-0.26340000000000002</c:v>
                </c:pt>
                <c:pt idx="31078">
                  <c:v>-0.26717400000000002</c:v>
                </c:pt>
                <c:pt idx="31079">
                  <c:v>-0.27089000000000002</c:v>
                </c:pt>
                <c:pt idx="31080">
                  <c:v>-0.274538</c:v>
                </c:pt>
                <c:pt idx="31081">
                  <c:v>-0.278115</c:v>
                </c:pt>
                <c:pt idx="31082">
                  <c:v>-0.28161700000000001</c:v>
                </c:pt>
                <c:pt idx="31083">
                  <c:v>-0.28504400000000002</c:v>
                </c:pt>
                <c:pt idx="31084">
                  <c:v>-0.28838200000000003</c:v>
                </c:pt>
                <c:pt idx="31085">
                  <c:v>-0.29161999999999999</c:v>
                </c:pt>
                <c:pt idx="31086">
                  <c:v>-0.29475299999999999</c:v>
                </c:pt>
                <c:pt idx="31087">
                  <c:v>-0.29777999999999999</c:v>
                </c:pt>
                <c:pt idx="31088">
                  <c:v>-0.30069400000000002</c:v>
                </c:pt>
                <c:pt idx="31089">
                  <c:v>-0.30349100000000001</c:v>
                </c:pt>
                <c:pt idx="31090">
                  <c:v>-0.306168</c:v>
                </c:pt>
                <c:pt idx="31091">
                  <c:v>-0.308722</c:v>
                </c:pt>
                <c:pt idx="31092">
                  <c:v>-0.31114599999999998</c:v>
                </c:pt>
                <c:pt idx="31093">
                  <c:v>-0.31343500000000002</c:v>
                </c:pt>
                <c:pt idx="31094">
                  <c:v>-0.31558799999999998</c:v>
                </c:pt>
                <c:pt idx="31095">
                  <c:v>-0.31760300000000002</c:v>
                </c:pt>
                <c:pt idx="31096">
                  <c:v>-0.31947900000000001</c:v>
                </c:pt>
                <c:pt idx="31097">
                  <c:v>-0.32121300000000003</c:v>
                </c:pt>
                <c:pt idx="31098">
                  <c:v>-0.32280300000000001</c:v>
                </c:pt>
                <c:pt idx="31099">
                  <c:v>-0.32424799999999998</c:v>
                </c:pt>
                <c:pt idx="31100">
                  <c:v>-0.32554100000000002</c:v>
                </c:pt>
                <c:pt idx="31101">
                  <c:v>-0.326679</c:v>
                </c:pt>
                <c:pt idx="31102">
                  <c:v>-0.32766099999999998</c:v>
                </c:pt>
                <c:pt idx="31103">
                  <c:v>-0.32849099999999998</c:v>
                </c:pt>
                <c:pt idx="31104">
                  <c:v>-0.32917099999999999</c:v>
                </c:pt>
                <c:pt idx="31105">
                  <c:v>-0.32970100000000002</c:v>
                </c:pt>
                <c:pt idx="31106">
                  <c:v>-0.33007900000000001</c:v>
                </c:pt>
                <c:pt idx="31107">
                  <c:v>-0.33030399999999999</c:v>
                </c:pt>
                <c:pt idx="31108">
                  <c:v>-0.33037499999999997</c:v>
                </c:pt>
                <c:pt idx="31109">
                  <c:v>-0.33029399999999998</c:v>
                </c:pt>
                <c:pt idx="31110">
                  <c:v>-0.33006200000000002</c:v>
                </c:pt>
                <c:pt idx="31111">
                  <c:v>-0.329677</c:v>
                </c:pt>
                <c:pt idx="31112">
                  <c:v>-0.32913599999999998</c:v>
                </c:pt>
                <c:pt idx="31113">
                  <c:v>-0.32843600000000001</c:v>
                </c:pt>
                <c:pt idx="31114">
                  <c:v>-0.32758100000000001</c:v>
                </c:pt>
                <c:pt idx="31115">
                  <c:v>-0.32657700000000001</c:v>
                </c:pt>
                <c:pt idx="31116">
                  <c:v>-0.32542900000000002</c:v>
                </c:pt>
                <c:pt idx="31117">
                  <c:v>-0.32413799999999998</c:v>
                </c:pt>
                <c:pt idx="31118">
                  <c:v>-0.32270599999999999</c:v>
                </c:pt>
                <c:pt idx="31119">
                  <c:v>-0.321135</c:v>
                </c:pt>
                <c:pt idx="31120">
                  <c:v>-0.31942900000000002</c:v>
                </c:pt>
                <c:pt idx="31121">
                  <c:v>-0.31758999999999998</c:v>
                </c:pt>
                <c:pt idx="31122">
                  <c:v>-0.31562699999999999</c:v>
                </c:pt>
                <c:pt idx="31123">
                  <c:v>-0.31354799999999999</c:v>
                </c:pt>
                <c:pt idx="31124">
                  <c:v>-0.311363</c:v>
                </c:pt>
                <c:pt idx="31125">
                  <c:v>-0.30907699999999999</c:v>
                </c:pt>
                <c:pt idx="31126">
                  <c:v>-0.30669099999999999</c:v>
                </c:pt>
                <c:pt idx="31127">
                  <c:v>-0.30421100000000001</c:v>
                </c:pt>
                <c:pt idx="31128">
                  <c:v>-0.30163899999999999</c:v>
                </c:pt>
                <c:pt idx="31129">
                  <c:v>-0.298983</c:v>
                </c:pt>
                <c:pt idx="31130">
                  <c:v>-0.29625000000000001</c:v>
                </c:pt>
                <c:pt idx="31131">
                  <c:v>-0.29344599999999998</c:v>
                </c:pt>
                <c:pt idx="31132">
                  <c:v>-0.290576</c:v>
                </c:pt>
                <c:pt idx="31133">
                  <c:v>-0.28764099999999998</c:v>
                </c:pt>
                <c:pt idx="31134">
                  <c:v>-0.28464299999999998</c:v>
                </c:pt>
                <c:pt idx="31135">
                  <c:v>-0.28158499999999997</c:v>
                </c:pt>
                <c:pt idx="31136">
                  <c:v>-0.27846700000000002</c:v>
                </c:pt>
                <c:pt idx="31137">
                  <c:v>-0.27529100000000001</c:v>
                </c:pt>
                <c:pt idx="31138">
                  <c:v>-0.27206599999999997</c:v>
                </c:pt>
                <c:pt idx="31139">
                  <c:v>-0.26879500000000001</c:v>
                </c:pt>
                <c:pt idx="31140">
                  <c:v>-0.265486</c:v>
                </c:pt>
                <c:pt idx="31141">
                  <c:v>-0.26214300000000001</c:v>
                </c:pt>
                <c:pt idx="31142">
                  <c:v>-0.25877499999999998</c:v>
                </c:pt>
                <c:pt idx="31143">
                  <c:v>-0.25538899999999998</c:v>
                </c:pt>
                <c:pt idx="31144">
                  <c:v>-0.25199199999999999</c:v>
                </c:pt>
                <c:pt idx="31145">
                  <c:v>-0.248589</c:v>
                </c:pt>
                <c:pt idx="31146">
                  <c:v>-0.245194</c:v>
                </c:pt>
                <c:pt idx="31147">
                  <c:v>-0.24181900000000001</c:v>
                </c:pt>
                <c:pt idx="31148">
                  <c:v>-0.23847399999999999</c:v>
                </c:pt>
                <c:pt idx="31149">
                  <c:v>-0.23516200000000001</c:v>
                </c:pt>
                <c:pt idx="31150">
                  <c:v>-0.23188700000000001</c:v>
                </c:pt>
                <c:pt idx="31151">
                  <c:v>-0.228655</c:v>
                </c:pt>
                <c:pt idx="31152">
                  <c:v>-0.22547300000000001</c:v>
                </c:pt>
                <c:pt idx="31153">
                  <c:v>-0.222353</c:v>
                </c:pt>
                <c:pt idx="31154">
                  <c:v>-0.219306</c:v>
                </c:pt>
                <c:pt idx="31155">
                  <c:v>-0.21634200000000001</c:v>
                </c:pt>
                <c:pt idx="31156">
                  <c:v>-0.21346699999999999</c:v>
                </c:pt>
                <c:pt idx="31157">
                  <c:v>-0.21068200000000001</c:v>
                </c:pt>
                <c:pt idx="31158">
                  <c:v>-0.20798700000000001</c:v>
                </c:pt>
                <c:pt idx="31159">
                  <c:v>-0.20538300000000001</c:v>
                </c:pt>
                <c:pt idx="31160">
                  <c:v>-0.20286999999999999</c:v>
                </c:pt>
                <c:pt idx="31161">
                  <c:v>-0.20045199999999999</c:v>
                </c:pt>
                <c:pt idx="31162">
                  <c:v>-0.198132</c:v>
                </c:pt>
                <c:pt idx="31163">
                  <c:v>-0.19592000000000001</c:v>
                </c:pt>
                <c:pt idx="31164">
                  <c:v>-0.19382099999999999</c:v>
                </c:pt>
                <c:pt idx="31165">
                  <c:v>-0.191834</c:v>
                </c:pt>
                <c:pt idx="31166">
                  <c:v>-0.18996399999999999</c:v>
                </c:pt>
                <c:pt idx="31167">
                  <c:v>-0.18821599999999999</c:v>
                </c:pt>
                <c:pt idx="31168">
                  <c:v>-0.18659500000000001</c:v>
                </c:pt>
                <c:pt idx="31169">
                  <c:v>-0.18510399999999999</c:v>
                </c:pt>
                <c:pt idx="31170">
                  <c:v>-0.18374199999999999</c:v>
                </c:pt>
                <c:pt idx="31171">
                  <c:v>-0.18251400000000001</c:v>
                </c:pt>
                <c:pt idx="31172">
                  <c:v>-0.181423</c:v>
                </c:pt>
                <c:pt idx="31173">
                  <c:v>-0.18046999999999999</c:v>
                </c:pt>
                <c:pt idx="31174">
                  <c:v>-0.17965500000000001</c:v>
                </c:pt>
                <c:pt idx="31175">
                  <c:v>-0.17898500000000001</c:v>
                </c:pt>
                <c:pt idx="31176">
                  <c:v>-0.17846000000000001</c:v>
                </c:pt>
                <c:pt idx="31177">
                  <c:v>-0.17807500000000001</c:v>
                </c:pt>
                <c:pt idx="31178">
                  <c:v>-0.17782400000000001</c:v>
                </c:pt>
                <c:pt idx="31179">
                  <c:v>-0.177706</c:v>
                </c:pt>
                <c:pt idx="31180">
                  <c:v>-0.17772299999999999</c:v>
                </c:pt>
                <c:pt idx="31181">
                  <c:v>-0.17787700000000001</c:v>
                </c:pt>
                <c:pt idx="31182">
                  <c:v>-0.178173</c:v>
                </c:pt>
                <c:pt idx="31183">
                  <c:v>-0.178615</c:v>
                </c:pt>
                <c:pt idx="31184">
                  <c:v>-0.179201</c:v>
                </c:pt>
                <c:pt idx="31185">
                  <c:v>-0.179928</c:v>
                </c:pt>
                <c:pt idx="31186">
                  <c:v>-0.18079000000000001</c:v>
                </c:pt>
                <c:pt idx="31187">
                  <c:v>-0.181784</c:v>
                </c:pt>
                <c:pt idx="31188">
                  <c:v>-0.18290200000000001</c:v>
                </c:pt>
                <c:pt idx="31189">
                  <c:v>-0.184142</c:v>
                </c:pt>
                <c:pt idx="31190">
                  <c:v>-0.185506</c:v>
                </c:pt>
                <c:pt idx="31191">
                  <c:v>-0.186998</c:v>
                </c:pt>
                <c:pt idx="31192">
                  <c:v>-0.18862000000000001</c:v>
                </c:pt>
                <c:pt idx="31193">
                  <c:v>-0.19037200000000001</c:v>
                </c:pt>
                <c:pt idx="31194">
                  <c:v>-0.192246</c:v>
                </c:pt>
                <c:pt idx="31195">
                  <c:v>-0.19423099999999999</c:v>
                </c:pt>
                <c:pt idx="31196">
                  <c:v>-0.19631599999999999</c:v>
                </c:pt>
                <c:pt idx="31197">
                  <c:v>-0.198495</c:v>
                </c:pt>
                <c:pt idx="31198">
                  <c:v>-0.200762</c:v>
                </c:pt>
                <c:pt idx="31199">
                  <c:v>-0.20311100000000001</c:v>
                </c:pt>
                <c:pt idx="31200">
                  <c:v>-0.20554</c:v>
                </c:pt>
                <c:pt idx="31201">
                  <c:v>-0.20804500000000001</c:v>
                </c:pt>
                <c:pt idx="31202">
                  <c:v>-0.21062</c:v>
                </c:pt>
                <c:pt idx="31203">
                  <c:v>-0.21326000000000001</c:v>
                </c:pt>
                <c:pt idx="31204">
                  <c:v>-0.21596399999999999</c:v>
                </c:pt>
                <c:pt idx="31205">
                  <c:v>-0.21873100000000001</c:v>
                </c:pt>
                <c:pt idx="31206">
                  <c:v>-0.221556</c:v>
                </c:pt>
                <c:pt idx="31207">
                  <c:v>-0.224439</c:v>
                </c:pt>
                <c:pt idx="31208">
                  <c:v>-0.22737499999999999</c:v>
                </c:pt>
                <c:pt idx="31209">
                  <c:v>-0.23035700000000001</c:v>
                </c:pt>
                <c:pt idx="31210">
                  <c:v>-0.233374</c:v>
                </c:pt>
                <c:pt idx="31211">
                  <c:v>-0.23641899999999999</c:v>
                </c:pt>
                <c:pt idx="31212">
                  <c:v>-0.239485</c:v>
                </c:pt>
                <c:pt idx="31213">
                  <c:v>-0.242562</c:v>
                </c:pt>
                <c:pt idx="31214">
                  <c:v>-0.245643</c:v>
                </c:pt>
                <c:pt idx="31215">
                  <c:v>-0.248721</c:v>
                </c:pt>
                <c:pt idx="31216">
                  <c:v>-0.25179099999999999</c:v>
                </c:pt>
                <c:pt idx="31217">
                  <c:v>-0.25485000000000002</c:v>
                </c:pt>
                <c:pt idx="31218">
                  <c:v>-0.25789600000000001</c:v>
                </c:pt>
                <c:pt idx="31219">
                  <c:v>-0.26092500000000002</c:v>
                </c:pt>
                <c:pt idx="31220">
                  <c:v>-0.263934</c:v>
                </c:pt>
                <c:pt idx="31221">
                  <c:v>-0.26691900000000002</c:v>
                </c:pt>
                <c:pt idx="31222">
                  <c:v>-0.26987</c:v>
                </c:pt>
                <c:pt idx="31223">
                  <c:v>-0.27278200000000002</c:v>
                </c:pt>
                <c:pt idx="31224">
                  <c:v>-0.27565499999999998</c:v>
                </c:pt>
                <c:pt idx="31225">
                  <c:v>-0.27848899999999999</c:v>
                </c:pt>
                <c:pt idx="31226">
                  <c:v>-0.28128300000000001</c:v>
                </c:pt>
                <c:pt idx="31227">
                  <c:v>-0.28403600000000001</c:v>
                </c:pt>
                <c:pt idx="31228">
                  <c:v>-0.28674699999999997</c:v>
                </c:pt>
                <c:pt idx="31229">
                  <c:v>-0.289414</c:v>
                </c:pt>
                <c:pt idx="31230">
                  <c:v>-0.29202899999999998</c:v>
                </c:pt>
                <c:pt idx="31231">
                  <c:v>-0.29458000000000001</c:v>
                </c:pt>
                <c:pt idx="31232">
                  <c:v>-0.29705799999999999</c:v>
                </c:pt>
                <c:pt idx="31233">
                  <c:v>-0.29945899999999998</c:v>
                </c:pt>
                <c:pt idx="31234">
                  <c:v>-0.30177900000000002</c:v>
                </c:pt>
                <c:pt idx="31235">
                  <c:v>-0.30401699999999998</c:v>
                </c:pt>
                <c:pt idx="31236">
                  <c:v>-0.30616599999999999</c:v>
                </c:pt>
                <c:pt idx="31237">
                  <c:v>-0.30822500000000003</c:v>
                </c:pt>
                <c:pt idx="31238">
                  <c:v>-0.31019400000000003</c:v>
                </c:pt>
                <c:pt idx="31239">
                  <c:v>-0.31207499999999999</c:v>
                </c:pt>
                <c:pt idx="31240">
                  <c:v>-0.31384400000000001</c:v>
                </c:pt>
                <c:pt idx="31241">
                  <c:v>-0.315473</c:v>
                </c:pt>
                <c:pt idx="31242">
                  <c:v>-0.31697999999999998</c:v>
                </c:pt>
                <c:pt idx="31243">
                  <c:v>-0.31839400000000001</c:v>
                </c:pt>
                <c:pt idx="31244">
                  <c:v>-0.31970399999999999</c:v>
                </c:pt>
                <c:pt idx="31245">
                  <c:v>-0.32089800000000002</c:v>
                </c:pt>
                <c:pt idx="31246">
                  <c:v>-0.32198399999999999</c:v>
                </c:pt>
                <c:pt idx="31247">
                  <c:v>-0.32297100000000001</c:v>
                </c:pt>
                <c:pt idx="31248">
                  <c:v>-0.32385399999999998</c:v>
                </c:pt>
                <c:pt idx="31249">
                  <c:v>-0.324627</c:v>
                </c:pt>
                <c:pt idx="31250">
                  <c:v>-0.32528299999999999</c:v>
                </c:pt>
                <c:pt idx="31251">
                  <c:v>-0.32581900000000003</c:v>
                </c:pt>
                <c:pt idx="31252">
                  <c:v>-0.326239</c:v>
                </c:pt>
                <c:pt idx="31253">
                  <c:v>-0.32654300000000003</c:v>
                </c:pt>
                <c:pt idx="31254">
                  <c:v>-0.326733</c:v>
                </c:pt>
                <c:pt idx="31255">
                  <c:v>-0.32680799999999999</c:v>
                </c:pt>
                <c:pt idx="31256">
                  <c:v>-0.32677299999999998</c:v>
                </c:pt>
                <c:pt idx="31257">
                  <c:v>-0.32663500000000001</c:v>
                </c:pt>
                <c:pt idx="31258">
                  <c:v>-0.32639800000000002</c:v>
                </c:pt>
                <c:pt idx="31259">
                  <c:v>-0.32606600000000002</c:v>
                </c:pt>
                <c:pt idx="31260">
                  <c:v>-0.32563900000000001</c:v>
                </c:pt>
                <c:pt idx="31261">
                  <c:v>-0.32511699999999999</c:v>
                </c:pt>
                <c:pt idx="31262">
                  <c:v>-0.32449800000000001</c:v>
                </c:pt>
                <c:pt idx="31263">
                  <c:v>-0.32378400000000002</c:v>
                </c:pt>
                <c:pt idx="31264">
                  <c:v>-0.32297799999999999</c:v>
                </c:pt>
                <c:pt idx="31265">
                  <c:v>-0.32208399999999998</c:v>
                </c:pt>
                <c:pt idx="31266">
                  <c:v>-0.321102</c:v>
                </c:pt>
                <c:pt idx="31267">
                  <c:v>-0.32003300000000001</c:v>
                </c:pt>
                <c:pt idx="31268">
                  <c:v>-0.31887900000000002</c:v>
                </c:pt>
                <c:pt idx="31269">
                  <c:v>-0.317637</c:v>
                </c:pt>
                <c:pt idx="31270">
                  <c:v>-0.316307</c:v>
                </c:pt>
                <c:pt idx="31271">
                  <c:v>-0.31489600000000001</c:v>
                </c:pt>
                <c:pt idx="31272">
                  <c:v>-0.31340499999999999</c:v>
                </c:pt>
                <c:pt idx="31273">
                  <c:v>-0.31183</c:v>
                </c:pt>
                <c:pt idx="31274">
                  <c:v>-0.31017400000000001</c:v>
                </c:pt>
                <c:pt idx="31275">
                  <c:v>-0.308448</c:v>
                </c:pt>
                <c:pt idx="31276">
                  <c:v>-0.30666199999999999</c:v>
                </c:pt>
                <c:pt idx="31277">
                  <c:v>-0.30482100000000001</c:v>
                </c:pt>
                <c:pt idx="31278">
                  <c:v>-0.302927</c:v>
                </c:pt>
                <c:pt idx="31279">
                  <c:v>-0.300985</c:v>
                </c:pt>
                <c:pt idx="31280">
                  <c:v>-0.29899599999999998</c:v>
                </c:pt>
                <c:pt idx="31281">
                  <c:v>-0.296962</c:v>
                </c:pt>
                <c:pt idx="31282">
                  <c:v>-0.29488500000000001</c:v>
                </c:pt>
                <c:pt idx="31283">
                  <c:v>-0.29276799999999997</c:v>
                </c:pt>
                <c:pt idx="31284">
                  <c:v>-0.29061799999999999</c:v>
                </c:pt>
                <c:pt idx="31285">
                  <c:v>-0.288439</c:v>
                </c:pt>
                <c:pt idx="31286">
                  <c:v>-0.28623500000000002</c:v>
                </c:pt>
                <c:pt idx="31287">
                  <c:v>-0.28400599999999998</c:v>
                </c:pt>
                <c:pt idx="31288">
                  <c:v>-0.281754</c:v>
                </c:pt>
                <c:pt idx="31289">
                  <c:v>-0.27947899999999998</c:v>
                </c:pt>
                <c:pt idx="31290">
                  <c:v>-0.27718399999999999</c:v>
                </c:pt>
                <c:pt idx="31291">
                  <c:v>-0.27487099999999998</c:v>
                </c:pt>
                <c:pt idx="31292">
                  <c:v>-0.27254200000000001</c:v>
                </c:pt>
                <c:pt idx="31293">
                  <c:v>-0.27020499999999997</c:v>
                </c:pt>
                <c:pt idx="31294">
                  <c:v>-0.26786799999999999</c:v>
                </c:pt>
                <c:pt idx="31295">
                  <c:v>-0.26553700000000002</c:v>
                </c:pt>
                <c:pt idx="31296">
                  <c:v>-0.263214</c:v>
                </c:pt>
                <c:pt idx="31297">
                  <c:v>-0.26089899999999999</c:v>
                </c:pt>
                <c:pt idx="31298">
                  <c:v>-0.25859399999999999</c:v>
                </c:pt>
                <c:pt idx="31299">
                  <c:v>-0.25629800000000003</c:v>
                </c:pt>
                <c:pt idx="31300">
                  <c:v>-0.25401000000000001</c:v>
                </c:pt>
                <c:pt idx="31301">
                  <c:v>-0.25173200000000001</c:v>
                </c:pt>
                <c:pt idx="31302">
                  <c:v>-0.24946599999999999</c:v>
                </c:pt>
                <c:pt idx="31303">
                  <c:v>-0.24721799999999999</c:v>
                </c:pt>
                <c:pt idx="31304">
                  <c:v>-0.24499399999999999</c:v>
                </c:pt>
                <c:pt idx="31305">
                  <c:v>-0.24280099999999999</c:v>
                </c:pt>
                <c:pt idx="31306">
                  <c:v>-0.24064199999999999</c:v>
                </c:pt>
                <c:pt idx="31307">
                  <c:v>-0.23852100000000001</c:v>
                </c:pt>
                <c:pt idx="31308">
                  <c:v>-0.23643800000000001</c:v>
                </c:pt>
                <c:pt idx="31309">
                  <c:v>-0.23439499999999999</c:v>
                </c:pt>
                <c:pt idx="31310">
                  <c:v>-0.23239299999999999</c:v>
                </c:pt>
                <c:pt idx="31311">
                  <c:v>-0.230435</c:v>
                </c:pt>
                <c:pt idx="31312">
                  <c:v>-0.22852700000000001</c:v>
                </c:pt>
                <c:pt idx="31313">
                  <c:v>-0.22667399999999999</c:v>
                </c:pt>
                <c:pt idx="31314">
                  <c:v>-0.22487399999999999</c:v>
                </c:pt>
                <c:pt idx="31315">
                  <c:v>-0.22312100000000001</c:v>
                </c:pt>
                <c:pt idx="31316">
                  <c:v>-0.221411</c:v>
                </c:pt>
                <c:pt idx="31317">
                  <c:v>-0.21974399999999999</c:v>
                </c:pt>
                <c:pt idx="31318">
                  <c:v>-0.21812599999999999</c:v>
                </c:pt>
                <c:pt idx="31319">
                  <c:v>-0.216561</c:v>
                </c:pt>
                <c:pt idx="31320">
                  <c:v>-0.21505199999999999</c:v>
                </c:pt>
                <c:pt idx="31321">
                  <c:v>-0.21359400000000001</c:v>
                </c:pt>
                <c:pt idx="31322">
                  <c:v>-0.21218799999999999</c:v>
                </c:pt>
                <c:pt idx="31323">
                  <c:v>-0.210836</c:v>
                </c:pt>
                <c:pt idx="31324">
                  <c:v>-0.20954300000000001</c:v>
                </c:pt>
                <c:pt idx="31325">
                  <c:v>-0.20830799999999999</c:v>
                </c:pt>
                <c:pt idx="31326">
                  <c:v>-0.20713200000000001</c:v>
                </c:pt>
                <c:pt idx="31327">
                  <c:v>-0.20601800000000001</c:v>
                </c:pt>
                <c:pt idx="31328">
                  <c:v>-0.20497499999999999</c:v>
                </c:pt>
                <c:pt idx="31329">
                  <c:v>-0.20400599999999999</c:v>
                </c:pt>
                <c:pt idx="31330">
                  <c:v>-0.20310800000000001</c:v>
                </c:pt>
                <c:pt idx="31331">
                  <c:v>-0.20227600000000001</c:v>
                </c:pt>
                <c:pt idx="31332">
                  <c:v>-0.20150799999999999</c:v>
                </c:pt>
                <c:pt idx="31333">
                  <c:v>-0.20080200000000001</c:v>
                </c:pt>
                <c:pt idx="31334">
                  <c:v>-0.200157</c:v>
                </c:pt>
                <c:pt idx="31335">
                  <c:v>-0.199575</c:v>
                </c:pt>
                <c:pt idx="31336">
                  <c:v>-0.19905800000000001</c:v>
                </c:pt>
                <c:pt idx="31337">
                  <c:v>-0.198602</c:v>
                </c:pt>
                <c:pt idx="31338">
                  <c:v>-0.19820099999999999</c:v>
                </c:pt>
                <c:pt idx="31339">
                  <c:v>-0.197854</c:v>
                </c:pt>
                <c:pt idx="31340">
                  <c:v>-0.197549</c:v>
                </c:pt>
                <c:pt idx="31341">
                  <c:v>-0.197265</c:v>
                </c:pt>
                <c:pt idx="31342">
                  <c:v>-0.19700599999999999</c:v>
                </c:pt>
                <c:pt idx="31343">
                  <c:v>-0.196796</c:v>
                </c:pt>
                <c:pt idx="31344">
                  <c:v>-0.196632</c:v>
                </c:pt>
                <c:pt idx="31345">
                  <c:v>-0.19650699999999999</c:v>
                </c:pt>
                <c:pt idx="31346">
                  <c:v>-0.19642100000000001</c:v>
                </c:pt>
                <c:pt idx="31347">
                  <c:v>-0.196377</c:v>
                </c:pt>
                <c:pt idx="31348">
                  <c:v>-0.19637399999999999</c:v>
                </c:pt>
                <c:pt idx="31349">
                  <c:v>-0.19641</c:v>
                </c:pt>
                <c:pt idx="31350">
                  <c:v>-0.19647800000000001</c:v>
                </c:pt>
                <c:pt idx="31351">
                  <c:v>-0.19656999999999999</c:v>
                </c:pt>
                <c:pt idx="31352">
                  <c:v>-0.19668099999999999</c:v>
                </c:pt>
                <c:pt idx="31353">
                  <c:v>-0.19681000000000001</c:v>
                </c:pt>
                <c:pt idx="31354">
                  <c:v>-0.19695199999999999</c:v>
                </c:pt>
                <c:pt idx="31355">
                  <c:v>-0.197106</c:v>
                </c:pt>
                <c:pt idx="31356">
                  <c:v>-0.197274</c:v>
                </c:pt>
                <c:pt idx="31357">
                  <c:v>-0.19745299999999999</c:v>
                </c:pt>
                <c:pt idx="31358">
                  <c:v>-0.19764000000000001</c:v>
                </c:pt>
                <c:pt idx="31359">
                  <c:v>-0.19783000000000001</c:v>
                </c:pt>
                <c:pt idx="31360">
                  <c:v>-0.198023</c:v>
                </c:pt>
                <c:pt idx="31361">
                  <c:v>-0.19822100000000001</c:v>
                </c:pt>
                <c:pt idx="31362">
                  <c:v>-0.19842399999999999</c:v>
                </c:pt>
                <c:pt idx="31363">
                  <c:v>-0.19863</c:v>
                </c:pt>
                <c:pt idx="31364">
                  <c:v>-0.19883999999999999</c:v>
                </c:pt>
                <c:pt idx="31365">
                  <c:v>-0.19905400000000001</c:v>
                </c:pt>
                <c:pt idx="31366">
                  <c:v>-0.199268</c:v>
                </c:pt>
                <c:pt idx="31367">
                  <c:v>-0.19947599999999999</c:v>
                </c:pt>
                <c:pt idx="31368">
                  <c:v>-0.19967399999999999</c:v>
                </c:pt>
                <c:pt idx="31369">
                  <c:v>-0.19986100000000001</c:v>
                </c:pt>
                <c:pt idx="31370">
                  <c:v>-0.20003499999999999</c:v>
                </c:pt>
                <c:pt idx="31371">
                  <c:v>-0.20019899999999999</c:v>
                </c:pt>
                <c:pt idx="31372">
                  <c:v>-0.20035700000000001</c:v>
                </c:pt>
                <c:pt idx="31373">
                  <c:v>-0.200514</c:v>
                </c:pt>
                <c:pt idx="31374">
                  <c:v>-0.20067099999999999</c:v>
                </c:pt>
                <c:pt idx="31375">
                  <c:v>-0.200819</c:v>
                </c:pt>
                <c:pt idx="31376">
                  <c:v>-0.20095199999999999</c:v>
                </c:pt>
                <c:pt idx="31377">
                  <c:v>-0.20106399999999999</c:v>
                </c:pt>
                <c:pt idx="31378">
                  <c:v>-0.20113400000000001</c:v>
                </c:pt>
                <c:pt idx="31379">
                  <c:v>-0.20115</c:v>
                </c:pt>
                <c:pt idx="31380">
                  <c:v>-0.20113200000000001</c:v>
                </c:pt>
                <c:pt idx="31381">
                  <c:v>-0.20109099999999999</c:v>
                </c:pt>
                <c:pt idx="31382">
                  <c:v>-0.201015</c:v>
                </c:pt>
                <c:pt idx="31383">
                  <c:v>-0.20089899999999999</c:v>
                </c:pt>
                <c:pt idx="31384">
                  <c:v>-0.20074900000000001</c:v>
                </c:pt>
                <c:pt idx="31385">
                  <c:v>-0.200569</c:v>
                </c:pt>
                <c:pt idx="31386">
                  <c:v>-0.20035700000000001</c:v>
                </c:pt>
                <c:pt idx="31387">
                  <c:v>-0.20011000000000001</c:v>
                </c:pt>
                <c:pt idx="31388">
                  <c:v>-0.199827</c:v>
                </c:pt>
                <c:pt idx="31389">
                  <c:v>-0.19950799999999999</c:v>
                </c:pt>
                <c:pt idx="31390">
                  <c:v>-0.199154</c:v>
                </c:pt>
                <c:pt idx="31391">
                  <c:v>-0.198765</c:v>
                </c:pt>
                <c:pt idx="31392">
                  <c:v>-0.19834199999999999</c:v>
                </c:pt>
                <c:pt idx="31393">
                  <c:v>-0.19788800000000001</c:v>
                </c:pt>
                <c:pt idx="31394">
                  <c:v>-0.19740099999999999</c:v>
                </c:pt>
                <c:pt idx="31395">
                  <c:v>-0.196881</c:v>
                </c:pt>
                <c:pt idx="31396">
                  <c:v>-0.196329</c:v>
                </c:pt>
                <c:pt idx="31397">
                  <c:v>-0.195747</c:v>
                </c:pt>
                <c:pt idx="31398">
                  <c:v>-0.195137</c:v>
                </c:pt>
                <c:pt idx="31399">
                  <c:v>-0.19450100000000001</c:v>
                </c:pt>
                <c:pt idx="31400">
                  <c:v>-0.19383800000000001</c:v>
                </c:pt>
                <c:pt idx="31401">
                  <c:v>-0.19315099999999999</c:v>
                </c:pt>
                <c:pt idx="31402">
                  <c:v>-0.19244</c:v>
                </c:pt>
                <c:pt idx="31403">
                  <c:v>-0.19170499999999999</c:v>
                </c:pt>
                <c:pt idx="31404">
                  <c:v>-0.190943</c:v>
                </c:pt>
                <c:pt idx="31405">
                  <c:v>-0.19015399999999999</c:v>
                </c:pt>
                <c:pt idx="31406">
                  <c:v>-0.18934400000000001</c:v>
                </c:pt>
                <c:pt idx="31407">
                  <c:v>-0.18851299999999999</c:v>
                </c:pt>
                <c:pt idx="31408">
                  <c:v>-0.18765999999999999</c:v>
                </c:pt>
                <c:pt idx="31409">
                  <c:v>-0.18678700000000001</c:v>
                </c:pt>
                <c:pt idx="31410">
                  <c:v>-0.18590100000000001</c:v>
                </c:pt>
                <c:pt idx="31411">
                  <c:v>-0.185005</c:v>
                </c:pt>
                <c:pt idx="31412">
                  <c:v>-0.18410000000000001</c:v>
                </c:pt>
                <c:pt idx="31413">
                  <c:v>-0.18318499999999999</c:v>
                </c:pt>
                <c:pt idx="31414">
                  <c:v>-0.182259</c:v>
                </c:pt>
                <c:pt idx="31415">
                  <c:v>-0.18132200000000001</c:v>
                </c:pt>
                <c:pt idx="31416">
                  <c:v>-0.18037300000000001</c:v>
                </c:pt>
                <c:pt idx="31417">
                  <c:v>-0.17941399999999999</c:v>
                </c:pt>
                <c:pt idx="31418">
                  <c:v>-0.178451</c:v>
                </c:pt>
                <c:pt idx="31419">
                  <c:v>-0.177485</c:v>
                </c:pt>
                <c:pt idx="31420">
                  <c:v>-0.17651600000000001</c:v>
                </c:pt>
                <c:pt idx="31421">
                  <c:v>-0.175541</c:v>
                </c:pt>
                <c:pt idx="31422">
                  <c:v>-0.17456099999999999</c:v>
                </c:pt>
                <c:pt idx="31423">
                  <c:v>-0.17357700000000001</c:v>
                </c:pt>
                <c:pt idx="31424">
                  <c:v>-0.17258999999999999</c:v>
                </c:pt>
                <c:pt idx="31425">
                  <c:v>-0.171602</c:v>
                </c:pt>
                <c:pt idx="31426">
                  <c:v>-0.17061200000000001</c:v>
                </c:pt>
                <c:pt idx="31427">
                  <c:v>-0.169623</c:v>
                </c:pt>
                <c:pt idx="31428">
                  <c:v>-0.16863600000000001</c:v>
                </c:pt>
                <c:pt idx="31429">
                  <c:v>-0.167654</c:v>
                </c:pt>
                <c:pt idx="31430">
                  <c:v>-0.166683</c:v>
                </c:pt>
                <c:pt idx="31431">
                  <c:v>-0.16572100000000001</c:v>
                </c:pt>
                <c:pt idx="31432">
                  <c:v>-0.16477</c:v>
                </c:pt>
                <c:pt idx="31433">
                  <c:v>-0.16383600000000001</c:v>
                </c:pt>
                <c:pt idx="31434">
                  <c:v>-0.16292100000000001</c:v>
                </c:pt>
                <c:pt idx="31435">
                  <c:v>-0.162027</c:v>
                </c:pt>
                <c:pt idx="31436">
                  <c:v>-0.16115699999999999</c:v>
                </c:pt>
                <c:pt idx="31437">
                  <c:v>-0.16031500000000001</c:v>
                </c:pt>
                <c:pt idx="31438">
                  <c:v>-0.159502</c:v>
                </c:pt>
                <c:pt idx="31439">
                  <c:v>-0.158721</c:v>
                </c:pt>
                <c:pt idx="31440">
                  <c:v>-0.157975</c:v>
                </c:pt>
                <c:pt idx="31441">
                  <c:v>-0.15726699999999999</c:v>
                </c:pt>
                <c:pt idx="31442">
                  <c:v>-0.15659899999999999</c:v>
                </c:pt>
                <c:pt idx="31443">
                  <c:v>-0.155974</c:v>
                </c:pt>
                <c:pt idx="31444">
                  <c:v>-0.155392</c:v>
                </c:pt>
                <c:pt idx="31445">
                  <c:v>-0.15485099999999999</c:v>
                </c:pt>
                <c:pt idx="31446">
                  <c:v>-0.15435199999999999</c:v>
                </c:pt>
                <c:pt idx="31447">
                  <c:v>-0.15389800000000001</c:v>
                </c:pt>
                <c:pt idx="31448">
                  <c:v>-0.15349299999999999</c:v>
                </c:pt>
                <c:pt idx="31449">
                  <c:v>-0.15313599999999999</c:v>
                </c:pt>
                <c:pt idx="31450">
                  <c:v>-0.15282799999999999</c:v>
                </c:pt>
                <c:pt idx="31451">
                  <c:v>-0.15256800000000001</c:v>
                </c:pt>
                <c:pt idx="31452">
                  <c:v>-0.15235499999999999</c:v>
                </c:pt>
                <c:pt idx="31453">
                  <c:v>-0.15218799999999999</c:v>
                </c:pt>
                <c:pt idx="31454">
                  <c:v>-0.15206700000000001</c:v>
                </c:pt>
                <c:pt idx="31455">
                  <c:v>-0.15199599999999999</c:v>
                </c:pt>
                <c:pt idx="31456">
                  <c:v>-0.151977</c:v>
                </c:pt>
                <c:pt idx="31457">
                  <c:v>-0.15201200000000001</c:v>
                </c:pt>
                <c:pt idx="31458">
                  <c:v>-0.15210099999999999</c:v>
                </c:pt>
                <c:pt idx="31459">
                  <c:v>-0.15223800000000001</c:v>
                </c:pt>
                <c:pt idx="31460">
                  <c:v>-0.152422</c:v>
                </c:pt>
                <c:pt idx="31461">
                  <c:v>-0.15265100000000001</c:v>
                </c:pt>
                <c:pt idx="31462">
                  <c:v>-0.152924</c:v>
                </c:pt>
                <c:pt idx="31463">
                  <c:v>-0.15323999999999999</c:v>
                </c:pt>
                <c:pt idx="31464">
                  <c:v>-0.15359600000000001</c:v>
                </c:pt>
                <c:pt idx="31465">
                  <c:v>-0.15399099999999999</c:v>
                </c:pt>
                <c:pt idx="31466">
                  <c:v>-0.15442800000000001</c:v>
                </c:pt>
                <c:pt idx="31467">
                  <c:v>-0.15490999999999999</c:v>
                </c:pt>
                <c:pt idx="31468">
                  <c:v>-0.15543199999999999</c:v>
                </c:pt>
                <c:pt idx="31469">
                  <c:v>-0.15599499999999999</c:v>
                </c:pt>
                <c:pt idx="31470">
                  <c:v>-0.15659500000000001</c:v>
                </c:pt>
                <c:pt idx="31471">
                  <c:v>-0.15723400000000001</c:v>
                </c:pt>
                <c:pt idx="31472">
                  <c:v>-0.15790699999999999</c:v>
                </c:pt>
                <c:pt idx="31473">
                  <c:v>-0.158613</c:v>
                </c:pt>
                <c:pt idx="31474">
                  <c:v>-0.15935299999999999</c:v>
                </c:pt>
                <c:pt idx="31475">
                  <c:v>-0.16012899999999999</c:v>
                </c:pt>
                <c:pt idx="31476">
                  <c:v>-0.160939</c:v>
                </c:pt>
                <c:pt idx="31477">
                  <c:v>-0.16178300000000001</c:v>
                </c:pt>
                <c:pt idx="31478">
                  <c:v>-0.16265499999999999</c:v>
                </c:pt>
                <c:pt idx="31479">
                  <c:v>-0.163554</c:v>
                </c:pt>
                <c:pt idx="31480">
                  <c:v>-0.16447600000000001</c:v>
                </c:pt>
                <c:pt idx="31481">
                  <c:v>-0.16541700000000001</c:v>
                </c:pt>
                <c:pt idx="31482">
                  <c:v>-0.16637399999999999</c:v>
                </c:pt>
                <c:pt idx="31483">
                  <c:v>-0.16734499999999999</c:v>
                </c:pt>
                <c:pt idx="31484">
                  <c:v>-0.16833000000000001</c:v>
                </c:pt>
                <c:pt idx="31485">
                  <c:v>-0.16932700000000001</c:v>
                </c:pt>
                <c:pt idx="31486">
                  <c:v>-0.17033499999999999</c:v>
                </c:pt>
                <c:pt idx="31487">
                  <c:v>-0.17135</c:v>
                </c:pt>
                <c:pt idx="31488">
                  <c:v>-0.17236899999999999</c:v>
                </c:pt>
                <c:pt idx="31489">
                  <c:v>-0.17339099999999999</c:v>
                </c:pt>
                <c:pt idx="31490">
                  <c:v>-0.17441300000000001</c:v>
                </c:pt>
                <c:pt idx="31491">
                  <c:v>-0.175432</c:v>
                </c:pt>
                <c:pt idx="31492">
                  <c:v>-0.17644699999999999</c:v>
                </c:pt>
                <c:pt idx="31493">
                  <c:v>-0.177457</c:v>
                </c:pt>
                <c:pt idx="31494">
                  <c:v>-0.17846000000000001</c:v>
                </c:pt>
                <c:pt idx="31495">
                  <c:v>-0.17945</c:v>
                </c:pt>
                <c:pt idx="31496">
                  <c:v>-0.180425</c:v>
                </c:pt>
                <c:pt idx="31497">
                  <c:v>-0.18137900000000001</c:v>
                </c:pt>
                <c:pt idx="31498">
                  <c:v>-0.182308</c:v>
                </c:pt>
                <c:pt idx="31499">
                  <c:v>-0.18321000000000001</c:v>
                </c:pt>
                <c:pt idx="31500">
                  <c:v>-0.184084</c:v>
                </c:pt>
                <c:pt idx="31501">
                  <c:v>-0.18492500000000001</c:v>
                </c:pt>
                <c:pt idx="31502">
                  <c:v>-0.185728</c:v>
                </c:pt>
                <c:pt idx="31503">
                  <c:v>-0.18648899999999999</c:v>
                </c:pt>
                <c:pt idx="31504">
                  <c:v>-0.18720899999999999</c:v>
                </c:pt>
                <c:pt idx="31505">
                  <c:v>-0.187889</c:v>
                </c:pt>
                <c:pt idx="31506">
                  <c:v>-0.188526</c:v>
                </c:pt>
                <c:pt idx="31507">
                  <c:v>-0.18911600000000001</c:v>
                </c:pt>
                <c:pt idx="31508">
                  <c:v>-0.18965399999999999</c:v>
                </c:pt>
                <c:pt idx="31509">
                  <c:v>-0.190138</c:v>
                </c:pt>
                <c:pt idx="31510">
                  <c:v>-0.19056699999999999</c:v>
                </c:pt>
                <c:pt idx="31511">
                  <c:v>-0.190941</c:v>
                </c:pt>
                <c:pt idx="31512">
                  <c:v>-0.19125600000000001</c:v>
                </c:pt>
                <c:pt idx="31513">
                  <c:v>-0.19150900000000001</c:v>
                </c:pt>
                <c:pt idx="31514">
                  <c:v>-0.19169900000000001</c:v>
                </c:pt>
                <c:pt idx="31515">
                  <c:v>-0.19182399999999999</c:v>
                </c:pt>
                <c:pt idx="31516">
                  <c:v>-0.191883</c:v>
                </c:pt>
                <c:pt idx="31517">
                  <c:v>-0.19187299999999999</c:v>
                </c:pt>
                <c:pt idx="31518">
                  <c:v>-0.19178999999999999</c:v>
                </c:pt>
                <c:pt idx="31519">
                  <c:v>-0.191632</c:v>
                </c:pt>
                <c:pt idx="31520">
                  <c:v>-0.19140099999999999</c:v>
                </c:pt>
                <c:pt idx="31521">
                  <c:v>-0.19109200000000001</c:v>
                </c:pt>
                <c:pt idx="31522">
                  <c:v>-0.19067899999999999</c:v>
                </c:pt>
                <c:pt idx="31523">
                  <c:v>-0.19015799999999999</c:v>
                </c:pt>
                <c:pt idx="31524">
                  <c:v>-0.189554</c:v>
                </c:pt>
                <c:pt idx="31525">
                  <c:v>-0.18887100000000001</c:v>
                </c:pt>
                <c:pt idx="31526">
                  <c:v>-0.18809500000000001</c:v>
                </c:pt>
                <c:pt idx="31527">
                  <c:v>-0.187225</c:v>
                </c:pt>
                <c:pt idx="31528">
                  <c:v>-0.18626599999999999</c:v>
                </c:pt>
                <c:pt idx="31529">
                  <c:v>-0.18521599999999999</c:v>
                </c:pt>
                <c:pt idx="31530">
                  <c:v>-0.18407599999999999</c:v>
                </c:pt>
                <c:pt idx="31531">
                  <c:v>-0.18284300000000001</c:v>
                </c:pt>
                <c:pt idx="31532">
                  <c:v>-0.18151400000000001</c:v>
                </c:pt>
                <c:pt idx="31533">
                  <c:v>-0.180087</c:v>
                </c:pt>
                <c:pt idx="31534">
                  <c:v>-0.178563</c:v>
                </c:pt>
                <c:pt idx="31535">
                  <c:v>-0.17694199999999999</c:v>
                </c:pt>
                <c:pt idx="31536">
                  <c:v>-0.17522499999999999</c:v>
                </c:pt>
                <c:pt idx="31537">
                  <c:v>-0.17341300000000001</c:v>
                </c:pt>
                <c:pt idx="31538">
                  <c:v>-0.17150899999999999</c:v>
                </c:pt>
                <c:pt idx="31539">
                  <c:v>-0.169515</c:v>
                </c:pt>
                <c:pt idx="31540">
                  <c:v>-0.167433</c:v>
                </c:pt>
                <c:pt idx="31541">
                  <c:v>-0.165266</c:v>
                </c:pt>
                <c:pt idx="31542">
                  <c:v>-0.163017</c:v>
                </c:pt>
                <c:pt idx="31543">
                  <c:v>-0.160689</c:v>
                </c:pt>
                <c:pt idx="31544">
                  <c:v>-0.15828500000000001</c:v>
                </c:pt>
                <c:pt idx="31545">
                  <c:v>-0.155805</c:v>
                </c:pt>
                <c:pt idx="31546">
                  <c:v>-0.153251</c:v>
                </c:pt>
                <c:pt idx="31547">
                  <c:v>-0.15062600000000001</c:v>
                </c:pt>
                <c:pt idx="31548">
                  <c:v>-0.14793100000000001</c:v>
                </c:pt>
                <c:pt idx="31549">
                  <c:v>-0.14516599999999999</c:v>
                </c:pt>
                <c:pt idx="31550">
                  <c:v>-0.14233299999999999</c:v>
                </c:pt>
                <c:pt idx="31551">
                  <c:v>-0.139431</c:v>
                </c:pt>
                <c:pt idx="31552">
                  <c:v>-0.136466</c:v>
                </c:pt>
                <c:pt idx="31553">
                  <c:v>-0.13344</c:v>
                </c:pt>
                <c:pt idx="31554">
                  <c:v>-0.130356</c:v>
                </c:pt>
                <c:pt idx="31555">
                  <c:v>-0.127216</c:v>
                </c:pt>
                <c:pt idx="31556">
                  <c:v>-0.12402100000000001</c:v>
                </c:pt>
                <c:pt idx="31557">
                  <c:v>-0.120777</c:v>
                </c:pt>
                <c:pt idx="31558">
                  <c:v>-0.11749</c:v>
                </c:pt>
                <c:pt idx="31559">
                  <c:v>-0.114146</c:v>
                </c:pt>
                <c:pt idx="31560">
                  <c:v>-0.110734</c:v>
                </c:pt>
                <c:pt idx="31561">
                  <c:v>-0.10727</c:v>
                </c:pt>
                <c:pt idx="31562">
                  <c:v>-0.10377</c:v>
                </c:pt>
                <c:pt idx="31563">
                  <c:v>-0.100227</c:v>
                </c:pt>
                <c:pt idx="31564">
                  <c:v>-9.6639900000000001E-2</c:v>
                </c:pt>
                <c:pt idx="31565">
                  <c:v>-9.3018799999999999E-2</c:v>
                </c:pt>
                <c:pt idx="31566">
                  <c:v>-8.9369900000000002E-2</c:v>
                </c:pt>
                <c:pt idx="31567">
                  <c:v>-8.5695999999999994E-2</c:v>
                </c:pt>
                <c:pt idx="31568">
                  <c:v>-8.1999100000000005E-2</c:v>
                </c:pt>
                <c:pt idx="31569">
                  <c:v>-7.8281199999999995E-2</c:v>
                </c:pt>
                <c:pt idx="31570">
                  <c:v>-7.4544299999999994E-2</c:v>
                </c:pt>
                <c:pt idx="31571">
                  <c:v>-7.0791199999999999E-2</c:v>
                </c:pt>
                <c:pt idx="31572">
                  <c:v>-6.7025100000000004E-2</c:v>
                </c:pt>
                <c:pt idx="31573">
                  <c:v>-6.3249799999999995E-2</c:v>
                </c:pt>
                <c:pt idx="31574">
                  <c:v>-5.9469899999999999E-2</c:v>
                </c:pt>
                <c:pt idx="31575">
                  <c:v>-5.5692100000000001E-2</c:v>
                </c:pt>
                <c:pt idx="31576">
                  <c:v>-5.1923400000000001E-2</c:v>
                </c:pt>
                <c:pt idx="31577">
                  <c:v>-4.8170299999999999E-2</c:v>
                </c:pt>
                <c:pt idx="31578">
                  <c:v>-4.4438499999999999E-2</c:v>
                </c:pt>
                <c:pt idx="31579">
                  <c:v>-4.0732999999999998E-2</c:v>
                </c:pt>
                <c:pt idx="31580">
                  <c:v>-3.7056699999999998E-2</c:v>
                </c:pt>
                <c:pt idx="31581">
                  <c:v>-3.3411499999999997E-2</c:v>
                </c:pt>
                <c:pt idx="31582">
                  <c:v>-2.9799300000000001E-2</c:v>
                </c:pt>
                <c:pt idx="31583">
                  <c:v>-2.6223400000000001E-2</c:v>
                </c:pt>
                <c:pt idx="31584">
                  <c:v>-2.2687700000000002E-2</c:v>
                </c:pt>
                <c:pt idx="31585">
                  <c:v>-1.9195299999999998E-2</c:v>
                </c:pt>
                <c:pt idx="31586">
                  <c:v>-1.5749699999999998E-2</c:v>
                </c:pt>
                <c:pt idx="31587">
                  <c:v>-1.23549E-2</c:v>
                </c:pt>
                <c:pt idx="31588" formatCode="0.00E+00">
                  <c:v>-9.0122199999999996E-3</c:v>
                </c:pt>
                <c:pt idx="31589" formatCode="0.00E+00">
                  <c:v>-5.7216200000000002E-3</c:v>
                </c:pt>
                <c:pt idx="31590" formatCode="0.00E+00">
                  <c:v>-2.48474E-3</c:v>
                </c:pt>
                <c:pt idx="31591" formatCode="0.00E+00">
                  <c:v>6.9611100000000002E-4</c:v>
                </c:pt>
                <c:pt idx="31592" formatCode="0.00E+00">
                  <c:v>3.8185699999999999E-3</c:v>
                </c:pt>
                <c:pt idx="31593" formatCode="0.00E+00">
                  <c:v>6.8791700000000004E-3</c:v>
                </c:pt>
                <c:pt idx="31594" formatCode="0.00E+00">
                  <c:v>9.8731600000000006E-3</c:v>
                </c:pt>
                <c:pt idx="31595">
                  <c:v>1.2796200000000001E-2</c:v>
                </c:pt>
                <c:pt idx="31596">
                  <c:v>1.56466E-2</c:v>
                </c:pt>
                <c:pt idx="31597">
                  <c:v>1.8424099999999999E-2</c:v>
                </c:pt>
                <c:pt idx="31598">
                  <c:v>2.11264E-2</c:v>
                </c:pt>
                <c:pt idx="31599">
                  <c:v>2.37488E-2</c:v>
                </c:pt>
                <c:pt idx="31600">
                  <c:v>2.62867E-2</c:v>
                </c:pt>
                <c:pt idx="31601">
                  <c:v>2.8736100000000001E-2</c:v>
                </c:pt>
                <c:pt idx="31602">
                  <c:v>3.1094699999999999E-2</c:v>
                </c:pt>
                <c:pt idx="31603">
                  <c:v>3.3362099999999999E-2</c:v>
                </c:pt>
                <c:pt idx="31604">
                  <c:v>3.5537300000000001E-2</c:v>
                </c:pt>
                <c:pt idx="31605">
                  <c:v>3.7618699999999998E-2</c:v>
                </c:pt>
                <c:pt idx="31606">
                  <c:v>3.9604500000000001E-2</c:v>
                </c:pt>
                <c:pt idx="31607">
                  <c:v>4.1492500000000002E-2</c:v>
                </c:pt>
                <c:pt idx="31608">
                  <c:v>4.3281500000000001E-2</c:v>
                </c:pt>
                <c:pt idx="31609">
                  <c:v>4.4970499999999997E-2</c:v>
                </c:pt>
                <c:pt idx="31610">
                  <c:v>4.6558000000000002E-2</c:v>
                </c:pt>
                <c:pt idx="31611">
                  <c:v>4.8042500000000002E-2</c:v>
                </c:pt>
                <c:pt idx="31612">
                  <c:v>4.9422599999999997E-2</c:v>
                </c:pt>
                <c:pt idx="31613">
                  <c:v>5.0696400000000003E-2</c:v>
                </c:pt>
                <c:pt idx="31614">
                  <c:v>5.1862199999999997E-2</c:v>
                </c:pt>
                <c:pt idx="31615">
                  <c:v>5.2920200000000001E-2</c:v>
                </c:pt>
                <c:pt idx="31616">
                  <c:v>5.3871500000000003E-2</c:v>
                </c:pt>
                <c:pt idx="31617">
                  <c:v>5.4716300000000002E-2</c:v>
                </c:pt>
                <c:pt idx="31618">
                  <c:v>5.5454499999999997E-2</c:v>
                </c:pt>
                <c:pt idx="31619">
                  <c:v>5.6085299999999998E-2</c:v>
                </c:pt>
                <c:pt idx="31620">
                  <c:v>5.6607200000000003E-2</c:v>
                </c:pt>
                <c:pt idx="31621">
                  <c:v>5.7019199999999999E-2</c:v>
                </c:pt>
                <c:pt idx="31622">
                  <c:v>5.7321499999999997E-2</c:v>
                </c:pt>
                <c:pt idx="31623">
                  <c:v>5.7514299999999997E-2</c:v>
                </c:pt>
                <c:pt idx="31624">
                  <c:v>5.7596599999999998E-2</c:v>
                </c:pt>
                <c:pt idx="31625">
                  <c:v>5.7569799999999997E-2</c:v>
                </c:pt>
                <c:pt idx="31626">
                  <c:v>5.7438099999999999E-2</c:v>
                </c:pt>
                <c:pt idx="31627">
                  <c:v>5.7204600000000001E-2</c:v>
                </c:pt>
                <c:pt idx="31628">
                  <c:v>5.6870200000000003E-2</c:v>
                </c:pt>
                <c:pt idx="31629">
                  <c:v>5.64348E-2</c:v>
                </c:pt>
                <c:pt idx="31630">
                  <c:v>5.5898799999999998E-2</c:v>
                </c:pt>
                <c:pt idx="31631">
                  <c:v>5.5262400000000003E-2</c:v>
                </c:pt>
                <c:pt idx="31632">
                  <c:v>5.4525900000000002E-2</c:v>
                </c:pt>
                <c:pt idx="31633">
                  <c:v>5.3691999999999997E-2</c:v>
                </c:pt>
                <c:pt idx="31634">
                  <c:v>5.2765300000000001E-2</c:v>
                </c:pt>
                <c:pt idx="31635">
                  <c:v>5.1748700000000002E-2</c:v>
                </c:pt>
                <c:pt idx="31636">
                  <c:v>5.0642E-2</c:v>
                </c:pt>
                <c:pt idx="31637">
                  <c:v>4.94449E-2</c:v>
                </c:pt>
                <c:pt idx="31638">
                  <c:v>4.8157699999999998E-2</c:v>
                </c:pt>
                <c:pt idx="31639">
                  <c:v>4.6781999999999997E-2</c:v>
                </c:pt>
                <c:pt idx="31640">
                  <c:v>4.5321E-2</c:v>
                </c:pt>
                <c:pt idx="31641">
                  <c:v>4.3778499999999998E-2</c:v>
                </c:pt>
                <c:pt idx="31642">
                  <c:v>4.2157800000000002E-2</c:v>
                </c:pt>
                <c:pt idx="31643">
                  <c:v>4.0462100000000001E-2</c:v>
                </c:pt>
                <c:pt idx="31644">
                  <c:v>3.8693400000000003E-2</c:v>
                </c:pt>
                <c:pt idx="31645">
                  <c:v>3.6853700000000003E-2</c:v>
                </c:pt>
                <c:pt idx="31646">
                  <c:v>3.4944700000000002E-2</c:v>
                </c:pt>
                <c:pt idx="31647">
                  <c:v>3.2967999999999997E-2</c:v>
                </c:pt>
                <c:pt idx="31648">
                  <c:v>3.09252E-2</c:v>
                </c:pt>
                <c:pt idx="31649">
                  <c:v>2.8819000000000001E-2</c:v>
                </c:pt>
                <c:pt idx="31650">
                  <c:v>2.6653099999999999E-2</c:v>
                </c:pt>
                <c:pt idx="31651">
                  <c:v>2.4430500000000001E-2</c:v>
                </c:pt>
                <c:pt idx="31652">
                  <c:v>2.21546E-2</c:v>
                </c:pt>
                <c:pt idx="31653">
                  <c:v>1.98295E-2</c:v>
                </c:pt>
                <c:pt idx="31654">
                  <c:v>1.7458899999999999E-2</c:v>
                </c:pt>
                <c:pt idx="31655">
                  <c:v>1.5045599999999999E-2</c:v>
                </c:pt>
                <c:pt idx="31656">
                  <c:v>1.2592300000000001E-2</c:v>
                </c:pt>
                <c:pt idx="31657">
                  <c:v>1.0102E-2</c:v>
                </c:pt>
                <c:pt idx="31658" formatCode="0.00E+00">
                  <c:v>7.5776799999999998E-3</c:v>
                </c:pt>
                <c:pt idx="31659" formatCode="0.00E+00">
                  <c:v>5.0224600000000003E-3</c:v>
                </c:pt>
                <c:pt idx="31660" formatCode="0.00E+00">
                  <c:v>2.43926E-3</c:v>
                </c:pt>
                <c:pt idx="31661" formatCode="0.00E+00">
                  <c:v>-1.69648E-4</c:v>
                </c:pt>
                <c:pt idx="31662" formatCode="0.00E+00">
                  <c:v>-2.80168E-3</c:v>
                </c:pt>
                <c:pt idx="31663" formatCode="0.00E+00">
                  <c:v>-5.4530999999999998E-3</c:v>
                </c:pt>
                <c:pt idx="31664" formatCode="0.00E+00">
                  <c:v>-8.1199199999999992E-3</c:v>
                </c:pt>
                <c:pt idx="31665">
                  <c:v>-1.07989E-2</c:v>
                </c:pt>
                <c:pt idx="31666">
                  <c:v>-1.3487000000000001E-2</c:v>
                </c:pt>
                <c:pt idx="31667">
                  <c:v>-1.61806E-2</c:v>
                </c:pt>
                <c:pt idx="31668">
                  <c:v>-1.8875800000000002E-2</c:v>
                </c:pt>
                <c:pt idx="31669">
                  <c:v>-2.1569100000000001E-2</c:v>
                </c:pt>
                <c:pt idx="31670">
                  <c:v>-2.4256400000000001E-2</c:v>
                </c:pt>
                <c:pt idx="31671">
                  <c:v>-2.6933100000000001E-2</c:v>
                </c:pt>
                <c:pt idx="31672">
                  <c:v>-2.9595300000000001E-2</c:v>
                </c:pt>
                <c:pt idx="31673">
                  <c:v>-3.2239900000000002E-2</c:v>
                </c:pt>
                <c:pt idx="31674">
                  <c:v>-3.48638E-2</c:v>
                </c:pt>
                <c:pt idx="31675">
                  <c:v>-3.7463400000000001E-2</c:v>
                </c:pt>
                <c:pt idx="31676">
                  <c:v>-4.0035099999999997E-2</c:v>
                </c:pt>
                <c:pt idx="31677">
                  <c:v>-4.2575500000000002E-2</c:v>
                </c:pt>
                <c:pt idx="31678">
                  <c:v>-4.5082200000000003E-2</c:v>
                </c:pt>
                <c:pt idx="31679">
                  <c:v>-4.7553199999999997E-2</c:v>
                </c:pt>
                <c:pt idx="31680">
                  <c:v>-4.9985700000000001E-2</c:v>
                </c:pt>
                <c:pt idx="31681">
                  <c:v>-5.2376100000000002E-2</c:v>
                </c:pt>
                <c:pt idx="31682">
                  <c:v>-5.4721100000000002E-2</c:v>
                </c:pt>
                <c:pt idx="31683">
                  <c:v>-5.7017699999999998E-2</c:v>
                </c:pt>
                <c:pt idx="31684">
                  <c:v>-5.9262700000000001E-2</c:v>
                </c:pt>
                <c:pt idx="31685">
                  <c:v>-6.1453899999999999E-2</c:v>
                </c:pt>
                <c:pt idx="31686">
                  <c:v>-6.3589099999999996E-2</c:v>
                </c:pt>
                <c:pt idx="31687">
                  <c:v>-6.5665399999999999E-2</c:v>
                </c:pt>
                <c:pt idx="31688">
                  <c:v>-6.7679199999999995E-2</c:v>
                </c:pt>
                <c:pt idx="31689">
                  <c:v>-6.96267E-2</c:v>
                </c:pt>
                <c:pt idx="31690">
                  <c:v>-7.1505700000000005E-2</c:v>
                </c:pt>
                <c:pt idx="31691">
                  <c:v>-7.3314599999999994E-2</c:v>
                </c:pt>
                <c:pt idx="31692">
                  <c:v>-7.5051999999999994E-2</c:v>
                </c:pt>
                <c:pt idx="31693">
                  <c:v>-7.6715500000000006E-2</c:v>
                </c:pt>
                <c:pt idx="31694">
                  <c:v>-7.8302099999999999E-2</c:v>
                </c:pt>
                <c:pt idx="31695">
                  <c:v>-7.9809699999999997E-2</c:v>
                </c:pt>
                <c:pt idx="31696">
                  <c:v>-8.1237100000000007E-2</c:v>
                </c:pt>
                <c:pt idx="31697">
                  <c:v>-8.2583000000000004E-2</c:v>
                </c:pt>
                <c:pt idx="31698">
                  <c:v>-8.3845600000000006E-2</c:v>
                </c:pt>
                <c:pt idx="31699">
                  <c:v>-8.5023100000000004E-2</c:v>
                </c:pt>
                <c:pt idx="31700">
                  <c:v>-8.6113899999999993E-2</c:v>
                </c:pt>
                <c:pt idx="31701">
                  <c:v>-8.7116399999999997E-2</c:v>
                </c:pt>
                <c:pt idx="31702">
                  <c:v>-8.80296E-2</c:v>
                </c:pt>
                <c:pt idx="31703">
                  <c:v>-8.8852700000000007E-2</c:v>
                </c:pt>
                <c:pt idx="31704">
                  <c:v>-8.9584999999999998E-2</c:v>
                </c:pt>
                <c:pt idx="31705">
                  <c:v>-9.0225200000000005E-2</c:v>
                </c:pt>
                <c:pt idx="31706">
                  <c:v>-9.0771699999999997E-2</c:v>
                </c:pt>
                <c:pt idx="31707">
                  <c:v>-9.1222999999999999E-2</c:v>
                </c:pt>
                <c:pt idx="31708">
                  <c:v>-9.1578099999999996E-2</c:v>
                </c:pt>
                <c:pt idx="31709">
                  <c:v>-9.1836399999999999E-2</c:v>
                </c:pt>
                <c:pt idx="31710">
                  <c:v>-9.1998499999999997E-2</c:v>
                </c:pt>
                <c:pt idx="31711">
                  <c:v>-9.2064300000000002E-2</c:v>
                </c:pt>
                <c:pt idx="31712">
                  <c:v>-9.2033299999999998E-2</c:v>
                </c:pt>
                <c:pt idx="31713">
                  <c:v>-9.1905399999999998E-2</c:v>
                </c:pt>
                <c:pt idx="31714">
                  <c:v>-9.1680999999999999E-2</c:v>
                </c:pt>
                <c:pt idx="31715">
                  <c:v>-9.1360899999999995E-2</c:v>
                </c:pt>
                <c:pt idx="31716">
                  <c:v>-9.0945100000000001E-2</c:v>
                </c:pt>
                <c:pt idx="31717">
                  <c:v>-9.04335E-2</c:v>
                </c:pt>
                <c:pt idx="31718">
                  <c:v>-8.9825299999999997E-2</c:v>
                </c:pt>
                <c:pt idx="31719">
                  <c:v>-8.9121199999999998E-2</c:v>
                </c:pt>
                <c:pt idx="31720">
                  <c:v>-8.8323100000000002E-2</c:v>
                </c:pt>
                <c:pt idx="31721">
                  <c:v>-8.7432700000000002E-2</c:v>
                </c:pt>
                <c:pt idx="31722">
                  <c:v>-8.6450200000000005E-2</c:v>
                </c:pt>
                <c:pt idx="31723">
                  <c:v>-8.5376300000000002E-2</c:v>
                </c:pt>
                <c:pt idx="31724">
                  <c:v>-8.4212200000000001E-2</c:v>
                </c:pt>
                <c:pt idx="31725">
                  <c:v>-8.2959199999999997E-2</c:v>
                </c:pt>
                <c:pt idx="31726">
                  <c:v>-8.1617800000000004E-2</c:v>
                </c:pt>
                <c:pt idx="31727">
                  <c:v>-8.0187599999999998E-2</c:v>
                </c:pt>
                <c:pt idx="31728">
                  <c:v>-7.86689E-2</c:v>
                </c:pt>
                <c:pt idx="31729">
                  <c:v>-7.7062900000000004E-2</c:v>
                </c:pt>
                <c:pt idx="31730">
                  <c:v>-7.5370900000000005E-2</c:v>
                </c:pt>
                <c:pt idx="31731">
                  <c:v>-7.3594099999999996E-2</c:v>
                </c:pt>
                <c:pt idx="31732">
                  <c:v>-7.17338E-2</c:v>
                </c:pt>
                <c:pt idx="31733">
                  <c:v>-6.9792199999999999E-2</c:v>
                </c:pt>
                <c:pt idx="31734">
                  <c:v>-6.7771499999999998E-2</c:v>
                </c:pt>
                <c:pt idx="31735">
                  <c:v>-6.5673700000000002E-2</c:v>
                </c:pt>
                <c:pt idx="31736">
                  <c:v>-6.3499799999999995E-2</c:v>
                </c:pt>
                <c:pt idx="31737">
                  <c:v>-6.1251399999999998E-2</c:v>
                </c:pt>
                <c:pt idx="31738">
                  <c:v>-5.8930099999999999E-2</c:v>
                </c:pt>
                <c:pt idx="31739">
                  <c:v>-5.6538199999999997E-2</c:v>
                </c:pt>
                <c:pt idx="31740">
                  <c:v>-5.4077399999999998E-2</c:v>
                </c:pt>
                <c:pt idx="31741">
                  <c:v>-5.15498E-2</c:v>
                </c:pt>
                <c:pt idx="31742">
                  <c:v>-4.8957199999999999E-2</c:v>
                </c:pt>
                <c:pt idx="31743">
                  <c:v>-4.63019E-2</c:v>
                </c:pt>
                <c:pt idx="31744">
                  <c:v>-4.3586300000000001E-2</c:v>
                </c:pt>
                <c:pt idx="31745">
                  <c:v>-4.0813200000000001E-2</c:v>
                </c:pt>
                <c:pt idx="31746">
                  <c:v>-3.7984999999999998E-2</c:v>
                </c:pt>
                <c:pt idx="31747">
                  <c:v>-3.5104200000000002E-2</c:v>
                </c:pt>
                <c:pt idx="31748">
                  <c:v>-3.2173199999999999E-2</c:v>
                </c:pt>
                <c:pt idx="31749">
                  <c:v>-2.9194399999999999E-2</c:v>
                </c:pt>
                <c:pt idx="31750">
                  <c:v>-2.6170300000000001E-2</c:v>
                </c:pt>
                <c:pt idx="31751">
                  <c:v>-2.3103100000000001E-2</c:v>
                </c:pt>
                <c:pt idx="31752">
                  <c:v>-1.9994700000000001E-2</c:v>
                </c:pt>
                <c:pt idx="31753">
                  <c:v>-1.6846900000000001E-2</c:v>
                </c:pt>
                <c:pt idx="31754">
                  <c:v>-1.3662199999999999E-2</c:v>
                </c:pt>
                <c:pt idx="31755">
                  <c:v>-1.04426E-2</c:v>
                </c:pt>
                <c:pt idx="31756" formatCode="0.00E+00">
                  <c:v>-7.1898099999999996E-3</c:v>
                </c:pt>
                <c:pt idx="31757" formatCode="0.00E+00">
                  <c:v>-3.9063099999999996E-3</c:v>
                </c:pt>
                <c:pt idx="31758" formatCode="0.00E+00">
                  <c:v>-5.9544299999999997E-4</c:v>
                </c:pt>
                <c:pt idx="31759" formatCode="0.00E+00">
                  <c:v>2.7402300000000002E-3</c:v>
                </c:pt>
                <c:pt idx="31760" formatCode="0.00E+00">
                  <c:v>6.0988700000000002E-3</c:v>
                </c:pt>
                <c:pt idx="31761" formatCode="0.00E+00">
                  <c:v>9.4780799999999998E-3</c:v>
                </c:pt>
                <c:pt idx="31762">
                  <c:v>1.28748E-2</c:v>
                </c:pt>
                <c:pt idx="31763">
                  <c:v>1.6286100000000001E-2</c:v>
                </c:pt>
                <c:pt idx="31764">
                  <c:v>1.9709500000000001E-2</c:v>
                </c:pt>
                <c:pt idx="31765">
                  <c:v>2.31431E-2</c:v>
                </c:pt>
                <c:pt idx="31766">
                  <c:v>2.6584900000000002E-2</c:v>
                </c:pt>
                <c:pt idx="31767">
                  <c:v>3.0032799999999998E-2</c:v>
                </c:pt>
                <c:pt idx="31768">
                  <c:v>3.34845E-2</c:v>
                </c:pt>
                <c:pt idx="31769">
                  <c:v>3.6937499999999998E-2</c:v>
                </c:pt>
                <c:pt idx="31770">
                  <c:v>4.0389599999999998E-2</c:v>
                </c:pt>
                <c:pt idx="31771">
                  <c:v>4.3838700000000001E-2</c:v>
                </c:pt>
                <c:pt idx="31772">
                  <c:v>4.7283400000000003E-2</c:v>
                </c:pt>
                <c:pt idx="31773">
                  <c:v>5.0721799999999997E-2</c:v>
                </c:pt>
                <c:pt idx="31774">
                  <c:v>5.4151600000000001E-2</c:v>
                </c:pt>
                <c:pt idx="31775">
                  <c:v>5.75706E-2</c:v>
                </c:pt>
                <c:pt idx="31776">
                  <c:v>6.0976700000000002E-2</c:v>
                </c:pt>
                <c:pt idx="31777">
                  <c:v>6.4367900000000006E-2</c:v>
                </c:pt>
                <c:pt idx="31778">
                  <c:v>6.7742200000000002E-2</c:v>
                </c:pt>
                <c:pt idx="31779">
                  <c:v>7.10977E-2</c:v>
                </c:pt>
                <c:pt idx="31780">
                  <c:v>7.4432300000000007E-2</c:v>
                </c:pt>
                <c:pt idx="31781">
                  <c:v>7.7743699999999999E-2</c:v>
                </c:pt>
                <c:pt idx="31782">
                  <c:v>8.1029299999999999E-2</c:v>
                </c:pt>
                <c:pt idx="31783">
                  <c:v>8.4286600000000003E-2</c:v>
                </c:pt>
                <c:pt idx="31784">
                  <c:v>8.7513300000000002E-2</c:v>
                </c:pt>
                <c:pt idx="31785">
                  <c:v>9.0707200000000002E-2</c:v>
                </c:pt>
                <c:pt idx="31786">
                  <c:v>9.38663E-2</c:v>
                </c:pt>
                <c:pt idx="31787">
                  <c:v>9.6988900000000003E-2</c:v>
                </c:pt>
                <c:pt idx="31788">
                  <c:v>0.100074</c:v>
                </c:pt>
                <c:pt idx="31789">
                  <c:v>0.10312</c:v>
                </c:pt>
                <c:pt idx="31790">
                  <c:v>0.106126</c:v>
                </c:pt>
                <c:pt idx="31791">
                  <c:v>0.10909099999999999</c:v>
                </c:pt>
                <c:pt idx="31792">
                  <c:v>0.112013</c:v>
                </c:pt>
                <c:pt idx="31793">
                  <c:v>0.11489199999999999</c:v>
                </c:pt>
                <c:pt idx="31794">
                  <c:v>0.117725</c:v>
                </c:pt>
                <c:pt idx="31795">
                  <c:v>0.120513</c:v>
                </c:pt>
                <c:pt idx="31796">
                  <c:v>0.123253</c:v>
                </c:pt>
                <c:pt idx="31797">
                  <c:v>0.125944</c:v>
                </c:pt>
                <c:pt idx="31798">
                  <c:v>0.128584</c:v>
                </c:pt>
                <c:pt idx="31799">
                  <c:v>0.13117200000000001</c:v>
                </c:pt>
                <c:pt idx="31800">
                  <c:v>0.13370499999999999</c:v>
                </c:pt>
                <c:pt idx="31801">
                  <c:v>0.136183</c:v>
                </c:pt>
                <c:pt idx="31802">
                  <c:v>0.138604</c:v>
                </c:pt>
                <c:pt idx="31803">
                  <c:v>0.14096800000000001</c:v>
                </c:pt>
                <c:pt idx="31804">
                  <c:v>0.14327400000000001</c:v>
                </c:pt>
                <c:pt idx="31805">
                  <c:v>0.14552100000000001</c:v>
                </c:pt>
                <c:pt idx="31806">
                  <c:v>0.14770900000000001</c:v>
                </c:pt>
                <c:pt idx="31807">
                  <c:v>0.149836</c:v>
                </c:pt>
                <c:pt idx="31808">
                  <c:v>0.15190100000000001</c:v>
                </c:pt>
                <c:pt idx="31809">
                  <c:v>0.15390300000000001</c:v>
                </c:pt>
                <c:pt idx="31810">
                  <c:v>0.15584100000000001</c:v>
                </c:pt>
                <c:pt idx="31811">
                  <c:v>0.15771499999999999</c:v>
                </c:pt>
                <c:pt idx="31812">
                  <c:v>0.159523</c:v>
                </c:pt>
                <c:pt idx="31813">
                  <c:v>0.16126599999999999</c:v>
                </c:pt>
                <c:pt idx="31814">
                  <c:v>0.162942</c:v>
                </c:pt>
                <c:pt idx="31815">
                  <c:v>0.16455</c:v>
                </c:pt>
                <c:pt idx="31816">
                  <c:v>0.16608800000000001</c:v>
                </c:pt>
                <c:pt idx="31817">
                  <c:v>0.16755700000000001</c:v>
                </c:pt>
                <c:pt idx="31818">
                  <c:v>0.168956</c:v>
                </c:pt>
                <c:pt idx="31819">
                  <c:v>0.17028499999999999</c:v>
                </c:pt>
                <c:pt idx="31820">
                  <c:v>0.171543</c:v>
                </c:pt>
                <c:pt idx="31821">
                  <c:v>0.17272999999999999</c:v>
                </c:pt>
                <c:pt idx="31822">
                  <c:v>0.173844</c:v>
                </c:pt>
                <c:pt idx="31823">
                  <c:v>0.17488300000000001</c:v>
                </c:pt>
                <c:pt idx="31824">
                  <c:v>0.175846</c:v>
                </c:pt>
                <c:pt idx="31825">
                  <c:v>0.176733</c:v>
                </c:pt>
                <c:pt idx="31826">
                  <c:v>0.17754400000000001</c:v>
                </c:pt>
                <c:pt idx="31827">
                  <c:v>0.17827899999999999</c:v>
                </c:pt>
                <c:pt idx="31828">
                  <c:v>0.17893700000000001</c:v>
                </c:pt>
                <c:pt idx="31829">
                  <c:v>0.17952000000000001</c:v>
                </c:pt>
                <c:pt idx="31830">
                  <c:v>0.18002699999999999</c:v>
                </c:pt>
                <c:pt idx="31831">
                  <c:v>0.18045800000000001</c:v>
                </c:pt>
                <c:pt idx="31832">
                  <c:v>0.180814</c:v>
                </c:pt>
                <c:pt idx="31833">
                  <c:v>0.181093</c:v>
                </c:pt>
                <c:pt idx="31834">
                  <c:v>0.18129600000000001</c:v>
                </c:pt>
                <c:pt idx="31835">
                  <c:v>0.181423</c:v>
                </c:pt>
                <c:pt idx="31836">
                  <c:v>0.18147199999999999</c:v>
                </c:pt>
                <c:pt idx="31837">
                  <c:v>0.181445</c:v>
                </c:pt>
                <c:pt idx="31838">
                  <c:v>0.181341</c:v>
                </c:pt>
                <c:pt idx="31839">
                  <c:v>0.18116099999999999</c:v>
                </c:pt>
                <c:pt idx="31840">
                  <c:v>0.18090400000000001</c:v>
                </c:pt>
                <c:pt idx="31841">
                  <c:v>0.18057000000000001</c:v>
                </c:pt>
                <c:pt idx="31842">
                  <c:v>0.18015800000000001</c:v>
                </c:pt>
                <c:pt idx="31843">
                  <c:v>0.17967</c:v>
                </c:pt>
                <c:pt idx="31844">
                  <c:v>0.17910499999999999</c:v>
                </c:pt>
                <c:pt idx="31845">
                  <c:v>0.17846300000000001</c:v>
                </c:pt>
                <c:pt idx="31846">
                  <c:v>0.17774599999999999</c:v>
                </c:pt>
                <c:pt idx="31847">
                  <c:v>0.176952</c:v>
                </c:pt>
                <c:pt idx="31848">
                  <c:v>0.17608199999999999</c:v>
                </c:pt>
                <c:pt idx="31849">
                  <c:v>0.17513600000000001</c:v>
                </c:pt>
                <c:pt idx="31850">
                  <c:v>0.17411399999999999</c:v>
                </c:pt>
                <c:pt idx="31851">
                  <c:v>0.173017</c:v>
                </c:pt>
                <c:pt idx="31852">
                  <c:v>0.171843</c:v>
                </c:pt>
                <c:pt idx="31853">
                  <c:v>0.170594</c:v>
                </c:pt>
                <c:pt idx="31854">
                  <c:v>0.169269</c:v>
                </c:pt>
                <c:pt idx="31855">
                  <c:v>0.16786899999999999</c:v>
                </c:pt>
                <c:pt idx="31856">
                  <c:v>0.16639499999999999</c:v>
                </c:pt>
                <c:pt idx="31857">
                  <c:v>0.16484799999999999</c:v>
                </c:pt>
                <c:pt idx="31858">
                  <c:v>0.16322900000000001</c:v>
                </c:pt>
                <c:pt idx="31859">
                  <c:v>0.16153799999999999</c:v>
                </c:pt>
                <c:pt idx="31860">
                  <c:v>0.159775</c:v>
                </c:pt>
                <c:pt idx="31861">
                  <c:v>0.157942</c:v>
                </c:pt>
                <c:pt idx="31862">
                  <c:v>0.15603900000000001</c:v>
                </c:pt>
                <c:pt idx="31863">
                  <c:v>0.15406700000000001</c:v>
                </c:pt>
                <c:pt idx="31864">
                  <c:v>0.15202599999999999</c:v>
                </c:pt>
                <c:pt idx="31865">
                  <c:v>0.149918</c:v>
                </c:pt>
                <c:pt idx="31866">
                  <c:v>0.14774599999999999</c:v>
                </c:pt>
                <c:pt idx="31867">
                  <c:v>0.145509</c:v>
                </c:pt>
                <c:pt idx="31868">
                  <c:v>0.143209</c:v>
                </c:pt>
                <c:pt idx="31869">
                  <c:v>0.140848</c:v>
                </c:pt>
                <c:pt idx="31870">
                  <c:v>0.13842599999999999</c:v>
                </c:pt>
                <c:pt idx="31871">
                  <c:v>0.13594500000000001</c:v>
                </c:pt>
                <c:pt idx="31872">
                  <c:v>0.133407</c:v>
                </c:pt>
                <c:pt idx="31873">
                  <c:v>0.13081400000000001</c:v>
                </c:pt>
                <c:pt idx="31874">
                  <c:v>0.128168</c:v>
                </c:pt>
                <c:pt idx="31875">
                  <c:v>0.125469</c:v>
                </c:pt>
                <c:pt idx="31876">
                  <c:v>0.12272</c:v>
                </c:pt>
                <c:pt idx="31877">
                  <c:v>0.119921</c:v>
                </c:pt>
                <c:pt idx="31878">
                  <c:v>0.117073</c:v>
                </c:pt>
                <c:pt idx="31879">
                  <c:v>0.11418</c:v>
                </c:pt>
                <c:pt idx="31880">
                  <c:v>0.11124299999999999</c:v>
                </c:pt>
                <c:pt idx="31881">
                  <c:v>0.108264</c:v>
                </c:pt>
                <c:pt idx="31882">
                  <c:v>0.10524600000000001</c:v>
                </c:pt>
                <c:pt idx="31883">
                  <c:v>0.102191</c:v>
                </c:pt>
                <c:pt idx="31884">
                  <c:v>9.9101700000000001E-2</c:v>
                </c:pt>
                <c:pt idx="31885">
                  <c:v>9.5978900000000006E-2</c:v>
                </c:pt>
                <c:pt idx="31886">
                  <c:v>9.2825099999999994E-2</c:v>
                </c:pt>
                <c:pt idx="31887">
                  <c:v>8.9642100000000002E-2</c:v>
                </c:pt>
                <c:pt idx="31888">
                  <c:v>8.6431900000000006E-2</c:v>
                </c:pt>
                <c:pt idx="31889">
                  <c:v>8.3196900000000004E-2</c:v>
                </c:pt>
                <c:pt idx="31890">
                  <c:v>7.99396E-2</c:v>
                </c:pt>
                <c:pt idx="31891">
                  <c:v>7.6662099999999997E-2</c:v>
                </c:pt>
                <c:pt idx="31892">
                  <c:v>7.3366899999999999E-2</c:v>
                </c:pt>
                <c:pt idx="31893">
                  <c:v>7.00567E-2</c:v>
                </c:pt>
                <c:pt idx="31894">
                  <c:v>6.6734500000000002E-2</c:v>
                </c:pt>
                <c:pt idx="31895">
                  <c:v>6.3402799999999995E-2</c:v>
                </c:pt>
                <c:pt idx="31896">
                  <c:v>6.0064399999999997E-2</c:v>
                </c:pt>
                <c:pt idx="31897">
                  <c:v>5.6721899999999999E-2</c:v>
                </c:pt>
                <c:pt idx="31898">
                  <c:v>5.3379000000000003E-2</c:v>
                </c:pt>
                <c:pt idx="31899">
                  <c:v>5.0039E-2</c:v>
                </c:pt>
                <c:pt idx="31900">
                  <c:v>4.6704900000000001E-2</c:v>
                </c:pt>
                <c:pt idx="31901">
                  <c:v>4.3378699999999999E-2</c:v>
                </c:pt>
                <c:pt idx="31902">
                  <c:v>4.0062899999999999E-2</c:v>
                </c:pt>
                <c:pt idx="31903">
                  <c:v>3.6760800000000003E-2</c:v>
                </c:pt>
                <c:pt idx="31904">
                  <c:v>3.3475999999999999E-2</c:v>
                </c:pt>
                <c:pt idx="31905">
                  <c:v>3.02119E-2</c:v>
                </c:pt>
                <c:pt idx="31906">
                  <c:v>2.69714E-2</c:v>
                </c:pt>
                <c:pt idx="31907">
                  <c:v>2.37582E-2</c:v>
                </c:pt>
                <c:pt idx="31908">
                  <c:v>2.0575900000000001E-2</c:v>
                </c:pt>
                <c:pt idx="31909">
                  <c:v>1.7428699999999998E-2</c:v>
                </c:pt>
                <c:pt idx="31910">
                  <c:v>1.43204E-2</c:v>
                </c:pt>
                <c:pt idx="31911">
                  <c:v>1.1254800000000001E-2</c:v>
                </c:pt>
                <c:pt idx="31912" formatCode="0.00E+00">
                  <c:v>8.2350500000000007E-3</c:v>
                </c:pt>
                <c:pt idx="31913" formatCode="0.00E+00">
                  <c:v>5.2639399999999999E-3</c:v>
                </c:pt>
                <c:pt idx="31914" formatCode="0.00E+00">
                  <c:v>2.3441899999999999E-3</c:v>
                </c:pt>
                <c:pt idx="31915" formatCode="0.00E+00">
                  <c:v>-5.2127800000000002E-4</c:v>
                </c:pt>
                <c:pt idx="31916" formatCode="0.00E+00">
                  <c:v>-3.3289700000000001E-3</c:v>
                </c:pt>
                <c:pt idx="31917" formatCode="0.00E+00">
                  <c:v>-6.0748699999999996E-3</c:v>
                </c:pt>
                <c:pt idx="31918" formatCode="0.00E+00">
                  <c:v>-8.7549199999999994E-3</c:v>
                </c:pt>
                <c:pt idx="31919">
                  <c:v>-1.13651E-2</c:v>
                </c:pt>
                <c:pt idx="31920">
                  <c:v>-1.3901800000000001E-2</c:v>
                </c:pt>
                <c:pt idx="31921">
                  <c:v>-1.6361500000000001E-2</c:v>
                </c:pt>
                <c:pt idx="31922">
                  <c:v>-1.87411E-2</c:v>
                </c:pt>
                <c:pt idx="31923">
                  <c:v>-2.1037299999999998E-2</c:v>
                </c:pt>
                <c:pt idx="31924">
                  <c:v>-2.3247400000000001E-2</c:v>
                </c:pt>
                <c:pt idx="31925">
                  <c:v>-2.5369099999999999E-2</c:v>
                </c:pt>
                <c:pt idx="31926">
                  <c:v>-2.7400299999999999E-2</c:v>
                </c:pt>
                <c:pt idx="31927">
                  <c:v>-2.9338400000000001E-2</c:v>
                </c:pt>
                <c:pt idx="31928">
                  <c:v>-3.11804E-2</c:v>
                </c:pt>
                <c:pt idx="31929">
                  <c:v>-3.2923399999999998E-2</c:v>
                </c:pt>
                <c:pt idx="31930">
                  <c:v>-3.4564600000000001E-2</c:v>
                </c:pt>
                <c:pt idx="31931">
                  <c:v>-3.6101300000000003E-2</c:v>
                </c:pt>
                <c:pt idx="31932">
                  <c:v>-3.7530599999999997E-2</c:v>
                </c:pt>
                <c:pt idx="31933">
                  <c:v>-3.8849799999999997E-2</c:v>
                </c:pt>
                <c:pt idx="31934">
                  <c:v>-4.0055899999999998E-2</c:v>
                </c:pt>
                <c:pt idx="31935">
                  <c:v>-4.1145300000000003E-2</c:v>
                </c:pt>
                <c:pt idx="31936">
                  <c:v>-4.2114800000000001E-2</c:v>
                </c:pt>
                <c:pt idx="31937">
                  <c:v>-4.2961199999999998E-2</c:v>
                </c:pt>
                <c:pt idx="31938">
                  <c:v>-4.3682199999999997E-2</c:v>
                </c:pt>
                <c:pt idx="31939">
                  <c:v>-4.4276599999999999E-2</c:v>
                </c:pt>
                <c:pt idx="31940">
                  <c:v>-4.4742999999999998E-2</c:v>
                </c:pt>
                <c:pt idx="31941">
                  <c:v>-4.50797E-2</c:v>
                </c:pt>
                <c:pt idx="31942">
                  <c:v>-4.5285899999999997E-2</c:v>
                </c:pt>
                <c:pt idx="31943">
                  <c:v>-4.5361199999999997E-2</c:v>
                </c:pt>
                <c:pt idx="31944">
                  <c:v>-4.53046E-2</c:v>
                </c:pt>
                <c:pt idx="31945">
                  <c:v>-4.5114899999999999E-2</c:v>
                </c:pt>
                <c:pt idx="31946">
                  <c:v>-4.4790799999999999E-2</c:v>
                </c:pt>
                <c:pt idx="31947">
                  <c:v>-4.4331299999999997E-2</c:v>
                </c:pt>
                <c:pt idx="31948">
                  <c:v>-4.3735299999999998E-2</c:v>
                </c:pt>
                <c:pt idx="31949">
                  <c:v>-4.3002100000000001E-2</c:v>
                </c:pt>
                <c:pt idx="31950">
                  <c:v>-4.2131799999999997E-2</c:v>
                </c:pt>
                <c:pt idx="31951">
                  <c:v>-4.1125000000000002E-2</c:v>
                </c:pt>
                <c:pt idx="31952">
                  <c:v>-3.9982400000000001E-2</c:v>
                </c:pt>
                <c:pt idx="31953">
                  <c:v>-3.8704299999999997E-2</c:v>
                </c:pt>
                <c:pt idx="31954">
                  <c:v>-3.7290700000000003E-2</c:v>
                </c:pt>
                <c:pt idx="31955">
                  <c:v>-3.5741700000000001E-2</c:v>
                </c:pt>
                <c:pt idx="31956">
                  <c:v>-3.4057499999999997E-2</c:v>
                </c:pt>
                <c:pt idx="31957">
                  <c:v>-3.2238700000000002E-2</c:v>
                </c:pt>
                <c:pt idx="31958">
                  <c:v>-3.0285699999999999E-2</c:v>
                </c:pt>
                <c:pt idx="31959">
                  <c:v>-2.81993E-2</c:v>
                </c:pt>
                <c:pt idx="31960">
                  <c:v>-2.59805E-2</c:v>
                </c:pt>
                <c:pt idx="31961">
                  <c:v>-2.3631599999999999E-2</c:v>
                </c:pt>
                <c:pt idx="31962">
                  <c:v>-2.11551E-2</c:v>
                </c:pt>
                <c:pt idx="31963">
                  <c:v>-1.8553500000000001E-2</c:v>
                </c:pt>
                <c:pt idx="31964">
                  <c:v>-1.5829300000000001E-2</c:v>
                </c:pt>
                <c:pt idx="31965">
                  <c:v>-1.2984900000000001E-2</c:v>
                </c:pt>
                <c:pt idx="31966">
                  <c:v>-1.00225E-2</c:v>
                </c:pt>
                <c:pt idx="31967" formatCode="0.00E+00">
                  <c:v>-6.94468E-3</c:v>
                </c:pt>
                <c:pt idx="31968" formatCode="0.00E+00">
                  <c:v>-3.7539499999999998E-3</c:v>
                </c:pt>
                <c:pt idx="31969" formatCode="0.00E+00">
                  <c:v>-4.5273500000000001E-4</c:v>
                </c:pt>
                <c:pt idx="31970" formatCode="0.00E+00">
                  <c:v>2.9561100000000001E-3</c:v>
                </c:pt>
                <c:pt idx="31971" formatCode="0.00E+00">
                  <c:v>6.4696500000000004E-3</c:v>
                </c:pt>
                <c:pt idx="31972">
                  <c:v>1.0085200000000001E-2</c:v>
                </c:pt>
                <c:pt idx="31973">
                  <c:v>1.3799799999999999E-2</c:v>
                </c:pt>
                <c:pt idx="31974">
                  <c:v>1.7610199999999999E-2</c:v>
                </c:pt>
                <c:pt idx="31975">
                  <c:v>2.1512900000000001E-2</c:v>
                </c:pt>
                <c:pt idx="31976">
                  <c:v>2.55044E-2</c:v>
                </c:pt>
                <c:pt idx="31977">
                  <c:v>2.9581199999999998E-2</c:v>
                </c:pt>
                <c:pt idx="31978">
                  <c:v>3.3739600000000002E-2</c:v>
                </c:pt>
                <c:pt idx="31979">
                  <c:v>3.79747E-2</c:v>
                </c:pt>
                <c:pt idx="31980">
                  <c:v>4.2280900000000003E-2</c:v>
                </c:pt>
                <c:pt idx="31981">
                  <c:v>4.6653899999999998E-2</c:v>
                </c:pt>
                <c:pt idx="31982">
                  <c:v>5.1090099999999999E-2</c:v>
                </c:pt>
                <c:pt idx="31983">
                  <c:v>5.5584799999999997E-2</c:v>
                </c:pt>
                <c:pt idx="31984">
                  <c:v>6.01311E-2</c:v>
                </c:pt>
                <c:pt idx="31985">
                  <c:v>6.4721799999999996E-2</c:v>
                </c:pt>
                <c:pt idx="31986">
                  <c:v>6.9353300000000007E-2</c:v>
                </c:pt>
                <c:pt idx="31987">
                  <c:v>7.4024300000000001E-2</c:v>
                </c:pt>
                <c:pt idx="31988">
                  <c:v>7.8731499999999996E-2</c:v>
                </c:pt>
                <c:pt idx="31989">
                  <c:v>8.3469600000000005E-2</c:v>
                </c:pt>
                <c:pt idx="31990">
                  <c:v>8.8232699999999997E-2</c:v>
                </c:pt>
                <c:pt idx="31991">
                  <c:v>9.3015700000000007E-2</c:v>
                </c:pt>
                <c:pt idx="31992">
                  <c:v>9.7813899999999995E-2</c:v>
                </c:pt>
                <c:pt idx="31993">
                  <c:v>0.10262300000000001</c:v>
                </c:pt>
                <c:pt idx="31994">
                  <c:v>0.107436</c:v>
                </c:pt>
                <c:pt idx="31995">
                  <c:v>0.112249</c:v>
                </c:pt>
                <c:pt idx="31996">
                  <c:v>0.11705500000000001</c:v>
                </c:pt>
                <c:pt idx="31997">
                  <c:v>0.121847</c:v>
                </c:pt>
                <c:pt idx="31998">
                  <c:v>0.12662000000000001</c:v>
                </c:pt>
                <c:pt idx="31999">
                  <c:v>0.13136600000000001</c:v>
                </c:pt>
                <c:pt idx="32000">
                  <c:v>0.13608000000000001</c:v>
                </c:pt>
                <c:pt idx="32001">
                  <c:v>0.14075599999999999</c:v>
                </c:pt>
                <c:pt idx="32002">
                  <c:v>0.14538699999999999</c:v>
                </c:pt>
                <c:pt idx="32003">
                  <c:v>0.14996799999999999</c:v>
                </c:pt>
                <c:pt idx="32004">
                  <c:v>0.15449199999999999</c:v>
                </c:pt>
                <c:pt idx="32005">
                  <c:v>0.15895300000000001</c:v>
                </c:pt>
                <c:pt idx="32006">
                  <c:v>0.16334699999999999</c:v>
                </c:pt>
                <c:pt idx="32007">
                  <c:v>0.16767199999999999</c:v>
                </c:pt>
                <c:pt idx="32008">
                  <c:v>0.17192199999999999</c:v>
                </c:pt>
                <c:pt idx="32009">
                  <c:v>0.176089</c:v>
                </c:pt>
                <c:pt idx="32010">
                  <c:v>0.18016699999999999</c:v>
                </c:pt>
                <c:pt idx="32011">
                  <c:v>0.18414800000000001</c:v>
                </c:pt>
                <c:pt idx="32012">
                  <c:v>0.188027</c:v>
                </c:pt>
                <c:pt idx="32013">
                  <c:v>0.191801</c:v>
                </c:pt>
                <c:pt idx="32014">
                  <c:v>0.195465</c:v>
                </c:pt>
                <c:pt idx="32015">
                  <c:v>0.199019</c:v>
                </c:pt>
                <c:pt idx="32016">
                  <c:v>0.202459</c:v>
                </c:pt>
                <c:pt idx="32017">
                  <c:v>0.20578099999999999</c:v>
                </c:pt>
                <c:pt idx="32018">
                  <c:v>0.20898</c:v>
                </c:pt>
                <c:pt idx="32019">
                  <c:v>0.21204799999999999</c:v>
                </c:pt>
                <c:pt idx="32020">
                  <c:v>0.21498100000000001</c:v>
                </c:pt>
                <c:pt idx="32021">
                  <c:v>0.217779</c:v>
                </c:pt>
                <c:pt idx="32022">
                  <c:v>0.22043599999999999</c:v>
                </c:pt>
                <c:pt idx="32023">
                  <c:v>0.22294800000000001</c:v>
                </c:pt>
                <c:pt idx="32024">
                  <c:v>0.22530900000000001</c:v>
                </c:pt>
                <c:pt idx="32025">
                  <c:v>0.227516</c:v>
                </c:pt>
                <c:pt idx="32026">
                  <c:v>0.22956799999999999</c:v>
                </c:pt>
                <c:pt idx="32027">
                  <c:v>0.231461</c:v>
                </c:pt>
                <c:pt idx="32028">
                  <c:v>0.23319400000000001</c:v>
                </c:pt>
                <c:pt idx="32029">
                  <c:v>0.234766</c:v>
                </c:pt>
                <c:pt idx="32030">
                  <c:v>0.236176</c:v>
                </c:pt>
                <c:pt idx="32031">
                  <c:v>0.237424</c:v>
                </c:pt>
                <c:pt idx="32032">
                  <c:v>0.23851</c:v>
                </c:pt>
                <c:pt idx="32033">
                  <c:v>0.239431</c:v>
                </c:pt>
                <c:pt idx="32034">
                  <c:v>0.24018300000000001</c:v>
                </c:pt>
                <c:pt idx="32035">
                  <c:v>0.240763</c:v>
                </c:pt>
                <c:pt idx="32036">
                  <c:v>0.241172</c:v>
                </c:pt>
                <c:pt idx="32037">
                  <c:v>0.24141000000000001</c:v>
                </c:pt>
                <c:pt idx="32038">
                  <c:v>0.241477</c:v>
                </c:pt>
                <c:pt idx="32039">
                  <c:v>0.241371</c:v>
                </c:pt>
                <c:pt idx="32040">
                  <c:v>0.241092</c:v>
                </c:pt>
                <c:pt idx="32041">
                  <c:v>0.24063699999999999</c:v>
                </c:pt>
                <c:pt idx="32042">
                  <c:v>0.240008</c:v>
                </c:pt>
                <c:pt idx="32043">
                  <c:v>0.239205</c:v>
                </c:pt>
                <c:pt idx="32044">
                  <c:v>0.23822499999999999</c:v>
                </c:pt>
                <c:pt idx="32045">
                  <c:v>0.237067</c:v>
                </c:pt>
                <c:pt idx="32046">
                  <c:v>0.235731</c:v>
                </c:pt>
                <c:pt idx="32047">
                  <c:v>0.23421500000000001</c:v>
                </c:pt>
                <c:pt idx="32048">
                  <c:v>0.232518</c:v>
                </c:pt>
                <c:pt idx="32049">
                  <c:v>0.23064299999999999</c:v>
                </c:pt>
                <c:pt idx="32050">
                  <c:v>0.22859599999999999</c:v>
                </c:pt>
                <c:pt idx="32051">
                  <c:v>0.226378</c:v>
                </c:pt>
                <c:pt idx="32052">
                  <c:v>0.223991</c:v>
                </c:pt>
                <c:pt idx="32053">
                  <c:v>0.22143699999999999</c:v>
                </c:pt>
                <c:pt idx="32054">
                  <c:v>0.21872</c:v>
                </c:pt>
                <c:pt idx="32055">
                  <c:v>0.21584600000000001</c:v>
                </c:pt>
                <c:pt idx="32056">
                  <c:v>0.21281700000000001</c:v>
                </c:pt>
                <c:pt idx="32057">
                  <c:v>0.20963499999999999</c:v>
                </c:pt>
                <c:pt idx="32058">
                  <c:v>0.20630200000000001</c:v>
                </c:pt>
                <c:pt idx="32059">
                  <c:v>0.202822</c:v>
                </c:pt>
                <c:pt idx="32060">
                  <c:v>0.19919799999999999</c:v>
                </c:pt>
                <c:pt idx="32061">
                  <c:v>0.195435</c:v>
                </c:pt>
                <c:pt idx="32062">
                  <c:v>0.19153800000000001</c:v>
                </c:pt>
                <c:pt idx="32063">
                  <c:v>0.18751200000000001</c:v>
                </c:pt>
                <c:pt idx="32064">
                  <c:v>0.183364</c:v>
                </c:pt>
                <c:pt idx="32065">
                  <c:v>0.17909900000000001</c:v>
                </c:pt>
                <c:pt idx="32066">
                  <c:v>0.17471900000000001</c:v>
                </c:pt>
                <c:pt idx="32067">
                  <c:v>0.17023199999999999</c:v>
                </c:pt>
                <c:pt idx="32068">
                  <c:v>0.16564200000000001</c:v>
                </c:pt>
                <c:pt idx="32069">
                  <c:v>0.16095699999999999</c:v>
                </c:pt>
                <c:pt idx="32070">
                  <c:v>0.15618000000000001</c:v>
                </c:pt>
                <c:pt idx="32071">
                  <c:v>0.15131600000000001</c:v>
                </c:pt>
                <c:pt idx="32072">
                  <c:v>0.146369</c:v>
                </c:pt>
                <c:pt idx="32073">
                  <c:v>0.141344</c:v>
                </c:pt>
                <c:pt idx="32074">
                  <c:v>0.13624600000000001</c:v>
                </c:pt>
                <c:pt idx="32075">
                  <c:v>0.131079</c:v>
                </c:pt>
                <c:pt idx="32076">
                  <c:v>0.12584799999999999</c:v>
                </c:pt>
                <c:pt idx="32077">
                  <c:v>0.120555</c:v>
                </c:pt>
                <c:pt idx="32078">
                  <c:v>0.115204</c:v>
                </c:pt>
                <c:pt idx="32079">
                  <c:v>0.109804</c:v>
                </c:pt>
                <c:pt idx="32080">
                  <c:v>0.104362</c:v>
                </c:pt>
                <c:pt idx="32081">
                  <c:v>9.8886000000000002E-2</c:v>
                </c:pt>
                <c:pt idx="32082">
                  <c:v>9.3384599999999998E-2</c:v>
                </c:pt>
                <c:pt idx="32083">
                  <c:v>8.78665E-2</c:v>
                </c:pt>
                <c:pt idx="32084">
                  <c:v>8.2337300000000002E-2</c:v>
                </c:pt>
                <c:pt idx="32085">
                  <c:v>7.6799300000000001E-2</c:v>
                </c:pt>
                <c:pt idx="32086">
                  <c:v>7.1256399999999998E-2</c:v>
                </c:pt>
                <c:pt idx="32087">
                  <c:v>6.5717800000000007E-2</c:v>
                </c:pt>
                <c:pt idx="32088">
                  <c:v>6.0193700000000003E-2</c:v>
                </c:pt>
                <c:pt idx="32089">
                  <c:v>5.4691700000000003E-2</c:v>
                </c:pt>
                <c:pt idx="32090">
                  <c:v>4.9218400000000002E-2</c:v>
                </c:pt>
                <c:pt idx="32091">
                  <c:v>4.3779400000000003E-2</c:v>
                </c:pt>
                <c:pt idx="32092">
                  <c:v>3.8379099999999999E-2</c:v>
                </c:pt>
                <c:pt idx="32093">
                  <c:v>3.3022000000000003E-2</c:v>
                </c:pt>
                <c:pt idx="32094">
                  <c:v>2.7714300000000001E-2</c:v>
                </c:pt>
                <c:pt idx="32095">
                  <c:v>2.24619E-2</c:v>
                </c:pt>
                <c:pt idx="32096">
                  <c:v>1.7269099999999999E-2</c:v>
                </c:pt>
                <c:pt idx="32097">
                  <c:v>1.21411E-2</c:v>
                </c:pt>
                <c:pt idx="32098" formatCode="0.00E+00">
                  <c:v>7.0846900000000003E-3</c:v>
                </c:pt>
                <c:pt idx="32099" formatCode="0.00E+00">
                  <c:v>2.1082599999999998E-3</c:v>
                </c:pt>
                <c:pt idx="32100" formatCode="0.00E+00">
                  <c:v>-2.78115E-3</c:v>
                </c:pt>
                <c:pt idx="32101" formatCode="0.00E+00">
                  <c:v>-7.5790099999999997E-3</c:v>
                </c:pt>
                <c:pt idx="32102">
                  <c:v>-1.2282599999999999E-2</c:v>
                </c:pt>
                <c:pt idx="32103">
                  <c:v>-1.6889399999999999E-2</c:v>
                </c:pt>
                <c:pt idx="32104">
                  <c:v>-2.13957E-2</c:v>
                </c:pt>
                <c:pt idx="32105">
                  <c:v>-2.5798000000000001E-2</c:v>
                </c:pt>
                <c:pt idx="32106">
                  <c:v>-3.0092399999999998E-2</c:v>
                </c:pt>
                <c:pt idx="32107">
                  <c:v>-3.4274800000000001E-2</c:v>
                </c:pt>
                <c:pt idx="32108">
                  <c:v>-3.8340899999999997E-2</c:v>
                </c:pt>
                <c:pt idx="32109">
                  <c:v>-4.2285900000000001E-2</c:v>
                </c:pt>
                <c:pt idx="32110">
                  <c:v>-4.6104600000000003E-2</c:v>
                </c:pt>
                <c:pt idx="32111">
                  <c:v>-4.97914E-2</c:v>
                </c:pt>
                <c:pt idx="32112">
                  <c:v>-5.3340499999999999E-2</c:v>
                </c:pt>
                <c:pt idx="32113">
                  <c:v>-5.6748399999999997E-2</c:v>
                </c:pt>
                <c:pt idx="32114">
                  <c:v>-6.0014699999999997E-2</c:v>
                </c:pt>
                <c:pt idx="32115">
                  <c:v>-6.3141199999999995E-2</c:v>
                </c:pt>
                <c:pt idx="32116">
                  <c:v>-6.6128500000000007E-2</c:v>
                </c:pt>
                <c:pt idx="32117">
                  <c:v>-6.8974099999999997E-2</c:v>
                </c:pt>
                <c:pt idx="32118">
                  <c:v>-7.1674299999999996E-2</c:v>
                </c:pt>
                <c:pt idx="32119">
                  <c:v>-7.4226E-2</c:v>
                </c:pt>
                <c:pt idx="32120">
                  <c:v>-7.6626899999999998E-2</c:v>
                </c:pt>
                <c:pt idx="32121">
                  <c:v>-7.8877299999999997E-2</c:v>
                </c:pt>
                <c:pt idx="32122">
                  <c:v>-8.0977800000000003E-2</c:v>
                </c:pt>
                <c:pt idx="32123">
                  <c:v>-8.2924899999999996E-2</c:v>
                </c:pt>
                <c:pt idx="32124">
                  <c:v>-8.4713999999999998E-2</c:v>
                </c:pt>
                <c:pt idx="32125">
                  <c:v>-8.6344500000000005E-2</c:v>
                </c:pt>
                <c:pt idx="32126">
                  <c:v>-8.78192E-2</c:v>
                </c:pt>
                <c:pt idx="32127">
                  <c:v>-8.9140999999999998E-2</c:v>
                </c:pt>
                <c:pt idx="32128">
                  <c:v>-9.0311000000000002E-2</c:v>
                </c:pt>
                <c:pt idx="32129">
                  <c:v>-9.1330099999999997E-2</c:v>
                </c:pt>
                <c:pt idx="32130">
                  <c:v>-9.2197699999999994E-2</c:v>
                </c:pt>
                <c:pt idx="32131">
                  <c:v>-9.2909599999999995E-2</c:v>
                </c:pt>
                <c:pt idx="32132">
                  <c:v>-9.3459E-2</c:v>
                </c:pt>
                <c:pt idx="32133">
                  <c:v>-9.3844399999999994E-2</c:v>
                </c:pt>
                <c:pt idx="32134">
                  <c:v>-9.4071699999999994E-2</c:v>
                </c:pt>
                <c:pt idx="32135">
                  <c:v>-9.41472E-2</c:v>
                </c:pt>
                <c:pt idx="32136">
                  <c:v>-9.4074099999999994E-2</c:v>
                </c:pt>
                <c:pt idx="32137">
                  <c:v>-9.3856300000000004E-2</c:v>
                </c:pt>
                <c:pt idx="32138">
                  <c:v>-9.3499700000000005E-2</c:v>
                </c:pt>
                <c:pt idx="32139">
                  <c:v>-9.3007800000000002E-2</c:v>
                </c:pt>
                <c:pt idx="32140">
                  <c:v>-9.2380900000000002E-2</c:v>
                </c:pt>
                <c:pt idx="32141">
                  <c:v>-9.1619800000000001E-2</c:v>
                </c:pt>
                <c:pt idx="32142">
                  <c:v>-9.07274E-2</c:v>
                </c:pt>
                <c:pt idx="32143">
                  <c:v>-8.9708200000000002E-2</c:v>
                </c:pt>
                <c:pt idx="32144">
                  <c:v>-8.8567199999999999E-2</c:v>
                </c:pt>
                <c:pt idx="32145">
                  <c:v>-8.7309600000000001E-2</c:v>
                </c:pt>
                <c:pt idx="32146">
                  <c:v>-8.5942299999999999E-2</c:v>
                </c:pt>
                <c:pt idx="32147">
                  <c:v>-8.4473400000000004E-2</c:v>
                </c:pt>
                <c:pt idx="32148">
                  <c:v>-8.2910800000000007E-2</c:v>
                </c:pt>
                <c:pt idx="32149">
                  <c:v>-8.1260700000000005E-2</c:v>
                </c:pt>
                <c:pt idx="32150">
                  <c:v>-7.9526700000000006E-2</c:v>
                </c:pt>
                <c:pt idx="32151">
                  <c:v>-7.7711600000000006E-2</c:v>
                </c:pt>
                <c:pt idx="32152">
                  <c:v>-7.5818399999999994E-2</c:v>
                </c:pt>
                <c:pt idx="32153">
                  <c:v>-7.3850600000000002E-2</c:v>
                </c:pt>
                <c:pt idx="32154">
                  <c:v>-7.1812600000000004E-2</c:v>
                </c:pt>
                <c:pt idx="32155">
                  <c:v>-6.9708500000000007E-2</c:v>
                </c:pt>
                <c:pt idx="32156">
                  <c:v>-6.75428E-2</c:v>
                </c:pt>
                <c:pt idx="32157">
                  <c:v>-6.53199E-2</c:v>
                </c:pt>
                <c:pt idx="32158">
                  <c:v>-6.3047099999999995E-2</c:v>
                </c:pt>
                <c:pt idx="32159">
                  <c:v>-6.0734799999999999E-2</c:v>
                </c:pt>
                <c:pt idx="32160">
                  <c:v>-5.8392699999999999E-2</c:v>
                </c:pt>
                <c:pt idx="32161">
                  <c:v>-5.6028000000000001E-2</c:v>
                </c:pt>
                <c:pt idx="32162">
                  <c:v>-5.3645499999999999E-2</c:v>
                </c:pt>
                <c:pt idx="32163">
                  <c:v>-5.1248599999999998E-2</c:v>
                </c:pt>
                <c:pt idx="32164">
                  <c:v>-4.88414E-2</c:v>
                </c:pt>
                <c:pt idx="32165">
                  <c:v>-4.6430300000000001E-2</c:v>
                </c:pt>
                <c:pt idx="32166">
                  <c:v>-4.40235E-2</c:v>
                </c:pt>
                <c:pt idx="32167">
                  <c:v>-4.1629300000000001E-2</c:v>
                </c:pt>
                <c:pt idx="32168">
                  <c:v>-3.9256100000000002E-2</c:v>
                </c:pt>
                <c:pt idx="32169">
                  <c:v>-3.6914599999999999E-2</c:v>
                </c:pt>
                <c:pt idx="32170">
                  <c:v>-3.46138E-2</c:v>
                </c:pt>
                <c:pt idx="32171">
                  <c:v>-3.2359199999999998E-2</c:v>
                </c:pt>
                <c:pt idx="32172">
                  <c:v>-3.0155000000000001E-2</c:v>
                </c:pt>
                <c:pt idx="32173">
                  <c:v>-2.8007299999999999E-2</c:v>
                </c:pt>
                <c:pt idx="32174">
                  <c:v>-2.5923999999999999E-2</c:v>
                </c:pt>
                <c:pt idx="32175">
                  <c:v>-2.3911499999999999E-2</c:v>
                </c:pt>
                <c:pt idx="32176">
                  <c:v>-2.1972800000000001E-2</c:v>
                </c:pt>
                <c:pt idx="32177">
                  <c:v>-2.01123E-2</c:v>
                </c:pt>
                <c:pt idx="32178">
                  <c:v>-1.8337800000000001E-2</c:v>
                </c:pt>
                <c:pt idx="32179">
                  <c:v>-1.6656500000000001E-2</c:v>
                </c:pt>
                <c:pt idx="32180">
                  <c:v>-1.50694E-2</c:v>
                </c:pt>
                <c:pt idx="32181">
                  <c:v>-1.3574900000000001E-2</c:v>
                </c:pt>
                <c:pt idx="32182">
                  <c:v>-1.21735E-2</c:v>
                </c:pt>
                <c:pt idx="32183">
                  <c:v>-1.08676E-2</c:v>
                </c:pt>
                <c:pt idx="32184" formatCode="0.00E+00">
                  <c:v>-9.6577199999999998E-3</c:v>
                </c:pt>
                <c:pt idx="32185" formatCode="0.00E+00">
                  <c:v>-8.5424200000000002E-3</c:v>
                </c:pt>
                <c:pt idx="32186" formatCode="0.00E+00">
                  <c:v>-7.5236399999999998E-3</c:v>
                </c:pt>
                <c:pt idx="32187" formatCode="0.00E+00">
                  <c:v>-6.6080399999999999E-3</c:v>
                </c:pt>
                <c:pt idx="32188" formatCode="0.00E+00">
                  <c:v>-5.8017299999999997E-3</c:v>
                </c:pt>
                <c:pt idx="32189" formatCode="0.00E+00">
                  <c:v>-5.1083700000000001E-3</c:v>
                </c:pt>
                <c:pt idx="32190" formatCode="0.00E+00">
                  <c:v>-4.5317700000000001E-3</c:v>
                </c:pt>
                <c:pt idx="32191" formatCode="0.00E+00">
                  <c:v>-4.0754399999999996E-3</c:v>
                </c:pt>
                <c:pt idx="32192" formatCode="0.00E+00">
                  <c:v>-3.7403200000000001E-3</c:v>
                </c:pt>
                <c:pt idx="32193" formatCode="0.00E+00">
                  <c:v>-3.5265800000000001E-3</c:v>
                </c:pt>
                <c:pt idx="32194" formatCode="0.00E+00">
                  <c:v>-3.4355200000000001E-3</c:v>
                </c:pt>
                <c:pt idx="32195" formatCode="0.00E+00">
                  <c:v>-3.4701599999999999E-3</c:v>
                </c:pt>
                <c:pt idx="32196" formatCode="0.00E+00">
                  <c:v>-3.6340500000000002E-3</c:v>
                </c:pt>
                <c:pt idx="32197" formatCode="0.00E+00">
                  <c:v>-3.9276399999999996E-3</c:v>
                </c:pt>
                <c:pt idx="32198" formatCode="0.00E+00">
                  <c:v>-4.3489899999999996E-3</c:v>
                </c:pt>
                <c:pt idx="32199" formatCode="0.00E+00">
                  <c:v>-4.89881E-3</c:v>
                </c:pt>
                <c:pt idx="32200" formatCode="0.00E+00">
                  <c:v>-5.5817999999999996E-3</c:v>
                </c:pt>
                <c:pt idx="32201" formatCode="0.00E+00">
                  <c:v>-6.4015599999999997E-3</c:v>
                </c:pt>
                <c:pt idx="32202" formatCode="0.00E+00">
                  <c:v>-7.3555799999999996E-3</c:v>
                </c:pt>
                <c:pt idx="32203" formatCode="0.00E+00">
                  <c:v>-8.4357100000000008E-3</c:v>
                </c:pt>
                <c:pt idx="32204" formatCode="0.00E+00">
                  <c:v>-9.6324199999999992E-3</c:v>
                </c:pt>
                <c:pt idx="32205">
                  <c:v>-1.09388E-2</c:v>
                </c:pt>
                <c:pt idx="32206">
                  <c:v>-1.23514E-2</c:v>
                </c:pt>
                <c:pt idx="32207">
                  <c:v>-1.38675E-2</c:v>
                </c:pt>
                <c:pt idx="32208">
                  <c:v>-1.5483200000000001E-2</c:v>
                </c:pt>
                <c:pt idx="32209">
                  <c:v>-1.7195599999999998E-2</c:v>
                </c:pt>
                <c:pt idx="32210">
                  <c:v>-1.9008199999999999E-2</c:v>
                </c:pt>
                <c:pt idx="32211">
                  <c:v>-2.0926400000000001E-2</c:v>
                </c:pt>
                <c:pt idx="32212">
                  <c:v>-2.2948400000000001E-2</c:v>
                </c:pt>
                <c:pt idx="32213">
                  <c:v>-2.5066100000000001E-2</c:v>
                </c:pt>
                <c:pt idx="32214">
                  <c:v>-2.7272399999999999E-2</c:v>
                </c:pt>
                <c:pt idx="32215">
                  <c:v>-2.9562600000000001E-2</c:v>
                </c:pt>
                <c:pt idx="32216">
                  <c:v>-3.19312E-2</c:v>
                </c:pt>
                <c:pt idx="32217">
                  <c:v>-3.4372399999999997E-2</c:v>
                </c:pt>
                <c:pt idx="32218">
                  <c:v>-3.6883399999999997E-2</c:v>
                </c:pt>
                <c:pt idx="32219">
                  <c:v>-3.9463100000000001E-2</c:v>
                </c:pt>
                <c:pt idx="32220">
                  <c:v>-4.2109800000000003E-2</c:v>
                </c:pt>
                <c:pt idx="32221">
                  <c:v>-4.48227E-2</c:v>
                </c:pt>
                <c:pt idx="32222">
                  <c:v>-4.7600799999999999E-2</c:v>
                </c:pt>
                <c:pt idx="32223">
                  <c:v>-5.0440800000000001E-2</c:v>
                </c:pt>
                <c:pt idx="32224">
                  <c:v>-5.33362E-2</c:v>
                </c:pt>
                <c:pt idx="32225">
                  <c:v>-5.6280999999999998E-2</c:v>
                </c:pt>
                <c:pt idx="32226">
                  <c:v>-5.92699E-2</c:v>
                </c:pt>
                <c:pt idx="32227">
                  <c:v>-6.2297400000000003E-2</c:v>
                </c:pt>
                <c:pt idx="32228">
                  <c:v>-6.5359500000000001E-2</c:v>
                </c:pt>
                <c:pt idx="32229">
                  <c:v>-6.8451499999999998E-2</c:v>
                </c:pt>
                <c:pt idx="32230">
                  <c:v>-7.1566099999999994E-2</c:v>
                </c:pt>
                <c:pt idx="32231">
                  <c:v>-7.4694899999999995E-2</c:v>
                </c:pt>
                <c:pt idx="32232">
                  <c:v>-7.7829599999999999E-2</c:v>
                </c:pt>
                <c:pt idx="32233">
                  <c:v>-8.0965099999999998E-2</c:v>
                </c:pt>
                <c:pt idx="32234">
                  <c:v>-8.4097099999999994E-2</c:v>
                </c:pt>
                <c:pt idx="32235">
                  <c:v>-8.7218299999999999E-2</c:v>
                </c:pt>
                <c:pt idx="32236">
                  <c:v>-9.0320200000000003E-2</c:v>
                </c:pt>
                <c:pt idx="32237">
                  <c:v>-9.3395599999999995E-2</c:v>
                </c:pt>
                <c:pt idx="32238">
                  <c:v>-9.6439800000000006E-2</c:v>
                </c:pt>
                <c:pt idx="32239">
                  <c:v>-9.9449599999999999E-2</c:v>
                </c:pt>
                <c:pt idx="32240">
                  <c:v>-0.102425</c:v>
                </c:pt>
                <c:pt idx="32241">
                  <c:v>-0.105367</c:v>
                </c:pt>
                <c:pt idx="32242">
                  <c:v>-0.108275</c:v>
                </c:pt>
                <c:pt idx="32243">
                  <c:v>-0.11114599999999999</c:v>
                </c:pt>
                <c:pt idx="32244">
                  <c:v>-0.11397599999999999</c:v>
                </c:pt>
                <c:pt idx="32245">
                  <c:v>-0.116761</c:v>
                </c:pt>
                <c:pt idx="32246">
                  <c:v>-0.119495</c:v>
                </c:pt>
                <c:pt idx="32247">
                  <c:v>-0.122171</c:v>
                </c:pt>
                <c:pt idx="32248">
                  <c:v>-0.124782</c:v>
                </c:pt>
                <c:pt idx="32249">
                  <c:v>-0.12731700000000001</c:v>
                </c:pt>
                <c:pt idx="32250">
                  <c:v>-0.12977</c:v>
                </c:pt>
                <c:pt idx="32251">
                  <c:v>-0.13214200000000001</c:v>
                </c:pt>
                <c:pt idx="32252">
                  <c:v>-0.134436</c:v>
                </c:pt>
                <c:pt idx="32253">
                  <c:v>-0.136652</c:v>
                </c:pt>
                <c:pt idx="32254">
                  <c:v>-0.13878199999999999</c:v>
                </c:pt>
                <c:pt idx="32255">
                  <c:v>-0.140818</c:v>
                </c:pt>
                <c:pt idx="32256">
                  <c:v>-0.14275599999999999</c:v>
                </c:pt>
                <c:pt idx="32257">
                  <c:v>-0.14459</c:v>
                </c:pt>
                <c:pt idx="32258">
                  <c:v>-0.146315</c:v>
                </c:pt>
                <c:pt idx="32259">
                  <c:v>-0.147928</c:v>
                </c:pt>
                <c:pt idx="32260">
                  <c:v>-0.14943300000000001</c:v>
                </c:pt>
                <c:pt idx="32261">
                  <c:v>-0.15083199999999999</c:v>
                </c:pt>
                <c:pt idx="32262">
                  <c:v>-0.15212500000000001</c:v>
                </c:pt>
                <c:pt idx="32263">
                  <c:v>-0.153312</c:v>
                </c:pt>
                <c:pt idx="32264">
                  <c:v>-0.154393</c:v>
                </c:pt>
                <c:pt idx="32265">
                  <c:v>-0.155364</c:v>
                </c:pt>
                <c:pt idx="32266">
                  <c:v>-0.156218</c:v>
                </c:pt>
                <c:pt idx="32267">
                  <c:v>-0.15695400000000001</c:v>
                </c:pt>
                <c:pt idx="32268">
                  <c:v>-0.15757699999999999</c:v>
                </c:pt>
                <c:pt idx="32269">
                  <c:v>-0.15809500000000001</c:v>
                </c:pt>
                <c:pt idx="32270">
                  <c:v>-0.15851299999999999</c:v>
                </c:pt>
                <c:pt idx="32271">
                  <c:v>-0.158835</c:v>
                </c:pt>
                <c:pt idx="32272">
                  <c:v>-0.15906200000000001</c:v>
                </c:pt>
                <c:pt idx="32273">
                  <c:v>-0.159192</c:v>
                </c:pt>
                <c:pt idx="32274">
                  <c:v>-0.159219</c:v>
                </c:pt>
                <c:pt idx="32275">
                  <c:v>-0.159139</c:v>
                </c:pt>
                <c:pt idx="32276">
                  <c:v>-0.158947</c:v>
                </c:pt>
                <c:pt idx="32277">
                  <c:v>-0.15864600000000001</c:v>
                </c:pt>
                <c:pt idx="32278">
                  <c:v>-0.15823699999999999</c:v>
                </c:pt>
                <c:pt idx="32279">
                  <c:v>-0.157716</c:v>
                </c:pt>
                <c:pt idx="32280">
                  <c:v>-0.157081</c:v>
                </c:pt>
                <c:pt idx="32281">
                  <c:v>-0.15634100000000001</c:v>
                </c:pt>
                <c:pt idx="32282">
                  <c:v>-0.15550700000000001</c:v>
                </c:pt>
                <c:pt idx="32283">
                  <c:v>-0.154589</c:v>
                </c:pt>
                <c:pt idx="32284">
                  <c:v>-0.15359300000000001</c:v>
                </c:pt>
                <c:pt idx="32285">
                  <c:v>-0.152527</c:v>
                </c:pt>
                <c:pt idx="32286">
                  <c:v>-0.151398</c:v>
                </c:pt>
                <c:pt idx="32287">
                  <c:v>-0.15021200000000001</c:v>
                </c:pt>
                <c:pt idx="32288">
                  <c:v>-0.14896899999999999</c:v>
                </c:pt>
                <c:pt idx="32289">
                  <c:v>-0.147674</c:v>
                </c:pt>
                <c:pt idx="32290">
                  <c:v>-0.14633099999999999</c:v>
                </c:pt>
                <c:pt idx="32291">
                  <c:v>-0.14494799999999999</c:v>
                </c:pt>
                <c:pt idx="32292">
                  <c:v>-0.14352799999999999</c:v>
                </c:pt>
                <c:pt idx="32293">
                  <c:v>-0.14207500000000001</c:v>
                </c:pt>
                <c:pt idx="32294">
                  <c:v>-0.140596</c:v>
                </c:pt>
                <c:pt idx="32295">
                  <c:v>-0.139096</c:v>
                </c:pt>
                <c:pt idx="32296">
                  <c:v>-0.137575</c:v>
                </c:pt>
                <c:pt idx="32297">
                  <c:v>-0.13602900000000001</c:v>
                </c:pt>
                <c:pt idx="32298">
                  <c:v>-0.13445399999999999</c:v>
                </c:pt>
                <c:pt idx="32299">
                  <c:v>-0.132856</c:v>
                </c:pt>
                <c:pt idx="32300">
                  <c:v>-0.131244</c:v>
                </c:pt>
                <c:pt idx="32301">
                  <c:v>-0.12962699999999999</c:v>
                </c:pt>
                <c:pt idx="32302">
                  <c:v>-0.12800900000000001</c:v>
                </c:pt>
                <c:pt idx="32303">
                  <c:v>-0.12639500000000001</c:v>
                </c:pt>
                <c:pt idx="32304">
                  <c:v>-0.124792</c:v>
                </c:pt>
                <c:pt idx="32305">
                  <c:v>-0.12320399999999999</c:v>
                </c:pt>
                <c:pt idx="32306">
                  <c:v>-0.12163599999999999</c:v>
                </c:pt>
                <c:pt idx="32307">
                  <c:v>-0.120087</c:v>
                </c:pt>
                <c:pt idx="32308">
                  <c:v>-0.118559</c:v>
                </c:pt>
                <c:pt idx="32309">
                  <c:v>-0.117052</c:v>
                </c:pt>
                <c:pt idx="32310">
                  <c:v>-0.11556900000000001</c:v>
                </c:pt>
                <c:pt idx="32311">
                  <c:v>-0.114117</c:v>
                </c:pt>
                <c:pt idx="32312">
                  <c:v>-0.112709</c:v>
                </c:pt>
                <c:pt idx="32313">
                  <c:v>-0.11135299999999999</c:v>
                </c:pt>
                <c:pt idx="32314">
                  <c:v>-0.110058</c:v>
                </c:pt>
                <c:pt idx="32315">
                  <c:v>-0.10883</c:v>
                </c:pt>
                <c:pt idx="32316">
                  <c:v>-0.107672</c:v>
                </c:pt>
                <c:pt idx="32317">
                  <c:v>-0.106586</c:v>
                </c:pt>
                <c:pt idx="32318">
                  <c:v>-0.105577</c:v>
                </c:pt>
                <c:pt idx="32319">
                  <c:v>-0.104659</c:v>
                </c:pt>
                <c:pt idx="32320">
                  <c:v>-0.10384</c:v>
                </c:pt>
                <c:pt idx="32321">
                  <c:v>-0.10312399999999999</c:v>
                </c:pt>
                <c:pt idx="32322">
                  <c:v>-0.10251300000000001</c:v>
                </c:pt>
                <c:pt idx="32323">
                  <c:v>-0.102007</c:v>
                </c:pt>
                <c:pt idx="32324">
                  <c:v>-0.101604</c:v>
                </c:pt>
                <c:pt idx="32325">
                  <c:v>-0.10130400000000001</c:v>
                </c:pt>
                <c:pt idx="32326">
                  <c:v>-0.10111299999999999</c:v>
                </c:pt>
                <c:pt idx="32327">
                  <c:v>-0.101035</c:v>
                </c:pt>
                <c:pt idx="32328">
                  <c:v>-0.101072</c:v>
                </c:pt>
                <c:pt idx="32329">
                  <c:v>-0.101219</c:v>
                </c:pt>
                <c:pt idx="32330">
                  <c:v>-0.101476</c:v>
                </c:pt>
                <c:pt idx="32331">
                  <c:v>-0.101844</c:v>
                </c:pt>
                <c:pt idx="32332">
                  <c:v>-0.102323</c:v>
                </c:pt>
                <c:pt idx="32333">
                  <c:v>-0.102911</c:v>
                </c:pt>
                <c:pt idx="32334">
                  <c:v>-0.103613</c:v>
                </c:pt>
                <c:pt idx="32335">
                  <c:v>-0.104436</c:v>
                </c:pt>
                <c:pt idx="32336">
                  <c:v>-0.10538500000000001</c:v>
                </c:pt>
                <c:pt idx="32337">
                  <c:v>-0.106463</c:v>
                </c:pt>
                <c:pt idx="32338">
                  <c:v>-0.10767</c:v>
                </c:pt>
                <c:pt idx="32339">
                  <c:v>-0.109003</c:v>
                </c:pt>
                <c:pt idx="32340">
                  <c:v>-0.110458</c:v>
                </c:pt>
                <c:pt idx="32341">
                  <c:v>-0.11203</c:v>
                </c:pt>
                <c:pt idx="32342">
                  <c:v>-0.113718</c:v>
                </c:pt>
                <c:pt idx="32343">
                  <c:v>-0.11552</c:v>
                </c:pt>
                <c:pt idx="32344">
                  <c:v>-0.117438</c:v>
                </c:pt>
                <c:pt idx="32345">
                  <c:v>-0.119475</c:v>
                </c:pt>
                <c:pt idx="32346">
                  <c:v>-0.12163400000000001</c:v>
                </c:pt>
                <c:pt idx="32347">
                  <c:v>-0.123917</c:v>
                </c:pt>
                <c:pt idx="32348">
                  <c:v>-0.12631899999999999</c:v>
                </c:pt>
                <c:pt idx="32349">
                  <c:v>-0.12883800000000001</c:v>
                </c:pt>
                <c:pt idx="32350">
                  <c:v>-0.13147300000000001</c:v>
                </c:pt>
                <c:pt idx="32351">
                  <c:v>-0.13422600000000001</c:v>
                </c:pt>
                <c:pt idx="32352">
                  <c:v>-0.13709399999999999</c:v>
                </c:pt>
                <c:pt idx="32353">
                  <c:v>-0.140071</c:v>
                </c:pt>
                <c:pt idx="32354">
                  <c:v>-0.14315700000000001</c:v>
                </c:pt>
                <c:pt idx="32355">
                  <c:v>-0.14635000000000001</c:v>
                </c:pt>
                <c:pt idx="32356">
                  <c:v>-0.149642</c:v>
                </c:pt>
                <c:pt idx="32357">
                  <c:v>-0.15302199999999999</c:v>
                </c:pt>
                <c:pt idx="32358">
                  <c:v>-0.15648300000000001</c:v>
                </c:pt>
                <c:pt idx="32359">
                  <c:v>-0.16001899999999999</c:v>
                </c:pt>
                <c:pt idx="32360">
                  <c:v>-0.16362199999999999</c:v>
                </c:pt>
                <c:pt idx="32361">
                  <c:v>-0.16728599999999999</c:v>
                </c:pt>
                <c:pt idx="32362">
                  <c:v>-0.171012</c:v>
                </c:pt>
                <c:pt idx="32363">
                  <c:v>-0.17480299999999999</c:v>
                </c:pt>
                <c:pt idx="32364">
                  <c:v>-0.17865300000000001</c:v>
                </c:pt>
                <c:pt idx="32365">
                  <c:v>-0.182559</c:v>
                </c:pt>
                <c:pt idx="32366">
                  <c:v>-0.18651599999999999</c:v>
                </c:pt>
                <c:pt idx="32367">
                  <c:v>-0.190523</c:v>
                </c:pt>
                <c:pt idx="32368">
                  <c:v>-0.194575</c:v>
                </c:pt>
                <c:pt idx="32369">
                  <c:v>-0.19866400000000001</c:v>
                </c:pt>
                <c:pt idx="32370">
                  <c:v>-0.202787</c:v>
                </c:pt>
                <c:pt idx="32371">
                  <c:v>-0.20694399999999999</c:v>
                </c:pt>
                <c:pt idx="32372">
                  <c:v>-0.21113499999999999</c:v>
                </c:pt>
                <c:pt idx="32373">
                  <c:v>-0.21534800000000001</c:v>
                </c:pt>
                <c:pt idx="32374">
                  <c:v>-0.21957199999999999</c:v>
                </c:pt>
                <c:pt idx="32375">
                  <c:v>-0.223798</c:v>
                </c:pt>
                <c:pt idx="32376">
                  <c:v>-0.228021</c:v>
                </c:pt>
                <c:pt idx="32377">
                  <c:v>-0.232243</c:v>
                </c:pt>
                <c:pt idx="32378">
                  <c:v>-0.23646800000000001</c:v>
                </c:pt>
                <c:pt idx="32379">
                  <c:v>-0.240699</c:v>
                </c:pt>
                <c:pt idx="32380">
                  <c:v>-0.24493000000000001</c:v>
                </c:pt>
                <c:pt idx="32381">
                  <c:v>-0.24914500000000001</c:v>
                </c:pt>
                <c:pt idx="32382">
                  <c:v>-0.25333</c:v>
                </c:pt>
                <c:pt idx="32383">
                  <c:v>-0.25747500000000001</c:v>
                </c:pt>
                <c:pt idx="32384">
                  <c:v>-0.261573</c:v>
                </c:pt>
                <c:pt idx="32385">
                  <c:v>-0.265621</c:v>
                </c:pt>
                <c:pt idx="32386">
                  <c:v>-0.26961400000000002</c:v>
                </c:pt>
                <c:pt idx="32387">
                  <c:v>-0.27354899999999999</c:v>
                </c:pt>
                <c:pt idx="32388">
                  <c:v>-0.27742499999999998</c:v>
                </c:pt>
                <c:pt idx="32389">
                  <c:v>-0.28123700000000001</c:v>
                </c:pt>
                <c:pt idx="32390">
                  <c:v>-0.28497899999999998</c:v>
                </c:pt>
                <c:pt idx="32391">
                  <c:v>-0.28864299999999998</c:v>
                </c:pt>
                <c:pt idx="32392">
                  <c:v>-0.29221900000000001</c:v>
                </c:pt>
                <c:pt idx="32393">
                  <c:v>-0.29570200000000002</c:v>
                </c:pt>
                <c:pt idx="32394">
                  <c:v>-0.29909200000000002</c:v>
                </c:pt>
                <c:pt idx="32395">
                  <c:v>-0.30239199999999999</c:v>
                </c:pt>
                <c:pt idx="32396">
                  <c:v>-0.30560100000000001</c:v>
                </c:pt>
                <c:pt idx="32397">
                  <c:v>-0.30871399999999999</c:v>
                </c:pt>
                <c:pt idx="32398">
                  <c:v>-0.31172299999999997</c:v>
                </c:pt>
                <c:pt idx="32399">
                  <c:v>-0.31461899999999998</c:v>
                </c:pt>
                <c:pt idx="32400">
                  <c:v>-0.31739299999999998</c:v>
                </c:pt>
                <c:pt idx="32401">
                  <c:v>-0.32003399999999999</c:v>
                </c:pt>
                <c:pt idx="32402">
                  <c:v>-0.32253100000000001</c:v>
                </c:pt>
                <c:pt idx="32403">
                  <c:v>-0.32487899999999997</c:v>
                </c:pt>
                <c:pt idx="32404">
                  <c:v>-0.327073</c:v>
                </c:pt>
                <c:pt idx="32405">
                  <c:v>-0.32911299999999999</c:v>
                </c:pt>
                <c:pt idx="32406">
                  <c:v>-0.33100200000000002</c:v>
                </c:pt>
                <c:pt idx="32407">
                  <c:v>-0.33274399999999998</c:v>
                </c:pt>
                <c:pt idx="32408">
                  <c:v>-0.334341</c:v>
                </c:pt>
                <c:pt idx="32409">
                  <c:v>-0.335787</c:v>
                </c:pt>
                <c:pt idx="32410">
                  <c:v>-0.33706999999999998</c:v>
                </c:pt>
                <c:pt idx="32411">
                  <c:v>-0.33818399999999998</c:v>
                </c:pt>
                <c:pt idx="32412">
                  <c:v>-0.33913700000000002</c:v>
                </c:pt>
                <c:pt idx="32413">
                  <c:v>-0.33993600000000002</c:v>
                </c:pt>
                <c:pt idx="32414">
                  <c:v>-0.34058300000000002</c:v>
                </c:pt>
                <c:pt idx="32415">
                  <c:v>-0.34107999999999999</c:v>
                </c:pt>
                <c:pt idx="32416">
                  <c:v>-0.34142800000000001</c:v>
                </c:pt>
                <c:pt idx="32417">
                  <c:v>-0.34162999999999999</c:v>
                </c:pt>
                <c:pt idx="32418">
                  <c:v>-0.34167900000000001</c:v>
                </c:pt>
                <c:pt idx="32419">
                  <c:v>-0.34156900000000001</c:v>
                </c:pt>
                <c:pt idx="32420">
                  <c:v>-0.34129799999999999</c:v>
                </c:pt>
                <c:pt idx="32421">
                  <c:v>-0.34086499999999997</c:v>
                </c:pt>
                <c:pt idx="32422">
                  <c:v>-0.34027000000000002</c:v>
                </c:pt>
                <c:pt idx="32423">
                  <c:v>-0.33951100000000001</c:v>
                </c:pt>
                <c:pt idx="32424">
                  <c:v>-0.33859099999999998</c:v>
                </c:pt>
                <c:pt idx="32425">
                  <c:v>-0.33750999999999998</c:v>
                </c:pt>
                <c:pt idx="32426">
                  <c:v>-0.33626800000000001</c:v>
                </c:pt>
                <c:pt idx="32427">
                  <c:v>-0.33486399999999999</c:v>
                </c:pt>
                <c:pt idx="32428">
                  <c:v>-0.33330599999999999</c:v>
                </c:pt>
                <c:pt idx="32429">
                  <c:v>-0.331598</c:v>
                </c:pt>
                <c:pt idx="32430">
                  <c:v>-0.32974399999999998</c:v>
                </c:pt>
                <c:pt idx="32431">
                  <c:v>-0.32774599999999998</c:v>
                </c:pt>
                <c:pt idx="32432">
                  <c:v>-0.32560600000000001</c:v>
                </c:pt>
                <c:pt idx="32433">
                  <c:v>-0.32332499999999997</c:v>
                </c:pt>
                <c:pt idx="32434">
                  <c:v>-0.32090299999999999</c:v>
                </c:pt>
                <c:pt idx="32435">
                  <c:v>-0.31834299999999999</c:v>
                </c:pt>
                <c:pt idx="32436">
                  <c:v>-0.31565300000000002</c:v>
                </c:pt>
                <c:pt idx="32437">
                  <c:v>-0.312836</c:v>
                </c:pt>
                <c:pt idx="32438">
                  <c:v>-0.30988900000000003</c:v>
                </c:pt>
                <c:pt idx="32439">
                  <c:v>-0.30681700000000001</c:v>
                </c:pt>
                <c:pt idx="32440">
                  <c:v>-0.30362800000000001</c:v>
                </c:pt>
                <c:pt idx="32441">
                  <c:v>-0.30032900000000001</c:v>
                </c:pt>
                <c:pt idx="32442">
                  <c:v>-0.29692299999999999</c:v>
                </c:pt>
                <c:pt idx="32443">
                  <c:v>-0.29341499999999998</c:v>
                </c:pt>
                <c:pt idx="32444">
                  <c:v>-0.28981499999999999</c:v>
                </c:pt>
                <c:pt idx="32445">
                  <c:v>-0.28612799999999999</c:v>
                </c:pt>
                <c:pt idx="32446">
                  <c:v>-0.28236099999999997</c:v>
                </c:pt>
                <c:pt idx="32447">
                  <c:v>-0.27852100000000002</c:v>
                </c:pt>
                <c:pt idx="32448">
                  <c:v>-0.274613</c:v>
                </c:pt>
                <c:pt idx="32449">
                  <c:v>-0.27064100000000002</c:v>
                </c:pt>
                <c:pt idx="32450">
                  <c:v>-0.26660899999999998</c:v>
                </c:pt>
                <c:pt idx="32451">
                  <c:v>-0.26251799999999997</c:v>
                </c:pt>
                <c:pt idx="32452">
                  <c:v>-0.25837599999999999</c:v>
                </c:pt>
                <c:pt idx="32453">
                  <c:v>-0.254189</c:v>
                </c:pt>
                <c:pt idx="32454">
                  <c:v>-0.24996299999999999</c:v>
                </c:pt>
                <c:pt idx="32455">
                  <c:v>-0.245703</c:v>
                </c:pt>
                <c:pt idx="32456">
                  <c:v>-0.24141599999999999</c:v>
                </c:pt>
                <c:pt idx="32457">
                  <c:v>-0.23710300000000001</c:v>
                </c:pt>
                <c:pt idx="32458">
                  <c:v>-0.232768</c:v>
                </c:pt>
                <c:pt idx="32459">
                  <c:v>-0.22841600000000001</c:v>
                </c:pt>
                <c:pt idx="32460">
                  <c:v>-0.22405600000000001</c:v>
                </c:pt>
                <c:pt idx="32461">
                  <c:v>-0.219691</c:v>
                </c:pt>
                <c:pt idx="32462">
                  <c:v>-0.21532499999999999</c:v>
                </c:pt>
                <c:pt idx="32463">
                  <c:v>-0.21096300000000001</c:v>
                </c:pt>
                <c:pt idx="32464">
                  <c:v>-0.20660899999999999</c:v>
                </c:pt>
                <c:pt idx="32465">
                  <c:v>-0.202268</c:v>
                </c:pt>
                <c:pt idx="32466">
                  <c:v>-0.19794500000000001</c:v>
                </c:pt>
                <c:pt idx="32467">
                  <c:v>-0.19364500000000001</c:v>
                </c:pt>
                <c:pt idx="32468">
                  <c:v>-0.18936900000000001</c:v>
                </c:pt>
                <c:pt idx="32469">
                  <c:v>-0.18511900000000001</c:v>
                </c:pt>
                <c:pt idx="32470">
                  <c:v>-0.180896</c:v>
                </c:pt>
                <c:pt idx="32471">
                  <c:v>-0.176706</c:v>
                </c:pt>
                <c:pt idx="32472">
                  <c:v>-0.17256299999999999</c:v>
                </c:pt>
                <c:pt idx="32473">
                  <c:v>-0.16848199999999999</c:v>
                </c:pt>
                <c:pt idx="32474">
                  <c:v>-0.164466</c:v>
                </c:pt>
                <c:pt idx="32475">
                  <c:v>-0.16051799999999999</c:v>
                </c:pt>
                <c:pt idx="32476">
                  <c:v>-0.156638</c:v>
                </c:pt>
                <c:pt idx="32477">
                  <c:v>-0.15282899999999999</c:v>
                </c:pt>
                <c:pt idx="32478">
                  <c:v>-0.14909500000000001</c:v>
                </c:pt>
                <c:pt idx="32479">
                  <c:v>-0.14543900000000001</c:v>
                </c:pt>
                <c:pt idx="32480">
                  <c:v>-0.14186799999999999</c:v>
                </c:pt>
                <c:pt idx="32481">
                  <c:v>-0.13839099999999999</c:v>
                </c:pt>
                <c:pt idx="32482">
                  <c:v>-0.13500899999999999</c:v>
                </c:pt>
                <c:pt idx="32483">
                  <c:v>-0.13172500000000001</c:v>
                </c:pt>
                <c:pt idx="32484">
                  <c:v>-0.12853999999999999</c:v>
                </c:pt>
                <c:pt idx="32485">
                  <c:v>-0.12545400000000001</c:v>
                </c:pt>
                <c:pt idx="32486">
                  <c:v>-0.12246799999999999</c:v>
                </c:pt>
                <c:pt idx="32487">
                  <c:v>-0.11958199999999999</c:v>
                </c:pt>
                <c:pt idx="32488">
                  <c:v>-0.116801</c:v>
                </c:pt>
                <c:pt idx="32489">
                  <c:v>-0.11413</c:v>
                </c:pt>
                <c:pt idx="32490">
                  <c:v>-0.111569</c:v>
                </c:pt>
                <c:pt idx="32491">
                  <c:v>-0.109123</c:v>
                </c:pt>
                <c:pt idx="32492">
                  <c:v>-0.106796</c:v>
                </c:pt>
                <c:pt idx="32493">
                  <c:v>-0.104587</c:v>
                </c:pt>
                <c:pt idx="32494">
                  <c:v>-0.102493</c:v>
                </c:pt>
                <c:pt idx="32495">
                  <c:v>-0.100519</c:v>
                </c:pt>
                <c:pt idx="32496">
                  <c:v>-9.8668900000000004E-2</c:v>
                </c:pt>
                <c:pt idx="32497">
                  <c:v>-9.6946199999999996E-2</c:v>
                </c:pt>
                <c:pt idx="32498">
                  <c:v>-9.5351699999999998E-2</c:v>
                </c:pt>
                <c:pt idx="32499">
                  <c:v>-9.3885099999999999E-2</c:v>
                </c:pt>
                <c:pt idx="32500">
                  <c:v>-9.2546699999999996E-2</c:v>
                </c:pt>
                <c:pt idx="32501">
                  <c:v>-9.1337600000000005E-2</c:v>
                </c:pt>
                <c:pt idx="32502">
                  <c:v>-9.0257699999999996E-2</c:v>
                </c:pt>
                <c:pt idx="32503">
                  <c:v>-8.9304400000000006E-2</c:v>
                </c:pt>
                <c:pt idx="32504">
                  <c:v>-8.8476700000000005E-2</c:v>
                </c:pt>
                <c:pt idx="32505">
                  <c:v>-8.7776000000000007E-2</c:v>
                </c:pt>
                <c:pt idx="32506">
                  <c:v>-8.7202699999999994E-2</c:v>
                </c:pt>
                <c:pt idx="32507">
                  <c:v>-8.6751900000000007E-2</c:v>
                </c:pt>
                <c:pt idx="32508">
                  <c:v>-8.64177E-2</c:v>
                </c:pt>
                <c:pt idx="32509">
                  <c:v>-8.6198800000000006E-2</c:v>
                </c:pt>
                <c:pt idx="32510">
                  <c:v>-8.6096800000000001E-2</c:v>
                </c:pt>
                <c:pt idx="32511">
                  <c:v>-8.6110999999999993E-2</c:v>
                </c:pt>
                <c:pt idx="32512">
                  <c:v>-8.6238099999999998E-2</c:v>
                </c:pt>
                <c:pt idx="32513">
                  <c:v>-8.6474200000000001E-2</c:v>
                </c:pt>
                <c:pt idx="32514">
                  <c:v>-8.68144E-2</c:v>
                </c:pt>
                <c:pt idx="32515">
                  <c:v>-8.7255600000000003E-2</c:v>
                </c:pt>
                <c:pt idx="32516">
                  <c:v>-8.7797E-2</c:v>
                </c:pt>
                <c:pt idx="32517">
                  <c:v>-8.8438100000000006E-2</c:v>
                </c:pt>
                <c:pt idx="32518">
                  <c:v>-8.9178400000000005E-2</c:v>
                </c:pt>
                <c:pt idx="32519">
                  <c:v>-9.0015200000000004E-2</c:v>
                </c:pt>
                <c:pt idx="32520">
                  <c:v>-9.0943700000000002E-2</c:v>
                </c:pt>
                <c:pt idx="32521">
                  <c:v>-9.1958999999999999E-2</c:v>
                </c:pt>
                <c:pt idx="32522">
                  <c:v>-9.3058699999999994E-2</c:v>
                </c:pt>
                <c:pt idx="32523">
                  <c:v>-9.42413E-2</c:v>
                </c:pt>
                <c:pt idx="32524">
                  <c:v>-9.5504000000000006E-2</c:v>
                </c:pt>
                <c:pt idx="32525">
                  <c:v>-9.6842800000000007E-2</c:v>
                </c:pt>
                <c:pt idx="32526">
                  <c:v>-9.8253699999999999E-2</c:v>
                </c:pt>
                <c:pt idx="32527">
                  <c:v>-9.9731799999999995E-2</c:v>
                </c:pt>
                <c:pt idx="32528">
                  <c:v>-0.101274</c:v>
                </c:pt>
                <c:pt idx="32529">
                  <c:v>-0.102877</c:v>
                </c:pt>
                <c:pt idx="32530">
                  <c:v>-0.104541</c:v>
                </c:pt>
                <c:pt idx="32531">
                  <c:v>-0.106262</c:v>
                </c:pt>
                <c:pt idx="32532">
                  <c:v>-0.10803699999999999</c:v>
                </c:pt>
                <c:pt idx="32533">
                  <c:v>-0.109864</c:v>
                </c:pt>
                <c:pt idx="32534">
                  <c:v>-0.111736</c:v>
                </c:pt>
                <c:pt idx="32535">
                  <c:v>-0.11364299999999999</c:v>
                </c:pt>
                <c:pt idx="32536">
                  <c:v>-0.115581</c:v>
                </c:pt>
                <c:pt idx="32537">
                  <c:v>-0.117549</c:v>
                </c:pt>
                <c:pt idx="32538">
                  <c:v>-0.119545</c:v>
                </c:pt>
                <c:pt idx="32539">
                  <c:v>-0.12156599999999999</c:v>
                </c:pt>
                <c:pt idx="32540">
                  <c:v>-0.123609</c:v>
                </c:pt>
                <c:pt idx="32541">
                  <c:v>-0.12567400000000001</c:v>
                </c:pt>
                <c:pt idx="32542">
                  <c:v>-0.12776000000000001</c:v>
                </c:pt>
                <c:pt idx="32543">
                  <c:v>-0.12986400000000001</c:v>
                </c:pt>
                <c:pt idx="32544">
                  <c:v>-0.13198399999999999</c:v>
                </c:pt>
                <c:pt idx="32545">
                  <c:v>-0.13411000000000001</c:v>
                </c:pt>
                <c:pt idx="32546">
                  <c:v>-0.136241</c:v>
                </c:pt>
                <c:pt idx="32547">
                  <c:v>-0.138376</c:v>
                </c:pt>
                <c:pt idx="32548">
                  <c:v>-0.14052000000000001</c:v>
                </c:pt>
                <c:pt idx="32549">
                  <c:v>-0.142676</c:v>
                </c:pt>
                <c:pt idx="32550">
                  <c:v>-0.144841</c:v>
                </c:pt>
                <c:pt idx="32551">
                  <c:v>-0.14701</c:v>
                </c:pt>
                <c:pt idx="32552">
                  <c:v>-0.149177</c:v>
                </c:pt>
                <c:pt idx="32553">
                  <c:v>-0.15134</c:v>
                </c:pt>
                <c:pt idx="32554">
                  <c:v>-0.153501</c:v>
                </c:pt>
                <c:pt idx="32555">
                  <c:v>-0.15565499999999999</c:v>
                </c:pt>
                <c:pt idx="32556">
                  <c:v>-0.15779699999999999</c:v>
                </c:pt>
                <c:pt idx="32557">
                  <c:v>-0.15992600000000001</c:v>
                </c:pt>
                <c:pt idx="32558">
                  <c:v>-0.16204399999999999</c:v>
                </c:pt>
                <c:pt idx="32559">
                  <c:v>-0.16414899999999999</c:v>
                </c:pt>
                <c:pt idx="32560">
                  <c:v>-0.166238</c:v>
                </c:pt>
                <c:pt idx="32561">
                  <c:v>-0.16830899999999999</c:v>
                </c:pt>
                <c:pt idx="32562">
                  <c:v>-0.17035900000000001</c:v>
                </c:pt>
                <c:pt idx="32563">
                  <c:v>-0.17238300000000001</c:v>
                </c:pt>
                <c:pt idx="32564">
                  <c:v>-0.17438300000000001</c:v>
                </c:pt>
                <c:pt idx="32565">
                  <c:v>-0.17634</c:v>
                </c:pt>
                <c:pt idx="32566">
                  <c:v>-0.17821699999999999</c:v>
                </c:pt>
                <c:pt idx="32567">
                  <c:v>-0.180035</c:v>
                </c:pt>
                <c:pt idx="32568">
                  <c:v>-0.18183299999999999</c:v>
                </c:pt>
                <c:pt idx="32569">
                  <c:v>-0.18360299999999999</c:v>
                </c:pt>
                <c:pt idx="32570">
                  <c:v>-0.18532999999999999</c:v>
                </c:pt>
                <c:pt idx="32571">
                  <c:v>-0.187024</c:v>
                </c:pt>
                <c:pt idx="32572">
                  <c:v>-0.188697</c:v>
                </c:pt>
                <c:pt idx="32573">
                  <c:v>-0.19034799999999999</c:v>
                </c:pt>
                <c:pt idx="32574">
                  <c:v>-0.19197700000000001</c:v>
                </c:pt>
                <c:pt idx="32575">
                  <c:v>-0.19358300000000001</c:v>
                </c:pt>
                <c:pt idx="32576">
                  <c:v>-0.19516500000000001</c:v>
                </c:pt>
                <c:pt idx="32577">
                  <c:v>-0.19672500000000001</c:v>
                </c:pt>
                <c:pt idx="32578">
                  <c:v>-0.198267</c:v>
                </c:pt>
                <c:pt idx="32579">
                  <c:v>-0.199794</c:v>
                </c:pt>
                <c:pt idx="32580">
                  <c:v>-0.20130500000000001</c:v>
                </c:pt>
                <c:pt idx="32581">
                  <c:v>-0.20280300000000001</c:v>
                </c:pt>
                <c:pt idx="32582">
                  <c:v>-0.20429</c:v>
                </c:pt>
                <c:pt idx="32583">
                  <c:v>-0.20576800000000001</c:v>
                </c:pt>
                <c:pt idx="32584">
                  <c:v>-0.20724200000000001</c:v>
                </c:pt>
                <c:pt idx="32585">
                  <c:v>-0.20871200000000001</c:v>
                </c:pt>
                <c:pt idx="32586">
                  <c:v>-0.210176</c:v>
                </c:pt>
                <c:pt idx="32587">
                  <c:v>-0.21163000000000001</c:v>
                </c:pt>
                <c:pt idx="32588">
                  <c:v>-0.21307100000000001</c:v>
                </c:pt>
                <c:pt idx="32589">
                  <c:v>-0.2145</c:v>
                </c:pt>
                <c:pt idx="32590">
                  <c:v>-0.215918</c:v>
                </c:pt>
                <c:pt idx="32591">
                  <c:v>-0.21732499999999999</c:v>
                </c:pt>
                <c:pt idx="32592">
                  <c:v>-0.218722</c:v>
                </c:pt>
                <c:pt idx="32593">
                  <c:v>-0.22011</c:v>
                </c:pt>
                <c:pt idx="32594">
                  <c:v>-0.22148899999999999</c:v>
                </c:pt>
                <c:pt idx="32595">
                  <c:v>-0.222857</c:v>
                </c:pt>
                <c:pt idx="32596">
                  <c:v>-0.224216</c:v>
                </c:pt>
                <c:pt idx="32597">
                  <c:v>-0.22556399999999999</c:v>
                </c:pt>
                <c:pt idx="32598">
                  <c:v>-0.22690199999999999</c:v>
                </c:pt>
                <c:pt idx="32599">
                  <c:v>-0.22823099999999999</c:v>
                </c:pt>
                <c:pt idx="32600">
                  <c:v>-0.22955500000000001</c:v>
                </c:pt>
                <c:pt idx="32601">
                  <c:v>-0.230875</c:v>
                </c:pt>
                <c:pt idx="32602">
                  <c:v>-0.23219500000000001</c:v>
                </c:pt>
                <c:pt idx="32603">
                  <c:v>-0.233516</c:v>
                </c:pt>
                <c:pt idx="32604">
                  <c:v>-0.23483999999999999</c:v>
                </c:pt>
                <c:pt idx="32605">
                  <c:v>-0.23616699999999999</c:v>
                </c:pt>
                <c:pt idx="32606">
                  <c:v>-0.23749899999999999</c:v>
                </c:pt>
                <c:pt idx="32607">
                  <c:v>-0.23883299999999999</c:v>
                </c:pt>
                <c:pt idx="32608">
                  <c:v>-0.240171</c:v>
                </c:pt>
                <c:pt idx="32609">
                  <c:v>-0.24151</c:v>
                </c:pt>
                <c:pt idx="32610">
                  <c:v>-0.24284900000000001</c:v>
                </c:pt>
                <c:pt idx="32611">
                  <c:v>-0.24418699999999999</c:v>
                </c:pt>
                <c:pt idx="32612">
                  <c:v>-0.24552399999999999</c:v>
                </c:pt>
                <c:pt idx="32613">
                  <c:v>-0.246859</c:v>
                </c:pt>
                <c:pt idx="32614">
                  <c:v>-0.248192</c:v>
                </c:pt>
                <c:pt idx="32615">
                  <c:v>-0.24951699999999999</c:v>
                </c:pt>
                <c:pt idx="32616">
                  <c:v>-0.250832</c:v>
                </c:pt>
                <c:pt idx="32617">
                  <c:v>-0.25213600000000003</c:v>
                </c:pt>
                <c:pt idx="32618">
                  <c:v>-0.25342700000000001</c:v>
                </c:pt>
                <c:pt idx="32619">
                  <c:v>-0.25470599999999999</c:v>
                </c:pt>
                <c:pt idx="32620">
                  <c:v>-0.25597399999999998</c:v>
                </c:pt>
                <c:pt idx="32621">
                  <c:v>-0.25723499999999999</c:v>
                </c:pt>
                <c:pt idx="32622">
                  <c:v>-0.25849</c:v>
                </c:pt>
                <c:pt idx="32623">
                  <c:v>-0.25974000000000003</c:v>
                </c:pt>
                <c:pt idx="32624">
                  <c:v>-0.260986</c:v>
                </c:pt>
                <c:pt idx="32625">
                  <c:v>-0.26222800000000002</c:v>
                </c:pt>
                <c:pt idx="32626">
                  <c:v>-0.263465</c:v>
                </c:pt>
                <c:pt idx="32627">
                  <c:v>-0.26469500000000001</c:v>
                </c:pt>
                <c:pt idx="32628">
                  <c:v>-0.26591500000000001</c:v>
                </c:pt>
                <c:pt idx="32629">
                  <c:v>-0.267123</c:v>
                </c:pt>
                <c:pt idx="32630">
                  <c:v>-0.26832099999999998</c:v>
                </c:pt>
                <c:pt idx="32631">
                  <c:v>-0.26950600000000002</c:v>
                </c:pt>
                <c:pt idx="32632">
                  <c:v>-0.27067000000000002</c:v>
                </c:pt>
                <c:pt idx="32633">
                  <c:v>-0.27180500000000002</c:v>
                </c:pt>
                <c:pt idx="32634">
                  <c:v>-0.27290700000000001</c:v>
                </c:pt>
                <c:pt idx="32635">
                  <c:v>-0.27397700000000003</c:v>
                </c:pt>
                <c:pt idx="32636">
                  <c:v>-0.27501100000000001</c:v>
                </c:pt>
                <c:pt idx="32637">
                  <c:v>-0.276009</c:v>
                </c:pt>
                <c:pt idx="32638">
                  <c:v>-0.27696900000000002</c:v>
                </c:pt>
                <c:pt idx="32639">
                  <c:v>-0.27788600000000002</c:v>
                </c:pt>
                <c:pt idx="32640">
                  <c:v>-0.27875</c:v>
                </c:pt>
                <c:pt idx="32641">
                  <c:v>-0.279559</c:v>
                </c:pt>
                <c:pt idx="32642">
                  <c:v>-0.28031400000000001</c:v>
                </c:pt>
                <c:pt idx="32643">
                  <c:v>-0.281024</c:v>
                </c:pt>
                <c:pt idx="32644">
                  <c:v>-0.28169100000000002</c:v>
                </c:pt>
                <c:pt idx="32645">
                  <c:v>-0.28231299999999998</c:v>
                </c:pt>
                <c:pt idx="32646">
                  <c:v>-0.282885</c:v>
                </c:pt>
                <c:pt idx="32647">
                  <c:v>-0.28340199999999999</c:v>
                </c:pt>
                <c:pt idx="32648">
                  <c:v>-0.28386099999999997</c:v>
                </c:pt>
                <c:pt idx="32649">
                  <c:v>-0.28425499999999998</c:v>
                </c:pt>
                <c:pt idx="32650">
                  <c:v>-0.284582</c:v>
                </c:pt>
                <c:pt idx="32651">
                  <c:v>-0.28483999999999998</c:v>
                </c:pt>
                <c:pt idx="32652">
                  <c:v>-0.28503200000000001</c:v>
                </c:pt>
                <c:pt idx="32653">
                  <c:v>-0.285159</c:v>
                </c:pt>
                <c:pt idx="32654">
                  <c:v>-0.28522199999999998</c:v>
                </c:pt>
                <c:pt idx="32655">
                  <c:v>-0.285219</c:v>
                </c:pt>
                <c:pt idx="32656">
                  <c:v>-0.28514600000000001</c:v>
                </c:pt>
                <c:pt idx="32657">
                  <c:v>-0.28500500000000001</c:v>
                </c:pt>
                <c:pt idx="32658">
                  <c:v>-0.28479599999999999</c:v>
                </c:pt>
                <c:pt idx="32659">
                  <c:v>-0.284495</c:v>
                </c:pt>
                <c:pt idx="32660">
                  <c:v>-0.284082</c:v>
                </c:pt>
                <c:pt idx="32661">
                  <c:v>-0.28356900000000002</c:v>
                </c:pt>
                <c:pt idx="32662">
                  <c:v>-0.28297099999999997</c:v>
                </c:pt>
                <c:pt idx="32663">
                  <c:v>-0.282275</c:v>
                </c:pt>
                <c:pt idx="32664">
                  <c:v>-0.281474</c:v>
                </c:pt>
                <c:pt idx="32665">
                  <c:v>-0.28057199999999999</c:v>
                </c:pt>
                <c:pt idx="32666">
                  <c:v>-0.27956999999999999</c:v>
                </c:pt>
                <c:pt idx="32667">
                  <c:v>-0.27846599999999999</c:v>
                </c:pt>
                <c:pt idx="32668">
                  <c:v>-0.277256</c:v>
                </c:pt>
                <c:pt idx="32669">
                  <c:v>-0.27593899999999999</c:v>
                </c:pt>
                <c:pt idx="32670">
                  <c:v>-0.27450999999999998</c:v>
                </c:pt>
                <c:pt idx="32671">
                  <c:v>-0.27296599999999999</c:v>
                </c:pt>
                <c:pt idx="32672">
                  <c:v>-0.27131100000000002</c:v>
                </c:pt>
                <c:pt idx="32673">
                  <c:v>-0.26954600000000001</c:v>
                </c:pt>
                <c:pt idx="32674">
                  <c:v>-0.26767400000000002</c:v>
                </c:pt>
                <c:pt idx="32675">
                  <c:v>-0.26569799999999999</c:v>
                </c:pt>
                <c:pt idx="32676">
                  <c:v>-0.26361600000000002</c:v>
                </c:pt>
                <c:pt idx="32677">
                  <c:v>-0.26143100000000002</c:v>
                </c:pt>
                <c:pt idx="32678">
                  <c:v>-0.25914300000000001</c:v>
                </c:pt>
                <c:pt idx="32679">
                  <c:v>-0.25675500000000001</c:v>
                </c:pt>
                <c:pt idx="32680">
                  <c:v>-0.25426599999999999</c:v>
                </c:pt>
                <c:pt idx="32681">
                  <c:v>-0.25167499999999998</c:v>
                </c:pt>
                <c:pt idx="32682">
                  <c:v>-0.24898000000000001</c:v>
                </c:pt>
                <c:pt idx="32683">
                  <c:v>-0.24618399999999999</c:v>
                </c:pt>
                <c:pt idx="32684">
                  <c:v>-0.24329000000000001</c:v>
                </c:pt>
                <c:pt idx="32685">
                  <c:v>-0.24029600000000001</c:v>
                </c:pt>
                <c:pt idx="32686">
                  <c:v>-0.237202</c:v>
                </c:pt>
                <c:pt idx="32687">
                  <c:v>-0.23400699999999999</c:v>
                </c:pt>
                <c:pt idx="32688">
                  <c:v>-0.230713</c:v>
                </c:pt>
                <c:pt idx="32689">
                  <c:v>-0.227321</c:v>
                </c:pt>
                <c:pt idx="32690">
                  <c:v>-0.22382099999999999</c:v>
                </c:pt>
                <c:pt idx="32691">
                  <c:v>-0.220193</c:v>
                </c:pt>
                <c:pt idx="32692">
                  <c:v>-0.216446</c:v>
                </c:pt>
                <c:pt idx="32693">
                  <c:v>-0.21260599999999999</c:v>
                </c:pt>
                <c:pt idx="32694">
                  <c:v>-0.208672</c:v>
                </c:pt>
                <c:pt idx="32695">
                  <c:v>-0.20463700000000001</c:v>
                </c:pt>
                <c:pt idx="32696">
                  <c:v>-0.20050899999999999</c:v>
                </c:pt>
                <c:pt idx="32697">
                  <c:v>-0.196297</c:v>
                </c:pt>
                <c:pt idx="32698">
                  <c:v>-0.19200300000000001</c:v>
                </c:pt>
                <c:pt idx="32699">
                  <c:v>-0.18762999999999999</c:v>
                </c:pt>
                <c:pt idx="32700">
                  <c:v>-0.18317900000000001</c:v>
                </c:pt>
                <c:pt idx="32701">
                  <c:v>-0.17865300000000001</c:v>
                </c:pt>
                <c:pt idx="32702">
                  <c:v>-0.17405300000000001</c:v>
                </c:pt>
                <c:pt idx="32703">
                  <c:v>-0.16938700000000001</c:v>
                </c:pt>
                <c:pt idx="32704">
                  <c:v>-0.164656</c:v>
                </c:pt>
                <c:pt idx="32705">
                  <c:v>-0.15986400000000001</c:v>
                </c:pt>
                <c:pt idx="32706">
                  <c:v>-0.15501599999999999</c:v>
                </c:pt>
                <c:pt idx="32707">
                  <c:v>-0.150117</c:v>
                </c:pt>
                <c:pt idx="32708">
                  <c:v>-0.145174</c:v>
                </c:pt>
                <c:pt idx="32709">
                  <c:v>-0.14019000000000001</c:v>
                </c:pt>
                <c:pt idx="32710">
                  <c:v>-0.13517100000000001</c:v>
                </c:pt>
                <c:pt idx="32711">
                  <c:v>-0.13011900000000001</c:v>
                </c:pt>
                <c:pt idx="32712">
                  <c:v>-0.12503900000000001</c:v>
                </c:pt>
                <c:pt idx="32713">
                  <c:v>-0.119933</c:v>
                </c:pt>
                <c:pt idx="32714">
                  <c:v>-0.11480799999999999</c:v>
                </c:pt>
                <c:pt idx="32715">
                  <c:v>-0.109668</c:v>
                </c:pt>
                <c:pt idx="32716">
                  <c:v>-0.104517</c:v>
                </c:pt>
                <c:pt idx="32717">
                  <c:v>-9.9359900000000001E-2</c:v>
                </c:pt>
                <c:pt idx="32718">
                  <c:v>-9.4201800000000002E-2</c:v>
                </c:pt>
                <c:pt idx="32719">
                  <c:v>-8.9045600000000003E-2</c:v>
                </c:pt>
                <c:pt idx="32720">
                  <c:v>-8.3894099999999999E-2</c:v>
                </c:pt>
                <c:pt idx="32721">
                  <c:v>-7.8752100000000005E-2</c:v>
                </c:pt>
                <c:pt idx="32722">
                  <c:v>-7.3624800000000004E-2</c:v>
                </c:pt>
                <c:pt idx="32723">
                  <c:v>-6.8517999999999996E-2</c:v>
                </c:pt>
                <c:pt idx="32724">
                  <c:v>-6.3438599999999998E-2</c:v>
                </c:pt>
                <c:pt idx="32725">
                  <c:v>-5.8391699999999998E-2</c:v>
                </c:pt>
                <c:pt idx="32726">
                  <c:v>-5.3380700000000003E-2</c:v>
                </c:pt>
                <c:pt idx="32727">
                  <c:v>-4.8409899999999999E-2</c:v>
                </c:pt>
                <c:pt idx="32728">
                  <c:v>-4.3484200000000001E-2</c:v>
                </c:pt>
                <c:pt idx="32729">
                  <c:v>-3.8608900000000002E-2</c:v>
                </c:pt>
                <c:pt idx="32730">
                  <c:v>-3.3789300000000001E-2</c:v>
                </c:pt>
                <c:pt idx="32731">
                  <c:v>-2.90312E-2</c:v>
                </c:pt>
                <c:pt idx="32732">
                  <c:v>-2.4339900000000001E-2</c:v>
                </c:pt>
                <c:pt idx="32733">
                  <c:v>-1.9718200000000002E-2</c:v>
                </c:pt>
                <c:pt idx="32734">
                  <c:v>-1.51678E-2</c:v>
                </c:pt>
                <c:pt idx="32735">
                  <c:v>-1.0693299999999999E-2</c:v>
                </c:pt>
                <c:pt idx="32736" formatCode="0.00E+00">
                  <c:v>-6.3011999999999999E-3</c:v>
                </c:pt>
                <c:pt idx="32737" formatCode="0.00E+00">
                  <c:v>-1.99796E-3</c:v>
                </c:pt>
                <c:pt idx="32738" formatCode="0.00E+00">
                  <c:v>2.21083E-3</c:v>
                </c:pt>
                <c:pt idx="32739" formatCode="0.00E+00">
                  <c:v>6.3212800000000003E-3</c:v>
                </c:pt>
                <c:pt idx="32740">
                  <c:v>1.03316E-2</c:v>
                </c:pt>
                <c:pt idx="32741">
                  <c:v>1.4239999999999999E-2</c:v>
                </c:pt>
                <c:pt idx="32742">
                  <c:v>1.8042900000000001E-2</c:v>
                </c:pt>
                <c:pt idx="32743">
                  <c:v>2.17357E-2</c:v>
                </c:pt>
                <c:pt idx="32744">
                  <c:v>2.5312399999999999E-2</c:v>
                </c:pt>
                <c:pt idx="32745">
                  <c:v>2.87671E-2</c:v>
                </c:pt>
                <c:pt idx="32746">
                  <c:v>3.2094699999999997E-2</c:v>
                </c:pt>
                <c:pt idx="32747">
                  <c:v>3.52904E-2</c:v>
                </c:pt>
                <c:pt idx="32748">
                  <c:v>3.8349599999999998E-2</c:v>
                </c:pt>
                <c:pt idx="32749">
                  <c:v>4.1270000000000001E-2</c:v>
                </c:pt>
                <c:pt idx="32750">
                  <c:v>4.4050899999999997E-2</c:v>
                </c:pt>
                <c:pt idx="32751">
                  <c:v>4.6690000000000002E-2</c:v>
                </c:pt>
                <c:pt idx="32752">
                  <c:v>4.9184400000000003E-2</c:v>
                </c:pt>
                <c:pt idx="32753">
                  <c:v>5.1531899999999999E-2</c:v>
                </c:pt>
                <c:pt idx="32754">
                  <c:v>5.3730300000000002E-2</c:v>
                </c:pt>
                <c:pt idx="32755">
                  <c:v>5.5776300000000001E-2</c:v>
                </c:pt>
                <c:pt idx="32756">
                  <c:v>5.7666799999999997E-2</c:v>
                </c:pt>
                <c:pt idx="32757">
                  <c:v>5.94009E-2</c:v>
                </c:pt>
                <c:pt idx="32758">
                  <c:v>6.0978200000000003E-2</c:v>
                </c:pt>
                <c:pt idx="32759">
                  <c:v>6.2397599999999998E-2</c:v>
                </c:pt>
                <c:pt idx="32760">
                  <c:v>6.3657500000000006E-2</c:v>
                </c:pt>
                <c:pt idx="32761">
                  <c:v>6.4756099999999997E-2</c:v>
                </c:pt>
                <c:pt idx="32762">
                  <c:v>6.5691600000000003E-2</c:v>
                </c:pt>
                <c:pt idx="32763">
                  <c:v>6.6461900000000004E-2</c:v>
                </c:pt>
                <c:pt idx="32764">
                  <c:v>6.7066799999999996E-2</c:v>
                </c:pt>
                <c:pt idx="32765">
                  <c:v>6.7508899999999997E-2</c:v>
                </c:pt>
                <c:pt idx="32766">
                  <c:v>6.7789799999999997E-2</c:v>
                </c:pt>
                <c:pt idx="32767">
                  <c:v>6.7907599999999999E-2</c:v>
                </c:pt>
                <c:pt idx="32768">
                  <c:v>6.7859600000000006E-2</c:v>
                </c:pt>
                <c:pt idx="32769">
                  <c:v>6.7643599999999998E-2</c:v>
                </c:pt>
                <c:pt idx="32770">
                  <c:v>6.72595E-2</c:v>
                </c:pt>
                <c:pt idx="32771">
                  <c:v>6.6710000000000005E-2</c:v>
                </c:pt>
                <c:pt idx="32772">
                  <c:v>6.5998100000000004E-2</c:v>
                </c:pt>
                <c:pt idx="32773">
                  <c:v>6.5125799999999998E-2</c:v>
                </c:pt>
                <c:pt idx="32774">
                  <c:v>6.4094499999999999E-2</c:v>
                </c:pt>
                <c:pt idx="32775">
                  <c:v>6.2905799999999998E-2</c:v>
                </c:pt>
                <c:pt idx="32776">
                  <c:v>6.1560999999999998E-2</c:v>
                </c:pt>
                <c:pt idx="32777">
                  <c:v>6.0061299999999998E-2</c:v>
                </c:pt>
                <c:pt idx="32778">
                  <c:v>5.8407399999999998E-2</c:v>
                </c:pt>
                <c:pt idx="32779">
                  <c:v>5.6600200000000003E-2</c:v>
                </c:pt>
                <c:pt idx="32780">
                  <c:v>5.46426E-2</c:v>
                </c:pt>
                <c:pt idx="32781">
                  <c:v>5.2538599999999998E-2</c:v>
                </c:pt>
                <c:pt idx="32782">
                  <c:v>5.0292000000000003E-2</c:v>
                </c:pt>
                <c:pt idx="32783">
                  <c:v>4.7905700000000002E-2</c:v>
                </c:pt>
                <c:pt idx="32784">
                  <c:v>4.5384500000000001E-2</c:v>
                </c:pt>
                <c:pt idx="32785">
                  <c:v>4.2733500000000001E-2</c:v>
                </c:pt>
                <c:pt idx="32786">
                  <c:v>3.9955999999999998E-2</c:v>
                </c:pt>
                <c:pt idx="32787">
                  <c:v>3.7054499999999997E-2</c:v>
                </c:pt>
                <c:pt idx="32788">
                  <c:v>3.4032E-2</c:v>
                </c:pt>
                <c:pt idx="32789">
                  <c:v>3.0891499999999999E-2</c:v>
                </c:pt>
                <c:pt idx="32790">
                  <c:v>2.7637200000000001E-2</c:v>
                </c:pt>
                <c:pt idx="32791">
                  <c:v>2.4273200000000002E-2</c:v>
                </c:pt>
                <c:pt idx="32792">
                  <c:v>2.08034E-2</c:v>
                </c:pt>
                <c:pt idx="32793">
                  <c:v>1.7231900000000001E-2</c:v>
                </c:pt>
                <c:pt idx="32794">
                  <c:v>1.35637E-2</c:v>
                </c:pt>
                <c:pt idx="32795" formatCode="0.00E+00">
                  <c:v>9.8043100000000001E-3</c:v>
                </c:pt>
                <c:pt idx="32796" formatCode="0.00E+00">
                  <c:v>5.9591699999999997E-3</c:v>
                </c:pt>
                <c:pt idx="32797" formatCode="0.00E+00">
                  <c:v>2.0329300000000001E-3</c:v>
                </c:pt>
                <c:pt idx="32798" formatCode="0.00E+00">
                  <c:v>-1.96992E-3</c:v>
                </c:pt>
                <c:pt idx="32799" formatCode="0.00E+00">
                  <c:v>-6.04442E-3</c:v>
                </c:pt>
                <c:pt idx="32800">
                  <c:v>-1.0185100000000001E-2</c:v>
                </c:pt>
                <c:pt idx="32801">
                  <c:v>-1.43859E-2</c:v>
                </c:pt>
                <c:pt idx="32802">
                  <c:v>-1.86407E-2</c:v>
                </c:pt>
                <c:pt idx="32803">
                  <c:v>-2.2943499999999999E-2</c:v>
                </c:pt>
                <c:pt idx="32804">
                  <c:v>-2.7288900000000001E-2</c:v>
                </c:pt>
                <c:pt idx="32805">
                  <c:v>-3.1671100000000001E-2</c:v>
                </c:pt>
                <c:pt idx="32806">
                  <c:v>-3.6083499999999998E-2</c:v>
                </c:pt>
                <c:pt idx="32807">
                  <c:v>-4.052E-2</c:v>
                </c:pt>
                <c:pt idx="32808">
                  <c:v>-4.4974600000000003E-2</c:v>
                </c:pt>
                <c:pt idx="32809">
                  <c:v>-4.9441100000000002E-2</c:v>
                </c:pt>
                <c:pt idx="32810">
                  <c:v>-5.39141E-2</c:v>
                </c:pt>
                <c:pt idx="32811">
                  <c:v>-5.8387799999999997E-2</c:v>
                </c:pt>
                <c:pt idx="32812">
                  <c:v>-6.2856099999999998E-2</c:v>
                </c:pt>
                <c:pt idx="32813">
                  <c:v>-6.7312300000000005E-2</c:v>
                </c:pt>
                <c:pt idx="32814">
                  <c:v>-7.1749800000000002E-2</c:v>
                </c:pt>
                <c:pt idx="32815">
                  <c:v>-7.6162300000000002E-2</c:v>
                </c:pt>
                <c:pt idx="32816">
                  <c:v>-8.0545000000000005E-2</c:v>
                </c:pt>
                <c:pt idx="32817">
                  <c:v>-8.4893300000000005E-2</c:v>
                </c:pt>
                <c:pt idx="32818">
                  <c:v>-8.9202500000000004E-2</c:v>
                </c:pt>
                <c:pt idx="32819">
                  <c:v>-9.3467499999999995E-2</c:v>
                </c:pt>
                <c:pt idx="32820">
                  <c:v>-9.7683300000000001E-2</c:v>
                </c:pt>
                <c:pt idx="32821">
                  <c:v>-0.101844</c:v>
                </c:pt>
                <c:pt idx="32822">
                  <c:v>-0.105946</c:v>
                </c:pt>
                <c:pt idx="32823">
                  <c:v>-0.109983</c:v>
                </c:pt>
                <c:pt idx="32824">
                  <c:v>-0.113952</c:v>
                </c:pt>
                <c:pt idx="32825">
                  <c:v>-0.11784600000000001</c:v>
                </c:pt>
                <c:pt idx="32826">
                  <c:v>-0.12166100000000001</c:v>
                </c:pt>
                <c:pt idx="32827">
                  <c:v>-0.12539</c:v>
                </c:pt>
                <c:pt idx="32828">
                  <c:v>-0.12903000000000001</c:v>
                </c:pt>
                <c:pt idx="32829">
                  <c:v>-0.132577</c:v>
                </c:pt>
                <c:pt idx="32830">
                  <c:v>-0.13602700000000001</c:v>
                </c:pt>
                <c:pt idx="32831">
                  <c:v>-0.139375</c:v>
                </c:pt>
                <c:pt idx="32832">
                  <c:v>-0.14261599999999999</c:v>
                </c:pt>
                <c:pt idx="32833">
                  <c:v>-0.14574599999999999</c:v>
                </c:pt>
                <c:pt idx="32834">
                  <c:v>-0.14876300000000001</c:v>
                </c:pt>
                <c:pt idx="32835">
                  <c:v>-0.15166299999999999</c:v>
                </c:pt>
                <c:pt idx="32836">
                  <c:v>-0.15444099999999999</c:v>
                </c:pt>
                <c:pt idx="32837">
                  <c:v>-0.15709300000000001</c:v>
                </c:pt>
                <c:pt idx="32838">
                  <c:v>-0.15961800000000001</c:v>
                </c:pt>
                <c:pt idx="32839">
                  <c:v>-0.16201099999999999</c:v>
                </c:pt>
                <c:pt idx="32840">
                  <c:v>-0.164269</c:v>
                </c:pt>
                <c:pt idx="32841">
                  <c:v>-0.16639000000000001</c:v>
                </c:pt>
                <c:pt idx="32842">
                  <c:v>-0.16837299999999999</c:v>
                </c:pt>
                <c:pt idx="32843">
                  <c:v>-0.170214</c:v>
                </c:pt>
                <c:pt idx="32844">
                  <c:v>-0.17191100000000001</c:v>
                </c:pt>
                <c:pt idx="32845">
                  <c:v>-0.173461</c:v>
                </c:pt>
                <c:pt idx="32846">
                  <c:v>-0.17486199999999999</c:v>
                </c:pt>
                <c:pt idx="32847">
                  <c:v>-0.17611399999999999</c:v>
                </c:pt>
                <c:pt idx="32848">
                  <c:v>-0.17721500000000001</c:v>
                </c:pt>
                <c:pt idx="32849">
                  <c:v>-0.17816499999999999</c:v>
                </c:pt>
                <c:pt idx="32850">
                  <c:v>-0.17896400000000001</c:v>
                </c:pt>
                <c:pt idx="32851">
                  <c:v>-0.17961199999999999</c:v>
                </c:pt>
                <c:pt idx="32852">
                  <c:v>-0.18010799999999999</c:v>
                </c:pt>
                <c:pt idx="32853">
                  <c:v>-0.180451</c:v>
                </c:pt>
                <c:pt idx="32854">
                  <c:v>-0.180643</c:v>
                </c:pt>
                <c:pt idx="32855">
                  <c:v>-0.18068300000000001</c:v>
                </c:pt>
                <c:pt idx="32856">
                  <c:v>-0.18057100000000001</c:v>
                </c:pt>
                <c:pt idx="32857">
                  <c:v>-0.180308</c:v>
                </c:pt>
                <c:pt idx="32858">
                  <c:v>-0.179893</c:v>
                </c:pt>
                <c:pt idx="32859">
                  <c:v>-0.17932799999999999</c:v>
                </c:pt>
                <c:pt idx="32860">
                  <c:v>-0.17861299999999999</c:v>
                </c:pt>
                <c:pt idx="32861">
                  <c:v>-0.17774999999999999</c:v>
                </c:pt>
                <c:pt idx="32862">
                  <c:v>-0.17673800000000001</c:v>
                </c:pt>
                <c:pt idx="32863">
                  <c:v>-0.17558099999999999</c:v>
                </c:pt>
                <c:pt idx="32864">
                  <c:v>-0.17427899999999999</c:v>
                </c:pt>
                <c:pt idx="32865">
                  <c:v>-0.17283399999999999</c:v>
                </c:pt>
                <c:pt idx="32866">
                  <c:v>-0.17124800000000001</c:v>
                </c:pt>
                <c:pt idx="32867">
                  <c:v>-0.16952300000000001</c:v>
                </c:pt>
                <c:pt idx="32868">
                  <c:v>-0.16766</c:v>
                </c:pt>
                <c:pt idx="32869">
                  <c:v>-0.16566400000000001</c:v>
                </c:pt>
                <c:pt idx="32870">
                  <c:v>-0.16353699999999999</c:v>
                </c:pt>
                <c:pt idx="32871">
                  <c:v>-0.16128100000000001</c:v>
                </c:pt>
                <c:pt idx="32872">
                  <c:v>-0.15890000000000001</c:v>
                </c:pt>
                <c:pt idx="32873">
                  <c:v>-0.15639600000000001</c:v>
                </c:pt>
                <c:pt idx="32874">
                  <c:v>-0.15377199999999999</c:v>
                </c:pt>
                <c:pt idx="32875">
                  <c:v>-0.151029</c:v>
                </c:pt>
                <c:pt idx="32876">
                  <c:v>-0.148172</c:v>
                </c:pt>
                <c:pt idx="32877">
                  <c:v>-0.145203</c:v>
                </c:pt>
                <c:pt idx="32878">
                  <c:v>-0.142126</c:v>
                </c:pt>
                <c:pt idx="32879">
                  <c:v>-0.13894500000000001</c:v>
                </c:pt>
                <c:pt idx="32880">
                  <c:v>-0.13566400000000001</c:v>
                </c:pt>
                <c:pt idx="32881">
                  <c:v>-0.13228599999999999</c:v>
                </c:pt>
                <c:pt idx="32882">
                  <c:v>-0.12881699999999999</c:v>
                </c:pt>
                <c:pt idx="32883">
                  <c:v>-0.12525900000000001</c:v>
                </c:pt>
                <c:pt idx="32884">
                  <c:v>-0.121616</c:v>
                </c:pt>
                <c:pt idx="32885">
                  <c:v>-0.117894</c:v>
                </c:pt>
                <c:pt idx="32886">
                  <c:v>-0.114096</c:v>
                </c:pt>
                <c:pt idx="32887">
                  <c:v>-0.110224</c:v>
                </c:pt>
                <c:pt idx="32888">
                  <c:v>-0.106285</c:v>
                </c:pt>
                <c:pt idx="32889">
                  <c:v>-0.102281</c:v>
                </c:pt>
                <c:pt idx="32890">
                  <c:v>-9.8216800000000007E-2</c:v>
                </c:pt>
                <c:pt idx="32891">
                  <c:v>-9.4097399999999998E-2</c:v>
                </c:pt>
                <c:pt idx="32892">
                  <c:v>-8.9926599999999995E-2</c:v>
                </c:pt>
                <c:pt idx="32893">
                  <c:v>-8.5708800000000002E-2</c:v>
                </c:pt>
                <c:pt idx="32894">
                  <c:v>-8.1448499999999993E-2</c:v>
                </c:pt>
                <c:pt idx="32895">
                  <c:v>-7.7149800000000004E-2</c:v>
                </c:pt>
                <c:pt idx="32896">
                  <c:v>-7.2816500000000006E-2</c:v>
                </c:pt>
                <c:pt idx="32897">
                  <c:v>-6.8452799999999994E-2</c:v>
                </c:pt>
                <c:pt idx="32898">
                  <c:v>-6.4062900000000006E-2</c:v>
                </c:pt>
                <c:pt idx="32899">
                  <c:v>-5.9651299999999997E-2</c:v>
                </c:pt>
                <c:pt idx="32900">
                  <c:v>-5.5222199999999999E-2</c:v>
                </c:pt>
                <c:pt idx="32901">
                  <c:v>-5.0779600000000001E-2</c:v>
                </c:pt>
                <c:pt idx="32902">
                  <c:v>-4.6327800000000002E-2</c:v>
                </c:pt>
                <c:pt idx="32903">
                  <c:v>-4.1871400000000003E-2</c:v>
                </c:pt>
                <c:pt idx="32904">
                  <c:v>-3.7414900000000001E-2</c:v>
                </c:pt>
                <c:pt idx="32905">
                  <c:v>-3.2961600000000001E-2</c:v>
                </c:pt>
                <c:pt idx="32906">
                  <c:v>-2.8514500000000002E-2</c:v>
                </c:pt>
                <c:pt idx="32907">
                  <c:v>-2.4077100000000001E-2</c:v>
                </c:pt>
                <c:pt idx="32908">
                  <c:v>-1.9652800000000002E-2</c:v>
                </c:pt>
                <c:pt idx="32909">
                  <c:v>-1.5245E-2</c:v>
                </c:pt>
                <c:pt idx="32910">
                  <c:v>-1.08567E-2</c:v>
                </c:pt>
                <c:pt idx="32911" formatCode="0.00E+00">
                  <c:v>-6.4913499999999999E-3</c:v>
                </c:pt>
                <c:pt idx="32912" formatCode="0.00E+00">
                  <c:v>-2.1527999999999999E-3</c:v>
                </c:pt>
                <c:pt idx="32913" formatCode="0.00E+00">
                  <c:v>2.1554E-3</c:v>
                </c:pt>
                <c:pt idx="32914" formatCode="0.00E+00">
                  <c:v>6.4299500000000002E-3</c:v>
                </c:pt>
                <c:pt idx="32915">
                  <c:v>1.0667899999999999E-2</c:v>
                </c:pt>
                <c:pt idx="32916">
                  <c:v>1.48667E-2</c:v>
                </c:pt>
                <c:pt idx="32917">
                  <c:v>1.90239E-2</c:v>
                </c:pt>
                <c:pt idx="32918">
                  <c:v>2.31366E-2</c:v>
                </c:pt>
                <c:pt idx="32919">
                  <c:v>2.7201800000000002E-2</c:v>
                </c:pt>
                <c:pt idx="32920">
                  <c:v>3.1216500000000001E-2</c:v>
                </c:pt>
                <c:pt idx="32921">
                  <c:v>3.5178000000000001E-2</c:v>
                </c:pt>
                <c:pt idx="32922">
                  <c:v>3.9083699999999999E-2</c:v>
                </c:pt>
                <c:pt idx="32923">
                  <c:v>4.2931799999999999E-2</c:v>
                </c:pt>
                <c:pt idx="32924">
                  <c:v>4.6720400000000002E-2</c:v>
                </c:pt>
                <c:pt idx="32925">
                  <c:v>5.0448199999999999E-2</c:v>
                </c:pt>
                <c:pt idx="32926">
                  <c:v>5.4113399999999999E-2</c:v>
                </c:pt>
                <c:pt idx="32927">
                  <c:v>5.7714099999999997E-2</c:v>
                </c:pt>
                <c:pt idx="32928">
                  <c:v>6.1248700000000003E-2</c:v>
                </c:pt>
                <c:pt idx="32929">
                  <c:v>6.4715300000000003E-2</c:v>
                </c:pt>
                <c:pt idx="32930">
                  <c:v>6.8111900000000003E-2</c:v>
                </c:pt>
                <c:pt idx="32931">
                  <c:v>7.1436600000000003E-2</c:v>
                </c:pt>
                <c:pt idx="32932">
                  <c:v>7.4687699999999996E-2</c:v>
                </c:pt>
                <c:pt idx="32933">
                  <c:v>7.7864199999999995E-2</c:v>
                </c:pt>
                <c:pt idx="32934">
                  <c:v>8.0964999999999995E-2</c:v>
                </c:pt>
                <c:pt idx="32935">
                  <c:v>8.3988900000000005E-2</c:v>
                </c:pt>
                <c:pt idx="32936">
                  <c:v>8.6935299999999993E-2</c:v>
                </c:pt>
                <c:pt idx="32937">
                  <c:v>8.98037E-2</c:v>
                </c:pt>
                <c:pt idx="32938">
                  <c:v>9.2593499999999995E-2</c:v>
                </c:pt>
                <c:pt idx="32939">
                  <c:v>9.5304700000000006E-2</c:v>
                </c:pt>
                <c:pt idx="32940">
                  <c:v>9.7937700000000003E-2</c:v>
                </c:pt>
                <c:pt idx="32941">
                  <c:v>0.100493</c:v>
                </c:pt>
                <c:pt idx="32942">
                  <c:v>0.10297000000000001</c:v>
                </c:pt>
                <c:pt idx="32943">
                  <c:v>0.10537000000000001</c:v>
                </c:pt>
                <c:pt idx="32944">
                  <c:v>0.107691</c:v>
                </c:pt>
                <c:pt idx="32945">
                  <c:v>0.109932</c:v>
                </c:pt>
                <c:pt idx="32946">
                  <c:v>0.112092</c:v>
                </c:pt>
                <c:pt idx="32947">
                  <c:v>0.114172</c:v>
                </c:pt>
                <c:pt idx="32948">
                  <c:v>0.116172</c:v>
                </c:pt>
                <c:pt idx="32949">
                  <c:v>0.118094</c:v>
                </c:pt>
                <c:pt idx="32950">
                  <c:v>0.119938</c:v>
                </c:pt>
                <c:pt idx="32951">
                  <c:v>0.12170499999999999</c:v>
                </c:pt>
                <c:pt idx="32952">
                  <c:v>0.12339600000000001</c:v>
                </c:pt>
                <c:pt idx="32953">
                  <c:v>0.12501000000000001</c:v>
                </c:pt>
                <c:pt idx="32954">
                  <c:v>0.12655</c:v>
                </c:pt>
                <c:pt idx="32955">
                  <c:v>0.12801599999999999</c:v>
                </c:pt>
                <c:pt idx="32956">
                  <c:v>0.129409</c:v>
                </c:pt>
                <c:pt idx="32957">
                  <c:v>0.13072900000000001</c:v>
                </c:pt>
                <c:pt idx="32958">
                  <c:v>0.13197700000000001</c:v>
                </c:pt>
                <c:pt idx="32959">
                  <c:v>0.13315299999999999</c:v>
                </c:pt>
                <c:pt idx="32960">
                  <c:v>0.13425999999999999</c:v>
                </c:pt>
                <c:pt idx="32961">
                  <c:v>0.135298</c:v>
                </c:pt>
                <c:pt idx="32962">
                  <c:v>0.136269</c:v>
                </c:pt>
                <c:pt idx="32963">
                  <c:v>0.13717499999999999</c:v>
                </c:pt>
                <c:pt idx="32964">
                  <c:v>0.138016</c:v>
                </c:pt>
                <c:pt idx="32965">
                  <c:v>0.138794</c:v>
                </c:pt>
                <c:pt idx="32966">
                  <c:v>0.13951</c:v>
                </c:pt>
                <c:pt idx="32967">
                  <c:v>0.14016500000000001</c:v>
                </c:pt>
                <c:pt idx="32968">
                  <c:v>0.140762</c:v>
                </c:pt>
                <c:pt idx="32969">
                  <c:v>0.14130000000000001</c:v>
                </c:pt>
                <c:pt idx="32970">
                  <c:v>0.14177999999999999</c:v>
                </c:pt>
                <c:pt idx="32971">
                  <c:v>0.142204</c:v>
                </c:pt>
                <c:pt idx="32972">
                  <c:v>0.142572</c:v>
                </c:pt>
                <c:pt idx="32973">
                  <c:v>0.14288500000000001</c:v>
                </c:pt>
                <c:pt idx="32974">
                  <c:v>0.14314399999999999</c:v>
                </c:pt>
                <c:pt idx="32975">
                  <c:v>0.14335200000000001</c:v>
                </c:pt>
                <c:pt idx="32976">
                  <c:v>0.143509</c:v>
                </c:pt>
                <c:pt idx="32977">
                  <c:v>0.143618</c:v>
                </c:pt>
                <c:pt idx="32978">
                  <c:v>0.143681</c:v>
                </c:pt>
                <c:pt idx="32979">
                  <c:v>0.14369799999999999</c:v>
                </c:pt>
                <c:pt idx="32980">
                  <c:v>0.14367099999999999</c:v>
                </c:pt>
                <c:pt idx="32981">
                  <c:v>0.14360100000000001</c:v>
                </c:pt>
                <c:pt idx="32982">
                  <c:v>0.14349000000000001</c:v>
                </c:pt>
                <c:pt idx="32983">
                  <c:v>0.14333799999999999</c:v>
                </c:pt>
                <c:pt idx="32984">
                  <c:v>0.143148</c:v>
                </c:pt>
                <c:pt idx="32985">
                  <c:v>0.14291799999999999</c:v>
                </c:pt>
                <c:pt idx="32986">
                  <c:v>0.14265</c:v>
                </c:pt>
                <c:pt idx="32987">
                  <c:v>0.142343</c:v>
                </c:pt>
                <c:pt idx="32988">
                  <c:v>0.14199800000000001</c:v>
                </c:pt>
                <c:pt idx="32989">
                  <c:v>0.14161599999999999</c:v>
                </c:pt>
                <c:pt idx="32990">
                  <c:v>0.14119899999999999</c:v>
                </c:pt>
                <c:pt idx="32991">
                  <c:v>0.14074800000000001</c:v>
                </c:pt>
                <c:pt idx="32992">
                  <c:v>0.140264</c:v>
                </c:pt>
                <c:pt idx="32993">
                  <c:v>0.13974900000000001</c:v>
                </c:pt>
                <c:pt idx="32994">
                  <c:v>0.13920199999999999</c:v>
                </c:pt>
                <c:pt idx="32995">
                  <c:v>0.138625</c:v>
                </c:pt>
                <c:pt idx="32996">
                  <c:v>0.138015</c:v>
                </c:pt>
                <c:pt idx="32997">
                  <c:v>0.137375</c:v>
                </c:pt>
                <c:pt idx="32998">
                  <c:v>0.13670599999999999</c:v>
                </c:pt>
                <c:pt idx="32999">
                  <c:v>0.13600899999999999</c:v>
                </c:pt>
                <c:pt idx="33000">
                  <c:v>0.13528499999999999</c:v>
                </c:pt>
                <c:pt idx="33001">
                  <c:v>0.13453499999999999</c:v>
                </c:pt>
                <c:pt idx="33002">
                  <c:v>0.13375999999999999</c:v>
                </c:pt>
                <c:pt idx="33003">
                  <c:v>0.13295999999999999</c:v>
                </c:pt>
                <c:pt idx="33004">
                  <c:v>0.132133</c:v>
                </c:pt>
                <c:pt idx="33005">
                  <c:v>0.13127800000000001</c:v>
                </c:pt>
                <c:pt idx="33006">
                  <c:v>0.13039700000000001</c:v>
                </c:pt>
                <c:pt idx="33007">
                  <c:v>0.12948999999999999</c:v>
                </c:pt>
                <c:pt idx="33008">
                  <c:v>0.128556</c:v>
                </c:pt>
                <c:pt idx="33009">
                  <c:v>0.12759400000000001</c:v>
                </c:pt>
                <c:pt idx="33010">
                  <c:v>0.126606</c:v>
                </c:pt>
                <c:pt idx="33011">
                  <c:v>0.12559000000000001</c:v>
                </c:pt>
                <c:pt idx="33012">
                  <c:v>0.12454800000000001</c:v>
                </c:pt>
                <c:pt idx="33013">
                  <c:v>0.12348000000000001</c:v>
                </c:pt>
                <c:pt idx="33014">
                  <c:v>0.122387</c:v>
                </c:pt>
                <c:pt idx="33015">
                  <c:v>0.121268</c:v>
                </c:pt>
                <c:pt idx="33016">
                  <c:v>0.12012299999999999</c:v>
                </c:pt>
                <c:pt idx="33017">
                  <c:v>0.118952</c:v>
                </c:pt>
                <c:pt idx="33018">
                  <c:v>0.117757</c:v>
                </c:pt>
                <c:pt idx="33019">
                  <c:v>0.116536</c:v>
                </c:pt>
                <c:pt idx="33020">
                  <c:v>0.115291</c:v>
                </c:pt>
                <c:pt idx="33021">
                  <c:v>0.11402</c:v>
                </c:pt>
                <c:pt idx="33022">
                  <c:v>0.11272500000000001</c:v>
                </c:pt>
                <c:pt idx="33023">
                  <c:v>0.111404</c:v>
                </c:pt>
                <c:pt idx="33024">
                  <c:v>0.110055</c:v>
                </c:pt>
                <c:pt idx="33025">
                  <c:v>0.10868</c:v>
                </c:pt>
                <c:pt idx="33026">
                  <c:v>0.107276</c:v>
                </c:pt>
                <c:pt idx="33027">
                  <c:v>0.10584499999999999</c:v>
                </c:pt>
                <c:pt idx="33028">
                  <c:v>0.10438500000000001</c:v>
                </c:pt>
                <c:pt idx="33029">
                  <c:v>0.102896</c:v>
                </c:pt>
                <c:pt idx="33030">
                  <c:v>0.101378</c:v>
                </c:pt>
                <c:pt idx="33031">
                  <c:v>9.9832000000000004E-2</c:v>
                </c:pt>
                <c:pt idx="33032">
                  <c:v>9.82576E-2</c:v>
                </c:pt>
                <c:pt idx="33033">
                  <c:v>9.6655500000000005E-2</c:v>
                </c:pt>
                <c:pt idx="33034">
                  <c:v>9.5025799999999994E-2</c:v>
                </c:pt>
                <c:pt idx="33035">
                  <c:v>9.3368499999999993E-2</c:v>
                </c:pt>
                <c:pt idx="33036">
                  <c:v>9.1684100000000004E-2</c:v>
                </c:pt>
                <c:pt idx="33037">
                  <c:v>8.9973499999999998E-2</c:v>
                </c:pt>
                <c:pt idx="33038">
                  <c:v>8.8236200000000001E-2</c:v>
                </c:pt>
                <c:pt idx="33039">
                  <c:v>8.64703E-2</c:v>
                </c:pt>
                <c:pt idx="33040">
                  <c:v>8.4675E-2</c:v>
                </c:pt>
                <c:pt idx="33041">
                  <c:v>8.28512E-2</c:v>
                </c:pt>
                <c:pt idx="33042">
                  <c:v>8.1000799999999998E-2</c:v>
                </c:pt>
                <c:pt idx="33043">
                  <c:v>7.9125299999999996E-2</c:v>
                </c:pt>
                <c:pt idx="33044">
                  <c:v>7.7225299999999997E-2</c:v>
                </c:pt>
                <c:pt idx="33045">
                  <c:v>7.5301300000000002E-2</c:v>
                </c:pt>
                <c:pt idx="33046">
                  <c:v>7.3353699999999994E-2</c:v>
                </c:pt>
                <c:pt idx="33047">
                  <c:v>7.1382699999999993E-2</c:v>
                </c:pt>
                <c:pt idx="33048">
                  <c:v>6.93888E-2</c:v>
                </c:pt>
                <c:pt idx="33049">
                  <c:v>6.7372600000000005E-2</c:v>
                </c:pt>
                <c:pt idx="33050">
                  <c:v>6.5334699999999996E-2</c:v>
                </c:pt>
                <c:pt idx="33051">
                  <c:v>6.3275999999999999E-2</c:v>
                </c:pt>
                <c:pt idx="33052">
                  <c:v>6.1198000000000002E-2</c:v>
                </c:pt>
                <c:pt idx="33053">
                  <c:v>5.9102399999999999E-2</c:v>
                </c:pt>
                <c:pt idx="33054">
                  <c:v>5.6990600000000002E-2</c:v>
                </c:pt>
                <c:pt idx="33055">
                  <c:v>5.4863500000000003E-2</c:v>
                </c:pt>
                <c:pt idx="33056">
                  <c:v>5.2721799999999999E-2</c:v>
                </c:pt>
                <c:pt idx="33057">
                  <c:v>5.0566899999999998E-2</c:v>
                </c:pt>
                <c:pt idx="33058">
                  <c:v>4.8399900000000003E-2</c:v>
                </c:pt>
                <c:pt idx="33059">
                  <c:v>4.62218E-2</c:v>
                </c:pt>
                <c:pt idx="33060">
                  <c:v>4.4034200000000003E-2</c:v>
                </c:pt>
                <c:pt idx="33061">
                  <c:v>4.1839099999999997E-2</c:v>
                </c:pt>
                <c:pt idx="33062">
                  <c:v>3.9638199999999998E-2</c:v>
                </c:pt>
                <c:pt idx="33063">
                  <c:v>3.7432300000000002E-2</c:v>
                </c:pt>
                <c:pt idx="33064">
                  <c:v>3.5222799999999999E-2</c:v>
                </c:pt>
                <c:pt idx="33065">
                  <c:v>3.3011600000000002E-2</c:v>
                </c:pt>
                <c:pt idx="33066">
                  <c:v>3.08007E-2</c:v>
                </c:pt>
                <c:pt idx="33067">
                  <c:v>2.8591800000000001E-2</c:v>
                </c:pt>
                <c:pt idx="33068">
                  <c:v>2.63872E-2</c:v>
                </c:pt>
                <c:pt idx="33069">
                  <c:v>2.4188999999999999E-2</c:v>
                </c:pt>
                <c:pt idx="33070">
                  <c:v>2.1998299999999998E-2</c:v>
                </c:pt>
                <c:pt idx="33071">
                  <c:v>1.98166E-2</c:v>
                </c:pt>
                <c:pt idx="33072">
                  <c:v>1.76469E-2</c:v>
                </c:pt>
                <c:pt idx="33073">
                  <c:v>1.54918E-2</c:v>
                </c:pt>
                <c:pt idx="33074">
                  <c:v>1.3353800000000001E-2</c:v>
                </c:pt>
                <c:pt idx="33075">
                  <c:v>1.12353E-2</c:v>
                </c:pt>
                <c:pt idx="33076" formatCode="0.00E+00">
                  <c:v>9.1391600000000003E-3</c:v>
                </c:pt>
                <c:pt idx="33077" formatCode="0.00E+00">
                  <c:v>7.0681600000000004E-3</c:v>
                </c:pt>
                <c:pt idx="33078" formatCode="0.00E+00">
                  <c:v>5.0244299999999999E-3</c:v>
                </c:pt>
                <c:pt idx="33079" formatCode="0.00E+00">
                  <c:v>3.0095199999999999E-3</c:v>
                </c:pt>
                <c:pt idx="33080" formatCode="0.00E+00">
                  <c:v>1.0253E-3</c:v>
                </c:pt>
                <c:pt idx="33081" formatCode="0.00E+00">
                  <c:v>-9.2556599999999995E-4</c:v>
                </c:pt>
                <c:pt idx="33082" formatCode="0.00E+00">
                  <c:v>-2.84031E-3</c:v>
                </c:pt>
                <c:pt idx="33083" formatCode="0.00E+00">
                  <c:v>-4.7166700000000001E-3</c:v>
                </c:pt>
                <c:pt idx="33084" formatCode="0.00E+00">
                  <c:v>-6.5524199999999998E-3</c:v>
                </c:pt>
                <c:pt idx="33085" formatCode="0.00E+00">
                  <c:v>-8.3446000000000006E-3</c:v>
                </c:pt>
                <c:pt idx="33086">
                  <c:v>-1.009E-2</c:v>
                </c:pt>
                <c:pt idx="33087">
                  <c:v>-1.1786100000000001E-2</c:v>
                </c:pt>
                <c:pt idx="33088">
                  <c:v>-1.34304E-2</c:v>
                </c:pt>
                <c:pt idx="33089">
                  <c:v>-1.5021E-2</c:v>
                </c:pt>
                <c:pt idx="33090">
                  <c:v>-1.6555199999999999E-2</c:v>
                </c:pt>
                <c:pt idx="33091">
                  <c:v>-1.80302E-2</c:v>
                </c:pt>
                <c:pt idx="33092">
                  <c:v>-1.94434E-2</c:v>
                </c:pt>
                <c:pt idx="33093">
                  <c:v>-2.0792700000000001E-2</c:v>
                </c:pt>
                <c:pt idx="33094">
                  <c:v>-2.2075999999999998E-2</c:v>
                </c:pt>
                <c:pt idx="33095">
                  <c:v>-2.32908E-2</c:v>
                </c:pt>
                <c:pt idx="33096">
                  <c:v>-2.4433799999999999E-2</c:v>
                </c:pt>
                <c:pt idx="33097">
                  <c:v>-2.5502299999999999E-2</c:v>
                </c:pt>
                <c:pt idx="33098">
                  <c:v>-2.64946E-2</c:v>
                </c:pt>
                <c:pt idx="33099">
                  <c:v>-2.7409200000000002E-2</c:v>
                </c:pt>
                <c:pt idx="33100">
                  <c:v>-2.8244499999999999E-2</c:v>
                </c:pt>
                <c:pt idx="33101">
                  <c:v>-2.8998400000000001E-2</c:v>
                </c:pt>
                <c:pt idx="33102">
                  <c:v>-2.9669000000000001E-2</c:v>
                </c:pt>
                <c:pt idx="33103">
                  <c:v>-3.02546E-2</c:v>
                </c:pt>
                <c:pt idx="33104">
                  <c:v>-3.0753300000000001E-2</c:v>
                </c:pt>
                <c:pt idx="33105">
                  <c:v>-3.1162800000000001E-2</c:v>
                </c:pt>
                <c:pt idx="33106">
                  <c:v>-3.1480899999999999E-2</c:v>
                </c:pt>
                <c:pt idx="33107">
                  <c:v>-3.1705400000000002E-2</c:v>
                </c:pt>
                <c:pt idx="33108">
                  <c:v>-3.1834399999999999E-2</c:v>
                </c:pt>
                <c:pt idx="33109">
                  <c:v>-3.18663E-2</c:v>
                </c:pt>
                <c:pt idx="33110">
                  <c:v>-3.1799500000000001E-2</c:v>
                </c:pt>
                <c:pt idx="33111">
                  <c:v>-3.1633099999999997E-2</c:v>
                </c:pt>
                <c:pt idx="33112">
                  <c:v>-3.13663E-2</c:v>
                </c:pt>
                <c:pt idx="33113">
                  <c:v>-3.09982E-2</c:v>
                </c:pt>
                <c:pt idx="33114">
                  <c:v>-3.0528099999999999E-2</c:v>
                </c:pt>
                <c:pt idx="33115">
                  <c:v>-2.9955200000000001E-2</c:v>
                </c:pt>
                <c:pt idx="33116">
                  <c:v>-2.9278200000000001E-2</c:v>
                </c:pt>
                <c:pt idx="33117">
                  <c:v>-2.8495900000000001E-2</c:v>
                </c:pt>
                <c:pt idx="33118">
                  <c:v>-2.7607699999999999E-2</c:v>
                </c:pt>
                <c:pt idx="33119">
                  <c:v>-2.6613399999999999E-2</c:v>
                </c:pt>
                <c:pt idx="33120">
                  <c:v>-2.55132E-2</c:v>
                </c:pt>
                <c:pt idx="33121">
                  <c:v>-2.4307599999999999E-2</c:v>
                </c:pt>
                <c:pt idx="33122">
                  <c:v>-2.29964E-2</c:v>
                </c:pt>
                <c:pt idx="33123">
                  <c:v>-2.1578799999999999E-2</c:v>
                </c:pt>
                <c:pt idx="33124">
                  <c:v>-2.00544E-2</c:v>
                </c:pt>
                <c:pt idx="33125">
                  <c:v>-1.84239E-2</c:v>
                </c:pt>
                <c:pt idx="33126">
                  <c:v>-1.6688100000000001E-2</c:v>
                </c:pt>
                <c:pt idx="33127">
                  <c:v>-1.4847300000000001E-2</c:v>
                </c:pt>
                <c:pt idx="33128">
                  <c:v>-1.2902500000000001E-2</c:v>
                </c:pt>
                <c:pt idx="33129">
                  <c:v>-1.0855200000000001E-2</c:v>
                </c:pt>
                <c:pt idx="33130" formatCode="0.00E+00">
                  <c:v>-8.7066799999999996E-3</c:v>
                </c:pt>
                <c:pt idx="33131" formatCode="0.00E+00">
                  <c:v>-6.4574300000000001E-3</c:v>
                </c:pt>
                <c:pt idx="33132" formatCode="0.00E+00">
                  <c:v>-4.1089999999999998E-3</c:v>
                </c:pt>
                <c:pt idx="33133" formatCode="0.00E+00">
                  <c:v>-1.6636800000000001E-3</c:v>
                </c:pt>
                <c:pt idx="33134" formatCode="0.00E+00">
                  <c:v>8.7612900000000001E-4</c:v>
                </c:pt>
                <c:pt idx="33135" formatCode="0.00E+00">
                  <c:v>3.5084000000000001E-3</c:v>
                </c:pt>
                <c:pt idx="33136" formatCode="0.00E+00">
                  <c:v>6.2317700000000002E-3</c:v>
                </c:pt>
                <c:pt idx="33137" formatCode="0.00E+00">
                  <c:v>9.0450500000000007E-3</c:v>
                </c:pt>
                <c:pt idx="33138">
                  <c:v>1.1946500000000001E-2</c:v>
                </c:pt>
                <c:pt idx="33139">
                  <c:v>1.4933800000000001E-2</c:v>
                </c:pt>
                <c:pt idx="33140">
                  <c:v>1.80045E-2</c:v>
                </c:pt>
                <c:pt idx="33141">
                  <c:v>2.1156100000000001E-2</c:v>
                </c:pt>
                <c:pt idx="33142">
                  <c:v>2.4386000000000001E-2</c:v>
                </c:pt>
                <c:pt idx="33143">
                  <c:v>2.7691500000000001E-2</c:v>
                </c:pt>
                <c:pt idx="33144">
                  <c:v>3.1069900000000001E-2</c:v>
                </c:pt>
                <c:pt idx="33145">
                  <c:v>3.4518500000000001E-2</c:v>
                </c:pt>
                <c:pt idx="33146">
                  <c:v>3.8034400000000003E-2</c:v>
                </c:pt>
                <c:pt idx="33147">
                  <c:v>4.1614400000000003E-2</c:v>
                </c:pt>
                <c:pt idx="33148">
                  <c:v>4.5254900000000001E-2</c:v>
                </c:pt>
                <c:pt idx="33149">
                  <c:v>4.8952000000000002E-2</c:v>
                </c:pt>
                <c:pt idx="33150">
                  <c:v>5.2701699999999997E-2</c:v>
                </c:pt>
                <c:pt idx="33151">
                  <c:v>5.6500300000000003E-2</c:v>
                </c:pt>
                <c:pt idx="33152">
                  <c:v>6.0344000000000002E-2</c:v>
                </c:pt>
                <c:pt idx="33153">
                  <c:v>6.4228900000000005E-2</c:v>
                </c:pt>
                <c:pt idx="33154">
                  <c:v>6.8151299999999998E-2</c:v>
                </c:pt>
                <c:pt idx="33155">
                  <c:v>7.2107199999999996E-2</c:v>
                </c:pt>
                <c:pt idx="33156">
                  <c:v>7.6092599999999996E-2</c:v>
                </c:pt>
                <c:pt idx="33157">
                  <c:v>8.0103199999999999E-2</c:v>
                </c:pt>
                <c:pt idx="33158">
                  <c:v>8.4134799999999996E-2</c:v>
                </c:pt>
                <c:pt idx="33159">
                  <c:v>8.8182999999999997E-2</c:v>
                </c:pt>
                <c:pt idx="33160">
                  <c:v>9.2243000000000006E-2</c:v>
                </c:pt>
                <c:pt idx="33161">
                  <c:v>9.6310800000000002E-2</c:v>
                </c:pt>
                <c:pt idx="33162">
                  <c:v>0.100383</c:v>
                </c:pt>
                <c:pt idx="33163">
                  <c:v>0.10445400000000001</c:v>
                </c:pt>
                <c:pt idx="33164">
                  <c:v>0.10852000000000001</c:v>
                </c:pt>
                <c:pt idx="33165">
                  <c:v>0.112576</c:v>
                </c:pt>
                <c:pt idx="33166">
                  <c:v>0.116616</c:v>
                </c:pt>
                <c:pt idx="33167">
                  <c:v>0.12063699999999999</c:v>
                </c:pt>
                <c:pt idx="33168">
                  <c:v>0.12463399999999999</c:v>
                </c:pt>
                <c:pt idx="33169">
                  <c:v>0.128603</c:v>
                </c:pt>
                <c:pt idx="33170">
                  <c:v>0.13254099999999999</c:v>
                </c:pt>
                <c:pt idx="33171">
                  <c:v>0.13644100000000001</c:v>
                </c:pt>
                <c:pt idx="33172">
                  <c:v>0.14030100000000001</c:v>
                </c:pt>
                <c:pt idx="33173">
                  <c:v>0.14411399999999999</c:v>
                </c:pt>
                <c:pt idx="33174">
                  <c:v>0.14787500000000001</c:v>
                </c:pt>
                <c:pt idx="33175">
                  <c:v>0.15158199999999999</c:v>
                </c:pt>
                <c:pt idx="33176">
                  <c:v>0.15522900000000001</c:v>
                </c:pt>
                <c:pt idx="33177">
                  <c:v>0.15881200000000001</c:v>
                </c:pt>
                <c:pt idx="33178">
                  <c:v>0.162328</c:v>
                </c:pt>
                <c:pt idx="33179">
                  <c:v>0.165771</c:v>
                </c:pt>
                <c:pt idx="33180">
                  <c:v>0.16913900000000001</c:v>
                </c:pt>
                <c:pt idx="33181">
                  <c:v>0.172426</c:v>
                </c:pt>
                <c:pt idx="33182">
                  <c:v>0.17563000000000001</c:v>
                </c:pt>
                <c:pt idx="33183">
                  <c:v>0.17874499999999999</c:v>
                </c:pt>
                <c:pt idx="33184">
                  <c:v>0.18176800000000001</c:v>
                </c:pt>
                <c:pt idx="33185">
                  <c:v>0.184696</c:v>
                </c:pt>
                <c:pt idx="33186">
                  <c:v>0.187524</c:v>
                </c:pt>
                <c:pt idx="33187">
                  <c:v>0.19025</c:v>
                </c:pt>
                <c:pt idx="33188">
                  <c:v>0.19287000000000001</c:v>
                </c:pt>
                <c:pt idx="33189">
                  <c:v>0.19538</c:v>
                </c:pt>
                <c:pt idx="33190">
                  <c:v>0.19777700000000001</c:v>
                </c:pt>
                <c:pt idx="33191">
                  <c:v>0.20005999999999999</c:v>
                </c:pt>
                <c:pt idx="33192">
                  <c:v>0.20222499999999999</c:v>
                </c:pt>
                <c:pt idx="33193">
                  <c:v>0.20426800000000001</c:v>
                </c:pt>
                <c:pt idx="33194">
                  <c:v>0.20618900000000001</c:v>
                </c:pt>
                <c:pt idx="33195">
                  <c:v>0.207982</c:v>
                </c:pt>
                <c:pt idx="33196">
                  <c:v>0.209647</c:v>
                </c:pt>
                <c:pt idx="33197">
                  <c:v>0.21118100000000001</c:v>
                </c:pt>
                <c:pt idx="33198">
                  <c:v>0.21258099999999999</c:v>
                </c:pt>
                <c:pt idx="33199">
                  <c:v>0.21384700000000001</c:v>
                </c:pt>
                <c:pt idx="33200">
                  <c:v>0.214977</c:v>
                </c:pt>
                <c:pt idx="33201">
                  <c:v>0.21596899999999999</c:v>
                </c:pt>
                <c:pt idx="33202">
                  <c:v>0.21682199999999999</c:v>
                </c:pt>
                <c:pt idx="33203">
                  <c:v>0.21753500000000001</c:v>
                </c:pt>
                <c:pt idx="33204">
                  <c:v>0.218107</c:v>
                </c:pt>
                <c:pt idx="33205">
                  <c:v>0.21853600000000001</c:v>
                </c:pt>
                <c:pt idx="33206">
                  <c:v>0.21882299999999999</c:v>
                </c:pt>
                <c:pt idx="33207">
                  <c:v>0.21896699999999999</c:v>
                </c:pt>
                <c:pt idx="33208">
                  <c:v>0.218968</c:v>
                </c:pt>
                <c:pt idx="33209">
                  <c:v>0.21882599999999999</c:v>
                </c:pt>
                <c:pt idx="33210">
                  <c:v>0.21854199999999999</c:v>
                </c:pt>
                <c:pt idx="33211">
                  <c:v>0.218115</c:v>
                </c:pt>
                <c:pt idx="33212">
                  <c:v>0.21754599999999999</c:v>
                </c:pt>
                <c:pt idx="33213">
                  <c:v>0.216835</c:v>
                </c:pt>
                <c:pt idx="33214">
                  <c:v>0.21598400000000001</c:v>
                </c:pt>
                <c:pt idx="33215">
                  <c:v>0.21499299999999999</c:v>
                </c:pt>
                <c:pt idx="33216">
                  <c:v>0.213863</c:v>
                </c:pt>
                <c:pt idx="33217">
                  <c:v>0.21259600000000001</c:v>
                </c:pt>
                <c:pt idx="33218">
                  <c:v>0.21119299999999999</c:v>
                </c:pt>
                <c:pt idx="33219">
                  <c:v>0.20965500000000001</c:v>
                </c:pt>
                <c:pt idx="33220">
                  <c:v>0.207985</c:v>
                </c:pt>
                <c:pt idx="33221">
                  <c:v>0.20618600000000001</c:v>
                </c:pt>
                <c:pt idx="33222">
                  <c:v>0.204259</c:v>
                </c:pt>
                <c:pt idx="33223">
                  <c:v>0.202208</c:v>
                </c:pt>
                <c:pt idx="33224">
                  <c:v>0.20003599999999999</c:v>
                </c:pt>
                <c:pt idx="33225">
                  <c:v>0.197745</c:v>
                </c:pt>
                <c:pt idx="33226">
                  <c:v>0.19533700000000001</c:v>
                </c:pt>
                <c:pt idx="33227">
                  <c:v>0.19281699999999999</c:v>
                </c:pt>
                <c:pt idx="33228">
                  <c:v>0.19018599999999999</c:v>
                </c:pt>
                <c:pt idx="33229">
                  <c:v>0.187449</c:v>
                </c:pt>
                <c:pt idx="33230">
                  <c:v>0.18461</c:v>
                </c:pt>
                <c:pt idx="33231">
                  <c:v>0.181672</c:v>
                </c:pt>
                <c:pt idx="33232">
                  <c:v>0.17863899999999999</c:v>
                </c:pt>
                <c:pt idx="33233">
                  <c:v>0.17551600000000001</c:v>
                </c:pt>
                <c:pt idx="33234">
                  <c:v>0.17230599999999999</c:v>
                </c:pt>
                <c:pt idx="33235">
                  <c:v>0.169014</c:v>
                </c:pt>
                <c:pt idx="33236">
                  <c:v>0.16564400000000001</c:v>
                </c:pt>
                <c:pt idx="33237">
                  <c:v>0.16220200000000001</c:v>
                </c:pt>
                <c:pt idx="33238">
                  <c:v>0.158693</c:v>
                </c:pt>
                <c:pt idx="33239">
                  <c:v>0.15512000000000001</c:v>
                </c:pt>
                <c:pt idx="33240">
                  <c:v>0.15148900000000001</c:v>
                </c:pt>
                <c:pt idx="33241">
                  <c:v>0.14780399999999999</c:v>
                </c:pt>
                <c:pt idx="33242">
                  <c:v>0.144071</c:v>
                </c:pt>
                <c:pt idx="33243">
                  <c:v>0.140295</c:v>
                </c:pt>
                <c:pt idx="33244">
                  <c:v>0.13647999999999999</c:v>
                </c:pt>
                <c:pt idx="33245">
                  <c:v>0.132631</c:v>
                </c:pt>
                <c:pt idx="33246">
                  <c:v>0.12875400000000001</c:v>
                </c:pt>
                <c:pt idx="33247">
                  <c:v>0.12485400000000001</c:v>
                </c:pt>
                <c:pt idx="33248">
                  <c:v>0.120936</c:v>
                </c:pt>
                <c:pt idx="33249">
                  <c:v>0.117006</c:v>
                </c:pt>
                <c:pt idx="33250">
                  <c:v>0.113068</c:v>
                </c:pt>
                <c:pt idx="33251">
                  <c:v>0.109129</c:v>
                </c:pt>
                <c:pt idx="33252">
                  <c:v>0.10519299999999999</c:v>
                </c:pt>
                <c:pt idx="33253">
                  <c:v>0.101267</c:v>
                </c:pt>
                <c:pt idx="33254">
                  <c:v>9.7354700000000002E-2</c:v>
                </c:pt>
                <c:pt idx="33255">
                  <c:v>9.3462900000000002E-2</c:v>
                </c:pt>
                <c:pt idx="33256">
                  <c:v>8.9596800000000004E-2</c:v>
                </c:pt>
                <c:pt idx="33257">
                  <c:v>8.5761699999999996E-2</c:v>
                </c:pt>
                <c:pt idx="33258">
                  <c:v>8.1962699999999999E-2</c:v>
                </c:pt>
                <c:pt idx="33259">
                  <c:v>7.8204899999999994E-2</c:v>
                </c:pt>
                <c:pt idx="33260">
                  <c:v>7.4493500000000004E-2</c:v>
                </c:pt>
                <c:pt idx="33261">
                  <c:v>7.0833300000000002E-2</c:v>
                </c:pt>
                <c:pt idx="33262">
                  <c:v>6.7229300000000006E-2</c:v>
                </c:pt>
                <c:pt idx="33263">
                  <c:v>6.3686300000000001E-2</c:v>
                </c:pt>
                <c:pt idx="33264">
                  <c:v>6.0209199999999997E-2</c:v>
                </c:pt>
                <c:pt idx="33265">
                  <c:v>5.6802900000000003E-2</c:v>
                </c:pt>
                <c:pt idx="33266">
                  <c:v>5.3472199999999998E-2</c:v>
                </c:pt>
                <c:pt idx="33267">
                  <c:v>5.0221799999999997E-2</c:v>
                </c:pt>
                <c:pt idx="33268">
                  <c:v>4.7056000000000001E-2</c:v>
                </c:pt>
                <c:pt idx="33269">
                  <c:v>4.3979499999999998E-2</c:v>
                </c:pt>
                <c:pt idx="33270">
                  <c:v>4.0996299999999999E-2</c:v>
                </c:pt>
                <c:pt idx="33271">
                  <c:v>3.81103E-2</c:v>
                </c:pt>
                <c:pt idx="33272">
                  <c:v>3.5325000000000002E-2</c:v>
                </c:pt>
                <c:pt idx="33273">
                  <c:v>3.2643900000000003E-2</c:v>
                </c:pt>
                <c:pt idx="33274">
                  <c:v>3.0070400000000001E-2</c:v>
                </c:pt>
                <c:pt idx="33275">
                  <c:v>2.76075E-2</c:v>
                </c:pt>
                <c:pt idx="33276">
                  <c:v>2.5258300000000001E-2</c:v>
                </c:pt>
                <c:pt idx="33277">
                  <c:v>2.30257E-2</c:v>
                </c:pt>
                <c:pt idx="33278">
                  <c:v>2.0912699999999999E-2</c:v>
                </c:pt>
                <c:pt idx="33279">
                  <c:v>1.8921899999999998E-2</c:v>
                </c:pt>
                <c:pt idx="33280">
                  <c:v>1.7055799999999999E-2</c:v>
                </c:pt>
                <c:pt idx="33281">
                  <c:v>1.53165E-2</c:v>
                </c:pt>
                <c:pt idx="33282">
                  <c:v>1.37059E-2</c:v>
                </c:pt>
                <c:pt idx="33283">
                  <c:v>1.2226000000000001E-2</c:v>
                </c:pt>
                <c:pt idx="33284">
                  <c:v>1.0878499999999999E-2</c:v>
                </c:pt>
                <c:pt idx="33285" formatCode="0.00E+00">
                  <c:v>9.6650299999999998E-3</c:v>
                </c:pt>
                <c:pt idx="33286" formatCode="0.00E+00">
                  <c:v>8.5869499999999994E-3</c:v>
                </c:pt>
                <c:pt idx="33287" formatCode="0.00E+00">
                  <c:v>7.6455000000000004E-3</c:v>
                </c:pt>
                <c:pt idx="33288" formatCode="0.00E+00">
                  <c:v>6.8416900000000001E-3</c:v>
                </c:pt>
                <c:pt idx="33289" formatCode="0.00E+00">
                  <c:v>6.1762199999999996E-3</c:v>
                </c:pt>
                <c:pt idx="33290" formatCode="0.00E+00">
                  <c:v>5.6495199999999999E-3</c:v>
                </c:pt>
                <c:pt idx="33291" formatCode="0.00E+00">
                  <c:v>5.2618200000000004E-3</c:v>
                </c:pt>
                <c:pt idx="33292" formatCode="0.00E+00">
                  <c:v>5.01302E-3</c:v>
                </c:pt>
                <c:pt idx="33293" formatCode="0.00E+00">
                  <c:v>4.9027699999999999E-3</c:v>
                </c:pt>
                <c:pt idx="33294" formatCode="0.00E+00">
                  <c:v>4.93065E-3</c:v>
                </c:pt>
                <c:pt idx="33295" formatCode="0.00E+00">
                  <c:v>5.0962100000000003E-3</c:v>
                </c:pt>
                <c:pt idx="33296" formatCode="0.00E+00">
                  <c:v>5.3988500000000002E-3</c:v>
                </c:pt>
                <c:pt idx="33297" formatCode="0.00E+00">
                  <c:v>5.83761E-3</c:v>
                </c:pt>
                <c:pt idx="33298" formatCode="0.00E+00">
                  <c:v>6.4111000000000003E-3</c:v>
                </c:pt>
                <c:pt idx="33299" formatCode="0.00E+00">
                  <c:v>7.1175700000000001E-3</c:v>
                </c:pt>
                <c:pt idx="33300" formatCode="0.00E+00">
                  <c:v>7.9551299999999995E-3</c:v>
                </c:pt>
                <c:pt idx="33301" formatCode="0.00E+00">
                  <c:v>8.9219099999999999E-3</c:v>
                </c:pt>
                <c:pt idx="33302">
                  <c:v>1.0015899999999999E-2</c:v>
                </c:pt>
                <c:pt idx="33303">
                  <c:v>1.12347E-2</c:v>
                </c:pt>
                <c:pt idx="33304">
                  <c:v>1.25757E-2</c:v>
                </c:pt>
                <c:pt idx="33305">
                  <c:v>1.4036099999999999E-2</c:v>
                </c:pt>
                <c:pt idx="33306">
                  <c:v>1.56131E-2</c:v>
                </c:pt>
                <c:pt idx="33307">
                  <c:v>1.7303900000000001E-2</c:v>
                </c:pt>
                <c:pt idx="33308">
                  <c:v>1.9105400000000002E-2</c:v>
                </c:pt>
                <c:pt idx="33309">
                  <c:v>2.10142E-2</c:v>
                </c:pt>
                <c:pt idx="33310">
                  <c:v>2.3026700000000001E-2</c:v>
                </c:pt>
                <c:pt idx="33311">
                  <c:v>2.51392E-2</c:v>
                </c:pt>
                <c:pt idx="33312">
                  <c:v>2.7347799999999998E-2</c:v>
                </c:pt>
                <c:pt idx="33313">
                  <c:v>2.9648399999999998E-2</c:v>
                </c:pt>
                <c:pt idx="33314">
                  <c:v>3.2036500000000002E-2</c:v>
                </c:pt>
                <c:pt idx="33315">
                  <c:v>3.4507799999999998E-2</c:v>
                </c:pt>
                <c:pt idx="33316">
                  <c:v>3.7058000000000001E-2</c:v>
                </c:pt>
                <c:pt idx="33317">
                  <c:v>3.9682700000000001E-2</c:v>
                </c:pt>
                <c:pt idx="33318">
                  <c:v>4.2377199999999997E-2</c:v>
                </c:pt>
                <c:pt idx="33319">
                  <c:v>4.5136900000000001E-2</c:v>
                </c:pt>
                <c:pt idx="33320">
                  <c:v>4.7956899999999997E-2</c:v>
                </c:pt>
                <c:pt idx="33321">
                  <c:v>5.0832000000000002E-2</c:v>
                </c:pt>
                <c:pt idx="33322">
                  <c:v>5.3757199999999998E-2</c:v>
                </c:pt>
                <c:pt idx="33323">
                  <c:v>5.6727399999999997E-2</c:v>
                </c:pt>
                <c:pt idx="33324">
                  <c:v>5.9737499999999999E-2</c:v>
                </c:pt>
                <c:pt idx="33325">
                  <c:v>6.2782500000000005E-2</c:v>
                </c:pt>
                <c:pt idx="33326">
                  <c:v>6.5857499999999999E-2</c:v>
                </c:pt>
                <c:pt idx="33327">
                  <c:v>6.8957400000000002E-2</c:v>
                </c:pt>
                <c:pt idx="33328">
                  <c:v>7.2077000000000002E-2</c:v>
                </c:pt>
                <c:pt idx="33329">
                  <c:v>7.5211200000000006E-2</c:v>
                </c:pt>
                <c:pt idx="33330">
                  <c:v>7.8354499999999994E-2</c:v>
                </c:pt>
                <c:pt idx="33331">
                  <c:v>8.1502099999999994E-2</c:v>
                </c:pt>
                <c:pt idx="33332">
                  <c:v>8.4648899999999999E-2</c:v>
                </c:pt>
                <c:pt idx="33333">
                  <c:v>8.7789800000000001E-2</c:v>
                </c:pt>
                <c:pt idx="33334">
                  <c:v>9.09195E-2</c:v>
                </c:pt>
                <c:pt idx="33335">
                  <c:v>9.40328E-2</c:v>
                </c:pt>
                <c:pt idx="33336">
                  <c:v>9.7124199999999994E-2</c:v>
                </c:pt>
                <c:pt idx="33337">
                  <c:v>0.100189</c:v>
                </c:pt>
                <c:pt idx="33338">
                  <c:v>0.10322099999999999</c:v>
                </c:pt>
                <c:pt idx="33339">
                  <c:v>0.106216</c:v>
                </c:pt>
                <c:pt idx="33340">
                  <c:v>0.109171</c:v>
                </c:pt>
                <c:pt idx="33341">
                  <c:v>0.112079</c:v>
                </c:pt>
                <c:pt idx="33342">
                  <c:v>0.114937</c:v>
                </c:pt>
                <c:pt idx="33343">
                  <c:v>0.11774</c:v>
                </c:pt>
                <c:pt idx="33344">
                  <c:v>0.12048300000000001</c:v>
                </c:pt>
                <c:pt idx="33345">
                  <c:v>0.12316100000000001</c:v>
                </c:pt>
                <c:pt idx="33346">
                  <c:v>0.12577199999999999</c:v>
                </c:pt>
                <c:pt idx="33347">
                  <c:v>0.12830900000000001</c:v>
                </c:pt>
                <c:pt idx="33348">
                  <c:v>0.130771</c:v>
                </c:pt>
                <c:pt idx="33349">
                  <c:v>0.13315299999999999</c:v>
                </c:pt>
                <c:pt idx="33350">
                  <c:v>0.13545199999999999</c:v>
                </c:pt>
                <c:pt idx="33351">
                  <c:v>0.13766400000000001</c:v>
                </c:pt>
                <c:pt idx="33352">
                  <c:v>0.13978599999999999</c:v>
                </c:pt>
                <c:pt idx="33353">
                  <c:v>0.141816</c:v>
                </c:pt>
                <c:pt idx="33354">
                  <c:v>0.14374999999999999</c:v>
                </c:pt>
                <c:pt idx="33355">
                  <c:v>0.14558699999999999</c:v>
                </c:pt>
                <c:pt idx="33356">
                  <c:v>0.14732300000000001</c:v>
                </c:pt>
                <c:pt idx="33357">
                  <c:v>0.14895700000000001</c:v>
                </c:pt>
                <c:pt idx="33358">
                  <c:v>0.15048600000000001</c:v>
                </c:pt>
                <c:pt idx="33359">
                  <c:v>0.15190999999999999</c:v>
                </c:pt>
                <c:pt idx="33360">
                  <c:v>0.153226</c:v>
                </c:pt>
                <c:pt idx="33361">
                  <c:v>0.15443399999999999</c:v>
                </c:pt>
                <c:pt idx="33362">
                  <c:v>0.15553</c:v>
                </c:pt>
                <c:pt idx="33363">
                  <c:v>0.15651399999999999</c:v>
                </c:pt>
                <c:pt idx="33364">
                  <c:v>0.157385</c:v>
                </c:pt>
                <c:pt idx="33365">
                  <c:v>0.15814300000000001</c:v>
                </c:pt>
                <c:pt idx="33366">
                  <c:v>0.15878500000000001</c:v>
                </c:pt>
                <c:pt idx="33367">
                  <c:v>0.15931300000000001</c:v>
                </c:pt>
                <c:pt idx="33368">
                  <c:v>0.15972600000000001</c:v>
                </c:pt>
                <c:pt idx="33369">
                  <c:v>0.160024</c:v>
                </c:pt>
                <c:pt idx="33370">
                  <c:v>0.16020699999999999</c:v>
                </c:pt>
                <c:pt idx="33371">
                  <c:v>0.160276</c:v>
                </c:pt>
                <c:pt idx="33372">
                  <c:v>0.16023000000000001</c:v>
                </c:pt>
                <c:pt idx="33373">
                  <c:v>0.16007099999999999</c:v>
                </c:pt>
                <c:pt idx="33374">
                  <c:v>0.159799</c:v>
                </c:pt>
                <c:pt idx="33375">
                  <c:v>0.159416</c:v>
                </c:pt>
                <c:pt idx="33376">
                  <c:v>0.15892400000000001</c:v>
                </c:pt>
                <c:pt idx="33377">
                  <c:v>0.15832499999999999</c:v>
                </c:pt>
                <c:pt idx="33378">
                  <c:v>0.15761900000000001</c:v>
                </c:pt>
                <c:pt idx="33379">
                  <c:v>0.15681</c:v>
                </c:pt>
                <c:pt idx="33380">
                  <c:v>0.15589900000000001</c:v>
                </c:pt>
                <c:pt idx="33381">
                  <c:v>0.154887</c:v>
                </c:pt>
                <c:pt idx="33382">
                  <c:v>0.153778</c:v>
                </c:pt>
                <c:pt idx="33383">
                  <c:v>0.15257399999999999</c:v>
                </c:pt>
                <c:pt idx="33384">
                  <c:v>0.15127699999999999</c:v>
                </c:pt>
                <c:pt idx="33385">
                  <c:v>0.14989</c:v>
                </c:pt>
                <c:pt idx="33386">
                  <c:v>0.14841599999999999</c:v>
                </c:pt>
                <c:pt idx="33387">
                  <c:v>0.14685799999999999</c:v>
                </c:pt>
                <c:pt idx="33388">
                  <c:v>0.14521999999999999</c:v>
                </c:pt>
                <c:pt idx="33389">
                  <c:v>0.14350399999999999</c:v>
                </c:pt>
                <c:pt idx="33390">
                  <c:v>0.14171400000000001</c:v>
                </c:pt>
                <c:pt idx="33391">
                  <c:v>0.13985400000000001</c:v>
                </c:pt>
                <c:pt idx="33392">
                  <c:v>0.13792699999999999</c:v>
                </c:pt>
                <c:pt idx="33393">
                  <c:v>0.135936</c:v>
                </c:pt>
                <c:pt idx="33394">
                  <c:v>0.13388600000000001</c:v>
                </c:pt>
                <c:pt idx="33395">
                  <c:v>0.13178000000000001</c:v>
                </c:pt>
                <c:pt idx="33396">
                  <c:v>0.12962199999999999</c:v>
                </c:pt>
                <c:pt idx="33397">
                  <c:v>0.127417</c:v>
                </c:pt>
                <c:pt idx="33398">
                  <c:v>0.125169</c:v>
                </c:pt>
                <c:pt idx="33399">
                  <c:v>0.122881</c:v>
                </c:pt>
                <c:pt idx="33400">
                  <c:v>0.120558</c:v>
                </c:pt>
                <c:pt idx="33401">
                  <c:v>0.118204</c:v>
                </c:pt>
                <c:pt idx="33402">
                  <c:v>0.115824</c:v>
                </c:pt>
                <c:pt idx="33403">
                  <c:v>0.11342099999999999</c:v>
                </c:pt>
                <c:pt idx="33404">
                  <c:v>0.111</c:v>
                </c:pt>
                <c:pt idx="33405">
                  <c:v>0.10856499999999999</c:v>
                </c:pt>
                <c:pt idx="33406">
                  <c:v>0.10612099999999999</c:v>
                </c:pt>
                <c:pt idx="33407">
                  <c:v>0.103672</c:v>
                </c:pt>
                <c:pt idx="33408">
                  <c:v>0.10122399999999999</c:v>
                </c:pt>
                <c:pt idx="33409">
                  <c:v>9.8779000000000006E-2</c:v>
                </c:pt>
                <c:pt idx="33410">
                  <c:v>9.6343200000000004E-2</c:v>
                </c:pt>
                <c:pt idx="33411">
                  <c:v>9.3920799999999999E-2</c:v>
                </c:pt>
                <c:pt idx="33412">
                  <c:v>9.1516E-2</c:v>
                </c:pt>
                <c:pt idx="33413">
                  <c:v>8.9133000000000004E-2</c:v>
                </c:pt>
                <c:pt idx="33414">
                  <c:v>8.67758E-2</c:v>
                </c:pt>
                <c:pt idx="33415">
                  <c:v>8.4448599999999999E-2</c:v>
                </c:pt>
                <c:pt idx="33416">
                  <c:v>8.2155000000000006E-2</c:v>
                </c:pt>
                <c:pt idx="33417">
                  <c:v>7.9898999999999998E-2</c:v>
                </c:pt>
                <c:pt idx="33418">
                  <c:v>7.7684600000000006E-2</c:v>
                </c:pt>
                <c:pt idx="33419">
                  <c:v>7.5516100000000003E-2</c:v>
                </c:pt>
                <c:pt idx="33420">
                  <c:v>7.3397400000000002E-2</c:v>
                </c:pt>
                <c:pt idx="33421">
                  <c:v>7.1332400000000004E-2</c:v>
                </c:pt>
                <c:pt idx="33422">
                  <c:v>6.93246E-2</c:v>
                </c:pt>
                <c:pt idx="33423">
                  <c:v>6.7377000000000006E-2</c:v>
                </c:pt>
                <c:pt idx="33424">
                  <c:v>6.5492800000000004E-2</c:v>
                </c:pt>
                <c:pt idx="33425">
                  <c:v>6.3674900000000006E-2</c:v>
                </c:pt>
                <c:pt idx="33426">
                  <c:v>6.1926299999999997E-2</c:v>
                </c:pt>
                <c:pt idx="33427">
                  <c:v>6.0250100000000001E-2</c:v>
                </c:pt>
                <c:pt idx="33428">
                  <c:v>5.8649100000000003E-2</c:v>
                </c:pt>
                <c:pt idx="33429">
                  <c:v>5.7126099999999999E-2</c:v>
                </c:pt>
                <c:pt idx="33430">
                  <c:v>5.5683299999999998E-2</c:v>
                </c:pt>
                <c:pt idx="33431">
                  <c:v>5.4322500000000003E-2</c:v>
                </c:pt>
                <c:pt idx="33432">
                  <c:v>5.30459E-2</c:v>
                </c:pt>
                <c:pt idx="33433">
                  <c:v>5.1855699999999998E-2</c:v>
                </c:pt>
                <c:pt idx="33434">
                  <c:v>5.0754100000000003E-2</c:v>
                </c:pt>
                <c:pt idx="33435">
                  <c:v>4.9743099999999998E-2</c:v>
                </c:pt>
                <c:pt idx="33436">
                  <c:v>4.8824300000000001E-2</c:v>
                </c:pt>
                <c:pt idx="33437">
                  <c:v>4.7999300000000002E-2</c:v>
                </c:pt>
                <c:pt idx="33438">
                  <c:v>4.72693E-2</c:v>
                </c:pt>
                <c:pt idx="33439">
                  <c:v>4.6635000000000003E-2</c:v>
                </c:pt>
                <c:pt idx="33440">
                  <c:v>4.6096999999999999E-2</c:v>
                </c:pt>
                <c:pt idx="33441">
                  <c:v>4.5655899999999999E-2</c:v>
                </c:pt>
                <c:pt idx="33442">
                  <c:v>4.5312699999999997E-2</c:v>
                </c:pt>
                <c:pt idx="33443">
                  <c:v>4.50686E-2</c:v>
                </c:pt>
                <c:pt idx="33444">
                  <c:v>4.4924800000000001E-2</c:v>
                </c:pt>
                <c:pt idx="33445">
                  <c:v>4.4882600000000002E-2</c:v>
                </c:pt>
                <c:pt idx="33446">
                  <c:v>4.4940800000000003E-2</c:v>
                </c:pt>
                <c:pt idx="33447">
                  <c:v>4.5097400000000003E-2</c:v>
                </c:pt>
                <c:pt idx="33448">
                  <c:v>4.5351500000000003E-2</c:v>
                </c:pt>
                <c:pt idx="33449">
                  <c:v>4.5702600000000003E-2</c:v>
                </c:pt>
                <c:pt idx="33450">
                  <c:v>4.6149700000000002E-2</c:v>
                </c:pt>
                <c:pt idx="33451">
                  <c:v>4.66916E-2</c:v>
                </c:pt>
                <c:pt idx="33452">
                  <c:v>4.7327300000000003E-2</c:v>
                </c:pt>
                <c:pt idx="33453">
                  <c:v>4.8055599999999997E-2</c:v>
                </c:pt>
                <c:pt idx="33454">
                  <c:v>4.8874800000000003E-2</c:v>
                </c:pt>
                <c:pt idx="33455">
                  <c:v>4.9782899999999998E-2</c:v>
                </c:pt>
                <c:pt idx="33456">
                  <c:v>5.0777599999999999E-2</c:v>
                </c:pt>
                <c:pt idx="33457">
                  <c:v>5.1856699999999999E-2</c:v>
                </c:pt>
                <c:pt idx="33458">
                  <c:v>5.3017799999999997E-2</c:v>
                </c:pt>
                <c:pt idx="33459">
                  <c:v>5.4257899999999998E-2</c:v>
                </c:pt>
                <c:pt idx="33460">
                  <c:v>5.5574199999999997E-2</c:v>
                </c:pt>
                <c:pt idx="33461">
                  <c:v>5.6963600000000003E-2</c:v>
                </c:pt>
                <c:pt idx="33462">
                  <c:v>5.8423200000000002E-2</c:v>
                </c:pt>
                <c:pt idx="33463">
                  <c:v>5.99499E-2</c:v>
                </c:pt>
                <c:pt idx="33464">
                  <c:v>6.1540299999999999E-2</c:v>
                </c:pt>
                <c:pt idx="33465">
                  <c:v>6.3190999999999997E-2</c:v>
                </c:pt>
                <c:pt idx="33466">
                  <c:v>6.4898899999999995E-2</c:v>
                </c:pt>
                <c:pt idx="33467">
                  <c:v>6.66606E-2</c:v>
                </c:pt>
                <c:pt idx="33468">
                  <c:v>6.84723E-2</c:v>
                </c:pt>
                <c:pt idx="33469">
                  <c:v>7.0330199999999995E-2</c:v>
                </c:pt>
                <c:pt idx="33470">
                  <c:v>7.22304E-2</c:v>
                </c:pt>
                <c:pt idx="33471">
                  <c:v>7.4169399999999996E-2</c:v>
                </c:pt>
                <c:pt idx="33472">
                  <c:v>7.6143000000000002E-2</c:v>
                </c:pt>
                <c:pt idx="33473">
                  <c:v>7.8147099999999997E-2</c:v>
                </c:pt>
                <c:pt idx="33474">
                  <c:v>8.0177100000000001E-2</c:v>
                </c:pt>
                <c:pt idx="33475">
                  <c:v>8.2228300000000004E-2</c:v>
                </c:pt>
                <c:pt idx="33476">
                  <c:v>8.4296499999999996E-2</c:v>
                </c:pt>
                <c:pt idx="33477">
                  <c:v>8.6377099999999998E-2</c:v>
                </c:pt>
                <c:pt idx="33478">
                  <c:v>8.8465799999999997E-2</c:v>
                </c:pt>
                <c:pt idx="33479">
                  <c:v>9.0557799999999994E-2</c:v>
                </c:pt>
                <c:pt idx="33480">
                  <c:v>9.2648499999999995E-2</c:v>
                </c:pt>
                <c:pt idx="33481">
                  <c:v>9.4733700000000004E-2</c:v>
                </c:pt>
                <c:pt idx="33482">
                  <c:v>9.6808900000000003E-2</c:v>
                </c:pt>
                <c:pt idx="33483">
                  <c:v>9.8869799999999994E-2</c:v>
                </c:pt>
                <c:pt idx="33484">
                  <c:v>0.100912</c:v>
                </c:pt>
                <c:pt idx="33485">
                  <c:v>0.10292999999999999</c:v>
                </c:pt>
                <c:pt idx="33486">
                  <c:v>0.104921</c:v>
                </c:pt>
                <c:pt idx="33487">
                  <c:v>0.10688</c:v>
                </c:pt>
                <c:pt idx="33488">
                  <c:v>0.108802</c:v>
                </c:pt>
                <c:pt idx="33489">
                  <c:v>0.110683</c:v>
                </c:pt>
                <c:pt idx="33490">
                  <c:v>0.11251899999999999</c:v>
                </c:pt>
                <c:pt idx="33491">
                  <c:v>0.114305</c:v>
                </c:pt>
                <c:pt idx="33492">
                  <c:v>0.116038</c:v>
                </c:pt>
                <c:pt idx="33493">
                  <c:v>0.117712</c:v>
                </c:pt>
                <c:pt idx="33494">
                  <c:v>0.119324</c:v>
                </c:pt>
                <c:pt idx="33495">
                  <c:v>0.12087100000000001</c:v>
                </c:pt>
                <c:pt idx="33496">
                  <c:v>0.122348</c:v>
                </c:pt>
                <c:pt idx="33497">
                  <c:v>0.123751</c:v>
                </c:pt>
                <c:pt idx="33498">
                  <c:v>0.12507699999999999</c:v>
                </c:pt>
                <c:pt idx="33499">
                  <c:v>0.12632199999999999</c:v>
                </c:pt>
                <c:pt idx="33500">
                  <c:v>0.12748399999999999</c:v>
                </c:pt>
                <c:pt idx="33501">
                  <c:v>0.12855900000000001</c:v>
                </c:pt>
                <c:pt idx="33502">
                  <c:v>0.12954599999999999</c:v>
                </c:pt>
                <c:pt idx="33503">
                  <c:v>0.13044</c:v>
                </c:pt>
                <c:pt idx="33504">
                  <c:v>0.131241</c:v>
                </c:pt>
                <c:pt idx="33505">
                  <c:v>0.13194400000000001</c:v>
                </c:pt>
                <c:pt idx="33506">
                  <c:v>0.132549</c:v>
                </c:pt>
                <c:pt idx="33507">
                  <c:v>0.133052</c:v>
                </c:pt>
                <c:pt idx="33508">
                  <c:v>0.13345199999999999</c:v>
                </c:pt>
                <c:pt idx="33509">
                  <c:v>0.133747</c:v>
                </c:pt>
                <c:pt idx="33510">
                  <c:v>0.133934</c:v>
                </c:pt>
                <c:pt idx="33511">
                  <c:v>0.13401299999999999</c:v>
                </c:pt>
                <c:pt idx="33512">
                  <c:v>0.13398299999999999</c:v>
                </c:pt>
                <c:pt idx="33513">
                  <c:v>0.13384199999999999</c:v>
                </c:pt>
                <c:pt idx="33514">
                  <c:v>0.13359099999999999</c:v>
                </c:pt>
                <c:pt idx="33515">
                  <c:v>0.13322800000000001</c:v>
                </c:pt>
                <c:pt idx="33516">
                  <c:v>0.13275500000000001</c:v>
                </c:pt>
                <c:pt idx="33517">
                  <c:v>0.13217100000000001</c:v>
                </c:pt>
                <c:pt idx="33518">
                  <c:v>0.13147500000000001</c:v>
                </c:pt>
                <c:pt idx="33519">
                  <c:v>0.13066700000000001</c:v>
                </c:pt>
                <c:pt idx="33520">
                  <c:v>0.129747</c:v>
                </c:pt>
                <c:pt idx="33521">
                  <c:v>0.128717</c:v>
                </c:pt>
                <c:pt idx="33522">
                  <c:v>0.127578</c:v>
                </c:pt>
                <c:pt idx="33523">
                  <c:v>0.126329</c:v>
                </c:pt>
                <c:pt idx="33524">
                  <c:v>0.124974</c:v>
                </c:pt>
                <c:pt idx="33525">
                  <c:v>0.123511</c:v>
                </c:pt>
                <c:pt idx="33526">
                  <c:v>0.121944</c:v>
                </c:pt>
                <c:pt idx="33527">
                  <c:v>0.12027400000000001</c:v>
                </c:pt>
                <c:pt idx="33528">
                  <c:v>0.118503</c:v>
                </c:pt>
                <c:pt idx="33529">
                  <c:v>0.116633</c:v>
                </c:pt>
                <c:pt idx="33530">
                  <c:v>0.11466700000000001</c:v>
                </c:pt>
                <c:pt idx="33531">
                  <c:v>0.112607</c:v>
                </c:pt>
                <c:pt idx="33532">
                  <c:v>0.110458</c:v>
                </c:pt>
                <c:pt idx="33533">
                  <c:v>0.108221</c:v>
                </c:pt>
                <c:pt idx="33534">
                  <c:v>0.10589999999999999</c:v>
                </c:pt>
                <c:pt idx="33535">
                  <c:v>0.10349700000000001</c:v>
                </c:pt>
                <c:pt idx="33536">
                  <c:v>0.101017</c:v>
                </c:pt>
                <c:pt idx="33537">
                  <c:v>9.8464599999999999E-2</c:v>
                </c:pt>
                <c:pt idx="33538">
                  <c:v>9.5842999999999998E-2</c:v>
                </c:pt>
                <c:pt idx="33539">
                  <c:v>9.3157100000000007E-2</c:v>
                </c:pt>
                <c:pt idx="33540">
                  <c:v>9.0410299999999999E-2</c:v>
                </c:pt>
                <c:pt idx="33541">
                  <c:v>8.7605600000000006E-2</c:v>
                </c:pt>
                <c:pt idx="33542">
                  <c:v>8.4747000000000003E-2</c:v>
                </c:pt>
                <c:pt idx="33543">
                  <c:v>8.18387E-2</c:v>
                </c:pt>
                <c:pt idx="33544">
                  <c:v>7.8884800000000005E-2</c:v>
                </c:pt>
                <c:pt idx="33545">
                  <c:v>7.5889600000000002E-2</c:v>
                </c:pt>
                <c:pt idx="33546">
                  <c:v>7.2857400000000003E-2</c:v>
                </c:pt>
                <c:pt idx="33547">
                  <c:v>6.9792800000000002E-2</c:v>
                </c:pt>
                <c:pt idx="33548">
                  <c:v>6.6700499999999996E-2</c:v>
                </c:pt>
                <c:pt idx="33549">
                  <c:v>6.35849E-2</c:v>
                </c:pt>
                <c:pt idx="33550">
                  <c:v>6.04506E-2</c:v>
                </c:pt>
                <c:pt idx="33551">
                  <c:v>5.73023E-2</c:v>
                </c:pt>
                <c:pt idx="33552">
                  <c:v>5.4144400000000002E-2</c:v>
                </c:pt>
                <c:pt idx="33553">
                  <c:v>5.0981699999999998E-2</c:v>
                </c:pt>
                <c:pt idx="33554">
                  <c:v>4.7819E-2</c:v>
                </c:pt>
                <c:pt idx="33555">
                  <c:v>4.46615E-2</c:v>
                </c:pt>
                <c:pt idx="33556">
                  <c:v>4.1513599999999998E-2</c:v>
                </c:pt>
                <c:pt idx="33557">
                  <c:v>3.8379499999999997E-2</c:v>
                </c:pt>
                <c:pt idx="33558">
                  <c:v>3.5263599999999999E-2</c:v>
                </c:pt>
                <c:pt idx="33559">
                  <c:v>3.2170799999999999E-2</c:v>
                </c:pt>
                <c:pt idx="33560">
                  <c:v>2.9106300000000002E-2</c:v>
                </c:pt>
                <c:pt idx="33561">
                  <c:v>2.6074900000000002E-2</c:v>
                </c:pt>
                <c:pt idx="33562">
                  <c:v>2.3081600000000001E-2</c:v>
                </c:pt>
                <c:pt idx="33563">
                  <c:v>2.01309E-2</c:v>
                </c:pt>
                <c:pt idx="33564">
                  <c:v>1.7227300000000001E-2</c:v>
                </c:pt>
                <c:pt idx="33565">
                  <c:v>1.43746E-2</c:v>
                </c:pt>
                <c:pt idx="33566">
                  <c:v>1.15773E-2</c:v>
                </c:pt>
                <c:pt idx="33567" formatCode="0.00E+00">
                  <c:v>8.8398599999999997E-3</c:v>
                </c:pt>
                <c:pt idx="33568" formatCode="0.00E+00">
                  <c:v>6.1665499999999998E-3</c:v>
                </c:pt>
                <c:pt idx="33569" formatCode="0.00E+00">
                  <c:v>3.5618500000000001E-3</c:v>
                </c:pt>
                <c:pt idx="33570" formatCode="0.00E+00">
                  <c:v>1.03035E-3</c:v>
                </c:pt>
                <c:pt idx="33571" formatCode="0.00E+00">
                  <c:v>-1.4245E-3</c:v>
                </c:pt>
                <c:pt idx="33572" formatCode="0.00E+00">
                  <c:v>-3.80022E-3</c:v>
                </c:pt>
                <c:pt idx="33573" formatCode="0.00E+00">
                  <c:v>-6.0941700000000003E-3</c:v>
                </c:pt>
                <c:pt idx="33574" formatCode="0.00E+00">
                  <c:v>-8.3032899999999996E-3</c:v>
                </c:pt>
                <c:pt idx="33575">
                  <c:v>-1.04247E-2</c:v>
                </c:pt>
                <c:pt idx="33576">
                  <c:v>-1.24555E-2</c:v>
                </c:pt>
                <c:pt idx="33577">
                  <c:v>-1.43935E-2</c:v>
                </c:pt>
                <c:pt idx="33578">
                  <c:v>-1.6236E-2</c:v>
                </c:pt>
                <c:pt idx="33579">
                  <c:v>-1.79811E-2</c:v>
                </c:pt>
                <c:pt idx="33580">
                  <c:v>-1.9626500000000002E-2</c:v>
                </c:pt>
                <c:pt idx="33581">
                  <c:v>-2.11703E-2</c:v>
                </c:pt>
                <c:pt idx="33582">
                  <c:v>-2.2610700000000001E-2</c:v>
                </c:pt>
                <c:pt idx="33583">
                  <c:v>-2.3946200000000001E-2</c:v>
                </c:pt>
                <c:pt idx="33584">
                  <c:v>-2.5175400000000001E-2</c:v>
                </c:pt>
                <c:pt idx="33585">
                  <c:v>-2.6297500000000001E-2</c:v>
                </c:pt>
                <c:pt idx="33586">
                  <c:v>-2.7311599999999998E-2</c:v>
                </c:pt>
                <c:pt idx="33587">
                  <c:v>-2.82169E-2</c:v>
                </c:pt>
                <c:pt idx="33588">
                  <c:v>-2.9013000000000001E-2</c:v>
                </c:pt>
                <c:pt idx="33589">
                  <c:v>-2.9699699999999999E-2</c:v>
                </c:pt>
                <c:pt idx="33590">
                  <c:v>-3.0276999999999998E-2</c:v>
                </c:pt>
                <c:pt idx="33591">
                  <c:v>-3.0744799999999999E-2</c:v>
                </c:pt>
                <c:pt idx="33592">
                  <c:v>-3.1103200000000001E-2</c:v>
                </c:pt>
                <c:pt idx="33593">
                  <c:v>-3.1352600000000001E-2</c:v>
                </c:pt>
                <c:pt idx="33594">
                  <c:v>-3.1493500000000001E-2</c:v>
                </c:pt>
                <c:pt idx="33595">
                  <c:v>-3.1526499999999999E-2</c:v>
                </c:pt>
                <c:pt idx="33596">
                  <c:v>-3.1452500000000001E-2</c:v>
                </c:pt>
                <c:pt idx="33597">
                  <c:v>-3.1272800000000003E-2</c:v>
                </c:pt>
                <c:pt idx="33598">
                  <c:v>-3.09889E-2</c:v>
                </c:pt>
                <c:pt idx="33599">
                  <c:v>-3.0602399999999998E-2</c:v>
                </c:pt>
                <c:pt idx="33600">
                  <c:v>-3.0115099999999999E-2</c:v>
                </c:pt>
                <c:pt idx="33601">
                  <c:v>-2.95289E-2</c:v>
                </c:pt>
                <c:pt idx="33602">
                  <c:v>-2.88461E-2</c:v>
                </c:pt>
                <c:pt idx="33603">
                  <c:v>-2.80691E-2</c:v>
                </c:pt>
                <c:pt idx="33604">
                  <c:v>-2.7200200000000001E-2</c:v>
                </c:pt>
                <c:pt idx="33605">
                  <c:v>-2.62423E-2</c:v>
                </c:pt>
                <c:pt idx="33606">
                  <c:v>-2.5197899999999999E-2</c:v>
                </c:pt>
                <c:pt idx="33607">
                  <c:v>-2.4070100000000001E-2</c:v>
                </c:pt>
                <c:pt idx="33608">
                  <c:v>-2.2861699999999999E-2</c:v>
                </c:pt>
                <c:pt idx="33609">
                  <c:v>-2.1575799999999999E-2</c:v>
                </c:pt>
                <c:pt idx="33610">
                  <c:v>-2.02156E-2</c:v>
                </c:pt>
                <c:pt idx="33611">
                  <c:v>-1.8784499999999999E-2</c:v>
                </c:pt>
                <c:pt idx="33612">
                  <c:v>-1.72859E-2</c:v>
                </c:pt>
                <c:pt idx="33613">
                  <c:v>-1.5723399999999998E-2</c:v>
                </c:pt>
                <c:pt idx="33614">
                  <c:v>-1.4100700000000001E-2</c:v>
                </c:pt>
                <c:pt idx="33615">
                  <c:v>-1.2422000000000001E-2</c:v>
                </c:pt>
                <c:pt idx="33616">
                  <c:v>-1.0691000000000001E-2</c:v>
                </c:pt>
                <c:pt idx="33617" formatCode="0.00E+00">
                  <c:v>-8.9118600000000006E-3</c:v>
                </c:pt>
                <c:pt idx="33618" formatCode="0.00E+00">
                  <c:v>-7.0885799999999997E-3</c:v>
                </c:pt>
                <c:pt idx="33619" formatCode="0.00E+00">
                  <c:v>-5.2251900000000002E-3</c:v>
                </c:pt>
                <c:pt idx="33620" formatCode="0.00E+00">
                  <c:v>-3.3257400000000002E-3</c:v>
                </c:pt>
                <c:pt idx="33621" formatCode="0.00E+00">
                  <c:v>-1.3943899999999999E-3</c:v>
                </c:pt>
                <c:pt idx="33622" formatCode="0.00E+00">
                  <c:v>5.6456799999999999E-4</c:v>
                </c:pt>
                <c:pt idx="33623" formatCode="0.00E+00">
                  <c:v>2.54682E-3</c:v>
                </c:pt>
                <c:pt idx="33624" formatCode="0.00E+00">
                  <c:v>4.5481100000000002E-3</c:v>
                </c:pt>
                <c:pt idx="33625" formatCode="0.00E+00">
                  <c:v>6.5643000000000003E-3</c:v>
                </c:pt>
                <c:pt idx="33626" formatCode="0.00E+00">
                  <c:v>8.5912899999999997E-3</c:v>
                </c:pt>
                <c:pt idx="33627">
                  <c:v>1.06249E-2</c:v>
                </c:pt>
                <c:pt idx="33628">
                  <c:v>1.26608E-2</c:v>
                </c:pt>
                <c:pt idx="33629">
                  <c:v>1.4694799999999999E-2</c:v>
                </c:pt>
                <c:pt idx="33630">
                  <c:v>1.6722999999999998E-2</c:v>
                </c:pt>
                <c:pt idx="33631">
                  <c:v>1.8741500000000001E-2</c:v>
                </c:pt>
                <c:pt idx="33632">
                  <c:v>2.0746299999999999E-2</c:v>
                </c:pt>
                <c:pt idx="33633">
                  <c:v>2.2733300000000001E-2</c:v>
                </c:pt>
                <c:pt idx="33634">
                  <c:v>2.4698600000000001E-2</c:v>
                </c:pt>
                <c:pt idx="33635">
                  <c:v>2.66384E-2</c:v>
                </c:pt>
                <c:pt idx="33636">
                  <c:v>2.8548899999999999E-2</c:v>
                </c:pt>
                <c:pt idx="33637">
                  <c:v>3.04263E-2</c:v>
                </c:pt>
                <c:pt idx="33638">
                  <c:v>3.2266900000000001E-2</c:v>
                </c:pt>
                <c:pt idx="33639">
                  <c:v>3.4067399999999998E-2</c:v>
                </c:pt>
                <c:pt idx="33640">
                  <c:v>3.5824599999999998E-2</c:v>
                </c:pt>
                <c:pt idx="33641">
                  <c:v>3.7535300000000001E-2</c:v>
                </c:pt>
                <c:pt idx="33642">
                  <c:v>3.9196500000000002E-2</c:v>
                </c:pt>
                <c:pt idx="33643">
                  <c:v>4.08052E-2</c:v>
                </c:pt>
                <c:pt idx="33644">
                  <c:v>4.2358399999999997E-2</c:v>
                </c:pt>
                <c:pt idx="33645">
                  <c:v>4.3853499999999997E-2</c:v>
                </c:pt>
                <c:pt idx="33646">
                  <c:v>4.5287800000000003E-2</c:v>
                </c:pt>
                <c:pt idx="33647">
                  <c:v>4.6659100000000002E-2</c:v>
                </c:pt>
                <c:pt idx="33648">
                  <c:v>4.79652E-2</c:v>
                </c:pt>
                <c:pt idx="33649">
                  <c:v>4.9203999999999998E-2</c:v>
                </c:pt>
                <c:pt idx="33650">
                  <c:v>5.0373599999999998E-2</c:v>
                </c:pt>
                <c:pt idx="33651">
                  <c:v>5.1471799999999998E-2</c:v>
                </c:pt>
                <c:pt idx="33652">
                  <c:v>5.2497200000000001E-2</c:v>
                </c:pt>
                <c:pt idx="33653">
                  <c:v>5.3448099999999998E-2</c:v>
                </c:pt>
                <c:pt idx="33654">
                  <c:v>5.4323299999999998E-2</c:v>
                </c:pt>
                <c:pt idx="33655">
                  <c:v>5.51216E-2</c:v>
                </c:pt>
                <c:pt idx="33656">
                  <c:v>5.58424E-2</c:v>
                </c:pt>
                <c:pt idx="33657">
                  <c:v>5.6484899999999998E-2</c:v>
                </c:pt>
                <c:pt idx="33658">
                  <c:v>5.7048099999999997E-2</c:v>
                </c:pt>
                <c:pt idx="33659">
                  <c:v>5.7531600000000002E-2</c:v>
                </c:pt>
                <c:pt idx="33660">
                  <c:v>5.7935199999999999E-2</c:v>
                </c:pt>
                <c:pt idx="33661">
                  <c:v>5.8258999999999998E-2</c:v>
                </c:pt>
                <c:pt idx="33662">
                  <c:v>5.8503199999999998E-2</c:v>
                </c:pt>
                <c:pt idx="33663">
                  <c:v>5.8667900000000002E-2</c:v>
                </c:pt>
                <c:pt idx="33664">
                  <c:v>5.8753699999999999E-2</c:v>
                </c:pt>
                <c:pt idx="33665">
                  <c:v>5.87612E-2</c:v>
                </c:pt>
                <c:pt idx="33666">
                  <c:v>5.8691199999999999E-2</c:v>
                </c:pt>
                <c:pt idx="33667">
                  <c:v>5.8544300000000001E-2</c:v>
                </c:pt>
                <c:pt idx="33668">
                  <c:v>5.8321499999999998E-2</c:v>
                </c:pt>
                <c:pt idx="33669">
                  <c:v>5.80238E-2</c:v>
                </c:pt>
                <c:pt idx="33670">
                  <c:v>5.7652500000000002E-2</c:v>
                </c:pt>
                <c:pt idx="33671">
                  <c:v>5.72089E-2</c:v>
                </c:pt>
                <c:pt idx="33672">
                  <c:v>5.6694799999999997E-2</c:v>
                </c:pt>
                <c:pt idx="33673">
                  <c:v>5.6112000000000002E-2</c:v>
                </c:pt>
                <c:pt idx="33674">
                  <c:v>5.5462600000000001E-2</c:v>
                </c:pt>
                <c:pt idx="33675">
                  <c:v>5.4748499999999999E-2</c:v>
                </c:pt>
                <c:pt idx="33676">
                  <c:v>5.3971999999999999E-2</c:v>
                </c:pt>
                <c:pt idx="33677">
                  <c:v>5.3135500000000002E-2</c:v>
                </c:pt>
                <c:pt idx="33678">
                  <c:v>5.2241599999999999E-2</c:v>
                </c:pt>
                <c:pt idx="33679">
                  <c:v>5.1292999999999998E-2</c:v>
                </c:pt>
                <c:pt idx="33680">
                  <c:v>5.0292499999999997E-2</c:v>
                </c:pt>
                <c:pt idx="33681">
                  <c:v>4.9242800000000003E-2</c:v>
                </c:pt>
                <c:pt idx="33682">
                  <c:v>4.8146500000000002E-2</c:v>
                </c:pt>
                <c:pt idx="33683">
                  <c:v>4.70065E-2</c:v>
                </c:pt>
                <c:pt idx="33684">
                  <c:v>4.58258E-2</c:v>
                </c:pt>
                <c:pt idx="33685">
                  <c:v>4.4607500000000001E-2</c:v>
                </c:pt>
                <c:pt idx="33686">
                  <c:v>4.3354900000000002E-2</c:v>
                </c:pt>
                <c:pt idx="33687">
                  <c:v>4.2071400000000002E-2</c:v>
                </c:pt>
                <c:pt idx="33688">
                  <c:v>4.0760299999999999E-2</c:v>
                </c:pt>
                <c:pt idx="33689">
                  <c:v>3.9424800000000003E-2</c:v>
                </c:pt>
                <c:pt idx="33690">
                  <c:v>3.8068200000000003E-2</c:v>
                </c:pt>
                <c:pt idx="33691">
                  <c:v>3.6693799999999999E-2</c:v>
                </c:pt>
                <c:pt idx="33692">
                  <c:v>3.5305200000000002E-2</c:v>
                </c:pt>
                <c:pt idx="33693">
                  <c:v>3.3905900000000003E-2</c:v>
                </c:pt>
                <c:pt idx="33694">
                  <c:v>3.2499300000000002E-2</c:v>
                </c:pt>
                <c:pt idx="33695">
                  <c:v>3.10888E-2</c:v>
                </c:pt>
                <c:pt idx="33696">
                  <c:v>2.9678E-2</c:v>
                </c:pt>
                <c:pt idx="33697">
                  <c:v>2.8270199999999999E-2</c:v>
                </c:pt>
                <c:pt idx="33698">
                  <c:v>2.6868900000000001E-2</c:v>
                </c:pt>
                <c:pt idx="33699">
                  <c:v>2.5477199999999998E-2</c:v>
                </c:pt>
                <c:pt idx="33700">
                  <c:v>2.4098399999999999E-2</c:v>
                </c:pt>
                <c:pt idx="33701">
                  <c:v>2.27359E-2</c:v>
                </c:pt>
                <c:pt idx="33702">
                  <c:v>2.1392899999999999E-2</c:v>
                </c:pt>
                <c:pt idx="33703">
                  <c:v>2.0072599999999999E-2</c:v>
                </c:pt>
                <c:pt idx="33704">
                  <c:v>1.8778E-2</c:v>
                </c:pt>
                <c:pt idx="33705">
                  <c:v>1.7512199999999999E-2</c:v>
                </c:pt>
                <c:pt idx="33706">
                  <c:v>1.6278299999999999E-2</c:v>
                </c:pt>
                <c:pt idx="33707">
                  <c:v>1.50791E-2</c:v>
                </c:pt>
                <c:pt idx="33708">
                  <c:v>1.39176E-2</c:v>
                </c:pt>
                <c:pt idx="33709">
                  <c:v>1.2796399999999999E-2</c:v>
                </c:pt>
                <c:pt idx="33710">
                  <c:v>1.1718299999999999E-2</c:v>
                </c:pt>
                <c:pt idx="33711">
                  <c:v>1.0685800000000001E-2</c:v>
                </c:pt>
                <c:pt idx="33712" formatCode="0.00E+00">
                  <c:v>9.7013499999999992E-3</c:v>
                </c:pt>
                <c:pt idx="33713" formatCode="0.00E+00">
                  <c:v>8.7671699999999995E-3</c:v>
                </c:pt>
                <c:pt idx="33714" formatCode="0.00E+00">
                  <c:v>7.8853800000000009E-3</c:v>
                </c:pt>
                <c:pt idx="33715" formatCode="0.00E+00">
                  <c:v>7.0580599999999997E-3</c:v>
                </c:pt>
                <c:pt idx="33716" formatCode="0.00E+00">
                  <c:v>6.28715E-3</c:v>
                </c:pt>
                <c:pt idx="33717" formatCode="0.00E+00">
                  <c:v>5.5744999999999996E-3</c:v>
                </c:pt>
                <c:pt idx="33718" formatCode="0.00E+00">
                  <c:v>4.9218100000000004E-3</c:v>
                </c:pt>
                <c:pt idx="33719" formatCode="0.00E+00">
                  <c:v>4.3306200000000003E-3</c:v>
                </c:pt>
                <c:pt idx="33720" formatCode="0.00E+00">
                  <c:v>3.8023800000000002E-3</c:v>
                </c:pt>
                <c:pt idx="33721" formatCode="0.00E+00">
                  <c:v>3.3383900000000001E-3</c:v>
                </c:pt>
                <c:pt idx="33722" formatCode="0.00E+00">
                  <c:v>2.93976E-3</c:v>
                </c:pt>
                <c:pt idx="33723" formatCode="0.00E+00">
                  <c:v>2.6073799999999999E-3</c:v>
                </c:pt>
                <c:pt idx="33724" formatCode="0.00E+00">
                  <c:v>2.3421100000000001E-3</c:v>
                </c:pt>
                <c:pt idx="33725" formatCode="0.00E+00">
                  <c:v>2.1446799999999999E-3</c:v>
                </c:pt>
                <c:pt idx="33726" formatCode="0.00E+00">
                  <c:v>2.01556E-3</c:v>
                </c:pt>
                <c:pt idx="33727" formatCode="0.00E+00">
                  <c:v>1.9549799999999998E-3</c:v>
                </c:pt>
                <c:pt idx="33728" formatCode="0.00E+00">
                  <c:v>1.9631100000000001E-3</c:v>
                </c:pt>
                <c:pt idx="33729" formatCode="0.00E+00">
                  <c:v>2.0399900000000002E-3</c:v>
                </c:pt>
                <c:pt idx="33730" formatCode="0.00E+00">
                  <c:v>2.1854800000000001E-3</c:v>
                </c:pt>
                <c:pt idx="33731" formatCode="0.00E+00">
                  <c:v>2.3992699999999998E-3</c:v>
                </c:pt>
                <c:pt idx="33732" formatCode="0.00E+00">
                  <c:v>2.68089E-3</c:v>
                </c:pt>
                <c:pt idx="33733" formatCode="0.00E+00">
                  <c:v>3.0296899999999998E-3</c:v>
                </c:pt>
                <c:pt idx="33734" formatCode="0.00E+00">
                  <c:v>3.4448700000000001E-3</c:v>
                </c:pt>
                <c:pt idx="33735" formatCode="0.00E+00">
                  <c:v>3.9254299999999997E-3</c:v>
                </c:pt>
                <c:pt idx="33736" formatCode="0.00E+00">
                  <c:v>4.4702400000000003E-3</c:v>
                </c:pt>
                <c:pt idx="33737" formatCode="0.00E+00">
                  <c:v>5.0781200000000002E-3</c:v>
                </c:pt>
                <c:pt idx="33738" formatCode="0.00E+00">
                  <c:v>5.7477300000000004E-3</c:v>
                </c:pt>
                <c:pt idx="33739" formatCode="0.00E+00">
                  <c:v>6.4774799999999999E-3</c:v>
                </c:pt>
                <c:pt idx="33740" formatCode="0.00E+00">
                  <c:v>7.2655300000000001E-3</c:v>
                </c:pt>
                <c:pt idx="33741" formatCode="0.00E+00">
                  <c:v>8.1100200000000008E-3</c:v>
                </c:pt>
                <c:pt idx="33742" formatCode="0.00E+00">
                  <c:v>9.0090699999999992E-3</c:v>
                </c:pt>
                <c:pt idx="33743" formatCode="0.00E+00">
                  <c:v>9.9605700000000002E-3</c:v>
                </c:pt>
                <c:pt idx="33744">
                  <c:v>1.09622E-2</c:v>
                </c:pt>
                <c:pt idx="33745">
                  <c:v>1.20117E-2</c:v>
                </c:pt>
                <c:pt idx="33746">
                  <c:v>1.31066E-2</c:v>
                </c:pt>
                <c:pt idx="33747">
                  <c:v>1.42442E-2</c:v>
                </c:pt>
                <c:pt idx="33748">
                  <c:v>1.5421900000000001E-2</c:v>
                </c:pt>
                <c:pt idx="33749">
                  <c:v>1.66369E-2</c:v>
                </c:pt>
                <c:pt idx="33750">
                  <c:v>1.7886200000000001E-2</c:v>
                </c:pt>
                <c:pt idx="33751">
                  <c:v>1.9166800000000001E-2</c:v>
                </c:pt>
                <c:pt idx="33752">
                  <c:v>2.0475500000000001E-2</c:v>
                </c:pt>
                <c:pt idx="33753">
                  <c:v>2.18093E-2</c:v>
                </c:pt>
                <c:pt idx="33754">
                  <c:v>2.3164899999999999E-2</c:v>
                </c:pt>
                <c:pt idx="33755">
                  <c:v>2.4538999999999998E-2</c:v>
                </c:pt>
                <c:pt idx="33756">
                  <c:v>2.5928199999999998E-2</c:v>
                </c:pt>
                <c:pt idx="33757">
                  <c:v>2.7329200000000001E-2</c:v>
                </c:pt>
                <c:pt idx="33758">
                  <c:v>2.8738400000000001E-2</c:v>
                </c:pt>
                <c:pt idx="33759">
                  <c:v>3.01523E-2</c:v>
                </c:pt>
                <c:pt idx="33760">
                  <c:v>3.15673E-2</c:v>
                </c:pt>
                <c:pt idx="33761">
                  <c:v>3.2979899999999999E-2</c:v>
                </c:pt>
                <c:pt idx="33762">
                  <c:v>3.4386300000000002E-2</c:v>
                </c:pt>
                <c:pt idx="33763">
                  <c:v>3.5783099999999998E-2</c:v>
                </c:pt>
                <c:pt idx="33764">
                  <c:v>3.7166600000000001E-2</c:v>
                </c:pt>
                <c:pt idx="33765">
                  <c:v>3.8533100000000001E-2</c:v>
                </c:pt>
                <c:pt idx="33766">
                  <c:v>3.9879100000000001E-2</c:v>
                </c:pt>
                <c:pt idx="33767">
                  <c:v>4.1200899999999999E-2</c:v>
                </c:pt>
                <c:pt idx="33768">
                  <c:v>4.2494999999999998E-2</c:v>
                </c:pt>
                <c:pt idx="33769">
                  <c:v>4.3757799999999999E-2</c:v>
                </c:pt>
                <c:pt idx="33770">
                  <c:v>4.4985799999999999E-2</c:v>
                </c:pt>
                <c:pt idx="33771">
                  <c:v>4.6175500000000001E-2</c:v>
                </c:pt>
                <c:pt idx="33772">
                  <c:v>4.73236E-2</c:v>
                </c:pt>
                <c:pt idx="33773">
                  <c:v>4.84266E-2</c:v>
                </c:pt>
                <c:pt idx="33774">
                  <c:v>4.9481400000000002E-2</c:v>
                </c:pt>
                <c:pt idx="33775">
                  <c:v>5.0484500000000002E-2</c:v>
                </c:pt>
                <c:pt idx="33776">
                  <c:v>5.1433E-2</c:v>
                </c:pt>
                <c:pt idx="33777">
                  <c:v>5.2323799999999997E-2</c:v>
                </c:pt>
                <c:pt idx="33778">
                  <c:v>5.3153800000000001E-2</c:v>
                </c:pt>
                <c:pt idx="33779">
                  <c:v>5.3920299999999997E-2</c:v>
                </c:pt>
                <c:pt idx="33780">
                  <c:v>5.46204E-2</c:v>
                </c:pt>
                <c:pt idx="33781">
                  <c:v>5.5251399999999999E-2</c:v>
                </c:pt>
                <c:pt idx="33782">
                  <c:v>5.5810899999999997E-2</c:v>
                </c:pt>
                <c:pt idx="33783">
                  <c:v>5.6296199999999998E-2</c:v>
                </c:pt>
                <c:pt idx="33784">
                  <c:v>5.67048E-2</c:v>
                </c:pt>
                <c:pt idx="33785">
                  <c:v>5.7034799999999997E-2</c:v>
                </c:pt>
                <c:pt idx="33786">
                  <c:v>5.7283899999999999E-2</c:v>
                </c:pt>
                <c:pt idx="33787">
                  <c:v>5.7450300000000003E-2</c:v>
                </c:pt>
                <c:pt idx="33788">
                  <c:v>5.7532100000000003E-2</c:v>
                </c:pt>
                <c:pt idx="33789">
                  <c:v>5.7527799999999997E-2</c:v>
                </c:pt>
                <c:pt idx="33790">
                  <c:v>5.7435899999999998E-2</c:v>
                </c:pt>
                <c:pt idx="33791">
                  <c:v>5.7255100000000003E-2</c:v>
                </c:pt>
                <c:pt idx="33792">
                  <c:v>5.6984100000000003E-2</c:v>
                </c:pt>
                <c:pt idx="33793">
                  <c:v>5.6622100000000002E-2</c:v>
                </c:pt>
                <c:pt idx="33794">
                  <c:v>5.6168099999999999E-2</c:v>
                </c:pt>
                <c:pt idx="33795">
                  <c:v>5.56216E-2</c:v>
                </c:pt>
                <c:pt idx="33796">
                  <c:v>5.4982000000000003E-2</c:v>
                </c:pt>
                <c:pt idx="33797">
                  <c:v>5.4248999999999999E-2</c:v>
                </c:pt>
                <c:pt idx="33798">
                  <c:v>5.3422499999999998E-2</c:v>
                </c:pt>
                <c:pt idx="33799">
                  <c:v>5.2502500000000001E-2</c:v>
                </c:pt>
                <c:pt idx="33800">
                  <c:v>5.1489300000000002E-2</c:v>
                </c:pt>
                <c:pt idx="33801">
                  <c:v>5.03831E-2</c:v>
                </c:pt>
                <c:pt idx="33802">
                  <c:v>4.9184600000000002E-2</c:v>
                </c:pt>
                <c:pt idx="33803">
                  <c:v>4.78945E-2</c:v>
                </c:pt>
                <c:pt idx="33804">
                  <c:v>4.6513600000000002E-2</c:v>
                </c:pt>
                <c:pt idx="33805">
                  <c:v>4.5043100000000003E-2</c:v>
                </c:pt>
                <c:pt idx="33806">
                  <c:v>4.3484200000000001E-2</c:v>
                </c:pt>
                <c:pt idx="33807">
                  <c:v>4.1838300000000002E-2</c:v>
                </c:pt>
                <c:pt idx="33808">
                  <c:v>4.0106999999999997E-2</c:v>
                </c:pt>
                <c:pt idx="33809">
                  <c:v>3.8292E-2</c:v>
                </c:pt>
                <c:pt idx="33810">
                  <c:v>3.6395299999999998E-2</c:v>
                </c:pt>
                <c:pt idx="33811">
                  <c:v>3.4418900000000002E-2</c:v>
                </c:pt>
                <c:pt idx="33812">
                  <c:v>3.2365100000000001E-2</c:v>
                </c:pt>
                <c:pt idx="33813">
                  <c:v>3.0236200000000001E-2</c:v>
                </c:pt>
                <c:pt idx="33814">
                  <c:v>2.8034699999999999E-2</c:v>
                </c:pt>
                <c:pt idx="33815">
                  <c:v>2.5763100000000001E-2</c:v>
                </c:pt>
                <c:pt idx="33816">
                  <c:v>2.3424299999999999E-2</c:v>
                </c:pt>
                <c:pt idx="33817">
                  <c:v>2.10212E-2</c:v>
                </c:pt>
                <c:pt idx="33818">
                  <c:v>1.8556799999999998E-2</c:v>
                </c:pt>
                <c:pt idx="33819">
                  <c:v>1.60345E-2</c:v>
                </c:pt>
                <c:pt idx="33820">
                  <c:v>1.34574E-2</c:v>
                </c:pt>
                <c:pt idx="33821">
                  <c:v>1.0829200000000001E-2</c:v>
                </c:pt>
                <c:pt idx="33822" formatCode="0.00E+00">
                  <c:v>8.1531999999999993E-3</c:v>
                </c:pt>
                <c:pt idx="33823" formatCode="0.00E+00">
                  <c:v>5.4332299999999998E-3</c:v>
                </c:pt>
                <c:pt idx="33824" formatCode="0.00E+00">
                  <c:v>2.67301E-3</c:v>
                </c:pt>
                <c:pt idx="33825" formatCode="0.00E+00">
                  <c:v>-1.2359E-4</c:v>
                </c:pt>
                <c:pt idx="33826" formatCode="0.00E+00">
                  <c:v>-2.95262E-3</c:v>
                </c:pt>
                <c:pt idx="33827" formatCode="0.00E+00">
                  <c:v>-5.8100499999999998E-3</c:v>
                </c:pt>
                <c:pt idx="33828" formatCode="0.00E+00">
                  <c:v>-8.6917599999999998E-3</c:v>
                </c:pt>
                <c:pt idx="33829">
                  <c:v>-1.1593600000000001E-2</c:v>
                </c:pt>
                <c:pt idx="33830">
                  <c:v>-1.45113E-2</c:v>
                </c:pt>
                <c:pt idx="33831">
                  <c:v>-1.7440500000000001E-2</c:v>
                </c:pt>
                <c:pt idx="33832">
                  <c:v>-2.0376999999999999E-2</c:v>
                </c:pt>
                <c:pt idx="33833">
                  <c:v>-2.3316400000000001E-2</c:v>
                </c:pt>
                <c:pt idx="33834">
                  <c:v>-2.6254199999999998E-2</c:v>
                </c:pt>
                <c:pt idx="33835">
                  <c:v>-2.91861E-2</c:v>
                </c:pt>
                <c:pt idx="33836">
                  <c:v>-3.2107400000000001E-2</c:v>
                </c:pt>
                <c:pt idx="33837">
                  <c:v>-3.5013900000000001E-2</c:v>
                </c:pt>
                <c:pt idx="33838">
                  <c:v>-3.79011E-2</c:v>
                </c:pt>
                <c:pt idx="33839">
                  <c:v>-4.0764399999999999E-2</c:v>
                </c:pt>
                <c:pt idx="33840">
                  <c:v>-4.3599400000000003E-2</c:v>
                </c:pt>
                <c:pt idx="33841">
                  <c:v>-4.64018E-2</c:v>
                </c:pt>
                <c:pt idx="33842">
                  <c:v>-4.9167099999999998E-2</c:v>
                </c:pt>
                <c:pt idx="33843">
                  <c:v>-5.1891E-2</c:v>
                </c:pt>
                <c:pt idx="33844">
                  <c:v>-5.4569100000000002E-2</c:v>
                </c:pt>
                <c:pt idx="33845">
                  <c:v>-5.71973E-2</c:v>
                </c:pt>
                <c:pt idx="33846">
                  <c:v>-5.9771299999999999E-2</c:v>
                </c:pt>
                <c:pt idx="33847">
                  <c:v>-6.2286899999999999E-2</c:v>
                </c:pt>
                <c:pt idx="33848">
                  <c:v>-6.4740199999999998E-2</c:v>
                </c:pt>
                <c:pt idx="33849">
                  <c:v>-6.7127099999999995E-2</c:v>
                </c:pt>
                <c:pt idx="33850">
                  <c:v>-6.94438E-2</c:v>
                </c:pt>
                <c:pt idx="33851">
                  <c:v>-7.16865E-2</c:v>
                </c:pt>
                <c:pt idx="33852">
                  <c:v>-7.3851399999999998E-2</c:v>
                </c:pt>
                <c:pt idx="33853">
                  <c:v>-7.5935100000000005E-2</c:v>
                </c:pt>
                <c:pt idx="33854">
                  <c:v>-7.7934000000000003E-2</c:v>
                </c:pt>
                <c:pt idx="33855">
                  <c:v>-7.9844700000000005E-2</c:v>
                </c:pt>
                <c:pt idx="33856">
                  <c:v>-8.1664100000000003E-2</c:v>
                </c:pt>
                <c:pt idx="33857">
                  <c:v>-8.3389099999999994E-2</c:v>
                </c:pt>
                <c:pt idx="33858">
                  <c:v>-8.5016700000000001E-2</c:v>
                </c:pt>
                <c:pt idx="33859">
                  <c:v>-8.6544200000000002E-2</c:v>
                </c:pt>
                <c:pt idx="33860">
                  <c:v>-8.7968699999999997E-2</c:v>
                </c:pt>
                <c:pt idx="33861">
                  <c:v>-8.9288000000000006E-2</c:v>
                </c:pt>
                <c:pt idx="33862">
                  <c:v>-9.0499499999999997E-2</c:v>
                </c:pt>
                <c:pt idx="33863">
                  <c:v>-9.1601199999999994E-2</c:v>
                </c:pt>
                <c:pt idx="33864">
                  <c:v>-9.2590900000000004E-2</c:v>
                </c:pt>
                <c:pt idx="33865">
                  <c:v>-9.3466900000000006E-2</c:v>
                </c:pt>
                <c:pt idx="33866">
                  <c:v>-9.4227500000000006E-2</c:v>
                </c:pt>
                <c:pt idx="33867">
                  <c:v>-9.48711E-2</c:v>
                </c:pt>
                <c:pt idx="33868">
                  <c:v>-9.5396499999999995E-2</c:v>
                </c:pt>
                <c:pt idx="33869">
                  <c:v>-9.5802499999999999E-2</c:v>
                </c:pt>
                <c:pt idx="33870">
                  <c:v>-9.6088099999999996E-2</c:v>
                </c:pt>
                <c:pt idx="33871">
                  <c:v>-9.6252500000000005E-2</c:v>
                </c:pt>
                <c:pt idx="33872">
                  <c:v>-9.62953E-2</c:v>
                </c:pt>
                <c:pt idx="33873">
                  <c:v>-9.6215899999999993E-2</c:v>
                </c:pt>
                <c:pt idx="33874">
                  <c:v>-9.6014100000000005E-2</c:v>
                </c:pt>
                <c:pt idx="33875">
                  <c:v>-9.56901E-2</c:v>
                </c:pt>
                <c:pt idx="33876">
                  <c:v>-9.5243800000000003E-2</c:v>
                </c:pt>
                <c:pt idx="33877">
                  <c:v>-9.4675700000000002E-2</c:v>
                </c:pt>
                <c:pt idx="33878">
                  <c:v>-9.3986299999999995E-2</c:v>
                </c:pt>
                <c:pt idx="33879">
                  <c:v>-9.3176400000000006E-2</c:v>
                </c:pt>
                <c:pt idx="33880">
                  <c:v>-9.2246800000000004E-2</c:v>
                </c:pt>
                <c:pt idx="33881">
                  <c:v>-9.1198799999999997E-2</c:v>
                </c:pt>
                <c:pt idx="33882">
                  <c:v>-9.0033500000000002E-2</c:v>
                </c:pt>
                <c:pt idx="33883">
                  <c:v>-8.8752499999999998E-2</c:v>
                </c:pt>
                <c:pt idx="33884">
                  <c:v>-8.7357400000000002E-2</c:v>
                </c:pt>
                <c:pt idx="33885">
                  <c:v>-8.5850099999999999E-2</c:v>
                </c:pt>
                <c:pt idx="33886">
                  <c:v>-8.4232500000000002E-2</c:v>
                </c:pt>
                <c:pt idx="33887">
                  <c:v>-8.2506899999999994E-2</c:v>
                </c:pt>
                <c:pt idx="33888">
                  <c:v>-8.06756E-2</c:v>
                </c:pt>
                <c:pt idx="33889">
                  <c:v>-7.8741099999999994E-2</c:v>
                </c:pt>
                <c:pt idx="33890">
                  <c:v>-7.6706099999999999E-2</c:v>
                </c:pt>
                <c:pt idx="33891">
                  <c:v>-7.4573399999999998E-2</c:v>
                </c:pt>
                <c:pt idx="33892">
                  <c:v>-7.2345999999999994E-2</c:v>
                </c:pt>
                <c:pt idx="33893">
                  <c:v>-7.0027099999999995E-2</c:v>
                </c:pt>
                <c:pt idx="33894">
                  <c:v>-6.7619799999999994E-2</c:v>
                </c:pt>
                <c:pt idx="33895">
                  <c:v>-6.5127599999999994E-2</c:v>
                </c:pt>
                <c:pt idx="33896">
                  <c:v>-6.2553999999999998E-2</c:v>
                </c:pt>
                <c:pt idx="33897">
                  <c:v>-5.9902799999999999E-2</c:v>
                </c:pt>
                <c:pt idx="33898">
                  <c:v>-5.7177600000000002E-2</c:v>
                </c:pt>
                <c:pt idx="33899">
                  <c:v>-5.4382399999999997E-2</c:v>
                </c:pt>
                <c:pt idx="33900">
                  <c:v>-5.15211E-2</c:v>
                </c:pt>
                <c:pt idx="33901">
                  <c:v>-4.8597799999999997E-2</c:v>
                </c:pt>
                <c:pt idx="33902">
                  <c:v>-4.5616799999999999E-2</c:v>
                </c:pt>
                <c:pt idx="33903">
                  <c:v>-4.2582299999999997E-2</c:v>
                </c:pt>
                <c:pt idx="33904">
                  <c:v>-3.9498600000000002E-2</c:v>
                </c:pt>
                <c:pt idx="33905">
                  <c:v>-3.6370300000000001E-2</c:v>
                </c:pt>
                <c:pt idx="33906">
                  <c:v>-3.3201599999999998E-2</c:v>
                </c:pt>
                <c:pt idx="33907">
                  <c:v>-2.9997300000000001E-2</c:v>
                </c:pt>
                <c:pt idx="33908">
                  <c:v>-2.6761799999999999E-2</c:v>
                </c:pt>
                <c:pt idx="33909">
                  <c:v>-2.3499900000000001E-2</c:v>
                </c:pt>
                <c:pt idx="33910">
                  <c:v>-2.02162E-2</c:v>
                </c:pt>
                <c:pt idx="33911">
                  <c:v>-1.6915300000000001E-2</c:v>
                </c:pt>
                <c:pt idx="33912">
                  <c:v>-1.3602E-2</c:v>
                </c:pt>
                <c:pt idx="33913">
                  <c:v>-1.02811E-2</c:v>
                </c:pt>
                <c:pt idx="33914" formatCode="0.00E+00">
                  <c:v>-6.9571199999999998E-3</c:v>
                </c:pt>
                <c:pt idx="33915" formatCode="0.00E+00">
                  <c:v>-3.6349300000000002E-3</c:v>
                </c:pt>
                <c:pt idx="33916" formatCode="0.00E+00">
                  <c:v>-3.19203E-4</c:v>
                </c:pt>
                <c:pt idx="33917" formatCode="0.00E+00">
                  <c:v>2.9853800000000002E-3</c:v>
                </c:pt>
                <c:pt idx="33918" formatCode="0.00E+00">
                  <c:v>6.27416E-3</c:v>
                </c:pt>
                <c:pt idx="33919" formatCode="0.00E+00">
                  <c:v>9.5425200000000005E-3</c:v>
                </c:pt>
                <c:pt idx="33920">
                  <c:v>1.2785899999999999E-2</c:v>
                </c:pt>
                <c:pt idx="33921">
                  <c:v>1.5999699999999999E-2</c:v>
                </c:pt>
                <c:pt idx="33922">
                  <c:v>1.9179499999999999E-2</c:v>
                </c:pt>
                <c:pt idx="33923">
                  <c:v>2.2320900000000001E-2</c:v>
                </c:pt>
                <c:pt idx="33924">
                  <c:v>2.5419500000000001E-2</c:v>
                </c:pt>
                <c:pt idx="33925">
                  <c:v>2.8471099999999999E-2</c:v>
                </c:pt>
                <c:pt idx="33926">
                  <c:v>3.1471600000000002E-2</c:v>
                </c:pt>
                <c:pt idx="33927">
                  <c:v>3.4416700000000001E-2</c:v>
                </c:pt>
                <c:pt idx="33928">
                  <c:v>3.7302700000000001E-2</c:v>
                </c:pt>
                <c:pt idx="33929">
                  <c:v>4.0125500000000001E-2</c:v>
                </c:pt>
                <c:pt idx="33930">
                  <c:v>4.2881500000000003E-2</c:v>
                </c:pt>
                <c:pt idx="33931">
                  <c:v>4.55669E-2</c:v>
                </c:pt>
                <c:pt idx="33932">
                  <c:v>4.81783E-2</c:v>
                </c:pt>
                <c:pt idx="33933">
                  <c:v>5.0712300000000002E-2</c:v>
                </c:pt>
                <c:pt idx="33934">
                  <c:v>5.3165499999999997E-2</c:v>
                </c:pt>
                <c:pt idx="33935">
                  <c:v>5.5534899999999998E-2</c:v>
                </c:pt>
                <c:pt idx="33936">
                  <c:v>5.7817599999999997E-2</c:v>
                </c:pt>
                <c:pt idx="33937">
                  <c:v>6.0010500000000001E-2</c:v>
                </c:pt>
                <c:pt idx="33938">
                  <c:v>6.2111199999999998E-2</c:v>
                </c:pt>
                <c:pt idx="33939">
                  <c:v>6.4117099999999996E-2</c:v>
                </c:pt>
                <c:pt idx="33940">
                  <c:v>6.6025700000000007E-2</c:v>
                </c:pt>
                <c:pt idx="33941">
                  <c:v>6.7834900000000004E-2</c:v>
                </c:pt>
                <c:pt idx="33942">
                  <c:v>6.9542800000000002E-2</c:v>
                </c:pt>
                <c:pt idx="33943">
                  <c:v>7.1147299999999997E-2</c:v>
                </c:pt>
                <c:pt idx="33944">
                  <c:v>7.2646799999999997E-2</c:v>
                </c:pt>
                <c:pt idx="33945">
                  <c:v>7.4039800000000003E-2</c:v>
                </c:pt>
                <c:pt idx="33946">
                  <c:v>7.53249E-2</c:v>
                </c:pt>
                <c:pt idx="33947">
                  <c:v>7.6501100000000002E-2</c:v>
                </c:pt>
                <c:pt idx="33948">
                  <c:v>7.7567200000000003E-2</c:v>
                </c:pt>
                <c:pt idx="33949">
                  <c:v>7.8522499999999995E-2</c:v>
                </c:pt>
                <c:pt idx="33950">
                  <c:v>7.9366300000000001E-2</c:v>
                </c:pt>
                <c:pt idx="33951">
                  <c:v>8.0098299999999997E-2</c:v>
                </c:pt>
                <c:pt idx="33952">
                  <c:v>8.0718100000000001E-2</c:v>
                </c:pt>
                <c:pt idx="33953">
                  <c:v>8.1225599999999995E-2</c:v>
                </c:pt>
                <c:pt idx="33954">
                  <c:v>8.1620999999999999E-2</c:v>
                </c:pt>
                <c:pt idx="33955">
                  <c:v>8.1904500000000005E-2</c:v>
                </c:pt>
                <c:pt idx="33956">
                  <c:v>8.2076499999999997E-2</c:v>
                </c:pt>
                <c:pt idx="33957">
                  <c:v>8.2137699999999994E-2</c:v>
                </c:pt>
                <c:pt idx="33958">
                  <c:v>8.2088999999999995E-2</c:v>
                </c:pt>
                <c:pt idx="33959">
                  <c:v>8.1931199999999996E-2</c:v>
                </c:pt>
                <c:pt idx="33960">
                  <c:v>8.1665399999999999E-2</c:v>
                </c:pt>
                <c:pt idx="33961">
                  <c:v>8.1293099999999993E-2</c:v>
                </c:pt>
                <c:pt idx="33962">
                  <c:v>8.0815700000000004E-2</c:v>
                </c:pt>
                <c:pt idx="33963">
                  <c:v>8.0234799999999995E-2</c:v>
                </c:pt>
                <c:pt idx="33964">
                  <c:v>7.9552100000000001E-2</c:v>
                </c:pt>
                <c:pt idx="33965">
                  <c:v>7.8769800000000001E-2</c:v>
                </c:pt>
                <c:pt idx="33966">
                  <c:v>7.7889700000000006E-2</c:v>
                </c:pt>
                <c:pt idx="33967">
                  <c:v>7.6914300000000005E-2</c:v>
                </c:pt>
                <c:pt idx="33968">
                  <c:v>7.5845800000000005E-2</c:v>
                </c:pt>
                <c:pt idx="33969">
                  <c:v>7.4686699999999995E-2</c:v>
                </c:pt>
                <c:pt idx="33970">
                  <c:v>7.34398E-2</c:v>
                </c:pt>
                <c:pt idx="33971">
                  <c:v>7.21078E-2</c:v>
                </c:pt>
                <c:pt idx="33972">
                  <c:v>7.0693500000000006E-2</c:v>
                </c:pt>
                <c:pt idx="33973">
                  <c:v>6.92001E-2</c:v>
                </c:pt>
                <c:pt idx="33974">
                  <c:v>6.7630499999999996E-2</c:v>
                </c:pt>
                <c:pt idx="33975">
                  <c:v>6.5988000000000005E-2</c:v>
                </c:pt>
                <c:pt idx="33976">
                  <c:v>6.4276E-2</c:v>
                </c:pt>
                <c:pt idx="33977">
                  <c:v>6.2497799999999999E-2</c:v>
                </c:pt>
                <c:pt idx="33978">
                  <c:v>6.0657000000000003E-2</c:v>
                </c:pt>
                <c:pt idx="33979">
                  <c:v>5.8756999999999997E-2</c:v>
                </c:pt>
                <c:pt idx="33980">
                  <c:v>5.6801600000000001E-2</c:v>
                </c:pt>
                <c:pt idx="33981">
                  <c:v>5.47944E-2</c:v>
                </c:pt>
                <c:pt idx="33982">
                  <c:v>5.27392E-2</c:v>
                </c:pt>
                <c:pt idx="33983">
                  <c:v>5.0639799999999999E-2</c:v>
                </c:pt>
                <c:pt idx="33984">
                  <c:v>4.8500000000000001E-2</c:v>
                </c:pt>
                <c:pt idx="33985">
                  <c:v>4.6323799999999998E-2</c:v>
                </c:pt>
                <c:pt idx="33986">
                  <c:v>4.4115099999999997E-2</c:v>
                </c:pt>
                <c:pt idx="33987">
                  <c:v>4.18778E-2</c:v>
                </c:pt>
                <c:pt idx="33988">
                  <c:v>3.96158E-2</c:v>
                </c:pt>
                <c:pt idx="33989">
                  <c:v>3.7333199999999997E-2</c:v>
                </c:pt>
                <c:pt idx="33990">
                  <c:v>3.50339E-2</c:v>
                </c:pt>
                <c:pt idx="33991">
                  <c:v>3.2721800000000002E-2</c:v>
                </c:pt>
                <c:pt idx="33992">
                  <c:v>3.0400900000000002E-2</c:v>
                </c:pt>
                <c:pt idx="33993">
                  <c:v>2.8075200000000002E-2</c:v>
                </c:pt>
                <c:pt idx="33994">
                  <c:v>2.5748500000000001E-2</c:v>
                </c:pt>
                <c:pt idx="33995">
                  <c:v>2.34247E-2</c:v>
                </c:pt>
                <c:pt idx="33996">
                  <c:v>2.1107600000000001E-2</c:v>
                </c:pt>
                <c:pt idx="33997">
                  <c:v>1.8801100000000001E-2</c:v>
                </c:pt>
                <c:pt idx="33998">
                  <c:v>1.6508800000000001E-2</c:v>
                </c:pt>
                <c:pt idx="33999">
                  <c:v>1.4234399999999999E-2</c:v>
                </c:pt>
                <c:pt idx="34000">
                  <c:v>1.1981500000000001E-2</c:v>
                </c:pt>
                <c:pt idx="34001" formatCode="0.00E+00">
                  <c:v>9.7535899999999995E-3</c:v>
                </c:pt>
                <c:pt idx="34002" formatCode="0.00E+00">
                  <c:v>7.5542099999999996E-3</c:v>
                </c:pt>
                <c:pt idx="34003" formatCode="0.00E+00">
                  <c:v>5.3866799999999996E-3</c:v>
                </c:pt>
                <c:pt idx="34004" formatCode="0.00E+00">
                  <c:v>3.25428E-3</c:v>
                </c:pt>
                <c:pt idx="34005" formatCode="0.00E+00">
                  <c:v>1.16019E-3</c:v>
                </c:pt>
                <c:pt idx="34006" formatCode="0.00E+00">
                  <c:v>-8.9251200000000004E-4</c:v>
                </c:pt>
                <c:pt idx="34007" formatCode="0.00E+00">
                  <c:v>-2.90084E-3</c:v>
                </c:pt>
                <c:pt idx="34008" formatCode="0.00E+00">
                  <c:v>-4.8619300000000004E-3</c:v>
                </c:pt>
                <c:pt idx="34009" formatCode="0.00E+00">
                  <c:v>-6.7730400000000001E-3</c:v>
                </c:pt>
                <c:pt idx="34010" formatCode="0.00E+00">
                  <c:v>-8.6315300000000001E-3</c:v>
                </c:pt>
                <c:pt idx="34011">
                  <c:v>-1.04349E-2</c:v>
                </c:pt>
                <c:pt idx="34012">
                  <c:v>-1.2180699999999999E-2</c:v>
                </c:pt>
                <c:pt idx="34013">
                  <c:v>-1.38668E-2</c:v>
                </c:pt>
                <c:pt idx="34014">
                  <c:v>-1.5491E-2</c:v>
                </c:pt>
                <c:pt idx="34015">
                  <c:v>-1.7051400000000001E-2</c:v>
                </c:pt>
                <c:pt idx="34016">
                  <c:v>-1.8546E-2</c:v>
                </c:pt>
                <c:pt idx="34017">
                  <c:v>-1.99732E-2</c:v>
                </c:pt>
                <c:pt idx="34018">
                  <c:v>-2.13315E-2</c:v>
                </c:pt>
                <c:pt idx="34019">
                  <c:v>-2.2619400000000001E-2</c:v>
                </c:pt>
                <c:pt idx="34020">
                  <c:v>-2.3835700000000001E-2</c:v>
                </c:pt>
                <c:pt idx="34021">
                  <c:v>-2.4979299999999999E-2</c:v>
                </c:pt>
                <c:pt idx="34022">
                  <c:v>-2.6049200000000002E-2</c:v>
                </c:pt>
                <c:pt idx="34023">
                  <c:v>-2.7044599999999999E-2</c:v>
                </c:pt>
                <c:pt idx="34024">
                  <c:v>-2.7964800000000001E-2</c:v>
                </c:pt>
                <c:pt idx="34025">
                  <c:v>-2.8809399999999999E-2</c:v>
                </c:pt>
                <c:pt idx="34026">
                  <c:v>-2.95781E-2</c:v>
                </c:pt>
                <c:pt idx="34027">
                  <c:v>-3.0270499999999999E-2</c:v>
                </c:pt>
                <c:pt idx="34028">
                  <c:v>-3.08867E-2</c:v>
                </c:pt>
                <c:pt idx="34029">
                  <c:v>-3.1426799999999998E-2</c:v>
                </c:pt>
                <c:pt idx="34030">
                  <c:v>-3.1891000000000003E-2</c:v>
                </c:pt>
                <c:pt idx="34031">
                  <c:v>-3.2279799999999997E-2</c:v>
                </c:pt>
                <c:pt idx="34032">
                  <c:v>-3.2593700000000003E-2</c:v>
                </c:pt>
                <c:pt idx="34033">
                  <c:v>-3.2833399999999999E-2</c:v>
                </c:pt>
                <c:pt idx="34034">
                  <c:v>-3.2999800000000003E-2</c:v>
                </c:pt>
                <c:pt idx="34035">
                  <c:v>-3.3093699999999997E-2</c:v>
                </c:pt>
                <c:pt idx="34036">
                  <c:v>-3.31165E-2</c:v>
                </c:pt>
                <c:pt idx="34037">
                  <c:v>-3.30692E-2</c:v>
                </c:pt>
                <c:pt idx="34038">
                  <c:v>-3.2953299999999998E-2</c:v>
                </c:pt>
                <c:pt idx="34039">
                  <c:v>-3.2770300000000002E-2</c:v>
                </c:pt>
                <c:pt idx="34040">
                  <c:v>-3.2521799999999997E-2</c:v>
                </c:pt>
                <c:pt idx="34041">
                  <c:v>-3.2209700000000001E-2</c:v>
                </c:pt>
                <c:pt idx="34042">
                  <c:v>-3.1835700000000001E-2</c:v>
                </c:pt>
                <c:pt idx="34043">
                  <c:v>-3.1401900000000003E-2</c:v>
                </c:pt>
                <c:pt idx="34044">
                  <c:v>-3.0910300000000002E-2</c:v>
                </c:pt>
                <c:pt idx="34045">
                  <c:v>-3.0363100000000001E-2</c:v>
                </c:pt>
                <c:pt idx="34046">
                  <c:v>-2.97627E-2</c:v>
                </c:pt>
                <c:pt idx="34047">
                  <c:v>-2.9111399999999999E-2</c:v>
                </c:pt>
                <c:pt idx="34048">
                  <c:v>-2.8411700000000002E-2</c:v>
                </c:pt>
                <c:pt idx="34049">
                  <c:v>-2.7666099999999999E-2</c:v>
                </c:pt>
                <c:pt idx="34050">
                  <c:v>-2.68772E-2</c:v>
                </c:pt>
                <c:pt idx="34051">
                  <c:v>-2.6047799999999999E-2</c:v>
                </c:pt>
                <c:pt idx="34052">
                  <c:v>-2.51807E-2</c:v>
                </c:pt>
                <c:pt idx="34053">
                  <c:v>-2.4278500000000001E-2</c:v>
                </c:pt>
                <c:pt idx="34054">
                  <c:v>-2.3344299999999998E-2</c:v>
                </c:pt>
                <c:pt idx="34055">
                  <c:v>-2.2380899999999999E-2</c:v>
                </c:pt>
                <c:pt idx="34056">
                  <c:v>-2.1391299999999999E-2</c:v>
                </c:pt>
                <c:pt idx="34057">
                  <c:v>-2.0378500000000001E-2</c:v>
                </c:pt>
                <c:pt idx="34058">
                  <c:v>-1.9345399999999999E-2</c:v>
                </c:pt>
                <c:pt idx="34059">
                  <c:v>-1.8295200000000001E-2</c:v>
                </c:pt>
                <c:pt idx="34060">
                  <c:v>-1.72309E-2</c:v>
                </c:pt>
                <c:pt idx="34061">
                  <c:v>-1.6155599999999999E-2</c:v>
                </c:pt>
                <c:pt idx="34062">
                  <c:v>-1.50723E-2</c:v>
                </c:pt>
                <c:pt idx="34063">
                  <c:v>-1.3984E-2</c:v>
                </c:pt>
                <c:pt idx="34064">
                  <c:v>-1.2893999999999999E-2</c:v>
                </c:pt>
                <c:pt idx="34065">
                  <c:v>-1.1805100000000001E-2</c:v>
                </c:pt>
                <c:pt idx="34066">
                  <c:v>-1.07203E-2</c:v>
                </c:pt>
                <c:pt idx="34067" formatCode="0.00E+00">
                  <c:v>-9.6428099999999999E-3</c:v>
                </c:pt>
                <c:pt idx="34068" formatCode="0.00E+00">
                  <c:v>-8.5753900000000004E-3</c:v>
                </c:pt>
                <c:pt idx="34069" formatCode="0.00E+00">
                  <c:v>-7.5210199999999998E-3</c:v>
                </c:pt>
                <c:pt idx="34070" formatCode="0.00E+00">
                  <c:v>-6.4825300000000002E-3</c:v>
                </c:pt>
                <c:pt idx="34071" formatCode="0.00E+00">
                  <c:v>-5.4627499999999997E-3</c:v>
                </c:pt>
                <c:pt idx="34072" formatCode="0.00E+00">
                  <c:v>-4.4644200000000002E-3</c:v>
                </c:pt>
                <c:pt idx="34073" formatCode="0.00E+00">
                  <c:v>-3.49022E-3</c:v>
                </c:pt>
                <c:pt idx="34074" formatCode="0.00E+00">
                  <c:v>-2.5427700000000002E-3</c:v>
                </c:pt>
                <c:pt idx="34075" formatCode="0.00E+00">
                  <c:v>-1.6246100000000001E-3</c:v>
                </c:pt>
                <c:pt idx="34076" formatCode="0.00E+00">
                  <c:v>-7.3820999999999999E-4</c:v>
                </c:pt>
                <c:pt idx="34077" formatCode="0.00E+00">
                  <c:v>1.14067E-4</c:v>
                </c:pt>
                <c:pt idx="34078" formatCode="0.00E+00">
                  <c:v>9.2993000000000004E-4</c:v>
                </c:pt>
                <c:pt idx="34079" formatCode="0.00E+00">
                  <c:v>1.7071899999999999E-3</c:v>
                </c:pt>
                <c:pt idx="34080" formatCode="0.00E+00">
                  <c:v>2.4437500000000002E-3</c:v>
                </c:pt>
                <c:pt idx="34081" formatCode="0.00E+00">
                  <c:v>3.1376199999999998E-3</c:v>
                </c:pt>
                <c:pt idx="34082" formatCode="0.00E+00">
                  <c:v>3.78693E-3</c:v>
                </c:pt>
                <c:pt idx="34083" formatCode="0.00E+00">
                  <c:v>4.3898899999999996E-3</c:v>
                </c:pt>
                <c:pt idx="34084" formatCode="0.00E+00">
                  <c:v>4.9448299999999999E-3</c:v>
                </c:pt>
                <c:pt idx="34085" formatCode="0.00E+00">
                  <c:v>5.4502300000000004E-3</c:v>
                </c:pt>
                <c:pt idx="34086" formatCode="0.00E+00">
                  <c:v>5.9046899999999998E-3</c:v>
                </c:pt>
                <c:pt idx="34087" formatCode="0.00E+00">
                  <c:v>6.3069500000000004E-3</c:v>
                </c:pt>
                <c:pt idx="34088" formatCode="0.00E+00">
                  <c:v>6.6558499999999996E-3</c:v>
                </c:pt>
                <c:pt idx="34089" formatCode="0.00E+00">
                  <c:v>6.9503799999999999E-3</c:v>
                </c:pt>
                <c:pt idx="34090" formatCode="0.00E+00">
                  <c:v>7.18959E-3</c:v>
                </c:pt>
                <c:pt idx="34091" formatCode="0.00E+00">
                  <c:v>7.3726699999999996E-3</c:v>
                </c:pt>
                <c:pt idx="34092" formatCode="0.00E+00">
                  <c:v>7.4989399999999999E-3</c:v>
                </c:pt>
                <c:pt idx="34093" formatCode="0.00E+00">
                  <c:v>7.56786E-3</c:v>
                </c:pt>
                <c:pt idx="34094" formatCode="0.00E+00">
                  <c:v>7.5790299999999996E-3</c:v>
                </c:pt>
                <c:pt idx="34095" formatCode="0.00E+00">
                  <c:v>7.5321800000000003E-3</c:v>
                </c:pt>
                <c:pt idx="34096" formatCode="0.00E+00">
                  <c:v>7.4271900000000002E-3</c:v>
                </c:pt>
                <c:pt idx="34097" formatCode="0.00E+00">
                  <c:v>7.26408E-3</c:v>
                </c:pt>
                <c:pt idx="34098" formatCode="0.00E+00">
                  <c:v>7.0429899999999998E-3</c:v>
                </c:pt>
                <c:pt idx="34099" formatCode="0.00E+00">
                  <c:v>6.7641999999999997E-3</c:v>
                </c:pt>
                <c:pt idx="34100" formatCode="0.00E+00">
                  <c:v>6.4281299999999998E-3</c:v>
                </c:pt>
                <c:pt idx="34101" formatCode="0.00E+00">
                  <c:v>6.0353400000000001E-3</c:v>
                </c:pt>
                <c:pt idx="34102" formatCode="0.00E+00">
                  <c:v>5.5865400000000001E-3</c:v>
                </c:pt>
                <c:pt idx="34103" formatCode="0.00E+00">
                  <c:v>5.0825499999999999E-3</c:v>
                </c:pt>
                <c:pt idx="34104" formatCode="0.00E+00">
                  <c:v>4.5243000000000002E-3</c:v>
                </c:pt>
                <c:pt idx="34105" formatCode="0.00E+00">
                  <c:v>3.9128899999999996E-3</c:v>
                </c:pt>
                <c:pt idx="34106" formatCode="0.00E+00">
                  <c:v>3.24954E-3</c:v>
                </c:pt>
                <c:pt idx="34107" formatCode="0.00E+00">
                  <c:v>2.5355600000000001E-3</c:v>
                </c:pt>
                <c:pt idx="34108" formatCode="0.00E+00">
                  <c:v>1.77243E-3</c:v>
                </c:pt>
                <c:pt idx="34109" formatCode="0.00E+00">
                  <c:v>9.6176400000000004E-4</c:v>
                </c:pt>
                <c:pt idx="34110" formatCode="0.00E+00">
                  <c:v>1.05294E-4</c:v>
                </c:pt>
                <c:pt idx="34111" formatCode="0.00E+00">
                  <c:v>-7.9518500000000001E-4</c:v>
                </c:pt>
                <c:pt idx="34112" formatCode="0.00E+00">
                  <c:v>-1.7377899999999999E-3</c:v>
                </c:pt>
                <c:pt idx="34113" formatCode="0.00E+00">
                  <c:v>-2.7205100000000002E-3</c:v>
                </c:pt>
                <c:pt idx="34114" formatCode="0.00E+00">
                  <c:v>-3.74122E-3</c:v>
                </c:pt>
                <c:pt idx="34115" formatCode="0.00E+00">
                  <c:v>-4.7976900000000003E-3</c:v>
                </c:pt>
                <c:pt idx="34116" formatCode="0.00E+00">
                  <c:v>-5.8875799999999999E-3</c:v>
                </c:pt>
                <c:pt idx="34117" formatCode="0.00E+00">
                  <c:v>-7.0084500000000003E-3</c:v>
                </c:pt>
                <c:pt idx="34118" formatCode="0.00E+00">
                  <c:v>-8.1578099999999997E-3</c:v>
                </c:pt>
                <c:pt idx="34119" formatCode="0.00E+00">
                  <c:v>-9.3331100000000004E-3</c:v>
                </c:pt>
                <c:pt idx="34120">
                  <c:v>-1.0531799999999999E-2</c:v>
                </c:pt>
                <c:pt idx="34121">
                  <c:v>-1.17511E-2</c:v>
                </c:pt>
                <c:pt idx="34122">
                  <c:v>-1.2988299999999999E-2</c:v>
                </c:pt>
                <c:pt idx="34123">
                  <c:v>-1.4240600000000001E-2</c:v>
                </c:pt>
                <c:pt idx="34124">
                  <c:v>-1.5505E-2</c:v>
                </c:pt>
                <c:pt idx="34125">
                  <c:v>-1.6778700000000001E-2</c:v>
                </c:pt>
                <c:pt idx="34126">
                  <c:v>-1.80588E-2</c:v>
                </c:pt>
                <c:pt idx="34127">
                  <c:v>-1.93422E-2</c:v>
                </c:pt>
                <c:pt idx="34128">
                  <c:v>-2.06258E-2</c:v>
                </c:pt>
                <c:pt idx="34129">
                  <c:v>-2.1906800000000001E-2</c:v>
                </c:pt>
                <c:pt idx="34130">
                  <c:v>-2.3182000000000001E-2</c:v>
                </c:pt>
                <c:pt idx="34131">
                  <c:v>-2.4448399999999999E-2</c:v>
                </c:pt>
                <c:pt idx="34132">
                  <c:v>-2.5702699999999998E-2</c:v>
                </c:pt>
                <c:pt idx="34133">
                  <c:v>-2.69421E-2</c:v>
                </c:pt>
                <c:pt idx="34134">
                  <c:v>-2.81637E-2</c:v>
                </c:pt>
                <c:pt idx="34135">
                  <c:v>-2.9364500000000002E-2</c:v>
                </c:pt>
                <c:pt idx="34136">
                  <c:v>-3.0541599999999999E-2</c:v>
                </c:pt>
                <c:pt idx="34137">
                  <c:v>-3.1691499999999997E-2</c:v>
                </c:pt>
                <c:pt idx="34138">
                  <c:v>-3.2811100000000003E-2</c:v>
                </c:pt>
                <c:pt idx="34139">
                  <c:v>-3.3897499999999997E-2</c:v>
                </c:pt>
                <c:pt idx="34140">
                  <c:v>-3.4947899999999997E-2</c:v>
                </c:pt>
                <c:pt idx="34141">
                  <c:v>-3.5959400000000002E-2</c:v>
                </c:pt>
                <c:pt idx="34142">
                  <c:v>-3.6929499999999997E-2</c:v>
                </c:pt>
                <c:pt idx="34143">
                  <c:v>-3.7855300000000001E-2</c:v>
                </c:pt>
                <c:pt idx="34144">
                  <c:v>-3.8734400000000002E-2</c:v>
                </c:pt>
                <c:pt idx="34145">
                  <c:v>-3.9564200000000001E-2</c:v>
                </c:pt>
                <c:pt idx="34146">
                  <c:v>-4.0342299999999998E-2</c:v>
                </c:pt>
                <c:pt idx="34147">
                  <c:v>-4.1066400000000003E-2</c:v>
                </c:pt>
                <c:pt idx="34148">
                  <c:v>-4.1734399999999998E-2</c:v>
                </c:pt>
                <c:pt idx="34149">
                  <c:v>-4.2344100000000003E-2</c:v>
                </c:pt>
                <c:pt idx="34150">
                  <c:v>-4.2893500000000001E-2</c:v>
                </c:pt>
                <c:pt idx="34151">
                  <c:v>-4.3380599999999998E-2</c:v>
                </c:pt>
                <c:pt idx="34152">
                  <c:v>-4.3803700000000001E-2</c:v>
                </c:pt>
                <c:pt idx="34153">
                  <c:v>-4.4160999999999999E-2</c:v>
                </c:pt>
                <c:pt idx="34154">
                  <c:v>-4.4450900000000002E-2</c:v>
                </c:pt>
                <c:pt idx="34155">
                  <c:v>-4.46719E-2</c:v>
                </c:pt>
                <c:pt idx="34156">
                  <c:v>-4.4822399999999998E-2</c:v>
                </c:pt>
                <c:pt idx="34157">
                  <c:v>-4.4901000000000003E-2</c:v>
                </c:pt>
                <c:pt idx="34158">
                  <c:v>-4.4906700000000001E-2</c:v>
                </c:pt>
                <c:pt idx="34159">
                  <c:v>-4.4838700000000002E-2</c:v>
                </c:pt>
                <c:pt idx="34160">
                  <c:v>-4.4696300000000001E-2</c:v>
                </c:pt>
                <c:pt idx="34161">
                  <c:v>-4.4478799999999999E-2</c:v>
                </c:pt>
                <c:pt idx="34162">
                  <c:v>-4.4185700000000001E-2</c:v>
                </c:pt>
                <c:pt idx="34163">
                  <c:v>-4.3816599999999997E-2</c:v>
                </c:pt>
                <c:pt idx="34164">
                  <c:v>-4.3370899999999997E-2</c:v>
                </c:pt>
                <c:pt idx="34165">
                  <c:v>-4.2848299999999999E-2</c:v>
                </c:pt>
                <c:pt idx="34166">
                  <c:v>-4.2248599999999997E-2</c:v>
                </c:pt>
                <c:pt idx="34167">
                  <c:v>-4.1571900000000002E-2</c:v>
                </c:pt>
                <c:pt idx="34168">
                  <c:v>-4.0818599999999997E-2</c:v>
                </c:pt>
                <c:pt idx="34169">
                  <c:v>-3.9989400000000001E-2</c:v>
                </c:pt>
                <c:pt idx="34170">
                  <c:v>-3.9084800000000003E-2</c:v>
                </c:pt>
                <c:pt idx="34171">
                  <c:v>-3.81055E-2</c:v>
                </c:pt>
                <c:pt idx="34172">
                  <c:v>-3.70522E-2</c:v>
                </c:pt>
                <c:pt idx="34173">
                  <c:v>-3.5926300000000001E-2</c:v>
                </c:pt>
                <c:pt idx="34174">
                  <c:v>-3.47289E-2</c:v>
                </c:pt>
                <c:pt idx="34175">
                  <c:v>-3.3461400000000002E-2</c:v>
                </c:pt>
                <c:pt idx="34176">
                  <c:v>-3.2125099999999997E-2</c:v>
                </c:pt>
                <c:pt idx="34177">
                  <c:v>-3.0721499999999999E-2</c:v>
                </c:pt>
                <c:pt idx="34178">
                  <c:v>-2.9252299999999998E-2</c:v>
                </c:pt>
                <c:pt idx="34179">
                  <c:v>-2.7719299999999999E-2</c:v>
                </c:pt>
                <c:pt idx="34180">
                  <c:v>-2.6124399999999999E-2</c:v>
                </c:pt>
                <c:pt idx="34181">
                  <c:v>-2.4469399999999999E-2</c:v>
                </c:pt>
                <c:pt idx="34182">
                  <c:v>-2.2756599999999998E-2</c:v>
                </c:pt>
                <c:pt idx="34183">
                  <c:v>-2.0988400000000001E-2</c:v>
                </c:pt>
                <c:pt idx="34184">
                  <c:v>-1.9167799999999999E-2</c:v>
                </c:pt>
                <c:pt idx="34185">
                  <c:v>-1.7297400000000001E-2</c:v>
                </c:pt>
                <c:pt idx="34186">
                  <c:v>-1.53797E-2</c:v>
                </c:pt>
                <c:pt idx="34187">
                  <c:v>-1.3417E-2</c:v>
                </c:pt>
                <c:pt idx="34188">
                  <c:v>-1.14121E-2</c:v>
                </c:pt>
                <c:pt idx="34189" formatCode="0.00E+00">
                  <c:v>-9.3679000000000002E-3</c:v>
                </c:pt>
                <c:pt idx="34190" formatCode="0.00E+00">
                  <c:v>-7.2876599999999996E-3</c:v>
                </c:pt>
                <c:pt idx="34191" formatCode="0.00E+00">
                  <c:v>-5.1745100000000002E-3</c:v>
                </c:pt>
                <c:pt idx="34192" formatCode="0.00E+00">
                  <c:v>-3.0315699999999999E-3</c:v>
                </c:pt>
                <c:pt idx="34193" formatCode="0.00E+00">
                  <c:v>-8.6219400000000005E-4</c:v>
                </c:pt>
                <c:pt idx="34194" formatCode="0.00E+00">
                  <c:v>1.33004E-3</c:v>
                </c:pt>
                <c:pt idx="34195" formatCode="0.00E+00">
                  <c:v>3.5415799999999999E-3</c:v>
                </c:pt>
                <c:pt idx="34196" formatCode="0.00E+00">
                  <c:v>5.7687800000000003E-3</c:v>
                </c:pt>
                <c:pt idx="34197" formatCode="0.00E+00">
                  <c:v>8.0078200000000006E-3</c:v>
                </c:pt>
                <c:pt idx="34198">
                  <c:v>1.0254900000000001E-2</c:v>
                </c:pt>
                <c:pt idx="34199">
                  <c:v>1.25066E-2</c:v>
                </c:pt>
                <c:pt idx="34200">
                  <c:v>1.47595E-2</c:v>
                </c:pt>
                <c:pt idx="34201">
                  <c:v>1.7009900000000001E-2</c:v>
                </c:pt>
                <c:pt idx="34202">
                  <c:v>1.9254E-2</c:v>
                </c:pt>
                <c:pt idx="34203">
                  <c:v>2.1488E-2</c:v>
                </c:pt>
                <c:pt idx="34204">
                  <c:v>2.3708400000000001E-2</c:v>
                </c:pt>
                <c:pt idx="34205">
                  <c:v>2.59116E-2</c:v>
                </c:pt>
                <c:pt idx="34206">
                  <c:v>2.80942E-2</c:v>
                </c:pt>
                <c:pt idx="34207">
                  <c:v>3.0252500000000002E-2</c:v>
                </c:pt>
                <c:pt idx="34208">
                  <c:v>3.23827E-2</c:v>
                </c:pt>
                <c:pt idx="34209">
                  <c:v>3.4480999999999998E-2</c:v>
                </c:pt>
                <c:pt idx="34210">
                  <c:v>3.6543600000000002E-2</c:v>
                </c:pt>
                <c:pt idx="34211">
                  <c:v>3.8566700000000002E-2</c:v>
                </c:pt>
                <c:pt idx="34212">
                  <c:v>4.0547E-2</c:v>
                </c:pt>
                <c:pt idx="34213">
                  <c:v>4.2480900000000002E-2</c:v>
                </c:pt>
                <c:pt idx="34214">
                  <c:v>4.4365500000000002E-2</c:v>
                </c:pt>
                <c:pt idx="34215">
                  <c:v>4.6197700000000001E-2</c:v>
                </c:pt>
                <c:pt idx="34216">
                  <c:v>4.7974299999999998E-2</c:v>
                </c:pt>
                <c:pt idx="34217">
                  <c:v>4.9692100000000003E-2</c:v>
                </c:pt>
                <c:pt idx="34218">
                  <c:v>5.1348100000000001E-2</c:v>
                </c:pt>
                <c:pt idx="34219">
                  <c:v>5.2939300000000002E-2</c:v>
                </c:pt>
                <c:pt idx="34220">
                  <c:v>5.44626E-2</c:v>
                </c:pt>
                <c:pt idx="34221">
                  <c:v>5.5915300000000001E-2</c:v>
                </c:pt>
                <c:pt idx="34222">
                  <c:v>5.7294499999999998E-2</c:v>
                </c:pt>
                <c:pt idx="34223">
                  <c:v>5.85976E-2</c:v>
                </c:pt>
                <c:pt idx="34224">
                  <c:v>5.9821899999999997E-2</c:v>
                </c:pt>
                <c:pt idx="34225">
                  <c:v>6.09648E-2</c:v>
                </c:pt>
                <c:pt idx="34226">
                  <c:v>6.2024099999999999E-2</c:v>
                </c:pt>
                <c:pt idx="34227">
                  <c:v>6.2997499999999998E-2</c:v>
                </c:pt>
                <c:pt idx="34228">
                  <c:v>6.3883300000000004E-2</c:v>
                </c:pt>
                <c:pt idx="34229">
                  <c:v>6.4679899999999999E-2</c:v>
                </c:pt>
                <c:pt idx="34230">
                  <c:v>6.5385700000000005E-2</c:v>
                </c:pt>
                <c:pt idx="34231">
                  <c:v>6.5999299999999997E-2</c:v>
                </c:pt>
                <c:pt idx="34232">
                  <c:v>6.6519599999999998E-2</c:v>
                </c:pt>
                <c:pt idx="34233">
                  <c:v>6.6945299999999999E-2</c:v>
                </c:pt>
                <c:pt idx="34234">
                  <c:v>6.7275100000000004E-2</c:v>
                </c:pt>
                <c:pt idx="34235">
                  <c:v>6.7507600000000001E-2</c:v>
                </c:pt>
                <c:pt idx="34236">
                  <c:v>6.7641999999999994E-2</c:v>
                </c:pt>
                <c:pt idx="34237">
                  <c:v>6.7678000000000002E-2</c:v>
                </c:pt>
                <c:pt idx="34238">
                  <c:v>6.7615700000000001E-2</c:v>
                </c:pt>
                <c:pt idx="34239">
                  <c:v>6.7454799999999995E-2</c:v>
                </c:pt>
                <c:pt idx="34240">
                  <c:v>6.7194900000000002E-2</c:v>
                </c:pt>
                <c:pt idx="34241">
                  <c:v>6.6836000000000007E-2</c:v>
                </c:pt>
                <c:pt idx="34242">
                  <c:v>6.6378300000000001E-2</c:v>
                </c:pt>
                <c:pt idx="34243">
                  <c:v>6.58218E-2</c:v>
                </c:pt>
                <c:pt idx="34244">
                  <c:v>6.5167100000000006E-2</c:v>
                </c:pt>
                <c:pt idx="34245">
                  <c:v>6.4414600000000002E-2</c:v>
                </c:pt>
                <c:pt idx="34246">
                  <c:v>6.3564999999999997E-2</c:v>
                </c:pt>
                <c:pt idx="34247">
                  <c:v>6.2618900000000005E-2</c:v>
                </c:pt>
                <c:pt idx="34248">
                  <c:v>6.1577600000000003E-2</c:v>
                </c:pt>
                <c:pt idx="34249">
                  <c:v>6.0442700000000002E-2</c:v>
                </c:pt>
                <c:pt idx="34250">
                  <c:v>5.9215999999999998E-2</c:v>
                </c:pt>
                <c:pt idx="34251">
                  <c:v>5.7898900000000003E-2</c:v>
                </c:pt>
                <c:pt idx="34252">
                  <c:v>5.6492899999999999E-2</c:v>
                </c:pt>
                <c:pt idx="34253">
                  <c:v>5.4999800000000001E-2</c:v>
                </c:pt>
                <c:pt idx="34254">
                  <c:v>5.3421799999999998E-2</c:v>
                </c:pt>
                <c:pt idx="34255">
                  <c:v>5.1761099999999997E-2</c:v>
                </c:pt>
                <c:pt idx="34256">
                  <c:v>5.0020200000000001E-2</c:v>
                </c:pt>
                <c:pt idx="34257">
                  <c:v>4.8201300000000002E-2</c:v>
                </c:pt>
                <c:pt idx="34258">
                  <c:v>4.6307099999999997E-2</c:v>
                </c:pt>
                <c:pt idx="34259">
                  <c:v>4.43401E-2</c:v>
                </c:pt>
                <c:pt idx="34260">
                  <c:v>4.2303399999999998E-2</c:v>
                </c:pt>
                <c:pt idx="34261">
                  <c:v>4.0200100000000002E-2</c:v>
                </c:pt>
                <c:pt idx="34262">
                  <c:v>3.8033299999999999E-2</c:v>
                </c:pt>
                <c:pt idx="34263">
                  <c:v>3.5806200000000003E-2</c:v>
                </c:pt>
                <c:pt idx="34264">
                  <c:v>3.3522000000000003E-2</c:v>
                </c:pt>
                <c:pt idx="34265">
                  <c:v>3.1183700000000002E-2</c:v>
                </c:pt>
                <c:pt idx="34266">
                  <c:v>2.8794400000000001E-2</c:v>
                </c:pt>
                <c:pt idx="34267">
                  <c:v>2.6357800000000001E-2</c:v>
                </c:pt>
                <c:pt idx="34268">
                  <c:v>2.3877800000000001E-2</c:v>
                </c:pt>
                <c:pt idx="34269">
                  <c:v>2.13583E-2</c:v>
                </c:pt>
                <c:pt idx="34270">
                  <c:v>1.88031E-2</c:v>
                </c:pt>
                <c:pt idx="34271">
                  <c:v>1.62157E-2</c:v>
                </c:pt>
                <c:pt idx="34272">
                  <c:v>1.35998E-2</c:v>
                </c:pt>
                <c:pt idx="34273">
                  <c:v>1.09598E-2</c:v>
                </c:pt>
                <c:pt idx="34274" formatCode="0.00E+00">
                  <c:v>8.2997899999999996E-3</c:v>
                </c:pt>
                <c:pt idx="34275" formatCode="0.00E+00">
                  <c:v>5.6236400000000001E-3</c:v>
                </c:pt>
                <c:pt idx="34276" formatCode="0.00E+00">
                  <c:v>2.9348999999999998E-3</c:v>
                </c:pt>
                <c:pt idx="34277" formatCode="0.00E+00">
                  <c:v>2.3735299999999999E-4</c:v>
                </c:pt>
                <c:pt idx="34278" formatCode="0.00E+00">
                  <c:v>-2.4648299999999999E-3</c:v>
                </c:pt>
                <c:pt idx="34279" formatCode="0.00E+00">
                  <c:v>-5.16739E-3</c:v>
                </c:pt>
                <c:pt idx="34280" formatCode="0.00E+00">
                  <c:v>-7.8662000000000003E-3</c:v>
                </c:pt>
                <c:pt idx="34281">
                  <c:v>-1.05568E-2</c:v>
                </c:pt>
                <c:pt idx="34282">
                  <c:v>-1.3234599999999999E-2</c:v>
                </c:pt>
                <c:pt idx="34283">
                  <c:v>-1.5894800000000001E-2</c:v>
                </c:pt>
                <c:pt idx="34284">
                  <c:v>-1.8533999999999998E-2</c:v>
                </c:pt>
                <c:pt idx="34285">
                  <c:v>-2.1148900000000002E-2</c:v>
                </c:pt>
                <c:pt idx="34286">
                  <c:v>-2.3735699999999998E-2</c:v>
                </c:pt>
                <c:pt idx="34287">
                  <c:v>-2.6290500000000001E-2</c:v>
                </c:pt>
                <c:pt idx="34288">
                  <c:v>-2.8809299999999999E-2</c:v>
                </c:pt>
                <c:pt idx="34289">
                  <c:v>-3.1288099999999999E-2</c:v>
                </c:pt>
                <c:pt idx="34290">
                  <c:v>-3.3723099999999999E-2</c:v>
                </c:pt>
                <c:pt idx="34291">
                  <c:v>-3.61106E-2</c:v>
                </c:pt>
                <c:pt idx="34292">
                  <c:v>-3.8447099999999998E-2</c:v>
                </c:pt>
                <c:pt idx="34293">
                  <c:v>-4.0729399999999999E-2</c:v>
                </c:pt>
                <c:pt idx="34294">
                  <c:v>-4.2954100000000002E-2</c:v>
                </c:pt>
                <c:pt idx="34295">
                  <c:v>-4.5117999999999998E-2</c:v>
                </c:pt>
                <c:pt idx="34296">
                  <c:v>-4.7218200000000002E-2</c:v>
                </c:pt>
                <c:pt idx="34297">
                  <c:v>-4.92521E-2</c:v>
                </c:pt>
                <c:pt idx="34298">
                  <c:v>-5.12168E-2</c:v>
                </c:pt>
                <c:pt idx="34299">
                  <c:v>-5.3109299999999998E-2</c:v>
                </c:pt>
                <c:pt idx="34300">
                  <c:v>-5.4926599999999999E-2</c:v>
                </c:pt>
                <c:pt idx="34301">
                  <c:v>-5.6666099999999997E-2</c:v>
                </c:pt>
                <c:pt idx="34302">
                  <c:v>-5.8325500000000002E-2</c:v>
                </c:pt>
                <c:pt idx="34303">
                  <c:v>-5.9902200000000003E-2</c:v>
                </c:pt>
                <c:pt idx="34304">
                  <c:v>-6.1394200000000003E-2</c:v>
                </c:pt>
                <c:pt idx="34305">
                  <c:v>-6.2799199999999999E-2</c:v>
                </c:pt>
                <c:pt idx="34306">
                  <c:v>-6.4115400000000003E-2</c:v>
                </c:pt>
                <c:pt idx="34307">
                  <c:v>-6.5341099999999999E-2</c:v>
                </c:pt>
                <c:pt idx="34308">
                  <c:v>-6.6474800000000001E-2</c:v>
                </c:pt>
                <c:pt idx="34309">
                  <c:v>-6.7515400000000003E-2</c:v>
                </c:pt>
                <c:pt idx="34310">
                  <c:v>-6.8461800000000003E-2</c:v>
                </c:pt>
                <c:pt idx="34311">
                  <c:v>-6.9312799999999994E-2</c:v>
                </c:pt>
                <c:pt idx="34312">
                  <c:v>-7.0067500000000005E-2</c:v>
                </c:pt>
                <c:pt idx="34313">
                  <c:v>-7.0724999999999996E-2</c:v>
                </c:pt>
                <c:pt idx="34314">
                  <c:v>-7.1284600000000004E-2</c:v>
                </c:pt>
                <c:pt idx="34315">
                  <c:v>-7.1746299999999999E-2</c:v>
                </c:pt>
                <c:pt idx="34316">
                  <c:v>-7.2110099999999996E-2</c:v>
                </c:pt>
                <c:pt idx="34317">
                  <c:v>-7.2376200000000002E-2</c:v>
                </c:pt>
                <c:pt idx="34318">
                  <c:v>-7.2544499999999998E-2</c:v>
                </c:pt>
                <c:pt idx="34319">
                  <c:v>-7.2615299999999994E-2</c:v>
                </c:pt>
                <c:pt idx="34320">
                  <c:v>-7.2589100000000004E-2</c:v>
                </c:pt>
                <c:pt idx="34321">
                  <c:v>-7.2466100000000006E-2</c:v>
                </c:pt>
                <c:pt idx="34322">
                  <c:v>-7.2247000000000006E-2</c:v>
                </c:pt>
                <c:pt idx="34323">
                  <c:v>-7.1932200000000002E-2</c:v>
                </c:pt>
                <c:pt idx="34324">
                  <c:v>-7.1522699999999995E-2</c:v>
                </c:pt>
                <c:pt idx="34325">
                  <c:v>-7.102E-2</c:v>
                </c:pt>
                <c:pt idx="34326">
                  <c:v>-7.0425399999999999E-2</c:v>
                </c:pt>
                <c:pt idx="34327">
                  <c:v>-6.9740499999999997E-2</c:v>
                </c:pt>
                <c:pt idx="34328">
                  <c:v>-6.8967000000000001E-2</c:v>
                </c:pt>
                <c:pt idx="34329">
                  <c:v>-6.8106700000000006E-2</c:v>
                </c:pt>
                <c:pt idx="34330">
                  <c:v>-6.7161100000000001E-2</c:v>
                </c:pt>
                <c:pt idx="34331">
                  <c:v>-6.6131800000000004E-2</c:v>
                </c:pt>
                <c:pt idx="34332">
                  <c:v>-6.50202E-2</c:v>
                </c:pt>
                <c:pt idx="34333">
                  <c:v>-6.3828200000000002E-2</c:v>
                </c:pt>
                <c:pt idx="34334">
                  <c:v>-6.2558199999999994E-2</c:v>
                </c:pt>
                <c:pt idx="34335">
                  <c:v>-6.1212599999999999E-2</c:v>
                </c:pt>
                <c:pt idx="34336">
                  <c:v>-5.9794100000000003E-2</c:v>
                </c:pt>
                <c:pt idx="34337">
                  <c:v>-5.8305900000000001E-2</c:v>
                </c:pt>
                <c:pt idx="34338">
                  <c:v>-5.6751500000000003E-2</c:v>
                </c:pt>
                <c:pt idx="34339">
                  <c:v>-5.5134200000000001E-2</c:v>
                </c:pt>
                <c:pt idx="34340">
                  <c:v>-5.3456999999999998E-2</c:v>
                </c:pt>
                <c:pt idx="34341">
                  <c:v>-5.1722999999999998E-2</c:v>
                </c:pt>
                <c:pt idx="34342">
                  <c:v>-4.9935399999999998E-2</c:v>
                </c:pt>
                <c:pt idx="34343">
                  <c:v>-4.80977E-2</c:v>
                </c:pt>
                <c:pt idx="34344">
                  <c:v>-4.6213499999999998E-2</c:v>
                </c:pt>
                <c:pt idx="34345">
                  <c:v>-4.4286499999999999E-2</c:v>
                </c:pt>
                <c:pt idx="34346">
                  <c:v>-4.2320700000000003E-2</c:v>
                </c:pt>
                <c:pt idx="34347">
                  <c:v>-4.03197E-2</c:v>
                </c:pt>
                <c:pt idx="34348">
                  <c:v>-3.82872E-2</c:v>
                </c:pt>
                <c:pt idx="34349">
                  <c:v>-3.6226899999999999E-2</c:v>
                </c:pt>
                <c:pt idx="34350">
                  <c:v>-3.4142899999999997E-2</c:v>
                </c:pt>
                <c:pt idx="34351">
                  <c:v>-3.2038700000000003E-2</c:v>
                </c:pt>
                <c:pt idx="34352">
                  <c:v>-2.9917699999999998E-2</c:v>
                </c:pt>
                <c:pt idx="34353">
                  <c:v>-2.7782999999999999E-2</c:v>
                </c:pt>
                <c:pt idx="34354">
                  <c:v>-2.5637699999999999E-2</c:v>
                </c:pt>
                <c:pt idx="34355">
                  <c:v>-2.3485499999999999E-2</c:v>
                </c:pt>
                <c:pt idx="34356">
                  <c:v>-2.1329999999999998E-2</c:v>
                </c:pt>
                <c:pt idx="34357">
                  <c:v>-1.9175000000000001E-2</c:v>
                </c:pt>
                <c:pt idx="34358">
                  <c:v>-1.7024500000000001E-2</c:v>
                </c:pt>
                <c:pt idx="34359">
                  <c:v>-1.4882299999999999E-2</c:v>
                </c:pt>
                <c:pt idx="34360">
                  <c:v>-1.2752599999999999E-2</c:v>
                </c:pt>
                <c:pt idx="34361">
                  <c:v>-1.064E-2</c:v>
                </c:pt>
                <c:pt idx="34362" formatCode="0.00E+00">
                  <c:v>-8.5486499999999997E-3</c:v>
                </c:pt>
                <c:pt idx="34363" formatCode="0.00E+00">
                  <c:v>-6.4818100000000002E-3</c:v>
                </c:pt>
                <c:pt idx="34364" formatCode="0.00E+00">
                  <c:v>-4.4425200000000001E-3</c:v>
                </c:pt>
                <c:pt idx="34365" formatCode="0.00E+00">
                  <c:v>-2.4340299999999998E-3</c:v>
                </c:pt>
                <c:pt idx="34366" formatCode="0.00E+00">
                  <c:v>-4.5982199999999998E-4</c:v>
                </c:pt>
                <c:pt idx="34367" formatCode="0.00E+00">
                  <c:v>1.4765100000000001E-3</c:v>
                </c:pt>
                <c:pt idx="34368" formatCode="0.00E+00">
                  <c:v>3.3712299999999998E-3</c:v>
                </c:pt>
                <c:pt idx="34369" formatCode="0.00E+00">
                  <c:v>5.2206900000000001E-3</c:v>
                </c:pt>
                <c:pt idx="34370" formatCode="0.00E+00">
                  <c:v>7.0215499999999997E-3</c:v>
                </c:pt>
                <c:pt idx="34371" formatCode="0.00E+00">
                  <c:v>8.7708899999999999E-3</c:v>
                </c:pt>
                <c:pt idx="34372">
                  <c:v>1.0465800000000001E-2</c:v>
                </c:pt>
                <c:pt idx="34373">
                  <c:v>1.21035E-2</c:v>
                </c:pt>
                <c:pt idx="34374">
                  <c:v>1.36808E-2</c:v>
                </c:pt>
                <c:pt idx="34375">
                  <c:v>1.51951E-2</c:v>
                </c:pt>
                <c:pt idx="34376">
                  <c:v>1.6643700000000001E-2</c:v>
                </c:pt>
                <c:pt idx="34377">
                  <c:v>1.8024399999999999E-2</c:v>
                </c:pt>
                <c:pt idx="34378">
                  <c:v>1.93352E-2</c:v>
                </c:pt>
                <c:pt idx="34379">
                  <c:v>2.0574100000000001E-2</c:v>
                </c:pt>
                <c:pt idx="34380">
                  <c:v>2.1739600000000001E-2</c:v>
                </c:pt>
                <c:pt idx="34381">
                  <c:v>2.2830799999999998E-2</c:v>
                </c:pt>
                <c:pt idx="34382">
                  <c:v>2.38464E-2</c:v>
                </c:pt>
                <c:pt idx="34383">
                  <c:v>2.47852E-2</c:v>
                </c:pt>
                <c:pt idx="34384">
                  <c:v>2.56457E-2</c:v>
                </c:pt>
                <c:pt idx="34385">
                  <c:v>2.6427300000000001E-2</c:v>
                </c:pt>
                <c:pt idx="34386">
                  <c:v>2.71291E-2</c:v>
                </c:pt>
                <c:pt idx="34387">
                  <c:v>2.7750199999999999E-2</c:v>
                </c:pt>
                <c:pt idx="34388">
                  <c:v>2.82892E-2</c:v>
                </c:pt>
                <c:pt idx="34389">
                  <c:v>2.8745400000000001E-2</c:v>
                </c:pt>
                <c:pt idx="34390">
                  <c:v>2.91182E-2</c:v>
                </c:pt>
                <c:pt idx="34391">
                  <c:v>2.9406999999999999E-2</c:v>
                </c:pt>
                <c:pt idx="34392">
                  <c:v>2.9611599999999998E-2</c:v>
                </c:pt>
                <c:pt idx="34393">
                  <c:v>2.97316E-2</c:v>
                </c:pt>
                <c:pt idx="34394">
                  <c:v>2.9767100000000001E-2</c:v>
                </c:pt>
                <c:pt idx="34395">
                  <c:v>2.9718399999999999E-2</c:v>
                </c:pt>
                <c:pt idx="34396">
                  <c:v>2.9586000000000001E-2</c:v>
                </c:pt>
                <c:pt idx="34397">
                  <c:v>2.9370799999999999E-2</c:v>
                </c:pt>
                <c:pt idx="34398">
                  <c:v>2.9074099999999999E-2</c:v>
                </c:pt>
                <c:pt idx="34399">
                  <c:v>2.8697299999999999E-2</c:v>
                </c:pt>
                <c:pt idx="34400">
                  <c:v>2.8241100000000002E-2</c:v>
                </c:pt>
                <c:pt idx="34401">
                  <c:v>2.7706399999999999E-2</c:v>
                </c:pt>
                <c:pt idx="34402">
                  <c:v>2.7094699999999999E-2</c:v>
                </c:pt>
                <c:pt idx="34403">
                  <c:v>2.6407900000000002E-2</c:v>
                </c:pt>
                <c:pt idx="34404">
                  <c:v>2.5649000000000002E-2</c:v>
                </c:pt>
                <c:pt idx="34405">
                  <c:v>2.4820499999999999E-2</c:v>
                </c:pt>
                <c:pt idx="34406">
                  <c:v>2.3924500000000001E-2</c:v>
                </c:pt>
                <c:pt idx="34407">
                  <c:v>2.2962699999999999E-2</c:v>
                </c:pt>
                <c:pt idx="34408">
                  <c:v>2.19373E-2</c:v>
                </c:pt>
                <c:pt idx="34409">
                  <c:v>2.0851100000000001E-2</c:v>
                </c:pt>
                <c:pt idx="34410">
                  <c:v>1.9706000000000001E-2</c:v>
                </c:pt>
                <c:pt idx="34411">
                  <c:v>1.8503800000000001E-2</c:v>
                </c:pt>
                <c:pt idx="34412">
                  <c:v>1.72468E-2</c:v>
                </c:pt>
                <c:pt idx="34413">
                  <c:v>1.59381E-2</c:v>
                </c:pt>
                <c:pt idx="34414">
                  <c:v>1.45807E-2</c:v>
                </c:pt>
                <c:pt idx="34415">
                  <c:v>1.3178E-2</c:v>
                </c:pt>
                <c:pt idx="34416">
                  <c:v>1.17334E-2</c:v>
                </c:pt>
                <c:pt idx="34417">
                  <c:v>1.025E-2</c:v>
                </c:pt>
                <c:pt idx="34418" formatCode="0.00E+00">
                  <c:v>8.7303799999999994E-3</c:v>
                </c:pt>
                <c:pt idx="34419" formatCode="0.00E+00">
                  <c:v>7.1770999999999996E-3</c:v>
                </c:pt>
                <c:pt idx="34420" formatCode="0.00E+00">
                  <c:v>5.5928599999999998E-3</c:v>
                </c:pt>
                <c:pt idx="34421" formatCode="0.00E+00">
                  <c:v>3.98073E-3</c:v>
                </c:pt>
                <c:pt idx="34422" formatCode="0.00E+00">
                  <c:v>2.3442300000000001E-3</c:v>
                </c:pt>
                <c:pt idx="34423" formatCode="0.00E+00">
                  <c:v>6.8718900000000005E-4</c:v>
                </c:pt>
                <c:pt idx="34424" formatCode="0.00E+00">
                  <c:v>-9.865099999999999E-4</c:v>
                </c:pt>
                <c:pt idx="34425" formatCode="0.00E+00">
                  <c:v>-2.6731300000000001E-3</c:v>
                </c:pt>
                <c:pt idx="34426" formatCode="0.00E+00">
                  <c:v>-4.3691199999999998E-3</c:v>
                </c:pt>
                <c:pt idx="34427" formatCode="0.00E+00">
                  <c:v>-6.0711000000000003E-3</c:v>
                </c:pt>
                <c:pt idx="34428" formatCode="0.00E+00">
                  <c:v>-7.7756300000000004E-3</c:v>
                </c:pt>
                <c:pt idx="34429" formatCode="0.00E+00">
                  <c:v>-9.4789200000000001E-3</c:v>
                </c:pt>
                <c:pt idx="34430">
                  <c:v>-1.1177100000000001E-2</c:v>
                </c:pt>
                <c:pt idx="34431">
                  <c:v>-1.2866799999999999E-2</c:v>
                </c:pt>
                <c:pt idx="34432">
                  <c:v>-1.45445E-2</c:v>
                </c:pt>
                <c:pt idx="34433">
                  <c:v>-1.6207300000000001E-2</c:v>
                </c:pt>
                <c:pt idx="34434">
                  <c:v>-1.78519E-2</c:v>
                </c:pt>
                <c:pt idx="34435">
                  <c:v>-1.9475200000000002E-2</c:v>
                </c:pt>
                <c:pt idx="34436">
                  <c:v>-2.1073700000000001E-2</c:v>
                </c:pt>
                <c:pt idx="34437">
                  <c:v>-2.2643900000000002E-2</c:v>
                </c:pt>
                <c:pt idx="34438">
                  <c:v>-2.41824E-2</c:v>
                </c:pt>
                <c:pt idx="34439">
                  <c:v>-2.5685900000000001E-2</c:v>
                </c:pt>
                <c:pt idx="34440">
                  <c:v>-2.71513E-2</c:v>
                </c:pt>
                <c:pt idx="34441">
                  <c:v>-2.8576000000000001E-2</c:v>
                </c:pt>
                <c:pt idx="34442">
                  <c:v>-2.99572E-2</c:v>
                </c:pt>
                <c:pt idx="34443">
                  <c:v>-3.1291699999999999E-2</c:v>
                </c:pt>
                <c:pt idx="34444">
                  <c:v>-3.2576800000000003E-2</c:v>
                </c:pt>
                <c:pt idx="34445">
                  <c:v>-3.3809600000000002E-2</c:v>
                </c:pt>
                <c:pt idx="34446">
                  <c:v>-3.4987299999999999E-2</c:v>
                </c:pt>
                <c:pt idx="34447">
                  <c:v>-3.6107100000000003E-2</c:v>
                </c:pt>
                <c:pt idx="34448">
                  <c:v>-3.7165999999999998E-2</c:v>
                </c:pt>
                <c:pt idx="34449">
                  <c:v>-3.8161399999999998E-2</c:v>
                </c:pt>
                <c:pt idx="34450">
                  <c:v>-3.9091399999999998E-2</c:v>
                </c:pt>
                <c:pt idx="34451">
                  <c:v>-3.9954700000000003E-2</c:v>
                </c:pt>
                <c:pt idx="34452">
                  <c:v>-4.0750099999999997E-2</c:v>
                </c:pt>
                <c:pt idx="34453">
                  <c:v>-4.1475699999999997E-2</c:v>
                </c:pt>
                <c:pt idx="34454">
                  <c:v>-4.2129199999999999E-2</c:v>
                </c:pt>
                <c:pt idx="34455">
                  <c:v>-4.2708599999999999E-2</c:v>
                </c:pt>
                <c:pt idx="34456">
                  <c:v>-4.3212199999999999E-2</c:v>
                </c:pt>
                <c:pt idx="34457">
                  <c:v>-4.36391E-2</c:v>
                </c:pt>
                <c:pt idx="34458">
                  <c:v>-4.3988199999999998E-2</c:v>
                </c:pt>
                <c:pt idx="34459">
                  <c:v>-4.4258499999999999E-2</c:v>
                </c:pt>
                <c:pt idx="34460">
                  <c:v>-4.44494E-2</c:v>
                </c:pt>
                <c:pt idx="34461">
                  <c:v>-4.4561200000000002E-2</c:v>
                </c:pt>
                <c:pt idx="34462">
                  <c:v>-4.4593500000000001E-2</c:v>
                </c:pt>
                <c:pt idx="34463">
                  <c:v>-4.4546200000000001E-2</c:v>
                </c:pt>
                <c:pt idx="34464">
                  <c:v>-4.4419E-2</c:v>
                </c:pt>
                <c:pt idx="34465">
                  <c:v>-4.42117E-2</c:v>
                </c:pt>
                <c:pt idx="34466">
                  <c:v>-4.3923900000000002E-2</c:v>
                </c:pt>
                <c:pt idx="34467">
                  <c:v>-4.3555400000000001E-2</c:v>
                </c:pt>
                <c:pt idx="34468">
                  <c:v>-4.3107100000000002E-2</c:v>
                </c:pt>
                <c:pt idx="34469">
                  <c:v>-4.2580699999999999E-2</c:v>
                </c:pt>
                <c:pt idx="34470">
                  <c:v>-4.1977399999999998E-2</c:v>
                </c:pt>
                <c:pt idx="34471">
                  <c:v>-4.1298099999999997E-2</c:v>
                </c:pt>
                <c:pt idx="34472">
                  <c:v>-4.0543500000000003E-2</c:v>
                </c:pt>
                <c:pt idx="34473">
                  <c:v>-3.9713900000000003E-2</c:v>
                </c:pt>
                <c:pt idx="34474">
                  <c:v>-3.8809999999999997E-2</c:v>
                </c:pt>
                <c:pt idx="34475">
                  <c:v>-3.7832600000000001E-2</c:v>
                </c:pt>
                <c:pt idx="34476">
                  <c:v>-3.6783700000000003E-2</c:v>
                </c:pt>
                <c:pt idx="34477">
                  <c:v>-3.56654E-2</c:v>
                </c:pt>
                <c:pt idx="34478">
                  <c:v>-3.4479900000000001E-2</c:v>
                </c:pt>
                <c:pt idx="34479">
                  <c:v>-3.3228899999999999E-2</c:v>
                </c:pt>
                <c:pt idx="34480">
                  <c:v>-3.1914499999999998E-2</c:v>
                </c:pt>
                <c:pt idx="34481">
                  <c:v>-3.0539400000000001E-2</c:v>
                </c:pt>
                <c:pt idx="34482">
                  <c:v>-2.91066E-2</c:v>
                </c:pt>
                <c:pt idx="34483">
                  <c:v>-2.7618899999999998E-2</c:v>
                </c:pt>
                <c:pt idx="34484">
                  <c:v>-2.60793E-2</c:v>
                </c:pt>
                <c:pt idx="34485">
                  <c:v>-2.4490999999999999E-2</c:v>
                </c:pt>
                <c:pt idx="34486">
                  <c:v>-2.2856899999999999E-2</c:v>
                </c:pt>
                <c:pt idx="34487">
                  <c:v>-2.11796E-2</c:v>
                </c:pt>
                <c:pt idx="34488">
                  <c:v>-1.9461699999999998E-2</c:v>
                </c:pt>
                <c:pt idx="34489">
                  <c:v>-1.7706199999999998E-2</c:v>
                </c:pt>
                <c:pt idx="34490">
                  <c:v>-1.5916099999999999E-2</c:v>
                </c:pt>
                <c:pt idx="34491">
                  <c:v>-1.40944E-2</c:v>
                </c:pt>
                <c:pt idx="34492">
                  <c:v>-1.22445E-2</c:v>
                </c:pt>
                <c:pt idx="34493">
                  <c:v>-1.03695E-2</c:v>
                </c:pt>
                <c:pt idx="34494" formatCode="0.00E+00">
                  <c:v>-8.4727499999999994E-3</c:v>
                </c:pt>
                <c:pt idx="34495" formatCode="0.00E+00">
                  <c:v>-6.5575599999999996E-3</c:v>
                </c:pt>
                <c:pt idx="34496" formatCode="0.00E+00">
                  <c:v>-4.62744E-3</c:v>
                </c:pt>
                <c:pt idx="34497" formatCode="0.00E+00">
                  <c:v>-2.6858199999999998E-3</c:v>
                </c:pt>
                <c:pt idx="34498" formatCode="0.00E+00">
                  <c:v>-7.3605800000000005E-4</c:v>
                </c:pt>
                <c:pt idx="34499" formatCode="0.00E+00">
                  <c:v>1.2182199999999999E-3</c:v>
                </c:pt>
                <c:pt idx="34500" formatCode="0.00E+00">
                  <c:v>3.1729599999999998E-3</c:v>
                </c:pt>
                <c:pt idx="34501" formatCode="0.00E+00">
                  <c:v>5.1240499999999998E-3</c:v>
                </c:pt>
                <c:pt idx="34502" formatCode="0.00E+00">
                  <c:v>7.0677500000000002E-3</c:v>
                </c:pt>
                <c:pt idx="34503" formatCode="0.00E+00">
                  <c:v>9.0005799999999993E-3</c:v>
                </c:pt>
                <c:pt idx="34504">
                  <c:v>1.09189E-2</c:v>
                </c:pt>
                <c:pt idx="34505">
                  <c:v>1.2819000000000001E-2</c:v>
                </c:pt>
                <c:pt idx="34506">
                  <c:v>1.4697699999999999E-2</c:v>
                </c:pt>
                <c:pt idx="34507">
                  <c:v>1.6551900000000001E-2</c:v>
                </c:pt>
                <c:pt idx="34508">
                  <c:v>1.8378599999999998E-2</c:v>
                </c:pt>
                <c:pt idx="34509">
                  <c:v>2.01742E-2</c:v>
                </c:pt>
                <c:pt idx="34510">
                  <c:v>2.1935400000000001E-2</c:v>
                </c:pt>
                <c:pt idx="34511">
                  <c:v>2.3658200000000001E-2</c:v>
                </c:pt>
                <c:pt idx="34512">
                  <c:v>2.5338599999999999E-2</c:v>
                </c:pt>
                <c:pt idx="34513">
                  <c:v>2.6972800000000002E-2</c:v>
                </c:pt>
                <c:pt idx="34514">
                  <c:v>2.8557699999999998E-2</c:v>
                </c:pt>
                <c:pt idx="34515">
                  <c:v>3.00904E-2</c:v>
                </c:pt>
                <c:pt idx="34516">
                  <c:v>3.1568100000000002E-2</c:v>
                </c:pt>
                <c:pt idx="34517">
                  <c:v>3.2987599999999999E-2</c:v>
                </c:pt>
                <c:pt idx="34518">
                  <c:v>3.4345800000000003E-2</c:v>
                </c:pt>
                <c:pt idx="34519">
                  <c:v>3.5639700000000003E-2</c:v>
                </c:pt>
                <c:pt idx="34520">
                  <c:v>3.6866200000000002E-2</c:v>
                </c:pt>
                <c:pt idx="34521">
                  <c:v>3.8022300000000002E-2</c:v>
                </c:pt>
                <c:pt idx="34522">
                  <c:v>3.9105599999999997E-2</c:v>
                </c:pt>
                <c:pt idx="34523">
                  <c:v>4.0114200000000003E-2</c:v>
                </c:pt>
                <c:pt idx="34524">
                  <c:v>4.1046600000000003E-2</c:v>
                </c:pt>
                <c:pt idx="34525">
                  <c:v>4.1901500000000001E-2</c:v>
                </c:pt>
                <c:pt idx="34526">
                  <c:v>4.2676800000000001E-2</c:v>
                </c:pt>
                <c:pt idx="34527">
                  <c:v>4.3370400000000003E-2</c:v>
                </c:pt>
                <c:pt idx="34528">
                  <c:v>4.3979799999999999E-2</c:v>
                </c:pt>
                <c:pt idx="34529">
                  <c:v>4.4502899999999998E-2</c:v>
                </c:pt>
                <c:pt idx="34530">
                  <c:v>4.4937999999999999E-2</c:v>
                </c:pt>
                <c:pt idx="34531">
                  <c:v>4.52848E-2</c:v>
                </c:pt>
                <c:pt idx="34532">
                  <c:v>4.5543199999999999E-2</c:v>
                </c:pt>
                <c:pt idx="34533">
                  <c:v>4.5712799999999998E-2</c:v>
                </c:pt>
                <c:pt idx="34534">
                  <c:v>4.5792199999999998E-2</c:v>
                </c:pt>
                <c:pt idx="34535">
                  <c:v>4.5780599999999998E-2</c:v>
                </c:pt>
                <c:pt idx="34536">
                  <c:v>4.5677500000000003E-2</c:v>
                </c:pt>
                <c:pt idx="34537">
                  <c:v>4.5482500000000002E-2</c:v>
                </c:pt>
                <c:pt idx="34538">
                  <c:v>4.5194900000000003E-2</c:v>
                </c:pt>
                <c:pt idx="34539">
                  <c:v>4.4814899999999998E-2</c:v>
                </c:pt>
                <c:pt idx="34540">
                  <c:v>4.4342699999999999E-2</c:v>
                </c:pt>
                <c:pt idx="34541">
                  <c:v>4.37788E-2</c:v>
                </c:pt>
                <c:pt idx="34542">
                  <c:v>4.3123799999999997E-2</c:v>
                </c:pt>
                <c:pt idx="34543">
                  <c:v>4.2378300000000001E-2</c:v>
                </c:pt>
                <c:pt idx="34544">
                  <c:v>4.1543099999999999E-2</c:v>
                </c:pt>
                <c:pt idx="34545">
                  <c:v>4.0618899999999999E-2</c:v>
                </c:pt>
                <c:pt idx="34546">
                  <c:v>3.9606700000000002E-2</c:v>
                </c:pt>
                <c:pt idx="34547">
                  <c:v>3.8507399999999997E-2</c:v>
                </c:pt>
                <c:pt idx="34548">
                  <c:v>3.7322500000000002E-2</c:v>
                </c:pt>
                <c:pt idx="34549">
                  <c:v>3.6053399999999999E-2</c:v>
                </c:pt>
                <c:pt idx="34550">
                  <c:v>3.4701999999999997E-2</c:v>
                </c:pt>
                <c:pt idx="34551">
                  <c:v>3.3270300000000003E-2</c:v>
                </c:pt>
                <c:pt idx="34552">
                  <c:v>3.1760900000000002E-2</c:v>
                </c:pt>
                <c:pt idx="34553">
                  <c:v>3.0176399999999999E-2</c:v>
                </c:pt>
                <c:pt idx="34554">
                  <c:v>2.8518999999999999E-2</c:v>
                </c:pt>
                <c:pt idx="34555">
                  <c:v>2.67908E-2</c:v>
                </c:pt>
                <c:pt idx="34556">
                  <c:v>2.4994300000000001E-2</c:v>
                </c:pt>
                <c:pt idx="34557">
                  <c:v>2.3132400000000001E-2</c:v>
                </c:pt>
                <c:pt idx="34558">
                  <c:v>2.1208000000000001E-2</c:v>
                </c:pt>
                <c:pt idx="34559">
                  <c:v>1.9224399999999999E-2</c:v>
                </c:pt>
                <c:pt idx="34560">
                  <c:v>1.7185599999999999E-2</c:v>
                </c:pt>
                <c:pt idx="34561">
                  <c:v>1.5094700000000001E-2</c:v>
                </c:pt>
                <c:pt idx="34562">
                  <c:v>1.2953900000000001E-2</c:v>
                </c:pt>
                <c:pt idx="34563">
                  <c:v>1.07656E-2</c:v>
                </c:pt>
                <c:pt idx="34564" formatCode="0.00E+00">
                  <c:v>8.5328699999999997E-3</c:v>
                </c:pt>
                <c:pt idx="34565" formatCode="0.00E+00">
                  <c:v>6.2592500000000001E-3</c:v>
                </c:pt>
                <c:pt idx="34566" formatCode="0.00E+00">
                  <c:v>3.9477799999999997E-3</c:v>
                </c:pt>
                <c:pt idx="34567" formatCode="0.00E+00">
                  <c:v>1.60143E-3</c:v>
                </c:pt>
                <c:pt idx="34568" formatCode="0.00E+00">
                  <c:v>-7.7611100000000001E-4</c:v>
                </c:pt>
                <c:pt idx="34569" formatCode="0.00E+00">
                  <c:v>-3.1806299999999998E-3</c:v>
                </c:pt>
                <c:pt idx="34570" formatCode="0.00E+00">
                  <c:v>-5.6082099999999998E-3</c:v>
                </c:pt>
                <c:pt idx="34571" formatCode="0.00E+00">
                  <c:v>-8.0554100000000007E-3</c:v>
                </c:pt>
                <c:pt idx="34572">
                  <c:v>-1.0518700000000001E-2</c:v>
                </c:pt>
                <c:pt idx="34573">
                  <c:v>-1.29943E-2</c:v>
                </c:pt>
                <c:pt idx="34574">
                  <c:v>-1.54778E-2</c:v>
                </c:pt>
                <c:pt idx="34575">
                  <c:v>-1.7964899999999999E-2</c:v>
                </c:pt>
                <c:pt idx="34576">
                  <c:v>-2.0450800000000002E-2</c:v>
                </c:pt>
                <c:pt idx="34577">
                  <c:v>-2.29316E-2</c:v>
                </c:pt>
                <c:pt idx="34578">
                  <c:v>-2.5404099999999999E-2</c:v>
                </c:pt>
                <c:pt idx="34579">
                  <c:v>-2.78658E-2</c:v>
                </c:pt>
                <c:pt idx="34580">
                  <c:v>-3.0312800000000001E-2</c:v>
                </c:pt>
                <c:pt idx="34581">
                  <c:v>-3.2740600000000002E-2</c:v>
                </c:pt>
                <c:pt idx="34582">
                  <c:v>-3.5144700000000001E-2</c:v>
                </c:pt>
                <c:pt idx="34583">
                  <c:v>-3.7520699999999997E-2</c:v>
                </c:pt>
                <c:pt idx="34584">
                  <c:v>-3.9864700000000003E-2</c:v>
                </c:pt>
                <c:pt idx="34585">
                  <c:v>-4.2173099999999998E-2</c:v>
                </c:pt>
                <c:pt idx="34586">
                  <c:v>-4.44424E-2</c:v>
                </c:pt>
                <c:pt idx="34587">
                  <c:v>-4.6669000000000002E-2</c:v>
                </c:pt>
                <c:pt idx="34588">
                  <c:v>-4.8849299999999998E-2</c:v>
                </c:pt>
                <c:pt idx="34589">
                  <c:v>-5.0980200000000003E-2</c:v>
                </c:pt>
                <c:pt idx="34590">
                  <c:v>-5.3058399999999999E-2</c:v>
                </c:pt>
                <c:pt idx="34591">
                  <c:v>-5.5081100000000001E-2</c:v>
                </c:pt>
                <c:pt idx="34592">
                  <c:v>-5.7044900000000003E-2</c:v>
                </c:pt>
                <c:pt idx="34593">
                  <c:v>-5.8946699999999998E-2</c:v>
                </c:pt>
                <c:pt idx="34594">
                  <c:v>-6.07831E-2</c:v>
                </c:pt>
                <c:pt idx="34595">
                  <c:v>-6.2551599999999999E-2</c:v>
                </c:pt>
                <c:pt idx="34596">
                  <c:v>-6.4249700000000007E-2</c:v>
                </c:pt>
                <c:pt idx="34597">
                  <c:v>-6.58749E-2</c:v>
                </c:pt>
                <c:pt idx="34598">
                  <c:v>-6.7424600000000001E-2</c:v>
                </c:pt>
                <c:pt idx="34599">
                  <c:v>-6.8896399999999997E-2</c:v>
                </c:pt>
                <c:pt idx="34600">
                  <c:v>-7.0287799999999998E-2</c:v>
                </c:pt>
                <c:pt idx="34601">
                  <c:v>-7.1596199999999999E-2</c:v>
                </c:pt>
                <c:pt idx="34602">
                  <c:v>-7.2819099999999998E-2</c:v>
                </c:pt>
                <c:pt idx="34603">
                  <c:v>-7.3954400000000003E-2</c:v>
                </c:pt>
                <c:pt idx="34604">
                  <c:v>-7.5000499999999998E-2</c:v>
                </c:pt>
                <c:pt idx="34605">
                  <c:v>-7.5955900000000007E-2</c:v>
                </c:pt>
                <c:pt idx="34606">
                  <c:v>-7.6818999999999998E-2</c:v>
                </c:pt>
                <c:pt idx="34607">
                  <c:v>-7.7588299999999999E-2</c:v>
                </c:pt>
                <c:pt idx="34608">
                  <c:v>-7.8262700000000004E-2</c:v>
                </c:pt>
                <c:pt idx="34609">
                  <c:v>-7.8840599999999997E-2</c:v>
                </c:pt>
                <c:pt idx="34610">
                  <c:v>-7.9320199999999993E-2</c:v>
                </c:pt>
                <c:pt idx="34611">
                  <c:v>-7.9700400000000005E-2</c:v>
                </c:pt>
                <c:pt idx="34612">
                  <c:v>-7.9981300000000005E-2</c:v>
                </c:pt>
                <c:pt idx="34613">
                  <c:v>-8.0162899999999995E-2</c:v>
                </c:pt>
                <c:pt idx="34614">
                  <c:v>-8.0245200000000003E-2</c:v>
                </c:pt>
                <c:pt idx="34615">
                  <c:v>-8.0227999999999994E-2</c:v>
                </c:pt>
                <c:pt idx="34616">
                  <c:v>-8.0111600000000005E-2</c:v>
                </c:pt>
                <c:pt idx="34617">
                  <c:v>-7.9896599999999998E-2</c:v>
                </c:pt>
                <c:pt idx="34618">
                  <c:v>-7.9583200000000007E-2</c:v>
                </c:pt>
                <c:pt idx="34619">
                  <c:v>-7.91713E-2</c:v>
                </c:pt>
                <c:pt idx="34620">
                  <c:v>-7.8661300000000003E-2</c:v>
                </c:pt>
                <c:pt idx="34621">
                  <c:v>-7.8053899999999996E-2</c:v>
                </c:pt>
                <c:pt idx="34622">
                  <c:v>-7.7350699999999994E-2</c:v>
                </c:pt>
                <c:pt idx="34623">
                  <c:v>-7.6553099999999999E-2</c:v>
                </c:pt>
                <c:pt idx="34624">
                  <c:v>-7.5662599999999997E-2</c:v>
                </c:pt>
                <c:pt idx="34625">
                  <c:v>-7.46806E-2</c:v>
                </c:pt>
                <c:pt idx="34626">
                  <c:v>-7.3608499999999993E-2</c:v>
                </c:pt>
                <c:pt idx="34627">
                  <c:v>-7.2448100000000001E-2</c:v>
                </c:pt>
                <c:pt idx="34628">
                  <c:v>-7.1201299999999995E-2</c:v>
                </c:pt>
                <c:pt idx="34629">
                  <c:v>-6.9870500000000002E-2</c:v>
                </c:pt>
                <c:pt idx="34630">
                  <c:v>-6.8458000000000005E-2</c:v>
                </c:pt>
                <c:pt idx="34631">
                  <c:v>-6.6966600000000001E-2</c:v>
                </c:pt>
                <c:pt idx="34632">
                  <c:v>-6.5398800000000007E-2</c:v>
                </c:pt>
                <c:pt idx="34633">
                  <c:v>-6.3756900000000005E-2</c:v>
                </c:pt>
                <c:pt idx="34634">
                  <c:v>-6.2043399999999999E-2</c:v>
                </c:pt>
                <c:pt idx="34635">
                  <c:v>-6.0261000000000002E-2</c:v>
                </c:pt>
                <c:pt idx="34636">
                  <c:v>-5.8412400000000003E-2</c:v>
                </c:pt>
                <c:pt idx="34637">
                  <c:v>-5.65002E-2</c:v>
                </c:pt>
                <c:pt idx="34638">
                  <c:v>-5.45268E-2</c:v>
                </c:pt>
                <c:pt idx="34639">
                  <c:v>-5.2495600000000003E-2</c:v>
                </c:pt>
                <c:pt idx="34640">
                  <c:v>-5.0410000000000003E-2</c:v>
                </c:pt>
                <c:pt idx="34641">
                  <c:v>-4.8273900000000002E-2</c:v>
                </c:pt>
                <c:pt idx="34642">
                  <c:v>-4.6090300000000001E-2</c:v>
                </c:pt>
                <c:pt idx="34643">
                  <c:v>-4.3862699999999998E-2</c:v>
                </c:pt>
                <c:pt idx="34644">
                  <c:v>-4.1594199999999998E-2</c:v>
                </c:pt>
                <c:pt idx="34645">
                  <c:v>-3.9288900000000002E-2</c:v>
                </c:pt>
                <c:pt idx="34646">
                  <c:v>-3.6950799999999999E-2</c:v>
                </c:pt>
                <c:pt idx="34647">
                  <c:v>-3.4583999999999997E-2</c:v>
                </c:pt>
                <c:pt idx="34648">
                  <c:v>-3.2192400000000003E-2</c:v>
                </c:pt>
                <c:pt idx="34649">
                  <c:v>-2.9779699999999999E-2</c:v>
                </c:pt>
                <c:pt idx="34650">
                  <c:v>-2.7349999999999999E-2</c:v>
                </c:pt>
                <c:pt idx="34651">
                  <c:v>-2.4906899999999999E-2</c:v>
                </c:pt>
                <c:pt idx="34652">
                  <c:v>-2.2454200000000001E-2</c:v>
                </c:pt>
                <c:pt idx="34653">
                  <c:v>-1.9995499999999999E-2</c:v>
                </c:pt>
                <c:pt idx="34654">
                  <c:v>-1.75347E-2</c:v>
                </c:pt>
                <c:pt idx="34655">
                  <c:v>-1.5075699999999999E-2</c:v>
                </c:pt>
                <c:pt idx="34656">
                  <c:v>-1.2622100000000001E-2</c:v>
                </c:pt>
                <c:pt idx="34657">
                  <c:v>-1.0177200000000001E-2</c:v>
                </c:pt>
                <c:pt idx="34658" formatCode="0.00E+00">
                  <c:v>-7.7444200000000001E-3</c:v>
                </c:pt>
                <c:pt idx="34659" formatCode="0.00E+00">
                  <c:v>-5.32731E-3</c:v>
                </c:pt>
                <c:pt idx="34660" formatCode="0.00E+00">
                  <c:v>-2.92947E-3</c:v>
                </c:pt>
                <c:pt idx="34661" formatCode="0.00E+00">
                  <c:v>-5.5431000000000002E-4</c:v>
                </c:pt>
                <c:pt idx="34662" formatCode="0.00E+00">
                  <c:v>1.7948899999999999E-3</c:v>
                </c:pt>
                <c:pt idx="34663" formatCode="0.00E+00">
                  <c:v>4.1149200000000002E-3</c:v>
                </c:pt>
                <c:pt idx="34664" formatCode="0.00E+00">
                  <c:v>6.4026300000000003E-3</c:v>
                </c:pt>
                <c:pt idx="34665" formatCode="0.00E+00">
                  <c:v>8.6548100000000006E-3</c:v>
                </c:pt>
                <c:pt idx="34666">
                  <c:v>1.08681E-2</c:v>
                </c:pt>
                <c:pt idx="34667">
                  <c:v>1.30391E-2</c:v>
                </c:pt>
                <c:pt idx="34668">
                  <c:v>1.51644E-2</c:v>
                </c:pt>
                <c:pt idx="34669">
                  <c:v>1.7240999999999999E-2</c:v>
                </c:pt>
                <c:pt idx="34670">
                  <c:v>1.9266100000000001E-2</c:v>
                </c:pt>
                <c:pt idx="34671">
                  <c:v>2.1236999999999999E-2</c:v>
                </c:pt>
                <c:pt idx="34672">
                  <c:v>2.31506E-2</c:v>
                </c:pt>
                <c:pt idx="34673">
                  <c:v>2.5004100000000001E-2</c:v>
                </c:pt>
                <c:pt idx="34674">
                  <c:v>2.6795099999999999E-2</c:v>
                </c:pt>
                <c:pt idx="34675">
                  <c:v>2.8521100000000001E-2</c:v>
                </c:pt>
                <c:pt idx="34676">
                  <c:v>3.0179600000000001E-2</c:v>
                </c:pt>
                <c:pt idx="34677">
                  <c:v>3.1768100000000001E-2</c:v>
                </c:pt>
                <c:pt idx="34678">
                  <c:v>3.3284300000000003E-2</c:v>
                </c:pt>
                <c:pt idx="34679">
                  <c:v>3.4726199999999999E-2</c:v>
                </c:pt>
                <c:pt idx="34680">
                  <c:v>3.6091699999999997E-2</c:v>
                </c:pt>
                <c:pt idx="34681">
                  <c:v>3.73789E-2</c:v>
                </c:pt>
                <c:pt idx="34682">
                  <c:v>3.8586099999999998E-2</c:v>
                </c:pt>
                <c:pt idx="34683">
                  <c:v>3.97121E-2</c:v>
                </c:pt>
                <c:pt idx="34684">
                  <c:v>4.0756000000000001E-2</c:v>
                </c:pt>
                <c:pt idx="34685">
                  <c:v>4.17171E-2</c:v>
                </c:pt>
                <c:pt idx="34686">
                  <c:v>4.2594600000000003E-2</c:v>
                </c:pt>
                <c:pt idx="34687">
                  <c:v>4.3387799999999997E-2</c:v>
                </c:pt>
                <c:pt idx="34688">
                  <c:v>4.4096299999999998E-2</c:v>
                </c:pt>
                <c:pt idx="34689">
                  <c:v>4.4719799999999997E-2</c:v>
                </c:pt>
                <c:pt idx="34690">
                  <c:v>4.5258E-2</c:v>
                </c:pt>
                <c:pt idx="34691">
                  <c:v>4.57107E-2</c:v>
                </c:pt>
                <c:pt idx="34692">
                  <c:v>4.6077899999999998E-2</c:v>
                </c:pt>
                <c:pt idx="34693">
                  <c:v>4.63598E-2</c:v>
                </c:pt>
                <c:pt idx="34694">
                  <c:v>4.6556699999999999E-2</c:v>
                </c:pt>
                <c:pt idx="34695">
                  <c:v>4.6668899999999999E-2</c:v>
                </c:pt>
                <c:pt idx="34696">
                  <c:v>4.6696700000000001E-2</c:v>
                </c:pt>
                <c:pt idx="34697">
                  <c:v>4.6640300000000003E-2</c:v>
                </c:pt>
                <c:pt idx="34698">
                  <c:v>4.65E-2</c:v>
                </c:pt>
                <c:pt idx="34699">
                  <c:v>4.6276299999999999E-2</c:v>
                </c:pt>
                <c:pt idx="34700">
                  <c:v>4.5969999999999997E-2</c:v>
                </c:pt>
                <c:pt idx="34701">
                  <c:v>4.5582299999999999E-2</c:v>
                </c:pt>
                <c:pt idx="34702">
                  <c:v>4.5114799999999997E-2</c:v>
                </c:pt>
                <c:pt idx="34703">
                  <c:v>4.4568900000000002E-2</c:v>
                </c:pt>
                <c:pt idx="34704">
                  <c:v>4.3946399999999997E-2</c:v>
                </c:pt>
                <c:pt idx="34705">
                  <c:v>4.3249200000000002E-2</c:v>
                </c:pt>
                <c:pt idx="34706">
                  <c:v>4.2479299999999998E-2</c:v>
                </c:pt>
                <c:pt idx="34707">
                  <c:v>4.1638599999999998E-2</c:v>
                </c:pt>
                <c:pt idx="34708">
                  <c:v>4.0729099999999997E-2</c:v>
                </c:pt>
                <c:pt idx="34709">
                  <c:v>3.97531E-2</c:v>
                </c:pt>
                <c:pt idx="34710">
                  <c:v>3.8712499999999997E-2</c:v>
                </c:pt>
                <c:pt idx="34711">
                  <c:v>3.76101E-2</c:v>
                </c:pt>
                <c:pt idx="34712">
                  <c:v>3.6448599999999998E-2</c:v>
                </c:pt>
                <c:pt idx="34713">
                  <c:v>3.5230600000000001E-2</c:v>
                </c:pt>
                <c:pt idx="34714">
                  <c:v>3.3958599999999999E-2</c:v>
                </c:pt>
                <c:pt idx="34715">
                  <c:v>3.2637300000000001E-2</c:v>
                </c:pt>
                <c:pt idx="34716">
                  <c:v>3.1272500000000002E-2</c:v>
                </c:pt>
                <c:pt idx="34717">
                  <c:v>2.9865200000000001E-2</c:v>
                </c:pt>
                <c:pt idx="34718">
                  <c:v>2.8414399999999999E-2</c:v>
                </c:pt>
                <c:pt idx="34719">
                  <c:v>2.6924E-2</c:v>
                </c:pt>
                <c:pt idx="34720">
                  <c:v>2.5398400000000002E-2</c:v>
                </c:pt>
                <c:pt idx="34721">
                  <c:v>2.3840099999999999E-2</c:v>
                </c:pt>
                <c:pt idx="34722">
                  <c:v>2.22515E-2</c:v>
                </c:pt>
                <c:pt idx="34723">
                  <c:v>2.0635899999999999E-2</c:v>
                </c:pt>
                <c:pt idx="34724">
                  <c:v>1.8997E-2</c:v>
                </c:pt>
                <c:pt idx="34725">
                  <c:v>1.7338200000000002E-2</c:v>
                </c:pt>
                <c:pt idx="34726">
                  <c:v>1.56629E-2</c:v>
                </c:pt>
                <c:pt idx="34727">
                  <c:v>1.3974E-2</c:v>
                </c:pt>
                <c:pt idx="34728">
                  <c:v>1.22744E-2</c:v>
                </c:pt>
                <c:pt idx="34729">
                  <c:v>1.0567099999999999E-2</c:v>
                </c:pt>
                <c:pt idx="34730" formatCode="0.00E+00">
                  <c:v>8.8551800000000007E-3</c:v>
                </c:pt>
                <c:pt idx="34731" formatCode="0.00E+00">
                  <c:v>7.1416500000000003E-3</c:v>
                </c:pt>
                <c:pt idx="34732" formatCode="0.00E+00">
                  <c:v>5.4292699999999999E-3</c:v>
                </c:pt>
                <c:pt idx="34733" formatCode="0.00E+00">
                  <c:v>3.7210799999999999E-3</c:v>
                </c:pt>
                <c:pt idx="34734" formatCode="0.00E+00">
                  <c:v>2.02038E-3</c:v>
                </c:pt>
                <c:pt idx="34735" formatCode="0.00E+00">
                  <c:v>3.3044699999999999E-4</c:v>
                </c:pt>
                <c:pt idx="34736" formatCode="0.00E+00">
                  <c:v>-1.3455299999999999E-3</c:v>
                </c:pt>
                <c:pt idx="34737" formatCode="0.00E+00">
                  <c:v>-3.0042300000000001E-3</c:v>
                </c:pt>
                <c:pt idx="34738" formatCode="0.00E+00">
                  <c:v>-4.6422E-3</c:v>
                </c:pt>
                <c:pt idx="34739" formatCode="0.00E+00">
                  <c:v>-6.2562399999999997E-3</c:v>
                </c:pt>
                <c:pt idx="34740" formatCode="0.00E+00">
                  <c:v>-7.8433400000000007E-3</c:v>
                </c:pt>
                <c:pt idx="34741" formatCode="0.00E+00">
                  <c:v>-9.4004399999999995E-3</c:v>
                </c:pt>
                <c:pt idx="34742">
                  <c:v>-1.0924700000000001E-2</c:v>
                </c:pt>
                <c:pt idx="34743">
                  <c:v>-1.2413499999999999E-2</c:v>
                </c:pt>
                <c:pt idx="34744">
                  <c:v>-1.3864400000000001E-2</c:v>
                </c:pt>
                <c:pt idx="34745">
                  <c:v>-1.52745E-2</c:v>
                </c:pt>
                <c:pt idx="34746">
                  <c:v>-1.6641300000000001E-2</c:v>
                </c:pt>
                <c:pt idx="34747">
                  <c:v>-1.7962599999999999E-2</c:v>
                </c:pt>
                <c:pt idx="34748">
                  <c:v>-1.92366E-2</c:v>
                </c:pt>
                <c:pt idx="34749">
                  <c:v>-2.0461500000000001E-2</c:v>
                </c:pt>
                <c:pt idx="34750">
                  <c:v>-2.1635499999999998E-2</c:v>
                </c:pt>
                <c:pt idx="34751">
                  <c:v>-2.27569E-2</c:v>
                </c:pt>
                <c:pt idx="34752">
                  <c:v>-2.3823899999999999E-2</c:v>
                </c:pt>
                <c:pt idx="34753">
                  <c:v>-2.4835200000000002E-2</c:v>
                </c:pt>
                <c:pt idx="34754">
                  <c:v>-2.5789099999999999E-2</c:v>
                </c:pt>
                <c:pt idx="34755">
                  <c:v>-2.6683999999999999E-2</c:v>
                </c:pt>
                <c:pt idx="34756">
                  <c:v>-2.7518399999999998E-2</c:v>
                </c:pt>
                <c:pt idx="34757">
                  <c:v>-2.8291199999999999E-2</c:v>
                </c:pt>
                <c:pt idx="34758">
                  <c:v>-2.9001599999999999E-2</c:v>
                </c:pt>
                <c:pt idx="34759">
                  <c:v>-2.96487E-2</c:v>
                </c:pt>
                <c:pt idx="34760">
                  <c:v>-3.0231500000000001E-2</c:v>
                </c:pt>
                <c:pt idx="34761">
                  <c:v>-3.07493E-2</c:v>
                </c:pt>
                <c:pt idx="34762">
                  <c:v>-3.1201400000000001E-2</c:v>
                </c:pt>
                <c:pt idx="34763">
                  <c:v>-3.1587499999999998E-2</c:v>
                </c:pt>
                <c:pt idx="34764">
                  <c:v>-3.1907499999999998E-2</c:v>
                </c:pt>
                <c:pt idx="34765">
                  <c:v>-3.2159300000000002E-2</c:v>
                </c:pt>
                <c:pt idx="34766">
                  <c:v>-3.23395E-2</c:v>
                </c:pt>
                <c:pt idx="34767">
                  <c:v>-3.2450199999999998E-2</c:v>
                </c:pt>
                <c:pt idx="34768">
                  <c:v>-3.2495599999999999E-2</c:v>
                </c:pt>
                <c:pt idx="34769">
                  <c:v>-3.2475200000000003E-2</c:v>
                </c:pt>
                <c:pt idx="34770">
                  <c:v>-3.2388300000000002E-2</c:v>
                </c:pt>
                <c:pt idx="34771">
                  <c:v>-3.2236599999999997E-2</c:v>
                </c:pt>
                <c:pt idx="34772">
                  <c:v>-3.2021599999999997E-2</c:v>
                </c:pt>
                <c:pt idx="34773">
                  <c:v>-3.1743899999999999E-2</c:v>
                </c:pt>
                <c:pt idx="34774">
                  <c:v>-3.1404300000000003E-2</c:v>
                </c:pt>
                <c:pt idx="34775">
                  <c:v>-3.1003699999999999E-2</c:v>
                </c:pt>
                <c:pt idx="34776">
                  <c:v>-3.0543000000000001E-2</c:v>
                </c:pt>
                <c:pt idx="34777">
                  <c:v>-3.00238E-2</c:v>
                </c:pt>
                <c:pt idx="34778">
                  <c:v>-2.94478E-2</c:v>
                </c:pt>
                <c:pt idx="34779">
                  <c:v>-2.8816899999999999E-2</c:v>
                </c:pt>
                <c:pt idx="34780">
                  <c:v>-2.8132899999999999E-2</c:v>
                </c:pt>
                <c:pt idx="34781">
                  <c:v>-2.73978E-2</c:v>
                </c:pt>
                <c:pt idx="34782">
                  <c:v>-2.6613299999999999E-2</c:v>
                </c:pt>
                <c:pt idx="34783">
                  <c:v>-2.5781399999999999E-2</c:v>
                </c:pt>
                <c:pt idx="34784">
                  <c:v>-2.49044E-2</c:v>
                </c:pt>
                <c:pt idx="34785">
                  <c:v>-2.3984700000000001E-2</c:v>
                </c:pt>
                <c:pt idx="34786">
                  <c:v>-2.30244E-2</c:v>
                </c:pt>
                <c:pt idx="34787">
                  <c:v>-2.2025699999999999E-2</c:v>
                </c:pt>
                <c:pt idx="34788">
                  <c:v>-2.0991200000000002E-2</c:v>
                </c:pt>
                <c:pt idx="34789">
                  <c:v>-1.9923099999999999E-2</c:v>
                </c:pt>
                <c:pt idx="34790">
                  <c:v>-1.8823699999999999E-2</c:v>
                </c:pt>
                <c:pt idx="34791">
                  <c:v>-1.7694999999999999E-2</c:v>
                </c:pt>
                <c:pt idx="34792">
                  <c:v>-1.6539999999999999E-2</c:v>
                </c:pt>
                <c:pt idx="34793">
                  <c:v>-1.53618E-2</c:v>
                </c:pt>
                <c:pt idx="34794">
                  <c:v>-1.41633E-2</c:v>
                </c:pt>
                <c:pt idx="34795">
                  <c:v>-1.29474E-2</c:v>
                </c:pt>
                <c:pt idx="34796">
                  <c:v>-1.1716600000000001E-2</c:v>
                </c:pt>
                <c:pt idx="34797">
                  <c:v>-1.0473400000000001E-2</c:v>
                </c:pt>
                <c:pt idx="34798" formatCode="0.00E+00">
                  <c:v>-9.2205299999999994E-3</c:v>
                </c:pt>
                <c:pt idx="34799" formatCode="0.00E+00">
                  <c:v>-7.9608000000000005E-3</c:v>
                </c:pt>
                <c:pt idx="34800" formatCode="0.00E+00">
                  <c:v>-6.6972899999999998E-3</c:v>
                </c:pt>
                <c:pt idx="34801" formatCode="0.00E+00">
                  <c:v>-5.4331500000000003E-3</c:v>
                </c:pt>
                <c:pt idx="34802" formatCode="0.00E+00">
                  <c:v>-4.1715700000000003E-3</c:v>
                </c:pt>
                <c:pt idx="34803" formatCode="0.00E+00">
                  <c:v>-2.9156999999999998E-3</c:v>
                </c:pt>
                <c:pt idx="34804" formatCode="0.00E+00">
                  <c:v>-1.6685199999999999E-3</c:v>
                </c:pt>
                <c:pt idx="34805" formatCode="0.00E+00">
                  <c:v>-4.3281100000000001E-4</c:v>
                </c:pt>
                <c:pt idx="34806" formatCode="0.00E+00">
                  <c:v>7.8872100000000004E-4</c:v>
                </c:pt>
                <c:pt idx="34807" formatCode="0.00E+00">
                  <c:v>1.9932399999999999E-3</c:v>
                </c:pt>
                <c:pt idx="34808" formatCode="0.00E+00">
                  <c:v>3.1779E-3</c:v>
                </c:pt>
                <c:pt idx="34809" formatCode="0.00E+00">
                  <c:v>4.3401999999999998E-3</c:v>
                </c:pt>
                <c:pt idx="34810" formatCode="0.00E+00">
                  <c:v>5.4777599999999999E-3</c:v>
                </c:pt>
                <c:pt idx="34811" formatCode="0.00E+00">
                  <c:v>6.5880000000000001E-3</c:v>
                </c:pt>
                <c:pt idx="34812" formatCode="0.00E+00">
                  <c:v>7.6682499999999997E-3</c:v>
                </c:pt>
                <c:pt idx="34813" formatCode="0.00E+00">
                  <c:v>8.7158600000000006E-3</c:v>
                </c:pt>
                <c:pt idx="34814" formatCode="0.00E+00">
                  <c:v>9.7283600000000001E-3</c:v>
                </c:pt>
                <c:pt idx="34815">
                  <c:v>1.0703600000000001E-2</c:v>
                </c:pt>
                <c:pt idx="34816">
                  <c:v>1.1639399999999999E-2</c:v>
                </c:pt>
                <c:pt idx="34817">
                  <c:v>1.25334E-2</c:v>
                </c:pt>
                <c:pt idx="34818">
                  <c:v>1.3383300000000001E-2</c:v>
                </c:pt>
                <c:pt idx="34819">
                  <c:v>1.4186799999999999E-2</c:v>
                </c:pt>
                <c:pt idx="34820">
                  <c:v>1.4941899999999999E-2</c:v>
                </c:pt>
                <c:pt idx="34821">
                  <c:v>1.56466E-2</c:v>
                </c:pt>
                <c:pt idx="34822">
                  <c:v>1.62991E-2</c:v>
                </c:pt>
                <c:pt idx="34823">
                  <c:v>1.6897499999999999E-2</c:v>
                </c:pt>
                <c:pt idx="34824">
                  <c:v>1.7440400000000002E-2</c:v>
                </c:pt>
                <c:pt idx="34825">
                  <c:v>1.7926399999999999E-2</c:v>
                </c:pt>
                <c:pt idx="34826">
                  <c:v>1.83544E-2</c:v>
                </c:pt>
                <c:pt idx="34827">
                  <c:v>1.8723199999999999E-2</c:v>
                </c:pt>
                <c:pt idx="34828">
                  <c:v>1.9031699999999999E-2</c:v>
                </c:pt>
                <c:pt idx="34829">
                  <c:v>1.92786E-2</c:v>
                </c:pt>
                <c:pt idx="34830">
                  <c:v>1.9462799999999999E-2</c:v>
                </c:pt>
                <c:pt idx="34831">
                  <c:v>1.9583699999999999E-2</c:v>
                </c:pt>
                <c:pt idx="34832">
                  <c:v>1.9640999999999999E-2</c:v>
                </c:pt>
                <c:pt idx="34833">
                  <c:v>1.96343E-2</c:v>
                </c:pt>
                <c:pt idx="34834">
                  <c:v>1.9563400000000002E-2</c:v>
                </c:pt>
                <c:pt idx="34835">
                  <c:v>1.9427900000000001E-2</c:v>
                </c:pt>
                <c:pt idx="34836">
                  <c:v>1.9227500000000002E-2</c:v>
                </c:pt>
                <c:pt idx="34837">
                  <c:v>1.8962300000000001E-2</c:v>
                </c:pt>
                <c:pt idx="34838">
                  <c:v>1.8631999999999999E-2</c:v>
                </c:pt>
                <c:pt idx="34839">
                  <c:v>1.8237199999999999E-2</c:v>
                </c:pt>
                <c:pt idx="34840">
                  <c:v>1.7778499999999999E-2</c:v>
                </c:pt>
                <c:pt idx="34841">
                  <c:v>1.72567E-2</c:v>
                </c:pt>
                <c:pt idx="34842">
                  <c:v>1.66719E-2</c:v>
                </c:pt>
                <c:pt idx="34843">
                  <c:v>1.6024299999999998E-2</c:v>
                </c:pt>
                <c:pt idx="34844">
                  <c:v>1.5314599999999999E-2</c:v>
                </c:pt>
                <c:pt idx="34845">
                  <c:v>1.45436E-2</c:v>
                </c:pt>
                <c:pt idx="34846">
                  <c:v>1.37127E-2</c:v>
                </c:pt>
                <c:pt idx="34847">
                  <c:v>1.2823299999999999E-2</c:v>
                </c:pt>
                <c:pt idx="34848">
                  <c:v>1.1876899999999999E-2</c:v>
                </c:pt>
                <c:pt idx="34849">
                  <c:v>1.0874999999999999E-2</c:v>
                </c:pt>
                <c:pt idx="34850" formatCode="0.00E+00">
                  <c:v>9.8191100000000007E-3</c:v>
                </c:pt>
                <c:pt idx="34851" formatCode="0.00E+00">
                  <c:v>8.7109000000000006E-3</c:v>
                </c:pt>
                <c:pt idx="34852" formatCode="0.00E+00">
                  <c:v>7.5520500000000003E-3</c:v>
                </c:pt>
                <c:pt idx="34853" formatCode="0.00E+00">
                  <c:v>6.3442899999999998E-3</c:v>
                </c:pt>
                <c:pt idx="34854" formatCode="0.00E+00">
                  <c:v>5.0895100000000002E-3</c:v>
                </c:pt>
                <c:pt idx="34855" formatCode="0.00E+00">
                  <c:v>3.7899100000000001E-3</c:v>
                </c:pt>
                <c:pt idx="34856" formatCode="0.00E+00">
                  <c:v>2.4478500000000001E-3</c:v>
                </c:pt>
                <c:pt idx="34857" formatCode="0.00E+00">
                  <c:v>1.06562E-3</c:v>
                </c:pt>
                <c:pt idx="34858" formatCode="0.00E+00">
                  <c:v>-3.5445700000000003E-4</c:v>
                </c:pt>
                <c:pt idx="34859" formatCode="0.00E+00">
                  <c:v>-1.80978E-3</c:v>
                </c:pt>
                <c:pt idx="34860" formatCode="0.00E+00">
                  <c:v>-3.2975499999999998E-3</c:v>
                </c:pt>
                <c:pt idx="34861" formatCode="0.00E+00">
                  <c:v>-4.8150500000000004E-3</c:v>
                </c:pt>
                <c:pt idx="34862" formatCode="0.00E+00">
                  <c:v>-6.3596E-3</c:v>
                </c:pt>
                <c:pt idx="34863" formatCode="0.00E+00">
                  <c:v>-7.9285499999999995E-3</c:v>
                </c:pt>
                <c:pt idx="34864" formatCode="0.00E+00">
                  <c:v>-9.5191900000000003E-3</c:v>
                </c:pt>
                <c:pt idx="34865">
                  <c:v>-1.1128600000000001E-2</c:v>
                </c:pt>
                <c:pt idx="34866">
                  <c:v>-1.27539E-2</c:v>
                </c:pt>
                <c:pt idx="34867">
                  <c:v>-1.43923E-2</c:v>
                </c:pt>
                <c:pt idx="34868">
                  <c:v>-1.6040800000000001E-2</c:v>
                </c:pt>
                <c:pt idx="34869">
                  <c:v>-1.7696199999999999E-2</c:v>
                </c:pt>
                <c:pt idx="34870">
                  <c:v>-1.9355500000000001E-2</c:v>
                </c:pt>
                <c:pt idx="34871">
                  <c:v>-2.10154E-2</c:v>
                </c:pt>
                <c:pt idx="34872">
                  <c:v>-2.2673100000000002E-2</c:v>
                </c:pt>
                <c:pt idx="34873">
                  <c:v>-2.43255E-2</c:v>
                </c:pt>
                <c:pt idx="34874">
                  <c:v>-2.5969699999999998E-2</c:v>
                </c:pt>
                <c:pt idx="34875">
                  <c:v>-2.7602499999999999E-2</c:v>
                </c:pt>
                <c:pt idx="34876">
                  <c:v>-2.9220699999999999E-2</c:v>
                </c:pt>
                <c:pt idx="34877">
                  <c:v>-3.0821100000000001E-2</c:v>
                </c:pt>
                <c:pt idx="34878">
                  <c:v>-3.2400499999999999E-2</c:v>
                </c:pt>
                <c:pt idx="34879">
                  <c:v>-3.3956E-2</c:v>
                </c:pt>
                <c:pt idx="34880">
                  <c:v>-3.5484599999999998E-2</c:v>
                </c:pt>
                <c:pt idx="34881">
                  <c:v>-3.6983200000000001E-2</c:v>
                </c:pt>
                <c:pt idx="34882">
                  <c:v>-3.8448700000000002E-2</c:v>
                </c:pt>
                <c:pt idx="34883">
                  <c:v>-3.9878200000000003E-2</c:v>
                </c:pt>
                <c:pt idx="34884">
                  <c:v>-4.1268800000000001E-2</c:v>
                </c:pt>
                <c:pt idx="34885">
                  <c:v>-4.2617799999999997E-2</c:v>
                </c:pt>
                <c:pt idx="34886">
                  <c:v>-4.39224E-2</c:v>
                </c:pt>
                <c:pt idx="34887">
                  <c:v>-4.5179799999999999E-2</c:v>
                </c:pt>
                <c:pt idx="34888">
                  <c:v>-4.6387200000000003E-2</c:v>
                </c:pt>
                <c:pt idx="34889">
                  <c:v>-4.7542099999999997E-2</c:v>
                </c:pt>
                <c:pt idx="34890">
                  <c:v>-4.8641900000000002E-2</c:v>
                </c:pt>
                <c:pt idx="34891">
                  <c:v>-4.9684399999999997E-2</c:v>
                </c:pt>
                <c:pt idx="34892">
                  <c:v>-5.0667499999999997E-2</c:v>
                </c:pt>
                <c:pt idx="34893">
                  <c:v>-5.1589000000000003E-2</c:v>
                </c:pt>
                <c:pt idx="34894">
                  <c:v>-5.2446800000000002E-2</c:v>
                </c:pt>
                <c:pt idx="34895">
                  <c:v>-5.3238899999999999E-2</c:v>
                </c:pt>
                <c:pt idx="34896">
                  <c:v>-5.3963499999999998E-2</c:v>
                </c:pt>
                <c:pt idx="34897">
                  <c:v>-5.4618800000000002E-2</c:v>
                </c:pt>
                <c:pt idx="34898">
                  <c:v>-5.5203099999999998E-2</c:v>
                </c:pt>
                <c:pt idx="34899">
                  <c:v>-5.5714899999999998E-2</c:v>
                </c:pt>
                <c:pt idx="34900">
                  <c:v>-5.6152500000000001E-2</c:v>
                </c:pt>
                <c:pt idx="34901">
                  <c:v>-5.6514599999999998E-2</c:v>
                </c:pt>
                <c:pt idx="34902">
                  <c:v>-5.67999E-2</c:v>
                </c:pt>
                <c:pt idx="34903">
                  <c:v>-5.7007299999999997E-2</c:v>
                </c:pt>
                <c:pt idx="34904">
                  <c:v>-5.7135900000000003E-2</c:v>
                </c:pt>
                <c:pt idx="34905">
                  <c:v>-5.7184899999999997E-2</c:v>
                </c:pt>
                <c:pt idx="34906">
                  <c:v>-5.71534E-2</c:v>
                </c:pt>
                <c:pt idx="34907">
                  <c:v>-5.7041099999999997E-2</c:v>
                </c:pt>
                <c:pt idx="34908">
                  <c:v>-5.6847500000000002E-2</c:v>
                </c:pt>
                <c:pt idx="34909">
                  <c:v>-5.6572299999999999E-2</c:v>
                </c:pt>
                <c:pt idx="34910">
                  <c:v>-5.6215300000000003E-2</c:v>
                </c:pt>
                <c:pt idx="34911">
                  <c:v>-5.5776300000000001E-2</c:v>
                </c:pt>
                <c:pt idx="34912">
                  <c:v>-5.5255400000000003E-2</c:v>
                </c:pt>
                <c:pt idx="34913">
                  <c:v>-5.4652699999999999E-2</c:v>
                </c:pt>
                <c:pt idx="34914">
                  <c:v>-5.3968599999999999E-2</c:v>
                </c:pt>
                <c:pt idx="34915">
                  <c:v>-5.3203599999999997E-2</c:v>
                </c:pt>
                <c:pt idx="34916">
                  <c:v>-5.2358200000000001E-2</c:v>
                </c:pt>
                <c:pt idx="34917">
                  <c:v>-5.1433300000000001E-2</c:v>
                </c:pt>
                <c:pt idx="34918">
                  <c:v>-5.04299E-2</c:v>
                </c:pt>
                <c:pt idx="34919">
                  <c:v>-4.9348900000000001E-2</c:v>
                </c:pt>
                <c:pt idx="34920">
                  <c:v>-4.8191400000000002E-2</c:v>
                </c:pt>
                <c:pt idx="34921">
                  <c:v>-4.6958899999999998E-2</c:v>
                </c:pt>
                <c:pt idx="34922">
                  <c:v>-4.5652699999999997E-2</c:v>
                </c:pt>
                <c:pt idx="34923">
                  <c:v>-4.4274300000000003E-2</c:v>
                </c:pt>
                <c:pt idx="34924">
                  <c:v>-4.2825500000000002E-2</c:v>
                </c:pt>
                <c:pt idx="34925">
                  <c:v>-4.13081E-2</c:v>
                </c:pt>
                <c:pt idx="34926">
                  <c:v>-3.9724099999999998E-2</c:v>
                </c:pt>
                <c:pt idx="34927">
                  <c:v>-3.8075299999999999E-2</c:v>
                </c:pt>
                <c:pt idx="34928">
                  <c:v>-3.6363899999999998E-2</c:v>
                </c:pt>
                <c:pt idx="34929">
                  <c:v>-3.4592100000000001E-2</c:v>
                </c:pt>
                <c:pt idx="34930">
                  <c:v>-3.2762300000000001E-2</c:v>
                </c:pt>
                <c:pt idx="34931">
                  <c:v>-3.0876799999999999E-2</c:v>
                </c:pt>
                <c:pt idx="34932">
                  <c:v>-2.8937999999999998E-2</c:v>
                </c:pt>
                <c:pt idx="34933">
                  <c:v>-2.69485E-2</c:v>
                </c:pt>
                <c:pt idx="34934">
                  <c:v>-2.49109E-2</c:v>
                </c:pt>
                <c:pt idx="34935">
                  <c:v>-2.28281E-2</c:v>
                </c:pt>
                <c:pt idx="34936">
                  <c:v>-2.0702999999999999E-2</c:v>
                </c:pt>
                <c:pt idx="34937">
                  <c:v>-1.85384E-2</c:v>
                </c:pt>
                <c:pt idx="34938">
                  <c:v>-1.6337299999999999E-2</c:v>
                </c:pt>
                <c:pt idx="34939">
                  <c:v>-1.41028E-2</c:v>
                </c:pt>
                <c:pt idx="34940">
                  <c:v>-1.1838E-2</c:v>
                </c:pt>
                <c:pt idx="34941" formatCode="0.00E+00">
                  <c:v>-9.5460900000000001E-3</c:v>
                </c:pt>
                <c:pt idx="34942" formatCode="0.00E+00">
                  <c:v>-7.2303699999999999E-3</c:v>
                </c:pt>
                <c:pt idx="34943" formatCode="0.00E+00">
                  <c:v>-4.8941000000000002E-3</c:v>
                </c:pt>
                <c:pt idx="34944" formatCode="0.00E+00">
                  <c:v>-2.54061E-3</c:v>
                </c:pt>
                <c:pt idx="34945" formatCode="0.00E+00">
                  <c:v>-1.7326E-4</c:v>
                </c:pt>
                <c:pt idx="34946" formatCode="0.00E+00">
                  <c:v>2.2045900000000002E-3</c:v>
                </c:pt>
                <c:pt idx="34947" formatCode="0.00E+00">
                  <c:v>4.5895600000000003E-3</c:v>
                </c:pt>
                <c:pt idx="34948" formatCode="0.00E+00">
                  <c:v>6.97826E-3</c:v>
                </c:pt>
                <c:pt idx="34949" formatCode="0.00E+00">
                  <c:v>9.3673200000000002E-3</c:v>
                </c:pt>
                <c:pt idx="34950">
                  <c:v>1.1753400000000001E-2</c:v>
                </c:pt>
                <c:pt idx="34951">
                  <c:v>1.4133099999999999E-2</c:v>
                </c:pt>
                <c:pt idx="34952">
                  <c:v>1.6502900000000001E-2</c:v>
                </c:pt>
                <c:pt idx="34953">
                  <c:v>1.8859500000000001E-2</c:v>
                </c:pt>
                <c:pt idx="34954">
                  <c:v>2.11995E-2</c:v>
                </c:pt>
                <c:pt idx="34955">
                  <c:v>2.3519399999999999E-2</c:v>
                </c:pt>
                <c:pt idx="34956">
                  <c:v>2.5815999999999999E-2</c:v>
                </c:pt>
                <c:pt idx="34957">
                  <c:v>2.8085800000000001E-2</c:v>
                </c:pt>
                <c:pt idx="34958">
                  <c:v>3.0325600000000001E-2</c:v>
                </c:pt>
                <c:pt idx="34959">
                  <c:v>3.2532199999999997E-2</c:v>
                </c:pt>
                <c:pt idx="34960">
                  <c:v>3.4702299999999998E-2</c:v>
                </c:pt>
                <c:pt idx="34961">
                  <c:v>3.6832999999999998E-2</c:v>
                </c:pt>
                <c:pt idx="34962">
                  <c:v>3.8920999999999997E-2</c:v>
                </c:pt>
                <c:pt idx="34963">
                  <c:v>4.0963399999999997E-2</c:v>
                </c:pt>
                <c:pt idx="34964">
                  <c:v>4.2957299999999997E-2</c:v>
                </c:pt>
                <c:pt idx="34965">
                  <c:v>4.48999E-2</c:v>
                </c:pt>
                <c:pt idx="34966">
                  <c:v>4.6788299999999998E-2</c:v>
                </c:pt>
                <c:pt idx="34967">
                  <c:v>4.8619900000000001E-2</c:v>
                </c:pt>
                <c:pt idx="34968">
                  <c:v>5.0392199999999998E-2</c:v>
                </c:pt>
                <c:pt idx="34969">
                  <c:v>5.21024E-2</c:v>
                </c:pt>
                <c:pt idx="34970">
                  <c:v>5.3748299999999999E-2</c:v>
                </c:pt>
                <c:pt idx="34971">
                  <c:v>5.5327300000000003E-2</c:v>
                </c:pt>
                <c:pt idx="34972">
                  <c:v>5.6837400000000003E-2</c:v>
                </c:pt>
                <c:pt idx="34973">
                  <c:v>5.8276500000000002E-2</c:v>
                </c:pt>
                <c:pt idx="34974">
                  <c:v>5.9642500000000001E-2</c:v>
                </c:pt>
                <c:pt idx="34975">
                  <c:v>6.0933500000000002E-2</c:v>
                </c:pt>
                <c:pt idx="34976">
                  <c:v>6.21477E-2</c:v>
                </c:pt>
                <c:pt idx="34977">
                  <c:v>6.3283599999999995E-2</c:v>
                </c:pt>
                <c:pt idx="34978">
                  <c:v>6.4339400000000005E-2</c:v>
                </c:pt>
                <c:pt idx="34979">
                  <c:v>6.5313800000000005E-2</c:v>
                </c:pt>
                <c:pt idx="34980">
                  <c:v>6.6205299999999995E-2</c:v>
                </c:pt>
                <c:pt idx="34981">
                  <c:v>6.70129E-2</c:v>
                </c:pt>
                <c:pt idx="34982">
                  <c:v>6.7735600000000007E-2</c:v>
                </c:pt>
                <c:pt idx="34983">
                  <c:v>6.83724E-2</c:v>
                </c:pt>
                <c:pt idx="34984">
                  <c:v>6.8922600000000001E-2</c:v>
                </c:pt>
                <c:pt idx="34985">
                  <c:v>6.9385500000000003E-2</c:v>
                </c:pt>
                <c:pt idx="34986">
                  <c:v>6.9760600000000006E-2</c:v>
                </c:pt>
                <c:pt idx="34987">
                  <c:v>7.0047600000000002E-2</c:v>
                </c:pt>
                <c:pt idx="34988">
                  <c:v>7.0246100000000006E-2</c:v>
                </c:pt>
                <c:pt idx="34989">
                  <c:v>7.0356000000000002E-2</c:v>
                </c:pt>
                <c:pt idx="34990">
                  <c:v>7.0377300000000004E-2</c:v>
                </c:pt>
                <c:pt idx="34991">
                  <c:v>7.0310200000000003E-2</c:v>
                </c:pt>
                <c:pt idx="34992">
                  <c:v>7.0154900000000006E-2</c:v>
                </c:pt>
                <c:pt idx="34993">
                  <c:v>6.9911799999999996E-2</c:v>
                </c:pt>
                <c:pt idx="34994">
                  <c:v>6.9581500000000004E-2</c:v>
                </c:pt>
                <c:pt idx="34995">
                  <c:v>6.9164699999999996E-2</c:v>
                </c:pt>
                <c:pt idx="34996">
                  <c:v>6.8662100000000004E-2</c:v>
                </c:pt>
                <c:pt idx="34997">
                  <c:v>6.8074599999999999E-2</c:v>
                </c:pt>
                <c:pt idx="34998">
                  <c:v>6.7403400000000002E-2</c:v>
                </c:pt>
                <c:pt idx="34999">
                  <c:v>6.6649399999999998E-2</c:v>
                </c:pt>
                <c:pt idx="35000">
                  <c:v>6.58141E-2</c:v>
                </c:pt>
                <c:pt idx="35001">
                  <c:v>6.4898800000000006E-2</c:v>
                </c:pt>
                <c:pt idx="35002">
                  <c:v>6.3905100000000006E-2</c:v>
                </c:pt>
                <c:pt idx="35003">
                  <c:v>6.2834500000000001E-2</c:v>
                </c:pt>
                <c:pt idx="35004">
                  <c:v>6.1688800000000002E-2</c:v>
                </c:pt>
                <c:pt idx="35005">
                  <c:v>6.04699E-2</c:v>
                </c:pt>
                <c:pt idx="35006">
                  <c:v>5.9179500000000003E-2</c:v>
                </c:pt>
                <c:pt idx="35007">
                  <c:v>5.7820000000000003E-2</c:v>
                </c:pt>
                <c:pt idx="35008">
                  <c:v>5.6393199999999997E-2</c:v>
                </c:pt>
                <c:pt idx="35009">
                  <c:v>5.4901600000000002E-2</c:v>
                </c:pt>
                <c:pt idx="35010">
                  <c:v>5.3347400000000003E-2</c:v>
                </c:pt>
                <c:pt idx="35011">
                  <c:v>5.1733000000000001E-2</c:v>
                </c:pt>
                <c:pt idx="35012">
                  <c:v>5.0061000000000001E-2</c:v>
                </c:pt>
                <c:pt idx="35013">
                  <c:v>4.8333800000000003E-2</c:v>
                </c:pt>
                <c:pt idx="35014">
                  <c:v>4.6554199999999997E-2</c:v>
                </c:pt>
                <c:pt idx="35015">
                  <c:v>4.4724899999999998E-2</c:v>
                </c:pt>
                <c:pt idx="35016">
                  <c:v>4.2848600000000001E-2</c:v>
                </c:pt>
                <c:pt idx="35017">
                  <c:v>4.0928199999999998E-2</c:v>
                </c:pt>
                <c:pt idx="35018">
                  <c:v>3.8966500000000001E-2</c:v>
                </c:pt>
                <c:pt idx="35019">
                  <c:v>3.6966499999999999E-2</c:v>
                </c:pt>
                <c:pt idx="35020">
                  <c:v>3.49311E-2</c:v>
                </c:pt>
                <c:pt idx="35021">
                  <c:v>3.2863200000000002E-2</c:v>
                </c:pt>
                <c:pt idx="35022">
                  <c:v>3.0766000000000002E-2</c:v>
                </c:pt>
                <c:pt idx="35023">
                  <c:v>2.8642500000000001E-2</c:v>
                </c:pt>
                <c:pt idx="35024">
                  <c:v>2.6495899999999999E-2</c:v>
                </c:pt>
                <c:pt idx="35025">
                  <c:v>2.4329199999999999E-2</c:v>
                </c:pt>
                <c:pt idx="35026">
                  <c:v>2.2145499999999999E-2</c:v>
                </c:pt>
                <c:pt idx="35027">
                  <c:v>1.99481E-2</c:v>
                </c:pt>
                <c:pt idx="35028">
                  <c:v>1.77398E-2</c:v>
                </c:pt>
                <c:pt idx="35029">
                  <c:v>1.5524E-2</c:v>
                </c:pt>
                <c:pt idx="35030">
                  <c:v>1.3303499999999999E-2</c:v>
                </c:pt>
                <c:pt idx="35031">
                  <c:v>1.10816E-2</c:v>
                </c:pt>
                <c:pt idx="35032" formatCode="0.00E+00">
                  <c:v>8.8613300000000006E-3</c:v>
                </c:pt>
                <c:pt idx="35033" formatCode="0.00E+00">
                  <c:v>6.6458699999999999E-3</c:v>
                </c:pt>
                <c:pt idx="35034" formatCode="0.00E+00">
                  <c:v>4.4381999999999998E-3</c:v>
                </c:pt>
                <c:pt idx="35035" formatCode="0.00E+00">
                  <c:v>2.2413300000000001E-3</c:v>
                </c:pt>
                <c:pt idx="35036" formatCode="0.00E+00">
                  <c:v>5.82564E-5</c:v>
                </c:pt>
                <c:pt idx="35037" formatCode="0.00E+00">
                  <c:v>-2.1080600000000001E-3</c:v>
                </c:pt>
                <c:pt idx="35038" formatCode="0.00E+00">
                  <c:v>-4.2547100000000001E-3</c:v>
                </c:pt>
                <c:pt idx="35039" formatCode="0.00E+00">
                  <c:v>-6.3788600000000001E-3</c:v>
                </c:pt>
                <c:pt idx="35040" formatCode="0.00E+00">
                  <c:v>-8.4777700000000008E-3</c:v>
                </c:pt>
                <c:pt idx="35041">
                  <c:v>-1.0548800000000001E-2</c:v>
                </c:pt>
                <c:pt idx="35042">
                  <c:v>-1.25892E-2</c:v>
                </c:pt>
                <c:pt idx="35043">
                  <c:v>-1.4596400000000001E-2</c:v>
                </c:pt>
                <c:pt idx="35044">
                  <c:v>-1.6567999999999999E-2</c:v>
                </c:pt>
                <c:pt idx="35045">
                  <c:v>-1.8501299999999998E-2</c:v>
                </c:pt>
                <c:pt idx="35046">
                  <c:v>-2.0394099999999998E-2</c:v>
                </c:pt>
                <c:pt idx="35047">
                  <c:v>-2.2244E-2</c:v>
                </c:pt>
                <c:pt idx="35048">
                  <c:v>-2.4048799999999999E-2</c:v>
                </c:pt>
                <c:pt idx="35049">
                  <c:v>-2.58065E-2</c:v>
                </c:pt>
                <c:pt idx="35050">
                  <c:v>-2.7515100000000001E-2</c:v>
                </c:pt>
                <c:pt idx="35051">
                  <c:v>-2.91726E-2</c:v>
                </c:pt>
                <c:pt idx="35052">
                  <c:v>-3.0777100000000002E-2</c:v>
                </c:pt>
                <c:pt idx="35053">
                  <c:v>-3.2327099999999998E-2</c:v>
                </c:pt>
                <c:pt idx="35054">
                  <c:v>-3.3820999999999997E-2</c:v>
                </c:pt>
                <c:pt idx="35055">
                  <c:v>-3.5256999999999997E-2</c:v>
                </c:pt>
                <c:pt idx="35056">
                  <c:v>-3.6633699999999998E-2</c:v>
                </c:pt>
                <c:pt idx="35057">
                  <c:v>-3.7949900000000002E-2</c:v>
                </c:pt>
                <c:pt idx="35058">
                  <c:v>-3.9204099999999999E-2</c:v>
                </c:pt>
                <c:pt idx="35059">
                  <c:v>-4.0395399999999998E-2</c:v>
                </c:pt>
                <c:pt idx="35060">
                  <c:v>-4.1522700000000003E-2</c:v>
                </c:pt>
                <c:pt idx="35061">
                  <c:v>-4.2585100000000001E-2</c:v>
                </c:pt>
                <c:pt idx="35062">
                  <c:v>-4.3581700000000001E-2</c:v>
                </c:pt>
                <c:pt idx="35063">
                  <c:v>-4.4512099999999999E-2</c:v>
                </c:pt>
                <c:pt idx="35064">
                  <c:v>-4.5375499999999999E-2</c:v>
                </c:pt>
                <c:pt idx="35065">
                  <c:v>-4.61716E-2</c:v>
                </c:pt>
                <c:pt idx="35066">
                  <c:v>-4.6899900000000001E-2</c:v>
                </c:pt>
                <c:pt idx="35067">
                  <c:v>-4.7560199999999997E-2</c:v>
                </c:pt>
                <c:pt idx="35068">
                  <c:v>-4.8152300000000002E-2</c:v>
                </c:pt>
                <c:pt idx="35069">
                  <c:v>-4.8676299999999999E-2</c:v>
                </c:pt>
                <c:pt idx="35070">
                  <c:v>-4.91324E-2</c:v>
                </c:pt>
                <c:pt idx="35071">
                  <c:v>-4.9520799999999997E-2</c:v>
                </c:pt>
                <c:pt idx="35072">
                  <c:v>-4.9841799999999999E-2</c:v>
                </c:pt>
                <c:pt idx="35073">
                  <c:v>-5.00957E-2</c:v>
                </c:pt>
                <c:pt idx="35074">
                  <c:v>-5.0283000000000001E-2</c:v>
                </c:pt>
                <c:pt idx="35075">
                  <c:v>-5.0404299999999999E-2</c:v>
                </c:pt>
                <c:pt idx="35076">
                  <c:v>-5.04603E-2</c:v>
                </c:pt>
                <c:pt idx="35077">
                  <c:v>-5.0451900000000001E-2</c:v>
                </c:pt>
                <c:pt idx="35078">
                  <c:v>-5.0380000000000001E-2</c:v>
                </c:pt>
                <c:pt idx="35079">
                  <c:v>-5.0245600000000001E-2</c:v>
                </c:pt>
                <c:pt idx="35080">
                  <c:v>-5.0049999999999997E-2</c:v>
                </c:pt>
                <c:pt idx="35081">
                  <c:v>-4.9794499999999998E-2</c:v>
                </c:pt>
                <c:pt idx="35082">
                  <c:v>-4.9480099999999999E-2</c:v>
                </c:pt>
                <c:pt idx="35083">
                  <c:v>-4.9108400000000003E-2</c:v>
                </c:pt>
                <c:pt idx="35084">
                  <c:v>-4.8680800000000003E-2</c:v>
                </c:pt>
                <c:pt idx="35085">
                  <c:v>-4.8198699999999997E-2</c:v>
                </c:pt>
                <c:pt idx="35086">
                  <c:v>-4.7663700000000003E-2</c:v>
                </c:pt>
                <c:pt idx="35087">
                  <c:v>-4.7077500000000001E-2</c:v>
                </c:pt>
                <c:pt idx="35088">
                  <c:v>-4.6441700000000002E-2</c:v>
                </c:pt>
                <c:pt idx="35089">
                  <c:v>-4.5758100000000003E-2</c:v>
                </c:pt>
                <c:pt idx="35090">
                  <c:v>-4.5028400000000003E-2</c:v>
                </c:pt>
                <c:pt idx="35091">
                  <c:v>-4.4254500000000002E-2</c:v>
                </c:pt>
                <c:pt idx="35092">
                  <c:v>-4.3438400000000002E-2</c:v>
                </c:pt>
                <c:pt idx="35093">
                  <c:v>-4.2582000000000002E-2</c:v>
                </c:pt>
                <c:pt idx="35094">
                  <c:v>-4.1687399999999999E-2</c:v>
                </c:pt>
                <c:pt idx="35095">
                  <c:v>-4.0756800000000003E-2</c:v>
                </c:pt>
                <c:pt idx="35096">
                  <c:v>-3.9792300000000003E-2</c:v>
                </c:pt>
                <c:pt idx="35097">
                  <c:v>-3.8795900000000001E-2</c:v>
                </c:pt>
                <c:pt idx="35098">
                  <c:v>-3.7769900000000002E-2</c:v>
                </c:pt>
                <c:pt idx="35099">
                  <c:v>-3.6716199999999997E-2</c:v>
                </c:pt>
                <c:pt idx="35100">
                  <c:v>-3.5637200000000001E-2</c:v>
                </c:pt>
                <c:pt idx="35101">
                  <c:v>-3.4535000000000003E-2</c:v>
                </c:pt>
                <c:pt idx="35102">
                  <c:v>-3.3411700000000003E-2</c:v>
                </c:pt>
                <c:pt idx="35103">
                  <c:v>-3.2269600000000002E-2</c:v>
                </c:pt>
                <c:pt idx="35104">
                  <c:v>-3.11109E-2</c:v>
                </c:pt>
                <c:pt idx="35105">
                  <c:v>-2.9937800000000001E-2</c:v>
                </c:pt>
                <c:pt idx="35106">
                  <c:v>-2.8752400000000001E-2</c:v>
                </c:pt>
                <c:pt idx="35107">
                  <c:v>-2.7556899999999999E-2</c:v>
                </c:pt>
                <c:pt idx="35108">
                  <c:v>-2.6353499999999998E-2</c:v>
                </c:pt>
                <c:pt idx="35109">
                  <c:v>-2.5144199999999998E-2</c:v>
                </c:pt>
                <c:pt idx="35110">
                  <c:v>-2.3931299999999999E-2</c:v>
                </c:pt>
                <c:pt idx="35111">
                  <c:v>-2.2716799999999999E-2</c:v>
                </c:pt>
                <c:pt idx="35112">
                  <c:v>-2.15027E-2</c:v>
                </c:pt>
                <c:pt idx="35113">
                  <c:v>-2.0291E-2</c:v>
                </c:pt>
                <c:pt idx="35114">
                  <c:v>-1.9083800000000001E-2</c:v>
                </c:pt>
                <c:pt idx="35115">
                  <c:v>-1.78829E-2</c:v>
                </c:pt>
                <c:pt idx="35116">
                  <c:v>-1.6690099999999999E-2</c:v>
                </c:pt>
                <c:pt idx="35117">
                  <c:v>-1.55073E-2</c:v>
                </c:pt>
                <c:pt idx="35118">
                  <c:v>-1.43363E-2</c:v>
                </c:pt>
                <c:pt idx="35119">
                  <c:v>-1.3179E-2</c:v>
                </c:pt>
                <c:pt idx="35120">
                  <c:v>-1.2037000000000001E-2</c:v>
                </c:pt>
                <c:pt idx="35121">
                  <c:v>-1.0912E-2</c:v>
                </c:pt>
                <c:pt idx="35122" formatCode="0.00E+00">
                  <c:v>-9.8056299999999992E-3</c:v>
                </c:pt>
                <c:pt idx="35123" formatCode="0.00E+00">
                  <c:v>-8.7192399999999996E-3</c:v>
                </c:pt>
                <c:pt idx="35124" formatCode="0.00E+00">
                  <c:v>-7.6542099999999998E-3</c:v>
                </c:pt>
                <c:pt idx="35125" formatCode="0.00E+00">
                  <c:v>-6.61182E-3</c:v>
                </c:pt>
                <c:pt idx="35126" formatCode="0.00E+00">
                  <c:v>-5.59328E-3</c:v>
                </c:pt>
                <c:pt idx="35127" formatCode="0.00E+00">
                  <c:v>-4.5997399999999997E-3</c:v>
                </c:pt>
                <c:pt idx="35128" formatCode="0.00E+00">
                  <c:v>-3.6322899999999998E-3</c:v>
                </c:pt>
                <c:pt idx="35129" formatCode="0.00E+00">
                  <c:v>-2.69199E-3</c:v>
                </c:pt>
                <c:pt idx="35130" formatCode="0.00E+00">
                  <c:v>-1.77984E-3</c:v>
                </c:pt>
                <c:pt idx="35131" formatCode="0.00E+00">
                  <c:v>-8.9676700000000003E-4</c:v>
                </c:pt>
                <c:pt idx="35132" formatCode="0.00E+00">
                  <c:v>-4.3615100000000002E-5</c:v>
                </c:pt>
                <c:pt idx="35133" formatCode="0.00E+00">
                  <c:v>7.7893999999999999E-4</c:v>
                </c:pt>
                <c:pt idx="35134" formatCode="0.00E+00">
                  <c:v>1.5702699999999999E-3</c:v>
                </c:pt>
                <c:pt idx="35135" formatCode="0.00E+00">
                  <c:v>2.3297700000000001E-3</c:v>
                </c:pt>
                <c:pt idx="35136" formatCode="0.00E+00">
                  <c:v>3.0569E-3</c:v>
                </c:pt>
                <c:pt idx="35137" formatCode="0.00E+00">
                  <c:v>3.7512000000000001E-3</c:v>
                </c:pt>
                <c:pt idx="35138" formatCode="0.00E+00">
                  <c:v>4.4123699999999997E-3</c:v>
                </c:pt>
                <c:pt idx="35139" formatCode="0.00E+00">
                  <c:v>5.0402600000000004E-3</c:v>
                </c:pt>
                <c:pt idx="35140" formatCode="0.00E+00">
                  <c:v>5.6348400000000003E-3</c:v>
                </c:pt>
                <c:pt idx="35141" formatCode="0.00E+00">
                  <c:v>6.19616E-3</c:v>
                </c:pt>
                <c:pt idx="35142" formatCode="0.00E+00">
                  <c:v>6.7243299999999997E-3</c:v>
                </c:pt>
                <c:pt idx="35143" formatCode="0.00E+00">
                  <c:v>7.2195000000000002E-3</c:v>
                </c:pt>
                <c:pt idx="35144" formatCode="0.00E+00">
                  <c:v>7.6817700000000001E-3</c:v>
                </c:pt>
                <c:pt idx="35145" formatCode="0.00E+00">
                  <c:v>8.1111900000000008E-3</c:v>
                </c:pt>
                <c:pt idx="35146" formatCode="0.00E+00">
                  <c:v>8.5080099999999999E-3</c:v>
                </c:pt>
                <c:pt idx="35147" formatCode="0.00E+00">
                  <c:v>8.8727700000000003E-3</c:v>
                </c:pt>
                <c:pt idx="35148" formatCode="0.00E+00">
                  <c:v>9.2061299999999999E-3</c:v>
                </c:pt>
                <c:pt idx="35149" formatCode="0.00E+00">
                  <c:v>9.5087100000000001E-3</c:v>
                </c:pt>
                <c:pt idx="35150" formatCode="0.00E+00">
                  <c:v>9.7811600000000005E-3</c:v>
                </c:pt>
                <c:pt idx="35151">
                  <c:v>1.00242E-2</c:v>
                </c:pt>
                <c:pt idx="35152">
                  <c:v>1.02387E-2</c:v>
                </c:pt>
                <c:pt idx="35153">
                  <c:v>1.04254E-2</c:v>
                </c:pt>
                <c:pt idx="35154">
                  <c:v>1.05851E-2</c:v>
                </c:pt>
                <c:pt idx="35155">
                  <c:v>1.07189E-2</c:v>
                </c:pt>
                <c:pt idx="35156">
                  <c:v>1.08281E-2</c:v>
                </c:pt>
                <c:pt idx="35157">
                  <c:v>1.09138E-2</c:v>
                </c:pt>
                <c:pt idx="35158">
                  <c:v>1.0977000000000001E-2</c:v>
                </c:pt>
                <c:pt idx="35159">
                  <c:v>1.1018699999999999E-2</c:v>
                </c:pt>
                <c:pt idx="35160">
                  <c:v>1.10399E-2</c:v>
                </c:pt>
                <c:pt idx="35161">
                  <c:v>1.1041799999999999E-2</c:v>
                </c:pt>
                <c:pt idx="35162">
                  <c:v>1.1025500000000001E-2</c:v>
                </c:pt>
                <c:pt idx="35163">
                  <c:v>1.0992399999999999E-2</c:v>
                </c:pt>
                <c:pt idx="35164">
                  <c:v>1.0943899999999999E-2</c:v>
                </c:pt>
                <c:pt idx="35165">
                  <c:v>1.0881099999999999E-2</c:v>
                </c:pt>
                <c:pt idx="35166">
                  <c:v>1.0805499999999999E-2</c:v>
                </c:pt>
                <c:pt idx="35167">
                  <c:v>1.0718399999999999E-2</c:v>
                </c:pt>
                <c:pt idx="35168">
                  <c:v>1.0621200000000001E-2</c:v>
                </c:pt>
                <c:pt idx="35169">
                  <c:v>1.05153E-2</c:v>
                </c:pt>
                <c:pt idx="35170">
                  <c:v>1.0402E-2</c:v>
                </c:pt>
                <c:pt idx="35171">
                  <c:v>1.0282899999999999E-2</c:v>
                </c:pt>
                <c:pt idx="35172">
                  <c:v>1.01592E-2</c:v>
                </c:pt>
                <c:pt idx="35173">
                  <c:v>1.00325E-2</c:v>
                </c:pt>
                <c:pt idx="35174" formatCode="0.00E+00">
                  <c:v>9.9041000000000008E-3</c:v>
                </c:pt>
                <c:pt idx="35175" formatCode="0.00E+00">
                  <c:v>9.7755900000000007E-3</c:v>
                </c:pt>
                <c:pt idx="35176" formatCode="0.00E+00">
                  <c:v>9.6484299999999995E-3</c:v>
                </c:pt>
                <c:pt idx="35177" formatCode="0.00E+00">
                  <c:v>9.5241300000000004E-3</c:v>
                </c:pt>
                <c:pt idx="35178" formatCode="0.00E+00">
                  <c:v>9.4043300000000007E-3</c:v>
                </c:pt>
                <c:pt idx="35179" formatCode="0.00E+00">
                  <c:v>9.2906800000000008E-3</c:v>
                </c:pt>
                <c:pt idx="35180" formatCode="0.00E+00">
                  <c:v>9.1845099999999999E-3</c:v>
                </c:pt>
                <c:pt idx="35181" formatCode="0.00E+00">
                  <c:v>9.0871000000000007E-3</c:v>
                </c:pt>
                <c:pt idx="35182" formatCode="0.00E+00">
                  <c:v>8.9998000000000005E-3</c:v>
                </c:pt>
                <c:pt idx="35183" formatCode="0.00E+00">
                  <c:v>8.9239300000000001E-3</c:v>
                </c:pt>
                <c:pt idx="35184" formatCode="0.00E+00">
                  <c:v>8.8607800000000004E-3</c:v>
                </c:pt>
                <c:pt idx="35185" formatCode="0.00E+00">
                  <c:v>8.8116700000000006E-3</c:v>
                </c:pt>
                <c:pt idx="35186" formatCode="0.00E+00">
                  <c:v>8.7779099999999999E-3</c:v>
                </c:pt>
                <c:pt idx="35187" formatCode="0.00E+00">
                  <c:v>8.7606899999999998E-3</c:v>
                </c:pt>
                <c:pt idx="35188" formatCode="0.00E+00">
                  <c:v>8.7610099999999996E-3</c:v>
                </c:pt>
                <c:pt idx="35189" formatCode="0.00E+00">
                  <c:v>8.7796899999999997E-3</c:v>
                </c:pt>
                <c:pt idx="35190" formatCode="0.00E+00">
                  <c:v>8.8176699999999997E-3</c:v>
                </c:pt>
                <c:pt idx="35191" formatCode="0.00E+00">
                  <c:v>8.8760000000000002E-3</c:v>
                </c:pt>
                <c:pt idx="35192" formatCode="0.00E+00">
                  <c:v>8.9556700000000006E-3</c:v>
                </c:pt>
                <c:pt idx="35193" formatCode="0.00E+00">
                  <c:v>9.0575599999999992E-3</c:v>
                </c:pt>
                <c:pt idx="35194" formatCode="0.00E+00">
                  <c:v>9.1823300000000007E-3</c:v>
                </c:pt>
                <c:pt idx="35195" formatCode="0.00E+00">
                  <c:v>9.3305000000000003E-3</c:v>
                </c:pt>
                <c:pt idx="35196" formatCode="0.00E+00">
                  <c:v>9.5025600000000002E-3</c:v>
                </c:pt>
                <c:pt idx="35197" formatCode="0.00E+00">
                  <c:v>9.6990099999999992E-3</c:v>
                </c:pt>
                <c:pt idx="35198" formatCode="0.00E+00">
                  <c:v>9.9201199999999993E-3</c:v>
                </c:pt>
                <c:pt idx="35199">
                  <c:v>1.0166100000000001E-2</c:v>
                </c:pt>
                <c:pt idx="35200">
                  <c:v>1.04373E-2</c:v>
                </c:pt>
                <c:pt idx="35201">
                  <c:v>1.0734199999999999E-2</c:v>
                </c:pt>
                <c:pt idx="35202">
                  <c:v>1.10565E-2</c:v>
                </c:pt>
                <c:pt idx="35203">
                  <c:v>1.1403E-2</c:v>
                </c:pt>
                <c:pt idx="35204">
                  <c:v>1.1772899999999999E-2</c:v>
                </c:pt>
                <c:pt idx="35205">
                  <c:v>1.2166E-2</c:v>
                </c:pt>
                <c:pt idx="35206">
                  <c:v>1.25831E-2</c:v>
                </c:pt>
                <c:pt idx="35207">
                  <c:v>1.3024600000000001E-2</c:v>
                </c:pt>
                <c:pt idx="35208">
                  <c:v>1.349E-2</c:v>
                </c:pt>
                <c:pt idx="35209">
                  <c:v>1.39788E-2</c:v>
                </c:pt>
                <c:pt idx="35210">
                  <c:v>1.4490400000000001E-2</c:v>
                </c:pt>
                <c:pt idx="35211">
                  <c:v>1.5024300000000001E-2</c:v>
                </c:pt>
                <c:pt idx="35212">
                  <c:v>1.55798E-2</c:v>
                </c:pt>
                <c:pt idx="35213">
                  <c:v>1.61561E-2</c:v>
                </c:pt>
                <c:pt idx="35214">
                  <c:v>1.6752300000000001E-2</c:v>
                </c:pt>
                <c:pt idx="35215">
                  <c:v>1.7367299999999999E-2</c:v>
                </c:pt>
                <c:pt idx="35216">
                  <c:v>1.79997E-2</c:v>
                </c:pt>
                <c:pt idx="35217">
                  <c:v>1.8648000000000001E-2</c:v>
                </c:pt>
                <c:pt idx="35218">
                  <c:v>1.9310500000000001E-2</c:v>
                </c:pt>
                <c:pt idx="35219">
                  <c:v>1.99855E-2</c:v>
                </c:pt>
                <c:pt idx="35220">
                  <c:v>2.0671399999999999E-2</c:v>
                </c:pt>
                <c:pt idx="35221">
                  <c:v>2.1366099999999999E-2</c:v>
                </c:pt>
                <c:pt idx="35222">
                  <c:v>2.2067799999999999E-2</c:v>
                </c:pt>
                <c:pt idx="35223">
                  <c:v>2.2774699999999998E-2</c:v>
                </c:pt>
                <c:pt idx="35224">
                  <c:v>2.3484999999999999E-2</c:v>
                </c:pt>
                <c:pt idx="35225">
                  <c:v>2.41976E-2</c:v>
                </c:pt>
                <c:pt idx="35226">
                  <c:v>2.4911200000000001E-2</c:v>
                </c:pt>
                <c:pt idx="35227">
                  <c:v>2.56235E-2</c:v>
                </c:pt>
                <c:pt idx="35228">
                  <c:v>2.6331799999999999E-2</c:v>
                </c:pt>
                <c:pt idx="35229">
                  <c:v>2.7033000000000001E-2</c:v>
                </c:pt>
                <c:pt idx="35230">
                  <c:v>2.7724499999999999E-2</c:v>
                </c:pt>
                <c:pt idx="35231">
                  <c:v>2.8404200000000001E-2</c:v>
                </c:pt>
                <c:pt idx="35232">
                  <c:v>2.9069899999999999E-2</c:v>
                </c:pt>
                <c:pt idx="35233">
                  <c:v>2.972E-2</c:v>
                </c:pt>
                <c:pt idx="35234">
                  <c:v>3.0353399999999999E-2</c:v>
                </c:pt>
                <c:pt idx="35235">
                  <c:v>3.0969E-2</c:v>
                </c:pt>
                <c:pt idx="35236">
                  <c:v>3.1565099999999999E-2</c:v>
                </c:pt>
                <c:pt idx="35237">
                  <c:v>3.2138899999999998E-2</c:v>
                </c:pt>
                <c:pt idx="35238">
                  <c:v>3.2687599999999997E-2</c:v>
                </c:pt>
                <c:pt idx="35239">
                  <c:v>3.3209500000000003E-2</c:v>
                </c:pt>
                <c:pt idx="35240">
                  <c:v>3.37031E-2</c:v>
                </c:pt>
                <c:pt idx="35241">
                  <c:v>3.41664E-2</c:v>
                </c:pt>
                <c:pt idx="35242">
                  <c:v>3.45974E-2</c:v>
                </c:pt>
                <c:pt idx="35243">
                  <c:v>3.49948E-2</c:v>
                </c:pt>
                <c:pt idx="35244">
                  <c:v>3.5357800000000002E-2</c:v>
                </c:pt>
                <c:pt idx="35245">
                  <c:v>3.5685300000000003E-2</c:v>
                </c:pt>
                <c:pt idx="35246">
                  <c:v>3.5975500000000001E-2</c:v>
                </c:pt>
                <c:pt idx="35247">
                  <c:v>3.6226000000000001E-2</c:v>
                </c:pt>
                <c:pt idx="35248">
                  <c:v>3.6434500000000002E-2</c:v>
                </c:pt>
                <c:pt idx="35249">
                  <c:v>3.6599E-2</c:v>
                </c:pt>
                <c:pt idx="35250">
                  <c:v>3.6717899999999998E-2</c:v>
                </c:pt>
                <c:pt idx="35251">
                  <c:v>3.6789200000000001E-2</c:v>
                </c:pt>
                <c:pt idx="35252">
                  <c:v>3.6810700000000002E-2</c:v>
                </c:pt>
                <c:pt idx="35253">
                  <c:v>3.6779699999999999E-2</c:v>
                </c:pt>
                <c:pt idx="35254">
                  <c:v>3.6694499999999998E-2</c:v>
                </c:pt>
                <c:pt idx="35255">
                  <c:v>3.65539E-2</c:v>
                </c:pt>
                <c:pt idx="35256">
                  <c:v>3.6356699999999999E-2</c:v>
                </c:pt>
                <c:pt idx="35257">
                  <c:v>3.6101800000000003E-2</c:v>
                </c:pt>
                <c:pt idx="35258">
                  <c:v>3.57875E-2</c:v>
                </c:pt>
                <c:pt idx="35259">
                  <c:v>3.5412199999999998E-2</c:v>
                </c:pt>
                <c:pt idx="35260">
                  <c:v>3.4974600000000002E-2</c:v>
                </c:pt>
                <c:pt idx="35261">
                  <c:v>3.4474100000000001E-2</c:v>
                </c:pt>
                <c:pt idx="35262">
                  <c:v>3.3909700000000001E-2</c:v>
                </c:pt>
                <c:pt idx="35263">
                  <c:v>3.3279499999999997E-2</c:v>
                </c:pt>
                <c:pt idx="35264">
                  <c:v>3.2581899999999997E-2</c:v>
                </c:pt>
                <c:pt idx="35265">
                  <c:v>3.1815599999999999E-2</c:v>
                </c:pt>
                <c:pt idx="35266">
                  <c:v>3.0979E-2</c:v>
                </c:pt>
                <c:pt idx="35267">
                  <c:v>3.0071199999999999E-2</c:v>
                </c:pt>
                <c:pt idx="35268">
                  <c:v>2.90919E-2</c:v>
                </c:pt>
                <c:pt idx="35269">
                  <c:v>2.80416E-2</c:v>
                </c:pt>
                <c:pt idx="35270">
                  <c:v>2.6920099999999999E-2</c:v>
                </c:pt>
                <c:pt idx="35271">
                  <c:v>2.5726800000000001E-2</c:v>
                </c:pt>
                <c:pt idx="35272">
                  <c:v>2.4461900000000002E-2</c:v>
                </c:pt>
                <c:pt idx="35273">
                  <c:v>2.3126799999999999E-2</c:v>
                </c:pt>
                <c:pt idx="35274">
                  <c:v>2.1723099999999999E-2</c:v>
                </c:pt>
                <c:pt idx="35275">
                  <c:v>2.02512E-2</c:v>
                </c:pt>
                <c:pt idx="35276">
                  <c:v>1.87114E-2</c:v>
                </c:pt>
                <c:pt idx="35277">
                  <c:v>1.7104299999999999E-2</c:v>
                </c:pt>
                <c:pt idx="35278">
                  <c:v>1.54311E-2</c:v>
                </c:pt>
                <c:pt idx="35279">
                  <c:v>1.3693E-2</c:v>
                </c:pt>
                <c:pt idx="35280">
                  <c:v>1.18908E-2</c:v>
                </c:pt>
                <c:pt idx="35281">
                  <c:v>1.0026E-2</c:v>
                </c:pt>
                <c:pt idx="35282" formatCode="0.00E+00">
                  <c:v>8.1005599999999997E-3</c:v>
                </c:pt>
                <c:pt idx="35283" formatCode="0.00E+00">
                  <c:v>6.1168899999999998E-3</c:v>
                </c:pt>
                <c:pt idx="35284" formatCode="0.00E+00">
                  <c:v>4.0771899999999996E-3</c:v>
                </c:pt>
                <c:pt idx="35285" formatCode="0.00E+00">
                  <c:v>1.9830999999999998E-3</c:v>
                </c:pt>
                <c:pt idx="35286" formatCode="0.00E+00">
                  <c:v>-1.6345800000000001E-4</c:v>
                </c:pt>
                <c:pt idx="35287" formatCode="0.00E+00">
                  <c:v>-2.3590999999999998E-3</c:v>
                </c:pt>
                <c:pt idx="35288" formatCode="0.00E+00">
                  <c:v>-4.59998E-3</c:v>
                </c:pt>
                <c:pt idx="35289" formatCode="0.00E+00">
                  <c:v>-6.8838299999999996E-3</c:v>
                </c:pt>
                <c:pt idx="35290" formatCode="0.00E+00">
                  <c:v>-9.2102599999999996E-3</c:v>
                </c:pt>
                <c:pt idx="35291">
                  <c:v>-1.15791E-2</c:v>
                </c:pt>
                <c:pt idx="35292">
                  <c:v>-1.3987899999999999E-2</c:v>
                </c:pt>
                <c:pt idx="35293">
                  <c:v>-1.6431600000000001E-2</c:v>
                </c:pt>
                <c:pt idx="35294">
                  <c:v>-1.89059E-2</c:v>
                </c:pt>
                <c:pt idx="35295">
                  <c:v>-2.1408400000000001E-2</c:v>
                </c:pt>
                <c:pt idx="35296">
                  <c:v>-2.3936800000000001E-2</c:v>
                </c:pt>
                <c:pt idx="35297">
                  <c:v>-2.6487699999999999E-2</c:v>
                </c:pt>
                <c:pt idx="35298">
                  <c:v>-2.9057099999999999E-2</c:v>
                </c:pt>
                <c:pt idx="35299">
                  <c:v>-3.1641299999999997E-2</c:v>
                </c:pt>
                <c:pt idx="35300">
                  <c:v>-3.4237200000000002E-2</c:v>
                </c:pt>
                <c:pt idx="35301">
                  <c:v>-3.6840999999999999E-2</c:v>
                </c:pt>
                <c:pt idx="35302">
                  <c:v>-3.9448299999999999E-2</c:v>
                </c:pt>
                <c:pt idx="35303">
                  <c:v>-4.2056200000000002E-2</c:v>
                </c:pt>
                <c:pt idx="35304">
                  <c:v>-4.4663700000000001E-2</c:v>
                </c:pt>
                <c:pt idx="35305">
                  <c:v>-4.7268699999999997E-2</c:v>
                </c:pt>
                <c:pt idx="35306">
                  <c:v>-4.9867300000000003E-2</c:v>
                </c:pt>
                <c:pt idx="35307">
                  <c:v>-5.24547E-2</c:v>
                </c:pt>
                <c:pt idx="35308">
                  <c:v>-5.5027600000000003E-2</c:v>
                </c:pt>
                <c:pt idx="35309">
                  <c:v>-5.7582800000000003E-2</c:v>
                </c:pt>
                <c:pt idx="35310">
                  <c:v>-6.0117700000000003E-2</c:v>
                </c:pt>
                <c:pt idx="35311">
                  <c:v>-6.2628900000000001E-2</c:v>
                </c:pt>
                <c:pt idx="35312">
                  <c:v>-6.5112400000000001E-2</c:v>
                </c:pt>
                <c:pt idx="35313">
                  <c:v>-6.7563200000000004E-2</c:v>
                </c:pt>
                <c:pt idx="35314">
                  <c:v>-6.9977800000000007E-2</c:v>
                </c:pt>
                <c:pt idx="35315">
                  <c:v>-7.2354799999999997E-2</c:v>
                </c:pt>
                <c:pt idx="35316">
                  <c:v>-7.4693399999999993E-2</c:v>
                </c:pt>
                <c:pt idx="35317">
                  <c:v>-7.6991500000000004E-2</c:v>
                </c:pt>
                <c:pt idx="35318">
                  <c:v>-7.9245700000000002E-2</c:v>
                </c:pt>
                <c:pt idx="35319">
                  <c:v>-8.1452899999999995E-2</c:v>
                </c:pt>
                <c:pt idx="35320">
                  <c:v>-8.3610199999999996E-2</c:v>
                </c:pt>
                <c:pt idx="35321">
                  <c:v>-8.5713800000000007E-2</c:v>
                </c:pt>
                <c:pt idx="35322">
                  <c:v>-8.7759100000000007E-2</c:v>
                </c:pt>
                <c:pt idx="35323">
                  <c:v>-8.9742199999999994E-2</c:v>
                </c:pt>
                <c:pt idx="35324">
                  <c:v>-9.1661999999999993E-2</c:v>
                </c:pt>
                <c:pt idx="35325">
                  <c:v>-9.3518799999999999E-2</c:v>
                </c:pt>
                <c:pt idx="35326">
                  <c:v>-9.5310699999999998E-2</c:v>
                </c:pt>
                <c:pt idx="35327">
                  <c:v>-9.7034200000000001E-2</c:v>
                </c:pt>
                <c:pt idx="35328">
                  <c:v>-9.8686800000000005E-2</c:v>
                </c:pt>
                <c:pt idx="35329">
                  <c:v>-0.100267</c:v>
                </c:pt>
                <c:pt idx="35330">
                  <c:v>-0.101774</c:v>
                </c:pt>
                <c:pt idx="35331">
                  <c:v>-0.103202</c:v>
                </c:pt>
                <c:pt idx="35332">
                  <c:v>-0.10455100000000001</c:v>
                </c:pt>
                <c:pt idx="35333">
                  <c:v>-0.105819</c:v>
                </c:pt>
                <c:pt idx="35334">
                  <c:v>-0.107007</c:v>
                </c:pt>
                <c:pt idx="35335">
                  <c:v>-0.108116</c:v>
                </c:pt>
                <c:pt idx="35336">
                  <c:v>-0.109144</c:v>
                </c:pt>
                <c:pt idx="35337">
                  <c:v>-0.11008900000000001</c:v>
                </c:pt>
                <c:pt idx="35338">
                  <c:v>-0.110952</c:v>
                </c:pt>
                <c:pt idx="35339">
                  <c:v>-0.111732</c:v>
                </c:pt>
                <c:pt idx="35340">
                  <c:v>-0.11243300000000001</c:v>
                </c:pt>
                <c:pt idx="35341">
                  <c:v>-0.113055</c:v>
                </c:pt>
                <c:pt idx="35342">
                  <c:v>-0.113597</c:v>
                </c:pt>
                <c:pt idx="35343">
                  <c:v>-0.114056</c:v>
                </c:pt>
                <c:pt idx="35344">
                  <c:v>-0.11443300000000001</c:v>
                </c:pt>
                <c:pt idx="35345">
                  <c:v>-0.114729</c:v>
                </c:pt>
                <c:pt idx="35346">
                  <c:v>-0.11494699999999999</c:v>
                </c:pt>
                <c:pt idx="35347">
                  <c:v>-0.115088</c:v>
                </c:pt>
                <c:pt idx="35348">
                  <c:v>-0.115152</c:v>
                </c:pt>
                <c:pt idx="35349">
                  <c:v>-0.11514000000000001</c:v>
                </c:pt>
                <c:pt idx="35350">
                  <c:v>-0.115053</c:v>
                </c:pt>
                <c:pt idx="35351">
                  <c:v>-0.11489099999999999</c:v>
                </c:pt>
                <c:pt idx="35352">
                  <c:v>-0.11465599999999999</c:v>
                </c:pt>
                <c:pt idx="35353">
                  <c:v>-0.114352</c:v>
                </c:pt>
                <c:pt idx="35354">
                  <c:v>-0.113982</c:v>
                </c:pt>
                <c:pt idx="35355">
                  <c:v>-0.113548</c:v>
                </c:pt>
                <c:pt idx="35356">
                  <c:v>-0.113051</c:v>
                </c:pt>
                <c:pt idx="35357">
                  <c:v>-0.112493</c:v>
                </c:pt>
                <c:pt idx="35358">
                  <c:v>-0.111875</c:v>
                </c:pt>
                <c:pt idx="35359">
                  <c:v>-0.11120099999999999</c:v>
                </c:pt>
                <c:pt idx="35360">
                  <c:v>-0.110471</c:v>
                </c:pt>
                <c:pt idx="35361">
                  <c:v>-0.109683</c:v>
                </c:pt>
                <c:pt idx="35362">
                  <c:v>-0.10884099999999999</c:v>
                </c:pt>
                <c:pt idx="35363">
                  <c:v>-0.107946</c:v>
                </c:pt>
                <c:pt idx="35364">
                  <c:v>-0.107002</c:v>
                </c:pt>
                <c:pt idx="35365">
                  <c:v>-0.106014</c:v>
                </c:pt>
                <c:pt idx="35366">
                  <c:v>-0.10498499999999999</c:v>
                </c:pt>
                <c:pt idx="35367">
                  <c:v>-0.10392</c:v>
                </c:pt>
                <c:pt idx="35368">
                  <c:v>-0.102821</c:v>
                </c:pt>
                <c:pt idx="35369">
                  <c:v>-0.101692</c:v>
                </c:pt>
                <c:pt idx="35370">
                  <c:v>-0.100534</c:v>
                </c:pt>
                <c:pt idx="35371">
                  <c:v>-9.9346400000000001E-2</c:v>
                </c:pt>
                <c:pt idx="35372">
                  <c:v>-9.8132800000000006E-2</c:v>
                </c:pt>
                <c:pt idx="35373">
                  <c:v>-9.6895599999999998E-2</c:v>
                </c:pt>
                <c:pt idx="35374">
                  <c:v>-9.5635600000000001E-2</c:v>
                </c:pt>
                <c:pt idx="35375">
                  <c:v>-9.4352500000000006E-2</c:v>
                </c:pt>
                <c:pt idx="35376">
                  <c:v>-9.3048000000000006E-2</c:v>
                </c:pt>
                <c:pt idx="35377">
                  <c:v>-9.1727199999999995E-2</c:v>
                </c:pt>
                <c:pt idx="35378">
                  <c:v>-9.0397500000000006E-2</c:v>
                </c:pt>
                <c:pt idx="35379">
                  <c:v>-8.9064199999999996E-2</c:v>
                </c:pt>
                <c:pt idx="35380">
                  <c:v>-8.7730199999999994E-2</c:v>
                </c:pt>
                <c:pt idx="35381">
                  <c:v>-8.6397299999999996E-2</c:v>
                </c:pt>
                <c:pt idx="35382">
                  <c:v>-8.5068900000000003E-2</c:v>
                </c:pt>
                <c:pt idx="35383">
                  <c:v>-8.3748799999999998E-2</c:v>
                </c:pt>
                <c:pt idx="35384">
                  <c:v>-8.2440100000000002E-2</c:v>
                </c:pt>
                <c:pt idx="35385">
                  <c:v>-8.1145200000000001E-2</c:v>
                </c:pt>
                <c:pt idx="35386">
                  <c:v>-7.9866599999999996E-2</c:v>
                </c:pt>
                <c:pt idx="35387">
                  <c:v>-7.8607800000000005E-2</c:v>
                </c:pt>
                <c:pt idx="35388">
                  <c:v>-7.7372099999999999E-2</c:v>
                </c:pt>
                <c:pt idx="35389">
                  <c:v>-7.61603E-2</c:v>
                </c:pt>
                <c:pt idx="35390">
                  <c:v>-7.4974100000000002E-2</c:v>
                </c:pt>
                <c:pt idx="35391">
                  <c:v>-7.3818700000000001E-2</c:v>
                </c:pt>
                <c:pt idx="35392">
                  <c:v>-7.2700699999999993E-2</c:v>
                </c:pt>
                <c:pt idx="35393">
                  <c:v>-7.1623300000000001E-2</c:v>
                </c:pt>
                <c:pt idx="35394">
                  <c:v>-7.0586700000000002E-2</c:v>
                </c:pt>
                <c:pt idx="35395">
                  <c:v>-6.9591E-2</c:v>
                </c:pt>
                <c:pt idx="35396">
                  <c:v>-6.8638500000000005E-2</c:v>
                </c:pt>
                <c:pt idx="35397">
                  <c:v>-6.7733399999999999E-2</c:v>
                </c:pt>
                <c:pt idx="35398">
                  <c:v>-6.6878699999999999E-2</c:v>
                </c:pt>
                <c:pt idx="35399">
                  <c:v>-6.6075499999999995E-2</c:v>
                </c:pt>
                <c:pt idx="35400">
                  <c:v>-6.5322699999999997E-2</c:v>
                </c:pt>
                <c:pt idx="35401">
                  <c:v>-6.4619300000000005E-2</c:v>
                </c:pt>
                <c:pt idx="35402">
                  <c:v>-6.3967099999999999E-2</c:v>
                </c:pt>
                <c:pt idx="35403">
                  <c:v>-6.3368099999999997E-2</c:v>
                </c:pt>
                <c:pt idx="35404">
                  <c:v>-6.28219E-2</c:v>
                </c:pt>
                <c:pt idx="35405">
                  <c:v>-6.2327300000000002E-2</c:v>
                </c:pt>
                <c:pt idx="35406">
                  <c:v>-6.18849E-2</c:v>
                </c:pt>
                <c:pt idx="35407">
                  <c:v>-6.1497000000000003E-2</c:v>
                </c:pt>
                <c:pt idx="35408">
                  <c:v>-6.1165600000000001E-2</c:v>
                </c:pt>
                <c:pt idx="35409">
                  <c:v>-6.0890899999999998E-2</c:v>
                </c:pt>
                <c:pt idx="35410">
                  <c:v>-6.06721E-2</c:v>
                </c:pt>
                <c:pt idx="35411">
                  <c:v>-6.0509599999999997E-2</c:v>
                </c:pt>
                <c:pt idx="35412">
                  <c:v>-6.0406700000000001E-2</c:v>
                </c:pt>
                <c:pt idx="35413">
                  <c:v>-6.0366099999999999E-2</c:v>
                </c:pt>
                <c:pt idx="35414">
                  <c:v>-6.0387799999999998E-2</c:v>
                </c:pt>
                <c:pt idx="35415">
                  <c:v>-6.0471200000000003E-2</c:v>
                </c:pt>
                <c:pt idx="35416">
                  <c:v>-6.0615799999999997E-2</c:v>
                </c:pt>
                <c:pt idx="35417">
                  <c:v>-6.0821E-2</c:v>
                </c:pt>
                <c:pt idx="35418">
                  <c:v>-6.1086099999999997E-2</c:v>
                </c:pt>
                <c:pt idx="35419">
                  <c:v>-6.1411300000000002E-2</c:v>
                </c:pt>
                <c:pt idx="35420">
                  <c:v>-6.1798199999999998E-2</c:v>
                </c:pt>
                <c:pt idx="35421">
                  <c:v>-6.2248999999999999E-2</c:v>
                </c:pt>
                <c:pt idx="35422">
                  <c:v>-6.2763700000000006E-2</c:v>
                </c:pt>
                <c:pt idx="35423">
                  <c:v>-6.3338099999999994E-2</c:v>
                </c:pt>
                <c:pt idx="35424">
                  <c:v>-6.3967200000000002E-2</c:v>
                </c:pt>
                <c:pt idx="35425">
                  <c:v>-6.46476E-2</c:v>
                </c:pt>
                <c:pt idx="35426">
                  <c:v>-6.5377299999999999E-2</c:v>
                </c:pt>
                <c:pt idx="35427">
                  <c:v>-6.6155400000000003E-2</c:v>
                </c:pt>
                <c:pt idx="35428">
                  <c:v>-6.6981600000000002E-2</c:v>
                </c:pt>
                <c:pt idx="35429">
                  <c:v>-6.78536E-2</c:v>
                </c:pt>
                <c:pt idx="35430">
                  <c:v>-6.8767599999999998E-2</c:v>
                </c:pt>
                <c:pt idx="35431">
                  <c:v>-6.9721000000000005E-2</c:v>
                </c:pt>
                <c:pt idx="35432">
                  <c:v>-7.0712800000000006E-2</c:v>
                </c:pt>
                <c:pt idx="35433">
                  <c:v>-7.1743000000000001E-2</c:v>
                </c:pt>
                <c:pt idx="35434">
                  <c:v>-7.28105E-2</c:v>
                </c:pt>
                <c:pt idx="35435">
                  <c:v>-7.3912400000000003E-2</c:v>
                </c:pt>
                <c:pt idx="35436">
                  <c:v>-7.5046699999999994E-2</c:v>
                </c:pt>
                <c:pt idx="35437">
                  <c:v>-7.6211399999999999E-2</c:v>
                </c:pt>
                <c:pt idx="35438">
                  <c:v>-7.7402399999999996E-2</c:v>
                </c:pt>
                <c:pt idx="35439">
                  <c:v>-7.86158E-2</c:v>
                </c:pt>
                <c:pt idx="35440">
                  <c:v>-7.9853400000000005E-2</c:v>
                </c:pt>
                <c:pt idx="35441">
                  <c:v>-8.1120300000000006E-2</c:v>
                </c:pt>
                <c:pt idx="35442">
                  <c:v>-8.2418000000000005E-2</c:v>
                </c:pt>
                <c:pt idx="35443">
                  <c:v>-8.3744899999999997E-2</c:v>
                </c:pt>
                <c:pt idx="35444">
                  <c:v>-8.5101300000000005E-2</c:v>
                </c:pt>
                <c:pt idx="35445">
                  <c:v>-8.6488899999999994E-2</c:v>
                </c:pt>
                <c:pt idx="35446">
                  <c:v>-8.7907600000000002E-2</c:v>
                </c:pt>
                <c:pt idx="35447">
                  <c:v>-8.9354000000000003E-2</c:v>
                </c:pt>
                <c:pt idx="35448">
                  <c:v>-9.0824000000000002E-2</c:v>
                </c:pt>
                <c:pt idx="35449">
                  <c:v>-9.2315099999999997E-2</c:v>
                </c:pt>
                <c:pt idx="35450">
                  <c:v>-9.3825199999999997E-2</c:v>
                </c:pt>
                <c:pt idx="35451">
                  <c:v>-9.5353300000000002E-2</c:v>
                </c:pt>
                <c:pt idx="35452">
                  <c:v>-9.6900500000000001E-2</c:v>
                </c:pt>
                <c:pt idx="35453">
                  <c:v>-9.8469699999999993E-2</c:v>
                </c:pt>
                <c:pt idx="35454">
                  <c:v>-0.100063</c:v>
                </c:pt>
                <c:pt idx="35455">
                  <c:v>-0.10168099999999999</c:v>
                </c:pt>
                <c:pt idx="35456">
                  <c:v>-0.103322</c:v>
                </c:pt>
                <c:pt idx="35457">
                  <c:v>-0.10498399999999999</c:v>
                </c:pt>
                <c:pt idx="35458">
                  <c:v>-0.10666200000000001</c:v>
                </c:pt>
                <c:pt idx="35459">
                  <c:v>-0.108353</c:v>
                </c:pt>
                <c:pt idx="35460">
                  <c:v>-0.110058</c:v>
                </c:pt>
                <c:pt idx="35461">
                  <c:v>-0.111776</c:v>
                </c:pt>
                <c:pt idx="35462">
                  <c:v>-0.11350399999999999</c:v>
                </c:pt>
                <c:pt idx="35463">
                  <c:v>-0.115241</c:v>
                </c:pt>
                <c:pt idx="35464">
                  <c:v>-0.11698799999999999</c:v>
                </c:pt>
                <c:pt idx="35465">
                  <c:v>-0.11874800000000001</c:v>
                </c:pt>
                <c:pt idx="35466">
                  <c:v>-0.12052499999999999</c:v>
                </c:pt>
                <c:pt idx="35467">
                  <c:v>-0.122318</c:v>
                </c:pt>
                <c:pt idx="35468">
                  <c:v>-0.124128</c:v>
                </c:pt>
                <c:pt idx="35469">
                  <c:v>-0.12595700000000001</c:v>
                </c:pt>
                <c:pt idx="35470">
                  <c:v>-0.127805</c:v>
                </c:pt>
                <c:pt idx="35471">
                  <c:v>-0.12967600000000001</c:v>
                </c:pt>
                <c:pt idx="35472">
                  <c:v>-0.13156799999999999</c:v>
                </c:pt>
                <c:pt idx="35473">
                  <c:v>-0.13347999999999999</c:v>
                </c:pt>
                <c:pt idx="35474">
                  <c:v>-0.13541300000000001</c:v>
                </c:pt>
                <c:pt idx="35475">
                  <c:v>-0.13736599999999999</c:v>
                </c:pt>
                <c:pt idx="35476">
                  <c:v>-0.13934199999999999</c:v>
                </c:pt>
                <c:pt idx="35477">
                  <c:v>-0.14133699999999999</c:v>
                </c:pt>
                <c:pt idx="35478">
                  <c:v>-0.14335000000000001</c:v>
                </c:pt>
                <c:pt idx="35479">
                  <c:v>-0.14538300000000001</c:v>
                </c:pt>
                <c:pt idx="35480">
                  <c:v>-0.14744199999999999</c:v>
                </c:pt>
                <c:pt idx="35481">
                  <c:v>-0.14952499999999999</c:v>
                </c:pt>
                <c:pt idx="35482">
                  <c:v>-0.15162800000000001</c:v>
                </c:pt>
                <c:pt idx="35483">
                  <c:v>-0.15375</c:v>
                </c:pt>
                <c:pt idx="35484">
                  <c:v>-0.15589</c:v>
                </c:pt>
                <c:pt idx="35485">
                  <c:v>-0.15804799999999999</c:v>
                </c:pt>
                <c:pt idx="35486">
                  <c:v>-0.160223</c:v>
                </c:pt>
                <c:pt idx="35487">
                  <c:v>-0.162413</c:v>
                </c:pt>
                <c:pt idx="35488">
                  <c:v>-0.16461799999999999</c:v>
                </c:pt>
                <c:pt idx="35489">
                  <c:v>-0.16683600000000001</c:v>
                </c:pt>
                <c:pt idx="35490">
                  <c:v>-0.16906399999999999</c:v>
                </c:pt>
                <c:pt idx="35491">
                  <c:v>-0.17129800000000001</c:v>
                </c:pt>
                <c:pt idx="35492">
                  <c:v>-0.17352799999999999</c:v>
                </c:pt>
                <c:pt idx="35493">
                  <c:v>-0.17574999999999999</c:v>
                </c:pt>
                <c:pt idx="35494">
                  <c:v>-0.17796400000000001</c:v>
                </c:pt>
                <c:pt idx="35495">
                  <c:v>-0.18017</c:v>
                </c:pt>
                <c:pt idx="35496">
                  <c:v>-0.18237100000000001</c:v>
                </c:pt>
                <c:pt idx="35497">
                  <c:v>-0.18456700000000001</c:v>
                </c:pt>
                <c:pt idx="35498">
                  <c:v>-0.18675600000000001</c:v>
                </c:pt>
                <c:pt idx="35499">
                  <c:v>-0.18893599999999999</c:v>
                </c:pt>
                <c:pt idx="35500">
                  <c:v>-0.19111</c:v>
                </c:pt>
                <c:pt idx="35501">
                  <c:v>-0.19327900000000001</c:v>
                </c:pt>
                <c:pt idx="35502">
                  <c:v>-0.19544700000000001</c:v>
                </c:pt>
                <c:pt idx="35503">
                  <c:v>-0.19761300000000001</c:v>
                </c:pt>
                <c:pt idx="35504">
                  <c:v>-0.19977400000000001</c:v>
                </c:pt>
                <c:pt idx="35505">
                  <c:v>-0.201927</c:v>
                </c:pt>
                <c:pt idx="35506">
                  <c:v>-0.204073</c:v>
                </c:pt>
                <c:pt idx="35507">
                  <c:v>-0.20621200000000001</c:v>
                </c:pt>
                <c:pt idx="35508">
                  <c:v>-0.208347</c:v>
                </c:pt>
                <c:pt idx="35509">
                  <c:v>-0.210475</c:v>
                </c:pt>
                <c:pt idx="35510">
                  <c:v>-0.212593</c:v>
                </c:pt>
                <c:pt idx="35511">
                  <c:v>-0.214694</c:v>
                </c:pt>
                <c:pt idx="35512">
                  <c:v>-0.21677399999999999</c:v>
                </c:pt>
                <c:pt idx="35513">
                  <c:v>-0.21882799999999999</c:v>
                </c:pt>
                <c:pt idx="35514">
                  <c:v>-0.22085299999999999</c:v>
                </c:pt>
                <c:pt idx="35515">
                  <c:v>-0.22284499999999999</c:v>
                </c:pt>
                <c:pt idx="35516">
                  <c:v>-0.2248</c:v>
                </c:pt>
                <c:pt idx="35517">
                  <c:v>-0.226717</c:v>
                </c:pt>
                <c:pt idx="35518">
                  <c:v>-0.22859399999999999</c:v>
                </c:pt>
                <c:pt idx="35519">
                  <c:v>-0.230433</c:v>
                </c:pt>
                <c:pt idx="35520">
                  <c:v>-0.232234</c:v>
                </c:pt>
                <c:pt idx="35521">
                  <c:v>-0.23399400000000001</c:v>
                </c:pt>
                <c:pt idx="35522">
                  <c:v>-0.23571</c:v>
                </c:pt>
                <c:pt idx="35523">
                  <c:v>-0.23738100000000001</c:v>
                </c:pt>
                <c:pt idx="35524">
                  <c:v>-0.23900399999999999</c:v>
                </c:pt>
                <c:pt idx="35525">
                  <c:v>-0.24057799999999999</c:v>
                </c:pt>
                <c:pt idx="35526">
                  <c:v>-0.24209700000000001</c:v>
                </c:pt>
                <c:pt idx="35527">
                  <c:v>-0.243559</c:v>
                </c:pt>
                <c:pt idx="35528">
                  <c:v>-0.24496699999999999</c:v>
                </c:pt>
                <c:pt idx="35529">
                  <c:v>-0.24632499999999999</c:v>
                </c:pt>
                <c:pt idx="35530">
                  <c:v>-0.247637</c:v>
                </c:pt>
                <c:pt idx="35531">
                  <c:v>-0.24890699999999999</c:v>
                </c:pt>
                <c:pt idx="35532">
                  <c:v>-0.25013999999999997</c:v>
                </c:pt>
                <c:pt idx="35533">
                  <c:v>-0.25133699999999998</c:v>
                </c:pt>
                <c:pt idx="35534">
                  <c:v>-0.25249700000000003</c:v>
                </c:pt>
                <c:pt idx="35535">
                  <c:v>-0.25361600000000001</c:v>
                </c:pt>
                <c:pt idx="35536">
                  <c:v>-0.25469199999999997</c:v>
                </c:pt>
                <c:pt idx="35537">
                  <c:v>-0.25572400000000001</c:v>
                </c:pt>
                <c:pt idx="35538">
                  <c:v>-0.25671100000000002</c:v>
                </c:pt>
                <c:pt idx="35539">
                  <c:v>-0.25765399999999999</c:v>
                </c:pt>
                <c:pt idx="35540">
                  <c:v>-0.25855800000000001</c:v>
                </c:pt>
                <c:pt idx="35541">
                  <c:v>-0.25942799999999999</c:v>
                </c:pt>
                <c:pt idx="35542">
                  <c:v>-0.26026500000000002</c:v>
                </c:pt>
                <c:pt idx="35543">
                  <c:v>-0.26106699999999999</c:v>
                </c:pt>
                <c:pt idx="35544">
                  <c:v>-0.26183299999999998</c:v>
                </c:pt>
                <c:pt idx="35545">
                  <c:v>-0.26256400000000002</c:v>
                </c:pt>
                <c:pt idx="35546">
                  <c:v>-0.26326100000000002</c:v>
                </c:pt>
                <c:pt idx="35547">
                  <c:v>-0.26392399999999999</c:v>
                </c:pt>
                <c:pt idx="35548">
                  <c:v>-0.26455600000000001</c:v>
                </c:pt>
                <c:pt idx="35549">
                  <c:v>-0.26516099999999998</c:v>
                </c:pt>
                <c:pt idx="35550">
                  <c:v>-0.26573999999999998</c:v>
                </c:pt>
                <c:pt idx="35551">
                  <c:v>-0.26629599999999998</c:v>
                </c:pt>
                <c:pt idx="35552">
                  <c:v>-0.26683400000000002</c:v>
                </c:pt>
                <c:pt idx="35553">
                  <c:v>-0.26735799999999998</c:v>
                </c:pt>
                <c:pt idx="35554">
                  <c:v>-0.26787300000000003</c:v>
                </c:pt>
                <c:pt idx="35555">
                  <c:v>-0.26838099999999998</c:v>
                </c:pt>
                <c:pt idx="35556">
                  <c:v>-0.26888099999999998</c:v>
                </c:pt>
                <c:pt idx="35557">
                  <c:v>-0.269376</c:v>
                </c:pt>
                <c:pt idx="35558">
                  <c:v>-0.26986900000000003</c:v>
                </c:pt>
                <c:pt idx="35559">
                  <c:v>-0.27036100000000002</c:v>
                </c:pt>
                <c:pt idx="35560">
                  <c:v>-0.27085399999999998</c:v>
                </c:pt>
                <c:pt idx="35561">
                  <c:v>-0.27134599999999998</c:v>
                </c:pt>
                <c:pt idx="35562">
                  <c:v>-0.27183800000000002</c:v>
                </c:pt>
                <c:pt idx="35563">
                  <c:v>-0.27233600000000002</c:v>
                </c:pt>
                <c:pt idx="35564">
                  <c:v>-0.272843</c:v>
                </c:pt>
                <c:pt idx="35565">
                  <c:v>-0.27335900000000002</c:v>
                </c:pt>
                <c:pt idx="35566">
                  <c:v>-0.27388400000000002</c:v>
                </c:pt>
                <c:pt idx="35567">
                  <c:v>-0.274422</c:v>
                </c:pt>
                <c:pt idx="35568">
                  <c:v>-0.27497899999999997</c:v>
                </c:pt>
                <c:pt idx="35569">
                  <c:v>-0.27555800000000003</c:v>
                </c:pt>
                <c:pt idx="35570">
                  <c:v>-0.27615800000000001</c:v>
                </c:pt>
                <c:pt idx="35571">
                  <c:v>-0.27678000000000003</c:v>
                </c:pt>
                <c:pt idx="35572">
                  <c:v>-0.277424</c:v>
                </c:pt>
                <c:pt idx="35573">
                  <c:v>-0.278088</c:v>
                </c:pt>
                <c:pt idx="35574">
                  <c:v>-0.27877400000000002</c:v>
                </c:pt>
                <c:pt idx="35575">
                  <c:v>-0.27948200000000001</c:v>
                </c:pt>
                <c:pt idx="35576">
                  <c:v>-0.28021299999999999</c:v>
                </c:pt>
                <c:pt idx="35577">
                  <c:v>-0.28096700000000002</c:v>
                </c:pt>
                <c:pt idx="35578">
                  <c:v>-0.28173700000000002</c:v>
                </c:pt>
                <c:pt idx="35579">
                  <c:v>-0.28251199999999999</c:v>
                </c:pt>
                <c:pt idx="35580">
                  <c:v>-0.28328599999999998</c:v>
                </c:pt>
                <c:pt idx="35581">
                  <c:v>-0.28405599999999998</c:v>
                </c:pt>
                <c:pt idx="35582">
                  <c:v>-0.28482200000000002</c:v>
                </c:pt>
                <c:pt idx="35583">
                  <c:v>-0.28558299999999998</c:v>
                </c:pt>
                <c:pt idx="35584">
                  <c:v>-0.28634100000000001</c:v>
                </c:pt>
                <c:pt idx="35585">
                  <c:v>-0.28709600000000002</c:v>
                </c:pt>
                <c:pt idx="35586">
                  <c:v>-0.28784399999999999</c:v>
                </c:pt>
                <c:pt idx="35587">
                  <c:v>-0.28858899999999998</c:v>
                </c:pt>
                <c:pt idx="35588">
                  <c:v>-0.28933500000000001</c:v>
                </c:pt>
                <c:pt idx="35589">
                  <c:v>-0.29008800000000001</c:v>
                </c:pt>
                <c:pt idx="35590">
                  <c:v>-0.29085</c:v>
                </c:pt>
                <c:pt idx="35591">
                  <c:v>-0.29162300000000002</c:v>
                </c:pt>
                <c:pt idx="35592">
                  <c:v>-0.292406</c:v>
                </c:pt>
                <c:pt idx="35593">
                  <c:v>-0.29319699999999999</c:v>
                </c:pt>
                <c:pt idx="35594">
                  <c:v>-0.29399399999999998</c:v>
                </c:pt>
                <c:pt idx="35595">
                  <c:v>-0.29479499999999997</c:v>
                </c:pt>
                <c:pt idx="35596">
                  <c:v>-0.295595</c:v>
                </c:pt>
                <c:pt idx="35597">
                  <c:v>-0.29639300000000002</c:v>
                </c:pt>
                <c:pt idx="35598">
                  <c:v>-0.29718299999999997</c:v>
                </c:pt>
                <c:pt idx="35599">
                  <c:v>-0.29796099999999998</c:v>
                </c:pt>
                <c:pt idx="35600">
                  <c:v>-0.29871599999999998</c:v>
                </c:pt>
                <c:pt idx="35601">
                  <c:v>-0.29943999999999998</c:v>
                </c:pt>
                <c:pt idx="35602">
                  <c:v>-0.300124</c:v>
                </c:pt>
                <c:pt idx="35603">
                  <c:v>-0.300757</c:v>
                </c:pt>
                <c:pt idx="35604">
                  <c:v>-0.30133500000000002</c:v>
                </c:pt>
                <c:pt idx="35605">
                  <c:v>-0.30185600000000001</c:v>
                </c:pt>
                <c:pt idx="35606">
                  <c:v>-0.30232399999999998</c:v>
                </c:pt>
                <c:pt idx="35607">
                  <c:v>-0.30273899999999998</c:v>
                </c:pt>
                <c:pt idx="35608">
                  <c:v>-0.30309700000000001</c:v>
                </c:pt>
                <c:pt idx="35609">
                  <c:v>-0.303396</c:v>
                </c:pt>
                <c:pt idx="35610">
                  <c:v>-0.30362899999999998</c:v>
                </c:pt>
                <c:pt idx="35611">
                  <c:v>-0.30379299999999998</c:v>
                </c:pt>
                <c:pt idx="35612">
                  <c:v>-0.30388399999999999</c:v>
                </c:pt>
                <c:pt idx="35613">
                  <c:v>-0.30390299999999998</c:v>
                </c:pt>
                <c:pt idx="35614">
                  <c:v>-0.30384699999999998</c:v>
                </c:pt>
                <c:pt idx="35615">
                  <c:v>-0.30371500000000001</c:v>
                </c:pt>
                <c:pt idx="35616">
                  <c:v>-0.30351</c:v>
                </c:pt>
                <c:pt idx="35617">
                  <c:v>-0.30323499999999998</c:v>
                </c:pt>
                <c:pt idx="35618">
                  <c:v>-0.302894</c:v>
                </c:pt>
                <c:pt idx="35619">
                  <c:v>-0.30248900000000001</c:v>
                </c:pt>
                <c:pt idx="35620">
                  <c:v>-0.30201899999999998</c:v>
                </c:pt>
                <c:pt idx="35621">
                  <c:v>-0.301483</c:v>
                </c:pt>
                <c:pt idx="35622">
                  <c:v>-0.300875</c:v>
                </c:pt>
                <c:pt idx="35623">
                  <c:v>-0.30018800000000001</c:v>
                </c:pt>
                <c:pt idx="35624">
                  <c:v>-0.29942000000000002</c:v>
                </c:pt>
                <c:pt idx="35625">
                  <c:v>-0.29857099999999998</c:v>
                </c:pt>
                <c:pt idx="35626">
                  <c:v>-0.29764000000000002</c:v>
                </c:pt>
                <c:pt idx="35627">
                  <c:v>-0.29662899999999998</c:v>
                </c:pt>
                <c:pt idx="35628">
                  <c:v>-0.29553400000000002</c:v>
                </c:pt>
                <c:pt idx="35629">
                  <c:v>-0.29435099999999997</c:v>
                </c:pt>
                <c:pt idx="35630">
                  <c:v>-0.293074</c:v>
                </c:pt>
                <c:pt idx="35631">
                  <c:v>-0.29170000000000001</c:v>
                </c:pt>
                <c:pt idx="35632">
                  <c:v>-0.29023300000000002</c:v>
                </c:pt>
                <c:pt idx="35633">
                  <c:v>-0.28867900000000002</c:v>
                </c:pt>
                <c:pt idx="35634">
                  <c:v>-0.28704000000000002</c:v>
                </c:pt>
                <c:pt idx="35635">
                  <c:v>-0.28531899999999999</c:v>
                </c:pt>
                <c:pt idx="35636">
                  <c:v>-0.28352300000000003</c:v>
                </c:pt>
                <c:pt idx="35637">
                  <c:v>-0.28165299999999999</c:v>
                </c:pt>
                <c:pt idx="35638">
                  <c:v>-0.27971299999999999</c:v>
                </c:pt>
                <c:pt idx="35639">
                  <c:v>-0.277702</c:v>
                </c:pt>
                <c:pt idx="35640">
                  <c:v>-0.27562399999999998</c:v>
                </c:pt>
                <c:pt idx="35641">
                  <c:v>-0.27348699999999998</c:v>
                </c:pt>
                <c:pt idx="35642">
                  <c:v>-0.271291</c:v>
                </c:pt>
                <c:pt idx="35643">
                  <c:v>-0.26903500000000002</c:v>
                </c:pt>
                <c:pt idx="35644">
                  <c:v>-0.26672000000000001</c:v>
                </c:pt>
                <c:pt idx="35645">
                  <c:v>-0.264349</c:v>
                </c:pt>
                <c:pt idx="35646">
                  <c:v>-0.26192500000000002</c:v>
                </c:pt>
                <c:pt idx="35647">
                  <c:v>-0.25944899999999999</c:v>
                </c:pt>
                <c:pt idx="35648">
                  <c:v>-0.25691799999999998</c:v>
                </c:pt>
                <c:pt idx="35649">
                  <c:v>-0.254334</c:v>
                </c:pt>
                <c:pt idx="35650">
                  <c:v>-0.25169999999999998</c:v>
                </c:pt>
                <c:pt idx="35651">
                  <c:v>-0.24902199999999999</c:v>
                </c:pt>
                <c:pt idx="35652">
                  <c:v>-0.246305</c:v>
                </c:pt>
                <c:pt idx="35653">
                  <c:v>-0.24355399999999999</c:v>
                </c:pt>
                <c:pt idx="35654">
                  <c:v>-0.24077399999999999</c:v>
                </c:pt>
                <c:pt idx="35655">
                  <c:v>-0.23796999999999999</c:v>
                </c:pt>
                <c:pt idx="35656">
                  <c:v>-0.23514599999999999</c:v>
                </c:pt>
                <c:pt idx="35657">
                  <c:v>-0.23230500000000001</c:v>
                </c:pt>
                <c:pt idx="35658">
                  <c:v>-0.22944999999999999</c:v>
                </c:pt>
                <c:pt idx="35659">
                  <c:v>-0.22658300000000001</c:v>
                </c:pt>
                <c:pt idx="35660">
                  <c:v>-0.22370599999999999</c:v>
                </c:pt>
                <c:pt idx="35661">
                  <c:v>-0.22082499999999999</c:v>
                </c:pt>
                <c:pt idx="35662">
                  <c:v>-0.217947</c:v>
                </c:pt>
                <c:pt idx="35663">
                  <c:v>-0.21507799999999999</c:v>
                </c:pt>
                <c:pt idx="35664">
                  <c:v>-0.21222099999999999</c:v>
                </c:pt>
                <c:pt idx="35665">
                  <c:v>-0.20938000000000001</c:v>
                </c:pt>
                <c:pt idx="35666">
                  <c:v>-0.20655399999999999</c:v>
                </c:pt>
                <c:pt idx="35667">
                  <c:v>-0.20374400000000001</c:v>
                </c:pt>
                <c:pt idx="35668">
                  <c:v>-0.20094899999999999</c:v>
                </c:pt>
                <c:pt idx="35669">
                  <c:v>-0.19817399999999999</c:v>
                </c:pt>
                <c:pt idx="35670">
                  <c:v>-0.19542000000000001</c:v>
                </c:pt>
                <c:pt idx="35671">
                  <c:v>-0.19269</c:v>
                </c:pt>
                <c:pt idx="35672">
                  <c:v>-0.18999099999999999</c:v>
                </c:pt>
                <c:pt idx="35673">
                  <c:v>-0.187331</c:v>
                </c:pt>
                <c:pt idx="35674">
                  <c:v>-0.18471199999999999</c:v>
                </c:pt>
                <c:pt idx="35675">
                  <c:v>-0.182142</c:v>
                </c:pt>
                <c:pt idx="35676">
                  <c:v>-0.17963000000000001</c:v>
                </c:pt>
                <c:pt idx="35677">
                  <c:v>-0.17718700000000001</c:v>
                </c:pt>
                <c:pt idx="35678">
                  <c:v>-0.174821</c:v>
                </c:pt>
                <c:pt idx="35679">
                  <c:v>-0.172537</c:v>
                </c:pt>
                <c:pt idx="35680">
                  <c:v>-0.17033699999999999</c:v>
                </c:pt>
                <c:pt idx="35681">
                  <c:v>-0.16821800000000001</c:v>
                </c:pt>
                <c:pt idx="35682">
                  <c:v>-0.16617599999999999</c:v>
                </c:pt>
                <c:pt idx="35683">
                  <c:v>-0.164212</c:v>
                </c:pt>
                <c:pt idx="35684">
                  <c:v>-0.16233500000000001</c:v>
                </c:pt>
                <c:pt idx="35685">
                  <c:v>-0.16055700000000001</c:v>
                </c:pt>
                <c:pt idx="35686">
                  <c:v>-0.158884</c:v>
                </c:pt>
                <c:pt idx="35687">
                  <c:v>-0.15731100000000001</c:v>
                </c:pt>
                <c:pt idx="35688">
                  <c:v>-0.15582699999999999</c:v>
                </c:pt>
                <c:pt idx="35689">
                  <c:v>-0.15442500000000001</c:v>
                </c:pt>
                <c:pt idx="35690">
                  <c:v>-0.15310399999999999</c:v>
                </c:pt>
                <c:pt idx="35691">
                  <c:v>-0.15185999999999999</c:v>
                </c:pt>
                <c:pt idx="35692">
                  <c:v>-0.15069199999999999</c:v>
                </c:pt>
                <c:pt idx="35693">
                  <c:v>-0.14960200000000001</c:v>
                </c:pt>
                <c:pt idx="35694">
                  <c:v>-0.14859800000000001</c:v>
                </c:pt>
                <c:pt idx="35695">
                  <c:v>-0.14768800000000001</c:v>
                </c:pt>
                <c:pt idx="35696">
                  <c:v>-0.14687600000000001</c:v>
                </c:pt>
                <c:pt idx="35697">
                  <c:v>-0.14616299999999999</c:v>
                </c:pt>
                <c:pt idx="35698">
                  <c:v>-0.14554900000000001</c:v>
                </c:pt>
                <c:pt idx="35699">
                  <c:v>-0.14503099999999999</c:v>
                </c:pt>
                <c:pt idx="35700">
                  <c:v>-0.14460999999999999</c:v>
                </c:pt>
                <c:pt idx="35701">
                  <c:v>-0.144286</c:v>
                </c:pt>
                <c:pt idx="35702">
                  <c:v>-0.14405999999999999</c:v>
                </c:pt>
                <c:pt idx="35703">
                  <c:v>-0.143931</c:v>
                </c:pt>
                <c:pt idx="35704">
                  <c:v>-0.143902</c:v>
                </c:pt>
                <c:pt idx="35705">
                  <c:v>-0.14397699999999999</c:v>
                </c:pt>
                <c:pt idx="35706">
                  <c:v>-0.14415600000000001</c:v>
                </c:pt>
                <c:pt idx="35707">
                  <c:v>-0.14443800000000001</c:v>
                </c:pt>
                <c:pt idx="35708">
                  <c:v>-0.14482</c:v>
                </c:pt>
                <c:pt idx="35709">
                  <c:v>-0.14529500000000001</c:v>
                </c:pt>
                <c:pt idx="35710">
                  <c:v>-0.14585600000000001</c:v>
                </c:pt>
                <c:pt idx="35711">
                  <c:v>-0.14649899999999999</c:v>
                </c:pt>
                <c:pt idx="35712">
                  <c:v>-0.14722399999999999</c:v>
                </c:pt>
                <c:pt idx="35713">
                  <c:v>-0.148035</c:v>
                </c:pt>
                <c:pt idx="35714">
                  <c:v>-0.14893400000000001</c:v>
                </c:pt>
                <c:pt idx="35715">
                  <c:v>-0.149919</c:v>
                </c:pt>
                <c:pt idx="35716">
                  <c:v>-0.15098</c:v>
                </c:pt>
                <c:pt idx="35717">
                  <c:v>-0.15210799999999999</c:v>
                </c:pt>
                <c:pt idx="35718">
                  <c:v>-0.15330199999999999</c:v>
                </c:pt>
                <c:pt idx="35719">
                  <c:v>-0.15456500000000001</c:v>
                </c:pt>
                <c:pt idx="35720">
                  <c:v>-0.15590200000000001</c:v>
                </c:pt>
                <c:pt idx="35721">
                  <c:v>-0.15731600000000001</c:v>
                </c:pt>
                <c:pt idx="35722">
                  <c:v>-0.158803</c:v>
                </c:pt>
                <c:pt idx="35723">
                  <c:v>-0.16036500000000001</c:v>
                </c:pt>
                <c:pt idx="35724">
                  <c:v>-0.161999</c:v>
                </c:pt>
                <c:pt idx="35725">
                  <c:v>-0.16370199999999999</c:v>
                </c:pt>
                <c:pt idx="35726">
                  <c:v>-0.165466</c:v>
                </c:pt>
                <c:pt idx="35727">
                  <c:v>-0.16728599999999999</c:v>
                </c:pt>
                <c:pt idx="35728">
                  <c:v>-0.16916500000000001</c:v>
                </c:pt>
                <c:pt idx="35729">
                  <c:v>-0.17110400000000001</c:v>
                </c:pt>
                <c:pt idx="35730">
                  <c:v>-0.1731</c:v>
                </c:pt>
                <c:pt idx="35731">
                  <c:v>-0.175149</c:v>
                </c:pt>
                <c:pt idx="35732">
                  <c:v>-0.17724200000000001</c:v>
                </c:pt>
                <c:pt idx="35733">
                  <c:v>-0.179371</c:v>
                </c:pt>
                <c:pt idx="35734">
                  <c:v>-0.18152799999999999</c:v>
                </c:pt>
                <c:pt idx="35735">
                  <c:v>-0.18371100000000001</c:v>
                </c:pt>
                <c:pt idx="35736">
                  <c:v>-0.185919</c:v>
                </c:pt>
                <c:pt idx="35737">
                  <c:v>-0.18815200000000001</c:v>
                </c:pt>
                <c:pt idx="35738">
                  <c:v>-0.19040899999999999</c:v>
                </c:pt>
                <c:pt idx="35739">
                  <c:v>-0.192686</c:v>
                </c:pt>
                <c:pt idx="35740">
                  <c:v>-0.19498099999999999</c:v>
                </c:pt>
                <c:pt idx="35741">
                  <c:v>-0.19729099999999999</c:v>
                </c:pt>
                <c:pt idx="35742">
                  <c:v>-0.19961300000000001</c:v>
                </c:pt>
                <c:pt idx="35743">
                  <c:v>-0.20194500000000001</c:v>
                </c:pt>
                <c:pt idx="35744">
                  <c:v>-0.20427899999999999</c:v>
                </c:pt>
                <c:pt idx="35745">
                  <c:v>-0.20660999999999999</c:v>
                </c:pt>
                <c:pt idx="35746">
                  <c:v>-0.20893600000000001</c:v>
                </c:pt>
                <c:pt idx="35747">
                  <c:v>-0.211258</c:v>
                </c:pt>
                <c:pt idx="35748">
                  <c:v>-0.21357599999999999</c:v>
                </c:pt>
                <c:pt idx="35749">
                  <c:v>-0.215889</c:v>
                </c:pt>
                <c:pt idx="35750">
                  <c:v>-0.218194</c:v>
                </c:pt>
                <c:pt idx="35751">
                  <c:v>-0.22048400000000001</c:v>
                </c:pt>
                <c:pt idx="35752">
                  <c:v>-0.22275500000000001</c:v>
                </c:pt>
                <c:pt idx="35753">
                  <c:v>-0.22500500000000001</c:v>
                </c:pt>
                <c:pt idx="35754">
                  <c:v>-0.22722899999999999</c:v>
                </c:pt>
                <c:pt idx="35755">
                  <c:v>-0.22942499999999999</c:v>
                </c:pt>
                <c:pt idx="35756">
                  <c:v>-0.231595</c:v>
                </c:pt>
                <c:pt idx="35757">
                  <c:v>-0.233737</c:v>
                </c:pt>
                <c:pt idx="35758">
                  <c:v>-0.235847</c:v>
                </c:pt>
                <c:pt idx="35759">
                  <c:v>-0.237923</c:v>
                </c:pt>
                <c:pt idx="35760">
                  <c:v>-0.23996700000000001</c:v>
                </c:pt>
                <c:pt idx="35761">
                  <c:v>-0.241983</c:v>
                </c:pt>
                <c:pt idx="35762">
                  <c:v>-0.24396799999999999</c:v>
                </c:pt>
                <c:pt idx="35763">
                  <c:v>-0.245918</c:v>
                </c:pt>
                <c:pt idx="35764">
                  <c:v>-0.247832</c:v>
                </c:pt>
                <c:pt idx="35765">
                  <c:v>-0.24971199999999999</c:v>
                </c:pt>
                <c:pt idx="35766">
                  <c:v>-0.25155699999999998</c:v>
                </c:pt>
                <c:pt idx="35767">
                  <c:v>-0.25336500000000001</c:v>
                </c:pt>
                <c:pt idx="35768">
                  <c:v>-0.25513000000000002</c:v>
                </c:pt>
                <c:pt idx="35769">
                  <c:v>-0.25684800000000002</c:v>
                </c:pt>
                <c:pt idx="35770">
                  <c:v>-0.25851299999999999</c:v>
                </c:pt>
                <c:pt idx="35771">
                  <c:v>-0.260125</c:v>
                </c:pt>
                <c:pt idx="35772">
                  <c:v>-0.26168999999999998</c:v>
                </c:pt>
                <c:pt idx="35773">
                  <c:v>-0.26321800000000001</c:v>
                </c:pt>
                <c:pt idx="35774">
                  <c:v>-0.26470500000000002</c:v>
                </c:pt>
                <c:pt idx="35775">
                  <c:v>-0.26614399999999999</c:v>
                </c:pt>
                <c:pt idx="35776">
                  <c:v>-0.26752199999999998</c:v>
                </c:pt>
                <c:pt idx="35777">
                  <c:v>-0.26883600000000002</c:v>
                </c:pt>
                <c:pt idx="35778">
                  <c:v>-0.27008900000000002</c:v>
                </c:pt>
                <c:pt idx="35779">
                  <c:v>-0.27128099999999999</c:v>
                </c:pt>
                <c:pt idx="35780">
                  <c:v>-0.27241199999999999</c:v>
                </c:pt>
                <c:pt idx="35781">
                  <c:v>-0.27348600000000001</c:v>
                </c:pt>
                <c:pt idx="35782">
                  <c:v>-0.27451100000000001</c:v>
                </c:pt>
                <c:pt idx="35783">
                  <c:v>-0.27549200000000001</c:v>
                </c:pt>
                <c:pt idx="35784">
                  <c:v>-0.27641900000000003</c:v>
                </c:pt>
                <c:pt idx="35785">
                  <c:v>-0.27728000000000003</c:v>
                </c:pt>
                <c:pt idx="35786">
                  <c:v>-0.278088</c:v>
                </c:pt>
                <c:pt idx="35787">
                  <c:v>-0.27885300000000002</c:v>
                </c:pt>
                <c:pt idx="35788">
                  <c:v>-0.27956999999999999</c:v>
                </c:pt>
                <c:pt idx="35789">
                  <c:v>-0.28023999999999999</c:v>
                </c:pt>
                <c:pt idx="35790">
                  <c:v>-0.28086899999999998</c:v>
                </c:pt>
                <c:pt idx="35791">
                  <c:v>-0.28145900000000001</c:v>
                </c:pt>
                <c:pt idx="35792">
                  <c:v>-0.28201199999999998</c:v>
                </c:pt>
                <c:pt idx="35793">
                  <c:v>-0.282526</c:v>
                </c:pt>
                <c:pt idx="35794">
                  <c:v>-0.28299999999999997</c:v>
                </c:pt>
                <c:pt idx="35795">
                  <c:v>-0.28343000000000002</c:v>
                </c:pt>
                <c:pt idx="35796">
                  <c:v>-0.28381400000000001</c:v>
                </c:pt>
                <c:pt idx="35797">
                  <c:v>-0.28415299999999999</c:v>
                </c:pt>
                <c:pt idx="35798">
                  <c:v>-0.284445</c:v>
                </c:pt>
                <c:pt idx="35799">
                  <c:v>-0.28468900000000003</c:v>
                </c:pt>
                <c:pt idx="35800">
                  <c:v>-0.284887</c:v>
                </c:pt>
                <c:pt idx="35801">
                  <c:v>-0.28504600000000002</c:v>
                </c:pt>
                <c:pt idx="35802">
                  <c:v>-0.28517199999999998</c:v>
                </c:pt>
                <c:pt idx="35803">
                  <c:v>-0.28526299999999999</c:v>
                </c:pt>
                <c:pt idx="35804">
                  <c:v>-0.28531600000000001</c:v>
                </c:pt>
                <c:pt idx="35805">
                  <c:v>-0.285333</c:v>
                </c:pt>
                <c:pt idx="35806">
                  <c:v>-0.28532200000000002</c:v>
                </c:pt>
                <c:pt idx="35807">
                  <c:v>-0.28529100000000002</c:v>
                </c:pt>
                <c:pt idx="35808">
                  <c:v>-0.285242</c:v>
                </c:pt>
                <c:pt idx="35809">
                  <c:v>-0.28517799999999999</c:v>
                </c:pt>
                <c:pt idx="35810">
                  <c:v>-0.28510000000000002</c:v>
                </c:pt>
                <c:pt idx="35811">
                  <c:v>-0.28501100000000001</c:v>
                </c:pt>
                <c:pt idx="35812">
                  <c:v>-0.284912</c:v>
                </c:pt>
                <c:pt idx="35813">
                  <c:v>-0.28480100000000003</c:v>
                </c:pt>
                <c:pt idx="35814">
                  <c:v>-0.28467300000000001</c:v>
                </c:pt>
                <c:pt idx="35815">
                  <c:v>-0.284526</c:v>
                </c:pt>
                <c:pt idx="35816">
                  <c:v>-0.28436299999999998</c:v>
                </c:pt>
                <c:pt idx="35817">
                  <c:v>-0.28418700000000002</c:v>
                </c:pt>
                <c:pt idx="35818">
                  <c:v>-0.28399600000000003</c:v>
                </c:pt>
                <c:pt idx="35819">
                  <c:v>-0.28378700000000001</c:v>
                </c:pt>
                <c:pt idx="35820">
                  <c:v>-0.28355599999999997</c:v>
                </c:pt>
                <c:pt idx="35821">
                  <c:v>-0.28329799999999999</c:v>
                </c:pt>
                <c:pt idx="35822">
                  <c:v>-0.28301700000000002</c:v>
                </c:pt>
                <c:pt idx="35823">
                  <c:v>-0.28271400000000002</c:v>
                </c:pt>
                <c:pt idx="35824">
                  <c:v>-0.28239199999999998</c:v>
                </c:pt>
                <c:pt idx="35825">
                  <c:v>-0.282055</c:v>
                </c:pt>
                <c:pt idx="35826">
                  <c:v>-0.28170600000000001</c:v>
                </c:pt>
                <c:pt idx="35827">
                  <c:v>-0.28134100000000001</c:v>
                </c:pt>
                <c:pt idx="35828">
                  <c:v>-0.28095799999999999</c:v>
                </c:pt>
                <c:pt idx="35829">
                  <c:v>-0.28055799999999997</c:v>
                </c:pt>
                <c:pt idx="35830">
                  <c:v>-0.28013900000000003</c:v>
                </c:pt>
                <c:pt idx="35831">
                  <c:v>-0.27969699999999997</c:v>
                </c:pt>
                <c:pt idx="35832">
                  <c:v>-0.279225</c:v>
                </c:pt>
                <c:pt idx="35833">
                  <c:v>-0.278723</c:v>
                </c:pt>
                <c:pt idx="35834">
                  <c:v>-0.278196</c:v>
                </c:pt>
                <c:pt idx="35835">
                  <c:v>-0.277644</c:v>
                </c:pt>
                <c:pt idx="35836">
                  <c:v>-0.27707100000000001</c:v>
                </c:pt>
                <c:pt idx="35837">
                  <c:v>-0.276476</c:v>
                </c:pt>
                <c:pt idx="35838">
                  <c:v>-0.275864</c:v>
                </c:pt>
                <c:pt idx="35839">
                  <c:v>-0.27523399999999998</c:v>
                </c:pt>
                <c:pt idx="35840">
                  <c:v>-0.27458700000000003</c:v>
                </c:pt>
                <c:pt idx="35841">
                  <c:v>-0.273924</c:v>
                </c:pt>
                <c:pt idx="35842">
                  <c:v>-0.27324500000000002</c:v>
                </c:pt>
                <c:pt idx="35843">
                  <c:v>-0.27254899999999999</c:v>
                </c:pt>
                <c:pt idx="35844">
                  <c:v>-0.27183499999999999</c:v>
                </c:pt>
                <c:pt idx="35845">
                  <c:v>-0.27109899999999998</c:v>
                </c:pt>
                <c:pt idx="35846">
                  <c:v>-0.27034000000000002</c:v>
                </c:pt>
                <c:pt idx="35847">
                  <c:v>-0.26955800000000002</c:v>
                </c:pt>
                <c:pt idx="35848">
                  <c:v>-0.26875599999999999</c:v>
                </c:pt>
                <c:pt idx="35849">
                  <c:v>-0.26793499999999998</c:v>
                </c:pt>
                <c:pt idx="35850">
                  <c:v>-0.267092</c:v>
                </c:pt>
                <c:pt idx="35851">
                  <c:v>-0.26622000000000001</c:v>
                </c:pt>
                <c:pt idx="35852">
                  <c:v>-0.265316</c:v>
                </c:pt>
                <c:pt idx="35853">
                  <c:v>-0.26437699999999997</c:v>
                </c:pt>
                <c:pt idx="35854">
                  <c:v>-0.26340400000000003</c:v>
                </c:pt>
                <c:pt idx="35855">
                  <c:v>-0.26239699999999999</c:v>
                </c:pt>
                <c:pt idx="35856">
                  <c:v>-0.26135999999999998</c:v>
                </c:pt>
                <c:pt idx="35857">
                  <c:v>-0.26029000000000002</c:v>
                </c:pt>
                <c:pt idx="35858">
                  <c:v>-0.25918600000000003</c:v>
                </c:pt>
                <c:pt idx="35859">
                  <c:v>-0.258044</c:v>
                </c:pt>
                <c:pt idx="35860">
                  <c:v>-0.25686399999999998</c:v>
                </c:pt>
                <c:pt idx="35861">
                  <c:v>-0.25564700000000001</c:v>
                </c:pt>
                <c:pt idx="35862">
                  <c:v>-0.25439099999999998</c:v>
                </c:pt>
                <c:pt idx="35863">
                  <c:v>-0.25309399999999999</c:v>
                </c:pt>
                <c:pt idx="35864">
                  <c:v>-0.25175700000000001</c:v>
                </c:pt>
                <c:pt idx="35865">
                  <c:v>-0.25038300000000002</c:v>
                </c:pt>
                <c:pt idx="35866">
                  <c:v>-0.248973</c:v>
                </c:pt>
                <c:pt idx="35867">
                  <c:v>-0.247527</c:v>
                </c:pt>
                <c:pt idx="35868">
                  <c:v>-0.24604400000000001</c:v>
                </c:pt>
                <c:pt idx="35869">
                  <c:v>-0.24452599999999999</c:v>
                </c:pt>
                <c:pt idx="35870">
                  <c:v>-0.242982</c:v>
                </c:pt>
                <c:pt idx="35871">
                  <c:v>-0.24140500000000001</c:v>
                </c:pt>
                <c:pt idx="35872">
                  <c:v>-0.239756</c:v>
                </c:pt>
                <c:pt idx="35873">
                  <c:v>-0.238034</c:v>
                </c:pt>
                <c:pt idx="35874">
                  <c:v>-0.23628299999999999</c:v>
                </c:pt>
                <c:pt idx="35875">
                  <c:v>-0.234513</c:v>
                </c:pt>
                <c:pt idx="35876">
                  <c:v>-0.23270199999999999</c:v>
                </c:pt>
                <c:pt idx="35877">
                  <c:v>-0.230854</c:v>
                </c:pt>
                <c:pt idx="35878">
                  <c:v>-0.22897700000000001</c:v>
                </c:pt>
                <c:pt idx="35879">
                  <c:v>-0.227072</c:v>
                </c:pt>
                <c:pt idx="35880">
                  <c:v>-0.225135</c:v>
                </c:pt>
                <c:pt idx="35881">
                  <c:v>-0.223164</c:v>
                </c:pt>
                <c:pt idx="35882">
                  <c:v>-0.22115899999999999</c:v>
                </c:pt>
                <c:pt idx="35883">
                  <c:v>-0.21912100000000001</c:v>
                </c:pt>
                <c:pt idx="35884">
                  <c:v>-0.217054</c:v>
                </c:pt>
                <c:pt idx="35885">
                  <c:v>-0.21495900000000001</c:v>
                </c:pt>
                <c:pt idx="35886">
                  <c:v>-0.212838</c:v>
                </c:pt>
                <c:pt idx="35887">
                  <c:v>-0.21068899999999999</c:v>
                </c:pt>
                <c:pt idx="35888">
                  <c:v>-0.20851600000000001</c:v>
                </c:pt>
                <c:pt idx="35889">
                  <c:v>-0.20632500000000001</c:v>
                </c:pt>
                <c:pt idx="35890">
                  <c:v>-0.204123</c:v>
                </c:pt>
                <c:pt idx="35891">
                  <c:v>-0.20191600000000001</c:v>
                </c:pt>
                <c:pt idx="35892">
                  <c:v>-0.199708</c:v>
                </c:pt>
                <c:pt idx="35893">
                  <c:v>-0.19749900000000001</c:v>
                </c:pt>
                <c:pt idx="35894">
                  <c:v>-0.19529199999999999</c:v>
                </c:pt>
                <c:pt idx="35895">
                  <c:v>-0.19308900000000001</c:v>
                </c:pt>
                <c:pt idx="35896">
                  <c:v>-0.190888</c:v>
                </c:pt>
                <c:pt idx="35897">
                  <c:v>-0.188689</c:v>
                </c:pt>
                <c:pt idx="35898">
                  <c:v>-0.18649099999999999</c:v>
                </c:pt>
                <c:pt idx="35899">
                  <c:v>-0.18429400000000001</c:v>
                </c:pt>
                <c:pt idx="35900">
                  <c:v>-0.18210200000000001</c:v>
                </c:pt>
                <c:pt idx="35901">
                  <c:v>-0.17991199999999999</c:v>
                </c:pt>
                <c:pt idx="35902">
                  <c:v>-0.17772299999999999</c:v>
                </c:pt>
                <c:pt idx="35903">
                  <c:v>-0.175537</c:v>
                </c:pt>
                <c:pt idx="35904">
                  <c:v>-0.17335300000000001</c:v>
                </c:pt>
                <c:pt idx="35905">
                  <c:v>-0.17117099999999999</c:v>
                </c:pt>
                <c:pt idx="35906">
                  <c:v>-0.168989</c:v>
                </c:pt>
                <c:pt idx="35907">
                  <c:v>-0.16680800000000001</c:v>
                </c:pt>
                <c:pt idx="35908">
                  <c:v>-0.16462599999999999</c:v>
                </c:pt>
                <c:pt idx="35909">
                  <c:v>-0.16244400000000001</c:v>
                </c:pt>
                <c:pt idx="35910">
                  <c:v>-0.16026399999999999</c:v>
                </c:pt>
                <c:pt idx="35911">
                  <c:v>-0.158086</c:v>
                </c:pt>
                <c:pt idx="35912">
                  <c:v>-0.155915</c:v>
                </c:pt>
                <c:pt idx="35913">
                  <c:v>-0.153751</c:v>
                </c:pt>
                <c:pt idx="35914">
                  <c:v>-0.15159500000000001</c:v>
                </c:pt>
                <c:pt idx="35915">
                  <c:v>-0.149446</c:v>
                </c:pt>
                <c:pt idx="35916">
                  <c:v>-0.14730399999999999</c:v>
                </c:pt>
                <c:pt idx="35917">
                  <c:v>-0.14516699999999999</c:v>
                </c:pt>
                <c:pt idx="35918">
                  <c:v>-0.143036</c:v>
                </c:pt>
                <c:pt idx="35919">
                  <c:v>-0.14090900000000001</c:v>
                </c:pt>
                <c:pt idx="35920">
                  <c:v>-0.13878699999999999</c:v>
                </c:pt>
                <c:pt idx="35921">
                  <c:v>-0.13666800000000001</c:v>
                </c:pt>
                <c:pt idx="35922">
                  <c:v>-0.13455400000000001</c:v>
                </c:pt>
                <c:pt idx="35923">
                  <c:v>-0.13244600000000001</c:v>
                </c:pt>
                <c:pt idx="35924">
                  <c:v>-0.13034599999999999</c:v>
                </c:pt>
                <c:pt idx="35925">
                  <c:v>-0.12825900000000001</c:v>
                </c:pt>
                <c:pt idx="35926">
                  <c:v>-0.12619</c:v>
                </c:pt>
                <c:pt idx="35927">
                  <c:v>-0.124139</c:v>
                </c:pt>
                <c:pt idx="35928">
                  <c:v>-0.12210500000000001</c:v>
                </c:pt>
                <c:pt idx="35929">
                  <c:v>-0.120087</c:v>
                </c:pt>
                <c:pt idx="35930">
                  <c:v>-0.118087</c:v>
                </c:pt>
                <c:pt idx="35931">
                  <c:v>-0.116102</c:v>
                </c:pt>
                <c:pt idx="35932">
                  <c:v>-0.11413</c:v>
                </c:pt>
                <c:pt idx="35933">
                  <c:v>-0.112169</c:v>
                </c:pt>
                <c:pt idx="35934">
                  <c:v>-0.110217</c:v>
                </c:pt>
                <c:pt idx="35935">
                  <c:v>-0.108275</c:v>
                </c:pt>
                <c:pt idx="35936">
                  <c:v>-0.106347</c:v>
                </c:pt>
                <c:pt idx="35937">
                  <c:v>-0.104433</c:v>
                </c:pt>
                <c:pt idx="35938">
                  <c:v>-0.102531</c:v>
                </c:pt>
                <c:pt idx="35939">
                  <c:v>-0.100636</c:v>
                </c:pt>
                <c:pt idx="35940">
                  <c:v>-9.8744999999999999E-2</c:v>
                </c:pt>
                <c:pt idx="35941">
                  <c:v>-9.6861699999999995E-2</c:v>
                </c:pt>
                <c:pt idx="35942">
                  <c:v>-9.4991500000000006E-2</c:v>
                </c:pt>
                <c:pt idx="35943">
                  <c:v>-9.31395E-2</c:v>
                </c:pt>
                <c:pt idx="35944">
                  <c:v>-9.1310199999999994E-2</c:v>
                </c:pt>
                <c:pt idx="35945">
                  <c:v>-8.9505799999999996E-2</c:v>
                </c:pt>
                <c:pt idx="35946">
                  <c:v>-8.7724399999999994E-2</c:v>
                </c:pt>
                <c:pt idx="35947">
                  <c:v>-8.5965200000000005E-2</c:v>
                </c:pt>
                <c:pt idx="35948">
                  <c:v>-8.4231100000000003E-2</c:v>
                </c:pt>
                <c:pt idx="35949">
                  <c:v>-8.2525000000000001E-2</c:v>
                </c:pt>
                <c:pt idx="35950">
                  <c:v>-8.0849900000000002E-2</c:v>
                </c:pt>
                <c:pt idx="35951">
                  <c:v>-7.92099E-2</c:v>
                </c:pt>
                <c:pt idx="35952">
                  <c:v>-7.7607700000000002E-2</c:v>
                </c:pt>
                <c:pt idx="35953">
                  <c:v>-7.6043299999999994E-2</c:v>
                </c:pt>
                <c:pt idx="35954">
                  <c:v>-7.4516499999999999E-2</c:v>
                </c:pt>
                <c:pt idx="35955">
                  <c:v>-7.3027099999999998E-2</c:v>
                </c:pt>
                <c:pt idx="35956">
                  <c:v>-7.1575200000000005E-2</c:v>
                </c:pt>
                <c:pt idx="35957">
                  <c:v>-7.01658E-2</c:v>
                </c:pt>
                <c:pt idx="35958">
                  <c:v>-6.8803100000000006E-2</c:v>
                </c:pt>
                <c:pt idx="35959">
                  <c:v>-6.7465700000000003E-2</c:v>
                </c:pt>
                <c:pt idx="35960">
                  <c:v>-6.6132399999999994E-2</c:v>
                </c:pt>
                <c:pt idx="35961">
                  <c:v>-6.4828300000000005E-2</c:v>
                </c:pt>
                <c:pt idx="35962">
                  <c:v>-6.3575999999999994E-2</c:v>
                </c:pt>
                <c:pt idx="35963">
                  <c:v>-6.2359600000000001E-2</c:v>
                </c:pt>
                <c:pt idx="35964">
                  <c:v>-6.11745E-2</c:v>
                </c:pt>
                <c:pt idx="35965">
                  <c:v>-6.00324E-2</c:v>
                </c:pt>
                <c:pt idx="35966">
                  <c:v>-5.8936599999999999E-2</c:v>
                </c:pt>
                <c:pt idx="35967">
                  <c:v>-5.7886100000000003E-2</c:v>
                </c:pt>
                <c:pt idx="35968">
                  <c:v>-5.688E-2</c:v>
                </c:pt>
                <c:pt idx="35969">
                  <c:v>-5.5917799999999997E-2</c:v>
                </c:pt>
                <c:pt idx="35970">
                  <c:v>-5.5001099999999997E-2</c:v>
                </c:pt>
                <c:pt idx="35971">
                  <c:v>-5.4132699999999999E-2</c:v>
                </c:pt>
                <c:pt idx="35972">
                  <c:v>-5.3314899999999998E-2</c:v>
                </c:pt>
                <c:pt idx="35973">
                  <c:v>-5.2549699999999998E-2</c:v>
                </c:pt>
                <c:pt idx="35974">
                  <c:v>-5.1839000000000003E-2</c:v>
                </c:pt>
                <c:pt idx="35975">
                  <c:v>-5.1186500000000003E-2</c:v>
                </c:pt>
                <c:pt idx="35976">
                  <c:v>-5.05957E-2</c:v>
                </c:pt>
                <c:pt idx="35977">
                  <c:v>-5.0070200000000002E-2</c:v>
                </c:pt>
                <c:pt idx="35978">
                  <c:v>-4.9613699999999997E-2</c:v>
                </c:pt>
                <c:pt idx="35979">
                  <c:v>-4.9229799999999997E-2</c:v>
                </c:pt>
                <c:pt idx="35980">
                  <c:v>-4.8919700000000003E-2</c:v>
                </c:pt>
                <c:pt idx="35981">
                  <c:v>-4.8682400000000001E-2</c:v>
                </c:pt>
                <c:pt idx="35982">
                  <c:v>-4.8516400000000001E-2</c:v>
                </c:pt>
                <c:pt idx="35983">
                  <c:v>-4.8421199999999998E-2</c:v>
                </c:pt>
                <c:pt idx="35984">
                  <c:v>-4.8396500000000002E-2</c:v>
                </c:pt>
                <c:pt idx="35985">
                  <c:v>-4.8441199999999997E-2</c:v>
                </c:pt>
                <c:pt idx="35986">
                  <c:v>-4.8554600000000003E-2</c:v>
                </c:pt>
                <c:pt idx="35987">
                  <c:v>-4.8736700000000001E-2</c:v>
                </c:pt>
                <c:pt idx="35988">
                  <c:v>-4.8987099999999999E-2</c:v>
                </c:pt>
                <c:pt idx="35989">
                  <c:v>-4.9305000000000002E-2</c:v>
                </c:pt>
                <c:pt idx="35990">
                  <c:v>-4.9689999999999998E-2</c:v>
                </c:pt>
                <c:pt idx="35991">
                  <c:v>-5.01401E-2</c:v>
                </c:pt>
                <c:pt idx="35992">
                  <c:v>-5.0652999999999997E-2</c:v>
                </c:pt>
                <c:pt idx="35993">
                  <c:v>-5.1228299999999997E-2</c:v>
                </c:pt>
                <c:pt idx="35994">
                  <c:v>-5.1865700000000001E-2</c:v>
                </c:pt>
                <c:pt idx="35995">
                  <c:v>-5.2564699999999999E-2</c:v>
                </c:pt>
                <c:pt idx="35996">
                  <c:v>-5.3325400000000002E-2</c:v>
                </c:pt>
                <c:pt idx="35997">
                  <c:v>-5.41477E-2</c:v>
                </c:pt>
                <c:pt idx="35998">
                  <c:v>-5.5031900000000002E-2</c:v>
                </c:pt>
                <c:pt idx="35999">
                  <c:v>-5.5977600000000002E-2</c:v>
                </c:pt>
                <c:pt idx="36000">
                  <c:v>-5.69845E-2</c:v>
                </c:pt>
                <c:pt idx="36001">
                  <c:v>-5.8052300000000001E-2</c:v>
                </c:pt>
                <c:pt idx="36002">
                  <c:v>-5.9180200000000002E-2</c:v>
                </c:pt>
                <c:pt idx="36003">
                  <c:v>-6.0366599999999999E-2</c:v>
                </c:pt>
                <c:pt idx="36004">
                  <c:v>-6.1610199999999997E-2</c:v>
                </c:pt>
                <c:pt idx="36005">
                  <c:v>-6.2909999999999994E-2</c:v>
                </c:pt>
                <c:pt idx="36006">
                  <c:v>-6.4264100000000005E-2</c:v>
                </c:pt>
                <c:pt idx="36007">
                  <c:v>-6.5670300000000001E-2</c:v>
                </c:pt>
                <c:pt idx="36008">
                  <c:v>-6.7125500000000005E-2</c:v>
                </c:pt>
                <c:pt idx="36009">
                  <c:v>-6.8625800000000001E-2</c:v>
                </c:pt>
                <c:pt idx="36010">
                  <c:v>-7.0167800000000002E-2</c:v>
                </c:pt>
                <c:pt idx="36011">
                  <c:v>-7.1749999999999994E-2</c:v>
                </c:pt>
                <c:pt idx="36012">
                  <c:v>-7.3372199999999999E-2</c:v>
                </c:pt>
                <c:pt idx="36013">
                  <c:v>-7.5034699999999996E-2</c:v>
                </c:pt>
                <c:pt idx="36014">
                  <c:v>-7.6736700000000005E-2</c:v>
                </c:pt>
                <c:pt idx="36015">
                  <c:v>-7.8476699999999996E-2</c:v>
                </c:pt>
                <c:pt idx="36016">
                  <c:v>-8.0253400000000003E-2</c:v>
                </c:pt>
                <c:pt idx="36017">
                  <c:v>-8.2064300000000007E-2</c:v>
                </c:pt>
                <c:pt idx="36018">
                  <c:v>-8.3905999999999994E-2</c:v>
                </c:pt>
                <c:pt idx="36019">
                  <c:v>-8.5774400000000001E-2</c:v>
                </c:pt>
                <c:pt idx="36020">
                  <c:v>-8.7666300000000003E-2</c:v>
                </c:pt>
                <c:pt idx="36021">
                  <c:v>-8.9578699999999997E-2</c:v>
                </c:pt>
                <c:pt idx="36022">
                  <c:v>-9.1510300000000003E-2</c:v>
                </c:pt>
                <c:pt idx="36023">
                  <c:v>-9.3461100000000005E-2</c:v>
                </c:pt>
                <c:pt idx="36024">
                  <c:v>-9.5430600000000004E-2</c:v>
                </c:pt>
                <c:pt idx="36025">
                  <c:v>-9.7415000000000002E-2</c:v>
                </c:pt>
                <c:pt idx="36026">
                  <c:v>-9.9407300000000004E-2</c:v>
                </c:pt>
                <c:pt idx="36027">
                  <c:v>-0.10140200000000001</c:v>
                </c:pt>
                <c:pt idx="36028">
                  <c:v>-0.103396</c:v>
                </c:pt>
                <c:pt idx="36029">
                  <c:v>-0.105389</c:v>
                </c:pt>
                <c:pt idx="36030">
                  <c:v>-0.10738</c:v>
                </c:pt>
                <c:pt idx="36031">
                  <c:v>-0.10936700000000001</c:v>
                </c:pt>
                <c:pt idx="36032">
                  <c:v>-0.11135100000000001</c:v>
                </c:pt>
                <c:pt idx="36033">
                  <c:v>-0.113328</c:v>
                </c:pt>
                <c:pt idx="36034">
                  <c:v>-0.11529200000000001</c:v>
                </c:pt>
                <c:pt idx="36035">
                  <c:v>-0.11723699999999999</c:v>
                </c:pt>
                <c:pt idx="36036">
                  <c:v>-0.11916499999999999</c:v>
                </c:pt>
                <c:pt idx="36037">
                  <c:v>-0.12107800000000001</c:v>
                </c:pt>
                <c:pt idx="36038">
                  <c:v>-0.122976</c:v>
                </c:pt>
                <c:pt idx="36039">
                  <c:v>-0.12485499999999999</c:v>
                </c:pt>
                <c:pt idx="36040">
                  <c:v>-0.12671099999999999</c:v>
                </c:pt>
                <c:pt idx="36041">
                  <c:v>-0.12854099999999999</c:v>
                </c:pt>
                <c:pt idx="36042">
                  <c:v>-0.13034100000000001</c:v>
                </c:pt>
                <c:pt idx="36043">
                  <c:v>-0.132109</c:v>
                </c:pt>
                <c:pt idx="36044">
                  <c:v>-0.13384099999999999</c:v>
                </c:pt>
                <c:pt idx="36045">
                  <c:v>-0.13553699999999999</c:v>
                </c:pt>
                <c:pt idx="36046">
                  <c:v>-0.13719600000000001</c:v>
                </c:pt>
                <c:pt idx="36047">
                  <c:v>-0.138818</c:v>
                </c:pt>
                <c:pt idx="36048">
                  <c:v>-0.140403</c:v>
                </c:pt>
                <c:pt idx="36049">
                  <c:v>-0.14194899999999999</c:v>
                </c:pt>
                <c:pt idx="36050">
                  <c:v>-0.143452</c:v>
                </c:pt>
                <c:pt idx="36051">
                  <c:v>-0.14491200000000001</c:v>
                </c:pt>
                <c:pt idx="36052">
                  <c:v>-0.14632700000000001</c:v>
                </c:pt>
                <c:pt idx="36053">
                  <c:v>-0.14769299999999999</c:v>
                </c:pt>
                <c:pt idx="36054">
                  <c:v>-0.149007</c:v>
                </c:pt>
                <c:pt idx="36055">
                  <c:v>-0.15026600000000001</c:v>
                </c:pt>
                <c:pt idx="36056">
                  <c:v>-0.15146899999999999</c:v>
                </c:pt>
                <c:pt idx="36057">
                  <c:v>-0.152614</c:v>
                </c:pt>
                <c:pt idx="36058">
                  <c:v>-0.1537</c:v>
                </c:pt>
                <c:pt idx="36059">
                  <c:v>-0.154727</c:v>
                </c:pt>
                <c:pt idx="36060">
                  <c:v>-0.155692</c:v>
                </c:pt>
                <c:pt idx="36061">
                  <c:v>-0.15659400000000001</c:v>
                </c:pt>
                <c:pt idx="36062">
                  <c:v>-0.15743299999999999</c:v>
                </c:pt>
                <c:pt idx="36063">
                  <c:v>-0.15820600000000001</c:v>
                </c:pt>
                <c:pt idx="36064">
                  <c:v>-0.158913</c:v>
                </c:pt>
                <c:pt idx="36065">
                  <c:v>-0.159551</c:v>
                </c:pt>
                <c:pt idx="36066">
                  <c:v>-0.16012000000000001</c:v>
                </c:pt>
                <c:pt idx="36067">
                  <c:v>-0.16062000000000001</c:v>
                </c:pt>
                <c:pt idx="36068">
                  <c:v>-0.16105</c:v>
                </c:pt>
                <c:pt idx="36069">
                  <c:v>-0.161409</c:v>
                </c:pt>
                <c:pt idx="36070">
                  <c:v>-0.161694</c:v>
                </c:pt>
                <c:pt idx="36071">
                  <c:v>-0.16190299999999999</c:v>
                </c:pt>
                <c:pt idx="36072">
                  <c:v>-0.16203500000000001</c:v>
                </c:pt>
                <c:pt idx="36073">
                  <c:v>-0.16209000000000001</c:v>
                </c:pt>
                <c:pt idx="36074">
                  <c:v>-0.16206499999999999</c:v>
                </c:pt>
                <c:pt idx="36075">
                  <c:v>-0.16196199999999999</c:v>
                </c:pt>
                <c:pt idx="36076">
                  <c:v>-0.16178000000000001</c:v>
                </c:pt>
                <c:pt idx="36077">
                  <c:v>-0.16151799999999999</c:v>
                </c:pt>
                <c:pt idx="36078">
                  <c:v>-0.16117600000000001</c:v>
                </c:pt>
                <c:pt idx="36079">
                  <c:v>-0.16075300000000001</c:v>
                </c:pt>
                <c:pt idx="36080">
                  <c:v>-0.160247</c:v>
                </c:pt>
                <c:pt idx="36081">
                  <c:v>-0.15965799999999999</c:v>
                </c:pt>
                <c:pt idx="36082">
                  <c:v>-0.15898499999999999</c:v>
                </c:pt>
                <c:pt idx="36083">
                  <c:v>-0.158225</c:v>
                </c:pt>
                <c:pt idx="36084">
                  <c:v>-0.15737899999999999</c:v>
                </c:pt>
                <c:pt idx="36085">
                  <c:v>-0.156446</c:v>
                </c:pt>
                <c:pt idx="36086">
                  <c:v>-0.15543000000000001</c:v>
                </c:pt>
                <c:pt idx="36087">
                  <c:v>-0.15432899999999999</c:v>
                </c:pt>
                <c:pt idx="36088">
                  <c:v>-0.153144</c:v>
                </c:pt>
                <c:pt idx="36089">
                  <c:v>-0.15187500000000001</c:v>
                </c:pt>
                <c:pt idx="36090">
                  <c:v>-0.15052299999999999</c:v>
                </c:pt>
                <c:pt idx="36091">
                  <c:v>-0.149088</c:v>
                </c:pt>
                <c:pt idx="36092">
                  <c:v>-0.14757000000000001</c:v>
                </c:pt>
                <c:pt idx="36093">
                  <c:v>-0.14597099999999999</c:v>
                </c:pt>
                <c:pt idx="36094">
                  <c:v>-0.144292</c:v>
                </c:pt>
                <c:pt idx="36095">
                  <c:v>-0.14253199999999999</c:v>
                </c:pt>
                <c:pt idx="36096">
                  <c:v>-0.14069200000000001</c:v>
                </c:pt>
                <c:pt idx="36097">
                  <c:v>-0.13877300000000001</c:v>
                </c:pt>
                <c:pt idx="36098">
                  <c:v>-0.13677600000000001</c:v>
                </c:pt>
                <c:pt idx="36099">
                  <c:v>-0.13470299999999999</c:v>
                </c:pt>
                <c:pt idx="36100">
                  <c:v>-0.132553</c:v>
                </c:pt>
                <c:pt idx="36101">
                  <c:v>-0.130329</c:v>
                </c:pt>
                <c:pt idx="36102">
                  <c:v>-0.12803</c:v>
                </c:pt>
                <c:pt idx="36103">
                  <c:v>-0.12565999999999999</c:v>
                </c:pt>
                <c:pt idx="36104">
                  <c:v>-0.123219</c:v>
                </c:pt>
                <c:pt idx="36105">
                  <c:v>-0.12070699999999999</c:v>
                </c:pt>
                <c:pt idx="36106">
                  <c:v>-0.11812499999999999</c:v>
                </c:pt>
                <c:pt idx="36107">
                  <c:v>-0.11547399999999999</c:v>
                </c:pt>
                <c:pt idx="36108">
                  <c:v>-0.11275399999999999</c:v>
                </c:pt>
                <c:pt idx="36109">
                  <c:v>-0.109968</c:v>
                </c:pt>
                <c:pt idx="36110">
                  <c:v>-0.107116</c:v>
                </c:pt>
                <c:pt idx="36111">
                  <c:v>-0.104203</c:v>
                </c:pt>
                <c:pt idx="36112">
                  <c:v>-0.101229</c:v>
                </c:pt>
                <c:pt idx="36113">
                  <c:v>-9.8196000000000006E-2</c:v>
                </c:pt>
                <c:pt idx="36114">
                  <c:v>-9.5104599999999997E-2</c:v>
                </c:pt>
                <c:pt idx="36115">
                  <c:v>-9.1956800000000005E-2</c:v>
                </c:pt>
                <c:pt idx="36116">
                  <c:v>-8.8755000000000001E-2</c:v>
                </c:pt>
                <c:pt idx="36117">
                  <c:v>-8.55022E-2</c:v>
                </c:pt>
                <c:pt idx="36118">
                  <c:v>-8.2200899999999993E-2</c:v>
                </c:pt>
                <c:pt idx="36119">
                  <c:v>-7.8853900000000005E-2</c:v>
                </c:pt>
                <c:pt idx="36120">
                  <c:v>-7.5463799999999998E-2</c:v>
                </c:pt>
                <c:pt idx="36121">
                  <c:v>-7.2033100000000003E-2</c:v>
                </c:pt>
                <c:pt idx="36122">
                  <c:v>-6.8564200000000006E-2</c:v>
                </c:pt>
                <c:pt idx="36123">
                  <c:v>-6.5059500000000006E-2</c:v>
                </c:pt>
                <c:pt idx="36124">
                  <c:v>-6.1521399999999997E-2</c:v>
                </c:pt>
                <c:pt idx="36125">
                  <c:v>-5.7951900000000001E-2</c:v>
                </c:pt>
                <c:pt idx="36126">
                  <c:v>-5.4351900000000002E-2</c:v>
                </c:pt>
                <c:pt idx="36127">
                  <c:v>-5.0722999999999997E-2</c:v>
                </c:pt>
                <c:pt idx="36128">
                  <c:v>-4.7067900000000003E-2</c:v>
                </c:pt>
                <c:pt idx="36129">
                  <c:v>-4.3389799999999999E-2</c:v>
                </c:pt>
                <c:pt idx="36130">
                  <c:v>-3.9691299999999999E-2</c:v>
                </c:pt>
                <c:pt idx="36131">
                  <c:v>-3.5974100000000002E-2</c:v>
                </c:pt>
                <c:pt idx="36132">
                  <c:v>-3.22403E-2</c:v>
                </c:pt>
                <c:pt idx="36133">
                  <c:v>-2.8492699999999999E-2</c:v>
                </c:pt>
                <c:pt idx="36134">
                  <c:v>-2.4733999999999999E-2</c:v>
                </c:pt>
                <c:pt idx="36135">
                  <c:v>-2.0967E-2</c:v>
                </c:pt>
                <c:pt idx="36136">
                  <c:v>-1.7194399999999999E-2</c:v>
                </c:pt>
                <c:pt idx="36137">
                  <c:v>-1.34188E-2</c:v>
                </c:pt>
                <c:pt idx="36138" formatCode="0.00E+00">
                  <c:v>-9.6432400000000008E-3</c:v>
                </c:pt>
                <c:pt idx="36139" formatCode="0.00E+00">
                  <c:v>-5.8704999999999999E-3</c:v>
                </c:pt>
                <c:pt idx="36140" formatCode="0.00E+00">
                  <c:v>-2.1033200000000001E-3</c:v>
                </c:pt>
                <c:pt idx="36141" formatCode="0.00E+00">
                  <c:v>1.6558300000000001E-3</c:v>
                </c:pt>
                <c:pt idx="36142" formatCode="0.00E+00">
                  <c:v>5.4047000000000001E-3</c:v>
                </c:pt>
                <c:pt idx="36143" formatCode="0.00E+00">
                  <c:v>9.1415799999999998E-3</c:v>
                </c:pt>
                <c:pt idx="36144">
                  <c:v>1.28649E-2</c:v>
                </c:pt>
                <c:pt idx="36145">
                  <c:v>1.6572699999999999E-2</c:v>
                </c:pt>
                <c:pt idx="36146">
                  <c:v>2.02624E-2</c:v>
                </c:pt>
                <c:pt idx="36147">
                  <c:v>2.3931399999999999E-2</c:v>
                </c:pt>
                <c:pt idx="36148">
                  <c:v>2.7576900000000001E-2</c:v>
                </c:pt>
                <c:pt idx="36149">
                  <c:v>3.11963E-2</c:v>
                </c:pt>
                <c:pt idx="36150">
                  <c:v>3.4786699999999997E-2</c:v>
                </c:pt>
                <c:pt idx="36151">
                  <c:v>3.83451E-2</c:v>
                </c:pt>
                <c:pt idx="36152">
                  <c:v>4.1869099999999999E-2</c:v>
                </c:pt>
                <c:pt idx="36153">
                  <c:v>4.5356199999999999E-2</c:v>
                </c:pt>
                <c:pt idx="36154">
                  <c:v>4.8803899999999997E-2</c:v>
                </c:pt>
                <c:pt idx="36155">
                  <c:v>5.2209800000000001E-2</c:v>
                </c:pt>
                <c:pt idx="36156">
                  <c:v>5.55719E-2</c:v>
                </c:pt>
                <c:pt idx="36157">
                  <c:v>5.8888000000000003E-2</c:v>
                </c:pt>
                <c:pt idx="36158">
                  <c:v>6.2155799999999997E-2</c:v>
                </c:pt>
                <c:pt idx="36159">
                  <c:v>6.5373700000000007E-2</c:v>
                </c:pt>
                <c:pt idx="36160">
                  <c:v>6.8540000000000004E-2</c:v>
                </c:pt>
                <c:pt idx="36161">
                  <c:v>7.1653300000000003E-2</c:v>
                </c:pt>
                <c:pt idx="36162">
                  <c:v>7.4711600000000003E-2</c:v>
                </c:pt>
                <c:pt idx="36163">
                  <c:v>7.7712000000000003E-2</c:v>
                </c:pt>
                <c:pt idx="36164">
                  <c:v>8.0651500000000001E-2</c:v>
                </c:pt>
                <c:pt idx="36165">
                  <c:v>8.3528099999999994E-2</c:v>
                </c:pt>
                <c:pt idx="36166">
                  <c:v>8.6340600000000003E-2</c:v>
                </c:pt>
                <c:pt idx="36167">
                  <c:v>8.9087700000000006E-2</c:v>
                </c:pt>
                <c:pt idx="36168">
                  <c:v>9.1767899999999999E-2</c:v>
                </c:pt>
                <c:pt idx="36169">
                  <c:v>9.43798E-2</c:v>
                </c:pt>
                <c:pt idx="36170">
                  <c:v>9.6922400000000006E-2</c:v>
                </c:pt>
                <c:pt idx="36171">
                  <c:v>9.93946E-2</c:v>
                </c:pt>
                <c:pt idx="36172">
                  <c:v>0.101795</c:v>
                </c:pt>
                <c:pt idx="36173">
                  <c:v>0.10412200000000001</c:v>
                </c:pt>
                <c:pt idx="36174">
                  <c:v>0.106376</c:v>
                </c:pt>
                <c:pt idx="36175">
                  <c:v>0.108554</c:v>
                </c:pt>
                <c:pt idx="36176">
                  <c:v>0.11065700000000001</c:v>
                </c:pt>
                <c:pt idx="36177">
                  <c:v>0.112681</c:v>
                </c:pt>
                <c:pt idx="36178">
                  <c:v>0.11462700000000001</c:v>
                </c:pt>
                <c:pt idx="36179">
                  <c:v>0.116495</c:v>
                </c:pt>
                <c:pt idx="36180">
                  <c:v>0.118284</c:v>
                </c:pt>
                <c:pt idx="36181">
                  <c:v>0.119993</c:v>
                </c:pt>
                <c:pt idx="36182">
                  <c:v>0.121623</c:v>
                </c:pt>
                <c:pt idx="36183">
                  <c:v>0.123172</c:v>
                </c:pt>
                <c:pt idx="36184">
                  <c:v>0.12464</c:v>
                </c:pt>
                <c:pt idx="36185">
                  <c:v>0.126027</c:v>
                </c:pt>
                <c:pt idx="36186">
                  <c:v>0.127331</c:v>
                </c:pt>
                <c:pt idx="36187">
                  <c:v>0.128553</c:v>
                </c:pt>
                <c:pt idx="36188">
                  <c:v>0.129692</c:v>
                </c:pt>
                <c:pt idx="36189">
                  <c:v>0.130749</c:v>
                </c:pt>
                <c:pt idx="36190">
                  <c:v>0.13172200000000001</c:v>
                </c:pt>
                <c:pt idx="36191">
                  <c:v>0.13261100000000001</c:v>
                </c:pt>
                <c:pt idx="36192">
                  <c:v>0.13341800000000001</c:v>
                </c:pt>
                <c:pt idx="36193">
                  <c:v>0.13414100000000001</c:v>
                </c:pt>
                <c:pt idx="36194">
                  <c:v>0.13478200000000001</c:v>
                </c:pt>
                <c:pt idx="36195">
                  <c:v>0.13534099999999999</c:v>
                </c:pt>
                <c:pt idx="36196">
                  <c:v>0.13581799999999999</c:v>
                </c:pt>
                <c:pt idx="36197">
                  <c:v>0.136214</c:v>
                </c:pt>
                <c:pt idx="36198">
                  <c:v>0.13652900000000001</c:v>
                </c:pt>
                <c:pt idx="36199">
                  <c:v>0.136764</c:v>
                </c:pt>
                <c:pt idx="36200">
                  <c:v>0.13691900000000001</c:v>
                </c:pt>
                <c:pt idx="36201">
                  <c:v>0.13699600000000001</c:v>
                </c:pt>
                <c:pt idx="36202">
                  <c:v>0.13699500000000001</c:v>
                </c:pt>
                <c:pt idx="36203">
                  <c:v>0.13691800000000001</c:v>
                </c:pt>
                <c:pt idx="36204">
                  <c:v>0.136765</c:v>
                </c:pt>
                <c:pt idx="36205">
                  <c:v>0.13653699999999999</c:v>
                </c:pt>
                <c:pt idx="36206">
                  <c:v>0.13623199999999999</c:v>
                </c:pt>
                <c:pt idx="36207">
                  <c:v>0.135853</c:v>
                </c:pt>
                <c:pt idx="36208">
                  <c:v>0.13540099999999999</c:v>
                </c:pt>
                <c:pt idx="36209">
                  <c:v>0.13487399999999999</c:v>
                </c:pt>
                <c:pt idx="36210">
                  <c:v>0.13427600000000001</c:v>
                </c:pt>
                <c:pt idx="36211">
                  <c:v>0.133606</c:v>
                </c:pt>
                <c:pt idx="36212">
                  <c:v>0.13286700000000001</c:v>
                </c:pt>
                <c:pt idx="36213">
                  <c:v>0.13206000000000001</c:v>
                </c:pt>
                <c:pt idx="36214">
                  <c:v>0.131187</c:v>
                </c:pt>
                <c:pt idx="36215">
                  <c:v>0.130248</c:v>
                </c:pt>
                <c:pt idx="36216">
                  <c:v>0.129246</c:v>
                </c:pt>
                <c:pt idx="36217">
                  <c:v>0.12818099999999999</c:v>
                </c:pt>
                <c:pt idx="36218">
                  <c:v>0.127057</c:v>
                </c:pt>
                <c:pt idx="36219">
                  <c:v>0.12587300000000001</c:v>
                </c:pt>
                <c:pt idx="36220">
                  <c:v>0.12463100000000001</c:v>
                </c:pt>
                <c:pt idx="36221">
                  <c:v>0.123333</c:v>
                </c:pt>
                <c:pt idx="36222">
                  <c:v>0.121979</c:v>
                </c:pt>
                <c:pt idx="36223">
                  <c:v>0.120572</c:v>
                </c:pt>
                <c:pt idx="36224">
                  <c:v>0.119113</c:v>
                </c:pt>
                <c:pt idx="36225">
                  <c:v>0.117602</c:v>
                </c:pt>
                <c:pt idx="36226">
                  <c:v>0.11604200000000001</c:v>
                </c:pt>
                <c:pt idx="36227">
                  <c:v>0.11443300000000001</c:v>
                </c:pt>
                <c:pt idx="36228">
                  <c:v>0.112777</c:v>
                </c:pt>
                <c:pt idx="36229">
                  <c:v>0.11107400000000001</c:v>
                </c:pt>
                <c:pt idx="36230">
                  <c:v>0.10932699999999999</c:v>
                </c:pt>
                <c:pt idx="36231">
                  <c:v>0.107539</c:v>
                </c:pt>
                <c:pt idx="36232">
                  <c:v>0.105711</c:v>
                </c:pt>
                <c:pt idx="36233">
                  <c:v>0.10384500000000001</c:v>
                </c:pt>
                <c:pt idx="36234">
                  <c:v>0.10194300000000001</c:v>
                </c:pt>
                <c:pt idx="36235">
                  <c:v>0.100006</c:v>
                </c:pt>
                <c:pt idx="36236">
                  <c:v>9.8035999999999998E-2</c:v>
                </c:pt>
                <c:pt idx="36237">
                  <c:v>9.6033599999999997E-2</c:v>
                </c:pt>
                <c:pt idx="36238">
                  <c:v>9.4000399999999998E-2</c:v>
                </c:pt>
                <c:pt idx="36239">
                  <c:v>9.1938000000000006E-2</c:v>
                </c:pt>
                <c:pt idx="36240">
                  <c:v>8.9847899999999994E-2</c:v>
                </c:pt>
                <c:pt idx="36241">
                  <c:v>8.7731500000000004E-2</c:v>
                </c:pt>
                <c:pt idx="36242">
                  <c:v>8.5590100000000002E-2</c:v>
                </c:pt>
                <c:pt idx="36243">
                  <c:v>8.34255E-2</c:v>
                </c:pt>
                <c:pt idx="36244">
                  <c:v>8.12393E-2</c:v>
                </c:pt>
                <c:pt idx="36245">
                  <c:v>7.9033300000000001E-2</c:v>
                </c:pt>
                <c:pt idx="36246">
                  <c:v>7.68099E-2</c:v>
                </c:pt>
                <c:pt idx="36247">
                  <c:v>7.4570999999999998E-2</c:v>
                </c:pt>
                <c:pt idx="36248">
                  <c:v>7.2318300000000002E-2</c:v>
                </c:pt>
                <c:pt idx="36249">
                  <c:v>7.0053500000000005E-2</c:v>
                </c:pt>
                <c:pt idx="36250">
                  <c:v>6.77783E-2</c:v>
                </c:pt>
                <c:pt idx="36251">
                  <c:v>6.5492900000000007E-2</c:v>
                </c:pt>
                <c:pt idx="36252">
                  <c:v>6.3197500000000004E-2</c:v>
                </c:pt>
                <c:pt idx="36253">
                  <c:v>6.08934E-2</c:v>
                </c:pt>
                <c:pt idx="36254">
                  <c:v>5.8582700000000001E-2</c:v>
                </c:pt>
                <c:pt idx="36255">
                  <c:v>5.6267600000000001E-2</c:v>
                </c:pt>
                <c:pt idx="36256">
                  <c:v>5.3950100000000001E-2</c:v>
                </c:pt>
                <c:pt idx="36257">
                  <c:v>5.1631900000000001E-2</c:v>
                </c:pt>
                <c:pt idx="36258">
                  <c:v>4.9314799999999999E-2</c:v>
                </c:pt>
                <c:pt idx="36259">
                  <c:v>4.7000199999999999E-2</c:v>
                </c:pt>
                <c:pt idx="36260">
                  <c:v>4.4689800000000002E-2</c:v>
                </c:pt>
                <c:pt idx="36261">
                  <c:v>4.2386E-2</c:v>
                </c:pt>
                <c:pt idx="36262">
                  <c:v>4.0090599999999997E-2</c:v>
                </c:pt>
                <c:pt idx="36263">
                  <c:v>3.7805100000000001E-2</c:v>
                </c:pt>
                <c:pt idx="36264">
                  <c:v>3.5529999999999999E-2</c:v>
                </c:pt>
                <c:pt idx="36265">
                  <c:v>3.32666E-2</c:v>
                </c:pt>
                <c:pt idx="36266">
                  <c:v>3.1016499999999999E-2</c:v>
                </c:pt>
                <c:pt idx="36267">
                  <c:v>2.8781500000000002E-2</c:v>
                </c:pt>
                <c:pt idx="36268">
                  <c:v>2.6563300000000001E-2</c:v>
                </c:pt>
                <c:pt idx="36269">
                  <c:v>2.43635E-2</c:v>
                </c:pt>
                <c:pt idx="36270">
                  <c:v>2.2184099999999998E-2</c:v>
                </c:pt>
                <c:pt idx="36271">
                  <c:v>2.00269E-2</c:v>
                </c:pt>
                <c:pt idx="36272">
                  <c:v>1.78934E-2</c:v>
                </c:pt>
                <c:pt idx="36273">
                  <c:v>1.57851E-2</c:v>
                </c:pt>
                <c:pt idx="36274">
                  <c:v>1.37032E-2</c:v>
                </c:pt>
                <c:pt idx="36275">
                  <c:v>1.1649E-2</c:v>
                </c:pt>
                <c:pt idx="36276" formatCode="0.00E+00">
                  <c:v>9.6236599999999992E-3</c:v>
                </c:pt>
                <c:pt idx="36277" formatCode="0.00E+00">
                  <c:v>7.6280000000000002E-3</c:v>
                </c:pt>
                <c:pt idx="36278" formatCode="0.00E+00">
                  <c:v>5.6630999999999999E-3</c:v>
                </c:pt>
                <c:pt idx="36279" formatCode="0.00E+00">
                  <c:v>3.7303200000000001E-3</c:v>
                </c:pt>
                <c:pt idx="36280" formatCode="0.00E+00">
                  <c:v>1.8314099999999999E-3</c:v>
                </c:pt>
                <c:pt idx="36281" formatCode="0.00E+00">
                  <c:v>-3.1686900000000003E-5</c:v>
                </c:pt>
                <c:pt idx="36282" formatCode="0.00E+00">
                  <c:v>-1.8571799999999999E-3</c:v>
                </c:pt>
                <c:pt idx="36283" formatCode="0.00E+00">
                  <c:v>-3.6433699999999999E-3</c:v>
                </c:pt>
                <c:pt idx="36284" formatCode="0.00E+00">
                  <c:v>-5.3887400000000004E-3</c:v>
                </c:pt>
                <c:pt idx="36285" formatCode="0.00E+00">
                  <c:v>-7.0919399999999997E-3</c:v>
                </c:pt>
                <c:pt idx="36286" formatCode="0.00E+00">
                  <c:v>-8.7517299999999992E-3</c:v>
                </c:pt>
                <c:pt idx="36287">
                  <c:v>-1.0366800000000001E-2</c:v>
                </c:pt>
                <c:pt idx="36288">
                  <c:v>-1.1935599999999999E-2</c:v>
                </c:pt>
                <c:pt idx="36289">
                  <c:v>-1.34561E-2</c:v>
                </c:pt>
                <c:pt idx="36290">
                  <c:v>-1.4926500000000001E-2</c:v>
                </c:pt>
                <c:pt idx="36291">
                  <c:v>-1.6345700000000001E-2</c:v>
                </c:pt>
                <c:pt idx="36292">
                  <c:v>-1.7713699999999999E-2</c:v>
                </c:pt>
                <c:pt idx="36293">
                  <c:v>-1.90303E-2</c:v>
                </c:pt>
                <c:pt idx="36294">
                  <c:v>-2.0294800000000002E-2</c:v>
                </c:pt>
                <c:pt idx="36295">
                  <c:v>-2.15061E-2</c:v>
                </c:pt>
                <c:pt idx="36296">
                  <c:v>-2.2663300000000001E-2</c:v>
                </c:pt>
                <c:pt idx="36297">
                  <c:v>-2.37658E-2</c:v>
                </c:pt>
                <c:pt idx="36298">
                  <c:v>-2.4811900000000001E-2</c:v>
                </c:pt>
                <c:pt idx="36299">
                  <c:v>-2.5799699999999998E-2</c:v>
                </c:pt>
                <c:pt idx="36300">
                  <c:v>-2.6727600000000001E-2</c:v>
                </c:pt>
                <c:pt idx="36301">
                  <c:v>-2.75946E-2</c:v>
                </c:pt>
                <c:pt idx="36302">
                  <c:v>-2.8399799999999999E-2</c:v>
                </c:pt>
                <c:pt idx="36303">
                  <c:v>-2.9142000000000001E-2</c:v>
                </c:pt>
                <c:pt idx="36304">
                  <c:v>-2.9819200000000001E-2</c:v>
                </c:pt>
                <c:pt idx="36305">
                  <c:v>-3.0429899999999999E-2</c:v>
                </c:pt>
                <c:pt idx="36306">
                  <c:v>-3.0973400000000002E-2</c:v>
                </c:pt>
                <c:pt idx="36307">
                  <c:v>-3.1448799999999999E-2</c:v>
                </c:pt>
                <c:pt idx="36308">
                  <c:v>-3.1855099999999997E-2</c:v>
                </c:pt>
                <c:pt idx="36309">
                  <c:v>-3.2191299999999999E-2</c:v>
                </c:pt>
                <c:pt idx="36310">
                  <c:v>-3.2457100000000003E-2</c:v>
                </c:pt>
                <c:pt idx="36311">
                  <c:v>-3.2652500000000001E-2</c:v>
                </c:pt>
                <c:pt idx="36312">
                  <c:v>-3.2777100000000003E-2</c:v>
                </c:pt>
                <c:pt idx="36313">
                  <c:v>-3.2830600000000001E-2</c:v>
                </c:pt>
                <c:pt idx="36314">
                  <c:v>-3.2812500000000001E-2</c:v>
                </c:pt>
                <c:pt idx="36315">
                  <c:v>-3.2722599999999998E-2</c:v>
                </c:pt>
                <c:pt idx="36316">
                  <c:v>-3.2560600000000002E-2</c:v>
                </c:pt>
                <c:pt idx="36317">
                  <c:v>-3.2326000000000001E-2</c:v>
                </c:pt>
                <c:pt idx="36318">
                  <c:v>-3.2017900000000002E-2</c:v>
                </c:pt>
                <c:pt idx="36319">
                  <c:v>-3.1634700000000002E-2</c:v>
                </c:pt>
                <c:pt idx="36320">
                  <c:v>-3.1175700000000001E-2</c:v>
                </c:pt>
                <c:pt idx="36321">
                  <c:v>-3.0640799999999999E-2</c:v>
                </c:pt>
                <c:pt idx="36322">
                  <c:v>-3.0029799999999999E-2</c:v>
                </c:pt>
                <c:pt idx="36323">
                  <c:v>-2.9342500000000001E-2</c:v>
                </c:pt>
                <c:pt idx="36324">
                  <c:v>-2.8578900000000001E-2</c:v>
                </c:pt>
                <c:pt idx="36325">
                  <c:v>-2.7739099999999999E-2</c:v>
                </c:pt>
                <c:pt idx="36326">
                  <c:v>-2.68236E-2</c:v>
                </c:pt>
                <c:pt idx="36327">
                  <c:v>-2.5832500000000001E-2</c:v>
                </c:pt>
                <c:pt idx="36328">
                  <c:v>-2.4766199999999999E-2</c:v>
                </c:pt>
                <c:pt idx="36329">
                  <c:v>-2.3625E-2</c:v>
                </c:pt>
                <c:pt idx="36330">
                  <c:v>-2.2409100000000001E-2</c:v>
                </c:pt>
                <c:pt idx="36331">
                  <c:v>-2.1119099999999998E-2</c:v>
                </c:pt>
                <c:pt idx="36332">
                  <c:v>-1.9755399999999999E-2</c:v>
                </c:pt>
                <c:pt idx="36333">
                  <c:v>-1.8317699999999999E-2</c:v>
                </c:pt>
                <c:pt idx="36334">
                  <c:v>-1.6805899999999999E-2</c:v>
                </c:pt>
                <c:pt idx="36335">
                  <c:v>-1.52201E-2</c:v>
                </c:pt>
                <c:pt idx="36336">
                  <c:v>-1.35607E-2</c:v>
                </c:pt>
                <c:pt idx="36337">
                  <c:v>-1.1827900000000001E-2</c:v>
                </c:pt>
                <c:pt idx="36338">
                  <c:v>-1.00231E-2</c:v>
                </c:pt>
                <c:pt idx="36339" formatCode="0.00E+00">
                  <c:v>-8.1486800000000002E-3</c:v>
                </c:pt>
                <c:pt idx="36340" formatCode="0.00E+00">
                  <c:v>-6.2066700000000001E-3</c:v>
                </c:pt>
                <c:pt idx="36341" formatCode="0.00E+00">
                  <c:v>-4.19791E-3</c:v>
                </c:pt>
                <c:pt idx="36342" formatCode="0.00E+00">
                  <c:v>-2.1226700000000001E-3</c:v>
                </c:pt>
                <c:pt idx="36343" formatCode="0.00E+00">
                  <c:v>1.8629200000000001E-5</c:v>
                </c:pt>
                <c:pt idx="36344" formatCode="0.00E+00">
                  <c:v>2.2249800000000001E-3</c:v>
                </c:pt>
                <c:pt idx="36345" formatCode="0.00E+00">
                  <c:v>4.4947900000000002E-3</c:v>
                </c:pt>
                <c:pt idx="36346" formatCode="0.00E+00">
                  <c:v>6.8263999999999998E-3</c:v>
                </c:pt>
                <c:pt idx="36347" formatCode="0.00E+00">
                  <c:v>9.2184399999999996E-3</c:v>
                </c:pt>
                <c:pt idx="36348">
                  <c:v>1.1670099999999999E-2</c:v>
                </c:pt>
                <c:pt idx="36349">
                  <c:v>1.4180999999999999E-2</c:v>
                </c:pt>
                <c:pt idx="36350">
                  <c:v>1.6750000000000001E-2</c:v>
                </c:pt>
                <c:pt idx="36351">
                  <c:v>1.9375199999999999E-2</c:v>
                </c:pt>
                <c:pt idx="36352">
                  <c:v>2.2054199999999999E-2</c:v>
                </c:pt>
                <c:pt idx="36353">
                  <c:v>2.4785000000000001E-2</c:v>
                </c:pt>
                <c:pt idx="36354">
                  <c:v>2.75654E-2</c:v>
                </c:pt>
                <c:pt idx="36355">
                  <c:v>3.0393400000000001E-2</c:v>
                </c:pt>
                <c:pt idx="36356">
                  <c:v>3.3266799999999999E-2</c:v>
                </c:pt>
                <c:pt idx="36357">
                  <c:v>3.6183800000000002E-2</c:v>
                </c:pt>
                <c:pt idx="36358">
                  <c:v>3.9142900000000001E-2</c:v>
                </c:pt>
                <c:pt idx="36359">
                  <c:v>4.2143E-2</c:v>
                </c:pt>
                <c:pt idx="36360">
                  <c:v>4.5182600000000003E-2</c:v>
                </c:pt>
                <c:pt idx="36361">
                  <c:v>4.8259700000000003E-2</c:v>
                </c:pt>
                <c:pt idx="36362">
                  <c:v>5.1371899999999998E-2</c:v>
                </c:pt>
                <c:pt idx="36363">
                  <c:v>5.45164E-2</c:v>
                </c:pt>
                <c:pt idx="36364">
                  <c:v>5.7690400000000003E-2</c:v>
                </c:pt>
                <c:pt idx="36365">
                  <c:v>6.0891099999999997E-2</c:v>
                </c:pt>
                <c:pt idx="36366">
                  <c:v>6.4115599999999995E-2</c:v>
                </c:pt>
                <c:pt idx="36367">
                  <c:v>6.7361699999999997E-2</c:v>
                </c:pt>
                <c:pt idx="36368">
                  <c:v>7.0626900000000006E-2</c:v>
                </c:pt>
                <c:pt idx="36369">
                  <c:v>7.3908799999999997E-2</c:v>
                </c:pt>
                <c:pt idx="36370">
                  <c:v>7.7204800000000004E-2</c:v>
                </c:pt>
                <c:pt idx="36371">
                  <c:v>8.0512500000000001E-2</c:v>
                </c:pt>
                <c:pt idx="36372">
                  <c:v>8.3829500000000001E-2</c:v>
                </c:pt>
                <c:pt idx="36373">
                  <c:v>8.71532E-2</c:v>
                </c:pt>
                <c:pt idx="36374">
                  <c:v>9.0481000000000006E-2</c:v>
                </c:pt>
                <c:pt idx="36375">
                  <c:v>9.3810199999999996E-2</c:v>
                </c:pt>
                <c:pt idx="36376">
                  <c:v>9.7138100000000005E-2</c:v>
                </c:pt>
                <c:pt idx="36377">
                  <c:v>0.100462</c:v>
                </c:pt>
                <c:pt idx="36378">
                  <c:v>0.10378</c:v>
                </c:pt>
                <c:pt idx="36379">
                  <c:v>0.107088</c:v>
                </c:pt>
                <c:pt idx="36380">
                  <c:v>0.11038199999999999</c:v>
                </c:pt>
                <c:pt idx="36381">
                  <c:v>0.113659</c:v>
                </c:pt>
                <c:pt idx="36382">
                  <c:v>0.11691699999999999</c:v>
                </c:pt>
                <c:pt idx="36383">
                  <c:v>0.12015199999999999</c:v>
                </c:pt>
                <c:pt idx="36384">
                  <c:v>0.123361</c:v>
                </c:pt>
                <c:pt idx="36385">
                  <c:v>0.12654199999999999</c:v>
                </c:pt>
                <c:pt idx="36386">
                  <c:v>0.129692</c:v>
                </c:pt>
                <c:pt idx="36387">
                  <c:v>0.13280900000000001</c:v>
                </c:pt>
                <c:pt idx="36388">
                  <c:v>0.13589000000000001</c:v>
                </c:pt>
                <c:pt idx="36389">
                  <c:v>0.138932</c:v>
                </c:pt>
                <c:pt idx="36390">
                  <c:v>0.141933</c:v>
                </c:pt>
                <c:pt idx="36391">
                  <c:v>0.14488899999999999</c:v>
                </c:pt>
                <c:pt idx="36392">
                  <c:v>0.14779999999999999</c:v>
                </c:pt>
                <c:pt idx="36393">
                  <c:v>0.15066299999999999</c:v>
                </c:pt>
                <c:pt idx="36394">
                  <c:v>0.153475</c:v>
                </c:pt>
                <c:pt idx="36395">
                  <c:v>0.15623300000000001</c:v>
                </c:pt>
                <c:pt idx="36396">
                  <c:v>0.15893599999999999</c:v>
                </c:pt>
                <c:pt idx="36397">
                  <c:v>0.161579</c:v>
                </c:pt>
                <c:pt idx="36398">
                  <c:v>0.164161</c:v>
                </c:pt>
                <c:pt idx="36399">
                  <c:v>0.16667599999999999</c:v>
                </c:pt>
                <c:pt idx="36400">
                  <c:v>0.169123</c:v>
                </c:pt>
                <c:pt idx="36401">
                  <c:v>0.17149900000000001</c:v>
                </c:pt>
                <c:pt idx="36402">
                  <c:v>0.17380300000000001</c:v>
                </c:pt>
                <c:pt idx="36403">
                  <c:v>0.176033</c:v>
                </c:pt>
                <c:pt idx="36404">
                  <c:v>0.17818600000000001</c:v>
                </c:pt>
                <c:pt idx="36405">
                  <c:v>0.18026</c:v>
                </c:pt>
                <c:pt idx="36406">
                  <c:v>0.182254</c:v>
                </c:pt>
                <c:pt idx="36407">
                  <c:v>0.18416399999999999</c:v>
                </c:pt>
                <c:pt idx="36408">
                  <c:v>0.18599099999999999</c:v>
                </c:pt>
                <c:pt idx="36409">
                  <c:v>0.18773100000000001</c:v>
                </c:pt>
                <c:pt idx="36410">
                  <c:v>0.189384</c:v>
                </c:pt>
                <c:pt idx="36411">
                  <c:v>0.19094800000000001</c:v>
                </c:pt>
                <c:pt idx="36412">
                  <c:v>0.19242200000000001</c:v>
                </c:pt>
                <c:pt idx="36413">
                  <c:v>0.19380500000000001</c:v>
                </c:pt>
                <c:pt idx="36414">
                  <c:v>0.19509499999999999</c:v>
                </c:pt>
                <c:pt idx="36415">
                  <c:v>0.19629199999999999</c:v>
                </c:pt>
                <c:pt idx="36416">
                  <c:v>0.19739399999999999</c:v>
                </c:pt>
                <c:pt idx="36417">
                  <c:v>0.19839999999999999</c:v>
                </c:pt>
                <c:pt idx="36418">
                  <c:v>0.19930999999999999</c:v>
                </c:pt>
                <c:pt idx="36419">
                  <c:v>0.20012099999999999</c:v>
                </c:pt>
                <c:pt idx="36420">
                  <c:v>0.20083400000000001</c:v>
                </c:pt>
                <c:pt idx="36421">
                  <c:v>0.20144899999999999</c:v>
                </c:pt>
                <c:pt idx="36422">
                  <c:v>0.201963</c:v>
                </c:pt>
                <c:pt idx="36423">
                  <c:v>0.202379</c:v>
                </c:pt>
                <c:pt idx="36424">
                  <c:v>0.20269400000000001</c:v>
                </c:pt>
                <c:pt idx="36425">
                  <c:v>0.20290900000000001</c:v>
                </c:pt>
                <c:pt idx="36426">
                  <c:v>0.20302500000000001</c:v>
                </c:pt>
                <c:pt idx="36427">
                  <c:v>0.203041</c:v>
                </c:pt>
                <c:pt idx="36428">
                  <c:v>0.202956</c:v>
                </c:pt>
                <c:pt idx="36429">
                  <c:v>0.20277100000000001</c:v>
                </c:pt>
                <c:pt idx="36430">
                  <c:v>0.202486</c:v>
                </c:pt>
                <c:pt idx="36431">
                  <c:v>0.202103</c:v>
                </c:pt>
                <c:pt idx="36432">
                  <c:v>0.201622</c:v>
                </c:pt>
                <c:pt idx="36433">
                  <c:v>0.201042</c:v>
                </c:pt>
                <c:pt idx="36434">
                  <c:v>0.20036300000000001</c:v>
                </c:pt>
                <c:pt idx="36435">
                  <c:v>0.19958799999999999</c:v>
                </c:pt>
                <c:pt idx="36436">
                  <c:v>0.19871800000000001</c:v>
                </c:pt>
                <c:pt idx="36437">
                  <c:v>0.19775599999999999</c:v>
                </c:pt>
                <c:pt idx="36438">
                  <c:v>0.19670199999999999</c:v>
                </c:pt>
                <c:pt idx="36439">
                  <c:v>0.19555800000000001</c:v>
                </c:pt>
                <c:pt idx="36440">
                  <c:v>0.194325</c:v>
                </c:pt>
                <c:pt idx="36441">
                  <c:v>0.19300500000000001</c:v>
                </c:pt>
                <c:pt idx="36442">
                  <c:v>0.19159799999999999</c:v>
                </c:pt>
                <c:pt idx="36443">
                  <c:v>0.190107</c:v>
                </c:pt>
                <c:pt idx="36444">
                  <c:v>0.18853300000000001</c:v>
                </c:pt>
                <c:pt idx="36445">
                  <c:v>0.18687699999999999</c:v>
                </c:pt>
                <c:pt idx="36446">
                  <c:v>0.185142</c:v>
                </c:pt>
                <c:pt idx="36447">
                  <c:v>0.18333199999999999</c:v>
                </c:pt>
                <c:pt idx="36448">
                  <c:v>0.181449</c:v>
                </c:pt>
                <c:pt idx="36449">
                  <c:v>0.17949599999999999</c:v>
                </c:pt>
                <c:pt idx="36450">
                  <c:v>0.17747499999999999</c:v>
                </c:pt>
                <c:pt idx="36451">
                  <c:v>0.17538899999999999</c:v>
                </c:pt>
                <c:pt idx="36452">
                  <c:v>0.17324200000000001</c:v>
                </c:pt>
                <c:pt idx="36453">
                  <c:v>0.17103399999999999</c:v>
                </c:pt>
                <c:pt idx="36454">
                  <c:v>0.168769</c:v>
                </c:pt>
                <c:pt idx="36455">
                  <c:v>0.16644900000000001</c:v>
                </c:pt>
                <c:pt idx="36456">
                  <c:v>0.164078</c:v>
                </c:pt>
                <c:pt idx="36457">
                  <c:v>0.161658</c:v>
                </c:pt>
                <c:pt idx="36458">
                  <c:v>0.159191</c:v>
                </c:pt>
                <c:pt idx="36459">
                  <c:v>0.15668099999999999</c:v>
                </c:pt>
                <c:pt idx="36460">
                  <c:v>0.15412999999999999</c:v>
                </c:pt>
                <c:pt idx="36461">
                  <c:v>0.15154100000000001</c:v>
                </c:pt>
                <c:pt idx="36462">
                  <c:v>0.14891799999999999</c:v>
                </c:pt>
                <c:pt idx="36463">
                  <c:v>0.14626400000000001</c:v>
                </c:pt>
                <c:pt idx="36464">
                  <c:v>0.14358199999999999</c:v>
                </c:pt>
                <c:pt idx="36465">
                  <c:v>0.140874</c:v>
                </c:pt>
                <c:pt idx="36466">
                  <c:v>0.13814499999999999</c:v>
                </c:pt>
                <c:pt idx="36467">
                  <c:v>0.13539699999999999</c:v>
                </c:pt>
                <c:pt idx="36468">
                  <c:v>0.132635</c:v>
                </c:pt>
                <c:pt idx="36469">
                  <c:v>0.129861</c:v>
                </c:pt>
                <c:pt idx="36470">
                  <c:v>0.127079</c:v>
                </c:pt>
                <c:pt idx="36471">
                  <c:v>0.124292</c:v>
                </c:pt>
                <c:pt idx="36472">
                  <c:v>0.121503</c:v>
                </c:pt>
                <c:pt idx="36473">
                  <c:v>0.118714</c:v>
                </c:pt>
                <c:pt idx="36474">
                  <c:v>0.115928</c:v>
                </c:pt>
                <c:pt idx="36475">
                  <c:v>0.11315</c:v>
                </c:pt>
                <c:pt idx="36476">
                  <c:v>0.11038199999999999</c:v>
                </c:pt>
                <c:pt idx="36477">
                  <c:v>0.107629</c:v>
                </c:pt>
                <c:pt idx="36478">
                  <c:v>0.104893</c:v>
                </c:pt>
                <c:pt idx="36479">
                  <c:v>0.102177</c:v>
                </c:pt>
                <c:pt idx="36480">
                  <c:v>9.9485199999999996E-2</c:v>
                </c:pt>
                <c:pt idx="36481">
                  <c:v>9.6819199999999994E-2</c:v>
                </c:pt>
                <c:pt idx="36482">
                  <c:v>9.4182000000000002E-2</c:v>
                </c:pt>
                <c:pt idx="36483">
                  <c:v>9.1576199999999996E-2</c:v>
                </c:pt>
                <c:pt idx="36484">
                  <c:v>8.9004200000000006E-2</c:v>
                </c:pt>
                <c:pt idx="36485">
                  <c:v>8.6468299999999998E-2</c:v>
                </c:pt>
                <c:pt idx="36486">
                  <c:v>8.3970600000000006E-2</c:v>
                </c:pt>
                <c:pt idx="36487">
                  <c:v>8.1513199999999994E-2</c:v>
                </c:pt>
                <c:pt idx="36488">
                  <c:v>7.9098500000000002E-2</c:v>
                </c:pt>
                <c:pt idx="36489">
                  <c:v>7.6729199999999997E-2</c:v>
                </c:pt>
                <c:pt idx="36490">
                  <c:v>7.4408299999999997E-2</c:v>
                </c:pt>
                <c:pt idx="36491">
                  <c:v>7.2138999999999995E-2</c:v>
                </c:pt>
                <c:pt idx="36492">
                  <c:v>6.9923200000000005E-2</c:v>
                </c:pt>
                <c:pt idx="36493">
                  <c:v>6.7762500000000003E-2</c:v>
                </c:pt>
                <c:pt idx="36494">
                  <c:v>6.5658099999999997E-2</c:v>
                </c:pt>
                <c:pt idx="36495">
                  <c:v>6.3611500000000001E-2</c:v>
                </c:pt>
                <c:pt idx="36496">
                  <c:v>6.1623799999999999E-2</c:v>
                </c:pt>
                <c:pt idx="36497">
                  <c:v>5.96965E-2</c:v>
                </c:pt>
                <c:pt idx="36498">
                  <c:v>5.7831199999999999E-2</c:v>
                </c:pt>
                <c:pt idx="36499">
                  <c:v>5.6029099999999998E-2</c:v>
                </c:pt>
                <c:pt idx="36500">
                  <c:v>5.4291699999999998E-2</c:v>
                </c:pt>
                <c:pt idx="36501">
                  <c:v>5.2619800000000001E-2</c:v>
                </c:pt>
                <c:pt idx="36502">
                  <c:v>5.1014400000000001E-2</c:v>
                </c:pt>
                <c:pt idx="36503">
                  <c:v>4.9476300000000001E-2</c:v>
                </c:pt>
                <c:pt idx="36504">
                  <c:v>4.8006399999999998E-2</c:v>
                </c:pt>
                <c:pt idx="36505">
                  <c:v>4.6605599999999997E-2</c:v>
                </c:pt>
                <c:pt idx="36506">
                  <c:v>4.5274300000000003E-2</c:v>
                </c:pt>
                <c:pt idx="36507">
                  <c:v>4.4012799999999998E-2</c:v>
                </c:pt>
                <c:pt idx="36508">
                  <c:v>4.2821100000000001E-2</c:v>
                </c:pt>
                <c:pt idx="36509">
                  <c:v>4.1699699999999999E-2</c:v>
                </c:pt>
                <c:pt idx="36510">
                  <c:v>4.0648900000000002E-2</c:v>
                </c:pt>
                <c:pt idx="36511">
                  <c:v>3.9668799999999997E-2</c:v>
                </c:pt>
                <c:pt idx="36512">
                  <c:v>3.8759599999999998E-2</c:v>
                </c:pt>
                <c:pt idx="36513">
                  <c:v>3.7921200000000002E-2</c:v>
                </c:pt>
                <c:pt idx="36514">
                  <c:v>3.7153199999999997E-2</c:v>
                </c:pt>
                <c:pt idx="36515">
                  <c:v>3.6454300000000002E-2</c:v>
                </c:pt>
                <c:pt idx="36516">
                  <c:v>3.5823899999999999E-2</c:v>
                </c:pt>
                <c:pt idx="36517">
                  <c:v>3.5261199999999999E-2</c:v>
                </c:pt>
                <c:pt idx="36518">
                  <c:v>3.47651E-2</c:v>
                </c:pt>
                <c:pt idx="36519">
                  <c:v>3.4334000000000003E-2</c:v>
                </c:pt>
                <c:pt idx="36520">
                  <c:v>3.3966400000000001E-2</c:v>
                </c:pt>
                <c:pt idx="36521">
                  <c:v>3.3661099999999999E-2</c:v>
                </c:pt>
                <c:pt idx="36522">
                  <c:v>3.3417000000000002E-2</c:v>
                </c:pt>
                <c:pt idx="36523">
                  <c:v>3.32328E-2</c:v>
                </c:pt>
                <c:pt idx="36524">
                  <c:v>3.31071E-2</c:v>
                </c:pt>
                <c:pt idx="36525">
                  <c:v>3.30383E-2</c:v>
                </c:pt>
                <c:pt idx="36526">
                  <c:v>3.30248E-2</c:v>
                </c:pt>
                <c:pt idx="36527">
                  <c:v>3.3064799999999998E-2</c:v>
                </c:pt>
                <c:pt idx="36528">
                  <c:v>3.31563E-2</c:v>
                </c:pt>
                <c:pt idx="36529">
                  <c:v>3.3297399999999998E-2</c:v>
                </c:pt>
                <c:pt idx="36530">
                  <c:v>3.3486099999999998E-2</c:v>
                </c:pt>
                <c:pt idx="36531">
                  <c:v>3.37205E-2</c:v>
                </c:pt>
                <c:pt idx="36532">
                  <c:v>3.3998199999999999E-2</c:v>
                </c:pt>
                <c:pt idx="36533">
                  <c:v>3.4317E-2</c:v>
                </c:pt>
                <c:pt idx="36534">
                  <c:v>3.4675400000000002E-2</c:v>
                </c:pt>
                <c:pt idx="36535">
                  <c:v>3.5071900000000003E-2</c:v>
                </c:pt>
                <c:pt idx="36536">
                  <c:v>3.5504500000000001E-2</c:v>
                </c:pt>
                <c:pt idx="36537">
                  <c:v>3.5971000000000003E-2</c:v>
                </c:pt>
                <c:pt idx="36538">
                  <c:v>3.6469399999999999E-2</c:v>
                </c:pt>
                <c:pt idx="36539">
                  <c:v>3.6997799999999997E-2</c:v>
                </c:pt>
                <c:pt idx="36540">
                  <c:v>3.7553999999999997E-2</c:v>
                </c:pt>
                <c:pt idx="36541">
                  <c:v>3.8135599999999999E-2</c:v>
                </c:pt>
                <c:pt idx="36542">
                  <c:v>3.8740799999999999E-2</c:v>
                </c:pt>
                <c:pt idx="36543">
                  <c:v>3.9367300000000001E-2</c:v>
                </c:pt>
                <c:pt idx="36544">
                  <c:v>4.0012800000000001E-2</c:v>
                </c:pt>
                <c:pt idx="36545">
                  <c:v>4.0674399999999999E-2</c:v>
                </c:pt>
                <c:pt idx="36546">
                  <c:v>4.1350199999999997E-2</c:v>
                </c:pt>
                <c:pt idx="36547">
                  <c:v>4.2038699999999998E-2</c:v>
                </c:pt>
                <c:pt idx="36548">
                  <c:v>4.2738100000000001E-2</c:v>
                </c:pt>
                <c:pt idx="36549">
                  <c:v>4.3446199999999997E-2</c:v>
                </c:pt>
                <c:pt idx="36550">
                  <c:v>4.4161199999999998E-2</c:v>
                </c:pt>
                <c:pt idx="36551">
                  <c:v>4.4881600000000001E-2</c:v>
                </c:pt>
                <c:pt idx="36552">
                  <c:v>4.5605600000000003E-2</c:v>
                </c:pt>
                <c:pt idx="36553">
                  <c:v>4.6331799999999999E-2</c:v>
                </c:pt>
                <c:pt idx="36554">
                  <c:v>4.7058599999999999E-2</c:v>
                </c:pt>
                <c:pt idx="36555">
                  <c:v>4.7784300000000002E-2</c:v>
                </c:pt>
                <c:pt idx="36556">
                  <c:v>4.8508000000000003E-2</c:v>
                </c:pt>
                <c:pt idx="36557">
                  <c:v>4.9229200000000001E-2</c:v>
                </c:pt>
                <c:pt idx="36558">
                  <c:v>4.99461E-2</c:v>
                </c:pt>
                <c:pt idx="36559">
                  <c:v>5.0655600000000002E-2</c:v>
                </c:pt>
                <c:pt idx="36560">
                  <c:v>5.1354799999999999E-2</c:v>
                </c:pt>
                <c:pt idx="36561">
                  <c:v>5.2043600000000002E-2</c:v>
                </c:pt>
                <c:pt idx="36562">
                  <c:v>5.2723600000000002E-2</c:v>
                </c:pt>
                <c:pt idx="36563">
                  <c:v>5.3395600000000001E-2</c:v>
                </c:pt>
                <c:pt idx="36564">
                  <c:v>5.4059200000000002E-2</c:v>
                </c:pt>
                <c:pt idx="36565">
                  <c:v>5.4713499999999998E-2</c:v>
                </c:pt>
                <c:pt idx="36566">
                  <c:v>5.5358400000000002E-2</c:v>
                </c:pt>
                <c:pt idx="36567">
                  <c:v>5.5993300000000003E-2</c:v>
                </c:pt>
                <c:pt idx="36568">
                  <c:v>5.6617899999999999E-2</c:v>
                </c:pt>
                <c:pt idx="36569">
                  <c:v>5.7231499999999998E-2</c:v>
                </c:pt>
                <c:pt idx="36570">
                  <c:v>5.7833799999999998E-2</c:v>
                </c:pt>
                <c:pt idx="36571">
                  <c:v>5.8424299999999998E-2</c:v>
                </c:pt>
                <c:pt idx="36572">
                  <c:v>5.9002699999999998E-2</c:v>
                </c:pt>
                <c:pt idx="36573">
                  <c:v>5.9568099999999999E-2</c:v>
                </c:pt>
                <c:pt idx="36574">
                  <c:v>6.012E-2</c:v>
                </c:pt>
                <c:pt idx="36575">
                  <c:v>6.0658200000000002E-2</c:v>
                </c:pt>
                <c:pt idx="36576">
                  <c:v>6.11832E-2</c:v>
                </c:pt>
                <c:pt idx="36577">
                  <c:v>6.1695199999999999E-2</c:v>
                </c:pt>
                <c:pt idx="36578">
                  <c:v>6.2194800000000001E-2</c:v>
                </c:pt>
                <c:pt idx="36579">
                  <c:v>6.2682699999999994E-2</c:v>
                </c:pt>
                <c:pt idx="36580">
                  <c:v>6.31602E-2</c:v>
                </c:pt>
                <c:pt idx="36581">
                  <c:v>6.3629099999999994E-2</c:v>
                </c:pt>
                <c:pt idx="36582">
                  <c:v>6.4091099999999998E-2</c:v>
                </c:pt>
                <c:pt idx="36583">
                  <c:v>6.4546199999999998E-2</c:v>
                </c:pt>
                <c:pt idx="36584">
                  <c:v>6.4993499999999996E-2</c:v>
                </c:pt>
                <c:pt idx="36585">
                  <c:v>6.5431600000000006E-2</c:v>
                </c:pt>
                <c:pt idx="36586">
                  <c:v>6.5860500000000002E-2</c:v>
                </c:pt>
                <c:pt idx="36587">
                  <c:v>6.6281499999999993E-2</c:v>
                </c:pt>
                <c:pt idx="36588">
                  <c:v>6.6696099999999994E-2</c:v>
                </c:pt>
                <c:pt idx="36589">
                  <c:v>6.7106299999999994E-2</c:v>
                </c:pt>
                <c:pt idx="36590">
                  <c:v>6.7515500000000006E-2</c:v>
                </c:pt>
                <c:pt idx="36591">
                  <c:v>6.7926399999999998E-2</c:v>
                </c:pt>
                <c:pt idx="36592">
                  <c:v>6.8340300000000007E-2</c:v>
                </c:pt>
                <c:pt idx="36593">
                  <c:v>6.8756200000000003E-2</c:v>
                </c:pt>
                <c:pt idx="36594">
                  <c:v>6.9173799999999994E-2</c:v>
                </c:pt>
                <c:pt idx="36595">
                  <c:v>6.9594900000000001E-2</c:v>
                </c:pt>
                <c:pt idx="36596">
                  <c:v>7.0022399999999999E-2</c:v>
                </c:pt>
                <c:pt idx="36597">
                  <c:v>7.0457199999999998E-2</c:v>
                </c:pt>
                <c:pt idx="36598">
                  <c:v>7.0898699999999995E-2</c:v>
                </c:pt>
                <c:pt idx="36599">
                  <c:v>7.1346599999999996E-2</c:v>
                </c:pt>
                <c:pt idx="36600">
                  <c:v>7.1801799999999999E-2</c:v>
                </c:pt>
                <c:pt idx="36601">
                  <c:v>7.2266300000000006E-2</c:v>
                </c:pt>
                <c:pt idx="36602">
                  <c:v>7.2741600000000003E-2</c:v>
                </c:pt>
                <c:pt idx="36603">
                  <c:v>7.3229000000000002E-2</c:v>
                </c:pt>
                <c:pt idx="36604">
                  <c:v>7.3729799999999998E-2</c:v>
                </c:pt>
                <c:pt idx="36605">
                  <c:v>7.4245699999999998E-2</c:v>
                </c:pt>
                <c:pt idx="36606">
                  <c:v>7.4778300000000006E-2</c:v>
                </c:pt>
                <c:pt idx="36607">
                  <c:v>7.5328300000000001E-2</c:v>
                </c:pt>
                <c:pt idx="36608">
                  <c:v>7.5895099999999993E-2</c:v>
                </c:pt>
                <c:pt idx="36609">
                  <c:v>7.6477799999999999E-2</c:v>
                </c:pt>
                <c:pt idx="36610">
                  <c:v>7.7077000000000007E-2</c:v>
                </c:pt>
                <c:pt idx="36611">
                  <c:v>7.7694899999999997E-2</c:v>
                </c:pt>
                <c:pt idx="36612">
                  <c:v>7.8333899999999998E-2</c:v>
                </c:pt>
                <c:pt idx="36613">
                  <c:v>7.8995200000000002E-2</c:v>
                </c:pt>
                <c:pt idx="36614">
                  <c:v>7.9678600000000002E-2</c:v>
                </c:pt>
                <c:pt idx="36615">
                  <c:v>8.0382899999999993E-2</c:v>
                </c:pt>
                <c:pt idx="36616">
                  <c:v>8.1107499999999999E-2</c:v>
                </c:pt>
                <c:pt idx="36617">
                  <c:v>8.1852800000000003E-2</c:v>
                </c:pt>
                <c:pt idx="36618">
                  <c:v>8.2617800000000005E-2</c:v>
                </c:pt>
                <c:pt idx="36619">
                  <c:v>8.3400100000000005E-2</c:v>
                </c:pt>
                <c:pt idx="36620">
                  <c:v>8.4197900000000006E-2</c:v>
                </c:pt>
                <c:pt idx="36621">
                  <c:v>8.5009100000000004E-2</c:v>
                </c:pt>
                <c:pt idx="36622">
                  <c:v>8.5830699999999996E-2</c:v>
                </c:pt>
                <c:pt idx="36623">
                  <c:v>8.6660899999999999E-2</c:v>
                </c:pt>
                <c:pt idx="36624">
                  <c:v>8.7501399999999993E-2</c:v>
                </c:pt>
                <c:pt idx="36625">
                  <c:v>8.8354100000000005E-2</c:v>
                </c:pt>
                <c:pt idx="36626">
                  <c:v>8.92183E-2</c:v>
                </c:pt>
                <c:pt idx="36627">
                  <c:v>9.0091900000000003E-2</c:v>
                </c:pt>
                <c:pt idx="36628">
                  <c:v>9.0973600000000002E-2</c:v>
                </c:pt>
                <c:pt idx="36629">
                  <c:v>9.1864000000000001E-2</c:v>
                </c:pt>
                <c:pt idx="36630">
                  <c:v>9.2763499999999999E-2</c:v>
                </c:pt>
                <c:pt idx="36631">
                  <c:v>9.3671500000000005E-2</c:v>
                </c:pt>
                <c:pt idx="36632">
                  <c:v>9.4586400000000001E-2</c:v>
                </c:pt>
                <c:pt idx="36633">
                  <c:v>9.5506900000000006E-2</c:v>
                </c:pt>
                <c:pt idx="36634">
                  <c:v>9.6432000000000004E-2</c:v>
                </c:pt>
                <c:pt idx="36635">
                  <c:v>9.7360600000000005E-2</c:v>
                </c:pt>
                <c:pt idx="36636">
                  <c:v>9.8291500000000004E-2</c:v>
                </c:pt>
                <c:pt idx="36637">
                  <c:v>9.9223400000000003E-2</c:v>
                </c:pt>
                <c:pt idx="36638">
                  <c:v>0.100156</c:v>
                </c:pt>
                <c:pt idx="36639">
                  <c:v>0.101091</c:v>
                </c:pt>
                <c:pt idx="36640">
                  <c:v>0.10202600000000001</c:v>
                </c:pt>
                <c:pt idx="36641">
                  <c:v>0.102961</c:v>
                </c:pt>
                <c:pt idx="36642">
                  <c:v>0.103893</c:v>
                </c:pt>
                <c:pt idx="36643">
                  <c:v>0.104826</c:v>
                </c:pt>
                <c:pt idx="36644">
                  <c:v>0.105757</c:v>
                </c:pt>
                <c:pt idx="36645">
                  <c:v>0.106685</c:v>
                </c:pt>
                <c:pt idx="36646">
                  <c:v>0.107609</c:v>
                </c:pt>
                <c:pt idx="36647">
                  <c:v>0.108525</c:v>
                </c:pt>
                <c:pt idx="36648">
                  <c:v>0.109435</c:v>
                </c:pt>
                <c:pt idx="36649">
                  <c:v>0.11033800000000001</c:v>
                </c:pt>
                <c:pt idx="36650">
                  <c:v>0.111231</c:v>
                </c:pt>
                <c:pt idx="36651">
                  <c:v>0.112111</c:v>
                </c:pt>
                <c:pt idx="36652">
                  <c:v>0.11297599999999999</c:v>
                </c:pt>
                <c:pt idx="36653">
                  <c:v>0.113826</c:v>
                </c:pt>
                <c:pt idx="36654">
                  <c:v>0.114661</c:v>
                </c:pt>
                <c:pt idx="36655">
                  <c:v>0.115481</c:v>
                </c:pt>
                <c:pt idx="36656">
                  <c:v>0.116285</c:v>
                </c:pt>
                <c:pt idx="36657">
                  <c:v>0.117073</c:v>
                </c:pt>
                <c:pt idx="36658">
                  <c:v>0.11784600000000001</c:v>
                </c:pt>
                <c:pt idx="36659">
                  <c:v>0.118601</c:v>
                </c:pt>
                <c:pt idx="36660">
                  <c:v>0.11933199999999999</c:v>
                </c:pt>
                <c:pt idx="36661">
                  <c:v>0.120035</c:v>
                </c:pt>
                <c:pt idx="36662">
                  <c:v>0.120716</c:v>
                </c:pt>
                <c:pt idx="36663">
                  <c:v>0.121379</c:v>
                </c:pt>
                <c:pt idx="36664">
                  <c:v>0.12202399999999999</c:v>
                </c:pt>
                <c:pt idx="36665">
                  <c:v>0.12265</c:v>
                </c:pt>
                <c:pt idx="36666">
                  <c:v>0.12325700000000001</c:v>
                </c:pt>
                <c:pt idx="36667">
                  <c:v>0.12384100000000001</c:v>
                </c:pt>
                <c:pt idx="36668">
                  <c:v>0.124402</c:v>
                </c:pt>
                <c:pt idx="36669">
                  <c:v>0.12493700000000001</c:v>
                </c:pt>
                <c:pt idx="36670">
                  <c:v>0.125447</c:v>
                </c:pt>
                <c:pt idx="36671">
                  <c:v>0.12593099999999999</c:v>
                </c:pt>
                <c:pt idx="36672">
                  <c:v>0.126386</c:v>
                </c:pt>
                <c:pt idx="36673">
                  <c:v>0.12681400000000001</c:v>
                </c:pt>
                <c:pt idx="36674">
                  <c:v>0.12721399999999999</c:v>
                </c:pt>
                <c:pt idx="36675">
                  <c:v>0.127585</c:v>
                </c:pt>
                <c:pt idx="36676">
                  <c:v>0.12792600000000001</c:v>
                </c:pt>
                <c:pt idx="36677">
                  <c:v>0.12823200000000001</c:v>
                </c:pt>
                <c:pt idx="36678">
                  <c:v>0.12850300000000001</c:v>
                </c:pt>
                <c:pt idx="36679">
                  <c:v>0.12873599999999999</c:v>
                </c:pt>
                <c:pt idx="36680">
                  <c:v>0.12893099999999999</c:v>
                </c:pt>
                <c:pt idx="36681">
                  <c:v>0.12908900000000001</c:v>
                </c:pt>
                <c:pt idx="36682">
                  <c:v>0.12920999999999999</c:v>
                </c:pt>
                <c:pt idx="36683">
                  <c:v>0.12929299999999999</c:v>
                </c:pt>
                <c:pt idx="36684">
                  <c:v>0.12933600000000001</c:v>
                </c:pt>
                <c:pt idx="36685">
                  <c:v>0.12933800000000001</c:v>
                </c:pt>
                <c:pt idx="36686">
                  <c:v>0.1293</c:v>
                </c:pt>
                <c:pt idx="36687">
                  <c:v>0.129223</c:v>
                </c:pt>
                <c:pt idx="36688">
                  <c:v>0.129104</c:v>
                </c:pt>
                <c:pt idx="36689">
                  <c:v>0.128941</c:v>
                </c:pt>
                <c:pt idx="36690">
                  <c:v>0.12873000000000001</c:v>
                </c:pt>
                <c:pt idx="36691">
                  <c:v>0.128471</c:v>
                </c:pt>
                <c:pt idx="36692">
                  <c:v>0.128163</c:v>
                </c:pt>
                <c:pt idx="36693">
                  <c:v>0.127806</c:v>
                </c:pt>
                <c:pt idx="36694">
                  <c:v>0.12740000000000001</c:v>
                </c:pt>
                <c:pt idx="36695">
                  <c:v>0.126943</c:v>
                </c:pt>
                <c:pt idx="36696">
                  <c:v>0.12643399999999999</c:v>
                </c:pt>
                <c:pt idx="36697">
                  <c:v>0.12587100000000001</c:v>
                </c:pt>
                <c:pt idx="36698">
                  <c:v>0.12525500000000001</c:v>
                </c:pt>
                <c:pt idx="36699">
                  <c:v>0.124587</c:v>
                </c:pt>
                <c:pt idx="36700">
                  <c:v>0.12386800000000001</c:v>
                </c:pt>
                <c:pt idx="36701">
                  <c:v>0.123095</c:v>
                </c:pt>
                <c:pt idx="36702">
                  <c:v>0.122268</c:v>
                </c:pt>
                <c:pt idx="36703">
                  <c:v>0.12138599999999999</c:v>
                </c:pt>
                <c:pt idx="36704">
                  <c:v>0.120449</c:v>
                </c:pt>
                <c:pt idx="36705">
                  <c:v>0.11945699999999999</c:v>
                </c:pt>
                <c:pt idx="36706">
                  <c:v>0.118413</c:v>
                </c:pt>
                <c:pt idx="36707">
                  <c:v>0.117323</c:v>
                </c:pt>
                <c:pt idx="36708">
                  <c:v>0.116189</c:v>
                </c:pt>
                <c:pt idx="36709">
                  <c:v>0.115006</c:v>
                </c:pt>
                <c:pt idx="36710">
                  <c:v>0.113771</c:v>
                </c:pt>
                <c:pt idx="36711">
                  <c:v>0.112482</c:v>
                </c:pt>
                <c:pt idx="36712">
                  <c:v>0.11114</c:v>
                </c:pt>
                <c:pt idx="36713">
                  <c:v>0.10974200000000001</c:v>
                </c:pt>
                <c:pt idx="36714">
                  <c:v>0.108288</c:v>
                </c:pt>
                <c:pt idx="36715">
                  <c:v>0.106778</c:v>
                </c:pt>
                <c:pt idx="36716">
                  <c:v>0.105215</c:v>
                </c:pt>
                <c:pt idx="36717">
                  <c:v>0.103598</c:v>
                </c:pt>
                <c:pt idx="36718">
                  <c:v>0.101928</c:v>
                </c:pt>
                <c:pt idx="36719">
                  <c:v>0.100204</c:v>
                </c:pt>
                <c:pt idx="36720">
                  <c:v>9.8424800000000007E-2</c:v>
                </c:pt>
                <c:pt idx="36721">
                  <c:v>9.6585699999999997E-2</c:v>
                </c:pt>
                <c:pt idx="36722">
                  <c:v>9.4681199999999993E-2</c:v>
                </c:pt>
                <c:pt idx="36723">
                  <c:v>9.2706899999999995E-2</c:v>
                </c:pt>
                <c:pt idx="36724">
                  <c:v>9.0663300000000002E-2</c:v>
                </c:pt>
                <c:pt idx="36725">
                  <c:v>8.8553800000000002E-2</c:v>
                </c:pt>
                <c:pt idx="36726">
                  <c:v>8.6381399999999997E-2</c:v>
                </c:pt>
                <c:pt idx="36727">
                  <c:v>8.4148399999999998E-2</c:v>
                </c:pt>
                <c:pt idx="36728">
                  <c:v>8.1857700000000005E-2</c:v>
                </c:pt>
                <c:pt idx="36729">
                  <c:v>7.9511899999999996E-2</c:v>
                </c:pt>
                <c:pt idx="36730">
                  <c:v>7.7112700000000006E-2</c:v>
                </c:pt>
                <c:pt idx="36731">
                  <c:v>7.4659699999999996E-2</c:v>
                </c:pt>
                <c:pt idx="36732">
                  <c:v>7.2152999999999995E-2</c:v>
                </c:pt>
                <c:pt idx="36733">
                  <c:v>6.9592799999999996E-2</c:v>
                </c:pt>
                <c:pt idx="36734">
                  <c:v>6.6977700000000001E-2</c:v>
                </c:pt>
                <c:pt idx="36735">
                  <c:v>6.4306000000000002E-2</c:v>
                </c:pt>
                <c:pt idx="36736">
                  <c:v>6.1575900000000003E-2</c:v>
                </c:pt>
                <c:pt idx="36737">
                  <c:v>5.8786199999999997E-2</c:v>
                </c:pt>
                <c:pt idx="36738">
                  <c:v>5.5939099999999999E-2</c:v>
                </c:pt>
                <c:pt idx="36739">
                  <c:v>5.3039599999999999E-2</c:v>
                </c:pt>
                <c:pt idx="36740">
                  <c:v>5.0090500000000003E-2</c:v>
                </c:pt>
                <c:pt idx="36741">
                  <c:v>4.7091800000000003E-2</c:v>
                </c:pt>
                <c:pt idx="36742">
                  <c:v>4.4043800000000001E-2</c:v>
                </c:pt>
                <c:pt idx="36743">
                  <c:v>4.0948999999999999E-2</c:v>
                </c:pt>
                <c:pt idx="36744">
                  <c:v>3.7809700000000002E-2</c:v>
                </c:pt>
                <c:pt idx="36745">
                  <c:v>3.4627199999999997E-2</c:v>
                </c:pt>
                <c:pt idx="36746">
                  <c:v>3.1404099999999997E-2</c:v>
                </c:pt>
                <c:pt idx="36747">
                  <c:v>2.81438E-2</c:v>
                </c:pt>
                <c:pt idx="36748">
                  <c:v>2.4849199999999998E-2</c:v>
                </c:pt>
                <c:pt idx="36749">
                  <c:v>2.1520999999999998E-2</c:v>
                </c:pt>
                <c:pt idx="36750">
                  <c:v>1.8160900000000001E-2</c:v>
                </c:pt>
                <c:pt idx="36751">
                  <c:v>1.47724E-2</c:v>
                </c:pt>
                <c:pt idx="36752">
                  <c:v>1.13575E-2</c:v>
                </c:pt>
                <c:pt idx="36753" formatCode="0.00E+00">
                  <c:v>7.9162899999999994E-3</c:v>
                </c:pt>
                <c:pt idx="36754" formatCode="0.00E+00">
                  <c:v>4.4518500000000003E-3</c:v>
                </c:pt>
                <c:pt idx="36755" formatCode="0.00E+00">
                  <c:v>9.7023499999999996E-4</c:v>
                </c:pt>
                <c:pt idx="36756" formatCode="0.00E+00">
                  <c:v>-2.5238700000000001E-3</c:v>
                </c:pt>
                <c:pt idx="36757" formatCode="0.00E+00">
                  <c:v>-6.0273000000000002E-3</c:v>
                </c:pt>
                <c:pt idx="36758" formatCode="0.00E+00">
                  <c:v>-9.5362099999999998E-3</c:v>
                </c:pt>
                <c:pt idx="36759">
                  <c:v>-1.3047100000000001E-2</c:v>
                </c:pt>
                <c:pt idx="36760">
                  <c:v>-1.6557700000000002E-2</c:v>
                </c:pt>
                <c:pt idx="36761">
                  <c:v>-2.0066199999999999E-2</c:v>
                </c:pt>
                <c:pt idx="36762">
                  <c:v>-2.3570799999999999E-2</c:v>
                </c:pt>
                <c:pt idx="36763">
                  <c:v>-2.7069900000000001E-2</c:v>
                </c:pt>
                <c:pt idx="36764">
                  <c:v>-3.05635E-2</c:v>
                </c:pt>
                <c:pt idx="36765">
                  <c:v>-3.40518E-2</c:v>
                </c:pt>
                <c:pt idx="36766">
                  <c:v>-3.75336E-2</c:v>
                </c:pt>
                <c:pt idx="36767">
                  <c:v>-4.10067E-2</c:v>
                </c:pt>
                <c:pt idx="36768">
                  <c:v>-4.44692E-2</c:v>
                </c:pt>
                <c:pt idx="36769">
                  <c:v>-4.7919200000000002E-2</c:v>
                </c:pt>
                <c:pt idx="36770">
                  <c:v>-5.1355199999999997E-2</c:v>
                </c:pt>
                <c:pt idx="36771">
                  <c:v>-5.4776400000000003E-2</c:v>
                </c:pt>
                <c:pt idx="36772">
                  <c:v>-5.8179799999999997E-2</c:v>
                </c:pt>
                <c:pt idx="36773">
                  <c:v>-6.1560499999999997E-2</c:v>
                </c:pt>
                <c:pt idx="36774">
                  <c:v>-6.4916000000000001E-2</c:v>
                </c:pt>
                <c:pt idx="36775">
                  <c:v>-6.8246899999999999E-2</c:v>
                </c:pt>
                <c:pt idx="36776">
                  <c:v>-7.1553000000000005E-2</c:v>
                </c:pt>
                <c:pt idx="36777">
                  <c:v>-7.4829900000000005E-2</c:v>
                </c:pt>
                <c:pt idx="36778">
                  <c:v>-7.8071100000000004E-2</c:v>
                </c:pt>
                <c:pt idx="36779">
                  <c:v>-8.1270499999999996E-2</c:v>
                </c:pt>
                <c:pt idx="36780">
                  <c:v>-8.4423700000000004E-2</c:v>
                </c:pt>
                <c:pt idx="36781">
                  <c:v>-8.7528400000000006E-2</c:v>
                </c:pt>
                <c:pt idx="36782">
                  <c:v>-9.0582999999999997E-2</c:v>
                </c:pt>
                <c:pt idx="36783">
                  <c:v>-9.3585699999999994E-2</c:v>
                </c:pt>
                <c:pt idx="36784">
                  <c:v>-9.6533900000000006E-2</c:v>
                </c:pt>
                <c:pt idx="36785">
                  <c:v>-9.9428900000000001E-2</c:v>
                </c:pt>
                <c:pt idx="36786">
                  <c:v>-0.102275</c:v>
                </c:pt>
                <c:pt idx="36787">
                  <c:v>-0.105074</c:v>
                </c:pt>
                <c:pt idx="36788">
                  <c:v>-0.107824</c:v>
                </c:pt>
                <c:pt idx="36789">
                  <c:v>-0.110525</c:v>
                </c:pt>
                <c:pt idx="36790">
                  <c:v>-0.113177</c:v>
                </c:pt>
                <c:pt idx="36791">
                  <c:v>-0.115781</c:v>
                </c:pt>
                <c:pt idx="36792">
                  <c:v>-0.118335</c:v>
                </c:pt>
                <c:pt idx="36793">
                  <c:v>-0.120839</c:v>
                </c:pt>
                <c:pt idx="36794">
                  <c:v>-0.123294</c:v>
                </c:pt>
                <c:pt idx="36795">
                  <c:v>-0.12570100000000001</c:v>
                </c:pt>
                <c:pt idx="36796">
                  <c:v>-0.12806200000000001</c:v>
                </c:pt>
                <c:pt idx="36797">
                  <c:v>-0.130381</c:v>
                </c:pt>
                <c:pt idx="36798">
                  <c:v>-0.13266</c:v>
                </c:pt>
                <c:pt idx="36799">
                  <c:v>-0.13489899999999999</c:v>
                </c:pt>
                <c:pt idx="36800">
                  <c:v>-0.13709499999999999</c:v>
                </c:pt>
                <c:pt idx="36801">
                  <c:v>-0.13925000000000001</c:v>
                </c:pt>
                <c:pt idx="36802">
                  <c:v>-0.14136399999999999</c:v>
                </c:pt>
                <c:pt idx="36803">
                  <c:v>-0.14343700000000001</c:v>
                </c:pt>
                <c:pt idx="36804">
                  <c:v>-0.14546899999999999</c:v>
                </c:pt>
                <c:pt idx="36805">
                  <c:v>-0.14745800000000001</c:v>
                </c:pt>
                <c:pt idx="36806">
                  <c:v>-0.149399</c:v>
                </c:pt>
                <c:pt idx="36807">
                  <c:v>-0.151285</c:v>
                </c:pt>
                <c:pt idx="36808">
                  <c:v>-0.153114</c:v>
                </c:pt>
                <c:pt idx="36809">
                  <c:v>-0.154889</c:v>
                </c:pt>
                <c:pt idx="36810">
                  <c:v>-0.156612</c:v>
                </c:pt>
                <c:pt idx="36811">
                  <c:v>-0.15828100000000001</c:v>
                </c:pt>
                <c:pt idx="36812">
                  <c:v>-0.15989500000000001</c:v>
                </c:pt>
                <c:pt idx="36813">
                  <c:v>-0.16145399999999999</c:v>
                </c:pt>
                <c:pt idx="36814">
                  <c:v>-0.16295899999999999</c:v>
                </c:pt>
                <c:pt idx="36815">
                  <c:v>-0.16441</c:v>
                </c:pt>
                <c:pt idx="36816">
                  <c:v>-0.16580900000000001</c:v>
                </c:pt>
                <c:pt idx="36817">
                  <c:v>-0.167156</c:v>
                </c:pt>
                <c:pt idx="36818">
                  <c:v>-0.16845399999999999</c:v>
                </c:pt>
                <c:pt idx="36819">
                  <c:v>-0.16970399999999999</c:v>
                </c:pt>
                <c:pt idx="36820">
                  <c:v>-0.170907</c:v>
                </c:pt>
                <c:pt idx="36821">
                  <c:v>-0.17206399999999999</c:v>
                </c:pt>
                <c:pt idx="36822">
                  <c:v>-0.173175</c:v>
                </c:pt>
                <c:pt idx="36823">
                  <c:v>-0.174236</c:v>
                </c:pt>
                <c:pt idx="36824">
                  <c:v>-0.17524400000000001</c:v>
                </c:pt>
                <c:pt idx="36825">
                  <c:v>-0.17619699999999999</c:v>
                </c:pt>
                <c:pt idx="36826">
                  <c:v>-0.17709800000000001</c:v>
                </c:pt>
                <c:pt idx="36827">
                  <c:v>-0.177951</c:v>
                </c:pt>
                <c:pt idx="36828">
                  <c:v>-0.178757</c:v>
                </c:pt>
                <c:pt idx="36829">
                  <c:v>-0.179509</c:v>
                </c:pt>
                <c:pt idx="36830">
                  <c:v>-0.180201</c:v>
                </c:pt>
                <c:pt idx="36831">
                  <c:v>-0.18082999999999999</c:v>
                </c:pt>
                <c:pt idx="36832">
                  <c:v>-0.181395</c:v>
                </c:pt>
                <c:pt idx="36833">
                  <c:v>-0.18190000000000001</c:v>
                </c:pt>
                <c:pt idx="36834">
                  <c:v>-0.18234500000000001</c:v>
                </c:pt>
                <c:pt idx="36835">
                  <c:v>-0.18273400000000001</c:v>
                </c:pt>
                <c:pt idx="36836">
                  <c:v>-0.18306700000000001</c:v>
                </c:pt>
                <c:pt idx="36837">
                  <c:v>-0.183342</c:v>
                </c:pt>
                <c:pt idx="36838">
                  <c:v>-0.183556</c:v>
                </c:pt>
                <c:pt idx="36839">
                  <c:v>-0.18371000000000001</c:v>
                </c:pt>
                <c:pt idx="36840">
                  <c:v>-0.18380299999999999</c:v>
                </c:pt>
                <c:pt idx="36841">
                  <c:v>-0.183837</c:v>
                </c:pt>
                <c:pt idx="36842">
                  <c:v>-0.183813</c:v>
                </c:pt>
                <c:pt idx="36843">
                  <c:v>-0.18373400000000001</c:v>
                </c:pt>
                <c:pt idx="36844">
                  <c:v>-0.18359900000000001</c:v>
                </c:pt>
                <c:pt idx="36845">
                  <c:v>-0.18340899999999999</c:v>
                </c:pt>
                <c:pt idx="36846">
                  <c:v>-0.18316499999999999</c:v>
                </c:pt>
                <c:pt idx="36847">
                  <c:v>-0.18285999999999999</c:v>
                </c:pt>
                <c:pt idx="36848">
                  <c:v>-0.18249299999999999</c:v>
                </c:pt>
                <c:pt idx="36849">
                  <c:v>-0.182059</c:v>
                </c:pt>
                <c:pt idx="36850">
                  <c:v>-0.18156</c:v>
                </c:pt>
                <c:pt idx="36851">
                  <c:v>-0.18099299999999999</c:v>
                </c:pt>
                <c:pt idx="36852">
                  <c:v>-0.18036099999999999</c:v>
                </c:pt>
                <c:pt idx="36853">
                  <c:v>-0.17966399999999999</c:v>
                </c:pt>
                <c:pt idx="36854">
                  <c:v>-0.178901</c:v>
                </c:pt>
                <c:pt idx="36855">
                  <c:v>-0.17807000000000001</c:v>
                </c:pt>
                <c:pt idx="36856">
                  <c:v>-0.177173</c:v>
                </c:pt>
                <c:pt idx="36857">
                  <c:v>-0.17621700000000001</c:v>
                </c:pt>
                <c:pt idx="36858">
                  <c:v>-0.175203</c:v>
                </c:pt>
                <c:pt idx="36859">
                  <c:v>-0.17413400000000001</c:v>
                </c:pt>
                <c:pt idx="36860">
                  <c:v>-0.173008</c:v>
                </c:pt>
                <c:pt idx="36861">
                  <c:v>-0.17182600000000001</c:v>
                </c:pt>
                <c:pt idx="36862">
                  <c:v>-0.17058599999999999</c:v>
                </c:pt>
                <c:pt idx="36863">
                  <c:v>-0.16928799999999999</c:v>
                </c:pt>
                <c:pt idx="36864">
                  <c:v>-0.167931</c:v>
                </c:pt>
                <c:pt idx="36865">
                  <c:v>-0.166518</c:v>
                </c:pt>
                <c:pt idx="36866">
                  <c:v>-0.165049</c:v>
                </c:pt>
                <c:pt idx="36867">
                  <c:v>-0.163526</c:v>
                </c:pt>
                <c:pt idx="36868">
                  <c:v>-0.16194700000000001</c:v>
                </c:pt>
                <c:pt idx="36869">
                  <c:v>-0.16031000000000001</c:v>
                </c:pt>
                <c:pt idx="36870">
                  <c:v>-0.15861600000000001</c:v>
                </c:pt>
                <c:pt idx="36871">
                  <c:v>-0.156865</c:v>
                </c:pt>
                <c:pt idx="36872">
                  <c:v>-0.155055</c:v>
                </c:pt>
                <c:pt idx="36873">
                  <c:v>-0.15318499999999999</c:v>
                </c:pt>
                <c:pt idx="36874">
                  <c:v>-0.151258</c:v>
                </c:pt>
                <c:pt idx="36875">
                  <c:v>-0.149283</c:v>
                </c:pt>
                <c:pt idx="36876">
                  <c:v>-0.14726500000000001</c:v>
                </c:pt>
                <c:pt idx="36877">
                  <c:v>-0.145204</c:v>
                </c:pt>
                <c:pt idx="36878">
                  <c:v>-0.14310200000000001</c:v>
                </c:pt>
                <c:pt idx="36879">
                  <c:v>-0.140958</c:v>
                </c:pt>
                <c:pt idx="36880">
                  <c:v>-0.13877200000000001</c:v>
                </c:pt>
                <c:pt idx="36881">
                  <c:v>-0.136546</c:v>
                </c:pt>
                <c:pt idx="36882">
                  <c:v>-0.13427800000000001</c:v>
                </c:pt>
                <c:pt idx="36883">
                  <c:v>-0.131969</c:v>
                </c:pt>
                <c:pt idx="36884">
                  <c:v>-0.12961600000000001</c:v>
                </c:pt>
                <c:pt idx="36885">
                  <c:v>-0.127224</c:v>
                </c:pt>
                <c:pt idx="36886">
                  <c:v>-0.124803</c:v>
                </c:pt>
                <c:pt idx="36887">
                  <c:v>-0.122362</c:v>
                </c:pt>
                <c:pt idx="36888">
                  <c:v>-0.119905</c:v>
                </c:pt>
                <c:pt idx="36889">
                  <c:v>-0.117433</c:v>
                </c:pt>
                <c:pt idx="36890">
                  <c:v>-0.11494600000000001</c:v>
                </c:pt>
                <c:pt idx="36891">
                  <c:v>-0.112445</c:v>
                </c:pt>
                <c:pt idx="36892">
                  <c:v>-0.10993</c:v>
                </c:pt>
                <c:pt idx="36893">
                  <c:v>-0.107404</c:v>
                </c:pt>
                <c:pt idx="36894">
                  <c:v>-0.104874</c:v>
                </c:pt>
                <c:pt idx="36895">
                  <c:v>-0.10234699999999999</c:v>
                </c:pt>
                <c:pt idx="36896">
                  <c:v>-9.9825399999999995E-2</c:v>
                </c:pt>
                <c:pt idx="36897">
                  <c:v>-9.7311599999999998E-2</c:v>
                </c:pt>
                <c:pt idx="36898">
                  <c:v>-9.4804700000000006E-2</c:v>
                </c:pt>
                <c:pt idx="36899">
                  <c:v>-9.2303999999999997E-2</c:v>
                </c:pt>
                <c:pt idx="36900">
                  <c:v>-8.9815000000000006E-2</c:v>
                </c:pt>
                <c:pt idx="36901">
                  <c:v>-8.7348400000000007E-2</c:v>
                </c:pt>
                <c:pt idx="36902">
                  <c:v>-8.4914299999999998E-2</c:v>
                </c:pt>
                <c:pt idx="36903">
                  <c:v>-8.25206E-2</c:v>
                </c:pt>
                <c:pt idx="36904">
                  <c:v>-8.0172800000000002E-2</c:v>
                </c:pt>
                <c:pt idx="36905">
                  <c:v>-7.7875200000000006E-2</c:v>
                </c:pt>
                <c:pt idx="36906">
                  <c:v>-7.5629299999999997E-2</c:v>
                </c:pt>
                <c:pt idx="36907">
                  <c:v>-7.3436000000000001E-2</c:v>
                </c:pt>
                <c:pt idx="36908">
                  <c:v>-7.1300500000000003E-2</c:v>
                </c:pt>
                <c:pt idx="36909">
                  <c:v>-6.92305E-2</c:v>
                </c:pt>
                <c:pt idx="36910">
                  <c:v>-6.7230300000000007E-2</c:v>
                </c:pt>
                <c:pt idx="36911">
                  <c:v>-6.5300200000000003E-2</c:v>
                </c:pt>
                <c:pt idx="36912">
                  <c:v>-6.3443399999999997E-2</c:v>
                </c:pt>
                <c:pt idx="36913">
                  <c:v>-6.1666400000000003E-2</c:v>
                </c:pt>
                <c:pt idx="36914">
                  <c:v>-5.9971200000000002E-2</c:v>
                </c:pt>
                <c:pt idx="36915">
                  <c:v>-5.8355900000000002E-2</c:v>
                </c:pt>
                <c:pt idx="36916">
                  <c:v>-5.6820599999999999E-2</c:v>
                </c:pt>
                <c:pt idx="36917">
                  <c:v>-5.5369099999999997E-2</c:v>
                </c:pt>
                <c:pt idx="36918">
                  <c:v>-5.4006600000000002E-2</c:v>
                </c:pt>
                <c:pt idx="36919">
                  <c:v>-5.2737800000000001E-2</c:v>
                </c:pt>
                <c:pt idx="36920">
                  <c:v>-5.1564699999999998E-2</c:v>
                </c:pt>
                <c:pt idx="36921">
                  <c:v>-5.0488600000000002E-2</c:v>
                </c:pt>
                <c:pt idx="36922">
                  <c:v>-4.95127E-2</c:v>
                </c:pt>
                <c:pt idx="36923">
                  <c:v>-4.8640999999999997E-2</c:v>
                </c:pt>
                <c:pt idx="36924">
                  <c:v>-4.7875899999999999E-2</c:v>
                </c:pt>
                <c:pt idx="36925">
                  <c:v>-4.7219200000000003E-2</c:v>
                </c:pt>
                <c:pt idx="36926">
                  <c:v>-4.6673600000000003E-2</c:v>
                </c:pt>
                <c:pt idx="36927">
                  <c:v>-4.6242499999999999E-2</c:v>
                </c:pt>
                <c:pt idx="36928">
                  <c:v>-4.59274E-2</c:v>
                </c:pt>
                <c:pt idx="36929">
                  <c:v>-4.57271E-2</c:v>
                </c:pt>
                <c:pt idx="36930">
                  <c:v>-4.5641599999999997E-2</c:v>
                </c:pt>
                <c:pt idx="36931">
                  <c:v>-4.5671299999999998E-2</c:v>
                </c:pt>
                <c:pt idx="36932">
                  <c:v>-4.5816599999999999E-2</c:v>
                </c:pt>
                <c:pt idx="36933">
                  <c:v>-4.6080099999999999E-2</c:v>
                </c:pt>
                <c:pt idx="36934">
                  <c:v>-4.6464400000000003E-2</c:v>
                </c:pt>
                <c:pt idx="36935">
                  <c:v>-4.6970400000000002E-2</c:v>
                </c:pt>
                <c:pt idx="36936">
                  <c:v>-4.7599500000000003E-2</c:v>
                </c:pt>
                <c:pt idx="36937">
                  <c:v>-4.8357499999999998E-2</c:v>
                </c:pt>
                <c:pt idx="36938">
                  <c:v>-4.9251000000000003E-2</c:v>
                </c:pt>
                <c:pt idx="36939">
                  <c:v>-5.0280499999999999E-2</c:v>
                </c:pt>
                <c:pt idx="36940">
                  <c:v>-5.1445600000000001E-2</c:v>
                </c:pt>
                <c:pt idx="36941">
                  <c:v>-5.2751199999999998E-2</c:v>
                </c:pt>
                <c:pt idx="36942">
                  <c:v>-5.4202800000000002E-2</c:v>
                </c:pt>
                <c:pt idx="36943">
                  <c:v>-5.5799099999999997E-2</c:v>
                </c:pt>
                <c:pt idx="36944">
                  <c:v>-5.75354E-2</c:v>
                </c:pt>
                <c:pt idx="36945">
                  <c:v>-5.9413500000000001E-2</c:v>
                </c:pt>
                <c:pt idx="36946">
                  <c:v>-6.1440000000000002E-2</c:v>
                </c:pt>
                <c:pt idx="36947">
                  <c:v>-6.3615400000000003E-2</c:v>
                </c:pt>
                <c:pt idx="36948">
                  <c:v>-6.5933199999999997E-2</c:v>
                </c:pt>
                <c:pt idx="36949">
                  <c:v>-6.8384200000000006E-2</c:v>
                </c:pt>
                <c:pt idx="36950">
                  <c:v>-7.0959400000000006E-2</c:v>
                </c:pt>
                <c:pt idx="36951">
                  <c:v>-7.36512E-2</c:v>
                </c:pt>
                <c:pt idx="36952">
                  <c:v>-7.64595E-2</c:v>
                </c:pt>
                <c:pt idx="36953">
                  <c:v>-7.9391400000000001E-2</c:v>
                </c:pt>
                <c:pt idx="36954">
                  <c:v>-8.2452600000000001E-2</c:v>
                </c:pt>
                <c:pt idx="36955">
                  <c:v>-8.5640099999999997E-2</c:v>
                </c:pt>
                <c:pt idx="36956">
                  <c:v>-8.8946800000000006E-2</c:v>
                </c:pt>
                <c:pt idx="36957">
                  <c:v>-9.2365699999999995E-2</c:v>
                </c:pt>
                <c:pt idx="36958">
                  <c:v>-9.5892400000000003E-2</c:v>
                </c:pt>
                <c:pt idx="36959">
                  <c:v>-9.95259E-2</c:v>
                </c:pt>
                <c:pt idx="36960">
                  <c:v>-0.103265</c:v>
                </c:pt>
                <c:pt idx="36961">
                  <c:v>-0.10710699999999999</c:v>
                </c:pt>
                <c:pt idx="36962">
                  <c:v>-0.11104799999999999</c:v>
                </c:pt>
                <c:pt idx="36963">
                  <c:v>-0.115089</c:v>
                </c:pt>
                <c:pt idx="36964">
                  <c:v>-0.11923</c:v>
                </c:pt>
                <c:pt idx="36965">
                  <c:v>-0.123471</c:v>
                </c:pt>
                <c:pt idx="36966">
                  <c:v>-0.127808</c:v>
                </c:pt>
                <c:pt idx="36967">
                  <c:v>-0.13223199999999999</c:v>
                </c:pt>
                <c:pt idx="36968">
                  <c:v>-0.13672999999999999</c:v>
                </c:pt>
                <c:pt idx="36969">
                  <c:v>-0.14129900000000001</c:v>
                </c:pt>
                <c:pt idx="36970">
                  <c:v>-0.14593700000000001</c:v>
                </c:pt>
                <c:pt idx="36971">
                  <c:v>-0.150644</c:v>
                </c:pt>
                <c:pt idx="36972">
                  <c:v>-0.155414</c:v>
                </c:pt>
                <c:pt idx="36973">
                  <c:v>-0.16023999999999999</c:v>
                </c:pt>
                <c:pt idx="36974">
                  <c:v>-0.16511500000000001</c:v>
                </c:pt>
                <c:pt idx="36975">
                  <c:v>-0.17003299999999999</c:v>
                </c:pt>
                <c:pt idx="36976">
                  <c:v>-0.174985</c:v>
                </c:pt>
                <c:pt idx="36977">
                  <c:v>-0.17996200000000001</c:v>
                </c:pt>
                <c:pt idx="36978">
                  <c:v>-0.18495800000000001</c:v>
                </c:pt>
                <c:pt idx="36979">
                  <c:v>-0.18996299999999999</c:v>
                </c:pt>
                <c:pt idx="36980">
                  <c:v>-0.19497200000000001</c:v>
                </c:pt>
                <c:pt idx="36981">
                  <c:v>-0.19997899999999999</c:v>
                </c:pt>
                <c:pt idx="36982">
                  <c:v>-0.204982</c:v>
                </c:pt>
                <c:pt idx="36983">
                  <c:v>-0.209978</c:v>
                </c:pt>
                <c:pt idx="36984">
                  <c:v>-0.21495600000000001</c:v>
                </c:pt>
                <c:pt idx="36985">
                  <c:v>-0.21990299999999999</c:v>
                </c:pt>
                <c:pt idx="36986">
                  <c:v>-0.22481400000000001</c:v>
                </c:pt>
                <c:pt idx="36987">
                  <c:v>-0.229686</c:v>
                </c:pt>
                <c:pt idx="36988">
                  <c:v>-0.234513</c:v>
                </c:pt>
                <c:pt idx="36989">
                  <c:v>-0.239288</c:v>
                </c:pt>
                <c:pt idx="36990">
                  <c:v>-0.244008</c:v>
                </c:pt>
                <c:pt idx="36991">
                  <c:v>-0.24867</c:v>
                </c:pt>
                <c:pt idx="36992">
                  <c:v>-0.25326399999999999</c:v>
                </c:pt>
                <c:pt idx="36993">
                  <c:v>-0.25778400000000001</c:v>
                </c:pt>
                <c:pt idx="36994">
                  <c:v>-0.26222899999999999</c:v>
                </c:pt>
                <c:pt idx="36995">
                  <c:v>-0.266594</c:v>
                </c:pt>
                <c:pt idx="36996">
                  <c:v>-0.27087699999999998</c:v>
                </c:pt>
                <c:pt idx="36997">
                  <c:v>-0.27507399999999999</c:v>
                </c:pt>
                <c:pt idx="36998">
                  <c:v>-0.27918199999999999</c:v>
                </c:pt>
                <c:pt idx="36999">
                  <c:v>-0.28319499999999997</c:v>
                </c:pt>
                <c:pt idx="37000">
                  <c:v>-0.28710599999999997</c:v>
                </c:pt>
                <c:pt idx="37001">
                  <c:v>-0.29091</c:v>
                </c:pt>
                <c:pt idx="37002">
                  <c:v>-0.29460399999999998</c:v>
                </c:pt>
                <c:pt idx="37003">
                  <c:v>-0.29818899999999998</c:v>
                </c:pt>
                <c:pt idx="37004">
                  <c:v>-0.30166599999999999</c:v>
                </c:pt>
                <c:pt idx="37005">
                  <c:v>-0.305031</c:v>
                </c:pt>
                <c:pt idx="37006">
                  <c:v>-0.30828</c:v>
                </c:pt>
                <c:pt idx="37007">
                  <c:v>-0.31141000000000002</c:v>
                </c:pt>
                <c:pt idx="37008">
                  <c:v>-0.314417</c:v>
                </c:pt>
                <c:pt idx="37009">
                  <c:v>-0.317301</c:v>
                </c:pt>
                <c:pt idx="37010">
                  <c:v>-0.32005899999999998</c:v>
                </c:pt>
                <c:pt idx="37011">
                  <c:v>-0.322687</c:v>
                </c:pt>
                <c:pt idx="37012">
                  <c:v>-0.325179</c:v>
                </c:pt>
                <c:pt idx="37013">
                  <c:v>-0.32752900000000001</c:v>
                </c:pt>
                <c:pt idx="37014">
                  <c:v>-0.329739</c:v>
                </c:pt>
                <c:pt idx="37015">
                  <c:v>-0.33180999999999999</c:v>
                </c:pt>
                <c:pt idx="37016">
                  <c:v>-0.33374599999999999</c:v>
                </c:pt>
                <c:pt idx="37017">
                  <c:v>-0.33554400000000001</c:v>
                </c:pt>
                <c:pt idx="37018">
                  <c:v>-0.33720299999999997</c:v>
                </c:pt>
                <c:pt idx="37019">
                  <c:v>-0.33872099999999999</c:v>
                </c:pt>
                <c:pt idx="37020">
                  <c:v>-0.34010000000000001</c:v>
                </c:pt>
                <c:pt idx="37021">
                  <c:v>-0.34133799999999997</c:v>
                </c:pt>
                <c:pt idx="37022">
                  <c:v>-0.34244200000000002</c:v>
                </c:pt>
                <c:pt idx="37023">
                  <c:v>-0.34341500000000003</c:v>
                </c:pt>
                <c:pt idx="37024">
                  <c:v>-0.34426499999999999</c:v>
                </c:pt>
                <c:pt idx="37025">
                  <c:v>-0.34499299999999999</c:v>
                </c:pt>
                <c:pt idx="37026">
                  <c:v>-0.34559899999999999</c:v>
                </c:pt>
                <c:pt idx="37027">
                  <c:v>-0.34608299999999997</c:v>
                </c:pt>
                <c:pt idx="37028">
                  <c:v>-0.34644599999999998</c:v>
                </c:pt>
                <c:pt idx="37029">
                  <c:v>-0.34669</c:v>
                </c:pt>
                <c:pt idx="37030">
                  <c:v>-0.34682200000000002</c:v>
                </c:pt>
                <c:pt idx="37031">
                  <c:v>-0.34684399999999999</c:v>
                </c:pt>
                <c:pt idx="37032">
                  <c:v>-0.34675600000000001</c:v>
                </c:pt>
                <c:pt idx="37033">
                  <c:v>-0.34655900000000001</c:v>
                </c:pt>
                <c:pt idx="37034">
                  <c:v>-0.34625099999999998</c:v>
                </c:pt>
                <c:pt idx="37035">
                  <c:v>-0.345831</c:v>
                </c:pt>
                <c:pt idx="37036">
                  <c:v>-0.34529700000000002</c:v>
                </c:pt>
                <c:pt idx="37037">
                  <c:v>-0.34464899999999998</c:v>
                </c:pt>
                <c:pt idx="37038">
                  <c:v>-0.343891</c:v>
                </c:pt>
                <c:pt idx="37039">
                  <c:v>-0.343026</c:v>
                </c:pt>
                <c:pt idx="37040">
                  <c:v>-0.34205799999999997</c:v>
                </c:pt>
                <c:pt idx="37041">
                  <c:v>-0.34098800000000001</c:v>
                </c:pt>
                <c:pt idx="37042">
                  <c:v>-0.33982299999999999</c:v>
                </c:pt>
                <c:pt idx="37043">
                  <c:v>-0.33856900000000001</c:v>
                </c:pt>
                <c:pt idx="37044">
                  <c:v>-0.337229</c:v>
                </c:pt>
                <c:pt idx="37045">
                  <c:v>-0.335808</c:v>
                </c:pt>
                <c:pt idx="37046">
                  <c:v>-0.334314</c:v>
                </c:pt>
                <c:pt idx="37047">
                  <c:v>-0.33276099999999997</c:v>
                </c:pt>
                <c:pt idx="37048">
                  <c:v>-0.331154</c:v>
                </c:pt>
                <c:pt idx="37049">
                  <c:v>-0.32949699999999998</c:v>
                </c:pt>
                <c:pt idx="37050">
                  <c:v>-0.32779000000000003</c:v>
                </c:pt>
                <c:pt idx="37051">
                  <c:v>-0.32603799999999999</c:v>
                </c:pt>
                <c:pt idx="37052">
                  <c:v>-0.32424799999999998</c:v>
                </c:pt>
                <c:pt idx="37053">
                  <c:v>-0.32242900000000002</c:v>
                </c:pt>
                <c:pt idx="37054">
                  <c:v>-0.32059199999999999</c:v>
                </c:pt>
                <c:pt idx="37055">
                  <c:v>-0.31874400000000003</c:v>
                </c:pt>
                <c:pt idx="37056">
                  <c:v>-0.31689200000000001</c:v>
                </c:pt>
                <c:pt idx="37057">
                  <c:v>-0.31503500000000001</c:v>
                </c:pt>
                <c:pt idx="37058">
                  <c:v>-0.31317299999999998</c:v>
                </c:pt>
                <c:pt idx="37059">
                  <c:v>-0.31130400000000003</c:v>
                </c:pt>
                <c:pt idx="37060">
                  <c:v>-0.30943100000000001</c:v>
                </c:pt>
                <c:pt idx="37061">
                  <c:v>-0.30755399999999999</c:v>
                </c:pt>
                <c:pt idx="37062">
                  <c:v>-0.30567899999999998</c:v>
                </c:pt>
                <c:pt idx="37063">
                  <c:v>-0.30381399999999997</c:v>
                </c:pt>
                <c:pt idx="37064">
                  <c:v>-0.30196200000000001</c:v>
                </c:pt>
                <c:pt idx="37065">
                  <c:v>-0.300126</c:v>
                </c:pt>
                <c:pt idx="37066">
                  <c:v>-0.29830800000000002</c:v>
                </c:pt>
                <c:pt idx="37067">
                  <c:v>-0.29651499999999997</c:v>
                </c:pt>
                <c:pt idx="37068">
                  <c:v>-0.29475200000000001</c:v>
                </c:pt>
                <c:pt idx="37069">
                  <c:v>-0.29302099999999998</c:v>
                </c:pt>
                <c:pt idx="37070">
                  <c:v>-0.29132400000000003</c:v>
                </c:pt>
                <c:pt idx="37071">
                  <c:v>-0.28966500000000001</c:v>
                </c:pt>
                <c:pt idx="37072">
                  <c:v>-0.28804800000000003</c:v>
                </c:pt>
                <c:pt idx="37073">
                  <c:v>-0.28647400000000001</c:v>
                </c:pt>
                <c:pt idx="37074">
                  <c:v>-0.28494799999999998</c:v>
                </c:pt>
                <c:pt idx="37075">
                  <c:v>-0.28347299999999997</c:v>
                </c:pt>
                <c:pt idx="37076">
                  <c:v>-0.282053</c:v>
                </c:pt>
                <c:pt idx="37077">
                  <c:v>-0.28068399999999999</c:v>
                </c:pt>
                <c:pt idx="37078">
                  <c:v>-0.279362</c:v>
                </c:pt>
                <c:pt idx="37079">
                  <c:v>-0.278086</c:v>
                </c:pt>
                <c:pt idx="37080">
                  <c:v>-0.27686100000000002</c:v>
                </c:pt>
                <c:pt idx="37081">
                  <c:v>-0.27568999999999999</c:v>
                </c:pt>
                <c:pt idx="37082">
                  <c:v>-0.27457999999999999</c:v>
                </c:pt>
                <c:pt idx="37083">
                  <c:v>-0.273536</c:v>
                </c:pt>
                <c:pt idx="37084">
                  <c:v>-0.272561</c:v>
                </c:pt>
                <c:pt idx="37085">
                  <c:v>-0.27165099999999998</c:v>
                </c:pt>
                <c:pt idx="37086">
                  <c:v>-0.27080399999999999</c:v>
                </c:pt>
                <c:pt idx="37087">
                  <c:v>-0.27001799999999998</c:v>
                </c:pt>
                <c:pt idx="37088">
                  <c:v>-0.26928800000000003</c:v>
                </c:pt>
                <c:pt idx="37089">
                  <c:v>-0.26861400000000002</c:v>
                </c:pt>
                <c:pt idx="37090">
                  <c:v>-0.26800099999999999</c:v>
                </c:pt>
                <c:pt idx="37091">
                  <c:v>-0.267455</c:v>
                </c:pt>
                <c:pt idx="37092">
                  <c:v>-0.26698100000000002</c:v>
                </c:pt>
                <c:pt idx="37093">
                  <c:v>-0.26658100000000001</c:v>
                </c:pt>
                <c:pt idx="37094">
                  <c:v>-0.26624900000000001</c:v>
                </c:pt>
                <c:pt idx="37095">
                  <c:v>-0.26597799999999999</c:v>
                </c:pt>
                <c:pt idx="37096">
                  <c:v>-0.26575900000000002</c:v>
                </c:pt>
                <c:pt idx="37097">
                  <c:v>-0.26558900000000002</c:v>
                </c:pt>
                <c:pt idx="37098">
                  <c:v>-0.26546399999999998</c:v>
                </c:pt>
                <c:pt idx="37099">
                  <c:v>-0.26538099999999998</c:v>
                </c:pt>
                <c:pt idx="37100">
                  <c:v>-0.26534200000000002</c:v>
                </c:pt>
                <c:pt idx="37101">
                  <c:v>-0.265345</c:v>
                </c:pt>
                <c:pt idx="37102">
                  <c:v>-0.26538600000000001</c:v>
                </c:pt>
                <c:pt idx="37103">
                  <c:v>-0.265463</c:v>
                </c:pt>
                <c:pt idx="37104">
                  <c:v>-0.26557900000000001</c:v>
                </c:pt>
                <c:pt idx="37105">
                  <c:v>-0.26573400000000003</c:v>
                </c:pt>
                <c:pt idx="37106">
                  <c:v>-0.265928</c:v>
                </c:pt>
                <c:pt idx="37107">
                  <c:v>-0.26616200000000001</c:v>
                </c:pt>
                <c:pt idx="37108">
                  <c:v>-0.266434</c:v>
                </c:pt>
                <c:pt idx="37109">
                  <c:v>-0.26673999999999998</c:v>
                </c:pt>
                <c:pt idx="37110">
                  <c:v>-0.26707199999999998</c:v>
                </c:pt>
                <c:pt idx="37111">
                  <c:v>-0.26742500000000002</c:v>
                </c:pt>
                <c:pt idx="37112">
                  <c:v>-0.26779599999999998</c:v>
                </c:pt>
                <c:pt idx="37113">
                  <c:v>-0.26817600000000003</c:v>
                </c:pt>
                <c:pt idx="37114">
                  <c:v>-0.26856200000000002</c:v>
                </c:pt>
                <c:pt idx="37115">
                  <c:v>-0.26894800000000002</c:v>
                </c:pt>
                <c:pt idx="37116">
                  <c:v>-0.26933299999999999</c:v>
                </c:pt>
                <c:pt idx="37117">
                  <c:v>-0.26971600000000001</c:v>
                </c:pt>
                <c:pt idx="37118">
                  <c:v>-0.270096</c:v>
                </c:pt>
                <c:pt idx="37119">
                  <c:v>-0.27047399999999999</c:v>
                </c:pt>
                <c:pt idx="37120">
                  <c:v>-0.27084799999999998</c:v>
                </c:pt>
                <c:pt idx="37121">
                  <c:v>-0.27121600000000001</c:v>
                </c:pt>
                <c:pt idx="37122">
                  <c:v>-0.27156999999999998</c:v>
                </c:pt>
                <c:pt idx="37123">
                  <c:v>-0.27190900000000001</c:v>
                </c:pt>
                <c:pt idx="37124">
                  <c:v>-0.27223199999999997</c:v>
                </c:pt>
                <c:pt idx="37125">
                  <c:v>-0.27254400000000001</c:v>
                </c:pt>
                <c:pt idx="37126">
                  <c:v>-0.27284399999999998</c:v>
                </c:pt>
                <c:pt idx="37127">
                  <c:v>-0.27313399999999999</c:v>
                </c:pt>
                <c:pt idx="37128">
                  <c:v>-0.27341399999999999</c:v>
                </c:pt>
                <c:pt idx="37129">
                  <c:v>-0.27368399999999998</c:v>
                </c:pt>
                <c:pt idx="37130">
                  <c:v>-0.27393800000000001</c:v>
                </c:pt>
                <c:pt idx="37131">
                  <c:v>-0.27416699999999999</c:v>
                </c:pt>
                <c:pt idx="37132">
                  <c:v>-0.27435999999999999</c:v>
                </c:pt>
                <c:pt idx="37133">
                  <c:v>-0.27451700000000001</c:v>
                </c:pt>
                <c:pt idx="37134">
                  <c:v>-0.27463500000000002</c:v>
                </c:pt>
                <c:pt idx="37135">
                  <c:v>-0.27471299999999998</c:v>
                </c:pt>
                <c:pt idx="37136">
                  <c:v>-0.27474799999999999</c:v>
                </c:pt>
                <c:pt idx="37137">
                  <c:v>-0.27473799999999998</c:v>
                </c:pt>
                <c:pt idx="37138">
                  <c:v>-0.27468500000000001</c:v>
                </c:pt>
                <c:pt idx="37139">
                  <c:v>-0.27459099999999997</c:v>
                </c:pt>
                <c:pt idx="37140">
                  <c:v>-0.27443400000000001</c:v>
                </c:pt>
                <c:pt idx="37141">
                  <c:v>-0.27418700000000001</c:v>
                </c:pt>
                <c:pt idx="37142">
                  <c:v>-0.27386700000000003</c:v>
                </c:pt>
                <c:pt idx="37143">
                  <c:v>-0.273505</c:v>
                </c:pt>
                <c:pt idx="37144">
                  <c:v>-0.273092</c:v>
                </c:pt>
                <c:pt idx="37145">
                  <c:v>-0.27261400000000002</c:v>
                </c:pt>
                <c:pt idx="37146">
                  <c:v>-0.27208199999999999</c:v>
                </c:pt>
                <c:pt idx="37147">
                  <c:v>-0.27150299999999999</c:v>
                </c:pt>
                <c:pt idx="37148">
                  <c:v>-0.270874</c:v>
                </c:pt>
                <c:pt idx="37149">
                  <c:v>-0.27018799999999998</c:v>
                </c:pt>
                <c:pt idx="37150">
                  <c:v>-0.26943899999999998</c:v>
                </c:pt>
                <c:pt idx="37151">
                  <c:v>-0.26862599999999998</c:v>
                </c:pt>
                <c:pt idx="37152">
                  <c:v>-0.26774999999999999</c:v>
                </c:pt>
                <c:pt idx="37153">
                  <c:v>-0.26681300000000002</c:v>
                </c:pt>
                <c:pt idx="37154">
                  <c:v>-0.26581500000000002</c:v>
                </c:pt>
                <c:pt idx="37155">
                  <c:v>-0.26475700000000002</c:v>
                </c:pt>
                <c:pt idx="37156">
                  <c:v>-0.26364399999999999</c:v>
                </c:pt>
                <c:pt idx="37157">
                  <c:v>-0.26248100000000002</c:v>
                </c:pt>
                <c:pt idx="37158">
                  <c:v>-0.26127299999999998</c:v>
                </c:pt>
                <c:pt idx="37159">
                  <c:v>-0.260023</c:v>
                </c:pt>
                <c:pt idx="37160">
                  <c:v>-0.25873099999999999</c:v>
                </c:pt>
                <c:pt idx="37161">
                  <c:v>-0.25739699999999999</c:v>
                </c:pt>
                <c:pt idx="37162">
                  <c:v>-0.25601800000000002</c:v>
                </c:pt>
                <c:pt idx="37163">
                  <c:v>-0.25459599999999999</c:v>
                </c:pt>
                <c:pt idx="37164">
                  <c:v>-0.25313400000000003</c:v>
                </c:pt>
                <c:pt idx="37165">
                  <c:v>-0.25163400000000002</c:v>
                </c:pt>
                <c:pt idx="37166">
                  <c:v>-0.25009599999999998</c:v>
                </c:pt>
                <c:pt idx="37167">
                  <c:v>-0.24852099999999999</c:v>
                </c:pt>
                <c:pt idx="37168">
                  <c:v>-0.24690999999999999</c:v>
                </c:pt>
                <c:pt idx="37169">
                  <c:v>-0.245258</c:v>
                </c:pt>
                <c:pt idx="37170">
                  <c:v>-0.24356700000000001</c:v>
                </c:pt>
                <c:pt idx="37171">
                  <c:v>-0.241841</c:v>
                </c:pt>
                <c:pt idx="37172">
                  <c:v>-0.24008099999999999</c:v>
                </c:pt>
                <c:pt idx="37173">
                  <c:v>-0.23828199999999999</c:v>
                </c:pt>
                <c:pt idx="37174">
                  <c:v>-0.23644699999999999</c:v>
                </c:pt>
                <c:pt idx="37175">
                  <c:v>-0.23458599999999999</c:v>
                </c:pt>
                <c:pt idx="37176">
                  <c:v>-0.232708</c:v>
                </c:pt>
                <c:pt idx="37177">
                  <c:v>-0.23081599999999999</c:v>
                </c:pt>
                <c:pt idx="37178">
                  <c:v>-0.22891300000000001</c:v>
                </c:pt>
                <c:pt idx="37179">
                  <c:v>-0.22700200000000001</c:v>
                </c:pt>
                <c:pt idx="37180">
                  <c:v>-0.22508400000000001</c:v>
                </c:pt>
                <c:pt idx="37181">
                  <c:v>-0.22316</c:v>
                </c:pt>
                <c:pt idx="37182">
                  <c:v>-0.22123000000000001</c:v>
                </c:pt>
                <c:pt idx="37183">
                  <c:v>-0.21929799999999999</c:v>
                </c:pt>
                <c:pt idx="37184">
                  <c:v>-0.21736800000000001</c:v>
                </c:pt>
                <c:pt idx="37185">
                  <c:v>-0.215446</c:v>
                </c:pt>
                <c:pt idx="37186">
                  <c:v>-0.213532</c:v>
                </c:pt>
                <c:pt idx="37187">
                  <c:v>-0.21162700000000001</c:v>
                </c:pt>
                <c:pt idx="37188">
                  <c:v>-0.209732</c:v>
                </c:pt>
                <c:pt idx="37189">
                  <c:v>-0.207847</c:v>
                </c:pt>
                <c:pt idx="37190">
                  <c:v>-0.20597199999999999</c:v>
                </c:pt>
                <c:pt idx="37191">
                  <c:v>-0.20410900000000001</c:v>
                </c:pt>
                <c:pt idx="37192">
                  <c:v>-0.202261</c:v>
                </c:pt>
                <c:pt idx="37193">
                  <c:v>-0.200434</c:v>
                </c:pt>
                <c:pt idx="37194">
                  <c:v>-0.19863500000000001</c:v>
                </c:pt>
                <c:pt idx="37195">
                  <c:v>-0.19686999999999999</c:v>
                </c:pt>
                <c:pt idx="37196">
                  <c:v>-0.19513900000000001</c:v>
                </c:pt>
                <c:pt idx="37197">
                  <c:v>-0.193443</c:v>
                </c:pt>
                <c:pt idx="37198">
                  <c:v>-0.19178100000000001</c:v>
                </c:pt>
                <c:pt idx="37199">
                  <c:v>-0.19015399999999999</c:v>
                </c:pt>
                <c:pt idx="37200">
                  <c:v>-0.188559</c:v>
                </c:pt>
                <c:pt idx="37201">
                  <c:v>-0.186998</c:v>
                </c:pt>
                <c:pt idx="37202">
                  <c:v>-0.185472</c:v>
                </c:pt>
                <c:pt idx="37203">
                  <c:v>-0.18398600000000001</c:v>
                </c:pt>
                <c:pt idx="37204">
                  <c:v>-0.18254600000000001</c:v>
                </c:pt>
                <c:pt idx="37205">
                  <c:v>-0.18115899999999999</c:v>
                </c:pt>
                <c:pt idx="37206">
                  <c:v>-0.17982699999999999</c:v>
                </c:pt>
                <c:pt idx="37207">
                  <c:v>-0.17855299999999999</c:v>
                </c:pt>
                <c:pt idx="37208">
                  <c:v>-0.177338</c:v>
                </c:pt>
                <c:pt idx="37209">
                  <c:v>-0.17618200000000001</c:v>
                </c:pt>
                <c:pt idx="37210">
                  <c:v>-0.17508599999999999</c:v>
                </c:pt>
                <c:pt idx="37211">
                  <c:v>-0.17405300000000001</c:v>
                </c:pt>
                <c:pt idx="37212">
                  <c:v>-0.17308899999999999</c:v>
                </c:pt>
                <c:pt idx="37213">
                  <c:v>-0.17219799999999999</c:v>
                </c:pt>
                <c:pt idx="37214">
                  <c:v>-0.171377</c:v>
                </c:pt>
                <c:pt idx="37215">
                  <c:v>-0.17062099999999999</c:v>
                </c:pt>
                <c:pt idx="37216">
                  <c:v>-0.16992499999999999</c:v>
                </c:pt>
                <c:pt idx="37217">
                  <c:v>-0.16929</c:v>
                </c:pt>
                <c:pt idx="37218">
                  <c:v>-0.16871900000000001</c:v>
                </c:pt>
                <c:pt idx="37219">
                  <c:v>-0.16821900000000001</c:v>
                </c:pt>
                <c:pt idx="37220">
                  <c:v>-0.16778999999999999</c:v>
                </c:pt>
                <c:pt idx="37221">
                  <c:v>-0.16742899999999999</c:v>
                </c:pt>
                <c:pt idx="37222">
                  <c:v>-0.16713500000000001</c:v>
                </c:pt>
                <c:pt idx="37223">
                  <c:v>-0.166911</c:v>
                </c:pt>
                <c:pt idx="37224">
                  <c:v>-0.16676099999999999</c:v>
                </c:pt>
                <c:pt idx="37225">
                  <c:v>-0.166685</c:v>
                </c:pt>
                <c:pt idx="37226">
                  <c:v>-0.166682</c:v>
                </c:pt>
                <c:pt idx="37227">
                  <c:v>-0.16675699999999999</c:v>
                </c:pt>
                <c:pt idx="37228">
                  <c:v>-0.16691600000000001</c:v>
                </c:pt>
                <c:pt idx="37229">
                  <c:v>-0.16716500000000001</c:v>
                </c:pt>
                <c:pt idx="37230">
                  <c:v>-0.16749900000000001</c:v>
                </c:pt>
                <c:pt idx="37231">
                  <c:v>-0.16791300000000001</c:v>
                </c:pt>
                <c:pt idx="37232">
                  <c:v>-0.168405</c:v>
                </c:pt>
                <c:pt idx="37233">
                  <c:v>-0.16897400000000001</c:v>
                </c:pt>
                <c:pt idx="37234">
                  <c:v>-0.16961699999999999</c:v>
                </c:pt>
                <c:pt idx="37235">
                  <c:v>-0.17033699999999999</c:v>
                </c:pt>
                <c:pt idx="37236">
                  <c:v>-0.17113500000000001</c:v>
                </c:pt>
                <c:pt idx="37237">
                  <c:v>-0.17200699999999999</c:v>
                </c:pt>
                <c:pt idx="37238">
                  <c:v>-0.17294799999999999</c:v>
                </c:pt>
                <c:pt idx="37239">
                  <c:v>-0.173955</c:v>
                </c:pt>
                <c:pt idx="37240">
                  <c:v>-0.17501700000000001</c:v>
                </c:pt>
                <c:pt idx="37241">
                  <c:v>-0.17611199999999999</c:v>
                </c:pt>
                <c:pt idx="37242">
                  <c:v>-0.17724500000000001</c:v>
                </c:pt>
                <c:pt idx="37243">
                  <c:v>-0.17843800000000001</c:v>
                </c:pt>
                <c:pt idx="37244">
                  <c:v>-0.17968999999999999</c:v>
                </c:pt>
                <c:pt idx="37245">
                  <c:v>-0.18099100000000001</c:v>
                </c:pt>
                <c:pt idx="37246">
                  <c:v>-0.18234300000000001</c:v>
                </c:pt>
                <c:pt idx="37247">
                  <c:v>-0.18374699999999999</c:v>
                </c:pt>
                <c:pt idx="37248">
                  <c:v>-0.18520400000000001</c:v>
                </c:pt>
                <c:pt idx="37249">
                  <c:v>-0.18670800000000001</c:v>
                </c:pt>
                <c:pt idx="37250">
                  <c:v>-0.18825500000000001</c:v>
                </c:pt>
                <c:pt idx="37251">
                  <c:v>-0.189836</c:v>
                </c:pt>
                <c:pt idx="37252">
                  <c:v>-0.191444</c:v>
                </c:pt>
                <c:pt idx="37253">
                  <c:v>-0.193078</c:v>
                </c:pt>
                <c:pt idx="37254">
                  <c:v>-0.19473499999999999</c:v>
                </c:pt>
                <c:pt idx="37255">
                  <c:v>-0.19641</c:v>
                </c:pt>
                <c:pt idx="37256">
                  <c:v>-0.198105</c:v>
                </c:pt>
                <c:pt idx="37257">
                  <c:v>-0.19982</c:v>
                </c:pt>
                <c:pt idx="37258">
                  <c:v>-0.201547</c:v>
                </c:pt>
                <c:pt idx="37259">
                  <c:v>-0.20328299999999999</c:v>
                </c:pt>
                <c:pt idx="37260">
                  <c:v>-0.20502600000000001</c:v>
                </c:pt>
                <c:pt idx="37261">
                  <c:v>-0.20677899999999999</c:v>
                </c:pt>
                <c:pt idx="37262">
                  <c:v>-0.208541</c:v>
                </c:pt>
                <c:pt idx="37263">
                  <c:v>-0.21030799999999999</c:v>
                </c:pt>
                <c:pt idx="37264">
                  <c:v>-0.21207999999999999</c:v>
                </c:pt>
                <c:pt idx="37265">
                  <c:v>-0.21385799999999999</c:v>
                </c:pt>
                <c:pt idx="37266">
                  <c:v>-0.21563599999999999</c:v>
                </c:pt>
                <c:pt idx="37267">
                  <c:v>-0.21740799999999999</c:v>
                </c:pt>
                <c:pt idx="37268">
                  <c:v>-0.21917</c:v>
                </c:pt>
                <c:pt idx="37269">
                  <c:v>-0.220917</c:v>
                </c:pt>
                <c:pt idx="37270">
                  <c:v>-0.22264999999999999</c:v>
                </c:pt>
                <c:pt idx="37271">
                  <c:v>-0.22436700000000001</c:v>
                </c:pt>
                <c:pt idx="37272">
                  <c:v>-0.226075</c:v>
                </c:pt>
                <c:pt idx="37273">
                  <c:v>-0.22777700000000001</c:v>
                </c:pt>
                <c:pt idx="37274">
                  <c:v>-0.22947100000000001</c:v>
                </c:pt>
                <c:pt idx="37275">
                  <c:v>-0.23114899999999999</c:v>
                </c:pt>
                <c:pt idx="37276">
                  <c:v>-0.23280300000000001</c:v>
                </c:pt>
                <c:pt idx="37277">
                  <c:v>-0.234427</c:v>
                </c:pt>
                <c:pt idx="37278">
                  <c:v>-0.23599800000000001</c:v>
                </c:pt>
                <c:pt idx="37279">
                  <c:v>-0.23750399999999999</c:v>
                </c:pt>
                <c:pt idx="37280">
                  <c:v>-0.23896300000000001</c:v>
                </c:pt>
                <c:pt idx="37281">
                  <c:v>-0.24038499999999999</c:v>
                </c:pt>
                <c:pt idx="37282">
                  <c:v>-0.241756</c:v>
                </c:pt>
                <c:pt idx="37283">
                  <c:v>-0.24307300000000001</c:v>
                </c:pt>
                <c:pt idx="37284">
                  <c:v>-0.244339</c:v>
                </c:pt>
                <c:pt idx="37285">
                  <c:v>-0.245556</c:v>
                </c:pt>
                <c:pt idx="37286">
                  <c:v>-0.246721</c:v>
                </c:pt>
                <c:pt idx="37287">
                  <c:v>-0.247831</c:v>
                </c:pt>
                <c:pt idx="37288">
                  <c:v>-0.24888299999999999</c:v>
                </c:pt>
                <c:pt idx="37289">
                  <c:v>-0.24987799999999999</c:v>
                </c:pt>
                <c:pt idx="37290">
                  <c:v>-0.25081300000000001</c:v>
                </c:pt>
                <c:pt idx="37291">
                  <c:v>-0.25168699999999999</c:v>
                </c:pt>
                <c:pt idx="37292">
                  <c:v>-0.252502</c:v>
                </c:pt>
                <c:pt idx="37293">
                  <c:v>-0.25325900000000001</c:v>
                </c:pt>
                <c:pt idx="37294">
                  <c:v>-0.25395400000000001</c:v>
                </c:pt>
                <c:pt idx="37295">
                  <c:v>-0.25458700000000001</c:v>
                </c:pt>
                <c:pt idx="37296">
                  <c:v>-0.25515599999999999</c:v>
                </c:pt>
                <c:pt idx="37297">
                  <c:v>-0.25566499999999998</c:v>
                </c:pt>
                <c:pt idx="37298">
                  <c:v>-0.25611200000000001</c:v>
                </c:pt>
                <c:pt idx="37299">
                  <c:v>-0.25650000000000001</c:v>
                </c:pt>
                <c:pt idx="37300">
                  <c:v>-0.25682500000000003</c:v>
                </c:pt>
                <c:pt idx="37301">
                  <c:v>-0.25708999999999999</c:v>
                </c:pt>
                <c:pt idx="37302">
                  <c:v>-0.257295</c:v>
                </c:pt>
                <c:pt idx="37303">
                  <c:v>-0.25743700000000003</c:v>
                </c:pt>
                <c:pt idx="37304">
                  <c:v>-0.25751299999999999</c:v>
                </c:pt>
                <c:pt idx="37305">
                  <c:v>-0.25752199999999997</c:v>
                </c:pt>
                <c:pt idx="37306">
                  <c:v>-0.257469</c:v>
                </c:pt>
                <c:pt idx="37307">
                  <c:v>-0.257353</c:v>
                </c:pt>
                <c:pt idx="37308">
                  <c:v>-0.25717099999999998</c:v>
                </c:pt>
                <c:pt idx="37309">
                  <c:v>-0.25692700000000002</c:v>
                </c:pt>
                <c:pt idx="37310">
                  <c:v>-0.25662499999999999</c:v>
                </c:pt>
                <c:pt idx="37311">
                  <c:v>-0.256268</c:v>
                </c:pt>
                <c:pt idx="37312">
                  <c:v>-0.255855</c:v>
                </c:pt>
                <c:pt idx="37313">
                  <c:v>-0.25538499999999997</c:v>
                </c:pt>
                <c:pt idx="37314">
                  <c:v>-0.254857</c:v>
                </c:pt>
                <c:pt idx="37315">
                  <c:v>-0.25427</c:v>
                </c:pt>
                <c:pt idx="37316">
                  <c:v>-0.25362200000000001</c:v>
                </c:pt>
                <c:pt idx="37317">
                  <c:v>-0.252915</c:v>
                </c:pt>
                <c:pt idx="37318">
                  <c:v>-0.25215300000000002</c:v>
                </c:pt>
                <c:pt idx="37319">
                  <c:v>-0.25133800000000001</c:v>
                </c:pt>
                <c:pt idx="37320">
                  <c:v>-0.25046800000000002</c:v>
                </c:pt>
                <c:pt idx="37321">
                  <c:v>-0.24954200000000001</c:v>
                </c:pt>
                <c:pt idx="37322">
                  <c:v>-0.248559</c:v>
                </c:pt>
                <c:pt idx="37323">
                  <c:v>-0.24751999999999999</c:v>
                </c:pt>
                <c:pt idx="37324">
                  <c:v>-0.24642600000000001</c:v>
                </c:pt>
                <c:pt idx="37325">
                  <c:v>-0.245277</c:v>
                </c:pt>
                <c:pt idx="37326">
                  <c:v>-0.24407400000000001</c:v>
                </c:pt>
                <c:pt idx="37327">
                  <c:v>-0.24281800000000001</c:v>
                </c:pt>
                <c:pt idx="37328">
                  <c:v>-0.241512</c:v>
                </c:pt>
                <c:pt idx="37329">
                  <c:v>-0.24015800000000001</c:v>
                </c:pt>
                <c:pt idx="37330">
                  <c:v>-0.238761</c:v>
                </c:pt>
                <c:pt idx="37331">
                  <c:v>-0.23732</c:v>
                </c:pt>
                <c:pt idx="37332">
                  <c:v>-0.23583799999999999</c:v>
                </c:pt>
                <c:pt idx="37333">
                  <c:v>-0.234319</c:v>
                </c:pt>
                <c:pt idx="37334">
                  <c:v>-0.232767</c:v>
                </c:pt>
                <c:pt idx="37335">
                  <c:v>-0.231184</c:v>
                </c:pt>
                <c:pt idx="37336">
                  <c:v>-0.229572</c:v>
                </c:pt>
                <c:pt idx="37337">
                  <c:v>-0.227936</c:v>
                </c:pt>
                <c:pt idx="37338">
                  <c:v>-0.22627800000000001</c:v>
                </c:pt>
                <c:pt idx="37339">
                  <c:v>-0.224601</c:v>
                </c:pt>
                <c:pt idx="37340">
                  <c:v>-0.222908</c:v>
                </c:pt>
                <c:pt idx="37341">
                  <c:v>-0.22120400000000001</c:v>
                </c:pt>
                <c:pt idx="37342">
                  <c:v>-0.21949099999999999</c:v>
                </c:pt>
                <c:pt idx="37343">
                  <c:v>-0.21777099999999999</c:v>
                </c:pt>
                <c:pt idx="37344">
                  <c:v>-0.21604599999999999</c:v>
                </c:pt>
                <c:pt idx="37345">
                  <c:v>-0.21431600000000001</c:v>
                </c:pt>
                <c:pt idx="37346">
                  <c:v>-0.21257999999999999</c:v>
                </c:pt>
                <c:pt idx="37347">
                  <c:v>-0.210845</c:v>
                </c:pt>
                <c:pt idx="37348">
                  <c:v>-0.20911299999999999</c:v>
                </c:pt>
                <c:pt idx="37349">
                  <c:v>-0.20738599999999999</c:v>
                </c:pt>
                <c:pt idx="37350">
                  <c:v>-0.20566300000000001</c:v>
                </c:pt>
                <c:pt idx="37351">
                  <c:v>-0.20394799999999999</c:v>
                </c:pt>
                <c:pt idx="37352">
                  <c:v>-0.202238</c:v>
                </c:pt>
                <c:pt idx="37353">
                  <c:v>-0.20053499999999999</c:v>
                </c:pt>
                <c:pt idx="37354">
                  <c:v>-0.19883999999999999</c:v>
                </c:pt>
                <c:pt idx="37355">
                  <c:v>-0.197156</c:v>
                </c:pt>
                <c:pt idx="37356">
                  <c:v>-0.195488</c:v>
                </c:pt>
                <c:pt idx="37357">
                  <c:v>-0.19384000000000001</c:v>
                </c:pt>
                <c:pt idx="37358">
                  <c:v>-0.19221099999999999</c:v>
                </c:pt>
                <c:pt idx="37359">
                  <c:v>-0.19059799999999999</c:v>
                </c:pt>
                <c:pt idx="37360">
                  <c:v>-0.189001</c:v>
                </c:pt>
                <c:pt idx="37361">
                  <c:v>-0.187418</c:v>
                </c:pt>
                <c:pt idx="37362">
                  <c:v>-0.18585199999999999</c:v>
                </c:pt>
                <c:pt idx="37363">
                  <c:v>-0.18430199999999999</c:v>
                </c:pt>
                <c:pt idx="37364">
                  <c:v>-0.18276600000000001</c:v>
                </c:pt>
                <c:pt idx="37365">
                  <c:v>-0.18124499999999999</c:v>
                </c:pt>
                <c:pt idx="37366">
                  <c:v>-0.17974399999999999</c:v>
                </c:pt>
                <c:pt idx="37367">
                  <c:v>-0.17826500000000001</c:v>
                </c:pt>
                <c:pt idx="37368">
                  <c:v>-0.17680899999999999</c:v>
                </c:pt>
                <c:pt idx="37369">
                  <c:v>-0.175375</c:v>
                </c:pt>
                <c:pt idx="37370">
                  <c:v>-0.17396300000000001</c:v>
                </c:pt>
                <c:pt idx="37371">
                  <c:v>-0.172573</c:v>
                </c:pt>
                <c:pt idx="37372">
                  <c:v>-0.171206</c:v>
                </c:pt>
                <c:pt idx="37373">
                  <c:v>-0.16985900000000001</c:v>
                </c:pt>
                <c:pt idx="37374">
                  <c:v>-0.16853699999999999</c:v>
                </c:pt>
                <c:pt idx="37375">
                  <c:v>-0.167243</c:v>
                </c:pt>
                <c:pt idx="37376">
                  <c:v>-0.16597799999999999</c:v>
                </c:pt>
                <c:pt idx="37377">
                  <c:v>-0.16474</c:v>
                </c:pt>
                <c:pt idx="37378">
                  <c:v>-0.16352800000000001</c:v>
                </c:pt>
                <c:pt idx="37379">
                  <c:v>-0.16234100000000001</c:v>
                </c:pt>
                <c:pt idx="37380">
                  <c:v>-0.16117699999999999</c:v>
                </c:pt>
                <c:pt idx="37381">
                  <c:v>-0.16003400000000001</c:v>
                </c:pt>
                <c:pt idx="37382">
                  <c:v>-0.158911</c:v>
                </c:pt>
                <c:pt idx="37383">
                  <c:v>-0.157807</c:v>
                </c:pt>
                <c:pt idx="37384">
                  <c:v>-0.156724</c:v>
                </c:pt>
                <c:pt idx="37385">
                  <c:v>-0.15566199999999999</c:v>
                </c:pt>
                <c:pt idx="37386">
                  <c:v>-0.15462100000000001</c:v>
                </c:pt>
                <c:pt idx="37387">
                  <c:v>-0.15359900000000001</c:v>
                </c:pt>
                <c:pt idx="37388">
                  <c:v>-0.15259400000000001</c:v>
                </c:pt>
                <c:pt idx="37389">
                  <c:v>-0.15160699999999999</c:v>
                </c:pt>
                <c:pt idx="37390">
                  <c:v>-0.15063699999999999</c:v>
                </c:pt>
                <c:pt idx="37391">
                  <c:v>-0.14968200000000001</c:v>
                </c:pt>
                <c:pt idx="37392">
                  <c:v>-0.14874399999999999</c:v>
                </c:pt>
                <c:pt idx="37393">
                  <c:v>-0.14782200000000001</c:v>
                </c:pt>
                <c:pt idx="37394">
                  <c:v>-0.14691499999999999</c:v>
                </c:pt>
                <c:pt idx="37395">
                  <c:v>-0.14602100000000001</c:v>
                </c:pt>
                <c:pt idx="37396">
                  <c:v>-0.14513599999999999</c:v>
                </c:pt>
                <c:pt idx="37397">
                  <c:v>-0.144259</c:v>
                </c:pt>
                <c:pt idx="37398">
                  <c:v>-0.14338500000000001</c:v>
                </c:pt>
                <c:pt idx="37399">
                  <c:v>-0.142515</c:v>
                </c:pt>
                <c:pt idx="37400">
                  <c:v>-0.141647</c:v>
                </c:pt>
                <c:pt idx="37401">
                  <c:v>-0.14078099999999999</c:v>
                </c:pt>
                <c:pt idx="37402">
                  <c:v>-0.13990900000000001</c:v>
                </c:pt>
                <c:pt idx="37403">
                  <c:v>-0.13903199999999999</c:v>
                </c:pt>
                <c:pt idx="37404">
                  <c:v>-0.138151</c:v>
                </c:pt>
                <c:pt idx="37405">
                  <c:v>-0.137267</c:v>
                </c:pt>
                <c:pt idx="37406">
                  <c:v>-0.13638</c:v>
                </c:pt>
                <c:pt idx="37407">
                  <c:v>-0.13548499999999999</c:v>
                </c:pt>
                <c:pt idx="37408">
                  <c:v>-0.13458100000000001</c:v>
                </c:pt>
                <c:pt idx="37409">
                  <c:v>-0.13366500000000001</c:v>
                </c:pt>
                <c:pt idx="37410">
                  <c:v>-0.13273799999999999</c:v>
                </c:pt>
                <c:pt idx="37411">
                  <c:v>-0.131799</c:v>
                </c:pt>
                <c:pt idx="37412">
                  <c:v>-0.13084699999999999</c:v>
                </c:pt>
                <c:pt idx="37413">
                  <c:v>-0.12988</c:v>
                </c:pt>
                <c:pt idx="37414">
                  <c:v>-0.12889700000000001</c:v>
                </c:pt>
                <c:pt idx="37415">
                  <c:v>-0.12789700000000001</c:v>
                </c:pt>
                <c:pt idx="37416">
                  <c:v>-0.12687999999999999</c:v>
                </c:pt>
                <c:pt idx="37417">
                  <c:v>-0.12584300000000001</c:v>
                </c:pt>
                <c:pt idx="37418">
                  <c:v>-0.12478400000000001</c:v>
                </c:pt>
                <c:pt idx="37419">
                  <c:v>-0.12370100000000001</c:v>
                </c:pt>
                <c:pt idx="37420">
                  <c:v>-0.122596</c:v>
                </c:pt>
                <c:pt idx="37421">
                  <c:v>-0.121465</c:v>
                </c:pt>
                <c:pt idx="37422">
                  <c:v>-0.120283</c:v>
                </c:pt>
                <c:pt idx="37423">
                  <c:v>-0.119046</c:v>
                </c:pt>
                <c:pt idx="37424">
                  <c:v>-0.11778</c:v>
                </c:pt>
                <c:pt idx="37425">
                  <c:v>-0.11648799999999999</c:v>
                </c:pt>
                <c:pt idx="37426">
                  <c:v>-0.115157</c:v>
                </c:pt>
                <c:pt idx="37427">
                  <c:v>-0.113787</c:v>
                </c:pt>
                <c:pt idx="37428">
                  <c:v>-0.112383</c:v>
                </c:pt>
                <c:pt idx="37429">
                  <c:v>-0.110943</c:v>
                </c:pt>
                <c:pt idx="37430">
                  <c:v>-0.109468</c:v>
                </c:pt>
                <c:pt idx="37431">
                  <c:v>-0.107955</c:v>
                </c:pt>
                <c:pt idx="37432">
                  <c:v>-0.106402</c:v>
                </c:pt>
                <c:pt idx="37433">
                  <c:v>-0.104806</c:v>
                </c:pt>
                <c:pt idx="37434">
                  <c:v>-0.103169</c:v>
                </c:pt>
                <c:pt idx="37435">
                  <c:v>-0.101489</c:v>
                </c:pt>
                <c:pt idx="37436">
                  <c:v>-9.9768700000000002E-2</c:v>
                </c:pt>
                <c:pt idx="37437">
                  <c:v>-9.8008899999999996E-2</c:v>
                </c:pt>
                <c:pt idx="37438">
                  <c:v>-9.62118E-2</c:v>
                </c:pt>
                <c:pt idx="37439">
                  <c:v>-9.4379099999999994E-2</c:v>
                </c:pt>
                <c:pt idx="37440">
                  <c:v>-9.25126E-2</c:v>
                </c:pt>
                <c:pt idx="37441">
                  <c:v>-9.0615000000000001E-2</c:v>
                </c:pt>
                <c:pt idx="37442">
                  <c:v>-8.8689500000000004E-2</c:v>
                </c:pt>
                <c:pt idx="37443">
                  <c:v>-8.6738800000000005E-2</c:v>
                </c:pt>
                <c:pt idx="37444">
                  <c:v>-8.4764099999999995E-2</c:v>
                </c:pt>
                <c:pt idx="37445">
                  <c:v>-8.2766000000000006E-2</c:v>
                </c:pt>
                <c:pt idx="37446">
                  <c:v>-8.0746100000000001E-2</c:v>
                </c:pt>
                <c:pt idx="37447">
                  <c:v>-7.8706300000000007E-2</c:v>
                </c:pt>
                <c:pt idx="37448">
                  <c:v>-7.6647499999999993E-2</c:v>
                </c:pt>
                <c:pt idx="37449">
                  <c:v>-7.4569099999999999E-2</c:v>
                </c:pt>
                <c:pt idx="37450">
                  <c:v>-7.2470900000000005E-2</c:v>
                </c:pt>
                <c:pt idx="37451">
                  <c:v>-7.0354E-2</c:v>
                </c:pt>
                <c:pt idx="37452">
                  <c:v>-6.8221599999999993E-2</c:v>
                </c:pt>
                <c:pt idx="37453">
                  <c:v>-6.6075900000000007E-2</c:v>
                </c:pt>
                <c:pt idx="37454">
                  <c:v>-6.3918299999999997E-2</c:v>
                </c:pt>
                <c:pt idx="37455">
                  <c:v>-6.1749900000000003E-2</c:v>
                </c:pt>
                <c:pt idx="37456">
                  <c:v>-5.9572399999999998E-2</c:v>
                </c:pt>
                <c:pt idx="37457">
                  <c:v>-5.7390099999999999E-2</c:v>
                </c:pt>
                <c:pt idx="37458">
                  <c:v>-5.5206999999999999E-2</c:v>
                </c:pt>
                <c:pt idx="37459">
                  <c:v>-5.3010599999999998E-2</c:v>
                </c:pt>
                <c:pt idx="37460">
                  <c:v>-5.0786400000000002E-2</c:v>
                </c:pt>
                <c:pt idx="37461">
                  <c:v>-4.8550299999999998E-2</c:v>
                </c:pt>
                <c:pt idx="37462">
                  <c:v>-4.6317999999999998E-2</c:v>
                </c:pt>
                <c:pt idx="37463">
                  <c:v>-4.4081099999999998E-2</c:v>
                </c:pt>
                <c:pt idx="37464">
                  <c:v>-4.1837199999999998E-2</c:v>
                </c:pt>
                <c:pt idx="37465">
                  <c:v>-3.9595400000000003E-2</c:v>
                </c:pt>
                <c:pt idx="37466">
                  <c:v>-3.7360900000000002E-2</c:v>
                </c:pt>
                <c:pt idx="37467">
                  <c:v>-3.51355E-2</c:v>
                </c:pt>
                <c:pt idx="37468">
                  <c:v>-3.2919799999999999E-2</c:v>
                </c:pt>
                <c:pt idx="37469">
                  <c:v>-3.07148E-2</c:v>
                </c:pt>
                <c:pt idx="37470">
                  <c:v>-2.8521500000000002E-2</c:v>
                </c:pt>
                <c:pt idx="37471">
                  <c:v>-2.6341199999999999E-2</c:v>
                </c:pt>
                <c:pt idx="37472">
                  <c:v>-2.4176199999999998E-2</c:v>
                </c:pt>
                <c:pt idx="37473">
                  <c:v>-2.2028800000000001E-2</c:v>
                </c:pt>
                <c:pt idx="37474">
                  <c:v>-1.9902599999999999E-2</c:v>
                </c:pt>
                <c:pt idx="37475">
                  <c:v>-1.7803099999999999E-2</c:v>
                </c:pt>
                <c:pt idx="37476">
                  <c:v>-1.5735900000000001E-2</c:v>
                </c:pt>
                <c:pt idx="37477">
                  <c:v>-1.37062E-2</c:v>
                </c:pt>
                <c:pt idx="37478">
                  <c:v>-1.1718599999999999E-2</c:v>
                </c:pt>
                <c:pt idx="37479" formatCode="0.00E+00">
                  <c:v>-9.7767800000000005E-3</c:v>
                </c:pt>
                <c:pt idx="37480" formatCode="0.00E+00">
                  <c:v>-7.8823599999999997E-3</c:v>
                </c:pt>
                <c:pt idx="37481" formatCode="0.00E+00">
                  <c:v>-6.0359100000000002E-3</c:v>
                </c:pt>
                <c:pt idx="37482" formatCode="0.00E+00">
                  <c:v>-4.2380300000000003E-3</c:v>
                </c:pt>
                <c:pt idx="37483" formatCode="0.00E+00">
                  <c:v>-2.49074E-3</c:v>
                </c:pt>
                <c:pt idx="37484" formatCode="0.00E+00">
                  <c:v>-7.9668000000000002E-4</c:v>
                </c:pt>
                <c:pt idx="37485" formatCode="0.00E+00">
                  <c:v>8.4243199999999995E-4</c:v>
                </c:pt>
                <c:pt idx="37486" formatCode="0.00E+00">
                  <c:v>2.4243400000000001E-3</c:v>
                </c:pt>
                <c:pt idx="37487" formatCode="0.00E+00">
                  <c:v>3.94642E-3</c:v>
                </c:pt>
                <c:pt idx="37488" formatCode="0.00E+00">
                  <c:v>5.40866E-3</c:v>
                </c:pt>
                <c:pt idx="37489" formatCode="0.00E+00">
                  <c:v>6.8123999999999997E-3</c:v>
                </c:pt>
                <c:pt idx="37490" formatCode="0.00E+00">
                  <c:v>8.1572899999999993E-3</c:v>
                </c:pt>
                <c:pt idx="37491" formatCode="0.00E+00">
                  <c:v>9.4423700000000003E-3</c:v>
                </c:pt>
                <c:pt idx="37492">
                  <c:v>1.06666E-2</c:v>
                </c:pt>
                <c:pt idx="37493">
                  <c:v>1.18277E-2</c:v>
                </c:pt>
                <c:pt idx="37494">
                  <c:v>1.2922400000000001E-2</c:v>
                </c:pt>
                <c:pt idx="37495">
                  <c:v>1.39475E-2</c:v>
                </c:pt>
                <c:pt idx="37496">
                  <c:v>1.49027E-2</c:v>
                </c:pt>
                <c:pt idx="37497">
                  <c:v>1.57891E-2</c:v>
                </c:pt>
                <c:pt idx="37498">
                  <c:v>1.6605399999999999E-2</c:v>
                </c:pt>
                <c:pt idx="37499">
                  <c:v>1.7348499999999999E-2</c:v>
                </c:pt>
                <c:pt idx="37500">
                  <c:v>1.80149E-2</c:v>
                </c:pt>
                <c:pt idx="37501">
                  <c:v>1.8601800000000002E-2</c:v>
                </c:pt>
                <c:pt idx="37502">
                  <c:v>1.9108300000000002E-2</c:v>
                </c:pt>
                <c:pt idx="37503">
                  <c:v>1.95351E-2</c:v>
                </c:pt>
                <c:pt idx="37504">
                  <c:v>1.9882400000000001E-2</c:v>
                </c:pt>
                <c:pt idx="37505">
                  <c:v>2.0150100000000001E-2</c:v>
                </c:pt>
                <c:pt idx="37506">
                  <c:v>2.03371E-2</c:v>
                </c:pt>
                <c:pt idx="37507">
                  <c:v>2.0442800000000001E-2</c:v>
                </c:pt>
                <c:pt idx="37508">
                  <c:v>2.0467200000000001E-2</c:v>
                </c:pt>
                <c:pt idx="37509">
                  <c:v>2.04101E-2</c:v>
                </c:pt>
                <c:pt idx="37510">
                  <c:v>2.0271399999999998E-2</c:v>
                </c:pt>
                <c:pt idx="37511">
                  <c:v>2.0050700000000001E-2</c:v>
                </c:pt>
                <c:pt idx="37512">
                  <c:v>1.9747600000000001E-2</c:v>
                </c:pt>
                <c:pt idx="37513">
                  <c:v>1.9361400000000001E-2</c:v>
                </c:pt>
                <c:pt idx="37514">
                  <c:v>1.8891499999999999E-2</c:v>
                </c:pt>
                <c:pt idx="37515">
                  <c:v>1.8339000000000001E-2</c:v>
                </c:pt>
                <c:pt idx="37516">
                  <c:v>1.7706199999999998E-2</c:v>
                </c:pt>
                <c:pt idx="37517">
                  <c:v>1.69943E-2</c:v>
                </c:pt>
                <c:pt idx="37518">
                  <c:v>1.6204099999999999E-2</c:v>
                </c:pt>
                <c:pt idx="37519">
                  <c:v>1.53359E-2</c:v>
                </c:pt>
                <c:pt idx="37520">
                  <c:v>1.43891E-2</c:v>
                </c:pt>
                <c:pt idx="37521">
                  <c:v>1.33635E-2</c:v>
                </c:pt>
                <c:pt idx="37522">
                  <c:v>1.22606E-2</c:v>
                </c:pt>
                <c:pt idx="37523">
                  <c:v>1.1081000000000001E-2</c:v>
                </c:pt>
                <c:pt idx="37524" formatCode="0.00E+00">
                  <c:v>9.8249700000000006E-3</c:v>
                </c:pt>
                <c:pt idx="37525" formatCode="0.00E+00">
                  <c:v>8.4946199999999996E-3</c:v>
                </c:pt>
                <c:pt idx="37526" formatCode="0.00E+00">
                  <c:v>7.0948399999999998E-3</c:v>
                </c:pt>
                <c:pt idx="37527" formatCode="0.00E+00">
                  <c:v>5.6297300000000003E-3</c:v>
                </c:pt>
                <c:pt idx="37528" formatCode="0.00E+00">
                  <c:v>4.10094E-3</c:v>
                </c:pt>
                <c:pt idx="37529" formatCode="0.00E+00">
                  <c:v>2.5090300000000002E-3</c:v>
                </c:pt>
                <c:pt idx="37530" formatCode="0.00E+00">
                  <c:v>8.5504899999999998E-4</c:v>
                </c:pt>
                <c:pt idx="37531" formatCode="0.00E+00">
                  <c:v>-8.5986500000000002E-4</c:v>
                </c:pt>
                <c:pt idx="37532" formatCode="0.00E+00">
                  <c:v>-2.63482E-3</c:v>
                </c:pt>
                <c:pt idx="37533" formatCode="0.00E+00">
                  <c:v>-4.4666200000000001E-3</c:v>
                </c:pt>
                <c:pt idx="37534" formatCode="0.00E+00">
                  <c:v>-6.3498699999999996E-3</c:v>
                </c:pt>
                <c:pt idx="37535" formatCode="0.00E+00">
                  <c:v>-8.2811399999999993E-3</c:v>
                </c:pt>
                <c:pt idx="37536">
                  <c:v>-1.026E-2</c:v>
                </c:pt>
                <c:pt idx="37537">
                  <c:v>-1.2286500000000001E-2</c:v>
                </c:pt>
                <c:pt idx="37538">
                  <c:v>-1.43594E-2</c:v>
                </c:pt>
                <c:pt idx="37539">
                  <c:v>-1.6476899999999999E-2</c:v>
                </c:pt>
                <c:pt idx="37540">
                  <c:v>-1.8635200000000001E-2</c:v>
                </c:pt>
                <c:pt idx="37541">
                  <c:v>-2.08302E-2</c:v>
                </c:pt>
                <c:pt idx="37542">
                  <c:v>-2.3057999999999999E-2</c:v>
                </c:pt>
                <c:pt idx="37543">
                  <c:v>-2.5315299999999999E-2</c:v>
                </c:pt>
                <c:pt idx="37544">
                  <c:v>-2.7599599999999998E-2</c:v>
                </c:pt>
                <c:pt idx="37545">
                  <c:v>-2.99087E-2</c:v>
                </c:pt>
                <c:pt idx="37546">
                  <c:v>-3.2240400000000002E-2</c:v>
                </c:pt>
                <c:pt idx="37547">
                  <c:v>-3.4593100000000002E-2</c:v>
                </c:pt>
                <c:pt idx="37548">
                  <c:v>-3.6964799999999999E-2</c:v>
                </c:pt>
                <c:pt idx="37549">
                  <c:v>-3.93528E-2</c:v>
                </c:pt>
                <c:pt idx="37550">
                  <c:v>-4.1753100000000001E-2</c:v>
                </c:pt>
                <c:pt idx="37551">
                  <c:v>-4.41625E-2</c:v>
                </c:pt>
                <c:pt idx="37552">
                  <c:v>-4.6577599999999997E-2</c:v>
                </c:pt>
                <c:pt idx="37553">
                  <c:v>-4.8994299999999998E-2</c:v>
                </c:pt>
                <c:pt idx="37554">
                  <c:v>-5.1408799999999998E-2</c:v>
                </c:pt>
                <c:pt idx="37555">
                  <c:v>-5.3818299999999999E-2</c:v>
                </c:pt>
                <c:pt idx="37556">
                  <c:v>-5.6219999999999999E-2</c:v>
                </c:pt>
                <c:pt idx="37557">
                  <c:v>-5.8611200000000002E-2</c:v>
                </c:pt>
                <c:pt idx="37558">
                  <c:v>-6.0988800000000003E-2</c:v>
                </c:pt>
                <c:pt idx="37559">
                  <c:v>-6.3349900000000001E-2</c:v>
                </c:pt>
                <c:pt idx="37560">
                  <c:v>-6.5691700000000006E-2</c:v>
                </c:pt>
                <c:pt idx="37561">
                  <c:v>-6.8012100000000006E-2</c:v>
                </c:pt>
                <c:pt idx="37562">
                  <c:v>-7.0308700000000002E-2</c:v>
                </c:pt>
                <c:pt idx="37563">
                  <c:v>-7.2578000000000004E-2</c:v>
                </c:pt>
                <c:pt idx="37564">
                  <c:v>-7.4816400000000005E-2</c:v>
                </c:pt>
                <c:pt idx="37565">
                  <c:v>-7.70208E-2</c:v>
                </c:pt>
                <c:pt idx="37566">
                  <c:v>-7.9188499999999995E-2</c:v>
                </c:pt>
                <c:pt idx="37567">
                  <c:v>-8.1316399999999997E-2</c:v>
                </c:pt>
                <c:pt idx="37568">
                  <c:v>-8.3401000000000003E-2</c:v>
                </c:pt>
                <c:pt idx="37569">
                  <c:v>-8.5438899999999998E-2</c:v>
                </c:pt>
                <c:pt idx="37570">
                  <c:v>-8.7426799999999999E-2</c:v>
                </c:pt>
                <c:pt idx="37571">
                  <c:v>-8.9360400000000006E-2</c:v>
                </c:pt>
                <c:pt idx="37572">
                  <c:v>-9.1236300000000006E-2</c:v>
                </c:pt>
                <c:pt idx="37573">
                  <c:v>-9.3052099999999999E-2</c:v>
                </c:pt>
                <c:pt idx="37574">
                  <c:v>-9.4805E-2</c:v>
                </c:pt>
                <c:pt idx="37575">
                  <c:v>-9.64922E-2</c:v>
                </c:pt>
                <c:pt idx="37576">
                  <c:v>-9.8110799999999998E-2</c:v>
                </c:pt>
                <c:pt idx="37577">
                  <c:v>-9.9657800000000005E-2</c:v>
                </c:pt>
                <c:pt idx="37578">
                  <c:v>-0.101132</c:v>
                </c:pt>
                <c:pt idx="37579">
                  <c:v>-0.102531</c:v>
                </c:pt>
                <c:pt idx="37580">
                  <c:v>-0.103854</c:v>
                </c:pt>
                <c:pt idx="37581">
                  <c:v>-0.105097</c:v>
                </c:pt>
                <c:pt idx="37582">
                  <c:v>-0.10625900000000001</c:v>
                </c:pt>
                <c:pt idx="37583">
                  <c:v>-0.107336</c:v>
                </c:pt>
                <c:pt idx="37584">
                  <c:v>-0.10832700000000001</c:v>
                </c:pt>
                <c:pt idx="37585">
                  <c:v>-0.10922999999999999</c:v>
                </c:pt>
                <c:pt idx="37586">
                  <c:v>-0.110044</c:v>
                </c:pt>
                <c:pt idx="37587">
                  <c:v>-0.110767</c:v>
                </c:pt>
                <c:pt idx="37588">
                  <c:v>-0.111396</c:v>
                </c:pt>
                <c:pt idx="37589">
                  <c:v>-0.111928</c:v>
                </c:pt>
                <c:pt idx="37590">
                  <c:v>-0.112363</c:v>
                </c:pt>
                <c:pt idx="37591">
                  <c:v>-0.11269899999999999</c:v>
                </c:pt>
                <c:pt idx="37592">
                  <c:v>-0.11293599999999999</c:v>
                </c:pt>
                <c:pt idx="37593">
                  <c:v>-0.11307399999999999</c:v>
                </c:pt>
                <c:pt idx="37594">
                  <c:v>-0.113109</c:v>
                </c:pt>
                <c:pt idx="37595">
                  <c:v>-0.113041</c:v>
                </c:pt>
                <c:pt idx="37596">
                  <c:v>-0.112869</c:v>
                </c:pt>
                <c:pt idx="37597">
                  <c:v>-0.112595</c:v>
                </c:pt>
                <c:pt idx="37598">
                  <c:v>-0.112216</c:v>
                </c:pt>
                <c:pt idx="37599">
                  <c:v>-0.111732</c:v>
                </c:pt>
                <c:pt idx="37600">
                  <c:v>-0.11114400000000001</c:v>
                </c:pt>
                <c:pt idx="37601">
                  <c:v>-0.11044900000000001</c:v>
                </c:pt>
                <c:pt idx="37602">
                  <c:v>-0.10965</c:v>
                </c:pt>
                <c:pt idx="37603">
                  <c:v>-0.10874499999999999</c:v>
                </c:pt>
                <c:pt idx="37604">
                  <c:v>-0.107736</c:v>
                </c:pt>
                <c:pt idx="37605">
                  <c:v>-0.106623</c:v>
                </c:pt>
                <c:pt idx="37606">
                  <c:v>-0.105405</c:v>
                </c:pt>
                <c:pt idx="37607">
                  <c:v>-0.10408100000000001</c:v>
                </c:pt>
                <c:pt idx="37608">
                  <c:v>-0.10265299999999999</c:v>
                </c:pt>
                <c:pt idx="37609">
                  <c:v>-0.101121</c:v>
                </c:pt>
                <c:pt idx="37610">
                  <c:v>-9.94863E-2</c:v>
                </c:pt>
                <c:pt idx="37611">
                  <c:v>-9.7750699999999996E-2</c:v>
                </c:pt>
                <c:pt idx="37612">
                  <c:v>-9.5914700000000006E-2</c:v>
                </c:pt>
                <c:pt idx="37613">
                  <c:v>-9.3979800000000002E-2</c:v>
                </c:pt>
                <c:pt idx="37614">
                  <c:v>-9.1947600000000004E-2</c:v>
                </c:pt>
                <c:pt idx="37615">
                  <c:v>-8.9819999999999997E-2</c:v>
                </c:pt>
                <c:pt idx="37616">
                  <c:v>-8.7598599999999999E-2</c:v>
                </c:pt>
                <c:pt idx="37617">
                  <c:v>-8.5284399999999996E-2</c:v>
                </c:pt>
                <c:pt idx="37618">
                  <c:v>-8.2877999999999993E-2</c:v>
                </c:pt>
                <c:pt idx="37619">
                  <c:v>-8.0381499999999995E-2</c:v>
                </c:pt>
                <c:pt idx="37620">
                  <c:v>-7.7798000000000006E-2</c:v>
                </c:pt>
                <c:pt idx="37621">
                  <c:v>-7.51304E-2</c:v>
                </c:pt>
                <c:pt idx="37622">
                  <c:v>-7.2380600000000003E-2</c:v>
                </c:pt>
                <c:pt idx="37623">
                  <c:v>-6.9550100000000004E-2</c:v>
                </c:pt>
                <c:pt idx="37624">
                  <c:v>-6.6641699999999998E-2</c:v>
                </c:pt>
                <c:pt idx="37625">
                  <c:v>-6.3658000000000006E-2</c:v>
                </c:pt>
                <c:pt idx="37626">
                  <c:v>-6.06007E-2</c:v>
                </c:pt>
                <c:pt idx="37627">
                  <c:v>-5.7470599999999997E-2</c:v>
                </c:pt>
                <c:pt idx="37628">
                  <c:v>-5.4269299999999999E-2</c:v>
                </c:pt>
                <c:pt idx="37629">
                  <c:v>-5.0999299999999997E-2</c:v>
                </c:pt>
                <c:pt idx="37630">
                  <c:v>-4.76631E-2</c:v>
                </c:pt>
                <c:pt idx="37631">
                  <c:v>-4.4263200000000003E-2</c:v>
                </c:pt>
                <c:pt idx="37632">
                  <c:v>-4.0802100000000001E-2</c:v>
                </c:pt>
                <c:pt idx="37633">
                  <c:v>-3.7282999999999997E-2</c:v>
                </c:pt>
                <c:pt idx="37634">
                  <c:v>-3.3709500000000003E-2</c:v>
                </c:pt>
                <c:pt idx="37635">
                  <c:v>-3.00846E-2</c:v>
                </c:pt>
                <c:pt idx="37636">
                  <c:v>-2.6410699999999999E-2</c:v>
                </c:pt>
                <c:pt idx="37637">
                  <c:v>-2.2690100000000001E-2</c:v>
                </c:pt>
                <c:pt idx="37638">
                  <c:v>-1.8925999999999998E-2</c:v>
                </c:pt>
                <c:pt idx="37639">
                  <c:v>-1.5121300000000001E-2</c:v>
                </c:pt>
                <c:pt idx="37640">
                  <c:v>-1.12791E-2</c:v>
                </c:pt>
                <c:pt idx="37641" formatCode="0.00E+00">
                  <c:v>-7.4024E-3</c:v>
                </c:pt>
                <c:pt idx="37642" formatCode="0.00E+00">
                  <c:v>-3.4941E-3</c:v>
                </c:pt>
                <c:pt idx="37643" formatCode="0.00E+00">
                  <c:v>4.4262199999999999E-4</c:v>
                </c:pt>
                <c:pt idx="37644" formatCode="0.00E+00">
                  <c:v>4.4042999999999999E-3</c:v>
                </c:pt>
                <c:pt idx="37645" formatCode="0.00E+00">
                  <c:v>8.3873300000000001E-3</c:v>
                </c:pt>
                <c:pt idx="37646">
                  <c:v>1.23883E-2</c:v>
                </c:pt>
                <c:pt idx="37647">
                  <c:v>1.64038E-2</c:v>
                </c:pt>
                <c:pt idx="37648">
                  <c:v>2.04307E-2</c:v>
                </c:pt>
                <c:pt idx="37649">
                  <c:v>2.44657E-2</c:v>
                </c:pt>
                <c:pt idx="37650">
                  <c:v>2.85055E-2</c:v>
                </c:pt>
                <c:pt idx="37651">
                  <c:v>3.2547E-2</c:v>
                </c:pt>
                <c:pt idx="37652">
                  <c:v>3.65879E-2</c:v>
                </c:pt>
                <c:pt idx="37653">
                  <c:v>4.0625500000000002E-2</c:v>
                </c:pt>
                <c:pt idx="37654">
                  <c:v>4.4656700000000001E-2</c:v>
                </c:pt>
                <c:pt idx="37655">
                  <c:v>4.8678800000000001E-2</c:v>
                </c:pt>
                <c:pt idx="37656">
                  <c:v>5.26895E-2</c:v>
                </c:pt>
                <c:pt idx="37657">
                  <c:v>5.6685899999999997E-2</c:v>
                </c:pt>
                <c:pt idx="37658">
                  <c:v>6.06639E-2</c:v>
                </c:pt>
                <c:pt idx="37659">
                  <c:v>6.4620700000000003E-2</c:v>
                </c:pt>
                <c:pt idx="37660">
                  <c:v>6.8553799999999998E-2</c:v>
                </c:pt>
                <c:pt idx="37661">
                  <c:v>7.2460499999999997E-2</c:v>
                </c:pt>
                <c:pt idx="37662">
                  <c:v>7.63374E-2</c:v>
                </c:pt>
                <c:pt idx="37663">
                  <c:v>8.0181100000000005E-2</c:v>
                </c:pt>
                <c:pt idx="37664">
                  <c:v>8.3988900000000005E-2</c:v>
                </c:pt>
                <c:pt idx="37665">
                  <c:v>8.7758600000000006E-2</c:v>
                </c:pt>
                <c:pt idx="37666">
                  <c:v>9.1488E-2</c:v>
                </c:pt>
                <c:pt idx="37667">
                  <c:v>9.5174900000000007E-2</c:v>
                </c:pt>
                <c:pt idx="37668">
                  <c:v>9.8816699999999993E-2</c:v>
                </c:pt>
                <c:pt idx="37669">
                  <c:v>0.102411</c:v>
                </c:pt>
                <c:pt idx="37670">
                  <c:v>0.10595499999999999</c:v>
                </c:pt>
                <c:pt idx="37671">
                  <c:v>0.109447</c:v>
                </c:pt>
                <c:pt idx="37672">
                  <c:v>0.112886</c:v>
                </c:pt>
                <c:pt idx="37673">
                  <c:v>0.11627</c:v>
                </c:pt>
                <c:pt idx="37674">
                  <c:v>0.11959599999999999</c:v>
                </c:pt>
                <c:pt idx="37675">
                  <c:v>0.122862</c:v>
                </c:pt>
                <c:pt idx="37676">
                  <c:v>0.12606700000000001</c:v>
                </c:pt>
                <c:pt idx="37677">
                  <c:v>0.12920899999999999</c:v>
                </c:pt>
                <c:pt idx="37678">
                  <c:v>0.13228599999999999</c:v>
                </c:pt>
                <c:pt idx="37679">
                  <c:v>0.135296</c:v>
                </c:pt>
                <c:pt idx="37680">
                  <c:v>0.138237</c:v>
                </c:pt>
                <c:pt idx="37681">
                  <c:v>0.14110800000000001</c:v>
                </c:pt>
                <c:pt idx="37682">
                  <c:v>0.14390700000000001</c:v>
                </c:pt>
                <c:pt idx="37683">
                  <c:v>0.14663100000000001</c:v>
                </c:pt>
                <c:pt idx="37684">
                  <c:v>0.14927799999999999</c:v>
                </c:pt>
                <c:pt idx="37685">
                  <c:v>0.15184700000000001</c:v>
                </c:pt>
                <c:pt idx="37686">
                  <c:v>0.154337</c:v>
                </c:pt>
                <c:pt idx="37687">
                  <c:v>0.156746</c:v>
                </c:pt>
                <c:pt idx="37688">
                  <c:v>0.15907399999999999</c:v>
                </c:pt>
                <c:pt idx="37689">
                  <c:v>0.16131899999999999</c:v>
                </c:pt>
                <c:pt idx="37690">
                  <c:v>0.16348299999999999</c:v>
                </c:pt>
                <c:pt idx="37691">
                  <c:v>0.16556299999999999</c:v>
                </c:pt>
                <c:pt idx="37692">
                  <c:v>0.16755999999999999</c:v>
                </c:pt>
                <c:pt idx="37693">
                  <c:v>0.16947400000000001</c:v>
                </c:pt>
                <c:pt idx="37694">
                  <c:v>0.17130400000000001</c:v>
                </c:pt>
                <c:pt idx="37695">
                  <c:v>0.17304900000000001</c:v>
                </c:pt>
                <c:pt idx="37696">
                  <c:v>0.174708</c:v>
                </c:pt>
                <c:pt idx="37697">
                  <c:v>0.17628199999999999</c:v>
                </c:pt>
                <c:pt idx="37698">
                  <c:v>0.17777000000000001</c:v>
                </c:pt>
                <c:pt idx="37699">
                  <c:v>0.17917</c:v>
                </c:pt>
                <c:pt idx="37700">
                  <c:v>0.180483</c:v>
                </c:pt>
                <c:pt idx="37701">
                  <c:v>0.18170600000000001</c:v>
                </c:pt>
                <c:pt idx="37702">
                  <c:v>0.182842</c:v>
                </c:pt>
                <c:pt idx="37703">
                  <c:v>0.18389</c:v>
                </c:pt>
                <c:pt idx="37704">
                  <c:v>0.18484999999999999</c:v>
                </c:pt>
                <c:pt idx="37705">
                  <c:v>0.185724</c:v>
                </c:pt>
                <c:pt idx="37706">
                  <c:v>0.18651000000000001</c:v>
                </c:pt>
                <c:pt idx="37707">
                  <c:v>0.18720999999999999</c:v>
                </c:pt>
                <c:pt idx="37708">
                  <c:v>0.18782199999999999</c:v>
                </c:pt>
                <c:pt idx="37709">
                  <c:v>0.18834799999999999</c:v>
                </c:pt>
                <c:pt idx="37710">
                  <c:v>0.18878700000000001</c:v>
                </c:pt>
                <c:pt idx="37711">
                  <c:v>0.18914</c:v>
                </c:pt>
                <c:pt idx="37712">
                  <c:v>0.18940799999999999</c:v>
                </c:pt>
                <c:pt idx="37713">
                  <c:v>0.18959200000000001</c:v>
                </c:pt>
                <c:pt idx="37714">
                  <c:v>0.18969</c:v>
                </c:pt>
                <c:pt idx="37715">
                  <c:v>0.18970400000000001</c:v>
                </c:pt>
                <c:pt idx="37716">
                  <c:v>0.189634</c:v>
                </c:pt>
                <c:pt idx="37717">
                  <c:v>0.18948000000000001</c:v>
                </c:pt>
                <c:pt idx="37718">
                  <c:v>0.189244</c:v>
                </c:pt>
                <c:pt idx="37719">
                  <c:v>0.18892700000000001</c:v>
                </c:pt>
                <c:pt idx="37720">
                  <c:v>0.188529</c:v>
                </c:pt>
                <c:pt idx="37721">
                  <c:v>0.188051</c:v>
                </c:pt>
                <c:pt idx="37722">
                  <c:v>0.18749199999999999</c:v>
                </c:pt>
                <c:pt idx="37723">
                  <c:v>0.18685299999999999</c:v>
                </c:pt>
                <c:pt idx="37724">
                  <c:v>0.18613299999999999</c:v>
                </c:pt>
                <c:pt idx="37725">
                  <c:v>0.185334</c:v>
                </c:pt>
                <c:pt idx="37726">
                  <c:v>0.18445700000000001</c:v>
                </c:pt>
                <c:pt idx="37727">
                  <c:v>0.183502</c:v>
                </c:pt>
                <c:pt idx="37728">
                  <c:v>0.182472</c:v>
                </c:pt>
                <c:pt idx="37729">
                  <c:v>0.181369</c:v>
                </c:pt>
                <c:pt idx="37730">
                  <c:v>0.18019199999999999</c:v>
                </c:pt>
                <c:pt idx="37731">
                  <c:v>0.17894499999999999</c:v>
                </c:pt>
                <c:pt idx="37732">
                  <c:v>0.17762700000000001</c:v>
                </c:pt>
                <c:pt idx="37733">
                  <c:v>0.17624100000000001</c:v>
                </c:pt>
                <c:pt idx="37734">
                  <c:v>0.174786</c:v>
                </c:pt>
                <c:pt idx="37735">
                  <c:v>0.173265</c:v>
                </c:pt>
                <c:pt idx="37736">
                  <c:v>0.171677</c:v>
                </c:pt>
                <c:pt idx="37737">
                  <c:v>0.17002500000000001</c:v>
                </c:pt>
                <c:pt idx="37738">
                  <c:v>0.16830899999999999</c:v>
                </c:pt>
                <c:pt idx="37739">
                  <c:v>0.16653200000000001</c:v>
                </c:pt>
                <c:pt idx="37740">
                  <c:v>0.16469300000000001</c:v>
                </c:pt>
                <c:pt idx="37741">
                  <c:v>0.162795</c:v>
                </c:pt>
                <c:pt idx="37742">
                  <c:v>0.16083700000000001</c:v>
                </c:pt>
                <c:pt idx="37743">
                  <c:v>0.15882099999999999</c:v>
                </c:pt>
                <c:pt idx="37744">
                  <c:v>0.156748</c:v>
                </c:pt>
                <c:pt idx="37745">
                  <c:v>0.15462100000000001</c:v>
                </c:pt>
                <c:pt idx="37746">
                  <c:v>0.15244099999999999</c:v>
                </c:pt>
                <c:pt idx="37747">
                  <c:v>0.15020700000000001</c:v>
                </c:pt>
                <c:pt idx="37748">
                  <c:v>0.147922</c:v>
                </c:pt>
                <c:pt idx="37749">
                  <c:v>0.14558599999999999</c:v>
                </c:pt>
                <c:pt idx="37750">
                  <c:v>0.14319999999999999</c:v>
                </c:pt>
                <c:pt idx="37751">
                  <c:v>0.140767</c:v>
                </c:pt>
                <c:pt idx="37752">
                  <c:v>0.13828599999999999</c:v>
                </c:pt>
                <c:pt idx="37753">
                  <c:v>0.13575899999999999</c:v>
                </c:pt>
                <c:pt idx="37754">
                  <c:v>0.133185</c:v>
                </c:pt>
                <c:pt idx="37755">
                  <c:v>0.13056799999999999</c:v>
                </c:pt>
                <c:pt idx="37756">
                  <c:v>0.12790799999999999</c:v>
                </c:pt>
                <c:pt idx="37757">
                  <c:v>0.12520899999999999</c:v>
                </c:pt>
                <c:pt idx="37758">
                  <c:v>0.12247</c:v>
                </c:pt>
                <c:pt idx="37759">
                  <c:v>0.11969299999999999</c:v>
                </c:pt>
                <c:pt idx="37760">
                  <c:v>0.11688</c:v>
                </c:pt>
                <c:pt idx="37761">
                  <c:v>0.11403099999999999</c:v>
                </c:pt>
                <c:pt idx="37762">
                  <c:v>0.111149</c:v>
                </c:pt>
                <c:pt idx="37763">
                  <c:v>0.108234</c:v>
                </c:pt>
                <c:pt idx="37764">
                  <c:v>0.10528700000000001</c:v>
                </c:pt>
                <c:pt idx="37765">
                  <c:v>0.102311</c:v>
                </c:pt>
                <c:pt idx="37766">
                  <c:v>9.9308800000000003E-2</c:v>
                </c:pt>
                <c:pt idx="37767">
                  <c:v>9.6280900000000003E-2</c:v>
                </c:pt>
                <c:pt idx="37768">
                  <c:v>9.3228900000000003E-2</c:v>
                </c:pt>
                <c:pt idx="37769">
                  <c:v>9.0154499999999999E-2</c:v>
                </c:pt>
                <c:pt idx="37770">
                  <c:v>8.7059499999999998E-2</c:v>
                </c:pt>
                <c:pt idx="37771">
                  <c:v>8.3946000000000007E-2</c:v>
                </c:pt>
                <c:pt idx="37772">
                  <c:v>8.0815899999999996E-2</c:v>
                </c:pt>
                <c:pt idx="37773">
                  <c:v>7.7671100000000007E-2</c:v>
                </c:pt>
                <c:pt idx="37774">
                  <c:v>7.4513700000000002E-2</c:v>
                </c:pt>
                <c:pt idx="37775">
                  <c:v>7.13453E-2</c:v>
                </c:pt>
                <c:pt idx="37776">
                  <c:v>6.8167099999999994E-2</c:v>
                </c:pt>
                <c:pt idx="37777">
                  <c:v>6.4980800000000005E-2</c:v>
                </c:pt>
                <c:pt idx="37778">
                  <c:v>6.1787700000000001E-2</c:v>
                </c:pt>
                <c:pt idx="37779">
                  <c:v>5.85899E-2</c:v>
                </c:pt>
                <c:pt idx="37780">
                  <c:v>5.53897E-2</c:v>
                </c:pt>
                <c:pt idx="37781">
                  <c:v>5.2189699999999999E-2</c:v>
                </c:pt>
                <c:pt idx="37782">
                  <c:v>4.8992099999999997E-2</c:v>
                </c:pt>
                <c:pt idx="37783">
                  <c:v>4.5798800000000001E-2</c:v>
                </c:pt>
                <c:pt idx="37784">
                  <c:v>4.2611700000000002E-2</c:v>
                </c:pt>
                <c:pt idx="37785">
                  <c:v>3.9432700000000001E-2</c:v>
                </c:pt>
                <c:pt idx="37786">
                  <c:v>3.6263700000000003E-2</c:v>
                </c:pt>
                <c:pt idx="37787">
                  <c:v>3.3106200000000002E-2</c:v>
                </c:pt>
                <c:pt idx="37788">
                  <c:v>2.99619E-2</c:v>
                </c:pt>
                <c:pt idx="37789">
                  <c:v>2.6832999999999999E-2</c:v>
                </c:pt>
                <c:pt idx="37790">
                  <c:v>2.3721699999999998E-2</c:v>
                </c:pt>
                <c:pt idx="37791">
                  <c:v>2.06299E-2</c:v>
                </c:pt>
                <c:pt idx="37792">
                  <c:v>1.7559499999999999E-2</c:v>
                </c:pt>
                <c:pt idx="37793">
                  <c:v>1.4513E-2</c:v>
                </c:pt>
                <c:pt idx="37794">
                  <c:v>1.14929E-2</c:v>
                </c:pt>
                <c:pt idx="37795" formatCode="0.00E+00">
                  <c:v>8.5013499999999995E-3</c:v>
                </c:pt>
                <c:pt idx="37796" formatCode="0.00E+00">
                  <c:v>5.5404800000000004E-3</c:v>
                </c:pt>
                <c:pt idx="37797" formatCode="0.00E+00">
                  <c:v>2.61269E-3</c:v>
                </c:pt>
                <c:pt idx="37798" formatCode="0.00E+00">
                  <c:v>-2.7912999999999999E-4</c:v>
                </c:pt>
                <c:pt idx="37799" formatCode="0.00E+00">
                  <c:v>-3.1320300000000001E-3</c:v>
                </c:pt>
                <c:pt idx="37800" formatCode="0.00E+00">
                  <c:v>-5.9436799999999998E-3</c:v>
                </c:pt>
                <c:pt idx="37801" formatCode="0.00E+00">
                  <c:v>-8.7125399999999995E-3</c:v>
                </c:pt>
                <c:pt idx="37802">
                  <c:v>-1.14369E-2</c:v>
                </c:pt>
                <c:pt idx="37803">
                  <c:v>-1.4114E-2</c:v>
                </c:pt>
                <c:pt idx="37804">
                  <c:v>-1.6740700000000001E-2</c:v>
                </c:pt>
                <c:pt idx="37805">
                  <c:v>-1.9314700000000001E-2</c:v>
                </c:pt>
                <c:pt idx="37806">
                  <c:v>-2.1833399999999999E-2</c:v>
                </c:pt>
                <c:pt idx="37807">
                  <c:v>-2.4294099999999999E-2</c:v>
                </c:pt>
                <c:pt idx="37808">
                  <c:v>-2.66938E-2</c:v>
                </c:pt>
                <c:pt idx="37809">
                  <c:v>-2.9029099999999999E-2</c:v>
                </c:pt>
                <c:pt idx="37810">
                  <c:v>-3.12968E-2</c:v>
                </c:pt>
                <c:pt idx="37811">
                  <c:v>-3.3494099999999999E-2</c:v>
                </c:pt>
                <c:pt idx="37812">
                  <c:v>-3.5618499999999997E-2</c:v>
                </c:pt>
                <c:pt idx="37813">
                  <c:v>-3.7668100000000003E-2</c:v>
                </c:pt>
                <c:pt idx="37814">
                  <c:v>-3.9641000000000003E-2</c:v>
                </c:pt>
                <c:pt idx="37815">
                  <c:v>-4.1535099999999998E-2</c:v>
                </c:pt>
                <c:pt idx="37816">
                  <c:v>-4.3347700000000003E-2</c:v>
                </c:pt>
                <c:pt idx="37817">
                  <c:v>-4.5075700000000003E-2</c:v>
                </c:pt>
                <c:pt idx="37818">
                  <c:v>-4.6715899999999998E-2</c:v>
                </c:pt>
                <c:pt idx="37819">
                  <c:v>-4.8265200000000001E-2</c:v>
                </c:pt>
                <c:pt idx="37820">
                  <c:v>-4.97207E-2</c:v>
                </c:pt>
                <c:pt idx="37821">
                  <c:v>-5.108E-2</c:v>
                </c:pt>
                <c:pt idx="37822">
                  <c:v>-5.23408E-2</c:v>
                </c:pt>
                <c:pt idx="37823">
                  <c:v>-5.3500699999999998E-2</c:v>
                </c:pt>
                <c:pt idx="37824">
                  <c:v>-5.4557899999999999E-2</c:v>
                </c:pt>
                <c:pt idx="37825">
                  <c:v>-5.5511100000000001E-2</c:v>
                </c:pt>
                <c:pt idx="37826">
                  <c:v>-5.6358999999999999E-2</c:v>
                </c:pt>
                <c:pt idx="37827">
                  <c:v>-5.7099999999999998E-2</c:v>
                </c:pt>
                <c:pt idx="37828">
                  <c:v>-5.7731900000000003E-2</c:v>
                </c:pt>
                <c:pt idx="37829">
                  <c:v>-5.8252900000000003E-2</c:v>
                </c:pt>
                <c:pt idx="37830">
                  <c:v>-5.8661100000000001E-2</c:v>
                </c:pt>
                <c:pt idx="37831">
                  <c:v>-5.8954800000000002E-2</c:v>
                </c:pt>
                <c:pt idx="37832">
                  <c:v>-5.9131900000000001E-2</c:v>
                </c:pt>
                <c:pt idx="37833">
                  <c:v>-5.91905E-2</c:v>
                </c:pt>
                <c:pt idx="37834">
                  <c:v>-5.9128500000000001E-2</c:v>
                </c:pt>
                <c:pt idx="37835">
                  <c:v>-5.89434E-2</c:v>
                </c:pt>
                <c:pt idx="37836">
                  <c:v>-5.8633299999999999E-2</c:v>
                </c:pt>
                <c:pt idx="37837">
                  <c:v>-5.8196400000000002E-2</c:v>
                </c:pt>
                <c:pt idx="37838">
                  <c:v>-5.7632200000000001E-2</c:v>
                </c:pt>
                <c:pt idx="37839">
                  <c:v>-5.6940200000000003E-2</c:v>
                </c:pt>
                <c:pt idx="37840">
                  <c:v>-5.6119500000000003E-2</c:v>
                </c:pt>
                <c:pt idx="37841">
                  <c:v>-5.5169000000000003E-2</c:v>
                </c:pt>
                <c:pt idx="37842">
                  <c:v>-5.4087900000000001E-2</c:v>
                </c:pt>
                <c:pt idx="37843">
                  <c:v>-5.2876199999999998E-2</c:v>
                </c:pt>
                <c:pt idx="37844">
                  <c:v>-5.1533200000000001E-2</c:v>
                </c:pt>
                <c:pt idx="37845">
                  <c:v>-5.0058199999999997E-2</c:v>
                </c:pt>
                <c:pt idx="37846">
                  <c:v>-4.8450199999999999E-2</c:v>
                </c:pt>
                <c:pt idx="37847">
                  <c:v>-4.6708699999999999E-2</c:v>
                </c:pt>
                <c:pt idx="37848">
                  <c:v>-4.4832900000000002E-2</c:v>
                </c:pt>
                <c:pt idx="37849">
                  <c:v>-4.2822399999999997E-2</c:v>
                </c:pt>
                <c:pt idx="37850">
                  <c:v>-4.0677600000000001E-2</c:v>
                </c:pt>
                <c:pt idx="37851">
                  <c:v>-3.8399500000000003E-2</c:v>
                </c:pt>
                <c:pt idx="37852">
                  <c:v>-3.5989300000000002E-2</c:v>
                </c:pt>
                <c:pt idx="37853">
                  <c:v>-3.3447400000000002E-2</c:v>
                </c:pt>
                <c:pt idx="37854">
                  <c:v>-3.0774300000000001E-2</c:v>
                </c:pt>
                <c:pt idx="37855">
                  <c:v>-2.7970200000000001E-2</c:v>
                </c:pt>
                <c:pt idx="37856">
                  <c:v>-2.50359E-2</c:v>
                </c:pt>
                <c:pt idx="37857">
                  <c:v>-2.1971999999999998E-2</c:v>
                </c:pt>
                <c:pt idx="37858">
                  <c:v>-1.8779400000000002E-2</c:v>
                </c:pt>
                <c:pt idx="37859">
                  <c:v>-1.54594E-2</c:v>
                </c:pt>
                <c:pt idx="37860">
                  <c:v>-1.20143E-2</c:v>
                </c:pt>
                <c:pt idx="37861" formatCode="0.00E+00">
                  <c:v>-8.44635E-3</c:v>
                </c:pt>
                <c:pt idx="37862" formatCode="0.00E+00">
                  <c:v>-4.7579700000000003E-3</c:v>
                </c:pt>
                <c:pt idx="37863" formatCode="0.00E+00">
                  <c:v>-9.5195299999999996E-4</c:v>
                </c:pt>
                <c:pt idx="37864" formatCode="0.00E+00">
                  <c:v>2.96875E-3</c:v>
                </c:pt>
                <c:pt idx="37865" formatCode="0.00E+00">
                  <c:v>7.0013699999999998E-3</c:v>
                </c:pt>
                <c:pt idx="37866">
                  <c:v>1.1142900000000001E-2</c:v>
                </c:pt>
                <c:pt idx="37867">
                  <c:v>1.5389999999999999E-2</c:v>
                </c:pt>
                <c:pt idx="37868">
                  <c:v>1.97396E-2</c:v>
                </c:pt>
                <c:pt idx="37869">
                  <c:v>2.4189200000000001E-2</c:v>
                </c:pt>
                <c:pt idx="37870">
                  <c:v>2.8735900000000002E-2</c:v>
                </c:pt>
                <c:pt idx="37871">
                  <c:v>3.3376500000000003E-2</c:v>
                </c:pt>
                <c:pt idx="37872">
                  <c:v>3.8107799999999997E-2</c:v>
                </c:pt>
                <c:pt idx="37873">
                  <c:v>4.2926300000000001E-2</c:v>
                </c:pt>
                <c:pt idx="37874">
                  <c:v>4.7828200000000001E-2</c:v>
                </c:pt>
                <c:pt idx="37875">
                  <c:v>5.2810000000000003E-2</c:v>
                </c:pt>
                <c:pt idx="37876">
                  <c:v>5.7867599999999998E-2</c:v>
                </c:pt>
                <c:pt idx="37877">
                  <c:v>6.2996999999999997E-2</c:v>
                </c:pt>
                <c:pt idx="37878">
                  <c:v>6.8194099999999994E-2</c:v>
                </c:pt>
                <c:pt idx="37879">
                  <c:v>7.3453699999999997E-2</c:v>
                </c:pt>
                <c:pt idx="37880">
                  <c:v>7.8770199999999999E-2</c:v>
                </c:pt>
                <c:pt idx="37881">
                  <c:v>8.4138099999999993E-2</c:v>
                </c:pt>
                <c:pt idx="37882">
                  <c:v>8.9552900000000005E-2</c:v>
                </c:pt>
                <c:pt idx="37883">
                  <c:v>9.5009899999999994E-2</c:v>
                </c:pt>
                <c:pt idx="37884">
                  <c:v>0.100504</c:v>
                </c:pt>
                <c:pt idx="37885">
                  <c:v>0.10603</c:v>
                </c:pt>
                <c:pt idx="37886">
                  <c:v>0.111584</c:v>
                </c:pt>
                <c:pt idx="37887">
                  <c:v>0.117159</c:v>
                </c:pt>
                <c:pt idx="37888">
                  <c:v>0.12275</c:v>
                </c:pt>
                <c:pt idx="37889">
                  <c:v>0.12835199999999999</c:v>
                </c:pt>
                <c:pt idx="37890">
                  <c:v>0.13395699999999999</c:v>
                </c:pt>
                <c:pt idx="37891">
                  <c:v>0.13956099999999999</c:v>
                </c:pt>
                <c:pt idx="37892">
                  <c:v>0.14515800000000001</c:v>
                </c:pt>
                <c:pt idx="37893">
                  <c:v>0.15074299999999999</c:v>
                </c:pt>
                <c:pt idx="37894">
                  <c:v>0.15631</c:v>
                </c:pt>
                <c:pt idx="37895">
                  <c:v>0.161853</c:v>
                </c:pt>
                <c:pt idx="37896">
                  <c:v>0.16736500000000001</c:v>
                </c:pt>
                <c:pt idx="37897">
                  <c:v>0.17283999999999999</c:v>
                </c:pt>
                <c:pt idx="37898">
                  <c:v>0.17827200000000001</c:v>
                </c:pt>
                <c:pt idx="37899">
                  <c:v>0.18365500000000001</c:v>
                </c:pt>
                <c:pt idx="37900">
                  <c:v>0.18898400000000001</c:v>
                </c:pt>
                <c:pt idx="37901">
                  <c:v>0.19425200000000001</c:v>
                </c:pt>
                <c:pt idx="37902">
                  <c:v>0.19945399999999999</c:v>
                </c:pt>
                <c:pt idx="37903">
                  <c:v>0.20458200000000001</c:v>
                </c:pt>
                <c:pt idx="37904">
                  <c:v>0.20963100000000001</c:v>
                </c:pt>
                <c:pt idx="37905">
                  <c:v>0.21459400000000001</c:v>
                </c:pt>
                <c:pt idx="37906">
                  <c:v>0.21946499999999999</c:v>
                </c:pt>
                <c:pt idx="37907">
                  <c:v>0.22423999999999999</c:v>
                </c:pt>
                <c:pt idx="37908">
                  <c:v>0.22891300000000001</c:v>
                </c:pt>
                <c:pt idx="37909">
                  <c:v>0.23347899999999999</c:v>
                </c:pt>
                <c:pt idx="37910">
                  <c:v>0.237932</c:v>
                </c:pt>
                <c:pt idx="37911">
                  <c:v>0.24226800000000001</c:v>
                </c:pt>
                <c:pt idx="37912">
                  <c:v>0.24648100000000001</c:v>
                </c:pt>
                <c:pt idx="37913">
                  <c:v>0.25056499999999998</c:v>
                </c:pt>
                <c:pt idx="37914">
                  <c:v>0.25451699999999999</c:v>
                </c:pt>
                <c:pt idx="37915">
                  <c:v>0.25833200000000001</c:v>
                </c:pt>
                <c:pt idx="37916">
                  <c:v>0.26200400000000001</c:v>
                </c:pt>
                <c:pt idx="37917">
                  <c:v>0.26552900000000002</c:v>
                </c:pt>
                <c:pt idx="37918">
                  <c:v>0.268903</c:v>
                </c:pt>
                <c:pt idx="37919">
                  <c:v>0.27211999999999997</c:v>
                </c:pt>
                <c:pt idx="37920">
                  <c:v>0.275177</c:v>
                </c:pt>
                <c:pt idx="37921">
                  <c:v>0.27806999999999998</c:v>
                </c:pt>
                <c:pt idx="37922">
                  <c:v>0.28079500000000002</c:v>
                </c:pt>
                <c:pt idx="37923">
                  <c:v>0.28334900000000002</c:v>
                </c:pt>
                <c:pt idx="37924">
                  <c:v>0.28572700000000001</c:v>
                </c:pt>
                <c:pt idx="37925">
                  <c:v>0.28792800000000002</c:v>
                </c:pt>
                <c:pt idx="37926">
                  <c:v>0.28994700000000001</c:v>
                </c:pt>
                <c:pt idx="37927">
                  <c:v>0.29178300000000001</c:v>
                </c:pt>
                <c:pt idx="37928">
                  <c:v>0.29343200000000003</c:v>
                </c:pt>
                <c:pt idx="37929">
                  <c:v>0.29489199999999999</c:v>
                </c:pt>
                <c:pt idx="37930">
                  <c:v>0.29616199999999998</c:v>
                </c:pt>
                <c:pt idx="37931">
                  <c:v>0.29723899999999998</c:v>
                </c:pt>
                <c:pt idx="37932">
                  <c:v>0.298122</c:v>
                </c:pt>
                <c:pt idx="37933">
                  <c:v>0.29881000000000002</c:v>
                </c:pt>
                <c:pt idx="37934">
                  <c:v>0.29930099999999998</c:v>
                </c:pt>
                <c:pt idx="37935">
                  <c:v>0.299593</c:v>
                </c:pt>
                <c:pt idx="37936">
                  <c:v>0.29968600000000001</c:v>
                </c:pt>
                <c:pt idx="37937">
                  <c:v>0.29958000000000001</c:v>
                </c:pt>
                <c:pt idx="37938">
                  <c:v>0.29927500000000001</c:v>
                </c:pt>
                <c:pt idx="37939">
                  <c:v>0.29877100000000001</c:v>
                </c:pt>
                <c:pt idx="37940">
                  <c:v>0.298068</c:v>
                </c:pt>
                <c:pt idx="37941">
                  <c:v>0.29716599999999999</c:v>
                </c:pt>
                <c:pt idx="37942">
                  <c:v>0.29606500000000002</c:v>
                </c:pt>
                <c:pt idx="37943">
                  <c:v>0.294767</c:v>
                </c:pt>
                <c:pt idx="37944">
                  <c:v>0.29327199999999998</c:v>
                </c:pt>
                <c:pt idx="37945">
                  <c:v>0.29158200000000001</c:v>
                </c:pt>
                <c:pt idx="37946">
                  <c:v>0.28969899999999998</c:v>
                </c:pt>
                <c:pt idx="37947">
                  <c:v>0.28762500000000002</c:v>
                </c:pt>
                <c:pt idx="37948">
                  <c:v>0.28536299999999998</c:v>
                </c:pt>
                <c:pt idx="37949">
                  <c:v>0.282914</c:v>
                </c:pt>
                <c:pt idx="37950">
                  <c:v>0.28028199999999998</c:v>
                </c:pt>
                <c:pt idx="37951">
                  <c:v>0.27746999999999999</c:v>
                </c:pt>
                <c:pt idx="37952">
                  <c:v>0.274482</c:v>
                </c:pt>
                <c:pt idx="37953">
                  <c:v>0.27132099999999998</c:v>
                </c:pt>
                <c:pt idx="37954">
                  <c:v>0.26799200000000001</c:v>
                </c:pt>
                <c:pt idx="37955">
                  <c:v>0.26449800000000001</c:v>
                </c:pt>
                <c:pt idx="37956">
                  <c:v>0.26084400000000002</c:v>
                </c:pt>
                <c:pt idx="37957">
                  <c:v>0.25703300000000001</c:v>
                </c:pt>
                <c:pt idx="37958">
                  <c:v>0.25306899999999999</c:v>
                </c:pt>
                <c:pt idx="37959">
                  <c:v>0.24895800000000001</c:v>
                </c:pt>
                <c:pt idx="37960">
                  <c:v>0.244704</c:v>
                </c:pt>
                <c:pt idx="37961">
                  <c:v>0.240312</c:v>
                </c:pt>
                <c:pt idx="37962">
                  <c:v>0.235788</c:v>
                </c:pt>
                <c:pt idx="37963">
                  <c:v>0.23113800000000001</c:v>
                </c:pt>
                <c:pt idx="37964">
                  <c:v>0.22636700000000001</c:v>
                </c:pt>
                <c:pt idx="37965">
                  <c:v>0.22148200000000001</c:v>
                </c:pt>
                <c:pt idx="37966">
                  <c:v>0.21648800000000001</c:v>
                </c:pt>
                <c:pt idx="37967">
                  <c:v>0.211393</c:v>
                </c:pt>
                <c:pt idx="37968">
                  <c:v>0.206202</c:v>
                </c:pt>
                <c:pt idx="37969">
                  <c:v>0.20092099999999999</c:v>
                </c:pt>
                <c:pt idx="37970">
                  <c:v>0.19555800000000001</c:v>
                </c:pt>
                <c:pt idx="37971">
                  <c:v>0.19011900000000001</c:v>
                </c:pt>
                <c:pt idx="37972">
                  <c:v>0.18461</c:v>
                </c:pt>
                <c:pt idx="37973">
                  <c:v>0.179039</c:v>
                </c:pt>
                <c:pt idx="37974">
                  <c:v>0.17341200000000001</c:v>
                </c:pt>
                <c:pt idx="37975">
                  <c:v>0.167736</c:v>
                </c:pt>
                <c:pt idx="37976">
                  <c:v>0.162019</c:v>
                </c:pt>
                <c:pt idx="37977">
                  <c:v>0.15626799999999999</c:v>
                </c:pt>
                <c:pt idx="37978">
                  <c:v>0.15049000000000001</c:v>
                </c:pt>
                <c:pt idx="37979">
                  <c:v>0.14469099999999999</c:v>
                </c:pt>
                <c:pt idx="37980">
                  <c:v>0.13888</c:v>
                </c:pt>
                <c:pt idx="37981">
                  <c:v>0.13306499999999999</c:v>
                </c:pt>
                <c:pt idx="37982">
                  <c:v>0.127251</c:v>
                </c:pt>
                <c:pt idx="37983">
                  <c:v>0.121447</c:v>
                </c:pt>
                <c:pt idx="37984">
                  <c:v>0.11566</c:v>
                </c:pt>
                <c:pt idx="37985">
                  <c:v>0.109898</c:v>
                </c:pt>
                <c:pt idx="37986">
                  <c:v>0.10416599999999999</c:v>
                </c:pt>
                <c:pt idx="37987">
                  <c:v>9.8472699999999996E-2</c:v>
                </c:pt>
                <c:pt idx="37988">
                  <c:v>9.2824599999999993E-2</c:v>
                </c:pt>
                <c:pt idx="37989">
                  <c:v>8.7228600000000003E-2</c:v>
                </c:pt>
                <c:pt idx="37990">
                  <c:v>8.1692000000000001E-2</c:v>
                </c:pt>
                <c:pt idx="37991">
                  <c:v>7.6221899999999995E-2</c:v>
                </c:pt>
                <c:pt idx="37992">
                  <c:v>7.0824999999999999E-2</c:v>
                </c:pt>
                <c:pt idx="37993">
                  <c:v>6.5507999999999997E-2</c:v>
                </c:pt>
                <c:pt idx="37994">
                  <c:v>6.0277299999999999E-2</c:v>
                </c:pt>
                <c:pt idx="37995">
                  <c:v>5.5139100000000003E-2</c:v>
                </c:pt>
                <c:pt idx="37996">
                  <c:v>5.0099299999999999E-2</c:v>
                </c:pt>
                <c:pt idx="37997">
                  <c:v>4.5164000000000003E-2</c:v>
                </c:pt>
                <c:pt idx="37998">
                  <c:v>4.0339E-2</c:v>
                </c:pt>
                <c:pt idx="37999">
                  <c:v>3.5630299999999997E-2</c:v>
                </c:pt>
                <c:pt idx="38000">
                  <c:v>3.1043500000000002E-2</c:v>
                </c:pt>
                <c:pt idx="38001">
                  <c:v>2.6584199999999999E-2</c:v>
                </c:pt>
                <c:pt idx="38002">
                  <c:v>2.22574E-2</c:v>
                </c:pt>
                <c:pt idx="38003">
                  <c:v>1.8068399999999998E-2</c:v>
                </c:pt>
                <c:pt idx="38004">
                  <c:v>1.4022099999999999E-2</c:v>
                </c:pt>
                <c:pt idx="38005">
                  <c:v>1.0123E-2</c:v>
                </c:pt>
                <c:pt idx="38006" formatCode="0.00E+00">
                  <c:v>6.3748299999999997E-3</c:v>
                </c:pt>
                <c:pt idx="38007" formatCode="0.00E+00">
                  <c:v>2.7813400000000002E-3</c:v>
                </c:pt>
                <c:pt idx="38008" formatCode="0.00E+00">
                  <c:v>-6.5368700000000002E-4</c:v>
                </c:pt>
                <c:pt idx="38009" formatCode="0.00E+00">
                  <c:v>-3.9262999999999998E-3</c:v>
                </c:pt>
                <c:pt idx="38010" formatCode="0.00E+00">
                  <c:v>-7.0330100000000001E-3</c:v>
                </c:pt>
                <c:pt idx="38011" formatCode="0.00E+00">
                  <c:v>-9.9708100000000001E-3</c:v>
                </c:pt>
                <c:pt idx="38012">
                  <c:v>-1.2736900000000001E-2</c:v>
                </c:pt>
                <c:pt idx="38013">
                  <c:v>-1.53288E-2</c:v>
                </c:pt>
                <c:pt idx="38014">
                  <c:v>-1.77445E-2</c:v>
                </c:pt>
                <c:pt idx="38015">
                  <c:v>-1.9982300000000001E-2</c:v>
                </c:pt>
                <c:pt idx="38016">
                  <c:v>-2.2040500000000001E-2</c:v>
                </c:pt>
                <c:pt idx="38017">
                  <c:v>-2.3916900000000001E-2</c:v>
                </c:pt>
                <c:pt idx="38018">
                  <c:v>-2.5609799999999999E-2</c:v>
                </c:pt>
                <c:pt idx="38019">
                  <c:v>-2.7117599999999999E-2</c:v>
                </c:pt>
                <c:pt idx="38020">
                  <c:v>-2.8439099999999998E-2</c:v>
                </c:pt>
                <c:pt idx="38021">
                  <c:v>-2.9574799999999998E-2</c:v>
                </c:pt>
                <c:pt idx="38022">
                  <c:v>-3.0525900000000002E-2</c:v>
                </c:pt>
                <c:pt idx="38023">
                  <c:v>-3.12932E-2</c:v>
                </c:pt>
                <c:pt idx="38024">
                  <c:v>-3.1877000000000003E-2</c:v>
                </c:pt>
                <c:pt idx="38025">
                  <c:v>-3.2278099999999997E-2</c:v>
                </c:pt>
                <c:pt idx="38026">
                  <c:v>-3.24978E-2</c:v>
                </c:pt>
                <c:pt idx="38027">
                  <c:v>-3.2537499999999997E-2</c:v>
                </c:pt>
                <c:pt idx="38028">
                  <c:v>-3.2398299999999998E-2</c:v>
                </c:pt>
                <c:pt idx="38029">
                  <c:v>-3.2081899999999997E-2</c:v>
                </c:pt>
                <c:pt idx="38030">
                  <c:v>-3.1590500000000001E-2</c:v>
                </c:pt>
                <c:pt idx="38031">
                  <c:v>-3.09263E-2</c:v>
                </c:pt>
                <c:pt idx="38032">
                  <c:v>-3.00921E-2</c:v>
                </c:pt>
                <c:pt idx="38033">
                  <c:v>-2.9090999999999999E-2</c:v>
                </c:pt>
                <c:pt idx="38034">
                  <c:v>-2.7926300000000001E-2</c:v>
                </c:pt>
                <c:pt idx="38035">
                  <c:v>-2.6601199999999998E-2</c:v>
                </c:pt>
                <c:pt idx="38036">
                  <c:v>-2.5119599999999999E-2</c:v>
                </c:pt>
                <c:pt idx="38037">
                  <c:v>-2.34849E-2</c:v>
                </c:pt>
                <c:pt idx="38038">
                  <c:v>-2.17013E-2</c:v>
                </c:pt>
                <c:pt idx="38039">
                  <c:v>-1.9772999999999999E-2</c:v>
                </c:pt>
                <c:pt idx="38040">
                  <c:v>-1.7704299999999999E-2</c:v>
                </c:pt>
                <c:pt idx="38041">
                  <c:v>-1.54997E-2</c:v>
                </c:pt>
                <c:pt idx="38042">
                  <c:v>-1.3164199999999999E-2</c:v>
                </c:pt>
                <c:pt idx="38043">
                  <c:v>-1.0702700000000001E-2</c:v>
                </c:pt>
                <c:pt idx="38044" formatCode="0.00E+00">
                  <c:v>-8.1207899999999993E-3</c:v>
                </c:pt>
                <c:pt idx="38045" formatCode="0.00E+00">
                  <c:v>-5.4238100000000003E-3</c:v>
                </c:pt>
                <c:pt idx="38046" formatCode="0.00E+00">
                  <c:v>-2.6174599999999998E-3</c:v>
                </c:pt>
                <c:pt idx="38047" formatCode="0.00E+00">
                  <c:v>2.92372E-4</c:v>
                </c:pt>
                <c:pt idx="38048" formatCode="0.00E+00">
                  <c:v>3.2994000000000001E-3</c:v>
                </c:pt>
                <c:pt idx="38049" formatCode="0.00E+00">
                  <c:v>6.3971000000000002E-3</c:v>
                </c:pt>
                <c:pt idx="38050" formatCode="0.00E+00">
                  <c:v>9.5791899999999996E-3</c:v>
                </c:pt>
                <c:pt idx="38051">
                  <c:v>1.28396E-2</c:v>
                </c:pt>
                <c:pt idx="38052">
                  <c:v>1.6172200000000001E-2</c:v>
                </c:pt>
                <c:pt idx="38053">
                  <c:v>1.9570500000000001E-2</c:v>
                </c:pt>
                <c:pt idx="38054">
                  <c:v>2.30279E-2</c:v>
                </c:pt>
                <c:pt idx="38055">
                  <c:v>2.6537700000000001E-2</c:v>
                </c:pt>
                <c:pt idx="38056">
                  <c:v>3.0093100000000001E-2</c:v>
                </c:pt>
                <c:pt idx="38057">
                  <c:v>3.3687300000000003E-2</c:v>
                </c:pt>
                <c:pt idx="38058">
                  <c:v>3.7313300000000001E-2</c:v>
                </c:pt>
                <c:pt idx="38059">
                  <c:v>4.0964300000000002E-2</c:v>
                </c:pt>
                <c:pt idx="38060">
                  <c:v>4.4633300000000001E-2</c:v>
                </c:pt>
                <c:pt idx="38061">
                  <c:v>4.8313599999999998E-2</c:v>
                </c:pt>
                <c:pt idx="38062">
                  <c:v>5.1998500000000003E-2</c:v>
                </c:pt>
                <c:pt idx="38063">
                  <c:v>5.5681399999999999E-2</c:v>
                </c:pt>
                <c:pt idx="38064">
                  <c:v>5.93558E-2</c:v>
                </c:pt>
                <c:pt idx="38065">
                  <c:v>6.3015299999999996E-2</c:v>
                </c:pt>
                <c:pt idx="38066">
                  <c:v>6.6653500000000004E-2</c:v>
                </c:pt>
                <c:pt idx="38067">
                  <c:v>7.0263900000000004E-2</c:v>
                </c:pt>
                <c:pt idx="38068">
                  <c:v>7.3840000000000003E-2</c:v>
                </c:pt>
                <c:pt idx="38069">
                  <c:v>7.73755E-2</c:v>
                </c:pt>
                <c:pt idx="38070">
                  <c:v>8.0864699999999998E-2</c:v>
                </c:pt>
                <c:pt idx="38071">
                  <c:v>8.4301399999999999E-2</c:v>
                </c:pt>
                <c:pt idx="38072">
                  <c:v>8.7679900000000005E-2</c:v>
                </c:pt>
                <c:pt idx="38073">
                  <c:v>9.0994099999999994E-2</c:v>
                </c:pt>
                <c:pt idx="38074">
                  <c:v>9.4238500000000003E-2</c:v>
                </c:pt>
                <c:pt idx="38075">
                  <c:v>9.7407300000000002E-2</c:v>
                </c:pt>
                <c:pt idx="38076">
                  <c:v>0.100495</c:v>
                </c:pt>
                <c:pt idx="38077">
                  <c:v>0.10349700000000001</c:v>
                </c:pt>
                <c:pt idx="38078">
                  <c:v>0.106408</c:v>
                </c:pt>
                <c:pt idx="38079">
                  <c:v>0.109222</c:v>
                </c:pt>
                <c:pt idx="38080">
                  <c:v>0.11193699999999999</c:v>
                </c:pt>
                <c:pt idx="38081">
                  <c:v>0.114547</c:v>
                </c:pt>
                <c:pt idx="38082">
                  <c:v>0.117048</c:v>
                </c:pt>
                <c:pt idx="38083">
                  <c:v>0.119437</c:v>
                </c:pt>
                <c:pt idx="38084">
                  <c:v>0.121709</c:v>
                </c:pt>
                <c:pt idx="38085">
                  <c:v>0.123862</c:v>
                </c:pt>
                <c:pt idx="38086">
                  <c:v>0.125891</c:v>
                </c:pt>
                <c:pt idx="38087">
                  <c:v>0.12779499999999999</c:v>
                </c:pt>
                <c:pt idx="38088">
                  <c:v>0.12957099999999999</c:v>
                </c:pt>
                <c:pt idx="38089">
                  <c:v>0.131216</c:v>
                </c:pt>
                <c:pt idx="38090">
                  <c:v>0.13272900000000001</c:v>
                </c:pt>
                <c:pt idx="38091">
                  <c:v>0.134108</c:v>
                </c:pt>
                <c:pt idx="38092">
                  <c:v>0.135351</c:v>
                </c:pt>
                <c:pt idx="38093">
                  <c:v>0.13645599999999999</c:v>
                </c:pt>
                <c:pt idx="38094">
                  <c:v>0.13742299999999999</c:v>
                </c:pt>
                <c:pt idx="38095">
                  <c:v>0.13825100000000001</c:v>
                </c:pt>
                <c:pt idx="38096">
                  <c:v>0.13893800000000001</c:v>
                </c:pt>
                <c:pt idx="38097">
                  <c:v>0.139486</c:v>
                </c:pt>
                <c:pt idx="38098">
                  <c:v>0.13989299999999999</c:v>
                </c:pt>
                <c:pt idx="38099">
                  <c:v>0.14016000000000001</c:v>
                </c:pt>
                <c:pt idx="38100">
                  <c:v>0.140287</c:v>
                </c:pt>
                <c:pt idx="38101">
                  <c:v>0.14027500000000001</c:v>
                </c:pt>
                <c:pt idx="38102">
                  <c:v>0.140125</c:v>
                </c:pt>
                <c:pt idx="38103">
                  <c:v>0.13983899999999999</c:v>
                </c:pt>
                <c:pt idx="38104">
                  <c:v>0.13941700000000001</c:v>
                </c:pt>
                <c:pt idx="38105">
                  <c:v>0.13886200000000001</c:v>
                </c:pt>
                <c:pt idx="38106">
                  <c:v>0.13817499999999999</c:v>
                </c:pt>
                <c:pt idx="38107">
                  <c:v>0.13735900000000001</c:v>
                </c:pt>
                <c:pt idx="38108">
                  <c:v>0.13641700000000001</c:v>
                </c:pt>
                <c:pt idx="38109">
                  <c:v>0.135351</c:v>
                </c:pt>
                <c:pt idx="38110">
                  <c:v>0.13416400000000001</c:v>
                </c:pt>
                <c:pt idx="38111">
                  <c:v>0.13286000000000001</c:v>
                </c:pt>
                <c:pt idx="38112">
                  <c:v>0.131443</c:v>
                </c:pt>
                <c:pt idx="38113">
                  <c:v>0.129917</c:v>
                </c:pt>
                <c:pt idx="38114">
                  <c:v>0.12828500000000001</c:v>
                </c:pt>
                <c:pt idx="38115">
                  <c:v>0.126551</c:v>
                </c:pt>
                <c:pt idx="38116">
                  <c:v>0.124719</c:v>
                </c:pt>
                <c:pt idx="38117">
                  <c:v>0.122794</c:v>
                </c:pt>
                <c:pt idx="38118">
                  <c:v>0.120782</c:v>
                </c:pt>
                <c:pt idx="38119">
                  <c:v>0.118687</c:v>
                </c:pt>
                <c:pt idx="38120">
                  <c:v>0.11651499999999999</c:v>
                </c:pt>
                <c:pt idx="38121">
                  <c:v>0.114272</c:v>
                </c:pt>
                <c:pt idx="38122">
                  <c:v>0.11196200000000001</c:v>
                </c:pt>
                <c:pt idx="38123">
                  <c:v>0.10958900000000001</c:v>
                </c:pt>
                <c:pt idx="38124">
                  <c:v>0.10716100000000001</c:v>
                </c:pt>
                <c:pt idx="38125">
                  <c:v>0.104683</c:v>
                </c:pt>
                <c:pt idx="38126">
                  <c:v>0.10216</c:v>
                </c:pt>
                <c:pt idx="38127">
                  <c:v>9.9598900000000004E-2</c:v>
                </c:pt>
                <c:pt idx="38128">
                  <c:v>9.7004300000000002E-2</c:v>
                </c:pt>
                <c:pt idx="38129">
                  <c:v>9.4382900000000006E-2</c:v>
                </c:pt>
                <c:pt idx="38130">
                  <c:v>9.1740799999999997E-2</c:v>
                </c:pt>
                <c:pt idx="38131">
                  <c:v>8.9083999999999997E-2</c:v>
                </c:pt>
                <c:pt idx="38132">
                  <c:v>8.6418599999999998E-2</c:v>
                </c:pt>
                <c:pt idx="38133">
                  <c:v>8.3750400000000003E-2</c:v>
                </c:pt>
                <c:pt idx="38134">
                  <c:v>8.1085500000000005E-2</c:v>
                </c:pt>
                <c:pt idx="38135">
                  <c:v>7.8429899999999997E-2</c:v>
                </c:pt>
                <c:pt idx="38136">
                  <c:v>7.5789700000000002E-2</c:v>
                </c:pt>
                <c:pt idx="38137">
                  <c:v>7.3171100000000003E-2</c:v>
                </c:pt>
                <c:pt idx="38138">
                  <c:v>7.0580000000000004E-2</c:v>
                </c:pt>
                <c:pt idx="38139">
                  <c:v>6.8021999999999999E-2</c:v>
                </c:pt>
                <c:pt idx="38140">
                  <c:v>6.5503000000000006E-2</c:v>
                </c:pt>
                <c:pt idx="38141">
                  <c:v>6.3029299999999996E-2</c:v>
                </c:pt>
                <c:pt idx="38142">
                  <c:v>6.06072E-2</c:v>
                </c:pt>
                <c:pt idx="38143">
                  <c:v>5.8242200000000001E-2</c:v>
                </c:pt>
                <c:pt idx="38144">
                  <c:v>5.5939599999999999E-2</c:v>
                </c:pt>
                <c:pt idx="38145">
                  <c:v>5.3705200000000002E-2</c:v>
                </c:pt>
                <c:pt idx="38146">
                  <c:v>5.15445E-2</c:v>
                </c:pt>
                <c:pt idx="38147">
                  <c:v>4.9462899999999997E-2</c:v>
                </c:pt>
                <c:pt idx="38148">
                  <c:v>4.7465500000000001E-2</c:v>
                </c:pt>
                <c:pt idx="38149">
                  <c:v>4.5557E-2</c:v>
                </c:pt>
                <c:pt idx="38150">
                  <c:v>4.3742099999999999E-2</c:v>
                </c:pt>
                <c:pt idx="38151">
                  <c:v>4.2025600000000003E-2</c:v>
                </c:pt>
                <c:pt idx="38152">
                  <c:v>4.0411700000000002E-2</c:v>
                </c:pt>
                <c:pt idx="38153">
                  <c:v>3.8904300000000003E-2</c:v>
                </c:pt>
                <c:pt idx="38154">
                  <c:v>3.7507199999999997E-2</c:v>
                </c:pt>
                <c:pt idx="38155">
                  <c:v>3.6224100000000002E-2</c:v>
                </c:pt>
                <c:pt idx="38156">
                  <c:v>3.5059100000000003E-2</c:v>
                </c:pt>
                <c:pt idx="38157">
                  <c:v>3.4015999999999998E-2</c:v>
                </c:pt>
                <c:pt idx="38158">
                  <c:v>3.3098599999999999E-2</c:v>
                </c:pt>
                <c:pt idx="38159">
                  <c:v>3.2308999999999997E-2</c:v>
                </c:pt>
                <c:pt idx="38160">
                  <c:v>3.1648900000000001E-2</c:v>
                </c:pt>
                <c:pt idx="38161">
                  <c:v>3.1120700000000001E-2</c:v>
                </c:pt>
                <c:pt idx="38162">
                  <c:v>3.07265E-2</c:v>
                </c:pt>
                <c:pt idx="38163">
                  <c:v>3.0467899999999999E-2</c:v>
                </c:pt>
                <c:pt idx="38164">
                  <c:v>3.03462E-2</c:v>
                </c:pt>
                <c:pt idx="38165">
                  <c:v>3.0362500000000001E-2</c:v>
                </c:pt>
                <c:pt idx="38166">
                  <c:v>3.0517499999999999E-2</c:v>
                </c:pt>
                <c:pt idx="38167">
                  <c:v>3.08118E-2</c:v>
                </c:pt>
                <c:pt idx="38168">
                  <c:v>3.1245599999999998E-2</c:v>
                </c:pt>
                <c:pt idx="38169">
                  <c:v>3.1818800000000001E-2</c:v>
                </c:pt>
                <c:pt idx="38170">
                  <c:v>3.25311E-2</c:v>
                </c:pt>
                <c:pt idx="38171">
                  <c:v>3.3381800000000003E-2</c:v>
                </c:pt>
                <c:pt idx="38172">
                  <c:v>3.43696E-2</c:v>
                </c:pt>
                <c:pt idx="38173">
                  <c:v>3.5493400000000001E-2</c:v>
                </c:pt>
                <c:pt idx="38174">
                  <c:v>3.6751800000000001E-2</c:v>
                </c:pt>
                <c:pt idx="38175">
                  <c:v>3.8143299999999998E-2</c:v>
                </c:pt>
                <c:pt idx="38176">
                  <c:v>3.9665800000000001E-2</c:v>
                </c:pt>
                <c:pt idx="38177">
                  <c:v>4.1317E-2</c:v>
                </c:pt>
                <c:pt idx="38178">
                  <c:v>4.3094199999999999E-2</c:v>
                </c:pt>
                <c:pt idx="38179">
                  <c:v>4.4995E-2</c:v>
                </c:pt>
                <c:pt idx="38180">
                  <c:v>4.7016599999999999E-2</c:v>
                </c:pt>
                <c:pt idx="38181">
                  <c:v>4.9156100000000001E-2</c:v>
                </c:pt>
                <c:pt idx="38182">
                  <c:v>5.1409799999999999E-2</c:v>
                </c:pt>
                <c:pt idx="38183">
                  <c:v>5.37744E-2</c:v>
                </c:pt>
                <c:pt idx="38184">
                  <c:v>5.62461E-2</c:v>
                </c:pt>
                <c:pt idx="38185">
                  <c:v>5.8820999999999998E-2</c:v>
                </c:pt>
                <c:pt idx="38186">
                  <c:v>6.1494600000000003E-2</c:v>
                </c:pt>
                <c:pt idx="38187">
                  <c:v>6.4262399999999997E-2</c:v>
                </c:pt>
                <c:pt idx="38188">
                  <c:v>6.7119799999999993E-2</c:v>
                </c:pt>
                <c:pt idx="38189">
                  <c:v>7.0062100000000002E-2</c:v>
                </c:pt>
                <c:pt idx="38190">
                  <c:v>7.3084300000000005E-2</c:v>
                </c:pt>
                <c:pt idx="38191">
                  <c:v>7.6181100000000002E-2</c:v>
                </c:pt>
                <c:pt idx="38192">
                  <c:v>7.9346799999999995E-2</c:v>
                </c:pt>
                <c:pt idx="38193">
                  <c:v>8.2575399999999993E-2</c:v>
                </c:pt>
                <c:pt idx="38194">
                  <c:v>8.5861099999999996E-2</c:v>
                </c:pt>
                <c:pt idx="38195">
                  <c:v>8.9197899999999997E-2</c:v>
                </c:pt>
                <c:pt idx="38196">
                  <c:v>9.2579999999999996E-2</c:v>
                </c:pt>
                <c:pt idx="38197">
                  <c:v>9.6001299999999998E-2</c:v>
                </c:pt>
                <c:pt idx="38198">
                  <c:v>9.9455799999999997E-2</c:v>
                </c:pt>
                <c:pt idx="38199">
                  <c:v>0.102937</c:v>
                </c:pt>
                <c:pt idx="38200">
                  <c:v>0.10643900000000001</c:v>
                </c:pt>
                <c:pt idx="38201">
                  <c:v>0.109954</c:v>
                </c:pt>
                <c:pt idx="38202">
                  <c:v>0.11347699999999999</c:v>
                </c:pt>
                <c:pt idx="38203">
                  <c:v>0.11700099999999999</c:v>
                </c:pt>
                <c:pt idx="38204">
                  <c:v>0.120519</c:v>
                </c:pt>
                <c:pt idx="38205">
                  <c:v>0.124025</c:v>
                </c:pt>
                <c:pt idx="38206">
                  <c:v>0.12751100000000001</c:v>
                </c:pt>
                <c:pt idx="38207">
                  <c:v>0.13097200000000001</c:v>
                </c:pt>
                <c:pt idx="38208">
                  <c:v>0.13440199999999999</c:v>
                </c:pt>
                <c:pt idx="38209">
                  <c:v>0.137792</c:v>
                </c:pt>
                <c:pt idx="38210">
                  <c:v>0.14113800000000001</c:v>
                </c:pt>
                <c:pt idx="38211">
                  <c:v>0.144432</c:v>
                </c:pt>
                <c:pt idx="38212">
                  <c:v>0.14766899999999999</c:v>
                </c:pt>
                <c:pt idx="38213">
                  <c:v>0.150843</c:v>
                </c:pt>
                <c:pt idx="38214">
                  <c:v>0.153947</c:v>
                </c:pt>
                <c:pt idx="38215">
                  <c:v>0.156976</c:v>
                </c:pt>
                <c:pt idx="38216">
                  <c:v>0.15992400000000001</c:v>
                </c:pt>
                <c:pt idx="38217">
                  <c:v>0.16278400000000001</c:v>
                </c:pt>
                <c:pt idx="38218">
                  <c:v>0.165551</c:v>
                </c:pt>
                <c:pt idx="38219">
                  <c:v>0.16822000000000001</c:v>
                </c:pt>
                <c:pt idx="38220">
                  <c:v>0.17078399999999999</c:v>
                </c:pt>
                <c:pt idx="38221">
                  <c:v>0.173238</c:v>
                </c:pt>
                <c:pt idx="38222">
                  <c:v>0.17557800000000001</c:v>
                </c:pt>
                <c:pt idx="38223">
                  <c:v>0.17779700000000001</c:v>
                </c:pt>
                <c:pt idx="38224">
                  <c:v>0.179892</c:v>
                </c:pt>
                <c:pt idx="38225">
                  <c:v>0.18185899999999999</c:v>
                </c:pt>
                <c:pt idx="38226">
                  <c:v>0.18369199999999999</c:v>
                </c:pt>
                <c:pt idx="38227">
                  <c:v>0.185388</c:v>
                </c:pt>
                <c:pt idx="38228">
                  <c:v>0.186943</c:v>
                </c:pt>
                <c:pt idx="38229">
                  <c:v>0.18835399999999999</c:v>
                </c:pt>
                <c:pt idx="38230">
                  <c:v>0.18961600000000001</c:v>
                </c:pt>
                <c:pt idx="38231">
                  <c:v>0.19072600000000001</c:v>
                </c:pt>
                <c:pt idx="38232">
                  <c:v>0.19168099999999999</c:v>
                </c:pt>
                <c:pt idx="38233">
                  <c:v>0.19247900000000001</c:v>
                </c:pt>
                <c:pt idx="38234">
                  <c:v>0.19311700000000001</c:v>
                </c:pt>
                <c:pt idx="38235">
                  <c:v>0.19359199999999999</c:v>
                </c:pt>
                <c:pt idx="38236">
                  <c:v>0.19390399999999999</c:v>
                </c:pt>
                <c:pt idx="38237">
                  <c:v>0.194049</c:v>
                </c:pt>
                <c:pt idx="38238">
                  <c:v>0.194026</c:v>
                </c:pt>
                <c:pt idx="38239">
                  <c:v>0.19383300000000001</c:v>
                </c:pt>
                <c:pt idx="38240">
                  <c:v>0.19347</c:v>
                </c:pt>
                <c:pt idx="38241">
                  <c:v>0.192935</c:v>
                </c:pt>
                <c:pt idx="38242">
                  <c:v>0.19222800000000001</c:v>
                </c:pt>
                <c:pt idx="38243">
                  <c:v>0.19134899999999999</c:v>
                </c:pt>
                <c:pt idx="38244">
                  <c:v>0.19029699999999999</c:v>
                </c:pt>
                <c:pt idx="38245">
                  <c:v>0.18907399999999999</c:v>
                </c:pt>
                <c:pt idx="38246">
                  <c:v>0.18767900000000001</c:v>
                </c:pt>
                <c:pt idx="38247">
                  <c:v>0.186113</c:v>
                </c:pt>
                <c:pt idx="38248">
                  <c:v>0.18437899999999999</c:v>
                </c:pt>
                <c:pt idx="38249">
                  <c:v>0.182476</c:v>
                </c:pt>
                <c:pt idx="38250">
                  <c:v>0.18040700000000001</c:v>
                </c:pt>
                <c:pt idx="38251">
                  <c:v>0.178173</c:v>
                </c:pt>
                <c:pt idx="38252">
                  <c:v>0.17577599999999999</c:v>
                </c:pt>
                <c:pt idx="38253">
                  <c:v>0.17322000000000001</c:v>
                </c:pt>
                <c:pt idx="38254">
                  <c:v>0.17050699999999999</c:v>
                </c:pt>
                <c:pt idx="38255">
                  <c:v>0.16763900000000001</c:v>
                </c:pt>
                <c:pt idx="38256">
                  <c:v>0.16461999999999999</c:v>
                </c:pt>
                <c:pt idx="38257">
                  <c:v>0.16145100000000001</c:v>
                </c:pt>
                <c:pt idx="38258">
                  <c:v>0.158137</c:v>
                </c:pt>
                <c:pt idx="38259">
                  <c:v>0.15468100000000001</c:v>
                </c:pt>
                <c:pt idx="38260">
                  <c:v>0.151087</c:v>
                </c:pt>
                <c:pt idx="38261">
                  <c:v>0.14735799999999999</c:v>
                </c:pt>
                <c:pt idx="38262">
                  <c:v>0.14349999999999999</c:v>
                </c:pt>
                <c:pt idx="38263">
                  <c:v>0.139517</c:v>
                </c:pt>
                <c:pt idx="38264">
                  <c:v>0.13541300000000001</c:v>
                </c:pt>
                <c:pt idx="38265">
                  <c:v>0.131193</c:v>
                </c:pt>
                <c:pt idx="38266">
                  <c:v>0.126862</c:v>
                </c:pt>
                <c:pt idx="38267">
                  <c:v>0.12242500000000001</c:v>
                </c:pt>
                <c:pt idx="38268">
                  <c:v>0.11788800000000001</c:v>
                </c:pt>
                <c:pt idx="38269">
                  <c:v>0.113256</c:v>
                </c:pt>
                <c:pt idx="38270">
                  <c:v>0.10853400000000001</c:v>
                </c:pt>
                <c:pt idx="38271">
                  <c:v>0.103729</c:v>
                </c:pt>
                <c:pt idx="38272">
                  <c:v>9.8845100000000005E-2</c:v>
                </c:pt>
                <c:pt idx="38273">
                  <c:v>9.3889299999999995E-2</c:v>
                </c:pt>
                <c:pt idx="38274">
                  <c:v>8.8867199999999993E-2</c:v>
                </c:pt>
                <c:pt idx="38275">
                  <c:v>8.3785100000000001E-2</c:v>
                </c:pt>
                <c:pt idx="38276">
                  <c:v>7.8648999999999997E-2</c:v>
                </c:pt>
                <c:pt idx="38277">
                  <c:v>7.34649E-2</c:v>
                </c:pt>
                <c:pt idx="38278">
                  <c:v>6.82392E-2</c:v>
                </c:pt>
                <c:pt idx="38279">
                  <c:v>6.2978000000000006E-2</c:v>
                </c:pt>
                <c:pt idx="38280">
                  <c:v>5.7687799999999997E-2</c:v>
                </c:pt>
                <c:pt idx="38281">
                  <c:v>5.23746E-2</c:v>
                </c:pt>
                <c:pt idx="38282">
                  <c:v>4.7044900000000001E-2</c:v>
                </c:pt>
                <c:pt idx="38283">
                  <c:v>4.1704900000000003E-2</c:v>
                </c:pt>
                <c:pt idx="38284">
                  <c:v>3.6360999999999997E-2</c:v>
                </c:pt>
                <c:pt idx="38285">
                  <c:v>3.10198E-2</c:v>
                </c:pt>
                <c:pt idx="38286">
                  <c:v>2.5687600000000001E-2</c:v>
                </c:pt>
                <c:pt idx="38287">
                  <c:v>2.0370200000000002E-2</c:v>
                </c:pt>
                <c:pt idx="38288">
                  <c:v>1.5073599999999999E-2</c:v>
                </c:pt>
                <c:pt idx="38289" formatCode="0.00E+00">
                  <c:v>9.8041799999999991E-3</c:v>
                </c:pt>
                <c:pt idx="38290" formatCode="0.00E+00">
                  <c:v>4.5682300000000004E-3</c:v>
                </c:pt>
                <c:pt idx="38291" formatCode="0.00E+00">
                  <c:v>-6.2811599999999996E-4</c:v>
                </c:pt>
                <c:pt idx="38292" formatCode="0.00E+00">
                  <c:v>-5.7786599999999997E-3</c:v>
                </c:pt>
                <c:pt idx="38293">
                  <c:v>-1.08772E-2</c:v>
                </c:pt>
                <c:pt idx="38294">
                  <c:v>-1.59177E-2</c:v>
                </c:pt>
                <c:pt idx="38295">
                  <c:v>-2.0894300000000001E-2</c:v>
                </c:pt>
                <c:pt idx="38296">
                  <c:v>-2.5801299999999999E-2</c:v>
                </c:pt>
                <c:pt idx="38297">
                  <c:v>-3.0633500000000001E-2</c:v>
                </c:pt>
                <c:pt idx="38298">
                  <c:v>-3.5385E-2</c:v>
                </c:pt>
                <c:pt idx="38299">
                  <c:v>-4.0049800000000003E-2</c:v>
                </c:pt>
                <c:pt idx="38300">
                  <c:v>-4.4621800000000003E-2</c:v>
                </c:pt>
                <c:pt idx="38301">
                  <c:v>-4.9095300000000001E-2</c:v>
                </c:pt>
                <c:pt idx="38302">
                  <c:v>-5.3465100000000002E-2</c:v>
                </c:pt>
                <c:pt idx="38303">
                  <c:v>-5.7726800000000002E-2</c:v>
                </c:pt>
                <c:pt idx="38304">
                  <c:v>-6.1876100000000003E-2</c:v>
                </c:pt>
                <c:pt idx="38305">
                  <c:v>-6.5908300000000003E-2</c:v>
                </c:pt>
                <c:pt idx="38306">
                  <c:v>-6.9818900000000003E-2</c:v>
                </c:pt>
                <c:pt idx="38307">
                  <c:v>-7.3603799999999997E-2</c:v>
                </c:pt>
                <c:pt idx="38308">
                  <c:v>-7.7259099999999997E-2</c:v>
                </c:pt>
                <c:pt idx="38309">
                  <c:v>-8.07808E-2</c:v>
                </c:pt>
                <c:pt idx="38310">
                  <c:v>-8.4165599999999993E-2</c:v>
                </c:pt>
                <c:pt idx="38311">
                  <c:v>-8.7410199999999993E-2</c:v>
                </c:pt>
                <c:pt idx="38312">
                  <c:v>-9.0511099999999997E-2</c:v>
                </c:pt>
                <c:pt idx="38313">
                  <c:v>-9.3465300000000001E-2</c:v>
                </c:pt>
                <c:pt idx="38314">
                  <c:v>-9.6269800000000003E-2</c:v>
                </c:pt>
                <c:pt idx="38315">
                  <c:v>-9.8922200000000002E-2</c:v>
                </c:pt>
                <c:pt idx="38316">
                  <c:v>-0.10142</c:v>
                </c:pt>
                <c:pt idx="38317">
                  <c:v>-0.10376199999999999</c:v>
                </c:pt>
                <c:pt idx="38318">
                  <c:v>-0.105945</c:v>
                </c:pt>
                <c:pt idx="38319">
                  <c:v>-0.10796799999999999</c:v>
                </c:pt>
                <c:pt idx="38320">
                  <c:v>-0.109829</c:v>
                </c:pt>
                <c:pt idx="38321">
                  <c:v>-0.111528</c:v>
                </c:pt>
                <c:pt idx="38322">
                  <c:v>-0.113063</c:v>
                </c:pt>
                <c:pt idx="38323">
                  <c:v>-0.11443300000000001</c:v>
                </c:pt>
                <c:pt idx="38324">
                  <c:v>-0.115636</c:v>
                </c:pt>
                <c:pt idx="38325">
                  <c:v>-0.116674</c:v>
                </c:pt>
                <c:pt idx="38326">
                  <c:v>-0.117545</c:v>
                </c:pt>
                <c:pt idx="38327">
                  <c:v>-0.11824999999999999</c:v>
                </c:pt>
                <c:pt idx="38328">
                  <c:v>-0.118788</c:v>
                </c:pt>
                <c:pt idx="38329">
                  <c:v>-0.119161</c:v>
                </c:pt>
                <c:pt idx="38330">
                  <c:v>-0.119367</c:v>
                </c:pt>
                <c:pt idx="38331">
                  <c:v>-0.119409</c:v>
                </c:pt>
                <c:pt idx="38332">
                  <c:v>-0.119287</c:v>
                </c:pt>
                <c:pt idx="38333">
                  <c:v>-0.119002</c:v>
                </c:pt>
                <c:pt idx="38334">
                  <c:v>-0.11855599999999999</c:v>
                </c:pt>
                <c:pt idx="38335">
                  <c:v>-0.117951</c:v>
                </c:pt>
                <c:pt idx="38336">
                  <c:v>-0.117188</c:v>
                </c:pt>
                <c:pt idx="38337">
                  <c:v>-0.11627</c:v>
                </c:pt>
                <c:pt idx="38338">
                  <c:v>-0.11519600000000001</c:v>
                </c:pt>
                <c:pt idx="38339">
                  <c:v>-0.11397</c:v>
                </c:pt>
                <c:pt idx="38340">
                  <c:v>-0.112594</c:v>
                </c:pt>
                <c:pt idx="38341">
                  <c:v>-0.11107300000000001</c:v>
                </c:pt>
                <c:pt idx="38342">
                  <c:v>-0.10940800000000001</c:v>
                </c:pt>
                <c:pt idx="38343">
                  <c:v>-0.107602</c:v>
                </c:pt>
                <c:pt idx="38344">
                  <c:v>-0.10566</c:v>
                </c:pt>
                <c:pt idx="38345">
                  <c:v>-0.103585</c:v>
                </c:pt>
                <c:pt idx="38346">
                  <c:v>-0.101379</c:v>
                </c:pt>
                <c:pt idx="38347">
                  <c:v>-9.9047800000000005E-2</c:v>
                </c:pt>
                <c:pt idx="38348">
                  <c:v>-9.6594399999999997E-2</c:v>
                </c:pt>
                <c:pt idx="38349">
                  <c:v>-9.4023200000000001E-2</c:v>
                </c:pt>
                <c:pt idx="38350">
                  <c:v>-9.1338199999999994E-2</c:v>
                </c:pt>
                <c:pt idx="38351">
                  <c:v>-8.8543899999999995E-2</c:v>
                </c:pt>
                <c:pt idx="38352">
                  <c:v>-8.5644600000000001E-2</c:v>
                </c:pt>
                <c:pt idx="38353">
                  <c:v>-8.2645099999999999E-2</c:v>
                </c:pt>
                <c:pt idx="38354">
                  <c:v>-7.9550099999999999E-2</c:v>
                </c:pt>
                <c:pt idx="38355">
                  <c:v>-7.6364500000000002E-2</c:v>
                </c:pt>
                <c:pt idx="38356">
                  <c:v>-7.3092900000000002E-2</c:v>
                </c:pt>
                <c:pt idx="38357">
                  <c:v>-6.9740099999999999E-2</c:v>
                </c:pt>
                <c:pt idx="38358">
                  <c:v>-6.6311099999999998E-2</c:v>
                </c:pt>
                <c:pt idx="38359">
                  <c:v>-6.2810900000000003E-2</c:v>
                </c:pt>
                <c:pt idx="38360">
                  <c:v>-5.9244199999999997E-2</c:v>
                </c:pt>
                <c:pt idx="38361">
                  <c:v>-5.5615900000000003E-2</c:v>
                </c:pt>
                <c:pt idx="38362">
                  <c:v>-5.1931100000000001E-2</c:v>
                </c:pt>
                <c:pt idx="38363">
                  <c:v>-4.8194899999999999E-2</c:v>
                </c:pt>
                <c:pt idx="38364">
                  <c:v>-4.4412399999999998E-2</c:v>
                </c:pt>
                <c:pt idx="38365">
                  <c:v>-4.0588800000000001E-2</c:v>
                </c:pt>
                <c:pt idx="38366">
                  <c:v>-3.6729199999999997E-2</c:v>
                </c:pt>
                <c:pt idx="38367">
                  <c:v>-3.2838699999999998E-2</c:v>
                </c:pt>
                <c:pt idx="38368">
                  <c:v>-2.89226E-2</c:v>
                </c:pt>
                <c:pt idx="38369">
                  <c:v>-2.4986100000000001E-2</c:v>
                </c:pt>
                <c:pt idx="38370">
                  <c:v>-2.1034199999999999E-2</c:v>
                </c:pt>
                <c:pt idx="38371">
                  <c:v>-1.7071699999999999E-2</c:v>
                </c:pt>
                <c:pt idx="38372">
                  <c:v>-1.3103399999999999E-2</c:v>
                </c:pt>
                <c:pt idx="38373" formatCode="0.00E+00">
                  <c:v>-9.1344900000000003E-3</c:v>
                </c:pt>
                <c:pt idx="38374" formatCode="0.00E+00">
                  <c:v>-5.1699099999999998E-3</c:v>
                </c:pt>
                <c:pt idx="38375" formatCode="0.00E+00">
                  <c:v>-1.21462E-3</c:v>
                </c:pt>
                <c:pt idx="38376" formatCode="0.00E+00">
                  <c:v>2.7266E-3</c:v>
                </c:pt>
                <c:pt idx="38377" formatCode="0.00E+00">
                  <c:v>6.6490200000000003E-3</c:v>
                </c:pt>
                <c:pt idx="38378">
                  <c:v>1.0547900000000001E-2</c:v>
                </c:pt>
                <c:pt idx="38379">
                  <c:v>1.4418800000000001E-2</c:v>
                </c:pt>
                <c:pt idx="38380">
                  <c:v>1.8257099999999998E-2</c:v>
                </c:pt>
                <c:pt idx="38381">
                  <c:v>2.20588E-2</c:v>
                </c:pt>
                <c:pt idx="38382">
                  <c:v>2.5819700000000001E-2</c:v>
                </c:pt>
                <c:pt idx="38383">
                  <c:v>2.9535599999999999E-2</c:v>
                </c:pt>
                <c:pt idx="38384">
                  <c:v>3.3202500000000003E-2</c:v>
                </c:pt>
                <c:pt idx="38385">
                  <c:v>3.6816399999999999E-2</c:v>
                </c:pt>
                <c:pt idx="38386">
                  <c:v>4.0373399999999997E-2</c:v>
                </c:pt>
                <c:pt idx="38387">
                  <c:v>4.38698E-2</c:v>
                </c:pt>
                <c:pt idx="38388">
                  <c:v>4.7302499999999997E-2</c:v>
                </c:pt>
                <c:pt idx="38389">
                  <c:v>5.0667900000000002E-2</c:v>
                </c:pt>
                <c:pt idx="38390">
                  <c:v>5.3962900000000001E-2</c:v>
                </c:pt>
                <c:pt idx="38391">
                  <c:v>5.7184199999999998E-2</c:v>
                </c:pt>
                <c:pt idx="38392">
                  <c:v>6.0328899999999998E-2</c:v>
                </c:pt>
                <c:pt idx="38393">
                  <c:v>6.3394300000000001E-2</c:v>
                </c:pt>
                <c:pt idx="38394">
                  <c:v>6.6378000000000006E-2</c:v>
                </c:pt>
                <c:pt idx="38395">
                  <c:v>6.92773E-2</c:v>
                </c:pt>
                <c:pt idx="38396">
                  <c:v>7.2090199999999993E-2</c:v>
                </c:pt>
                <c:pt idx="38397">
                  <c:v>7.4814199999999997E-2</c:v>
                </c:pt>
                <c:pt idx="38398">
                  <c:v>7.7447600000000005E-2</c:v>
                </c:pt>
                <c:pt idx="38399">
                  <c:v>7.9988500000000004E-2</c:v>
                </c:pt>
                <c:pt idx="38400">
                  <c:v>8.2434999999999994E-2</c:v>
                </c:pt>
                <c:pt idx="38401">
                  <c:v>8.4785399999999997E-2</c:v>
                </c:pt>
                <c:pt idx="38402">
                  <c:v>8.7038199999999996E-2</c:v>
                </c:pt>
                <c:pt idx="38403">
                  <c:v>8.9191900000000005E-2</c:v>
                </c:pt>
                <c:pt idx="38404">
                  <c:v>9.1245699999999999E-2</c:v>
                </c:pt>
                <c:pt idx="38405">
                  <c:v>9.3198799999999998E-2</c:v>
                </c:pt>
                <c:pt idx="38406">
                  <c:v>9.5050300000000004E-2</c:v>
                </c:pt>
                <c:pt idx="38407">
                  <c:v>9.6799700000000002E-2</c:v>
                </c:pt>
                <c:pt idx="38408">
                  <c:v>9.8446800000000001E-2</c:v>
                </c:pt>
                <c:pt idx="38409">
                  <c:v>9.9991700000000003E-2</c:v>
                </c:pt>
                <c:pt idx="38410">
                  <c:v>0.101435</c:v>
                </c:pt>
                <c:pt idx="38411">
                  <c:v>0.10277500000000001</c:v>
                </c:pt>
                <c:pt idx="38412">
                  <c:v>0.104015</c:v>
                </c:pt>
                <c:pt idx="38413">
                  <c:v>0.105152</c:v>
                </c:pt>
                <c:pt idx="38414">
                  <c:v>0.10618900000000001</c:v>
                </c:pt>
                <c:pt idx="38415">
                  <c:v>0.107125</c:v>
                </c:pt>
                <c:pt idx="38416">
                  <c:v>0.107961</c:v>
                </c:pt>
                <c:pt idx="38417">
                  <c:v>0.108699</c:v>
                </c:pt>
                <c:pt idx="38418">
                  <c:v>0.10934000000000001</c:v>
                </c:pt>
                <c:pt idx="38419">
                  <c:v>0.109885</c:v>
                </c:pt>
                <c:pt idx="38420">
                  <c:v>0.110335</c:v>
                </c:pt>
                <c:pt idx="38421">
                  <c:v>0.110691</c:v>
                </c:pt>
                <c:pt idx="38422">
                  <c:v>0.110956</c:v>
                </c:pt>
                <c:pt idx="38423">
                  <c:v>0.11113099999999999</c:v>
                </c:pt>
                <c:pt idx="38424">
                  <c:v>0.111217</c:v>
                </c:pt>
                <c:pt idx="38425">
                  <c:v>0.111217</c:v>
                </c:pt>
                <c:pt idx="38426">
                  <c:v>0.111133</c:v>
                </c:pt>
                <c:pt idx="38427">
                  <c:v>0.110967</c:v>
                </c:pt>
                <c:pt idx="38428">
                  <c:v>0.110721</c:v>
                </c:pt>
                <c:pt idx="38429">
                  <c:v>0.110397</c:v>
                </c:pt>
                <c:pt idx="38430">
                  <c:v>0.109998</c:v>
                </c:pt>
                <c:pt idx="38431">
                  <c:v>0.109525</c:v>
                </c:pt>
                <c:pt idx="38432">
                  <c:v>0.108982</c:v>
                </c:pt>
                <c:pt idx="38433">
                  <c:v>0.108371</c:v>
                </c:pt>
                <c:pt idx="38434">
                  <c:v>0.107693</c:v>
                </c:pt>
                <c:pt idx="38435">
                  <c:v>0.10695300000000001</c:v>
                </c:pt>
                <c:pt idx="38436">
                  <c:v>0.106152</c:v>
                </c:pt>
                <c:pt idx="38437">
                  <c:v>0.105292</c:v>
                </c:pt>
                <c:pt idx="38438">
                  <c:v>0.104377</c:v>
                </c:pt>
                <c:pt idx="38439">
                  <c:v>0.103409</c:v>
                </c:pt>
                <c:pt idx="38440">
                  <c:v>0.102391</c:v>
                </c:pt>
                <c:pt idx="38441">
                  <c:v>0.101325</c:v>
                </c:pt>
                <c:pt idx="38442">
                  <c:v>0.100214</c:v>
                </c:pt>
                <c:pt idx="38443">
                  <c:v>9.9060400000000007E-2</c:v>
                </c:pt>
                <c:pt idx="38444">
                  <c:v>9.7867499999999996E-2</c:v>
                </c:pt>
                <c:pt idx="38445">
                  <c:v>9.6637600000000004E-2</c:v>
                </c:pt>
                <c:pt idx="38446">
                  <c:v>9.5373299999999994E-2</c:v>
                </c:pt>
                <c:pt idx="38447">
                  <c:v>9.4077099999999997E-2</c:v>
                </c:pt>
                <c:pt idx="38448">
                  <c:v>9.2751700000000006E-2</c:v>
                </c:pt>
                <c:pt idx="38449">
                  <c:v>9.1399800000000003E-2</c:v>
                </c:pt>
                <c:pt idx="38450">
                  <c:v>9.0023900000000004E-2</c:v>
                </c:pt>
                <c:pt idx="38451">
                  <c:v>8.8626300000000005E-2</c:v>
                </c:pt>
                <c:pt idx="38452">
                  <c:v>8.7209400000000006E-2</c:v>
                </c:pt>
                <c:pt idx="38453">
                  <c:v>8.5775400000000002E-2</c:v>
                </c:pt>
                <c:pt idx="38454">
                  <c:v>8.4326700000000004E-2</c:v>
                </c:pt>
                <c:pt idx="38455">
                  <c:v>8.2865599999999998E-2</c:v>
                </c:pt>
                <c:pt idx="38456">
                  <c:v>8.1394400000000006E-2</c:v>
                </c:pt>
                <c:pt idx="38457">
                  <c:v>7.9915100000000003E-2</c:v>
                </c:pt>
                <c:pt idx="38458">
                  <c:v>7.8429499999999999E-2</c:v>
                </c:pt>
                <c:pt idx="38459">
                  <c:v>7.6939599999999997E-2</c:v>
                </c:pt>
                <c:pt idx="38460">
                  <c:v>7.5447399999999998E-2</c:v>
                </c:pt>
                <c:pt idx="38461">
                  <c:v>7.3954699999999998E-2</c:v>
                </c:pt>
                <c:pt idx="38462">
                  <c:v>7.2463200000000005E-2</c:v>
                </c:pt>
                <c:pt idx="38463">
                  <c:v>7.0974499999999996E-2</c:v>
                </c:pt>
                <c:pt idx="38464">
                  <c:v>6.9490200000000002E-2</c:v>
                </c:pt>
                <c:pt idx="38465">
                  <c:v>6.8011600000000005E-2</c:v>
                </c:pt>
                <c:pt idx="38466">
                  <c:v>6.6540000000000002E-2</c:v>
                </c:pt>
                <c:pt idx="38467">
                  <c:v>6.5076700000000001E-2</c:v>
                </c:pt>
                <c:pt idx="38468">
                  <c:v>6.3622600000000001E-2</c:v>
                </c:pt>
                <c:pt idx="38469">
                  <c:v>6.2178700000000003E-2</c:v>
                </c:pt>
                <c:pt idx="38470">
                  <c:v>6.0746099999999997E-2</c:v>
                </c:pt>
                <c:pt idx="38471">
                  <c:v>5.9325299999999997E-2</c:v>
                </c:pt>
                <c:pt idx="38472">
                  <c:v>5.7917099999999999E-2</c:v>
                </c:pt>
                <c:pt idx="38473">
                  <c:v>5.6522200000000002E-2</c:v>
                </c:pt>
                <c:pt idx="38474">
                  <c:v>5.5141000000000003E-2</c:v>
                </c:pt>
                <c:pt idx="38475">
                  <c:v>5.3773899999999999E-2</c:v>
                </c:pt>
                <c:pt idx="38476">
                  <c:v>5.2421500000000003E-2</c:v>
                </c:pt>
                <c:pt idx="38477">
                  <c:v>5.1083900000000002E-2</c:v>
                </c:pt>
                <c:pt idx="38478">
                  <c:v>4.97615E-2</c:v>
                </c:pt>
                <c:pt idx="38479">
                  <c:v>4.8454299999999999E-2</c:v>
                </c:pt>
                <c:pt idx="38480">
                  <c:v>4.7162500000000003E-2</c:v>
                </c:pt>
                <c:pt idx="38481">
                  <c:v>4.5885799999999997E-2</c:v>
                </c:pt>
                <c:pt idx="38482">
                  <c:v>4.4623999999999997E-2</c:v>
                </c:pt>
                <c:pt idx="38483">
                  <c:v>4.3376699999999997E-2</c:v>
                </c:pt>
                <c:pt idx="38484">
                  <c:v>4.2143699999999999E-2</c:v>
                </c:pt>
                <c:pt idx="38485">
                  <c:v>4.0924500000000003E-2</c:v>
                </c:pt>
                <c:pt idx="38486">
                  <c:v>3.97186E-2</c:v>
                </c:pt>
                <c:pt idx="38487">
                  <c:v>3.8525700000000003E-2</c:v>
                </c:pt>
                <c:pt idx="38488">
                  <c:v>3.7345000000000003E-2</c:v>
                </c:pt>
                <c:pt idx="38489">
                  <c:v>3.6175899999999997E-2</c:v>
                </c:pt>
                <c:pt idx="38490">
                  <c:v>3.5017699999999999E-2</c:v>
                </c:pt>
                <c:pt idx="38491">
                  <c:v>3.3869499999999997E-2</c:v>
                </c:pt>
                <c:pt idx="38492">
                  <c:v>3.27304E-2</c:v>
                </c:pt>
                <c:pt idx="38493">
                  <c:v>3.1599500000000003E-2</c:v>
                </c:pt>
                <c:pt idx="38494">
                  <c:v>3.04759E-2</c:v>
                </c:pt>
                <c:pt idx="38495">
                  <c:v>2.9358499999999999E-2</c:v>
                </c:pt>
                <c:pt idx="38496">
                  <c:v>2.8246199999999999E-2</c:v>
                </c:pt>
                <c:pt idx="38497">
                  <c:v>2.7137999999999999E-2</c:v>
                </c:pt>
                <c:pt idx="38498">
                  <c:v>2.6032599999999999E-2</c:v>
                </c:pt>
                <c:pt idx="38499">
                  <c:v>2.4929E-2</c:v>
                </c:pt>
                <c:pt idx="38500">
                  <c:v>2.3826E-2</c:v>
                </c:pt>
                <c:pt idx="38501">
                  <c:v>2.27224E-2</c:v>
                </c:pt>
                <c:pt idx="38502">
                  <c:v>2.1616900000000001E-2</c:v>
                </c:pt>
                <c:pt idx="38503">
                  <c:v>2.05083E-2</c:v>
                </c:pt>
                <c:pt idx="38504">
                  <c:v>1.93954E-2</c:v>
                </c:pt>
                <c:pt idx="38505">
                  <c:v>1.8277000000000002E-2</c:v>
                </c:pt>
                <c:pt idx="38506">
                  <c:v>1.7151900000000001E-2</c:v>
                </c:pt>
                <c:pt idx="38507">
                  <c:v>1.60188E-2</c:v>
                </c:pt>
                <c:pt idx="38508">
                  <c:v>1.48767E-2</c:v>
                </c:pt>
                <c:pt idx="38509">
                  <c:v>1.3724E-2</c:v>
                </c:pt>
                <c:pt idx="38510">
                  <c:v>1.2559799999999999E-2</c:v>
                </c:pt>
                <c:pt idx="38511">
                  <c:v>1.13829E-2</c:v>
                </c:pt>
                <c:pt idx="38512">
                  <c:v>1.01922E-2</c:v>
                </c:pt>
                <c:pt idx="38513" formatCode="0.00E+00">
                  <c:v>8.9866700000000004E-3</c:v>
                </c:pt>
                <c:pt idx="38514" formatCode="0.00E+00">
                  <c:v>7.7652099999999998E-3</c:v>
                </c:pt>
                <c:pt idx="38515" formatCode="0.00E+00">
                  <c:v>6.5268399999999999E-3</c:v>
                </c:pt>
                <c:pt idx="38516" formatCode="0.00E+00">
                  <c:v>5.2706799999999998E-3</c:v>
                </c:pt>
                <c:pt idx="38517" formatCode="0.00E+00">
                  <c:v>3.9958600000000004E-3</c:v>
                </c:pt>
                <c:pt idx="38518" formatCode="0.00E+00">
                  <c:v>2.70155E-3</c:v>
                </c:pt>
                <c:pt idx="38519" formatCode="0.00E+00">
                  <c:v>1.3869399999999999E-3</c:v>
                </c:pt>
                <c:pt idx="38520" formatCode="0.00E+00">
                  <c:v>5.1381600000000003E-5</c:v>
                </c:pt>
                <c:pt idx="38521" formatCode="0.00E+00">
                  <c:v>-1.30572E-3</c:v>
                </c:pt>
                <c:pt idx="38522" formatCode="0.00E+00">
                  <c:v>-2.6849199999999999E-3</c:v>
                </c:pt>
                <c:pt idx="38523" formatCode="0.00E+00">
                  <c:v>-4.0866799999999997E-3</c:v>
                </c:pt>
                <c:pt idx="38524" formatCode="0.00E+00">
                  <c:v>-5.5113799999999998E-3</c:v>
                </c:pt>
                <c:pt idx="38525" formatCode="0.00E+00">
                  <c:v>-6.9593099999999998E-3</c:v>
                </c:pt>
                <c:pt idx="38526" formatCode="0.00E+00">
                  <c:v>-8.4306899999999994E-3</c:v>
                </c:pt>
                <c:pt idx="38527" formatCode="0.00E+00">
                  <c:v>-9.9256899999999992E-3</c:v>
                </c:pt>
                <c:pt idx="38528">
                  <c:v>-1.14444E-2</c:v>
                </c:pt>
                <c:pt idx="38529">
                  <c:v>-1.29867E-2</c:v>
                </c:pt>
                <c:pt idx="38530">
                  <c:v>-1.4552499999999999E-2</c:v>
                </c:pt>
                <c:pt idx="38531">
                  <c:v>-1.6141800000000001E-2</c:v>
                </c:pt>
                <c:pt idx="38532">
                  <c:v>-1.7753999999999999E-2</c:v>
                </c:pt>
                <c:pt idx="38533">
                  <c:v>-1.9388800000000001E-2</c:v>
                </c:pt>
                <c:pt idx="38534">
                  <c:v>-2.10458E-2</c:v>
                </c:pt>
                <c:pt idx="38535">
                  <c:v>-2.2724399999999999E-2</c:v>
                </c:pt>
                <c:pt idx="38536">
                  <c:v>-2.4424000000000001E-2</c:v>
                </c:pt>
                <c:pt idx="38537">
                  <c:v>-2.6143699999999999E-2</c:v>
                </c:pt>
                <c:pt idx="38538">
                  <c:v>-2.78827E-2</c:v>
                </c:pt>
                <c:pt idx="38539">
                  <c:v>-2.9640099999999999E-2</c:v>
                </c:pt>
                <c:pt idx="38540">
                  <c:v>-3.1414699999999997E-2</c:v>
                </c:pt>
                <c:pt idx="38541">
                  <c:v>-3.3205499999999999E-2</c:v>
                </c:pt>
                <c:pt idx="38542">
                  <c:v>-3.5011199999999999E-2</c:v>
                </c:pt>
                <c:pt idx="38543">
                  <c:v>-3.6830500000000002E-2</c:v>
                </c:pt>
                <c:pt idx="38544">
                  <c:v>-3.8662000000000002E-2</c:v>
                </c:pt>
                <c:pt idx="38545">
                  <c:v>-4.05043E-2</c:v>
                </c:pt>
                <c:pt idx="38546">
                  <c:v>-4.2355999999999998E-2</c:v>
                </c:pt>
                <c:pt idx="38547">
                  <c:v>-4.4215299999999999E-2</c:v>
                </c:pt>
                <c:pt idx="38548">
                  <c:v>-4.6080700000000002E-2</c:v>
                </c:pt>
                <c:pt idx="38549">
                  <c:v>-4.7950100000000002E-2</c:v>
                </c:pt>
                <c:pt idx="38550">
                  <c:v>-4.9821900000000002E-2</c:v>
                </c:pt>
                <c:pt idx="38551">
                  <c:v>-5.1693999999999997E-2</c:v>
                </c:pt>
                <c:pt idx="38552">
                  <c:v>-5.3564399999999998E-2</c:v>
                </c:pt>
                <c:pt idx="38553">
                  <c:v>-5.5431099999999997E-2</c:v>
                </c:pt>
                <c:pt idx="38554">
                  <c:v>-5.72919E-2</c:v>
                </c:pt>
                <c:pt idx="38555">
                  <c:v>-5.9144599999999999E-2</c:v>
                </c:pt>
                <c:pt idx="38556">
                  <c:v>-6.0986800000000001E-2</c:v>
                </c:pt>
                <c:pt idx="38557">
                  <c:v>-6.2816300000000005E-2</c:v>
                </c:pt>
                <c:pt idx="38558">
                  <c:v>-6.4630599999999996E-2</c:v>
                </c:pt>
                <c:pt idx="38559">
                  <c:v>-6.6427399999999998E-2</c:v>
                </c:pt>
                <c:pt idx="38560">
                  <c:v>-6.8204000000000001E-2</c:v>
                </c:pt>
                <c:pt idx="38561">
                  <c:v>-6.9958099999999995E-2</c:v>
                </c:pt>
                <c:pt idx="38562">
                  <c:v>-7.1687100000000004E-2</c:v>
                </c:pt>
                <c:pt idx="38563">
                  <c:v>-7.3388300000000004E-2</c:v>
                </c:pt>
                <c:pt idx="38564">
                  <c:v>-7.5059100000000004E-2</c:v>
                </c:pt>
                <c:pt idx="38565">
                  <c:v>-7.6696899999999998E-2</c:v>
                </c:pt>
                <c:pt idx="38566">
                  <c:v>-7.8299099999999996E-2</c:v>
                </c:pt>
                <c:pt idx="38567">
                  <c:v>-7.9862900000000001E-2</c:v>
                </c:pt>
                <c:pt idx="38568">
                  <c:v>-8.1385799999999994E-2</c:v>
                </c:pt>
                <c:pt idx="38569">
                  <c:v>-8.2864900000000005E-2</c:v>
                </c:pt>
                <c:pt idx="38570">
                  <c:v>-8.4297700000000003E-2</c:v>
                </c:pt>
                <c:pt idx="38571">
                  <c:v>-8.5681499999999994E-2</c:v>
                </c:pt>
                <c:pt idx="38572">
                  <c:v>-8.7013599999999997E-2</c:v>
                </c:pt>
                <c:pt idx="38573">
                  <c:v>-8.8291499999999995E-2</c:v>
                </c:pt>
                <c:pt idx="38574">
                  <c:v>-8.9512499999999995E-2</c:v>
                </c:pt>
                <c:pt idx="38575">
                  <c:v>-9.0674000000000005E-2</c:v>
                </c:pt>
                <c:pt idx="38576">
                  <c:v>-9.1773599999999997E-2</c:v>
                </c:pt>
                <c:pt idx="38577">
                  <c:v>-9.2808699999999994E-2</c:v>
                </c:pt>
                <c:pt idx="38578">
                  <c:v>-9.3776799999999993E-2</c:v>
                </c:pt>
                <c:pt idx="38579">
                  <c:v>-9.4675700000000002E-2</c:v>
                </c:pt>
                <c:pt idx="38580">
                  <c:v>-9.5503000000000005E-2</c:v>
                </c:pt>
                <c:pt idx="38581">
                  <c:v>-9.6256300000000003E-2</c:v>
                </c:pt>
                <c:pt idx="38582">
                  <c:v>-9.6933500000000006E-2</c:v>
                </c:pt>
                <c:pt idx="38583">
                  <c:v>-9.75327E-2</c:v>
                </c:pt>
                <c:pt idx="38584">
                  <c:v>-9.8051700000000006E-2</c:v>
                </c:pt>
                <c:pt idx="38585">
                  <c:v>-9.8488800000000001E-2</c:v>
                </c:pt>
                <c:pt idx="38586">
                  <c:v>-9.8841899999999996E-2</c:v>
                </c:pt>
                <c:pt idx="38587">
                  <c:v>-9.91094E-2</c:v>
                </c:pt>
                <c:pt idx="38588">
                  <c:v>-9.9289500000000003E-2</c:v>
                </c:pt>
                <c:pt idx="38589">
                  <c:v>-9.9380599999999999E-2</c:v>
                </c:pt>
                <c:pt idx="38590">
                  <c:v>-9.9381399999999995E-2</c:v>
                </c:pt>
                <c:pt idx="38591">
                  <c:v>-9.9290299999999998E-2</c:v>
                </c:pt>
                <c:pt idx="38592">
                  <c:v>-9.9106200000000005E-2</c:v>
                </c:pt>
                <c:pt idx="38593">
                  <c:v>-9.8827799999999993E-2</c:v>
                </c:pt>
                <c:pt idx="38594">
                  <c:v>-9.8454200000000006E-2</c:v>
                </c:pt>
                <c:pt idx="38595">
                  <c:v>-9.7984399999999999E-2</c:v>
                </c:pt>
                <c:pt idx="38596">
                  <c:v>-9.7417599999999993E-2</c:v>
                </c:pt>
                <c:pt idx="38597">
                  <c:v>-9.6753199999999998E-2</c:v>
                </c:pt>
                <c:pt idx="38598">
                  <c:v>-9.5990599999999995E-2</c:v>
                </c:pt>
                <c:pt idx="38599">
                  <c:v>-9.51293E-2</c:v>
                </c:pt>
                <c:pt idx="38600">
                  <c:v>-9.4169199999999995E-2</c:v>
                </c:pt>
                <c:pt idx="38601">
                  <c:v>-9.3109899999999995E-2</c:v>
                </c:pt>
                <c:pt idx="38602">
                  <c:v>-9.1951599999999994E-2</c:v>
                </c:pt>
                <c:pt idx="38603">
                  <c:v>-9.0694300000000005E-2</c:v>
                </c:pt>
                <c:pt idx="38604">
                  <c:v>-8.9338399999999998E-2</c:v>
                </c:pt>
                <c:pt idx="38605">
                  <c:v>-8.7884100000000007E-2</c:v>
                </c:pt>
                <c:pt idx="38606">
                  <c:v>-8.6332000000000006E-2</c:v>
                </c:pt>
                <c:pt idx="38607">
                  <c:v>-8.4682800000000003E-2</c:v>
                </c:pt>
                <c:pt idx="38608">
                  <c:v>-8.2937300000000005E-2</c:v>
                </c:pt>
                <c:pt idx="38609">
                  <c:v>-8.1096500000000002E-2</c:v>
                </c:pt>
                <c:pt idx="38610">
                  <c:v>-7.9161499999999996E-2</c:v>
                </c:pt>
                <c:pt idx="38611">
                  <c:v>-7.7133400000000005E-2</c:v>
                </c:pt>
                <c:pt idx="38612">
                  <c:v>-7.5013700000000003E-2</c:v>
                </c:pt>
                <c:pt idx="38613">
                  <c:v>-7.2803900000000005E-2</c:v>
                </c:pt>
                <c:pt idx="38614">
                  <c:v>-7.0505600000000002E-2</c:v>
                </c:pt>
                <c:pt idx="38615">
                  <c:v>-6.8120600000000003E-2</c:v>
                </c:pt>
                <c:pt idx="38616">
                  <c:v>-6.5650899999999998E-2</c:v>
                </c:pt>
                <c:pt idx="38617">
                  <c:v>-6.3098399999999999E-2</c:v>
                </c:pt>
                <c:pt idx="38618">
                  <c:v>-6.0465400000000002E-2</c:v>
                </c:pt>
                <c:pt idx="38619">
                  <c:v>-5.7754100000000003E-2</c:v>
                </c:pt>
                <c:pt idx="38620">
                  <c:v>-5.4967099999999998E-2</c:v>
                </c:pt>
                <c:pt idx="38621">
                  <c:v>-5.2106899999999998E-2</c:v>
                </c:pt>
                <c:pt idx="38622">
                  <c:v>-4.91761E-2</c:v>
                </c:pt>
                <c:pt idx="38623">
                  <c:v>-4.6177500000000003E-2</c:v>
                </c:pt>
                <c:pt idx="38624">
                  <c:v>-4.3114E-2</c:v>
                </c:pt>
                <c:pt idx="38625">
                  <c:v>-3.9988799999999998E-2</c:v>
                </c:pt>
                <c:pt idx="38626">
                  <c:v>-3.6804799999999999E-2</c:v>
                </c:pt>
                <c:pt idx="38627">
                  <c:v>-3.3565299999999999E-2</c:v>
                </c:pt>
                <c:pt idx="38628">
                  <c:v>-3.0273600000000001E-2</c:v>
                </c:pt>
                <c:pt idx="38629">
                  <c:v>-2.6933200000000001E-2</c:v>
                </c:pt>
                <c:pt idx="38630">
                  <c:v>-2.3547499999999999E-2</c:v>
                </c:pt>
                <c:pt idx="38631">
                  <c:v>-2.0120099999999998E-2</c:v>
                </c:pt>
                <c:pt idx="38632">
                  <c:v>-1.6654700000000001E-2</c:v>
                </c:pt>
                <c:pt idx="38633">
                  <c:v>-1.3155099999999999E-2</c:v>
                </c:pt>
                <c:pt idx="38634" formatCode="0.00E+00">
                  <c:v>-9.6250299999999997E-3</c:v>
                </c:pt>
                <c:pt idx="38635" formatCode="0.00E+00">
                  <c:v>-6.0683600000000001E-3</c:v>
                </c:pt>
                <c:pt idx="38636" formatCode="0.00E+00">
                  <c:v>-2.4890300000000001E-3</c:v>
                </c:pt>
                <c:pt idx="38637" formatCode="0.00E+00">
                  <c:v>1.10896E-3</c:v>
                </c:pt>
                <c:pt idx="38638" formatCode="0.00E+00">
                  <c:v>4.7215800000000004E-3</c:v>
                </c:pt>
                <c:pt idx="38639" formatCode="0.00E+00">
                  <c:v>8.3447799999999996E-3</c:v>
                </c:pt>
                <c:pt idx="38640">
                  <c:v>1.19744E-2</c:v>
                </c:pt>
                <c:pt idx="38641">
                  <c:v>1.5606399999999999E-2</c:v>
                </c:pt>
                <c:pt idx="38642">
                  <c:v>1.92365E-2</c:v>
                </c:pt>
                <c:pt idx="38643">
                  <c:v>2.2860599999999998E-2</c:v>
                </c:pt>
                <c:pt idx="38644">
                  <c:v>2.6474500000000002E-2</c:v>
                </c:pt>
                <c:pt idx="38645">
                  <c:v>3.0074E-2</c:v>
                </c:pt>
                <c:pt idx="38646">
                  <c:v>3.3654799999999999E-2</c:v>
                </c:pt>
                <c:pt idx="38647">
                  <c:v>3.72129E-2</c:v>
                </c:pt>
                <c:pt idx="38648">
                  <c:v>4.0744000000000002E-2</c:v>
                </c:pt>
                <c:pt idx="38649">
                  <c:v>4.4243999999999999E-2</c:v>
                </c:pt>
                <c:pt idx="38650">
                  <c:v>4.77087E-2</c:v>
                </c:pt>
                <c:pt idx="38651">
                  <c:v>5.1133999999999999E-2</c:v>
                </c:pt>
                <c:pt idx="38652">
                  <c:v>5.4515899999999999E-2</c:v>
                </c:pt>
                <c:pt idx="38653">
                  <c:v>5.78503E-2</c:v>
                </c:pt>
                <c:pt idx="38654">
                  <c:v>6.1133300000000002E-2</c:v>
                </c:pt>
                <c:pt idx="38655">
                  <c:v>6.4360899999999999E-2</c:v>
                </c:pt>
                <c:pt idx="38656">
                  <c:v>6.75293E-2</c:v>
                </c:pt>
                <c:pt idx="38657">
                  <c:v>7.0634799999999998E-2</c:v>
                </c:pt>
                <c:pt idx="38658">
                  <c:v>7.3673500000000003E-2</c:v>
                </c:pt>
                <c:pt idx="38659">
                  <c:v>7.6641799999999996E-2</c:v>
                </c:pt>
                <c:pt idx="38660">
                  <c:v>7.9536200000000001E-2</c:v>
                </c:pt>
                <c:pt idx="38661">
                  <c:v>8.2353300000000004E-2</c:v>
                </c:pt>
                <c:pt idx="38662">
                  <c:v>8.5089499999999998E-2</c:v>
                </c:pt>
                <c:pt idx="38663">
                  <c:v>8.7741700000000006E-2</c:v>
                </c:pt>
                <c:pt idx="38664">
                  <c:v>9.0306700000000004E-2</c:v>
                </c:pt>
                <c:pt idx="38665">
                  <c:v>9.27814E-2</c:v>
                </c:pt>
                <c:pt idx="38666">
                  <c:v>9.5162899999999995E-2</c:v>
                </c:pt>
                <c:pt idx="38667">
                  <c:v>9.7448199999999999E-2</c:v>
                </c:pt>
                <c:pt idx="38668">
                  <c:v>9.9634799999999996E-2</c:v>
                </c:pt>
                <c:pt idx="38669">
                  <c:v>0.10172</c:v>
                </c:pt>
                <c:pt idx="38670">
                  <c:v>0.103701</c:v>
                </c:pt>
                <c:pt idx="38671">
                  <c:v>0.105576</c:v>
                </c:pt>
                <c:pt idx="38672">
                  <c:v>0.10734299999999999</c:v>
                </c:pt>
                <c:pt idx="38673">
                  <c:v>0.109</c:v>
                </c:pt>
                <c:pt idx="38674">
                  <c:v>0.110544</c:v>
                </c:pt>
                <c:pt idx="38675">
                  <c:v>0.111973</c:v>
                </c:pt>
                <c:pt idx="38676">
                  <c:v>0.113288</c:v>
                </c:pt>
                <c:pt idx="38677">
                  <c:v>0.114485</c:v>
                </c:pt>
                <c:pt idx="38678">
                  <c:v>0.115563</c:v>
                </c:pt>
                <c:pt idx="38679">
                  <c:v>0.116522</c:v>
                </c:pt>
                <c:pt idx="38680">
                  <c:v>0.11736000000000001</c:v>
                </c:pt>
                <c:pt idx="38681">
                  <c:v>0.118076</c:v>
                </c:pt>
                <c:pt idx="38682">
                  <c:v>0.118671</c:v>
                </c:pt>
                <c:pt idx="38683">
                  <c:v>0.119142</c:v>
                </c:pt>
                <c:pt idx="38684">
                  <c:v>0.119491</c:v>
                </c:pt>
                <c:pt idx="38685">
                  <c:v>0.119715</c:v>
                </c:pt>
                <c:pt idx="38686">
                  <c:v>0.11981700000000001</c:v>
                </c:pt>
                <c:pt idx="38687">
                  <c:v>0.119795</c:v>
                </c:pt>
                <c:pt idx="38688">
                  <c:v>0.11965000000000001</c:v>
                </c:pt>
                <c:pt idx="38689">
                  <c:v>0.119383</c:v>
                </c:pt>
                <c:pt idx="38690">
                  <c:v>0.118993</c:v>
                </c:pt>
                <c:pt idx="38691">
                  <c:v>0.118482</c:v>
                </c:pt>
                <c:pt idx="38692">
                  <c:v>0.11785</c:v>
                </c:pt>
                <c:pt idx="38693">
                  <c:v>0.11709899999999999</c:v>
                </c:pt>
                <c:pt idx="38694">
                  <c:v>0.11623</c:v>
                </c:pt>
                <c:pt idx="38695">
                  <c:v>0.115244</c:v>
                </c:pt>
                <c:pt idx="38696">
                  <c:v>0.11414199999999999</c:v>
                </c:pt>
                <c:pt idx="38697">
                  <c:v>0.112927</c:v>
                </c:pt>
                <c:pt idx="38698">
                  <c:v>0.1116</c:v>
                </c:pt>
                <c:pt idx="38699">
                  <c:v>0.110162</c:v>
                </c:pt>
                <c:pt idx="38700">
                  <c:v>0.108616</c:v>
                </c:pt>
                <c:pt idx="38701">
                  <c:v>0.106965</c:v>
                </c:pt>
                <c:pt idx="38702">
                  <c:v>0.10521</c:v>
                </c:pt>
                <c:pt idx="38703">
                  <c:v>0.103353</c:v>
                </c:pt>
                <c:pt idx="38704">
                  <c:v>0.101398</c:v>
                </c:pt>
                <c:pt idx="38705">
                  <c:v>9.9347500000000005E-2</c:v>
                </c:pt>
                <c:pt idx="38706">
                  <c:v>9.7203399999999995E-2</c:v>
                </c:pt>
                <c:pt idx="38707">
                  <c:v>9.4968999999999998E-2</c:v>
                </c:pt>
                <c:pt idx="38708">
                  <c:v>9.2647400000000005E-2</c:v>
                </c:pt>
                <c:pt idx="38709">
                  <c:v>9.0241500000000002E-2</c:v>
                </c:pt>
                <c:pt idx="38710">
                  <c:v>8.7754700000000005E-2</c:v>
                </c:pt>
                <c:pt idx="38711">
                  <c:v>8.5190100000000005E-2</c:v>
                </c:pt>
                <c:pt idx="38712">
                  <c:v>8.2550999999999999E-2</c:v>
                </c:pt>
                <c:pt idx="38713">
                  <c:v>7.9841099999999998E-2</c:v>
                </c:pt>
                <c:pt idx="38714">
                  <c:v>7.7063599999999996E-2</c:v>
                </c:pt>
                <c:pt idx="38715">
                  <c:v>7.4222300000000005E-2</c:v>
                </c:pt>
                <c:pt idx="38716">
                  <c:v>7.1320800000000004E-2</c:v>
                </c:pt>
                <c:pt idx="38717">
                  <c:v>6.8362699999999998E-2</c:v>
                </c:pt>
                <c:pt idx="38718">
                  <c:v>6.5351800000000002E-2</c:v>
                </c:pt>
                <c:pt idx="38719">
                  <c:v>6.2291800000000001E-2</c:v>
                </c:pt>
                <c:pt idx="38720">
                  <c:v>5.9186700000000002E-2</c:v>
                </c:pt>
                <c:pt idx="38721">
                  <c:v>5.6040199999999998E-2</c:v>
                </c:pt>
                <c:pt idx="38722">
                  <c:v>5.2856300000000002E-2</c:v>
                </c:pt>
                <c:pt idx="38723">
                  <c:v>4.96389E-2</c:v>
                </c:pt>
                <c:pt idx="38724">
                  <c:v>4.6391799999999997E-2</c:v>
                </c:pt>
                <c:pt idx="38725">
                  <c:v>4.31191E-2</c:v>
                </c:pt>
                <c:pt idx="38726">
                  <c:v>3.9824699999999998E-2</c:v>
                </c:pt>
                <c:pt idx="38727">
                  <c:v>3.65124E-2</c:v>
                </c:pt>
                <c:pt idx="38728">
                  <c:v>3.3186300000000002E-2</c:v>
                </c:pt>
                <c:pt idx="38729">
                  <c:v>2.98502E-2</c:v>
                </c:pt>
                <c:pt idx="38730">
                  <c:v>2.65081E-2</c:v>
                </c:pt>
                <c:pt idx="38731">
                  <c:v>2.3163900000000001E-2</c:v>
                </c:pt>
                <c:pt idx="38732">
                  <c:v>1.98213E-2</c:v>
                </c:pt>
                <c:pt idx="38733">
                  <c:v>1.6484200000000001E-2</c:v>
                </c:pt>
                <c:pt idx="38734">
                  <c:v>1.3156299999999999E-2</c:v>
                </c:pt>
                <c:pt idx="38735" formatCode="0.00E+00">
                  <c:v>9.8414499999999999E-3</c:v>
                </c:pt>
                <c:pt idx="38736" formatCode="0.00E+00">
                  <c:v>6.5432399999999996E-3</c:v>
                </c:pt>
                <c:pt idx="38737" formatCode="0.00E+00">
                  <c:v>3.26531E-3</c:v>
                </c:pt>
                <c:pt idx="38738" formatCode="0.00E+00">
                  <c:v>1.1213099999999999E-5</c:v>
                </c:pt>
                <c:pt idx="38739" formatCode="0.00E+00">
                  <c:v>-3.2155600000000001E-3</c:v>
                </c:pt>
                <c:pt idx="38740" formatCode="0.00E+00">
                  <c:v>-6.4115999999999999E-3</c:v>
                </c:pt>
                <c:pt idx="38741" formatCode="0.00E+00">
                  <c:v>-9.5735400000000002E-3</c:v>
                </c:pt>
                <c:pt idx="38742">
                  <c:v>-1.26981E-2</c:v>
                </c:pt>
                <c:pt idx="38743">
                  <c:v>-1.57822E-2</c:v>
                </c:pt>
                <c:pt idx="38744">
                  <c:v>-1.8822599999999998E-2</c:v>
                </c:pt>
                <c:pt idx="38745">
                  <c:v>-2.18163E-2</c:v>
                </c:pt>
                <c:pt idx="38746">
                  <c:v>-2.4760500000000001E-2</c:v>
                </c:pt>
                <c:pt idx="38747">
                  <c:v>-2.7652400000000001E-2</c:v>
                </c:pt>
                <c:pt idx="38748">
                  <c:v>-3.0489200000000001E-2</c:v>
                </c:pt>
                <c:pt idx="38749">
                  <c:v>-3.3268199999999998E-2</c:v>
                </c:pt>
                <c:pt idx="38750">
                  <c:v>-3.5987100000000001E-2</c:v>
                </c:pt>
                <c:pt idx="38751">
                  <c:v>-3.8643499999999997E-2</c:v>
                </c:pt>
                <c:pt idx="38752">
                  <c:v>-4.1235000000000001E-2</c:v>
                </c:pt>
                <c:pt idx="38753">
                  <c:v>-4.3759399999999997E-2</c:v>
                </c:pt>
                <c:pt idx="38754">
                  <c:v>-4.6214900000000003E-2</c:v>
                </c:pt>
                <c:pt idx="38755">
                  <c:v>-4.8599299999999998E-2</c:v>
                </c:pt>
                <c:pt idx="38756">
                  <c:v>-5.0910999999999998E-2</c:v>
                </c:pt>
                <c:pt idx="38757">
                  <c:v>-5.31482E-2</c:v>
                </c:pt>
                <c:pt idx="38758">
                  <c:v>-5.5309400000000002E-2</c:v>
                </c:pt>
                <c:pt idx="38759">
                  <c:v>-5.7393199999999998E-2</c:v>
                </c:pt>
                <c:pt idx="38760">
                  <c:v>-5.9398100000000002E-2</c:v>
                </c:pt>
                <c:pt idx="38761">
                  <c:v>-6.1323200000000001E-2</c:v>
                </c:pt>
                <c:pt idx="38762">
                  <c:v>-6.3167200000000007E-2</c:v>
                </c:pt>
                <c:pt idx="38763">
                  <c:v>-6.4929299999999995E-2</c:v>
                </c:pt>
                <c:pt idx="38764">
                  <c:v>-6.6608700000000007E-2</c:v>
                </c:pt>
                <c:pt idx="38765">
                  <c:v>-6.8204600000000004E-2</c:v>
                </c:pt>
                <c:pt idx="38766">
                  <c:v>-6.9716500000000001E-2</c:v>
                </c:pt>
                <c:pt idx="38767">
                  <c:v>-7.1144100000000002E-2</c:v>
                </c:pt>
                <c:pt idx="38768">
                  <c:v>-7.2486900000000007E-2</c:v>
                </c:pt>
                <c:pt idx="38769">
                  <c:v>-7.3744799999999999E-2</c:v>
                </c:pt>
                <c:pt idx="38770">
                  <c:v>-7.4917700000000004E-2</c:v>
                </c:pt>
                <c:pt idx="38771">
                  <c:v>-7.6005799999999998E-2</c:v>
                </c:pt>
                <c:pt idx="38772">
                  <c:v>-7.7009099999999997E-2</c:v>
                </c:pt>
                <c:pt idx="38773">
                  <c:v>-7.7927899999999994E-2</c:v>
                </c:pt>
                <c:pt idx="38774">
                  <c:v>-7.8762700000000005E-2</c:v>
                </c:pt>
                <c:pt idx="38775">
                  <c:v>-7.9513899999999998E-2</c:v>
                </c:pt>
                <c:pt idx="38776">
                  <c:v>-8.0182199999999995E-2</c:v>
                </c:pt>
                <c:pt idx="38777">
                  <c:v>-8.0768300000000001E-2</c:v>
                </c:pt>
                <c:pt idx="38778">
                  <c:v>-8.1273100000000001E-2</c:v>
                </c:pt>
                <c:pt idx="38779">
                  <c:v>-8.1697400000000003E-2</c:v>
                </c:pt>
                <c:pt idx="38780">
                  <c:v>-8.2042299999999999E-2</c:v>
                </c:pt>
                <c:pt idx="38781">
                  <c:v>-8.2308999999999993E-2</c:v>
                </c:pt>
                <c:pt idx="38782">
                  <c:v>-8.2498500000000002E-2</c:v>
                </c:pt>
                <c:pt idx="38783">
                  <c:v>-8.26123E-2</c:v>
                </c:pt>
                <c:pt idx="38784">
                  <c:v>-8.2651699999999995E-2</c:v>
                </c:pt>
                <c:pt idx="38785">
                  <c:v>-8.26181E-2</c:v>
                </c:pt>
                <c:pt idx="38786">
                  <c:v>-8.2513199999999995E-2</c:v>
                </c:pt>
                <c:pt idx="38787">
                  <c:v>-8.2338499999999995E-2</c:v>
                </c:pt>
                <c:pt idx="38788">
                  <c:v>-8.2095600000000005E-2</c:v>
                </c:pt>
                <c:pt idx="38789">
                  <c:v>-8.1786399999999995E-2</c:v>
                </c:pt>
                <c:pt idx="38790">
                  <c:v>-8.1412600000000002E-2</c:v>
                </c:pt>
                <c:pt idx="38791">
                  <c:v>-8.0976099999999995E-2</c:v>
                </c:pt>
                <c:pt idx="38792">
                  <c:v>-8.0478800000000003E-2</c:v>
                </c:pt>
                <c:pt idx="38793">
                  <c:v>-7.9922699999999999E-2</c:v>
                </c:pt>
                <c:pt idx="38794">
                  <c:v>-7.9309599999999994E-2</c:v>
                </c:pt>
                <c:pt idx="38795">
                  <c:v>-7.8641799999999998E-2</c:v>
                </c:pt>
                <c:pt idx="38796">
                  <c:v>-7.7921099999999993E-2</c:v>
                </c:pt>
                <c:pt idx="38797">
                  <c:v>-7.7149800000000004E-2</c:v>
                </c:pt>
                <c:pt idx="38798">
                  <c:v>-7.6329900000000006E-2</c:v>
                </c:pt>
                <c:pt idx="38799">
                  <c:v>-7.5463600000000006E-2</c:v>
                </c:pt>
                <c:pt idx="38800">
                  <c:v>-7.4552999999999994E-2</c:v>
                </c:pt>
                <c:pt idx="38801">
                  <c:v>-7.3600299999999994E-2</c:v>
                </c:pt>
                <c:pt idx="38802">
                  <c:v>-7.2607699999999997E-2</c:v>
                </c:pt>
                <c:pt idx="38803">
                  <c:v>-7.1577299999999996E-2</c:v>
                </c:pt>
                <c:pt idx="38804">
                  <c:v>-7.0511199999999996E-2</c:v>
                </c:pt>
                <c:pt idx="38805">
                  <c:v>-6.9411799999999996E-2</c:v>
                </c:pt>
                <c:pt idx="38806">
                  <c:v>-6.8280999999999994E-2</c:v>
                </c:pt>
                <c:pt idx="38807">
                  <c:v>-6.7121100000000003E-2</c:v>
                </c:pt>
                <c:pt idx="38808">
                  <c:v>-6.5934199999999998E-2</c:v>
                </c:pt>
                <c:pt idx="38809">
                  <c:v>-6.4722299999999997E-2</c:v>
                </c:pt>
                <c:pt idx="38810">
                  <c:v>-6.3487600000000005E-2</c:v>
                </c:pt>
                <c:pt idx="38811">
                  <c:v>-6.2232000000000003E-2</c:v>
                </c:pt>
                <c:pt idx="38812">
                  <c:v>-6.0957699999999997E-2</c:v>
                </c:pt>
                <c:pt idx="38813">
                  <c:v>-5.9666400000000001E-2</c:v>
                </c:pt>
                <c:pt idx="38814">
                  <c:v>-5.8360299999999997E-2</c:v>
                </c:pt>
                <c:pt idx="38815">
                  <c:v>-5.7041099999999997E-2</c:v>
                </c:pt>
                <c:pt idx="38816">
                  <c:v>-5.5710599999999999E-2</c:v>
                </c:pt>
                <c:pt idx="38817">
                  <c:v>-5.4370799999999997E-2</c:v>
                </c:pt>
                <c:pt idx="38818">
                  <c:v>-5.3023300000000002E-2</c:v>
                </c:pt>
                <c:pt idx="38819">
                  <c:v>-5.1669800000000002E-2</c:v>
                </c:pt>
                <c:pt idx="38820">
                  <c:v>-5.03119E-2</c:v>
                </c:pt>
                <c:pt idx="38821">
                  <c:v>-4.8951099999999997E-2</c:v>
                </c:pt>
                <c:pt idx="38822">
                  <c:v>-4.7589100000000002E-2</c:v>
                </c:pt>
                <c:pt idx="38823">
                  <c:v>-4.62271E-2</c:v>
                </c:pt>
                <c:pt idx="38824">
                  <c:v>-4.4866700000000002E-2</c:v>
                </c:pt>
                <c:pt idx="38825">
                  <c:v>-4.3508999999999999E-2</c:v>
                </c:pt>
                <c:pt idx="38826">
                  <c:v>-4.21553E-2</c:v>
                </c:pt>
                <c:pt idx="38827">
                  <c:v>-4.0806799999999997E-2</c:v>
                </c:pt>
                <c:pt idx="38828">
                  <c:v>-3.94645E-2</c:v>
                </c:pt>
                <c:pt idx="38829">
                  <c:v>-3.8129499999999997E-2</c:v>
                </c:pt>
                <c:pt idx="38830">
                  <c:v>-3.6802700000000001E-2</c:v>
                </c:pt>
                <c:pt idx="38831">
                  <c:v>-3.54849E-2</c:v>
                </c:pt>
                <c:pt idx="38832">
                  <c:v>-3.4177100000000002E-2</c:v>
                </c:pt>
                <c:pt idx="38833">
                  <c:v>-3.2879800000000001E-2</c:v>
                </c:pt>
                <c:pt idx="38834">
                  <c:v>-3.1593700000000002E-2</c:v>
                </c:pt>
                <c:pt idx="38835">
                  <c:v>-3.03194E-2</c:v>
                </c:pt>
                <c:pt idx="38836">
                  <c:v>-2.9057400000000001E-2</c:v>
                </c:pt>
                <c:pt idx="38837">
                  <c:v>-2.7808099999999999E-2</c:v>
                </c:pt>
                <c:pt idx="38838">
                  <c:v>-2.6571899999999999E-2</c:v>
                </c:pt>
                <c:pt idx="38839">
                  <c:v>-2.5349E-2</c:v>
                </c:pt>
                <c:pt idx="38840">
                  <c:v>-2.4139500000000001E-2</c:v>
                </c:pt>
                <c:pt idx="38841">
                  <c:v>-2.29438E-2</c:v>
                </c:pt>
                <c:pt idx="38842">
                  <c:v>-2.1761699999999998E-2</c:v>
                </c:pt>
                <c:pt idx="38843">
                  <c:v>-2.0593400000000001E-2</c:v>
                </c:pt>
                <c:pt idx="38844">
                  <c:v>-1.94387E-2</c:v>
                </c:pt>
                <c:pt idx="38845">
                  <c:v>-1.8297500000000001E-2</c:v>
                </c:pt>
                <c:pt idx="38846">
                  <c:v>-1.71696E-2</c:v>
                </c:pt>
                <c:pt idx="38847">
                  <c:v>-1.6054800000000001E-2</c:v>
                </c:pt>
                <c:pt idx="38848">
                  <c:v>-1.4952699999999999E-2</c:v>
                </c:pt>
                <c:pt idx="38849">
                  <c:v>-1.3862899999999999E-2</c:v>
                </c:pt>
                <c:pt idx="38850">
                  <c:v>-1.2785100000000001E-2</c:v>
                </c:pt>
                <c:pt idx="38851">
                  <c:v>-1.17188E-2</c:v>
                </c:pt>
                <c:pt idx="38852">
                  <c:v>-1.0663499999999999E-2</c:v>
                </c:pt>
                <c:pt idx="38853" formatCode="0.00E+00">
                  <c:v>-9.6185400000000001E-3</c:v>
                </c:pt>
                <c:pt idx="38854" formatCode="0.00E+00">
                  <c:v>-8.5833899999999998E-3</c:v>
                </c:pt>
                <c:pt idx="38855" formatCode="0.00E+00">
                  <c:v>-7.5573799999999998E-3</c:v>
                </c:pt>
                <c:pt idx="38856" formatCode="0.00E+00">
                  <c:v>-6.5398499999999998E-3</c:v>
                </c:pt>
                <c:pt idx="38857" formatCode="0.00E+00">
                  <c:v>-5.5300899999999997E-3</c:v>
                </c:pt>
                <c:pt idx="38858" formatCode="0.00E+00">
                  <c:v>-4.5273500000000003E-3</c:v>
                </c:pt>
                <c:pt idx="38859" formatCode="0.00E+00">
                  <c:v>-3.5308700000000002E-3</c:v>
                </c:pt>
                <c:pt idx="38860" formatCode="0.00E+00">
                  <c:v>-2.53988E-3</c:v>
                </c:pt>
                <c:pt idx="38861" formatCode="0.00E+00">
                  <c:v>-1.55357E-3</c:v>
                </c:pt>
                <c:pt idx="38862" formatCode="0.00E+00">
                  <c:v>-5.7111200000000003E-4</c:v>
                </c:pt>
                <c:pt idx="38863" formatCode="0.00E+00">
                  <c:v>4.0831299999999999E-4</c:v>
                </c:pt>
                <c:pt idx="38864" formatCode="0.00E+00">
                  <c:v>1.38554E-3</c:v>
                </c:pt>
                <c:pt idx="38865" formatCode="0.00E+00">
                  <c:v>2.3614199999999999E-3</c:v>
                </c:pt>
                <c:pt idx="38866" formatCode="0.00E+00">
                  <c:v>3.3367900000000001E-3</c:v>
                </c:pt>
                <c:pt idx="38867" formatCode="0.00E+00">
                  <c:v>4.3124799999999996E-3</c:v>
                </c:pt>
                <c:pt idx="38868" formatCode="0.00E+00">
                  <c:v>5.2893300000000001E-3</c:v>
                </c:pt>
                <c:pt idx="38869" formatCode="0.00E+00">
                  <c:v>6.26817E-3</c:v>
                </c:pt>
                <c:pt idx="38870" formatCode="0.00E+00">
                  <c:v>7.2497899999999999E-3</c:v>
                </c:pt>
                <c:pt idx="38871" formatCode="0.00E+00">
                  <c:v>8.2349899999999993E-3</c:v>
                </c:pt>
                <c:pt idx="38872" formatCode="0.00E+00">
                  <c:v>9.2245399999999998E-3</c:v>
                </c:pt>
                <c:pt idx="38873">
                  <c:v>1.0219199999999999E-2</c:v>
                </c:pt>
                <c:pt idx="38874">
                  <c:v>1.12196E-2</c:v>
                </c:pt>
                <c:pt idx="38875">
                  <c:v>1.2226600000000001E-2</c:v>
                </c:pt>
                <c:pt idx="38876">
                  <c:v>1.3240699999999999E-2</c:v>
                </c:pt>
                <c:pt idx="38877">
                  <c:v>1.42626E-2</c:v>
                </c:pt>
                <c:pt idx="38878">
                  <c:v>1.52928E-2</c:v>
                </c:pt>
                <c:pt idx="38879">
                  <c:v>1.63319E-2</c:v>
                </c:pt>
                <c:pt idx="38880">
                  <c:v>1.7380400000000001E-2</c:v>
                </c:pt>
                <c:pt idx="38881">
                  <c:v>1.8438699999999999E-2</c:v>
                </c:pt>
                <c:pt idx="38882">
                  <c:v>1.9507199999999999E-2</c:v>
                </c:pt>
                <c:pt idx="38883">
                  <c:v>2.0586199999999999E-2</c:v>
                </c:pt>
                <c:pt idx="38884">
                  <c:v>2.1676000000000001E-2</c:v>
                </c:pt>
                <c:pt idx="38885">
                  <c:v>2.27768E-2</c:v>
                </c:pt>
                <c:pt idx="38886">
                  <c:v>2.3888900000000001E-2</c:v>
                </c:pt>
                <c:pt idx="38887">
                  <c:v>2.5012099999999999E-2</c:v>
                </c:pt>
                <c:pt idx="38888">
                  <c:v>2.6146699999999998E-2</c:v>
                </c:pt>
                <c:pt idx="38889">
                  <c:v>2.72926E-2</c:v>
                </c:pt>
                <c:pt idx="38890">
                  <c:v>2.8449599999999999E-2</c:v>
                </c:pt>
                <c:pt idx="38891">
                  <c:v>2.9617600000000001E-2</c:v>
                </c:pt>
                <c:pt idx="38892">
                  <c:v>3.0796299999999999E-2</c:v>
                </c:pt>
                <c:pt idx="38893">
                  <c:v>3.19855E-2</c:v>
                </c:pt>
                <c:pt idx="38894">
                  <c:v>3.31848E-2</c:v>
                </c:pt>
                <c:pt idx="38895">
                  <c:v>3.4393600000000003E-2</c:v>
                </c:pt>
                <c:pt idx="38896">
                  <c:v>3.5611400000000001E-2</c:v>
                </c:pt>
                <c:pt idx="38897">
                  <c:v>3.6837700000000001E-2</c:v>
                </c:pt>
                <c:pt idx="38898">
                  <c:v>3.8071800000000003E-2</c:v>
                </c:pt>
                <c:pt idx="38899">
                  <c:v>3.9312899999999998E-2</c:v>
                </c:pt>
                <c:pt idx="38900">
                  <c:v>4.0560199999999998E-2</c:v>
                </c:pt>
                <c:pt idx="38901">
                  <c:v>4.1812700000000001E-2</c:v>
                </c:pt>
                <c:pt idx="38902">
                  <c:v>4.30696E-2</c:v>
                </c:pt>
                <c:pt idx="38903">
                  <c:v>4.43297E-2</c:v>
                </c:pt>
                <c:pt idx="38904">
                  <c:v>4.5591899999999998E-2</c:v>
                </c:pt>
                <c:pt idx="38905">
                  <c:v>4.68552E-2</c:v>
                </c:pt>
                <c:pt idx="38906">
                  <c:v>4.8118099999999997E-2</c:v>
                </c:pt>
                <c:pt idx="38907">
                  <c:v>4.9379399999999997E-2</c:v>
                </c:pt>
                <c:pt idx="38908">
                  <c:v>5.0637700000000001E-2</c:v>
                </c:pt>
                <c:pt idx="38909">
                  <c:v>5.18915E-2</c:v>
                </c:pt>
                <c:pt idx="38910">
                  <c:v>5.3139400000000003E-2</c:v>
                </c:pt>
                <c:pt idx="38911">
                  <c:v>5.4379700000000003E-2</c:v>
                </c:pt>
                <c:pt idx="38912">
                  <c:v>5.5610899999999998E-2</c:v>
                </c:pt>
                <c:pt idx="38913">
                  <c:v>5.6831199999999998E-2</c:v>
                </c:pt>
                <c:pt idx="38914">
                  <c:v>5.8038899999999997E-2</c:v>
                </c:pt>
                <c:pt idx="38915">
                  <c:v>5.9232300000000002E-2</c:v>
                </c:pt>
                <c:pt idx="38916">
                  <c:v>6.0409400000000002E-2</c:v>
                </c:pt>
                <c:pt idx="38917">
                  <c:v>6.1568499999999998E-2</c:v>
                </c:pt>
                <c:pt idx="38918">
                  <c:v>6.2707600000000002E-2</c:v>
                </c:pt>
                <c:pt idx="38919">
                  <c:v>6.3824800000000001E-2</c:v>
                </c:pt>
                <c:pt idx="38920">
                  <c:v>6.4918100000000006E-2</c:v>
                </c:pt>
                <c:pt idx="38921">
                  <c:v>6.59854E-2</c:v>
                </c:pt>
                <c:pt idx="38922">
                  <c:v>6.7024799999999995E-2</c:v>
                </c:pt>
                <c:pt idx="38923">
                  <c:v>6.8034200000000003E-2</c:v>
                </c:pt>
                <c:pt idx="38924">
                  <c:v>6.9011400000000001E-2</c:v>
                </c:pt>
                <c:pt idx="38925">
                  <c:v>6.9954500000000003E-2</c:v>
                </c:pt>
                <c:pt idx="38926">
                  <c:v>7.0861400000000005E-2</c:v>
                </c:pt>
                <c:pt idx="38927">
                  <c:v>7.1729799999999996E-2</c:v>
                </c:pt>
                <c:pt idx="38928">
                  <c:v>7.2557800000000006E-2</c:v>
                </c:pt>
                <c:pt idx="38929">
                  <c:v>7.3343099999999994E-2</c:v>
                </c:pt>
                <c:pt idx="38930">
                  <c:v>7.4083800000000005E-2</c:v>
                </c:pt>
                <c:pt idx="38931">
                  <c:v>7.4777700000000003E-2</c:v>
                </c:pt>
                <c:pt idx="38932">
                  <c:v>7.5422799999999998E-2</c:v>
                </c:pt>
                <c:pt idx="38933">
                  <c:v>7.6017100000000004E-2</c:v>
                </c:pt>
                <c:pt idx="38934">
                  <c:v>7.6558399999999999E-2</c:v>
                </c:pt>
                <c:pt idx="38935">
                  <c:v>7.7044899999999999E-2</c:v>
                </c:pt>
                <c:pt idx="38936">
                  <c:v>7.7474500000000002E-2</c:v>
                </c:pt>
                <c:pt idx="38937">
                  <c:v>7.7845399999999995E-2</c:v>
                </c:pt>
                <c:pt idx="38938">
                  <c:v>7.8155600000000006E-2</c:v>
                </c:pt>
                <c:pt idx="38939">
                  <c:v>7.8403399999999998E-2</c:v>
                </c:pt>
                <c:pt idx="38940">
                  <c:v>7.8587000000000004E-2</c:v>
                </c:pt>
                <c:pt idx="38941">
                  <c:v>7.87046E-2</c:v>
                </c:pt>
                <c:pt idx="38942">
                  <c:v>7.8754599999999994E-2</c:v>
                </c:pt>
                <c:pt idx="38943">
                  <c:v>7.87355E-2</c:v>
                </c:pt>
                <c:pt idx="38944">
                  <c:v>7.8645599999999996E-2</c:v>
                </c:pt>
                <c:pt idx="38945">
                  <c:v>7.8483600000000001E-2</c:v>
                </c:pt>
                <c:pt idx="38946">
                  <c:v>7.8247999999999998E-2</c:v>
                </c:pt>
                <c:pt idx="38947">
                  <c:v>7.7937599999999996E-2</c:v>
                </c:pt>
                <c:pt idx="38948">
                  <c:v>7.7551200000000001E-2</c:v>
                </c:pt>
                <c:pt idx="38949">
                  <c:v>7.7087699999999995E-2</c:v>
                </c:pt>
                <c:pt idx="38950">
                  <c:v>7.6546000000000003E-2</c:v>
                </c:pt>
                <c:pt idx="38951">
                  <c:v>7.5925199999999998E-2</c:v>
                </c:pt>
                <c:pt idx="38952">
                  <c:v>7.5224399999999997E-2</c:v>
                </c:pt>
                <c:pt idx="38953">
                  <c:v>7.4442999999999995E-2</c:v>
                </c:pt>
                <c:pt idx="38954">
                  <c:v>7.3580400000000004E-2</c:v>
                </c:pt>
                <c:pt idx="38955">
                  <c:v>7.2635900000000003E-2</c:v>
                </c:pt>
                <c:pt idx="38956">
                  <c:v>7.1609300000000001E-2</c:v>
                </c:pt>
                <c:pt idx="38957">
                  <c:v>7.0500099999999996E-2</c:v>
                </c:pt>
                <c:pt idx="38958">
                  <c:v>6.9308300000000003E-2</c:v>
                </c:pt>
                <c:pt idx="38959">
                  <c:v>6.8033800000000005E-2</c:v>
                </c:pt>
                <c:pt idx="38960">
                  <c:v>6.6676600000000003E-2</c:v>
                </c:pt>
                <c:pt idx="38961">
                  <c:v>6.52369E-2</c:v>
                </c:pt>
                <c:pt idx="38962">
                  <c:v>6.3714999999999994E-2</c:v>
                </c:pt>
                <c:pt idx="38963">
                  <c:v>6.2111399999999997E-2</c:v>
                </c:pt>
                <c:pt idx="38964">
                  <c:v>6.0426599999999997E-2</c:v>
                </c:pt>
                <c:pt idx="38965">
                  <c:v>5.86613E-2</c:v>
                </c:pt>
                <c:pt idx="38966">
                  <c:v>5.68163E-2</c:v>
                </c:pt>
                <c:pt idx="38967">
                  <c:v>5.4892499999999997E-2</c:v>
                </c:pt>
                <c:pt idx="38968">
                  <c:v>5.2891000000000001E-2</c:v>
                </c:pt>
                <c:pt idx="38969">
                  <c:v>5.0812999999999997E-2</c:v>
                </c:pt>
                <c:pt idx="38970">
                  <c:v>4.8659800000000003E-2</c:v>
                </c:pt>
                <c:pt idx="38971">
                  <c:v>4.6432899999999999E-2</c:v>
                </c:pt>
                <c:pt idx="38972">
                  <c:v>4.4133699999999998E-2</c:v>
                </c:pt>
                <c:pt idx="38973">
                  <c:v>4.1764099999999998E-2</c:v>
                </c:pt>
                <c:pt idx="38974">
                  <c:v>3.9325899999999997E-2</c:v>
                </c:pt>
                <c:pt idx="38975">
                  <c:v>3.6820899999999997E-2</c:v>
                </c:pt>
                <c:pt idx="38976">
                  <c:v>3.4251299999999998E-2</c:v>
                </c:pt>
                <c:pt idx="38977">
                  <c:v>3.16192E-2</c:v>
                </c:pt>
                <c:pt idx="38978">
                  <c:v>2.8927000000000001E-2</c:v>
                </c:pt>
                <c:pt idx="38979">
                  <c:v>2.6177099999999998E-2</c:v>
                </c:pt>
                <c:pt idx="38980">
                  <c:v>2.3371900000000001E-2</c:v>
                </c:pt>
                <c:pt idx="38981">
                  <c:v>2.0514299999999999E-2</c:v>
                </c:pt>
                <c:pt idx="38982">
                  <c:v>1.7606799999999999E-2</c:v>
                </c:pt>
                <c:pt idx="38983">
                  <c:v>1.4652500000000001E-2</c:v>
                </c:pt>
                <c:pt idx="38984">
                  <c:v>1.16542E-2</c:v>
                </c:pt>
                <c:pt idx="38985" formatCode="0.00E+00">
                  <c:v>8.6149399999999998E-3</c:v>
                </c:pt>
                <c:pt idx="38986" formatCode="0.00E+00">
                  <c:v>5.5379899999999996E-3</c:v>
                </c:pt>
                <c:pt idx="38987" formatCode="0.00E+00">
                  <c:v>2.42655E-3</c:v>
                </c:pt>
                <c:pt idx="38988" formatCode="0.00E+00">
                  <c:v>-7.1604500000000001E-4</c:v>
                </c:pt>
                <c:pt idx="38989" formatCode="0.00E+00">
                  <c:v>-3.88638E-3</c:v>
                </c:pt>
                <c:pt idx="38990" formatCode="0.00E+00">
                  <c:v>-7.0809599999999999E-3</c:v>
                </c:pt>
                <c:pt idx="38991">
                  <c:v>-1.02962E-2</c:v>
                </c:pt>
                <c:pt idx="38992">
                  <c:v>-1.3528500000000001E-2</c:v>
                </c:pt>
                <c:pt idx="38993">
                  <c:v>-1.67741E-2</c:v>
                </c:pt>
                <c:pt idx="38994">
                  <c:v>-2.00293E-2</c:v>
                </c:pt>
                <c:pt idx="38995">
                  <c:v>-2.32903E-2</c:v>
                </c:pt>
                <c:pt idx="38996">
                  <c:v>-2.6553199999999999E-2</c:v>
                </c:pt>
                <c:pt idx="38997">
                  <c:v>-2.9814E-2</c:v>
                </c:pt>
                <c:pt idx="38998">
                  <c:v>-3.3068899999999998E-2</c:v>
                </c:pt>
                <c:pt idx="38999">
                  <c:v>-3.6313900000000003E-2</c:v>
                </c:pt>
                <c:pt idx="39000">
                  <c:v>-3.9544900000000001E-2</c:v>
                </c:pt>
                <c:pt idx="39001">
                  <c:v>-4.2757999999999997E-2</c:v>
                </c:pt>
                <c:pt idx="39002">
                  <c:v>-4.59491E-2</c:v>
                </c:pt>
                <c:pt idx="39003">
                  <c:v>-4.9114100000000001E-2</c:v>
                </c:pt>
                <c:pt idx="39004">
                  <c:v>-5.2248999999999997E-2</c:v>
                </c:pt>
                <c:pt idx="39005">
                  <c:v>-5.53499E-2</c:v>
                </c:pt>
                <c:pt idx="39006">
                  <c:v>-5.8412499999999999E-2</c:v>
                </c:pt>
                <c:pt idx="39007">
                  <c:v>-6.1433000000000001E-2</c:v>
                </c:pt>
                <c:pt idx="39008">
                  <c:v>-6.4407300000000001E-2</c:v>
                </c:pt>
                <c:pt idx="39009">
                  <c:v>-6.73314E-2</c:v>
                </c:pt>
                <c:pt idx="39010">
                  <c:v>-7.0201399999999997E-2</c:v>
                </c:pt>
                <c:pt idx="39011">
                  <c:v>-7.3013499999999995E-2</c:v>
                </c:pt>
                <c:pt idx="39012">
                  <c:v>-7.5763700000000003E-2</c:v>
                </c:pt>
                <c:pt idx="39013">
                  <c:v>-7.8448299999999999E-2</c:v>
                </c:pt>
                <c:pt idx="39014">
                  <c:v>-8.1063499999999997E-2</c:v>
                </c:pt>
                <c:pt idx="39015">
                  <c:v>-8.3605700000000005E-2</c:v>
                </c:pt>
                <c:pt idx="39016">
                  <c:v>-8.6071300000000003E-2</c:v>
                </c:pt>
                <c:pt idx="39017">
                  <c:v>-8.8456699999999999E-2</c:v>
                </c:pt>
                <c:pt idx="39018">
                  <c:v>-9.0758500000000006E-2</c:v>
                </c:pt>
                <c:pt idx="39019">
                  <c:v>-9.2973299999999995E-2</c:v>
                </c:pt>
                <c:pt idx="39020">
                  <c:v>-9.5098000000000002E-2</c:v>
                </c:pt>
                <c:pt idx="39021">
                  <c:v>-9.7129199999999999E-2</c:v>
                </c:pt>
                <c:pt idx="39022">
                  <c:v>-9.9064100000000002E-2</c:v>
                </c:pt>
                <c:pt idx="39023">
                  <c:v>-0.1009</c:v>
                </c:pt>
                <c:pt idx="39024">
                  <c:v>-0.102633</c:v>
                </c:pt>
                <c:pt idx="39025">
                  <c:v>-0.10426100000000001</c:v>
                </c:pt>
                <c:pt idx="39026">
                  <c:v>-0.105782</c:v>
                </c:pt>
                <c:pt idx="39027">
                  <c:v>-0.107193</c:v>
                </c:pt>
                <c:pt idx="39028">
                  <c:v>-0.108491</c:v>
                </c:pt>
                <c:pt idx="39029">
                  <c:v>-0.10967499999999999</c:v>
                </c:pt>
                <c:pt idx="39030">
                  <c:v>-0.11074299999999999</c:v>
                </c:pt>
                <c:pt idx="39031">
                  <c:v>-0.111692</c:v>
                </c:pt>
                <c:pt idx="39032">
                  <c:v>-0.112521</c:v>
                </c:pt>
                <c:pt idx="39033">
                  <c:v>-0.113228</c:v>
                </c:pt>
                <c:pt idx="39034">
                  <c:v>-0.113812</c:v>
                </c:pt>
                <c:pt idx="39035">
                  <c:v>-0.114271</c:v>
                </c:pt>
                <c:pt idx="39036">
                  <c:v>-0.114605</c:v>
                </c:pt>
                <c:pt idx="39037">
                  <c:v>-0.114812</c:v>
                </c:pt>
                <c:pt idx="39038">
                  <c:v>-0.11489199999999999</c:v>
                </c:pt>
                <c:pt idx="39039">
                  <c:v>-0.114844</c:v>
                </c:pt>
                <c:pt idx="39040">
                  <c:v>-0.11466700000000001</c:v>
                </c:pt>
                <c:pt idx="39041">
                  <c:v>-0.11436200000000001</c:v>
                </c:pt>
                <c:pt idx="39042">
                  <c:v>-0.113927</c:v>
                </c:pt>
                <c:pt idx="39043">
                  <c:v>-0.11336400000000001</c:v>
                </c:pt>
                <c:pt idx="39044">
                  <c:v>-0.11267199999999999</c:v>
                </c:pt>
                <c:pt idx="39045">
                  <c:v>-0.11185199999999999</c:v>
                </c:pt>
                <c:pt idx="39046">
                  <c:v>-0.110904</c:v>
                </c:pt>
                <c:pt idx="39047">
                  <c:v>-0.10983</c:v>
                </c:pt>
                <c:pt idx="39048">
                  <c:v>-0.108629</c:v>
                </c:pt>
                <c:pt idx="39049">
                  <c:v>-0.107304</c:v>
                </c:pt>
                <c:pt idx="39050">
                  <c:v>-0.105855</c:v>
                </c:pt>
                <c:pt idx="39051">
                  <c:v>-0.104284</c:v>
                </c:pt>
                <c:pt idx="39052">
                  <c:v>-0.102592</c:v>
                </c:pt>
                <c:pt idx="39053">
                  <c:v>-0.100782</c:v>
                </c:pt>
                <c:pt idx="39054">
                  <c:v>-9.8855100000000001E-2</c:v>
                </c:pt>
                <c:pt idx="39055">
                  <c:v>-9.6813300000000005E-2</c:v>
                </c:pt>
                <c:pt idx="39056">
                  <c:v>-9.4659099999999996E-2</c:v>
                </c:pt>
                <c:pt idx="39057">
                  <c:v>-9.2394900000000002E-2</c:v>
                </c:pt>
                <c:pt idx="39058">
                  <c:v>-9.0023400000000003E-2</c:v>
                </c:pt>
                <c:pt idx="39059">
                  <c:v>-8.7547100000000003E-2</c:v>
                </c:pt>
                <c:pt idx="39060">
                  <c:v>-8.4969100000000006E-2</c:v>
                </c:pt>
                <c:pt idx="39061">
                  <c:v>-8.2292299999999999E-2</c:v>
                </c:pt>
                <c:pt idx="39062">
                  <c:v>-7.9519900000000004E-2</c:v>
                </c:pt>
                <c:pt idx="39063">
                  <c:v>-7.6655200000000007E-2</c:v>
                </c:pt>
                <c:pt idx="39064">
                  <c:v>-7.3701600000000006E-2</c:v>
                </c:pt>
                <c:pt idx="39065">
                  <c:v>-7.0662799999999998E-2</c:v>
                </c:pt>
                <c:pt idx="39066">
                  <c:v>-6.75423E-2</c:v>
                </c:pt>
                <c:pt idx="39067">
                  <c:v>-6.4343999999999998E-2</c:v>
                </c:pt>
                <c:pt idx="39068">
                  <c:v>-6.1071800000000002E-2</c:v>
                </c:pt>
                <c:pt idx="39069">
                  <c:v>-5.7729700000000002E-2</c:v>
                </c:pt>
                <c:pt idx="39070">
                  <c:v>-5.4321800000000003E-2</c:v>
                </c:pt>
                <c:pt idx="39071">
                  <c:v>-5.0852300000000003E-2</c:v>
                </c:pt>
                <c:pt idx="39072">
                  <c:v>-4.7325600000000002E-2</c:v>
                </c:pt>
                <c:pt idx="39073">
                  <c:v>-4.3746100000000003E-2</c:v>
                </c:pt>
                <c:pt idx="39074">
                  <c:v>-4.0118099999999997E-2</c:v>
                </c:pt>
                <c:pt idx="39075">
                  <c:v>-3.6446199999999998E-2</c:v>
                </c:pt>
                <c:pt idx="39076">
                  <c:v>-3.2735100000000003E-2</c:v>
                </c:pt>
                <c:pt idx="39077">
                  <c:v>-2.8989299999999999E-2</c:v>
                </c:pt>
                <c:pt idx="39078">
                  <c:v>-2.5213599999999999E-2</c:v>
                </c:pt>
                <c:pt idx="39079">
                  <c:v>-2.14127E-2</c:v>
                </c:pt>
                <c:pt idx="39080">
                  <c:v>-1.75914E-2</c:v>
                </c:pt>
                <c:pt idx="39081">
                  <c:v>-1.3754600000000001E-2</c:v>
                </c:pt>
                <c:pt idx="39082" formatCode="0.00E+00">
                  <c:v>-9.9069399999999995E-3</c:v>
                </c:pt>
                <c:pt idx="39083" formatCode="0.00E+00">
                  <c:v>-6.0534200000000003E-3</c:v>
                </c:pt>
                <c:pt idx="39084" formatCode="0.00E+00">
                  <c:v>-2.1988699999999999E-3</c:v>
                </c:pt>
                <c:pt idx="39085" formatCode="0.00E+00">
                  <c:v>1.65186E-3</c:v>
                </c:pt>
                <c:pt idx="39086" formatCode="0.00E+00">
                  <c:v>5.4939000000000003E-3</c:v>
                </c:pt>
                <c:pt idx="39087" formatCode="0.00E+00">
                  <c:v>9.3224199999999997E-3</c:v>
                </c:pt>
                <c:pt idx="39088">
                  <c:v>1.3132599999999999E-2</c:v>
                </c:pt>
                <c:pt idx="39089">
                  <c:v>1.69196E-2</c:v>
                </c:pt>
                <c:pt idx="39090">
                  <c:v>2.0678700000000001E-2</c:v>
                </c:pt>
                <c:pt idx="39091">
                  <c:v>2.4405099999999999E-2</c:v>
                </c:pt>
                <c:pt idx="39092">
                  <c:v>2.80942E-2</c:v>
                </c:pt>
                <c:pt idx="39093">
                  <c:v>3.1741400000000003E-2</c:v>
                </c:pt>
                <c:pt idx="39094">
                  <c:v>3.5342100000000001E-2</c:v>
                </c:pt>
                <c:pt idx="39095">
                  <c:v>3.8891700000000001E-2</c:v>
                </c:pt>
                <c:pt idx="39096">
                  <c:v>4.2386E-2</c:v>
                </c:pt>
                <c:pt idx="39097">
                  <c:v>4.58205E-2</c:v>
                </c:pt>
                <c:pt idx="39098">
                  <c:v>4.9190900000000003E-2</c:v>
                </c:pt>
                <c:pt idx="39099">
                  <c:v>5.2493199999999997E-2</c:v>
                </c:pt>
                <c:pt idx="39100">
                  <c:v>5.5723200000000001E-2</c:v>
                </c:pt>
                <c:pt idx="39101">
                  <c:v>5.8877100000000002E-2</c:v>
                </c:pt>
                <c:pt idx="39102">
                  <c:v>6.1950900000000003E-2</c:v>
                </c:pt>
                <c:pt idx="39103">
                  <c:v>6.4940899999999996E-2</c:v>
                </c:pt>
                <c:pt idx="39104">
                  <c:v>6.7843600000000004E-2</c:v>
                </c:pt>
                <c:pt idx="39105">
                  <c:v>7.0655399999999993E-2</c:v>
                </c:pt>
                <c:pt idx="39106">
                  <c:v>7.3372999999999994E-2</c:v>
                </c:pt>
                <c:pt idx="39107">
                  <c:v>7.5993199999999997E-2</c:v>
                </c:pt>
                <c:pt idx="39108">
                  <c:v>7.8512899999999997E-2</c:v>
                </c:pt>
                <c:pt idx="39109">
                  <c:v>8.0929200000000007E-2</c:v>
                </c:pt>
                <c:pt idx="39110">
                  <c:v>8.3239400000000005E-2</c:v>
                </c:pt>
                <c:pt idx="39111">
                  <c:v>8.5440699999999994E-2</c:v>
                </c:pt>
                <c:pt idx="39112">
                  <c:v>8.7530800000000006E-2</c:v>
                </c:pt>
                <c:pt idx="39113">
                  <c:v>8.9507299999999998E-2</c:v>
                </c:pt>
                <c:pt idx="39114">
                  <c:v>9.1368099999999994E-2</c:v>
                </c:pt>
                <c:pt idx="39115">
                  <c:v>9.3111200000000005E-2</c:v>
                </c:pt>
                <c:pt idx="39116">
                  <c:v>9.4734899999999997E-2</c:v>
                </c:pt>
                <c:pt idx="39117">
                  <c:v>9.6237500000000004E-2</c:v>
                </c:pt>
                <c:pt idx="39118">
                  <c:v>9.7617499999999996E-2</c:v>
                </c:pt>
                <c:pt idx="39119">
                  <c:v>9.8873600000000006E-2</c:v>
                </c:pt>
                <c:pt idx="39120">
                  <c:v>0.100005</c:v>
                </c:pt>
                <c:pt idx="39121">
                  <c:v>0.10101</c:v>
                </c:pt>
                <c:pt idx="39122">
                  <c:v>0.10188899999999999</c:v>
                </c:pt>
                <c:pt idx="39123">
                  <c:v>0.102641</c:v>
                </c:pt>
                <c:pt idx="39124">
                  <c:v>0.103265</c:v>
                </c:pt>
                <c:pt idx="39125">
                  <c:v>0.10376100000000001</c:v>
                </c:pt>
                <c:pt idx="39126">
                  <c:v>0.104129</c:v>
                </c:pt>
                <c:pt idx="39127">
                  <c:v>0.10437</c:v>
                </c:pt>
                <c:pt idx="39128">
                  <c:v>0.10448399999999999</c:v>
                </c:pt>
                <c:pt idx="39129">
                  <c:v>0.10447099999999999</c:v>
                </c:pt>
                <c:pt idx="39130">
                  <c:v>0.10433199999999999</c:v>
                </c:pt>
                <c:pt idx="39131">
                  <c:v>0.10406700000000001</c:v>
                </c:pt>
                <c:pt idx="39132">
                  <c:v>0.10367899999999999</c:v>
                </c:pt>
                <c:pt idx="39133">
                  <c:v>0.10316699999999999</c:v>
                </c:pt>
                <c:pt idx="39134">
                  <c:v>0.102534</c:v>
                </c:pt>
                <c:pt idx="39135">
                  <c:v>0.101781</c:v>
                </c:pt>
                <c:pt idx="39136">
                  <c:v>0.10091</c:v>
                </c:pt>
                <c:pt idx="39137">
                  <c:v>9.99221E-2</c:v>
                </c:pt>
                <c:pt idx="39138">
                  <c:v>9.8820099999999994E-2</c:v>
                </c:pt>
                <c:pt idx="39139">
                  <c:v>9.7605899999999995E-2</c:v>
                </c:pt>
                <c:pt idx="39140">
                  <c:v>9.6281900000000004E-2</c:v>
                </c:pt>
                <c:pt idx="39141">
                  <c:v>9.4850599999999993E-2</c:v>
                </c:pt>
                <c:pt idx="39142">
                  <c:v>9.3314499999999995E-2</c:v>
                </c:pt>
                <c:pt idx="39143">
                  <c:v>9.1676499999999994E-2</c:v>
                </c:pt>
                <c:pt idx="39144">
                  <c:v>8.9939500000000006E-2</c:v>
                </c:pt>
                <c:pt idx="39145">
                  <c:v>8.8106500000000004E-2</c:v>
                </c:pt>
                <c:pt idx="39146">
                  <c:v>8.6180599999999996E-2</c:v>
                </c:pt>
                <c:pt idx="39147">
                  <c:v>8.4165100000000007E-2</c:v>
                </c:pt>
                <c:pt idx="39148">
                  <c:v>8.2063300000000006E-2</c:v>
                </c:pt>
                <c:pt idx="39149">
                  <c:v>7.9878900000000003E-2</c:v>
                </c:pt>
                <c:pt idx="39150">
                  <c:v>7.7615299999999998E-2</c:v>
                </c:pt>
                <c:pt idx="39151">
                  <c:v>7.5276200000000001E-2</c:v>
                </c:pt>
                <c:pt idx="39152">
                  <c:v>7.2865399999999997E-2</c:v>
                </c:pt>
                <c:pt idx="39153">
                  <c:v>7.0386799999999999E-2</c:v>
                </c:pt>
                <c:pt idx="39154">
                  <c:v>6.7844199999999993E-2</c:v>
                </c:pt>
                <c:pt idx="39155">
                  <c:v>6.5241800000000003E-2</c:v>
                </c:pt>
                <c:pt idx="39156">
                  <c:v>6.2583399999999997E-2</c:v>
                </c:pt>
                <c:pt idx="39157">
                  <c:v>5.9873299999999997E-2</c:v>
                </c:pt>
                <c:pt idx="39158">
                  <c:v>5.71155E-2</c:v>
                </c:pt>
                <c:pt idx="39159">
                  <c:v>5.4314399999999999E-2</c:v>
                </c:pt>
                <c:pt idx="39160">
                  <c:v>5.1474199999999998E-2</c:v>
                </c:pt>
                <c:pt idx="39161">
                  <c:v>4.8599000000000003E-2</c:v>
                </c:pt>
                <c:pt idx="39162">
                  <c:v>4.5693299999999999E-2</c:v>
                </c:pt>
                <c:pt idx="39163">
                  <c:v>4.2761399999999998E-2</c:v>
                </c:pt>
                <c:pt idx="39164">
                  <c:v>3.98074E-2</c:v>
                </c:pt>
                <c:pt idx="39165">
                  <c:v>3.6835899999999998E-2</c:v>
                </c:pt>
                <c:pt idx="39166">
                  <c:v>3.3850999999999999E-2</c:v>
                </c:pt>
                <c:pt idx="39167">
                  <c:v>3.0857200000000001E-2</c:v>
                </c:pt>
                <c:pt idx="39168">
                  <c:v>2.7858600000000001E-2</c:v>
                </c:pt>
                <c:pt idx="39169">
                  <c:v>2.4859599999999999E-2</c:v>
                </c:pt>
                <c:pt idx="39170">
                  <c:v>2.18643E-2</c:v>
                </c:pt>
                <c:pt idx="39171">
                  <c:v>1.8877100000000001E-2</c:v>
                </c:pt>
                <c:pt idx="39172">
                  <c:v>1.59019E-2</c:v>
                </c:pt>
                <c:pt idx="39173">
                  <c:v>1.2943E-2</c:v>
                </c:pt>
                <c:pt idx="39174">
                  <c:v>1.0004300000000001E-2</c:v>
                </c:pt>
                <c:pt idx="39175" formatCode="0.00E+00">
                  <c:v>7.0899200000000004E-3</c:v>
                </c:pt>
                <c:pt idx="39176" formatCode="0.00E+00">
                  <c:v>4.2036399999999998E-3</c:v>
                </c:pt>
                <c:pt idx="39177" formatCode="0.00E+00">
                  <c:v>1.34935E-3</c:v>
                </c:pt>
                <c:pt idx="39178" formatCode="0.00E+00">
                  <c:v>-1.46922E-3</c:v>
                </c:pt>
                <c:pt idx="39179" formatCode="0.00E+00">
                  <c:v>-4.2483800000000004E-3</c:v>
                </c:pt>
                <c:pt idx="39180" formatCode="0.00E+00">
                  <c:v>-6.9845799999999998E-3</c:v>
                </c:pt>
                <c:pt idx="39181" formatCode="0.00E+00">
                  <c:v>-9.6743200000000001E-3</c:v>
                </c:pt>
                <c:pt idx="39182">
                  <c:v>-1.2314200000000001E-2</c:v>
                </c:pt>
                <c:pt idx="39183">
                  <c:v>-1.49011E-2</c:v>
                </c:pt>
                <c:pt idx="39184">
                  <c:v>-1.7431599999999998E-2</c:v>
                </c:pt>
                <c:pt idx="39185">
                  <c:v>-1.9902900000000001E-2</c:v>
                </c:pt>
                <c:pt idx="39186">
                  <c:v>-2.2311999999999999E-2</c:v>
                </c:pt>
                <c:pt idx="39187">
                  <c:v>-2.4656000000000001E-2</c:v>
                </c:pt>
                <c:pt idx="39188">
                  <c:v>-2.6932399999999999E-2</c:v>
                </c:pt>
                <c:pt idx="39189">
                  <c:v>-2.9138600000000001E-2</c:v>
                </c:pt>
                <c:pt idx="39190">
                  <c:v>-3.1272099999999997E-2</c:v>
                </c:pt>
                <c:pt idx="39191">
                  <c:v>-3.3330800000000001E-2</c:v>
                </c:pt>
                <c:pt idx="39192">
                  <c:v>-3.5312499999999997E-2</c:v>
                </c:pt>
                <c:pt idx="39193">
                  <c:v>-3.7215100000000001E-2</c:v>
                </c:pt>
                <c:pt idx="39194">
                  <c:v>-3.9037000000000002E-2</c:v>
                </c:pt>
                <c:pt idx="39195">
                  <c:v>-4.0776399999999997E-2</c:v>
                </c:pt>
                <c:pt idx="39196">
                  <c:v>-4.2431700000000003E-2</c:v>
                </c:pt>
                <c:pt idx="39197">
                  <c:v>-4.4001499999999999E-2</c:v>
                </c:pt>
                <c:pt idx="39198">
                  <c:v>-4.5484799999999999E-2</c:v>
                </c:pt>
                <c:pt idx="39199">
                  <c:v>-4.68803E-2</c:v>
                </c:pt>
                <c:pt idx="39200">
                  <c:v>-4.8187099999999997E-2</c:v>
                </c:pt>
                <c:pt idx="39201">
                  <c:v>-4.9404400000000001E-2</c:v>
                </c:pt>
                <c:pt idx="39202">
                  <c:v>-5.0531800000000002E-2</c:v>
                </c:pt>
                <c:pt idx="39203">
                  <c:v>-5.1568599999999999E-2</c:v>
                </c:pt>
                <c:pt idx="39204">
                  <c:v>-5.2514499999999999E-2</c:v>
                </c:pt>
                <c:pt idx="39205">
                  <c:v>-5.33695E-2</c:v>
                </c:pt>
                <c:pt idx="39206">
                  <c:v>-5.4133599999999997E-2</c:v>
                </c:pt>
                <c:pt idx="39207">
                  <c:v>-5.4806800000000003E-2</c:v>
                </c:pt>
                <c:pt idx="39208">
                  <c:v>-5.5389500000000001E-2</c:v>
                </c:pt>
                <c:pt idx="39209">
                  <c:v>-5.5882099999999997E-2</c:v>
                </c:pt>
                <c:pt idx="39210">
                  <c:v>-5.6285200000000001E-2</c:v>
                </c:pt>
                <c:pt idx="39211">
                  <c:v>-5.6599700000000003E-2</c:v>
                </c:pt>
                <c:pt idx="39212">
                  <c:v>-5.6826300000000003E-2</c:v>
                </c:pt>
                <c:pt idx="39213">
                  <c:v>-5.6966099999999999E-2</c:v>
                </c:pt>
                <c:pt idx="39214">
                  <c:v>-5.70202E-2</c:v>
                </c:pt>
                <c:pt idx="39215">
                  <c:v>-5.6989999999999999E-2</c:v>
                </c:pt>
                <c:pt idx="39216">
                  <c:v>-5.6876900000000001E-2</c:v>
                </c:pt>
                <c:pt idx="39217">
                  <c:v>-5.6682400000000001E-2</c:v>
                </c:pt>
                <c:pt idx="39218">
                  <c:v>-5.6408300000000001E-2</c:v>
                </c:pt>
                <c:pt idx="39219">
                  <c:v>-5.6056300000000003E-2</c:v>
                </c:pt>
                <c:pt idx="39220">
                  <c:v>-5.5628299999999999E-2</c:v>
                </c:pt>
                <c:pt idx="39221">
                  <c:v>-5.5126500000000002E-2</c:v>
                </c:pt>
                <c:pt idx="39222">
                  <c:v>-5.4552799999999999E-2</c:v>
                </c:pt>
                <c:pt idx="39223">
                  <c:v>-5.3909600000000002E-2</c:v>
                </c:pt>
                <c:pt idx="39224">
                  <c:v>-5.3199200000000002E-2</c:v>
                </c:pt>
                <c:pt idx="39225">
                  <c:v>-5.2424100000000001E-2</c:v>
                </c:pt>
                <c:pt idx="39226">
                  <c:v>-5.1586699999999999E-2</c:v>
                </c:pt>
                <c:pt idx="39227">
                  <c:v>-5.0689600000000001E-2</c:v>
                </c:pt>
                <c:pt idx="39228">
                  <c:v>-4.9735599999999998E-2</c:v>
                </c:pt>
                <c:pt idx="39229">
                  <c:v>-4.8727300000000001E-2</c:v>
                </c:pt>
                <c:pt idx="39230">
                  <c:v>-4.76677E-2</c:v>
                </c:pt>
                <c:pt idx="39231">
                  <c:v>-4.6559499999999997E-2</c:v>
                </c:pt>
                <c:pt idx="39232">
                  <c:v>-4.5405800000000003E-2</c:v>
                </c:pt>
                <c:pt idx="39233">
                  <c:v>-4.4209499999999999E-2</c:v>
                </c:pt>
                <c:pt idx="39234">
                  <c:v>-4.2973600000000001E-2</c:v>
                </c:pt>
                <c:pt idx="39235">
                  <c:v>-4.1701200000000001E-2</c:v>
                </c:pt>
                <c:pt idx="39236">
                  <c:v>-4.0395500000000001E-2</c:v>
                </c:pt>
                <c:pt idx="39237">
                  <c:v>-3.9059400000000001E-2</c:v>
                </c:pt>
                <c:pt idx="39238">
                  <c:v>-3.7696199999999999E-2</c:v>
                </c:pt>
                <c:pt idx="39239">
                  <c:v>-3.6309099999999997E-2</c:v>
                </c:pt>
                <c:pt idx="39240">
                  <c:v>-3.49012E-2</c:v>
                </c:pt>
                <c:pt idx="39241">
                  <c:v>-3.3475600000000001E-2</c:v>
                </c:pt>
                <c:pt idx="39242">
                  <c:v>-3.2035599999999997E-2</c:v>
                </c:pt>
                <c:pt idx="39243">
                  <c:v>-3.0584199999999999E-2</c:v>
                </c:pt>
                <c:pt idx="39244">
                  <c:v>-2.91247E-2</c:v>
                </c:pt>
                <c:pt idx="39245">
                  <c:v>-2.76601E-2</c:v>
                </c:pt>
                <c:pt idx="39246">
                  <c:v>-2.6193600000000001E-2</c:v>
                </c:pt>
                <c:pt idx="39247">
                  <c:v>-2.4728199999999999E-2</c:v>
                </c:pt>
                <c:pt idx="39248">
                  <c:v>-2.32669E-2</c:v>
                </c:pt>
                <c:pt idx="39249">
                  <c:v>-2.1812700000000001E-2</c:v>
                </c:pt>
                <c:pt idx="39250">
                  <c:v>-2.0368600000000001E-2</c:v>
                </c:pt>
                <c:pt idx="39251">
                  <c:v>-1.8937300000000001E-2</c:v>
                </c:pt>
                <c:pt idx="39252">
                  <c:v>-1.7521800000000001E-2</c:v>
                </c:pt>
                <c:pt idx="39253">
                  <c:v>-1.6124699999999999E-2</c:v>
                </c:pt>
                <c:pt idx="39254">
                  <c:v>-1.4748799999999999E-2</c:v>
                </c:pt>
                <c:pt idx="39255">
                  <c:v>-1.33966E-2</c:v>
                </c:pt>
                <c:pt idx="39256">
                  <c:v>-1.20707E-2</c:v>
                </c:pt>
                <c:pt idx="39257">
                  <c:v>-1.07735E-2</c:v>
                </c:pt>
                <c:pt idx="39258" formatCode="0.00E+00">
                  <c:v>-9.5074500000000006E-3</c:v>
                </c:pt>
                <c:pt idx="39259" formatCode="0.00E+00">
                  <c:v>-8.2747099999999994E-3</c:v>
                </c:pt>
                <c:pt idx="39260" formatCode="0.00E+00">
                  <c:v>-7.0774799999999997E-3</c:v>
                </c:pt>
                <c:pt idx="39261" formatCode="0.00E+00">
                  <c:v>-5.9178399999999997E-3</c:v>
                </c:pt>
                <c:pt idx="39262" formatCode="0.00E+00">
                  <c:v>-4.7977499999999999E-3</c:v>
                </c:pt>
                <c:pt idx="39263" formatCode="0.00E+00">
                  <c:v>-3.71908E-3</c:v>
                </c:pt>
                <c:pt idx="39264" formatCode="0.00E+00">
                  <c:v>-2.6835800000000001E-3</c:v>
                </c:pt>
                <c:pt idx="39265" formatCode="0.00E+00">
                  <c:v>-1.6929E-3</c:v>
                </c:pt>
                <c:pt idx="39266" formatCode="0.00E+00">
                  <c:v>-7.48553E-4</c:v>
                </c:pt>
                <c:pt idx="39267" formatCode="0.00E+00">
                  <c:v>1.4803599999999999E-4</c:v>
                </c:pt>
                <c:pt idx="39268" formatCode="0.00E+00">
                  <c:v>9.9557700000000009E-4</c:v>
                </c:pt>
                <c:pt idx="39269" formatCode="0.00E+00">
                  <c:v>1.7929E-3</c:v>
                </c:pt>
                <c:pt idx="39270" formatCode="0.00E+00">
                  <c:v>2.5389499999999999E-3</c:v>
                </c:pt>
                <c:pt idx="39271" formatCode="0.00E+00">
                  <c:v>3.2328000000000001E-3</c:v>
                </c:pt>
                <c:pt idx="39272" formatCode="0.00E+00">
                  <c:v>3.8736600000000001E-3</c:v>
                </c:pt>
                <c:pt idx="39273" formatCode="0.00E+00">
                  <c:v>4.4608399999999998E-3</c:v>
                </c:pt>
                <c:pt idx="39274" formatCode="0.00E+00">
                  <c:v>4.9937999999999996E-3</c:v>
                </c:pt>
                <c:pt idx="39275" formatCode="0.00E+00">
                  <c:v>5.4721099999999996E-3</c:v>
                </c:pt>
                <c:pt idx="39276" formatCode="0.00E+00">
                  <c:v>5.8954899999999998E-3</c:v>
                </c:pt>
                <c:pt idx="39277" formatCode="0.00E+00">
                  <c:v>6.2637500000000002E-3</c:v>
                </c:pt>
                <c:pt idx="39278" formatCode="0.00E+00">
                  <c:v>6.5768700000000003E-3</c:v>
                </c:pt>
                <c:pt idx="39279" formatCode="0.00E+00">
                  <c:v>6.8349300000000003E-3</c:v>
                </c:pt>
                <c:pt idx="39280" formatCode="0.00E+00">
                  <c:v>7.03814E-3</c:v>
                </c:pt>
                <c:pt idx="39281" formatCode="0.00E+00">
                  <c:v>7.1868399999999999E-3</c:v>
                </c:pt>
                <c:pt idx="39282" formatCode="0.00E+00">
                  <c:v>7.2814999999999998E-3</c:v>
                </c:pt>
                <c:pt idx="39283" formatCode="0.00E+00">
                  <c:v>7.3226799999999998E-3</c:v>
                </c:pt>
                <c:pt idx="39284" formatCode="0.00E+00">
                  <c:v>7.31111E-3</c:v>
                </c:pt>
                <c:pt idx="39285" formatCode="0.00E+00">
                  <c:v>7.2475899999999999E-3</c:v>
                </c:pt>
                <c:pt idx="39286" formatCode="0.00E+00">
                  <c:v>7.13308E-3</c:v>
                </c:pt>
                <c:pt idx="39287" formatCode="0.00E+00">
                  <c:v>6.96862E-3</c:v>
                </c:pt>
                <c:pt idx="39288" formatCode="0.00E+00">
                  <c:v>6.7553700000000001E-3</c:v>
                </c:pt>
                <c:pt idx="39289" formatCode="0.00E+00">
                  <c:v>6.4946200000000004E-3</c:v>
                </c:pt>
                <c:pt idx="39290" formatCode="0.00E+00">
                  <c:v>6.1877399999999997E-3</c:v>
                </c:pt>
                <c:pt idx="39291" formatCode="0.00E+00">
                  <c:v>5.8362099999999997E-3</c:v>
                </c:pt>
                <c:pt idx="39292" formatCode="0.00E+00">
                  <c:v>5.4416200000000003E-3</c:v>
                </c:pt>
                <c:pt idx="39293" formatCode="0.00E+00">
                  <c:v>5.0056399999999996E-3</c:v>
                </c:pt>
                <c:pt idx="39294" formatCode="0.00E+00">
                  <c:v>4.5300399999999999E-3</c:v>
                </c:pt>
                <c:pt idx="39295" formatCode="0.00E+00">
                  <c:v>4.0166799999999999E-3</c:v>
                </c:pt>
                <c:pt idx="39296" formatCode="0.00E+00">
                  <c:v>3.46751E-3</c:v>
                </c:pt>
                <c:pt idx="39297" formatCode="0.00E+00">
                  <c:v>2.8845300000000002E-3</c:v>
                </c:pt>
                <c:pt idx="39298" formatCode="0.00E+00">
                  <c:v>2.2698599999999998E-3</c:v>
                </c:pt>
                <c:pt idx="39299" formatCode="0.00E+00">
                  <c:v>1.62565E-3</c:v>
                </c:pt>
                <c:pt idx="39300" formatCode="0.00E+00">
                  <c:v>9.5414600000000001E-4</c:v>
                </c:pt>
                <c:pt idx="39301" formatCode="0.00E+00">
                  <c:v>2.5763700000000001E-4</c:v>
                </c:pt>
                <c:pt idx="39302" formatCode="0.00E+00">
                  <c:v>-4.6152500000000001E-4</c:v>
                </c:pt>
                <c:pt idx="39303" formatCode="0.00E+00">
                  <c:v>-1.20093E-3</c:v>
                </c:pt>
                <c:pt idx="39304" formatCode="0.00E+00">
                  <c:v>-1.9581400000000001E-3</c:v>
                </c:pt>
                <c:pt idx="39305" formatCode="0.00E+00">
                  <c:v>-2.7306499999999998E-3</c:v>
                </c:pt>
                <c:pt idx="39306" formatCode="0.00E+00">
                  <c:v>-3.5159499999999999E-3</c:v>
                </c:pt>
                <c:pt idx="39307" formatCode="0.00E+00">
                  <c:v>-4.3114599999999996E-3</c:v>
                </c:pt>
                <c:pt idx="39308" formatCode="0.00E+00">
                  <c:v>-5.1146100000000003E-3</c:v>
                </c:pt>
                <c:pt idx="39309" formatCode="0.00E+00">
                  <c:v>-5.9227899999999998E-3</c:v>
                </c:pt>
                <c:pt idx="39310" formatCode="0.00E+00">
                  <c:v>-6.7333899999999997E-3</c:v>
                </c:pt>
                <c:pt idx="39311" formatCode="0.00E+00">
                  <c:v>-7.5437799999999999E-3</c:v>
                </c:pt>
                <c:pt idx="39312" formatCode="0.00E+00">
                  <c:v>-8.3513200000000006E-3</c:v>
                </c:pt>
                <c:pt idx="39313" formatCode="0.00E+00">
                  <c:v>-9.1533900000000008E-3</c:v>
                </c:pt>
                <c:pt idx="39314" formatCode="0.00E+00">
                  <c:v>-9.9473600000000006E-3</c:v>
                </c:pt>
                <c:pt idx="39315">
                  <c:v>-1.07306E-2</c:v>
                </c:pt>
                <c:pt idx="39316">
                  <c:v>-1.15006E-2</c:v>
                </c:pt>
                <c:pt idx="39317">
                  <c:v>-1.22547E-2</c:v>
                </c:pt>
                <c:pt idx="39318">
                  <c:v>-1.29905E-2</c:v>
                </c:pt>
                <c:pt idx="39319">
                  <c:v>-1.37053E-2</c:v>
                </c:pt>
                <c:pt idx="39320">
                  <c:v>-1.43968E-2</c:v>
                </c:pt>
                <c:pt idx="39321">
                  <c:v>-1.50624E-2</c:v>
                </c:pt>
                <c:pt idx="39322">
                  <c:v>-1.5699999999999999E-2</c:v>
                </c:pt>
                <c:pt idx="39323">
                  <c:v>-1.6306999999999999E-2</c:v>
                </c:pt>
                <c:pt idx="39324">
                  <c:v>-1.6881400000000001E-2</c:v>
                </c:pt>
                <c:pt idx="39325">
                  <c:v>-1.74209E-2</c:v>
                </c:pt>
                <c:pt idx="39326">
                  <c:v>-1.79233E-2</c:v>
                </c:pt>
                <c:pt idx="39327">
                  <c:v>-1.8386599999999999E-2</c:v>
                </c:pt>
                <c:pt idx="39328">
                  <c:v>-1.8808999999999999E-2</c:v>
                </c:pt>
                <c:pt idx="39329">
                  <c:v>-1.9188400000000001E-2</c:v>
                </c:pt>
                <c:pt idx="39330">
                  <c:v>-1.9522999999999999E-2</c:v>
                </c:pt>
                <c:pt idx="39331">
                  <c:v>-1.98113E-2</c:v>
                </c:pt>
                <c:pt idx="39332">
                  <c:v>-2.00515E-2</c:v>
                </c:pt>
                <c:pt idx="39333">
                  <c:v>-2.0242099999999999E-2</c:v>
                </c:pt>
                <c:pt idx="39334">
                  <c:v>-2.0381799999999999E-2</c:v>
                </c:pt>
                <c:pt idx="39335">
                  <c:v>-2.04691E-2</c:v>
                </c:pt>
                <c:pt idx="39336">
                  <c:v>-2.0503E-2</c:v>
                </c:pt>
                <c:pt idx="39337">
                  <c:v>-2.0482299999999998E-2</c:v>
                </c:pt>
                <c:pt idx="39338">
                  <c:v>-2.0406000000000001E-2</c:v>
                </c:pt>
                <c:pt idx="39339">
                  <c:v>-2.0273300000000001E-2</c:v>
                </c:pt>
                <c:pt idx="39340">
                  <c:v>-2.0083400000000001E-2</c:v>
                </c:pt>
                <c:pt idx="39341">
                  <c:v>-1.9835700000000001E-2</c:v>
                </c:pt>
                <c:pt idx="39342">
                  <c:v>-1.9529700000000001E-2</c:v>
                </c:pt>
                <c:pt idx="39343">
                  <c:v>-1.9164899999999999E-2</c:v>
                </c:pt>
                <c:pt idx="39344">
                  <c:v>-1.87412E-2</c:v>
                </c:pt>
                <c:pt idx="39345">
                  <c:v>-1.8258400000000001E-2</c:v>
                </c:pt>
                <c:pt idx="39346">
                  <c:v>-1.77164E-2</c:v>
                </c:pt>
                <c:pt idx="39347">
                  <c:v>-1.7115499999999999E-2</c:v>
                </c:pt>
                <c:pt idx="39348">
                  <c:v>-1.64557E-2</c:v>
                </c:pt>
                <c:pt idx="39349">
                  <c:v>-1.5737600000000001E-2</c:v>
                </c:pt>
                <c:pt idx="39350">
                  <c:v>-1.4961500000000001E-2</c:v>
                </c:pt>
                <c:pt idx="39351">
                  <c:v>-1.4128099999999999E-2</c:v>
                </c:pt>
                <c:pt idx="39352">
                  <c:v>-1.3238099999999999E-2</c:v>
                </c:pt>
                <c:pt idx="39353">
                  <c:v>-1.22925E-2</c:v>
                </c:pt>
                <c:pt idx="39354">
                  <c:v>-1.1292099999999999E-2</c:v>
                </c:pt>
                <c:pt idx="39355">
                  <c:v>-1.0238199999999999E-2</c:v>
                </c:pt>
                <c:pt idx="39356" formatCode="0.00E+00">
                  <c:v>-9.1318500000000004E-3</c:v>
                </c:pt>
                <c:pt idx="39357" formatCode="0.00E+00">
                  <c:v>-7.9744900000000007E-3</c:v>
                </c:pt>
                <c:pt idx="39358" formatCode="0.00E+00">
                  <c:v>-6.7675799999999996E-3</c:v>
                </c:pt>
                <c:pt idx="39359" formatCode="0.00E+00">
                  <c:v>-5.5126899999999998E-3</c:v>
                </c:pt>
                <c:pt idx="39360" formatCode="0.00E+00">
                  <c:v>-4.2115199999999998E-3</c:v>
                </c:pt>
                <c:pt idx="39361" formatCode="0.00E+00">
                  <c:v>-2.8658400000000001E-3</c:v>
                </c:pt>
                <c:pt idx="39362" formatCode="0.00E+00">
                  <c:v>-1.47759E-3</c:v>
                </c:pt>
                <c:pt idx="39363" formatCode="0.00E+00">
                  <c:v>-4.87472E-5</c:v>
                </c:pt>
                <c:pt idx="39364" formatCode="0.00E+00">
                  <c:v>1.4185700000000001E-3</c:v>
                </c:pt>
                <c:pt idx="39365" formatCode="0.00E+00">
                  <c:v>2.9221500000000001E-3</c:v>
                </c:pt>
                <c:pt idx="39366" formatCode="0.00E+00">
                  <c:v>4.4597200000000004E-3</c:v>
                </c:pt>
                <c:pt idx="39367" formatCode="0.00E+00">
                  <c:v>6.0288800000000003E-3</c:v>
                </c:pt>
                <c:pt idx="39368" formatCode="0.00E+00">
                  <c:v>7.62716E-3</c:v>
                </c:pt>
                <c:pt idx="39369" formatCode="0.00E+00">
                  <c:v>9.2520299999999996E-3</c:v>
                </c:pt>
                <c:pt idx="39370">
                  <c:v>1.09009E-2</c:v>
                </c:pt>
                <c:pt idx="39371">
                  <c:v>1.2571000000000001E-2</c:v>
                </c:pt>
                <c:pt idx="39372">
                  <c:v>1.4259600000000001E-2</c:v>
                </c:pt>
                <c:pt idx="39373">
                  <c:v>1.59639E-2</c:v>
                </c:pt>
                <c:pt idx="39374">
                  <c:v>1.7680999999999999E-2</c:v>
                </c:pt>
                <c:pt idx="39375">
                  <c:v>1.9407899999999999E-2</c:v>
                </c:pt>
                <c:pt idx="39376">
                  <c:v>2.1141799999999999E-2</c:v>
                </c:pt>
                <c:pt idx="39377">
                  <c:v>2.28796E-2</c:v>
                </c:pt>
                <c:pt idx="39378">
                  <c:v>2.46182E-2</c:v>
                </c:pt>
                <c:pt idx="39379">
                  <c:v>2.6354499999999999E-2</c:v>
                </c:pt>
                <c:pt idx="39380">
                  <c:v>2.8085499999999999E-2</c:v>
                </c:pt>
                <c:pt idx="39381">
                  <c:v>2.9807899999999998E-2</c:v>
                </c:pt>
                <c:pt idx="39382">
                  <c:v>3.15188E-2</c:v>
                </c:pt>
                <c:pt idx="39383">
                  <c:v>3.3214899999999999E-2</c:v>
                </c:pt>
                <c:pt idx="39384">
                  <c:v>3.4893E-2</c:v>
                </c:pt>
                <c:pt idx="39385">
                  <c:v>3.6550100000000002E-2</c:v>
                </c:pt>
                <c:pt idx="39386">
                  <c:v>3.8182899999999999E-2</c:v>
                </c:pt>
                <c:pt idx="39387">
                  <c:v>3.9788400000000002E-2</c:v>
                </c:pt>
                <c:pt idx="39388">
                  <c:v>4.1363499999999997E-2</c:v>
                </c:pt>
                <c:pt idx="39389">
                  <c:v>4.2904999999999999E-2</c:v>
                </c:pt>
                <c:pt idx="39390">
                  <c:v>4.4409900000000002E-2</c:v>
                </c:pt>
                <c:pt idx="39391">
                  <c:v>4.5875300000000001E-2</c:v>
                </c:pt>
                <c:pt idx="39392">
                  <c:v>4.7298100000000003E-2</c:v>
                </c:pt>
                <c:pt idx="39393">
                  <c:v>4.8675499999999997E-2</c:v>
                </c:pt>
                <c:pt idx="39394">
                  <c:v>5.00045E-2</c:v>
                </c:pt>
                <c:pt idx="39395">
                  <c:v>5.1282399999999999E-2</c:v>
                </c:pt>
                <c:pt idx="39396">
                  <c:v>5.2506499999999998E-2</c:v>
                </c:pt>
                <c:pt idx="39397">
                  <c:v>5.3673999999999999E-2</c:v>
                </c:pt>
                <c:pt idx="39398">
                  <c:v>5.4782299999999999E-2</c:v>
                </c:pt>
                <c:pt idx="39399">
                  <c:v>5.58291E-2</c:v>
                </c:pt>
                <c:pt idx="39400">
                  <c:v>5.68117E-2</c:v>
                </c:pt>
                <c:pt idx="39401">
                  <c:v>5.7728000000000002E-2</c:v>
                </c:pt>
                <c:pt idx="39402">
                  <c:v>5.8575599999999999E-2</c:v>
                </c:pt>
                <c:pt idx="39403">
                  <c:v>5.93524E-2</c:v>
                </c:pt>
                <c:pt idx="39404">
                  <c:v>6.00563E-2</c:v>
                </c:pt>
                <c:pt idx="39405">
                  <c:v>6.0685500000000003E-2</c:v>
                </c:pt>
                <c:pt idx="39406">
                  <c:v>6.1238099999999997E-2</c:v>
                </c:pt>
                <c:pt idx="39407">
                  <c:v>6.1712400000000001E-2</c:v>
                </c:pt>
                <c:pt idx="39408">
                  <c:v>6.2106700000000001E-2</c:v>
                </c:pt>
                <c:pt idx="39409">
                  <c:v>6.2419700000000002E-2</c:v>
                </c:pt>
                <c:pt idx="39410">
                  <c:v>6.2649899999999994E-2</c:v>
                </c:pt>
                <c:pt idx="39411">
                  <c:v>6.2796199999999996E-2</c:v>
                </c:pt>
                <c:pt idx="39412">
                  <c:v>6.2857499999999997E-2</c:v>
                </c:pt>
                <c:pt idx="39413">
                  <c:v>6.2832700000000005E-2</c:v>
                </c:pt>
                <c:pt idx="39414">
                  <c:v>6.2721200000000005E-2</c:v>
                </c:pt>
                <c:pt idx="39415">
                  <c:v>6.2522099999999997E-2</c:v>
                </c:pt>
                <c:pt idx="39416">
                  <c:v>6.2234999999999999E-2</c:v>
                </c:pt>
                <c:pt idx="39417">
                  <c:v>6.1859400000000002E-2</c:v>
                </c:pt>
                <c:pt idx="39418">
                  <c:v>6.1395100000000001E-2</c:v>
                </c:pt>
                <c:pt idx="39419">
                  <c:v>6.0842E-2</c:v>
                </c:pt>
                <c:pt idx="39420">
                  <c:v>6.0199999999999997E-2</c:v>
                </c:pt>
                <c:pt idx="39421">
                  <c:v>5.9469399999999999E-2</c:v>
                </c:pt>
                <c:pt idx="39422">
                  <c:v>5.8650500000000001E-2</c:v>
                </c:pt>
                <c:pt idx="39423">
                  <c:v>5.7743700000000002E-2</c:v>
                </c:pt>
                <c:pt idx="39424">
                  <c:v>5.6749599999999997E-2</c:v>
                </c:pt>
                <c:pt idx="39425">
                  <c:v>5.56689E-2</c:v>
                </c:pt>
                <c:pt idx="39426">
                  <c:v>5.4502700000000001E-2</c:v>
                </c:pt>
                <c:pt idx="39427">
                  <c:v>5.3251800000000002E-2</c:v>
                </c:pt>
                <c:pt idx="39428">
                  <c:v>5.1917400000000002E-2</c:v>
                </c:pt>
                <c:pt idx="39429">
                  <c:v>5.0500999999999997E-2</c:v>
                </c:pt>
                <c:pt idx="39430">
                  <c:v>4.9003900000000003E-2</c:v>
                </c:pt>
                <c:pt idx="39431">
                  <c:v>4.7427700000000003E-2</c:v>
                </c:pt>
                <c:pt idx="39432">
                  <c:v>4.5774099999999998E-2</c:v>
                </c:pt>
                <c:pt idx="39433">
                  <c:v>4.4045099999999997E-2</c:v>
                </c:pt>
                <c:pt idx="39434">
                  <c:v>4.2242599999999998E-2</c:v>
                </c:pt>
                <c:pt idx="39435">
                  <c:v>4.03687E-2</c:v>
                </c:pt>
                <c:pt idx="39436">
                  <c:v>3.8425599999999997E-2</c:v>
                </c:pt>
                <c:pt idx="39437">
                  <c:v>3.6415799999999998E-2</c:v>
                </c:pt>
                <c:pt idx="39438">
                  <c:v>3.43416E-2</c:v>
                </c:pt>
                <c:pt idx="39439">
                  <c:v>3.22058E-2</c:v>
                </c:pt>
                <c:pt idx="39440">
                  <c:v>3.0010999999999999E-2</c:v>
                </c:pt>
                <c:pt idx="39441">
                  <c:v>2.776E-2</c:v>
                </c:pt>
                <c:pt idx="39442">
                  <c:v>2.5455700000000001E-2</c:v>
                </c:pt>
                <c:pt idx="39443">
                  <c:v>2.3101199999999999E-2</c:v>
                </c:pt>
                <c:pt idx="39444">
                  <c:v>2.0699499999999999E-2</c:v>
                </c:pt>
                <c:pt idx="39445">
                  <c:v>1.8253800000000001E-2</c:v>
                </c:pt>
                <c:pt idx="39446">
                  <c:v>1.57675E-2</c:v>
                </c:pt>
                <c:pt idx="39447">
                  <c:v>1.3243899999999999E-2</c:v>
                </c:pt>
                <c:pt idx="39448">
                  <c:v>1.06864E-2</c:v>
                </c:pt>
                <c:pt idx="39449" formatCode="0.00E+00">
                  <c:v>8.0985199999999997E-3</c:v>
                </c:pt>
                <c:pt idx="39450" formatCode="0.00E+00">
                  <c:v>5.4838100000000004E-3</c:v>
                </c:pt>
                <c:pt idx="39451" formatCode="0.00E+00">
                  <c:v>2.8458899999999998E-3</c:v>
                </c:pt>
                <c:pt idx="39452" formatCode="0.00E+00">
                  <c:v>1.8844099999999999E-4</c:v>
                </c:pt>
                <c:pt idx="39453" formatCode="0.00E+00">
                  <c:v>-2.48482E-3</c:v>
                </c:pt>
                <c:pt idx="39454" formatCode="0.00E+00">
                  <c:v>-5.1701400000000002E-3</c:v>
                </c:pt>
                <c:pt idx="39455" formatCode="0.00E+00">
                  <c:v>-7.8637199999999994E-3</c:v>
                </c:pt>
                <c:pt idx="39456">
                  <c:v>-1.05617E-2</c:v>
                </c:pt>
                <c:pt idx="39457">
                  <c:v>-1.32604E-2</c:v>
                </c:pt>
                <c:pt idx="39458">
                  <c:v>-1.59557E-2</c:v>
                </c:pt>
                <c:pt idx="39459">
                  <c:v>-1.8644000000000001E-2</c:v>
                </c:pt>
                <c:pt idx="39460">
                  <c:v>-2.1321199999999998E-2</c:v>
                </c:pt>
                <c:pt idx="39461">
                  <c:v>-2.3983600000000001E-2</c:v>
                </c:pt>
                <c:pt idx="39462">
                  <c:v>-2.66272E-2</c:v>
                </c:pt>
                <c:pt idx="39463">
                  <c:v>-2.9248199999999999E-2</c:v>
                </c:pt>
                <c:pt idx="39464">
                  <c:v>-3.18429E-2</c:v>
                </c:pt>
                <c:pt idx="39465">
                  <c:v>-3.4407300000000002E-2</c:v>
                </c:pt>
                <c:pt idx="39466">
                  <c:v>-3.69378E-2</c:v>
                </c:pt>
                <c:pt idx="39467">
                  <c:v>-3.9430600000000003E-2</c:v>
                </c:pt>
                <c:pt idx="39468">
                  <c:v>-4.1882000000000003E-2</c:v>
                </c:pt>
                <c:pt idx="39469">
                  <c:v>-4.4288300000000003E-2</c:v>
                </c:pt>
                <c:pt idx="39470">
                  <c:v>-4.6646100000000003E-2</c:v>
                </c:pt>
                <c:pt idx="39471">
                  <c:v>-4.8951799999999997E-2</c:v>
                </c:pt>
                <c:pt idx="39472">
                  <c:v>-5.1201999999999998E-2</c:v>
                </c:pt>
                <c:pt idx="39473">
                  <c:v>-5.3393200000000002E-2</c:v>
                </c:pt>
                <c:pt idx="39474">
                  <c:v>-5.5522200000000001E-2</c:v>
                </c:pt>
                <c:pt idx="39475">
                  <c:v>-5.7585799999999999E-2</c:v>
                </c:pt>
                <c:pt idx="39476">
                  <c:v>-5.9580899999999999E-2</c:v>
                </c:pt>
                <c:pt idx="39477">
                  <c:v>-6.1504499999999997E-2</c:v>
                </c:pt>
                <c:pt idx="39478">
                  <c:v>-6.3353599999999996E-2</c:v>
                </c:pt>
                <c:pt idx="39479">
                  <c:v>-6.51254E-2</c:v>
                </c:pt>
                <c:pt idx="39480">
                  <c:v>-6.6817199999999993E-2</c:v>
                </c:pt>
                <c:pt idx="39481">
                  <c:v>-6.8426399999999998E-2</c:v>
                </c:pt>
                <c:pt idx="39482">
                  <c:v>-6.9950600000000002E-2</c:v>
                </c:pt>
                <c:pt idx="39483">
                  <c:v>-7.1387300000000001E-2</c:v>
                </c:pt>
                <c:pt idx="39484">
                  <c:v>-7.2734400000000005E-2</c:v>
                </c:pt>
                <c:pt idx="39485">
                  <c:v>-7.3989799999999994E-2</c:v>
                </c:pt>
                <c:pt idx="39486">
                  <c:v>-7.5151499999999996E-2</c:v>
                </c:pt>
                <c:pt idx="39487">
                  <c:v>-7.6217599999999996E-2</c:v>
                </c:pt>
                <c:pt idx="39488">
                  <c:v>-7.7186500000000005E-2</c:v>
                </c:pt>
                <c:pt idx="39489">
                  <c:v>-7.8056700000000007E-2</c:v>
                </c:pt>
                <c:pt idx="39490">
                  <c:v>-7.8826599999999997E-2</c:v>
                </c:pt>
                <c:pt idx="39491">
                  <c:v>-7.9495200000000002E-2</c:v>
                </c:pt>
                <c:pt idx="39492">
                  <c:v>-8.0061199999999999E-2</c:v>
                </c:pt>
                <c:pt idx="39493">
                  <c:v>-8.0523700000000004E-2</c:v>
                </c:pt>
                <c:pt idx="39494">
                  <c:v>-8.0881900000000007E-2</c:v>
                </c:pt>
                <c:pt idx="39495">
                  <c:v>-8.1135100000000002E-2</c:v>
                </c:pt>
                <c:pt idx="39496">
                  <c:v>-8.1282900000000005E-2</c:v>
                </c:pt>
                <c:pt idx="39497">
                  <c:v>-8.1324900000000006E-2</c:v>
                </c:pt>
                <c:pt idx="39498">
                  <c:v>-8.1260899999999997E-2</c:v>
                </c:pt>
                <c:pt idx="39499">
                  <c:v>-8.1090999999999996E-2</c:v>
                </c:pt>
                <c:pt idx="39500">
                  <c:v>-8.0815100000000001E-2</c:v>
                </c:pt>
                <c:pt idx="39501">
                  <c:v>-8.0433699999999997E-2</c:v>
                </c:pt>
                <c:pt idx="39502">
                  <c:v>-7.9947099999999993E-2</c:v>
                </c:pt>
                <c:pt idx="39503">
                  <c:v>-7.9355999999999996E-2</c:v>
                </c:pt>
                <c:pt idx="39504">
                  <c:v>-7.8661200000000001E-2</c:v>
                </c:pt>
                <c:pt idx="39505">
                  <c:v>-7.7863399999999999E-2</c:v>
                </c:pt>
                <c:pt idx="39506">
                  <c:v>-7.6963799999999999E-2</c:v>
                </c:pt>
                <c:pt idx="39507">
                  <c:v>-7.5963600000000006E-2</c:v>
                </c:pt>
                <c:pt idx="39508">
                  <c:v>-7.4864200000000006E-2</c:v>
                </c:pt>
                <c:pt idx="39509">
                  <c:v>-7.3666999999999996E-2</c:v>
                </c:pt>
                <c:pt idx="39510">
                  <c:v>-7.2373800000000002E-2</c:v>
                </c:pt>
                <c:pt idx="39511">
                  <c:v>-7.0986199999999999E-2</c:v>
                </c:pt>
                <c:pt idx="39512">
                  <c:v>-6.9506299999999993E-2</c:v>
                </c:pt>
                <c:pt idx="39513">
                  <c:v>-6.7936099999999999E-2</c:v>
                </c:pt>
                <c:pt idx="39514">
                  <c:v>-6.6277799999999998E-2</c:v>
                </c:pt>
                <c:pt idx="39515">
                  <c:v>-6.4533800000000002E-2</c:v>
                </c:pt>
                <c:pt idx="39516">
                  <c:v>-6.2706399999999995E-2</c:v>
                </c:pt>
                <c:pt idx="39517">
                  <c:v>-6.07983E-2</c:v>
                </c:pt>
                <c:pt idx="39518">
                  <c:v>-5.8812200000000002E-2</c:v>
                </c:pt>
                <c:pt idx="39519">
                  <c:v>-5.67509E-2</c:v>
                </c:pt>
                <c:pt idx="39520">
                  <c:v>-5.4617300000000001E-2</c:v>
                </c:pt>
                <c:pt idx="39521">
                  <c:v>-5.24144E-2</c:v>
                </c:pt>
                <c:pt idx="39522">
                  <c:v>-5.01454E-2</c:v>
                </c:pt>
                <c:pt idx="39523">
                  <c:v>-4.7813399999999999E-2</c:v>
                </c:pt>
                <c:pt idx="39524">
                  <c:v>-4.5421799999999998E-2</c:v>
                </c:pt>
                <c:pt idx="39525">
                  <c:v>-4.2973999999999998E-2</c:v>
                </c:pt>
                <c:pt idx="39526">
                  <c:v>-4.0473500000000003E-2</c:v>
                </c:pt>
                <c:pt idx="39527">
                  <c:v>-3.7923699999999998E-2</c:v>
                </c:pt>
                <c:pt idx="39528">
                  <c:v>-3.5328400000000003E-2</c:v>
                </c:pt>
                <c:pt idx="39529">
                  <c:v>-3.2691199999999997E-2</c:v>
                </c:pt>
                <c:pt idx="39530">
                  <c:v>-3.0015799999999999E-2</c:v>
                </c:pt>
                <c:pt idx="39531">
                  <c:v>-2.7306E-2</c:v>
                </c:pt>
                <c:pt idx="39532">
                  <c:v>-2.4565699999999999E-2</c:v>
                </c:pt>
                <c:pt idx="39533">
                  <c:v>-2.17988E-2</c:v>
                </c:pt>
                <c:pt idx="39534">
                  <c:v>-1.9009000000000002E-2</c:v>
                </c:pt>
                <c:pt idx="39535">
                  <c:v>-1.62005E-2</c:v>
                </c:pt>
                <c:pt idx="39536">
                  <c:v>-1.3377099999999999E-2</c:v>
                </c:pt>
                <c:pt idx="39537">
                  <c:v>-1.05428E-2</c:v>
                </c:pt>
                <c:pt idx="39538" formatCode="0.00E+00">
                  <c:v>-7.7016100000000002E-3</c:v>
                </c:pt>
                <c:pt idx="39539" formatCode="0.00E+00">
                  <c:v>-4.8574899999999999E-3</c:v>
                </c:pt>
                <c:pt idx="39540" formatCode="0.00E+00">
                  <c:v>-2.0144199999999998E-3</c:v>
                </c:pt>
                <c:pt idx="39541" formatCode="0.00E+00">
                  <c:v>8.2361499999999998E-4</c:v>
                </c:pt>
                <c:pt idx="39542" formatCode="0.00E+00">
                  <c:v>3.6526599999999998E-3</c:v>
                </c:pt>
                <c:pt idx="39543" formatCode="0.00E+00">
                  <c:v>6.4687900000000003E-3</c:v>
                </c:pt>
                <c:pt idx="39544" formatCode="0.00E+00">
                  <c:v>9.2680799999999997E-3</c:v>
                </c:pt>
                <c:pt idx="39545">
                  <c:v>1.20467E-2</c:v>
                </c:pt>
                <c:pt idx="39546">
                  <c:v>1.48007E-2</c:v>
                </c:pt>
                <c:pt idx="39547">
                  <c:v>1.7526400000000001E-2</c:v>
                </c:pt>
                <c:pt idx="39548">
                  <c:v>2.0219999999999998E-2</c:v>
                </c:pt>
                <c:pt idx="39549">
                  <c:v>2.28779E-2</c:v>
                </c:pt>
                <c:pt idx="39550">
                  <c:v>2.5496399999999999E-2</c:v>
                </c:pt>
                <c:pt idx="39551">
                  <c:v>2.8072E-2</c:v>
                </c:pt>
                <c:pt idx="39552">
                  <c:v>3.0601099999999999E-2</c:v>
                </c:pt>
                <c:pt idx="39553">
                  <c:v>3.3080400000000003E-2</c:v>
                </c:pt>
                <c:pt idx="39554">
                  <c:v>3.5506599999999999E-2</c:v>
                </c:pt>
                <c:pt idx="39555">
                  <c:v>3.7876399999999998E-2</c:v>
                </c:pt>
                <c:pt idx="39556">
                  <c:v>4.0186699999999999E-2</c:v>
                </c:pt>
                <c:pt idx="39557">
                  <c:v>4.2434399999999997E-2</c:v>
                </c:pt>
                <c:pt idx="39558">
                  <c:v>4.4616599999999999E-2</c:v>
                </c:pt>
                <c:pt idx="39559">
                  <c:v>4.6730500000000001E-2</c:v>
                </c:pt>
                <c:pt idx="39560">
                  <c:v>4.8773299999999999E-2</c:v>
                </c:pt>
                <c:pt idx="39561">
                  <c:v>5.0742500000000003E-2</c:v>
                </c:pt>
                <c:pt idx="39562">
                  <c:v>5.2635399999999999E-2</c:v>
                </c:pt>
                <c:pt idx="39563">
                  <c:v>5.4449900000000002E-2</c:v>
                </c:pt>
                <c:pt idx="39564">
                  <c:v>5.6183499999999997E-2</c:v>
                </c:pt>
                <c:pt idx="39565">
                  <c:v>5.7834200000000002E-2</c:v>
                </c:pt>
                <c:pt idx="39566">
                  <c:v>5.9400000000000001E-2</c:v>
                </c:pt>
                <c:pt idx="39567">
                  <c:v>6.0879000000000003E-2</c:v>
                </c:pt>
                <c:pt idx="39568">
                  <c:v>6.2269600000000001E-2</c:v>
                </c:pt>
                <c:pt idx="39569">
                  <c:v>6.3570100000000004E-2</c:v>
                </c:pt>
                <c:pt idx="39570">
                  <c:v>6.4779000000000003E-2</c:v>
                </c:pt>
                <c:pt idx="39571">
                  <c:v>6.5895099999999998E-2</c:v>
                </c:pt>
                <c:pt idx="39572">
                  <c:v>6.6917299999999999E-2</c:v>
                </c:pt>
                <c:pt idx="39573">
                  <c:v>6.7844399999999999E-2</c:v>
                </c:pt>
                <c:pt idx="39574">
                  <c:v>6.8675700000000006E-2</c:v>
                </c:pt>
                <c:pt idx="39575">
                  <c:v>6.9410299999999994E-2</c:v>
                </c:pt>
                <c:pt idx="39576">
                  <c:v>7.0047799999999993E-2</c:v>
                </c:pt>
                <c:pt idx="39577">
                  <c:v>7.0587700000000003E-2</c:v>
                </c:pt>
                <c:pt idx="39578">
                  <c:v>7.1029700000000001E-2</c:v>
                </c:pt>
                <c:pt idx="39579">
                  <c:v>7.1373599999999995E-2</c:v>
                </c:pt>
                <c:pt idx="39580">
                  <c:v>7.1619500000000003E-2</c:v>
                </c:pt>
                <c:pt idx="39581">
                  <c:v>7.1767600000000001E-2</c:v>
                </c:pt>
                <c:pt idx="39582">
                  <c:v>7.1818099999999996E-2</c:v>
                </c:pt>
                <c:pt idx="39583">
                  <c:v>7.1771399999999999E-2</c:v>
                </c:pt>
                <c:pt idx="39584">
                  <c:v>7.1628300000000006E-2</c:v>
                </c:pt>
                <c:pt idx="39585">
                  <c:v>7.1389300000000003E-2</c:v>
                </c:pt>
                <c:pt idx="39586">
                  <c:v>7.1055400000000005E-2</c:v>
                </c:pt>
                <c:pt idx="39587">
                  <c:v>7.0627599999999999E-2</c:v>
                </c:pt>
                <c:pt idx="39588">
                  <c:v>7.0107100000000006E-2</c:v>
                </c:pt>
                <c:pt idx="39589">
                  <c:v>6.9495000000000001E-2</c:v>
                </c:pt>
                <c:pt idx="39590">
                  <c:v>6.8792800000000001E-2</c:v>
                </c:pt>
                <c:pt idx="39591">
                  <c:v>6.8002099999999996E-2</c:v>
                </c:pt>
                <c:pt idx="39592">
                  <c:v>6.7124500000000004E-2</c:v>
                </c:pt>
                <c:pt idx="39593">
                  <c:v>6.6161800000000007E-2</c:v>
                </c:pt>
                <c:pt idx="39594">
                  <c:v>6.5115900000000004E-2</c:v>
                </c:pt>
                <c:pt idx="39595">
                  <c:v>6.3988799999999998E-2</c:v>
                </c:pt>
                <c:pt idx="39596">
                  <c:v>6.2782699999999997E-2</c:v>
                </c:pt>
                <c:pt idx="39597">
                  <c:v>6.1499699999999997E-2</c:v>
                </c:pt>
                <c:pt idx="39598">
                  <c:v>6.0142300000000003E-2</c:v>
                </c:pt>
                <c:pt idx="39599">
                  <c:v>5.8712899999999998E-2</c:v>
                </c:pt>
                <c:pt idx="39600">
                  <c:v>5.7213899999999998E-2</c:v>
                </c:pt>
                <c:pt idx="39601">
                  <c:v>5.5648099999999999E-2</c:v>
                </c:pt>
                <c:pt idx="39602">
                  <c:v>5.4018099999999999E-2</c:v>
                </c:pt>
                <c:pt idx="39603">
                  <c:v>5.2326699999999997E-2</c:v>
                </c:pt>
                <c:pt idx="39604">
                  <c:v>5.0576900000000001E-2</c:v>
                </c:pt>
                <c:pt idx="39605">
                  <c:v>4.8771500000000002E-2</c:v>
                </c:pt>
                <c:pt idx="39606">
                  <c:v>4.6913499999999997E-2</c:v>
                </c:pt>
                <c:pt idx="39607">
                  <c:v>4.50061E-2</c:v>
                </c:pt>
                <c:pt idx="39608">
                  <c:v>4.3052300000000002E-2</c:v>
                </c:pt>
                <c:pt idx="39609">
                  <c:v>4.1055300000000003E-2</c:v>
                </c:pt>
                <c:pt idx="39610">
                  <c:v>3.9018400000000002E-2</c:v>
                </c:pt>
                <c:pt idx="39611">
                  <c:v>3.6944900000000003E-2</c:v>
                </c:pt>
                <c:pt idx="39612">
                  <c:v>3.4837899999999998E-2</c:v>
                </c:pt>
                <c:pt idx="39613">
                  <c:v>3.2700899999999998E-2</c:v>
                </c:pt>
                <c:pt idx="39614">
                  <c:v>3.05372E-2</c:v>
                </c:pt>
                <c:pt idx="39615">
                  <c:v>2.8350199999999999E-2</c:v>
                </c:pt>
                <c:pt idx="39616">
                  <c:v>2.6143199999999998E-2</c:v>
                </c:pt>
                <c:pt idx="39617">
                  <c:v>2.3919699999999999E-2</c:v>
                </c:pt>
                <c:pt idx="39618">
                  <c:v>2.1683000000000001E-2</c:v>
                </c:pt>
                <c:pt idx="39619">
                  <c:v>1.9436599999999998E-2</c:v>
                </c:pt>
                <c:pt idx="39620">
                  <c:v>1.7183799999999999E-2</c:v>
                </c:pt>
                <c:pt idx="39621">
                  <c:v>1.4928E-2</c:v>
                </c:pt>
                <c:pt idx="39622">
                  <c:v>1.26725E-2</c:v>
                </c:pt>
                <c:pt idx="39623">
                  <c:v>1.04207E-2</c:v>
                </c:pt>
                <c:pt idx="39624" formatCode="0.00E+00">
                  <c:v>8.1761500000000001E-3</c:v>
                </c:pt>
                <c:pt idx="39625" formatCode="0.00E+00">
                  <c:v>5.9422099999999999E-3</c:v>
                </c:pt>
                <c:pt idx="39626" formatCode="0.00E+00">
                  <c:v>3.72223E-3</c:v>
                </c:pt>
                <c:pt idx="39627" formatCode="0.00E+00">
                  <c:v>1.51935E-3</c:v>
                </c:pt>
                <c:pt idx="39628" formatCode="0.00E+00">
                  <c:v>-6.6346199999999997E-4</c:v>
                </c:pt>
                <c:pt idx="39629" formatCode="0.00E+00">
                  <c:v>-2.8233099999999999E-3</c:v>
                </c:pt>
                <c:pt idx="39630" formatCode="0.00E+00">
                  <c:v>-4.9573300000000002E-3</c:v>
                </c:pt>
                <c:pt idx="39631" formatCode="0.00E+00">
                  <c:v>-7.0626899999999999E-3</c:v>
                </c:pt>
                <c:pt idx="39632" formatCode="0.00E+00">
                  <c:v>-9.1366099999999999E-3</c:v>
                </c:pt>
                <c:pt idx="39633">
                  <c:v>-1.11764E-2</c:v>
                </c:pt>
                <c:pt idx="39634">
                  <c:v>-1.31793E-2</c:v>
                </c:pt>
                <c:pt idx="39635">
                  <c:v>-1.51428E-2</c:v>
                </c:pt>
                <c:pt idx="39636">
                  <c:v>-1.70644E-2</c:v>
                </c:pt>
                <c:pt idx="39637">
                  <c:v>-1.8941699999999999E-2</c:v>
                </c:pt>
                <c:pt idx="39638">
                  <c:v>-2.07723E-2</c:v>
                </c:pt>
                <c:pt idx="39639">
                  <c:v>-2.2553900000000002E-2</c:v>
                </c:pt>
                <c:pt idx="39640">
                  <c:v>-2.4284400000000001E-2</c:v>
                </c:pt>
                <c:pt idx="39641">
                  <c:v>-2.5961600000000001E-2</c:v>
                </c:pt>
                <c:pt idx="39642">
                  <c:v>-2.75836E-2</c:v>
                </c:pt>
                <c:pt idx="39643">
                  <c:v>-2.9148500000000001E-2</c:v>
                </c:pt>
                <c:pt idx="39644">
                  <c:v>-3.0654600000000001E-2</c:v>
                </c:pt>
                <c:pt idx="39645">
                  <c:v>-3.2100099999999999E-2</c:v>
                </c:pt>
                <c:pt idx="39646">
                  <c:v>-3.3483499999999999E-2</c:v>
                </c:pt>
                <c:pt idx="39647">
                  <c:v>-3.4803099999999997E-2</c:v>
                </c:pt>
                <c:pt idx="39648">
                  <c:v>-3.60573E-2</c:v>
                </c:pt>
                <c:pt idx="39649">
                  <c:v>-3.7245E-2</c:v>
                </c:pt>
                <c:pt idx="39650">
                  <c:v>-3.8365200000000002E-2</c:v>
                </c:pt>
                <c:pt idx="39651">
                  <c:v>-3.9416899999999998E-2</c:v>
                </c:pt>
                <c:pt idx="39652">
                  <c:v>-4.03991E-2</c:v>
                </c:pt>
                <c:pt idx="39653">
                  <c:v>-4.1311E-2</c:v>
                </c:pt>
                <c:pt idx="39654">
                  <c:v>-4.21517E-2</c:v>
                </c:pt>
                <c:pt idx="39655">
                  <c:v>-4.29205E-2</c:v>
                </c:pt>
                <c:pt idx="39656">
                  <c:v>-4.3617099999999999E-2</c:v>
                </c:pt>
                <c:pt idx="39657">
                  <c:v>-4.4241099999999998E-2</c:v>
                </c:pt>
                <c:pt idx="39658">
                  <c:v>-4.4792600000000002E-2</c:v>
                </c:pt>
                <c:pt idx="39659">
                  <c:v>-4.5271400000000003E-2</c:v>
                </c:pt>
                <c:pt idx="39660">
                  <c:v>-4.5677599999999999E-2</c:v>
                </c:pt>
                <c:pt idx="39661">
                  <c:v>-4.6011400000000001E-2</c:v>
                </c:pt>
                <c:pt idx="39662">
                  <c:v>-4.6273099999999998E-2</c:v>
                </c:pt>
                <c:pt idx="39663">
                  <c:v>-4.6463200000000003E-2</c:v>
                </c:pt>
                <c:pt idx="39664">
                  <c:v>-4.65823E-2</c:v>
                </c:pt>
                <c:pt idx="39665">
                  <c:v>-4.6630999999999999E-2</c:v>
                </c:pt>
                <c:pt idx="39666">
                  <c:v>-4.66103E-2</c:v>
                </c:pt>
                <c:pt idx="39667">
                  <c:v>-4.6521100000000003E-2</c:v>
                </c:pt>
                <c:pt idx="39668">
                  <c:v>-4.6364599999999999E-2</c:v>
                </c:pt>
                <c:pt idx="39669">
                  <c:v>-4.6141700000000001E-2</c:v>
                </c:pt>
                <c:pt idx="39670">
                  <c:v>-4.5853400000000002E-2</c:v>
                </c:pt>
                <c:pt idx="39671">
                  <c:v>-4.5501800000000002E-2</c:v>
                </c:pt>
                <c:pt idx="39672">
                  <c:v>-4.5089600000000001E-2</c:v>
                </c:pt>
                <c:pt idx="39673">
                  <c:v>-4.46188E-2</c:v>
                </c:pt>
                <c:pt idx="39674">
                  <c:v>-4.4090600000000001E-2</c:v>
                </c:pt>
                <c:pt idx="39675">
                  <c:v>-4.3505700000000001E-2</c:v>
                </c:pt>
                <c:pt idx="39676">
                  <c:v>-4.2865399999999998E-2</c:v>
                </c:pt>
                <c:pt idx="39677">
                  <c:v>-4.2171599999999997E-2</c:v>
                </c:pt>
                <c:pt idx="39678">
                  <c:v>-4.1426299999999999E-2</c:v>
                </c:pt>
                <c:pt idx="39679">
                  <c:v>-4.0631500000000001E-2</c:v>
                </c:pt>
                <c:pt idx="39680">
                  <c:v>-3.9789199999999997E-2</c:v>
                </c:pt>
                <c:pt idx="39681">
                  <c:v>-3.8901499999999999E-2</c:v>
                </c:pt>
                <c:pt idx="39682">
                  <c:v>-3.7970900000000002E-2</c:v>
                </c:pt>
                <c:pt idx="39683">
                  <c:v>-3.6999600000000001E-2</c:v>
                </c:pt>
                <c:pt idx="39684">
                  <c:v>-3.5990099999999997E-2</c:v>
                </c:pt>
                <c:pt idx="39685">
                  <c:v>-3.4945200000000003E-2</c:v>
                </c:pt>
                <c:pt idx="39686">
                  <c:v>-3.3867800000000003E-2</c:v>
                </c:pt>
                <c:pt idx="39687">
                  <c:v>-3.27608E-2</c:v>
                </c:pt>
                <c:pt idx="39688">
                  <c:v>-3.1627299999999997E-2</c:v>
                </c:pt>
                <c:pt idx="39689">
                  <c:v>-3.04701E-2</c:v>
                </c:pt>
                <c:pt idx="39690">
                  <c:v>-2.92923E-2</c:v>
                </c:pt>
                <c:pt idx="39691">
                  <c:v>-2.8097E-2</c:v>
                </c:pt>
                <c:pt idx="39692">
                  <c:v>-2.6887100000000001E-2</c:v>
                </c:pt>
                <c:pt idx="39693">
                  <c:v>-2.56651E-2</c:v>
                </c:pt>
                <c:pt idx="39694">
                  <c:v>-2.4433099999999999E-2</c:v>
                </c:pt>
                <c:pt idx="39695">
                  <c:v>-2.3193600000000002E-2</c:v>
                </c:pt>
                <c:pt idx="39696">
                  <c:v>-2.1950000000000001E-2</c:v>
                </c:pt>
                <c:pt idx="39697">
                  <c:v>-2.0705999999999999E-2</c:v>
                </c:pt>
                <c:pt idx="39698">
                  <c:v>-1.9465300000000001E-2</c:v>
                </c:pt>
                <c:pt idx="39699">
                  <c:v>-1.82311E-2</c:v>
                </c:pt>
                <c:pt idx="39700">
                  <c:v>-1.7006299999999999E-2</c:v>
                </c:pt>
                <c:pt idx="39701">
                  <c:v>-1.5793600000000001E-2</c:v>
                </c:pt>
                <c:pt idx="39702">
                  <c:v>-1.45951E-2</c:v>
                </c:pt>
                <c:pt idx="39703">
                  <c:v>-1.34123E-2</c:v>
                </c:pt>
                <c:pt idx="39704">
                  <c:v>-1.22468E-2</c:v>
                </c:pt>
                <c:pt idx="39705">
                  <c:v>-1.11012E-2</c:v>
                </c:pt>
                <c:pt idx="39706" formatCode="0.00E+00">
                  <c:v>-9.9786300000000005E-3</c:v>
                </c:pt>
                <c:pt idx="39707" formatCode="0.00E+00">
                  <c:v>-8.8819099999999998E-3</c:v>
                </c:pt>
                <c:pt idx="39708" formatCode="0.00E+00">
                  <c:v>-7.8128199999999998E-3</c:v>
                </c:pt>
                <c:pt idx="39709" formatCode="0.00E+00">
                  <c:v>-6.7731099999999997E-3</c:v>
                </c:pt>
                <c:pt idx="39710" formatCode="0.00E+00">
                  <c:v>-5.7649600000000004E-3</c:v>
                </c:pt>
                <c:pt idx="39711" formatCode="0.00E+00">
                  <c:v>-4.7903599999999996E-3</c:v>
                </c:pt>
                <c:pt idx="39712" formatCode="0.00E+00">
                  <c:v>-3.8505599999999998E-3</c:v>
                </c:pt>
                <c:pt idx="39713" formatCode="0.00E+00">
                  <c:v>-2.94633E-3</c:v>
                </c:pt>
                <c:pt idx="39714" formatCode="0.00E+00">
                  <c:v>-2.0788899999999999E-3</c:v>
                </c:pt>
                <c:pt idx="39715" formatCode="0.00E+00">
                  <c:v>-1.25022E-3</c:v>
                </c:pt>
                <c:pt idx="39716" formatCode="0.00E+00">
                  <c:v>-4.6256299999999998E-4</c:v>
                </c:pt>
                <c:pt idx="39717" formatCode="0.00E+00">
                  <c:v>2.8219900000000001E-4</c:v>
                </c:pt>
                <c:pt idx="39718" formatCode="0.00E+00">
                  <c:v>9.8259299999999992E-4</c:v>
                </c:pt>
                <c:pt idx="39719" formatCode="0.00E+00">
                  <c:v>1.63725E-3</c:v>
                </c:pt>
                <c:pt idx="39720" formatCode="0.00E+00">
                  <c:v>2.2444499999999998E-3</c:v>
                </c:pt>
                <c:pt idx="39721" formatCode="0.00E+00">
                  <c:v>2.8020699999999998E-3</c:v>
                </c:pt>
                <c:pt idx="39722" formatCode="0.00E+00">
                  <c:v>3.3081899999999999E-3</c:v>
                </c:pt>
                <c:pt idx="39723" formatCode="0.00E+00">
                  <c:v>3.7615999999999999E-3</c:v>
                </c:pt>
                <c:pt idx="39724" formatCode="0.00E+00">
                  <c:v>4.1615699999999999E-3</c:v>
                </c:pt>
                <c:pt idx="39725" formatCode="0.00E+00">
                  <c:v>4.5075000000000002E-3</c:v>
                </c:pt>
                <c:pt idx="39726" formatCode="0.00E+00">
                  <c:v>4.7987000000000004E-3</c:v>
                </c:pt>
                <c:pt idx="39727" formatCode="0.00E+00">
                  <c:v>5.0341800000000001E-3</c:v>
                </c:pt>
                <c:pt idx="39728" formatCode="0.00E+00">
                  <c:v>5.2129100000000003E-3</c:v>
                </c:pt>
                <c:pt idx="39729" formatCode="0.00E+00">
                  <c:v>5.3344500000000001E-3</c:v>
                </c:pt>
                <c:pt idx="39730" formatCode="0.00E+00">
                  <c:v>5.3987499999999999E-3</c:v>
                </c:pt>
                <c:pt idx="39731" formatCode="0.00E+00">
                  <c:v>5.4051500000000001E-3</c:v>
                </c:pt>
                <c:pt idx="39732" formatCode="0.00E+00">
                  <c:v>5.3526099999999998E-3</c:v>
                </c:pt>
                <c:pt idx="39733" formatCode="0.00E+00">
                  <c:v>5.2404000000000001E-3</c:v>
                </c:pt>
                <c:pt idx="39734" formatCode="0.00E+00">
                  <c:v>5.0677700000000001E-3</c:v>
                </c:pt>
                <c:pt idx="39735" formatCode="0.00E+00">
                  <c:v>4.8339500000000001E-3</c:v>
                </c:pt>
                <c:pt idx="39736" formatCode="0.00E+00">
                  <c:v>4.5387700000000001E-3</c:v>
                </c:pt>
                <c:pt idx="39737" formatCode="0.00E+00">
                  <c:v>4.1830299999999999E-3</c:v>
                </c:pt>
                <c:pt idx="39738" formatCode="0.00E+00">
                  <c:v>3.7678199999999998E-3</c:v>
                </c:pt>
                <c:pt idx="39739" formatCode="0.00E+00">
                  <c:v>3.2935E-3</c:v>
                </c:pt>
                <c:pt idx="39740" formatCode="0.00E+00">
                  <c:v>2.7602299999999998E-3</c:v>
                </c:pt>
                <c:pt idx="39741" formatCode="0.00E+00">
                  <c:v>2.1692600000000001E-3</c:v>
                </c:pt>
                <c:pt idx="39742" formatCode="0.00E+00">
                  <c:v>1.5227000000000001E-3</c:v>
                </c:pt>
                <c:pt idx="39743" formatCode="0.00E+00">
                  <c:v>8.2245699999999996E-4</c:v>
                </c:pt>
                <c:pt idx="39744" formatCode="0.00E+00">
                  <c:v>6.9729500000000004E-5</c:v>
                </c:pt>
                <c:pt idx="39745" formatCode="0.00E+00">
                  <c:v>-7.3468000000000003E-4</c:v>
                </c:pt>
                <c:pt idx="39746" formatCode="0.00E+00">
                  <c:v>-1.58954E-3</c:v>
                </c:pt>
                <c:pt idx="39747" formatCode="0.00E+00">
                  <c:v>-2.4930899999999999E-3</c:v>
                </c:pt>
                <c:pt idx="39748" formatCode="0.00E+00">
                  <c:v>-3.44357E-3</c:v>
                </c:pt>
                <c:pt idx="39749" formatCode="0.00E+00">
                  <c:v>-4.43948E-3</c:v>
                </c:pt>
                <c:pt idx="39750" formatCode="0.00E+00">
                  <c:v>-5.4790200000000002E-3</c:v>
                </c:pt>
                <c:pt idx="39751" formatCode="0.00E+00">
                  <c:v>-6.5597399999999997E-3</c:v>
                </c:pt>
                <c:pt idx="39752" formatCode="0.00E+00">
                  <c:v>-7.6788400000000001E-3</c:v>
                </c:pt>
                <c:pt idx="39753" formatCode="0.00E+00">
                  <c:v>-8.8339300000000003E-3</c:v>
                </c:pt>
                <c:pt idx="39754">
                  <c:v>-1.00231E-2</c:v>
                </c:pt>
                <c:pt idx="39755">
                  <c:v>-1.1243899999999999E-2</c:v>
                </c:pt>
                <c:pt idx="39756">
                  <c:v>-1.24926E-2</c:v>
                </c:pt>
                <c:pt idx="39757">
                  <c:v>-1.3765100000000001E-2</c:v>
                </c:pt>
                <c:pt idx="39758">
                  <c:v>-1.50598E-2</c:v>
                </c:pt>
                <c:pt idx="39759">
                  <c:v>-1.6376499999999999E-2</c:v>
                </c:pt>
                <c:pt idx="39760">
                  <c:v>-1.7714899999999999E-2</c:v>
                </c:pt>
                <c:pt idx="39761">
                  <c:v>-1.9071899999999999E-2</c:v>
                </c:pt>
                <c:pt idx="39762">
                  <c:v>-2.04423E-2</c:v>
                </c:pt>
                <c:pt idx="39763">
                  <c:v>-2.1822500000000002E-2</c:v>
                </c:pt>
                <c:pt idx="39764">
                  <c:v>-2.3210600000000001E-2</c:v>
                </c:pt>
                <c:pt idx="39765">
                  <c:v>-2.4604600000000001E-2</c:v>
                </c:pt>
                <c:pt idx="39766">
                  <c:v>-2.6001199999999999E-2</c:v>
                </c:pt>
                <c:pt idx="39767">
                  <c:v>-2.7397000000000001E-2</c:v>
                </c:pt>
                <c:pt idx="39768">
                  <c:v>-2.8788899999999999E-2</c:v>
                </c:pt>
                <c:pt idx="39769">
                  <c:v>-3.0174099999999999E-2</c:v>
                </c:pt>
                <c:pt idx="39770">
                  <c:v>-3.1549199999999999E-2</c:v>
                </c:pt>
                <c:pt idx="39771">
                  <c:v>-3.2910599999999998E-2</c:v>
                </c:pt>
                <c:pt idx="39772">
                  <c:v>-3.4257099999999999E-2</c:v>
                </c:pt>
                <c:pt idx="39773">
                  <c:v>-3.55882E-2</c:v>
                </c:pt>
                <c:pt idx="39774">
                  <c:v>-3.6902400000000002E-2</c:v>
                </c:pt>
                <c:pt idx="39775">
                  <c:v>-3.8196300000000002E-2</c:v>
                </c:pt>
                <c:pt idx="39776">
                  <c:v>-3.9466300000000003E-2</c:v>
                </c:pt>
                <c:pt idx="39777">
                  <c:v>-4.0710200000000002E-2</c:v>
                </c:pt>
                <c:pt idx="39778">
                  <c:v>-4.1926499999999998E-2</c:v>
                </c:pt>
                <c:pt idx="39779">
                  <c:v>-4.3113499999999999E-2</c:v>
                </c:pt>
                <c:pt idx="39780">
                  <c:v>-4.4269099999999999E-2</c:v>
                </c:pt>
                <c:pt idx="39781">
                  <c:v>-4.539E-2</c:v>
                </c:pt>
                <c:pt idx="39782">
                  <c:v>-4.6472800000000002E-2</c:v>
                </c:pt>
                <c:pt idx="39783">
                  <c:v>-4.7515799999999997E-2</c:v>
                </c:pt>
                <c:pt idx="39784">
                  <c:v>-4.8519600000000003E-2</c:v>
                </c:pt>
                <c:pt idx="39785">
                  <c:v>-4.9484500000000001E-2</c:v>
                </c:pt>
                <c:pt idx="39786">
                  <c:v>-5.0409599999999999E-2</c:v>
                </c:pt>
                <c:pt idx="39787">
                  <c:v>-5.1292999999999998E-2</c:v>
                </c:pt>
                <c:pt idx="39788">
                  <c:v>-5.2133400000000003E-2</c:v>
                </c:pt>
                <c:pt idx="39789">
                  <c:v>-5.2929299999999999E-2</c:v>
                </c:pt>
                <c:pt idx="39790">
                  <c:v>-5.3678299999999998E-2</c:v>
                </c:pt>
                <c:pt idx="39791">
                  <c:v>-5.4377700000000001E-2</c:v>
                </c:pt>
                <c:pt idx="39792">
                  <c:v>-5.5025900000000003E-2</c:v>
                </c:pt>
                <c:pt idx="39793">
                  <c:v>-5.5624E-2</c:v>
                </c:pt>
                <c:pt idx="39794">
                  <c:v>-5.61737E-2</c:v>
                </c:pt>
                <c:pt idx="39795">
                  <c:v>-5.6674299999999997E-2</c:v>
                </c:pt>
                <c:pt idx="39796">
                  <c:v>-5.7124300000000003E-2</c:v>
                </c:pt>
                <c:pt idx="39797">
                  <c:v>-5.7523400000000002E-2</c:v>
                </c:pt>
                <c:pt idx="39798">
                  <c:v>-5.7872199999999999E-2</c:v>
                </c:pt>
                <c:pt idx="39799">
                  <c:v>-5.8170199999999998E-2</c:v>
                </c:pt>
                <c:pt idx="39800">
                  <c:v>-5.8415799999999997E-2</c:v>
                </c:pt>
                <c:pt idx="39801">
                  <c:v>-5.8608399999999998E-2</c:v>
                </c:pt>
                <c:pt idx="39802">
                  <c:v>-5.8749700000000002E-2</c:v>
                </c:pt>
                <c:pt idx="39803">
                  <c:v>-5.8842899999999997E-2</c:v>
                </c:pt>
                <c:pt idx="39804">
                  <c:v>-5.8889700000000003E-2</c:v>
                </c:pt>
                <c:pt idx="39805">
                  <c:v>-5.8890699999999997E-2</c:v>
                </c:pt>
                <c:pt idx="39806">
                  <c:v>-5.8846000000000002E-2</c:v>
                </c:pt>
                <c:pt idx="39807">
                  <c:v>-5.8756799999999998E-2</c:v>
                </c:pt>
                <c:pt idx="39808">
                  <c:v>-5.8626299999999999E-2</c:v>
                </c:pt>
                <c:pt idx="39809">
                  <c:v>-5.8458499999999997E-2</c:v>
                </c:pt>
                <c:pt idx="39810">
                  <c:v>-5.8255700000000001E-2</c:v>
                </c:pt>
                <c:pt idx="39811">
                  <c:v>-5.8017300000000001E-2</c:v>
                </c:pt>
                <c:pt idx="39812">
                  <c:v>-5.7743200000000001E-2</c:v>
                </c:pt>
                <c:pt idx="39813">
                  <c:v>-5.74355E-2</c:v>
                </c:pt>
                <c:pt idx="39814">
                  <c:v>-5.7097700000000001E-2</c:v>
                </c:pt>
                <c:pt idx="39815">
                  <c:v>-5.67333E-2</c:v>
                </c:pt>
                <c:pt idx="39816">
                  <c:v>-5.6344999999999999E-2</c:v>
                </c:pt>
                <c:pt idx="39817">
                  <c:v>-5.5934499999999998E-2</c:v>
                </c:pt>
                <c:pt idx="39818">
                  <c:v>-5.5503999999999998E-2</c:v>
                </c:pt>
                <c:pt idx="39819">
                  <c:v>-5.5055300000000001E-2</c:v>
                </c:pt>
                <c:pt idx="39820">
                  <c:v>-5.4589899999999997E-2</c:v>
                </c:pt>
                <c:pt idx="39821">
                  <c:v>-5.4110499999999999E-2</c:v>
                </c:pt>
                <c:pt idx="39822">
                  <c:v>-5.3622999999999997E-2</c:v>
                </c:pt>
                <c:pt idx="39823">
                  <c:v>-5.31318E-2</c:v>
                </c:pt>
                <c:pt idx="39824">
                  <c:v>-5.2638600000000001E-2</c:v>
                </c:pt>
                <c:pt idx="39825">
                  <c:v>-5.2144799999999998E-2</c:v>
                </c:pt>
                <c:pt idx="39826">
                  <c:v>-5.1653600000000001E-2</c:v>
                </c:pt>
                <c:pt idx="39827">
                  <c:v>-5.1168600000000002E-2</c:v>
                </c:pt>
                <c:pt idx="39828">
                  <c:v>-5.0691800000000002E-2</c:v>
                </c:pt>
                <c:pt idx="39829">
                  <c:v>-5.0223200000000003E-2</c:v>
                </c:pt>
                <c:pt idx="39830">
                  <c:v>-4.9763300000000003E-2</c:v>
                </c:pt>
                <c:pt idx="39831">
                  <c:v>-4.9314700000000003E-2</c:v>
                </c:pt>
                <c:pt idx="39832">
                  <c:v>-4.8880899999999998E-2</c:v>
                </c:pt>
                <c:pt idx="39833">
                  <c:v>-4.8465500000000002E-2</c:v>
                </c:pt>
                <c:pt idx="39834">
                  <c:v>-4.8072499999999997E-2</c:v>
                </c:pt>
                <c:pt idx="39835">
                  <c:v>-4.7705900000000002E-2</c:v>
                </c:pt>
                <c:pt idx="39836">
                  <c:v>-4.7370000000000002E-2</c:v>
                </c:pt>
                <c:pt idx="39837">
                  <c:v>-4.70678E-2</c:v>
                </c:pt>
                <c:pt idx="39838">
                  <c:v>-4.6800700000000001E-2</c:v>
                </c:pt>
                <c:pt idx="39839">
                  <c:v>-4.6568900000000003E-2</c:v>
                </c:pt>
                <c:pt idx="39840">
                  <c:v>-4.6373200000000003E-2</c:v>
                </c:pt>
                <c:pt idx="39841">
                  <c:v>-4.6215899999999997E-2</c:v>
                </c:pt>
                <c:pt idx="39842">
                  <c:v>-4.6098699999999999E-2</c:v>
                </c:pt>
                <c:pt idx="39843">
                  <c:v>-4.6020800000000001E-2</c:v>
                </c:pt>
                <c:pt idx="39844">
                  <c:v>-4.5981300000000003E-2</c:v>
                </c:pt>
                <c:pt idx="39845">
                  <c:v>-4.59817E-2</c:v>
                </c:pt>
                <c:pt idx="39846">
                  <c:v>-4.6027199999999997E-2</c:v>
                </c:pt>
                <c:pt idx="39847">
                  <c:v>-4.6123499999999998E-2</c:v>
                </c:pt>
                <c:pt idx="39848">
                  <c:v>-4.6274099999999999E-2</c:v>
                </c:pt>
                <c:pt idx="39849">
                  <c:v>-4.6479600000000003E-2</c:v>
                </c:pt>
                <c:pt idx="39850">
                  <c:v>-4.6740900000000002E-2</c:v>
                </c:pt>
                <c:pt idx="39851">
                  <c:v>-4.7060200000000003E-2</c:v>
                </c:pt>
                <c:pt idx="39852">
                  <c:v>-4.7439799999999997E-2</c:v>
                </c:pt>
                <c:pt idx="39853">
                  <c:v>-4.7880600000000002E-2</c:v>
                </c:pt>
                <c:pt idx="39854">
                  <c:v>-4.8383000000000002E-2</c:v>
                </c:pt>
                <c:pt idx="39855">
                  <c:v>-4.8948100000000001E-2</c:v>
                </c:pt>
                <c:pt idx="39856">
                  <c:v>-4.9577599999999999E-2</c:v>
                </c:pt>
                <c:pt idx="39857">
                  <c:v>-5.0272400000000002E-2</c:v>
                </c:pt>
                <c:pt idx="39858">
                  <c:v>-5.1031100000000003E-2</c:v>
                </c:pt>
                <c:pt idx="39859">
                  <c:v>-5.1853700000000003E-2</c:v>
                </c:pt>
                <c:pt idx="39860">
                  <c:v>-5.2744300000000001E-2</c:v>
                </c:pt>
                <c:pt idx="39861">
                  <c:v>-5.3706799999999999E-2</c:v>
                </c:pt>
                <c:pt idx="39862">
                  <c:v>-5.4740900000000002E-2</c:v>
                </c:pt>
                <c:pt idx="39863">
                  <c:v>-5.5844100000000001E-2</c:v>
                </c:pt>
                <c:pt idx="39864">
                  <c:v>-5.70149E-2</c:v>
                </c:pt>
                <c:pt idx="39865">
                  <c:v>-5.8253399999999997E-2</c:v>
                </c:pt>
                <c:pt idx="39866">
                  <c:v>-5.95609E-2</c:v>
                </c:pt>
                <c:pt idx="39867">
                  <c:v>-6.0937900000000003E-2</c:v>
                </c:pt>
                <c:pt idx="39868">
                  <c:v>-6.2382199999999999E-2</c:v>
                </c:pt>
                <c:pt idx="39869">
                  <c:v>-6.3889899999999999E-2</c:v>
                </c:pt>
                <c:pt idx="39870">
                  <c:v>-6.5457899999999999E-2</c:v>
                </c:pt>
                <c:pt idx="39871">
                  <c:v>-6.7085699999999998E-2</c:v>
                </c:pt>
                <c:pt idx="39872">
                  <c:v>-6.8772399999999997E-2</c:v>
                </c:pt>
                <c:pt idx="39873">
                  <c:v>-7.0514400000000005E-2</c:v>
                </c:pt>
                <c:pt idx="39874">
                  <c:v>-7.23081E-2</c:v>
                </c:pt>
                <c:pt idx="39875">
                  <c:v>-7.4151800000000004E-2</c:v>
                </c:pt>
                <c:pt idx="39876">
                  <c:v>-7.6045299999999996E-2</c:v>
                </c:pt>
                <c:pt idx="39877">
                  <c:v>-7.7987500000000001E-2</c:v>
                </c:pt>
                <c:pt idx="39878">
                  <c:v>-7.9975500000000005E-2</c:v>
                </c:pt>
                <c:pt idx="39879">
                  <c:v>-8.2005800000000004E-2</c:v>
                </c:pt>
                <c:pt idx="39880">
                  <c:v>-8.4076999999999999E-2</c:v>
                </c:pt>
                <c:pt idx="39881">
                  <c:v>-8.6189799999999997E-2</c:v>
                </c:pt>
                <c:pt idx="39882">
                  <c:v>-8.8343699999999997E-2</c:v>
                </c:pt>
                <c:pt idx="39883">
                  <c:v>-9.0536000000000005E-2</c:v>
                </c:pt>
                <c:pt idx="39884">
                  <c:v>-9.2763200000000004E-2</c:v>
                </c:pt>
                <c:pt idx="39885">
                  <c:v>-9.5022499999999996E-2</c:v>
                </c:pt>
                <c:pt idx="39886">
                  <c:v>-9.7310599999999997E-2</c:v>
                </c:pt>
                <c:pt idx="39887">
                  <c:v>-9.9624500000000005E-2</c:v>
                </c:pt>
                <c:pt idx="39888">
                  <c:v>-0.101963</c:v>
                </c:pt>
                <c:pt idx="39889">
                  <c:v>-0.104324</c:v>
                </c:pt>
                <c:pt idx="39890">
                  <c:v>-0.106709</c:v>
                </c:pt>
                <c:pt idx="39891">
                  <c:v>-0.109113</c:v>
                </c:pt>
                <c:pt idx="39892">
                  <c:v>-0.111529</c:v>
                </c:pt>
                <c:pt idx="39893">
                  <c:v>-0.113952</c:v>
                </c:pt>
                <c:pt idx="39894">
                  <c:v>-0.11637500000000001</c:v>
                </c:pt>
                <c:pt idx="39895">
                  <c:v>-0.118795</c:v>
                </c:pt>
                <c:pt idx="39896">
                  <c:v>-0.12121</c:v>
                </c:pt>
                <c:pt idx="39897">
                  <c:v>-0.123617</c:v>
                </c:pt>
                <c:pt idx="39898">
                  <c:v>-0.12601100000000001</c:v>
                </c:pt>
                <c:pt idx="39899">
                  <c:v>-0.128387</c:v>
                </c:pt>
                <c:pt idx="39900">
                  <c:v>-0.130741</c:v>
                </c:pt>
                <c:pt idx="39901">
                  <c:v>-0.13307099999999999</c:v>
                </c:pt>
                <c:pt idx="39902">
                  <c:v>-0.135376</c:v>
                </c:pt>
                <c:pt idx="39903">
                  <c:v>-0.137653</c:v>
                </c:pt>
                <c:pt idx="39904">
                  <c:v>-0.13989599999999999</c:v>
                </c:pt>
                <c:pt idx="39905">
                  <c:v>-0.14210400000000001</c:v>
                </c:pt>
                <c:pt idx="39906">
                  <c:v>-0.14427400000000001</c:v>
                </c:pt>
                <c:pt idx="39907">
                  <c:v>-0.146399</c:v>
                </c:pt>
                <c:pt idx="39908">
                  <c:v>-0.148475</c:v>
                </c:pt>
                <c:pt idx="39909">
                  <c:v>-0.150506</c:v>
                </c:pt>
                <c:pt idx="39910">
                  <c:v>-0.15249499999999999</c:v>
                </c:pt>
                <c:pt idx="39911">
                  <c:v>-0.154442</c:v>
                </c:pt>
                <c:pt idx="39912">
                  <c:v>-0.15634600000000001</c:v>
                </c:pt>
                <c:pt idx="39913">
                  <c:v>-0.15820699999999999</c:v>
                </c:pt>
                <c:pt idx="39914">
                  <c:v>-0.160025</c:v>
                </c:pt>
                <c:pt idx="39915">
                  <c:v>-0.161799</c:v>
                </c:pt>
                <c:pt idx="39916">
                  <c:v>-0.16352700000000001</c:v>
                </c:pt>
                <c:pt idx="39917">
                  <c:v>-0.16520399999999999</c:v>
                </c:pt>
                <c:pt idx="39918">
                  <c:v>-0.166828</c:v>
                </c:pt>
                <c:pt idx="39919">
                  <c:v>-0.16839699999999999</c:v>
                </c:pt>
                <c:pt idx="39920">
                  <c:v>-0.16991100000000001</c:v>
                </c:pt>
                <c:pt idx="39921">
                  <c:v>-0.171372</c:v>
                </c:pt>
                <c:pt idx="39922">
                  <c:v>-0.17278399999999999</c:v>
                </c:pt>
                <c:pt idx="39923">
                  <c:v>-0.174149</c:v>
                </c:pt>
                <c:pt idx="39924">
                  <c:v>-0.17546700000000001</c:v>
                </c:pt>
                <c:pt idx="39925">
                  <c:v>-0.17673800000000001</c:v>
                </c:pt>
                <c:pt idx="39926">
                  <c:v>-0.17796000000000001</c:v>
                </c:pt>
                <c:pt idx="39927">
                  <c:v>-0.17912800000000001</c:v>
                </c:pt>
                <c:pt idx="39928">
                  <c:v>-0.18024399999999999</c:v>
                </c:pt>
                <c:pt idx="39929">
                  <c:v>-0.181307</c:v>
                </c:pt>
                <c:pt idx="39930">
                  <c:v>-0.18231800000000001</c:v>
                </c:pt>
                <c:pt idx="39931">
                  <c:v>-0.18327499999999999</c:v>
                </c:pt>
                <c:pt idx="39932">
                  <c:v>-0.18418000000000001</c:v>
                </c:pt>
                <c:pt idx="39933">
                  <c:v>-0.185034</c:v>
                </c:pt>
                <c:pt idx="39934">
                  <c:v>-0.18584400000000001</c:v>
                </c:pt>
                <c:pt idx="39935">
                  <c:v>-0.186613</c:v>
                </c:pt>
                <c:pt idx="39936">
                  <c:v>-0.18734400000000001</c:v>
                </c:pt>
                <c:pt idx="39937">
                  <c:v>-0.18803900000000001</c:v>
                </c:pt>
                <c:pt idx="39938">
                  <c:v>-0.18870000000000001</c:v>
                </c:pt>
                <c:pt idx="39939">
                  <c:v>-0.189332</c:v>
                </c:pt>
                <c:pt idx="39940">
                  <c:v>-0.18993699999999999</c:v>
                </c:pt>
                <c:pt idx="39941">
                  <c:v>-0.19051799999999999</c:v>
                </c:pt>
                <c:pt idx="39942">
                  <c:v>-0.191076</c:v>
                </c:pt>
                <c:pt idx="39943">
                  <c:v>-0.191611</c:v>
                </c:pt>
                <c:pt idx="39944">
                  <c:v>-0.19212799999999999</c:v>
                </c:pt>
                <c:pt idx="39945">
                  <c:v>-0.19263</c:v>
                </c:pt>
                <c:pt idx="39946">
                  <c:v>-0.19311500000000001</c:v>
                </c:pt>
                <c:pt idx="39947">
                  <c:v>-0.19358400000000001</c:v>
                </c:pt>
                <c:pt idx="39948">
                  <c:v>-0.194045</c:v>
                </c:pt>
                <c:pt idx="39949">
                  <c:v>-0.19450200000000001</c:v>
                </c:pt>
                <c:pt idx="39950">
                  <c:v>-0.19495599999999999</c:v>
                </c:pt>
                <c:pt idx="39951">
                  <c:v>-0.195406</c:v>
                </c:pt>
                <c:pt idx="39952">
                  <c:v>-0.195851</c:v>
                </c:pt>
                <c:pt idx="39953">
                  <c:v>-0.196296</c:v>
                </c:pt>
                <c:pt idx="39954">
                  <c:v>-0.196742</c:v>
                </c:pt>
                <c:pt idx="39955">
                  <c:v>-0.197189</c:v>
                </c:pt>
                <c:pt idx="39956">
                  <c:v>-0.19763900000000001</c:v>
                </c:pt>
                <c:pt idx="39957">
                  <c:v>-0.19809299999999999</c:v>
                </c:pt>
                <c:pt idx="39958">
                  <c:v>-0.19855200000000001</c:v>
                </c:pt>
                <c:pt idx="39959">
                  <c:v>-0.199015</c:v>
                </c:pt>
                <c:pt idx="39960">
                  <c:v>-0.19947699999999999</c:v>
                </c:pt>
                <c:pt idx="39961">
                  <c:v>-0.199933</c:v>
                </c:pt>
                <c:pt idx="39962">
                  <c:v>-0.200382</c:v>
                </c:pt>
                <c:pt idx="39963">
                  <c:v>-0.200825</c:v>
                </c:pt>
                <c:pt idx="39964">
                  <c:v>-0.201267</c:v>
                </c:pt>
                <c:pt idx="39965">
                  <c:v>-0.20171</c:v>
                </c:pt>
                <c:pt idx="39966">
                  <c:v>-0.202158</c:v>
                </c:pt>
                <c:pt idx="39967">
                  <c:v>-0.20261000000000001</c:v>
                </c:pt>
                <c:pt idx="39968">
                  <c:v>-0.203067</c:v>
                </c:pt>
                <c:pt idx="39969">
                  <c:v>-0.20353399999999999</c:v>
                </c:pt>
                <c:pt idx="39970">
                  <c:v>-0.204014</c:v>
                </c:pt>
                <c:pt idx="39971">
                  <c:v>-0.204511</c:v>
                </c:pt>
                <c:pt idx="39972">
                  <c:v>-0.20502600000000001</c:v>
                </c:pt>
                <c:pt idx="39973">
                  <c:v>-0.20555899999999999</c:v>
                </c:pt>
                <c:pt idx="39974">
                  <c:v>-0.20610700000000001</c:v>
                </c:pt>
                <c:pt idx="39975">
                  <c:v>-0.206673</c:v>
                </c:pt>
                <c:pt idx="39976">
                  <c:v>-0.207261</c:v>
                </c:pt>
                <c:pt idx="39977">
                  <c:v>-0.207872</c:v>
                </c:pt>
                <c:pt idx="39978">
                  <c:v>-0.208507</c:v>
                </c:pt>
                <c:pt idx="39979">
                  <c:v>-0.20916100000000001</c:v>
                </c:pt>
                <c:pt idx="39980">
                  <c:v>-0.20982999999999999</c:v>
                </c:pt>
                <c:pt idx="39981">
                  <c:v>-0.210509</c:v>
                </c:pt>
                <c:pt idx="39982">
                  <c:v>-0.211198</c:v>
                </c:pt>
                <c:pt idx="39983">
                  <c:v>-0.211893</c:v>
                </c:pt>
                <c:pt idx="39984">
                  <c:v>-0.212589</c:v>
                </c:pt>
                <c:pt idx="39985">
                  <c:v>-0.213286</c:v>
                </c:pt>
                <c:pt idx="39986">
                  <c:v>-0.21398200000000001</c:v>
                </c:pt>
                <c:pt idx="39987">
                  <c:v>-0.21467900000000001</c:v>
                </c:pt>
                <c:pt idx="39988">
                  <c:v>-0.21537700000000001</c:v>
                </c:pt>
                <c:pt idx="39989">
                  <c:v>-0.21607599999999999</c:v>
                </c:pt>
                <c:pt idx="39990">
                  <c:v>-0.216775</c:v>
                </c:pt>
                <c:pt idx="39991">
                  <c:v>-0.21747</c:v>
                </c:pt>
                <c:pt idx="39992">
                  <c:v>-0.21816099999999999</c:v>
                </c:pt>
                <c:pt idx="39993">
                  <c:v>-0.21884600000000001</c:v>
                </c:pt>
                <c:pt idx="39994">
                  <c:v>-0.21952199999999999</c:v>
                </c:pt>
                <c:pt idx="39995">
                  <c:v>-0.22018399999999999</c:v>
                </c:pt>
                <c:pt idx="39996">
                  <c:v>-0.220831</c:v>
                </c:pt>
                <c:pt idx="39997">
                  <c:v>-0.221467</c:v>
                </c:pt>
                <c:pt idx="39998">
                  <c:v>-0.22209499999999999</c:v>
                </c:pt>
                <c:pt idx="39999">
                  <c:v>-0.222719</c:v>
                </c:pt>
                <c:pt idx="40000">
                  <c:v>-0.22334399999999999</c:v>
                </c:pt>
                <c:pt idx="40001">
                  <c:v>-0.223972</c:v>
                </c:pt>
                <c:pt idx="40002">
                  <c:v>-0.224606</c:v>
                </c:pt>
                <c:pt idx="40003">
                  <c:v>-0.225242</c:v>
                </c:pt>
                <c:pt idx="40004">
                  <c:v>-0.22587499999999999</c:v>
                </c:pt>
                <c:pt idx="40005">
                  <c:v>-0.22650300000000001</c:v>
                </c:pt>
                <c:pt idx="40006">
                  <c:v>-0.22712499999999999</c:v>
                </c:pt>
                <c:pt idx="40007">
                  <c:v>-0.22774</c:v>
                </c:pt>
                <c:pt idx="40008">
                  <c:v>-0.22834699999999999</c:v>
                </c:pt>
                <c:pt idx="40009">
                  <c:v>-0.22895299999999999</c:v>
                </c:pt>
                <c:pt idx="40010">
                  <c:v>-0.22955999999999999</c:v>
                </c:pt>
                <c:pt idx="40011">
                  <c:v>-0.23016700000000001</c:v>
                </c:pt>
                <c:pt idx="40012">
                  <c:v>-0.230772</c:v>
                </c:pt>
                <c:pt idx="40013">
                  <c:v>-0.231374</c:v>
                </c:pt>
                <c:pt idx="40014">
                  <c:v>-0.23197100000000001</c:v>
                </c:pt>
                <c:pt idx="40015">
                  <c:v>-0.23256299999999999</c:v>
                </c:pt>
                <c:pt idx="40016">
                  <c:v>-0.233152</c:v>
                </c:pt>
                <c:pt idx="40017">
                  <c:v>-0.233738</c:v>
                </c:pt>
                <c:pt idx="40018">
                  <c:v>-0.234323</c:v>
                </c:pt>
                <c:pt idx="40019">
                  <c:v>-0.23490900000000001</c:v>
                </c:pt>
                <c:pt idx="40020">
                  <c:v>-0.23549600000000001</c:v>
                </c:pt>
                <c:pt idx="40021">
                  <c:v>-0.23608799999999999</c:v>
                </c:pt>
                <c:pt idx="40022">
                  <c:v>-0.23669100000000001</c:v>
                </c:pt>
                <c:pt idx="40023">
                  <c:v>-0.23730599999999999</c:v>
                </c:pt>
                <c:pt idx="40024">
                  <c:v>-0.237932</c:v>
                </c:pt>
                <c:pt idx="40025">
                  <c:v>-0.238569</c:v>
                </c:pt>
                <c:pt idx="40026">
                  <c:v>-0.23921799999999999</c:v>
                </c:pt>
                <c:pt idx="40027">
                  <c:v>-0.23988200000000001</c:v>
                </c:pt>
                <c:pt idx="40028">
                  <c:v>-0.240561</c:v>
                </c:pt>
                <c:pt idx="40029">
                  <c:v>-0.241253</c:v>
                </c:pt>
                <c:pt idx="40030">
                  <c:v>-0.241955</c:v>
                </c:pt>
                <c:pt idx="40031">
                  <c:v>-0.24266799999999999</c:v>
                </c:pt>
                <c:pt idx="40032">
                  <c:v>-0.243398</c:v>
                </c:pt>
                <c:pt idx="40033">
                  <c:v>-0.244146</c:v>
                </c:pt>
                <c:pt idx="40034">
                  <c:v>-0.24490999999999999</c:v>
                </c:pt>
                <c:pt idx="40035">
                  <c:v>-0.24568899999999999</c:v>
                </c:pt>
                <c:pt idx="40036">
                  <c:v>-0.24648800000000001</c:v>
                </c:pt>
                <c:pt idx="40037">
                  <c:v>-0.247311</c:v>
                </c:pt>
                <c:pt idx="40038">
                  <c:v>-0.24815799999999999</c:v>
                </c:pt>
                <c:pt idx="40039">
                  <c:v>-0.249028</c:v>
                </c:pt>
                <c:pt idx="40040">
                  <c:v>-0.249921</c:v>
                </c:pt>
                <c:pt idx="40041">
                  <c:v>-0.25083499999999997</c:v>
                </c:pt>
                <c:pt idx="40042">
                  <c:v>-0.25176900000000002</c:v>
                </c:pt>
                <c:pt idx="40043">
                  <c:v>-0.252722</c:v>
                </c:pt>
                <c:pt idx="40044">
                  <c:v>-0.253695</c:v>
                </c:pt>
                <c:pt idx="40045">
                  <c:v>-0.25468800000000003</c:v>
                </c:pt>
                <c:pt idx="40046">
                  <c:v>-0.25569799999999998</c:v>
                </c:pt>
                <c:pt idx="40047">
                  <c:v>-0.25671699999999997</c:v>
                </c:pt>
                <c:pt idx="40048">
                  <c:v>-0.25773400000000002</c:v>
                </c:pt>
                <c:pt idx="40049">
                  <c:v>-0.258743</c:v>
                </c:pt>
                <c:pt idx="40050">
                  <c:v>-0.25974199999999997</c:v>
                </c:pt>
                <c:pt idx="40051">
                  <c:v>-0.26072899999999999</c:v>
                </c:pt>
                <c:pt idx="40052">
                  <c:v>-0.26170599999999999</c:v>
                </c:pt>
                <c:pt idx="40053">
                  <c:v>-0.26267200000000002</c:v>
                </c:pt>
                <c:pt idx="40054">
                  <c:v>-0.263625</c:v>
                </c:pt>
                <c:pt idx="40055">
                  <c:v>-0.26456499999999999</c:v>
                </c:pt>
                <c:pt idx="40056">
                  <c:v>-0.26549200000000001</c:v>
                </c:pt>
                <c:pt idx="40057">
                  <c:v>-0.26641399999999998</c:v>
                </c:pt>
                <c:pt idx="40058">
                  <c:v>-0.26733600000000002</c:v>
                </c:pt>
                <c:pt idx="40059">
                  <c:v>-0.26826</c:v>
                </c:pt>
                <c:pt idx="40060">
                  <c:v>-0.26918500000000001</c:v>
                </c:pt>
                <c:pt idx="40061">
                  <c:v>-0.27011299999999999</c:v>
                </c:pt>
                <c:pt idx="40062">
                  <c:v>-0.27103899999999997</c:v>
                </c:pt>
                <c:pt idx="40063">
                  <c:v>-0.27196399999999998</c:v>
                </c:pt>
                <c:pt idx="40064">
                  <c:v>-0.27288299999999999</c:v>
                </c:pt>
                <c:pt idx="40065">
                  <c:v>-0.27379399999999998</c:v>
                </c:pt>
                <c:pt idx="40066">
                  <c:v>-0.27469500000000002</c:v>
                </c:pt>
                <c:pt idx="40067">
                  <c:v>-0.27558100000000002</c:v>
                </c:pt>
                <c:pt idx="40068">
                  <c:v>-0.276445</c:v>
                </c:pt>
                <c:pt idx="40069">
                  <c:v>-0.27728000000000003</c:v>
                </c:pt>
                <c:pt idx="40070">
                  <c:v>-0.27807500000000002</c:v>
                </c:pt>
                <c:pt idx="40071">
                  <c:v>-0.27882299999999999</c:v>
                </c:pt>
                <c:pt idx="40072">
                  <c:v>-0.27951399999999998</c:v>
                </c:pt>
                <c:pt idx="40073">
                  <c:v>-0.28014699999999998</c:v>
                </c:pt>
                <c:pt idx="40074">
                  <c:v>-0.280721</c:v>
                </c:pt>
                <c:pt idx="40075">
                  <c:v>-0.28123999999999999</c:v>
                </c:pt>
                <c:pt idx="40076">
                  <c:v>-0.28170400000000001</c:v>
                </c:pt>
                <c:pt idx="40077">
                  <c:v>-0.28211199999999997</c:v>
                </c:pt>
                <c:pt idx="40078">
                  <c:v>-0.28245900000000002</c:v>
                </c:pt>
                <c:pt idx="40079">
                  <c:v>-0.28274100000000002</c:v>
                </c:pt>
                <c:pt idx="40080">
                  <c:v>-0.28295399999999998</c:v>
                </c:pt>
                <c:pt idx="40081">
                  <c:v>-0.28309899999999999</c:v>
                </c:pt>
                <c:pt idx="40082">
                  <c:v>-0.28317500000000001</c:v>
                </c:pt>
                <c:pt idx="40083">
                  <c:v>-0.28318100000000002</c:v>
                </c:pt>
                <c:pt idx="40084">
                  <c:v>-0.28311799999999998</c:v>
                </c:pt>
                <c:pt idx="40085">
                  <c:v>-0.28299000000000002</c:v>
                </c:pt>
                <c:pt idx="40086">
                  <c:v>-0.28280100000000002</c:v>
                </c:pt>
                <c:pt idx="40087">
                  <c:v>-0.28255599999999997</c:v>
                </c:pt>
                <c:pt idx="40088">
                  <c:v>-0.28225699999999998</c:v>
                </c:pt>
                <c:pt idx="40089">
                  <c:v>-0.28190500000000002</c:v>
                </c:pt>
                <c:pt idx="40090">
                  <c:v>-0.281497</c:v>
                </c:pt>
                <c:pt idx="40091">
                  <c:v>-0.28103</c:v>
                </c:pt>
                <c:pt idx="40092">
                  <c:v>-0.28049800000000003</c:v>
                </c:pt>
                <c:pt idx="40093">
                  <c:v>-0.27989900000000001</c:v>
                </c:pt>
                <c:pt idx="40094">
                  <c:v>-0.27923500000000001</c:v>
                </c:pt>
                <c:pt idx="40095">
                  <c:v>-0.27850799999999998</c:v>
                </c:pt>
                <c:pt idx="40096">
                  <c:v>-0.27771800000000002</c:v>
                </c:pt>
                <c:pt idx="40097">
                  <c:v>-0.27686300000000003</c:v>
                </c:pt>
                <c:pt idx="40098">
                  <c:v>-0.27593800000000002</c:v>
                </c:pt>
                <c:pt idx="40099">
                  <c:v>-0.27493800000000002</c:v>
                </c:pt>
                <c:pt idx="40100">
                  <c:v>-0.27386500000000003</c:v>
                </c:pt>
                <c:pt idx="40101">
                  <c:v>-0.27272299999999999</c:v>
                </c:pt>
                <c:pt idx="40102">
                  <c:v>-0.27151700000000001</c:v>
                </c:pt>
                <c:pt idx="40103">
                  <c:v>-0.27025199999999999</c:v>
                </c:pt>
                <c:pt idx="40104">
                  <c:v>-0.26893099999999998</c:v>
                </c:pt>
                <c:pt idx="40105">
                  <c:v>-0.26756000000000002</c:v>
                </c:pt>
                <c:pt idx="40106">
                  <c:v>-0.26614399999999999</c:v>
                </c:pt>
                <c:pt idx="40107">
                  <c:v>-0.264683</c:v>
                </c:pt>
                <c:pt idx="40108">
                  <c:v>-0.263179</c:v>
                </c:pt>
                <c:pt idx="40109">
                  <c:v>-0.26163900000000001</c:v>
                </c:pt>
                <c:pt idx="40110">
                  <c:v>-0.26006800000000002</c:v>
                </c:pt>
                <c:pt idx="40111">
                  <c:v>-0.25846599999999997</c:v>
                </c:pt>
                <c:pt idx="40112">
                  <c:v>-0.25683299999999998</c:v>
                </c:pt>
                <c:pt idx="40113">
                  <c:v>-0.25517099999999998</c:v>
                </c:pt>
                <c:pt idx="40114">
                  <c:v>-0.25348300000000001</c:v>
                </c:pt>
                <c:pt idx="40115">
                  <c:v>-0.251772</c:v>
                </c:pt>
                <c:pt idx="40116">
                  <c:v>-0.25003799999999998</c:v>
                </c:pt>
                <c:pt idx="40117">
                  <c:v>-0.248279</c:v>
                </c:pt>
                <c:pt idx="40118">
                  <c:v>-0.24649699999999999</c:v>
                </c:pt>
                <c:pt idx="40119">
                  <c:v>-0.244696</c:v>
                </c:pt>
                <c:pt idx="40120">
                  <c:v>-0.24288199999999999</c:v>
                </c:pt>
                <c:pt idx="40121">
                  <c:v>-0.241059</c:v>
                </c:pt>
                <c:pt idx="40122">
                  <c:v>-0.239231</c:v>
                </c:pt>
                <c:pt idx="40123">
                  <c:v>-0.237404</c:v>
                </c:pt>
                <c:pt idx="40124">
                  <c:v>-0.23558299999999999</c:v>
                </c:pt>
                <c:pt idx="40125">
                  <c:v>-0.233769</c:v>
                </c:pt>
                <c:pt idx="40126">
                  <c:v>-0.23196600000000001</c:v>
                </c:pt>
                <c:pt idx="40127">
                  <c:v>-0.23017499999999999</c:v>
                </c:pt>
                <c:pt idx="40128">
                  <c:v>-0.22839699999999999</c:v>
                </c:pt>
                <c:pt idx="40129">
                  <c:v>-0.226635</c:v>
                </c:pt>
                <c:pt idx="40130">
                  <c:v>-0.22489500000000001</c:v>
                </c:pt>
                <c:pt idx="40131">
                  <c:v>-0.22318199999999999</c:v>
                </c:pt>
                <c:pt idx="40132">
                  <c:v>-0.221501</c:v>
                </c:pt>
                <c:pt idx="40133">
                  <c:v>-0.21985299999999999</c:v>
                </c:pt>
                <c:pt idx="40134">
                  <c:v>-0.21824099999999999</c:v>
                </c:pt>
                <c:pt idx="40135">
                  <c:v>-0.21666299999999999</c:v>
                </c:pt>
                <c:pt idx="40136">
                  <c:v>-0.215117</c:v>
                </c:pt>
                <c:pt idx="40137">
                  <c:v>-0.21360299999999999</c:v>
                </c:pt>
                <c:pt idx="40138">
                  <c:v>-0.21212300000000001</c:v>
                </c:pt>
                <c:pt idx="40139">
                  <c:v>-0.210678</c:v>
                </c:pt>
                <c:pt idx="40140">
                  <c:v>-0.20927000000000001</c:v>
                </c:pt>
                <c:pt idx="40141">
                  <c:v>-0.20790500000000001</c:v>
                </c:pt>
                <c:pt idx="40142">
                  <c:v>-0.20658699999999999</c:v>
                </c:pt>
                <c:pt idx="40143">
                  <c:v>-0.205321</c:v>
                </c:pt>
                <c:pt idx="40144">
                  <c:v>-0.20411099999999999</c:v>
                </c:pt>
                <c:pt idx="40145">
                  <c:v>-0.20296500000000001</c:v>
                </c:pt>
                <c:pt idx="40146">
                  <c:v>-0.20189199999999999</c:v>
                </c:pt>
                <c:pt idx="40147">
                  <c:v>-0.20089699999999999</c:v>
                </c:pt>
                <c:pt idx="40148">
                  <c:v>-0.199984</c:v>
                </c:pt>
                <c:pt idx="40149">
                  <c:v>-0.19915099999999999</c:v>
                </c:pt>
                <c:pt idx="40150">
                  <c:v>-0.19839200000000001</c:v>
                </c:pt>
                <c:pt idx="40151">
                  <c:v>-0.19770299999999999</c:v>
                </c:pt>
                <c:pt idx="40152">
                  <c:v>-0.19708400000000001</c:v>
                </c:pt>
                <c:pt idx="40153">
                  <c:v>-0.196544</c:v>
                </c:pt>
                <c:pt idx="40154">
                  <c:v>-0.19609199999999999</c:v>
                </c:pt>
                <c:pt idx="40155">
                  <c:v>-0.19572999999999999</c:v>
                </c:pt>
                <c:pt idx="40156">
                  <c:v>-0.19544800000000001</c:v>
                </c:pt>
                <c:pt idx="40157">
                  <c:v>-0.19523499999999999</c:v>
                </c:pt>
                <c:pt idx="40158">
                  <c:v>-0.19508300000000001</c:v>
                </c:pt>
                <c:pt idx="40159">
                  <c:v>-0.19498799999999999</c:v>
                </c:pt>
                <c:pt idx="40160">
                  <c:v>-0.19494600000000001</c:v>
                </c:pt>
                <c:pt idx="40161">
                  <c:v>-0.19495199999999999</c:v>
                </c:pt>
                <c:pt idx="40162">
                  <c:v>-0.19500999999999999</c:v>
                </c:pt>
                <c:pt idx="40163">
                  <c:v>-0.19512599999999999</c:v>
                </c:pt>
                <c:pt idx="40164">
                  <c:v>-0.19530600000000001</c:v>
                </c:pt>
                <c:pt idx="40165">
                  <c:v>-0.195549</c:v>
                </c:pt>
                <c:pt idx="40166">
                  <c:v>-0.195856</c:v>
                </c:pt>
                <c:pt idx="40167">
                  <c:v>-0.19622300000000001</c:v>
                </c:pt>
                <c:pt idx="40168">
                  <c:v>-0.19664799999999999</c:v>
                </c:pt>
                <c:pt idx="40169">
                  <c:v>-0.197128</c:v>
                </c:pt>
                <c:pt idx="40170">
                  <c:v>-0.19766300000000001</c:v>
                </c:pt>
                <c:pt idx="40171">
                  <c:v>-0.19825100000000001</c:v>
                </c:pt>
                <c:pt idx="40172">
                  <c:v>-0.19889000000000001</c:v>
                </c:pt>
                <c:pt idx="40173">
                  <c:v>-0.19958200000000001</c:v>
                </c:pt>
                <c:pt idx="40174">
                  <c:v>-0.20033100000000001</c:v>
                </c:pt>
                <c:pt idx="40175">
                  <c:v>-0.20113300000000001</c:v>
                </c:pt>
                <c:pt idx="40176">
                  <c:v>-0.201985</c:v>
                </c:pt>
                <c:pt idx="40177">
                  <c:v>-0.20288300000000001</c:v>
                </c:pt>
                <c:pt idx="40178">
                  <c:v>-0.203818</c:v>
                </c:pt>
                <c:pt idx="40179">
                  <c:v>-0.20478199999999999</c:v>
                </c:pt>
                <c:pt idx="40180">
                  <c:v>-0.20577000000000001</c:v>
                </c:pt>
                <c:pt idx="40181">
                  <c:v>-0.20678299999999999</c:v>
                </c:pt>
                <c:pt idx="40182">
                  <c:v>-0.20782600000000001</c:v>
                </c:pt>
                <c:pt idx="40183">
                  <c:v>-0.208897</c:v>
                </c:pt>
                <c:pt idx="40184">
                  <c:v>-0.20999100000000001</c:v>
                </c:pt>
                <c:pt idx="40185">
                  <c:v>-0.21109700000000001</c:v>
                </c:pt>
                <c:pt idx="40186">
                  <c:v>-0.21220700000000001</c:v>
                </c:pt>
                <c:pt idx="40187">
                  <c:v>-0.21332200000000001</c:v>
                </c:pt>
                <c:pt idx="40188">
                  <c:v>-0.21444299999999999</c:v>
                </c:pt>
                <c:pt idx="40189">
                  <c:v>-0.21557699999999999</c:v>
                </c:pt>
                <c:pt idx="40190">
                  <c:v>-0.216724</c:v>
                </c:pt>
                <c:pt idx="40191">
                  <c:v>-0.21788099999999999</c:v>
                </c:pt>
                <c:pt idx="40192">
                  <c:v>-0.21904799999999999</c:v>
                </c:pt>
                <c:pt idx="40193">
                  <c:v>-0.220224</c:v>
                </c:pt>
                <c:pt idx="40194">
                  <c:v>-0.22140299999999999</c:v>
                </c:pt>
                <c:pt idx="40195">
                  <c:v>-0.222577</c:v>
                </c:pt>
                <c:pt idx="40196">
                  <c:v>-0.223744</c:v>
                </c:pt>
                <c:pt idx="40197">
                  <c:v>-0.224908</c:v>
                </c:pt>
                <c:pt idx="40198">
                  <c:v>-0.22606899999999999</c:v>
                </c:pt>
                <c:pt idx="40199">
                  <c:v>-0.22722500000000001</c:v>
                </c:pt>
                <c:pt idx="40200">
                  <c:v>-0.22836999999999999</c:v>
                </c:pt>
                <c:pt idx="40201">
                  <c:v>-0.22949600000000001</c:v>
                </c:pt>
                <c:pt idx="40202">
                  <c:v>-0.230596</c:v>
                </c:pt>
                <c:pt idx="40203">
                  <c:v>-0.23166400000000001</c:v>
                </c:pt>
                <c:pt idx="40204">
                  <c:v>-0.23269999999999999</c:v>
                </c:pt>
                <c:pt idx="40205">
                  <c:v>-0.233704</c:v>
                </c:pt>
                <c:pt idx="40206">
                  <c:v>-0.234677</c:v>
                </c:pt>
                <c:pt idx="40207">
                  <c:v>-0.235619</c:v>
                </c:pt>
                <c:pt idx="40208">
                  <c:v>-0.23652799999999999</c:v>
                </c:pt>
                <c:pt idx="40209">
                  <c:v>-0.237401</c:v>
                </c:pt>
                <c:pt idx="40210">
                  <c:v>-0.23823800000000001</c:v>
                </c:pt>
                <c:pt idx="40211">
                  <c:v>-0.239039</c:v>
                </c:pt>
                <c:pt idx="40212">
                  <c:v>-0.23980099999999999</c:v>
                </c:pt>
                <c:pt idx="40213">
                  <c:v>-0.24051700000000001</c:v>
                </c:pt>
                <c:pt idx="40214">
                  <c:v>-0.24118600000000001</c:v>
                </c:pt>
                <c:pt idx="40215">
                  <c:v>-0.24181</c:v>
                </c:pt>
                <c:pt idx="40216">
                  <c:v>-0.24238899999999999</c:v>
                </c:pt>
                <c:pt idx="40217">
                  <c:v>-0.242927</c:v>
                </c:pt>
                <c:pt idx="40218">
                  <c:v>-0.243423</c:v>
                </c:pt>
                <c:pt idx="40219">
                  <c:v>-0.24387700000000001</c:v>
                </c:pt>
                <c:pt idx="40220">
                  <c:v>-0.244283</c:v>
                </c:pt>
                <c:pt idx="40221">
                  <c:v>-0.24464</c:v>
                </c:pt>
                <c:pt idx="40222">
                  <c:v>-0.244949</c:v>
                </c:pt>
                <c:pt idx="40223">
                  <c:v>-0.24520700000000001</c:v>
                </c:pt>
                <c:pt idx="40224">
                  <c:v>-0.245416</c:v>
                </c:pt>
                <c:pt idx="40225">
                  <c:v>-0.24557899999999999</c:v>
                </c:pt>
                <c:pt idx="40226">
                  <c:v>-0.245697</c:v>
                </c:pt>
                <c:pt idx="40227">
                  <c:v>-0.24576600000000001</c:v>
                </c:pt>
                <c:pt idx="40228">
                  <c:v>-0.24579000000000001</c:v>
                </c:pt>
                <c:pt idx="40229">
                  <c:v>-0.24577399999999999</c:v>
                </c:pt>
                <c:pt idx="40230">
                  <c:v>-0.245722</c:v>
                </c:pt>
                <c:pt idx="40231">
                  <c:v>-0.24563399999999999</c:v>
                </c:pt>
                <c:pt idx="40232">
                  <c:v>-0.24550900000000001</c:v>
                </c:pt>
                <c:pt idx="40233">
                  <c:v>-0.24535000000000001</c:v>
                </c:pt>
                <c:pt idx="40234">
                  <c:v>-0.24516099999999999</c:v>
                </c:pt>
                <c:pt idx="40235">
                  <c:v>-0.24494199999999999</c:v>
                </c:pt>
                <c:pt idx="40236">
                  <c:v>-0.24469299999999999</c:v>
                </c:pt>
                <c:pt idx="40237">
                  <c:v>-0.24441299999999999</c:v>
                </c:pt>
                <c:pt idx="40238">
                  <c:v>-0.24409900000000001</c:v>
                </c:pt>
                <c:pt idx="40239">
                  <c:v>-0.24374599999999999</c:v>
                </c:pt>
                <c:pt idx="40240">
                  <c:v>-0.24336099999999999</c:v>
                </c:pt>
                <c:pt idx="40241">
                  <c:v>-0.242955</c:v>
                </c:pt>
                <c:pt idx="40242">
                  <c:v>-0.242535</c:v>
                </c:pt>
                <c:pt idx="40243">
                  <c:v>-0.24210000000000001</c:v>
                </c:pt>
                <c:pt idx="40244">
                  <c:v>-0.241642</c:v>
                </c:pt>
                <c:pt idx="40245">
                  <c:v>-0.24115300000000001</c:v>
                </c:pt>
                <c:pt idx="40246">
                  <c:v>-0.24063599999999999</c:v>
                </c:pt>
                <c:pt idx="40247">
                  <c:v>-0.240093</c:v>
                </c:pt>
                <c:pt idx="40248">
                  <c:v>-0.23952799999999999</c:v>
                </c:pt>
                <c:pt idx="40249">
                  <c:v>-0.23894299999999999</c:v>
                </c:pt>
                <c:pt idx="40250">
                  <c:v>-0.238347</c:v>
                </c:pt>
                <c:pt idx="40251">
                  <c:v>-0.23774700000000001</c:v>
                </c:pt>
                <c:pt idx="40252">
                  <c:v>-0.23715</c:v>
                </c:pt>
                <c:pt idx="40253">
                  <c:v>-0.236544</c:v>
                </c:pt>
                <c:pt idx="40254">
                  <c:v>-0.23592199999999999</c:v>
                </c:pt>
                <c:pt idx="40255">
                  <c:v>-0.23530300000000001</c:v>
                </c:pt>
                <c:pt idx="40256">
                  <c:v>-0.23469799999999999</c:v>
                </c:pt>
                <c:pt idx="40257">
                  <c:v>-0.2341</c:v>
                </c:pt>
                <c:pt idx="40258">
                  <c:v>-0.233515</c:v>
                </c:pt>
                <c:pt idx="40259">
                  <c:v>-0.23294999999999999</c:v>
                </c:pt>
                <c:pt idx="40260">
                  <c:v>-0.232408</c:v>
                </c:pt>
                <c:pt idx="40261">
                  <c:v>-0.23189000000000001</c:v>
                </c:pt>
                <c:pt idx="40262">
                  <c:v>-0.23139799999999999</c:v>
                </c:pt>
                <c:pt idx="40263">
                  <c:v>-0.23092799999999999</c:v>
                </c:pt>
                <c:pt idx="40264">
                  <c:v>-0.23048099999999999</c:v>
                </c:pt>
                <c:pt idx="40265">
                  <c:v>-0.23005500000000001</c:v>
                </c:pt>
                <c:pt idx="40266">
                  <c:v>-0.22965099999999999</c:v>
                </c:pt>
                <c:pt idx="40267">
                  <c:v>-0.229269</c:v>
                </c:pt>
                <c:pt idx="40268">
                  <c:v>-0.228909</c:v>
                </c:pt>
                <c:pt idx="40269">
                  <c:v>-0.228575</c:v>
                </c:pt>
                <c:pt idx="40270">
                  <c:v>-0.228273</c:v>
                </c:pt>
                <c:pt idx="40271">
                  <c:v>-0.22800899999999999</c:v>
                </c:pt>
                <c:pt idx="40272">
                  <c:v>-0.22778200000000001</c:v>
                </c:pt>
                <c:pt idx="40273">
                  <c:v>-0.22758700000000001</c:v>
                </c:pt>
                <c:pt idx="40274">
                  <c:v>-0.22742999999999999</c:v>
                </c:pt>
                <c:pt idx="40275">
                  <c:v>-0.22731899999999999</c:v>
                </c:pt>
                <c:pt idx="40276">
                  <c:v>-0.22725999999999999</c:v>
                </c:pt>
                <c:pt idx="40277">
                  <c:v>-0.22725600000000001</c:v>
                </c:pt>
                <c:pt idx="40278">
                  <c:v>-0.22730700000000001</c:v>
                </c:pt>
                <c:pt idx="40279">
                  <c:v>-0.22741500000000001</c:v>
                </c:pt>
                <c:pt idx="40280">
                  <c:v>-0.22758300000000001</c:v>
                </c:pt>
                <c:pt idx="40281">
                  <c:v>-0.22781000000000001</c:v>
                </c:pt>
                <c:pt idx="40282">
                  <c:v>-0.22809199999999999</c:v>
                </c:pt>
                <c:pt idx="40283">
                  <c:v>-0.22842399999999999</c:v>
                </c:pt>
                <c:pt idx="40284">
                  <c:v>-0.22880400000000001</c:v>
                </c:pt>
                <c:pt idx="40285">
                  <c:v>-0.229236</c:v>
                </c:pt>
                <c:pt idx="40286">
                  <c:v>-0.22971900000000001</c:v>
                </c:pt>
                <c:pt idx="40287">
                  <c:v>-0.23025100000000001</c:v>
                </c:pt>
                <c:pt idx="40288">
                  <c:v>-0.230825</c:v>
                </c:pt>
                <c:pt idx="40289">
                  <c:v>-0.231436</c:v>
                </c:pt>
                <c:pt idx="40290">
                  <c:v>-0.23208100000000001</c:v>
                </c:pt>
                <c:pt idx="40291">
                  <c:v>-0.23275999999999999</c:v>
                </c:pt>
                <c:pt idx="40292">
                  <c:v>-0.23347399999999999</c:v>
                </c:pt>
                <c:pt idx="40293">
                  <c:v>-0.23422599999999999</c:v>
                </c:pt>
                <c:pt idx="40294">
                  <c:v>-0.235016</c:v>
                </c:pt>
                <c:pt idx="40295">
                  <c:v>-0.235844</c:v>
                </c:pt>
                <c:pt idx="40296">
                  <c:v>-0.236706</c:v>
                </c:pt>
                <c:pt idx="40297">
                  <c:v>-0.237596</c:v>
                </c:pt>
                <c:pt idx="40298">
                  <c:v>-0.238514</c:v>
                </c:pt>
                <c:pt idx="40299">
                  <c:v>-0.239455</c:v>
                </c:pt>
                <c:pt idx="40300">
                  <c:v>-0.24041100000000001</c:v>
                </c:pt>
                <c:pt idx="40301">
                  <c:v>-0.24137700000000001</c:v>
                </c:pt>
                <c:pt idx="40302">
                  <c:v>-0.24234900000000001</c:v>
                </c:pt>
                <c:pt idx="40303">
                  <c:v>-0.24333099999999999</c:v>
                </c:pt>
                <c:pt idx="40304">
                  <c:v>-0.24432000000000001</c:v>
                </c:pt>
                <c:pt idx="40305">
                  <c:v>-0.24531700000000001</c:v>
                </c:pt>
                <c:pt idx="40306">
                  <c:v>-0.24632000000000001</c:v>
                </c:pt>
                <c:pt idx="40307">
                  <c:v>-0.247331</c:v>
                </c:pt>
                <c:pt idx="40308">
                  <c:v>-0.24834600000000001</c:v>
                </c:pt>
                <c:pt idx="40309">
                  <c:v>-0.249364</c:v>
                </c:pt>
                <c:pt idx="40310">
                  <c:v>-0.25038199999999999</c:v>
                </c:pt>
                <c:pt idx="40311">
                  <c:v>-0.25139899999999998</c:v>
                </c:pt>
                <c:pt idx="40312">
                  <c:v>-0.25241000000000002</c:v>
                </c:pt>
                <c:pt idx="40313">
                  <c:v>-0.25341200000000003</c:v>
                </c:pt>
                <c:pt idx="40314">
                  <c:v>-0.25439699999999998</c:v>
                </c:pt>
                <c:pt idx="40315">
                  <c:v>-0.25536399999999998</c:v>
                </c:pt>
                <c:pt idx="40316">
                  <c:v>-0.25631100000000001</c:v>
                </c:pt>
                <c:pt idx="40317">
                  <c:v>-0.25723800000000002</c:v>
                </c:pt>
                <c:pt idx="40318">
                  <c:v>-0.25814100000000001</c:v>
                </c:pt>
                <c:pt idx="40319">
                  <c:v>-0.25901400000000002</c:v>
                </c:pt>
                <c:pt idx="40320">
                  <c:v>-0.25985000000000003</c:v>
                </c:pt>
                <c:pt idx="40321">
                  <c:v>-0.26064199999999998</c:v>
                </c:pt>
                <c:pt idx="40322">
                  <c:v>-0.26138600000000001</c:v>
                </c:pt>
                <c:pt idx="40323">
                  <c:v>-0.26207900000000001</c:v>
                </c:pt>
                <c:pt idx="40324">
                  <c:v>-0.26272299999999998</c:v>
                </c:pt>
                <c:pt idx="40325">
                  <c:v>-0.26331399999999999</c:v>
                </c:pt>
                <c:pt idx="40326">
                  <c:v>-0.263851</c:v>
                </c:pt>
                <c:pt idx="40327">
                  <c:v>-0.26432699999999998</c:v>
                </c:pt>
                <c:pt idx="40328">
                  <c:v>-0.264739</c:v>
                </c:pt>
                <c:pt idx="40329">
                  <c:v>-0.26508399999999999</c:v>
                </c:pt>
                <c:pt idx="40330">
                  <c:v>-0.26535999999999998</c:v>
                </c:pt>
                <c:pt idx="40331">
                  <c:v>-0.26556200000000002</c:v>
                </c:pt>
                <c:pt idx="40332">
                  <c:v>-0.26568999999999998</c:v>
                </c:pt>
                <c:pt idx="40333">
                  <c:v>-0.265741</c:v>
                </c:pt>
                <c:pt idx="40334">
                  <c:v>-0.26571699999999998</c:v>
                </c:pt>
                <c:pt idx="40335">
                  <c:v>-0.26561699999999999</c:v>
                </c:pt>
                <c:pt idx="40336">
                  <c:v>-0.26543800000000001</c:v>
                </c:pt>
                <c:pt idx="40337">
                  <c:v>-0.265179</c:v>
                </c:pt>
                <c:pt idx="40338">
                  <c:v>-0.26484200000000002</c:v>
                </c:pt>
                <c:pt idx="40339">
                  <c:v>-0.264432</c:v>
                </c:pt>
                <c:pt idx="40340">
                  <c:v>-0.263932</c:v>
                </c:pt>
                <c:pt idx="40341">
                  <c:v>-0.26330999999999999</c:v>
                </c:pt>
                <c:pt idx="40342">
                  <c:v>-0.26257799999999998</c:v>
                </c:pt>
                <c:pt idx="40343">
                  <c:v>-0.26177</c:v>
                </c:pt>
                <c:pt idx="40344">
                  <c:v>-0.26088099999999997</c:v>
                </c:pt>
                <c:pt idx="40345">
                  <c:v>-0.25989699999999999</c:v>
                </c:pt>
                <c:pt idx="40346">
                  <c:v>-0.25882500000000003</c:v>
                </c:pt>
                <c:pt idx="40347">
                  <c:v>-0.25767000000000001</c:v>
                </c:pt>
                <c:pt idx="40348">
                  <c:v>-0.25643100000000002</c:v>
                </c:pt>
                <c:pt idx="40349">
                  <c:v>-0.255102</c:v>
                </c:pt>
                <c:pt idx="40350">
                  <c:v>-0.25368299999999999</c:v>
                </c:pt>
                <c:pt idx="40351">
                  <c:v>-0.25217299999999998</c:v>
                </c:pt>
                <c:pt idx="40352">
                  <c:v>-0.25057299999999999</c:v>
                </c:pt>
                <c:pt idx="40353">
                  <c:v>-0.248888</c:v>
                </c:pt>
                <c:pt idx="40354">
                  <c:v>-0.247118</c:v>
                </c:pt>
                <c:pt idx="40355">
                  <c:v>-0.24526400000000001</c:v>
                </c:pt>
                <c:pt idx="40356">
                  <c:v>-0.24332500000000001</c:v>
                </c:pt>
                <c:pt idx="40357">
                  <c:v>-0.24130699999999999</c:v>
                </c:pt>
                <c:pt idx="40358">
                  <c:v>-0.23921500000000001</c:v>
                </c:pt>
                <c:pt idx="40359">
                  <c:v>-0.23705799999999999</c:v>
                </c:pt>
                <c:pt idx="40360">
                  <c:v>-0.23484099999999999</c:v>
                </c:pt>
                <c:pt idx="40361">
                  <c:v>-0.232567</c:v>
                </c:pt>
                <c:pt idx="40362">
                  <c:v>-0.230239</c:v>
                </c:pt>
                <c:pt idx="40363">
                  <c:v>-0.22786000000000001</c:v>
                </c:pt>
                <c:pt idx="40364">
                  <c:v>-0.22543099999999999</c:v>
                </c:pt>
                <c:pt idx="40365">
                  <c:v>-0.22295300000000001</c:v>
                </c:pt>
                <c:pt idx="40366">
                  <c:v>-0.22042400000000001</c:v>
                </c:pt>
                <c:pt idx="40367">
                  <c:v>-0.21784600000000001</c:v>
                </c:pt>
                <c:pt idx="40368">
                  <c:v>-0.215223</c:v>
                </c:pt>
                <c:pt idx="40369">
                  <c:v>-0.21255499999999999</c:v>
                </c:pt>
                <c:pt idx="40370">
                  <c:v>-0.209844</c:v>
                </c:pt>
                <c:pt idx="40371">
                  <c:v>-0.207089</c:v>
                </c:pt>
                <c:pt idx="40372">
                  <c:v>-0.204292</c:v>
                </c:pt>
                <c:pt idx="40373">
                  <c:v>-0.201456</c:v>
                </c:pt>
                <c:pt idx="40374">
                  <c:v>-0.19858100000000001</c:v>
                </c:pt>
                <c:pt idx="40375">
                  <c:v>-0.19566800000000001</c:v>
                </c:pt>
                <c:pt idx="40376">
                  <c:v>-0.192717</c:v>
                </c:pt>
                <c:pt idx="40377">
                  <c:v>-0.18973100000000001</c:v>
                </c:pt>
                <c:pt idx="40378">
                  <c:v>-0.18671199999999999</c:v>
                </c:pt>
                <c:pt idx="40379">
                  <c:v>-0.18366299999999999</c:v>
                </c:pt>
                <c:pt idx="40380">
                  <c:v>-0.180587</c:v>
                </c:pt>
                <c:pt idx="40381">
                  <c:v>-0.17749000000000001</c:v>
                </c:pt>
                <c:pt idx="40382">
                  <c:v>-0.174375</c:v>
                </c:pt>
                <c:pt idx="40383">
                  <c:v>-0.17124400000000001</c:v>
                </c:pt>
                <c:pt idx="40384">
                  <c:v>-0.168097</c:v>
                </c:pt>
                <c:pt idx="40385">
                  <c:v>-0.164936</c:v>
                </c:pt>
                <c:pt idx="40386">
                  <c:v>-0.16176299999999999</c:v>
                </c:pt>
                <c:pt idx="40387">
                  <c:v>-0.15858</c:v>
                </c:pt>
                <c:pt idx="40388">
                  <c:v>-0.155388</c:v>
                </c:pt>
                <c:pt idx="40389">
                  <c:v>-0.15218699999999999</c:v>
                </c:pt>
                <c:pt idx="40390">
                  <c:v>-0.148982</c:v>
                </c:pt>
                <c:pt idx="40391">
                  <c:v>-0.14577399999999999</c:v>
                </c:pt>
                <c:pt idx="40392">
                  <c:v>-0.142566</c:v>
                </c:pt>
                <c:pt idx="40393">
                  <c:v>-0.13936599999999999</c:v>
                </c:pt>
                <c:pt idx="40394">
                  <c:v>-0.13617799999999999</c:v>
                </c:pt>
                <c:pt idx="40395">
                  <c:v>-0.13300999999999999</c:v>
                </c:pt>
                <c:pt idx="40396">
                  <c:v>-0.12986200000000001</c:v>
                </c:pt>
                <c:pt idx="40397">
                  <c:v>-0.12673699999999999</c:v>
                </c:pt>
                <c:pt idx="40398">
                  <c:v>-0.12363499999999999</c:v>
                </c:pt>
                <c:pt idx="40399">
                  <c:v>-0.12056</c:v>
                </c:pt>
                <c:pt idx="40400">
                  <c:v>-0.11751200000000001</c:v>
                </c:pt>
                <c:pt idx="40401">
                  <c:v>-0.11448800000000001</c:v>
                </c:pt>
                <c:pt idx="40402">
                  <c:v>-0.11149000000000001</c:v>
                </c:pt>
                <c:pt idx="40403">
                  <c:v>-0.108518</c:v>
                </c:pt>
                <c:pt idx="40404">
                  <c:v>-0.105577</c:v>
                </c:pt>
                <c:pt idx="40405">
                  <c:v>-0.10267</c:v>
                </c:pt>
                <c:pt idx="40406">
                  <c:v>-9.9799600000000002E-2</c:v>
                </c:pt>
                <c:pt idx="40407">
                  <c:v>-9.6964599999999998E-2</c:v>
                </c:pt>
                <c:pt idx="40408">
                  <c:v>-9.41612E-2</c:v>
                </c:pt>
                <c:pt idx="40409">
                  <c:v>-9.1389899999999996E-2</c:v>
                </c:pt>
                <c:pt idx="40410">
                  <c:v>-8.8656700000000005E-2</c:v>
                </c:pt>
                <c:pt idx="40411">
                  <c:v>-8.5968600000000006E-2</c:v>
                </c:pt>
                <c:pt idx="40412">
                  <c:v>-8.3331600000000006E-2</c:v>
                </c:pt>
                <c:pt idx="40413">
                  <c:v>-8.0751600000000007E-2</c:v>
                </c:pt>
                <c:pt idx="40414">
                  <c:v>-7.8231300000000004E-2</c:v>
                </c:pt>
                <c:pt idx="40415">
                  <c:v>-7.5769400000000001E-2</c:v>
                </c:pt>
                <c:pt idx="40416">
                  <c:v>-7.3367299999999996E-2</c:v>
                </c:pt>
                <c:pt idx="40417">
                  <c:v>-7.1029599999999998E-2</c:v>
                </c:pt>
                <c:pt idx="40418">
                  <c:v>-6.8759600000000004E-2</c:v>
                </c:pt>
                <c:pt idx="40419">
                  <c:v>-6.6561400000000007E-2</c:v>
                </c:pt>
                <c:pt idx="40420">
                  <c:v>-6.4440200000000003E-2</c:v>
                </c:pt>
                <c:pt idx="40421">
                  <c:v>-6.2398700000000001E-2</c:v>
                </c:pt>
                <c:pt idx="40422">
                  <c:v>-6.0437600000000001E-2</c:v>
                </c:pt>
                <c:pt idx="40423">
                  <c:v>-5.8557400000000003E-2</c:v>
                </c:pt>
                <c:pt idx="40424">
                  <c:v>-5.6758099999999999E-2</c:v>
                </c:pt>
                <c:pt idx="40425">
                  <c:v>-5.5040800000000001E-2</c:v>
                </c:pt>
                <c:pt idx="40426">
                  <c:v>-5.3412500000000002E-2</c:v>
                </c:pt>
                <c:pt idx="40427">
                  <c:v>-5.1872799999999997E-2</c:v>
                </c:pt>
                <c:pt idx="40428">
                  <c:v>-5.0393E-2</c:v>
                </c:pt>
                <c:pt idx="40429">
                  <c:v>-4.8961900000000003E-2</c:v>
                </c:pt>
                <c:pt idx="40430">
                  <c:v>-4.76146E-2</c:v>
                </c:pt>
                <c:pt idx="40431">
                  <c:v>-4.6364799999999998E-2</c:v>
                </c:pt>
                <c:pt idx="40432">
                  <c:v>-4.5193700000000003E-2</c:v>
                </c:pt>
                <c:pt idx="40433">
                  <c:v>-4.4101599999999998E-2</c:v>
                </c:pt>
                <c:pt idx="40434">
                  <c:v>-4.3098699999999997E-2</c:v>
                </c:pt>
                <c:pt idx="40435">
                  <c:v>-4.21862E-2</c:v>
                </c:pt>
                <c:pt idx="40436">
                  <c:v>-4.1362900000000001E-2</c:v>
                </c:pt>
                <c:pt idx="40437">
                  <c:v>-4.0627000000000003E-2</c:v>
                </c:pt>
                <c:pt idx="40438">
                  <c:v>-3.9977899999999997E-2</c:v>
                </c:pt>
                <c:pt idx="40439">
                  <c:v>-3.9416800000000002E-2</c:v>
                </c:pt>
                <c:pt idx="40440">
                  <c:v>-3.8946099999999997E-2</c:v>
                </c:pt>
                <c:pt idx="40441">
                  <c:v>-3.8567200000000003E-2</c:v>
                </c:pt>
                <c:pt idx="40442">
                  <c:v>-3.82809E-2</c:v>
                </c:pt>
                <c:pt idx="40443">
                  <c:v>-3.8088799999999999E-2</c:v>
                </c:pt>
                <c:pt idx="40444">
                  <c:v>-3.7992999999999999E-2</c:v>
                </c:pt>
                <c:pt idx="40445">
                  <c:v>-3.7996200000000001E-2</c:v>
                </c:pt>
                <c:pt idx="40446">
                  <c:v>-3.8101200000000002E-2</c:v>
                </c:pt>
                <c:pt idx="40447">
                  <c:v>-3.8310400000000001E-2</c:v>
                </c:pt>
                <c:pt idx="40448">
                  <c:v>-3.8625300000000001E-2</c:v>
                </c:pt>
                <c:pt idx="40449">
                  <c:v>-3.9045200000000002E-2</c:v>
                </c:pt>
                <c:pt idx="40450">
                  <c:v>-3.9567699999999997E-2</c:v>
                </c:pt>
                <c:pt idx="40451">
                  <c:v>-4.0189700000000002E-2</c:v>
                </c:pt>
                <c:pt idx="40452">
                  <c:v>-4.09092E-2</c:v>
                </c:pt>
                <c:pt idx="40453">
                  <c:v>-4.1724400000000002E-2</c:v>
                </c:pt>
                <c:pt idx="40454">
                  <c:v>-4.26326E-2</c:v>
                </c:pt>
                <c:pt idx="40455">
                  <c:v>-4.36316E-2</c:v>
                </c:pt>
                <c:pt idx="40456">
                  <c:v>-4.4719799999999997E-2</c:v>
                </c:pt>
                <c:pt idx="40457">
                  <c:v>-4.5894600000000001E-2</c:v>
                </c:pt>
                <c:pt idx="40458">
                  <c:v>-4.7153899999999999E-2</c:v>
                </c:pt>
                <c:pt idx="40459">
                  <c:v>-4.8495099999999999E-2</c:v>
                </c:pt>
                <c:pt idx="40460">
                  <c:v>-4.9914100000000003E-2</c:v>
                </c:pt>
                <c:pt idx="40461">
                  <c:v>-5.1406899999999998E-2</c:v>
                </c:pt>
                <c:pt idx="40462">
                  <c:v>-5.2971499999999998E-2</c:v>
                </c:pt>
                <c:pt idx="40463">
                  <c:v>-5.4605599999999997E-2</c:v>
                </c:pt>
                <c:pt idx="40464">
                  <c:v>-5.6307000000000003E-2</c:v>
                </c:pt>
                <c:pt idx="40465">
                  <c:v>-5.8073800000000002E-2</c:v>
                </c:pt>
                <c:pt idx="40466">
                  <c:v>-5.9904300000000001E-2</c:v>
                </c:pt>
                <c:pt idx="40467">
                  <c:v>-6.1796700000000003E-2</c:v>
                </c:pt>
                <c:pt idx="40468">
                  <c:v>-6.3748700000000005E-2</c:v>
                </c:pt>
                <c:pt idx="40469">
                  <c:v>-6.5757999999999997E-2</c:v>
                </c:pt>
                <c:pt idx="40470">
                  <c:v>-6.7822099999999996E-2</c:v>
                </c:pt>
                <c:pt idx="40471">
                  <c:v>-6.9937899999999997E-2</c:v>
                </c:pt>
                <c:pt idx="40472">
                  <c:v>-7.2102200000000005E-2</c:v>
                </c:pt>
                <c:pt idx="40473">
                  <c:v>-7.43119E-2</c:v>
                </c:pt>
                <c:pt idx="40474">
                  <c:v>-7.6563800000000001E-2</c:v>
                </c:pt>
                <c:pt idx="40475">
                  <c:v>-7.8854400000000005E-2</c:v>
                </c:pt>
                <c:pt idx="40476">
                  <c:v>-8.1179200000000007E-2</c:v>
                </c:pt>
                <c:pt idx="40477">
                  <c:v>-8.3532999999999996E-2</c:v>
                </c:pt>
                <c:pt idx="40478">
                  <c:v>-8.5910200000000006E-2</c:v>
                </c:pt>
                <c:pt idx="40479">
                  <c:v>-8.8306099999999998E-2</c:v>
                </c:pt>
                <c:pt idx="40480">
                  <c:v>-9.0717599999999995E-2</c:v>
                </c:pt>
                <c:pt idx="40481">
                  <c:v>-9.3143500000000004E-2</c:v>
                </c:pt>
                <c:pt idx="40482">
                  <c:v>-9.5582299999999995E-2</c:v>
                </c:pt>
                <c:pt idx="40483">
                  <c:v>-9.8031300000000002E-2</c:v>
                </c:pt>
                <c:pt idx="40484">
                  <c:v>-0.10048700000000001</c:v>
                </c:pt>
                <c:pt idx="40485">
                  <c:v>-0.102947</c:v>
                </c:pt>
                <c:pt idx="40486">
                  <c:v>-0.105408</c:v>
                </c:pt>
                <c:pt idx="40487">
                  <c:v>-0.107863</c:v>
                </c:pt>
                <c:pt idx="40488">
                  <c:v>-0.110308</c:v>
                </c:pt>
                <c:pt idx="40489">
                  <c:v>-0.112738</c:v>
                </c:pt>
                <c:pt idx="40490">
                  <c:v>-0.115149</c:v>
                </c:pt>
                <c:pt idx="40491">
                  <c:v>-0.11754000000000001</c:v>
                </c:pt>
                <c:pt idx="40492">
                  <c:v>-0.11991</c:v>
                </c:pt>
                <c:pt idx="40493">
                  <c:v>-0.122255</c:v>
                </c:pt>
                <c:pt idx="40494">
                  <c:v>-0.124572</c:v>
                </c:pt>
                <c:pt idx="40495">
                  <c:v>-0.12685099999999999</c:v>
                </c:pt>
                <c:pt idx="40496">
                  <c:v>-0.12908700000000001</c:v>
                </c:pt>
                <c:pt idx="40497">
                  <c:v>-0.13127800000000001</c:v>
                </c:pt>
                <c:pt idx="40498">
                  <c:v>-0.13342100000000001</c:v>
                </c:pt>
                <c:pt idx="40499">
                  <c:v>-0.135516</c:v>
                </c:pt>
                <c:pt idx="40500">
                  <c:v>-0.13755999999999999</c:v>
                </c:pt>
                <c:pt idx="40501">
                  <c:v>-0.13955400000000001</c:v>
                </c:pt>
                <c:pt idx="40502">
                  <c:v>-0.14149200000000001</c:v>
                </c:pt>
                <c:pt idx="40503">
                  <c:v>-0.14336699999999999</c:v>
                </c:pt>
                <c:pt idx="40504">
                  <c:v>-0.145177</c:v>
                </c:pt>
                <c:pt idx="40505">
                  <c:v>-0.146922</c:v>
                </c:pt>
                <c:pt idx="40506">
                  <c:v>-0.14860400000000001</c:v>
                </c:pt>
                <c:pt idx="40507">
                  <c:v>-0.15022199999999999</c:v>
                </c:pt>
                <c:pt idx="40508">
                  <c:v>-0.15177299999999999</c:v>
                </c:pt>
                <c:pt idx="40509">
                  <c:v>-0.153253</c:v>
                </c:pt>
                <c:pt idx="40510">
                  <c:v>-0.15465799999999999</c:v>
                </c:pt>
                <c:pt idx="40511">
                  <c:v>-0.15598699999999999</c:v>
                </c:pt>
                <c:pt idx="40512">
                  <c:v>-0.15723599999999999</c:v>
                </c:pt>
                <c:pt idx="40513">
                  <c:v>-0.15840399999999999</c:v>
                </c:pt>
                <c:pt idx="40514">
                  <c:v>-0.15948999999999999</c:v>
                </c:pt>
                <c:pt idx="40515">
                  <c:v>-0.160495</c:v>
                </c:pt>
                <c:pt idx="40516">
                  <c:v>-0.16142000000000001</c:v>
                </c:pt>
                <c:pt idx="40517">
                  <c:v>-0.16226499999999999</c:v>
                </c:pt>
                <c:pt idx="40518">
                  <c:v>-0.16302700000000001</c:v>
                </c:pt>
                <c:pt idx="40519">
                  <c:v>-0.16370699999999999</c:v>
                </c:pt>
                <c:pt idx="40520">
                  <c:v>-0.164303</c:v>
                </c:pt>
                <c:pt idx="40521">
                  <c:v>-0.16481599999999999</c:v>
                </c:pt>
                <c:pt idx="40522">
                  <c:v>-0.165241</c:v>
                </c:pt>
                <c:pt idx="40523">
                  <c:v>-0.165577</c:v>
                </c:pt>
                <c:pt idx="40524">
                  <c:v>-0.165824</c:v>
                </c:pt>
                <c:pt idx="40525">
                  <c:v>-0.16597999999999999</c:v>
                </c:pt>
                <c:pt idx="40526">
                  <c:v>-0.166046</c:v>
                </c:pt>
                <c:pt idx="40527">
                  <c:v>-0.166024</c:v>
                </c:pt>
                <c:pt idx="40528">
                  <c:v>-0.165913</c:v>
                </c:pt>
                <c:pt idx="40529">
                  <c:v>-0.165713</c:v>
                </c:pt>
                <c:pt idx="40530">
                  <c:v>-0.16542399999999999</c:v>
                </c:pt>
                <c:pt idx="40531">
                  <c:v>-0.165048</c:v>
                </c:pt>
                <c:pt idx="40532">
                  <c:v>-0.16458400000000001</c:v>
                </c:pt>
                <c:pt idx="40533">
                  <c:v>-0.16403300000000001</c:v>
                </c:pt>
                <c:pt idx="40534">
                  <c:v>-0.16339400000000001</c:v>
                </c:pt>
                <c:pt idx="40535">
                  <c:v>-0.16267100000000001</c:v>
                </c:pt>
                <c:pt idx="40536">
                  <c:v>-0.16186300000000001</c:v>
                </c:pt>
                <c:pt idx="40537">
                  <c:v>-0.160973</c:v>
                </c:pt>
                <c:pt idx="40538">
                  <c:v>-0.16</c:v>
                </c:pt>
                <c:pt idx="40539">
                  <c:v>-0.158944</c:v>
                </c:pt>
                <c:pt idx="40540">
                  <c:v>-0.157805</c:v>
                </c:pt>
                <c:pt idx="40541">
                  <c:v>-0.156584</c:v>
                </c:pt>
                <c:pt idx="40542">
                  <c:v>-0.155282</c:v>
                </c:pt>
                <c:pt idx="40543">
                  <c:v>-0.15390100000000001</c:v>
                </c:pt>
                <c:pt idx="40544">
                  <c:v>-0.152443</c:v>
                </c:pt>
                <c:pt idx="40545">
                  <c:v>-0.15090799999999999</c:v>
                </c:pt>
                <c:pt idx="40546">
                  <c:v>-0.14929999999999999</c:v>
                </c:pt>
                <c:pt idx="40547">
                  <c:v>-0.147619</c:v>
                </c:pt>
                <c:pt idx="40548">
                  <c:v>-0.14586499999999999</c:v>
                </c:pt>
                <c:pt idx="40549">
                  <c:v>-0.14404</c:v>
                </c:pt>
                <c:pt idx="40550">
                  <c:v>-0.14214499999999999</c:v>
                </c:pt>
                <c:pt idx="40551">
                  <c:v>-0.140181</c:v>
                </c:pt>
                <c:pt idx="40552">
                  <c:v>-0.13814799999999999</c:v>
                </c:pt>
                <c:pt idx="40553">
                  <c:v>-0.136047</c:v>
                </c:pt>
                <c:pt idx="40554">
                  <c:v>-0.133883</c:v>
                </c:pt>
                <c:pt idx="40555">
                  <c:v>-0.131658</c:v>
                </c:pt>
                <c:pt idx="40556">
                  <c:v>-0.12937299999999999</c:v>
                </c:pt>
                <c:pt idx="40557">
                  <c:v>-0.12703100000000001</c:v>
                </c:pt>
                <c:pt idx="40558">
                  <c:v>-0.124635</c:v>
                </c:pt>
                <c:pt idx="40559">
                  <c:v>-0.122185</c:v>
                </c:pt>
                <c:pt idx="40560">
                  <c:v>-0.119685</c:v>
                </c:pt>
                <c:pt idx="40561">
                  <c:v>-0.117136</c:v>
                </c:pt>
                <c:pt idx="40562">
                  <c:v>-0.114542</c:v>
                </c:pt>
                <c:pt idx="40563">
                  <c:v>-0.111904</c:v>
                </c:pt>
                <c:pt idx="40564">
                  <c:v>-0.109225</c:v>
                </c:pt>
                <c:pt idx="40565">
                  <c:v>-0.106505</c:v>
                </c:pt>
                <c:pt idx="40566">
                  <c:v>-0.10374899999999999</c:v>
                </c:pt>
                <c:pt idx="40567">
                  <c:v>-0.10095700000000001</c:v>
                </c:pt>
                <c:pt idx="40568">
                  <c:v>-9.8133100000000001E-2</c:v>
                </c:pt>
                <c:pt idx="40569">
                  <c:v>-9.5278199999999993E-2</c:v>
                </c:pt>
                <c:pt idx="40570">
                  <c:v>-9.2394900000000002E-2</c:v>
                </c:pt>
                <c:pt idx="40571">
                  <c:v>-8.9485800000000004E-2</c:v>
                </c:pt>
                <c:pt idx="40572">
                  <c:v>-8.6553099999999994E-2</c:v>
                </c:pt>
                <c:pt idx="40573">
                  <c:v>-8.3599000000000007E-2</c:v>
                </c:pt>
                <c:pt idx="40574">
                  <c:v>-8.0624500000000002E-2</c:v>
                </c:pt>
                <c:pt idx="40575">
                  <c:v>-7.7630900000000003E-2</c:v>
                </c:pt>
                <c:pt idx="40576">
                  <c:v>-7.4620099999999995E-2</c:v>
                </c:pt>
                <c:pt idx="40577">
                  <c:v>-7.1593500000000004E-2</c:v>
                </c:pt>
                <c:pt idx="40578">
                  <c:v>-6.8553299999999998E-2</c:v>
                </c:pt>
                <c:pt idx="40579">
                  <c:v>-6.5502199999999997E-2</c:v>
                </c:pt>
                <c:pt idx="40580">
                  <c:v>-6.2443100000000001E-2</c:v>
                </c:pt>
                <c:pt idx="40581">
                  <c:v>-5.9378E-2</c:v>
                </c:pt>
                <c:pt idx="40582">
                  <c:v>-5.6307999999999997E-2</c:v>
                </c:pt>
                <c:pt idx="40583">
                  <c:v>-5.3234499999999997E-2</c:v>
                </c:pt>
                <c:pt idx="40584">
                  <c:v>-5.0159599999999999E-2</c:v>
                </c:pt>
                <c:pt idx="40585">
                  <c:v>-4.7085799999999997E-2</c:v>
                </c:pt>
                <c:pt idx="40586">
                  <c:v>-4.4016E-2</c:v>
                </c:pt>
                <c:pt idx="40587">
                  <c:v>-4.0952599999999999E-2</c:v>
                </c:pt>
                <c:pt idx="40588">
                  <c:v>-3.7898099999999997E-2</c:v>
                </c:pt>
                <c:pt idx="40589">
                  <c:v>-3.4854799999999998E-2</c:v>
                </c:pt>
                <c:pt idx="40590">
                  <c:v>-3.1824699999999997E-2</c:v>
                </c:pt>
                <c:pt idx="40591">
                  <c:v>-2.8809600000000001E-2</c:v>
                </c:pt>
                <c:pt idx="40592">
                  <c:v>-2.5811299999999999E-2</c:v>
                </c:pt>
                <c:pt idx="40593">
                  <c:v>-2.2831600000000001E-2</c:v>
                </c:pt>
                <c:pt idx="40594">
                  <c:v>-1.9871699999999999E-2</c:v>
                </c:pt>
                <c:pt idx="40595">
                  <c:v>-1.6931499999999999E-2</c:v>
                </c:pt>
                <c:pt idx="40596">
                  <c:v>-1.4011900000000001E-2</c:v>
                </c:pt>
                <c:pt idx="40597">
                  <c:v>-1.1115099999999999E-2</c:v>
                </c:pt>
                <c:pt idx="40598" formatCode="0.00E+00">
                  <c:v>-8.2432100000000008E-3</c:v>
                </c:pt>
                <c:pt idx="40599" formatCode="0.00E+00">
                  <c:v>-5.3972899999999999E-3</c:v>
                </c:pt>
                <c:pt idx="40600" formatCode="0.00E+00">
                  <c:v>-2.5780500000000001E-3</c:v>
                </c:pt>
                <c:pt idx="40601" formatCode="0.00E+00">
                  <c:v>2.1348100000000001E-4</c:v>
                </c:pt>
                <c:pt idx="40602" formatCode="0.00E+00">
                  <c:v>2.9758499999999999E-3</c:v>
                </c:pt>
                <c:pt idx="40603" formatCode="0.00E+00">
                  <c:v>5.7075399999999997E-3</c:v>
                </c:pt>
                <c:pt idx="40604" formatCode="0.00E+00">
                  <c:v>8.4073099999999994E-3</c:v>
                </c:pt>
                <c:pt idx="40605">
                  <c:v>1.1074000000000001E-2</c:v>
                </c:pt>
                <c:pt idx="40606">
                  <c:v>1.3706400000000001E-2</c:v>
                </c:pt>
                <c:pt idx="40607">
                  <c:v>1.6303000000000002E-2</c:v>
                </c:pt>
                <c:pt idx="40608">
                  <c:v>1.88627E-2</c:v>
                </c:pt>
                <c:pt idx="40609">
                  <c:v>2.13846E-2</c:v>
                </c:pt>
                <c:pt idx="40610">
                  <c:v>2.3867800000000002E-2</c:v>
                </c:pt>
                <c:pt idx="40611">
                  <c:v>2.6312100000000001E-2</c:v>
                </c:pt>
                <c:pt idx="40612">
                  <c:v>2.8717699999999999E-2</c:v>
                </c:pt>
                <c:pt idx="40613">
                  <c:v>3.10847E-2</c:v>
                </c:pt>
                <c:pt idx="40614">
                  <c:v>3.3412900000000002E-2</c:v>
                </c:pt>
                <c:pt idx="40615">
                  <c:v>3.5701499999999997E-2</c:v>
                </c:pt>
                <c:pt idx="40616">
                  <c:v>3.7949900000000002E-2</c:v>
                </c:pt>
                <c:pt idx="40617">
                  <c:v>4.0157499999999999E-2</c:v>
                </c:pt>
                <c:pt idx="40618">
                  <c:v>4.2323300000000001E-2</c:v>
                </c:pt>
                <c:pt idx="40619">
                  <c:v>4.44465E-2</c:v>
                </c:pt>
                <c:pt idx="40620">
                  <c:v>4.65263E-2</c:v>
                </c:pt>
                <c:pt idx="40621">
                  <c:v>4.8562300000000003E-2</c:v>
                </c:pt>
                <c:pt idx="40622">
                  <c:v>5.0554099999999998E-2</c:v>
                </c:pt>
                <c:pt idx="40623">
                  <c:v>5.2501300000000001E-2</c:v>
                </c:pt>
                <c:pt idx="40624">
                  <c:v>5.4403699999999999E-2</c:v>
                </c:pt>
                <c:pt idx="40625">
                  <c:v>5.6261100000000001E-2</c:v>
                </c:pt>
                <c:pt idx="40626">
                  <c:v>5.80735E-2</c:v>
                </c:pt>
                <c:pt idx="40627">
                  <c:v>5.98408E-2</c:v>
                </c:pt>
                <c:pt idx="40628">
                  <c:v>6.1563399999999997E-2</c:v>
                </c:pt>
                <c:pt idx="40629">
                  <c:v>6.3241900000000004E-2</c:v>
                </c:pt>
                <c:pt idx="40630">
                  <c:v>6.4876600000000006E-2</c:v>
                </c:pt>
                <c:pt idx="40631">
                  <c:v>6.6467399999999996E-2</c:v>
                </c:pt>
                <c:pt idx="40632">
                  <c:v>6.8013400000000002E-2</c:v>
                </c:pt>
                <c:pt idx="40633">
                  <c:v>6.9513599999999995E-2</c:v>
                </c:pt>
                <c:pt idx="40634">
                  <c:v>7.0968199999999995E-2</c:v>
                </c:pt>
                <c:pt idx="40635">
                  <c:v>7.2377999999999998E-2</c:v>
                </c:pt>
                <c:pt idx="40636">
                  <c:v>7.3743500000000003E-2</c:v>
                </c:pt>
                <c:pt idx="40637">
                  <c:v>7.5065099999999996E-2</c:v>
                </c:pt>
                <c:pt idx="40638">
                  <c:v>7.6343300000000003E-2</c:v>
                </c:pt>
                <c:pt idx="40639">
                  <c:v>7.7578800000000003E-2</c:v>
                </c:pt>
                <c:pt idx="40640">
                  <c:v>7.8772300000000003E-2</c:v>
                </c:pt>
                <c:pt idx="40641">
                  <c:v>7.9923999999999995E-2</c:v>
                </c:pt>
                <c:pt idx="40642">
                  <c:v>8.1034300000000004E-2</c:v>
                </c:pt>
                <c:pt idx="40643">
                  <c:v>8.2103999999999996E-2</c:v>
                </c:pt>
                <c:pt idx="40644">
                  <c:v>8.3133399999999996E-2</c:v>
                </c:pt>
                <c:pt idx="40645">
                  <c:v>8.4122600000000006E-2</c:v>
                </c:pt>
                <c:pt idx="40646">
                  <c:v>8.50717E-2</c:v>
                </c:pt>
                <c:pt idx="40647">
                  <c:v>8.5982000000000003E-2</c:v>
                </c:pt>
                <c:pt idx="40648">
                  <c:v>8.6854500000000001E-2</c:v>
                </c:pt>
                <c:pt idx="40649">
                  <c:v>8.7689900000000001E-2</c:v>
                </c:pt>
                <c:pt idx="40650">
                  <c:v>8.8488700000000003E-2</c:v>
                </c:pt>
                <c:pt idx="40651">
                  <c:v>8.92516E-2</c:v>
                </c:pt>
                <c:pt idx="40652">
                  <c:v>8.9979299999999998E-2</c:v>
                </c:pt>
                <c:pt idx="40653">
                  <c:v>9.0672100000000005E-2</c:v>
                </c:pt>
                <c:pt idx="40654">
                  <c:v>9.1330099999999997E-2</c:v>
                </c:pt>
                <c:pt idx="40655">
                  <c:v>9.1953699999999999E-2</c:v>
                </c:pt>
                <c:pt idx="40656">
                  <c:v>9.2543500000000001E-2</c:v>
                </c:pt>
                <c:pt idx="40657">
                  <c:v>9.3099799999999996E-2</c:v>
                </c:pt>
                <c:pt idx="40658">
                  <c:v>9.3623200000000004E-2</c:v>
                </c:pt>
                <c:pt idx="40659">
                  <c:v>9.4113799999999997E-2</c:v>
                </c:pt>
                <c:pt idx="40660">
                  <c:v>9.4572000000000003E-2</c:v>
                </c:pt>
                <c:pt idx="40661">
                  <c:v>9.4998100000000002E-2</c:v>
                </c:pt>
                <c:pt idx="40662">
                  <c:v>9.5393099999999995E-2</c:v>
                </c:pt>
                <c:pt idx="40663">
                  <c:v>9.5757700000000001E-2</c:v>
                </c:pt>
                <c:pt idx="40664">
                  <c:v>9.6092499999999997E-2</c:v>
                </c:pt>
                <c:pt idx="40665">
                  <c:v>9.6397800000000006E-2</c:v>
                </c:pt>
                <c:pt idx="40666">
                  <c:v>9.6674300000000005E-2</c:v>
                </c:pt>
                <c:pt idx="40667">
                  <c:v>9.6921999999999994E-2</c:v>
                </c:pt>
                <c:pt idx="40668">
                  <c:v>9.7141400000000003E-2</c:v>
                </c:pt>
                <c:pt idx="40669">
                  <c:v>9.7333000000000003E-2</c:v>
                </c:pt>
                <c:pt idx="40670">
                  <c:v>9.7497799999999996E-2</c:v>
                </c:pt>
                <c:pt idx="40671">
                  <c:v>9.7636600000000004E-2</c:v>
                </c:pt>
                <c:pt idx="40672">
                  <c:v>9.7749799999999998E-2</c:v>
                </c:pt>
                <c:pt idx="40673">
                  <c:v>9.7837099999999996E-2</c:v>
                </c:pt>
                <c:pt idx="40674">
                  <c:v>9.7898100000000002E-2</c:v>
                </c:pt>
                <c:pt idx="40675">
                  <c:v>9.7932500000000006E-2</c:v>
                </c:pt>
                <c:pt idx="40676">
                  <c:v>9.7940700000000006E-2</c:v>
                </c:pt>
                <c:pt idx="40677">
                  <c:v>9.7922200000000001E-2</c:v>
                </c:pt>
                <c:pt idx="40678">
                  <c:v>9.78768E-2</c:v>
                </c:pt>
                <c:pt idx="40679">
                  <c:v>9.7804600000000005E-2</c:v>
                </c:pt>
                <c:pt idx="40680">
                  <c:v>9.7706399999999999E-2</c:v>
                </c:pt>
                <c:pt idx="40681">
                  <c:v>9.7582799999999997E-2</c:v>
                </c:pt>
                <c:pt idx="40682">
                  <c:v>9.7434000000000007E-2</c:v>
                </c:pt>
                <c:pt idx="40683">
                  <c:v>9.7259899999999996E-2</c:v>
                </c:pt>
                <c:pt idx="40684">
                  <c:v>9.70607E-2</c:v>
                </c:pt>
                <c:pt idx="40685">
                  <c:v>9.6837099999999995E-2</c:v>
                </c:pt>
                <c:pt idx="40686">
                  <c:v>9.65892E-2</c:v>
                </c:pt>
                <c:pt idx="40687">
                  <c:v>9.6317E-2</c:v>
                </c:pt>
                <c:pt idx="40688">
                  <c:v>9.6020300000000003E-2</c:v>
                </c:pt>
                <c:pt idx="40689">
                  <c:v>9.5699000000000006E-2</c:v>
                </c:pt>
                <c:pt idx="40690">
                  <c:v>9.5353199999999999E-2</c:v>
                </c:pt>
                <c:pt idx="40691">
                  <c:v>9.4982700000000003E-2</c:v>
                </c:pt>
                <c:pt idx="40692">
                  <c:v>9.4587000000000004E-2</c:v>
                </c:pt>
                <c:pt idx="40693">
                  <c:v>9.4165899999999997E-2</c:v>
                </c:pt>
                <c:pt idx="40694">
                  <c:v>9.3718999999999997E-2</c:v>
                </c:pt>
                <c:pt idx="40695">
                  <c:v>9.3246099999999998E-2</c:v>
                </c:pt>
                <c:pt idx="40696">
                  <c:v>9.2746400000000007E-2</c:v>
                </c:pt>
                <c:pt idx="40697">
                  <c:v>9.2219400000000007E-2</c:v>
                </c:pt>
                <c:pt idx="40698">
                  <c:v>9.1664999999999996E-2</c:v>
                </c:pt>
                <c:pt idx="40699">
                  <c:v>9.1083399999999995E-2</c:v>
                </c:pt>
                <c:pt idx="40700">
                  <c:v>9.0475200000000006E-2</c:v>
                </c:pt>
                <c:pt idx="40701">
                  <c:v>8.9840600000000007E-2</c:v>
                </c:pt>
                <c:pt idx="40702">
                  <c:v>8.9179700000000001E-2</c:v>
                </c:pt>
                <c:pt idx="40703">
                  <c:v>8.8492000000000001E-2</c:v>
                </c:pt>
                <c:pt idx="40704">
                  <c:v>8.7777099999999997E-2</c:v>
                </c:pt>
                <c:pt idx="40705">
                  <c:v>8.7034700000000007E-2</c:v>
                </c:pt>
                <c:pt idx="40706">
                  <c:v>8.6264199999999999E-2</c:v>
                </c:pt>
                <c:pt idx="40707">
                  <c:v>8.5465100000000002E-2</c:v>
                </c:pt>
                <c:pt idx="40708">
                  <c:v>8.4637299999999999E-2</c:v>
                </c:pt>
                <c:pt idx="40709">
                  <c:v>8.3780400000000005E-2</c:v>
                </c:pt>
                <c:pt idx="40710">
                  <c:v>8.2893900000000006E-2</c:v>
                </c:pt>
                <c:pt idx="40711">
                  <c:v>8.1977800000000003E-2</c:v>
                </c:pt>
                <c:pt idx="40712">
                  <c:v>8.1031699999999998E-2</c:v>
                </c:pt>
                <c:pt idx="40713">
                  <c:v>8.0055600000000005E-2</c:v>
                </c:pt>
                <c:pt idx="40714">
                  <c:v>7.9049900000000006E-2</c:v>
                </c:pt>
                <c:pt idx="40715">
                  <c:v>7.8015100000000004E-2</c:v>
                </c:pt>
                <c:pt idx="40716">
                  <c:v>7.6951400000000003E-2</c:v>
                </c:pt>
                <c:pt idx="40717">
                  <c:v>7.5858999999999996E-2</c:v>
                </c:pt>
                <c:pt idx="40718">
                  <c:v>7.4737999999999999E-2</c:v>
                </c:pt>
                <c:pt idx="40719">
                  <c:v>7.3588200000000006E-2</c:v>
                </c:pt>
                <c:pt idx="40720">
                  <c:v>7.2408100000000003E-2</c:v>
                </c:pt>
                <c:pt idx="40721">
                  <c:v>7.1196599999999999E-2</c:v>
                </c:pt>
                <c:pt idx="40722">
                  <c:v>6.9954000000000002E-2</c:v>
                </c:pt>
                <c:pt idx="40723">
                  <c:v>6.8681199999999998E-2</c:v>
                </c:pt>
                <c:pt idx="40724">
                  <c:v>6.73787E-2</c:v>
                </c:pt>
                <c:pt idx="40725">
                  <c:v>6.6047400000000006E-2</c:v>
                </c:pt>
                <c:pt idx="40726">
                  <c:v>6.4687599999999998E-2</c:v>
                </c:pt>
                <c:pt idx="40727">
                  <c:v>6.3299800000000003E-2</c:v>
                </c:pt>
                <c:pt idx="40728">
                  <c:v>6.1884500000000002E-2</c:v>
                </c:pt>
                <c:pt idx="40729">
                  <c:v>6.0442299999999997E-2</c:v>
                </c:pt>
                <c:pt idx="40730">
                  <c:v>5.8974600000000002E-2</c:v>
                </c:pt>
                <c:pt idx="40731">
                  <c:v>5.7482199999999997E-2</c:v>
                </c:pt>
                <c:pt idx="40732">
                  <c:v>5.5965399999999998E-2</c:v>
                </c:pt>
                <c:pt idx="40733">
                  <c:v>5.4424E-2</c:v>
                </c:pt>
                <c:pt idx="40734">
                  <c:v>5.2858500000000003E-2</c:v>
                </c:pt>
                <c:pt idx="40735">
                  <c:v>5.12699E-2</c:v>
                </c:pt>
                <c:pt idx="40736">
                  <c:v>4.9659399999999999E-2</c:v>
                </c:pt>
                <c:pt idx="40737">
                  <c:v>4.8028000000000001E-2</c:v>
                </c:pt>
                <c:pt idx="40738">
                  <c:v>4.6376800000000003E-2</c:v>
                </c:pt>
                <c:pt idx="40739">
                  <c:v>4.4707400000000001E-2</c:v>
                </c:pt>
                <c:pt idx="40740">
                  <c:v>4.3021200000000002E-2</c:v>
                </c:pt>
                <c:pt idx="40741">
                  <c:v>4.13192E-2</c:v>
                </c:pt>
                <c:pt idx="40742">
                  <c:v>3.9602600000000002E-2</c:v>
                </c:pt>
                <c:pt idx="40743">
                  <c:v>3.7872400000000001E-2</c:v>
                </c:pt>
                <c:pt idx="40744">
                  <c:v>3.6129700000000001E-2</c:v>
                </c:pt>
                <c:pt idx="40745">
                  <c:v>3.4375500000000003E-2</c:v>
                </c:pt>
                <c:pt idx="40746">
                  <c:v>3.2610699999999999E-2</c:v>
                </c:pt>
                <c:pt idx="40747">
                  <c:v>3.0836499999999999E-2</c:v>
                </c:pt>
                <c:pt idx="40748">
                  <c:v>2.9054400000000001E-2</c:v>
                </c:pt>
                <c:pt idx="40749">
                  <c:v>2.72664E-2</c:v>
                </c:pt>
                <c:pt idx="40750">
                  <c:v>2.54746E-2</c:v>
                </c:pt>
                <c:pt idx="40751">
                  <c:v>2.3681299999999999E-2</c:v>
                </c:pt>
                <c:pt idx="40752">
                  <c:v>2.18882E-2</c:v>
                </c:pt>
                <c:pt idx="40753">
                  <c:v>2.0097400000000001E-2</c:v>
                </c:pt>
                <c:pt idx="40754">
                  <c:v>1.8310699999999999E-2</c:v>
                </c:pt>
                <c:pt idx="40755">
                  <c:v>1.6529800000000001E-2</c:v>
                </c:pt>
                <c:pt idx="40756">
                  <c:v>1.47568E-2</c:v>
                </c:pt>
                <c:pt idx="40757">
                  <c:v>1.2993899999999999E-2</c:v>
                </c:pt>
                <c:pt idx="40758">
                  <c:v>1.12438E-2</c:v>
                </c:pt>
                <c:pt idx="40759" formatCode="0.00E+00">
                  <c:v>9.5088199999999994E-3</c:v>
                </c:pt>
                <c:pt idx="40760" formatCode="0.00E+00">
                  <c:v>7.7907100000000002E-3</c:v>
                </c:pt>
                <c:pt idx="40761" formatCode="0.00E+00">
                  <c:v>6.0903900000000002E-3</c:v>
                </c:pt>
                <c:pt idx="40762" formatCode="0.00E+00">
                  <c:v>4.4088799999999996E-3</c:v>
                </c:pt>
                <c:pt idx="40763" formatCode="0.00E+00">
                  <c:v>2.7480299999999998E-3</c:v>
                </c:pt>
                <c:pt idx="40764" formatCode="0.00E+00">
                  <c:v>1.1100000000000001E-3</c:v>
                </c:pt>
                <c:pt idx="40765" formatCode="0.00E+00">
                  <c:v>-5.0352399999999999E-4</c:v>
                </c:pt>
                <c:pt idx="40766" formatCode="0.00E+00">
                  <c:v>-2.0906200000000001E-3</c:v>
                </c:pt>
                <c:pt idx="40767" formatCode="0.00E+00">
                  <c:v>-3.6484099999999999E-3</c:v>
                </c:pt>
                <c:pt idx="40768" formatCode="0.00E+00">
                  <c:v>-5.1737099999999998E-3</c:v>
                </c:pt>
                <c:pt idx="40769" formatCode="0.00E+00">
                  <c:v>-6.6639400000000001E-3</c:v>
                </c:pt>
                <c:pt idx="40770" formatCode="0.00E+00">
                  <c:v>-8.1170800000000005E-3</c:v>
                </c:pt>
                <c:pt idx="40771" formatCode="0.00E+00">
                  <c:v>-9.5309100000000001E-3</c:v>
                </c:pt>
                <c:pt idx="40772">
                  <c:v>-1.09026E-2</c:v>
                </c:pt>
                <c:pt idx="40773">
                  <c:v>-1.22291E-2</c:v>
                </c:pt>
                <c:pt idx="40774">
                  <c:v>-1.35078E-2</c:v>
                </c:pt>
                <c:pt idx="40775">
                  <c:v>-1.47365E-2</c:v>
                </c:pt>
                <c:pt idx="40776">
                  <c:v>-1.5913E-2</c:v>
                </c:pt>
                <c:pt idx="40777">
                  <c:v>-1.7035000000000002E-2</c:v>
                </c:pt>
                <c:pt idx="40778">
                  <c:v>-1.8100000000000002E-2</c:v>
                </c:pt>
                <c:pt idx="40779">
                  <c:v>-1.9106600000000001E-2</c:v>
                </c:pt>
                <c:pt idx="40780">
                  <c:v>-2.0053499999999998E-2</c:v>
                </c:pt>
                <c:pt idx="40781">
                  <c:v>-2.0938700000000001E-2</c:v>
                </c:pt>
                <c:pt idx="40782">
                  <c:v>-2.1760399999999999E-2</c:v>
                </c:pt>
                <c:pt idx="40783">
                  <c:v>-2.25168E-2</c:v>
                </c:pt>
                <c:pt idx="40784">
                  <c:v>-2.3206299999999999E-2</c:v>
                </c:pt>
                <c:pt idx="40785">
                  <c:v>-2.3827299999999999E-2</c:v>
                </c:pt>
                <c:pt idx="40786">
                  <c:v>-2.4377599999999999E-2</c:v>
                </c:pt>
                <c:pt idx="40787">
                  <c:v>-2.48547E-2</c:v>
                </c:pt>
                <c:pt idx="40788">
                  <c:v>-2.5255900000000001E-2</c:v>
                </c:pt>
                <c:pt idx="40789">
                  <c:v>-2.5579299999999999E-2</c:v>
                </c:pt>
                <c:pt idx="40790">
                  <c:v>-2.58233E-2</c:v>
                </c:pt>
                <c:pt idx="40791">
                  <c:v>-2.5986599999999999E-2</c:v>
                </c:pt>
                <c:pt idx="40792">
                  <c:v>-2.6067400000000001E-2</c:v>
                </c:pt>
                <c:pt idx="40793">
                  <c:v>-2.60646E-2</c:v>
                </c:pt>
                <c:pt idx="40794">
                  <c:v>-2.5977299999999998E-2</c:v>
                </c:pt>
                <c:pt idx="40795">
                  <c:v>-2.5804299999999999E-2</c:v>
                </c:pt>
                <c:pt idx="40796">
                  <c:v>-2.55447E-2</c:v>
                </c:pt>
                <c:pt idx="40797">
                  <c:v>-2.5197799999999999E-2</c:v>
                </c:pt>
                <c:pt idx="40798">
                  <c:v>-2.4762599999999999E-2</c:v>
                </c:pt>
                <c:pt idx="40799">
                  <c:v>-2.4238200000000001E-2</c:v>
                </c:pt>
                <c:pt idx="40800">
                  <c:v>-2.3624300000000001E-2</c:v>
                </c:pt>
                <c:pt idx="40801">
                  <c:v>-2.29199E-2</c:v>
                </c:pt>
                <c:pt idx="40802">
                  <c:v>-2.21237E-2</c:v>
                </c:pt>
                <c:pt idx="40803">
                  <c:v>-2.12345E-2</c:v>
                </c:pt>
                <c:pt idx="40804">
                  <c:v>-2.02519E-2</c:v>
                </c:pt>
                <c:pt idx="40805">
                  <c:v>-1.9175000000000001E-2</c:v>
                </c:pt>
                <c:pt idx="40806">
                  <c:v>-1.8003499999999999E-2</c:v>
                </c:pt>
                <c:pt idx="40807">
                  <c:v>-1.6738099999999999E-2</c:v>
                </c:pt>
                <c:pt idx="40808">
                  <c:v>-1.5380700000000001E-2</c:v>
                </c:pt>
                <c:pt idx="40809">
                  <c:v>-1.3932399999999999E-2</c:v>
                </c:pt>
                <c:pt idx="40810">
                  <c:v>-1.23929E-2</c:v>
                </c:pt>
                <c:pt idx="40811">
                  <c:v>-1.0762000000000001E-2</c:v>
                </c:pt>
                <c:pt idx="40812" formatCode="0.00E+00">
                  <c:v>-9.0395200000000005E-3</c:v>
                </c:pt>
                <c:pt idx="40813" formatCode="0.00E+00">
                  <c:v>-7.2261000000000001E-3</c:v>
                </c:pt>
                <c:pt idx="40814" formatCode="0.00E+00">
                  <c:v>-5.32294E-3</c:v>
                </c:pt>
                <c:pt idx="40815" formatCode="0.00E+00">
                  <c:v>-3.3312900000000002E-3</c:v>
                </c:pt>
                <c:pt idx="40816" formatCode="0.00E+00">
                  <c:v>-1.25202E-3</c:v>
                </c:pt>
                <c:pt idx="40817" formatCode="0.00E+00">
                  <c:v>9.1458200000000005E-4</c:v>
                </c:pt>
                <c:pt idx="40818" formatCode="0.00E+00">
                  <c:v>3.1682799999999999E-3</c:v>
                </c:pt>
                <c:pt idx="40819" formatCode="0.00E+00">
                  <c:v>5.5080399999999996E-3</c:v>
                </c:pt>
                <c:pt idx="40820" formatCode="0.00E+00">
                  <c:v>7.9319600000000001E-3</c:v>
                </c:pt>
                <c:pt idx="40821">
                  <c:v>1.0437800000000001E-2</c:v>
                </c:pt>
                <c:pt idx="40822">
                  <c:v>1.30236E-2</c:v>
                </c:pt>
                <c:pt idx="40823">
                  <c:v>1.5687300000000001E-2</c:v>
                </c:pt>
                <c:pt idx="40824">
                  <c:v>1.8426700000000001E-2</c:v>
                </c:pt>
                <c:pt idx="40825">
                  <c:v>2.1239600000000001E-2</c:v>
                </c:pt>
                <c:pt idx="40826">
                  <c:v>2.4124199999999998E-2</c:v>
                </c:pt>
                <c:pt idx="40827">
                  <c:v>2.7078999999999999E-2</c:v>
                </c:pt>
                <c:pt idx="40828">
                  <c:v>3.0102500000000001E-2</c:v>
                </c:pt>
                <c:pt idx="40829">
                  <c:v>3.3192800000000001E-2</c:v>
                </c:pt>
                <c:pt idx="40830">
                  <c:v>3.6347600000000001E-2</c:v>
                </c:pt>
                <c:pt idx="40831">
                  <c:v>3.9564000000000002E-2</c:v>
                </c:pt>
                <c:pt idx="40832">
                  <c:v>4.28387E-2</c:v>
                </c:pt>
                <c:pt idx="40833">
                  <c:v>4.6168399999999998E-2</c:v>
                </c:pt>
                <c:pt idx="40834">
                  <c:v>4.9549799999999998E-2</c:v>
                </c:pt>
                <c:pt idx="40835">
                  <c:v>5.2979699999999998E-2</c:v>
                </c:pt>
                <c:pt idx="40836">
                  <c:v>5.6455199999999997E-2</c:v>
                </c:pt>
                <c:pt idx="40837">
                  <c:v>5.99733E-2</c:v>
                </c:pt>
                <c:pt idx="40838">
                  <c:v>6.3530600000000007E-2</c:v>
                </c:pt>
                <c:pt idx="40839">
                  <c:v>6.7124000000000003E-2</c:v>
                </c:pt>
                <c:pt idx="40840">
                  <c:v>7.0750499999999994E-2</c:v>
                </c:pt>
                <c:pt idx="40841">
                  <c:v>7.4406799999999995E-2</c:v>
                </c:pt>
                <c:pt idx="40842">
                  <c:v>7.8089400000000003E-2</c:v>
                </c:pt>
                <c:pt idx="40843">
                  <c:v>8.1794800000000001E-2</c:v>
                </c:pt>
                <c:pt idx="40844">
                  <c:v>8.5519499999999998E-2</c:v>
                </c:pt>
                <c:pt idx="40845">
                  <c:v>8.9260099999999995E-2</c:v>
                </c:pt>
                <c:pt idx="40846">
                  <c:v>9.3012999999999998E-2</c:v>
                </c:pt>
                <c:pt idx="40847">
                  <c:v>9.6774600000000002E-2</c:v>
                </c:pt>
                <c:pt idx="40848">
                  <c:v>0.10054</c:v>
                </c:pt>
                <c:pt idx="40849">
                  <c:v>0.104306</c:v>
                </c:pt>
                <c:pt idx="40850">
                  <c:v>0.108066</c:v>
                </c:pt>
                <c:pt idx="40851">
                  <c:v>0.111818</c:v>
                </c:pt>
                <c:pt idx="40852">
                  <c:v>0.11555700000000001</c:v>
                </c:pt>
                <c:pt idx="40853">
                  <c:v>0.11928</c:v>
                </c:pt>
                <c:pt idx="40854">
                  <c:v>0.122983</c:v>
                </c:pt>
                <c:pt idx="40855">
                  <c:v>0.126661</c:v>
                </c:pt>
                <c:pt idx="40856">
                  <c:v>0.13031300000000001</c:v>
                </c:pt>
                <c:pt idx="40857">
                  <c:v>0.133933</c:v>
                </c:pt>
                <c:pt idx="40858">
                  <c:v>0.137518</c:v>
                </c:pt>
                <c:pt idx="40859">
                  <c:v>0.14106399999999999</c:v>
                </c:pt>
                <c:pt idx="40860">
                  <c:v>0.144568</c:v>
                </c:pt>
                <c:pt idx="40861">
                  <c:v>0.14802699999999999</c:v>
                </c:pt>
                <c:pt idx="40862">
                  <c:v>0.15143699999999999</c:v>
                </c:pt>
                <c:pt idx="40863">
                  <c:v>0.15479399999999999</c:v>
                </c:pt>
                <c:pt idx="40864">
                  <c:v>0.15809599999999999</c:v>
                </c:pt>
                <c:pt idx="40865">
                  <c:v>0.16133800000000001</c:v>
                </c:pt>
                <c:pt idx="40866">
                  <c:v>0.16451499999999999</c:v>
                </c:pt>
                <c:pt idx="40867">
                  <c:v>0.167625</c:v>
                </c:pt>
                <c:pt idx="40868">
                  <c:v>0.17066100000000001</c:v>
                </c:pt>
                <c:pt idx="40869">
                  <c:v>0.173621</c:v>
                </c:pt>
                <c:pt idx="40870">
                  <c:v>0.17650099999999999</c:v>
                </c:pt>
                <c:pt idx="40871">
                  <c:v>0.17929999999999999</c:v>
                </c:pt>
                <c:pt idx="40872">
                  <c:v>0.18201300000000001</c:v>
                </c:pt>
                <c:pt idx="40873">
                  <c:v>0.184639</c:v>
                </c:pt>
                <c:pt idx="40874">
                  <c:v>0.18717200000000001</c:v>
                </c:pt>
                <c:pt idx="40875">
                  <c:v>0.189612</c:v>
                </c:pt>
                <c:pt idx="40876">
                  <c:v>0.19195499999999999</c:v>
                </c:pt>
                <c:pt idx="40877">
                  <c:v>0.19419900000000001</c:v>
                </c:pt>
                <c:pt idx="40878">
                  <c:v>0.19633999999999999</c:v>
                </c:pt>
                <c:pt idx="40879">
                  <c:v>0.198378</c:v>
                </c:pt>
                <c:pt idx="40880">
                  <c:v>0.20030899999999999</c:v>
                </c:pt>
                <c:pt idx="40881">
                  <c:v>0.20213300000000001</c:v>
                </c:pt>
                <c:pt idx="40882">
                  <c:v>0.203848</c:v>
                </c:pt>
                <c:pt idx="40883">
                  <c:v>0.20544999999999999</c:v>
                </c:pt>
                <c:pt idx="40884">
                  <c:v>0.20694000000000001</c:v>
                </c:pt>
                <c:pt idx="40885">
                  <c:v>0.208314</c:v>
                </c:pt>
                <c:pt idx="40886">
                  <c:v>0.20957100000000001</c:v>
                </c:pt>
                <c:pt idx="40887">
                  <c:v>0.21071100000000001</c:v>
                </c:pt>
                <c:pt idx="40888">
                  <c:v>0.211731</c:v>
                </c:pt>
                <c:pt idx="40889">
                  <c:v>0.21263099999999999</c:v>
                </c:pt>
                <c:pt idx="40890">
                  <c:v>0.21340899999999999</c:v>
                </c:pt>
                <c:pt idx="40891">
                  <c:v>0.21406600000000001</c:v>
                </c:pt>
                <c:pt idx="40892">
                  <c:v>0.21460000000000001</c:v>
                </c:pt>
                <c:pt idx="40893">
                  <c:v>0.21501100000000001</c:v>
                </c:pt>
                <c:pt idx="40894">
                  <c:v>0.21529899999999999</c:v>
                </c:pt>
                <c:pt idx="40895">
                  <c:v>0.21546399999999999</c:v>
                </c:pt>
                <c:pt idx="40896">
                  <c:v>0.215505</c:v>
                </c:pt>
                <c:pt idx="40897">
                  <c:v>0.215422</c:v>
                </c:pt>
                <c:pt idx="40898">
                  <c:v>0.21521499999999999</c:v>
                </c:pt>
                <c:pt idx="40899">
                  <c:v>0.21488499999999999</c:v>
                </c:pt>
                <c:pt idx="40900">
                  <c:v>0.21443400000000001</c:v>
                </c:pt>
                <c:pt idx="40901">
                  <c:v>0.21385999999999999</c:v>
                </c:pt>
                <c:pt idx="40902">
                  <c:v>0.21316499999999999</c:v>
                </c:pt>
                <c:pt idx="40903">
                  <c:v>0.21234800000000001</c:v>
                </c:pt>
                <c:pt idx="40904">
                  <c:v>0.21141199999999999</c:v>
                </c:pt>
                <c:pt idx="40905">
                  <c:v>0.21035899999999999</c:v>
                </c:pt>
                <c:pt idx="40906">
                  <c:v>0.20919199999999999</c:v>
                </c:pt>
                <c:pt idx="40907">
                  <c:v>0.20791100000000001</c:v>
                </c:pt>
                <c:pt idx="40908">
                  <c:v>0.20651800000000001</c:v>
                </c:pt>
                <c:pt idx="40909">
                  <c:v>0.205016</c:v>
                </c:pt>
                <c:pt idx="40910">
                  <c:v>0.203406</c:v>
                </c:pt>
                <c:pt idx="40911">
                  <c:v>0.20168900000000001</c:v>
                </c:pt>
                <c:pt idx="40912">
                  <c:v>0.19986699999999999</c:v>
                </c:pt>
                <c:pt idx="40913">
                  <c:v>0.19794300000000001</c:v>
                </c:pt>
                <c:pt idx="40914">
                  <c:v>0.19591900000000001</c:v>
                </c:pt>
                <c:pt idx="40915">
                  <c:v>0.193799</c:v>
                </c:pt>
                <c:pt idx="40916">
                  <c:v>0.19158700000000001</c:v>
                </c:pt>
                <c:pt idx="40917">
                  <c:v>0.18928500000000001</c:v>
                </c:pt>
                <c:pt idx="40918">
                  <c:v>0.18689700000000001</c:v>
                </c:pt>
                <c:pt idx="40919">
                  <c:v>0.18442700000000001</c:v>
                </c:pt>
                <c:pt idx="40920">
                  <c:v>0.18187700000000001</c:v>
                </c:pt>
                <c:pt idx="40921">
                  <c:v>0.17925099999999999</c:v>
                </c:pt>
                <c:pt idx="40922">
                  <c:v>0.17655199999999999</c:v>
                </c:pt>
                <c:pt idx="40923">
                  <c:v>0.17378399999999999</c:v>
                </c:pt>
                <c:pt idx="40924">
                  <c:v>0.17094999999999999</c:v>
                </c:pt>
                <c:pt idx="40925">
                  <c:v>0.16805400000000001</c:v>
                </c:pt>
                <c:pt idx="40926">
                  <c:v>0.165099</c:v>
                </c:pt>
                <c:pt idx="40927">
                  <c:v>0.16208800000000001</c:v>
                </c:pt>
                <c:pt idx="40928">
                  <c:v>0.159027</c:v>
                </c:pt>
                <c:pt idx="40929">
                  <c:v>0.155917</c:v>
                </c:pt>
                <c:pt idx="40930">
                  <c:v>0.15276400000000001</c:v>
                </c:pt>
                <c:pt idx="40931">
                  <c:v>0.14957100000000001</c:v>
                </c:pt>
                <c:pt idx="40932">
                  <c:v>0.146342</c:v>
                </c:pt>
                <c:pt idx="40933">
                  <c:v>0.14308199999999999</c:v>
                </c:pt>
                <c:pt idx="40934">
                  <c:v>0.139793</c:v>
                </c:pt>
                <c:pt idx="40935">
                  <c:v>0.13648199999999999</c:v>
                </c:pt>
                <c:pt idx="40936">
                  <c:v>0.13315099999999999</c:v>
                </c:pt>
                <c:pt idx="40937">
                  <c:v>0.129806</c:v>
                </c:pt>
                <c:pt idx="40938">
                  <c:v>0.12645000000000001</c:v>
                </c:pt>
                <c:pt idx="40939">
                  <c:v>0.123088</c:v>
                </c:pt>
                <c:pt idx="40940">
                  <c:v>0.119723</c:v>
                </c:pt>
                <c:pt idx="40941">
                  <c:v>0.11636000000000001</c:v>
                </c:pt>
                <c:pt idx="40942">
                  <c:v>0.11300200000000001</c:v>
                </c:pt>
                <c:pt idx="40943">
                  <c:v>0.109652</c:v>
                </c:pt>
                <c:pt idx="40944">
                  <c:v>0.10631599999999999</c:v>
                </c:pt>
                <c:pt idx="40945">
                  <c:v>0.10299800000000001</c:v>
                </c:pt>
                <c:pt idx="40946">
                  <c:v>9.9701999999999999E-2</c:v>
                </c:pt>
                <c:pt idx="40947">
                  <c:v>9.6431900000000001E-2</c:v>
                </c:pt>
                <c:pt idx="40948">
                  <c:v>9.3191700000000002E-2</c:v>
                </c:pt>
                <c:pt idx="40949">
                  <c:v>8.9985099999999998E-2</c:v>
                </c:pt>
                <c:pt idx="40950">
                  <c:v>8.6815600000000007E-2</c:v>
                </c:pt>
                <c:pt idx="40951">
                  <c:v>8.3686399999999994E-2</c:v>
                </c:pt>
                <c:pt idx="40952">
                  <c:v>8.0600900000000003E-2</c:v>
                </c:pt>
                <c:pt idx="40953">
                  <c:v>7.7562199999999998E-2</c:v>
                </c:pt>
                <c:pt idx="40954">
                  <c:v>7.4573200000000006E-2</c:v>
                </c:pt>
                <c:pt idx="40955">
                  <c:v>7.1636500000000006E-2</c:v>
                </c:pt>
                <c:pt idx="40956">
                  <c:v>6.87551E-2</c:v>
                </c:pt>
                <c:pt idx="40957">
                  <c:v>6.5931799999999999E-2</c:v>
                </c:pt>
                <c:pt idx="40958">
                  <c:v>6.3170299999999999E-2</c:v>
                </c:pt>
                <c:pt idx="40959">
                  <c:v>6.0474100000000003E-2</c:v>
                </c:pt>
                <c:pt idx="40960">
                  <c:v>5.7846500000000002E-2</c:v>
                </c:pt>
                <c:pt idx="40961">
                  <c:v>5.5289900000000003E-2</c:v>
                </c:pt>
                <c:pt idx="40962">
                  <c:v>5.28063E-2</c:v>
                </c:pt>
                <c:pt idx="40963">
                  <c:v>5.0397400000000002E-2</c:v>
                </c:pt>
                <c:pt idx="40964">
                  <c:v>4.8064799999999998E-2</c:v>
                </c:pt>
                <c:pt idx="40965">
                  <c:v>4.5810299999999998E-2</c:v>
                </c:pt>
                <c:pt idx="40966">
                  <c:v>4.3635500000000001E-2</c:v>
                </c:pt>
                <c:pt idx="40967">
                  <c:v>4.1542500000000003E-2</c:v>
                </c:pt>
                <c:pt idx="40968">
                  <c:v>3.9532999999999999E-2</c:v>
                </c:pt>
                <c:pt idx="40969">
                  <c:v>3.7608099999999998E-2</c:v>
                </c:pt>
                <c:pt idx="40970">
                  <c:v>3.5769299999999997E-2</c:v>
                </c:pt>
                <c:pt idx="40971">
                  <c:v>3.4017400000000003E-2</c:v>
                </c:pt>
                <c:pt idx="40972">
                  <c:v>3.2353699999999999E-2</c:v>
                </c:pt>
                <c:pt idx="40973">
                  <c:v>3.07791E-2</c:v>
                </c:pt>
                <c:pt idx="40974">
                  <c:v>2.9294400000000002E-2</c:v>
                </c:pt>
                <c:pt idx="40975">
                  <c:v>2.7900000000000001E-2</c:v>
                </c:pt>
                <c:pt idx="40976">
                  <c:v>2.6596399999999999E-2</c:v>
                </c:pt>
                <c:pt idx="40977">
                  <c:v>2.5383599999999999E-2</c:v>
                </c:pt>
                <c:pt idx="40978">
                  <c:v>2.4261899999999999E-2</c:v>
                </c:pt>
                <c:pt idx="40979">
                  <c:v>2.3231700000000001E-2</c:v>
                </c:pt>
                <c:pt idx="40980">
                  <c:v>2.2292699999999999E-2</c:v>
                </c:pt>
                <c:pt idx="40981">
                  <c:v>2.1444600000000001E-2</c:v>
                </c:pt>
                <c:pt idx="40982">
                  <c:v>2.06871E-2</c:v>
                </c:pt>
                <c:pt idx="40983">
                  <c:v>2.0019100000000001E-2</c:v>
                </c:pt>
                <c:pt idx="40984">
                  <c:v>1.9439499999999998E-2</c:v>
                </c:pt>
                <c:pt idx="40985">
                  <c:v>1.8947800000000001E-2</c:v>
                </c:pt>
                <c:pt idx="40986">
                  <c:v>1.8543199999999999E-2</c:v>
                </c:pt>
                <c:pt idx="40987">
                  <c:v>1.8224400000000002E-2</c:v>
                </c:pt>
                <c:pt idx="40988">
                  <c:v>1.7989700000000001E-2</c:v>
                </c:pt>
                <c:pt idx="40989">
                  <c:v>1.78374E-2</c:v>
                </c:pt>
                <c:pt idx="40990">
                  <c:v>1.7766400000000002E-2</c:v>
                </c:pt>
                <c:pt idx="40991">
                  <c:v>1.7775200000000001E-2</c:v>
                </c:pt>
                <c:pt idx="40992">
                  <c:v>1.7862300000000001E-2</c:v>
                </c:pt>
                <c:pt idx="40993">
                  <c:v>1.8026E-2</c:v>
                </c:pt>
                <c:pt idx="40994">
                  <c:v>1.8264699999999998E-2</c:v>
                </c:pt>
                <c:pt idx="40995">
                  <c:v>1.85763E-2</c:v>
                </c:pt>
                <c:pt idx="40996">
                  <c:v>1.89585E-2</c:v>
                </c:pt>
                <c:pt idx="40997">
                  <c:v>1.9409099999999999E-2</c:v>
                </c:pt>
                <c:pt idx="40998">
                  <c:v>1.9925999999999999E-2</c:v>
                </c:pt>
                <c:pt idx="40999">
                  <c:v>2.0506900000000002E-2</c:v>
                </c:pt>
                <c:pt idx="41000">
                  <c:v>2.1149399999999999E-2</c:v>
                </c:pt>
                <c:pt idx="41001">
                  <c:v>2.1850700000000001E-2</c:v>
                </c:pt>
                <c:pt idx="41002">
                  <c:v>2.2608300000000001E-2</c:v>
                </c:pt>
                <c:pt idx="41003">
                  <c:v>2.3420099999999999E-2</c:v>
                </c:pt>
                <c:pt idx="41004">
                  <c:v>2.4283599999999999E-2</c:v>
                </c:pt>
                <c:pt idx="41005">
                  <c:v>2.51966E-2</c:v>
                </c:pt>
                <c:pt idx="41006">
                  <c:v>2.6156599999999999E-2</c:v>
                </c:pt>
                <c:pt idx="41007">
                  <c:v>2.7161399999999999E-2</c:v>
                </c:pt>
                <c:pt idx="41008">
                  <c:v>2.8208400000000002E-2</c:v>
                </c:pt>
                <c:pt idx="41009">
                  <c:v>2.9294799999999999E-2</c:v>
                </c:pt>
                <c:pt idx="41010">
                  <c:v>3.0417599999999999E-2</c:v>
                </c:pt>
                <c:pt idx="41011">
                  <c:v>3.1573999999999998E-2</c:v>
                </c:pt>
                <c:pt idx="41012">
                  <c:v>3.2761100000000001E-2</c:v>
                </c:pt>
                <c:pt idx="41013">
                  <c:v>3.3976199999999998E-2</c:v>
                </c:pt>
                <c:pt idx="41014">
                  <c:v>3.5216600000000001E-2</c:v>
                </c:pt>
                <c:pt idx="41015">
                  <c:v>3.64798E-2</c:v>
                </c:pt>
                <c:pt idx="41016">
                  <c:v>3.7763699999999997E-2</c:v>
                </c:pt>
                <c:pt idx="41017">
                  <c:v>3.9065599999999999E-2</c:v>
                </c:pt>
                <c:pt idx="41018">
                  <c:v>4.0383099999999998E-2</c:v>
                </c:pt>
                <c:pt idx="41019">
                  <c:v>4.1713699999999999E-2</c:v>
                </c:pt>
                <c:pt idx="41020">
                  <c:v>4.3055499999999997E-2</c:v>
                </c:pt>
                <c:pt idx="41021">
                  <c:v>4.44062E-2</c:v>
                </c:pt>
                <c:pt idx="41022">
                  <c:v>4.5763699999999997E-2</c:v>
                </c:pt>
                <c:pt idx="41023">
                  <c:v>4.7126000000000001E-2</c:v>
                </c:pt>
                <c:pt idx="41024">
                  <c:v>4.8491100000000002E-2</c:v>
                </c:pt>
                <c:pt idx="41025">
                  <c:v>4.9857199999999997E-2</c:v>
                </c:pt>
                <c:pt idx="41026">
                  <c:v>5.12226E-2</c:v>
                </c:pt>
                <c:pt idx="41027">
                  <c:v>5.25855E-2</c:v>
                </c:pt>
                <c:pt idx="41028">
                  <c:v>5.3944300000000001E-2</c:v>
                </c:pt>
                <c:pt idx="41029">
                  <c:v>5.5297199999999998E-2</c:v>
                </c:pt>
                <c:pt idx="41030">
                  <c:v>5.6642499999999998E-2</c:v>
                </c:pt>
                <c:pt idx="41031">
                  <c:v>5.7978700000000001E-2</c:v>
                </c:pt>
                <c:pt idx="41032">
                  <c:v>5.9304299999999997E-2</c:v>
                </c:pt>
                <c:pt idx="41033">
                  <c:v>6.0618400000000003E-2</c:v>
                </c:pt>
                <c:pt idx="41034">
                  <c:v>6.1920200000000002E-2</c:v>
                </c:pt>
                <c:pt idx="41035">
                  <c:v>6.3208799999999996E-2</c:v>
                </c:pt>
                <c:pt idx="41036">
                  <c:v>6.4483200000000004E-2</c:v>
                </c:pt>
                <c:pt idx="41037">
                  <c:v>6.5742599999999998E-2</c:v>
                </c:pt>
                <c:pt idx="41038">
                  <c:v>6.6986199999999996E-2</c:v>
                </c:pt>
                <c:pt idx="41039">
                  <c:v>6.8213399999999993E-2</c:v>
                </c:pt>
                <c:pt idx="41040">
                  <c:v>6.9423399999999996E-2</c:v>
                </c:pt>
                <c:pt idx="41041">
                  <c:v>7.0615899999999995E-2</c:v>
                </c:pt>
                <c:pt idx="41042">
                  <c:v>7.1790300000000001E-2</c:v>
                </c:pt>
                <c:pt idx="41043">
                  <c:v>7.2946499999999997E-2</c:v>
                </c:pt>
                <c:pt idx="41044">
                  <c:v>7.4084499999999998E-2</c:v>
                </c:pt>
                <c:pt idx="41045">
                  <c:v>7.5204300000000002E-2</c:v>
                </c:pt>
                <c:pt idx="41046">
                  <c:v>7.6306499999999999E-2</c:v>
                </c:pt>
                <c:pt idx="41047">
                  <c:v>7.7391399999999999E-2</c:v>
                </c:pt>
                <c:pt idx="41048">
                  <c:v>7.8459399999999999E-2</c:v>
                </c:pt>
                <c:pt idx="41049">
                  <c:v>7.9510899999999995E-2</c:v>
                </c:pt>
                <c:pt idx="41050">
                  <c:v>8.0546000000000006E-2</c:v>
                </c:pt>
                <c:pt idx="41051">
                  <c:v>8.1564899999999996E-2</c:v>
                </c:pt>
                <c:pt idx="41052">
                  <c:v>8.2568100000000005E-2</c:v>
                </c:pt>
                <c:pt idx="41053">
                  <c:v>8.3556000000000005E-2</c:v>
                </c:pt>
                <c:pt idx="41054">
                  <c:v>8.4529300000000002E-2</c:v>
                </c:pt>
                <c:pt idx="41055">
                  <c:v>8.5488400000000006E-2</c:v>
                </c:pt>
                <c:pt idx="41056">
                  <c:v>8.6434200000000003E-2</c:v>
                </c:pt>
                <c:pt idx="41057">
                  <c:v>8.7367399999999998E-2</c:v>
                </c:pt>
                <c:pt idx="41058">
                  <c:v>8.8288900000000003E-2</c:v>
                </c:pt>
                <c:pt idx="41059">
                  <c:v>8.9199399999999998E-2</c:v>
                </c:pt>
                <c:pt idx="41060">
                  <c:v>9.0099600000000002E-2</c:v>
                </c:pt>
                <c:pt idx="41061">
                  <c:v>9.0990500000000002E-2</c:v>
                </c:pt>
                <c:pt idx="41062">
                  <c:v>9.1873099999999999E-2</c:v>
                </c:pt>
                <c:pt idx="41063">
                  <c:v>9.27486E-2</c:v>
                </c:pt>
                <c:pt idx="41064">
                  <c:v>9.3618000000000007E-2</c:v>
                </c:pt>
                <c:pt idx="41065">
                  <c:v>9.4482700000000003E-2</c:v>
                </c:pt>
                <c:pt idx="41066">
                  <c:v>9.5343700000000003E-2</c:v>
                </c:pt>
                <c:pt idx="41067">
                  <c:v>9.6201900000000007E-2</c:v>
                </c:pt>
                <c:pt idx="41068">
                  <c:v>9.7058099999999994E-2</c:v>
                </c:pt>
                <c:pt idx="41069">
                  <c:v>9.7913200000000006E-2</c:v>
                </c:pt>
                <c:pt idx="41070">
                  <c:v>9.8768099999999998E-2</c:v>
                </c:pt>
                <c:pt idx="41071">
                  <c:v>9.9623600000000007E-2</c:v>
                </c:pt>
                <c:pt idx="41072">
                  <c:v>0.100481</c:v>
                </c:pt>
                <c:pt idx="41073">
                  <c:v>0.10134</c:v>
                </c:pt>
                <c:pt idx="41074">
                  <c:v>0.102201</c:v>
                </c:pt>
                <c:pt idx="41075">
                  <c:v>0.103066</c:v>
                </c:pt>
                <c:pt idx="41076">
                  <c:v>0.103935</c:v>
                </c:pt>
                <c:pt idx="41077">
                  <c:v>0.104808</c:v>
                </c:pt>
                <c:pt idx="41078">
                  <c:v>0.105686</c:v>
                </c:pt>
                <c:pt idx="41079">
                  <c:v>0.10657</c:v>
                </c:pt>
                <c:pt idx="41080">
                  <c:v>0.10746</c:v>
                </c:pt>
                <c:pt idx="41081">
                  <c:v>0.10835699999999999</c:v>
                </c:pt>
                <c:pt idx="41082">
                  <c:v>0.109261</c:v>
                </c:pt>
                <c:pt idx="41083">
                  <c:v>0.11017200000000001</c:v>
                </c:pt>
                <c:pt idx="41084">
                  <c:v>0.111091</c:v>
                </c:pt>
                <c:pt idx="41085">
                  <c:v>0.11201700000000001</c:v>
                </c:pt>
                <c:pt idx="41086">
                  <c:v>0.112952</c:v>
                </c:pt>
                <c:pt idx="41087">
                  <c:v>0.113894</c:v>
                </c:pt>
                <c:pt idx="41088">
                  <c:v>0.114843</c:v>
                </c:pt>
                <c:pt idx="41089">
                  <c:v>0.115801</c:v>
                </c:pt>
                <c:pt idx="41090">
                  <c:v>0.11676499999999999</c:v>
                </c:pt>
                <c:pt idx="41091">
                  <c:v>0.11773699999999999</c:v>
                </c:pt>
                <c:pt idx="41092">
                  <c:v>0.118715</c:v>
                </c:pt>
                <c:pt idx="41093">
                  <c:v>0.119701</c:v>
                </c:pt>
                <c:pt idx="41094">
                  <c:v>0.120694</c:v>
                </c:pt>
                <c:pt idx="41095">
                  <c:v>0.121694</c:v>
                </c:pt>
                <c:pt idx="41096">
                  <c:v>0.122699</c:v>
                </c:pt>
                <c:pt idx="41097">
                  <c:v>0.12371</c:v>
                </c:pt>
                <c:pt idx="41098">
                  <c:v>0.124727</c:v>
                </c:pt>
                <c:pt idx="41099">
                  <c:v>0.125747</c:v>
                </c:pt>
                <c:pt idx="41100">
                  <c:v>0.126772</c:v>
                </c:pt>
                <c:pt idx="41101">
                  <c:v>0.127801</c:v>
                </c:pt>
                <c:pt idx="41102">
                  <c:v>0.128833</c:v>
                </c:pt>
                <c:pt idx="41103">
                  <c:v>0.12986700000000001</c:v>
                </c:pt>
                <c:pt idx="41104">
                  <c:v>0.13090199999999999</c:v>
                </c:pt>
                <c:pt idx="41105">
                  <c:v>0.131939</c:v>
                </c:pt>
                <c:pt idx="41106">
                  <c:v>0.13297600000000001</c:v>
                </c:pt>
                <c:pt idx="41107">
                  <c:v>0.13401299999999999</c:v>
                </c:pt>
                <c:pt idx="41108">
                  <c:v>0.135049</c:v>
                </c:pt>
                <c:pt idx="41109">
                  <c:v>0.13608300000000001</c:v>
                </c:pt>
                <c:pt idx="41110">
                  <c:v>0.13711400000000001</c:v>
                </c:pt>
                <c:pt idx="41111">
                  <c:v>0.13814199999999999</c:v>
                </c:pt>
                <c:pt idx="41112">
                  <c:v>0.13916400000000001</c:v>
                </c:pt>
                <c:pt idx="41113">
                  <c:v>0.14018</c:v>
                </c:pt>
                <c:pt idx="41114">
                  <c:v>0.14118800000000001</c:v>
                </c:pt>
                <c:pt idx="41115">
                  <c:v>0.14218900000000001</c:v>
                </c:pt>
                <c:pt idx="41116">
                  <c:v>0.143181</c:v>
                </c:pt>
                <c:pt idx="41117">
                  <c:v>0.14416200000000001</c:v>
                </c:pt>
                <c:pt idx="41118">
                  <c:v>0.14513300000000001</c:v>
                </c:pt>
                <c:pt idx="41119">
                  <c:v>0.146091</c:v>
                </c:pt>
                <c:pt idx="41120">
                  <c:v>0.147034</c:v>
                </c:pt>
                <c:pt idx="41121">
                  <c:v>0.14796300000000001</c:v>
                </c:pt>
                <c:pt idx="41122">
                  <c:v>0.14887500000000001</c:v>
                </c:pt>
                <c:pt idx="41123">
                  <c:v>0.14977099999999999</c:v>
                </c:pt>
                <c:pt idx="41124">
                  <c:v>0.150648</c:v>
                </c:pt>
                <c:pt idx="41125">
                  <c:v>0.151507</c:v>
                </c:pt>
                <c:pt idx="41126">
                  <c:v>0.15234600000000001</c:v>
                </c:pt>
                <c:pt idx="41127">
                  <c:v>0.15316299999999999</c:v>
                </c:pt>
                <c:pt idx="41128">
                  <c:v>0.15395900000000001</c:v>
                </c:pt>
                <c:pt idx="41129">
                  <c:v>0.15473300000000001</c:v>
                </c:pt>
                <c:pt idx="41130">
                  <c:v>0.15548200000000001</c:v>
                </c:pt>
                <c:pt idx="41131">
                  <c:v>0.15620800000000001</c:v>
                </c:pt>
                <c:pt idx="41132">
                  <c:v>0.15690999999999999</c:v>
                </c:pt>
                <c:pt idx="41133">
                  <c:v>0.157587</c:v>
                </c:pt>
                <c:pt idx="41134">
                  <c:v>0.15823899999999999</c:v>
                </c:pt>
                <c:pt idx="41135">
                  <c:v>0.15886400000000001</c:v>
                </c:pt>
                <c:pt idx="41136">
                  <c:v>0.15946199999999999</c:v>
                </c:pt>
                <c:pt idx="41137">
                  <c:v>0.16003200000000001</c:v>
                </c:pt>
                <c:pt idx="41138">
                  <c:v>0.16057099999999999</c:v>
                </c:pt>
                <c:pt idx="41139">
                  <c:v>0.16108</c:v>
                </c:pt>
                <c:pt idx="41140">
                  <c:v>0.16155600000000001</c:v>
                </c:pt>
                <c:pt idx="41141">
                  <c:v>0.16200000000000001</c:v>
                </c:pt>
                <c:pt idx="41142">
                  <c:v>0.162409</c:v>
                </c:pt>
                <c:pt idx="41143">
                  <c:v>0.16278300000000001</c:v>
                </c:pt>
                <c:pt idx="41144">
                  <c:v>0.16312199999999999</c:v>
                </c:pt>
                <c:pt idx="41145">
                  <c:v>0.16342300000000001</c:v>
                </c:pt>
                <c:pt idx="41146">
                  <c:v>0.163686</c:v>
                </c:pt>
                <c:pt idx="41147">
                  <c:v>0.163909</c:v>
                </c:pt>
                <c:pt idx="41148">
                  <c:v>0.16409199999999999</c:v>
                </c:pt>
                <c:pt idx="41149">
                  <c:v>0.16423399999999999</c:v>
                </c:pt>
                <c:pt idx="41150">
                  <c:v>0.16433400000000001</c:v>
                </c:pt>
                <c:pt idx="41151">
                  <c:v>0.16439100000000001</c:v>
                </c:pt>
                <c:pt idx="41152">
                  <c:v>0.164405</c:v>
                </c:pt>
                <c:pt idx="41153">
                  <c:v>0.16437499999999999</c:v>
                </c:pt>
                <c:pt idx="41154">
                  <c:v>0.164301</c:v>
                </c:pt>
                <c:pt idx="41155">
                  <c:v>0.16418099999999999</c:v>
                </c:pt>
                <c:pt idx="41156">
                  <c:v>0.16401499999999999</c:v>
                </c:pt>
                <c:pt idx="41157">
                  <c:v>0.163801</c:v>
                </c:pt>
                <c:pt idx="41158">
                  <c:v>0.16353999999999999</c:v>
                </c:pt>
                <c:pt idx="41159">
                  <c:v>0.16322900000000001</c:v>
                </c:pt>
                <c:pt idx="41160">
                  <c:v>0.16286900000000001</c:v>
                </c:pt>
                <c:pt idx="41161">
                  <c:v>0.16245899999999999</c:v>
                </c:pt>
                <c:pt idx="41162">
                  <c:v>0.161996</c:v>
                </c:pt>
                <c:pt idx="41163">
                  <c:v>0.16148199999999999</c:v>
                </c:pt>
                <c:pt idx="41164">
                  <c:v>0.160915</c:v>
                </c:pt>
                <c:pt idx="41165">
                  <c:v>0.16029399999999999</c:v>
                </c:pt>
                <c:pt idx="41166">
                  <c:v>0.15961900000000001</c:v>
                </c:pt>
                <c:pt idx="41167">
                  <c:v>0.158889</c:v>
                </c:pt>
                <c:pt idx="41168">
                  <c:v>0.15810399999999999</c:v>
                </c:pt>
                <c:pt idx="41169">
                  <c:v>0.15726299999999999</c:v>
                </c:pt>
                <c:pt idx="41170">
                  <c:v>0.156366</c:v>
                </c:pt>
                <c:pt idx="41171">
                  <c:v>0.15541199999999999</c:v>
                </c:pt>
                <c:pt idx="41172">
                  <c:v>0.15440100000000001</c:v>
                </c:pt>
                <c:pt idx="41173">
                  <c:v>0.153333</c:v>
                </c:pt>
                <c:pt idx="41174">
                  <c:v>0.15220700000000001</c:v>
                </c:pt>
                <c:pt idx="41175">
                  <c:v>0.15102399999999999</c:v>
                </c:pt>
                <c:pt idx="41176">
                  <c:v>0.149782</c:v>
                </c:pt>
                <c:pt idx="41177">
                  <c:v>0.148482</c:v>
                </c:pt>
                <c:pt idx="41178">
                  <c:v>0.147124</c:v>
                </c:pt>
                <c:pt idx="41179">
                  <c:v>0.145707</c:v>
                </c:pt>
                <c:pt idx="41180">
                  <c:v>0.144233</c:v>
                </c:pt>
                <c:pt idx="41181">
                  <c:v>0.14270099999999999</c:v>
                </c:pt>
                <c:pt idx="41182">
                  <c:v>0.14111199999999999</c:v>
                </c:pt>
                <c:pt idx="41183">
                  <c:v>0.13946700000000001</c:v>
                </c:pt>
                <c:pt idx="41184">
                  <c:v>0.137765</c:v>
                </c:pt>
                <c:pt idx="41185">
                  <c:v>0.13600899999999999</c:v>
                </c:pt>
                <c:pt idx="41186">
                  <c:v>0.13419700000000001</c:v>
                </c:pt>
                <c:pt idx="41187">
                  <c:v>0.13233200000000001</c:v>
                </c:pt>
                <c:pt idx="41188">
                  <c:v>0.130414</c:v>
                </c:pt>
                <c:pt idx="41189">
                  <c:v>0.128445</c:v>
                </c:pt>
                <c:pt idx="41190">
                  <c:v>0.12642400000000001</c:v>
                </c:pt>
                <c:pt idx="41191">
                  <c:v>0.12435400000000001</c:v>
                </c:pt>
                <c:pt idx="41192">
                  <c:v>0.122235</c:v>
                </c:pt>
                <c:pt idx="41193">
                  <c:v>0.12007</c:v>
                </c:pt>
                <c:pt idx="41194">
                  <c:v>0.11785900000000001</c:v>
                </c:pt>
                <c:pt idx="41195">
                  <c:v>0.115606</c:v>
                </c:pt>
                <c:pt idx="41196">
                  <c:v>0.113311</c:v>
                </c:pt>
                <c:pt idx="41197">
                  <c:v>0.11097700000000001</c:v>
                </c:pt>
                <c:pt idx="41198">
                  <c:v>0.10860400000000001</c:v>
                </c:pt>
                <c:pt idx="41199">
                  <c:v>0.106195</c:v>
                </c:pt>
                <c:pt idx="41200">
                  <c:v>0.103752</c:v>
                </c:pt>
                <c:pt idx="41201">
                  <c:v>0.101276</c:v>
                </c:pt>
                <c:pt idx="41202">
                  <c:v>9.8769200000000001E-2</c:v>
                </c:pt>
                <c:pt idx="41203">
                  <c:v>9.6235399999999999E-2</c:v>
                </c:pt>
                <c:pt idx="41204">
                  <c:v>9.3677099999999999E-2</c:v>
                </c:pt>
                <c:pt idx="41205">
                  <c:v>9.1096499999999997E-2</c:v>
                </c:pt>
                <c:pt idx="41206">
                  <c:v>8.8495400000000002E-2</c:v>
                </c:pt>
                <c:pt idx="41207">
                  <c:v>8.5875699999999999E-2</c:v>
                </c:pt>
                <c:pt idx="41208">
                  <c:v>8.3240300000000003E-2</c:v>
                </c:pt>
                <c:pt idx="41209">
                  <c:v>8.0592399999999995E-2</c:v>
                </c:pt>
                <c:pt idx="41210">
                  <c:v>7.7934900000000001E-2</c:v>
                </c:pt>
                <c:pt idx="41211">
                  <c:v>7.5270799999999999E-2</c:v>
                </c:pt>
                <c:pt idx="41212">
                  <c:v>7.2603399999999998E-2</c:v>
                </c:pt>
                <c:pt idx="41213">
                  <c:v>6.9935700000000003E-2</c:v>
                </c:pt>
                <c:pt idx="41214">
                  <c:v>6.7270899999999995E-2</c:v>
                </c:pt>
                <c:pt idx="41215">
                  <c:v>6.4611799999999997E-2</c:v>
                </c:pt>
                <c:pt idx="41216">
                  <c:v>6.1961500000000003E-2</c:v>
                </c:pt>
                <c:pt idx="41217">
                  <c:v>5.9323399999999998E-2</c:v>
                </c:pt>
                <c:pt idx="41218">
                  <c:v>5.6701500000000002E-2</c:v>
                </c:pt>
                <c:pt idx="41219">
                  <c:v>5.4100099999999998E-2</c:v>
                </c:pt>
                <c:pt idx="41220">
                  <c:v>5.1523699999999999E-2</c:v>
                </c:pt>
                <c:pt idx="41221">
                  <c:v>4.8975400000000002E-2</c:v>
                </c:pt>
                <c:pt idx="41222">
                  <c:v>4.6456999999999998E-2</c:v>
                </c:pt>
                <c:pt idx="41223">
                  <c:v>4.3971299999999998E-2</c:v>
                </c:pt>
                <c:pt idx="41224">
                  <c:v>4.1521299999999997E-2</c:v>
                </c:pt>
                <c:pt idx="41225">
                  <c:v>3.9109699999999997E-2</c:v>
                </c:pt>
                <c:pt idx="41226">
                  <c:v>3.6739099999999997E-2</c:v>
                </c:pt>
                <c:pt idx="41227">
                  <c:v>3.4412100000000001E-2</c:v>
                </c:pt>
                <c:pt idx="41228">
                  <c:v>3.2131399999999997E-2</c:v>
                </c:pt>
                <c:pt idx="41229">
                  <c:v>2.9899599999999998E-2</c:v>
                </c:pt>
                <c:pt idx="41230">
                  <c:v>2.7719000000000001E-2</c:v>
                </c:pt>
                <c:pt idx="41231">
                  <c:v>2.5592E-2</c:v>
                </c:pt>
                <c:pt idx="41232">
                  <c:v>2.3520699999999999E-2</c:v>
                </c:pt>
                <c:pt idx="41233">
                  <c:v>2.1506999999999998E-2</c:v>
                </c:pt>
                <c:pt idx="41234">
                  <c:v>1.9552400000000001E-2</c:v>
                </c:pt>
                <c:pt idx="41235">
                  <c:v>1.76586E-2</c:v>
                </c:pt>
                <c:pt idx="41236">
                  <c:v>1.5827299999999999E-2</c:v>
                </c:pt>
                <c:pt idx="41237">
                  <c:v>1.40605E-2</c:v>
                </c:pt>
                <c:pt idx="41238">
                  <c:v>1.2360100000000001E-2</c:v>
                </c:pt>
                <c:pt idx="41239">
                  <c:v>1.0727499999999999E-2</c:v>
                </c:pt>
                <c:pt idx="41240" formatCode="0.00E+00">
                  <c:v>9.1641399999999994E-3</c:v>
                </c:pt>
                <c:pt idx="41241" formatCode="0.00E+00">
                  <c:v>7.6715100000000003E-3</c:v>
                </c:pt>
                <c:pt idx="41242" formatCode="0.00E+00">
                  <c:v>6.2509899999999997E-3</c:v>
                </c:pt>
                <c:pt idx="41243" formatCode="0.00E+00">
                  <c:v>4.9035099999999998E-3</c:v>
                </c:pt>
                <c:pt idx="41244" formatCode="0.00E+00">
                  <c:v>3.6296100000000001E-3</c:v>
                </c:pt>
                <c:pt idx="41245" formatCode="0.00E+00">
                  <c:v>2.42976E-3</c:v>
                </c:pt>
                <c:pt idx="41246" formatCode="0.00E+00">
                  <c:v>1.3044300000000001E-3</c:v>
                </c:pt>
                <c:pt idx="41247" formatCode="0.00E+00">
                  <c:v>2.5397899999999999E-4</c:v>
                </c:pt>
                <c:pt idx="41248" formatCode="0.00E+00">
                  <c:v>-7.21505E-4</c:v>
                </c:pt>
                <c:pt idx="41249" formatCode="0.00E+00">
                  <c:v>-1.62211E-3</c:v>
                </c:pt>
                <c:pt idx="41250" formatCode="0.00E+00">
                  <c:v>-2.4480700000000001E-3</c:v>
                </c:pt>
                <c:pt idx="41251" formatCode="0.00E+00">
                  <c:v>-3.1997800000000002E-3</c:v>
                </c:pt>
                <c:pt idx="41252" formatCode="0.00E+00">
                  <c:v>-3.8777400000000002E-3</c:v>
                </c:pt>
                <c:pt idx="41253" formatCode="0.00E+00">
                  <c:v>-4.4825400000000001E-3</c:v>
                </c:pt>
                <c:pt idx="41254" formatCode="0.00E+00">
                  <c:v>-5.0149699999999997E-3</c:v>
                </c:pt>
                <c:pt idx="41255" formatCode="0.00E+00">
                  <c:v>-5.4761200000000001E-3</c:v>
                </c:pt>
                <c:pt idx="41256" formatCode="0.00E+00">
                  <c:v>-5.8672000000000004E-3</c:v>
                </c:pt>
                <c:pt idx="41257" formatCode="0.00E+00">
                  <c:v>-6.1894200000000002E-3</c:v>
                </c:pt>
                <c:pt idx="41258" formatCode="0.00E+00">
                  <c:v>-6.4440699999999997E-3</c:v>
                </c:pt>
                <c:pt idx="41259" formatCode="0.00E+00">
                  <c:v>-6.6327199999999999E-3</c:v>
                </c:pt>
                <c:pt idx="41260" formatCode="0.00E+00">
                  <c:v>-6.7570499999999997E-3</c:v>
                </c:pt>
                <c:pt idx="41261" formatCode="0.00E+00">
                  <c:v>-6.8186599999999998E-3</c:v>
                </c:pt>
                <c:pt idx="41262" formatCode="0.00E+00">
                  <c:v>-6.8192399999999999E-3</c:v>
                </c:pt>
                <c:pt idx="41263" formatCode="0.00E+00">
                  <c:v>-6.7607199999999996E-3</c:v>
                </c:pt>
                <c:pt idx="41264" formatCode="0.00E+00">
                  <c:v>-6.6451899999999996E-3</c:v>
                </c:pt>
                <c:pt idx="41265" formatCode="0.00E+00">
                  <c:v>-6.4751000000000001E-3</c:v>
                </c:pt>
                <c:pt idx="41266" formatCode="0.00E+00">
                  <c:v>-6.2529999999999999E-3</c:v>
                </c:pt>
                <c:pt idx="41267" formatCode="0.00E+00">
                  <c:v>-5.9811200000000004E-3</c:v>
                </c:pt>
                <c:pt idx="41268" formatCode="0.00E+00">
                  <c:v>-5.6615099999999998E-3</c:v>
                </c:pt>
                <c:pt idx="41269" formatCode="0.00E+00">
                  <c:v>-5.2963899999999998E-3</c:v>
                </c:pt>
                <c:pt idx="41270" formatCode="0.00E+00">
                  <c:v>-4.8881599999999999E-3</c:v>
                </c:pt>
                <c:pt idx="41271" formatCode="0.00E+00">
                  <c:v>-4.4392499999999996E-3</c:v>
                </c:pt>
                <c:pt idx="41272" formatCode="0.00E+00">
                  <c:v>-3.9521199999999999E-3</c:v>
                </c:pt>
                <c:pt idx="41273" formatCode="0.00E+00">
                  <c:v>-3.4293000000000001E-3</c:v>
                </c:pt>
                <c:pt idx="41274" formatCode="0.00E+00">
                  <c:v>-2.8734199999999998E-3</c:v>
                </c:pt>
                <c:pt idx="41275" formatCode="0.00E+00">
                  <c:v>-2.2871599999999999E-3</c:v>
                </c:pt>
                <c:pt idx="41276" formatCode="0.00E+00">
                  <c:v>-1.67319E-3</c:v>
                </c:pt>
                <c:pt idx="41277" formatCode="0.00E+00">
                  <c:v>-1.03422E-3</c:v>
                </c:pt>
                <c:pt idx="41278" formatCode="0.00E+00">
                  <c:v>-3.7313599999999999E-4</c:v>
                </c:pt>
                <c:pt idx="41279" formatCode="0.00E+00">
                  <c:v>3.0715300000000001E-4</c:v>
                </c:pt>
                <c:pt idx="41280" formatCode="0.00E+00">
                  <c:v>1.00409E-3</c:v>
                </c:pt>
                <c:pt idx="41281" formatCode="0.00E+00">
                  <c:v>1.71535E-3</c:v>
                </c:pt>
                <c:pt idx="41282" formatCode="0.00E+00">
                  <c:v>2.4385600000000002E-3</c:v>
                </c:pt>
                <c:pt idx="41283" formatCode="0.00E+00">
                  <c:v>3.17133E-3</c:v>
                </c:pt>
                <c:pt idx="41284" formatCode="0.00E+00">
                  <c:v>3.91121E-3</c:v>
                </c:pt>
                <c:pt idx="41285" formatCode="0.00E+00">
                  <c:v>4.6556999999999996E-3</c:v>
                </c:pt>
                <c:pt idx="41286" formatCode="0.00E+00">
                  <c:v>5.4021900000000003E-3</c:v>
                </c:pt>
                <c:pt idx="41287" formatCode="0.00E+00">
                  <c:v>6.1480900000000002E-3</c:v>
                </c:pt>
                <c:pt idx="41288" formatCode="0.00E+00">
                  <c:v>6.8911600000000003E-3</c:v>
                </c:pt>
                <c:pt idx="41289" formatCode="0.00E+00">
                  <c:v>7.6293300000000001E-3</c:v>
                </c:pt>
                <c:pt idx="41290" formatCode="0.00E+00">
                  <c:v>8.3607799999999999E-3</c:v>
                </c:pt>
                <c:pt idx="41291" formatCode="0.00E+00">
                  <c:v>9.0839700000000002E-3</c:v>
                </c:pt>
                <c:pt idx="41292" formatCode="0.00E+00">
                  <c:v>9.7971299999999994E-3</c:v>
                </c:pt>
                <c:pt idx="41293">
                  <c:v>1.0498E-2</c:v>
                </c:pt>
                <c:pt idx="41294">
                  <c:v>1.1184299999999999E-2</c:v>
                </c:pt>
                <c:pt idx="41295">
                  <c:v>1.1854200000000001E-2</c:v>
                </c:pt>
                <c:pt idx="41296">
                  <c:v>1.2506700000000001E-2</c:v>
                </c:pt>
                <c:pt idx="41297">
                  <c:v>1.3140600000000001E-2</c:v>
                </c:pt>
                <c:pt idx="41298">
                  <c:v>1.3754499999999999E-2</c:v>
                </c:pt>
                <c:pt idx="41299">
                  <c:v>1.43474E-2</c:v>
                </c:pt>
                <c:pt idx="41300">
                  <c:v>1.4918799999999999E-2</c:v>
                </c:pt>
                <c:pt idx="41301">
                  <c:v>1.5467699999999999E-2</c:v>
                </c:pt>
                <c:pt idx="41302">
                  <c:v>1.59931E-2</c:v>
                </c:pt>
                <c:pt idx="41303">
                  <c:v>1.6494000000000002E-2</c:v>
                </c:pt>
                <c:pt idx="41304">
                  <c:v>1.69698E-2</c:v>
                </c:pt>
                <c:pt idx="41305">
                  <c:v>1.7420399999999999E-2</c:v>
                </c:pt>
                <c:pt idx="41306">
                  <c:v>1.7846500000000001E-2</c:v>
                </c:pt>
                <c:pt idx="41307">
                  <c:v>1.82493E-2</c:v>
                </c:pt>
                <c:pt idx="41308">
                  <c:v>1.8629099999999999E-2</c:v>
                </c:pt>
                <c:pt idx="41309">
                  <c:v>1.8985100000000001E-2</c:v>
                </c:pt>
                <c:pt idx="41310">
                  <c:v>1.9316300000000002E-2</c:v>
                </c:pt>
                <c:pt idx="41311">
                  <c:v>1.9623100000000001E-2</c:v>
                </c:pt>
                <c:pt idx="41312">
                  <c:v>1.9906099999999999E-2</c:v>
                </c:pt>
                <c:pt idx="41313">
                  <c:v>2.0165599999999999E-2</c:v>
                </c:pt>
                <c:pt idx="41314">
                  <c:v>2.0401900000000001E-2</c:v>
                </c:pt>
                <c:pt idx="41315">
                  <c:v>2.0615700000000001E-2</c:v>
                </c:pt>
                <c:pt idx="41316">
                  <c:v>2.0807900000000001E-2</c:v>
                </c:pt>
                <c:pt idx="41317">
                  <c:v>2.0979299999999999E-2</c:v>
                </c:pt>
                <c:pt idx="41318">
                  <c:v>2.11305E-2</c:v>
                </c:pt>
                <c:pt idx="41319">
                  <c:v>2.1262400000000001E-2</c:v>
                </c:pt>
                <c:pt idx="41320">
                  <c:v>2.1375700000000001E-2</c:v>
                </c:pt>
                <c:pt idx="41321">
                  <c:v>2.1471199999999999E-2</c:v>
                </c:pt>
                <c:pt idx="41322">
                  <c:v>2.155E-2</c:v>
                </c:pt>
                <c:pt idx="41323">
                  <c:v>2.1613299999999998E-2</c:v>
                </c:pt>
                <c:pt idx="41324">
                  <c:v>2.1662899999999999E-2</c:v>
                </c:pt>
                <c:pt idx="41325">
                  <c:v>2.17001E-2</c:v>
                </c:pt>
                <c:pt idx="41326">
                  <c:v>2.1726499999999999E-2</c:v>
                </c:pt>
                <c:pt idx="41327">
                  <c:v>2.17434E-2</c:v>
                </c:pt>
                <c:pt idx="41328">
                  <c:v>2.17526E-2</c:v>
                </c:pt>
                <c:pt idx="41329">
                  <c:v>2.1756399999999999E-2</c:v>
                </c:pt>
                <c:pt idx="41330">
                  <c:v>2.1756899999999999E-2</c:v>
                </c:pt>
                <c:pt idx="41331">
                  <c:v>2.1755699999999999E-2</c:v>
                </c:pt>
                <c:pt idx="41332">
                  <c:v>2.1754699999999998E-2</c:v>
                </c:pt>
                <c:pt idx="41333">
                  <c:v>2.1755799999999999E-2</c:v>
                </c:pt>
                <c:pt idx="41334">
                  <c:v>2.17608E-2</c:v>
                </c:pt>
                <c:pt idx="41335">
                  <c:v>2.1771700000000001E-2</c:v>
                </c:pt>
                <c:pt idx="41336">
                  <c:v>2.17907E-2</c:v>
                </c:pt>
                <c:pt idx="41337">
                  <c:v>2.1819499999999999E-2</c:v>
                </c:pt>
                <c:pt idx="41338">
                  <c:v>2.18601E-2</c:v>
                </c:pt>
                <c:pt idx="41339">
                  <c:v>2.1914200000000002E-2</c:v>
                </c:pt>
                <c:pt idx="41340">
                  <c:v>2.1983699999999998E-2</c:v>
                </c:pt>
                <c:pt idx="41341">
                  <c:v>2.20705E-2</c:v>
                </c:pt>
                <c:pt idx="41342">
                  <c:v>2.2176299999999999E-2</c:v>
                </c:pt>
                <c:pt idx="41343">
                  <c:v>2.2303099999999999E-2</c:v>
                </c:pt>
                <c:pt idx="41344">
                  <c:v>2.24526E-2</c:v>
                </c:pt>
                <c:pt idx="41345">
                  <c:v>2.26266E-2</c:v>
                </c:pt>
                <c:pt idx="41346">
                  <c:v>2.2826699999999998E-2</c:v>
                </c:pt>
                <c:pt idx="41347">
                  <c:v>2.3054499999999999E-2</c:v>
                </c:pt>
                <c:pt idx="41348">
                  <c:v>2.33113E-2</c:v>
                </c:pt>
                <c:pt idx="41349">
                  <c:v>2.3598899999999999E-2</c:v>
                </c:pt>
                <c:pt idx="41350">
                  <c:v>2.3918700000000001E-2</c:v>
                </c:pt>
                <c:pt idx="41351">
                  <c:v>2.4272200000000001E-2</c:v>
                </c:pt>
                <c:pt idx="41352">
                  <c:v>2.46608E-2</c:v>
                </c:pt>
                <c:pt idx="41353">
                  <c:v>2.5085699999999999E-2</c:v>
                </c:pt>
                <c:pt idx="41354">
                  <c:v>2.5547799999999999E-2</c:v>
                </c:pt>
                <c:pt idx="41355">
                  <c:v>2.6048000000000002E-2</c:v>
                </c:pt>
                <c:pt idx="41356">
                  <c:v>2.65875E-2</c:v>
                </c:pt>
                <c:pt idx="41357">
                  <c:v>2.7167299999999998E-2</c:v>
                </c:pt>
                <c:pt idx="41358">
                  <c:v>2.7788400000000001E-2</c:v>
                </c:pt>
                <c:pt idx="41359">
                  <c:v>2.8451600000000001E-2</c:v>
                </c:pt>
                <c:pt idx="41360">
                  <c:v>2.9157499999999999E-2</c:v>
                </c:pt>
                <c:pt idx="41361">
                  <c:v>2.9906700000000001E-2</c:v>
                </c:pt>
                <c:pt idx="41362">
                  <c:v>3.0699400000000002E-2</c:v>
                </c:pt>
                <c:pt idx="41363">
                  <c:v>3.1536300000000003E-2</c:v>
                </c:pt>
                <c:pt idx="41364">
                  <c:v>3.2417399999999999E-2</c:v>
                </c:pt>
                <c:pt idx="41365">
                  <c:v>3.3342799999999999E-2</c:v>
                </c:pt>
                <c:pt idx="41366">
                  <c:v>3.4312599999999999E-2</c:v>
                </c:pt>
                <c:pt idx="41367">
                  <c:v>3.53266E-2</c:v>
                </c:pt>
                <c:pt idx="41368">
                  <c:v>3.6384899999999998E-2</c:v>
                </c:pt>
                <c:pt idx="41369">
                  <c:v>3.7487300000000001E-2</c:v>
                </c:pt>
                <c:pt idx="41370">
                  <c:v>3.8633300000000002E-2</c:v>
                </c:pt>
                <c:pt idx="41371">
                  <c:v>3.9822499999999997E-2</c:v>
                </c:pt>
                <c:pt idx="41372">
                  <c:v>4.1054199999999999E-2</c:v>
                </c:pt>
                <c:pt idx="41373">
                  <c:v>4.2327700000000003E-2</c:v>
                </c:pt>
                <c:pt idx="41374">
                  <c:v>4.3642199999999999E-2</c:v>
                </c:pt>
                <c:pt idx="41375">
                  <c:v>4.4996599999999998E-2</c:v>
                </c:pt>
                <c:pt idx="41376">
                  <c:v>4.6390099999999997E-2</c:v>
                </c:pt>
                <c:pt idx="41377">
                  <c:v>4.7821700000000002E-2</c:v>
                </c:pt>
                <c:pt idx="41378">
                  <c:v>4.9290500000000001E-2</c:v>
                </c:pt>
                <c:pt idx="41379">
                  <c:v>5.0795100000000003E-2</c:v>
                </c:pt>
                <c:pt idx="41380">
                  <c:v>5.2334199999999997E-2</c:v>
                </c:pt>
                <c:pt idx="41381">
                  <c:v>5.39059E-2</c:v>
                </c:pt>
                <c:pt idx="41382">
                  <c:v>5.5508299999999997E-2</c:v>
                </c:pt>
                <c:pt idx="41383">
                  <c:v>5.7139599999999999E-2</c:v>
                </c:pt>
                <c:pt idx="41384">
                  <c:v>5.8798200000000002E-2</c:v>
                </c:pt>
                <c:pt idx="41385">
                  <c:v>6.0481899999999998E-2</c:v>
                </c:pt>
                <c:pt idx="41386">
                  <c:v>6.21887E-2</c:v>
                </c:pt>
                <c:pt idx="41387">
                  <c:v>6.3916200000000006E-2</c:v>
                </c:pt>
                <c:pt idx="41388">
                  <c:v>6.5662499999999999E-2</c:v>
                </c:pt>
                <c:pt idx="41389">
                  <c:v>6.7424999999999999E-2</c:v>
                </c:pt>
                <c:pt idx="41390">
                  <c:v>6.9200999999999999E-2</c:v>
                </c:pt>
                <c:pt idx="41391">
                  <c:v>7.0988099999999998E-2</c:v>
                </c:pt>
                <c:pt idx="41392">
                  <c:v>7.2783399999999998E-2</c:v>
                </c:pt>
                <c:pt idx="41393">
                  <c:v>7.4584499999999998E-2</c:v>
                </c:pt>
                <c:pt idx="41394">
                  <c:v>7.6388800000000007E-2</c:v>
                </c:pt>
                <c:pt idx="41395">
                  <c:v>7.8193499999999999E-2</c:v>
                </c:pt>
                <c:pt idx="41396">
                  <c:v>7.9995499999999997E-2</c:v>
                </c:pt>
                <c:pt idx="41397">
                  <c:v>8.1792000000000004E-2</c:v>
                </c:pt>
                <c:pt idx="41398">
                  <c:v>8.3580100000000004E-2</c:v>
                </c:pt>
                <c:pt idx="41399">
                  <c:v>8.5356899999999999E-2</c:v>
                </c:pt>
                <c:pt idx="41400">
                  <c:v>8.71194E-2</c:v>
                </c:pt>
                <c:pt idx="41401">
                  <c:v>8.8864600000000002E-2</c:v>
                </c:pt>
                <c:pt idx="41402">
                  <c:v>9.0589199999999995E-2</c:v>
                </c:pt>
                <c:pt idx="41403">
                  <c:v>9.2290300000000006E-2</c:v>
                </c:pt>
                <c:pt idx="41404">
                  <c:v>9.3964699999999998E-2</c:v>
                </c:pt>
                <c:pt idx="41405">
                  <c:v>9.5609200000000005E-2</c:v>
                </c:pt>
                <c:pt idx="41406">
                  <c:v>9.7220500000000001E-2</c:v>
                </c:pt>
                <c:pt idx="41407">
                  <c:v>9.8795300000000003E-2</c:v>
                </c:pt>
                <c:pt idx="41408">
                  <c:v>0.10033</c:v>
                </c:pt>
                <c:pt idx="41409">
                  <c:v>0.101822</c:v>
                </c:pt>
                <c:pt idx="41410">
                  <c:v>0.103267</c:v>
                </c:pt>
                <c:pt idx="41411">
                  <c:v>0.10466200000000001</c:v>
                </c:pt>
                <c:pt idx="41412">
                  <c:v>0.106005</c:v>
                </c:pt>
                <c:pt idx="41413">
                  <c:v>0.107293</c:v>
                </c:pt>
                <c:pt idx="41414">
                  <c:v>0.10852199999999999</c:v>
                </c:pt>
                <c:pt idx="41415">
                  <c:v>0.10969</c:v>
                </c:pt>
                <c:pt idx="41416">
                  <c:v>0.110792</c:v>
                </c:pt>
                <c:pt idx="41417">
                  <c:v>0.111828</c:v>
                </c:pt>
                <c:pt idx="41418">
                  <c:v>0.112793</c:v>
                </c:pt>
                <c:pt idx="41419">
                  <c:v>0.113686</c:v>
                </c:pt>
                <c:pt idx="41420">
                  <c:v>0.11450299999999999</c:v>
                </c:pt>
                <c:pt idx="41421">
                  <c:v>0.115241</c:v>
                </c:pt>
                <c:pt idx="41422">
                  <c:v>0.115898</c:v>
                </c:pt>
                <c:pt idx="41423">
                  <c:v>0.11647200000000001</c:v>
                </c:pt>
                <c:pt idx="41424">
                  <c:v>0.116961</c:v>
                </c:pt>
                <c:pt idx="41425">
                  <c:v>0.11736099999999999</c:v>
                </c:pt>
                <c:pt idx="41426">
                  <c:v>0.117672</c:v>
                </c:pt>
                <c:pt idx="41427">
                  <c:v>0.11788999999999999</c:v>
                </c:pt>
                <c:pt idx="41428">
                  <c:v>0.11801499999999999</c:v>
                </c:pt>
                <c:pt idx="41429">
                  <c:v>0.118043</c:v>
                </c:pt>
                <c:pt idx="41430">
                  <c:v>0.117974</c:v>
                </c:pt>
                <c:pt idx="41431">
                  <c:v>0.11780599999999999</c:v>
                </c:pt>
                <c:pt idx="41432">
                  <c:v>0.117538</c:v>
                </c:pt>
                <c:pt idx="41433">
                  <c:v>0.11716799999999999</c:v>
                </c:pt>
                <c:pt idx="41434">
                  <c:v>0.11669499999999999</c:v>
                </c:pt>
                <c:pt idx="41435">
                  <c:v>0.116118</c:v>
                </c:pt>
                <c:pt idx="41436">
                  <c:v>0.115436</c:v>
                </c:pt>
                <c:pt idx="41437">
                  <c:v>0.114648</c:v>
                </c:pt>
                <c:pt idx="41438">
                  <c:v>0.11375399999999999</c:v>
                </c:pt>
                <c:pt idx="41439">
                  <c:v>0.112752</c:v>
                </c:pt>
                <c:pt idx="41440">
                  <c:v>0.11164200000000001</c:v>
                </c:pt>
                <c:pt idx="41441">
                  <c:v>0.110425</c:v>
                </c:pt>
                <c:pt idx="41442">
                  <c:v>0.1091</c:v>
                </c:pt>
                <c:pt idx="41443">
                  <c:v>0.107667</c:v>
                </c:pt>
                <c:pt idx="41444">
                  <c:v>0.106126</c:v>
                </c:pt>
                <c:pt idx="41445">
                  <c:v>0.104479</c:v>
                </c:pt>
                <c:pt idx="41446">
                  <c:v>0.102725</c:v>
                </c:pt>
                <c:pt idx="41447">
                  <c:v>0.100866</c:v>
                </c:pt>
                <c:pt idx="41448">
                  <c:v>9.8901699999999995E-2</c:v>
                </c:pt>
                <c:pt idx="41449">
                  <c:v>9.6834199999999995E-2</c:v>
                </c:pt>
                <c:pt idx="41450">
                  <c:v>9.4664300000000007E-2</c:v>
                </c:pt>
                <c:pt idx="41451">
                  <c:v>9.2393299999999998E-2</c:v>
                </c:pt>
                <c:pt idx="41452">
                  <c:v>9.0022500000000005E-2</c:v>
                </c:pt>
                <c:pt idx="41453">
                  <c:v>8.7553599999999995E-2</c:v>
                </c:pt>
                <c:pt idx="41454">
                  <c:v>8.4988499999999995E-2</c:v>
                </c:pt>
                <c:pt idx="41455">
                  <c:v>8.2328999999999999E-2</c:v>
                </c:pt>
                <c:pt idx="41456">
                  <c:v>7.9577300000000004E-2</c:v>
                </c:pt>
                <c:pt idx="41457">
                  <c:v>7.6735800000000007E-2</c:v>
                </c:pt>
                <c:pt idx="41458">
                  <c:v>7.3806700000000003E-2</c:v>
                </c:pt>
                <c:pt idx="41459">
                  <c:v>7.0792800000000003E-2</c:v>
                </c:pt>
                <c:pt idx="41460">
                  <c:v>6.7696500000000007E-2</c:v>
                </c:pt>
                <c:pt idx="41461">
                  <c:v>6.4520499999999995E-2</c:v>
                </c:pt>
                <c:pt idx="41462">
                  <c:v>6.1267799999999997E-2</c:v>
                </c:pt>
                <c:pt idx="41463">
                  <c:v>5.79415E-2</c:v>
                </c:pt>
                <c:pt idx="41464">
                  <c:v>5.4544299999999997E-2</c:v>
                </c:pt>
                <c:pt idx="41465">
                  <c:v>5.1079399999999997E-2</c:v>
                </c:pt>
                <c:pt idx="41466">
                  <c:v>4.7550099999999998E-2</c:v>
                </c:pt>
                <c:pt idx="41467">
                  <c:v>4.3959900000000003E-2</c:v>
                </c:pt>
                <c:pt idx="41468">
                  <c:v>4.0312399999999998E-2</c:v>
                </c:pt>
                <c:pt idx="41469">
                  <c:v>3.6610999999999998E-2</c:v>
                </c:pt>
                <c:pt idx="41470">
                  <c:v>3.28595E-2</c:v>
                </c:pt>
                <c:pt idx="41471">
                  <c:v>2.90616E-2</c:v>
                </c:pt>
                <c:pt idx="41472">
                  <c:v>2.5221199999999999E-2</c:v>
                </c:pt>
                <c:pt idx="41473">
                  <c:v>2.1342300000000002E-2</c:v>
                </c:pt>
                <c:pt idx="41474">
                  <c:v>1.7428900000000001E-2</c:v>
                </c:pt>
                <c:pt idx="41475">
                  <c:v>1.34851E-2</c:v>
                </c:pt>
                <c:pt idx="41476" formatCode="0.00E+00">
                  <c:v>9.5151300000000001E-3</c:v>
                </c:pt>
                <c:pt idx="41477" formatCode="0.00E+00">
                  <c:v>5.5230399999999999E-3</c:v>
                </c:pt>
                <c:pt idx="41478" formatCode="0.00E+00">
                  <c:v>1.51296E-3</c:v>
                </c:pt>
                <c:pt idx="41479" formatCode="0.00E+00">
                  <c:v>-2.5107599999999999E-3</c:v>
                </c:pt>
                <c:pt idx="41480" formatCode="0.00E+00">
                  <c:v>-6.5437000000000004E-3</c:v>
                </c:pt>
                <c:pt idx="41481">
                  <c:v>-1.0581500000000001E-2</c:v>
                </c:pt>
                <c:pt idx="41482">
                  <c:v>-1.4619800000000001E-2</c:v>
                </c:pt>
                <c:pt idx="41483">
                  <c:v>-1.86541E-2</c:v>
                </c:pt>
                <c:pt idx="41484">
                  <c:v>-2.2679999999999999E-2</c:v>
                </c:pt>
                <c:pt idx="41485">
                  <c:v>-2.6693000000000001E-2</c:v>
                </c:pt>
                <c:pt idx="41486">
                  <c:v>-3.06886E-2</c:v>
                </c:pt>
                <c:pt idx="41487">
                  <c:v>-3.4662499999999999E-2</c:v>
                </c:pt>
                <c:pt idx="41488">
                  <c:v>-3.8610100000000001E-2</c:v>
                </c:pt>
                <c:pt idx="41489">
                  <c:v>-4.2527000000000002E-2</c:v>
                </c:pt>
                <c:pt idx="41490">
                  <c:v>-4.64088E-2</c:v>
                </c:pt>
                <c:pt idx="41491">
                  <c:v>-5.02511E-2</c:v>
                </c:pt>
                <c:pt idx="41492">
                  <c:v>-5.4049399999999997E-2</c:v>
                </c:pt>
                <c:pt idx="41493">
                  <c:v>-5.7799400000000001E-2</c:v>
                </c:pt>
                <c:pt idx="41494">
                  <c:v>-6.1496799999999997E-2</c:v>
                </c:pt>
                <c:pt idx="41495">
                  <c:v>-6.5137399999999998E-2</c:v>
                </c:pt>
                <c:pt idx="41496">
                  <c:v>-6.8716899999999997E-2</c:v>
                </c:pt>
                <c:pt idx="41497">
                  <c:v>-7.2231400000000001E-2</c:v>
                </c:pt>
                <c:pt idx="41498">
                  <c:v>-7.56767E-2</c:v>
                </c:pt>
                <c:pt idx="41499">
                  <c:v>-7.9048999999999994E-2</c:v>
                </c:pt>
                <c:pt idx="41500">
                  <c:v>-8.2344200000000006E-2</c:v>
                </c:pt>
                <c:pt idx="41501">
                  <c:v>-8.5558700000000001E-2</c:v>
                </c:pt>
                <c:pt idx="41502">
                  <c:v>-8.8688500000000003E-2</c:v>
                </c:pt>
                <c:pt idx="41503">
                  <c:v>-9.1730199999999998E-2</c:v>
                </c:pt>
                <c:pt idx="41504">
                  <c:v>-9.4680200000000006E-2</c:v>
                </c:pt>
                <c:pt idx="41505">
                  <c:v>-9.7535200000000002E-2</c:v>
                </c:pt>
                <c:pt idx="41506">
                  <c:v>-0.10029200000000001</c:v>
                </c:pt>
                <c:pt idx="41507">
                  <c:v>-0.102947</c:v>
                </c:pt>
                <c:pt idx="41508">
                  <c:v>-0.10549699999999999</c:v>
                </c:pt>
                <c:pt idx="41509">
                  <c:v>-0.10793999999999999</c:v>
                </c:pt>
                <c:pt idx="41510">
                  <c:v>-0.110272</c:v>
                </c:pt>
                <c:pt idx="41511">
                  <c:v>-0.11249099999999999</c:v>
                </c:pt>
                <c:pt idx="41512">
                  <c:v>-0.114595</c:v>
                </c:pt>
                <c:pt idx="41513">
                  <c:v>-0.11658</c:v>
                </c:pt>
                <c:pt idx="41514">
                  <c:v>-0.11844499999999999</c:v>
                </c:pt>
                <c:pt idx="41515">
                  <c:v>-0.120187</c:v>
                </c:pt>
                <c:pt idx="41516">
                  <c:v>-0.121805</c:v>
                </c:pt>
                <c:pt idx="41517">
                  <c:v>-0.123296</c:v>
                </c:pt>
                <c:pt idx="41518">
                  <c:v>-0.12465900000000001</c:v>
                </c:pt>
                <c:pt idx="41519">
                  <c:v>-0.125893</c:v>
                </c:pt>
                <c:pt idx="41520">
                  <c:v>-0.126995</c:v>
                </c:pt>
                <c:pt idx="41521">
                  <c:v>-0.127966</c:v>
                </c:pt>
                <c:pt idx="41522">
                  <c:v>-0.128803</c:v>
                </c:pt>
                <c:pt idx="41523">
                  <c:v>-0.12950700000000001</c:v>
                </c:pt>
                <c:pt idx="41524">
                  <c:v>-0.130075</c:v>
                </c:pt>
                <c:pt idx="41525">
                  <c:v>-0.13050800000000001</c:v>
                </c:pt>
                <c:pt idx="41526">
                  <c:v>-0.130805</c:v>
                </c:pt>
                <c:pt idx="41527">
                  <c:v>-0.130967</c:v>
                </c:pt>
                <c:pt idx="41528">
                  <c:v>-0.130992</c:v>
                </c:pt>
                <c:pt idx="41529">
                  <c:v>-0.130881</c:v>
                </c:pt>
                <c:pt idx="41530">
                  <c:v>-0.130634</c:v>
                </c:pt>
                <c:pt idx="41531">
                  <c:v>-0.13025200000000001</c:v>
                </c:pt>
                <c:pt idx="41532">
                  <c:v>-0.12973599999999999</c:v>
                </c:pt>
                <c:pt idx="41533">
                  <c:v>-0.12908500000000001</c:v>
                </c:pt>
                <c:pt idx="41534">
                  <c:v>-0.128301</c:v>
                </c:pt>
                <c:pt idx="41535">
                  <c:v>-0.127386</c:v>
                </c:pt>
                <c:pt idx="41536">
                  <c:v>-0.12633900000000001</c:v>
                </c:pt>
                <c:pt idx="41537">
                  <c:v>-0.125163</c:v>
                </c:pt>
                <c:pt idx="41538">
                  <c:v>-0.123859</c:v>
                </c:pt>
                <c:pt idx="41539">
                  <c:v>-0.122429</c:v>
                </c:pt>
                <c:pt idx="41540">
                  <c:v>-0.120874</c:v>
                </c:pt>
                <c:pt idx="41541">
                  <c:v>-0.119197</c:v>
                </c:pt>
                <c:pt idx="41542">
                  <c:v>-0.1174</c:v>
                </c:pt>
                <c:pt idx="41543">
                  <c:v>-0.115484</c:v>
                </c:pt>
                <c:pt idx="41544">
                  <c:v>-0.113454</c:v>
                </c:pt>
                <c:pt idx="41545">
                  <c:v>-0.11131000000000001</c:v>
                </c:pt>
                <c:pt idx="41546">
                  <c:v>-0.109055</c:v>
                </c:pt>
                <c:pt idx="41547">
                  <c:v>-0.106693</c:v>
                </c:pt>
                <c:pt idx="41548">
                  <c:v>-0.104227</c:v>
                </c:pt>
                <c:pt idx="41549">
                  <c:v>-0.101659</c:v>
                </c:pt>
                <c:pt idx="41550">
                  <c:v>-9.89926E-2</c:v>
                </c:pt>
                <c:pt idx="41551">
                  <c:v>-9.6231300000000006E-2</c:v>
                </c:pt>
                <c:pt idx="41552">
                  <c:v>-9.3378600000000006E-2</c:v>
                </c:pt>
                <c:pt idx="41553">
                  <c:v>-9.0438000000000004E-2</c:v>
                </c:pt>
                <c:pt idx="41554">
                  <c:v>-8.7413199999999996E-2</c:v>
                </c:pt>
                <c:pt idx="41555">
                  <c:v>-8.4307900000000005E-2</c:v>
                </c:pt>
                <c:pt idx="41556">
                  <c:v>-8.1125900000000001E-2</c:v>
                </c:pt>
                <c:pt idx="41557">
                  <c:v>-7.7870999999999996E-2</c:v>
                </c:pt>
                <c:pt idx="41558">
                  <c:v>-7.4547299999999997E-2</c:v>
                </c:pt>
                <c:pt idx="41559">
                  <c:v>-7.1158799999999994E-2</c:v>
                </c:pt>
                <c:pt idx="41560">
                  <c:v>-6.7709500000000006E-2</c:v>
                </c:pt>
                <c:pt idx="41561">
                  <c:v>-6.4203700000000002E-2</c:v>
                </c:pt>
                <c:pt idx="41562">
                  <c:v>-6.0645499999999998E-2</c:v>
                </c:pt>
                <c:pt idx="41563">
                  <c:v>-5.7039300000000001E-2</c:v>
                </c:pt>
                <c:pt idx="41564">
                  <c:v>-5.3389199999999998E-2</c:v>
                </c:pt>
                <c:pt idx="41565">
                  <c:v>-4.9699699999999999E-2</c:v>
                </c:pt>
                <c:pt idx="41566">
                  <c:v>-4.5975099999999998E-2</c:v>
                </c:pt>
                <c:pt idx="41567">
                  <c:v>-4.2219699999999999E-2</c:v>
                </c:pt>
                <c:pt idx="41568">
                  <c:v>-3.8438100000000003E-2</c:v>
                </c:pt>
                <c:pt idx="41569">
                  <c:v>-3.4634499999999999E-2</c:v>
                </c:pt>
                <c:pt idx="41570">
                  <c:v>-3.0813500000000001E-2</c:v>
                </c:pt>
                <c:pt idx="41571">
                  <c:v>-2.6979300000000001E-2</c:v>
                </c:pt>
                <c:pt idx="41572">
                  <c:v>-2.3136500000000001E-2</c:v>
                </c:pt>
                <c:pt idx="41573">
                  <c:v>-1.9289500000000001E-2</c:v>
                </c:pt>
                <c:pt idx="41574">
                  <c:v>-1.54425E-2</c:v>
                </c:pt>
                <c:pt idx="41575">
                  <c:v>-1.1599999999999999E-2</c:v>
                </c:pt>
                <c:pt idx="41576" formatCode="0.00E+00">
                  <c:v>-7.7662399999999998E-3</c:v>
                </c:pt>
                <c:pt idx="41577" formatCode="0.00E+00">
                  <c:v>-3.9455499999999999E-3</c:v>
                </c:pt>
                <c:pt idx="41578" formatCode="0.00E+00">
                  <c:v>-1.4215199999999999E-4</c:v>
                </c:pt>
                <c:pt idx="41579" formatCode="0.00E+00">
                  <c:v>3.6397600000000001E-3</c:v>
                </c:pt>
                <c:pt idx="41580" formatCode="0.00E+00">
                  <c:v>7.3960400000000004E-3</c:v>
                </c:pt>
                <c:pt idx="41581">
                  <c:v>1.11226E-2</c:v>
                </c:pt>
                <c:pt idx="41582">
                  <c:v>1.4815500000000001E-2</c:v>
                </c:pt>
                <c:pt idx="41583">
                  <c:v>1.84706E-2</c:v>
                </c:pt>
                <c:pt idx="41584">
                  <c:v>2.2084199999999998E-2</c:v>
                </c:pt>
                <c:pt idx="41585">
                  <c:v>2.5652500000000002E-2</c:v>
                </c:pt>
                <c:pt idx="41586">
                  <c:v>2.9171699999999998E-2</c:v>
                </c:pt>
                <c:pt idx="41587">
                  <c:v>3.2638199999999999E-2</c:v>
                </c:pt>
                <c:pt idx="41588">
                  <c:v>3.6048499999999997E-2</c:v>
                </c:pt>
                <c:pt idx="41589">
                  <c:v>3.9399099999999999E-2</c:v>
                </c:pt>
                <c:pt idx="41590">
                  <c:v>4.2686700000000001E-2</c:v>
                </c:pt>
                <c:pt idx="41591">
                  <c:v>4.5907999999999997E-2</c:v>
                </c:pt>
                <c:pt idx="41592">
                  <c:v>4.9059999999999999E-2</c:v>
                </c:pt>
                <c:pt idx="41593">
                  <c:v>5.2139600000000001E-2</c:v>
                </c:pt>
                <c:pt idx="41594">
                  <c:v>5.5143900000000003E-2</c:v>
                </c:pt>
                <c:pt idx="41595">
                  <c:v>5.8070099999999999E-2</c:v>
                </c:pt>
                <c:pt idx="41596">
                  <c:v>6.09156E-2</c:v>
                </c:pt>
                <c:pt idx="41597">
                  <c:v>6.3677800000000007E-2</c:v>
                </c:pt>
                <c:pt idx="41598">
                  <c:v>6.6354300000000005E-2</c:v>
                </c:pt>
                <c:pt idx="41599">
                  <c:v>6.8942900000000001E-2</c:v>
                </c:pt>
                <c:pt idx="41600">
                  <c:v>7.1441299999999999E-2</c:v>
                </c:pt>
                <c:pt idx="41601">
                  <c:v>7.3847599999999999E-2</c:v>
                </c:pt>
                <c:pt idx="41602">
                  <c:v>7.6159900000000003E-2</c:v>
                </c:pt>
                <c:pt idx="41603">
                  <c:v>7.8376299999999996E-2</c:v>
                </c:pt>
                <c:pt idx="41604">
                  <c:v>8.0495399999999995E-2</c:v>
                </c:pt>
                <c:pt idx="41605">
                  <c:v>8.2515500000000006E-2</c:v>
                </c:pt>
                <c:pt idx="41606">
                  <c:v>8.4435499999999997E-2</c:v>
                </c:pt>
                <c:pt idx="41607">
                  <c:v>8.6253999999999997E-2</c:v>
                </c:pt>
                <c:pt idx="41608">
                  <c:v>8.7970099999999996E-2</c:v>
                </c:pt>
                <c:pt idx="41609">
                  <c:v>8.9582700000000001E-2</c:v>
                </c:pt>
                <c:pt idx="41610">
                  <c:v>9.1091199999999997E-2</c:v>
                </c:pt>
                <c:pt idx="41611">
                  <c:v>9.2494900000000005E-2</c:v>
                </c:pt>
                <c:pt idx="41612">
                  <c:v>9.3793199999999993E-2</c:v>
                </c:pt>
                <c:pt idx="41613">
                  <c:v>9.4985899999999998E-2</c:v>
                </c:pt>
                <c:pt idx="41614">
                  <c:v>9.6072699999999997E-2</c:v>
                </c:pt>
                <c:pt idx="41615">
                  <c:v>9.7053500000000001E-2</c:v>
                </c:pt>
                <c:pt idx="41616">
                  <c:v>9.7928399999999999E-2</c:v>
                </c:pt>
                <c:pt idx="41617">
                  <c:v>9.8697599999999996E-2</c:v>
                </c:pt>
                <c:pt idx="41618">
                  <c:v>9.93613E-2</c:v>
                </c:pt>
                <c:pt idx="41619">
                  <c:v>9.9919999999999995E-2</c:v>
                </c:pt>
                <c:pt idx="41620">
                  <c:v>0.100374</c:v>
                </c:pt>
                <c:pt idx="41621">
                  <c:v>0.100725</c:v>
                </c:pt>
                <c:pt idx="41622">
                  <c:v>0.10097299999999999</c:v>
                </c:pt>
                <c:pt idx="41623">
                  <c:v>0.101119</c:v>
                </c:pt>
                <c:pt idx="41624">
                  <c:v>0.101164</c:v>
                </c:pt>
                <c:pt idx="41625">
                  <c:v>0.101109</c:v>
                </c:pt>
                <c:pt idx="41626">
                  <c:v>0.100956</c:v>
                </c:pt>
                <c:pt idx="41627">
                  <c:v>0.100707</c:v>
                </c:pt>
                <c:pt idx="41628">
                  <c:v>0.10036100000000001</c:v>
                </c:pt>
                <c:pt idx="41629">
                  <c:v>9.9922300000000006E-2</c:v>
                </c:pt>
                <c:pt idx="41630">
                  <c:v>9.9391199999999999E-2</c:v>
                </c:pt>
                <c:pt idx="41631">
                  <c:v>9.8769899999999994E-2</c:v>
                </c:pt>
                <c:pt idx="41632">
                  <c:v>9.80602E-2</c:v>
                </c:pt>
                <c:pt idx="41633">
                  <c:v>9.7264199999999995E-2</c:v>
                </c:pt>
                <c:pt idx="41634">
                  <c:v>9.6383999999999997E-2</c:v>
                </c:pt>
                <c:pt idx="41635">
                  <c:v>9.5421599999999995E-2</c:v>
                </c:pt>
                <c:pt idx="41636">
                  <c:v>9.4379400000000002E-2</c:v>
                </c:pt>
                <c:pt idx="41637">
                  <c:v>9.3259700000000001E-2</c:v>
                </c:pt>
                <c:pt idx="41638">
                  <c:v>9.2064900000000005E-2</c:v>
                </c:pt>
                <c:pt idx="41639">
                  <c:v>9.0797299999999997E-2</c:v>
                </c:pt>
                <c:pt idx="41640">
                  <c:v>8.94596E-2</c:v>
                </c:pt>
                <c:pt idx="41641">
                  <c:v>8.8054199999999999E-2</c:v>
                </c:pt>
                <c:pt idx="41642">
                  <c:v>8.65837E-2</c:v>
                </c:pt>
                <c:pt idx="41643">
                  <c:v>8.5050899999999999E-2</c:v>
                </c:pt>
                <c:pt idx="41644">
                  <c:v>8.3458400000000002E-2</c:v>
                </c:pt>
                <c:pt idx="41645">
                  <c:v>8.1808900000000004E-2</c:v>
                </c:pt>
                <c:pt idx="41646">
                  <c:v>8.0105300000000004E-2</c:v>
                </c:pt>
                <c:pt idx="41647">
                  <c:v>7.8350199999999995E-2</c:v>
                </c:pt>
                <c:pt idx="41648">
                  <c:v>7.6546500000000003E-2</c:v>
                </c:pt>
                <c:pt idx="41649">
                  <c:v>7.4697E-2</c:v>
                </c:pt>
                <c:pt idx="41650">
                  <c:v>7.2804599999999997E-2</c:v>
                </c:pt>
                <c:pt idx="41651">
                  <c:v>7.0872000000000004E-2</c:v>
                </c:pt>
                <c:pt idx="41652">
                  <c:v>6.8902199999999997E-2</c:v>
                </c:pt>
                <c:pt idx="41653">
                  <c:v>6.6897999999999999E-2</c:v>
                </c:pt>
                <c:pt idx="41654">
                  <c:v>6.4862299999999998E-2</c:v>
                </c:pt>
                <c:pt idx="41655">
                  <c:v>6.2797800000000001E-2</c:v>
                </c:pt>
                <c:pt idx="41656">
                  <c:v>6.0707299999999999E-2</c:v>
                </c:pt>
                <c:pt idx="41657">
                  <c:v>5.8593800000000001E-2</c:v>
                </c:pt>
                <c:pt idx="41658">
                  <c:v>5.6460000000000003E-2</c:v>
                </c:pt>
                <c:pt idx="41659">
                  <c:v>5.4308500000000003E-2</c:v>
                </c:pt>
                <c:pt idx="41660">
                  <c:v>5.21422E-2</c:v>
                </c:pt>
                <c:pt idx="41661">
                  <c:v>4.99637E-2</c:v>
                </c:pt>
                <c:pt idx="41662">
                  <c:v>4.7775699999999997E-2</c:v>
                </c:pt>
                <c:pt idx="41663">
                  <c:v>4.5580700000000002E-2</c:v>
                </c:pt>
                <c:pt idx="41664">
                  <c:v>4.3381400000000001E-2</c:v>
                </c:pt>
                <c:pt idx="41665">
                  <c:v>4.11802E-2</c:v>
                </c:pt>
                <c:pt idx="41666">
                  <c:v>3.8979699999999999E-2</c:v>
                </c:pt>
                <c:pt idx="41667">
                  <c:v>3.6782099999999998E-2</c:v>
                </c:pt>
                <c:pt idx="41668">
                  <c:v>3.45899E-2</c:v>
                </c:pt>
                <c:pt idx="41669">
                  <c:v>3.2405299999999998E-2</c:v>
                </c:pt>
                <c:pt idx="41670">
                  <c:v>3.02306E-2</c:v>
                </c:pt>
                <c:pt idx="41671">
                  <c:v>2.80678E-2</c:v>
                </c:pt>
                <c:pt idx="41672">
                  <c:v>2.59192E-2</c:v>
                </c:pt>
                <c:pt idx="41673">
                  <c:v>2.3786700000000001E-2</c:v>
                </c:pt>
                <c:pt idx="41674">
                  <c:v>2.1672199999999999E-2</c:v>
                </c:pt>
                <c:pt idx="41675">
                  <c:v>1.95777E-2</c:v>
                </c:pt>
                <c:pt idx="41676">
                  <c:v>1.7504800000000001E-2</c:v>
                </c:pt>
                <c:pt idx="41677">
                  <c:v>1.5455399999999999E-2</c:v>
                </c:pt>
                <c:pt idx="41678">
                  <c:v>1.3431E-2</c:v>
                </c:pt>
                <c:pt idx="41679">
                  <c:v>1.1433199999999999E-2</c:v>
                </c:pt>
                <c:pt idx="41680" formatCode="0.00E+00">
                  <c:v>9.4634699999999999E-3</c:v>
                </c:pt>
                <c:pt idx="41681" formatCode="0.00E+00">
                  <c:v>7.52318E-3</c:v>
                </c:pt>
                <c:pt idx="41682" formatCode="0.00E+00">
                  <c:v>5.6136199999999997E-3</c:v>
                </c:pt>
                <c:pt idx="41683" formatCode="0.00E+00">
                  <c:v>3.73603E-3</c:v>
                </c:pt>
                <c:pt idx="41684" formatCode="0.00E+00">
                  <c:v>1.8915099999999999E-3</c:v>
                </c:pt>
                <c:pt idx="41685" formatCode="0.00E+00">
                  <c:v>8.1132599999999996E-5</c:v>
                </c:pt>
                <c:pt idx="41686" formatCode="0.00E+00">
                  <c:v>-1.6941599999999999E-3</c:v>
                </c:pt>
                <c:pt idx="41687" formatCode="0.00E+00">
                  <c:v>-3.43349E-3</c:v>
                </c:pt>
                <c:pt idx="41688" formatCode="0.00E+00">
                  <c:v>-5.1360599999999996E-3</c:v>
                </c:pt>
                <c:pt idx="41689" formatCode="0.00E+00">
                  <c:v>-6.8011800000000004E-3</c:v>
                </c:pt>
                <c:pt idx="41690" formatCode="0.00E+00">
                  <c:v>-8.4282200000000002E-3</c:v>
                </c:pt>
                <c:pt idx="41691">
                  <c:v>-1.00167E-2</c:v>
                </c:pt>
                <c:pt idx="41692">
                  <c:v>-1.1566E-2</c:v>
                </c:pt>
                <c:pt idx="41693">
                  <c:v>-1.30759E-2</c:v>
                </c:pt>
                <c:pt idx="41694">
                  <c:v>-1.4546099999999999E-2</c:v>
                </c:pt>
                <c:pt idx="41695">
                  <c:v>-1.5976299999999999E-2</c:v>
                </c:pt>
                <c:pt idx="41696">
                  <c:v>-1.73665E-2</c:v>
                </c:pt>
                <c:pt idx="41697">
                  <c:v>-1.87165E-2</c:v>
                </c:pt>
                <c:pt idx="41698">
                  <c:v>-2.00263E-2</c:v>
                </c:pt>
                <c:pt idx="41699">
                  <c:v>-2.1296099999999998E-2</c:v>
                </c:pt>
                <c:pt idx="41700">
                  <c:v>-2.25261E-2</c:v>
                </c:pt>
                <c:pt idx="41701">
                  <c:v>-2.3716299999999999E-2</c:v>
                </c:pt>
                <c:pt idx="41702">
                  <c:v>-2.48671E-2</c:v>
                </c:pt>
                <c:pt idx="41703">
                  <c:v>-2.5978899999999999E-2</c:v>
                </c:pt>
                <c:pt idx="41704">
                  <c:v>-2.7052099999999999E-2</c:v>
                </c:pt>
                <c:pt idx="41705">
                  <c:v>-2.80871E-2</c:v>
                </c:pt>
                <c:pt idx="41706">
                  <c:v>-2.9084499999999999E-2</c:v>
                </c:pt>
                <c:pt idx="41707">
                  <c:v>-3.00448E-2</c:v>
                </c:pt>
                <c:pt idx="41708">
                  <c:v>-3.0968699999999998E-2</c:v>
                </c:pt>
                <c:pt idx="41709">
                  <c:v>-3.18569E-2</c:v>
                </c:pt>
                <c:pt idx="41710">
                  <c:v>-3.2710000000000003E-2</c:v>
                </c:pt>
                <c:pt idx="41711">
                  <c:v>-3.35289E-2</c:v>
                </c:pt>
                <c:pt idx="41712">
                  <c:v>-3.4314299999999999E-2</c:v>
                </c:pt>
                <c:pt idx="41713">
                  <c:v>-3.5067000000000001E-2</c:v>
                </c:pt>
                <c:pt idx="41714">
                  <c:v>-3.5788E-2</c:v>
                </c:pt>
                <c:pt idx="41715">
                  <c:v>-3.6478099999999999E-2</c:v>
                </c:pt>
                <c:pt idx="41716">
                  <c:v>-3.7138200000000003E-2</c:v>
                </c:pt>
                <c:pt idx="41717">
                  <c:v>-3.7769299999999999E-2</c:v>
                </c:pt>
                <c:pt idx="41718">
                  <c:v>-3.8372400000000001E-2</c:v>
                </c:pt>
                <c:pt idx="41719">
                  <c:v>-3.8948400000000001E-2</c:v>
                </c:pt>
                <c:pt idx="41720">
                  <c:v>-3.9498400000000003E-2</c:v>
                </c:pt>
                <c:pt idx="41721">
                  <c:v>-4.0023200000000002E-2</c:v>
                </c:pt>
                <c:pt idx="41722">
                  <c:v>-4.0523999999999998E-2</c:v>
                </c:pt>
                <c:pt idx="41723">
                  <c:v>-4.1001700000000002E-2</c:v>
                </c:pt>
                <c:pt idx="41724">
                  <c:v>-4.1457300000000002E-2</c:v>
                </c:pt>
                <c:pt idx="41725">
                  <c:v>-4.1891900000000003E-2</c:v>
                </c:pt>
                <c:pt idx="41726">
                  <c:v>-4.2306499999999997E-2</c:v>
                </c:pt>
                <c:pt idx="41727">
                  <c:v>-4.2701999999999997E-2</c:v>
                </c:pt>
                <c:pt idx="41728">
                  <c:v>-4.3079399999999997E-2</c:v>
                </c:pt>
                <c:pt idx="41729">
                  <c:v>-4.3439699999999998E-2</c:v>
                </c:pt>
                <c:pt idx="41730">
                  <c:v>-4.3783900000000001E-2</c:v>
                </c:pt>
                <c:pt idx="41731">
                  <c:v>-4.4112800000000001E-2</c:v>
                </c:pt>
                <c:pt idx="41732">
                  <c:v>-4.4427399999999999E-2</c:v>
                </c:pt>
                <c:pt idx="41733">
                  <c:v>-4.4728499999999997E-2</c:v>
                </c:pt>
                <c:pt idx="41734">
                  <c:v>-4.5017000000000001E-2</c:v>
                </c:pt>
                <c:pt idx="41735">
                  <c:v>-4.5293699999999999E-2</c:v>
                </c:pt>
                <c:pt idx="41736">
                  <c:v>-4.5559500000000003E-2</c:v>
                </c:pt>
                <c:pt idx="41737">
                  <c:v>-4.5814899999999999E-2</c:v>
                </c:pt>
                <c:pt idx="41738">
                  <c:v>-4.6060799999999999E-2</c:v>
                </c:pt>
                <c:pt idx="41739">
                  <c:v>-4.6297900000000003E-2</c:v>
                </c:pt>
                <c:pt idx="41740">
                  <c:v>-4.6526699999999997E-2</c:v>
                </c:pt>
                <c:pt idx="41741">
                  <c:v>-4.6747900000000002E-2</c:v>
                </c:pt>
                <c:pt idx="41742">
                  <c:v>-4.6961999999999997E-2</c:v>
                </c:pt>
                <c:pt idx="41743">
                  <c:v>-4.71694E-2</c:v>
                </c:pt>
                <c:pt idx="41744">
                  <c:v>-4.7370799999999998E-2</c:v>
                </c:pt>
                <c:pt idx="41745">
                  <c:v>-4.7566299999999999E-2</c:v>
                </c:pt>
                <c:pt idx="41746">
                  <c:v>-4.77565E-2</c:v>
                </c:pt>
                <c:pt idx="41747">
                  <c:v>-4.7941600000000001E-2</c:v>
                </c:pt>
                <c:pt idx="41748">
                  <c:v>-4.8121799999999999E-2</c:v>
                </c:pt>
                <c:pt idx="41749">
                  <c:v>-4.8297399999999997E-2</c:v>
                </c:pt>
                <c:pt idx="41750">
                  <c:v>-4.8468499999999998E-2</c:v>
                </c:pt>
                <c:pt idx="41751">
                  <c:v>-4.8635200000000003E-2</c:v>
                </c:pt>
                <c:pt idx="41752">
                  <c:v>-4.8797500000000001E-2</c:v>
                </c:pt>
                <c:pt idx="41753">
                  <c:v>-4.8955499999999999E-2</c:v>
                </c:pt>
                <c:pt idx="41754">
                  <c:v>-4.9108899999999997E-2</c:v>
                </c:pt>
                <c:pt idx="41755">
                  <c:v>-4.9257799999999997E-2</c:v>
                </c:pt>
                <c:pt idx="41756">
                  <c:v>-4.9402000000000001E-2</c:v>
                </c:pt>
                <c:pt idx="41757">
                  <c:v>-4.9541099999999998E-2</c:v>
                </c:pt>
                <c:pt idx="41758">
                  <c:v>-4.9674999999999997E-2</c:v>
                </c:pt>
                <c:pt idx="41759">
                  <c:v>-4.9803300000000002E-2</c:v>
                </c:pt>
                <c:pt idx="41760">
                  <c:v>-4.9925700000000003E-2</c:v>
                </c:pt>
                <c:pt idx="41761">
                  <c:v>-5.0041599999999999E-2</c:v>
                </c:pt>
                <c:pt idx="41762">
                  <c:v>-5.0150599999999997E-2</c:v>
                </c:pt>
                <c:pt idx="41763">
                  <c:v>-5.0252100000000001E-2</c:v>
                </c:pt>
                <c:pt idx="41764">
                  <c:v>-5.03457E-2</c:v>
                </c:pt>
                <c:pt idx="41765">
                  <c:v>-5.0430599999999999E-2</c:v>
                </c:pt>
                <c:pt idx="41766">
                  <c:v>-5.0506299999999997E-2</c:v>
                </c:pt>
                <c:pt idx="41767">
                  <c:v>-5.0571900000000003E-2</c:v>
                </c:pt>
                <c:pt idx="41768">
                  <c:v>-5.06268E-2</c:v>
                </c:pt>
                <c:pt idx="41769">
                  <c:v>-5.0670199999999999E-2</c:v>
                </c:pt>
                <c:pt idx="41770">
                  <c:v>-5.0701200000000002E-2</c:v>
                </c:pt>
                <c:pt idx="41771">
                  <c:v>-5.0719E-2</c:v>
                </c:pt>
                <c:pt idx="41772">
                  <c:v>-5.0722700000000003E-2</c:v>
                </c:pt>
                <c:pt idx="41773">
                  <c:v>-5.0711399999999997E-2</c:v>
                </c:pt>
                <c:pt idx="41774">
                  <c:v>-5.0684199999999999E-2</c:v>
                </c:pt>
                <c:pt idx="41775">
                  <c:v>-5.06401E-2</c:v>
                </c:pt>
                <c:pt idx="41776">
                  <c:v>-5.0578100000000001E-2</c:v>
                </c:pt>
                <c:pt idx="41777">
                  <c:v>-5.0497199999999999E-2</c:v>
                </c:pt>
                <c:pt idx="41778">
                  <c:v>-5.0396299999999998E-2</c:v>
                </c:pt>
                <c:pt idx="41779">
                  <c:v>-5.0274600000000003E-2</c:v>
                </c:pt>
                <c:pt idx="41780">
                  <c:v>-5.0130800000000003E-2</c:v>
                </c:pt>
                <c:pt idx="41781">
                  <c:v>-4.9964000000000001E-2</c:v>
                </c:pt>
                <c:pt idx="41782">
                  <c:v>-4.9772999999999998E-2</c:v>
                </c:pt>
                <c:pt idx="41783">
                  <c:v>-4.9556900000000001E-2</c:v>
                </c:pt>
                <c:pt idx="41784">
                  <c:v>-4.93146E-2</c:v>
                </c:pt>
                <c:pt idx="41785">
                  <c:v>-4.9045100000000001E-2</c:v>
                </c:pt>
                <c:pt idx="41786">
                  <c:v>-4.8747100000000002E-2</c:v>
                </c:pt>
                <c:pt idx="41787">
                  <c:v>-4.8419900000000002E-2</c:v>
                </c:pt>
                <c:pt idx="41788">
                  <c:v>-4.8062199999999999E-2</c:v>
                </c:pt>
                <c:pt idx="41789">
                  <c:v>-4.7673199999999999E-2</c:v>
                </c:pt>
                <c:pt idx="41790">
                  <c:v>-4.7251799999999997E-2</c:v>
                </c:pt>
                <c:pt idx="41791">
                  <c:v>-4.6797100000000001E-2</c:v>
                </c:pt>
                <c:pt idx="41792">
                  <c:v>-4.6308000000000002E-2</c:v>
                </c:pt>
                <c:pt idx="41793">
                  <c:v>-4.5783799999999999E-2</c:v>
                </c:pt>
                <c:pt idx="41794">
                  <c:v>-4.52235E-2</c:v>
                </c:pt>
                <c:pt idx="41795">
                  <c:v>-4.4626399999999997E-2</c:v>
                </c:pt>
                <c:pt idx="41796">
                  <c:v>-4.39914E-2</c:v>
                </c:pt>
                <c:pt idx="41797">
                  <c:v>-4.3318099999999998E-2</c:v>
                </c:pt>
                <c:pt idx="41798">
                  <c:v>-4.2605400000000002E-2</c:v>
                </c:pt>
                <c:pt idx="41799">
                  <c:v>-4.1853000000000001E-2</c:v>
                </c:pt>
                <c:pt idx="41800">
                  <c:v>-4.1059900000000003E-2</c:v>
                </c:pt>
                <c:pt idx="41801">
                  <c:v>-4.0225799999999999E-2</c:v>
                </c:pt>
                <c:pt idx="41802">
                  <c:v>-3.9350099999999999E-2</c:v>
                </c:pt>
                <c:pt idx="41803">
                  <c:v>-3.84322E-2</c:v>
                </c:pt>
                <c:pt idx="41804">
                  <c:v>-3.7471900000000002E-2</c:v>
                </c:pt>
                <c:pt idx="41805">
                  <c:v>-3.64687E-2</c:v>
                </c:pt>
                <c:pt idx="41806">
                  <c:v>-3.5422299999999997E-2</c:v>
                </c:pt>
                <c:pt idx="41807">
                  <c:v>-3.4332599999999998E-2</c:v>
                </c:pt>
                <c:pt idx="41808">
                  <c:v>-3.3199300000000001E-2</c:v>
                </c:pt>
                <c:pt idx="41809">
                  <c:v>-3.2022399999999999E-2</c:v>
                </c:pt>
                <c:pt idx="41810">
                  <c:v>-3.08019E-2</c:v>
                </c:pt>
                <c:pt idx="41811">
                  <c:v>-2.9537799999999999E-2</c:v>
                </c:pt>
                <c:pt idx="41812">
                  <c:v>-2.82302E-2</c:v>
                </c:pt>
                <c:pt idx="41813">
                  <c:v>-2.6879299999999998E-2</c:v>
                </c:pt>
                <c:pt idx="41814">
                  <c:v>-2.5485399999999998E-2</c:v>
                </c:pt>
                <c:pt idx="41815">
                  <c:v>-2.4048799999999999E-2</c:v>
                </c:pt>
                <c:pt idx="41816">
                  <c:v>-2.2570099999999999E-2</c:v>
                </c:pt>
                <c:pt idx="41817">
                  <c:v>-2.1049600000000002E-2</c:v>
                </c:pt>
                <c:pt idx="41818">
                  <c:v>-1.9487999999999998E-2</c:v>
                </c:pt>
                <c:pt idx="41819">
                  <c:v>-1.78858E-2</c:v>
                </c:pt>
                <c:pt idx="41820">
                  <c:v>-1.6244000000000001E-2</c:v>
                </c:pt>
                <c:pt idx="41821">
                  <c:v>-1.45633E-2</c:v>
                </c:pt>
                <c:pt idx="41822">
                  <c:v>-1.28445E-2</c:v>
                </c:pt>
                <c:pt idx="41823">
                  <c:v>-1.10887E-2</c:v>
                </c:pt>
                <c:pt idx="41824" formatCode="0.00E+00">
                  <c:v>-9.2969300000000001E-3</c:v>
                </c:pt>
                <c:pt idx="41825" formatCode="0.00E+00">
                  <c:v>-7.4703299999999999E-3</c:v>
                </c:pt>
                <c:pt idx="41826" formatCode="0.00E+00">
                  <c:v>-5.6101099999999997E-3</c:v>
                </c:pt>
                <c:pt idx="41827" formatCode="0.00E+00">
                  <c:v>-3.7175699999999999E-3</c:v>
                </c:pt>
                <c:pt idx="41828" formatCode="0.00E+00">
                  <c:v>-1.79408E-3</c:v>
                </c:pt>
                <c:pt idx="41829" formatCode="0.00E+00">
                  <c:v>1.5891200000000001E-4</c:v>
                </c:pt>
                <c:pt idx="41830" formatCode="0.00E+00">
                  <c:v>2.1398900000000002E-3</c:v>
                </c:pt>
                <c:pt idx="41831" formatCode="0.00E+00">
                  <c:v>4.1472599999999998E-3</c:v>
                </c:pt>
                <c:pt idx="41832" formatCode="0.00E+00">
                  <c:v>6.1793500000000001E-3</c:v>
                </c:pt>
                <c:pt idx="41833" formatCode="0.00E+00">
                  <c:v>8.2344400000000009E-3</c:v>
                </c:pt>
                <c:pt idx="41834">
                  <c:v>1.0310700000000001E-2</c:v>
                </c:pt>
                <c:pt idx="41835">
                  <c:v>1.24063E-2</c:v>
                </c:pt>
                <c:pt idx="41836">
                  <c:v>1.4519300000000001E-2</c:v>
                </c:pt>
                <c:pt idx="41837">
                  <c:v>1.6647599999999999E-2</c:v>
                </c:pt>
                <c:pt idx="41838">
                  <c:v>1.8789299999999998E-2</c:v>
                </c:pt>
                <c:pt idx="41839">
                  <c:v>2.09423E-2</c:v>
                </c:pt>
                <c:pt idx="41840">
                  <c:v>2.3104300000000001E-2</c:v>
                </c:pt>
                <c:pt idx="41841">
                  <c:v>2.52731E-2</c:v>
                </c:pt>
                <c:pt idx="41842">
                  <c:v>2.7446499999999999E-2</c:v>
                </c:pt>
                <c:pt idx="41843">
                  <c:v>2.9622200000000001E-2</c:v>
                </c:pt>
                <c:pt idx="41844">
                  <c:v>3.1797699999999998E-2</c:v>
                </c:pt>
                <c:pt idx="41845">
                  <c:v>3.3970800000000002E-2</c:v>
                </c:pt>
                <c:pt idx="41846">
                  <c:v>3.6138999999999998E-2</c:v>
                </c:pt>
                <c:pt idx="41847">
                  <c:v>3.8299800000000002E-2</c:v>
                </c:pt>
                <c:pt idx="41848">
                  <c:v>4.0450800000000002E-2</c:v>
                </c:pt>
                <c:pt idx="41849">
                  <c:v>4.2589299999999997E-2</c:v>
                </c:pt>
                <c:pt idx="41850">
                  <c:v>4.47129E-2</c:v>
                </c:pt>
                <c:pt idx="41851">
                  <c:v>4.6819E-2</c:v>
                </c:pt>
                <c:pt idx="41852">
                  <c:v>4.89051E-2</c:v>
                </c:pt>
                <c:pt idx="41853">
                  <c:v>5.09685E-2</c:v>
                </c:pt>
                <c:pt idx="41854">
                  <c:v>5.3006600000000001E-2</c:v>
                </c:pt>
                <c:pt idx="41855">
                  <c:v>5.5016900000000001E-2</c:v>
                </c:pt>
                <c:pt idx="41856">
                  <c:v>5.69968E-2</c:v>
                </c:pt>
                <c:pt idx="41857">
                  <c:v>5.8943599999999999E-2</c:v>
                </c:pt>
                <c:pt idx="41858">
                  <c:v>6.0854800000000001E-2</c:v>
                </c:pt>
                <c:pt idx="41859">
                  <c:v>6.27278E-2</c:v>
                </c:pt>
                <c:pt idx="41860">
                  <c:v>6.4560099999999995E-2</c:v>
                </c:pt>
                <c:pt idx="41861">
                  <c:v>6.6349099999999994E-2</c:v>
                </c:pt>
                <c:pt idx="41862">
                  <c:v>6.8092399999999997E-2</c:v>
                </c:pt>
                <c:pt idx="41863">
                  <c:v>6.9787399999999999E-2</c:v>
                </c:pt>
                <c:pt idx="41864">
                  <c:v>7.1431700000000001E-2</c:v>
                </c:pt>
                <c:pt idx="41865">
                  <c:v>7.3022799999999999E-2</c:v>
                </c:pt>
                <c:pt idx="41866">
                  <c:v>7.45585E-2</c:v>
                </c:pt>
                <c:pt idx="41867">
                  <c:v>7.6036400000000004E-2</c:v>
                </c:pt>
                <c:pt idx="41868">
                  <c:v>7.7454200000000001E-2</c:v>
                </c:pt>
                <c:pt idx="41869">
                  <c:v>7.8809699999999996E-2</c:v>
                </c:pt>
                <c:pt idx="41870">
                  <c:v>8.0100699999999997E-2</c:v>
                </c:pt>
                <c:pt idx="41871">
                  <c:v>8.1325099999999997E-2</c:v>
                </c:pt>
                <c:pt idx="41872">
                  <c:v>8.2480999999999999E-2</c:v>
                </c:pt>
                <c:pt idx="41873">
                  <c:v>8.3566199999999993E-2</c:v>
                </c:pt>
                <c:pt idx="41874">
                  <c:v>8.4578899999999999E-2</c:v>
                </c:pt>
                <c:pt idx="41875">
                  <c:v>8.5517300000000004E-2</c:v>
                </c:pt>
                <c:pt idx="41876">
                  <c:v>8.6379700000000004E-2</c:v>
                </c:pt>
                <c:pt idx="41877">
                  <c:v>8.7164199999999997E-2</c:v>
                </c:pt>
                <c:pt idx="41878">
                  <c:v>8.7869500000000003E-2</c:v>
                </c:pt>
                <c:pt idx="41879">
                  <c:v>8.84939E-2</c:v>
                </c:pt>
                <c:pt idx="41880">
                  <c:v>8.9036000000000004E-2</c:v>
                </c:pt>
                <c:pt idx="41881">
                  <c:v>8.9494599999999994E-2</c:v>
                </c:pt>
                <c:pt idx="41882">
                  <c:v>8.9868299999999998E-2</c:v>
                </c:pt>
                <c:pt idx="41883">
                  <c:v>9.0156100000000003E-2</c:v>
                </c:pt>
                <c:pt idx="41884">
                  <c:v>9.0357000000000007E-2</c:v>
                </c:pt>
                <c:pt idx="41885">
                  <c:v>9.0469999999999995E-2</c:v>
                </c:pt>
                <c:pt idx="41886">
                  <c:v>9.04943E-2</c:v>
                </c:pt>
                <c:pt idx="41887">
                  <c:v>9.0429200000000001E-2</c:v>
                </c:pt>
                <c:pt idx="41888">
                  <c:v>9.0274099999999996E-2</c:v>
                </c:pt>
                <c:pt idx="41889">
                  <c:v>9.0028399999999995E-2</c:v>
                </c:pt>
                <c:pt idx="41890">
                  <c:v>8.9691900000000005E-2</c:v>
                </c:pt>
                <c:pt idx="41891">
                  <c:v>8.9264099999999999E-2</c:v>
                </c:pt>
                <c:pt idx="41892">
                  <c:v>8.8745000000000004E-2</c:v>
                </c:pt>
                <c:pt idx="41893">
                  <c:v>8.8134599999999994E-2</c:v>
                </c:pt>
                <c:pt idx="41894">
                  <c:v>8.7432700000000002E-2</c:v>
                </c:pt>
                <c:pt idx="41895">
                  <c:v>8.6639800000000003E-2</c:v>
                </c:pt>
                <c:pt idx="41896">
                  <c:v>8.5755999999999999E-2</c:v>
                </c:pt>
                <c:pt idx="41897">
                  <c:v>8.4781800000000004E-2</c:v>
                </c:pt>
                <c:pt idx="41898">
                  <c:v>8.3717700000000006E-2</c:v>
                </c:pt>
                <c:pt idx="41899">
                  <c:v>8.2564299999999993E-2</c:v>
                </c:pt>
                <c:pt idx="41900">
                  <c:v>8.1322500000000006E-2</c:v>
                </c:pt>
                <c:pt idx="41901">
                  <c:v>7.9992999999999995E-2</c:v>
                </c:pt>
                <c:pt idx="41902">
                  <c:v>7.8576999999999994E-2</c:v>
                </c:pt>
                <c:pt idx="41903">
                  <c:v>7.7075400000000002E-2</c:v>
                </c:pt>
                <c:pt idx="41904">
                  <c:v>7.5489600000000004E-2</c:v>
                </c:pt>
                <c:pt idx="41905">
                  <c:v>7.3820800000000006E-2</c:v>
                </c:pt>
                <c:pt idx="41906">
                  <c:v>7.2070400000000007E-2</c:v>
                </c:pt>
                <c:pt idx="41907">
                  <c:v>7.0240200000000003E-2</c:v>
                </c:pt>
                <c:pt idx="41908">
                  <c:v>6.8331600000000006E-2</c:v>
                </c:pt>
                <c:pt idx="41909">
                  <c:v>6.6346500000000003E-2</c:v>
                </c:pt>
                <c:pt idx="41910">
                  <c:v>6.4286700000000002E-2</c:v>
                </c:pt>
                <c:pt idx="41911">
                  <c:v>6.2154300000000003E-2</c:v>
                </c:pt>
                <c:pt idx="41912">
                  <c:v>5.9951200000000003E-2</c:v>
                </c:pt>
                <c:pt idx="41913">
                  <c:v>5.7679599999999998E-2</c:v>
                </c:pt>
                <c:pt idx="41914">
                  <c:v>5.5341899999999999E-2</c:v>
                </c:pt>
                <c:pt idx="41915">
                  <c:v>5.2940300000000003E-2</c:v>
                </c:pt>
                <c:pt idx="41916">
                  <c:v>5.0477300000000003E-2</c:v>
                </c:pt>
                <c:pt idx="41917">
                  <c:v>4.7955499999999998E-2</c:v>
                </c:pt>
                <c:pt idx="41918">
                  <c:v>4.5377300000000002E-2</c:v>
                </c:pt>
                <c:pt idx="41919">
                  <c:v>4.2745600000000002E-2</c:v>
                </c:pt>
                <c:pt idx="41920">
                  <c:v>4.0063000000000001E-2</c:v>
                </c:pt>
                <c:pt idx="41921">
                  <c:v>3.7332499999999998E-2</c:v>
                </c:pt>
                <c:pt idx="41922">
                  <c:v>3.4556900000000002E-2</c:v>
                </c:pt>
                <c:pt idx="41923">
                  <c:v>3.1739099999999999E-2</c:v>
                </c:pt>
                <c:pt idx="41924">
                  <c:v>2.88823E-2</c:v>
                </c:pt>
                <c:pt idx="41925">
                  <c:v>2.5989499999999999E-2</c:v>
                </c:pt>
                <c:pt idx="41926">
                  <c:v>2.3063799999999999E-2</c:v>
                </c:pt>
                <c:pt idx="41927">
                  <c:v>2.0108399999999998E-2</c:v>
                </c:pt>
                <c:pt idx="41928">
                  <c:v>1.7126599999999999E-2</c:v>
                </c:pt>
                <c:pt idx="41929">
                  <c:v>1.41215E-2</c:v>
                </c:pt>
                <c:pt idx="41930">
                  <c:v>1.1096699999999999E-2</c:v>
                </c:pt>
                <c:pt idx="41931" formatCode="0.00E+00">
                  <c:v>8.0552599999999999E-3</c:v>
                </c:pt>
                <c:pt idx="41932" formatCode="0.00E+00">
                  <c:v>5.0006900000000003E-3</c:v>
                </c:pt>
                <c:pt idx="41933" formatCode="0.00E+00">
                  <c:v>1.9363399999999999E-3</c:v>
                </c:pt>
                <c:pt idx="41934" formatCode="0.00E+00">
                  <c:v>-1.1343799999999999E-3</c:v>
                </c:pt>
                <c:pt idx="41935" formatCode="0.00E+00">
                  <c:v>-4.2080499999999996E-3</c:v>
                </c:pt>
                <c:pt idx="41936" formatCode="0.00E+00">
                  <c:v>-7.2812399999999996E-3</c:v>
                </c:pt>
                <c:pt idx="41937">
                  <c:v>-1.03505E-2</c:v>
                </c:pt>
                <c:pt idx="41938">
                  <c:v>-1.34124E-2</c:v>
                </c:pt>
                <c:pt idx="41939">
                  <c:v>-1.6463599999999998E-2</c:v>
                </c:pt>
                <c:pt idx="41940">
                  <c:v>-1.95006E-2</c:v>
                </c:pt>
                <c:pt idx="41941">
                  <c:v>-2.2519899999999999E-2</c:v>
                </c:pt>
                <c:pt idx="41942">
                  <c:v>-2.5518300000000001E-2</c:v>
                </c:pt>
                <c:pt idx="41943">
                  <c:v>-2.8492400000000001E-2</c:v>
                </c:pt>
                <c:pt idx="41944">
                  <c:v>-3.14387E-2</c:v>
                </c:pt>
                <c:pt idx="41945">
                  <c:v>-3.4354099999999999E-2</c:v>
                </c:pt>
                <c:pt idx="41946">
                  <c:v>-3.7235200000000003E-2</c:v>
                </c:pt>
                <c:pt idx="41947">
                  <c:v>-4.0078799999999998E-2</c:v>
                </c:pt>
                <c:pt idx="41948">
                  <c:v>-4.2881799999999998E-2</c:v>
                </c:pt>
                <c:pt idx="41949">
                  <c:v>-4.5641000000000001E-2</c:v>
                </c:pt>
                <c:pt idx="41950">
                  <c:v>-4.8353300000000002E-2</c:v>
                </c:pt>
                <c:pt idx="41951">
                  <c:v>-5.1015699999999997E-2</c:v>
                </c:pt>
                <c:pt idx="41952">
                  <c:v>-5.3625300000000001E-2</c:v>
                </c:pt>
                <c:pt idx="41953">
                  <c:v>-5.6179100000000003E-2</c:v>
                </c:pt>
                <c:pt idx="41954">
                  <c:v>-5.8674400000000002E-2</c:v>
                </c:pt>
                <c:pt idx="41955">
                  <c:v>-6.1108299999999997E-2</c:v>
                </c:pt>
                <c:pt idx="41956">
                  <c:v>-6.3478300000000001E-2</c:v>
                </c:pt>
                <c:pt idx="41957">
                  <c:v>-6.5781699999999999E-2</c:v>
                </c:pt>
                <c:pt idx="41958">
                  <c:v>-6.8015999999999993E-2</c:v>
                </c:pt>
                <c:pt idx="41959">
                  <c:v>-7.0178699999999997E-2</c:v>
                </c:pt>
                <c:pt idx="41960">
                  <c:v>-7.2267600000000001E-2</c:v>
                </c:pt>
                <c:pt idx="41961">
                  <c:v>-7.4280499999999999E-2</c:v>
                </c:pt>
                <c:pt idx="41962">
                  <c:v>-7.6215099999999994E-2</c:v>
                </c:pt>
                <c:pt idx="41963">
                  <c:v>-7.8069399999999997E-2</c:v>
                </c:pt>
                <c:pt idx="41964">
                  <c:v>-7.9841499999999996E-2</c:v>
                </c:pt>
                <c:pt idx="41965">
                  <c:v>-8.1529500000000005E-2</c:v>
                </c:pt>
                <c:pt idx="41966">
                  <c:v>-8.3131700000000003E-2</c:v>
                </c:pt>
                <c:pt idx="41967">
                  <c:v>-8.46465E-2</c:v>
                </c:pt>
                <c:pt idx="41968">
                  <c:v>-8.6072300000000004E-2</c:v>
                </c:pt>
                <c:pt idx="41969">
                  <c:v>-8.7407700000000005E-2</c:v>
                </c:pt>
                <c:pt idx="41970">
                  <c:v>-8.8651499999999994E-2</c:v>
                </c:pt>
                <c:pt idx="41971">
                  <c:v>-8.9802499999999993E-2</c:v>
                </c:pt>
                <c:pt idx="41972">
                  <c:v>-9.0859599999999999E-2</c:v>
                </c:pt>
                <c:pt idx="41973">
                  <c:v>-9.1821799999999995E-2</c:v>
                </c:pt>
                <c:pt idx="41974">
                  <c:v>-9.2688400000000004E-2</c:v>
                </c:pt>
                <c:pt idx="41975">
                  <c:v>-9.3458600000000003E-2</c:v>
                </c:pt>
                <c:pt idx="41976">
                  <c:v>-9.4131800000000002E-2</c:v>
                </c:pt>
                <c:pt idx="41977">
                  <c:v>-9.4707600000000003E-2</c:v>
                </c:pt>
                <c:pt idx="41978">
                  <c:v>-9.5185500000000006E-2</c:v>
                </c:pt>
                <c:pt idx="41979">
                  <c:v>-9.5565499999999998E-2</c:v>
                </c:pt>
                <c:pt idx="41980">
                  <c:v>-9.5847299999999996E-2</c:v>
                </c:pt>
                <c:pt idx="41981">
                  <c:v>-9.6031000000000005E-2</c:v>
                </c:pt>
                <c:pt idx="41982">
                  <c:v>-9.6116699999999999E-2</c:v>
                </c:pt>
                <c:pt idx="41983">
                  <c:v>-9.6104599999999998E-2</c:v>
                </c:pt>
                <c:pt idx="41984">
                  <c:v>-9.5995200000000003E-2</c:v>
                </c:pt>
                <c:pt idx="41985">
                  <c:v>-9.5788799999999993E-2</c:v>
                </c:pt>
                <c:pt idx="41986">
                  <c:v>-9.5486100000000004E-2</c:v>
                </c:pt>
                <c:pt idx="41987">
                  <c:v>-9.5087900000000003E-2</c:v>
                </c:pt>
                <c:pt idx="41988">
                  <c:v>-9.4594800000000007E-2</c:v>
                </c:pt>
                <c:pt idx="41989">
                  <c:v>-9.4007999999999994E-2</c:v>
                </c:pt>
                <c:pt idx="41990">
                  <c:v>-9.3328300000000003E-2</c:v>
                </c:pt>
                <c:pt idx="41991">
                  <c:v>-9.2557E-2</c:v>
                </c:pt>
                <c:pt idx="41992">
                  <c:v>-9.1695399999999996E-2</c:v>
                </c:pt>
                <c:pt idx="41993">
                  <c:v>-9.0744699999999998E-2</c:v>
                </c:pt>
                <c:pt idx="41994">
                  <c:v>-8.9706499999999995E-2</c:v>
                </c:pt>
                <c:pt idx="41995">
                  <c:v>-8.8582300000000003E-2</c:v>
                </c:pt>
                <c:pt idx="41996">
                  <c:v>-8.7373800000000001E-2</c:v>
                </c:pt>
                <c:pt idx="41997">
                  <c:v>-8.6082699999999998E-2</c:v>
                </c:pt>
                <c:pt idx="41998">
                  <c:v>-8.4710999999999995E-2</c:v>
                </c:pt>
                <c:pt idx="41999">
                  <c:v>-8.3260399999999998E-2</c:v>
                </c:pt>
                <c:pt idx="42000">
                  <c:v>-8.1733100000000003E-2</c:v>
                </c:pt>
                <c:pt idx="42001">
                  <c:v>-8.0131099999999997E-2</c:v>
                </c:pt>
                <c:pt idx="42002">
                  <c:v>-7.8456600000000001E-2</c:v>
                </c:pt>
                <c:pt idx="42003">
                  <c:v>-7.67119E-2</c:v>
                </c:pt>
                <c:pt idx="42004">
                  <c:v>-7.4899300000000002E-2</c:v>
                </c:pt>
                <c:pt idx="42005">
                  <c:v>-7.3021199999999994E-2</c:v>
                </c:pt>
                <c:pt idx="42006">
                  <c:v>-7.1080000000000004E-2</c:v>
                </c:pt>
                <c:pt idx="42007">
                  <c:v>-6.9078299999999995E-2</c:v>
                </c:pt>
                <c:pt idx="42008">
                  <c:v>-6.70187E-2</c:v>
                </c:pt>
                <c:pt idx="42009">
                  <c:v>-6.4903600000000006E-2</c:v>
                </c:pt>
                <c:pt idx="42010">
                  <c:v>-6.2735899999999997E-2</c:v>
                </c:pt>
                <c:pt idx="42011">
                  <c:v>-6.0518299999999997E-2</c:v>
                </c:pt>
                <c:pt idx="42012">
                  <c:v>-5.82535E-2</c:v>
                </c:pt>
                <c:pt idx="42013">
                  <c:v>-5.5944300000000002E-2</c:v>
                </c:pt>
                <c:pt idx="42014">
                  <c:v>-5.3593599999999998E-2</c:v>
                </c:pt>
                <c:pt idx="42015">
                  <c:v>-5.1204199999999998E-2</c:v>
                </c:pt>
                <c:pt idx="42016">
                  <c:v>-4.8779000000000003E-2</c:v>
                </c:pt>
                <c:pt idx="42017">
                  <c:v>-4.6320899999999998E-2</c:v>
                </c:pt>
                <c:pt idx="42018">
                  <c:v>-4.3832799999999998E-2</c:v>
                </c:pt>
                <c:pt idx="42019">
                  <c:v>-4.1317800000000002E-2</c:v>
                </c:pt>
                <c:pt idx="42020">
                  <c:v>-3.8778600000000003E-2</c:v>
                </c:pt>
                <c:pt idx="42021">
                  <c:v>-3.6218300000000002E-2</c:v>
                </c:pt>
                <c:pt idx="42022">
                  <c:v>-3.36399E-2</c:v>
                </c:pt>
                <c:pt idx="42023">
                  <c:v>-3.1046199999999999E-2</c:v>
                </c:pt>
                <c:pt idx="42024">
                  <c:v>-2.8440199999999999E-2</c:v>
                </c:pt>
                <c:pt idx="42025">
                  <c:v>-2.5824900000000001E-2</c:v>
                </c:pt>
                <c:pt idx="42026">
                  <c:v>-2.3203100000000001E-2</c:v>
                </c:pt>
                <c:pt idx="42027">
                  <c:v>-2.05778E-2</c:v>
                </c:pt>
                <c:pt idx="42028">
                  <c:v>-1.79518E-2</c:v>
                </c:pt>
                <c:pt idx="42029">
                  <c:v>-1.5328E-2</c:v>
                </c:pt>
                <c:pt idx="42030">
                  <c:v>-1.2709099999999999E-2</c:v>
                </c:pt>
                <c:pt idx="42031">
                  <c:v>-1.00981E-2</c:v>
                </c:pt>
                <c:pt idx="42032" formatCode="0.00E+00">
                  <c:v>-7.4975500000000004E-3</c:v>
                </c:pt>
                <c:pt idx="42033" formatCode="0.00E+00">
                  <c:v>-4.9102499999999997E-3</c:v>
                </c:pt>
                <c:pt idx="42034" formatCode="0.00E+00">
                  <c:v>-2.3388300000000001E-3</c:v>
                </c:pt>
                <c:pt idx="42035" formatCode="0.00E+00">
                  <c:v>2.1407699999999999E-4</c:v>
                </c:pt>
                <c:pt idx="42036" formatCode="0.00E+00">
                  <c:v>2.7459199999999998E-3</c:v>
                </c:pt>
                <c:pt idx="42037" formatCode="0.00E+00">
                  <c:v>5.2541699999999998E-3</c:v>
                </c:pt>
                <c:pt idx="42038" formatCode="0.00E+00">
                  <c:v>7.7363900000000001E-3</c:v>
                </c:pt>
                <c:pt idx="42039">
                  <c:v>1.01902E-2</c:v>
                </c:pt>
                <c:pt idx="42040">
                  <c:v>1.26132E-2</c:v>
                </c:pt>
                <c:pt idx="42041">
                  <c:v>1.50031E-2</c:v>
                </c:pt>
                <c:pt idx="42042">
                  <c:v>1.73578E-2</c:v>
                </c:pt>
                <c:pt idx="42043">
                  <c:v>1.9675100000000001E-2</c:v>
                </c:pt>
                <c:pt idx="42044">
                  <c:v>2.1953E-2</c:v>
                </c:pt>
                <c:pt idx="42045">
                  <c:v>2.41893E-2</c:v>
                </c:pt>
                <c:pt idx="42046">
                  <c:v>2.6382300000000001E-2</c:v>
                </c:pt>
                <c:pt idx="42047">
                  <c:v>2.8530099999999999E-2</c:v>
                </c:pt>
                <c:pt idx="42048">
                  <c:v>3.0630899999999999E-2</c:v>
                </c:pt>
                <c:pt idx="42049">
                  <c:v>3.2682999999999997E-2</c:v>
                </c:pt>
                <c:pt idx="42050">
                  <c:v>3.4684800000000002E-2</c:v>
                </c:pt>
                <c:pt idx="42051">
                  <c:v>3.6634800000000002E-2</c:v>
                </c:pt>
                <c:pt idx="42052">
                  <c:v>3.8531599999999999E-2</c:v>
                </c:pt>
                <c:pt idx="42053">
                  <c:v>4.0373699999999998E-2</c:v>
                </c:pt>
                <c:pt idx="42054">
                  <c:v>4.21599E-2</c:v>
                </c:pt>
                <c:pt idx="42055">
                  <c:v>4.38891E-2</c:v>
                </c:pt>
                <c:pt idx="42056">
                  <c:v>4.5560099999999999E-2</c:v>
                </c:pt>
                <c:pt idx="42057">
                  <c:v>4.7171900000000003E-2</c:v>
                </c:pt>
                <c:pt idx="42058">
                  <c:v>4.8723599999999999E-2</c:v>
                </c:pt>
                <c:pt idx="42059">
                  <c:v>5.0214300000000003E-2</c:v>
                </c:pt>
                <c:pt idx="42060">
                  <c:v>5.1643300000000003E-2</c:v>
                </c:pt>
                <c:pt idx="42061">
                  <c:v>5.3009899999999999E-2</c:v>
                </c:pt>
                <c:pt idx="42062">
                  <c:v>5.4313500000000001E-2</c:v>
                </c:pt>
                <c:pt idx="42063">
                  <c:v>5.5553600000000002E-2</c:v>
                </c:pt>
                <c:pt idx="42064">
                  <c:v>5.6729799999999997E-2</c:v>
                </c:pt>
                <c:pt idx="42065">
                  <c:v>5.7841799999999999E-2</c:v>
                </c:pt>
                <c:pt idx="42066">
                  <c:v>5.8889299999999999E-2</c:v>
                </c:pt>
                <c:pt idx="42067">
                  <c:v>5.98722E-2</c:v>
                </c:pt>
                <c:pt idx="42068">
                  <c:v>6.0790400000000001E-2</c:v>
                </c:pt>
                <c:pt idx="42069">
                  <c:v>6.1643799999999999E-2</c:v>
                </c:pt>
                <c:pt idx="42070">
                  <c:v>6.2432599999999998E-2</c:v>
                </c:pt>
                <c:pt idx="42071">
                  <c:v>6.3156900000000002E-2</c:v>
                </c:pt>
                <c:pt idx="42072">
                  <c:v>6.3816899999999996E-2</c:v>
                </c:pt>
                <c:pt idx="42073">
                  <c:v>6.4412999999999998E-2</c:v>
                </c:pt>
                <c:pt idx="42074">
                  <c:v>6.4945500000000003E-2</c:v>
                </c:pt>
                <c:pt idx="42075">
                  <c:v>6.5414799999999995E-2</c:v>
                </c:pt>
                <c:pt idx="42076">
                  <c:v>6.5821500000000005E-2</c:v>
                </c:pt>
                <c:pt idx="42077">
                  <c:v>6.6166100000000005E-2</c:v>
                </c:pt>
                <c:pt idx="42078">
                  <c:v>6.6449300000000003E-2</c:v>
                </c:pt>
                <c:pt idx="42079">
                  <c:v>6.6671900000000006E-2</c:v>
                </c:pt>
                <c:pt idx="42080">
                  <c:v>6.6834500000000005E-2</c:v>
                </c:pt>
                <c:pt idx="42081">
                  <c:v>6.6937999999999998E-2</c:v>
                </c:pt>
                <c:pt idx="42082">
                  <c:v>6.6983299999999996E-2</c:v>
                </c:pt>
                <c:pt idx="42083">
                  <c:v>6.69714E-2</c:v>
                </c:pt>
                <c:pt idx="42084">
                  <c:v>6.6903099999999993E-2</c:v>
                </c:pt>
                <c:pt idx="42085">
                  <c:v>6.6779599999999995E-2</c:v>
                </c:pt>
                <c:pt idx="42086">
                  <c:v>6.6601999999999995E-2</c:v>
                </c:pt>
                <c:pt idx="42087">
                  <c:v>6.6371200000000005E-2</c:v>
                </c:pt>
                <c:pt idx="42088">
                  <c:v>6.60887E-2</c:v>
                </c:pt>
                <c:pt idx="42089">
                  <c:v>6.5755400000000006E-2</c:v>
                </c:pt>
                <c:pt idx="42090">
                  <c:v>6.5372700000000006E-2</c:v>
                </c:pt>
                <c:pt idx="42091">
                  <c:v>6.4941799999999994E-2</c:v>
                </c:pt>
                <c:pt idx="42092">
                  <c:v>6.4464099999999996E-2</c:v>
                </c:pt>
                <c:pt idx="42093">
                  <c:v>6.3940899999999995E-2</c:v>
                </c:pt>
                <c:pt idx="42094">
                  <c:v>6.3373499999999999E-2</c:v>
                </c:pt>
                <c:pt idx="42095">
                  <c:v>6.2763299999999994E-2</c:v>
                </c:pt>
                <c:pt idx="42096">
                  <c:v>6.2111699999999999E-2</c:v>
                </c:pt>
                <c:pt idx="42097">
                  <c:v>6.1420099999999998E-2</c:v>
                </c:pt>
                <c:pt idx="42098">
                  <c:v>6.0690000000000001E-2</c:v>
                </c:pt>
                <c:pt idx="42099">
                  <c:v>5.9922799999999998E-2</c:v>
                </c:pt>
                <c:pt idx="42100">
                  <c:v>5.9119900000000003E-2</c:v>
                </c:pt>
                <c:pt idx="42101">
                  <c:v>5.82827E-2</c:v>
                </c:pt>
                <c:pt idx="42102">
                  <c:v>5.7412900000000003E-2</c:v>
                </c:pt>
                <c:pt idx="42103">
                  <c:v>5.6511699999999998E-2</c:v>
                </c:pt>
                <c:pt idx="42104">
                  <c:v>5.5580699999999997E-2</c:v>
                </c:pt>
                <c:pt idx="42105">
                  <c:v>5.4621299999999998E-2</c:v>
                </c:pt>
                <c:pt idx="42106">
                  <c:v>5.3635000000000002E-2</c:v>
                </c:pt>
                <c:pt idx="42107">
                  <c:v>5.2623299999999998E-2</c:v>
                </c:pt>
                <c:pt idx="42108">
                  <c:v>5.1587399999999999E-2</c:v>
                </c:pt>
                <c:pt idx="42109">
                  <c:v>5.0528900000000002E-2</c:v>
                </c:pt>
                <c:pt idx="42110">
                  <c:v>4.9449199999999999E-2</c:v>
                </c:pt>
                <c:pt idx="42111">
                  <c:v>4.8349700000000002E-2</c:v>
                </c:pt>
                <c:pt idx="42112">
                  <c:v>4.7231700000000001E-2</c:v>
                </c:pt>
                <c:pt idx="42113">
                  <c:v>4.6096499999999999E-2</c:v>
                </c:pt>
                <c:pt idx="42114">
                  <c:v>4.4945600000000002E-2</c:v>
                </c:pt>
                <c:pt idx="42115">
                  <c:v>4.3780199999999998E-2</c:v>
                </c:pt>
                <c:pt idx="42116">
                  <c:v>4.26015E-2</c:v>
                </c:pt>
                <c:pt idx="42117">
                  <c:v>4.14109E-2</c:v>
                </c:pt>
                <c:pt idx="42118">
                  <c:v>4.0209599999999998E-2</c:v>
                </c:pt>
                <c:pt idx="42119">
                  <c:v>3.8998699999999997E-2</c:v>
                </c:pt>
                <c:pt idx="42120">
                  <c:v>3.7779399999999998E-2</c:v>
                </c:pt>
                <c:pt idx="42121">
                  <c:v>3.6552899999999999E-2</c:v>
                </c:pt>
                <c:pt idx="42122">
                  <c:v>3.5320299999999999E-2</c:v>
                </c:pt>
                <c:pt idx="42123">
                  <c:v>3.4082500000000002E-2</c:v>
                </c:pt>
                <c:pt idx="42124">
                  <c:v>3.28407E-2</c:v>
                </c:pt>
                <c:pt idx="42125">
                  <c:v>3.15958E-2</c:v>
                </c:pt>
                <c:pt idx="42126">
                  <c:v>3.0348799999999999E-2</c:v>
                </c:pt>
                <c:pt idx="42127">
                  <c:v>2.9100600000000001E-2</c:v>
                </c:pt>
                <c:pt idx="42128">
                  <c:v>2.7852100000000001E-2</c:v>
                </c:pt>
                <c:pt idx="42129">
                  <c:v>2.6604099999999999E-2</c:v>
                </c:pt>
                <c:pt idx="42130">
                  <c:v>2.5357399999999999E-2</c:v>
                </c:pt>
                <c:pt idx="42131">
                  <c:v>2.41129E-2</c:v>
                </c:pt>
                <c:pt idx="42132">
                  <c:v>2.2871200000000001E-2</c:v>
                </c:pt>
                <c:pt idx="42133">
                  <c:v>2.1632999999999999E-2</c:v>
                </c:pt>
                <c:pt idx="42134">
                  <c:v>2.0398900000000001E-2</c:v>
                </c:pt>
                <c:pt idx="42135">
                  <c:v>1.9169700000000001E-2</c:v>
                </c:pt>
                <c:pt idx="42136">
                  <c:v>1.7945800000000001E-2</c:v>
                </c:pt>
                <c:pt idx="42137">
                  <c:v>1.6727800000000001E-2</c:v>
                </c:pt>
                <c:pt idx="42138">
                  <c:v>1.5516200000000001E-2</c:v>
                </c:pt>
                <c:pt idx="42139">
                  <c:v>1.43115E-2</c:v>
                </c:pt>
                <c:pt idx="42140">
                  <c:v>1.3114000000000001E-2</c:v>
                </c:pt>
                <c:pt idx="42141">
                  <c:v>1.1924199999999999E-2</c:v>
                </c:pt>
                <c:pt idx="42142">
                  <c:v>1.07425E-2</c:v>
                </c:pt>
                <c:pt idx="42143" formatCode="0.00E+00">
                  <c:v>9.5691200000000004E-3</c:v>
                </c:pt>
                <c:pt idx="42144" formatCode="0.00E+00">
                  <c:v>8.4043899999999994E-3</c:v>
                </c:pt>
                <c:pt idx="42145" formatCode="0.00E+00">
                  <c:v>7.2485700000000002E-3</c:v>
                </c:pt>
                <c:pt idx="42146" formatCode="0.00E+00">
                  <c:v>6.1018799999999996E-3</c:v>
                </c:pt>
                <c:pt idx="42147" formatCode="0.00E+00">
                  <c:v>4.96453E-3</c:v>
                </c:pt>
                <c:pt idx="42148" formatCode="0.00E+00">
                  <c:v>3.8366799999999999E-3</c:v>
                </c:pt>
                <c:pt idx="42149" formatCode="0.00E+00">
                  <c:v>2.7184700000000002E-3</c:v>
                </c:pt>
                <c:pt idx="42150" formatCode="0.00E+00">
                  <c:v>1.6100299999999999E-3</c:v>
                </c:pt>
                <c:pt idx="42151" formatCode="0.00E+00">
                  <c:v>5.1145100000000001E-4</c:v>
                </c:pt>
                <c:pt idx="42152" formatCode="0.00E+00">
                  <c:v>-5.7720799999999995E-4</c:v>
                </c:pt>
                <c:pt idx="42153" formatCode="0.00E+00">
                  <c:v>-1.6559000000000001E-3</c:v>
                </c:pt>
                <c:pt idx="42154" formatCode="0.00E+00">
                  <c:v>-2.7245899999999998E-3</c:v>
                </c:pt>
                <c:pt idx="42155" formatCode="0.00E+00">
                  <c:v>-3.78327E-3</c:v>
                </c:pt>
                <c:pt idx="42156" formatCode="0.00E+00">
                  <c:v>-4.8319599999999997E-3</c:v>
                </c:pt>
                <c:pt idx="42157" formatCode="0.00E+00">
                  <c:v>-5.8706699999999997E-3</c:v>
                </c:pt>
                <c:pt idx="42158" formatCode="0.00E+00">
                  <c:v>-6.8994499999999997E-3</c:v>
                </c:pt>
                <c:pt idx="42159" formatCode="0.00E+00">
                  <c:v>-7.9183499999999993E-3</c:v>
                </c:pt>
                <c:pt idx="42160" formatCode="0.00E+00">
                  <c:v>-8.92744E-3</c:v>
                </c:pt>
                <c:pt idx="42161" formatCode="0.00E+00">
                  <c:v>-9.9267699999999997E-3</c:v>
                </c:pt>
                <c:pt idx="42162">
                  <c:v>-1.09164E-2</c:v>
                </c:pt>
                <c:pt idx="42163">
                  <c:v>-1.1896500000000001E-2</c:v>
                </c:pt>
                <c:pt idx="42164">
                  <c:v>-1.2867099999999999E-2</c:v>
                </c:pt>
                <c:pt idx="42165">
                  <c:v>-1.38283E-2</c:v>
                </c:pt>
                <c:pt idx="42166">
                  <c:v>-1.47802E-2</c:v>
                </c:pt>
                <c:pt idx="42167">
                  <c:v>-1.5722900000000001E-2</c:v>
                </c:pt>
                <c:pt idx="42168">
                  <c:v>-1.6656500000000001E-2</c:v>
                </c:pt>
                <c:pt idx="42169">
                  <c:v>-1.7580999999999999E-2</c:v>
                </c:pt>
                <c:pt idx="42170">
                  <c:v>-1.8496599999999998E-2</c:v>
                </c:pt>
                <c:pt idx="42171">
                  <c:v>-1.9403299999999998E-2</c:v>
                </c:pt>
                <c:pt idx="42172">
                  <c:v>-2.0301300000000001E-2</c:v>
                </c:pt>
                <c:pt idx="42173">
                  <c:v>-2.1190400000000002E-2</c:v>
                </c:pt>
                <c:pt idx="42174">
                  <c:v>-2.2070900000000001E-2</c:v>
                </c:pt>
                <c:pt idx="42175">
                  <c:v>-2.29427E-2</c:v>
                </c:pt>
                <c:pt idx="42176">
                  <c:v>-2.3805900000000001E-2</c:v>
                </c:pt>
                <c:pt idx="42177">
                  <c:v>-2.4660499999999998E-2</c:v>
                </c:pt>
                <c:pt idx="42178">
                  <c:v>-2.5506399999999999E-2</c:v>
                </c:pt>
                <c:pt idx="42179">
                  <c:v>-2.6343599999999998E-2</c:v>
                </c:pt>
                <c:pt idx="42180">
                  <c:v>-2.7172200000000001E-2</c:v>
                </c:pt>
                <c:pt idx="42181">
                  <c:v>-2.79919E-2</c:v>
                </c:pt>
                <c:pt idx="42182">
                  <c:v>-2.8802899999999999E-2</c:v>
                </c:pt>
                <c:pt idx="42183">
                  <c:v>-2.9604800000000001E-2</c:v>
                </c:pt>
                <c:pt idx="42184">
                  <c:v>-3.03977E-2</c:v>
                </c:pt>
                <c:pt idx="42185">
                  <c:v>-3.1181400000000001E-2</c:v>
                </c:pt>
                <c:pt idx="42186">
                  <c:v>-3.1955600000000001E-2</c:v>
                </c:pt>
                <c:pt idx="42187">
                  <c:v>-3.2720300000000001E-2</c:v>
                </c:pt>
                <c:pt idx="42188">
                  <c:v>-3.3475199999999997E-2</c:v>
                </c:pt>
                <c:pt idx="42189">
                  <c:v>-3.422E-2</c:v>
                </c:pt>
                <c:pt idx="42190">
                  <c:v>-3.4954499999999999E-2</c:v>
                </c:pt>
                <c:pt idx="42191">
                  <c:v>-3.5678399999999999E-2</c:v>
                </c:pt>
                <c:pt idx="42192">
                  <c:v>-3.6391399999999997E-2</c:v>
                </c:pt>
                <c:pt idx="42193">
                  <c:v>-3.7093099999999997E-2</c:v>
                </c:pt>
                <c:pt idx="42194">
                  <c:v>-3.77831E-2</c:v>
                </c:pt>
                <c:pt idx="42195">
                  <c:v>-3.8461099999999998E-2</c:v>
                </c:pt>
                <c:pt idx="42196">
                  <c:v>-3.91267E-2</c:v>
                </c:pt>
                <c:pt idx="42197">
                  <c:v>-3.9779399999999999E-2</c:v>
                </c:pt>
                <c:pt idx="42198">
                  <c:v>-4.0418700000000002E-2</c:v>
                </c:pt>
                <c:pt idx="42199">
                  <c:v>-4.1044200000000003E-2</c:v>
                </c:pt>
                <c:pt idx="42200">
                  <c:v>-4.1655299999999999E-2</c:v>
                </c:pt>
                <c:pt idx="42201">
                  <c:v>-4.2251499999999997E-2</c:v>
                </c:pt>
                <c:pt idx="42202">
                  <c:v>-4.2832299999999997E-2</c:v>
                </c:pt>
                <c:pt idx="42203">
                  <c:v>-4.3396999999999998E-2</c:v>
                </c:pt>
                <c:pt idx="42204">
                  <c:v>-4.3945100000000001E-2</c:v>
                </c:pt>
                <c:pt idx="42205">
                  <c:v>-4.4475899999999999E-2</c:v>
                </c:pt>
                <c:pt idx="42206">
                  <c:v>-4.4988800000000002E-2</c:v>
                </c:pt>
                <c:pt idx="42207">
                  <c:v>-4.5483200000000001E-2</c:v>
                </c:pt>
                <c:pt idx="42208">
                  <c:v>-4.5958300000000001E-2</c:v>
                </c:pt>
                <c:pt idx="42209">
                  <c:v>-4.6413599999999999E-2</c:v>
                </c:pt>
                <c:pt idx="42210">
                  <c:v>-4.68482E-2</c:v>
                </c:pt>
                <c:pt idx="42211">
                  <c:v>-4.7261499999999998E-2</c:v>
                </c:pt>
                <c:pt idx="42212">
                  <c:v>-4.7652699999999999E-2</c:v>
                </c:pt>
                <c:pt idx="42213">
                  <c:v>-4.8021099999999997E-2</c:v>
                </c:pt>
                <c:pt idx="42214">
                  <c:v>-4.8365999999999999E-2</c:v>
                </c:pt>
                <c:pt idx="42215">
                  <c:v>-4.8686599999999997E-2</c:v>
                </c:pt>
                <c:pt idx="42216">
                  <c:v>-4.8982199999999997E-2</c:v>
                </c:pt>
                <c:pt idx="42217">
                  <c:v>-4.9251999999999997E-2</c:v>
                </c:pt>
                <c:pt idx="42218">
                  <c:v>-4.9495299999999999E-2</c:v>
                </c:pt>
                <c:pt idx="42219">
                  <c:v>-4.9711199999999997E-2</c:v>
                </c:pt>
                <c:pt idx="42220">
                  <c:v>-4.9899100000000002E-2</c:v>
                </c:pt>
                <c:pt idx="42221">
                  <c:v>-5.0058199999999997E-2</c:v>
                </c:pt>
                <c:pt idx="42222">
                  <c:v>-5.0187700000000002E-2</c:v>
                </c:pt>
                <c:pt idx="42223">
                  <c:v>-5.0286900000000002E-2</c:v>
                </c:pt>
                <c:pt idx="42224">
                  <c:v>-5.0354999999999997E-2</c:v>
                </c:pt>
                <c:pt idx="42225">
                  <c:v>-5.0391400000000003E-2</c:v>
                </c:pt>
                <c:pt idx="42226">
                  <c:v>-5.03954E-2</c:v>
                </c:pt>
                <c:pt idx="42227">
                  <c:v>-5.0366300000000003E-2</c:v>
                </c:pt>
                <c:pt idx="42228">
                  <c:v>-5.0303300000000002E-2</c:v>
                </c:pt>
                <c:pt idx="42229">
                  <c:v>-5.0205899999999998E-2</c:v>
                </c:pt>
                <c:pt idx="42230">
                  <c:v>-5.0073300000000001E-2</c:v>
                </c:pt>
                <c:pt idx="42231">
                  <c:v>-4.9905100000000001E-2</c:v>
                </c:pt>
                <c:pt idx="42232">
                  <c:v>-4.9700599999999998E-2</c:v>
                </c:pt>
                <c:pt idx="42233">
                  <c:v>-4.9459299999999998E-2</c:v>
                </c:pt>
                <c:pt idx="42234">
                  <c:v>-4.9180500000000002E-2</c:v>
                </c:pt>
                <c:pt idx="42235">
                  <c:v>-4.8863999999999998E-2</c:v>
                </c:pt>
                <c:pt idx="42236">
                  <c:v>-4.8509099999999999E-2</c:v>
                </c:pt>
                <c:pt idx="42237">
                  <c:v>-4.8115400000000003E-2</c:v>
                </c:pt>
                <c:pt idx="42238">
                  <c:v>-4.7682599999999999E-2</c:v>
                </c:pt>
                <c:pt idx="42239">
                  <c:v>-4.7210200000000001E-2</c:v>
                </c:pt>
                <c:pt idx="42240">
                  <c:v>-4.6698099999999999E-2</c:v>
                </c:pt>
                <c:pt idx="42241">
                  <c:v>-4.6145800000000001E-2</c:v>
                </c:pt>
                <c:pt idx="42242">
                  <c:v>-4.5553200000000002E-2</c:v>
                </c:pt>
                <c:pt idx="42243">
                  <c:v>-4.4920099999999998E-2</c:v>
                </c:pt>
                <c:pt idx="42244">
                  <c:v>-4.4246300000000002E-2</c:v>
                </c:pt>
                <c:pt idx="42245">
                  <c:v>-4.3531800000000002E-2</c:v>
                </c:pt>
                <c:pt idx="42246">
                  <c:v>-4.2776399999999999E-2</c:v>
                </c:pt>
                <c:pt idx="42247">
                  <c:v>-4.1980099999999999E-2</c:v>
                </c:pt>
                <c:pt idx="42248">
                  <c:v>-4.1143100000000002E-2</c:v>
                </c:pt>
                <c:pt idx="42249">
                  <c:v>-4.02654E-2</c:v>
                </c:pt>
                <c:pt idx="42250">
                  <c:v>-3.9347199999999999E-2</c:v>
                </c:pt>
                <c:pt idx="42251">
                  <c:v>-3.8388699999999998E-2</c:v>
                </c:pt>
                <c:pt idx="42252">
                  <c:v>-3.7390100000000003E-2</c:v>
                </c:pt>
                <c:pt idx="42253">
                  <c:v>-3.6351799999999997E-2</c:v>
                </c:pt>
                <c:pt idx="42254">
                  <c:v>-3.5274E-2</c:v>
                </c:pt>
                <c:pt idx="42255">
                  <c:v>-3.4157399999999997E-2</c:v>
                </c:pt>
                <c:pt idx="42256">
                  <c:v>-3.3002200000000002E-2</c:v>
                </c:pt>
                <c:pt idx="42257">
                  <c:v>-3.18091E-2</c:v>
                </c:pt>
                <c:pt idx="42258">
                  <c:v>-3.0578600000000001E-2</c:v>
                </c:pt>
                <c:pt idx="42259">
                  <c:v>-2.9311500000000001E-2</c:v>
                </c:pt>
                <c:pt idx="42260">
                  <c:v>-2.8008399999999999E-2</c:v>
                </c:pt>
                <c:pt idx="42261">
                  <c:v>-2.6669999999999999E-2</c:v>
                </c:pt>
                <c:pt idx="42262">
                  <c:v>-2.5297300000000002E-2</c:v>
                </c:pt>
                <c:pt idx="42263">
                  <c:v>-2.3891099999999998E-2</c:v>
                </c:pt>
                <c:pt idx="42264">
                  <c:v>-2.2452199999999999E-2</c:v>
                </c:pt>
                <c:pt idx="42265">
                  <c:v>-2.0981799999999998E-2</c:v>
                </c:pt>
                <c:pt idx="42266">
                  <c:v>-1.94808E-2</c:v>
                </c:pt>
                <c:pt idx="42267">
                  <c:v>-1.7950399999999998E-2</c:v>
                </c:pt>
                <c:pt idx="42268">
                  <c:v>-1.6391699999999999E-2</c:v>
                </c:pt>
                <c:pt idx="42269">
                  <c:v>-1.48059E-2</c:v>
                </c:pt>
                <c:pt idx="42270">
                  <c:v>-1.3194300000000001E-2</c:v>
                </c:pt>
                <c:pt idx="42271">
                  <c:v>-1.1558199999999999E-2</c:v>
                </c:pt>
                <c:pt idx="42272" formatCode="0.00E+00">
                  <c:v>-9.8989999999999998E-3</c:v>
                </c:pt>
                <c:pt idx="42273" formatCode="0.00E+00">
                  <c:v>-8.2180099999999996E-3</c:v>
                </c:pt>
                <c:pt idx="42274" formatCode="0.00E+00">
                  <c:v>-6.51675E-3</c:v>
                </c:pt>
                <c:pt idx="42275" formatCode="0.00E+00">
                  <c:v>-4.7967000000000001E-3</c:v>
                </c:pt>
                <c:pt idx="42276" formatCode="0.00E+00">
                  <c:v>-3.0594200000000002E-3</c:v>
                </c:pt>
                <c:pt idx="42277" formatCode="0.00E+00">
                  <c:v>-1.3064999999999999E-3</c:v>
                </c:pt>
                <c:pt idx="42278" formatCode="0.00E+00">
                  <c:v>4.6043800000000003E-4</c:v>
                </c:pt>
                <c:pt idx="42279" formatCode="0.00E+00">
                  <c:v>2.2397200000000002E-3</c:v>
                </c:pt>
                <c:pt idx="42280" formatCode="0.00E+00">
                  <c:v>4.0296500000000001E-3</c:v>
                </c:pt>
                <c:pt idx="42281" formatCode="0.00E+00">
                  <c:v>5.8284699999999997E-3</c:v>
                </c:pt>
                <c:pt idx="42282" formatCode="0.00E+00">
                  <c:v>7.6344300000000002E-3</c:v>
                </c:pt>
                <c:pt idx="42283" formatCode="0.00E+00">
                  <c:v>9.4456999999999996E-3</c:v>
                </c:pt>
                <c:pt idx="42284">
                  <c:v>1.12605E-2</c:v>
                </c:pt>
                <c:pt idx="42285">
                  <c:v>1.3076900000000001E-2</c:v>
                </c:pt>
                <c:pt idx="42286">
                  <c:v>1.4893E-2</c:v>
                </c:pt>
                <c:pt idx="42287">
                  <c:v>1.6707E-2</c:v>
                </c:pt>
                <c:pt idx="42288">
                  <c:v>1.8516899999999999E-2</c:v>
                </c:pt>
                <c:pt idx="42289">
                  <c:v>2.03208E-2</c:v>
                </c:pt>
                <c:pt idx="42290">
                  <c:v>2.21167E-2</c:v>
                </c:pt>
                <c:pt idx="42291">
                  <c:v>2.3902699999999999E-2</c:v>
                </c:pt>
                <c:pt idx="42292">
                  <c:v>2.56768E-2</c:v>
                </c:pt>
                <c:pt idx="42293">
                  <c:v>2.7437E-2</c:v>
                </c:pt>
                <c:pt idx="42294">
                  <c:v>2.91813E-2</c:v>
                </c:pt>
                <c:pt idx="42295">
                  <c:v>3.09077E-2</c:v>
                </c:pt>
                <c:pt idx="42296">
                  <c:v>3.2614299999999999E-2</c:v>
                </c:pt>
                <c:pt idx="42297">
                  <c:v>3.4299099999999999E-2</c:v>
                </c:pt>
                <c:pt idx="42298">
                  <c:v>3.5960100000000002E-2</c:v>
                </c:pt>
                <c:pt idx="42299">
                  <c:v>3.7595299999999998E-2</c:v>
                </c:pt>
                <c:pt idx="42300">
                  <c:v>3.9202899999999999E-2</c:v>
                </c:pt>
                <c:pt idx="42301">
                  <c:v>4.0780799999999999E-2</c:v>
                </c:pt>
                <c:pt idx="42302">
                  <c:v>4.2327299999999998E-2</c:v>
                </c:pt>
                <c:pt idx="42303">
                  <c:v>4.3840299999999999E-2</c:v>
                </c:pt>
                <c:pt idx="42304">
                  <c:v>4.5317999999999997E-2</c:v>
                </c:pt>
                <c:pt idx="42305">
                  <c:v>4.67587E-2</c:v>
                </c:pt>
                <c:pt idx="42306">
                  <c:v>4.8160399999999999E-2</c:v>
                </c:pt>
                <c:pt idx="42307">
                  <c:v>4.9521500000000003E-2</c:v>
                </c:pt>
                <c:pt idx="42308">
                  <c:v>5.0840200000000002E-2</c:v>
                </c:pt>
                <c:pt idx="42309">
                  <c:v>5.21147E-2</c:v>
                </c:pt>
                <c:pt idx="42310">
                  <c:v>5.3343500000000002E-2</c:v>
                </c:pt>
                <c:pt idx="42311">
                  <c:v>5.4524999999999997E-2</c:v>
                </c:pt>
                <c:pt idx="42312">
                  <c:v>5.5657600000000002E-2</c:v>
                </c:pt>
                <c:pt idx="42313">
                  <c:v>5.6739699999999997E-2</c:v>
                </c:pt>
                <c:pt idx="42314">
                  <c:v>5.7769899999999999E-2</c:v>
                </c:pt>
                <c:pt idx="42315">
                  <c:v>5.8746800000000002E-2</c:v>
                </c:pt>
                <c:pt idx="42316">
                  <c:v>5.9669100000000003E-2</c:v>
                </c:pt>
                <c:pt idx="42317">
                  <c:v>6.0535499999999999E-2</c:v>
                </c:pt>
                <c:pt idx="42318">
                  <c:v>6.1344700000000002E-2</c:v>
                </c:pt>
                <c:pt idx="42319">
                  <c:v>6.2095699999999997E-2</c:v>
                </c:pt>
                <c:pt idx="42320">
                  <c:v>6.2787300000000004E-2</c:v>
                </c:pt>
                <c:pt idx="42321">
                  <c:v>6.3418500000000003E-2</c:v>
                </c:pt>
                <c:pt idx="42322">
                  <c:v>6.3988400000000001E-2</c:v>
                </c:pt>
                <c:pt idx="42323">
                  <c:v>6.4495899999999995E-2</c:v>
                </c:pt>
                <c:pt idx="42324">
                  <c:v>6.4940300000000006E-2</c:v>
                </c:pt>
                <c:pt idx="42325">
                  <c:v>6.5320699999999995E-2</c:v>
                </c:pt>
                <c:pt idx="42326">
                  <c:v>6.5636399999999998E-2</c:v>
                </c:pt>
                <c:pt idx="42327">
                  <c:v>6.5886899999999998E-2</c:v>
                </c:pt>
                <c:pt idx="42328">
                  <c:v>6.6071500000000005E-2</c:v>
                </c:pt>
                <c:pt idx="42329">
                  <c:v>6.6189899999999996E-2</c:v>
                </c:pt>
                <c:pt idx="42330">
                  <c:v>6.6241599999999998E-2</c:v>
                </c:pt>
                <c:pt idx="42331">
                  <c:v>6.6226300000000002E-2</c:v>
                </c:pt>
                <c:pt idx="42332">
                  <c:v>6.6143800000000003E-2</c:v>
                </c:pt>
                <c:pt idx="42333">
                  <c:v>6.5993999999999997E-2</c:v>
                </c:pt>
                <c:pt idx="42334">
                  <c:v>6.5776699999999994E-2</c:v>
                </c:pt>
                <c:pt idx="42335">
                  <c:v>6.5492099999999998E-2</c:v>
                </c:pt>
                <c:pt idx="42336">
                  <c:v>6.5140199999999995E-2</c:v>
                </c:pt>
                <c:pt idx="42337">
                  <c:v>6.4721299999999996E-2</c:v>
                </c:pt>
                <c:pt idx="42338">
                  <c:v>6.4235500000000001E-2</c:v>
                </c:pt>
                <c:pt idx="42339">
                  <c:v>6.3683299999999998E-2</c:v>
                </c:pt>
                <c:pt idx="42340">
                  <c:v>6.3064999999999996E-2</c:v>
                </c:pt>
                <c:pt idx="42341">
                  <c:v>6.2381399999999997E-2</c:v>
                </c:pt>
                <c:pt idx="42342">
                  <c:v>6.1633E-2</c:v>
                </c:pt>
                <c:pt idx="42343">
                  <c:v>6.0820399999999997E-2</c:v>
                </c:pt>
                <c:pt idx="42344">
                  <c:v>5.9944499999999998E-2</c:v>
                </c:pt>
                <c:pt idx="42345">
                  <c:v>5.9006000000000003E-2</c:v>
                </c:pt>
                <c:pt idx="42346">
                  <c:v>5.8006000000000002E-2</c:v>
                </c:pt>
                <c:pt idx="42347">
                  <c:v>5.69454E-2</c:v>
                </c:pt>
                <c:pt idx="42348">
                  <c:v>5.5825399999999997E-2</c:v>
                </c:pt>
                <c:pt idx="42349">
                  <c:v>5.46472E-2</c:v>
                </c:pt>
                <c:pt idx="42350">
                  <c:v>5.3411899999999998E-2</c:v>
                </c:pt>
                <c:pt idx="42351">
                  <c:v>5.2121000000000001E-2</c:v>
                </c:pt>
                <c:pt idx="42352">
                  <c:v>5.07757E-2</c:v>
                </c:pt>
                <c:pt idx="42353">
                  <c:v>4.9377499999999998E-2</c:v>
                </c:pt>
                <c:pt idx="42354">
                  <c:v>4.7927999999999998E-2</c:v>
                </c:pt>
                <c:pt idx="42355">
                  <c:v>4.6428799999999999E-2</c:v>
                </c:pt>
                <c:pt idx="42356">
                  <c:v>4.4881499999999998E-2</c:v>
                </c:pt>
                <c:pt idx="42357">
                  <c:v>4.3287699999999998E-2</c:v>
                </c:pt>
                <c:pt idx="42358">
                  <c:v>4.1649499999999999E-2</c:v>
                </c:pt>
                <c:pt idx="42359">
                  <c:v>3.9968400000000001E-2</c:v>
                </c:pt>
                <c:pt idx="42360">
                  <c:v>3.8246599999999999E-2</c:v>
                </c:pt>
                <c:pt idx="42361">
                  <c:v>3.6485700000000003E-2</c:v>
                </c:pt>
                <c:pt idx="42362">
                  <c:v>3.4687999999999997E-2</c:v>
                </c:pt>
                <c:pt idx="42363">
                  <c:v>3.28554E-2</c:v>
                </c:pt>
                <c:pt idx="42364">
                  <c:v>3.09901E-2</c:v>
                </c:pt>
                <c:pt idx="42365">
                  <c:v>2.9093999999999998E-2</c:v>
                </c:pt>
                <c:pt idx="42366">
                  <c:v>2.7169100000000002E-2</c:v>
                </c:pt>
                <c:pt idx="42367">
                  <c:v>2.52176E-2</c:v>
                </c:pt>
                <c:pt idx="42368">
                  <c:v>2.3241999999999999E-2</c:v>
                </c:pt>
                <c:pt idx="42369">
                  <c:v>2.1244900000000001E-2</c:v>
                </c:pt>
                <c:pt idx="42370">
                  <c:v>1.9228700000000001E-2</c:v>
                </c:pt>
                <c:pt idx="42371">
                  <c:v>1.7195499999999999E-2</c:v>
                </c:pt>
                <c:pt idx="42372">
                  <c:v>1.5147600000000001E-2</c:v>
                </c:pt>
                <c:pt idx="42373">
                  <c:v>1.30875E-2</c:v>
                </c:pt>
                <c:pt idx="42374">
                  <c:v>1.10174E-2</c:v>
                </c:pt>
                <c:pt idx="42375" formatCode="0.00E+00">
                  <c:v>8.9397000000000001E-3</c:v>
                </c:pt>
                <c:pt idx="42376" formatCode="0.00E+00">
                  <c:v>6.8566499999999997E-3</c:v>
                </c:pt>
                <c:pt idx="42377" formatCode="0.00E+00">
                  <c:v>4.7706500000000004E-3</c:v>
                </c:pt>
                <c:pt idx="42378" formatCode="0.00E+00">
                  <c:v>2.6840100000000001E-3</c:v>
                </c:pt>
                <c:pt idx="42379" formatCode="0.00E+00">
                  <c:v>5.9902000000000002E-4</c:v>
                </c:pt>
                <c:pt idx="42380" formatCode="0.00E+00">
                  <c:v>-1.48204E-3</c:v>
                </c:pt>
                <c:pt idx="42381" formatCode="0.00E+00">
                  <c:v>-3.5569E-3</c:v>
                </c:pt>
                <c:pt idx="42382" formatCode="0.00E+00">
                  <c:v>-5.6232599999999997E-3</c:v>
                </c:pt>
                <c:pt idx="42383" formatCode="0.00E+00">
                  <c:v>-7.6788000000000004E-3</c:v>
                </c:pt>
                <c:pt idx="42384" formatCode="0.00E+00">
                  <c:v>-9.7212800000000005E-3</c:v>
                </c:pt>
                <c:pt idx="42385">
                  <c:v>-1.1748400000000001E-2</c:v>
                </c:pt>
                <c:pt idx="42386">
                  <c:v>-1.3757999999999999E-2</c:v>
                </c:pt>
                <c:pt idx="42387">
                  <c:v>-1.57476E-2</c:v>
                </c:pt>
                <c:pt idx="42388">
                  <c:v>-1.7715000000000002E-2</c:v>
                </c:pt>
                <c:pt idx="42389">
                  <c:v>-1.9657899999999999E-2</c:v>
                </c:pt>
                <c:pt idx="42390">
                  <c:v>-2.15745E-2</c:v>
                </c:pt>
                <c:pt idx="42391">
                  <c:v>-2.3462799999999999E-2</c:v>
                </c:pt>
                <c:pt idx="42392">
                  <c:v>-2.5320800000000001E-2</c:v>
                </c:pt>
                <c:pt idx="42393">
                  <c:v>-2.7146799999999999E-2</c:v>
                </c:pt>
                <c:pt idx="42394">
                  <c:v>-2.8938599999999998E-2</c:v>
                </c:pt>
                <c:pt idx="42395">
                  <c:v>-3.06944E-2</c:v>
                </c:pt>
                <c:pt idx="42396">
                  <c:v>-3.2412000000000003E-2</c:v>
                </c:pt>
                <c:pt idx="42397">
                  <c:v>-3.4089399999999999E-2</c:v>
                </c:pt>
                <c:pt idx="42398">
                  <c:v>-3.5724699999999998E-2</c:v>
                </c:pt>
                <c:pt idx="42399">
                  <c:v>-3.7316599999999998E-2</c:v>
                </c:pt>
                <c:pt idx="42400">
                  <c:v>-3.8863500000000002E-2</c:v>
                </c:pt>
                <c:pt idx="42401">
                  <c:v>-4.03641E-2</c:v>
                </c:pt>
                <c:pt idx="42402">
                  <c:v>-4.1816699999999998E-2</c:v>
                </c:pt>
                <c:pt idx="42403">
                  <c:v>-4.3219899999999999E-2</c:v>
                </c:pt>
                <c:pt idx="42404">
                  <c:v>-4.4572399999999998E-2</c:v>
                </c:pt>
                <c:pt idx="42405">
                  <c:v>-4.5873200000000003E-2</c:v>
                </c:pt>
                <c:pt idx="42406">
                  <c:v>-4.7121099999999999E-2</c:v>
                </c:pt>
                <c:pt idx="42407">
                  <c:v>-4.8314999999999997E-2</c:v>
                </c:pt>
                <c:pt idx="42408">
                  <c:v>-4.9453700000000003E-2</c:v>
                </c:pt>
                <c:pt idx="42409">
                  <c:v>-5.05361E-2</c:v>
                </c:pt>
                <c:pt idx="42410">
                  <c:v>-5.1561500000000003E-2</c:v>
                </c:pt>
                <c:pt idx="42411">
                  <c:v>-5.25288E-2</c:v>
                </c:pt>
                <c:pt idx="42412">
                  <c:v>-5.34373E-2</c:v>
                </c:pt>
                <c:pt idx="42413">
                  <c:v>-5.4286099999999997E-2</c:v>
                </c:pt>
                <c:pt idx="42414">
                  <c:v>-5.50748E-2</c:v>
                </c:pt>
                <c:pt idx="42415">
                  <c:v>-5.58033E-2</c:v>
                </c:pt>
                <c:pt idx="42416">
                  <c:v>-5.6471500000000001E-2</c:v>
                </c:pt>
                <c:pt idx="42417">
                  <c:v>-5.7078799999999999E-2</c:v>
                </c:pt>
                <c:pt idx="42418">
                  <c:v>-5.7624700000000001E-2</c:v>
                </c:pt>
                <c:pt idx="42419">
                  <c:v>-5.8108600000000003E-2</c:v>
                </c:pt>
                <c:pt idx="42420">
                  <c:v>-5.8530499999999999E-2</c:v>
                </c:pt>
                <c:pt idx="42421">
                  <c:v>-5.8890600000000001E-2</c:v>
                </c:pt>
                <c:pt idx="42422">
                  <c:v>-5.9188999999999999E-2</c:v>
                </c:pt>
                <c:pt idx="42423">
                  <c:v>-5.9425699999999998E-2</c:v>
                </c:pt>
                <c:pt idx="42424">
                  <c:v>-5.9600899999999998E-2</c:v>
                </c:pt>
                <c:pt idx="42425">
                  <c:v>-5.9715299999999999E-2</c:v>
                </c:pt>
                <c:pt idx="42426">
                  <c:v>-5.9769200000000001E-2</c:v>
                </c:pt>
                <c:pt idx="42427">
                  <c:v>-5.9763400000000001E-2</c:v>
                </c:pt>
                <c:pt idx="42428">
                  <c:v>-5.96987E-2</c:v>
                </c:pt>
                <c:pt idx="42429">
                  <c:v>-5.9575900000000001E-2</c:v>
                </c:pt>
                <c:pt idx="42430">
                  <c:v>-5.93956E-2</c:v>
                </c:pt>
                <c:pt idx="42431">
                  <c:v>-5.91584E-2</c:v>
                </c:pt>
                <c:pt idx="42432">
                  <c:v>-5.8865000000000001E-2</c:v>
                </c:pt>
                <c:pt idx="42433">
                  <c:v>-5.8516499999999999E-2</c:v>
                </c:pt>
                <c:pt idx="42434">
                  <c:v>-5.8113900000000003E-2</c:v>
                </c:pt>
                <c:pt idx="42435">
                  <c:v>-5.76582E-2</c:v>
                </c:pt>
                <c:pt idx="42436">
                  <c:v>-5.7150300000000001E-2</c:v>
                </c:pt>
                <c:pt idx="42437">
                  <c:v>-5.6591099999999998E-2</c:v>
                </c:pt>
                <c:pt idx="42438">
                  <c:v>-5.5981700000000002E-2</c:v>
                </c:pt>
                <c:pt idx="42439">
                  <c:v>-5.5323400000000002E-2</c:v>
                </c:pt>
                <c:pt idx="42440">
                  <c:v>-5.4617899999999997E-2</c:v>
                </c:pt>
                <c:pt idx="42441">
                  <c:v>-5.3866700000000003E-2</c:v>
                </c:pt>
                <c:pt idx="42442">
                  <c:v>-5.3071399999999998E-2</c:v>
                </c:pt>
                <c:pt idx="42443">
                  <c:v>-5.2233399999999999E-2</c:v>
                </c:pt>
                <c:pt idx="42444">
                  <c:v>-5.1354200000000003E-2</c:v>
                </c:pt>
                <c:pt idx="42445">
                  <c:v>-5.0435000000000001E-2</c:v>
                </c:pt>
                <c:pt idx="42446">
                  <c:v>-4.9477300000000002E-2</c:v>
                </c:pt>
                <c:pt idx="42447">
                  <c:v>-4.8482299999999999E-2</c:v>
                </c:pt>
                <c:pt idx="42448">
                  <c:v>-4.7451800000000002E-2</c:v>
                </c:pt>
                <c:pt idx="42449">
                  <c:v>-4.6387400000000002E-2</c:v>
                </c:pt>
                <c:pt idx="42450">
                  <c:v>-4.5290900000000002E-2</c:v>
                </c:pt>
                <c:pt idx="42451">
                  <c:v>-4.4164000000000002E-2</c:v>
                </c:pt>
                <c:pt idx="42452">
                  <c:v>-4.3008499999999998E-2</c:v>
                </c:pt>
                <c:pt idx="42453">
                  <c:v>-4.1826099999999998E-2</c:v>
                </c:pt>
                <c:pt idx="42454">
                  <c:v>-4.0619000000000002E-2</c:v>
                </c:pt>
                <c:pt idx="42455">
                  <c:v>-3.9389E-2</c:v>
                </c:pt>
                <c:pt idx="42456">
                  <c:v>-3.8137999999999998E-2</c:v>
                </c:pt>
                <c:pt idx="42457">
                  <c:v>-3.6868100000000001E-2</c:v>
                </c:pt>
                <c:pt idx="42458">
                  <c:v>-3.5581000000000002E-2</c:v>
                </c:pt>
                <c:pt idx="42459">
                  <c:v>-3.4278700000000002E-2</c:v>
                </c:pt>
                <c:pt idx="42460">
                  <c:v>-3.2962499999999999E-2</c:v>
                </c:pt>
                <c:pt idx="42461">
                  <c:v>-3.1634200000000001E-2</c:v>
                </c:pt>
                <c:pt idx="42462">
                  <c:v>-3.0295300000000001E-2</c:v>
                </c:pt>
                <c:pt idx="42463">
                  <c:v>-2.89476E-2</c:v>
                </c:pt>
                <c:pt idx="42464">
                  <c:v>-2.7592599999999998E-2</c:v>
                </c:pt>
                <c:pt idx="42465">
                  <c:v>-2.6232399999999999E-2</c:v>
                </c:pt>
                <c:pt idx="42466">
                  <c:v>-2.4869100000000002E-2</c:v>
                </c:pt>
                <c:pt idx="42467">
                  <c:v>-2.3504500000000001E-2</c:v>
                </c:pt>
                <c:pt idx="42468">
                  <c:v>-2.2140099999999999E-2</c:v>
                </c:pt>
                <c:pt idx="42469">
                  <c:v>-2.07771E-2</c:v>
                </c:pt>
                <c:pt idx="42470">
                  <c:v>-1.9416900000000001E-2</c:v>
                </c:pt>
                <c:pt idx="42471">
                  <c:v>-1.8061399999999998E-2</c:v>
                </c:pt>
                <c:pt idx="42472">
                  <c:v>-1.67122E-2</c:v>
                </c:pt>
                <c:pt idx="42473">
                  <c:v>-1.5370999999999999E-2</c:v>
                </c:pt>
                <c:pt idx="42474">
                  <c:v>-1.4039299999999999E-2</c:v>
                </c:pt>
                <c:pt idx="42475">
                  <c:v>-1.27189E-2</c:v>
                </c:pt>
                <c:pt idx="42476">
                  <c:v>-1.14112E-2</c:v>
                </c:pt>
                <c:pt idx="42477">
                  <c:v>-1.01178E-2</c:v>
                </c:pt>
                <c:pt idx="42478" formatCode="0.00E+00">
                  <c:v>-8.8403700000000002E-3</c:v>
                </c:pt>
                <c:pt idx="42479" formatCode="0.00E+00">
                  <c:v>-7.5803099999999998E-3</c:v>
                </c:pt>
                <c:pt idx="42480" formatCode="0.00E+00">
                  <c:v>-6.3385300000000002E-3</c:v>
                </c:pt>
                <c:pt idx="42481" formatCode="0.00E+00">
                  <c:v>-5.1158999999999996E-3</c:v>
                </c:pt>
                <c:pt idx="42482" formatCode="0.00E+00">
                  <c:v>-3.9136300000000004E-3</c:v>
                </c:pt>
                <c:pt idx="42483" formatCode="0.00E+00">
                  <c:v>-2.7331E-3</c:v>
                </c:pt>
                <c:pt idx="42484" formatCode="0.00E+00">
                  <c:v>-1.57559E-3</c:v>
                </c:pt>
                <c:pt idx="42485" formatCode="0.00E+00">
                  <c:v>-4.4203500000000002E-4</c:v>
                </c:pt>
                <c:pt idx="42486" formatCode="0.00E+00">
                  <c:v>6.6677200000000005E-4</c:v>
                </c:pt>
                <c:pt idx="42487" formatCode="0.00E+00">
                  <c:v>1.7499799999999999E-3</c:v>
                </c:pt>
                <c:pt idx="42488" formatCode="0.00E+00">
                  <c:v>2.8066800000000002E-3</c:v>
                </c:pt>
                <c:pt idx="42489" formatCode="0.00E+00">
                  <c:v>3.8359800000000001E-3</c:v>
                </c:pt>
                <c:pt idx="42490" formatCode="0.00E+00">
                  <c:v>4.8371100000000004E-3</c:v>
                </c:pt>
                <c:pt idx="42491" formatCode="0.00E+00">
                  <c:v>5.8094599999999998E-3</c:v>
                </c:pt>
                <c:pt idx="42492" formatCode="0.00E+00">
                  <c:v>6.7525600000000003E-3</c:v>
                </c:pt>
                <c:pt idx="42493" formatCode="0.00E+00">
                  <c:v>7.6659900000000001E-3</c:v>
                </c:pt>
                <c:pt idx="42494" formatCode="0.00E+00">
                  <c:v>8.5493400000000008E-3</c:v>
                </c:pt>
                <c:pt idx="42495" formatCode="0.00E+00">
                  <c:v>9.4020700000000002E-3</c:v>
                </c:pt>
                <c:pt idx="42496">
                  <c:v>1.0223400000000001E-2</c:v>
                </c:pt>
                <c:pt idx="42497">
                  <c:v>1.1012600000000001E-2</c:v>
                </c:pt>
                <c:pt idx="42498">
                  <c:v>1.1769399999999999E-2</c:v>
                </c:pt>
                <c:pt idx="42499">
                  <c:v>1.2494099999999999E-2</c:v>
                </c:pt>
                <c:pt idx="42500">
                  <c:v>1.31866E-2</c:v>
                </c:pt>
                <c:pt idx="42501">
                  <c:v>1.3846799999999999E-2</c:v>
                </c:pt>
                <c:pt idx="42502">
                  <c:v>1.44745E-2</c:v>
                </c:pt>
                <c:pt idx="42503">
                  <c:v>1.50695E-2</c:v>
                </c:pt>
                <c:pt idx="42504">
                  <c:v>1.5632099999999999E-2</c:v>
                </c:pt>
                <c:pt idx="42505">
                  <c:v>1.6162599999999999E-2</c:v>
                </c:pt>
                <c:pt idx="42506">
                  <c:v>1.66613E-2</c:v>
                </c:pt>
                <c:pt idx="42507">
                  <c:v>1.7127900000000001E-2</c:v>
                </c:pt>
                <c:pt idx="42508">
                  <c:v>1.7562299999999999E-2</c:v>
                </c:pt>
                <c:pt idx="42509">
                  <c:v>1.79648E-2</c:v>
                </c:pt>
                <c:pt idx="42510">
                  <c:v>1.8336000000000002E-2</c:v>
                </c:pt>
                <c:pt idx="42511">
                  <c:v>1.86762E-2</c:v>
                </c:pt>
                <c:pt idx="42512">
                  <c:v>1.89864E-2</c:v>
                </c:pt>
                <c:pt idx="42513">
                  <c:v>1.9267599999999999E-2</c:v>
                </c:pt>
                <c:pt idx="42514">
                  <c:v>1.9520800000000001E-2</c:v>
                </c:pt>
                <c:pt idx="42515">
                  <c:v>1.97466E-2</c:v>
                </c:pt>
                <c:pt idx="42516">
                  <c:v>1.9944900000000002E-2</c:v>
                </c:pt>
                <c:pt idx="42517">
                  <c:v>2.0115899999999999E-2</c:v>
                </c:pt>
                <c:pt idx="42518">
                  <c:v>2.0260299999999998E-2</c:v>
                </c:pt>
                <c:pt idx="42519">
                  <c:v>2.0379000000000001E-2</c:v>
                </c:pt>
                <c:pt idx="42520">
                  <c:v>2.0472899999999999E-2</c:v>
                </c:pt>
                <c:pt idx="42521">
                  <c:v>2.05428E-2</c:v>
                </c:pt>
                <c:pt idx="42522">
                  <c:v>2.0589699999999999E-2</c:v>
                </c:pt>
                <c:pt idx="42523">
                  <c:v>2.0614299999999999E-2</c:v>
                </c:pt>
                <c:pt idx="42524">
                  <c:v>2.0617300000000002E-2</c:v>
                </c:pt>
                <c:pt idx="42525">
                  <c:v>2.05994E-2</c:v>
                </c:pt>
                <c:pt idx="42526">
                  <c:v>2.05615E-2</c:v>
                </c:pt>
                <c:pt idx="42527">
                  <c:v>2.0504100000000001E-2</c:v>
                </c:pt>
                <c:pt idx="42528">
                  <c:v>2.04277E-2</c:v>
                </c:pt>
                <c:pt idx="42529">
                  <c:v>2.03331E-2</c:v>
                </c:pt>
                <c:pt idx="42530">
                  <c:v>2.02214E-2</c:v>
                </c:pt>
                <c:pt idx="42531">
                  <c:v>2.00935E-2</c:v>
                </c:pt>
                <c:pt idx="42532">
                  <c:v>1.9950599999999999E-2</c:v>
                </c:pt>
                <c:pt idx="42533">
                  <c:v>1.9793399999999999E-2</c:v>
                </c:pt>
                <c:pt idx="42534">
                  <c:v>1.9623000000000002E-2</c:v>
                </c:pt>
                <c:pt idx="42535">
                  <c:v>1.9440300000000001E-2</c:v>
                </c:pt>
                <c:pt idx="42536">
                  <c:v>1.9246200000000002E-2</c:v>
                </c:pt>
                <c:pt idx="42537">
                  <c:v>1.9041700000000002E-2</c:v>
                </c:pt>
                <c:pt idx="42538">
                  <c:v>1.88276E-2</c:v>
                </c:pt>
                <c:pt idx="42539">
                  <c:v>1.8604699999999998E-2</c:v>
                </c:pt>
                <c:pt idx="42540">
                  <c:v>1.83736E-2</c:v>
                </c:pt>
                <c:pt idx="42541">
                  <c:v>1.81348E-2</c:v>
                </c:pt>
                <c:pt idx="42542">
                  <c:v>1.7889100000000002E-2</c:v>
                </c:pt>
                <c:pt idx="42543">
                  <c:v>1.7637400000000001E-2</c:v>
                </c:pt>
                <c:pt idx="42544">
                  <c:v>1.7380699999999999E-2</c:v>
                </c:pt>
                <c:pt idx="42545">
                  <c:v>1.7119599999999999E-2</c:v>
                </c:pt>
                <c:pt idx="42546">
                  <c:v>1.6854500000000001E-2</c:v>
                </c:pt>
                <c:pt idx="42547">
                  <c:v>1.6585800000000001E-2</c:v>
                </c:pt>
                <c:pt idx="42548">
                  <c:v>1.63138E-2</c:v>
                </c:pt>
                <c:pt idx="42549">
                  <c:v>1.6039299999999999E-2</c:v>
                </c:pt>
                <c:pt idx="42550">
                  <c:v>1.5762700000000001E-2</c:v>
                </c:pt>
                <c:pt idx="42551">
                  <c:v>1.5484700000000001E-2</c:v>
                </c:pt>
                <c:pt idx="42552">
                  <c:v>1.52058E-2</c:v>
                </c:pt>
                <c:pt idx="42553">
                  <c:v>1.4926699999999999E-2</c:v>
                </c:pt>
                <c:pt idx="42554">
                  <c:v>1.46482E-2</c:v>
                </c:pt>
                <c:pt idx="42555">
                  <c:v>1.4370900000000001E-2</c:v>
                </c:pt>
                <c:pt idx="42556">
                  <c:v>1.4095099999999999E-2</c:v>
                </c:pt>
                <c:pt idx="42557">
                  <c:v>1.3820900000000001E-2</c:v>
                </c:pt>
                <c:pt idx="42558">
                  <c:v>1.35487E-2</c:v>
                </c:pt>
                <c:pt idx="42559">
                  <c:v>1.32786E-2</c:v>
                </c:pt>
                <c:pt idx="42560">
                  <c:v>1.3010900000000001E-2</c:v>
                </c:pt>
                <c:pt idx="42561">
                  <c:v>1.2746E-2</c:v>
                </c:pt>
                <c:pt idx="42562">
                  <c:v>1.24846E-2</c:v>
                </c:pt>
                <c:pt idx="42563">
                  <c:v>1.22278E-2</c:v>
                </c:pt>
                <c:pt idx="42564">
                  <c:v>1.1976000000000001E-2</c:v>
                </c:pt>
                <c:pt idx="42565">
                  <c:v>1.17295E-2</c:v>
                </c:pt>
                <c:pt idx="42566">
                  <c:v>1.14885E-2</c:v>
                </c:pt>
                <c:pt idx="42567">
                  <c:v>1.1253000000000001E-2</c:v>
                </c:pt>
                <c:pt idx="42568">
                  <c:v>1.10227E-2</c:v>
                </c:pt>
                <c:pt idx="42569">
                  <c:v>1.0796999999999999E-2</c:v>
                </c:pt>
                <c:pt idx="42570">
                  <c:v>1.0575299999999999E-2</c:v>
                </c:pt>
                <c:pt idx="42571">
                  <c:v>1.0357399999999999E-2</c:v>
                </c:pt>
                <c:pt idx="42572">
                  <c:v>1.01435E-2</c:v>
                </c:pt>
                <c:pt idx="42573" formatCode="0.00E+00">
                  <c:v>9.9334100000000002E-3</c:v>
                </c:pt>
                <c:pt idx="42574" formatCode="0.00E+00">
                  <c:v>9.7268100000000007E-3</c:v>
                </c:pt>
                <c:pt idx="42575" formatCode="0.00E+00">
                  <c:v>9.5232200000000006E-3</c:v>
                </c:pt>
                <c:pt idx="42576" formatCode="0.00E+00">
                  <c:v>9.3221499999999995E-3</c:v>
                </c:pt>
                <c:pt idx="42577" formatCode="0.00E+00">
                  <c:v>9.1230200000000008E-3</c:v>
                </c:pt>
                <c:pt idx="42578" formatCode="0.00E+00">
                  <c:v>8.9252399999999992E-3</c:v>
                </c:pt>
                <c:pt idx="42579" formatCode="0.00E+00">
                  <c:v>8.7284000000000007E-3</c:v>
                </c:pt>
                <c:pt idx="42580" formatCode="0.00E+00">
                  <c:v>8.5321000000000008E-3</c:v>
                </c:pt>
                <c:pt idx="42581" formatCode="0.00E+00">
                  <c:v>8.3357799999999992E-3</c:v>
                </c:pt>
                <c:pt idx="42582" formatCode="0.00E+00">
                  <c:v>8.1389500000000007E-3</c:v>
                </c:pt>
                <c:pt idx="42583" formatCode="0.00E+00">
                  <c:v>7.9415100000000006E-3</c:v>
                </c:pt>
                <c:pt idx="42584" formatCode="0.00E+00">
                  <c:v>7.7436800000000002E-3</c:v>
                </c:pt>
                <c:pt idx="42585" formatCode="0.00E+00">
                  <c:v>7.5456100000000003E-3</c:v>
                </c:pt>
                <c:pt idx="42586" formatCode="0.00E+00">
                  <c:v>7.3471700000000001E-3</c:v>
                </c:pt>
                <c:pt idx="42587" formatCode="0.00E+00">
                  <c:v>7.1478999999999996E-3</c:v>
                </c:pt>
                <c:pt idx="42588" formatCode="0.00E+00">
                  <c:v>6.9472199999999996E-3</c:v>
                </c:pt>
                <c:pt idx="42589" formatCode="0.00E+00">
                  <c:v>6.7445300000000003E-3</c:v>
                </c:pt>
                <c:pt idx="42590" formatCode="0.00E+00">
                  <c:v>6.5391700000000004E-3</c:v>
                </c:pt>
                <c:pt idx="42591" formatCode="0.00E+00">
                  <c:v>6.33009E-3</c:v>
                </c:pt>
                <c:pt idx="42592" formatCode="0.00E+00">
                  <c:v>6.1158599999999999E-3</c:v>
                </c:pt>
                <c:pt idx="42593" formatCode="0.00E+00">
                  <c:v>5.89531E-3</c:v>
                </c:pt>
                <c:pt idx="42594" formatCode="0.00E+00">
                  <c:v>5.6679399999999998E-3</c:v>
                </c:pt>
                <c:pt idx="42595" formatCode="0.00E+00">
                  <c:v>5.4336300000000001E-3</c:v>
                </c:pt>
                <c:pt idx="42596" formatCode="0.00E+00">
                  <c:v>5.19207E-3</c:v>
                </c:pt>
                <c:pt idx="42597" formatCode="0.00E+00">
                  <c:v>4.9426699999999997E-3</c:v>
                </c:pt>
                <c:pt idx="42598" formatCode="0.00E+00">
                  <c:v>4.6846300000000004E-3</c:v>
                </c:pt>
                <c:pt idx="42599" formatCode="0.00E+00">
                  <c:v>4.4169099999999996E-3</c:v>
                </c:pt>
                <c:pt idx="42600" formatCode="0.00E+00">
                  <c:v>4.1383899999999996E-3</c:v>
                </c:pt>
                <c:pt idx="42601" formatCode="0.00E+00">
                  <c:v>3.8481600000000002E-3</c:v>
                </c:pt>
                <c:pt idx="42602" formatCode="0.00E+00">
                  <c:v>3.54566E-3</c:v>
                </c:pt>
                <c:pt idx="42603" formatCode="0.00E+00">
                  <c:v>3.2303800000000001E-3</c:v>
                </c:pt>
                <c:pt idx="42604" formatCode="0.00E+00">
                  <c:v>2.9016599999999999E-3</c:v>
                </c:pt>
                <c:pt idx="42605" formatCode="0.00E+00">
                  <c:v>2.5586900000000002E-3</c:v>
                </c:pt>
                <c:pt idx="42606" formatCode="0.00E+00">
                  <c:v>2.2006299999999999E-3</c:v>
                </c:pt>
                <c:pt idx="42607" formatCode="0.00E+00">
                  <c:v>1.82686E-3</c:v>
                </c:pt>
                <c:pt idx="42608" formatCode="0.00E+00">
                  <c:v>1.4370299999999999E-3</c:v>
                </c:pt>
                <c:pt idx="42609" formatCode="0.00E+00">
                  <c:v>1.0307300000000001E-3</c:v>
                </c:pt>
                <c:pt idx="42610" formatCode="0.00E+00">
                  <c:v>6.0754899999999998E-4</c:v>
                </c:pt>
                <c:pt idx="42611" formatCode="0.00E+00">
                  <c:v>1.6751900000000001E-4</c:v>
                </c:pt>
                <c:pt idx="42612" formatCode="0.00E+00">
                  <c:v>-2.89039E-4</c:v>
                </c:pt>
                <c:pt idx="42613" formatCode="0.00E+00">
                  <c:v>-7.6185300000000005E-4</c:v>
                </c:pt>
                <c:pt idx="42614" formatCode="0.00E+00">
                  <c:v>-1.25106E-3</c:v>
                </c:pt>
                <c:pt idx="42615" formatCode="0.00E+00">
                  <c:v>-1.75695E-3</c:v>
                </c:pt>
                <c:pt idx="42616" formatCode="0.00E+00">
                  <c:v>-2.2793800000000001E-3</c:v>
                </c:pt>
                <c:pt idx="42617" formatCode="0.00E+00">
                  <c:v>-2.8181500000000002E-3</c:v>
                </c:pt>
                <c:pt idx="42618" formatCode="0.00E+00">
                  <c:v>-3.3735700000000002E-3</c:v>
                </c:pt>
                <c:pt idx="42619" formatCode="0.00E+00">
                  <c:v>-3.9462200000000003E-3</c:v>
                </c:pt>
                <c:pt idx="42620" formatCode="0.00E+00">
                  <c:v>-4.5364100000000003E-3</c:v>
                </c:pt>
                <c:pt idx="42621" formatCode="0.00E+00">
                  <c:v>-5.1443499999999998E-3</c:v>
                </c:pt>
                <c:pt idx="42622" formatCode="0.00E+00">
                  <c:v>-5.7703800000000003E-3</c:v>
                </c:pt>
                <c:pt idx="42623" formatCode="0.00E+00">
                  <c:v>-6.41466E-3</c:v>
                </c:pt>
                <c:pt idx="42624" formatCode="0.00E+00">
                  <c:v>-7.0773099999999999E-3</c:v>
                </c:pt>
                <c:pt idx="42625" formatCode="0.00E+00">
                  <c:v>-7.7584699999999999E-3</c:v>
                </c:pt>
                <c:pt idx="42626" formatCode="0.00E+00">
                  <c:v>-8.4581399999999994E-3</c:v>
                </c:pt>
                <c:pt idx="42627" formatCode="0.00E+00">
                  <c:v>-9.1760799999999997E-3</c:v>
                </c:pt>
                <c:pt idx="42628" formatCode="0.00E+00">
                  <c:v>-9.9118599999999998E-3</c:v>
                </c:pt>
                <c:pt idx="42629">
                  <c:v>-1.06648E-2</c:v>
                </c:pt>
                <c:pt idx="42630">
                  <c:v>-1.1434E-2</c:v>
                </c:pt>
                <c:pt idx="42631">
                  <c:v>-1.22192E-2</c:v>
                </c:pt>
                <c:pt idx="42632">
                  <c:v>-1.30204E-2</c:v>
                </c:pt>
                <c:pt idx="42633">
                  <c:v>-1.38374E-2</c:v>
                </c:pt>
                <c:pt idx="42634">
                  <c:v>-1.4669E-2</c:v>
                </c:pt>
                <c:pt idx="42635">
                  <c:v>-1.55137E-2</c:v>
                </c:pt>
                <c:pt idx="42636">
                  <c:v>-1.6369999999999999E-2</c:v>
                </c:pt>
                <c:pt idx="42637">
                  <c:v>-1.7236999999999999E-2</c:v>
                </c:pt>
                <c:pt idx="42638">
                  <c:v>-1.81142E-2</c:v>
                </c:pt>
                <c:pt idx="42639">
                  <c:v>-1.9001000000000001E-2</c:v>
                </c:pt>
                <c:pt idx="42640">
                  <c:v>-1.9896199999999999E-2</c:v>
                </c:pt>
                <c:pt idx="42641">
                  <c:v>-2.0799100000000001E-2</c:v>
                </c:pt>
                <c:pt idx="42642">
                  <c:v>-2.1709599999999999E-2</c:v>
                </c:pt>
                <c:pt idx="42643">
                  <c:v>-2.2627399999999999E-2</c:v>
                </c:pt>
                <c:pt idx="42644">
                  <c:v>-2.3551200000000001E-2</c:v>
                </c:pt>
                <c:pt idx="42645">
                  <c:v>-2.4479899999999999E-2</c:v>
                </c:pt>
                <c:pt idx="42646">
                  <c:v>-2.5411900000000001E-2</c:v>
                </c:pt>
                <c:pt idx="42647">
                  <c:v>-2.6346000000000001E-2</c:v>
                </c:pt>
                <c:pt idx="42648">
                  <c:v>-2.7280599999999999E-2</c:v>
                </c:pt>
                <c:pt idx="42649">
                  <c:v>-2.8215299999999999E-2</c:v>
                </c:pt>
                <c:pt idx="42650">
                  <c:v>-2.9149499999999998E-2</c:v>
                </c:pt>
                <c:pt idx="42651">
                  <c:v>-3.00828E-2</c:v>
                </c:pt>
                <c:pt idx="42652">
                  <c:v>-3.1014199999999999E-2</c:v>
                </c:pt>
                <c:pt idx="42653">
                  <c:v>-3.1942400000000003E-2</c:v>
                </c:pt>
                <c:pt idx="42654">
                  <c:v>-3.2865800000000001E-2</c:v>
                </c:pt>
                <c:pt idx="42655">
                  <c:v>-3.3782899999999998E-2</c:v>
                </c:pt>
                <c:pt idx="42656">
                  <c:v>-3.4691899999999998E-2</c:v>
                </c:pt>
                <c:pt idx="42657">
                  <c:v>-3.5591400000000002E-2</c:v>
                </c:pt>
                <c:pt idx="42658">
                  <c:v>-3.64803E-2</c:v>
                </c:pt>
                <c:pt idx="42659">
                  <c:v>-3.7357300000000003E-2</c:v>
                </c:pt>
                <c:pt idx="42660">
                  <c:v>-3.8220999999999998E-2</c:v>
                </c:pt>
                <c:pt idx="42661">
                  <c:v>-3.9069699999999999E-2</c:v>
                </c:pt>
                <c:pt idx="42662">
                  <c:v>-3.9902E-2</c:v>
                </c:pt>
                <c:pt idx="42663">
                  <c:v>-4.0716700000000002E-2</c:v>
                </c:pt>
                <c:pt idx="42664">
                  <c:v>-4.1512800000000002E-2</c:v>
                </c:pt>
                <c:pt idx="42665">
                  <c:v>-4.2289199999999999E-2</c:v>
                </c:pt>
                <c:pt idx="42666">
                  <c:v>-4.3044800000000001E-2</c:v>
                </c:pt>
                <c:pt idx="42667">
                  <c:v>-4.3778299999999999E-2</c:v>
                </c:pt>
                <c:pt idx="42668">
                  <c:v>-4.4488300000000001E-2</c:v>
                </c:pt>
                <c:pt idx="42669">
                  <c:v>-4.5173100000000001E-2</c:v>
                </c:pt>
                <c:pt idx="42670">
                  <c:v>-4.5831400000000001E-2</c:v>
                </c:pt>
                <c:pt idx="42671">
                  <c:v>-4.6462000000000003E-2</c:v>
                </c:pt>
                <c:pt idx="42672">
                  <c:v>-4.7063899999999999E-2</c:v>
                </c:pt>
                <c:pt idx="42673">
                  <c:v>-4.7635999999999998E-2</c:v>
                </c:pt>
                <c:pt idx="42674">
                  <c:v>-4.8177200000000003E-2</c:v>
                </c:pt>
                <c:pt idx="42675">
                  <c:v>-4.8686E-2</c:v>
                </c:pt>
                <c:pt idx="42676">
                  <c:v>-4.9161400000000001E-2</c:v>
                </c:pt>
                <c:pt idx="42677">
                  <c:v>-4.9602E-2</c:v>
                </c:pt>
                <c:pt idx="42678">
                  <c:v>-5.0006299999999997E-2</c:v>
                </c:pt>
                <c:pt idx="42679">
                  <c:v>-5.0372899999999998E-2</c:v>
                </c:pt>
                <c:pt idx="42680">
                  <c:v>-5.0700099999999998E-2</c:v>
                </c:pt>
                <c:pt idx="42681">
                  <c:v>-5.0987299999999999E-2</c:v>
                </c:pt>
                <c:pt idx="42682">
                  <c:v>-5.1234099999999998E-2</c:v>
                </c:pt>
                <c:pt idx="42683">
                  <c:v>-5.1440300000000001E-2</c:v>
                </c:pt>
                <c:pt idx="42684">
                  <c:v>-5.16053E-2</c:v>
                </c:pt>
                <c:pt idx="42685">
                  <c:v>-5.1727700000000001E-2</c:v>
                </c:pt>
                <c:pt idx="42686">
                  <c:v>-5.1806199999999997E-2</c:v>
                </c:pt>
                <c:pt idx="42687">
                  <c:v>-5.1839799999999998E-2</c:v>
                </c:pt>
                <c:pt idx="42688">
                  <c:v>-5.1827900000000003E-2</c:v>
                </c:pt>
                <c:pt idx="42689">
                  <c:v>-5.1770099999999999E-2</c:v>
                </c:pt>
                <c:pt idx="42690">
                  <c:v>-5.1665799999999998E-2</c:v>
                </c:pt>
                <c:pt idx="42691">
                  <c:v>-5.1514699999999997E-2</c:v>
                </c:pt>
                <c:pt idx="42692">
                  <c:v>-5.1317099999999997E-2</c:v>
                </c:pt>
                <c:pt idx="42693">
                  <c:v>-5.1073E-2</c:v>
                </c:pt>
                <c:pt idx="42694">
                  <c:v>-5.0782300000000002E-2</c:v>
                </c:pt>
                <c:pt idx="42695">
                  <c:v>-5.0444799999999998E-2</c:v>
                </c:pt>
                <c:pt idx="42696">
                  <c:v>-5.0060300000000002E-2</c:v>
                </c:pt>
                <c:pt idx="42697">
                  <c:v>-4.9628100000000001E-2</c:v>
                </c:pt>
                <c:pt idx="42698">
                  <c:v>-4.9147700000000002E-2</c:v>
                </c:pt>
                <c:pt idx="42699">
                  <c:v>-4.8619500000000003E-2</c:v>
                </c:pt>
                <c:pt idx="42700">
                  <c:v>-4.80446E-2</c:v>
                </c:pt>
                <c:pt idx="42701">
                  <c:v>-4.7423800000000002E-2</c:v>
                </c:pt>
                <c:pt idx="42702">
                  <c:v>-4.6757399999999998E-2</c:v>
                </c:pt>
                <c:pt idx="42703">
                  <c:v>-4.6045599999999999E-2</c:v>
                </c:pt>
                <c:pt idx="42704">
                  <c:v>-4.5288099999999998E-2</c:v>
                </c:pt>
                <c:pt idx="42705">
                  <c:v>-4.4484599999999999E-2</c:v>
                </c:pt>
                <c:pt idx="42706">
                  <c:v>-4.3634899999999997E-2</c:v>
                </c:pt>
                <c:pt idx="42707">
                  <c:v>-4.2739699999999999E-2</c:v>
                </c:pt>
                <c:pt idx="42708">
                  <c:v>-4.1800200000000003E-2</c:v>
                </c:pt>
                <c:pt idx="42709">
                  <c:v>-4.08175E-2</c:v>
                </c:pt>
                <c:pt idx="42710">
                  <c:v>-3.9792300000000003E-2</c:v>
                </c:pt>
                <c:pt idx="42711">
                  <c:v>-3.8725299999999997E-2</c:v>
                </c:pt>
                <c:pt idx="42712">
                  <c:v>-3.7617900000000003E-2</c:v>
                </c:pt>
                <c:pt idx="42713">
                  <c:v>-3.6471499999999997E-2</c:v>
                </c:pt>
                <c:pt idx="42714">
                  <c:v>-3.5287699999999998E-2</c:v>
                </c:pt>
                <c:pt idx="42715">
                  <c:v>-3.4068000000000001E-2</c:v>
                </c:pt>
                <c:pt idx="42716">
                  <c:v>-3.2814099999999999E-2</c:v>
                </c:pt>
                <c:pt idx="42717">
                  <c:v>-3.15275E-2</c:v>
                </c:pt>
                <c:pt idx="42718">
                  <c:v>-3.0209199999999999E-2</c:v>
                </c:pt>
                <c:pt idx="42719">
                  <c:v>-2.8860199999999999E-2</c:v>
                </c:pt>
                <c:pt idx="42720">
                  <c:v>-2.7481999999999999E-2</c:v>
                </c:pt>
                <c:pt idx="42721">
                  <c:v>-2.6075600000000001E-2</c:v>
                </c:pt>
                <c:pt idx="42722">
                  <c:v>-2.4642600000000001E-2</c:v>
                </c:pt>
                <c:pt idx="42723">
                  <c:v>-2.31846E-2</c:v>
                </c:pt>
                <c:pt idx="42724">
                  <c:v>-2.1703E-2</c:v>
                </c:pt>
                <c:pt idx="42725">
                  <c:v>-2.0199399999999999E-2</c:v>
                </c:pt>
                <c:pt idx="42726">
                  <c:v>-1.8675299999999999E-2</c:v>
                </c:pt>
                <c:pt idx="42727">
                  <c:v>-1.7132600000000001E-2</c:v>
                </c:pt>
                <c:pt idx="42728">
                  <c:v>-1.5572900000000001E-2</c:v>
                </c:pt>
                <c:pt idx="42729">
                  <c:v>-1.3997799999999999E-2</c:v>
                </c:pt>
                <c:pt idx="42730">
                  <c:v>-1.24093E-2</c:v>
                </c:pt>
                <c:pt idx="42731">
                  <c:v>-1.08094E-2</c:v>
                </c:pt>
                <c:pt idx="42732" formatCode="0.00E+00">
                  <c:v>-9.2008000000000003E-3</c:v>
                </c:pt>
                <c:pt idx="42733" formatCode="0.00E+00">
                  <c:v>-7.5855100000000002E-3</c:v>
                </c:pt>
                <c:pt idx="42734" formatCode="0.00E+00">
                  <c:v>-5.9655100000000003E-3</c:v>
                </c:pt>
                <c:pt idx="42735" formatCode="0.00E+00">
                  <c:v>-4.3427199999999996E-3</c:v>
                </c:pt>
                <c:pt idx="42736" formatCode="0.00E+00">
                  <c:v>-2.7191799999999999E-3</c:v>
                </c:pt>
                <c:pt idx="42737" formatCode="0.00E+00">
                  <c:v>-1.09673E-3</c:v>
                </c:pt>
                <c:pt idx="42738" formatCode="0.00E+00">
                  <c:v>5.2305600000000004E-4</c:v>
                </c:pt>
                <c:pt idx="42739" formatCode="0.00E+00">
                  <c:v>2.13861E-3</c:v>
                </c:pt>
                <c:pt idx="42740" formatCode="0.00E+00">
                  <c:v>3.7480500000000002E-3</c:v>
                </c:pt>
                <c:pt idx="42741" formatCode="0.00E+00">
                  <c:v>5.3492899999999996E-3</c:v>
                </c:pt>
                <c:pt idx="42742" formatCode="0.00E+00">
                  <c:v>6.9398799999999998E-3</c:v>
                </c:pt>
                <c:pt idx="42743" formatCode="0.00E+00">
                  <c:v>8.51704E-3</c:v>
                </c:pt>
                <c:pt idx="42744">
                  <c:v>1.00781E-2</c:v>
                </c:pt>
                <c:pt idx="42745">
                  <c:v>1.1621100000000001E-2</c:v>
                </c:pt>
                <c:pt idx="42746">
                  <c:v>1.31442E-2</c:v>
                </c:pt>
                <c:pt idx="42747">
                  <c:v>1.4645399999999999E-2</c:v>
                </c:pt>
                <c:pt idx="42748">
                  <c:v>1.6122899999999999E-2</c:v>
                </c:pt>
                <c:pt idx="42749">
                  <c:v>1.75744E-2</c:v>
                </c:pt>
                <c:pt idx="42750">
                  <c:v>1.89976E-2</c:v>
                </c:pt>
                <c:pt idx="42751">
                  <c:v>2.0390100000000001E-2</c:v>
                </c:pt>
                <c:pt idx="42752">
                  <c:v>2.17498E-2</c:v>
                </c:pt>
                <c:pt idx="42753">
                  <c:v>2.3074600000000001E-2</c:v>
                </c:pt>
                <c:pt idx="42754">
                  <c:v>2.43629E-2</c:v>
                </c:pt>
                <c:pt idx="42755">
                  <c:v>2.5613799999999999E-2</c:v>
                </c:pt>
                <c:pt idx="42756">
                  <c:v>2.6826200000000001E-2</c:v>
                </c:pt>
                <c:pt idx="42757">
                  <c:v>2.7998599999999998E-2</c:v>
                </c:pt>
                <c:pt idx="42758">
                  <c:v>2.9128999999999999E-2</c:v>
                </c:pt>
                <c:pt idx="42759">
                  <c:v>3.0215100000000002E-2</c:v>
                </c:pt>
                <c:pt idx="42760">
                  <c:v>3.12546E-2</c:v>
                </c:pt>
                <c:pt idx="42761">
                  <c:v>3.2245700000000002E-2</c:v>
                </c:pt>
                <c:pt idx="42762">
                  <c:v>3.3187700000000001E-2</c:v>
                </c:pt>
                <c:pt idx="42763">
                  <c:v>3.4080100000000002E-2</c:v>
                </c:pt>
                <c:pt idx="42764">
                  <c:v>3.4922500000000002E-2</c:v>
                </c:pt>
                <c:pt idx="42765">
                  <c:v>3.5713200000000001E-2</c:v>
                </c:pt>
                <c:pt idx="42766">
                  <c:v>3.6450700000000003E-2</c:v>
                </c:pt>
                <c:pt idx="42767">
                  <c:v>3.7133899999999997E-2</c:v>
                </c:pt>
                <c:pt idx="42768">
                  <c:v>3.7761599999999999E-2</c:v>
                </c:pt>
                <c:pt idx="42769">
                  <c:v>3.8332600000000001E-2</c:v>
                </c:pt>
                <c:pt idx="42770">
                  <c:v>3.88458E-2</c:v>
                </c:pt>
                <c:pt idx="42771">
                  <c:v>3.9300700000000001E-2</c:v>
                </c:pt>
                <c:pt idx="42772">
                  <c:v>3.9696700000000001E-2</c:v>
                </c:pt>
                <c:pt idx="42773">
                  <c:v>4.0033199999999998E-2</c:v>
                </c:pt>
                <c:pt idx="42774">
                  <c:v>4.03098E-2</c:v>
                </c:pt>
                <c:pt idx="42775">
                  <c:v>4.0525899999999997E-2</c:v>
                </c:pt>
                <c:pt idx="42776">
                  <c:v>4.0681000000000002E-2</c:v>
                </c:pt>
                <c:pt idx="42777">
                  <c:v>4.0774400000000002E-2</c:v>
                </c:pt>
                <c:pt idx="42778">
                  <c:v>4.0805800000000003E-2</c:v>
                </c:pt>
                <c:pt idx="42779">
                  <c:v>4.0774999999999999E-2</c:v>
                </c:pt>
                <c:pt idx="42780">
                  <c:v>4.0682000000000003E-2</c:v>
                </c:pt>
                <c:pt idx="42781">
                  <c:v>4.0526600000000003E-2</c:v>
                </c:pt>
                <c:pt idx="42782">
                  <c:v>4.0309400000000002E-2</c:v>
                </c:pt>
                <c:pt idx="42783">
                  <c:v>4.0030900000000001E-2</c:v>
                </c:pt>
                <c:pt idx="42784">
                  <c:v>3.9691900000000002E-2</c:v>
                </c:pt>
                <c:pt idx="42785">
                  <c:v>3.9293000000000002E-2</c:v>
                </c:pt>
                <c:pt idx="42786">
                  <c:v>3.8834300000000002E-2</c:v>
                </c:pt>
                <c:pt idx="42787">
                  <c:v>3.8316299999999998E-2</c:v>
                </c:pt>
                <c:pt idx="42788">
                  <c:v>3.7739700000000001E-2</c:v>
                </c:pt>
                <c:pt idx="42789">
                  <c:v>3.7105399999999997E-2</c:v>
                </c:pt>
                <c:pt idx="42790">
                  <c:v>3.6414599999999998E-2</c:v>
                </c:pt>
                <c:pt idx="42791">
                  <c:v>3.5668999999999999E-2</c:v>
                </c:pt>
                <c:pt idx="42792">
                  <c:v>3.4869999999999998E-2</c:v>
                </c:pt>
                <c:pt idx="42793">
                  <c:v>3.4017800000000001E-2</c:v>
                </c:pt>
                <c:pt idx="42794">
                  <c:v>3.31124E-2</c:v>
                </c:pt>
                <c:pt idx="42795">
                  <c:v>3.2154700000000001E-2</c:v>
                </c:pt>
                <c:pt idx="42796">
                  <c:v>3.1146E-2</c:v>
                </c:pt>
                <c:pt idx="42797">
                  <c:v>3.0087200000000001E-2</c:v>
                </c:pt>
                <c:pt idx="42798">
                  <c:v>2.89792E-2</c:v>
                </c:pt>
                <c:pt idx="42799">
                  <c:v>2.7823299999999999E-2</c:v>
                </c:pt>
                <c:pt idx="42800">
                  <c:v>2.6621300000000001E-2</c:v>
                </c:pt>
                <c:pt idx="42801">
                  <c:v>2.5375200000000001E-2</c:v>
                </c:pt>
                <c:pt idx="42802">
                  <c:v>2.4086400000000001E-2</c:v>
                </c:pt>
                <c:pt idx="42803">
                  <c:v>2.2756200000000001E-2</c:v>
                </c:pt>
                <c:pt idx="42804">
                  <c:v>2.1386200000000001E-2</c:v>
                </c:pt>
                <c:pt idx="42805">
                  <c:v>1.99785E-2</c:v>
                </c:pt>
                <c:pt idx="42806">
                  <c:v>1.8535599999999999E-2</c:v>
                </c:pt>
                <c:pt idx="42807">
                  <c:v>1.7060100000000002E-2</c:v>
                </c:pt>
                <c:pt idx="42808">
                  <c:v>1.55543E-2</c:v>
                </c:pt>
                <c:pt idx="42809">
                  <c:v>1.40194E-2</c:v>
                </c:pt>
                <c:pt idx="42810">
                  <c:v>1.2456399999999999E-2</c:v>
                </c:pt>
                <c:pt idx="42811">
                  <c:v>1.08667E-2</c:v>
                </c:pt>
                <c:pt idx="42812" formatCode="0.00E+00">
                  <c:v>9.2530500000000005E-3</c:v>
                </c:pt>
                <c:pt idx="42813" formatCode="0.00E+00">
                  <c:v>7.6182999999999997E-3</c:v>
                </c:pt>
                <c:pt idx="42814" formatCode="0.00E+00">
                  <c:v>5.9652300000000002E-3</c:v>
                </c:pt>
                <c:pt idx="42815" formatCode="0.00E+00">
                  <c:v>4.2962199999999999E-3</c:v>
                </c:pt>
                <c:pt idx="42816" formatCode="0.00E+00">
                  <c:v>2.61342E-3</c:v>
                </c:pt>
                <c:pt idx="42817" formatCode="0.00E+00">
                  <c:v>9.1892999999999999E-4</c:v>
                </c:pt>
                <c:pt idx="42818" formatCode="0.00E+00">
                  <c:v>-7.8508500000000004E-4</c:v>
                </c:pt>
                <c:pt idx="42819" formatCode="0.00E+00">
                  <c:v>-2.4964200000000001E-3</c:v>
                </c:pt>
                <c:pt idx="42820" formatCode="0.00E+00">
                  <c:v>-4.2129200000000002E-3</c:v>
                </c:pt>
                <c:pt idx="42821" formatCode="0.00E+00">
                  <c:v>-5.9326300000000004E-3</c:v>
                </c:pt>
                <c:pt idx="42822" formatCode="0.00E+00">
                  <c:v>-7.6536399999999997E-3</c:v>
                </c:pt>
                <c:pt idx="42823" formatCode="0.00E+00">
                  <c:v>-9.3737300000000003E-3</c:v>
                </c:pt>
                <c:pt idx="42824">
                  <c:v>-1.10905E-2</c:v>
                </c:pt>
                <c:pt idx="42825">
                  <c:v>-1.28016E-2</c:v>
                </c:pt>
                <c:pt idx="42826">
                  <c:v>-1.45048E-2</c:v>
                </c:pt>
                <c:pt idx="42827">
                  <c:v>-1.6198400000000002E-2</c:v>
                </c:pt>
                <c:pt idx="42828">
                  <c:v>-1.7880400000000001E-2</c:v>
                </c:pt>
                <c:pt idx="42829">
                  <c:v>-1.9548599999999999E-2</c:v>
                </c:pt>
                <c:pt idx="42830">
                  <c:v>-2.1200900000000002E-2</c:v>
                </c:pt>
                <c:pt idx="42831">
                  <c:v>-2.2835100000000001E-2</c:v>
                </c:pt>
                <c:pt idx="42832">
                  <c:v>-2.44487E-2</c:v>
                </c:pt>
                <c:pt idx="42833">
                  <c:v>-2.6039199999999998E-2</c:v>
                </c:pt>
                <c:pt idx="42834">
                  <c:v>-2.7604299999999998E-2</c:v>
                </c:pt>
                <c:pt idx="42835">
                  <c:v>-2.91422E-2</c:v>
                </c:pt>
                <c:pt idx="42836">
                  <c:v>-3.0651100000000001E-2</c:v>
                </c:pt>
                <c:pt idx="42837">
                  <c:v>-3.2128900000000002E-2</c:v>
                </c:pt>
                <c:pt idx="42838">
                  <c:v>-3.3573699999999998E-2</c:v>
                </c:pt>
                <c:pt idx="42839">
                  <c:v>-3.4983899999999998E-2</c:v>
                </c:pt>
                <c:pt idx="42840">
                  <c:v>-3.6357199999999999E-2</c:v>
                </c:pt>
                <c:pt idx="42841">
                  <c:v>-3.7691000000000002E-2</c:v>
                </c:pt>
                <c:pt idx="42842">
                  <c:v>-3.8983200000000003E-2</c:v>
                </c:pt>
                <c:pt idx="42843">
                  <c:v>-4.02326E-2</c:v>
                </c:pt>
                <c:pt idx="42844">
                  <c:v>-4.1438299999999997E-2</c:v>
                </c:pt>
                <c:pt idx="42845">
                  <c:v>-4.2599100000000001E-2</c:v>
                </c:pt>
                <c:pt idx="42846">
                  <c:v>-4.3713500000000002E-2</c:v>
                </c:pt>
                <c:pt idx="42847">
                  <c:v>-4.4780399999999998E-2</c:v>
                </c:pt>
                <c:pt idx="42848">
                  <c:v>-4.5798899999999997E-2</c:v>
                </c:pt>
                <c:pt idx="42849">
                  <c:v>-4.6767700000000002E-2</c:v>
                </c:pt>
                <c:pt idx="42850">
                  <c:v>-4.7685400000000003E-2</c:v>
                </c:pt>
                <c:pt idx="42851">
                  <c:v>-4.85504E-2</c:v>
                </c:pt>
                <c:pt idx="42852">
                  <c:v>-4.9361599999999999E-2</c:v>
                </c:pt>
                <c:pt idx="42853">
                  <c:v>-5.01184E-2</c:v>
                </c:pt>
                <c:pt idx="42854">
                  <c:v>-5.0820499999999998E-2</c:v>
                </c:pt>
                <c:pt idx="42855">
                  <c:v>-5.1467499999999999E-2</c:v>
                </c:pt>
                <c:pt idx="42856">
                  <c:v>-5.2058599999999997E-2</c:v>
                </c:pt>
                <c:pt idx="42857">
                  <c:v>-5.25932E-2</c:v>
                </c:pt>
                <c:pt idx="42858">
                  <c:v>-5.3070699999999998E-2</c:v>
                </c:pt>
                <c:pt idx="42859">
                  <c:v>-5.3490700000000002E-2</c:v>
                </c:pt>
                <c:pt idx="42860">
                  <c:v>-5.3853199999999997E-2</c:v>
                </c:pt>
                <c:pt idx="42861">
                  <c:v>-5.4158299999999999E-2</c:v>
                </c:pt>
                <c:pt idx="42862">
                  <c:v>-5.4406299999999998E-2</c:v>
                </c:pt>
                <c:pt idx="42863">
                  <c:v>-5.4597300000000001E-2</c:v>
                </c:pt>
                <c:pt idx="42864">
                  <c:v>-5.4731200000000001E-2</c:v>
                </c:pt>
                <c:pt idx="42865">
                  <c:v>-5.48079E-2</c:v>
                </c:pt>
                <c:pt idx="42866">
                  <c:v>-5.4827500000000001E-2</c:v>
                </c:pt>
                <c:pt idx="42867">
                  <c:v>-5.4790100000000001E-2</c:v>
                </c:pt>
                <c:pt idx="42868">
                  <c:v>-5.4695800000000003E-2</c:v>
                </c:pt>
                <c:pt idx="42869">
                  <c:v>-5.4544500000000003E-2</c:v>
                </c:pt>
                <c:pt idx="42870">
                  <c:v>-5.4336599999999999E-2</c:v>
                </c:pt>
                <c:pt idx="42871">
                  <c:v>-5.4073000000000003E-2</c:v>
                </c:pt>
                <c:pt idx="42872">
                  <c:v>-5.3754799999999998E-2</c:v>
                </c:pt>
                <c:pt idx="42873">
                  <c:v>-5.3382600000000002E-2</c:v>
                </c:pt>
                <c:pt idx="42874">
                  <c:v>-5.29571E-2</c:v>
                </c:pt>
                <c:pt idx="42875">
                  <c:v>-5.2478999999999998E-2</c:v>
                </c:pt>
                <c:pt idx="42876">
                  <c:v>-5.19494E-2</c:v>
                </c:pt>
                <c:pt idx="42877">
                  <c:v>-5.1369699999999997E-2</c:v>
                </c:pt>
                <c:pt idx="42878">
                  <c:v>-5.0741500000000002E-2</c:v>
                </c:pt>
                <c:pt idx="42879">
                  <c:v>-5.0066199999999998E-2</c:v>
                </c:pt>
                <c:pt idx="42880">
                  <c:v>-4.9345100000000003E-2</c:v>
                </c:pt>
                <c:pt idx="42881">
                  <c:v>-4.8579600000000001E-2</c:v>
                </c:pt>
                <c:pt idx="42882">
                  <c:v>-4.7771099999999997E-2</c:v>
                </c:pt>
                <c:pt idx="42883">
                  <c:v>-4.6920799999999999E-2</c:v>
                </c:pt>
                <c:pt idx="42884">
                  <c:v>-4.6030099999999997E-2</c:v>
                </c:pt>
                <c:pt idx="42885">
                  <c:v>-4.5100500000000002E-2</c:v>
                </c:pt>
                <c:pt idx="42886">
                  <c:v>-4.4133600000000002E-2</c:v>
                </c:pt>
                <c:pt idx="42887">
                  <c:v>-4.3131000000000003E-2</c:v>
                </c:pt>
                <c:pt idx="42888">
                  <c:v>-4.2093800000000001E-2</c:v>
                </c:pt>
                <c:pt idx="42889">
                  <c:v>-4.1023299999999999E-2</c:v>
                </c:pt>
                <c:pt idx="42890">
                  <c:v>-3.9921100000000001E-2</c:v>
                </c:pt>
                <c:pt idx="42891">
                  <c:v>-3.8788900000000001E-2</c:v>
                </c:pt>
                <c:pt idx="42892">
                  <c:v>-3.7628200000000001E-2</c:v>
                </c:pt>
                <c:pt idx="42893">
                  <c:v>-3.6440599999999997E-2</c:v>
                </c:pt>
                <c:pt idx="42894">
                  <c:v>-3.5227599999999998E-2</c:v>
                </c:pt>
                <c:pt idx="42895">
                  <c:v>-3.3990699999999999E-2</c:v>
                </c:pt>
                <c:pt idx="42896">
                  <c:v>-3.2731700000000002E-2</c:v>
                </c:pt>
                <c:pt idx="42897">
                  <c:v>-3.1452399999999998E-2</c:v>
                </c:pt>
                <c:pt idx="42898">
                  <c:v>-3.0154899999999998E-2</c:v>
                </c:pt>
                <c:pt idx="42899">
                  <c:v>-2.8841200000000001E-2</c:v>
                </c:pt>
                <c:pt idx="42900">
                  <c:v>-2.75135E-2</c:v>
                </c:pt>
                <c:pt idx="42901">
                  <c:v>-2.6173399999999999E-2</c:v>
                </c:pt>
                <c:pt idx="42902">
                  <c:v>-2.4822799999999999E-2</c:v>
                </c:pt>
                <c:pt idx="42903">
                  <c:v>-2.3463700000000001E-2</c:v>
                </c:pt>
                <c:pt idx="42904">
                  <c:v>-2.2098300000000001E-2</c:v>
                </c:pt>
                <c:pt idx="42905">
                  <c:v>-2.07285E-2</c:v>
                </c:pt>
                <c:pt idx="42906">
                  <c:v>-1.93562E-2</c:v>
                </c:pt>
                <c:pt idx="42907">
                  <c:v>-1.79834E-2</c:v>
                </c:pt>
                <c:pt idx="42908">
                  <c:v>-1.66123E-2</c:v>
                </c:pt>
                <c:pt idx="42909">
                  <c:v>-1.5245099999999999E-2</c:v>
                </c:pt>
                <c:pt idx="42910">
                  <c:v>-1.3883700000000001E-2</c:v>
                </c:pt>
                <c:pt idx="42911">
                  <c:v>-1.2530100000000001E-2</c:v>
                </c:pt>
                <c:pt idx="42912">
                  <c:v>-1.11866E-2</c:v>
                </c:pt>
                <c:pt idx="42913" formatCode="0.00E+00">
                  <c:v>-9.8550100000000009E-3</c:v>
                </c:pt>
                <c:pt idx="42914" formatCode="0.00E+00">
                  <c:v>-8.5369899999999995E-3</c:v>
                </c:pt>
                <c:pt idx="42915" formatCode="0.00E+00">
                  <c:v>-7.2338799999999998E-3</c:v>
                </c:pt>
                <c:pt idx="42916" formatCode="0.00E+00">
                  <c:v>-5.9469900000000001E-3</c:v>
                </c:pt>
                <c:pt idx="42917" formatCode="0.00E+00">
                  <c:v>-4.6778200000000001E-3</c:v>
                </c:pt>
                <c:pt idx="42918" formatCode="0.00E+00">
                  <c:v>-3.4277700000000001E-3</c:v>
                </c:pt>
                <c:pt idx="42919" formatCode="0.00E+00">
                  <c:v>-2.1981100000000001E-3</c:v>
                </c:pt>
                <c:pt idx="42920" formatCode="0.00E+00">
                  <c:v>-9.9012199999999996E-4</c:v>
                </c:pt>
                <c:pt idx="42921" formatCode="0.00E+00">
                  <c:v>1.94771E-4</c:v>
                </c:pt>
                <c:pt idx="42922" formatCode="0.00E+00">
                  <c:v>1.3552E-3</c:v>
                </c:pt>
                <c:pt idx="42923" formatCode="0.00E+00">
                  <c:v>2.4899100000000001E-3</c:v>
                </c:pt>
                <c:pt idx="42924" formatCode="0.00E+00">
                  <c:v>3.5977299999999999E-3</c:v>
                </c:pt>
                <c:pt idx="42925" formatCode="0.00E+00">
                  <c:v>4.6774499999999997E-3</c:v>
                </c:pt>
                <c:pt idx="42926" formatCode="0.00E+00">
                  <c:v>5.7278399999999997E-3</c:v>
                </c:pt>
                <c:pt idx="42927" formatCode="0.00E+00">
                  <c:v>6.7476000000000003E-3</c:v>
                </c:pt>
                <c:pt idx="42928" formatCode="0.00E+00">
                  <c:v>7.7353700000000001E-3</c:v>
                </c:pt>
                <c:pt idx="42929" formatCode="0.00E+00">
                  <c:v>8.6896000000000004E-3</c:v>
                </c:pt>
                <c:pt idx="42930" formatCode="0.00E+00">
                  <c:v>9.6088200000000006E-3</c:v>
                </c:pt>
                <c:pt idx="42931">
                  <c:v>1.04919E-2</c:v>
                </c:pt>
                <c:pt idx="42932">
                  <c:v>1.13378E-2</c:v>
                </c:pt>
                <c:pt idx="42933">
                  <c:v>1.2146000000000001E-2</c:v>
                </c:pt>
                <c:pt idx="42934">
                  <c:v>1.2916E-2</c:v>
                </c:pt>
                <c:pt idx="42935">
                  <c:v>1.3647100000000001E-2</c:v>
                </c:pt>
                <c:pt idx="42936">
                  <c:v>1.43389E-2</c:v>
                </c:pt>
                <c:pt idx="42937">
                  <c:v>1.49912E-2</c:v>
                </c:pt>
                <c:pt idx="42938">
                  <c:v>1.56036E-2</c:v>
                </c:pt>
                <c:pt idx="42939">
                  <c:v>1.6175599999999998E-2</c:v>
                </c:pt>
                <c:pt idx="42940">
                  <c:v>1.6707E-2</c:v>
                </c:pt>
                <c:pt idx="42941">
                  <c:v>1.7197199999999999E-2</c:v>
                </c:pt>
                <c:pt idx="42942">
                  <c:v>1.76464E-2</c:v>
                </c:pt>
                <c:pt idx="42943">
                  <c:v>1.8054600000000001E-2</c:v>
                </c:pt>
                <c:pt idx="42944">
                  <c:v>1.84222E-2</c:v>
                </c:pt>
                <c:pt idx="42945">
                  <c:v>1.87487E-2</c:v>
                </c:pt>
                <c:pt idx="42946">
                  <c:v>1.9035400000000001E-2</c:v>
                </c:pt>
                <c:pt idx="42947">
                  <c:v>1.9286399999999999E-2</c:v>
                </c:pt>
                <c:pt idx="42948">
                  <c:v>1.9501399999999999E-2</c:v>
                </c:pt>
                <c:pt idx="42949">
                  <c:v>1.9675700000000001E-2</c:v>
                </c:pt>
                <c:pt idx="42950">
                  <c:v>1.9809199999999999E-2</c:v>
                </c:pt>
                <c:pt idx="42951">
                  <c:v>1.9904700000000001E-2</c:v>
                </c:pt>
                <c:pt idx="42952">
                  <c:v>1.9962199999999999E-2</c:v>
                </c:pt>
                <c:pt idx="42953">
                  <c:v>1.9981499999999999E-2</c:v>
                </c:pt>
                <c:pt idx="42954">
                  <c:v>1.9963100000000001E-2</c:v>
                </c:pt>
                <c:pt idx="42955">
                  <c:v>1.9908100000000001E-2</c:v>
                </c:pt>
                <c:pt idx="42956">
                  <c:v>1.9817299999999999E-2</c:v>
                </c:pt>
                <c:pt idx="42957">
                  <c:v>1.9691799999999999E-2</c:v>
                </c:pt>
                <c:pt idx="42958">
                  <c:v>1.9532000000000001E-2</c:v>
                </c:pt>
                <c:pt idx="42959">
                  <c:v>1.9338500000000002E-2</c:v>
                </c:pt>
                <c:pt idx="42960">
                  <c:v>1.9111699999999999E-2</c:v>
                </c:pt>
                <c:pt idx="42961">
                  <c:v>1.8852500000000001E-2</c:v>
                </c:pt>
                <c:pt idx="42962">
                  <c:v>1.8561600000000001E-2</c:v>
                </c:pt>
                <c:pt idx="42963">
                  <c:v>1.8239499999999999E-2</c:v>
                </c:pt>
                <c:pt idx="42964">
                  <c:v>1.78871E-2</c:v>
                </c:pt>
                <c:pt idx="42965">
                  <c:v>1.7505400000000001E-2</c:v>
                </c:pt>
                <c:pt idx="42966">
                  <c:v>1.7095800000000001E-2</c:v>
                </c:pt>
                <c:pt idx="42967">
                  <c:v>1.6659400000000001E-2</c:v>
                </c:pt>
                <c:pt idx="42968">
                  <c:v>1.6197699999999999E-2</c:v>
                </c:pt>
                <c:pt idx="42969">
                  <c:v>1.5712299999999998E-2</c:v>
                </c:pt>
                <c:pt idx="42970">
                  <c:v>1.52047E-2</c:v>
                </c:pt>
                <c:pt idx="42971">
                  <c:v>1.46763E-2</c:v>
                </c:pt>
                <c:pt idx="42972">
                  <c:v>1.41286E-2</c:v>
                </c:pt>
                <c:pt idx="42973">
                  <c:v>1.3563E-2</c:v>
                </c:pt>
                <c:pt idx="42974">
                  <c:v>1.2980800000000001E-2</c:v>
                </c:pt>
                <c:pt idx="42975">
                  <c:v>1.2383E-2</c:v>
                </c:pt>
                <c:pt idx="42976">
                  <c:v>1.17714E-2</c:v>
                </c:pt>
                <c:pt idx="42977">
                  <c:v>1.1147300000000001E-2</c:v>
                </c:pt>
                <c:pt idx="42978">
                  <c:v>1.0512000000000001E-2</c:v>
                </c:pt>
                <c:pt idx="42979" formatCode="0.00E+00">
                  <c:v>9.8666899999999991E-3</c:v>
                </c:pt>
                <c:pt idx="42980" formatCode="0.00E+00">
                  <c:v>9.2121700000000004E-3</c:v>
                </c:pt>
                <c:pt idx="42981" formatCode="0.00E+00">
                  <c:v>8.5494899999999999E-3</c:v>
                </c:pt>
                <c:pt idx="42982" formatCode="0.00E+00">
                  <c:v>7.8798500000000007E-3</c:v>
                </c:pt>
                <c:pt idx="42983" formatCode="0.00E+00">
                  <c:v>7.2044300000000004E-3</c:v>
                </c:pt>
                <c:pt idx="42984" formatCode="0.00E+00">
                  <c:v>6.5243699999999998E-3</c:v>
                </c:pt>
                <c:pt idx="42985" formatCode="0.00E+00">
                  <c:v>5.8408000000000002E-3</c:v>
                </c:pt>
                <c:pt idx="42986" formatCode="0.00E+00">
                  <c:v>5.1551899999999996E-3</c:v>
                </c:pt>
                <c:pt idx="42987" formatCode="0.00E+00">
                  <c:v>4.4691100000000001E-3</c:v>
                </c:pt>
                <c:pt idx="42988" formatCode="0.00E+00">
                  <c:v>3.78378E-3</c:v>
                </c:pt>
                <c:pt idx="42989" formatCode="0.00E+00">
                  <c:v>3.1001399999999999E-3</c:v>
                </c:pt>
                <c:pt idx="42990" formatCode="0.00E+00">
                  <c:v>2.4192599999999999E-3</c:v>
                </c:pt>
                <c:pt idx="42991" formatCode="0.00E+00">
                  <c:v>1.7424199999999999E-3</c:v>
                </c:pt>
                <c:pt idx="42992" formatCode="0.00E+00">
                  <c:v>1.0708899999999999E-3</c:v>
                </c:pt>
                <c:pt idx="42993" formatCode="0.00E+00">
                  <c:v>4.0595300000000002E-4</c:v>
                </c:pt>
                <c:pt idx="42994" formatCode="0.00E+00">
                  <c:v>-2.5132099999999999E-4</c:v>
                </c:pt>
                <c:pt idx="42995" formatCode="0.00E+00">
                  <c:v>-9.0039500000000001E-4</c:v>
                </c:pt>
                <c:pt idx="42996" formatCode="0.00E+00">
                  <c:v>-1.53889E-3</c:v>
                </c:pt>
                <c:pt idx="42997" formatCode="0.00E+00">
                  <c:v>-2.1617199999999998E-3</c:v>
                </c:pt>
                <c:pt idx="42998" formatCode="0.00E+00">
                  <c:v>-2.7684099999999998E-3</c:v>
                </c:pt>
                <c:pt idx="42999" formatCode="0.00E+00">
                  <c:v>-3.3630700000000001E-3</c:v>
                </c:pt>
                <c:pt idx="43000" formatCode="0.00E+00">
                  <c:v>-3.9452999999999997E-3</c:v>
                </c:pt>
                <c:pt idx="43001" formatCode="0.00E+00">
                  <c:v>-4.5121800000000002E-3</c:v>
                </c:pt>
                <c:pt idx="43002" formatCode="0.00E+00">
                  <c:v>-5.0634299999999998E-3</c:v>
                </c:pt>
                <c:pt idx="43003" formatCode="0.00E+00">
                  <c:v>-5.5993099999999997E-3</c:v>
                </c:pt>
                <c:pt idx="43004" formatCode="0.00E+00">
                  <c:v>-6.1191600000000002E-3</c:v>
                </c:pt>
                <c:pt idx="43005" formatCode="0.00E+00">
                  <c:v>-6.6220799999999998E-3</c:v>
                </c:pt>
                <c:pt idx="43006" formatCode="0.00E+00">
                  <c:v>-7.1070899999999999E-3</c:v>
                </c:pt>
                <c:pt idx="43007" formatCode="0.00E+00">
                  <c:v>-7.5733600000000003E-3</c:v>
                </c:pt>
                <c:pt idx="43008" formatCode="0.00E+00">
                  <c:v>-8.0204000000000004E-3</c:v>
                </c:pt>
                <c:pt idx="43009" formatCode="0.00E+00">
                  <c:v>-8.4480500000000004E-3</c:v>
                </c:pt>
                <c:pt idx="43010" formatCode="0.00E+00">
                  <c:v>-8.8561899999999999E-3</c:v>
                </c:pt>
                <c:pt idx="43011" formatCode="0.00E+00">
                  <c:v>-9.2446100000000003E-3</c:v>
                </c:pt>
                <c:pt idx="43012" formatCode="0.00E+00">
                  <c:v>-9.6131199999999993E-3</c:v>
                </c:pt>
                <c:pt idx="43013" formatCode="0.00E+00">
                  <c:v>-9.9614000000000005E-3</c:v>
                </c:pt>
                <c:pt idx="43014">
                  <c:v>-1.0289100000000001E-2</c:v>
                </c:pt>
                <c:pt idx="43015">
                  <c:v>-1.0596299999999999E-2</c:v>
                </c:pt>
                <c:pt idx="43016">
                  <c:v>-1.0882899999999999E-2</c:v>
                </c:pt>
                <c:pt idx="43017">
                  <c:v>-1.11491E-2</c:v>
                </c:pt>
                <c:pt idx="43018">
                  <c:v>-1.13945E-2</c:v>
                </c:pt>
                <c:pt idx="43019">
                  <c:v>-1.16192E-2</c:v>
                </c:pt>
                <c:pt idx="43020">
                  <c:v>-1.1823200000000001E-2</c:v>
                </c:pt>
                <c:pt idx="43021">
                  <c:v>-1.2006299999999999E-2</c:v>
                </c:pt>
                <c:pt idx="43022">
                  <c:v>-1.2168200000000001E-2</c:v>
                </c:pt>
                <c:pt idx="43023">
                  <c:v>-1.23091E-2</c:v>
                </c:pt>
                <c:pt idx="43024">
                  <c:v>-1.24297E-2</c:v>
                </c:pt>
                <c:pt idx="43025">
                  <c:v>-1.25305E-2</c:v>
                </c:pt>
                <c:pt idx="43026">
                  <c:v>-1.2612099999999999E-2</c:v>
                </c:pt>
                <c:pt idx="43027">
                  <c:v>-1.2674400000000001E-2</c:v>
                </c:pt>
                <c:pt idx="43028">
                  <c:v>-1.27177E-2</c:v>
                </c:pt>
                <c:pt idx="43029">
                  <c:v>-1.2742099999999999E-2</c:v>
                </c:pt>
                <c:pt idx="43030">
                  <c:v>-1.2748000000000001E-2</c:v>
                </c:pt>
                <c:pt idx="43031">
                  <c:v>-1.27362E-2</c:v>
                </c:pt>
                <c:pt idx="43032">
                  <c:v>-1.27072E-2</c:v>
                </c:pt>
                <c:pt idx="43033">
                  <c:v>-1.2662100000000001E-2</c:v>
                </c:pt>
                <c:pt idx="43034">
                  <c:v>-1.26018E-2</c:v>
                </c:pt>
                <c:pt idx="43035">
                  <c:v>-1.2527E-2</c:v>
                </c:pt>
                <c:pt idx="43036">
                  <c:v>-1.24384E-2</c:v>
                </c:pt>
                <c:pt idx="43037">
                  <c:v>-1.23366E-2</c:v>
                </c:pt>
                <c:pt idx="43038">
                  <c:v>-1.2222200000000001E-2</c:v>
                </c:pt>
                <c:pt idx="43039">
                  <c:v>-1.20961E-2</c:v>
                </c:pt>
                <c:pt idx="43040">
                  <c:v>-1.19588E-2</c:v>
                </c:pt>
                <c:pt idx="43041">
                  <c:v>-1.1810899999999999E-2</c:v>
                </c:pt>
                <c:pt idx="43042">
                  <c:v>-1.1653E-2</c:v>
                </c:pt>
                <c:pt idx="43043">
                  <c:v>-1.1486E-2</c:v>
                </c:pt>
                <c:pt idx="43044">
                  <c:v>-1.1310799999999999E-2</c:v>
                </c:pt>
                <c:pt idx="43045">
                  <c:v>-1.1128300000000001E-2</c:v>
                </c:pt>
                <c:pt idx="43046">
                  <c:v>-1.09392E-2</c:v>
                </c:pt>
                <c:pt idx="43047">
                  <c:v>-1.0744200000000001E-2</c:v>
                </c:pt>
                <c:pt idx="43048">
                  <c:v>-1.0544E-2</c:v>
                </c:pt>
                <c:pt idx="43049">
                  <c:v>-1.03398E-2</c:v>
                </c:pt>
                <c:pt idx="43050">
                  <c:v>-1.0132800000000001E-2</c:v>
                </c:pt>
                <c:pt idx="43051" formatCode="0.00E+00">
                  <c:v>-9.9236800000000007E-3</c:v>
                </c:pt>
                <c:pt idx="43052" formatCode="0.00E+00">
                  <c:v>-9.71348E-3</c:v>
                </c:pt>
                <c:pt idx="43053" formatCode="0.00E+00">
                  <c:v>-9.5030300000000009E-3</c:v>
                </c:pt>
                <c:pt idx="43054" formatCode="0.00E+00">
                  <c:v>-9.2933400000000006E-3</c:v>
                </c:pt>
                <c:pt idx="43055" formatCode="0.00E+00">
                  <c:v>-9.0852699999999995E-3</c:v>
                </c:pt>
                <c:pt idx="43056" formatCode="0.00E+00">
                  <c:v>-8.8795000000000002E-3</c:v>
                </c:pt>
                <c:pt idx="43057" formatCode="0.00E+00">
                  <c:v>-8.6765899999999997E-3</c:v>
                </c:pt>
                <c:pt idx="43058" formatCode="0.00E+00">
                  <c:v>-8.4771800000000008E-3</c:v>
                </c:pt>
                <c:pt idx="43059" formatCode="0.00E+00">
                  <c:v>-8.2820700000000008E-3</c:v>
                </c:pt>
                <c:pt idx="43060" formatCode="0.00E+00">
                  <c:v>-8.0922300000000006E-3</c:v>
                </c:pt>
                <c:pt idx="43061" formatCode="0.00E+00">
                  <c:v>-7.9086099999999999E-3</c:v>
                </c:pt>
                <c:pt idx="43062" formatCode="0.00E+00">
                  <c:v>-7.7319199999999998E-3</c:v>
                </c:pt>
                <c:pt idx="43063" formatCode="0.00E+00">
                  <c:v>-7.5625700000000002E-3</c:v>
                </c:pt>
                <c:pt idx="43064" formatCode="0.00E+00">
                  <c:v>-7.4008700000000004E-3</c:v>
                </c:pt>
                <c:pt idx="43065" formatCode="0.00E+00">
                  <c:v>-7.2474000000000002E-3</c:v>
                </c:pt>
                <c:pt idx="43066" formatCode="0.00E+00">
                  <c:v>-7.1028599999999999E-3</c:v>
                </c:pt>
                <c:pt idx="43067" formatCode="0.00E+00">
                  <c:v>-6.9679E-3</c:v>
                </c:pt>
                <c:pt idx="43068" formatCode="0.00E+00">
                  <c:v>-6.8431400000000002E-3</c:v>
                </c:pt>
                <c:pt idx="43069" formatCode="0.00E+00">
                  <c:v>-6.7292799999999998E-3</c:v>
                </c:pt>
                <c:pt idx="43070" formatCode="0.00E+00">
                  <c:v>-6.6268200000000003E-3</c:v>
                </c:pt>
                <c:pt idx="43071" formatCode="0.00E+00">
                  <c:v>-6.5357799999999997E-3</c:v>
                </c:pt>
                <c:pt idx="43072" formatCode="0.00E+00">
                  <c:v>-6.4563299999999997E-3</c:v>
                </c:pt>
                <c:pt idx="43073" formatCode="0.00E+00">
                  <c:v>-6.3892000000000003E-3</c:v>
                </c:pt>
                <c:pt idx="43074" formatCode="0.00E+00">
                  <c:v>-6.3352800000000004E-3</c:v>
                </c:pt>
                <c:pt idx="43075" formatCode="0.00E+00">
                  <c:v>-6.2952399999999997E-3</c:v>
                </c:pt>
                <c:pt idx="43076" formatCode="0.00E+00">
                  <c:v>-6.2694999999999999E-3</c:v>
                </c:pt>
                <c:pt idx="43077" formatCode="0.00E+00">
                  <c:v>-6.2581299999999998E-3</c:v>
                </c:pt>
                <c:pt idx="43078" formatCode="0.00E+00">
                  <c:v>-6.2610699999999997E-3</c:v>
                </c:pt>
                <c:pt idx="43079" formatCode="0.00E+00">
                  <c:v>-6.2784099999999999E-3</c:v>
                </c:pt>
                <c:pt idx="43080" formatCode="0.00E+00">
                  <c:v>-6.3102499999999999E-3</c:v>
                </c:pt>
                <c:pt idx="43081" formatCode="0.00E+00">
                  <c:v>-6.3566500000000001E-3</c:v>
                </c:pt>
                <c:pt idx="43082" formatCode="0.00E+00">
                  <c:v>-6.4176800000000003E-3</c:v>
                </c:pt>
                <c:pt idx="43083" formatCode="0.00E+00">
                  <c:v>-6.4934600000000004E-3</c:v>
                </c:pt>
                <c:pt idx="43084" formatCode="0.00E+00">
                  <c:v>-6.5841099999999998E-3</c:v>
                </c:pt>
                <c:pt idx="43085" formatCode="0.00E+00">
                  <c:v>-6.6896899999999999E-3</c:v>
                </c:pt>
                <c:pt idx="43086" formatCode="0.00E+00">
                  <c:v>-6.8100299999999999E-3</c:v>
                </c:pt>
                <c:pt idx="43087" formatCode="0.00E+00">
                  <c:v>-6.94481E-3</c:v>
                </c:pt>
                <c:pt idx="43088" formatCode="0.00E+00">
                  <c:v>-7.0937400000000003E-3</c:v>
                </c:pt>
                <c:pt idx="43089" formatCode="0.00E+00">
                  <c:v>-7.2566699999999998E-3</c:v>
                </c:pt>
                <c:pt idx="43090" formatCode="0.00E+00">
                  <c:v>-7.43321E-3</c:v>
                </c:pt>
                <c:pt idx="43091" formatCode="0.00E+00">
                  <c:v>-7.6227700000000001E-3</c:v>
                </c:pt>
                <c:pt idx="43092" formatCode="0.00E+00">
                  <c:v>-7.8248299999999996E-3</c:v>
                </c:pt>
                <c:pt idx="43093" formatCode="0.00E+00">
                  <c:v>-8.0389399999999996E-3</c:v>
                </c:pt>
                <c:pt idx="43094" formatCode="0.00E+00">
                  <c:v>-8.2647499999999995E-3</c:v>
                </c:pt>
                <c:pt idx="43095" formatCode="0.00E+00">
                  <c:v>-8.5018799999999999E-3</c:v>
                </c:pt>
                <c:pt idx="43096" formatCode="0.00E+00">
                  <c:v>-8.7497900000000003E-3</c:v>
                </c:pt>
                <c:pt idx="43097" formatCode="0.00E+00">
                  <c:v>-9.0078899999999993E-3</c:v>
                </c:pt>
                <c:pt idx="43098" formatCode="0.00E+00">
                  <c:v>-9.2756799999999997E-3</c:v>
                </c:pt>
                <c:pt idx="43099" formatCode="0.00E+00">
                  <c:v>-9.5526599999999993E-3</c:v>
                </c:pt>
                <c:pt idx="43100" formatCode="0.00E+00">
                  <c:v>-9.8380900000000007E-3</c:v>
                </c:pt>
                <c:pt idx="43101">
                  <c:v>-1.0131100000000001E-2</c:v>
                </c:pt>
                <c:pt idx="43102">
                  <c:v>-1.0430999999999999E-2</c:v>
                </c:pt>
                <c:pt idx="43103">
                  <c:v>-1.0737E-2</c:v>
                </c:pt>
                <c:pt idx="43104">
                  <c:v>-1.10487E-2</c:v>
                </c:pt>
                <c:pt idx="43105">
                  <c:v>-1.1365200000000001E-2</c:v>
                </c:pt>
                <c:pt idx="43106">
                  <c:v>-1.16858E-2</c:v>
                </c:pt>
                <c:pt idx="43107">
                  <c:v>-1.20096E-2</c:v>
                </c:pt>
                <c:pt idx="43108">
                  <c:v>-1.2335499999999999E-2</c:v>
                </c:pt>
                <c:pt idx="43109">
                  <c:v>-1.26628E-2</c:v>
                </c:pt>
                <c:pt idx="43110">
                  <c:v>-1.29903E-2</c:v>
                </c:pt>
                <c:pt idx="43111">
                  <c:v>-1.33174E-2</c:v>
                </c:pt>
                <c:pt idx="43112">
                  <c:v>-1.36431E-2</c:v>
                </c:pt>
                <c:pt idx="43113">
                  <c:v>-1.3966299999999999E-2</c:v>
                </c:pt>
                <c:pt idx="43114">
                  <c:v>-1.4286099999999999E-2</c:v>
                </c:pt>
                <c:pt idx="43115">
                  <c:v>-1.46015E-2</c:v>
                </c:pt>
                <c:pt idx="43116">
                  <c:v>-1.49117E-2</c:v>
                </c:pt>
                <c:pt idx="43117">
                  <c:v>-1.5215599999999999E-2</c:v>
                </c:pt>
                <c:pt idx="43118">
                  <c:v>-1.55123E-2</c:v>
                </c:pt>
                <c:pt idx="43119">
                  <c:v>-1.5800600000000001E-2</c:v>
                </c:pt>
                <c:pt idx="43120">
                  <c:v>-1.6079599999999999E-2</c:v>
                </c:pt>
                <c:pt idx="43121">
                  <c:v>-1.63483E-2</c:v>
                </c:pt>
                <c:pt idx="43122">
                  <c:v>-1.66058E-2</c:v>
                </c:pt>
                <c:pt idx="43123">
                  <c:v>-1.6851399999999999E-2</c:v>
                </c:pt>
                <c:pt idx="43124">
                  <c:v>-1.70843E-2</c:v>
                </c:pt>
                <c:pt idx="43125">
                  <c:v>-1.7303599999999999E-2</c:v>
                </c:pt>
                <c:pt idx="43126">
                  <c:v>-1.75084E-2</c:v>
                </c:pt>
                <c:pt idx="43127">
                  <c:v>-1.7697999999999998E-2</c:v>
                </c:pt>
                <c:pt idx="43128">
                  <c:v>-1.7871399999999999E-2</c:v>
                </c:pt>
                <c:pt idx="43129">
                  <c:v>-1.8027999999999999E-2</c:v>
                </c:pt>
                <c:pt idx="43130">
                  <c:v>-1.8166999999999999E-2</c:v>
                </c:pt>
                <c:pt idx="43131">
                  <c:v>-1.8287399999999999E-2</c:v>
                </c:pt>
                <c:pt idx="43132">
                  <c:v>-1.8388399999999999E-2</c:v>
                </c:pt>
                <c:pt idx="43133">
                  <c:v>-1.8469300000000001E-2</c:v>
                </c:pt>
                <c:pt idx="43134">
                  <c:v>-1.8529500000000001E-2</c:v>
                </c:pt>
                <c:pt idx="43135">
                  <c:v>-1.85682E-2</c:v>
                </c:pt>
                <c:pt idx="43136">
                  <c:v>-1.8584900000000001E-2</c:v>
                </c:pt>
                <c:pt idx="43137">
                  <c:v>-1.8578999999999998E-2</c:v>
                </c:pt>
                <c:pt idx="43138">
                  <c:v>-1.8549900000000001E-2</c:v>
                </c:pt>
                <c:pt idx="43139">
                  <c:v>-1.8497300000000001E-2</c:v>
                </c:pt>
                <c:pt idx="43140">
                  <c:v>-1.8420599999999999E-2</c:v>
                </c:pt>
                <c:pt idx="43141">
                  <c:v>-1.83193E-2</c:v>
                </c:pt>
                <c:pt idx="43142">
                  <c:v>-1.81932E-2</c:v>
                </c:pt>
                <c:pt idx="43143">
                  <c:v>-1.8041600000000001E-2</c:v>
                </c:pt>
                <c:pt idx="43144">
                  <c:v>-1.78642E-2</c:v>
                </c:pt>
                <c:pt idx="43145">
                  <c:v>-1.7660800000000001E-2</c:v>
                </c:pt>
                <c:pt idx="43146">
                  <c:v>-1.7430999999999999E-2</c:v>
                </c:pt>
                <c:pt idx="43147">
                  <c:v>-1.71748E-2</c:v>
                </c:pt>
                <c:pt idx="43148">
                  <c:v>-1.6892000000000001E-2</c:v>
                </c:pt>
                <c:pt idx="43149">
                  <c:v>-1.6582599999999999E-2</c:v>
                </c:pt>
                <c:pt idx="43150">
                  <c:v>-1.62466E-2</c:v>
                </c:pt>
                <c:pt idx="43151">
                  <c:v>-1.5883899999999999E-2</c:v>
                </c:pt>
                <c:pt idx="43152">
                  <c:v>-1.5494600000000001E-2</c:v>
                </c:pt>
                <c:pt idx="43153">
                  <c:v>-1.5078899999999999E-2</c:v>
                </c:pt>
                <c:pt idx="43154">
                  <c:v>-1.4637000000000001E-2</c:v>
                </c:pt>
                <c:pt idx="43155">
                  <c:v>-1.4168999999999999E-2</c:v>
                </c:pt>
                <c:pt idx="43156">
                  <c:v>-1.3675400000000001E-2</c:v>
                </c:pt>
                <c:pt idx="43157">
                  <c:v>-1.31565E-2</c:v>
                </c:pt>
                <c:pt idx="43158">
                  <c:v>-1.26126E-2</c:v>
                </c:pt>
                <c:pt idx="43159">
                  <c:v>-1.20441E-2</c:v>
                </c:pt>
                <c:pt idx="43160">
                  <c:v>-1.14515E-2</c:v>
                </c:pt>
                <c:pt idx="43161">
                  <c:v>-1.08352E-2</c:v>
                </c:pt>
                <c:pt idx="43162">
                  <c:v>-1.0195900000000001E-2</c:v>
                </c:pt>
                <c:pt idx="43163" formatCode="0.00E+00">
                  <c:v>-9.5339799999999992E-3</c:v>
                </c:pt>
                <c:pt idx="43164" formatCode="0.00E+00">
                  <c:v>-8.85003E-3</c:v>
                </c:pt>
                <c:pt idx="43165" formatCode="0.00E+00">
                  <c:v>-8.1446799999999996E-3</c:v>
                </c:pt>
                <c:pt idx="43166" formatCode="0.00E+00">
                  <c:v>-7.4187400000000001E-3</c:v>
                </c:pt>
                <c:pt idx="43167" formatCode="0.00E+00">
                  <c:v>-6.6730299999999999E-3</c:v>
                </c:pt>
                <c:pt idx="43168" formatCode="0.00E+00">
                  <c:v>-5.9083399999999998E-3</c:v>
                </c:pt>
                <c:pt idx="43169" formatCode="0.00E+00">
                  <c:v>-5.1254999999999998E-3</c:v>
                </c:pt>
                <c:pt idx="43170" formatCode="0.00E+00">
                  <c:v>-4.3254000000000001E-3</c:v>
                </c:pt>
                <c:pt idx="43171" formatCode="0.00E+00">
                  <c:v>-3.5090099999999999E-3</c:v>
                </c:pt>
                <c:pt idx="43172" formatCode="0.00E+00">
                  <c:v>-2.6773500000000002E-3</c:v>
                </c:pt>
                <c:pt idx="43173" formatCode="0.00E+00">
                  <c:v>-1.83143E-3</c:v>
                </c:pt>
                <c:pt idx="43174" formatCode="0.00E+00">
                  <c:v>-9.72324E-4</c:v>
                </c:pt>
                <c:pt idx="43175" formatCode="0.00E+00">
                  <c:v>-1.01154E-4</c:v>
                </c:pt>
                <c:pt idx="43176" formatCode="0.00E+00">
                  <c:v>7.8093599999999998E-4</c:v>
                </c:pt>
                <c:pt idx="43177" formatCode="0.00E+00">
                  <c:v>1.6728100000000001E-3</c:v>
                </c:pt>
                <c:pt idx="43178" formatCode="0.00E+00">
                  <c:v>2.5733000000000002E-3</c:v>
                </c:pt>
                <c:pt idx="43179" formatCode="0.00E+00">
                  <c:v>3.4812100000000002E-3</c:v>
                </c:pt>
                <c:pt idx="43180" formatCode="0.00E+00">
                  <c:v>4.3953400000000002E-3</c:v>
                </c:pt>
                <c:pt idx="43181" formatCode="0.00E+00">
                  <c:v>5.3145299999999996E-3</c:v>
                </c:pt>
                <c:pt idx="43182" formatCode="0.00E+00">
                  <c:v>6.2375299999999998E-3</c:v>
                </c:pt>
                <c:pt idx="43183" formatCode="0.00E+00">
                  <c:v>7.1630599999999997E-3</c:v>
                </c:pt>
                <c:pt idx="43184" formatCode="0.00E+00">
                  <c:v>8.0897899999999995E-3</c:v>
                </c:pt>
                <c:pt idx="43185" formatCode="0.00E+00">
                  <c:v>9.0163900000000009E-3</c:v>
                </c:pt>
                <c:pt idx="43186" formatCode="0.00E+00">
                  <c:v>9.9415100000000006E-3</c:v>
                </c:pt>
                <c:pt idx="43187">
                  <c:v>1.08638E-2</c:v>
                </c:pt>
                <c:pt idx="43188">
                  <c:v>1.17818E-2</c:v>
                </c:pt>
                <c:pt idx="43189">
                  <c:v>1.2694199999999999E-2</c:v>
                </c:pt>
                <c:pt idx="43190">
                  <c:v>1.3599699999999999E-2</c:v>
                </c:pt>
                <c:pt idx="43191">
                  <c:v>1.4496800000000001E-2</c:v>
                </c:pt>
                <c:pt idx="43192">
                  <c:v>1.5384200000000001E-2</c:v>
                </c:pt>
                <c:pt idx="43193">
                  <c:v>1.62606E-2</c:v>
                </c:pt>
                <c:pt idx="43194">
                  <c:v>1.7124500000000001E-2</c:v>
                </c:pt>
                <c:pt idx="43195">
                  <c:v>1.79747E-2</c:v>
                </c:pt>
                <c:pt idx="43196">
                  <c:v>1.8809900000000001E-2</c:v>
                </c:pt>
                <c:pt idx="43197">
                  <c:v>1.96286E-2</c:v>
                </c:pt>
                <c:pt idx="43198">
                  <c:v>2.0429699999999999E-2</c:v>
                </c:pt>
                <c:pt idx="43199">
                  <c:v>2.1211799999999999E-2</c:v>
                </c:pt>
                <c:pt idx="43200">
                  <c:v>2.1973800000000002E-2</c:v>
                </c:pt>
                <c:pt idx="43201">
                  <c:v>2.2714100000000001E-2</c:v>
                </c:pt>
                <c:pt idx="43202">
                  <c:v>2.34317E-2</c:v>
                </c:pt>
                <c:pt idx="43203">
                  <c:v>2.4125199999999999E-2</c:v>
                </c:pt>
                <c:pt idx="43204">
                  <c:v>2.4793699999999998E-2</c:v>
                </c:pt>
                <c:pt idx="43205">
                  <c:v>2.5435900000000001E-2</c:v>
                </c:pt>
                <c:pt idx="43206">
                  <c:v>2.6050799999999999E-2</c:v>
                </c:pt>
                <c:pt idx="43207">
                  <c:v>2.66371E-2</c:v>
                </c:pt>
                <c:pt idx="43208">
                  <c:v>2.7193999999999999E-2</c:v>
                </c:pt>
                <c:pt idx="43209">
                  <c:v>2.77203E-2</c:v>
                </c:pt>
                <c:pt idx="43210">
                  <c:v>2.82151E-2</c:v>
                </c:pt>
                <c:pt idx="43211">
                  <c:v>2.8677399999999999E-2</c:v>
                </c:pt>
                <c:pt idx="43212">
                  <c:v>2.9106300000000002E-2</c:v>
                </c:pt>
                <c:pt idx="43213">
                  <c:v>2.9500999999999999E-2</c:v>
                </c:pt>
                <c:pt idx="43214">
                  <c:v>2.98607E-2</c:v>
                </c:pt>
                <c:pt idx="43215">
                  <c:v>3.0184699999999998E-2</c:v>
                </c:pt>
                <c:pt idx="43216">
                  <c:v>3.04724E-2</c:v>
                </c:pt>
                <c:pt idx="43217">
                  <c:v>3.07231E-2</c:v>
                </c:pt>
                <c:pt idx="43218">
                  <c:v>3.0936200000000001E-2</c:v>
                </c:pt>
                <c:pt idx="43219">
                  <c:v>3.1111099999999999E-2</c:v>
                </c:pt>
                <c:pt idx="43220">
                  <c:v>3.1247299999999999E-2</c:v>
                </c:pt>
                <c:pt idx="43221">
                  <c:v>3.1344400000000001E-2</c:v>
                </c:pt>
                <c:pt idx="43222">
                  <c:v>3.1401900000000003E-2</c:v>
                </c:pt>
                <c:pt idx="43223">
                  <c:v>3.1419700000000002E-2</c:v>
                </c:pt>
                <c:pt idx="43224">
                  <c:v>3.1397300000000003E-2</c:v>
                </c:pt>
                <c:pt idx="43225">
                  <c:v>3.13347E-2</c:v>
                </c:pt>
                <c:pt idx="43226">
                  <c:v>3.1231499999999999E-2</c:v>
                </c:pt>
                <c:pt idx="43227">
                  <c:v>3.1087900000000002E-2</c:v>
                </c:pt>
                <c:pt idx="43228">
                  <c:v>3.09036E-2</c:v>
                </c:pt>
                <c:pt idx="43229">
                  <c:v>3.0678799999999999E-2</c:v>
                </c:pt>
                <c:pt idx="43230">
                  <c:v>3.04135E-2</c:v>
                </c:pt>
                <c:pt idx="43231">
                  <c:v>3.0107800000000001E-2</c:v>
                </c:pt>
                <c:pt idx="43232">
                  <c:v>2.9762E-2</c:v>
                </c:pt>
                <c:pt idx="43233">
                  <c:v>2.9376200000000002E-2</c:v>
                </c:pt>
                <c:pt idx="43234">
                  <c:v>2.8950900000000002E-2</c:v>
                </c:pt>
                <c:pt idx="43235">
                  <c:v>2.8486399999999999E-2</c:v>
                </c:pt>
                <c:pt idx="43236">
                  <c:v>2.79831E-2</c:v>
                </c:pt>
                <c:pt idx="43237">
                  <c:v>2.7441500000000001E-2</c:v>
                </c:pt>
                <c:pt idx="43238">
                  <c:v>2.68621E-2</c:v>
                </c:pt>
                <c:pt idx="43239">
                  <c:v>2.62457E-2</c:v>
                </c:pt>
                <c:pt idx="43240">
                  <c:v>2.5592699999999999E-2</c:v>
                </c:pt>
                <c:pt idx="43241">
                  <c:v>2.4903999999999999E-2</c:v>
                </c:pt>
                <c:pt idx="43242">
                  <c:v>2.4180400000000001E-2</c:v>
                </c:pt>
                <c:pt idx="43243">
                  <c:v>2.3422599999999998E-2</c:v>
                </c:pt>
                <c:pt idx="43244">
                  <c:v>2.2631700000000001E-2</c:v>
                </c:pt>
                <c:pt idx="43245">
                  <c:v>2.1808399999999999E-2</c:v>
                </c:pt>
                <c:pt idx="43246">
                  <c:v>2.0953800000000002E-2</c:v>
                </c:pt>
                <c:pt idx="43247">
                  <c:v>2.0069E-2</c:v>
                </c:pt>
                <c:pt idx="43248">
                  <c:v>1.9154999999999998E-2</c:v>
                </c:pt>
                <c:pt idx="43249">
                  <c:v>1.8213E-2</c:v>
                </c:pt>
                <c:pt idx="43250">
                  <c:v>1.7244200000000001E-2</c:v>
                </c:pt>
                <c:pt idx="43251">
                  <c:v>1.6249599999999999E-2</c:v>
                </c:pt>
                <c:pt idx="43252">
                  <c:v>1.52306E-2</c:v>
                </c:pt>
                <c:pt idx="43253">
                  <c:v>1.41884E-2</c:v>
                </c:pt>
                <c:pt idx="43254">
                  <c:v>1.3124500000000001E-2</c:v>
                </c:pt>
                <c:pt idx="43255">
                  <c:v>1.20401E-2</c:v>
                </c:pt>
                <c:pt idx="43256">
                  <c:v>1.0936700000000001E-2</c:v>
                </c:pt>
                <c:pt idx="43257" formatCode="0.00E+00">
                  <c:v>9.81572E-3</c:v>
                </c:pt>
                <c:pt idx="43258" formatCode="0.00E+00">
                  <c:v>8.6785899999999999E-3</c:v>
                </c:pt>
                <c:pt idx="43259" formatCode="0.00E+00">
                  <c:v>7.5267399999999996E-3</c:v>
                </c:pt>
                <c:pt idx="43260" formatCode="0.00E+00">
                  <c:v>6.3616300000000001E-3</c:v>
                </c:pt>
                <c:pt idx="43261" formatCode="0.00E+00">
                  <c:v>5.1847500000000001E-3</c:v>
                </c:pt>
                <c:pt idx="43262" formatCode="0.00E+00">
                  <c:v>3.99767E-3</c:v>
                </c:pt>
                <c:pt idx="43263" formatCode="0.00E+00">
                  <c:v>2.8019899999999999E-3</c:v>
                </c:pt>
                <c:pt idx="43264" formatCode="0.00E+00">
                  <c:v>1.5993299999999999E-3</c:v>
                </c:pt>
                <c:pt idx="43265" formatCode="0.00E+00">
                  <c:v>3.9125999999999999E-4</c:v>
                </c:pt>
                <c:pt idx="43266" formatCode="0.00E+00">
                  <c:v>-8.2062599999999997E-4</c:v>
                </c:pt>
                <c:pt idx="43267" formatCode="0.00E+00">
                  <c:v>-2.03469E-3</c:v>
                </c:pt>
                <c:pt idx="43268" formatCode="0.00E+00">
                  <c:v>-3.2492900000000002E-3</c:v>
                </c:pt>
                <c:pt idx="43269" formatCode="0.00E+00">
                  <c:v>-4.4627599999999996E-3</c:v>
                </c:pt>
                <c:pt idx="43270" formatCode="0.00E+00">
                  <c:v>-5.6734899999999998E-3</c:v>
                </c:pt>
                <c:pt idx="43271" formatCode="0.00E+00">
                  <c:v>-6.8798799999999997E-3</c:v>
                </c:pt>
                <c:pt idx="43272" formatCode="0.00E+00">
                  <c:v>-8.0803300000000002E-3</c:v>
                </c:pt>
                <c:pt idx="43273" formatCode="0.00E+00">
                  <c:v>-9.2732700000000001E-3</c:v>
                </c:pt>
                <c:pt idx="43274">
                  <c:v>-1.04571E-2</c:v>
                </c:pt>
                <c:pt idx="43275">
                  <c:v>-1.16302E-2</c:v>
                </c:pt>
                <c:pt idx="43276">
                  <c:v>-1.2791E-2</c:v>
                </c:pt>
                <c:pt idx="43277">
                  <c:v>-1.39378E-2</c:v>
                </c:pt>
                <c:pt idx="43278">
                  <c:v>-1.50691E-2</c:v>
                </c:pt>
                <c:pt idx="43279">
                  <c:v>-1.6183400000000001E-2</c:v>
                </c:pt>
                <c:pt idx="43280">
                  <c:v>-1.7279300000000001E-2</c:v>
                </c:pt>
                <c:pt idx="43281">
                  <c:v>-1.8355199999999999E-2</c:v>
                </c:pt>
                <c:pt idx="43282">
                  <c:v>-1.9409699999999998E-2</c:v>
                </c:pt>
                <c:pt idx="43283">
                  <c:v>-2.0441399999999998E-2</c:v>
                </c:pt>
                <c:pt idx="43284">
                  <c:v>-2.1448999999999999E-2</c:v>
                </c:pt>
                <c:pt idx="43285">
                  <c:v>-2.2431099999999999E-2</c:v>
                </c:pt>
                <c:pt idx="43286">
                  <c:v>-2.3386400000000002E-2</c:v>
                </c:pt>
                <c:pt idx="43287">
                  <c:v>-2.4313499999999998E-2</c:v>
                </c:pt>
                <c:pt idx="43288">
                  <c:v>-2.52111E-2</c:v>
                </c:pt>
                <c:pt idx="43289">
                  <c:v>-2.6078E-2</c:v>
                </c:pt>
                <c:pt idx="43290">
                  <c:v>-2.6912999999999999E-2</c:v>
                </c:pt>
                <c:pt idx="43291">
                  <c:v>-2.7715099999999999E-2</c:v>
                </c:pt>
                <c:pt idx="43292">
                  <c:v>-2.8483000000000001E-2</c:v>
                </c:pt>
                <c:pt idx="43293">
                  <c:v>-2.92158E-2</c:v>
                </c:pt>
                <c:pt idx="43294">
                  <c:v>-2.9912399999999999E-2</c:v>
                </c:pt>
                <c:pt idx="43295">
                  <c:v>-3.0572100000000001E-2</c:v>
                </c:pt>
                <c:pt idx="43296">
                  <c:v>-3.1193700000000001E-2</c:v>
                </c:pt>
                <c:pt idx="43297">
                  <c:v>-3.1776600000000002E-2</c:v>
                </c:pt>
                <c:pt idx="43298">
                  <c:v>-3.2319800000000003E-2</c:v>
                </c:pt>
                <c:pt idx="43299">
                  <c:v>-3.2822700000000003E-2</c:v>
                </c:pt>
                <c:pt idx="43300">
                  <c:v>-3.3284500000000002E-2</c:v>
                </c:pt>
                <c:pt idx="43301">
                  <c:v>-3.3704699999999997E-2</c:v>
                </c:pt>
                <c:pt idx="43302">
                  <c:v>-3.4082899999999999E-2</c:v>
                </c:pt>
                <c:pt idx="43303">
                  <c:v>-3.4418499999999998E-2</c:v>
                </c:pt>
                <c:pt idx="43304">
                  <c:v>-3.4710900000000003E-2</c:v>
                </c:pt>
                <c:pt idx="43305">
                  <c:v>-3.4959900000000002E-2</c:v>
                </c:pt>
                <c:pt idx="43306">
                  <c:v>-3.5165000000000002E-2</c:v>
                </c:pt>
                <c:pt idx="43307">
                  <c:v>-3.5325799999999997E-2</c:v>
                </c:pt>
                <c:pt idx="43308">
                  <c:v>-3.5442300000000003E-2</c:v>
                </c:pt>
                <c:pt idx="43309">
                  <c:v>-3.5514299999999999E-2</c:v>
                </c:pt>
                <c:pt idx="43310">
                  <c:v>-3.5541900000000001E-2</c:v>
                </c:pt>
                <c:pt idx="43311">
                  <c:v>-3.5525000000000001E-2</c:v>
                </c:pt>
                <c:pt idx="43312">
                  <c:v>-3.5463799999999997E-2</c:v>
                </c:pt>
                <c:pt idx="43313">
                  <c:v>-3.5358300000000002E-2</c:v>
                </c:pt>
                <c:pt idx="43314">
                  <c:v>-3.5208799999999998E-2</c:v>
                </c:pt>
                <c:pt idx="43315">
                  <c:v>-3.5015400000000002E-2</c:v>
                </c:pt>
                <c:pt idx="43316">
                  <c:v>-3.4778400000000001E-2</c:v>
                </c:pt>
                <c:pt idx="43317">
                  <c:v>-3.4498300000000003E-2</c:v>
                </c:pt>
                <c:pt idx="43318">
                  <c:v>-3.4175200000000003E-2</c:v>
                </c:pt>
                <c:pt idx="43319">
                  <c:v>-3.3809699999999998E-2</c:v>
                </c:pt>
                <c:pt idx="43320">
                  <c:v>-3.34022E-2</c:v>
                </c:pt>
                <c:pt idx="43321">
                  <c:v>-3.2953299999999998E-2</c:v>
                </c:pt>
                <c:pt idx="43322">
                  <c:v>-3.2463499999999999E-2</c:v>
                </c:pt>
                <c:pt idx="43323">
                  <c:v>-3.1933599999999999E-2</c:v>
                </c:pt>
                <c:pt idx="43324">
                  <c:v>-3.1364099999999999E-2</c:v>
                </c:pt>
                <c:pt idx="43325">
                  <c:v>-3.0756100000000001E-2</c:v>
                </c:pt>
                <c:pt idx="43326">
                  <c:v>-3.01103E-2</c:v>
                </c:pt>
                <c:pt idx="43327">
                  <c:v>-2.94278E-2</c:v>
                </c:pt>
                <c:pt idx="43328">
                  <c:v>-2.87093E-2</c:v>
                </c:pt>
                <c:pt idx="43329">
                  <c:v>-2.7956000000000002E-2</c:v>
                </c:pt>
                <c:pt idx="43330">
                  <c:v>-2.7168600000000001E-2</c:v>
                </c:pt>
                <c:pt idx="43331">
                  <c:v>-2.6348400000000001E-2</c:v>
                </c:pt>
                <c:pt idx="43332">
                  <c:v>-2.54963E-2</c:v>
                </c:pt>
                <c:pt idx="43333">
                  <c:v>-2.46135E-2</c:v>
                </c:pt>
                <c:pt idx="43334">
                  <c:v>-2.3701199999999999E-2</c:v>
                </c:pt>
                <c:pt idx="43335">
                  <c:v>-2.2760599999999999E-2</c:v>
                </c:pt>
                <c:pt idx="43336">
                  <c:v>-2.17929E-2</c:v>
                </c:pt>
                <c:pt idx="43337">
                  <c:v>-2.07993E-2</c:v>
                </c:pt>
                <c:pt idx="43338">
                  <c:v>-1.9781099999999999E-2</c:v>
                </c:pt>
                <c:pt idx="43339">
                  <c:v>-1.8739700000000001E-2</c:v>
                </c:pt>
                <c:pt idx="43340">
                  <c:v>-1.7676399999999998E-2</c:v>
                </c:pt>
                <c:pt idx="43341">
                  <c:v>-1.6592699999999998E-2</c:v>
                </c:pt>
                <c:pt idx="43342">
                  <c:v>-1.54898E-2</c:v>
                </c:pt>
                <c:pt idx="43343">
                  <c:v>-1.43692E-2</c:v>
                </c:pt>
                <c:pt idx="43344">
                  <c:v>-1.3232300000000001E-2</c:v>
                </c:pt>
                <c:pt idx="43345">
                  <c:v>-1.2080499999999999E-2</c:v>
                </c:pt>
                <c:pt idx="43346">
                  <c:v>-1.09154E-2</c:v>
                </c:pt>
                <c:pt idx="43347" formatCode="0.00E+00">
                  <c:v>-9.7383499999999998E-3</c:v>
                </c:pt>
                <c:pt idx="43348" formatCode="0.00E+00">
                  <c:v>-8.5507799999999991E-3</c:v>
                </c:pt>
                <c:pt idx="43349" formatCode="0.00E+00">
                  <c:v>-7.3541800000000001E-3</c:v>
                </c:pt>
                <c:pt idx="43350" formatCode="0.00E+00">
                  <c:v>-6.1501500000000001E-3</c:v>
                </c:pt>
                <c:pt idx="43351" formatCode="0.00E+00">
                  <c:v>-4.9402600000000001E-3</c:v>
                </c:pt>
                <c:pt idx="43352" formatCode="0.00E+00">
                  <c:v>-3.7260599999999998E-3</c:v>
                </c:pt>
                <c:pt idx="43353" formatCode="0.00E+00">
                  <c:v>-2.5090500000000001E-3</c:v>
                </c:pt>
                <c:pt idx="43354" formatCode="0.00E+00">
                  <c:v>-1.29068E-3</c:v>
                </c:pt>
                <c:pt idx="43355" formatCode="0.00E+00">
                  <c:v>-7.2383499999999996E-5</c:v>
                </c:pt>
                <c:pt idx="43356" formatCode="0.00E+00">
                  <c:v>1.14444E-3</c:v>
                </c:pt>
                <c:pt idx="43357" formatCode="0.00E+00">
                  <c:v>2.3583800000000002E-3</c:v>
                </c:pt>
                <c:pt idx="43358" formatCode="0.00E+00">
                  <c:v>3.5680600000000001E-3</c:v>
                </c:pt>
                <c:pt idx="43359" formatCode="0.00E+00">
                  <c:v>4.77204E-3</c:v>
                </c:pt>
                <c:pt idx="43360" formatCode="0.00E+00">
                  <c:v>5.9689299999999999E-3</c:v>
                </c:pt>
                <c:pt idx="43361" formatCode="0.00E+00">
                  <c:v>7.1572900000000002E-3</c:v>
                </c:pt>
                <c:pt idx="43362" formatCode="0.00E+00">
                  <c:v>8.3356899999999998E-3</c:v>
                </c:pt>
                <c:pt idx="43363" formatCode="0.00E+00">
                  <c:v>9.5027199999999992E-3</c:v>
                </c:pt>
                <c:pt idx="43364">
                  <c:v>1.0657099999999999E-2</c:v>
                </c:pt>
                <c:pt idx="43365">
                  <c:v>1.1797500000000001E-2</c:v>
                </c:pt>
                <c:pt idx="43366">
                  <c:v>1.2922700000000001E-2</c:v>
                </c:pt>
                <c:pt idx="43367">
                  <c:v>1.4031200000000001E-2</c:v>
                </c:pt>
                <c:pt idx="43368">
                  <c:v>1.5121900000000001E-2</c:v>
                </c:pt>
                <c:pt idx="43369">
                  <c:v>1.61935E-2</c:v>
                </c:pt>
                <c:pt idx="43370">
                  <c:v>1.7244900000000001E-2</c:v>
                </c:pt>
                <c:pt idx="43371">
                  <c:v>1.8275199999999998E-2</c:v>
                </c:pt>
                <c:pt idx="43372">
                  <c:v>1.92832E-2</c:v>
                </c:pt>
                <c:pt idx="43373">
                  <c:v>2.0268100000000001E-2</c:v>
                </c:pt>
                <c:pt idx="43374">
                  <c:v>2.1229000000000001E-2</c:v>
                </c:pt>
                <c:pt idx="43375">
                  <c:v>2.2164799999999998E-2</c:v>
                </c:pt>
                <c:pt idx="43376">
                  <c:v>2.3074299999999999E-2</c:v>
                </c:pt>
                <c:pt idx="43377">
                  <c:v>2.3956600000000002E-2</c:v>
                </c:pt>
                <c:pt idx="43378">
                  <c:v>2.4811E-2</c:v>
                </c:pt>
                <c:pt idx="43379">
                  <c:v>2.5636599999999999E-2</c:v>
                </c:pt>
                <c:pt idx="43380">
                  <c:v>2.6433000000000002E-2</c:v>
                </c:pt>
                <c:pt idx="43381">
                  <c:v>2.7199399999999999E-2</c:v>
                </c:pt>
                <c:pt idx="43382">
                  <c:v>2.7935100000000001E-2</c:v>
                </c:pt>
                <c:pt idx="43383">
                  <c:v>2.8639700000000001E-2</c:v>
                </c:pt>
                <c:pt idx="43384">
                  <c:v>2.9312600000000001E-2</c:v>
                </c:pt>
                <c:pt idx="43385">
                  <c:v>2.99531E-2</c:v>
                </c:pt>
                <c:pt idx="43386">
                  <c:v>3.05607E-2</c:v>
                </c:pt>
                <c:pt idx="43387">
                  <c:v>3.1134999999999999E-2</c:v>
                </c:pt>
                <c:pt idx="43388">
                  <c:v>3.1675599999999998E-2</c:v>
                </c:pt>
                <c:pt idx="43389">
                  <c:v>3.2182099999999998E-2</c:v>
                </c:pt>
                <c:pt idx="43390">
                  <c:v>3.2654200000000001E-2</c:v>
                </c:pt>
                <c:pt idx="43391">
                  <c:v>3.3091599999999999E-2</c:v>
                </c:pt>
                <c:pt idx="43392">
                  <c:v>3.3494099999999999E-2</c:v>
                </c:pt>
                <c:pt idx="43393">
                  <c:v>3.3861700000000002E-2</c:v>
                </c:pt>
                <c:pt idx="43394">
                  <c:v>3.41944E-2</c:v>
                </c:pt>
                <c:pt idx="43395">
                  <c:v>3.4492200000000001E-2</c:v>
                </c:pt>
                <c:pt idx="43396">
                  <c:v>3.4755099999999997E-2</c:v>
                </c:pt>
                <c:pt idx="43397">
                  <c:v>3.4983300000000002E-2</c:v>
                </c:pt>
                <c:pt idx="43398">
                  <c:v>3.5176699999999998E-2</c:v>
                </c:pt>
                <c:pt idx="43399">
                  <c:v>3.5335499999999999E-2</c:v>
                </c:pt>
                <c:pt idx="43400">
                  <c:v>3.5459999999999998E-2</c:v>
                </c:pt>
                <c:pt idx="43401">
                  <c:v>3.55503E-2</c:v>
                </c:pt>
                <c:pt idx="43402">
                  <c:v>3.5606499999999999E-2</c:v>
                </c:pt>
                <c:pt idx="43403">
                  <c:v>3.5629000000000001E-2</c:v>
                </c:pt>
                <c:pt idx="43404">
                  <c:v>3.56181E-2</c:v>
                </c:pt>
                <c:pt idx="43405">
                  <c:v>3.55742E-2</c:v>
                </c:pt>
                <c:pt idx="43406">
                  <c:v>3.54977E-2</c:v>
                </c:pt>
                <c:pt idx="43407">
                  <c:v>3.53891E-2</c:v>
                </c:pt>
                <c:pt idx="43408">
                  <c:v>3.5249099999999998E-2</c:v>
                </c:pt>
                <c:pt idx="43409">
                  <c:v>3.5078100000000001E-2</c:v>
                </c:pt>
                <c:pt idx="43410">
                  <c:v>3.4876799999999999E-2</c:v>
                </c:pt>
                <c:pt idx="43411">
                  <c:v>3.4645799999999997E-2</c:v>
                </c:pt>
                <c:pt idx="43412">
                  <c:v>3.4385699999999998E-2</c:v>
                </c:pt>
                <c:pt idx="43413">
                  <c:v>3.4097099999999998E-2</c:v>
                </c:pt>
                <c:pt idx="43414">
                  <c:v>3.3780900000000003E-2</c:v>
                </c:pt>
                <c:pt idx="43415">
                  <c:v>3.3437599999999998E-2</c:v>
                </c:pt>
                <c:pt idx="43416">
                  <c:v>3.3068E-2</c:v>
                </c:pt>
                <c:pt idx="43417">
                  <c:v>3.2672800000000002E-2</c:v>
                </c:pt>
                <c:pt idx="43418">
                  <c:v>3.2252599999999999E-2</c:v>
                </c:pt>
                <c:pt idx="43419">
                  <c:v>3.1808299999999998E-2</c:v>
                </c:pt>
                <c:pt idx="43420">
                  <c:v>3.1340699999999999E-2</c:v>
                </c:pt>
                <c:pt idx="43421">
                  <c:v>3.0850499999999999E-2</c:v>
                </c:pt>
                <c:pt idx="43422">
                  <c:v>3.03387E-2</c:v>
                </c:pt>
                <c:pt idx="43423">
                  <c:v>2.9806200000000001E-2</c:v>
                </c:pt>
                <c:pt idx="43424">
                  <c:v>2.9254100000000002E-2</c:v>
                </c:pt>
                <c:pt idx="43425">
                  <c:v>2.8683299999999998E-2</c:v>
                </c:pt>
                <c:pt idx="43426">
                  <c:v>2.80947E-2</c:v>
                </c:pt>
                <c:pt idx="43427">
                  <c:v>2.7489E-2</c:v>
                </c:pt>
                <c:pt idx="43428">
                  <c:v>2.68673E-2</c:v>
                </c:pt>
                <c:pt idx="43429">
                  <c:v>2.6230400000000001E-2</c:v>
                </c:pt>
                <c:pt idx="43430">
                  <c:v>2.55792E-2</c:v>
                </c:pt>
                <c:pt idx="43431">
                  <c:v>2.4914800000000001E-2</c:v>
                </c:pt>
                <c:pt idx="43432">
                  <c:v>2.4237999999999999E-2</c:v>
                </c:pt>
                <c:pt idx="43433">
                  <c:v>2.3549899999999999E-2</c:v>
                </c:pt>
                <c:pt idx="43434">
                  <c:v>2.2851300000000001E-2</c:v>
                </c:pt>
                <c:pt idx="43435">
                  <c:v>2.2143300000000001E-2</c:v>
                </c:pt>
                <c:pt idx="43436">
                  <c:v>2.1426600000000001E-2</c:v>
                </c:pt>
                <c:pt idx="43437">
                  <c:v>2.0702100000000001E-2</c:v>
                </c:pt>
                <c:pt idx="43438">
                  <c:v>1.99708E-2</c:v>
                </c:pt>
                <c:pt idx="43439">
                  <c:v>1.9233500000000001E-2</c:v>
                </c:pt>
                <c:pt idx="43440">
                  <c:v>1.8491E-2</c:v>
                </c:pt>
                <c:pt idx="43441">
                  <c:v>1.7744200000000002E-2</c:v>
                </c:pt>
                <c:pt idx="43442">
                  <c:v>1.6993899999999999E-2</c:v>
                </c:pt>
                <c:pt idx="43443">
                  <c:v>1.6240999999999998E-2</c:v>
                </c:pt>
                <c:pt idx="43444">
                  <c:v>1.54865E-2</c:v>
                </c:pt>
                <c:pt idx="43445">
                  <c:v>1.47312E-2</c:v>
                </c:pt>
                <c:pt idx="43446">
                  <c:v>1.3975899999999999E-2</c:v>
                </c:pt>
                <c:pt idx="43447">
                  <c:v>1.3221200000000001E-2</c:v>
                </c:pt>
                <c:pt idx="43448">
                  <c:v>1.2468E-2</c:v>
                </c:pt>
                <c:pt idx="43449">
                  <c:v>1.1717099999999999E-2</c:v>
                </c:pt>
                <c:pt idx="43450">
                  <c:v>1.09692E-2</c:v>
                </c:pt>
                <c:pt idx="43451">
                  <c:v>1.0225E-2</c:v>
                </c:pt>
                <c:pt idx="43452" formatCode="0.00E+00">
                  <c:v>9.4850200000000003E-3</c:v>
                </c:pt>
                <c:pt idx="43453" formatCode="0.00E+00">
                  <c:v>8.7500300000000007E-3</c:v>
                </c:pt>
                <c:pt idx="43454" formatCode="0.00E+00">
                  <c:v>8.0206199999999991E-3</c:v>
                </c:pt>
                <c:pt idx="43455" formatCode="0.00E+00">
                  <c:v>7.2973700000000001E-3</c:v>
                </c:pt>
                <c:pt idx="43456" formatCode="0.00E+00">
                  <c:v>6.5808300000000002E-3</c:v>
                </c:pt>
                <c:pt idx="43457" formatCode="0.00E+00">
                  <c:v>5.8715800000000004E-3</c:v>
                </c:pt>
                <c:pt idx="43458" formatCode="0.00E+00">
                  <c:v>5.1701799999999999E-3</c:v>
                </c:pt>
                <c:pt idx="43459" formatCode="0.00E+00">
                  <c:v>4.4770900000000004E-3</c:v>
                </c:pt>
                <c:pt idx="43460" formatCode="0.00E+00">
                  <c:v>3.7927E-3</c:v>
                </c:pt>
                <c:pt idx="43461" formatCode="0.00E+00">
                  <c:v>3.1174900000000001E-3</c:v>
                </c:pt>
                <c:pt idx="43462" formatCode="0.00E+00">
                  <c:v>2.4519400000000001E-3</c:v>
                </c:pt>
                <c:pt idx="43463" formatCode="0.00E+00">
                  <c:v>1.79652E-3</c:v>
                </c:pt>
                <c:pt idx="43464" formatCode="0.00E+00">
                  <c:v>1.1516E-3</c:v>
                </c:pt>
                <c:pt idx="43465" formatCode="0.00E+00">
                  <c:v>5.1748400000000002E-4</c:v>
                </c:pt>
                <c:pt idx="43466" formatCode="0.00E+00">
                  <c:v>-1.05559E-4</c:v>
                </c:pt>
                <c:pt idx="43467" formatCode="0.00E+00">
                  <c:v>-7.1721000000000003E-4</c:v>
                </c:pt>
                <c:pt idx="43468" formatCode="0.00E+00">
                  <c:v>-1.31715E-3</c:v>
                </c:pt>
                <c:pt idx="43469" formatCode="0.00E+00">
                  <c:v>-1.9051300000000001E-3</c:v>
                </c:pt>
                <c:pt idx="43470" formatCode="0.00E+00">
                  <c:v>-2.48103E-3</c:v>
                </c:pt>
                <c:pt idx="43471" formatCode="0.00E+00">
                  <c:v>-3.0447199999999999E-3</c:v>
                </c:pt>
                <c:pt idx="43472" formatCode="0.00E+00">
                  <c:v>-3.59604E-3</c:v>
                </c:pt>
                <c:pt idx="43473" formatCode="0.00E+00">
                  <c:v>-4.1348000000000001E-3</c:v>
                </c:pt>
                <c:pt idx="43474" formatCode="0.00E+00">
                  <c:v>-4.6608200000000004E-3</c:v>
                </c:pt>
                <c:pt idx="43475" formatCode="0.00E+00">
                  <c:v>-5.17397E-3</c:v>
                </c:pt>
                <c:pt idx="43476" formatCode="0.00E+00">
                  <c:v>-5.6741300000000003E-3</c:v>
                </c:pt>
                <c:pt idx="43477" formatCode="0.00E+00">
                  <c:v>-6.1612300000000002E-3</c:v>
                </c:pt>
                <c:pt idx="43478" formatCode="0.00E+00">
                  <c:v>-6.6351800000000001E-3</c:v>
                </c:pt>
                <c:pt idx="43479" formatCode="0.00E+00">
                  <c:v>-7.0959899999999999E-3</c:v>
                </c:pt>
                <c:pt idx="43480" formatCode="0.00E+00">
                  <c:v>-7.5437300000000002E-3</c:v>
                </c:pt>
                <c:pt idx="43481" formatCode="0.00E+00">
                  <c:v>-7.9785299999999993E-3</c:v>
                </c:pt>
                <c:pt idx="43482" formatCode="0.00E+00">
                  <c:v>-8.4004500000000003E-3</c:v>
                </c:pt>
                <c:pt idx="43483" formatCode="0.00E+00">
                  <c:v>-8.8095099999999996E-3</c:v>
                </c:pt>
                <c:pt idx="43484" formatCode="0.00E+00">
                  <c:v>-9.2057200000000006E-3</c:v>
                </c:pt>
                <c:pt idx="43485" formatCode="0.00E+00">
                  <c:v>-9.5891099999999996E-3</c:v>
                </c:pt>
                <c:pt idx="43486" formatCode="0.00E+00">
                  <c:v>-9.9597599999999998E-3</c:v>
                </c:pt>
                <c:pt idx="43487">
                  <c:v>-1.03178E-2</c:v>
                </c:pt>
                <c:pt idx="43488">
                  <c:v>-1.06634E-2</c:v>
                </c:pt>
                <c:pt idx="43489">
                  <c:v>-1.09966E-2</c:v>
                </c:pt>
                <c:pt idx="43490">
                  <c:v>-1.13177E-2</c:v>
                </c:pt>
                <c:pt idx="43491">
                  <c:v>-1.1626900000000001E-2</c:v>
                </c:pt>
                <c:pt idx="43492">
                  <c:v>-1.1924199999999999E-2</c:v>
                </c:pt>
                <c:pt idx="43493">
                  <c:v>-1.22098E-2</c:v>
                </c:pt>
                <c:pt idx="43494">
                  <c:v>-1.2483899999999999E-2</c:v>
                </c:pt>
                <c:pt idx="43495">
                  <c:v>-1.2746800000000001E-2</c:v>
                </c:pt>
                <c:pt idx="43496">
                  <c:v>-1.29988E-2</c:v>
                </c:pt>
                <c:pt idx="43497">
                  <c:v>-1.3239900000000001E-2</c:v>
                </c:pt>
                <c:pt idx="43498">
                  <c:v>-1.34704E-2</c:v>
                </c:pt>
                <c:pt idx="43499">
                  <c:v>-1.3690600000000001E-2</c:v>
                </c:pt>
                <c:pt idx="43500">
                  <c:v>-1.39005E-2</c:v>
                </c:pt>
                <c:pt idx="43501">
                  <c:v>-1.41005E-2</c:v>
                </c:pt>
                <c:pt idx="43502">
                  <c:v>-1.4290799999999999E-2</c:v>
                </c:pt>
                <c:pt idx="43503">
                  <c:v>-1.4471700000000001E-2</c:v>
                </c:pt>
                <c:pt idx="43504">
                  <c:v>-1.46433E-2</c:v>
                </c:pt>
                <c:pt idx="43505">
                  <c:v>-1.48057E-2</c:v>
                </c:pt>
                <c:pt idx="43506">
                  <c:v>-1.49593E-2</c:v>
                </c:pt>
                <c:pt idx="43507">
                  <c:v>-1.51042E-2</c:v>
                </c:pt>
                <c:pt idx="43508">
                  <c:v>-1.52406E-2</c:v>
                </c:pt>
                <c:pt idx="43509">
                  <c:v>-1.53688E-2</c:v>
                </c:pt>
                <c:pt idx="43510">
                  <c:v>-1.54888E-2</c:v>
                </c:pt>
                <c:pt idx="43511">
                  <c:v>-1.5601E-2</c:v>
                </c:pt>
                <c:pt idx="43512">
                  <c:v>-1.5705400000000001E-2</c:v>
                </c:pt>
                <c:pt idx="43513">
                  <c:v>-1.5802E-2</c:v>
                </c:pt>
                <c:pt idx="43514">
                  <c:v>-1.5891099999999998E-2</c:v>
                </c:pt>
                <c:pt idx="43515">
                  <c:v>-1.5972799999999999E-2</c:v>
                </c:pt>
                <c:pt idx="43516">
                  <c:v>-1.60473E-2</c:v>
                </c:pt>
                <c:pt idx="43517">
                  <c:v>-1.61146E-2</c:v>
                </c:pt>
                <c:pt idx="43518">
                  <c:v>-1.61748E-2</c:v>
                </c:pt>
                <c:pt idx="43519">
                  <c:v>-1.6228099999999999E-2</c:v>
                </c:pt>
                <c:pt idx="43520">
                  <c:v>-1.62746E-2</c:v>
                </c:pt>
                <c:pt idx="43521">
                  <c:v>-1.63143E-2</c:v>
                </c:pt>
                <c:pt idx="43522">
                  <c:v>-1.6347299999999999E-2</c:v>
                </c:pt>
                <c:pt idx="43523">
                  <c:v>-1.6373599999999999E-2</c:v>
                </c:pt>
                <c:pt idx="43524">
                  <c:v>-1.63933E-2</c:v>
                </c:pt>
                <c:pt idx="43525">
                  <c:v>-1.6406400000000002E-2</c:v>
                </c:pt>
                <c:pt idx="43526">
                  <c:v>-1.6412800000000002E-2</c:v>
                </c:pt>
                <c:pt idx="43527">
                  <c:v>-1.64125E-2</c:v>
                </c:pt>
                <c:pt idx="43528">
                  <c:v>-1.6405300000000001E-2</c:v>
                </c:pt>
                <c:pt idx="43529">
                  <c:v>-1.6391300000000001E-2</c:v>
                </c:pt>
                <c:pt idx="43530">
                  <c:v>-1.63705E-2</c:v>
                </c:pt>
                <c:pt idx="43531">
                  <c:v>-1.6342800000000001E-2</c:v>
                </c:pt>
                <c:pt idx="43532">
                  <c:v>-1.6308300000000001E-2</c:v>
                </c:pt>
                <c:pt idx="43533">
                  <c:v>-1.6266900000000001E-2</c:v>
                </c:pt>
                <c:pt idx="43534">
                  <c:v>-1.62185E-2</c:v>
                </c:pt>
                <c:pt idx="43535">
                  <c:v>-1.6162900000000001E-2</c:v>
                </c:pt>
                <c:pt idx="43536">
                  <c:v>-1.60999E-2</c:v>
                </c:pt>
                <c:pt idx="43537">
                  <c:v>-1.6029600000000001E-2</c:v>
                </c:pt>
                <c:pt idx="43538">
                  <c:v>-1.59516E-2</c:v>
                </c:pt>
                <c:pt idx="43539">
                  <c:v>-1.5865899999999999E-2</c:v>
                </c:pt>
                <c:pt idx="43540">
                  <c:v>-1.57723E-2</c:v>
                </c:pt>
                <c:pt idx="43541">
                  <c:v>-1.56705E-2</c:v>
                </c:pt>
                <c:pt idx="43542">
                  <c:v>-1.5560299999999999E-2</c:v>
                </c:pt>
                <c:pt idx="43543">
                  <c:v>-1.54416E-2</c:v>
                </c:pt>
                <c:pt idx="43544">
                  <c:v>-1.53142E-2</c:v>
                </c:pt>
                <c:pt idx="43545">
                  <c:v>-1.5177700000000001E-2</c:v>
                </c:pt>
                <c:pt idx="43546">
                  <c:v>-1.5032200000000001E-2</c:v>
                </c:pt>
                <c:pt idx="43547">
                  <c:v>-1.48772E-2</c:v>
                </c:pt>
                <c:pt idx="43548">
                  <c:v>-1.47127E-2</c:v>
                </c:pt>
                <c:pt idx="43549">
                  <c:v>-1.45384E-2</c:v>
                </c:pt>
                <c:pt idx="43550">
                  <c:v>-1.4354E-2</c:v>
                </c:pt>
                <c:pt idx="43551">
                  <c:v>-1.41593E-2</c:v>
                </c:pt>
                <c:pt idx="43552">
                  <c:v>-1.39542E-2</c:v>
                </c:pt>
                <c:pt idx="43553">
                  <c:v>-1.37383E-2</c:v>
                </c:pt>
                <c:pt idx="43554">
                  <c:v>-1.3511499999999999E-2</c:v>
                </c:pt>
                <c:pt idx="43555">
                  <c:v>-1.3273399999999999E-2</c:v>
                </c:pt>
                <c:pt idx="43556">
                  <c:v>-1.30238E-2</c:v>
                </c:pt>
                <c:pt idx="43557">
                  <c:v>-1.2762600000000001E-2</c:v>
                </c:pt>
                <c:pt idx="43558">
                  <c:v>-1.2489699999999999E-2</c:v>
                </c:pt>
                <c:pt idx="43559">
                  <c:v>-1.2204599999999999E-2</c:v>
                </c:pt>
                <c:pt idx="43560">
                  <c:v>-1.19074E-2</c:v>
                </c:pt>
                <c:pt idx="43561">
                  <c:v>-1.1597700000000001E-2</c:v>
                </c:pt>
                <c:pt idx="43562">
                  <c:v>-1.12754E-2</c:v>
                </c:pt>
                <c:pt idx="43563">
                  <c:v>-1.09403E-2</c:v>
                </c:pt>
                <c:pt idx="43564">
                  <c:v>-1.05922E-2</c:v>
                </c:pt>
                <c:pt idx="43565">
                  <c:v>-1.0230899999999999E-2</c:v>
                </c:pt>
                <c:pt idx="43566" formatCode="0.00E+00">
                  <c:v>-9.8563499999999998E-3</c:v>
                </c:pt>
                <c:pt idx="43567" formatCode="0.00E+00">
                  <c:v>-9.4683800000000002E-3</c:v>
                </c:pt>
                <c:pt idx="43568" formatCode="0.00E+00">
                  <c:v>-9.0668699999999994E-3</c:v>
                </c:pt>
                <c:pt idx="43569" formatCode="0.00E+00">
                  <c:v>-8.6517499999999997E-3</c:v>
                </c:pt>
                <c:pt idx="43570" formatCode="0.00E+00">
                  <c:v>-8.2229699999999996E-3</c:v>
                </c:pt>
                <c:pt idx="43571" formatCode="0.00E+00">
                  <c:v>-7.7804600000000003E-3</c:v>
                </c:pt>
                <c:pt idx="43572" formatCode="0.00E+00">
                  <c:v>-7.3241599999999997E-3</c:v>
                </c:pt>
                <c:pt idx="43573" formatCode="0.00E+00">
                  <c:v>-6.8540199999999997E-3</c:v>
                </c:pt>
                <c:pt idx="43574" formatCode="0.00E+00">
                  <c:v>-6.3700299999999996E-3</c:v>
                </c:pt>
                <c:pt idx="43575" formatCode="0.00E+00">
                  <c:v>-5.8721900000000002E-3</c:v>
                </c:pt>
                <c:pt idx="43576" formatCode="0.00E+00">
                  <c:v>-5.3604899999999999E-3</c:v>
                </c:pt>
                <c:pt idx="43577" formatCode="0.00E+00">
                  <c:v>-4.8350099999999998E-3</c:v>
                </c:pt>
                <c:pt idx="43578" formatCode="0.00E+00">
                  <c:v>-4.2958700000000002E-3</c:v>
                </c:pt>
                <c:pt idx="43579" formatCode="0.00E+00">
                  <c:v>-3.74319E-3</c:v>
                </c:pt>
                <c:pt idx="43580" formatCode="0.00E+00">
                  <c:v>-3.1771099999999999E-3</c:v>
                </c:pt>
                <c:pt idx="43581" formatCode="0.00E+00">
                  <c:v>-2.5977999999999999E-3</c:v>
                </c:pt>
                <c:pt idx="43582" formatCode="0.00E+00">
                  <c:v>-2.0054500000000002E-3</c:v>
                </c:pt>
                <c:pt idx="43583" formatCode="0.00E+00">
                  <c:v>-1.40026E-3</c:v>
                </c:pt>
                <c:pt idx="43584" formatCode="0.00E+00">
                  <c:v>-7.8240700000000005E-4</c:v>
                </c:pt>
                <c:pt idx="43585" formatCode="0.00E+00">
                  <c:v>-1.5212599999999999E-4</c:v>
                </c:pt>
                <c:pt idx="43586" formatCode="0.00E+00">
                  <c:v>4.9028500000000003E-4</c:v>
                </c:pt>
                <c:pt idx="43587" formatCode="0.00E+00">
                  <c:v>1.1445100000000001E-3</c:v>
                </c:pt>
                <c:pt idx="43588" formatCode="0.00E+00">
                  <c:v>1.8102400000000001E-3</c:v>
                </c:pt>
                <c:pt idx="43589" formatCode="0.00E+00">
                  <c:v>2.48715E-3</c:v>
                </c:pt>
                <c:pt idx="43590" formatCode="0.00E+00">
                  <c:v>3.1748700000000002E-3</c:v>
                </c:pt>
                <c:pt idx="43591" formatCode="0.00E+00">
                  <c:v>3.8730100000000001E-3</c:v>
                </c:pt>
                <c:pt idx="43592" formatCode="0.00E+00">
                  <c:v>4.58115E-3</c:v>
                </c:pt>
                <c:pt idx="43593" formatCode="0.00E+00">
                  <c:v>5.2988599999999999E-3</c:v>
                </c:pt>
                <c:pt idx="43594" formatCode="0.00E+00">
                  <c:v>6.0256700000000003E-3</c:v>
                </c:pt>
                <c:pt idx="43595" formatCode="0.00E+00">
                  <c:v>6.76108E-3</c:v>
                </c:pt>
                <c:pt idx="43596" formatCode="0.00E+00">
                  <c:v>7.5045499999999996E-3</c:v>
                </c:pt>
                <c:pt idx="43597" formatCode="0.00E+00">
                  <c:v>8.2555200000000006E-3</c:v>
                </c:pt>
                <c:pt idx="43598" formatCode="0.00E+00">
                  <c:v>9.0134099999999995E-3</c:v>
                </c:pt>
                <c:pt idx="43599" formatCode="0.00E+00">
                  <c:v>9.7775899999999992E-3</c:v>
                </c:pt>
                <c:pt idx="43600">
                  <c:v>1.05475E-2</c:v>
                </c:pt>
                <c:pt idx="43601">
                  <c:v>1.13224E-2</c:v>
                </c:pt>
                <c:pt idx="43602">
                  <c:v>1.21017E-2</c:v>
                </c:pt>
                <c:pt idx="43603">
                  <c:v>1.2884700000000001E-2</c:v>
                </c:pt>
                <c:pt idx="43604">
                  <c:v>1.36708E-2</c:v>
                </c:pt>
                <c:pt idx="43605">
                  <c:v>1.4459100000000001E-2</c:v>
                </c:pt>
                <c:pt idx="43606">
                  <c:v>1.5249E-2</c:v>
                </c:pt>
                <c:pt idx="43607">
                  <c:v>1.6039600000000001E-2</c:v>
                </c:pt>
                <c:pt idx="43608">
                  <c:v>1.68302E-2</c:v>
                </c:pt>
                <c:pt idx="43609">
                  <c:v>1.7619900000000001E-2</c:v>
                </c:pt>
                <c:pt idx="43610">
                  <c:v>1.8407900000000001E-2</c:v>
                </c:pt>
                <c:pt idx="43611">
                  <c:v>1.91933E-2</c:v>
                </c:pt>
                <c:pt idx="43612">
                  <c:v>1.9975400000000001E-2</c:v>
                </c:pt>
                <c:pt idx="43613">
                  <c:v>2.0753199999999999E-2</c:v>
                </c:pt>
                <c:pt idx="43614">
                  <c:v>2.1525900000000001E-2</c:v>
                </c:pt>
                <c:pt idx="43615">
                  <c:v>2.2292699999999999E-2</c:v>
                </c:pt>
                <c:pt idx="43616">
                  <c:v>2.3052599999999999E-2</c:v>
                </c:pt>
                <c:pt idx="43617">
                  <c:v>2.3804700000000002E-2</c:v>
                </c:pt>
                <c:pt idx="43618">
                  <c:v>2.4548199999999999E-2</c:v>
                </c:pt>
                <c:pt idx="43619">
                  <c:v>2.5282099999999998E-2</c:v>
                </c:pt>
                <c:pt idx="43620">
                  <c:v>2.6005500000000001E-2</c:v>
                </c:pt>
                <c:pt idx="43621">
                  <c:v>2.6717500000000002E-2</c:v>
                </c:pt>
                <c:pt idx="43622">
                  <c:v>2.74171E-2</c:v>
                </c:pt>
                <c:pt idx="43623">
                  <c:v>2.8103400000000001E-2</c:v>
                </c:pt>
                <c:pt idx="43624">
                  <c:v>2.8775599999999998E-2</c:v>
                </c:pt>
                <c:pt idx="43625">
                  <c:v>2.94326E-2</c:v>
                </c:pt>
                <c:pt idx="43626">
                  <c:v>3.0073599999999999E-2</c:v>
                </c:pt>
                <c:pt idx="43627">
                  <c:v>3.0697700000000001E-2</c:v>
                </c:pt>
                <c:pt idx="43628">
                  <c:v>3.1303900000000003E-2</c:v>
                </c:pt>
                <c:pt idx="43629">
                  <c:v>3.1891500000000003E-2</c:v>
                </c:pt>
                <c:pt idx="43630">
                  <c:v>3.2459399999999999E-2</c:v>
                </c:pt>
                <c:pt idx="43631">
                  <c:v>3.3006800000000003E-2</c:v>
                </c:pt>
                <c:pt idx="43632">
                  <c:v>3.3532899999999997E-2</c:v>
                </c:pt>
                <c:pt idx="43633">
                  <c:v>3.4036900000000002E-2</c:v>
                </c:pt>
                <c:pt idx="43634">
                  <c:v>3.4517899999999997E-2</c:v>
                </c:pt>
                <c:pt idx="43635">
                  <c:v>3.4975100000000002E-2</c:v>
                </c:pt>
                <c:pt idx="43636">
                  <c:v>3.5407599999999997E-2</c:v>
                </c:pt>
                <c:pt idx="43637">
                  <c:v>3.5814800000000001E-2</c:v>
                </c:pt>
                <c:pt idx="43638">
                  <c:v>3.6195900000000003E-2</c:v>
                </c:pt>
                <c:pt idx="43639">
                  <c:v>3.6550100000000002E-2</c:v>
                </c:pt>
                <c:pt idx="43640">
                  <c:v>3.6876800000000001E-2</c:v>
                </c:pt>
                <c:pt idx="43641">
                  <c:v>3.7175199999999999E-2</c:v>
                </c:pt>
                <c:pt idx="43642">
                  <c:v>3.7444699999999997E-2</c:v>
                </c:pt>
                <c:pt idx="43643">
                  <c:v>3.7684700000000002E-2</c:v>
                </c:pt>
                <c:pt idx="43644">
                  <c:v>3.7894600000000001E-2</c:v>
                </c:pt>
                <c:pt idx="43645">
                  <c:v>3.8073700000000002E-2</c:v>
                </c:pt>
                <c:pt idx="43646">
                  <c:v>3.8221699999999997E-2</c:v>
                </c:pt>
                <c:pt idx="43647">
                  <c:v>3.8337900000000001E-2</c:v>
                </c:pt>
                <c:pt idx="43648">
                  <c:v>3.8421999999999998E-2</c:v>
                </c:pt>
                <c:pt idx="43649">
                  <c:v>3.8473399999999998E-2</c:v>
                </c:pt>
                <c:pt idx="43650">
                  <c:v>3.8491900000000003E-2</c:v>
                </c:pt>
                <c:pt idx="43651">
                  <c:v>3.8476999999999997E-2</c:v>
                </c:pt>
                <c:pt idx="43652">
                  <c:v>3.8428299999999999E-2</c:v>
                </c:pt>
                <c:pt idx="43653">
                  <c:v>3.8345799999999999E-2</c:v>
                </c:pt>
                <c:pt idx="43654">
                  <c:v>3.8228999999999999E-2</c:v>
                </c:pt>
                <c:pt idx="43655">
                  <c:v>3.8077800000000002E-2</c:v>
                </c:pt>
                <c:pt idx="43656">
                  <c:v>3.7892000000000002E-2</c:v>
                </c:pt>
                <c:pt idx="43657">
                  <c:v>3.7671499999999997E-2</c:v>
                </c:pt>
                <c:pt idx="43658">
                  <c:v>3.74163E-2</c:v>
                </c:pt>
                <c:pt idx="43659">
                  <c:v>3.7126300000000001E-2</c:v>
                </c:pt>
                <c:pt idx="43660">
                  <c:v>3.6801399999999998E-2</c:v>
                </c:pt>
                <c:pt idx="43661">
                  <c:v>3.6441899999999999E-2</c:v>
                </c:pt>
                <c:pt idx="43662">
                  <c:v>3.6047700000000002E-2</c:v>
                </c:pt>
                <c:pt idx="43663">
                  <c:v>3.5618999999999998E-2</c:v>
                </c:pt>
                <c:pt idx="43664">
                  <c:v>3.5156E-2</c:v>
                </c:pt>
                <c:pt idx="43665">
                  <c:v>3.4659000000000002E-2</c:v>
                </c:pt>
                <c:pt idx="43666">
                  <c:v>3.4128100000000001E-2</c:v>
                </c:pt>
                <c:pt idx="43667">
                  <c:v>3.3563900000000001E-2</c:v>
                </c:pt>
                <c:pt idx="43668">
                  <c:v>3.2966500000000003E-2</c:v>
                </c:pt>
                <c:pt idx="43669">
                  <c:v>3.2336499999999997E-2</c:v>
                </c:pt>
                <c:pt idx="43670">
                  <c:v>3.1674300000000002E-2</c:v>
                </c:pt>
                <c:pt idx="43671">
                  <c:v>3.0980400000000002E-2</c:v>
                </c:pt>
                <c:pt idx="43672">
                  <c:v>3.0255399999999998E-2</c:v>
                </c:pt>
                <c:pt idx="43673">
                  <c:v>2.94998E-2</c:v>
                </c:pt>
                <c:pt idx="43674">
                  <c:v>2.8714199999999999E-2</c:v>
                </c:pt>
                <c:pt idx="43675">
                  <c:v>2.7899400000000001E-2</c:v>
                </c:pt>
                <c:pt idx="43676">
                  <c:v>2.70561E-2</c:v>
                </c:pt>
                <c:pt idx="43677">
                  <c:v>2.6184900000000001E-2</c:v>
                </c:pt>
                <c:pt idx="43678">
                  <c:v>2.5286599999999999E-2</c:v>
                </c:pt>
                <c:pt idx="43679">
                  <c:v>2.4362200000000001E-2</c:v>
                </c:pt>
                <c:pt idx="43680">
                  <c:v>2.34124E-2</c:v>
                </c:pt>
                <c:pt idx="43681">
                  <c:v>2.2438199999999998E-2</c:v>
                </c:pt>
                <c:pt idx="43682">
                  <c:v>2.1440399999999998E-2</c:v>
                </c:pt>
                <c:pt idx="43683">
                  <c:v>2.0420000000000001E-2</c:v>
                </c:pt>
                <c:pt idx="43684">
                  <c:v>1.9378099999999999E-2</c:v>
                </c:pt>
                <c:pt idx="43685">
                  <c:v>1.8315700000000001E-2</c:v>
                </c:pt>
                <c:pt idx="43686">
                  <c:v>1.72339E-2</c:v>
                </c:pt>
                <c:pt idx="43687">
                  <c:v>1.61338E-2</c:v>
                </c:pt>
                <c:pt idx="43688">
                  <c:v>1.5016399999999999E-2</c:v>
                </c:pt>
                <c:pt idx="43689">
                  <c:v>1.3883100000000001E-2</c:v>
                </c:pt>
                <c:pt idx="43690">
                  <c:v>1.27349E-2</c:v>
                </c:pt>
                <c:pt idx="43691">
                  <c:v>1.1573099999999999E-2</c:v>
                </c:pt>
                <c:pt idx="43692">
                  <c:v>1.03988E-2</c:v>
                </c:pt>
                <c:pt idx="43693" formatCode="0.00E+00">
                  <c:v>9.2133600000000003E-3</c:v>
                </c:pt>
                <c:pt idx="43694" formatCode="0.00E+00">
                  <c:v>8.0180100000000008E-3</c:v>
                </c:pt>
                <c:pt idx="43695" formatCode="0.00E+00">
                  <c:v>6.8140300000000004E-3</c:v>
                </c:pt>
                <c:pt idx="43696" formatCode="0.00E+00">
                  <c:v>5.6027200000000003E-3</c:v>
                </c:pt>
                <c:pt idx="43697" formatCode="0.00E+00">
                  <c:v>4.3854000000000002E-3</c:v>
                </c:pt>
                <c:pt idx="43698" formatCode="0.00E+00">
                  <c:v>3.1634200000000001E-3</c:v>
                </c:pt>
                <c:pt idx="43699" formatCode="0.00E+00">
                  <c:v>1.9381299999999999E-3</c:v>
                </c:pt>
                <c:pt idx="43700" formatCode="0.00E+00">
                  <c:v>7.1090400000000005E-4</c:v>
                </c:pt>
                <c:pt idx="43701" formatCode="0.00E+00">
                  <c:v>-5.1691300000000003E-4</c:v>
                </c:pt>
                <c:pt idx="43702" formatCode="0.00E+00">
                  <c:v>-1.7439599999999999E-3</c:v>
                </c:pt>
                <c:pt idx="43703" formatCode="0.00E+00">
                  <c:v>-2.9688900000000001E-3</c:v>
                </c:pt>
                <c:pt idx="43704" formatCode="0.00E+00">
                  <c:v>-4.19031E-3</c:v>
                </c:pt>
                <c:pt idx="43705" formatCode="0.00E+00">
                  <c:v>-5.4068500000000004E-3</c:v>
                </c:pt>
                <c:pt idx="43706" formatCode="0.00E+00">
                  <c:v>-6.6171199999999998E-3</c:v>
                </c:pt>
                <c:pt idx="43707" formatCode="0.00E+00">
                  <c:v>-7.8197400000000004E-3</c:v>
                </c:pt>
                <c:pt idx="43708" formatCode="0.00E+00">
                  <c:v>-9.0133599999999998E-3</c:v>
                </c:pt>
                <c:pt idx="43709">
                  <c:v>-1.01966E-2</c:v>
                </c:pt>
                <c:pt idx="43710">
                  <c:v>-1.1368100000000001E-2</c:v>
                </c:pt>
                <c:pt idx="43711">
                  <c:v>-1.2526600000000001E-2</c:v>
                </c:pt>
                <c:pt idx="43712">
                  <c:v>-1.36706E-2</c:v>
                </c:pt>
                <c:pt idx="43713">
                  <c:v>-1.47989E-2</c:v>
                </c:pt>
                <c:pt idx="43714">
                  <c:v>-1.5910199999999999E-2</c:v>
                </c:pt>
                <c:pt idx="43715">
                  <c:v>-1.70032E-2</c:v>
                </c:pt>
                <c:pt idx="43716">
                  <c:v>-1.8076600000000002E-2</c:v>
                </c:pt>
                <c:pt idx="43717">
                  <c:v>-1.9129299999999998E-2</c:v>
                </c:pt>
                <c:pt idx="43718">
                  <c:v>-2.0159900000000001E-2</c:v>
                </c:pt>
                <c:pt idx="43719">
                  <c:v>-2.1167399999999999E-2</c:v>
                </c:pt>
                <c:pt idx="43720">
                  <c:v>-2.21505E-2</c:v>
                </c:pt>
                <c:pt idx="43721">
                  <c:v>-2.3108199999999999E-2</c:v>
                </c:pt>
                <c:pt idx="43722">
                  <c:v>-2.40392E-2</c:v>
                </c:pt>
                <c:pt idx="43723">
                  <c:v>-2.4942499999999999E-2</c:v>
                </c:pt>
                <c:pt idx="43724">
                  <c:v>-2.5817E-2</c:v>
                </c:pt>
                <c:pt idx="43725">
                  <c:v>-2.6661799999999999E-2</c:v>
                </c:pt>
                <c:pt idx="43726">
                  <c:v>-2.7476E-2</c:v>
                </c:pt>
                <c:pt idx="43727">
                  <c:v>-2.8258599999999998E-2</c:v>
                </c:pt>
                <c:pt idx="43728">
                  <c:v>-2.9008699999999998E-2</c:v>
                </c:pt>
                <c:pt idx="43729">
                  <c:v>-2.9725399999999999E-2</c:v>
                </c:pt>
                <c:pt idx="43730">
                  <c:v>-3.0407900000000002E-2</c:v>
                </c:pt>
                <c:pt idx="43731">
                  <c:v>-3.10555E-2</c:v>
                </c:pt>
                <c:pt idx="43732">
                  <c:v>-3.1667500000000001E-2</c:v>
                </c:pt>
                <c:pt idx="43733">
                  <c:v>-3.2243099999999997E-2</c:v>
                </c:pt>
                <c:pt idx="43734">
                  <c:v>-3.2781600000000001E-2</c:v>
                </c:pt>
                <c:pt idx="43735">
                  <c:v>-3.32825E-2</c:v>
                </c:pt>
                <c:pt idx="43736">
                  <c:v>-3.37451E-2</c:v>
                </c:pt>
                <c:pt idx="43737">
                  <c:v>-3.4168999999999998E-2</c:v>
                </c:pt>
                <c:pt idx="43738">
                  <c:v>-3.45537E-2</c:v>
                </c:pt>
                <c:pt idx="43739">
                  <c:v>-3.4898800000000001E-2</c:v>
                </c:pt>
                <c:pt idx="43740">
                  <c:v>-3.52038E-2</c:v>
                </c:pt>
                <c:pt idx="43741">
                  <c:v>-3.5468399999999997E-2</c:v>
                </c:pt>
                <c:pt idx="43742">
                  <c:v>-3.5692500000000002E-2</c:v>
                </c:pt>
                <c:pt idx="43743">
                  <c:v>-3.5875700000000003E-2</c:v>
                </c:pt>
                <c:pt idx="43744">
                  <c:v>-3.6018099999999997E-2</c:v>
                </c:pt>
                <c:pt idx="43745">
                  <c:v>-3.6119499999999999E-2</c:v>
                </c:pt>
                <c:pt idx="43746">
                  <c:v>-3.6179799999999998E-2</c:v>
                </c:pt>
                <c:pt idx="43747">
                  <c:v>-3.6199099999999998E-2</c:v>
                </c:pt>
                <c:pt idx="43748">
                  <c:v>-3.6177399999999998E-2</c:v>
                </c:pt>
                <c:pt idx="43749">
                  <c:v>-3.61147E-2</c:v>
                </c:pt>
                <c:pt idx="43750">
                  <c:v>-3.60112E-2</c:v>
                </c:pt>
                <c:pt idx="43751">
                  <c:v>-3.5867200000000002E-2</c:v>
                </c:pt>
                <c:pt idx="43752">
                  <c:v>-3.5682699999999998E-2</c:v>
                </c:pt>
                <c:pt idx="43753">
                  <c:v>-3.5458400000000001E-2</c:v>
                </c:pt>
                <c:pt idx="43754">
                  <c:v>-3.5194299999999998E-2</c:v>
                </c:pt>
                <c:pt idx="43755">
                  <c:v>-3.4890999999999998E-2</c:v>
                </c:pt>
                <c:pt idx="43756">
                  <c:v>-3.4548799999999998E-2</c:v>
                </c:pt>
                <c:pt idx="43757">
                  <c:v>-3.4168299999999999E-2</c:v>
                </c:pt>
                <c:pt idx="43758">
                  <c:v>-3.3749800000000003E-2</c:v>
                </c:pt>
                <c:pt idx="43759">
                  <c:v>-3.3293900000000001E-2</c:v>
                </c:pt>
                <c:pt idx="43760">
                  <c:v>-3.2801400000000001E-2</c:v>
                </c:pt>
                <c:pt idx="43761">
                  <c:v>-3.2272700000000001E-2</c:v>
                </c:pt>
                <c:pt idx="43762">
                  <c:v>-3.1708800000000002E-2</c:v>
                </c:pt>
                <c:pt idx="43763">
                  <c:v>-3.1110200000000001E-2</c:v>
                </c:pt>
                <c:pt idx="43764">
                  <c:v>-3.0477899999999999E-2</c:v>
                </c:pt>
                <c:pt idx="43765">
                  <c:v>-2.9812499999999999E-2</c:v>
                </c:pt>
                <c:pt idx="43766">
                  <c:v>-2.9115100000000001E-2</c:v>
                </c:pt>
                <c:pt idx="43767">
                  <c:v>-2.8386499999999999E-2</c:v>
                </c:pt>
                <c:pt idx="43768">
                  <c:v>-2.7627700000000002E-2</c:v>
                </c:pt>
                <c:pt idx="43769">
                  <c:v>-2.6839700000000001E-2</c:v>
                </c:pt>
                <c:pt idx="43770">
                  <c:v>-2.6023399999999999E-2</c:v>
                </c:pt>
                <c:pt idx="43771">
                  <c:v>-2.5179799999999999E-2</c:v>
                </c:pt>
                <c:pt idx="43772">
                  <c:v>-2.4309999999999998E-2</c:v>
                </c:pt>
                <c:pt idx="43773">
                  <c:v>-2.3414999999999998E-2</c:v>
                </c:pt>
                <c:pt idx="43774">
                  <c:v>-2.2495899999999999E-2</c:v>
                </c:pt>
                <c:pt idx="43775">
                  <c:v>-2.15541E-2</c:v>
                </c:pt>
                <c:pt idx="43776">
                  <c:v>-2.0590500000000001E-2</c:v>
                </c:pt>
                <c:pt idx="43777">
                  <c:v>-1.9606499999999999E-2</c:v>
                </c:pt>
                <c:pt idx="43778">
                  <c:v>-1.8603000000000001E-2</c:v>
                </c:pt>
                <c:pt idx="43779">
                  <c:v>-1.75814E-2</c:v>
                </c:pt>
                <c:pt idx="43780">
                  <c:v>-1.65428E-2</c:v>
                </c:pt>
                <c:pt idx="43781">
                  <c:v>-1.54886E-2</c:v>
                </c:pt>
                <c:pt idx="43782">
                  <c:v>-1.44198E-2</c:v>
                </c:pt>
                <c:pt idx="43783">
                  <c:v>-1.33379E-2</c:v>
                </c:pt>
                <c:pt idx="43784">
                  <c:v>-1.2244E-2</c:v>
                </c:pt>
                <c:pt idx="43785">
                  <c:v>-1.1139400000000001E-2</c:v>
                </c:pt>
                <c:pt idx="43786">
                  <c:v>-1.0025299999999999E-2</c:v>
                </c:pt>
                <c:pt idx="43787" formatCode="0.00E+00">
                  <c:v>-8.9030600000000008E-3</c:v>
                </c:pt>
                <c:pt idx="43788" formatCode="0.00E+00">
                  <c:v>-7.7738299999999998E-3</c:v>
                </c:pt>
                <c:pt idx="43789" formatCode="0.00E+00">
                  <c:v>-6.6388799999999998E-3</c:v>
                </c:pt>
                <c:pt idx="43790" formatCode="0.00E+00">
                  <c:v>-5.4994600000000003E-3</c:v>
                </c:pt>
                <c:pt idx="43791" formatCode="0.00E+00">
                  <c:v>-4.35681E-3</c:v>
                </c:pt>
                <c:pt idx="43792" formatCode="0.00E+00">
                  <c:v>-3.2122000000000001E-3</c:v>
                </c:pt>
                <c:pt idx="43793" formatCode="0.00E+00">
                  <c:v>-2.0669199999999999E-3</c:v>
                </c:pt>
                <c:pt idx="43794" formatCode="0.00E+00">
                  <c:v>-9.2225900000000003E-4</c:v>
                </c:pt>
                <c:pt idx="43795" formatCode="0.00E+00">
                  <c:v>2.2052899999999999E-4</c:v>
                </c:pt>
                <c:pt idx="43796" formatCode="0.00E+00">
                  <c:v>1.3602099999999999E-3</c:v>
                </c:pt>
                <c:pt idx="43797" formatCode="0.00E+00">
                  <c:v>2.49556E-3</c:v>
                </c:pt>
                <c:pt idx="43798" formatCode="0.00E+00">
                  <c:v>3.6253600000000002E-3</c:v>
                </c:pt>
                <c:pt idx="43799" formatCode="0.00E+00">
                  <c:v>4.7484299999999997E-3</c:v>
                </c:pt>
                <c:pt idx="43800" formatCode="0.00E+00">
                  <c:v>5.8636599999999997E-3</c:v>
                </c:pt>
                <c:pt idx="43801" formatCode="0.00E+00">
                  <c:v>6.96993E-3</c:v>
                </c:pt>
                <c:pt idx="43802" formatCode="0.00E+00">
                  <c:v>8.0661099999999996E-3</c:v>
                </c:pt>
                <c:pt idx="43803" formatCode="0.00E+00">
                  <c:v>9.1510700000000007E-3</c:v>
                </c:pt>
                <c:pt idx="43804">
                  <c:v>1.02237E-2</c:v>
                </c:pt>
                <c:pt idx="43805">
                  <c:v>1.1283E-2</c:v>
                </c:pt>
                <c:pt idx="43806">
                  <c:v>1.2327899999999999E-2</c:v>
                </c:pt>
                <c:pt idx="43807">
                  <c:v>1.33574E-2</c:v>
                </c:pt>
                <c:pt idx="43808">
                  <c:v>1.43705E-2</c:v>
                </c:pt>
                <c:pt idx="43809">
                  <c:v>1.5366400000000001E-2</c:v>
                </c:pt>
                <c:pt idx="43810">
                  <c:v>1.63442E-2</c:v>
                </c:pt>
                <c:pt idx="43811">
                  <c:v>1.7302999999999999E-2</c:v>
                </c:pt>
                <c:pt idx="43812">
                  <c:v>1.8241799999999999E-2</c:v>
                </c:pt>
                <c:pt idx="43813">
                  <c:v>1.9159800000000001E-2</c:v>
                </c:pt>
                <c:pt idx="43814">
                  <c:v>2.0056299999999999E-2</c:v>
                </c:pt>
                <c:pt idx="43815">
                  <c:v>2.0930399999999998E-2</c:v>
                </c:pt>
                <c:pt idx="43816">
                  <c:v>2.1781700000000001E-2</c:v>
                </c:pt>
                <c:pt idx="43817">
                  <c:v>2.2609199999999999E-2</c:v>
                </c:pt>
                <c:pt idx="43818">
                  <c:v>2.3412599999999999E-2</c:v>
                </c:pt>
                <c:pt idx="43819">
                  <c:v>2.41911E-2</c:v>
                </c:pt>
                <c:pt idx="43820">
                  <c:v>2.49442E-2</c:v>
                </c:pt>
                <c:pt idx="43821">
                  <c:v>2.56714E-2</c:v>
                </c:pt>
                <c:pt idx="43822">
                  <c:v>2.6372199999999998E-2</c:v>
                </c:pt>
                <c:pt idx="43823">
                  <c:v>2.70461E-2</c:v>
                </c:pt>
                <c:pt idx="43824">
                  <c:v>2.76928E-2</c:v>
                </c:pt>
                <c:pt idx="43825">
                  <c:v>2.8312E-2</c:v>
                </c:pt>
                <c:pt idx="43826">
                  <c:v>2.8903399999999999E-2</c:v>
                </c:pt>
                <c:pt idx="43827">
                  <c:v>2.9466800000000001E-2</c:v>
                </c:pt>
                <c:pt idx="43828">
                  <c:v>3.0001699999999999E-2</c:v>
                </c:pt>
                <c:pt idx="43829">
                  <c:v>3.0507900000000001E-2</c:v>
                </c:pt>
                <c:pt idx="43830">
                  <c:v>3.0985100000000002E-2</c:v>
                </c:pt>
                <c:pt idx="43831">
                  <c:v>3.1433200000000001E-2</c:v>
                </c:pt>
                <c:pt idx="43832">
                  <c:v>3.1852199999999997E-2</c:v>
                </c:pt>
                <c:pt idx="43833">
                  <c:v>3.2241800000000001E-2</c:v>
                </c:pt>
                <c:pt idx="43834">
                  <c:v>3.2602100000000002E-2</c:v>
                </c:pt>
                <c:pt idx="43835">
                  <c:v>3.29331E-2</c:v>
                </c:pt>
                <c:pt idx="43836">
                  <c:v>3.3234699999999999E-2</c:v>
                </c:pt>
                <c:pt idx="43837">
                  <c:v>3.3507200000000001E-2</c:v>
                </c:pt>
                <c:pt idx="43838">
                  <c:v>3.3750599999999999E-2</c:v>
                </c:pt>
                <c:pt idx="43839">
                  <c:v>3.3965099999999998E-2</c:v>
                </c:pt>
                <c:pt idx="43840">
                  <c:v>3.4150800000000002E-2</c:v>
                </c:pt>
                <c:pt idx="43841">
                  <c:v>3.4307900000000002E-2</c:v>
                </c:pt>
                <c:pt idx="43842">
                  <c:v>3.4436599999999998E-2</c:v>
                </c:pt>
                <c:pt idx="43843">
                  <c:v>3.45373E-2</c:v>
                </c:pt>
                <c:pt idx="43844">
                  <c:v>3.4610299999999997E-2</c:v>
                </c:pt>
                <c:pt idx="43845">
                  <c:v>3.46558E-2</c:v>
                </c:pt>
                <c:pt idx="43846">
                  <c:v>3.4674200000000002E-2</c:v>
                </c:pt>
                <c:pt idx="43847">
                  <c:v>3.4665899999999999E-2</c:v>
                </c:pt>
                <c:pt idx="43848">
                  <c:v>3.4631299999999997E-2</c:v>
                </c:pt>
                <c:pt idx="43849">
                  <c:v>3.4570900000000002E-2</c:v>
                </c:pt>
                <c:pt idx="43850">
                  <c:v>3.4485099999999998E-2</c:v>
                </c:pt>
                <c:pt idx="43851">
                  <c:v>3.4374500000000002E-2</c:v>
                </c:pt>
                <c:pt idx="43852">
                  <c:v>3.4239499999999999E-2</c:v>
                </c:pt>
                <c:pt idx="43853">
                  <c:v>3.4080800000000001E-2</c:v>
                </c:pt>
                <c:pt idx="43854">
                  <c:v>3.3898699999999997E-2</c:v>
                </c:pt>
                <c:pt idx="43855">
                  <c:v>3.3693899999999999E-2</c:v>
                </c:pt>
                <c:pt idx="43856">
                  <c:v>3.3466799999999998E-2</c:v>
                </c:pt>
                <c:pt idx="43857">
                  <c:v>3.32181E-2</c:v>
                </c:pt>
                <c:pt idx="43858">
                  <c:v>3.29483E-2</c:v>
                </c:pt>
                <c:pt idx="43859">
                  <c:v>3.2658100000000002E-2</c:v>
                </c:pt>
                <c:pt idx="43860">
                  <c:v>3.2348099999999998E-2</c:v>
                </c:pt>
                <c:pt idx="43861">
                  <c:v>3.20188E-2</c:v>
                </c:pt>
                <c:pt idx="43862">
                  <c:v>3.1670999999999998E-2</c:v>
                </c:pt>
                <c:pt idx="43863">
                  <c:v>3.1305199999999998E-2</c:v>
                </c:pt>
                <c:pt idx="43864">
                  <c:v>3.09222E-2</c:v>
                </c:pt>
                <c:pt idx="43865">
                  <c:v>3.0522500000000001E-2</c:v>
                </c:pt>
                <c:pt idx="43866">
                  <c:v>3.0106899999999999E-2</c:v>
                </c:pt>
                <c:pt idx="43867">
                  <c:v>2.9676000000000001E-2</c:v>
                </c:pt>
                <c:pt idx="43868">
                  <c:v>2.9230599999999999E-2</c:v>
                </c:pt>
                <c:pt idx="43869">
                  <c:v>2.87713E-2</c:v>
                </c:pt>
                <c:pt idx="43870">
                  <c:v>2.8298899999999998E-2</c:v>
                </c:pt>
                <c:pt idx="43871">
                  <c:v>2.7813999999999998E-2</c:v>
                </c:pt>
                <c:pt idx="43872">
                  <c:v>2.73171E-2</c:v>
                </c:pt>
                <c:pt idx="43873">
                  <c:v>2.6808999999999999E-2</c:v>
                </c:pt>
                <c:pt idx="43874">
                  <c:v>2.6290399999999998E-2</c:v>
                </c:pt>
                <c:pt idx="43875">
                  <c:v>2.5762E-2</c:v>
                </c:pt>
                <c:pt idx="43876">
                  <c:v>2.52245E-2</c:v>
                </c:pt>
                <c:pt idx="43877">
                  <c:v>2.4678599999999998E-2</c:v>
                </c:pt>
                <c:pt idx="43878">
                  <c:v>2.4124699999999999E-2</c:v>
                </c:pt>
                <c:pt idx="43879">
                  <c:v>2.3563400000000002E-2</c:v>
                </c:pt>
                <c:pt idx="43880">
                  <c:v>2.2995100000000001E-2</c:v>
                </c:pt>
                <c:pt idx="43881">
                  <c:v>2.2420599999999999E-2</c:v>
                </c:pt>
                <c:pt idx="43882">
                  <c:v>2.1840499999999999E-2</c:v>
                </c:pt>
                <c:pt idx="43883">
                  <c:v>2.1255099999999999E-2</c:v>
                </c:pt>
                <c:pt idx="43884">
                  <c:v>2.0665200000000002E-2</c:v>
                </c:pt>
                <c:pt idx="43885">
                  <c:v>2.0071200000000001E-2</c:v>
                </c:pt>
                <c:pt idx="43886">
                  <c:v>1.9473600000000001E-2</c:v>
                </c:pt>
                <c:pt idx="43887">
                  <c:v>1.8872900000000001E-2</c:v>
                </c:pt>
                <c:pt idx="43888">
                  <c:v>1.82696E-2</c:v>
                </c:pt>
                <c:pt idx="43889">
                  <c:v>1.7664200000000001E-2</c:v>
                </c:pt>
                <c:pt idx="43890">
                  <c:v>1.7056999999999999E-2</c:v>
                </c:pt>
                <c:pt idx="43891">
                  <c:v>1.6448600000000001E-2</c:v>
                </c:pt>
                <c:pt idx="43892">
                  <c:v>1.5839200000000001E-2</c:v>
                </c:pt>
                <c:pt idx="43893">
                  <c:v>1.5229299999999999E-2</c:v>
                </c:pt>
                <c:pt idx="43894">
                  <c:v>1.4619399999999999E-2</c:v>
                </c:pt>
                <c:pt idx="43895">
                  <c:v>1.4009600000000001E-2</c:v>
                </c:pt>
                <c:pt idx="43896">
                  <c:v>1.3400499999999999E-2</c:v>
                </c:pt>
                <c:pt idx="43897">
                  <c:v>1.2792400000000001E-2</c:v>
                </c:pt>
                <c:pt idx="43898">
                  <c:v>1.21856E-2</c:v>
                </c:pt>
                <c:pt idx="43899">
                  <c:v>1.1580399999999999E-2</c:v>
                </c:pt>
                <c:pt idx="43900">
                  <c:v>1.0977000000000001E-2</c:v>
                </c:pt>
                <c:pt idx="43901">
                  <c:v>1.03756E-2</c:v>
                </c:pt>
                <c:pt idx="43902" formatCode="0.00E+00">
                  <c:v>9.7765899999999999E-3</c:v>
                </c:pt>
                <c:pt idx="43903" formatCode="0.00E+00">
                  <c:v>9.1800600000000003E-3</c:v>
                </c:pt>
                <c:pt idx="43904" formatCode="0.00E+00">
                  <c:v>8.5862300000000003E-3</c:v>
                </c:pt>
                <c:pt idx="43905" formatCode="0.00E+00">
                  <c:v>7.9952200000000008E-3</c:v>
                </c:pt>
                <c:pt idx="43906" formatCode="0.00E+00">
                  <c:v>7.4071800000000002E-3</c:v>
                </c:pt>
                <c:pt idx="43907" formatCode="0.00E+00">
                  <c:v>6.8222300000000003E-3</c:v>
                </c:pt>
                <c:pt idx="43908" formatCode="0.00E+00">
                  <c:v>6.2405100000000003E-3</c:v>
                </c:pt>
                <c:pt idx="43909" formatCode="0.00E+00">
                  <c:v>5.6620899999999998E-3</c:v>
                </c:pt>
                <c:pt idx="43910" formatCode="0.00E+00">
                  <c:v>5.0870400000000001E-3</c:v>
                </c:pt>
                <c:pt idx="43911" formatCode="0.00E+00">
                  <c:v>4.5153900000000002E-3</c:v>
                </c:pt>
                <c:pt idx="43912" formatCode="0.00E+00">
                  <c:v>3.9472200000000004E-3</c:v>
                </c:pt>
                <c:pt idx="43913" formatCode="0.00E+00">
                  <c:v>3.3825999999999999E-3</c:v>
                </c:pt>
                <c:pt idx="43914" formatCode="0.00E+00">
                  <c:v>2.82154E-3</c:v>
                </c:pt>
                <c:pt idx="43915" formatCode="0.00E+00">
                  <c:v>2.2640199999999998E-3</c:v>
                </c:pt>
                <c:pt idx="43916" formatCode="0.00E+00">
                  <c:v>1.71003E-3</c:v>
                </c:pt>
                <c:pt idx="43917" formatCode="0.00E+00">
                  <c:v>1.15957E-3</c:v>
                </c:pt>
                <c:pt idx="43918" formatCode="0.00E+00">
                  <c:v>6.1269299999999998E-4</c:v>
                </c:pt>
                <c:pt idx="43919" formatCode="0.00E+00">
                  <c:v>6.9362600000000006E-5</c:v>
                </c:pt>
                <c:pt idx="43920" formatCode="0.00E+00">
                  <c:v>-4.7046700000000002E-4</c:v>
                </c:pt>
                <c:pt idx="43921" formatCode="0.00E+00">
                  <c:v>-1.0068500000000001E-3</c:v>
                </c:pt>
                <c:pt idx="43922" formatCode="0.00E+00">
                  <c:v>-1.5398600000000001E-3</c:v>
                </c:pt>
                <c:pt idx="43923" formatCode="0.00E+00">
                  <c:v>-2.0695499999999999E-3</c:v>
                </c:pt>
                <c:pt idx="43924" formatCode="0.00E+00">
                  <c:v>-2.5960100000000002E-3</c:v>
                </c:pt>
                <c:pt idx="43925" formatCode="0.00E+00">
                  <c:v>-3.11933E-3</c:v>
                </c:pt>
                <c:pt idx="43926" formatCode="0.00E+00">
                  <c:v>-3.6395799999999999E-3</c:v>
                </c:pt>
                <c:pt idx="43927" formatCode="0.00E+00">
                  <c:v>-4.15687E-3</c:v>
                </c:pt>
                <c:pt idx="43928" formatCode="0.00E+00">
                  <c:v>-4.6712699999999999E-3</c:v>
                </c:pt>
                <c:pt idx="43929" formatCode="0.00E+00">
                  <c:v>-5.1828500000000001E-3</c:v>
                </c:pt>
                <c:pt idx="43930" formatCode="0.00E+00">
                  <c:v>-5.6916800000000002E-3</c:v>
                </c:pt>
                <c:pt idx="43931" formatCode="0.00E+00">
                  <c:v>-6.1978399999999996E-3</c:v>
                </c:pt>
                <c:pt idx="43932" formatCode="0.00E+00">
                  <c:v>-6.7013699999999999E-3</c:v>
                </c:pt>
                <c:pt idx="43933" formatCode="0.00E+00">
                  <c:v>-7.2023499999999997E-3</c:v>
                </c:pt>
                <c:pt idx="43934" formatCode="0.00E+00">
                  <c:v>-7.7008500000000004E-3</c:v>
                </c:pt>
                <c:pt idx="43935" formatCode="0.00E+00">
                  <c:v>-8.1969199999999999E-3</c:v>
                </c:pt>
                <c:pt idx="43936" formatCode="0.00E+00">
                  <c:v>-8.6905999999999997E-3</c:v>
                </c:pt>
                <c:pt idx="43937" formatCode="0.00E+00">
                  <c:v>-9.1819099999999997E-3</c:v>
                </c:pt>
                <c:pt idx="43938" formatCode="0.00E+00">
                  <c:v>-9.6709299999999995E-3</c:v>
                </c:pt>
                <c:pt idx="43939">
                  <c:v>-1.01577E-2</c:v>
                </c:pt>
                <c:pt idx="43940">
                  <c:v>-1.06423E-2</c:v>
                </c:pt>
                <c:pt idx="43941">
                  <c:v>-1.11247E-2</c:v>
                </c:pt>
                <c:pt idx="43942">
                  <c:v>-1.16049E-2</c:v>
                </c:pt>
                <c:pt idx="43943">
                  <c:v>-1.2082900000000001E-2</c:v>
                </c:pt>
                <c:pt idx="43944">
                  <c:v>-1.25586E-2</c:v>
                </c:pt>
                <c:pt idx="43945">
                  <c:v>-1.3032E-2</c:v>
                </c:pt>
                <c:pt idx="43946">
                  <c:v>-1.3503100000000001E-2</c:v>
                </c:pt>
                <c:pt idx="43947">
                  <c:v>-1.39717E-2</c:v>
                </c:pt>
                <c:pt idx="43948">
                  <c:v>-1.44379E-2</c:v>
                </c:pt>
                <c:pt idx="43949">
                  <c:v>-1.49014E-2</c:v>
                </c:pt>
                <c:pt idx="43950">
                  <c:v>-1.5362300000000001E-2</c:v>
                </c:pt>
                <c:pt idx="43951">
                  <c:v>-1.5820399999999998E-2</c:v>
                </c:pt>
                <c:pt idx="43952">
                  <c:v>-1.6275600000000001E-2</c:v>
                </c:pt>
                <c:pt idx="43953">
                  <c:v>-1.6727700000000002E-2</c:v>
                </c:pt>
                <c:pt idx="43954">
                  <c:v>-1.71767E-2</c:v>
                </c:pt>
                <c:pt idx="43955">
                  <c:v>-1.76223E-2</c:v>
                </c:pt>
                <c:pt idx="43956">
                  <c:v>-1.8064299999999998E-2</c:v>
                </c:pt>
                <c:pt idx="43957">
                  <c:v>-1.85027E-2</c:v>
                </c:pt>
                <c:pt idx="43958">
                  <c:v>-1.8936999999999999E-2</c:v>
                </c:pt>
                <c:pt idx="43959">
                  <c:v>-1.9367100000000002E-2</c:v>
                </c:pt>
                <c:pt idx="43960">
                  <c:v>-1.9792799999999999E-2</c:v>
                </c:pt>
                <c:pt idx="43961">
                  <c:v>-2.0213700000000001E-2</c:v>
                </c:pt>
                <c:pt idx="43962">
                  <c:v>-2.0629700000000001E-2</c:v>
                </c:pt>
                <c:pt idx="43963">
                  <c:v>-2.1040199999999998E-2</c:v>
                </c:pt>
                <c:pt idx="43964">
                  <c:v>-2.1445100000000002E-2</c:v>
                </c:pt>
                <c:pt idx="43965">
                  <c:v>-2.1843999999999999E-2</c:v>
                </c:pt>
                <c:pt idx="43966">
                  <c:v>-2.22364E-2</c:v>
                </c:pt>
                <c:pt idx="43967">
                  <c:v>-2.2622199999999999E-2</c:v>
                </c:pt>
                <c:pt idx="43968">
                  <c:v>-2.3000699999999999E-2</c:v>
                </c:pt>
                <c:pt idx="43969">
                  <c:v>-2.3371699999999999E-2</c:v>
                </c:pt>
                <c:pt idx="43970">
                  <c:v>-2.37348E-2</c:v>
                </c:pt>
                <c:pt idx="43971">
                  <c:v>-2.40895E-2</c:v>
                </c:pt>
                <c:pt idx="43972">
                  <c:v>-2.4435399999999999E-2</c:v>
                </c:pt>
                <c:pt idx="43973">
                  <c:v>-2.4771999999999999E-2</c:v>
                </c:pt>
                <c:pt idx="43974">
                  <c:v>-2.50989E-2</c:v>
                </c:pt>
                <c:pt idx="43975">
                  <c:v>-2.5415699999999999E-2</c:v>
                </c:pt>
                <c:pt idx="43976">
                  <c:v>-2.57218E-2</c:v>
                </c:pt>
                <c:pt idx="43977">
                  <c:v>-2.60168E-2</c:v>
                </c:pt>
                <c:pt idx="43978">
                  <c:v>-2.6300199999999999E-2</c:v>
                </c:pt>
                <c:pt idx="43979">
                  <c:v>-2.6571500000000001E-2</c:v>
                </c:pt>
                <c:pt idx="43980">
                  <c:v>-2.6830099999999999E-2</c:v>
                </c:pt>
                <c:pt idx="43981">
                  <c:v>-2.7075499999999999E-2</c:v>
                </c:pt>
                <c:pt idx="43982">
                  <c:v>-2.73073E-2</c:v>
                </c:pt>
                <c:pt idx="43983">
                  <c:v>-2.7524699999999999E-2</c:v>
                </c:pt>
                <c:pt idx="43984">
                  <c:v>-2.7727499999999999E-2</c:v>
                </c:pt>
                <c:pt idx="43985">
                  <c:v>-2.7914899999999999E-2</c:v>
                </c:pt>
                <c:pt idx="43986">
                  <c:v>-2.8086400000000001E-2</c:v>
                </c:pt>
                <c:pt idx="43987">
                  <c:v>-2.8241599999999999E-2</c:v>
                </c:pt>
                <c:pt idx="43988">
                  <c:v>-2.83798E-2</c:v>
                </c:pt>
                <c:pt idx="43989">
                  <c:v>-2.8500600000000001E-2</c:v>
                </c:pt>
                <c:pt idx="43990">
                  <c:v>-2.86035E-2</c:v>
                </c:pt>
                <c:pt idx="43991">
                  <c:v>-2.8687899999999999E-2</c:v>
                </c:pt>
                <c:pt idx="43992">
                  <c:v>-2.8753299999999999E-2</c:v>
                </c:pt>
                <c:pt idx="43993">
                  <c:v>-2.87992E-2</c:v>
                </c:pt>
                <c:pt idx="43994">
                  <c:v>-2.8825099999999999E-2</c:v>
                </c:pt>
                <c:pt idx="43995">
                  <c:v>-2.8830399999999999E-2</c:v>
                </c:pt>
                <c:pt idx="43996">
                  <c:v>-2.8814800000000002E-2</c:v>
                </c:pt>
                <c:pt idx="43997">
                  <c:v>-2.8777799999999999E-2</c:v>
                </c:pt>
                <c:pt idx="43998">
                  <c:v>-2.8718899999999999E-2</c:v>
                </c:pt>
                <c:pt idx="43999">
                  <c:v>-2.8637599999999999E-2</c:v>
                </c:pt>
                <c:pt idx="44000">
                  <c:v>-2.85335E-2</c:v>
                </c:pt>
                <c:pt idx="44001">
                  <c:v>-2.8406299999999999E-2</c:v>
                </c:pt>
                <c:pt idx="44002">
                  <c:v>-2.82554E-2</c:v>
                </c:pt>
                <c:pt idx="44003">
                  <c:v>-2.8080600000000001E-2</c:v>
                </c:pt>
                <c:pt idx="44004">
                  <c:v>-2.78815E-2</c:v>
                </c:pt>
                <c:pt idx="44005">
                  <c:v>-2.76578E-2</c:v>
                </c:pt>
                <c:pt idx="44006">
                  <c:v>-2.7409099999999999E-2</c:v>
                </c:pt>
                <c:pt idx="44007">
                  <c:v>-2.7135300000000001E-2</c:v>
                </c:pt>
                <c:pt idx="44008">
                  <c:v>-2.6835999999999999E-2</c:v>
                </c:pt>
                <c:pt idx="44009">
                  <c:v>-2.6511E-2</c:v>
                </c:pt>
                <c:pt idx="44010">
                  <c:v>-2.6160099999999999E-2</c:v>
                </c:pt>
                <c:pt idx="44011">
                  <c:v>-2.57831E-2</c:v>
                </c:pt>
                <c:pt idx="44012">
                  <c:v>-2.5379800000000001E-2</c:v>
                </c:pt>
                <c:pt idx="44013">
                  <c:v>-2.4950199999999999E-2</c:v>
                </c:pt>
                <c:pt idx="44014">
                  <c:v>-2.4494100000000001E-2</c:v>
                </c:pt>
                <c:pt idx="44015">
                  <c:v>-2.4011399999999999E-2</c:v>
                </c:pt>
                <c:pt idx="44016">
                  <c:v>-2.3502200000000001E-2</c:v>
                </c:pt>
                <c:pt idx="44017">
                  <c:v>-2.2966400000000001E-2</c:v>
                </c:pt>
                <c:pt idx="44018">
                  <c:v>-2.2404E-2</c:v>
                </c:pt>
                <c:pt idx="44019">
                  <c:v>-2.18152E-2</c:v>
                </c:pt>
                <c:pt idx="44020">
                  <c:v>-2.12E-2</c:v>
                </c:pt>
                <c:pt idx="44021">
                  <c:v>-2.05586E-2</c:v>
                </c:pt>
                <c:pt idx="44022">
                  <c:v>-1.9891200000000001E-2</c:v>
                </c:pt>
                <c:pt idx="44023">
                  <c:v>-1.91979E-2</c:v>
                </c:pt>
                <c:pt idx="44024">
                  <c:v>-1.8479099999999998E-2</c:v>
                </c:pt>
                <c:pt idx="44025">
                  <c:v>-1.7735000000000001E-2</c:v>
                </c:pt>
                <c:pt idx="44026">
                  <c:v>-1.69658E-2</c:v>
                </c:pt>
                <c:pt idx="44027">
                  <c:v>-1.6172099999999998E-2</c:v>
                </c:pt>
                <c:pt idx="44028">
                  <c:v>-1.5354100000000001E-2</c:v>
                </c:pt>
                <c:pt idx="44029">
                  <c:v>-1.4512300000000001E-2</c:v>
                </c:pt>
                <c:pt idx="44030">
                  <c:v>-1.3647100000000001E-2</c:v>
                </c:pt>
                <c:pt idx="44031">
                  <c:v>-1.27592E-2</c:v>
                </c:pt>
                <c:pt idx="44032">
                  <c:v>-1.1849E-2</c:v>
                </c:pt>
                <c:pt idx="44033">
                  <c:v>-1.0917E-2</c:v>
                </c:pt>
                <c:pt idx="44034" formatCode="0.00E+00">
                  <c:v>-9.9640600000000003E-3</c:v>
                </c:pt>
                <c:pt idx="44035" formatCode="0.00E+00">
                  <c:v>-8.9906699999999992E-3</c:v>
                </c:pt>
                <c:pt idx="44036" formatCode="0.00E+00">
                  <c:v>-7.9975500000000008E-3</c:v>
                </c:pt>
                <c:pt idx="44037" formatCode="0.00E+00">
                  <c:v>-6.9854399999999999E-3</c:v>
                </c:pt>
                <c:pt idx="44038" formatCode="0.00E+00">
                  <c:v>-5.9551099999999996E-3</c:v>
                </c:pt>
                <c:pt idx="44039" formatCode="0.00E+00">
                  <c:v>-4.9073700000000003E-3</c:v>
                </c:pt>
                <c:pt idx="44040" formatCode="0.00E+00">
                  <c:v>-3.8430500000000002E-3</c:v>
                </c:pt>
                <c:pt idx="44041" formatCode="0.00E+00">
                  <c:v>-2.7630200000000001E-3</c:v>
                </c:pt>
                <c:pt idx="44042" formatCode="0.00E+00">
                  <c:v>-1.6681700000000001E-3</c:v>
                </c:pt>
                <c:pt idx="44043" formatCode="0.00E+00">
                  <c:v>-5.59452E-4</c:v>
                </c:pt>
                <c:pt idx="44044" formatCode="0.00E+00">
                  <c:v>5.6219099999999997E-4</c:v>
                </c:pt>
                <c:pt idx="44045" formatCode="0.00E+00">
                  <c:v>1.6957599999999999E-3</c:v>
                </c:pt>
                <c:pt idx="44046" formatCode="0.00E+00">
                  <c:v>2.8402100000000001E-3</c:v>
                </c:pt>
                <c:pt idx="44047" formatCode="0.00E+00">
                  <c:v>3.9944899999999998E-3</c:v>
                </c:pt>
                <c:pt idx="44048" formatCode="0.00E+00">
                  <c:v>5.1575299999999996E-3</c:v>
                </c:pt>
                <c:pt idx="44049" formatCode="0.00E+00">
                  <c:v>6.3282199999999999E-3</c:v>
                </c:pt>
                <c:pt idx="44050" formatCode="0.00E+00">
                  <c:v>7.5054299999999996E-3</c:v>
                </c:pt>
                <c:pt idx="44051" formatCode="0.00E+00">
                  <c:v>8.6880099999999995E-3</c:v>
                </c:pt>
                <c:pt idx="44052" formatCode="0.00E+00">
                  <c:v>9.8747899999999996E-3</c:v>
                </c:pt>
                <c:pt idx="44053">
                  <c:v>1.1064600000000001E-2</c:v>
                </c:pt>
                <c:pt idx="44054">
                  <c:v>1.22562E-2</c:v>
                </c:pt>
                <c:pt idx="44055">
                  <c:v>1.34483E-2</c:v>
                </c:pt>
                <c:pt idx="44056">
                  <c:v>1.46397E-2</c:v>
                </c:pt>
                <c:pt idx="44057">
                  <c:v>1.5829200000000002E-2</c:v>
                </c:pt>
                <c:pt idx="44058">
                  <c:v>1.70154E-2</c:v>
                </c:pt>
                <c:pt idx="44059">
                  <c:v>1.8197100000000001E-2</c:v>
                </c:pt>
                <c:pt idx="44060">
                  <c:v>1.9372899999999998E-2</c:v>
                </c:pt>
                <c:pt idx="44061">
                  <c:v>2.05416E-2</c:v>
                </c:pt>
                <c:pt idx="44062">
                  <c:v>2.17019E-2</c:v>
                </c:pt>
                <c:pt idx="44063">
                  <c:v>2.2852399999999998E-2</c:v>
                </c:pt>
                <c:pt idx="44064">
                  <c:v>2.3991800000000001E-2</c:v>
                </c:pt>
                <c:pt idx="44065">
                  <c:v>2.5118700000000001E-2</c:v>
                </c:pt>
                <c:pt idx="44066">
                  <c:v>2.6231899999999999E-2</c:v>
                </c:pt>
                <c:pt idx="44067">
                  <c:v>2.7329900000000001E-2</c:v>
                </c:pt>
                <c:pt idx="44068">
                  <c:v>2.8411599999999999E-2</c:v>
                </c:pt>
                <c:pt idx="44069">
                  <c:v>2.9475500000000002E-2</c:v>
                </c:pt>
                <c:pt idx="44070">
                  <c:v>3.05204E-2</c:v>
                </c:pt>
                <c:pt idx="44071">
                  <c:v>3.1544900000000001E-2</c:v>
                </c:pt>
                <c:pt idx="44072">
                  <c:v>3.2547800000000002E-2</c:v>
                </c:pt>
                <c:pt idx="44073">
                  <c:v>3.3527700000000001E-2</c:v>
                </c:pt>
                <c:pt idx="44074">
                  <c:v>3.44835E-2</c:v>
                </c:pt>
                <c:pt idx="44075">
                  <c:v>3.5413699999999999E-2</c:v>
                </c:pt>
                <c:pt idx="44076">
                  <c:v>3.63174E-2</c:v>
                </c:pt>
                <c:pt idx="44077">
                  <c:v>3.71931E-2</c:v>
                </c:pt>
                <c:pt idx="44078">
                  <c:v>3.8039799999999999E-2</c:v>
                </c:pt>
                <c:pt idx="44079">
                  <c:v>3.88562E-2</c:v>
                </c:pt>
                <c:pt idx="44080">
                  <c:v>3.9641299999999997E-2</c:v>
                </c:pt>
                <c:pt idx="44081">
                  <c:v>4.0393900000000003E-2</c:v>
                </c:pt>
                <c:pt idx="44082">
                  <c:v>4.1112900000000001E-2</c:v>
                </c:pt>
                <c:pt idx="44083">
                  <c:v>4.1797399999999998E-2</c:v>
                </c:pt>
                <c:pt idx="44084">
                  <c:v>4.2446200000000003E-2</c:v>
                </c:pt>
                <c:pt idx="44085">
                  <c:v>4.30585E-2</c:v>
                </c:pt>
                <c:pt idx="44086">
                  <c:v>4.3633100000000001E-2</c:v>
                </c:pt>
                <c:pt idx="44087">
                  <c:v>4.4169399999999998E-2</c:v>
                </c:pt>
                <c:pt idx="44088">
                  <c:v>4.4666299999999999E-2</c:v>
                </c:pt>
                <c:pt idx="44089">
                  <c:v>4.5123000000000003E-2</c:v>
                </c:pt>
                <c:pt idx="44090">
                  <c:v>4.5538700000000001E-2</c:v>
                </c:pt>
                <c:pt idx="44091">
                  <c:v>4.5912799999999997E-2</c:v>
                </c:pt>
                <c:pt idx="44092">
                  <c:v>4.6244500000000001E-2</c:v>
                </c:pt>
                <c:pt idx="44093">
                  <c:v>4.6533100000000001E-2</c:v>
                </c:pt>
                <c:pt idx="44094">
                  <c:v>4.6778E-2</c:v>
                </c:pt>
                <c:pt idx="44095">
                  <c:v>4.6978699999999998E-2</c:v>
                </c:pt>
                <c:pt idx="44096">
                  <c:v>4.7134599999999999E-2</c:v>
                </c:pt>
                <c:pt idx="44097">
                  <c:v>4.72454E-2</c:v>
                </c:pt>
                <c:pt idx="44098">
                  <c:v>4.7310499999999998E-2</c:v>
                </c:pt>
                <c:pt idx="44099">
                  <c:v>4.7329700000000002E-2</c:v>
                </c:pt>
                <c:pt idx="44100">
                  <c:v>4.7302499999999997E-2</c:v>
                </c:pt>
                <c:pt idx="44101">
                  <c:v>4.7228800000000001E-2</c:v>
                </c:pt>
                <c:pt idx="44102">
                  <c:v>4.7108400000000002E-2</c:v>
                </c:pt>
                <c:pt idx="44103">
                  <c:v>4.6940999999999997E-2</c:v>
                </c:pt>
                <c:pt idx="44104">
                  <c:v>4.6726700000000003E-2</c:v>
                </c:pt>
                <c:pt idx="44105">
                  <c:v>4.6465399999999997E-2</c:v>
                </c:pt>
                <c:pt idx="44106">
                  <c:v>4.6156999999999997E-2</c:v>
                </c:pt>
                <c:pt idx="44107">
                  <c:v>4.5801700000000001E-2</c:v>
                </c:pt>
                <c:pt idx="44108">
                  <c:v>4.5399700000000001E-2</c:v>
                </c:pt>
                <c:pt idx="44109">
                  <c:v>4.4950999999999998E-2</c:v>
                </c:pt>
                <c:pt idx="44110">
                  <c:v>4.44559E-2</c:v>
                </c:pt>
                <c:pt idx="44111">
                  <c:v>4.3914799999999997E-2</c:v>
                </c:pt>
                <c:pt idx="44112">
                  <c:v>4.3327999999999998E-2</c:v>
                </c:pt>
                <c:pt idx="44113">
                  <c:v>4.2695799999999999E-2</c:v>
                </c:pt>
                <c:pt idx="44114">
                  <c:v>4.2018899999999998E-2</c:v>
                </c:pt>
                <c:pt idx="44115">
                  <c:v>4.1297599999999997E-2</c:v>
                </c:pt>
                <c:pt idx="44116">
                  <c:v>4.0532499999999999E-2</c:v>
                </c:pt>
                <c:pt idx="44117">
                  <c:v>3.97244E-2</c:v>
                </c:pt>
                <c:pt idx="44118">
                  <c:v>3.8873900000000003E-2</c:v>
                </c:pt>
                <c:pt idx="44119">
                  <c:v>3.7981599999999997E-2</c:v>
                </c:pt>
                <c:pt idx="44120">
                  <c:v>3.7048499999999998E-2</c:v>
                </c:pt>
                <c:pt idx="44121">
                  <c:v>3.6075299999999998E-2</c:v>
                </c:pt>
                <c:pt idx="44122">
                  <c:v>3.5062900000000001E-2</c:v>
                </c:pt>
                <c:pt idx="44123">
                  <c:v>3.4012300000000002E-2</c:v>
                </c:pt>
                <c:pt idx="44124">
                  <c:v>3.2924500000000002E-2</c:v>
                </c:pt>
                <c:pt idx="44125">
                  <c:v>3.18004E-2</c:v>
                </c:pt>
                <c:pt idx="44126">
                  <c:v>3.06412E-2</c:v>
                </c:pt>
                <c:pt idx="44127">
                  <c:v>2.9448100000000001E-2</c:v>
                </c:pt>
                <c:pt idx="44128">
                  <c:v>2.82221E-2</c:v>
                </c:pt>
                <c:pt idx="44129">
                  <c:v>2.6964499999999999E-2</c:v>
                </c:pt>
                <c:pt idx="44130">
                  <c:v>2.5676500000000001E-2</c:v>
                </c:pt>
                <c:pt idx="44131">
                  <c:v>2.4359499999999999E-2</c:v>
                </c:pt>
                <c:pt idx="44132">
                  <c:v>2.3014799999999998E-2</c:v>
                </c:pt>
                <c:pt idx="44133">
                  <c:v>2.1643800000000001E-2</c:v>
                </c:pt>
                <c:pt idx="44134">
                  <c:v>2.02478E-2</c:v>
                </c:pt>
                <c:pt idx="44135">
                  <c:v>1.8828299999999999E-2</c:v>
                </c:pt>
                <c:pt idx="44136">
                  <c:v>1.7386700000000001E-2</c:v>
                </c:pt>
                <c:pt idx="44137">
                  <c:v>1.59247E-2</c:v>
                </c:pt>
                <c:pt idx="44138">
                  <c:v>1.4443599999999999E-2</c:v>
                </c:pt>
                <c:pt idx="44139">
                  <c:v>1.29452E-2</c:v>
                </c:pt>
                <c:pt idx="44140">
                  <c:v>1.14308E-2</c:v>
                </c:pt>
                <c:pt idx="44141" formatCode="0.00E+00">
                  <c:v>9.9021600000000001E-3</c:v>
                </c:pt>
                <c:pt idx="44142" formatCode="0.00E+00">
                  <c:v>8.3608899999999993E-3</c:v>
                </c:pt>
                <c:pt idx="44143" formatCode="0.00E+00">
                  <c:v>6.8086099999999997E-3</c:v>
                </c:pt>
                <c:pt idx="44144" formatCode="0.00E+00">
                  <c:v>5.2469700000000001E-3</c:v>
                </c:pt>
                <c:pt idx="44145" formatCode="0.00E+00">
                  <c:v>3.6776399999999998E-3</c:v>
                </c:pt>
                <c:pt idx="44146" formatCode="0.00E+00">
                  <c:v>2.10231E-3</c:v>
                </c:pt>
                <c:pt idx="44147" formatCode="0.00E+00">
                  <c:v>5.2265799999999996E-4</c:v>
                </c:pt>
                <c:pt idx="44148" formatCode="0.00E+00">
                  <c:v>-1.0596099999999999E-3</c:v>
                </c:pt>
                <c:pt idx="44149" formatCode="0.00E+00">
                  <c:v>-2.6428100000000002E-3</c:v>
                </c:pt>
                <c:pt idx="44150" formatCode="0.00E+00">
                  <c:v>-4.22522E-3</c:v>
                </c:pt>
                <c:pt idx="44151" formatCode="0.00E+00">
                  <c:v>-5.8051300000000004E-3</c:v>
                </c:pt>
                <c:pt idx="44152" formatCode="0.00E+00">
                  <c:v>-7.3808500000000004E-3</c:v>
                </c:pt>
                <c:pt idx="44153" formatCode="0.00E+00">
                  <c:v>-8.9506800000000008E-3</c:v>
                </c:pt>
                <c:pt idx="44154">
                  <c:v>-1.05129E-2</c:v>
                </c:pt>
                <c:pt idx="44155">
                  <c:v>-1.2065899999999999E-2</c:v>
                </c:pt>
                <c:pt idx="44156">
                  <c:v>-1.36078E-2</c:v>
                </c:pt>
                <c:pt idx="44157">
                  <c:v>-1.51372E-2</c:v>
                </c:pt>
                <c:pt idx="44158">
                  <c:v>-1.6652299999999998E-2</c:v>
                </c:pt>
                <c:pt idx="44159">
                  <c:v>-1.8151500000000001E-2</c:v>
                </c:pt>
                <c:pt idx="44160">
                  <c:v>-1.9633100000000001E-2</c:v>
                </c:pt>
                <c:pt idx="44161">
                  <c:v>-2.1095599999999999E-2</c:v>
                </c:pt>
                <c:pt idx="44162">
                  <c:v>-2.2537499999999999E-2</c:v>
                </c:pt>
                <c:pt idx="44163">
                  <c:v>-2.3956999999999999E-2</c:v>
                </c:pt>
                <c:pt idx="44164">
                  <c:v>-2.5352800000000002E-2</c:v>
                </c:pt>
                <c:pt idx="44165">
                  <c:v>-2.6723299999999998E-2</c:v>
                </c:pt>
                <c:pt idx="44166">
                  <c:v>-2.8067100000000001E-2</c:v>
                </c:pt>
                <c:pt idx="44167">
                  <c:v>-2.9382700000000001E-2</c:v>
                </c:pt>
                <c:pt idx="44168">
                  <c:v>-3.06687E-2</c:v>
                </c:pt>
                <c:pt idx="44169">
                  <c:v>-3.1923800000000002E-2</c:v>
                </c:pt>
                <c:pt idx="44170">
                  <c:v>-3.3146599999999998E-2</c:v>
                </c:pt>
                <c:pt idx="44171">
                  <c:v>-3.4335900000000003E-2</c:v>
                </c:pt>
                <c:pt idx="44172">
                  <c:v>-3.5490399999999998E-2</c:v>
                </c:pt>
                <c:pt idx="44173">
                  <c:v>-3.66089E-2</c:v>
                </c:pt>
                <c:pt idx="44174">
                  <c:v>-3.76902E-2</c:v>
                </c:pt>
                <c:pt idx="44175">
                  <c:v>-3.8733200000000002E-2</c:v>
                </c:pt>
                <c:pt idx="44176">
                  <c:v>-3.9736899999999999E-2</c:v>
                </c:pt>
                <c:pt idx="44177">
                  <c:v>-4.0700199999999999E-2</c:v>
                </c:pt>
                <c:pt idx="44178">
                  <c:v>-4.1622100000000002E-2</c:v>
                </c:pt>
                <c:pt idx="44179">
                  <c:v>-4.2501799999999999E-2</c:v>
                </c:pt>
                <c:pt idx="44180">
                  <c:v>-4.3338300000000003E-2</c:v>
                </c:pt>
                <c:pt idx="44181">
                  <c:v>-4.4130900000000001E-2</c:v>
                </c:pt>
                <c:pt idx="44182">
                  <c:v>-4.4878700000000001E-2</c:v>
                </c:pt>
                <c:pt idx="44183">
                  <c:v>-4.5581000000000003E-2</c:v>
                </c:pt>
                <c:pt idx="44184">
                  <c:v>-4.6237300000000002E-2</c:v>
                </c:pt>
                <c:pt idx="44185">
                  <c:v>-4.6846800000000001E-2</c:v>
                </c:pt>
                <c:pt idx="44186">
                  <c:v>-4.7409100000000003E-2</c:v>
                </c:pt>
                <c:pt idx="44187">
                  <c:v>-4.7923599999999997E-2</c:v>
                </c:pt>
                <c:pt idx="44188">
                  <c:v>-4.83899E-2</c:v>
                </c:pt>
                <c:pt idx="44189">
                  <c:v>-4.88076E-2</c:v>
                </c:pt>
                <c:pt idx="44190">
                  <c:v>-4.9176499999999998E-2</c:v>
                </c:pt>
                <c:pt idx="44191">
                  <c:v>-4.9496199999999997E-2</c:v>
                </c:pt>
                <c:pt idx="44192">
                  <c:v>-4.9766499999999998E-2</c:v>
                </c:pt>
                <c:pt idx="44193">
                  <c:v>-4.9987400000000001E-2</c:v>
                </c:pt>
                <c:pt idx="44194">
                  <c:v>-5.0158599999999998E-2</c:v>
                </c:pt>
                <c:pt idx="44195">
                  <c:v>-5.0280199999999997E-2</c:v>
                </c:pt>
                <c:pt idx="44196">
                  <c:v>-5.0352300000000003E-2</c:v>
                </c:pt>
                <c:pt idx="44197">
                  <c:v>-5.0374799999999997E-2</c:v>
                </c:pt>
                <c:pt idx="44198">
                  <c:v>-5.0347900000000001E-2</c:v>
                </c:pt>
                <c:pt idx="44199">
                  <c:v>-5.0271900000000001E-2</c:v>
                </c:pt>
                <c:pt idx="44200">
                  <c:v>-5.0146999999999997E-2</c:v>
                </c:pt>
                <c:pt idx="44201">
                  <c:v>-4.9973400000000001E-2</c:v>
                </c:pt>
                <c:pt idx="44202">
                  <c:v>-4.9751700000000003E-2</c:v>
                </c:pt>
                <c:pt idx="44203">
                  <c:v>-4.9482100000000001E-2</c:v>
                </c:pt>
                <c:pt idx="44204">
                  <c:v>-4.9165199999999999E-2</c:v>
                </c:pt>
                <c:pt idx="44205">
                  <c:v>-4.8801499999999998E-2</c:v>
                </c:pt>
                <c:pt idx="44206">
                  <c:v>-4.8391499999999997E-2</c:v>
                </c:pt>
                <c:pt idx="44207">
                  <c:v>-4.7935999999999999E-2</c:v>
                </c:pt>
                <c:pt idx="44208">
                  <c:v>-4.7435499999999998E-2</c:v>
                </c:pt>
                <c:pt idx="44209">
                  <c:v>-4.6890899999999999E-2</c:v>
                </c:pt>
                <c:pt idx="44210">
                  <c:v>-4.6302799999999998E-2</c:v>
                </c:pt>
                <c:pt idx="44211">
                  <c:v>-4.56721E-2</c:v>
                </c:pt>
                <c:pt idx="44212">
                  <c:v>-4.49998E-2</c:v>
                </c:pt>
                <c:pt idx="44213">
                  <c:v>-4.4286600000000002E-2</c:v>
                </c:pt>
                <c:pt idx="44214">
                  <c:v>-4.3533599999999999E-2</c:v>
                </c:pt>
                <c:pt idx="44215">
                  <c:v>-4.2741700000000001E-2</c:v>
                </c:pt>
                <c:pt idx="44216">
                  <c:v>-4.1911999999999998E-2</c:v>
                </c:pt>
                <c:pt idx="44217">
                  <c:v>-4.1045499999999999E-2</c:v>
                </c:pt>
                <c:pt idx="44218">
                  <c:v>-4.0143400000000003E-2</c:v>
                </c:pt>
                <c:pt idx="44219">
                  <c:v>-3.92068E-2</c:v>
                </c:pt>
                <c:pt idx="44220">
                  <c:v>-3.8236899999999997E-2</c:v>
                </c:pt>
                <c:pt idx="44221">
                  <c:v>-3.7234900000000001E-2</c:v>
                </c:pt>
                <c:pt idx="44222">
                  <c:v>-3.6201999999999998E-2</c:v>
                </c:pt>
                <c:pt idx="44223">
                  <c:v>-3.5139400000000001E-2</c:v>
                </c:pt>
                <c:pt idx="44224">
                  <c:v>-3.4048599999999998E-2</c:v>
                </c:pt>
                <c:pt idx="44225">
                  <c:v>-3.29307E-2</c:v>
                </c:pt>
                <c:pt idx="44226">
                  <c:v>-3.1787200000000002E-2</c:v>
                </c:pt>
                <c:pt idx="44227">
                  <c:v>-3.0619299999999999E-2</c:v>
                </c:pt>
                <c:pt idx="44228">
                  <c:v>-2.9428599999999999E-2</c:v>
                </c:pt>
                <c:pt idx="44229">
                  <c:v>-2.82162E-2</c:v>
                </c:pt>
                <c:pt idx="44230">
                  <c:v>-2.6983699999999999E-2</c:v>
                </c:pt>
                <c:pt idx="44231">
                  <c:v>-2.5732499999999998E-2</c:v>
                </c:pt>
                <c:pt idx="44232">
                  <c:v>-2.4464E-2</c:v>
                </c:pt>
                <c:pt idx="44233">
                  <c:v>-2.3179600000000002E-2</c:v>
                </c:pt>
                <c:pt idx="44234">
                  <c:v>-2.1880799999999999E-2</c:v>
                </c:pt>
                <c:pt idx="44235">
                  <c:v>-2.0569E-2</c:v>
                </c:pt>
                <c:pt idx="44236">
                  <c:v>-1.92458E-2</c:v>
                </c:pt>
                <c:pt idx="44237">
                  <c:v>-1.7912399999999998E-2</c:v>
                </c:pt>
                <c:pt idx="44238">
                  <c:v>-1.6570499999999998E-2</c:v>
                </c:pt>
                <c:pt idx="44239">
                  <c:v>-1.52214E-2</c:v>
                </c:pt>
                <c:pt idx="44240">
                  <c:v>-1.38666E-2</c:v>
                </c:pt>
                <c:pt idx="44241">
                  <c:v>-1.25075E-2</c:v>
                </c:pt>
                <c:pt idx="44242">
                  <c:v>-1.11456E-2</c:v>
                </c:pt>
                <c:pt idx="44243" formatCode="0.00E+00">
                  <c:v>-9.7823100000000007E-3</c:v>
                </c:pt>
                <c:pt idx="44244" formatCode="0.00E+00">
                  <c:v>-8.4189799999999995E-3</c:v>
                </c:pt>
                <c:pt idx="44245" formatCode="0.00E+00">
                  <c:v>-7.0570499999999996E-3</c:v>
                </c:pt>
                <c:pt idx="44246" formatCode="0.00E+00">
                  <c:v>-5.6978899999999997E-3</c:v>
                </c:pt>
                <c:pt idx="44247" formatCode="0.00E+00">
                  <c:v>-4.3428700000000004E-3</c:v>
                </c:pt>
                <c:pt idx="44248" formatCode="0.00E+00">
                  <c:v>-2.9933400000000001E-3</c:v>
                </c:pt>
                <c:pt idx="44249" formatCode="0.00E+00">
                  <c:v>-1.65062E-3</c:v>
                </c:pt>
                <c:pt idx="44250" formatCode="0.00E+00">
                  <c:v>-3.1602900000000001E-4</c:v>
                </c:pt>
                <c:pt idx="44251" formatCode="0.00E+00">
                  <c:v>1.00916E-3</c:v>
                </c:pt>
                <c:pt idx="44252" formatCode="0.00E+00">
                  <c:v>2.3236899999999998E-3</c:v>
                </c:pt>
                <c:pt idx="44253" formatCode="0.00E+00">
                  <c:v>3.6263200000000002E-3</c:v>
                </c:pt>
                <c:pt idx="44254" formatCode="0.00E+00">
                  <c:v>4.9158500000000003E-3</c:v>
                </c:pt>
                <c:pt idx="44255" formatCode="0.00E+00">
                  <c:v>6.1910899999999998E-3</c:v>
                </c:pt>
                <c:pt idx="44256" formatCode="0.00E+00">
                  <c:v>7.4509099999999998E-3</c:v>
                </c:pt>
                <c:pt idx="44257" formatCode="0.00E+00">
                  <c:v>8.6941699999999993E-3</c:v>
                </c:pt>
                <c:pt idx="44258" formatCode="0.00E+00">
                  <c:v>9.9198099999999994E-3</c:v>
                </c:pt>
                <c:pt idx="44259">
                  <c:v>1.1126799999999999E-2</c:v>
                </c:pt>
                <c:pt idx="44260">
                  <c:v>1.2314E-2</c:v>
                </c:pt>
                <c:pt idx="44261">
                  <c:v>1.3480499999999999E-2</c:v>
                </c:pt>
                <c:pt idx="44262">
                  <c:v>1.46254E-2</c:v>
                </c:pt>
                <c:pt idx="44263">
                  <c:v>1.5747799999999999E-2</c:v>
                </c:pt>
                <c:pt idx="44264">
                  <c:v>1.6846699999999999E-2</c:v>
                </c:pt>
                <c:pt idx="44265">
                  <c:v>1.7921300000000001E-2</c:v>
                </c:pt>
                <c:pt idx="44266">
                  <c:v>1.8970899999999999E-2</c:v>
                </c:pt>
                <c:pt idx="44267">
                  <c:v>1.9994700000000001E-2</c:v>
                </c:pt>
                <c:pt idx="44268">
                  <c:v>2.0991900000000001E-2</c:v>
                </c:pt>
                <c:pt idx="44269">
                  <c:v>2.1961899999999999E-2</c:v>
                </c:pt>
                <c:pt idx="44270">
                  <c:v>2.2904000000000001E-2</c:v>
                </c:pt>
                <c:pt idx="44271">
                  <c:v>2.3817600000000001E-2</c:v>
                </c:pt>
                <c:pt idx="44272">
                  <c:v>2.4702200000000001E-2</c:v>
                </c:pt>
                <c:pt idx="44273">
                  <c:v>2.5557300000000002E-2</c:v>
                </c:pt>
                <c:pt idx="44274">
                  <c:v>2.6382300000000001E-2</c:v>
                </c:pt>
                <c:pt idx="44275">
                  <c:v>2.71769E-2</c:v>
                </c:pt>
                <c:pt idx="44276">
                  <c:v>2.7940599999999999E-2</c:v>
                </c:pt>
                <c:pt idx="44277">
                  <c:v>2.8673199999999999E-2</c:v>
                </c:pt>
                <c:pt idx="44278">
                  <c:v>2.93742E-2</c:v>
                </c:pt>
                <c:pt idx="44279">
                  <c:v>3.0043400000000001E-2</c:v>
                </c:pt>
                <c:pt idx="44280">
                  <c:v>3.0680599999999999E-2</c:v>
                </c:pt>
                <c:pt idx="44281">
                  <c:v>3.1285599999999997E-2</c:v>
                </c:pt>
                <c:pt idx="44282">
                  <c:v>3.1858200000000003E-2</c:v>
                </c:pt>
                <c:pt idx="44283">
                  <c:v>3.2398400000000001E-2</c:v>
                </c:pt>
                <c:pt idx="44284">
                  <c:v>3.2905999999999998E-2</c:v>
                </c:pt>
                <c:pt idx="44285">
                  <c:v>3.3381099999999997E-2</c:v>
                </c:pt>
                <c:pt idx="44286">
                  <c:v>3.3823600000000002E-2</c:v>
                </c:pt>
                <c:pt idx="44287">
                  <c:v>3.42335E-2</c:v>
                </c:pt>
                <c:pt idx="44288">
                  <c:v>3.4611000000000003E-2</c:v>
                </c:pt>
                <c:pt idx="44289">
                  <c:v>3.4956099999999997E-2</c:v>
                </c:pt>
                <c:pt idx="44290">
                  <c:v>3.5269099999999998E-2</c:v>
                </c:pt>
                <c:pt idx="44291">
                  <c:v>3.5549999999999998E-2</c:v>
                </c:pt>
                <c:pt idx="44292">
                  <c:v>3.57991E-2</c:v>
                </c:pt>
                <c:pt idx="44293">
                  <c:v>3.6016699999999999E-2</c:v>
                </c:pt>
                <c:pt idx="44294">
                  <c:v>3.6202999999999999E-2</c:v>
                </c:pt>
                <c:pt idx="44295">
                  <c:v>3.6358399999999999E-2</c:v>
                </c:pt>
                <c:pt idx="44296">
                  <c:v>3.6483099999999997E-2</c:v>
                </c:pt>
                <c:pt idx="44297">
                  <c:v>3.6577600000000002E-2</c:v>
                </c:pt>
                <c:pt idx="44298">
                  <c:v>3.6642099999999997E-2</c:v>
                </c:pt>
                <c:pt idx="44299">
                  <c:v>3.6677300000000003E-2</c:v>
                </c:pt>
                <c:pt idx="44300">
                  <c:v>3.6683399999999998E-2</c:v>
                </c:pt>
                <c:pt idx="44301">
                  <c:v>3.6660999999999999E-2</c:v>
                </c:pt>
                <c:pt idx="44302">
                  <c:v>3.66106E-2</c:v>
                </c:pt>
                <c:pt idx="44303">
                  <c:v>3.6532599999999998E-2</c:v>
                </c:pt>
                <c:pt idx="44304">
                  <c:v>3.6427599999999997E-2</c:v>
                </c:pt>
                <c:pt idx="44305">
                  <c:v>3.6296200000000001E-2</c:v>
                </c:pt>
                <c:pt idx="44306">
                  <c:v>3.6138900000000002E-2</c:v>
                </c:pt>
                <c:pt idx="44307">
                  <c:v>3.5956299999999997E-2</c:v>
                </c:pt>
                <c:pt idx="44308">
                  <c:v>3.5749000000000003E-2</c:v>
                </c:pt>
                <c:pt idx="44309">
                  <c:v>3.5517600000000003E-2</c:v>
                </c:pt>
                <c:pt idx="44310">
                  <c:v>3.5262799999999997E-2</c:v>
                </c:pt>
                <c:pt idx="44311">
                  <c:v>3.4985099999999998E-2</c:v>
                </c:pt>
                <c:pt idx="44312">
                  <c:v>3.4685300000000002E-2</c:v>
                </c:pt>
                <c:pt idx="44313">
                  <c:v>3.4363999999999999E-2</c:v>
                </c:pt>
                <c:pt idx="44314">
                  <c:v>3.4021799999999998E-2</c:v>
                </c:pt>
                <c:pt idx="44315">
                  <c:v>3.3659399999999999E-2</c:v>
                </c:pt>
                <c:pt idx="44316">
                  <c:v>3.3277599999999997E-2</c:v>
                </c:pt>
                <c:pt idx="44317">
                  <c:v>3.2876900000000001E-2</c:v>
                </c:pt>
                <c:pt idx="44318">
                  <c:v>3.2458099999999997E-2</c:v>
                </c:pt>
                <c:pt idx="44319">
                  <c:v>3.2021899999999999E-2</c:v>
                </c:pt>
                <c:pt idx="44320">
                  <c:v>3.1568899999999997E-2</c:v>
                </c:pt>
                <c:pt idx="44321">
                  <c:v>3.10998E-2</c:v>
                </c:pt>
                <c:pt idx="44322">
                  <c:v>3.0615400000000001E-2</c:v>
                </c:pt>
                <c:pt idx="44323">
                  <c:v>3.0116199999999999E-2</c:v>
                </c:pt>
                <c:pt idx="44324">
                  <c:v>2.9603000000000001E-2</c:v>
                </c:pt>
                <c:pt idx="44325">
                  <c:v>2.9076500000000002E-2</c:v>
                </c:pt>
                <c:pt idx="44326">
                  <c:v>2.8537199999999999E-2</c:v>
                </c:pt>
                <c:pt idx="44327">
                  <c:v>2.7986E-2</c:v>
                </c:pt>
                <c:pt idx="44328">
                  <c:v>2.7423300000000001E-2</c:v>
                </c:pt>
                <c:pt idx="44329">
                  <c:v>2.6849899999999999E-2</c:v>
                </c:pt>
                <c:pt idx="44330">
                  <c:v>2.6266399999999999E-2</c:v>
                </c:pt>
                <c:pt idx="44331">
                  <c:v>2.5673499999999998E-2</c:v>
                </c:pt>
                <c:pt idx="44332">
                  <c:v>2.5071699999999999E-2</c:v>
                </c:pt>
                <c:pt idx="44333">
                  <c:v>2.44616E-2</c:v>
                </c:pt>
                <c:pt idx="44334">
                  <c:v>2.3843799999999998E-2</c:v>
                </c:pt>
                <c:pt idx="44335">
                  <c:v>2.3219E-2</c:v>
                </c:pt>
                <c:pt idx="44336">
                  <c:v>2.2587599999999999E-2</c:v>
                </c:pt>
                <c:pt idx="44337">
                  <c:v>2.1950299999999999E-2</c:v>
                </c:pt>
                <c:pt idx="44338">
                  <c:v>2.13075E-2</c:v>
                </c:pt>
                <c:pt idx="44339">
                  <c:v>2.0659799999999999E-2</c:v>
                </c:pt>
                <c:pt idx="44340">
                  <c:v>2.00076E-2</c:v>
                </c:pt>
                <c:pt idx="44341">
                  <c:v>1.9351500000000001E-2</c:v>
                </c:pt>
                <c:pt idx="44342">
                  <c:v>1.8691900000000001E-2</c:v>
                </c:pt>
                <c:pt idx="44343">
                  <c:v>1.8029300000000002E-2</c:v>
                </c:pt>
                <c:pt idx="44344">
                  <c:v>1.73642E-2</c:v>
                </c:pt>
                <c:pt idx="44345">
                  <c:v>1.6696900000000001E-2</c:v>
                </c:pt>
                <c:pt idx="44346">
                  <c:v>1.6027799999999998E-2</c:v>
                </c:pt>
                <c:pt idx="44347">
                  <c:v>1.53574E-2</c:v>
                </c:pt>
                <c:pt idx="44348">
                  <c:v>1.46859E-2</c:v>
                </c:pt>
                <c:pt idx="44349">
                  <c:v>1.40138E-2</c:v>
                </c:pt>
                <c:pt idx="44350">
                  <c:v>1.33414E-2</c:v>
                </c:pt>
                <c:pt idx="44351">
                  <c:v>1.2669E-2</c:v>
                </c:pt>
                <c:pt idx="44352">
                  <c:v>1.19969E-2</c:v>
                </c:pt>
                <c:pt idx="44353">
                  <c:v>1.1325399999999999E-2</c:v>
                </c:pt>
                <c:pt idx="44354">
                  <c:v>1.06547E-2</c:v>
                </c:pt>
                <c:pt idx="44355" formatCode="0.00E+00">
                  <c:v>9.9851000000000002E-3</c:v>
                </c:pt>
                <c:pt idx="44356" formatCode="0.00E+00">
                  <c:v>9.3168499999999998E-3</c:v>
                </c:pt>
                <c:pt idx="44357" formatCode="0.00E+00">
                  <c:v>8.6501400000000006E-3</c:v>
                </c:pt>
                <c:pt idx="44358" formatCode="0.00E+00">
                  <c:v>7.9851799999999997E-3</c:v>
                </c:pt>
                <c:pt idx="44359" formatCode="0.00E+00">
                  <c:v>7.3221500000000004E-3</c:v>
                </c:pt>
                <c:pt idx="44360" formatCode="0.00E+00">
                  <c:v>6.6612199999999998E-3</c:v>
                </c:pt>
                <c:pt idx="44361" formatCode="0.00E+00">
                  <c:v>6.0025499999999997E-3</c:v>
                </c:pt>
                <c:pt idx="44362" formatCode="0.00E+00">
                  <c:v>5.3462900000000001E-3</c:v>
                </c:pt>
                <c:pt idx="44363" formatCode="0.00E+00">
                  <c:v>4.6925600000000001E-3</c:v>
                </c:pt>
                <c:pt idx="44364" formatCode="0.00E+00">
                  <c:v>4.0414800000000001E-3</c:v>
                </c:pt>
                <c:pt idx="44365" formatCode="0.00E+00">
                  <c:v>3.3931600000000001E-3</c:v>
                </c:pt>
                <c:pt idx="44366" formatCode="0.00E+00">
                  <c:v>2.7476900000000001E-3</c:v>
                </c:pt>
                <c:pt idx="44367" formatCode="0.00E+00">
                  <c:v>2.1051400000000001E-3</c:v>
                </c:pt>
                <c:pt idx="44368" formatCode="0.00E+00">
                  <c:v>1.46561E-3</c:v>
                </c:pt>
                <c:pt idx="44369" formatCode="0.00E+00">
                  <c:v>8.2913400000000003E-4</c:v>
                </c:pt>
                <c:pt idx="44370" formatCode="0.00E+00">
                  <c:v>1.9578400000000001E-4</c:v>
                </c:pt>
                <c:pt idx="44371" formatCode="0.00E+00">
                  <c:v>-4.34401E-4</c:v>
                </c:pt>
                <c:pt idx="44372" formatCode="0.00E+00">
                  <c:v>-1.06138E-3</c:v>
                </c:pt>
                <c:pt idx="44373" formatCode="0.00E+00">
                  <c:v>-1.68512E-3</c:v>
                </c:pt>
                <c:pt idx="44374" formatCode="0.00E+00">
                  <c:v>-2.30561E-3</c:v>
                </c:pt>
                <c:pt idx="44375" formatCode="0.00E+00">
                  <c:v>-2.9228000000000001E-3</c:v>
                </c:pt>
                <c:pt idx="44376" formatCode="0.00E+00">
                  <c:v>-3.5366999999999998E-3</c:v>
                </c:pt>
                <c:pt idx="44377" formatCode="0.00E+00">
                  <c:v>-4.1472899999999997E-3</c:v>
                </c:pt>
                <c:pt idx="44378" formatCode="0.00E+00">
                  <c:v>-4.7545599999999997E-3</c:v>
                </c:pt>
                <c:pt idx="44379" formatCode="0.00E+00">
                  <c:v>-5.3584899999999996E-3</c:v>
                </c:pt>
                <c:pt idx="44380" formatCode="0.00E+00">
                  <c:v>-5.9591000000000002E-3</c:v>
                </c:pt>
                <c:pt idx="44381" formatCode="0.00E+00">
                  <c:v>-6.5563599999999998E-3</c:v>
                </c:pt>
                <c:pt idx="44382" formatCode="0.00E+00">
                  <c:v>-7.1502700000000002E-3</c:v>
                </c:pt>
                <c:pt idx="44383" formatCode="0.00E+00">
                  <c:v>-7.7408299999999998E-3</c:v>
                </c:pt>
                <c:pt idx="44384" formatCode="0.00E+00">
                  <c:v>-8.3280200000000002E-3</c:v>
                </c:pt>
                <c:pt idx="44385" formatCode="0.00E+00">
                  <c:v>-8.9118400000000007E-3</c:v>
                </c:pt>
                <c:pt idx="44386" formatCode="0.00E+00">
                  <c:v>-9.4922700000000006E-3</c:v>
                </c:pt>
                <c:pt idx="44387">
                  <c:v>-1.00693E-2</c:v>
                </c:pt>
                <c:pt idx="44388">
                  <c:v>-1.06429E-2</c:v>
                </c:pt>
                <c:pt idx="44389">
                  <c:v>-1.1213000000000001E-2</c:v>
                </c:pt>
                <c:pt idx="44390">
                  <c:v>-1.1779599999999999E-2</c:v>
                </c:pt>
                <c:pt idx="44391">
                  <c:v>-1.23427E-2</c:v>
                </c:pt>
                <c:pt idx="44392">
                  <c:v>-1.29023E-2</c:v>
                </c:pt>
                <c:pt idx="44393">
                  <c:v>-1.3458100000000001E-2</c:v>
                </c:pt>
                <c:pt idx="44394">
                  <c:v>-1.40103E-2</c:v>
                </c:pt>
                <c:pt idx="44395">
                  <c:v>-1.4558700000000001E-2</c:v>
                </c:pt>
                <c:pt idx="44396">
                  <c:v>-1.5103200000000001E-2</c:v>
                </c:pt>
                <c:pt idx="44397">
                  <c:v>-1.56437E-2</c:v>
                </c:pt>
                <c:pt idx="44398">
                  <c:v>-1.6180199999999999E-2</c:v>
                </c:pt>
                <c:pt idx="44399">
                  <c:v>-1.6712500000000002E-2</c:v>
                </c:pt>
                <c:pt idx="44400">
                  <c:v>-1.7240499999999999E-2</c:v>
                </c:pt>
                <c:pt idx="44401">
                  <c:v>-1.7764100000000001E-2</c:v>
                </c:pt>
                <c:pt idx="44402">
                  <c:v>-1.8283000000000001E-2</c:v>
                </c:pt>
                <c:pt idx="44403">
                  <c:v>-1.87972E-2</c:v>
                </c:pt>
                <c:pt idx="44404">
                  <c:v>-1.9306500000000001E-2</c:v>
                </c:pt>
                <c:pt idx="44405">
                  <c:v>-1.9810700000000001E-2</c:v>
                </c:pt>
                <c:pt idx="44406">
                  <c:v>-2.0309500000000001E-2</c:v>
                </c:pt>
                <c:pt idx="44407">
                  <c:v>-2.08028E-2</c:v>
                </c:pt>
                <c:pt idx="44408">
                  <c:v>-2.1290300000000002E-2</c:v>
                </c:pt>
                <c:pt idx="44409">
                  <c:v>-2.17719E-2</c:v>
                </c:pt>
                <c:pt idx="44410">
                  <c:v>-2.2247099999999999E-2</c:v>
                </c:pt>
                <c:pt idx="44411">
                  <c:v>-2.2715900000000001E-2</c:v>
                </c:pt>
                <c:pt idx="44412">
                  <c:v>-2.3177900000000001E-2</c:v>
                </c:pt>
                <c:pt idx="44413">
                  <c:v>-2.36327E-2</c:v>
                </c:pt>
                <c:pt idx="44414">
                  <c:v>-2.40802E-2</c:v>
                </c:pt>
                <c:pt idx="44415">
                  <c:v>-2.4519900000000001E-2</c:v>
                </c:pt>
                <c:pt idx="44416">
                  <c:v>-2.49517E-2</c:v>
                </c:pt>
                <c:pt idx="44417">
                  <c:v>-2.5375000000000002E-2</c:v>
                </c:pt>
                <c:pt idx="44418">
                  <c:v>-2.5789599999999999E-2</c:v>
                </c:pt>
                <c:pt idx="44419">
                  <c:v>-2.6195E-2</c:v>
                </c:pt>
                <c:pt idx="44420">
                  <c:v>-2.6591E-2</c:v>
                </c:pt>
                <c:pt idx="44421">
                  <c:v>-2.69772E-2</c:v>
                </c:pt>
                <c:pt idx="44422">
                  <c:v>-2.7352999999999999E-2</c:v>
                </c:pt>
                <c:pt idx="44423">
                  <c:v>-2.7718199999999998E-2</c:v>
                </c:pt>
                <c:pt idx="44424">
                  <c:v>-2.8072400000000001E-2</c:v>
                </c:pt>
                <c:pt idx="44425">
                  <c:v>-2.8414999999999999E-2</c:v>
                </c:pt>
                <c:pt idx="44426">
                  <c:v>-2.87456E-2</c:v>
                </c:pt>
                <c:pt idx="44427">
                  <c:v>-2.90639E-2</c:v>
                </c:pt>
                <c:pt idx="44428">
                  <c:v>-2.93694E-2</c:v>
                </c:pt>
                <c:pt idx="44429">
                  <c:v>-2.96616E-2</c:v>
                </c:pt>
                <c:pt idx="44430">
                  <c:v>-2.9940100000000001E-2</c:v>
                </c:pt>
                <c:pt idx="44431">
                  <c:v>-3.0204399999999999E-2</c:v>
                </c:pt>
                <c:pt idx="44432">
                  <c:v>-3.0453999999999998E-2</c:v>
                </c:pt>
                <c:pt idx="44433">
                  <c:v>-3.0688500000000001E-2</c:v>
                </c:pt>
                <c:pt idx="44434">
                  <c:v>-3.0907500000000001E-2</c:v>
                </c:pt>
                <c:pt idx="44435">
                  <c:v>-3.11104E-2</c:v>
                </c:pt>
                <c:pt idx="44436">
                  <c:v>-3.12968E-2</c:v>
                </c:pt>
                <c:pt idx="44437">
                  <c:v>-3.1466300000000003E-2</c:v>
                </c:pt>
                <c:pt idx="44438">
                  <c:v>-3.1618199999999999E-2</c:v>
                </c:pt>
                <c:pt idx="44439">
                  <c:v>-3.1752299999999997E-2</c:v>
                </c:pt>
                <c:pt idx="44440">
                  <c:v>-3.1868100000000003E-2</c:v>
                </c:pt>
                <c:pt idx="44441">
                  <c:v>-3.1965E-2</c:v>
                </c:pt>
                <c:pt idx="44442">
                  <c:v>-3.20427E-2</c:v>
                </c:pt>
                <c:pt idx="44443">
                  <c:v>-3.2100700000000003E-2</c:v>
                </c:pt>
                <c:pt idx="44444">
                  <c:v>-3.21385E-2</c:v>
                </c:pt>
                <c:pt idx="44445">
                  <c:v>-3.2155900000000001E-2</c:v>
                </c:pt>
                <c:pt idx="44446">
                  <c:v>-3.2152199999999999E-2</c:v>
                </c:pt>
                <c:pt idx="44447">
                  <c:v>-3.2127299999999998E-2</c:v>
                </c:pt>
                <c:pt idx="44448">
                  <c:v>-3.2080499999999998E-2</c:v>
                </c:pt>
                <c:pt idx="44449">
                  <c:v>-3.2011699999999997E-2</c:v>
                </c:pt>
                <c:pt idx="44450">
                  <c:v>-3.1920400000000002E-2</c:v>
                </c:pt>
                <c:pt idx="44451">
                  <c:v>-3.1806300000000003E-2</c:v>
                </c:pt>
                <c:pt idx="44452">
                  <c:v>-3.1669000000000003E-2</c:v>
                </c:pt>
                <c:pt idx="44453">
                  <c:v>-3.1508300000000003E-2</c:v>
                </c:pt>
                <c:pt idx="44454">
                  <c:v>-3.1323799999999999E-2</c:v>
                </c:pt>
                <c:pt idx="44455">
                  <c:v>-3.1115199999999999E-2</c:v>
                </c:pt>
                <c:pt idx="44456">
                  <c:v>-3.0882400000000001E-2</c:v>
                </c:pt>
                <c:pt idx="44457">
                  <c:v>-3.0625099999999999E-2</c:v>
                </c:pt>
                <c:pt idx="44458">
                  <c:v>-3.0342999999999998E-2</c:v>
                </c:pt>
                <c:pt idx="44459">
                  <c:v>-3.0036E-2</c:v>
                </c:pt>
                <c:pt idx="44460">
                  <c:v>-2.9703899999999998E-2</c:v>
                </c:pt>
                <c:pt idx="44461">
                  <c:v>-2.93466E-2</c:v>
                </c:pt>
                <c:pt idx="44462">
                  <c:v>-2.8964E-2</c:v>
                </c:pt>
                <c:pt idx="44463">
                  <c:v>-2.8555899999999999E-2</c:v>
                </c:pt>
                <c:pt idx="44464">
                  <c:v>-2.8122299999999999E-2</c:v>
                </c:pt>
                <c:pt idx="44465">
                  <c:v>-2.7663099999999999E-2</c:v>
                </c:pt>
                <c:pt idx="44466">
                  <c:v>-2.7178399999999998E-2</c:v>
                </c:pt>
                <c:pt idx="44467">
                  <c:v>-2.66682E-2</c:v>
                </c:pt>
                <c:pt idx="44468">
                  <c:v>-2.6132499999999999E-2</c:v>
                </c:pt>
                <c:pt idx="44469">
                  <c:v>-2.5571300000000002E-2</c:v>
                </c:pt>
                <c:pt idx="44470">
                  <c:v>-2.4984900000000001E-2</c:v>
                </c:pt>
                <c:pt idx="44471">
                  <c:v>-2.4373300000000001E-2</c:v>
                </c:pt>
                <c:pt idx="44472">
                  <c:v>-2.3736799999999999E-2</c:v>
                </c:pt>
                <c:pt idx="44473">
                  <c:v>-2.3075399999999999E-2</c:v>
                </c:pt>
                <c:pt idx="44474">
                  <c:v>-2.23895E-2</c:v>
                </c:pt>
                <c:pt idx="44475">
                  <c:v>-2.1679199999999999E-2</c:v>
                </c:pt>
                <c:pt idx="44476">
                  <c:v>-2.0944999999999998E-2</c:v>
                </c:pt>
                <c:pt idx="44477">
                  <c:v>-2.0187099999999999E-2</c:v>
                </c:pt>
                <c:pt idx="44478">
                  <c:v>-1.94059E-2</c:v>
                </c:pt>
                <c:pt idx="44479">
                  <c:v>-1.8601699999999999E-2</c:v>
                </c:pt>
                <c:pt idx="44480">
                  <c:v>-1.7775099999999999E-2</c:v>
                </c:pt>
                <c:pt idx="44481">
                  <c:v>-1.6926500000000001E-2</c:v>
                </c:pt>
                <c:pt idx="44482">
                  <c:v>-1.6056299999999999E-2</c:v>
                </c:pt>
                <c:pt idx="44483">
                  <c:v>-1.5165E-2</c:v>
                </c:pt>
                <c:pt idx="44484">
                  <c:v>-1.42533E-2</c:v>
                </c:pt>
                <c:pt idx="44485">
                  <c:v>-1.33218E-2</c:v>
                </c:pt>
                <c:pt idx="44486">
                  <c:v>-1.2370900000000001E-2</c:v>
                </c:pt>
                <c:pt idx="44487">
                  <c:v>-1.14015E-2</c:v>
                </c:pt>
                <c:pt idx="44488">
                  <c:v>-1.0414100000000001E-2</c:v>
                </c:pt>
                <c:pt idx="44489" formatCode="0.00E+00">
                  <c:v>-9.4094399999999998E-3</c:v>
                </c:pt>
                <c:pt idx="44490" formatCode="0.00E+00">
                  <c:v>-8.3883299999999994E-3</c:v>
                </c:pt>
                <c:pt idx="44491" formatCode="0.00E+00">
                  <c:v>-7.3515000000000004E-3</c:v>
                </c:pt>
                <c:pt idx="44492" formatCode="0.00E+00">
                  <c:v>-6.2997499999999998E-3</c:v>
                </c:pt>
                <c:pt idx="44493" formatCode="0.00E+00">
                  <c:v>-5.2339099999999996E-3</c:v>
                </c:pt>
                <c:pt idx="44494" formatCode="0.00E+00">
                  <c:v>-4.1548100000000001E-3</c:v>
                </c:pt>
                <c:pt idx="44495" formatCode="0.00E+00">
                  <c:v>-3.0633600000000002E-3</c:v>
                </c:pt>
                <c:pt idx="44496" formatCode="0.00E+00">
                  <c:v>-1.9604399999999999E-3</c:v>
                </c:pt>
                <c:pt idx="44497" formatCode="0.00E+00">
                  <c:v>-8.4698E-4</c:v>
                </c:pt>
                <c:pt idx="44498" formatCode="0.00E+00">
                  <c:v>2.7605700000000002E-4</c:v>
                </c:pt>
                <c:pt idx="44499" formatCode="0.00E+00">
                  <c:v>1.4077E-3</c:v>
                </c:pt>
                <c:pt idx="44500" formatCode="0.00E+00">
                  <c:v>2.5469500000000001E-3</c:v>
                </c:pt>
                <c:pt idx="44501" formatCode="0.00E+00">
                  <c:v>3.6928E-3</c:v>
                </c:pt>
                <c:pt idx="44502" formatCode="0.00E+00">
                  <c:v>4.8441999999999999E-3</c:v>
                </c:pt>
                <c:pt idx="44503" formatCode="0.00E+00">
                  <c:v>6.0000899999999996E-3</c:v>
                </c:pt>
                <c:pt idx="44504" formatCode="0.00E+00">
                  <c:v>7.1594199999999997E-3</c:v>
                </c:pt>
                <c:pt idx="44505" formatCode="0.00E+00">
                  <c:v>8.3210699999999999E-3</c:v>
                </c:pt>
                <c:pt idx="44506" formatCode="0.00E+00">
                  <c:v>9.4839599999999996E-3</c:v>
                </c:pt>
                <c:pt idx="44507">
                  <c:v>1.0647E-2</c:v>
                </c:pt>
                <c:pt idx="44508">
                  <c:v>1.1808900000000001E-2</c:v>
                </c:pt>
                <c:pt idx="44509">
                  <c:v>1.2968800000000001E-2</c:v>
                </c:pt>
                <c:pt idx="44510">
                  <c:v>1.41253E-2</c:v>
                </c:pt>
                <c:pt idx="44511">
                  <c:v>1.5277300000000001E-2</c:v>
                </c:pt>
                <c:pt idx="44512">
                  <c:v>1.6423699999999999E-2</c:v>
                </c:pt>
                <c:pt idx="44513">
                  <c:v>1.75633E-2</c:v>
                </c:pt>
                <c:pt idx="44514">
                  <c:v>1.86949E-2</c:v>
                </c:pt>
                <c:pt idx="44515">
                  <c:v>1.9817299999999999E-2</c:v>
                </c:pt>
                <c:pt idx="44516">
                  <c:v>2.0929400000000001E-2</c:v>
                </c:pt>
                <c:pt idx="44517">
                  <c:v>2.2030000000000001E-2</c:v>
                </c:pt>
                <c:pt idx="44518">
                  <c:v>2.3117800000000001E-2</c:v>
                </c:pt>
                <c:pt idx="44519">
                  <c:v>2.4191799999999999E-2</c:v>
                </c:pt>
                <c:pt idx="44520">
                  <c:v>2.5250700000000001E-2</c:v>
                </c:pt>
                <c:pt idx="44521">
                  <c:v>2.6293500000000001E-2</c:v>
                </c:pt>
                <c:pt idx="44522">
                  <c:v>2.73189E-2</c:v>
                </c:pt>
                <c:pt idx="44523">
                  <c:v>2.8325699999999999E-2</c:v>
                </c:pt>
                <c:pt idx="44524">
                  <c:v>2.9312999999999999E-2</c:v>
                </c:pt>
                <c:pt idx="44525">
                  <c:v>3.0279400000000001E-2</c:v>
                </c:pt>
                <c:pt idx="44526">
                  <c:v>3.1224100000000001E-2</c:v>
                </c:pt>
                <c:pt idx="44527">
                  <c:v>3.2145699999999999E-2</c:v>
                </c:pt>
                <c:pt idx="44528">
                  <c:v>3.3043299999999998E-2</c:v>
                </c:pt>
                <c:pt idx="44529">
                  <c:v>3.3915899999999999E-2</c:v>
                </c:pt>
                <c:pt idx="44530">
                  <c:v>3.4762300000000003E-2</c:v>
                </c:pt>
                <c:pt idx="44531">
                  <c:v>3.5581700000000001E-2</c:v>
                </c:pt>
                <c:pt idx="44532">
                  <c:v>3.6372799999999997E-2</c:v>
                </c:pt>
                <c:pt idx="44533">
                  <c:v>3.7135000000000001E-2</c:v>
                </c:pt>
                <c:pt idx="44534">
                  <c:v>3.7867100000000001E-2</c:v>
                </c:pt>
                <c:pt idx="44535">
                  <c:v>3.8568199999999997E-2</c:v>
                </c:pt>
                <c:pt idx="44536">
                  <c:v>3.9237599999999997E-2</c:v>
                </c:pt>
                <c:pt idx="44537">
                  <c:v>3.9874199999999999E-2</c:v>
                </c:pt>
                <c:pt idx="44538">
                  <c:v>4.0477399999999997E-2</c:v>
                </c:pt>
                <c:pt idx="44539">
                  <c:v>4.1046300000000001E-2</c:v>
                </c:pt>
                <c:pt idx="44540">
                  <c:v>4.1580199999999998E-2</c:v>
                </c:pt>
                <c:pt idx="44541">
                  <c:v>4.2078299999999999E-2</c:v>
                </c:pt>
                <c:pt idx="44542">
                  <c:v>4.2540000000000001E-2</c:v>
                </c:pt>
                <c:pt idx="44543">
                  <c:v>4.2964599999999999E-2</c:v>
                </c:pt>
                <c:pt idx="44544">
                  <c:v>4.3351500000000001E-2</c:v>
                </c:pt>
                <c:pt idx="44545">
                  <c:v>4.3700099999999999E-2</c:v>
                </c:pt>
                <c:pt idx="44546">
                  <c:v>4.4009899999999998E-2</c:v>
                </c:pt>
                <c:pt idx="44547">
                  <c:v>4.4280300000000002E-2</c:v>
                </c:pt>
                <c:pt idx="44548">
                  <c:v>4.4511000000000002E-2</c:v>
                </c:pt>
                <c:pt idx="44549">
                  <c:v>4.47018E-2</c:v>
                </c:pt>
                <c:pt idx="44550">
                  <c:v>4.4852499999999997E-2</c:v>
                </c:pt>
                <c:pt idx="44551">
                  <c:v>4.49629E-2</c:v>
                </c:pt>
                <c:pt idx="44552">
                  <c:v>4.5032700000000002E-2</c:v>
                </c:pt>
                <c:pt idx="44553">
                  <c:v>4.5061400000000001E-2</c:v>
                </c:pt>
                <c:pt idx="44554">
                  <c:v>4.5048699999999997E-2</c:v>
                </c:pt>
                <c:pt idx="44555">
                  <c:v>4.4994199999999998E-2</c:v>
                </c:pt>
                <c:pt idx="44556">
                  <c:v>4.4897699999999999E-2</c:v>
                </c:pt>
                <c:pt idx="44557">
                  <c:v>4.4759E-2</c:v>
                </c:pt>
                <c:pt idx="44558">
                  <c:v>4.4577899999999997E-2</c:v>
                </c:pt>
                <c:pt idx="44559">
                  <c:v>4.4354499999999998E-2</c:v>
                </c:pt>
                <c:pt idx="44560">
                  <c:v>4.4088700000000001E-2</c:v>
                </c:pt>
                <c:pt idx="44561">
                  <c:v>4.3780600000000003E-2</c:v>
                </c:pt>
                <c:pt idx="44562">
                  <c:v>4.3430099999999999E-2</c:v>
                </c:pt>
                <c:pt idx="44563">
                  <c:v>4.3037300000000001E-2</c:v>
                </c:pt>
                <c:pt idx="44564">
                  <c:v>4.2602500000000001E-2</c:v>
                </c:pt>
                <c:pt idx="44565">
                  <c:v>4.2126200000000003E-2</c:v>
                </c:pt>
                <c:pt idx="44566">
                  <c:v>4.1608300000000001E-2</c:v>
                </c:pt>
                <c:pt idx="44567">
                  <c:v>4.1049200000000001E-2</c:v>
                </c:pt>
                <c:pt idx="44568">
                  <c:v>4.0449100000000002E-2</c:v>
                </c:pt>
                <c:pt idx="44569">
                  <c:v>3.9808499999999997E-2</c:v>
                </c:pt>
                <c:pt idx="44570">
                  <c:v>3.9127799999999997E-2</c:v>
                </c:pt>
                <c:pt idx="44571">
                  <c:v>3.8407700000000003E-2</c:v>
                </c:pt>
                <c:pt idx="44572">
                  <c:v>3.7649500000000002E-2</c:v>
                </c:pt>
                <c:pt idx="44573">
                  <c:v>3.6854199999999997E-2</c:v>
                </c:pt>
                <c:pt idx="44574">
                  <c:v>3.60218E-2</c:v>
                </c:pt>
                <c:pt idx="44575">
                  <c:v>3.5152599999999999E-2</c:v>
                </c:pt>
                <c:pt idx="44576">
                  <c:v>3.4247300000000001E-2</c:v>
                </c:pt>
                <c:pt idx="44577">
                  <c:v>3.3306599999999999E-2</c:v>
                </c:pt>
                <c:pt idx="44578">
                  <c:v>3.2331600000000002E-2</c:v>
                </c:pt>
                <c:pt idx="44579">
                  <c:v>3.1324100000000001E-2</c:v>
                </c:pt>
                <c:pt idx="44580">
                  <c:v>3.0285099999999999E-2</c:v>
                </c:pt>
                <c:pt idx="44581">
                  <c:v>2.9215499999999998E-2</c:v>
                </c:pt>
                <c:pt idx="44582">
                  <c:v>2.8115399999999999E-2</c:v>
                </c:pt>
                <c:pt idx="44583">
                  <c:v>2.6985499999999999E-2</c:v>
                </c:pt>
                <c:pt idx="44584">
                  <c:v>2.5826999999999999E-2</c:v>
                </c:pt>
                <c:pt idx="44585">
                  <c:v>2.4641300000000001E-2</c:v>
                </c:pt>
                <c:pt idx="44586">
                  <c:v>2.3429200000000001E-2</c:v>
                </c:pt>
                <c:pt idx="44587">
                  <c:v>2.2191800000000001E-2</c:v>
                </c:pt>
                <c:pt idx="44588">
                  <c:v>2.0930299999999999E-2</c:v>
                </c:pt>
                <c:pt idx="44589">
                  <c:v>1.9645699999999999E-2</c:v>
                </c:pt>
                <c:pt idx="44590">
                  <c:v>1.8339399999999999E-2</c:v>
                </c:pt>
                <c:pt idx="44591">
                  <c:v>1.70125E-2</c:v>
                </c:pt>
                <c:pt idx="44592">
                  <c:v>1.5665700000000001E-2</c:v>
                </c:pt>
                <c:pt idx="44593">
                  <c:v>1.43004E-2</c:v>
                </c:pt>
                <c:pt idx="44594">
                  <c:v>1.2919099999999999E-2</c:v>
                </c:pt>
                <c:pt idx="44595">
                  <c:v>1.15233E-2</c:v>
                </c:pt>
                <c:pt idx="44596">
                  <c:v>1.0111800000000001E-2</c:v>
                </c:pt>
                <c:pt idx="44597" formatCode="0.00E+00">
                  <c:v>8.6822099999999992E-3</c:v>
                </c:pt>
                <c:pt idx="44598" formatCode="0.00E+00">
                  <c:v>7.2353599999999997E-3</c:v>
                </c:pt>
                <c:pt idx="44599" formatCode="0.00E+00">
                  <c:v>5.7764299999999999E-3</c:v>
                </c:pt>
                <c:pt idx="44600" formatCode="0.00E+00">
                  <c:v>4.3110600000000002E-3</c:v>
                </c:pt>
                <c:pt idx="44601" formatCode="0.00E+00">
                  <c:v>2.84198E-3</c:v>
                </c:pt>
                <c:pt idx="44602" formatCode="0.00E+00">
                  <c:v>1.36995E-3</c:v>
                </c:pt>
                <c:pt idx="44603" formatCode="0.00E+00">
                  <c:v>-1.0407399999999999E-4</c:v>
                </c:pt>
                <c:pt idx="44604" formatCode="0.00E+00">
                  <c:v>-1.57839E-3</c:v>
                </c:pt>
                <c:pt idx="44605" formatCode="0.00E+00">
                  <c:v>-3.05157E-3</c:v>
                </c:pt>
                <c:pt idx="44606" formatCode="0.00E+00">
                  <c:v>-4.5227699999999997E-3</c:v>
                </c:pt>
                <c:pt idx="44607" formatCode="0.00E+00">
                  <c:v>-5.9909400000000002E-3</c:v>
                </c:pt>
                <c:pt idx="44608" formatCode="0.00E+00">
                  <c:v>-7.45482E-3</c:v>
                </c:pt>
                <c:pt idx="44609" formatCode="0.00E+00">
                  <c:v>-8.9135699999999991E-3</c:v>
                </c:pt>
                <c:pt idx="44610">
                  <c:v>-1.03669E-2</c:v>
                </c:pt>
                <c:pt idx="44611">
                  <c:v>-1.18148E-2</c:v>
                </c:pt>
                <c:pt idx="44612">
                  <c:v>-1.32569E-2</c:v>
                </c:pt>
                <c:pt idx="44613">
                  <c:v>-1.4692500000000001E-2</c:v>
                </c:pt>
                <c:pt idx="44614">
                  <c:v>-1.6120599999999999E-2</c:v>
                </c:pt>
                <c:pt idx="44615">
                  <c:v>-1.7540500000000001E-2</c:v>
                </c:pt>
                <c:pt idx="44616">
                  <c:v>-1.8951300000000001E-2</c:v>
                </c:pt>
                <c:pt idx="44617">
                  <c:v>-2.0351299999999999E-2</c:v>
                </c:pt>
                <c:pt idx="44618">
                  <c:v>-2.17374E-2</c:v>
                </c:pt>
                <c:pt idx="44619">
                  <c:v>-2.3106000000000002E-2</c:v>
                </c:pt>
                <c:pt idx="44620">
                  <c:v>-2.4455299999999999E-2</c:v>
                </c:pt>
                <c:pt idx="44621">
                  <c:v>-2.57865E-2</c:v>
                </c:pt>
                <c:pt idx="44622">
                  <c:v>-2.71021E-2</c:v>
                </c:pt>
                <c:pt idx="44623">
                  <c:v>-2.8403100000000001E-2</c:v>
                </c:pt>
                <c:pt idx="44624">
                  <c:v>-2.9689E-2</c:v>
                </c:pt>
                <c:pt idx="44625">
                  <c:v>-3.0958099999999999E-2</c:v>
                </c:pt>
                <c:pt idx="44626">
                  <c:v>-3.2207800000000002E-2</c:v>
                </c:pt>
                <c:pt idx="44627">
                  <c:v>-3.3434100000000001E-2</c:v>
                </c:pt>
                <c:pt idx="44628">
                  <c:v>-3.46319E-2</c:v>
                </c:pt>
                <c:pt idx="44629">
                  <c:v>-3.5798000000000003E-2</c:v>
                </c:pt>
                <c:pt idx="44630">
                  <c:v>-3.6933599999999997E-2</c:v>
                </c:pt>
                <c:pt idx="44631">
                  <c:v>-3.8041499999999999E-2</c:v>
                </c:pt>
                <c:pt idx="44632">
                  <c:v>-3.9121700000000002E-2</c:v>
                </c:pt>
                <c:pt idx="44633">
                  <c:v>-4.0171199999999997E-2</c:v>
                </c:pt>
                <c:pt idx="44634">
                  <c:v>-4.1187700000000001E-2</c:v>
                </c:pt>
                <c:pt idx="44635">
                  <c:v>-4.2172399999999999E-2</c:v>
                </c:pt>
                <c:pt idx="44636">
                  <c:v>-4.3126699999999997E-2</c:v>
                </c:pt>
                <c:pt idx="44637">
                  <c:v>-4.4050300000000001E-2</c:v>
                </c:pt>
                <c:pt idx="44638">
                  <c:v>-4.49407E-2</c:v>
                </c:pt>
                <c:pt idx="44639">
                  <c:v>-4.5795799999999998E-2</c:v>
                </c:pt>
                <c:pt idx="44640">
                  <c:v>-4.6614599999999999E-2</c:v>
                </c:pt>
                <c:pt idx="44641">
                  <c:v>-4.7396399999999998E-2</c:v>
                </c:pt>
                <c:pt idx="44642">
                  <c:v>-4.8139500000000002E-2</c:v>
                </c:pt>
                <c:pt idx="44643">
                  <c:v>-4.8842200000000002E-2</c:v>
                </c:pt>
                <c:pt idx="44644">
                  <c:v>-4.9503900000000003E-2</c:v>
                </c:pt>
                <c:pt idx="44645">
                  <c:v>-5.0125700000000002E-2</c:v>
                </c:pt>
                <c:pt idx="44646">
                  <c:v>-5.0710499999999999E-2</c:v>
                </c:pt>
                <c:pt idx="44647">
                  <c:v>-5.126E-2</c:v>
                </c:pt>
                <c:pt idx="44648">
                  <c:v>-5.17735E-2</c:v>
                </c:pt>
                <c:pt idx="44649">
                  <c:v>-5.2249299999999999E-2</c:v>
                </c:pt>
                <c:pt idx="44650">
                  <c:v>-5.2686200000000002E-2</c:v>
                </c:pt>
                <c:pt idx="44651">
                  <c:v>-5.3084899999999997E-2</c:v>
                </c:pt>
                <c:pt idx="44652">
                  <c:v>-5.3447500000000002E-2</c:v>
                </c:pt>
                <c:pt idx="44653">
                  <c:v>-5.3775799999999999E-2</c:v>
                </c:pt>
                <c:pt idx="44654">
                  <c:v>-5.40695E-2</c:v>
                </c:pt>
                <c:pt idx="44655">
                  <c:v>-5.4328300000000003E-2</c:v>
                </c:pt>
                <c:pt idx="44656">
                  <c:v>-5.4554999999999999E-2</c:v>
                </c:pt>
                <c:pt idx="44657">
                  <c:v>-5.4753000000000003E-2</c:v>
                </c:pt>
                <c:pt idx="44658">
                  <c:v>-5.49252E-2</c:v>
                </c:pt>
                <c:pt idx="44659">
                  <c:v>-5.5074999999999999E-2</c:v>
                </c:pt>
                <c:pt idx="44660">
                  <c:v>-5.5206100000000001E-2</c:v>
                </c:pt>
                <c:pt idx="44661">
                  <c:v>-5.5318300000000001E-2</c:v>
                </c:pt>
                <c:pt idx="44662">
                  <c:v>-5.5408499999999999E-2</c:v>
                </c:pt>
                <c:pt idx="44663">
                  <c:v>-5.5474799999999998E-2</c:v>
                </c:pt>
                <c:pt idx="44664">
                  <c:v>-5.5519300000000001E-2</c:v>
                </c:pt>
                <c:pt idx="44665">
                  <c:v>-5.55446E-2</c:v>
                </c:pt>
                <c:pt idx="44666">
                  <c:v>-5.5550000000000002E-2</c:v>
                </c:pt>
                <c:pt idx="44667">
                  <c:v>-5.5532900000000003E-2</c:v>
                </c:pt>
                <c:pt idx="44668">
                  <c:v>-5.5492399999999997E-2</c:v>
                </c:pt>
                <c:pt idx="44669">
                  <c:v>-5.5430100000000003E-2</c:v>
                </c:pt>
                <c:pt idx="44670">
                  <c:v>-5.5348799999999997E-2</c:v>
                </c:pt>
                <c:pt idx="44671">
                  <c:v>-5.5250199999999999E-2</c:v>
                </c:pt>
                <c:pt idx="44672">
                  <c:v>-5.5135200000000002E-2</c:v>
                </c:pt>
                <c:pt idx="44673">
                  <c:v>-5.5004699999999997E-2</c:v>
                </c:pt>
                <c:pt idx="44674">
                  <c:v>-5.4860600000000002E-2</c:v>
                </c:pt>
                <c:pt idx="44675">
                  <c:v>-5.4704000000000003E-2</c:v>
                </c:pt>
                <c:pt idx="44676">
                  <c:v>-5.4533499999999999E-2</c:v>
                </c:pt>
                <c:pt idx="44677">
                  <c:v>-5.4348E-2</c:v>
                </c:pt>
                <c:pt idx="44678">
                  <c:v>-5.4148599999999998E-2</c:v>
                </c:pt>
                <c:pt idx="44679">
                  <c:v>-5.3937699999999998E-2</c:v>
                </c:pt>
                <c:pt idx="44680">
                  <c:v>-5.3714999999999999E-2</c:v>
                </c:pt>
                <c:pt idx="44681">
                  <c:v>-5.3477700000000003E-2</c:v>
                </c:pt>
                <c:pt idx="44682">
                  <c:v>-5.3224500000000001E-2</c:v>
                </c:pt>
                <c:pt idx="44683">
                  <c:v>-5.2959399999999997E-2</c:v>
                </c:pt>
                <c:pt idx="44684">
                  <c:v>-5.2689100000000003E-2</c:v>
                </c:pt>
                <c:pt idx="44685">
                  <c:v>-5.2417800000000001E-2</c:v>
                </c:pt>
                <c:pt idx="44686">
                  <c:v>-5.2144700000000002E-2</c:v>
                </c:pt>
                <c:pt idx="44687">
                  <c:v>-5.1867400000000001E-2</c:v>
                </c:pt>
                <c:pt idx="44688">
                  <c:v>-5.1587099999999997E-2</c:v>
                </c:pt>
                <c:pt idx="44689">
                  <c:v>-5.1307699999999998E-2</c:v>
                </c:pt>
                <c:pt idx="44690">
                  <c:v>-5.1030499999999999E-2</c:v>
                </c:pt>
                <c:pt idx="44691">
                  <c:v>-5.0753399999999997E-2</c:v>
                </c:pt>
                <c:pt idx="44692">
                  <c:v>-5.0474100000000001E-2</c:v>
                </c:pt>
                <c:pt idx="44693">
                  <c:v>-5.0192500000000001E-2</c:v>
                </c:pt>
                <c:pt idx="44694">
                  <c:v>-4.9908599999999997E-2</c:v>
                </c:pt>
                <c:pt idx="44695">
                  <c:v>-4.9619900000000002E-2</c:v>
                </c:pt>
                <c:pt idx="44696">
                  <c:v>-4.9325800000000003E-2</c:v>
                </c:pt>
                <c:pt idx="44697">
                  <c:v>-4.9031699999999998E-2</c:v>
                </c:pt>
                <c:pt idx="44698">
                  <c:v>-4.8744700000000002E-2</c:v>
                </c:pt>
                <c:pt idx="44699">
                  <c:v>-4.84657E-2</c:v>
                </c:pt>
                <c:pt idx="44700">
                  <c:v>-4.8188799999999997E-2</c:v>
                </c:pt>
                <c:pt idx="44701">
                  <c:v>-4.7910399999999999E-2</c:v>
                </c:pt>
                <c:pt idx="44702">
                  <c:v>-4.7632000000000001E-2</c:v>
                </c:pt>
                <c:pt idx="44703">
                  <c:v>-4.7356500000000003E-2</c:v>
                </c:pt>
                <c:pt idx="44704">
                  <c:v>-4.7085799999999997E-2</c:v>
                </c:pt>
                <c:pt idx="44705">
                  <c:v>-4.6821700000000001E-2</c:v>
                </c:pt>
                <c:pt idx="44706">
                  <c:v>-4.65625E-2</c:v>
                </c:pt>
                <c:pt idx="44707">
                  <c:v>-4.6305600000000002E-2</c:v>
                </c:pt>
                <c:pt idx="44708">
                  <c:v>-4.6052000000000003E-2</c:v>
                </c:pt>
                <c:pt idx="44709">
                  <c:v>-4.58065E-2</c:v>
                </c:pt>
                <c:pt idx="44710">
                  <c:v>-4.5572099999999997E-2</c:v>
                </c:pt>
                <c:pt idx="44711">
                  <c:v>-4.5347499999999999E-2</c:v>
                </c:pt>
                <c:pt idx="44712">
                  <c:v>-4.5131200000000003E-2</c:v>
                </c:pt>
                <c:pt idx="44713">
                  <c:v>-4.49238E-2</c:v>
                </c:pt>
                <c:pt idx="44714">
                  <c:v>-4.4726599999999998E-2</c:v>
                </c:pt>
                <c:pt idx="44715">
                  <c:v>-4.4539200000000001E-2</c:v>
                </c:pt>
                <c:pt idx="44716">
                  <c:v>-4.4359299999999997E-2</c:v>
                </c:pt>
                <c:pt idx="44717">
                  <c:v>-4.4186000000000003E-2</c:v>
                </c:pt>
                <c:pt idx="44718">
                  <c:v>-4.4022400000000003E-2</c:v>
                </c:pt>
                <c:pt idx="44719">
                  <c:v>-4.3872399999999999E-2</c:v>
                </c:pt>
                <c:pt idx="44720">
                  <c:v>-4.3735200000000002E-2</c:v>
                </c:pt>
                <c:pt idx="44721">
                  <c:v>-4.3608399999999999E-2</c:v>
                </c:pt>
                <c:pt idx="44722">
                  <c:v>-4.3491099999999998E-2</c:v>
                </c:pt>
                <c:pt idx="44723">
                  <c:v>-4.3384199999999998E-2</c:v>
                </c:pt>
                <c:pt idx="44724">
                  <c:v>-4.3286199999999997E-2</c:v>
                </c:pt>
                <c:pt idx="44725">
                  <c:v>-4.3194799999999998E-2</c:v>
                </c:pt>
                <c:pt idx="44726">
                  <c:v>-4.3111700000000003E-2</c:v>
                </c:pt>
                <c:pt idx="44727">
                  <c:v>-4.3043199999999997E-2</c:v>
                </c:pt>
                <c:pt idx="44728">
                  <c:v>-4.2994699999999997E-2</c:v>
                </c:pt>
                <c:pt idx="44729">
                  <c:v>-4.2965200000000002E-2</c:v>
                </c:pt>
                <c:pt idx="44730">
                  <c:v>-4.2949899999999999E-2</c:v>
                </c:pt>
                <c:pt idx="44731">
                  <c:v>-4.2944900000000001E-2</c:v>
                </c:pt>
                <c:pt idx="44732">
                  <c:v>-4.2948600000000003E-2</c:v>
                </c:pt>
                <c:pt idx="44733">
                  <c:v>-4.2963300000000003E-2</c:v>
                </c:pt>
                <c:pt idx="44734">
                  <c:v>-4.2993000000000003E-2</c:v>
                </c:pt>
                <c:pt idx="44735">
                  <c:v>-4.3035299999999999E-2</c:v>
                </c:pt>
                <c:pt idx="44736">
                  <c:v>-4.3081899999999999E-2</c:v>
                </c:pt>
                <c:pt idx="44737">
                  <c:v>-4.3128E-2</c:v>
                </c:pt>
                <c:pt idx="44738">
                  <c:v>-4.3175600000000001E-2</c:v>
                </c:pt>
                <c:pt idx="44739">
                  <c:v>-4.3228999999999997E-2</c:v>
                </c:pt>
                <c:pt idx="44740">
                  <c:v>-4.32904E-2</c:v>
                </c:pt>
                <c:pt idx="44741">
                  <c:v>-4.3359099999999998E-2</c:v>
                </c:pt>
                <c:pt idx="44742">
                  <c:v>-4.3434100000000003E-2</c:v>
                </c:pt>
                <c:pt idx="44743">
                  <c:v>-4.3512599999999999E-2</c:v>
                </c:pt>
                <c:pt idx="44744">
                  <c:v>-4.3588500000000002E-2</c:v>
                </c:pt>
                <c:pt idx="44745">
                  <c:v>-4.3655800000000002E-2</c:v>
                </c:pt>
                <c:pt idx="44746">
                  <c:v>-4.3716699999999997E-2</c:v>
                </c:pt>
                <c:pt idx="44747">
                  <c:v>-4.3780300000000001E-2</c:v>
                </c:pt>
                <c:pt idx="44748">
                  <c:v>-4.3851599999999998E-2</c:v>
                </c:pt>
                <c:pt idx="44749">
                  <c:v>-4.39289E-2</c:v>
                </c:pt>
                <c:pt idx="44750">
                  <c:v>-4.4011599999999998E-2</c:v>
                </c:pt>
                <c:pt idx="44751">
                  <c:v>-4.4101700000000001E-2</c:v>
                </c:pt>
                <c:pt idx="44752">
                  <c:v>-4.4199200000000001E-2</c:v>
                </c:pt>
                <c:pt idx="44753">
                  <c:v>-4.4300300000000001E-2</c:v>
                </c:pt>
                <c:pt idx="44754">
                  <c:v>-4.4400099999999998E-2</c:v>
                </c:pt>
                <c:pt idx="44755">
                  <c:v>-4.4497299999999997E-2</c:v>
                </c:pt>
                <c:pt idx="44756">
                  <c:v>-4.4593500000000001E-2</c:v>
                </c:pt>
                <c:pt idx="44757">
                  <c:v>-4.46907E-2</c:v>
                </c:pt>
                <c:pt idx="44758">
                  <c:v>-4.4792199999999997E-2</c:v>
                </c:pt>
                <c:pt idx="44759">
                  <c:v>-4.4903199999999997E-2</c:v>
                </c:pt>
                <c:pt idx="44760">
                  <c:v>-4.5028800000000001E-2</c:v>
                </c:pt>
                <c:pt idx="44761">
                  <c:v>-4.51714E-2</c:v>
                </c:pt>
                <c:pt idx="44762">
                  <c:v>-4.5330299999999997E-2</c:v>
                </c:pt>
                <c:pt idx="44763">
                  <c:v>-4.55015E-2</c:v>
                </c:pt>
                <c:pt idx="44764">
                  <c:v>-4.5678900000000001E-2</c:v>
                </c:pt>
                <c:pt idx="44765">
                  <c:v>-4.58591E-2</c:v>
                </c:pt>
                <c:pt idx="44766">
                  <c:v>-4.6041800000000001E-2</c:v>
                </c:pt>
                <c:pt idx="44767">
                  <c:v>-4.6225799999999997E-2</c:v>
                </c:pt>
                <c:pt idx="44768">
                  <c:v>-4.6406999999999997E-2</c:v>
                </c:pt>
                <c:pt idx="44769">
                  <c:v>-4.6582699999999998E-2</c:v>
                </c:pt>
                <c:pt idx="44770">
                  <c:v>-4.6755400000000003E-2</c:v>
                </c:pt>
                <c:pt idx="44771">
                  <c:v>-4.69317E-2</c:v>
                </c:pt>
                <c:pt idx="44772">
                  <c:v>-4.7117699999999998E-2</c:v>
                </c:pt>
                <c:pt idx="44773">
                  <c:v>-4.7316400000000002E-2</c:v>
                </c:pt>
                <c:pt idx="44774">
                  <c:v>-4.7529700000000001E-2</c:v>
                </c:pt>
                <c:pt idx="44775">
                  <c:v>-4.7759299999999998E-2</c:v>
                </c:pt>
                <c:pt idx="44776">
                  <c:v>-4.8004900000000003E-2</c:v>
                </c:pt>
                <c:pt idx="44777">
                  <c:v>-4.8266099999999999E-2</c:v>
                </c:pt>
                <c:pt idx="44778">
                  <c:v>-4.85434E-2</c:v>
                </c:pt>
                <c:pt idx="44779">
                  <c:v>-4.8839399999999998E-2</c:v>
                </c:pt>
                <c:pt idx="44780">
                  <c:v>-4.9157199999999998E-2</c:v>
                </c:pt>
                <c:pt idx="44781">
                  <c:v>-4.9499599999999998E-2</c:v>
                </c:pt>
                <c:pt idx="44782">
                  <c:v>-4.9868000000000003E-2</c:v>
                </c:pt>
                <c:pt idx="44783">
                  <c:v>-5.0258799999999999E-2</c:v>
                </c:pt>
                <c:pt idx="44784">
                  <c:v>-5.0668699999999997E-2</c:v>
                </c:pt>
                <c:pt idx="44785">
                  <c:v>-5.1101800000000003E-2</c:v>
                </c:pt>
                <c:pt idx="44786">
                  <c:v>-5.1564699999999998E-2</c:v>
                </c:pt>
                <c:pt idx="44787">
                  <c:v>-5.2058500000000001E-2</c:v>
                </c:pt>
                <c:pt idx="44788">
                  <c:v>-5.2578399999999997E-2</c:v>
                </c:pt>
                <c:pt idx="44789">
                  <c:v>-5.3120399999999998E-2</c:v>
                </c:pt>
                <c:pt idx="44790">
                  <c:v>-5.36856E-2</c:v>
                </c:pt>
                <c:pt idx="44791">
                  <c:v>-5.4277699999999998E-2</c:v>
                </c:pt>
                <c:pt idx="44792">
                  <c:v>-5.48972E-2</c:v>
                </c:pt>
                <c:pt idx="44793">
                  <c:v>-5.5540100000000002E-2</c:v>
                </c:pt>
                <c:pt idx="44794">
                  <c:v>-5.62024E-2</c:v>
                </c:pt>
                <c:pt idx="44795">
                  <c:v>-5.6882099999999998E-2</c:v>
                </c:pt>
                <c:pt idx="44796">
                  <c:v>-5.7577999999999997E-2</c:v>
                </c:pt>
                <c:pt idx="44797">
                  <c:v>-5.8283799999999997E-2</c:v>
                </c:pt>
                <c:pt idx="44798">
                  <c:v>-5.89919E-2</c:v>
                </c:pt>
                <c:pt idx="44799">
                  <c:v>-5.97023E-2</c:v>
                </c:pt>
                <c:pt idx="44800">
                  <c:v>-6.0421799999999998E-2</c:v>
                </c:pt>
                <c:pt idx="44801">
                  <c:v>-6.11581E-2</c:v>
                </c:pt>
                <c:pt idx="44802">
                  <c:v>-6.19182E-2</c:v>
                </c:pt>
                <c:pt idx="44803">
                  <c:v>-6.2705499999999997E-2</c:v>
                </c:pt>
                <c:pt idx="44804">
                  <c:v>-6.3519400000000004E-2</c:v>
                </c:pt>
                <c:pt idx="44805">
                  <c:v>-6.4359799999999995E-2</c:v>
                </c:pt>
                <c:pt idx="44806">
                  <c:v>-6.5229200000000001E-2</c:v>
                </c:pt>
                <c:pt idx="44807">
                  <c:v>-6.6131300000000004E-2</c:v>
                </c:pt>
                <c:pt idx="44808">
                  <c:v>-6.70679E-2</c:v>
                </c:pt>
                <c:pt idx="44809">
                  <c:v>-6.8038100000000004E-2</c:v>
                </c:pt>
                <c:pt idx="44810">
                  <c:v>-6.9037100000000004E-2</c:v>
                </c:pt>
                <c:pt idx="44811">
                  <c:v>-7.0059999999999997E-2</c:v>
                </c:pt>
                <c:pt idx="44812">
                  <c:v>-7.1107100000000006E-2</c:v>
                </c:pt>
                <c:pt idx="44813">
                  <c:v>-7.2183399999999995E-2</c:v>
                </c:pt>
                <c:pt idx="44814">
                  <c:v>-7.3292099999999999E-2</c:v>
                </c:pt>
                <c:pt idx="44815">
                  <c:v>-7.4431300000000006E-2</c:v>
                </c:pt>
                <c:pt idx="44816">
                  <c:v>-7.5594900000000007E-2</c:v>
                </c:pt>
                <c:pt idx="44817">
                  <c:v>-7.6775599999999999E-2</c:v>
                </c:pt>
                <c:pt idx="44818">
                  <c:v>-7.7968800000000005E-2</c:v>
                </c:pt>
                <c:pt idx="44819">
                  <c:v>-7.9173499999999994E-2</c:v>
                </c:pt>
                <c:pt idx="44820">
                  <c:v>-8.0388899999999999E-2</c:v>
                </c:pt>
                <c:pt idx="44821">
                  <c:v>-8.1614999999999993E-2</c:v>
                </c:pt>
                <c:pt idx="44822">
                  <c:v>-8.2855100000000001E-2</c:v>
                </c:pt>
                <c:pt idx="44823">
                  <c:v>-8.4114800000000003E-2</c:v>
                </c:pt>
                <c:pt idx="44824">
                  <c:v>-8.5395700000000005E-2</c:v>
                </c:pt>
                <c:pt idx="44825">
                  <c:v>-8.6695499999999995E-2</c:v>
                </c:pt>
                <c:pt idx="44826">
                  <c:v>-8.8012000000000007E-2</c:v>
                </c:pt>
                <c:pt idx="44827">
                  <c:v>-8.9343800000000001E-2</c:v>
                </c:pt>
                <c:pt idx="44828">
                  <c:v>-9.0688199999999997E-2</c:v>
                </c:pt>
                <c:pt idx="44829">
                  <c:v>-9.2042600000000002E-2</c:v>
                </c:pt>
                <c:pt idx="44830">
                  <c:v>-9.3409699999999998E-2</c:v>
                </c:pt>
                <c:pt idx="44831">
                  <c:v>-9.4790799999999995E-2</c:v>
                </c:pt>
                <c:pt idx="44832">
                  <c:v>-9.6180399999999999E-2</c:v>
                </c:pt>
                <c:pt idx="44833">
                  <c:v>-9.7575599999999998E-2</c:v>
                </c:pt>
                <c:pt idx="44834">
                  <c:v>-9.8983299999999996E-2</c:v>
                </c:pt>
                <c:pt idx="44835">
                  <c:v>-0.100412</c:v>
                </c:pt>
                <c:pt idx="44836">
                  <c:v>-0.101863</c:v>
                </c:pt>
                <c:pt idx="44837">
                  <c:v>-0.103339</c:v>
                </c:pt>
                <c:pt idx="44838">
                  <c:v>-0.104848</c:v>
                </c:pt>
                <c:pt idx="44839">
                  <c:v>-0.106389</c:v>
                </c:pt>
                <c:pt idx="44840">
                  <c:v>-0.107959</c:v>
                </c:pt>
                <c:pt idx="44841">
                  <c:v>-0.109551</c:v>
                </c:pt>
                <c:pt idx="44842">
                  <c:v>-0.111161</c:v>
                </c:pt>
                <c:pt idx="44843">
                  <c:v>-0.11278299999999999</c:v>
                </c:pt>
                <c:pt idx="44844">
                  <c:v>-0.114408</c:v>
                </c:pt>
                <c:pt idx="44845">
                  <c:v>-0.116032</c:v>
                </c:pt>
                <c:pt idx="44846">
                  <c:v>-0.11766500000000001</c:v>
                </c:pt>
                <c:pt idx="44847">
                  <c:v>-0.11931600000000001</c:v>
                </c:pt>
                <c:pt idx="44848">
                  <c:v>-0.120987</c:v>
                </c:pt>
                <c:pt idx="44849">
                  <c:v>-0.12267699999999999</c:v>
                </c:pt>
                <c:pt idx="44850">
                  <c:v>-0.12438399999999999</c:v>
                </c:pt>
                <c:pt idx="44851">
                  <c:v>-0.12610199999999999</c:v>
                </c:pt>
                <c:pt idx="44852">
                  <c:v>-0.12782499999999999</c:v>
                </c:pt>
                <c:pt idx="44853">
                  <c:v>-0.129549</c:v>
                </c:pt>
                <c:pt idx="44854">
                  <c:v>-0.131274</c:v>
                </c:pt>
                <c:pt idx="44855">
                  <c:v>-0.13300300000000001</c:v>
                </c:pt>
                <c:pt idx="44856">
                  <c:v>-0.134739</c:v>
                </c:pt>
                <c:pt idx="44857">
                  <c:v>-0.136485</c:v>
                </c:pt>
                <c:pt idx="44858">
                  <c:v>-0.138238</c:v>
                </c:pt>
                <c:pt idx="44859">
                  <c:v>-0.14000000000000001</c:v>
                </c:pt>
                <c:pt idx="44860">
                  <c:v>-0.14177300000000001</c:v>
                </c:pt>
                <c:pt idx="44861">
                  <c:v>-0.14355499999999999</c:v>
                </c:pt>
                <c:pt idx="44862">
                  <c:v>-0.145345</c:v>
                </c:pt>
                <c:pt idx="44863">
                  <c:v>-0.147142</c:v>
                </c:pt>
                <c:pt idx="44864">
                  <c:v>-0.148946</c:v>
                </c:pt>
                <c:pt idx="44865">
                  <c:v>-0.150758</c:v>
                </c:pt>
                <c:pt idx="44866">
                  <c:v>-0.15257499999999999</c:v>
                </c:pt>
                <c:pt idx="44867">
                  <c:v>-0.154388</c:v>
                </c:pt>
                <c:pt idx="44868">
                  <c:v>-0.156193</c:v>
                </c:pt>
                <c:pt idx="44869">
                  <c:v>-0.15799199999999999</c:v>
                </c:pt>
                <c:pt idx="44870">
                  <c:v>-0.15979099999999999</c:v>
                </c:pt>
                <c:pt idx="44871">
                  <c:v>-0.16158800000000001</c:v>
                </c:pt>
                <c:pt idx="44872">
                  <c:v>-0.163379</c:v>
                </c:pt>
                <c:pt idx="44873">
                  <c:v>-0.16516500000000001</c:v>
                </c:pt>
                <c:pt idx="44874">
                  <c:v>-0.16694899999999999</c:v>
                </c:pt>
                <c:pt idx="44875">
                  <c:v>-0.16872899999999999</c:v>
                </c:pt>
                <c:pt idx="44876">
                  <c:v>-0.17050399999999999</c:v>
                </c:pt>
                <c:pt idx="44877">
                  <c:v>-0.17227200000000001</c:v>
                </c:pt>
                <c:pt idx="44878">
                  <c:v>-0.17402999999999999</c:v>
                </c:pt>
                <c:pt idx="44879">
                  <c:v>-0.17577499999999999</c:v>
                </c:pt>
                <c:pt idx="44880">
                  <c:v>-0.17750199999999999</c:v>
                </c:pt>
                <c:pt idx="44881">
                  <c:v>-0.17921400000000001</c:v>
                </c:pt>
                <c:pt idx="44882">
                  <c:v>-0.18092</c:v>
                </c:pt>
                <c:pt idx="44883">
                  <c:v>-0.182619</c:v>
                </c:pt>
                <c:pt idx="44884">
                  <c:v>-0.184308</c:v>
                </c:pt>
                <c:pt idx="44885">
                  <c:v>-0.185975</c:v>
                </c:pt>
                <c:pt idx="44886">
                  <c:v>-0.187609</c:v>
                </c:pt>
                <c:pt idx="44887">
                  <c:v>-0.18920000000000001</c:v>
                </c:pt>
                <c:pt idx="44888">
                  <c:v>-0.190747</c:v>
                </c:pt>
                <c:pt idx="44889">
                  <c:v>-0.19225200000000001</c:v>
                </c:pt>
                <c:pt idx="44890">
                  <c:v>-0.19372500000000001</c:v>
                </c:pt>
                <c:pt idx="44891">
                  <c:v>-0.19516600000000001</c:v>
                </c:pt>
                <c:pt idx="44892">
                  <c:v>-0.19656899999999999</c:v>
                </c:pt>
                <c:pt idx="44893">
                  <c:v>-0.197936</c:v>
                </c:pt>
                <c:pt idx="44894">
                  <c:v>-0.19927500000000001</c:v>
                </c:pt>
                <c:pt idx="44895">
                  <c:v>-0.200598</c:v>
                </c:pt>
                <c:pt idx="44896">
                  <c:v>-0.201907</c:v>
                </c:pt>
                <c:pt idx="44897">
                  <c:v>-0.203204</c:v>
                </c:pt>
                <c:pt idx="44898">
                  <c:v>-0.204487</c:v>
                </c:pt>
                <c:pt idx="44899">
                  <c:v>-0.205758</c:v>
                </c:pt>
                <c:pt idx="44900">
                  <c:v>-0.207015</c:v>
                </c:pt>
                <c:pt idx="44901">
                  <c:v>-0.208258</c:v>
                </c:pt>
                <c:pt idx="44902">
                  <c:v>-0.209478</c:v>
                </c:pt>
                <c:pt idx="44903">
                  <c:v>-0.210669</c:v>
                </c:pt>
                <c:pt idx="44904">
                  <c:v>-0.21182500000000001</c:v>
                </c:pt>
                <c:pt idx="44905">
                  <c:v>-0.21293400000000001</c:v>
                </c:pt>
                <c:pt idx="44906">
                  <c:v>-0.21398800000000001</c:v>
                </c:pt>
                <c:pt idx="44907">
                  <c:v>-0.21498100000000001</c:v>
                </c:pt>
                <c:pt idx="44908">
                  <c:v>-0.21591099999999999</c:v>
                </c:pt>
                <c:pt idx="44909">
                  <c:v>-0.21677199999999999</c:v>
                </c:pt>
                <c:pt idx="44910">
                  <c:v>-0.21756200000000001</c:v>
                </c:pt>
                <c:pt idx="44911">
                  <c:v>-0.21828800000000001</c:v>
                </c:pt>
                <c:pt idx="44912">
                  <c:v>-0.21895800000000001</c:v>
                </c:pt>
                <c:pt idx="44913">
                  <c:v>-0.219581</c:v>
                </c:pt>
                <c:pt idx="44914">
                  <c:v>-0.22015899999999999</c:v>
                </c:pt>
                <c:pt idx="44915">
                  <c:v>-0.220694</c:v>
                </c:pt>
                <c:pt idx="44916">
                  <c:v>-0.22117999999999999</c:v>
                </c:pt>
                <c:pt idx="44917">
                  <c:v>-0.221611</c:v>
                </c:pt>
                <c:pt idx="44918">
                  <c:v>-0.22198899999999999</c:v>
                </c:pt>
                <c:pt idx="44919">
                  <c:v>-0.22231699999999999</c:v>
                </c:pt>
                <c:pt idx="44920">
                  <c:v>-0.22259399999999999</c:v>
                </c:pt>
                <c:pt idx="44921">
                  <c:v>-0.22281999999999999</c:v>
                </c:pt>
                <c:pt idx="44922">
                  <c:v>-0.22300400000000001</c:v>
                </c:pt>
                <c:pt idx="44923">
                  <c:v>-0.223162</c:v>
                </c:pt>
                <c:pt idx="44924">
                  <c:v>-0.223302</c:v>
                </c:pt>
                <c:pt idx="44925">
                  <c:v>-0.22342400000000001</c:v>
                </c:pt>
                <c:pt idx="44926">
                  <c:v>-0.22352900000000001</c:v>
                </c:pt>
                <c:pt idx="44927">
                  <c:v>-0.22361800000000001</c:v>
                </c:pt>
                <c:pt idx="44928">
                  <c:v>-0.223689</c:v>
                </c:pt>
                <c:pt idx="44929">
                  <c:v>-0.22373599999999999</c:v>
                </c:pt>
                <c:pt idx="44930">
                  <c:v>-0.22375700000000001</c:v>
                </c:pt>
                <c:pt idx="44931">
                  <c:v>-0.22375500000000001</c:v>
                </c:pt>
                <c:pt idx="44932">
                  <c:v>-0.22373000000000001</c:v>
                </c:pt>
                <c:pt idx="44933">
                  <c:v>-0.22368299999999999</c:v>
                </c:pt>
                <c:pt idx="44934">
                  <c:v>-0.22361900000000001</c:v>
                </c:pt>
                <c:pt idx="44935">
                  <c:v>-0.22353700000000001</c:v>
                </c:pt>
                <c:pt idx="44936">
                  <c:v>-0.22342699999999999</c:v>
                </c:pt>
                <c:pt idx="44937">
                  <c:v>-0.22328200000000001</c:v>
                </c:pt>
                <c:pt idx="44938">
                  <c:v>-0.223106</c:v>
                </c:pt>
                <c:pt idx="44939">
                  <c:v>-0.222911</c:v>
                </c:pt>
                <c:pt idx="44940">
                  <c:v>-0.22270200000000001</c:v>
                </c:pt>
                <c:pt idx="44941">
                  <c:v>-0.22248299999999999</c:v>
                </c:pt>
                <c:pt idx="44942">
                  <c:v>-0.22225900000000001</c:v>
                </c:pt>
                <c:pt idx="44943">
                  <c:v>-0.22203400000000001</c:v>
                </c:pt>
                <c:pt idx="44944">
                  <c:v>-0.22181200000000001</c:v>
                </c:pt>
                <c:pt idx="44945">
                  <c:v>-0.22159499999999999</c:v>
                </c:pt>
                <c:pt idx="44946">
                  <c:v>-0.221388</c:v>
                </c:pt>
                <c:pt idx="44947">
                  <c:v>-0.221196</c:v>
                </c:pt>
                <c:pt idx="44948">
                  <c:v>-0.22101799999999999</c:v>
                </c:pt>
                <c:pt idx="44949">
                  <c:v>-0.22084100000000001</c:v>
                </c:pt>
                <c:pt idx="44950">
                  <c:v>-0.220663</c:v>
                </c:pt>
                <c:pt idx="44951">
                  <c:v>-0.22048999999999999</c:v>
                </c:pt>
                <c:pt idx="44952">
                  <c:v>-0.220332</c:v>
                </c:pt>
                <c:pt idx="44953">
                  <c:v>-0.220192</c:v>
                </c:pt>
                <c:pt idx="44954">
                  <c:v>-0.22006300000000001</c:v>
                </c:pt>
                <c:pt idx="44955">
                  <c:v>-0.219939</c:v>
                </c:pt>
                <c:pt idx="44956">
                  <c:v>-0.21981899999999999</c:v>
                </c:pt>
                <c:pt idx="44957">
                  <c:v>-0.21970600000000001</c:v>
                </c:pt>
                <c:pt idx="44958">
                  <c:v>-0.219607</c:v>
                </c:pt>
                <c:pt idx="44959">
                  <c:v>-0.219525</c:v>
                </c:pt>
                <c:pt idx="44960">
                  <c:v>-0.21946099999999999</c:v>
                </c:pt>
                <c:pt idx="44961">
                  <c:v>-0.219413</c:v>
                </c:pt>
                <c:pt idx="44962">
                  <c:v>-0.21938199999999999</c:v>
                </c:pt>
                <c:pt idx="44963">
                  <c:v>-0.21937100000000001</c:v>
                </c:pt>
                <c:pt idx="44964">
                  <c:v>-0.21938299999999999</c:v>
                </c:pt>
                <c:pt idx="44965">
                  <c:v>-0.219414</c:v>
                </c:pt>
                <c:pt idx="44966">
                  <c:v>-0.21945999999999999</c:v>
                </c:pt>
                <c:pt idx="44967">
                  <c:v>-0.219523</c:v>
                </c:pt>
                <c:pt idx="44968">
                  <c:v>-0.219606</c:v>
                </c:pt>
                <c:pt idx="44969">
                  <c:v>-0.21970400000000001</c:v>
                </c:pt>
                <c:pt idx="44970">
                  <c:v>-0.219805</c:v>
                </c:pt>
                <c:pt idx="44971">
                  <c:v>-0.21990999999999999</c:v>
                </c:pt>
                <c:pt idx="44972">
                  <c:v>-0.22001699999999999</c:v>
                </c:pt>
                <c:pt idx="44973">
                  <c:v>-0.22011700000000001</c:v>
                </c:pt>
                <c:pt idx="44974">
                  <c:v>-0.22020899999999999</c:v>
                </c:pt>
                <c:pt idx="44975">
                  <c:v>-0.22029699999999999</c:v>
                </c:pt>
                <c:pt idx="44976">
                  <c:v>-0.22037999999999999</c:v>
                </c:pt>
                <c:pt idx="44977">
                  <c:v>-0.22045699999999999</c:v>
                </c:pt>
                <c:pt idx="44978">
                  <c:v>-0.220524</c:v>
                </c:pt>
                <c:pt idx="44979">
                  <c:v>-0.220584</c:v>
                </c:pt>
                <c:pt idx="44980">
                  <c:v>-0.220639</c:v>
                </c:pt>
                <c:pt idx="44981">
                  <c:v>-0.220694</c:v>
                </c:pt>
                <c:pt idx="44982">
                  <c:v>-0.22076100000000001</c:v>
                </c:pt>
                <c:pt idx="44983">
                  <c:v>-0.22085199999999999</c:v>
                </c:pt>
                <c:pt idx="44984">
                  <c:v>-0.22097600000000001</c:v>
                </c:pt>
                <c:pt idx="44985">
                  <c:v>-0.221141</c:v>
                </c:pt>
                <c:pt idx="44986">
                  <c:v>-0.22134499999999999</c:v>
                </c:pt>
                <c:pt idx="44987">
                  <c:v>-0.221578</c:v>
                </c:pt>
                <c:pt idx="44988">
                  <c:v>-0.221826</c:v>
                </c:pt>
                <c:pt idx="44989">
                  <c:v>-0.222081</c:v>
                </c:pt>
                <c:pt idx="44990">
                  <c:v>-0.22234899999999999</c:v>
                </c:pt>
                <c:pt idx="44991">
                  <c:v>-0.22264500000000001</c:v>
                </c:pt>
                <c:pt idx="44992">
                  <c:v>-0.222972</c:v>
                </c:pt>
                <c:pt idx="44993">
                  <c:v>-0.22331899999999999</c:v>
                </c:pt>
                <c:pt idx="44994">
                  <c:v>-0.223664</c:v>
                </c:pt>
                <c:pt idx="44995">
                  <c:v>-0.223992</c:v>
                </c:pt>
                <c:pt idx="44996">
                  <c:v>-0.224302</c:v>
                </c:pt>
                <c:pt idx="44997">
                  <c:v>-0.22459299999999999</c:v>
                </c:pt>
                <c:pt idx="44998">
                  <c:v>-0.22486400000000001</c:v>
                </c:pt>
                <c:pt idx="44999">
                  <c:v>-0.22511700000000001</c:v>
                </c:pt>
                <c:pt idx="45000">
                  <c:v>-0.22536400000000001</c:v>
                </c:pt>
                <c:pt idx="45001">
                  <c:v>-0.22561400000000001</c:v>
                </c:pt>
                <c:pt idx="45002">
                  <c:v>-0.22586700000000001</c:v>
                </c:pt>
                <c:pt idx="45003">
                  <c:v>-0.22612399999999999</c:v>
                </c:pt>
                <c:pt idx="45004">
                  <c:v>-0.226385</c:v>
                </c:pt>
                <c:pt idx="45005">
                  <c:v>-0.22664999999999999</c:v>
                </c:pt>
                <c:pt idx="45006">
                  <c:v>-0.226914</c:v>
                </c:pt>
                <c:pt idx="45007">
                  <c:v>-0.22718099999999999</c:v>
                </c:pt>
                <c:pt idx="45008">
                  <c:v>-0.22745000000000001</c:v>
                </c:pt>
                <c:pt idx="45009">
                  <c:v>-0.227718</c:v>
                </c:pt>
                <c:pt idx="45010">
                  <c:v>-0.22798299999999999</c:v>
                </c:pt>
                <c:pt idx="45011">
                  <c:v>-0.22825500000000001</c:v>
                </c:pt>
                <c:pt idx="45012">
                  <c:v>-0.228543</c:v>
                </c:pt>
                <c:pt idx="45013">
                  <c:v>-0.22884399999999999</c:v>
                </c:pt>
                <c:pt idx="45014">
                  <c:v>-0.22914899999999999</c:v>
                </c:pt>
                <c:pt idx="45015">
                  <c:v>-0.22945199999999999</c:v>
                </c:pt>
                <c:pt idx="45016">
                  <c:v>-0.22974700000000001</c:v>
                </c:pt>
                <c:pt idx="45017">
                  <c:v>-0.23002600000000001</c:v>
                </c:pt>
                <c:pt idx="45018">
                  <c:v>-0.23028899999999999</c:v>
                </c:pt>
                <c:pt idx="45019">
                  <c:v>-0.230543</c:v>
                </c:pt>
                <c:pt idx="45020">
                  <c:v>-0.230794</c:v>
                </c:pt>
                <c:pt idx="45021">
                  <c:v>-0.23103499999999999</c:v>
                </c:pt>
                <c:pt idx="45022">
                  <c:v>-0.23124700000000001</c:v>
                </c:pt>
                <c:pt idx="45023">
                  <c:v>-0.23141200000000001</c:v>
                </c:pt>
                <c:pt idx="45024">
                  <c:v>-0.23153000000000001</c:v>
                </c:pt>
                <c:pt idx="45025">
                  <c:v>-0.23161499999999999</c:v>
                </c:pt>
                <c:pt idx="45026">
                  <c:v>-0.231685</c:v>
                </c:pt>
                <c:pt idx="45027">
                  <c:v>-0.23174900000000001</c:v>
                </c:pt>
                <c:pt idx="45028">
                  <c:v>-0.23181099999999999</c:v>
                </c:pt>
                <c:pt idx="45029">
                  <c:v>-0.231873</c:v>
                </c:pt>
                <c:pt idx="45030">
                  <c:v>-0.23193800000000001</c:v>
                </c:pt>
                <c:pt idx="45031">
                  <c:v>-0.23200200000000001</c:v>
                </c:pt>
                <c:pt idx="45032">
                  <c:v>-0.23205799999999999</c:v>
                </c:pt>
                <c:pt idx="45033">
                  <c:v>-0.23210600000000001</c:v>
                </c:pt>
                <c:pt idx="45034">
                  <c:v>-0.232151</c:v>
                </c:pt>
                <c:pt idx="45035">
                  <c:v>-0.23219899999999999</c:v>
                </c:pt>
                <c:pt idx="45036">
                  <c:v>-0.23224800000000001</c:v>
                </c:pt>
                <c:pt idx="45037">
                  <c:v>-0.23230000000000001</c:v>
                </c:pt>
                <c:pt idx="45038">
                  <c:v>-0.232353</c:v>
                </c:pt>
                <c:pt idx="45039">
                  <c:v>-0.232401</c:v>
                </c:pt>
                <c:pt idx="45040">
                  <c:v>-0.232429</c:v>
                </c:pt>
                <c:pt idx="45041">
                  <c:v>-0.232433</c:v>
                </c:pt>
                <c:pt idx="45042">
                  <c:v>-0.232409</c:v>
                </c:pt>
                <c:pt idx="45043">
                  <c:v>-0.23236000000000001</c:v>
                </c:pt>
                <c:pt idx="45044">
                  <c:v>-0.232289</c:v>
                </c:pt>
                <c:pt idx="45045">
                  <c:v>-0.23219699999999999</c:v>
                </c:pt>
                <c:pt idx="45046">
                  <c:v>-0.23208100000000001</c:v>
                </c:pt>
                <c:pt idx="45047">
                  <c:v>-0.23193800000000001</c:v>
                </c:pt>
                <c:pt idx="45048">
                  <c:v>-0.23178099999999999</c:v>
                </c:pt>
                <c:pt idx="45049">
                  <c:v>-0.23161599999999999</c:v>
                </c:pt>
                <c:pt idx="45050">
                  <c:v>-0.23144100000000001</c:v>
                </c:pt>
                <c:pt idx="45051">
                  <c:v>-0.23124900000000001</c:v>
                </c:pt>
                <c:pt idx="45052">
                  <c:v>-0.23103899999999999</c:v>
                </c:pt>
                <c:pt idx="45053">
                  <c:v>-0.23081099999999999</c:v>
                </c:pt>
                <c:pt idx="45054">
                  <c:v>-0.230568</c:v>
                </c:pt>
                <c:pt idx="45055">
                  <c:v>-0.23031699999999999</c:v>
                </c:pt>
                <c:pt idx="45056">
                  <c:v>-0.23005900000000001</c:v>
                </c:pt>
                <c:pt idx="45057">
                  <c:v>-0.229791</c:v>
                </c:pt>
                <c:pt idx="45058">
                  <c:v>-0.229514</c:v>
                </c:pt>
                <c:pt idx="45059">
                  <c:v>-0.22923299999999999</c:v>
                </c:pt>
                <c:pt idx="45060">
                  <c:v>-0.22895299999999999</c:v>
                </c:pt>
                <c:pt idx="45061">
                  <c:v>-0.22867299999999999</c:v>
                </c:pt>
                <c:pt idx="45062">
                  <c:v>-0.22840199999999999</c:v>
                </c:pt>
                <c:pt idx="45063">
                  <c:v>-0.22814699999999999</c:v>
                </c:pt>
                <c:pt idx="45064">
                  <c:v>-0.22791</c:v>
                </c:pt>
                <c:pt idx="45065">
                  <c:v>-0.227689</c:v>
                </c:pt>
                <c:pt idx="45066">
                  <c:v>-0.227491</c:v>
                </c:pt>
                <c:pt idx="45067">
                  <c:v>-0.227324</c:v>
                </c:pt>
                <c:pt idx="45068">
                  <c:v>-0.227182</c:v>
                </c:pt>
                <c:pt idx="45069">
                  <c:v>-0.227053</c:v>
                </c:pt>
                <c:pt idx="45070">
                  <c:v>-0.226934</c:v>
                </c:pt>
                <c:pt idx="45071">
                  <c:v>-0.22683600000000001</c:v>
                </c:pt>
                <c:pt idx="45072">
                  <c:v>-0.22676199999999999</c:v>
                </c:pt>
                <c:pt idx="45073">
                  <c:v>-0.22670499999999999</c:v>
                </c:pt>
                <c:pt idx="45074">
                  <c:v>-0.226657</c:v>
                </c:pt>
                <c:pt idx="45075">
                  <c:v>-0.22661100000000001</c:v>
                </c:pt>
                <c:pt idx="45076">
                  <c:v>-0.22656100000000001</c:v>
                </c:pt>
                <c:pt idx="45077">
                  <c:v>-0.22650600000000001</c:v>
                </c:pt>
                <c:pt idx="45078">
                  <c:v>-0.22645999999999999</c:v>
                </c:pt>
                <c:pt idx="45079">
                  <c:v>-0.22644300000000001</c:v>
                </c:pt>
                <c:pt idx="45080">
                  <c:v>-0.22645999999999999</c:v>
                </c:pt>
                <c:pt idx="45081">
                  <c:v>-0.22650500000000001</c:v>
                </c:pt>
                <c:pt idx="45082">
                  <c:v>-0.22656399999999999</c:v>
                </c:pt>
                <c:pt idx="45083">
                  <c:v>-0.226629</c:v>
                </c:pt>
                <c:pt idx="45084">
                  <c:v>-0.22670499999999999</c:v>
                </c:pt>
                <c:pt idx="45085">
                  <c:v>-0.226795</c:v>
                </c:pt>
                <c:pt idx="45086">
                  <c:v>-0.22689699999999999</c:v>
                </c:pt>
                <c:pt idx="45087">
                  <c:v>-0.22701299999999999</c:v>
                </c:pt>
                <c:pt idx="45088">
                  <c:v>-0.227158</c:v>
                </c:pt>
                <c:pt idx="45089">
                  <c:v>-0.22734099999999999</c:v>
                </c:pt>
                <c:pt idx="45090">
                  <c:v>-0.22756999999999999</c:v>
                </c:pt>
                <c:pt idx="45091">
                  <c:v>-0.22784299999999999</c:v>
                </c:pt>
                <c:pt idx="45092">
                  <c:v>-0.22814999999999999</c:v>
                </c:pt>
                <c:pt idx="45093">
                  <c:v>-0.22849</c:v>
                </c:pt>
                <c:pt idx="45094">
                  <c:v>-0.22886400000000001</c:v>
                </c:pt>
                <c:pt idx="45095">
                  <c:v>-0.22927800000000001</c:v>
                </c:pt>
                <c:pt idx="45096">
                  <c:v>-0.22973399999999999</c:v>
                </c:pt>
                <c:pt idx="45097">
                  <c:v>-0.23022999999999999</c:v>
                </c:pt>
                <c:pt idx="45098">
                  <c:v>-0.230767</c:v>
                </c:pt>
                <c:pt idx="45099">
                  <c:v>-0.23134199999999999</c:v>
                </c:pt>
                <c:pt idx="45100">
                  <c:v>-0.23195199999999999</c:v>
                </c:pt>
                <c:pt idx="45101">
                  <c:v>-0.23259099999999999</c:v>
                </c:pt>
                <c:pt idx="45102">
                  <c:v>-0.23325199999999999</c:v>
                </c:pt>
                <c:pt idx="45103">
                  <c:v>-0.233928</c:v>
                </c:pt>
                <c:pt idx="45104">
                  <c:v>-0.23461399999999999</c:v>
                </c:pt>
                <c:pt idx="45105">
                  <c:v>-0.23530699999999999</c:v>
                </c:pt>
                <c:pt idx="45106">
                  <c:v>-0.236013</c:v>
                </c:pt>
                <c:pt idx="45107">
                  <c:v>-0.23674400000000001</c:v>
                </c:pt>
                <c:pt idx="45108">
                  <c:v>-0.23751</c:v>
                </c:pt>
                <c:pt idx="45109">
                  <c:v>-0.23830599999999999</c:v>
                </c:pt>
                <c:pt idx="45110">
                  <c:v>-0.23911499999999999</c:v>
                </c:pt>
                <c:pt idx="45111">
                  <c:v>-0.239929</c:v>
                </c:pt>
                <c:pt idx="45112">
                  <c:v>-0.24075199999999999</c:v>
                </c:pt>
                <c:pt idx="45113">
                  <c:v>-0.24158499999999999</c:v>
                </c:pt>
                <c:pt idx="45114">
                  <c:v>-0.24243300000000001</c:v>
                </c:pt>
                <c:pt idx="45115">
                  <c:v>-0.24329600000000001</c:v>
                </c:pt>
                <c:pt idx="45116">
                  <c:v>-0.244172</c:v>
                </c:pt>
                <c:pt idx="45117">
                  <c:v>-0.245061</c:v>
                </c:pt>
                <c:pt idx="45118">
                  <c:v>-0.24596499999999999</c:v>
                </c:pt>
                <c:pt idx="45119">
                  <c:v>-0.24688299999999999</c:v>
                </c:pt>
                <c:pt idx="45120">
                  <c:v>-0.247812</c:v>
                </c:pt>
                <c:pt idx="45121">
                  <c:v>-0.248752</c:v>
                </c:pt>
                <c:pt idx="45122">
                  <c:v>-0.24970500000000001</c:v>
                </c:pt>
                <c:pt idx="45123">
                  <c:v>-0.25067800000000001</c:v>
                </c:pt>
                <c:pt idx="45124">
                  <c:v>-0.25167</c:v>
                </c:pt>
                <c:pt idx="45125">
                  <c:v>-0.252668</c:v>
                </c:pt>
                <c:pt idx="45126">
                  <c:v>-0.25366100000000003</c:v>
                </c:pt>
                <c:pt idx="45127">
                  <c:v>-0.25464300000000001</c:v>
                </c:pt>
                <c:pt idx="45128">
                  <c:v>-0.25561499999999998</c:v>
                </c:pt>
                <c:pt idx="45129">
                  <c:v>-0.25658199999999998</c:v>
                </c:pt>
                <c:pt idx="45130">
                  <c:v>-0.257544</c:v>
                </c:pt>
                <c:pt idx="45131">
                  <c:v>-0.25850200000000001</c:v>
                </c:pt>
                <c:pt idx="45132">
                  <c:v>-0.25945499999999999</c:v>
                </c:pt>
                <c:pt idx="45133">
                  <c:v>-0.26039499999999999</c:v>
                </c:pt>
                <c:pt idx="45134">
                  <c:v>-0.26131500000000002</c:v>
                </c:pt>
                <c:pt idx="45135">
                  <c:v>-0.26220700000000002</c:v>
                </c:pt>
                <c:pt idx="45136">
                  <c:v>-0.26306600000000002</c:v>
                </c:pt>
                <c:pt idx="45137">
                  <c:v>-0.26388800000000001</c:v>
                </c:pt>
                <c:pt idx="45138">
                  <c:v>-0.26466800000000001</c:v>
                </c:pt>
                <c:pt idx="45139">
                  <c:v>-0.26541199999999998</c:v>
                </c:pt>
                <c:pt idx="45140">
                  <c:v>-0.266127</c:v>
                </c:pt>
                <c:pt idx="45141">
                  <c:v>-0.26681899999999997</c:v>
                </c:pt>
                <c:pt idx="45142">
                  <c:v>-0.267486</c:v>
                </c:pt>
                <c:pt idx="45143">
                  <c:v>-0.26812599999999998</c:v>
                </c:pt>
                <c:pt idx="45144">
                  <c:v>-0.26873900000000001</c:v>
                </c:pt>
                <c:pt idx="45145">
                  <c:v>-0.26932400000000001</c:v>
                </c:pt>
                <c:pt idx="45146">
                  <c:v>-0.26987499999999998</c:v>
                </c:pt>
                <c:pt idx="45147">
                  <c:v>-0.27039200000000002</c:v>
                </c:pt>
                <c:pt idx="45148">
                  <c:v>-0.27087899999999998</c:v>
                </c:pt>
                <c:pt idx="45149">
                  <c:v>-0.27134399999999997</c:v>
                </c:pt>
                <c:pt idx="45150">
                  <c:v>-0.271787</c:v>
                </c:pt>
                <c:pt idx="45151">
                  <c:v>-0.27220100000000003</c:v>
                </c:pt>
                <c:pt idx="45152">
                  <c:v>-0.27258500000000002</c:v>
                </c:pt>
                <c:pt idx="45153">
                  <c:v>-0.27293800000000001</c:v>
                </c:pt>
                <c:pt idx="45154">
                  <c:v>-0.27325300000000002</c:v>
                </c:pt>
                <c:pt idx="45155">
                  <c:v>-0.273532</c:v>
                </c:pt>
                <c:pt idx="45156">
                  <c:v>-0.27377899999999999</c:v>
                </c:pt>
                <c:pt idx="45157">
                  <c:v>-0.27399299999999999</c:v>
                </c:pt>
                <c:pt idx="45158">
                  <c:v>-0.27416800000000002</c:v>
                </c:pt>
                <c:pt idx="45159">
                  <c:v>-0.27430300000000002</c:v>
                </c:pt>
                <c:pt idx="45160">
                  <c:v>-0.27439599999999997</c:v>
                </c:pt>
                <c:pt idx="45161">
                  <c:v>-0.27444800000000003</c:v>
                </c:pt>
                <c:pt idx="45162">
                  <c:v>-0.274455</c:v>
                </c:pt>
                <c:pt idx="45163">
                  <c:v>-0.274418</c:v>
                </c:pt>
                <c:pt idx="45164">
                  <c:v>-0.274339</c:v>
                </c:pt>
                <c:pt idx="45165">
                  <c:v>-0.27422099999999999</c:v>
                </c:pt>
                <c:pt idx="45166">
                  <c:v>-0.274061</c:v>
                </c:pt>
                <c:pt idx="45167">
                  <c:v>-0.27385900000000002</c:v>
                </c:pt>
                <c:pt idx="45168">
                  <c:v>-0.27361000000000002</c:v>
                </c:pt>
                <c:pt idx="45169">
                  <c:v>-0.273308</c:v>
                </c:pt>
                <c:pt idx="45170">
                  <c:v>-0.27295399999999997</c:v>
                </c:pt>
                <c:pt idx="45171">
                  <c:v>-0.27255600000000002</c:v>
                </c:pt>
                <c:pt idx="45172">
                  <c:v>-0.27212500000000001</c:v>
                </c:pt>
                <c:pt idx="45173">
                  <c:v>-0.27166499999999999</c:v>
                </c:pt>
                <c:pt idx="45174">
                  <c:v>-0.271171</c:v>
                </c:pt>
                <c:pt idx="45175">
                  <c:v>-0.27064100000000002</c:v>
                </c:pt>
                <c:pt idx="45176">
                  <c:v>-0.27008599999999999</c:v>
                </c:pt>
                <c:pt idx="45177">
                  <c:v>-0.26949800000000002</c:v>
                </c:pt>
                <c:pt idx="45178">
                  <c:v>-0.26881899999999997</c:v>
                </c:pt>
                <c:pt idx="45179">
                  <c:v>-0.26803500000000002</c:v>
                </c:pt>
                <c:pt idx="45180">
                  <c:v>-0.26721699999999998</c:v>
                </c:pt>
                <c:pt idx="45181">
                  <c:v>-0.26638800000000001</c:v>
                </c:pt>
                <c:pt idx="45182">
                  <c:v>-0.26551400000000003</c:v>
                </c:pt>
                <c:pt idx="45183">
                  <c:v>-0.264596</c:v>
                </c:pt>
                <c:pt idx="45184">
                  <c:v>-0.263656</c:v>
                </c:pt>
                <c:pt idx="45185">
                  <c:v>-0.26269700000000001</c:v>
                </c:pt>
                <c:pt idx="45186">
                  <c:v>-0.26171499999999998</c:v>
                </c:pt>
                <c:pt idx="45187">
                  <c:v>-0.26070700000000002</c:v>
                </c:pt>
                <c:pt idx="45188">
                  <c:v>-0.25967000000000001</c:v>
                </c:pt>
                <c:pt idx="45189">
                  <c:v>-0.258606</c:v>
                </c:pt>
                <c:pt idx="45190">
                  <c:v>-0.25751800000000002</c:v>
                </c:pt>
                <c:pt idx="45191">
                  <c:v>-0.25641000000000003</c:v>
                </c:pt>
                <c:pt idx="45192">
                  <c:v>-0.25528400000000001</c:v>
                </c:pt>
                <c:pt idx="45193">
                  <c:v>-0.25413799999999998</c:v>
                </c:pt>
                <c:pt idx="45194">
                  <c:v>-0.25297199999999997</c:v>
                </c:pt>
                <c:pt idx="45195">
                  <c:v>-0.25178499999999998</c:v>
                </c:pt>
                <c:pt idx="45196">
                  <c:v>-0.25058599999999998</c:v>
                </c:pt>
                <c:pt idx="45197">
                  <c:v>-0.24937899999999999</c:v>
                </c:pt>
                <c:pt idx="45198">
                  <c:v>-0.24816199999999999</c:v>
                </c:pt>
                <c:pt idx="45199">
                  <c:v>-0.24693699999999999</c:v>
                </c:pt>
                <c:pt idx="45200">
                  <c:v>-0.24571000000000001</c:v>
                </c:pt>
                <c:pt idx="45201">
                  <c:v>-0.24448300000000001</c:v>
                </c:pt>
                <c:pt idx="45202">
                  <c:v>-0.243251</c:v>
                </c:pt>
                <c:pt idx="45203">
                  <c:v>-0.24201</c:v>
                </c:pt>
                <c:pt idx="45204">
                  <c:v>-0.240763</c:v>
                </c:pt>
                <c:pt idx="45205">
                  <c:v>-0.239513</c:v>
                </c:pt>
                <c:pt idx="45206">
                  <c:v>-0.238264</c:v>
                </c:pt>
                <c:pt idx="45207">
                  <c:v>-0.237013</c:v>
                </c:pt>
                <c:pt idx="45208">
                  <c:v>-0.235763</c:v>
                </c:pt>
                <c:pt idx="45209">
                  <c:v>-0.23452200000000001</c:v>
                </c:pt>
                <c:pt idx="45210">
                  <c:v>-0.233288</c:v>
                </c:pt>
                <c:pt idx="45211">
                  <c:v>-0.23205799999999999</c:v>
                </c:pt>
                <c:pt idx="45212">
                  <c:v>-0.230825</c:v>
                </c:pt>
                <c:pt idx="45213">
                  <c:v>-0.22958100000000001</c:v>
                </c:pt>
                <c:pt idx="45214">
                  <c:v>-0.228323</c:v>
                </c:pt>
                <c:pt idx="45215">
                  <c:v>-0.22706000000000001</c:v>
                </c:pt>
                <c:pt idx="45216">
                  <c:v>-0.22580700000000001</c:v>
                </c:pt>
                <c:pt idx="45217">
                  <c:v>-0.224575</c:v>
                </c:pt>
                <c:pt idx="45218">
                  <c:v>-0.223361</c:v>
                </c:pt>
                <c:pt idx="45219">
                  <c:v>-0.22215499999999999</c:v>
                </c:pt>
                <c:pt idx="45220">
                  <c:v>-0.220946</c:v>
                </c:pt>
                <c:pt idx="45221">
                  <c:v>-0.21972700000000001</c:v>
                </c:pt>
                <c:pt idx="45222">
                  <c:v>-0.218498</c:v>
                </c:pt>
                <c:pt idx="45223">
                  <c:v>-0.21725700000000001</c:v>
                </c:pt>
                <c:pt idx="45224">
                  <c:v>-0.216004</c:v>
                </c:pt>
                <c:pt idx="45225">
                  <c:v>-0.21474599999999999</c:v>
                </c:pt>
                <c:pt idx="45226">
                  <c:v>-0.21348800000000001</c:v>
                </c:pt>
                <c:pt idx="45227">
                  <c:v>-0.21223</c:v>
                </c:pt>
                <c:pt idx="45228">
                  <c:v>-0.21097399999999999</c:v>
                </c:pt>
                <c:pt idx="45229">
                  <c:v>-0.20972199999999999</c:v>
                </c:pt>
                <c:pt idx="45230">
                  <c:v>-0.208477</c:v>
                </c:pt>
                <c:pt idx="45231">
                  <c:v>-0.20724500000000001</c:v>
                </c:pt>
                <c:pt idx="45232">
                  <c:v>-0.20603299999999999</c:v>
                </c:pt>
                <c:pt idx="45233">
                  <c:v>-0.204847</c:v>
                </c:pt>
                <c:pt idx="45234">
                  <c:v>-0.203683</c:v>
                </c:pt>
                <c:pt idx="45235">
                  <c:v>-0.202539</c:v>
                </c:pt>
                <c:pt idx="45236">
                  <c:v>-0.20141700000000001</c:v>
                </c:pt>
                <c:pt idx="45237">
                  <c:v>-0.20031499999999999</c:v>
                </c:pt>
                <c:pt idx="45238">
                  <c:v>-0.19922400000000001</c:v>
                </c:pt>
                <c:pt idx="45239">
                  <c:v>-0.19813500000000001</c:v>
                </c:pt>
                <c:pt idx="45240">
                  <c:v>-0.19704099999999999</c:v>
                </c:pt>
                <c:pt idx="45241">
                  <c:v>-0.195939</c:v>
                </c:pt>
                <c:pt idx="45242">
                  <c:v>-0.19483300000000001</c:v>
                </c:pt>
                <c:pt idx="45243">
                  <c:v>-0.19372600000000001</c:v>
                </c:pt>
                <c:pt idx="45244">
                  <c:v>-0.19262000000000001</c:v>
                </c:pt>
                <c:pt idx="45245">
                  <c:v>-0.19150900000000001</c:v>
                </c:pt>
                <c:pt idx="45246">
                  <c:v>-0.190387</c:v>
                </c:pt>
                <c:pt idx="45247">
                  <c:v>-0.189248</c:v>
                </c:pt>
                <c:pt idx="45248">
                  <c:v>-0.18809100000000001</c:v>
                </c:pt>
                <c:pt idx="45249">
                  <c:v>-0.18692800000000001</c:v>
                </c:pt>
                <c:pt idx="45250">
                  <c:v>-0.18577399999999999</c:v>
                </c:pt>
                <c:pt idx="45251">
                  <c:v>-0.184639</c:v>
                </c:pt>
                <c:pt idx="45252">
                  <c:v>-0.18352099999999999</c:v>
                </c:pt>
                <c:pt idx="45253">
                  <c:v>-0.182418</c:v>
                </c:pt>
                <c:pt idx="45254">
                  <c:v>-0.181336</c:v>
                </c:pt>
                <c:pt idx="45255">
                  <c:v>-0.180283</c:v>
                </c:pt>
                <c:pt idx="45256">
                  <c:v>-0.179257</c:v>
                </c:pt>
                <c:pt idx="45257">
                  <c:v>-0.178257</c:v>
                </c:pt>
                <c:pt idx="45258">
                  <c:v>-0.177283</c:v>
                </c:pt>
                <c:pt idx="45259">
                  <c:v>-0.17633199999999999</c:v>
                </c:pt>
                <c:pt idx="45260">
                  <c:v>-0.175404</c:v>
                </c:pt>
                <c:pt idx="45261">
                  <c:v>-0.17449899999999999</c:v>
                </c:pt>
                <c:pt idx="45262">
                  <c:v>-0.17361399999999999</c:v>
                </c:pt>
                <c:pt idx="45263">
                  <c:v>-0.17275099999999999</c:v>
                </c:pt>
                <c:pt idx="45264">
                  <c:v>-0.17191200000000001</c:v>
                </c:pt>
                <c:pt idx="45265">
                  <c:v>-0.171071</c:v>
                </c:pt>
                <c:pt idx="45266">
                  <c:v>-0.170185</c:v>
                </c:pt>
                <c:pt idx="45267">
                  <c:v>-0.16928499999999999</c:v>
                </c:pt>
                <c:pt idx="45268">
                  <c:v>-0.16842399999999999</c:v>
                </c:pt>
                <c:pt idx="45269">
                  <c:v>-0.16758999999999999</c:v>
                </c:pt>
                <c:pt idx="45270">
                  <c:v>-0.166766</c:v>
                </c:pt>
                <c:pt idx="45271">
                  <c:v>-0.165963</c:v>
                </c:pt>
                <c:pt idx="45272">
                  <c:v>-0.165184</c:v>
                </c:pt>
                <c:pt idx="45273">
                  <c:v>-0.16442899999999999</c:v>
                </c:pt>
                <c:pt idx="45274">
                  <c:v>-0.16369300000000001</c:v>
                </c:pt>
                <c:pt idx="45275">
                  <c:v>-0.162971</c:v>
                </c:pt>
                <c:pt idx="45276">
                  <c:v>-0.16225700000000001</c:v>
                </c:pt>
                <c:pt idx="45277">
                  <c:v>-0.16155700000000001</c:v>
                </c:pt>
                <c:pt idx="45278">
                  <c:v>-0.16087799999999999</c:v>
                </c:pt>
                <c:pt idx="45279">
                  <c:v>-0.16022500000000001</c:v>
                </c:pt>
                <c:pt idx="45280">
                  <c:v>-0.15959899999999999</c:v>
                </c:pt>
                <c:pt idx="45281">
                  <c:v>-0.159002</c:v>
                </c:pt>
                <c:pt idx="45282">
                  <c:v>-0.15843699999999999</c:v>
                </c:pt>
                <c:pt idx="45283">
                  <c:v>-0.15790999999999999</c:v>
                </c:pt>
                <c:pt idx="45284">
                  <c:v>-0.15742700000000001</c:v>
                </c:pt>
                <c:pt idx="45285">
                  <c:v>-0.15699399999999999</c:v>
                </c:pt>
                <c:pt idx="45286">
                  <c:v>-0.156613</c:v>
                </c:pt>
                <c:pt idx="45287">
                  <c:v>-0.156278</c:v>
                </c:pt>
                <c:pt idx="45288">
                  <c:v>-0.15598699999999999</c:v>
                </c:pt>
                <c:pt idx="45289">
                  <c:v>-0.15573600000000001</c:v>
                </c:pt>
                <c:pt idx="45290">
                  <c:v>-0.155524</c:v>
                </c:pt>
                <c:pt idx="45291">
                  <c:v>-0.15535499999999999</c:v>
                </c:pt>
                <c:pt idx="45292">
                  <c:v>-0.155228</c:v>
                </c:pt>
                <c:pt idx="45293">
                  <c:v>-0.155142</c:v>
                </c:pt>
                <c:pt idx="45294">
                  <c:v>-0.15509100000000001</c:v>
                </c:pt>
                <c:pt idx="45295">
                  <c:v>-0.15507000000000001</c:v>
                </c:pt>
                <c:pt idx="45296">
                  <c:v>-0.15507899999999999</c:v>
                </c:pt>
                <c:pt idx="45297">
                  <c:v>-0.155111</c:v>
                </c:pt>
                <c:pt idx="45298">
                  <c:v>-0.15516099999999999</c:v>
                </c:pt>
                <c:pt idx="45299">
                  <c:v>-0.155226</c:v>
                </c:pt>
                <c:pt idx="45300">
                  <c:v>-0.155306</c:v>
                </c:pt>
                <c:pt idx="45301">
                  <c:v>-0.15539900000000001</c:v>
                </c:pt>
                <c:pt idx="45302">
                  <c:v>-0.155504</c:v>
                </c:pt>
                <c:pt idx="45303">
                  <c:v>-0.15561900000000001</c:v>
                </c:pt>
                <c:pt idx="45304">
                  <c:v>-0.155748</c:v>
                </c:pt>
                <c:pt idx="45305">
                  <c:v>-0.15589</c:v>
                </c:pt>
                <c:pt idx="45306">
                  <c:v>-0.15604499999999999</c:v>
                </c:pt>
                <c:pt idx="45307">
                  <c:v>-0.15620999999999999</c:v>
                </c:pt>
                <c:pt idx="45308">
                  <c:v>-0.156384</c:v>
                </c:pt>
                <c:pt idx="45309">
                  <c:v>-0.15656900000000001</c:v>
                </c:pt>
                <c:pt idx="45310">
                  <c:v>-0.15676699999999999</c:v>
                </c:pt>
                <c:pt idx="45311">
                  <c:v>-0.15698100000000001</c:v>
                </c:pt>
                <c:pt idx="45312">
                  <c:v>-0.15720999999999999</c:v>
                </c:pt>
                <c:pt idx="45313">
                  <c:v>-0.15745300000000001</c:v>
                </c:pt>
                <c:pt idx="45314">
                  <c:v>-0.15771199999999999</c:v>
                </c:pt>
                <c:pt idx="45315">
                  <c:v>-0.15798300000000001</c:v>
                </c:pt>
                <c:pt idx="45316">
                  <c:v>-0.15826200000000001</c:v>
                </c:pt>
                <c:pt idx="45317">
                  <c:v>-0.158551</c:v>
                </c:pt>
                <c:pt idx="45318">
                  <c:v>-0.158854</c:v>
                </c:pt>
                <c:pt idx="45319">
                  <c:v>-0.15917700000000001</c:v>
                </c:pt>
                <c:pt idx="45320">
                  <c:v>-0.15952</c:v>
                </c:pt>
                <c:pt idx="45321">
                  <c:v>-0.159883</c:v>
                </c:pt>
                <c:pt idx="45322">
                  <c:v>-0.16026299999999999</c:v>
                </c:pt>
                <c:pt idx="45323">
                  <c:v>-0.160659</c:v>
                </c:pt>
                <c:pt idx="45324">
                  <c:v>-0.16106400000000001</c:v>
                </c:pt>
                <c:pt idx="45325">
                  <c:v>-0.16147300000000001</c:v>
                </c:pt>
                <c:pt idx="45326">
                  <c:v>-0.161885</c:v>
                </c:pt>
                <c:pt idx="45327">
                  <c:v>-0.162298</c:v>
                </c:pt>
                <c:pt idx="45328">
                  <c:v>-0.162713</c:v>
                </c:pt>
                <c:pt idx="45329">
                  <c:v>-0.163135</c:v>
                </c:pt>
                <c:pt idx="45330">
                  <c:v>-0.16356100000000001</c:v>
                </c:pt>
                <c:pt idx="45331">
                  <c:v>-0.16398699999999999</c:v>
                </c:pt>
                <c:pt idx="45332">
                  <c:v>-0.164407</c:v>
                </c:pt>
                <c:pt idx="45333">
                  <c:v>-0.16481799999999999</c:v>
                </c:pt>
                <c:pt idx="45334">
                  <c:v>-0.16522500000000001</c:v>
                </c:pt>
                <c:pt idx="45335">
                  <c:v>-0.165632</c:v>
                </c:pt>
                <c:pt idx="45336">
                  <c:v>-0.166042</c:v>
                </c:pt>
                <c:pt idx="45337">
                  <c:v>-0.166459</c:v>
                </c:pt>
                <c:pt idx="45338">
                  <c:v>-0.16688800000000001</c:v>
                </c:pt>
                <c:pt idx="45339">
                  <c:v>-0.16733100000000001</c:v>
                </c:pt>
                <c:pt idx="45340">
                  <c:v>-0.16777500000000001</c:v>
                </c:pt>
                <c:pt idx="45341">
                  <c:v>-0.168213</c:v>
                </c:pt>
                <c:pt idx="45342">
                  <c:v>-0.16864699999999999</c:v>
                </c:pt>
                <c:pt idx="45343">
                  <c:v>-0.16908699999999999</c:v>
                </c:pt>
                <c:pt idx="45344">
                  <c:v>-0.16953499999999999</c:v>
                </c:pt>
                <c:pt idx="45345">
                  <c:v>-0.169987</c:v>
                </c:pt>
                <c:pt idx="45346">
                  <c:v>-0.17043700000000001</c:v>
                </c:pt>
                <c:pt idx="45347">
                  <c:v>-0.17088300000000001</c:v>
                </c:pt>
                <c:pt idx="45348">
                  <c:v>-0.17132500000000001</c:v>
                </c:pt>
                <c:pt idx="45349">
                  <c:v>-0.171759</c:v>
                </c:pt>
                <c:pt idx="45350">
                  <c:v>-0.17218</c:v>
                </c:pt>
                <c:pt idx="45351">
                  <c:v>-0.17258399999999999</c:v>
                </c:pt>
                <c:pt idx="45352">
                  <c:v>-0.17297399999999999</c:v>
                </c:pt>
                <c:pt idx="45353">
                  <c:v>-0.173349</c:v>
                </c:pt>
                <c:pt idx="45354">
                  <c:v>-0.17371300000000001</c:v>
                </c:pt>
                <c:pt idx="45355">
                  <c:v>-0.174066</c:v>
                </c:pt>
                <c:pt idx="45356">
                  <c:v>-0.17441000000000001</c:v>
                </c:pt>
                <c:pt idx="45357">
                  <c:v>-0.17474500000000001</c:v>
                </c:pt>
                <c:pt idx="45358">
                  <c:v>-0.175068</c:v>
                </c:pt>
                <c:pt idx="45359">
                  <c:v>-0.175375</c:v>
                </c:pt>
                <c:pt idx="45360">
                  <c:v>-0.17566000000000001</c:v>
                </c:pt>
                <c:pt idx="45361">
                  <c:v>-0.17591999999999999</c:v>
                </c:pt>
                <c:pt idx="45362">
                  <c:v>-0.176153</c:v>
                </c:pt>
                <c:pt idx="45363">
                  <c:v>-0.17635899999999999</c:v>
                </c:pt>
                <c:pt idx="45364">
                  <c:v>-0.176539</c:v>
                </c:pt>
                <c:pt idx="45365">
                  <c:v>-0.17669699999999999</c:v>
                </c:pt>
                <c:pt idx="45366">
                  <c:v>-0.17683499999999999</c:v>
                </c:pt>
                <c:pt idx="45367">
                  <c:v>-0.176954</c:v>
                </c:pt>
                <c:pt idx="45368">
                  <c:v>-0.17705599999999999</c:v>
                </c:pt>
                <c:pt idx="45369">
                  <c:v>-0.177144</c:v>
                </c:pt>
                <c:pt idx="45370">
                  <c:v>-0.17721700000000001</c:v>
                </c:pt>
                <c:pt idx="45371">
                  <c:v>-0.17727200000000001</c:v>
                </c:pt>
                <c:pt idx="45372">
                  <c:v>-0.17730499999999999</c:v>
                </c:pt>
                <c:pt idx="45373">
                  <c:v>-0.177316</c:v>
                </c:pt>
                <c:pt idx="45374">
                  <c:v>-0.17730599999999999</c:v>
                </c:pt>
                <c:pt idx="45375">
                  <c:v>-0.17727100000000001</c:v>
                </c:pt>
                <c:pt idx="45376">
                  <c:v>-0.177204</c:v>
                </c:pt>
                <c:pt idx="45377">
                  <c:v>-0.17710200000000001</c:v>
                </c:pt>
                <c:pt idx="45378">
                  <c:v>-0.17696000000000001</c:v>
                </c:pt>
                <c:pt idx="45379">
                  <c:v>-0.17677799999999999</c:v>
                </c:pt>
                <c:pt idx="45380">
                  <c:v>-0.17655599999999999</c:v>
                </c:pt>
                <c:pt idx="45381">
                  <c:v>-0.17629600000000001</c:v>
                </c:pt>
                <c:pt idx="45382">
                  <c:v>-0.17599699999999999</c:v>
                </c:pt>
                <c:pt idx="45383">
                  <c:v>-0.17565600000000001</c:v>
                </c:pt>
                <c:pt idx="45384">
                  <c:v>-0.17527300000000001</c:v>
                </c:pt>
                <c:pt idx="45385">
                  <c:v>-0.17485000000000001</c:v>
                </c:pt>
                <c:pt idx="45386">
                  <c:v>-0.17439299999999999</c:v>
                </c:pt>
                <c:pt idx="45387">
                  <c:v>-0.173904</c:v>
                </c:pt>
                <c:pt idx="45388">
                  <c:v>-0.17338400000000001</c:v>
                </c:pt>
                <c:pt idx="45389">
                  <c:v>-0.17283000000000001</c:v>
                </c:pt>
                <c:pt idx="45390">
                  <c:v>-0.17224300000000001</c:v>
                </c:pt>
                <c:pt idx="45391">
                  <c:v>-0.171626</c:v>
                </c:pt>
                <c:pt idx="45392">
                  <c:v>-0.170982</c:v>
                </c:pt>
                <c:pt idx="45393">
                  <c:v>-0.17030400000000001</c:v>
                </c:pt>
                <c:pt idx="45394">
                  <c:v>-0.16959199999999999</c:v>
                </c:pt>
                <c:pt idx="45395">
                  <c:v>-0.16885</c:v>
                </c:pt>
                <c:pt idx="45396">
                  <c:v>-0.16808100000000001</c:v>
                </c:pt>
                <c:pt idx="45397">
                  <c:v>-0.16728599999999999</c:v>
                </c:pt>
                <c:pt idx="45398">
                  <c:v>-0.166464</c:v>
                </c:pt>
                <c:pt idx="45399">
                  <c:v>-0.16561500000000001</c:v>
                </c:pt>
                <c:pt idx="45400">
                  <c:v>-0.164738</c:v>
                </c:pt>
                <c:pt idx="45401">
                  <c:v>-0.16384099999999999</c:v>
                </c:pt>
                <c:pt idx="45402">
                  <c:v>-0.16291700000000001</c:v>
                </c:pt>
                <c:pt idx="45403">
                  <c:v>-0.161915</c:v>
                </c:pt>
                <c:pt idx="45404">
                  <c:v>-0.16081999999999999</c:v>
                </c:pt>
                <c:pt idx="45405">
                  <c:v>-0.159691</c:v>
                </c:pt>
                <c:pt idx="45406">
                  <c:v>-0.15854499999999999</c:v>
                </c:pt>
                <c:pt idx="45407">
                  <c:v>-0.15735199999999999</c:v>
                </c:pt>
                <c:pt idx="45408">
                  <c:v>-0.156112</c:v>
                </c:pt>
                <c:pt idx="45409">
                  <c:v>-0.15484200000000001</c:v>
                </c:pt>
                <c:pt idx="45410">
                  <c:v>-0.15354799999999999</c:v>
                </c:pt>
                <c:pt idx="45411">
                  <c:v>-0.152225</c:v>
                </c:pt>
                <c:pt idx="45412">
                  <c:v>-0.150868</c:v>
                </c:pt>
                <c:pt idx="45413">
                  <c:v>-0.149475</c:v>
                </c:pt>
                <c:pt idx="45414">
                  <c:v>-0.14804500000000001</c:v>
                </c:pt>
                <c:pt idx="45415">
                  <c:v>-0.14658299999999999</c:v>
                </c:pt>
                <c:pt idx="45416">
                  <c:v>-0.145091</c:v>
                </c:pt>
                <c:pt idx="45417">
                  <c:v>-0.14357200000000001</c:v>
                </c:pt>
                <c:pt idx="45418">
                  <c:v>-0.14202899999999999</c:v>
                </c:pt>
                <c:pt idx="45419">
                  <c:v>-0.14046500000000001</c:v>
                </c:pt>
                <c:pt idx="45420">
                  <c:v>-0.13888400000000001</c:v>
                </c:pt>
                <c:pt idx="45421">
                  <c:v>-0.137292</c:v>
                </c:pt>
                <c:pt idx="45422">
                  <c:v>-0.13569200000000001</c:v>
                </c:pt>
                <c:pt idx="45423">
                  <c:v>-0.13408700000000001</c:v>
                </c:pt>
                <c:pt idx="45424">
                  <c:v>-0.13247600000000001</c:v>
                </c:pt>
                <c:pt idx="45425">
                  <c:v>-0.130857</c:v>
                </c:pt>
                <c:pt idx="45426">
                  <c:v>-0.12923000000000001</c:v>
                </c:pt>
                <c:pt idx="45427">
                  <c:v>-0.12759599999999999</c:v>
                </c:pt>
                <c:pt idx="45428">
                  <c:v>-0.12595400000000001</c:v>
                </c:pt>
                <c:pt idx="45429">
                  <c:v>-0.124303</c:v>
                </c:pt>
                <c:pt idx="45430">
                  <c:v>-0.122641</c:v>
                </c:pt>
                <c:pt idx="45431">
                  <c:v>-0.12096999999999999</c:v>
                </c:pt>
                <c:pt idx="45432">
                  <c:v>-0.11928800000000001</c:v>
                </c:pt>
                <c:pt idx="45433">
                  <c:v>-0.117592</c:v>
                </c:pt>
                <c:pt idx="45434">
                  <c:v>-0.115884</c:v>
                </c:pt>
                <c:pt idx="45435">
                  <c:v>-0.114163</c:v>
                </c:pt>
                <c:pt idx="45436">
                  <c:v>-0.11243</c:v>
                </c:pt>
                <c:pt idx="45437">
                  <c:v>-0.11068500000000001</c:v>
                </c:pt>
                <c:pt idx="45438">
                  <c:v>-0.108931</c:v>
                </c:pt>
                <c:pt idx="45439">
                  <c:v>-0.107171</c:v>
                </c:pt>
                <c:pt idx="45440">
                  <c:v>-0.105408</c:v>
                </c:pt>
                <c:pt idx="45441">
                  <c:v>-0.103645</c:v>
                </c:pt>
                <c:pt idx="45442">
                  <c:v>-0.101881</c:v>
                </c:pt>
                <c:pt idx="45443">
                  <c:v>-0.100117</c:v>
                </c:pt>
                <c:pt idx="45444">
                  <c:v>-9.8355899999999996E-2</c:v>
                </c:pt>
                <c:pt idx="45445">
                  <c:v>-9.6598100000000006E-2</c:v>
                </c:pt>
                <c:pt idx="45446">
                  <c:v>-9.4844300000000006E-2</c:v>
                </c:pt>
                <c:pt idx="45447">
                  <c:v>-9.3094300000000005E-2</c:v>
                </c:pt>
                <c:pt idx="45448">
                  <c:v>-9.1347499999999998E-2</c:v>
                </c:pt>
                <c:pt idx="45449">
                  <c:v>-8.96034E-2</c:v>
                </c:pt>
                <c:pt idx="45450">
                  <c:v>-8.7860999999999995E-2</c:v>
                </c:pt>
                <c:pt idx="45451">
                  <c:v>-8.6119299999999996E-2</c:v>
                </c:pt>
                <c:pt idx="45452">
                  <c:v>-8.4376499999999993E-2</c:v>
                </c:pt>
                <c:pt idx="45453">
                  <c:v>-8.2630700000000001E-2</c:v>
                </c:pt>
                <c:pt idx="45454">
                  <c:v>-8.0881499999999995E-2</c:v>
                </c:pt>
                <c:pt idx="45455">
                  <c:v>-7.9131900000000005E-2</c:v>
                </c:pt>
                <c:pt idx="45456">
                  <c:v>-7.7386399999999994E-2</c:v>
                </c:pt>
                <c:pt idx="45457">
                  <c:v>-7.56492E-2</c:v>
                </c:pt>
                <c:pt idx="45458">
                  <c:v>-7.3921899999999999E-2</c:v>
                </c:pt>
                <c:pt idx="45459">
                  <c:v>-7.2205400000000003E-2</c:v>
                </c:pt>
                <c:pt idx="45460">
                  <c:v>-7.0501099999999997E-2</c:v>
                </c:pt>
                <c:pt idx="45461">
                  <c:v>-6.8809899999999993E-2</c:v>
                </c:pt>
                <c:pt idx="45462">
                  <c:v>-6.7130800000000004E-2</c:v>
                </c:pt>
                <c:pt idx="45463">
                  <c:v>-6.5462500000000007E-2</c:v>
                </c:pt>
                <c:pt idx="45464">
                  <c:v>-6.3804600000000003E-2</c:v>
                </c:pt>
                <c:pt idx="45465">
                  <c:v>-6.21588E-2</c:v>
                </c:pt>
                <c:pt idx="45466">
                  <c:v>-6.0527200000000003E-2</c:v>
                </c:pt>
                <c:pt idx="45467">
                  <c:v>-5.8912300000000001E-2</c:v>
                </c:pt>
                <c:pt idx="45468">
                  <c:v>-5.7315999999999999E-2</c:v>
                </c:pt>
                <c:pt idx="45469">
                  <c:v>-5.57362E-2</c:v>
                </c:pt>
                <c:pt idx="45470">
                  <c:v>-5.4168099999999997E-2</c:v>
                </c:pt>
                <c:pt idx="45471">
                  <c:v>-5.2609400000000001E-2</c:v>
                </c:pt>
                <c:pt idx="45472">
                  <c:v>-5.1061099999999998E-2</c:v>
                </c:pt>
                <c:pt idx="45473">
                  <c:v>-4.9524899999999997E-2</c:v>
                </c:pt>
                <c:pt idx="45474">
                  <c:v>-4.80019E-2</c:v>
                </c:pt>
                <c:pt idx="45475">
                  <c:v>-4.6495599999999998E-2</c:v>
                </c:pt>
                <c:pt idx="45476">
                  <c:v>-4.5008600000000003E-2</c:v>
                </c:pt>
                <c:pt idx="45477">
                  <c:v>-4.3536900000000003E-2</c:v>
                </c:pt>
                <c:pt idx="45478">
                  <c:v>-4.2074500000000001E-2</c:v>
                </c:pt>
                <c:pt idx="45479">
                  <c:v>-4.0622600000000002E-2</c:v>
                </c:pt>
                <c:pt idx="45480">
                  <c:v>-3.9188099999999997E-2</c:v>
                </c:pt>
                <c:pt idx="45481">
                  <c:v>-3.7776999999999998E-2</c:v>
                </c:pt>
                <c:pt idx="45482">
                  <c:v>-3.6393200000000001E-2</c:v>
                </c:pt>
                <c:pt idx="45483">
                  <c:v>-3.5036699999999997E-2</c:v>
                </c:pt>
                <c:pt idx="45484">
                  <c:v>-3.3703499999999997E-2</c:v>
                </c:pt>
                <c:pt idx="45485">
                  <c:v>-3.2389899999999999E-2</c:v>
                </c:pt>
                <c:pt idx="45486">
                  <c:v>-3.10946E-2</c:v>
                </c:pt>
                <c:pt idx="45487">
                  <c:v>-2.9817900000000001E-2</c:v>
                </c:pt>
                <c:pt idx="45488">
                  <c:v>-2.8561400000000001E-2</c:v>
                </c:pt>
                <c:pt idx="45489">
                  <c:v>-2.7327500000000001E-2</c:v>
                </c:pt>
                <c:pt idx="45490">
                  <c:v>-2.6119300000000002E-2</c:v>
                </c:pt>
                <c:pt idx="45491">
                  <c:v>-2.49407E-2</c:v>
                </c:pt>
                <c:pt idx="45492">
                  <c:v>-2.3793499999999999E-2</c:v>
                </c:pt>
                <c:pt idx="45493">
                  <c:v>-2.2676200000000001E-2</c:v>
                </c:pt>
                <c:pt idx="45494">
                  <c:v>-2.1586899999999999E-2</c:v>
                </c:pt>
                <c:pt idx="45495">
                  <c:v>-2.05271E-2</c:v>
                </c:pt>
                <c:pt idx="45496">
                  <c:v>-1.9496599999999999E-2</c:v>
                </c:pt>
                <c:pt idx="45497">
                  <c:v>-1.8491500000000001E-2</c:v>
                </c:pt>
                <c:pt idx="45498">
                  <c:v>-1.75097E-2</c:v>
                </c:pt>
                <c:pt idx="45499">
                  <c:v>-1.6552000000000001E-2</c:v>
                </c:pt>
                <c:pt idx="45500">
                  <c:v>-1.5619900000000001E-2</c:v>
                </c:pt>
                <c:pt idx="45501">
                  <c:v>-1.47154E-2</c:v>
                </c:pt>
                <c:pt idx="45502">
                  <c:v>-1.384E-2</c:v>
                </c:pt>
                <c:pt idx="45503">
                  <c:v>-1.2993599999999999E-2</c:v>
                </c:pt>
                <c:pt idx="45504">
                  <c:v>-1.2176299999999999E-2</c:v>
                </c:pt>
                <c:pt idx="45505">
                  <c:v>-1.13892E-2</c:v>
                </c:pt>
                <c:pt idx="45506">
                  <c:v>-1.06325E-2</c:v>
                </c:pt>
                <c:pt idx="45507" formatCode="0.00E+00">
                  <c:v>-9.9044600000000003E-3</c:v>
                </c:pt>
                <c:pt idx="45508" formatCode="0.00E+00">
                  <c:v>-9.2032499999999996E-3</c:v>
                </c:pt>
                <c:pt idx="45509" formatCode="0.00E+00">
                  <c:v>-8.5290499999999998E-3</c:v>
                </c:pt>
                <c:pt idx="45510" formatCode="0.00E+00">
                  <c:v>-7.8835999999999993E-3</c:v>
                </c:pt>
                <c:pt idx="45511" formatCode="0.00E+00">
                  <c:v>-7.2684100000000003E-3</c:v>
                </c:pt>
                <c:pt idx="45512" formatCode="0.00E+00">
                  <c:v>-6.6835899999999997E-3</c:v>
                </c:pt>
                <c:pt idx="45513" formatCode="0.00E+00">
                  <c:v>-6.1280400000000004E-3</c:v>
                </c:pt>
                <c:pt idx="45514" formatCode="0.00E+00">
                  <c:v>-5.5999099999999996E-3</c:v>
                </c:pt>
                <c:pt idx="45515" formatCode="0.00E+00">
                  <c:v>-5.0980299999999999E-3</c:v>
                </c:pt>
                <c:pt idx="45516" formatCode="0.00E+00">
                  <c:v>-4.6231299999999996E-3</c:v>
                </c:pt>
                <c:pt idx="45517" formatCode="0.00E+00">
                  <c:v>-4.1757299999999999E-3</c:v>
                </c:pt>
                <c:pt idx="45518" formatCode="0.00E+00">
                  <c:v>-3.7545999999999999E-3</c:v>
                </c:pt>
                <c:pt idx="45519" formatCode="0.00E+00">
                  <c:v>-3.3586200000000001E-3</c:v>
                </c:pt>
                <c:pt idx="45520" formatCode="0.00E+00">
                  <c:v>-2.9876199999999999E-3</c:v>
                </c:pt>
                <c:pt idx="45521" formatCode="0.00E+00">
                  <c:v>-2.6413600000000001E-3</c:v>
                </c:pt>
                <c:pt idx="45522" formatCode="0.00E+00">
                  <c:v>-2.3189999999999999E-3</c:v>
                </c:pt>
                <c:pt idx="45523" formatCode="0.00E+00">
                  <c:v>-2.0194200000000001E-3</c:v>
                </c:pt>
                <c:pt idx="45524" formatCode="0.00E+00">
                  <c:v>-1.7418500000000001E-3</c:v>
                </c:pt>
                <c:pt idx="45525" formatCode="0.00E+00">
                  <c:v>-1.48569E-3</c:v>
                </c:pt>
                <c:pt idx="45526" formatCode="0.00E+00">
                  <c:v>-1.24983E-3</c:v>
                </c:pt>
                <c:pt idx="45527" formatCode="0.00E+00">
                  <c:v>-1.03297E-3</c:v>
                </c:pt>
                <c:pt idx="45528" formatCode="0.00E+00">
                  <c:v>-8.3483099999999996E-4</c:v>
                </c:pt>
                <c:pt idx="45529" formatCode="0.00E+00">
                  <c:v>-6.5639300000000002E-4</c:v>
                </c:pt>
                <c:pt idx="45530" formatCode="0.00E+00">
                  <c:v>-4.9873099999999998E-4</c:v>
                </c:pt>
                <c:pt idx="45531" formatCode="0.00E+00">
                  <c:v>-3.6223100000000002E-4</c:v>
                </c:pt>
                <c:pt idx="45532" formatCode="0.00E+00">
                  <c:v>-2.4701699999999998E-4</c:v>
                </c:pt>
                <c:pt idx="45533" formatCode="0.00E+00">
                  <c:v>-1.52977E-4</c:v>
                </c:pt>
                <c:pt idx="45534" formatCode="0.00E+00">
                  <c:v>-8.0164499999999995E-5</c:v>
                </c:pt>
                <c:pt idx="45535" formatCode="0.00E+00">
                  <c:v>-2.9204300000000001E-5</c:v>
                </c:pt>
                <c:pt idx="45536" formatCode="0.00E+00">
                  <c:v>4.1541299999999998E-8</c:v>
                </c:pt>
                <c:pt idx="45537" formatCode="0.00E+00">
                  <c:v>8.8876400000000005E-6</c:v>
                </c:pt>
                <c:pt idx="45538" formatCode="0.00E+00">
                  <c:v>-1.1898499999999999E-6</c:v>
                </c:pt>
                <c:pt idx="45539" formatCode="0.00E+00">
                  <c:v>-2.9254599999999999E-5</c:v>
                </c:pt>
                <c:pt idx="45540" formatCode="0.00E+00">
                  <c:v>-7.5218500000000005E-5</c:v>
                </c:pt>
                <c:pt idx="45541" formatCode="0.00E+00">
                  <c:v>-1.3917399999999999E-4</c:v>
                </c:pt>
                <c:pt idx="45542" formatCode="0.00E+00">
                  <c:v>-2.20986E-4</c:v>
                </c:pt>
                <c:pt idx="45543" formatCode="0.00E+00">
                  <c:v>-3.2092200000000001E-4</c:v>
                </c:pt>
                <c:pt idx="45544" formatCode="0.00E+00">
                  <c:v>-4.3940400000000001E-4</c:v>
                </c:pt>
                <c:pt idx="45545" formatCode="0.00E+00">
                  <c:v>-5.7625700000000005E-4</c:v>
                </c:pt>
                <c:pt idx="45546" formatCode="0.00E+00">
                  <c:v>-7.3119899999999998E-4</c:v>
                </c:pt>
                <c:pt idx="45547" formatCode="0.00E+00">
                  <c:v>-9.0420500000000005E-4</c:v>
                </c:pt>
                <c:pt idx="45548" formatCode="0.00E+00">
                  <c:v>-1.09428E-3</c:v>
                </c:pt>
                <c:pt idx="45549" formatCode="0.00E+00">
                  <c:v>-1.29918E-3</c:v>
                </c:pt>
                <c:pt idx="45550" formatCode="0.00E+00">
                  <c:v>-1.51717E-3</c:v>
                </c:pt>
                <c:pt idx="45551" formatCode="0.00E+00">
                  <c:v>-1.7470299999999999E-3</c:v>
                </c:pt>
                <c:pt idx="45552" formatCode="0.00E+00">
                  <c:v>-1.98665E-3</c:v>
                </c:pt>
                <c:pt idx="45553" formatCode="0.00E+00">
                  <c:v>-2.23442E-3</c:v>
                </c:pt>
                <c:pt idx="45554" formatCode="0.00E+00">
                  <c:v>-2.49103E-3</c:v>
                </c:pt>
                <c:pt idx="45555" formatCode="0.00E+00">
                  <c:v>-2.7571399999999999E-3</c:v>
                </c:pt>
                <c:pt idx="45556" formatCode="0.00E+00">
                  <c:v>-3.0320400000000002E-3</c:v>
                </c:pt>
                <c:pt idx="45557" formatCode="0.00E+00">
                  <c:v>-3.31614E-3</c:v>
                </c:pt>
                <c:pt idx="45558" formatCode="0.00E+00">
                  <c:v>-3.6108300000000002E-3</c:v>
                </c:pt>
                <c:pt idx="45559" formatCode="0.00E+00">
                  <c:v>-3.9161500000000002E-3</c:v>
                </c:pt>
                <c:pt idx="45560" formatCode="0.00E+00">
                  <c:v>-4.2310500000000001E-3</c:v>
                </c:pt>
                <c:pt idx="45561" formatCode="0.00E+00">
                  <c:v>-4.5549099999999997E-3</c:v>
                </c:pt>
                <c:pt idx="45562" formatCode="0.00E+00">
                  <c:v>-4.8875300000000002E-3</c:v>
                </c:pt>
                <c:pt idx="45563" formatCode="0.00E+00">
                  <c:v>-5.2286700000000004E-3</c:v>
                </c:pt>
                <c:pt idx="45564" formatCode="0.00E+00">
                  <c:v>-5.5774300000000004E-3</c:v>
                </c:pt>
                <c:pt idx="45565" formatCode="0.00E+00">
                  <c:v>-5.9324099999999999E-3</c:v>
                </c:pt>
                <c:pt idx="45566" formatCode="0.00E+00">
                  <c:v>-6.2923400000000004E-3</c:v>
                </c:pt>
                <c:pt idx="45567" formatCode="0.00E+00">
                  <c:v>-6.6563899999999999E-3</c:v>
                </c:pt>
                <c:pt idx="45568" formatCode="0.00E+00">
                  <c:v>-7.0242300000000002E-3</c:v>
                </c:pt>
                <c:pt idx="45569" formatCode="0.00E+00">
                  <c:v>-7.3950099999999996E-3</c:v>
                </c:pt>
                <c:pt idx="45570" formatCode="0.00E+00">
                  <c:v>-7.7671399999999996E-3</c:v>
                </c:pt>
                <c:pt idx="45571" formatCode="0.00E+00">
                  <c:v>-8.1401500000000005E-3</c:v>
                </c:pt>
                <c:pt idx="45572" formatCode="0.00E+00">
                  <c:v>-8.5144599999999997E-3</c:v>
                </c:pt>
                <c:pt idx="45573" formatCode="0.00E+00">
                  <c:v>-8.8896300000000008E-3</c:v>
                </c:pt>
                <c:pt idx="45574" formatCode="0.00E+00">
                  <c:v>-9.2640499999999994E-3</c:v>
                </c:pt>
                <c:pt idx="45575" formatCode="0.00E+00">
                  <c:v>-9.6355E-3</c:v>
                </c:pt>
                <c:pt idx="45576">
                  <c:v>-1.00021E-2</c:v>
                </c:pt>
                <c:pt idx="45577">
                  <c:v>-1.03634E-2</c:v>
                </c:pt>
                <c:pt idx="45578">
                  <c:v>-1.0719899999999999E-2</c:v>
                </c:pt>
                <c:pt idx="45579">
                  <c:v>-1.10717E-2</c:v>
                </c:pt>
                <c:pt idx="45580">
                  <c:v>-1.1418599999999999E-2</c:v>
                </c:pt>
                <c:pt idx="45581">
                  <c:v>-1.17608E-2</c:v>
                </c:pt>
                <c:pt idx="45582">
                  <c:v>-1.2098899999999999E-2</c:v>
                </c:pt>
                <c:pt idx="45583">
                  <c:v>-1.24329E-2</c:v>
                </c:pt>
                <c:pt idx="45584">
                  <c:v>-1.27625E-2</c:v>
                </c:pt>
                <c:pt idx="45585">
                  <c:v>-1.3087E-2</c:v>
                </c:pt>
                <c:pt idx="45586">
                  <c:v>-1.34051E-2</c:v>
                </c:pt>
                <c:pt idx="45587">
                  <c:v>-1.37141E-2</c:v>
                </c:pt>
                <c:pt idx="45588">
                  <c:v>-1.40115E-2</c:v>
                </c:pt>
                <c:pt idx="45589">
                  <c:v>-1.42959E-2</c:v>
                </c:pt>
                <c:pt idx="45590">
                  <c:v>-1.45667E-2</c:v>
                </c:pt>
                <c:pt idx="45591">
                  <c:v>-1.48232E-2</c:v>
                </c:pt>
                <c:pt idx="45592">
                  <c:v>-1.5065200000000001E-2</c:v>
                </c:pt>
                <c:pt idx="45593">
                  <c:v>-1.52928E-2</c:v>
                </c:pt>
                <c:pt idx="45594">
                  <c:v>-1.55055E-2</c:v>
                </c:pt>
                <c:pt idx="45595">
                  <c:v>-1.5702299999999999E-2</c:v>
                </c:pt>
                <c:pt idx="45596">
                  <c:v>-1.5881800000000001E-2</c:v>
                </c:pt>
                <c:pt idx="45597">
                  <c:v>-1.60438E-2</c:v>
                </c:pt>
                <c:pt idx="45598">
                  <c:v>-1.6189200000000001E-2</c:v>
                </c:pt>
                <c:pt idx="45599">
                  <c:v>-1.6319500000000001E-2</c:v>
                </c:pt>
                <c:pt idx="45600">
                  <c:v>-1.6435000000000002E-2</c:v>
                </c:pt>
                <c:pt idx="45601">
                  <c:v>-1.6534799999999999E-2</c:v>
                </c:pt>
                <c:pt idx="45602">
                  <c:v>-1.66187E-2</c:v>
                </c:pt>
                <c:pt idx="45603">
                  <c:v>-1.66859E-2</c:v>
                </c:pt>
                <c:pt idx="45604">
                  <c:v>-1.6734300000000001E-2</c:v>
                </c:pt>
                <c:pt idx="45605">
                  <c:v>-1.6760799999999999E-2</c:v>
                </c:pt>
                <c:pt idx="45606">
                  <c:v>-1.6764899999999999E-2</c:v>
                </c:pt>
                <c:pt idx="45607">
                  <c:v>-1.6747600000000001E-2</c:v>
                </c:pt>
                <c:pt idx="45608">
                  <c:v>-1.6709000000000002E-2</c:v>
                </c:pt>
                <c:pt idx="45609">
                  <c:v>-1.6647599999999999E-2</c:v>
                </c:pt>
                <c:pt idx="45610">
                  <c:v>-1.6561300000000001E-2</c:v>
                </c:pt>
                <c:pt idx="45611">
                  <c:v>-1.6448399999999998E-2</c:v>
                </c:pt>
                <c:pt idx="45612">
                  <c:v>-1.6308900000000001E-2</c:v>
                </c:pt>
                <c:pt idx="45613">
                  <c:v>-1.6142799999999999E-2</c:v>
                </c:pt>
                <c:pt idx="45614">
                  <c:v>-1.5948899999999998E-2</c:v>
                </c:pt>
                <c:pt idx="45615">
                  <c:v>-1.5726400000000001E-2</c:v>
                </c:pt>
                <c:pt idx="45616">
                  <c:v>-1.5476500000000001E-2</c:v>
                </c:pt>
                <c:pt idx="45617">
                  <c:v>-1.5200099999999999E-2</c:v>
                </c:pt>
                <c:pt idx="45618">
                  <c:v>-1.4897000000000001E-2</c:v>
                </c:pt>
                <c:pt idx="45619">
                  <c:v>-1.45668E-2</c:v>
                </c:pt>
                <c:pt idx="45620">
                  <c:v>-1.42095E-2</c:v>
                </c:pt>
                <c:pt idx="45621">
                  <c:v>-1.38254E-2</c:v>
                </c:pt>
                <c:pt idx="45622">
                  <c:v>-1.3414300000000001E-2</c:v>
                </c:pt>
                <c:pt idx="45623">
                  <c:v>-1.29756E-2</c:v>
                </c:pt>
                <c:pt idx="45624">
                  <c:v>-1.2508E-2</c:v>
                </c:pt>
                <c:pt idx="45625">
                  <c:v>-1.20099E-2</c:v>
                </c:pt>
                <c:pt idx="45626">
                  <c:v>-1.14796E-2</c:v>
                </c:pt>
                <c:pt idx="45627">
                  <c:v>-1.0917100000000001E-2</c:v>
                </c:pt>
                <c:pt idx="45628">
                  <c:v>-1.03225E-2</c:v>
                </c:pt>
                <c:pt idx="45629" formatCode="0.00E+00">
                  <c:v>-9.6956000000000004E-3</c:v>
                </c:pt>
                <c:pt idx="45630" formatCode="0.00E+00">
                  <c:v>-9.0364999999999994E-3</c:v>
                </c:pt>
                <c:pt idx="45631" formatCode="0.00E+00">
                  <c:v>-8.3459099999999998E-3</c:v>
                </c:pt>
                <c:pt idx="45632" formatCode="0.00E+00">
                  <c:v>-7.6241599999999996E-3</c:v>
                </c:pt>
                <c:pt idx="45633" formatCode="0.00E+00">
                  <c:v>-6.8713300000000001E-3</c:v>
                </c:pt>
                <c:pt idx="45634" formatCode="0.00E+00">
                  <c:v>-6.0878299999999998E-3</c:v>
                </c:pt>
                <c:pt idx="45635" formatCode="0.00E+00">
                  <c:v>-5.2740399999999998E-3</c:v>
                </c:pt>
                <c:pt idx="45636" formatCode="0.00E+00">
                  <c:v>-4.4301899999999996E-3</c:v>
                </c:pt>
                <c:pt idx="45637" formatCode="0.00E+00">
                  <c:v>-3.5567300000000001E-3</c:v>
                </c:pt>
                <c:pt idx="45638" formatCode="0.00E+00">
                  <c:v>-2.65372E-3</c:v>
                </c:pt>
                <c:pt idx="45639" formatCode="0.00E+00">
                  <c:v>-1.7201899999999999E-3</c:v>
                </c:pt>
                <c:pt idx="45640" formatCode="0.00E+00">
                  <c:v>-7.5513499999999999E-4</c:v>
                </c:pt>
                <c:pt idx="45641" formatCode="0.00E+00">
                  <c:v>2.41709E-4</c:v>
                </c:pt>
                <c:pt idx="45642" formatCode="0.00E+00">
                  <c:v>1.2703599999999999E-3</c:v>
                </c:pt>
                <c:pt idx="45643" formatCode="0.00E+00">
                  <c:v>2.3310700000000002E-3</c:v>
                </c:pt>
                <c:pt idx="45644" formatCode="0.00E+00">
                  <c:v>3.4230100000000002E-3</c:v>
                </c:pt>
                <c:pt idx="45645" formatCode="0.00E+00">
                  <c:v>4.5437699999999999E-3</c:v>
                </c:pt>
                <c:pt idx="45646" formatCode="0.00E+00">
                  <c:v>5.6912300000000002E-3</c:v>
                </c:pt>
                <c:pt idx="45647" formatCode="0.00E+00">
                  <c:v>6.8649999999999996E-3</c:v>
                </c:pt>
                <c:pt idx="45648" formatCode="0.00E+00">
                  <c:v>8.0656200000000008E-3</c:v>
                </c:pt>
                <c:pt idx="45649" formatCode="0.00E+00">
                  <c:v>9.2937899999999997E-3</c:v>
                </c:pt>
                <c:pt idx="45650">
                  <c:v>1.05498E-2</c:v>
                </c:pt>
                <c:pt idx="45651">
                  <c:v>1.18329E-2</c:v>
                </c:pt>
                <c:pt idx="45652">
                  <c:v>1.31419E-2</c:v>
                </c:pt>
                <c:pt idx="45653">
                  <c:v>1.4475699999999999E-2</c:v>
                </c:pt>
                <c:pt idx="45654">
                  <c:v>1.58347E-2</c:v>
                </c:pt>
                <c:pt idx="45655">
                  <c:v>1.7219700000000001E-2</c:v>
                </c:pt>
                <c:pt idx="45656">
                  <c:v>1.8631000000000002E-2</c:v>
                </c:pt>
                <c:pt idx="45657">
                  <c:v>2.0067399999999999E-2</c:v>
                </c:pt>
                <c:pt idx="45658">
                  <c:v>2.1526799999999999E-2</c:v>
                </c:pt>
                <c:pt idx="45659">
                  <c:v>2.3007799999999998E-2</c:v>
                </c:pt>
                <c:pt idx="45660">
                  <c:v>2.4509199999999998E-2</c:v>
                </c:pt>
                <c:pt idx="45661">
                  <c:v>2.6029900000000002E-2</c:v>
                </c:pt>
                <c:pt idx="45662">
                  <c:v>2.7568599999999999E-2</c:v>
                </c:pt>
                <c:pt idx="45663">
                  <c:v>2.9124799999999999E-2</c:v>
                </c:pt>
                <c:pt idx="45664">
                  <c:v>3.0698400000000001E-2</c:v>
                </c:pt>
                <c:pt idx="45665">
                  <c:v>3.22898E-2</c:v>
                </c:pt>
                <c:pt idx="45666">
                  <c:v>3.3898999999999999E-2</c:v>
                </c:pt>
                <c:pt idx="45667">
                  <c:v>3.5524800000000002E-2</c:v>
                </c:pt>
                <c:pt idx="45668">
                  <c:v>3.7165799999999999E-2</c:v>
                </c:pt>
                <c:pt idx="45669">
                  <c:v>3.8820100000000003E-2</c:v>
                </c:pt>
                <c:pt idx="45670">
                  <c:v>4.0486000000000001E-2</c:v>
                </c:pt>
                <c:pt idx="45671">
                  <c:v>4.2161499999999998E-2</c:v>
                </c:pt>
                <c:pt idx="45672">
                  <c:v>4.38454E-2</c:v>
                </c:pt>
                <c:pt idx="45673">
                  <c:v>4.5537099999999997E-2</c:v>
                </c:pt>
                <c:pt idx="45674">
                  <c:v>4.7236199999999999E-2</c:v>
                </c:pt>
                <c:pt idx="45675">
                  <c:v>4.8941900000000003E-2</c:v>
                </c:pt>
                <c:pt idx="45676">
                  <c:v>5.0653200000000002E-2</c:v>
                </c:pt>
                <c:pt idx="45677">
                  <c:v>5.2369600000000002E-2</c:v>
                </c:pt>
                <c:pt idx="45678">
                  <c:v>5.4090199999999998E-2</c:v>
                </c:pt>
                <c:pt idx="45679">
                  <c:v>5.5813700000000001E-2</c:v>
                </c:pt>
                <c:pt idx="45680">
                  <c:v>5.7539300000000002E-2</c:v>
                </c:pt>
                <c:pt idx="45681">
                  <c:v>5.9266300000000001E-2</c:v>
                </c:pt>
                <c:pt idx="45682">
                  <c:v>6.0993499999999999E-2</c:v>
                </c:pt>
                <c:pt idx="45683">
                  <c:v>6.2720100000000001E-2</c:v>
                </c:pt>
                <c:pt idx="45684">
                  <c:v>6.4445100000000005E-2</c:v>
                </c:pt>
                <c:pt idx="45685">
                  <c:v>6.6166699999999995E-2</c:v>
                </c:pt>
                <c:pt idx="45686">
                  <c:v>6.7882200000000004E-2</c:v>
                </c:pt>
                <c:pt idx="45687">
                  <c:v>6.9588899999999995E-2</c:v>
                </c:pt>
                <c:pt idx="45688">
                  <c:v>7.1285899999999999E-2</c:v>
                </c:pt>
                <c:pt idx="45689">
                  <c:v>7.2972400000000007E-2</c:v>
                </c:pt>
                <c:pt idx="45690">
                  <c:v>7.4646799999999999E-2</c:v>
                </c:pt>
                <c:pt idx="45691">
                  <c:v>7.6307799999999995E-2</c:v>
                </c:pt>
                <c:pt idx="45692">
                  <c:v>7.7954599999999999E-2</c:v>
                </c:pt>
                <c:pt idx="45693">
                  <c:v>7.9587099999999994E-2</c:v>
                </c:pt>
                <c:pt idx="45694">
                  <c:v>8.1204499999999999E-2</c:v>
                </c:pt>
                <c:pt idx="45695">
                  <c:v>8.2804900000000001E-2</c:v>
                </c:pt>
                <c:pt idx="45696">
                  <c:v>8.4386799999999998E-2</c:v>
                </c:pt>
                <c:pt idx="45697">
                  <c:v>8.5949399999999995E-2</c:v>
                </c:pt>
                <c:pt idx="45698">
                  <c:v>8.7493000000000001E-2</c:v>
                </c:pt>
                <c:pt idx="45699">
                  <c:v>8.9017200000000005E-2</c:v>
                </c:pt>
                <c:pt idx="45700">
                  <c:v>9.0520900000000001E-2</c:v>
                </c:pt>
                <c:pt idx="45701">
                  <c:v>9.2002600000000004E-2</c:v>
                </c:pt>
                <c:pt idx="45702">
                  <c:v>9.3461799999999998E-2</c:v>
                </c:pt>
                <c:pt idx="45703">
                  <c:v>9.4897099999999998E-2</c:v>
                </c:pt>
                <c:pt idx="45704">
                  <c:v>9.63059E-2</c:v>
                </c:pt>
                <c:pt idx="45705">
                  <c:v>9.7685800000000003E-2</c:v>
                </c:pt>
                <c:pt idx="45706">
                  <c:v>9.9035999999999999E-2</c:v>
                </c:pt>
                <c:pt idx="45707">
                  <c:v>0.100356</c:v>
                </c:pt>
                <c:pt idx="45708">
                  <c:v>0.101643</c:v>
                </c:pt>
                <c:pt idx="45709">
                  <c:v>0.10290000000000001</c:v>
                </c:pt>
                <c:pt idx="45710">
                  <c:v>0.10412399999999999</c:v>
                </c:pt>
                <c:pt idx="45711">
                  <c:v>0.10531500000000001</c:v>
                </c:pt>
                <c:pt idx="45712">
                  <c:v>0.106472</c:v>
                </c:pt>
                <c:pt idx="45713">
                  <c:v>0.107595</c:v>
                </c:pt>
                <c:pt idx="45714">
                  <c:v>0.108683</c:v>
                </c:pt>
                <c:pt idx="45715">
                  <c:v>0.109735</c:v>
                </c:pt>
                <c:pt idx="45716">
                  <c:v>0.11075</c:v>
                </c:pt>
                <c:pt idx="45717">
                  <c:v>0.11172700000000001</c:v>
                </c:pt>
                <c:pt idx="45718">
                  <c:v>0.112667</c:v>
                </c:pt>
                <c:pt idx="45719">
                  <c:v>0.113569</c:v>
                </c:pt>
                <c:pt idx="45720">
                  <c:v>0.11443399999999999</c:v>
                </c:pt>
                <c:pt idx="45721">
                  <c:v>0.115259</c:v>
                </c:pt>
                <c:pt idx="45722">
                  <c:v>0.11604399999999999</c:v>
                </c:pt>
                <c:pt idx="45723">
                  <c:v>0.116789</c:v>
                </c:pt>
                <c:pt idx="45724">
                  <c:v>0.117493</c:v>
                </c:pt>
                <c:pt idx="45725">
                  <c:v>0.118157</c:v>
                </c:pt>
                <c:pt idx="45726">
                  <c:v>0.118779</c:v>
                </c:pt>
                <c:pt idx="45727">
                  <c:v>0.11935900000000001</c:v>
                </c:pt>
                <c:pt idx="45728">
                  <c:v>0.119896</c:v>
                </c:pt>
                <c:pt idx="45729">
                  <c:v>0.120391</c:v>
                </c:pt>
                <c:pt idx="45730">
                  <c:v>0.120841</c:v>
                </c:pt>
                <c:pt idx="45731">
                  <c:v>0.121249</c:v>
                </c:pt>
                <c:pt idx="45732">
                  <c:v>0.121613</c:v>
                </c:pt>
                <c:pt idx="45733">
                  <c:v>0.121934</c:v>
                </c:pt>
                <c:pt idx="45734">
                  <c:v>0.12221</c:v>
                </c:pt>
                <c:pt idx="45735">
                  <c:v>0.12244099999999999</c:v>
                </c:pt>
                <c:pt idx="45736">
                  <c:v>0.122628</c:v>
                </c:pt>
                <c:pt idx="45737">
                  <c:v>0.12277100000000001</c:v>
                </c:pt>
                <c:pt idx="45738">
                  <c:v>0.12286900000000001</c:v>
                </c:pt>
                <c:pt idx="45739">
                  <c:v>0.122922</c:v>
                </c:pt>
                <c:pt idx="45740">
                  <c:v>0.12292699999999999</c:v>
                </c:pt>
                <c:pt idx="45741">
                  <c:v>0.12288499999999999</c:v>
                </c:pt>
                <c:pt idx="45742">
                  <c:v>0.122798</c:v>
                </c:pt>
                <c:pt idx="45743">
                  <c:v>0.122668</c:v>
                </c:pt>
                <c:pt idx="45744">
                  <c:v>0.122498</c:v>
                </c:pt>
                <c:pt idx="45745">
                  <c:v>0.12228700000000001</c:v>
                </c:pt>
                <c:pt idx="45746">
                  <c:v>0.122034</c:v>
                </c:pt>
                <c:pt idx="45747">
                  <c:v>0.121742</c:v>
                </c:pt>
                <c:pt idx="45748">
                  <c:v>0.121408</c:v>
                </c:pt>
                <c:pt idx="45749">
                  <c:v>0.121034</c:v>
                </c:pt>
                <c:pt idx="45750">
                  <c:v>0.120618</c:v>
                </c:pt>
                <c:pt idx="45751">
                  <c:v>0.120161</c:v>
                </c:pt>
                <c:pt idx="45752">
                  <c:v>0.11966499999999999</c:v>
                </c:pt>
                <c:pt idx="45753">
                  <c:v>0.119132</c:v>
                </c:pt>
                <c:pt idx="45754">
                  <c:v>0.118563</c:v>
                </c:pt>
                <c:pt idx="45755">
                  <c:v>0.117961</c:v>
                </c:pt>
                <c:pt idx="45756">
                  <c:v>0.117325</c:v>
                </c:pt>
                <c:pt idx="45757">
                  <c:v>0.116657</c:v>
                </c:pt>
                <c:pt idx="45758">
                  <c:v>0.115956</c:v>
                </c:pt>
                <c:pt idx="45759">
                  <c:v>0.115222</c:v>
                </c:pt>
                <c:pt idx="45760">
                  <c:v>0.114456</c:v>
                </c:pt>
                <c:pt idx="45761">
                  <c:v>0.113659</c:v>
                </c:pt>
                <c:pt idx="45762">
                  <c:v>0.112833</c:v>
                </c:pt>
                <c:pt idx="45763">
                  <c:v>0.111979</c:v>
                </c:pt>
                <c:pt idx="45764">
                  <c:v>0.111097</c:v>
                </c:pt>
                <c:pt idx="45765">
                  <c:v>0.11018799999999999</c:v>
                </c:pt>
                <c:pt idx="45766">
                  <c:v>0.109253</c:v>
                </c:pt>
                <c:pt idx="45767">
                  <c:v>0.108291</c:v>
                </c:pt>
                <c:pt idx="45768">
                  <c:v>0.107304</c:v>
                </c:pt>
                <c:pt idx="45769">
                  <c:v>0.106292</c:v>
                </c:pt>
                <c:pt idx="45770">
                  <c:v>0.105254</c:v>
                </c:pt>
                <c:pt idx="45771">
                  <c:v>0.10419299999999999</c:v>
                </c:pt>
                <c:pt idx="45772">
                  <c:v>0.10310900000000001</c:v>
                </c:pt>
                <c:pt idx="45773">
                  <c:v>0.102004</c:v>
                </c:pt>
                <c:pt idx="45774">
                  <c:v>0.10088</c:v>
                </c:pt>
                <c:pt idx="45775">
                  <c:v>9.9738199999999999E-2</c:v>
                </c:pt>
                <c:pt idx="45776">
                  <c:v>9.85795E-2</c:v>
                </c:pt>
                <c:pt idx="45777">
                  <c:v>9.7406099999999995E-2</c:v>
                </c:pt>
                <c:pt idx="45778">
                  <c:v>9.6219600000000002E-2</c:v>
                </c:pt>
                <c:pt idx="45779">
                  <c:v>9.5020599999999997E-2</c:v>
                </c:pt>
                <c:pt idx="45780">
                  <c:v>9.3810299999999999E-2</c:v>
                </c:pt>
                <c:pt idx="45781">
                  <c:v>9.2590699999999998E-2</c:v>
                </c:pt>
                <c:pt idx="45782">
                  <c:v>9.1362299999999994E-2</c:v>
                </c:pt>
                <c:pt idx="45783">
                  <c:v>9.0124300000000004E-2</c:v>
                </c:pt>
                <c:pt idx="45784">
                  <c:v>8.8877999999999999E-2</c:v>
                </c:pt>
                <c:pt idx="45785">
                  <c:v>8.7625900000000007E-2</c:v>
                </c:pt>
                <c:pt idx="45786">
                  <c:v>8.6369799999999997E-2</c:v>
                </c:pt>
                <c:pt idx="45787">
                  <c:v>8.5110900000000003E-2</c:v>
                </c:pt>
                <c:pt idx="45788">
                  <c:v>8.3850400000000005E-2</c:v>
                </c:pt>
                <c:pt idx="45789">
                  <c:v>8.2589599999999999E-2</c:v>
                </c:pt>
                <c:pt idx="45790">
                  <c:v>8.1329700000000005E-2</c:v>
                </c:pt>
                <c:pt idx="45791">
                  <c:v>8.0071600000000007E-2</c:v>
                </c:pt>
                <c:pt idx="45792">
                  <c:v>7.8815700000000002E-2</c:v>
                </c:pt>
                <c:pt idx="45793">
                  <c:v>7.7562900000000004E-2</c:v>
                </c:pt>
                <c:pt idx="45794">
                  <c:v>7.6314000000000007E-2</c:v>
                </c:pt>
                <c:pt idx="45795">
                  <c:v>7.5070200000000004E-2</c:v>
                </c:pt>
                <c:pt idx="45796">
                  <c:v>7.3833499999999996E-2</c:v>
                </c:pt>
                <c:pt idx="45797">
                  <c:v>7.2606100000000007E-2</c:v>
                </c:pt>
                <c:pt idx="45798">
                  <c:v>7.1389800000000003E-2</c:v>
                </c:pt>
                <c:pt idx="45799">
                  <c:v>7.01851E-2</c:v>
                </c:pt>
                <c:pt idx="45800">
                  <c:v>6.8992700000000004E-2</c:v>
                </c:pt>
                <c:pt idx="45801">
                  <c:v>6.7813499999999999E-2</c:v>
                </c:pt>
                <c:pt idx="45802">
                  <c:v>6.6648200000000005E-2</c:v>
                </c:pt>
                <c:pt idx="45803">
                  <c:v>6.5497799999999995E-2</c:v>
                </c:pt>
                <c:pt idx="45804">
                  <c:v>6.4363600000000007E-2</c:v>
                </c:pt>
                <c:pt idx="45805">
                  <c:v>6.3247100000000001E-2</c:v>
                </c:pt>
                <c:pt idx="45806">
                  <c:v>6.2148799999999997E-2</c:v>
                </c:pt>
                <c:pt idx="45807">
                  <c:v>6.1068499999999998E-2</c:v>
                </c:pt>
                <c:pt idx="45808">
                  <c:v>6.00066E-2</c:v>
                </c:pt>
                <c:pt idx="45809">
                  <c:v>5.8963799999999997E-2</c:v>
                </c:pt>
                <c:pt idx="45810">
                  <c:v>5.7941300000000001E-2</c:v>
                </c:pt>
                <c:pt idx="45811">
                  <c:v>5.6940299999999999E-2</c:v>
                </c:pt>
                <c:pt idx="45812">
                  <c:v>5.5961799999999999E-2</c:v>
                </c:pt>
                <c:pt idx="45813">
                  <c:v>5.5007E-2</c:v>
                </c:pt>
                <c:pt idx="45814">
                  <c:v>5.4077399999999998E-2</c:v>
                </c:pt>
                <c:pt idx="45815">
                  <c:v>5.31745E-2</c:v>
                </c:pt>
                <c:pt idx="45816">
                  <c:v>5.2299999999999999E-2</c:v>
                </c:pt>
                <c:pt idx="45817">
                  <c:v>5.1454800000000002E-2</c:v>
                </c:pt>
                <c:pt idx="45818">
                  <c:v>5.0639799999999999E-2</c:v>
                </c:pt>
                <c:pt idx="45819">
                  <c:v>4.9855900000000002E-2</c:v>
                </c:pt>
                <c:pt idx="45820">
                  <c:v>4.9104000000000002E-2</c:v>
                </c:pt>
                <c:pt idx="45821">
                  <c:v>4.83846E-2</c:v>
                </c:pt>
                <c:pt idx="45822">
                  <c:v>4.76981E-2</c:v>
                </c:pt>
                <c:pt idx="45823">
                  <c:v>4.7044599999999999E-2</c:v>
                </c:pt>
                <c:pt idx="45824">
                  <c:v>4.6423399999999997E-2</c:v>
                </c:pt>
                <c:pt idx="45825">
                  <c:v>4.5833800000000001E-2</c:v>
                </c:pt>
                <c:pt idx="45826">
                  <c:v>4.5275999999999997E-2</c:v>
                </c:pt>
                <c:pt idx="45827">
                  <c:v>4.4751100000000002E-2</c:v>
                </c:pt>
                <c:pt idx="45828">
                  <c:v>4.4260500000000001E-2</c:v>
                </c:pt>
                <c:pt idx="45829">
                  <c:v>4.3805900000000002E-2</c:v>
                </c:pt>
                <c:pt idx="45830">
                  <c:v>4.3388999999999997E-2</c:v>
                </c:pt>
                <c:pt idx="45831">
                  <c:v>4.3010300000000001E-2</c:v>
                </c:pt>
                <c:pt idx="45832">
                  <c:v>4.2669400000000003E-2</c:v>
                </c:pt>
                <c:pt idx="45833">
                  <c:v>4.2365699999999999E-2</c:v>
                </c:pt>
                <c:pt idx="45834">
                  <c:v>4.2099900000000003E-2</c:v>
                </c:pt>
                <c:pt idx="45835">
                  <c:v>4.1873300000000002E-2</c:v>
                </c:pt>
                <c:pt idx="45836">
                  <c:v>4.1687299999999997E-2</c:v>
                </c:pt>
                <c:pt idx="45837">
                  <c:v>4.15424E-2</c:v>
                </c:pt>
                <c:pt idx="45838">
                  <c:v>4.1438299999999997E-2</c:v>
                </c:pt>
                <c:pt idx="45839">
                  <c:v>4.1375799999999997E-2</c:v>
                </c:pt>
                <c:pt idx="45840">
                  <c:v>4.1355500000000003E-2</c:v>
                </c:pt>
                <c:pt idx="45841">
                  <c:v>4.1376700000000002E-2</c:v>
                </c:pt>
                <c:pt idx="45842">
                  <c:v>4.14384E-2</c:v>
                </c:pt>
                <c:pt idx="45843">
                  <c:v>4.1540800000000003E-2</c:v>
                </c:pt>
                <c:pt idx="45844">
                  <c:v>4.1684600000000002E-2</c:v>
                </c:pt>
                <c:pt idx="45845">
                  <c:v>4.1870200000000003E-2</c:v>
                </c:pt>
                <c:pt idx="45846">
                  <c:v>4.20969E-2</c:v>
                </c:pt>
                <c:pt idx="45847">
                  <c:v>4.2363499999999998E-2</c:v>
                </c:pt>
                <c:pt idx="45848">
                  <c:v>4.2668900000000003E-2</c:v>
                </c:pt>
                <c:pt idx="45849">
                  <c:v>4.3013200000000001E-2</c:v>
                </c:pt>
                <c:pt idx="45850">
                  <c:v>4.3397199999999997E-2</c:v>
                </c:pt>
                <c:pt idx="45851">
                  <c:v>4.3821300000000001E-2</c:v>
                </c:pt>
                <c:pt idx="45852">
                  <c:v>4.4285699999999997E-2</c:v>
                </c:pt>
                <c:pt idx="45853">
                  <c:v>4.4790499999999997E-2</c:v>
                </c:pt>
                <c:pt idx="45854">
                  <c:v>4.53357E-2</c:v>
                </c:pt>
                <c:pt idx="45855">
                  <c:v>4.5921400000000001E-2</c:v>
                </c:pt>
                <c:pt idx="45856">
                  <c:v>4.65473E-2</c:v>
                </c:pt>
                <c:pt idx="45857">
                  <c:v>4.7213499999999999E-2</c:v>
                </c:pt>
                <c:pt idx="45858">
                  <c:v>4.7919499999999997E-2</c:v>
                </c:pt>
                <c:pt idx="45859">
                  <c:v>4.8664699999999998E-2</c:v>
                </c:pt>
                <c:pt idx="45860">
                  <c:v>4.9448800000000001E-2</c:v>
                </c:pt>
                <c:pt idx="45861">
                  <c:v>5.0271200000000002E-2</c:v>
                </c:pt>
                <c:pt idx="45862">
                  <c:v>5.11314E-2</c:v>
                </c:pt>
                <c:pt idx="45863">
                  <c:v>5.2028999999999999E-2</c:v>
                </c:pt>
                <c:pt idx="45864">
                  <c:v>5.2963999999999997E-2</c:v>
                </c:pt>
                <c:pt idx="45865">
                  <c:v>5.39356E-2</c:v>
                </c:pt>
                <c:pt idx="45866">
                  <c:v>5.4942600000000001E-2</c:v>
                </c:pt>
                <c:pt idx="45867">
                  <c:v>5.5983999999999999E-2</c:v>
                </c:pt>
                <c:pt idx="45868">
                  <c:v>5.7059199999999997E-2</c:v>
                </c:pt>
                <c:pt idx="45869">
                  <c:v>5.81676E-2</c:v>
                </c:pt>
                <c:pt idx="45870">
                  <c:v>5.9308899999999998E-2</c:v>
                </c:pt>
                <c:pt idx="45871">
                  <c:v>6.0482399999999999E-2</c:v>
                </c:pt>
                <c:pt idx="45872">
                  <c:v>6.1686699999999997E-2</c:v>
                </c:pt>
                <c:pt idx="45873">
                  <c:v>6.2920699999999996E-2</c:v>
                </c:pt>
                <c:pt idx="45874">
                  <c:v>6.41843E-2</c:v>
                </c:pt>
                <c:pt idx="45875">
                  <c:v>6.5476900000000005E-2</c:v>
                </c:pt>
                <c:pt idx="45876">
                  <c:v>6.6796800000000003E-2</c:v>
                </c:pt>
                <c:pt idx="45877">
                  <c:v>6.8141400000000005E-2</c:v>
                </c:pt>
                <c:pt idx="45878">
                  <c:v>6.9508799999999996E-2</c:v>
                </c:pt>
                <c:pt idx="45879">
                  <c:v>7.0898299999999997E-2</c:v>
                </c:pt>
                <c:pt idx="45880">
                  <c:v>7.2310100000000002E-2</c:v>
                </c:pt>
                <c:pt idx="45881">
                  <c:v>7.3744100000000007E-2</c:v>
                </c:pt>
                <c:pt idx="45882">
                  <c:v>7.5199299999999997E-2</c:v>
                </c:pt>
                <c:pt idx="45883">
                  <c:v>7.6674000000000006E-2</c:v>
                </c:pt>
                <c:pt idx="45884">
                  <c:v>7.8167E-2</c:v>
                </c:pt>
                <c:pt idx="45885">
                  <c:v>7.96766E-2</c:v>
                </c:pt>
                <c:pt idx="45886">
                  <c:v>8.1200900000000006E-2</c:v>
                </c:pt>
                <c:pt idx="45887">
                  <c:v>8.27378E-2</c:v>
                </c:pt>
                <c:pt idx="45888">
                  <c:v>8.4285600000000002E-2</c:v>
                </c:pt>
                <c:pt idx="45889">
                  <c:v>8.5843199999999995E-2</c:v>
                </c:pt>
                <c:pt idx="45890">
                  <c:v>8.7410500000000002E-2</c:v>
                </c:pt>
                <c:pt idx="45891">
                  <c:v>8.8986800000000005E-2</c:v>
                </c:pt>
                <c:pt idx="45892">
                  <c:v>9.0570800000000007E-2</c:v>
                </c:pt>
                <c:pt idx="45893">
                  <c:v>9.2160500000000006E-2</c:v>
                </c:pt>
                <c:pt idx="45894">
                  <c:v>9.3754900000000002E-2</c:v>
                </c:pt>
                <c:pt idx="45895">
                  <c:v>9.5352199999999998E-2</c:v>
                </c:pt>
                <c:pt idx="45896">
                  <c:v>9.6950599999999998E-2</c:v>
                </c:pt>
                <c:pt idx="45897">
                  <c:v>9.8548399999999994E-2</c:v>
                </c:pt>
                <c:pt idx="45898">
                  <c:v>0.100144</c:v>
                </c:pt>
                <c:pt idx="45899">
                  <c:v>0.101738</c:v>
                </c:pt>
                <c:pt idx="45900">
                  <c:v>0.103328</c:v>
                </c:pt>
                <c:pt idx="45901">
                  <c:v>0.104911</c:v>
                </c:pt>
                <c:pt idx="45902">
                  <c:v>0.106487</c:v>
                </c:pt>
                <c:pt idx="45903">
                  <c:v>0.108054</c:v>
                </c:pt>
                <c:pt idx="45904">
                  <c:v>0.10961</c:v>
                </c:pt>
                <c:pt idx="45905">
                  <c:v>0.111153</c:v>
                </c:pt>
                <c:pt idx="45906">
                  <c:v>0.112681</c:v>
                </c:pt>
                <c:pt idx="45907">
                  <c:v>0.114194</c:v>
                </c:pt>
                <c:pt idx="45908">
                  <c:v>0.115689</c:v>
                </c:pt>
                <c:pt idx="45909">
                  <c:v>0.11716500000000001</c:v>
                </c:pt>
                <c:pt idx="45910">
                  <c:v>0.11862</c:v>
                </c:pt>
                <c:pt idx="45911">
                  <c:v>0.12005200000000001</c:v>
                </c:pt>
                <c:pt idx="45912">
                  <c:v>0.121459</c:v>
                </c:pt>
                <c:pt idx="45913">
                  <c:v>0.12284</c:v>
                </c:pt>
                <c:pt idx="45914">
                  <c:v>0.124192</c:v>
                </c:pt>
                <c:pt idx="45915">
                  <c:v>0.12551599999999999</c:v>
                </c:pt>
                <c:pt idx="45916">
                  <c:v>0.126808</c:v>
                </c:pt>
                <c:pt idx="45917">
                  <c:v>0.12806600000000001</c:v>
                </c:pt>
                <c:pt idx="45918">
                  <c:v>0.12929099999999999</c:v>
                </c:pt>
                <c:pt idx="45919">
                  <c:v>0.13048000000000001</c:v>
                </c:pt>
                <c:pt idx="45920">
                  <c:v>0.131634</c:v>
                </c:pt>
                <c:pt idx="45921">
                  <c:v>0.13275100000000001</c:v>
                </c:pt>
                <c:pt idx="45922">
                  <c:v>0.133829</c:v>
                </c:pt>
                <c:pt idx="45923">
                  <c:v>0.13486600000000001</c:v>
                </c:pt>
                <c:pt idx="45924">
                  <c:v>0.13586200000000001</c:v>
                </c:pt>
                <c:pt idx="45925">
                  <c:v>0.13681499999999999</c:v>
                </c:pt>
                <c:pt idx="45926">
                  <c:v>0.13772300000000001</c:v>
                </c:pt>
                <c:pt idx="45927">
                  <c:v>0.13858500000000001</c:v>
                </c:pt>
                <c:pt idx="45928">
                  <c:v>0.1394</c:v>
                </c:pt>
                <c:pt idx="45929">
                  <c:v>0.14016700000000001</c:v>
                </c:pt>
                <c:pt idx="45930">
                  <c:v>0.14088500000000001</c:v>
                </c:pt>
                <c:pt idx="45931">
                  <c:v>0.14155200000000001</c:v>
                </c:pt>
                <c:pt idx="45932">
                  <c:v>0.14216899999999999</c:v>
                </c:pt>
                <c:pt idx="45933">
                  <c:v>0.142735</c:v>
                </c:pt>
                <c:pt idx="45934">
                  <c:v>0.14324999999999999</c:v>
                </c:pt>
                <c:pt idx="45935">
                  <c:v>0.14371400000000001</c:v>
                </c:pt>
                <c:pt idx="45936">
                  <c:v>0.14412700000000001</c:v>
                </c:pt>
                <c:pt idx="45937">
                  <c:v>0.144487</c:v>
                </c:pt>
                <c:pt idx="45938">
                  <c:v>0.14479400000000001</c:v>
                </c:pt>
                <c:pt idx="45939">
                  <c:v>0.14504700000000001</c:v>
                </c:pt>
                <c:pt idx="45940">
                  <c:v>0.14524500000000001</c:v>
                </c:pt>
                <c:pt idx="45941">
                  <c:v>0.14538999999999999</c:v>
                </c:pt>
                <c:pt idx="45942">
                  <c:v>0.14548</c:v>
                </c:pt>
                <c:pt idx="45943">
                  <c:v>0.14551700000000001</c:v>
                </c:pt>
                <c:pt idx="45944">
                  <c:v>0.14550099999999999</c:v>
                </c:pt>
                <c:pt idx="45945">
                  <c:v>0.14543200000000001</c:v>
                </c:pt>
                <c:pt idx="45946">
                  <c:v>0.14530999999999999</c:v>
                </c:pt>
                <c:pt idx="45947">
                  <c:v>0.14513599999999999</c:v>
                </c:pt>
                <c:pt idx="45948">
                  <c:v>0.14490900000000001</c:v>
                </c:pt>
                <c:pt idx="45949">
                  <c:v>0.14463000000000001</c:v>
                </c:pt>
                <c:pt idx="45950">
                  <c:v>0.14429900000000001</c:v>
                </c:pt>
                <c:pt idx="45951">
                  <c:v>0.14391699999999999</c:v>
                </c:pt>
                <c:pt idx="45952">
                  <c:v>0.143484</c:v>
                </c:pt>
                <c:pt idx="45953">
                  <c:v>0.14300199999999999</c:v>
                </c:pt>
                <c:pt idx="45954">
                  <c:v>0.14247199999999999</c:v>
                </c:pt>
                <c:pt idx="45955">
                  <c:v>0.14189399999999999</c:v>
                </c:pt>
                <c:pt idx="45956">
                  <c:v>0.14127000000000001</c:v>
                </c:pt>
                <c:pt idx="45957">
                  <c:v>0.140599</c:v>
                </c:pt>
                <c:pt idx="45958">
                  <c:v>0.13988200000000001</c:v>
                </c:pt>
                <c:pt idx="45959">
                  <c:v>0.13911999999999999</c:v>
                </c:pt>
                <c:pt idx="45960">
                  <c:v>0.13831599999999999</c:v>
                </c:pt>
                <c:pt idx="45961">
                  <c:v>0.13747000000000001</c:v>
                </c:pt>
                <c:pt idx="45962">
                  <c:v>0.13658400000000001</c:v>
                </c:pt>
                <c:pt idx="45963">
                  <c:v>0.13566</c:v>
                </c:pt>
                <c:pt idx="45964">
                  <c:v>0.13469700000000001</c:v>
                </c:pt>
                <c:pt idx="45965">
                  <c:v>0.13369900000000001</c:v>
                </c:pt>
                <c:pt idx="45966">
                  <c:v>0.13266700000000001</c:v>
                </c:pt>
                <c:pt idx="45967">
                  <c:v>0.131604</c:v>
                </c:pt>
                <c:pt idx="45968">
                  <c:v>0.13051199999999999</c:v>
                </c:pt>
                <c:pt idx="45969">
                  <c:v>0.12939200000000001</c:v>
                </c:pt>
                <c:pt idx="45970">
                  <c:v>0.128247</c:v>
                </c:pt>
                <c:pt idx="45971">
                  <c:v>0.127079</c:v>
                </c:pt>
                <c:pt idx="45972">
                  <c:v>0.125889</c:v>
                </c:pt>
                <c:pt idx="45973">
                  <c:v>0.12468</c:v>
                </c:pt>
                <c:pt idx="45974">
                  <c:v>0.12345299999999999</c:v>
                </c:pt>
                <c:pt idx="45975">
                  <c:v>0.12221</c:v>
                </c:pt>
                <c:pt idx="45976">
                  <c:v>0.120951</c:v>
                </c:pt>
                <c:pt idx="45977">
                  <c:v>0.11967899999999999</c:v>
                </c:pt>
                <c:pt idx="45978">
                  <c:v>0.118396</c:v>
                </c:pt>
                <c:pt idx="45979">
                  <c:v>0.117103</c:v>
                </c:pt>
                <c:pt idx="45980">
                  <c:v>0.115802</c:v>
                </c:pt>
                <c:pt idx="45981">
                  <c:v>0.114497</c:v>
                </c:pt>
                <c:pt idx="45982">
                  <c:v>0.113189</c:v>
                </c:pt>
                <c:pt idx="45983">
                  <c:v>0.11188099999999999</c:v>
                </c:pt>
                <c:pt idx="45984">
                  <c:v>0.110573</c:v>
                </c:pt>
                <c:pt idx="45985">
                  <c:v>0.109267</c:v>
                </c:pt>
                <c:pt idx="45986">
                  <c:v>0.107964</c:v>
                </c:pt>
                <c:pt idx="45987">
                  <c:v>0.106666</c:v>
                </c:pt>
                <c:pt idx="45988">
                  <c:v>0.105376</c:v>
                </c:pt>
                <c:pt idx="45989">
                  <c:v>0.10409499999999999</c:v>
                </c:pt>
                <c:pt idx="45990">
                  <c:v>0.102825</c:v>
                </c:pt>
                <c:pt idx="45991">
                  <c:v>0.10156900000000001</c:v>
                </c:pt>
                <c:pt idx="45992">
                  <c:v>0.100328</c:v>
                </c:pt>
                <c:pt idx="45993">
                  <c:v>9.9103399999999994E-2</c:v>
                </c:pt>
                <c:pt idx="45994">
                  <c:v>9.7895899999999994E-2</c:v>
                </c:pt>
                <c:pt idx="45995">
                  <c:v>9.6707199999999993E-2</c:v>
                </c:pt>
                <c:pt idx="45996">
                  <c:v>9.5538799999999993E-2</c:v>
                </c:pt>
                <c:pt idx="45997">
                  <c:v>9.4392400000000001E-2</c:v>
                </c:pt>
                <c:pt idx="45998">
                  <c:v>9.3269299999999999E-2</c:v>
                </c:pt>
                <c:pt idx="45999">
                  <c:v>9.2171100000000006E-2</c:v>
                </c:pt>
                <c:pt idx="46000">
                  <c:v>9.1099100000000002E-2</c:v>
                </c:pt>
                <c:pt idx="46001">
                  <c:v>9.0054599999999999E-2</c:v>
                </c:pt>
                <c:pt idx="46002">
                  <c:v>8.9038800000000001E-2</c:v>
                </c:pt>
                <c:pt idx="46003">
                  <c:v>8.8053300000000001E-2</c:v>
                </c:pt>
                <c:pt idx="46004">
                  <c:v>8.7099099999999999E-2</c:v>
                </c:pt>
                <c:pt idx="46005">
                  <c:v>8.6176699999999995E-2</c:v>
                </c:pt>
                <c:pt idx="46006">
                  <c:v>8.5286899999999999E-2</c:v>
                </c:pt>
                <c:pt idx="46007">
                  <c:v>8.4431099999999995E-2</c:v>
                </c:pt>
                <c:pt idx="46008">
                  <c:v>8.3611099999999994E-2</c:v>
                </c:pt>
                <c:pt idx="46009">
                  <c:v>8.2827999999999999E-2</c:v>
                </c:pt>
                <c:pt idx="46010">
                  <c:v>8.2082699999999995E-2</c:v>
                </c:pt>
                <c:pt idx="46011">
                  <c:v>8.1375699999999995E-2</c:v>
                </c:pt>
                <c:pt idx="46012">
                  <c:v>8.0707799999999996E-2</c:v>
                </c:pt>
                <c:pt idx="46013">
                  <c:v>8.0079300000000006E-2</c:v>
                </c:pt>
                <c:pt idx="46014">
                  <c:v>7.94903E-2</c:v>
                </c:pt>
                <c:pt idx="46015">
                  <c:v>7.89406E-2</c:v>
                </c:pt>
                <c:pt idx="46016">
                  <c:v>7.8430299999999994E-2</c:v>
                </c:pt>
                <c:pt idx="46017">
                  <c:v>7.7960199999999993E-2</c:v>
                </c:pt>
                <c:pt idx="46018">
                  <c:v>7.7531500000000003E-2</c:v>
                </c:pt>
                <c:pt idx="46019">
                  <c:v>7.7144799999999999E-2</c:v>
                </c:pt>
                <c:pt idx="46020">
                  <c:v>7.6799900000000004E-2</c:v>
                </c:pt>
                <c:pt idx="46021">
                  <c:v>7.6497200000000001E-2</c:v>
                </c:pt>
                <c:pt idx="46022">
                  <c:v>7.6236899999999996E-2</c:v>
                </c:pt>
                <c:pt idx="46023">
                  <c:v>7.6019299999999998E-2</c:v>
                </c:pt>
                <c:pt idx="46024">
                  <c:v>7.5844400000000006E-2</c:v>
                </c:pt>
                <c:pt idx="46025">
                  <c:v>7.5711700000000007E-2</c:v>
                </c:pt>
                <c:pt idx="46026">
                  <c:v>7.5620800000000002E-2</c:v>
                </c:pt>
                <c:pt idx="46027">
                  <c:v>7.5571700000000006E-2</c:v>
                </c:pt>
                <c:pt idx="46028">
                  <c:v>7.55638E-2</c:v>
                </c:pt>
                <c:pt idx="46029">
                  <c:v>7.5596300000000005E-2</c:v>
                </c:pt>
                <c:pt idx="46030">
                  <c:v>7.5668899999999997E-2</c:v>
                </c:pt>
                <c:pt idx="46031">
                  <c:v>7.5781600000000005E-2</c:v>
                </c:pt>
                <c:pt idx="46032">
                  <c:v>7.5934600000000005E-2</c:v>
                </c:pt>
                <c:pt idx="46033">
                  <c:v>7.6127500000000001E-2</c:v>
                </c:pt>
                <c:pt idx="46034">
                  <c:v>7.6359399999999994E-2</c:v>
                </c:pt>
                <c:pt idx="46035">
                  <c:v>7.66289E-2</c:v>
                </c:pt>
                <c:pt idx="46036">
                  <c:v>7.6934600000000006E-2</c:v>
                </c:pt>
                <c:pt idx="46037">
                  <c:v>7.7274999999999996E-2</c:v>
                </c:pt>
                <c:pt idx="46038">
                  <c:v>7.7649499999999996E-2</c:v>
                </c:pt>
                <c:pt idx="46039">
                  <c:v>7.8056899999999999E-2</c:v>
                </c:pt>
                <c:pt idx="46040">
                  <c:v>7.8496700000000003E-2</c:v>
                </c:pt>
                <c:pt idx="46041">
                  <c:v>7.8968499999999997E-2</c:v>
                </c:pt>
                <c:pt idx="46042">
                  <c:v>7.9471200000000006E-2</c:v>
                </c:pt>
                <c:pt idx="46043">
                  <c:v>8.0002599999999993E-2</c:v>
                </c:pt>
                <c:pt idx="46044">
                  <c:v>8.0560599999999996E-2</c:v>
                </c:pt>
                <c:pt idx="46045">
                  <c:v>8.1143999999999994E-2</c:v>
                </c:pt>
                <c:pt idx="46046">
                  <c:v>8.1752000000000005E-2</c:v>
                </c:pt>
                <c:pt idx="46047">
                  <c:v>8.2383899999999996E-2</c:v>
                </c:pt>
                <c:pt idx="46048">
                  <c:v>8.3038399999999998E-2</c:v>
                </c:pt>
                <c:pt idx="46049">
                  <c:v>8.37146E-2</c:v>
                </c:pt>
                <c:pt idx="46050">
                  <c:v>8.4411399999999998E-2</c:v>
                </c:pt>
                <c:pt idx="46051">
                  <c:v>8.5127499999999995E-2</c:v>
                </c:pt>
                <c:pt idx="46052">
                  <c:v>8.5861000000000007E-2</c:v>
                </c:pt>
                <c:pt idx="46053">
                  <c:v>8.6610400000000004E-2</c:v>
                </c:pt>
                <c:pt idx="46054">
                  <c:v>8.7374499999999994E-2</c:v>
                </c:pt>
                <c:pt idx="46055">
                  <c:v>8.8152599999999998E-2</c:v>
                </c:pt>
                <c:pt idx="46056">
                  <c:v>8.8944599999999999E-2</c:v>
                </c:pt>
                <c:pt idx="46057">
                  <c:v>8.9750800000000006E-2</c:v>
                </c:pt>
                <c:pt idx="46058">
                  <c:v>9.0570200000000003E-2</c:v>
                </c:pt>
                <c:pt idx="46059">
                  <c:v>9.13997E-2</c:v>
                </c:pt>
                <c:pt idx="46060">
                  <c:v>9.2235499999999998E-2</c:v>
                </c:pt>
                <c:pt idx="46061">
                  <c:v>9.3075500000000005E-2</c:v>
                </c:pt>
                <c:pt idx="46062">
                  <c:v>9.3917799999999996E-2</c:v>
                </c:pt>
                <c:pt idx="46063">
                  <c:v>9.4759899999999994E-2</c:v>
                </c:pt>
                <c:pt idx="46064">
                  <c:v>9.5599699999999996E-2</c:v>
                </c:pt>
                <c:pt idx="46065">
                  <c:v>9.6435499999999993E-2</c:v>
                </c:pt>
                <c:pt idx="46066">
                  <c:v>9.7265599999999994E-2</c:v>
                </c:pt>
                <c:pt idx="46067">
                  <c:v>9.8087900000000006E-2</c:v>
                </c:pt>
                <c:pt idx="46068">
                  <c:v>9.8900600000000005E-2</c:v>
                </c:pt>
                <c:pt idx="46069">
                  <c:v>9.9701799999999993E-2</c:v>
                </c:pt>
                <c:pt idx="46070">
                  <c:v>0.10049</c:v>
                </c:pt>
                <c:pt idx="46071">
                  <c:v>0.101262</c:v>
                </c:pt>
                <c:pt idx="46072">
                  <c:v>0.102016</c:v>
                </c:pt>
                <c:pt idx="46073">
                  <c:v>0.102751</c:v>
                </c:pt>
                <c:pt idx="46074">
                  <c:v>0.103464</c:v>
                </c:pt>
                <c:pt idx="46075">
                  <c:v>0.104154</c:v>
                </c:pt>
                <c:pt idx="46076">
                  <c:v>0.104821</c:v>
                </c:pt>
                <c:pt idx="46077">
                  <c:v>0.105463</c:v>
                </c:pt>
                <c:pt idx="46078">
                  <c:v>0.10607800000000001</c:v>
                </c:pt>
                <c:pt idx="46079">
                  <c:v>0.106666</c:v>
                </c:pt>
                <c:pt idx="46080">
                  <c:v>0.107224</c:v>
                </c:pt>
                <c:pt idx="46081">
                  <c:v>0.107752</c:v>
                </c:pt>
                <c:pt idx="46082">
                  <c:v>0.108248</c:v>
                </c:pt>
                <c:pt idx="46083">
                  <c:v>0.10871</c:v>
                </c:pt>
                <c:pt idx="46084">
                  <c:v>0.109137</c:v>
                </c:pt>
                <c:pt idx="46085">
                  <c:v>0.109528</c:v>
                </c:pt>
                <c:pt idx="46086">
                  <c:v>0.10988100000000001</c:v>
                </c:pt>
                <c:pt idx="46087">
                  <c:v>0.110196</c:v>
                </c:pt>
                <c:pt idx="46088">
                  <c:v>0.110469</c:v>
                </c:pt>
                <c:pt idx="46089">
                  <c:v>0.11070199999999999</c:v>
                </c:pt>
                <c:pt idx="46090">
                  <c:v>0.110892</c:v>
                </c:pt>
                <c:pt idx="46091">
                  <c:v>0.111038</c:v>
                </c:pt>
                <c:pt idx="46092">
                  <c:v>0.111141</c:v>
                </c:pt>
                <c:pt idx="46093">
                  <c:v>0.11119800000000001</c:v>
                </c:pt>
                <c:pt idx="46094">
                  <c:v>0.111208</c:v>
                </c:pt>
                <c:pt idx="46095">
                  <c:v>0.11117200000000001</c:v>
                </c:pt>
                <c:pt idx="46096">
                  <c:v>0.11108800000000001</c:v>
                </c:pt>
                <c:pt idx="46097">
                  <c:v>0.110956</c:v>
                </c:pt>
                <c:pt idx="46098">
                  <c:v>0.110776</c:v>
                </c:pt>
                <c:pt idx="46099">
                  <c:v>0.11054799999999999</c:v>
                </c:pt>
                <c:pt idx="46100">
                  <c:v>0.110272</c:v>
                </c:pt>
                <c:pt idx="46101">
                  <c:v>0.109948</c:v>
                </c:pt>
                <c:pt idx="46102">
                  <c:v>0.10957500000000001</c:v>
                </c:pt>
                <c:pt idx="46103">
                  <c:v>0.109153</c:v>
                </c:pt>
                <c:pt idx="46104">
                  <c:v>0.108683</c:v>
                </c:pt>
                <c:pt idx="46105">
                  <c:v>0.108164</c:v>
                </c:pt>
                <c:pt idx="46106">
                  <c:v>0.107598</c:v>
                </c:pt>
                <c:pt idx="46107">
                  <c:v>0.106986</c:v>
                </c:pt>
                <c:pt idx="46108">
                  <c:v>0.10632900000000001</c:v>
                </c:pt>
                <c:pt idx="46109">
                  <c:v>0.105626</c:v>
                </c:pt>
                <c:pt idx="46110">
                  <c:v>0.10488</c:v>
                </c:pt>
                <c:pt idx="46111">
                  <c:v>0.104091</c:v>
                </c:pt>
                <c:pt idx="46112">
                  <c:v>0.10326</c:v>
                </c:pt>
                <c:pt idx="46113">
                  <c:v>0.10238899999999999</c:v>
                </c:pt>
                <c:pt idx="46114">
                  <c:v>0.101479</c:v>
                </c:pt>
                <c:pt idx="46115">
                  <c:v>0.10052999999999999</c:v>
                </c:pt>
                <c:pt idx="46116">
                  <c:v>9.9543599999999996E-2</c:v>
                </c:pt>
                <c:pt idx="46117">
                  <c:v>9.8521600000000001E-2</c:v>
                </c:pt>
                <c:pt idx="46118">
                  <c:v>9.7465700000000002E-2</c:v>
                </c:pt>
                <c:pt idx="46119">
                  <c:v>9.6378099999999994E-2</c:v>
                </c:pt>
                <c:pt idx="46120">
                  <c:v>9.5260700000000004E-2</c:v>
                </c:pt>
                <c:pt idx="46121">
                  <c:v>9.4115599999999994E-2</c:v>
                </c:pt>
                <c:pt idx="46122">
                  <c:v>9.2944799999999994E-2</c:v>
                </c:pt>
                <c:pt idx="46123">
                  <c:v>9.1750300000000007E-2</c:v>
                </c:pt>
                <c:pt idx="46124">
                  <c:v>9.0533699999999995E-2</c:v>
                </c:pt>
                <c:pt idx="46125">
                  <c:v>8.9297000000000001E-2</c:v>
                </c:pt>
                <c:pt idx="46126">
                  <c:v>8.8042599999999999E-2</c:v>
                </c:pt>
                <c:pt idx="46127">
                  <c:v>8.6773299999999998E-2</c:v>
                </c:pt>
                <c:pt idx="46128">
                  <c:v>8.5492200000000004E-2</c:v>
                </c:pt>
                <c:pt idx="46129">
                  <c:v>8.4202200000000005E-2</c:v>
                </c:pt>
                <c:pt idx="46130">
                  <c:v>8.2905099999999995E-2</c:v>
                </c:pt>
                <c:pt idx="46131">
                  <c:v>8.16022E-2</c:v>
                </c:pt>
                <c:pt idx="46132">
                  <c:v>8.0295400000000003E-2</c:v>
                </c:pt>
                <c:pt idx="46133">
                  <c:v>7.8987299999999996E-2</c:v>
                </c:pt>
                <c:pt idx="46134">
                  <c:v>7.7681100000000003E-2</c:v>
                </c:pt>
                <c:pt idx="46135">
                  <c:v>7.6379100000000005E-2</c:v>
                </c:pt>
                <c:pt idx="46136">
                  <c:v>7.5083700000000003E-2</c:v>
                </c:pt>
                <c:pt idx="46137">
                  <c:v>7.3797399999999999E-2</c:v>
                </c:pt>
                <c:pt idx="46138">
                  <c:v>7.2522900000000001E-2</c:v>
                </c:pt>
                <c:pt idx="46139">
                  <c:v>7.1262500000000006E-2</c:v>
                </c:pt>
                <c:pt idx="46140">
                  <c:v>7.0018300000000006E-2</c:v>
                </c:pt>
                <c:pt idx="46141">
                  <c:v>6.8792199999999998E-2</c:v>
                </c:pt>
                <c:pt idx="46142">
                  <c:v>6.7586999999999994E-2</c:v>
                </c:pt>
                <c:pt idx="46143">
                  <c:v>6.6406000000000007E-2</c:v>
                </c:pt>
                <c:pt idx="46144">
                  <c:v>6.5253699999999998E-2</c:v>
                </c:pt>
                <c:pt idx="46145">
                  <c:v>6.4133800000000005E-2</c:v>
                </c:pt>
                <c:pt idx="46146">
                  <c:v>6.3047099999999995E-2</c:v>
                </c:pt>
                <c:pt idx="46147">
                  <c:v>6.1993100000000002E-2</c:v>
                </c:pt>
                <c:pt idx="46148">
                  <c:v>6.0973300000000001E-2</c:v>
                </c:pt>
                <c:pt idx="46149">
                  <c:v>5.99902E-2</c:v>
                </c:pt>
                <c:pt idx="46150">
                  <c:v>5.9045500000000001E-2</c:v>
                </c:pt>
                <c:pt idx="46151">
                  <c:v>5.8140400000000002E-2</c:v>
                </c:pt>
                <c:pt idx="46152">
                  <c:v>5.7276000000000001E-2</c:v>
                </c:pt>
                <c:pt idx="46153">
                  <c:v>5.6454299999999999E-2</c:v>
                </c:pt>
                <c:pt idx="46154">
                  <c:v>5.5676799999999999E-2</c:v>
                </c:pt>
                <c:pt idx="46155">
                  <c:v>5.4944699999999999E-2</c:v>
                </c:pt>
                <c:pt idx="46156">
                  <c:v>5.4258800000000003E-2</c:v>
                </c:pt>
                <c:pt idx="46157">
                  <c:v>5.3620000000000001E-2</c:v>
                </c:pt>
                <c:pt idx="46158">
                  <c:v>5.3028400000000003E-2</c:v>
                </c:pt>
                <c:pt idx="46159">
                  <c:v>5.24844E-2</c:v>
                </c:pt>
                <c:pt idx="46160">
                  <c:v>5.1988699999999999E-2</c:v>
                </c:pt>
                <c:pt idx="46161">
                  <c:v>5.1542499999999998E-2</c:v>
                </c:pt>
                <c:pt idx="46162">
                  <c:v>5.1146900000000002E-2</c:v>
                </c:pt>
                <c:pt idx="46163">
                  <c:v>5.08025E-2</c:v>
                </c:pt>
                <c:pt idx="46164">
                  <c:v>5.0509400000000003E-2</c:v>
                </c:pt>
                <c:pt idx="46165">
                  <c:v>5.0268399999999998E-2</c:v>
                </c:pt>
                <c:pt idx="46166">
                  <c:v>5.0080199999999998E-2</c:v>
                </c:pt>
                <c:pt idx="46167">
                  <c:v>4.99456E-2</c:v>
                </c:pt>
                <c:pt idx="46168">
                  <c:v>4.9865100000000002E-2</c:v>
                </c:pt>
                <c:pt idx="46169">
                  <c:v>4.9838399999999998E-2</c:v>
                </c:pt>
                <c:pt idx="46170">
                  <c:v>4.9865199999999998E-2</c:v>
                </c:pt>
                <c:pt idx="46171">
                  <c:v>4.9945200000000002E-2</c:v>
                </c:pt>
                <c:pt idx="46172">
                  <c:v>5.0077900000000002E-2</c:v>
                </c:pt>
                <c:pt idx="46173">
                  <c:v>5.0262599999999998E-2</c:v>
                </c:pt>
                <c:pt idx="46174">
                  <c:v>5.0498000000000001E-2</c:v>
                </c:pt>
                <c:pt idx="46175">
                  <c:v>5.0783500000000002E-2</c:v>
                </c:pt>
                <c:pt idx="46176">
                  <c:v>5.1117799999999998E-2</c:v>
                </c:pt>
                <c:pt idx="46177">
                  <c:v>5.1499999999999997E-2</c:v>
                </c:pt>
                <c:pt idx="46178">
                  <c:v>5.1929299999999998E-2</c:v>
                </c:pt>
                <c:pt idx="46179">
                  <c:v>5.2404699999999999E-2</c:v>
                </c:pt>
                <c:pt idx="46180">
                  <c:v>5.2924600000000002E-2</c:v>
                </c:pt>
                <c:pt idx="46181">
                  <c:v>5.3487100000000003E-2</c:v>
                </c:pt>
                <c:pt idx="46182">
                  <c:v>5.4090300000000001E-2</c:v>
                </c:pt>
                <c:pt idx="46183">
                  <c:v>5.4732799999999998E-2</c:v>
                </c:pt>
                <c:pt idx="46184">
                  <c:v>5.5412799999999998E-2</c:v>
                </c:pt>
                <c:pt idx="46185">
                  <c:v>5.6128499999999998E-2</c:v>
                </c:pt>
                <c:pt idx="46186">
                  <c:v>5.6878100000000001E-2</c:v>
                </c:pt>
                <c:pt idx="46187">
                  <c:v>5.7659799999999997E-2</c:v>
                </c:pt>
                <c:pt idx="46188">
                  <c:v>5.8471700000000001E-2</c:v>
                </c:pt>
                <c:pt idx="46189">
                  <c:v>5.9311900000000001E-2</c:v>
                </c:pt>
                <c:pt idx="46190">
                  <c:v>6.0178700000000002E-2</c:v>
                </c:pt>
                <c:pt idx="46191">
                  <c:v>6.1069999999999999E-2</c:v>
                </c:pt>
                <c:pt idx="46192">
                  <c:v>6.1983400000000001E-2</c:v>
                </c:pt>
                <c:pt idx="46193">
                  <c:v>6.2916600000000003E-2</c:v>
                </c:pt>
                <c:pt idx="46194">
                  <c:v>6.3867999999999994E-2</c:v>
                </c:pt>
                <c:pt idx="46195">
                  <c:v>6.4835900000000002E-2</c:v>
                </c:pt>
                <c:pt idx="46196">
                  <c:v>6.5818500000000002E-2</c:v>
                </c:pt>
                <c:pt idx="46197">
                  <c:v>6.6813600000000001E-2</c:v>
                </c:pt>
                <c:pt idx="46198">
                  <c:v>6.7818799999999999E-2</c:v>
                </c:pt>
                <c:pt idx="46199">
                  <c:v>6.8831299999999998E-2</c:v>
                </c:pt>
                <c:pt idx="46200">
                  <c:v>6.9847999999999993E-2</c:v>
                </c:pt>
                <c:pt idx="46201">
                  <c:v>7.0866399999999996E-2</c:v>
                </c:pt>
                <c:pt idx="46202">
                  <c:v>7.1883900000000001E-2</c:v>
                </c:pt>
                <c:pt idx="46203">
                  <c:v>7.2897699999999996E-2</c:v>
                </c:pt>
                <c:pt idx="46204">
                  <c:v>7.3905399999999996E-2</c:v>
                </c:pt>
                <c:pt idx="46205">
                  <c:v>7.4904600000000002E-2</c:v>
                </c:pt>
                <c:pt idx="46206">
                  <c:v>7.5893199999999994E-2</c:v>
                </c:pt>
                <c:pt idx="46207">
                  <c:v>7.6868699999999998E-2</c:v>
                </c:pt>
                <c:pt idx="46208">
                  <c:v>7.7828700000000001E-2</c:v>
                </c:pt>
                <c:pt idx="46209">
                  <c:v>7.8770199999999999E-2</c:v>
                </c:pt>
                <c:pt idx="46210">
                  <c:v>7.96906E-2</c:v>
                </c:pt>
                <c:pt idx="46211">
                  <c:v>8.0587400000000003E-2</c:v>
                </c:pt>
                <c:pt idx="46212">
                  <c:v>8.1458500000000003E-2</c:v>
                </c:pt>
                <c:pt idx="46213">
                  <c:v>8.2302100000000003E-2</c:v>
                </c:pt>
                <c:pt idx="46214">
                  <c:v>8.3116599999999999E-2</c:v>
                </c:pt>
                <c:pt idx="46215">
                  <c:v>8.3900199999999994E-2</c:v>
                </c:pt>
                <c:pt idx="46216">
                  <c:v>8.4651299999999999E-2</c:v>
                </c:pt>
                <c:pt idx="46217">
                  <c:v>8.5367600000000002E-2</c:v>
                </c:pt>
                <c:pt idx="46218">
                  <c:v>8.6046399999999995E-2</c:v>
                </c:pt>
                <c:pt idx="46219">
                  <c:v>8.6684999999999998E-2</c:v>
                </c:pt>
                <c:pt idx="46220">
                  <c:v>8.7281200000000003E-2</c:v>
                </c:pt>
                <c:pt idx="46221">
                  <c:v>8.78332E-2</c:v>
                </c:pt>
                <c:pt idx="46222">
                  <c:v>8.8339200000000007E-2</c:v>
                </c:pt>
                <c:pt idx="46223">
                  <c:v>8.8797299999999996E-2</c:v>
                </c:pt>
                <c:pt idx="46224">
                  <c:v>8.9205800000000002E-2</c:v>
                </c:pt>
                <c:pt idx="46225">
                  <c:v>8.9563100000000007E-2</c:v>
                </c:pt>
                <c:pt idx="46226">
                  <c:v>8.9867799999999998E-2</c:v>
                </c:pt>
                <c:pt idx="46227">
                  <c:v>9.0118100000000007E-2</c:v>
                </c:pt>
                <c:pt idx="46228">
                  <c:v>9.0312799999999999E-2</c:v>
                </c:pt>
                <c:pt idx="46229">
                  <c:v>9.0450699999999995E-2</c:v>
                </c:pt>
                <c:pt idx="46230">
                  <c:v>9.0530700000000006E-2</c:v>
                </c:pt>
                <c:pt idx="46231">
                  <c:v>9.0551400000000004E-2</c:v>
                </c:pt>
                <c:pt idx="46232">
                  <c:v>9.0512200000000001E-2</c:v>
                </c:pt>
                <c:pt idx="46233">
                  <c:v>9.0412400000000004E-2</c:v>
                </c:pt>
                <c:pt idx="46234">
                  <c:v>9.0251100000000001E-2</c:v>
                </c:pt>
                <c:pt idx="46235">
                  <c:v>9.0027899999999994E-2</c:v>
                </c:pt>
                <c:pt idx="46236">
                  <c:v>8.9742600000000006E-2</c:v>
                </c:pt>
                <c:pt idx="46237">
                  <c:v>8.9395000000000002E-2</c:v>
                </c:pt>
                <c:pt idx="46238">
                  <c:v>8.8984599999999997E-2</c:v>
                </c:pt>
                <c:pt idx="46239">
                  <c:v>8.8511300000000001E-2</c:v>
                </c:pt>
                <c:pt idx="46240">
                  <c:v>8.7974499999999997E-2</c:v>
                </c:pt>
                <c:pt idx="46241">
                  <c:v>8.7374400000000005E-2</c:v>
                </c:pt>
                <c:pt idx="46242">
                  <c:v>8.67116E-2</c:v>
                </c:pt>
                <c:pt idx="46243">
                  <c:v>8.5986900000000005E-2</c:v>
                </c:pt>
                <c:pt idx="46244">
                  <c:v>8.5200700000000004E-2</c:v>
                </c:pt>
                <c:pt idx="46245">
                  <c:v>8.4353200000000003E-2</c:v>
                </c:pt>
                <c:pt idx="46246">
                  <c:v>8.34448E-2</c:v>
                </c:pt>
                <c:pt idx="46247">
                  <c:v>8.2476900000000006E-2</c:v>
                </c:pt>
                <c:pt idx="46248">
                  <c:v>8.1450599999999998E-2</c:v>
                </c:pt>
                <c:pt idx="46249">
                  <c:v>8.0367400000000005E-2</c:v>
                </c:pt>
                <c:pt idx="46250">
                  <c:v>7.9228199999999999E-2</c:v>
                </c:pt>
                <c:pt idx="46251">
                  <c:v>7.8034199999999998E-2</c:v>
                </c:pt>
                <c:pt idx="46252">
                  <c:v>7.6786900000000005E-2</c:v>
                </c:pt>
                <c:pt idx="46253">
                  <c:v>7.5487600000000002E-2</c:v>
                </c:pt>
                <c:pt idx="46254">
                  <c:v>7.4137700000000001E-2</c:v>
                </c:pt>
                <c:pt idx="46255">
                  <c:v>7.2739300000000007E-2</c:v>
                </c:pt>
                <c:pt idx="46256">
                  <c:v>7.1294700000000003E-2</c:v>
                </c:pt>
                <c:pt idx="46257">
                  <c:v>6.9805800000000001E-2</c:v>
                </c:pt>
                <c:pt idx="46258">
                  <c:v>6.8274699999999994E-2</c:v>
                </c:pt>
                <c:pt idx="46259">
                  <c:v>6.6703499999999999E-2</c:v>
                </c:pt>
                <c:pt idx="46260">
                  <c:v>6.5094399999999997E-2</c:v>
                </c:pt>
                <c:pt idx="46261">
                  <c:v>6.3449800000000001E-2</c:v>
                </c:pt>
                <c:pt idx="46262">
                  <c:v>6.1771899999999998E-2</c:v>
                </c:pt>
                <c:pt idx="46263">
                  <c:v>6.0062999999999998E-2</c:v>
                </c:pt>
                <c:pt idx="46264">
                  <c:v>5.8325399999999999E-2</c:v>
                </c:pt>
                <c:pt idx="46265">
                  <c:v>5.6561399999999998E-2</c:v>
                </c:pt>
                <c:pt idx="46266">
                  <c:v>5.4774400000000001E-2</c:v>
                </c:pt>
                <c:pt idx="46267">
                  <c:v>5.2967500000000001E-2</c:v>
                </c:pt>
                <c:pt idx="46268">
                  <c:v>5.1143099999999997E-2</c:v>
                </c:pt>
                <c:pt idx="46269">
                  <c:v>4.9303399999999997E-2</c:v>
                </c:pt>
                <c:pt idx="46270">
                  <c:v>4.7451199999999999E-2</c:v>
                </c:pt>
                <c:pt idx="46271">
                  <c:v>4.5589900000000003E-2</c:v>
                </c:pt>
                <c:pt idx="46272">
                  <c:v>4.3722799999999999E-2</c:v>
                </c:pt>
                <c:pt idx="46273">
                  <c:v>4.1852800000000003E-2</c:v>
                </c:pt>
                <c:pt idx="46274">
                  <c:v>3.9982900000000002E-2</c:v>
                </c:pt>
                <c:pt idx="46275">
                  <c:v>3.8116499999999998E-2</c:v>
                </c:pt>
                <c:pt idx="46276">
                  <c:v>3.6256700000000003E-2</c:v>
                </c:pt>
                <c:pt idx="46277">
                  <c:v>3.4406199999999998E-2</c:v>
                </c:pt>
                <c:pt idx="46278">
                  <c:v>3.2567600000000002E-2</c:v>
                </c:pt>
                <c:pt idx="46279">
                  <c:v>3.0743900000000001E-2</c:v>
                </c:pt>
                <c:pt idx="46280">
                  <c:v>2.8938599999999998E-2</c:v>
                </c:pt>
                <c:pt idx="46281">
                  <c:v>2.7156E-2</c:v>
                </c:pt>
                <c:pt idx="46282">
                  <c:v>2.5400699999999998E-2</c:v>
                </c:pt>
                <c:pt idx="46283">
                  <c:v>2.36765E-2</c:v>
                </c:pt>
                <c:pt idx="46284">
                  <c:v>2.19846E-2</c:v>
                </c:pt>
                <c:pt idx="46285">
                  <c:v>2.0326E-2</c:v>
                </c:pt>
                <c:pt idx="46286">
                  <c:v>1.8703299999999999E-2</c:v>
                </c:pt>
                <c:pt idx="46287">
                  <c:v>1.7119499999999999E-2</c:v>
                </c:pt>
                <c:pt idx="46288">
                  <c:v>1.55765E-2</c:v>
                </c:pt>
                <c:pt idx="46289">
                  <c:v>1.4076200000000001E-2</c:v>
                </c:pt>
                <c:pt idx="46290">
                  <c:v>1.2621E-2</c:v>
                </c:pt>
                <c:pt idx="46291">
                  <c:v>1.12134E-2</c:v>
                </c:pt>
                <c:pt idx="46292" formatCode="0.00E+00">
                  <c:v>9.8553900000000003E-3</c:v>
                </c:pt>
                <c:pt idx="46293" formatCode="0.00E+00">
                  <c:v>8.5489499999999996E-3</c:v>
                </c:pt>
                <c:pt idx="46294" formatCode="0.00E+00">
                  <c:v>7.2960400000000002E-3</c:v>
                </c:pt>
                <c:pt idx="46295" formatCode="0.00E+00">
                  <c:v>6.0984400000000001E-3</c:v>
                </c:pt>
                <c:pt idx="46296" formatCode="0.00E+00">
                  <c:v>4.9576799999999999E-3</c:v>
                </c:pt>
                <c:pt idx="46297" formatCode="0.00E+00">
                  <c:v>3.87507E-3</c:v>
                </c:pt>
                <c:pt idx="46298" formatCode="0.00E+00">
                  <c:v>2.85191E-3</c:v>
                </c:pt>
                <c:pt idx="46299" formatCode="0.00E+00">
                  <c:v>1.8897600000000001E-3</c:v>
                </c:pt>
                <c:pt idx="46300" formatCode="0.00E+00">
                  <c:v>9.9015400000000003E-4</c:v>
                </c:pt>
                <c:pt idx="46301" formatCode="0.00E+00">
                  <c:v>1.53941E-4</c:v>
                </c:pt>
                <c:pt idx="46302" formatCode="0.00E+00">
                  <c:v>-6.1822400000000001E-4</c:v>
                </c:pt>
                <c:pt idx="46303" formatCode="0.00E+00">
                  <c:v>-1.32514E-3</c:v>
                </c:pt>
                <c:pt idx="46304" formatCode="0.00E+00">
                  <c:v>-1.9654500000000001E-3</c:v>
                </c:pt>
                <c:pt idx="46305" formatCode="0.00E+00">
                  <c:v>-2.53828E-3</c:v>
                </c:pt>
                <c:pt idx="46306" formatCode="0.00E+00">
                  <c:v>-3.04317E-3</c:v>
                </c:pt>
                <c:pt idx="46307" formatCode="0.00E+00">
                  <c:v>-3.4797299999999999E-3</c:v>
                </c:pt>
                <c:pt idx="46308" formatCode="0.00E+00">
                  <c:v>-3.8476000000000001E-3</c:v>
                </c:pt>
                <c:pt idx="46309" formatCode="0.00E+00">
                  <c:v>-4.14665E-3</c:v>
                </c:pt>
                <c:pt idx="46310" formatCode="0.00E+00">
                  <c:v>-4.37697E-3</c:v>
                </c:pt>
                <c:pt idx="46311" formatCode="0.00E+00">
                  <c:v>-4.5389100000000002E-3</c:v>
                </c:pt>
                <c:pt idx="46312" formatCode="0.00E+00">
                  <c:v>-4.6330499999999997E-3</c:v>
                </c:pt>
                <c:pt idx="46313" formatCode="0.00E+00">
                  <c:v>-4.6598200000000003E-3</c:v>
                </c:pt>
                <c:pt idx="46314" formatCode="0.00E+00">
                  <c:v>-4.6198300000000001E-3</c:v>
                </c:pt>
                <c:pt idx="46315" formatCode="0.00E+00">
                  <c:v>-4.5141900000000004E-3</c:v>
                </c:pt>
                <c:pt idx="46316" formatCode="0.00E+00">
                  <c:v>-4.3441199999999999E-3</c:v>
                </c:pt>
                <c:pt idx="46317" formatCode="0.00E+00">
                  <c:v>-4.1107299999999999E-3</c:v>
                </c:pt>
                <c:pt idx="46318" formatCode="0.00E+00">
                  <c:v>-3.81512E-3</c:v>
                </c:pt>
                <c:pt idx="46319" formatCode="0.00E+00">
                  <c:v>-3.4583999999999999E-3</c:v>
                </c:pt>
                <c:pt idx="46320" formatCode="0.00E+00">
                  <c:v>-3.042E-3</c:v>
                </c:pt>
                <c:pt idx="46321" formatCode="0.00E+00">
                  <c:v>-2.5677299999999998E-3</c:v>
                </c:pt>
                <c:pt idx="46322" formatCode="0.00E+00">
                  <c:v>-2.0374E-3</c:v>
                </c:pt>
                <c:pt idx="46323" formatCode="0.00E+00">
                  <c:v>-1.4525600000000001E-3</c:v>
                </c:pt>
                <c:pt idx="46324" formatCode="0.00E+00">
                  <c:v>-8.1469699999999997E-4</c:v>
                </c:pt>
                <c:pt idx="46325" formatCode="0.00E+00">
                  <c:v>-1.2553400000000001E-4</c:v>
                </c:pt>
                <c:pt idx="46326" formatCode="0.00E+00">
                  <c:v>6.1290699999999999E-4</c:v>
                </c:pt>
                <c:pt idx="46327" formatCode="0.00E+00">
                  <c:v>1.3984900000000001E-3</c:v>
                </c:pt>
                <c:pt idx="46328" formatCode="0.00E+00">
                  <c:v>2.2289100000000002E-3</c:v>
                </c:pt>
                <c:pt idx="46329" formatCode="0.00E+00">
                  <c:v>3.10166E-3</c:v>
                </c:pt>
                <c:pt idx="46330" formatCode="0.00E+00">
                  <c:v>4.0142600000000004E-3</c:v>
                </c:pt>
                <c:pt idx="46331" formatCode="0.00E+00">
                  <c:v>4.9644700000000003E-3</c:v>
                </c:pt>
                <c:pt idx="46332" formatCode="0.00E+00">
                  <c:v>5.9499699999999997E-3</c:v>
                </c:pt>
                <c:pt idx="46333" formatCode="0.00E+00">
                  <c:v>6.9681500000000002E-3</c:v>
                </c:pt>
                <c:pt idx="46334" formatCode="0.00E+00">
                  <c:v>8.0161899999999994E-3</c:v>
                </c:pt>
                <c:pt idx="46335" formatCode="0.00E+00">
                  <c:v>9.0912600000000003E-3</c:v>
                </c:pt>
                <c:pt idx="46336">
                  <c:v>1.01905E-2</c:v>
                </c:pt>
                <c:pt idx="46337">
                  <c:v>1.13112E-2</c:v>
                </c:pt>
                <c:pt idx="46338">
                  <c:v>1.24507E-2</c:v>
                </c:pt>
                <c:pt idx="46339">
                  <c:v>1.3606500000000001E-2</c:v>
                </c:pt>
                <c:pt idx="46340">
                  <c:v>1.47756E-2</c:v>
                </c:pt>
                <c:pt idx="46341">
                  <c:v>1.5955E-2</c:v>
                </c:pt>
                <c:pt idx="46342">
                  <c:v>1.7141699999999999E-2</c:v>
                </c:pt>
                <c:pt idx="46343">
                  <c:v>1.8333100000000001E-2</c:v>
                </c:pt>
                <c:pt idx="46344">
                  <c:v>1.9526399999999999E-2</c:v>
                </c:pt>
                <c:pt idx="46345">
                  <c:v>2.07187E-2</c:v>
                </c:pt>
                <c:pt idx="46346">
                  <c:v>2.1906999999999999E-2</c:v>
                </c:pt>
                <c:pt idx="46347">
                  <c:v>2.3088600000000001E-2</c:v>
                </c:pt>
                <c:pt idx="46348">
                  <c:v>2.4260899999999998E-2</c:v>
                </c:pt>
                <c:pt idx="46349">
                  <c:v>2.5420999999999999E-2</c:v>
                </c:pt>
                <c:pt idx="46350">
                  <c:v>2.6566099999999999E-2</c:v>
                </c:pt>
                <c:pt idx="46351">
                  <c:v>2.7693700000000002E-2</c:v>
                </c:pt>
                <c:pt idx="46352">
                  <c:v>2.88017E-2</c:v>
                </c:pt>
                <c:pt idx="46353">
                  <c:v>2.98882E-2</c:v>
                </c:pt>
                <c:pt idx="46354">
                  <c:v>3.0950800000000001E-2</c:v>
                </c:pt>
                <c:pt idx="46355">
                  <c:v>3.1986599999999997E-2</c:v>
                </c:pt>
                <c:pt idx="46356">
                  <c:v>3.2993000000000001E-2</c:v>
                </c:pt>
                <c:pt idx="46357">
                  <c:v>3.3967299999999999E-2</c:v>
                </c:pt>
                <c:pt idx="46358">
                  <c:v>3.4907599999999997E-2</c:v>
                </c:pt>
                <c:pt idx="46359">
                  <c:v>3.5811700000000002E-2</c:v>
                </c:pt>
                <c:pt idx="46360">
                  <c:v>3.6677599999999998E-2</c:v>
                </c:pt>
                <c:pt idx="46361">
                  <c:v>3.7503099999999998E-2</c:v>
                </c:pt>
                <c:pt idx="46362">
                  <c:v>3.8286300000000002E-2</c:v>
                </c:pt>
                <c:pt idx="46363">
                  <c:v>3.9025400000000002E-2</c:v>
                </c:pt>
                <c:pt idx="46364">
                  <c:v>3.9718900000000001E-2</c:v>
                </c:pt>
                <c:pt idx="46365">
                  <c:v>4.0364900000000002E-2</c:v>
                </c:pt>
                <c:pt idx="46366">
                  <c:v>4.09618E-2</c:v>
                </c:pt>
                <c:pt idx="46367">
                  <c:v>4.1508099999999999E-2</c:v>
                </c:pt>
                <c:pt idx="46368">
                  <c:v>4.2002699999999997E-2</c:v>
                </c:pt>
                <c:pt idx="46369">
                  <c:v>4.2444599999999999E-2</c:v>
                </c:pt>
                <c:pt idx="46370">
                  <c:v>4.28329E-2</c:v>
                </c:pt>
                <c:pt idx="46371">
                  <c:v>4.3166200000000002E-2</c:v>
                </c:pt>
                <c:pt idx="46372">
                  <c:v>4.3443700000000002E-2</c:v>
                </c:pt>
                <c:pt idx="46373">
                  <c:v>4.3664700000000001E-2</c:v>
                </c:pt>
                <c:pt idx="46374">
                  <c:v>4.3829100000000003E-2</c:v>
                </c:pt>
                <c:pt idx="46375">
                  <c:v>4.3936299999999998E-2</c:v>
                </c:pt>
                <c:pt idx="46376">
                  <c:v>4.3985799999999999E-2</c:v>
                </c:pt>
                <c:pt idx="46377">
                  <c:v>4.39774E-2</c:v>
                </c:pt>
                <c:pt idx="46378">
                  <c:v>4.3910900000000003E-2</c:v>
                </c:pt>
                <c:pt idx="46379">
                  <c:v>4.3786400000000003E-2</c:v>
                </c:pt>
                <c:pt idx="46380">
                  <c:v>4.3603900000000001E-2</c:v>
                </c:pt>
                <c:pt idx="46381">
                  <c:v>4.3363100000000002E-2</c:v>
                </c:pt>
                <c:pt idx="46382">
                  <c:v>4.3064199999999997E-2</c:v>
                </c:pt>
                <c:pt idx="46383">
                  <c:v>4.2707200000000001E-2</c:v>
                </c:pt>
                <c:pt idx="46384">
                  <c:v>4.2292700000000003E-2</c:v>
                </c:pt>
                <c:pt idx="46385">
                  <c:v>4.1821400000000002E-2</c:v>
                </c:pt>
                <c:pt idx="46386">
                  <c:v>4.1294400000000002E-2</c:v>
                </c:pt>
                <c:pt idx="46387">
                  <c:v>4.07128E-2</c:v>
                </c:pt>
                <c:pt idx="46388">
                  <c:v>4.0077300000000003E-2</c:v>
                </c:pt>
                <c:pt idx="46389">
                  <c:v>3.9388899999999998E-2</c:v>
                </c:pt>
                <c:pt idx="46390">
                  <c:v>3.8648799999999997E-2</c:v>
                </c:pt>
                <c:pt idx="46391">
                  <c:v>3.7858299999999998E-2</c:v>
                </c:pt>
                <c:pt idx="46392">
                  <c:v>3.7019099999999999E-2</c:v>
                </c:pt>
                <c:pt idx="46393">
                  <c:v>3.6132999999999998E-2</c:v>
                </c:pt>
                <c:pt idx="46394">
                  <c:v>3.5201200000000002E-2</c:v>
                </c:pt>
                <c:pt idx="46395">
                  <c:v>3.4224900000000003E-2</c:v>
                </c:pt>
                <c:pt idx="46396">
                  <c:v>3.3205999999999999E-2</c:v>
                </c:pt>
                <c:pt idx="46397">
                  <c:v>3.2146300000000003E-2</c:v>
                </c:pt>
                <c:pt idx="46398">
                  <c:v>3.1047999999999999E-2</c:v>
                </c:pt>
                <c:pt idx="46399">
                  <c:v>2.99133E-2</c:v>
                </c:pt>
                <c:pt idx="46400">
                  <c:v>2.8744499999999999E-2</c:v>
                </c:pt>
                <c:pt idx="46401">
                  <c:v>2.7543499999999999E-2</c:v>
                </c:pt>
                <c:pt idx="46402">
                  <c:v>2.63124E-2</c:v>
                </c:pt>
                <c:pt idx="46403">
                  <c:v>2.5053499999999999E-2</c:v>
                </c:pt>
                <c:pt idx="46404">
                  <c:v>2.3769499999999999E-2</c:v>
                </c:pt>
                <c:pt idx="46405">
                  <c:v>2.2463E-2</c:v>
                </c:pt>
                <c:pt idx="46406">
                  <c:v>2.11363E-2</c:v>
                </c:pt>
                <c:pt idx="46407">
                  <c:v>1.9792000000000001E-2</c:v>
                </c:pt>
                <c:pt idx="46408">
                  <c:v>1.84327E-2</c:v>
                </c:pt>
                <c:pt idx="46409">
                  <c:v>1.7061099999999999E-2</c:v>
                </c:pt>
                <c:pt idx="46410">
                  <c:v>1.5679700000000001E-2</c:v>
                </c:pt>
                <c:pt idx="46411">
                  <c:v>1.42909E-2</c:v>
                </c:pt>
                <c:pt idx="46412">
                  <c:v>1.2897E-2</c:v>
                </c:pt>
                <c:pt idx="46413">
                  <c:v>1.15008E-2</c:v>
                </c:pt>
                <c:pt idx="46414">
                  <c:v>1.01049E-2</c:v>
                </c:pt>
                <c:pt idx="46415" formatCode="0.00E+00">
                  <c:v>8.71216E-3</c:v>
                </c:pt>
                <c:pt idx="46416" formatCode="0.00E+00">
                  <c:v>7.3251399999999999E-3</c:v>
                </c:pt>
                <c:pt idx="46417" formatCode="0.00E+00">
                  <c:v>5.9464499999999998E-3</c:v>
                </c:pt>
                <c:pt idx="46418" formatCode="0.00E+00">
                  <c:v>4.5786999999999998E-3</c:v>
                </c:pt>
                <c:pt idx="46419" formatCode="0.00E+00">
                  <c:v>3.22463E-3</c:v>
                </c:pt>
                <c:pt idx="46420" formatCode="0.00E+00">
                  <c:v>1.88703E-3</c:v>
                </c:pt>
                <c:pt idx="46421" formatCode="0.00E+00">
                  <c:v>5.6865400000000003E-4</c:v>
                </c:pt>
                <c:pt idx="46422" formatCode="0.00E+00">
                  <c:v>-7.2782299999999995E-4</c:v>
                </c:pt>
                <c:pt idx="46423" formatCode="0.00E+00">
                  <c:v>-1.9997999999999999E-3</c:v>
                </c:pt>
                <c:pt idx="46424" formatCode="0.00E+00">
                  <c:v>-3.2447800000000001E-3</c:v>
                </c:pt>
                <c:pt idx="46425" formatCode="0.00E+00">
                  <c:v>-4.4604500000000004E-3</c:v>
                </c:pt>
                <c:pt idx="46426" formatCode="0.00E+00">
                  <c:v>-5.6446100000000004E-3</c:v>
                </c:pt>
                <c:pt idx="46427" formatCode="0.00E+00">
                  <c:v>-6.7950299999999996E-3</c:v>
                </c:pt>
                <c:pt idx="46428" formatCode="0.00E+00">
                  <c:v>-7.9094500000000002E-3</c:v>
                </c:pt>
                <c:pt idx="46429" formatCode="0.00E+00">
                  <c:v>-8.9856499999999995E-3</c:v>
                </c:pt>
                <c:pt idx="46430">
                  <c:v>-1.00214E-2</c:v>
                </c:pt>
                <c:pt idx="46431">
                  <c:v>-1.1014599999999999E-2</c:v>
                </c:pt>
                <c:pt idx="46432">
                  <c:v>-1.19632E-2</c:v>
                </c:pt>
                <c:pt idx="46433">
                  <c:v>-1.2865100000000001E-2</c:v>
                </c:pt>
                <c:pt idx="46434">
                  <c:v>-1.3718599999999999E-2</c:v>
                </c:pt>
                <c:pt idx="46435">
                  <c:v>-1.4522200000000001E-2</c:v>
                </c:pt>
                <c:pt idx="46436">
                  <c:v>-1.5274100000000001E-2</c:v>
                </c:pt>
                <c:pt idx="46437">
                  <c:v>-1.5972900000000002E-2</c:v>
                </c:pt>
                <c:pt idx="46438">
                  <c:v>-1.6617E-2</c:v>
                </c:pt>
                <c:pt idx="46439">
                  <c:v>-1.72053E-2</c:v>
                </c:pt>
                <c:pt idx="46440">
                  <c:v>-1.7736600000000002E-2</c:v>
                </c:pt>
                <c:pt idx="46441">
                  <c:v>-1.821E-2</c:v>
                </c:pt>
                <c:pt idx="46442">
                  <c:v>-1.8624100000000001E-2</c:v>
                </c:pt>
                <c:pt idx="46443">
                  <c:v>-1.89783E-2</c:v>
                </c:pt>
                <c:pt idx="46444">
                  <c:v>-1.9271799999999999E-2</c:v>
                </c:pt>
                <c:pt idx="46445">
                  <c:v>-1.9504000000000001E-2</c:v>
                </c:pt>
                <c:pt idx="46446">
                  <c:v>-1.9674500000000001E-2</c:v>
                </c:pt>
                <c:pt idx="46447">
                  <c:v>-1.9782899999999999E-2</c:v>
                </c:pt>
                <c:pt idx="46448">
                  <c:v>-1.9828999999999999E-2</c:v>
                </c:pt>
                <c:pt idx="46449">
                  <c:v>-1.98125E-2</c:v>
                </c:pt>
                <c:pt idx="46450">
                  <c:v>-1.9733500000000001E-2</c:v>
                </c:pt>
                <c:pt idx="46451">
                  <c:v>-1.9591999999999998E-2</c:v>
                </c:pt>
                <c:pt idx="46452">
                  <c:v>-1.93884E-2</c:v>
                </c:pt>
                <c:pt idx="46453">
                  <c:v>-1.91232E-2</c:v>
                </c:pt>
                <c:pt idx="46454">
                  <c:v>-1.8797000000000001E-2</c:v>
                </c:pt>
                <c:pt idx="46455">
                  <c:v>-1.8409999999999999E-2</c:v>
                </c:pt>
                <c:pt idx="46456">
                  <c:v>-1.7963099999999999E-2</c:v>
                </c:pt>
                <c:pt idx="46457">
                  <c:v>-1.74571E-2</c:v>
                </c:pt>
                <c:pt idx="46458">
                  <c:v>-1.6892999999999998E-2</c:v>
                </c:pt>
                <c:pt idx="46459">
                  <c:v>-1.62717E-2</c:v>
                </c:pt>
                <c:pt idx="46460">
                  <c:v>-1.55944E-2</c:v>
                </c:pt>
                <c:pt idx="46461">
                  <c:v>-1.4862500000000001E-2</c:v>
                </c:pt>
                <c:pt idx="46462">
                  <c:v>-1.40772E-2</c:v>
                </c:pt>
                <c:pt idx="46463">
                  <c:v>-1.3240200000000001E-2</c:v>
                </c:pt>
                <c:pt idx="46464">
                  <c:v>-1.2352999999999999E-2</c:v>
                </c:pt>
                <c:pt idx="46465">
                  <c:v>-1.14173E-2</c:v>
                </c:pt>
                <c:pt idx="46466">
                  <c:v>-1.0434799999999999E-2</c:v>
                </c:pt>
                <c:pt idx="46467" formatCode="0.00E+00">
                  <c:v>-9.4073400000000001E-3</c:v>
                </c:pt>
                <c:pt idx="46468" formatCode="0.00E+00">
                  <c:v>-8.3369199999999994E-3</c:v>
                </c:pt>
                <c:pt idx="46469" formatCode="0.00E+00">
                  <c:v>-7.2255100000000001E-3</c:v>
                </c:pt>
                <c:pt idx="46470" formatCode="0.00E+00">
                  <c:v>-6.0752799999999997E-3</c:v>
                </c:pt>
                <c:pt idx="46471" formatCode="0.00E+00">
                  <c:v>-4.8884899999999997E-3</c:v>
                </c:pt>
                <c:pt idx="46472" formatCode="0.00E+00">
                  <c:v>-3.6674500000000001E-3</c:v>
                </c:pt>
                <c:pt idx="46473" formatCode="0.00E+00">
                  <c:v>-2.4145999999999998E-3</c:v>
                </c:pt>
                <c:pt idx="46474" formatCode="0.00E+00">
                  <c:v>-1.1323800000000001E-3</c:v>
                </c:pt>
                <c:pt idx="46475" formatCode="0.00E+00">
                  <c:v>1.7673299999999999E-4</c:v>
                </c:pt>
                <c:pt idx="46476" formatCode="0.00E+00">
                  <c:v>1.51023E-3</c:v>
                </c:pt>
                <c:pt idx="46477" formatCode="0.00E+00">
                  <c:v>2.8655299999999998E-3</c:v>
                </c:pt>
                <c:pt idx="46478" formatCode="0.00E+00">
                  <c:v>4.2399100000000004E-3</c:v>
                </c:pt>
                <c:pt idx="46479" formatCode="0.00E+00">
                  <c:v>5.6305399999999999E-3</c:v>
                </c:pt>
                <c:pt idx="46480" formatCode="0.00E+00">
                  <c:v>7.0346599999999999E-3</c:v>
                </c:pt>
                <c:pt idx="46481" formatCode="0.00E+00">
                  <c:v>8.4495999999999998E-3</c:v>
                </c:pt>
                <c:pt idx="46482" formatCode="0.00E+00">
                  <c:v>9.8726000000000005E-3</c:v>
                </c:pt>
                <c:pt idx="46483">
                  <c:v>1.13008E-2</c:v>
                </c:pt>
                <c:pt idx="46484">
                  <c:v>1.2731299999999999E-2</c:v>
                </c:pt>
                <c:pt idx="46485">
                  <c:v>1.41613E-2</c:v>
                </c:pt>
                <c:pt idx="46486">
                  <c:v>1.5587999999999999E-2</c:v>
                </c:pt>
                <c:pt idx="46487">
                  <c:v>1.7008499999999999E-2</c:v>
                </c:pt>
                <c:pt idx="46488">
                  <c:v>1.8419899999999999E-2</c:v>
                </c:pt>
                <c:pt idx="46489">
                  <c:v>1.9819199999999999E-2</c:v>
                </c:pt>
                <c:pt idx="46490">
                  <c:v>2.1203799999999998E-2</c:v>
                </c:pt>
                <c:pt idx="46491">
                  <c:v>2.2570799999999999E-2</c:v>
                </c:pt>
                <c:pt idx="46492">
                  <c:v>2.3917399999999998E-2</c:v>
                </c:pt>
                <c:pt idx="46493">
                  <c:v>2.5240800000000001E-2</c:v>
                </c:pt>
                <c:pt idx="46494">
                  <c:v>2.6538200000000001E-2</c:v>
                </c:pt>
                <c:pt idx="46495">
                  <c:v>2.7806899999999999E-2</c:v>
                </c:pt>
                <c:pt idx="46496">
                  <c:v>2.9044299999999999E-2</c:v>
                </c:pt>
                <c:pt idx="46497">
                  <c:v>3.0247599999999999E-2</c:v>
                </c:pt>
                <c:pt idx="46498">
                  <c:v>3.1414499999999998E-2</c:v>
                </c:pt>
                <c:pt idx="46499">
                  <c:v>3.2542399999999999E-2</c:v>
                </c:pt>
                <c:pt idx="46500">
                  <c:v>3.36288E-2</c:v>
                </c:pt>
                <c:pt idx="46501">
                  <c:v>3.4671500000000001E-2</c:v>
                </c:pt>
                <c:pt idx="46502">
                  <c:v>3.5668100000000001E-2</c:v>
                </c:pt>
                <c:pt idx="46503">
                  <c:v>3.6616599999999999E-2</c:v>
                </c:pt>
                <c:pt idx="46504">
                  <c:v>3.7514600000000002E-2</c:v>
                </c:pt>
                <c:pt idx="46505">
                  <c:v>3.8360199999999997E-2</c:v>
                </c:pt>
                <c:pt idx="46506">
                  <c:v>3.9151499999999999E-2</c:v>
                </c:pt>
                <c:pt idx="46507">
                  <c:v>3.9886600000000001E-2</c:v>
                </c:pt>
                <c:pt idx="46508">
                  <c:v>4.0563799999999997E-2</c:v>
                </c:pt>
                <c:pt idx="46509">
                  <c:v>4.11814E-2</c:v>
                </c:pt>
                <c:pt idx="46510">
                  <c:v>4.1737900000000001E-2</c:v>
                </c:pt>
                <c:pt idx="46511">
                  <c:v>4.22318E-2</c:v>
                </c:pt>
                <c:pt idx="46512">
                  <c:v>4.2661900000000003E-2</c:v>
                </c:pt>
                <c:pt idx="46513">
                  <c:v>4.30269E-2</c:v>
                </c:pt>
                <c:pt idx="46514">
                  <c:v>4.3325700000000002E-2</c:v>
                </c:pt>
                <c:pt idx="46515">
                  <c:v>4.3557199999999997E-2</c:v>
                </c:pt>
                <c:pt idx="46516">
                  <c:v>4.3720700000000001E-2</c:v>
                </c:pt>
                <c:pt idx="46517">
                  <c:v>4.3815300000000001E-2</c:v>
                </c:pt>
                <c:pt idx="46518">
                  <c:v>4.3840499999999998E-2</c:v>
                </c:pt>
                <c:pt idx="46519">
                  <c:v>4.3795599999999997E-2</c:v>
                </c:pt>
                <c:pt idx="46520">
                  <c:v>4.3680400000000001E-2</c:v>
                </c:pt>
                <c:pt idx="46521">
                  <c:v>4.3494400000000003E-2</c:v>
                </c:pt>
                <c:pt idx="46522">
                  <c:v>4.3237699999999997E-2</c:v>
                </c:pt>
                <c:pt idx="46523">
                  <c:v>4.29101E-2</c:v>
                </c:pt>
                <c:pt idx="46524">
                  <c:v>4.2511800000000002E-2</c:v>
                </c:pt>
                <c:pt idx="46525">
                  <c:v>4.2042900000000001E-2</c:v>
                </c:pt>
                <c:pt idx="46526">
                  <c:v>4.15038E-2</c:v>
                </c:pt>
                <c:pt idx="46527">
                  <c:v>4.0894800000000002E-2</c:v>
                </c:pt>
                <c:pt idx="46528">
                  <c:v>4.0216399999999999E-2</c:v>
                </c:pt>
                <c:pt idx="46529">
                  <c:v>3.9469200000000003E-2</c:v>
                </c:pt>
                <c:pt idx="46530">
                  <c:v>3.8654000000000001E-2</c:v>
                </c:pt>
                <c:pt idx="46531">
                  <c:v>3.7771800000000001E-2</c:v>
                </c:pt>
                <c:pt idx="46532">
                  <c:v>3.6823599999999998E-2</c:v>
                </c:pt>
                <c:pt idx="46533">
                  <c:v>3.5810700000000001E-2</c:v>
                </c:pt>
                <c:pt idx="46534">
                  <c:v>3.47342E-2</c:v>
                </c:pt>
                <c:pt idx="46535">
                  <c:v>3.35955E-2</c:v>
                </c:pt>
                <c:pt idx="46536">
                  <c:v>3.2396300000000003E-2</c:v>
                </c:pt>
                <c:pt idx="46537">
                  <c:v>3.1138099999999998E-2</c:v>
                </c:pt>
                <c:pt idx="46538">
                  <c:v>2.9822600000000001E-2</c:v>
                </c:pt>
                <c:pt idx="46539">
                  <c:v>2.84517E-2</c:v>
                </c:pt>
                <c:pt idx="46540">
                  <c:v>2.7027300000000001E-2</c:v>
                </c:pt>
                <c:pt idx="46541">
                  <c:v>2.5551399999999998E-2</c:v>
                </c:pt>
                <c:pt idx="46542">
                  <c:v>2.40263E-2</c:v>
                </c:pt>
                <c:pt idx="46543">
                  <c:v>2.2454100000000001E-2</c:v>
                </c:pt>
                <c:pt idx="46544">
                  <c:v>2.0837000000000001E-2</c:v>
                </c:pt>
                <c:pt idx="46545">
                  <c:v>1.9177699999999999E-2</c:v>
                </c:pt>
                <c:pt idx="46546">
                  <c:v>1.7478400000000002E-2</c:v>
                </c:pt>
                <c:pt idx="46547">
                  <c:v>1.5741700000000001E-2</c:v>
                </c:pt>
                <c:pt idx="46548">
                  <c:v>1.3970399999999999E-2</c:v>
                </c:pt>
                <c:pt idx="46549">
                  <c:v>1.2167000000000001E-2</c:v>
                </c:pt>
                <c:pt idx="46550">
                  <c:v>1.0334400000000001E-2</c:v>
                </c:pt>
                <c:pt idx="46551" formatCode="0.00E+00">
                  <c:v>8.47528E-3</c:v>
                </c:pt>
                <c:pt idx="46552" formatCode="0.00E+00">
                  <c:v>6.5925899999999997E-3</c:v>
                </c:pt>
                <c:pt idx="46553" formatCode="0.00E+00">
                  <c:v>4.68923E-3</c:v>
                </c:pt>
                <c:pt idx="46554" formatCode="0.00E+00">
                  <c:v>2.76815E-3</c:v>
                </c:pt>
                <c:pt idx="46555" formatCode="0.00E+00">
                  <c:v>8.3235099999999995E-4</c:v>
                </c:pt>
                <c:pt idx="46556" formatCode="0.00E+00">
                  <c:v>-1.1151399999999999E-3</c:v>
                </c:pt>
                <c:pt idx="46557" formatCode="0.00E+00">
                  <c:v>-3.0712600000000001E-3</c:v>
                </c:pt>
                <c:pt idx="46558" formatCode="0.00E+00">
                  <c:v>-5.0329299999999997E-3</c:v>
                </c:pt>
                <c:pt idx="46559" formatCode="0.00E+00">
                  <c:v>-6.9970500000000003E-3</c:v>
                </c:pt>
                <c:pt idx="46560" formatCode="0.00E+00">
                  <c:v>-8.9605299999999995E-3</c:v>
                </c:pt>
                <c:pt idx="46561">
                  <c:v>-1.09202E-2</c:v>
                </c:pt>
                <c:pt idx="46562">
                  <c:v>-1.2873000000000001E-2</c:v>
                </c:pt>
                <c:pt idx="46563">
                  <c:v>-1.48159E-2</c:v>
                </c:pt>
                <c:pt idx="46564">
                  <c:v>-1.6745599999999999E-2</c:v>
                </c:pt>
                <c:pt idx="46565">
                  <c:v>-1.8659100000000001E-2</c:v>
                </c:pt>
                <c:pt idx="46566">
                  <c:v>-2.0553399999999999E-2</c:v>
                </c:pt>
                <c:pt idx="46567">
                  <c:v>-2.2425400000000002E-2</c:v>
                </c:pt>
                <c:pt idx="46568">
                  <c:v>-2.4271999999999998E-2</c:v>
                </c:pt>
                <c:pt idx="46569">
                  <c:v>-2.60904E-2</c:v>
                </c:pt>
                <c:pt idx="46570">
                  <c:v>-2.7877599999999999E-2</c:v>
                </c:pt>
                <c:pt idx="46571">
                  <c:v>-2.9630699999999999E-2</c:v>
                </c:pt>
                <c:pt idx="46572">
                  <c:v>-3.1346800000000001E-2</c:v>
                </c:pt>
                <c:pt idx="46573">
                  <c:v>-3.3023200000000003E-2</c:v>
                </c:pt>
                <c:pt idx="46574">
                  <c:v>-3.4657199999999999E-2</c:v>
                </c:pt>
                <c:pt idx="46575">
                  <c:v>-3.6246100000000003E-2</c:v>
                </c:pt>
                <c:pt idx="46576">
                  <c:v>-3.7787399999999999E-2</c:v>
                </c:pt>
                <c:pt idx="46577">
                  <c:v>-3.9278500000000001E-2</c:v>
                </c:pt>
                <c:pt idx="46578">
                  <c:v>-4.0717000000000003E-2</c:v>
                </c:pt>
                <c:pt idx="46579">
                  <c:v>-4.2100600000000002E-2</c:v>
                </c:pt>
                <c:pt idx="46580">
                  <c:v>-4.3426899999999997E-2</c:v>
                </c:pt>
                <c:pt idx="46581">
                  <c:v>-4.4693999999999998E-2</c:v>
                </c:pt>
                <c:pt idx="46582">
                  <c:v>-4.5899599999999999E-2</c:v>
                </c:pt>
                <c:pt idx="46583">
                  <c:v>-4.7041800000000002E-2</c:v>
                </c:pt>
                <c:pt idx="46584">
                  <c:v>-4.8118800000000003E-2</c:v>
                </c:pt>
                <c:pt idx="46585">
                  <c:v>-4.91288E-2</c:v>
                </c:pt>
                <c:pt idx="46586">
                  <c:v>-5.0070099999999999E-2</c:v>
                </c:pt>
                <c:pt idx="46587">
                  <c:v>-5.0941199999999999E-2</c:v>
                </c:pt>
                <c:pt idx="46588">
                  <c:v>-5.1740700000000001E-2</c:v>
                </c:pt>
                <c:pt idx="46589">
                  <c:v>-5.2467199999999999E-2</c:v>
                </c:pt>
                <c:pt idx="46590">
                  <c:v>-5.3119600000000003E-2</c:v>
                </c:pt>
                <c:pt idx="46591">
                  <c:v>-5.3696800000000003E-2</c:v>
                </c:pt>
                <c:pt idx="46592">
                  <c:v>-5.41979E-2</c:v>
                </c:pt>
                <c:pt idx="46593">
                  <c:v>-5.4621999999999997E-2</c:v>
                </c:pt>
                <c:pt idx="46594">
                  <c:v>-5.4968400000000001E-2</c:v>
                </c:pt>
                <c:pt idx="46595">
                  <c:v>-5.5236599999999997E-2</c:v>
                </c:pt>
                <c:pt idx="46596">
                  <c:v>-5.5426099999999999E-2</c:v>
                </c:pt>
                <c:pt idx="46597">
                  <c:v>-5.5536700000000001E-2</c:v>
                </c:pt>
                <c:pt idx="46598">
                  <c:v>-5.5567999999999999E-2</c:v>
                </c:pt>
                <c:pt idx="46599">
                  <c:v>-5.5520100000000003E-2</c:v>
                </c:pt>
                <c:pt idx="46600">
                  <c:v>-5.5393100000000001E-2</c:v>
                </c:pt>
                <c:pt idx="46601">
                  <c:v>-5.5187100000000003E-2</c:v>
                </c:pt>
                <c:pt idx="46602">
                  <c:v>-5.49025E-2</c:v>
                </c:pt>
                <c:pt idx="46603">
                  <c:v>-5.4539700000000003E-2</c:v>
                </c:pt>
                <c:pt idx="46604">
                  <c:v>-5.4099399999999999E-2</c:v>
                </c:pt>
                <c:pt idx="46605">
                  <c:v>-5.3582200000000003E-2</c:v>
                </c:pt>
                <c:pt idx="46606">
                  <c:v>-5.2989000000000001E-2</c:v>
                </c:pt>
                <c:pt idx="46607">
                  <c:v>-5.2320699999999998E-2</c:v>
                </c:pt>
                <c:pt idx="46608">
                  <c:v>-5.1578400000000003E-2</c:v>
                </c:pt>
                <c:pt idx="46609">
                  <c:v>-5.07634E-2</c:v>
                </c:pt>
                <c:pt idx="46610">
                  <c:v>-4.9876900000000002E-2</c:v>
                </c:pt>
                <c:pt idx="46611">
                  <c:v>-4.8920400000000003E-2</c:v>
                </c:pt>
                <c:pt idx="46612">
                  <c:v>-4.7895500000000001E-2</c:v>
                </c:pt>
                <c:pt idx="46613">
                  <c:v>-4.6803699999999997E-2</c:v>
                </c:pt>
                <c:pt idx="46614">
                  <c:v>-4.5646899999999997E-2</c:v>
                </c:pt>
                <c:pt idx="46615">
                  <c:v>-4.4426899999999998E-2</c:v>
                </c:pt>
                <c:pt idx="46616">
                  <c:v>-4.3145700000000002E-2</c:v>
                </c:pt>
                <c:pt idx="46617">
                  <c:v>-4.18054E-2</c:v>
                </c:pt>
                <c:pt idx="46618">
                  <c:v>-4.0408199999999998E-2</c:v>
                </c:pt>
                <c:pt idx="46619">
                  <c:v>-3.8956200000000003E-2</c:v>
                </c:pt>
                <c:pt idx="46620">
                  <c:v>-3.74518E-2</c:v>
                </c:pt>
                <c:pt idx="46621">
                  <c:v>-3.5897400000000003E-2</c:v>
                </c:pt>
                <c:pt idx="46622">
                  <c:v>-3.4295600000000002E-2</c:v>
                </c:pt>
                <c:pt idx="46623">
                  <c:v>-3.2648900000000002E-2</c:v>
                </c:pt>
                <c:pt idx="46624">
                  <c:v>-3.0959899999999999E-2</c:v>
                </c:pt>
                <c:pt idx="46625">
                  <c:v>-2.9231400000000001E-2</c:v>
                </c:pt>
                <c:pt idx="46626">
                  <c:v>-2.74661E-2</c:v>
                </c:pt>
                <c:pt idx="46627">
                  <c:v>-2.56668E-2</c:v>
                </c:pt>
                <c:pt idx="46628">
                  <c:v>-2.3836400000000001E-2</c:v>
                </c:pt>
                <c:pt idx="46629">
                  <c:v>-2.1977799999999999E-2</c:v>
                </c:pt>
                <c:pt idx="46630">
                  <c:v>-2.0093900000000001E-2</c:v>
                </c:pt>
                <c:pt idx="46631">
                  <c:v>-1.8187700000000001E-2</c:v>
                </c:pt>
                <c:pt idx="46632">
                  <c:v>-1.62623E-2</c:v>
                </c:pt>
                <c:pt idx="46633">
                  <c:v>-1.43207E-2</c:v>
                </c:pt>
                <c:pt idx="46634">
                  <c:v>-1.2366E-2</c:v>
                </c:pt>
                <c:pt idx="46635">
                  <c:v>-1.04011E-2</c:v>
                </c:pt>
                <c:pt idx="46636" formatCode="0.00E+00">
                  <c:v>-8.4293000000000007E-3</c:v>
                </c:pt>
                <c:pt idx="46637" formatCode="0.00E+00">
                  <c:v>-6.4535399999999998E-3</c:v>
                </c:pt>
                <c:pt idx="46638" formatCode="0.00E+00">
                  <c:v>-4.4769500000000004E-3</c:v>
                </c:pt>
                <c:pt idx="46639" formatCode="0.00E+00">
                  <c:v>-2.5025999999999998E-3</c:v>
                </c:pt>
                <c:pt idx="46640" formatCode="0.00E+00">
                  <c:v>-5.3356200000000001E-4</c:v>
                </c:pt>
                <c:pt idx="46641" formatCode="0.00E+00">
                  <c:v>1.42713E-3</c:v>
                </c:pt>
                <c:pt idx="46642" formatCode="0.00E+00">
                  <c:v>3.3764400000000001E-3</c:v>
                </c:pt>
                <c:pt idx="46643" formatCode="0.00E+00">
                  <c:v>5.31139E-3</c:v>
                </c:pt>
                <c:pt idx="46644" formatCode="0.00E+00">
                  <c:v>7.2289900000000002E-3</c:v>
                </c:pt>
                <c:pt idx="46645" formatCode="0.00E+00">
                  <c:v>9.1263400000000001E-3</c:v>
                </c:pt>
                <c:pt idx="46646">
                  <c:v>1.1000599999999999E-2</c:v>
                </c:pt>
                <c:pt idx="46647">
                  <c:v>1.28488E-2</c:v>
                </c:pt>
                <c:pt idx="46648">
                  <c:v>1.4668199999999999E-2</c:v>
                </c:pt>
                <c:pt idx="46649">
                  <c:v>1.6456200000000001E-2</c:v>
                </c:pt>
                <c:pt idx="46650">
                  <c:v>1.82101E-2</c:v>
                </c:pt>
                <c:pt idx="46651">
                  <c:v>1.9927199999999999E-2</c:v>
                </c:pt>
                <c:pt idx="46652">
                  <c:v>2.1604999999999999E-2</c:v>
                </c:pt>
                <c:pt idx="46653">
                  <c:v>2.3241000000000001E-2</c:v>
                </c:pt>
                <c:pt idx="46654">
                  <c:v>2.4833000000000001E-2</c:v>
                </c:pt>
                <c:pt idx="46655">
                  <c:v>2.6378499999999999E-2</c:v>
                </c:pt>
                <c:pt idx="46656">
                  <c:v>2.7875500000000001E-2</c:v>
                </c:pt>
                <c:pt idx="46657">
                  <c:v>2.9321799999999999E-2</c:v>
                </c:pt>
                <c:pt idx="46658">
                  <c:v>3.0715200000000002E-2</c:v>
                </c:pt>
                <c:pt idx="46659">
                  <c:v>3.2053699999999997E-2</c:v>
                </c:pt>
                <c:pt idx="46660">
                  <c:v>3.3335700000000003E-2</c:v>
                </c:pt>
                <c:pt idx="46661">
                  <c:v>3.4559800000000002E-2</c:v>
                </c:pt>
                <c:pt idx="46662">
                  <c:v>3.5725100000000003E-2</c:v>
                </c:pt>
                <c:pt idx="46663">
                  <c:v>3.6830500000000002E-2</c:v>
                </c:pt>
                <c:pt idx="46664">
                  <c:v>3.7874699999999997E-2</c:v>
                </c:pt>
                <c:pt idx="46665">
                  <c:v>3.88562E-2</c:v>
                </c:pt>
                <c:pt idx="46666">
                  <c:v>3.9773000000000003E-2</c:v>
                </c:pt>
                <c:pt idx="46667">
                  <c:v>4.06235E-2</c:v>
                </c:pt>
                <c:pt idx="46668">
                  <c:v>4.1406199999999997E-2</c:v>
                </c:pt>
                <c:pt idx="46669">
                  <c:v>4.2119700000000003E-2</c:v>
                </c:pt>
                <c:pt idx="46670">
                  <c:v>4.27629E-2</c:v>
                </c:pt>
                <c:pt idx="46671">
                  <c:v>4.3334699999999997E-2</c:v>
                </c:pt>
                <c:pt idx="46672">
                  <c:v>4.38343E-2</c:v>
                </c:pt>
                <c:pt idx="46673">
                  <c:v>4.42607E-2</c:v>
                </c:pt>
                <c:pt idx="46674">
                  <c:v>4.4613100000000003E-2</c:v>
                </c:pt>
                <c:pt idx="46675">
                  <c:v>4.4891E-2</c:v>
                </c:pt>
                <c:pt idx="46676">
                  <c:v>4.5094000000000002E-2</c:v>
                </c:pt>
                <c:pt idx="46677">
                  <c:v>4.5221999999999998E-2</c:v>
                </c:pt>
                <c:pt idx="46678">
                  <c:v>4.5274599999999998E-2</c:v>
                </c:pt>
                <c:pt idx="46679">
                  <c:v>4.5251600000000003E-2</c:v>
                </c:pt>
                <c:pt idx="46680">
                  <c:v>4.5153100000000002E-2</c:v>
                </c:pt>
                <c:pt idx="46681">
                  <c:v>4.4979499999999999E-2</c:v>
                </c:pt>
                <c:pt idx="46682">
                  <c:v>4.4730800000000001E-2</c:v>
                </c:pt>
                <c:pt idx="46683">
                  <c:v>4.4407599999999998E-2</c:v>
                </c:pt>
                <c:pt idx="46684">
                  <c:v>4.4010899999999999E-2</c:v>
                </c:pt>
                <c:pt idx="46685">
                  <c:v>4.3541900000000001E-2</c:v>
                </c:pt>
                <c:pt idx="46686">
                  <c:v>4.3001299999999999E-2</c:v>
                </c:pt>
                <c:pt idx="46687">
                  <c:v>4.2389700000000002E-2</c:v>
                </c:pt>
                <c:pt idx="46688">
                  <c:v>4.1708200000000001E-2</c:v>
                </c:pt>
                <c:pt idx="46689">
                  <c:v>4.0957899999999998E-2</c:v>
                </c:pt>
                <c:pt idx="46690">
                  <c:v>4.0140200000000001E-2</c:v>
                </c:pt>
                <c:pt idx="46691">
                  <c:v>3.9256899999999997E-2</c:v>
                </c:pt>
                <c:pt idx="46692">
                  <c:v>3.83101E-2</c:v>
                </c:pt>
                <c:pt idx="46693">
                  <c:v>3.7301599999999997E-2</c:v>
                </c:pt>
                <c:pt idx="46694">
                  <c:v>3.6233000000000001E-2</c:v>
                </c:pt>
                <c:pt idx="46695">
                  <c:v>3.5105499999999998E-2</c:v>
                </c:pt>
                <c:pt idx="46696">
                  <c:v>3.3921100000000003E-2</c:v>
                </c:pt>
                <c:pt idx="46697">
                  <c:v>3.2682200000000002E-2</c:v>
                </c:pt>
                <c:pt idx="46698">
                  <c:v>3.1390800000000003E-2</c:v>
                </c:pt>
                <c:pt idx="46699">
                  <c:v>3.0049300000000001E-2</c:v>
                </c:pt>
                <c:pt idx="46700">
                  <c:v>2.8659899999999999E-2</c:v>
                </c:pt>
                <c:pt idx="46701">
                  <c:v>2.72249E-2</c:v>
                </c:pt>
                <c:pt idx="46702">
                  <c:v>2.57469E-2</c:v>
                </c:pt>
                <c:pt idx="46703">
                  <c:v>2.42285E-2</c:v>
                </c:pt>
                <c:pt idx="46704">
                  <c:v>2.26722E-2</c:v>
                </c:pt>
                <c:pt idx="46705">
                  <c:v>2.1080100000000001E-2</c:v>
                </c:pt>
                <c:pt idx="46706">
                  <c:v>1.9455699999999999E-2</c:v>
                </c:pt>
                <c:pt idx="46707">
                  <c:v>1.7802399999999999E-2</c:v>
                </c:pt>
                <c:pt idx="46708">
                  <c:v>1.6122399999999999E-2</c:v>
                </c:pt>
                <c:pt idx="46709">
                  <c:v>1.4416200000000001E-2</c:v>
                </c:pt>
                <c:pt idx="46710">
                  <c:v>1.2684300000000001E-2</c:v>
                </c:pt>
                <c:pt idx="46711">
                  <c:v>1.0930499999999999E-2</c:v>
                </c:pt>
                <c:pt idx="46712" formatCode="0.00E+00">
                  <c:v>9.1610000000000007E-3</c:v>
                </c:pt>
                <c:pt idx="46713" formatCode="0.00E+00">
                  <c:v>7.38092E-3</c:v>
                </c:pt>
                <c:pt idx="46714" formatCode="0.00E+00">
                  <c:v>5.5934499999999998E-3</c:v>
                </c:pt>
                <c:pt idx="46715" formatCode="0.00E+00">
                  <c:v>3.8012200000000001E-3</c:v>
                </c:pt>
                <c:pt idx="46716" formatCode="0.00E+00">
                  <c:v>2.0073000000000001E-3</c:v>
                </c:pt>
                <c:pt idx="46717" formatCode="0.00E+00">
                  <c:v>2.14952E-4</c:v>
                </c:pt>
                <c:pt idx="46718" formatCode="0.00E+00">
                  <c:v>-1.5729699999999999E-3</c:v>
                </c:pt>
                <c:pt idx="46719" formatCode="0.00E+00">
                  <c:v>-3.3537800000000002E-3</c:v>
                </c:pt>
                <c:pt idx="46720" formatCode="0.00E+00">
                  <c:v>-5.1246199999999999E-3</c:v>
                </c:pt>
                <c:pt idx="46721" formatCode="0.00E+00">
                  <c:v>-6.8826800000000004E-3</c:v>
                </c:pt>
                <c:pt idx="46722" formatCode="0.00E+00">
                  <c:v>-8.6256200000000005E-3</c:v>
                </c:pt>
                <c:pt idx="46723">
                  <c:v>-1.03515E-2</c:v>
                </c:pt>
                <c:pt idx="46724">
                  <c:v>-1.20585E-2</c:v>
                </c:pt>
                <c:pt idx="46725">
                  <c:v>-1.37445E-2</c:v>
                </c:pt>
                <c:pt idx="46726">
                  <c:v>-1.5407199999999999E-2</c:v>
                </c:pt>
                <c:pt idx="46727">
                  <c:v>-1.70446E-2</c:v>
                </c:pt>
                <c:pt idx="46728">
                  <c:v>-1.86546E-2</c:v>
                </c:pt>
                <c:pt idx="46729">
                  <c:v>-2.0235E-2</c:v>
                </c:pt>
                <c:pt idx="46730">
                  <c:v>-2.1783E-2</c:v>
                </c:pt>
                <c:pt idx="46731">
                  <c:v>-2.3294499999999999E-2</c:v>
                </c:pt>
                <c:pt idx="46732">
                  <c:v>-2.4766099999999999E-2</c:v>
                </c:pt>
                <c:pt idx="46733">
                  <c:v>-2.61961E-2</c:v>
                </c:pt>
                <c:pt idx="46734">
                  <c:v>-2.7584899999999999E-2</c:v>
                </c:pt>
                <c:pt idx="46735">
                  <c:v>-2.8932900000000001E-2</c:v>
                </c:pt>
                <c:pt idx="46736">
                  <c:v>-3.0239800000000001E-2</c:v>
                </c:pt>
                <c:pt idx="46737">
                  <c:v>-3.1503900000000001E-2</c:v>
                </c:pt>
                <c:pt idx="46738">
                  <c:v>-3.2723099999999998E-2</c:v>
                </c:pt>
                <c:pt idx="46739">
                  <c:v>-3.38947E-2</c:v>
                </c:pt>
                <c:pt idx="46740">
                  <c:v>-3.5014900000000002E-2</c:v>
                </c:pt>
                <c:pt idx="46741">
                  <c:v>-3.6079600000000003E-2</c:v>
                </c:pt>
                <c:pt idx="46742">
                  <c:v>-3.7087500000000002E-2</c:v>
                </c:pt>
                <c:pt idx="46743">
                  <c:v>-3.8039700000000003E-2</c:v>
                </c:pt>
                <c:pt idx="46744">
                  <c:v>-3.8937399999999997E-2</c:v>
                </c:pt>
                <c:pt idx="46745">
                  <c:v>-3.9779099999999998E-2</c:v>
                </c:pt>
                <c:pt idx="46746">
                  <c:v>-4.05622E-2</c:v>
                </c:pt>
                <c:pt idx="46747">
                  <c:v>-4.1286400000000001E-2</c:v>
                </c:pt>
                <c:pt idx="46748">
                  <c:v>-4.1953200000000003E-2</c:v>
                </c:pt>
                <c:pt idx="46749">
                  <c:v>-4.2563799999999999E-2</c:v>
                </c:pt>
                <c:pt idx="46750">
                  <c:v>-4.3118099999999999E-2</c:v>
                </c:pt>
                <c:pt idx="46751">
                  <c:v>-4.3615000000000001E-2</c:v>
                </c:pt>
                <c:pt idx="46752">
                  <c:v>-4.40539E-2</c:v>
                </c:pt>
                <c:pt idx="46753">
                  <c:v>-4.4434500000000002E-2</c:v>
                </c:pt>
                <c:pt idx="46754">
                  <c:v>-4.4755900000000001E-2</c:v>
                </c:pt>
                <c:pt idx="46755">
                  <c:v>-4.5016800000000003E-2</c:v>
                </c:pt>
                <c:pt idx="46756">
                  <c:v>-4.5215400000000003E-2</c:v>
                </c:pt>
                <c:pt idx="46757">
                  <c:v>-4.53514E-2</c:v>
                </c:pt>
                <c:pt idx="46758">
                  <c:v>-4.5426599999999998E-2</c:v>
                </c:pt>
                <c:pt idx="46759">
                  <c:v>-4.5444100000000001E-2</c:v>
                </c:pt>
                <c:pt idx="46760">
                  <c:v>-4.5405800000000003E-2</c:v>
                </c:pt>
                <c:pt idx="46761">
                  <c:v>-4.5311700000000003E-2</c:v>
                </c:pt>
                <c:pt idx="46762">
                  <c:v>-4.5162000000000001E-2</c:v>
                </c:pt>
                <c:pt idx="46763">
                  <c:v>-4.4957799999999999E-2</c:v>
                </c:pt>
                <c:pt idx="46764">
                  <c:v>-4.4701600000000001E-2</c:v>
                </c:pt>
                <c:pt idx="46765">
                  <c:v>-4.4396400000000003E-2</c:v>
                </c:pt>
                <c:pt idx="46766">
                  <c:v>-4.4044399999999997E-2</c:v>
                </c:pt>
                <c:pt idx="46767">
                  <c:v>-4.3646299999999999E-2</c:v>
                </c:pt>
                <c:pt idx="46768">
                  <c:v>-4.3205100000000003E-2</c:v>
                </c:pt>
                <c:pt idx="46769">
                  <c:v>-4.2724999999999999E-2</c:v>
                </c:pt>
                <c:pt idx="46770">
                  <c:v>-4.2209900000000002E-2</c:v>
                </c:pt>
                <c:pt idx="46771">
                  <c:v>-4.1664E-2</c:v>
                </c:pt>
                <c:pt idx="46772">
                  <c:v>-4.1093200000000003E-2</c:v>
                </c:pt>
                <c:pt idx="46773">
                  <c:v>-4.0502000000000003E-2</c:v>
                </c:pt>
                <c:pt idx="46774">
                  <c:v>-3.98909E-2</c:v>
                </c:pt>
                <c:pt idx="46775">
                  <c:v>-3.9259799999999997E-2</c:v>
                </c:pt>
                <c:pt idx="46776">
                  <c:v>-3.86115E-2</c:v>
                </c:pt>
                <c:pt idx="46777">
                  <c:v>-3.7950499999999998E-2</c:v>
                </c:pt>
                <c:pt idx="46778">
                  <c:v>-3.7279699999999999E-2</c:v>
                </c:pt>
                <c:pt idx="46779">
                  <c:v>-3.6600399999999998E-2</c:v>
                </c:pt>
                <c:pt idx="46780">
                  <c:v>-3.5914000000000001E-2</c:v>
                </c:pt>
                <c:pt idx="46781">
                  <c:v>-3.5223400000000002E-2</c:v>
                </c:pt>
                <c:pt idx="46782">
                  <c:v>-3.4532199999999999E-2</c:v>
                </c:pt>
                <c:pt idx="46783">
                  <c:v>-3.3844100000000002E-2</c:v>
                </c:pt>
                <c:pt idx="46784">
                  <c:v>-3.31626E-2</c:v>
                </c:pt>
                <c:pt idx="46785">
                  <c:v>-3.2490600000000001E-2</c:v>
                </c:pt>
                <c:pt idx="46786">
                  <c:v>-3.1830799999999999E-2</c:v>
                </c:pt>
                <c:pt idx="46787">
                  <c:v>-3.11857E-2</c:v>
                </c:pt>
                <c:pt idx="46788">
                  <c:v>-3.0557299999999999E-2</c:v>
                </c:pt>
                <c:pt idx="46789">
                  <c:v>-2.99466E-2</c:v>
                </c:pt>
                <c:pt idx="46790">
                  <c:v>-2.9356400000000001E-2</c:v>
                </c:pt>
                <c:pt idx="46791">
                  <c:v>-2.8791199999999999E-2</c:v>
                </c:pt>
                <c:pt idx="46792">
                  <c:v>-2.8253899999999998E-2</c:v>
                </c:pt>
                <c:pt idx="46793">
                  <c:v>-2.7745700000000002E-2</c:v>
                </c:pt>
                <c:pt idx="46794">
                  <c:v>-2.72681E-2</c:v>
                </c:pt>
                <c:pt idx="46795">
                  <c:v>-2.6824899999999999E-2</c:v>
                </c:pt>
                <c:pt idx="46796">
                  <c:v>-2.6420800000000001E-2</c:v>
                </c:pt>
                <c:pt idx="46797">
                  <c:v>-2.6059200000000001E-2</c:v>
                </c:pt>
                <c:pt idx="46798">
                  <c:v>-2.5743200000000001E-2</c:v>
                </c:pt>
                <c:pt idx="46799">
                  <c:v>-2.5475999999999999E-2</c:v>
                </c:pt>
                <c:pt idx="46800">
                  <c:v>-2.5261599999999999E-2</c:v>
                </c:pt>
                <c:pt idx="46801">
                  <c:v>-2.5105100000000002E-2</c:v>
                </c:pt>
                <c:pt idx="46802">
                  <c:v>-2.5011200000000001E-2</c:v>
                </c:pt>
                <c:pt idx="46803">
                  <c:v>-2.4982899999999999E-2</c:v>
                </c:pt>
                <c:pt idx="46804">
                  <c:v>-2.5021700000000001E-2</c:v>
                </c:pt>
                <c:pt idx="46805">
                  <c:v>-2.51281E-2</c:v>
                </c:pt>
                <c:pt idx="46806">
                  <c:v>-2.5302000000000002E-2</c:v>
                </c:pt>
                <c:pt idx="46807">
                  <c:v>-2.5543E-2</c:v>
                </c:pt>
                <c:pt idx="46808">
                  <c:v>-2.5850100000000001E-2</c:v>
                </c:pt>
                <c:pt idx="46809">
                  <c:v>-2.6225600000000002E-2</c:v>
                </c:pt>
                <c:pt idx="46810">
                  <c:v>-2.66752E-2</c:v>
                </c:pt>
                <c:pt idx="46811">
                  <c:v>-2.7201900000000001E-2</c:v>
                </c:pt>
                <c:pt idx="46812">
                  <c:v>-2.7803899999999999E-2</c:v>
                </c:pt>
                <c:pt idx="46813">
                  <c:v>-2.8478099999999999E-2</c:v>
                </c:pt>
                <c:pt idx="46814">
                  <c:v>-2.9223699999999998E-2</c:v>
                </c:pt>
                <c:pt idx="46815">
                  <c:v>-3.0041200000000001E-2</c:v>
                </c:pt>
                <c:pt idx="46816">
                  <c:v>-3.0932100000000001E-2</c:v>
                </c:pt>
                <c:pt idx="46817">
                  <c:v>-3.18984E-2</c:v>
                </c:pt>
                <c:pt idx="46818">
                  <c:v>-3.2941699999999997E-2</c:v>
                </c:pt>
                <c:pt idx="46819">
                  <c:v>-3.4061800000000003E-2</c:v>
                </c:pt>
                <c:pt idx="46820">
                  <c:v>-3.5258400000000002E-2</c:v>
                </c:pt>
                <c:pt idx="46821">
                  <c:v>-3.6532200000000001E-2</c:v>
                </c:pt>
                <c:pt idx="46822">
                  <c:v>-3.7883399999999998E-2</c:v>
                </c:pt>
                <c:pt idx="46823">
                  <c:v>-3.9310199999999997E-2</c:v>
                </c:pt>
                <c:pt idx="46824">
                  <c:v>-4.0808900000000002E-2</c:v>
                </c:pt>
                <c:pt idx="46825">
                  <c:v>-4.2377100000000001E-2</c:v>
                </c:pt>
                <c:pt idx="46826">
                  <c:v>-4.4014499999999998E-2</c:v>
                </c:pt>
                <c:pt idx="46827">
                  <c:v>-4.57223E-2</c:v>
                </c:pt>
                <c:pt idx="46828">
                  <c:v>-4.7501500000000002E-2</c:v>
                </c:pt>
                <c:pt idx="46829">
                  <c:v>-4.9352100000000003E-2</c:v>
                </c:pt>
                <c:pt idx="46830">
                  <c:v>-5.1273199999999998E-2</c:v>
                </c:pt>
                <c:pt idx="46831">
                  <c:v>-5.3263100000000001E-2</c:v>
                </c:pt>
                <c:pt idx="46832">
                  <c:v>-5.5319699999999999E-2</c:v>
                </c:pt>
                <c:pt idx="46833">
                  <c:v>-5.7440400000000003E-2</c:v>
                </c:pt>
                <c:pt idx="46834">
                  <c:v>-5.9622500000000002E-2</c:v>
                </c:pt>
                <c:pt idx="46835">
                  <c:v>-6.1862300000000002E-2</c:v>
                </c:pt>
                <c:pt idx="46836">
                  <c:v>-6.4155000000000004E-2</c:v>
                </c:pt>
                <c:pt idx="46837">
                  <c:v>-6.6495399999999996E-2</c:v>
                </c:pt>
                <c:pt idx="46838">
                  <c:v>-6.8880300000000005E-2</c:v>
                </c:pt>
                <c:pt idx="46839">
                  <c:v>-7.1308999999999997E-2</c:v>
                </c:pt>
                <c:pt idx="46840">
                  <c:v>-7.3782500000000001E-2</c:v>
                </c:pt>
                <c:pt idx="46841">
                  <c:v>-7.6300900000000005E-2</c:v>
                </c:pt>
                <c:pt idx="46842">
                  <c:v>-7.8861100000000003E-2</c:v>
                </c:pt>
                <c:pt idx="46843">
                  <c:v>-8.1458699999999995E-2</c:v>
                </c:pt>
                <c:pt idx="46844">
                  <c:v>-8.4089800000000006E-2</c:v>
                </c:pt>
                <c:pt idx="46845">
                  <c:v>-8.6750300000000002E-2</c:v>
                </c:pt>
                <c:pt idx="46846">
                  <c:v>-8.9437600000000006E-2</c:v>
                </c:pt>
                <c:pt idx="46847">
                  <c:v>-9.2148400000000005E-2</c:v>
                </c:pt>
                <c:pt idx="46848">
                  <c:v>-9.4875600000000004E-2</c:v>
                </c:pt>
                <c:pt idx="46849">
                  <c:v>-9.7611699999999996E-2</c:v>
                </c:pt>
                <c:pt idx="46850">
                  <c:v>-0.100352</c:v>
                </c:pt>
                <c:pt idx="46851">
                  <c:v>-0.10309699999999999</c:v>
                </c:pt>
                <c:pt idx="46852">
                  <c:v>-0.10584300000000001</c:v>
                </c:pt>
                <c:pt idx="46853">
                  <c:v>-0.108589</c:v>
                </c:pt>
                <c:pt idx="46854">
                  <c:v>-0.11133</c:v>
                </c:pt>
                <c:pt idx="46855">
                  <c:v>-0.114062</c:v>
                </c:pt>
                <c:pt idx="46856">
                  <c:v>-0.116776</c:v>
                </c:pt>
                <c:pt idx="46857">
                  <c:v>-0.11945799999999999</c:v>
                </c:pt>
                <c:pt idx="46858">
                  <c:v>-0.122101</c:v>
                </c:pt>
                <c:pt idx="46859">
                  <c:v>-0.124707</c:v>
                </c:pt>
                <c:pt idx="46860">
                  <c:v>-0.127274</c:v>
                </c:pt>
                <c:pt idx="46861">
                  <c:v>-0.1298</c:v>
                </c:pt>
                <c:pt idx="46862">
                  <c:v>-0.13228300000000001</c:v>
                </c:pt>
                <c:pt idx="46863">
                  <c:v>-0.13472200000000001</c:v>
                </c:pt>
                <c:pt idx="46864">
                  <c:v>-0.13711400000000001</c:v>
                </c:pt>
                <c:pt idx="46865">
                  <c:v>-0.13945299999999999</c:v>
                </c:pt>
                <c:pt idx="46866">
                  <c:v>-0.141732</c:v>
                </c:pt>
                <c:pt idx="46867">
                  <c:v>-0.14394799999999999</c:v>
                </c:pt>
                <c:pt idx="46868">
                  <c:v>-0.14609800000000001</c:v>
                </c:pt>
                <c:pt idx="46869">
                  <c:v>-0.14817900000000001</c:v>
                </c:pt>
                <c:pt idx="46870">
                  <c:v>-0.15018899999999999</c:v>
                </c:pt>
                <c:pt idx="46871">
                  <c:v>-0.15212700000000001</c:v>
                </c:pt>
                <c:pt idx="46872">
                  <c:v>-0.15399499999999999</c:v>
                </c:pt>
                <c:pt idx="46873">
                  <c:v>-0.15579100000000001</c:v>
                </c:pt>
                <c:pt idx="46874">
                  <c:v>-0.15751499999999999</c:v>
                </c:pt>
                <c:pt idx="46875">
                  <c:v>-0.159161</c:v>
                </c:pt>
                <c:pt idx="46876">
                  <c:v>-0.16072600000000001</c:v>
                </c:pt>
                <c:pt idx="46877">
                  <c:v>-0.16220399999999999</c:v>
                </c:pt>
                <c:pt idx="46878">
                  <c:v>-0.16359299999999999</c:v>
                </c:pt>
                <c:pt idx="46879">
                  <c:v>-0.16488800000000001</c:v>
                </c:pt>
                <c:pt idx="46880">
                  <c:v>-0.16608700000000001</c:v>
                </c:pt>
                <c:pt idx="46881">
                  <c:v>-0.167186</c:v>
                </c:pt>
                <c:pt idx="46882">
                  <c:v>-0.168182</c:v>
                </c:pt>
                <c:pt idx="46883">
                  <c:v>-0.169075</c:v>
                </c:pt>
                <c:pt idx="46884">
                  <c:v>-0.16986899999999999</c:v>
                </c:pt>
                <c:pt idx="46885">
                  <c:v>-0.17056499999999999</c:v>
                </c:pt>
                <c:pt idx="46886">
                  <c:v>-0.17116500000000001</c:v>
                </c:pt>
                <c:pt idx="46887">
                  <c:v>-0.17166699999999999</c:v>
                </c:pt>
                <c:pt idx="46888">
                  <c:v>-0.172066</c:v>
                </c:pt>
                <c:pt idx="46889">
                  <c:v>-0.17236299999999999</c:v>
                </c:pt>
                <c:pt idx="46890">
                  <c:v>-0.17255599999999999</c:v>
                </c:pt>
                <c:pt idx="46891">
                  <c:v>-0.172649</c:v>
                </c:pt>
                <c:pt idx="46892">
                  <c:v>-0.17264399999999999</c:v>
                </c:pt>
                <c:pt idx="46893">
                  <c:v>-0.172544</c:v>
                </c:pt>
                <c:pt idx="46894">
                  <c:v>-0.17235400000000001</c:v>
                </c:pt>
                <c:pt idx="46895">
                  <c:v>-0.17207900000000001</c:v>
                </c:pt>
                <c:pt idx="46896">
                  <c:v>-0.17171900000000001</c:v>
                </c:pt>
                <c:pt idx="46897">
                  <c:v>-0.17127500000000001</c:v>
                </c:pt>
                <c:pt idx="46898">
                  <c:v>-0.17074900000000001</c:v>
                </c:pt>
                <c:pt idx="46899">
                  <c:v>-0.17014299999999999</c:v>
                </c:pt>
                <c:pt idx="46900">
                  <c:v>-0.169461</c:v>
                </c:pt>
                <c:pt idx="46901">
                  <c:v>-0.16870299999999999</c:v>
                </c:pt>
                <c:pt idx="46902">
                  <c:v>-0.16786999999999999</c:v>
                </c:pt>
                <c:pt idx="46903">
                  <c:v>-0.166966</c:v>
                </c:pt>
                <c:pt idx="46904">
                  <c:v>-0.16599700000000001</c:v>
                </c:pt>
                <c:pt idx="46905">
                  <c:v>-0.164962</c:v>
                </c:pt>
                <c:pt idx="46906">
                  <c:v>-0.163858</c:v>
                </c:pt>
                <c:pt idx="46907">
                  <c:v>-0.162684</c:v>
                </c:pt>
                <c:pt idx="46908">
                  <c:v>-0.16144</c:v>
                </c:pt>
                <c:pt idx="46909">
                  <c:v>-0.16012699999999999</c:v>
                </c:pt>
                <c:pt idx="46910">
                  <c:v>-0.158743</c:v>
                </c:pt>
                <c:pt idx="46911">
                  <c:v>-0.15729099999999999</c:v>
                </c:pt>
                <c:pt idx="46912">
                  <c:v>-0.155775</c:v>
                </c:pt>
                <c:pt idx="46913">
                  <c:v>-0.15420500000000001</c:v>
                </c:pt>
                <c:pt idx="46914">
                  <c:v>-0.152585</c:v>
                </c:pt>
                <c:pt idx="46915">
                  <c:v>-0.150919</c:v>
                </c:pt>
                <c:pt idx="46916">
                  <c:v>-0.14921400000000001</c:v>
                </c:pt>
                <c:pt idx="46917">
                  <c:v>-0.14747199999999999</c:v>
                </c:pt>
                <c:pt idx="46918">
                  <c:v>-0.14569599999999999</c:v>
                </c:pt>
                <c:pt idx="46919">
                  <c:v>-0.14388799999999999</c:v>
                </c:pt>
                <c:pt idx="46920">
                  <c:v>-0.14205599999999999</c:v>
                </c:pt>
                <c:pt idx="46921">
                  <c:v>-0.140205</c:v>
                </c:pt>
                <c:pt idx="46922">
                  <c:v>-0.13834099999999999</c:v>
                </c:pt>
                <c:pt idx="46923">
                  <c:v>-0.136464</c:v>
                </c:pt>
                <c:pt idx="46924">
                  <c:v>-0.13458000000000001</c:v>
                </c:pt>
                <c:pt idx="46925">
                  <c:v>-0.13269600000000001</c:v>
                </c:pt>
                <c:pt idx="46926">
                  <c:v>-0.13082299999999999</c:v>
                </c:pt>
                <c:pt idx="46927">
                  <c:v>-0.12896099999999999</c:v>
                </c:pt>
                <c:pt idx="46928">
                  <c:v>-0.127108</c:v>
                </c:pt>
                <c:pt idx="46929">
                  <c:v>-0.12525900000000001</c:v>
                </c:pt>
                <c:pt idx="46930">
                  <c:v>-0.123414</c:v>
                </c:pt>
                <c:pt idx="46931">
                  <c:v>-0.121575</c:v>
                </c:pt>
                <c:pt idx="46932">
                  <c:v>-0.119745</c:v>
                </c:pt>
                <c:pt idx="46933">
                  <c:v>-0.117926</c:v>
                </c:pt>
                <c:pt idx="46934">
                  <c:v>-0.116121</c:v>
                </c:pt>
                <c:pt idx="46935">
                  <c:v>-0.114342</c:v>
                </c:pt>
                <c:pt idx="46936">
                  <c:v>-0.11260100000000001</c:v>
                </c:pt>
                <c:pt idx="46937">
                  <c:v>-0.110902</c:v>
                </c:pt>
                <c:pt idx="46938">
                  <c:v>-0.109246</c:v>
                </c:pt>
                <c:pt idx="46939">
                  <c:v>-0.10763200000000001</c:v>
                </c:pt>
                <c:pt idx="46940">
                  <c:v>-0.106063</c:v>
                </c:pt>
                <c:pt idx="46941">
                  <c:v>-0.10453900000000001</c:v>
                </c:pt>
                <c:pt idx="46942">
                  <c:v>-0.103064</c:v>
                </c:pt>
                <c:pt idx="46943">
                  <c:v>-0.101642</c:v>
                </c:pt>
                <c:pt idx="46944">
                  <c:v>-0.100281</c:v>
                </c:pt>
                <c:pt idx="46945">
                  <c:v>-9.8987599999999995E-2</c:v>
                </c:pt>
                <c:pt idx="46946">
                  <c:v>-9.7767599999999996E-2</c:v>
                </c:pt>
                <c:pt idx="46947">
                  <c:v>-9.66278E-2</c:v>
                </c:pt>
                <c:pt idx="46948">
                  <c:v>-9.5572400000000002E-2</c:v>
                </c:pt>
                <c:pt idx="46949">
                  <c:v>-9.4603000000000007E-2</c:v>
                </c:pt>
                <c:pt idx="46950">
                  <c:v>-9.3721399999999996E-2</c:v>
                </c:pt>
                <c:pt idx="46951">
                  <c:v>-9.2929499999999998E-2</c:v>
                </c:pt>
                <c:pt idx="46952">
                  <c:v>-9.2229500000000006E-2</c:v>
                </c:pt>
                <c:pt idx="46953">
                  <c:v>-9.1624999999999998E-2</c:v>
                </c:pt>
                <c:pt idx="46954">
                  <c:v>-9.1118500000000005E-2</c:v>
                </c:pt>
                <c:pt idx="46955">
                  <c:v>-9.0710499999999999E-2</c:v>
                </c:pt>
                <c:pt idx="46956">
                  <c:v>-9.0399400000000005E-2</c:v>
                </c:pt>
                <c:pt idx="46957">
                  <c:v>-9.0184E-2</c:v>
                </c:pt>
                <c:pt idx="46958">
                  <c:v>-9.0065999999999993E-2</c:v>
                </c:pt>
                <c:pt idx="46959">
                  <c:v>-9.0047500000000003E-2</c:v>
                </c:pt>
                <c:pt idx="46960">
                  <c:v>-9.0128100000000003E-2</c:v>
                </c:pt>
                <c:pt idx="46961">
                  <c:v>-9.0305200000000002E-2</c:v>
                </c:pt>
                <c:pt idx="46962">
                  <c:v>-9.0578400000000003E-2</c:v>
                </c:pt>
                <c:pt idx="46963">
                  <c:v>-9.0948399999999999E-2</c:v>
                </c:pt>
                <c:pt idx="46964">
                  <c:v>-9.1417600000000002E-2</c:v>
                </c:pt>
                <c:pt idx="46965">
                  <c:v>-9.1991500000000004E-2</c:v>
                </c:pt>
                <c:pt idx="46966">
                  <c:v>-9.2677300000000004E-2</c:v>
                </c:pt>
                <c:pt idx="46967">
                  <c:v>-9.3479199999999998E-2</c:v>
                </c:pt>
                <c:pt idx="46968">
                  <c:v>-9.4398800000000005E-2</c:v>
                </c:pt>
                <c:pt idx="46969">
                  <c:v>-9.5436999999999994E-2</c:v>
                </c:pt>
                <c:pt idx="46970">
                  <c:v>-9.6593300000000007E-2</c:v>
                </c:pt>
                <c:pt idx="46971">
                  <c:v>-9.7866700000000001E-2</c:v>
                </c:pt>
                <c:pt idx="46972">
                  <c:v>-9.9255099999999999E-2</c:v>
                </c:pt>
                <c:pt idx="46973">
                  <c:v>-0.100753</c:v>
                </c:pt>
                <c:pt idx="46974">
                  <c:v>-0.102352</c:v>
                </c:pt>
                <c:pt idx="46975">
                  <c:v>-0.10405</c:v>
                </c:pt>
                <c:pt idx="46976">
                  <c:v>-0.105851</c:v>
                </c:pt>
                <c:pt idx="46977">
                  <c:v>-0.10775899999999999</c:v>
                </c:pt>
                <c:pt idx="46978">
                  <c:v>-0.109775</c:v>
                </c:pt>
                <c:pt idx="46979">
                  <c:v>-0.11189300000000001</c:v>
                </c:pt>
                <c:pt idx="46980">
                  <c:v>-0.114106</c:v>
                </c:pt>
                <c:pt idx="46981">
                  <c:v>-0.116411</c:v>
                </c:pt>
                <c:pt idx="46982">
                  <c:v>-0.11880300000000001</c:v>
                </c:pt>
                <c:pt idx="46983">
                  <c:v>-0.121277</c:v>
                </c:pt>
                <c:pt idx="46984">
                  <c:v>-0.12383</c:v>
                </c:pt>
                <c:pt idx="46985">
                  <c:v>-0.12646399999999999</c:v>
                </c:pt>
                <c:pt idx="46986">
                  <c:v>-0.12917999999999999</c:v>
                </c:pt>
                <c:pt idx="46987">
                  <c:v>-0.13197500000000001</c:v>
                </c:pt>
                <c:pt idx="46988">
                  <c:v>-0.13485</c:v>
                </c:pt>
                <c:pt idx="46989">
                  <c:v>-0.13780100000000001</c:v>
                </c:pt>
                <c:pt idx="46990">
                  <c:v>-0.140822</c:v>
                </c:pt>
                <c:pt idx="46991">
                  <c:v>-0.143902</c:v>
                </c:pt>
                <c:pt idx="46992">
                  <c:v>-0.147037</c:v>
                </c:pt>
                <c:pt idx="46993">
                  <c:v>-0.150229</c:v>
                </c:pt>
                <c:pt idx="46994">
                  <c:v>-0.15348100000000001</c:v>
                </c:pt>
                <c:pt idx="46995">
                  <c:v>-0.15679399999999999</c:v>
                </c:pt>
                <c:pt idx="46996">
                  <c:v>-0.160168</c:v>
                </c:pt>
                <c:pt idx="46997">
                  <c:v>-0.16359699999999999</c:v>
                </c:pt>
                <c:pt idx="46998">
                  <c:v>-0.167076</c:v>
                </c:pt>
                <c:pt idx="46999">
                  <c:v>-0.17059299999999999</c:v>
                </c:pt>
                <c:pt idx="47000">
                  <c:v>-0.17413699999999999</c:v>
                </c:pt>
                <c:pt idx="47001">
                  <c:v>-0.177699</c:v>
                </c:pt>
                <c:pt idx="47002">
                  <c:v>-0.18127399999999999</c:v>
                </c:pt>
                <c:pt idx="47003">
                  <c:v>-0.18485699999999999</c:v>
                </c:pt>
                <c:pt idx="47004">
                  <c:v>-0.18843799999999999</c:v>
                </c:pt>
                <c:pt idx="47005">
                  <c:v>-0.19200800000000001</c:v>
                </c:pt>
                <c:pt idx="47006">
                  <c:v>-0.19556899999999999</c:v>
                </c:pt>
                <c:pt idx="47007">
                  <c:v>-0.199124</c:v>
                </c:pt>
                <c:pt idx="47008">
                  <c:v>-0.202677</c:v>
                </c:pt>
                <c:pt idx="47009">
                  <c:v>-0.20622599999999999</c:v>
                </c:pt>
                <c:pt idx="47010">
                  <c:v>-0.20977299999999999</c:v>
                </c:pt>
                <c:pt idx="47011">
                  <c:v>-0.213315</c:v>
                </c:pt>
                <c:pt idx="47012">
                  <c:v>-0.21684999999999999</c:v>
                </c:pt>
                <c:pt idx="47013">
                  <c:v>-0.22037200000000001</c:v>
                </c:pt>
                <c:pt idx="47014">
                  <c:v>-0.22387699999999999</c:v>
                </c:pt>
                <c:pt idx="47015">
                  <c:v>-0.22736100000000001</c:v>
                </c:pt>
                <c:pt idx="47016">
                  <c:v>-0.230823</c:v>
                </c:pt>
                <c:pt idx="47017">
                  <c:v>-0.23425799999999999</c:v>
                </c:pt>
                <c:pt idx="47018">
                  <c:v>-0.23766300000000001</c:v>
                </c:pt>
                <c:pt idx="47019">
                  <c:v>-0.241034</c:v>
                </c:pt>
                <c:pt idx="47020">
                  <c:v>-0.244369</c:v>
                </c:pt>
                <c:pt idx="47021">
                  <c:v>-0.24765999999999999</c:v>
                </c:pt>
                <c:pt idx="47022">
                  <c:v>-0.25089299999999998</c:v>
                </c:pt>
                <c:pt idx="47023">
                  <c:v>-0.25405899999999998</c:v>
                </c:pt>
                <c:pt idx="47024">
                  <c:v>-0.25715399999999999</c:v>
                </c:pt>
                <c:pt idx="47025">
                  <c:v>-0.26017800000000002</c:v>
                </c:pt>
                <c:pt idx="47026">
                  <c:v>-0.26313300000000001</c:v>
                </c:pt>
                <c:pt idx="47027">
                  <c:v>-0.266017</c:v>
                </c:pt>
                <c:pt idx="47028">
                  <c:v>-0.26882499999999998</c:v>
                </c:pt>
                <c:pt idx="47029">
                  <c:v>-0.27155699999999999</c:v>
                </c:pt>
                <c:pt idx="47030">
                  <c:v>-0.27421000000000001</c:v>
                </c:pt>
                <c:pt idx="47031">
                  <c:v>-0.27678000000000003</c:v>
                </c:pt>
                <c:pt idx="47032">
                  <c:v>-0.27926200000000001</c:v>
                </c:pt>
                <c:pt idx="47033">
                  <c:v>-0.28165000000000001</c:v>
                </c:pt>
                <c:pt idx="47034">
                  <c:v>-0.28393600000000002</c:v>
                </c:pt>
                <c:pt idx="47035">
                  <c:v>-0.28611799999999998</c:v>
                </c:pt>
                <c:pt idx="47036">
                  <c:v>-0.28819800000000001</c:v>
                </c:pt>
                <c:pt idx="47037">
                  <c:v>-0.29018100000000002</c:v>
                </c:pt>
                <c:pt idx="47038">
                  <c:v>-0.29207100000000003</c:v>
                </c:pt>
                <c:pt idx="47039">
                  <c:v>-0.29387200000000002</c:v>
                </c:pt>
                <c:pt idx="47040">
                  <c:v>-0.29558499999999999</c:v>
                </c:pt>
                <c:pt idx="47041">
                  <c:v>-0.297207</c:v>
                </c:pt>
                <c:pt idx="47042">
                  <c:v>-0.29873499999999997</c:v>
                </c:pt>
                <c:pt idx="47043">
                  <c:v>-0.30017300000000002</c:v>
                </c:pt>
                <c:pt idx="47044">
                  <c:v>-0.30152899999999999</c:v>
                </c:pt>
                <c:pt idx="47045">
                  <c:v>-0.30280600000000002</c:v>
                </c:pt>
                <c:pt idx="47046">
                  <c:v>-0.304006</c:v>
                </c:pt>
                <c:pt idx="47047">
                  <c:v>-0.30512899999999998</c:v>
                </c:pt>
                <c:pt idx="47048">
                  <c:v>-0.30617100000000003</c:v>
                </c:pt>
                <c:pt idx="47049">
                  <c:v>-0.30712699999999998</c:v>
                </c:pt>
                <c:pt idx="47050">
                  <c:v>-0.30799700000000002</c:v>
                </c:pt>
                <c:pt idx="47051">
                  <c:v>-0.308784</c:v>
                </c:pt>
                <c:pt idx="47052">
                  <c:v>-0.30949300000000002</c:v>
                </c:pt>
                <c:pt idx="47053">
                  <c:v>-0.31012200000000001</c:v>
                </c:pt>
                <c:pt idx="47054">
                  <c:v>-0.310668</c:v>
                </c:pt>
                <c:pt idx="47055">
                  <c:v>-0.31113000000000002</c:v>
                </c:pt>
                <c:pt idx="47056">
                  <c:v>-0.31150800000000001</c:v>
                </c:pt>
                <c:pt idx="47057">
                  <c:v>-0.31180200000000002</c:v>
                </c:pt>
                <c:pt idx="47058">
                  <c:v>-0.31201299999999998</c:v>
                </c:pt>
                <c:pt idx="47059">
                  <c:v>-0.31214599999999998</c:v>
                </c:pt>
                <c:pt idx="47060">
                  <c:v>-0.31220799999999999</c:v>
                </c:pt>
                <c:pt idx="47061">
                  <c:v>-0.31220799999999999</c:v>
                </c:pt>
                <c:pt idx="47062">
                  <c:v>-0.31214900000000001</c:v>
                </c:pt>
                <c:pt idx="47063">
                  <c:v>-0.31203399999999998</c:v>
                </c:pt>
                <c:pt idx="47064">
                  <c:v>-0.311863</c:v>
                </c:pt>
                <c:pt idx="47065">
                  <c:v>-0.31163299999999999</c:v>
                </c:pt>
                <c:pt idx="47066">
                  <c:v>-0.31134299999999998</c:v>
                </c:pt>
                <c:pt idx="47067">
                  <c:v>-0.31099500000000002</c:v>
                </c:pt>
                <c:pt idx="47068">
                  <c:v>-0.31059300000000001</c:v>
                </c:pt>
                <c:pt idx="47069">
                  <c:v>-0.31014000000000003</c:v>
                </c:pt>
                <c:pt idx="47070">
                  <c:v>-0.30964599999999998</c:v>
                </c:pt>
                <c:pt idx="47071">
                  <c:v>-0.309116</c:v>
                </c:pt>
                <c:pt idx="47072">
                  <c:v>-0.308558</c:v>
                </c:pt>
                <c:pt idx="47073">
                  <c:v>-0.307973</c:v>
                </c:pt>
                <c:pt idx="47074">
                  <c:v>-0.30736200000000002</c:v>
                </c:pt>
                <c:pt idx="47075">
                  <c:v>-0.30673099999999998</c:v>
                </c:pt>
                <c:pt idx="47076">
                  <c:v>-0.30608800000000003</c:v>
                </c:pt>
                <c:pt idx="47077">
                  <c:v>-0.30543500000000001</c:v>
                </c:pt>
                <c:pt idx="47078">
                  <c:v>-0.30477199999999999</c:v>
                </c:pt>
                <c:pt idx="47079">
                  <c:v>-0.30410500000000001</c:v>
                </c:pt>
                <c:pt idx="47080">
                  <c:v>-0.30343900000000001</c:v>
                </c:pt>
                <c:pt idx="47081">
                  <c:v>-0.30277199999999999</c:v>
                </c:pt>
                <c:pt idx="47082">
                  <c:v>-0.30209900000000001</c:v>
                </c:pt>
                <c:pt idx="47083">
                  <c:v>-0.30141899999999999</c:v>
                </c:pt>
                <c:pt idx="47084">
                  <c:v>-0.30073299999999997</c:v>
                </c:pt>
                <c:pt idx="47085">
                  <c:v>-0.300039</c:v>
                </c:pt>
                <c:pt idx="47086">
                  <c:v>-0.29933999999999999</c:v>
                </c:pt>
                <c:pt idx="47087">
                  <c:v>-0.29864099999999999</c:v>
                </c:pt>
                <c:pt idx="47088">
                  <c:v>-0.297954</c:v>
                </c:pt>
                <c:pt idx="47089">
                  <c:v>-0.29727999999999999</c:v>
                </c:pt>
                <c:pt idx="47090">
                  <c:v>-0.29662100000000002</c:v>
                </c:pt>
                <c:pt idx="47091">
                  <c:v>-0.29598099999999999</c:v>
                </c:pt>
                <c:pt idx="47092">
                  <c:v>-0.29536600000000002</c:v>
                </c:pt>
                <c:pt idx="47093">
                  <c:v>-0.29477599999999998</c:v>
                </c:pt>
                <c:pt idx="47094">
                  <c:v>-0.29421199999999997</c:v>
                </c:pt>
                <c:pt idx="47095">
                  <c:v>-0.29367599999999999</c:v>
                </c:pt>
                <c:pt idx="47096">
                  <c:v>-0.29317700000000002</c:v>
                </c:pt>
                <c:pt idx="47097">
                  <c:v>-0.29271999999999998</c:v>
                </c:pt>
                <c:pt idx="47098">
                  <c:v>-0.29230099999999998</c:v>
                </c:pt>
                <c:pt idx="47099">
                  <c:v>-0.29191299999999998</c:v>
                </c:pt>
                <c:pt idx="47100">
                  <c:v>-0.29155599999999998</c:v>
                </c:pt>
                <c:pt idx="47101">
                  <c:v>-0.29123100000000002</c:v>
                </c:pt>
                <c:pt idx="47102">
                  <c:v>-0.29094500000000001</c:v>
                </c:pt>
                <c:pt idx="47103">
                  <c:v>-0.29070699999999999</c:v>
                </c:pt>
                <c:pt idx="47104">
                  <c:v>-0.29052899999999998</c:v>
                </c:pt>
                <c:pt idx="47105">
                  <c:v>-0.290408</c:v>
                </c:pt>
                <c:pt idx="47106">
                  <c:v>-0.29033599999999998</c:v>
                </c:pt>
                <c:pt idx="47107">
                  <c:v>-0.290302</c:v>
                </c:pt>
                <c:pt idx="47108">
                  <c:v>-0.29030099999999998</c:v>
                </c:pt>
                <c:pt idx="47109">
                  <c:v>-0.29033199999999998</c:v>
                </c:pt>
                <c:pt idx="47110">
                  <c:v>-0.29039700000000002</c:v>
                </c:pt>
                <c:pt idx="47111">
                  <c:v>-0.290495</c:v>
                </c:pt>
                <c:pt idx="47112">
                  <c:v>-0.29062700000000002</c:v>
                </c:pt>
                <c:pt idx="47113">
                  <c:v>-0.29079500000000003</c:v>
                </c:pt>
                <c:pt idx="47114">
                  <c:v>-0.29100100000000001</c:v>
                </c:pt>
                <c:pt idx="47115">
                  <c:v>-0.29123900000000003</c:v>
                </c:pt>
                <c:pt idx="47116">
                  <c:v>-0.29150599999999999</c:v>
                </c:pt>
                <c:pt idx="47117">
                  <c:v>-0.291796</c:v>
                </c:pt>
                <c:pt idx="47118">
                  <c:v>-0.29210700000000001</c:v>
                </c:pt>
                <c:pt idx="47119">
                  <c:v>-0.29244100000000001</c:v>
                </c:pt>
                <c:pt idx="47120">
                  <c:v>-0.29280299999999998</c:v>
                </c:pt>
                <c:pt idx="47121">
                  <c:v>-0.29319499999999998</c:v>
                </c:pt>
                <c:pt idx="47122">
                  <c:v>-0.29361500000000001</c:v>
                </c:pt>
                <c:pt idx="47123">
                  <c:v>-0.29405399999999998</c:v>
                </c:pt>
                <c:pt idx="47124">
                  <c:v>-0.29450799999999999</c:v>
                </c:pt>
                <c:pt idx="47125">
                  <c:v>-0.29496899999999998</c:v>
                </c:pt>
                <c:pt idx="47126">
                  <c:v>-0.29542600000000002</c:v>
                </c:pt>
                <c:pt idx="47127">
                  <c:v>-0.29587200000000002</c:v>
                </c:pt>
                <c:pt idx="47128">
                  <c:v>-0.29629899999999998</c:v>
                </c:pt>
                <c:pt idx="47129">
                  <c:v>-0.29670400000000002</c:v>
                </c:pt>
                <c:pt idx="47130">
                  <c:v>-0.29708600000000002</c:v>
                </c:pt>
                <c:pt idx="47131">
                  <c:v>-0.29744799999999999</c:v>
                </c:pt>
                <c:pt idx="47132">
                  <c:v>-0.297794</c:v>
                </c:pt>
                <c:pt idx="47133">
                  <c:v>-0.298126</c:v>
                </c:pt>
                <c:pt idx="47134">
                  <c:v>-0.29843399999999998</c:v>
                </c:pt>
                <c:pt idx="47135">
                  <c:v>-0.298707</c:v>
                </c:pt>
                <c:pt idx="47136">
                  <c:v>-0.29893799999999998</c:v>
                </c:pt>
                <c:pt idx="47137">
                  <c:v>-0.29913200000000001</c:v>
                </c:pt>
                <c:pt idx="47138">
                  <c:v>-0.299294</c:v>
                </c:pt>
                <c:pt idx="47139">
                  <c:v>-0.29942600000000003</c:v>
                </c:pt>
                <c:pt idx="47140">
                  <c:v>-0.29952499999999999</c:v>
                </c:pt>
                <c:pt idx="47141">
                  <c:v>-0.29959200000000002</c:v>
                </c:pt>
                <c:pt idx="47142">
                  <c:v>-0.29962499999999997</c:v>
                </c:pt>
                <c:pt idx="47143">
                  <c:v>-0.29961599999999999</c:v>
                </c:pt>
                <c:pt idx="47144">
                  <c:v>-0.29955500000000002</c:v>
                </c:pt>
                <c:pt idx="47145">
                  <c:v>-0.29943599999999998</c:v>
                </c:pt>
                <c:pt idx="47146">
                  <c:v>-0.29925600000000002</c:v>
                </c:pt>
                <c:pt idx="47147">
                  <c:v>-0.29900900000000002</c:v>
                </c:pt>
                <c:pt idx="47148">
                  <c:v>-0.29869400000000002</c:v>
                </c:pt>
                <c:pt idx="47149">
                  <c:v>-0.29830699999999999</c:v>
                </c:pt>
                <c:pt idx="47150">
                  <c:v>-0.29784500000000003</c:v>
                </c:pt>
                <c:pt idx="47151">
                  <c:v>-0.29730400000000001</c:v>
                </c:pt>
                <c:pt idx="47152">
                  <c:v>-0.29667900000000003</c:v>
                </c:pt>
                <c:pt idx="47153">
                  <c:v>-0.29597400000000001</c:v>
                </c:pt>
                <c:pt idx="47154">
                  <c:v>-0.29518899999999998</c:v>
                </c:pt>
                <c:pt idx="47155">
                  <c:v>-0.294323</c:v>
                </c:pt>
                <c:pt idx="47156">
                  <c:v>-0.29337400000000002</c:v>
                </c:pt>
                <c:pt idx="47157">
                  <c:v>-0.29234100000000002</c:v>
                </c:pt>
                <c:pt idx="47158">
                  <c:v>-0.29121999999999998</c:v>
                </c:pt>
                <c:pt idx="47159">
                  <c:v>-0.29000399999999998</c:v>
                </c:pt>
                <c:pt idx="47160">
                  <c:v>-0.28869499999999998</c:v>
                </c:pt>
                <c:pt idx="47161">
                  <c:v>-0.28729399999999999</c:v>
                </c:pt>
                <c:pt idx="47162">
                  <c:v>-0.2858</c:v>
                </c:pt>
                <c:pt idx="47163">
                  <c:v>-0.28420800000000002</c:v>
                </c:pt>
                <c:pt idx="47164">
                  <c:v>-0.28251700000000002</c:v>
                </c:pt>
                <c:pt idx="47165">
                  <c:v>-0.28073199999999998</c:v>
                </c:pt>
                <c:pt idx="47166">
                  <c:v>-0.27885300000000002</c:v>
                </c:pt>
                <c:pt idx="47167">
                  <c:v>-0.27687899999999999</c:v>
                </c:pt>
                <c:pt idx="47168">
                  <c:v>-0.27481100000000003</c:v>
                </c:pt>
                <c:pt idx="47169">
                  <c:v>-0.27265499999999998</c:v>
                </c:pt>
                <c:pt idx="47170">
                  <c:v>-0.27041199999999999</c:v>
                </c:pt>
                <c:pt idx="47171">
                  <c:v>-0.26808300000000002</c:v>
                </c:pt>
                <c:pt idx="47172">
                  <c:v>-0.26567200000000002</c:v>
                </c:pt>
                <c:pt idx="47173">
                  <c:v>-0.263179</c:v>
                </c:pt>
                <c:pt idx="47174">
                  <c:v>-0.260606</c:v>
                </c:pt>
                <c:pt idx="47175">
                  <c:v>-0.25795099999999999</c:v>
                </c:pt>
                <c:pt idx="47176">
                  <c:v>-0.25521199999999999</c:v>
                </c:pt>
                <c:pt idx="47177">
                  <c:v>-0.25239299999999998</c:v>
                </c:pt>
                <c:pt idx="47178">
                  <c:v>-0.249496</c:v>
                </c:pt>
                <c:pt idx="47179">
                  <c:v>-0.24652399999999999</c:v>
                </c:pt>
                <c:pt idx="47180">
                  <c:v>-0.243479</c:v>
                </c:pt>
                <c:pt idx="47181">
                  <c:v>-0.24036399999999999</c:v>
                </c:pt>
                <c:pt idx="47182">
                  <c:v>-0.237178</c:v>
                </c:pt>
                <c:pt idx="47183">
                  <c:v>-0.23392199999999999</c:v>
                </c:pt>
                <c:pt idx="47184">
                  <c:v>-0.230598</c:v>
                </c:pt>
                <c:pt idx="47185">
                  <c:v>-0.227211</c:v>
                </c:pt>
                <c:pt idx="47186">
                  <c:v>-0.22376499999999999</c:v>
                </c:pt>
                <c:pt idx="47187">
                  <c:v>-0.22026100000000001</c:v>
                </c:pt>
                <c:pt idx="47188">
                  <c:v>-0.21670200000000001</c:v>
                </c:pt>
                <c:pt idx="47189">
                  <c:v>-0.213089</c:v>
                </c:pt>
                <c:pt idx="47190">
                  <c:v>-0.209427</c:v>
                </c:pt>
                <c:pt idx="47191">
                  <c:v>-0.20571800000000001</c:v>
                </c:pt>
                <c:pt idx="47192">
                  <c:v>-0.20196700000000001</c:v>
                </c:pt>
                <c:pt idx="47193">
                  <c:v>-0.19817399999999999</c:v>
                </c:pt>
                <c:pt idx="47194">
                  <c:v>-0.19434000000000001</c:v>
                </c:pt>
                <c:pt idx="47195">
                  <c:v>-0.19046399999999999</c:v>
                </c:pt>
                <c:pt idx="47196">
                  <c:v>-0.186554</c:v>
                </c:pt>
                <c:pt idx="47197">
                  <c:v>-0.18262400000000001</c:v>
                </c:pt>
                <c:pt idx="47198">
                  <c:v>-0.17868500000000001</c:v>
                </c:pt>
                <c:pt idx="47199">
                  <c:v>-0.17474500000000001</c:v>
                </c:pt>
                <c:pt idx="47200">
                  <c:v>-0.17080400000000001</c:v>
                </c:pt>
                <c:pt idx="47201">
                  <c:v>-0.16686400000000001</c:v>
                </c:pt>
                <c:pt idx="47202">
                  <c:v>-0.16292799999999999</c:v>
                </c:pt>
                <c:pt idx="47203">
                  <c:v>-0.159</c:v>
                </c:pt>
                <c:pt idx="47204">
                  <c:v>-0.155087</c:v>
                </c:pt>
                <c:pt idx="47205">
                  <c:v>-0.151194</c:v>
                </c:pt>
                <c:pt idx="47206">
                  <c:v>-0.14733299999999999</c:v>
                </c:pt>
                <c:pt idx="47207">
                  <c:v>-0.143507</c:v>
                </c:pt>
                <c:pt idx="47208">
                  <c:v>-0.13971900000000001</c:v>
                </c:pt>
                <c:pt idx="47209">
                  <c:v>-0.13597400000000001</c:v>
                </c:pt>
                <c:pt idx="47210">
                  <c:v>-0.132273</c:v>
                </c:pt>
                <c:pt idx="47211">
                  <c:v>-0.12861900000000001</c:v>
                </c:pt>
                <c:pt idx="47212">
                  <c:v>-0.12501499999999999</c:v>
                </c:pt>
                <c:pt idx="47213">
                  <c:v>-0.12146800000000001</c:v>
                </c:pt>
                <c:pt idx="47214">
                  <c:v>-0.11798500000000001</c:v>
                </c:pt>
                <c:pt idx="47215">
                  <c:v>-0.11457000000000001</c:v>
                </c:pt>
                <c:pt idx="47216">
                  <c:v>-0.111231</c:v>
                </c:pt>
                <c:pt idx="47217">
                  <c:v>-0.107974</c:v>
                </c:pt>
                <c:pt idx="47218">
                  <c:v>-0.10480100000000001</c:v>
                </c:pt>
                <c:pt idx="47219">
                  <c:v>-0.101714</c:v>
                </c:pt>
                <c:pt idx="47220">
                  <c:v>-9.8718899999999998E-2</c:v>
                </c:pt>
                <c:pt idx="47221">
                  <c:v>-9.5824800000000002E-2</c:v>
                </c:pt>
                <c:pt idx="47222">
                  <c:v>-9.3038099999999999E-2</c:v>
                </c:pt>
                <c:pt idx="47223">
                  <c:v>-9.0363200000000005E-2</c:v>
                </c:pt>
                <c:pt idx="47224">
                  <c:v>-8.7803500000000007E-2</c:v>
                </c:pt>
                <c:pt idx="47225">
                  <c:v>-8.5362499999999994E-2</c:v>
                </c:pt>
                <c:pt idx="47226">
                  <c:v>-8.30452E-2</c:v>
                </c:pt>
                <c:pt idx="47227">
                  <c:v>-8.0854499999999996E-2</c:v>
                </c:pt>
                <c:pt idx="47228">
                  <c:v>-7.8791799999999995E-2</c:v>
                </c:pt>
                <c:pt idx="47229">
                  <c:v>-7.6859700000000003E-2</c:v>
                </c:pt>
                <c:pt idx="47230">
                  <c:v>-7.5063699999999997E-2</c:v>
                </c:pt>
                <c:pt idx="47231">
                  <c:v>-7.3407700000000006E-2</c:v>
                </c:pt>
                <c:pt idx="47232">
                  <c:v>-7.1890700000000002E-2</c:v>
                </c:pt>
                <c:pt idx="47233">
                  <c:v>-7.0510600000000007E-2</c:v>
                </c:pt>
                <c:pt idx="47234">
                  <c:v>-6.9270399999999996E-2</c:v>
                </c:pt>
                <c:pt idx="47235">
                  <c:v>-6.8175399999999997E-2</c:v>
                </c:pt>
                <c:pt idx="47236">
                  <c:v>-6.7228800000000005E-2</c:v>
                </c:pt>
                <c:pt idx="47237">
                  <c:v>-6.6430900000000001E-2</c:v>
                </c:pt>
                <c:pt idx="47238">
                  <c:v>-6.5781199999999998E-2</c:v>
                </c:pt>
                <c:pt idx="47239">
                  <c:v>-6.5278100000000006E-2</c:v>
                </c:pt>
                <c:pt idx="47240">
                  <c:v>-6.4922199999999999E-2</c:v>
                </c:pt>
                <c:pt idx="47241">
                  <c:v>-6.4715900000000007E-2</c:v>
                </c:pt>
                <c:pt idx="47242">
                  <c:v>-6.4662399999999995E-2</c:v>
                </c:pt>
                <c:pt idx="47243">
                  <c:v>-6.4764199999999994E-2</c:v>
                </c:pt>
                <c:pt idx="47244">
                  <c:v>-6.5021899999999994E-2</c:v>
                </c:pt>
                <c:pt idx="47245">
                  <c:v>-6.5433699999999997E-2</c:v>
                </c:pt>
                <c:pt idx="47246">
                  <c:v>-6.5997299999999995E-2</c:v>
                </c:pt>
                <c:pt idx="47247">
                  <c:v>-6.6713300000000003E-2</c:v>
                </c:pt>
                <c:pt idx="47248">
                  <c:v>-6.7583000000000004E-2</c:v>
                </c:pt>
                <c:pt idx="47249">
                  <c:v>-6.8605899999999997E-2</c:v>
                </c:pt>
                <c:pt idx="47250">
                  <c:v>-6.9780700000000001E-2</c:v>
                </c:pt>
                <c:pt idx="47251">
                  <c:v>-7.1105500000000002E-2</c:v>
                </c:pt>
                <c:pt idx="47252">
                  <c:v>-7.2577699999999995E-2</c:v>
                </c:pt>
                <c:pt idx="47253">
                  <c:v>-7.4195399999999995E-2</c:v>
                </c:pt>
                <c:pt idx="47254">
                  <c:v>-7.5958899999999996E-2</c:v>
                </c:pt>
                <c:pt idx="47255">
                  <c:v>-7.7867699999999998E-2</c:v>
                </c:pt>
                <c:pt idx="47256">
                  <c:v>-7.9920199999999997E-2</c:v>
                </c:pt>
                <c:pt idx="47257">
                  <c:v>-8.2115400000000005E-2</c:v>
                </c:pt>
                <c:pt idx="47258">
                  <c:v>-8.4451700000000005E-2</c:v>
                </c:pt>
                <c:pt idx="47259">
                  <c:v>-8.69225E-2</c:v>
                </c:pt>
                <c:pt idx="47260">
                  <c:v>-8.9518899999999998E-2</c:v>
                </c:pt>
                <c:pt idx="47261">
                  <c:v>-9.2237100000000002E-2</c:v>
                </c:pt>
                <c:pt idx="47262">
                  <c:v>-9.5076999999999995E-2</c:v>
                </c:pt>
                <c:pt idx="47263">
                  <c:v>-9.8036200000000004E-2</c:v>
                </c:pt>
                <c:pt idx="47264">
                  <c:v>-0.10111100000000001</c:v>
                </c:pt>
                <c:pt idx="47265">
                  <c:v>-0.1043</c:v>
                </c:pt>
                <c:pt idx="47266">
                  <c:v>-0.107601</c:v>
                </c:pt>
                <c:pt idx="47267">
                  <c:v>-0.111012</c:v>
                </c:pt>
                <c:pt idx="47268">
                  <c:v>-0.11453199999999999</c:v>
                </c:pt>
                <c:pt idx="47269">
                  <c:v>-0.118155</c:v>
                </c:pt>
                <c:pt idx="47270">
                  <c:v>-0.12187199999999999</c:v>
                </c:pt>
                <c:pt idx="47271">
                  <c:v>-0.12567700000000001</c:v>
                </c:pt>
                <c:pt idx="47272">
                  <c:v>-0.12957199999999999</c:v>
                </c:pt>
                <c:pt idx="47273">
                  <c:v>-0.13355700000000001</c:v>
                </c:pt>
                <c:pt idx="47274">
                  <c:v>-0.13763600000000001</c:v>
                </c:pt>
                <c:pt idx="47275">
                  <c:v>-0.14180100000000001</c:v>
                </c:pt>
                <c:pt idx="47276">
                  <c:v>-0.14604500000000001</c:v>
                </c:pt>
                <c:pt idx="47277">
                  <c:v>-0.15036099999999999</c:v>
                </c:pt>
                <c:pt idx="47278">
                  <c:v>-0.15474499999999999</c:v>
                </c:pt>
                <c:pt idx="47279">
                  <c:v>-0.159193</c:v>
                </c:pt>
                <c:pt idx="47280">
                  <c:v>-0.16369900000000001</c:v>
                </c:pt>
                <c:pt idx="47281">
                  <c:v>-0.16825499999999999</c:v>
                </c:pt>
                <c:pt idx="47282">
                  <c:v>-0.17285800000000001</c:v>
                </c:pt>
                <c:pt idx="47283">
                  <c:v>-0.177504</c:v>
                </c:pt>
                <c:pt idx="47284">
                  <c:v>-0.18218699999999999</c:v>
                </c:pt>
                <c:pt idx="47285">
                  <c:v>-0.18690399999999999</c:v>
                </c:pt>
                <c:pt idx="47286">
                  <c:v>-0.19164600000000001</c:v>
                </c:pt>
                <c:pt idx="47287">
                  <c:v>-0.196407</c:v>
                </c:pt>
                <c:pt idx="47288">
                  <c:v>-0.201179</c:v>
                </c:pt>
                <c:pt idx="47289">
                  <c:v>-0.205958</c:v>
                </c:pt>
                <c:pt idx="47290">
                  <c:v>-0.21072099999999999</c:v>
                </c:pt>
                <c:pt idx="47291">
                  <c:v>-0.21542900000000001</c:v>
                </c:pt>
                <c:pt idx="47292">
                  <c:v>-0.22009600000000001</c:v>
                </c:pt>
                <c:pt idx="47293">
                  <c:v>-0.22475700000000001</c:v>
                </c:pt>
                <c:pt idx="47294">
                  <c:v>-0.22939899999999999</c:v>
                </c:pt>
                <c:pt idx="47295">
                  <c:v>-0.23400299999999999</c:v>
                </c:pt>
                <c:pt idx="47296">
                  <c:v>-0.23857400000000001</c:v>
                </c:pt>
                <c:pt idx="47297">
                  <c:v>-0.243119</c:v>
                </c:pt>
                <c:pt idx="47298">
                  <c:v>-0.24763199999999999</c:v>
                </c:pt>
                <c:pt idx="47299">
                  <c:v>-0.25210900000000003</c:v>
                </c:pt>
                <c:pt idx="47300">
                  <c:v>-0.25654300000000002</c:v>
                </c:pt>
                <c:pt idx="47301">
                  <c:v>-0.26093</c:v>
                </c:pt>
                <c:pt idx="47302">
                  <c:v>-0.26526499999999997</c:v>
                </c:pt>
                <c:pt idx="47303">
                  <c:v>-0.26954800000000001</c:v>
                </c:pt>
                <c:pt idx="47304">
                  <c:v>-0.27377699999999999</c:v>
                </c:pt>
                <c:pt idx="47305">
                  <c:v>-0.277949</c:v>
                </c:pt>
                <c:pt idx="47306">
                  <c:v>-0.28205799999999998</c:v>
                </c:pt>
                <c:pt idx="47307">
                  <c:v>-0.286103</c:v>
                </c:pt>
                <c:pt idx="47308">
                  <c:v>-0.29008200000000001</c:v>
                </c:pt>
                <c:pt idx="47309">
                  <c:v>-0.29399399999999998</c:v>
                </c:pt>
                <c:pt idx="47310">
                  <c:v>-0.29783599999999999</c:v>
                </c:pt>
                <c:pt idx="47311">
                  <c:v>-0.30159999999999998</c:v>
                </c:pt>
                <c:pt idx="47312">
                  <c:v>-0.30527900000000002</c:v>
                </c:pt>
                <c:pt idx="47313">
                  <c:v>-0.308865</c:v>
                </c:pt>
                <c:pt idx="47314">
                  <c:v>-0.31235600000000002</c:v>
                </c:pt>
                <c:pt idx="47315">
                  <c:v>-0.315747</c:v>
                </c:pt>
                <c:pt idx="47316">
                  <c:v>-0.31903700000000002</c:v>
                </c:pt>
                <c:pt idx="47317">
                  <c:v>-0.32222000000000001</c:v>
                </c:pt>
                <c:pt idx="47318">
                  <c:v>-0.32529400000000003</c:v>
                </c:pt>
                <c:pt idx="47319">
                  <c:v>-0.32825700000000002</c:v>
                </c:pt>
                <c:pt idx="47320">
                  <c:v>-0.33110299999999998</c:v>
                </c:pt>
                <c:pt idx="47321">
                  <c:v>-0.33382899999999999</c:v>
                </c:pt>
                <c:pt idx="47322">
                  <c:v>-0.33643200000000001</c:v>
                </c:pt>
                <c:pt idx="47323">
                  <c:v>-0.33890900000000002</c:v>
                </c:pt>
                <c:pt idx="47324">
                  <c:v>-0.34126000000000001</c:v>
                </c:pt>
                <c:pt idx="47325">
                  <c:v>-0.34348299999999998</c:v>
                </c:pt>
                <c:pt idx="47326">
                  <c:v>-0.34558100000000003</c:v>
                </c:pt>
                <c:pt idx="47327">
                  <c:v>-0.34755200000000003</c:v>
                </c:pt>
                <c:pt idx="47328">
                  <c:v>-0.34939700000000001</c:v>
                </c:pt>
                <c:pt idx="47329">
                  <c:v>-0.35111500000000001</c:v>
                </c:pt>
                <c:pt idx="47330">
                  <c:v>-0.35270499999999999</c:v>
                </c:pt>
                <c:pt idx="47331">
                  <c:v>-0.35416599999999998</c:v>
                </c:pt>
                <c:pt idx="47332">
                  <c:v>-0.35549799999999998</c:v>
                </c:pt>
                <c:pt idx="47333">
                  <c:v>-0.35669699999999999</c:v>
                </c:pt>
                <c:pt idx="47334">
                  <c:v>-0.35776200000000002</c:v>
                </c:pt>
                <c:pt idx="47335">
                  <c:v>-0.35869099999999998</c:v>
                </c:pt>
                <c:pt idx="47336">
                  <c:v>-0.35948099999999999</c:v>
                </c:pt>
                <c:pt idx="47337">
                  <c:v>-0.36013400000000001</c:v>
                </c:pt>
                <c:pt idx="47338">
                  <c:v>-0.36064800000000002</c:v>
                </c:pt>
                <c:pt idx="47339">
                  <c:v>-0.36102299999999998</c:v>
                </c:pt>
                <c:pt idx="47340">
                  <c:v>-0.36125400000000002</c:v>
                </c:pt>
                <c:pt idx="47341">
                  <c:v>-0.36133900000000002</c:v>
                </c:pt>
                <c:pt idx="47342">
                  <c:v>-0.36127900000000002</c:v>
                </c:pt>
                <c:pt idx="47343">
                  <c:v>-0.361072</c:v>
                </c:pt>
                <c:pt idx="47344">
                  <c:v>-0.36071999999999999</c:v>
                </c:pt>
                <c:pt idx="47345">
                  <c:v>-0.36022700000000002</c:v>
                </c:pt>
                <c:pt idx="47346">
                  <c:v>-0.359597</c:v>
                </c:pt>
                <c:pt idx="47347">
                  <c:v>-0.35883500000000002</c:v>
                </c:pt>
                <c:pt idx="47348">
                  <c:v>-0.35794300000000001</c:v>
                </c:pt>
                <c:pt idx="47349">
                  <c:v>-0.35692499999999999</c:v>
                </c:pt>
                <c:pt idx="47350">
                  <c:v>-0.35578199999999999</c:v>
                </c:pt>
                <c:pt idx="47351">
                  <c:v>-0.35451700000000003</c:v>
                </c:pt>
                <c:pt idx="47352">
                  <c:v>-0.353132</c:v>
                </c:pt>
                <c:pt idx="47353">
                  <c:v>-0.35162500000000002</c:v>
                </c:pt>
                <c:pt idx="47354">
                  <c:v>-0.349999</c:v>
                </c:pt>
                <c:pt idx="47355">
                  <c:v>-0.34825800000000001</c:v>
                </c:pt>
                <c:pt idx="47356">
                  <c:v>-0.34640399999999999</c:v>
                </c:pt>
                <c:pt idx="47357">
                  <c:v>-0.34443200000000002</c:v>
                </c:pt>
                <c:pt idx="47358">
                  <c:v>-0.34233799999999998</c:v>
                </c:pt>
                <c:pt idx="47359">
                  <c:v>-0.34012300000000001</c:v>
                </c:pt>
                <c:pt idx="47360">
                  <c:v>-0.33779100000000001</c:v>
                </c:pt>
                <c:pt idx="47361">
                  <c:v>-0.33534399999999998</c:v>
                </c:pt>
                <c:pt idx="47362">
                  <c:v>-0.332785</c:v>
                </c:pt>
                <c:pt idx="47363">
                  <c:v>-0.33011699999999999</c:v>
                </c:pt>
                <c:pt idx="47364">
                  <c:v>-0.32734099999999999</c:v>
                </c:pt>
                <c:pt idx="47365">
                  <c:v>-0.32445200000000002</c:v>
                </c:pt>
                <c:pt idx="47366">
                  <c:v>-0.32145000000000001</c:v>
                </c:pt>
                <c:pt idx="47367">
                  <c:v>-0.31834499999999999</c:v>
                </c:pt>
                <c:pt idx="47368">
                  <c:v>-0.31514799999999998</c:v>
                </c:pt>
                <c:pt idx="47369">
                  <c:v>-0.31186799999999998</c:v>
                </c:pt>
                <c:pt idx="47370">
                  <c:v>-0.30850899999999998</c:v>
                </c:pt>
                <c:pt idx="47371">
                  <c:v>-0.30506899999999998</c:v>
                </c:pt>
                <c:pt idx="47372">
                  <c:v>-0.30154999999999998</c:v>
                </c:pt>
                <c:pt idx="47373">
                  <c:v>-0.297954</c:v>
                </c:pt>
                <c:pt idx="47374">
                  <c:v>-0.29427999999999999</c:v>
                </c:pt>
                <c:pt idx="47375">
                  <c:v>-0.29053000000000001</c:v>
                </c:pt>
                <c:pt idx="47376">
                  <c:v>-0.28670899999999999</c:v>
                </c:pt>
                <c:pt idx="47377">
                  <c:v>-0.28282499999999999</c:v>
                </c:pt>
                <c:pt idx="47378">
                  <c:v>-0.27888499999999999</c:v>
                </c:pt>
                <c:pt idx="47379">
                  <c:v>-0.274895</c:v>
                </c:pt>
                <c:pt idx="47380">
                  <c:v>-0.27085900000000002</c:v>
                </c:pt>
                <c:pt idx="47381">
                  <c:v>-0.26677800000000002</c:v>
                </c:pt>
                <c:pt idx="47382">
                  <c:v>-0.26265899999999998</c:v>
                </c:pt>
                <c:pt idx="47383">
                  <c:v>-0.25850800000000002</c:v>
                </c:pt>
                <c:pt idx="47384">
                  <c:v>-0.25430700000000001</c:v>
                </c:pt>
                <c:pt idx="47385">
                  <c:v>-0.25003999999999998</c:v>
                </c:pt>
                <c:pt idx="47386">
                  <c:v>-0.245725</c:v>
                </c:pt>
                <c:pt idx="47387">
                  <c:v>-0.24138200000000001</c:v>
                </c:pt>
                <c:pt idx="47388">
                  <c:v>-0.23700299999999999</c:v>
                </c:pt>
                <c:pt idx="47389">
                  <c:v>-0.23258499999999999</c:v>
                </c:pt>
                <c:pt idx="47390">
                  <c:v>-0.22813900000000001</c:v>
                </c:pt>
                <c:pt idx="47391">
                  <c:v>-0.22366900000000001</c:v>
                </c:pt>
                <c:pt idx="47392">
                  <c:v>-0.21917700000000001</c:v>
                </c:pt>
                <c:pt idx="47393">
                  <c:v>-0.214666</c:v>
                </c:pt>
                <c:pt idx="47394">
                  <c:v>-0.21013699999999999</c:v>
                </c:pt>
                <c:pt idx="47395">
                  <c:v>-0.20558999999999999</c:v>
                </c:pt>
                <c:pt idx="47396">
                  <c:v>-0.20102800000000001</c:v>
                </c:pt>
                <c:pt idx="47397">
                  <c:v>-0.19645499999999999</c:v>
                </c:pt>
                <c:pt idx="47398">
                  <c:v>-0.19187799999999999</c:v>
                </c:pt>
                <c:pt idx="47399">
                  <c:v>-0.187305</c:v>
                </c:pt>
                <c:pt idx="47400">
                  <c:v>-0.18273900000000001</c:v>
                </c:pt>
                <c:pt idx="47401">
                  <c:v>-0.17818500000000001</c:v>
                </c:pt>
                <c:pt idx="47402">
                  <c:v>-0.17364599999999999</c:v>
                </c:pt>
                <c:pt idx="47403">
                  <c:v>-0.169126</c:v>
                </c:pt>
                <c:pt idx="47404">
                  <c:v>-0.164631</c:v>
                </c:pt>
                <c:pt idx="47405">
                  <c:v>-0.160162</c:v>
                </c:pt>
                <c:pt idx="47406">
                  <c:v>-0.15572</c:v>
                </c:pt>
                <c:pt idx="47407">
                  <c:v>-0.151306</c:v>
                </c:pt>
                <c:pt idx="47408">
                  <c:v>-0.146925</c:v>
                </c:pt>
                <c:pt idx="47409">
                  <c:v>-0.14257900000000001</c:v>
                </c:pt>
                <c:pt idx="47410">
                  <c:v>-0.13827100000000001</c:v>
                </c:pt>
                <c:pt idx="47411">
                  <c:v>-0.13399900000000001</c:v>
                </c:pt>
                <c:pt idx="47412">
                  <c:v>-0.12976499999999999</c:v>
                </c:pt>
                <c:pt idx="47413">
                  <c:v>-0.12557099999999999</c:v>
                </c:pt>
                <c:pt idx="47414">
                  <c:v>-0.121419</c:v>
                </c:pt>
                <c:pt idx="47415">
                  <c:v>-0.117299</c:v>
                </c:pt>
                <c:pt idx="47416">
                  <c:v>-0.113191</c:v>
                </c:pt>
                <c:pt idx="47417">
                  <c:v>-0.10910499999999999</c:v>
                </c:pt>
                <c:pt idx="47418">
                  <c:v>-0.10506600000000001</c:v>
                </c:pt>
                <c:pt idx="47419">
                  <c:v>-0.101072</c:v>
                </c:pt>
                <c:pt idx="47420">
                  <c:v>-9.7115099999999996E-2</c:v>
                </c:pt>
                <c:pt idx="47421">
                  <c:v>-9.3203800000000003E-2</c:v>
                </c:pt>
                <c:pt idx="47422">
                  <c:v>-8.9344800000000002E-2</c:v>
                </c:pt>
                <c:pt idx="47423">
                  <c:v>-8.5540099999999994E-2</c:v>
                </c:pt>
                <c:pt idx="47424">
                  <c:v>-8.1789399999999998E-2</c:v>
                </c:pt>
                <c:pt idx="47425">
                  <c:v>-7.8092700000000001E-2</c:v>
                </c:pt>
                <c:pt idx="47426">
                  <c:v>-7.4450199999999994E-2</c:v>
                </c:pt>
                <c:pt idx="47427">
                  <c:v>-7.0863499999999996E-2</c:v>
                </c:pt>
                <c:pt idx="47428">
                  <c:v>-6.7334699999999997E-2</c:v>
                </c:pt>
                <c:pt idx="47429">
                  <c:v>-6.3864900000000002E-2</c:v>
                </c:pt>
                <c:pt idx="47430">
                  <c:v>-6.0454599999999997E-2</c:v>
                </c:pt>
                <c:pt idx="47431">
                  <c:v>-5.7105900000000001E-2</c:v>
                </c:pt>
                <c:pt idx="47432">
                  <c:v>-5.3821500000000001E-2</c:v>
                </c:pt>
                <c:pt idx="47433">
                  <c:v>-5.0603599999999999E-2</c:v>
                </c:pt>
                <c:pt idx="47434">
                  <c:v>-4.7453500000000003E-2</c:v>
                </c:pt>
                <c:pt idx="47435">
                  <c:v>-4.4372000000000002E-2</c:v>
                </c:pt>
                <c:pt idx="47436">
                  <c:v>-4.1359199999999999E-2</c:v>
                </c:pt>
                <c:pt idx="47437">
                  <c:v>-3.8414700000000003E-2</c:v>
                </c:pt>
                <c:pt idx="47438">
                  <c:v>-3.5539000000000001E-2</c:v>
                </c:pt>
                <c:pt idx="47439">
                  <c:v>-3.2732700000000003E-2</c:v>
                </c:pt>
                <c:pt idx="47440">
                  <c:v>-2.9996100000000001E-2</c:v>
                </c:pt>
                <c:pt idx="47441">
                  <c:v>-2.7329699999999998E-2</c:v>
                </c:pt>
                <c:pt idx="47442">
                  <c:v>-2.47338E-2</c:v>
                </c:pt>
                <c:pt idx="47443">
                  <c:v>-2.22089E-2</c:v>
                </c:pt>
                <c:pt idx="47444">
                  <c:v>-1.9753400000000001E-2</c:v>
                </c:pt>
                <c:pt idx="47445">
                  <c:v>-1.73654E-2</c:v>
                </c:pt>
                <c:pt idx="47446">
                  <c:v>-1.5044999999999999E-2</c:v>
                </c:pt>
                <c:pt idx="47447">
                  <c:v>-1.27928E-2</c:v>
                </c:pt>
                <c:pt idx="47448">
                  <c:v>-1.06097E-2</c:v>
                </c:pt>
                <c:pt idx="47449" formatCode="0.00E+00">
                  <c:v>-8.4977200000000003E-3</c:v>
                </c:pt>
                <c:pt idx="47450" formatCode="0.00E+00">
                  <c:v>-6.4570599999999997E-3</c:v>
                </c:pt>
                <c:pt idx="47451" formatCode="0.00E+00">
                  <c:v>-4.4863500000000001E-3</c:v>
                </c:pt>
                <c:pt idx="47452" formatCode="0.00E+00">
                  <c:v>-2.5847000000000001E-3</c:v>
                </c:pt>
                <c:pt idx="47453" formatCode="0.00E+00">
                  <c:v>-7.5217899999999996E-4</c:v>
                </c:pt>
                <c:pt idx="47454" formatCode="0.00E+00">
                  <c:v>1.0109100000000001E-3</c:v>
                </c:pt>
                <c:pt idx="47455" formatCode="0.00E+00">
                  <c:v>2.7042500000000001E-3</c:v>
                </c:pt>
                <c:pt idx="47456" formatCode="0.00E+00">
                  <c:v>4.3269099999999998E-3</c:v>
                </c:pt>
                <c:pt idx="47457" formatCode="0.00E+00">
                  <c:v>5.87851E-3</c:v>
                </c:pt>
                <c:pt idx="47458" formatCode="0.00E+00">
                  <c:v>7.3612599999999997E-3</c:v>
                </c:pt>
                <c:pt idx="47459" formatCode="0.00E+00">
                  <c:v>8.7782399999999997E-3</c:v>
                </c:pt>
                <c:pt idx="47460">
                  <c:v>1.01298E-2</c:v>
                </c:pt>
                <c:pt idx="47461">
                  <c:v>1.1414000000000001E-2</c:v>
                </c:pt>
                <c:pt idx="47462">
                  <c:v>1.26292E-2</c:v>
                </c:pt>
                <c:pt idx="47463">
                  <c:v>1.37745E-2</c:v>
                </c:pt>
                <c:pt idx="47464">
                  <c:v>1.48504E-2</c:v>
                </c:pt>
                <c:pt idx="47465">
                  <c:v>1.58598E-2</c:v>
                </c:pt>
                <c:pt idx="47466">
                  <c:v>1.6805199999999999E-2</c:v>
                </c:pt>
                <c:pt idx="47467">
                  <c:v>1.76873E-2</c:v>
                </c:pt>
                <c:pt idx="47468">
                  <c:v>1.8505799999999999E-2</c:v>
                </c:pt>
                <c:pt idx="47469">
                  <c:v>1.9258600000000001E-2</c:v>
                </c:pt>
                <c:pt idx="47470">
                  <c:v>1.9943800000000001E-2</c:v>
                </c:pt>
                <c:pt idx="47471">
                  <c:v>2.0560200000000001E-2</c:v>
                </c:pt>
                <c:pt idx="47472">
                  <c:v>2.1106699999999999E-2</c:v>
                </c:pt>
                <c:pt idx="47473">
                  <c:v>2.1582299999999999E-2</c:v>
                </c:pt>
                <c:pt idx="47474">
                  <c:v>2.19881E-2</c:v>
                </c:pt>
                <c:pt idx="47475">
                  <c:v>2.2326599999999999E-2</c:v>
                </c:pt>
                <c:pt idx="47476">
                  <c:v>2.2598900000000002E-2</c:v>
                </c:pt>
                <c:pt idx="47477">
                  <c:v>2.2804600000000001E-2</c:v>
                </c:pt>
                <c:pt idx="47478">
                  <c:v>2.2944800000000001E-2</c:v>
                </c:pt>
                <c:pt idx="47479">
                  <c:v>2.30198E-2</c:v>
                </c:pt>
                <c:pt idx="47480">
                  <c:v>2.3028699999999999E-2</c:v>
                </c:pt>
                <c:pt idx="47481">
                  <c:v>2.2970899999999999E-2</c:v>
                </c:pt>
                <c:pt idx="47482">
                  <c:v>2.28474E-2</c:v>
                </c:pt>
                <c:pt idx="47483">
                  <c:v>2.2659800000000001E-2</c:v>
                </c:pt>
                <c:pt idx="47484">
                  <c:v>2.2408999999999998E-2</c:v>
                </c:pt>
                <c:pt idx="47485">
                  <c:v>2.2094900000000001E-2</c:v>
                </c:pt>
                <c:pt idx="47486">
                  <c:v>2.17171E-2</c:v>
                </c:pt>
                <c:pt idx="47487">
                  <c:v>2.1275100000000002E-2</c:v>
                </c:pt>
                <c:pt idx="47488">
                  <c:v>2.0767799999999999E-2</c:v>
                </c:pt>
                <c:pt idx="47489">
                  <c:v>2.01958E-2</c:v>
                </c:pt>
                <c:pt idx="47490">
                  <c:v>1.95625E-2</c:v>
                </c:pt>
                <c:pt idx="47491">
                  <c:v>1.8869799999999999E-2</c:v>
                </c:pt>
                <c:pt idx="47492">
                  <c:v>1.8116500000000001E-2</c:v>
                </c:pt>
                <c:pt idx="47493">
                  <c:v>1.7299700000000001E-2</c:v>
                </c:pt>
                <c:pt idx="47494">
                  <c:v>1.64171E-2</c:v>
                </c:pt>
                <c:pt idx="47495">
                  <c:v>1.54685E-2</c:v>
                </c:pt>
                <c:pt idx="47496">
                  <c:v>1.44561E-2</c:v>
                </c:pt>
                <c:pt idx="47497">
                  <c:v>1.3382399999999999E-2</c:v>
                </c:pt>
                <c:pt idx="47498">
                  <c:v>1.22483E-2</c:v>
                </c:pt>
                <c:pt idx="47499">
                  <c:v>1.1054599999999999E-2</c:v>
                </c:pt>
                <c:pt idx="47500" formatCode="0.00E+00">
                  <c:v>9.8016300000000004E-3</c:v>
                </c:pt>
                <c:pt idx="47501" formatCode="0.00E+00">
                  <c:v>8.4892700000000001E-3</c:v>
                </c:pt>
                <c:pt idx="47502" formatCode="0.00E+00">
                  <c:v>7.11731E-3</c:v>
                </c:pt>
                <c:pt idx="47503" formatCode="0.00E+00">
                  <c:v>5.6847599999999996E-3</c:v>
                </c:pt>
                <c:pt idx="47504" formatCode="0.00E+00">
                  <c:v>4.1907999999999997E-3</c:v>
                </c:pt>
                <c:pt idx="47505" formatCode="0.00E+00">
                  <c:v>2.6362899999999999E-3</c:v>
                </c:pt>
                <c:pt idx="47506" formatCode="0.00E+00">
                  <c:v>1.02323E-3</c:v>
                </c:pt>
                <c:pt idx="47507" formatCode="0.00E+00">
                  <c:v>-6.4706300000000002E-4</c:v>
                </c:pt>
                <c:pt idx="47508" formatCode="0.00E+00">
                  <c:v>-2.3738399999999999E-3</c:v>
                </c:pt>
                <c:pt idx="47509" formatCode="0.00E+00">
                  <c:v>-4.1549500000000001E-3</c:v>
                </c:pt>
                <c:pt idx="47510" formatCode="0.00E+00">
                  <c:v>-5.9879900000000003E-3</c:v>
                </c:pt>
                <c:pt idx="47511" formatCode="0.00E+00">
                  <c:v>-7.8724399999999996E-3</c:v>
                </c:pt>
                <c:pt idx="47512" formatCode="0.00E+00">
                  <c:v>-9.8086200000000005E-3</c:v>
                </c:pt>
                <c:pt idx="47513">
                  <c:v>-1.17967E-2</c:v>
                </c:pt>
                <c:pt idx="47514">
                  <c:v>-1.38367E-2</c:v>
                </c:pt>
                <c:pt idx="47515">
                  <c:v>-1.5927699999999999E-2</c:v>
                </c:pt>
                <c:pt idx="47516">
                  <c:v>-1.8068899999999999E-2</c:v>
                </c:pt>
                <c:pt idx="47517">
                  <c:v>-2.0259800000000001E-2</c:v>
                </c:pt>
                <c:pt idx="47518">
                  <c:v>-2.24998E-2</c:v>
                </c:pt>
                <c:pt idx="47519">
                  <c:v>-2.47876E-2</c:v>
                </c:pt>
                <c:pt idx="47520">
                  <c:v>-2.7120999999999999E-2</c:v>
                </c:pt>
                <c:pt idx="47521">
                  <c:v>-2.94985E-2</c:v>
                </c:pt>
                <c:pt idx="47522">
                  <c:v>-3.1919200000000002E-2</c:v>
                </c:pt>
                <c:pt idx="47523">
                  <c:v>-3.4382299999999998E-2</c:v>
                </c:pt>
                <c:pt idx="47524">
                  <c:v>-3.6886599999999999E-2</c:v>
                </c:pt>
                <c:pt idx="47525">
                  <c:v>-3.9430600000000003E-2</c:v>
                </c:pt>
                <c:pt idx="47526">
                  <c:v>-4.20122E-2</c:v>
                </c:pt>
                <c:pt idx="47527">
                  <c:v>-4.4628899999999999E-2</c:v>
                </c:pt>
                <c:pt idx="47528">
                  <c:v>-4.72787E-2</c:v>
                </c:pt>
                <c:pt idx="47529">
                  <c:v>-4.9960200000000003E-2</c:v>
                </c:pt>
                <c:pt idx="47530">
                  <c:v>-5.2671299999999997E-2</c:v>
                </c:pt>
                <c:pt idx="47531">
                  <c:v>-5.54095E-2</c:v>
                </c:pt>
                <c:pt idx="47532">
                  <c:v>-5.8172300000000003E-2</c:v>
                </c:pt>
                <c:pt idx="47533">
                  <c:v>-6.0957600000000001E-2</c:v>
                </c:pt>
                <c:pt idx="47534">
                  <c:v>-6.3763E-2</c:v>
                </c:pt>
                <c:pt idx="47535">
                  <c:v>-6.6586800000000002E-2</c:v>
                </c:pt>
                <c:pt idx="47536">
                  <c:v>-6.94269E-2</c:v>
                </c:pt>
                <c:pt idx="47537">
                  <c:v>-7.2280800000000006E-2</c:v>
                </c:pt>
                <c:pt idx="47538">
                  <c:v>-7.5145400000000001E-2</c:v>
                </c:pt>
                <c:pt idx="47539">
                  <c:v>-7.8017299999999998E-2</c:v>
                </c:pt>
                <c:pt idx="47540">
                  <c:v>-8.0893999999999994E-2</c:v>
                </c:pt>
                <c:pt idx="47541">
                  <c:v>-8.3773799999999995E-2</c:v>
                </c:pt>
                <c:pt idx="47542">
                  <c:v>-8.6655300000000005E-2</c:v>
                </c:pt>
                <c:pt idx="47543">
                  <c:v>-8.9537000000000005E-2</c:v>
                </c:pt>
                <c:pt idx="47544">
                  <c:v>-9.2416799999999993E-2</c:v>
                </c:pt>
                <c:pt idx="47545">
                  <c:v>-9.5292500000000002E-2</c:v>
                </c:pt>
                <c:pt idx="47546">
                  <c:v>-9.8161700000000005E-2</c:v>
                </c:pt>
                <c:pt idx="47547">
                  <c:v>-0.101022</c:v>
                </c:pt>
                <c:pt idx="47548">
                  <c:v>-0.103871</c:v>
                </c:pt>
                <c:pt idx="47549">
                  <c:v>-0.106707</c:v>
                </c:pt>
                <c:pt idx="47550">
                  <c:v>-0.109527</c:v>
                </c:pt>
                <c:pt idx="47551">
                  <c:v>-0.112327</c:v>
                </c:pt>
                <c:pt idx="47552">
                  <c:v>-0.115103</c:v>
                </c:pt>
                <c:pt idx="47553">
                  <c:v>-0.117855</c:v>
                </c:pt>
                <c:pt idx="47554">
                  <c:v>-0.12057900000000001</c:v>
                </c:pt>
                <c:pt idx="47555">
                  <c:v>-0.12327299999999999</c:v>
                </c:pt>
                <c:pt idx="47556">
                  <c:v>-0.12593399999999999</c:v>
                </c:pt>
                <c:pt idx="47557">
                  <c:v>-0.12855800000000001</c:v>
                </c:pt>
                <c:pt idx="47558">
                  <c:v>-0.13114300000000001</c:v>
                </c:pt>
                <c:pt idx="47559">
                  <c:v>-0.133685</c:v>
                </c:pt>
                <c:pt idx="47560">
                  <c:v>-0.136183</c:v>
                </c:pt>
                <c:pt idx="47561">
                  <c:v>-0.13863300000000001</c:v>
                </c:pt>
                <c:pt idx="47562">
                  <c:v>-0.14103099999999999</c:v>
                </c:pt>
                <c:pt idx="47563">
                  <c:v>-0.143375</c:v>
                </c:pt>
                <c:pt idx="47564">
                  <c:v>-0.14566100000000001</c:v>
                </c:pt>
                <c:pt idx="47565">
                  <c:v>-0.14788699999999999</c:v>
                </c:pt>
                <c:pt idx="47566">
                  <c:v>-0.15004999999999999</c:v>
                </c:pt>
                <c:pt idx="47567">
                  <c:v>-0.15214800000000001</c:v>
                </c:pt>
                <c:pt idx="47568">
                  <c:v>-0.15417700000000001</c:v>
                </c:pt>
                <c:pt idx="47569">
                  <c:v>-0.156134</c:v>
                </c:pt>
                <c:pt idx="47570">
                  <c:v>-0.15801499999999999</c:v>
                </c:pt>
                <c:pt idx="47571">
                  <c:v>-0.15981799999999999</c:v>
                </c:pt>
                <c:pt idx="47572">
                  <c:v>-0.16154099999999999</c:v>
                </c:pt>
                <c:pt idx="47573">
                  <c:v>-0.16318199999999999</c:v>
                </c:pt>
                <c:pt idx="47574">
                  <c:v>-0.16473699999999999</c:v>
                </c:pt>
                <c:pt idx="47575">
                  <c:v>-0.16620699999999999</c:v>
                </c:pt>
                <c:pt idx="47576">
                  <c:v>-0.16758700000000001</c:v>
                </c:pt>
                <c:pt idx="47577">
                  <c:v>-0.168878</c:v>
                </c:pt>
                <c:pt idx="47578">
                  <c:v>-0.170075</c:v>
                </c:pt>
                <c:pt idx="47579">
                  <c:v>-0.171177</c:v>
                </c:pt>
                <c:pt idx="47580">
                  <c:v>-0.172182</c:v>
                </c:pt>
                <c:pt idx="47581">
                  <c:v>-0.17308699999999999</c:v>
                </c:pt>
                <c:pt idx="47582">
                  <c:v>-0.17389099999999999</c:v>
                </c:pt>
                <c:pt idx="47583">
                  <c:v>-0.17459</c:v>
                </c:pt>
                <c:pt idx="47584">
                  <c:v>-0.17518300000000001</c:v>
                </c:pt>
                <c:pt idx="47585">
                  <c:v>-0.17566799999999999</c:v>
                </c:pt>
                <c:pt idx="47586">
                  <c:v>-0.17604300000000001</c:v>
                </c:pt>
                <c:pt idx="47587">
                  <c:v>-0.17630499999999999</c:v>
                </c:pt>
                <c:pt idx="47588">
                  <c:v>-0.176453</c:v>
                </c:pt>
                <c:pt idx="47589">
                  <c:v>-0.176486</c:v>
                </c:pt>
                <c:pt idx="47590">
                  <c:v>-0.176402</c:v>
                </c:pt>
                <c:pt idx="47591">
                  <c:v>-0.1762</c:v>
                </c:pt>
                <c:pt idx="47592">
                  <c:v>-0.17587700000000001</c:v>
                </c:pt>
                <c:pt idx="47593">
                  <c:v>-0.17543300000000001</c:v>
                </c:pt>
                <c:pt idx="47594">
                  <c:v>-0.17486699999999999</c:v>
                </c:pt>
                <c:pt idx="47595">
                  <c:v>-0.174179</c:v>
                </c:pt>
                <c:pt idx="47596">
                  <c:v>-0.17336799999999999</c:v>
                </c:pt>
                <c:pt idx="47597">
                  <c:v>-0.172433</c:v>
                </c:pt>
                <c:pt idx="47598">
                  <c:v>-0.171372</c:v>
                </c:pt>
                <c:pt idx="47599">
                  <c:v>-0.170186</c:v>
                </c:pt>
                <c:pt idx="47600">
                  <c:v>-0.168873</c:v>
                </c:pt>
                <c:pt idx="47601">
                  <c:v>-0.167432</c:v>
                </c:pt>
                <c:pt idx="47602">
                  <c:v>-0.16586300000000001</c:v>
                </c:pt>
                <c:pt idx="47603">
                  <c:v>-0.16416600000000001</c:v>
                </c:pt>
                <c:pt idx="47604">
                  <c:v>-0.16234199999999999</c:v>
                </c:pt>
                <c:pt idx="47605">
                  <c:v>-0.16039</c:v>
                </c:pt>
                <c:pt idx="47606">
                  <c:v>-0.15831200000000001</c:v>
                </c:pt>
                <c:pt idx="47607">
                  <c:v>-0.156108</c:v>
                </c:pt>
                <c:pt idx="47608">
                  <c:v>-0.153779</c:v>
                </c:pt>
                <c:pt idx="47609">
                  <c:v>-0.15132499999999999</c:v>
                </c:pt>
                <c:pt idx="47610">
                  <c:v>-0.14874799999999999</c:v>
                </c:pt>
                <c:pt idx="47611">
                  <c:v>-0.14604700000000001</c:v>
                </c:pt>
                <c:pt idx="47612">
                  <c:v>-0.14322499999999999</c:v>
                </c:pt>
                <c:pt idx="47613">
                  <c:v>-0.14028099999999999</c:v>
                </c:pt>
                <c:pt idx="47614">
                  <c:v>-0.13721700000000001</c:v>
                </c:pt>
                <c:pt idx="47615">
                  <c:v>-0.13403499999999999</c:v>
                </c:pt>
                <c:pt idx="47616">
                  <c:v>-0.13073699999999999</c:v>
                </c:pt>
                <c:pt idx="47617">
                  <c:v>-0.12732299999999999</c:v>
                </c:pt>
                <c:pt idx="47618">
                  <c:v>-0.123797</c:v>
                </c:pt>
                <c:pt idx="47619">
                  <c:v>-0.12016</c:v>
                </c:pt>
                <c:pt idx="47620">
                  <c:v>-0.116414</c:v>
                </c:pt>
                <c:pt idx="47621">
                  <c:v>-0.112562</c:v>
                </c:pt>
                <c:pt idx="47622">
                  <c:v>-0.10860400000000001</c:v>
                </c:pt>
                <c:pt idx="47623">
                  <c:v>-0.104545</c:v>
                </c:pt>
                <c:pt idx="47624">
                  <c:v>-0.100385</c:v>
                </c:pt>
                <c:pt idx="47625">
                  <c:v>-9.6129400000000004E-2</c:v>
                </c:pt>
                <c:pt idx="47626">
                  <c:v>-9.1779399999999997E-2</c:v>
                </c:pt>
                <c:pt idx="47627">
                  <c:v>-8.7338600000000002E-2</c:v>
                </c:pt>
                <c:pt idx="47628">
                  <c:v>-8.2810599999999998E-2</c:v>
                </c:pt>
                <c:pt idx="47629">
                  <c:v>-7.8198799999999999E-2</c:v>
                </c:pt>
                <c:pt idx="47630">
                  <c:v>-7.3506000000000002E-2</c:v>
                </c:pt>
                <c:pt idx="47631">
                  <c:v>-6.8734699999999996E-2</c:v>
                </c:pt>
                <c:pt idx="47632">
                  <c:v>-6.3887899999999997E-2</c:v>
                </c:pt>
                <c:pt idx="47633">
                  <c:v>-5.8968899999999998E-2</c:v>
                </c:pt>
                <c:pt idx="47634">
                  <c:v>-5.3981000000000001E-2</c:v>
                </c:pt>
                <c:pt idx="47635">
                  <c:v>-4.8927499999999999E-2</c:v>
                </c:pt>
                <c:pt idx="47636">
                  <c:v>-4.38121E-2</c:v>
                </c:pt>
                <c:pt idx="47637">
                  <c:v>-3.8639E-2</c:v>
                </c:pt>
                <c:pt idx="47638">
                  <c:v>-3.3412499999999998E-2</c:v>
                </c:pt>
                <c:pt idx="47639">
                  <c:v>-2.8136600000000001E-2</c:v>
                </c:pt>
                <c:pt idx="47640">
                  <c:v>-2.28154E-2</c:v>
                </c:pt>
                <c:pt idx="47641">
                  <c:v>-1.7452499999999999E-2</c:v>
                </c:pt>
                <c:pt idx="47642">
                  <c:v>-1.20517E-2</c:v>
                </c:pt>
                <c:pt idx="47643" formatCode="0.00E+00">
                  <c:v>-6.6173400000000002E-3</c:v>
                </c:pt>
                <c:pt idx="47644" formatCode="0.00E+00">
                  <c:v>-1.1540299999999999E-3</c:v>
                </c:pt>
                <c:pt idx="47645" formatCode="0.00E+00">
                  <c:v>4.33345E-3</c:v>
                </c:pt>
                <c:pt idx="47646" formatCode="0.00E+00">
                  <c:v>9.8404100000000008E-3</c:v>
                </c:pt>
                <c:pt idx="47647">
                  <c:v>1.5362300000000001E-2</c:v>
                </c:pt>
                <c:pt idx="47648">
                  <c:v>2.0894800000000002E-2</c:v>
                </c:pt>
                <c:pt idx="47649">
                  <c:v>2.64339E-2</c:v>
                </c:pt>
                <c:pt idx="47650">
                  <c:v>3.19756E-2</c:v>
                </c:pt>
                <c:pt idx="47651">
                  <c:v>3.7515600000000003E-2</c:v>
                </c:pt>
                <c:pt idx="47652">
                  <c:v>4.3049299999999999E-2</c:v>
                </c:pt>
                <c:pt idx="47653">
                  <c:v>4.8571799999999998E-2</c:v>
                </c:pt>
                <c:pt idx="47654">
                  <c:v>5.4078399999999999E-2</c:v>
                </c:pt>
                <c:pt idx="47655">
                  <c:v>5.9564100000000002E-2</c:v>
                </c:pt>
                <c:pt idx="47656">
                  <c:v>6.5023499999999998E-2</c:v>
                </c:pt>
                <c:pt idx="47657">
                  <c:v>7.0451600000000003E-2</c:v>
                </c:pt>
                <c:pt idx="47658">
                  <c:v>7.5843900000000006E-2</c:v>
                </c:pt>
                <c:pt idx="47659">
                  <c:v>8.1195799999999999E-2</c:v>
                </c:pt>
                <c:pt idx="47660">
                  <c:v>8.6502499999999996E-2</c:v>
                </c:pt>
                <c:pt idx="47661">
                  <c:v>9.1759499999999994E-2</c:v>
                </c:pt>
                <c:pt idx="47662">
                  <c:v>9.6962599999999996E-2</c:v>
                </c:pt>
                <c:pt idx="47663">
                  <c:v>0.102107</c:v>
                </c:pt>
                <c:pt idx="47664">
                  <c:v>0.10718999999999999</c:v>
                </c:pt>
                <c:pt idx="47665">
                  <c:v>0.112206</c:v>
                </c:pt>
                <c:pt idx="47666">
                  <c:v>0.11715299999999999</c:v>
                </c:pt>
                <c:pt idx="47667">
                  <c:v>0.122027</c:v>
                </c:pt>
                <c:pt idx="47668">
                  <c:v>0.12682199999999999</c:v>
                </c:pt>
                <c:pt idx="47669">
                  <c:v>0.13153500000000001</c:v>
                </c:pt>
                <c:pt idx="47670">
                  <c:v>0.13616</c:v>
                </c:pt>
                <c:pt idx="47671">
                  <c:v>0.14069200000000001</c:v>
                </c:pt>
                <c:pt idx="47672">
                  <c:v>0.14512700000000001</c:v>
                </c:pt>
                <c:pt idx="47673">
                  <c:v>0.14946200000000001</c:v>
                </c:pt>
                <c:pt idx="47674">
                  <c:v>0.153693</c:v>
                </c:pt>
                <c:pt idx="47675">
                  <c:v>0.15781800000000001</c:v>
                </c:pt>
                <c:pt idx="47676">
                  <c:v>0.161832</c:v>
                </c:pt>
                <c:pt idx="47677">
                  <c:v>0.16573299999999999</c:v>
                </c:pt>
                <c:pt idx="47678">
                  <c:v>0.169517</c:v>
                </c:pt>
                <c:pt idx="47679">
                  <c:v>0.173181</c:v>
                </c:pt>
                <c:pt idx="47680">
                  <c:v>0.17672299999999999</c:v>
                </c:pt>
                <c:pt idx="47681">
                  <c:v>0.18013799999999999</c:v>
                </c:pt>
                <c:pt idx="47682">
                  <c:v>0.183423</c:v>
                </c:pt>
                <c:pt idx="47683">
                  <c:v>0.18657699999999999</c:v>
                </c:pt>
                <c:pt idx="47684">
                  <c:v>0.18959500000000001</c:v>
                </c:pt>
                <c:pt idx="47685">
                  <c:v>0.19247600000000001</c:v>
                </c:pt>
                <c:pt idx="47686">
                  <c:v>0.195217</c:v>
                </c:pt>
                <c:pt idx="47687">
                  <c:v>0.19781699999999999</c:v>
                </c:pt>
                <c:pt idx="47688">
                  <c:v>0.20027400000000001</c:v>
                </c:pt>
                <c:pt idx="47689">
                  <c:v>0.20258599999999999</c:v>
                </c:pt>
                <c:pt idx="47690">
                  <c:v>0.20475099999999999</c:v>
                </c:pt>
                <c:pt idx="47691">
                  <c:v>0.20676800000000001</c:v>
                </c:pt>
                <c:pt idx="47692">
                  <c:v>0.20863499999999999</c:v>
                </c:pt>
                <c:pt idx="47693">
                  <c:v>0.21035200000000001</c:v>
                </c:pt>
                <c:pt idx="47694">
                  <c:v>0.21191599999999999</c:v>
                </c:pt>
                <c:pt idx="47695">
                  <c:v>0.21332699999999999</c:v>
                </c:pt>
                <c:pt idx="47696">
                  <c:v>0.21458199999999999</c:v>
                </c:pt>
                <c:pt idx="47697">
                  <c:v>0.21568000000000001</c:v>
                </c:pt>
                <c:pt idx="47698">
                  <c:v>0.21662200000000001</c:v>
                </c:pt>
                <c:pt idx="47699">
                  <c:v>0.21740599999999999</c:v>
                </c:pt>
                <c:pt idx="47700">
                  <c:v>0.218033</c:v>
                </c:pt>
                <c:pt idx="47701">
                  <c:v>0.218503</c:v>
                </c:pt>
                <c:pt idx="47702">
                  <c:v>0.21881700000000001</c:v>
                </c:pt>
                <c:pt idx="47703">
                  <c:v>0.218975</c:v>
                </c:pt>
                <c:pt idx="47704">
                  <c:v>0.21897900000000001</c:v>
                </c:pt>
                <c:pt idx="47705">
                  <c:v>0.21882799999999999</c:v>
                </c:pt>
                <c:pt idx="47706">
                  <c:v>0.218523</c:v>
                </c:pt>
                <c:pt idx="47707">
                  <c:v>0.21806700000000001</c:v>
                </c:pt>
                <c:pt idx="47708">
                  <c:v>0.21745900000000001</c:v>
                </c:pt>
                <c:pt idx="47709">
                  <c:v>0.21670200000000001</c:v>
                </c:pt>
                <c:pt idx="47710">
                  <c:v>0.21579499999999999</c:v>
                </c:pt>
                <c:pt idx="47711">
                  <c:v>0.21473999999999999</c:v>
                </c:pt>
                <c:pt idx="47712">
                  <c:v>0.213536</c:v>
                </c:pt>
                <c:pt idx="47713">
                  <c:v>0.21218600000000001</c:v>
                </c:pt>
                <c:pt idx="47714">
                  <c:v>0.21069199999999999</c:v>
                </c:pt>
                <c:pt idx="47715">
                  <c:v>0.20905599999999999</c:v>
                </c:pt>
                <c:pt idx="47716">
                  <c:v>0.20728199999999999</c:v>
                </c:pt>
                <c:pt idx="47717">
                  <c:v>0.205372</c:v>
                </c:pt>
                <c:pt idx="47718">
                  <c:v>0.20332900000000001</c:v>
                </c:pt>
                <c:pt idx="47719">
                  <c:v>0.201156</c:v>
                </c:pt>
                <c:pt idx="47720">
                  <c:v>0.198854</c:v>
                </c:pt>
                <c:pt idx="47721">
                  <c:v>0.19642499999999999</c:v>
                </c:pt>
                <c:pt idx="47722">
                  <c:v>0.19387299999999999</c:v>
                </c:pt>
                <c:pt idx="47723">
                  <c:v>0.19120200000000001</c:v>
                </c:pt>
                <c:pt idx="47724">
                  <c:v>0.188417</c:v>
                </c:pt>
                <c:pt idx="47725">
                  <c:v>0.18551999999999999</c:v>
                </c:pt>
                <c:pt idx="47726">
                  <c:v>0.18251500000000001</c:v>
                </c:pt>
                <c:pt idx="47727">
                  <c:v>0.17940800000000001</c:v>
                </c:pt>
                <c:pt idx="47728">
                  <c:v>0.1762</c:v>
                </c:pt>
                <c:pt idx="47729">
                  <c:v>0.17289399999999999</c:v>
                </c:pt>
                <c:pt idx="47730">
                  <c:v>0.16949400000000001</c:v>
                </c:pt>
                <c:pt idx="47731">
                  <c:v>0.16600200000000001</c:v>
                </c:pt>
                <c:pt idx="47732">
                  <c:v>0.16242400000000001</c:v>
                </c:pt>
                <c:pt idx="47733">
                  <c:v>0.15876399999999999</c:v>
                </c:pt>
                <c:pt idx="47734">
                  <c:v>0.15502299999999999</c:v>
                </c:pt>
                <c:pt idx="47735">
                  <c:v>0.15120800000000001</c:v>
                </c:pt>
                <c:pt idx="47736">
                  <c:v>0.14732100000000001</c:v>
                </c:pt>
                <c:pt idx="47737">
                  <c:v>0.143368</c:v>
                </c:pt>
                <c:pt idx="47738">
                  <c:v>0.13935400000000001</c:v>
                </c:pt>
                <c:pt idx="47739">
                  <c:v>0.13528399999999999</c:v>
                </c:pt>
                <c:pt idx="47740">
                  <c:v>0.131162</c:v>
                </c:pt>
                <c:pt idx="47741">
                  <c:v>0.12699299999999999</c:v>
                </c:pt>
                <c:pt idx="47742">
                  <c:v>0.12278</c:v>
                </c:pt>
                <c:pt idx="47743">
                  <c:v>0.118529</c:v>
                </c:pt>
                <c:pt idx="47744">
                  <c:v>0.114246</c:v>
                </c:pt>
                <c:pt idx="47745">
                  <c:v>0.109935</c:v>
                </c:pt>
                <c:pt idx="47746">
                  <c:v>0.1056</c:v>
                </c:pt>
                <c:pt idx="47747">
                  <c:v>0.101245</c:v>
                </c:pt>
                <c:pt idx="47748">
                  <c:v>9.6875900000000001E-2</c:v>
                </c:pt>
                <c:pt idx="47749">
                  <c:v>9.2495099999999997E-2</c:v>
                </c:pt>
                <c:pt idx="47750">
                  <c:v>8.8106599999999993E-2</c:v>
                </c:pt>
                <c:pt idx="47751">
                  <c:v>8.3715200000000003E-2</c:v>
                </c:pt>
                <c:pt idx="47752">
                  <c:v>7.9325099999999996E-2</c:v>
                </c:pt>
                <c:pt idx="47753">
                  <c:v>7.4940099999999996E-2</c:v>
                </c:pt>
                <c:pt idx="47754">
                  <c:v>7.0564100000000005E-2</c:v>
                </c:pt>
                <c:pt idx="47755">
                  <c:v>6.62021E-2</c:v>
                </c:pt>
                <c:pt idx="47756">
                  <c:v>6.1858799999999999E-2</c:v>
                </c:pt>
                <c:pt idx="47757">
                  <c:v>5.7538699999999998E-2</c:v>
                </c:pt>
                <c:pt idx="47758">
                  <c:v>5.3246500000000002E-2</c:v>
                </c:pt>
                <c:pt idx="47759">
                  <c:v>4.8986399999999999E-2</c:v>
                </c:pt>
                <c:pt idx="47760">
                  <c:v>4.4762400000000001E-2</c:v>
                </c:pt>
                <c:pt idx="47761">
                  <c:v>4.0579200000000003E-2</c:v>
                </c:pt>
                <c:pt idx="47762">
                  <c:v>3.64412E-2</c:v>
                </c:pt>
                <c:pt idx="47763">
                  <c:v>3.23518E-2</c:v>
                </c:pt>
                <c:pt idx="47764">
                  <c:v>2.83127E-2</c:v>
                </c:pt>
                <c:pt idx="47765">
                  <c:v>2.43266E-2</c:v>
                </c:pt>
                <c:pt idx="47766">
                  <c:v>2.0397700000000001E-2</c:v>
                </c:pt>
                <c:pt idx="47767">
                  <c:v>1.6531000000000001E-2</c:v>
                </c:pt>
                <c:pt idx="47768">
                  <c:v>1.27312E-2</c:v>
                </c:pt>
                <c:pt idx="47769" formatCode="0.00E+00">
                  <c:v>9.00193E-3</c:v>
                </c:pt>
                <c:pt idx="47770" formatCode="0.00E+00">
                  <c:v>5.3463299999999998E-3</c:v>
                </c:pt>
                <c:pt idx="47771" formatCode="0.00E+00">
                  <c:v>1.7673299999999999E-3</c:v>
                </c:pt>
                <c:pt idx="47772" formatCode="0.00E+00">
                  <c:v>-1.7322800000000001E-3</c:v>
                </c:pt>
                <c:pt idx="47773" formatCode="0.00E+00">
                  <c:v>-5.1497699999999997E-3</c:v>
                </c:pt>
                <c:pt idx="47774" formatCode="0.00E+00">
                  <c:v>-8.4824400000000008E-3</c:v>
                </c:pt>
                <c:pt idx="47775">
                  <c:v>-1.1727700000000001E-2</c:v>
                </c:pt>
                <c:pt idx="47776">
                  <c:v>-1.4882899999999999E-2</c:v>
                </c:pt>
                <c:pt idx="47777">
                  <c:v>-1.79449E-2</c:v>
                </c:pt>
                <c:pt idx="47778">
                  <c:v>-2.0910700000000001E-2</c:v>
                </c:pt>
                <c:pt idx="47779">
                  <c:v>-2.37775E-2</c:v>
                </c:pt>
                <c:pt idx="47780">
                  <c:v>-2.6543600000000001E-2</c:v>
                </c:pt>
                <c:pt idx="47781">
                  <c:v>-2.9207199999999999E-2</c:v>
                </c:pt>
                <c:pt idx="47782">
                  <c:v>-3.1766500000000003E-2</c:v>
                </c:pt>
                <c:pt idx="47783">
                  <c:v>-3.4219600000000003E-2</c:v>
                </c:pt>
                <c:pt idx="47784">
                  <c:v>-3.6565500000000001E-2</c:v>
                </c:pt>
                <c:pt idx="47785">
                  <c:v>-3.8802299999999998E-2</c:v>
                </c:pt>
                <c:pt idx="47786">
                  <c:v>-4.0928199999999998E-2</c:v>
                </c:pt>
                <c:pt idx="47787">
                  <c:v>-4.2941699999999999E-2</c:v>
                </c:pt>
                <c:pt idx="47788">
                  <c:v>-4.4842699999999999E-2</c:v>
                </c:pt>
                <c:pt idx="47789">
                  <c:v>-4.6630199999999997E-2</c:v>
                </c:pt>
                <c:pt idx="47790">
                  <c:v>-4.8303199999999998E-2</c:v>
                </c:pt>
                <c:pt idx="47791">
                  <c:v>-4.98609E-2</c:v>
                </c:pt>
                <c:pt idx="47792">
                  <c:v>-5.13027E-2</c:v>
                </c:pt>
                <c:pt idx="47793">
                  <c:v>-5.2627500000000001E-2</c:v>
                </c:pt>
                <c:pt idx="47794">
                  <c:v>-5.38352E-2</c:v>
                </c:pt>
                <c:pt idx="47795">
                  <c:v>-5.4926200000000001E-2</c:v>
                </c:pt>
                <c:pt idx="47796">
                  <c:v>-5.59008E-2</c:v>
                </c:pt>
                <c:pt idx="47797">
                  <c:v>-5.6758500000000003E-2</c:v>
                </c:pt>
                <c:pt idx="47798">
                  <c:v>-5.7498500000000001E-2</c:v>
                </c:pt>
                <c:pt idx="47799">
                  <c:v>-5.8121100000000002E-2</c:v>
                </c:pt>
                <c:pt idx="47800">
                  <c:v>-5.8626200000000003E-2</c:v>
                </c:pt>
                <c:pt idx="47801">
                  <c:v>-5.9013900000000001E-2</c:v>
                </c:pt>
                <c:pt idx="47802">
                  <c:v>-5.9284200000000002E-2</c:v>
                </c:pt>
                <c:pt idx="47803">
                  <c:v>-5.9437999999999998E-2</c:v>
                </c:pt>
                <c:pt idx="47804">
                  <c:v>-5.9476899999999999E-2</c:v>
                </c:pt>
                <c:pt idx="47805">
                  <c:v>-5.9402400000000001E-2</c:v>
                </c:pt>
                <c:pt idx="47806">
                  <c:v>-5.9215200000000003E-2</c:v>
                </c:pt>
                <c:pt idx="47807">
                  <c:v>-5.8916099999999999E-2</c:v>
                </c:pt>
                <c:pt idx="47808">
                  <c:v>-5.85064E-2</c:v>
                </c:pt>
                <c:pt idx="47809">
                  <c:v>-5.7987799999999999E-2</c:v>
                </c:pt>
                <c:pt idx="47810">
                  <c:v>-5.7361200000000001E-2</c:v>
                </c:pt>
                <c:pt idx="47811">
                  <c:v>-5.6627200000000003E-2</c:v>
                </c:pt>
                <c:pt idx="47812">
                  <c:v>-5.5787400000000001E-2</c:v>
                </c:pt>
                <c:pt idx="47813">
                  <c:v>-5.4843599999999999E-2</c:v>
                </c:pt>
                <c:pt idx="47814">
                  <c:v>-5.37978E-2</c:v>
                </c:pt>
                <c:pt idx="47815">
                  <c:v>-5.2651900000000001E-2</c:v>
                </c:pt>
                <c:pt idx="47816">
                  <c:v>-5.1407300000000003E-2</c:v>
                </c:pt>
                <c:pt idx="47817">
                  <c:v>-5.0065699999999998E-2</c:v>
                </c:pt>
                <c:pt idx="47818">
                  <c:v>-4.8629499999999999E-2</c:v>
                </c:pt>
                <c:pt idx="47819">
                  <c:v>-4.71011E-2</c:v>
                </c:pt>
                <c:pt idx="47820">
                  <c:v>-4.5482399999999999E-2</c:v>
                </c:pt>
                <c:pt idx="47821">
                  <c:v>-4.37747E-2</c:v>
                </c:pt>
                <c:pt idx="47822">
                  <c:v>-4.1979900000000001E-2</c:v>
                </c:pt>
                <c:pt idx="47823">
                  <c:v>-4.0100700000000003E-2</c:v>
                </c:pt>
                <c:pt idx="47824">
                  <c:v>-3.8140399999999998E-2</c:v>
                </c:pt>
                <c:pt idx="47825">
                  <c:v>-3.6101599999999998E-2</c:v>
                </c:pt>
                <c:pt idx="47826">
                  <c:v>-3.3986799999999998E-2</c:v>
                </c:pt>
                <c:pt idx="47827">
                  <c:v>-3.1798800000000002E-2</c:v>
                </c:pt>
                <c:pt idx="47828">
                  <c:v>-2.9540199999999999E-2</c:v>
                </c:pt>
                <c:pt idx="47829">
                  <c:v>-2.7213500000000002E-2</c:v>
                </c:pt>
                <c:pt idx="47830">
                  <c:v>-2.4820800000000001E-2</c:v>
                </c:pt>
                <c:pt idx="47831">
                  <c:v>-2.2364200000000001E-2</c:v>
                </c:pt>
                <c:pt idx="47832">
                  <c:v>-1.98458E-2</c:v>
                </c:pt>
                <c:pt idx="47833">
                  <c:v>-1.7267999999999999E-2</c:v>
                </c:pt>
                <c:pt idx="47834">
                  <c:v>-1.4633E-2</c:v>
                </c:pt>
                <c:pt idx="47835">
                  <c:v>-1.19436E-2</c:v>
                </c:pt>
                <c:pt idx="47836" formatCode="0.00E+00">
                  <c:v>-9.2026299999999998E-3</c:v>
                </c:pt>
                <c:pt idx="47837" formatCode="0.00E+00">
                  <c:v>-6.4132E-3</c:v>
                </c:pt>
                <c:pt idx="47838" formatCode="0.00E+00">
                  <c:v>-3.5782100000000001E-3</c:v>
                </c:pt>
                <c:pt idx="47839" formatCode="0.00E+00">
                  <c:v>-7.00524E-4</c:v>
                </c:pt>
                <c:pt idx="47840" formatCode="0.00E+00">
                  <c:v>2.2171500000000002E-3</c:v>
                </c:pt>
                <c:pt idx="47841" formatCode="0.00E+00">
                  <c:v>5.1726100000000002E-3</c:v>
                </c:pt>
                <c:pt idx="47842" formatCode="0.00E+00">
                  <c:v>8.1638000000000006E-3</c:v>
                </c:pt>
                <c:pt idx="47843">
                  <c:v>1.1188200000000001E-2</c:v>
                </c:pt>
                <c:pt idx="47844">
                  <c:v>1.4242899999999999E-2</c:v>
                </c:pt>
                <c:pt idx="47845">
                  <c:v>1.7324800000000001E-2</c:v>
                </c:pt>
                <c:pt idx="47846">
                  <c:v>2.0430899999999998E-2</c:v>
                </c:pt>
                <c:pt idx="47847">
                  <c:v>2.3558599999999999E-2</c:v>
                </c:pt>
                <c:pt idx="47848">
                  <c:v>2.6706199999999999E-2</c:v>
                </c:pt>
                <c:pt idx="47849">
                  <c:v>2.9871999999999999E-2</c:v>
                </c:pt>
                <c:pt idx="47850">
                  <c:v>3.3053100000000002E-2</c:v>
                </c:pt>
                <c:pt idx="47851">
                  <c:v>3.62467E-2</c:v>
                </c:pt>
                <c:pt idx="47852">
                  <c:v>3.9450699999999998E-2</c:v>
                </c:pt>
                <c:pt idx="47853">
                  <c:v>4.2662600000000002E-2</c:v>
                </c:pt>
                <c:pt idx="47854">
                  <c:v>4.5879200000000002E-2</c:v>
                </c:pt>
                <c:pt idx="47855">
                  <c:v>4.9098200000000002E-2</c:v>
                </c:pt>
                <c:pt idx="47856">
                  <c:v>5.2317799999999998E-2</c:v>
                </c:pt>
                <c:pt idx="47857">
                  <c:v>5.5535599999999997E-2</c:v>
                </c:pt>
                <c:pt idx="47858">
                  <c:v>5.8748500000000002E-2</c:v>
                </c:pt>
                <c:pt idx="47859">
                  <c:v>6.1953599999999998E-2</c:v>
                </c:pt>
                <c:pt idx="47860">
                  <c:v>6.5148399999999995E-2</c:v>
                </c:pt>
                <c:pt idx="47861">
                  <c:v>6.8331199999999995E-2</c:v>
                </c:pt>
                <c:pt idx="47862">
                  <c:v>7.1500999999999995E-2</c:v>
                </c:pt>
                <c:pt idx="47863">
                  <c:v>7.4656E-2</c:v>
                </c:pt>
                <c:pt idx="47864">
                  <c:v>7.7794299999999997E-2</c:v>
                </c:pt>
                <c:pt idx="47865">
                  <c:v>8.0913799999999994E-2</c:v>
                </c:pt>
                <c:pt idx="47866">
                  <c:v>8.4012600000000007E-2</c:v>
                </c:pt>
                <c:pt idx="47867">
                  <c:v>8.7089100000000003E-2</c:v>
                </c:pt>
                <c:pt idx="47868">
                  <c:v>9.0141499999999999E-2</c:v>
                </c:pt>
                <c:pt idx="47869">
                  <c:v>9.3168200000000007E-2</c:v>
                </c:pt>
                <c:pt idx="47870">
                  <c:v>9.6168000000000003E-2</c:v>
                </c:pt>
                <c:pt idx="47871">
                  <c:v>9.91393E-2</c:v>
                </c:pt>
                <c:pt idx="47872">
                  <c:v>0.10208</c:v>
                </c:pt>
                <c:pt idx="47873">
                  <c:v>0.10499</c:v>
                </c:pt>
                <c:pt idx="47874">
                  <c:v>0.107866</c:v>
                </c:pt>
                <c:pt idx="47875">
                  <c:v>0.110706</c:v>
                </c:pt>
                <c:pt idx="47876">
                  <c:v>0.113508</c:v>
                </c:pt>
                <c:pt idx="47877">
                  <c:v>0.116272</c:v>
                </c:pt>
                <c:pt idx="47878">
                  <c:v>0.11899700000000001</c:v>
                </c:pt>
                <c:pt idx="47879">
                  <c:v>0.12168</c:v>
                </c:pt>
                <c:pt idx="47880">
                  <c:v>0.124321</c:v>
                </c:pt>
                <c:pt idx="47881">
                  <c:v>0.126918</c:v>
                </c:pt>
                <c:pt idx="47882">
                  <c:v>0.129471</c:v>
                </c:pt>
                <c:pt idx="47883">
                  <c:v>0.13197800000000001</c:v>
                </c:pt>
                <c:pt idx="47884">
                  <c:v>0.134437</c:v>
                </c:pt>
                <c:pt idx="47885">
                  <c:v>0.136848</c:v>
                </c:pt>
                <c:pt idx="47886">
                  <c:v>0.13921</c:v>
                </c:pt>
                <c:pt idx="47887">
                  <c:v>0.14152300000000001</c:v>
                </c:pt>
                <c:pt idx="47888">
                  <c:v>0.143785</c:v>
                </c:pt>
                <c:pt idx="47889">
                  <c:v>0.14599500000000001</c:v>
                </c:pt>
                <c:pt idx="47890">
                  <c:v>0.14815200000000001</c:v>
                </c:pt>
                <c:pt idx="47891">
                  <c:v>0.150255</c:v>
                </c:pt>
                <c:pt idx="47892">
                  <c:v>0.15230299999999999</c:v>
                </c:pt>
                <c:pt idx="47893">
                  <c:v>0.15429599999999999</c:v>
                </c:pt>
                <c:pt idx="47894">
                  <c:v>0.15623300000000001</c:v>
                </c:pt>
                <c:pt idx="47895">
                  <c:v>0.15811500000000001</c:v>
                </c:pt>
                <c:pt idx="47896">
                  <c:v>0.15994</c:v>
                </c:pt>
                <c:pt idx="47897">
                  <c:v>0.16170799999999999</c:v>
                </c:pt>
                <c:pt idx="47898">
                  <c:v>0.16341800000000001</c:v>
                </c:pt>
                <c:pt idx="47899">
                  <c:v>0.16506899999999999</c:v>
                </c:pt>
                <c:pt idx="47900">
                  <c:v>0.166659</c:v>
                </c:pt>
                <c:pt idx="47901">
                  <c:v>0.16819000000000001</c:v>
                </c:pt>
                <c:pt idx="47902">
                  <c:v>0.16966100000000001</c:v>
                </c:pt>
                <c:pt idx="47903">
                  <c:v>0.171072</c:v>
                </c:pt>
                <c:pt idx="47904">
                  <c:v>0.17242199999999999</c:v>
                </c:pt>
                <c:pt idx="47905">
                  <c:v>0.17371</c:v>
                </c:pt>
                <c:pt idx="47906">
                  <c:v>0.17493700000000001</c:v>
                </c:pt>
                <c:pt idx="47907">
                  <c:v>0.17610300000000001</c:v>
                </c:pt>
                <c:pt idx="47908">
                  <c:v>0.177206</c:v>
                </c:pt>
                <c:pt idx="47909">
                  <c:v>0.17824699999999999</c:v>
                </c:pt>
                <c:pt idx="47910">
                  <c:v>0.179225</c:v>
                </c:pt>
                <c:pt idx="47911">
                  <c:v>0.18013999999999999</c:v>
                </c:pt>
                <c:pt idx="47912">
                  <c:v>0.18099199999999999</c:v>
                </c:pt>
                <c:pt idx="47913">
                  <c:v>0.18178</c:v>
                </c:pt>
                <c:pt idx="47914">
                  <c:v>0.182504</c:v>
                </c:pt>
                <c:pt idx="47915">
                  <c:v>0.18316499999999999</c:v>
                </c:pt>
                <c:pt idx="47916">
                  <c:v>0.18376300000000001</c:v>
                </c:pt>
                <c:pt idx="47917">
                  <c:v>0.18429699999999999</c:v>
                </c:pt>
                <c:pt idx="47918">
                  <c:v>0.18476799999999999</c:v>
                </c:pt>
                <c:pt idx="47919">
                  <c:v>0.18517400000000001</c:v>
                </c:pt>
                <c:pt idx="47920">
                  <c:v>0.18551599999999999</c:v>
                </c:pt>
                <c:pt idx="47921">
                  <c:v>0.18579300000000001</c:v>
                </c:pt>
                <c:pt idx="47922">
                  <c:v>0.186005</c:v>
                </c:pt>
                <c:pt idx="47923">
                  <c:v>0.18615300000000001</c:v>
                </c:pt>
                <c:pt idx="47924">
                  <c:v>0.18623700000000001</c:v>
                </c:pt>
                <c:pt idx="47925">
                  <c:v>0.186256</c:v>
                </c:pt>
                <c:pt idx="47926">
                  <c:v>0.18621099999999999</c:v>
                </c:pt>
                <c:pt idx="47927">
                  <c:v>0.18610199999999999</c:v>
                </c:pt>
                <c:pt idx="47928">
                  <c:v>0.18592900000000001</c:v>
                </c:pt>
                <c:pt idx="47929">
                  <c:v>0.185692</c:v>
                </c:pt>
                <c:pt idx="47930">
                  <c:v>0.185392</c:v>
                </c:pt>
                <c:pt idx="47931">
                  <c:v>0.185028</c:v>
                </c:pt>
                <c:pt idx="47932">
                  <c:v>0.18460099999999999</c:v>
                </c:pt>
                <c:pt idx="47933">
                  <c:v>0.184112</c:v>
                </c:pt>
                <c:pt idx="47934">
                  <c:v>0.18356</c:v>
                </c:pt>
                <c:pt idx="47935">
                  <c:v>0.182946</c:v>
                </c:pt>
                <c:pt idx="47936">
                  <c:v>0.18227099999999999</c:v>
                </c:pt>
                <c:pt idx="47937">
                  <c:v>0.181534</c:v>
                </c:pt>
                <c:pt idx="47938">
                  <c:v>0.18073700000000001</c:v>
                </c:pt>
                <c:pt idx="47939">
                  <c:v>0.17987800000000001</c:v>
                </c:pt>
                <c:pt idx="47940">
                  <c:v>0.17895900000000001</c:v>
                </c:pt>
                <c:pt idx="47941">
                  <c:v>0.17798</c:v>
                </c:pt>
                <c:pt idx="47942">
                  <c:v>0.17694199999999999</c:v>
                </c:pt>
                <c:pt idx="47943">
                  <c:v>0.175845</c:v>
                </c:pt>
                <c:pt idx="47944">
                  <c:v>0.17468900000000001</c:v>
                </c:pt>
                <c:pt idx="47945">
                  <c:v>0.17347499999999999</c:v>
                </c:pt>
                <c:pt idx="47946">
                  <c:v>0.172204</c:v>
                </c:pt>
                <c:pt idx="47947">
                  <c:v>0.170877</c:v>
                </c:pt>
                <c:pt idx="47948">
                  <c:v>0.16949600000000001</c:v>
                </c:pt>
                <c:pt idx="47949">
                  <c:v>0.16806099999999999</c:v>
                </c:pt>
                <c:pt idx="47950">
                  <c:v>0.166573</c:v>
                </c:pt>
                <c:pt idx="47951">
                  <c:v>0.16503200000000001</c:v>
                </c:pt>
                <c:pt idx="47952">
                  <c:v>0.163439</c:v>
                </c:pt>
                <c:pt idx="47953">
                  <c:v>0.161796</c:v>
                </c:pt>
                <c:pt idx="47954">
                  <c:v>0.160103</c:v>
                </c:pt>
                <c:pt idx="47955">
                  <c:v>0.158361</c:v>
                </c:pt>
                <c:pt idx="47956">
                  <c:v>0.15657299999999999</c:v>
                </c:pt>
                <c:pt idx="47957">
                  <c:v>0.15473899999999999</c:v>
                </c:pt>
                <c:pt idx="47958">
                  <c:v>0.15286</c:v>
                </c:pt>
                <c:pt idx="47959">
                  <c:v>0.15093799999999999</c:v>
                </c:pt>
                <c:pt idx="47960">
                  <c:v>0.148974</c:v>
                </c:pt>
                <c:pt idx="47961">
                  <c:v>0.14697099999999999</c:v>
                </c:pt>
                <c:pt idx="47962">
                  <c:v>0.144928</c:v>
                </c:pt>
                <c:pt idx="47963">
                  <c:v>0.14285</c:v>
                </c:pt>
                <c:pt idx="47964">
                  <c:v>0.140735</c:v>
                </c:pt>
                <c:pt idx="47965">
                  <c:v>0.13858799999999999</c:v>
                </c:pt>
                <c:pt idx="47966">
                  <c:v>0.136408</c:v>
                </c:pt>
                <c:pt idx="47967">
                  <c:v>0.13419800000000001</c:v>
                </c:pt>
                <c:pt idx="47968">
                  <c:v>0.13195899999999999</c:v>
                </c:pt>
                <c:pt idx="47969">
                  <c:v>0.129694</c:v>
                </c:pt>
                <c:pt idx="47970">
                  <c:v>0.12740299999999999</c:v>
                </c:pt>
                <c:pt idx="47971">
                  <c:v>0.125088</c:v>
                </c:pt>
                <c:pt idx="47972">
                  <c:v>0.122752</c:v>
                </c:pt>
                <c:pt idx="47973">
                  <c:v>0.120396</c:v>
                </c:pt>
                <c:pt idx="47974">
                  <c:v>0.118023</c:v>
                </c:pt>
                <c:pt idx="47975">
                  <c:v>0.115634</c:v>
                </c:pt>
                <c:pt idx="47976">
                  <c:v>0.113232</c:v>
                </c:pt>
                <c:pt idx="47977">
                  <c:v>0.110818</c:v>
                </c:pt>
                <c:pt idx="47978">
                  <c:v>0.10839600000000001</c:v>
                </c:pt>
                <c:pt idx="47979">
                  <c:v>0.105966</c:v>
                </c:pt>
                <c:pt idx="47980">
                  <c:v>0.103533</c:v>
                </c:pt>
                <c:pt idx="47981">
                  <c:v>0.10109799999999999</c:v>
                </c:pt>
                <c:pt idx="47982">
                  <c:v>9.8663200000000006E-2</c:v>
                </c:pt>
                <c:pt idx="47983">
                  <c:v>9.6231499999999998E-2</c:v>
                </c:pt>
                <c:pt idx="47984">
                  <c:v>9.3804999999999999E-2</c:v>
                </c:pt>
                <c:pt idx="47985">
                  <c:v>9.1385900000000006E-2</c:v>
                </c:pt>
                <c:pt idx="47986">
                  <c:v>8.8976700000000006E-2</c:v>
                </c:pt>
                <c:pt idx="47987">
                  <c:v>8.6579500000000004E-2</c:v>
                </c:pt>
                <c:pt idx="47988">
                  <c:v>8.4196699999999999E-2</c:v>
                </c:pt>
                <c:pt idx="47989">
                  <c:v>8.1830899999999998E-2</c:v>
                </c:pt>
                <c:pt idx="47990">
                  <c:v>7.9484700000000005E-2</c:v>
                </c:pt>
                <c:pt idx="47991">
                  <c:v>7.7160699999999999E-2</c:v>
                </c:pt>
                <c:pt idx="47992">
                  <c:v>7.4861499999999997E-2</c:v>
                </c:pt>
                <c:pt idx="47993">
                  <c:v>7.2589600000000004E-2</c:v>
                </c:pt>
                <c:pt idx="47994">
                  <c:v>7.0347599999999996E-2</c:v>
                </c:pt>
                <c:pt idx="47995">
                  <c:v>6.8138000000000004E-2</c:v>
                </c:pt>
                <c:pt idx="47996">
                  <c:v>6.59632E-2</c:v>
                </c:pt>
                <c:pt idx="47997">
                  <c:v>6.3825099999999996E-2</c:v>
                </c:pt>
                <c:pt idx="47998">
                  <c:v>6.1725799999999997E-2</c:v>
                </c:pt>
                <c:pt idx="47999">
                  <c:v>5.9667600000000001E-2</c:v>
                </c:pt>
                <c:pt idx="48000">
                  <c:v>5.7652599999999998E-2</c:v>
                </c:pt>
                <c:pt idx="48001">
                  <c:v>5.5682700000000002E-2</c:v>
                </c:pt>
                <c:pt idx="48002">
                  <c:v>5.3760099999999998E-2</c:v>
                </c:pt>
                <c:pt idx="48003">
                  <c:v>5.1887200000000001E-2</c:v>
                </c:pt>
                <c:pt idx="48004">
                  <c:v>5.0066300000000001E-2</c:v>
                </c:pt>
                <c:pt idx="48005">
                  <c:v>4.8299099999999998E-2</c:v>
                </c:pt>
                <c:pt idx="48006">
                  <c:v>4.6587799999999999E-2</c:v>
                </c:pt>
                <c:pt idx="48007">
                  <c:v>4.4934099999999998E-2</c:v>
                </c:pt>
                <c:pt idx="48008">
                  <c:v>4.3339999999999997E-2</c:v>
                </c:pt>
                <c:pt idx="48009">
                  <c:v>4.18076E-2</c:v>
                </c:pt>
                <c:pt idx="48010">
                  <c:v>4.0338600000000002E-2</c:v>
                </c:pt>
                <c:pt idx="48011">
                  <c:v>3.89351E-2</c:v>
                </c:pt>
                <c:pt idx="48012">
                  <c:v>3.7598699999999999E-2</c:v>
                </c:pt>
                <c:pt idx="48013">
                  <c:v>3.6331299999999997E-2</c:v>
                </c:pt>
                <c:pt idx="48014">
                  <c:v>3.5134499999999999E-2</c:v>
                </c:pt>
                <c:pt idx="48015">
                  <c:v>3.4009699999999997E-2</c:v>
                </c:pt>
                <c:pt idx="48016">
                  <c:v>3.2958300000000003E-2</c:v>
                </c:pt>
                <c:pt idx="48017">
                  <c:v>3.1981500000000003E-2</c:v>
                </c:pt>
                <c:pt idx="48018">
                  <c:v>3.1080199999999999E-2</c:v>
                </c:pt>
                <c:pt idx="48019">
                  <c:v>3.02557E-2</c:v>
                </c:pt>
                <c:pt idx="48020">
                  <c:v>2.9509000000000001E-2</c:v>
                </c:pt>
                <c:pt idx="48021">
                  <c:v>2.88414E-2</c:v>
                </c:pt>
                <c:pt idx="48022">
                  <c:v>2.8253799999999999E-2</c:v>
                </c:pt>
                <c:pt idx="48023">
                  <c:v>2.7746699999999999E-2</c:v>
                </c:pt>
                <c:pt idx="48024">
                  <c:v>2.7320500000000001E-2</c:v>
                </c:pt>
                <c:pt idx="48025">
                  <c:v>2.69754E-2</c:v>
                </c:pt>
                <c:pt idx="48026">
                  <c:v>2.6712E-2</c:v>
                </c:pt>
                <c:pt idx="48027">
                  <c:v>2.6530399999999999E-2</c:v>
                </c:pt>
                <c:pt idx="48028">
                  <c:v>2.64309E-2</c:v>
                </c:pt>
                <c:pt idx="48029">
                  <c:v>2.6413300000000001E-2</c:v>
                </c:pt>
                <c:pt idx="48030">
                  <c:v>2.6477400000000002E-2</c:v>
                </c:pt>
                <c:pt idx="48031">
                  <c:v>2.6623299999999999E-2</c:v>
                </c:pt>
                <c:pt idx="48032">
                  <c:v>2.6850599999999999E-2</c:v>
                </c:pt>
                <c:pt idx="48033">
                  <c:v>2.7159200000000001E-2</c:v>
                </c:pt>
                <c:pt idx="48034">
                  <c:v>2.7548599999999999E-2</c:v>
                </c:pt>
                <c:pt idx="48035">
                  <c:v>2.8018000000000001E-2</c:v>
                </c:pt>
                <c:pt idx="48036">
                  <c:v>2.8566899999999999E-2</c:v>
                </c:pt>
                <c:pt idx="48037">
                  <c:v>2.91942E-2</c:v>
                </c:pt>
                <c:pt idx="48038">
                  <c:v>2.98988E-2</c:v>
                </c:pt>
                <c:pt idx="48039">
                  <c:v>3.0679399999999999E-2</c:v>
                </c:pt>
                <c:pt idx="48040">
                  <c:v>3.1534800000000002E-2</c:v>
                </c:pt>
                <c:pt idx="48041">
                  <c:v>3.2463699999999998E-2</c:v>
                </c:pt>
                <c:pt idx="48042">
                  <c:v>3.3464800000000003E-2</c:v>
                </c:pt>
                <c:pt idx="48043">
                  <c:v>3.4536600000000001E-2</c:v>
                </c:pt>
                <c:pt idx="48044">
                  <c:v>3.5677599999999997E-2</c:v>
                </c:pt>
                <c:pt idx="48045">
                  <c:v>3.6886000000000002E-2</c:v>
                </c:pt>
                <c:pt idx="48046">
                  <c:v>3.8159699999999998E-2</c:v>
                </c:pt>
                <c:pt idx="48047">
                  <c:v>3.9496700000000003E-2</c:v>
                </c:pt>
                <c:pt idx="48048">
                  <c:v>4.0894899999999998E-2</c:v>
                </c:pt>
                <c:pt idx="48049">
                  <c:v>4.2352500000000001E-2</c:v>
                </c:pt>
                <c:pt idx="48050">
                  <c:v>4.3867200000000002E-2</c:v>
                </c:pt>
                <c:pt idx="48051">
                  <c:v>4.5437100000000001E-2</c:v>
                </c:pt>
                <c:pt idx="48052">
                  <c:v>4.7059900000000002E-2</c:v>
                </c:pt>
                <c:pt idx="48053">
                  <c:v>4.8733499999999999E-2</c:v>
                </c:pt>
                <c:pt idx="48054">
                  <c:v>5.0455300000000002E-2</c:v>
                </c:pt>
                <c:pt idx="48055">
                  <c:v>5.22228E-2</c:v>
                </c:pt>
                <c:pt idx="48056">
                  <c:v>5.4033400000000002E-2</c:v>
                </c:pt>
                <c:pt idx="48057">
                  <c:v>5.5884900000000001E-2</c:v>
                </c:pt>
                <c:pt idx="48058">
                  <c:v>5.7774699999999998E-2</c:v>
                </c:pt>
                <c:pt idx="48059">
                  <c:v>5.96999E-2</c:v>
                </c:pt>
                <c:pt idx="48060">
                  <c:v>6.1657299999999998E-2</c:v>
                </c:pt>
                <c:pt idx="48061">
                  <c:v>6.3644000000000006E-2</c:v>
                </c:pt>
                <c:pt idx="48062">
                  <c:v>6.5656800000000001E-2</c:v>
                </c:pt>
                <c:pt idx="48063">
                  <c:v>6.7692799999999997E-2</c:v>
                </c:pt>
                <c:pt idx="48064">
                  <c:v>6.9749199999999997E-2</c:v>
                </c:pt>
                <c:pt idx="48065">
                  <c:v>7.1823300000000007E-2</c:v>
                </c:pt>
                <c:pt idx="48066">
                  <c:v>7.3912199999999997E-2</c:v>
                </c:pt>
                <c:pt idx="48067">
                  <c:v>7.6012999999999997E-2</c:v>
                </c:pt>
                <c:pt idx="48068">
                  <c:v>7.8122399999999995E-2</c:v>
                </c:pt>
                <c:pt idx="48069">
                  <c:v>8.0237000000000003E-2</c:v>
                </c:pt>
                <c:pt idx="48070">
                  <c:v>8.2353599999999999E-2</c:v>
                </c:pt>
                <c:pt idx="48071">
                  <c:v>8.4469299999999997E-2</c:v>
                </c:pt>
                <c:pt idx="48072">
                  <c:v>8.6581199999999997E-2</c:v>
                </c:pt>
                <c:pt idx="48073">
                  <c:v>8.8686399999999999E-2</c:v>
                </c:pt>
                <c:pt idx="48074">
                  <c:v>9.0781899999999999E-2</c:v>
                </c:pt>
                <c:pt idx="48075">
                  <c:v>9.2864699999999994E-2</c:v>
                </c:pt>
                <c:pt idx="48076">
                  <c:v>9.4932000000000002E-2</c:v>
                </c:pt>
                <c:pt idx="48077">
                  <c:v>9.6980899999999995E-2</c:v>
                </c:pt>
                <c:pt idx="48078">
                  <c:v>9.9009100000000003E-2</c:v>
                </c:pt>
                <c:pt idx="48079">
                  <c:v>0.10101400000000001</c:v>
                </c:pt>
                <c:pt idx="48080">
                  <c:v>0.102992</c:v>
                </c:pt>
                <c:pt idx="48081">
                  <c:v>0.10494199999999999</c:v>
                </c:pt>
                <c:pt idx="48082">
                  <c:v>0.106861</c:v>
                </c:pt>
                <c:pt idx="48083">
                  <c:v>0.108746</c:v>
                </c:pt>
                <c:pt idx="48084">
                  <c:v>0.110596</c:v>
                </c:pt>
                <c:pt idx="48085">
                  <c:v>0.112409</c:v>
                </c:pt>
                <c:pt idx="48086">
                  <c:v>0.11418</c:v>
                </c:pt>
                <c:pt idx="48087">
                  <c:v>0.115909</c:v>
                </c:pt>
                <c:pt idx="48088">
                  <c:v>0.117592</c:v>
                </c:pt>
                <c:pt idx="48089">
                  <c:v>0.119228</c:v>
                </c:pt>
                <c:pt idx="48090">
                  <c:v>0.120814</c:v>
                </c:pt>
                <c:pt idx="48091">
                  <c:v>0.122349</c:v>
                </c:pt>
                <c:pt idx="48092">
                  <c:v>0.12382899999999999</c:v>
                </c:pt>
                <c:pt idx="48093">
                  <c:v>0.12525500000000001</c:v>
                </c:pt>
                <c:pt idx="48094">
                  <c:v>0.12662300000000001</c:v>
                </c:pt>
                <c:pt idx="48095">
                  <c:v>0.12793299999999999</c:v>
                </c:pt>
                <c:pt idx="48096">
                  <c:v>0.12918199999999999</c:v>
                </c:pt>
                <c:pt idx="48097">
                  <c:v>0.13036900000000001</c:v>
                </c:pt>
                <c:pt idx="48098">
                  <c:v>0.131493</c:v>
                </c:pt>
                <c:pt idx="48099">
                  <c:v>0.132552</c:v>
                </c:pt>
                <c:pt idx="48100">
                  <c:v>0.133545</c:v>
                </c:pt>
                <c:pt idx="48101">
                  <c:v>0.13447100000000001</c:v>
                </c:pt>
                <c:pt idx="48102">
                  <c:v>0.13533100000000001</c:v>
                </c:pt>
                <c:pt idx="48103">
                  <c:v>0.13612299999999999</c:v>
                </c:pt>
                <c:pt idx="48104">
                  <c:v>0.136846</c:v>
                </c:pt>
                <c:pt idx="48105">
                  <c:v>0.13750100000000001</c:v>
                </c:pt>
                <c:pt idx="48106">
                  <c:v>0.13808500000000001</c:v>
                </c:pt>
                <c:pt idx="48107">
                  <c:v>0.138599</c:v>
                </c:pt>
                <c:pt idx="48108">
                  <c:v>0.139041</c:v>
                </c:pt>
                <c:pt idx="48109">
                  <c:v>0.13941300000000001</c:v>
                </c:pt>
                <c:pt idx="48110">
                  <c:v>0.139714</c:v>
                </c:pt>
                <c:pt idx="48111">
                  <c:v>0.13994400000000001</c:v>
                </c:pt>
                <c:pt idx="48112">
                  <c:v>0.14010300000000001</c:v>
                </c:pt>
                <c:pt idx="48113">
                  <c:v>0.14019100000000001</c:v>
                </c:pt>
                <c:pt idx="48114">
                  <c:v>0.140208</c:v>
                </c:pt>
                <c:pt idx="48115">
                  <c:v>0.140156</c:v>
                </c:pt>
                <c:pt idx="48116">
                  <c:v>0.14003499999999999</c:v>
                </c:pt>
                <c:pt idx="48117">
                  <c:v>0.139845</c:v>
                </c:pt>
                <c:pt idx="48118">
                  <c:v>0.13958699999999999</c:v>
                </c:pt>
                <c:pt idx="48119">
                  <c:v>0.139261</c:v>
                </c:pt>
                <c:pt idx="48120">
                  <c:v>0.13886799999999999</c:v>
                </c:pt>
                <c:pt idx="48121">
                  <c:v>0.13841100000000001</c:v>
                </c:pt>
                <c:pt idx="48122">
                  <c:v>0.13789000000000001</c:v>
                </c:pt>
                <c:pt idx="48123">
                  <c:v>0.13730500000000001</c:v>
                </c:pt>
                <c:pt idx="48124">
                  <c:v>0.13666</c:v>
                </c:pt>
                <c:pt idx="48125">
                  <c:v>0.13595499999999999</c:v>
                </c:pt>
                <c:pt idx="48126">
                  <c:v>0.13519200000000001</c:v>
                </c:pt>
                <c:pt idx="48127">
                  <c:v>0.13437199999999999</c:v>
                </c:pt>
                <c:pt idx="48128">
                  <c:v>0.133497</c:v>
                </c:pt>
                <c:pt idx="48129">
                  <c:v>0.13256799999999999</c:v>
                </c:pt>
                <c:pt idx="48130">
                  <c:v>0.13158800000000001</c:v>
                </c:pt>
                <c:pt idx="48131">
                  <c:v>0.13055900000000001</c:v>
                </c:pt>
                <c:pt idx="48132">
                  <c:v>0.12948399999999999</c:v>
                </c:pt>
                <c:pt idx="48133">
                  <c:v>0.128363</c:v>
                </c:pt>
                <c:pt idx="48134">
                  <c:v>0.12720000000000001</c:v>
                </c:pt>
                <c:pt idx="48135">
                  <c:v>0.125998</c:v>
                </c:pt>
                <c:pt idx="48136">
                  <c:v>0.12475799999999999</c:v>
                </c:pt>
                <c:pt idx="48137">
                  <c:v>0.123484</c:v>
                </c:pt>
                <c:pt idx="48138">
                  <c:v>0.12217699999999999</c:v>
                </c:pt>
                <c:pt idx="48139">
                  <c:v>0.120841</c:v>
                </c:pt>
                <c:pt idx="48140">
                  <c:v>0.119477</c:v>
                </c:pt>
                <c:pt idx="48141">
                  <c:v>0.118088</c:v>
                </c:pt>
                <c:pt idx="48142">
                  <c:v>0.116677</c:v>
                </c:pt>
                <c:pt idx="48143">
                  <c:v>0.115246</c:v>
                </c:pt>
                <c:pt idx="48144">
                  <c:v>0.113799</c:v>
                </c:pt>
                <c:pt idx="48145">
                  <c:v>0.11233799999999999</c:v>
                </c:pt>
                <c:pt idx="48146">
                  <c:v>0.11086699999999999</c:v>
                </c:pt>
                <c:pt idx="48147">
                  <c:v>0.109388</c:v>
                </c:pt>
                <c:pt idx="48148">
                  <c:v>0.107904</c:v>
                </c:pt>
                <c:pt idx="48149">
                  <c:v>0.106417</c:v>
                </c:pt>
                <c:pt idx="48150">
                  <c:v>0.10493</c:v>
                </c:pt>
                <c:pt idx="48151">
                  <c:v>0.103445</c:v>
                </c:pt>
                <c:pt idx="48152">
                  <c:v>0.101967</c:v>
                </c:pt>
                <c:pt idx="48153">
                  <c:v>0.100496</c:v>
                </c:pt>
                <c:pt idx="48154">
                  <c:v>9.9036700000000005E-2</c:v>
                </c:pt>
                <c:pt idx="48155">
                  <c:v>9.7590899999999994E-2</c:v>
                </c:pt>
                <c:pt idx="48156">
                  <c:v>9.6160999999999996E-2</c:v>
                </c:pt>
                <c:pt idx="48157">
                  <c:v>9.4749399999999998E-2</c:v>
                </c:pt>
                <c:pt idx="48158">
                  <c:v>9.3358899999999995E-2</c:v>
                </c:pt>
                <c:pt idx="48159">
                  <c:v>9.1992500000000005E-2</c:v>
                </c:pt>
                <c:pt idx="48160">
                  <c:v>9.0652899999999995E-2</c:v>
                </c:pt>
                <c:pt idx="48161">
                  <c:v>8.9342599999999994E-2</c:v>
                </c:pt>
                <c:pt idx="48162">
                  <c:v>8.8064199999999995E-2</c:v>
                </c:pt>
                <c:pt idx="48163">
                  <c:v>8.6819999999999994E-2</c:v>
                </c:pt>
                <c:pt idx="48164">
                  <c:v>8.5611900000000005E-2</c:v>
                </c:pt>
                <c:pt idx="48165">
                  <c:v>8.44419E-2</c:v>
                </c:pt>
                <c:pt idx="48166">
                  <c:v>8.3311999999999997E-2</c:v>
                </c:pt>
                <c:pt idx="48167">
                  <c:v>8.2224699999999998E-2</c:v>
                </c:pt>
                <c:pt idx="48168">
                  <c:v>8.1182599999999994E-2</c:v>
                </c:pt>
                <c:pt idx="48169">
                  <c:v>8.0188999999999996E-2</c:v>
                </c:pt>
                <c:pt idx="48170">
                  <c:v>7.92466E-2</c:v>
                </c:pt>
                <c:pt idx="48171">
                  <c:v>7.8356300000000004E-2</c:v>
                </c:pt>
                <c:pt idx="48172">
                  <c:v>7.7518100000000006E-2</c:v>
                </c:pt>
                <c:pt idx="48173">
                  <c:v>7.6732900000000007E-2</c:v>
                </c:pt>
                <c:pt idx="48174">
                  <c:v>7.6002299999999995E-2</c:v>
                </c:pt>
                <c:pt idx="48175">
                  <c:v>7.5327599999999995E-2</c:v>
                </c:pt>
                <c:pt idx="48176">
                  <c:v>7.4709700000000004E-2</c:v>
                </c:pt>
                <c:pt idx="48177">
                  <c:v>7.4149999999999994E-2</c:v>
                </c:pt>
                <c:pt idx="48178">
                  <c:v>7.3649400000000004E-2</c:v>
                </c:pt>
                <c:pt idx="48179">
                  <c:v>7.3208800000000004E-2</c:v>
                </c:pt>
                <c:pt idx="48180">
                  <c:v>7.2828500000000004E-2</c:v>
                </c:pt>
                <c:pt idx="48181">
                  <c:v>7.2508799999999998E-2</c:v>
                </c:pt>
                <c:pt idx="48182">
                  <c:v>7.2249900000000006E-2</c:v>
                </c:pt>
                <c:pt idx="48183">
                  <c:v>7.2051799999999999E-2</c:v>
                </c:pt>
                <c:pt idx="48184">
                  <c:v>7.19143E-2</c:v>
                </c:pt>
                <c:pt idx="48185">
                  <c:v>7.1836999999999998E-2</c:v>
                </c:pt>
                <c:pt idx="48186">
                  <c:v>7.1819400000000005E-2</c:v>
                </c:pt>
                <c:pt idx="48187">
                  <c:v>7.1861300000000003E-2</c:v>
                </c:pt>
                <c:pt idx="48188">
                  <c:v>7.1962100000000001E-2</c:v>
                </c:pt>
                <c:pt idx="48189">
                  <c:v>7.2121099999999994E-2</c:v>
                </c:pt>
                <c:pt idx="48190">
                  <c:v>7.2337499999999999E-2</c:v>
                </c:pt>
                <c:pt idx="48191">
                  <c:v>7.2610599999999997E-2</c:v>
                </c:pt>
                <c:pt idx="48192">
                  <c:v>7.2939799999999999E-2</c:v>
                </c:pt>
                <c:pt idx="48193">
                  <c:v>7.3323799999999995E-2</c:v>
                </c:pt>
                <c:pt idx="48194">
                  <c:v>7.3761400000000005E-2</c:v>
                </c:pt>
                <c:pt idx="48195">
                  <c:v>7.42511E-2</c:v>
                </c:pt>
                <c:pt idx="48196">
                  <c:v>7.4791899999999994E-2</c:v>
                </c:pt>
                <c:pt idx="48197">
                  <c:v>7.5382199999999996E-2</c:v>
                </c:pt>
                <c:pt idx="48198">
                  <c:v>7.6020000000000004E-2</c:v>
                </c:pt>
                <c:pt idx="48199">
                  <c:v>7.6703400000000005E-2</c:v>
                </c:pt>
                <c:pt idx="48200">
                  <c:v>7.7429799999999993E-2</c:v>
                </c:pt>
                <c:pt idx="48201">
                  <c:v>7.8197299999999997E-2</c:v>
                </c:pt>
                <c:pt idx="48202">
                  <c:v>7.9003599999999993E-2</c:v>
                </c:pt>
                <c:pt idx="48203">
                  <c:v>7.9846299999999995E-2</c:v>
                </c:pt>
                <c:pt idx="48204">
                  <c:v>8.07229E-2</c:v>
                </c:pt>
                <c:pt idx="48205">
                  <c:v>8.1630800000000003E-2</c:v>
                </c:pt>
                <c:pt idx="48206">
                  <c:v>8.2567600000000005E-2</c:v>
                </c:pt>
                <c:pt idx="48207">
                  <c:v>8.3530699999999999E-2</c:v>
                </c:pt>
                <c:pt idx="48208">
                  <c:v>8.4517599999999998E-2</c:v>
                </c:pt>
                <c:pt idx="48209">
                  <c:v>8.5525299999999999E-2</c:v>
                </c:pt>
                <c:pt idx="48210">
                  <c:v>8.6551100000000006E-2</c:v>
                </c:pt>
                <c:pt idx="48211">
                  <c:v>8.7592199999999995E-2</c:v>
                </c:pt>
                <c:pt idx="48212">
                  <c:v>8.8645500000000002E-2</c:v>
                </c:pt>
                <c:pt idx="48213">
                  <c:v>8.9707899999999993E-2</c:v>
                </c:pt>
                <c:pt idx="48214">
                  <c:v>9.0776300000000004E-2</c:v>
                </c:pt>
                <c:pt idx="48215">
                  <c:v>9.1847600000000001E-2</c:v>
                </c:pt>
                <c:pt idx="48216">
                  <c:v>9.2918399999999998E-2</c:v>
                </c:pt>
                <c:pt idx="48217">
                  <c:v>9.3985399999999997E-2</c:v>
                </c:pt>
                <c:pt idx="48218">
                  <c:v>9.5045299999999999E-2</c:v>
                </c:pt>
                <c:pt idx="48219">
                  <c:v>9.6095100000000003E-2</c:v>
                </c:pt>
                <c:pt idx="48220">
                  <c:v>9.7131700000000001E-2</c:v>
                </c:pt>
                <c:pt idx="48221">
                  <c:v>9.8151500000000003E-2</c:v>
                </c:pt>
                <c:pt idx="48222">
                  <c:v>9.9150799999999997E-2</c:v>
                </c:pt>
                <c:pt idx="48223">
                  <c:v>0.10012600000000001</c:v>
                </c:pt>
                <c:pt idx="48224">
                  <c:v>0.101075</c:v>
                </c:pt>
                <c:pt idx="48225">
                  <c:v>0.101995</c:v>
                </c:pt>
                <c:pt idx="48226">
                  <c:v>0.102883</c:v>
                </c:pt>
                <c:pt idx="48227">
                  <c:v>0.10373499999999999</c:v>
                </c:pt>
                <c:pt idx="48228">
                  <c:v>0.10455</c:v>
                </c:pt>
                <c:pt idx="48229">
                  <c:v>0.105324</c:v>
                </c:pt>
                <c:pt idx="48230">
                  <c:v>0.106054</c:v>
                </c:pt>
                <c:pt idx="48231">
                  <c:v>0.106738</c:v>
                </c:pt>
                <c:pt idx="48232">
                  <c:v>0.107373</c:v>
                </c:pt>
                <c:pt idx="48233">
                  <c:v>0.107955</c:v>
                </c:pt>
                <c:pt idx="48234">
                  <c:v>0.108483</c:v>
                </c:pt>
                <c:pt idx="48235">
                  <c:v>0.108954</c:v>
                </c:pt>
                <c:pt idx="48236">
                  <c:v>0.109365</c:v>
                </c:pt>
                <c:pt idx="48237">
                  <c:v>0.10971400000000001</c:v>
                </c:pt>
                <c:pt idx="48238">
                  <c:v>0.109999</c:v>
                </c:pt>
                <c:pt idx="48239">
                  <c:v>0.110219</c:v>
                </c:pt>
                <c:pt idx="48240">
                  <c:v>0.110372</c:v>
                </c:pt>
                <c:pt idx="48241">
                  <c:v>0.110457</c:v>
                </c:pt>
                <c:pt idx="48242">
                  <c:v>0.110471</c:v>
                </c:pt>
                <c:pt idx="48243">
                  <c:v>0.110414</c:v>
                </c:pt>
                <c:pt idx="48244">
                  <c:v>0.11028200000000001</c:v>
                </c:pt>
                <c:pt idx="48245">
                  <c:v>0.11007599999999999</c:v>
                </c:pt>
                <c:pt idx="48246">
                  <c:v>0.109793</c:v>
                </c:pt>
                <c:pt idx="48247">
                  <c:v>0.109433</c:v>
                </c:pt>
                <c:pt idx="48248">
                  <c:v>0.10899499999999999</c:v>
                </c:pt>
                <c:pt idx="48249">
                  <c:v>0.10847900000000001</c:v>
                </c:pt>
                <c:pt idx="48250">
                  <c:v>0.10788300000000001</c:v>
                </c:pt>
                <c:pt idx="48251">
                  <c:v>0.107207</c:v>
                </c:pt>
                <c:pt idx="48252">
                  <c:v>0.106451</c:v>
                </c:pt>
                <c:pt idx="48253">
                  <c:v>0.105615</c:v>
                </c:pt>
                <c:pt idx="48254">
                  <c:v>0.104698</c:v>
                </c:pt>
                <c:pt idx="48255">
                  <c:v>0.103702</c:v>
                </c:pt>
                <c:pt idx="48256">
                  <c:v>0.102626</c:v>
                </c:pt>
                <c:pt idx="48257">
                  <c:v>0.10147299999999999</c:v>
                </c:pt>
                <c:pt idx="48258">
                  <c:v>0.100242</c:v>
                </c:pt>
                <c:pt idx="48259">
                  <c:v>9.8934999999999995E-2</c:v>
                </c:pt>
                <c:pt idx="48260">
                  <c:v>9.7551700000000005E-2</c:v>
                </c:pt>
                <c:pt idx="48261">
                  <c:v>9.6094299999999994E-2</c:v>
                </c:pt>
                <c:pt idx="48262">
                  <c:v>9.4564800000000004E-2</c:v>
                </c:pt>
                <c:pt idx="48263">
                  <c:v>9.2965400000000004E-2</c:v>
                </c:pt>
                <c:pt idx="48264">
                  <c:v>9.1298099999999993E-2</c:v>
                </c:pt>
                <c:pt idx="48265">
                  <c:v>8.9564199999999997E-2</c:v>
                </c:pt>
                <c:pt idx="48266">
                  <c:v>8.7764599999999998E-2</c:v>
                </c:pt>
                <c:pt idx="48267">
                  <c:v>8.5901099999999994E-2</c:v>
                </c:pt>
                <c:pt idx="48268">
                  <c:v>8.39757E-2</c:v>
                </c:pt>
                <c:pt idx="48269">
                  <c:v>8.1990599999999997E-2</c:v>
                </c:pt>
                <c:pt idx="48270">
                  <c:v>7.9947799999999999E-2</c:v>
                </c:pt>
                <c:pt idx="48271">
                  <c:v>7.7849699999999994E-2</c:v>
                </c:pt>
                <c:pt idx="48272">
                  <c:v>7.5698799999999997E-2</c:v>
                </c:pt>
                <c:pt idx="48273">
                  <c:v>7.3497999999999994E-2</c:v>
                </c:pt>
                <c:pt idx="48274">
                  <c:v>7.1249900000000005E-2</c:v>
                </c:pt>
                <c:pt idx="48275">
                  <c:v>6.8957099999999993E-2</c:v>
                </c:pt>
                <c:pt idx="48276">
                  <c:v>6.6622600000000004E-2</c:v>
                </c:pt>
                <c:pt idx="48277">
                  <c:v>6.4249000000000001E-2</c:v>
                </c:pt>
                <c:pt idx="48278">
                  <c:v>6.1839499999999999E-2</c:v>
                </c:pt>
                <c:pt idx="48279">
                  <c:v>5.9397499999999999E-2</c:v>
                </c:pt>
                <c:pt idx="48280">
                  <c:v>5.6926400000000002E-2</c:v>
                </c:pt>
                <c:pt idx="48281">
                  <c:v>5.44293E-2</c:v>
                </c:pt>
                <c:pt idx="48282">
                  <c:v>5.19091E-2</c:v>
                </c:pt>
                <c:pt idx="48283">
                  <c:v>4.9368799999999997E-2</c:v>
                </c:pt>
                <c:pt idx="48284">
                  <c:v>4.6812199999999998E-2</c:v>
                </c:pt>
                <c:pt idx="48285">
                  <c:v>4.4243200000000003E-2</c:v>
                </c:pt>
                <c:pt idx="48286">
                  <c:v>4.16657E-2</c:v>
                </c:pt>
                <c:pt idx="48287">
                  <c:v>3.9083800000000002E-2</c:v>
                </c:pt>
                <c:pt idx="48288">
                  <c:v>3.6501100000000002E-2</c:v>
                </c:pt>
                <c:pt idx="48289">
                  <c:v>3.3921100000000003E-2</c:v>
                </c:pt>
                <c:pt idx="48290">
                  <c:v>3.1347300000000002E-2</c:v>
                </c:pt>
                <c:pt idx="48291">
                  <c:v>2.8783300000000001E-2</c:v>
                </c:pt>
                <c:pt idx="48292">
                  <c:v>2.6233099999999999E-2</c:v>
                </c:pt>
                <c:pt idx="48293">
                  <c:v>2.3700700000000002E-2</c:v>
                </c:pt>
                <c:pt idx="48294">
                  <c:v>2.1190199999999999E-2</c:v>
                </c:pt>
                <c:pt idx="48295">
                  <c:v>1.8706E-2</c:v>
                </c:pt>
                <c:pt idx="48296">
                  <c:v>1.62513E-2</c:v>
                </c:pt>
                <c:pt idx="48297">
                  <c:v>1.3828699999999999E-2</c:v>
                </c:pt>
                <c:pt idx="48298">
                  <c:v>1.1440799999999999E-2</c:v>
                </c:pt>
                <c:pt idx="48299" formatCode="0.00E+00">
                  <c:v>9.0909100000000007E-3</c:v>
                </c:pt>
                <c:pt idx="48300" formatCode="0.00E+00">
                  <c:v>6.7821399999999999E-3</c:v>
                </c:pt>
                <c:pt idx="48301" formatCode="0.00E+00">
                  <c:v>4.5175700000000003E-3</c:v>
                </c:pt>
                <c:pt idx="48302" formatCode="0.00E+00">
                  <c:v>2.3001699999999998E-3</c:v>
                </c:pt>
                <c:pt idx="48303" formatCode="0.00E+00">
                  <c:v>1.32812E-4</c:v>
                </c:pt>
                <c:pt idx="48304" formatCode="0.00E+00">
                  <c:v>-1.98168E-3</c:v>
                </c:pt>
                <c:pt idx="48305" formatCode="0.00E+00">
                  <c:v>-4.0405099999999998E-3</c:v>
                </c:pt>
                <c:pt idx="48306" formatCode="0.00E+00">
                  <c:v>-6.0409000000000001E-3</c:v>
                </c:pt>
                <c:pt idx="48307" formatCode="0.00E+00">
                  <c:v>-7.98016E-3</c:v>
                </c:pt>
                <c:pt idx="48308" formatCode="0.00E+00">
                  <c:v>-9.8557799999999997E-3</c:v>
                </c:pt>
                <c:pt idx="48309">
                  <c:v>-1.1665399999999999E-2</c:v>
                </c:pt>
                <c:pt idx="48310">
                  <c:v>-1.34071E-2</c:v>
                </c:pt>
                <c:pt idx="48311">
                  <c:v>-1.5078599999999999E-2</c:v>
                </c:pt>
                <c:pt idx="48312">
                  <c:v>-1.6677899999999999E-2</c:v>
                </c:pt>
                <c:pt idx="48313">
                  <c:v>-1.8203199999999999E-2</c:v>
                </c:pt>
                <c:pt idx="48314">
                  <c:v>-1.9653E-2</c:v>
                </c:pt>
                <c:pt idx="48315">
                  <c:v>-2.1025599999999998E-2</c:v>
                </c:pt>
                <c:pt idx="48316">
                  <c:v>-2.2319599999999998E-2</c:v>
                </c:pt>
                <c:pt idx="48317">
                  <c:v>-2.35333E-2</c:v>
                </c:pt>
                <c:pt idx="48318">
                  <c:v>-2.4665400000000001E-2</c:v>
                </c:pt>
                <c:pt idx="48319">
                  <c:v>-2.57147E-2</c:v>
                </c:pt>
                <c:pt idx="48320">
                  <c:v>-2.6679999999999999E-2</c:v>
                </c:pt>
                <c:pt idx="48321">
                  <c:v>-2.7560399999999999E-2</c:v>
                </c:pt>
                <c:pt idx="48322">
                  <c:v>-2.83553E-2</c:v>
                </c:pt>
                <c:pt idx="48323">
                  <c:v>-2.9064199999999998E-2</c:v>
                </c:pt>
                <c:pt idx="48324">
                  <c:v>-2.96867E-2</c:v>
                </c:pt>
                <c:pt idx="48325">
                  <c:v>-3.0222700000000002E-2</c:v>
                </c:pt>
                <c:pt idx="48326">
                  <c:v>-3.0672100000000001E-2</c:v>
                </c:pt>
                <c:pt idx="48327">
                  <c:v>-3.1035099999999999E-2</c:v>
                </c:pt>
                <c:pt idx="48328">
                  <c:v>-3.1311899999999997E-2</c:v>
                </c:pt>
                <c:pt idx="48329">
                  <c:v>-3.15029E-2</c:v>
                </c:pt>
                <c:pt idx="48330">
                  <c:v>-3.1608700000000003E-2</c:v>
                </c:pt>
                <c:pt idx="48331">
                  <c:v>-3.16298E-2</c:v>
                </c:pt>
                <c:pt idx="48332">
                  <c:v>-3.1566999999999998E-2</c:v>
                </c:pt>
                <c:pt idx="48333">
                  <c:v>-3.1421200000000003E-2</c:v>
                </c:pt>
                <c:pt idx="48334">
                  <c:v>-3.1193200000000001E-2</c:v>
                </c:pt>
                <c:pt idx="48335">
                  <c:v>-3.0884100000000001E-2</c:v>
                </c:pt>
                <c:pt idx="48336">
                  <c:v>-3.04952E-2</c:v>
                </c:pt>
                <c:pt idx="48337">
                  <c:v>-3.0027700000000001E-2</c:v>
                </c:pt>
                <c:pt idx="48338">
                  <c:v>-2.94833E-2</c:v>
                </c:pt>
                <c:pt idx="48339">
                  <c:v>-2.88635E-2</c:v>
                </c:pt>
                <c:pt idx="48340">
                  <c:v>-2.8170299999999999E-2</c:v>
                </c:pt>
                <c:pt idx="48341">
                  <c:v>-2.7405700000000002E-2</c:v>
                </c:pt>
                <c:pt idx="48342">
                  <c:v>-2.6571600000000001E-2</c:v>
                </c:pt>
                <c:pt idx="48343">
                  <c:v>-2.5670200000000001E-2</c:v>
                </c:pt>
                <c:pt idx="48344">
                  <c:v>-2.4703599999999999E-2</c:v>
                </c:pt>
                <c:pt idx="48345">
                  <c:v>-2.3674000000000001E-2</c:v>
                </c:pt>
                <c:pt idx="48346">
                  <c:v>-2.2583599999999999E-2</c:v>
                </c:pt>
                <c:pt idx="48347">
                  <c:v>-2.1434999999999999E-2</c:v>
                </c:pt>
                <c:pt idx="48348">
                  <c:v>-2.02308E-2</c:v>
                </c:pt>
                <c:pt idx="48349">
                  <c:v>-1.89737E-2</c:v>
                </c:pt>
                <c:pt idx="48350">
                  <c:v>-1.7666000000000001E-2</c:v>
                </c:pt>
                <c:pt idx="48351">
                  <c:v>-1.6310399999999999E-2</c:v>
                </c:pt>
                <c:pt idx="48352">
                  <c:v>-1.49097E-2</c:v>
                </c:pt>
                <c:pt idx="48353">
                  <c:v>-1.34666E-2</c:v>
                </c:pt>
                <c:pt idx="48354">
                  <c:v>-1.1984099999999999E-2</c:v>
                </c:pt>
                <c:pt idx="48355">
                  <c:v>-1.04647E-2</c:v>
                </c:pt>
                <c:pt idx="48356" formatCode="0.00E+00">
                  <c:v>-8.9111899999999994E-3</c:v>
                </c:pt>
                <c:pt idx="48357" formatCode="0.00E+00">
                  <c:v>-7.3264799999999998E-3</c:v>
                </c:pt>
                <c:pt idx="48358" formatCode="0.00E+00">
                  <c:v>-5.7136399999999999E-3</c:v>
                </c:pt>
                <c:pt idx="48359" formatCode="0.00E+00">
                  <c:v>-4.0756100000000003E-3</c:v>
                </c:pt>
                <c:pt idx="48360" formatCode="0.00E+00">
                  <c:v>-2.4152800000000001E-3</c:v>
                </c:pt>
                <c:pt idx="48361" formatCode="0.00E+00">
                  <c:v>-7.3564099999999999E-4</c:v>
                </c:pt>
                <c:pt idx="48362" formatCode="0.00E+00">
                  <c:v>9.6015100000000002E-4</c:v>
                </c:pt>
                <c:pt idx="48363" formatCode="0.00E+00">
                  <c:v>2.6690500000000001E-3</c:v>
                </c:pt>
                <c:pt idx="48364" formatCode="0.00E+00">
                  <c:v>4.3882299999999999E-3</c:v>
                </c:pt>
                <c:pt idx="48365" formatCode="0.00E+00">
                  <c:v>6.1149400000000001E-3</c:v>
                </c:pt>
                <c:pt idx="48366" formatCode="0.00E+00">
                  <c:v>7.84638E-3</c:v>
                </c:pt>
                <c:pt idx="48367" formatCode="0.00E+00">
                  <c:v>9.5797399999999998E-3</c:v>
                </c:pt>
                <c:pt idx="48368">
                  <c:v>1.13122E-2</c:v>
                </c:pt>
                <c:pt idx="48369">
                  <c:v>1.30408E-2</c:v>
                </c:pt>
                <c:pt idx="48370">
                  <c:v>1.4763E-2</c:v>
                </c:pt>
                <c:pt idx="48371">
                  <c:v>1.6475900000000002E-2</c:v>
                </c:pt>
                <c:pt idx="48372">
                  <c:v>1.8177200000000001E-2</c:v>
                </c:pt>
                <c:pt idx="48373">
                  <c:v>1.9864300000000001E-2</c:v>
                </c:pt>
                <c:pt idx="48374">
                  <c:v>2.15348E-2</c:v>
                </c:pt>
                <c:pt idx="48375">
                  <c:v>2.3186200000000001E-2</c:v>
                </c:pt>
                <c:pt idx="48376">
                  <c:v>2.4815899999999998E-2</c:v>
                </c:pt>
                <c:pt idx="48377">
                  <c:v>2.6421699999999999E-2</c:v>
                </c:pt>
                <c:pt idx="48378">
                  <c:v>2.80012E-2</c:v>
                </c:pt>
                <c:pt idx="48379">
                  <c:v>2.95524E-2</c:v>
                </c:pt>
                <c:pt idx="48380">
                  <c:v>3.1073199999999999E-2</c:v>
                </c:pt>
                <c:pt idx="48381">
                  <c:v>3.2561899999999998E-2</c:v>
                </c:pt>
                <c:pt idx="48382">
                  <c:v>3.4016699999999997E-2</c:v>
                </c:pt>
                <c:pt idx="48383">
                  <c:v>3.5435500000000002E-2</c:v>
                </c:pt>
                <c:pt idx="48384">
                  <c:v>3.6816500000000002E-2</c:v>
                </c:pt>
                <c:pt idx="48385">
                  <c:v>3.8158299999999999E-2</c:v>
                </c:pt>
                <c:pt idx="48386">
                  <c:v>3.94597E-2</c:v>
                </c:pt>
                <c:pt idx="48387">
                  <c:v>4.07193E-2</c:v>
                </c:pt>
                <c:pt idx="48388">
                  <c:v>4.1935800000000002E-2</c:v>
                </c:pt>
                <c:pt idx="48389">
                  <c:v>4.3108100000000003E-2</c:v>
                </c:pt>
                <c:pt idx="48390">
                  <c:v>4.4235200000000002E-2</c:v>
                </c:pt>
                <c:pt idx="48391">
                  <c:v>4.5316099999999998E-2</c:v>
                </c:pt>
                <c:pt idx="48392">
                  <c:v>4.6349799999999997E-2</c:v>
                </c:pt>
                <c:pt idx="48393">
                  <c:v>4.73354E-2</c:v>
                </c:pt>
                <c:pt idx="48394">
                  <c:v>4.8272099999999998E-2</c:v>
                </c:pt>
                <c:pt idx="48395">
                  <c:v>4.9159099999999997E-2</c:v>
                </c:pt>
                <c:pt idx="48396">
                  <c:v>4.9995999999999999E-2</c:v>
                </c:pt>
                <c:pt idx="48397">
                  <c:v>5.0782300000000002E-2</c:v>
                </c:pt>
                <c:pt idx="48398">
                  <c:v>5.1518099999999997E-2</c:v>
                </c:pt>
                <c:pt idx="48399">
                  <c:v>5.2202999999999999E-2</c:v>
                </c:pt>
                <c:pt idx="48400">
                  <c:v>5.2837299999999997E-2</c:v>
                </c:pt>
                <c:pt idx="48401">
                  <c:v>5.3420799999999997E-2</c:v>
                </c:pt>
                <c:pt idx="48402">
                  <c:v>5.3954000000000002E-2</c:v>
                </c:pt>
                <c:pt idx="48403">
                  <c:v>5.4437100000000002E-2</c:v>
                </c:pt>
                <c:pt idx="48404">
                  <c:v>5.4870700000000001E-2</c:v>
                </c:pt>
                <c:pt idx="48405">
                  <c:v>5.5255400000000003E-2</c:v>
                </c:pt>
                <c:pt idx="48406">
                  <c:v>5.5591799999999997E-2</c:v>
                </c:pt>
                <c:pt idx="48407">
                  <c:v>5.5880300000000001E-2</c:v>
                </c:pt>
                <c:pt idx="48408">
                  <c:v>5.6121400000000002E-2</c:v>
                </c:pt>
                <c:pt idx="48409">
                  <c:v>5.6315999999999998E-2</c:v>
                </c:pt>
                <c:pt idx="48410">
                  <c:v>5.6465000000000001E-2</c:v>
                </c:pt>
                <c:pt idx="48411">
                  <c:v>5.6569599999999998E-2</c:v>
                </c:pt>
                <c:pt idx="48412">
                  <c:v>5.6631099999999997E-2</c:v>
                </c:pt>
                <c:pt idx="48413">
                  <c:v>5.6650399999999997E-2</c:v>
                </c:pt>
                <c:pt idx="48414">
                  <c:v>5.6628699999999997E-2</c:v>
                </c:pt>
                <c:pt idx="48415">
                  <c:v>5.6567100000000002E-2</c:v>
                </c:pt>
                <c:pt idx="48416">
                  <c:v>5.6467000000000003E-2</c:v>
                </c:pt>
                <c:pt idx="48417">
                  <c:v>5.6329900000000002E-2</c:v>
                </c:pt>
                <c:pt idx="48418">
                  <c:v>5.61573E-2</c:v>
                </c:pt>
                <c:pt idx="48419">
                  <c:v>5.5950600000000003E-2</c:v>
                </c:pt>
                <c:pt idx="48420">
                  <c:v>5.5711400000000001E-2</c:v>
                </c:pt>
                <c:pt idx="48421">
                  <c:v>5.5441200000000003E-2</c:v>
                </c:pt>
                <c:pt idx="48422">
                  <c:v>5.5141700000000002E-2</c:v>
                </c:pt>
                <c:pt idx="48423">
                  <c:v>5.4814399999999999E-2</c:v>
                </c:pt>
                <c:pt idx="48424">
                  <c:v>5.4461000000000002E-2</c:v>
                </c:pt>
                <c:pt idx="48425">
                  <c:v>5.4082999999999999E-2</c:v>
                </c:pt>
                <c:pt idx="48426">
                  <c:v>5.3682199999999999E-2</c:v>
                </c:pt>
                <c:pt idx="48427">
                  <c:v>5.3260200000000001E-2</c:v>
                </c:pt>
                <c:pt idx="48428">
                  <c:v>5.2818700000000003E-2</c:v>
                </c:pt>
                <c:pt idx="48429">
                  <c:v>5.2359500000000003E-2</c:v>
                </c:pt>
                <c:pt idx="48430">
                  <c:v>5.1884399999999997E-2</c:v>
                </c:pt>
                <c:pt idx="48431">
                  <c:v>5.13949E-2</c:v>
                </c:pt>
                <c:pt idx="48432">
                  <c:v>5.0893099999999997E-2</c:v>
                </c:pt>
                <c:pt idx="48433">
                  <c:v>5.0380599999999998E-2</c:v>
                </c:pt>
                <c:pt idx="48434">
                  <c:v>4.9859000000000001E-2</c:v>
                </c:pt>
                <c:pt idx="48435">
                  <c:v>4.9330199999999998E-2</c:v>
                </c:pt>
                <c:pt idx="48436">
                  <c:v>4.8795900000000003E-2</c:v>
                </c:pt>
                <c:pt idx="48437">
                  <c:v>4.8257700000000001E-2</c:v>
                </c:pt>
                <c:pt idx="48438">
                  <c:v>4.7717200000000001E-2</c:v>
                </c:pt>
                <c:pt idx="48439">
                  <c:v>4.71759E-2</c:v>
                </c:pt>
                <c:pt idx="48440">
                  <c:v>4.6635299999999998E-2</c:v>
                </c:pt>
                <c:pt idx="48441">
                  <c:v>4.6096999999999999E-2</c:v>
                </c:pt>
                <c:pt idx="48442">
                  <c:v>4.5562400000000003E-2</c:v>
                </c:pt>
                <c:pt idx="48443">
                  <c:v>4.50331E-2</c:v>
                </c:pt>
                <c:pt idx="48444">
                  <c:v>4.4510300000000003E-2</c:v>
                </c:pt>
                <c:pt idx="48445">
                  <c:v>4.3995600000000003E-2</c:v>
                </c:pt>
                <c:pt idx="48446">
                  <c:v>4.3490099999999997E-2</c:v>
                </c:pt>
                <c:pt idx="48447">
                  <c:v>4.2994999999999998E-2</c:v>
                </c:pt>
                <c:pt idx="48448">
                  <c:v>4.2511599999999997E-2</c:v>
                </c:pt>
                <c:pt idx="48449">
                  <c:v>4.2040800000000003E-2</c:v>
                </c:pt>
                <c:pt idx="48450">
                  <c:v>4.1583799999999997E-2</c:v>
                </c:pt>
                <c:pt idx="48451">
                  <c:v>4.1141499999999998E-2</c:v>
                </c:pt>
                <c:pt idx="48452">
                  <c:v>4.07147E-2</c:v>
                </c:pt>
                <c:pt idx="48453">
                  <c:v>4.0304199999999998E-2</c:v>
                </c:pt>
                <c:pt idx="48454">
                  <c:v>3.9910599999999997E-2</c:v>
                </c:pt>
                <c:pt idx="48455">
                  <c:v>3.9534600000000003E-2</c:v>
                </c:pt>
                <c:pt idx="48456">
                  <c:v>3.9176799999999998E-2</c:v>
                </c:pt>
                <c:pt idx="48457">
                  <c:v>3.8837700000000003E-2</c:v>
                </c:pt>
                <c:pt idx="48458">
                  <c:v>3.8517500000000003E-2</c:v>
                </c:pt>
                <c:pt idx="48459">
                  <c:v>3.8216699999999999E-2</c:v>
                </c:pt>
                <c:pt idx="48460">
                  <c:v>3.7935200000000002E-2</c:v>
                </c:pt>
                <c:pt idx="48461">
                  <c:v>3.7673400000000003E-2</c:v>
                </c:pt>
                <c:pt idx="48462">
                  <c:v>3.7431100000000002E-2</c:v>
                </c:pt>
                <c:pt idx="48463">
                  <c:v>3.7208600000000001E-2</c:v>
                </c:pt>
                <c:pt idx="48464">
                  <c:v>3.7005499999999997E-2</c:v>
                </c:pt>
                <c:pt idx="48465">
                  <c:v>3.6821699999999999E-2</c:v>
                </c:pt>
                <c:pt idx="48466">
                  <c:v>3.6656599999999998E-2</c:v>
                </c:pt>
                <c:pt idx="48467">
                  <c:v>3.6510099999999997E-2</c:v>
                </c:pt>
                <c:pt idx="48468">
                  <c:v>3.6381799999999999E-2</c:v>
                </c:pt>
                <c:pt idx="48469">
                  <c:v>3.6270900000000002E-2</c:v>
                </c:pt>
                <c:pt idx="48470">
                  <c:v>3.6176899999999998E-2</c:v>
                </c:pt>
                <c:pt idx="48471">
                  <c:v>3.6099199999999998E-2</c:v>
                </c:pt>
                <c:pt idx="48472">
                  <c:v>3.6036899999999997E-2</c:v>
                </c:pt>
                <c:pt idx="48473">
                  <c:v>3.5989300000000002E-2</c:v>
                </c:pt>
                <c:pt idx="48474">
                  <c:v>3.5955399999999998E-2</c:v>
                </c:pt>
                <c:pt idx="48475">
                  <c:v>3.5934199999999999E-2</c:v>
                </c:pt>
                <c:pt idx="48476">
                  <c:v>3.5924699999999997E-2</c:v>
                </c:pt>
                <c:pt idx="48477">
                  <c:v>3.5925600000000002E-2</c:v>
                </c:pt>
                <c:pt idx="48478">
                  <c:v>3.59359E-2</c:v>
                </c:pt>
                <c:pt idx="48479">
                  <c:v>3.5954300000000002E-2</c:v>
                </c:pt>
                <c:pt idx="48480">
                  <c:v>3.5979499999999998E-2</c:v>
                </c:pt>
                <c:pt idx="48481">
                  <c:v>3.6010300000000002E-2</c:v>
                </c:pt>
                <c:pt idx="48482">
                  <c:v>3.6045300000000002E-2</c:v>
                </c:pt>
                <c:pt idx="48483">
                  <c:v>3.6082900000000001E-2</c:v>
                </c:pt>
                <c:pt idx="48484">
                  <c:v>3.6121800000000003E-2</c:v>
                </c:pt>
                <c:pt idx="48485">
                  <c:v>3.6160299999999999E-2</c:v>
                </c:pt>
                <c:pt idx="48486">
                  <c:v>3.6197E-2</c:v>
                </c:pt>
                <c:pt idx="48487">
                  <c:v>3.6230100000000001E-2</c:v>
                </c:pt>
                <c:pt idx="48488">
                  <c:v>3.6258199999999997E-2</c:v>
                </c:pt>
                <c:pt idx="48489">
                  <c:v>3.6279600000000002E-2</c:v>
                </c:pt>
                <c:pt idx="48490">
                  <c:v>3.6292600000000001E-2</c:v>
                </c:pt>
                <c:pt idx="48491">
                  <c:v>3.6295599999999997E-2</c:v>
                </c:pt>
                <c:pt idx="48492">
                  <c:v>3.6286800000000001E-2</c:v>
                </c:pt>
                <c:pt idx="48493">
                  <c:v>3.6264499999999998E-2</c:v>
                </c:pt>
                <c:pt idx="48494">
                  <c:v>3.6227099999999998E-2</c:v>
                </c:pt>
                <c:pt idx="48495">
                  <c:v>3.6172900000000001E-2</c:v>
                </c:pt>
                <c:pt idx="48496">
                  <c:v>3.6100100000000003E-2</c:v>
                </c:pt>
                <c:pt idx="48497">
                  <c:v>3.6007200000000003E-2</c:v>
                </c:pt>
                <c:pt idx="48498">
                  <c:v>3.5892399999999998E-2</c:v>
                </c:pt>
                <c:pt idx="48499">
                  <c:v>3.5754099999999997E-2</c:v>
                </c:pt>
                <c:pt idx="48500">
                  <c:v>3.55906E-2</c:v>
                </c:pt>
                <c:pt idx="48501">
                  <c:v>3.5400300000000003E-2</c:v>
                </c:pt>
                <c:pt idx="48502">
                  <c:v>3.51816E-2</c:v>
                </c:pt>
                <c:pt idx="48503">
                  <c:v>3.4933100000000002E-2</c:v>
                </c:pt>
                <c:pt idx="48504">
                  <c:v>3.4653200000000002E-2</c:v>
                </c:pt>
                <c:pt idx="48505">
                  <c:v>3.43404E-2</c:v>
                </c:pt>
                <c:pt idx="48506">
                  <c:v>3.3993299999999997E-2</c:v>
                </c:pt>
                <c:pt idx="48507">
                  <c:v>3.3610399999999999E-2</c:v>
                </c:pt>
                <c:pt idx="48508">
                  <c:v>3.3190400000000002E-2</c:v>
                </c:pt>
                <c:pt idx="48509">
                  <c:v>3.2731799999999998E-2</c:v>
                </c:pt>
                <c:pt idx="48510">
                  <c:v>3.2233499999999998E-2</c:v>
                </c:pt>
                <c:pt idx="48511">
                  <c:v>3.1694300000000002E-2</c:v>
                </c:pt>
                <c:pt idx="48512">
                  <c:v>3.1112999999999998E-2</c:v>
                </c:pt>
                <c:pt idx="48513">
                  <c:v>3.0488700000000001E-2</c:v>
                </c:pt>
                <c:pt idx="48514">
                  <c:v>2.98204E-2</c:v>
                </c:pt>
                <c:pt idx="48515">
                  <c:v>2.91072E-2</c:v>
                </c:pt>
                <c:pt idx="48516">
                  <c:v>2.8348399999999999E-2</c:v>
                </c:pt>
                <c:pt idx="48517">
                  <c:v>2.75433E-2</c:v>
                </c:pt>
                <c:pt idx="48518">
                  <c:v>2.6691099999999999E-2</c:v>
                </c:pt>
                <c:pt idx="48519">
                  <c:v>2.5791399999999999E-2</c:v>
                </c:pt>
                <c:pt idx="48520">
                  <c:v>2.4843799999999999E-2</c:v>
                </c:pt>
                <c:pt idx="48521">
                  <c:v>2.3848000000000001E-2</c:v>
                </c:pt>
                <c:pt idx="48522">
                  <c:v>2.28036E-2</c:v>
                </c:pt>
                <c:pt idx="48523">
                  <c:v>2.1710500000000001E-2</c:v>
                </c:pt>
                <c:pt idx="48524">
                  <c:v>2.0568699999999999E-2</c:v>
                </c:pt>
                <c:pt idx="48525">
                  <c:v>1.9378300000000001E-2</c:v>
                </c:pt>
                <c:pt idx="48526">
                  <c:v>1.81394E-2</c:v>
                </c:pt>
                <c:pt idx="48527">
                  <c:v>1.6852200000000001E-2</c:v>
                </c:pt>
                <c:pt idx="48528">
                  <c:v>1.5517100000000001E-2</c:v>
                </c:pt>
                <c:pt idx="48529">
                  <c:v>1.4134600000000001E-2</c:v>
                </c:pt>
                <c:pt idx="48530">
                  <c:v>1.27051E-2</c:v>
                </c:pt>
                <c:pt idx="48531">
                  <c:v>1.12295E-2</c:v>
                </c:pt>
                <c:pt idx="48532" formatCode="0.00E+00">
                  <c:v>9.7084400000000005E-3</c:v>
                </c:pt>
                <c:pt idx="48533" formatCode="0.00E+00">
                  <c:v>8.1428100000000003E-3</c:v>
                </c:pt>
                <c:pt idx="48534" formatCode="0.00E+00">
                  <c:v>6.5335699999999998E-3</c:v>
                </c:pt>
                <c:pt idx="48535" formatCode="0.00E+00">
                  <c:v>4.8818300000000002E-3</c:v>
                </c:pt>
                <c:pt idx="48536" formatCode="0.00E+00">
                  <c:v>3.1887500000000002E-3</c:v>
                </c:pt>
                <c:pt idx="48537" formatCode="0.00E+00">
                  <c:v>1.4556300000000001E-3</c:v>
                </c:pt>
                <c:pt idx="48538" formatCode="0.00E+00">
                  <c:v>-3.1620500000000001E-4</c:v>
                </c:pt>
                <c:pt idx="48539" formatCode="0.00E+00">
                  <c:v>-2.1253700000000001E-3</c:v>
                </c:pt>
                <c:pt idx="48540" formatCode="0.00E+00">
                  <c:v>-3.97036E-3</c:v>
                </c:pt>
                <c:pt idx="48541" formatCode="0.00E+00">
                  <c:v>-5.8495200000000004E-3</c:v>
                </c:pt>
                <c:pt idx="48542" formatCode="0.00E+00">
                  <c:v>-7.7611299999999998E-3</c:v>
                </c:pt>
                <c:pt idx="48543" formatCode="0.00E+00">
                  <c:v>-9.7033399999999995E-3</c:v>
                </c:pt>
                <c:pt idx="48544">
                  <c:v>-1.1674199999999999E-2</c:v>
                </c:pt>
                <c:pt idx="48545">
                  <c:v>-1.36718E-2</c:v>
                </c:pt>
                <c:pt idx="48546">
                  <c:v>-1.5694E-2</c:v>
                </c:pt>
                <c:pt idx="48547">
                  <c:v>-1.77387E-2</c:v>
                </c:pt>
                <c:pt idx="48548">
                  <c:v>-1.9803500000000002E-2</c:v>
                </c:pt>
                <c:pt idx="48549">
                  <c:v>-2.1886200000000001E-2</c:v>
                </c:pt>
                <c:pt idx="48550">
                  <c:v>-2.39843E-2</c:v>
                </c:pt>
                <c:pt idx="48551">
                  <c:v>-2.6095500000000001E-2</c:v>
                </c:pt>
                <c:pt idx="48552">
                  <c:v>-2.8217099999999998E-2</c:v>
                </c:pt>
                <c:pt idx="48553">
                  <c:v>-3.0346700000000001E-2</c:v>
                </c:pt>
                <c:pt idx="48554">
                  <c:v>-3.2481500000000003E-2</c:v>
                </c:pt>
                <c:pt idx="48555">
                  <c:v>-3.4618799999999998E-2</c:v>
                </c:pt>
                <c:pt idx="48556">
                  <c:v>-3.6755999999999997E-2</c:v>
                </c:pt>
                <c:pt idx="48557">
                  <c:v>-3.8890300000000003E-2</c:v>
                </c:pt>
                <c:pt idx="48558">
                  <c:v>-4.1018699999999998E-2</c:v>
                </c:pt>
                <c:pt idx="48559">
                  <c:v>-4.3138500000000003E-2</c:v>
                </c:pt>
                <c:pt idx="48560">
                  <c:v>-4.5246799999999997E-2</c:v>
                </c:pt>
                <c:pt idx="48561">
                  <c:v>-4.7340599999999997E-2</c:v>
                </c:pt>
                <c:pt idx="48562">
                  <c:v>-4.9417000000000003E-2</c:v>
                </c:pt>
                <c:pt idx="48563">
                  <c:v>-5.1473100000000001E-2</c:v>
                </c:pt>
                <c:pt idx="48564">
                  <c:v>-5.3505900000000002E-2</c:v>
                </c:pt>
                <c:pt idx="48565">
                  <c:v>-5.5512400000000003E-2</c:v>
                </c:pt>
                <c:pt idx="48566">
                  <c:v>-5.7489699999999998E-2</c:v>
                </c:pt>
                <c:pt idx="48567">
                  <c:v>-5.94347E-2</c:v>
                </c:pt>
                <c:pt idx="48568">
                  <c:v>-6.1344599999999999E-2</c:v>
                </c:pt>
                <c:pt idx="48569">
                  <c:v>-6.3216400000000006E-2</c:v>
                </c:pt>
                <c:pt idx="48570">
                  <c:v>-6.5047099999999997E-2</c:v>
                </c:pt>
                <c:pt idx="48571">
                  <c:v>-6.6833900000000002E-2</c:v>
                </c:pt>
                <c:pt idx="48572">
                  <c:v>-6.8573899999999993E-2</c:v>
                </c:pt>
                <c:pt idx="48573">
                  <c:v>-7.0264199999999999E-2</c:v>
                </c:pt>
                <c:pt idx="48574">
                  <c:v>-7.1902099999999997E-2</c:v>
                </c:pt>
                <c:pt idx="48575">
                  <c:v>-7.34847E-2</c:v>
                </c:pt>
                <c:pt idx="48576">
                  <c:v>-7.5009500000000007E-2</c:v>
                </c:pt>
                <c:pt idx="48577">
                  <c:v>-7.6473700000000006E-2</c:v>
                </c:pt>
                <c:pt idx="48578">
                  <c:v>-7.7874700000000005E-2</c:v>
                </c:pt>
                <c:pt idx="48579">
                  <c:v>-7.9210100000000006E-2</c:v>
                </c:pt>
                <c:pt idx="48580">
                  <c:v>-8.0477300000000002E-2</c:v>
                </c:pt>
                <c:pt idx="48581">
                  <c:v>-8.1673999999999997E-2</c:v>
                </c:pt>
                <c:pt idx="48582">
                  <c:v>-8.2797899999999994E-2</c:v>
                </c:pt>
                <c:pt idx="48583">
                  <c:v>-8.3846699999999996E-2</c:v>
                </c:pt>
                <c:pt idx="48584">
                  <c:v>-8.4818199999999996E-2</c:v>
                </c:pt>
                <c:pt idx="48585">
                  <c:v>-8.5710499999999995E-2</c:v>
                </c:pt>
                <c:pt idx="48586">
                  <c:v>-8.6521600000000004E-2</c:v>
                </c:pt>
                <c:pt idx="48587">
                  <c:v>-8.7249499999999994E-2</c:v>
                </c:pt>
                <c:pt idx="48588">
                  <c:v>-8.7892700000000004E-2</c:v>
                </c:pt>
                <c:pt idx="48589">
                  <c:v>-8.8449200000000006E-2</c:v>
                </c:pt>
                <c:pt idx="48590">
                  <c:v>-8.8917800000000005E-2</c:v>
                </c:pt>
                <c:pt idx="48591">
                  <c:v>-8.9296799999999996E-2</c:v>
                </c:pt>
                <c:pt idx="48592">
                  <c:v>-8.9584999999999998E-2</c:v>
                </c:pt>
                <c:pt idx="48593">
                  <c:v>-8.9781100000000003E-2</c:v>
                </c:pt>
                <c:pt idx="48594">
                  <c:v>-8.9884099999999995E-2</c:v>
                </c:pt>
                <c:pt idx="48595">
                  <c:v>-8.9893100000000004E-2</c:v>
                </c:pt>
                <c:pt idx="48596">
                  <c:v>-8.9807100000000001E-2</c:v>
                </c:pt>
                <c:pt idx="48597">
                  <c:v>-8.9625499999999997E-2</c:v>
                </c:pt>
                <c:pt idx="48598">
                  <c:v>-8.9347599999999999E-2</c:v>
                </c:pt>
                <c:pt idx="48599">
                  <c:v>-8.8973099999999999E-2</c:v>
                </c:pt>
                <c:pt idx="48600">
                  <c:v>-8.8501499999999997E-2</c:v>
                </c:pt>
                <c:pt idx="48601">
                  <c:v>-8.7932800000000005E-2</c:v>
                </c:pt>
                <c:pt idx="48602">
                  <c:v>-8.7266800000000005E-2</c:v>
                </c:pt>
                <c:pt idx="48603">
                  <c:v>-8.6503700000000003E-2</c:v>
                </c:pt>
                <c:pt idx="48604">
                  <c:v>-8.56436E-2</c:v>
                </c:pt>
                <c:pt idx="48605">
                  <c:v>-8.4686899999999996E-2</c:v>
                </c:pt>
                <c:pt idx="48606">
                  <c:v>-8.3634100000000003E-2</c:v>
                </c:pt>
                <c:pt idx="48607">
                  <c:v>-8.2485799999999998E-2</c:v>
                </c:pt>
                <c:pt idx="48608">
                  <c:v>-8.1242700000000001E-2</c:v>
                </c:pt>
                <c:pt idx="48609">
                  <c:v>-7.9905900000000002E-2</c:v>
                </c:pt>
                <c:pt idx="48610">
                  <c:v>-7.8476199999999996E-2</c:v>
                </c:pt>
                <c:pt idx="48611">
                  <c:v>-7.6954900000000007E-2</c:v>
                </c:pt>
                <c:pt idx="48612">
                  <c:v>-7.5343199999999999E-2</c:v>
                </c:pt>
                <c:pt idx="48613">
                  <c:v>-7.3642600000000003E-2</c:v>
                </c:pt>
                <c:pt idx="48614">
                  <c:v>-7.1854600000000005E-2</c:v>
                </c:pt>
                <c:pt idx="48615">
                  <c:v>-6.9980899999999999E-2</c:v>
                </c:pt>
                <c:pt idx="48616">
                  <c:v>-6.8023399999999998E-2</c:v>
                </c:pt>
                <c:pt idx="48617">
                  <c:v>-6.5983899999999998E-2</c:v>
                </c:pt>
                <c:pt idx="48618">
                  <c:v>-6.3864599999999994E-2</c:v>
                </c:pt>
                <c:pt idx="48619">
                  <c:v>-6.16675E-2</c:v>
                </c:pt>
                <c:pt idx="48620">
                  <c:v>-5.9395000000000003E-2</c:v>
                </c:pt>
                <c:pt idx="48621">
                  <c:v>-5.7049500000000003E-2</c:v>
                </c:pt>
                <c:pt idx="48622">
                  <c:v>-5.4633500000000002E-2</c:v>
                </c:pt>
                <c:pt idx="48623">
                  <c:v>-5.2149599999999997E-2</c:v>
                </c:pt>
                <c:pt idx="48624">
                  <c:v>-4.9600499999999999E-2</c:v>
                </c:pt>
                <c:pt idx="48625">
                  <c:v>-4.6989099999999999E-2</c:v>
                </c:pt>
                <c:pt idx="48626">
                  <c:v>-4.4318200000000002E-2</c:v>
                </c:pt>
                <c:pt idx="48627">
                  <c:v>-4.15909E-2</c:v>
                </c:pt>
                <c:pt idx="48628">
                  <c:v>-3.8810200000000003E-2</c:v>
                </c:pt>
                <c:pt idx="48629">
                  <c:v>-3.5979400000000002E-2</c:v>
                </c:pt>
                <c:pt idx="48630">
                  <c:v>-3.3101699999999998E-2</c:v>
                </c:pt>
                <c:pt idx="48631">
                  <c:v>-3.01803E-2</c:v>
                </c:pt>
                <c:pt idx="48632">
                  <c:v>-2.7218800000000001E-2</c:v>
                </c:pt>
                <c:pt idx="48633">
                  <c:v>-2.4220499999999999E-2</c:v>
                </c:pt>
                <c:pt idx="48634">
                  <c:v>-2.1189E-2</c:v>
                </c:pt>
                <c:pt idx="48635">
                  <c:v>-1.8127899999999999E-2</c:v>
                </c:pt>
                <c:pt idx="48636">
                  <c:v>-1.5040700000000001E-2</c:v>
                </c:pt>
                <c:pt idx="48637">
                  <c:v>-1.19311E-2</c:v>
                </c:pt>
                <c:pt idx="48638" formatCode="0.00E+00">
                  <c:v>-8.8027799999999996E-3</c:v>
                </c:pt>
                <c:pt idx="48639" formatCode="0.00E+00">
                  <c:v>-5.6595400000000002E-3</c:v>
                </c:pt>
                <c:pt idx="48640" formatCode="0.00E+00">
                  <c:v>-2.5051100000000001E-3</c:v>
                </c:pt>
                <c:pt idx="48641" formatCode="0.00E+00">
                  <c:v>6.5674899999999998E-4</c:v>
                </c:pt>
                <c:pt idx="48642" formatCode="0.00E+00">
                  <c:v>3.8222299999999998E-3</c:v>
                </c:pt>
                <c:pt idx="48643" formatCode="0.00E+00">
                  <c:v>6.9875400000000004E-3</c:v>
                </c:pt>
                <c:pt idx="48644">
                  <c:v>1.0148900000000001E-2</c:v>
                </c:pt>
                <c:pt idx="48645">
                  <c:v>1.3302400000000001E-2</c:v>
                </c:pt>
                <c:pt idx="48646">
                  <c:v>1.6444299999999999E-2</c:v>
                </c:pt>
                <c:pt idx="48647">
                  <c:v>1.9570899999999999E-2</c:v>
                </c:pt>
                <c:pt idx="48648">
                  <c:v>2.2678199999999999E-2</c:v>
                </c:pt>
                <c:pt idx="48649">
                  <c:v>2.5762699999999999E-2</c:v>
                </c:pt>
                <c:pt idx="48650">
                  <c:v>2.8820599999999998E-2</c:v>
                </c:pt>
                <c:pt idx="48651">
                  <c:v>3.1848099999999997E-2</c:v>
                </c:pt>
                <c:pt idx="48652">
                  <c:v>3.4841700000000003E-2</c:v>
                </c:pt>
                <c:pt idx="48653">
                  <c:v>3.7797699999999997E-2</c:v>
                </c:pt>
                <c:pt idx="48654">
                  <c:v>4.0712600000000002E-2</c:v>
                </c:pt>
                <c:pt idx="48655">
                  <c:v>4.3582999999999997E-2</c:v>
                </c:pt>
                <c:pt idx="48656">
                  <c:v>4.6405200000000001E-2</c:v>
                </c:pt>
                <c:pt idx="48657">
                  <c:v>4.91761E-2</c:v>
                </c:pt>
                <c:pt idx="48658">
                  <c:v>5.1892199999999999E-2</c:v>
                </c:pt>
                <c:pt idx="48659">
                  <c:v>5.4550399999999999E-2</c:v>
                </c:pt>
                <c:pt idx="48660">
                  <c:v>5.71476E-2</c:v>
                </c:pt>
                <c:pt idx="48661">
                  <c:v>5.96806E-2</c:v>
                </c:pt>
                <c:pt idx="48662">
                  <c:v>6.2146399999999997E-2</c:v>
                </c:pt>
                <c:pt idx="48663">
                  <c:v>6.4542299999999997E-2</c:v>
                </c:pt>
                <c:pt idx="48664">
                  <c:v>6.6865499999999994E-2</c:v>
                </c:pt>
                <c:pt idx="48665">
                  <c:v>6.9113099999999997E-2</c:v>
                </c:pt>
                <c:pt idx="48666">
                  <c:v>7.1282799999999993E-2</c:v>
                </c:pt>
                <c:pt idx="48667">
                  <c:v>7.3371900000000004E-2</c:v>
                </c:pt>
                <c:pt idx="48668">
                  <c:v>7.5378200000000006E-2</c:v>
                </c:pt>
                <c:pt idx="48669">
                  <c:v>7.7299499999999993E-2</c:v>
                </c:pt>
                <c:pt idx="48670">
                  <c:v>7.9133499999999996E-2</c:v>
                </c:pt>
                <c:pt idx="48671">
                  <c:v>8.08783E-2</c:v>
                </c:pt>
                <c:pt idx="48672">
                  <c:v>8.2531999999999994E-2</c:v>
                </c:pt>
                <c:pt idx="48673">
                  <c:v>8.4092899999999998E-2</c:v>
                </c:pt>
                <c:pt idx="48674">
                  <c:v>8.5559300000000005E-2</c:v>
                </c:pt>
                <c:pt idx="48675">
                  <c:v>8.6929800000000002E-2</c:v>
                </c:pt>
                <c:pt idx="48676">
                  <c:v>8.8203000000000004E-2</c:v>
                </c:pt>
                <c:pt idx="48677">
                  <c:v>8.9377600000000001E-2</c:v>
                </c:pt>
                <c:pt idx="48678">
                  <c:v>9.0452599999999994E-2</c:v>
                </c:pt>
                <c:pt idx="48679">
                  <c:v>9.1427099999999997E-2</c:v>
                </c:pt>
                <c:pt idx="48680">
                  <c:v>9.2300099999999996E-2</c:v>
                </c:pt>
                <c:pt idx="48681">
                  <c:v>9.3071100000000004E-2</c:v>
                </c:pt>
                <c:pt idx="48682">
                  <c:v>9.3739500000000003E-2</c:v>
                </c:pt>
                <c:pt idx="48683">
                  <c:v>9.4305E-2</c:v>
                </c:pt>
                <c:pt idx="48684">
                  <c:v>9.4767100000000007E-2</c:v>
                </c:pt>
                <c:pt idx="48685">
                  <c:v>9.5125899999999999E-2</c:v>
                </c:pt>
                <c:pt idx="48686">
                  <c:v>9.5381300000000002E-2</c:v>
                </c:pt>
                <c:pt idx="48687">
                  <c:v>9.5533499999999993E-2</c:v>
                </c:pt>
                <c:pt idx="48688">
                  <c:v>9.5582799999999996E-2</c:v>
                </c:pt>
                <c:pt idx="48689">
                  <c:v>9.5529699999999995E-2</c:v>
                </c:pt>
                <c:pt idx="48690">
                  <c:v>9.5374700000000007E-2</c:v>
                </c:pt>
                <c:pt idx="48691">
                  <c:v>9.5118499999999995E-2</c:v>
                </c:pt>
                <c:pt idx="48692">
                  <c:v>9.4761899999999996E-2</c:v>
                </c:pt>
                <c:pt idx="48693">
                  <c:v>9.4306000000000001E-2</c:v>
                </c:pt>
                <c:pt idx="48694">
                  <c:v>9.3751699999999993E-2</c:v>
                </c:pt>
                <c:pt idx="48695">
                  <c:v>9.31004E-2</c:v>
                </c:pt>
                <c:pt idx="48696">
                  <c:v>9.2353400000000002E-2</c:v>
                </c:pt>
                <c:pt idx="48697">
                  <c:v>9.1512099999999999E-2</c:v>
                </c:pt>
                <c:pt idx="48698">
                  <c:v>9.0578199999999998E-2</c:v>
                </c:pt>
                <c:pt idx="48699">
                  <c:v>8.9553300000000002E-2</c:v>
                </c:pt>
                <c:pt idx="48700">
                  <c:v>8.8439199999999996E-2</c:v>
                </c:pt>
                <c:pt idx="48701">
                  <c:v>8.7237999999999996E-2</c:v>
                </c:pt>
                <c:pt idx="48702">
                  <c:v>8.59515E-2</c:v>
                </c:pt>
                <c:pt idx="48703">
                  <c:v>8.4582000000000004E-2</c:v>
                </c:pt>
                <c:pt idx="48704">
                  <c:v>8.3131700000000003E-2</c:v>
                </c:pt>
                <c:pt idx="48705">
                  <c:v>8.1602900000000006E-2</c:v>
                </c:pt>
                <c:pt idx="48706">
                  <c:v>7.9998E-2</c:v>
                </c:pt>
                <c:pt idx="48707">
                  <c:v>7.8319600000000003E-2</c:v>
                </c:pt>
                <c:pt idx="48708">
                  <c:v>7.6570200000000005E-2</c:v>
                </c:pt>
                <c:pt idx="48709">
                  <c:v>7.4752399999999997E-2</c:v>
                </c:pt>
                <c:pt idx="48710">
                  <c:v>7.2869100000000006E-2</c:v>
                </c:pt>
                <c:pt idx="48711">
                  <c:v>7.0923E-2</c:v>
                </c:pt>
                <c:pt idx="48712">
                  <c:v>6.8917000000000006E-2</c:v>
                </c:pt>
                <c:pt idx="48713">
                  <c:v>6.6853999999999997E-2</c:v>
                </c:pt>
                <c:pt idx="48714">
                  <c:v>6.4737100000000006E-2</c:v>
                </c:pt>
                <c:pt idx="48715">
                  <c:v>6.2569200000000005E-2</c:v>
                </c:pt>
                <c:pt idx="48716">
                  <c:v>6.0353400000000001E-2</c:v>
                </c:pt>
                <c:pt idx="48717">
                  <c:v>5.8092900000000003E-2</c:v>
                </c:pt>
                <c:pt idx="48718">
                  <c:v>5.5790699999999999E-2</c:v>
                </c:pt>
                <c:pt idx="48719">
                  <c:v>5.3450200000000003E-2</c:v>
                </c:pt>
                <c:pt idx="48720">
                  <c:v>5.1074500000000002E-2</c:v>
                </c:pt>
                <c:pt idx="48721">
                  <c:v>4.8666800000000003E-2</c:v>
                </c:pt>
                <c:pt idx="48722">
                  <c:v>4.6230399999999998E-2</c:v>
                </c:pt>
                <c:pt idx="48723">
                  <c:v>4.3768500000000002E-2</c:v>
                </c:pt>
                <c:pt idx="48724">
                  <c:v>4.1284300000000003E-2</c:v>
                </c:pt>
                <c:pt idx="48725">
                  <c:v>3.8781200000000002E-2</c:v>
                </c:pt>
                <c:pt idx="48726">
                  <c:v>3.62624E-2</c:v>
                </c:pt>
                <c:pt idx="48727">
                  <c:v>3.3731200000000003E-2</c:v>
                </c:pt>
                <c:pt idx="48728">
                  <c:v>3.1190599999999999E-2</c:v>
                </c:pt>
                <c:pt idx="48729">
                  <c:v>2.8643999999999999E-2</c:v>
                </c:pt>
                <c:pt idx="48730">
                  <c:v>2.6094599999999999E-2</c:v>
                </c:pt>
                <c:pt idx="48731">
                  <c:v>2.3545400000000001E-2</c:v>
                </c:pt>
                <c:pt idx="48732">
                  <c:v>2.09997E-2</c:v>
                </c:pt>
                <c:pt idx="48733">
                  <c:v>1.8460399999999998E-2</c:v>
                </c:pt>
                <c:pt idx="48734">
                  <c:v>1.59306E-2</c:v>
                </c:pt>
                <c:pt idx="48735">
                  <c:v>1.34133E-2</c:v>
                </c:pt>
                <c:pt idx="48736">
                  <c:v>1.09114E-2</c:v>
                </c:pt>
                <c:pt idx="48737" formatCode="0.00E+00">
                  <c:v>8.4278400000000007E-3</c:v>
                </c:pt>
                <c:pt idx="48738" formatCode="0.00E+00">
                  <c:v>5.9653700000000002E-3</c:v>
                </c:pt>
                <c:pt idx="48739" formatCode="0.00E+00">
                  <c:v>3.5267599999999999E-3</c:v>
                </c:pt>
                <c:pt idx="48740" formatCode="0.00E+00">
                  <c:v>1.1146999999999999E-3</c:v>
                </c:pt>
                <c:pt idx="48741" formatCode="0.00E+00">
                  <c:v>-1.2682100000000001E-3</c:v>
                </c:pt>
                <c:pt idx="48742" formatCode="0.00E+00">
                  <c:v>-3.61941E-3</c:v>
                </c:pt>
                <c:pt idx="48743" formatCode="0.00E+00">
                  <c:v>-5.9364600000000002E-3</c:v>
                </c:pt>
                <c:pt idx="48744" formatCode="0.00E+00">
                  <c:v>-8.2169800000000005E-3</c:v>
                </c:pt>
                <c:pt idx="48745">
                  <c:v>-1.04587E-2</c:v>
                </c:pt>
                <c:pt idx="48746">
                  <c:v>-1.26593E-2</c:v>
                </c:pt>
                <c:pt idx="48747">
                  <c:v>-1.48168E-2</c:v>
                </c:pt>
                <c:pt idx="48748">
                  <c:v>-1.6929099999999999E-2</c:v>
                </c:pt>
                <c:pt idx="48749">
                  <c:v>-1.8994400000000002E-2</c:v>
                </c:pt>
                <c:pt idx="48750">
                  <c:v>-2.1010600000000001E-2</c:v>
                </c:pt>
                <c:pt idx="48751">
                  <c:v>-2.2976199999999999E-2</c:v>
                </c:pt>
                <c:pt idx="48752">
                  <c:v>-2.4889499999999998E-2</c:v>
                </c:pt>
                <c:pt idx="48753">
                  <c:v>-2.6748899999999999E-2</c:v>
                </c:pt>
                <c:pt idx="48754">
                  <c:v>-2.8552999999999999E-2</c:v>
                </c:pt>
                <c:pt idx="48755">
                  <c:v>-3.03006E-2</c:v>
                </c:pt>
                <c:pt idx="48756">
                  <c:v>-3.1990299999999999E-2</c:v>
                </c:pt>
                <c:pt idx="48757">
                  <c:v>-3.3620999999999998E-2</c:v>
                </c:pt>
                <c:pt idx="48758">
                  <c:v>-3.5191800000000002E-2</c:v>
                </c:pt>
                <c:pt idx="48759">
                  <c:v>-3.6701699999999997E-2</c:v>
                </c:pt>
                <c:pt idx="48760">
                  <c:v>-3.8150000000000003E-2</c:v>
                </c:pt>
                <c:pt idx="48761">
                  <c:v>-3.9535899999999999E-2</c:v>
                </c:pt>
                <c:pt idx="48762">
                  <c:v>-4.0858999999999999E-2</c:v>
                </c:pt>
                <c:pt idx="48763">
                  <c:v>-4.2118599999999999E-2</c:v>
                </c:pt>
                <c:pt idx="48764">
                  <c:v>-4.3314400000000003E-2</c:v>
                </c:pt>
                <c:pt idx="48765">
                  <c:v>-4.4446199999999998E-2</c:v>
                </c:pt>
                <c:pt idx="48766">
                  <c:v>-4.55138E-2</c:v>
                </c:pt>
                <c:pt idx="48767">
                  <c:v>-4.6517099999999999E-2</c:v>
                </c:pt>
                <c:pt idx="48768">
                  <c:v>-4.74563E-2</c:v>
                </c:pt>
                <c:pt idx="48769">
                  <c:v>-4.8331300000000001E-2</c:v>
                </c:pt>
                <c:pt idx="48770">
                  <c:v>-4.9142600000000002E-2</c:v>
                </c:pt>
                <c:pt idx="48771">
                  <c:v>-4.9890400000000001E-2</c:v>
                </c:pt>
                <c:pt idx="48772">
                  <c:v>-5.0575099999999998E-2</c:v>
                </c:pt>
                <c:pt idx="48773">
                  <c:v>-5.1197399999999997E-2</c:v>
                </c:pt>
                <c:pt idx="48774">
                  <c:v>-5.1757699999999997E-2</c:v>
                </c:pt>
                <c:pt idx="48775">
                  <c:v>-5.2256900000000002E-2</c:v>
                </c:pt>
                <c:pt idx="48776">
                  <c:v>-5.2695699999999998E-2</c:v>
                </c:pt>
                <c:pt idx="48777">
                  <c:v>-5.3074900000000001E-2</c:v>
                </c:pt>
                <c:pt idx="48778">
                  <c:v>-5.3395699999999997E-2</c:v>
                </c:pt>
                <c:pt idx="48779">
                  <c:v>-5.3658900000000002E-2</c:v>
                </c:pt>
                <c:pt idx="48780">
                  <c:v>-5.3865700000000002E-2</c:v>
                </c:pt>
                <c:pt idx="48781">
                  <c:v>-5.4017299999999997E-2</c:v>
                </c:pt>
                <c:pt idx="48782">
                  <c:v>-5.4114900000000001E-2</c:v>
                </c:pt>
                <c:pt idx="48783">
                  <c:v>-5.4159800000000001E-2</c:v>
                </c:pt>
                <c:pt idx="48784">
                  <c:v>-5.41535E-2</c:v>
                </c:pt>
                <c:pt idx="48785">
                  <c:v>-5.4097300000000001E-2</c:v>
                </c:pt>
                <c:pt idx="48786">
                  <c:v>-5.3992699999999998E-2</c:v>
                </c:pt>
                <c:pt idx="48787">
                  <c:v>-5.3841300000000002E-2</c:v>
                </c:pt>
                <c:pt idx="48788">
                  <c:v>-5.3644699999999997E-2</c:v>
                </c:pt>
                <c:pt idx="48789">
                  <c:v>-5.3404399999999998E-2</c:v>
                </c:pt>
                <c:pt idx="48790">
                  <c:v>-5.3122099999999998E-2</c:v>
                </c:pt>
                <c:pt idx="48791">
                  <c:v>-5.2799600000000002E-2</c:v>
                </c:pt>
                <c:pt idx="48792">
                  <c:v>-5.2438499999999999E-2</c:v>
                </c:pt>
                <c:pt idx="48793">
                  <c:v>-5.2040700000000002E-2</c:v>
                </c:pt>
                <c:pt idx="48794">
                  <c:v>-5.1607800000000002E-2</c:v>
                </c:pt>
                <c:pt idx="48795">
                  <c:v>-5.1141699999999998E-2</c:v>
                </c:pt>
                <c:pt idx="48796">
                  <c:v>-5.0644300000000003E-2</c:v>
                </c:pt>
                <c:pt idx="48797">
                  <c:v>-5.0117200000000001E-2</c:v>
                </c:pt>
                <c:pt idx="48798">
                  <c:v>-4.9562500000000002E-2</c:v>
                </c:pt>
                <c:pt idx="48799">
                  <c:v>-4.8981799999999999E-2</c:v>
                </c:pt>
                <c:pt idx="48800">
                  <c:v>-4.8377000000000003E-2</c:v>
                </c:pt>
                <c:pt idx="48801">
                  <c:v>-4.7750000000000001E-2</c:v>
                </c:pt>
                <c:pt idx="48802">
                  <c:v>-4.7102600000000001E-2</c:v>
                </c:pt>
                <c:pt idx="48803">
                  <c:v>-4.6436600000000001E-2</c:v>
                </c:pt>
                <c:pt idx="48804">
                  <c:v>-4.5753700000000001E-2</c:v>
                </c:pt>
                <c:pt idx="48805">
                  <c:v>-4.50558E-2</c:v>
                </c:pt>
                <c:pt idx="48806">
                  <c:v>-4.4344599999999998E-2</c:v>
                </c:pt>
                <c:pt idx="48807">
                  <c:v>-4.3621800000000002E-2</c:v>
                </c:pt>
                <c:pt idx="48808">
                  <c:v>-4.2889099999999999E-2</c:v>
                </c:pt>
                <c:pt idx="48809">
                  <c:v>-4.2148199999999997E-2</c:v>
                </c:pt>
                <c:pt idx="48810">
                  <c:v>-4.1400800000000001E-2</c:v>
                </c:pt>
                <c:pt idx="48811">
                  <c:v>-4.0648299999999998E-2</c:v>
                </c:pt>
                <c:pt idx="48812">
                  <c:v>-3.9892299999999999E-2</c:v>
                </c:pt>
                <c:pt idx="48813">
                  <c:v>-3.9134299999999997E-2</c:v>
                </c:pt>
                <c:pt idx="48814">
                  <c:v>-3.8375899999999998E-2</c:v>
                </c:pt>
                <c:pt idx="48815">
                  <c:v>-3.76183E-2</c:v>
                </c:pt>
                <c:pt idx="48816">
                  <c:v>-3.6862899999999997E-2</c:v>
                </c:pt>
                <c:pt idx="48817">
                  <c:v>-3.6110999999999997E-2</c:v>
                </c:pt>
                <c:pt idx="48818">
                  <c:v>-3.5363899999999997E-2</c:v>
                </c:pt>
                <c:pt idx="48819">
                  <c:v>-3.4622699999999999E-2</c:v>
                </c:pt>
                <c:pt idx="48820">
                  <c:v>-3.3888500000000002E-2</c:v>
                </c:pt>
                <c:pt idx="48821">
                  <c:v>-3.3162299999999999E-2</c:v>
                </c:pt>
                <c:pt idx="48822">
                  <c:v>-3.24452E-2</c:v>
                </c:pt>
                <c:pt idx="48823">
                  <c:v>-3.1738099999999998E-2</c:v>
                </c:pt>
                <c:pt idx="48824">
                  <c:v>-3.1041800000000001E-2</c:v>
                </c:pt>
                <c:pt idx="48825">
                  <c:v>-3.0356999999999999E-2</c:v>
                </c:pt>
                <c:pt idx="48826">
                  <c:v>-2.9684599999999998E-2</c:v>
                </c:pt>
                <c:pt idx="48827">
                  <c:v>-2.9024999999999999E-2</c:v>
                </c:pt>
                <c:pt idx="48828">
                  <c:v>-2.8379000000000001E-2</c:v>
                </c:pt>
                <c:pt idx="48829">
                  <c:v>-2.7747000000000001E-2</c:v>
                </c:pt>
                <c:pt idx="48830">
                  <c:v>-2.7129299999999999E-2</c:v>
                </c:pt>
                <c:pt idx="48831">
                  <c:v>-2.6526500000000001E-2</c:v>
                </c:pt>
                <c:pt idx="48832">
                  <c:v>-2.5938599999999999E-2</c:v>
                </c:pt>
                <c:pt idx="48833">
                  <c:v>-2.5366E-2</c:v>
                </c:pt>
                <c:pt idx="48834">
                  <c:v>-2.48087E-2</c:v>
                </c:pt>
                <c:pt idx="48835">
                  <c:v>-2.4266900000000001E-2</c:v>
                </c:pt>
                <c:pt idx="48836">
                  <c:v>-2.3740500000000001E-2</c:v>
                </c:pt>
                <c:pt idx="48837">
                  <c:v>-2.3229400000000001E-2</c:v>
                </c:pt>
                <c:pt idx="48838">
                  <c:v>-2.27335E-2</c:v>
                </c:pt>
                <c:pt idx="48839">
                  <c:v>-2.2252500000000001E-2</c:v>
                </c:pt>
                <c:pt idx="48840">
                  <c:v>-2.1786300000000001E-2</c:v>
                </c:pt>
                <c:pt idx="48841">
                  <c:v>-2.13343E-2</c:v>
                </c:pt>
                <c:pt idx="48842">
                  <c:v>-2.08963E-2</c:v>
                </c:pt>
                <c:pt idx="48843">
                  <c:v>-2.0471799999999998E-2</c:v>
                </c:pt>
                <c:pt idx="48844">
                  <c:v>-2.0060100000000001E-2</c:v>
                </c:pt>
                <c:pt idx="48845">
                  <c:v>-1.96607E-2</c:v>
                </c:pt>
                <c:pt idx="48846">
                  <c:v>-1.9272999999999998E-2</c:v>
                </c:pt>
                <c:pt idx="48847">
                  <c:v>-1.8896300000000001E-2</c:v>
                </c:pt>
                <c:pt idx="48848">
                  <c:v>-1.8529799999999999E-2</c:v>
                </c:pt>
                <c:pt idx="48849">
                  <c:v>-1.81727E-2</c:v>
                </c:pt>
                <c:pt idx="48850">
                  <c:v>-1.7824099999999999E-2</c:v>
                </c:pt>
                <c:pt idx="48851">
                  <c:v>-1.7483200000000001E-2</c:v>
                </c:pt>
                <c:pt idx="48852">
                  <c:v>-1.71491E-2</c:v>
                </c:pt>
                <c:pt idx="48853">
                  <c:v>-1.6820700000000001E-2</c:v>
                </c:pt>
                <c:pt idx="48854">
                  <c:v>-1.6497100000000001E-2</c:v>
                </c:pt>
                <c:pt idx="48855">
                  <c:v>-1.6177199999999999E-2</c:v>
                </c:pt>
                <c:pt idx="48856">
                  <c:v>-1.58599E-2</c:v>
                </c:pt>
                <c:pt idx="48857">
                  <c:v>-1.5544199999999999E-2</c:v>
                </c:pt>
                <c:pt idx="48858">
                  <c:v>-1.5228999999999999E-2</c:v>
                </c:pt>
                <c:pt idx="48859">
                  <c:v>-1.49131E-2</c:v>
                </c:pt>
                <c:pt idx="48860">
                  <c:v>-1.45953E-2</c:v>
                </c:pt>
                <c:pt idx="48861">
                  <c:v>-1.42746E-2</c:v>
                </c:pt>
                <c:pt idx="48862">
                  <c:v>-1.3949700000000001E-2</c:v>
                </c:pt>
                <c:pt idx="48863">
                  <c:v>-1.36195E-2</c:v>
                </c:pt>
                <c:pt idx="48864">
                  <c:v>-1.3282800000000001E-2</c:v>
                </c:pt>
                <c:pt idx="48865">
                  <c:v>-1.2938399999999999E-2</c:v>
                </c:pt>
                <c:pt idx="48866">
                  <c:v>-1.25851E-2</c:v>
                </c:pt>
                <c:pt idx="48867">
                  <c:v>-1.2221900000000001E-2</c:v>
                </c:pt>
                <c:pt idx="48868">
                  <c:v>-1.1847399999999999E-2</c:v>
                </c:pt>
                <c:pt idx="48869">
                  <c:v>-1.1460700000000001E-2</c:v>
                </c:pt>
                <c:pt idx="48870">
                  <c:v>-1.10606E-2</c:v>
                </c:pt>
                <c:pt idx="48871">
                  <c:v>-1.0645999999999999E-2</c:v>
                </c:pt>
                <c:pt idx="48872">
                  <c:v>-1.0215800000000001E-2</c:v>
                </c:pt>
                <c:pt idx="48873" formatCode="0.00E+00">
                  <c:v>-9.7690199999999998E-3</c:v>
                </c:pt>
                <c:pt idx="48874" formatCode="0.00E+00">
                  <c:v>-9.3046199999999996E-3</c:v>
                </c:pt>
                <c:pt idx="48875" formatCode="0.00E+00">
                  <c:v>-8.8216400000000004E-3</c:v>
                </c:pt>
                <c:pt idx="48876" formatCode="0.00E+00">
                  <c:v>-8.3191399999999992E-3</c:v>
                </c:pt>
                <c:pt idx="48877" formatCode="0.00E+00">
                  <c:v>-7.7962400000000003E-3</c:v>
                </c:pt>
                <c:pt idx="48878" formatCode="0.00E+00">
                  <c:v>-7.2520800000000002E-3</c:v>
                </c:pt>
                <c:pt idx="48879" formatCode="0.00E+00">
                  <c:v>-6.6858600000000001E-3</c:v>
                </c:pt>
                <c:pt idx="48880" formatCode="0.00E+00">
                  <c:v>-6.0968400000000001E-3</c:v>
                </c:pt>
                <c:pt idx="48881" formatCode="0.00E+00">
                  <c:v>-5.4843100000000001E-3</c:v>
                </c:pt>
                <c:pt idx="48882" formatCode="0.00E+00">
                  <c:v>-4.8476300000000003E-3</c:v>
                </c:pt>
                <c:pt idx="48883" formatCode="0.00E+00">
                  <c:v>-4.1862100000000001E-3</c:v>
                </c:pt>
                <c:pt idx="48884" formatCode="0.00E+00">
                  <c:v>-3.4995199999999999E-3</c:v>
                </c:pt>
                <c:pt idx="48885" formatCode="0.00E+00">
                  <c:v>-2.7871100000000002E-3</c:v>
                </c:pt>
                <c:pt idx="48886" formatCode="0.00E+00">
                  <c:v>-2.0485600000000001E-3</c:v>
                </c:pt>
                <c:pt idx="48887" formatCode="0.00E+00">
                  <c:v>-1.2835399999999999E-3</c:v>
                </c:pt>
                <c:pt idx="48888" formatCode="0.00E+00">
                  <c:v>-4.9177900000000002E-4</c:v>
                </c:pt>
                <c:pt idx="48889" formatCode="0.00E+00">
                  <c:v>3.2691699999999997E-4</c:v>
                </c:pt>
                <c:pt idx="48890" formatCode="0.00E+00">
                  <c:v>1.1726799999999999E-3</c:v>
                </c:pt>
                <c:pt idx="48891" formatCode="0.00E+00">
                  <c:v>2.0455600000000001E-3</c:v>
                </c:pt>
                <c:pt idx="48892" formatCode="0.00E+00">
                  <c:v>2.9455599999999998E-3</c:v>
                </c:pt>
                <c:pt idx="48893" formatCode="0.00E+00">
                  <c:v>3.8725600000000002E-3</c:v>
                </c:pt>
                <c:pt idx="48894" formatCode="0.00E+00">
                  <c:v>4.8264199999999997E-3</c:v>
                </c:pt>
                <c:pt idx="48895" formatCode="0.00E+00">
                  <c:v>5.8068900000000003E-3</c:v>
                </c:pt>
                <c:pt idx="48896" formatCode="0.00E+00">
                  <c:v>6.8136400000000001E-3</c:v>
                </c:pt>
                <c:pt idx="48897" formatCode="0.00E+00">
                  <c:v>7.8462900000000006E-3</c:v>
                </c:pt>
                <c:pt idx="48898" formatCode="0.00E+00">
                  <c:v>8.9043600000000001E-3</c:v>
                </c:pt>
                <c:pt idx="48899" formatCode="0.00E+00">
                  <c:v>9.9872999999999993E-3</c:v>
                </c:pt>
                <c:pt idx="48900">
                  <c:v>1.10945E-2</c:v>
                </c:pt>
                <c:pt idx="48901">
                  <c:v>1.22252E-2</c:v>
                </c:pt>
                <c:pt idx="48902">
                  <c:v>1.33787E-2</c:v>
                </c:pt>
                <c:pt idx="48903">
                  <c:v>1.45541E-2</c:v>
                </c:pt>
                <c:pt idx="48904">
                  <c:v>1.5750400000000001E-2</c:v>
                </c:pt>
                <c:pt idx="48905">
                  <c:v>1.6966700000000001E-2</c:v>
                </c:pt>
                <c:pt idx="48906">
                  <c:v>1.82019E-2</c:v>
                </c:pt>
                <c:pt idx="48907">
                  <c:v>1.9454900000000001E-2</c:v>
                </c:pt>
                <c:pt idx="48908">
                  <c:v>2.0724300000000001E-2</c:v>
                </c:pt>
                <c:pt idx="48909">
                  <c:v>2.2009000000000001E-2</c:v>
                </c:pt>
                <c:pt idx="48910">
                  <c:v>2.3307499999999998E-2</c:v>
                </c:pt>
                <c:pt idx="48911">
                  <c:v>2.4618399999999999E-2</c:v>
                </c:pt>
                <c:pt idx="48912">
                  <c:v>2.5940299999999999E-2</c:v>
                </c:pt>
                <c:pt idx="48913">
                  <c:v>2.72716E-2</c:v>
                </c:pt>
                <c:pt idx="48914">
                  <c:v>2.86106E-2</c:v>
                </c:pt>
                <c:pt idx="48915">
                  <c:v>2.9955800000000001E-2</c:v>
                </c:pt>
                <c:pt idx="48916">
                  <c:v>3.1305300000000001E-2</c:v>
                </c:pt>
                <c:pt idx="48917">
                  <c:v>3.2657499999999999E-2</c:v>
                </c:pt>
                <c:pt idx="48918">
                  <c:v>3.4010499999999999E-2</c:v>
                </c:pt>
                <c:pt idx="48919">
                  <c:v>3.5362400000000002E-2</c:v>
                </c:pt>
                <c:pt idx="48920">
                  <c:v>3.6711399999999998E-2</c:v>
                </c:pt>
                <c:pt idx="48921">
                  <c:v>3.8055400000000003E-2</c:v>
                </c:pt>
                <c:pt idx="48922">
                  <c:v>3.9392499999999997E-2</c:v>
                </c:pt>
                <c:pt idx="48923">
                  <c:v>4.0720699999999999E-2</c:v>
                </c:pt>
                <c:pt idx="48924">
                  <c:v>4.2037900000000003E-2</c:v>
                </c:pt>
                <c:pt idx="48925">
                  <c:v>4.3341999999999999E-2</c:v>
                </c:pt>
                <c:pt idx="48926">
                  <c:v>4.4630999999999997E-2</c:v>
                </c:pt>
                <c:pt idx="48927">
                  <c:v>4.5902699999999998E-2</c:v>
                </c:pt>
                <c:pt idx="48928">
                  <c:v>4.7155099999999998E-2</c:v>
                </c:pt>
                <c:pt idx="48929">
                  <c:v>4.8385900000000003E-2</c:v>
                </c:pt>
                <c:pt idx="48930">
                  <c:v>4.9592999999999998E-2</c:v>
                </c:pt>
                <c:pt idx="48931">
                  <c:v>5.0774300000000001E-2</c:v>
                </c:pt>
                <c:pt idx="48932">
                  <c:v>5.1927599999999997E-2</c:v>
                </c:pt>
                <c:pt idx="48933">
                  <c:v>5.3050800000000002E-2</c:v>
                </c:pt>
                <c:pt idx="48934">
                  <c:v>5.4141700000000001E-2</c:v>
                </c:pt>
                <c:pt idx="48935">
                  <c:v>5.5198200000000003E-2</c:v>
                </c:pt>
                <c:pt idx="48936">
                  <c:v>5.6218299999999999E-2</c:v>
                </c:pt>
                <c:pt idx="48937">
                  <c:v>5.7199699999999999E-2</c:v>
                </c:pt>
                <c:pt idx="48938">
                  <c:v>5.8140499999999998E-2</c:v>
                </c:pt>
                <c:pt idx="48939">
                  <c:v>5.9038599999999997E-2</c:v>
                </c:pt>
                <c:pt idx="48940">
                  <c:v>5.9892099999999997E-2</c:v>
                </c:pt>
                <c:pt idx="48941">
                  <c:v>6.06989E-2</c:v>
                </c:pt>
                <c:pt idx="48942">
                  <c:v>6.1457199999999997E-2</c:v>
                </c:pt>
                <c:pt idx="48943">
                  <c:v>6.2164999999999998E-2</c:v>
                </c:pt>
                <c:pt idx="48944">
                  <c:v>6.2820500000000001E-2</c:v>
                </c:pt>
                <c:pt idx="48945">
                  <c:v>6.3422000000000006E-2</c:v>
                </c:pt>
                <c:pt idx="48946">
                  <c:v>6.3967800000000005E-2</c:v>
                </c:pt>
                <c:pt idx="48947">
                  <c:v>6.4456100000000002E-2</c:v>
                </c:pt>
                <c:pt idx="48948">
                  <c:v>6.4885499999999999E-2</c:v>
                </c:pt>
                <c:pt idx="48949">
                  <c:v>6.5254199999999998E-2</c:v>
                </c:pt>
                <c:pt idx="48950">
                  <c:v>6.5560999999999994E-2</c:v>
                </c:pt>
                <c:pt idx="48951">
                  <c:v>6.5804399999999999E-2</c:v>
                </c:pt>
                <c:pt idx="48952">
                  <c:v>6.5983100000000003E-2</c:v>
                </c:pt>
                <c:pt idx="48953">
                  <c:v>6.6095899999999999E-2</c:v>
                </c:pt>
                <c:pt idx="48954">
                  <c:v>6.6141699999999998E-2</c:v>
                </c:pt>
                <c:pt idx="48955">
                  <c:v>6.6119300000000006E-2</c:v>
                </c:pt>
                <c:pt idx="48956">
                  <c:v>6.6027799999999998E-2</c:v>
                </c:pt>
                <c:pt idx="48957">
                  <c:v>6.5866300000000003E-2</c:v>
                </c:pt>
                <c:pt idx="48958">
                  <c:v>6.5634100000000001E-2</c:v>
                </c:pt>
                <c:pt idx="48959">
                  <c:v>6.5330399999999997E-2</c:v>
                </c:pt>
                <c:pt idx="48960">
                  <c:v>6.4954600000000001E-2</c:v>
                </c:pt>
                <c:pt idx="48961">
                  <c:v>6.4506400000000005E-2</c:v>
                </c:pt>
                <c:pt idx="48962">
                  <c:v>6.3985200000000006E-2</c:v>
                </c:pt>
                <c:pt idx="48963">
                  <c:v>6.3390699999999994E-2</c:v>
                </c:pt>
                <c:pt idx="48964">
                  <c:v>6.2722899999999998E-2</c:v>
                </c:pt>
                <c:pt idx="48965">
                  <c:v>6.1981599999999998E-2</c:v>
                </c:pt>
                <c:pt idx="48966">
                  <c:v>6.11668E-2</c:v>
                </c:pt>
                <c:pt idx="48967">
                  <c:v>6.0278699999999998E-2</c:v>
                </c:pt>
                <c:pt idx="48968">
                  <c:v>5.9317500000000002E-2</c:v>
                </c:pt>
                <c:pt idx="48969">
                  <c:v>5.8283599999999998E-2</c:v>
                </c:pt>
                <c:pt idx="48970">
                  <c:v>5.7177499999999999E-2</c:v>
                </c:pt>
                <c:pt idx="48971">
                  <c:v>5.5999699999999999E-2</c:v>
                </c:pt>
                <c:pt idx="48972">
                  <c:v>5.4750899999999998E-2</c:v>
                </c:pt>
                <c:pt idx="48973">
                  <c:v>5.3431800000000002E-2</c:v>
                </c:pt>
                <c:pt idx="48974">
                  <c:v>5.2043499999999999E-2</c:v>
                </c:pt>
                <c:pt idx="48975">
                  <c:v>5.0586899999999997E-2</c:v>
                </c:pt>
                <c:pt idx="48976">
                  <c:v>4.9063099999999998E-2</c:v>
                </c:pt>
                <c:pt idx="48977">
                  <c:v>4.7473399999999999E-2</c:v>
                </c:pt>
                <c:pt idx="48978">
                  <c:v>4.5819100000000001E-2</c:v>
                </c:pt>
                <c:pt idx="48979">
                  <c:v>4.4101700000000001E-2</c:v>
                </c:pt>
                <c:pt idx="48980">
                  <c:v>4.2322600000000002E-2</c:v>
                </c:pt>
                <c:pt idx="48981">
                  <c:v>4.0483499999999999E-2</c:v>
                </c:pt>
                <c:pt idx="48982">
                  <c:v>3.8586299999999997E-2</c:v>
                </c:pt>
                <c:pt idx="48983">
                  <c:v>3.6632600000000001E-2</c:v>
                </c:pt>
                <c:pt idx="48984">
                  <c:v>3.4624500000000002E-2</c:v>
                </c:pt>
                <c:pt idx="48985">
                  <c:v>3.2564000000000003E-2</c:v>
                </c:pt>
                <c:pt idx="48986">
                  <c:v>3.04531E-2</c:v>
                </c:pt>
                <c:pt idx="48987">
                  <c:v>2.8294300000000001E-2</c:v>
                </c:pt>
                <c:pt idx="48988">
                  <c:v>2.6089600000000001E-2</c:v>
                </c:pt>
                <c:pt idx="48989">
                  <c:v>2.3841500000000002E-2</c:v>
                </c:pt>
                <c:pt idx="48990">
                  <c:v>2.1552499999999999E-2</c:v>
                </c:pt>
                <c:pt idx="48991">
                  <c:v>1.9224999999999999E-2</c:v>
                </c:pt>
                <c:pt idx="48992">
                  <c:v>1.68618E-2</c:v>
                </c:pt>
                <c:pt idx="48993">
                  <c:v>1.44654E-2</c:v>
                </c:pt>
                <c:pt idx="48994">
                  <c:v>1.2038699999999999E-2</c:v>
                </c:pt>
                <c:pt idx="48995" formatCode="0.00E+00">
                  <c:v>9.58437E-3</c:v>
                </c:pt>
                <c:pt idx="48996" formatCode="0.00E+00">
                  <c:v>7.10532E-3</c:v>
                </c:pt>
                <c:pt idx="48997" formatCode="0.00E+00">
                  <c:v>4.6044600000000003E-3</c:v>
                </c:pt>
                <c:pt idx="48998" formatCode="0.00E+00">
                  <c:v>2.0847499999999998E-3</c:v>
                </c:pt>
                <c:pt idx="48999" formatCode="0.00E+00">
                  <c:v>-4.5080000000000001E-4</c:v>
                </c:pt>
                <c:pt idx="49000" formatCode="0.00E+00">
                  <c:v>-2.99914E-3</c:v>
                </c:pt>
                <c:pt idx="49001" formatCode="0.00E+00">
                  <c:v>-5.5571800000000001E-3</c:v>
                </c:pt>
                <c:pt idx="49002" formatCode="0.00E+00">
                  <c:v>-8.1218200000000001E-3</c:v>
                </c:pt>
                <c:pt idx="49003">
                  <c:v>-1.06899E-2</c:v>
                </c:pt>
                <c:pt idx="49004">
                  <c:v>-1.3258300000000001E-2</c:v>
                </c:pt>
                <c:pt idx="49005">
                  <c:v>-1.58237E-2</c:v>
                </c:pt>
                <c:pt idx="49006">
                  <c:v>-1.8383099999999999E-2</c:v>
                </c:pt>
                <c:pt idx="49007">
                  <c:v>-2.0933199999999999E-2</c:v>
                </c:pt>
                <c:pt idx="49008">
                  <c:v>-2.34708E-2</c:v>
                </c:pt>
                <c:pt idx="49009">
                  <c:v>-2.5992600000000001E-2</c:v>
                </c:pt>
                <c:pt idx="49010">
                  <c:v>-2.8495599999999999E-2</c:v>
                </c:pt>
                <c:pt idx="49011">
                  <c:v>-3.0976400000000001E-2</c:v>
                </c:pt>
                <c:pt idx="49012">
                  <c:v>-3.3432000000000003E-2</c:v>
                </c:pt>
                <c:pt idx="49013">
                  <c:v>-3.5859099999999998E-2</c:v>
                </c:pt>
                <c:pt idx="49014">
                  <c:v>-3.8254799999999999E-2</c:v>
                </c:pt>
                <c:pt idx="49015">
                  <c:v>-4.0615699999999998E-2</c:v>
                </c:pt>
                <c:pt idx="49016">
                  <c:v>-4.2938999999999998E-2</c:v>
                </c:pt>
                <c:pt idx="49017">
                  <c:v>-4.5221600000000001E-2</c:v>
                </c:pt>
                <c:pt idx="49018">
                  <c:v>-4.74604E-2</c:v>
                </c:pt>
                <c:pt idx="49019">
                  <c:v>-4.9652700000000001E-2</c:v>
                </c:pt>
                <c:pt idx="49020">
                  <c:v>-5.1795399999999998E-2</c:v>
                </c:pt>
                <c:pt idx="49021">
                  <c:v>-5.38859E-2</c:v>
                </c:pt>
                <c:pt idx="49022">
                  <c:v>-5.59213E-2</c:v>
                </c:pt>
                <c:pt idx="49023">
                  <c:v>-5.7898999999999999E-2</c:v>
                </c:pt>
                <c:pt idx="49024">
                  <c:v>-5.9816399999999999E-2</c:v>
                </c:pt>
                <c:pt idx="49025">
                  <c:v>-6.1670900000000001E-2</c:v>
                </c:pt>
                <c:pt idx="49026">
                  <c:v>-6.3460000000000003E-2</c:v>
                </c:pt>
                <c:pt idx="49027">
                  <c:v>-6.5181500000000003E-2</c:v>
                </c:pt>
                <c:pt idx="49028">
                  <c:v>-6.6833000000000004E-2</c:v>
                </c:pt>
                <c:pt idx="49029">
                  <c:v>-6.8412299999999995E-2</c:v>
                </c:pt>
                <c:pt idx="49030">
                  <c:v>-6.9917300000000002E-2</c:v>
                </c:pt>
                <c:pt idx="49031">
                  <c:v>-7.1346099999999996E-2</c:v>
                </c:pt>
                <c:pt idx="49032">
                  <c:v>-7.26966E-2</c:v>
                </c:pt>
                <c:pt idx="49033">
                  <c:v>-7.3967199999999997E-2</c:v>
                </c:pt>
                <c:pt idx="49034">
                  <c:v>-7.5156100000000003E-2</c:v>
                </c:pt>
                <c:pt idx="49035">
                  <c:v>-7.6261800000000005E-2</c:v>
                </c:pt>
                <c:pt idx="49036">
                  <c:v>-7.7282699999999996E-2</c:v>
                </c:pt>
                <c:pt idx="49037">
                  <c:v>-7.8217599999999998E-2</c:v>
                </c:pt>
                <c:pt idx="49038">
                  <c:v>-7.9065099999999999E-2</c:v>
                </c:pt>
                <c:pt idx="49039">
                  <c:v>-7.9824300000000001E-2</c:v>
                </c:pt>
                <c:pt idx="49040">
                  <c:v>-8.0493899999999993E-2</c:v>
                </c:pt>
                <c:pt idx="49041">
                  <c:v>-8.1073300000000001E-2</c:v>
                </c:pt>
                <c:pt idx="49042">
                  <c:v>-8.1561599999999998E-2</c:v>
                </c:pt>
                <c:pt idx="49043">
                  <c:v>-8.1958199999999995E-2</c:v>
                </c:pt>
                <c:pt idx="49044">
                  <c:v>-8.2262600000000005E-2</c:v>
                </c:pt>
                <c:pt idx="49045">
                  <c:v>-8.2474400000000003E-2</c:v>
                </c:pt>
                <c:pt idx="49046">
                  <c:v>-8.2593399999999997E-2</c:v>
                </c:pt>
                <c:pt idx="49047">
                  <c:v>-8.2619399999999996E-2</c:v>
                </c:pt>
                <c:pt idx="49048">
                  <c:v>-8.2552500000000001E-2</c:v>
                </c:pt>
                <c:pt idx="49049">
                  <c:v>-8.2392800000000002E-2</c:v>
                </c:pt>
                <c:pt idx="49050">
                  <c:v>-8.2140500000000005E-2</c:v>
                </c:pt>
                <c:pt idx="49051">
                  <c:v>-8.1795999999999994E-2</c:v>
                </c:pt>
                <c:pt idx="49052">
                  <c:v>-8.1359899999999999E-2</c:v>
                </c:pt>
                <c:pt idx="49053">
                  <c:v>-8.0832699999999993E-2</c:v>
                </c:pt>
                <c:pt idx="49054">
                  <c:v>-8.0215300000000003E-2</c:v>
                </c:pt>
                <c:pt idx="49055">
                  <c:v>-7.9508599999999999E-2</c:v>
                </c:pt>
                <c:pt idx="49056">
                  <c:v>-7.8713400000000003E-2</c:v>
                </c:pt>
                <c:pt idx="49057">
                  <c:v>-7.78311E-2</c:v>
                </c:pt>
                <c:pt idx="49058">
                  <c:v>-7.6862799999999995E-2</c:v>
                </c:pt>
                <c:pt idx="49059">
                  <c:v>-7.58099E-2</c:v>
                </c:pt>
                <c:pt idx="49060">
                  <c:v>-7.4673900000000001E-2</c:v>
                </c:pt>
                <c:pt idx="49061">
                  <c:v>-7.3456400000000005E-2</c:v>
                </c:pt>
                <c:pt idx="49062">
                  <c:v>-7.2159000000000001E-2</c:v>
                </c:pt>
                <c:pt idx="49063">
                  <c:v>-7.0783700000000005E-2</c:v>
                </c:pt>
                <c:pt idx="49064">
                  <c:v>-6.9332299999999999E-2</c:v>
                </c:pt>
                <c:pt idx="49065">
                  <c:v>-6.7806900000000003E-2</c:v>
                </c:pt>
                <c:pt idx="49066">
                  <c:v>-6.6209500000000004E-2</c:v>
                </c:pt>
                <c:pt idx="49067">
                  <c:v>-6.45424E-2</c:v>
                </c:pt>
                <c:pt idx="49068">
                  <c:v>-6.2808000000000003E-2</c:v>
                </c:pt>
                <c:pt idx="49069">
                  <c:v>-6.10085E-2</c:v>
                </c:pt>
                <c:pt idx="49070">
                  <c:v>-5.9146499999999998E-2</c:v>
                </c:pt>
                <c:pt idx="49071">
                  <c:v>-5.7224499999999998E-2</c:v>
                </c:pt>
                <c:pt idx="49072">
                  <c:v>-5.5245299999999997E-2</c:v>
                </c:pt>
                <c:pt idx="49073">
                  <c:v>-5.3211399999999999E-2</c:v>
                </c:pt>
                <c:pt idx="49074">
                  <c:v>-5.1125700000000003E-2</c:v>
                </c:pt>
                <c:pt idx="49075">
                  <c:v>-4.8991E-2</c:v>
                </c:pt>
                <c:pt idx="49076">
                  <c:v>-4.6810299999999999E-2</c:v>
                </c:pt>
                <c:pt idx="49077">
                  <c:v>-4.4586500000000001E-2</c:v>
                </c:pt>
                <c:pt idx="49078">
                  <c:v>-4.2322499999999999E-2</c:v>
                </c:pt>
                <c:pt idx="49079">
                  <c:v>-4.0021599999999997E-2</c:v>
                </c:pt>
                <c:pt idx="49080">
                  <c:v>-3.7686699999999997E-2</c:v>
                </c:pt>
                <c:pt idx="49081">
                  <c:v>-3.5320999999999998E-2</c:v>
                </c:pt>
                <c:pt idx="49082">
                  <c:v>-3.2927600000000001E-2</c:v>
                </c:pt>
                <c:pt idx="49083">
                  <c:v>-3.05099E-2</c:v>
                </c:pt>
                <c:pt idx="49084">
                  <c:v>-2.8070899999999999E-2</c:v>
                </c:pt>
                <c:pt idx="49085">
                  <c:v>-2.5614000000000001E-2</c:v>
                </c:pt>
                <c:pt idx="49086">
                  <c:v>-2.3142300000000001E-2</c:v>
                </c:pt>
                <c:pt idx="49087">
                  <c:v>-2.06591E-2</c:v>
                </c:pt>
                <c:pt idx="49088">
                  <c:v>-1.8167699999999998E-2</c:v>
                </c:pt>
                <c:pt idx="49089">
                  <c:v>-1.5671299999999999E-2</c:v>
                </c:pt>
                <c:pt idx="49090">
                  <c:v>-1.3173300000000001E-2</c:v>
                </c:pt>
                <c:pt idx="49091">
                  <c:v>-1.0676700000000001E-2</c:v>
                </c:pt>
                <c:pt idx="49092" formatCode="0.00E+00">
                  <c:v>-8.1848400000000005E-3</c:v>
                </c:pt>
                <c:pt idx="49093" formatCode="0.00E+00">
                  <c:v>-5.7009199999999999E-3</c:v>
                </c:pt>
                <c:pt idx="49094" formatCode="0.00E+00">
                  <c:v>-3.2280899999999999E-3</c:v>
                </c:pt>
                <c:pt idx="49095" formatCode="0.00E+00">
                  <c:v>-7.6947500000000004E-4</c:v>
                </c:pt>
                <c:pt idx="49096" formatCode="0.00E+00">
                  <c:v>1.6718099999999999E-3</c:v>
                </c:pt>
                <c:pt idx="49097" formatCode="0.00E+00">
                  <c:v>4.0927200000000002E-3</c:v>
                </c:pt>
                <c:pt idx="49098" formatCode="0.00E+00">
                  <c:v>6.4902400000000004E-3</c:v>
                </c:pt>
                <c:pt idx="49099" formatCode="0.00E+00">
                  <c:v>8.8614100000000001E-3</c:v>
                </c:pt>
                <c:pt idx="49100">
                  <c:v>1.1203299999999999E-2</c:v>
                </c:pt>
                <c:pt idx="49101">
                  <c:v>1.35131E-2</c:v>
                </c:pt>
                <c:pt idx="49102">
                  <c:v>1.5788E-2</c:v>
                </c:pt>
                <c:pt idx="49103">
                  <c:v>1.8025300000000001E-2</c:v>
                </c:pt>
                <c:pt idx="49104">
                  <c:v>2.0222299999999999E-2</c:v>
                </c:pt>
                <c:pt idx="49105">
                  <c:v>2.2376500000000001E-2</c:v>
                </c:pt>
                <c:pt idx="49106">
                  <c:v>2.4485400000000001E-2</c:v>
                </c:pt>
                <c:pt idx="49107">
                  <c:v>2.6546500000000001E-2</c:v>
                </c:pt>
                <c:pt idx="49108">
                  <c:v>2.85575E-2</c:v>
                </c:pt>
                <c:pt idx="49109">
                  <c:v>3.05163E-2</c:v>
                </c:pt>
                <c:pt idx="49110">
                  <c:v>3.2420499999999998E-2</c:v>
                </c:pt>
                <c:pt idx="49111">
                  <c:v>3.4268300000000002E-2</c:v>
                </c:pt>
                <c:pt idx="49112">
                  <c:v>3.6057499999999999E-2</c:v>
                </c:pt>
                <c:pt idx="49113">
                  <c:v>3.7786500000000001E-2</c:v>
                </c:pt>
                <c:pt idx="49114">
                  <c:v>3.9453299999999997E-2</c:v>
                </c:pt>
                <c:pt idx="49115">
                  <c:v>4.10564E-2</c:v>
                </c:pt>
                <c:pt idx="49116">
                  <c:v>4.2594300000000002E-2</c:v>
                </c:pt>
                <c:pt idx="49117">
                  <c:v>4.4065399999999998E-2</c:v>
                </c:pt>
                <c:pt idx="49118">
                  <c:v>4.5468399999999999E-2</c:v>
                </c:pt>
                <c:pt idx="49119">
                  <c:v>4.6802200000000002E-2</c:v>
                </c:pt>
                <c:pt idx="49120">
                  <c:v>4.80656E-2</c:v>
                </c:pt>
                <c:pt idx="49121">
                  <c:v>4.9257599999999999E-2</c:v>
                </c:pt>
                <c:pt idx="49122">
                  <c:v>5.0377400000000003E-2</c:v>
                </c:pt>
                <c:pt idx="49123">
                  <c:v>5.1424200000000003E-2</c:v>
                </c:pt>
                <c:pt idx="49124">
                  <c:v>5.2397300000000001E-2</c:v>
                </c:pt>
                <c:pt idx="49125">
                  <c:v>5.3296299999999998E-2</c:v>
                </c:pt>
                <c:pt idx="49126">
                  <c:v>5.4120700000000001E-2</c:v>
                </c:pt>
                <c:pt idx="49127">
                  <c:v>5.4870200000000001E-2</c:v>
                </c:pt>
                <c:pt idx="49128">
                  <c:v>5.55446E-2</c:v>
                </c:pt>
                <c:pt idx="49129">
                  <c:v>5.6143899999999997E-2</c:v>
                </c:pt>
                <c:pt idx="49130">
                  <c:v>5.6668099999999999E-2</c:v>
                </c:pt>
                <c:pt idx="49131">
                  <c:v>5.7117399999999999E-2</c:v>
                </c:pt>
                <c:pt idx="49132">
                  <c:v>5.7492099999999997E-2</c:v>
                </c:pt>
                <c:pt idx="49133">
                  <c:v>5.7792499999999997E-2</c:v>
                </c:pt>
                <c:pt idx="49134">
                  <c:v>5.8019099999999997E-2</c:v>
                </c:pt>
                <c:pt idx="49135">
                  <c:v>5.8172700000000001E-2</c:v>
                </c:pt>
                <c:pt idx="49136">
                  <c:v>5.8253800000000001E-2</c:v>
                </c:pt>
                <c:pt idx="49137">
                  <c:v>5.8263200000000001E-2</c:v>
                </c:pt>
                <c:pt idx="49138">
                  <c:v>5.8201999999999997E-2</c:v>
                </c:pt>
                <c:pt idx="49139">
                  <c:v>5.8071200000000003E-2</c:v>
                </c:pt>
                <c:pt idx="49140">
                  <c:v>5.7871800000000001E-2</c:v>
                </c:pt>
                <c:pt idx="49141">
                  <c:v>5.7605099999999999E-2</c:v>
                </c:pt>
                <c:pt idx="49142">
                  <c:v>5.7272299999999998E-2</c:v>
                </c:pt>
                <c:pt idx="49143">
                  <c:v>5.6875000000000002E-2</c:v>
                </c:pt>
                <c:pt idx="49144">
                  <c:v>5.6414600000000002E-2</c:v>
                </c:pt>
                <c:pt idx="49145">
                  <c:v>5.5892600000000001E-2</c:v>
                </c:pt>
                <c:pt idx="49146">
                  <c:v>5.5310699999999997E-2</c:v>
                </c:pt>
                <c:pt idx="49147">
                  <c:v>5.4670700000000003E-2</c:v>
                </c:pt>
                <c:pt idx="49148">
                  <c:v>5.3974399999999999E-2</c:v>
                </c:pt>
                <c:pt idx="49149">
                  <c:v>5.32235E-2</c:v>
                </c:pt>
                <c:pt idx="49150">
                  <c:v>5.24202E-2</c:v>
                </c:pt>
                <c:pt idx="49151">
                  <c:v>5.1566300000000002E-2</c:v>
                </c:pt>
                <c:pt idx="49152">
                  <c:v>5.0663899999999998E-2</c:v>
                </c:pt>
                <c:pt idx="49153">
                  <c:v>4.9715200000000001E-2</c:v>
                </c:pt>
                <c:pt idx="49154">
                  <c:v>4.8722399999999999E-2</c:v>
                </c:pt>
                <c:pt idx="49155">
                  <c:v>4.7687599999999997E-2</c:v>
                </c:pt>
                <c:pt idx="49156">
                  <c:v>4.6613099999999998E-2</c:v>
                </c:pt>
                <c:pt idx="49157">
                  <c:v>4.5501199999999999E-2</c:v>
                </c:pt>
                <c:pt idx="49158">
                  <c:v>4.4354299999999999E-2</c:v>
                </c:pt>
                <c:pt idx="49159">
                  <c:v>4.31746E-2</c:v>
                </c:pt>
                <c:pt idx="49160">
                  <c:v>4.1964700000000001E-2</c:v>
                </c:pt>
                <c:pt idx="49161">
                  <c:v>4.0726800000000001E-2</c:v>
                </c:pt>
                <c:pt idx="49162">
                  <c:v>3.9463499999999999E-2</c:v>
                </c:pt>
                <c:pt idx="49163">
                  <c:v>3.8177099999999999E-2</c:v>
                </c:pt>
                <c:pt idx="49164">
                  <c:v>3.6870100000000003E-2</c:v>
                </c:pt>
                <c:pt idx="49165">
                  <c:v>3.5545E-2</c:v>
                </c:pt>
                <c:pt idx="49166">
                  <c:v>3.4204100000000001E-2</c:v>
                </c:pt>
                <c:pt idx="49167">
                  <c:v>3.2849999999999997E-2</c:v>
                </c:pt>
                <c:pt idx="49168">
                  <c:v>3.1485100000000002E-2</c:v>
                </c:pt>
                <c:pt idx="49169">
                  <c:v>3.0111700000000002E-2</c:v>
                </c:pt>
                <c:pt idx="49170">
                  <c:v>2.8732400000000002E-2</c:v>
                </c:pt>
                <c:pt idx="49171">
                  <c:v>2.7349399999999999E-2</c:v>
                </c:pt>
                <c:pt idx="49172">
                  <c:v>2.5965100000000001E-2</c:v>
                </c:pt>
                <c:pt idx="49173">
                  <c:v>2.4581800000000001E-2</c:v>
                </c:pt>
                <c:pt idx="49174">
                  <c:v>2.3201800000000002E-2</c:v>
                </c:pt>
                <c:pt idx="49175">
                  <c:v>2.18274E-2</c:v>
                </c:pt>
                <c:pt idx="49176">
                  <c:v>2.0460800000000001E-2</c:v>
                </c:pt>
                <c:pt idx="49177">
                  <c:v>1.9104099999999999E-2</c:v>
                </c:pt>
                <c:pt idx="49178">
                  <c:v>1.7759400000000002E-2</c:v>
                </c:pt>
                <c:pt idx="49179">
                  <c:v>1.64288E-2</c:v>
                </c:pt>
                <c:pt idx="49180">
                  <c:v>1.5114300000000001E-2</c:v>
                </c:pt>
                <c:pt idx="49181">
                  <c:v>1.3817899999999999E-2</c:v>
                </c:pt>
                <c:pt idx="49182">
                  <c:v>1.25413E-2</c:v>
                </c:pt>
                <c:pt idx="49183">
                  <c:v>1.12865E-2</c:v>
                </c:pt>
                <c:pt idx="49184">
                  <c:v>1.00552E-2</c:v>
                </c:pt>
                <c:pt idx="49185" formatCode="0.00E+00">
                  <c:v>8.8489699999999994E-3</c:v>
                </c:pt>
                <c:pt idx="49186" formatCode="0.00E+00">
                  <c:v>7.66952E-3</c:v>
                </c:pt>
                <c:pt idx="49187" formatCode="0.00E+00">
                  <c:v>6.5183300000000001E-3</c:v>
                </c:pt>
                <c:pt idx="49188" formatCode="0.00E+00">
                  <c:v>5.3968599999999999E-3</c:v>
                </c:pt>
                <c:pt idx="49189" formatCode="0.00E+00">
                  <c:v>4.3064799999999997E-3</c:v>
                </c:pt>
                <c:pt idx="49190" formatCode="0.00E+00">
                  <c:v>3.2484599999999999E-3</c:v>
                </c:pt>
                <c:pt idx="49191" formatCode="0.00E+00">
                  <c:v>2.2240099999999998E-3</c:v>
                </c:pt>
                <c:pt idx="49192" formatCode="0.00E+00">
                  <c:v>1.2342399999999999E-3</c:v>
                </c:pt>
                <c:pt idx="49193" formatCode="0.00E+00">
                  <c:v>2.8017999999999999E-4</c:v>
                </c:pt>
                <c:pt idx="49194" formatCode="0.00E+00">
                  <c:v>-6.3723100000000004E-4</c:v>
                </c:pt>
                <c:pt idx="49195" formatCode="0.00E+00">
                  <c:v>-1.5171399999999999E-3</c:v>
                </c:pt>
                <c:pt idx="49196" formatCode="0.00E+00">
                  <c:v>-2.3587899999999999E-3</c:v>
                </c:pt>
                <c:pt idx="49197" formatCode="0.00E+00">
                  <c:v>-3.1615200000000001E-3</c:v>
                </c:pt>
                <c:pt idx="49198" formatCode="0.00E+00">
                  <c:v>-3.9247300000000004E-3</c:v>
                </c:pt>
                <c:pt idx="49199" formatCode="0.00E+00">
                  <c:v>-4.6479599999999996E-3</c:v>
                </c:pt>
                <c:pt idx="49200" formatCode="0.00E+00">
                  <c:v>-5.3308000000000001E-3</c:v>
                </c:pt>
                <c:pt idx="49201" formatCode="0.00E+00">
                  <c:v>-5.9729400000000004E-3</c:v>
                </c:pt>
                <c:pt idx="49202" formatCode="0.00E+00">
                  <c:v>-6.5741899999999997E-3</c:v>
                </c:pt>
                <c:pt idx="49203" formatCode="0.00E+00">
                  <c:v>-7.1344199999999998E-3</c:v>
                </c:pt>
                <c:pt idx="49204" formatCode="0.00E+00">
                  <c:v>-7.6536099999999999E-3</c:v>
                </c:pt>
                <c:pt idx="49205" formatCode="0.00E+00">
                  <c:v>-8.1318099999999997E-3</c:v>
                </c:pt>
                <c:pt idx="49206" formatCode="0.00E+00">
                  <c:v>-8.5691799999999992E-3</c:v>
                </c:pt>
                <c:pt idx="49207" formatCode="0.00E+00">
                  <c:v>-8.9659600000000002E-3</c:v>
                </c:pt>
                <c:pt idx="49208" formatCode="0.00E+00">
                  <c:v>-9.3224699999999994E-3</c:v>
                </c:pt>
                <c:pt idx="49209" formatCode="0.00E+00">
                  <c:v>-9.6391399999999992E-3</c:v>
                </c:pt>
                <c:pt idx="49210" formatCode="0.00E+00">
                  <c:v>-9.9164500000000003E-3</c:v>
                </c:pt>
                <c:pt idx="49211">
                  <c:v>-1.0155000000000001E-2</c:v>
                </c:pt>
                <c:pt idx="49212">
                  <c:v>-1.0355400000000001E-2</c:v>
                </c:pt>
                <c:pt idx="49213">
                  <c:v>-1.05185E-2</c:v>
                </c:pt>
                <c:pt idx="49214">
                  <c:v>-1.0645E-2</c:v>
                </c:pt>
                <c:pt idx="49215">
                  <c:v>-1.07359E-2</c:v>
                </c:pt>
                <c:pt idx="49216">
                  <c:v>-1.0792E-2</c:v>
                </c:pt>
                <c:pt idx="49217">
                  <c:v>-1.0814499999999999E-2</c:v>
                </c:pt>
                <c:pt idx="49218">
                  <c:v>-1.08044E-2</c:v>
                </c:pt>
                <c:pt idx="49219">
                  <c:v>-1.0763E-2</c:v>
                </c:pt>
                <c:pt idx="49220">
                  <c:v>-1.0691300000000001E-2</c:v>
                </c:pt>
                <c:pt idx="49221">
                  <c:v>-1.0590799999999999E-2</c:v>
                </c:pt>
                <c:pt idx="49222">
                  <c:v>-1.04627E-2</c:v>
                </c:pt>
                <c:pt idx="49223">
                  <c:v>-1.03085E-2</c:v>
                </c:pt>
                <c:pt idx="49224">
                  <c:v>-1.0129600000000001E-2</c:v>
                </c:pt>
                <c:pt idx="49225" formatCode="0.00E+00">
                  <c:v>-9.9273799999999995E-3</c:v>
                </c:pt>
                <c:pt idx="49226" formatCode="0.00E+00">
                  <c:v>-9.7035000000000003E-3</c:v>
                </c:pt>
                <c:pt idx="49227" formatCode="0.00E+00">
                  <c:v>-9.4594799999999993E-3</c:v>
                </c:pt>
                <c:pt idx="49228" formatCode="0.00E+00">
                  <c:v>-9.1969300000000007E-3</c:v>
                </c:pt>
                <c:pt idx="49229" formatCode="0.00E+00">
                  <c:v>-8.9174600000000003E-3</c:v>
                </c:pt>
                <c:pt idx="49230" formatCode="0.00E+00">
                  <c:v>-8.6227500000000002E-3</c:v>
                </c:pt>
                <c:pt idx="49231" formatCode="0.00E+00">
                  <c:v>-8.3144699999999992E-3</c:v>
                </c:pt>
                <c:pt idx="49232" formatCode="0.00E+00">
                  <c:v>-7.9943299999999991E-3</c:v>
                </c:pt>
                <c:pt idx="49233" formatCode="0.00E+00">
                  <c:v>-7.6640500000000004E-3</c:v>
                </c:pt>
                <c:pt idx="49234" formatCode="0.00E+00">
                  <c:v>-7.3253499999999996E-3</c:v>
                </c:pt>
                <c:pt idx="49235" formatCode="0.00E+00">
                  <c:v>-6.9799700000000003E-3</c:v>
                </c:pt>
                <c:pt idx="49236" formatCode="0.00E+00">
                  <c:v>-6.6296599999999999E-3</c:v>
                </c:pt>
                <c:pt idx="49237" formatCode="0.00E+00">
                  <c:v>-6.2761600000000002E-3</c:v>
                </c:pt>
                <c:pt idx="49238" formatCode="0.00E+00">
                  <c:v>-5.9212099999999997E-3</c:v>
                </c:pt>
                <c:pt idx="49239" formatCode="0.00E+00">
                  <c:v>-5.56654E-3</c:v>
                </c:pt>
                <c:pt idx="49240" formatCode="0.00E+00">
                  <c:v>-5.2138799999999997E-3</c:v>
                </c:pt>
                <c:pt idx="49241" formatCode="0.00E+00">
                  <c:v>-4.8649399999999999E-3</c:v>
                </c:pt>
                <c:pt idx="49242" formatCode="0.00E+00">
                  <c:v>-4.5213900000000001E-3</c:v>
                </c:pt>
                <c:pt idx="49243" formatCode="0.00E+00">
                  <c:v>-4.18492E-3</c:v>
                </c:pt>
                <c:pt idx="49244" formatCode="0.00E+00">
                  <c:v>-3.8571600000000001E-3</c:v>
                </c:pt>
                <c:pt idx="49245" formatCode="0.00E+00">
                  <c:v>-3.5397200000000001E-3</c:v>
                </c:pt>
                <c:pt idx="49246" formatCode="0.00E+00">
                  <c:v>-3.2341800000000001E-3</c:v>
                </c:pt>
                <c:pt idx="49247" formatCode="0.00E+00">
                  <c:v>-2.9420900000000001E-3</c:v>
                </c:pt>
                <c:pt idx="49248" formatCode="0.00E+00">
                  <c:v>-2.6649500000000001E-3</c:v>
                </c:pt>
                <c:pt idx="49249" formatCode="0.00E+00">
                  <c:v>-2.4042199999999999E-3</c:v>
                </c:pt>
                <c:pt idx="49250" formatCode="0.00E+00">
                  <c:v>-2.1613000000000001E-3</c:v>
                </c:pt>
                <c:pt idx="49251" formatCode="0.00E+00">
                  <c:v>-1.9375799999999999E-3</c:v>
                </c:pt>
                <c:pt idx="49252" formatCode="0.00E+00">
                  <c:v>-1.73435E-3</c:v>
                </c:pt>
                <c:pt idx="49253" formatCode="0.00E+00">
                  <c:v>-1.55287E-3</c:v>
                </c:pt>
                <c:pt idx="49254" formatCode="0.00E+00">
                  <c:v>-1.39434E-3</c:v>
                </c:pt>
                <c:pt idx="49255" formatCode="0.00E+00">
                  <c:v>-1.2599099999999999E-3</c:v>
                </c:pt>
                <c:pt idx="49256" formatCode="0.00E+00">
                  <c:v>-1.1506400000000001E-3</c:v>
                </c:pt>
                <c:pt idx="49257" formatCode="0.00E+00">
                  <c:v>-1.0675400000000001E-3</c:v>
                </c:pt>
                <c:pt idx="49258" formatCode="0.00E+00">
                  <c:v>-1.0115600000000001E-3</c:v>
                </c:pt>
                <c:pt idx="49259" formatCode="0.00E+00">
                  <c:v>-9.8355899999999995E-4</c:v>
                </c:pt>
                <c:pt idx="49260" formatCode="0.00E+00">
                  <c:v>-9.8434200000000003E-4</c:v>
                </c:pt>
                <c:pt idx="49261" formatCode="0.00E+00">
                  <c:v>-1.0146300000000001E-3</c:v>
                </c:pt>
                <c:pt idx="49262" formatCode="0.00E+00">
                  <c:v>-1.07508E-3</c:v>
                </c:pt>
                <c:pt idx="49263" formatCode="0.00E+00">
                  <c:v>-1.16625E-3</c:v>
                </c:pt>
                <c:pt idx="49264" formatCode="0.00E+00">
                  <c:v>-1.28864E-3</c:v>
                </c:pt>
                <c:pt idx="49265" formatCode="0.00E+00">
                  <c:v>-1.4426599999999999E-3</c:v>
                </c:pt>
                <c:pt idx="49266" formatCode="0.00E+00">
                  <c:v>-1.6286499999999999E-3</c:v>
                </c:pt>
                <c:pt idx="49267" formatCode="0.00E+00">
                  <c:v>-1.84684E-3</c:v>
                </c:pt>
                <c:pt idx="49268" formatCode="0.00E+00">
                  <c:v>-2.09742E-3</c:v>
                </c:pt>
                <c:pt idx="49269" formatCode="0.00E+00">
                  <c:v>-2.38047E-3</c:v>
                </c:pt>
                <c:pt idx="49270" formatCode="0.00E+00">
                  <c:v>-2.6959800000000002E-3</c:v>
                </c:pt>
                <c:pt idx="49271" formatCode="0.00E+00">
                  <c:v>-3.0438700000000002E-3</c:v>
                </c:pt>
                <c:pt idx="49272" formatCode="0.00E+00">
                  <c:v>-3.4239700000000001E-3</c:v>
                </c:pt>
                <c:pt idx="49273" formatCode="0.00E+00">
                  <c:v>-3.8360299999999998E-3</c:v>
                </c:pt>
                <c:pt idx="49274" formatCode="0.00E+00">
                  <c:v>-4.2797199999999999E-3</c:v>
                </c:pt>
                <c:pt idx="49275" formatCode="0.00E+00">
                  <c:v>-4.7546100000000003E-3</c:v>
                </c:pt>
                <c:pt idx="49276" formatCode="0.00E+00">
                  <c:v>-5.2602100000000004E-3</c:v>
                </c:pt>
                <c:pt idx="49277" formatCode="0.00E+00">
                  <c:v>-5.7959300000000004E-3</c:v>
                </c:pt>
                <c:pt idx="49278" formatCode="0.00E+00">
                  <c:v>-6.3610999999999997E-3</c:v>
                </c:pt>
                <c:pt idx="49279" formatCode="0.00E+00">
                  <c:v>-6.9549800000000004E-3</c:v>
                </c:pt>
                <c:pt idx="49280" formatCode="0.00E+00">
                  <c:v>-7.5767500000000002E-3</c:v>
                </c:pt>
                <c:pt idx="49281" formatCode="0.00E+00">
                  <c:v>-8.2255000000000002E-3</c:v>
                </c:pt>
                <c:pt idx="49282" formatCode="0.00E+00">
                  <c:v>-8.9002600000000001E-3</c:v>
                </c:pt>
                <c:pt idx="49283" formatCode="0.00E+00">
                  <c:v>-9.5999799999999993E-3</c:v>
                </c:pt>
                <c:pt idx="49284">
                  <c:v>-1.0323499999999999E-2</c:v>
                </c:pt>
                <c:pt idx="49285">
                  <c:v>-1.10697E-2</c:v>
                </c:pt>
                <c:pt idx="49286">
                  <c:v>-1.18373E-2</c:v>
                </c:pt>
                <c:pt idx="49287">
                  <c:v>-1.26249E-2</c:v>
                </c:pt>
                <c:pt idx="49288">
                  <c:v>-1.3431200000000001E-2</c:v>
                </c:pt>
                <c:pt idx="49289">
                  <c:v>-1.42547E-2</c:v>
                </c:pt>
                <c:pt idx="49290">
                  <c:v>-1.5093799999999999E-2</c:v>
                </c:pt>
                <c:pt idx="49291">
                  <c:v>-1.5947099999999999E-2</c:v>
                </c:pt>
                <c:pt idx="49292">
                  <c:v>-1.6813000000000002E-2</c:v>
                </c:pt>
                <c:pt idx="49293">
                  <c:v>-1.76896E-2</c:v>
                </c:pt>
                <c:pt idx="49294">
                  <c:v>-1.8575399999999999E-2</c:v>
                </c:pt>
                <c:pt idx="49295">
                  <c:v>-1.9468599999999999E-2</c:v>
                </c:pt>
                <c:pt idx="49296">
                  <c:v>-2.0367300000000001E-2</c:v>
                </c:pt>
                <c:pt idx="49297">
                  <c:v>-2.1269799999999998E-2</c:v>
                </c:pt>
                <c:pt idx="49298">
                  <c:v>-2.2174099999999999E-2</c:v>
                </c:pt>
                <c:pt idx="49299">
                  <c:v>-2.3078499999999998E-2</c:v>
                </c:pt>
                <c:pt idx="49300">
                  <c:v>-2.3980899999999999E-2</c:v>
                </c:pt>
                <c:pt idx="49301">
                  <c:v>-2.4879399999999999E-2</c:v>
                </c:pt>
                <c:pt idx="49302">
                  <c:v>-2.5772099999999999E-2</c:v>
                </c:pt>
                <c:pt idx="49303">
                  <c:v>-2.6656900000000001E-2</c:v>
                </c:pt>
                <c:pt idx="49304">
                  <c:v>-2.7531900000000002E-2</c:v>
                </c:pt>
                <c:pt idx="49305">
                  <c:v>-2.8395199999999999E-2</c:v>
                </c:pt>
                <c:pt idx="49306">
                  <c:v>-2.9244599999999999E-2</c:v>
                </c:pt>
                <c:pt idx="49307">
                  <c:v>-3.0078199999999999E-2</c:v>
                </c:pt>
                <c:pt idx="49308">
                  <c:v>-3.0894100000000001E-2</c:v>
                </c:pt>
                <c:pt idx="49309">
                  <c:v>-3.1690200000000002E-2</c:v>
                </c:pt>
                <c:pt idx="49310">
                  <c:v>-3.2464600000000003E-2</c:v>
                </c:pt>
                <c:pt idx="49311">
                  <c:v>-3.3215300000000003E-2</c:v>
                </c:pt>
                <c:pt idx="49312">
                  <c:v>-3.3940400000000003E-2</c:v>
                </c:pt>
                <c:pt idx="49313">
                  <c:v>-3.4637899999999999E-2</c:v>
                </c:pt>
                <c:pt idx="49314">
                  <c:v>-3.53061E-2</c:v>
                </c:pt>
                <c:pt idx="49315">
                  <c:v>-3.5943099999999999E-2</c:v>
                </c:pt>
                <c:pt idx="49316">
                  <c:v>-3.6547000000000003E-2</c:v>
                </c:pt>
                <c:pt idx="49317">
                  <c:v>-3.7116000000000003E-2</c:v>
                </c:pt>
                <c:pt idx="49318">
                  <c:v>-3.7648599999999997E-2</c:v>
                </c:pt>
                <c:pt idx="49319">
                  <c:v>-3.81429E-2</c:v>
                </c:pt>
                <c:pt idx="49320">
                  <c:v>-3.8597399999999997E-2</c:v>
                </c:pt>
                <c:pt idx="49321">
                  <c:v>-3.9010499999999997E-2</c:v>
                </c:pt>
                <c:pt idx="49322">
                  <c:v>-3.9380600000000002E-2</c:v>
                </c:pt>
                <c:pt idx="49323">
                  <c:v>-3.9706400000000003E-2</c:v>
                </c:pt>
                <c:pt idx="49324">
                  <c:v>-3.9986300000000002E-2</c:v>
                </c:pt>
                <c:pt idx="49325">
                  <c:v>-4.0219199999999997E-2</c:v>
                </c:pt>
                <c:pt idx="49326">
                  <c:v>-4.0403700000000001E-2</c:v>
                </c:pt>
                <c:pt idx="49327">
                  <c:v>-4.0538699999999997E-2</c:v>
                </c:pt>
                <c:pt idx="49328">
                  <c:v>-4.0622999999999999E-2</c:v>
                </c:pt>
                <c:pt idx="49329">
                  <c:v>-4.06556E-2</c:v>
                </c:pt>
                <c:pt idx="49330">
                  <c:v>-4.0635699999999997E-2</c:v>
                </c:pt>
                <c:pt idx="49331">
                  <c:v>-4.05622E-2</c:v>
                </c:pt>
                <c:pt idx="49332">
                  <c:v>-4.0434400000000002E-2</c:v>
                </c:pt>
                <c:pt idx="49333">
                  <c:v>-4.0251700000000001E-2</c:v>
                </c:pt>
                <c:pt idx="49334">
                  <c:v>-4.0013399999999998E-2</c:v>
                </c:pt>
                <c:pt idx="49335">
                  <c:v>-3.9718999999999997E-2</c:v>
                </c:pt>
                <c:pt idx="49336">
                  <c:v>-3.9368100000000003E-2</c:v>
                </c:pt>
                <c:pt idx="49337">
                  <c:v>-3.8960300000000003E-2</c:v>
                </c:pt>
                <c:pt idx="49338">
                  <c:v>-3.8495500000000002E-2</c:v>
                </c:pt>
                <c:pt idx="49339">
                  <c:v>-3.7973399999999997E-2</c:v>
                </c:pt>
                <c:pt idx="49340">
                  <c:v>-3.73941E-2</c:v>
                </c:pt>
                <c:pt idx="49341">
                  <c:v>-3.6757499999999999E-2</c:v>
                </c:pt>
                <c:pt idx="49342">
                  <c:v>-3.6063900000000003E-2</c:v>
                </c:pt>
                <c:pt idx="49343">
                  <c:v>-3.5313499999999998E-2</c:v>
                </c:pt>
                <c:pt idx="49344">
                  <c:v>-3.4506500000000002E-2</c:v>
                </c:pt>
                <c:pt idx="49345">
                  <c:v>-3.3643600000000003E-2</c:v>
                </c:pt>
                <c:pt idx="49346">
                  <c:v>-3.2725200000000003E-2</c:v>
                </c:pt>
                <c:pt idx="49347">
                  <c:v>-3.17519E-2</c:v>
                </c:pt>
                <c:pt idx="49348">
                  <c:v>-3.0724499999999998E-2</c:v>
                </c:pt>
                <c:pt idx="49349">
                  <c:v>-2.9643900000000001E-2</c:v>
                </c:pt>
                <c:pt idx="49350">
                  <c:v>-2.8510899999999999E-2</c:v>
                </c:pt>
                <c:pt idx="49351">
                  <c:v>-2.73265E-2</c:v>
                </c:pt>
                <c:pt idx="49352">
                  <c:v>-2.6092000000000001E-2</c:v>
                </c:pt>
                <c:pt idx="49353">
                  <c:v>-2.4808500000000001E-2</c:v>
                </c:pt>
                <c:pt idx="49354">
                  <c:v>-2.3477399999999999E-2</c:v>
                </c:pt>
                <c:pt idx="49355">
                  <c:v>-2.2099899999999999E-2</c:v>
                </c:pt>
                <c:pt idx="49356">
                  <c:v>-2.0677600000000001E-2</c:v>
                </c:pt>
                <c:pt idx="49357">
                  <c:v>-1.9212099999999999E-2</c:v>
                </c:pt>
                <c:pt idx="49358">
                  <c:v>-1.7704999999999999E-2</c:v>
                </c:pt>
                <c:pt idx="49359">
                  <c:v>-1.6157899999999999E-2</c:v>
                </c:pt>
                <c:pt idx="49360">
                  <c:v>-1.45729E-2</c:v>
                </c:pt>
                <c:pt idx="49361">
                  <c:v>-1.2951600000000001E-2</c:v>
                </c:pt>
                <c:pt idx="49362">
                  <c:v>-1.12961E-2</c:v>
                </c:pt>
                <c:pt idx="49363" formatCode="0.00E+00">
                  <c:v>-9.6083699999999998E-3</c:v>
                </c:pt>
                <c:pt idx="49364" formatCode="0.00E+00">
                  <c:v>-7.8905299999999998E-3</c:v>
                </c:pt>
                <c:pt idx="49365" formatCode="0.00E+00">
                  <c:v>-6.1447200000000002E-3</c:v>
                </c:pt>
                <c:pt idx="49366" formatCode="0.00E+00">
                  <c:v>-4.3731600000000001E-3</c:v>
                </c:pt>
                <c:pt idx="49367" formatCode="0.00E+00">
                  <c:v>-2.5781300000000001E-3</c:v>
                </c:pt>
                <c:pt idx="49368" formatCode="0.00E+00">
                  <c:v>-7.6194000000000001E-4</c:v>
                </c:pt>
                <c:pt idx="49369" formatCode="0.00E+00">
                  <c:v>1.0730200000000001E-3</c:v>
                </c:pt>
                <c:pt idx="49370" formatCode="0.00E+00">
                  <c:v>2.9243400000000001E-3</c:v>
                </c:pt>
                <c:pt idx="49371" formatCode="0.00E+00">
                  <c:v>4.7895500000000001E-3</c:v>
                </c:pt>
                <c:pt idx="49372" formatCode="0.00E+00">
                  <c:v>6.6661400000000001E-3</c:v>
                </c:pt>
                <c:pt idx="49373" formatCode="0.00E+00">
                  <c:v>8.5515799999999996E-3</c:v>
                </c:pt>
                <c:pt idx="49374">
                  <c:v>1.0443300000000001E-2</c:v>
                </c:pt>
                <c:pt idx="49375">
                  <c:v>1.2338699999999999E-2</c:v>
                </c:pt>
                <c:pt idx="49376">
                  <c:v>1.42352E-2</c:v>
                </c:pt>
                <c:pt idx="49377">
                  <c:v>1.6129999999999999E-2</c:v>
                </c:pt>
                <c:pt idx="49378">
                  <c:v>1.8020700000000001E-2</c:v>
                </c:pt>
                <c:pt idx="49379">
                  <c:v>1.9904499999999999E-2</c:v>
                </c:pt>
                <c:pt idx="49380">
                  <c:v>2.1778700000000002E-2</c:v>
                </c:pt>
                <c:pt idx="49381">
                  <c:v>2.3640700000000001E-2</c:v>
                </c:pt>
                <c:pt idx="49382">
                  <c:v>2.5487800000000001E-2</c:v>
                </c:pt>
                <c:pt idx="49383">
                  <c:v>2.7317399999999999E-2</c:v>
                </c:pt>
                <c:pt idx="49384">
                  <c:v>2.9126699999999998E-2</c:v>
                </c:pt>
                <c:pt idx="49385">
                  <c:v>3.0913300000000001E-2</c:v>
                </c:pt>
                <c:pt idx="49386">
                  <c:v>3.2674399999999999E-2</c:v>
                </c:pt>
                <c:pt idx="49387">
                  <c:v>3.4407600000000003E-2</c:v>
                </c:pt>
                <c:pt idx="49388">
                  <c:v>3.6110099999999999E-2</c:v>
                </c:pt>
                <c:pt idx="49389">
                  <c:v>3.7779600000000003E-2</c:v>
                </c:pt>
                <c:pt idx="49390">
                  <c:v>3.9413499999999997E-2</c:v>
                </c:pt>
                <c:pt idx="49391">
                  <c:v>4.1009299999999999E-2</c:v>
                </c:pt>
                <c:pt idx="49392">
                  <c:v>4.25648E-2</c:v>
                </c:pt>
                <c:pt idx="49393">
                  <c:v>4.4077499999999999E-2</c:v>
                </c:pt>
                <c:pt idx="49394">
                  <c:v>4.5545099999999998E-2</c:v>
                </c:pt>
                <c:pt idx="49395">
                  <c:v>4.69655E-2</c:v>
                </c:pt>
                <c:pt idx="49396">
                  <c:v>4.8336400000000002E-2</c:v>
                </c:pt>
                <c:pt idx="49397">
                  <c:v>4.9655699999999997E-2</c:v>
                </c:pt>
                <c:pt idx="49398">
                  <c:v>5.0921300000000003E-2</c:v>
                </c:pt>
                <c:pt idx="49399">
                  <c:v>5.2131400000000001E-2</c:v>
                </c:pt>
                <c:pt idx="49400">
                  <c:v>5.3283900000000002E-2</c:v>
                </c:pt>
                <c:pt idx="49401">
                  <c:v>5.4377200000000001E-2</c:v>
                </c:pt>
                <c:pt idx="49402">
                  <c:v>5.5409399999999998E-2</c:v>
                </c:pt>
                <c:pt idx="49403">
                  <c:v>5.6378900000000003E-2</c:v>
                </c:pt>
                <c:pt idx="49404">
                  <c:v>5.7284099999999998E-2</c:v>
                </c:pt>
                <c:pt idx="49405">
                  <c:v>5.8123599999999997E-2</c:v>
                </c:pt>
                <c:pt idx="49406">
                  <c:v>5.8895900000000001E-2</c:v>
                </c:pt>
                <c:pt idx="49407">
                  <c:v>5.9599800000000001E-2</c:v>
                </c:pt>
                <c:pt idx="49408">
                  <c:v>6.0234200000000002E-2</c:v>
                </c:pt>
                <c:pt idx="49409">
                  <c:v>6.0797799999999999E-2</c:v>
                </c:pt>
                <c:pt idx="49410">
                  <c:v>6.1289700000000003E-2</c:v>
                </c:pt>
                <c:pt idx="49411">
                  <c:v>6.1709E-2</c:v>
                </c:pt>
                <c:pt idx="49412">
                  <c:v>6.2054999999999999E-2</c:v>
                </c:pt>
                <c:pt idx="49413">
                  <c:v>6.2326899999999998E-2</c:v>
                </c:pt>
                <c:pt idx="49414">
                  <c:v>6.2524200000000002E-2</c:v>
                </c:pt>
                <c:pt idx="49415">
                  <c:v>6.2646400000000005E-2</c:v>
                </c:pt>
                <c:pt idx="49416">
                  <c:v>6.2693200000000004E-2</c:v>
                </c:pt>
                <c:pt idx="49417">
                  <c:v>6.2664399999999995E-2</c:v>
                </c:pt>
                <c:pt idx="49418">
                  <c:v>6.2559699999999996E-2</c:v>
                </c:pt>
                <c:pt idx="49419">
                  <c:v>6.2379200000000003E-2</c:v>
                </c:pt>
                <c:pt idx="49420">
                  <c:v>6.2122900000000002E-2</c:v>
                </c:pt>
                <c:pt idx="49421">
                  <c:v>6.1791100000000002E-2</c:v>
                </c:pt>
                <c:pt idx="49422">
                  <c:v>6.1384000000000001E-2</c:v>
                </c:pt>
                <c:pt idx="49423">
                  <c:v>6.0902199999999997E-2</c:v>
                </c:pt>
                <c:pt idx="49424">
                  <c:v>6.03461E-2</c:v>
                </c:pt>
                <c:pt idx="49425">
                  <c:v>5.97163E-2</c:v>
                </c:pt>
                <c:pt idx="49426">
                  <c:v>5.9013599999999999E-2</c:v>
                </c:pt>
                <c:pt idx="49427">
                  <c:v>5.8238900000000003E-2</c:v>
                </c:pt>
                <c:pt idx="49428">
                  <c:v>5.7393100000000002E-2</c:v>
                </c:pt>
                <c:pt idx="49429">
                  <c:v>5.6477399999999997E-2</c:v>
                </c:pt>
                <c:pt idx="49430">
                  <c:v>5.5492699999999999E-2</c:v>
                </c:pt>
                <c:pt idx="49431">
                  <c:v>5.4440599999999999E-2</c:v>
                </c:pt>
                <c:pt idx="49432">
                  <c:v>5.33222E-2</c:v>
                </c:pt>
                <c:pt idx="49433">
                  <c:v>5.2139100000000001E-2</c:v>
                </c:pt>
                <c:pt idx="49434">
                  <c:v>5.0892800000000002E-2</c:v>
                </c:pt>
                <c:pt idx="49435">
                  <c:v>4.9584999999999997E-2</c:v>
                </c:pt>
                <c:pt idx="49436">
                  <c:v>4.8217500000000003E-2</c:v>
                </c:pt>
                <c:pt idx="49437">
                  <c:v>4.6792E-2</c:v>
                </c:pt>
                <c:pt idx="49438">
                  <c:v>4.5310599999999999E-2</c:v>
                </c:pt>
                <c:pt idx="49439">
                  <c:v>4.3775099999999997E-2</c:v>
                </c:pt>
                <c:pt idx="49440">
                  <c:v>4.2187599999999999E-2</c:v>
                </c:pt>
                <c:pt idx="49441">
                  <c:v>4.05504E-2</c:v>
                </c:pt>
                <c:pt idx="49442">
                  <c:v>3.8865700000000003E-2</c:v>
                </c:pt>
                <c:pt idx="49443">
                  <c:v>3.7135700000000001E-2</c:v>
                </c:pt>
                <c:pt idx="49444">
                  <c:v>3.5362699999999997E-2</c:v>
                </c:pt>
                <c:pt idx="49445">
                  <c:v>3.3549299999999997E-2</c:v>
                </c:pt>
                <c:pt idx="49446">
                  <c:v>3.1697900000000001E-2</c:v>
                </c:pt>
                <c:pt idx="49447">
                  <c:v>2.9811000000000001E-2</c:v>
                </c:pt>
                <c:pt idx="49448">
                  <c:v>2.7891300000000001E-2</c:v>
                </c:pt>
                <c:pt idx="49449">
                  <c:v>2.5941200000000001E-2</c:v>
                </c:pt>
                <c:pt idx="49450">
                  <c:v>2.3963600000000002E-2</c:v>
                </c:pt>
                <c:pt idx="49451">
                  <c:v>2.1961000000000001E-2</c:v>
                </c:pt>
                <c:pt idx="49452">
                  <c:v>1.9936300000000001E-2</c:v>
                </c:pt>
                <c:pt idx="49453">
                  <c:v>1.78923E-2</c:v>
                </c:pt>
                <c:pt idx="49454">
                  <c:v>1.5831600000000001E-2</c:v>
                </c:pt>
                <c:pt idx="49455">
                  <c:v>1.37571E-2</c:v>
                </c:pt>
                <c:pt idx="49456">
                  <c:v>1.16717E-2</c:v>
                </c:pt>
                <c:pt idx="49457" formatCode="0.00E+00">
                  <c:v>9.5781100000000008E-3</c:v>
                </c:pt>
                <c:pt idx="49458" formatCode="0.00E+00">
                  <c:v>7.4792699999999997E-3</c:v>
                </c:pt>
                <c:pt idx="49459" formatCode="0.00E+00">
                  <c:v>5.378E-3</c:v>
                </c:pt>
                <c:pt idx="49460" formatCode="0.00E+00">
                  <c:v>3.2771499999999999E-3</c:v>
                </c:pt>
                <c:pt idx="49461" formatCode="0.00E+00">
                  <c:v>1.1795499999999999E-3</c:v>
                </c:pt>
                <c:pt idx="49462" formatCode="0.00E+00">
                  <c:v>-9.1197200000000004E-4</c:v>
                </c:pt>
                <c:pt idx="49463" formatCode="0.00E+00">
                  <c:v>-2.9946E-3</c:v>
                </c:pt>
                <c:pt idx="49464" formatCode="0.00E+00">
                  <c:v>-5.0655400000000003E-3</c:v>
                </c:pt>
                <c:pt idx="49465" formatCode="0.00E+00">
                  <c:v>-7.1220199999999997E-3</c:v>
                </c:pt>
                <c:pt idx="49466" formatCode="0.00E+00">
                  <c:v>-9.1613000000000007E-3</c:v>
                </c:pt>
                <c:pt idx="49467">
                  <c:v>-1.11807E-2</c:v>
                </c:pt>
                <c:pt idx="49468">
                  <c:v>-1.31775E-2</c:v>
                </c:pt>
                <c:pt idx="49469">
                  <c:v>-1.51491E-2</c:v>
                </c:pt>
                <c:pt idx="49470">
                  <c:v>-1.7092900000000001E-2</c:v>
                </c:pt>
                <c:pt idx="49471">
                  <c:v>-1.90063E-2</c:v>
                </c:pt>
                <c:pt idx="49472">
                  <c:v>-2.0886999999999999E-2</c:v>
                </c:pt>
                <c:pt idx="49473">
                  <c:v>-2.27323E-2</c:v>
                </c:pt>
                <c:pt idx="49474">
                  <c:v>-2.4540099999999999E-2</c:v>
                </c:pt>
                <c:pt idx="49475">
                  <c:v>-2.6307899999999999E-2</c:v>
                </c:pt>
                <c:pt idx="49476">
                  <c:v>-2.8033599999999999E-2</c:v>
                </c:pt>
                <c:pt idx="49477">
                  <c:v>-2.9714899999999999E-2</c:v>
                </c:pt>
                <c:pt idx="49478">
                  <c:v>-3.13499E-2</c:v>
                </c:pt>
                <c:pt idx="49479">
                  <c:v>-3.2936300000000002E-2</c:v>
                </c:pt>
                <c:pt idx="49480">
                  <c:v>-3.44724E-2</c:v>
                </c:pt>
                <c:pt idx="49481">
                  <c:v>-3.5956200000000001E-2</c:v>
                </c:pt>
                <c:pt idx="49482">
                  <c:v>-3.7386000000000003E-2</c:v>
                </c:pt>
                <c:pt idx="49483">
                  <c:v>-3.8760099999999999E-2</c:v>
                </c:pt>
                <c:pt idx="49484">
                  <c:v>-4.0076899999999999E-2</c:v>
                </c:pt>
                <c:pt idx="49485">
                  <c:v>-4.1334900000000001E-2</c:v>
                </c:pt>
                <c:pt idx="49486">
                  <c:v>-4.25327E-2</c:v>
                </c:pt>
                <c:pt idx="49487">
                  <c:v>-4.3668899999999997E-2</c:v>
                </c:pt>
                <c:pt idx="49488">
                  <c:v>-4.4742499999999998E-2</c:v>
                </c:pt>
                <c:pt idx="49489">
                  <c:v>-4.5752099999999997E-2</c:v>
                </c:pt>
                <c:pt idx="49490">
                  <c:v>-4.66969E-2</c:v>
                </c:pt>
                <c:pt idx="49491">
                  <c:v>-4.7576E-2</c:v>
                </c:pt>
                <c:pt idx="49492">
                  <c:v>-4.8388399999999998E-2</c:v>
                </c:pt>
                <c:pt idx="49493">
                  <c:v>-4.9133599999999999E-2</c:v>
                </c:pt>
                <c:pt idx="49494">
                  <c:v>-4.9810800000000002E-2</c:v>
                </c:pt>
                <c:pt idx="49495">
                  <c:v>-5.0419699999999998E-2</c:v>
                </c:pt>
                <c:pt idx="49496">
                  <c:v>-5.09598E-2</c:v>
                </c:pt>
                <c:pt idx="49497">
                  <c:v>-5.1430900000000002E-2</c:v>
                </c:pt>
                <c:pt idx="49498">
                  <c:v>-5.1832700000000002E-2</c:v>
                </c:pt>
                <c:pt idx="49499">
                  <c:v>-5.2165200000000002E-2</c:v>
                </c:pt>
                <c:pt idx="49500">
                  <c:v>-5.24284E-2</c:v>
                </c:pt>
                <c:pt idx="49501">
                  <c:v>-5.2622500000000003E-2</c:v>
                </c:pt>
                <c:pt idx="49502">
                  <c:v>-5.2747700000000002E-2</c:v>
                </c:pt>
                <c:pt idx="49503">
                  <c:v>-5.2804400000000001E-2</c:v>
                </c:pt>
                <c:pt idx="49504">
                  <c:v>-5.2793E-2</c:v>
                </c:pt>
                <c:pt idx="49505">
                  <c:v>-5.2713999999999997E-2</c:v>
                </c:pt>
                <c:pt idx="49506">
                  <c:v>-5.2568200000000002E-2</c:v>
                </c:pt>
                <c:pt idx="49507">
                  <c:v>-5.2356199999999999E-2</c:v>
                </c:pt>
                <c:pt idx="49508">
                  <c:v>-5.2078899999999997E-2</c:v>
                </c:pt>
                <c:pt idx="49509">
                  <c:v>-5.17373E-2</c:v>
                </c:pt>
                <c:pt idx="49510">
                  <c:v>-5.13324E-2</c:v>
                </c:pt>
                <c:pt idx="49511">
                  <c:v>-5.0865300000000002E-2</c:v>
                </c:pt>
                <c:pt idx="49512">
                  <c:v>-5.0337199999999999E-2</c:v>
                </c:pt>
                <c:pt idx="49513">
                  <c:v>-4.9749399999999999E-2</c:v>
                </c:pt>
                <c:pt idx="49514">
                  <c:v>-4.9103300000000003E-2</c:v>
                </c:pt>
                <c:pt idx="49515">
                  <c:v>-4.8400499999999999E-2</c:v>
                </c:pt>
                <c:pt idx="49516">
                  <c:v>-4.7642299999999999E-2</c:v>
                </c:pt>
                <c:pt idx="49517">
                  <c:v>-4.6830499999999997E-2</c:v>
                </c:pt>
                <c:pt idx="49518">
                  <c:v>-4.5966699999999999E-2</c:v>
                </c:pt>
                <c:pt idx="49519">
                  <c:v>-4.5052700000000001E-2</c:v>
                </c:pt>
                <c:pt idx="49520">
                  <c:v>-4.4090299999999999E-2</c:v>
                </c:pt>
                <c:pt idx="49521">
                  <c:v>-4.3081500000000002E-2</c:v>
                </c:pt>
                <c:pt idx="49522">
                  <c:v>-4.2028099999999999E-2</c:v>
                </c:pt>
                <c:pt idx="49523">
                  <c:v>-4.0932099999999999E-2</c:v>
                </c:pt>
                <c:pt idx="49524">
                  <c:v>-3.9795700000000003E-2</c:v>
                </c:pt>
                <c:pt idx="49525">
                  <c:v>-3.8620799999999997E-2</c:v>
                </c:pt>
                <c:pt idx="49526">
                  <c:v>-3.74098E-2</c:v>
                </c:pt>
                <c:pt idx="49527">
                  <c:v>-3.6164700000000001E-2</c:v>
                </c:pt>
                <c:pt idx="49528">
                  <c:v>-3.4887799999999997E-2</c:v>
                </c:pt>
                <c:pt idx="49529">
                  <c:v>-3.3581300000000001E-2</c:v>
                </c:pt>
                <c:pt idx="49530">
                  <c:v>-3.2247600000000001E-2</c:v>
                </c:pt>
                <c:pt idx="49531">
                  <c:v>-3.08889E-2</c:v>
                </c:pt>
                <c:pt idx="49532">
                  <c:v>-2.9507599999999998E-2</c:v>
                </c:pt>
                <c:pt idx="49533">
                  <c:v>-2.8105999999999999E-2</c:v>
                </c:pt>
                <c:pt idx="49534">
                  <c:v>-2.6686499999999998E-2</c:v>
                </c:pt>
                <c:pt idx="49535">
                  <c:v>-2.52515E-2</c:v>
                </c:pt>
                <c:pt idx="49536">
                  <c:v>-2.3803299999999999E-2</c:v>
                </c:pt>
                <c:pt idx="49537">
                  <c:v>-2.23444E-2</c:v>
                </c:pt>
                <c:pt idx="49538">
                  <c:v>-2.0877E-2</c:v>
                </c:pt>
                <c:pt idx="49539">
                  <c:v>-1.9403699999999999E-2</c:v>
                </c:pt>
                <c:pt idx="49540">
                  <c:v>-1.7926600000000001E-2</c:v>
                </c:pt>
                <c:pt idx="49541">
                  <c:v>-1.6448299999999999E-2</c:v>
                </c:pt>
                <c:pt idx="49542">
                  <c:v>-1.4970900000000001E-2</c:v>
                </c:pt>
                <c:pt idx="49543">
                  <c:v>-1.3496899999999999E-2</c:v>
                </c:pt>
                <c:pt idx="49544">
                  <c:v>-1.20284E-2</c:v>
                </c:pt>
                <c:pt idx="49545">
                  <c:v>-1.05678E-2</c:v>
                </c:pt>
                <c:pt idx="49546" formatCode="0.00E+00">
                  <c:v>-9.1171499999999992E-3</c:v>
                </c:pt>
                <c:pt idx="49547" formatCode="0.00E+00">
                  <c:v>-7.6787499999999998E-3</c:v>
                </c:pt>
                <c:pt idx="49548" formatCode="0.00E+00">
                  <c:v>-6.2546800000000003E-3</c:v>
                </c:pt>
                <c:pt idx="49549" formatCode="0.00E+00">
                  <c:v>-4.8470500000000003E-3</c:v>
                </c:pt>
                <c:pt idx="49550" formatCode="0.00E+00">
                  <c:v>-3.45788E-3</c:v>
                </c:pt>
                <c:pt idx="49551" formatCode="0.00E+00">
                  <c:v>-2.0891799999999999E-3</c:v>
                </c:pt>
                <c:pt idx="49552" formatCode="0.00E+00">
                  <c:v>-7.4288200000000005E-4</c:v>
                </c:pt>
                <c:pt idx="49553" formatCode="0.00E+00">
                  <c:v>5.79139E-4</c:v>
                </c:pt>
                <c:pt idx="49554" formatCode="0.00E+00">
                  <c:v>1.87506E-3</c:v>
                </c:pt>
                <c:pt idx="49555" formatCode="0.00E+00">
                  <c:v>3.1431300000000001E-3</c:v>
                </c:pt>
                <c:pt idx="49556" formatCode="0.00E+00">
                  <c:v>4.38164E-3</c:v>
                </c:pt>
                <c:pt idx="49557" formatCode="0.00E+00">
                  <c:v>5.5889800000000003E-3</c:v>
                </c:pt>
                <c:pt idx="49558" formatCode="0.00E+00">
                  <c:v>6.7635999999999998E-3</c:v>
                </c:pt>
                <c:pt idx="49559" formatCode="0.00E+00">
                  <c:v>7.9039999999999996E-3</c:v>
                </c:pt>
                <c:pt idx="49560" formatCode="0.00E+00">
                  <c:v>9.0087799999999992E-3</c:v>
                </c:pt>
                <c:pt idx="49561">
                  <c:v>1.00766E-2</c:v>
                </c:pt>
                <c:pt idx="49562">
                  <c:v>1.11062E-2</c:v>
                </c:pt>
                <c:pt idx="49563">
                  <c:v>1.20965E-2</c:v>
                </c:pt>
                <c:pt idx="49564">
                  <c:v>1.30463E-2</c:v>
                </c:pt>
                <c:pt idx="49565">
                  <c:v>1.3954599999999999E-2</c:v>
                </c:pt>
                <c:pt idx="49566">
                  <c:v>1.48205E-2</c:v>
                </c:pt>
                <c:pt idx="49567">
                  <c:v>1.56431E-2</c:v>
                </c:pt>
                <c:pt idx="49568">
                  <c:v>1.64218E-2</c:v>
                </c:pt>
                <c:pt idx="49569">
                  <c:v>1.7155799999999999E-2</c:v>
                </c:pt>
                <c:pt idx="49570">
                  <c:v>1.7844599999999999E-2</c:v>
                </c:pt>
                <c:pt idx="49571">
                  <c:v>1.84876E-2</c:v>
                </c:pt>
                <c:pt idx="49572">
                  <c:v>1.9084500000000001E-2</c:v>
                </c:pt>
                <c:pt idx="49573">
                  <c:v>1.96349E-2</c:v>
                </c:pt>
                <c:pt idx="49574">
                  <c:v>2.01386E-2</c:v>
                </c:pt>
                <c:pt idx="49575">
                  <c:v>2.0595599999999999E-2</c:v>
                </c:pt>
                <c:pt idx="49576">
                  <c:v>2.1005599999999999E-2</c:v>
                </c:pt>
                <c:pt idx="49577">
                  <c:v>2.13688E-2</c:v>
                </c:pt>
                <c:pt idx="49578">
                  <c:v>2.1685300000000001E-2</c:v>
                </c:pt>
                <c:pt idx="49579">
                  <c:v>2.1955300000000001E-2</c:v>
                </c:pt>
                <c:pt idx="49580">
                  <c:v>2.21791E-2</c:v>
                </c:pt>
                <c:pt idx="49581">
                  <c:v>2.2356999999999998E-2</c:v>
                </c:pt>
                <c:pt idx="49582">
                  <c:v>2.2489599999999998E-2</c:v>
                </c:pt>
                <c:pt idx="49583">
                  <c:v>2.2577300000000002E-2</c:v>
                </c:pt>
                <c:pt idx="49584">
                  <c:v>2.26208E-2</c:v>
                </c:pt>
                <c:pt idx="49585">
                  <c:v>2.26208E-2</c:v>
                </c:pt>
                <c:pt idx="49586">
                  <c:v>2.2578000000000001E-2</c:v>
                </c:pt>
                <c:pt idx="49587">
                  <c:v>2.2493300000000001E-2</c:v>
                </c:pt>
                <c:pt idx="49588">
                  <c:v>2.2367600000000001E-2</c:v>
                </c:pt>
                <c:pt idx="49589">
                  <c:v>2.2202E-2</c:v>
                </c:pt>
                <c:pt idx="49590">
                  <c:v>2.1997300000000001E-2</c:v>
                </c:pt>
                <c:pt idx="49591">
                  <c:v>2.1754900000000001E-2</c:v>
                </c:pt>
                <c:pt idx="49592">
                  <c:v>2.14758E-2</c:v>
                </c:pt>
                <c:pt idx="49593">
                  <c:v>2.1161300000000001E-2</c:v>
                </c:pt>
                <c:pt idx="49594">
                  <c:v>2.08127E-2</c:v>
                </c:pt>
                <c:pt idx="49595">
                  <c:v>2.0431299999999999E-2</c:v>
                </c:pt>
                <c:pt idx="49596">
                  <c:v>2.0018600000000001E-2</c:v>
                </c:pt>
                <c:pt idx="49597">
                  <c:v>1.9576E-2</c:v>
                </c:pt>
                <c:pt idx="49598">
                  <c:v>1.91051E-2</c:v>
                </c:pt>
                <c:pt idx="49599">
                  <c:v>1.8607200000000001E-2</c:v>
                </c:pt>
                <c:pt idx="49600">
                  <c:v>1.8084099999999999E-2</c:v>
                </c:pt>
                <c:pt idx="49601">
                  <c:v>1.7537400000000002E-2</c:v>
                </c:pt>
                <c:pt idx="49602">
                  <c:v>1.69686E-2</c:v>
                </c:pt>
                <c:pt idx="49603">
                  <c:v>1.6379500000000002E-2</c:v>
                </c:pt>
                <c:pt idx="49604">
                  <c:v>1.57717E-2</c:v>
                </c:pt>
                <c:pt idx="49605">
                  <c:v>1.51471E-2</c:v>
                </c:pt>
                <c:pt idx="49606">
                  <c:v>1.4507300000000001E-2</c:v>
                </c:pt>
                <c:pt idx="49607">
                  <c:v>1.3854099999999999E-2</c:v>
                </c:pt>
                <c:pt idx="49608">
                  <c:v>1.31892E-2</c:v>
                </c:pt>
                <c:pt idx="49609">
                  <c:v>1.25145E-2</c:v>
                </c:pt>
                <c:pt idx="49610">
                  <c:v>1.1831700000000001E-2</c:v>
                </c:pt>
                <c:pt idx="49611">
                  <c:v>1.1142600000000001E-2</c:v>
                </c:pt>
                <c:pt idx="49612">
                  <c:v>1.0448900000000001E-2</c:v>
                </c:pt>
                <c:pt idx="49613" formatCode="0.00E+00">
                  <c:v>9.7525900000000002E-3</c:v>
                </c:pt>
                <c:pt idx="49614" formatCode="0.00E+00">
                  <c:v>9.0552500000000008E-3</c:v>
                </c:pt>
                <c:pt idx="49615" formatCode="0.00E+00">
                  <c:v>8.3587000000000002E-3</c:v>
                </c:pt>
                <c:pt idx="49616" formatCode="0.00E+00">
                  <c:v>7.6646600000000002E-3</c:v>
                </c:pt>
                <c:pt idx="49617" formatCode="0.00E+00">
                  <c:v>6.9748600000000003E-3</c:v>
                </c:pt>
                <c:pt idx="49618" formatCode="0.00E+00">
                  <c:v>6.2909799999999998E-3</c:v>
                </c:pt>
                <c:pt idx="49619" formatCode="0.00E+00">
                  <c:v>5.6147000000000002E-3</c:v>
                </c:pt>
                <c:pt idx="49620" formatCode="0.00E+00">
                  <c:v>4.9476600000000004E-3</c:v>
                </c:pt>
                <c:pt idx="49621" formatCode="0.00E+00">
                  <c:v>4.2914600000000004E-3</c:v>
                </c:pt>
                <c:pt idx="49622" formatCode="0.00E+00">
                  <c:v>3.64767E-3</c:v>
                </c:pt>
                <c:pt idx="49623" formatCode="0.00E+00">
                  <c:v>3.0178399999999999E-3</c:v>
                </c:pt>
                <c:pt idx="49624" formatCode="0.00E+00">
                  <c:v>2.4034500000000001E-3</c:v>
                </c:pt>
                <c:pt idx="49625" formatCode="0.00E+00">
                  <c:v>1.8059599999999999E-3</c:v>
                </c:pt>
                <c:pt idx="49626" formatCode="0.00E+00">
                  <c:v>1.2267599999999999E-3</c:v>
                </c:pt>
                <c:pt idx="49627" formatCode="0.00E+00">
                  <c:v>6.6720500000000003E-4</c:v>
                </c:pt>
                <c:pt idx="49628" formatCode="0.00E+00">
                  <c:v>1.28603E-4</c:v>
                </c:pt>
                <c:pt idx="49629" formatCode="0.00E+00">
                  <c:v>-3.8780200000000003E-4</c:v>
                </c:pt>
                <c:pt idx="49630" formatCode="0.00E+00">
                  <c:v>-8.8081800000000001E-4</c:v>
                </c:pt>
                <c:pt idx="49631" formatCode="0.00E+00">
                  <c:v>-1.34931E-3</c:v>
                </c:pt>
                <c:pt idx="49632" formatCode="0.00E+00">
                  <c:v>-1.79222E-3</c:v>
                </c:pt>
                <c:pt idx="49633" formatCode="0.00E+00">
                  <c:v>-2.2085199999999998E-3</c:v>
                </c:pt>
                <c:pt idx="49634" formatCode="0.00E+00">
                  <c:v>-2.59727E-3</c:v>
                </c:pt>
                <c:pt idx="49635" formatCode="0.00E+00">
                  <c:v>-2.9575999999999999E-3</c:v>
                </c:pt>
                <c:pt idx="49636" formatCode="0.00E+00">
                  <c:v>-3.2886899999999999E-3</c:v>
                </c:pt>
                <c:pt idx="49637" formatCode="0.00E+00">
                  <c:v>-3.5898000000000002E-3</c:v>
                </c:pt>
                <c:pt idx="49638" formatCode="0.00E+00">
                  <c:v>-3.8602599999999999E-3</c:v>
                </c:pt>
                <c:pt idx="49639" formatCode="0.00E+00">
                  <c:v>-4.09947E-3</c:v>
                </c:pt>
                <c:pt idx="49640" formatCode="0.00E+00">
                  <c:v>-4.3068899999999999E-3</c:v>
                </c:pt>
                <c:pt idx="49641" formatCode="0.00E+00">
                  <c:v>-4.4820800000000003E-3</c:v>
                </c:pt>
                <c:pt idx="49642" formatCode="0.00E+00">
                  <c:v>-4.6246600000000001E-3</c:v>
                </c:pt>
                <c:pt idx="49643" formatCode="0.00E+00">
                  <c:v>-4.7343100000000003E-3</c:v>
                </c:pt>
                <c:pt idx="49644" formatCode="0.00E+00">
                  <c:v>-4.8107999999999996E-3</c:v>
                </c:pt>
                <c:pt idx="49645" formatCode="0.00E+00">
                  <c:v>-4.8539899999999999E-3</c:v>
                </c:pt>
                <c:pt idx="49646" formatCode="0.00E+00">
                  <c:v>-4.8637799999999998E-3</c:v>
                </c:pt>
                <c:pt idx="49647" formatCode="0.00E+00">
                  <c:v>-4.8401800000000004E-3</c:v>
                </c:pt>
                <c:pt idx="49648" formatCode="0.00E+00">
                  <c:v>-4.7832500000000002E-3</c:v>
                </c:pt>
                <c:pt idx="49649" formatCode="0.00E+00">
                  <c:v>-4.6931400000000002E-3</c:v>
                </c:pt>
                <c:pt idx="49650" formatCode="0.00E+00">
                  <c:v>-4.5700699999999999E-3</c:v>
                </c:pt>
                <c:pt idx="49651" formatCode="0.00E+00">
                  <c:v>-4.4143300000000002E-3</c:v>
                </c:pt>
                <c:pt idx="49652" formatCode="0.00E+00">
                  <c:v>-4.2262799999999998E-3</c:v>
                </c:pt>
                <c:pt idx="49653" formatCode="0.00E+00">
                  <c:v>-4.0063800000000004E-3</c:v>
                </c:pt>
                <c:pt idx="49654" formatCode="0.00E+00">
                  <c:v>-3.7551199999999998E-3</c:v>
                </c:pt>
                <c:pt idx="49655" formatCode="0.00E+00">
                  <c:v>-3.4730899999999999E-3</c:v>
                </c:pt>
                <c:pt idx="49656" formatCode="0.00E+00">
                  <c:v>-3.1609400000000001E-3</c:v>
                </c:pt>
                <c:pt idx="49657" formatCode="0.00E+00">
                  <c:v>-2.8193799999999998E-3</c:v>
                </c:pt>
                <c:pt idx="49658" formatCode="0.00E+00">
                  <c:v>-2.4492099999999998E-3</c:v>
                </c:pt>
                <c:pt idx="49659" formatCode="0.00E+00">
                  <c:v>-2.0512600000000001E-3</c:v>
                </c:pt>
                <c:pt idx="49660" formatCode="0.00E+00">
                  <c:v>-1.62645E-3</c:v>
                </c:pt>
                <c:pt idx="49661" formatCode="0.00E+00">
                  <c:v>-1.1757499999999999E-3</c:v>
                </c:pt>
                <c:pt idx="49662" formatCode="0.00E+00">
                  <c:v>-7.0018399999999996E-4</c:v>
                </c:pt>
                <c:pt idx="49663" formatCode="0.00E+00">
                  <c:v>-2.0085E-4</c:v>
                </c:pt>
                <c:pt idx="49664" formatCode="0.00E+00">
                  <c:v>3.2111599999999998E-4</c:v>
                </c:pt>
                <c:pt idx="49665" formatCode="0.00E+00">
                  <c:v>8.6451900000000001E-4</c:v>
                </c:pt>
                <c:pt idx="49666" formatCode="0.00E+00">
                  <c:v>1.42812E-3</c:v>
                </c:pt>
                <c:pt idx="49667" formatCode="0.00E+00">
                  <c:v>2.0106199999999999E-3</c:v>
                </c:pt>
                <c:pt idx="49668" formatCode="0.00E+00">
                  <c:v>2.6106900000000001E-3</c:v>
                </c:pt>
                <c:pt idx="49669" formatCode="0.00E+00">
                  <c:v>3.2269500000000001E-3</c:v>
                </c:pt>
                <c:pt idx="49670" formatCode="0.00E+00">
                  <c:v>3.8579899999999999E-3</c:v>
                </c:pt>
                <c:pt idx="49671" formatCode="0.00E+00">
                  <c:v>4.5023499999999996E-3</c:v>
                </c:pt>
                <c:pt idx="49672" formatCode="0.00E+00">
                  <c:v>5.1585399999999997E-3</c:v>
                </c:pt>
                <c:pt idx="49673" formatCode="0.00E+00">
                  <c:v>5.82505E-3</c:v>
                </c:pt>
                <c:pt idx="49674" formatCode="0.00E+00">
                  <c:v>6.5003400000000003E-3</c:v>
                </c:pt>
                <c:pt idx="49675" formatCode="0.00E+00">
                  <c:v>7.1828300000000003E-3</c:v>
                </c:pt>
                <c:pt idx="49676" formatCode="0.00E+00">
                  <c:v>7.8709399999999999E-3</c:v>
                </c:pt>
                <c:pt idx="49677" formatCode="0.00E+00">
                  <c:v>8.5630499999999991E-3</c:v>
                </c:pt>
                <c:pt idx="49678" formatCode="0.00E+00">
                  <c:v>9.2575399999999999E-3</c:v>
                </c:pt>
                <c:pt idx="49679" formatCode="0.00E+00">
                  <c:v>9.9527899999999996E-3</c:v>
                </c:pt>
                <c:pt idx="49680">
                  <c:v>1.06471E-2</c:v>
                </c:pt>
                <c:pt idx="49681">
                  <c:v>1.1338900000000001E-2</c:v>
                </c:pt>
                <c:pt idx="49682">
                  <c:v>1.2026500000000001E-2</c:v>
                </c:pt>
                <c:pt idx="49683">
                  <c:v>1.27083E-2</c:v>
                </c:pt>
                <c:pt idx="49684">
                  <c:v>1.33825E-2</c:v>
                </c:pt>
                <c:pt idx="49685">
                  <c:v>1.40476E-2</c:v>
                </c:pt>
                <c:pt idx="49686">
                  <c:v>1.4702E-2</c:v>
                </c:pt>
                <c:pt idx="49687">
                  <c:v>1.5344E-2</c:v>
                </c:pt>
                <c:pt idx="49688">
                  <c:v>1.5972E-2</c:v>
                </c:pt>
                <c:pt idx="49689">
                  <c:v>1.6584499999999999E-2</c:v>
                </c:pt>
                <c:pt idx="49690">
                  <c:v>1.7179799999999999E-2</c:v>
                </c:pt>
                <c:pt idx="49691">
                  <c:v>1.7756600000000001E-2</c:v>
                </c:pt>
                <c:pt idx="49692">
                  <c:v>1.8313200000000002E-2</c:v>
                </c:pt>
                <c:pt idx="49693">
                  <c:v>1.8848199999999999E-2</c:v>
                </c:pt>
                <c:pt idx="49694">
                  <c:v>1.9360200000000001E-2</c:v>
                </c:pt>
                <c:pt idx="49695">
                  <c:v>1.9847900000000002E-2</c:v>
                </c:pt>
                <c:pt idx="49696">
                  <c:v>2.03097E-2</c:v>
                </c:pt>
                <c:pt idx="49697">
                  <c:v>2.0744499999999999E-2</c:v>
                </c:pt>
                <c:pt idx="49698">
                  <c:v>2.1151E-2</c:v>
                </c:pt>
                <c:pt idx="49699">
                  <c:v>2.1527899999999999E-2</c:v>
                </c:pt>
                <c:pt idx="49700">
                  <c:v>2.18742E-2</c:v>
                </c:pt>
                <c:pt idx="49701">
                  <c:v>2.2188599999999999E-2</c:v>
                </c:pt>
                <c:pt idx="49702">
                  <c:v>2.2470199999999999E-2</c:v>
                </c:pt>
                <c:pt idx="49703">
                  <c:v>2.2717999999999999E-2</c:v>
                </c:pt>
                <c:pt idx="49704">
                  <c:v>2.2931E-2</c:v>
                </c:pt>
                <c:pt idx="49705">
                  <c:v>2.3108299999999998E-2</c:v>
                </c:pt>
                <c:pt idx="49706">
                  <c:v>2.3249300000000001E-2</c:v>
                </c:pt>
                <c:pt idx="49707">
                  <c:v>2.33533E-2</c:v>
                </c:pt>
                <c:pt idx="49708">
                  <c:v>2.3419499999999999E-2</c:v>
                </c:pt>
                <c:pt idx="49709">
                  <c:v>2.3447300000000001E-2</c:v>
                </c:pt>
                <c:pt idx="49710">
                  <c:v>2.3436100000000001E-2</c:v>
                </c:pt>
                <c:pt idx="49711">
                  <c:v>2.3385400000000001E-2</c:v>
                </c:pt>
                <c:pt idx="49712">
                  <c:v>2.32949E-2</c:v>
                </c:pt>
                <c:pt idx="49713">
                  <c:v>2.3164000000000001E-2</c:v>
                </c:pt>
                <c:pt idx="49714">
                  <c:v>2.2992599999999998E-2</c:v>
                </c:pt>
                <c:pt idx="49715">
                  <c:v>2.2780399999999999E-2</c:v>
                </c:pt>
                <c:pt idx="49716">
                  <c:v>2.25273E-2</c:v>
                </c:pt>
                <c:pt idx="49717">
                  <c:v>2.2233200000000002E-2</c:v>
                </c:pt>
                <c:pt idx="49718">
                  <c:v>2.18982E-2</c:v>
                </c:pt>
                <c:pt idx="49719">
                  <c:v>2.1522400000000001E-2</c:v>
                </c:pt>
                <c:pt idx="49720">
                  <c:v>2.1105800000000001E-2</c:v>
                </c:pt>
                <c:pt idx="49721">
                  <c:v>2.0648900000000001E-2</c:v>
                </c:pt>
                <c:pt idx="49722">
                  <c:v>2.0151800000000001E-2</c:v>
                </c:pt>
                <c:pt idx="49723">
                  <c:v>1.9614900000000001E-2</c:v>
                </c:pt>
                <c:pt idx="49724">
                  <c:v>1.9038800000000002E-2</c:v>
                </c:pt>
                <c:pt idx="49725">
                  <c:v>1.8423999999999999E-2</c:v>
                </c:pt>
                <c:pt idx="49726">
                  <c:v>1.7770999999999999E-2</c:v>
                </c:pt>
                <c:pt idx="49727">
                  <c:v>1.7080600000000001E-2</c:v>
                </c:pt>
                <c:pt idx="49728">
                  <c:v>1.6353599999999999E-2</c:v>
                </c:pt>
                <c:pt idx="49729">
                  <c:v>1.55909E-2</c:v>
                </c:pt>
                <c:pt idx="49730">
                  <c:v>1.4793300000000001E-2</c:v>
                </c:pt>
                <c:pt idx="49731">
                  <c:v>1.39617E-2</c:v>
                </c:pt>
                <c:pt idx="49732">
                  <c:v>1.30972E-2</c:v>
                </c:pt>
                <c:pt idx="49733">
                  <c:v>1.2200900000000001E-2</c:v>
                </c:pt>
                <c:pt idx="49734">
                  <c:v>1.12738E-2</c:v>
                </c:pt>
                <c:pt idx="49735">
                  <c:v>1.03173E-2</c:v>
                </c:pt>
                <c:pt idx="49736" formatCode="0.00E+00">
                  <c:v>9.3327900000000005E-3</c:v>
                </c:pt>
                <c:pt idx="49737" formatCode="0.00E+00">
                  <c:v>8.3214699999999992E-3</c:v>
                </c:pt>
                <c:pt idx="49738" formatCode="0.00E+00">
                  <c:v>7.2847099999999998E-3</c:v>
                </c:pt>
                <c:pt idx="49739" formatCode="0.00E+00">
                  <c:v>6.2238700000000003E-3</c:v>
                </c:pt>
                <c:pt idx="49740" formatCode="0.00E+00">
                  <c:v>5.1404399999999996E-3</c:v>
                </c:pt>
                <c:pt idx="49741" formatCode="0.00E+00">
                  <c:v>4.0359799999999998E-3</c:v>
                </c:pt>
                <c:pt idx="49742" formatCode="0.00E+00">
                  <c:v>2.9120399999999999E-3</c:v>
                </c:pt>
                <c:pt idx="49743" formatCode="0.00E+00">
                  <c:v>1.77023E-3</c:v>
                </c:pt>
                <c:pt idx="49744" formatCode="0.00E+00">
                  <c:v>6.1219200000000001E-4</c:v>
                </c:pt>
                <c:pt idx="49745" formatCode="0.00E+00">
                  <c:v>-5.6040300000000001E-4</c:v>
                </c:pt>
                <c:pt idx="49746" formatCode="0.00E+00">
                  <c:v>-1.74584E-3</c:v>
                </c:pt>
                <c:pt idx="49747" formatCode="0.00E+00">
                  <c:v>-2.9423499999999998E-3</c:v>
                </c:pt>
                <c:pt idx="49748" formatCode="0.00E+00">
                  <c:v>-4.1482400000000001E-3</c:v>
                </c:pt>
                <c:pt idx="49749" formatCode="0.00E+00">
                  <c:v>-5.3617099999999996E-3</c:v>
                </c:pt>
                <c:pt idx="49750" formatCode="0.00E+00">
                  <c:v>-6.5808400000000001E-3</c:v>
                </c:pt>
                <c:pt idx="49751" formatCode="0.00E+00">
                  <c:v>-7.80374E-3</c:v>
                </c:pt>
                <c:pt idx="49752" formatCode="0.00E+00">
                  <c:v>-9.0287500000000003E-3</c:v>
                </c:pt>
                <c:pt idx="49753">
                  <c:v>-1.02544E-2</c:v>
                </c:pt>
                <c:pt idx="49754">
                  <c:v>-1.14789E-2</c:v>
                </c:pt>
                <c:pt idx="49755">
                  <c:v>-1.27002E-2</c:v>
                </c:pt>
                <c:pt idx="49756">
                  <c:v>-1.3916E-2</c:v>
                </c:pt>
                <c:pt idx="49757">
                  <c:v>-1.51241E-2</c:v>
                </c:pt>
                <c:pt idx="49758">
                  <c:v>-1.6322799999999998E-2</c:v>
                </c:pt>
                <c:pt idx="49759">
                  <c:v>-1.75102E-2</c:v>
                </c:pt>
                <c:pt idx="49760">
                  <c:v>-1.86845E-2</c:v>
                </c:pt>
                <c:pt idx="49761">
                  <c:v>-1.9843900000000001E-2</c:v>
                </c:pt>
                <c:pt idx="49762">
                  <c:v>-2.0986500000000002E-2</c:v>
                </c:pt>
                <c:pt idx="49763">
                  <c:v>-2.2110600000000001E-2</c:v>
                </c:pt>
                <c:pt idx="49764">
                  <c:v>-2.3214599999999998E-2</c:v>
                </c:pt>
                <c:pt idx="49765">
                  <c:v>-2.4296600000000002E-2</c:v>
                </c:pt>
                <c:pt idx="49766">
                  <c:v>-2.5355200000000001E-2</c:v>
                </c:pt>
                <c:pt idx="49767">
                  <c:v>-2.6388600000000002E-2</c:v>
                </c:pt>
                <c:pt idx="49768">
                  <c:v>-2.73954E-2</c:v>
                </c:pt>
                <c:pt idx="49769">
                  <c:v>-2.8374E-2</c:v>
                </c:pt>
                <c:pt idx="49770">
                  <c:v>-2.9322899999999999E-2</c:v>
                </c:pt>
                <c:pt idx="49771">
                  <c:v>-3.02405E-2</c:v>
                </c:pt>
                <c:pt idx="49772">
                  <c:v>-3.11256E-2</c:v>
                </c:pt>
                <c:pt idx="49773">
                  <c:v>-3.19768E-2</c:v>
                </c:pt>
                <c:pt idx="49774">
                  <c:v>-3.2792599999999998E-2</c:v>
                </c:pt>
                <c:pt idx="49775">
                  <c:v>-3.3571499999999997E-2</c:v>
                </c:pt>
                <c:pt idx="49776">
                  <c:v>-3.4312099999999998E-2</c:v>
                </c:pt>
                <c:pt idx="49777">
                  <c:v>-3.5013500000000003E-2</c:v>
                </c:pt>
                <c:pt idx="49778">
                  <c:v>-3.5674999999999998E-2</c:v>
                </c:pt>
                <c:pt idx="49779">
                  <c:v>-3.62957E-2</c:v>
                </c:pt>
                <c:pt idx="49780">
                  <c:v>-3.6874799999999999E-2</c:v>
                </c:pt>
                <c:pt idx="49781">
                  <c:v>-3.7411399999999997E-2</c:v>
                </c:pt>
                <c:pt idx="49782">
                  <c:v>-3.7904599999999997E-2</c:v>
                </c:pt>
                <c:pt idx="49783">
                  <c:v>-3.8353199999999997E-2</c:v>
                </c:pt>
                <c:pt idx="49784">
                  <c:v>-3.87563E-2</c:v>
                </c:pt>
                <c:pt idx="49785">
                  <c:v>-3.9112800000000003E-2</c:v>
                </c:pt>
                <c:pt idx="49786">
                  <c:v>-3.9422400000000003E-2</c:v>
                </c:pt>
                <c:pt idx="49787">
                  <c:v>-3.9684999999999998E-2</c:v>
                </c:pt>
                <c:pt idx="49788">
                  <c:v>-3.9900400000000003E-2</c:v>
                </c:pt>
                <c:pt idx="49789">
                  <c:v>-4.0067999999999999E-2</c:v>
                </c:pt>
                <c:pt idx="49790">
                  <c:v>-4.0187399999999998E-2</c:v>
                </c:pt>
                <c:pt idx="49791">
                  <c:v>-4.0258500000000003E-2</c:v>
                </c:pt>
                <c:pt idx="49792">
                  <c:v>-4.0281299999999999E-2</c:v>
                </c:pt>
                <c:pt idx="49793">
                  <c:v>-4.0256199999999999E-2</c:v>
                </c:pt>
                <c:pt idx="49794">
                  <c:v>-4.0183200000000002E-2</c:v>
                </c:pt>
                <c:pt idx="49795">
                  <c:v>-4.0062199999999999E-2</c:v>
                </c:pt>
                <c:pt idx="49796">
                  <c:v>-3.9893400000000002E-2</c:v>
                </c:pt>
                <c:pt idx="49797">
                  <c:v>-3.9676900000000001E-2</c:v>
                </c:pt>
                <c:pt idx="49798">
                  <c:v>-3.9412799999999998E-2</c:v>
                </c:pt>
                <c:pt idx="49799">
                  <c:v>-3.9101400000000001E-2</c:v>
                </c:pt>
                <c:pt idx="49800">
                  <c:v>-3.8743E-2</c:v>
                </c:pt>
                <c:pt idx="49801">
                  <c:v>-3.8338400000000002E-2</c:v>
                </c:pt>
                <c:pt idx="49802">
                  <c:v>-3.7888400000000003E-2</c:v>
                </c:pt>
                <c:pt idx="49803">
                  <c:v>-3.7393900000000001E-2</c:v>
                </c:pt>
                <c:pt idx="49804">
                  <c:v>-3.6855800000000001E-2</c:v>
                </c:pt>
                <c:pt idx="49805">
                  <c:v>-3.6274500000000001E-2</c:v>
                </c:pt>
                <c:pt idx="49806">
                  <c:v>-3.5650899999999999E-2</c:v>
                </c:pt>
                <c:pt idx="49807">
                  <c:v>-3.49859E-2</c:v>
                </c:pt>
                <c:pt idx="49808">
                  <c:v>-3.42808E-2</c:v>
                </c:pt>
                <c:pt idx="49809">
                  <c:v>-3.35366E-2</c:v>
                </c:pt>
                <c:pt idx="49810">
                  <c:v>-3.2754699999999998E-2</c:v>
                </c:pt>
                <c:pt idx="49811">
                  <c:v>-3.1936100000000002E-2</c:v>
                </c:pt>
                <c:pt idx="49812">
                  <c:v>-3.10823E-2</c:v>
                </c:pt>
                <c:pt idx="49813">
                  <c:v>-3.0194599999999999E-2</c:v>
                </c:pt>
                <c:pt idx="49814">
                  <c:v>-2.92748E-2</c:v>
                </c:pt>
                <c:pt idx="49815">
                  <c:v>-2.83249E-2</c:v>
                </c:pt>
                <c:pt idx="49816">
                  <c:v>-2.7347E-2</c:v>
                </c:pt>
                <c:pt idx="49817">
                  <c:v>-2.63427E-2</c:v>
                </c:pt>
                <c:pt idx="49818">
                  <c:v>-2.53127E-2</c:v>
                </c:pt>
                <c:pt idx="49819">
                  <c:v>-2.42578E-2</c:v>
                </c:pt>
                <c:pt idx="49820">
                  <c:v>-2.31798E-2</c:v>
                </c:pt>
                <c:pt idx="49821">
                  <c:v>-2.20804E-2</c:v>
                </c:pt>
                <c:pt idx="49822">
                  <c:v>-2.0961400000000002E-2</c:v>
                </c:pt>
                <c:pt idx="49823">
                  <c:v>-1.98243E-2</c:v>
                </c:pt>
                <c:pt idx="49824">
                  <c:v>-1.8670599999999999E-2</c:v>
                </c:pt>
                <c:pt idx="49825">
                  <c:v>-1.75021E-2</c:v>
                </c:pt>
                <c:pt idx="49826">
                  <c:v>-1.63207E-2</c:v>
                </c:pt>
                <c:pt idx="49827">
                  <c:v>-1.51285E-2</c:v>
                </c:pt>
                <c:pt idx="49828">
                  <c:v>-1.39271E-2</c:v>
                </c:pt>
                <c:pt idx="49829">
                  <c:v>-1.2718800000000001E-2</c:v>
                </c:pt>
                <c:pt idx="49830">
                  <c:v>-1.1505400000000001E-2</c:v>
                </c:pt>
                <c:pt idx="49831">
                  <c:v>-1.0289E-2</c:v>
                </c:pt>
                <c:pt idx="49832" formatCode="0.00E+00">
                  <c:v>-9.0712699999999993E-3</c:v>
                </c:pt>
                <c:pt idx="49833" formatCode="0.00E+00">
                  <c:v>-7.8537899999999994E-3</c:v>
                </c:pt>
                <c:pt idx="49834" formatCode="0.00E+00">
                  <c:v>-6.6384699999999996E-3</c:v>
                </c:pt>
                <c:pt idx="49835" formatCode="0.00E+00">
                  <c:v>-5.4273000000000004E-3</c:v>
                </c:pt>
                <c:pt idx="49836" formatCode="0.00E+00">
                  <c:v>-4.2218999999999998E-3</c:v>
                </c:pt>
                <c:pt idx="49837" formatCode="0.00E+00">
                  <c:v>-3.02353E-3</c:v>
                </c:pt>
                <c:pt idx="49838" formatCode="0.00E+00">
                  <c:v>-1.83359E-3</c:v>
                </c:pt>
                <c:pt idx="49839" formatCode="0.00E+00">
                  <c:v>-6.5401800000000003E-4</c:v>
                </c:pt>
                <c:pt idx="49840" formatCode="0.00E+00">
                  <c:v>5.1291100000000001E-4</c:v>
                </c:pt>
                <c:pt idx="49841" formatCode="0.00E+00">
                  <c:v>1.6650899999999999E-3</c:v>
                </c:pt>
                <c:pt idx="49842" formatCode="0.00E+00">
                  <c:v>2.8007100000000001E-3</c:v>
                </c:pt>
                <c:pt idx="49843" formatCode="0.00E+00">
                  <c:v>3.9180500000000002E-3</c:v>
                </c:pt>
                <c:pt idx="49844" formatCode="0.00E+00">
                  <c:v>5.0152800000000004E-3</c:v>
                </c:pt>
                <c:pt idx="49845" formatCode="0.00E+00">
                  <c:v>6.0906299999999997E-3</c:v>
                </c:pt>
                <c:pt idx="49846" formatCode="0.00E+00">
                  <c:v>7.1428300000000002E-3</c:v>
                </c:pt>
                <c:pt idx="49847" formatCode="0.00E+00">
                  <c:v>8.1710600000000008E-3</c:v>
                </c:pt>
                <c:pt idx="49848" formatCode="0.00E+00">
                  <c:v>9.1743399999999996E-3</c:v>
                </c:pt>
                <c:pt idx="49849">
                  <c:v>1.01511E-2</c:v>
                </c:pt>
                <c:pt idx="49850">
                  <c:v>1.1099599999999999E-2</c:v>
                </c:pt>
                <c:pt idx="49851">
                  <c:v>1.2018900000000001E-2</c:v>
                </c:pt>
                <c:pt idx="49852">
                  <c:v>1.2908299999999999E-2</c:v>
                </c:pt>
                <c:pt idx="49853">
                  <c:v>1.37664E-2</c:v>
                </c:pt>
                <c:pt idx="49854">
                  <c:v>1.45913E-2</c:v>
                </c:pt>
                <c:pt idx="49855">
                  <c:v>1.53814E-2</c:v>
                </c:pt>
                <c:pt idx="49856">
                  <c:v>1.6136500000000002E-2</c:v>
                </c:pt>
                <c:pt idx="49857">
                  <c:v>1.6856099999999999E-2</c:v>
                </c:pt>
                <c:pt idx="49858">
                  <c:v>1.7539699999999998E-2</c:v>
                </c:pt>
                <c:pt idx="49859">
                  <c:v>1.8186500000000001E-2</c:v>
                </c:pt>
                <c:pt idx="49860">
                  <c:v>1.87955E-2</c:v>
                </c:pt>
                <c:pt idx="49861">
                  <c:v>1.93662E-2</c:v>
                </c:pt>
                <c:pt idx="49862">
                  <c:v>1.9898099999999998E-2</c:v>
                </c:pt>
                <c:pt idx="49863">
                  <c:v>2.0390700000000001E-2</c:v>
                </c:pt>
                <c:pt idx="49864">
                  <c:v>2.08436E-2</c:v>
                </c:pt>
                <c:pt idx="49865">
                  <c:v>2.1255799999999998E-2</c:v>
                </c:pt>
                <c:pt idx="49866">
                  <c:v>2.16271E-2</c:v>
                </c:pt>
                <c:pt idx="49867">
                  <c:v>2.1957500000000001E-2</c:v>
                </c:pt>
                <c:pt idx="49868">
                  <c:v>2.2247300000000001E-2</c:v>
                </c:pt>
                <c:pt idx="49869">
                  <c:v>2.2496599999999999E-2</c:v>
                </c:pt>
                <c:pt idx="49870">
                  <c:v>2.2704999999999999E-2</c:v>
                </c:pt>
                <c:pt idx="49871">
                  <c:v>2.2872099999999999E-2</c:v>
                </c:pt>
                <c:pt idx="49872">
                  <c:v>2.29976E-2</c:v>
                </c:pt>
                <c:pt idx="49873">
                  <c:v>2.3081999999999998E-2</c:v>
                </c:pt>
                <c:pt idx="49874">
                  <c:v>2.31256E-2</c:v>
                </c:pt>
                <c:pt idx="49875">
                  <c:v>2.3128300000000001E-2</c:v>
                </c:pt>
                <c:pt idx="49876">
                  <c:v>2.3090200000000002E-2</c:v>
                </c:pt>
                <c:pt idx="49877">
                  <c:v>2.3011500000000001E-2</c:v>
                </c:pt>
                <c:pt idx="49878">
                  <c:v>2.28925E-2</c:v>
                </c:pt>
                <c:pt idx="49879">
                  <c:v>2.27336E-2</c:v>
                </c:pt>
                <c:pt idx="49880">
                  <c:v>2.2535900000000001E-2</c:v>
                </c:pt>
                <c:pt idx="49881">
                  <c:v>2.2301000000000001E-2</c:v>
                </c:pt>
                <c:pt idx="49882">
                  <c:v>2.2029400000000001E-2</c:v>
                </c:pt>
                <c:pt idx="49883">
                  <c:v>2.17212E-2</c:v>
                </c:pt>
                <c:pt idx="49884">
                  <c:v>2.1376599999999999E-2</c:v>
                </c:pt>
                <c:pt idx="49885">
                  <c:v>2.0996299999999999E-2</c:v>
                </c:pt>
                <c:pt idx="49886">
                  <c:v>2.05819E-2</c:v>
                </c:pt>
                <c:pt idx="49887">
                  <c:v>2.0134599999999999E-2</c:v>
                </c:pt>
                <c:pt idx="49888">
                  <c:v>1.9655599999999999E-2</c:v>
                </c:pt>
                <c:pt idx="49889">
                  <c:v>1.91459E-2</c:v>
                </c:pt>
                <c:pt idx="49890">
                  <c:v>1.86062E-2</c:v>
                </c:pt>
                <c:pt idx="49891">
                  <c:v>1.8037899999999999E-2</c:v>
                </c:pt>
                <c:pt idx="49892">
                  <c:v>1.7442800000000001E-2</c:v>
                </c:pt>
                <c:pt idx="49893">
                  <c:v>1.6822299999999998E-2</c:v>
                </c:pt>
                <c:pt idx="49894">
                  <c:v>1.61776E-2</c:v>
                </c:pt>
                <c:pt idx="49895">
                  <c:v>1.55099E-2</c:v>
                </c:pt>
                <c:pt idx="49896">
                  <c:v>1.48206E-2</c:v>
                </c:pt>
                <c:pt idx="49897">
                  <c:v>1.41108E-2</c:v>
                </c:pt>
                <c:pt idx="49898">
                  <c:v>1.33819E-2</c:v>
                </c:pt>
                <c:pt idx="49899">
                  <c:v>1.26357E-2</c:v>
                </c:pt>
                <c:pt idx="49900">
                  <c:v>1.18747E-2</c:v>
                </c:pt>
                <c:pt idx="49901">
                  <c:v>1.1101099999999999E-2</c:v>
                </c:pt>
                <c:pt idx="49902">
                  <c:v>1.03163E-2</c:v>
                </c:pt>
                <c:pt idx="49903" formatCode="0.00E+00">
                  <c:v>9.5211400000000009E-3</c:v>
                </c:pt>
                <c:pt idx="49904" formatCode="0.00E+00">
                  <c:v>8.7167000000000008E-3</c:v>
                </c:pt>
                <c:pt idx="49905" formatCode="0.00E+00">
                  <c:v>7.9043199999999994E-3</c:v>
                </c:pt>
                <c:pt idx="49906" formatCode="0.00E+00">
                  <c:v>7.0850499999999999E-3</c:v>
                </c:pt>
                <c:pt idx="49907" formatCode="0.00E+00">
                  <c:v>6.2597299999999998E-3</c:v>
                </c:pt>
                <c:pt idx="49908" formatCode="0.00E+00">
                  <c:v>5.42969E-3</c:v>
                </c:pt>
                <c:pt idx="49909" formatCode="0.00E+00">
                  <c:v>4.5968700000000003E-3</c:v>
                </c:pt>
                <c:pt idx="49910" formatCode="0.00E+00">
                  <c:v>3.76334E-3</c:v>
                </c:pt>
                <c:pt idx="49911" formatCode="0.00E+00">
                  <c:v>2.9307299999999999E-3</c:v>
                </c:pt>
                <c:pt idx="49912" formatCode="0.00E+00">
                  <c:v>2.1003200000000001E-3</c:v>
                </c:pt>
                <c:pt idx="49913" formatCode="0.00E+00">
                  <c:v>1.2735999999999999E-3</c:v>
                </c:pt>
                <c:pt idx="49914" formatCode="0.00E+00">
                  <c:v>4.5213000000000002E-4</c:v>
                </c:pt>
                <c:pt idx="49915" formatCode="0.00E+00">
                  <c:v>-3.6317000000000001E-4</c:v>
                </c:pt>
                <c:pt idx="49916" formatCode="0.00E+00">
                  <c:v>-1.1720000000000001E-3</c:v>
                </c:pt>
                <c:pt idx="49917" formatCode="0.00E+00">
                  <c:v>-1.9737299999999999E-3</c:v>
                </c:pt>
                <c:pt idx="49918" formatCode="0.00E+00">
                  <c:v>-2.7666499999999998E-3</c:v>
                </c:pt>
                <c:pt idx="49919" formatCode="0.00E+00">
                  <c:v>-3.54858E-3</c:v>
                </c:pt>
                <c:pt idx="49920" formatCode="0.00E+00">
                  <c:v>-4.3176000000000004E-3</c:v>
                </c:pt>
                <c:pt idx="49921" formatCode="0.00E+00">
                  <c:v>-5.0722800000000002E-3</c:v>
                </c:pt>
                <c:pt idx="49922" formatCode="0.00E+00">
                  <c:v>-5.8114200000000003E-3</c:v>
                </c:pt>
                <c:pt idx="49923" formatCode="0.00E+00">
                  <c:v>-6.5339999999999999E-3</c:v>
                </c:pt>
                <c:pt idx="49924" formatCode="0.00E+00">
                  <c:v>-7.2390099999999997E-3</c:v>
                </c:pt>
                <c:pt idx="49925" formatCode="0.00E+00">
                  <c:v>-7.9252899999999998E-3</c:v>
                </c:pt>
                <c:pt idx="49926" formatCode="0.00E+00">
                  <c:v>-8.5918000000000001E-3</c:v>
                </c:pt>
                <c:pt idx="49927" formatCode="0.00E+00">
                  <c:v>-9.2380399999999994E-3</c:v>
                </c:pt>
                <c:pt idx="49928" formatCode="0.00E+00">
                  <c:v>-9.8637599999999992E-3</c:v>
                </c:pt>
                <c:pt idx="49929">
                  <c:v>-1.04683E-2</c:v>
                </c:pt>
                <c:pt idx="49930">
                  <c:v>-1.1050900000000001E-2</c:v>
                </c:pt>
                <c:pt idx="49931">
                  <c:v>-1.16107E-2</c:v>
                </c:pt>
                <c:pt idx="49932">
                  <c:v>-1.2147E-2</c:v>
                </c:pt>
                <c:pt idx="49933">
                  <c:v>-1.26591E-2</c:v>
                </c:pt>
                <c:pt idx="49934">
                  <c:v>-1.31465E-2</c:v>
                </c:pt>
                <c:pt idx="49935">
                  <c:v>-1.36093E-2</c:v>
                </c:pt>
                <c:pt idx="49936">
                  <c:v>-1.40473E-2</c:v>
                </c:pt>
                <c:pt idx="49937">
                  <c:v>-1.44604E-2</c:v>
                </c:pt>
                <c:pt idx="49938">
                  <c:v>-1.48486E-2</c:v>
                </c:pt>
                <c:pt idx="49939">
                  <c:v>-1.5211499999999999E-2</c:v>
                </c:pt>
                <c:pt idx="49940">
                  <c:v>-1.5548599999999999E-2</c:v>
                </c:pt>
                <c:pt idx="49941">
                  <c:v>-1.58592E-2</c:v>
                </c:pt>
                <c:pt idx="49942">
                  <c:v>-1.6143000000000001E-2</c:v>
                </c:pt>
                <c:pt idx="49943">
                  <c:v>-1.64002E-2</c:v>
                </c:pt>
                <c:pt idx="49944">
                  <c:v>-1.6630900000000001E-2</c:v>
                </c:pt>
                <c:pt idx="49945">
                  <c:v>-1.6835300000000001E-2</c:v>
                </c:pt>
                <c:pt idx="49946">
                  <c:v>-1.70142E-2</c:v>
                </c:pt>
                <c:pt idx="49947">
                  <c:v>-1.7168599999999999E-2</c:v>
                </c:pt>
                <c:pt idx="49948">
                  <c:v>-1.7298399999999998E-2</c:v>
                </c:pt>
                <c:pt idx="49949">
                  <c:v>-1.7403200000000001E-2</c:v>
                </c:pt>
                <c:pt idx="49950">
                  <c:v>-1.7482600000000001E-2</c:v>
                </c:pt>
                <c:pt idx="49951">
                  <c:v>-1.7536900000000001E-2</c:v>
                </c:pt>
                <c:pt idx="49952">
                  <c:v>-1.7566399999999999E-2</c:v>
                </c:pt>
                <c:pt idx="49953">
                  <c:v>-1.7571300000000002E-2</c:v>
                </c:pt>
                <c:pt idx="49954">
                  <c:v>-1.7550900000000001E-2</c:v>
                </c:pt>
                <c:pt idx="49955">
                  <c:v>-1.7505400000000001E-2</c:v>
                </c:pt>
                <c:pt idx="49956">
                  <c:v>-1.7435900000000001E-2</c:v>
                </c:pt>
                <c:pt idx="49957">
                  <c:v>-1.7344100000000001E-2</c:v>
                </c:pt>
                <c:pt idx="49958">
                  <c:v>-1.7231400000000001E-2</c:v>
                </c:pt>
                <c:pt idx="49959">
                  <c:v>-1.7099E-2</c:v>
                </c:pt>
                <c:pt idx="49960">
                  <c:v>-1.6947500000000001E-2</c:v>
                </c:pt>
                <c:pt idx="49961">
                  <c:v>-1.6778000000000001E-2</c:v>
                </c:pt>
                <c:pt idx="49962">
                  <c:v>-1.6591100000000001E-2</c:v>
                </c:pt>
                <c:pt idx="49963">
                  <c:v>-1.6386999999999999E-2</c:v>
                </c:pt>
                <c:pt idx="49964">
                  <c:v>-1.6166099999999999E-2</c:v>
                </c:pt>
                <c:pt idx="49965">
                  <c:v>-1.5929800000000001E-2</c:v>
                </c:pt>
                <c:pt idx="49966">
                  <c:v>-1.5679200000000001E-2</c:v>
                </c:pt>
                <c:pt idx="49967">
                  <c:v>-1.5415399999999999E-2</c:v>
                </c:pt>
                <c:pt idx="49968">
                  <c:v>-1.5139700000000001E-2</c:v>
                </c:pt>
                <c:pt idx="49969">
                  <c:v>-1.48542E-2</c:v>
                </c:pt>
                <c:pt idx="49970">
                  <c:v>-1.4560200000000001E-2</c:v>
                </c:pt>
                <c:pt idx="49971">
                  <c:v>-1.42579E-2</c:v>
                </c:pt>
                <c:pt idx="49972">
                  <c:v>-1.39471E-2</c:v>
                </c:pt>
                <c:pt idx="49973">
                  <c:v>-1.36279E-2</c:v>
                </c:pt>
                <c:pt idx="49974">
                  <c:v>-1.33014E-2</c:v>
                </c:pt>
                <c:pt idx="49975">
                  <c:v>-1.2969E-2</c:v>
                </c:pt>
                <c:pt idx="49976">
                  <c:v>-1.26319E-2</c:v>
                </c:pt>
                <c:pt idx="49977">
                  <c:v>-1.22915E-2</c:v>
                </c:pt>
                <c:pt idx="49978">
                  <c:v>-1.19492E-2</c:v>
                </c:pt>
                <c:pt idx="49979">
                  <c:v>-1.16072E-2</c:v>
                </c:pt>
                <c:pt idx="49980">
                  <c:v>-1.1267900000000001E-2</c:v>
                </c:pt>
                <c:pt idx="49981">
                  <c:v>-1.0932600000000001E-2</c:v>
                </c:pt>
                <c:pt idx="49982">
                  <c:v>-1.0601899999999999E-2</c:v>
                </c:pt>
                <c:pt idx="49983">
                  <c:v>-1.02761E-2</c:v>
                </c:pt>
                <c:pt idx="49984" formatCode="0.00E+00">
                  <c:v>-9.9558000000000008E-3</c:v>
                </c:pt>
                <c:pt idx="49985" formatCode="0.00E+00">
                  <c:v>-9.6418100000000007E-3</c:v>
                </c:pt>
                <c:pt idx="49986" formatCode="0.00E+00">
                  <c:v>-9.3352999999999995E-3</c:v>
                </c:pt>
                <c:pt idx="49987" formatCode="0.00E+00">
                  <c:v>-9.0378000000000003E-3</c:v>
                </c:pt>
                <c:pt idx="49988" formatCode="0.00E+00">
                  <c:v>-8.75073E-3</c:v>
                </c:pt>
                <c:pt idx="49989" formatCode="0.00E+00">
                  <c:v>-8.4756099999999997E-3</c:v>
                </c:pt>
                <c:pt idx="49990" formatCode="0.00E+00">
                  <c:v>-8.2143300000000006E-3</c:v>
                </c:pt>
                <c:pt idx="49991" formatCode="0.00E+00">
                  <c:v>-7.96877E-3</c:v>
                </c:pt>
                <c:pt idx="49992" formatCode="0.00E+00">
                  <c:v>-7.7402599999999997E-3</c:v>
                </c:pt>
                <c:pt idx="49993" formatCode="0.00E+00">
                  <c:v>-7.5298700000000001E-3</c:v>
                </c:pt>
                <c:pt idx="49994" formatCode="0.00E+00">
                  <c:v>-7.3386800000000002E-3</c:v>
                </c:pt>
                <c:pt idx="49995" formatCode="0.00E+00">
                  <c:v>-7.1673600000000002E-3</c:v>
                </c:pt>
                <c:pt idx="49996" formatCode="0.00E+00">
                  <c:v>-7.0164099999999998E-3</c:v>
                </c:pt>
                <c:pt idx="49997" formatCode="0.00E+00">
                  <c:v>-6.8866200000000004E-3</c:v>
                </c:pt>
                <c:pt idx="49998" formatCode="0.00E+00">
                  <c:v>-6.7789299999999999E-3</c:v>
                </c:pt>
                <c:pt idx="49999" formatCode="0.00E+00">
                  <c:v>-6.69391E-3</c:v>
                </c:pt>
                <c:pt idx="50000" formatCode="0.00E+00">
                  <c:v>-6.6317299999999997E-3</c:v>
                </c:pt>
                <c:pt idx="50001" formatCode="0.00E+00">
                  <c:v>-6.5926999999999999E-3</c:v>
                </c:pt>
                <c:pt idx="50002" formatCode="0.00E+00">
                  <c:v>-6.57735E-3</c:v>
                </c:pt>
                <c:pt idx="50003" formatCode="0.00E+00">
                  <c:v>-6.5860099999999998E-3</c:v>
                </c:pt>
                <c:pt idx="50004" formatCode="0.00E+00">
                  <c:v>-6.6189300000000003E-3</c:v>
                </c:pt>
                <c:pt idx="50005" formatCode="0.00E+00">
                  <c:v>-6.67667E-3</c:v>
                </c:pt>
                <c:pt idx="50006" formatCode="0.00E+00">
                  <c:v>-6.75992E-3</c:v>
                </c:pt>
                <c:pt idx="50007" formatCode="0.00E+00">
                  <c:v>-6.8688000000000004E-3</c:v>
                </c:pt>
                <c:pt idx="50008" formatCode="0.00E+00">
                  <c:v>-7.0032699999999998E-3</c:v>
                </c:pt>
                <c:pt idx="50009" formatCode="0.00E+00">
                  <c:v>-7.1638700000000001E-3</c:v>
                </c:pt>
                <c:pt idx="50010" formatCode="0.00E+00">
                  <c:v>-7.35128E-3</c:v>
                </c:pt>
                <c:pt idx="50011" formatCode="0.00E+00">
                  <c:v>-7.5655399999999999E-3</c:v>
                </c:pt>
                <c:pt idx="50012" formatCode="0.00E+00">
                  <c:v>-7.80637E-3</c:v>
                </c:pt>
                <c:pt idx="50013" formatCode="0.00E+00">
                  <c:v>-8.0735700000000004E-3</c:v>
                </c:pt>
                <c:pt idx="50014" formatCode="0.00E+00">
                  <c:v>-8.3668300000000004E-3</c:v>
                </c:pt>
                <c:pt idx="50015" formatCode="0.00E+00">
                  <c:v>-8.6855400000000003E-3</c:v>
                </c:pt>
                <c:pt idx="50016" formatCode="0.00E+00">
                  <c:v>-9.0285799999999996E-3</c:v>
                </c:pt>
                <c:pt idx="50017" formatCode="0.00E+00">
                  <c:v>-9.3946900000000007E-3</c:v>
                </c:pt>
                <c:pt idx="50018" formatCode="0.00E+00">
                  <c:v>-9.7834199999999993E-3</c:v>
                </c:pt>
                <c:pt idx="50019">
                  <c:v>-1.01952E-2</c:v>
                </c:pt>
                <c:pt idx="50020">
                  <c:v>-1.0630499999999999E-2</c:v>
                </c:pt>
                <c:pt idx="50021">
                  <c:v>-1.10896E-2</c:v>
                </c:pt>
                <c:pt idx="50022">
                  <c:v>-1.1572000000000001E-2</c:v>
                </c:pt>
                <c:pt idx="50023">
                  <c:v>-1.2075900000000001E-2</c:v>
                </c:pt>
                <c:pt idx="50024">
                  <c:v>-1.2600200000000001E-2</c:v>
                </c:pt>
                <c:pt idx="50025">
                  <c:v>-1.3144400000000001E-2</c:v>
                </c:pt>
                <c:pt idx="50026">
                  <c:v>-1.3708100000000001E-2</c:v>
                </c:pt>
                <c:pt idx="50027">
                  <c:v>-1.4291E-2</c:v>
                </c:pt>
                <c:pt idx="50028">
                  <c:v>-1.48918E-2</c:v>
                </c:pt>
                <c:pt idx="50029">
                  <c:v>-1.55097E-2</c:v>
                </c:pt>
                <c:pt idx="50030">
                  <c:v>-1.6143500000000002E-2</c:v>
                </c:pt>
                <c:pt idx="50031">
                  <c:v>-1.6792700000000001E-2</c:v>
                </c:pt>
                <c:pt idx="50032">
                  <c:v>-1.7456699999999999E-2</c:v>
                </c:pt>
                <c:pt idx="50033">
                  <c:v>-1.8133799999999999E-2</c:v>
                </c:pt>
                <c:pt idx="50034">
                  <c:v>-1.88218E-2</c:v>
                </c:pt>
                <c:pt idx="50035">
                  <c:v>-1.9518199999999999E-2</c:v>
                </c:pt>
                <c:pt idx="50036">
                  <c:v>-2.02214E-2</c:v>
                </c:pt>
                <c:pt idx="50037">
                  <c:v>-2.0930600000000001E-2</c:v>
                </c:pt>
                <c:pt idx="50038">
                  <c:v>-2.1645399999999999E-2</c:v>
                </c:pt>
                <c:pt idx="50039">
                  <c:v>-2.2364999999999999E-2</c:v>
                </c:pt>
                <c:pt idx="50040">
                  <c:v>-2.3087400000000001E-2</c:v>
                </c:pt>
                <c:pt idx="50041">
                  <c:v>-2.3811200000000001E-2</c:v>
                </c:pt>
                <c:pt idx="50042">
                  <c:v>-2.4535100000000001E-2</c:v>
                </c:pt>
                <c:pt idx="50043">
                  <c:v>-2.52579E-2</c:v>
                </c:pt>
                <c:pt idx="50044">
                  <c:v>-2.5977699999999999E-2</c:v>
                </c:pt>
                <c:pt idx="50045">
                  <c:v>-2.6692400000000002E-2</c:v>
                </c:pt>
                <c:pt idx="50046">
                  <c:v>-2.7400799999999999E-2</c:v>
                </c:pt>
                <c:pt idx="50047">
                  <c:v>-2.8101600000000001E-2</c:v>
                </c:pt>
                <c:pt idx="50048">
                  <c:v>-2.8792999999999999E-2</c:v>
                </c:pt>
                <c:pt idx="50049">
                  <c:v>-2.9473900000000001E-2</c:v>
                </c:pt>
                <c:pt idx="50050">
                  <c:v>-3.0144399999999998E-2</c:v>
                </c:pt>
                <c:pt idx="50051">
                  <c:v>-3.0804600000000001E-2</c:v>
                </c:pt>
                <c:pt idx="50052">
                  <c:v>-3.1453599999999998E-2</c:v>
                </c:pt>
                <c:pt idx="50053">
                  <c:v>-3.2090599999999997E-2</c:v>
                </c:pt>
                <c:pt idx="50054">
                  <c:v>-3.2715000000000001E-2</c:v>
                </c:pt>
                <c:pt idx="50055">
                  <c:v>-3.3325500000000001E-2</c:v>
                </c:pt>
                <c:pt idx="50056">
                  <c:v>-3.3920600000000002E-2</c:v>
                </c:pt>
                <c:pt idx="50057">
                  <c:v>-3.4499099999999998E-2</c:v>
                </c:pt>
                <c:pt idx="50058">
                  <c:v>-3.5059699999999999E-2</c:v>
                </c:pt>
                <c:pt idx="50059">
                  <c:v>-3.56012E-2</c:v>
                </c:pt>
                <c:pt idx="50060">
                  <c:v>-3.6122399999999999E-2</c:v>
                </c:pt>
                <c:pt idx="50061">
                  <c:v>-3.6621599999999997E-2</c:v>
                </c:pt>
                <c:pt idx="50062">
                  <c:v>-3.7096400000000002E-2</c:v>
                </c:pt>
                <c:pt idx="50063">
                  <c:v>-3.7544899999999999E-2</c:v>
                </c:pt>
                <c:pt idx="50064">
                  <c:v>-3.7965800000000001E-2</c:v>
                </c:pt>
                <c:pt idx="50065">
                  <c:v>-3.8358099999999999E-2</c:v>
                </c:pt>
                <c:pt idx="50066">
                  <c:v>-3.8720499999999998E-2</c:v>
                </c:pt>
                <c:pt idx="50067">
                  <c:v>-3.90514E-2</c:v>
                </c:pt>
                <c:pt idx="50068">
                  <c:v>-3.93499E-2</c:v>
                </c:pt>
                <c:pt idx="50069">
                  <c:v>-3.9615999999999998E-2</c:v>
                </c:pt>
                <c:pt idx="50070">
                  <c:v>-3.98494E-2</c:v>
                </c:pt>
                <c:pt idx="50071">
                  <c:v>-4.0049700000000001E-2</c:v>
                </c:pt>
                <c:pt idx="50072">
                  <c:v>-4.0216399999999999E-2</c:v>
                </c:pt>
                <c:pt idx="50073">
                  <c:v>-4.0349099999999999E-2</c:v>
                </c:pt>
                <c:pt idx="50074">
                  <c:v>-4.0447299999999999E-2</c:v>
                </c:pt>
                <c:pt idx="50075">
                  <c:v>-4.0510699999999997E-2</c:v>
                </c:pt>
                <c:pt idx="50076">
                  <c:v>-4.05388E-2</c:v>
                </c:pt>
                <c:pt idx="50077">
                  <c:v>-4.0530799999999999E-2</c:v>
                </c:pt>
                <c:pt idx="50078">
                  <c:v>-4.0486300000000003E-2</c:v>
                </c:pt>
                <c:pt idx="50079">
                  <c:v>-4.0405099999999999E-2</c:v>
                </c:pt>
                <c:pt idx="50080">
                  <c:v>-4.0287499999999997E-2</c:v>
                </c:pt>
                <c:pt idx="50081">
                  <c:v>-4.0133299999999997E-2</c:v>
                </c:pt>
                <c:pt idx="50082">
                  <c:v>-3.9942900000000003E-2</c:v>
                </c:pt>
                <c:pt idx="50083">
                  <c:v>-3.9717099999999998E-2</c:v>
                </c:pt>
                <c:pt idx="50084">
                  <c:v>-3.9455499999999998E-2</c:v>
                </c:pt>
                <c:pt idx="50085">
                  <c:v>-3.9157200000000003E-2</c:v>
                </c:pt>
                <c:pt idx="50086">
                  <c:v>-3.8820899999999998E-2</c:v>
                </c:pt>
                <c:pt idx="50087">
                  <c:v>-3.8447000000000002E-2</c:v>
                </c:pt>
                <c:pt idx="50088">
                  <c:v>-3.8037099999999997E-2</c:v>
                </c:pt>
                <c:pt idx="50089">
                  <c:v>-3.7591699999999999E-2</c:v>
                </c:pt>
                <c:pt idx="50090">
                  <c:v>-3.7111100000000001E-2</c:v>
                </c:pt>
                <c:pt idx="50091">
                  <c:v>-3.6595500000000003E-2</c:v>
                </c:pt>
                <c:pt idx="50092">
                  <c:v>-3.6045399999999998E-2</c:v>
                </c:pt>
                <c:pt idx="50093">
                  <c:v>-3.5460600000000002E-2</c:v>
                </c:pt>
                <c:pt idx="50094">
                  <c:v>-3.4841700000000003E-2</c:v>
                </c:pt>
                <c:pt idx="50095">
                  <c:v>-3.4189999999999998E-2</c:v>
                </c:pt>
                <c:pt idx="50096">
                  <c:v>-3.3506399999999999E-2</c:v>
                </c:pt>
                <c:pt idx="50097">
                  <c:v>-3.27912E-2</c:v>
                </c:pt>
                <c:pt idx="50098">
                  <c:v>-3.2044799999999998E-2</c:v>
                </c:pt>
                <c:pt idx="50099">
                  <c:v>-3.1268700000000003E-2</c:v>
                </c:pt>
                <c:pt idx="50100">
                  <c:v>-3.04643E-2</c:v>
                </c:pt>
                <c:pt idx="50101">
                  <c:v>-2.9633300000000001E-2</c:v>
                </c:pt>
                <c:pt idx="50102">
                  <c:v>-2.8777299999999999E-2</c:v>
                </c:pt>
                <c:pt idx="50103">
                  <c:v>-2.7897399999999999E-2</c:v>
                </c:pt>
                <c:pt idx="50104">
                  <c:v>-2.6994299999999999E-2</c:v>
                </c:pt>
                <c:pt idx="50105">
                  <c:v>-2.6068500000000001E-2</c:v>
                </c:pt>
                <c:pt idx="50106">
                  <c:v>-2.5119900000000001E-2</c:v>
                </c:pt>
                <c:pt idx="50107">
                  <c:v>-2.4149299999999999E-2</c:v>
                </c:pt>
                <c:pt idx="50108">
                  <c:v>-2.3157899999999999E-2</c:v>
                </c:pt>
                <c:pt idx="50109">
                  <c:v>-2.2147E-2</c:v>
                </c:pt>
                <c:pt idx="50110">
                  <c:v>-2.11177E-2</c:v>
                </c:pt>
                <c:pt idx="50111">
                  <c:v>-2.00714E-2</c:v>
                </c:pt>
                <c:pt idx="50112">
                  <c:v>-1.9009999999999999E-2</c:v>
                </c:pt>
                <c:pt idx="50113">
                  <c:v>-1.79361E-2</c:v>
                </c:pt>
                <c:pt idx="50114">
                  <c:v>-1.68519E-2</c:v>
                </c:pt>
                <c:pt idx="50115">
                  <c:v>-1.5758899999999999E-2</c:v>
                </c:pt>
                <c:pt idx="50116">
                  <c:v>-1.4659200000000001E-2</c:v>
                </c:pt>
                <c:pt idx="50117">
                  <c:v>-1.3554800000000001E-2</c:v>
                </c:pt>
                <c:pt idx="50118">
                  <c:v>-1.2447099999999999E-2</c:v>
                </c:pt>
                <c:pt idx="50119">
                  <c:v>-1.13375E-2</c:v>
                </c:pt>
                <c:pt idx="50120">
                  <c:v>-1.0227200000000001E-2</c:v>
                </c:pt>
                <c:pt idx="50121" formatCode="0.00E+00">
                  <c:v>-9.1176999999999994E-3</c:v>
                </c:pt>
                <c:pt idx="50122" formatCode="0.00E+00">
                  <c:v>-8.0104800000000004E-3</c:v>
                </c:pt>
                <c:pt idx="50123" formatCode="0.00E+00">
                  <c:v>-6.9072500000000002E-3</c:v>
                </c:pt>
                <c:pt idx="50124" formatCode="0.00E+00">
                  <c:v>-5.8093900000000002E-3</c:v>
                </c:pt>
                <c:pt idx="50125" formatCode="0.00E+00">
                  <c:v>-4.7174699999999996E-3</c:v>
                </c:pt>
                <c:pt idx="50126" formatCode="0.00E+00">
                  <c:v>-3.6320100000000002E-3</c:v>
                </c:pt>
                <c:pt idx="50127" formatCode="0.00E+00">
                  <c:v>-2.5540300000000001E-3</c:v>
                </c:pt>
                <c:pt idx="50128" formatCode="0.00E+00">
                  <c:v>-1.48445E-3</c:v>
                </c:pt>
                <c:pt idx="50129" formatCode="0.00E+00">
                  <c:v>-4.2394900000000002E-4</c:v>
                </c:pt>
                <c:pt idx="50130" formatCode="0.00E+00">
                  <c:v>6.26046E-4</c:v>
                </c:pt>
                <c:pt idx="50131" formatCode="0.00E+00">
                  <c:v>1.66293E-3</c:v>
                </c:pt>
                <c:pt idx="50132" formatCode="0.00E+00">
                  <c:v>2.6841199999999999E-3</c:v>
                </c:pt>
                <c:pt idx="50133" formatCode="0.00E+00">
                  <c:v>3.6880200000000002E-3</c:v>
                </c:pt>
                <c:pt idx="50134" formatCode="0.00E+00">
                  <c:v>4.6733E-3</c:v>
                </c:pt>
                <c:pt idx="50135" formatCode="0.00E+00">
                  <c:v>5.6381799999999996E-3</c:v>
                </c:pt>
                <c:pt idx="50136" formatCode="0.00E+00">
                  <c:v>6.5810799999999996E-3</c:v>
                </c:pt>
                <c:pt idx="50137" formatCode="0.00E+00">
                  <c:v>7.5009200000000003E-3</c:v>
                </c:pt>
                <c:pt idx="50138" formatCode="0.00E+00">
                  <c:v>8.3965900000000007E-3</c:v>
                </c:pt>
                <c:pt idx="50139" formatCode="0.00E+00">
                  <c:v>9.2665300000000003E-3</c:v>
                </c:pt>
                <c:pt idx="50140">
                  <c:v>1.0109099999999999E-2</c:v>
                </c:pt>
                <c:pt idx="50141">
                  <c:v>1.09228E-2</c:v>
                </c:pt>
                <c:pt idx="50142">
                  <c:v>1.17062E-2</c:v>
                </c:pt>
                <c:pt idx="50143">
                  <c:v>1.2458199999999999E-2</c:v>
                </c:pt>
                <c:pt idx="50144">
                  <c:v>1.31784E-2</c:v>
                </c:pt>
                <c:pt idx="50145">
                  <c:v>1.38662E-2</c:v>
                </c:pt>
                <c:pt idx="50146">
                  <c:v>1.45202E-2</c:v>
                </c:pt>
                <c:pt idx="50147">
                  <c:v>1.51387E-2</c:v>
                </c:pt>
                <c:pt idx="50148">
                  <c:v>1.5720399999999999E-2</c:v>
                </c:pt>
                <c:pt idx="50149">
                  <c:v>1.6264799999999999E-2</c:v>
                </c:pt>
                <c:pt idx="50150">
                  <c:v>1.6771600000000001E-2</c:v>
                </c:pt>
                <c:pt idx="50151">
                  <c:v>1.72414E-2</c:v>
                </c:pt>
                <c:pt idx="50152">
                  <c:v>1.7674100000000002E-2</c:v>
                </c:pt>
                <c:pt idx="50153">
                  <c:v>1.80693E-2</c:v>
                </c:pt>
                <c:pt idx="50154">
                  <c:v>1.8426700000000001E-2</c:v>
                </c:pt>
                <c:pt idx="50155">
                  <c:v>1.87463E-2</c:v>
                </c:pt>
                <c:pt idx="50156">
                  <c:v>1.9027499999999999E-2</c:v>
                </c:pt>
                <c:pt idx="50157">
                  <c:v>1.9268799999999999E-2</c:v>
                </c:pt>
                <c:pt idx="50158">
                  <c:v>1.94691E-2</c:v>
                </c:pt>
                <c:pt idx="50159">
                  <c:v>1.9628099999999999E-2</c:v>
                </c:pt>
                <c:pt idx="50160">
                  <c:v>1.97459E-2</c:v>
                </c:pt>
                <c:pt idx="50161">
                  <c:v>1.9822599999999999E-2</c:v>
                </c:pt>
                <c:pt idx="50162">
                  <c:v>1.9858500000000001E-2</c:v>
                </c:pt>
                <c:pt idx="50163">
                  <c:v>1.9853699999999998E-2</c:v>
                </c:pt>
                <c:pt idx="50164">
                  <c:v>1.9807999999999999E-2</c:v>
                </c:pt>
                <c:pt idx="50165">
                  <c:v>1.97208E-2</c:v>
                </c:pt>
                <c:pt idx="50166">
                  <c:v>1.9591899999999999E-2</c:v>
                </c:pt>
                <c:pt idx="50167">
                  <c:v>1.94217E-2</c:v>
                </c:pt>
                <c:pt idx="50168">
                  <c:v>1.9210700000000001E-2</c:v>
                </c:pt>
                <c:pt idx="50169">
                  <c:v>1.8960000000000001E-2</c:v>
                </c:pt>
                <c:pt idx="50170">
                  <c:v>1.8670900000000001E-2</c:v>
                </c:pt>
                <c:pt idx="50171">
                  <c:v>1.8344900000000001E-2</c:v>
                </c:pt>
                <c:pt idx="50172">
                  <c:v>1.79834E-2</c:v>
                </c:pt>
                <c:pt idx="50173">
                  <c:v>1.7587100000000001E-2</c:v>
                </c:pt>
                <c:pt idx="50174">
                  <c:v>1.7156399999999999E-2</c:v>
                </c:pt>
                <c:pt idx="50175">
                  <c:v>1.6691500000000001E-2</c:v>
                </c:pt>
                <c:pt idx="50176">
                  <c:v>1.6192700000000001E-2</c:v>
                </c:pt>
                <c:pt idx="50177">
                  <c:v>1.56606E-2</c:v>
                </c:pt>
                <c:pt idx="50178">
                  <c:v>1.5096999999999999E-2</c:v>
                </c:pt>
                <c:pt idx="50179">
                  <c:v>1.4503800000000001E-2</c:v>
                </c:pt>
                <c:pt idx="50180">
                  <c:v>1.38817E-2</c:v>
                </c:pt>
                <c:pt idx="50181">
                  <c:v>1.3230499999999999E-2</c:v>
                </c:pt>
                <c:pt idx="50182">
                  <c:v>1.2550199999999999E-2</c:v>
                </c:pt>
                <c:pt idx="50183">
                  <c:v>1.1842E-2</c:v>
                </c:pt>
                <c:pt idx="50184">
                  <c:v>1.1106899999999999E-2</c:v>
                </c:pt>
                <c:pt idx="50185">
                  <c:v>1.03458E-2</c:v>
                </c:pt>
                <c:pt idx="50186" formatCode="0.00E+00">
                  <c:v>9.5592699999999999E-3</c:v>
                </c:pt>
                <c:pt idx="50187" formatCode="0.00E+00">
                  <c:v>8.7490799999999994E-3</c:v>
                </c:pt>
                <c:pt idx="50188" formatCode="0.00E+00">
                  <c:v>7.9178500000000006E-3</c:v>
                </c:pt>
                <c:pt idx="50189" formatCode="0.00E+00">
                  <c:v>7.0681099999999998E-3</c:v>
                </c:pt>
                <c:pt idx="50190" formatCode="0.00E+00">
                  <c:v>6.2013900000000002E-3</c:v>
                </c:pt>
                <c:pt idx="50191" formatCode="0.00E+00">
                  <c:v>5.3189800000000001E-3</c:v>
                </c:pt>
                <c:pt idx="50192" formatCode="0.00E+00">
                  <c:v>4.4221399999999998E-3</c:v>
                </c:pt>
                <c:pt idx="50193" formatCode="0.00E+00">
                  <c:v>3.5116399999999999E-3</c:v>
                </c:pt>
                <c:pt idx="50194" formatCode="0.00E+00">
                  <c:v>2.58852E-3</c:v>
                </c:pt>
                <c:pt idx="50195" formatCode="0.00E+00">
                  <c:v>1.6548400000000001E-3</c:v>
                </c:pt>
                <c:pt idx="50196" formatCode="0.00E+00">
                  <c:v>7.1269900000000001E-4</c:v>
                </c:pt>
                <c:pt idx="50197" formatCode="0.00E+00">
                  <c:v>-2.3717000000000001E-4</c:v>
                </c:pt>
                <c:pt idx="50198" formatCode="0.00E+00">
                  <c:v>-1.19454E-3</c:v>
                </c:pt>
                <c:pt idx="50199" formatCode="0.00E+00">
                  <c:v>-2.1583800000000001E-3</c:v>
                </c:pt>
                <c:pt idx="50200" formatCode="0.00E+00">
                  <c:v>-3.12737E-3</c:v>
                </c:pt>
                <c:pt idx="50201" formatCode="0.00E+00">
                  <c:v>-4.1005700000000004E-3</c:v>
                </c:pt>
                <c:pt idx="50202" formatCode="0.00E+00">
                  <c:v>-5.0770800000000003E-3</c:v>
                </c:pt>
                <c:pt idx="50203" formatCode="0.00E+00">
                  <c:v>-6.0556899999999999E-3</c:v>
                </c:pt>
                <c:pt idx="50204" formatCode="0.00E+00">
                  <c:v>-7.0349399999999999E-3</c:v>
                </c:pt>
                <c:pt idx="50205" formatCode="0.00E+00">
                  <c:v>-8.0128300000000003E-3</c:v>
                </c:pt>
                <c:pt idx="50206" formatCode="0.00E+00">
                  <c:v>-8.9866500000000005E-3</c:v>
                </c:pt>
                <c:pt idx="50207" formatCode="0.00E+00">
                  <c:v>-9.9537199999999992E-3</c:v>
                </c:pt>
                <c:pt idx="50208">
                  <c:v>-1.09128E-2</c:v>
                </c:pt>
                <c:pt idx="50209">
                  <c:v>-1.18642E-2</c:v>
                </c:pt>
                <c:pt idx="50210">
                  <c:v>-1.28085E-2</c:v>
                </c:pt>
                <c:pt idx="50211">
                  <c:v>-1.3745E-2</c:v>
                </c:pt>
                <c:pt idx="50212">
                  <c:v>-1.4671200000000001E-2</c:v>
                </c:pt>
                <c:pt idx="50213">
                  <c:v>-1.55844E-2</c:v>
                </c:pt>
                <c:pt idx="50214">
                  <c:v>-1.6482400000000001E-2</c:v>
                </c:pt>
                <c:pt idx="50215">
                  <c:v>-1.7364500000000001E-2</c:v>
                </c:pt>
                <c:pt idx="50216">
                  <c:v>-1.82299E-2</c:v>
                </c:pt>
                <c:pt idx="50217">
                  <c:v>-1.90777E-2</c:v>
                </c:pt>
                <c:pt idx="50218">
                  <c:v>-1.99072E-2</c:v>
                </c:pt>
                <c:pt idx="50219">
                  <c:v>-2.0718199999999999E-2</c:v>
                </c:pt>
                <c:pt idx="50220">
                  <c:v>-2.1510100000000001E-2</c:v>
                </c:pt>
                <c:pt idx="50221">
                  <c:v>-2.2282199999999999E-2</c:v>
                </c:pt>
                <c:pt idx="50222">
                  <c:v>-2.3033999999999999E-2</c:v>
                </c:pt>
                <c:pt idx="50223">
                  <c:v>-2.3764799999999999E-2</c:v>
                </c:pt>
                <c:pt idx="50224">
                  <c:v>-2.4473600000000002E-2</c:v>
                </c:pt>
                <c:pt idx="50225">
                  <c:v>-2.5158799999999999E-2</c:v>
                </c:pt>
                <c:pt idx="50226">
                  <c:v>-2.5819700000000001E-2</c:v>
                </c:pt>
                <c:pt idx="50227">
                  <c:v>-2.6455800000000002E-2</c:v>
                </c:pt>
                <c:pt idx="50228">
                  <c:v>-2.70665E-2</c:v>
                </c:pt>
                <c:pt idx="50229">
                  <c:v>-2.76507E-2</c:v>
                </c:pt>
                <c:pt idx="50230">
                  <c:v>-2.8207699999999999E-2</c:v>
                </c:pt>
                <c:pt idx="50231">
                  <c:v>-2.8736999999999999E-2</c:v>
                </c:pt>
                <c:pt idx="50232">
                  <c:v>-2.9237599999999999E-2</c:v>
                </c:pt>
                <c:pt idx="50233">
                  <c:v>-2.9708100000000001E-2</c:v>
                </c:pt>
                <c:pt idx="50234">
                  <c:v>-3.0147799999999999E-2</c:v>
                </c:pt>
                <c:pt idx="50235">
                  <c:v>-3.0556099999999999E-2</c:v>
                </c:pt>
                <c:pt idx="50236">
                  <c:v>-3.09333E-2</c:v>
                </c:pt>
                <c:pt idx="50237">
                  <c:v>-3.1279399999999999E-2</c:v>
                </c:pt>
                <c:pt idx="50238">
                  <c:v>-3.1594499999999998E-2</c:v>
                </c:pt>
                <c:pt idx="50239">
                  <c:v>-3.1878999999999998E-2</c:v>
                </c:pt>
                <c:pt idx="50240">
                  <c:v>-3.2132599999999997E-2</c:v>
                </c:pt>
                <c:pt idx="50241">
                  <c:v>-3.2354800000000003E-2</c:v>
                </c:pt>
                <c:pt idx="50242">
                  <c:v>-3.2545400000000002E-2</c:v>
                </c:pt>
                <c:pt idx="50243">
                  <c:v>-3.2705600000000001E-2</c:v>
                </c:pt>
                <c:pt idx="50244">
                  <c:v>-3.2836700000000003E-2</c:v>
                </c:pt>
                <c:pt idx="50245">
                  <c:v>-3.2940200000000003E-2</c:v>
                </c:pt>
                <c:pt idx="50246">
                  <c:v>-3.30166E-2</c:v>
                </c:pt>
                <c:pt idx="50247">
                  <c:v>-3.3066600000000002E-2</c:v>
                </c:pt>
                <c:pt idx="50248">
                  <c:v>-3.3091200000000001E-2</c:v>
                </c:pt>
                <c:pt idx="50249">
                  <c:v>-3.3090899999999999E-2</c:v>
                </c:pt>
                <c:pt idx="50250">
                  <c:v>-3.3066100000000001E-2</c:v>
                </c:pt>
                <c:pt idx="50251">
                  <c:v>-3.30166E-2</c:v>
                </c:pt>
                <c:pt idx="50252">
                  <c:v>-3.2942699999999998E-2</c:v>
                </c:pt>
                <c:pt idx="50253">
                  <c:v>-3.28448E-2</c:v>
                </c:pt>
                <c:pt idx="50254">
                  <c:v>-3.2723799999999997E-2</c:v>
                </c:pt>
                <c:pt idx="50255">
                  <c:v>-3.2580499999999998E-2</c:v>
                </c:pt>
                <c:pt idx="50256">
                  <c:v>-3.2415100000000002E-2</c:v>
                </c:pt>
                <c:pt idx="50257">
                  <c:v>-3.2228E-2</c:v>
                </c:pt>
                <c:pt idx="50258">
                  <c:v>-3.2019600000000002E-2</c:v>
                </c:pt>
                <c:pt idx="50259">
                  <c:v>-3.1790899999999997E-2</c:v>
                </c:pt>
                <c:pt idx="50260">
                  <c:v>-3.1543300000000003E-2</c:v>
                </c:pt>
                <c:pt idx="50261">
                  <c:v>-3.1277800000000001E-2</c:v>
                </c:pt>
                <c:pt idx="50262">
                  <c:v>-3.0995200000000001E-2</c:v>
                </c:pt>
                <c:pt idx="50263">
                  <c:v>-3.0696600000000001E-2</c:v>
                </c:pt>
                <c:pt idx="50264">
                  <c:v>-3.03837E-2</c:v>
                </c:pt>
                <c:pt idx="50265">
                  <c:v>-3.0057500000000001E-2</c:v>
                </c:pt>
                <c:pt idx="50266">
                  <c:v>-2.9719300000000001E-2</c:v>
                </c:pt>
                <c:pt idx="50267">
                  <c:v>-2.9370500000000001E-2</c:v>
                </c:pt>
                <c:pt idx="50268">
                  <c:v>-2.90119E-2</c:v>
                </c:pt>
                <c:pt idx="50269">
                  <c:v>-2.8644099999999999E-2</c:v>
                </c:pt>
                <c:pt idx="50270">
                  <c:v>-2.8268000000000001E-2</c:v>
                </c:pt>
                <c:pt idx="50271">
                  <c:v>-2.7884599999999999E-2</c:v>
                </c:pt>
                <c:pt idx="50272">
                  <c:v>-2.7495100000000001E-2</c:v>
                </c:pt>
                <c:pt idx="50273">
                  <c:v>-2.7100599999999999E-2</c:v>
                </c:pt>
                <c:pt idx="50274">
                  <c:v>-2.6702300000000002E-2</c:v>
                </c:pt>
                <c:pt idx="50275">
                  <c:v>-2.63012E-2</c:v>
                </c:pt>
                <c:pt idx="50276">
                  <c:v>-2.5898000000000001E-2</c:v>
                </c:pt>
                <c:pt idx="50277">
                  <c:v>-2.54939E-2</c:v>
                </c:pt>
                <c:pt idx="50278">
                  <c:v>-2.5090000000000001E-2</c:v>
                </c:pt>
                <c:pt idx="50279">
                  <c:v>-2.4687899999999999E-2</c:v>
                </c:pt>
                <c:pt idx="50280">
                  <c:v>-2.4288199999999999E-2</c:v>
                </c:pt>
                <c:pt idx="50281">
                  <c:v>-2.3891599999999999E-2</c:v>
                </c:pt>
                <c:pt idx="50282">
                  <c:v>-2.3498499999999999E-2</c:v>
                </c:pt>
                <c:pt idx="50283">
                  <c:v>-2.3109600000000001E-2</c:v>
                </c:pt>
                <c:pt idx="50284">
                  <c:v>-2.27259E-2</c:v>
                </c:pt>
                <c:pt idx="50285">
                  <c:v>-2.23486E-2</c:v>
                </c:pt>
                <c:pt idx="50286">
                  <c:v>-2.1979100000000001E-2</c:v>
                </c:pt>
                <c:pt idx="50287">
                  <c:v>-2.1617999999999998E-2</c:v>
                </c:pt>
                <c:pt idx="50288">
                  <c:v>-2.1265599999999999E-2</c:v>
                </c:pt>
                <c:pt idx="50289">
                  <c:v>-2.0922400000000001E-2</c:v>
                </c:pt>
                <c:pt idx="50290">
                  <c:v>-2.0588499999999999E-2</c:v>
                </c:pt>
                <c:pt idx="50291">
                  <c:v>-2.0264299999999999E-2</c:v>
                </c:pt>
                <c:pt idx="50292">
                  <c:v>-1.99499E-2</c:v>
                </c:pt>
                <c:pt idx="50293">
                  <c:v>-1.9645599999999999E-2</c:v>
                </c:pt>
                <c:pt idx="50294">
                  <c:v>-1.9351899999999998E-2</c:v>
                </c:pt>
                <c:pt idx="50295">
                  <c:v>-1.9069200000000001E-2</c:v>
                </c:pt>
                <c:pt idx="50296">
                  <c:v>-1.8797899999999999E-2</c:v>
                </c:pt>
                <c:pt idx="50297">
                  <c:v>-1.8539E-2</c:v>
                </c:pt>
                <c:pt idx="50298">
                  <c:v>-1.82931E-2</c:v>
                </c:pt>
                <c:pt idx="50299">
                  <c:v>-1.8060799999999998E-2</c:v>
                </c:pt>
                <c:pt idx="50300">
                  <c:v>-1.7842299999999998E-2</c:v>
                </c:pt>
                <c:pt idx="50301">
                  <c:v>-1.76381E-2</c:v>
                </c:pt>
                <c:pt idx="50302">
                  <c:v>-1.7448100000000001E-2</c:v>
                </c:pt>
                <c:pt idx="50303">
                  <c:v>-1.72724E-2</c:v>
                </c:pt>
                <c:pt idx="50304">
                  <c:v>-1.7111399999999999E-2</c:v>
                </c:pt>
                <c:pt idx="50305">
                  <c:v>-1.6965299999999999E-2</c:v>
                </c:pt>
                <c:pt idx="50306">
                  <c:v>-1.6834200000000001E-2</c:v>
                </c:pt>
                <c:pt idx="50307">
                  <c:v>-1.6717800000000001E-2</c:v>
                </c:pt>
                <c:pt idx="50308">
                  <c:v>-1.6616300000000001E-2</c:v>
                </c:pt>
                <c:pt idx="50309">
                  <c:v>-1.65294E-2</c:v>
                </c:pt>
                <c:pt idx="50310">
                  <c:v>-1.6456700000000001E-2</c:v>
                </c:pt>
                <c:pt idx="50311">
                  <c:v>-1.63984E-2</c:v>
                </c:pt>
                <c:pt idx="50312">
                  <c:v>-1.6354899999999999E-2</c:v>
                </c:pt>
                <c:pt idx="50313">
                  <c:v>-1.6325800000000001E-2</c:v>
                </c:pt>
                <c:pt idx="50314">
                  <c:v>-1.6310499999999999E-2</c:v>
                </c:pt>
                <c:pt idx="50315">
                  <c:v>-1.6308400000000001E-2</c:v>
                </c:pt>
                <c:pt idx="50316">
                  <c:v>-1.6319299999999998E-2</c:v>
                </c:pt>
                <c:pt idx="50317">
                  <c:v>-1.6343199999999999E-2</c:v>
                </c:pt>
                <c:pt idx="50318">
                  <c:v>-1.6379999999999999E-2</c:v>
                </c:pt>
                <c:pt idx="50319">
                  <c:v>-1.6428999999999999E-2</c:v>
                </c:pt>
                <c:pt idx="50320">
                  <c:v>-1.6489799999999999E-2</c:v>
                </c:pt>
                <c:pt idx="50321">
                  <c:v>-1.6561800000000002E-2</c:v>
                </c:pt>
                <c:pt idx="50322">
                  <c:v>-1.6644800000000001E-2</c:v>
                </c:pt>
                <c:pt idx="50323">
                  <c:v>-1.6737999999999999E-2</c:v>
                </c:pt>
                <c:pt idx="50324">
                  <c:v>-1.6839699999999999E-2</c:v>
                </c:pt>
                <c:pt idx="50325">
                  <c:v>-1.69488E-2</c:v>
                </c:pt>
                <c:pt idx="50326">
                  <c:v>-1.70651E-2</c:v>
                </c:pt>
                <c:pt idx="50327">
                  <c:v>-1.7188599999999998E-2</c:v>
                </c:pt>
                <c:pt idx="50328">
                  <c:v>-1.73192E-2</c:v>
                </c:pt>
                <c:pt idx="50329">
                  <c:v>-1.7455999999999999E-2</c:v>
                </c:pt>
                <c:pt idx="50330">
                  <c:v>-1.7598200000000001E-2</c:v>
                </c:pt>
                <c:pt idx="50331">
                  <c:v>-1.7745E-2</c:v>
                </c:pt>
                <c:pt idx="50332">
                  <c:v>-1.7896100000000002E-2</c:v>
                </c:pt>
                <c:pt idx="50333">
                  <c:v>-1.8050799999999999E-2</c:v>
                </c:pt>
                <c:pt idx="50334">
                  <c:v>-1.8203400000000002E-2</c:v>
                </c:pt>
                <c:pt idx="50335">
                  <c:v>-1.8349299999999999E-2</c:v>
                </c:pt>
                <c:pt idx="50336">
                  <c:v>-1.8492700000000001E-2</c:v>
                </c:pt>
                <c:pt idx="50337">
                  <c:v>-1.8636300000000001E-2</c:v>
                </c:pt>
                <c:pt idx="50338">
                  <c:v>-1.87761E-2</c:v>
                </c:pt>
                <c:pt idx="50339">
                  <c:v>-1.891E-2</c:v>
                </c:pt>
                <c:pt idx="50340">
                  <c:v>-1.9038900000000001E-2</c:v>
                </c:pt>
                <c:pt idx="50341">
                  <c:v>-1.91629E-2</c:v>
                </c:pt>
                <c:pt idx="50342">
                  <c:v>-1.9280700000000001E-2</c:v>
                </c:pt>
                <c:pt idx="50343">
                  <c:v>-1.9390600000000001E-2</c:v>
                </c:pt>
                <c:pt idx="50344">
                  <c:v>-1.9490899999999999E-2</c:v>
                </c:pt>
                <c:pt idx="50345">
                  <c:v>-1.9580299999999998E-2</c:v>
                </c:pt>
                <c:pt idx="50346">
                  <c:v>-1.9658100000000001E-2</c:v>
                </c:pt>
                <c:pt idx="50347">
                  <c:v>-1.97237E-2</c:v>
                </c:pt>
                <c:pt idx="50348">
                  <c:v>-1.97764E-2</c:v>
                </c:pt>
                <c:pt idx="50349">
                  <c:v>-1.9815800000000001E-2</c:v>
                </c:pt>
                <c:pt idx="50350">
                  <c:v>-1.9841600000000001E-2</c:v>
                </c:pt>
                <c:pt idx="50351">
                  <c:v>-1.98534E-2</c:v>
                </c:pt>
                <c:pt idx="50352">
                  <c:v>-1.98505E-2</c:v>
                </c:pt>
                <c:pt idx="50353">
                  <c:v>-1.9832099999999998E-2</c:v>
                </c:pt>
                <c:pt idx="50354">
                  <c:v>-1.9797599999999999E-2</c:v>
                </c:pt>
                <c:pt idx="50355">
                  <c:v>-1.9745800000000001E-2</c:v>
                </c:pt>
                <c:pt idx="50356">
                  <c:v>-1.9675399999999999E-2</c:v>
                </c:pt>
                <c:pt idx="50357">
                  <c:v>-1.9585499999999999E-2</c:v>
                </c:pt>
                <c:pt idx="50358">
                  <c:v>-1.9475599999999999E-2</c:v>
                </c:pt>
                <c:pt idx="50359">
                  <c:v>-1.9345299999999999E-2</c:v>
                </c:pt>
                <c:pt idx="50360">
                  <c:v>-1.9194300000000001E-2</c:v>
                </c:pt>
                <c:pt idx="50361">
                  <c:v>-1.9021799999999998E-2</c:v>
                </c:pt>
                <c:pt idx="50362">
                  <c:v>-1.8827699999999999E-2</c:v>
                </c:pt>
                <c:pt idx="50363">
                  <c:v>-1.8611599999999999E-2</c:v>
                </c:pt>
                <c:pt idx="50364">
                  <c:v>-1.8373E-2</c:v>
                </c:pt>
                <c:pt idx="50365">
                  <c:v>-1.8111100000000002E-2</c:v>
                </c:pt>
                <c:pt idx="50366">
                  <c:v>-1.7825000000000001E-2</c:v>
                </c:pt>
                <c:pt idx="50367">
                  <c:v>-1.7514399999999999E-2</c:v>
                </c:pt>
                <c:pt idx="50368">
                  <c:v>-1.7179300000000002E-2</c:v>
                </c:pt>
                <c:pt idx="50369">
                  <c:v>-1.6819199999999999E-2</c:v>
                </c:pt>
                <c:pt idx="50370">
                  <c:v>-1.64341E-2</c:v>
                </c:pt>
                <c:pt idx="50371">
                  <c:v>-1.6023800000000001E-2</c:v>
                </c:pt>
                <c:pt idx="50372">
                  <c:v>-1.5588299999999999E-2</c:v>
                </c:pt>
                <c:pt idx="50373">
                  <c:v>-1.51276E-2</c:v>
                </c:pt>
                <c:pt idx="50374">
                  <c:v>-1.4641899999999999E-2</c:v>
                </c:pt>
                <c:pt idx="50375">
                  <c:v>-1.4131599999999999E-2</c:v>
                </c:pt>
                <c:pt idx="50376">
                  <c:v>-1.3596799999999999E-2</c:v>
                </c:pt>
                <c:pt idx="50377">
                  <c:v>-1.30376E-2</c:v>
                </c:pt>
                <c:pt idx="50378">
                  <c:v>-1.2454099999999999E-2</c:v>
                </c:pt>
                <c:pt idx="50379">
                  <c:v>-1.1847399999999999E-2</c:v>
                </c:pt>
                <c:pt idx="50380">
                  <c:v>-1.12184E-2</c:v>
                </c:pt>
                <c:pt idx="50381">
                  <c:v>-1.05678E-2</c:v>
                </c:pt>
                <c:pt idx="50382" formatCode="0.00E+00">
                  <c:v>-9.8961799999999992E-3</c:v>
                </c:pt>
                <c:pt idx="50383" formatCode="0.00E+00">
                  <c:v>-9.2036700000000006E-3</c:v>
                </c:pt>
                <c:pt idx="50384" formatCode="0.00E+00">
                  <c:v>-8.4907400000000001E-3</c:v>
                </c:pt>
                <c:pt idx="50385" formatCode="0.00E+00">
                  <c:v>-7.7581300000000002E-3</c:v>
                </c:pt>
                <c:pt idx="50386" formatCode="0.00E+00">
                  <c:v>-7.0064699999999999E-3</c:v>
                </c:pt>
                <c:pt idx="50387" formatCode="0.00E+00">
                  <c:v>-6.2363699999999998E-3</c:v>
                </c:pt>
                <c:pt idx="50388" formatCode="0.00E+00">
                  <c:v>-5.4490299999999997E-3</c:v>
                </c:pt>
                <c:pt idx="50389" formatCode="0.00E+00">
                  <c:v>-4.6458799999999998E-3</c:v>
                </c:pt>
                <c:pt idx="50390" formatCode="0.00E+00">
                  <c:v>-3.8281000000000001E-3</c:v>
                </c:pt>
                <c:pt idx="50391" formatCode="0.00E+00">
                  <c:v>-2.9966599999999999E-3</c:v>
                </c:pt>
                <c:pt idx="50392" formatCode="0.00E+00">
                  <c:v>-2.1523800000000002E-3</c:v>
                </c:pt>
                <c:pt idx="50393" formatCode="0.00E+00">
                  <c:v>-1.29593E-3</c:v>
                </c:pt>
                <c:pt idx="50394" formatCode="0.00E+00">
                  <c:v>-4.2825900000000001E-4</c:v>
                </c:pt>
                <c:pt idx="50395" formatCode="0.00E+00">
                  <c:v>4.4867099999999999E-4</c:v>
                </c:pt>
                <c:pt idx="50396" formatCode="0.00E+00">
                  <c:v>1.3355800000000001E-3</c:v>
                </c:pt>
                <c:pt idx="50397" formatCode="0.00E+00">
                  <c:v>2.23756E-3</c:v>
                </c:pt>
                <c:pt idx="50398" formatCode="0.00E+00">
                  <c:v>3.1523499999999999E-3</c:v>
                </c:pt>
                <c:pt idx="50399" formatCode="0.00E+00">
                  <c:v>4.0706400000000004E-3</c:v>
                </c:pt>
                <c:pt idx="50400" formatCode="0.00E+00">
                  <c:v>4.99111E-3</c:v>
                </c:pt>
                <c:pt idx="50401" formatCode="0.00E+00">
                  <c:v>5.9167999999999998E-3</c:v>
                </c:pt>
                <c:pt idx="50402" formatCode="0.00E+00">
                  <c:v>6.8459699999999998E-3</c:v>
                </c:pt>
                <c:pt idx="50403" formatCode="0.00E+00">
                  <c:v>7.7756099999999996E-3</c:v>
                </c:pt>
                <c:pt idx="50404" formatCode="0.00E+00">
                  <c:v>8.7040999999999993E-3</c:v>
                </c:pt>
                <c:pt idx="50405" formatCode="0.00E+00">
                  <c:v>9.6303199999999995E-3</c:v>
                </c:pt>
                <c:pt idx="50406">
                  <c:v>1.0553E-2</c:v>
                </c:pt>
                <c:pt idx="50407">
                  <c:v>1.14707E-2</c:v>
                </c:pt>
                <c:pt idx="50408">
                  <c:v>1.23821E-2</c:v>
                </c:pt>
                <c:pt idx="50409">
                  <c:v>1.32861E-2</c:v>
                </c:pt>
                <c:pt idx="50410">
                  <c:v>1.41811E-2</c:v>
                </c:pt>
                <c:pt idx="50411">
                  <c:v>1.5065200000000001E-2</c:v>
                </c:pt>
                <c:pt idx="50412">
                  <c:v>1.5935899999999999E-2</c:v>
                </c:pt>
                <c:pt idx="50413">
                  <c:v>1.6791E-2</c:v>
                </c:pt>
                <c:pt idx="50414">
                  <c:v>1.7628700000000001E-2</c:v>
                </c:pt>
                <c:pt idx="50415">
                  <c:v>1.8447499999999999E-2</c:v>
                </c:pt>
                <c:pt idx="50416">
                  <c:v>1.9246200000000002E-2</c:v>
                </c:pt>
                <c:pt idx="50417">
                  <c:v>2.0023800000000001E-2</c:v>
                </c:pt>
                <c:pt idx="50418">
                  <c:v>2.07794E-2</c:v>
                </c:pt>
                <c:pt idx="50419">
                  <c:v>2.1511800000000001E-2</c:v>
                </c:pt>
                <c:pt idx="50420">
                  <c:v>2.2219599999999999E-2</c:v>
                </c:pt>
                <c:pt idx="50421">
                  <c:v>2.2901299999999999E-2</c:v>
                </c:pt>
                <c:pt idx="50422">
                  <c:v>2.35555E-2</c:v>
                </c:pt>
                <c:pt idx="50423">
                  <c:v>2.4181000000000001E-2</c:v>
                </c:pt>
                <c:pt idx="50424">
                  <c:v>2.4776800000000002E-2</c:v>
                </c:pt>
                <c:pt idx="50425">
                  <c:v>2.5341900000000001E-2</c:v>
                </c:pt>
                <c:pt idx="50426">
                  <c:v>2.58754E-2</c:v>
                </c:pt>
                <c:pt idx="50427">
                  <c:v>2.6375900000000001E-2</c:v>
                </c:pt>
                <c:pt idx="50428">
                  <c:v>2.6842999999999999E-2</c:v>
                </c:pt>
                <c:pt idx="50429">
                  <c:v>2.7276000000000002E-2</c:v>
                </c:pt>
                <c:pt idx="50430">
                  <c:v>2.7673900000000001E-2</c:v>
                </c:pt>
                <c:pt idx="50431">
                  <c:v>2.8035399999999999E-2</c:v>
                </c:pt>
                <c:pt idx="50432">
                  <c:v>2.8358999999999999E-2</c:v>
                </c:pt>
                <c:pt idx="50433">
                  <c:v>2.8643499999999999E-2</c:v>
                </c:pt>
                <c:pt idx="50434">
                  <c:v>2.8887900000000001E-2</c:v>
                </c:pt>
                <c:pt idx="50435">
                  <c:v>2.9091599999999999E-2</c:v>
                </c:pt>
                <c:pt idx="50436">
                  <c:v>2.9253700000000001E-2</c:v>
                </c:pt>
                <c:pt idx="50437">
                  <c:v>2.93736E-2</c:v>
                </c:pt>
                <c:pt idx="50438">
                  <c:v>2.9450799999999999E-2</c:v>
                </c:pt>
                <c:pt idx="50439">
                  <c:v>2.9484699999999999E-2</c:v>
                </c:pt>
                <c:pt idx="50440">
                  <c:v>2.9475100000000001E-2</c:v>
                </c:pt>
                <c:pt idx="50441">
                  <c:v>2.94214E-2</c:v>
                </c:pt>
                <c:pt idx="50442">
                  <c:v>2.9323200000000001E-2</c:v>
                </c:pt>
                <c:pt idx="50443">
                  <c:v>2.9180299999999999E-2</c:v>
                </c:pt>
                <c:pt idx="50444">
                  <c:v>2.8992500000000001E-2</c:v>
                </c:pt>
                <c:pt idx="50445">
                  <c:v>2.8760000000000001E-2</c:v>
                </c:pt>
                <c:pt idx="50446">
                  <c:v>2.84832E-2</c:v>
                </c:pt>
                <c:pt idx="50447">
                  <c:v>2.8162300000000001E-2</c:v>
                </c:pt>
                <c:pt idx="50448">
                  <c:v>2.77973E-2</c:v>
                </c:pt>
                <c:pt idx="50449">
                  <c:v>2.73879E-2</c:v>
                </c:pt>
                <c:pt idx="50450">
                  <c:v>2.6933700000000001E-2</c:v>
                </c:pt>
                <c:pt idx="50451">
                  <c:v>2.6434900000000001E-2</c:v>
                </c:pt>
                <c:pt idx="50452">
                  <c:v>2.5891500000000001E-2</c:v>
                </c:pt>
                <c:pt idx="50453">
                  <c:v>2.5304E-2</c:v>
                </c:pt>
                <c:pt idx="50454">
                  <c:v>2.4672699999999999E-2</c:v>
                </c:pt>
                <c:pt idx="50455">
                  <c:v>2.39983E-2</c:v>
                </c:pt>
                <c:pt idx="50456">
                  <c:v>2.32816E-2</c:v>
                </c:pt>
                <c:pt idx="50457">
                  <c:v>2.2523499999999998E-2</c:v>
                </c:pt>
                <c:pt idx="50458">
                  <c:v>2.1724899999999998E-2</c:v>
                </c:pt>
                <c:pt idx="50459">
                  <c:v>2.0886399999999999E-2</c:v>
                </c:pt>
                <c:pt idx="50460">
                  <c:v>2.0008399999999999E-2</c:v>
                </c:pt>
                <c:pt idx="50461">
                  <c:v>1.9091299999999999E-2</c:v>
                </c:pt>
                <c:pt idx="50462">
                  <c:v>1.8135999999999999E-2</c:v>
                </c:pt>
                <c:pt idx="50463">
                  <c:v>1.7144E-2</c:v>
                </c:pt>
                <c:pt idx="50464">
                  <c:v>1.61169E-2</c:v>
                </c:pt>
                <c:pt idx="50465">
                  <c:v>1.5056E-2</c:v>
                </c:pt>
                <c:pt idx="50466">
                  <c:v>1.39621E-2</c:v>
                </c:pt>
                <c:pt idx="50467">
                  <c:v>1.2836200000000001E-2</c:v>
                </c:pt>
                <c:pt idx="50468">
                  <c:v>1.16794E-2</c:v>
                </c:pt>
                <c:pt idx="50469">
                  <c:v>1.0492700000000001E-2</c:v>
                </c:pt>
                <c:pt idx="50470" formatCode="0.00E+00">
                  <c:v>9.2773899999999999E-3</c:v>
                </c:pt>
                <c:pt idx="50471" formatCode="0.00E+00">
                  <c:v>8.0356000000000004E-3</c:v>
                </c:pt>
                <c:pt idx="50472" formatCode="0.00E+00">
                  <c:v>6.7692999999999998E-3</c:v>
                </c:pt>
                <c:pt idx="50473" formatCode="0.00E+00">
                  <c:v>5.4797200000000004E-3</c:v>
                </c:pt>
                <c:pt idx="50474" formatCode="0.00E+00">
                  <c:v>4.1676700000000001E-3</c:v>
                </c:pt>
                <c:pt idx="50475" formatCode="0.00E+00">
                  <c:v>2.8341899999999999E-3</c:v>
                </c:pt>
                <c:pt idx="50476" formatCode="0.00E+00">
                  <c:v>1.48069E-3</c:v>
                </c:pt>
                <c:pt idx="50477" formatCode="0.00E+00">
                  <c:v>1.09036E-4</c:v>
                </c:pt>
                <c:pt idx="50478" formatCode="0.00E+00">
                  <c:v>-1.2786E-3</c:v>
                </c:pt>
                <c:pt idx="50479" formatCode="0.00E+00">
                  <c:v>-2.6802000000000002E-3</c:v>
                </c:pt>
                <c:pt idx="50480" formatCode="0.00E+00">
                  <c:v>-4.09378E-3</c:v>
                </c:pt>
                <c:pt idx="50481" formatCode="0.00E+00">
                  <c:v>-5.5174400000000002E-3</c:v>
                </c:pt>
                <c:pt idx="50482" formatCode="0.00E+00">
                  <c:v>-6.9494800000000001E-3</c:v>
                </c:pt>
                <c:pt idx="50483" formatCode="0.00E+00">
                  <c:v>-8.3882599999999998E-3</c:v>
                </c:pt>
                <c:pt idx="50484" formatCode="0.00E+00">
                  <c:v>-9.8321999999999993E-3</c:v>
                </c:pt>
                <c:pt idx="50485">
                  <c:v>-1.12798E-2</c:v>
                </c:pt>
                <c:pt idx="50486">
                  <c:v>-1.27294E-2</c:v>
                </c:pt>
                <c:pt idx="50487">
                  <c:v>-1.41788E-2</c:v>
                </c:pt>
                <c:pt idx="50488">
                  <c:v>-1.5626000000000001E-2</c:v>
                </c:pt>
                <c:pt idx="50489">
                  <c:v>-1.7069000000000001E-2</c:v>
                </c:pt>
                <c:pt idx="50490">
                  <c:v>-1.8505899999999999E-2</c:v>
                </c:pt>
                <c:pt idx="50491">
                  <c:v>-1.9934400000000001E-2</c:v>
                </c:pt>
                <c:pt idx="50492">
                  <c:v>-2.1352599999999999E-2</c:v>
                </c:pt>
                <c:pt idx="50493">
                  <c:v>-2.2759000000000001E-2</c:v>
                </c:pt>
                <c:pt idx="50494">
                  <c:v>-2.4151800000000001E-2</c:v>
                </c:pt>
                <c:pt idx="50495">
                  <c:v>-2.55296E-2</c:v>
                </c:pt>
                <c:pt idx="50496">
                  <c:v>-2.6890399999999998E-2</c:v>
                </c:pt>
                <c:pt idx="50497">
                  <c:v>-2.8232299999999998E-2</c:v>
                </c:pt>
                <c:pt idx="50498">
                  <c:v>-2.95535E-2</c:v>
                </c:pt>
                <c:pt idx="50499">
                  <c:v>-3.0852299999999999E-2</c:v>
                </c:pt>
                <c:pt idx="50500">
                  <c:v>-3.2127000000000003E-2</c:v>
                </c:pt>
                <c:pt idx="50501">
                  <c:v>-3.3375299999999997E-2</c:v>
                </c:pt>
                <c:pt idx="50502">
                  <c:v>-3.4595500000000001E-2</c:v>
                </c:pt>
                <c:pt idx="50503">
                  <c:v>-3.5785900000000002E-2</c:v>
                </c:pt>
                <c:pt idx="50504">
                  <c:v>-3.6945499999999999E-2</c:v>
                </c:pt>
                <c:pt idx="50505">
                  <c:v>-3.8072599999999998E-2</c:v>
                </c:pt>
                <c:pt idx="50506">
                  <c:v>-3.9165600000000002E-2</c:v>
                </c:pt>
                <c:pt idx="50507">
                  <c:v>-4.02227E-2</c:v>
                </c:pt>
                <c:pt idx="50508">
                  <c:v>-4.12422E-2</c:v>
                </c:pt>
                <c:pt idx="50509">
                  <c:v>-4.2222900000000001E-2</c:v>
                </c:pt>
                <c:pt idx="50510">
                  <c:v>-4.3163300000000002E-2</c:v>
                </c:pt>
                <c:pt idx="50511">
                  <c:v>-4.4062499999999998E-2</c:v>
                </c:pt>
                <c:pt idx="50512">
                  <c:v>-4.4919000000000001E-2</c:v>
                </c:pt>
                <c:pt idx="50513">
                  <c:v>-4.5731899999999999E-2</c:v>
                </c:pt>
                <c:pt idx="50514">
                  <c:v>-4.6500100000000003E-2</c:v>
                </c:pt>
                <c:pt idx="50515">
                  <c:v>-4.7222500000000001E-2</c:v>
                </c:pt>
                <c:pt idx="50516">
                  <c:v>-4.7898000000000003E-2</c:v>
                </c:pt>
                <c:pt idx="50517">
                  <c:v>-4.8525699999999998E-2</c:v>
                </c:pt>
                <c:pt idx="50518">
                  <c:v>-4.9104399999999999E-2</c:v>
                </c:pt>
                <c:pt idx="50519">
                  <c:v>-4.9633200000000002E-2</c:v>
                </c:pt>
                <c:pt idx="50520">
                  <c:v>-5.0111200000000002E-2</c:v>
                </c:pt>
                <c:pt idx="50521">
                  <c:v>-5.0537699999999998E-2</c:v>
                </c:pt>
                <c:pt idx="50522">
                  <c:v>-5.0912100000000002E-2</c:v>
                </c:pt>
                <c:pt idx="50523">
                  <c:v>-5.1234300000000003E-2</c:v>
                </c:pt>
                <c:pt idx="50524">
                  <c:v>-5.1504000000000001E-2</c:v>
                </c:pt>
                <c:pt idx="50525">
                  <c:v>-5.1720799999999997E-2</c:v>
                </c:pt>
                <c:pt idx="50526">
                  <c:v>-5.18845E-2</c:v>
                </c:pt>
                <c:pt idx="50527">
                  <c:v>-5.1994899999999997E-2</c:v>
                </c:pt>
                <c:pt idx="50528">
                  <c:v>-5.2051800000000002E-2</c:v>
                </c:pt>
                <c:pt idx="50529">
                  <c:v>-5.2055200000000003E-2</c:v>
                </c:pt>
                <c:pt idx="50530">
                  <c:v>-5.2005299999999997E-2</c:v>
                </c:pt>
                <c:pt idx="50531">
                  <c:v>-5.19021E-2</c:v>
                </c:pt>
                <c:pt idx="50532">
                  <c:v>-5.1745399999999997E-2</c:v>
                </c:pt>
                <c:pt idx="50533">
                  <c:v>-5.1535600000000001E-2</c:v>
                </c:pt>
                <c:pt idx="50534">
                  <c:v>-5.1272900000000003E-2</c:v>
                </c:pt>
                <c:pt idx="50535">
                  <c:v>-5.09574E-2</c:v>
                </c:pt>
                <c:pt idx="50536">
                  <c:v>-5.0589700000000001E-2</c:v>
                </c:pt>
                <c:pt idx="50537">
                  <c:v>-5.0169999999999999E-2</c:v>
                </c:pt>
                <c:pt idx="50538">
                  <c:v>-4.9699199999999999E-2</c:v>
                </c:pt>
                <c:pt idx="50539">
                  <c:v>-4.9177800000000001E-2</c:v>
                </c:pt>
                <c:pt idx="50540">
                  <c:v>-4.8606700000000003E-2</c:v>
                </c:pt>
                <c:pt idx="50541">
                  <c:v>-4.7986500000000001E-2</c:v>
                </c:pt>
                <c:pt idx="50542">
                  <c:v>-4.73178E-2</c:v>
                </c:pt>
                <c:pt idx="50543">
                  <c:v>-4.6601499999999997E-2</c:v>
                </c:pt>
                <c:pt idx="50544">
                  <c:v>-4.5838400000000001E-2</c:v>
                </c:pt>
                <c:pt idx="50545">
                  <c:v>-4.5029300000000001E-2</c:v>
                </c:pt>
                <c:pt idx="50546">
                  <c:v>-4.4175399999999997E-2</c:v>
                </c:pt>
                <c:pt idx="50547">
                  <c:v>-4.3277799999999998E-2</c:v>
                </c:pt>
                <c:pt idx="50548">
                  <c:v>-4.2337899999999998E-2</c:v>
                </c:pt>
                <c:pt idx="50549">
                  <c:v>-4.1357100000000001E-2</c:v>
                </c:pt>
                <c:pt idx="50550">
                  <c:v>-4.0336400000000001E-2</c:v>
                </c:pt>
                <c:pt idx="50551">
                  <c:v>-3.9277199999999998E-2</c:v>
                </c:pt>
                <c:pt idx="50552">
                  <c:v>-3.8180699999999998E-2</c:v>
                </c:pt>
                <c:pt idx="50553">
                  <c:v>-3.7048400000000002E-2</c:v>
                </c:pt>
                <c:pt idx="50554">
                  <c:v>-3.5881900000000001E-2</c:v>
                </c:pt>
                <c:pt idx="50555">
                  <c:v>-3.46828E-2</c:v>
                </c:pt>
                <c:pt idx="50556">
                  <c:v>-3.3452599999999999E-2</c:v>
                </c:pt>
                <c:pt idx="50557">
                  <c:v>-3.2193199999999998E-2</c:v>
                </c:pt>
                <c:pt idx="50558">
                  <c:v>-3.0906099999999999E-2</c:v>
                </c:pt>
                <c:pt idx="50559">
                  <c:v>-2.9593000000000001E-2</c:v>
                </c:pt>
                <c:pt idx="50560">
                  <c:v>-2.8255300000000001E-2</c:v>
                </c:pt>
                <c:pt idx="50561">
                  <c:v>-2.6894899999999999E-2</c:v>
                </c:pt>
                <c:pt idx="50562">
                  <c:v>-2.5513500000000001E-2</c:v>
                </c:pt>
                <c:pt idx="50563">
                  <c:v>-2.4112700000000001E-2</c:v>
                </c:pt>
                <c:pt idx="50564">
                  <c:v>-2.2693999999999999E-2</c:v>
                </c:pt>
                <c:pt idx="50565">
                  <c:v>-2.1259199999999999E-2</c:v>
                </c:pt>
                <c:pt idx="50566">
                  <c:v>-1.98102E-2</c:v>
                </c:pt>
                <c:pt idx="50567">
                  <c:v>-1.83491E-2</c:v>
                </c:pt>
                <c:pt idx="50568">
                  <c:v>-1.6877400000000001E-2</c:v>
                </c:pt>
                <c:pt idx="50569">
                  <c:v>-1.53969E-2</c:v>
                </c:pt>
                <c:pt idx="50570">
                  <c:v>-1.3909299999999999E-2</c:v>
                </c:pt>
                <c:pt idx="50571">
                  <c:v>-1.2416699999999999E-2</c:v>
                </c:pt>
                <c:pt idx="50572">
                  <c:v>-1.09207E-2</c:v>
                </c:pt>
                <c:pt idx="50573" formatCode="0.00E+00">
                  <c:v>-9.4232299999999995E-3</c:v>
                </c:pt>
                <c:pt idx="50574" formatCode="0.00E+00">
                  <c:v>-7.9261100000000001E-3</c:v>
                </c:pt>
                <c:pt idx="50575" formatCode="0.00E+00">
                  <c:v>-6.4311699999999999E-3</c:v>
                </c:pt>
                <c:pt idx="50576" formatCode="0.00E+00">
                  <c:v>-4.9402200000000004E-3</c:v>
                </c:pt>
                <c:pt idx="50577" formatCode="0.00E+00">
                  <c:v>-3.4550000000000002E-3</c:v>
                </c:pt>
                <c:pt idx="50578" formatCode="0.00E+00">
                  <c:v>-1.97723E-3</c:v>
                </c:pt>
                <c:pt idx="50579" formatCode="0.00E+00">
                  <c:v>-5.0863299999999998E-4</c:v>
                </c:pt>
                <c:pt idx="50580" formatCode="0.00E+00">
                  <c:v>9.4915099999999997E-4</c:v>
                </c:pt>
                <c:pt idx="50581" formatCode="0.00E+00">
                  <c:v>2.3946000000000002E-3</c:v>
                </c:pt>
                <c:pt idx="50582" formatCode="0.00E+00">
                  <c:v>3.82615E-3</c:v>
                </c:pt>
                <c:pt idx="50583" formatCode="0.00E+00">
                  <c:v>5.24217E-3</c:v>
                </c:pt>
                <c:pt idx="50584" formatCode="0.00E+00">
                  <c:v>6.6410699999999998E-3</c:v>
                </c:pt>
                <c:pt idx="50585" formatCode="0.00E+00">
                  <c:v>8.0212700000000005E-3</c:v>
                </c:pt>
                <c:pt idx="50586" formatCode="0.00E+00">
                  <c:v>9.3812600000000006E-3</c:v>
                </c:pt>
                <c:pt idx="50587">
                  <c:v>1.07195E-2</c:v>
                </c:pt>
                <c:pt idx="50588">
                  <c:v>1.2034599999999999E-2</c:v>
                </c:pt>
                <c:pt idx="50589">
                  <c:v>1.3325E-2</c:v>
                </c:pt>
                <c:pt idx="50590">
                  <c:v>1.4589599999999999E-2</c:v>
                </c:pt>
                <c:pt idx="50591">
                  <c:v>1.5826900000000001E-2</c:v>
                </c:pt>
                <c:pt idx="50592">
                  <c:v>1.70358E-2</c:v>
                </c:pt>
                <c:pt idx="50593">
                  <c:v>1.8215100000000001E-2</c:v>
                </c:pt>
                <c:pt idx="50594">
                  <c:v>1.9363600000000002E-2</c:v>
                </c:pt>
                <c:pt idx="50595">
                  <c:v>2.04803E-2</c:v>
                </c:pt>
                <c:pt idx="50596">
                  <c:v>2.1564199999999999E-2</c:v>
                </c:pt>
                <c:pt idx="50597">
                  <c:v>2.2614200000000001E-2</c:v>
                </c:pt>
                <c:pt idx="50598">
                  <c:v>2.3629600000000001E-2</c:v>
                </c:pt>
                <c:pt idx="50599">
                  <c:v>2.46094E-2</c:v>
                </c:pt>
                <c:pt idx="50600">
                  <c:v>2.5552999999999999E-2</c:v>
                </c:pt>
                <c:pt idx="50601">
                  <c:v>2.6459400000000001E-2</c:v>
                </c:pt>
                <c:pt idx="50602">
                  <c:v>2.7327899999999999E-2</c:v>
                </c:pt>
                <c:pt idx="50603">
                  <c:v>2.8158099999999998E-2</c:v>
                </c:pt>
                <c:pt idx="50604">
                  <c:v>2.89494E-2</c:v>
                </c:pt>
                <c:pt idx="50605">
                  <c:v>2.9701399999999999E-2</c:v>
                </c:pt>
                <c:pt idx="50606">
                  <c:v>3.0413599999999999E-2</c:v>
                </c:pt>
                <c:pt idx="50607">
                  <c:v>3.1085600000000001E-2</c:v>
                </c:pt>
                <c:pt idx="50608">
                  <c:v>3.1717200000000001E-2</c:v>
                </c:pt>
                <c:pt idx="50609">
                  <c:v>3.2308200000000002E-2</c:v>
                </c:pt>
                <c:pt idx="50610">
                  <c:v>3.2858199999999997E-2</c:v>
                </c:pt>
                <c:pt idx="50611">
                  <c:v>3.33672E-2</c:v>
                </c:pt>
                <c:pt idx="50612">
                  <c:v>3.38351E-2</c:v>
                </c:pt>
                <c:pt idx="50613">
                  <c:v>3.4261899999999998E-2</c:v>
                </c:pt>
                <c:pt idx="50614">
                  <c:v>3.4647699999999997E-2</c:v>
                </c:pt>
                <c:pt idx="50615">
                  <c:v>3.4992700000000002E-2</c:v>
                </c:pt>
                <c:pt idx="50616">
                  <c:v>3.5297000000000002E-2</c:v>
                </c:pt>
                <c:pt idx="50617">
                  <c:v>3.5561000000000002E-2</c:v>
                </c:pt>
                <c:pt idx="50618">
                  <c:v>3.5784900000000001E-2</c:v>
                </c:pt>
                <c:pt idx="50619">
                  <c:v>3.5969000000000001E-2</c:v>
                </c:pt>
                <c:pt idx="50620">
                  <c:v>3.6113600000000003E-2</c:v>
                </c:pt>
                <c:pt idx="50621">
                  <c:v>3.6219300000000003E-2</c:v>
                </c:pt>
                <c:pt idx="50622">
                  <c:v>3.6286499999999999E-2</c:v>
                </c:pt>
                <c:pt idx="50623">
                  <c:v>3.6315699999999999E-2</c:v>
                </c:pt>
                <c:pt idx="50624">
                  <c:v>3.6307600000000002E-2</c:v>
                </c:pt>
                <c:pt idx="50625">
                  <c:v>3.6262799999999998E-2</c:v>
                </c:pt>
                <c:pt idx="50626">
                  <c:v>3.6181900000000003E-2</c:v>
                </c:pt>
                <c:pt idx="50627">
                  <c:v>3.6065800000000002E-2</c:v>
                </c:pt>
                <c:pt idx="50628">
                  <c:v>3.5915200000000001E-2</c:v>
                </c:pt>
                <c:pt idx="50629">
                  <c:v>3.5730999999999999E-2</c:v>
                </c:pt>
                <c:pt idx="50630">
                  <c:v>3.5513999999999997E-2</c:v>
                </c:pt>
                <c:pt idx="50631">
                  <c:v>3.5265199999999997E-2</c:v>
                </c:pt>
                <c:pt idx="50632">
                  <c:v>3.4985500000000003E-2</c:v>
                </c:pt>
                <c:pt idx="50633">
                  <c:v>3.46758E-2</c:v>
                </c:pt>
                <c:pt idx="50634">
                  <c:v>3.4337300000000001E-2</c:v>
                </c:pt>
                <c:pt idx="50635">
                  <c:v>3.3970899999999998E-2</c:v>
                </c:pt>
                <c:pt idx="50636">
                  <c:v>3.3577799999999998E-2</c:v>
                </c:pt>
                <c:pt idx="50637">
                  <c:v>3.3159099999999997E-2</c:v>
                </c:pt>
                <c:pt idx="50638">
                  <c:v>3.27157E-2</c:v>
                </c:pt>
                <c:pt idx="50639">
                  <c:v>3.2248899999999997E-2</c:v>
                </c:pt>
                <c:pt idx="50640">
                  <c:v>3.1759700000000002E-2</c:v>
                </c:pt>
                <c:pt idx="50641">
                  <c:v>3.1249300000000001E-2</c:v>
                </c:pt>
                <c:pt idx="50642">
                  <c:v>3.0719E-2</c:v>
                </c:pt>
                <c:pt idx="50643">
                  <c:v>3.0169899999999999E-2</c:v>
                </c:pt>
                <c:pt idx="50644">
                  <c:v>2.9603299999999999E-2</c:v>
                </c:pt>
                <c:pt idx="50645">
                  <c:v>2.9020299999999999E-2</c:v>
                </c:pt>
                <c:pt idx="50646">
                  <c:v>2.8422200000000002E-2</c:v>
                </c:pt>
                <c:pt idx="50647">
                  <c:v>2.7810000000000001E-2</c:v>
                </c:pt>
                <c:pt idx="50648">
                  <c:v>2.7185000000000001E-2</c:v>
                </c:pt>
                <c:pt idx="50649">
                  <c:v>2.6548200000000001E-2</c:v>
                </c:pt>
                <c:pt idx="50650">
                  <c:v>2.59011E-2</c:v>
                </c:pt>
                <c:pt idx="50651">
                  <c:v>2.5244699999999998E-2</c:v>
                </c:pt>
                <c:pt idx="50652">
                  <c:v>2.45802E-2</c:v>
                </c:pt>
                <c:pt idx="50653">
                  <c:v>2.39089E-2</c:v>
                </c:pt>
                <c:pt idx="50654">
                  <c:v>2.32318E-2</c:v>
                </c:pt>
                <c:pt idx="50655">
                  <c:v>2.2550199999999999E-2</c:v>
                </c:pt>
                <c:pt idx="50656">
                  <c:v>2.1865200000000001E-2</c:v>
                </c:pt>
                <c:pt idx="50657">
                  <c:v>2.11779E-2</c:v>
                </c:pt>
                <c:pt idx="50658">
                  <c:v>2.0489400000000001E-2</c:v>
                </c:pt>
                <c:pt idx="50659">
                  <c:v>1.9800700000000001E-2</c:v>
                </c:pt>
                <c:pt idx="50660">
                  <c:v>1.9112799999999999E-2</c:v>
                </c:pt>
                <c:pt idx="50661">
                  <c:v>1.8426600000000001E-2</c:v>
                </c:pt>
                <c:pt idx="50662">
                  <c:v>1.7743100000000001E-2</c:v>
                </c:pt>
                <c:pt idx="50663">
                  <c:v>1.7063399999999999E-2</c:v>
                </c:pt>
                <c:pt idx="50664">
                  <c:v>1.6388400000000001E-2</c:v>
                </c:pt>
                <c:pt idx="50665">
                  <c:v>1.5719199999999999E-2</c:v>
                </c:pt>
                <c:pt idx="50666">
                  <c:v>1.50565E-2</c:v>
                </c:pt>
                <c:pt idx="50667">
                  <c:v>1.44011E-2</c:v>
                </c:pt>
                <c:pt idx="50668">
                  <c:v>1.3753899999999999E-2</c:v>
                </c:pt>
                <c:pt idx="50669">
                  <c:v>1.31155E-2</c:v>
                </c:pt>
                <c:pt idx="50670">
                  <c:v>1.24867E-2</c:v>
                </c:pt>
                <c:pt idx="50671">
                  <c:v>1.1868099999999999E-2</c:v>
                </c:pt>
                <c:pt idx="50672">
                  <c:v>1.1260300000000001E-2</c:v>
                </c:pt>
                <c:pt idx="50673">
                  <c:v>1.06639E-2</c:v>
                </c:pt>
                <c:pt idx="50674">
                  <c:v>1.00795E-2</c:v>
                </c:pt>
                <c:pt idx="50675" formatCode="0.00E+00">
                  <c:v>9.5077700000000005E-3</c:v>
                </c:pt>
                <c:pt idx="50676" formatCode="0.00E+00">
                  <c:v>8.9492600000000005E-3</c:v>
                </c:pt>
                <c:pt idx="50677" formatCode="0.00E+00">
                  <c:v>8.4043999999999994E-3</c:v>
                </c:pt>
                <c:pt idx="50678" formatCode="0.00E+00">
                  <c:v>7.8735799999999998E-3</c:v>
                </c:pt>
                <c:pt idx="50679" formatCode="0.00E+00">
                  <c:v>7.3571499999999998E-3</c:v>
                </c:pt>
                <c:pt idx="50680" formatCode="0.00E+00">
                  <c:v>6.8553900000000003E-3</c:v>
                </c:pt>
                <c:pt idx="50681" formatCode="0.00E+00">
                  <c:v>6.3685199999999999E-3</c:v>
                </c:pt>
                <c:pt idx="50682" formatCode="0.00E+00">
                  <c:v>5.89676E-3</c:v>
                </c:pt>
                <c:pt idx="50683" formatCode="0.00E+00">
                  <c:v>5.4402599999999997E-3</c:v>
                </c:pt>
                <c:pt idx="50684" formatCode="0.00E+00">
                  <c:v>4.9991499999999999E-3</c:v>
                </c:pt>
                <c:pt idx="50685" formatCode="0.00E+00">
                  <c:v>4.57356E-3</c:v>
                </c:pt>
                <c:pt idx="50686" formatCode="0.00E+00">
                  <c:v>4.1635300000000004E-3</c:v>
                </c:pt>
                <c:pt idx="50687" formatCode="0.00E+00">
                  <c:v>3.76904E-3</c:v>
                </c:pt>
                <c:pt idx="50688" formatCode="0.00E+00">
                  <c:v>3.3899999999999998E-3</c:v>
                </c:pt>
                <c:pt idx="50689" formatCode="0.00E+00">
                  <c:v>3.0262800000000001E-3</c:v>
                </c:pt>
                <c:pt idx="50690" formatCode="0.00E+00">
                  <c:v>2.6777099999999998E-3</c:v>
                </c:pt>
                <c:pt idx="50691" formatCode="0.00E+00">
                  <c:v>2.3441600000000001E-3</c:v>
                </c:pt>
                <c:pt idx="50692" formatCode="0.00E+00">
                  <c:v>2.0255199999999998E-3</c:v>
                </c:pt>
                <c:pt idx="50693" formatCode="0.00E+00">
                  <c:v>1.7216600000000001E-3</c:v>
                </c:pt>
                <c:pt idx="50694" formatCode="0.00E+00">
                  <c:v>1.4323599999999999E-3</c:v>
                </c:pt>
                <c:pt idx="50695" formatCode="0.00E+00">
                  <c:v>1.1573099999999999E-3</c:v>
                </c:pt>
                <c:pt idx="50696" formatCode="0.00E+00">
                  <c:v>8.9617699999999995E-4</c:v>
                </c:pt>
                <c:pt idx="50697" formatCode="0.00E+00">
                  <c:v>6.4855900000000005E-4</c:v>
                </c:pt>
                <c:pt idx="50698" formatCode="0.00E+00">
                  <c:v>4.1403399999999997E-4</c:v>
                </c:pt>
                <c:pt idx="50699" formatCode="0.00E+00">
                  <c:v>1.9210700000000001E-4</c:v>
                </c:pt>
                <c:pt idx="50700" formatCode="0.00E+00">
                  <c:v>-1.7808E-5</c:v>
                </c:pt>
                <c:pt idx="50701" formatCode="0.00E+00">
                  <c:v>-2.16293E-4</c:v>
                </c:pt>
                <c:pt idx="50702" formatCode="0.00E+00">
                  <c:v>-4.0389100000000003E-4</c:v>
                </c:pt>
                <c:pt idx="50703" formatCode="0.00E+00">
                  <c:v>-5.8113399999999997E-4</c:v>
                </c:pt>
                <c:pt idx="50704" formatCode="0.00E+00">
                  <c:v>-7.4851300000000002E-4</c:v>
                </c:pt>
                <c:pt idx="50705" formatCode="0.00E+00">
                  <c:v>-9.0654699999999995E-4</c:v>
                </c:pt>
                <c:pt idx="50706" formatCode="0.00E+00">
                  <c:v>-1.0558399999999999E-3</c:v>
                </c:pt>
                <c:pt idx="50707" formatCode="0.00E+00">
                  <c:v>-1.1970100000000001E-3</c:v>
                </c:pt>
                <c:pt idx="50708" formatCode="0.00E+00">
                  <c:v>-1.33058E-3</c:v>
                </c:pt>
                <c:pt idx="50709" formatCode="0.00E+00">
                  <c:v>-1.4571499999999999E-3</c:v>
                </c:pt>
                <c:pt idx="50710" formatCode="0.00E+00">
                  <c:v>-1.5773899999999999E-3</c:v>
                </c:pt>
                <c:pt idx="50711" formatCode="0.00E+00">
                  <c:v>-1.69203E-3</c:v>
                </c:pt>
                <c:pt idx="50712" formatCode="0.00E+00">
                  <c:v>-1.80171E-3</c:v>
                </c:pt>
                <c:pt idx="50713" formatCode="0.00E+00">
                  <c:v>-1.90723E-3</c:v>
                </c:pt>
                <c:pt idx="50714" formatCode="0.00E+00">
                  <c:v>-2.0095299999999998E-3</c:v>
                </c:pt>
                <c:pt idx="50715" formatCode="0.00E+00">
                  <c:v>-2.10939E-3</c:v>
                </c:pt>
                <c:pt idx="50716" formatCode="0.00E+00">
                  <c:v>-2.2074199999999999E-3</c:v>
                </c:pt>
                <c:pt idx="50717" formatCode="0.00E+00">
                  <c:v>-2.3041899999999998E-3</c:v>
                </c:pt>
                <c:pt idx="50718" formatCode="0.00E+00">
                  <c:v>-2.40033E-3</c:v>
                </c:pt>
                <c:pt idx="50719" formatCode="0.00E+00">
                  <c:v>-2.4964599999999998E-3</c:v>
                </c:pt>
                <c:pt idx="50720" formatCode="0.00E+00">
                  <c:v>-2.5932300000000002E-3</c:v>
                </c:pt>
                <c:pt idx="50721" formatCode="0.00E+00">
                  <c:v>-2.6913200000000001E-3</c:v>
                </c:pt>
                <c:pt idx="50722" formatCode="0.00E+00">
                  <c:v>-2.7914099999999998E-3</c:v>
                </c:pt>
                <c:pt idx="50723" formatCode="0.00E+00">
                  <c:v>-2.8942E-3</c:v>
                </c:pt>
                <c:pt idx="50724" formatCode="0.00E+00">
                  <c:v>-3.00038E-3</c:v>
                </c:pt>
                <c:pt idx="50725" formatCode="0.00E+00">
                  <c:v>-3.1105999999999998E-3</c:v>
                </c:pt>
                <c:pt idx="50726" formatCode="0.00E+00">
                  <c:v>-3.2254599999999999E-3</c:v>
                </c:pt>
                <c:pt idx="50727" formatCode="0.00E+00">
                  <c:v>-3.34557E-3</c:v>
                </c:pt>
                <c:pt idx="50728" formatCode="0.00E+00">
                  <c:v>-3.47153E-3</c:v>
                </c:pt>
                <c:pt idx="50729" formatCode="0.00E+00">
                  <c:v>-3.6038899999999998E-3</c:v>
                </c:pt>
                <c:pt idx="50730" formatCode="0.00E+00">
                  <c:v>-3.74319E-3</c:v>
                </c:pt>
                <c:pt idx="50731" formatCode="0.00E+00">
                  <c:v>-3.8899099999999999E-3</c:v>
                </c:pt>
                <c:pt idx="50732" formatCode="0.00E+00">
                  <c:v>-4.0444699999999997E-3</c:v>
                </c:pt>
                <c:pt idx="50733" formatCode="0.00E+00">
                  <c:v>-4.2073500000000003E-3</c:v>
                </c:pt>
                <c:pt idx="50734" formatCode="0.00E+00">
                  <c:v>-4.3790499999999998E-3</c:v>
                </c:pt>
                <c:pt idx="50735" formatCode="0.00E+00">
                  <c:v>-4.5599500000000001E-3</c:v>
                </c:pt>
                <c:pt idx="50736" formatCode="0.00E+00">
                  <c:v>-4.7503399999999996E-3</c:v>
                </c:pt>
                <c:pt idx="50737" formatCode="0.00E+00">
                  <c:v>-4.95051E-3</c:v>
                </c:pt>
                <c:pt idx="50738" formatCode="0.00E+00">
                  <c:v>-5.1607800000000002E-3</c:v>
                </c:pt>
                <c:pt idx="50739" formatCode="0.00E+00">
                  <c:v>-5.3814800000000001E-3</c:v>
                </c:pt>
                <c:pt idx="50740" formatCode="0.00E+00">
                  <c:v>-5.6128000000000003E-3</c:v>
                </c:pt>
                <c:pt idx="50741" formatCode="0.00E+00">
                  <c:v>-5.8549099999999996E-3</c:v>
                </c:pt>
                <c:pt idx="50742" formatCode="0.00E+00">
                  <c:v>-6.10796E-3</c:v>
                </c:pt>
                <c:pt idx="50743" formatCode="0.00E+00">
                  <c:v>-6.3720599999999997E-3</c:v>
                </c:pt>
                <c:pt idx="50744" formatCode="0.00E+00">
                  <c:v>-6.6472500000000004E-3</c:v>
                </c:pt>
                <c:pt idx="50745" formatCode="0.00E+00">
                  <c:v>-6.9334899999999996E-3</c:v>
                </c:pt>
                <c:pt idx="50746" formatCode="0.00E+00">
                  <c:v>-7.2306899999999997E-3</c:v>
                </c:pt>
                <c:pt idx="50747" formatCode="0.00E+00">
                  <c:v>-7.5386799999999999E-3</c:v>
                </c:pt>
                <c:pt idx="50748" formatCode="0.00E+00">
                  <c:v>-7.8573199999999992E-3</c:v>
                </c:pt>
                <c:pt idx="50749" formatCode="0.00E+00">
                  <c:v>-8.1864599999999996E-3</c:v>
                </c:pt>
                <c:pt idx="50750" formatCode="0.00E+00">
                  <c:v>-8.5259499999999992E-3</c:v>
                </c:pt>
                <c:pt idx="50751" formatCode="0.00E+00">
                  <c:v>-8.8756300000000007E-3</c:v>
                </c:pt>
                <c:pt idx="50752" formatCode="0.00E+00">
                  <c:v>-9.2352400000000005E-3</c:v>
                </c:pt>
                <c:pt idx="50753" formatCode="0.00E+00">
                  <c:v>-9.6045000000000002E-3</c:v>
                </c:pt>
                <c:pt idx="50754" formatCode="0.00E+00">
                  <c:v>-9.9831499999999997E-3</c:v>
                </c:pt>
                <c:pt idx="50755">
                  <c:v>-1.0370900000000001E-2</c:v>
                </c:pt>
                <c:pt idx="50756">
                  <c:v>-1.07674E-2</c:v>
                </c:pt>
                <c:pt idx="50757">
                  <c:v>-1.1172100000000001E-2</c:v>
                </c:pt>
                <c:pt idx="50758">
                  <c:v>-1.1584499999999999E-2</c:v>
                </c:pt>
                <c:pt idx="50759">
                  <c:v>-1.20041E-2</c:v>
                </c:pt>
                <c:pt idx="50760">
                  <c:v>-1.2430200000000001E-2</c:v>
                </c:pt>
                <c:pt idx="50761">
                  <c:v>-1.28623E-2</c:v>
                </c:pt>
                <c:pt idx="50762">
                  <c:v>-1.32996E-2</c:v>
                </c:pt>
                <c:pt idx="50763">
                  <c:v>-1.37419E-2</c:v>
                </c:pt>
                <c:pt idx="50764">
                  <c:v>-1.4188299999999999E-2</c:v>
                </c:pt>
                <c:pt idx="50765">
                  <c:v>-1.46383E-2</c:v>
                </c:pt>
                <c:pt idx="50766">
                  <c:v>-1.50908E-2</c:v>
                </c:pt>
                <c:pt idx="50767">
                  <c:v>-1.5545099999999999E-2</c:v>
                </c:pt>
                <c:pt idx="50768">
                  <c:v>-1.6000199999999999E-2</c:v>
                </c:pt>
                <c:pt idx="50769">
                  <c:v>-1.6455399999999999E-2</c:v>
                </c:pt>
                <c:pt idx="50770">
                  <c:v>-1.69096E-2</c:v>
                </c:pt>
                <c:pt idx="50771">
                  <c:v>-1.73618E-2</c:v>
                </c:pt>
                <c:pt idx="50772">
                  <c:v>-1.7811199999999999E-2</c:v>
                </c:pt>
                <c:pt idx="50773">
                  <c:v>-1.82569E-2</c:v>
                </c:pt>
                <c:pt idx="50774">
                  <c:v>-1.8697999999999999E-2</c:v>
                </c:pt>
                <c:pt idx="50775">
                  <c:v>-1.91337E-2</c:v>
                </c:pt>
                <c:pt idx="50776">
                  <c:v>-1.9563000000000001E-2</c:v>
                </c:pt>
                <c:pt idx="50777">
                  <c:v>-1.9985300000000001E-2</c:v>
                </c:pt>
                <c:pt idx="50778">
                  <c:v>-2.03996E-2</c:v>
                </c:pt>
                <c:pt idx="50779">
                  <c:v>-2.0804799999999998E-2</c:v>
                </c:pt>
                <c:pt idx="50780">
                  <c:v>-2.1199800000000001E-2</c:v>
                </c:pt>
                <c:pt idx="50781">
                  <c:v>-2.1583399999999999E-2</c:v>
                </c:pt>
                <c:pt idx="50782">
                  <c:v>-2.1954399999999999E-2</c:v>
                </c:pt>
                <c:pt idx="50783">
                  <c:v>-2.23118E-2</c:v>
                </c:pt>
                <c:pt idx="50784">
                  <c:v>-2.2654400000000002E-2</c:v>
                </c:pt>
                <c:pt idx="50785">
                  <c:v>-2.29812E-2</c:v>
                </c:pt>
                <c:pt idx="50786">
                  <c:v>-2.3291300000000001E-2</c:v>
                </c:pt>
                <c:pt idx="50787">
                  <c:v>-2.35835E-2</c:v>
                </c:pt>
                <c:pt idx="50788">
                  <c:v>-2.38569E-2</c:v>
                </c:pt>
                <c:pt idx="50789">
                  <c:v>-2.41105E-2</c:v>
                </c:pt>
                <c:pt idx="50790">
                  <c:v>-2.43436E-2</c:v>
                </c:pt>
                <c:pt idx="50791">
                  <c:v>-2.4555199999999999E-2</c:v>
                </c:pt>
                <c:pt idx="50792">
                  <c:v>-2.4744200000000001E-2</c:v>
                </c:pt>
                <c:pt idx="50793">
                  <c:v>-2.4909899999999999E-2</c:v>
                </c:pt>
                <c:pt idx="50794">
                  <c:v>-2.5051199999999999E-2</c:v>
                </c:pt>
                <c:pt idx="50795">
                  <c:v>-2.51673E-2</c:v>
                </c:pt>
                <c:pt idx="50796">
                  <c:v>-2.5257100000000001E-2</c:v>
                </c:pt>
                <c:pt idx="50797">
                  <c:v>-2.5319999999999999E-2</c:v>
                </c:pt>
                <c:pt idx="50798">
                  <c:v>-2.5355200000000001E-2</c:v>
                </c:pt>
                <c:pt idx="50799">
                  <c:v>-2.53619E-2</c:v>
                </c:pt>
                <c:pt idx="50800">
                  <c:v>-2.5339500000000001E-2</c:v>
                </c:pt>
                <c:pt idx="50801">
                  <c:v>-2.5287199999999999E-2</c:v>
                </c:pt>
                <c:pt idx="50802">
                  <c:v>-2.52047E-2</c:v>
                </c:pt>
                <c:pt idx="50803">
                  <c:v>-2.5091200000000001E-2</c:v>
                </c:pt>
                <c:pt idx="50804">
                  <c:v>-2.4946300000000001E-2</c:v>
                </c:pt>
                <c:pt idx="50805">
                  <c:v>-2.47694E-2</c:v>
                </c:pt>
                <c:pt idx="50806">
                  <c:v>-2.45598E-2</c:v>
                </c:pt>
                <c:pt idx="50807">
                  <c:v>-2.4316999999999998E-2</c:v>
                </c:pt>
                <c:pt idx="50808">
                  <c:v>-2.4040800000000001E-2</c:v>
                </c:pt>
                <c:pt idx="50809">
                  <c:v>-2.37307E-2</c:v>
                </c:pt>
                <c:pt idx="50810">
                  <c:v>-2.3386400000000002E-2</c:v>
                </c:pt>
                <c:pt idx="50811">
                  <c:v>-2.30075E-2</c:v>
                </c:pt>
                <c:pt idx="50812">
                  <c:v>-2.2593599999999998E-2</c:v>
                </c:pt>
                <c:pt idx="50813">
                  <c:v>-2.2144500000000001E-2</c:v>
                </c:pt>
                <c:pt idx="50814">
                  <c:v>-2.1660100000000002E-2</c:v>
                </c:pt>
                <c:pt idx="50815">
                  <c:v>-2.11405E-2</c:v>
                </c:pt>
                <c:pt idx="50816">
                  <c:v>-2.0585699999999998E-2</c:v>
                </c:pt>
                <c:pt idx="50817">
                  <c:v>-1.9996E-2</c:v>
                </c:pt>
                <c:pt idx="50818">
                  <c:v>-1.9371699999999999E-2</c:v>
                </c:pt>
                <c:pt idx="50819">
                  <c:v>-1.8713E-2</c:v>
                </c:pt>
                <c:pt idx="50820">
                  <c:v>-1.8020100000000001E-2</c:v>
                </c:pt>
                <c:pt idx="50821">
                  <c:v>-1.7293200000000002E-2</c:v>
                </c:pt>
                <c:pt idx="50822">
                  <c:v>-1.65322E-2</c:v>
                </c:pt>
                <c:pt idx="50823">
                  <c:v>-1.5737500000000001E-2</c:v>
                </c:pt>
                <c:pt idx="50824">
                  <c:v>-1.4909499999999999E-2</c:v>
                </c:pt>
                <c:pt idx="50825">
                  <c:v>-1.4048700000000001E-2</c:v>
                </c:pt>
                <c:pt idx="50826">
                  <c:v>-1.3155699999999999E-2</c:v>
                </c:pt>
                <c:pt idx="50827">
                  <c:v>-1.22314E-2</c:v>
                </c:pt>
                <c:pt idx="50828">
                  <c:v>-1.12763E-2</c:v>
                </c:pt>
                <c:pt idx="50829">
                  <c:v>-1.02909E-2</c:v>
                </c:pt>
                <c:pt idx="50830" formatCode="0.00E+00">
                  <c:v>-9.2760099999999995E-3</c:v>
                </c:pt>
                <c:pt idx="50831" formatCode="0.00E+00">
                  <c:v>-8.2323399999999994E-3</c:v>
                </c:pt>
                <c:pt idx="50832" formatCode="0.00E+00">
                  <c:v>-7.1608399999999999E-3</c:v>
                </c:pt>
                <c:pt idx="50833" formatCode="0.00E+00">
                  <c:v>-6.0624399999999997E-3</c:v>
                </c:pt>
                <c:pt idx="50834" formatCode="0.00E+00">
                  <c:v>-4.9381499999999997E-3</c:v>
                </c:pt>
                <c:pt idx="50835" formatCode="0.00E+00">
                  <c:v>-3.78919E-3</c:v>
                </c:pt>
                <c:pt idx="50836" formatCode="0.00E+00">
                  <c:v>-2.6167600000000001E-3</c:v>
                </c:pt>
                <c:pt idx="50837" formatCode="0.00E+00">
                  <c:v>-1.4219600000000001E-3</c:v>
                </c:pt>
                <c:pt idx="50838" formatCode="0.00E+00">
                  <c:v>-2.0591899999999999E-4</c:v>
                </c:pt>
                <c:pt idx="50839" formatCode="0.00E+00">
                  <c:v>1.0300999999999999E-3</c:v>
                </c:pt>
                <c:pt idx="50840" formatCode="0.00E+00">
                  <c:v>2.2848199999999999E-3</c:v>
                </c:pt>
                <c:pt idx="50841" formatCode="0.00E+00">
                  <c:v>3.5568700000000002E-3</c:v>
                </c:pt>
                <c:pt idx="50842" formatCode="0.00E+00">
                  <c:v>4.8448800000000002E-3</c:v>
                </c:pt>
                <c:pt idx="50843" formatCode="0.00E+00">
                  <c:v>6.1475499999999999E-3</c:v>
                </c:pt>
                <c:pt idx="50844" formatCode="0.00E+00">
                  <c:v>7.4636399999999997E-3</c:v>
                </c:pt>
                <c:pt idx="50845" formatCode="0.00E+00">
                  <c:v>8.7918100000000006E-3</c:v>
                </c:pt>
                <c:pt idx="50846">
                  <c:v>1.0130500000000001E-2</c:v>
                </c:pt>
                <c:pt idx="50847">
                  <c:v>1.14783E-2</c:v>
                </c:pt>
                <c:pt idx="50848">
                  <c:v>1.2833499999999999E-2</c:v>
                </c:pt>
                <c:pt idx="50849">
                  <c:v>1.4194699999999999E-2</c:v>
                </c:pt>
                <c:pt idx="50850">
                  <c:v>1.55604E-2</c:v>
                </c:pt>
                <c:pt idx="50851">
                  <c:v>1.6929099999999999E-2</c:v>
                </c:pt>
                <c:pt idx="50852">
                  <c:v>1.8299099999999999E-2</c:v>
                </c:pt>
                <c:pt idx="50853">
                  <c:v>1.9668700000000001E-2</c:v>
                </c:pt>
                <c:pt idx="50854">
                  <c:v>2.1036300000000001E-2</c:v>
                </c:pt>
                <c:pt idx="50855">
                  <c:v>2.2400199999999999E-2</c:v>
                </c:pt>
                <c:pt idx="50856">
                  <c:v>2.3758600000000001E-2</c:v>
                </c:pt>
                <c:pt idx="50857">
                  <c:v>2.5109900000000001E-2</c:v>
                </c:pt>
                <c:pt idx="50858">
                  <c:v>2.6452400000000001E-2</c:v>
                </c:pt>
                <c:pt idx="50859">
                  <c:v>2.7784400000000001E-2</c:v>
                </c:pt>
                <c:pt idx="50860">
                  <c:v>2.9104100000000001E-2</c:v>
                </c:pt>
                <c:pt idx="50861">
                  <c:v>3.041E-2</c:v>
                </c:pt>
                <c:pt idx="50862">
                  <c:v>3.1700100000000002E-2</c:v>
                </c:pt>
                <c:pt idx="50863">
                  <c:v>3.2973000000000002E-2</c:v>
                </c:pt>
                <c:pt idx="50864">
                  <c:v>3.4227100000000003E-2</c:v>
                </c:pt>
                <c:pt idx="50865">
                  <c:v>3.5460800000000001E-2</c:v>
                </c:pt>
                <c:pt idx="50866">
                  <c:v>3.6672400000000001E-2</c:v>
                </c:pt>
                <c:pt idx="50867">
                  <c:v>3.7860400000000002E-2</c:v>
                </c:pt>
                <c:pt idx="50868">
                  <c:v>3.9023200000000001E-2</c:v>
                </c:pt>
                <c:pt idx="50869">
                  <c:v>4.0159300000000002E-2</c:v>
                </c:pt>
                <c:pt idx="50870">
                  <c:v>4.1266799999999999E-2</c:v>
                </c:pt>
                <c:pt idx="50871">
                  <c:v>4.2344100000000003E-2</c:v>
                </c:pt>
                <c:pt idx="50872">
                  <c:v>4.3389700000000003E-2</c:v>
                </c:pt>
                <c:pt idx="50873">
                  <c:v>4.4402400000000002E-2</c:v>
                </c:pt>
                <c:pt idx="50874">
                  <c:v>4.5380799999999999E-2</c:v>
                </c:pt>
                <c:pt idx="50875">
                  <c:v>4.6323799999999998E-2</c:v>
                </c:pt>
                <c:pt idx="50876">
                  <c:v>4.7229899999999998E-2</c:v>
                </c:pt>
                <c:pt idx="50877">
                  <c:v>4.8097800000000003E-2</c:v>
                </c:pt>
                <c:pt idx="50878">
                  <c:v>4.8926200000000003E-2</c:v>
                </c:pt>
                <c:pt idx="50879">
                  <c:v>4.9713800000000002E-2</c:v>
                </c:pt>
                <c:pt idx="50880">
                  <c:v>5.0459400000000001E-2</c:v>
                </c:pt>
                <c:pt idx="50881">
                  <c:v>5.11618E-2</c:v>
                </c:pt>
                <c:pt idx="50882">
                  <c:v>5.1819999999999998E-2</c:v>
                </c:pt>
                <c:pt idx="50883">
                  <c:v>5.2433E-2</c:v>
                </c:pt>
                <c:pt idx="50884">
                  <c:v>5.2999900000000003E-2</c:v>
                </c:pt>
                <c:pt idx="50885">
                  <c:v>5.3520100000000001E-2</c:v>
                </c:pt>
                <c:pt idx="50886">
                  <c:v>5.3992600000000002E-2</c:v>
                </c:pt>
                <c:pt idx="50887">
                  <c:v>5.4416699999999998E-2</c:v>
                </c:pt>
                <c:pt idx="50888">
                  <c:v>5.4791600000000003E-2</c:v>
                </c:pt>
                <c:pt idx="50889">
                  <c:v>5.5116499999999999E-2</c:v>
                </c:pt>
                <c:pt idx="50890">
                  <c:v>5.5390700000000001E-2</c:v>
                </c:pt>
                <c:pt idx="50891">
                  <c:v>5.5613799999999998E-2</c:v>
                </c:pt>
                <c:pt idx="50892">
                  <c:v>5.5785399999999999E-2</c:v>
                </c:pt>
                <c:pt idx="50893">
                  <c:v>5.5905099999999999E-2</c:v>
                </c:pt>
                <c:pt idx="50894">
                  <c:v>5.5972500000000001E-2</c:v>
                </c:pt>
                <c:pt idx="50895">
                  <c:v>5.5987200000000001E-2</c:v>
                </c:pt>
                <c:pt idx="50896">
                  <c:v>5.5948999999999999E-2</c:v>
                </c:pt>
                <c:pt idx="50897">
                  <c:v>5.5857700000000003E-2</c:v>
                </c:pt>
                <c:pt idx="50898">
                  <c:v>5.57133E-2</c:v>
                </c:pt>
                <c:pt idx="50899">
                  <c:v>5.55159E-2</c:v>
                </c:pt>
                <c:pt idx="50900">
                  <c:v>5.5265500000000002E-2</c:v>
                </c:pt>
                <c:pt idx="50901">
                  <c:v>5.4962200000000003E-2</c:v>
                </c:pt>
                <c:pt idx="50902">
                  <c:v>5.4606099999999998E-2</c:v>
                </c:pt>
                <c:pt idx="50903">
                  <c:v>5.4197500000000003E-2</c:v>
                </c:pt>
                <c:pt idx="50904">
                  <c:v>5.3736899999999997E-2</c:v>
                </c:pt>
                <c:pt idx="50905">
                  <c:v>5.3224500000000001E-2</c:v>
                </c:pt>
                <c:pt idx="50906">
                  <c:v>5.2660899999999997E-2</c:v>
                </c:pt>
                <c:pt idx="50907">
                  <c:v>5.2046500000000002E-2</c:v>
                </c:pt>
                <c:pt idx="50908">
                  <c:v>5.1381900000000001E-2</c:v>
                </c:pt>
                <c:pt idx="50909">
                  <c:v>5.0667900000000002E-2</c:v>
                </c:pt>
                <c:pt idx="50910">
                  <c:v>4.9904900000000002E-2</c:v>
                </c:pt>
                <c:pt idx="50911">
                  <c:v>4.9093999999999999E-2</c:v>
                </c:pt>
                <c:pt idx="50912">
                  <c:v>4.8235899999999998E-2</c:v>
                </c:pt>
                <c:pt idx="50913">
                  <c:v>4.73318E-2</c:v>
                </c:pt>
                <c:pt idx="50914">
                  <c:v>4.6382699999999999E-2</c:v>
                </c:pt>
                <c:pt idx="50915">
                  <c:v>4.5389400000000003E-2</c:v>
                </c:pt>
                <c:pt idx="50916">
                  <c:v>4.4353099999999999E-2</c:v>
                </c:pt>
                <c:pt idx="50917">
                  <c:v>4.3274800000000002E-2</c:v>
                </c:pt>
                <c:pt idx="50918">
                  <c:v>4.2155600000000001E-2</c:v>
                </c:pt>
                <c:pt idx="50919">
                  <c:v>4.0996900000000003E-2</c:v>
                </c:pt>
                <c:pt idx="50920">
                  <c:v>3.97997E-2</c:v>
                </c:pt>
                <c:pt idx="50921">
                  <c:v>3.8565500000000003E-2</c:v>
                </c:pt>
                <c:pt idx="50922">
                  <c:v>3.7295700000000001E-2</c:v>
                </c:pt>
                <c:pt idx="50923">
                  <c:v>3.5991700000000001E-2</c:v>
                </c:pt>
                <c:pt idx="50924">
                  <c:v>3.4654900000000002E-2</c:v>
                </c:pt>
                <c:pt idx="50925">
                  <c:v>3.3286700000000002E-2</c:v>
                </c:pt>
                <c:pt idx="50926">
                  <c:v>3.1888899999999998E-2</c:v>
                </c:pt>
                <c:pt idx="50927">
                  <c:v>3.0463199999999999E-2</c:v>
                </c:pt>
                <c:pt idx="50928">
                  <c:v>2.9011200000000001E-2</c:v>
                </c:pt>
                <c:pt idx="50929">
                  <c:v>2.7534800000000002E-2</c:v>
                </c:pt>
                <c:pt idx="50930">
                  <c:v>2.60355E-2</c:v>
                </c:pt>
                <c:pt idx="50931">
                  <c:v>2.4515100000000001E-2</c:v>
                </c:pt>
                <c:pt idx="50932">
                  <c:v>2.2975300000000001E-2</c:v>
                </c:pt>
                <c:pt idx="50933">
                  <c:v>2.1417700000000001E-2</c:v>
                </c:pt>
                <c:pt idx="50934">
                  <c:v>1.98441E-2</c:v>
                </c:pt>
                <c:pt idx="50935">
                  <c:v>1.82563E-2</c:v>
                </c:pt>
                <c:pt idx="50936">
                  <c:v>1.6656199999999999E-2</c:v>
                </c:pt>
                <c:pt idx="50937">
                  <c:v>1.50457E-2</c:v>
                </c:pt>
                <c:pt idx="50938">
                  <c:v>1.34264E-2</c:v>
                </c:pt>
                <c:pt idx="50939">
                  <c:v>1.1800400000000001E-2</c:v>
                </c:pt>
                <c:pt idx="50940">
                  <c:v>1.0169600000000001E-2</c:v>
                </c:pt>
                <c:pt idx="50941" formatCode="0.00E+00">
                  <c:v>8.5358799999999992E-3</c:v>
                </c:pt>
                <c:pt idx="50942" formatCode="0.00E+00">
                  <c:v>6.9010599999999997E-3</c:v>
                </c:pt>
                <c:pt idx="50943" formatCode="0.00E+00">
                  <c:v>5.2670099999999999E-3</c:v>
                </c:pt>
                <c:pt idx="50944" formatCode="0.00E+00">
                  <c:v>3.6355599999999999E-3</c:v>
                </c:pt>
                <c:pt idx="50945" formatCode="0.00E+00">
                  <c:v>2.00848E-3</c:v>
                </c:pt>
                <c:pt idx="50946" formatCode="0.00E+00">
                  <c:v>3.8757199999999998E-4</c:v>
                </c:pt>
                <c:pt idx="50947" formatCode="0.00E+00">
                  <c:v>-1.2253399999999999E-3</c:v>
                </c:pt>
                <c:pt idx="50948" formatCode="0.00E+00">
                  <c:v>-2.8284400000000002E-3</c:v>
                </c:pt>
                <c:pt idx="50949" formatCode="0.00E+00">
                  <c:v>-4.4199499999999997E-3</c:v>
                </c:pt>
                <c:pt idx="50950" formatCode="0.00E+00">
                  <c:v>-5.9980700000000003E-3</c:v>
                </c:pt>
                <c:pt idx="50951" formatCode="0.00E+00">
                  <c:v>-7.5611000000000003E-3</c:v>
                </c:pt>
                <c:pt idx="50952" formatCode="0.00E+00">
                  <c:v>-9.10737E-3</c:v>
                </c:pt>
                <c:pt idx="50953">
                  <c:v>-1.0635199999999999E-2</c:v>
                </c:pt>
                <c:pt idx="50954">
                  <c:v>-1.21428E-2</c:v>
                </c:pt>
                <c:pt idx="50955">
                  <c:v>-1.36285E-2</c:v>
                </c:pt>
                <c:pt idx="50956">
                  <c:v>-1.50908E-2</c:v>
                </c:pt>
                <c:pt idx="50957">
                  <c:v>-1.65282E-2</c:v>
                </c:pt>
                <c:pt idx="50958">
                  <c:v>-1.7939299999999998E-2</c:v>
                </c:pt>
                <c:pt idx="50959">
                  <c:v>-1.93224E-2</c:v>
                </c:pt>
                <c:pt idx="50960">
                  <c:v>-2.0676E-2</c:v>
                </c:pt>
                <c:pt idx="50961">
                  <c:v>-2.1998899999999998E-2</c:v>
                </c:pt>
                <c:pt idx="50962">
                  <c:v>-2.3289600000000001E-2</c:v>
                </c:pt>
                <c:pt idx="50963">
                  <c:v>-2.4546800000000001E-2</c:v>
                </c:pt>
                <c:pt idx="50964">
                  <c:v>-2.5769199999999999E-2</c:v>
                </c:pt>
                <c:pt idx="50965">
                  <c:v>-2.6955799999999999E-2</c:v>
                </c:pt>
                <c:pt idx="50966">
                  <c:v>-2.81052E-2</c:v>
                </c:pt>
                <c:pt idx="50967">
                  <c:v>-2.92164E-2</c:v>
                </c:pt>
                <c:pt idx="50968">
                  <c:v>-3.02884E-2</c:v>
                </c:pt>
                <c:pt idx="50969">
                  <c:v>-3.1320099999999997E-2</c:v>
                </c:pt>
                <c:pt idx="50970">
                  <c:v>-3.2310699999999998E-2</c:v>
                </c:pt>
                <c:pt idx="50971">
                  <c:v>-3.3259200000000003E-2</c:v>
                </c:pt>
                <c:pt idx="50972">
                  <c:v>-3.4164800000000002E-2</c:v>
                </c:pt>
                <c:pt idx="50973">
                  <c:v>-3.5026599999999998E-2</c:v>
                </c:pt>
                <c:pt idx="50974">
                  <c:v>-3.5844099999999997E-2</c:v>
                </c:pt>
                <c:pt idx="50975">
                  <c:v>-3.66164E-2</c:v>
                </c:pt>
                <c:pt idx="50976">
                  <c:v>-3.7343000000000001E-2</c:v>
                </c:pt>
                <c:pt idx="50977">
                  <c:v>-3.8023399999999999E-2</c:v>
                </c:pt>
                <c:pt idx="50978">
                  <c:v>-3.86571E-2</c:v>
                </c:pt>
                <c:pt idx="50979">
                  <c:v>-3.9243699999999999E-2</c:v>
                </c:pt>
                <c:pt idx="50980">
                  <c:v>-3.9783100000000002E-2</c:v>
                </c:pt>
                <c:pt idx="50981">
                  <c:v>-4.0274900000000002E-2</c:v>
                </c:pt>
                <c:pt idx="50982">
                  <c:v>-4.0718999999999998E-2</c:v>
                </c:pt>
                <c:pt idx="50983">
                  <c:v>-4.1115199999999998E-2</c:v>
                </c:pt>
                <c:pt idx="50984">
                  <c:v>-4.1463399999999997E-2</c:v>
                </c:pt>
                <c:pt idx="50985">
                  <c:v>-4.1763500000000002E-2</c:v>
                </c:pt>
                <c:pt idx="50986">
                  <c:v>-4.20156E-2</c:v>
                </c:pt>
                <c:pt idx="50987">
                  <c:v>-4.2219699999999999E-2</c:v>
                </c:pt>
                <c:pt idx="50988">
                  <c:v>-4.2375999999999997E-2</c:v>
                </c:pt>
                <c:pt idx="50989">
                  <c:v>-4.24847E-2</c:v>
                </c:pt>
                <c:pt idx="50990">
                  <c:v>-4.2546E-2</c:v>
                </c:pt>
                <c:pt idx="50991">
                  <c:v>-4.2560300000000002E-2</c:v>
                </c:pt>
                <c:pt idx="50992">
                  <c:v>-4.25279E-2</c:v>
                </c:pt>
                <c:pt idx="50993">
                  <c:v>-4.2449199999999999E-2</c:v>
                </c:pt>
                <c:pt idx="50994">
                  <c:v>-4.23247E-2</c:v>
                </c:pt>
                <c:pt idx="50995">
                  <c:v>-4.2154799999999999E-2</c:v>
                </c:pt>
                <c:pt idx="50996">
                  <c:v>-4.1940199999999997E-2</c:v>
                </c:pt>
                <c:pt idx="50997">
                  <c:v>-4.1681500000000003E-2</c:v>
                </c:pt>
                <c:pt idx="50998">
                  <c:v>-4.13795E-2</c:v>
                </c:pt>
                <c:pt idx="50999">
                  <c:v>-4.1034800000000003E-2</c:v>
                </c:pt>
                <c:pt idx="51000">
                  <c:v>-4.0648299999999998E-2</c:v>
                </c:pt>
                <c:pt idx="51001">
                  <c:v>-4.0220699999999998E-2</c:v>
                </c:pt>
                <c:pt idx="51002">
                  <c:v>-3.9752900000000001E-2</c:v>
                </c:pt>
                <c:pt idx="51003">
                  <c:v>-3.9245599999999999E-2</c:v>
                </c:pt>
                <c:pt idx="51004">
                  <c:v>-3.8699999999999998E-2</c:v>
                </c:pt>
                <c:pt idx="51005">
                  <c:v>-3.8116799999999999E-2</c:v>
                </c:pt>
                <c:pt idx="51006">
                  <c:v>-3.7497200000000001E-2</c:v>
                </c:pt>
                <c:pt idx="51007">
                  <c:v>-3.6842199999999999E-2</c:v>
                </c:pt>
                <c:pt idx="51008">
                  <c:v>-3.6152900000000002E-2</c:v>
                </c:pt>
                <c:pt idx="51009">
                  <c:v>-3.5430400000000001E-2</c:v>
                </c:pt>
                <c:pt idx="51010">
                  <c:v>-3.4675999999999998E-2</c:v>
                </c:pt>
                <c:pt idx="51011">
                  <c:v>-3.3890799999999999E-2</c:v>
                </c:pt>
                <c:pt idx="51012">
                  <c:v>-3.3075899999999998E-2</c:v>
                </c:pt>
                <c:pt idx="51013">
                  <c:v>-3.22326E-2</c:v>
                </c:pt>
                <c:pt idx="51014">
                  <c:v>-3.1362000000000001E-2</c:v>
                </c:pt>
                <c:pt idx="51015">
                  <c:v>-3.04655E-2</c:v>
                </c:pt>
                <c:pt idx="51016">
                  <c:v>-2.9544299999999999E-2</c:v>
                </c:pt>
                <c:pt idx="51017">
                  <c:v>-2.85995E-2</c:v>
                </c:pt>
                <c:pt idx="51018">
                  <c:v>-2.76326E-2</c:v>
                </c:pt>
                <c:pt idx="51019">
                  <c:v>-2.6644899999999999E-2</c:v>
                </c:pt>
                <c:pt idx="51020">
                  <c:v>-2.5637699999999999E-2</c:v>
                </c:pt>
                <c:pt idx="51021">
                  <c:v>-2.4612200000000001E-2</c:v>
                </c:pt>
                <c:pt idx="51022">
                  <c:v>-2.3569900000000001E-2</c:v>
                </c:pt>
                <c:pt idx="51023">
                  <c:v>-2.25121E-2</c:v>
                </c:pt>
                <c:pt idx="51024">
                  <c:v>-2.14401E-2</c:v>
                </c:pt>
                <c:pt idx="51025">
                  <c:v>-2.03552E-2</c:v>
                </c:pt>
                <c:pt idx="51026">
                  <c:v>-1.92587E-2</c:v>
                </c:pt>
                <c:pt idx="51027">
                  <c:v>-1.8152100000000001E-2</c:v>
                </c:pt>
                <c:pt idx="51028">
                  <c:v>-1.70365E-2</c:v>
                </c:pt>
                <c:pt idx="51029">
                  <c:v>-1.5913299999999998E-2</c:v>
                </c:pt>
                <c:pt idx="51030">
                  <c:v>-1.47838E-2</c:v>
                </c:pt>
                <c:pt idx="51031">
                  <c:v>-1.36493E-2</c:v>
                </c:pt>
                <c:pt idx="51032">
                  <c:v>-1.2511E-2</c:v>
                </c:pt>
                <c:pt idx="51033">
                  <c:v>-1.1370099999999999E-2</c:v>
                </c:pt>
                <c:pt idx="51034">
                  <c:v>-1.0227999999999999E-2</c:v>
                </c:pt>
                <c:pt idx="51035" formatCode="0.00E+00">
                  <c:v>-9.0856700000000006E-3</c:v>
                </c:pt>
                <c:pt idx="51036" formatCode="0.00E+00">
                  <c:v>-7.9444900000000002E-3</c:v>
                </c:pt>
                <c:pt idx="51037" formatCode="0.00E+00">
                  <c:v>-6.8055900000000003E-3</c:v>
                </c:pt>
                <c:pt idx="51038" formatCode="0.00E+00">
                  <c:v>-5.67009E-3</c:v>
                </c:pt>
                <c:pt idx="51039" formatCode="0.00E+00">
                  <c:v>-4.5390999999999999E-3</c:v>
                </c:pt>
                <c:pt idx="51040" formatCode="0.00E+00">
                  <c:v>-3.4137E-3</c:v>
                </c:pt>
                <c:pt idx="51041" formatCode="0.00E+00">
                  <c:v>-2.2949699999999999E-3</c:v>
                </c:pt>
                <c:pt idx="51042" formatCode="0.00E+00">
                  <c:v>-1.1839400000000001E-3</c:v>
                </c:pt>
                <c:pt idx="51043" formatCode="0.00E+00">
                  <c:v>-8.1617600000000003E-5</c:v>
                </c:pt>
                <c:pt idx="51044" formatCode="0.00E+00">
                  <c:v>1.0110200000000001E-3</c:v>
                </c:pt>
                <c:pt idx="51045" formatCode="0.00E+00">
                  <c:v>2.0930100000000002E-3</c:v>
                </c:pt>
                <c:pt idx="51046" formatCode="0.00E+00">
                  <c:v>3.16344E-3</c:v>
                </c:pt>
                <c:pt idx="51047" formatCode="0.00E+00">
                  <c:v>4.2214399999999999E-3</c:v>
                </c:pt>
                <c:pt idx="51048" formatCode="0.00E+00">
                  <c:v>5.2661699999999997E-3</c:v>
                </c:pt>
                <c:pt idx="51049" formatCode="0.00E+00">
                  <c:v>6.2968299999999998E-3</c:v>
                </c:pt>
                <c:pt idx="51050" formatCode="0.00E+00">
                  <c:v>7.3126600000000003E-3</c:v>
                </c:pt>
                <c:pt idx="51051" formatCode="0.00E+00">
                  <c:v>8.3129199999999997E-3</c:v>
                </c:pt>
                <c:pt idx="51052" formatCode="0.00E+00">
                  <c:v>9.2969100000000002E-3</c:v>
                </c:pt>
                <c:pt idx="51053">
                  <c:v>1.0264000000000001E-2</c:v>
                </c:pt>
                <c:pt idx="51054">
                  <c:v>1.12135E-2</c:v>
                </c:pt>
                <c:pt idx="51055">
                  <c:v>1.2145E-2</c:v>
                </c:pt>
                <c:pt idx="51056">
                  <c:v>1.30578E-2</c:v>
                </c:pt>
                <c:pt idx="51057">
                  <c:v>1.3951399999999999E-2</c:v>
                </c:pt>
                <c:pt idx="51058">
                  <c:v>1.48255E-2</c:v>
                </c:pt>
                <c:pt idx="51059">
                  <c:v>1.5679599999999998E-2</c:v>
                </c:pt>
                <c:pt idx="51060">
                  <c:v>1.6513300000000002E-2</c:v>
                </c:pt>
                <c:pt idx="51061">
                  <c:v>1.7326299999999999E-2</c:v>
                </c:pt>
                <c:pt idx="51062">
                  <c:v>1.81183E-2</c:v>
                </c:pt>
                <c:pt idx="51063">
                  <c:v>1.88889E-2</c:v>
                </c:pt>
                <c:pt idx="51064">
                  <c:v>1.9637999999999999E-2</c:v>
                </c:pt>
                <c:pt idx="51065">
                  <c:v>2.0365299999999999E-2</c:v>
                </c:pt>
                <c:pt idx="51066">
                  <c:v>2.1070700000000001E-2</c:v>
                </c:pt>
                <c:pt idx="51067">
                  <c:v>2.1754099999999998E-2</c:v>
                </c:pt>
                <c:pt idx="51068">
                  <c:v>2.24152E-2</c:v>
                </c:pt>
                <c:pt idx="51069">
                  <c:v>2.3054100000000001E-2</c:v>
                </c:pt>
                <c:pt idx="51070">
                  <c:v>2.3670699999999999E-2</c:v>
                </c:pt>
                <c:pt idx="51071">
                  <c:v>2.4264999999999998E-2</c:v>
                </c:pt>
                <c:pt idx="51072">
                  <c:v>2.48372E-2</c:v>
                </c:pt>
                <c:pt idx="51073">
                  <c:v>2.5387199999999999E-2</c:v>
                </c:pt>
                <c:pt idx="51074">
                  <c:v>2.59151E-2</c:v>
                </c:pt>
                <c:pt idx="51075">
                  <c:v>2.6421199999999999E-2</c:v>
                </c:pt>
                <c:pt idx="51076">
                  <c:v>2.6905599999999998E-2</c:v>
                </c:pt>
                <c:pt idx="51077">
                  <c:v>2.73685E-2</c:v>
                </c:pt>
                <c:pt idx="51078">
                  <c:v>2.7810100000000001E-2</c:v>
                </c:pt>
                <c:pt idx="51079">
                  <c:v>2.8230600000000002E-2</c:v>
                </c:pt>
                <c:pt idx="51080">
                  <c:v>2.8630200000000001E-2</c:v>
                </c:pt>
                <c:pt idx="51081">
                  <c:v>2.9009299999999998E-2</c:v>
                </c:pt>
                <c:pt idx="51082">
                  <c:v>2.9368200000000001E-2</c:v>
                </c:pt>
                <c:pt idx="51083">
                  <c:v>2.97071E-2</c:v>
                </c:pt>
                <c:pt idx="51084">
                  <c:v>3.0026400000000002E-2</c:v>
                </c:pt>
                <c:pt idx="51085">
                  <c:v>3.0326499999999999E-2</c:v>
                </c:pt>
                <c:pt idx="51086">
                  <c:v>3.0607700000000002E-2</c:v>
                </c:pt>
                <c:pt idx="51087">
                  <c:v>3.0870499999999999E-2</c:v>
                </c:pt>
                <c:pt idx="51088">
                  <c:v>3.1115299999999999E-2</c:v>
                </c:pt>
                <c:pt idx="51089">
                  <c:v>3.1342399999999999E-2</c:v>
                </c:pt>
                <c:pt idx="51090">
                  <c:v>3.1552299999999998E-2</c:v>
                </c:pt>
                <c:pt idx="51091">
                  <c:v>3.1745299999999997E-2</c:v>
                </c:pt>
                <c:pt idx="51092">
                  <c:v>3.1921999999999999E-2</c:v>
                </c:pt>
                <c:pt idx="51093">
                  <c:v>3.2082800000000002E-2</c:v>
                </c:pt>
                <c:pt idx="51094">
                  <c:v>3.2228100000000003E-2</c:v>
                </c:pt>
                <c:pt idx="51095">
                  <c:v>3.2358400000000002E-2</c:v>
                </c:pt>
                <c:pt idx="51096">
                  <c:v>3.2474299999999998E-2</c:v>
                </c:pt>
                <c:pt idx="51097">
                  <c:v>3.2576099999999997E-2</c:v>
                </c:pt>
                <c:pt idx="51098">
                  <c:v>3.2664400000000003E-2</c:v>
                </c:pt>
                <c:pt idx="51099">
                  <c:v>3.2739499999999998E-2</c:v>
                </c:pt>
                <c:pt idx="51100">
                  <c:v>3.2801999999999998E-2</c:v>
                </c:pt>
                <c:pt idx="51101">
                  <c:v>3.28525E-2</c:v>
                </c:pt>
                <c:pt idx="51102">
                  <c:v>3.2891200000000002E-2</c:v>
                </c:pt>
                <c:pt idx="51103">
                  <c:v>3.2918700000000002E-2</c:v>
                </c:pt>
                <c:pt idx="51104">
                  <c:v>3.2935300000000001E-2</c:v>
                </c:pt>
                <c:pt idx="51105">
                  <c:v>3.2941499999999999E-2</c:v>
                </c:pt>
                <c:pt idx="51106">
                  <c:v>3.2937599999999997E-2</c:v>
                </c:pt>
                <c:pt idx="51107">
                  <c:v>3.2924099999999998E-2</c:v>
                </c:pt>
                <c:pt idx="51108">
                  <c:v>3.2901399999999997E-2</c:v>
                </c:pt>
                <c:pt idx="51109">
                  <c:v>3.2869799999999998E-2</c:v>
                </c:pt>
                <c:pt idx="51110">
                  <c:v>3.2829799999999999E-2</c:v>
                </c:pt>
                <c:pt idx="51111">
                  <c:v>3.27818E-2</c:v>
                </c:pt>
                <c:pt idx="51112">
                  <c:v>3.2725999999999998E-2</c:v>
                </c:pt>
                <c:pt idx="51113">
                  <c:v>3.26626E-2</c:v>
                </c:pt>
                <c:pt idx="51114">
                  <c:v>3.2592099999999999E-2</c:v>
                </c:pt>
                <c:pt idx="51115">
                  <c:v>3.2514700000000001E-2</c:v>
                </c:pt>
                <c:pt idx="51116">
                  <c:v>3.24307E-2</c:v>
                </c:pt>
                <c:pt idx="51117">
                  <c:v>3.2340500000000001E-2</c:v>
                </c:pt>
                <c:pt idx="51118">
                  <c:v>3.2244299999999997E-2</c:v>
                </c:pt>
                <c:pt idx="51119">
                  <c:v>3.2142200000000003E-2</c:v>
                </c:pt>
                <c:pt idx="51120">
                  <c:v>3.2034600000000003E-2</c:v>
                </c:pt>
                <c:pt idx="51121">
                  <c:v>3.1921600000000001E-2</c:v>
                </c:pt>
                <c:pt idx="51122">
                  <c:v>3.1803499999999998E-2</c:v>
                </c:pt>
                <c:pt idx="51123">
                  <c:v>3.1680300000000002E-2</c:v>
                </c:pt>
                <c:pt idx="51124">
                  <c:v>3.1552299999999998E-2</c:v>
                </c:pt>
                <c:pt idx="51125">
                  <c:v>3.1419500000000003E-2</c:v>
                </c:pt>
                <c:pt idx="51126">
                  <c:v>3.1281999999999997E-2</c:v>
                </c:pt>
                <c:pt idx="51127">
                  <c:v>3.1140000000000001E-2</c:v>
                </c:pt>
                <c:pt idx="51128">
                  <c:v>3.0993400000000001E-2</c:v>
                </c:pt>
                <c:pt idx="51129">
                  <c:v>3.08422E-2</c:v>
                </c:pt>
                <c:pt idx="51130">
                  <c:v>3.0686499999999999E-2</c:v>
                </c:pt>
                <c:pt idx="51131">
                  <c:v>3.05261E-2</c:v>
                </c:pt>
                <c:pt idx="51132">
                  <c:v>3.03608E-2</c:v>
                </c:pt>
                <c:pt idx="51133">
                  <c:v>3.0190700000000001E-2</c:v>
                </c:pt>
                <c:pt idx="51134">
                  <c:v>3.00156E-2</c:v>
                </c:pt>
                <c:pt idx="51135">
                  <c:v>2.9835400000000002E-2</c:v>
                </c:pt>
                <c:pt idx="51136">
                  <c:v>2.96499E-2</c:v>
                </c:pt>
                <c:pt idx="51137">
                  <c:v>2.9459099999999998E-2</c:v>
                </c:pt>
                <c:pt idx="51138">
                  <c:v>2.9262799999999999E-2</c:v>
                </c:pt>
                <c:pt idx="51139">
                  <c:v>2.9060900000000001E-2</c:v>
                </c:pt>
                <c:pt idx="51140">
                  <c:v>2.8852900000000001E-2</c:v>
                </c:pt>
                <c:pt idx="51141">
                  <c:v>2.8638799999999999E-2</c:v>
                </c:pt>
                <c:pt idx="51142">
                  <c:v>2.8418100000000002E-2</c:v>
                </c:pt>
                <c:pt idx="51143">
                  <c:v>2.8190799999999998E-2</c:v>
                </c:pt>
                <c:pt idx="51144">
                  <c:v>2.7956600000000002E-2</c:v>
                </c:pt>
                <c:pt idx="51145">
                  <c:v>2.7715199999999999E-2</c:v>
                </c:pt>
                <c:pt idx="51146">
                  <c:v>2.7466399999999998E-2</c:v>
                </c:pt>
                <c:pt idx="51147">
                  <c:v>2.7209799999999999E-2</c:v>
                </c:pt>
                <c:pt idx="51148">
                  <c:v>2.6945199999999999E-2</c:v>
                </c:pt>
                <c:pt idx="51149">
                  <c:v>2.6672299999999999E-2</c:v>
                </c:pt>
                <c:pt idx="51150">
                  <c:v>2.63906E-2</c:v>
                </c:pt>
                <c:pt idx="51151">
                  <c:v>2.6099899999999999E-2</c:v>
                </c:pt>
                <c:pt idx="51152">
                  <c:v>2.5799800000000001E-2</c:v>
                </c:pt>
                <c:pt idx="51153">
                  <c:v>2.54898E-2</c:v>
                </c:pt>
                <c:pt idx="51154">
                  <c:v>2.5169799999999999E-2</c:v>
                </c:pt>
                <c:pt idx="51155">
                  <c:v>2.4839300000000002E-2</c:v>
                </c:pt>
                <c:pt idx="51156">
                  <c:v>2.4498099999999998E-2</c:v>
                </c:pt>
                <c:pt idx="51157">
                  <c:v>2.4145799999999999E-2</c:v>
                </c:pt>
                <c:pt idx="51158">
                  <c:v>2.37822E-2</c:v>
                </c:pt>
                <c:pt idx="51159">
                  <c:v>2.3406799999999998E-2</c:v>
                </c:pt>
                <c:pt idx="51160">
                  <c:v>2.3019600000000001E-2</c:v>
                </c:pt>
                <c:pt idx="51161">
                  <c:v>2.2620000000000001E-2</c:v>
                </c:pt>
                <c:pt idx="51162">
                  <c:v>2.2207899999999999E-2</c:v>
                </c:pt>
                <c:pt idx="51163">
                  <c:v>2.1782900000000001E-2</c:v>
                </c:pt>
                <c:pt idx="51164">
                  <c:v>2.1344800000000001E-2</c:v>
                </c:pt>
                <c:pt idx="51165">
                  <c:v>2.08933E-2</c:v>
                </c:pt>
                <c:pt idx="51166">
                  <c:v>2.04283E-2</c:v>
                </c:pt>
                <c:pt idx="51167">
                  <c:v>1.9949399999999999E-2</c:v>
                </c:pt>
                <c:pt idx="51168">
                  <c:v>1.9456299999999999E-2</c:v>
                </c:pt>
                <c:pt idx="51169">
                  <c:v>1.8948900000000001E-2</c:v>
                </c:pt>
                <c:pt idx="51170">
                  <c:v>1.8426999999999999E-2</c:v>
                </c:pt>
                <c:pt idx="51171">
                  <c:v>1.78905E-2</c:v>
                </c:pt>
                <c:pt idx="51172">
                  <c:v>1.7339199999999999E-2</c:v>
                </c:pt>
                <c:pt idx="51173">
                  <c:v>1.6773E-2</c:v>
                </c:pt>
                <c:pt idx="51174">
                  <c:v>1.6191899999999999E-2</c:v>
                </c:pt>
                <c:pt idx="51175">
                  <c:v>1.55958E-2</c:v>
                </c:pt>
                <c:pt idx="51176">
                  <c:v>1.49847E-2</c:v>
                </c:pt>
                <c:pt idx="51177">
                  <c:v>1.43585E-2</c:v>
                </c:pt>
                <c:pt idx="51178">
                  <c:v>1.3717399999999999E-2</c:v>
                </c:pt>
                <c:pt idx="51179">
                  <c:v>1.30613E-2</c:v>
                </c:pt>
                <c:pt idx="51180">
                  <c:v>1.23905E-2</c:v>
                </c:pt>
                <c:pt idx="51181">
                  <c:v>1.1704900000000001E-2</c:v>
                </c:pt>
                <c:pt idx="51182">
                  <c:v>1.1004699999999999E-2</c:v>
                </c:pt>
                <c:pt idx="51183">
                  <c:v>1.02901E-2</c:v>
                </c:pt>
                <c:pt idx="51184" formatCode="0.00E+00">
                  <c:v>9.5612400000000004E-3</c:v>
                </c:pt>
                <c:pt idx="51185" formatCode="0.00E+00">
                  <c:v>8.8184000000000005E-3</c:v>
                </c:pt>
                <c:pt idx="51186" formatCode="0.00E+00">
                  <c:v>8.0618300000000007E-3</c:v>
                </c:pt>
                <c:pt idx="51187" formatCode="0.00E+00">
                  <c:v>7.29184E-3</c:v>
                </c:pt>
                <c:pt idx="51188" formatCode="0.00E+00">
                  <c:v>6.5088300000000002E-3</c:v>
                </c:pt>
                <c:pt idx="51189" formatCode="0.00E+00">
                  <c:v>5.7132199999999998E-3</c:v>
                </c:pt>
                <c:pt idx="51190" formatCode="0.00E+00">
                  <c:v>4.9054399999999996E-3</c:v>
                </c:pt>
                <c:pt idx="51191" formatCode="0.00E+00">
                  <c:v>4.08589E-3</c:v>
                </c:pt>
                <c:pt idx="51192" formatCode="0.00E+00">
                  <c:v>3.2549599999999999E-3</c:v>
                </c:pt>
                <c:pt idx="51193" formatCode="0.00E+00">
                  <c:v>2.4130499999999999E-3</c:v>
                </c:pt>
                <c:pt idx="51194" formatCode="0.00E+00">
                  <c:v>1.5606000000000001E-3</c:v>
                </c:pt>
                <c:pt idx="51195" formatCode="0.00E+00">
                  <c:v>6.9812100000000001E-4</c:v>
                </c:pt>
                <c:pt idx="51196" formatCode="0.00E+00">
                  <c:v>-1.7383399999999999E-4</c:v>
                </c:pt>
                <c:pt idx="51197" formatCode="0.00E+00">
                  <c:v>-1.0546500000000001E-3</c:v>
                </c:pt>
                <c:pt idx="51198" formatCode="0.00E+00">
                  <c:v>-1.94367E-3</c:v>
                </c:pt>
                <c:pt idx="51199" formatCode="0.00E+00">
                  <c:v>-2.8402900000000001E-3</c:v>
                </c:pt>
                <c:pt idx="51200" formatCode="0.00E+00">
                  <c:v>-3.7438699999999998E-3</c:v>
                </c:pt>
                <c:pt idx="51201" formatCode="0.00E+00">
                  <c:v>-4.6537200000000001E-3</c:v>
                </c:pt>
                <c:pt idx="51202" formatCode="0.00E+00">
                  <c:v>-5.5690799999999997E-3</c:v>
                </c:pt>
                <c:pt idx="51203" formatCode="0.00E+00">
                  <c:v>-6.4891999999999997E-3</c:v>
                </c:pt>
                <c:pt idx="51204" formatCode="0.00E+00">
                  <c:v>-7.4133200000000002E-3</c:v>
                </c:pt>
                <c:pt idx="51205" formatCode="0.00E+00">
                  <c:v>-8.3405600000000003E-3</c:v>
                </c:pt>
                <c:pt idx="51206" formatCode="0.00E+00">
                  <c:v>-9.2700000000000005E-3</c:v>
                </c:pt>
                <c:pt idx="51207">
                  <c:v>-1.0200799999999999E-2</c:v>
                </c:pt>
                <c:pt idx="51208">
                  <c:v>-1.1132E-2</c:v>
                </c:pt>
                <c:pt idx="51209">
                  <c:v>-1.2062700000000001E-2</c:v>
                </c:pt>
                <c:pt idx="51210">
                  <c:v>-1.2992200000000001E-2</c:v>
                </c:pt>
                <c:pt idx="51211">
                  <c:v>-1.39194E-2</c:v>
                </c:pt>
                <c:pt idx="51212">
                  <c:v>-1.48433E-2</c:v>
                </c:pt>
                <c:pt idx="51213">
                  <c:v>-1.57628E-2</c:v>
                </c:pt>
                <c:pt idx="51214">
                  <c:v>-1.6676900000000001E-2</c:v>
                </c:pt>
                <c:pt idx="51215">
                  <c:v>-1.7584599999999999E-2</c:v>
                </c:pt>
                <c:pt idx="51216">
                  <c:v>-1.8485399999999999E-2</c:v>
                </c:pt>
                <c:pt idx="51217">
                  <c:v>-1.9378200000000002E-2</c:v>
                </c:pt>
                <c:pt idx="51218">
                  <c:v>-2.0261999999999999E-2</c:v>
                </c:pt>
                <c:pt idx="51219">
                  <c:v>-2.11357E-2</c:v>
                </c:pt>
                <c:pt idx="51220">
                  <c:v>-2.1998500000000001E-2</c:v>
                </c:pt>
                <c:pt idx="51221">
                  <c:v>-2.2849299999999999E-2</c:v>
                </c:pt>
                <c:pt idx="51222">
                  <c:v>-2.3687E-2</c:v>
                </c:pt>
                <c:pt idx="51223">
                  <c:v>-2.45106E-2</c:v>
                </c:pt>
                <c:pt idx="51224">
                  <c:v>-2.53192E-2</c:v>
                </c:pt>
                <c:pt idx="51225">
                  <c:v>-2.6111700000000002E-2</c:v>
                </c:pt>
                <c:pt idx="51226">
                  <c:v>-2.6887100000000001E-2</c:v>
                </c:pt>
                <c:pt idx="51227">
                  <c:v>-2.7644499999999999E-2</c:v>
                </c:pt>
                <c:pt idx="51228">
                  <c:v>-2.8382899999999999E-2</c:v>
                </c:pt>
                <c:pt idx="51229">
                  <c:v>-2.9101200000000001E-2</c:v>
                </c:pt>
                <c:pt idx="51230">
                  <c:v>-2.9798499999999999E-2</c:v>
                </c:pt>
                <c:pt idx="51231">
                  <c:v>-3.0473699999999999E-2</c:v>
                </c:pt>
                <c:pt idx="51232">
                  <c:v>-3.1126000000000001E-2</c:v>
                </c:pt>
                <c:pt idx="51233">
                  <c:v>-3.1754400000000002E-2</c:v>
                </c:pt>
                <c:pt idx="51234">
                  <c:v>-3.2358100000000001E-2</c:v>
                </c:pt>
                <c:pt idx="51235">
                  <c:v>-3.2936E-2</c:v>
                </c:pt>
                <c:pt idx="51236">
                  <c:v>-3.3487099999999999E-2</c:v>
                </c:pt>
                <c:pt idx="51237">
                  <c:v>-3.4010600000000002E-2</c:v>
                </c:pt>
                <c:pt idx="51238">
                  <c:v>-3.4505599999999997E-2</c:v>
                </c:pt>
                <c:pt idx="51239">
                  <c:v>-3.4971200000000001E-2</c:v>
                </c:pt>
                <c:pt idx="51240">
                  <c:v>-3.5406600000000003E-2</c:v>
                </c:pt>
                <c:pt idx="51241">
                  <c:v>-3.5811099999999998E-2</c:v>
                </c:pt>
                <c:pt idx="51242">
                  <c:v>-3.6183800000000002E-2</c:v>
                </c:pt>
                <c:pt idx="51243">
                  <c:v>-3.6524099999999997E-2</c:v>
                </c:pt>
                <c:pt idx="51244">
                  <c:v>-3.68314E-2</c:v>
                </c:pt>
                <c:pt idx="51245">
                  <c:v>-3.7104999999999999E-2</c:v>
                </c:pt>
                <c:pt idx="51246">
                  <c:v>-3.7344299999999997E-2</c:v>
                </c:pt>
                <c:pt idx="51247">
                  <c:v>-3.75488E-2</c:v>
                </c:pt>
                <c:pt idx="51248">
                  <c:v>-3.7718000000000002E-2</c:v>
                </c:pt>
                <c:pt idx="51249">
                  <c:v>-3.7851299999999997E-2</c:v>
                </c:pt>
                <c:pt idx="51250">
                  <c:v>-3.7948299999999997E-2</c:v>
                </c:pt>
                <c:pt idx="51251">
                  <c:v>-3.8008399999999998E-2</c:v>
                </c:pt>
                <c:pt idx="51252">
                  <c:v>-3.8031299999999997E-2</c:v>
                </c:pt>
                <c:pt idx="51253">
                  <c:v>-3.8016599999999998E-2</c:v>
                </c:pt>
                <c:pt idx="51254">
                  <c:v>-3.7964100000000001E-2</c:v>
                </c:pt>
                <c:pt idx="51255">
                  <c:v>-3.7873499999999997E-2</c:v>
                </c:pt>
                <c:pt idx="51256">
                  <c:v>-3.7744600000000003E-2</c:v>
                </c:pt>
                <c:pt idx="51257">
                  <c:v>-3.7577199999999998E-2</c:v>
                </c:pt>
                <c:pt idx="51258">
                  <c:v>-3.7371099999999997E-2</c:v>
                </c:pt>
                <c:pt idx="51259">
                  <c:v>-3.7126300000000001E-2</c:v>
                </c:pt>
                <c:pt idx="51260">
                  <c:v>-3.6842800000000002E-2</c:v>
                </c:pt>
                <c:pt idx="51261">
                  <c:v>-3.6520499999999997E-2</c:v>
                </c:pt>
                <c:pt idx="51262">
                  <c:v>-3.6159499999999997E-2</c:v>
                </c:pt>
                <c:pt idx="51263">
                  <c:v>-3.576E-2</c:v>
                </c:pt>
                <c:pt idx="51264">
                  <c:v>-3.5322100000000002E-2</c:v>
                </c:pt>
                <c:pt idx="51265">
                  <c:v>-3.4845899999999999E-2</c:v>
                </c:pt>
                <c:pt idx="51266">
                  <c:v>-3.4331599999999997E-2</c:v>
                </c:pt>
                <c:pt idx="51267">
                  <c:v>-3.37796E-2</c:v>
                </c:pt>
                <c:pt idx="51268">
                  <c:v>-3.3189999999999997E-2</c:v>
                </c:pt>
                <c:pt idx="51269">
                  <c:v>-3.2563300000000003E-2</c:v>
                </c:pt>
                <c:pt idx="51270">
                  <c:v>-3.1899799999999999E-2</c:v>
                </c:pt>
                <c:pt idx="51271">
                  <c:v>-3.1200100000000001E-2</c:v>
                </c:pt>
                <c:pt idx="51272">
                  <c:v>-3.0464700000000001E-2</c:v>
                </c:pt>
                <c:pt idx="51273">
                  <c:v>-2.9694100000000001E-2</c:v>
                </c:pt>
                <c:pt idx="51274">
                  <c:v>-2.8888899999999999E-2</c:v>
                </c:pt>
                <c:pt idx="51275">
                  <c:v>-2.8049600000000001E-2</c:v>
                </c:pt>
                <c:pt idx="51276">
                  <c:v>-2.7176599999999999E-2</c:v>
                </c:pt>
                <c:pt idx="51277">
                  <c:v>-2.62708E-2</c:v>
                </c:pt>
                <c:pt idx="51278">
                  <c:v>-2.53333E-2</c:v>
                </c:pt>
                <c:pt idx="51279">
                  <c:v>-2.4364799999999999E-2</c:v>
                </c:pt>
                <c:pt idx="51280">
                  <c:v>-2.3366399999999999E-2</c:v>
                </c:pt>
                <c:pt idx="51281">
                  <c:v>-2.2339000000000001E-2</c:v>
                </c:pt>
                <c:pt idx="51282">
                  <c:v>-2.1283400000000001E-2</c:v>
                </c:pt>
                <c:pt idx="51283">
                  <c:v>-2.0200699999999999E-2</c:v>
                </c:pt>
                <c:pt idx="51284">
                  <c:v>-1.9091799999999999E-2</c:v>
                </c:pt>
                <c:pt idx="51285">
                  <c:v>-1.79577E-2</c:v>
                </c:pt>
                <c:pt idx="51286">
                  <c:v>-1.6799700000000001E-2</c:v>
                </c:pt>
                <c:pt idx="51287">
                  <c:v>-1.56188E-2</c:v>
                </c:pt>
                <c:pt idx="51288">
                  <c:v>-1.4416399999999999E-2</c:v>
                </c:pt>
                <c:pt idx="51289">
                  <c:v>-1.31935E-2</c:v>
                </c:pt>
                <c:pt idx="51290">
                  <c:v>-1.19515E-2</c:v>
                </c:pt>
                <c:pt idx="51291">
                  <c:v>-1.0691600000000001E-2</c:v>
                </c:pt>
                <c:pt idx="51292" formatCode="0.00E+00">
                  <c:v>-9.4151600000000005E-3</c:v>
                </c:pt>
                <c:pt idx="51293" formatCode="0.00E+00">
                  <c:v>-8.1233899999999994E-3</c:v>
                </c:pt>
                <c:pt idx="51294" formatCode="0.00E+00">
                  <c:v>-6.8176399999999998E-3</c:v>
                </c:pt>
                <c:pt idx="51295" formatCode="0.00E+00">
                  <c:v>-5.4992900000000004E-3</c:v>
                </c:pt>
                <c:pt idx="51296" formatCode="0.00E+00">
                  <c:v>-4.1697100000000001E-3</c:v>
                </c:pt>
                <c:pt idx="51297" formatCode="0.00E+00">
                  <c:v>-2.8302499999999999E-3</c:v>
                </c:pt>
                <c:pt idx="51298" formatCode="0.00E+00">
                  <c:v>-1.4823E-3</c:v>
                </c:pt>
                <c:pt idx="51299" formatCode="0.00E+00">
                  <c:v>-1.2723300000000001E-4</c:v>
                </c:pt>
                <c:pt idx="51300" formatCode="0.00E+00">
                  <c:v>1.23353E-3</c:v>
                </c:pt>
                <c:pt idx="51301" formatCode="0.00E+00">
                  <c:v>2.5985700000000001E-3</c:v>
                </c:pt>
                <c:pt idx="51302" formatCode="0.00E+00">
                  <c:v>3.96643E-3</c:v>
                </c:pt>
                <c:pt idx="51303" formatCode="0.00E+00">
                  <c:v>5.3356300000000001E-3</c:v>
                </c:pt>
                <c:pt idx="51304" formatCode="0.00E+00">
                  <c:v>6.70471E-3</c:v>
                </c:pt>
                <c:pt idx="51305" formatCode="0.00E+00">
                  <c:v>8.0722099999999998E-3</c:v>
                </c:pt>
                <c:pt idx="51306" formatCode="0.00E+00">
                  <c:v>9.4366299999999997E-3</c:v>
                </c:pt>
                <c:pt idx="51307">
                  <c:v>1.0796500000000001E-2</c:v>
                </c:pt>
                <c:pt idx="51308">
                  <c:v>1.21504E-2</c:v>
                </c:pt>
                <c:pt idx="51309">
                  <c:v>1.34967E-2</c:v>
                </c:pt>
                <c:pt idx="51310">
                  <c:v>1.4834099999999999E-2</c:v>
                </c:pt>
                <c:pt idx="51311">
                  <c:v>1.6160999999999998E-2</c:v>
                </c:pt>
                <c:pt idx="51312">
                  <c:v>1.7475999999999998E-2</c:v>
                </c:pt>
                <c:pt idx="51313">
                  <c:v>1.8777599999999998E-2</c:v>
                </c:pt>
                <c:pt idx="51314">
                  <c:v>2.00644E-2</c:v>
                </c:pt>
                <c:pt idx="51315">
                  <c:v>2.1335E-2</c:v>
                </c:pt>
                <c:pt idx="51316">
                  <c:v>2.2587900000000001E-2</c:v>
                </c:pt>
                <c:pt idx="51317">
                  <c:v>2.38219E-2</c:v>
                </c:pt>
                <c:pt idx="51318">
                  <c:v>2.5035600000000002E-2</c:v>
                </c:pt>
                <c:pt idx="51319">
                  <c:v>2.6227899999999998E-2</c:v>
                </c:pt>
                <c:pt idx="51320">
                  <c:v>2.7397299999999999E-2</c:v>
                </c:pt>
                <c:pt idx="51321">
                  <c:v>2.8542700000000001E-2</c:v>
                </c:pt>
                <c:pt idx="51322">
                  <c:v>2.96628E-2</c:v>
                </c:pt>
                <c:pt idx="51323">
                  <c:v>3.07564E-2</c:v>
                </c:pt>
                <c:pt idx="51324">
                  <c:v>3.1822400000000001E-2</c:v>
                </c:pt>
                <c:pt idx="51325">
                  <c:v>3.28595E-2</c:v>
                </c:pt>
                <c:pt idx="51326">
                  <c:v>3.3866800000000002E-2</c:v>
                </c:pt>
                <c:pt idx="51327">
                  <c:v>3.4843100000000002E-2</c:v>
                </c:pt>
                <c:pt idx="51328">
                  <c:v>3.5787300000000001E-2</c:v>
                </c:pt>
                <c:pt idx="51329">
                  <c:v>3.6698599999999998E-2</c:v>
                </c:pt>
                <c:pt idx="51330">
                  <c:v>3.7575999999999998E-2</c:v>
                </c:pt>
                <c:pt idx="51331">
                  <c:v>3.8418500000000001E-2</c:v>
                </c:pt>
                <c:pt idx="51332">
                  <c:v>3.9225500000000003E-2</c:v>
                </c:pt>
                <c:pt idx="51333">
                  <c:v>3.9995999999999997E-2</c:v>
                </c:pt>
                <c:pt idx="51334">
                  <c:v>4.07292E-2</c:v>
                </c:pt>
                <c:pt idx="51335">
                  <c:v>4.1424500000000003E-2</c:v>
                </c:pt>
                <c:pt idx="51336">
                  <c:v>4.2081199999999999E-2</c:v>
                </c:pt>
                <c:pt idx="51337">
                  <c:v>4.2698699999999999E-2</c:v>
                </c:pt>
                <c:pt idx="51338">
                  <c:v>4.32764E-2</c:v>
                </c:pt>
                <c:pt idx="51339">
                  <c:v>4.3813900000000003E-2</c:v>
                </c:pt>
                <c:pt idx="51340">
                  <c:v>4.4310500000000003E-2</c:v>
                </c:pt>
                <c:pt idx="51341">
                  <c:v>4.4765899999999997E-2</c:v>
                </c:pt>
                <c:pt idx="51342">
                  <c:v>4.5179700000000003E-2</c:v>
                </c:pt>
                <c:pt idx="51343">
                  <c:v>4.5551599999999998E-2</c:v>
                </c:pt>
                <c:pt idx="51344">
                  <c:v>4.5881199999999997E-2</c:v>
                </c:pt>
                <c:pt idx="51345">
                  <c:v>4.6168300000000002E-2</c:v>
                </c:pt>
                <c:pt idx="51346">
                  <c:v>4.64129E-2</c:v>
                </c:pt>
                <c:pt idx="51347">
                  <c:v>4.6614900000000001E-2</c:v>
                </c:pt>
                <c:pt idx="51348">
                  <c:v>4.6774200000000002E-2</c:v>
                </c:pt>
                <c:pt idx="51349">
                  <c:v>4.68907E-2</c:v>
                </c:pt>
                <c:pt idx="51350">
                  <c:v>4.6964499999999999E-2</c:v>
                </c:pt>
                <c:pt idx="51351">
                  <c:v>4.6995500000000003E-2</c:v>
                </c:pt>
                <c:pt idx="51352">
                  <c:v>4.6984100000000001E-2</c:v>
                </c:pt>
                <c:pt idx="51353">
                  <c:v>4.6930300000000001E-2</c:v>
                </c:pt>
                <c:pt idx="51354">
                  <c:v>4.6834500000000001E-2</c:v>
                </c:pt>
                <c:pt idx="51355">
                  <c:v>4.66969E-2</c:v>
                </c:pt>
                <c:pt idx="51356">
                  <c:v>4.6517799999999998E-2</c:v>
                </c:pt>
                <c:pt idx="51357">
                  <c:v>4.6297600000000001E-2</c:v>
                </c:pt>
                <c:pt idx="51358">
                  <c:v>4.60367E-2</c:v>
                </c:pt>
                <c:pt idx="51359">
                  <c:v>4.5735499999999998E-2</c:v>
                </c:pt>
                <c:pt idx="51360">
                  <c:v>4.5394499999999997E-2</c:v>
                </c:pt>
                <c:pt idx="51361">
                  <c:v>4.50143E-2</c:v>
                </c:pt>
                <c:pt idx="51362">
                  <c:v>4.4595599999999999E-2</c:v>
                </c:pt>
                <c:pt idx="51363">
                  <c:v>4.4138999999999998E-2</c:v>
                </c:pt>
                <c:pt idx="51364">
                  <c:v>4.3645099999999999E-2</c:v>
                </c:pt>
                <c:pt idx="51365">
                  <c:v>4.3114800000000002E-2</c:v>
                </c:pt>
                <c:pt idx="51366">
                  <c:v>4.2548599999999999E-2</c:v>
                </c:pt>
                <c:pt idx="51367">
                  <c:v>4.1947499999999999E-2</c:v>
                </c:pt>
                <c:pt idx="51368">
                  <c:v>4.1312300000000003E-2</c:v>
                </c:pt>
                <c:pt idx="51369">
                  <c:v>4.0643899999999997E-2</c:v>
                </c:pt>
                <c:pt idx="51370">
                  <c:v>3.9943100000000002E-2</c:v>
                </c:pt>
                <c:pt idx="51371">
                  <c:v>3.9210799999999997E-2</c:v>
                </c:pt>
                <c:pt idx="51372">
                  <c:v>3.8448099999999999E-2</c:v>
                </c:pt>
                <c:pt idx="51373">
                  <c:v>3.7655899999999999E-2</c:v>
                </c:pt>
                <c:pt idx="51374">
                  <c:v>3.6835300000000001E-2</c:v>
                </c:pt>
                <c:pt idx="51375">
                  <c:v>3.5987100000000001E-2</c:v>
                </c:pt>
                <c:pt idx="51376">
                  <c:v>3.5112499999999998E-2</c:v>
                </c:pt>
                <c:pt idx="51377">
                  <c:v>3.4212399999999997E-2</c:v>
                </c:pt>
                <c:pt idx="51378">
                  <c:v>3.3287999999999998E-2</c:v>
                </c:pt>
                <c:pt idx="51379">
                  <c:v>3.2340500000000001E-2</c:v>
                </c:pt>
                <c:pt idx="51380">
                  <c:v>3.1371000000000003E-2</c:v>
                </c:pt>
                <c:pt idx="51381">
                  <c:v>3.0380600000000001E-2</c:v>
                </c:pt>
                <c:pt idx="51382">
                  <c:v>2.93706E-2</c:v>
                </c:pt>
                <c:pt idx="51383">
                  <c:v>2.8342099999999999E-2</c:v>
                </c:pt>
                <c:pt idx="51384">
                  <c:v>2.72962E-2</c:v>
                </c:pt>
                <c:pt idx="51385">
                  <c:v>2.6234299999999999E-2</c:v>
                </c:pt>
                <c:pt idx="51386">
                  <c:v>2.5157499999999999E-2</c:v>
                </c:pt>
                <c:pt idx="51387">
                  <c:v>2.4067000000000002E-2</c:v>
                </c:pt>
                <c:pt idx="51388">
                  <c:v>2.2964200000000001E-2</c:v>
                </c:pt>
                <c:pt idx="51389">
                  <c:v>2.1850000000000001E-2</c:v>
                </c:pt>
                <c:pt idx="51390">
                  <c:v>2.0725799999999999E-2</c:v>
                </c:pt>
                <c:pt idx="51391">
                  <c:v>1.9592700000000001E-2</c:v>
                </c:pt>
                <c:pt idx="51392">
                  <c:v>1.8452099999999999E-2</c:v>
                </c:pt>
                <c:pt idx="51393">
                  <c:v>1.73052E-2</c:v>
                </c:pt>
                <c:pt idx="51394">
                  <c:v>1.61531E-2</c:v>
                </c:pt>
                <c:pt idx="51395">
                  <c:v>1.4997E-2</c:v>
                </c:pt>
                <c:pt idx="51396">
                  <c:v>1.3838100000000001E-2</c:v>
                </c:pt>
                <c:pt idx="51397">
                  <c:v>1.2677600000000001E-2</c:v>
                </c:pt>
                <c:pt idx="51398">
                  <c:v>1.15167E-2</c:v>
                </c:pt>
                <c:pt idx="51399">
                  <c:v>1.0356600000000001E-2</c:v>
                </c:pt>
                <c:pt idx="51400" formatCode="0.00E+00">
                  <c:v>9.1983499999999992E-3</c:v>
                </c:pt>
                <c:pt idx="51401" formatCode="0.00E+00">
                  <c:v>8.0430999999999992E-3</c:v>
                </c:pt>
                <c:pt idx="51402" formatCode="0.00E+00">
                  <c:v>6.8919699999999999E-3</c:v>
                </c:pt>
                <c:pt idx="51403" formatCode="0.00E+00">
                  <c:v>5.74604E-3</c:v>
                </c:pt>
                <c:pt idx="51404" formatCode="0.00E+00">
                  <c:v>4.6063199999999997E-3</c:v>
                </c:pt>
                <c:pt idx="51405" formatCode="0.00E+00">
                  <c:v>3.4738400000000002E-3</c:v>
                </c:pt>
                <c:pt idx="51406" formatCode="0.00E+00">
                  <c:v>2.3495899999999999E-3</c:v>
                </c:pt>
                <c:pt idx="51407" formatCode="0.00E+00">
                  <c:v>1.2345699999999999E-3</c:v>
                </c:pt>
                <c:pt idx="51408" formatCode="0.00E+00">
                  <c:v>1.2976400000000001E-4</c:v>
                </c:pt>
                <c:pt idx="51409" formatCode="0.00E+00">
                  <c:v>-9.6389499999999999E-4</c:v>
                </c:pt>
                <c:pt idx="51410" formatCode="0.00E+00">
                  <c:v>-2.0455099999999999E-3</c:v>
                </c:pt>
                <c:pt idx="51411" formatCode="0.00E+00">
                  <c:v>-3.11422E-3</c:v>
                </c:pt>
                <c:pt idx="51412" formatCode="0.00E+00">
                  <c:v>-4.16914E-3</c:v>
                </c:pt>
                <c:pt idx="51413" formatCode="0.00E+00">
                  <c:v>-5.2094300000000001E-3</c:v>
                </c:pt>
                <c:pt idx="51414" formatCode="0.00E+00">
                  <c:v>-6.23428E-3</c:v>
                </c:pt>
                <c:pt idx="51415" formatCode="0.00E+00">
                  <c:v>-7.2429E-3</c:v>
                </c:pt>
                <c:pt idx="51416" formatCode="0.00E+00">
                  <c:v>-8.2345500000000002E-3</c:v>
                </c:pt>
                <c:pt idx="51417" formatCode="0.00E+00">
                  <c:v>-9.2085299999999995E-3</c:v>
                </c:pt>
                <c:pt idx="51418">
                  <c:v>-1.01642E-2</c:v>
                </c:pt>
                <c:pt idx="51419">
                  <c:v>-1.1100799999999999E-2</c:v>
                </c:pt>
                <c:pt idx="51420">
                  <c:v>-1.20179E-2</c:v>
                </c:pt>
                <c:pt idx="51421">
                  <c:v>-1.2914999999999999E-2</c:v>
                </c:pt>
                <c:pt idx="51422">
                  <c:v>-1.3791299999999999E-2</c:v>
                </c:pt>
                <c:pt idx="51423">
                  <c:v>-1.46465E-2</c:v>
                </c:pt>
                <c:pt idx="51424">
                  <c:v>-1.54801E-2</c:v>
                </c:pt>
                <c:pt idx="51425">
                  <c:v>-1.62916E-2</c:v>
                </c:pt>
                <c:pt idx="51426">
                  <c:v>-1.7080600000000001E-2</c:v>
                </c:pt>
                <c:pt idx="51427">
                  <c:v>-1.7846799999999999E-2</c:v>
                </c:pt>
                <c:pt idx="51428">
                  <c:v>-1.85898E-2</c:v>
                </c:pt>
                <c:pt idx="51429">
                  <c:v>-1.9309400000000001E-2</c:v>
                </c:pt>
                <c:pt idx="51430">
                  <c:v>-2.0005200000000001E-2</c:v>
                </c:pt>
                <c:pt idx="51431">
                  <c:v>-2.06771E-2</c:v>
                </c:pt>
                <c:pt idx="51432">
                  <c:v>-2.1324900000000001E-2</c:v>
                </c:pt>
                <c:pt idx="51433">
                  <c:v>-2.19484E-2</c:v>
                </c:pt>
                <c:pt idx="51434">
                  <c:v>-2.2547399999999999E-2</c:v>
                </c:pt>
                <c:pt idx="51435">
                  <c:v>-2.3122E-2</c:v>
                </c:pt>
                <c:pt idx="51436">
                  <c:v>-2.3671899999999999E-2</c:v>
                </c:pt>
                <c:pt idx="51437">
                  <c:v>-2.4197199999999999E-2</c:v>
                </c:pt>
                <c:pt idx="51438">
                  <c:v>-2.4698000000000001E-2</c:v>
                </c:pt>
                <c:pt idx="51439">
                  <c:v>-2.5174100000000001E-2</c:v>
                </c:pt>
                <c:pt idx="51440">
                  <c:v>-2.5625700000000001E-2</c:v>
                </c:pt>
                <c:pt idx="51441">
                  <c:v>-2.6052800000000001E-2</c:v>
                </c:pt>
                <c:pt idx="51442">
                  <c:v>-2.6455599999999999E-2</c:v>
                </c:pt>
                <c:pt idx="51443">
                  <c:v>-2.6834199999999999E-2</c:v>
                </c:pt>
                <c:pt idx="51444">
                  <c:v>-2.71887E-2</c:v>
                </c:pt>
                <c:pt idx="51445">
                  <c:v>-2.7519399999999999E-2</c:v>
                </c:pt>
                <c:pt idx="51446">
                  <c:v>-2.7826400000000001E-2</c:v>
                </c:pt>
                <c:pt idx="51447">
                  <c:v>-2.8110099999999999E-2</c:v>
                </c:pt>
                <c:pt idx="51448">
                  <c:v>-2.8370599999999999E-2</c:v>
                </c:pt>
                <c:pt idx="51449">
                  <c:v>-2.86083E-2</c:v>
                </c:pt>
                <c:pt idx="51450">
                  <c:v>-2.8823399999999999E-2</c:v>
                </c:pt>
                <c:pt idx="51451">
                  <c:v>-2.9016299999999998E-2</c:v>
                </c:pt>
                <c:pt idx="51452">
                  <c:v>-2.91872E-2</c:v>
                </c:pt>
                <c:pt idx="51453">
                  <c:v>-2.9336600000000001E-2</c:v>
                </c:pt>
                <c:pt idx="51454">
                  <c:v>-2.94647E-2</c:v>
                </c:pt>
                <c:pt idx="51455">
                  <c:v>-2.95721E-2</c:v>
                </c:pt>
                <c:pt idx="51456">
                  <c:v>-2.9659000000000001E-2</c:v>
                </c:pt>
                <c:pt idx="51457">
                  <c:v>-2.97259E-2</c:v>
                </c:pt>
                <c:pt idx="51458">
                  <c:v>-2.97732E-2</c:v>
                </c:pt>
                <c:pt idx="51459">
                  <c:v>-2.9801299999999999E-2</c:v>
                </c:pt>
                <c:pt idx="51460">
                  <c:v>-2.9810699999999999E-2</c:v>
                </c:pt>
                <c:pt idx="51461">
                  <c:v>-2.98018E-2</c:v>
                </c:pt>
                <c:pt idx="51462">
                  <c:v>-2.9775099999999999E-2</c:v>
                </c:pt>
                <c:pt idx="51463">
                  <c:v>-2.9731E-2</c:v>
                </c:pt>
                <c:pt idx="51464">
                  <c:v>-2.9669899999999999E-2</c:v>
                </c:pt>
                <c:pt idx="51465">
                  <c:v>-2.9592400000000001E-2</c:v>
                </c:pt>
                <c:pt idx="51466">
                  <c:v>-2.9498900000000002E-2</c:v>
                </c:pt>
                <c:pt idx="51467">
                  <c:v>-2.93899E-2</c:v>
                </c:pt>
                <c:pt idx="51468">
                  <c:v>-2.9265800000000002E-2</c:v>
                </c:pt>
                <c:pt idx="51469">
                  <c:v>-2.9127199999999999E-2</c:v>
                </c:pt>
                <c:pt idx="51470">
                  <c:v>-2.8974400000000001E-2</c:v>
                </c:pt>
                <c:pt idx="51471">
                  <c:v>-2.8807900000000001E-2</c:v>
                </c:pt>
                <c:pt idx="51472">
                  <c:v>-2.8628299999999999E-2</c:v>
                </c:pt>
                <c:pt idx="51473">
                  <c:v>-2.8435800000000001E-2</c:v>
                </c:pt>
                <c:pt idx="51474">
                  <c:v>-2.8231099999999999E-2</c:v>
                </c:pt>
                <c:pt idx="51475">
                  <c:v>-2.8014500000000001E-2</c:v>
                </c:pt>
                <c:pt idx="51476">
                  <c:v>-2.7786499999999999E-2</c:v>
                </c:pt>
                <c:pt idx="51477">
                  <c:v>-2.75474E-2</c:v>
                </c:pt>
                <c:pt idx="51478">
                  <c:v>-2.7297800000000001E-2</c:v>
                </c:pt>
                <c:pt idx="51479">
                  <c:v>-2.70379E-2</c:v>
                </c:pt>
                <c:pt idx="51480">
                  <c:v>-2.6768199999999999E-2</c:v>
                </c:pt>
                <c:pt idx="51481">
                  <c:v>-2.6489100000000002E-2</c:v>
                </c:pt>
                <c:pt idx="51482">
                  <c:v>-2.6200899999999999E-2</c:v>
                </c:pt>
                <c:pt idx="51483">
                  <c:v>-2.5904E-2</c:v>
                </c:pt>
                <c:pt idx="51484">
                  <c:v>-2.5598699999999999E-2</c:v>
                </c:pt>
                <c:pt idx="51485">
                  <c:v>-2.52854E-2</c:v>
                </c:pt>
                <c:pt idx="51486">
                  <c:v>-2.4964400000000001E-2</c:v>
                </c:pt>
                <c:pt idx="51487">
                  <c:v>-2.4636000000000002E-2</c:v>
                </c:pt>
                <c:pt idx="51488">
                  <c:v>-2.43004E-2</c:v>
                </c:pt>
                <c:pt idx="51489">
                  <c:v>-2.39581E-2</c:v>
                </c:pt>
                <c:pt idx="51490">
                  <c:v>-2.3609100000000001E-2</c:v>
                </c:pt>
                <c:pt idx="51491">
                  <c:v>-2.3253800000000002E-2</c:v>
                </c:pt>
                <c:pt idx="51492">
                  <c:v>-2.28924E-2</c:v>
                </c:pt>
                <c:pt idx="51493">
                  <c:v>-2.2525199999999999E-2</c:v>
                </c:pt>
                <c:pt idx="51494">
                  <c:v>-2.21522E-2</c:v>
                </c:pt>
                <c:pt idx="51495">
                  <c:v>-2.17737E-2</c:v>
                </c:pt>
                <c:pt idx="51496">
                  <c:v>-2.13898E-2</c:v>
                </c:pt>
                <c:pt idx="51497">
                  <c:v>-2.10008E-2</c:v>
                </c:pt>
                <c:pt idx="51498">
                  <c:v>-2.0606699999999999E-2</c:v>
                </c:pt>
                <c:pt idx="51499">
                  <c:v>-2.0207599999999999E-2</c:v>
                </c:pt>
                <c:pt idx="51500">
                  <c:v>-1.98038E-2</c:v>
                </c:pt>
                <c:pt idx="51501">
                  <c:v>-1.9395200000000001E-2</c:v>
                </c:pt>
                <c:pt idx="51502">
                  <c:v>-1.8981899999999999E-2</c:v>
                </c:pt>
                <c:pt idx="51503">
                  <c:v>-1.8564000000000001E-2</c:v>
                </c:pt>
                <c:pt idx="51504">
                  <c:v>-1.8141600000000001E-2</c:v>
                </c:pt>
                <c:pt idx="51505">
                  <c:v>-1.77147E-2</c:v>
                </c:pt>
                <c:pt idx="51506">
                  <c:v>-1.7283300000000001E-2</c:v>
                </c:pt>
                <c:pt idx="51507">
                  <c:v>-1.6847399999999998E-2</c:v>
                </c:pt>
                <c:pt idx="51508">
                  <c:v>-1.6407100000000001E-2</c:v>
                </c:pt>
                <c:pt idx="51509">
                  <c:v>-1.5962299999999999E-2</c:v>
                </c:pt>
                <c:pt idx="51510">
                  <c:v>-1.5513000000000001E-2</c:v>
                </c:pt>
                <c:pt idx="51511">
                  <c:v>-1.50592E-2</c:v>
                </c:pt>
                <c:pt idx="51512">
                  <c:v>-1.4600800000000001E-2</c:v>
                </c:pt>
                <c:pt idx="51513">
                  <c:v>-1.41379E-2</c:v>
                </c:pt>
                <c:pt idx="51514">
                  <c:v>-1.36703E-2</c:v>
                </c:pt>
                <c:pt idx="51515">
                  <c:v>-1.3198E-2</c:v>
                </c:pt>
                <c:pt idx="51516">
                  <c:v>-1.2721E-2</c:v>
                </c:pt>
                <c:pt idx="51517">
                  <c:v>-1.2239099999999999E-2</c:v>
                </c:pt>
                <c:pt idx="51518">
                  <c:v>-1.17524E-2</c:v>
                </c:pt>
                <c:pt idx="51519">
                  <c:v>-1.12607E-2</c:v>
                </c:pt>
                <c:pt idx="51520">
                  <c:v>-1.07639E-2</c:v>
                </c:pt>
                <c:pt idx="51521">
                  <c:v>-1.0262E-2</c:v>
                </c:pt>
                <c:pt idx="51522" formatCode="0.00E+00">
                  <c:v>-9.7549999999999998E-3</c:v>
                </c:pt>
                <c:pt idx="51523" formatCode="0.00E+00">
                  <c:v>-9.2426999999999995E-3</c:v>
                </c:pt>
                <c:pt idx="51524" formatCode="0.00E+00">
                  <c:v>-8.7250699999999997E-3</c:v>
                </c:pt>
                <c:pt idx="51525" formatCode="0.00E+00">
                  <c:v>-8.2020400000000007E-3</c:v>
                </c:pt>
                <c:pt idx="51526" formatCode="0.00E+00">
                  <c:v>-7.6735400000000004E-3</c:v>
                </c:pt>
                <c:pt idx="51527" formatCode="0.00E+00">
                  <c:v>-7.1395E-3</c:v>
                </c:pt>
                <c:pt idx="51528" formatCode="0.00E+00">
                  <c:v>-6.5998599999999999E-3</c:v>
                </c:pt>
                <c:pt idx="51529" formatCode="0.00E+00">
                  <c:v>-6.0545599999999996E-3</c:v>
                </c:pt>
                <c:pt idx="51530" formatCode="0.00E+00">
                  <c:v>-5.5035500000000003E-3</c:v>
                </c:pt>
                <c:pt idx="51531" formatCode="0.00E+00">
                  <c:v>-4.9468000000000003E-3</c:v>
                </c:pt>
                <c:pt idx="51532" formatCode="0.00E+00">
                  <c:v>-4.3842500000000001E-3</c:v>
                </c:pt>
                <c:pt idx="51533" formatCode="0.00E+00">
                  <c:v>-3.8159000000000001E-3</c:v>
                </c:pt>
                <c:pt idx="51534" formatCode="0.00E+00">
                  <c:v>-3.24172E-3</c:v>
                </c:pt>
                <c:pt idx="51535" formatCode="0.00E+00">
                  <c:v>-2.6617099999999999E-3</c:v>
                </c:pt>
                <c:pt idx="51536" formatCode="0.00E+00">
                  <c:v>-2.0758600000000001E-3</c:v>
                </c:pt>
                <c:pt idx="51537" formatCode="0.00E+00">
                  <c:v>-1.4842099999999999E-3</c:v>
                </c:pt>
                <c:pt idx="51538" formatCode="0.00E+00">
                  <c:v>-8.8677500000000002E-4</c:v>
                </c:pt>
                <c:pt idx="51539" formatCode="0.00E+00">
                  <c:v>-2.8360100000000002E-4</c:v>
                </c:pt>
                <c:pt idx="51540" formatCode="0.00E+00">
                  <c:v>3.2525499999999999E-4</c:v>
                </c:pt>
                <c:pt idx="51541" formatCode="0.00E+00">
                  <c:v>9.3971899999999999E-4</c:v>
                </c:pt>
                <c:pt idx="51542" formatCode="0.00E+00">
                  <c:v>1.55971E-3</c:v>
                </c:pt>
                <c:pt idx="51543" formatCode="0.00E+00">
                  <c:v>2.1851100000000001E-3</c:v>
                </c:pt>
                <c:pt idx="51544" formatCode="0.00E+00">
                  <c:v>2.8158200000000001E-3</c:v>
                </c:pt>
                <c:pt idx="51545" formatCode="0.00E+00">
                  <c:v>3.4516799999999999E-3</c:v>
                </c:pt>
                <c:pt idx="51546" formatCode="0.00E+00">
                  <c:v>4.0925600000000003E-3</c:v>
                </c:pt>
                <c:pt idx="51547" formatCode="0.00E+00">
                  <c:v>4.7382700000000002E-3</c:v>
                </c:pt>
                <c:pt idx="51548" formatCode="0.00E+00">
                  <c:v>5.3886200000000002E-3</c:v>
                </c:pt>
                <c:pt idx="51549" formatCode="0.00E+00">
                  <c:v>6.0434099999999999E-3</c:v>
                </c:pt>
                <c:pt idx="51550" formatCode="0.00E+00">
                  <c:v>6.7024099999999998E-3</c:v>
                </c:pt>
                <c:pt idx="51551" formatCode="0.00E+00">
                  <c:v>7.3653700000000004E-3</c:v>
                </c:pt>
                <c:pt idx="51552" formatCode="0.00E+00">
                  <c:v>8.0320200000000008E-3</c:v>
                </c:pt>
                <c:pt idx="51553" formatCode="0.00E+00">
                  <c:v>8.7020699999999993E-3</c:v>
                </c:pt>
                <c:pt idx="51554" formatCode="0.00E+00">
                  <c:v>9.37523E-3</c:v>
                </c:pt>
                <c:pt idx="51555">
                  <c:v>1.00512E-2</c:v>
                </c:pt>
                <c:pt idx="51556">
                  <c:v>1.0729499999999999E-2</c:v>
                </c:pt>
                <c:pt idx="51557">
                  <c:v>1.1409900000000001E-2</c:v>
                </c:pt>
                <c:pt idx="51558">
                  <c:v>1.2092E-2</c:v>
                </c:pt>
                <c:pt idx="51559">
                  <c:v>1.27753E-2</c:v>
                </c:pt>
                <c:pt idx="51560">
                  <c:v>1.3459499999999999E-2</c:v>
                </c:pt>
                <c:pt idx="51561">
                  <c:v>1.41441E-2</c:v>
                </c:pt>
                <c:pt idx="51562">
                  <c:v>1.4828600000000001E-2</c:v>
                </c:pt>
                <c:pt idx="51563">
                  <c:v>1.55126E-2</c:v>
                </c:pt>
                <c:pt idx="51564">
                  <c:v>1.6195500000000002E-2</c:v>
                </c:pt>
                <c:pt idx="51565">
                  <c:v>1.6876800000000001E-2</c:v>
                </c:pt>
                <c:pt idx="51566">
                  <c:v>1.7555999999999999E-2</c:v>
                </c:pt>
                <c:pt idx="51567">
                  <c:v>1.8232499999999999E-2</c:v>
                </c:pt>
                <c:pt idx="51568">
                  <c:v>1.8905700000000001E-2</c:v>
                </c:pt>
                <c:pt idx="51569">
                  <c:v>1.9575200000000001E-2</c:v>
                </c:pt>
                <c:pt idx="51570">
                  <c:v>2.02401E-2</c:v>
                </c:pt>
                <c:pt idx="51571">
                  <c:v>2.0900100000000001E-2</c:v>
                </c:pt>
                <c:pt idx="51572">
                  <c:v>2.1554299999999998E-2</c:v>
                </c:pt>
                <c:pt idx="51573">
                  <c:v>2.2202199999999998E-2</c:v>
                </c:pt>
                <c:pt idx="51574">
                  <c:v>2.2842999999999999E-2</c:v>
                </c:pt>
                <c:pt idx="51575">
                  <c:v>2.3476199999999999E-2</c:v>
                </c:pt>
                <c:pt idx="51576">
                  <c:v>2.41011E-2</c:v>
                </c:pt>
                <c:pt idx="51577">
                  <c:v>2.4716800000000001E-2</c:v>
                </c:pt>
                <c:pt idx="51578">
                  <c:v>2.5322899999999999E-2</c:v>
                </c:pt>
                <c:pt idx="51579">
                  <c:v>2.5918400000000001E-2</c:v>
                </c:pt>
                <c:pt idx="51580">
                  <c:v>2.65028E-2</c:v>
                </c:pt>
                <c:pt idx="51581">
                  <c:v>2.7075200000000001E-2</c:v>
                </c:pt>
                <c:pt idx="51582">
                  <c:v>2.7635099999999999E-2</c:v>
                </c:pt>
                <c:pt idx="51583">
                  <c:v>2.8181500000000002E-2</c:v>
                </c:pt>
                <c:pt idx="51584">
                  <c:v>2.8713900000000001E-2</c:v>
                </c:pt>
                <c:pt idx="51585">
                  <c:v>2.9231400000000001E-2</c:v>
                </c:pt>
                <c:pt idx="51586">
                  <c:v>2.97334E-2</c:v>
                </c:pt>
                <c:pt idx="51587">
                  <c:v>3.0219099999999999E-2</c:v>
                </c:pt>
                <c:pt idx="51588">
                  <c:v>3.0687699999999998E-2</c:v>
                </c:pt>
                <c:pt idx="51589">
                  <c:v>3.11385E-2</c:v>
                </c:pt>
                <c:pt idx="51590">
                  <c:v>3.1570800000000003E-2</c:v>
                </c:pt>
                <c:pt idx="51591">
                  <c:v>3.1983900000000003E-2</c:v>
                </c:pt>
                <c:pt idx="51592">
                  <c:v>3.2377099999999999E-2</c:v>
                </c:pt>
                <c:pt idx="51593">
                  <c:v>3.2750000000000001E-2</c:v>
                </c:pt>
                <c:pt idx="51594">
                  <c:v>3.3101999999999999E-2</c:v>
                </c:pt>
                <c:pt idx="51595">
                  <c:v>3.34326E-2</c:v>
                </c:pt>
                <c:pt idx="51596">
                  <c:v>3.3741E-2</c:v>
                </c:pt>
                <c:pt idx="51597">
                  <c:v>3.4026300000000002E-2</c:v>
                </c:pt>
                <c:pt idx="51598">
                  <c:v>3.4287600000000001E-2</c:v>
                </c:pt>
                <c:pt idx="51599">
                  <c:v>3.4524300000000001E-2</c:v>
                </c:pt>
                <c:pt idx="51600">
                  <c:v>3.4735500000000002E-2</c:v>
                </c:pt>
                <c:pt idx="51601">
                  <c:v>3.49205E-2</c:v>
                </c:pt>
                <c:pt idx="51602">
                  <c:v>3.5078499999999999E-2</c:v>
                </c:pt>
                <c:pt idx="51603">
                  <c:v>3.52091E-2</c:v>
                </c:pt>
                <c:pt idx="51604">
                  <c:v>3.5311599999999999E-2</c:v>
                </c:pt>
                <c:pt idx="51605">
                  <c:v>3.5385399999999997E-2</c:v>
                </c:pt>
                <c:pt idx="51606">
                  <c:v>3.5429700000000001E-2</c:v>
                </c:pt>
                <c:pt idx="51607">
                  <c:v>3.5444000000000003E-2</c:v>
                </c:pt>
                <c:pt idx="51608">
                  <c:v>3.5428099999999997E-2</c:v>
                </c:pt>
                <c:pt idx="51609">
                  <c:v>3.53814E-2</c:v>
                </c:pt>
                <c:pt idx="51610">
                  <c:v>3.53032E-2</c:v>
                </c:pt>
                <c:pt idx="51611">
                  <c:v>3.5193099999999998E-2</c:v>
                </c:pt>
                <c:pt idx="51612">
                  <c:v>3.50508E-2</c:v>
                </c:pt>
                <c:pt idx="51613">
                  <c:v>3.4875799999999998E-2</c:v>
                </c:pt>
                <c:pt idx="51614">
                  <c:v>3.4667700000000003E-2</c:v>
                </c:pt>
                <c:pt idx="51615">
                  <c:v>3.4426600000000002E-2</c:v>
                </c:pt>
                <c:pt idx="51616">
                  <c:v>3.4153200000000002E-2</c:v>
                </c:pt>
                <c:pt idx="51617">
                  <c:v>3.3847200000000001E-2</c:v>
                </c:pt>
                <c:pt idx="51618">
                  <c:v>3.3507700000000001E-2</c:v>
                </c:pt>
                <c:pt idx="51619">
                  <c:v>3.3134499999999997E-2</c:v>
                </c:pt>
                <c:pt idx="51620">
                  <c:v>3.2727399999999997E-2</c:v>
                </c:pt>
                <c:pt idx="51621">
                  <c:v>3.2286299999999997E-2</c:v>
                </c:pt>
                <c:pt idx="51622">
                  <c:v>3.1811800000000001E-2</c:v>
                </c:pt>
                <c:pt idx="51623">
                  <c:v>3.1304400000000003E-2</c:v>
                </c:pt>
                <c:pt idx="51624">
                  <c:v>3.07645E-2</c:v>
                </c:pt>
                <c:pt idx="51625">
                  <c:v>3.0192E-2</c:v>
                </c:pt>
                <c:pt idx="51626">
                  <c:v>2.9586100000000001E-2</c:v>
                </c:pt>
                <c:pt idx="51627">
                  <c:v>2.8946800000000002E-2</c:v>
                </c:pt>
                <c:pt idx="51628">
                  <c:v>2.8274799999999999E-2</c:v>
                </c:pt>
                <c:pt idx="51629">
                  <c:v>2.7570399999999998E-2</c:v>
                </c:pt>
                <c:pt idx="51630">
                  <c:v>2.6833699999999999E-2</c:v>
                </c:pt>
                <c:pt idx="51631">
                  <c:v>2.6065100000000001E-2</c:v>
                </c:pt>
                <c:pt idx="51632">
                  <c:v>2.52649E-2</c:v>
                </c:pt>
                <c:pt idx="51633">
                  <c:v>2.44335E-2</c:v>
                </c:pt>
                <c:pt idx="51634">
                  <c:v>2.35719E-2</c:v>
                </c:pt>
                <c:pt idx="51635">
                  <c:v>2.2680100000000002E-2</c:v>
                </c:pt>
                <c:pt idx="51636">
                  <c:v>2.1758099999999999E-2</c:v>
                </c:pt>
                <c:pt idx="51637">
                  <c:v>2.0806999999999999E-2</c:v>
                </c:pt>
                <c:pt idx="51638">
                  <c:v>1.9828599999999998E-2</c:v>
                </c:pt>
                <c:pt idx="51639">
                  <c:v>1.8823400000000001E-2</c:v>
                </c:pt>
                <c:pt idx="51640">
                  <c:v>1.7789099999999999E-2</c:v>
                </c:pt>
                <c:pt idx="51641">
                  <c:v>1.6722999999999998E-2</c:v>
                </c:pt>
                <c:pt idx="51642">
                  <c:v>1.56262E-2</c:v>
                </c:pt>
                <c:pt idx="51643">
                  <c:v>1.45042E-2</c:v>
                </c:pt>
                <c:pt idx="51644">
                  <c:v>1.33616E-2</c:v>
                </c:pt>
                <c:pt idx="51645">
                  <c:v>1.2200000000000001E-2</c:v>
                </c:pt>
                <c:pt idx="51646">
                  <c:v>1.10197E-2</c:v>
                </c:pt>
                <c:pt idx="51647" formatCode="0.00E+00">
                  <c:v>9.8213799999999993E-3</c:v>
                </c:pt>
                <c:pt idx="51648" formatCode="0.00E+00">
                  <c:v>8.6064899999999996E-3</c:v>
                </c:pt>
                <c:pt idx="51649" formatCode="0.00E+00">
                  <c:v>7.3758799999999996E-3</c:v>
                </c:pt>
                <c:pt idx="51650" formatCode="0.00E+00">
                  <c:v>6.1300900000000004E-3</c:v>
                </c:pt>
                <c:pt idx="51651" formatCode="0.00E+00">
                  <c:v>4.8699900000000003E-3</c:v>
                </c:pt>
                <c:pt idx="51652" formatCode="0.00E+00">
                  <c:v>3.5965699999999999E-3</c:v>
                </c:pt>
                <c:pt idx="51653" formatCode="0.00E+00">
                  <c:v>2.3102800000000001E-3</c:v>
                </c:pt>
                <c:pt idx="51654" formatCode="0.00E+00">
                  <c:v>1.01111E-3</c:v>
                </c:pt>
                <c:pt idx="51655" formatCode="0.00E+00">
                  <c:v>-3.0101500000000002E-4</c:v>
                </c:pt>
                <c:pt idx="51656" formatCode="0.00E+00">
                  <c:v>-1.6257699999999999E-3</c:v>
                </c:pt>
                <c:pt idx="51657" formatCode="0.00E+00">
                  <c:v>-2.9623499999999999E-3</c:v>
                </c:pt>
                <c:pt idx="51658" formatCode="0.00E+00">
                  <c:v>-4.30993E-3</c:v>
                </c:pt>
                <c:pt idx="51659" formatCode="0.00E+00">
                  <c:v>-5.6678600000000003E-3</c:v>
                </c:pt>
                <c:pt idx="51660" formatCode="0.00E+00">
                  <c:v>-7.0351500000000004E-3</c:v>
                </c:pt>
                <c:pt idx="51661" formatCode="0.00E+00">
                  <c:v>-8.4096299999999995E-3</c:v>
                </c:pt>
                <c:pt idx="51662" formatCode="0.00E+00">
                  <c:v>-9.7878199999999992E-3</c:v>
                </c:pt>
                <c:pt idx="51663">
                  <c:v>-1.1166300000000001E-2</c:v>
                </c:pt>
                <c:pt idx="51664">
                  <c:v>-1.25437E-2</c:v>
                </c:pt>
                <c:pt idx="51665">
                  <c:v>-1.39217E-2</c:v>
                </c:pt>
                <c:pt idx="51666">
                  <c:v>-1.5302400000000001E-2</c:v>
                </c:pt>
                <c:pt idx="51667">
                  <c:v>-1.6686300000000001E-2</c:v>
                </c:pt>
                <c:pt idx="51668">
                  <c:v>-1.8072000000000001E-2</c:v>
                </c:pt>
                <c:pt idx="51669">
                  <c:v>-1.9457599999999999E-2</c:v>
                </c:pt>
                <c:pt idx="51670">
                  <c:v>-2.0839799999999999E-2</c:v>
                </c:pt>
                <c:pt idx="51671">
                  <c:v>-2.2213900000000002E-2</c:v>
                </c:pt>
                <c:pt idx="51672">
                  <c:v>-2.3574299999999999E-2</c:v>
                </c:pt>
                <c:pt idx="51673">
                  <c:v>-2.49184E-2</c:v>
                </c:pt>
                <c:pt idx="51674">
                  <c:v>-2.6247900000000001E-2</c:v>
                </c:pt>
                <c:pt idx="51675">
                  <c:v>-2.7565200000000002E-2</c:v>
                </c:pt>
                <c:pt idx="51676">
                  <c:v>-2.8868600000000001E-2</c:v>
                </c:pt>
                <c:pt idx="51677">
                  <c:v>-3.0154199999999999E-2</c:v>
                </c:pt>
                <c:pt idx="51678">
                  <c:v>-3.1420099999999999E-2</c:v>
                </c:pt>
                <c:pt idx="51679">
                  <c:v>-3.2667300000000003E-2</c:v>
                </c:pt>
                <c:pt idx="51680">
                  <c:v>-3.3896700000000002E-2</c:v>
                </c:pt>
                <c:pt idx="51681">
                  <c:v>-3.5106400000000003E-2</c:v>
                </c:pt>
                <c:pt idx="51682">
                  <c:v>-3.6293100000000002E-2</c:v>
                </c:pt>
                <c:pt idx="51683">
                  <c:v>-3.7454500000000002E-2</c:v>
                </c:pt>
                <c:pt idx="51684">
                  <c:v>-3.8589100000000001E-2</c:v>
                </c:pt>
                <c:pt idx="51685">
                  <c:v>-3.9695500000000002E-2</c:v>
                </c:pt>
                <c:pt idx="51686">
                  <c:v>-4.0771599999999998E-2</c:v>
                </c:pt>
                <c:pt idx="51687">
                  <c:v>-4.1814799999999999E-2</c:v>
                </c:pt>
                <c:pt idx="51688">
                  <c:v>-4.28242E-2</c:v>
                </c:pt>
                <c:pt idx="51689">
                  <c:v>-4.3800899999999997E-2</c:v>
                </c:pt>
                <c:pt idx="51690">
                  <c:v>-4.4747000000000002E-2</c:v>
                </c:pt>
                <c:pt idx="51691">
                  <c:v>-4.5663000000000002E-2</c:v>
                </c:pt>
                <c:pt idx="51692">
                  <c:v>-4.6546999999999998E-2</c:v>
                </c:pt>
                <c:pt idx="51693">
                  <c:v>-4.73967E-2</c:v>
                </c:pt>
                <c:pt idx="51694">
                  <c:v>-4.8210700000000002E-2</c:v>
                </c:pt>
                <c:pt idx="51695">
                  <c:v>-4.8989199999999997E-2</c:v>
                </c:pt>
                <c:pt idx="51696">
                  <c:v>-4.9733899999999998E-2</c:v>
                </c:pt>
                <c:pt idx="51697">
                  <c:v>-5.0445400000000001E-2</c:v>
                </c:pt>
                <c:pt idx="51698">
                  <c:v>-5.1122300000000002E-2</c:v>
                </c:pt>
                <c:pt idx="51699">
                  <c:v>-5.1764299999999999E-2</c:v>
                </c:pt>
                <c:pt idx="51700">
                  <c:v>-5.2374200000000003E-2</c:v>
                </c:pt>
                <c:pt idx="51701">
                  <c:v>-5.2954500000000002E-2</c:v>
                </c:pt>
                <c:pt idx="51702">
                  <c:v>-5.3507300000000001E-2</c:v>
                </c:pt>
                <c:pt idx="51703">
                  <c:v>-5.4035699999999999E-2</c:v>
                </c:pt>
                <c:pt idx="51704">
                  <c:v>-5.4542199999999999E-2</c:v>
                </c:pt>
                <c:pt idx="51705">
                  <c:v>-5.5024900000000002E-2</c:v>
                </c:pt>
                <c:pt idx="51706">
                  <c:v>-5.5479899999999999E-2</c:v>
                </c:pt>
                <c:pt idx="51707">
                  <c:v>-5.5905900000000001E-2</c:v>
                </c:pt>
                <c:pt idx="51708">
                  <c:v>-5.6304800000000002E-2</c:v>
                </c:pt>
                <c:pt idx="51709">
                  <c:v>-5.6677999999999999E-2</c:v>
                </c:pt>
                <c:pt idx="51710">
                  <c:v>-5.7023499999999998E-2</c:v>
                </c:pt>
                <c:pt idx="51711">
                  <c:v>-5.7338500000000001E-2</c:v>
                </c:pt>
                <c:pt idx="51712">
                  <c:v>-5.7622199999999998E-2</c:v>
                </c:pt>
                <c:pt idx="51713">
                  <c:v>-5.7875999999999997E-2</c:v>
                </c:pt>
                <c:pt idx="51714">
                  <c:v>-5.8102000000000001E-2</c:v>
                </c:pt>
                <c:pt idx="51715">
                  <c:v>-5.8301699999999998E-2</c:v>
                </c:pt>
                <c:pt idx="51716">
                  <c:v>-5.8475300000000001E-2</c:v>
                </c:pt>
                <c:pt idx="51717">
                  <c:v>-5.8623500000000002E-2</c:v>
                </c:pt>
                <c:pt idx="51718">
                  <c:v>-5.8747500000000001E-2</c:v>
                </c:pt>
                <c:pt idx="51719">
                  <c:v>-5.8847299999999998E-2</c:v>
                </c:pt>
                <c:pt idx="51720">
                  <c:v>-5.8921399999999999E-2</c:v>
                </c:pt>
                <c:pt idx="51721">
                  <c:v>-5.8969000000000001E-2</c:v>
                </c:pt>
                <c:pt idx="51722">
                  <c:v>-5.8991700000000001E-2</c:v>
                </c:pt>
                <c:pt idx="51723">
                  <c:v>-5.8991000000000002E-2</c:v>
                </c:pt>
                <c:pt idx="51724">
                  <c:v>-5.8964999999999997E-2</c:v>
                </c:pt>
                <c:pt idx="51725">
                  <c:v>-5.8911100000000001E-2</c:v>
                </c:pt>
                <c:pt idx="51726">
                  <c:v>-5.8829300000000001E-2</c:v>
                </c:pt>
                <c:pt idx="51727">
                  <c:v>-5.8724499999999999E-2</c:v>
                </c:pt>
                <c:pt idx="51728">
                  <c:v>-5.8602700000000001E-2</c:v>
                </c:pt>
                <c:pt idx="51729">
                  <c:v>-5.8466700000000003E-2</c:v>
                </c:pt>
                <c:pt idx="51730">
                  <c:v>-5.83148E-2</c:v>
                </c:pt>
                <c:pt idx="51731">
                  <c:v>-5.8145299999999997E-2</c:v>
                </c:pt>
                <c:pt idx="51732">
                  <c:v>-5.7960600000000001E-2</c:v>
                </c:pt>
                <c:pt idx="51733">
                  <c:v>-5.7764200000000002E-2</c:v>
                </c:pt>
                <c:pt idx="51734">
                  <c:v>-5.7556599999999999E-2</c:v>
                </c:pt>
                <c:pt idx="51735">
                  <c:v>-5.7335499999999998E-2</c:v>
                </c:pt>
                <c:pt idx="51736">
                  <c:v>-5.7099299999999999E-2</c:v>
                </c:pt>
                <c:pt idx="51737">
                  <c:v>-5.68484E-2</c:v>
                </c:pt>
                <c:pt idx="51738">
                  <c:v>-5.6582199999999999E-2</c:v>
                </c:pt>
                <c:pt idx="51739">
                  <c:v>-5.6297699999999999E-2</c:v>
                </c:pt>
                <c:pt idx="51740">
                  <c:v>-5.59961E-2</c:v>
                </c:pt>
                <c:pt idx="51741">
                  <c:v>-5.5684900000000002E-2</c:v>
                </c:pt>
                <c:pt idx="51742">
                  <c:v>-5.5370099999999998E-2</c:v>
                </c:pt>
                <c:pt idx="51743">
                  <c:v>-5.5050500000000002E-2</c:v>
                </c:pt>
                <c:pt idx="51744">
                  <c:v>-5.4720900000000003E-2</c:v>
                </c:pt>
                <c:pt idx="51745">
                  <c:v>-5.4379499999999997E-2</c:v>
                </c:pt>
                <c:pt idx="51746">
                  <c:v>-5.4027899999999997E-2</c:v>
                </c:pt>
                <c:pt idx="51747">
                  <c:v>-5.36692E-2</c:v>
                </c:pt>
                <c:pt idx="51748">
                  <c:v>-5.3306100000000002E-2</c:v>
                </c:pt>
                <c:pt idx="51749">
                  <c:v>-5.2940099999999997E-2</c:v>
                </c:pt>
                <c:pt idx="51750">
                  <c:v>-5.2569400000000002E-2</c:v>
                </c:pt>
                <c:pt idx="51751">
                  <c:v>-5.2192299999999997E-2</c:v>
                </c:pt>
                <c:pt idx="51752">
                  <c:v>-5.1811900000000001E-2</c:v>
                </c:pt>
                <c:pt idx="51753">
                  <c:v>-5.14335E-2</c:v>
                </c:pt>
                <c:pt idx="51754">
                  <c:v>-5.1059E-2</c:v>
                </c:pt>
                <c:pt idx="51755">
                  <c:v>-5.06869E-2</c:v>
                </c:pt>
                <c:pt idx="51756">
                  <c:v>-5.0316800000000002E-2</c:v>
                </c:pt>
                <c:pt idx="51757">
                  <c:v>-4.9950599999999998E-2</c:v>
                </c:pt>
                <c:pt idx="51758">
                  <c:v>-4.9589800000000003E-2</c:v>
                </c:pt>
                <c:pt idx="51759">
                  <c:v>-4.9233600000000002E-2</c:v>
                </c:pt>
                <c:pt idx="51760">
                  <c:v>-4.8880100000000003E-2</c:v>
                </c:pt>
                <c:pt idx="51761">
                  <c:v>-4.8530499999999997E-2</c:v>
                </c:pt>
                <c:pt idx="51762">
                  <c:v>-4.8189000000000003E-2</c:v>
                </c:pt>
                <c:pt idx="51763">
                  <c:v>-4.7858699999999997E-2</c:v>
                </c:pt>
                <c:pt idx="51764">
                  <c:v>-4.7538999999999998E-2</c:v>
                </c:pt>
                <c:pt idx="51765">
                  <c:v>-4.72278E-2</c:v>
                </c:pt>
                <c:pt idx="51766">
                  <c:v>-4.6925500000000002E-2</c:v>
                </c:pt>
                <c:pt idx="51767">
                  <c:v>-4.6632800000000002E-2</c:v>
                </c:pt>
                <c:pt idx="51768">
                  <c:v>-4.6348800000000002E-2</c:v>
                </c:pt>
                <c:pt idx="51769">
                  <c:v>-4.6072599999999998E-2</c:v>
                </c:pt>
                <c:pt idx="51770">
                  <c:v>-4.5807199999999999E-2</c:v>
                </c:pt>
                <c:pt idx="51771">
                  <c:v>-4.5559799999999998E-2</c:v>
                </c:pt>
                <c:pt idx="51772">
                  <c:v>-4.5335199999999999E-2</c:v>
                </c:pt>
                <c:pt idx="51773">
                  <c:v>-4.5131400000000002E-2</c:v>
                </c:pt>
                <c:pt idx="51774">
                  <c:v>-4.49436E-2</c:v>
                </c:pt>
                <c:pt idx="51775">
                  <c:v>-4.4769400000000001E-2</c:v>
                </c:pt>
                <c:pt idx="51776">
                  <c:v>-4.4608599999999998E-2</c:v>
                </c:pt>
                <c:pt idx="51777">
                  <c:v>-4.4464400000000001E-2</c:v>
                </c:pt>
                <c:pt idx="51778">
                  <c:v>-4.4340600000000001E-2</c:v>
                </c:pt>
                <c:pt idx="51779">
                  <c:v>-4.4233799999999997E-2</c:v>
                </c:pt>
                <c:pt idx="51780">
                  <c:v>-4.41357E-2</c:v>
                </c:pt>
                <c:pt idx="51781">
                  <c:v>-4.4043400000000003E-2</c:v>
                </c:pt>
                <c:pt idx="51782">
                  <c:v>-4.3960100000000002E-2</c:v>
                </c:pt>
                <c:pt idx="51783">
                  <c:v>-4.3890400000000003E-2</c:v>
                </c:pt>
                <c:pt idx="51784">
                  <c:v>-4.3836E-2</c:v>
                </c:pt>
                <c:pt idx="51785">
                  <c:v>-4.37962E-2</c:v>
                </c:pt>
                <c:pt idx="51786">
                  <c:v>-4.3770000000000003E-2</c:v>
                </c:pt>
                <c:pt idx="51787">
                  <c:v>-4.3754399999999999E-2</c:v>
                </c:pt>
                <c:pt idx="51788">
                  <c:v>-4.37431E-2</c:v>
                </c:pt>
                <c:pt idx="51789">
                  <c:v>-4.3731699999999998E-2</c:v>
                </c:pt>
                <c:pt idx="51790">
                  <c:v>-4.3725199999999999E-2</c:v>
                </c:pt>
                <c:pt idx="51791">
                  <c:v>-4.3732399999999998E-2</c:v>
                </c:pt>
                <c:pt idx="51792">
                  <c:v>-4.3756099999999999E-2</c:v>
                </c:pt>
                <c:pt idx="51793">
                  <c:v>-4.3794600000000003E-2</c:v>
                </c:pt>
                <c:pt idx="51794">
                  <c:v>-4.3848400000000003E-2</c:v>
                </c:pt>
                <c:pt idx="51795">
                  <c:v>-4.3919399999999997E-2</c:v>
                </c:pt>
                <c:pt idx="51796">
                  <c:v>-4.4007200000000003E-2</c:v>
                </c:pt>
                <c:pt idx="51797">
                  <c:v>-4.4107199999999999E-2</c:v>
                </c:pt>
                <c:pt idx="51798">
                  <c:v>-4.4214700000000003E-2</c:v>
                </c:pt>
                <c:pt idx="51799">
                  <c:v>-4.4329100000000003E-2</c:v>
                </c:pt>
                <c:pt idx="51800">
                  <c:v>-4.44523E-2</c:v>
                </c:pt>
                <c:pt idx="51801">
                  <c:v>-4.4586800000000003E-2</c:v>
                </c:pt>
                <c:pt idx="51802">
                  <c:v>-4.4736499999999998E-2</c:v>
                </c:pt>
                <c:pt idx="51803">
                  <c:v>-4.49062E-2</c:v>
                </c:pt>
                <c:pt idx="51804">
                  <c:v>-4.5099800000000002E-2</c:v>
                </c:pt>
                <c:pt idx="51805">
                  <c:v>-4.5319499999999999E-2</c:v>
                </c:pt>
                <c:pt idx="51806">
                  <c:v>-4.55635E-2</c:v>
                </c:pt>
                <c:pt idx="51807">
                  <c:v>-4.5826600000000002E-2</c:v>
                </c:pt>
                <c:pt idx="51808">
                  <c:v>-4.6103100000000001E-2</c:v>
                </c:pt>
                <c:pt idx="51809">
                  <c:v>-4.6389899999999998E-2</c:v>
                </c:pt>
                <c:pt idx="51810">
                  <c:v>-4.6686499999999999E-2</c:v>
                </c:pt>
                <c:pt idx="51811">
                  <c:v>-4.6990799999999999E-2</c:v>
                </c:pt>
                <c:pt idx="51812">
                  <c:v>-4.7298699999999999E-2</c:v>
                </c:pt>
                <c:pt idx="51813">
                  <c:v>-4.7607499999999997E-2</c:v>
                </c:pt>
                <c:pt idx="51814">
                  <c:v>-4.7920400000000002E-2</c:v>
                </c:pt>
                <c:pt idx="51815">
                  <c:v>-4.8244599999999999E-2</c:v>
                </c:pt>
                <c:pt idx="51816">
                  <c:v>-4.8585200000000002E-2</c:v>
                </c:pt>
                <c:pt idx="51817">
                  <c:v>-4.89442E-2</c:v>
                </c:pt>
                <c:pt idx="51818">
                  <c:v>-4.93228E-2</c:v>
                </c:pt>
                <c:pt idx="51819">
                  <c:v>-4.9721599999999998E-2</c:v>
                </c:pt>
                <c:pt idx="51820">
                  <c:v>-5.0139900000000001E-2</c:v>
                </c:pt>
                <c:pt idx="51821">
                  <c:v>-5.0576799999999998E-2</c:v>
                </c:pt>
                <c:pt idx="51822">
                  <c:v>-5.1033099999999998E-2</c:v>
                </c:pt>
                <c:pt idx="51823">
                  <c:v>-5.15107E-2</c:v>
                </c:pt>
                <c:pt idx="51824">
                  <c:v>-5.20119E-2</c:v>
                </c:pt>
                <c:pt idx="51825">
                  <c:v>-5.2539500000000003E-2</c:v>
                </c:pt>
                <c:pt idx="51826">
                  <c:v>-5.3092899999999998E-2</c:v>
                </c:pt>
                <c:pt idx="51827">
                  <c:v>-5.3667300000000001E-2</c:v>
                </c:pt>
                <c:pt idx="51828">
                  <c:v>-5.4260500000000003E-2</c:v>
                </c:pt>
                <c:pt idx="51829">
                  <c:v>-5.4877299999999997E-2</c:v>
                </c:pt>
                <c:pt idx="51830">
                  <c:v>-5.5523099999999999E-2</c:v>
                </c:pt>
                <c:pt idx="51831">
                  <c:v>-5.6196599999999999E-2</c:v>
                </c:pt>
                <c:pt idx="51832">
                  <c:v>-5.6891600000000001E-2</c:v>
                </c:pt>
                <c:pt idx="51833">
                  <c:v>-5.7604900000000001E-2</c:v>
                </c:pt>
                <c:pt idx="51834">
                  <c:v>-5.83387E-2</c:v>
                </c:pt>
                <c:pt idx="51835">
                  <c:v>-5.9095500000000002E-2</c:v>
                </c:pt>
                <c:pt idx="51836">
                  <c:v>-5.9873799999999998E-2</c:v>
                </c:pt>
                <c:pt idx="51837">
                  <c:v>-6.0668699999999999E-2</c:v>
                </c:pt>
                <c:pt idx="51838">
                  <c:v>-6.1476099999999999E-2</c:v>
                </c:pt>
                <c:pt idx="51839">
                  <c:v>-6.2293800000000003E-2</c:v>
                </c:pt>
                <c:pt idx="51840">
                  <c:v>-6.3118999999999995E-2</c:v>
                </c:pt>
                <c:pt idx="51841">
                  <c:v>-6.3944200000000007E-2</c:v>
                </c:pt>
                <c:pt idx="51842">
                  <c:v>-6.4762600000000003E-2</c:v>
                </c:pt>
                <c:pt idx="51843">
                  <c:v>-6.5575999999999995E-2</c:v>
                </c:pt>
                <c:pt idx="51844">
                  <c:v>-6.63913E-2</c:v>
                </c:pt>
                <c:pt idx="51845">
                  <c:v>-6.7215399999999995E-2</c:v>
                </c:pt>
                <c:pt idx="51846">
                  <c:v>-6.8054199999999995E-2</c:v>
                </c:pt>
                <c:pt idx="51847">
                  <c:v>-6.8909999999999999E-2</c:v>
                </c:pt>
                <c:pt idx="51848">
                  <c:v>-6.9781300000000004E-2</c:v>
                </c:pt>
                <c:pt idx="51849">
                  <c:v>-7.06682E-2</c:v>
                </c:pt>
                <c:pt idx="51850">
                  <c:v>-7.1573100000000001E-2</c:v>
                </c:pt>
                <c:pt idx="51851">
                  <c:v>-7.2498900000000005E-2</c:v>
                </c:pt>
                <c:pt idx="51852">
                  <c:v>-7.3446800000000007E-2</c:v>
                </c:pt>
                <c:pt idx="51853">
                  <c:v>-7.4414599999999997E-2</c:v>
                </c:pt>
                <c:pt idx="51854">
                  <c:v>-7.53973E-2</c:v>
                </c:pt>
                <c:pt idx="51855">
                  <c:v>-7.6390100000000002E-2</c:v>
                </c:pt>
                <c:pt idx="51856">
                  <c:v>-7.7394599999999994E-2</c:v>
                </c:pt>
                <c:pt idx="51857">
                  <c:v>-7.8416E-2</c:v>
                </c:pt>
                <c:pt idx="51858">
                  <c:v>-7.9456100000000002E-2</c:v>
                </c:pt>
                <c:pt idx="51859">
                  <c:v>-8.0511600000000003E-2</c:v>
                </c:pt>
                <c:pt idx="51860">
                  <c:v>-8.15752E-2</c:v>
                </c:pt>
                <c:pt idx="51861">
                  <c:v>-8.26403E-2</c:v>
                </c:pt>
                <c:pt idx="51862">
                  <c:v>-8.3703299999999994E-2</c:v>
                </c:pt>
                <c:pt idx="51863">
                  <c:v>-8.4762900000000002E-2</c:v>
                </c:pt>
                <c:pt idx="51864">
                  <c:v>-8.5818500000000006E-2</c:v>
                </c:pt>
                <c:pt idx="51865">
                  <c:v>-8.6870799999999998E-2</c:v>
                </c:pt>
                <c:pt idx="51866">
                  <c:v>-8.7924500000000003E-2</c:v>
                </c:pt>
                <c:pt idx="51867">
                  <c:v>-8.89847E-2</c:v>
                </c:pt>
                <c:pt idx="51868">
                  <c:v>-9.0051500000000007E-2</c:v>
                </c:pt>
                <c:pt idx="51869">
                  <c:v>-9.1122499999999995E-2</c:v>
                </c:pt>
                <c:pt idx="51870">
                  <c:v>-9.2196100000000003E-2</c:v>
                </c:pt>
                <c:pt idx="51871">
                  <c:v>-9.3271000000000007E-2</c:v>
                </c:pt>
                <c:pt idx="51872">
                  <c:v>-9.4344600000000001E-2</c:v>
                </c:pt>
                <c:pt idx="51873">
                  <c:v>-9.5415600000000003E-2</c:v>
                </c:pt>
                <c:pt idx="51874">
                  <c:v>-9.6487100000000006E-2</c:v>
                </c:pt>
                <c:pt idx="51875">
                  <c:v>-9.7559000000000007E-2</c:v>
                </c:pt>
                <c:pt idx="51876">
                  <c:v>-9.86263E-2</c:v>
                </c:pt>
                <c:pt idx="51877">
                  <c:v>-9.9688600000000002E-2</c:v>
                </c:pt>
                <c:pt idx="51878">
                  <c:v>-0.100754</c:v>
                </c:pt>
                <c:pt idx="51879">
                  <c:v>-0.10183</c:v>
                </c:pt>
                <c:pt idx="51880">
                  <c:v>-0.102918</c:v>
                </c:pt>
                <c:pt idx="51881">
                  <c:v>-0.10402400000000001</c:v>
                </c:pt>
                <c:pt idx="51882">
                  <c:v>-0.105153</c:v>
                </c:pt>
                <c:pt idx="51883">
                  <c:v>-0.106306</c:v>
                </c:pt>
                <c:pt idx="51884">
                  <c:v>-0.107477</c:v>
                </c:pt>
                <c:pt idx="51885">
                  <c:v>-0.10866099999999999</c:v>
                </c:pt>
                <c:pt idx="51886">
                  <c:v>-0.10985399999999999</c:v>
                </c:pt>
                <c:pt idx="51887">
                  <c:v>-0.111051</c:v>
                </c:pt>
                <c:pt idx="51888">
                  <c:v>-0.112243</c:v>
                </c:pt>
                <c:pt idx="51889">
                  <c:v>-0.113431</c:v>
                </c:pt>
                <c:pt idx="51890">
                  <c:v>-0.114625</c:v>
                </c:pt>
                <c:pt idx="51891">
                  <c:v>-0.11583400000000001</c:v>
                </c:pt>
                <c:pt idx="51892">
                  <c:v>-0.11706</c:v>
                </c:pt>
                <c:pt idx="51893">
                  <c:v>-0.11830300000000001</c:v>
                </c:pt>
                <c:pt idx="51894">
                  <c:v>-0.11956</c:v>
                </c:pt>
                <c:pt idx="51895">
                  <c:v>-0.120825</c:v>
                </c:pt>
                <c:pt idx="51896">
                  <c:v>-0.12209399999999999</c:v>
                </c:pt>
                <c:pt idx="51897">
                  <c:v>-0.123363</c:v>
                </c:pt>
                <c:pt idx="51898">
                  <c:v>-0.124636</c:v>
                </c:pt>
                <c:pt idx="51899">
                  <c:v>-0.125914</c:v>
                </c:pt>
                <c:pt idx="51900">
                  <c:v>-0.12720500000000001</c:v>
                </c:pt>
                <c:pt idx="51901">
                  <c:v>-0.12850800000000001</c:v>
                </c:pt>
                <c:pt idx="51902">
                  <c:v>-0.12982299999999999</c:v>
                </c:pt>
                <c:pt idx="51903">
                  <c:v>-0.13115199999999999</c:v>
                </c:pt>
                <c:pt idx="51904">
                  <c:v>-0.132498</c:v>
                </c:pt>
                <c:pt idx="51905">
                  <c:v>-0.13386000000000001</c:v>
                </c:pt>
                <c:pt idx="51906">
                  <c:v>-0.135237</c:v>
                </c:pt>
                <c:pt idx="51907">
                  <c:v>-0.136629</c:v>
                </c:pt>
                <c:pt idx="51908">
                  <c:v>-0.13803699999999999</c:v>
                </c:pt>
                <c:pt idx="51909">
                  <c:v>-0.139463</c:v>
                </c:pt>
                <c:pt idx="51910">
                  <c:v>-0.140903</c:v>
                </c:pt>
                <c:pt idx="51911">
                  <c:v>-0.142348</c:v>
                </c:pt>
                <c:pt idx="51912">
                  <c:v>-0.14379700000000001</c:v>
                </c:pt>
                <c:pt idx="51913">
                  <c:v>-0.14525399999999999</c:v>
                </c:pt>
                <c:pt idx="51914">
                  <c:v>-0.146726</c:v>
                </c:pt>
                <c:pt idx="51915">
                  <c:v>-0.14820800000000001</c:v>
                </c:pt>
                <c:pt idx="51916">
                  <c:v>-0.149698</c:v>
                </c:pt>
                <c:pt idx="51917">
                  <c:v>-0.151201</c:v>
                </c:pt>
                <c:pt idx="51918">
                  <c:v>-0.15271699999999999</c:v>
                </c:pt>
                <c:pt idx="51919">
                  <c:v>-0.15424599999999999</c:v>
                </c:pt>
                <c:pt idx="51920">
                  <c:v>-0.15578600000000001</c:v>
                </c:pt>
                <c:pt idx="51921">
                  <c:v>-0.157336</c:v>
                </c:pt>
                <c:pt idx="51922">
                  <c:v>-0.15889400000000001</c:v>
                </c:pt>
                <c:pt idx="51923">
                  <c:v>-0.16045599999999999</c:v>
                </c:pt>
                <c:pt idx="51924">
                  <c:v>-0.162019</c:v>
                </c:pt>
                <c:pt idx="51925">
                  <c:v>-0.16358900000000001</c:v>
                </c:pt>
                <c:pt idx="51926">
                  <c:v>-0.16517299999999999</c:v>
                </c:pt>
                <c:pt idx="51927">
                  <c:v>-0.166771</c:v>
                </c:pt>
                <c:pt idx="51928">
                  <c:v>-0.168377</c:v>
                </c:pt>
                <c:pt idx="51929">
                  <c:v>-0.16997999999999999</c:v>
                </c:pt>
                <c:pt idx="51930">
                  <c:v>-0.171568</c:v>
                </c:pt>
                <c:pt idx="51931">
                  <c:v>-0.17313500000000001</c:v>
                </c:pt>
                <c:pt idx="51932">
                  <c:v>-0.17468</c:v>
                </c:pt>
                <c:pt idx="51933">
                  <c:v>-0.176208</c:v>
                </c:pt>
                <c:pt idx="51934">
                  <c:v>-0.177727</c:v>
                </c:pt>
                <c:pt idx="51935">
                  <c:v>-0.17923500000000001</c:v>
                </c:pt>
                <c:pt idx="51936">
                  <c:v>-0.180726</c:v>
                </c:pt>
                <c:pt idx="51937">
                  <c:v>-0.18220600000000001</c:v>
                </c:pt>
                <c:pt idx="51938">
                  <c:v>-0.18368499999999999</c:v>
                </c:pt>
                <c:pt idx="51939">
                  <c:v>-0.185172</c:v>
                </c:pt>
                <c:pt idx="51940">
                  <c:v>-0.186668</c:v>
                </c:pt>
                <c:pt idx="51941">
                  <c:v>-0.18817300000000001</c:v>
                </c:pt>
                <c:pt idx="51942">
                  <c:v>-0.18968699999999999</c:v>
                </c:pt>
                <c:pt idx="51943">
                  <c:v>-0.19120999999999999</c:v>
                </c:pt>
                <c:pt idx="51944">
                  <c:v>-0.192742</c:v>
                </c:pt>
                <c:pt idx="51945">
                  <c:v>-0.19428000000000001</c:v>
                </c:pt>
                <c:pt idx="51946">
                  <c:v>-0.19581699999999999</c:v>
                </c:pt>
                <c:pt idx="51947">
                  <c:v>-0.19734499999999999</c:v>
                </c:pt>
                <c:pt idx="51948">
                  <c:v>-0.198854</c:v>
                </c:pt>
                <c:pt idx="51949">
                  <c:v>-0.20033500000000001</c:v>
                </c:pt>
                <c:pt idx="51950">
                  <c:v>-0.20177899999999999</c:v>
                </c:pt>
                <c:pt idx="51951">
                  <c:v>-0.203183</c:v>
                </c:pt>
                <c:pt idx="51952">
                  <c:v>-0.204541</c:v>
                </c:pt>
                <c:pt idx="51953">
                  <c:v>-0.205848</c:v>
                </c:pt>
                <c:pt idx="51954">
                  <c:v>-0.20710200000000001</c:v>
                </c:pt>
                <c:pt idx="51955">
                  <c:v>-0.208312</c:v>
                </c:pt>
                <c:pt idx="51956">
                  <c:v>-0.209485</c:v>
                </c:pt>
                <c:pt idx="51957">
                  <c:v>-0.21062700000000001</c:v>
                </c:pt>
                <c:pt idx="51958">
                  <c:v>-0.21174299999999999</c:v>
                </c:pt>
                <c:pt idx="51959">
                  <c:v>-0.21282799999999999</c:v>
                </c:pt>
                <c:pt idx="51960">
                  <c:v>-0.21387800000000001</c:v>
                </c:pt>
                <c:pt idx="51961">
                  <c:v>-0.21488599999999999</c:v>
                </c:pt>
                <c:pt idx="51962">
                  <c:v>-0.21585599999999999</c:v>
                </c:pt>
                <c:pt idx="51963">
                  <c:v>-0.21678700000000001</c:v>
                </c:pt>
                <c:pt idx="51964">
                  <c:v>-0.21767700000000001</c:v>
                </c:pt>
                <c:pt idx="51965">
                  <c:v>-0.218527</c:v>
                </c:pt>
                <c:pt idx="51966">
                  <c:v>-0.21934999999999999</c:v>
                </c:pt>
                <c:pt idx="51967">
                  <c:v>-0.22015899999999999</c:v>
                </c:pt>
                <c:pt idx="51968">
                  <c:v>-0.22095699999999999</c:v>
                </c:pt>
                <c:pt idx="51969">
                  <c:v>-0.221744</c:v>
                </c:pt>
                <c:pt idx="51970">
                  <c:v>-0.222521</c:v>
                </c:pt>
                <c:pt idx="51971">
                  <c:v>-0.22328700000000001</c:v>
                </c:pt>
                <c:pt idx="51972">
                  <c:v>-0.22403699999999999</c:v>
                </c:pt>
                <c:pt idx="51973">
                  <c:v>-0.22476399999999999</c:v>
                </c:pt>
                <c:pt idx="51974">
                  <c:v>-0.225468</c:v>
                </c:pt>
                <c:pt idx="51975">
                  <c:v>-0.22614999999999999</c:v>
                </c:pt>
                <c:pt idx="51976">
                  <c:v>-0.22681000000000001</c:v>
                </c:pt>
                <c:pt idx="51977">
                  <c:v>-0.22744900000000001</c:v>
                </c:pt>
                <c:pt idx="51978">
                  <c:v>-0.22806899999999999</c:v>
                </c:pt>
                <c:pt idx="51979">
                  <c:v>-0.22866600000000001</c:v>
                </c:pt>
                <c:pt idx="51980">
                  <c:v>-0.22922899999999999</c:v>
                </c:pt>
                <c:pt idx="51981">
                  <c:v>-0.22975200000000001</c:v>
                </c:pt>
                <c:pt idx="51982">
                  <c:v>-0.230241</c:v>
                </c:pt>
                <c:pt idx="51983">
                  <c:v>-0.23070399999999999</c:v>
                </c:pt>
                <c:pt idx="51984">
                  <c:v>-0.23114799999999999</c:v>
                </c:pt>
                <c:pt idx="51985">
                  <c:v>-0.231574</c:v>
                </c:pt>
                <c:pt idx="51986">
                  <c:v>-0.231987</c:v>
                </c:pt>
                <c:pt idx="51987">
                  <c:v>-0.23239000000000001</c:v>
                </c:pt>
                <c:pt idx="51988">
                  <c:v>-0.23278599999999999</c:v>
                </c:pt>
                <c:pt idx="51989">
                  <c:v>-0.23317499999999999</c:v>
                </c:pt>
                <c:pt idx="51990">
                  <c:v>-0.23356199999999999</c:v>
                </c:pt>
                <c:pt idx="51991">
                  <c:v>-0.23395199999999999</c:v>
                </c:pt>
                <c:pt idx="51992">
                  <c:v>-0.23433699999999999</c:v>
                </c:pt>
                <c:pt idx="51993">
                  <c:v>-0.234707</c:v>
                </c:pt>
                <c:pt idx="51994">
                  <c:v>-0.23505899999999999</c:v>
                </c:pt>
                <c:pt idx="51995">
                  <c:v>-0.235403</c:v>
                </c:pt>
                <c:pt idx="51996">
                  <c:v>-0.23574400000000001</c:v>
                </c:pt>
                <c:pt idx="51997">
                  <c:v>-0.23608299999999999</c:v>
                </c:pt>
                <c:pt idx="51998">
                  <c:v>-0.23641300000000001</c:v>
                </c:pt>
                <c:pt idx="51999">
                  <c:v>-0.23672599999999999</c:v>
                </c:pt>
                <c:pt idx="52000">
                  <c:v>-0.23702300000000001</c:v>
                </c:pt>
                <c:pt idx="52001">
                  <c:v>-0.23730899999999999</c:v>
                </c:pt>
                <c:pt idx="52002">
                  <c:v>-0.23758599999999999</c:v>
                </c:pt>
                <c:pt idx="52003">
                  <c:v>-0.23785899999999999</c:v>
                </c:pt>
                <c:pt idx="52004">
                  <c:v>-0.23812900000000001</c:v>
                </c:pt>
                <c:pt idx="52005">
                  <c:v>-0.23838999999999999</c:v>
                </c:pt>
                <c:pt idx="52006">
                  <c:v>-0.238644</c:v>
                </c:pt>
                <c:pt idx="52007">
                  <c:v>-0.238896</c:v>
                </c:pt>
                <c:pt idx="52008">
                  <c:v>-0.239145</c:v>
                </c:pt>
                <c:pt idx="52009">
                  <c:v>-0.23938699999999999</c:v>
                </c:pt>
                <c:pt idx="52010">
                  <c:v>-0.239618</c:v>
                </c:pt>
                <c:pt idx="52011">
                  <c:v>-0.239842</c:v>
                </c:pt>
                <c:pt idx="52012">
                  <c:v>-0.240061</c:v>
                </c:pt>
                <c:pt idx="52013">
                  <c:v>-0.24026500000000001</c:v>
                </c:pt>
                <c:pt idx="52014">
                  <c:v>-0.24044599999999999</c:v>
                </c:pt>
                <c:pt idx="52015">
                  <c:v>-0.24060500000000001</c:v>
                </c:pt>
                <c:pt idx="52016">
                  <c:v>-0.24073700000000001</c:v>
                </c:pt>
                <c:pt idx="52017">
                  <c:v>-0.24083599999999999</c:v>
                </c:pt>
                <c:pt idx="52018">
                  <c:v>-0.2409</c:v>
                </c:pt>
                <c:pt idx="52019">
                  <c:v>-0.24093500000000001</c:v>
                </c:pt>
                <c:pt idx="52020">
                  <c:v>-0.24093899999999999</c:v>
                </c:pt>
                <c:pt idx="52021">
                  <c:v>-0.24090900000000001</c:v>
                </c:pt>
                <c:pt idx="52022">
                  <c:v>-0.240846</c:v>
                </c:pt>
                <c:pt idx="52023">
                  <c:v>-0.24075099999999999</c:v>
                </c:pt>
                <c:pt idx="52024">
                  <c:v>-0.24062600000000001</c:v>
                </c:pt>
                <c:pt idx="52025">
                  <c:v>-0.240477</c:v>
                </c:pt>
                <c:pt idx="52026">
                  <c:v>-0.240318</c:v>
                </c:pt>
                <c:pt idx="52027">
                  <c:v>-0.24016199999999999</c:v>
                </c:pt>
                <c:pt idx="52028">
                  <c:v>-0.24001900000000001</c:v>
                </c:pt>
                <c:pt idx="52029">
                  <c:v>-0.239893</c:v>
                </c:pt>
                <c:pt idx="52030">
                  <c:v>-0.239782</c:v>
                </c:pt>
                <c:pt idx="52031">
                  <c:v>-0.239674</c:v>
                </c:pt>
                <c:pt idx="52032">
                  <c:v>-0.23955499999999999</c:v>
                </c:pt>
                <c:pt idx="52033">
                  <c:v>-0.239422</c:v>
                </c:pt>
                <c:pt idx="52034">
                  <c:v>-0.239285</c:v>
                </c:pt>
                <c:pt idx="52035">
                  <c:v>-0.23915900000000001</c:v>
                </c:pt>
                <c:pt idx="52036">
                  <c:v>-0.23904300000000001</c:v>
                </c:pt>
                <c:pt idx="52037">
                  <c:v>-0.238923</c:v>
                </c:pt>
                <c:pt idx="52038">
                  <c:v>-0.23877799999999999</c:v>
                </c:pt>
                <c:pt idx="52039">
                  <c:v>-0.238598</c:v>
                </c:pt>
                <c:pt idx="52040">
                  <c:v>-0.23838200000000001</c:v>
                </c:pt>
                <c:pt idx="52041">
                  <c:v>-0.23813200000000001</c:v>
                </c:pt>
                <c:pt idx="52042">
                  <c:v>-0.237847</c:v>
                </c:pt>
                <c:pt idx="52043">
                  <c:v>-0.23753299999999999</c:v>
                </c:pt>
                <c:pt idx="52044">
                  <c:v>-0.237203</c:v>
                </c:pt>
                <c:pt idx="52045">
                  <c:v>-0.23686299999999999</c:v>
                </c:pt>
                <c:pt idx="52046">
                  <c:v>-0.236514</c:v>
                </c:pt>
                <c:pt idx="52047">
                  <c:v>-0.23616000000000001</c:v>
                </c:pt>
                <c:pt idx="52048">
                  <c:v>-0.23579900000000001</c:v>
                </c:pt>
                <c:pt idx="52049">
                  <c:v>-0.235432</c:v>
                </c:pt>
                <c:pt idx="52050">
                  <c:v>-0.23505699999999999</c:v>
                </c:pt>
                <c:pt idx="52051">
                  <c:v>-0.234679</c:v>
                </c:pt>
                <c:pt idx="52052">
                  <c:v>-0.234295</c:v>
                </c:pt>
                <c:pt idx="52053">
                  <c:v>-0.233903</c:v>
                </c:pt>
                <c:pt idx="52054">
                  <c:v>-0.23350699999999999</c:v>
                </c:pt>
                <c:pt idx="52055">
                  <c:v>-0.23311699999999999</c:v>
                </c:pt>
                <c:pt idx="52056">
                  <c:v>-0.232741</c:v>
                </c:pt>
                <c:pt idx="52057">
                  <c:v>-0.232375</c:v>
                </c:pt>
                <c:pt idx="52058">
                  <c:v>-0.232011</c:v>
                </c:pt>
                <c:pt idx="52059">
                  <c:v>-0.23164399999999999</c:v>
                </c:pt>
                <c:pt idx="52060">
                  <c:v>-0.231267</c:v>
                </c:pt>
                <c:pt idx="52061">
                  <c:v>-0.230877</c:v>
                </c:pt>
                <c:pt idx="52062">
                  <c:v>-0.23047500000000001</c:v>
                </c:pt>
                <c:pt idx="52063">
                  <c:v>-0.23007</c:v>
                </c:pt>
                <c:pt idx="52064">
                  <c:v>-0.22966700000000001</c:v>
                </c:pt>
                <c:pt idx="52065">
                  <c:v>-0.22925599999999999</c:v>
                </c:pt>
                <c:pt idx="52066">
                  <c:v>-0.22881799999999999</c:v>
                </c:pt>
                <c:pt idx="52067">
                  <c:v>-0.22833999999999999</c:v>
                </c:pt>
                <c:pt idx="52068">
                  <c:v>-0.227826</c:v>
                </c:pt>
                <c:pt idx="52069">
                  <c:v>-0.227293</c:v>
                </c:pt>
                <c:pt idx="52070">
                  <c:v>-0.22675899999999999</c:v>
                </c:pt>
                <c:pt idx="52071">
                  <c:v>-0.22623199999999999</c:v>
                </c:pt>
                <c:pt idx="52072">
                  <c:v>-0.225715</c:v>
                </c:pt>
                <c:pt idx="52073">
                  <c:v>-0.225212</c:v>
                </c:pt>
                <c:pt idx="52074">
                  <c:v>-0.22472400000000001</c:v>
                </c:pt>
                <c:pt idx="52075">
                  <c:v>-0.224248</c:v>
                </c:pt>
                <c:pt idx="52076">
                  <c:v>-0.223778</c:v>
                </c:pt>
                <c:pt idx="52077">
                  <c:v>-0.22331599999999999</c:v>
                </c:pt>
                <c:pt idx="52078">
                  <c:v>-0.22286800000000001</c:v>
                </c:pt>
                <c:pt idx="52079">
                  <c:v>-0.22244</c:v>
                </c:pt>
                <c:pt idx="52080">
                  <c:v>-0.22203200000000001</c:v>
                </c:pt>
                <c:pt idx="52081">
                  <c:v>-0.22164300000000001</c:v>
                </c:pt>
                <c:pt idx="52082">
                  <c:v>-0.221273</c:v>
                </c:pt>
                <c:pt idx="52083">
                  <c:v>-0.220912</c:v>
                </c:pt>
                <c:pt idx="52084">
                  <c:v>-0.220549</c:v>
                </c:pt>
                <c:pt idx="52085">
                  <c:v>-0.22017900000000001</c:v>
                </c:pt>
                <c:pt idx="52086">
                  <c:v>-0.219802</c:v>
                </c:pt>
                <c:pt idx="52087">
                  <c:v>-0.219421</c:v>
                </c:pt>
                <c:pt idx="52088">
                  <c:v>-0.21903800000000001</c:v>
                </c:pt>
                <c:pt idx="52089">
                  <c:v>-0.21865499999999999</c:v>
                </c:pt>
                <c:pt idx="52090">
                  <c:v>-0.21826499999999999</c:v>
                </c:pt>
                <c:pt idx="52091">
                  <c:v>-0.21787300000000001</c:v>
                </c:pt>
                <c:pt idx="52092">
                  <c:v>-0.21748999999999999</c:v>
                </c:pt>
                <c:pt idx="52093">
                  <c:v>-0.21712200000000001</c:v>
                </c:pt>
                <c:pt idx="52094">
                  <c:v>-0.21676300000000001</c:v>
                </c:pt>
                <c:pt idx="52095">
                  <c:v>-0.21640699999999999</c:v>
                </c:pt>
                <c:pt idx="52096">
                  <c:v>-0.216055</c:v>
                </c:pt>
                <c:pt idx="52097">
                  <c:v>-0.21570700000000001</c:v>
                </c:pt>
                <c:pt idx="52098">
                  <c:v>-0.215367</c:v>
                </c:pt>
                <c:pt idx="52099">
                  <c:v>-0.21504000000000001</c:v>
                </c:pt>
                <c:pt idx="52100">
                  <c:v>-0.214729</c:v>
                </c:pt>
                <c:pt idx="52101">
                  <c:v>-0.21442800000000001</c:v>
                </c:pt>
                <c:pt idx="52102">
                  <c:v>-0.21414</c:v>
                </c:pt>
                <c:pt idx="52103">
                  <c:v>-0.21387</c:v>
                </c:pt>
                <c:pt idx="52104">
                  <c:v>-0.21362100000000001</c:v>
                </c:pt>
                <c:pt idx="52105">
                  <c:v>-0.213393</c:v>
                </c:pt>
                <c:pt idx="52106">
                  <c:v>-0.213197</c:v>
                </c:pt>
                <c:pt idx="52107">
                  <c:v>-0.213037</c:v>
                </c:pt>
                <c:pt idx="52108">
                  <c:v>-0.21291299999999999</c:v>
                </c:pt>
                <c:pt idx="52109">
                  <c:v>-0.21282499999999999</c:v>
                </c:pt>
                <c:pt idx="52110">
                  <c:v>-0.212781</c:v>
                </c:pt>
                <c:pt idx="52111">
                  <c:v>-0.212784</c:v>
                </c:pt>
                <c:pt idx="52112">
                  <c:v>-0.21282799999999999</c:v>
                </c:pt>
                <c:pt idx="52113">
                  <c:v>-0.212899</c:v>
                </c:pt>
                <c:pt idx="52114">
                  <c:v>-0.21299999999999999</c:v>
                </c:pt>
                <c:pt idx="52115">
                  <c:v>-0.213139</c:v>
                </c:pt>
                <c:pt idx="52116">
                  <c:v>-0.21331600000000001</c:v>
                </c:pt>
                <c:pt idx="52117">
                  <c:v>-0.21352299999999999</c:v>
                </c:pt>
                <c:pt idx="52118">
                  <c:v>-0.213751</c:v>
                </c:pt>
                <c:pt idx="52119">
                  <c:v>-0.21399299999999999</c:v>
                </c:pt>
                <c:pt idx="52120">
                  <c:v>-0.21424199999999999</c:v>
                </c:pt>
                <c:pt idx="52121">
                  <c:v>-0.214499</c:v>
                </c:pt>
                <c:pt idx="52122">
                  <c:v>-0.214783</c:v>
                </c:pt>
                <c:pt idx="52123">
                  <c:v>-0.21510899999999999</c:v>
                </c:pt>
                <c:pt idx="52124">
                  <c:v>-0.215479</c:v>
                </c:pt>
                <c:pt idx="52125">
                  <c:v>-0.21588199999999999</c:v>
                </c:pt>
                <c:pt idx="52126">
                  <c:v>-0.216305</c:v>
                </c:pt>
                <c:pt idx="52127">
                  <c:v>-0.21674199999999999</c:v>
                </c:pt>
                <c:pt idx="52128">
                  <c:v>-0.217199</c:v>
                </c:pt>
                <c:pt idx="52129">
                  <c:v>-0.21767500000000001</c:v>
                </c:pt>
                <c:pt idx="52130">
                  <c:v>-0.218169</c:v>
                </c:pt>
                <c:pt idx="52131">
                  <c:v>-0.21868399999999999</c:v>
                </c:pt>
                <c:pt idx="52132">
                  <c:v>-0.21923500000000001</c:v>
                </c:pt>
                <c:pt idx="52133">
                  <c:v>-0.219832</c:v>
                </c:pt>
                <c:pt idx="52134">
                  <c:v>-0.22047700000000001</c:v>
                </c:pt>
                <c:pt idx="52135">
                  <c:v>-0.221164</c:v>
                </c:pt>
                <c:pt idx="52136">
                  <c:v>-0.221887</c:v>
                </c:pt>
                <c:pt idx="52137">
                  <c:v>-0.22264200000000001</c:v>
                </c:pt>
                <c:pt idx="52138">
                  <c:v>-0.22343299999999999</c:v>
                </c:pt>
                <c:pt idx="52139">
                  <c:v>-0.22426599999999999</c:v>
                </c:pt>
                <c:pt idx="52140">
                  <c:v>-0.225137</c:v>
                </c:pt>
                <c:pt idx="52141">
                  <c:v>-0.226046</c:v>
                </c:pt>
                <c:pt idx="52142">
                  <c:v>-0.226993</c:v>
                </c:pt>
                <c:pt idx="52143">
                  <c:v>-0.22797500000000001</c:v>
                </c:pt>
                <c:pt idx="52144">
                  <c:v>-0.22898399999999999</c:v>
                </c:pt>
                <c:pt idx="52145">
                  <c:v>-0.230017</c:v>
                </c:pt>
                <c:pt idx="52146">
                  <c:v>-0.23106399999999999</c:v>
                </c:pt>
                <c:pt idx="52147">
                  <c:v>-0.23211899999999999</c:v>
                </c:pt>
                <c:pt idx="52148">
                  <c:v>-0.23317599999999999</c:v>
                </c:pt>
                <c:pt idx="52149">
                  <c:v>-0.234233</c:v>
                </c:pt>
                <c:pt idx="52150">
                  <c:v>-0.23529600000000001</c:v>
                </c:pt>
                <c:pt idx="52151">
                  <c:v>-0.23638000000000001</c:v>
                </c:pt>
                <c:pt idx="52152">
                  <c:v>-0.23749000000000001</c:v>
                </c:pt>
                <c:pt idx="52153">
                  <c:v>-0.238617</c:v>
                </c:pt>
                <c:pt idx="52154">
                  <c:v>-0.23974500000000001</c:v>
                </c:pt>
                <c:pt idx="52155">
                  <c:v>-0.240867</c:v>
                </c:pt>
                <c:pt idx="52156">
                  <c:v>-0.24198800000000001</c:v>
                </c:pt>
                <c:pt idx="52157">
                  <c:v>-0.24311099999999999</c:v>
                </c:pt>
                <c:pt idx="52158">
                  <c:v>-0.24423600000000001</c:v>
                </c:pt>
                <c:pt idx="52159">
                  <c:v>-0.245365</c:v>
                </c:pt>
                <c:pt idx="52160">
                  <c:v>-0.24649399999999999</c:v>
                </c:pt>
                <c:pt idx="52161">
                  <c:v>-0.24762400000000001</c:v>
                </c:pt>
                <c:pt idx="52162">
                  <c:v>-0.24875700000000001</c:v>
                </c:pt>
                <c:pt idx="52163">
                  <c:v>-0.249891</c:v>
                </c:pt>
                <c:pt idx="52164">
                  <c:v>-0.25102400000000002</c:v>
                </c:pt>
                <c:pt idx="52165">
                  <c:v>-0.25215399999999999</c:v>
                </c:pt>
                <c:pt idx="52166">
                  <c:v>-0.25328499999999998</c:v>
                </c:pt>
                <c:pt idx="52167">
                  <c:v>-0.25442300000000001</c:v>
                </c:pt>
                <c:pt idx="52168">
                  <c:v>-0.25556400000000001</c:v>
                </c:pt>
                <c:pt idx="52169">
                  <c:v>-0.25669500000000001</c:v>
                </c:pt>
                <c:pt idx="52170">
                  <c:v>-0.25780500000000001</c:v>
                </c:pt>
                <c:pt idx="52171">
                  <c:v>-0.25889099999999998</c:v>
                </c:pt>
                <c:pt idx="52172">
                  <c:v>-0.25995499999999999</c:v>
                </c:pt>
                <c:pt idx="52173">
                  <c:v>-0.26100099999999998</c:v>
                </c:pt>
                <c:pt idx="52174">
                  <c:v>-0.26202900000000001</c:v>
                </c:pt>
                <c:pt idx="52175">
                  <c:v>-0.26304100000000002</c:v>
                </c:pt>
                <c:pt idx="52176">
                  <c:v>-0.26403300000000002</c:v>
                </c:pt>
                <c:pt idx="52177">
                  <c:v>-0.26499800000000001</c:v>
                </c:pt>
                <c:pt idx="52178">
                  <c:v>-0.26592700000000002</c:v>
                </c:pt>
                <c:pt idx="52179">
                  <c:v>-0.26681500000000002</c:v>
                </c:pt>
                <c:pt idx="52180">
                  <c:v>-0.26765699999999998</c:v>
                </c:pt>
                <c:pt idx="52181">
                  <c:v>-0.26844800000000002</c:v>
                </c:pt>
                <c:pt idx="52182">
                  <c:v>-0.26918700000000001</c:v>
                </c:pt>
                <c:pt idx="52183">
                  <c:v>-0.26987899999999998</c:v>
                </c:pt>
                <c:pt idx="52184">
                  <c:v>-0.270534</c:v>
                </c:pt>
                <c:pt idx="52185">
                  <c:v>-0.27115600000000001</c:v>
                </c:pt>
                <c:pt idx="52186">
                  <c:v>-0.27174199999999998</c:v>
                </c:pt>
                <c:pt idx="52187">
                  <c:v>-0.27229199999999998</c:v>
                </c:pt>
                <c:pt idx="52188">
                  <c:v>-0.27280500000000002</c:v>
                </c:pt>
                <c:pt idx="52189">
                  <c:v>-0.27327899999999999</c:v>
                </c:pt>
                <c:pt idx="52190">
                  <c:v>-0.27371099999999998</c:v>
                </c:pt>
                <c:pt idx="52191">
                  <c:v>-0.27410099999999998</c:v>
                </c:pt>
                <c:pt idx="52192">
                  <c:v>-0.27445700000000001</c:v>
                </c:pt>
                <c:pt idx="52193">
                  <c:v>-0.274783</c:v>
                </c:pt>
                <c:pt idx="52194">
                  <c:v>-0.27507900000000002</c:v>
                </c:pt>
                <c:pt idx="52195">
                  <c:v>-0.27533999999999997</c:v>
                </c:pt>
                <c:pt idx="52196">
                  <c:v>-0.27556599999999998</c:v>
                </c:pt>
                <c:pt idx="52197">
                  <c:v>-0.275754</c:v>
                </c:pt>
                <c:pt idx="52198">
                  <c:v>-0.27589999999999998</c:v>
                </c:pt>
                <c:pt idx="52199">
                  <c:v>-0.27600599999999997</c:v>
                </c:pt>
                <c:pt idx="52200">
                  <c:v>-0.27607799999999999</c:v>
                </c:pt>
                <c:pt idx="52201">
                  <c:v>-0.276113</c:v>
                </c:pt>
                <c:pt idx="52202">
                  <c:v>-0.27610699999999999</c:v>
                </c:pt>
                <c:pt idx="52203">
                  <c:v>-0.276057</c:v>
                </c:pt>
                <c:pt idx="52204">
                  <c:v>-0.27596500000000002</c:v>
                </c:pt>
                <c:pt idx="52205">
                  <c:v>-0.27583099999999999</c:v>
                </c:pt>
                <c:pt idx="52206">
                  <c:v>-0.27565099999999998</c:v>
                </c:pt>
                <c:pt idx="52207">
                  <c:v>-0.27542800000000001</c:v>
                </c:pt>
                <c:pt idx="52208">
                  <c:v>-0.27516499999999999</c:v>
                </c:pt>
                <c:pt idx="52209">
                  <c:v>-0.27486300000000002</c:v>
                </c:pt>
                <c:pt idx="52210">
                  <c:v>-0.27452300000000002</c:v>
                </c:pt>
                <c:pt idx="52211">
                  <c:v>-0.274142</c:v>
                </c:pt>
                <c:pt idx="52212">
                  <c:v>-0.27371600000000001</c:v>
                </c:pt>
                <c:pt idx="52213">
                  <c:v>-0.27324100000000001</c:v>
                </c:pt>
                <c:pt idx="52214">
                  <c:v>-0.27272000000000002</c:v>
                </c:pt>
                <c:pt idx="52215">
                  <c:v>-0.27216299999999999</c:v>
                </c:pt>
                <c:pt idx="52216">
                  <c:v>-0.27157999999999999</c:v>
                </c:pt>
                <c:pt idx="52217">
                  <c:v>-0.27097300000000002</c:v>
                </c:pt>
                <c:pt idx="52218">
                  <c:v>-0.27033600000000002</c:v>
                </c:pt>
                <c:pt idx="52219">
                  <c:v>-0.269673</c:v>
                </c:pt>
                <c:pt idx="52220">
                  <c:v>-0.26899400000000001</c:v>
                </c:pt>
                <c:pt idx="52221">
                  <c:v>-0.26828200000000002</c:v>
                </c:pt>
                <c:pt idx="52222">
                  <c:v>-0.26746599999999998</c:v>
                </c:pt>
                <c:pt idx="52223">
                  <c:v>-0.26655800000000002</c:v>
                </c:pt>
                <c:pt idx="52224">
                  <c:v>-0.26564100000000002</c:v>
                </c:pt>
                <c:pt idx="52225">
                  <c:v>-0.26472200000000001</c:v>
                </c:pt>
                <c:pt idx="52226">
                  <c:v>-0.26376699999999997</c:v>
                </c:pt>
                <c:pt idx="52227">
                  <c:v>-0.26278400000000002</c:v>
                </c:pt>
                <c:pt idx="52228">
                  <c:v>-0.26179200000000002</c:v>
                </c:pt>
                <c:pt idx="52229">
                  <c:v>-0.260791</c:v>
                </c:pt>
                <c:pt idx="52230">
                  <c:v>-0.25977600000000001</c:v>
                </c:pt>
                <c:pt idx="52231">
                  <c:v>-0.258743</c:v>
                </c:pt>
                <c:pt idx="52232">
                  <c:v>-0.25769300000000001</c:v>
                </c:pt>
                <c:pt idx="52233">
                  <c:v>-0.25662699999999999</c:v>
                </c:pt>
                <c:pt idx="52234">
                  <c:v>-0.25554900000000003</c:v>
                </c:pt>
                <c:pt idx="52235">
                  <c:v>-0.25446299999999999</c:v>
                </c:pt>
                <c:pt idx="52236">
                  <c:v>-0.25336900000000001</c:v>
                </c:pt>
                <c:pt idx="52237">
                  <c:v>-0.25226599999999999</c:v>
                </c:pt>
                <c:pt idx="52238">
                  <c:v>-0.25115399999999999</c:v>
                </c:pt>
                <c:pt idx="52239">
                  <c:v>-0.25003500000000001</c:v>
                </c:pt>
                <c:pt idx="52240">
                  <c:v>-0.248915</c:v>
                </c:pt>
                <c:pt idx="52241">
                  <c:v>-0.24779899999999999</c:v>
                </c:pt>
                <c:pt idx="52242">
                  <c:v>-0.24668300000000001</c:v>
                </c:pt>
                <c:pt idx="52243">
                  <c:v>-0.24557200000000001</c:v>
                </c:pt>
                <c:pt idx="52244">
                  <c:v>-0.24447099999999999</c:v>
                </c:pt>
                <c:pt idx="52245">
                  <c:v>-0.24338000000000001</c:v>
                </c:pt>
                <c:pt idx="52246">
                  <c:v>-0.24229400000000001</c:v>
                </c:pt>
                <c:pt idx="52247">
                  <c:v>-0.24120800000000001</c:v>
                </c:pt>
                <c:pt idx="52248">
                  <c:v>-0.24012700000000001</c:v>
                </c:pt>
                <c:pt idx="52249">
                  <c:v>-0.23905499999999999</c:v>
                </c:pt>
                <c:pt idx="52250">
                  <c:v>-0.23799100000000001</c:v>
                </c:pt>
                <c:pt idx="52251">
                  <c:v>-0.23693400000000001</c:v>
                </c:pt>
                <c:pt idx="52252">
                  <c:v>-0.23588899999999999</c:v>
                </c:pt>
                <c:pt idx="52253">
                  <c:v>-0.23486000000000001</c:v>
                </c:pt>
                <c:pt idx="52254">
                  <c:v>-0.233847</c:v>
                </c:pt>
                <c:pt idx="52255">
                  <c:v>-0.232844</c:v>
                </c:pt>
                <c:pt idx="52256">
                  <c:v>-0.23184299999999999</c:v>
                </c:pt>
                <c:pt idx="52257">
                  <c:v>-0.23083600000000001</c:v>
                </c:pt>
                <c:pt idx="52258">
                  <c:v>-0.229824</c:v>
                </c:pt>
                <c:pt idx="52259">
                  <c:v>-0.22881599999999999</c:v>
                </c:pt>
                <c:pt idx="52260">
                  <c:v>-0.227828</c:v>
                </c:pt>
                <c:pt idx="52261">
                  <c:v>-0.22686500000000001</c:v>
                </c:pt>
                <c:pt idx="52262">
                  <c:v>-0.22592499999999999</c:v>
                </c:pt>
                <c:pt idx="52263">
                  <c:v>-0.224993</c:v>
                </c:pt>
                <c:pt idx="52264">
                  <c:v>-0.22405800000000001</c:v>
                </c:pt>
                <c:pt idx="52265">
                  <c:v>-0.22311600000000001</c:v>
                </c:pt>
                <c:pt idx="52266">
                  <c:v>-0.222166</c:v>
                </c:pt>
                <c:pt idx="52267">
                  <c:v>-0.22120500000000001</c:v>
                </c:pt>
                <c:pt idx="52268">
                  <c:v>-0.22023599999999999</c:v>
                </c:pt>
                <c:pt idx="52269">
                  <c:v>-0.21926300000000001</c:v>
                </c:pt>
                <c:pt idx="52270">
                  <c:v>-0.21829100000000001</c:v>
                </c:pt>
                <c:pt idx="52271">
                  <c:v>-0.21731800000000001</c:v>
                </c:pt>
                <c:pt idx="52272">
                  <c:v>-0.21634800000000001</c:v>
                </c:pt>
                <c:pt idx="52273">
                  <c:v>-0.21537999999999999</c:v>
                </c:pt>
                <c:pt idx="52274">
                  <c:v>-0.214418</c:v>
                </c:pt>
                <c:pt idx="52275">
                  <c:v>-0.21346699999999999</c:v>
                </c:pt>
                <c:pt idx="52276">
                  <c:v>-0.212535</c:v>
                </c:pt>
                <c:pt idx="52277">
                  <c:v>-0.21162300000000001</c:v>
                </c:pt>
                <c:pt idx="52278">
                  <c:v>-0.210728</c:v>
                </c:pt>
                <c:pt idx="52279">
                  <c:v>-0.20984800000000001</c:v>
                </c:pt>
                <c:pt idx="52280">
                  <c:v>-0.208985</c:v>
                </c:pt>
                <c:pt idx="52281">
                  <c:v>-0.20813300000000001</c:v>
                </c:pt>
                <c:pt idx="52282">
                  <c:v>-0.207283</c:v>
                </c:pt>
                <c:pt idx="52283">
                  <c:v>-0.206424</c:v>
                </c:pt>
                <c:pt idx="52284">
                  <c:v>-0.20555000000000001</c:v>
                </c:pt>
                <c:pt idx="52285">
                  <c:v>-0.20466100000000001</c:v>
                </c:pt>
                <c:pt idx="52286">
                  <c:v>-0.20375799999999999</c:v>
                </c:pt>
                <c:pt idx="52287">
                  <c:v>-0.202847</c:v>
                </c:pt>
                <c:pt idx="52288">
                  <c:v>-0.20192399999999999</c:v>
                </c:pt>
                <c:pt idx="52289">
                  <c:v>-0.200985</c:v>
                </c:pt>
                <c:pt idx="52290">
                  <c:v>-0.200021</c:v>
                </c:pt>
                <c:pt idx="52291">
                  <c:v>-0.19902700000000001</c:v>
                </c:pt>
                <c:pt idx="52292">
                  <c:v>-0.19800599999999999</c:v>
                </c:pt>
                <c:pt idx="52293">
                  <c:v>-0.19696900000000001</c:v>
                </c:pt>
                <c:pt idx="52294">
                  <c:v>-0.195932</c:v>
                </c:pt>
                <c:pt idx="52295">
                  <c:v>-0.19490099999999999</c:v>
                </c:pt>
                <c:pt idx="52296">
                  <c:v>-0.19387199999999999</c:v>
                </c:pt>
                <c:pt idx="52297">
                  <c:v>-0.19284499999999999</c:v>
                </c:pt>
                <c:pt idx="52298">
                  <c:v>-0.191828</c:v>
                </c:pt>
                <c:pt idx="52299">
                  <c:v>-0.19082399999999999</c:v>
                </c:pt>
                <c:pt idx="52300">
                  <c:v>-0.189831</c:v>
                </c:pt>
                <c:pt idx="52301">
                  <c:v>-0.18884899999999999</c:v>
                </c:pt>
                <c:pt idx="52302">
                  <c:v>-0.18787699999999999</c:v>
                </c:pt>
                <c:pt idx="52303">
                  <c:v>-0.18691099999999999</c:v>
                </c:pt>
                <c:pt idx="52304">
                  <c:v>-0.18595200000000001</c:v>
                </c:pt>
                <c:pt idx="52305">
                  <c:v>-0.185</c:v>
                </c:pt>
                <c:pt idx="52306">
                  <c:v>-0.18405199999999999</c:v>
                </c:pt>
                <c:pt idx="52307">
                  <c:v>-0.18310999999999999</c:v>
                </c:pt>
                <c:pt idx="52308">
                  <c:v>-0.182174</c:v>
                </c:pt>
                <c:pt idx="52309">
                  <c:v>-0.18120800000000001</c:v>
                </c:pt>
                <c:pt idx="52310">
                  <c:v>-0.18018500000000001</c:v>
                </c:pt>
                <c:pt idx="52311">
                  <c:v>-0.17915300000000001</c:v>
                </c:pt>
                <c:pt idx="52312">
                  <c:v>-0.178143</c:v>
                </c:pt>
                <c:pt idx="52313">
                  <c:v>-0.17713100000000001</c:v>
                </c:pt>
                <c:pt idx="52314">
                  <c:v>-0.17610999999999999</c:v>
                </c:pt>
                <c:pt idx="52315">
                  <c:v>-0.175096</c:v>
                </c:pt>
                <c:pt idx="52316">
                  <c:v>-0.174091</c:v>
                </c:pt>
                <c:pt idx="52317">
                  <c:v>-0.173094</c:v>
                </c:pt>
                <c:pt idx="52318">
                  <c:v>-0.172099</c:v>
                </c:pt>
                <c:pt idx="52319">
                  <c:v>-0.171099</c:v>
                </c:pt>
                <c:pt idx="52320">
                  <c:v>-0.17009299999999999</c:v>
                </c:pt>
                <c:pt idx="52321">
                  <c:v>-0.16908799999999999</c:v>
                </c:pt>
                <c:pt idx="52322">
                  <c:v>-0.16809199999999999</c:v>
                </c:pt>
                <c:pt idx="52323">
                  <c:v>-0.167106</c:v>
                </c:pt>
                <c:pt idx="52324">
                  <c:v>-0.166134</c:v>
                </c:pt>
                <c:pt idx="52325">
                  <c:v>-0.16517899999999999</c:v>
                </c:pt>
                <c:pt idx="52326">
                  <c:v>-0.164244</c:v>
                </c:pt>
                <c:pt idx="52327">
                  <c:v>-0.16333500000000001</c:v>
                </c:pt>
                <c:pt idx="52328">
                  <c:v>-0.16245899999999999</c:v>
                </c:pt>
                <c:pt idx="52329">
                  <c:v>-0.16162199999999999</c:v>
                </c:pt>
                <c:pt idx="52330">
                  <c:v>-0.160825</c:v>
                </c:pt>
                <c:pt idx="52331">
                  <c:v>-0.16006400000000001</c:v>
                </c:pt>
                <c:pt idx="52332">
                  <c:v>-0.159334</c:v>
                </c:pt>
                <c:pt idx="52333">
                  <c:v>-0.158633</c:v>
                </c:pt>
                <c:pt idx="52334">
                  <c:v>-0.15796399999999999</c:v>
                </c:pt>
                <c:pt idx="52335">
                  <c:v>-0.157329</c:v>
                </c:pt>
                <c:pt idx="52336">
                  <c:v>-0.15672800000000001</c:v>
                </c:pt>
                <c:pt idx="52337">
                  <c:v>-0.15615999999999999</c:v>
                </c:pt>
                <c:pt idx="52338">
                  <c:v>-0.15561900000000001</c:v>
                </c:pt>
                <c:pt idx="52339">
                  <c:v>-0.15510199999999999</c:v>
                </c:pt>
                <c:pt idx="52340">
                  <c:v>-0.154608</c:v>
                </c:pt>
                <c:pt idx="52341">
                  <c:v>-0.15413199999999999</c:v>
                </c:pt>
                <c:pt idx="52342">
                  <c:v>-0.153669</c:v>
                </c:pt>
                <c:pt idx="52343">
                  <c:v>-0.15321699999999999</c:v>
                </c:pt>
                <c:pt idx="52344">
                  <c:v>-0.152778</c:v>
                </c:pt>
                <c:pt idx="52345">
                  <c:v>-0.15234900000000001</c:v>
                </c:pt>
                <c:pt idx="52346">
                  <c:v>-0.15193000000000001</c:v>
                </c:pt>
                <c:pt idx="52347">
                  <c:v>-0.15152399999999999</c:v>
                </c:pt>
                <c:pt idx="52348">
                  <c:v>-0.15112999999999999</c:v>
                </c:pt>
                <c:pt idx="52349">
                  <c:v>-0.150752</c:v>
                </c:pt>
                <c:pt idx="52350">
                  <c:v>-0.15038699999999999</c:v>
                </c:pt>
                <c:pt idx="52351">
                  <c:v>-0.150035</c:v>
                </c:pt>
                <c:pt idx="52352">
                  <c:v>-0.149696</c:v>
                </c:pt>
                <c:pt idx="52353">
                  <c:v>-0.14937300000000001</c:v>
                </c:pt>
                <c:pt idx="52354">
                  <c:v>-0.14907000000000001</c:v>
                </c:pt>
                <c:pt idx="52355">
                  <c:v>-0.148788</c:v>
                </c:pt>
                <c:pt idx="52356">
                  <c:v>-0.14852699999999999</c:v>
                </c:pt>
                <c:pt idx="52357">
                  <c:v>-0.148288</c:v>
                </c:pt>
                <c:pt idx="52358">
                  <c:v>-0.14807100000000001</c:v>
                </c:pt>
                <c:pt idx="52359">
                  <c:v>-0.14787500000000001</c:v>
                </c:pt>
                <c:pt idx="52360">
                  <c:v>-0.14769599999999999</c:v>
                </c:pt>
                <c:pt idx="52361">
                  <c:v>-0.147538</c:v>
                </c:pt>
                <c:pt idx="52362">
                  <c:v>-0.14740700000000001</c:v>
                </c:pt>
                <c:pt idx="52363">
                  <c:v>-0.14730799999999999</c:v>
                </c:pt>
                <c:pt idx="52364">
                  <c:v>-0.14724100000000001</c:v>
                </c:pt>
                <c:pt idx="52365">
                  <c:v>-0.147206</c:v>
                </c:pt>
                <c:pt idx="52366">
                  <c:v>-0.147202</c:v>
                </c:pt>
                <c:pt idx="52367">
                  <c:v>-0.14722499999999999</c:v>
                </c:pt>
                <c:pt idx="52368">
                  <c:v>-0.14727199999999999</c:v>
                </c:pt>
                <c:pt idx="52369">
                  <c:v>-0.147337</c:v>
                </c:pt>
                <c:pt idx="52370">
                  <c:v>-0.14741899999999999</c:v>
                </c:pt>
                <c:pt idx="52371">
                  <c:v>-0.14752000000000001</c:v>
                </c:pt>
                <c:pt idx="52372">
                  <c:v>-0.14764099999999999</c:v>
                </c:pt>
                <c:pt idx="52373">
                  <c:v>-0.147786</c:v>
                </c:pt>
                <c:pt idx="52374">
                  <c:v>-0.147952</c:v>
                </c:pt>
                <c:pt idx="52375">
                  <c:v>-0.14813499999999999</c:v>
                </c:pt>
                <c:pt idx="52376">
                  <c:v>-0.14832999999999999</c:v>
                </c:pt>
                <c:pt idx="52377">
                  <c:v>-0.148535</c:v>
                </c:pt>
                <c:pt idx="52378">
                  <c:v>-0.148756</c:v>
                </c:pt>
                <c:pt idx="52379">
                  <c:v>-0.14899799999999999</c:v>
                </c:pt>
                <c:pt idx="52380">
                  <c:v>-0.14926400000000001</c:v>
                </c:pt>
                <c:pt idx="52381">
                  <c:v>-0.149559</c:v>
                </c:pt>
                <c:pt idx="52382">
                  <c:v>-0.14988799999999999</c:v>
                </c:pt>
                <c:pt idx="52383">
                  <c:v>-0.15024899999999999</c:v>
                </c:pt>
                <c:pt idx="52384">
                  <c:v>-0.15062900000000001</c:v>
                </c:pt>
                <c:pt idx="52385">
                  <c:v>-0.15102299999999999</c:v>
                </c:pt>
                <c:pt idx="52386">
                  <c:v>-0.15143799999999999</c:v>
                </c:pt>
                <c:pt idx="52387">
                  <c:v>-0.15188099999999999</c:v>
                </c:pt>
                <c:pt idx="52388">
                  <c:v>-0.15235399999999999</c:v>
                </c:pt>
                <c:pt idx="52389">
                  <c:v>-0.15285099999999999</c:v>
                </c:pt>
                <c:pt idx="52390">
                  <c:v>-0.153365</c:v>
                </c:pt>
                <c:pt idx="52391">
                  <c:v>-0.15389800000000001</c:v>
                </c:pt>
                <c:pt idx="52392">
                  <c:v>-0.154449</c:v>
                </c:pt>
                <c:pt idx="52393">
                  <c:v>-0.15501100000000001</c:v>
                </c:pt>
                <c:pt idx="52394">
                  <c:v>-0.155579</c:v>
                </c:pt>
                <c:pt idx="52395">
                  <c:v>-0.15615299999999999</c:v>
                </c:pt>
                <c:pt idx="52396">
                  <c:v>-0.15673200000000001</c:v>
                </c:pt>
                <c:pt idx="52397">
                  <c:v>-0.15731899999999999</c:v>
                </c:pt>
                <c:pt idx="52398">
                  <c:v>-0.157915</c:v>
                </c:pt>
                <c:pt idx="52399">
                  <c:v>-0.158522</c:v>
                </c:pt>
                <c:pt idx="52400">
                  <c:v>-0.15914</c:v>
                </c:pt>
                <c:pt idx="52401">
                  <c:v>-0.15976799999999999</c:v>
                </c:pt>
                <c:pt idx="52402">
                  <c:v>-0.16040199999999999</c:v>
                </c:pt>
                <c:pt idx="52403">
                  <c:v>-0.16103700000000001</c:v>
                </c:pt>
                <c:pt idx="52404">
                  <c:v>-0.16166900000000001</c:v>
                </c:pt>
                <c:pt idx="52405">
                  <c:v>-0.16229299999999999</c:v>
                </c:pt>
                <c:pt idx="52406">
                  <c:v>-0.162907</c:v>
                </c:pt>
                <c:pt idx="52407">
                  <c:v>-0.16351199999999999</c:v>
                </c:pt>
                <c:pt idx="52408">
                  <c:v>-0.164109</c:v>
                </c:pt>
                <c:pt idx="52409">
                  <c:v>-0.16470000000000001</c:v>
                </c:pt>
                <c:pt idx="52410">
                  <c:v>-0.16528599999999999</c:v>
                </c:pt>
                <c:pt idx="52411">
                  <c:v>-0.16586999999999999</c:v>
                </c:pt>
                <c:pt idx="52412">
                  <c:v>-0.16645199999999999</c:v>
                </c:pt>
                <c:pt idx="52413">
                  <c:v>-0.16703399999999999</c:v>
                </c:pt>
                <c:pt idx="52414">
                  <c:v>-0.16761400000000001</c:v>
                </c:pt>
                <c:pt idx="52415">
                  <c:v>-0.168187</c:v>
                </c:pt>
                <c:pt idx="52416">
                  <c:v>-0.16875000000000001</c:v>
                </c:pt>
                <c:pt idx="52417">
                  <c:v>-0.16930200000000001</c:v>
                </c:pt>
                <c:pt idx="52418">
                  <c:v>-0.16984199999999999</c:v>
                </c:pt>
                <c:pt idx="52419">
                  <c:v>-0.17036599999999999</c:v>
                </c:pt>
                <c:pt idx="52420">
                  <c:v>-0.17086699999999999</c:v>
                </c:pt>
                <c:pt idx="52421">
                  <c:v>-0.17133799999999999</c:v>
                </c:pt>
                <c:pt idx="52422">
                  <c:v>-0.17177799999999999</c:v>
                </c:pt>
                <c:pt idx="52423">
                  <c:v>-0.172184</c:v>
                </c:pt>
                <c:pt idx="52424">
                  <c:v>-0.17255599999999999</c:v>
                </c:pt>
                <c:pt idx="52425">
                  <c:v>-0.17289599999999999</c:v>
                </c:pt>
                <c:pt idx="52426">
                  <c:v>-0.17320099999999999</c:v>
                </c:pt>
                <c:pt idx="52427">
                  <c:v>-0.17346700000000001</c:v>
                </c:pt>
                <c:pt idx="52428">
                  <c:v>-0.17369299999999999</c:v>
                </c:pt>
                <c:pt idx="52429">
                  <c:v>-0.17388300000000001</c:v>
                </c:pt>
                <c:pt idx="52430">
                  <c:v>-0.174042</c:v>
                </c:pt>
                <c:pt idx="52431">
                  <c:v>-0.17416899999999999</c:v>
                </c:pt>
                <c:pt idx="52432">
                  <c:v>-0.174264</c:v>
                </c:pt>
                <c:pt idx="52433">
                  <c:v>-0.17432400000000001</c:v>
                </c:pt>
                <c:pt idx="52434">
                  <c:v>-0.174348</c:v>
                </c:pt>
                <c:pt idx="52435">
                  <c:v>-0.174341</c:v>
                </c:pt>
                <c:pt idx="52436">
                  <c:v>-0.17430100000000001</c:v>
                </c:pt>
                <c:pt idx="52437">
                  <c:v>-0.17422299999999999</c:v>
                </c:pt>
                <c:pt idx="52438">
                  <c:v>-0.17410700000000001</c:v>
                </c:pt>
                <c:pt idx="52439">
                  <c:v>-0.173956</c:v>
                </c:pt>
                <c:pt idx="52440">
                  <c:v>-0.17377200000000001</c:v>
                </c:pt>
                <c:pt idx="52441">
                  <c:v>-0.17355300000000001</c:v>
                </c:pt>
                <c:pt idx="52442">
                  <c:v>-0.17330000000000001</c:v>
                </c:pt>
                <c:pt idx="52443">
                  <c:v>-0.173011</c:v>
                </c:pt>
                <c:pt idx="52444">
                  <c:v>-0.172684</c:v>
                </c:pt>
                <c:pt idx="52445">
                  <c:v>-0.17232900000000001</c:v>
                </c:pt>
                <c:pt idx="52446">
                  <c:v>-0.171928</c:v>
                </c:pt>
                <c:pt idx="52447">
                  <c:v>-0.17142199999999999</c:v>
                </c:pt>
                <c:pt idx="52448">
                  <c:v>-0.17080999999999999</c:v>
                </c:pt>
                <c:pt idx="52449">
                  <c:v>-0.17016400000000001</c:v>
                </c:pt>
                <c:pt idx="52450">
                  <c:v>-0.169489</c:v>
                </c:pt>
                <c:pt idx="52451">
                  <c:v>-0.16875000000000001</c:v>
                </c:pt>
                <c:pt idx="52452">
                  <c:v>-0.16795499999999999</c:v>
                </c:pt>
                <c:pt idx="52453">
                  <c:v>-0.16711799999999999</c:v>
                </c:pt>
                <c:pt idx="52454">
                  <c:v>-0.166239</c:v>
                </c:pt>
                <c:pt idx="52455">
                  <c:v>-0.16531299999999999</c:v>
                </c:pt>
                <c:pt idx="52456">
                  <c:v>-0.16433600000000001</c:v>
                </c:pt>
                <c:pt idx="52457">
                  <c:v>-0.16330600000000001</c:v>
                </c:pt>
                <c:pt idx="52458">
                  <c:v>-0.162221</c:v>
                </c:pt>
                <c:pt idx="52459">
                  <c:v>-0.16108700000000001</c:v>
                </c:pt>
                <c:pt idx="52460">
                  <c:v>-0.15990499999999999</c:v>
                </c:pt>
                <c:pt idx="52461">
                  <c:v>-0.15867800000000001</c:v>
                </c:pt>
                <c:pt idx="52462">
                  <c:v>-0.15740699999999999</c:v>
                </c:pt>
                <c:pt idx="52463">
                  <c:v>-0.15609799999999999</c:v>
                </c:pt>
                <c:pt idx="52464">
                  <c:v>-0.154753</c:v>
                </c:pt>
                <c:pt idx="52465">
                  <c:v>-0.15337799999999999</c:v>
                </c:pt>
                <c:pt idx="52466">
                  <c:v>-0.151976</c:v>
                </c:pt>
                <c:pt idx="52467">
                  <c:v>-0.15054799999999999</c:v>
                </c:pt>
                <c:pt idx="52468">
                  <c:v>-0.149093</c:v>
                </c:pt>
                <c:pt idx="52469">
                  <c:v>-0.14760999999999999</c:v>
                </c:pt>
                <c:pt idx="52470">
                  <c:v>-0.14609800000000001</c:v>
                </c:pt>
                <c:pt idx="52471">
                  <c:v>-0.14455699999999999</c:v>
                </c:pt>
                <c:pt idx="52472">
                  <c:v>-0.142988</c:v>
                </c:pt>
                <c:pt idx="52473">
                  <c:v>-0.14138700000000001</c:v>
                </c:pt>
                <c:pt idx="52474">
                  <c:v>-0.13975499999999999</c:v>
                </c:pt>
                <c:pt idx="52475">
                  <c:v>-0.13809299999999999</c:v>
                </c:pt>
                <c:pt idx="52476">
                  <c:v>-0.13639699999999999</c:v>
                </c:pt>
                <c:pt idx="52477">
                  <c:v>-0.13466700000000001</c:v>
                </c:pt>
                <c:pt idx="52478">
                  <c:v>-0.13290399999999999</c:v>
                </c:pt>
                <c:pt idx="52479">
                  <c:v>-0.131108</c:v>
                </c:pt>
                <c:pt idx="52480">
                  <c:v>-0.12927900000000001</c:v>
                </c:pt>
                <c:pt idx="52481">
                  <c:v>-0.12742000000000001</c:v>
                </c:pt>
                <c:pt idx="52482">
                  <c:v>-0.125532</c:v>
                </c:pt>
                <c:pt idx="52483">
                  <c:v>-0.12361900000000001</c:v>
                </c:pt>
                <c:pt idx="52484">
                  <c:v>-0.121685</c:v>
                </c:pt>
                <c:pt idx="52485">
                  <c:v>-0.119731</c:v>
                </c:pt>
                <c:pt idx="52486">
                  <c:v>-0.117758</c:v>
                </c:pt>
                <c:pt idx="52487">
                  <c:v>-0.115768</c:v>
                </c:pt>
                <c:pt idx="52488">
                  <c:v>-0.113762</c:v>
                </c:pt>
                <c:pt idx="52489">
                  <c:v>-0.111743</c:v>
                </c:pt>
                <c:pt idx="52490">
                  <c:v>-0.10971</c:v>
                </c:pt>
                <c:pt idx="52491">
                  <c:v>-0.107664</c:v>
                </c:pt>
                <c:pt idx="52492">
                  <c:v>-0.105605</c:v>
                </c:pt>
                <c:pt idx="52493">
                  <c:v>-0.103533</c:v>
                </c:pt>
                <c:pt idx="52494">
                  <c:v>-0.101447</c:v>
                </c:pt>
                <c:pt idx="52495">
                  <c:v>-9.9347299999999999E-2</c:v>
                </c:pt>
                <c:pt idx="52496">
                  <c:v>-9.7231700000000004E-2</c:v>
                </c:pt>
                <c:pt idx="52497">
                  <c:v>-9.5099199999999995E-2</c:v>
                </c:pt>
                <c:pt idx="52498">
                  <c:v>-9.2951000000000006E-2</c:v>
                </c:pt>
                <c:pt idx="52499">
                  <c:v>-9.0790899999999994E-2</c:v>
                </c:pt>
                <c:pt idx="52500">
                  <c:v>-8.86242E-2</c:v>
                </c:pt>
                <c:pt idx="52501">
                  <c:v>-8.6455099999999993E-2</c:v>
                </c:pt>
                <c:pt idx="52502">
                  <c:v>-8.4285700000000005E-2</c:v>
                </c:pt>
                <c:pt idx="52503">
                  <c:v>-8.2117499999999996E-2</c:v>
                </c:pt>
                <c:pt idx="52504">
                  <c:v>-7.9952599999999999E-2</c:v>
                </c:pt>
                <c:pt idx="52505">
                  <c:v>-7.7792299999999995E-2</c:v>
                </c:pt>
                <c:pt idx="52506">
                  <c:v>-7.5635999999999995E-2</c:v>
                </c:pt>
                <c:pt idx="52507">
                  <c:v>-7.3482800000000001E-2</c:v>
                </c:pt>
                <c:pt idx="52508">
                  <c:v>-7.1333499999999994E-2</c:v>
                </c:pt>
                <c:pt idx="52509">
                  <c:v>-6.9190699999999994E-2</c:v>
                </c:pt>
                <c:pt idx="52510">
                  <c:v>-6.7057500000000006E-2</c:v>
                </c:pt>
                <c:pt idx="52511">
                  <c:v>-6.4936999999999995E-2</c:v>
                </c:pt>
                <c:pt idx="52512">
                  <c:v>-6.2831100000000001E-2</c:v>
                </c:pt>
                <c:pt idx="52513">
                  <c:v>-6.07375E-2</c:v>
                </c:pt>
                <c:pt idx="52514">
                  <c:v>-5.86524E-2</c:v>
                </c:pt>
                <c:pt idx="52515">
                  <c:v>-5.6575E-2</c:v>
                </c:pt>
                <c:pt idx="52516">
                  <c:v>-5.45075E-2</c:v>
                </c:pt>
                <c:pt idx="52517">
                  <c:v>-5.24518E-2</c:v>
                </c:pt>
                <c:pt idx="52518">
                  <c:v>-5.0410099999999999E-2</c:v>
                </c:pt>
                <c:pt idx="52519">
                  <c:v>-4.8387100000000002E-2</c:v>
                </c:pt>
                <c:pt idx="52520">
                  <c:v>-4.6384500000000002E-2</c:v>
                </c:pt>
                <c:pt idx="52521">
                  <c:v>-4.4397699999999998E-2</c:v>
                </c:pt>
                <c:pt idx="52522">
                  <c:v>-4.2422700000000001E-2</c:v>
                </c:pt>
                <c:pt idx="52523">
                  <c:v>-4.0463300000000001E-2</c:v>
                </c:pt>
                <c:pt idx="52524">
                  <c:v>-3.8527100000000002E-2</c:v>
                </c:pt>
                <c:pt idx="52525">
                  <c:v>-3.6620199999999999E-2</c:v>
                </c:pt>
                <c:pt idx="52526">
                  <c:v>-3.4746600000000002E-2</c:v>
                </c:pt>
                <c:pt idx="52527">
                  <c:v>-3.2905499999999997E-2</c:v>
                </c:pt>
                <c:pt idx="52528">
                  <c:v>-3.1093099999999999E-2</c:v>
                </c:pt>
                <c:pt idx="52529">
                  <c:v>-2.9306599999999999E-2</c:v>
                </c:pt>
                <c:pt idx="52530">
                  <c:v>-2.7545799999999999E-2</c:v>
                </c:pt>
                <c:pt idx="52531">
                  <c:v>-2.58123E-2</c:v>
                </c:pt>
                <c:pt idx="52532">
                  <c:v>-2.4108399999999999E-2</c:v>
                </c:pt>
                <c:pt idx="52533">
                  <c:v>-2.24367E-2</c:v>
                </c:pt>
                <c:pt idx="52534">
                  <c:v>-2.0801400000000001E-2</c:v>
                </c:pt>
                <c:pt idx="52535">
                  <c:v>-1.9206600000000001E-2</c:v>
                </c:pt>
                <c:pt idx="52536">
                  <c:v>-1.7653700000000001E-2</c:v>
                </c:pt>
                <c:pt idx="52537">
                  <c:v>-1.6140999999999999E-2</c:v>
                </c:pt>
                <c:pt idx="52538">
                  <c:v>-1.46678E-2</c:v>
                </c:pt>
                <c:pt idx="52539">
                  <c:v>-1.32359E-2</c:v>
                </c:pt>
                <c:pt idx="52540">
                  <c:v>-1.1844500000000001E-2</c:v>
                </c:pt>
                <c:pt idx="52541">
                  <c:v>-1.04904E-2</c:v>
                </c:pt>
                <c:pt idx="52542" formatCode="0.00E+00">
                  <c:v>-9.1726599999999991E-3</c:v>
                </c:pt>
                <c:pt idx="52543" formatCode="0.00E+00">
                  <c:v>-7.89225E-3</c:v>
                </c:pt>
                <c:pt idx="52544" formatCode="0.00E+00">
                  <c:v>-6.6512200000000002E-3</c:v>
                </c:pt>
                <c:pt idx="52545" formatCode="0.00E+00">
                  <c:v>-5.4520200000000001E-3</c:v>
                </c:pt>
                <c:pt idx="52546" formatCode="0.00E+00">
                  <c:v>-4.2957999999999998E-3</c:v>
                </c:pt>
                <c:pt idx="52547" formatCode="0.00E+00">
                  <c:v>-3.1824700000000002E-3</c:v>
                </c:pt>
                <c:pt idx="52548" formatCode="0.00E+00">
                  <c:v>-2.1125699999999998E-3</c:v>
                </c:pt>
                <c:pt idx="52549" formatCode="0.00E+00">
                  <c:v>-1.0875800000000001E-3</c:v>
                </c:pt>
                <c:pt idx="52550" formatCode="0.00E+00">
                  <c:v>-1.0736899999999999E-4</c:v>
                </c:pt>
                <c:pt idx="52551" formatCode="0.00E+00">
                  <c:v>8.3020000000000001E-4</c:v>
                </c:pt>
                <c:pt idx="52552" formatCode="0.00E+00">
                  <c:v>1.7264299999999999E-3</c:v>
                </c:pt>
                <c:pt idx="52553" formatCode="0.00E+00">
                  <c:v>2.58055E-3</c:v>
                </c:pt>
                <c:pt idx="52554" formatCode="0.00E+00">
                  <c:v>3.39054E-3</c:v>
                </c:pt>
                <c:pt idx="52555" formatCode="0.00E+00">
                  <c:v>4.1550600000000004E-3</c:v>
                </c:pt>
                <c:pt idx="52556" formatCode="0.00E+00">
                  <c:v>4.8744900000000004E-3</c:v>
                </c:pt>
                <c:pt idx="52557" formatCode="0.00E+00">
                  <c:v>5.5503200000000001E-3</c:v>
                </c:pt>
                <c:pt idx="52558" formatCode="0.00E+00">
                  <c:v>6.1843499999999999E-3</c:v>
                </c:pt>
                <c:pt idx="52559" formatCode="0.00E+00">
                  <c:v>6.7771899999999998E-3</c:v>
                </c:pt>
                <c:pt idx="52560" formatCode="0.00E+00">
                  <c:v>7.32806E-3</c:v>
                </c:pt>
                <c:pt idx="52561" formatCode="0.00E+00">
                  <c:v>7.8370899999999997E-3</c:v>
                </c:pt>
                <c:pt idx="52562" formatCode="0.00E+00">
                  <c:v>8.3057300000000008E-3</c:v>
                </c:pt>
                <c:pt idx="52563" formatCode="0.00E+00">
                  <c:v>8.7350099999999996E-3</c:v>
                </c:pt>
                <c:pt idx="52564" formatCode="0.00E+00">
                  <c:v>9.1252099999999999E-3</c:v>
                </c:pt>
                <c:pt idx="52565" formatCode="0.00E+00">
                  <c:v>9.4768200000000004E-3</c:v>
                </c:pt>
                <c:pt idx="52566" formatCode="0.00E+00">
                  <c:v>9.7910199999999992E-3</c:v>
                </c:pt>
                <c:pt idx="52567">
                  <c:v>1.0069099999999999E-2</c:v>
                </c:pt>
                <c:pt idx="52568">
                  <c:v>1.0312E-2</c:v>
                </c:pt>
                <c:pt idx="52569">
                  <c:v>1.05206E-2</c:v>
                </c:pt>
                <c:pt idx="52570">
                  <c:v>1.06964E-2</c:v>
                </c:pt>
                <c:pt idx="52571">
                  <c:v>1.0840900000000001E-2</c:v>
                </c:pt>
                <c:pt idx="52572">
                  <c:v>1.09543E-2</c:v>
                </c:pt>
                <c:pt idx="52573">
                  <c:v>1.1035700000000001E-2</c:v>
                </c:pt>
                <c:pt idx="52574">
                  <c:v>1.1084699999999999E-2</c:v>
                </c:pt>
                <c:pt idx="52575">
                  <c:v>1.11013E-2</c:v>
                </c:pt>
                <c:pt idx="52576">
                  <c:v>1.1085599999999999E-2</c:v>
                </c:pt>
                <c:pt idx="52577">
                  <c:v>1.1038299999999999E-2</c:v>
                </c:pt>
                <c:pt idx="52578">
                  <c:v>1.09593E-2</c:v>
                </c:pt>
                <c:pt idx="52579">
                  <c:v>1.0848699999999999E-2</c:v>
                </c:pt>
                <c:pt idx="52580">
                  <c:v>1.0707400000000001E-2</c:v>
                </c:pt>
                <c:pt idx="52581">
                  <c:v>1.0536999999999999E-2</c:v>
                </c:pt>
                <c:pt idx="52582">
                  <c:v>1.03394E-2</c:v>
                </c:pt>
                <c:pt idx="52583">
                  <c:v>1.01157E-2</c:v>
                </c:pt>
                <c:pt idx="52584" formatCode="0.00E+00">
                  <c:v>9.8663499999999994E-3</c:v>
                </c:pt>
                <c:pt idx="52585" formatCode="0.00E+00">
                  <c:v>9.5917199999999998E-3</c:v>
                </c:pt>
                <c:pt idx="52586" formatCode="0.00E+00">
                  <c:v>9.2923799999999994E-3</c:v>
                </c:pt>
                <c:pt idx="52587" formatCode="0.00E+00">
                  <c:v>8.9683000000000002E-3</c:v>
                </c:pt>
                <c:pt idx="52588" formatCode="0.00E+00">
                  <c:v>8.61958E-3</c:v>
                </c:pt>
                <c:pt idx="52589" formatCode="0.00E+00">
                  <c:v>8.2470600000000005E-3</c:v>
                </c:pt>
                <c:pt idx="52590" formatCode="0.00E+00">
                  <c:v>7.8513200000000002E-3</c:v>
                </c:pt>
                <c:pt idx="52591" formatCode="0.00E+00">
                  <c:v>7.4328399999999996E-3</c:v>
                </c:pt>
                <c:pt idx="52592" formatCode="0.00E+00">
                  <c:v>6.9934899999999998E-3</c:v>
                </c:pt>
                <c:pt idx="52593" formatCode="0.00E+00">
                  <c:v>6.5361400000000002E-3</c:v>
                </c:pt>
                <c:pt idx="52594" formatCode="0.00E+00">
                  <c:v>6.0627500000000004E-3</c:v>
                </c:pt>
                <c:pt idx="52595" formatCode="0.00E+00">
                  <c:v>5.5750000000000001E-3</c:v>
                </c:pt>
                <c:pt idx="52596" formatCode="0.00E+00">
                  <c:v>5.0754399999999996E-3</c:v>
                </c:pt>
                <c:pt idx="52597" formatCode="0.00E+00">
                  <c:v>4.5655799999999996E-3</c:v>
                </c:pt>
                <c:pt idx="52598" formatCode="0.00E+00">
                  <c:v>4.04499E-3</c:v>
                </c:pt>
                <c:pt idx="52599" formatCode="0.00E+00">
                  <c:v>3.51381E-3</c:v>
                </c:pt>
                <c:pt idx="52600" formatCode="0.00E+00">
                  <c:v>2.9730799999999999E-3</c:v>
                </c:pt>
                <c:pt idx="52601" formatCode="0.00E+00">
                  <c:v>2.4223600000000001E-3</c:v>
                </c:pt>
                <c:pt idx="52602" formatCode="0.00E+00">
                  <c:v>1.86078E-3</c:v>
                </c:pt>
                <c:pt idx="52603" formatCode="0.00E+00">
                  <c:v>1.2891700000000001E-3</c:v>
                </c:pt>
                <c:pt idx="52604" formatCode="0.00E+00">
                  <c:v>7.0896999999999996E-4</c:v>
                </c:pt>
                <c:pt idx="52605" formatCode="0.00E+00">
                  <c:v>1.21011E-4</c:v>
                </c:pt>
                <c:pt idx="52606" formatCode="0.00E+00">
                  <c:v>-4.7420300000000003E-4</c:v>
                </c:pt>
                <c:pt idx="52607" formatCode="0.00E+00">
                  <c:v>-1.0759999999999999E-3</c:v>
                </c:pt>
                <c:pt idx="52608" formatCode="0.00E+00">
                  <c:v>-1.6829200000000001E-3</c:v>
                </c:pt>
                <c:pt idx="52609" formatCode="0.00E+00">
                  <c:v>-2.2932E-3</c:v>
                </c:pt>
                <c:pt idx="52610" formatCode="0.00E+00">
                  <c:v>-2.90537E-3</c:v>
                </c:pt>
                <c:pt idx="52611" formatCode="0.00E+00">
                  <c:v>-3.5183800000000002E-3</c:v>
                </c:pt>
                <c:pt idx="52612" formatCode="0.00E+00">
                  <c:v>-4.1316E-3</c:v>
                </c:pt>
                <c:pt idx="52613" formatCode="0.00E+00">
                  <c:v>-4.7437699999999996E-3</c:v>
                </c:pt>
                <c:pt idx="52614" formatCode="0.00E+00">
                  <c:v>-5.3531500000000001E-3</c:v>
                </c:pt>
                <c:pt idx="52615" formatCode="0.00E+00">
                  <c:v>-5.9593199999999997E-3</c:v>
                </c:pt>
                <c:pt idx="52616" formatCode="0.00E+00">
                  <c:v>-6.5624200000000002E-3</c:v>
                </c:pt>
                <c:pt idx="52617" formatCode="0.00E+00">
                  <c:v>-7.1613900000000001E-3</c:v>
                </c:pt>
                <c:pt idx="52618" formatCode="0.00E+00">
                  <c:v>-7.7541299999999997E-3</c:v>
                </c:pt>
                <c:pt idx="52619" formatCode="0.00E+00">
                  <c:v>-8.3382600000000001E-3</c:v>
                </c:pt>
                <c:pt idx="52620" formatCode="0.00E+00">
                  <c:v>-8.9121300000000007E-3</c:v>
                </c:pt>
                <c:pt idx="52621" formatCode="0.00E+00">
                  <c:v>-9.4754100000000001E-3</c:v>
                </c:pt>
                <c:pt idx="52622">
                  <c:v>-1.00284E-2</c:v>
                </c:pt>
                <c:pt idx="52623">
                  <c:v>-1.05711E-2</c:v>
                </c:pt>
                <c:pt idx="52624">
                  <c:v>-1.1103E-2</c:v>
                </c:pt>
                <c:pt idx="52625">
                  <c:v>-1.1624499999999999E-2</c:v>
                </c:pt>
                <c:pt idx="52626">
                  <c:v>-1.21358E-2</c:v>
                </c:pt>
                <c:pt idx="52627">
                  <c:v>-1.26371E-2</c:v>
                </c:pt>
                <c:pt idx="52628">
                  <c:v>-1.31276E-2</c:v>
                </c:pt>
                <c:pt idx="52629">
                  <c:v>-1.36066E-2</c:v>
                </c:pt>
                <c:pt idx="52630">
                  <c:v>-1.40725E-2</c:v>
                </c:pt>
                <c:pt idx="52631">
                  <c:v>-1.45224E-2</c:v>
                </c:pt>
                <c:pt idx="52632">
                  <c:v>-1.49541E-2</c:v>
                </c:pt>
                <c:pt idx="52633">
                  <c:v>-1.53665E-2</c:v>
                </c:pt>
                <c:pt idx="52634">
                  <c:v>-1.5758899999999999E-2</c:v>
                </c:pt>
                <c:pt idx="52635">
                  <c:v>-1.6130800000000001E-2</c:v>
                </c:pt>
                <c:pt idx="52636">
                  <c:v>-1.64821E-2</c:v>
                </c:pt>
                <c:pt idx="52637">
                  <c:v>-1.6812799999999999E-2</c:v>
                </c:pt>
                <c:pt idx="52638">
                  <c:v>-1.7122600000000002E-2</c:v>
                </c:pt>
                <c:pt idx="52639">
                  <c:v>-1.7410499999999999E-2</c:v>
                </c:pt>
                <c:pt idx="52640">
                  <c:v>-1.7675199999999999E-2</c:v>
                </c:pt>
                <c:pt idx="52641">
                  <c:v>-1.7916999999999999E-2</c:v>
                </c:pt>
                <c:pt idx="52642">
                  <c:v>-1.81371E-2</c:v>
                </c:pt>
                <c:pt idx="52643">
                  <c:v>-1.8337099999999999E-2</c:v>
                </c:pt>
                <c:pt idx="52644">
                  <c:v>-1.85168E-2</c:v>
                </c:pt>
                <c:pt idx="52645">
                  <c:v>-1.8675799999999999E-2</c:v>
                </c:pt>
                <c:pt idx="52646">
                  <c:v>-1.8814000000000001E-2</c:v>
                </c:pt>
                <c:pt idx="52647">
                  <c:v>-1.8930499999999999E-2</c:v>
                </c:pt>
                <c:pt idx="52648">
                  <c:v>-1.9022799999999999E-2</c:v>
                </c:pt>
                <c:pt idx="52649">
                  <c:v>-1.9088600000000001E-2</c:v>
                </c:pt>
                <c:pt idx="52650">
                  <c:v>-1.9127999999999999E-2</c:v>
                </c:pt>
                <c:pt idx="52651">
                  <c:v>-1.91424E-2</c:v>
                </c:pt>
                <c:pt idx="52652">
                  <c:v>-1.9131700000000001E-2</c:v>
                </c:pt>
                <c:pt idx="52653">
                  <c:v>-1.9094300000000002E-2</c:v>
                </c:pt>
                <c:pt idx="52654">
                  <c:v>-1.9028300000000001E-2</c:v>
                </c:pt>
                <c:pt idx="52655">
                  <c:v>-1.8932600000000001E-2</c:v>
                </c:pt>
                <c:pt idx="52656">
                  <c:v>-1.8807600000000001E-2</c:v>
                </c:pt>
                <c:pt idx="52657">
                  <c:v>-1.8653200000000002E-2</c:v>
                </c:pt>
                <c:pt idx="52658">
                  <c:v>-1.8468499999999999E-2</c:v>
                </c:pt>
                <c:pt idx="52659">
                  <c:v>-1.82533E-2</c:v>
                </c:pt>
                <c:pt idx="52660">
                  <c:v>-1.80092E-2</c:v>
                </c:pt>
                <c:pt idx="52661">
                  <c:v>-1.7737099999999999E-2</c:v>
                </c:pt>
                <c:pt idx="52662">
                  <c:v>-1.7437000000000001E-2</c:v>
                </c:pt>
                <c:pt idx="52663">
                  <c:v>-1.7108499999999999E-2</c:v>
                </c:pt>
                <c:pt idx="52664">
                  <c:v>-1.6752300000000001E-2</c:v>
                </c:pt>
                <c:pt idx="52665">
                  <c:v>-1.6368600000000001E-2</c:v>
                </c:pt>
                <c:pt idx="52666">
                  <c:v>-1.59574E-2</c:v>
                </c:pt>
                <c:pt idx="52667">
                  <c:v>-1.5518199999999999E-2</c:v>
                </c:pt>
                <c:pt idx="52668">
                  <c:v>-1.5049999999999999E-2</c:v>
                </c:pt>
                <c:pt idx="52669">
                  <c:v>-1.45509E-2</c:v>
                </c:pt>
                <c:pt idx="52670">
                  <c:v>-1.4020100000000001E-2</c:v>
                </c:pt>
                <c:pt idx="52671">
                  <c:v>-1.34579E-2</c:v>
                </c:pt>
                <c:pt idx="52672">
                  <c:v>-1.28646E-2</c:v>
                </c:pt>
                <c:pt idx="52673">
                  <c:v>-1.22401E-2</c:v>
                </c:pt>
                <c:pt idx="52674">
                  <c:v>-1.1584799999999999E-2</c:v>
                </c:pt>
                <c:pt idx="52675">
                  <c:v>-1.0899799999999999E-2</c:v>
                </c:pt>
                <c:pt idx="52676">
                  <c:v>-1.01853E-2</c:v>
                </c:pt>
                <c:pt idx="52677" formatCode="0.00E+00">
                  <c:v>-9.4418200000000001E-3</c:v>
                </c:pt>
                <c:pt idx="52678" formatCode="0.00E+00">
                  <c:v>-8.6697700000000003E-3</c:v>
                </c:pt>
                <c:pt idx="52679" formatCode="0.00E+00">
                  <c:v>-7.8696900000000004E-3</c:v>
                </c:pt>
                <c:pt idx="52680" formatCode="0.00E+00">
                  <c:v>-7.0419799999999998E-3</c:v>
                </c:pt>
                <c:pt idx="52681" formatCode="0.00E+00">
                  <c:v>-6.1872000000000003E-3</c:v>
                </c:pt>
                <c:pt idx="52682" formatCode="0.00E+00">
                  <c:v>-5.3053099999999997E-3</c:v>
                </c:pt>
                <c:pt idx="52683" formatCode="0.00E+00">
                  <c:v>-4.3953000000000004E-3</c:v>
                </c:pt>
                <c:pt idx="52684" formatCode="0.00E+00">
                  <c:v>-3.45641E-3</c:v>
                </c:pt>
                <c:pt idx="52685" formatCode="0.00E+00">
                  <c:v>-2.4886399999999999E-3</c:v>
                </c:pt>
                <c:pt idx="52686" formatCode="0.00E+00">
                  <c:v>-1.49197E-3</c:v>
                </c:pt>
                <c:pt idx="52687" formatCode="0.00E+00">
                  <c:v>-4.6637000000000002E-4</c:v>
                </c:pt>
                <c:pt idx="52688" formatCode="0.00E+00">
                  <c:v>5.8682500000000002E-4</c:v>
                </c:pt>
                <c:pt idx="52689" formatCode="0.00E+00">
                  <c:v>1.6650600000000001E-3</c:v>
                </c:pt>
                <c:pt idx="52690" formatCode="0.00E+00">
                  <c:v>2.76662E-3</c:v>
                </c:pt>
                <c:pt idx="52691" formatCode="0.00E+00">
                  <c:v>3.89136E-3</c:v>
                </c:pt>
                <c:pt idx="52692" formatCode="0.00E+00">
                  <c:v>5.0399299999999998E-3</c:v>
                </c:pt>
                <c:pt idx="52693" formatCode="0.00E+00">
                  <c:v>6.2130500000000003E-3</c:v>
                </c:pt>
                <c:pt idx="52694" formatCode="0.00E+00">
                  <c:v>7.4107299999999999E-3</c:v>
                </c:pt>
                <c:pt idx="52695" formatCode="0.00E+00">
                  <c:v>8.6319900000000008E-3</c:v>
                </c:pt>
                <c:pt idx="52696" formatCode="0.00E+00">
                  <c:v>9.8755700000000002E-3</c:v>
                </c:pt>
                <c:pt idx="52697">
                  <c:v>1.1141E-2</c:v>
                </c:pt>
                <c:pt idx="52698">
                  <c:v>1.24288E-2</c:v>
                </c:pt>
                <c:pt idx="52699">
                  <c:v>1.3739899999999999E-2</c:v>
                </c:pt>
                <c:pt idx="52700">
                  <c:v>1.5074300000000001E-2</c:v>
                </c:pt>
                <c:pt idx="52701">
                  <c:v>1.64306E-2</c:v>
                </c:pt>
                <c:pt idx="52702">
                  <c:v>1.7807E-2</c:v>
                </c:pt>
                <c:pt idx="52703">
                  <c:v>1.92021E-2</c:v>
                </c:pt>
                <c:pt idx="52704">
                  <c:v>2.0615000000000001E-2</c:v>
                </c:pt>
                <c:pt idx="52705">
                  <c:v>2.2044600000000001E-2</c:v>
                </c:pt>
                <c:pt idx="52706">
                  <c:v>2.349E-2</c:v>
                </c:pt>
                <c:pt idx="52707">
                  <c:v>2.4950900000000002E-2</c:v>
                </c:pt>
                <c:pt idx="52708">
                  <c:v>2.6427699999999998E-2</c:v>
                </c:pt>
                <c:pt idx="52709">
                  <c:v>2.7920799999999999E-2</c:v>
                </c:pt>
                <c:pt idx="52710">
                  <c:v>2.94302E-2</c:v>
                </c:pt>
                <c:pt idx="52711">
                  <c:v>3.0954800000000001E-2</c:v>
                </c:pt>
                <c:pt idx="52712">
                  <c:v>3.24932E-2</c:v>
                </c:pt>
                <c:pt idx="52713">
                  <c:v>3.4043799999999999E-2</c:v>
                </c:pt>
                <c:pt idx="52714">
                  <c:v>3.5604999999999998E-2</c:v>
                </c:pt>
                <c:pt idx="52715">
                  <c:v>3.7175199999999999E-2</c:v>
                </c:pt>
                <c:pt idx="52716">
                  <c:v>3.8753700000000002E-2</c:v>
                </c:pt>
                <c:pt idx="52717">
                  <c:v>4.0340300000000003E-2</c:v>
                </c:pt>
                <c:pt idx="52718">
                  <c:v>4.1934600000000002E-2</c:v>
                </c:pt>
                <c:pt idx="52719">
                  <c:v>4.3535900000000002E-2</c:v>
                </c:pt>
                <c:pt idx="52720">
                  <c:v>4.5143799999999998E-2</c:v>
                </c:pt>
                <c:pt idx="52721">
                  <c:v>4.6758000000000001E-2</c:v>
                </c:pt>
                <c:pt idx="52722">
                  <c:v>4.83776E-2</c:v>
                </c:pt>
                <c:pt idx="52723">
                  <c:v>5.0001700000000003E-2</c:v>
                </c:pt>
                <c:pt idx="52724">
                  <c:v>5.1629899999999999E-2</c:v>
                </c:pt>
                <c:pt idx="52725">
                  <c:v>5.3261599999999999E-2</c:v>
                </c:pt>
                <c:pt idx="52726">
                  <c:v>5.4896100000000003E-2</c:v>
                </c:pt>
                <c:pt idx="52727">
                  <c:v>5.6532800000000001E-2</c:v>
                </c:pt>
                <c:pt idx="52728">
                  <c:v>5.8170800000000002E-2</c:v>
                </c:pt>
                <c:pt idx="52729">
                  <c:v>5.9808300000000002E-2</c:v>
                </c:pt>
                <c:pt idx="52730">
                  <c:v>6.1442799999999999E-2</c:v>
                </c:pt>
                <c:pt idx="52731">
                  <c:v>6.3072400000000001E-2</c:v>
                </c:pt>
                <c:pt idx="52732">
                  <c:v>6.4696500000000004E-2</c:v>
                </c:pt>
                <c:pt idx="52733">
                  <c:v>6.6314399999999996E-2</c:v>
                </c:pt>
                <c:pt idx="52734">
                  <c:v>6.7924899999999996E-2</c:v>
                </c:pt>
                <c:pt idx="52735">
                  <c:v>6.9526699999999997E-2</c:v>
                </c:pt>
                <c:pt idx="52736">
                  <c:v>7.1119799999999997E-2</c:v>
                </c:pt>
                <c:pt idx="52737">
                  <c:v>7.2704299999999999E-2</c:v>
                </c:pt>
                <c:pt idx="52738">
                  <c:v>7.4279200000000004E-2</c:v>
                </c:pt>
                <c:pt idx="52739">
                  <c:v>7.5842900000000005E-2</c:v>
                </c:pt>
                <c:pt idx="52740">
                  <c:v>7.7394299999999999E-2</c:v>
                </c:pt>
                <c:pt idx="52741">
                  <c:v>7.8933100000000006E-2</c:v>
                </c:pt>
                <c:pt idx="52742">
                  <c:v>8.0459900000000001E-2</c:v>
                </c:pt>
                <c:pt idx="52743">
                  <c:v>8.1974199999999997E-2</c:v>
                </c:pt>
                <c:pt idx="52744">
                  <c:v>8.3474699999999999E-2</c:v>
                </c:pt>
                <c:pt idx="52745">
                  <c:v>8.49607E-2</c:v>
                </c:pt>
                <c:pt idx="52746">
                  <c:v>8.6431599999999997E-2</c:v>
                </c:pt>
                <c:pt idx="52747">
                  <c:v>8.7886000000000006E-2</c:v>
                </c:pt>
                <c:pt idx="52748">
                  <c:v>8.9321200000000003E-2</c:v>
                </c:pt>
                <c:pt idx="52749">
                  <c:v>9.0735399999999994E-2</c:v>
                </c:pt>
                <c:pt idx="52750">
                  <c:v>9.2127899999999999E-2</c:v>
                </c:pt>
                <c:pt idx="52751">
                  <c:v>9.3497999999999998E-2</c:v>
                </c:pt>
                <c:pt idx="52752">
                  <c:v>9.4845200000000005E-2</c:v>
                </c:pt>
                <c:pt idx="52753">
                  <c:v>9.6169199999999996E-2</c:v>
                </c:pt>
                <c:pt idx="52754">
                  <c:v>9.7469500000000001E-2</c:v>
                </c:pt>
                <c:pt idx="52755">
                  <c:v>9.8745299999999994E-2</c:v>
                </c:pt>
                <c:pt idx="52756">
                  <c:v>9.9995899999999999E-2</c:v>
                </c:pt>
                <c:pt idx="52757">
                  <c:v>0.10122100000000001</c:v>
                </c:pt>
                <c:pt idx="52758">
                  <c:v>0.102421</c:v>
                </c:pt>
                <c:pt idx="52759">
                  <c:v>0.103593</c:v>
                </c:pt>
                <c:pt idx="52760">
                  <c:v>0.104736</c:v>
                </c:pt>
                <c:pt idx="52761">
                  <c:v>0.105851</c:v>
                </c:pt>
                <c:pt idx="52762">
                  <c:v>0.10693800000000001</c:v>
                </c:pt>
                <c:pt idx="52763">
                  <c:v>0.10799599999999999</c:v>
                </c:pt>
                <c:pt idx="52764">
                  <c:v>0.109024</c:v>
                </c:pt>
                <c:pt idx="52765">
                  <c:v>0.11002199999999999</c:v>
                </c:pt>
                <c:pt idx="52766">
                  <c:v>0.110989</c:v>
                </c:pt>
                <c:pt idx="52767">
                  <c:v>0.111924</c:v>
                </c:pt>
                <c:pt idx="52768">
                  <c:v>0.112826</c:v>
                </c:pt>
                <c:pt idx="52769">
                  <c:v>0.11369600000000001</c:v>
                </c:pt>
                <c:pt idx="52770">
                  <c:v>0.114533</c:v>
                </c:pt>
                <c:pt idx="52771">
                  <c:v>0.11533599999999999</c:v>
                </c:pt>
                <c:pt idx="52772">
                  <c:v>0.116104</c:v>
                </c:pt>
                <c:pt idx="52773">
                  <c:v>0.116837</c:v>
                </c:pt>
                <c:pt idx="52774">
                  <c:v>0.117533</c:v>
                </c:pt>
                <c:pt idx="52775">
                  <c:v>0.11819300000000001</c:v>
                </c:pt>
                <c:pt idx="52776">
                  <c:v>0.11881700000000001</c:v>
                </c:pt>
                <c:pt idx="52777">
                  <c:v>0.119405</c:v>
                </c:pt>
                <c:pt idx="52778">
                  <c:v>0.11995400000000001</c:v>
                </c:pt>
                <c:pt idx="52779">
                  <c:v>0.120464</c:v>
                </c:pt>
                <c:pt idx="52780">
                  <c:v>0.120937</c:v>
                </c:pt>
                <c:pt idx="52781">
                  <c:v>0.12137100000000001</c:v>
                </c:pt>
                <c:pt idx="52782">
                  <c:v>0.121766</c:v>
                </c:pt>
                <c:pt idx="52783">
                  <c:v>0.12212000000000001</c:v>
                </c:pt>
                <c:pt idx="52784">
                  <c:v>0.122431</c:v>
                </c:pt>
                <c:pt idx="52785">
                  <c:v>0.122699</c:v>
                </c:pt>
                <c:pt idx="52786">
                  <c:v>0.122928</c:v>
                </c:pt>
                <c:pt idx="52787">
                  <c:v>0.12311800000000001</c:v>
                </c:pt>
                <c:pt idx="52788">
                  <c:v>0.12327</c:v>
                </c:pt>
                <c:pt idx="52789">
                  <c:v>0.12338499999999999</c:v>
                </c:pt>
                <c:pt idx="52790">
                  <c:v>0.123461</c:v>
                </c:pt>
                <c:pt idx="52791">
                  <c:v>0.1235</c:v>
                </c:pt>
                <c:pt idx="52792">
                  <c:v>0.123499</c:v>
                </c:pt>
                <c:pt idx="52793">
                  <c:v>0.123459</c:v>
                </c:pt>
                <c:pt idx="52794">
                  <c:v>0.123378</c:v>
                </c:pt>
                <c:pt idx="52795">
                  <c:v>0.12325700000000001</c:v>
                </c:pt>
                <c:pt idx="52796">
                  <c:v>0.123097</c:v>
                </c:pt>
                <c:pt idx="52797">
                  <c:v>0.122901</c:v>
                </c:pt>
                <c:pt idx="52798">
                  <c:v>0.122669</c:v>
                </c:pt>
                <c:pt idx="52799">
                  <c:v>0.122403</c:v>
                </c:pt>
                <c:pt idx="52800">
                  <c:v>0.122101</c:v>
                </c:pt>
                <c:pt idx="52801">
                  <c:v>0.121765</c:v>
                </c:pt>
                <c:pt idx="52802">
                  <c:v>0.121394</c:v>
                </c:pt>
                <c:pt idx="52803">
                  <c:v>0.120988</c:v>
                </c:pt>
                <c:pt idx="52804">
                  <c:v>0.120546</c:v>
                </c:pt>
                <c:pt idx="52805">
                  <c:v>0.120071</c:v>
                </c:pt>
                <c:pt idx="52806">
                  <c:v>0.119562</c:v>
                </c:pt>
                <c:pt idx="52807">
                  <c:v>0.119021</c:v>
                </c:pt>
                <c:pt idx="52808">
                  <c:v>0.118447</c:v>
                </c:pt>
                <c:pt idx="52809">
                  <c:v>0.117841</c:v>
                </c:pt>
                <c:pt idx="52810">
                  <c:v>0.117203</c:v>
                </c:pt>
                <c:pt idx="52811">
                  <c:v>0.116533</c:v>
                </c:pt>
                <c:pt idx="52812">
                  <c:v>0.115831</c:v>
                </c:pt>
                <c:pt idx="52813">
                  <c:v>0.115096</c:v>
                </c:pt>
                <c:pt idx="52814">
                  <c:v>0.114329</c:v>
                </c:pt>
                <c:pt idx="52815">
                  <c:v>0.11353100000000001</c:v>
                </c:pt>
                <c:pt idx="52816">
                  <c:v>0.112703</c:v>
                </c:pt>
                <c:pt idx="52817">
                  <c:v>0.111846</c:v>
                </c:pt>
                <c:pt idx="52818">
                  <c:v>0.110961</c:v>
                </c:pt>
                <c:pt idx="52819">
                  <c:v>0.11004899999999999</c:v>
                </c:pt>
                <c:pt idx="52820">
                  <c:v>0.109112</c:v>
                </c:pt>
                <c:pt idx="52821">
                  <c:v>0.10815</c:v>
                </c:pt>
                <c:pt idx="52822">
                  <c:v>0.107166</c:v>
                </c:pt>
                <c:pt idx="52823">
                  <c:v>0.106159</c:v>
                </c:pt>
                <c:pt idx="52824">
                  <c:v>0.10513</c:v>
                </c:pt>
                <c:pt idx="52825">
                  <c:v>0.10408100000000001</c:v>
                </c:pt>
                <c:pt idx="52826">
                  <c:v>0.10301200000000001</c:v>
                </c:pt>
                <c:pt idx="52827">
                  <c:v>0.101923</c:v>
                </c:pt>
                <c:pt idx="52828">
                  <c:v>0.100813</c:v>
                </c:pt>
                <c:pt idx="52829">
                  <c:v>9.9687200000000004E-2</c:v>
                </c:pt>
                <c:pt idx="52830">
                  <c:v>9.8545099999999997E-2</c:v>
                </c:pt>
                <c:pt idx="52831">
                  <c:v>9.7388199999999994E-2</c:v>
                </c:pt>
                <c:pt idx="52832">
                  <c:v>9.62176E-2</c:v>
                </c:pt>
                <c:pt idx="52833">
                  <c:v>9.5034499999999994E-2</c:v>
                </c:pt>
                <c:pt idx="52834">
                  <c:v>9.3839900000000004E-2</c:v>
                </c:pt>
                <c:pt idx="52835">
                  <c:v>9.2634300000000003E-2</c:v>
                </c:pt>
                <c:pt idx="52836">
                  <c:v>9.1418100000000002E-2</c:v>
                </c:pt>
                <c:pt idx="52837">
                  <c:v>9.0191999999999994E-2</c:v>
                </c:pt>
                <c:pt idx="52838">
                  <c:v>8.8956999999999994E-2</c:v>
                </c:pt>
                <c:pt idx="52839">
                  <c:v>8.7714299999999995E-2</c:v>
                </c:pt>
                <c:pt idx="52840">
                  <c:v>8.6466000000000001E-2</c:v>
                </c:pt>
                <c:pt idx="52841">
                  <c:v>8.5214499999999999E-2</c:v>
                </c:pt>
                <c:pt idx="52842">
                  <c:v>8.3960999999999994E-2</c:v>
                </c:pt>
                <c:pt idx="52843">
                  <c:v>8.2706100000000005E-2</c:v>
                </c:pt>
                <c:pt idx="52844">
                  <c:v>8.1450599999999998E-2</c:v>
                </c:pt>
                <c:pt idx="52845">
                  <c:v>8.0195199999999994E-2</c:v>
                </c:pt>
                <c:pt idx="52846">
                  <c:v>7.8940999999999997E-2</c:v>
                </c:pt>
                <c:pt idx="52847">
                  <c:v>7.7688900000000005E-2</c:v>
                </c:pt>
                <c:pt idx="52848">
                  <c:v>7.6440499999999995E-2</c:v>
                </c:pt>
                <c:pt idx="52849">
                  <c:v>7.5197399999999998E-2</c:v>
                </c:pt>
                <c:pt idx="52850">
                  <c:v>7.3959800000000006E-2</c:v>
                </c:pt>
                <c:pt idx="52851">
                  <c:v>7.2727700000000006E-2</c:v>
                </c:pt>
                <c:pt idx="52852">
                  <c:v>7.1501800000000004E-2</c:v>
                </c:pt>
                <c:pt idx="52853">
                  <c:v>7.0283200000000004E-2</c:v>
                </c:pt>
                <c:pt idx="52854">
                  <c:v>6.9073300000000004E-2</c:v>
                </c:pt>
                <c:pt idx="52855">
                  <c:v>6.7873299999999998E-2</c:v>
                </c:pt>
                <c:pt idx="52856">
                  <c:v>6.66847E-2</c:v>
                </c:pt>
                <c:pt idx="52857">
                  <c:v>6.5508800000000006E-2</c:v>
                </c:pt>
                <c:pt idx="52858">
                  <c:v>6.4347500000000002E-2</c:v>
                </c:pt>
                <c:pt idx="52859">
                  <c:v>6.3202499999999995E-2</c:v>
                </c:pt>
                <c:pt idx="52860">
                  <c:v>6.2075900000000003E-2</c:v>
                </c:pt>
                <c:pt idx="52861">
                  <c:v>6.0968799999999997E-2</c:v>
                </c:pt>
                <c:pt idx="52862">
                  <c:v>5.9882199999999997E-2</c:v>
                </c:pt>
                <c:pt idx="52863">
                  <c:v>5.8817399999999999E-2</c:v>
                </c:pt>
                <c:pt idx="52864">
                  <c:v>5.77755E-2</c:v>
                </c:pt>
                <c:pt idx="52865">
                  <c:v>5.6757200000000001E-2</c:v>
                </c:pt>
                <c:pt idx="52866">
                  <c:v>5.5763399999999998E-2</c:v>
                </c:pt>
                <c:pt idx="52867">
                  <c:v>5.4794299999999997E-2</c:v>
                </c:pt>
                <c:pt idx="52868">
                  <c:v>5.3849500000000002E-2</c:v>
                </c:pt>
                <c:pt idx="52869">
                  <c:v>5.2928799999999998E-2</c:v>
                </c:pt>
                <c:pt idx="52870">
                  <c:v>5.2033200000000002E-2</c:v>
                </c:pt>
                <c:pt idx="52871">
                  <c:v>5.11642E-2</c:v>
                </c:pt>
                <c:pt idx="52872">
                  <c:v>5.0323699999999999E-2</c:v>
                </c:pt>
                <c:pt idx="52873">
                  <c:v>4.9513799999999997E-2</c:v>
                </c:pt>
                <c:pt idx="52874">
                  <c:v>4.8736500000000002E-2</c:v>
                </c:pt>
                <c:pt idx="52875">
                  <c:v>4.79925E-2</c:v>
                </c:pt>
                <c:pt idx="52876">
                  <c:v>4.7281499999999997E-2</c:v>
                </c:pt>
                <c:pt idx="52877">
                  <c:v>4.6603699999999998E-2</c:v>
                </c:pt>
                <c:pt idx="52878">
                  <c:v>4.5960399999999998E-2</c:v>
                </c:pt>
                <c:pt idx="52879">
                  <c:v>4.5353299999999999E-2</c:v>
                </c:pt>
                <c:pt idx="52880">
                  <c:v>4.4784299999999999E-2</c:v>
                </c:pt>
                <c:pt idx="52881">
                  <c:v>4.4254099999999998E-2</c:v>
                </c:pt>
                <c:pt idx="52882">
                  <c:v>4.37629E-2</c:v>
                </c:pt>
                <c:pt idx="52883">
                  <c:v>4.33119E-2</c:v>
                </c:pt>
                <c:pt idx="52884">
                  <c:v>4.2902200000000001E-2</c:v>
                </c:pt>
                <c:pt idx="52885">
                  <c:v>4.2533099999999997E-2</c:v>
                </c:pt>
                <c:pt idx="52886">
                  <c:v>4.22043E-2</c:v>
                </c:pt>
                <c:pt idx="52887">
                  <c:v>4.1916599999999998E-2</c:v>
                </c:pt>
                <c:pt idx="52888">
                  <c:v>4.1671300000000001E-2</c:v>
                </c:pt>
                <c:pt idx="52889">
                  <c:v>4.14688E-2</c:v>
                </c:pt>
                <c:pt idx="52890">
                  <c:v>4.13088E-2</c:v>
                </c:pt>
                <c:pt idx="52891">
                  <c:v>4.1190400000000002E-2</c:v>
                </c:pt>
                <c:pt idx="52892">
                  <c:v>4.1113200000000003E-2</c:v>
                </c:pt>
                <c:pt idx="52893">
                  <c:v>4.1078000000000003E-2</c:v>
                </c:pt>
                <c:pt idx="52894">
                  <c:v>4.1085999999999998E-2</c:v>
                </c:pt>
                <c:pt idx="52895">
                  <c:v>4.1138000000000001E-2</c:v>
                </c:pt>
                <c:pt idx="52896">
                  <c:v>4.1234100000000003E-2</c:v>
                </c:pt>
                <c:pt idx="52897">
                  <c:v>4.1375200000000001E-2</c:v>
                </c:pt>
                <c:pt idx="52898">
                  <c:v>4.15617E-2</c:v>
                </c:pt>
                <c:pt idx="52899">
                  <c:v>4.1793799999999999E-2</c:v>
                </c:pt>
                <c:pt idx="52900">
                  <c:v>4.2071699999999997E-2</c:v>
                </c:pt>
                <c:pt idx="52901">
                  <c:v>4.2395799999999997E-2</c:v>
                </c:pt>
                <c:pt idx="52902">
                  <c:v>4.2765900000000003E-2</c:v>
                </c:pt>
                <c:pt idx="52903">
                  <c:v>4.3181600000000001E-2</c:v>
                </c:pt>
                <c:pt idx="52904">
                  <c:v>4.3643099999999997E-2</c:v>
                </c:pt>
                <c:pt idx="52905">
                  <c:v>4.4150099999999998E-2</c:v>
                </c:pt>
                <c:pt idx="52906">
                  <c:v>4.47023E-2</c:v>
                </c:pt>
                <c:pt idx="52907">
                  <c:v>4.5299800000000001E-2</c:v>
                </c:pt>
                <c:pt idx="52908">
                  <c:v>4.5942700000000003E-2</c:v>
                </c:pt>
                <c:pt idx="52909">
                  <c:v>4.6630400000000002E-2</c:v>
                </c:pt>
                <c:pt idx="52910">
                  <c:v>4.7361899999999998E-2</c:v>
                </c:pt>
                <c:pt idx="52911">
                  <c:v>4.8136600000000002E-2</c:v>
                </c:pt>
                <c:pt idx="52912">
                  <c:v>4.8953999999999998E-2</c:v>
                </c:pt>
                <c:pt idx="52913">
                  <c:v>4.9813799999999998E-2</c:v>
                </c:pt>
                <c:pt idx="52914">
                  <c:v>5.07161E-2</c:v>
                </c:pt>
                <c:pt idx="52915">
                  <c:v>5.1659999999999998E-2</c:v>
                </c:pt>
                <c:pt idx="52916">
                  <c:v>5.2644299999999998E-2</c:v>
                </c:pt>
                <c:pt idx="52917">
                  <c:v>5.3668300000000002E-2</c:v>
                </c:pt>
                <c:pt idx="52918">
                  <c:v>5.4732200000000002E-2</c:v>
                </c:pt>
                <c:pt idx="52919">
                  <c:v>5.5835200000000001E-2</c:v>
                </c:pt>
                <c:pt idx="52920">
                  <c:v>5.6975199999999997E-2</c:v>
                </c:pt>
                <c:pt idx="52921">
                  <c:v>5.815E-2</c:v>
                </c:pt>
                <c:pt idx="52922">
                  <c:v>5.9358000000000001E-2</c:v>
                </c:pt>
                <c:pt idx="52923">
                  <c:v>6.0599E-2</c:v>
                </c:pt>
                <c:pt idx="52924">
                  <c:v>6.18731E-2</c:v>
                </c:pt>
                <c:pt idx="52925">
                  <c:v>6.3180100000000003E-2</c:v>
                </c:pt>
                <c:pt idx="52926">
                  <c:v>6.4518800000000001E-2</c:v>
                </c:pt>
                <c:pt idx="52927">
                  <c:v>6.5887799999999996E-2</c:v>
                </c:pt>
                <c:pt idx="52928">
                  <c:v>6.7285700000000004E-2</c:v>
                </c:pt>
                <c:pt idx="52929">
                  <c:v>6.87107E-2</c:v>
                </c:pt>
                <c:pt idx="52930">
                  <c:v>7.0160799999999995E-2</c:v>
                </c:pt>
                <c:pt idx="52931">
                  <c:v>7.1634000000000003E-2</c:v>
                </c:pt>
                <c:pt idx="52932">
                  <c:v>7.3128600000000002E-2</c:v>
                </c:pt>
                <c:pt idx="52933">
                  <c:v>7.4643699999999993E-2</c:v>
                </c:pt>
                <c:pt idx="52934">
                  <c:v>7.6179300000000005E-2</c:v>
                </c:pt>
                <c:pt idx="52935">
                  <c:v>7.7734399999999995E-2</c:v>
                </c:pt>
                <c:pt idx="52936">
                  <c:v>7.9307100000000005E-2</c:v>
                </c:pt>
                <c:pt idx="52937">
                  <c:v>8.0895900000000007E-2</c:v>
                </c:pt>
                <c:pt idx="52938">
                  <c:v>8.2499199999999995E-2</c:v>
                </c:pt>
                <c:pt idx="52939">
                  <c:v>8.4115400000000007E-2</c:v>
                </c:pt>
                <c:pt idx="52940">
                  <c:v>8.5742200000000005E-2</c:v>
                </c:pt>
                <c:pt idx="52941">
                  <c:v>8.7378200000000003E-2</c:v>
                </c:pt>
                <c:pt idx="52942">
                  <c:v>8.9022100000000007E-2</c:v>
                </c:pt>
                <c:pt idx="52943">
                  <c:v>9.0672799999999998E-2</c:v>
                </c:pt>
                <c:pt idx="52944">
                  <c:v>9.2328400000000005E-2</c:v>
                </c:pt>
                <c:pt idx="52945">
                  <c:v>9.3987000000000001E-2</c:v>
                </c:pt>
                <c:pt idx="52946">
                  <c:v>9.5646800000000004E-2</c:v>
                </c:pt>
                <c:pt idx="52947">
                  <c:v>9.7305799999999998E-2</c:v>
                </c:pt>
                <c:pt idx="52948">
                  <c:v>9.89622E-2</c:v>
                </c:pt>
                <c:pt idx="52949">
                  <c:v>0.100614</c:v>
                </c:pt>
                <c:pt idx="52950">
                  <c:v>0.102259</c:v>
                </c:pt>
                <c:pt idx="52951">
                  <c:v>0.103896</c:v>
                </c:pt>
                <c:pt idx="52952">
                  <c:v>0.10552300000000001</c:v>
                </c:pt>
                <c:pt idx="52953">
                  <c:v>0.107137</c:v>
                </c:pt>
                <c:pt idx="52954">
                  <c:v>0.108738</c:v>
                </c:pt>
                <c:pt idx="52955">
                  <c:v>0.110322</c:v>
                </c:pt>
                <c:pt idx="52956">
                  <c:v>0.111888</c:v>
                </c:pt>
                <c:pt idx="52957">
                  <c:v>0.11343300000000001</c:v>
                </c:pt>
                <c:pt idx="52958">
                  <c:v>0.114957</c:v>
                </c:pt>
                <c:pt idx="52959">
                  <c:v>0.116457</c:v>
                </c:pt>
                <c:pt idx="52960">
                  <c:v>0.11793099999999999</c:v>
                </c:pt>
                <c:pt idx="52961">
                  <c:v>0.119376</c:v>
                </c:pt>
                <c:pt idx="52962">
                  <c:v>0.120792</c:v>
                </c:pt>
                <c:pt idx="52963">
                  <c:v>0.122179</c:v>
                </c:pt>
                <c:pt idx="52964">
                  <c:v>0.12353500000000001</c:v>
                </c:pt>
                <c:pt idx="52965">
                  <c:v>0.124857</c:v>
                </c:pt>
                <c:pt idx="52966">
                  <c:v>0.12614400000000001</c:v>
                </c:pt>
                <c:pt idx="52967">
                  <c:v>0.12739400000000001</c:v>
                </c:pt>
                <c:pt idx="52968">
                  <c:v>0.128606</c:v>
                </c:pt>
                <c:pt idx="52969">
                  <c:v>0.129778</c:v>
                </c:pt>
                <c:pt idx="52970">
                  <c:v>0.130908</c:v>
                </c:pt>
                <c:pt idx="52971">
                  <c:v>0.131994</c:v>
                </c:pt>
                <c:pt idx="52972">
                  <c:v>0.13303699999999999</c:v>
                </c:pt>
                <c:pt idx="52973">
                  <c:v>0.13403300000000001</c:v>
                </c:pt>
                <c:pt idx="52974">
                  <c:v>0.13498099999999999</c:v>
                </c:pt>
                <c:pt idx="52975">
                  <c:v>0.135881</c:v>
                </c:pt>
                <c:pt idx="52976">
                  <c:v>0.13673199999999999</c:v>
                </c:pt>
                <c:pt idx="52977">
                  <c:v>0.13753299999999999</c:v>
                </c:pt>
                <c:pt idx="52978">
                  <c:v>0.13828499999999999</c:v>
                </c:pt>
                <c:pt idx="52979">
                  <c:v>0.138986</c:v>
                </c:pt>
                <c:pt idx="52980">
                  <c:v>0.13963700000000001</c:v>
                </c:pt>
                <c:pt idx="52981">
                  <c:v>0.140235</c:v>
                </c:pt>
                <c:pt idx="52982">
                  <c:v>0.14077999999999999</c:v>
                </c:pt>
                <c:pt idx="52983">
                  <c:v>0.14127100000000001</c:v>
                </c:pt>
                <c:pt idx="52984">
                  <c:v>0.141707</c:v>
                </c:pt>
                <c:pt idx="52985">
                  <c:v>0.14208899999999999</c:v>
                </c:pt>
                <c:pt idx="52986">
                  <c:v>0.14241599999999999</c:v>
                </c:pt>
                <c:pt idx="52987">
                  <c:v>0.14269000000000001</c:v>
                </c:pt>
                <c:pt idx="52988">
                  <c:v>0.14290900000000001</c:v>
                </c:pt>
                <c:pt idx="52989">
                  <c:v>0.14307400000000001</c:v>
                </c:pt>
                <c:pt idx="52990">
                  <c:v>0.14318400000000001</c:v>
                </c:pt>
                <c:pt idx="52991">
                  <c:v>0.14324100000000001</c:v>
                </c:pt>
                <c:pt idx="52992">
                  <c:v>0.14324400000000001</c:v>
                </c:pt>
                <c:pt idx="52993">
                  <c:v>0.14319399999999999</c:v>
                </c:pt>
                <c:pt idx="52994">
                  <c:v>0.14308899999999999</c:v>
                </c:pt>
                <c:pt idx="52995">
                  <c:v>0.142931</c:v>
                </c:pt>
                <c:pt idx="52996">
                  <c:v>0.14272000000000001</c:v>
                </c:pt>
                <c:pt idx="52997">
                  <c:v>0.142458</c:v>
                </c:pt>
                <c:pt idx="52998">
                  <c:v>0.14214599999999999</c:v>
                </c:pt>
                <c:pt idx="52999">
                  <c:v>0.14178399999999999</c:v>
                </c:pt>
                <c:pt idx="53000">
                  <c:v>0.141373</c:v>
                </c:pt>
                <c:pt idx="53001">
                  <c:v>0.14091200000000001</c:v>
                </c:pt>
                <c:pt idx="53002">
                  <c:v>0.140403</c:v>
                </c:pt>
                <c:pt idx="53003">
                  <c:v>0.139846</c:v>
                </c:pt>
                <c:pt idx="53004">
                  <c:v>0.13924400000000001</c:v>
                </c:pt>
                <c:pt idx="53005">
                  <c:v>0.138598</c:v>
                </c:pt>
                <c:pt idx="53006">
                  <c:v>0.137909</c:v>
                </c:pt>
                <c:pt idx="53007">
                  <c:v>0.13717799999999999</c:v>
                </c:pt>
                <c:pt idx="53008">
                  <c:v>0.136407</c:v>
                </c:pt>
                <c:pt idx="53009">
                  <c:v>0.135597</c:v>
                </c:pt>
                <c:pt idx="53010">
                  <c:v>0.13475100000000001</c:v>
                </c:pt>
                <c:pt idx="53011">
                  <c:v>0.13387099999999999</c:v>
                </c:pt>
                <c:pt idx="53012">
                  <c:v>0.13295799999999999</c:v>
                </c:pt>
                <c:pt idx="53013">
                  <c:v>0.13201399999999999</c:v>
                </c:pt>
                <c:pt idx="53014">
                  <c:v>0.13104299999999999</c:v>
                </c:pt>
                <c:pt idx="53015">
                  <c:v>0.13004499999999999</c:v>
                </c:pt>
                <c:pt idx="53016">
                  <c:v>0.129022</c:v>
                </c:pt>
                <c:pt idx="53017">
                  <c:v>0.12797800000000001</c:v>
                </c:pt>
                <c:pt idx="53018">
                  <c:v>0.126912</c:v>
                </c:pt>
                <c:pt idx="53019">
                  <c:v>0.12582699999999999</c:v>
                </c:pt>
                <c:pt idx="53020">
                  <c:v>0.124723</c:v>
                </c:pt>
                <c:pt idx="53021">
                  <c:v>0.123602</c:v>
                </c:pt>
                <c:pt idx="53022">
                  <c:v>0.12246700000000001</c:v>
                </c:pt>
                <c:pt idx="53023">
                  <c:v>0.12132</c:v>
                </c:pt>
                <c:pt idx="53024">
                  <c:v>0.120162</c:v>
                </c:pt>
                <c:pt idx="53025">
                  <c:v>0.11899700000000001</c:v>
                </c:pt>
                <c:pt idx="53026">
                  <c:v>0.117826</c:v>
                </c:pt>
                <c:pt idx="53027">
                  <c:v>0.116651</c:v>
                </c:pt>
                <c:pt idx="53028">
                  <c:v>0.11547300000000001</c:v>
                </c:pt>
                <c:pt idx="53029">
                  <c:v>0.11429400000000001</c:v>
                </c:pt>
                <c:pt idx="53030">
                  <c:v>0.11311499999999999</c:v>
                </c:pt>
                <c:pt idx="53031">
                  <c:v>0.111939</c:v>
                </c:pt>
                <c:pt idx="53032">
                  <c:v>0.11076800000000001</c:v>
                </c:pt>
                <c:pt idx="53033">
                  <c:v>0.109602</c:v>
                </c:pt>
                <c:pt idx="53034">
                  <c:v>0.108445</c:v>
                </c:pt>
                <c:pt idx="53035">
                  <c:v>0.10729900000000001</c:v>
                </c:pt>
                <c:pt idx="53036">
                  <c:v>0.106165</c:v>
                </c:pt>
                <c:pt idx="53037">
                  <c:v>0.105045</c:v>
                </c:pt>
                <c:pt idx="53038">
                  <c:v>0.103938</c:v>
                </c:pt>
                <c:pt idx="53039">
                  <c:v>0.10284799999999999</c:v>
                </c:pt>
                <c:pt idx="53040">
                  <c:v>0.101775</c:v>
                </c:pt>
                <c:pt idx="53041">
                  <c:v>0.100721</c:v>
                </c:pt>
                <c:pt idx="53042">
                  <c:v>9.9687799999999993E-2</c:v>
                </c:pt>
                <c:pt idx="53043">
                  <c:v>9.8676600000000003E-2</c:v>
                </c:pt>
                <c:pt idx="53044">
                  <c:v>9.7688800000000006E-2</c:v>
                </c:pt>
                <c:pt idx="53045">
                  <c:v>9.6725699999999998E-2</c:v>
                </c:pt>
                <c:pt idx="53046">
                  <c:v>9.5788600000000002E-2</c:v>
                </c:pt>
                <c:pt idx="53047">
                  <c:v>9.4878900000000002E-2</c:v>
                </c:pt>
                <c:pt idx="53048">
                  <c:v>9.3997600000000001E-2</c:v>
                </c:pt>
                <c:pt idx="53049">
                  <c:v>9.3145099999999995E-2</c:v>
                </c:pt>
                <c:pt idx="53050">
                  <c:v>9.2322500000000002E-2</c:v>
                </c:pt>
                <c:pt idx="53051">
                  <c:v>9.1531199999999993E-2</c:v>
                </c:pt>
                <c:pt idx="53052">
                  <c:v>9.0772800000000001E-2</c:v>
                </c:pt>
                <c:pt idx="53053">
                  <c:v>9.0048400000000001E-2</c:v>
                </c:pt>
                <c:pt idx="53054">
                  <c:v>8.9358900000000005E-2</c:v>
                </c:pt>
                <c:pt idx="53055">
                  <c:v>8.8704900000000003E-2</c:v>
                </c:pt>
                <c:pt idx="53056">
                  <c:v>8.8087299999999993E-2</c:v>
                </c:pt>
                <c:pt idx="53057">
                  <c:v>8.7506700000000007E-2</c:v>
                </c:pt>
                <c:pt idx="53058">
                  <c:v>8.6962899999999996E-2</c:v>
                </c:pt>
                <c:pt idx="53059">
                  <c:v>8.6455599999999994E-2</c:v>
                </c:pt>
                <c:pt idx="53060">
                  <c:v>8.5984699999999997E-2</c:v>
                </c:pt>
                <c:pt idx="53061">
                  <c:v>8.5551100000000005E-2</c:v>
                </c:pt>
                <c:pt idx="53062">
                  <c:v>8.5155599999999998E-2</c:v>
                </c:pt>
                <c:pt idx="53063">
                  <c:v>8.4798200000000004E-2</c:v>
                </c:pt>
                <c:pt idx="53064">
                  <c:v>8.4478999999999999E-2</c:v>
                </c:pt>
                <c:pt idx="53065">
                  <c:v>8.4198099999999998E-2</c:v>
                </c:pt>
                <c:pt idx="53066">
                  <c:v>8.3955699999999994E-2</c:v>
                </c:pt>
                <c:pt idx="53067">
                  <c:v>8.3751699999999998E-2</c:v>
                </c:pt>
                <c:pt idx="53068">
                  <c:v>8.3585699999999999E-2</c:v>
                </c:pt>
                <c:pt idx="53069">
                  <c:v>8.3457100000000006E-2</c:v>
                </c:pt>
                <c:pt idx="53070">
                  <c:v>8.3365700000000001E-2</c:v>
                </c:pt>
                <c:pt idx="53071">
                  <c:v>8.3311300000000005E-2</c:v>
                </c:pt>
                <c:pt idx="53072">
                  <c:v>8.32928E-2</c:v>
                </c:pt>
                <c:pt idx="53073">
                  <c:v>8.33092E-2</c:v>
                </c:pt>
                <c:pt idx="53074">
                  <c:v>8.3360299999999998E-2</c:v>
                </c:pt>
                <c:pt idx="53075">
                  <c:v>8.3446000000000006E-2</c:v>
                </c:pt>
                <c:pt idx="53076">
                  <c:v>8.3566100000000004E-2</c:v>
                </c:pt>
                <c:pt idx="53077">
                  <c:v>8.3720100000000006E-2</c:v>
                </c:pt>
                <c:pt idx="53078">
                  <c:v>8.3907399999999993E-2</c:v>
                </c:pt>
                <c:pt idx="53079">
                  <c:v>8.4127099999999996E-2</c:v>
                </c:pt>
                <c:pt idx="53080">
                  <c:v>8.4376900000000005E-2</c:v>
                </c:pt>
                <c:pt idx="53081">
                  <c:v>8.4655099999999997E-2</c:v>
                </c:pt>
                <c:pt idx="53082">
                  <c:v>8.49607E-2</c:v>
                </c:pt>
                <c:pt idx="53083">
                  <c:v>8.5292599999999996E-2</c:v>
                </c:pt>
                <c:pt idx="53084">
                  <c:v>8.5650500000000004E-2</c:v>
                </c:pt>
                <c:pt idx="53085">
                  <c:v>8.6034299999999994E-2</c:v>
                </c:pt>
                <c:pt idx="53086">
                  <c:v>8.6443099999999995E-2</c:v>
                </c:pt>
                <c:pt idx="53087">
                  <c:v>8.6874300000000002E-2</c:v>
                </c:pt>
                <c:pt idx="53088">
                  <c:v>8.7325299999999995E-2</c:v>
                </c:pt>
                <c:pt idx="53089">
                  <c:v>8.7794700000000003E-2</c:v>
                </c:pt>
                <c:pt idx="53090">
                  <c:v>8.8281600000000002E-2</c:v>
                </c:pt>
                <c:pt idx="53091">
                  <c:v>8.8785199999999995E-2</c:v>
                </c:pt>
                <c:pt idx="53092">
                  <c:v>8.9304499999999995E-2</c:v>
                </c:pt>
                <c:pt idx="53093">
                  <c:v>8.9838200000000007E-2</c:v>
                </c:pt>
                <c:pt idx="53094">
                  <c:v>9.0385099999999996E-2</c:v>
                </c:pt>
                <c:pt idx="53095">
                  <c:v>9.0943700000000002E-2</c:v>
                </c:pt>
                <c:pt idx="53096">
                  <c:v>9.1511999999999996E-2</c:v>
                </c:pt>
                <c:pt idx="53097">
                  <c:v>9.2088799999999998E-2</c:v>
                </c:pt>
                <c:pt idx="53098">
                  <c:v>9.2672400000000002E-2</c:v>
                </c:pt>
                <c:pt idx="53099">
                  <c:v>9.3262200000000003E-2</c:v>
                </c:pt>
                <c:pt idx="53100">
                  <c:v>9.3859300000000007E-2</c:v>
                </c:pt>
                <c:pt idx="53101">
                  <c:v>9.4464300000000001E-2</c:v>
                </c:pt>
                <c:pt idx="53102">
                  <c:v>9.5073900000000003E-2</c:v>
                </c:pt>
                <c:pt idx="53103">
                  <c:v>9.5681199999999994E-2</c:v>
                </c:pt>
                <c:pt idx="53104">
                  <c:v>9.6281500000000006E-2</c:v>
                </c:pt>
                <c:pt idx="53105">
                  <c:v>9.6875500000000003E-2</c:v>
                </c:pt>
                <c:pt idx="53106">
                  <c:v>9.7465099999999999E-2</c:v>
                </c:pt>
                <c:pt idx="53107">
                  <c:v>9.8049999999999998E-2</c:v>
                </c:pt>
                <c:pt idx="53108">
                  <c:v>9.8627900000000004E-2</c:v>
                </c:pt>
                <c:pt idx="53109">
                  <c:v>9.9196900000000005E-2</c:v>
                </c:pt>
                <c:pt idx="53110">
                  <c:v>9.9755200000000002E-2</c:v>
                </c:pt>
                <c:pt idx="53111">
                  <c:v>0.100301</c:v>
                </c:pt>
                <c:pt idx="53112">
                  <c:v>0.100832</c:v>
                </c:pt>
                <c:pt idx="53113">
                  <c:v>0.10134700000000001</c:v>
                </c:pt>
                <c:pt idx="53114">
                  <c:v>0.101843</c:v>
                </c:pt>
                <c:pt idx="53115">
                  <c:v>0.10231800000000001</c:v>
                </c:pt>
                <c:pt idx="53116">
                  <c:v>0.102769</c:v>
                </c:pt>
                <c:pt idx="53117">
                  <c:v>0.10319200000000001</c:v>
                </c:pt>
                <c:pt idx="53118">
                  <c:v>0.103587</c:v>
                </c:pt>
                <c:pt idx="53119">
                  <c:v>0.10395</c:v>
                </c:pt>
                <c:pt idx="53120">
                  <c:v>0.104281</c:v>
                </c:pt>
                <c:pt idx="53121">
                  <c:v>0.104578</c:v>
                </c:pt>
                <c:pt idx="53122">
                  <c:v>0.104839</c:v>
                </c:pt>
                <c:pt idx="53123">
                  <c:v>0.105064</c:v>
                </c:pt>
                <c:pt idx="53124">
                  <c:v>0.105253</c:v>
                </c:pt>
                <c:pt idx="53125">
                  <c:v>0.105406</c:v>
                </c:pt>
                <c:pt idx="53126">
                  <c:v>0.10552300000000001</c:v>
                </c:pt>
                <c:pt idx="53127">
                  <c:v>0.105602</c:v>
                </c:pt>
                <c:pt idx="53128">
                  <c:v>0.105638</c:v>
                </c:pt>
                <c:pt idx="53129">
                  <c:v>0.105627</c:v>
                </c:pt>
                <c:pt idx="53130">
                  <c:v>0.105568</c:v>
                </c:pt>
                <c:pt idx="53131">
                  <c:v>0.10546</c:v>
                </c:pt>
                <c:pt idx="53132">
                  <c:v>0.10530299999999999</c:v>
                </c:pt>
                <c:pt idx="53133">
                  <c:v>0.105098</c:v>
                </c:pt>
                <c:pt idx="53134">
                  <c:v>0.104849</c:v>
                </c:pt>
                <c:pt idx="53135">
                  <c:v>0.104557</c:v>
                </c:pt>
                <c:pt idx="53136">
                  <c:v>0.10422099999999999</c:v>
                </c:pt>
                <c:pt idx="53137">
                  <c:v>0.103837</c:v>
                </c:pt>
                <c:pt idx="53138">
                  <c:v>0.10340199999999999</c:v>
                </c:pt>
                <c:pt idx="53139">
                  <c:v>0.102918</c:v>
                </c:pt>
                <c:pt idx="53140">
                  <c:v>0.102386</c:v>
                </c:pt>
                <c:pt idx="53141">
                  <c:v>0.10180500000000001</c:v>
                </c:pt>
                <c:pt idx="53142">
                  <c:v>0.101173</c:v>
                </c:pt>
                <c:pt idx="53143">
                  <c:v>0.10049</c:v>
                </c:pt>
                <c:pt idx="53144">
                  <c:v>9.9757600000000002E-2</c:v>
                </c:pt>
                <c:pt idx="53145">
                  <c:v>9.8978200000000002E-2</c:v>
                </c:pt>
                <c:pt idx="53146">
                  <c:v>9.81519E-2</c:v>
                </c:pt>
                <c:pt idx="53147">
                  <c:v>9.7278699999999996E-2</c:v>
                </c:pt>
                <c:pt idx="53148">
                  <c:v>9.6359700000000006E-2</c:v>
                </c:pt>
                <c:pt idx="53149">
                  <c:v>9.5396900000000007E-2</c:v>
                </c:pt>
                <c:pt idx="53150">
                  <c:v>9.4392199999999996E-2</c:v>
                </c:pt>
                <c:pt idx="53151">
                  <c:v>9.3345800000000007E-2</c:v>
                </c:pt>
                <c:pt idx="53152">
                  <c:v>9.2256099999999994E-2</c:v>
                </c:pt>
                <c:pt idx="53153">
                  <c:v>9.1121599999999997E-2</c:v>
                </c:pt>
                <c:pt idx="53154">
                  <c:v>8.9943300000000004E-2</c:v>
                </c:pt>
                <c:pt idx="53155">
                  <c:v>8.8723999999999997E-2</c:v>
                </c:pt>
                <c:pt idx="53156">
                  <c:v>8.7466100000000005E-2</c:v>
                </c:pt>
                <c:pt idx="53157">
                  <c:v>8.6170700000000003E-2</c:v>
                </c:pt>
                <c:pt idx="53158">
                  <c:v>8.4837499999999996E-2</c:v>
                </c:pt>
                <c:pt idx="53159">
                  <c:v>8.3465800000000007E-2</c:v>
                </c:pt>
                <c:pt idx="53160">
                  <c:v>8.2056500000000004E-2</c:v>
                </c:pt>
                <c:pt idx="53161">
                  <c:v>8.0612299999999998E-2</c:v>
                </c:pt>
                <c:pt idx="53162">
                  <c:v>7.9133800000000004E-2</c:v>
                </c:pt>
                <c:pt idx="53163">
                  <c:v>7.7619900000000006E-2</c:v>
                </c:pt>
                <c:pt idx="53164">
                  <c:v>7.6070499999999999E-2</c:v>
                </c:pt>
                <c:pt idx="53165">
                  <c:v>7.4485499999999996E-2</c:v>
                </c:pt>
                <c:pt idx="53166">
                  <c:v>7.2863899999999995E-2</c:v>
                </c:pt>
                <c:pt idx="53167">
                  <c:v>7.1207000000000006E-2</c:v>
                </c:pt>
                <c:pt idx="53168">
                  <c:v>6.9519600000000001E-2</c:v>
                </c:pt>
                <c:pt idx="53169">
                  <c:v>6.7806500000000006E-2</c:v>
                </c:pt>
                <c:pt idx="53170">
                  <c:v>6.6069600000000006E-2</c:v>
                </c:pt>
                <c:pt idx="53171">
                  <c:v>6.43098E-2</c:v>
                </c:pt>
                <c:pt idx="53172">
                  <c:v>6.25309E-2</c:v>
                </c:pt>
                <c:pt idx="53173">
                  <c:v>6.0738599999999997E-2</c:v>
                </c:pt>
                <c:pt idx="53174">
                  <c:v>5.8936799999999998E-2</c:v>
                </c:pt>
                <c:pt idx="53175">
                  <c:v>5.7126099999999999E-2</c:v>
                </c:pt>
                <c:pt idx="53176">
                  <c:v>5.5306800000000003E-2</c:v>
                </c:pt>
                <c:pt idx="53177">
                  <c:v>5.3481000000000001E-2</c:v>
                </c:pt>
                <c:pt idx="53178">
                  <c:v>5.1651700000000002E-2</c:v>
                </c:pt>
                <c:pt idx="53179">
                  <c:v>4.9820999999999997E-2</c:v>
                </c:pt>
                <c:pt idx="53180">
                  <c:v>4.7990400000000003E-2</c:v>
                </c:pt>
                <c:pt idx="53181">
                  <c:v>4.6162099999999998E-2</c:v>
                </c:pt>
                <c:pt idx="53182">
                  <c:v>4.4340400000000002E-2</c:v>
                </c:pt>
                <c:pt idx="53183">
                  <c:v>4.2530100000000001E-2</c:v>
                </c:pt>
                <c:pt idx="53184">
                  <c:v>4.0733400000000003E-2</c:v>
                </c:pt>
                <c:pt idx="53185">
                  <c:v>3.8951100000000002E-2</c:v>
                </c:pt>
                <c:pt idx="53186">
                  <c:v>3.7186200000000003E-2</c:v>
                </c:pt>
                <c:pt idx="53187">
                  <c:v>3.5445699999999997E-2</c:v>
                </c:pt>
                <c:pt idx="53188">
                  <c:v>3.3737099999999999E-2</c:v>
                </c:pt>
                <c:pt idx="53189">
                  <c:v>3.2061899999999997E-2</c:v>
                </c:pt>
                <c:pt idx="53190">
                  <c:v>3.0415299999999999E-2</c:v>
                </c:pt>
                <c:pt idx="53191">
                  <c:v>2.87929E-2</c:v>
                </c:pt>
                <c:pt idx="53192">
                  <c:v>2.7197099999999998E-2</c:v>
                </c:pt>
                <c:pt idx="53193">
                  <c:v>2.5634400000000002E-2</c:v>
                </c:pt>
                <c:pt idx="53194">
                  <c:v>2.41075E-2</c:v>
                </c:pt>
                <c:pt idx="53195">
                  <c:v>2.2615199999999998E-2</c:v>
                </c:pt>
                <c:pt idx="53196">
                  <c:v>2.1158E-2</c:v>
                </c:pt>
                <c:pt idx="53197">
                  <c:v>1.9740199999999999E-2</c:v>
                </c:pt>
                <c:pt idx="53198">
                  <c:v>1.8367100000000001E-2</c:v>
                </c:pt>
                <c:pt idx="53199">
                  <c:v>1.7041000000000001E-2</c:v>
                </c:pt>
                <c:pt idx="53200">
                  <c:v>1.5762999999999999E-2</c:v>
                </c:pt>
                <c:pt idx="53201">
                  <c:v>1.45363E-2</c:v>
                </c:pt>
                <c:pt idx="53202">
                  <c:v>1.33638E-2</c:v>
                </c:pt>
                <c:pt idx="53203">
                  <c:v>1.22436E-2</c:v>
                </c:pt>
                <c:pt idx="53204">
                  <c:v>1.1169999999999999E-2</c:v>
                </c:pt>
                <c:pt idx="53205">
                  <c:v>1.0142399999999999E-2</c:v>
                </c:pt>
                <c:pt idx="53206" formatCode="0.00E+00">
                  <c:v>9.1666500000000001E-3</c:v>
                </c:pt>
                <c:pt idx="53207" formatCode="0.00E+00">
                  <c:v>8.2479500000000004E-3</c:v>
                </c:pt>
                <c:pt idx="53208" formatCode="0.00E+00">
                  <c:v>7.3869699999999996E-3</c:v>
                </c:pt>
                <c:pt idx="53209" formatCode="0.00E+00">
                  <c:v>6.5831199999999996E-3</c:v>
                </c:pt>
                <c:pt idx="53210" formatCode="0.00E+00">
                  <c:v>5.8358899999999998E-3</c:v>
                </c:pt>
                <c:pt idx="53211" formatCode="0.00E+00">
                  <c:v>5.1450200000000001E-3</c:v>
                </c:pt>
                <c:pt idx="53212" formatCode="0.00E+00">
                  <c:v>4.5123999999999997E-3</c:v>
                </c:pt>
                <c:pt idx="53213" formatCode="0.00E+00">
                  <c:v>3.9414799999999998E-3</c:v>
                </c:pt>
                <c:pt idx="53214" formatCode="0.00E+00">
                  <c:v>3.4326999999999999E-3</c:v>
                </c:pt>
                <c:pt idx="53215" formatCode="0.00E+00">
                  <c:v>2.9819899999999999E-3</c:v>
                </c:pt>
                <c:pt idx="53216" formatCode="0.00E+00">
                  <c:v>2.5852499999999999E-3</c:v>
                </c:pt>
                <c:pt idx="53217" formatCode="0.00E+00">
                  <c:v>2.2420600000000001E-3</c:v>
                </c:pt>
                <c:pt idx="53218" formatCode="0.00E+00">
                  <c:v>1.9536499999999999E-3</c:v>
                </c:pt>
                <c:pt idx="53219" formatCode="0.00E+00">
                  <c:v>1.71963E-3</c:v>
                </c:pt>
                <c:pt idx="53220" formatCode="0.00E+00">
                  <c:v>1.5384000000000001E-3</c:v>
                </c:pt>
                <c:pt idx="53221" formatCode="0.00E+00">
                  <c:v>1.4099399999999999E-3</c:v>
                </c:pt>
                <c:pt idx="53222" formatCode="0.00E+00">
                  <c:v>1.33668E-3</c:v>
                </c:pt>
                <c:pt idx="53223" formatCode="0.00E+00">
                  <c:v>1.31997E-3</c:v>
                </c:pt>
                <c:pt idx="53224" formatCode="0.00E+00">
                  <c:v>1.3556499999999999E-3</c:v>
                </c:pt>
                <c:pt idx="53225" formatCode="0.00E+00">
                  <c:v>1.4374699999999999E-3</c:v>
                </c:pt>
                <c:pt idx="53226" formatCode="0.00E+00">
                  <c:v>1.5637699999999999E-3</c:v>
                </c:pt>
                <c:pt idx="53227" formatCode="0.00E+00">
                  <c:v>1.73631E-3</c:v>
                </c:pt>
                <c:pt idx="53228" formatCode="0.00E+00">
                  <c:v>1.9549200000000002E-3</c:v>
                </c:pt>
                <c:pt idx="53229" formatCode="0.00E+00">
                  <c:v>2.2170900000000001E-3</c:v>
                </c:pt>
                <c:pt idx="53230" formatCode="0.00E+00">
                  <c:v>2.5213900000000001E-3</c:v>
                </c:pt>
                <c:pt idx="53231" formatCode="0.00E+00">
                  <c:v>2.86791E-3</c:v>
                </c:pt>
                <c:pt idx="53232" formatCode="0.00E+00">
                  <c:v>3.2544900000000001E-3</c:v>
                </c:pt>
                <c:pt idx="53233" formatCode="0.00E+00">
                  <c:v>3.6752999999999998E-3</c:v>
                </c:pt>
                <c:pt idx="53234" formatCode="0.00E+00">
                  <c:v>4.12387E-3</c:v>
                </c:pt>
                <c:pt idx="53235" formatCode="0.00E+00">
                  <c:v>4.5974700000000002E-3</c:v>
                </c:pt>
                <c:pt idx="53236" formatCode="0.00E+00">
                  <c:v>5.0976800000000003E-3</c:v>
                </c:pt>
                <c:pt idx="53237" formatCode="0.00E+00">
                  <c:v>5.6269700000000002E-3</c:v>
                </c:pt>
                <c:pt idx="53238" formatCode="0.00E+00">
                  <c:v>6.1858800000000004E-3</c:v>
                </c:pt>
                <c:pt idx="53239" formatCode="0.00E+00">
                  <c:v>6.7711200000000003E-3</c:v>
                </c:pt>
                <c:pt idx="53240" formatCode="0.00E+00">
                  <c:v>7.37668E-3</c:v>
                </c:pt>
                <c:pt idx="53241" formatCode="0.00E+00">
                  <c:v>8.00062E-3</c:v>
                </c:pt>
                <c:pt idx="53242" formatCode="0.00E+00">
                  <c:v>8.64732E-3</c:v>
                </c:pt>
                <c:pt idx="53243" formatCode="0.00E+00">
                  <c:v>9.3196400000000006E-3</c:v>
                </c:pt>
                <c:pt idx="53244">
                  <c:v>1.00144E-2</c:v>
                </c:pt>
                <c:pt idx="53245">
                  <c:v>1.07251E-2</c:v>
                </c:pt>
                <c:pt idx="53246">
                  <c:v>1.1446100000000001E-2</c:v>
                </c:pt>
                <c:pt idx="53247">
                  <c:v>1.21747E-2</c:v>
                </c:pt>
                <c:pt idx="53248">
                  <c:v>1.29096E-2</c:v>
                </c:pt>
                <c:pt idx="53249">
                  <c:v>1.3650300000000001E-2</c:v>
                </c:pt>
                <c:pt idx="53250">
                  <c:v>1.4397999999999999E-2</c:v>
                </c:pt>
                <c:pt idx="53251">
                  <c:v>1.51556E-2</c:v>
                </c:pt>
                <c:pt idx="53252">
                  <c:v>1.5920299999999998E-2</c:v>
                </c:pt>
                <c:pt idx="53253">
                  <c:v>1.6680400000000001E-2</c:v>
                </c:pt>
                <c:pt idx="53254">
                  <c:v>1.7426299999999999E-2</c:v>
                </c:pt>
                <c:pt idx="53255">
                  <c:v>1.8156100000000001E-2</c:v>
                </c:pt>
                <c:pt idx="53256">
                  <c:v>1.8869400000000001E-2</c:v>
                </c:pt>
                <c:pt idx="53257">
                  <c:v>1.95631E-2</c:v>
                </c:pt>
                <c:pt idx="53258">
                  <c:v>2.0234700000000001E-2</c:v>
                </c:pt>
                <c:pt idx="53259">
                  <c:v>2.0884300000000001E-2</c:v>
                </c:pt>
                <c:pt idx="53260">
                  <c:v>2.1514100000000001E-2</c:v>
                </c:pt>
                <c:pt idx="53261">
                  <c:v>2.2123799999999999E-2</c:v>
                </c:pt>
                <c:pt idx="53262">
                  <c:v>2.27096E-2</c:v>
                </c:pt>
                <c:pt idx="53263">
                  <c:v>2.3266999999999999E-2</c:v>
                </c:pt>
                <c:pt idx="53264">
                  <c:v>2.3790599999999999E-2</c:v>
                </c:pt>
                <c:pt idx="53265">
                  <c:v>2.4273200000000002E-2</c:v>
                </c:pt>
                <c:pt idx="53266">
                  <c:v>2.47082E-2</c:v>
                </c:pt>
                <c:pt idx="53267">
                  <c:v>2.5090600000000001E-2</c:v>
                </c:pt>
                <c:pt idx="53268">
                  <c:v>2.5418099999999999E-2</c:v>
                </c:pt>
                <c:pt idx="53269">
                  <c:v>2.5691800000000001E-2</c:v>
                </c:pt>
                <c:pt idx="53270">
                  <c:v>2.59151E-2</c:v>
                </c:pt>
                <c:pt idx="53271">
                  <c:v>2.6090100000000001E-2</c:v>
                </c:pt>
                <c:pt idx="53272">
                  <c:v>2.6215599999999999E-2</c:v>
                </c:pt>
                <c:pt idx="53273">
                  <c:v>2.62907E-2</c:v>
                </c:pt>
                <c:pt idx="53274">
                  <c:v>2.63176E-2</c:v>
                </c:pt>
                <c:pt idx="53275">
                  <c:v>2.6297999999999998E-2</c:v>
                </c:pt>
                <c:pt idx="53276">
                  <c:v>2.62306E-2</c:v>
                </c:pt>
                <c:pt idx="53277">
                  <c:v>2.61085E-2</c:v>
                </c:pt>
                <c:pt idx="53278">
                  <c:v>2.5924300000000001E-2</c:v>
                </c:pt>
                <c:pt idx="53279">
                  <c:v>2.5673600000000001E-2</c:v>
                </c:pt>
                <c:pt idx="53280">
                  <c:v>2.5353299999999999E-2</c:v>
                </c:pt>
                <c:pt idx="53281">
                  <c:v>2.4960300000000001E-2</c:v>
                </c:pt>
                <c:pt idx="53282">
                  <c:v>2.4492400000000001E-2</c:v>
                </c:pt>
                <c:pt idx="53283">
                  <c:v>2.3949000000000002E-2</c:v>
                </c:pt>
                <c:pt idx="53284">
                  <c:v>2.3329599999999999E-2</c:v>
                </c:pt>
                <c:pt idx="53285">
                  <c:v>2.2633E-2</c:v>
                </c:pt>
                <c:pt idx="53286">
                  <c:v>2.1858099999999998E-2</c:v>
                </c:pt>
                <c:pt idx="53287">
                  <c:v>2.1003600000000001E-2</c:v>
                </c:pt>
                <c:pt idx="53288">
                  <c:v>2.00684E-2</c:v>
                </c:pt>
                <c:pt idx="53289">
                  <c:v>1.9056500000000001E-2</c:v>
                </c:pt>
                <c:pt idx="53290">
                  <c:v>1.7972499999999999E-2</c:v>
                </c:pt>
                <c:pt idx="53291">
                  <c:v>1.6814300000000001E-2</c:v>
                </c:pt>
                <c:pt idx="53292">
                  <c:v>1.5577000000000001E-2</c:v>
                </c:pt>
                <c:pt idx="53293">
                  <c:v>1.4260200000000001E-2</c:v>
                </c:pt>
                <c:pt idx="53294">
                  <c:v>1.28697E-2</c:v>
                </c:pt>
                <c:pt idx="53295">
                  <c:v>1.14124E-2</c:v>
                </c:pt>
                <c:pt idx="53296" formatCode="0.00E+00">
                  <c:v>9.88991E-3</c:v>
                </c:pt>
                <c:pt idx="53297" formatCode="0.00E+00">
                  <c:v>8.2998199999999994E-3</c:v>
                </c:pt>
                <c:pt idx="53298" formatCode="0.00E+00">
                  <c:v>6.6429899999999997E-3</c:v>
                </c:pt>
                <c:pt idx="53299" formatCode="0.00E+00">
                  <c:v>4.9245900000000004E-3</c:v>
                </c:pt>
                <c:pt idx="53300" formatCode="0.00E+00">
                  <c:v>3.1511600000000001E-3</c:v>
                </c:pt>
                <c:pt idx="53301" formatCode="0.00E+00">
                  <c:v>1.3274700000000001E-3</c:v>
                </c:pt>
                <c:pt idx="53302" formatCode="0.00E+00">
                  <c:v>-5.4354800000000003E-4</c:v>
                </c:pt>
                <c:pt idx="53303" formatCode="0.00E+00">
                  <c:v>-2.4556700000000001E-3</c:v>
                </c:pt>
                <c:pt idx="53304" formatCode="0.00E+00">
                  <c:v>-4.3990000000000001E-3</c:v>
                </c:pt>
                <c:pt idx="53305" formatCode="0.00E+00">
                  <c:v>-6.36777E-3</c:v>
                </c:pt>
                <c:pt idx="53306" formatCode="0.00E+00">
                  <c:v>-8.3637E-3</c:v>
                </c:pt>
                <c:pt idx="53307">
                  <c:v>-1.03917E-2</c:v>
                </c:pt>
                <c:pt idx="53308">
                  <c:v>-1.2455900000000001E-2</c:v>
                </c:pt>
                <c:pt idx="53309">
                  <c:v>-1.45576E-2</c:v>
                </c:pt>
                <c:pt idx="53310">
                  <c:v>-1.6694500000000001E-2</c:v>
                </c:pt>
                <c:pt idx="53311">
                  <c:v>-1.88633E-2</c:v>
                </c:pt>
                <c:pt idx="53312">
                  <c:v>-2.1063399999999999E-2</c:v>
                </c:pt>
                <c:pt idx="53313">
                  <c:v>-2.3294499999999999E-2</c:v>
                </c:pt>
                <c:pt idx="53314">
                  <c:v>-2.5554799999999999E-2</c:v>
                </c:pt>
                <c:pt idx="53315">
                  <c:v>-2.7840899999999998E-2</c:v>
                </c:pt>
                <c:pt idx="53316">
                  <c:v>-3.0145999999999999E-2</c:v>
                </c:pt>
                <c:pt idx="53317">
                  <c:v>-3.2461400000000001E-2</c:v>
                </c:pt>
                <c:pt idx="53318">
                  <c:v>-3.4781899999999998E-2</c:v>
                </c:pt>
                <c:pt idx="53319">
                  <c:v>-3.7107500000000002E-2</c:v>
                </c:pt>
                <c:pt idx="53320">
                  <c:v>-3.9439500000000002E-2</c:v>
                </c:pt>
                <c:pt idx="53321">
                  <c:v>-4.1776800000000003E-2</c:v>
                </c:pt>
                <c:pt idx="53322">
                  <c:v>-4.4113300000000001E-2</c:v>
                </c:pt>
                <c:pt idx="53323">
                  <c:v>-4.6437899999999997E-2</c:v>
                </c:pt>
                <c:pt idx="53324">
                  <c:v>-4.8741199999999998E-2</c:v>
                </c:pt>
                <c:pt idx="53325">
                  <c:v>-5.1018300000000003E-2</c:v>
                </c:pt>
                <c:pt idx="53326">
                  <c:v>-5.3264199999999998E-2</c:v>
                </c:pt>
                <c:pt idx="53327">
                  <c:v>-5.5474700000000002E-2</c:v>
                </c:pt>
                <c:pt idx="53328">
                  <c:v>-5.7648699999999997E-2</c:v>
                </c:pt>
                <c:pt idx="53329">
                  <c:v>-5.9787100000000003E-2</c:v>
                </c:pt>
                <c:pt idx="53330">
                  <c:v>-6.1890000000000001E-2</c:v>
                </c:pt>
                <c:pt idx="53331">
                  <c:v>-6.3955700000000004E-2</c:v>
                </c:pt>
                <c:pt idx="53332">
                  <c:v>-6.5981600000000001E-2</c:v>
                </c:pt>
                <c:pt idx="53333">
                  <c:v>-6.7965100000000001E-2</c:v>
                </c:pt>
                <c:pt idx="53334">
                  <c:v>-6.9902500000000006E-2</c:v>
                </c:pt>
                <c:pt idx="53335">
                  <c:v>-7.1790499999999993E-2</c:v>
                </c:pt>
                <c:pt idx="53336">
                  <c:v>-7.3630200000000007E-2</c:v>
                </c:pt>
                <c:pt idx="53337">
                  <c:v>-7.5421100000000005E-2</c:v>
                </c:pt>
                <c:pt idx="53338">
                  <c:v>-7.7156199999999994E-2</c:v>
                </c:pt>
                <c:pt idx="53339">
                  <c:v>-7.8830200000000003E-2</c:v>
                </c:pt>
                <c:pt idx="53340">
                  <c:v>-8.0447000000000005E-2</c:v>
                </c:pt>
                <c:pt idx="53341">
                  <c:v>-8.2013799999999998E-2</c:v>
                </c:pt>
                <c:pt idx="53342">
                  <c:v>-8.3532300000000004E-2</c:v>
                </c:pt>
                <c:pt idx="53343">
                  <c:v>-8.5003099999999998E-2</c:v>
                </c:pt>
                <c:pt idx="53344">
                  <c:v>-8.6431999999999995E-2</c:v>
                </c:pt>
                <c:pt idx="53345">
                  <c:v>-8.78221E-2</c:v>
                </c:pt>
                <c:pt idx="53346">
                  <c:v>-8.9169600000000002E-2</c:v>
                </c:pt>
                <c:pt idx="53347">
                  <c:v>-9.0467699999999998E-2</c:v>
                </c:pt>
                <c:pt idx="53348">
                  <c:v>-9.1711299999999996E-2</c:v>
                </c:pt>
                <c:pt idx="53349">
                  <c:v>-9.28977E-2</c:v>
                </c:pt>
                <c:pt idx="53350">
                  <c:v>-9.4022099999999997E-2</c:v>
                </c:pt>
                <c:pt idx="53351">
                  <c:v>-9.5082200000000006E-2</c:v>
                </c:pt>
                <c:pt idx="53352">
                  <c:v>-9.6083500000000002E-2</c:v>
                </c:pt>
                <c:pt idx="53353">
                  <c:v>-9.70332E-2</c:v>
                </c:pt>
                <c:pt idx="53354">
                  <c:v>-9.7934900000000005E-2</c:v>
                </c:pt>
                <c:pt idx="53355">
                  <c:v>-9.8790100000000006E-2</c:v>
                </c:pt>
                <c:pt idx="53356">
                  <c:v>-9.9598400000000004E-2</c:v>
                </c:pt>
                <c:pt idx="53357">
                  <c:v>-0.100358</c:v>
                </c:pt>
                <c:pt idx="53358">
                  <c:v>-0.101065</c:v>
                </c:pt>
                <c:pt idx="53359">
                  <c:v>-0.10172200000000001</c:v>
                </c:pt>
                <c:pt idx="53360">
                  <c:v>-0.10233100000000001</c:v>
                </c:pt>
                <c:pt idx="53361">
                  <c:v>-0.102895</c:v>
                </c:pt>
                <c:pt idx="53362">
                  <c:v>-0.103417</c:v>
                </c:pt>
                <c:pt idx="53363">
                  <c:v>-0.10389900000000001</c:v>
                </c:pt>
                <c:pt idx="53364">
                  <c:v>-0.10434499999999999</c:v>
                </c:pt>
                <c:pt idx="53365">
                  <c:v>-0.10476100000000001</c:v>
                </c:pt>
                <c:pt idx="53366">
                  <c:v>-0.105153</c:v>
                </c:pt>
                <c:pt idx="53367">
                  <c:v>-0.105521</c:v>
                </c:pt>
                <c:pt idx="53368">
                  <c:v>-0.105863</c:v>
                </c:pt>
                <c:pt idx="53369">
                  <c:v>-0.106183</c:v>
                </c:pt>
                <c:pt idx="53370">
                  <c:v>-0.106485</c:v>
                </c:pt>
                <c:pt idx="53371">
                  <c:v>-0.106771</c:v>
                </c:pt>
                <c:pt idx="53372">
                  <c:v>-0.107046</c:v>
                </c:pt>
                <c:pt idx="53373">
                  <c:v>-0.107308</c:v>
                </c:pt>
                <c:pt idx="53374">
                  <c:v>-0.107557</c:v>
                </c:pt>
                <c:pt idx="53375">
                  <c:v>-0.10779900000000001</c:v>
                </c:pt>
                <c:pt idx="53376">
                  <c:v>-0.10804</c:v>
                </c:pt>
                <c:pt idx="53377">
                  <c:v>-0.10828599999999999</c:v>
                </c:pt>
                <c:pt idx="53378">
                  <c:v>-0.10853599999999999</c:v>
                </c:pt>
                <c:pt idx="53379">
                  <c:v>-0.108796</c:v>
                </c:pt>
                <c:pt idx="53380">
                  <c:v>-0.109073</c:v>
                </c:pt>
                <c:pt idx="53381">
                  <c:v>-0.10936800000000001</c:v>
                </c:pt>
                <c:pt idx="53382">
                  <c:v>-0.10968</c:v>
                </c:pt>
                <c:pt idx="53383">
                  <c:v>-0.11000799999999999</c:v>
                </c:pt>
                <c:pt idx="53384">
                  <c:v>-0.11035499999999999</c:v>
                </c:pt>
                <c:pt idx="53385">
                  <c:v>-0.110721</c:v>
                </c:pt>
                <c:pt idx="53386">
                  <c:v>-0.111105</c:v>
                </c:pt>
                <c:pt idx="53387">
                  <c:v>-0.111509</c:v>
                </c:pt>
                <c:pt idx="53388">
                  <c:v>-0.11194</c:v>
                </c:pt>
                <c:pt idx="53389">
                  <c:v>-0.112402</c:v>
                </c:pt>
                <c:pt idx="53390">
                  <c:v>-0.11289200000000001</c:v>
                </c:pt>
                <c:pt idx="53391">
                  <c:v>-0.113399</c:v>
                </c:pt>
                <c:pt idx="53392">
                  <c:v>-0.113915</c:v>
                </c:pt>
                <c:pt idx="53393">
                  <c:v>-0.114439</c:v>
                </c:pt>
                <c:pt idx="53394">
                  <c:v>-0.11497400000000001</c:v>
                </c:pt>
                <c:pt idx="53395">
                  <c:v>-0.115526</c:v>
                </c:pt>
                <c:pt idx="53396">
                  <c:v>-0.116103</c:v>
                </c:pt>
                <c:pt idx="53397">
                  <c:v>-0.116711</c:v>
                </c:pt>
                <c:pt idx="53398">
                  <c:v>-0.11734799999999999</c:v>
                </c:pt>
                <c:pt idx="53399">
                  <c:v>-0.11801399999999999</c:v>
                </c:pt>
                <c:pt idx="53400">
                  <c:v>-0.118718</c:v>
                </c:pt>
                <c:pt idx="53401">
                  <c:v>-0.11947000000000001</c:v>
                </c:pt>
                <c:pt idx="53402">
                  <c:v>-0.120279</c:v>
                </c:pt>
                <c:pt idx="53403">
                  <c:v>-0.12114800000000001</c:v>
                </c:pt>
                <c:pt idx="53404">
                  <c:v>-0.122081</c:v>
                </c:pt>
                <c:pt idx="53405">
                  <c:v>-0.123081</c:v>
                </c:pt>
                <c:pt idx="53406">
                  <c:v>-0.12414699999999999</c:v>
                </c:pt>
                <c:pt idx="53407">
                  <c:v>-0.125281</c:v>
                </c:pt>
                <c:pt idx="53408">
                  <c:v>-0.12647900000000001</c:v>
                </c:pt>
                <c:pt idx="53409">
                  <c:v>-0.12772800000000001</c:v>
                </c:pt>
                <c:pt idx="53410">
                  <c:v>-0.12901799999999999</c:v>
                </c:pt>
                <c:pt idx="53411">
                  <c:v>-0.13033800000000001</c:v>
                </c:pt>
                <c:pt idx="53412">
                  <c:v>-0.131687</c:v>
                </c:pt>
                <c:pt idx="53413">
                  <c:v>-0.13306299999999999</c:v>
                </c:pt>
                <c:pt idx="53414">
                  <c:v>-0.134459</c:v>
                </c:pt>
                <c:pt idx="53415">
                  <c:v>-0.13586599999999999</c:v>
                </c:pt>
                <c:pt idx="53416">
                  <c:v>-0.13728000000000001</c:v>
                </c:pt>
                <c:pt idx="53417">
                  <c:v>-0.13871</c:v>
                </c:pt>
                <c:pt idx="53418">
                  <c:v>-0.14016500000000001</c:v>
                </c:pt>
                <c:pt idx="53419">
                  <c:v>-0.141649</c:v>
                </c:pt>
                <c:pt idx="53420">
                  <c:v>-0.14316100000000001</c:v>
                </c:pt>
                <c:pt idx="53421">
                  <c:v>-0.14469799999999999</c:v>
                </c:pt>
                <c:pt idx="53422">
                  <c:v>-0.146254</c:v>
                </c:pt>
                <c:pt idx="53423">
                  <c:v>-0.14782100000000001</c:v>
                </c:pt>
                <c:pt idx="53424">
                  <c:v>-0.14940000000000001</c:v>
                </c:pt>
                <c:pt idx="53425">
                  <c:v>-0.15099000000000001</c:v>
                </c:pt>
                <c:pt idx="53426">
                  <c:v>-0.15259500000000001</c:v>
                </c:pt>
                <c:pt idx="53427">
                  <c:v>-0.15421399999999999</c:v>
                </c:pt>
                <c:pt idx="53428">
                  <c:v>-0.15585399999999999</c:v>
                </c:pt>
                <c:pt idx="53429">
                  <c:v>-0.15752099999999999</c:v>
                </c:pt>
                <c:pt idx="53430">
                  <c:v>-0.159218</c:v>
                </c:pt>
                <c:pt idx="53431">
                  <c:v>-0.16094800000000001</c:v>
                </c:pt>
                <c:pt idx="53432">
                  <c:v>-0.162714</c:v>
                </c:pt>
                <c:pt idx="53433">
                  <c:v>-0.164518</c:v>
                </c:pt>
                <c:pt idx="53434">
                  <c:v>-0.166355</c:v>
                </c:pt>
                <c:pt idx="53435">
                  <c:v>-0.168216</c:v>
                </c:pt>
                <c:pt idx="53436">
                  <c:v>-0.17009099999999999</c:v>
                </c:pt>
                <c:pt idx="53437">
                  <c:v>-0.17197899999999999</c:v>
                </c:pt>
                <c:pt idx="53438">
                  <c:v>-0.17388200000000001</c:v>
                </c:pt>
                <c:pt idx="53439">
                  <c:v>-0.17579900000000001</c:v>
                </c:pt>
                <c:pt idx="53440">
                  <c:v>-0.177733</c:v>
                </c:pt>
                <c:pt idx="53441">
                  <c:v>-0.17968700000000001</c:v>
                </c:pt>
                <c:pt idx="53442">
                  <c:v>-0.18165300000000001</c:v>
                </c:pt>
                <c:pt idx="53443">
                  <c:v>-0.183618</c:v>
                </c:pt>
                <c:pt idx="53444">
                  <c:v>-0.18557599999999999</c:v>
                </c:pt>
                <c:pt idx="53445">
                  <c:v>-0.187532</c:v>
                </c:pt>
                <c:pt idx="53446">
                  <c:v>-0.18948999999999999</c:v>
                </c:pt>
                <c:pt idx="53447">
                  <c:v>-0.19144900000000001</c:v>
                </c:pt>
                <c:pt idx="53448">
                  <c:v>-0.193407</c:v>
                </c:pt>
                <c:pt idx="53449">
                  <c:v>-0.19536400000000001</c:v>
                </c:pt>
                <c:pt idx="53450">
                  <c:v>-0.197322</c:v>
                </c:pt>
                <c:pt idx="53451">
                  <c:v>-0.19928000000000001</c:v>
                </c:pt>
                <c:pt idx="53452">
                  <c:v>-0.201238</c:v>
                </c:pt>
                <c:pt idx="53453">
                  <c:v>-0.20319899999999999</c:v>
                </c:pt>
                <c:pt idx="53454">
                  <c:v>-0.20516100000000001</c:v>
                </c:pt>
                <c:pt idx="53455">
                  <c:v>-0.207117</c:v>
                </c:pt>
                <c:pt idx="53456">
                  <c:v>-0.20905899999999999</c:v>
                </c:pt>
                <c:pt idx="53457">
                  <c:v>-0.21098600000000001</c:v>
                </c:pt>
                <c:pt idx="53458">
                  <c:v>-0.212897</c:v>
                </c:pt>
                <c:pt idx="53459">
                  <c:v>-0.21478800000000001</c:v>
                </c:pt>
                <c:pt idx="53460">
                  <c:v>-0.21665100000000001</c:v>
                </c:pt>
                <c:pt idx="53461">
                  <c:v>-0.218475</c:v>
                </c:pt>
                <c:pt idx="53462">
                  <c:v>-0.220253</c:v>
                </c:pt>
                <c:pt idx="53463">
                  <c:v>-0.22198300000000001</c:v>
                </c:pt>
                <c:pt idx="53464">
                  <c:v>-0.22367100000000001</c:v>
                </c:pt>
                <c:pt idx="53465">
                  <c:v>-0.22531399999999999</c:v>
                </c:pt>
                <c:pt idx="53466">
                  <c:v>-0.22691500000000001</c:v>
                </c:pt>
                <c:pt idx="53467">
                  <c:v>-0.22847600000000001</c:v>
                </c:pt>
                <c:pt idx="53468">
                  <c:v>-0.22999700000000001</c:v>
                </c:pt>
                <c:pt idx="53469">
                  <c:v>-0.23147799999999999</c:v>
                </c:pt>
                <c:pt idx="53470">
                  <c:v>-0.23292099999999999</c:v>
                </c:pt>
                <c:pt idx="53471">
                  <c:v>-0.234324</c:v>
                </c:pt>
                <c:pt idx="53472">
                  <c:v>-0.235675</c:v>
                </c:pt>
                <c:pt idx="53473">
                  <c:v>-0.23696999999999999</c:v>
                </c:pt>
                <c:pt idx="53474">
                  <c:v>-0.23821000000000001</c:v>
                </c:pt>
                <c:pt idx="53475">
                  <c:v>-0.239398</c:v>
                </c:pt>
                <c:pt idx="53476">
                  <c:v>-0.24052899999999999</c:v>
                </c:pt>
                <c:pt idx="53477">
                  <c:v>-0.24159800000000001</c:v>
                </c:pt>
                <c:pt idx="53478">
                  <c:v>-0.24260200000000001</c:v>
                </c:pt>
                <c:pt idx="53479">
                  <c:v>-0.243537</c:v>
                </c:pt>
                <c:pt idx="53480">
                  <c:v>-0.244396</c:v>
                </c:pt>
                <c:pt idx="53481">
                  <c:v>-0.24517</c:v>
                </c:pt>
                <c:pt idx="53482">
                  <c:v>-0.24585099999999999</c:v>
                </c:pt>
                <c:pt idx="53483">
                  <c:v>-0.24643599999999999</c:v>
                </c:pt>
                <c:pt idx="53484">
                  <c:v>-0.24692600000000001</c:v>
                </c:pt>
                <c:pt idx="53485">
                  <c:v>-0.24732699999999999</c:v>
                </c:pt>
                <c:pt idx="53486">
                  <c:v>-0.247641</c:v>
                </c:pt>
                <c:pt idx="53487">
                  <c:v>-0.24787300000000001</c:v>
                </c:pt>
                <c:pt idx="53488">
                  <c:v>-0.24803</c:v>
                </c:pt>
                <c:pt idx="53489">
                  <c:v>-0.24812300000000001</c:v>
                </c:pt>
                <c:pt idx="53490">
                  <c:v>-0.24815999999999999</c:v>
                </c:pt>
                <c:pt idx="53491">
                  <c:v>-0.248143</c:v>
                </c:pt>
                <c:pt idx="53492">
                  <c:v>-0.24807199999999999</c:v>
                </c:pt>
                <c:pt idx="53493">
                  <c:v>-0.24793599999999999</c:v>
                </c:pt>
                <c:pt idx="53494">
                  <c:v>-0.247724</c:v>
                </c:pt>
                <c:pt idx="53495">
                  <c:v>-0.24743200000000001</c:v>
                </c:pt>
                <c:pt idx="53496">
                  <c:v>-0.24707200000000001</c:v>
                </c:pt>
                <c:pt idx="53497">
                  <c:v>-0.24665699999999999</c:v>
                </c:pt>
                <c:pt idx="53498">
                  <c:v>-0.246199</c:v>
                </c:pt>
                <c:pt idx="53499">
                  <c:v>-0.24569199999999999</c:v>
                </c:pt>
                <c:pt idx="53500">
                  <c:v>-0.245118</c:v>
                </c:pt>
                <c:pt idx="53501">
                  <c:v>-0.24446399999999999</c:v>
                </c:pt>
                <c:pt idx="53502">
                  <c:v>-0.243725</c:v>
                </c:pt>
                <c:pt idx="53503">
                  <c:v>-0.242896</c:v>
                </c:pt>
                <c:pt idx="53504">
                  <c:v>-0.24197099999999999</c:v>
                </c:pt>
                <c:pt idx="53505">
                  <c:v>-0.24094699999999999</c:v>
                </c:pt>
                <c:pt idx="53506">
                  <c:v>-0.23983099999999999</c:v>
                </c:pt>
                <c:pt idx="53507">
                  <c:v>-0.23864099999999999</c:v>
                </c:pt>
                <c:pt idx="53508">
                  <c:v>-0.23738899999999999</c:v>
                </c:pt>
                <c:pt idx="53509">
                  <c:v>-0.23608499999999999</c:v>
                </c:pt>
                <c:pt idx="53510">
                  <c:v>-0.234731</c:v>
                </c:pt>
                <c:pt idx="53511">
                  <c:v>-0.233324</c:v>
                </c:pt>
                <c:pt idx="53512">
                  <c:v>-0.23185800000000001</c:v>
                </c:pt>
                <c:pt idx="53513">
                  <c:v>-0.23033200000000001</c:v>
                </c:pt>
                <c:pt idx="53514">
                  <c:v>-0.22875000000000001</c:v>
                </c:pt>
                <c:pt idx="53515">
                  <c:v>-0.22711700000000001</c:v>
                </c:pt>
                <c:pt idx="53516">
                  <c:v>-0.225435</c:v>
                </c:pt>
                <c:pt idx="53517">
                  <c:v>-0.22370899999999999</c:v>
                </c:pt>
                <c:pt idx="53518">
                  <c:v>-0.221944</c:v>
                </c:pt>
                <c:pt idx="53519">
                  <c:v>-0.22014400000000001</c:v>
                </c:pt>
                <c:pt idx="53520">
                  <c:v>-0.21831</c:v>
                </c:pt>
                <c:pt idx="53521">
                  <c:v>-0.21644099999999999</c:v>
                </c:pt>
                <c:pt idx="53522">
                  <c:v>-0.214533</c:v>
                </c:pt>
                <c:pt idx="53523">
                  <c:v>-0.21257999999999999</c:v>
                </c:pt>
                <c:pt idx="53524">
                  <c:v>-0.210587</c:v>
                </c:pt>
                <c:pt idx="53525">
                  <c:v>-0.20856</c:v>
                </c:pt>
                <c:pt idx="53526">
                  <c:v>-0.20650399999999999</c:v>
                </c:pt>
                <c:pt idx="53527">
                  <c:v>-0.20441599999999999</c:v>
                </c:pt>
                <c:pt idx="53528">
                  <c:v>-0.202294</c:v>
                </c:pt>
                <c:pt idx="53529">
                  <c:v>-0.200132</c:v>
                </c:pt>
                <c:pt idx="53530">
                  <c:v>-0.197931</c:v>
                </c:pt>
                <c:pt idx="53531">
                  <c:v>-0.19570199999999999</c:v>
                </c:pt>
                <c:pt idx="53532">
                  <c:v>-0.19346099999999999</c:v>
                </c:pt>
                <c:pt idx="53533">
                  <c:v>-0.191221</c:v>
                </c:pt>
                <c:pt idx="53534">
                  <c:v>-0.18898499999999999</c:v>
                </c:pt>
                <c:pt idx="53535">
                  <c:v>-0.186751</c:v>
                </c:pt>
                <c:pt idx="53536">
                  <c:v>-0.184527</c:v>
                </c:pt>
                <c:pt idx="53537">
                  <c:v>-0.182314</c:v>
                </c:pt>
                <c:pt idx="53538">
                  <c:v>-0.18010999999999999</c:v>
                </c:pt>
                <c:pt idx="53539">
                  <c:v>-0.17791399999999999</c:v>
                </c:pt>
                <c:pt idx="53540">
                  <c:v>-0.17573800000000001</c:v>
                </c:pt>
                <c:pt idx="53541">
                  <c:v>-0.17360100000000001</c:v>
                </c:pt>
                <c:pt idx="53542">
                  <c:v>-0.171511</c:v>
                </c:pt>
                <c:pt idx="53543">
                  <c:v>-0.16946900000000001</c:v>
                </c:pt>
                <c:pt idx="53544">
                  <c:v>-0.16747100000000001</c:v>
                </c:pt>
                <c:pt idx="53545">
                  <c:v>-0.16550999999999999</c:v>
                </c:pt>
                <c:pt idx="53546">
                  <c:v>-0.16358</c:v>
                </c:pt>
                <c:pt idx="53547">
                  <c:v>-0.16167899999999999</c:v>
                </c:pt>
                <c:pt idx="53548">
                  <c:v>-0.15981600000000001</c:v>
                </c:pt>
                <c:pt idx="53549">
                  <c:v>-0.157995</c:v>
                </c:pt>
                <c:pt idx="53550">
                  <c:v>-0.156219</c:v>
                </c:pt>
                <c:pt idx="53551">
                  <c:v>-0.15449499999999999</c:v>
                </c:pt>
                <c:pt idx="53552">
                  <c:v>-0.15282899999999999</c:v>
                </c:pt>
                <c:pt idx="53553">
                  <c:v>-0.151229</c:v>
                </c:pt>
                <c:pt idx="53554">
                  <c:v>-0.149703</c:v>
                </c:pt>
                <c:pt idx="53555">
                  <c:v>-0.148259</c:v>
                </c:pt>
                <c:pt idx="53556">
                  <c:v>-0.146895</c:v>
                </c:pt>
                <c:pt idx="53557">
                  <c:v>-0.14560799999999999</c:v>
                </c:pt>
                <c:pt idx="53558">
                  <c:v>-0.144397</c:v>
                </c:pt>
                <c:pt idx="53559">
                  <c:v>-0.143266</c:v>
                </c:pt>
                <c:pt idx="53560">
                  <c:v>-0.14222599999999999</c:v>
                </c:pt>
                <c:pt idx="53561">
                  <c:v>-0.14128499999999999</c:v>
                </c:pt>
                <c:pt idx="53562">
                  <c:v>-0.14044599999999999</c:v>
                </c:pt>
                <c:pt idx="53563">
                  <c:v>-0.139709</c:v>
                </c:pt>
                <c:pt idx="53564">
                  <c:v>-0.139068</c:v>
                </c:pt>
                <c:pt idx="53565">
                  <c:v>-0.13852200000000001</c:v>
                </c:pt>
                <c:pt idx="53566">
                  <c:v>-0.138069</c:v>
                </c:pt>
                <c:pt idx="53567">
                  <c:v>-0.13771</c:v>
                </c:pt>
                <c:pt idx="53568">
                  <c:v>-0.13745399999999999</c:v>
                </c:pt>
                <c:pt idx="53569">
                  <c:v>-0.13731099999999999</c:v>
                </c:pt>
                <c:pt idx="53570">
                  <c:v>-0.13727900000000001</c:v>
                </c:pt>
                <c:pt idx="53571">
                  <c:v>-0.13735600000000001</c:v>
                </c:pt>
                <c:pt idx="53572">
                  <c:v>-0.137549</c:v>
                </c:pt>
                <c:pt idx="53573">
                  <c:v>-0.13786899999999999</c:v>
                </c:pt>
                <c:pt idx="53574">
                  <c:v>-0.13830999999999999</c:v>
                </c:pt>
                <c:pt idx="53575">
                  <c:v>-0.13886299999999999</c:v>
                </c:pt>
                <c:pt idx="53576">
                  <c:v>-0.13952300000000001</c:v>
                </c:pt>
                <c:pt idx="53577">
                  <c:v>-0.140295</c:v>
                </c:pt>
                <c:pt idx="53578">
                  <c:v>-0.14117499999999999</c:v>
                </c:pt>
                <c:pt idx="53579">
                  <c:v>-0.142149</c:v>
                </c:pt>
                <c:pt idx="53580">
                  <c:v>-0.143208</c:v>
                </c:pt>
                <c:pt idx="53581">
                  <c:v>-0.14435000000000001</c:v>
                </c:pt>
                <c:pt idx="53582">
                  <c:v>-0.14557</c:v>
                </c:pt>
                <c:pt idx="53583">
                  <c:v>-0.146867</c:v>
                </c:pt>
                <c:pt idx="53584">
                  <c:v>-0.14825199999999999</c:v>
                </c:pt>
                <c:pt idx="53585">
                  <c:v>-0.14974000000000001</c:v>
                </c:pt>
                <c:pt idx="53586">
                  <c:v>-0.151336</c:v>
                </c:pt>
                <c:pt idx="53587">
                  <c:v>-0.153031</c:v>
                </c:pt>
                <c:pt idx="53588">
                  <c:v>-0.154808</c:v>
                </c:pt>
                <c:pt idx="53589">
                  <c:v>-0.15665200000000001</c:v>
                </c:pt>
                <c:pt idx="53590">
                  <c:v>-0.15856500000000001</c:v>
                </c:pt>
                <c:pt idx="53591">
                  <c:v>-0.160547</c:v>
                </c:pt>
                <c:pt idx="53592">
                  <c:v>-0.16259299999999999</c:v>
                </c:pt>
                <c:pt idx="53593">
                  <c:v>-0.16470899999999999</c:v>
                </c:pt>
                <c:pt idx="53594">
                  <c:v>-0.166906</c:v>
                </c:pt>
                <c:pt idx="53595">
                  <c:v>-0.16919200000000001</c:v>
                </c:pt>
                <c:pt idx="53596">
                  <c:v>-0.17156099999999999</c:v>
                </c:pt>
                <c:pt idx="53597">
                  <c:v>-0.17399899999999999</c:v>
                </c:pt>
                <c:pt idx="53598">
                  <c:v>-0.17649400000000001</c:v>
                </c:pt>
                <c:pt idx="53599">
                  <c:v>-0.17904100000000001</c:v>
                </c:pt>
                <c:pt idx="53600">
                  <c:v>-0.18163599999999999</c:v>
                </c:pt>
                <c:pt idx="53601">
                  <c:v>-0.184278</c:v>
                </c:pt>
                <c:pt idx="53602">
                  <c:v>-0.18696199999999999</c:v>
                </c:pt>
                <c:pt idx="53603">
                  <c:v>-0.18967999999999999</c:v>
                </c:pt>
                <c:pt idx="53604">
                  <c:v>-0.19243399999999999</c:v>
                </c:pt>
                <c:pt idx="53605">
                  <c:v>-0.19522700000000001</c:v>
                </c:pt>
                <c:pt idx="53606">
                  <c:v>-0.19805800000000001</c:v>
                </c:pt>
                <c:pt idx="53607">
                  <c:v>-0.20091500000000001</c:v>
                </c:pt>
                <c:pt idx="53608">
                  <c:v>-0.20378299999999999</c:v>
                </c:pt>
                <c:pt idx="53609">
                  <c:v>-0.206651</c:v>
                </c:pt>
                <c:pt idx="53610">
                  <c:v>-0.209509</c:v>
                </c:pt>
                <c:pt idx="53611">
                  <c:v>-0.21235499999999999</c:v>
                </c:pt>
                <c:pt idx="53612">
                  <c:v>-0.21518599999999999</c:v>
                </c:pt>
                <c:pt idx="53613">
                  <c:v>-0.21801000000000001</c:v>
                </c:pt>
                <c:pt idx="53614">
                  <c:v>-0.220833</c:v>
                </c:pt>
                <c:pt idx="53615">
                  <c:v>-0.22365499999999999</c:v>
                </c:pt>
                <c:pt idx="53616">
                  <c:v>-0.226467</c:v>
                </c:pt>
                <c:pt idx="53617">
                  <c:v>-0.229264</c:v>
                </c:pt>
                <c:pt idx="53618">
                  <c:v>-0.23204900000000001</c:v>
                </c:pt>
                <c:pt idx="53619">
                  <c:v>-0.23483599999999999</c:v>
                </c:pt>
                <c:pt idx="53620">
                  <c:v>-0.23763300000000001</c:v>
                </c:pt>
                <c:pt idx="53621">
                  <c:v>-0.24043600000000001</c:v>
                </c:pt>
                <c:pt idx="53622">
                  <c:v>-0.24323800000000001</c:v>
                </c:pt>
                <c:pt idx="53623">
                  <c:v>-0.24604000000000001</c:v>
                </c:pt>
                <c:pt idx="53624">
                  <c:v>-0.248836</c:v>
                </c:pt>
                <c:pt idx="53625">
                  <c:v>-0.251612</c:v>
                </c:pt>
                <c:pt idx="53626">
                  <c:v>-0.25435200000000002</c:v>
                </c:pt>
                <c:pt idx="53627">
                  <c:v>-0.25705</c:v>
                </c:pt>
                <c:pt idx="53628">
                  <c:v>-0.25970799999999999</c:v>
                </c:pt>
                <c:pt idx="53629">
                  <c:v>-0.26232800000000001</c:v>
                </c:pt>
                <c:pt idx="53630">
                  <c:v>-0.26490599999999997</c:v>
                </c:pt>
                <c:pt idx="53631">
                  <c:v>-0.26743499999999998</c:v>
                </c:pt>
                <c:pt idx="53632">
                  <c:v>-0.269903</c:v>
                </c:pt>
                <c:pt idx="53633">
                  <c:v>-0.27229999999999999</c:v>
                </c:pt>
                <c:pt idx="53634">
                  <c:v>-0.27462700000000001</c:v>
                </c:pt>
                <c:pt idx="53635">
                  <c:v>-0.27689200000000003</c:v>
                </c:pt>
                <c:pt idx="53636">
                  <c:v>-0.27910200000000002</c:v>
                </c:pt>
                <c:pt idx="53637">
                  <c:v>-0.28126400000000001</c:v>
                </c:pt>
                <c:pt idx="53638">
                  <c:v>-0.283385</c:v>
                </c:pt>
                <c:pt idx="53639">
                  <c:v>-0.28546100000000002</c:v>
                </c:pt>
                <c:pt idx="53640">
                  <c:v>-0.28748800000000002</c:v>
                </c:pt>
                <c:pt idx="53641">
                  <c:v>-0.28946100000000002</c:v>
                </c:pt>
                <c:pt idx="53642">
                  <c:v>-0.29137600000000002</c:v>
                </c:pt>
                <c:pt idx="53643">
                  <c:v>-0.29322199999999998</c:v>
                </c:pt>
                <c:pt idx="53644">
                  <c:v>-0.29499199999999998</c:v>
                </c:pt>
                <c:pt idx="53645">
                  <c:v>-0.29668699999999998</c:v>
                </c:pt>
                <c:pt idx="53646">
                  <c:v>-0.298319</c:v>
                </c:pt>
                <c:pt idx="53647">
                  <c:v>-0.299896</c:v>
                </c:pt>
                <c:pt idx="53648">
                  <c:v>-0.30140899999999998</c:v>
                </c:pt>
                <c:pt idx="53649">
                  <c:v>-0.30285499999999999</c:v>
                </c:pt>
                <c:pt idx="53650">
                  <c:v>-0.30423499999999998</c:v>
                </c:pt>
                <c:pt idx="53651">
                  <c:v>-0.30555399999999999</c:v>
                </c:pt>
                <c:pt idx="53652">
                  <c:v>-0.306813</c:v>
                </c:pt>
                <c:pt idx="53653">
                  <c:v>-0.30801200000000001</c:v>
                </c:pt>
                <c:pt idx="53654">
                  <c:v>-0.30915199999999998</c:v>
                </c:pt>
                <c:pt idx="53655">
                  <c:v>-0.31023699999999999</c:v>
                </c:pt>
                <c:pt idx="53656">
                  <c:v>-0.31126500000000001</c:v>
                </c:pt>
                <c:pt idx="53657">
                  <c:v>-0.31223200000000001</c:v>
                </c:pt>
                <c:pt idx="53658">
                  <c:v>-0.313135</c:v>
                </c:pt>
                <c:pt idx="53659">
                  <c:v>-0.31397199999999997</c:v>
                </c:pt>
                <c:pt idx="53660">
                  <c:v>-0.31474400000000002</c:v>
                </c:pt>
                <c:pt idx="53661">
                  <c:v>-0.31545400000000001</c:v>
                </c:pt>
                <c:pt idx="53662">
                  <c:v>-0.316106</c:v>
                </c:pt>
                <c:pt idx="53663">
                  <c:v>-0.31670500000000001</c:v>
                </c:pt>
                <c:pt idx="53664">
                  <c:v>-0.31725199999999998</c:v>
                </c:pt>
                <c:pt idx="53665">
                  <c:v>-0.31774400000000003</c:v>
                </c:pt>
                <c:pt idx="53666">
                  <c:v>-0.31817699999999999</c:v>
                </c:pt>
                <c:pt idx="53667">
                  <c:v>-0.318548</c:v>
                </c:pt>
                <c:pt idx="53668">
                  <c:v>-0.31885200000000002</c:v>
                </c:pt>
                <c:pt idx="53669">
                  <c:v>-0.31908300000000001</c:v>
                </c:pt>
                <c:pt idx="53670">
                  <c:v>-0.31923800000000002</c:v>
                </c:pt>
                <c:pt idx="53671">
                  <c:v>-0.31931599999999999</c:v>
                </c:pt>
                <c:pt idx="53672">
                  <c:v>-0.31932300000000002</c:v>
                </c:pt>
                <c:pt idx="53673">
                  <c:v>-0.31925700000000001</c:v>
                </c:pt>
                <c:pt idx="53674">
                  <c:v>-0.31911099999999998</c:v>
                </c:pt>
                <c:pt idx="53675">
                  <c:v>-0.31889099999999998</c:v>
                </c:pt>
                <c:pt idx="53676">
                  <c:v>-0.318608</c:v>
                </c:pt>
                <c:pt idx="53677">
                  <c:v>-0.31827</c:v>
                </c:pt>
                <c:pt idx="53678">
                  <c:v>-0.317884</c:v>
                </c:pt>
                <c:pt idx="53679">
                  <c:v>-0.31745899999999999</c:v>
                </c:pt>
                <c:pt idx="53680">
                  <c:v>-0.31699699999999997</c:v>
                </c:pt>
                <c:pt idx="53681">
                  <c:v>-0.316494</c:v>
                </c:pt>
                <c:pt idx="53682">
                  <c:v>-0.31595699999999999</c:v>
                </c:pt>
                <c:pt idx="53683">
                  <c:v>-0.31539200000000001</c:v>
                </c:pt>
                <c:pt idx="53684">
                  <c:v>-0.31476399999999999</c:v>
                </c:pt>
                <c:pt idx="53685">
                  <c:v>-0.31404599999999999</c:v>
                </c:pt>
                <c:pt idx="53686">
                  <c:v>-0.31328299999999998</c:v>
                </c:pt>
                <c:pt idx="53687">
                  <c:v>-0.31250899999999998</c:v>
                </c:pt>
                <c:pt idx="53688">
                  <c:v>-0.311693</c:v>
                </c:pt>
                <c:pt idx="53689">
                  <c:v>-0.31082900000000002</c:v>
                </c:pt>
                <c:pt idx="53690">
                  <c:v>-0.30992900000000001</c:v>
                </c:pt>
                <c:pt idx="53691">
                  <c:v>-0.30899500000000002</c:v>
                </c:pt>
                <c:pt idx="53692">
                  <c:v>-0.30801800000000001</c:v>
                </c:pt>
                <c:pt idx="53693">
                  <c:v>-0.30699300000000002</c:v>
                </c:pt>
                <c:pt idx="53694">
                  <c:v>-0.30592200000000003</c:v>
                </c:pt>
                <c:pt idx="53695">
                  <c:v>-0.30481200000000003</c:v>
                </c:pt>
                <c:pt idx="53696">
                  <c:v>-0.30367</c:v>
                </c:pt>
                <c:pt idx="53697">
                  <c:v>-0.30249999999999999</c:v>
                </c:pt>
                <c:pt idx="53698">
                  <c:v>-0.30130000000000001</c:v>
                </c:pt>
                <c:pt idx="53699">
                  <c:v>-0.30006500000000003</c:v>
                </c:pt>
                <c:pt idx="53700">
                  <c:v>-0.29879299999999998</c:v>
                </c:pt>
                <c:pt idx="53701">
                  <c:v>-0.29749199999999998</c:v>
                </c:pt>
                <c:pt idx="53702">
                  <c:v>-0.29616700000000001</c:v>
                </c:pt>
                <c:pt idx="53703">
                  <c:v>-0.29482399999999997</c:v>
                </c:pt>
                <c:pt idx="53704">
                  <c:v>-0.29347299999999998</c:v>
                </c:pt>
                <c:pt idx="53705">
                  <c:v>-0.29212300000000002</c:v>
                </c:pt>
                <c:pt idx="53706">
                  <c:v>-0.29077599999999998</c:v>
                </c:pt>
                <c:pt idx="53707">
                  <c:v>-0.289435</c:v>
                </c:pt>
                <c:pt idx="53708">
                  <c:v>-0.288101</c:v>
                </c:pt>
                <c:pt idx="53709">
                  <c:v>-0.28676699999999999</c:v>
                </c:pt>
                <c:pt idx="53710">
                  <c:v>-0.28542200000000001</c:v>
                </c:pt>
                <c:pt idx="53711">
                  <c:v>-0.28405999999999998</c:v>
                </c:pt>
                <c:pt idx="53712">
                  <c:v>-0.28269100000000003</c:v>
                </c:pt>
                <c:pt idx="53713">
                  <c:v>-0.28131899999999999</c:v>
                </c:pt>
                <c:pt idx="53714">
                  <c:v>-0.279943</c:v>
                </c:pt>
                <c:pt idx="53715">
                  <c:v>-0.27855799999999997</c:v>
                </c:pt>
                <c:pt idx="53716">
                  <c:v>-0.277167</c:v>
                </c:pt>
                <c:pt idx="53717">
                  <c:v>-0.27576299999999998</c:v>
                </c:pt>
                <c:pt idx="53718">
                  <c:v>-0.27433800000000003</c:v>
                </c:pt>
                <c:pt idx="53719">
                  <c:v>-0.27288899999999999</c:v>
                </c:pt>
                <c:pt idx="53720">
                  <c:v>-0.271422</c:v>
                </c:pt>
                <c:pt idx="53721">
                  <c:v>-0.26994200000000002</c:v>
                </c:pt>
                <c:pt idx="53722">
                  <c:v>-0.26844699999999999</c:v>
                </c:pt>
                <c:pt idx="53723">
                  <c:v>-0.26693499999999998</c:v>
                </c:pt>
                <c:pt idx="53724">
                  <c:v>-0.26541199999999998</c:v>
                </c:pt>
                <c:pt idx="53725">
                  <c:v>-0.26388</c:v>
                </c:pt>
                <c:pt idx="53726">
                  <c:v>-0.26233699999999999</c:v>
                </c:pt>
                <c:pt idx="53727">
                  <c:v>-0.26078200000000001</c:v>
                </c:pt>
                <c:pt idx="53728">
                  <c:v>-0.25922000000000001</c:v>
                </c:pt>
                <c:pt idx="53729">
                  <c:v>-0.25765100000000002</c:v>
                </c:pt>
                <c:pt idx="53730">
                  <c:v>-0.25607200000000002</c:v>
                </c:pt>
                <c:pt idx="53731">
                  <c:v>-0.25447799999999998</c:v>
                </c:pt>
                <c:pt idx="53732">
                  <c:v>-0.25286599999999998</c:v>
                </c:pt>
                <c:pt idx="53733">
                  <c:v>-0.25123200000000001</c:v>
                </c:pt>
                <c:pt idx="53734">
                  <c:v>-0.24957199999999999</c:v>
                </c:pt>
                <c:pt idx="53735">
                  <c:v>-0.247887</c:v>
                </c:pt>
                <c:pt idx="53736">
                  <c:v>-0.24618000000000001</c:v>
                </c:pt>
                <c:pt idx="53737">
                  <c:v>-0.24445900000000001</c:v>
                </c:pt>
                <c:pt idx="53738">
                  <c:v>-0.242729</c:v>
                </c:pt>
                <c:pt idx="53739">
                  <c:v>-0.24099300000000001</c:v>
                </c:pt>
                <c:pt idx="53740">
                  <c:v>-0.23924699999999999</c:v>
                </c:pt>
                <c:pt idx="53741">
                  <c:v>-0.23749200000000001</c:v>
                </c:pt>
                <c:pt idx="53742">
                  <c:v>-0.23572599999999999</c:v>
                </c:pt>
                <c:pt idx="53743">
                  <c:v>-0.23395299999999999</c:v>
                </c:pt>
                <c:pt idx="53744">
                  <c:v>-0.23216700000000001</c:v>
                </c:pt>
                <c:pt idx="53745">
                  <c:v>-0.23036200000000001</c:v>
                </c:pt>
                <c:pt idx="53746">
                  <c:v>-0.22853499999999999</c:v>
                </c:pt>
                <c:pt idx="53747">
                  <c:v>-0.226684</c:v>
                </c:pt>
                <c:pt idx="53748">
                  <c:v>-0.22481100000000001</c:v>
                </c:pt>
                <c:pt idx="53749">
                  <c:v>-0.22292400000000001</c:v>
                </c:pt>
                <c:pt idx="53750">
                  <c:v>-0.22101599999999999</c:v>
                </c:pt>
                <c:pt idx="53751">
                  <c:v>-0.21906999999999999</c:v>
                </c:pt>
                <c:pt idx="53752">
                  <c:v>-0.21707599999999999</c:v>
                </c:pt>
                <c:pt idx="53753">
                  <c:v>-0.215035</c:v>
                </c:pt>
                <c:pt idx="53754">
                  <c:v>-0.212949</c:v>
                </c:pt>
                <c:pt idx="53755">
                  <c:v>-0.21082699999999999</c:v>
                </c:pt>
                <c:pt idx="53756">
                  <c:v>-0.20868300000000001</c:v>
                </c:pt>
                <c:pt idx="53757">
                  <c:v>-0.20652400000000001</c:v>
                </c:pt>
                <c:pt idx="53758">
                  <c:v>-0.204345</c:v>
                </c:pt>
                <c:pt idx="53759">
                  <c:v>-0.20213800000000001</c:v>
                </c:pt>
                <c:pt idx="53760">
                  <c:v>-0.19991200000000001</c:v>
                </c:pt>
                <c:pt idx="53761">
                  <c:v>-0.19767699999999999</c:v>
                </c:pt>
                <c:pt idx="53762">
                  <c:v>-0.195434</c:v>
                </c:pt>
                <c:pt idx="53763">
                  <c:v>-0.193188</c:v>
                </c:pt>
                <c:pt idx="53764">
                  <c:v>-0.19094800000000001</c:v>
                </c:pt>
                <c:pt idx="53765">
                  <c:v>-0.188722</c:v>
                </c:pt>
                <c:pt idx="53766">
                  <c:v>-0.18650900000000001</c:v>
                </c:pt>
                <c:pt idx="53767">
                  <c:v>-0.18430299999999999</c:v>
                </c:pt>
                <c:pt idx="53768">
                  <c:v>-0.18209600000000001</c:v>
                </c:pt>
                <c:pt idx="53769">
                  <c:v>-0.17988199999999999</c:v>
                </c:pt>
                <c:pt idx="53770">
                  <c:v>-0.17766899999999999</c:v>
                </c:pt>
                <c:pt idx="53771">
                  <c:v>-0.17544599999999999</c:v>
                </c:pt>
                <c:pt idx="53772">
                  <c:v>-0.17316500000000001</c:v>
                </c:pt>
                <c:pt idx="53773">
                  <c:v>-0.17084299999999999</c:v>
                </c:pt>
                <c:pt idx="53774">
                  <c:v>-0.16855500000000001</c:v>
                </c:pt>
                <c:pt idx="53775">
                  <c:v>-0.166294</c:v>
                </c:pt>
                <c:pt idx="53776">
                  <c:v>-0.16400799999999999</c:v>
                </c:pt>
                <c:pt idx="53777">
                  <c:v>-0.16169900000000001</c:v>
                </c:pt>
                <c:pt idx="53778">
                  <c:v>-0.159383</c:v>
                </c:pt>
                <c:pt idx="53779">
                  <c:v>-0.157058</c:v>
                </c:pt>
                <c:pt idx="53780">
                  <c:v>-0.154722</c:v>
                </c:pt>
                <c:pt idx="53781">
                  <c:v>-0.15238199999999999</c:v>
                </c:pt>
                <c:pt idx="53782">
                  <c:v>-0.15004700000000001</c:v>
                </c:pt>
                <c:pt idx="53783">
                  <c:v>-0.14772099999999999</c:v>
                </c:pt>
                <c:pt idx="53784">
                  <c:v>-0.14541000000000001</c:v>
                </c:pt>
                <c:pt idx="53785">
                  <c:v>-0.143118</c:v>
                </c:pt>
                <c:pt idx="53786">
                  <c:v>-0.140846</c:v>
                </c:pt>
                <c:pt idx="53787">
                  <c:v>-0.138595</c:v>
                </c:pt>
                <c:pt idx="53788">
                  <c:v>-0.13637199999999999</c:v>
                </c:pt>
                <c:pt idx="53789">
                  <c:v>-0.134185</c:v>
                </c:pt>
                <c:pt idx="53790">
                  <c:v>-0.13204399999999999</c:v>
                </c:pt>
                <c:pt idx="53791">
                  <c:v>-0.12995300000000001</c:v>
                </c:pt>
                <c:pt idx="53792">
                  <c:v>-0.127916</c:v>
                </c:pt>
                <c:pt idx="53793">
                  <c:v>-0.12593099999999999</c:v>
                </c:pt>
                <c:pt idx="53794">
                  <c:v>-0.12399399999999999</c:v>
                </c:pt>
                <c:pt idx="53795">
                  <c:v>-0.122095</c:v>
                </c:pt>
                <c:pt idx="53796">
                  <c:v>-0.120227</c:v>
                </c:pt>
                <c:pt idx="53797">
                  <c:v>-0.11838700000000001</c:v>
                </c:pt>
                <c:pt idx="53798">
                  <c:v>-0.116574</c:v>
                </c:pt>
                <c:pt idx="53799">
                  <c:v>-0.114788</c:v>
                </c:pt>
                <c:pt idx="53800">
                  <c:v>-0.113036</c:v>
                </c:pt>
                <c:pt idx="53801">
                  <c:v>-0.111321</c:v>
                </c:pt>
                <c:pt idx="53802">
                  <c:v>-0.10964500000000001</c:v>
                </c:pt>
                <c:pt idx="53803">
                  <c:v>-0.107998</c:v>
                </c:pt>
                <c:pt idx="53804">
                  <c:v>-0.106368</c:v>
                </c:pt>
                <c:pt idx="53805">
                  <c:v>-0.104754</c:v>
                </c:pt>
                <c:pt idx="53806">
                  <c:v>-0.103171</c:v>
                </c:pt>
                <c:pt idx="53807">
                  <c:v>-0.101629</c:v>
                </c:pt>
                <c:pt idx="53808">
                  <c:v>-0.100136</c:v>
                </c:pt>
                <c:pt idx="53809">
                  <c:v>-9.8696300000000001E-2</c:v>
                </c:pt>
                <c:pt idx="53810">
                  <c:v>-9.7317899999999999E-2</c:v>
                </c:pt>
                <c:pt idx="53811">
                  <c:v>-9.6006599999999997E-2</c:v>
                </c:pt>
                <c:pt idx="53812">
                  <c:v>-9.4762600000000002E-2</c:v>
                </c:pt>
                <c:pt idx="53813">
                  <c:v>-9.35811E-2</c:v>
                </c:pt>
                <c:pt idx="53814">
                  <c:v>-9.2458100000000001E-2</c:v>
                </c:pt>
                <c:pt idx="53815">
                  <c:v>-9.1393699999999994E-2</c:v>
                </c:pt>
                <c:pt idx="53816">
                  <c:v>-9.0391600000000003E-2</c:v>
                </c:pt>
                <c:pt idx="53817">
                  <c:v>-8.9456400000000005E-2</c:v>
                </c:pt>
                <c:pt idx="53818">
                  <c:v>-8.85904E-2</c:v>
                </c:pt>
                <c:pt idx="53819">
                  <c:v>-8.7790199999999999E-2</c:v>
                </c:pt>
                <c:pt idx="53820">
                  <c:v>-8.7048399999999998E-2</c:v>
                </c:pt>
                <c:pt idx="53821">
                  <c:v>-8.6359199999999997E-2</c:v>
                </c:pt>
                <c:pt idx="53822">
                  <c:v>-8.5723900000000006E-2</c:v>
                </c:pt>
                <c:pt idx="53823">
                  <c:v>-8.5147600000000004E-2</c:v>
                </c:pt>
                <c:pt idx="53824">
                  <c:v>-8.46359E-2</c:v>
                </c:pt>
                <c:pt idx="53825">
                  <c:v>-8.4196599999999996E-2</c:v>
                </c:pt>
                <c:pt idx="53826">
                  <c:v>-8.3836499999999994E-2</c:v>
                </c:pt>
                <c:pt idx="53827">
                  <c:v>-8.35563E-2</c:v>
                </c:pt>
                <c:pt idx="53828">
                  <c:v>-8.3354899999999996E-2</c:v>
                </c:pt>
                <c:pt idx="53829">
                  <c:v>-8.3235000000000003E-2</c:v>
                </c:pt>
                <c:pt idx="53830">
                  <c:v>-8.3196400000000004E-2</c:v>
                </c:pt>
                <c:pt idx="53831">
                  <c:v>-8.3230299999999993E-2</c:v>
                </c:pt>
                <c:pt idx="53832">
                  <c:v>-8.3328100000000002E-2</c:v>
                </c:pt>
                <c:pt idx="53833">
                  <c:v>-8.3489999999999995E-2</c:v>
                </c:pt>
                <c:pt idx="53834">
                  <c:v>-8.3723599999999995E-2</c:v>
                </c:pt>
                <c:pt idx="53835">
                  <c:v>-8.4036299999999994E-2</c:v>
                </c:pt>
                <c:pt idx="53836">
                  <c:v>-8.4432499999999994E-2</c:v>
                </c:pt>
                <c:pt idx="53837">
                  <c:v>-8.4912500000000002E-2</c:v>
                </c:pt>
                <c:pt idx="53838">
                  <c:v>-8.5470299999999999E-2</c:v>
                </c:pt>
                <c:pt idx="53839">
                  <c:v>-8.6100499999999996E-2</c:v>
                </c:pt>
                <c:pt idx="53840">
                  <c:v>-8.6804900000000004E-2</c:v>
                </c:pt>
                <c:pt idx="53841">
                  <c:v>-8.7589299999999995E-2</c:v>
                </c:pt>
                <c:pt idx="53842">
                  <c:v>-8.8456999999999994E-2</c:v>
                </c:pt>
                <c:pt idx="53843">
                  <c:v>-8.9410000000000003E-2</c:v>
                </c:pt>
                <c:pt idx="53844">
                  <c:v>-9.0452099999999994E-2</c:v>
                </c:pt>
                <c:pt idx="53845">
                  <c:v>-9.1584200000000004E-2</c:v>
                </c:pt>
                <c:pt idx="53846">
                  <c:v>-9.2800599999999997E-2</c:v>
                </c:pt>
                <c:pt idx="53847">
                  <c:v>-9.4098600000000004E-2</c:v>
                </c:pt>
                <c:pt idx="53848">
                  <c:v>-9.5482999999999998E-2</c:v>
                </c:pt>
                <c:pt idx="53849">
                  <c:v>-9.6960400000000002E-2</c:v>
                </c:pt>
                <c:pt idx="53850">
                  <c:v>-9.8530400000000004E-2</c:v>
                </c:pt>
                <c:pt idx="53851">
                  <c:v>-0.100188</c:v>
                </c:pt>
                <c:pt idx="53852">
                  <c:v>-0.10192900000000001</c:v>
                </c:pt>
                <c:pt idx="53853">
                  <c:v>-0.103745</c:v>
                </c:pt>
                <c:pt idx="53854">
                  <c:v>-0.105629</c:v>
                </c:pt>
                <c:pt idx="53855">
                  <c:v>-0.10757799999999999</c:v>
                </c:pt>
                <c:pt idx="53856">
                  <c:v>-0.109586</c:v>
                </c:pt>
                <c:pt idx="53857">
                  <c:v>-0.111653</c:v>
                </c:pt>
                <c:pt idx="53858">
                  <c:v>-0.113775</c:v>
                </c:pt>
                <c:pt idx="53859">
                  <c:v>-0.115952</c:v>
                </c:pt>
                <c:pt idx="53860">
                  <c:v>-0.118186</c:v>
                </c:pt>
                <c:pt idx="53861">
                  <c:v>-0.120476</c:v>
                </c:pt>
                <c:pt idx="53862">
                  <c:v>-0.122817</c:v>
                </c:pt>
                <c:pt idx="53863">
                  <c:v>-0.12520200000000001</c:v>
                </c:pt>
                <c:pt idx="53864">
                  <c:v>-0.12763099999999999</c:v>
                </c:pt>
                <c:pt idx="53865">
                  <c:v>-0.13009999999999999</c:v>
                </c:pt>
                <c:pt idx="53866">
                  <c:v>-0.132608</c:v>
                </c:pt>
                <c:pt idx="53867">
                  <c:v>-0.135153</c:v>
                </c:pt>
                <c:pt idx="53868">
                  <c:v>-0.13773299999999999</c:v>
                </c:pt>
                <c:pt idx="53869">
                  <c:v>-0.140348</c:v>
                </c:pt>
                <c:pt idx="53870">
                  <c:v>-0.14300099999999999</c:v>
                </c:pt>
                <c:pt idx="53871">
                  <c:v>-0.14569199999999999</c:v>
                </c:pt>
                <c:pt idx="53872">
                  <c:v>-0.148419</c:v>
                </c:pt>
                <c:pt idx="53873">
                  <c:v>-0.15117900000000001</c:v>
                </c:pt>
                <c:pt idx="53874">
                  <c:v>-0.153974</c:v>
                </c:pt>
                <c:pt idx="53875">
                  <c:v>-0.156803</c:v>
                </c:pt>
                <c:pt idx="53876">
                  <c:v>-0.159664</c:v>
                </c:pt>
                <c:pt idx="53877">
                  <c:v>-0.162551</c:v>
                </c:pt>
                <c:pt idx="53878">
                  <c:v>-0.165461</c:v>
                </c:pt>
                <c:pt idx="53879">
                  <c:v>-0.16838900000000001</c:v>
                </c:pt>
                <c:pt idx="53880">
                  <c:v>-0.17133100000000001</c:v>
                </c:pt>
                <c:pt idx="53881">
                  <c:v>-0.17427999999999999</c:v>
                </c:pt>
                <c:pt idx="53882">
                  <c:v>-0.177233</c:v>
                </c:pt>
                <c:pt idx="53883">
                  <c:v>-0.18018400000000001</c:v>
                </c:pt>
                <c:pt idx="53884">
                  <c:v>-0.18312899999999999</c:v>
                </c:pt>
                <c:pt idx="53885">
                  <c:v>-0.18606500000000001</c:v>
                </c:pt>
                <c:pt idx="53886">
                  <c:v>-0.18898699999999999</c:v>
                </c:pt>
                <c:pt idx="53887">
                  <c:v>-0.191885</c:v>
                </c:pt>
                <c:pt idx="53888">
                  <c:v>-0.19475899999999999</c:v>
                </c:pt>
                <c:pt idx="53889">
                  <c:v>-0.19760900000000001</c:v>
                </c:pt>
                <c:pt idx="53890">
                  <c:v>-0.200437</c:v>
                </c:pt>
                <c:pt idx="53891">
                  <c:v>-0.203241</c:v>
                </c:pt>
                <c:pt idx="53892">
                  <c:v>-0.20601900000000001</c:v>
                </c:pt>
                <c:pt idx="53893">
                  <c:v>-0.20876800000000001</c:v>
                </c:pt>
                <c:pt idx="53894">
                  <c:v>-0.21148700000000001</c:v>
                </c:pt>
                <c:pt idx="53895">
                  <c:v>-0.214173</c:v>
                </c:pt>
                <c:pt idx="53896">
                  <c:v>-0.21681800000000001</c:v>
                </c:pt>
                <c:pt idx="53897">
                  <c:v>-0.219416</c:v>
                </c:pt>
                <c:pt idx="53898">
                  <c:v>-0.22196399999999999</c:v>
                </c:pt>
                <c:pt idx="53899">
                  <c:v>-0.224463</c:v>
                </c:pt>
                <c:pt idx="53900">
                  <c:v>-0.226909</c:v>
                </c:pt>
                <c:pt idx="53901">
                  <c:v>-0.229299</c:v>
                </c:pt>
                <c:pt idx="53902">
                  <c:v>-0.231625</c:v>
                </c:pt>
                <c:pt idx="53903">
                  <c:v>-0.23388500000000001</c:v>
                </c:pt>
                <c:pt idx="53904">
                  <c:v>-0.23607700000000001</c:v>
                </c:pt>
                <c:pt idx="53905">
                  <c:v>-0.238201</c:v>
                </c:pt>
                <c:pt idx="53906">
                  <c:v>-0.24024599999999999</c:v>
                </c:pt>
                <c:pt idx="53907">
                  <c:v>-0.24220800000000001</c:v>
                </c:pt>
                <c:pt idx="53908">
                  <c:v>-0.24407999999999999</c:v>
                </c:pt>
                <c:pt idx="53909">
                  <c:v>-0.24585699999999999</c:v>
                </c:pt>
                <c:pt idx="53910">
                  <c:v>-0.24753700000000001</c:v>
                </c:pt>
                <c:pt idx="53911">
                  <c:v>-0.24911900000000001</c:v>
                </c:pt>
                <c:pt idx="53912">
                  <c:v>-0.25060399999999999</c:v>
                </c:pt>
                <c:pt idx="53913">
                  <c:v>-0.25199100000000002</c:v>
                </c:pt>
                <c:pt idx="53914">
                  <c:v>-0.25327499999999997</c:v>
                </c:pt>
                <c:pt idx="53915">
                  <c:v>-0.25445099999999998</c:v>
                </c:pt>
                <c:pt idx="53916">
                  <c:v>-0.25551699999999999</c:v>
                </c:pt>
                <c:pt idx="53917">
                  <c:v>-0.25646799999999997</c:v>
                </c:pt>
                <c:pt idx="53918">
                  <c:v>-0.25729800000000003</c:v>
                </c:pt>
                <c:pt idx="53919">
                  <c:v>-0.25800299999999998</c:v>
                </c:pt>
                <c:pt idx="53920">
                  <c:v>-0.25858199999999998</c:v>
                </c:pt>
                <c:pt idx="53921">
                  <c:v>-0.25903399999999999</c:v>
                </c:pt>
                <c:pt idx="53922">
                  <c:v>-0.25936199999999998</c:v>
                </c:pt>
                <c:pt idx="53923">
                  <c:v>-0.25956800000000002</c:v>
                </c:pt>
                <c:pt idx="53924">
                  <c:v>-0.25965300000000002</c:v>
                </c:pt>
                <c:pt idx="53925">
                  <c:v>-0.25961899999999999</c:v>
                </c:pt>
                <c:pt idx="53926">
                  <c:v>-0.259465</c:v>
                </c:pt>
                <c:pt idx="53927">
                  <c:v>-0.25918799999999997</c:v>
                </c:pt>
                <c:pt idx="53928">
                  <c:v>-0.25878400000000001</c:v>
                </c:pt>
                <c:pt idx="53929">
                  <c:v>-0.25825100000000001</c:v>
                </c:pt>
                <c:pt idx="53930">
                  <c:v>-0.25758900000000001</c:v>
                </c:pt>
                <c:pt idx="53931">
                  <c:v>-0.256799</c:v>
                </c:pt>
                <c:pt idx="53932">
                  <c:v>-0.25587599999999999</c:v>
                </c:pt>
                <c:pt idx="53933">
                  <c:v>-0.25481799999999999</c:v>
                </c:pt>
                <c:pt idx="53934">
                  <c:v>-0.25362099999999999</c:v>
                </c:pt>
                <c:pt idx="53935">
                  <c:v>-0.25228400000000001</c:v>
                </c:pt>
                <c:pt idx="53936">
                  <c:v>-0.25080799999999998</c:v>
                </c:pt>
                <c:pt idx="53937">
                  <c:v>-0.249196</c:v>
                </c:pt>
                <c:pt idx="53938">
                  <c:v>-0.247446</c:v>
                </c:pt>
                <c:pt idx="53939">
                  <c:v>-0.24555399999999999</c:v>
                </c:pt>
                <c:pt idx="53940">
                  <c:v>-0.24351900000000001</c:v>
                </c:pt>
                <c:pt idx="53941">
                  <c:v>-0.24134800000000001</c:v>
                </c:pt>
                <c:pt idx="53942">
                  <c:v>-0.23905000000000001</c:v>
                </c:pt>
                <c:pt idx="53943">
                  <c:v>-0.23663000000000001</c:v>
                </c:pt>
                <c:pt idx="53944">
                  <c:v>-0.23409199999999999</c:v>
                </c:pt>
                <c:pt idx="53945">
                  <c:v>-0.231437</c:v>
                </c:pt>
                <c:pt idx="53946">
                  <c:v>-0.22866600000000001</c:v>
                </c:pt>
                <c:pt idx="53947">
                  <c:v>-0.22578599999999999</c:v>
                </c:pt>
                <c:pt idx="53948">
                  <c:v>-0.2228</c:v>
                </c:pt>
                <c:pt idx="53949">
                  <c:v>-0.21970500000000001</c:v>
                </c:pt>
                <c:pt idx="53950">
                  <c:v>-0.216502</c:v>
                </c:pt>
                <c:pt idx="53951">
                  <c:v>-0.213195</c:v>
                </c:pt>
                <c:pt idx="53952">
                  <c:v>-0.20979300000000001</c:v>
                </c:pt>
                <c:pt idx="53953">
                  <c:v>-0.20629900000000001</c:v>
                </c:pt>
                <c:pt idx="53954">
                  <c:v>-0.20271600000000001</c:v>
                </c:pt>
                <c:pt idx="53955">
                  <c:v>-0.199043</c:v>
                </c:pt>
                <c:pt idx="53956">
                  <c:v>-0.19528000000000001</c:v>
                </c:pt>
                <c:pt idx="53957">
                  <c:v>-0.191438</c:v>
                </c:pt>
                <c:pt idx="53958">
                  <c:v>-0.18751899999999999</c:v>
                </c:pt>
                <c:pt idx="53959">
                  <c:v>-0.18348600000000001</c:v>
                </c:pt>
                <c:pt idx="53960">
                  <c:v>-0.17930299999999999</c:v>
                </c:pt>
                <c:pt idx="53961">
                  <c:v>-0.17502300000000001</c:v>
                </c:pt>
                <c:pt idx="53962">
                  <c:v>-0.170686</c:v>
                </c:pt>
                <c:pt idx="53963">
                  <c:v>-0.166267</c:v>
                </c:pt>
                <c:pt idx="53964">
                  <c:v>-0.16175999999999999</c:v>
                </c:pt>
                <c:pt idx="53965">
                  <c:v>-0.157189</c:v>
                </c:pt>
                <c:pt idx="53966">
                  <c:v>-0.15256800000000001</c:v>
                </c:pt>
                <c:pt idx="53967">
                  <c:v>-0.147896</c:v>
                </c:pt>
                <c:pt idx="53968">
                  <c:v>-0.143174</c:v>
                </c:pt>
                <c:pt idx="53969">
                  <c:v>-0.138402</c:v>
                </c:pt>
                <c:pt idx="53970">
                  <c:v>-0.13358400000000001</c:v>
                </c:pt>
                <c:pt idx="53971">
                  <c:v>-0.12872800000000001</c:v>
                </c:pt>
                <c:pt idx="53972">
                  <c:v>-0.123839</c:v>
                </c:pt>
                <c:pt idx="53973">
                  <c:v>-0.118924</c:v>
                </c:pt>
                <c:pt idx="53974">
                  <c:v>-0.113986</c:v>
                </c:pt>
                <c:pt idx="53975">
                  <c:v>-0.10903599999999999</c:v>
                </c:pt>
                <c:pt idx="53976">
                  <c:v>-0.10408299999999999</c:v>
                </c:pt>
                <c:pt idx="53977">
                  <c:v>-9.9137100000000006E-2</c:v>
                </c:pt>
                <c:pt idx="53978">
                  <c:v>-9.4205200000000003E-2</c:v>
                </c:pt>
                <c:pt idx="53979">
                  <c:v>-8.9292399999999994E-2</c:v>
                </c:pt>
                <c:pt idx="53980">
                  <c:v>-8.4401299999999999E-2</c:v>
                </c:pt>
                <c:pt idx="53981">
                  <c:v>-7.9532599999999995E-2</c:v>
                </c:pt>
                <c:pt idx="53982">
                  <c:v>-7.4687100000000006E-2</c:v>
                </c:pt>
                <c:pt idx="53983">
                  <c:v>-6.9868799999999995E-2</c:v>
                </c:pt>
                <c:pt idx="53984">
                  <c:v>-6.5081899999999998E-2</c:v>
                </c:pt>
                <c:pt idx="53985">
                  <c:v>-6.0327800000000001E-2</c:v>
                </c:pt>
                <c:pt idx="53986">
                  <c:v>-5.5608200000000003E-2</c:v>
                </c:pt>
                <c:pt idx="53987">
                  <c:v>-5.0927100000000003E-2</c:v>
                </c:pt>
                <c:pt idx="53988">
                  <c:v>-4.6287399999999999E-2</c:v>
                </c:pt>
                <c:pt idx="53989">
                  <c:v>-4.1691899999999997E-2</c:v>
                </c:pt>
                <c:pt idx="53990">
                  <c:v>-3.7143900000000001E-2</c:v>
                </c:pt>
                <c:pt idx="53991">
                  <c:v>-3.26433E-2</c:v>
                </c:pt>
                <c:pt idx="53992">
                  <c:v>-2.8191600000000001E-2</c:v>
                </c:pt>
                <c:pt idx="53993">
                  <c:v>-2.37939E-2</c:v>
                </c:pt>
                <c:pt idx="53994">
                  <c:v>-1.9455900000000002E-2</c:v>
                </c:pt>
                <c:pt idx="53995">
                  <c:v>-1.51831E-2</c:v>
                </c:pt>
                <c:pt idx="53996">
                  <c:v>-1.0981299999999999E-2</c:v>
                </c:pt>
                <c:pt idx="53997" formatCode="0.00E+00">
                  <c:v>-6.8550800000000004E-3</c:v>
                </c:pt>
                <c:pt idx="53998" formatCode="0.00E+00">
                  <c:v>-2.8074900000000002E-3</c:v>
                </c:pt>
                <c:pt idx="53999" formatCode="0.00E+00">
                  <c:v>1.15895E-3</c:v>
                </c:pt>
                <c:pt idx="54000" formatCode="0.00E+00">
                  <c:v>5.04105E-3</c:v>
                </c:pt>
                <c:pt idx="54001" formatCode="0.00E+00">
                  <c:v>8.8353700000000004E-3</c:v>
                </c:pt>
                <c:pt idx="54002">
                  <c:v>1.2539399999999999E-2</c:v>
                </c:pt>
                <c:pt idx="54003">
                  <c:v>1.6151499999999999E-2</c:v>
                </c:pt>
                <c:pt idx="54004">
                  <c:v>1.9670099999999999E-2</c:v>
                </c:pt>
                <c:pt idx="54005">
                  <c:v>2.3094400000000001E-2</c:v>
                </c:pt>
                <c:pt idx="54006">
                  <c:v>2.6423100000000001E-2</c:v>
                </c:pt>
                <c:pt idx="54007">
                  <c:v>2.96552E-2</c:v>
                </c:pt>
                <c:pt idx="54008">
                  <c:v>3.2790699999999999E-2</c:v>
                </c:pt>
                <c:pt idx="54009">
                  <c:v>3.5831300000000003E-2</c:v>
                </c:pt>
                <c:pt idx="54010">
                  <c:v>3.8777199999999998E-2</c:v>
                </c:pt>
                <c:pt idx="54011">
                  <c:v>4.1625200000000001E-2</c:v>
                </c:pt>
                <c:pt idx="54012">
                  <c:v>4.4370300000000001E-2</c:v>
                </c:pt>
                <c:pt idx="54013">
                  <c:v>4.7008000000000001E-2</c:v>
                </c:pt>
                <c:pt idx="54014">
                  <c:v>4.9536200000000002E-2</c:v>
                </c:pt>
                <c:pt idx="54015">
                  <c:v>5.1954E-2</c:v>
                </c:pt>
                <c:pt idx="54016">
                  <c:v>5.4259500000000002E-2</c:v>
                </c:pt>
                <c:pt idx="54017">
                  <c:v>5.64512E-2</c:v>
                </c:pt>
                <c:pt idx="54018">
                  <c:v>5.8529100000000001E-2</c:v>
                </c:pt>
                <c:pt idx="54019">
                  <c:v>6.0494800000000001E-2</c:v>
                </c:pt>
                <c:pt idx="54020">
                  <c:v>6.2348899999999999E-2</c:v>
                </c:pt>
                <c:pt idx="54021">
                  <c:v>6.4090499999999995E-2</c:v>
                </c:pt>
                <c:pt idx="54022">
                  <c:v>6.5716899999999995E-2</c:v>
                </c:pt>
                <c:pt idx="54023">
                  <c:v>6.7225599999999996E-2</c:v>
                </c:pt>
                <c:pt idx="54024">
                  <c:v>6.8615300000000004E-2</c:v>
                </c:pt>
                <c:pt idx="54025">
                  <c:v>6.9889599999999996E-2</c:v>
                </c:pt>
                <c:pt idx="54026">
                  <c:v>7.1055599999999997E-2</c:v>
                </c:pt>
                <c:pt idx="54027">
                  <c:v>7.2118299999999996E-2</c:v>
                </c:pt>
                <c:pt idx="54028">
                  <c:v>7.3077900000000001E-2</c:v>
                </c:pt>
                <c:pt idx="54029">
                  <c:v>7.3933399999999996E-2</c:v>
                </c:pt>
                <c:pt idx="54030">
                  <c:v>7.4684E-2</c:v>
                </c:pt>
                <c:pt idx="54031">
                  <c:v>7.5327900000000003E-2</c:v>
                </c:pt>
                <c:pt idx="54032">
                  <c:v>7.5861999999999999E-2</c:v>
                </c:pt>
                <c:pt idx="54033">
                  <c:v>7.6289499999999996E-2</c:v>
                </c:pt>
                <c:pt idx="54034">
                  <c:v>7.6619099999999996E-2</c:v>
                </c:pt>
                <c:pt idx="54035">
                  <c:v>7.6854099999999995E-2</c:v>
                </c:pt>
                <c:pt idx="54036">
                  <c:v>7.6989600000000005E-2</c:v>
                </c:pt>
                <c:pt idx="54037">
                  <c:v>7.7019699999999996E-2</c:v>
                </c:pt>
                <c:pt idx="54038">
                  <c:v>7.6940999999999996E-2</c:v>
                </c:pt>
                <c:pt idx="54039">
                  <c:v>7.6754500000000003E-2</c:v>
                </c:pt>
                <c:pt idx="54040">
                  <c:v>7.6465400000000003E-2</c:v>
                </c:pt>
                <c:pt idx="54041">
                  <c:v>7.6079099999999997E-2</c:v>
                </c:pt>
                <c:pt idx="54042">
                  <c:v>7.5599600000000003E-2</c:v>
                </c:pt>
                <c:pt idx="54043">
                  <c:v>7.50305E-2</c:v>
                </c:pt>
                <c:pt idx="54044">
                  <c:v>7.43732E-2</c:v>
                </c:pt>
                <c:pt idx="54045">
                  <c:v>7.3627499999999999E-2</c:v>
                </c:pt>
                <c:pt idx="54046">
                  <c:v>7.2792599999999999E-2</c:v>
                </c:pt>
                <c:pt idx="54047">
                  <c:v>7.1867E-2</c:v>
                </c:pt>
                <c:pt idx="54048">
                  <c:v>7.0850200000000002E-2</c:v>
                </c:pt>
                <c:pt idx="54049">
                  <c:v>6.9744899999999999E-2</c:v>
                </c:pt>
                <c:pt idx="54050">
                  <c:v>6.8554900000000002E-2</c:v>
                </c:pt>
                <c:pt idx="54051">
                  <c:v>6.7281499999999994E-2</c:v>
                </c:pt>
                <c:pt idx="54052">
                  <c:v>6.5926700000000005E-2</c:v>
                </c:pt>
                <c:pt idx="54053">
                  <c:v>6.4496499999999998E-2</c:v>
                </c:pt>
                <c:pt idx="54054">
                  <c:v>6.2996300000000005E-2</c:v>
                </c:pt>
                <c:pt idx="54055">
                  <c:v>6.1428700000000003E-2</c:v>
                </c:pt>
                <c:pt idx="54056">
                  <c:v>5.9794600000000003E-2</c:v>
                </c:pt>
                <c:pt idx="54057">
                  <c:v>5.80945E-2</c:v>
                </c:pt>
                <c:pt idx="54058">
                  <c:v>5.6329999999999998E-2</c:v>
                </c:pt>
                <c:pt idx="54059">
                  <c:v>5.4504999999999998E-2</c:v>
                </c:pt>
                <c:pt idx="54060">
                  <c:v>5.2622799999999997E-2</c:v>
                </c:pt>
                <c:pt idx="54061">
                  <c:v>5.0685300000000003E-2</c:v>
                </c:pt>
                <c:pt idx="54062">
                  <c:v>4.8694500000000002E-2</c:v>
                </c:pt>
                <c:pt idx="54063">
                  <c:v>4.6652899999999997E-2</c:v>
                </c:pt>
                <c:pt idx="54064">
                  <c:v>4.4561999999999997E-2</c:v>
                </c:pt>
                <c:pt idx="54065">
                  <c:v>4.2423799999999998E-2</c:v>
                </c:pt>
                <c:pt idx="54066">
                  <c:v>4.0240999999999999E-2</c:v>
                </c:pt>
                <c:pt idx="54067">
                  <c:v>3.8015899999999998E-2</c:v>
                </c:pt>
                <c:pt idx="54068">
                  <c:v>3.57513E-2</c:v>
                </c:pt>
                <c:pt idx="54069">
                  <c:v>3.3451300000000003E-2</c:v>
                </c:pt>
                <c:pt idx="54070">
                  <c:v>3.1121099999999999E-2</c:v>
                </c:pt>
                <c:pt idx="54071">
                  <c:v>2.8766099999999999E-2</c:v>
                </c:pt>
                <c:pt idx="54072">
                  <c:v>2.63894E-2</c:v>
                </c:pt>
                <c:pt idx="54073">
                  <c:v>2.3992900000000001E-2</c:v>
                </c:pt>
                <c:pt idx="54074">
                  <c:v>2.1579000000000001E-2</c:v>
                </c:pt>
                <c:pt idx="54075">
                  <c:v>1.9150299999999999E-2</c:v>
                </c:pt>
                <c:pt idx="54076">
                  <c:v>1.67081E-2</c:v>
                </c:pt>
                <c:pt idx="54077">
                  <c:v>1.4253699999999999E-2</c:v>
                </c:pt>
                <c:pt idx="54078">
                  <c:v>1.17901E-2</c:v>
                </c:pt>
                <c:pt idx="54079" formatCode="0.00E+00">
                  <c:v>9.3214700000000001E-3</c:v>
                </c:pt>
                <c:pt idx="54080" formatCode="0.00E+00">
                  <c:v>6.8519100000000001E-3</c:v>
                </c:pt>
                <c:pt idx="54081" formatCode="0.00E+00">
                  <c:v>4.3850499999999997E-3</c:v>
                </c:pt>
                <c:pt idx="54082" formatCode="0.00E+00">
                  <c:v>1.92519E-3</c:v>
                </c:pt>
                <c:pt idx="54083" formatCode="0.00E+00">
                  <c:v>-5.2356699999999996E-4</c:v>
                </c:pt>
                <c:pt idx="54084" formatCode="0.00E+00">
                  <c:v>-2.95905E-3</c:v>
                </c:pt>
                <c:pt idx="54085" formatCode="0.00E+00">
                  <c:v>-5.3811400000000004E-3</c:v>
                </c:pt>
                <c:pt idx="54086" formatCode="0.00E+00">
                  <c:v>-7.7899800000000002E-3</c:v>
                </c:pt>
                <c:pt idx="54087">
                  <c:v>-1.0184500000000001E-2</c:v>
                </c:pt>
                <c:pt idx="54088">
                  <c:v>-1.2563E-2</c:v>
                </c:pt>
                <c:pt idx="54089">
                  <c:v>-1.4924099999999999E-2</c:v>
                </c:pt>
                <c:pt idx="54090">
                  <c:v>-1.72661E-2</c:v>
                </c:pt>
                <c:pt idx="54091">
                  <c:v>-1.9588299999999999E-2</c:v>
                </c:pt>
                <c:pt idx="54092">
                  <c:v>-2.18899E-2</c:v>
                </c:pt>
                <c:pt idx="54093">
                  <c:v>-2.41684E-2</c:v>
                </c:pt>
                <c:pt idx="54094">
                  <c:v>-2.64205E-2</c:v>
                </c:pt>
                <c:pt idx="54095">
                  <c:v>-2.8642999999999998E-2</c:v>
                </c:pt>
                <c:pt idx="54096">
                  <c:v>-3.0834E-2</c:v>
                </c:pt>
                <c:pt idx="54097">
                  <c:v>-3.2991800000000002E-2</c:v>
                </c:pt>
                <c:pt idx="54098">
                  <c:v>-3.51145E-2</c:v>
                </c:pt>
                <c:pt idx="54099">
                  <c:v>-3.7200799999999999E-2</c:v>
                </c:pt>
                <c:pt idx="54100">
                  <c:v>-3.9248999999999999E-2</c:v>
                </c:pt>
                <c:pt idx="54101">
                  <c:v>-4.12574E-2</c:v>
                </c:pt>
                <c:pt idx="54102">
                  <c:v>-4.3223999999999999E-2</c:v>
                </c:pt>
                <c:pt idx="54103">
                  <c:v>-4.5147800000000002E-2</c:v>
                </c:pt>
                <c:pt idx="54104">
                  <c:v>-4.7028500000000001E-2</c:v>
                </c:pt>
                <c:pt idx="54105">
                  <c:v>-4.8865499999999999E-2</c:v>
                </c:pt>
                <c:pt idx="54106">
                  <c:v>-5.0657199999999999E-2</c:v>
                </c:pt>
                <c:pt idx="54107">
                  <c:v>-5.2401999999999997E-2</c:v>
                </c:pt>
                <c:pt idx="54108">
                  <c:v>-5.4098300000000002E-2</c:v>
                </c:pt>
                <c:pt idx="54109">
                  <c:v>-5.5745299999999998E-2</c:v>
                </c:pt>
                <c:pt idx="54110">
                  <c:v>-5.7342600000000001E-2</c:v>
                </c:pt>
                <c:pt idx="54111">
                  <c:v>-5.88891E-2</c:v>
                </c:pt>
                <c:pt idx="54112">
                  <c:v>-6.0382900000000003E-2</c:v>
                </c:pt>
                <c:pt idx="54113">
                  <c:v>-6.1822500000000002E-2</c:v>
                </c:pt>
                <c:pt idx="54114">
                  <c:v>-6.3206899999999996E-2</c:v>
                </c:pt>
                <c:pt idx="54115">
                  <c:v>-6.4535300000000004E-2</c:v>
                </c:pt>
                <c:pt idx="54116">
                  <c:v>-6.5807000000000004E-2</c:v>
                </c:pt>
                <c:pt idx="54117">
                  <c:v>-6.7021800000000006E-2</c:v>
                </c:pt>
                <c:pt idx="54118">
                  <c:v>-6.8180000000000004E-2</c:v>
                </c:pt>
                <c:pt idx="54119">
                  <c:v>-6.9282700000000003E-2</c:v>
                </c:pt>
                <c:pt idx="54120">
                  <c:v>-7.0330000000000004E-2</c:v>
                </c:pt>
                <c:pt idx="54121">
                  <c:v>-7.1320900000000007E-2</c:v>
                </c:pt>
                <c:pt idx="54122">
                  <c:v>-7.2255100000000003E-2</c:v>
                </c:pt>
                <c:pt idx="54123">
                  <c:v>-7.3133299999999998E-2</c:v>
                </c:pt>
                <c:pt idx="54124">
                  <c:v>-7.3956099999999997E-2</c:v>
                </c:pt>
                <c:pt idx="54125">
                  <c:v>-7.4723100000000001E-2</c:v>
                </c:pt>
                <c:pt idx="54126">
                  <c:v>-7.5432100000000002E-2</c:v>
                </c:pt>
                <c:pt idx="54127">
                  <c:v>-7.6082399999999994E-2</c:v>
                </c:pt>
                <c:pt idx="54128">
                  <c:v>-7.6675800000000002E-2</c:v>
                </c:pt>
                <c:pt idx="54129">
                  <c:v>-7.7214500000000005E-2</c:v>
                </c:pt>
                <c:pt idx="54130">
                  <c:v>-7.7697100000000005E-2</c:v>
                </c:pt>
                <c:pt idx="54131">
                  <c:v>-7.8120700000000001E-2</c:v>
                </c:pt>
                <c:pt idx="54132">
                  <c:v>-7.8482999999999997E-2</c:v>
                </c:pt>
                <c:pt idx="54133">
                  <c:v>-7.8783800000000001E-2</c:v>
                </c:pt>
                <c:pt idx="54134">
                  <c:v>-7.9024499999999998E-2</c:v>
                </c:pt>
                <c:pt idx="54135">
                  <c:v>-7.9205600000000001E-2</c:v>
                </c:pt>
                <c:pt idx="54136">
                  <c:v>-7.9327800000000004E-2</c:v>
                </c:pt>
                <c:pt idx="54137">
                  <c:v>-7.9392400000000002E-2</c:v>
                </c:pt>
                <c:pt idx="54138">
                  <c:v>-7.9400899999999996E-2</c:v>
                </c:pt>
                <c:pt idx="54139">
                  <c:v>-7.9354400000000005E-2</c:v>
                </c:pt>
                <c:pt idx="54140">
                  <c:v>-7.9253500000000004E-2</c:v>
                </c:pt>
                <c:pt idx="54141">
                  <c:v>-7.9098600000000005E-2</c:v>
                </c:pt>
                <c:pt idx="54142">
                  <c:v>-7.8890100000000005E-2</c:v>
                </c:pt>
                <c:pt idx="54143">
                  <c:v>-7.8627299999999997E-2</c:v>
                </c:pt>
                <c:pt idx="54144">
                  <c:v>-7.8309500000000004E-2</c:v>
                </c:pt>
                <c:pt idx="54145">
                  <c:v>-7.7936000000000005E-2</c:v>
                </c:pt>
                <c:pt idx="54146">
                  <c:v>-7.7506099999999994E-2</c:v>
                </c:pt>
                <c:pt idx="54147">
                  <c:v>-7.7019799999999999E-2</c:v>
                </c:pt>
                <c:pt idx="54148">
                  <c:v>-7.6477500000000004E-2</c:v>
                </c:pt>
                <c:pt idx="54149">
                  <c:v>-7.5879299999999997E-2</c:v>
                </c:pt>
                <c:pt idx="54150">
                  <c:v>-7.5226500000000002E-2</c:v>
                </c:pt>
                <c:pt idx="54151">
                  <c:v>-7.45223E-2</c:v>
                </c:pt>
                <c:pt idx="54152">
                  <c:v>-7.3769799999999996E-2</c:v>
                </c:pt>
                <c:pt idx="54153">
                  <c:v>-7.2969699999999998E-2</c:v>
                </c:pt>
                <c:pt idx="54154">
                  <c:v>-7.2121199999999996E-2</c:v>
                </c:pt>
                <c:pt idx="54155">
                  <c:v>-7.1223599999999998E-2</c:v>
                </c:pt>
                <c:pt idx="54156">
                  <c:v>-7.0276400000000003E-2</c:v>
                </c:pt>
                <c:pt idx="54157">
                  <c:v>-6.9280099999999997E-2</c:v>
                </c:pt>
                <c:pt idx="54158">
                  <c:v>-6.8235699999999996E-2</c:v>
                </c:pt>
                <c:pt idx="54159">
                  <c:v>-6.7143999999999995E-2</c:v>
                </c:pt>
                <c:pt idx="54160">
                  <c:v>-6.6004199999999999E-2</c:v>
                </c:pt>
                <c:pt idx="54161">
                  <c:v>-6.48146E-2</c:v>
                </c:pt>
                <c:pt idx="54162">
                  <c:v>-6.3575000000000007E-2</c:v>
                </c:pt>
                <c:pt idx="54163">
                  <c:v>-6.2287000000000002E-2</c:v>
                </c:pt>
                <c:pt idx="54164">
                  <c:v>-6.0952899999999997E-2</c:v>
                </c:pt>
                <c:pt idx="54165">
                  <c:v>-5.9573800000000003E-2</c:v>
                </c:pt>
                <c:pt idx="54166">
                  <c:v>-5.8149899999999997E-2</c:v>
                </c:pt>
                <c:pt idx="54167">
                  <c:v>-5.6681700000000002E-2</c:v>
                </c:pt>
                <c:pt idx="54168">
                  <c:v>-5.5169999999999997E-2</c:v>
                </c:pt>
                <c:pt idx="54169">
                  <c:v>-5.3615200000000002E-2</c:v>
                </c:pt>
                <c:pt idx="54170">
                  <c:v>-5.2016300000000001E-2</c:v>
                </c:pt>
                <c:pt idx="54171">
                  <c:v>-5.0372399999999998E-2</c:v>
                </c:pt>
                <c:pt idx="54172">
                  <c:v>-4.86831E-2</c:v>
                </c:pt>
                <c:pt idx="54173">
                  <c:v>-4.6949100000000001E-2</c:v>
                </c:pt>
                <c:pt idx="54174">
                  <c:v>-4.5171200000000002E-2</c:v>
                </c:pt>
                <c:pt idx="54175">
                  <c:v>-4.33505E-2</c:v>
                </c:pt>
                <c:pt idx="54176">
                  <c:v>-4.1488299999999999E-2</c:v>
                </c:pt>
                <c:pt idx="54177">
                  <c:v>-3.9586099999999999E-2</c:v>
                </c:pt>
                <c:pt idx="54178">
                  <c:v>-3.76441E-2</c:v>
                </c:pt>
                <c:pt idx="54179">
                  <c:v>-3.5661699999999998E-2</c:v>
                </c:pt>
                <c:pt idx="54180">
                  <c:v>-3.3639200000000001E-2</c:v>
                </c:pt>
                <c:pt idx="54181">
                  <c:v>-3.1577099999999997E-2</c:v>
                </c:pt>
                <c:pt idx="54182">
                  <c:v>-2.9475899999999999E-2</c:v>
                </c:pt>
                <c:pt idx="54183">
                  <c:v>-2.7335399999999999E-2</c:v>
                </c:pt>
                <c:pt idx="54184">
                  <c:v>-2.51556E-2</c:v>
                </c:pt>
                <c:pt idx="54185">
                  <c:v>-2.2936700000000001E-2</c:v>
                </c:pt>
                <c:pt idx="54186">
                  <c:v>-2.06789E-2</c:v>
                </c:pt>
                <c:pt idx="54187">
                  <c:v>-1.8382599999999999E-2</c:v>
                </c:pt>
                <c:pt idx="54188">
                  <c:v>-1.6048300000000001E-2</c:v>
                </c:pt>
                <c:pt idx="54189">
                  <c:v>-1.3676000000000001E-2</c:v>
                </c:pt>
                <c:pt idx="54190">
                  <c:v>-1.12657E-2</c:v>
                </c:pt>
                <c:pt idx="54191" formatCode="0.00E+00">
                  <c:v>-8.8183800000000007E-3</c:v>
                </c:pt>
                <c:pt idx="54192" formatCode="0.00E+00">
                  <c:v>-6.3362399999999999E-3</c:v>
                </c:pt>
                <c:pt idx="54193" formatCode="0.00E+00">
                  <c:v>-3.8216999999999999E-3</c:v>
                </c:pt>
                <c:pt idx="54194" formatCode="0.00E+00">
                  <c:v>-1.2757999999999999E-3</c:v>
                </c:pt>
                <c:pt idx="54195" formatCode="0.00E+00">
                  <c:v>1.3012799999999999E-3</c:v>
                </c:pt>
                <c:pt idx="54196" formatCode="0.00E+00">
                  <c:v>3.9090899999999996E-3</c:v>
                </c:pt>
                <c:pt idx="54197" formatCode="0.00E+00">
                  <c:v>6.5469200000000003E-3</c:v>
                </c:pt>
                <c:pt idx="54198" formatCode="0.00E+00">
                  <c:v>9.2147600000000007E-3</c:v>
                </c:pt>
                <c:pt idx="54199">
                  <c:v>1.1913E-2</c:v>
                </c:pt>
                <c:pt idx="54200">
                  <c:v>1.4641400000000001E-2</c:v>
                </c:pt>
                <c:pt idx="54201">
                  <c:v>1.73987E-2</c:v>
                </c:pt>
                <c:pt idx="54202">
                  <c:v>2.0183400000000001E-2</c:v>
                </c:pt>
                <c:pt idx="54203">
                  <c:v>2.2995000000000002E-2</c:v>
                </c:pt>
                <c:pt idx="54204">
                  <c:v>2.5833700000000001E-2</c:v>
                </c:pt>
                <c:pt idx="54205">
                  <c:v>2.8699200000000001E-2</c:v>
                </c:pt>
                <c:pt idx="54206">
                  <c:v>3.1590500000000001E-2</c:v>
                </c:pt>
                <c:pt idx="54207">
                  <c:v>3.4506099999999998E-2</c:v>
                </c:pt>
                <c:pt idx="54208">
                  <c:v>3.74455E-2</c:v>
                </c:pt>
                <c:pt idx="54209">
                  <c:v>4.0407199999999997E-2</c:v>
                </c:pt>
                <c:pt idx="54210">
                  <c:v>4.3388299999999998E-2</c:v>
                </c:pt>
                <c:pt idx="54211">
                  <c:v>4.6385700000000002E-2</c:v>
                </c:pt>
                <c:pt idx="54212">
                  <c:v>4.9397700000000003E-2</c:v>
                </c:pt>
                <c:pt idx="54213">
                  <c:v>5.2423400000000002E-2</c:v>
                </c:pt>
                <c:pt idx="54214">
                  <c:v>5.5461700000000003E-2</c:v>
                </c:pt>
                <c:pt idx="54215">
                  <c:v>5.8512000000000002E-2</c:v>
                </c:pt>
                <c:pt idx="54216">
                  <c:v>6.1572599999999998E-2</c:v>
                </c:pt>
                <c:pt idx="54217">
                  <c:v>6.4641400000000002E-2</c:v>
                </c:pt>
                <c:pt idx="54218">
                  <c:v>6.7716799999999994E-2</c:v>
                </c:pt>
                <c:pt idx="54219">
                  <c:v>7.0797899999999997E-2</c:v>
                </c:pt>
                <c:pt idx="54220">
                  <c:v>7.3883099999999993E-2</c:v>
                </c:pt>
                <c:pt idx="54221">
                  <c:v>7.69701E-2</c:v>
                </c:pt>
                <c:pt idx="54222">
                  <c:v>8.00569E-2</c:v>
                </c:pt>
                <c:pt idx="54223">
                  <c:v>8.3142499999999994E-2</c:v>
                </c:pt>
                <c:pt idx="54224">
                  <c:v>8.6225899999999994E-2</c:v>
                </c:pt>
                <c:pt idx="54225">
                  <c:v>8.9305499999999996E-2</c:v>
                </c:pt>
                <c:pt idx="54226">
                  <c:v>9.2379699999999995E-2</c:v>
                </c:pt>
                <c:pt idx="54227">
                  <c:v>9.5446199999999995E-2</c:v>
                </c:pt>
                <c:pt idx="54228">
                  <c:v>9.8502999999999993E-2</c:v>
                </c:pt>
                <c:pt idx="54229">
                  <c:v>0.101548</c:v>
                </c:pt>
                <c:pt idx="54230">
                  <c:v>0.10458000000000001</c:v>
                </c:pt>
                <c:pt idx="54231">
                  <c:v>0.107595</c:v>
                </c:pt>
                <c:pt idx="54232">
                  <c:v>0.110592</c:v>
                </c:pt>
                <c:pt idx="54233">
                  <c:v>0.113568</c:v>
                </c:pt>
                <c:pt idx="54234">
                  <c:v>0.116522</c:v>
                </c:pt>
                <c:pt idx="54235">
                  <c:v>0.119451</c:v>
                </c:pt>
                <c:pt idx="54236">
                  <c:v>0.122353</c:v>
                </c:pt>
                <c:pt idx="54237">
                  <c:v>0.125226</c:v>
                </c:pt>
                <c:pt idx="54238">
                  <c:v>0.12806899999999999</c:v>
                </c:pt>
                <c:pt idx="54239">
                  <c:v>0.130879</c:v>
                </c:pt>
                <c:pt idx="54240">
                  <c:v>0.13365099999999999</c:v>
                </c:pt>
                <c:pt idx="54241">
                  <c:v>0.13638500000000001</c:v>
                </c:pt>
                <c:pt idx="54242">
                  <c:v>0.13907700000000001</c:v>
                </c:pt>
                <c:pt idx="54243">
                  <c:v>0.14172599999999999</c:v>
                </c:pt>
                <c:pt idx="54244">
                  <c:v>0.14433099999999999</c:v>
                </c:pt>
                <c:pt idx="54245">
                  <c:v>0.14688699999999999</c:v>
                </c:pt>
                <c:pt idx="54246">
                  <c:v>0.149391</c:v>
                </c:pt>
                <c:pt idx="54247">
                  <c:v>0.15184</c:v>
                </c:pt>
                <c:pt idx="54248">
                  <c:v>0.15423300000000001</c:v>
                </c:pt>
                <c:pt idx="54249">
                  <c:v>0.15656999999999999</c:v>
                </c:pt>
                <c:pt idx="54250">
                  <c:v>0.15884799999999999</c:v>
                </c:pt>
                <c:pt idx="54251">
                  <c:v>0.16106599999999999</c:v>
                </c:pt>
                <c:pt idx="54252">
                  <c:v>0.163221</c:v>
                </c:pt>
                <c:pt idx="54253">
                  <c:v>0.16530900000000001</c:v>
                </c:pt>
                <c:pt idx="54254">
                  <c:v>0.167328</c:v>
                </c:pt>
                <c:pt idx="54255">
                  <c:v>0.16927600000000001</c:v>
                </c:pt>
                <c:pt idx="54256">
                  <c:v>0.171149</c:v>
                </c:pt>
                <c:pt idx="54257">
                  <c:v>0.17294599999999999</c:v>
                </c:pt>
                <c:pt idx="54258">
                  <c:v>0.17466599999999999</c:v>
                </c:pt>
                <c:pt idx="54259">
                  <c:v>0.17630699999999999</c:v>
                </c:pt>
                <c:pt idx="54260">
                  <c:v>0.177871</c:v>
                </c:pt>
                <c:pt idx="54261">
                  <c:v>0.17935400000000001</c:v>
                </c:pt>
                <c:pt idx="54262">
                  <c:v>0.180755</c:v>
                </c:pt>
                <c:pt idx="54263">
                  <c:v>0.18207400000000001</c:v>
                </c:pt>
                <c:pt idx="54264">
                  <c:v>0.183306</c:v>
                </c:pt>
                <c:pt idx="54265">
                  <c:v>0.184451</c:v>
                </c:pt>
                <c:pt idx="54266">
                  <c:v>0.185505</c:v>
                </c:pt>
                <c:pt idx="54267">
                  <c:v>0.186469</c:v>
                </c:pt>
                <c:pt idx="54268">
                  <c:v>0.18734000000000001</c:v>
                </c:pt>
                <c:pt idx="54269">
                  <c:v>0.18811900000000001</c:v>
                </c:pt>
                <c:pt idx="54270">
                  <c:v>0.188801</c:v>
                </c:pt>
                <c:pt idx="54271">
                  <c:v>0.189387</c:v>
                </c:pt>
                <c:pt idx="54272">
                  <c:v>0.18987399999999999</c:v>
                </c:pt>
                <c:pt idx="54273">
                  <c:v>0.19026000000000001</c:v>
                </c:pt>
                <c:pt idx="54274">
                  <c:v>0.19054399999999999</c:v>
                </c:pt>
                <c:pt idx="54275">
                  <c:v>0.19072600000000001</c:v>
                </c:pt>
                <c:pt idx="54276">
                  <c:v>0.190805</c:v>
                </c:pt>
                <c:pt idx="54277">
                  <c:v>0.19078000000000001</c:v>
                </c:pt>
                <c:pt idx="54278">
                  <c:v>0.19064999999999999</c:v>
                </c:pt>
                <c:pt idx="54279">
                  <c:v>0.190416</c:v>
                </c:pt>
                <c:pt idx="54280">
                  <c:v>0.190078</c:v>
                </c:pt>
                <c:pt idx="54281">
                  <c:v>0.189635</c:v>
                </c:pt>
                <c:pt idx="54282">
                  <c:v>0.18908800000000001</c:v>
                </c:pt>
                <c:pt idx="54283">
                  <c:v>0.18843699999999999</c:v>
                </c:pt>
                <c:pt idx="54284">
                  <c:v>0.18768000000000001</c:v>
                </c:pt>
                <c:pt idx="54285">
                  <c:v>0.18681700000000001</c:v>
                </c:pt>
                <c:pt idx="54286">
                  <c:v>0.18584600000000001</c:v>
                </c:pt>
                <c:pt idx="54287">
                  <c:v>0.18476799999999999</c:v>
                </c:pt>
                <c:pt idx="54288">
                  <c:v>0.183585</c:v>
                </c:pt>
                <c:pt idx="54289">
                  <c:v>0.18229899999999999</c:v>
                </c:pt>
                <c:pt idx="54290">
                  <c:v>0.18091199999999999</c:v>
                </c:pt>
                <c:pt idx="54291">
                  <c:v>0.179422</c:v>
                </c:pt>
                <c:pt idx="54292">
                  <c:v>0.17783199999999999</c:v>
                </c:pt>
                <c:pt idx="54293">
                  <c:v>0.17614099999999999</c:v>
                </c:pt>
                <c:pt idx="54294">
                  <c:v>0.17435</c:v>
                </c:pt>
                <c:pt idx="54295">
                  <c:v>0.17246</c:v>
                </c:pt>
                <c:pt idx="54296">
                  <c:v>0.17047100000000001</c:v>
                </c:pt>
                <c:pt idx="54297">
                  <c:v>0.168383</c:v>
                </c:pt>
                <c:pt idx="54298">
                  <c:v>0.16619700000000001</c:v>
                </c:pt>
                <c:pt idx="54299">
                  <c:v>0.16391600000000001</c:v>
                </c:pt>
                <c:pt idx="54300">
                  <c:v>0.16154099999999999</c:v>
                </c:pt>
                <c:pt idx="54301">
                  <c:v>0.159076</c:v>
                </c:pt>
                <c:pt idx="54302">
                  <c:v>0.156523</c:v>
                </c:pt>
                <c:pt idx="54303">
                  <c:v>0.153887</c:v>
                </c:pt>
                <c:pt idx="54304">
                  <c:v>0.151171</c:v>
                </c:pt>
                <c:pt idx="54305">
                  <c:v>0.14837600000000001</c:v>
                </c:pt>
                <c:pt idx="54306">
                  <c:v>0.14550399999999999</c:v>
                </c:pt>
                <c:pt idx="54307">
                  <c:v>0.14255499999999999</c:v>
                </c:pt>
                <c:pt idx="54308">
                  <c:v>0.13953199999999999</c:v>
                </c:pt>
                <c:pt idx="54309">
                  <c:v>0.136438</c:v>
                </c:pt>
                <c:pt idx="54310">
                  <c:v>0.13327600000000001</c:v>
                </c:pt>
                <c:pt idx="54311">
                  <c:v>0.130049</c:v>
                </c:pt>
                <c:pt idx="54312">
                  <c:v>0.12676100000000001</c:v>
                </c:pt>
                <c:pt idx="54313">
                  <c:v>0.123415</c:v>
                </c:pt>
                <c:pt idx="54314">
                  <c:v>0.12001199999999999</c:v>
                </c:pt>
                <c:pt idx="54315">
                  <c:v>0.11655699999999999</c:v>
                </c:pt>
                <c:pt idx="54316">
                  <c:v>0.113052</c:v>
                </c:pt>
                <c:pt idx="54317">
                  <c:v>0.109501</c:v>
                </c:pt>
                <c:pt idx="54318">
                  <c:v>0.105909</c:v>
                </c:pt>
                <c:pt idx="54319">
                  <c:v>0.102281</c:v>
                </c:pt>
                <c:pt idx="54320">
                  <c:v>9.8618600000000001E-2</c:v>
                </c:pt>
                <c:pt idx="54321">
                  <c:v>9.4926099999999999E-2</c:v>
                </c:pt>
                <c:pt idx="54322">
                  <c:v>9.1207200000000002E-2</c:v>
                </c:pt>
                <c:pt idx="54323">
                  <c:v>8.7465500000000002E-2</c:v>
                </c:pt>
                <c:pt idx="54324">
                  <c:v>8.3703899999999998E-2</c:v>
                </c:pt>
                <c:pt idx="54325">
                  <c:v>7.9924999999999996E-2</c:v>
                </c:pt>
                <c:pt idx="54326">
                  <c:v>7.6132500000000006E-2</c:v>
                </c:pt>
                <c:pt idx="54327">
                  <c:v>7.2329400000000002E-2</c:v>
                </c:pt>
                <c:pt idx="54328">
                  <c:v>6.8519200000000002E-2</c:v>
                </c:pt>
                <c:pt idx="54329">
                  <c:v>6.47065E-2</c:v>
                </c:pt>
                <c:pt idx="54330">
                  <c:v>6.0895999999999999E-2</c:v>
                </c:pt>
                <c:pt idx="54331">
                  <c:v>5.7091200000000002E-2</c:v>
                </c:pt>
                <c:pt idx="54332">
                  <c:v>5.3295500000000003E-2</c:v>
                </c:pt>
                <c:pt idx="54333">
                  <c:v>4.9513799999999997E-2</c:v>
                </c:pt>
                <c:pt idx="54334">
                  <c:v>4.5752099999999997E-2</c:v>
                </c:pt>
                <c:pt idx="54335">
                  <c:v>4.20151E-2</c:v>
                </c:pt>
                <c:pt idx="54336">
                  <c:v>3.8307599999999997E-2</c:v>
                </c:pt>
                <c:pt idx="54337">
                  <c:v>3.4633999999999998E-2</c:v>
                </c:pt>
                <c:pt idx="54338">
                  <c:v>3.0997E-2</c:v>
                </c:pt>
                <c:pt idx="54339">
                  <c:v>2.7397500000000002E-2</c:v>
                </c:pt>
                <c:pt idx="54340">
                  <c:v>2.3838600000000001E-2</c:v>
                </c:pt>
                <c:pt idx="54341">
                  <c:v>2.0325599999999999E-2</c:v>
                </c:pt>
                <c:pt idx="54342">
                  <c:v>1.6863400000000001E-2</c:v>
                </c:pt>
                <c:pt idx="54343">
                  <c:v>1.34562E-2</c:v>
                </c:pt>
                <c:pt idx="54344">
                  <c:v>1.01078E-2</c:v>
                </c:pt>
                <c:pt idx="54345" formatCode="0.00E+00">
                  <c:v>6.8224799999999997E-3</c:v>
                </c:pt>
                <c:pt idx="54346" formatCode="0.00E+00">
                  <c:v>3.6046300000000002E-3</c:v>
                </c:pt>
                <c:pt idx="54347" formatCode="0.00E+00">
                  <c:v>4.5855800000000002E-4</c:v>
                </c:pt>
                <c:pt idx="54348" formatCode="0.00E+00">
                  <c:v>-2.6117499999999999E-3</c:v>
                </c:pt>
                <c:pt idx="54349" formatCode="0.00E+00">
                  <c:v>-5.6024500000000001E-3</c:v>
                </c:pt>
                <c:pt idx="54350" formatCode="0.00E+00">
                  <c:v>-8.5098499999999994E-3</c:v>
                </c:pt>
                <c:pt idx="54351">
                  <c:v>-1.13308E-2</c:v>
                </c:pt>
                <c:pt idx="54352">
                  <c:v>-1.4062699999999999E-2</c:v>
                </c:pt>
                <c:pt idx="54353">
                  <c:v>-1.6702999999999999E-2</c:v>
                </c:pt>
                <c:pt idx="54354">
                  <c:v>-1.9248700000000001E-2</c:v>
                </c:pt>
                <c:pt idx="54355">
                  <c:v>-2.1696699999999999E-2</c:v>
                </c:pt>
                <c:pt idx="54356">
                  <c:v>-2.4044099999999999E-2</c:v>
                </c:pt>
                <c:pt idx="54357">
                  <c:v>-2.6287899999999999E-2</c:v>
                </c:pt>
                <c:pt idx="54358">
                  <c:v>-2.8425200000000001E-2</c:v>
                </c:pt>
                <c:pt idx="54359">
                  <c:v>-3.0452900000000001E-2</c:v>
                </c:pt>
                <c:pt idx="54360">
                  <c:v>-3.2367899999999998E-2</c:v>
                </c:pt>
                <c:pt idx="54361">
                  <c:v>-3.41681E-2</c:v>
                </c:pt>
                <c:pt idx="54362">
                  <c:v>-3.5852000000000002E-2</c:v>
                </c:pt>
                <c:pt idx="54363">
                  <c:v>-3.7418399999999997E-2</c:v>
                </c:pt>
                <c:pt idx="54364">
                  <c:v>-3.8865900000000002E-2</c:v>
                </c:pt>
                <c:pt idx="54365">
                  <c:v>-4.0192699999999998E-2</c:v>
                </c:pt>
                <c:pt idx="54366">
                  <c:v>-4.1397000000000003E-2</c:v>
                </c:pt>
                <c:pt idx="54367">
                  <c:v>-4.2476800000000002E-2</c:v>
                </c:pt>
                <c:pt idx="54368">
                  <c:v>-4.3430200000000002E-2</c:v>
                </c:pt>
                <c:pt idx="54369">
                  <c:v>-4.4255000000000003E-2</c:v>
                </c:pt>
                <c:pt idx="54370">
                  <c:v>-4.4949200000000002E-2</c:v>
                </c:pt>
                <c:pt idx="54371">
                  <c:v>-4.5511000000000003E-2</c:v>
                </c:pt>
                <c:pt idx="54372">
                  <c:v>-4.5939099999999997E-2</c:v>
                </c:pt>
                <c:pt idx="54373">
                  <c:v>-4.6232700000000002E-2</c:v>
                </c:pt>
                <c:pt idx="54374">
                  <c:v>-4.6391300000000003E-2</c:v>
                </c:pt>
                <c:pt idx="54375">
                  <c:v>-4.6414400000000001E-2</c:v>
                </c:pt>
                <c:pt idx="54376">
                  <c:v>-4.6301000000000002E-2</c:v>
                </c:pt>
                <c:pt idx="54377">
                  <c:v>-4.6049899999999998E-2</c:v>
                </c:pt>
                <c:pt idx="54378">
                  <c:v>-4.5660699999999999E-2</c:v>
                </c:pt>
                <c:pt idx="54379">
                  <c:v>-4.5134599999999997E-2</c:v>
                </c:pt>
                <c:pt idx="54380">
                  <c:v>-4.4473699999999998E-2</c:v>
                </c:pt>
                <c:pt idx="54381">
                  <c:v>-4.36794E-2</c:v>
                </c:pt>
                <c:pt idx="54382">
                  <c:v>-4.2752699999999998E-2</c:v>
                </c:pt>
                <c:pt idx="54383">
                  <c:v>-4.1694200000000001E-2</c:v>
                </c:pt>
                <c:pt idx="54384">
                  <c:v>-4.0504800000000001E-2</c:v>
                </c:pt>
                <c:pt idx="54385">
                  <c:v>-3.9184999999999998E-2</c:v>
                </c:pt>
                <c:pt idx="54386">
                  <c:v>-3.7734999999999998E-2</c:v>
                </c:pt>
                <c:pt idx="54387">
                  <c:v>-3.6155899999999998E-2</c:v>
                </c:pt>
                <c:pt idx="54388">
                  <c:v>-3.44502E-2</c:v>
                </c:pt>
                <c:pt idx="54389">
                  <c:v>-3.2620099999999999E-2</c:v>
                </c:pt>
                <c:pt idx="54390">
                  <c:v>-3.0667099999999999E-2</c:v>
                </c:pt>
                <c:pt idx="54391">
                  <c:v>-2.8592099999999999E-2</c:v>
                </c:pt>
                <c:pt idx="54392">
                  <c:v>-2.6396200000000002E-2</c:v>
                </c:pt>
                <c:pt idx="54393">
                  <c:v>-2.4081200000000001E-2</c:v>
                </c:pt>
                <c:pt idx="54394">
                  <c:v>-2.1649999999999999E-2</c:v>
                </c:pt>
                <c:pt idx="54395">
                  <c:v>-1.91051E-2</c:v>
                </c:pt>
                <c:pt idx="54396">
                  <c:v>-1.6448899999999999E-2</c:v>
                </c:pt>
                <c:pt idx="54397">
                  <c:v>-1.3685299999999999E-2</c:v>
                </c:pt>
                <c:pt idx="54398">
                  <c:v>-1.0819199999999999E-2</c:v>
                </c:pt>
                <c:pt idx="54399" formatCode="0.00E+00">
                  <c:v>-7.8543999999999992E-3</c:v>
                </c:pt>
                <c:pt idx="54400" formatCode="0.00E+00">
                  <c:v>-4.7939200000000001E-3</c:v>
                </c:pt>
                <c:pt idx="54401" formatCode="0.00E+00">
                  <c:v>-1.64098E-3</c:v>
                </c:pt>
                <c:pt idx="54402" formatCode="0.00E+00">
                  <c:v>1.60048E-3</c:v>
                </c:pt>
                <c:pt idx="54403" formatCode="0.00E+00">
                  <c:v>4.9259899999999999E-3</c:v>
                </c:pt>
                <c:pt idx="54404" formatCode="0.00E+00">
                  <c:v>8.3309600000000001E-3</c:v>
                </c:pt>
                <c:pt idx="54405">
                  <c:v>1.18117E-2</c:v>
                </c:pt>
                <c:pt idx="54406">
                  <c:v>1.53656E-2</c:v>
                </c:pt>
                <c:pt idx="54407">
                  <c:v>1.8990199999999999E-2</c:v>
                </c:pt>
                <c:pt idx="54408">
                  <c:v>2.2681900000000001E-2</c:v>
                </c:pt>
                <c:pt idx="54409">
                  <c:v>2.6436399999999999E-2</c:v>
                </c:pt>
                <c:pt idx="54410">
                  <c:v>3.02498E-2</c:v>
                </c:pt>
                <c:pt idx="54411">
                  <c:v>3.41179E-2</c:v>
                </c:pt>
                <c:pt idx="54412">
                  <c:v>3.8036500000000001E-2</c:v>
                </c:pt>
                <c:pt idx="54413">
                  <c:v>4.2001400000000001E-2</c:v>
                </c:pt>
                <c:pt idx="54414">
                  <c:v>4.6008100000000003E-2</c:v>
                </c:pt>
                <c:pt idx="54415">
                  <c:v>5.0051499999999999E-2</c:v>
                </c:pt>
                <c:pt idx="54416">
                  <c:v>5.4126500000000001E-2</c:v>
                </c:pt>
                <c:pt idx="54417">
                  <c:v>5.8228099999999998E-2</c:v>
                </c:pt>
                <c:pt idx="54418">
                  <c:v>6.2350799999999998E-2</c:v>
                </c:pt>
                <c:pt idx="54419">
                  <c:v>6.6489500000000007E-2</c:v>
                </c:pt>
                <c:pt idx="54420">
                  <c:v>7.0639900000000005E-2</c:v>
                </c:pt>
                <c:pt idx="54421">
                  <c:v>7.4797799999999998E-2</c:v>
                </c:pt>
                <c:pt idx="54422">
                  <c:v>7.8958E-2</c:v>
                </c:pt>
                <c:pt idx="54423">
                  <c:v>8.3115499999999995E-2</c:v>
                </c:pt>
                <c:pt idx="54424">
                  <c:v>8.7265999999999996E-2</c:v>
                </c:pt>
                <c:pt idx="54425">
                  <c:v>9.1405100000000003E-2</c:v>
                </c:pt>
                <c:pt idx="54426">
                  <c:v>9.5528199999999994E-2</c:v>
                </c:pt>
                <c:pt idx="54427">
                  <c:v>9.9630300000000005E-2</c:v>
                </c:pt>
                <c:pt idx="54428">
                  <c:v>0.10370600000000001</c:v>
                </c:pt>
                <c:pt idx="54429">
                  <c:v>0.107749</c:v>
                </c:pt>
                <c:pt idx="54430">
                  <c:v>0.111757</c:v>
                </c:pt>
                <c:pt idx="54431">
                  <c:v>0.115726</c:v>
                </c:pt>
                <c:pt idx="54432">
                  <c:v>0.11965000000000001</c:v>
                </c:pt>
                <c:pt idx="54433">
                  <c:v>0.12352299999999999</c:v>
                </c:pt>
                <c:pt idx="54434">
                  <c:v>0.12734100000000001</c:v>
                </c:pt>
                <c:pt idx="54435">
                  <c:v>0.131101</c:v>
                </c:pt>
                <c:pt idx="54436">
                  <c:v>0.134799</c:v>
                </c:pt>
                <c:pt idx="54437">
                  <c:v>0.138432</c:v>
                </c:pt>
                <c:pt idx="54438">
                  <c:v>0.14199899999999999</c:v>
                </c:pt>
                <c:pt idx="54439">
                  <c:v>0.14549300000000001</c:v>
                </c:pt>
                <c:pt idx="54440">
                  <c:v>0.14891099999999999</c:v>
                </c:pt>
                <c:pt idx="54441">
                  <c:v>0.15224799999999999</c:v>
                </c:pt>
                <c:pt idx="54442">
                  <c:v>0.155501</c:v>
                </c:pt>
                <c:pt idx="54443">
                  <c:v>0.158665</c:v>
                </c:pt>
                <c:pt idx="54444">
                  <c:v>0.16173699999999999</c:v>
                </c:pt>
                <c:pt idx="54445">
                  <c:v>0.164715</c:v>
                </c:pt>
                <c:pt idx="54446">
                  <c:v>0.167597</c:v>
                </c:pt>
                <c:pt idx="54447">
                  <c:v>0.17038300000000001</c:v>
                </c:pt>
                <c:pt idx="54448">
                  <c:v>0.173068</c:v>
                </c:pt>
                <c:pt idx="54449">
                  <c:v>0.175652</c:v>
                </c:pt>
                <c:pt idx="54450">
                  <c:v>0.17813200000000001</c:v>
                </c:pt>
                <c:pt idx="54451">
                  <c:v>0.180506</c:v>
                </c:pt>
                <c:pt idx="54452">
                  <c:v>0.18277199999999999</c:v>
                </c:pt>
                <c:pt idx="54453">
                  <c:v>0.18492700000000001</c:v>
                </c:pt>
                <c:pt idx="54454">
                  <c:v>0.186971</c:v>
                </c:pt>
                <c:pt idx="54455">
                  <c:v>0.18890100000000001</c:v>
                </c:pt>
                <c:pt idx="54456">
                  <c:v>0.190716</c:v>
                </c:pt>
                <c:pt idx="54457">
                  <c:v>0.192416</c:v>
                </c:pt>
                <c:pt idx="54458">
                  <c:v>0.193998</c:v>
                </c:pt>
                <c:pt idx="54459">
                  <c:v>0.195463</c:v>
                </c:pt>
                <c:pt idx="54460">
                  <c:v>0.19680900000000001</c:v>
                </c:pt>
                <c:pt idx="54461">
                  <c:v>0.19803599999999999</c:v>
                </c:pt>
                <c:pt idx="54462">
                  <c:v>0.19914399999999999</c:v>
                </c:pt>
                <c:pt idx="54463">
                  <c:v>0.200131</c:v>
                </c:pt>
                <c:pt idx="54464">
                  <c:v>0.20099800000000001</c:v>
                </c:pt>
                <c:pt idx="54465">
                  <c:v>0.20174500000000001</c:v>
                </c:pt>
                <c:pt idx="54466">
                  <c:v>0.202373</c:v>
                </c:pt>
                <c:pt idx="54467">
                  <c:v>0.20288200000000001</c:v>
                </c:pt>
                <c:pt idx="54468">
                  <c:v>0.20327400000000001</c:v>
                </c:pt>
                <c:pt idx="54469">
                  <c:v>0.20354700000000001</c:v>
                </c:pt>
                <c:pt idx="54470">
                  <c:v>0.203706</c:v>
                </c:pt>
                <c:pt idx="54471">
                  <c:v>0.20374900000000001</c:v>
                </c:pt>
                <c:pt idx="54472">
                  <c:v>0.203679</c:v>
                </c:pt>
                <c:pt idx="54473">
                  <c:v>0.20349600000000001</c:v>
                </c:pt>
                <c:pt idx="54474">
                  <c:v>0.20320199999999999</c:v>
                </c:pt>
                <c:pt idx="54475">
                  <c:v>0.20280000000000001</c:v>
                </c:pt>
                <c:pt idx="54476">
                  <c:v>0.202292</c:v>
                </c:pt>
                <c:pt idx="54477">
                  <c:v>0.201682</c:v>
                </c:pt>
                <c:pt idx="54478">
                  <c:v>0.20097200000000001</c:v>
                </c:pt>
                <c:pt idx="54479">
                  <c:v>0.20016300000000001</c:v>
                </c:pt>
                <c:pt idx="54480">
                  <c:v>0.19925799999999999</c:v>
                </c:pt>
                <c:pt idx="54481">
                  <c:v>0.19825799999999999</c:v>
                </c:pt>
                <c:pt idx="54482">
                  <c:v>0.19716600000000001</c:v>
                </c:pt>
                <c:pt idx="54483">
                  <c:v>0.19598399999999999</c:v>
                </c:pt>
                <c:pt idx="54484">
                  <c:v>0.194714</c:v>
                </c:pt>
                <c:pt idx="54485">
                  <c:v>0.193359</c:v>
                </c:pt>
                <c:pt idx="54486">
                  <c:v>0.19192100000000001</c:v>
                </c:pt>
                <c:pt idx="54487">
                  <c:v>0.19040299999999999</c:v>
                </c:pt>
                <c:pt idx="54488">
                  <c:v>0.188808</c:v>
                </c:pt>
                <c:pt idx="54489">
                  <c:v>0.18714</c:v>
                </c:pt>
                <c:pt idx="54490">
                  <c:v>0.18540200000000001</c:v>
                </c:pt>
                <c:pt idx="54491">
                  <c:v>0.18360000000000001</c:v>
                </c:pt>
                <c:pt idx="54492">
                  <c:v>0.18173700000000001</c:v>
                </c:pt>
                <c:pt idx="54493">
                  <c:v>0.179815</c:v>
                </c:pt>
                <c:pt idx="54494">
                  <c:v>0.177837</c:v>
                </c:pt>
                <c:pt idx="54495">
                  <c:v>0.17580799999999999</c:v>
                </c:pt>
                <c:pt idx="54496">
                  <c:v>0.17372899999999999</c:v>
                </c:pt>
                <c:pt idx="54497">
                  <c:v>0.17160500000000001</c:v>
                </c:pt>
                <c:pt idx="54498">
                  <c:v>0.16943900000000001</c:v>
                </c:pt>
                <c:pt idx="54499">
                  <c:v>0.167236</c:v>
                </c:pt>
                <c:pt idx="54500">
                  <c:v>0.16499800000000001</c:v>
                </c:pt>
                <c:pt idx="54501">
                  <c:v>0.16272800000000001</c:v>
                </c:pt>
                <c:pt idx="54502">
                  <c:v>0.16042999999999999</c:v>
                </c:pt>
                <c:pt idx="54503">
                  <c:v>0.158107</c:v>
                </c:pt>
                <c:pt idx="54504">
                  <c:v>0.15576300000000001</c:v>
                </c:pt>
                <c:pt idx="54505">
                  <c:v>0.15340100000000001</c:v>
                </c:pt>
                <c:pt idx="54506">
                  <c:v>0.15102499999999999</c:v>
                </c:pt>
                <c:pt idx="54507">
                  <c:v>0.14863599999999999</c:v>
                </c:pt>
                <c:pt idx="54508">
                  <c:v>0.14623900000000001</c:v>
                </c:pt>
                <c:pt idx="54509">
                  <c:v>0.14383599999999999</c:v>
                </c:pt>
                <c:pt idx="54510">
                  <c:v>0.141432</c:v>
                </c:pt>
                <c:pt idx="54511">
                  <c:v>0.13902900000000001</c:v>
                </c:pt>
                <c:pt idx="54512">
                  <c:v>0.136632</c:v>
                </c:pt>
                <c:pt idx="54513">
                  <c:v>0.134242</c:v>
                </c:pt>
                <c:pt idx="54514">
                  <c:v>0.13186300000000001</c:v>
                </c:pt>
                <c:pt idx="54515">
                  <c:v>0.129497</c:v>
                </c:pt>
                <c:pt idx="54516">
                  <c:v>0.12714700000000001</c:v>
                </c:pt>
                <c:pt idx="54517">
                  <c:v>0.124817</c:v>
                </c:pt>
                <c:pt idx="54518">
                  <c:v>0.12250900000000001</c:v>
                </c:pt>
                <c:pt idx="54519">
                  <c:v>0.120225</c:v>
                </c:pt>
                <c:pt idx="54520">
                  <c:v>0.117968</c:v>
                </c:pt>
                <c:pt idx="54521">
                  <c:v>0.11573799999999999</c:v>
                </c:pt>
                <c:pt idx="54522">
                  <c:v>0.11354</c:v>
                </c:pt>
                <c:pt idx="54523">
                  <c:v>0.111375</c:v>
                </c:pt>
                <c:pt idx="54524">
                  <c:v>0.109248</c:v>
                </c:pt>
                <c:pt idx="54525">
                  <c:v>0.10716100000000001</c:v>
                </c:pt>
                <c:pt idx="54526">
                  <c:v>0.105116</c:v>
                </c:pt>
                <c:pt idx="54527">
                  <c:v>0.103114</c:v>
                </c:pt>
                <c:pt idx="54528">
                  <c:v>0.101157</c:v>
                </c:pt>
                <c:pt idx="54529">
                  <c:v>9.9247600000000005E-2</c:v>
                </c:pt>
                <c:pt idx="54530">
                  <c:v>9.7387000000000001E-2</c:v>
                </c:pt>
                <c:pt idx="54531">
                  <c:v>9.5577099999999998E-2</c:v>
                </c:pt>
                <c:pt idx="54532">
                  <c:v>9.3818799999999994E-2</c:v>
                </c:pt>
                <c:pt idx="54533">
                  <c:v>9.2113399999999998E-2</c:v>
                </c:pt>
                <c:pt idx="54534">
                  <c:v>9.0462500000000001E-2</c:v>
                </c:pt>
                <c:pt idx="54535">
                  <c:v>8.8867299999999996E-2</c:v>
                </c:pt>
                <c:pt idx="54536">
                  <c:v>8.7329000000000004E-2</c:v>
                </c:pt>
                <c:pt idx="54537">
                  <c:v>8.5849400000000006E-2</c:v>
                </c:pt>
                <c:pt idx="54538">
                  <c:v>8.4430400000000003E-2</c:v>
                </c:pt>
                <c:pt idx="54539">
                  <c:v>8.3073300000000003E-2</c:v>
                </c:pt>
                <c:pt idx="54540">
                  <c:v>8.1778199999999995E-2</c:v>
                </c:pt>
                <c:pt idx="54541">
                  <c:v>8.05448E-2</c:v>
                </c:pt>
                <c:pt idx="54542">
                  <c:v>7.9372200000000004E-2</c:v>
                </c:pt>
                <c:pt idx="54543">
                  <c:v>7.8259800000000004E-2</c:v>
                </c:pt>
                <c:pt idx="54544">
                  <c:v>7.7207200000000004E-2</c:v>
                </c:pt>
                <c:pt idx="54545">
                  <c:v>7.6214000000000004E-2</c:v>
                </c:pt>
                <c:pt idx="54546">
                  <c:v>7.5280700000000006E-2</c:v>
                </c:pt>
                <c:pt idx="54547">
                  <c:v>7.4407899999999999E-2</c:v>
                </c:pt>
                <c:pt idx="54548">
                  <c:v>7.3595999999999995E-2</c:v>
                </c:pt>
                <c:pt idx="54549">
                  <c:v>7.2843400000000003E-2</c:v>
                </c:pt>
                <c:pt idx="54550">
                  <c:v>7.2148500000000004E-2</c:v>
                </c:pt>
                <c:pt idx="54551">
                  <c:v>7.1510400000000002E-2</c:v>
                </c:pt>
                <c:pt idx="54552">
                  <c:v>7.0929099999999995E-2</c:v>
                </c:pt>
                <c:pt idx="54553">
                  <c:v>7.0404499999999995E-2</c:v>
                </c:pt>
                <c:pt idx="54554">
                  <c:v>6.9936300000000007E-2</c:v>
                </c:pt>
                <c:pt idx="54555">
                  <c:v>6.9524199999999994E-2</c:v>
                </c:pt>
                <c:pt idx="54556">
                  <c:v>6.9167900000000004E-2</c:v>
                </c:pt>
                <c:pt idx="54557">
                  <c:v>6.8866700000000003E-2</c:v>
                </c:pt>
                <c:pt idx="54558">
                  <c:v>6.8618999999999999E-2</c:v>
                </c:pt>
                <c:pt idx="54559">
                  <c:v>6.8423399999999995E-2</c:v>
                </c:pt>
                <c:pt idx="54560">
                  <c:v>6.8278500000000006E-2</c:v>
                </c:pt>
                <c:pt idx="54561">
                  <c:v>6.8183499999999994E-2</c:v>
                </c:pt>
                <c:pt idx="54562">
                  <c:v>6.8137600000000006E-2</c:v>
                </c:pt>
                <c:pt idx="54563">
                  <c:v>6.8141400000000005E-2</c:v>
                </c:pt>
                <c:pt idx="54564">
                  <c:v>6.8195199999999997E-2</c:v>
                </c:pt>
                <c:pt idx="54565">
                  <c:v>6.8296800000000005E-2</c:v>
                </c:pt>
                <c:pt idx="54566">
                  <c:v>6.8442500000000003E-2</c:v>
                </c:pt>
                <c:pt idx="54567">
                  <c:v>6.8630099999999999E-2</c:v>
                </c:pt>
                <c:pt idx="54568">
                  <c:v>6.8857299999999996E-2</c:v>
                </c:pt>
                <c:pt idx="54569">
                  <c:v>6.9121600000000005E-2</c:v>
                </c:pt>
                <c:pt idx="54570">
                  <c:v>6.9420099999999998E-2</c:v>
                </c:pt>
                <c:pt idx="54571">
                  <c:v>6.9750499999999993E-2</c:v>
                </c:pt>
                <c:pt idx="54572">
                  <c:v>7.01103E-2</c:v>
                </c:pt>
                <c:pt idx="54573">
                  <c:v>7.0496799999999998E-2</c:v>
                </c:pt>
                <c:pt idx="54574">
                  <c:v>7.0907499999999998E-2</c:v>
                </c:pt>
                <c:pt idx="54575">
                  <c:v>7.1340200000000006E-2</c:v>
                </c:pt>
                <c:pt idx="54576">
                  <c:v>7.1792599999999998E-2</c:v>
                </c:pt>
                <c:pt idx="54577">
                  <c:v>7.2261900000000004E-2</c:v>
                </c:pt>
                <c:pt idx="54578">
                  <c:v>7.2745400000000002E-2</c:v>
                </c:pt>
                <c:pt idx="54579">
                  <c:v>7.3240399999999997E-2</c:v>
                </c:pt>
                <c:pt idx="54580">
                  <c:v>7.3744400000000002E-2</c:v>
                </c:pt>
                <c:pt idx="54581">
                  <c:v>7.4255600000000005E-2</c:v>
                </c:pt>
                <c:pt idx="54582">
                  <c:v>7.4771400000000002E-2</c:v>
                </c:pt>
                <c:pt idx="54583">
                  <c:v>7.5289499999999995E-2</c:v>
                </c:pt>
                <c:pt idx="54584">
                  <c:v>7.5807700000000006E-2</c:v>
                </c:pt>
                <c:pt idx="54585">
                  <c:v>7.6323799999999997E-2</c:v>
                </c:pt>
                <c:pt idx="54586">
                  <c:v>7.6835500000000001E-2</c:v>
                </c:pt>
                <c:pt idx="54587">
                  <c:v>7.73398E-2</c:v>
                </c:pt>
                <c:pt idx="54588">
                  <c:v>7.7834E-2</c:v>
                </c:pt>
                <c:pt idx="54589">
                  <c:v>7.8315800000000005E-2</c:v>
                </c:pt>
                <c:pt idx="54590">
                  <c:v>7.8782500000000005E-2</c:v>
                </c:pt>
                <c:pt idx="54591">
                  <c:v>7.9231800000000005E-2</c:v>
                </c:pt>
                <c:pt idx="54592">
                  <c:v>7.9660800000000004E-2</c:v>
                </c:pt>
                <c:pt idx="54593">
                  <c:v>8.0067200000000005E-2</c:v>
                </c:pt>
                <c:pt idx="54594">
                  <c:v>8.0448500000000006E-2</c:v>
                </c:pt>
                <c:pt idx="54595">
                  <c:v>8.0802600000000002E-2</c:v>
                </c:pt>
                <c:pt idx="54596">
                  <c:v>8.1127400000000002E-2</c:v>
                </c:pt>
                <c:pt idx="54597">
                  <c:v>8.1420900000000004E-2</c:v>
                </c:pt>
                <c:pt idx="54598">
                  <c:v>8.1680699999999995E-2</c:v>
                </c:pt>
                <c:pt idx="54599">
                  <c:v>8.1904400000000002E-2</c:v>
                </c:pt>
                <c:pt idx="54600">
                  <c:v>8.2089999999999996E-2</c:v>
                </c:pt>
                <c:pt idx="54601">
                  <c:v>8.2235900000000001E-2</c:v>
                </c:pt>
                <c:pt idx="54602">
                  <c:v>8.2340399999999994E-2</c:v>
                </c:pt>
                <c:pt idx="54603">
                  <c:v>8.2401600000000005E-2</c:v>
                </c:pt>
                <c:pt idx="54604">
                  <c:v>8.2418099999999994E-2</c:v>
                </c:pt>
                <c:pt idx="54605">
                  <c:v>8.2388799999999998E-2</c:v>
                </c:pt>
                <c:pt idx="54606">
                  <c:v>8.23126E-2</c:v>
                </c:pt>
                <c:pt idx="54607">
                  <c:v>8.2188200000000003E-2</c:v>
                </c:pt>
                <c:pt idx="54608">
                  <c:v>8.2014500000000004E-2</c:v>
                </c:pt>
                <c:pt idx="54609">
                  <c:v>8.1789799999999996E-2</c:v>
                </c:pt>
                <c:pt idx="54610">
                  <c:v>8.1513000000000002E-2</c:v>
                </c:pt>
                <c:pt idx="54611">
                  <c:v>8.1184000000000006E-2</c:v>
                </c:pt>
                <c:pt idx="54612">
                  <c:v>8.0802799999999994E-2</c:v>
                </c:pt>
                <c:pt idx="54613">
                  <c:v>8.0369200000000002E-2</c:v>
                </c:pt>
                <c:pt idx="54614">
                  <c:v>7.9882900000000007E-2</c:v>
                </c:pt>
                <c:pt idx="54615">
                  <c:v>7.9343899999999995E-2</c:v>
                </c:pt>
                <c:pt idx="54616">
                  <c:v>7.8752100000000005E-2</c:v>
                </c:pt>
                <c:pt idx="54617">
                  <c:v>7.8107800000000005E-2</c:v>
                </c:pt>
                <c:pt idx="54618">
                  <c:v>7.7411099999999997E-2</c:v>
                </c:pt>
                <c:pt idx="54619">
                  <c:v>7.6662499999999995E-2</c:v>
                </c:pt>
                <c:pt idx="54620">
                  <c:v>7.5862700000000005E-2</c:v>
                </c:pt>
                <c:pt idx="54621">
                  <c:v>7.5012499999999996E-2</c:v>
                </c:pt>
                <c:pt idx="54622">
                  <c:v>7.4112200000000003E-2</c:v>
                </c:pt>
                <c:pt idx="54623">
                  <c:v>7.3162699999999997E-2</c:v>
                </c:pt>
                <c:pt idx="54624">
                  <c:v>7.2165499999999994E-2</c:v>
                </c:pt>
                <c:pt idx="54625">
                  <c:v>7.1122299999999999E-2</c:v>
                </c:pt>
                <c:pt idx="54626">
                  <c:v>7.0035E-2</c:v>
                </c:pt>
                <c:pt idx="54627">
                  <c:v>6.8905300000000003E-2</c:v>
                </c:pt>
                <c:pt idx="54628">
                  <c:v>6.7734900000000001E-2</c:v>
                </c:pt>
                <c:pt idx="54629">
                  <c:v>6.6525500000000001E-2</c:v>
                </c:pt>
                <c:pt idx="54630">
                  <c:v>6.5278799999999998E-2</c:v>
                </c:pt>
                <c:pt idx="54631">
                  <c:v>6.3996399999999995E-2</c:v>
                </c:pt>
                <c:pt idx="54632">
                  <c:v>6.2680700000000006E-2</c:v>
                </c:pt>
                <c:pt idx="54633">
                  <c:v>6.13345E-2</c:v>
                </c:pt>
                <c:pt idx="54634">
                  <c:v>5.9960699999999999E-2</c:v>
                </c:pt>
                <c:pt idx="54635">
                  <c:v>5.8562500000000003E-2</c:v>
                </c:pt>
                <c:pt idx="54636">
                  <c:v>5.7142400000000003E-2</c:v>
                </c:pt>
                <c:pt idx="54637">
                  <c:v>5.5702099999999997E-2</c:v>
                </c:pt>
                <c:pt idx="54638">
                  <c:v>5.4243800000000002E-2</c:v>
                </c:pt>
                <c:pt idx="54639">
                  <c:v>5.2770600000000001E-2</c:v>
                </c:pt>
                <c:pt idx="54640">
                  <c:v>5.1286199999999997E-2</c:v>
                </c:pt>
                <c:pt idx="54641">
                  <c:v>4.9793700000000003E-2</c:v>
                </c:pt>
                <c:pt idx="54642">
                  <c:v>4.8296600000000002E-2</c:v>
                </c:pt>
                <c:pt idx="54643">
                  <c:v>4.6798300000000001E-2</c:v>
                </c:pt>
                <c:pt idx="54644">
                  <c:v>4.5302599999999998E-2</c:v>
                </c:pt>
                <c:pt idx="54645">
                  <c:v>4.3812700000000003E-2</c:v>
                </c:pt>
                <c:pt idx="54646">
                  <c:v>4.2331599999999997E-2</c:v>
                </c:pt>
                <c:pt idx="54647">
                  <c:v>4.08619E-2</c:v>
                </c:pt>
                <c:pt idx="54648">
                  <c:v>3.9407200000000003E-2</c:v>
                </c:pt>
                <c:pt idx="54649">
                  <c:v>3.7971900000000003E-2</c:v>
                </c:pt>
                <c:pt idx="54650">
                  <c:v>3.6561299999999998E-2</c:v>
                </c:pt>
                <c:pt idx="54651">
                  <c:v>3.5180299999999998E-2</c:v>
                </c:pt>
                <c:pt idx="54652">
                  <c:v>3.3832000000000001E-2</c:v>
                </c:pt>
                <c:pt idx="54653">
                  <c:v>3.2516999999999997E-2</c:v>
                </c:pt>
                <c:pt idx="54654">
                  <c:v>3.1237500000000001E-2</c:v>
                </c:pt>
                <c:pt idx="54655">
                  <c:v>2.9997099999999999E-2</c:v>
                </c:pt>
                <c:pt idx="54656">
                  <c:v>2.8799000000000002E-2</c:v>
                </c:pt>
                <c:pt idx="54657">
                  <c:v>2.7646E-2</c:v>
                </c:pt>
                <c:pt idx="54658">
                  <c:v>2.6540500000000002E-2</c:v>
                </c:pt>
                <c:pt idx="54659">
                  <c:v>2.5485600000000001E-2</c:v>
                </c:pt>
                <c:pt idx="54660">
                  <c:v>2.4484300000000001E-2</c:v>
                </c:pt>
                <c:pt idx="54661">
                  <c:v>2.35391E-2</c:v>
                </c:pt>
                <c:pt idx="54662">
                  <c:v>2.2651999999999999E-2</c:v>
                </c:pt>
                <c:pt idx="54663">
                  <c:v>2.1825299999999999E-2</c:v>
                </c:pt>
                <c:pt idx="54664">
                  <c:v>2.1061199999999999E-2</c:v>
                </c:pt>
                <c:pt idx="54665">
                  <c:v>2.0361500000000001E-2</c:v>
                </c:pt>
                <c:pt idx="54666">
                  <c:v>1.9728300000000001E-2</c:v>
                </c:pt>
                <c:pt idx="54667">
                  <c:v>1.91641E-2</c:v>
                </c:pt>
                <c:pt idx="54668">
                  <c:v>1.8671400000000001E-2</c:v>
                </c:pt>
                <c:pt idx="54669">
                  <c:v>1.82521E-2</c:v>
                </c:pt>
                <c:pt idx="54670">
                  <c:v>1.79075E-2</c:v>
                </c:pt>
                <c:pt idx="54671">
                  <c:v>1.7638999999999998E-2</c:v>
                </c:pt>
                <c:pt idx="54672">
                  <c:v>1.74488E-2</c:v>
                </c:pt>
                <c:pt idx="54673">
                  <c:v>1.7338900000000001E-2</c:v>
                </c:pt>
                <c:pt idx="54674">
                  <c:v>1.7311099999999999E-2</c:v>
                </c:pt>
                <c:pt idx="54675">
                  <c:v>1.7366300000000001E-2</c:v>
                </c:pt>
                <c:pt idx="54676">
                  <c:v>1.7505099999999999E-2</c:v>
                </c:pt>
                <c:pt idx="54677">
                  <c:v>1.7728600000000001E-2</c:v>
                </c:pt>
                <c:pt idx="54678">
                  <c:v>1.8037600000000001E-2</c:v>
                </c:pt>
                <c:pt idx="54679">
                  <c:v>1.8432899999999999E-2</c:v>
                </c:pt>
                <c:pt idx="54680">
                  <c:v>1.89147E-2</c:v>
                </c:pt>
                <c:pt idx="54681">
                  <c:v>1.9483400000000001E-2</c:v>
                </c:pt>
                <c:pt idx="54682">
                  <c:v>2.0139000000000001E-2</c:v>
                </c:pt>
                <c:pt idx="54683">
                  <c:v>2.08811E-2</c:v>
                </c:pt>
                <c:pt idx="54684">
                  <c:v>2.17095E-2</c:v>
                </c:pt>
                <c:pt idx="54685">
                  <c:v>2.2623799999999999E-2</c:v>
                </c:pt>
                <c:pt idx="54686">
                  <c:v>2.36233E-2</c:v>
                </c:pt>
                <c:pt idx="54687">
                  <c:v>2.4707199999999999E-2</c:v>
                </c:pt>
                <c:pt idx="54688">
                  <c:v>2.5874500000000002E-2</c:v>
                </c:pt>
                <c:pt idx="54689">
                  <c:v>2.7124100000000002E-2</c:v>
                </c:pt>
                <c:pt idx="54690">
                  <c:v>2.8454400000000001E-2</c:v>
                </c:pt>
                <c:pt idx="54691">
                  <c:v>2.9863500000000001E-2</c:v>
                </c:pt>
                <c:pt idx="54692">
                  <c:v>3.1349700000000001E-2</c:v>
                </c:pt>
                <c:pt idx="54693">
                  <c:v>3.2911099999999999E-2</c:v>
                </c:pt>
                <c:pt idx="54694">
                  <c:v>3.4545600000000003E-2</c:v>
                </c:pt>
                <c:pt idx="54695">
                  <c:v>3.6251400000000003E-2</c:v>
                </c:pt>
                <c:pt idx="54696">
                  <c:v>3.8026400000000002E-2</c:v>
                </c:pt>
                <c:pt idx="54697">
                  <c:v>3.9868199999999999E-2</c:v>
                </c:pt>
                <c:pt idx="54698">
                  <c:v>4.1773900000000003E-2</c:v>
                </c:pt>
                <c:pt idx="54699">
                  <c:v>4.3740800000000003E-2</c:v>
                </c:pt>
                <c:pt idx="54700">
                  <c:v>4.5766599999999998E-2</c:v>
                </c:pt>
                <c:pt idx="54701">
                  <c:v>4.7849000000000003E-2</c:v>
                </c:pt>
                <c:pt idx="54702">
                  <c:v>4.99852E-2</c:v>
                </c:pt>
                <c:pt idx="54703">
                  <c:v>5.2172000000000003E-2</c:v>
                </c:pt>
                <c:pt idx="54704">
                  <c:v>5.44059E-2</c:v>
                </c:pt>
                <c:pt idx="54705">
                  <c:v>5.6683699999999997E-2</c:v>
                </c:pt>
                <c:pt idx="54706">
                  <c:v>5.90018E-2</c:v>
                </c:pt>
                <c:pt idx="54707">
                  <c:v>6.1356800000000003E-2</c:v>
                </c:pt>
                <c:pt idx="54708">
                  <c:v>6.3744999999999996E-2</c:v>
                </c:pt>
                <c:pt idx="54709">
                  <c:v>6.6162799999999994E-2</c:v>
                </c:pt>
                <c:pt idx="54710">
                  <c:v>6.8606600000000004E-2</c:v>
                </c:pt>
                <c:pt idx="54711">
                  <c:v>7.1072999999999997E-2</c:v>
                </c:pt>
                <c:pt idx="54712">
                  <c:v>7.3558899999999997E-2</c:v>
                </c:pt>
                <c:pt idx="54713">
                  <c:v>7.6060299999999997E-2</c:v>
                </c:pt>
                <c:pt idx="54714">
                  <c:v>7.8573299999999999E-2</c:v>
                </c:pt>
                <c:pt idx="54715">
                  <c:v>8.1093799999999994E-2</c:v>
                </c:pt>
                <c:pt idx="54716">
                  <c:v>8.3617700000000003E-2</c:v>
                </c:pt>
                <c:pt idx="54717">
                  <c:v>8.6141200000000001E-2</c:v>
                </c:pt>
                <c:pt idx="54718">
                  <c:v>8.86604E-2</c:v>
                </c:pt>
                <c:pt idx="54719">
                  <c:v>9.1171799999999997E-2</c:v>
                </c:pt>
                <c:pt idx="54720">
                  <c:v>9.36718E-2</c:v>
                </c:pt>
                <c:pt idx="54721">
                  <c:v>9.6157300000000001E-2</c:v>
                </c:pt>
                <c:pt idx="54722">
                  <c:v>9.8625099999999993E-2</c:v>
                </c:pt>
                <c:pt idx="54723">
                  <c:v>0.10107099999999999</c:v>
                </c:pt>
                <c:pt idx="54724">
                  <c:v>0.103492</c:v>
                </c:pt>
                <c:pt idx="54725">
                  <c:v>0.10588400000000001</c:v>
                </c:pt>
                <c:pt idx="54726">
                  <c:v>0.10824300000000001</c:v>
                </c:pt>
                <c:pt idx="54727">
                  <c:v>0.110565</c:v>
                </c:pt>
                <c:pt idx="54728">
                  <c:v>0.112848</c:v>
                </c:pt>
                <c:pt idx="54729">
                  <c:v>0.11508599999999999</c:v>
                </c:pt>
                <c:pt idx="54730">
                  <c:v>0.11727600000000001</c:v>
                </c:pt>
                <c:pt idx="54731">
                  <c:v>0.11941499999999999</c:v>
                </c:pt>
                <c:pt idx="54732">
                  <c:v>0.1215</c:v>
                </c:pt>
                <c:pt idx="54733">
                  <c:v>0.123526</c:v>
                </c:pt>
                <c:pt idx="54734">
                  <c:v>0.12549199999999999</c:v>
                </c:pt>
                <c:pt idx="54735">
                  <c:v>0.12739400000000001</c:v>
                </c:pt>
                <c:pt idx="54736">
                  <c:v>0.12923000000000001</c:v>
                </c:pt>
                <c:pt idx="54737">
                  <c:v>0.130995</c:v>
                </c:pt>
                <c:pt idx="54738">
                  <c:v>0.132688</c:v>
                </c:pt>
                <c:pt idx="54739">
                  <c:v>0.13430500000000001</c:v>
                </c:pt>
                <c:pt idx="54740">
                  <c:v>0.13584399999999999</c:v>
                </c:pt>
                <c:pt idx="54741">
                  <c:v>0.13730300000000001</c:v>
                </c:pt>
                <c:pt idx="54742">
                  <c:v>0.13868</c:v>
                </c:pt>
                <c:pt idx="54743">
                  <c:v>0.13997299999999999</c:v>
                </c:pt>
                <c:pt idx="54744">
                  <c:v>0.14118</c:v>
                </c:pt>
                <c:pt idx="54745">
                  <c:v>0.14230000000000001</c:v>
                </c:pt>
                <c:pt idx="54746">
                  <c:v>0.14333000000000001</c:v>
                </c:pt>
                <c:pt idx="54747">
                  <c:v>0.14427000000000001</c:v>
                </c:pt>
                <c:pt idx="54748">
                  <c:v>0.145118</c:v>
                </c:pt>
                <c:pt idx="54749">
                  <c:v>0.145874</c:v>
                </c:pt>
                <c:pt idx="54750">
                  <c:v>0.146536</c:v>
                </c:pt>
                <c:pt idx="54751">
                  <c:v>0.14710300000000001</c:v>
                </c:pt>
                <c:pt idx="54752">
                  <c:v>0.14757400000000001</c:v>
                </c:pt>
                <c:pt idx="54753">
                  <c:v>0.147949</c:v>
                </c:pt>
                <c:pt idx="54754">
                  <c:v>0.148228</c:v>
                </c:pt>
                <c:pt idx="54755">
                  <c:v>0.14841099999999999</c:v>
                </c:pt>
                <c:pt idx="54756">
                  <c:v>0.14849599999999999</c:v>
                </c:pt>
                <c:pt idx="54757">
                  <c:v>0.148483</c:v>
                </c:pt>
                <c:pt idx="54758">
                  <c:v>0.148372</c:v>
                </c:pt>
                <c:pt idx="54759">
                  <c:v>0.14816399999999999</c:v>
                </c:pt>
                <c:pt idx="54760">
                  <c:v>0.14785699999999999</c:v>
                </c:pt>
                <c:pt idx="54761">
                  <c:v>0.147454</c:v>
                </c:pt>
                <c:pt idx="54762">
                  <c:v>0.146955</c:v>
                </c:pt>
                <c:pt idx="54763">
                  <c:v>0.14635999999999999</c:v>
                </c:pt>
                <c:pt idx="54764">
                  <c:v>0.14566999999999999</c:v>
                </c:pt>
                <c:pt idx="54765">
                  <c:v>0.14488500000000001</c:v>
                </c:pt>
                <c:pt idx="54766">
                  <c:v>0.144006</c:v>
                </c:pt>
                <c:pt idx="54767">
                  <c:v>0.14303399999999999</c:v>
                </c:pt>
                <c:pt idx="54768">
                  <c:v>0.14197199999999999</c:v>
                </c:pt>
                <c:pt idx="54769">
                  <c:v>0.14082</c:v>
                </c:pt>
                <c:pt idx="54770">
                  <c:v>0.13958000000000001</c:v>
                </c:pt>
                <c:pt idx="54771">
                  <c:v>0.13825499999999999</c:v>
                </c:pt>
                <c:pt idx="54772">
                  <c:v>0.136846</c:v>
                </c:pt>
                <c:pt idx="54773">
                  <c:v>0.135355</c:v>
                </c:pt>
                <c:pt idx="54774">
                  <c:v>0.13378300000000001</c:v>
                </c:pt>
                <c:pt idx="54775">
                  <c:v>0.132133</c:v>
                </c:pt>
                <c:pt idx="54776">
                  <c:v>0.130407</c:v>
                </c:pt>
                <c:pt idx="54777">
                  <c:v>0.128605</c:v>
                </c:pt>
                <c:pt idx="54778">
                  <c:v>0.12673100000000001</c:v>
                </c:pt>
                <c:pt idx="54779">
                  <c:v>0.12478599999999999</c:v>
                </c:pt>
                <c:pt idx="54780">
                  <c:v>0.12277399999999999</c:v>
                </c:pt>
                <c:pt idx="54781">
                  <c:v>0.120695</c:v>
                </c:pt>
                <c:pt idx="54782">
                  <c:v>0.11855300000000001</c:v>
                </c:pt>
                <c:pt idx="54783">
                  <c:v>0.11634899999999999</c:v>
                </c:pt>
                <c:pt idx="54784">
                  <c:v>0.11408799999999999</c:v>
                </c:pt>
                <c:pt idx="54785">
                  <c:v>0.111771</c:v>
                </c:pt>
                <c:pt idx="54786">
                  <c:v>0.109401</c:v>
                </c:pt>
                <c:pt idx="54787">
                  <c:v>0.10698100000000001</c:v>
                </c:pt>
                <c:pt idx="54788">
                  <c:v>0.104514</c:v>
                </c:pt>
                <c:pt idx="54789">
                  <c:v>0.102002</c:v>
                </c:pt>
                <c:pt idx="54790">
                  <c:v>9.9448900000000007E-2</c:v>
                </c:pt>
                <c:pt idx="54791">
                  <c:v>9.6858200000000005E-2</c:v>
                </c:pt>
                <c:pt idx="54792">
                  <c:v>9.42326E-2</c:v>
                </c:pt>
                <c:pt idx="54793">
                  <c:v>9.1575199999999995E-2</c:v>
                </c:pt>
                <c:pt idx="54794">
                  <c:v>8.8888800000000004E-2</c:v>
                </c:pt>
                <c:pt idx="54795">
                  <c:v>8.61759E-2</c:v>
                </c:pt>
                <c:pt idx="54796">
                  <c:v>8.3439399999999997E-2</c:v>
                </c:pt>
                <c:pt idx="54797">
                  <c:v>8.0681799999999998E-2</c:v>
                </c:pt>
                <c:pt idx="54798">
                  <c:v>7.7906500000000004E-2</c:v>
                </c:pt>
                <c:pt idx="54799">
                  <c:v>7.5117600000000007E-2</c:v>
                </c:pt>
                <c:pt idx="54800">
                  <c:v>7.2318300000000002E-2</c:v>
                </c:pt>
                <c:pt idx="54801">
                  <c:v>6.9511799999999999E-2</c:v>
                </c:pt>
                <c:pt idx="54802">
                  <c:v>6.6701399999999994E-2</c:v>
                </c:pt>
                <c:pt idx="54803">
                  <c:v>6.3890299999999997E-2</c:v>
                </c:pt>
                <c:pt idx="54804">
                  <c:v>6.10816E-2</c:v>
                </c:pt>
                <c:pt idx="54805">
                  <c:v>5.8278299999999998E-2</c:v>
                </c:pt>
                <c:pt idx="54806">
                  <c:v>5.5483400000000002E-2</c:v>
                </c:pt>
                <c:pt idx="54807">
                  <c:v>5.2699700000000002E-2</c:v>
                </c:pt>
                <c:pt idx="54808">
                  <c:v>4.9929800000000003E-2</c:v>
                </c:pt>
                <c:pt idx="54809">
                  <c:v>4.7176299999999997E-2</c:v>
                </c:pt>
                <c:pt idx="54810">
                  <c:v>4.4441599999999998E-2</c:v>
                </c:pt>
                <c:pt idx="54811">
                  <c:v>4.1728599999999998E-2</c:v>
                </c:pt>
                <c:pt idx="54812">
                  <c:v>3.9040199999999997E-2</c:v>
                </c:pt>
                <c:pt idx="54813">
                  <c:v>3.6379500000000002E-2</c:v>
                </c:pt>
                <c:pt idx="54814">
                  <c:v>3.37492E-2</c:v>
                </c:pt>
                <c:pt idx="54815">
                  <c:v>3.11519E-2</c:v>
                </c:pt>
                <c:pt idx="54816">
                  <c:v>2.8589900000000001E-2</c:v>
                </c:pt>
                <c:pt idx="54817">
                  <c:v>2.60653E-2</c:v>
                </c:pt>
                <c:pt idx="54818">
                  <c:v>2.358E-2</c:v>
                </c:pt>
                <c:pt idx="54819">
                  <c:v>2.1136200000000001E-2</c:v>
                </c:pt>
                <c:pt idx="54820">
                  <c:v>1.8735999999999999E-2</c:v>
                </c:pt>
                <c:pt idx="54821">
                  <c:v>1.6381E-2</c:v>
                </c:pt>
                <c:pt idx="54822">
                  <c:v>1.40733E-2</c:v>
                </c:pt>
                <c:pt idx="54823">
                  <c:v>1.18152E-2</c:v>
                </c:pt>
                <c:pt idx="54824" formatCode="0.00E+00">
                  <c:v>9.6085300000000005E-3</c:v>
                </c:pt>
                <c:pt idx="54825" formatCode="0.00E+00">
                  <c:v>7.4541599999999996E-3</c:v>
                </c:pt>
                <c:pt idx="54826" formatCode="0.00E+00">
                  <c:v>5.3535600000000003E-3</c:v>
                </c:pt>
                <c:pt idx="54827" formatCode="0.00E+00">
                  <c:v>3.3086600000000002E-3</c:v>
                </c:pt>
                <c:pt idx="54828" formatCode="0.00E+00">
                  <c:v>1.3213299999999999E-3</c:v>
                </c:pt>
                <c:pt idx="54829" formatCode="0.00E+00">
                  <c:v>-6.0686300000000002E-4</c:v>
                </c:pt>
                <c:pt idx="54830" formatCode="0.00E+00">
                  <c:v>-2.4742399999999999E-3</c:v>
                </c:pt>
                <c:pt idx="54831" formatCode="0.00E+00">
                  <c:v>-4.2791499999999998E-3</c:v>
                </c:pt>
                <c:pt idx="54832" formatCode="0.00E+00">
                  <c:v>-6.0203799999999997E-3</c:v>
                </c:pt>
                <c:pt idx="54833" formatCode="0.00E+00">
                  <c:v>-7.6971599999999998E-3</c:v>
                </c:pt>
                <c:pt idx="54834" formatCode="0.00E+00">
                  <c:v>-9.3090399999999993E-3</c:v>
                </c:pt>
                <c:pt idx="54835">
                  <c:v>-1.0855399999999999E-2</c:v>
                </c:pt>
                <c:pt idx="54836">
                  <c:v>-1.2334700000000001E-2</c:v>
                </c:pt>
                <c:pt idx="54837">
                  <c:v>-1.37451E-2</c:v>
                </c:pt>
                <c:pt idx="54838">
                  <c:v>-1.50841E-2</c:v>
                </c:pt>
                <c:pt idx="54839">
                  <c:v>-1.6350300000000002E-2</c:v>
                </c:pt>
                <c:pt idx="54840">
                  <c:v>-1.7544899999999999E-2</c:v>
                </c:pt>
                <c:pt idx="54841">
                  <c:v>-1.8669999999999999E-2</c:v>
                </c:pt>
                <c:pt idx="54842">
                  <c:v>-1.9726199999999999E-2</c:v>
                </c:pt>
                <c:pt idx="54843">
                  <c:v>-2.0713200000000001E-2</c:v>
                </c:pt>
                <c:pt idx="54844">
                  <c:v>-2.1631500000000001E-2</c:v>
                </c:pt>
                <c:pt idx="54845">
                  <c:v>-2.2481600000000001E-2</c:v>
                </c:pt>
                <c:pt idx="54846">
                  <c:v>-2.3263900000000001E-2</c:v>
                </c:pt>
                <c:pt idx="54847">
                  <c:v>-2.39791E-2</c:v>
                </c:pt>
                <c:pt idx="54848">
                  <c:v>-2.4628000000000001E-2</c:v>
                </c:pt>
                <c:pt idx="54849">
                  <c:v>-2.5211600000000001E-2</c:v>
                </c:pt>
                <c:pt idx="54850">
                  <c:v>-2.5730699999999999E-2</c:v>
                </c:pt>
                <c:pt idx="54851">
                  <c:v>-2.6186299999999999E-2</c:v>
                </c:pt>
                <c:pt idx="54852">
                  <c:v>-2.6579999999999999E-2</c:v>
                </c:pt>
                <c:pt idx="54853">
                  <c:v>-2.6912999999999999E-2</c:v>
                </c:pt>
                <c:pt idx="54854">
                  <c:v>-2.7186800000000001E-2</c:v>
                </c:pt>
                <c:pt idx="54855">
                  <c:v>-2.7402699999999999E-2</c:v>
                </c:pt>
                <c:pt idx="54856">
                  <c:v>-2.7561800000000001E-2</c:v>
                </c:pt>
                <c:pt idx="54857">
                  <c:v>-2.7665800000000001E-2</c:v>
                </c:pt>
                <c:pt idx="54858">
                  <c:v>-2.7716399999999999E-2</c:v>
                </c:pt>
                <c:pt idx="54859">
                  <c:v>-2.7715099999999999E-2</c:v>
                </c:pt>
                <c:pt idx="54860">
                  <c:v>-2.7662900000000001E-2</c:v>
                </c:pt>
                <c:pt idx="54861">
                  <c:v>-2.75614E-2</c:v>
                </c:pt>
                <c:pt idx="54862">
                  <c:v>-2.7412200000000001E-2</c:v>
                </c:pt>
                <c:pt idx="54863">
                  <c:v>-2.72172E-2</c:v>
                </c:pt>
                <c:pt idx="54864">
                  <c:v>-2.6977999999999999E-2</c:v>
                </c:pt>
                <c:pt idx="54865">
                  <c:v>-2.66967E-2</c:v>
                </c:pt>
                <c:pt idx="54866">
                  <c:v>-2.6375200000000001E-2</c:v>
                </c:pt>
                <c:pt idx="54867">
                  <c:v>-2.60155E-2</c:v>
                </c:pt>
                <c:pt idx="54868">
                  <c:v>-2.5620199999999999E-2</c:v>
                </c:pt>
                <c:pt idx="54869">
                  <c:v>-2.5191499999999999E-2</c:v>
                </c:pt>
                <c:pt idx="54870">
                  <c:v>-2.4731400000000001E-2</c:v>
                </c:pt>
                <c:pt idx="54871">
                  <c:v>-2.4242099999999999E-2</c:v>
                </c:pt>
                <c:pt idx="54872">
                  <c:v>-2.3726000000000001E-2</c:v>
                </c:pt>
                <c:pt idx="54873">
                  <c:v>-2.31857E-2</c:v>
                </c:pt>
                <c:pt idx="54874">
                  <c:v>-2.2623500000000001E-2</c:v>
                </c:pt>
                <c:pt idx="54875">
                  <c:v>-2.2041399999999999E-2</c:v>
                </c:pt>
                <c:pt idx="54876">
                  <c:v>-2.1441399999999999E-2</c:v>
                </c:pt>
                <c:pt idx="54877">
                  <c:v>-2.08262E-2</c:v>
                </c:pt>
                <c:pt idx="54878">
                  <c:v>-2.01981E-2</c:v>
                </c:pt>
                <c:pt idx="54879">
                  <c:v>-1.9559400000000001E-2</c:v>
                </c:pt>
                <c:pt idx="54880">
                  <c:v>-1.8911799999999999E-2</c:v>
                </c:pt>
                <c:pt idx="54881">
                  <c:v>-1.8256999999999999E-2</c:v>
                </c:pt>
                <c:pt idx="54882">
                  <c:v>-1.7597100000000001E-2</c:v>
                </c:pt>
                <c:pt idx="54883">
                  <c:v>-1.6934100000000001E-2</c:v>
                </c:pt>
                <c:pt idx="54884">
                  <c:v>-1.6270199999999999E-2</c:v>
                </c:pt>
                <c:pt idx="54885">
                  <c:v>-1.56077E-2</c:v>
                </c:pt>
                <c:pt idx="54886">
                  <c:v>-1.49485E-2</c:v>
                </c:pt>
                <c:pt idx="54887">
                  <c:v>-1.4294599999999999E-2</c:v>
                </c:pt>
                <c:pt idx="54888">
                  <c:v>-1.3647599999999999E-2</c:v>
                </c:pt>
                <c:pt idx="54889">
                  <c:v>-1.3009099999999999E-2</c:v>
                </c:pt>
                <c:pt idx="54890">
                  <c:v>-1.2380800000000001E-2</c:v>
                </c:pt>
                <c:pt idx="54891">
                  <c:v>-1.1764699999999999E-2</c:v>
                </c:pt>
                <c:pt idx="54892">
                  <c:v>-1.11623E-2</c:v>
                </c:pt>
                <c:pt idx="54893">
                  <c:v>-1.0574999999999999E-2</c:v>
                </c:pt>
                <c:pt idx="54894">
                  <c:v>-1.00042E-2</c:v>
                </c:pt>
                <c:pt idx="54895" formatCode="0.00E+00">
                  <c:v>-9.4510600000000007E-3</c:v>
                </c:pt>
                <c:pt idx="54896" formatCode="0.00E+00">
                  <c:v>-8.9169100000000001E-3</c:v>
                </c:pt>
                <c:pt idx="54897" formatCode="0.00E+00">
                  <c:v>-8.4030300000000006E-3</c:v>
                </c:pt>
                <c:pt idx="54898" formatCode="0.00E+00">
                  <c:v>-7.9104599999999994E-3</c:v>
                </c:pt>
                <c:pt idx="54899" formatCode="0.00E+00">
                  <c:v>-7.4400100000000004E-3</c:v>
                </c:pt>
                <c:pt idx="54900" formatCode="0.00E+00">
                  <c:v>-6.9924799999999997E-3</c:v>
                </c:pt>
                <c:pt idx="54901" formatCode="0.00E+00">
                  <c:v>-6.5687200000000001E-3</c:v>
                </c:pt>
                <c:pt idx="54902" formatCode="0.00E+00">
                  <c:v>-6.1694499999999999E-3</c:v>
                </c:pt>
                <c:pt idx="54903" formatCode="0.00E+00">
                  <c:v>-5.7951900000000004E-3</c:v>
                </c:pt>
                <c:pt idx="54904" formatCode="0.00E+00">
                  <c:v>-5.4462399999999998E-3</c:v>
                </c:pt>
                <c:pt idx="54905" formatCode="0.00E+00">
                  <c:v>-5.1229800000000001E-3</c:v>
                </c:pt>
                <c:pt idx="54906" formatCode="0.00E+00">
                  <c:v>-4.8258399999999996E-3</c:v>
                </c:pt>
                <c:pt idx="54907" formatCode="0.00E+00">
                  <c:v>-4.5548000000000003E-3</c:v>
                </c:pt>
                <c:pt idx="54908" formatCode="0.00E+00">
                  <c:v>-4.3092699999999996E-3</c:v>
                </c:pt>
                <c:pt idx="54909" formatCode="0.00E+00">
                  <c:v>-4.0885699999999997E-3</c:v>
                </c:pt>
                <c:pt idx="54910" formatCode="0.00E+00">
                  <c:v>-3.8922599999999998E-3</c:v>
                </c:pt>
                <c:pt idx="54911" formatCode="0.00E+00">
                  <c:v>-3.7202400000000001E-3</c:v>
                </c:pt>
                <c:pt idx="54912" formatCode="0.00E+00">
                  <c:v>-3.5725399999999999E-3</c:v>
                </c:pt>
                <c:pt idx="54913" formatCode="0.00E+00">
                  <c:v>-3.4489799999999999E-3</c:v>
                </c:pt>
                <c:pt idx="54914" formatCode="0.00E+00">
                  <c:v>-3.3488599999999999E-3</c:v>
                </c:pt>
                <c:pt idx="54915" formatCode="0.00E+00">
                  <c:v>-3.2712700000000002E-3</c:v>
                </c:pt>
                <c:pt idx="54916" formatCode="0.00E+00">
                  <c:v>-3.21543E-3</c:v>
                </c:pt>
                <c:pt idx="54917" formatCode="0.00E+00">
                  <c:v>-3.1806899999999999E-3</c:v>
                </c:pt>
                <c:pt idx="54918" formatCode="0.00E+00">
                  <c:v>-3.1661599999999999E-3</c:v>
                </c:pt>
                <c:pt idx="54919" formatCode="0.00E+00">
                  <c:v>-3.1707300000000001E-3</c:v>
                </c:pt>
                <c:pt idx="54920" formatCode="0.00E+00">
                  <c:v>-3.1932800000000002E-3</c:v>
                </c:pt>
                <c:pt idx="54921" formatCode="0.00E+00">
                  <c:v>-3.23266E-3</c:v>
                </c:pt>
                <c:pt idx="54922" formatCode="0.00E+00">
                  <c:v>-3.2877499999999999E-3</c:v>
                </c:pt>
                <c:pt idx="54923" formatCode="0.00E+00">
                  <c:v>-3.3573700000000001E-3</c:v>
                </c:pt>
                <c:pt idx="54924" formatCode="0.00E+00">
                  <c:v>-3.4400500000000001E-3</c:v>
                </c:pt>
                <c:pt idx="54925" formatCode="0.00E+00">
                  <c:v>-3.53405E-3</c:v>
                </c:pt>
                <c:pt idx="54926" formatCode="0.00E+00">
                  <c:v>-3.6377200000000001E-3</c:v>
                </c:pt>
                <c:pt idx="54927" formatCode="0.00E+00">
                  <c:v>-3.74968E-3</c:v>
                </c:pt>
                <c:pt idx="54928" formatCode="0.00E+00">
                  <c:v>-3.8685600000000001E-3</c:v>
                </c:pt>
                <c:pt idx="54929" formatCode="0.00E+00">
                  <c:v>-3.99257E-3</c:v>
                </c:pt>
                <c:pt idx="54930" formatCode="0.00E+00">
                  <c:v>-4.1196599999999998E-3</c:v>
                </c:pt>
                <c:pt idx="54931" formatCode="0.00E+00">
                  <c:v>-4.2478999999999998E-3</c:v>
                </c:pt>
                <c:pt idx="54932" formatCode="0.00E+00">
                  <c:v>-4.3755799999999996E-3</c:v>
                </c:pt>
                <c:pt idx="54933" formatCode="0.00E+00">
                  <c:v>-4.5010400000000004E-3</c:v>
                </c:pt>
                <c:pt idx="54934" formatCode="0.00E+00">
                  <c:v>-4.6224400000000002E-3</c:v>
                </c:pt>
                <c:pt idx="54935" formatCode="0.00E+00">
                  <c:v>-4.7377599999999997E-3</c:v>
                </c:pt>
                <c:pt idx="54936" formatCode="0.00E+00">
                  <c:v>-4.8452699999999996E-3</c:v>
                </c:pt>
                <c:pt idx="54937" formatCode="0.00E+00">
                  <c:v>-4.9434500000000003E-3</c:v>
                </c:pt>
                <c:pt idx="54938" formatCode="0.00E+00">
                  <c:v>-5.0307199999999998E-3</c:v>
                </c:pt>
                <c:pt idx="54939" formatCode="0.00E+00">
                  <c:v>-5.1055400000000004E-3</c:v>
                </c:pt>
                <c:pt idx="54940" formatCode="0.00E+00">
                  <c:v>-5.1662799999999997E-3</c:v>
                </c:pt>
                <c:pt idx="54941" formatCode="0.00E+00">
                  <c:v>-5.2109599999999997E-3</c:v>
                </c:pt>
                <c:pt idx="54942" formatCode="0.00E+00">
                  <c:v>-5.2374400000000003E-3</c:v>
                </c:pt>
                <c:pt idx="54943" formatCode="0.00E+00">
                  <c:v>-5.2437200000000003E-3</c:v>
                </c:pt>
                <c:pt idx="54944" formatCode="0.00E+00">
                  <c:v>-5.2280299999999998E-3</c:v>
                </c:pt>
                <c:pt idx="54945" formatCode="0.00E+00">
                  <c:v>-5.1886600000000003E-3</c:v>
                </c:pt>
                <c:pt idx="54946" formatCode="0.00E+00">
                  <c:v>-5.12386E-3</c:v>
                </c:pt>
                <c:pt idx="54947" formatCode="0.00E+00">
                  <c:v>-5.0318400000000001E-3</c:v>
                </c:pt>
                <c:pt idx="54948" formatCode="0.00E+00">
                  <c:v>-4.9106100000000001E-3</c:v>
                </c:pt>
                <c:pt idx="54949" formatCode="0.00E+00">
                  <c:v>-4.7582600000000003E-3</c:v>
                </c:pt>
                <c:pt idx="54950" formatCode="0.00E+00">
                  <c:v>-4.5734299999999999E-3</c:v>
                </c:pt>
                <c:pt idx="54951" formatCode="0.00E+00">
                  <c:v>-4.3550999999999998E-3</c:v>
                </c:pt>
                <c:pt idx="54952" formatCode="0.00E+00">
                  <c:v>-4.1019699999999999E-3</c:v>
                </c:pt>
                <c:pt idx="54953" formatCode="0.00E+00">
                  <c:v>-3.8124999999999999E-3</c:v>
                </c:pt>
                <c:pt idx="54954" formatCode="0.00E+00">
                  <c:v>-3.48526E-3</c:v>
                </c:pt>
                <c:pt idx="54955" formatCode="0.00E+00">
                  <c:v>-3.1187400000000001E-3</c:v>
                </c:pt>
                <c:pt idx="54956" formatCode="0.00E+00">
                  <c:v>-2.7114999999999999E-3</c:v>
                </c:pt>
                <c:pt idx="54957" formatCode="0.00E+00">
                  <c:v>-2.2625700000000002E-3</c:v>
                </c:pt>
                <c:pt idx="54958" formatCode="0.00E+00">
                  <c:v>-1.77126E-3</c:v>
                </c:pt>
                <c:pt idx="54959" formatCode="0.00E+00">
                  <c:v>-1.2366E-3</c:v>
                </c:pt>
                <c:pt idx="54960" formatCode="0.00E+00">
                  <c:v>-6.5744299999999996E-4</c:v>
                </c:pt>
                <c:pt idx="54961" formatCode="0.00E+00">
                  <c:v>-3.2769299999999998E-5</c:v>
                </c:pt>
                <c:pt idx="54962" formatCode="0.00E+00">
                  <c:v>6.3805800000000005E-4</c:v>
                </c:pt>
                <c:pt idx="54963" formatCode="0.00E+00">
                  <c:v>1.3554999999999999E-3</c:v>
                </c:pt>
                <c:pt idx="54964" formatCode="0.00E+00">
                  <c:v>2.1201599999999998E-3</c:v>
                </c:pt>
                <c:pt idx="54965" formatCode="0.00E+00">
                  <c:v>2.9325900000000001E-3</c:v>
                </c:pt>
                <c:pt idx="54966" formatCode="0.00E+00">
                  <c:v>3.7929399999999999E-3</c:v>
                </c:pt>
                <c:pt idx="54967" formatCode="0.00E+00">
                  <c:v>4.7010999999999997E-3</c:v>
                </c:pt>
                <c:pt idx="54968" formatCode="0.00E+00">
                  <c:v>5.6568499999999997E-3</c:v>
                </c:pt>
                <c:pt idx="54969" formatCode="0.00E+00">
                  <c:v>6.6599900000000002E-3</c:v>
                </c:pt>
                <c:pt idx="54970" formatCode="0.00E+00">
                  <c:v>7.7104699999999997E-3</c:v>
                </c:pt>
                <c:pt idx="54971" formatCode="0.00E+00">
                  <c:v>8.8081099999999992E-3</c:v>
                </c:pt>
                <c:pt idx="54972" formatCode="0.00E+00">
                  <c:v>9.9524599999999998E-3</c:v>
                </c:pt>
                <c:pt idx="54973">
                  <c:v>1.1142900000000001E-2</c:v>
                </c:pt>
                <c:pt idx="54974">
                  <c:v>1.2378800000000001E-2</c:v>
                </c:pt>
                <c:pt idx="54975">
                  <c:v>1.36595E-2</c:v>
                </c:pt>
                <c:pt idx="54976">
                  <c:v>1.49842E-2</c:v>
                </c:pt>
                <c:pt idx="54977">
                  <c:v>1.6352200000000001E-2</c:v>
                </c:pt>
                <c:pt idx="54978">
                  <c:v>1.7762699999999999E-2</c:v>
                </c:pt>
                <c:pt idx="54979">
                  <c:v>1.9214499999999999E-2</c:v>
                </c:pt>
                <c:pt idx="54980">
                  <c:v>2.07063E-2</c:v>
                </c:pt>
                <c:pt idx="54981">
                  <c:v>2.2236800000000001E-2</c:v>
                </c:pt>
                <c:pt idx="54982">
                  <c:v>2.3804100000000002E-2</c:v>
                </c:pt>
                <c:pt idx="54983">
                  <c:v>2.5406700000000001E-2</c:v>
                </c:pt>
                <c:pt idx="54984">
                  <c:v>2.70426E-2</c:v>
                </c:pt>
                <c:pt idx="54985">
                  <c:v>2.8710099999999999E-2</c:v>
                </c:pt>
                <c:pt idx="54986">
                  <c:v>3.0407500000000001E-2</c:v>
                </c:pt>
                <c:pt idx="54987">
                  <c:v>3.21327E-2</c:v>
                </c:pt>
                <c:pt idx="54988">
                  <c:v>3.3883799999999999E-2</c:v>
                </c:pt>
                <c:pt idx="54989">
                  <c:v>3.5658799999999997E-2</c:v>
                </c:pt>
                <c:pt idx="54990">
                  <c:v>3.7455200000000001E-2</c:v>
                </c:pt>
                <c:pt idx="54991">
                  <c:v>3.9270699999999999E-2</c:v>
                </c:pt>
                <c:pt idx="54992">
                  <c:v>4.1102699999999999E-2</c:v>
                </c:pt>
                <c:pt idx="54993">
                  <c:v>4.2948800000000002E-2</c:v>
                </c:pt>
                <c:pt idx="54994">
                  <c:v>4.4806499999999999E-2</c:v>
                </c:pt>
                <c:pt idx="54995">
                  <c:v>4.6672900000000003E-2</c:v>
                </c:pt>
                <c:pt idx="54996">
                  <c:v>4.8545199999999997E-2</c:v>
                </c:pt>
                <c:pt idx="54997">
                  <c:v>5.04205E-2</c:v>
                </c:pt>
                <c:pt idx="54998">
                  <c:v>5.2296200000000001E-2</c:v>
                </c:pt>
                <c:pt idx="54999">
                  <c:v>5.4169299999999997E-2</c:v>
                </c:pt>
                <c:pt idx="55000">
                  <c:v>5.6036700000000002E-2</c:v>
                </c:pt>
                <c:pt idx="55001">
                  <c:v>5.7895500000000003E-2</c:v>
                </c:pt>
                <c:pt idx="55002">
                  <c:v>5.9742400000000001E-2</c:v>
                </c:pt>
                <c:pt idx="55003">
                  <c:v>6.1574400000000001E-2</c:v>
                </c:pt>
                <c:pt idx="55004">
                  <c:v>6.3388299999999995E-2</c:v>
                </c:pt>
                <c:pt idx="55005">
                  <c:v>6.51809E-2</c:v>
                </c:pt>
                <c:pt idx="55006">
                  <c:v>6.6949300000000003E-2</c:v>
                </c:pt>
                <c:pt idx="55007">
                  <c:v>6.8690200000000007E-2</c:v>
                </c:pt>
                <c:pt idx="55008">
                  <c:v>7.0400299999999999E-2</c:v>
                </c:pt>
                <c:pt idx="55009">
                  <c:v>7.2076100000000004E-2</c:v>
                </c:pt>
                <c:pt idx="55010">
                  <c:v>7.3714500000000002E-2</c:v>
                </c:pt>
                <c:pt idx="55011">
                  <c:v>7.5312400000000002E-2</c:v>
                </c:pt>
                <c:pt idx="55012">
                  <c:v>7.6866799999999999E-2</c:v>
                </c:pt>
                <c:pt idx="55013">
                  <c:v>7.8374299999999994E-2</c:v>
                </c:pt>
                <c:pt idx="55014">
                  <c:v>7.9831899999999997E-2</c:v>
                </c:pt>
                <c:pt idx="55015">
                  <c:v>8.1236699999999995E-2</c:v>
                </c:pt>
                <c:pt idx="55016">
                  <c:v>8.2585599999999995E-2</c:v>
                </c:pt>
                <c:pt idx="55017">
                  <c:v>8.3875599999999995E-2</c:v>
                </c:pt>
                <c:pt idx="55018">
                  <c:v>8.5103799999999993E-2</c:v>
                </c:pt>
                <c:pt idx="55019">
                  <c:v>8.6267200000000002E-2</c:v>
                </c:pt>
                <c:pt idx="55020">
                  <c:v>8.7363099999999999E-2</c:v>
                </c:pt>
                <c:pt idx="55021">
                  <c:v>8.8388800000000003E-2</c:v>
                </c:pt>
                <c:pt idx="55022">
                  <c:v>8.9341699999999996E-2</c:v>
                </c:pt>
                <c:pt idx="55023">
                  <c:v>9.0219199999999999E-2</c:v>
                </c:pt>
                <c:pt idx="55024">
                  <c:v>9.10189E-2</c:v>
                </c:pt>
                <c:pt idx="55025">
                  <c:v>9.1738500000000001E-2</c:v>
                </c:pt>
                <c:pt idx="55026">
                  <c:v>9.2375600000000002E-2</c:v>
                </c:pt>
                <c:pt idx="55027">
                  <c:v>9.2927999999999997E-2</c:v>
                </c:pt>
                <c:pt idx="55028">
                  <c:v>9.3393599999999993E-2</c:v>
                </c:pt>
                <c:pt idx="55029">
                  <c:v>9.3770400000000004E-2</c:v>
                </c:pt>
                <c:pt idx="55030">
                  <c:v>9.4056399999999998E-2</c:v>
                </c:pt>
                <c:pt idx="55031">
                  <c:v>9.425E-2</c:v>
                </c:pt>
                <c:pt idx="55032">
                  <c:v>9.43494E-2</c:v>
                </c:pt>
                <c:pt idx="55033">
                  <c:v>9.4353400000000004E-2</c:v>
                </c:pt>
                <c:pt idx="55034">
                  <c:v>9.4260300000000005E-2</c:v>
                </c:pt>
                <c:pt idx="55035">
                  <c:v>9.4068899999999997E-2</c:v>
                </c:pt>
                <c:pt idx="55036">
                  <c:v>9.3778E-2</c:v>
                </c:pt>
                <c:pt idx="55037">
                  <c:v>9.33866E-2</c:v>
                </c:pt>
                <c:pt idx="55038">
                  <c:v>9.2894099999999993E-2</c:v>
                </c:pt>
                <c:pt idx="55039">
                  <c:v>9.2299699999999998E-2</c:v>
                </c:pt>
                <c:pt idx="55040">
                  <c:v>9.1602900000000001E-2</c:v>
                </c:pt>
                <c:pt idx="55041">
                  <c:v>9.0803200000000001E-2</c:v>
                </c:pt>
                <c:pt idx="55042">
                  <c:v>8.9900400000000005E-2</c:v>
                </c:pt>
                <c:pt idx="55043">
                  <c:v>8.8894500000000001E-2</c:v>
                </c:pt>
                <c:pt idx="55044">
                  <c:v>8.7785500000000002E-2</c:v>
                </c:pt>
                <c:pt idx="55045">
                  <c:v>8.6573499999999998E-2</c:v>
                </c:pt>
                <c:pt idx="55046">
                  <c:v>8.5259000000000001E-2</c:v>
                </c:pt>
                <c:pt idx="55047">
                  <c:v>8.38425E-2</c:v>
                </c:pt>
                <c:pt idx="55048">
                  <c:v>8.2324599999999998E-2</c:v>
                </c:pt>
                <c:pt idx="55049">
                  <c:v>8.0706200000000006E-2</c:v>
                </c:pt>
                <c:pt idx="55050">
                  <c:v>7.8988299999999997E-2</c:v>
                </c:pt>
                <c:pt idx="55051">
                  <c:v>7.7172000000000004E-2</c:v>
                </c:pt>
                <c:pt idx="55052">
                  <c:v>7.5258400000000003E-2</c:v>
                </c:pt>
                <c:pt idx="55053">
                  <c:v>7.3249099999999998E-2</c:v>
                </c:pt>
                <c:pt idx="55054">
                  <c:v>7.1145600000000003E-2</c:v>
                </c:pt>
                <c:pt idx="55055">
                  <c:v>6.8949800000000006E-2</c:v>
                </c:pt>
                <c:pt idx="55056">
                  <c:v>6.6663399999999998E-2</c:v>
                </c:pt>
                <c:pt idx="55057">
                  <c:v>6.4288700000000004E-2</c:v>
                </c:pt>
                <c:pt idx="55058">
                  <c:v>6.1827699999999999E-2</c:v>
                </c:pt>
                <c:pt idx="55059">
                  <c:v>5.9282799999999997E-2</c:v>
                </c:pt>
                <c:pt idx="55060">
                  <c:v>5.6656499999999999E-2</c:v>
                </c:pt>
                <c:pt idx="55061">
                  <c:v>5.3951399999999997E-2</c:v>
                </c:pt>
                <c:pt idx="55062">
                  <c:v>5.1170100000000003E-2</c:v>
                </c:pt>
                <c:pt idx="55063">
                  <c:v>4.8315700000000003E-2</c:v>
                </c:pt>
                <c:pt idx="55064">
                  <c:v>4.5391099999999997E-2</c:v>
                </c:pt>
                <c:pt idx="55065">
                  <c:v>4.2399399999999997E-2</c:v>
                </c:pt>
                <c:pt idx="55066">
                  <c:v>3.9343999999999997E-2</c:v>
                </c:pt>
                <c:pt idx="55067">
                  <c:v>3.6228099999999999E-2</c:v>
                </c:pt>
                <c:pt idx="55068">
                  <c:v>3.30552E-2</c:v>
                </c:pt>
                <c:pt idx="55069">
                  <c:v>2.9828899999999998E-2</c:v>
                </c:pt>
                <c:pt idx="55070">
                  <c:v>2.6552900000000001E-2</c:v>
                </c:pt>
                <c:pt idx="55071">
                  <c:v>2.3230799999999999E-2</c:v>
                </c:pt>
                <c:pt idx="55072">
                  <c:v>1.9866600000000002E-2</c:v>
                </c:pt>
                <c:pt idx="55073">
                  <c:v>1.6464099999999999E-2</c:v>
                </c:pt>
                <c:pt idx="55074">
                  <c:v>1.30274E-2</c:v>
                </c:pt>
                <c:pt idx="55075" formatCode="0.00E+00">
                  <c:v>9.56043E-3</c:v>
                </c:pt>
                <c:pt idx="55076" formatCode="0.00E+00">
                  <c:v>6.0674099999999996E-3</c:v>
                </c:pt>
                <c:pt idx="55077" formatCode="0.00E+00">
                  <c:v>2.5524900000000001E-3</c:v>
                </c:pt>
                <c:pt idx="55078" formatCode="0.00E+00">
                  <c:v>-9.8009599999999996E-4</c:v>
                </c:pt>
                <c:pt idx="55079" formatCode="0.00E+00">
                  <c:v>-4.52608E-3</c:v>
                </c:pt>
                <c:pt idx="55080" formatCode="0.00E+00">
                  <c:v>-8.0811300000000006E-3</c:v>
                </c:pt>
                <c:pt idx="55081">
                  <c:v>-1.1640899999999999E-2</c:v>
                </c:pt>
                <c:pt idx="55082">
                  <c:v>-1.52011E-2</c:v>
                </c:pt>
                <c:pt idx="55083">
                  <c:v>-1.87575E-2</c:v>
                </c:pt>
                <c:pt idx="55084">
                  <c:v>-2.2305800000000001E-2</c:v>
                </c:pt>
                <c:pt idx="55085">
                  <c:v>-2.5841699999999999E-2</c:v>
                </c:pt>
                <c:pt idx="55086">
                  <c:v>-2.93607E-2</c:v>
                </c:pt>
                <c:pt idx="55087">
                  <c:v>-3.2858600000000002E-2</c:v>
                </c:pt>
                <c:pt idx="55088">
                  <c:v>-3.6330899999999999E-2</c:v>
                </c:pt>
                <c:pt idx="55089">
                  <c:v>-3.97734E-2</c:v>
                </c:pt>
                <c:pt idx="55090">
                  <c:v>-4.3181700000000003E-2</c:v>
                </c:pt>
                <c:pt idx="55091">
                  <c:v>-4.6551599999999999E-2</c:v>
                </c:pt>
                <c:pt idx="55092">
                  <c:v>-4.9878800000000001E-2</c:v>
                </c:pt>
                <c:pt idx="55093">
                  <c:v>-5.3159199999999997E-2</c:v>
                </c:pt>
                <c:pt idx="55094">
                  <c:v>-5.6388599999999997E-2</c:v>
                </c:pt>
                <c:pt idx="55095">
                  <c:v>-5.9562999999999998E-2</c:v>
                </c:pt>
                <c:pt idx="55096">
                  <c:v>-6.2678300000000006E-2</c:v>
                </c:pt>
                <c:pt idx="55097">
                  <c:v>-6.5730700000000003E-2</c:v>
                </c:pt>
                <c:pt idx="55098">
                  <c:v>-6.8716100000000002E-2</c:v>
                </c:pt>
                <c:pt idx="55099">
                  <c:v>-7.1631E-2</c:v>
                </c:pt>
                <c:pt idx="55100">
                  <c:v>-7.4471499999999996E-2</c:v>
                </c:pt>
                <c:pt idx="55101">
                  <c:v>-7.72341E-2</c:v>
                </c:pt>
                <c:pt idx="55102">
                  <c:v>-7.9915200000000006E-2</c:v>
                </c:pt>
                <c:pt idx="55103">
                  <c:v>-8.2511600000000004E-2</c:v>
                </c:pt>
                <c:pt idx="55104">
                  <c:v>-8.5019800000000006E-2</c:v>
                </c:pt>
                <c:pt idx="55105">
                  <c:v>-8.7436799999999995E-2</c:v>
                </c:pt>
                <c:pt idx="55106">
                  <c:v>-8.9759400000000003E-2</c:v>
                </c:pt>
                <c:pt idx="55107">
                  <c:v>-9.1984800000000005E-2</c:v>
                </c:pt>
                <c:pt idx="55108">
                  <c:v>-9.4110100000000002E-2</c:v>
                </c:pt>
                <c:pt idx="55109">
                  <c:v>-9.6132700000000001E-2</c:v>
                </c:pt>
                <c:pt idx="55110">
                  <c:v>-9.8049999999999998E-2</c:v>
                </c:pt>
                <c:pt idx="55111">
                  <c:v>-9.9859799999999999E-2</c:v>
                </c:pt>
                <c:pt idx="55112">
                  <c:v>-0.10156</c:v>
                </c:pt>
                <c:pt idx="55113">
                  <c:v>-0.103148</c:v>
                </c:pt>
                <c:pt idx="55114">
                  <c:v>-0.10462100000000001</c:v>
                </c:pt>
                <c:pt idx="55115">
                  <c:v>-0.10598</c:v>
                </c:pt>
                <c:pt idx="55116">
                  <c:v>-0.107221</c:v>
                </c:pt>
                <c:pt idx="55117">
                  <c:v>-0.10834299999999999</c:v>
                </c:pt>
                <c:pt idx="55118">
                  <c:v>-0.109345</c:v>
                </c:pt>
                <c:pt idx="55119">
                  <c:v>-0.110225</c:v>
                </c:pt>
                <c:pt idx="55120">
                  <c:v>-0.110984</c:v>
                </c:pt>
                <c:pt idx="55121">
                  <c:v>-0.111619</c:v>
                </c:pt>
                <c:pt idx="55122">
                  <c:v>-0.11213099999999999</c:v>
                </c:pt>
                <c:pt idx="55123">
                  <c:v>-0.11251800000000001</c:v>
                </c:pt>
                <c:pt idx="55124">
                  <c:v>-0.11278100000000001</c:v>
                </c:pt>
                <c:pt idx="55125">
                  <c:v>-0.11291900000000001</c:v>
                </c:pt>
                <c:pt idx="55126">
                  <c:v>-0.112932</c:v>
                </c:pt>
                <c:pt idx="55127">
                  <c:v>-0.112821</c:v>
                </c:pt>
                <c:pt idx="55128">
                  <c:v>-0.11258600000000001</c:v>
                </c:pt>
                <c:pt idx="55129">
                  <c:v>-0.11222699999999999</c:v>
                </c:pt>
                <c:pt idx="55130">
                  <c:v>-0.111745</c:v>
                </c:pt>
                <c:pt idx="55131">
                  <c:v>-0.111142</c:v>
                </c:pt>
                <c:pt idx="55132">
                  <c:v>-0.110417</c:v>
                </c:pt>
                <c:pt idx="55133">
                  <c:v>-0.109572</c:v>
                </c:pt>
                <c:pt idx="55134">
                  <c:v>-0.108609</c:v>
                </c:pt>
                <c:pt idx="55135">
                  <c:v>-0.107529</c:v>
                </c:pt>
                <c:pt idx="55136">
                  <c:v>-0.106333</c:v>
                </c:pt>
                <c:pt idx="55137">
                  <c:v>-0.10502400000000001</c:v>
                </c:pt>
                <c:pt idx="55138">
                  <c:v>-0.103604</c:v>
                </c:pt>
                <c:pt idx="55139">
                  <c:v>-0.102074</c:v>
                </c:pt>
                <c:pt idx="55140">
                  <c:v>-0.100436</c:v>
                </c:pt>
                <c:pt idx="55141">
                  <c:v>-9.8694299999999999E-2</c:v>
                </c:pt>
                <c:pt idx="55142">
                  <c:v>-9.68498E-2</c:v>
                </c:pt>
                <c:pt idx="55143">
                  <c:v>-9.4905699999999996E-2</c:v>
                </c:pt>
                <c:pt idx="55144">
                  <c:v>-9.2864699999999994E-2</c:v>
                </c:pt>
                <c:pt idx="55145">
                  <c:v>-9.0729799999999999E-2</c:v>
                </c:pt>
                <c:pt idx="55146">
                  <c:v>-8.8503799999999994E-2</c:v>
                </c:pt>
                <c:pt idx="55147">
                  <c:v>-8.6190100000000006E-2</c:v>
                </c:pt>
                <c:pt idx="55148">
                  <c:v>-8.37918E-2</c:v>
                </c:pt>
                <c:pt idx="55149">
                  <c:v>-8.1312200000000001E-2</c:v>
                </c:pt>
                <c:pt idx="55150">
                  <c:v>-7.8754900000000003E-2</c:v>
                </c:pt>
                <c:pt idx="55151">
                  <c:v>-7.6123300000000005E-2</c:v>
                </c:pt>
                <c:pt idx="55152">
                  <c:v>-7.3421E-2</c:v>
                </c:pt>
                <c:pt idx="55153">
                  <c:v>-7.0651800000000001E-2</c:v>
                </c:pt>
                <c:pt idx="55154">
                  <c:v>-6.7819400000000002E-2</c:v>
                </c:pt>
                <c:pt idx="55155">
                  <c:v>-6.4927700000000005E-2</c:v>
                </c:pt>
                <c:pt idx="55156">
                  <c:v>-6.1980599999999997E-2</c:v>
                </c:pt>
                <c:pt idx="55157">
                  <c:v>-5.8982E-2</c:v>
                </c:pt>
                <c:pt idx="55158">
                  <c:v>-5.5936E-2</c:v>
                </c:pt>
                <c:pt idx="55159">
                  <c:v>-5.2846600000000001E-2</c:v>
                </c:pt>
                <c:pt idx="55160">
                  <c:v>-4.9717900000000002E-2</c:v>
                </c:pt>
                <c:pt idx="55161">
                  <c:v>-4.6554100000000001E-2</c:v>
                </c:pt>
                <c:pt idx="55162">
                  <c:v>-4.3359200000000001E-2</c:v>
                </c:pt>
                <c:pt idx="55163">
                  <c:v>-4.01375E-2</c:v>
                </c:pt>
                <c:pt idx="55164">
                  <c:v>-3.6893200000000001E-2</c:v>
                </c:pt>
                <c:pt idx="55165">
                  <c:v>-3.3630399999999998E-2</c:v>
                </c:pt>
                <c:pt idx="55166">
                  <c:v>-3.03533E-2</c:v>
                </c:pt>
                <c:pt idx="55167">
                  <c:v>-2.7066099999999999E-2</c:v>
                </c:pt>
                <c:pt idx="55168">
                  <c:v>-2.3772999999999999E-2</c:v>
                </c:pt>
                <c:pt idx="55169">
                  <c:v>-2.0478199999999998E-2</c:v>
                </c:pt>
                <c:pt idx="55170">
                  <c:v>-1.7185700000000002E-2</c:v>
                </c:pt>
                <c:pt idx="55171">
                  <c:v>-1.3899699999999999E-2</c:v>
                </c:pt>
                <c:pt idx="55172">
                  <c:v>-1.06242E-2</c:v>
                </c:pt>
                <c:pt idx="55173" formatCode="0.00E+00">
                  <c:v>-7.3631900000000004E-3</c:v>
                </c:pt>
                <c:pt idx="55174" formatCode="0.00E+00">
                  <c:v>-4.1207099999999997E-3</c:v>
                </c:pt>
                <c:pt idx="55175" formatCode="0.00E+00">
                  <c:v>-9.0064099999999998E-4</c:v>
                </c:pt>
                <c:pt idx="55176" formatCode="0.00E+00">
                  <c:v>2.2931700000000002E-3</c:v>
                </c:pt>
                <c:pt idx="55177" formatCode="0.00E+00">
                  <c:v>5.4569299999999996E-3</c:v>
                </c:pt>
                <c:pt idx="55178" formatCode="0.00E+00">
                  <c:v>8.5869399999999995E-3</c:v>
                </c:pt>
                <c:pt idx="55179">
                  <c:v>1.16796E-2</c:v>
                </c:pt>
                <c:pt idx="55180">
                  <c:v>1.47312E-2</c:v>
                </c:pt>
                <c:pt idx="55181">
                  <c:v>1.7738500000000001E-2</c:v>
                </c:pt>
                <c:pt idx="55182">
                  <c:v>2.0697900000000002E-2</c:v>
                </c:pt>
                <c:pt idx="55183">
                  <c:v>2.36063E-2</c:v>
                </c:pt>
                <c:pt idx="55184">
                  <c:v>2.6460500000000001E-2</c:v>
                </c:pt>
                <c:pt idx="55185">
                  <c:v>2.92573E-2</c:v>
                </c:pt>
                <c:pt idx="55186">
                  <c:v>3.1993800000000003E-2</c:v>
                </c:pt>
                <c:pt idx="55187">
                  <c:v>3.4667200000000002E-2</c:v>
                </c:pt>
                <c:pt idx="55188">
                  <c:v>3.7274700000000001E-2</c:v>
                </c:pt>
                <c:pt idx="55189">
                  <c:v>3.98137E-2</c:v>
                </c:pt>
                <c:pt idx="55190">
                  <c:v>4.2281699999999998E-2</c:v>
                </c:pt>
                <c:pt idx="55191">
                  <c:v>4.4676300000000002E-2</c:v>
                </c:pt>
                <c:pt idx="55192">
                  <c:v>4.6995299999999997E-2</c:v>
                </c:pt>
                <c:pt idx="55193">
                  <c:v>4.9236599999999998E-2</c:v>
                </c:pt>
                <c:pt idx="55194">
                  <c:v>5.1398300000000001E-2</c:v>
                </c:pt>
                <c:pt idx="55195">
                  <c:v>5.3478299999999999E-2</c:v>
                </c:pt>
                <c:pt idx="55196">
                  <c:v>5.5475200000000002E-2</c:v>
                </c:pt>
                <c:pt idx="55197">
                  <c:v>5.7387199999999999E-2</c:v>
                </c:pt>
                <c:pt idx="55198">
                  <c:v>5.9213099999999998E-2</c:v>
                </c:pt>
                <c:pt idx="55199">
                  <c:v>6.0951400000000003E-2</c:v>
                </c:pt>
                <c:pt idx="55200">
                  <c:v>6.2601000000000004E-2</c:v>
                </c:pt>
                <c:pt idx="55201">
                  <c:v>6.4160999999999996E-2</c:v>
                </c:pt>
                <c:pt idx="55202">
                  <c:v>6.5630499999999994E-2</c:v>
                </c:pt>
                <c:pt idx="55203">
                  <c:v>6.7008700000000004E-2</c:v>
                </c:pt>
                <c:pt idx="55204">
                  <c:v>6.82952E-2</c:v>
                </c:pt>
                <c:pt idx="55205">
                  <c:v>6.9489400000000007E-2</c:v>
                </c:pt>
                <c:pt idx="55206">
                  <c:v>7.0591200000000007E-2</c:v>
                </c:pt>
                <c:pt idx="55207">
                  <c:v>7.1600200000000003E-2</c:v>
                </c:pt>
                <c:pt idx="55208">
                  <c:v>7.2516600000000001E-2</c:v>
                </c:pt>
                <c:pt idx="55209">
                  <c:v>7.3340500000000003E-2</c:v>
                </c:pt>
                <c:pt idx="55210">
                  <c:v>7.4072100000000002E-2</c:v>
                </c:pt>
                <c:pt idx="55211">
                  <c:v>7.4711799999999995E-2</c:v>
                </c:pt>
                <c:pt idx="55212">
                  <c:v>7.5260300000000002E-2</c:v>
                </c:pt>
                <c:pt idx="55213">
                  <c:v>7.5718099999999997E-2</c:v>
                </c:pt>
                <c:pt idx="55214">
                  <c:v>7.6086000000000001E-2</c:v>
                </c:pt>
                <c:pt idx="55215">
                  <c:v>7.6365000000000002E-2</c:v>
                </c:pt>
                <c:pt idx="55216">
                  <c:v>7.6556100000000002E-2</c:v>
                </c:pt>
                <c:pt idx="55217">
                  <c:v>7.6660599999999995E-2</c:v>
                </c:pt>
                <c:pt idx="55218">
                  <c:v>7.6679499999999998E-2</c:v>
                </c:pt>
                <c:pt idx="55219">
                  <c:v>7.6614500000000002E-2</c:v>
                </c:pt>
                <c:pt idx="55220">
                  <c:v>7.6466900000000004E-2</c:v>
                </c:pt>
                <c:pt idx="55221">
                  <c:v>7.6238500000000001E-2</c:v>
                </c:pt>
                <c:pt idx="55222">
                  <c:v>7.5930800000000007E-2</c:v>
                </c:pt>
                <c:pt idx="55223">
                  <c:v>7.5545799999999996E-2</c:v>
                </c:pt>
                <c:pt idx="55224">
                  <c:v>7.5085299999999994E-2</c:v>
                </c:pt>
                <c:pt idx="55225">
                  <c:v>7.4551400000000004E-2</c:v>
                </c:pt>
                <c:pt idx="55226">
                  <c:v>7.3945999999999998E-2</c:v>
                </c:pt>
                <c:pt idx="55227">
                  <c:v>7.3271500000000003E-2</c:v>
                </c:pt>
                <c:pt idx="55228">
                  <c:v>7.2529999999999997E-2</c:v>
                </c:pt>
                <c:pt idx="55229">
                  <c:v>7.1723800000000004E-2</c:v>
                </c:pt>
                <c:pt idx="55230">
                  <c:v>7.0855299999999996E-2</c:v>
                </c:pt>
                <c:pt idx="55231">
                  <c:v>6.9927000000000003E-2</c:v>
                </c:pt>
                <c:pt idx="55232">
                  <c:v>6.89414E-2</c:v>
                </c:pt>
                <c:pt idx="55233">
                  <c:v>6.79009E-2</c:v>
                </c:pt>
                <c:pt idx="55234">
                  <c:v>6.6808300000000001E-2</c:v>
                </c:pt>
                <c:pt idx="55235">
                  <c:v>6.5666100000000005E-2</c:v>
                </c:pt>
                <c:pt idx="55236">
                  <c:v>6.4477099999999996E-2</c:v>
                </c:pt>
                <c:pt idx="55237">
                  <c:v>6.3243800000000003E-2</c:v>
                </c:pt>
                <c:pt idx="55238">
                  <c:v>6.1969099999999999E-2</c:v>
                </c:pt>
                <c:pt idx="55239">
                  <c:v>6.06557E-2</c:v>
                </c:pt>
                <c:pt idx="55240">
                  <c:v>5.9306400000000002E-2</c:v>
                </c:pt>
                <c:pt idx="55241">
                  <c:v>5.79239E-2</c:v>
                </c:pt>
                <c:pt idx="55242">
                  <c:v>5.6510999999999999E-2</c:v>
                </c:pt>
                <c:pt idx="55243">
                  <c:v>5.5070500000000001E-2</c:v>
                </c:pt>
                <c:pt idx="55244">
                  <c:v>5.3605199999999999E-2</c:v>
                </c:pt>
                <c:pt idx="55245">
                  <c:v>5.2117799999999999E-2</c:v>
                </c:pt>
                <c:pt idx="55246">
                  <c:v>5.0611099999999999E-2</c:v>
                </c:pt>
                <c:pt idx="55247">
                  <c:v>4.9087699999999998E-2</c:v>
                </c:pt>
                <c:pt idx="55248">
                  <c:v>4.7550500000000002E-2</c:v>
                </c:pt>
                <c:pt idx="55249">
                  <c:v>4.6002099999999997E-2</c:v>
                </c:pt>
                <c:pt idx="55250">
                  <c:v>4.4444999999999998E-2</c:v>
                </c:pt>
                <c:pt idx="55251">
                  <c:v>4.2882000000000003E-2</c:v>
                </c:pt>
                <c:pt idx="55252">
                  <c:v>4.1315499999999998E-2</c:v>
                </c:pt>
                <c:pt idx="55253">
                  <c:v>3.9747999999999999E-2</c:v>
                </c:pt>
                <c:pt idx="55254">
                  <c:v>3.8182000000000001E-2</c:v>
                </c:pt>
                <c:pt idx="55255">
                  <c:v>3.662E-2</c:v>
                </c:pt>
                <c:pt idx="55256">
                  <c:v>3.5064100000000001E-2</c:v>
                </c:pt>
                <c:pt idx="55257">
                  <c:v>3.3516799999999999E-2</c:v>
                </c:pt>
                <c:pt idx="55258">
                  <c:v>3.1980099999999997E-2</c:v>
                </c:pt>
                <c:pt idx="55259">
                  <c:v>3.0456199999999999E-2</c:v>
                </c:pt>
                <c:pt idx="55260">
                  <c:v>2.8947199999999999E-2</c:v>
                </c:pt>
                <c:pt idx="55261">
                  <c:v>2.7455E-2</c:v>
                </c:pt>
                <c:pt idx="55262">
                  <c:v>2.5981600000000001E-2</c:v>
                </c:pt>
                <c:pt idx="55263">
                  <c:v>2.4528700000000001E-2</c:v>
                </c:pt>
                <c:pt idx="55264">
                  <c:v>2.30981E-2</c:v>
                </c:pt>
                <c:pt idx="55265">
                  <c:v>2.16914E-2</c:v>
                </c:pt>
                <c:pt idx="55266">
                  <c:v>2.0310100000000001E-2</c:v>
                </c:pt>
                <c:pt idx="55267">
                  <c:v>1.8955699999999999E-2</c:v>
                </c:pt>
                <c:pt idx="55268">
                  <c:v>1.7629599999999999E-2</c:v>
                </c:pt>
                <c:pt idx="55269">
                  <c:v>1.6333E-2</c:v>
                </c:pt>
                <c:pt idx="55270">
                  <c:v>1.5067000000000001E-2</c:v>
                </c:pt>
                <c:pt idx="55271">
                  <c:v>1.3832799999999999E-2</c:v>
                </c:pt>
                <c:pt idx="55272">
                  <c:v>1.26313E-2</c:v>
                </c:pt>
                <c:pt idx="55273">
                  <c:v>1.14634E-2</c:v>
                </c:pt>
                <c:pt idx="55274">
                  <c:v>1.03298E-2</c:v>
                </c:pt>
                <c:pt idx="55275" formatCode="0.00E+00">
                  <c:v>9.2311500000000005E-3</c:v>
                </c:pt>
                <c:pt idx="55276" formatCode="0.00E+00">
                  <c:v>8.1680899999999994E-3</c:v>
                </c:pt>
                <c:pt idx="55277" formatCode="0.00E+00">
                  <c:v>7.1410600000000003E-3</c:v>
                </c:pt>
                <c:pt idx="55278" formatCode="0.00E+00">
                  <c:v>6.1504000000000003E-3</c:v>
                </c:pt>
                <c:pt idx="55279" formatCode="0.00E+00">
                  <c:v>5.1963699999999996E-3</c:v>
                </c:pt>
                <c:pt idx="55280" formatCode="0.00E+00">
                  <c:v>4.2791399999999999E-3</c:v>
                </c:pt>
                <c:pt idx="55281" formatCode="0.00E+00">
                  <c:v>3.3987700000000002E-3</c:v>
                </c:pt>
                <c:pt idx="55282" formatCode="0.00E+00">
                  <c:v>2.55522E-3</c:v>
                </c:pt>
                <c:pt idx="55283" formatCode="0.00E+00">
                  <c:v>1.7483500000000001E-3</c:v>
                </c:pt>
                <c:pt idx="55284" formatCode="0.00E+00">
                  <c:v>9.7795E-4</c:v>
                </c:pt>
                <c:pt idx="55285" formatCode="0.00E+00">
                  <c:v>2.43689E-4</c:v>
                </c:pt>
                <c:pt idx="55286" formatCode="0.00E+00">
                  <c:v>-4.5483999999999998E-4</c:v>
                </c:pt>
                <c:pt idx="55287" formatCode="0.00E+00">
                  <c:v>-1.1181400000000001E-3</c:v>
                </c:pt>
                <c:pt idx="55288" formatCode="0.00E+00">
                  <c:v>-1.74679E-3</c:v>
                </c:pt>
                <c:pt idx="55289" formatCode="0.00E+00">
                  <c:v>-2.3414600000000001E-3</c:v>
                </c:pt>
                <c:pt idx="55290" formatCode="0.00E+00">
                  <c:v>-2.9028999999999999E-3</c:v>
                </c:pt>
                <c:pt idx="55291" formatCode="0.00E+00">
                  <c:v>-3.43195E-3</c:v>
                </c:pt>
                <c:pt idx="55292" formatCode="0.00E+00">
                  <c:v>-3.9294999999999998E-3</c:v>
                </c:pt>
                <c:pt idx="55293" formatCode="0.00E+00">
                  <c:v>-4.3965499999999999E-3</c:v>
                </c:pt>
                <c:pt idx="55294" formatCode="0.00E+00">
                  <c:v>-4.8341199999999999E-3</c:v>
                </c:pt>
                <c:pt idx="55295" formatCode="0.00E+00">
                  <c:v>-5.24334E-3</c:v>
                </c:pt>
                <c:pt idx="55296" formatCode="0.00E+00">
                  <c:v>-5.6253900000000001E-3</c:v>
                </c:pt>
                <c:pt idx="55297" formatCode="0.00E+00">
                  <c:v>-5.9814899999999999E-3</c:v>
                </c:pt>
                <c:pt idx="55298" formatCode="0.00E+00">
                  <c:v>-6.3129400000000004E-3</c:v>
                </c:pt>
                <c:pt idx="55299" formatCode="0.00E+00">
                  <c:v>-6.6210699999999997E-3</c:v>
                </c:pt>
                <c:pt idx="55300" formatCode="0.00E+00">
                  <c:v>-6.90729E-3</c:v>
                </c:pt>
                <c:pt idx="55301" formatCode="0.00E+00">
                  <c:v>-7.1730199999999996E-3</c:v>
                </c:pt>
                <c:pt idx="55302" formatCode="0.00E+00">
                  <c:v>-7.4197300000000002E-3</c:v>
                </c:pt>
                <c:pt idx="55303" formatCode="0.00E+00">
                  <c:v>-7.64893E-3</c:v>
                </c:pt>
                <c:pt idx="55304" formatCode="0.00E+00">
                  <c:v>-7.86216E-3</c:v>
                </c:pt>
                <c:pt idx="55305" formatCode="0.00E+00">
                  <c:v>-8.0609900000000005E-3</c:v>
                </c:pt>
                <c:pt idx="55306" formatCode="0.00E+00">
                  <c:v>-8.2469899999999992E-3</c:v>
                </c:pt>
                <c:pt idx="55307" formatCode="0.00E+00">
                  <c:v>-8.4217900000000002E-3</c:v>
                </c:pt>
                <c:pt idx="55308" formatCode="0.00E+00">
                  <c:v>-8.5869999999999991E-3</c:v>
                </c:pt>
                <c:pt idx="55309" formatCode="0.00E+00">
                  <c:v>-8.7442400000000003E-3</c:v>
                </c:pt>
                <c:pt idx="55310" formatCode="0.00E+00">
                  <c:v>-8.8951499999999992E-3</c:v>
                </c:pt>
                <c:pt idx="55311" formatCode="0.00E+00">
                  <c:v>-9.0413799999999999E-3</c:v>
                </c:pt>
                <c:pt idx="55312" formatCode="0.00E+00">
                  <c:v>-9.1845399999999997E-3</c:v>
                </c:pt>
                <c:pt idx="55313" formatCode="0.00E+00">
                  <c:v>-9.3262599999999994E-3</c:v>
                </c:pt>
                <c:pt idx="55314" formatCode="0.00E+00">
                  <c:v>-9.4681599999999998E-3</c:v>
                </c:pt>
                <c:pt idx="55315" formatCode="0.00E+00">
                  <c:v>-9.6118200000000001E-3</c:v>
                </c:pt>
                <c:pt idx="55316" formatCode="0.00E+00">
                  <c:v>-9.7588299999999996E-3</c:v>
                </c:pt>
                <c:pt idx="55317" formatCode="0.00E+00">
                  <c:v>-9.9107199999999996E-3</c:v>
                </c:pt>
                <c:pt idx="55318">
                  <c:v>-1.0069E-2</c:v>
                </c:pt>
                <c:pt idx="55319">
                  <c:v>-1.02352E-2</c:v>
                </c:pt>
                <c:pt idx="55320">
                  <c:v>-1.04107E-2</c:v>
                </c:pt>
                <c:pt idx="55321">
                  <c:v>-1.0597000000000001E-2</c:v>
                </c:pt>
                <c:pt idx="55322">
                  <c:v>-1.07954E-2</c:v>
                </c:pt>
                <c:pt idx="55323">
                  <c:v>-1.10072E-2</c:v>
                </c:pt>
                <c:pt idx="55324">
                  <c:v>-1.1233699999999999E-2</c:v>
                </c:pt>
                <c:pt idx="55325">
                  <c:v>-1.1476099999999999E-2</c:v>
                </c:pt>
                <c:pt idx="55326">
                  <c:v>-1.1735499999999999E-2</c:v>
                </c:pt>
                <c:pt idx="55327">
                  <c:v>-1.2012999999999999E-2</c:v>
                </c:pt>
                <c:pt idx="55328">
                  <c:v>-1.23097E-2</c:v>
                </c:pt>
                <c:pt idx="55329">
                  <c:v>-1.2626399999999999E-2</c:v>
                </c:pt>
                <c:pt idx="55330">
                  <c:v>-1.2964099999999999E-2</c:v>
                </c:pt>
                <c:pt idx="55331">
                  <c:v>-1.33236E-2</c:v>
                </c:pt>
                <c:pt idx="55332">
                  <c:v>-1.3705500000000001E-2</c:v>
                </c:pt>
                <c:pt idx="55333">
                  <c:v>-1.4110599999999999E-2</c:v>
                </c:pt>
                <c:pt idx="55334">
                  <c:v>-1.45395E-2</c:v>
                </c:pt>
                <c:pt idx="55335">
                  <c:v>-1.4992500000000001E-2</c:v>
                </c:pt>
                <c:pt idx="55336">
                  <c:v>-1.54702E-2</c:v>
                </c:pt>
                <c:pt idx="55337">
                  <c:v>-1.5972699999999999E-2</c:v>
                </c:pt>
                <c:pt idx="55338">
                  <c:v>-1.6500500000000001E-2</c:v>
                </c:pt>
                <c:pt idx="55339">
                  <c:v>-1.7053499999999999E-2</c:v>
                </c:pt>
                <c:pt idx="55340">
                  <c:v>-1.76318E-2</c:v>
                </c:pt>
                <c:pt idx="55341">
                  <c:v>-1.8235500000000002E-2</c:v>
                </c:pt>
                <c:pt idx="55342">
                  <c:v>-1.88644E-2</c:v>
                </c:pt>
                <c:pt idx="55343">
                  <c:v>-1.9518299999999999E-2</c:v>
                </c:pt>
                <c:pt idx="55344">
                  <c:v>-2.0196800000000001E-2</c:v>
                </c:pt>
                <c:pt idx="55345">
                  <c:v>-2.0899500000000001E-2</c:v>
                </c:pt>
                <c:pt idx="55346">
                  <c:v>-2.1626099999999999E-2</c:v>
                </c:pt>
                <c:pt idx="55347">
                  <c:v>-2.2375800000000001E-2</c:v>
                </c:pt>
                <c:pt idx="55348">
                  <c:v>-2.3147999999999998E-2</c:v>
                </c:pt>
                <c:pt idx="55349">
                  <c:v>-2.3942000000000001E-2</c:v>
                </c:pt>
                <c:pt idx="55350">
                  <c:v>-2.4756799999999999E-2</c:v>
                </c:pt>
                <c:pt idx="55351">
                  <c:v>-2.5591699999999998E-2</c:v>
                </c:pt>
                <c:pt idx="55352">
                  <c:v>-2.6445400000000001E-2</c:v>
                </c:pt>
                <c:pt idx="55353">
                  <c:v>-2.7317000000000001E-2</c:v>
                </c:pt>
                <c:pt idx="55354">
                  <c:v>-2.8205299999999999E-2</c:v>
                </c:pt>
                <c:pt idx="55355">
                  <c:v>-2.91089E-2</c:v>
                </c:pt>
                <c:pt idx="55356">
                  <c:v>-3.0026500000000001E-2</c:v>
                </c:pt>
                <c:pt idx="55357">
                  <c:v>-3.09567E-2</c:v>
                </c:pt>
                <c:pt idx="55358">
                  <c:v>-3.1898099999999999E-2</c:v>
                </c:pt>
                <c:pt idx="55359">
                  <c:v>-3.2849000000000003E-2</c:v>
                </c:pt>
                <c:pt idx="55360">
                  <c:v>-3.3807799999999999E-2</c:v>
                </c:pt>
                <c:pt idx="55361">
                  <c:v>-3.47728E-2</c:v>
                </c:pt>
                <c:pt idx="55362">
                  <c:v>-3.5742299999999998E-2</c:v>
                </c:pt>
                <c:pt idx="55363">
                  <c:v>-3.6714400000000001E-2</c:v>
                </c:pt>
                <c:pt idx="55364">
                  <c:v>-3.7687199999999997E-2</c:v>
                </c:pt>
                <c:pt idx="55365">
                  <c:v>-3.8658900000000003E-2</c:v>
                </c:pt>
                <c:pt idx="55366">
                  <c:v>-3.96274E-2</c:v>
                </c:pt>
                <c:pt idx="55367">
                  <c:v>-4.0590800000000003E-2</c:v>
                </c:pt>
                <c:pt idx="55368">
                  <c:v>-4.1547000000000001E-2</c:v>
                </c:pt>
                <c:pt idx="55369">
                  <c:v>-4.2493900000000001E-2</c:v>
                </c:pt>
                <c:pt idx="55370">
                  <c:v>-4.3429299999999997E-2</c:v>
                </c:pt>
                <c:pt idx="55371">
                  <c:v>-4.43512E-2</c:v>
                </c:pt>
                <c:pt idx="55372">
                  <c:v>-4.52573E-2</c:v>
                </c:pt>
                <c:pt idx="55373">
                  <c:v>-4.6145499999999999E-2</c:v>
                </c:pt>
                <c:pt idx="55374">
                  <c:v>-4.7013600000000003E-2</c:v>
                </c:pt>
                <c:pt idx="55375">
                  <c:v>-4.78593E-2</c:v>
                </c:pt>
                <c:pt idx="55376">
                  <c:v>-4.8680399999999999E-2</c:v>
                </c:pt>
                <c:pt idx="55377">
                  <c:v>-4.9474700000000003E-2</c:v>
                </c:pt>
                <c:pt idx="55378">
                  <c:v>-5.0240100000000003E-2</c:v>
                </c:pt>
                <c:pt idx="55379">
                  <c:v>-5.0974199999999997E-2</c:v>
                </c:pt>
                <c:pt idx="55380">
                  <c:v>-5.1674900000000003E-2</c:v>
                </c:pt>
                <c:pt idx="55381">
                  <c:v>-5.2340100000000001E-2</c:v>
                </c:pt>
                <c:pt idx="55382">
                  <c:v>-5.2967500000000001E-2</c:v>
                </c:pt>
                <c:pt idx="55383">
                  <c:v>-5.3555100000000001E-2</c:v>
                </c:pt>
                <c:pt idx="55384">
                  <c:v>-5.4100700000000002E-2</c:v>
                </c:pt>
                <c:pt idx="55385">
                  <c:v>-5.4602299999999999E-2</c:v>
                </c:pt>
                <c:pt idx="55386">
                  <c:v>-5.5058000000000003E-2</c:v>
                </c:pt>
                <c:pt idx="55387">
                  <c:v>-5.54657E-2</c:v>
                </c:pt>
                <c:pt idx="55388">
                  <c:v>-5.5823499999999998E-2</c:v>
                </c:pt>
                <c:pt idx="55389">
                  <c:v>-5.6129600000000002E-2</c:v>
                </c:pt>
                <c:pt idx="55390">
                  <c:v>-5.6382099999999997E-2</c:v>
                </c:pt>
                <c:pt idx="55391">
                  <c:v>-5.6579400000000002E-2</c:v>
                </c:pt>
                <c:pt idx="55392">
                  <c:v>-5.6719800000000001E-2</c:v>
                </c:pt>
                <c:pt idx="55393">
                  <c:v>-5.6801600000000001E-2</c:v>
                </c:pt>
                <c:pt idx="55394">
                  <c:v>-5.6823400000000003E-2</c:v>
                </c:pt>
                <c:pt idx="55395">
                  <c:v>-5.6783699999999999E-2</c:v>
                </c:pt>
                <c:pt idx="55396">
                  <c:v>-5.6681200000000001E-2</c:v>
                </c:pt>
                <c:pt idx="55397">
                  <c:v>-5.6514599999999998E-2</c:v>
                </c:pt>
                <c:pt idx="55398">
                  <c:v>-5.6282699999999998E-2</c:v>
                </c:pt>
                <c:pt idx="55399">
                  <c:v>-5.59845E-2</c:v>
                </c:pt>
                <c:pt idx="55400">
                  <c:v>-5.5618899999999999E-2</c:v>
                </c:pt>
                <c:pt idx="55401">
                  <c:v>-5.5185100000000001E-2</c:v>
                </c:pt>
                <c:pt idx="55402">
                  <c:v>-5.4682300000000003E-2</c:v>
                </c:pt>
                <c:pt idx="55403">
                  <c:v>-5.41098E-2</c:v>
                </c:pt>
                <c:pt idx="55404">
                  <c:v>-5.3467000000000001E-2</c:v>
                </c:pt>
                <c:pt idx="55405">
                  <c:v>-5.2753599999999998E-2</c:v>
                </c:pt>
                <c:pt idx="55406">
                  <c:v>-5.1969099999999997E-2</c:v>
                </c:pt>
                <c:pt idx="55407">
                  <c:v>-5.1113199999999998E-2</c:v>
                </c:pt>
                <c:pt idx="55408">
                  <c:v>-5.0186000000000001E-2</c:v>
                </c:pt>
                <c:pt idx="55409">
                  <c:v>-4.9187399999999999E-2</c:v>
                </c:pt>
                <c:pt idx="55410">
                  <c:v>-4.8117600000000003E-2</c:v>
                </c:pt>
                <c:pt idx="55411">
                  <c:v>-4.69766E-2</c:v>
                </c:pt>
                <c:pt idx="55412">
                  <c:v>-4.5765E-2</c:v>
                </c:pt>
                <c:pt idx="55413">
                  <c:v>-4.4483200000000001E-2</c:v>
                </c:pt>
                <c:pt idx="55414">
                  <c:v>-4.3131799999999998E-2</c:v>
                </c:pt>
                <c:pt idx="55415">
                  <c:v>-4.1711600000000001E-2</c:v>
                </c:pt>
                <c:pt idx="55416">
                  <c:v>-4.0223299999999997E-2</c:v>
                </c:pt>
                <c:pt idx="55417">
                  <c:v>-3.8668000000000001E-2</c:v>
                </c:pt>
                <c:pt idx="55418">
                  <c:v>-3.7046700000000002E-2</c:v>
                </c:pt>
                <c:pt idx="55419">
                  <c:v>-3.5360599999999999E-2</c:v>
                </c:pt>
                <c:pt idx="55420">
                  <c:v>-3.3611200000000001E-2</c:v>
                </c:pt>
                <c:pt idx="55421">
                  <c:v>-3.1799800000000003E-2</c:v>
                </c:pt>
                <c:pt idx="55422">
                  <c:v>-2.9928E-2</c:v>
                </c:pt>
                <c:pt idx="55423">
                  <c:v>-2.7997399999999999E-2</c:v>
                </c:pt>
                <c:pt idx="55424">
                  <c:v>-2.6009999999999998E-2</c:v>
                </c:pt>
                <c:pt idx="55425">
                  <c:v>-2.3967499999999999E-2</c:v>
                </c:pt>
                <c:pt idx="55426">
                  <c:v>-2.1871999999999999E-2</c:v>
                </c:pt>
                <c:pt idx="55427">
                  <c:v>-1.9725699999999999E-2</c:v>
                </c:pt>
                <c:pt idx="55428">
                  <c:v>-1.75307E-2</c:v>
                </c:pt>
                <c:pt idx="55429">
                  <c:v>-1.5289499999999999E-2</c:v>
                </c:pt>
                <c:pt idx="55430">
                  <c:v>-1.30043E-2</c:v>
                </c:pt>
                <c:pt idx="55431">
                  <c:v>-1.0677799999999999E-2</c:v>
                </c:pt>
                <c:pt idx="55432" formatCode="0.00E+00">
                  <c:v>-8.3125100000000004E-3</c:v>
                </c:pt>
                <c:pt idx="55433" formatCode="0.00E+00">
                  <c:v>-5.91122E-3</c:v>
                </c:pt>
                <c:pt idx="55434" formatCode="0.00E+00">
                  <c:v>-3.4767000000000001E-3</c:v>
                </c:pt>
                <c:pt idx="55435" formatCode="0.00E+00">
                  <c:v>-1.0118099999999999E-3</c:v>
                </c:pt>
                <c:pt idx="55436" formatCode="0.00E+00">
                  <c:v>1.4805E-3</c:v>
                </c:pt>
                <c:pt idx="55437" formatCode="0.00E+00">
                  <c:v>3.9972000000000002E-3</c:v>
                </c:pt>
                <c:pt idx="55438" formatCode="0.00E+00">
                  <c:v>6.5352099999999996E-3</c:v>
                </c:pt>
                <c:pt idx="55439" formatCode="0.00E+00">
                  <c:v>9.0913699999999997E-3</c:v>
                </c:pt>
                <c:pt idx="55440">
                  <c:v>1.1662499999999999E-2</c:v>
                </c:pt>
                <c:pt idx="55441">
                  <c:v>1.42452E-2</c:v>
                </c:pt>
                <c:pt idx="55442">
                  <c:v>1.6836400000000001E-2</c:v>
                </c:pt>
                <c:pt idx="55443">
                  <c:v>1.9432499999999998E-2</c:v>
                </c:pt>
                <c:pt idx="55444">
                  <c:v>2.20302E-2</c:v>
                </c:pt>
                <c:pt idx="55445">
                  <c:v>2.4626100000000001E-2</c:v>
                </c:pt>
                <c:pt idx="55446">
                  <c:v>2.72167E-2</c:v>
                </c:pt>
                <c:pt idx="55447">
                  <c:v>2.9798499999999999E-2</c:v>
                </c:pt>
                <c:pt idx="55448">
                  <c:v>3.2368099999999997E-2</c:v>
                </c:pt>
                <c:pt idx="55449">
                  <c:v>3.4921800000000003E-2</c:v>
                </c:pt>
                <c:pt idx="55450">
                  <c:v>3.7456200000000002E-2</c:v>
                </c:pt>
                <c:pt idx="55451">
                  <c:v>3.9967799999999998E-2</c:v>
                </c:pt>
                <c:pt idx="55452">
                  <c:v>4.2452999999999998E-2</c:v>
                </c:pt>
                <c:pt idx="55453">
                  <c:v>4.4908400000000001E-2</c:v>
                </c:pt>
                <c:pt idx="55454">
                  <c:v>4.7330499999999998E-2</c:v>
                </c:pt>
                <c:pt idx="55455">
                  <c:v>4.9715700000000002E-2</c:v>
                </c:pt>
                <c:pt idx="55456">
                  <c:v>5.2060599999999999E-2</c:v>
                </c:pt>
                <c:pt idx="55457">
                  <c:v>5.4362000000000001E-2</c:v>
                </c:pt>
                <c:pt idx="55458">
                  <c:v>5.6616199999999998E-2</c:v>
                </c:pt>
                <c:pt idx="55459">
                  <c:v>5.8820200000000003E-2</c:v>
                </c:pt>
                <c:pt idx="55460">
                  <c:v>6.0970499999999997E-2</c:v>
                </c:pt>
                <c:pt idx="55461">
                  <c:v>6.3063900000000006E-2</c:v>
                </c:pt>
                <c:pt idx="55462">
                  <c:v>6.50974E-2</c:v>
                </c:pt>
                <c:pt idx="55463">
                  <c:v>6.7067799999999997E-2</c:v>
                </c:pt>
                <c:pt idx="55464">
                  <c:v>6.8972099999999995E-2</c:v>
                </c:pt>
                <c:pt idx="55465">
                  <c:v>7.0807300000000004E-2</c:v>
                </c:pt>
                <c:pt idx="55466">
                  <c:v>7.2570599999999999E-2</c:v>
                </c:pt>
                <c:pt idx="55467">
                  <c:v>7.42593E-2</c:v>
                </c:pt>
                <c:pt idx="55468">
                  <c:v>7.5870599999999996E-2</c:v>
                </c:pt>
                <c:pt idx="55469">
                  <c:v>7.7401899999999996E-2</c:v>
                </c:pt>
                <c:pt idx="55470">
                  <c:v>7.8850799999999999E-2</c:v>
                </c:pt>
                <c:pt idx="55471">
                  <c:v>8.0214900000000006E-2</c:v>
                </c:pt>
                <c:pt idx="55472">
                  <c:v>8.1491900000000006E-2</c:v>
                </c:pt>
                <c:pt idx="55473">
                  <c:v>8.2679600000000006E-2</c:v>
                </c:pt>
                <c:pt idx="55474">
                  <c:v>8.3776100000000006E-2</c:v>
                </c:pt>
                <c:pt idx="55475">
                  <c:v>8.4779400000000005E-2</c:v>
                </c:pt>
                <c:pt idx="55476">
                  <c:v>8.5687600000000003E-2</c:v>
                </c:pt>
                <c:pt idx="55477">
                  <c:v>8.6499199999999998E-2</c:v>
                </c:pt>
                <c:pt idx="55478">
                  <c:v>8.7212600000000001E-2</c:v>
                </c:pt>
                <c:pt idx="55479">
                  <c:v>8.7826399999999999E-2</c:v>
                </c:pt>
                <c:pt idx="55480">
                  <c:v>8.8339399999999998E-2</c:v>
                </c:pt>
                <c:pt idx="55481">
                  <c:v>8.8750300000000004E-2</c:v>
                </c:pt>
                <c:pt idx="55482">
                  <c:v>8.9058300000000007E-2</c:v>
                </c:pt>
                <c:pt idx="55483">
                  <c:v>8.9262499999999995E-2</c:v>
                </c:pt>
                <c:pt idx="55484">
                  <c:v>8.93621E-2</c:v>
                </c:pt>
                <c:pt idx="55485">
                  <c:v>8.9356699999999997E-2</c:v>
                </c:pt>
                <c:pt idx="55486">
                  <c:v>8.9245900000000003E-2</c:v>
                </c:pt>
                <c:pt idx="55487">
                  <c:v>8.9029300000000006E-2</c:v>
                </c:pt>
                <c:pt idx="55488">
                  <c:v>8.8706900000000005E-2</c:v>
                </c:pt>
                <c:pt idx="55489">
                  <c:v>8.8278800000000004E-2</c:v>
                </c:pt>
                <c:pt idx="55490">
                  <c:v>8.7745100000000006E-2</c:v>
                </c:pt>
                <c:pt idx="55491">
                  <c:v>8.7106199999999995E-2</c:v>
                </c:pt>
                <c:pt idx="55492">
                  <c:v>8.6362599999999998E-2</c:v>
                </c:pt>
                <c:pt idx="55493">
                  <c:v>8.5514999999999994E-2</c:v>
                </c:pt>
                <c:pt idx="55494">
                  <c:v>8.4564200000000006E-2</c:v>
                </c:pt>
                <c:pt idx="55495">
                  <c:v>8.3511000000000002E-2</c:v>
                </c:pt>
                <c:pt idx="55496">
                  <c:v>8.2356799999999994E-2</c:v>
                </c:pt>
                <c:pt idx="55497">
                  <c:v>8.1102599999999997E-2</c:v>
                </c:pt>
                <c:pt idx="55498">
                  <c:v>7.9749899999999999E-2</c:v>
                </c:pt>
                <c:pt idx="55499">
                  <c:v>7.8300300000000003E-2</c:v>
                </c:pt>
                <c:pt idx="55500">
                  <c:v>7.6755400000000001E-2</c:v>
                </c:pt>
                <c:pt idx="55501">
                  <c:v>7.5117000000000003E-2</c:v>
                </c:pt>
                <c:pt idx="55502">
                  <c:v>7.33872E-2</c:v>
                </c:pt>
                <c:pt idx="55503">
                  <c:v>7.1568000000000007E-2</c:v>
                </c:pt>
                <c:pt idx="55504">
                  <c:v>6.9661600000000004E-2</c:v>
                </c:pt>
                <c:pt idx="55505">
                  <c:v>6.7670499999999995E-2</c:v>
                </c:pt>
                <c:pt idx="55506">
                  <c:v>6.5597100000000005E-2</c:v>
                </c:pt>
                <c:pt idx="55507">
                  <c:v>6.3443899999999998E-2</c:v>
                </c:pt>
                <c:pt idx="55508">
                  <c:v>6.1213799999999999E-2</c:v>
                </c:pt>
                <c:pt idx="55509">
                  <c:v>5.8909599999999999E-2</c:v>
                </c:pt>
                <c:pt idx="55510">
                  <c:v>5.65342E-2</c:v>
                </c:pt>
                <c:pt idx="55511">
                  <c:v>5.4090600000000003E-2</c:v>
                </c:pt>
                <c:pt idx="55512">
                  <c:v>5.1582099999999999E-2</c:v>
                </c:pt>
                <c:pt idx="55513">
                  <c:v>4.9011899999999997E-2</c:v>
                </c:pt>
                <c:pt idx="55514">
                  <c:v>4.6383300000000002E-2</c:v>
                </c:pt>
                <c:pt idx="55515">
                  <c:v>4.3699799999999997E-2</c:v>
                </c:pt>
                <c:pt idx="55516">
                  <c:v>4.0964899999999999E-2</c:v>
                </c:pt>
                <c:pt idx="55517">
                  <c:v>3.8182099999999997E-2</c:v>
                </c:pt>
                <c:pt idx="55518">
                  <c:v>3.53551E-2</c:v>
                </c:pt>
                <c:pt idx="55519">
                  <c:v>3.2487700000000001E-2</c:v>
                </c:pt>
                <c:pt idx="55520">
                  <c:v>2.9583600000000002E-2</c:v>
                </c:pt>
                <c:pt idx="55521">
                  <c:v>2.6646699999999999E-2</c:v>
                </c:pt>
                <c:pt idx="55522">
                  <c:v>2.3680900000000001E-2</c:v>
                </c:pt>
                <c:pt idx="55523">
                  <c:v>2.069E-2</c:v>
                </c:pt>
                <c:pt idx="55524">
                  <c:v>1.7678099999999999E-2</c:v>
                </c:pt>
                <c:pt idx="55525">
                  <c:v>1.46491E-2</c:v>
                </c:pt>
                <c:pt idx="55526">
                  <c:v>1.16071E-2</c:v>
                </c:pt>
                <c:pt idx="55527" formatCode="0.00E+00">
                  <c:v>8.5561300000000003E-3</c:v>
                </c:pt>
                <c:pt idx="55528" formatCode="0.00E+00">
                  <c:v>5.5001900000000003E-3</c:v>
                </c:pt>
                <c:pt idx="55529" formatCode="0.00E+00">
                  <c:v>2.4433599999999999E-3</c:v>
                </c:pt>
                <c:pt idx="55530" formatCode="0.00E+00">
                  <c:v>-6.1030399999999999E-4</c:v>
                </c:pt>
                <c:pt idx="55531" formatCode="0.00E+00">
                  <c:v>-3.6567499999999998E-3</c:v>
                </c:pt>
                <c:pt idx="55532" formatCode="0.00E+00">
                  <c:v>-6.6919500000000003E-3</c:v>
                </c:pt>
                <c:pt idx="55533" formatCode="0.00E+00">
                  <c:v>-9.7118900000000008E-3</c:v>
                </c:pt>
                <c:pt idx="55534">
                  <c:v>-1.2712599999999999E-2</c:v>
                </c:pt>
                <c:pt idx="55535">
                  <c:v>-1.5689999999999999E-2</c:v>
                </c:pt>
                <c:pt idx="55536">
                  <c:v>-1.8640299999999999E-2</c:v>
                </c:pt>
                <c:pt idx="55537">
                  <c:v>-2.1559600000000002E-2</c:v>
                </c:pt>
                <c:pt idx="55538">
                  <c:v>-2.44441E-2</c:v>
                </c:pt>
                <c:pt idx="55539">
                  <c:v>-2.7289899999999999E-2</c:v>
                </c:pt>
                <c:pt idx="55540">
                  <c:v>-3.0093399999999999E-2</c:v>
                </c:pt>
                <c:pt idx="55541">
                  <c:v>-3.2850799999999999E-2</c:v>
                </c:pt>
                <c:pt idx="55542">
                  <c:v>-3.5558699999999999E-2</c:v>
                </c:pt>
                <c:pt idx="55543">
                  <c:v>-3.82136E-2</c:v>
                </c:pt>
                <c:pt idx="55544">
                  <c:v>-4.0811899999999998E-2</c:v>
                </c:pt>
                <c:pt idx="55545">
                  <c:v>-4.3350399999999997E-2</c:v>
                </c:pt>
                <c:pt idx="55546">
                  <c:v>-4.5825900000000003E-2</c:v>
                </c:pt>
                <c:pt idx="55547">
                  <c:v>-4.8235199999999999E-2</c:v>
                </c:pt>
                <c:pt idx="55548">
                  <c:v>-5.0575200000000001E-2</c:v>
                </c:pt>
                <c:pt idx="55549">
                  <c:v>-5.2843099999999997E-2</c:v>
                </c:pt>
                <c:pt idx="55550">
                  <c:v>-5.5036000000000002E-2</c:v>
                </c:pt>
                <c:pt idx="55551">
                  <c:v>-5.7151100000000003E-2</c:v>
                </c:pt>
                <c:pt idx="55552">
                  <c:v>-5.9186000000000002E-2</c:v>
                </c:pt>
                <c:pt idx="55553">
                  <c:v>-6.1138199999999997E-2</c:v>
                </c:pt>
                <c:pt idx="55554">
                  <c:v>-6.30053E-2</c:v>
                </c:pt>
                <c:pt idx="55555">
                  <c:v>-6.4785099999999998E-2</c:v>
                </c:pt>
                <c:pt idx="55556">
                  <c:v>-6.6475500000000007E-2</c:v>
                </c:pt>
                <c:pt idx="55557">
                  <c:v>-6.8074700000000002E-2</c:v>
                </c:pt>
                <c:pt idx="55558">
                  <c:v>-6.9580699999999995E-2</c:v>
                </c:pt>
                <c:pt idx="55559">
                  <c:v>-7.0992E-2</c:v>
                </c:pt>
                <c:pt idx="55560">
                  <c:v>-7.2307099999999999E-2</c:v>
                </c:pt>
                <c:pt idx="55561">
                  <c:v>-7.3524500000000007E-2</c:v>
                </c:pt>
                <c:pt idx="55562">
                  <c:v>-7.4643000000000001E-2</c:v>
                </c:pt>
                <c:pt idx="55563">
                  <c:v>-7.5661699999999998E-2</c:v>
                </c:pt>
                <c:pt idx="55564">
                  <c:v>-7.6579400000000006E-2</c:v>
                </c:pt>
                <c:pt idx="55565">
                  <c:v>-7.7395599999999995E-2</c:v>
                </c:pt>
                <c:pt idx="55566">
                  <c:v>-7.8109499999999998E-2</c:v>
                </c:pt>
                <c:pt idx="55567">
                  <c:v>-7.8720700000000005E-2</c:v>
                </c:pt>
                <c:pt idx="55568">
                  <c:v>-7.9228999999999994E-2</c:v>
                </c:pt>
                <c:pt idx="55569">
                  <c:v>-7.9633999999999996E-2</c:v>
                </c:pt>
                <c:pt idx="55570">
                  <c:v>-7.9935800000000001E-2</c:v>
                </c:pt>
                <c:pt idx="55571">
                  <c:v>-8.0134700000000003E-2</c:v>
                </c:pt>
                <c:pt idx="55572">
                  <c:v>-8.0230700000000002E-2</c:v>
                </c:pt>
                <c:pt idx="55573">
                  <c:v>-8.0224500000000004E-2</c:v>
                </c:pt>
                <c:pt idx="55574">
                  <c:v>-8.0116599999999996E-2</c:v>
                </c:pt>
                <c:pt idx="55575">
                  <c:v>-7.9907800000000001E-2</c:v>
                </c:pt>
                <c:pt idx="55576">
                  <c:v>-7.95989E-2</c:v>
                </c:pt>
                <c:pt idx="55577">
                  <c:v>-7.9190999999999998E-2</c:v>
                </c:pt>
                <c:pt idx="55578">
                  <c:v>-7.86853E-2</c:v>
                </c:pt>
                <c:pt idx="55579">
                  <c:v>-7.8083100000000003E-2</c:v>
                </c:pt>
                <c:pt idx="55580">
                  <c:v>-7.7385800000000005E-2</c:v>
                </c:pt>
                <c:pt idx="55581">
                  <c:v>-7.6594999999999996E-2</c:v>
                </c:pt>
                <c:pt idx="55582">
                  <c:v>-7.5712600000000005E-2</c:v>
                </c:pt>
                <c:pt idx="55583">
                  <c:v>-7.4740200000000007E-2</c:v>
                </c:pt>
                <c:pt idx="55584">
                  <c:v>-7.3679999999999995E-2</c:v>
                </c:pt>
                <c:pt idx="55585">
                  <c:v>-7.2534000000000001E-2</c:v>
                </c:pt>
                <c:pt idx="55586">
                  <c:v>-7.1304400000000004E-2</c:v>
                </c:pt>
                <c:pt idx="55587">
                  <c:v>-6.99935E-2</c:v>
                </c:pt>
                <c:pt idx="55588">
                  <c:v>-6.8603899999999995E-2</c:v>
                </c:pt>
                <c:pt idx="55589">
                  <c:v>-6.7138100000000006E-2</c:v>
                </c:pt>
                <c:pt idx="55590">
                  <c:v>-6.5598699999999996E-2</c:v>
                </c:pt>
                <c:pt idx="55591">
                  <c:v>-6.3988400000000001E-2</c:v>
                </c:pt>
                <c:pt idx="55592">
                  <c:v>-6.23101E-2</c:v>
                </c:pt>
                <c:pt idx="55593">
                  <c:v>-6.0566799999999997E-2</c:v>
                </c:pt>
                <c:pt idx="55594">
                  <c:v>-5.8761399999999998E-2</c:v>
                </c:pt>
                <c:pt idx="55595">
                  <c:v>-5.6897099999999999E-2</c:v>
                </c:pt>
                <c:pt idx="55596">
                  <c:v>-5.4976900000000002E-2</c:v>
                </c:pt>
                <c:pt idx="55597">
                  <c:v>-5.3004099999999998E-2</c:v>
                </c:pt>
                <c:pt idx="55598">
                  <c:v>-5.0982100000000002E-2</c:v>
                </c:pt>
                <c:pt idx="55599">
                  <c:v>-4.8913999999999999E-2</c:v>
                </c:pt>
                <c:pt idx="55600">
                  <c:v>-4.6803400000000002E-2</c:v>
                </c:pt>
                <c:pt idx="55601">
                  <c:v>-4.4653699999999998E-2</c:v>
                </c:pt>
                <c:pt idx="55602">
                  <c:v>-4.2468199999999998E-2</c:v>
                </c:pt>
                <c:pt idx="55603">
                  <c:v>-4.0250599999999997E-2</c:v>
                </c:pt>
                <c:pt idx="55604">
                  <c:v>-3.8004400000000001E-2</c:v>
                </c:pt>
                <c:pt idx="55605">
                  <c:v>-3.5733000000000001E-2</c:v>
                </c:pt>
                <c:pt idx="55606">
                  <c:v>-3.3440200000000003E-2</c:v>
                </c:pt>
                <c:pt idx="55607">
                  <c:v>-3.1129299999999999E-2</c:v>
                </c:pt>
                <c:pt idx="55608">
                  <c:v>-2.8804099999999999E-2</c:v>
                </c:pt>
                <c:pt idx="55609">
                  <c:v>-2.6468100000000001E-2</c:v>
                </c:pt>
                <c:pt idx="55610">
                  <c:v>-2.4124900000000001E-2</c:v>
                </c:pt>
                <c:pt idx="55611">
                  <c:v>-2.17778E-2</c:v>
                </c:pt>
                <c:pt idx="55612">
                  <c:v>-1.9430300000000001E-2</c:v>
                </c:pt>
                <c:pt idx="55613">
                  <c:v>-1.7085599999999999E-2</c:v>
                </c:pt>
                <c:pt idx="55614">
                  <c:v>-1.4747E-2</c:v>
                </c:pt>
                <c:pt idx="55615">
                  <c:v>-1.24183E-2</c:v>
                </c:pt>
                <c:pt idx="55616">
                  <c:v>-1.01029E-2</c:v>
                </c:pt>
                <c:pt idx="55617" formatCode="0.00E+00">
                  <c:v>-7.8045900000000001E-3</c:v>
                </c:pt>
                <c:pt idx="55618" formatCode="0.00E+00">
                  <c:v>-5.5266600000000001E-3</c:v>
                </c:pt>
                <c:pt idx="55619" formatCode="0.00E+00">
                  <c:v>-3.27254E-3</c:v>
                </c:pt>
                <c:pt idx="55620" formatCode="0.00E+00">
                  <c:v>-1.0455600000000001E-3</c:v>
                </c:pt>
                <c:pt idx="55621" formatCode="0.00E+00">
                  <c:v>1.15106E-3</c:v>
                </c:pt>
                <c:pt idx="55622" formatCode="0.00E+00">
                  <c:v>3.3142800000000002E-3</c:v>
                </c:pt>
                <c:pt idx="55623" formatCode="0.00E+00">
                  <c:v>5.4410500000000002E-3</c:v>
                </c:pt>
                <c:pt idx="55624" formatCode="0.00E+00">
                  <c:v>7.5282300000000003E-3</c:v>
                </c:pt>
                <c:pt idx="55625" formatCode="0.00E+00">
                  <c:v>9.5728500000000008E-3</c:v>
                </c:pt>
                <c:pt idx="55626">
                  <c:v>1.1572300000000001E-2</c:v>
                </c:pt>
                <c:pt idx="55627">
                  <c:v>1.3524E-2</c:v>
                </c:pt>
                <c:pt idx="55628">
                  <c:v>1.5425299999999999E-2</c:v>
                </c:pt>
                <c:pt idx="55629">
                  <c:v>1.7273400000000001E-2</c:v>
                </c:pt>
                <c:pt idx="55630">
                  <c:v>1.9066E-2</c:v>
                </c:pt>
                <c:pt idx="55631">
                  <c:v>2.0801E-2</c:v>
                </c:pt>
                <c:pt idx="55632">
                  <c:v>2.24759E-2</c:v>
                </c:pt>
                <c:pt idx="55633">
                  <c:v>2.40888E-2</c:v>
                </c:pt>
                <c:pt idx="55634">
                  <c:v>2.56382E-2</c:v>
                </c:pt>
                <c:pt idx="55635">
                  <c:v>2.7123100000000001E-2</c:v>
                </c:pt>
                <c:pt idx="55636">
                  <c:v>2.8541500000000001E-2</c:v>
                </c:pt>
                <c:pt idx="55637">
                  <c:v>2.9891399999999999E-2</c:v>
                </c:pt>
                <c:pt idx="55638">
                  <c:v>3.11711E-2</c:v>
                </c:pt>
                <c:pt idx="55639">
                  <c:v>3.2379499999999999E-2</c:v>
                </c:pt>
                <c:pt idx="55640">
                  <c:v>3.3515400000000001E-2</c:v>
                </c:pt>
                <c:pt idx="55641">
                  <c:v>3.4578299999999999E-2</c:v>
                </c:pt>
                <c:pt idx="55642">
                  <c:v>3.5567799999999997E-2</c:v>
                </c:pt>
                <c:pt idx="55643">
                  <c:v>3.6483399999999999E-2</c:v>
                </c:pt>
                <c:pt idx="55644">
                  <c:v>3.7324000000000003E-2</c:v>
                </c:pt>
                <c:pt idx="55645">
                  <c:v>3.80886E-2</c:v>
                </c:pt>
                <c:pt idx="55646">
                  <c:v>3.8776499999999998E-2</c:v>
                </c:pt>
                <c:pt idx="55647">
                  <c:v>3.9387900000000003E-2</c:v>
                </c:pt>
                <c:pt idx="55648">
                  <c:v>3.9922800000000001E-2</c:v>
                </c:pt>
                <c:pt idx="55649">
                  <c:v>4.0381199999999999E-2</c:v>
                </c:pt>
                <c:pt idx="55650">
                  <c:v>4.0763099999999997E-2</c:v>
                </c:pt>
                <c:pt idx="55651">
                  <c:v>4.1068800000000003E-2</c:v>
                </c:pt>
                <c:pt idx="55652">
                  <c:v>4.1298799999999997E-2</c:v>
                </c:pt>
                <c:pt idx="55653">
                  <c:v>4.1453799999999999E-2</c:v>
                </c:pt>
                <c:pt idx="55654">
                  <c:v>4.1534300000000003E-2</c:v>
                </c:pt>
                <c:pt idx="55655">
                  <c:v>4.1540500000000001E-2</c:v>
                </c:pt>
                <c:pt idx="55656">
                  <c:v>4.14741E-2</c:v>
                </c:pt>
                <c:pt idx="55657">
                  <c:v>4.1337199999999998E-2</c:v>
                </c:pt>
                <c:pt idx="55658">
                  <c:v>4.1130100000000003E-2</c:v>
                </c:pt>
                <c:pt idx="55659">
                  <c:v>4.0850999999999998E-2</c:v>
                </c:pt>
                <c:pt idx="55660">
                  <c:v>4.0498600000000003E-2</c:v>
                </c:pt>
                <c:pt idx="55661">
                  <c:v>4.0075899999999998E-2</c:v>
                </c:pt>
                <c:pt idx="55662">
                  <c:v>3.95888E-2</c:v>
                </c:pt>
                <c:pt idx="55663">
                  <c:v>3.9041899999999997E-2</c:v>
                </c:pt>
                <c:pt idx="55664">
                  <c:v>3.8436900000000003E-2</c:v>
                </c:pt>
                <c:pt idx="55665">
                  <c:v>3.7775099999999999E-2</c:v>
                </c:pt>
                <c:pt idx="55666">
                  <c:v>3.70587E-2</c:v>
                </c:pt>
                <c:pt idx="55667">
                  <c:v>3.6289799999999997E-2</c:v>
                </c:pt>
                <c:pt idx="55668">
                  <c:v>3.5470300000000003E-2</c:v>
                </c:pt>
                <c:pt idx="55669">
                  <c:v>3.4602000000000001E-2</c:v>
                </c:pt>
                <c:pt idx="55670">
                  <c:v>3.3687099999999998E-2</c:v>
                </c:pt>
                <c:pt idx="55671">
                  <c:v>3.2727600000000003E-2</c:v>
                </c:pt>
                <c:pt idx="55672">
                  <c:v>3.1725200000000002E-2</c:v>
                </c:pt>
                <c:pt idx="55673">
                  <c:v>3.0681400000000001E-2</c:v>
                </c:pt>
                <c:pt idx="55674">
                  <c:v>2.9597399999999999E-2</c:v>
                </c:pt>
                <c:pt idx="55675">
                  <c:v>2.84751E-2</c:v>
                </c:pt>
                <c:pt idx="55676">
                  <c:v>2.7316900000000002E-2</c:v>
                </c:pt>
                <c:pt idx="55677">
                  <c:v>2.6124999999999999E-2</c:v>
                </c:pt>
                <c:pt idx="55678">
                  <c:v>2.4901400000000001E-2</c:v>
                </c:pt>
                <c:pt idx="55679">
                  <c:v>2.3648700000000002E-2</c:v>
                </c:pt>
                <c:pt idx="55680">
                  <c:v>2.23707E-2</c:v>
                </c:pt>
                <c:pt idx="55681">
                  <c:v>2.1072299999999999E-2</c:v>
                </c:pt>
                <c:pt idx="55682">
                  <c:v>1.9757799999999999E-2</c:v>
                </c:pt>
                <c:pt idx="55683">
                  <c:v>1.8429299999999999E-2</c:v>
                </c:pt>
                <c:pt idx="55684">
                  <c:v>1.7086500000000001E-2</c:v>
                </c:pt>
                <c:pt idx="55685">
                  <c:v>1.5729099999999999E-2</c:v>
                </c:pt>
                <c:pt idx="55686">
                  <c:v>1.43585E-2</c:v>
                </c:pt>
                <c:pt idx="55687">
                  <c:v>1.2977799999999999E-2</c:v>
                </c:pt>
                <c:pt idx="55688">
                  <c:v>1.15905E-2</c:v>
                </c:pt>
                <c:pt idx="55689">
                  <c:v>1.0201099999999999E-2</c:v>
                </c:pt>
                <c:pt idx="55690" formatCode="0.00E+00">
                  <c:v>8.8156899999999993E-3</c:v>
                </c:pt>
                <c:pt idx="55691" formatCode="0.00E+00">
                  <c:v>7.4400100000000004E-3</c:v>
                </c:pt>
                <c:pt idx="55692" formatCode="0.00E+00">
                  <c:v>6.0768899999999997E-3</c:v>
                </c:pt>
                <c:pt idx="55693" formatCode="0.00E+00">
                  <c:v>4.7256900000000003E-3</c:v>
                </c:pt>
                <c:pt idx="55694" formatCode="0.00E+00">
                  <c:v>3.3862499999999999E-3</c:v>
                </c:pt>
                <c:pt idx="55695" formatCode="0.00E+00">
                  <c:v>2.0619499999999999E-3</c:v>
                </c:pt>
                <c:pt idx="55696" formatCode="0.00E+00">
                  <c:v>7.5728600000000003E-4</c:v>
                </c:pt>
                <c:pt idx="55697" formatCode="0.00E+00">
                  <c:v>-5.2569800000000001E-4</c:v>
                </c:pt>
                <c:pt idx="55698" formatCode="0.00E+00">
                  <c:v>-1.78703E-3</c:v>
                </c:pt>
                <c:pt idx="55699" formatCode="0.00E+00">
                  <c:v>-3.0257399999999999E-3</c:v>
                </c:pt>
                <c:pt idx="55700" formatCode="0.00E+00">
                  <c:v>-4.2384900000000001E-3</c:v>
                </c:pt>
                <c:pt idx="55701" formatCode="0.00E+00">
                  <c:v>-5.4213200000000003E-3</c:v>
                </c:pt>
                <c:pt idx="55702" formatCode="0.00E+00">
                  <c:v>-6.5715299999999999E-3</c:v>
                </c:pt>
                <c:pt idx="55703" formatCode="0.00E+00">
                  <c:v>-7.6873000000000002E-3</c:v>
                </c:pt>
                <c:pt idx="55704" formatCode="0.00E+00">
                  <c:v>-8.7667600000000002E-3</c:v>
                </c:pt>
                <c:pt idx="55705" formatCode="0.00E+00">
                  <c:v>-9.80754E-3</c:v>
                </c:pt>
                <c:pt idx="55706">
                  <c:v>-1.08071E-2</c:v>
                </c:pt>
                <c:pt idx="55707">
                  <c:v>-1.17643E-2</c:v>
                </c:pt>
                <c:pt idx="55708">
                  <c:v>-1.26803E-2</c:v>
                </c:pt>
                <c:pt idx="55709">
                  <c:v>-1.3556800000000001E-2</c:v>
                </c:pt>
                <c:pt idx="55710">
                  <c:v>-1.4393400000000001E-2</c:v>
                </c:pt>
                <c:pt idx="55711">
                  <c:v>-1.51878E-2</c:v>
                </c:pt>
                <c:pt idx="55712">
                  <c:v>-1.59381E-2</c:v>
                </c:pt>
                <c:pt idx="55713">
                  <c:v>-1.6643399999999999E-2</c:v>
                </c:pt>
                <c:pt idx="55714">
                  <c:v>-1.7304400000000001E-2</c:v>
                </c:pt>
                <c:pt idx="55715">
                  <c:v>-1.79226E-2</c:v>
                </c:pt>
                <c:pt idx="55716">
                  <c:v>-1.8498400000000002E-2</c:v>
                </c:pt>
                <c:pt idx="55717">
                  <c:v>-1.9030499999999999E-2</c:v>
                </c:pt>
                <c:pt idx="55718">
                  <c:v>-1.95199E-2</c:v>
                </c:pt>
                <c:pt idx="55719">
                  <c:v>-1.99697E-2</c:v>
                </c:pt>
                <c:pt idx="55720">
                  <c:v>-2.0382399999999998E-2</c:v>
                </c:pt>
                <c:pt idx="55721">
                  <c:v>-2.07601E-2</c:v>
                </c:pt>
                <c:pt idx="55722">
                  <c:v>-2.11066E-2</c:v>
                </c:pt>
                <c:pt idx="55723">
                  <c:v>-2.1423899999999999E-2</c:v>
                </c:pt>
                <c:pt idx="55724">
                  <c:v>-2.17101E-2</c:v>
                </c:pt>
                <c:pt idx="55725">
                  <c:v>-2.1962499999999999E-2</c:v>
                </c:pt>
                <c:pt idx="55726">
                  <c:v>-2.2181900000000001E-2</c:v>
                </c:pt>
                <c:pt idx="55727">
                  <c:v>-2.2371200000000001E-2</c:v>
                </c:pt>
                <c:pt idx="55728">
                  <c:v>-2.2531499999999999E-2</c:v>
                </c:pt>
                <c:pt idx="55729">
                  <c:v>-2.2661299999999999E-2</c:v>
                </c:pt>
                <c:pt idx="55730">
                  <c:v>-2.2759100000000001E-2</c:v>
                </c:pt>
                <c:pt idx="55731">
                  <c:v>-2.2826099999999998E-2</c:v>
                </c:pt>
                <c:pt idx="55732">
                  <c:v>-2.2865300000000002E-2</c:v>
                </c:pt>
                <c:pt idx="55733">
                  <c:v>-2.2879199999999999E-2</c:v>
                </c:pt>
                <c:pt idx="55734">
                  <c:v>-2.2869799999999999E-2</c:v>
                </c:pt>
                <c:pt idx="55735">
                  <c:v>-2.2838500000000001E-2</c:v>
                </c:pt>
                <c:pt idx="55736">
                  <c:v>-2.2787700000000001E-2</c:v>
                </c:pt>
                <c:pt idx="55737">
                  <c:v>-2.27195E-2</c:v>
                </c:pt>
                <c:pt idx="55738">
                  <c:v>-2.2634600000000001E-2</c:v>
                </c:pt>
                <c:pt idx="55739">
                  <c:v>-2.2532400000000001E-2</c:v>
                </c:pt>
                <c:pt idx="55740">
                  <c:v>-2.2414199999999999E-2</c:v>
                </c:pt>
                <c:pt idx="55741">
                  <c:v>-2.2283299999999999E-2</c:v>
                </c:pt>
                <c:pt idx="55742">
                  <c:v>-2.21417E-2</c:v>
                </c:pt>
                <c:pt idx="55743">
                  <c:v>-2.1988299999999999E-2</c:v>
                </c:pt>
                <c:pt idx="55744">
                  <c:v>-2.1822000000000001E-2</c:v>
                </c:pt>
                <c:pt idx="55745">
                  <c:v>-2.1645600000000001E-2</c:v>
                </c:pt>
                <c:pt idx="55746">
                  <c:v>-2.14658E-2</c:v>
                </c:pt>
                <c:pt idx="55747">
                  <c:v>-2.1289300000000001E-2</c:v>
                </c:pt>
                <c:pt idx="55748">
                  <c:v>-2.1118999999999999E-2</c:v>
                </c:pt>
                <c:pt idx="55749">
                  <c:v>-2.09535E-2</c:v>
                </c:pt>
                <c:pt idx="55750">
                  <c:v>-2.0792600000000001E-2</c:v>
                </c:pt>
                <c:pt idx="55751">
                  <c:v>-2.0639999999999999E-2</c:v>
                </c:pt>
                <c:pt idx="55752">
                  <c:v>-2.0499900000000001E-2</c:v>
                </c:pt>
                <c:pt idx="55753">
                  <c:v>-2.0372700000000001E-2</c:v>
                </c:pt>
                <c:pt idx="55754">
                  <c:v>-2.02572E-2</c:v>
                </c:pt>
                <c:pt idx="55755">
                  <c:v>-2.01537E-2</c:v>
                </c:pt>
                <c:pt idx="55756">
                  <c:v>-2.0063899999999999E-2</c:v>
                </c:pt>
                <c:pt idx="55757">
                  <c:v>-1.9987999999999999E-2</c:v>
                </c:pt>
                <c:pt idx="55758">
                  <c:v>-1.9924299999999999E-2</c:v>
                </c:pt>
                <c:pt idx="55759">
                  <c:v>-1.9876399999999999E-2</c:v>
                </c:pt>
                <c:pt idx="55760">
                  <c:v>-1.98529E-2</c:v>
                </c:pt>
                <c:pt idx="55761">
                  <c:v>-1.9859000000000002E-2</c:v>
                </c:pt>
                <c:pt idx="55762">
                  <c:v>-1.9892799999999999E-2</c:v>
                </c:pt>
                <c:pt idx="55763">
                  <c:v>-1.9951400000000001E-2</c:v>
                </c:pt>
                <c:pt idx="55764">
                  <c:v>-2.0034900000000001E-2</c:v>
                </c:pt>
                <c:pt idx="55765">
                  <c:v>-2.0145799999999998E-2</c:v>
                </c:pt>
                <c:pt idx="55766">
                  <c:v>-2.0287199999999998E-2</c:v>
                </c:pt>
                <c:pt idx="55767">
                  <c:v>-2.0462399999999999E-2</c:v>
                </c:pt>
                <c:pt idx="55768">
                  <c:v>-2.0672300000000001E-2</c:v>
                </c:pt>
                <c:pt idx="55769">
                  <c:v>-2.0914700000000001E-2</c:v>
                </c:pt>
                <c:pt idx="55770">
                  <c:v>-2.1189300000000001E-2</c:v>
                </c:pt>
                <c:pt idx="55771">
                  <c:v>-2.15003E-2</c:v>
                </c:pt>
                <c:pt idx="55772">
                  <c:v>-2.1853299999999999E-2</c:v>
                </c:pt>
                <c:pt idx="55773">
                  <c:v>-2.22499E-2</c:v>
                </c:pt>
                <c:pt idx="55774">
                  <c:v>-2.2688900000000001E-2</c:v>
                </c:pt>
                <c:pt idx="55775">
                  <c:v>-2.31705E-2</c:v>
                </c:pt>
                <c:pt idx="55776">
                  <c:v>-2.3696100000000001E-2</c:v>
                </c:pt>
                <c:pt idx="55777">
                  <c:v>-2.4266099999999999E-2</c:v>
                </c:pt>
                <c:pt idx="55778">
                  <c:v>-2.4878299999999999E-2</c:v>
                </c:pt>
                <c:pt idx="55779">
                  <c:v>-2.5530600000000001E-2</c:v>
                </c:pt>
                <c:pt idx="55780">
                  <c:v>-2.6224899999999999E-2</c:v>
                </c:pt>
                <c:pt idx="55781">
                  <c:v>-2.6965800000000002E-2</c:v>
                </c:pt>
                <c:pt idx="55782">
                  <c:v>-2.7754600000000001E-2</c:v>
                </c:pt>
                <c:pt idx="55783">
                  <c:v>-2.8589300000000002E-2</c:v>
                </c:pt>
                <c:pt idx="55784">
                  <c:v>-2.9467400000000001E-2</c:v>
                </c:pt>
                <c:pt idx="55785">
                  <c:v>-3.0389300000000001E-2</c:v>
                </c:pt>
                <c:pt idx="55786">
                  <c:v>-3.1354800000000002E-2</c:v>
                </c:pt>
                <c:pt idx="55787">
                  <c:v>-3.2362500000000002E-2</c:v>
                </c:pt>
                <c:pt idx="55788">
                  <c:v>-3.34116E-2</c:v>
                </c:pt>
                <c:pt idx="55789">
                  <c:v>-3.4504600000000003E-2</c:v>
                </c:pt>
                <c:pt idx="55790">
                  <c:v>-3.5645999999999997E-2</c:v>
                </c:pt>
                <c:pt idx="55791">
                  <c:v>-3.6837300000000003E-2</c:v>
                </c:pt>
                <c:pt idx="55792">
                  <c:v>-3.8074400000000001E-2</c:v>
                </c:pt>
                <c:pt idx="55793">
                  <c:v>-3.93516E-2</c:v>
                </c:pt>
                <c:pt idx="55794">
                  <c:v>-4.0665300000000001E-2</c:v>
                </c:pt>
                <c:pt idx="55795">
                  <c:v>-4.2015400000000001E-2</c:v>
                </c:pt>
                <c:pt idx="55796">
                  <c:v>-4.3404199999999997E-2</c:v>
                </c:pt>
                <c:pt idx="55797">
                  <c:v>-4.4832400000000001E-2</c:v>
                </c:pt>
                <c:pt idx="55798">
                  <c:v>-4.6293300000000003E-2</c:v>
                </c:pt>
                <c:pt idx="55799">
                  <c:v>-4.7778399999999999E-2</c:v>
                </c:pt>
                <c:pt idx="55800">
                  <c:v>-4.9284799999999997E-2</c:v>
                </c:pt>
                <c:pt idx="55801">
                  <c:v>-5.0814199999999997E-2</c:v>
                </c:pt>
                <c:pt idx="55802">
                  <c:v>-5.2368600000000001E-2</c:v>
                </c:pt>
                <c:pt idx="55803">
                  <c:v>-5.3947000000000002E-2</c:v>
                </c:pt>
                <c:pt idx="55804">
                  <c:v>-5.55463E-2</c:v>
                </c:pt>
                <c:pt idx="55805">
                  <c:v>-5.7163899999999997E-2</c:v>
                </c:pt>
                <c:pt idx="55806">
                  <c:v>-5.8794800000000001E-2</c:v>
                </c:pt>
                <c:pt idx="55807">
                  <c:v>-6.0431199999999997E-2</c:v>
                </c:pt>
                <c:pt idx="55808">
                  <c:v>-6.2069199999999998E-2</c:v>
                </c:pt>
                <c:pt idx="55809">
                  <c:v>-6.3714099999999996E-2</c:v>
                </c:pt>
                <c:pt idx="55810">
                  <c:v>-6.5372299999999994E-2</c:v>
                </c:pt>
                <c:pt idx="55811">
                  <c:v>-6.7042299999999999E-2</c:v>
                </c:pt>
                <c:pt idx="55812">
                  <c:v>-6.87199E-2</c:v>
                </c:pt>
                <c:pt idx="55813">
                  <c:v>-7.0402900000000004E-2</c:v>
                </c:pt>
                <c:pt idx="55814">
                  <c:v>-7.2090699999999994E-2</c:v>
                </c:pt>
                <c:pt idx="55815">
                  <c:v>-7.3780299999999993E-2</c:v>
                </c:pt>
                <c:pt idx="55816">
                  <c:v>-7.5465299999999999E-2</c:v>
                </c:pt>
                <c:pt idx="55817">
                  <c:v>-7.7139899999999997E-2</c:v>
                </c:pt>
                <c:pt idx="55818">
                  <c:v>-7.8801700000000002E-2</c:v>
                </c:pt>
                <c:pt idx="55819">
                  <c:v>-8.0450199999999999E-2</c:v>
                </c:pt>
                <c:pt idx="55820">
                  <c:v>-8.2086000000000006E-2</c:v>
                </c:pt>
                <c:pt idx="55821">
                  <c:v>-8.3711300000000002E-2</c:v>
                </c:pt>
                <c:pt idx="55822">
                  <c:v>-8.5328299999999996E-2</c:v>
                </c:pt>
                <c:pt idx="55823">
                  <c:v>-8.6938000000000001E-2</c:v>
                </c:pt>
                <c:pt idx="55824">
                  <c:v>-8.8539499999999993E-2</c:v>
                </c:pt>
                <c:pt idx="55825">
                  <c:v>-9.0128600000000003E-2</c:v>
                </c:pt>
                <c:pt idx="55826">
                  <c:v>-9.1697799999999996E-2</c:v>
                </c:pt>
                <c:pt idx="55827">
                  <c:v>-9.3240100000000006E-2</c:v>
                </c:pt>
                <c:pt idx="55828">
                  <c:v>-9.4752100000000006E-2</c:v>
                </c:pt>
                <c:pt idx="55829">
                  <c:v>-9.6231399999999995E-2</c:v>
                </c:pt>
                <c:pt idx="55830">
                  <c:v>-9.7673300000000005E-2</c:v>
                </c:pt>
                <c:pt idx="55831">
                  <c:v>-9.9071800000000002E-2</c:v>
                </c:pt>
                <c:pt idx="55832">
                  <c:v>-0.100423</c:v>
                </c:pt>
                <c:pt idx="55833">
                  <c:v>-0.101731</c:v>
                </c:pt>
                <c:pt idx="55834">
                  <c:v>-0.10299999999999999</c:v>
                </c:pt>
                <c:pt idx="55835">
                  <c:v>-0.10423300000000001</c:v>
                </c:pt>
                <c:pt idx="55836">
                  <c:v>-0.10542899999999999</c:v>
                </c:pt>
                <c:pt idx="55837">
                  <c:v>-0.10659100000000001</c:v>
                </c:pt>
                <c:pt idx="55838">
                  <c:v>-0.10771699999999999</c:v>
                </c:pt>
                <c:pt idx="55839">
                  <c:v>-0.108807</c:v>
                </c:pt>
                <c:pt idx="55840">
                  <c:v>-0.109859</c:v>
                </c:pt>
                <c:pt idx="55841">
                  <c:v>-0.110872</c:v>
                </c:pt>
                <c:pt idx="55842">
                  <c:v>-0.111845</c:v>
                </c:pt>
                <c:pt idx="55843">
                  <c:v>-0.112779</c:v>
                </c:pt>
                <c:pt idx="55844">
                  <c:v>-0.113675</c:v>
                </c:pt>
                <c:pt idx="55845">
                  <c:v>-0.11452900000000001</c:v>
                </c:pt>
                <c:pt idx="55846">
                  <c:v>-0.11533400000000001</c:v>
                </c:pt>
                <c:pt idx="55847">
                  <c:v>-0.11609</c:v>
                </c:pt>
                <c:pt idx="55848">
                  <c:v>-0.116802</c:v>
                </c:pt>
                <c:pt idx="55849">
                  <c:v>-0.11747299999999999</c:v>
                </c:pt>
                <c:pt idx="55850">
                  <c:v>-0.118099</c:v>
                </c:pt>
                <c:pt idx="55851">
                  <c:v>-0.118671</c:v>
                </c:pt>
                <c:pt idx="55852">
                  <c:v>-0.119187</c:v>
                </c:pt>
                <c:pt idx="55853">
                  <c:v>-0.11965199999999999</c:v>
                </c:pt>
                <c:pt idx="55854">
                  <c:v>-0.120064</c:v>
                </c:pt>
                <c:pt idx="55855">
                  <c:v>-0.120422</c:v>
                </c:pt>
                <c:pt idx="55856">
                  <c:v>-0.12072099999999999</c:v>
                </c:pt>
                <c:pt idx="55857">
                  <c:v>-0.120957</c:v>
                </c:pt>
                <c:pt idx="55858">
                  <c:v>-0.121129</c:v>
                </c:pt>
                <c:pt idx="55859">
                  <c:v>-0.12123399999999999</c:v>
                </c:pt>
                <c:pt idx="55860">
                  <c:v>-0.121265</c:v>
                </c:pt>
                <c:pt idx="55861">
                  <c:v>-0.12121700000000001</c:v>
                </c:pt>
                <c:pt idx="55862">
                  <c:v>-0.12109300000000001</c:v>
                </c:pt>
                <c:pt idx="55863">
                  <c:v>-0.12089999999999999</c:v>
                </c:pt>
                <c:pt idx="55864">
                  <c:v>-0.120644</c:v>
                </c:pt>
                <c:pt idx="55865">
                  <c:v>-0.12033199999999999</c:v>
                </c:pt>
                <c:pt idx="55866">
                  <c:v>-0.119966</c:v>
                </c:pt>
                <c:pt idx="55867">
                  <c:v>-0.119546</c:v>
                </c:pt>
                <c:pt idx="55868">
                  <c:v>-0.119075</c:v>
                </c:pt>
                <c:pt idx="55869">
                  <c:v>-0.11855499999999999</c:v>
                </c:pt>
                <c:pt idx="55870">
                  <c:v>-0.117989</c:v>
                </c:pt>
                <c:pt idx="55871">
                  <c:v>-0.117379</c:v>
                </c:pt>
                <c:pt idx="55872">
                  <c:v>-0.11672299999999999</c:v>
                </c:pt>
                <c:pt idx="55873">
                  <c:v>-0.116018</c:v>
                </c:pt>
                <c:pt idx="55874">
                  <c:v>-0.115262</c:v>
                </c:pt>
                <c:pt idx="55875">
                  <c:v>-0.114458</c:v>
                </c:pt>
                <c:pt idx="55876">
                  <c:v>-0.113612</c:v>
                </c:pt>
                <c:pt idx="55877">
                  <c:v>-0.11273</c:v>
                </c:pt>
                <c:pt idx="55878">
                  <c:v>-0.11181000000000001</c:v>
                </c:pt>
                <c:pt idx="55879">
                  <c:v>-0.110847</c:v>
                </c:pt>
                <c:pt idx="55880">
                  <c:v>-0.10983800000000001</c:v>
                </c:pt>
                <c:pt idx="55881">
                  <c:v>-0.108782</c:v>
                </c:pt>
                <c:pt idx="55882">
                  <c:v>-0.107681</c:v>
                </c:pt>
                <c:pt idx="55883">
                  <c:v>-0.10653700000000001</c:v>
                </c:pt>
                <c:pt idx="55884">
                  <c:v>-0.10535</c:v>
                </c:pt>
                <c:pt idx="55885">
                  <c:v>-0.104126</c:v>
                </c:pt>
                <c:pt idx="55886">
                  <c:v>-0.102869</c:v>
                </c:pt>
                <c:pt idx="55887">
                  <c:v>-0.10158499999999999</c:v>
                </c:pt>
                <c:pt idx="55888">
                  <c:v>-0.100274</c:v>
                </c:pt>
                <c:pt idx="55889">
                  <c:v>-9.8939299999999994E-2</c:v>
                </c:pt>
                <c:pt idx="55890">
                  <c:v>-9.7582299999999997E-2</c:v>
                </c:pt>
                <c:pt idx="55891">
                  <c:v>-9.6204499999999998E-2</c:v>
                </c:pt>
                <c:pt idx="55892">
                  <c:v>-9.4810599999999995E-2</c:v>
                </c:pt>
                <c:pt idx="55893">
                  <c:v>-9.3405699999999994E-2</c:v>
                </c:pt>
                <c:pt idx="55894">
                  <c:v>-9.1988899999999998E-2</c:v>
                </c:pt>
                <c:pt idx="55895">
                  <c:v>-9.0558100000000002E-2</c:v>
                </c:pt>
                <c:pt idx="55896">
                  <c:v>-8.9118799999999998E-2</c:v>
                </c:pt>
                <c:pt idx="55897">
                  <c:v>-8.7682099999999999E-2</c:v>
                </c:pt>
                <c:pt idx="55898">
                  <c:v>-8.6255700000000005E-2</c:v>
                </c:pt>
                <c:pt idx="55899">
                  <c:v>-8.48444E-2</c:v>
                </c:pt>
                <c:pt idx="55900">
                  <c:v>-8.3457299999999998E-2</c:v>
                </c:pt>
                <c:pt idx="55901">
                  <c:v>-8.2102300000000003E-2</c:v>
                </c:pt>
                <c:pt idx="55902">
                  <c:v>-8.0780400000000002E-2</c:v>
                </c:pt>
                <c:pt idx="55903">
                  <c:v>-7.9488699999999995E-2</c:v>
                </c:pt>
                <c:pt idx="55904">
                  <c:v>-7.8225900000000001E-2</c:v>
                </c:pt>
                <c:pt idx="55905">
                  <c:v>-7.6992699999999997E-2</c:v>
                </c:pt>
                <c:pt idx="55906">
                  <c:v>-7.5787800000000002E-2</c:v>
                </c:pt>
                <c:pt idx="55907">
                  <c:v>-7.4610200000000002E-2</c:v>
                </c:pt>
                <c:pt idx="55908">
                  <c:v>-7.3466100000000006E-2</c:v>
                </c:pt>
                <c:pt idx="55909">
                  <c:v>-7.2366299999999995E-2</c:v>
                </c:pt>
                <c:pt idx="55910">
                  <c:v>-7.1318199999999998E-2</c:v>
                </c:pt>
                <c:pt idx="55911">
                  <c:v>-7.0325299999999993E-2</c:v>
                </c:pt>
                <c:pt idx="55912">
                  <c:v>-6.9389400000000004E-2</c:v>
                </c:pt>
                <c:pt idx="55913">
                  <c:v>-6.8510799999999997E-2</c:v>
                </c:pt>
                <c:pt idx="55914">
                  <c:v>-6.7688100000000001E-2</c:v>
                </c:pt>
                <c:pt idx="55915">
                  <c:v>-6.6921800000000004E-2</c:v>
                </c:pt>
                <c:pt idx="55916">
                  <c:v>-6.6215800000000005E-2</c:v>
                </c:pt>
                <c:pt idx="55917">
                  <c:v>-6.5573900000000004E-2</c:v>
                </c:pt>
                <c:pt idx="55918">
                  <c:v>-6.4999399999999999E-2</c:v>
                </c:pt>
                <c:pt idx="55919">
                  <c:v>-6.4495899999999995E-2</c:v>
                </c:pt>
                <c:pt idx="55920">
                  <c:v>-6.4067499999999999E-2</c:v>
                </c:pt>
                <c:pt idx="55921">
                  <c:v>-6.3719499999999998E-2</c:v>
                </c:pt>
                <c:pt idx="55922">
                  <c:v>-6.3457E-2</c:v>
                </c:pt>
                <c:pt idx="55923">
                  <c:v>-6.3281199999999996E-2</c:v>
                </c:pt>
                <c:pt idx="55924">
                  <c:v>-6.3191700000000003E-2</c:v>
                </c:pt>
                <c:pt idx="55925">
                  <c:v>-6.3189499999999996E-2</c:v>
                </c:pt>
                <c:pt idx="55926">
                  <c:v>-6.3277399999999998E-2</c:v>
                </c:pt>
                <c:pt idx="55927">
                  <c:v>-6.3459500000000002E-2</c:v>
                </c:pt>
                <c:pt idx="55928">
                  <c:v>-6.3736799999999996E-2</c:v>
                </c:pt>
                <c:pt idx="55929">
                  <c:v>-6.4107399999999995E-2</c:v>
                </c:pt>
                <c:pt idx="55930">
                  <c:v>-6.4569199999999993E-2</c:v>
                </c:pt>
                <c:pt idx="55931">
                  <c:v>-6.5124000000000001E-2</c:v>
                </c:pt>
                <c:pt idx="55932">
                  <c:v>-6.5778400000000001E-2</c:v>
                </c:pt>
                <c:pt idx="55933">
                  <c:v>-6.6535499999999997E-2</c:v>
                </c:pt>
                <c:pt idx="55934">
                  <c:v>-6.73932E-2</c:v>
                </c:pt>
                <c:pt idx="55935">
                  <c:v>-6.8353700000000003E-2</c:v>
                </c:pt>
                <c:pt idx="55936">
                  <c:v>-6.9421300000000005E-2</c:v>
                </c:pt>
                <c:pt idx="55937">
                  <c:v>-7.0595500000000005E-2</c:v>
                </c:pt>
                <c:pt idx="55938">
                  <c:v>-7.1872500000000006E-2</c:v>
                </c:pt>
                <c:pt idx="55939">
                  <c:v>-7.3249300000000003E-2</c:v>
                </c:pt>
                <c:pt idx="55940">
                  <c:v>-7.4724200000000005E-2</c:v>
                </c:pt>
                <c:pt idx="55941">
                  <c:v>-7.6295000000000002E-2</c:v>
                </c:pt>
                <c:pt idx="55942">
                  <c:v>-7.7957499999999999E-2</c:v>
                </c:pt>
                <c:pt idx="55943">
                  <c:v>-7.9709500000000003E-2</c:v>
                </c:pt>
                <c:pt idx="55944">
                  <c:v>-8.1552399999999997E-2</c:v>
                </c:pt>
                <c:pt idx="55945">
                  <c:v>-8.3488499999999993E-2</c:v>
                </c:pt>
                <c:pt idx="55946">
                  <c:v>-8.5514499999999993E-2</c:v>
                </c:pt>
                <c:pt idx="55947">
                  <c:v>-8.7617299999999995E-2</c:v>
                </c:pt>
                <c:pt idx="55948">
                  <c:v>-8.9781799999999995E-2</c:v>
                </c:pt>
                <c:pt idx="55949">
                  <c:v>-9.2002200000000006E-2</c:v>
                </c:pt>
                <c:pt idx="55950">
                  <c:v>-9.4277299999999994E-2</c:v>
                </c:pt>
                <c:pt idx="55951">
                  <c:v>-9.6607399999999996E-2</c:v>
                </c:pt>
                <c:pt idx="55952">
                  <c:v>-9.8997399999999999E-2</c:v>
                </c:pt>
                <c:pt idx="55953">
                  <c:v>-0.101451</c:v>
                </c:pt>
                <c:pt idx="55954">
                  <c:v>-0.103963</c:v>
                </c:pt>
                <c:pt idx="55955">
                  <c:v>-0.106529</c:v>
                </c:pt>
                <c:pt idx="55956">
                  <c:v>-0.109152</c:v>
                </c:pt>
                <c:pt idx="55957">
                  <c:v>-0.11183700000000001</c:v>
                </c:pt>
                <c:pt idx="55958">
                  <c:v>-0.114589</c:v>
                </c:pt>
                <c:pt idx="55959">
                  <c:v>-0.117409</c:v>
                </c:pt>
                <c:pt idx="55960">
                  <c:v>-0.120297</c:v>
                </c:pt>
                <c:pt idx="55961">
                  <c:v>-0.123251</c:v>
                </c:pt>
                <c:pt idx="55962">
                  <c:v>-0.12626699999999999</c:v>
                </c:pt>
                <c:pt idx="55963">
                  <c:v>-0.12934499999999999</c:v>
                </c:pt>
                <c:pt idx="55964">
                  <c:v>-0.13247700000000001</c:v>
                </c:pt>
                <c:pt idx="55965">
                  <c:v>-0.13564999999999999</c:v>
                </c:pt>
                <c:pt idx="55966">
                  <c:v>-0.138847</c:v>
                </c:pt>
                <c:pt idx="55967">
                  <c:v>-0.14205300000000001</c:v>
                </c:pt>
                <c:pt idx="55968">
                  <c:v>-0.145263</c:v>
                </c:pt>
                <c:pt idx="55969">
                  <c:v>-0.14847099999999999</c:v>
                </c:pt>
                <c:pt idx="55970">
                  <c:v>-0.15167</c:v>
                </c:pt>
                <c:pt idx="55971">
                  <c:v>-0.15484600000000001</c:v>
                </c:pt>
                <c:pt idx="55972">
                  <c:v>-0.15798899999999999</c:v>
                </c:pt>
                <c:pt idx="55973">
                  <c:v>-0.161102</c:v>
                </c:pt>
                <c:pt idx="55974">
                  <c:v>-0.16419400000000001</c:v>
                </c:pt>
                <c:pt idx="55975">
                  <c:v>-0.167267</c:v>
                </c:pt>
                <c:pt idx="55976">
                  <c:v>-0.170318</c:v>
                </c:pt>
                <c:pt idx="55977">
                  <c:v>-0.173341</c:v>
                </c:pt>
                <c:pt idx="55978">
                  <c:v>-0.17632900000000001</c:v>
                </c:pt>
                <c:pt idx="55979">
                  <c:v>-0.17927299999999999</c:v>
                </c:pt>
                <c:pt idx="55980">
                  <c:v>-0.182168</c:v>
                </c:pt>
                <c:pt idx="55981">
                  <c:v>-0.18501200000000001</c:v>
                </c:pt>
                <c:pt idx="55982">
                  <c:v>-0.187804</c:v>
                </c:pt>
                <c:pt idx="55983">
                  <c:v>-0.19054399999999999</c:v>
                </c:pt>
                <c:pt idx="55984">
                  <c:v>-0.19323399999999999</c:v>
                </c:pt>
                <c:pt idx="55985">
                  <c:v>-0.195879</c:v>
                </c:pt>
                <c:pt idx="55986">
                  <c:v>-0.19848399999999999</c:v>
                </c:pt>
                <c:pt idx="55987">
                  <c:v>-0.201048</c:v>
                </c:pt>
                <c:pt idx="55988">
                  <c:v>-0.203574</c:v>
                </c:pt>
                <c:pt idx="55989">
                  <c:v>-0.206063</c:v>
                </c:pt>
                <c:pt idx="55990">
                  <c:v>-0.208512</c:v>
                </c:pt>
                <c:pt idx="55991">
                  <c:v>-0.21091299999999999</c:v>
                </c:pt>
                <c:pt idx="55992">
                  <c:v>-0.213253</c:v>
                </c:pt>
                <c:pt idx="55993">
                  <c:v>-0.215531</c:v>
                </c:pt>
                <c:pt idx="55994">
                  <c:v>-0.217747</c:v>
                </c:pt>
                <c:pt idx="55995">
                  <c:v>-0.21990000000000001</c:v>
                </c:pt>
                <c:pt idx="55996">
                  <c:v>-0.221993</c:v>
                </c:pt>
                <c:pt idx="55997">
                  <c:v>-0.22403000000000001</c:v>
                </c:pt>
                <c:pt idx="55998">
                  <c:v>-0.22600600000000001</c:v>
                </c:pt>
                <c:pt idx="55999">
                  <c:v>-0.227911</c:v>
                </c:pt>
                <c:pt idx="56000">
                  <c:v>-0.22973499999999999</c:v>
                </c:pt>
                <c:pt idx="56001">
                  <c:v>-0.23148299999999999</c:v>
                </c:pt>
                <c:pt idx="56002">
                  <c:v>-0.23316000000000001</c:v>
                </c:pt>
                <c:pt idx="56003">
                  <c:v>-0.234768</c:v>
                </c:pt>
                <c:pt idx="56004">
                  <c:v>-0.23630799999999999</c:v>
                </c:pt>
                <c:pt idx="56005">
                  <c:v>-0.23777999999999999</c:v>
                </c:pt>
                <c:pt idx="56006">
                  <c:v>-0.23918700000000001</c:v>
                </c:pt>
                <c:pt idx="56007">
                  <c:v>-0.24053099999999999</c:v>
                </c:pt>
                <c:pt idx="56008">
                  <c:v>-0.241812</c:v>
                </c:pt>
                <c:pt idx="56009">
                  <c:v>-0.243037</c:v>
                </c:pt>
                <c:pt idx="56010">
                  <c:v>-0.24420800000000001</c:v>
                </c:pt>
                <c:pt idx="56011">
                  <c:v>-0.24531900000000001</c:v>
                </c:pt>
                <c:pt idx="56012">
                  <c:v>-0.246364</c:v>
                </c:pt>
                <c:pt idx="56013">
                  <c:v>-0.24734400000000001</c:v>
                </c:pt>
                <c:pt idx="56014">
                  <c:v>-0.24825900000000001</c:v>
                </c:pt>
                <c:pt idx="56015">
                  <c:v>-0.249111</c:v>
                </c:pt>
                <c:pt idx="56016">
                  <c:v>-0.24989500000000001</c:v>
                </c:pt>
                <c:pt idx="56017">
                  <c:v>-0.25060300000000002</c:v>
                </c:pt>
                <c:pt idx="56018">
                  <c:v>-0.25122800000000001</c:v>
                </c:pt>
                <c:pt idx="56019">
                  <c:v>-0.25177100000000002</c:v>
                </c:pt>
                <c:pt idx="56020">
                  <c:v>-0.25224000000000002</c:v>
                </c:pt>
                <c:pt idx="56021">
                  <c:v>-0.25263799999999997</c:v>
                </c:pt>
                <c:pt idx="56022">
                  <c:v>-0.252969</c:v>
                </c:pt>
                <c:pt idx="56023">
                  <c:v>-0.25323800000000002</c:v>
                </c:pt>
                <c:pt idx="56024">
                  <c:v>-0.25344800000000001</c:v>
                </c:pt>
                <c:pt idx="56025">
                  <c:v>-0.25360199999999999</c:v>
                </c:pt>
                <c:pt idx="56026">
                  <c:v>-0.25370700000000002</c:v>
                </c:pt>
                <c:pt idx="56027">
                  <c:v>-0.25376399999999999</c:v>
                </c:pt>
                <c:pt idx="56028">
                  <c:v>-0.25376500000000002</c:v>
                </c:pt>
                <c:pt idx="56029">
                  <c:v>-0.25370799999999999</c:v>
                </c:pt>
                <c:pt idx="56030">
                  <c:v>-0.25359799999999999</c:v>
                </c:pt>
                <c:pt idx="56031">
                  <c:v>-0.25344</c:v>
                </c:pt>
                <c:pt idx="56032">
                  <c:v>-0.25323400000000001</c:v>
                </c:pt>
                <c:pt idx="56033">
                  <c:v>-0.25297700000000001</c:v>
                </c:pt>
                <c:pt idx="56034">
                  <c:v>-0.25266899999999998</c:v>
                </c:pt>
                <c:pt idx="56035">
                  <c:v>-0.25230999999999998</c:v>
                </c:pt>
                <c:pt idx="56036">
                  <c:v>-0.25189699999999998</c:v>
                </c:pt>
                <c:pt idx="56037">
                  <c:v>-0.25142300000000001</c:v>
                </c:pt>
                <c:pt idx="56038">
                  <c:v>-0.250884</c:v>
                </c:pt>
                <c:pt idx="56039">
                  <c:v>-0.25027700000000003</c:v>
                </c:pt>
                <c:pt idx="56040">
                  <c:v>-0.24960499999999999</c:v>
                </c:pt>
                <c:pt idx="56041">
                  <c:v>-0.24887600000000001</c:v>
                </c:pt>
                <c:pt idx="56042">
                  <c:v>-0.24809600000000001</c:v>
                </c:pt>
                <c:pt idx="56043">
                  <c:v>-0.24727099999999999</c:v>
                </c:pt>
                <c:pt idx="56044">
                  <c:v>-0.24640899999999999</c:v>
                </c:pt>
                <c:pt idx="56045">
                  <c:v>-0.24552199999999999</c:v>
                </c:pt>
                <c:pt idx="56046">
                  <c:v>-0.24462300000000001</c:v>
                </c:pt>
                <c:pt idx="56047">
                  <c:v>-0.24371899999999999</c:v>
                </c:pt>
                <c:pt idx="56048">
                  <c:v>-0.242811</c:v>
                </c:pt>
                <c:pt idx="56049">
                  <c:v>-0.241892</c:v>
                </c:pt>
                <c:pt idx="56050">
                  <c:v>-0.240953</c:v>
                </c:pt>
                <c:pt idx="56051">
                  <c:v>-0.23998800000000001</c:v>
                </c:pt>
                <c:pt idx="56052">
                  <c:v>-0.239005</c:v>
                </c:pt>
                <c:pt idx="56053">
                  <c:v>-0.23802200000000001</c:v>
                </c:pt>
                <c:pt idx="56054">
                  <c:v>-0.23705200000000001</c:v>
                </c:pt>
                <c:pt idx="56055">
                  <c:v>-0.236096</c:v>
                </c:pt>
                <c:pt idx="56056">
                  <c:v>-0.23513800000000001</c:v>
                </c:pt>
                <c:pt idx="56057">
                  <c:v>-0.23416400000000001</c:v>
                </c:pt>
                <c:pt idx="56058">
                  <c:v>-0.23316700000000001</c:v>
                </c:pt>
                <c:pt idx="56059">
                  <c:v>-0.23214399999999999</c:v>
                </c:pt>
                <c:pt idx="56060">
                  <c:v>-0.23108999999999999</c:v>
                </c:pt>
                <c:pt idx="56061">
                  <c:v>-0.22999900000000001</c:v>
                </c:pt>
                <c:pt idx="56062">
                  <c:v>-0.228878</c:v>
                </c:pt>
                <c:pt idx="56063">
                  <c:v>-0.227741</c:v>
                </c:pt>
                <c:pt idx="56064">
                  <c:v>-0.226602</c:v>
                </c:pt>
                <c:pt idx="56065">
                  <c:v>-0.225471</c:v>
                </c:pt>
                <c:pt idx="56066">
                  <c:v>-0.224354</c:v>
                </c:pt>
                <c:pt idx="56067">
                  <c:v>-0.223246</c:v>
                </c:pt>
                <c:pt idx="56068">
                  <c:v>-0.22214</c:v>
                </c:pt>
                <c:pt idx="56069">
                  <c:v>-0.22103500000000001</c:v>
                </c:pt>
                <c:pt idx="56070">
                  <c:v>-0.21993299999999999</c:v>
                </c:pt>
                <c:pt idx="56071">
                  <c:v>-0.218836</c:v>
                </c:pt>
                <c:pt idx="56072">
                  <c:v>-0.217747</c:v>
                </c:pt>
                <c:pt idx="56073">
                  <c:v>-0.216668</c:v>
                </c:pt>
                <c:pt idx="56074">
                  <c:v>-0.21560299999999999</c:v>
                </c:pt>
                <c:pt idx="56075">
                  <c:v>-0.214556</c:v>
                </c:pt>
                <c:pt idx="56076">
                  <c:v>-0.21352499999999999</c:v>
                </c:pt>
                <c:pt idx="56077">
                  <c:v>-0.212509</c:v>
                </c:pt>
                <c:pt idx="56078">
                  <c:v>-0.211502</c:v>
                </c:pt>
                <c:pt idx="56079">
                  <c:v>-0.21049599999999999</c:v>
                </c:pt>
                <c:pt idx="56080">
                  <c:v>-0.20949000000000001</c:v>
                </c:pt>
                <c:pt idx="56081">
                  <c:v>-0.20849200000000001</c:v>
                </c:pt>
                <c:pt idx="56082">
                  <c:v>-0.20750099999999999</c:v>
                </c:pt>
                <c:pt idx="56083">
                  <c:v>-0.206514</c:v>
                </c:pt>
                <c:pt idx="56084">
                  <c:v>-0.20552899999999999</c:v>
                </c:pt>
                <c:pt idx="56085">
                  <c:v>-0.204537</c:v>
                </c:pt>
                <c:pt idx="56086">
                  <c:v>-0.20353399999999999</c:v>
                </c:pt>
                <c:pt idx="56087">
                  <c:v>-0.20252400000000001</c:v>
                </c:pt>
                <c:pt idx="56088">
                  <c:v>-0.20152200000000001</c:v>
                </c:pt>
                <c:pt idx="56089">
                  <c:v>-0.20054</c:v>
                </c:pt>
                <c:pt idx="56090">
                  <c:v>-0.19957900000000001</c:v>
                </c:pt>
                <c:pt idx="56091">
                  <c:v>-0.19863600000000001</c:v>
                </c:pt>
                <c:pt idx="56092">
                  <c:v>-0.197712</c:v>
                </c:pt>
                <c:pt idx="56093">
                  <c:v>-0.19680900000000001</c:v>
                </c:pt>
                <c:pt idx="56094">
                  <c:v>-0.19592100000000001</c:v>
                </c:pt>
                <c:pt idx="56095">
                  <c:v>-0.19504299999999999</c:v>
                </c:pt>
                <c:pt idx="56096">
                  <c:v>-0.19418099999999999</c:v>
                </c:pt>
                <c:pt idx="56097">
                  <c:v>-0.193351</c:v>
                </c:pt>
                <c:pt idx="56098">
                  <c:v>-0.19256100000000001</c:v>
                </c:pt>
                <c:pt idx="56099">
                  <c:v>-0.19181000000000001</c:v>
                </c:pt>
                <c:pt idx="56100">
                  <c:v>-0.19109300000000001</c:v>
                </c:pt>
                <c:pt idx="56101">
                  <c:v>-0.19039900000000001</c:v>
                </c:pt>
                <c:pt idx="56102">
                  <c:v>-0.189719</c:v>
                </c:pt>
                <c:pt idx="56103">
                  <c:v>-0.18904799999999999</c:v>
                </c:pt>
                <c:pt idx="56104">
                  <c:v>-0.188389</c:v>
                </c:pt>
                <c:pt idx="56105">
                  <c:v>-0.18774299999999999</c:v>
                </c:pt>
                <c:pt idx="56106">
                  <c:v>-0.187113</c:v>
                </c:pt>
                <c:pt idx="56107">
                  <c:v>-0.186501</c:v>
                </c:pt>
                <c:pt idx="56108">
                  <c:v>-0.18591099999999999</c:v>
                </c:pt>
                <c:pt idx="56109">
                  <c:v>-0.18534600000000001</c:v>
                </c:pt>
                <c:pt idx="56110">
                  <c:v>-0.18481300000000001</c:v>
                </c:pt>
                <c:pt idx="56111">
                  <c:v>-0.18431900000000001</c:v>
                </c:pt>
                <c:pt idx="56112">
                  <c:v>-0.183863</c:v>
                </c:pt>
                <c:pt idx="56113">
                  <c:v>-0.18343699999999999</c:v>
                </c:pt>
                <c:pt idx="56114">
                  <c:v>-0.18303700000000001</c:v>
                </c:pt>
                <c:pt idx="56115">
                  <c:v>-0.18266499999999999</c:v>
                </c:pt>
                <c:pt idx="56116">
                  <c:v>-0.18232799999999999</c:v>
                </c:pt>
                <c:pt idx="56117">
                  <c:v>-0.182032</c:v>
                </c:pt>
                <c:pt idx="56118">
                  <c:v>-0.181783</c:v>
                </c:pt>
                <c:pt idx="56119">
                  <c:v>-0.18157699999999999</c:v>
                </c:pt>
                <c:pt idx="56120">
                  <c:v>-0.18140800000000001</c:v>
                </c:pt>
                <c:pt idx="56121">
                  <c:v>-0.18127299999999999</c:v>
                </c:pt>
                <c:pt idx="56122">
                  <c:v>-0.181168</c:v>
                </c:pt>
                <c:pt idx="56123">
                  <c:v>-0.18109</c:v>
                </c:pt>
                <c:pt idx="56124">
                  <c:v>-0.18104700000000001</c:v>
                </c:pt>
                <c:pt idx="56125">
                  <c:v>-0.18104999999999999</c:v>
                </c:pt>
                <c:pt idx="56126">
                  <c:v>-0.18109700000000001</c:v>
                </c:pt>
                <c:pt idx="56127">
                  <c:v>-0.18118400000000001</c:v>
                </c:pt>
                <c:pt idx="56128">
                  <c:v>-0.181314</c:v>
                </c:pt>
                <c:pt idx="56129">
                  <c:v>-0.18149899999999999</c:v>
                </c:pt>
                <c:pt idx="56130">
                  <c:v>-0.18173800000000001</c:v>
                </c:pt>
                <c:pt idx="56131">
                  <c:v>-0.18201999999999999</c:v>
                </c:pt>
                <c:pt idx="56132">
                  <c:v>-0.18234</c:v>
                </c:pt>
                <c:pt idx="56133">
                  <c:v>-0.1827</c:v>
                </c:pt>
                <c:pt idx="56134">
                  <c:v>-0.18309900000000001</c:v>
                </c:pt>
                <c:pt idx="56135">
                  <c:v>-0.18352499999999999</c:v>
                </c:pt>
                <c:pt idx="56136">
                  <c:v>-0.18396799999999999</c:v>
                </c:pt>
                <c:pt idx="56137">
                  <c:v>-0.18442500000000001</c:v>
                </c:pt>
                <c:pt idx="56138">
                  <c:v>-0.184892</c:v>
                </c:pt>
                <c:pt idx="56139">
                  <c:v>-0.185367</c:v>
                </c:pt>
                <c:pt idx="56140">
                  <c:v>-0.185859</c:v>
                </c:pt>
                <c:pt idx="56141">
                  <c:v>-0.186385</c:v>
                </c:pt>
                <c:pt idx="56142">
                  <c:v>-0.18695300000000001</c:v>
                </c:pt>
                <c:pt idx="56143">
                  <c:v>-0.18756</c:v>
                </c:pt>
                <c:pt idx="56144">
                  <c:v>-0.188191</c:v>
                </c:pt>
                <c:pt idx="56145">
                  <c:v>-0.18883</c:v>
                </c:pt>
                <c:pt idx="56146">
                  <c:v>-0.18947800000000001</c:v>
                </c:pt>
                <c:pt idx="56147">
                  <c:v>-0.190138</c:v>
                </c:pt>
                <c:pt idx="56148">
                  <c:v>-0.190807</c:v>
                </c:pt>
                <c:pt idx="56149">
                  <c:v>-0.19148999999999999</c:v>
                </c:pt>
                <c:pt idx="56150">
                  <c:v>-0.19219900000000001</c:v>
                </c:pt>
                <c:pt idx="56151">
                  <c:v>-0.19294700000000001</c:v>
                </c:pt>
                <c:pt idx="56152">
                  <c:v>-0.19373299999999999</c:v>
                </c:pt>
                <c:pt idx="56153">
                  <c:v>-0.194546</c:v>
                </c:pt>
                <c:pt idx="56154">
                  <c:v>-0.195378</c:v>
                </c:pt>
                <c:pt idx="56155">
                  <c:v>-0.19622200000000001</c:v>
                </c:pt>
                <c:pt idx="56156">
                  <c:v>-0.197077</c:v>
                </c:pt>
                <c:pt idx="56157">
                  <c:v>-0.19794500000000001</c:v>
                </c:pt>
                <c:pt idx="56158">
                  <c:v>-0.198825</c:v>
                </c:pt>
                <c:pt idx="56159">
                  <c:v>-0.199711</c:v>
                </c:pt>
                <c:pt idx="56160">
                  <c:v>-0.20060500000000001</c:v>
                </c:pt>
                <c:pt idx="56161">
                  <c:v>-0.201515</c:v>
                </c:pt>
                <c:pt idx="56162">
                  <c:v>-0.20244400000000001</c:v>
                </c:pt>
                <c:pt idx="56163">
                  <c:v>-0.20338500000000001</c:v>
                </c:pt>
                <c:pt idx="56164">
                  <c:v>-0.20432600000000001</c:v>
                </c:pt>
                <c:pt idx="56165">
                  <c:v>-0.205257</c:v>
                </c:pt>
                <c:pt idx="56166">
                  <c:v>-0.206174</c:v>
                </c:pt>
                <c:pt idx="56167">
                  <c:v>-0.20707300000000001</c:v>
                </c:pt>
                <c:pt idx="56168">
                  <c:v>-0.207956</c:v>
                </c:pt>
                <c:pt idx="56169">
                  <c:v>-0.20882899999999999</c:v>
                </c:pt>
                <c:pt idx="56170">
                  <c:v>-0.209704</c:v>
                </c:pt>
                <c:pt idx="56171">
                  <c:v>-0.210588</c:v>
                </c:pt>
                <c:pt idx="56172">
                  <c:v>-0.211474</c:v>
                </c:pt>
                <c:pt idx="56173">
                  <c:v>-0.21235799999999999</c:v>
                </c:pt>
                <c:pt idx="56174">
                  <c:v>-0.21324399999999999</c:v>
                </c:pt>
                <c:pt idx="56175">
                  <c:v>-0.21414900000000001</c:v>
                </c:pt>
                <c:pt idx="56176">
                  <c:v>-0.215086</c:v>
                </c:pt>
                <c:pt idx="56177">
                  <c:v>-0.216055</c:v>
                </c:pt>
                <c:pt idx="56178">
                  <c:v>-0.217054</c:v>
                </c:pt>
                <c:pt idx="56179">
                  <c:v>-0.218083</c:v>
                </c:pt>
                <c:pt idx="56180">
                  <c:v>-0.219143</c:v>
                </c:pt>
                <c:pt idx="56181">
                  <c:v>-0.220225</c:v>
                </c:pt>
                <c:pt idx="56182">
                  <c:v>-0.22131400000000001</c:v>
                </c:pt>
                <c:pt idx="56183">
                  <c:v>-0.22240199999999999</c:v>
                </c:pt>
                <c:pt idx="56184">
                  <c:v>-0.223495</c:v>
                </c:pt>
                <c:pt idx="56185">
                  <c:v>-0.22459799999999999</c:v>
                </c:pt>
                <c:pt idx="56186">
                  <c:v>-0.22570999999999999</c:v>
                </c:pt>
                <c:pt idx="56187">
                  <c:v>-0.226827</c:v>
                </c:pt>
                <c:pt idx="56188">
                  <c:v>-0.22794</c:v>
                </c:pt>
                <c:pt idx="56189">
                  <c:v>-0.229042</c:v>
                </c:pt>
                <c:pt idx="56190">
                  <c:v>-0.23013</c:v>
                </c:pt>
                <c:pt idx="56191">
                  <c:v>-0.231213</c:v>
                </c:pt>
                <c:pt idx="56192">
                  <c:v>-0.23230300000000001</c:v>
                </c:pt>
                <c:pt idx="56193">
                  <c:v>-0.233407</c:v>
                </c:pt>
                <c:pt idx="56194">
                  <c:v>-0.23453399999999999</c:v>
                </c:pt>
                <c:pt idx="56195">
                  <c:v>-0.23568600000000001</c:v>
                </c:pt>
                <c:pt idx="56196">
                  <c:v>-0.23685899999999999</c:v>
                </c:pt>
                <c:pt idx="56197">
                  <c:v>-0.23804700000000001</c:v>
                </c:pt>
                <c:pt idx="56198">
                  <c:v>-0.23924999999999999</c:v>
                </c:pt>
                <c:pt idx="56199">
                  <c:v>-0.24045900000000001</c:v>
                </c:pt>
                <c:pt idx="56200">
                  <c:v>-0.24166499999999999</c:v>
                </c:pt>
                <c:pt idx="56201">
                  <c:v>-0.242869</c:v>
                </c:pt>
                <c:pt idx="56202">
                  <c:v>-0.24408199999999999</c:v>
                </c:pt>
                <c:pt idx="56203">
                  <c:v>-0.245314</c:v>
                </c:pt>
                <c:pt idx="56204">
                  <c:v>-0.24656</c:v>
                </c:pt>
                <c:pt idx="56205">
                  <c:v>-0.24781400000000001</c:v>
                </c:pt>
                <c:pt idx="56206">
                  <c:v>-0.24907599999999999</c:v>
                </c:pt>
                <c:pt idx="56207">
                  <c:v>-0.25035299999999999</c:v>
                </c:pt>
                <c:pt idx="56208">
                  <c:v>-0.25164599999999998</c:v>
                </c:pt>
                <c:pt idx="56209">
                  <c:v>-0.25295299999999998</c:v>
                </c:pt>
                <c:pt idx="56210">
                  <c:v>-0.254276</c:v>
                </c:pt>
                <c:pt idx="56211">
                  <c:v>-0.25561699999999998</c:v>
                </c:pt>
                <c:pt idx="56212">
                  <c:v>-0.25697700000000001</c:v>
                </c:pt>
                <c:pt idx="56213">
                  <c:v>-0.25834800000000002</c:v>
                </c:pt>
                <c:pt idx="56214">
                  <c:v>-0.25972899999999999</c:v>
                </c:pt>
                <c:pt idx="56215">
                  <c:v>-0.26111499999999999</c:v>
                </c:pt>
                <c:pt idx="56216">
                  <c:v>-0.26250600000000002</c:v>
                </c:pt>
                <c:pt idx="56217">
                  <c:v>-0.263903</c:v>
                </c:pt>
                <c:pt idx="56218">
                  <c:v>-0.26530799999999999</c:v>
                </c:pt>
                <c:pt idx="56219">
                  <c:v>-0.26672400000000002</c:v>
                </c:pt>
                <c:pt idx="56220">
                  <c:v>-0.26815099999999997</c:v>
                </c:pt>
                <c:pt idx="56221">
                  <c:v>-0.26959</c:v>
                </c:pt>
                <c:pt idx="56222">
                  <c:v>-0.27103100000000002</c:v>
                </c:pt>
                <c:pt idx="56223">
                  <c:v>-0.27246999999999999</c:v>
                </c:pt>
                <c:pt idx="56224">
                  <c:v>-0.27389999999999998</c:v>
                </c:pt>
                <c:pt idx="56225">
                  <c:v>-0.27531600000000001</c:v>
                </c:pt>
                <c:pt idx="56226">
                  <c:v>-0.27670800000000001</c:v>
                </c:pt>
                <c:pt idx="56227">
                  <c:v>-0.27807300000000001</c:v>
                </c:pt>
                <c:pt idx="56228">
                  <c:v>-0.27941500000000002</c:v>
                </c:pt>
                <c:pt idx="56229">
                  <c:v>-0.28072999999999998</c:v>
                </c:pt>
                <c:pt idx="56230">
                  <c:v>-0.28201100000000001</c:v>
                </c:pt>
                <c:pt idx="56231">
                  <c:v>-0.28325899999999998</c:v>
                </c:pt>
                <c:pt idx="56232">
                  <c:v>-0.28447899999999998</c:v>
                </c:pt>
                <c:pt idx="56233">
                  <c:v>-0.28567799999999999</c:v>
                </c:pt>
                <c:pt idx="56234">
                  <c:v>-0.28686200000000001</c:v>
                </c:pt>
                <c:pt idx="56235">
                  <c:v>-0.28803400000000001</c:v>
                </c:pt>
                <c:pt idx="56236">
                  <c:v>-0.28919699999999998</c:v>
                </c:pt>
                <c:pt idx="56237">
                  <c:v>-0.29034500000000002</c:v>
                </c:pt>
                <c:pt idx="56238">
                  <c:v>-0.29147899999999999</c:v>
                </c:pt>
                <c:pt idx="56239">
                  <c:v>-0.292605</c:v>
                </c:pt>
                <c:pt idx="56240">
                  <c:v>-0.29369800000000001</c:v>
                </c:pt>
                <c:pt idx="56241">
                  <c:v>-0.294711</c:v>
                </c:pt>
                <c:pt idx="56242">
                  <c:v>-0.29566900000000002</c:v>
                </c:pt>
                <c:pt idx="56243">
                  <c:v>-0.296624</c:v>
                </c:pt>
                <c:pt idx="56244">
                  <c:v>-0.29755900000000002</c:v>
                </c:pt>
                <c:pt idx="56245">
                  <c:v>-0.29844700000000002</c:v>
                </c:pt>
                <c:pt idx="56246">
                  <c:v>-0.29929699999999998</c:v>
                </c:pt>
                <c:pt idx="56247">
                  <c:v>-0.30011100000000002</c:v>
                </c:pt>
                <c:pt idx="56248">
                  <c:v>-0.30087799999999998</c:v>
                </c:pt>
                <c:pt idx="56249">
                  <c:v>-0.301589</c:v>
                </c:pt>
                <c:pt idx="56250">
                  <c:v>-0.30224000000000001</c:v>
                </c:pt>
                <c:pt idx="56251">
                  <c:v>-0.30283599999999999</c:v>
                </c:pt>
                <c:pt idx="56252">
                  <c:v>-0.30338100000000001</c:v>
                </c:pt>
                <c:pt idx="56253">
                  <c:v>-0.30387799999999998</c:v>
                </c:pt>
                <c:pt idx="56254">
                  <c:v>-0.30432300000000001</c:v>
                </c:pt>
                <c:pt idx="56255">
                  <c:v>-0.30470999999999998</c:v>
                </c:pt>
                <c:pt idx="56256">
                  <c:v>-0.305033</c:v>
                </c:pt>
                <c:pt idx="56257">
                  <c:v>-0.30529400000000001</c:v>
                </c:pt>
                <c:pt idx="56258">
                  <c:v>-0.30549700000000002</c:v>
                </c:pt>
                <c:pt idx="56259">
                  <c:v>-0.305647</c:v>
                </c:pt>
                <c:pt idx="56260">
                  <c:v>-0.30575000000000002</c:v>
                </c:pt>
                <c:pt idx="56261">
                  <c:v>-0.30581199999999997</c:v>
                </c:pt>
                <c:pt idx="56262">
                  <c:v>-0.305836</c:v>
                </c:pt>
                <c:pt idx="56263">
                  <c:v>-0.30582300000000001</c:v>
                </c:pt>
                <c:pt idx="56264">
                  <c:v>-0.30577199999999999</c:v>
                </c:pt>
                <c:pt idx="56265">
                  <c:v>-0.30567699999999998</c:v>
                </c:pt>
                <c:pt idx="56266">
                  <c:v>-0.30552600000000002</c:v>
                </c:pt>
                <c:pt idx="56267">
                  <c:v>-0.30530800000000002</c:v>
                </c:pt>
                <c:pt idx="56268">
                  <c:v>-0.30502800000000002</c:v>
                </c:pt>
                <c:pt idx="56269">
                  <c:v>-0.30469299999999999</c:v>
                </c:pt>
                <c:pt idx="56270">
                  <c:v>-0.30429899999999999</c:v>
                </c:pt>
                <c:pt idx="56271">
                  <c:v>-0.30384299999999997</c:v>
                </c:pt>
                <c:pt idx="56272">
                  <c:v>-0.30332300000000001</c:v>
                </c:pt>
                <c:pt idx="56273">
                  <c:v>-0.30273499999999998</c:v>
                </c:pt>
                <c:pt idx="56274">
                  <c:v>-0.30207000000000001</c:v>
                </c:pt>
                <c:pt idx="56275">
                  <c:v>-0.30132199999999998</c:v>
                </c:pt>
                <c:pt idx="56276">
                  <c:v>-0.30049399999999998</c:v>
                </c:pt>
                <c:pt idx="56277">
                  <c:v>-0.29959200000000002</c:v>
                </c:pt>
                <c:pt idx="56278">
                  <c:v>-0.29861700000000002</c:v>
                </c:pt>
                <c:pt idx="56279">
                  <c:v>-0.29756300000000002</c:v>
                </c:pt>
                <c:pt idx="56280">
                  <c:v>-0.29643599999999998</c:v>
                </c:pt>
                <c:pt idx="56281">
                  <c:v>-0.29523899999999997</c:v>
                </c:pt>
                <c:pt idx="56282">
                  <c:v>-0.29397099999999998</c:v>
                </c:pt>
                <c:pt idx="56283">
                  <c:v>-0.29262899999999997</c:v>
                </c:pt>
                <c:pt idx="56284">
                  <c:v>-0.29121799999999998</c:v>
                </c:pt>
                <c:pt idx="56285">
                  <c:v>-0.28974100000000003</c:v>
                </c:pt>
                <c:pt idx="56286">
                  <c:v>-0.28819499999999998</c:v>
                </c:pt>
                <c:pt idx="56287">
                  <c:v>-0.286576</c:v>
                </c:pt>
                <c:pt idx="56288">
                  <c:v>-0.28488200000000002</c:v>
                </c:pt>
                <c:pt idx="56289">
                  <c:v>-0.28310999999999997</c:v>
                </c:pt>
                <c:pt idx="56290">
                  <c:v>-0.28125699999999998</c:v>
                </c:pt>
                <c:pt idx="56291">
                  <c:v>-0.27932299999999999</c:v>
                </c:pt>
                <c:pt idx="56292">
                  <c:v>-0.27731</c:v>
                </c:pt>
                <c:pt idx="56293">
                  <c:v>-0.27522799999999997</c:v>
                </c:pt>
                <c:pt idx="56294">
                  <c:v>-0.27308399999999999</c:v>
                </c:pt>
                <c:pt idx="56295">
                  <c:v>-0.27088200000000001</c:v>
                </c:pt>
                <c:pt idx="56296">
                  <c:v>-0.268625</c:v>
                </c:pt>
                <c:pt idx="56297">
                  <c:v>-0.26630999999999999</c:v>
                </c:pt>
                <c:pt idx="56298">
                  <c:v>-0.26394000000000001</c:v>
                </c:pt>
                <c:pt idx="56299">
                  <c:v>-0.26151799999999997</c:v>
                </c:pt>
                <c:pt idx="56300">
                  <c:v>-0.25904199999999999</c:v>
                </c:pt>
                <c:pt idx="56301">
                  <c:v>-0.25650800000000001</c:v>
                </c:pt>
                <c:pt idx="56302">
                  <c:v>-0.253915</c:v>
                </c:pt>
                <c:pt idx="56303">
                  <c:v>-0.25125999999999998</c:v>
                </c:pt>
                <c:pt idx="56304">
                  <c:v>-0.24854799999999999</c:v>
                </c:pt>
                <c:pt idx="56305">
                  <c:v>-0.24578900000000001</c:v>
                </c:pt>
                <c:pt idx="56306">
                  <c:v>-0.242981</c:v>
                </c:pt>
                <c:pt idx="56307">
                  <c:v>-0.24011199999999999</c:v>
                </c:pt>
                <c:pt idx="56308">
                  <c:v>-0.23717099999999999</c:v>
                </c:pt>
                <c:pt idx="56309">
                  <c:v>-0.23415800000000001</c:v>
                </c:pt>
                <c:pt idx="56310">
                  <c:v>-0.23107900000000001</c:v>
                </c:pt>
                <c:pt idx="56311">
                  <c:v>-0.22794300000000001</c:v>
                </c:pt>
                <c:pt idx="56312">
                  <c:v>-0.22476499999999999</c:v>
                </c:pt>
                <c:pt idx="56313">
                  <c:v>-0.221558</c:v>
                </c:pt>
                <c:pt idx="56314">
                  <c:v>-0.21832199999999999</c:v>
                </c:pt>
                <c:pt idx="56315">
                  <c:v>-0.21504999999999999</c:v>
                </c:pt>
                <c:pt idx="56316">
                  <c:v>-0.21174999999999999</c:v>
                </c:pt>
                <c:pt idx="56317">
                  <c:v>-0.20843600000000001</c:v>
                </c:pt>
                <c:pt idx="56318">
                  <c:v>-0.20511099999999999</c:v>
                </c:pt>
                <c:pt idx="56319">
                  <c:v>-0.20178099999999999</c:v>
                </c:pt>
                <c:pt idx="56320">
                  <c:v>-0.19845699999999999</c:v>
                </c:pt>
                <c:pt idx="56321">
                  <c:v>-0.19514999999999999</c:v>
                </c:pt>
                <c:pt idx="56322">
                  <c:v>-0.19186600000000001</c:v>
                </c:pt>
                <c:pt idx="56323">
                  <c:v>-0.18860199999999999</c:v>
                </c:pt>
                <c:pt idx="56324">
                  <c:v>-0.18534999999999999</c:v>
                </c:pt>
                <c:pt idx="56325">
                  <c:v>-0.18210699999999999</c:v>
                </c:pt>
                <c:pt idx="56326">
                  <c:v>-0.17888000000000001</c:v>
                </c:pt>
                <c:pt idx="56327">
                  <c:v>-0.17566699999999999</c:v>
                </c:pt>
                <c:pt idx="56328">
                  <c:v>-0.172431</c:v>
                </c:pt>
                <c:pt idx="56329">
                  <c:v>-0.16917399999999999</c:v>
                </c:pt>
                <c:pt idx="56330">
                  <c:v>-0.165964</c:v>
                </c:pt>
                <c:pt idx="56331">
                  <c:v>-0.16281200000000001</c:v>
                </c:pt>
                <c:pt idx="56332">
                  <c:v>-0.159668</c:v>
                </c:pt>
                <c:pt idx="56333">
                  <c:v>-0.156529</c:v>
                </c:pt>
                <c:pt idx="56334">
                  <c:v>-0.15341199999999999</c:v>
                </c:pt>
                <c:pt idx="56335">
                  <c:v>-0.15032100000000001</c:v>
                </c:pt>
                <c:pt idx="56336">
                  <c:v>-0.147257</c:v>
                </c:pt>
                <c:pt idx="56337">
                  <c:v>-0.14422499999999999</c:v>
                </c:pt>
                <c:pt idx="56338">
                  <c:v>-0.141233</c:v>
                </c:pt>
                <c:pt idx="56339">
                  <c:v>-0.13829</c:v>
                </c:pt>
                <c:pt idx="56340">
                  <c:v>-0.13540199999999999</c:v>
                </c:pt>
                <c:pt idx="56341">
                  <c:v>-0.132575</c:v>
                </c:pt>
                <c:pt idx="56342">
                  <c:v>-0.12981300000000001</c:v>
                </c:pt>
                <c:pt idx="56343">
                  <c:v>-0.12711600000000001</c:v>
                </c:pt>
                <c:pt idx="56344">
                  <c:v>-0.12449</c:v>
                </c:pt>
                <c:pt idx="56345">
                  <c:v>-0.121945</c:v>
                </c:pt>
                <c:pt idx="56346">
                  <c:v>-0.11949</c:v>
                </c:pt>
                <c:pt idx="56347">
                  <c:v>-0.117133</c:v>
                </c:pt>
                <c:pt idx="56348">
                  <c:v>-0.11487600000000001</c:v>
                </c:pt>
                <c:pt idx="56349">
                  <c:v>-0.112723</c:v>
                </c:pt>
                <c:pt idx="56350">
                  <c:v>-0.110667</c:v>
                </c:pt>
                <c:pt idx="56351">
                  <c:v>-0.1087</c:v>
                </c:pt>
                <c:pt idx="56352">
                  <c:v>-0.10681599999999999</c:v>
                </c:pt>
                <c:pt idx="56353">
                  <c:v>-0.10501000000000001</c:v>
                </c:pt>
                <c:pt idx="56354">
                  <c:v>-0.10328</c:v>
                </c:pt>
                <c:pt idx="56355">
                  <c:v>-0.101627</c:v>
                </c:pt>
                <c:pt idx="56356">
                  <c:v>-0.100054</c:v>
                </c:pt>
                <c:pt idx="56357">
                  <c:v>-9.8565700000000006E-2</c:v>
                </c:pt>
                <c:pt idx="56358">
                  <c:v>-9.7165000000000001E-2</c:v>
                </c:pt>
                <c:pt idx="56359">
                  <c:v>-9.5844600000000002E-2</c:v>
                </c:pt>
                <c:pt idx="56360">
                  <c:v>-9.4589099999999995E-2</c:v>
                </c:pt>
                <c:pt idx="56361">
                  <c:v>-9.3394199999999997E-2</c:v>
                </c:pt>
                <c:pt idx="56362">
                  <c:v>-9.2271000000000006E-2</c:v>
                </c:pt>
                <c:pt idx="56363">
                  <c:v>-9.1230900000000004E-2</c:v>
                </c:pt>
                <c:pt idx="56364">
                  <c:v>-9.0280100000000002E-2</c:v>
                </c:pt>
                <c:pt idx="56365">
                  <c:v>-8.9423500000000003E-2</c:v>
                </c:pt>
                <c:pt idx="56366">
                  <c:v>-8.8666599999999998E-2</c:v>
                </c:pt>
                <c:pt idx="56367">
                  <c:v>-8.8014899999999993E-2</c:v>
                </c:pt>
                <c:pt idx="56368">
                  <c:v>-8.7468299999999999E-2</c:v>
                </c:pt>
                <c:pt idx="56369">
                  <c:v>-8.7021299999999996E-2</c:v>
                </c:pt>
                <c:pt idx="56370">
                  <c:v>-8.6667800000000003E-2</c:v>
                </c:pt>
                <c:pt idx="56371">
                  <c:v>-8.6405700000000002E-2</c:v>
                </c:pt>
                <c:pt idx="56372">
                  <c:v>-8.6236199999999999E-2</c:v>
                </c:pt>
                <c:pt idx="56373">
                  <c:v>-8.61624E-2</c:v>
                </c:pt>
                <c:pt idx="56374">
                  <c:v>-8.6184999999999998E-2</c:v>
                </c:pt>
                <c:pt idx="56375">
                  <c:v>-8.6299799999999996E-2</c:v>
                </c:pt>
                <c:pt idx="56376">
                  <c:v>-8.64983E-2</c:v>
                </c:pt>
                <c:pt idx="56377">
                  <c:v>-8.6771899999999999E-2</c:v>
                </c:pt>
                <c:pt idx="56378">
                  <c:v>-8.7118100000000004E-2</c:v>
                </c:pt>
                <c:pt idx="56379">
                  <c:v>-8.7539099999999995E-2</c:v>
                </c:pt>
                <c:pt idx="56380">
                  <c:v>-8.8038400000000003E-2</c:v>
                </c:pt>
                <c:pt idx="56381">
                  <c:v>-8.8621199999999997E-2</c:v>
                </c:pt>
                <c:pt idx="56382">
                  <c:v>-8.9292899999999994E-2</c:v>
                </c:pt>
                <c:pt idx="56383">
                  <c:v>-9.0052800000000002E-2</c:v>
                </c:pt>
                <c:pt idx="56384">
                  <c:v>-9.0897699999999998E-2</c:v>
                </c:pt>
                <c:pt idx="56385">
                  <c:v>-9.1827900000000004E-2</c:v>
                </c:pt>
                <c:pt idx="56386">
                  <c:v>-9.2842099999999997E-2</c:v>
                </c:pt>
                <c:pt idx="56387">
                  <c:v>-9.3930600000000003E-2</c:v>
                </c:pt>
                <c:pt idx="56388">
                  <c:v>-9.5081600000000002E-2</c:v>
                </c:pt>
                <c:pt idx="56389">
                  <c:v>-9.6290899999999999E-2</c:v>
                </c:pt>
                <c:pt idx="56390">
                  <c:v>-9.7562599999999999E-2</c:v>
                </c:pt>
                <c:pt idx="56391">
                  <c:v>-9.8901799999999998E-2</c:v>
                </c:pt>
                <c:pt idx="56392">
                  <c:v>-0.100311</c:v>
                </c:pt>
                <c:pt idx="56393">
                  <c:v>-0.10179199999999999</c:v>
                </c:pt>
                <c:pt idx="56394">
                  <c:v>-0.103335</c:v>
                </c:pt>
                <c:pt idx="56395">
                  <c:v>-0.104933</c:v>
                </c:pt>
                <c:pt idx="56396">
                  <c:v>-0.106582</c:v>
                </c:pt>
                <c:pt idx="56397">
                  <c:v>-0.10828699999999999</c:v>
                </c:pt>
                <c:pt idx="56398">
                  <c:v>-0.11004800000000001</c:v>
                </c:pt>
                <c:pt idx="56399">
                  <c:v>-0.111868</c:v>
                </c:pt>
                <c:pt idx="56400">
                  <c:v>-0.113746</c:v>
                </c:pt>
                <c:pt idx="56401">
                  <c:v>-0.115684</c:v>
                </c:pt>
                <c:pt idx="56402">
                  <c:v>-0.117674</c:v>
                </c:pt>
                <c:pt idx="56403">
                  <c:v>-0.119709</c:v>
                </c:pt>
                <c:pt idx="56404">
                  <c:v>-0.121792</c:v>
                </c:pt>
                <c:pt idx="56405">
                  <c:v>-0.123929</c:v>
                </c:pt>
                <c:pt idx="56406">
                  <c:v>-0.12611800000000001</c:v>
                </c:pt>
                <c:pt idx="56407">
                  <c:v>-0.128354</c:v>
                </c:pt>
                <c:pt idx="56408">
                  <c:v>-0.13063</c:v>
                </c:pt>
                <c:pt idx="56409">
                  <c:v>-0.132938</c:v>
                </c:pt>
                <c:pt idx="56410">
                  <c:v>-0.135271</c:v>
                </c:pt>
                <c:pt idx="56411">
                  <c:v>-0.13761999999999999</c:v>
                </c:pt>
                <c:pt idx="56412">
                  <c:v>-0.13998099999999999</c:v>
                </c:pt>
                <c:pt idx="56413">
                  <c:v>-0.14235</c:v>
                </c:pt>
                <c:pt idx="56414">
                  <c:v>-0.14472399999999999</c:v>
                </c:pt>
                <c:pt idx="56415">
                  <c:v>-0.14710000000000001</c:v>
                </c:pt>
                <c:pt idx="56416">
                  <c:v>-0.149479</c:v>
                </c:pt>
                <c:pt idx="56417">
                  <c:v>-0.151862</c:v>
                </c:pt>
                <c:pt idx="56418">
                  <c:v>-0.15424099999999999</c:v>
                </c:pt>
                <c:pt idx="56419">
                  <c:v>-0.156612</c:v>
                </c:pt>
                <c:pt idx="56420">
                  <c:v>-0.15897</c:v>
                </c:pt>
                <c:pt idx="56421">
                  <c:v>-0.16131400000000001</c:v>
                </c:pt>
                <c:pt idx="56422">
                  <c:v>-0.16364000000000001</c:v>
                </c:pt>
                <c:pt idx="56423">
                  <c:v>-0.16594700000000001</c:v>
                </c:pt>
                <c:pt idx="56424">
                  <c:v>-0.16823199999999999</c:v>
                </c:pt>
                <c:pt idx="56425">
                  <c:v>-0.17049600000000001</c:v>
                </c:pt>
                <c:pt idx="56426">
                  <c:v>-0.17274</c:v>
                </c:pt>
                <c:pt idx="56427">
                  <c:v>-0.17496700000000001</c:v>
                </c:pt>
                <c:pt idx="56428">
                  <c:v>-0.177174</c:v>
                </c:pt>
                <c:pt idx="56429">
                  <c:v>-0.17935899999999999</c:v>
                </c:pt>
                <c:pt idx="56430">
                  <c:v>-0.18152299999999999</c:v>
                </c:pt>
                <c:pt idx="56431">
                  <c:v>-0.183668</c:v>
                </c:pt>
                <c:pt idx="56432">
                  <c:v>-0.18579200000000001</c:v>
                </c:pt>
                <c:pt idx="56433">
                  <c:v>-0.18789</c:v>
                </c:pt>
                <c:pt idx="56434">
                  <c:v>-0.18995899999999999</c:v>
                </c:pt>
                <c:pt idx="56435">
                  <c:v>-0.191997</c:v>
                </c:pt>
                <c:pt idx="56436">
                  <c:v>-0.19400100000000001</c:v>
                </c:pt>
                <c:pt idx="56437">
                  <c:v>-0.195965</c:v>
                </c:pt>
                <c:pt idx="56438">
                  <c:v>-0.19788500000000001</c:v>
                </c:pt>
                <c:pt idx="56439">
                  <c:v>-0.19975899999999999</c:v>
                </c:pt>
                <c:pt idx="56440">
                  <c:v>-0.20158400000000001</c:v>
                </c:pt>
                <c:pt idx="56441">
                  <c:v>-0.20335800000000001</c:v>
                </c:pt>
                <c:pt idx="56442">
                  <c:v>-0.20507800000000001</c:v>
                </c:pt>
                <c:pt idx="56443">
                  <c:v>-0.206737</c:v>
                </c:pt>
                <c:pt idx="56444">
                  <c:v>-0.20833299999999999</c:v>
                </c:pt>
                <c:pt idx="56445">
                  <c:v>-0.209868</c:v>
                </c:pt>
                <c:pt idx="56446">
                  <c:v>-0.21134700000000001</c:v>
                </c:pt>
                <c:pt idx="56447">
                  <c:v>-0.21277099999999999</c:v>
                </c:pt>
                <c:pt idx="56448">
                  <c:v>-0.21414</c:v>
                </c:pt>
                <c:pt idx="56449">
                  <c:v>-0.215452</c:v>
                </c:pt>
                <c:pt idx="56450">
                  <c:v>-0.21670900000000001</c:v>
                </c:pt>
                <c:pt idx="56451">
                  <c:v>-0.21790999999999999</c:v>
                </c:pt>
                <c:pt idx="56452">
                  <c:v>-0.219051</c:v>
                </c:pt>
                <c:pt idx="56453">
                  <c:v>-0.22012699999999999</c:v>
                </c:pt>
                <c:pt idx="56454">
                  <c:v>-0.221137</c:v>
                </c:pt>
                <c:pt idx="56455">
                  <c:v>-0.222083</c:v>
                </c:pt>
                <c:pt idx="56456">
                  <c:v>-0.222966</c:v>
                </c:pt>
                <c:pt idx="56457">
                  <c:v>-0.22378500000000001</c:v>
                </c:pt>
                <c:pt idx="56458">
                  <c:v>-0.22453400000000001</c:v>
                </c:pt>
                <c:pt idx="56459">
                  <c:v>-0.225212</c:v>
                </c:pt>
                <c:pt idx="56460">
                  <c:v>-0.225823</c:v>
                </c:pt>
                <c:pt idx="56461">
                  <c:v>-0.22636500000000001</c:v>
                </c:pt>
                <c:pt idx="56462">
                  <c:v>-0.22683600000000001</c:v>
                </c:pt>
                <c:pt idx="56463">
                  <c:v>-0.22722899999999999</c:v>
                </c:pt>
                <c:pt idx="56464">
                  <c:v>-0.22754099999999999</c:v>
                </c:pt>
                <c:pt idx="56465">
                  <c:v>-0.22777</c:v>
                </c:pt>
                <c:pt idx="56466">
                  <c:v>-0.22791600000000001</c:v>
                </c:pt>
                <c:pt idx="56467">
                  <c:v>-0.22797899999999999</c:v>
                </c:pt>
                <c:pt idx="56468">
                  <c:v>-0.227963</c:v>
                </c:pt>
                <c:pt idx="56469">
                  <c:v>-0.22786999999999999</c:v>
                </c:pt>
                <c:pt idx="56470">
                  <c:v>-0.22769900000000001</c:v>
                </c:pt>
                <c:pt idx="56471">
                  <c:v>-0.22744600000000001</c:v>
                </c:pt>
                <c:pt idx="56472">
                  <c:v>-0.22711100000000001</c:v>
                </c:pt>
                <c:pt idx="56473">
                  <c:v>-0.226692</c:v>
                </c:pt>
                <c:pt idx="56474">
                  <c:v>-0.226186</c:v>
                </c:pt>
                <c:pt idx="56475">
                  <c:v>-0.22559100000000001</c:v>
                </c:pt>
                <c:pt idx="56476">
                  <c:v>-0.22490499999999999</c:v>
                </c:pt>
                <c:pt idx="56477">
                  <c:v>-0.224132</c:v>
                </c:pt>
                <c:pt idx="56478">
                  <c:v>-0.223275</c:v>
                </c:pt>
                <c:pt idx="56479">
                  <c:v>-0.22233800000000001</c:v>
                </c:pt>
                <c:pt idx="56480">
                  <c:v>-0.22132399999999999</c:v>
                </c:pt>
                <c:pt idx="56481">
                  <c:v>-0.22023799999999999</c:v>
                </c:pt>
                <c:pt idx="56482">
                  <c:v>-0.219081</c:v>
                </c:pt>
                <c:pt idx="56483">
                  <c:v>-0.21785299999999999</c:v>
                </c:pt>
                <c:pt idx="56484">
                  <c:v>-0.21654899999999999</c:v>
                </c:pt>
                <c:pt idx="56485">
                  <c:v>-0.215169</c:v>
                </c:pt>
                <c:pt idx="56486">
                  <c:v>-0.21371599999999999</c:v>
                </c:pt>
                <c:pt idx="56487">
                  <c:v>-0.21218999999999999</c:v>
                </c:pt>
                <c:pt idx="56488">
                  <c:v>-0.210591</c:v>
                </c:pt>
                <c:pt idx="56489">
                  <c:v>-0.20891399999999999</c:v>
                </c:pt>
                <c:pt idx="56490">
                  <c:v>-0.20716000000000001</c:v>
                </c:pt>
                <c:pt idx="56491">
                  <c:v>-0.20532700000000001</c:v>
                </c:pt>
                <c:pt idx="56492">
                  <c:v>-0.20341600000000001</c:v>
                </c:pt>
                <c:pt idx="56493">
                  <c:v>-0.201431</c:v>
                </c:pt>
                <c:pt idx="56494">
                  <c:v>-0.19937199999999999</c:v>
                </c:pt>
                <c:pt idx="56495">
                  <c:v>-0.19723599999999999</c:v>
                </c:pt>
                <c:pt idx="56496">
                  <c:v>-0.19502</c:v>
                </c:pt>
                <c:pt idx="56497">
                  <c:v>-0.19273100000000001</c:v>
                </c:pt>
                <c:pt idx="56498">
                  <c:v>-0.19037799999999999</c:v>
                </c:pt>
                <c:pt idx="56499">
                  <c:v>-0.187967</c:v>
                </c:pt>
                <c:pt idx="56500">
                  <c:v>-0.185503</c:v>
                </c:pt>
                <c:pt idx="56501">
                  <c:v>-0.18298700000000001</c:v>
                </c:pt>
                <c:pt idx="56502">
                  <c:v>-0.180419</c:v>
                </c:pt>
                <c:pt idx="56503">
                  <c:v>-0.17780499999999999</c:v>
                </c:pt>
                <c:pt idx="56504">
                  <c:v>-0.17515</c:v>
                </c:pt>
                <c:pt idx="56505">
                  <c:v>-0.17245199999999999</c:v>
                </c:pt>
                <c:pt idx="56506">
                  <c:v>-0.169708</c:v>
                </c:pt>
                <c:pt idx="56507">
                  <c:v>-0.16692299999999999</c:v>
                </c:pt>
                <c:pt idx="56508">
                  <c:v>-0.164104</c:v>
                </c:pt>
                <c:pt idx="56509">
                  <c:v>-0.16125400000000001</c:v>
                </c:pt>
                <c:pt idx="56510">
                  <c:v>-0.15837399999999999</c:v>
                </c:pt>
                <c:pt idx="56511">
                  <c:v>-0.15546499999999999</c:v>
                </c:pt>
                <c:pt idx="56512">
                  <c:v>-0.15252499999999999</c:v>
                </c:pt>
                <c:pt idx="56513">
                  <c:v>-0.149559</c:v>
                </c:pt>
                <c:pt idx="56514">
                  <c:v>-0.14657500000000001</c:v>
                </c:pt>
                <c:pt idx="56515">
                  <c:v>-0.143543</c:v>
                </c:pt>
                <c:pt idx="56516">
                  <c:v>-0.14041300000000001</c:v>
                </c:pt>
                <c:pt idx="56517">
                  <c:v>-0.137212</c:v>
                </c:pt>
                <c:pt idx="56518">
                  <c:v>-0.13400300000000001</c:v>
                </c:pt>
                <c:pt idx="56519">
                  <c:v>-0.130776</c:v>
                </c:pt>
                <c:pt idx="56520">
                  <c:v>-0.12750800000000001</c:v>
                </c:pt>
                <c:pt idx="56521">
                  <c:v>-0.12421500000000001</c:v>
                </c:pt>
                <c:pt idx="56522">
                  <c:v>-0.12091399999999999</c:v>
                </c:pt>
                <c:pt idx="56523">
                  <c:v>-0.117603</c:v>
                </c:pt>
                <c:pt idx="56524">
                  <c:v>-0.11428099999999999</c:v>
                </c:pt>
                <c:pt idx="56525">
                  <c:v>-0.110946</c:v>
                </c:pt>
                <c:pt idx="56526">
                  <c:v>-0.107599</c:v>
                </c:pt>
                <c:pt idx="56527">
                  <c:v>-0.104244</c:v>
                </c:pt>
                <c:pt idx="56528">
                  <c:v>-0.100885</c:v>
                </c:pt>
                <c:pt idx="56529">
                  <c:v>-9.75274E-2</c:v>
                </c:pt>
                <c:pt idx="56530">
                  <c:v>-9.4171500000000005E-2</c:v>
                </c:pt>
                <c:pt idx="56531">
                  <c:v>-9.0823799999999996E-2</c:v>
                </c:pt>
                <c:pt idx="56532">
                  <c:v>-8.7492500000000001E-2</c:v>
                </c:pt>
                <c:pt idx="56533">
                  <c:v>-8.4184599999999998E-2</c:v>
                </c:pt>
                <c:pt idx="56534">
                  <c:v>-8.0905400000000002E-2</c:v>
                </c:pt>
                <c:pt idx="56535">
                  <c:v>-7.7658599999999994E-2</c:v>
                </c:pt>
                <c:pt idx="56536">
                  <c:v>-7.4444200000000002E-2</c:v>
                </c:pt>
                <c:pt idx="56537">
                  <c:v>-7.1260599999999993E-2</c:v>
                </c:pt>
                <c:pt idx="56538">
                  <c:v>-6.8106600000000003E-2</c:v>
                </c:pt>
                <c:pt idx="56539">
                  <c:v>-6.4982499999999999E-2</c:v>
                </c:pt>
                <c:pt idx="56540">
                  <c:v>-6.1890000000000001E-2</c:v>
                </c:pt>
                <c:pt idx="56541">
                  <c:v>-5.8828699999999998E-2</c:v>
                </c:pt>
                <c:pt idx="56542">
                  <c:v>-5.5797600000000003E-2</c:v>
                </c:pt>
                <c:pt idx="56543">
                  <c:v>-5.2798200000000003E-2</c:v>
                </c:pt>
                <c:pt idx="56544">
                  <c:v>-4.9830600000000003E-2</c:v>
                </c:pt>
                <c:pt idx="56545">
                  <c:v>-4.6895100000000002E-2</c:v>
                </c:pt>
                <c:pt idx="56546">
                  <c:v>-4.3992999999999997E-2</c:v>
                </c:pt>
                <c:pt idx="56547">
                  <c:v>-4.1122499999999999E-2</c:v>
                </c:pt>
                <c:pt idx="56548">
                  <c:v>-3.8282099999999999E-2</c:v>
                </c:pt>
                <c:pt idx="56549">
                  <c:v>-3.5473900000000003E-2</c:v>
                </c:pt>
                <c:pt idx="56550">
                  <c:v>-3.2701300000000003E-2</c:v>
                </c:pt>
                <c:pt idx="56551">
                  <c:v>-2.9967400000000002E-2</c:v>
                </c:pt>
                <c:pt idx="56552">
                  <c:v>-2.7276000000000002E-2</c:v>
                </c:pt>
                <c:pt idx="56553">
                  <c:v>-2.46298E-2</c:v>
                </c:pt>
                <c:pt idx="56554">
                  <c:v>-2.20302E-2</c:v>
                </c:pt>
                <c:pt idx="56555">
                  <c:v>-1.9477899999999999E-2</c:v>
                </c:pt>
                <c:pt idx="56556">
                  <c:v>-1.6974199999999998E-2</c:v>
                </c:pt>
                <c:pt idx="56557">
                  <c:v>-1.45202E-2</c:v>
                </c:pt>
                <c:pt idx="56558">
                  <c:v>-1.21166E-2</c:v>
                </c:pt>
                <c:pt idx="56559" formatCode="0.00E+00">
                  <c:v>-9.7637399999999999E-3</c:v>
                </c:pt>
                <c:pt idx="56560" formatCode="0.00E+00">
                  <c:v>-7.4612200000000002E-3</c:v>
                </c:pt>
                <c:pt idx="56561" formatCode="0.00E+00">
                  <c:v>-5.2086500000000004E-3</c:v>
                </c:pt>
                <c:pt idx="56562" formatCode="0.00E+00">
                  <c:v>-3.0059499999999999E-3</c:v>
                </c:pt>
                <c:pt idx="56563" formatCode="0.00E+00">
                  <c:v>-8.5322999999999996E-4</c:v>
                </c:pt>
                <c:pt idx="56564" formatCode="0.00E+00">
                  <c:v>1.2507499999999999E-3</c:v>
                </c:pt>
                <c:pt idx="56565" formatCode="0.00E+00">
                  <c:v>3.3088700000000002E-3</c:v>
                </c:pt>
                <c:pt idx="56566" formatCode="0.00E+00">
                  <c:v>5.3233600000000001E-3</c:v>
                </c:pt>
                <c:pt idx="56567" formatCode="0.00E+00">
                  <c:v>7.2931300000000001E-3</c:v>
                </c:pt>
                <c:pt idx="56568" formatCode="0.00E+00">
                  <c:v>9.2142000000000005E-3</c:v>
                </c:pt>
                <c:pt idx="56569">
                  <c:v>1.10826E-2</c:v>
                </c:pt>
                <c:pt idx="56570">
                  <c:v>1.2896400000000001E-2</c:v>
                </c:pt>
                <c:pt idx="56571">
                  <c:v>1.46553E-2</c:v>
                </c:pt>
                <c:pt idx="56572">
                  <c:v>1.63582E-2</c:v>
                </c:pt>
                <c:pt idx="56573">
                  <c:v>1.8003999999999999E-2</c:v>
                </c:pt>
                <c:pt idx="56574">
                  <c:v>1.9592700000000001E-2</c:v>
                </c:pt>
                <c:pt idx="56575">
                  <c:v>2.1125700000000001E-2</c:v>
                </c:pt>
                <c:pt idx="56576">
                  <c:v>2.2604800000000001E-2</c:v>
                </c:pt>
                <c:pt idx="56577">
                  <c:v>2.4029399999999999E-2</c:v>
                </c:pt>
                <c:pt idx="56578">
                  <c:v>2.5397200000000002E-2</c:v>
                </c:pt>
                <c:pt idx="56579">
                  <c:v>2.67055E-2</c:v>
                </c:pt>
                <c:pt idx="56580">
                  <c:v>2.7952500000000002E-2</c:v>
                </c:pt>
                <c:pt idx="56581">
                  <c:v>2.9139999999999999E-2</c:v>
                </c:pt>
                <c:pt idx="56582">
                  <c:v>3.0273999999999999E-2</c:v>
                </c:pt>
                <c:pt idx="56583">
                  <c:v>3.1360199999999998E-2</c:v>
                </c:pt>
                <c:pt idx="56584">
                  <c:v>3.2399499999999998E-2</c:v>
                </c:pt>
                <c:pt idx="56585">
                  <c:v>3.3390099999999999E-2</c:v>
                </c:pt>
                <c:pt idx="56586">
                  <c:v>3.4330699999999999E-2</c:v>
                </c:pt>
                <c:pt idx="56587">
                  <c:v>3.5219399999999998E-2</c:v>
                </c:pt>
                <c:pt idx="56588">
                  <c:v>3.60515E-2</c:v>
                </c:pt>
                <c:pt idx="56589">
                  <c:v>3.6827100000000002E-2</c:v>
                </c:pt>
                <c:pt idx="56590">
                  <c:v>3.7553599999999999E-2</c:v>
                </c:pt>
                <c:pt idx="56591">
                  <c:v>3.8235600000000002E-2</c:v>
                </c:pt>
                <c:pt idx="56592">
                  <c:v>3.8868399999999997E-2</c:v>
                </c:pt>
                <c:pt idx="56593">
                  <c:v>3.9444199999999999E-2</c:v>
                </c:pt>
                <c:pt idx="56594">
                  <c:v>3.9957899999999998E-2</c:v>
                </c:pt>
                <c:pt idx="56595">
                  <c:v>4.0407600000000002E-2</c:v>
                </c:pt>
                <c:pt idx="56596">
                  <c:v>4.0796300000000001E-2</c:v>
                </c:pt>
                <c:pt idx="56597">
                  <c:v>4.1128199999999997E-2</c:v>
                </c:pt>
                <c:pt idx="56598">
                  <c:v>4.1406100000000001E-2</c:v>
                </c:pt>
                <c:pt idx="56599">
                  <c:v>4.1631799999999997E-2</c:v>
                </c:pt>
                <c:pt idx="56600">
                  <c:v>4.18054E-2</c:v>
                </c:pt>
                <c:pt idx="56601">
                  <c:v>4.1925700000000003E-2</c:v>
                </c:pt>
                <c:pt idx="56602">
                  <c:v>4.1990199999999998E-2</c:v>
                </c:pt>
                <c:pt idx="56603">
                  <c:v>4.1995400000000002E-2</c:v>
                </c:pt>
                <c:pt idx="56604">
                  <c:v>4.1938299999999998E-2</c:v>
                </c:pt>
                <c:pt idx="56605">
                  <c:v>4.1819000000000002E-2</c:v>
                </c:pt>
                <c:pt idx="56606">
                  <c:v>4.1639500000000003E-2</c:v>
                </c:pt>
                <c:pt idx="56607">
                  <c:v>4.13998E-2</c:v>
                </c:pt>
                <c:pt idx="56608">
                  <c:v>4.1099200000000002E-2</c:v>
                </c:pt>
                <c:pt idx="56609">
                  <c:v>4.0740400000000003E-2</c:v>
                </c:pt>
                <c:pt idx="56610">
                  <c:v>4.0327500000000002E-2</c:v>
                </c:pt>
                <c:pt idx="56611">
                  <c:v>3.9861899999999999E-2</c:v>
                </c:pt>
                <c:pt idx="56612">
                  <c:v>3.9342500000000002E-2</c:v>
                </c:pt>
                <c:pt idx="56613">
                  <c:v>3.8767900000000001E-2</c:v>
                </c:pt>
                <c:pt idx="56614">
                  <c:v>3.8136900000000001E-2</c:v>
                </c:pt>
                <c:pt idx="56615">
                  <c:v>3.7450799999999999E-2</c:v>
                </c:pt>
                <c:pt idx="56616">
                  <c:v>3.6711300000000002E-2</c:v>
                </c:pt>
                <c:pt idx="56617">
                  <c:v>3.5918600000000002E-2</c:v>
                </c:pt>
                <c:pt idx="56618">
                  <c:v>3.5072300000000001E-2</c:v>
                </c:pt>
                <c:pt idx="56619">
                  <c:v>3.4172800000000003E-2</c:v>
                </c:pt>
                <c:pt idx="56620">
                  <c:v>3.3219800000000001E-2</c:v>
                </c:pt>
                <c:pt idx="56621">
                  <c:v>3.2212999999999999E-2</c:v>
                </c:pt>
                <c:pt idx="56622">
                  <c:v>3.1153199999999999E-2</c:v>
                </c:pt>
                <c:pt idx="56623">
                  <c:v>3.0040600000000001E-2</c:v>
                </c:pt>
                <c:pt idx="56624">
                  <c:v>2.8875899999999999E-2</c:v>
                </c:pt>
                <c:pt idx="56625">
                  <c:v>2.7660899999999999E-2</c:v>
                </c:pt>
                <c:pt idx="56626">
                  <c:v>2.63988E-2</c:v>
                </c:pt>
                <c:pt idx="56627">
                  <c:v>2.5093600000000001E-2</c:v>
                </c:pt>
                <c:pt idx="56628">
                  <c:v>2.37472E-2</c:v>
                </c:pt>
                <c:pt idx="56629">
                  <c:v>2.2359500000000001E-2</c:v>
                </c:pt>
                <c:pt idx="56630">
                  <c:v>2.09313E-2</c:v>
                </c:pt>
                <c:pt idx="56631">
                  <c:v>1.94637E-2</c:v>
                </c:pt>
                <c:pt idx="56632">
                  <c:v>1.7956699999999999E-2</c:v>
                </c:pt>
                <c:pt idx="56633">
                  <c:v>1.64102E-2</c:v>
                </c:pt>
                <c:pt idx="56634">
                  <c:v>1.4825100000000001E-2</c:v>
                </c:pt>
                <c:pt idx="56635">
                  <c:v>1.32041E-2</c:v>
                </c:pt>
                <c:pt idx="56636">
                  <c:v>1.15502E-2</c:v>
                </c:pt>
                <c:pt idx="56637" formatCode="0.00E+00">
                  <c:v>9.8658200000000008E-3</c:v>
                </c:pt>
                <c:pt idx="56638" formatCode="0.00E+00">
                  <c:v>8.15397E-3</c:v>
                </c:pt>
                <c:pt idx="56639" formatCode="0.00E+00">
                  <c:v>6.4178600000000001E-3</c:v>
                </c:pt>
                <c:pt idx="56640" formatCode="0.00E+00">
                  <c:v>4.65929E-3</c:v>
                </c:pt>
                <c:pt idx="56641" formatCode="0.00E+00">
                  <c:v>2.8778699999999998E-3</c:v>
                </c:pt>
                <c:pt idx="56642" formatCode="0.00E+00">
                  <c:v>1.0725299999999999E-3</c:v>
                </c:pt>
                <c:pt idx="56643" formatCode="0.00E+00">
                  <c:v>-7.5661299999999995E-4</c:v>
                </c:pt>
                <c:pt idx="56644" formatCode="0.00E+00">
                  <c:v>-2.6086400000000002E-3</c:v>
                </c:pt>
                <c:pt idx="56645" formatCode="0.00E+00">
                  <c:v>-4.4825999999999998E-3</c:v>
                </c:pt>
                <c:pt idx="56646" formatCode="0.00E+00">
                  <c:v>-6.3773199999999997E-3</c:v>
                </c:pt>
                <c:pt idx="56647" formatCode="0.00E+00">
                  <c:v>-8.2922199999999995E-3</c:v>
                </c:pt>
                <c:pt idx="56648">
                  <c:v>-1.0227E-2</c:v>
                </c:pt>
                <c:pt idx="56649">
                  <c:v>-1.21799E-2</c:v>
                </c:pt>
                <c:pt idx="56650">
                  <c:v>-1.4147699999999999E-2</c:v>
                </c:pt>
                <c:pt idx="56651">
                  <c:v>-1.61274E-2</c:v>
                </c:pt>
                <c:pt idx="56652">
                  <c:v>-1.8116500000000001E-2</c:v>
                </c:pt>
                <c:pt idx="56653">
                  <c:v>-2.0113200000000001E-2</c:v>
                </c:pt>
                <c:pt idx="56654">
                  <c:v>-2.2115300000000001E-2</c:v>
                </c:pt>
                <c:pt idx="56655">
                  <c:v>-2.4121199999999999E-2</c:v>
                </c:pt>
                <c:pt idx="56656">
                  <c:v>-2.6128999999999999E-2</c:v>
                </c:pt>
                <c:pt idx="56657">
                  <c:v>-2.8136499999999998E-2</c:v>
                </c:pt>
                <c:pt idx="56658">
                  <c:v>-3.01412E-2</c:v>
                </c:pt>
                <c:pt idx="56659">
                  <c:v>-3.2141099999999999E-2</c:v>
                </c:pt>
                <c:pt idx="56660">
                  <c:v>-3.4135100000000002E-2</c:v>
                </c:pt>
                <c:pt idx="56661">
                  <c:v>-3.6122000000000001E-2</c:v>
                </c:pt>
                <c:pt idx="56662">
                  <c:v>-3.8099399999999999E-2</c:v>
                </c:pt>
                <c:pt idx="56663">
                  <c:v>-4.0064900000000001E-2</c:v>
                </c:pt>
                <c:pt idx="56664">
                  <c:v>-4.2015799999999999E-2</c:v>
                </c:pt>
                <c:pt idx="56665">
                  <c:v>-4.39499E-2</c:v>
                </c:pt>
                <c:pt idx="56666">
                  <c:v>-4.5865700000000002E-2</c:v>
                </c:pt>
                <c:pt idx="56667">
                  <c:v>-4.7761100000000001E-2</c:v>
                </c:pt>
                <c:pt idx="56668">
                  <c:v>-4.9633200000000002E-2</c:v>
                </c:pt>
                <c:pt idx="56669">
                  <c:v>-5.1478900000000001E-2</c:v>
                </c:pt>
                <c:pt idx="56670">
                  <c:v>-5.3295700000000001E-2</c:v>
                </c:pt>
                <c:pt idx="56671">
                  <c:v>-5.50813E-2</c:v>
                </c:pt>
                <c:pt idx="56672">
                  <c:v>-5.6833500000000002E-2</c:v>
                </c:pt>
                <c:pt idx="56673">
                  <c:v>-5.8550499999999998E-2</c:v>
                </c:pt>
                <c:pt idx="56674">
                  <c:v>-6.0230699999999998E-2</c:v>
                </c:pt>
                <c:pt idx="56675">
                  <c:v>-6.1873299999999999E-2</c:v>
                </c:pt>
                <c:pt idx="56676">
                  <c:v>-6.34773E-2</c:v>
                </c:pt>
                <c:pt idx="56677">
                  <c:v>-6.5040100000000003E-2</c:v>
                </c:pt>
                <c:pt idx="56678">
                  <c:v>-6.6559400000000005E-2</c:v>
                </c:pt>
                <c:pt idx="56679">
                  <c:v>-6.8033899999999994E-2</c:v>
                </c:pt>
                <c:pt idx="56680">
                  <c:v>-6.9462599999999999E-2</c:v>
                </c:pt>
                <c:pt idx="56681">
                  <c:v>-7.0843500000000004E-2</c:v>
                </c:pt>
                <c:pt idx="56682">
                  <c:v>-7.2173000000000001E-2</c:v>
                </c:pt>
                <c:pt idx="56683">
                  <c:v>-7.3447999999999999E-2</c:v>
                </c:pt>
                <c:pt idx="56684">
                  <c:v>-7.4667800000000006E-2</c:v>
                </c:pt>
                <c:pt idx="56685">
                  <c:v>-7.5833100000000001E-2</c:v>
                </c:pt>
                <c:pt idx="56686">
                  <c:v>-7.6941599999999999E-2</c:v>
                </c:pt>
                <c:pt idx="56687">
                  <c:v>-7.7988399999999999E-2</c:v>
                </c:pt>
                <c:pt idx="56688">
                  <c:v>-7.89691E-2</c:v>
                </c:pt>
                <c:pt idx="56689">
                  <c:v>-7.9881300000000002E-2</c:v>
                </c:pt>
                <c:pt idx="56690">
                  <c:v>-8.0724299999999999E-2</c:v>
                </c:pt>
                <c:pt idx="56691">
                  <c:v>-8.1497200000000006E-2</c:v>
                </c:pt>
                <c:pt idx="56692">
                  <c:v>-8.2198599999999997E-2</c:v>
                </c:pt>
                <c:pt idx="56693">
                  <c:v>-8.2827799999999993E-2</c:v>
                </c:pt>
                <c:pt idx="56694">
                  <c:v>-8.3384799999999995E-2</c:v>
                </c:pt>
                <c:pt idx="56695">
                  <c:v>-8.3868899999999996E-2</c:v>
                </c:pt>
                <c:pt idx="56696">
                  <c:v>-8.4279099999999996E-2</c:v>
                </c:pt>
                <c:pt idx="56697">
                  <c:v>-8.4614499999999995E-2</c:v>
                </c:pt>
                <c:pt idx="56698">
                  <c:v>-8.4873699999999996E-2</c:v>
                </c:pt>
                <c:pt idx="56699">
                  <c:v>-8.5054900000000003E-2</c:v>
                </c:pt>
                <c:pt idx="56700">
                  <c:v>-8.5155800000000004E-2</c:v>
                </c:pt>
                <c:pt idx="56701">
                  <c:v>-8.5174299999999994E-2</c:v>
                </c:pt>
                <c:pt idx="56702">
                  <c:v>-8.5108299999999998E-2</c:v>
                </c:pt>
                <c:pt idx="56703">
                  <c:v>-8.4956199999999996E-2</c:v>
                </c:pt>
                <c:pt idx="56704">
                  <c:v>-8.4716899999999998E-2</c:v>
                </c:pt>
                <c:pt idx="56705">
                  <c:v>-8.4389699999999998E-2</c:v>
                </c:pt>
                <c:pt idx="56706">
                  <c:v>-8.3974099999999996E-2</c:v>
                </c:pt>
                <c:pt idx="56707">
                  <c:v>-8.3471900000000002E-2</c:v>
                </c:pt>
                <c:pt idx="56708">
                  <c:v>-8.2885600000000004E-2</c:v>
                </c:pt>
                <c:pt idx="56709">
                  <c:v>-8.2215399999999994E-2</c:v>
                </c:pt>
                <c:pt idx="56710">
                  <c:v>-8.1460099999999994E-2</c:v>
                </c:pt>
                <c:pt idx="56711">
                  <c:v>-8.0617999999999995E-2</c:v>
                </c:pt>
                <c:pt idx="56712">
                  <c:v>-7.96877E-2</c:v>
                </c:pt>
                <c:pt idx="56713">
                  <c:v>-7.8669000000000003E-2</c:v>
                </c:pt>
                <c:pt idx="56714">
                  <c:v>-7.7562500000000006E-2</c:v>
                </c:pt>
                <c:pt idx="56715">
                  <c:v>-7.6368500000000006E-2</c:v>
                </c:pt>
                <c:pt idx="56716">
                  <c:v>-7.5086399999999998E-2</c:v>
                </c:pt>
                <c:pt idx="56717">
                  <c:v>-7.3714100000000005E-2</c:v>
                </c:pt>
                <c:pt idx="56718">
                  <c:v>-7.2250800000000004E-2</c:v>
                </c:pt>
                <c:pt idx="56719">
                  <c:v>-7.0697499999999996E-2</c:v>
                </c:pt>
                <c:pt idx="56720">
                  <c:v>-6.9056599999999996E-2</c:v>
                </c:pt>
                <c:pt idx="56721">
                  <c:v>-6.7329700000000006E-2</c:v>
                </c:pt>
                <c:pt idx="56722">
                  <c:v>-6.5517099999999995E-2</c:v>
                </c:pt>
                <c:pt idx="56723">
                  <c:v>-6.3619700000000001E-2</c:v>
                </c:pt>
                <c:pt idx="56724">
                  <c:v>-6.1638499999999999E-2</c:v>
                </c:pt>
                <c:pt idx="56725">
                  <c:v>-5.9574599999999998E-2</c:v>
                </c:pt>
                <c:pt idx="56726">
                  <c:v>-5.7427699999999998E-2</c:v>
                </c:pt>
                <c:pt idx="56727">
                  <c:v>-5.5197299999999998E-2</c:v>
                </c:pt>
                <c:pt idx="56728">
                  <c:v>-5.2883800000000002E-2</c:v>
                </c:pt>
                <c:pt idx="56729">
                  <c:v>-5.04883E-2</c:v>
                </c:pt>
                <c:pt idx="56730">
                  <c:v>-4.8012600000000002E-2</c:v>
                </c:pt>
                <c:pt idx="56731">
                  <c:v>-4.5458600000000002E-2</c:v>
                </c:pt>
                <c:pt idx="56732">
                  <c:v>-4.2828600000000001E-2</c:v>
                </c:pt>
                <c:pt idx="56733">
                  <c:v>-4.01252E-2</c:v>
                </c:pt>
                <c:pt idx="56734">
                  <c:v>-3.7350300000000003E-2</c:v>
                </c:pt>
                <c:pt idx="56735">
                  <c:v>-3.4504699999999999E-2</c:v>
                </c:pt>
                <c:pt idx="56736">
                  <c:v>-3.15895E-2</c:v>
                </c:pt>
                <c:pt idx="56737">
                  <c:v>-2.8606800000000002E-2</c:v>
                </c:pt>
                <c:pt idx="56738">
                  <c:v>-2.55588E-2</c:v>
                </c:pt>
                <c:pt idx="56739">
                  <c:v>-2.24467E-2</c:v>
                </c:pt>
                <c:pt idx="56740">
                  <c:v>-1.92722E-2</c:v>
                </c:pt>
                <c:pt idx="56741">
                  <c:v>-1.6037200000000001E-2</c:v>
                </c:pt>
                <c:pt idx="56742">
                  <c:v>-1.27438E-2</c:v>
                </c:pt>
                <c:pt idx="56743" formatCode="0.00E+00">
                  <c:v>-9.3938800000000003E-3</c:v>
                </c:pt>
                <c:pt idx="56744" formatCode="0.00E+00">
                  <c:v>-5.9898099999999999E-3</c:v>
                </c:pt>
                <c:pt idx="56745" formatCode="0.00E+00">
                  <c:v>-2.5337300000000001E-3</c:v>
                </c:pt>
                <c:pt idx="56746" formatCode="0.00E+00">
                  <c:v>9.72455E-4</c:v>
                </c:pt>
                <c:pt idx="56747" formatCode="0.00E+00">
                  <c:v>4.5262100000000001E-3</c:v>
                </c:pt>
                <c:pt idx="56748" formatCode="0.00E+00">
                  <c:v>8.1233999999999994E-3</c:v>
                </c:pt>
                <c:pt idx="56749">
                  <c:v>1.1759500000000001E-2</c:v>
                </c:pt>
                <c:pt idx="56750">
                  <c:v>1.54311E-2</c:v>
                </c:pt>
                <c:pt idx="56751">
                  <c:v>1.9135599999999999E-2</c:v>
                </c:pt>
                <c:pt idx="56752">
                  <c:v>2.2870499999999998E-2</c:v>
                </c:pt>
                <c:pt idx="56753">
                  <c:v>2.6632900000000001E-2</c:v>
                </c:pt>
                <c:pt idx="56754">
                  <c:v>3.04204E-2</c:v>
                </c:pt>
                <c:pt idx="56755">
                  <c:v>3.42311E-2</c:v>
                </c:pt>
                <c:pt idx="56756">
                  <c:v>3.8062800000000001E-2</c:v>
                </c:pt>
                <c:pt idx="56757">
                  <c:v>4.19123E-2</c:v>
                </c:pt>
                <c:pt idx="56758">
                  <c:v>4.5775799999999998E-2</c:v>
                </c:pt>
                <c:pt idx="56759">
                  <c:v>4.9650199999999999E-2</c:v>
                </c:pt>
                <c:pt idx="56760">
                  <c:v>5.3533400000000002E-2</c:v>
                </c:pt>
                <c:pt idx="56761">
                  <c:v>5.7423200000000001E-2</c:v>
                </c:pt>
                <c:pt idx="56762">
                  <c:v>6.1316299999999997E-2</c:v>
                </c:pt>
                <c:pt idx="56763">
                  <c:v>6.5209299999999998E-2</c:v>
                </c:pt>
                <c:pt idx="56764">
                  <c:v>6.9099099999999997E-2</c:v>
                </c:pt>
                <c:pt idx="56765">
                  <c:v>7.2982599999999995E-2</c:v>
                </c:pt>
                <c:pt idx="56766">
                  <c:v>7.6855199999999999E-2</c:v>
                </c:pt>
                <c:pt idx="56767">
                  <c:v>8.0711400000000003E-2</c:v>
                </c:pt>
                <c:pt idx="56768">
                  <c:v>8.45471E-2</c:v>
                </c:pt>
                <c:pt idx="56769">
                  <c:v>8.8359400000000005E-2</c:v>
                </c:pt>
                <c:pt idx="56770">
                  <c:v>9.2145400000000002E-2</c:v>
                </c:pt>
                <c:pt idx="56771">
                  <c:v>9.5902399999999999E-2</c:v>
                </c:pt>
                <c:pt idx="56772">
                  <c:v>9.9627199999999999E-2</c:v>
                </c:pt>
                <c:pt idx="56773">
                  <c:v>0.10331600000000001</c:v>
                </c:pt>
                <c:pt idx="56774">
                  <c:v>0.106965</c:v>
                </c:pt>
                <c:pt idx="56775">
                  <c:v>0.110572</c:v>
                </c:pt>
                <c:pt idx="56776">
                  <c:v>0.114133</c:v>
                </c:pt>
                <c:pt idx="56777">
                  <c:v>0.117646</c:v>
                </c:pt>
                <c:pt idx="56778">
                  <c:v>0.12110700000000001</c:v>
                </c:pt>
                <c:pt idx="56779">
                  <c:v>0.124512</c:v>
                </c:pt>
                <c:pt idx="56780">
                  <c:v>0.12786</c:v>
                </c:pt>
                <c:pt idx="56781">
                  <c:v>0.13114799999999999</c:v>
                </c:pt>
                <c:pt idx="56782">
                  <c:v>0.13437399999999999</c:v>
                </c:pt>
                <c:pt idx="56783">
                  <c:v>0.13753399999999999</c:v>
                </c:pt>
                <c:pt idx="56784">
                  <c:v>0.140624</c:v>
                </c:pt>
                <c:pt idx="56785">
                  <c:v>0.14364399999999999</c:v>
                </c:pt>
                <c:pt idx="56786">
                  <c:v>0.146589</c:v>
                </c:pt>
                <c:pt idx="56787">
                  <c:v>0.14945600000000001</c:v>
                </c:pt>
                <c:pt idx="56788">
                  <c:v>0.15224299999999999</c:v>
                </c:pt>
                <c:pt idx="56789">
                  <c:v>0.154947</c:v>
                </c:pt>
                <c:pt idx="56790">
                  <c:v>0.15756600000000001</c:v>
                </c:pt>
                <c:pt idx="56791">
                  <c:v>0.16009699999999999</c:v>
                </c:pt>
                <c:pt idx="56792">
                  <c:v>0.16253699999999999</c:v>
                </c:pt>
                <c:pt idx="56793">
                  <c:v>0.164886</c:v>
                </c:pt>
                <c:pt idx="56794">
                  <c:v>0.16714100000000001</c:v>
                </c:pt>
                <c:pt idx="56795">
                  <c:v>0.16930000000000001</c:v>
                </c:pt>
                <c:pt idx="56796">
                  <c:v>0.17136000000000001</c:v>
                </c:pt>
                <c:pt idx="56797">
                  <c:v>0.173318</c:v>
                </c:pt>
                <c:pt idx="56798">
                  <c:v>0.17517199999999999</c:v>
                </c:pt>
                <c:pt idx="56799">
                  <c:v>0.176923</c:v>
                </c:pt>
                <c:pt idx="56800">
                  <c:v>0.178567</c:v>
                </c:pt>
                <c:pt idx="56801">
                  <c:v>0.18010399999999999</c:v>
                </c:pt>
                <c:pt idx="56802">
                  <c:v>0.18153</c:v>
                </c:pt>
                <c:pt idx="56803">
                  <c:v>0.18284300000000001</c:v>
                </c:pt>
                <c:pt idx="56804">
                  <c:v>0.18404300000000001</c:v>
                </c:pt>
                <c:pt idx="56805">
                  <c:v>0.18512999999999999</c:v>
                </c:pt>
                <c:pt idx="56806">
                  <c:v>0.18610499999999999</c:v>
                </c:pt>
                <c:pt idx="56807">
                  <c:v>0.18696599999999999</c:v>
                </c:pt>
                <c:pt idx="56808">
                  <c:v>0.18771199999999999</c:v>
                </c:pt>
                <c:pt idx="56809">
                  <c:v>0.18834200000000001</c:v>
                </c:pt>
                <c:pt idx="56810">
                  <c:v>0.188855</c:v>
                </c:pt>
                <c:pt idx="56811">
                  <c:v>0.189249</c:v>
                </c:pt>
                <c:pt idx="56812">
                  <c:v>0.189525</c:v>
                </c:pt>
                <c:pt idx="56813">
                  <c:v>0.18968099999999999</c:v>
                </c:pt>
                <c:pt idx="56814">
                  <c:v>0.189718</c:v>
                </c:pt>
                <c:pt idx="56815">
                  <c:v>0.189638</c:v>
                </c:pt>
                <c:pt idx="56816">
                  <c:v>0.189443</c:v>
                </c:pt>
                <c:pt idx="56817">
                  <c:v>0.189133</c:v>
                </c:pt>
                <c:pt idx="56818">
                  <c:v>0.18870899999999999</c:v>
                </c:pt>
                <c:pt idx="56819">
                  <c:v>0.18817200000000001</c:v>
                </c:pt>
                <c:pt idx="56820">
                  <c:v>0.18752199999999999</c:v>
                </c:pt>
                <c:pt idx="56821">
                  <c:v>0.18675800000000001</c:v>
                </c:pt>
                <c:pt idx="56822">
                  <c:v>0.18588199999999999</c:v>
                </c:pt>
                <c:pt idx="56823">
                  <c:v>0.184895</c:v>
                </c:pt>
                <c:pt idx="56824">
                  <c:v>0.18379899999999999</c:v>
                </c:pt>
                <c:pt idx="56825">
                  <c:v>0.18259500000000001</c:v>
                </c:pt>
                <c:pt idx="56826">
                  <c:v>0.181283</c:v>
                </c:pt>
                <c:pt idx="56827">
                  <c:v>0.179865</c:v>
                </c:pt>
                <c:pt idx="56828">
                  <c:v>0.178342</c:v>
                </c:pt>
                <c:pt idx="56829">
                  <c:v>0.17671500000000001</c:v>
                </c:pt>
                <c:pt idx="56830">
                  <c:v>0.174984</c:v>
                </c:pt>
                <c:pt idx="56831">
                  <c:v>0.173153</c:v>
                </c:pt>
                <c:pt idx="56832">
                  <c:v>0.17122399999999999</c:v>
                </c:pt>
                <c:pt idx="56833">
                  <c:v>0.16919799999999999</c:v>
                </c:pt>
                <c:pt idx="56834">
                  <c:v>0.167078</c:v>
                </c:pt>
                <c:pt idx="56835">
                  <c:v>0.16486700000000001</c:v>
                </c:pt>
                <c:pt idx="56836">
                  <c:v>0.16256599999999999</c:v>
                </c:pt>
                <c:pt idx="56837">
                  <c:v>0.16017999999999999</c:v>
                </c:pt>
                <c:pt idx="56838">
                  <c:v>0.15771199999999999</c:v>
                </c:pt>
                <c:pt idx="56839">
                  <c:v>0.155164</c:v>
                </c:pt>
                <c:pt idx="56840">
                  <c:v>0.15253800000000001</c:v>
                </c:pt>
                <c:pt idx="56841">
                  <c:v>0.149835</c:v>
                </c:pt>
                <c:pt idx="56842">
                  <c:v>0.14705699999999999</c:v>
                </c:pt>
                <c:pt idx="56843">
                  <c:v>0.144208</c:v>
                </c:pt>
                <c:pt idx="56844">
                  <c:v>0.141291</c:v>
                </c:pt>
                <c:pt idx="56845">
                  <c:v>0.13831099999999999</c:v>
                </c:pt>
                <c:pt idx="56846">
                  <c:v>0.135272</c:v>
                </c:pt>
                <c:pt idx="56847">
                  <c:v>0.13217699999999999</c:v>
                </c:pt>
                <c:pt idx="56848">
                  <c:v>0.129029</c:v>
                </c:pt>
                <c:pt idx="56849">
                  <c:v>0.125831</c:v>
                </c:pt>
                <c:pt idx="56850">
                  <c:v>0.122585</c:v>
                </c:pt>
                <c:pt idx="56851">
                  <c:v>0.119295</c:v>
                </c:pt>
                <c:pt idx="56852">
                  <c:v>0.115963</c:v>
                </c:pt>
                <c:pt idx="56853">
                  <c:v>0.112592</c:v>
                </c:pt>
                <c:pt idx="56854">
                  <c:v>0.109183</c:v>
                </c:pt>
                <c:pt idx="56855">
                  <c:v>0.105742</c:v>
                </c:pt>
                <c:pt idx="56856">
                  <c:v>0.102271</c:v>
                </c:pt>
                <c:pt idx="56857">
                  <c:v>9.8776600000000006E-2</c:v>
                </c:pt>
                <c:pt idx="56858">
                  <c:v>9.5262299999999994E-2</c:v>
                </c:pt>
                <c:pt idx="56859">
                  <c:v>9.1733899999999993E-2</c:v>
                </c:pt>
                <c:pt idx="56860">
                  <c:v>8.8196300000000005E-2</c:v>
                </c:pt>
                <c:pt idx="56861">
                  <c:v>8.4652599999999995E-2</c:v>
                </c:pt>
                <c:pt idx="56862">
                  <c:v>8.1105200000000002E-2</c:v>
                </c:pt>
                <c:pt idx="56863">
                  <c:v>7.7556600000000003E-2</c:v>
                </c:pt>
                <c:pt idx="56864">
                  <c:v>7.4009800000000001E-2</c:v>
                </c:pt>
                <c:pt idx="56865">
                  <c:v>7.0468199999999995E-2</c:v>
                </c:pt>
                <c:pt idx="56866">
                  <c:v>6.6935999999999996E-2</c:v>
                </c:pt>
                <c:pt idx="56867">
                  <c:v>6.3417899999999999E-2</c:v>
                </c:pt>
                <c:pt idx="56868">
                  <c:v>5.99178E-2</c:v>
                </c:pt>
                <c:pt idx="56869">
                  <c:v>5.6438500000000003E-2</c:v>
                </c:pt>
                <c:pt idx="56870">
                  <c:v>5.2983099999999998E-2</c:v>
                </c:pt>
                <c:pt idx="56871">
                  <c:v>4.95547E-2</c:v>
                </c:pt>
                <c:pt idx="56872">
                  <c:v>4.6156900000000001E-2</c:v>
                </c:pt>
                <c:pt idx="56873">
                  <c:v>4.27938E-2</c:v>
                </c:pt>
                <c:pt idx="56874">
                  <c:v>3.9469799999999999E-2</c:v>
                </c:pt>
                <c:pt idx="56875">
                  <c:v>3.6188900000000003E-2</c:v>
                </c:pt>
                <c:pt idx="56876">
                  <c:v>3.29541E-2</c:v>
                </c:pt>
                <c:pt idx="56877">
                  <c:v>2.9768599999999999E-2</c:v>
                </c:pt>
                <c:pt idx="56878">
                  <c:v>2.6635499999999999E-2</c:v>
                </c:pt>
                <c:pt idx="56879">
                  <c:v>2.3557999999999999E-2</c:v>
                </c:pt>
                <c:pt idx="56880">
                  <c:v>2.0538299999999999E-2</c:v>
                </c:pt>
                <c:pt idx="56881">
                  <c:v>1.7578300000000002E-2</c:v>
                </c:pt>
                <c:pt idx="56882">
                  <c:v>1.46803E-2</c:v>
                </c:pt>
                <c:pt idx="56883">
                  <c:v>1.1846600000000001E-2</c:v>
                </c:pt>
                <c:pt idx="56884" formatCode="0.00E+00">
                  <c:v>9.0791699999999993E-3</c:v>
                </c:pt>
                <c:pt idx="56885" formatCode="0.00E+00">
                  <c:v>6.3810999999999998E-3</c:v>
                </c:pt>
                <c:pt idx="56886" formatCode="0.00E+00">
                  <c:v>3.7559199999999998E-3</c:v>
                </c:pt>
                <c:pt idx="56887" formatCode="0.00E+00">
                  <c:v>1.20605E-3</c:v>
                </c:pt>
                <c:pt idx="56888" formatCode="0.00E+00">
                  <c:v>-1.2669599999999999E-3</c:v>
                </c:pt>
                <c:pt idx="56889" formatCode="0.00E+00">
                  <c:v>-3.6603400000000002E-3</c:v>
                </c:pt>
                <c:pt idx="56890" formatCode="0.00E+00">
                  <c:v>-5.9700200000000004E-3</c:v>
                </c:pt>
                <c:pt idx="56891" formatCode="0.00E+00">
                  <c:v>-8.1926099999999995E-3</c:v>
                </c:pt>
                <c:pt idx="56892">
                  <c:v>-1.03255E-2</c:v>
                </c:pt>
                <c:pt idx="56893">
                  <c:v>-1.2366E-2</c:v>
                </c:pt>
                <c:pt idx="56894">
                  <c:v>-1.4312999999999999E-2</c:v>
                </c:pt>
                <c:pt idx="56895">
                  <c:v>-1.61677E-2</c:v>
                </c:pt>
                <c:pt idx="56896">
                  <c:v>-1.7929899999999999E-2</c:v>
                </c:pt>
                <c:pt idx="56897">
                  <c:v>-1.9597099999999999E-2</c:v>
                </c:pt>
                <c:pt idx="56898">
                  <c:v>-2.1166600000000001E-2</c:v>
                </c:pt>
                <c:pt idx="56899">
                  <c:v>-2.26365E-2</c:v>
                </c:pt>
                <c:pt idx="56900">
                  <c:v>-2.40053E-2</c:v>
                </c:pt>
                <c:pt idx="56901">
                  <c:v>-2.5271600000000002E-2</c:v>
                </c:pt>
                <c:pt idx="56902">
                  <c:v>-2.6433600000000002E-2</c:v>
                </c:pt>
                <c:pt idx="56903">
                  <c:v>-2.7489699999999999E-2</c:v>
                </c:pt>
                <c:pt idx="56904">
                  <c:v>-2.8438600000000001E-2</c:v>
                </c:pt>
                <c:pt idx="56905">
                  <c:v>-2.9279300000000001E-2</c:v>
                </c:pt>
                <c:pt idx="56906">
                  <c:v>-3.0010700000000001E-2</c:v>
                </c:pt>
                <c:pt idx="56907">
                  <c:v>-3.06325E-2</c:v>
                </c:pt>
                <c:pt idx="56908">
                  <c:v>-3.1144600000000001E-2</c:v>
                </c:pt>
                <c:pt idx="56909">
                  <c:v>-3.1547600000000002E-2</c:v>
                </c:pt>
                <c:pt idx="56910">
                  <c:v>-3.1841399999999999E-2</c:v>
                </c:pt>
                <c:pt idx="56911">
                  <c:v>-3.2025900000000003E-2</c:v>
                </c:pt>
                <c:pt idx="56912">
                  <c:v>-3.21011E-2</c:v>
                </c:pt>
                <c:pt idx="56913">
                  <c:v>-3.2066799999999999E-2</c:v>
                </c:pt>
                <c:pt idx="56914">
                  <c:v>-3.1923300000000002E-2</c:v>
                </c:pt>
                <c:pt idx="56915">
                  <c:v>-3.1670299999999998E-2</c:v>
                </c:pt>
                <c:pt idx="56916">
                  <c:v>-3.1307700000000001E-2</c:v>
                </c:pt>
                <c:pt idx="56917">
                  <c:v>-3.0836100000000002E-2</c:v>
                </c:pt>
                <c:pt idx="56918">
                  <c:v>-3.0256700000000001E-2</c:v>
                </c:pt>
                <c:pt idx="56919">
                  <c:v>-2.9571199999999999E-2</c:v>
                </c:pt>
                <c:pt idx="56920">
                  <c:v>-2.87811E-2</c:v>
                </c:pt>
                <c:pt idx="56921">
                  <c:v>-2.7887599999999999E-2</c:v>
                </c:pt>
                <c:pt idx="56922">
                  <c:v>-2.6891700000000001E-2</c:v>
                </c:pt>
                <c:pt idx="56923">
                  <c:v>-2.57941E-2</c:v>
                </c:pt>
                <c:pt idx="56924">
                  <c:v>-2.4595700000000002E-2</c:v>
                </c:pt>
                <c:pt idx="56925">
                  <c:v>-2.3297200000000001E-2</c:v>
                </c:pt>
                <c:pt idx="56926">
                  <c:v>-2.1898999999999998E-2</c:v>
                </c:pt>
                <c:pt idx="56927">
                  <c:v>-2.0401800000000001E-2</c:v>
                </c:pt>
                <c:pt idx="56928">
                  <c:v>-1.8806799999999999E-2</c:v>
                </c:pt>
                <c:pt idx="56929">
                  <c:v>-1.7115399999999999E-2</c:v>
                </c:pt>
                <c:pt idx="56930">
                  <c:v>-1.5329499999999999E-2</c:v>
                </c:pt>
                <c:pt idx="56931">
                  <c:v>-1.3450999999999999E-2</c:v>
                </c:pt>
                <c:pt idx="56932">
                  <c:v>-1.14815E-2</c:v>
                </c:pt>
                <c:pt idx="56933" formatCode="0.00E+00">
                  <c:v>-9.4217899999999993E-3</c:v>
                </c:pt>
                <c:pt idx="56934" formatCode="0.00E+00">
                  <c:v>-7.2734200000000001E-3</c:v>
                </c:pt>
                <c:pt idx="56935" formatCode="0.00E+00">
                  <c:v>-5.0391899999999998E-3</c:v>
                </c:pt>
                <c:pt idx="56936" formatCode="0.00E+00">
                  <c:v>-2.72303E-3</c:v>
                </c:pt>
                <c:pt idx="56937" formatCode="0.00E+00">
                  <c:v>-3.2862000000000001E-4</c:v>
                </c:pt>
                <c:pt idx="56938" formatCode="0.00E+00">
                  <c:v>2.14131E-3</c:v>
                </c:pt>
                <c:pt idx="56939" formatCode="0.00E+00">
                  <c:v>4.6843900000000001E-3</c:v>
                </c:pt>
                <c:pt idx="56940" formatCode="0.00E+00">
                  <c:v>7.29812E-3</c:v>
                </c:pt>
                <c:pt idx="56941" formatCode="0.00E+00">
                  <c:v>9.9803800000000005E-3</c:v>
                </c:pt>
                <c:pt idx="56942">
                  <c:v>1.2729600000000001E-2</c:v>
                </c:pt>
                <c:pt idx="56943">
                  <c:v>1.5543400000000001E-2</c:v>
                </c:pt>
                <c:pt idx="56944">
                  <c:v>1.84186E-2</c:v>
                </c:pt>
                <c:pt idx="56945">
                  <c:v>2.1351599999999998E-2</c:v>
                </c:pt>
                <c:pt idx="56946">
                  <c:v>2.43395E-2</c:v>
                </c:pt>
                <c:pt idx="56947">
                  <c:v>2.7380499999999999E-2</c:v>
                </c:pt>
                <c:pt idx="56948">
                  <c:v>3.0472699999999998E-2</c:v>
                </c:pt>
                <c:pt idx="56949">
                  <c:v>3.3613799999999999E-2</c:v>
                </c:pt>
                <c:pt idx="56950">
                  <c:v>3.6800600000000003E-2</c:v>
                </c:pt>
                <c:pt idx="56951">
                  <c:v>4.00299E-2</c:v>
                </c:pt>
                <c:pt idx="56952">
                  <c:v>4.3298700000000002E-2</c:v>
                </c:pt>
                <c:pt idx="56953">
                  <c:v>4.6603400000000003E-2</c:v>
                </c:pt>
                <c:pt idx="56954">
                  <c:v>4.9938999999999997E-2</c:v>
                </c:pt>
                <c:pt idx="56955">
                  <c:v>5.3301099999999997E-2</c:v>
                </c:pt>
                <c:pt idx="56956">
                  <c:v>5.6686599999999997E-2</c:v>
                </c:pt>
                <c:pt idx="56957">
                  <c:v>6.00925E-2</c:v>
                </c:pt>
                <c:pt idx="56958">
                  <c:v>6.3515199999999994E-2</c:v>
                </c:pt>
                <c:pt idx="56959">
                  <c:v>6.6950700000000002E-2</c:v>
                </c:pt>
                <c:pt idx="56960">
                  <c:v>7.0394700000000004E-2</c:v>
                </c:pt>
                <c:pt idx="56961">
                  <c:v>7.3843800000000001E-2</c:v>
                </c:pt>
                <c:pt idx="56962">
                  <c:v>7.7295699999999995E-2</c:v>
                </c:pt>
                <c:pt idx="56963">
                  <c:v>8.0748700000000007E-2</c:v>
                </c:pt>
                <c:pt idx="56964">
                  <c:v>8.42001E-2</c:v>
                </c:pt>
                <c:pt idx="56965">
                  <c:v>8.7646699999999994E-2</c:v>
                </c:pt>
                <c:pt idx="56966">
                  <c:v>9.1085299999999994E-2</c:v>
                </c:pt>
                <c:pt idx="56967">
                  <c:v>9.4513200000000006E-2</c:v>
                </c:pt>
                <c:pt idx="56968">
                  <c:v>9.7926899999999997E-2</c:v>
                </c:pt>
                <c:pt idx="56969">
                  <c:v>0.101324</c:v>
                </c:pt>
                <c:pt idx="56970">
                  <c:v>0.1047</c:v>
                </c:pt>
                <c:pt idx="56971">
                  <c:v>0.108053</c:v>
                </c:pt>
                <c:pt idx="56972">
                  <c:v>0.11137900000000001</c:v>
                </c:pt>
                <c:pt idx="56973">
                  <c:v>0.114673</c:v>
                </c:pt>
                <c:pt idx="56974">
                  <c:v>0.117933</c:v>
                </c:pt>
                <c:pt idx="56975">
                  <c:v>0.121155</c:v>
                </c:pt>
                <c:pt idx="56976">
                  <c:v>0.124335</c:v>
                </c:pt>
                <c:pt idx="56977">
                  <c:v>0.127472</c:v>
                </c:pt>
                <c:pt idx="56978">
                  <c:v>0.13056300000000001</c:v>
                </c:pt>
                <c:pt idx="56979">
                  <c:v>0.133603</c:v>
                </c:pt>
                <c:pt idx="56980">
                  <c:v>0.13659199999999999</c:v>
                </c:pt>
                <c:pt idx="56981">
                  <c:v>0.13952500000000001</c:v>
                </c:pt>
                <c:pt idx="56982">
                  <c:v>0.142401</c:v>
                </c:pt>
                <c:pt idx="56983">
                  <c:v>0.14521800000000001</c:v>
                </c:pt>
                <c:pt idx="56984">
                  <c:v>0.14797099999999999</c:v>
                </c:pt>
                <c:pt idx="56985">
                  <c:v>0.15065700000000001</c:v>
                </c:pt>
                <c:pt idx="56986">
                  <c:v>0.15327399999999999</c:v>
                </c:pt>
                <c:pt idx="56987">
                  <c:v>0.15582199999999999</c:v>
                </c:pt>
                <c:pt idx="56988">
                  <c:v>0.15829599999999999</c:v>
                </c:pt>
                <c:pt idx="56989">
                  <c:v>0.160695</c:v>
                </c:pt>
                <c:pt idx="56990">
                  <c:v>0.16301399999999999</c:v>
                </c:pt>
                <c:pt idx="56991">
                  <c:v>0.16525200000000001</c:v>
                </c:pt>
                <c:pt idx="56992">
                  <c:v>0.167409</c:v>
                </c:pt>
                <c:pt idx="56993">
                  <c:v>0.169484</c:v>
                </c:pt>
                <c:pt idx="56994">
                  <c:v>0.17147699999999999</c:v>
                </c:pt>
                <c:pt idx="56995">
                  <c:v>0.17338500000000001</c:v>
                </c:pt>
                <c:pt idx="56996">
                  <c:v>0.175207</c:v>
                </c:pt>
                <c:pt idx="56997">
                  <c:v>0.17693900000000001</c:v>
                </c:pt>
                <c:pt idx="56998">
                  <c:v>0.17858199999999999</c:v>
                </c:pt>
                <c:pt idx="56999">
                  <c:v>0.18013100000000001</c:v>
                </c:pt>
                <c:pt idx="57000">
                  <c:v>0.181588</c:v>
                </c:pt>
                <c:pt idx="57001">
                  <c:v>0.182949</c:v>
                </c:pt>
                <c:pt idx="57002">
                  <c:v>0.18421799999999999</c:v>
                </c:pt>
                <c:pt idx="57003">
                  <c:v>0.185393</c:v>
                </c:pt>
                <c:pt idx="57004">
                  <c:v>0.186476</c:v>
                </c:pt>
                <c:pt idx="57005">
                  <c:v>0.18746499999999999</c:v>
                </c:pt>
                <c:pt idx="57006">
                  <c:v>0.188361</c:v>
                </c:pt>
                <c:pt idx="57007">
                  <c:v>0.189163</c:v>
                </c:pt>
                <c:pt idx="57008">
                  <c:v>0.18987200000000001</c:v>
                </c:pt>
                <c:pt idx="57009">
                  <c:v>0.19048599999999999</c:v>
                </c:pt>
                <c:pt idx="57010">
                  <c:v>0.19100700000000001</c:v>
                </c:pt>
                <c:pt idx="57011">
                  <c:v>0.19143299999999999</c:v>
                </c:pt>
                <c:pt idx="57012">
                  <c:v>0.19176699999999999</c:v>
                </c:pt>
                <c:pt idx="57013">
                  <c:v>0.19200700000000001</c:v>
                </c:pt>
                <c:pt idx="57014">
                  <c:v>0.19215499999999999</c:v>
                </c:pt>
                <c:pt idx="57015">
                  <c:v>0.19221099999999999</c:v>
                </c:pt>
                <c:pt idx="57016">
                  <c:v>0.19217600000000001</c:v>
                </c:pt>
                <c:pt idx="57017">
                  <c:v>0.192051</c:v>
                </c:pt>
                <c:pt idx="57018">
                  <c:v>0.19183600000000001</c:v>
                </c:pt>
                <c:pt idx="57019">
                  <c:v>0.19153300000000001</c:v>
                </c:pt>
                <c:pt idx="57020">
                  <c:v>0.19114200000000001</c:v>
                </c:pt>
                <c:pt idx="57021">
                  <c:v>0.190664</c:v>
                </c:pt>
                <c:pt idx="57022">
                  <c:v>0.19010199999999999</c:v>
                </c:pt>
                <c:pt idx="57023">
                  <c:v>0.18945600000000001</c:v>
                </c:pt>
                <c:pt idx="57024">
                  <c:v>0.18872900000000001</c:v>
                </c:pt>
                <c:pt idx="57025">
                  <c:v>0.18792200000000001</c:v>
                </c:pt>
                <c:pt idx="57026">
                  <c:v>0.18703700000000001</c:v>
                </c:pt>
                <c:pt idx="57027">
                  <c:v>0.18607599999999999</c:v>
                </c:pt>
                <c:pt idx="57028">
                  <c:v>0.18504000000000001</c:v>
                </c:pt>
                <c:pt idx="57029">
                  <c:v>0.18393100000000001</c:v>
                </c:pt>
                <c:pt idx="57030">
                  <c:v>0.182752</c:v>
                </c:pt>
                <c:pt idx="57031">
                  <c:v>0.181505</c:v>
                </c:pt>
                <c:pt idx="57032">
                  <c:v>0.18019299999999999</c:v>
                </c:pt>
                <c:pt idx="57033">
                  <c:v>0.17882000000000001</c:v>
                </c:pt>
                <c:pt idx="57034">
                  <c:v>0.17738699999999999</c:v>
                </c:pt>
                <c:pt idx="57035">
                  <c:v>0.175897</c:v>
                </c:pt>
                <c:pt idx="57036">
                  <c:v>0.17435200000000001</c:v>
                </c:pt>
                <c:pt idx="57037">
                  <c:v>0.17275399999999999</c:v>
                </c:pt>
                <c:pt idx="57038">
                  <c:v>0.17110500000000001</c:v>
                </c:pt>
                <c:pt idx="57039">
                  <c:v>0.169406</c:v>
                </c:pt>
                <c:pt idx="57040">
                  <c:v>0.167661</c:v>
                </c:pt>
                <c:pt idx="57041">
                  <c:v>0.16587099999999999</c:v>
                </c:pt>
                <c:pt idx="57042">
                  <c:v>0.16403799999999999</c:v>
                </c:pt>
                <c:pt idx="57043">
                  <c:v>0.162164</c:v>
                </c:pt>
                <c:pt idx="57044">
                  <c:v>0.16025300000000001</c:v>
                </c:pt>
                <c:pt idx="57045">
                  <c:v>0.158306</c:v>
                </c:pt>
                <c:pt idx="57046">
                  <c:v>0.156329</c:v>
                </c:pt>
                <c:pt idx="57047">
                  <c:v>0.15432299999999999</c:v>
                </c:pt>
                <c:pt idx="57048">
                  <c:v>0.15229200000000001</c:v>
                </c:pt>
                <c:pt idx="57049">
                  <c:v>0.15023900000000001</c:v>
                </c:pt>
                <c:pt idx="57050">
                  <c:v>0.14816499999999999</c:v>
                </c:pt>
                <c:pt idx="57051">
                  <c:v>0.14607200000000001</c:v>
                </c:pt>
                <c:pt idx="57052">
                  <c:v>0.14396400000000001</c:v>
                </c:pt>
                <c:pt idx="57053">
                  <c:v>0.141843</c:v>
                </c:pt>
                <c:pt idx="57054">
                  <c:v>0.139711</c:v>
                </c:pt>
                <c:pt idx="57055">
                  <c:v>0.137571</c:v>
                </c:pt>
                <c:pt idx="57056">
                  <c:v>0.13542599999999999</c:v>
                </c:pt>
                <c:pt idx="57057">
                  <c:v>0.13327700000000001</c:v>
                </c:pt>
                <c:pt idx="57058">
                  <c:v>0.13112699999999999</c:v>
                </c:pt>
                <c:pt idx="57059">
                  <c:v>0.12897800000000001</c:v>
                </c:pt>
                <c:pt idx="57060">
                  <c:v>0.126832</c:v>
                </c:pt>
                <c:pt idx="57061">
                  <c:v>0.124692</c:v>
                </c:pt>
                <c:pt idx="57062">
                  <c:v>0.122559</c:v>
                </c:pt>
                <c:pt idx="57063">
                  <c:v>0.120436</c:v>
                </c:pt>
                <c:pt idx="57064">
                  <c:v>0.118323</c:v>
                </c:pt>
                <c:pt idx="57065">
                  <c:v>0.11622399999999999</c:v>
                </c:pt>
                <c:pt idx="57066">
                  <c:v>0.11414000000000001</c:v>
                </c:pt>
                <c:pt idx="57067">
                  <c:v>0.11207399999999999</c:v>
                </c:pt>
                <c:pt idx="57068">
                  <c:v>0.110028</c:v>
                </c:pt>
                <c:pt idx="57069">
                  <c:v>0.108004</c:v>
                </c:pt>
                <c:pt idx="57070">
                  <c:v>0.106003</c:v>
                </c:pt>
                <c:pt idx="57071">
                  <c:v>0.10402599999999999</c:v>
                </c:pt>
                <c:pt idx="57072">
                  <c:v>0.102075</c:v>
                </c:pt>
                <c:pt idx="57073">
                  <c:v>0.100152</c:v>
                </c:pt>
                <c:pt idx="57074">
                  <c:v>9.8259100000000002E-2</c:v>
                </c:pt>
                <c:pt idx="57075">
                  <c:v>9.6396899999999994E-2</c:v>
                </c:pt>
                <c:pt idx="57076">
                  <c:v>9.4565999999999997E-2</c:v>
                </c:pt>
                <c:pt idx="57077">
                  <c:v>9.2767600000000006E-2</c:v>
                </c:pt>
                <c:pt idx="57078">
                  <c:v>9.1003100000000003E-2</c:v>
                </c:pt>
                <c:pt idx="57079">
                  <c:v>8.9274199999999998E-2</c:v>
                </c:pt>
                <c:pt idx="57080">
                  <c:v>8.7583300000000003E-2</c:v>
                </c:pt>
                <c:pt idx="57081">
                  <c:v>8.5932099999999997E-2</c:v>
                </c:pt>
                <c:pt idx="57082">
                  <c:v>8.4321599999999997E-2</c:v>
                </c:pt>
                <c:pt idx="57083">
                  <c:v>8.2752300000000001E-2</c:v>
                </c:pt>
                <c:pt idx="57084">
                  <c:v>8.1225099999999995E-2</c:v>
                </c:pt>
                <c:pt idx="57085">
                  <c:v>7.9740900000000003E-2</c:v>
                </c:pt>
                <c:pt idx="57086">
                  <c:v>7.8300800000000004E-2</c:v>
                </c:pt>
                <c:pt idx="57087">
                  <c:v>7.6905600000000005E-2</c:v>
                </c:pt>
                <c:pt idx="57088">
                  <c:v>7.5555700000000003E-2</c:v>
                </c:pt>
                <c:pt idx="57089">
                  <c:v>7.4251399999999995E-2</c:v>
                </c:pt>
                <c:pt idx="57090">
                  <c:v>7.2993600000000006E-2</c:v>
                </c:pt>
                <c:pt idx="57091">
                  <c:v>7.1782799999999994E-2</c:v>
                </c:pt>
                <c:pt idx="57092">
                  <c:v>7.0619600000000005E-2</c:v>
                </c:pt>
                <c:pt idx="57093">
                  <c:v>6.9504999999999997E-2</c:v>
                </c:pt>
                <c:pt idx="57094">
                  <c:v>6.8440600000000004E-2</c:v>
                </c:pt>
                <c:pt idx="57095">
                  <c:v>6.7427200000000007E-2</c:v>
                </c:pt>
                <c:pt idx="57096">
                  <c:v>6.6464899999999993E-2</c:v>
                </c:pt>
                <c:pt idx="57097">
                  <c:v>6.5552899999999997E-2</c:v>
                </c:pt>
                <c:pt idx="57098">
                  <c:v>6.4689999999999998E-2</c:v>
                </c:pt>
                <c:pt idx="57099">
                  <c:v>6.3875399999999999E-2</c:v>
                </c:pt>
                <c:pt idx="57100">
                  <c:v>6.3108200000000003E-2</c:v>
                </c:pt>
                <c:pt idx="57101">
                  <c:v>6.23878E-2</c:v>
                </c:pt>
                <c:pt idx="57102">
                  <c:v>6.17143E-2</c:v>
                </c:pt>
                <c:pt idx="57103">
                  <c:v>6.1088299999999998E-2</c:v>
                </c:pt>
                <c:pt idx="57104">
                  <c:v>6.0510300000000003E-2</c:v>
                </c:pt>
                <c:pt idx="57105">
                  <c:v>5.99791E-2</c:v>
                </c:pt>
                <c:pt idx="57106">
                  <c:v>5.9492999999999997E-2</c:v>
                </c:pt>
                <c:pt idx="57107">
                  <c:v>5.9050900000000003E-2</c:v>
                </c:pt>
                <c:pt idx="57108">
                  <c:v>5.8652799999999998E-2</c:v>
                </c:pt>
                <c:pt idx="57109">
                  <c:v>5.8298900000000001E-2</c:v>
                </c:pt>
                <c:pt idx="57110">
                  <c:v>5.7989100000000002E-2</c:v>
                </c:pt>
                <c:pt idx="57111">
                  <c:v>5.7723299999999998E-2</c:v>
                </c:pt>
                <c:pt idx="57112">
                  <c:v>5.75016E-2</c:v>
                </c:pt>
                <c:pt idx="57113">
                  <c:v>5.7323699999999998E-2</c:v>
                </c:pt>
                <c:pt idx="57114">
                  <c:v>5.7188599999999999E-2</c:v>
                </c:pt>
                <c:pt idx="57115">
                  <c:v>5.7095199999999999E-2</c:v>
                </c:pt>
                <c:pt idx="57116">
                  <c:v>5.7042700000000002E-2</c:v>
                </c:pt>
                <c:pt idx="57117">
                  <c:v>5.7030400000000002E-2</c:v>
                </c:pt>
                <c:pt idx="57118">
                  <c:v>5.7058200000000003E-2</c:v>
                </c:pt>
                <c:pt idx="57119">
                  <c:v>5.7126999999999997E-2</c:v>
                </c:pt>
                <c:pt idx="57120">
                  <c:v>5.7237700000000002E-2</c:v>
                </c:pt>
                <c:pt idx="57121">
                  <c:v>5.7389299999999997E-2</c:v>
                </c:pt>
                <c:pt idx="57122">
                  <c:v>5.7578799999999999E-2</c:v>
                </c:pt>
                <c:pt idx="57123">
                  <c:v>5.7804399999999999E-2</c:v>
                </c:pt>
                <c:pt idx="57124">
                  <c:v>5.80648E-2</c:v>
                </c:pt>
                <c:pt idx="57125">
                  <c:v>5.8358100000000003E-2</c:v>
                </c:pt>
                <c:pt idx="57126">
                  <c:v>5.86823E-2</c:v>
                </c:pt>
                <c:pt idx="57127">
                  <c:v>5.9035700000000003E-2</c:v>
                </c:pt>
                <c:pt idx="57128">
                  <c:v>5.9416499999999997E-2</c:v>
                </c:pt>
                <c:pt idx="57129">
                  <c:v>5.9823000000000001E-2</c:v>
                </c:pt>
                <c:pt idx="57130">
                  <c:v>6.0253399999999999E-2</c:v>
                </c:pt>
                <c:pt idx="57131">
                  <c:v>6.0706099999999999E-2</c:v>
                </c:pt>
                <c:pt idx="57132">
                  <c:v>6.1179699999999997E-2</c:v>
                </c:pt>
                <c:pt idx="57133">
                  <c:v>6.1672499999999998E-2</c:v>
                </c:pt>
                <c:pt idx="57134">
                  <c:v>6.2182500000000002E-2</c:v>
                </c:pt>
                <c:pt idx="57135">
                  <c:v>6.2707600000000002E-2</c:v>
                </c:pt>
                <c:pt idx="57136">
                  <c:v>6.3246399999999994E-2</c:v>
                </c:pt>
                <c:pt idx="57137">
                  <c:v>6.3797599999999996E-2</c:v>
                </c:pt>
                <c:pt idx="57138">
                  <c:v>6.4359600000000003E-2</c:v>
                </c:pt>
                <c:pt idx="57139">
                  <c:v>6.49309E-2</c:v>
                </c:pt>
                <c:pt idx="57140">
                  <c:v>6.5509899999999996E-2</c:v>
                </c:pt>
                <c:pt idx="57141">
                  <c:v>6.6095500000000001E-2</c:v>
                </c:pt>
                <c:pt idx="57142">
                  <c:v>6.6685900000000006E-2</c:v>
                </c:pt>
                <c:pt idx="57143">
                  <c:v>6.72793E-2</c:v>
                </c:pt>
                <c:pt idx="57144">
                  <c:v>6.7873500000000003E-2</c:v>
                </c:pt>
                <c:pt idx="57145">
                  <c:v>6.8466899999999997E-2</c:v>
                </c:pt>
                <c:pt idx="57146">
                  <c:v>6.9057499999999994E-2</c:v>
                </c:pt>
                <c:pt idx="57147">
                  <c:v>6.96436E-2</c:v>
                </c:pt>
                <c:pt idx="57148">
                  <c:v>7.02232E-2</c:v>
                </c:pt>
                <c:pt idx="57149">
                  <c:v>7.0794300000000004E-2</c:v>
                </c:pt>
                <c:pt idx="57150">
                  <c:v>7.1355100000000005E-2</c:v>
                </c:pt>
                <c:pt idx="57151">
                  <c:v>7.1904099999999999E-2</c:v>
                </c:pt>
                <c:pt idx="57152">
                  <c:v>7.2439600000000007E-2</c:v>
                </c:pt>
                <c:pt idx="57153">
                  <c:v>7.2960200000000003E-2</c:v>
                </c:pt>
                <c:pt idx="57154">
                  <c:v>7.3464100000000004E-2</c:v>
                </c:pt>
                <c:pt idx="57155">
                  <c:v>7.3949299999999996E-2</c:v>
                </c:pt>
                <c:pt idx="57156">
                  <c:v>7.4413900000000005E-2</c:v>
                </c:pt>
                <c:pt idx="57157">
                  <c:v>7.4856599999999995E-2</c:v>
                </c:pt>
                <c:pt idx="57158">
                  <c:v>7.5276399999999993E-2</c:v>
                </c:pt>
                <c:pt idx="57159">
                  <c:v>7.5671500000000003E-2</c:v>
                </c:pt>
                <c:pt idx="57160">
                  <c:v>7.6040499999999997E-2</c:v>
                </c:pt>
                <c:pt idx="57161">
                  <c:v>7.6382500000000006E-2</c:v>
                </c:pt>
                <c:pt idx="57162">
                  <c:v>7.6696700000000007E-2</c:v>
                </c:pt>
                <c:pt idx="57163">
                  <c:v>7.6981900000000006E-2</c:v>
                </c:pt>
                <c:pt idx="57164">
                  <c:v>7.7236899999999997E-2</c:v>
                </c:pt>
                <c:pt idx="57165">
                  <c:v>7.7460200000000007E-2</c:v>
                </c:pt>
                <c:pt idx="57166">
                  <c:v>7.7650499999999997E-2</c:v>
                </c:pt>
                <c:pt idx="57167">
                  <c:v>7.7807399999999999E-2</c:v>
                </c:pt>
                <c:pt idx="57168">
                  <c:v>7.7930899999999997E-2</c:v>
                </c:pt>
                <c:pt idx="57169">
                  <c:v>7.8020699999999998E-2</c:v>
                </c:pt>
                <c:pt idx="57170">
                  <c:v>7.8076300000000001E-2</c:v>
                </c:pt>
                <c:pt idx="57171">
                  <c:v>7.8097100000000003E-2</c:v>
                </c:pt>
                <c:pt idx="57172">
                  <c:v>7.8083100000000003E-2</c:v>
                </c:pt>
                <c:pt idx="57173">
                  <c:v>7.8034000000000006E-2</c:v>
                </c:pt>
                <c:pt idx="57174">
                  <c:v>7.7949500000000005E-2</c:v>
                </c:pt>
                <c:pt idx="57175">
                  <c:v>7.7829800000000005E-2</c:v>
                </c:pt>
                <c:pt idx="57176">
                  <c:v>7.7674800000000002E-2</c:v>
                </c:pt>
                <c:pt idx="57177">
                  <c:v>7.7484899999999995E-2</c:v>
                </c:pt>
                <c:pt idx="57178">
                  <c:v>7.7259999999999995E-2</c:v>
                </c:pt>
                <c:pt idx="57179">
                  <c:v>7.7000200000000005E-2</c:v>
                </c:pt>
                <c:pt idx="57180">
                  <c:v>7.6706200000000002E-2</c:v>
                </c:pt>
                <c:pt idx="57181">
                  <c:v>7.6379000000000002E-2</c:v>
                </c:pt>
                <c:pt idx="57182">
                  <c:v>7.6019799999999998E-2</c:v>
                </c:pt>
                <c:pt idx="57183">
                  <c:v>7.5629399999999999E-2</c:v>
                </c:pt>
                <c:pt idx="57184">
                  <c:v>7.5208999999999998E-2</c:v>
                </c:pt>
                <c:pt idx="57185">
                  <c:v>7.4759300000000001E-2</c:v>
                </c:pt>
                <c:pt idx="57186">
                  <c:v>7.4281100000000003E-2</c:v>
                </c:pt>
                <c:pt idx="57187">
                  <c:v>7.3775199999999999E-2</c:v>
                </c:pt>
                <c:pt idx="57188">
                  <c:v>7.3242799999999997E-2</c:v>
                </c:pt>
                <c:pt idx="57189">
                  <c:v>7.2685799999999995E-2</c:v>
                </c:pt>
                <c:pt idx="57190">
                  <c:v>7.2105900000000001E-2</c:v>
                </c:pt>
                <c:pt idx="57191">
                  <c:v>7.1505399999999997E-2</c:v>
                </c:pt>
                <c:pt idx="57192">
                  <c:v>7.0885900000000002E-2</c:v>
                </c:pt>
                <c:pt idx="57193">
                  <c:v>7.02483E-2</c:v>
                </c:pt>
                <c:pt idx="57194">
                  <c:v>6.95934E-2</c:v>
                </c:pt>
                <c:pt idx="57195">
                  <c:v>6.8923100000000001E-2</c:v>
                </c:pt>
                <c:pt idx="57196">
                  <c:v>6.8239800000000003E-2</c:v>
                </c:pt>
                <c:pt idx="57197">
                  <c:v>6.7545800000000003E-2</c:v>
                </c:pt>
                <c:pt idx="57198">
                  <c:v>6.6843100000000003E-2</c:v>
                </c:pt>
                <c:pt idx="57199">
                  <c:v>6.6134200000000004E-2</c:v>
                </c:pt>
                <c:pt idx="57200">
                  <c:v>6.5421499999999994E-2</c:v>
                </c:pt>
                <c:pt idx="57201">
                  <c:v>6.4707399999999998E-2</c:v>
                </c:pt>
                <c:pt idx="57202">
                  <c:v>6.3993499999999995E-2</c:v>
                </c:pt>
                <c:pt idx="57203">
                  <c:v>6.3281400000000002E-2</c:v>
                </c:pt>
                <c:pt idx="57204">
                  <c:v>6.2573299999999998E-2</c:v>
                </c:pt>
                <c:pt idx="57205">
                  <c:v>6.1872099999999999E-2</c:v>
                </c:pt>
                <c:pt idx="57206">
                  <c:v>6.1181600000000003E-2</c:v>
                </c:pt>
                <c:pt idx="57207">
                  <c:v>6.0505999999999997E-2</c:v>
                </c:pt>
                <c:pt idx="57208">
                  <c:v>5.9847900000000002E-2</c:v>
                </c:pt>
                <c:pt idx="57209">
                  <c:v>5.92074E-2</c:v>
                </c:pt>
                <c:pt idx="57210">
                  <c:v>5.8584700000000003E-2</c:v>
                </c:pt>
                <c:pt idx="57211">
                  <c:v>5.7981900000000003E-2</c:v>
                </c:pt>
                <c:pt idx="57212">
                  <c:v>5.7401599999999997E-2</c:v>
                </c:pt>
                <c:pt idx="57213">
                  <c:v>5.6845399999999997E-2</c:v>
                </c:pt>
                <c:pt idx="57214">
                  <c:v>5.6314599999999999E-2</c:v>
                </c:pt>
                <c:pt idx="57215">
                  <c:v>5.5811199999999998E-2</c:v>
                </c:pt>
                <c:pt idx="57216">
                  <c:v>5.5337299999999999E-2</c:v>
                </c:pt>
                <c:pt idx="57217">
                  <c:v>5.4894400000000003E-2</c:v>
                </c:pt>
                <c:pt idx="57218">
                  <c:v>5.4483700000000003E-2</c:v>
                </c:pt>
                <c:pt idx="57219">
                  <c:v>5.4106599999999998E-2</c:v>
                </c:pt>
                <c:pt idx="57220">
                  <c:v>5.3764199999999998E-2</c:v>
                </c:pt>
                <c:pt idx="57221">
                  <c:v>5.3457600000000001E-2</c:v>
                </c:pt>
                <c:pt idx="57222">
                  <c:v>5.3188100000000002E-2</c:v>
                </c:pt>
                <c:pt idx="57223">
                  <c:v>5.2957200000000003E-2</c:v>
                </c:pt>
                <c:pt idx="57224">
                  <c:v>5.27667E-2</c:v>
                </c:pt>
                <c:pt idx="57225">
                  <c:v>5.2617799999999999E-2</c:v>
                </c:pt>
                <c:pt idx="57226">
                  <c:v>5.2511299999999997E-2</c:v>
                </c:pt>
                <c:pt idx="57227">
                  <c:v>5.2448099999999998E-2</c:v>
                </c:pt>
                <c:pt idx="57228">
                  <c:v>5.2429299999999998E-2</c:v>
                </c:pt>
                <c:pt idx="57229">
                  <c:v>5.2456599999999999E-2</c:v>
                </c:pt>
                <c:pt idx="57230">
                  <c:v>5.2531300000000003E-2</c:v>
                </c:pt>
                <c:pt idx="57231">
                  <c:v>5.2654100000000002E-2</c:v>
                </c:pt>
                <c:pt idx="57232">
                  <c:v>5.28251E-2</c:v>
                </c:pt>
                <c:pt idx="57233">
                  <c:v>5.3045000000000002E-2</c:v>
                </c:pt>
                <c:pt idx="57234">
                  <c:v>5.3314399999999998E-2</c:v>
                </c:pt>
                <c:pt idx="57235">
                  <c:v>5.3633699999999999E-2</c:v>
                </c:pt>
                <c:pt idx="57236">
                  <c:v>5.4003200000000001E-2</c:v>
                </c:pt>
                <c:pt idx="57237">
                  <c:v>5.4423100000000002E-2</c:v>
                </c:pt>
                <c:pt idx="57238">
                  <c:v>5.48931E-2</c:v>
                </c:pt>
                <c:pt idx="57239">
                  <c:v>5.5412999999999997E-2</c:v>
                </c:pt>
                <c:pt idx="57240">
                  <c:v>5.5982499999999998E-2</c:v>
                </c:pt>
                <c:pt idx="57241">
                  <c:v>5.6601400000000003E-2</c:v>
                </c:pt>
                <c:pt idx="57242">
                  <c:v>5.7269E-2</c:v>
                </c:pt>
                <c:pt idx="57243">
                  <c:v>5.7984599999999997E-2</c:v>
                </c:pt>
                <c:pt idx="57244">
                  <c:v>5.87477E-2</c:v>
                </c:pt>
                <c:pt idx="57245">
                  <c:v>5.9557199999999998E-2</c:v>
                </c:pt>
                <c:pt idx="57246">
                  <c:v>6.0412100000000003E-2</c:v>
                </c:pt>
                <c:pt idx="57247">
                  <c:v>6.1310799999999999E-2</c:v>
                </c:pt>
                <c:pt idx="57248">
                  <c:v>6.2252000000000002E-2</c:v>
                </c:pt>
                <c:pt idx="57249">
                  <c:v>6.3234299999999993E-2</c:v>
                </c:pt>
                <c:pt idx="57250">
                  <c:v>6.4256199999999999E-2</c:v>
                </c:pt>
                <c:pt idx="57251">
                  <c:v>6.5316200000000005E-2</c:v>
                </c:pt>
                <c:pt idx="57252">
                  <c:v>6.6412899999999997E-2</c:v>
                </c:pt>
                <c:pt idx="57253">
                  <c:v>6.7544800000000002E-2</c:v>
                </c:pt>
                <c:pt idx="57254">
                  <c:v>6.8709699999999999E-2</c:v>
                </c:pt>
                <c:pt idx="57255">
                  <c:v>6.9905499999999995E-2</c:v>
                </c:pt>
                <c:pt idx="57256">
                  <c:v>7.1130600000000002E-2</c:v>
                </c:pt>
                <c:pt idx="57257">
                  <c:v>7.2383600000000006E-2</c:v>
                </c:pt>
                <c:pt idx="57258">
                  <c:v>7.3662599999999995E-2</c:v>
                </c:pt>
                <c:pt idx="57259">
                  <c:v>7.4965400000000001E-2</c:v>
                </c:pt>
                <c:pt idx="57260">
                  <c:v>7.6289700000000002E-2</c:v>
                </c:pt>
                <c:pt idx="57261">
                  <c:v>7.7632800000000002E-2</c:v>
                </c:pt>
                <c:pt idx="57262">
                  <c:v>7.8992599999999996E-2</c:v>
                </c:pt>
                <c:pt idx="57263">
                  <c:v>8.0366599999999996E-2</c:v>
                </c:pt>
                <c:pt idx="57264">
                  <c:v>8.1752199999999997E-2</c:v>
                </c:pt>
                <c:pt idx="57265">
                  <c:v>8.3146800000000007E-2</c:v>
                </c:pt>
                <c:pt idx="57266">
                  <c:v>8.4547999999999998E-2</c:v>
                </c:pt>
                <c:pt idx="57267">
                  <c:v>8.5953699999999994E-2</c:v>
                </c:pt>
                <c:pt idx="57268">
                  <c:v>8.73617E-2</c:v>
                </c:pt>
                <c:pt idx="57269">
                  <c:v>8.8769600000000004E-2</c:v>
                </c:pt>
                <c:pt idx="57270">
                  <c:v>9.0174699999999997E-2</c:v>
                </c:pt>
                <c:pt idx="57271">
                  <c:v>9.1574100000000005E-2</c:v>
                </c:pt>
                <c:pt idx="57272">
                  <c:v>9.2965000000000006E-2</c:v>
                </c:pt>
                <c:pt idx="57273">
                  <c:v>9.4344999999999998E-2</c:v>
                </c:pt>
                <c:pt idx="57274">
                  <c:v>9.5711500000000005E-2</c:v>
                </c:pt>
                <c:pt idx="57275">
                  <c:v>9.7062099999999998E-2</c:v>
                </c:pt>
                <c:pt idx="57276">
                  <c:v>9.8394599999999999E-2</c:v>
                </c:pt>
                <c:pt idx="57277">
                  <c:v>9.9707199999999996E-2</c:v>
                </c:pt>
                <c:pt idx="57278">
                  <c:v>0.100998</c:v>
                </c:pt>
                <c:pt idx="57279">
                  <c:v>0.10226499999999999</c:v>
                </c:pt>
                <c:pt idx="57280">
                  <c:v>0.103505</c:v>
                </c:pt>
                <c:pt idx="57281">
                  <c:v>0.104717</c:v>
                </c:pt>
                <c:pt idx="57282">
                  <c:v>0.10589700000000001</c:v>
                </c:pt>
                <c:pt idx="57283">
                  <c:v>0.107043</c:v>
                </c:pt>
                <c:pt idx="57284">
                  <c:v>0.108154</c:v>
                </c:pt>
                <c:pt idx="57285">
                  <c:v>0.109227</c:v>
                </c:pt>
                <c:pt idx="57286">
                  <c:v>0.11025799999999999</c:v>
                </c:pt>
                <c:pt idx="57287">
                  <c:v>0.111247</c:v>
                </c:pt>
                <c:pt idx="57288">
                  <c:v>0.11219</c:v>
                </c:pt>
                <c:pt idx="57289">
                  <c:v>0.11308699999999999</c:v>
                </c:pt>
                <c:pt idx="57290">
                  <c:v>0.11393399999999999</c:v>
                </c:pt>
                <c:pt idx="57291">
                  <c:v>0.114732</c:v>
                </c:pt>
                <c:pt idx="57292">
                  <c:v>0.115477</c:v>
                </c:pt>
                <c:pt idx="57293">
                  <c:v>0.11616799999999999</c:v>
                </c:pt>
                <c:pt idx="57294">
                  <c:v>0.11680400000000001</c:v>
                </c:pt>
                <c:pt idx="57295">
                  <c:v>0.117382</c:v>
                </c:pt>
                <c:pt idx="57296">
                  <c:v>0.11790200000000001</c:v>
                </c:pt>
                <c:pt idx="57297">
                  <c:v>0.11836099999999999</c:v>
                </c:pt>
                <c:pt idx="57298">
                  <c:v>0.11876</c:v>
                </c:pt>
                <c:pt idx="57299">
                  <c:v>0.119098</c:v>
                </c:pt>
                <c:pt idx="57300">
                  <c:v>0.11937300000000001</c:v>
                </c:pt>
                <c:pt idx="57301">
                  <c:v>0.119584</c:v>
                </c:pt>
                <c:pt idx="57302">
                  <c:v>0.11973200000000001</c:v>
                </c:pt>
                <c:pt idx="57303">
                  <c:v>0.119815</c:v>
                </c:pt>
                <c:pt idx="57304">
                  <c:v>0.119834</c:v>
                </c:pt>
                <c:pt idx="57305">
                  <c:v>0.11978900000000001</c:v>
                </c:pt>
                <c:pt idx="57306">
                  <c:v>0.11967800000000001</c:v>
                </c:pt>
                <c:pt idx="57307">
                  <c:v>0.119502</c:v>
                </c:pt>
                <c:pt idx="57308">
                  <c:v>0.11926</c:v>
                </c:pt>
                <c:pt idx="57309">
                  <c:v>0.118953</c:v>
                </c:pt>
                <c:pt idx="57310">
                  <c:v>0.11858100000000001</c:v>
                </c:pt>
                <c:pt idx="57311">
                  <c:v>0.118144</c:v>
                </c:pt>
                <c:pt idx="57312">
                  <c:v>0.117642</c:v>
                </c:pt>
                <c:pt idx="57313">
                  <c:v>0.117076</c:v>
                </c:pt>
                <c:pt idx="57314">
                  <c:v>0.11644400000000001</c:v>
                </c:pt>
                <c:pt idx="57315">
                  <c:v>0.115749</c:v>
                </c:pt>
                <c:pt idx="57316">
                  <c:v>0.11498999999999999</c:v>
                </c:pt>
                <c:pt idx="57317">
                  <c:v>0.11416900000000001</c:v>
                </c:pt>
                <c:pt idx="57318">
                  <c:v>0.113286</c:v>
                </c:pt>
                <c:pt idx="57319">
                  <c:v>0.112342</c:v>
                </c:pt>
                <c:pt idx="57320">
                  <c:v>0.11133800000000001</c:v>
                </c:pt>
                <c:pt idx="57321">
                  <c:v>0.110274</c:v>
                </c:pt>
                <c:pt idx="57322">
                  <c:v>0.109151</c:v>
                </c:pt>
                <c:pt idx="57323">
                  <c:v>0.107971</c:v>
                </c:pt>
                <c:pt idx="57324">
                  <c:v>0.106734</c:v>
                </c:pt>
                <c:pt idx="57325">
                  <c:v>0.105443</c:v>
                </c:pt>
                <c:pt idx="57326">
                  <c:v>0.1041</c:v>
                </c:pt>
                <c:pt idx="57327">
                  <c:v>0.102705</c:v>
                </c:pt>
                <c:pt idx="57328">
                  <c:v>0.10126</c:v>
                </c:pt>
                <c:pt idx="57329">
                  <c:v>9.9768099999999998E-2</c:v>
                </c:pt>
                <c:pt idx="57330">
                  <c:v>9.8229700000000003E-2</c:v>
                </c:pt>
                <c:pt idx="57331">
                  <c:v>9.6646300000000004E-2</c:v>
                </c:pt>
                <c:pt idx="57332">
                  <c:v>9.5019199999999998E-2</c:v>
                </c:pt>
                <c:pt idx="57333">
                  <c:v>9.3350100000000005E-2</c:v>
                </c:pt>
                <c:pt idx="57334">
                  <c:v>9.1640899999999997E-2</c:v>
                </c:pt>
                <c:pt idx="57335">
                  <c:v>8.9893100000000004E-2</c:v>
                </c:pt>
                <c:pt idx="57336">
                  <c:v>8.8108400000000003E-2</c:v>
                </c:pt>
                <c:pt idx="57337">
                  <c:v>8.6288299999999998E-2</c:v>
                </c:pt>
                <c:pt idx="57338">
                  <c:v>8.4434800000000004E-2</c:v>
                </c:pt>
                <c:pt idx="57339">
                  <c:v>8.2549700000000004E-2</c:v>
                </c:pt>
                <c:pt idx="57340">
                  <c:v>8.0635299999999993E-2</c:v>
                </c:pt>
                <c:pt idx="57341">
                  <c:v>7.8693600000000002E-2</c:v>
                </c:pt>
                <c:pt idx="57342">
                  <c:v>7.6726699999999995E-2</c:v>
                </c:pt>
                <c:pt idx="57343">
                  <c:v>7.47361E-2</c:v>
                </c:pt>
                <c:pt idx="57344">
                  <c:v>7.2723800000000005E-2</c:v>
                </c:pt>
                <c:pt idx="57345">
                  <c:v>7.0692099999999994E-2</c:v>
                </c:pt>
                <c:pt idx="57346">
                  <c:v>6.8643700000000002E-2</c:v>
                </c:pt>
                <c:pt idx="57347">
                  <c:v>6.6580700000000007E-2</c:v>
                </c:pt>
                <c:pt idx="57348">
                  <c:v>6.4505499999999993E-2</c:v>
                </c:pt>
                <c:pt idx="57349">
                  <c:v>6.2420099999999999E-2</c:v>
                </c:pt>
                <c:pt idx="57350">
                  <c:v>6.0326499999999998E-2</c:v>
                </c:pt>
                <c:pt idx="57351">
                  <c:v>5.8226600000000003E-2</c:v>
                </c:pt>
                <c:pt idx="57352">
                  <c:v>5.6121999999999998E-2</c:v>
                </c:pt>
                <c:pt idx="57353">
                  <c:v>5.40145E-2</c:v>
                </c:pt>
                <c:pt idx="57354">
                  <c:v>5.19062E-2</c:v>
                </c:pt>
                <c:pt idx="57355">
                  <c:v>4.98001E-2</c:v>
                </c:pt>
                <c:pt idx="57356">
                  <c:v>4.7698900000000002E-2</c:v>
                </c:pt>
                <c:pt idx="57357">
                  <c:v>4.5604600000000002E-2</c:v>
                </c:pt>
                <c:pt idx="57358">
                  <c:v>4.3519500000000003E-2</c:v>
                </c:pt>
                <c:pt idx="57359">
                  <c:v>4.14461E-2</c:v>
                </c:pt>
                <c:pt idx="57360">
                  <c:v>3.9386400000000002E-2</c:v>
                </c:pt>
                <c:pt idx="57361">
                  <c:v>3.7342399999999998E-2</c:v>
                </c:pt>
                <c:pt idx="57362">
                  <c:v>3.5316300000000002E-2</c:v>
                </c:pt>
                <c:pt idx="57363">
                  <c:v>3.3309800000000001E-2</c:v>
                </c:pt>
                <c:pt idx="57364">
                  <c:v>3.1324600000000001E-2</c:v>
                </c:pt>
                <c:pt idx="57365">
                  <c:v>2.93624E-2</c:v>
                </c:pt>
                <c:pt idx="57366">
                  <c:v>2.74247E-2</c:v>
                </c:pt>
                <c:pt idx="57367">
                  <c:v>2.5513299999999999E-2</c:v>
                </c:pt>
                <c:pt idx="57368">
                  <c:v>2.3630200000000001E-2</c:v>
                </c:pt>
                <c:pt idx="57369">
                  <c:v>2.1777600000000001E-2</c:v>
                </c:pt>
                <c:pt idx="57370">
                  <c:v>1.9957300000000001E-2</c:v>
                </c:pt>
                <c:pt idx="57371">
                  <c:v>1.8171199999999998E-2</c:v>
                </c:pt>
                <c:pt idx="57372">
                  <c:v>1.64206E-2</c:v>
                </c:pt>
                <c:pt idx="57373">
                  <c:v>1.4707E-2</c:v>
                </c:pt>
                <c:pt idx="57374">
                  <c:v>1.30312E-2</c:v>
                </c:pt>
                <c:pt idx="57375">
                  <c:v>1.13948E-2</c:v>
                </c:pt>
                <c:pt idx="57376" formatCode="0.00E+00">
                  <c:v>9.7989800000000005E-3</c:v>
                </c:pt>
                <c:pt idx="57377" formatCode="0.00E+00">
                  <c:v>8.2446700000000008E-3</c:v>
                </c:pt>
                <c:pt idx="57378" formatCode="0.00E+00">
                  <c:v>6.7330999999999997E-3</c:v>
                </c:pt>
                <c:pt idx="57379" formatCode="0.00E+00">
                  <c:v>5.2659999999999998E-3</c:v>
                </c:pt>
                <c:pt idx="57380" formatCode="0.00E+00">
                  <c:v>3.8444999999999998E-3</c:v>
                </c:pt>
                <c:pt idx="57381" formatCode="0.00E+00">
                  <c:v>2.4689400000000002E-3</c:v>
                </c:pt>
                <c:pt idx="57382" formatCode="0.00E+00">
                  <c:v>1.13992E-3</c:v>
                </c:pt>
                <c:pt idx="57383" formatCode="0.00E+00">
                  <c:v>-1.4128900000000001E-4</c:v>
                </c:pt>
                <c:pt idx="57384" formatCode="0.00E+00">
                  <c:v>-1.37338E-3</c:v>
                </c:pt>
                <c:pt idx="57385" formatCode="0.00E+00">
                  <c:v>-2.5553300000000002E-3</c:v>
                </c:pt>
                <c:pt idx="57386" formatCode="0.00E+00">
                  <c:v>-3.6860199999999999E-3</c:v>
                </c:pt>
                <c:pt idx="57387" formatCode="0.00E+00">
                  <c:v>-4.7643E-3</c:v>
                </c:pt>
                <c:pt idx="57388" formatCode="0.00E+00">
                  <c:v>-5.7893299999999996E-3</c:v>
                </c:pt>
                <c:pt idx="57389" formatCode="0.00E+00">
                  <c:v>-6.7606699999999999E-3</c:v>
                </c:pt>
                <c:pt idx="57390" formatCode="0.00E+00">
                  <c:v>-7.6782700000000001E-3</c:v>
                </c:pt>
                <c:pt idx="57391" formatCode="0.00E+00">
                  <c:v>-8.5419499999999995E-3</c:v>
                </c:pt>
                <c:pt idx="57392" formatCode="0.00E+00">
                  <c:v>-9.3508099999999993E-3</c:v>
                </c:pt>
                <c:pt idx="57393">
                  <c:v>-1.01034E-2</c:v>
                </c:pt>
                <c:pt idx="57394">
                  <c:v>-1.07977E-2</c:v>
                </c:pt>
                <c:pt idx="57395">
                  <c:v>-1.1432100000000001E-2</c:v>
                </c:pt>
                <c:pt idx="57396">
                  <c:v>-1.20076E-2</c:v>
                </c:pt>
                <c:pt idx="57397">
                  <c:v>-1.2526799999999999E-2</c:v>
                </c:pt>
                <c:pt idx="57398">
                  <c:v>-1.29906E-2</c:v>
                </c:pt>
                <c:pt idx="57399">
                  <c:v>-1.3398999999999999E-2</c:v>
                </c:pt>
                <c:pt idx="57400">
                  <c:v>-1.37524E-2</c:v>
                </c:pt>
                <c:pt idx="57401">
                  <c:v>-1.40514E-2</c:v>
                </c:pt>
                <c:pt idx="57402">
                  <c:v>-1.42968E-2</c:v>
                </c:pt>
                <c:pt idx="57403">
                  <c:v>-1.44891E-2</c:v>
                </c:pt>
                <c:pt idx="57404">
                  <c:v>-1.4629E-2</c:v>
                </c:pt>
                <c:pt idx="57405">
                  <c:v>-1.4717600000000001E-2</c:v>
                </c:pt>
                <c:pt idx="57406">
                  <c:v>-1.4755799999999999E-2</c:v>
                </c:pt>
                <c:pt idx="57407">
                  <c:v>-1.4744500000000001E-2</c:v>
                </c:pt>
                <c:pt idx="57408">
                  <c:v>-1.46851E-2</c:v>
                </c:pt>
                <c:pt idx="57409">
                  <c:v>-1.4578799999999999E-2</c:v>
                </c:pt>
                <c:pt idx="57410">
                  <c:v>-1.4427000000000001E-2</c:v>
                </c:pt>
                <c:pt idx="57411">
                  <c:v>-1.42308E-2</c:v>
                </c:pt>
                <c:pt idx="57412">
                  <c:v>-1.3991399999999999E-2</c:v>
                </c:pt>
                <c:pt idx="57413">
                  <c:v>-1.3710099999999999E-2</c:v>
                </c:pt>
                <c:pt idx="57414">
                  <c:v>-1.33884E-2</c:v>
                </c:pt>
                <c:pt idx="57415">
                  <c:v>-1.3027800000000001E-2</c:v>
                </c:pt>
                <c:pt idx="57416">
                  <c:v>-1.26292E-2</c:v>
                </c:pt>
                <c:pt idx="57417">
                  <c:v>-1.21937E-2</c:v>
                </c:pt>
                <c:pt idx="57418">
                  <c:v>-1.1722700000000001E-2</c:v>
                </c:pt>
                <c:pt idx="57419">
                  <c:v>-1.12178E-2</c:v>
                </c:pt>
                <c:pt idx="57420">
                  <c:v>-1.06806E-2</c:v>
                </c:pt>
                <c:pt idx="57421">
                  <c:v>-1.0112599999999999E-2</c:v>
                </c:pt>
                <c:pt idx="57422" formatCode="0.00E+00">
                  <c:v>-9.5155399999999994E-3</c:v>
                </c:pt>
                <c:pt idx="57423" formatCode="0.00E+00">
                  <c:v>-8.8911700000000003E-3</c:v>
                </c:pt>
                <c:pt idx="57424" formatCode="0.00E+00">
                  <c:v>-8.2416E-3</c:v>
                </c:pt>
                <c:pt idx="57425" formatCode="0.00E+00">
                  <c:v>-7.56889E-3</c:v>
                </c:pt>
                <c:pt idx="57426" formatCode="0.00E+00">
                  <c:v>-6.8747799999999996E-3</c:v>
                </c:pt>
                <c:pt idx="57427" formatCode="0.00E+00">
                  <c:v>-6.1610299999999996E-3</c:v>
                </c:pt>
                <c:pt idx="57428" formatCode="0.00E+00">
                  <c:v>-5.4297599999999996E-3</c:v>
                </c:pt>
                <c:pt idx="57429" formatCode="0.00E+00">
                  <c:v>-4.68323E-3</c:v>
                </c:pt>
                <c:pt idx="57430" formatCode="0.00E+00">
                  <c:v>-3.9234999999999999E-3</c:v>
                </c:pt>
                <c:pt idx="57431" formatCode="0.00E+00">
                  <c:v>-3.1523200000000001E-3</c:v>
                </c:pt>
                <c:pt idx="57432" formatCode="0.00E+00">
                  <c:v>-2.3714299999999999E-3</c:v>
                </c:pt>
                <c:pt idx="57433" formatCode="0.00E+00">
                  <c:v>-1.58297E-3</c:v>
                </c:pt>
                <c:pt idx="57434" formatCode="0.00E+00">
                  <c:v>-7.8917699999999996E-4</c:v>
                </c:pt>
                <c:pt idx="57435" formatCode="0.00E+00">
                  <c:v>8.0055300000000002E-6</c:v>
                </c:pt>
                <c:pt idx="57436" formatCode="0.00E+00">
                  <c:v>8.0704400000000003E-4</c:v>
                </c:pt>
                <c:pt idx="57437" formatCode="0.00E+00">
                  <c:v>1.6065000000000001E-3</c:v>
                </c:pt>
                <c:pt idx="57438" formatCode="0.00E+00">
                  <c:v>2.4046599999999999E-3</c:v>
                </c:pt>
                <c:pt idx="57439" formatCode="0.00E+00">
                  <c:v>3.1996799999999999E-3</c:v>
                </c:pt>
                <c:pt idx="57440" formatCode="0.00E+00">
                  <c:v>3.9897099999999996E-3</c:v>
                </c:pt>
                <c:pt idx="57441" formatCode="0.00E+00">
                  <c:v>4.7727799999999999E-3</c:v>
                </c:pt>
                <c:pt idx="57442" formatCode="0.00E+00">
                  <c:v>5.5469899999999999E-3</c:v>
                </c:pt>
                <c:pt idx="57443" formatCode="0.00E+00">
                  <c:v>6.3106200000000003E-3</c:v>
                </c:pt>
                <c:pt idx="57444" formatCode="0.00E+00">
                  <c:v>7.06224E-3</c:v>
                </c:pt>
                <c:pt idx="57445" formatCode="0.00E+00">
                  <c:v>7.8004700000000003E-3</c:v>
                </c:pt>
                <c:pt idx="57446" formatCode="0.00E+00">
                  <c:v>8.5237100000000003E-3</c:v>
                </c:pt>
                <c:pt idx="57447" formatCode="0.00E+00">
                  <c:v>9.2303000000000003E-3</c:v>
                </c:pt>
                <c:pt idx="57448" formatCode="0.00E+00">
                  <c:v>9.9187300000000006E-3</c:v>
                </c:pt>
                <c:pt idx="57449">
                  <c:v>1.0587600000000001E-2</c:v>
                </c:pt>
                <c:pt idx="57450">
                  <c:v>1.1235800000000001E-2</c:v>
                </c:pt>
                <c:pt idx="57451">
                  <c:v>1.18622E-2</c:v>
                </c:pt>
                <c:pt idx="57452">
                  <c:v>1.24656E-2</c:v>
                </c:pt>
                <c:pt idx="57453">
                  <c:v>1.30446E-2</c:v>
                </c:pt>
                <c:pt idx="57454">
                  <c:v>1.3598300000000001E-2</c:v>
                </c:pt>
                <c:pt idx="57455">
                  <c:v>1.4125800000000001E-2</c:v>
                </c:pt>
                <c:pt idx="57456">
                  <c:v>1.46263E-2</c:v>
                </c:pt>
                <c:pt idx="57457">
                  <c:v>1.5099E-2</c:v>
                </c:pt>
                <c:pt idx="57458">
                  <c:v>1.5543100000000001E-2</c:v>
                </c:pt>
                <c:pt idx="57459">
                  <c:v>1.5958E-2</c:v>
                </c:pt>
                <c:pt idx="57460">
                  <c:v>1.6343199999999999E-2</c:v>
                </c:pt>
                <c:pt idx="57461">
                  <c:v>1.6698399999999999E-2</c:v>
                </c:pt>
                <c:pt idx="57462">
                  <c:v>1.7022900000000001E-2</c:v>
                </c:pt>
                <c:pt idx="57463">
                  <c:v>1.7316600000000001E-2</c:v>
                </c:pt>
                <c:pt idx="57464">
                  <c:v>1.7579899999999999E-2</c:v>
                </c:pt>
                <c:pt idx="57465">
                  <c:v>1.7813099999999998E-2</c:v>
                </c:pt>
                <c:pt idx="57466">
                  <c:v>1.8016799999999999E-2</c:v>
                </c:pt>
                <c:pt idx="57467">
                  <c:v>1.8190899999999999E-2</c:v>
                </c:pt>
                <c:pt idx="57468">
                  <c:v>1.8335199999999999E-2</c:v>
                </c:pt>
                <c:pt idx="57469">
                  <c:v>1.84496E-2</c:v>
                </c:pt>
                <c:pt idx="57470">
                  <c:v>1.85343E-2</c:v>
                </c:pt>
                <c:pt idx="57471">
                  <c:v>1.8590200000000001E-2</c:v>
                </c:pt>
                <c:pt idx="57472">
                  <c:v>1.8617700000000001E-2</c:v>
                </c:pt>
                <c:pt idx="57473">
                  <c:v>1.86173E-2</c:v>
                </c:pt>
                <c:pt idx="57474">
                  <c:v>1.8589399999999999E-2</c:v>
                </c:pt>
                <c:pt idx="57475">
                  <c:v>1.85349E-2</c:v>
                </c:pt>
                <c:pt idx="57476">
                  <c:v>1.8454499999999999E-2</c:v>
                </c:pt>
                <c:pt idx="57477">
                  <c:v>1.83492E-2</c:v>
                </c:pt>
                <c:pt idx="57478">
                  <c:v>1.8219699999999998E-2</c:v>
                </c:pt>
                <c:pt idx="57479">
                  <c:v>1.80669E-2</c:v>
                </c:pt>
                <c:pt idx="57480">
                  <c:v>1.78917E-2</c:v>
                </c:pt>
                <c:pt idx="57481">
                  <c:v>1.7695599999999999E-2</c:v>
                </c:pt>
                <c:pt idx="57482">
                  <c:v>1.7479999999999999E-2</c:v>
                </c:pt>
                <c:pt idx="57483">
                  <c:v>1.7245799999999999E-2</c:v>
                </c:pt>
                <c:pt idx="57484">
                  <c:v>1.6994100000000002E-2</c:v>
                </c:pt>
                <c:pt idx="57485">
                  <c:v>1.67262E-2</c:v>
                </c:pt>
                <c:pt idx="57486">
                  <c:v>1.6443800000000001E-2</c:v>
                </c:pt>
                <c:pt idx="57487">
                  <c:v>1.61484E-2</c:v>
                </c:pt>
                <c:pt idx="57488">
                  <c:v>1.5841600000000001E-2</c:v>
                </c:pt>
                <c:pt idx="57489">
                  <c:v>1.55245E-2</c:v>
                </c:pt>
                <c:pt idx="57490">
                  <c:v>1.5198700000000001E-2</c:v>
                </c:pt>
                <c:pt idx="57491">
                  <c:v>1.4865700000000001E-2</c:v>
                </c:pt>
                <c:pt idx="57492">
                  <c:v>1.4527200000000001E-2</c:v>
                </c:pt>
                <c:pt idx="57493">
                  <c:v>1.4184199999999999E-2</c:v>
                </c:pt>
                <c:pt idx="57494">
                  <c:v>1.3838100000000001E-2</c:v>
                </c:pt>
                <c:pt idx="57495">
                  <c:v>1.34901E-2</c:v>
                </c:pt>
                <c:pt idx="57496">
                  <c:v>1.3141399999999999E-2</c:v>
                </c:pt>
                <c:pt idx="57497">
                  <c:v>1.27936E-2</c:v>
                </c:pt>
                <c:pt idx="57498">
                  <c:v>1.24487E-2</c:v>
                </c:pt>
                <c:pt idx="57499">
                  <c:v>1.21084E-2</c:v>
                </c:pt>
                <c:pt idx="57500">
                  <c:v>1.17742E-2</c:v>
                </c:pt>
                <c:pt idx="57501">
                  <c:v>1.14477E-2</c:v>
                </c:pt>
                <c:pt idx="57502">
                  <c:v>1.1130299999999999E-2</c:v>
                </c:pt>
                <c:pt idx="57503">
                  <c:v>1.0823599999999999E-2</c:v>
                </c:pt>
                <c:pt idx="57504">
                  <c:v>1.0529500000000001E-2</c:v>
                </c:pt>
                <c:pt idx="57505">
                  <c:v>1.0249599999999999E-2</c:v>
                </c:pt>
                <c:pt idx="57506" formatCode="0.00E+00">
                  <c:v>9.9854599999999998E-3</c:v>
                </c:pt>
                <c:pt idx="57507" formatCode="0.00E+00">
                  <c:v>9.7379100000000007E-3</c:v>
                </c:pt>
                <c:pt idx="57508" formatCode="0.00E+00">
                  <c:v>9.5080900000000003E-3</c:v>
                </c:pt>
                <c:pt idx="57509" formatCode="0.00E+00">
                  <c:v>9.2974100000000007E-3</c:v>
                </c:pt>
                <c:pt idx="57510" formatCode="0.00E+00">
                  <c:v>9.1073200000000003E-3</c:v>
                </c:pt>
                <c:pt idx="57511" formatCode="0.00E+00">
                  <c:v>8.9392900000000008E-3</c:v>
                </c:pt>
                <c:pt idx="57512" formatCode="0.00E+00">
                  <c:v>8.7948000000000002E-3</c:v>
                </c:pt>
                <c:pt idx="57513" formatCode="0.00E+00">
                  <c:v>8.6749500000000007E-3</c:v>
                </c:pt>
                <c:pt idx="57514" formatCode="0.00E+00">
                  <c:v>8.5805299999999994E-3</c:v>
                </c:pt>
                <c:pt idx="57515" formatCode="0.00E+00">
                  <c:v>8.5124999999999992E-3</c:v>
                </c:pt>
                <c:pt idx="57516" formatCode="0.00E+00">
                  <c:v>8.4721099999999997E-3</c:v>
                </c:pt>
                <c:pt idx="57517" formatCode="0.00E+00">
                  <c:v>8.4606000000000004E-3</c:v>
                </c:pt>
                <c:pt idx="57518" formatCode="0.00E+00">
                  <c:v>8.4788499999999996E-3</c:v>
                </c:pt>
                <c:pt idx="57519" formatCode="0.00E+00">
                  <c:v>8.5275000000000004E-3</c:v>
                </c:pt>
                <c:pt idx="57520" formatCode="0.00E+00">
                  <c:v>8.6073799999999995E-3</c:v>
                </c:pt>
                <c:pt idx="57521" formatCode="0.00E+00">
                  <c:v>8.7193800000000005E-3</c:v>
                </c:pt>
                <c:pt idx="57522" formatCode="0.00E+00">
                  <c:v>8.8640200000000002E-3</c:v>
                </c:pt>
                <c:pt idx="57523" formatCode="0.00E+00">
                  <c:v>9.0415600000000006E-3</c:v>
                </c:pt>
                <c:pt idx="57524" formatCode="0.00E+00">
                  <c:v>9.2521400000000007E-3</c:v>
                </c:pt>
                <c:pt idx="57525" formatCode="0.00E+00">
                  <c:v>9.4959399999999996E-3</c:v>
                </c:pt>
                <c:pt idx="57526" formatCode="0.00E+00">
                  <c:v>9.7732900000000004E-3</c:v>
                </c:pt>
                <c:pt idx="57527">
                  <c:v>1.00845E-2</c:v>
                </c:pt>
                <c:pt idx="57528">
                  <c:v>1.04297E-2</c:v>
                </c:pt>
                <c:pt idx="57529">
                  <c:v>1.0808699999999999E-2</c:v>
                </c:pt>
                <c:pt idx="57530">
                  <c:v>1.1221500000000001E-2</c:v>
                </c:pt>
                <c:pt idx="57531">
                  <c:v>1.16679E-2</c:v>
                </c:pt>
                <c:pt idx="57532">
                  <c:v>1.21479E-2</c:v>
                </c:pt>
                <c:pt idx="57533">
                  <c:v>1.26614E-2</c:v>
                </c:pt>
                <c:pt idx="57534">
                  <c:v>1.32081E-2</c:v>
                </c:pt>
                <c:pt idx="57535">
                  <c:v>1.37877E-2</c:v>
                </c:pt>
                <c:pt idx="57536">
                  <c:v>1.43997E-2</c:v>
                </c:pt>
                <c:pt idx="57537">
                  <c:v>1.5043300000000001E-2</c:v>
                </c:pt>
                <c:pt idx="57538">
                  <c:v>1.5717800000000001E-2</c:v>
                </c:pt>
                <c:pt idx="57539">
                  <c:v>1.6422099999999999E-2</c:v>
                </c:pt>
                <c:pt idx="57540">
                  <c:v>1.7155299999999998E-2</c:v>
                </c:pt>
                <c:pt idx="57541">
                  <c:v>1.7916399999999999E-2</c:v>
                </c:pt>
                <c:pt idx="57542">
                  <c:v>1.8704599999999998E-2</c:v>
                </c:pt>
                <c:pt idx="57543">
                  <c:v>1.95187E-2</c:v>
                </c:pt>
                <c:pt idx="57544">
                  <c:v>2.0357799999999999E-2</c:v>
                </c:pt>
                <c:pt idx="57545">
                  <c:v>2.1220599999999999E-2</c:v>
                </c:pt>
                <c:pt idx="57546">
                  <c:v>2.2105799999999998E-2</c:v>
                </c:pt>
                <c:pt idx="57547">
                  <c:v>2.3012100000000001E-2</c:v>
                </c:pt>
                <c:pt idx="57548">
                  <c:v>2.3937799999999999E-2</c:v>
                </c:pt>
                <c:pt idx="57549">
                  <c:v>2.4881400000000001E-2</c:v>
                </c:pt>
                <c:pt idx="57550">
                  <c:v>2.58415E-2</c:v>
                </c:pt>
                <c:pt idx="57551">
                  <c:v>2.6816300000000001E-2</c:v>
                </c:pt>
                <c:pt idx="57552">
                  <c:v>2.7803899999999999E-2</c:v>
                </c:pt>
                <c:pt idx="57553">
                  <c:v>2.8802600000000001E-2</c:v>
                </c:pt>
                <c:pt idx="57554">
                  <c:v>2.98106E-2</c:v>
                </c:pt>
                <c:pt idx="57555">
                  <c:v>3.0826099999999999E-2</c:v>
                </c:pt>
                <c:pt idx="57556">
                  <c:v>3.1847199999999999E-2</c:v>
                </c:pt>
                <c:pt idx="57557">
                  <c:v>3.28718E-2</c:v>
                </c:pt>
                <c:pt idx="57558">
                  <c:v>3.3897799999999999E-2</c:v>
                </c:pt>
                <c:pt idx="57559">
                  <c:v>3.4923200000000001E-2</c:v>
                </c:pt>
                <c:pt idx="57560">
                  <c:v>3.5945900000000003E-2</c:v>
                </c:pt>
                <c:pt idx="57561">
                  <c:v>3.6963799999999998E-2</c:v>
                </c:pt>
                <c:pt idx="57562">
                  <c:v>3.79747E-2</c:v>
                </c:pt>
                <c:pt idx="57563">
                  <c:v>3.8976799999999999E-2</c:v>
                </c:pt>
                <c:pt idx="57564">
                  <c:v>3.9967700000000002E-2</c:v>
                </c:pt>
                <c:pt idx="57565">
                  <c:v>4.0944800000000003E-2</c:v>
                </c:pt>
                <c:pt idx="57566">
                  <c:v>4.1905999999999999E-2</c:v>
                </c:pt>
                <c:pt idx="57567">
                  <c:v>4.2849199999999997E-2</c:v>
                </c:pt>
                <c:pt idx="57568">
                  <c:v>4.3772400000000003E-2</c:v>
                </c:pt>
                <c:pt idx="57569">
                  <c:v>4.46731E-2</c:v>
                </c:pt>
                <c:pt idx="57570">
                  <c:v>4.5549399999999997E-2</c:v>
                </c:pt>
                <c:pt idx="57571">
                  <c:v>4.6399099999999999E-2</c:v>
                </c:pt>
                <c:pt idx="57572">
                  <c:v>4.7219999999999998E-2</c:v>
                </c:pt>
                <c:pt idx="57573">
                  <c:v>4.80101E-2</c:v>
                </c:pt>
                <c:pt idx="57574">
                  <c:v>4.87673E-2</c:v>
                </c:pt>
                <c:pt idx="57575">
                  <c:v>4.9489499999999999E-2</c:v>
                </c:pt>
                <c:pt idx="57576">
                  <c:v>5.01746E-2</c:v>
                </c:pt>
                <c:pt idx="57577">
                  <c:v>5.0820700000000003E-2</c:v>
                </c:pt>
                <c:pt idx="57578">
                  <c:v>5.1426100000000002E-2</c:v>
                </c:pt>
                <c:pt idx="57579">
                  <c:v>5.1988600000000003E-2</c:v>
                </c:pt>
                <c:pt idx="57580">
                  <c:v>5.2506700000000003E-2</c:v>
                </c:pt>
                <c:pt idx="57581">
                  <c:v>5.2978600000000001E-2</c:v>
                </c:pt>
                <c:pt idx="57582">
                  <c:v>5.3402600000000001E-2</c:v>
                </c:pt>
                <c:pt idx="57583">
                  <c:v>5.3777100000000001E-2</c:v>
                </c:pt>
                <c:pt idx="57584">
                  <c:v>5.4100299999999997E-2</c:v>
                </c:pt>
                <c:pt idx="57585">
                  <c:v>5.4370799999999997E-2</c:v>
                </c:pt>
                <c:pt idx="57586">
                  <c:v>5.4587200000000002E-2</c:v>
                </c:pt>
                <c:pt idx="57587">
                  <c:v>5.4747900000000002E-2</c:v>
                </c:pt>
                <c:pt idx="57588">
                  <c:v>5.4851900000000002E-2</c:v>
                </c:pt>
                <c:pt idx="57589">
                  <c:v>5.4897899999999999E-2</c:v>
                </c:pt>
                <c:pt idx="57590">
                  <c:v>5.4884799999999997E-2</c:v>
                </c:pt>
                <c:pt idx="57591">
                  <c:v>5.4811499999999999E-2</c:v>
                </c:pt>
                <c:pt idx="57592">
                  <c:v>5.4676900000000001E-2</c:v>
                </c:pt>
                <c:pt idx="57593">
                  <c:v>5.4480300000000002E-2</c:v>
                </c:pt>
                <c:pt idx="57594">
                  <c:v>5.4220900000000002E-2</c:v>
                </c:pt>
                <c:pt idx="57595">
                  <c:v>5.3898300000000003E-2</c:v>
                </c:pt>
                <c:pt idx="57596">
                  <c:v>5.3511700000000002E-2</c:v>
                </c:pt>
                <c:pt idx="57597">
                  <c:v>5.3060700000000002E-2</c:v>
                </c:pt>
                <c:pt idx="57598">
                  <c:v>5.2545000000000001E-2</c:v>
                </c:pt>
                <c:pt idx="57599">
                  <c:v>5.1964400000000001E-2</c:v>
                </c:pt>
                <c:pt idx="57600">
                  <c:v>5.1318700000000002E-2</c:v>
                </c:pt>
                <c:pt idx="57601">
                  <c:v>5.0607800000000001E-2</c:v>
                </c:pt>
                <c:pt idx="57602">
                  <c:v>4.9831899999999998E-2</c:v>
                </c:pt>
                <c:pt idx="57603">
                  <c:v>4.8991100000000003E-2</c:v>
                </c:pt>
                <c:pt idx="57604">
                  <c:v>4.8085700000000002E-2</c:v>
                </c:pt>
                <c:pt idx="57605">
                  <c:v>4.7116199999999997E-2</c:v>
                </c:pt>
                <c:pt idx="57606">
                  <c:v>4.6082900000000003E-2</c:v>
                </c:pt>
                <c:pt idx="57607">
                  <c:v>4.4986600000000002E-2</c:v>
                </c:pt>
                <c:pt idx="57608">
                  <c:v>4.38278E-2</c:v>
                </c:pt>
                <c:pt idx="57609">
                  <c:v>4.2607300000000001E-2</c:v>
                </c:pt>
                <c:pt idx="57610">
                  <c:v>4.13262E-2</c:v>
                </c:pt>
                <c:pt idx="57611">
                  <c:v>3.9985399999999997E-2</c:v>
                </c:pt>
                <c:pt idx="57612">
                  <c:v>3.8586200000000001E-2</c:v>
                </c:pt>
                <c:pt idx="57613">
                  <c:v>3.7129700000000002E-2</c:v>
                </c:pt>
                <c:pt idx="57614">
                  <c:v>3.5617299999999998E-2</c:v>
                </c:pt>
                <c:pt idx="57615">
                  <c:v>3.40506E-2</c:v>
                </c:pt>
                <c:pt idx="57616">
                  <c:v>3.2431000000000001E-2</c:v>
                </c:pt>
                <c:pt idx="57617">
                  <c:v>3.0760300000000001E-2</c:v>
                </c:pt>
                <c:pt idx="57618">
                  <c:v>2.904E-2</c:v>
                </c:pt>
                <c:pt idx="57619">
                  <c:v>2.72722E-2</c:v>
                </c:pt>
                <c:pt idx="57620">
                  <c:v>2.5458700000000001E-2</c:v>
                </c:pt>
                <c:pt idx="57621">
                  <c:v>2.36016E-2</c:v>
                </c:pt>
                <c:pt idx="57622">
                  <c:v>2.1703099999999999E-2</c:v>
                </c:pt>
                <c:pt idx="57623">
                  <c:v>1.97652E-2</c:v>
                </c:pt>
                <c:pt idx="57624">
                  <c:v>1.7790299999999998E-2</c:v>
                </c:pt>
                <c:pt idx="57625">
                  <c:v>1.5780800000000001E-2</c:v>
                </c:pt>
                <c:pt idx="57626">
                  <c:v>1.3738999999999999E-2</c:v>
                </c:pt>
                <c:pt idx="57627">
                  <c:v>1.16673E-2</c:v>
                </c:pt>
                <c:pt idx="57628" formatCode="0.00E+00">
                  <c:v>9.5684800000000007E-3</c:v>
                </c:pt>
                <c:pt idx="57629" formatCode="0.00E+00">
                  <c:v>7.4449700000000004E-3</c:v>
                </c:pt>
                <c:pt idx="57630" formatCode="0.00E+00">
                  <c:v>5.2994699999999997E-3</c:v>
                </c:pt>
                <c:pt idx="57631" formatCode="0.00E+00">
                  <c:v>3.1346999999999998E-3</c:v>
                </c:pt>
                <c:pt idx="57632" formatCode="0.00E+00">
                  <c:v>9.5339000000000003E-4</c:v>
                </c:pt>
                <c:pt idx="57633" formatCode="0.00E+00">
                  <c:v>-1.24165E-3</c:v>
                </c:pt>
                <c:pt idx="57634" formatCode="0.00E+00">
                  <c:v>-3.4475999999999999E-3</c:v>
                </c:pt>
                <c:pt idx="57635" formatCode="0.00E+00">
                  <c:v>-5.6616000000000001E-3</c:v>
                </c:pt>
                <c:pt idx="57636" formatCode="0.00E+00">
                  <c:v>-7.8807400000000007E-3</c:v>
                </c:pt>
                <c:pt idx="57637">
                  <c:v>-1.0102099999999999E-2</c:v>
                </c:pt>
                <c:pt idx="57638">
                  <c:v>-1.23228E-2</c:v>
                </c:pt>
                <c:pt idx="57639">
                  <c:v>-1.45401E-2</c:v>
                </c:pt>
                <c:pt idx="57640">
                  <c:v>-1.6751100000000001E-2</c:v>
                </c:pt>
                <c:pt idx="57641">
                  <c:v>-1.8952799999999999E-2</c:v>
                </c:pt>
                <c:pt idx="57642">
                  <c:v>-2.1142399999999999E-2</c:v>
                </c:pt>
                <c:pt idx="57643">
                  <c:v>-2.3316900000000002E-2</c:v>
                </c:pt>
                <c:pt idx="57644">
                  <c:v>-2.54734E-2</c:v>
                </c:pt>
                <c:pt idx="57645">
                  <c:v>-2.7609000000000002E-2</c:v>
                </c:pt>
                <c:pt idx="57646">
                  <c:v>-2.9720799999999999E-2</c:v>
                </c:pt>
                <c:pt idx="57647">
                  <c:v>-3.1805899999999998E-2</c:v>
                </c:pt>
                <c:pt idx="57648">
                  <c:v>-3.3861500000000003E-2</c:v>
                </c:pt>
                <c:pt idx="57649">
                  <c:v>-3.5884800000000001E-2</c:v>
                </c:pt>
                <c:pt idx="57650">
                  <c:v>-3.7872999999999997E-2</c:v>
                </c:pt>
                <c:pt idx="57651">
                  <c:v>-3.9823400000000002E-2</c:v>
                </c:pt>
                <c:pt idx="57652">
                  <c:v>-4.1733199999999998E-2</c:v>
                </c:pt>
                <c:pt idx="57653">
                  <c:v>-4.3599800000000001E-2</c:v>
                </c:pt>
                <c:pt idx="57654">
                  <c:v>-4.5420700000000001E-2</c:v>
                </c:pt>
                <c:pt idx="57655">
                  <c:v>-4.7193199999999998E-2</c:v>
                </c:pt>
                <c:pt idx="57656">
                  <c:v>-4.8915E-2</c:v>
                </c:pt>
                <c:pt idx="57657">
                  <c:v>-5.0583599999999999E-2</c:v>
                </c:pt>
                <c:pt idx="57658">
                  <c:v>-5.2196600000000003E-2</c:v>
                </c:pt>
                <c:pt idx="57659">
                  <c:v>-5.3751800000000002E-2</c:v>
                </c:pt>
                <c:pt idx="57660">
                  <c:v>-5.52471E-2</c:v>
                </c:pt>
                <c:pt idx="57661">
                  <c:v>-5.66802E-2</c:v>
                </c:pt>
                <c:pt idx="57662">
                  <c:v>-5.8049200000000002E-2</c:v>
                </c:pt>
                <c:pt idx="57663">
                  <c:v>-5.9352099999999998E-2</c:v>
                </c:pt>
                <c:pt idx="57664">
                  <c:v>-6.0587000000000002E-2</c:v>
                </c:pt>
                <c:pt idx="57665">
                  <c:v>-6.1752300000000003E-2</c:v>
                </c:pt>
                <c:pt idx="57666">
                  <c:v>-6.2846299999999994E-2</c:v>
                </c:pt>
                <c:pt idx="57667">
                  <c:v>-6.3867300000000002E-2</c:v>
                </c:pt>
                <c:pt idx="57668">
                  <c:v>-6.4813899999999994E-2</c:v>
                </c:pt>
                <c:pt idx="57669">
                  <c:v>-6.5684900000000004E-2</c:v>
                </c:pt>
                <c:pt idx="57670">
                  <c:v>-6.6478800000000005E-2</c:v>
                </c:pt>
                <c:pt idx="57671">
                  <c:v>-6.7194599999999993E-2</c:v>
                </c:pt>
                <c:pt idx="57672">
                  <c:v>-6.7831199999999994E-2</c:v>
                </c:pt>
                <c:pt idx="57673">
                  <c:v>-6.8387799999999999E-2</c:v>
                </c:pt>
                <c:pt idx="57674">
                  <c:v>-6.8863499999999994E-2</c:v>
                </c:pt>
                <c:pt idx="57675">
                  <c:v>-6.92575E-2</c:v>
                </c:pt>
                <c:pt idx="57676">
                  <c:v>-6.9569500000000006E-2</c:v>
                </c:pt>
                <c:pt idx="57677">
                  <c:v>-6.9798799999999994E-2</c:v>
                </c:pt>
                <c:pt idx="57678">
                  <c:v>-6.9945099999999996E-2</c:v>
                </c:pt>
                <c:pt idx="57679">
                  <c:v>-7.0008299999999996E-2</c:v>
                </c:pt>
                <c:pt idx="57680">
                  <c:v>-6.99882E-2</c:v>
                </c:pt>
                <c:pt idx="57681">
                  <c:v>-6.9884799999999997E-2</c:v>
                </c:pt>
                <c:pt idx="57682">
                  <c:v>-6.9698200000000002E-2</c:v>
                </c:pt>
                <c:pt idx="57683">
                  <c:v>-6.9428799999999999E-2</c:v>
                </c:pt>
                <c:pt idx="57684">
                  <c:v>-6.9076899999999997E-2</c:v>
                </c:pt>
                <c:pt idx="57685">
                  <c:v>-6.8642900000000007E-2</c:v>
                </c:pt>
                <c:pt idx="57686">
                  <c:v>-6.8127599999999996E-2</c:v>
                </c:pt>
                <c:pt idx="57687">
                  <c:v>-6.7531499999999994E-2</c:v>
                </c:pt>
                <c:pt idx="57688">
                  <c:v>-6.6855600000000001E-2</c:v>
                </c:pt>
                <c:pt idx="57689">
                  <c:v>-6.6100800000000001E-2</c:v>
                </c:pt>
                <c:pt idx="57690">
                  <c:v>-6.5268199999999998E-2</c:v>
                </c:pt>
                <c:pt idx="57691">
                  <c:v>-6.4358899999999997E-2</c:v>
                </c:pt>
                <c:pt idx="57692">
                  <c:v>-6.3374299999999995E-2</c:v>
                </c:pt>
                <c:pt idx="57693">
                  <c:v>-6.2315599999999999E-2</c:v>
                </c:pt>
                <c:pt idx="57694">
                  <c:v>-6.1184599999999999E-2</c:v>
                </c:pt>
                <c:pt idx="57695">
                  <c:v>-5.9982599999999997E-2</c:v>
                </c:pt>
                <c:pt idx="57696">
                  <c:v>-5.87115E-2</c:v>
                </c:pt>
                <c:pt idx="57697">
                  <c:v>-5.7373E-2</c:v>
                </c:pt>
                <c:pt idx="57698">
                  <c:v>-5.5969100000000001E-2</c:v>
                </c:pt>
                <c:pt idx="57699">
                  <c:v>-5.4501599999999997E-2</c:v>
                </c:pt>
                <c:pt idx="57700">
                  <c:v>-5.29728E-2</c:v>
                </c:pt>
                <c:pt idx="57701">
                  <c:v>-5.1384699999999998E-2</c:v>
                </c:pt>
                <c:pt idx="57702">
                  <c:v>-4.9739600000000002E-2</c:v>
                </c:pt>
                <c:pt idx="57703">
                  <c:v>-4.8039800000000001E-2</c:v>
                </c:pt>
                <c:pt idx="57704">
                  <c:v>-4.6287599999999998E-2</c:v>
                </c:pt>
                <c:pt idx="57705">
                  <c:v>-4.4485700000000003E-2</c:v>
                </c:pt>
                <c:pt idx="57706">
                  <c:v>-4.2636399999999998E-2</c:v>
                </c:pt>
                <c:pt idx="57707">
                  <c:v>-4.0742500000000001E-2</c:v>
                </c:pt>
                <c:pt idx="57708">
                  <c:v>-3.8806399999999998E-2</c:v>
                </c:pt>
                <c:pt idx="57709">
                  <c:v>-3.6831000000000003E-2</c:v>
                </c:pt>
                <c:pt idx="57710">
                  <c:v>-3.4819099999999999E-2</c:v>
                </c:pt>
                <c:pt idx="57711">
                  <c:v>-3.2773299999999998E-2</c:v>
                </c:pt>
                <c:pt idx="57712">
                  <c:v>-3.0696500000000002E-2</c:v>
                </c:pt>
                <c:pt idx="57713">
                  <c:v>-2.8591700000000001E-2</c:v>
                </c:pt>
                <c:pt idx="57714">
                  <c:v>-2.6461800000000001E-2</c:v>
                </c:pt>
                <c:pt idx="57715">
                  <c:v>-2.4309600000000001E-2</c:v>
                </c:pt>
                <c:pt idx="57716">
                  <c:v>-2.2138100000000001E-2</c:v>
                </c:pt>
                <c:pt idx="57717">
                  <c:v>-1.99504E-2</c:v>
                </c:pt>
                <c:pt idx="57718">
                  <c:v>-1.7749399999999999E-2</c:v>
                </c:pt>
                <c:pt idx="57719">
                  <c:v>-1.55382E-2</c:v>
                </c:pt>
                <c:pt idx="57720">
                  <c:v>-1.33197E-2</c:v>
                </c:pt>
                <c:pt idx="57721">
                  <c:v>-1.10969E-2</c:v>
                </c:pt>
                <c:pt idx="57722" formatCode="0.00E+00">
                  <c:v>-8.8728699999999997E-3</c:v>
                </c:pt>
                <c:pt idx="57723" formatCode="0.00E+00">
                  <c:v>-6.6506100000000004E-3</c:v>
                </c:pt>
                <c:pt idx="57724" formatCode="0.00E+00">
                  <c:v>-4.4330799999999998E-3</c:v>
                </c:pt>
                <c:pt idx="57725" formatCode="0.00E+00">
                  <c:v>-2.22325E-3</c:v>
                </c:pt>
                <c:pt idx="57726" formatCode="0.00E+00">
                  <c:v>-2.4050099999999999E-5</c:v>
                </c:pt>
                <c:pt idx="57727" formatCode="0.00E+00">
                  <c:v>2.1616000000000001E-3</c:v>
                </c:pt>
                <c:pt idx="57728" formatCode="0.00E+00">
                  <c:v>4.3308299999999999E-3</c:v>
                </c:pt>
                <c:pt idx="57729" formatCode="0.00E+00">
                  <c:v>6.4807900000000002E-3</c:v>
                </c:pt>
                <c:pt idx="57730" formatCode="0.00E+00">
                  <c:v>8.6086800000000005E-3</c:v>
                </c:pt>
                <c:pt idx="57731">
                  <c:v>1.0711699999999999E-2</c:v>
                </c:pt>
                <c:pt idx="57732">
                  <c:v>1.27873E-2</c:v>
                </c:pt>
                <c:pt idx="57733">
                  <c:v>1.48326E-2</c:v>
                </c:pt>
                <c:pt idx="57734">
                  <c:v>1.6845200000000001E-2</c:v>
                </c:pt>
                <c:pt idx="57735">
                  <c:v>1.88224E-2</c:v>
                </c:pt>
                <c:pt idx="57736">
                  <c:v>2.07619E-2</c:v>
                </c:pt>
                <c:pt idx="57737">
                  <c:v>2.26611E-2</c:v>
                </c:pt>
                <c:pt idx="57738">
                  <c:v>2.4517799999999999E-2</c:v>
                </c:pt>
                <c:pt idx="57739">
                  <c:v>2.63298E-2</c:v>
                </c:pt>
                <c:pt idx="57740">
                  <c:v>2.80948E-2</c:v>
                </c:pt>
                <c:pt idx="57741">
                  <c:v>2.9810699999999999E-2</c:v>
                </c:pt>
                <c:pt idx="57742">
                  <c:v>3.1475599999999999E-2</c:v>
                </c:pt>
                <c:pt idx="57743">
                  <c:v>3.3087499999999999E-2</c:v>
                </c:pt>
                <c:pt idx="57744">
                  <c:v>3.4644599999999998E-2</c:v>
                </c:pt>
                <c:pt idx="57745">
                  <c:v>3.6145200000000002E-2</c:v>
                </c:pt>
                <c:pt idx="57746">
                  <c:v>3.7587500000000003E-2</c:v>
                </c:pt>
                <c:pt idx="57747">
                  <c:v>3.8970100000000001E-2</c:v>
                </c:pt>
                <c:pt idx="57748">
                  <c:v>4.0291500000000001E-2</c:v>
                </c:pt>
                <c:pt idx="57749">
                  <c:v>4.1550400000000001E-2</c:v>
                </c:pt>
                <c:pt idx="57750">
                  <c:v>4.2745499999999999E-2</c:v>
                </c:pt>
                <c:pt idx="57751">
                  <c:v>4.3875600000000001E-2</c:v>
                </c:pt>
                <c:pt idx="57752">
                  <c:v>4.4939800000000002E-2</c:v>
                </c:pt>
                <c:pt idx="57753">
                  <c:v>4.5937100000000002E-2</c:v>
                </c:pt>
                <c:pt idx="57754">
                  <c:v>4.6866699999999997E-2</c:v>
                </c:pt>
                <c:pt idx="57755">
                  <c:v>4.7727899999999997E-2</c:v>
                </c:pt>
                <c:pt idx="57756">
                  <c:v>4.8520000000000001E-2</c:v>
                </c:pt>
                <c:pt idx="57757">
                  <c:v>4.9242599999999997E-2</c:v>
                </c:pt>
                <c:pt idx="57758">
                  <c:v>4.9895200000000001E-2</c:v>
                </c:pt>
                <c:pt idx="57759">
                  <c:v>5.04777E-2</c:v>
                </c:pt>
                <c:pt idx="57760">
                  <c:v>5.0989800000000002E-2</c:v>
                </c:pt>
                <c:pt idx="57761">
                  <c:v>5.1431499999999998E-2</c:v>
                </c:pt>
                <c:pt idx="57762">
                  <c:v>5.1802800000000003E-2</c:v>
                </c:pt>
                <c:pt idx="57763">
                  <c:v>5.2103799999999999E-2</c:v>
                </c:pt>
                <c:pt idx="57764">
                  <c:v>5.2334899999999997E-2</c:v>
                </c:pt>
                <c:pt idx="57765">
                  <c:v>5.2496399999999999E-2</c:v>
                </c:pt>
                <c:pt idx="57766">
                  <c:v>5.2588700000000002E-2</c:v>
                </c:pt>
                <c:pt idx="57767">
                  <c:v>5.26125E-2</c:v>
                </c:pt>
                <c:pt idx="57768">
                  <c:v>5.2568400000000001E-2</c:v>
                </c:pt>
                <c:pt idx="57769">
                  <c:v>5.2457200000000002E-2</c:v>
                </c:pt>
                <c:pt idx="57770">
                  <c:v>5.2279800000000001E-2</c:v>
                </c:pt>
                <c:pt idx="57771">
                  <c:v>5.2037100000000003E-2</c:v>
                </c:pt>
                <c:pt idx="57772">
                  <c:v>5.1730199999999997E-2</c:v>
                </c:pt>
                <c:pt idx="57773">
                  <c:v>5.1360200000000002E-2</c:v>
                </c:pt>
                <c:pt idx="57774">
                  <c:v>5.0928300000000003E-2</c:v>
                </c:pt>
                <c:pt idx="57775">
                  <c:v>5.0436000000000002E-2</c:v>
                </c:pt>
                <c:pt idx="57776">
                  <c:v>4.9884600000000001E-2</c:v>
                </c:pt>
                <c:pt idx="57777">
                  <c:v>4.9275600000000003E-2</c:v>
                </c:pt>
                <c:pt idx="57778">
                  <c:v>4.8610500000000001E-2</c:v>
                </c:pt>
                <c:pt idx="57779">
                  <c:v>4.7891000000000003E-2</c:v>
                </c:pt>
                <c:pt idx="57780">
                  <c:v>4.7118800000000002E-2</c:v>
                </c:pt>
                <c:pt idx="57781">
                  <c:v>4.6295700000000002E-2</c:v>
                </c:pt>
                <c:pt idx="57782">
                  <c:v>4.5423499999999999E-2</c:v>
                </c:pt>
                <c:pt idx="57783">
                  <c:v>4.4504099999999998E-2</c:v>
                </c:pt>
                <c:pt idx="57784">
                  <c:v>4.3539500000000002E-2</c:v>
                </c:pt>
                <c:pt idx="57785">
                  <c:v>4.2531699999999999E-2</c:v>
                </c:pt>
                <c:pt idx="57786">
                  <c:v>4.1482699999999997E-2</c:v>
                </c:pt>
                <c:pt idx="57787">
                  <c:v>4.0394600000000003E-2</c:v>
                </c:pt>
                <c:pt idx="57788">
                  <c:v>3.9269699999999998E-2</c:v>
                </c:pt>
                <c:pt idx="57789">
                  <c:v>3.8109900000000002E-2</c:v>
                </c:pt>
                <c:pt idx="57790">
                  <c:v>3.6917699999999998E-2</c:v>
                </c:pt>
                <c:pt idx="57791">
                  <c:v>3.5695200000000003E-2</c:v>
                </c:pt>
                <c:pt idx="57792">
                  <c:v>3.4444700000000002E-2</c:v>
                </c:pt>
                <c:pt idx="57793">
                  <c:v>3.3168400000000001E-2</c:v>
                </c:pt>
                <c:pt idx="57794">
                  <c:v>3.1868800000000003E-2</c:v>
                </c:pt>
                <c:pt idx="57795">
                  <c:v>3.0547999999999999E-2</c:v>
                </c:pt>
                <c:pt idx="57796">
                  <c:v>2.9208499999999998E-2</c:v>
                </c:pt>
                <c:pt idx="57797">
                  <c:v>2.7852499999999999E-2</c:v>
                </c:pt>
                <c:pt idx="57798">
                  <c:v>2.6482499999999999E-2</c:v>
                </c:pt>
                <c:pt idx="57799">
                  <c:v>2.51007E-2</c:v>
                </c:pt>
                <c:pt idx="57800">
                  <c:v>2.3709399999999999E-2</c:v>
                </c:pt>
                <c:pt idx="57801">
                  <c:v>2.2311000000000001E-2</c:v>
                </c:pt>
                <c:pt idx="57802">
                  <c:v>2.0907800000000001E-2</c:v>
                </c:pt>
                <c:pt idx="57803">
                  <c:v>1.9501999999999999E-2</c:v>
                </c:pt>
                <c:pt idx="57804">
                  <c:v>1.8095900000000002E-2</c:v>
                </c:pt>
                <c:pt idx="57805">
                  <c:v>1.66917E-2</c:v>
                </c:pt>
                <c:pt idx="57806">
                  <c:v>1.52917E-2</c:v>
                </c:pt>
                <c:pt idx="57807">
                  <c:v>1.3897899999999999E-2</c:v>
                </c:pt>
                <c:pt idx="57808">
                  <c:v>1.25126E-2</c:v>
                </c:pt>
                <c:pt idx="57809">
                  <c:v>1.11377E-2</c:v>
                </c:pt>
                <c:pt idx="57810" formatCode="0.00E+00">
                  <c:v>9.7753400000000004E-3</c:v>
                </c:pt>
                <c:pt idx="57811" formatCode="0.00E+00">
                  <c:v>8.4275099999999992E-3</c:v>
                </c:pt>
                <c:pt idx="57812" formatCode="0.00E+00">
                  <c:v>7.0961399999999999E-3</c:v>
                </c:pt>
                <c:pt idx="57813" formatCode="0.00E+00">
                  <c:v>5.7831200000000001E-3</c:v>
                </c:pt>
                <c:pt idx="57814" formatCode="0.00E+00">
                  <c:v>4.4902800000000001E-3</c:v>
                </c:pt>
                <c:pt idx="57815" formatCode="0.00E+00">
                  <c:v>3.21938E-3</c:v>
                </c:pt>
                <c:pt idx="57816" formatCode="0.00E+00">
                  <c:v>1.9721299999999999E-3</c:v>
                </c:pt>
                <c:pt idx="57817" formatCode="0.00E+00">
                  <c:v>7.50178E-4</c:v>
                </c:pt>
                <c:pt idx="57818" formatCode="0.00E+00">
                  <c:v>-4.44905E-4</c:v>
                </c:pt>
                <c:pt idx="57819" formatCode="0.00E+00">
                  <c:v>-1.6116100000000001E-3</c:v>
                </c:pt>
                <c:pt idx="57820" formatCode="0.00E+00">
                  <c:v>-2.74851E-3</c:v>
                </c:pt>
                <c:pt idx="57821" formatCode="0.00E+00">
                  <c:v>-3.8542300000000002E-3</c:v>
                </c:pt>
                <c:pt idx="57822" formatCode="0.00E+00">
                  <c:v>-4.9274999999999996E-3</c:v>
                </c:pt>
                <c:pt idx="57823" formatCode="0.00E+00">
                  <c:v>-5.9671000000000004E-3</c:v>
                </c:pt>
                <c:pt idx="57824" formatCode="0.00E+00">
                  <c:v>-6.9719100000000004E-3</c:v>
                </c:pt>
                <c:pt idx="57825" formatCode="0.00E+00">
                  <c:v>-7.9408699999999992E-3</c:v>
                </c:pt>
                <c:pt idx="57826" formatCode="0.00E+00">
                  <c:v>-8.8730200000000006E-3</c:v>
                </c:pt>
                <c:pt idx="57827" formatCode="0.00E+00">
                  <c:v>-9.7674700000000003E-3</c:v>
                </c:pt>
                <c:pt idx="57828">
                  <c:v>-1.06234E-2</c:v>
                </c:pt>
                <c:pt idx="57829">
                  <c:v>-1.14401E-2</c:v>
                </c:pt>
                <c:pt idx="57830">
                  <c:v>-1.2217E-2</c:v>
                </c:pt>
                <c:pt idx="57831">
                  <c:v>-1.29535E-2</c:v>
                </c:pt>
                <c:pt idx="57832">
                  <c:v>-1.3649100000000001E-2</c:v>
                </c:pt>
                <c:pt idx="57833">
                  <c:v>-1.4303400000000001E-2</c:v>
                </c:pt>
                <c:pt idx="57834">
                  <c:v>-1.4916199999999999E-2</c:v>
                </c:pt>
                <c:pt idx="57835">
                  <c:v>-1.54872E-2</c:v>
                </c:pt>
                <c:pt idx="57836">
                  <c:v>-1.60164E-2</c:v>
                </c:pt>
                <c:pt idx="57837">
                  <c:v>-1.65036E-2</c:v>
                </c:pt>
                <c:pt idx="57838">
                  <c:v>-1.6948899999999999E-2</c:v>
                </c:pt>
                <c:pt idx="57839">
                  <c:v>-1.73525E-2</c:v>
                </c:pt>
                <c:pt idx="57840">
                  <c:v>-1.7714400000000002E-2</c:v>
                </c:pt>
                <c:pt idx="57841">
                  <c:v>-1.8035200000000001E-2</c:v>
                </c:pt>
                <c:pt idx="57842">
                  <c:v>-1.8315000000000001E-2</c:v>
                </c:pt>
                <c:pt idx="57843">
                  <c:v>-1.8554299999999999E-2</c:v>
                </c:pt>
                <c:pt idx="57844">
                  <c:v>-1.8753599999999999E-2</c:v>
                </c:pt>
                <c:pt idx="57845">
                  <c:v>-1.8913599999999999E-2</c:v>
                </c:pt>
                <c:pt idx="57846">
                  <c:v>-1.90349E-2</c:v>
                </c:pt>
                <c:pt idx="57847">
                  <c:v>-1.9118199999999998E-2</c:v>
                </c:pt>
                <c:pt idx="57848">
                  <c:v>-1.9164199999999999E-2</c:v>
                </c:pt>
                <c:pt idx="57849">
                  <c:v>-1.9174E-2</c:v>
                </c:pt>
                <c:pt idx="57850">
                  <c:v>-1.9148399999999999E-2</c:v>
                </c:pt>
                <c:pt idx="57851">
                  <c:v>-1.9088299999999999E-2</c:v>
                </c:pt>
                <c:pt idx="57852">
                  <c:v>-1.8994899999999999E-2</c:v>
                </c:pt>
                <c:pt idx="57853">
                  <c:v>-1.8869199999999999E-2</c:v>
                </c:pt>
                <c:pt idx="57854">
                  <c:v>-1.8712400000000001E-2</c:v>
                </c:pt>
                <c:pt idx="57855">
                  <c:v>-1.8525699999999999E-2</c:v>
                </c:pt>
                <c:pt idx="57856">
                  <c:v>-1.8310400000000001E-2</c:v>
                </c:pt>
                <c:pt idx="57857">
                  <c:v>-1.80676E-2</c:v>
                </c:pt>
                <c:pt idx="57858">
                  <c:v>-1.77988E-2</c:v>
                </c:pt>
                <c:pt idx="57859">
                  <c:v>-1.7505400000000001E-2</c:v>
                </c:pt>
                <c:pt idx="57860">
                  <c:v>-1.7188700000000001E-2</c:v>
                </c:pt>
                <c:pt idx="57861">
                  <c:v>-1.6850199999999999E-2</c:v>
                </c:pt>
                <c:pt idx="57862">
                  <c:v>-1.64913E-2</c:v>
                </c:pt>
                <c:pt idx="57863">
                  <c:v>-1.6113599999999999E-2</c:v>
                </c:pt>
                <c:pt idx="57864">
                  <c:v>-1.57184E-2</c:v>
                </c:pt>
                <c:pt idx="57865">
                  <c:v>-1.53075E-2</c:v>
                </c:pt>
                <c:pt idx="57866">
                  <c:v>-1.4882299999999999E-2</c:v>
                </c:pt>
                <c:pt idx="57867">
                  <c:v>-1.44443E-2</c:v>
                </c:pt>
                <c:pt idx="57868">
                  <c:v>-1.39951E-2</c:v>
                </c:pt>
                <c:pt idx="57869">
                  <c:v>-1.3536400000000001E-2</c:v>
                </c:pt>
                <c:pt idx="57870">
                  <c:v>-1.3069600000000001E-2</c:v>
                </c:pt>
                <c:pt idx="57871">
                  <c:v>-1.25962E-2</c:v>
                </c:pt>
                <c:pt idx="57872">
                  <c:v>-1.2118E-2</c:v>
                </c:pt>
                <c:pt idx="57873">
                  <c:v>-1.16364E-2</c:v>
                </c:pt>
                <c:pt idx="57874">
                  <c:v>-1.11529E-2</c:v>
                </c:pt>
                <c:pt idx="57875">
                  <c:v>-1.0669100000000001E-2</c:v>
                </c:pt>
                <c:pt idx="57876">
                  <c:v>-1.01864E-2</c:v>
                </c:pt>
                <c:pt idx="57877" formatCode="0.00E+00">
                  <c:v>-9.7063600000000007E-3</c:v>
                </c:pt>
                <c:pt idx="57878" formatCode="0.00E+00">
                  <c:v>-9.2303999999999997E-3</c:v>
                </c:pt>
                <c:pt idx="57879" formatCode="0.00E+00">
                  <c:v>-8.7599500000000007E-3</c:v>
                </c:pt>
                <c:pt idx="57880" formatCode="0.00E+00">
                  <c:v>-8.2963900000000007E-3</c:v>
                </c:pt>
                <c:pt idx="57881" formatCode="0.00E+00">
                  <c:v>-7.8410700000000003E-3</c:v>
                </c:pt>
                <c:pt idx="57882" formatCode="0.00E+00">
                  <c:v>-7.3953100000000004E-3</c:v>
                </c:pt>
                <c:pt idx="57883" formatCode="0.00E+00">
                  <c:v>-6.9604000000000003E-3</c:v>
                </c:pt>
                <c:pt idx="57884" formatCode="0.00E+00">
                  <c:v>-6.5375499999999996E-3</c:v>
                </c:pt>
                <c:pt idx="57885" formatCode="0.00E+00">
                  <c:v>-6.1279699999999999E-3</c:v>
                </c:pt>
                <c:pt idx="57886" formatCode="0.00E+00">
                  <c:v>-5.7327799999999998E-3</c:v>
                </c:pt>
                <c:pt idx="57887" formatCode="0.00E+00">
                  <c:v>-5.3530899999999996E-3</c:v>
                </c:pt>
                <c:pt idx="57888" formatCode="0.00E+00">
                  <c:v>-4.9899300000000001E-3</c:v>
                </c:pt>
                <c:pt idx="57889" formatCode="0.00E+00">
                  <c:v>-4.6442899999999997E-3</c:v>
                </c:pt>
                <c:pt idx="57890" formatCode="0.00E+00">
                  <c:v>-4.3170999999999999E-3</c:v>
                </c:pt>
                <c:pt idx="57891" formatCode="0.00E+00">
                  <c:v>-4.00922E-3</c:v>
                </c:pt>
                <c:pt idx="57892" formatCode="0.00E+00">
                  <c:v>-3.7214700000000002E-3</c:v>
                </c:pt>
                <c:pt idx="57893" formatCode="0.00E+00">
                  <c:v>-3.4545999999999999E-3</c:v>
                </c:pt>
                <c:pt idx="57894" formatCode="0.00E+00">
                  <c:v>-3.2092900000000001E-3</c:v>
                </c:pt>
                <c:pt idx="57895" formatCode="0.00E+00">
                  <c:v>-2.9861699999999998E-3</c:v>
                </c:pt>
                <c:pt idx="57896" formatCode="0.00E+00">
                  <c:v>-2.7858000000000002E-3</c:v>
                </c:pt>
                <c:pt idx="57897" formatCode="0.00E+00">
                  <c:v>-2.6086600000000001E-3</c:v>
                </c:pt>
                <c:pt idx="57898" formatCode="0.00E+00">
                  <c:v>-2.4551799999999999E-3</c:v>
                </c:pt>
                <c:pt idx="57899" formatCode="0.00E+00">
                  <c:v>-2.3257199999999999E-3</c:v>
                </c:pt>
                <c:pt idx="57900" formatCode="0.00E+00">
                  <c:v>-2.2205699999999998E-3</c:v>
                </c:pt>
                <c:pt idx="57901" formatCode="0.00E+00">
                  <c:v>-2.1399499999999998E-3</c:v>
                </c:pt>
                <c:pt idx="57902" formatCode="0.00E+00">
                  <c:v>-2.0839999999999999E-3</c:v>
                </c:pt>
                <c:pt idx="57903" formatCode="0.00E+00">
                  <c:v>-2.0528E-3</c:v>
                </c:pt>
                <c:pt idx="57904" formatCode="0.00E+00">
                  <c:v>-2.04638E-3</c:v>
                </c:pt>
                <c:pt idx="57905" formatCode="0.00E+00">
                  <c:v>-2.0646599999999998E-3</c:v>
                </c:pt>
                <c:pt idx="57906" formatCode="0.00E+00">
                  <c:v>-2.1075299999999998E-3</c:v>
                </c:pt>
                <c:pt idx="57907" formatCode="0.00E+00">
                  <c:v>-2.1747799999999999E-3</c:v>
                </c:pt>
                <c:pt idx="57908" formatCode="0.00E+00">
                  <c:v>-2.2661600000000001E-3</c:v>
                </c:pt>
                <c:pt idx="57909" formatCode="0.00E+00">
                  <c:v>-2.3813300000000001E-3</c:v>
                </c:pt>
                <c:pt idx="57910" formatCode="0.00E+00">
                  <c:v>-2.5198999999999998E-3</c:v>
                </c:pt>
                <c:pt idx="57911" formatCode="0.00E+00">
                  <c:v>-2.68141E-3</c:v>
                </c:pt>
                <c:pt idx="57912" formatCode="0.00E+00">
                  <c:v>-2.8653200000000002E-3</c:v>
                </c:pt>
                <c:pt idx="57913" formatCode="0.00E+00">
                  <c:v>-3.0710500000000001E-3</c:v>
                </c:pt>
                <c:pt idx="57914" formatCode="0.00E+00">
                  <c:v>-3.29795E-3</c:v>
                </c:pt>
                <c:pt idx="57915" formatCode="0.00E+00">
                  <c:v>-3.5453099999999999E-3</c:v>
                </c:pt>
                <c:pt idx="57916" formatCode="0.00E+00">
                  <c:v>-3.8123499999999999E-3</c:v>
                </c:pt>
                <c:pt idx="57917" formatCode="0.00E+00">
                  <c:v>-4.0982600000000003E-3</c:v>
                </c:pt>
                <c:pt idx="57918" formatCode="0.00E+00">
                  <c:v>-4.4021499999999996E-3</c:v>
                </c:pt>
                <c:pt idx="57919" formatCode="0.00E+00">
                  <c:v>-4.7230800000000002E-3</c:v>
                </c:pt>
                <c:pt idx="57920" formatCode="0.00E+00">
                  <c:v>-5.0600799999999998E-3</c:v>
                </c:pt>
                <c:pt idx="57921" formatCode="0.00E+00">
                  <c:v>-5.4121100000000004E-3</c:v>
                </c:pt>
                <c:pt idx="57922" formatCode="0.00E+00">
                  <c:v>-5.7780899999999996E-3</c:v>
                </c:pt>
                <c:pt idx="57923" formatCode="0.00E+00">
                  <c:v>-6.1568999999999999E-3</c:v>
                </c:pt>
                <c:pt idx="57924" formatCode="0.00E+00">
                  <c:v>-6.5473900000000002E-3</c:v>
                </c:pt>
                <c:pt idx="57925" formatCode="0.00E+00">
                  <c:v>-6.9483399999999999E-3</c:v>
                </c:pt>
                <c:pt idx="57926" formatCode="0.00E+00">
                  <c:v>-7.3585200000000003E-3</c:v>
                </c:pt>
                <c:pt idx="57927" formatCode="0.00E+00">
                  <c:v>-7.7766700000000003E-3</c:v>
                </c:pt>
                <c:pt idx="57928" formatCode="0.00E+00">
                  <c:v>-8.2014800000000006E-3</c:v>
                </c:pt>
                <c:pt idx="57929" formatCode="0.00E+00">
                  <c:v>-8.6316199999999996E-3</c:v>
                </c:pt>
                <c:pt idx="57930" formatCode="0.00E+00">
                  <c:v>-9.0657499999999992E-3</c:v>
                </c:pt>
                <c:pt idx="57931" formatCode="0.00E+00">
                  <c:v>-9.5024900000000006E-3</c:v>
                </c:pt>
                <c:pt idx="57932" formatCode="0.00E+00">
                  <c:v>-9.94045E-3</c:v>
                </c:pt>
                <c:pt idx="57933">
                  <c:v>-1.0378200000000001E-2</c:v>
                </c:pt>
                <c:pt idx="57934">
                  <c:v>-1.08144E-2</c:v>
                </c:pt>
                <c:pt idx="57935">
                  <c:v>-1.12476E-2</c:v>
                </c:pt>
                <c:pt idx="57936">
                  <c:v>-1.1676300000000001E-2</c:v>
                </c:pt>
                <c:pt idx="57937">
                  <c:v>-1.20991E-2</c:v>
                </c:pt>
                <c:pt idx="57938">
                  <c:v>-1.2514600000000001E-2</c:v>
                </c:pt>
                <c:pt idx="57939">
                  <c:v>-1.29213E-2</c:v>
                </c:pt>
                <c:pt idx="57940">
                  <c:v>-1.3317900000000001E-2</c:v>
                </c:pt>
                <c:pt idx="57941">
                  <c:v>-1.37029E-2</c:v>
                </c:pt>
                <c:pt idx="57942">
                  <c:v>-1.40749E-2</c:v>
                </c:pt>
                <c:pt idx="57943">
                  <c:v>-1.44326E-2</c:v>
                </c:pt>
                <c:pt idx="57944">
                  <c:v>-1.4774600000000001E-2</c:v>
                </c:pt>
                <c:pt idx="57945">
                  <c:v>-1.50995E-2</c:v>
                </c:pt>
                <c:pt idx="57946">
                  <c:v>-1.5406100000000001E-2</c:v>
                </c:pt>
                <c:pt idx="57947">
                  <c:v>-1.5692999999999999E-2</c:v>
                </c:pt>
                <c:pt idx="57948">
                  <c:v>-1.59591E-2</c:v>
                </c:pt>
                <c:pt idx="57949">
                  <c:v>-1.6203100000000002E-2</c:v>
                </c:pt>
                <c:pt idx="57950">
                  <c:v>-1.6423799999999999E-2</c:v>
                </c:pt>
                <c:pt idx="57951">
                  <c:v>-1.6620200000000002E-2</c:v>
                </c:pt>
                <c:pt idx="57952">
                  <c:v>-1.67911E-2</c:v>
                </c:pt>
                <c:pt idx="57953">
                  <c:v>-1.69354E-2</c:v>
                </c:pt>
                <c:pt idx="57954">
                  <c:v>-1.7052299999999999E-2</c:v>
                </c:pt>
                <c:pt idx="57955">
                  <c:v>-1.7140699999999998E-2</c:v>
                </c:pt>
                <c:pt idx="57956">
                  <c:v>-1.7199699999999998E-2</c:v>
                </c:pt>
                <c:pt idx="57957">
                  <c:v>-1.72286E-2</c:v>
                </c:pt>
                <c:pt idx="57958">
                  <c:v>-1.7226600000000002E-2</c:v>
                </c:pt>
                <c:pt idx="57959">
                  <c:v>-1.7192900000000001E-2</c:v>
                </c:pt>
                <c:pt idx="57960">
                  <c:v>-1.71269E-2</c:v>
                </c:pt>
                <c:pt idx="57961">
                  <c:v>-1.7028100000000001E-2</c:v>
                </c:pt>
                <c:pt idx="57962">
                  <c:v>-1.6895799999999999E-2</c:v>
                </c:pt>
                <c:pt idx="57963">
                  <c:v>-1.67297E-2</c:v>
                </c:pt>
                <c:pt idx="57964">
                  <c:v>-1.65293E-2</c:v>
                </c:pt>
                <c:pt idx="57965">
                  <c:v>-1.6294400000000001E-2</c:v>
                </c:pt>
                <c:pt idx="57966">
                  <c:v>-1.60246E-2</c:v>
                </c:pt>
                <c:pt idx="57967">
                  <c:v>-1.5719899999999998E-2</c:v>
                </c:pt>
                <c:pt idx="57968">
                  <c:v>-1.53802E-2</c:v>
                </c:pt>
                <c:pt idx="57969">
                  <c:v>-1.5005299999999999E-2</c:v>
                </c:pt>
                <c:pt idx="57970">
                  <c:v>-1.45954E-2</c:v>
                </c:pt>
                <c:pt idx="57971">
                  <c:v>-1.41505E-2</c:v>
                </c:pt>
                <c:pt idx="57972">
                  <c:v>-1.36709E-2</c:v>
                </c:pt>
                <c:pt idx="57973">
                  <c:v>-1.3156899999999999E-2</c:v>
                </c:pt>
                <c:pt idx="57974">
                  <c:v>-1.26088E-2</c:v>
                </c:pt>
                <c:pt idx="57975">
                  <c:v>-1.2026999999999999E-2</c:v>
                </c:pt>
                <c:pt idx="57976">
                  <c:v>-1.1412E-2</c:v>
                </c:pt>
                <c:pt idx="57977">
                  <c:v>-1.0764299999999999E-2</c:v>
                </c:pt>
                <c:pt idx="57978">
                  <c:v>-1.00847E-2</c:v>
                </c:pt>
                <c:pt idx="57979" formatCode="0.00E+00">
                  <c:v>-9.3738999999999992E-3</c:v>
                </c:pt>
                <c:pt idx="57980" formatCode="0.00E+00">
                  <c:v>-8.6325900000000007E-3</c:v>
                </c:pt>
                <c:pt idx="57981" formatCode="0.00E+00">
                  <c:v>-7.8616699999999994E-3</c:v>
                </c:pt>
                <c:pt idx="57982" formatCode="0.00E+00">
                  <c:v>-7.0620800000000001E-3</c:v>
                </c:pt>
                <c:pt idx="57983" formatCode="0.00E+00">
                  <c:v>-6.2348000000000004E-3</c:v>
                </c:pt>
                <c:pt idx="57984" formatCode="0.00E+00">
                  <c:v>-5.38092E-3</c:v>
                </c:pt>
                <c:pt idx="57985" formatCode="0.00E+00">
                  <c:v>-4.5015400000000001E-3</c:v>
                </c:pt>
                <c:pt idx="57986" formatCode="0.00E+00">
                  <c:v>-3.59787E-3</c:v>
                </c:pt>
                <c:pt idx="57987" formatCode="0.00E+00">
                  <c:v>-2.6711600000000001E-3</c:v>
                </c:pt>
                <c:pt idx="57988" formatCode="0.00E+00">
                  <c:v>-1.72273E-3</c:v>
                </c:pt>
                <c:pt idx="57989" formatCode="0.00E+00">
                  <c:v>-7.5393300000000003E-4</c:v>
                </c:pt>
                <c:pt idx="57990" formatCode="0.00E+00">
                  <c:v>2.33794E-4</c:v>
                </c:pt>
                <c:pt idx="57991" formatCode="0.00E+00">
                  <c:v>1.23897E-3</c:v>
                </c:pt>
                <c:pt idx="57992" formatCode="0.00E+00">
                  <c:v>2.2600799999999998E-3</c:v>
                </c:pt>
                <c:pt idx="57993" formatCode="0.00E+00">
                  <c:v>3.29554E-3</c:v>
                </c:pt>
                <c:pt idx="57994" formatCode="0.00E+00">
                  <c:v>4.3437299999999996E-3</c:v>
                </c:pt>
                <c:pt idx="57995" formatCode="0.00E+00">
                  <c:v>5.4029899999999999E-3</c:v>
                </c:pt>
                <c:pt idx="57996" formatCode="0.00E+00">
                  <c:v>6.47161E-3</c:v>
                </c:pt>
                <c:pt idx="57997" formatCode="0.00E+00">
                  <c:v>7.54786E-3</c:v>
                </c:pt>
                <c:pt idx="57998" formatCode="0.00E+00">
                  <c:v>8.6299800000000006E-3</c:v>
                </c:pt>
                <c:pt idx="57999" formatCode="0.00E+00">
                  <c:v>9.7161499999999998E-3</c:v>
                </c:pt>
                <c:pt idx="58000">
                  <c:v>1.08045E-2</c:v>
                </c:pt>
                <c:pt idx="58001">
                  <c:v>1.1893300000000001E-2</c:v>
                </c:pt>
                <c:pt idx="58002">
                  <c:v>1.29806E-2</c:v>
                </c:pt>
                <c:pt idx="58003">
                  <c:v>1.4064500000000001E-2</c:v>
                </c:pt>
                <c:pt idx="58004">
                  <c:v>1.5143200000000001E-2</c:v>
                </c:pt>
                <c:pt idx="58005">
                  <c:v>1.6214599999999999E-2</c:v>
                </c:pt>
                <c:pt idx="58006">
                  <c:v>1.7276900000000001E-2</c:v>
                </c:pt>
                <c:pt idx="58007">
                  <c:v>1.8328299999999999E-2</c:v>
                </c:pt>
                <c:pt idx="58008">
                  <c:v>1.9366600000000001E-2</c:v>
                </c:pt>
                <c:pt idx="58009">
                  <c:v>2.0390100000000001E-2</c:v>
                </c:pt>
                <c:pt idx="58010">
                  <c:v>2.13969E-2</c:v>
                </c:pt>
                <c:pt idx="58011">
                  <c:v>2.2384999999999999E-2</c:v>
                </c:pt>
                <c:pt idx="58012">
                  <c:v>2.3352500000000002E-2</c:v>
                </c:pt>
                <c:pt idx="58013">
                  <c:v>2.4297699999999998E-2</c:v>
                </c:pt>
                <c:pt idx="58014">
                  <c:v>2.5218600000000001E-2</c:v>
                </c:pt>
                <c:pt idx="58015">
                  <c:v>2.6113399999999998E-2</c:v>
                </c:pt>
                <c:pt idx="58016">
                  <c:v>2.6980500000000001E-2</c:v>
                </c:pt>
                <c:pt idx="58017">
                  <c:v>2.78179E-2</c:v>
                </c:pt>
                <c:pt idx="58018">
                  <c:v>2.86241E-2</c:v>
                </c:pt>
                <c:pt idx="58019">
                  <c:v>2.9397300000000001E-2</c:v>
                </c:pt>
                <c:pt idx="58020">
                  <c:v>3.01359E-2</c:v>
                </c:pt>
                <c:pt idx="58021">
                  <c:v>3.0838399999999998E-2</c:v>
                </c:pt>
                <c:pt idx="58022">
                  <c:v>3.1503099999999999E-2</c:v>
                </c:pt>
                <c:pt idx="58023">
                  <c:v>3.21286E-2</c:v>
                </c:pt>
                <c:pt idx="58024">
                  <c:v>3.27135E-2</c:v>
                </c:pt>
                <c:pt idx="58025">
                  <c:v>3.3256500000000001E-2</c:v>
                </c:pt>
                <c:pt idx="58026">
                  <c:v>3.3756099999999997E-2</c:v>
                </c:pt>
                <c:pt idx="58027">
                  <c:v>3.4211199999999997E-2</c:v>
                </c:pt>
                <c:pt idx="58028">
                  <c:v>3.4620600000000001E-2</c:v>
                </c:pt>
                <c:pt idx="58029">
                  <c:v>3.4983199999999999E-2</c:v>
                </c:pt>
                <c:pt idx="58030">
                  <c:v>3.52979E-2</c:v>
                </c:pt>
                <c:pt idx="58031">
                  <c:v>3.55638E-2</c:v>
                </c:pt>
                <c:pt idx="58032">
                  <c:v>3.5780100000000002E-2</c:v>
                </c:pt>
                <c:pt idx="58033">
                  <c:v>3.59458E-2</c:v>
                </c:pt>
                <c:pt idx="58034">
                  <c:v>3.6060300000000003E-2</c:v>
                </c:pt>
                <c:pt idx="58035">
                  <c:v>3.6123000000000002E-2</c:v>
                </c:pt>
                <c:pt idx="58036">
                  <c:v>3.6133199999999997E-2</c:v>
                </c:pt>
                <c:pt idx="58037">
                  <c:v>3.6090499999999998E-2</c:v>
                </c:pt>
                <c:pt idx="58038">
                  <c:v>3.5994600000000002E-2</c:v>
                </c:pt>
                <c:pt idx="58039">
                  <c:v>3.5845099999999998E-2</c:v>
                </c:pt>
                <c:pt idx="58040">
                  <c:v>3.5641699999999998E-2</c:v>
                </c:pt>
                <c:pt idx="58041">
                  <c:v>3.5384499999999999E-2</c:v>
                </c:pt>
                <c:pt idx="58042">
                  <c:v>3.5073300000000002E-2</c:v>
                </c:pt>
                <c:pt idx="58043">
                  <c:v>3.4708200000000002E-2</c:v>
                </c:pt>
                <c:pt idx="58044">
                  <c:v>3.4289399999999998E-2</c:v>
                </c:pt>
                <c:pt idx="58045">
                  <c:v>3.3817100000000003E-2</c:v>
                </c:pt>
                <c:pt idx="58046">
                  <c:v>3.3291599999999998E-2</c:v>
                </c:pt>
                <c:pt idx="58047">
                  <c:v>3.2713399999999997E-2</c:v>
                </c:pt>
                <c:pt idx="58048">
                  <c:v>3.2082899999999998E-2</c:v>
                </c:pt>
                <c:pt idx="58049">
                  <c:v>3.14008E-2</c:v>
                </c:pt>
                <c:pt idx="58050">
                  <c:v>3.0667900000000001E-2</c:v>
                </c:pt>
                <c:pt idx="58051">
                  <c:v>2.98847E-2</c:v>
                </c:pt>
                <c:pt idx="58052">
                  <c:v>2.90523E-2</c:v>
                </c:pt>
                <c:pt idx="58053">
                  <c:v>2.8171700000000001E-2</c:v>
                </c:pt>
                <c:pt idx="58054">
                  <c:v>2.7243799999999999E-2</c:v>
                </c:pt>
                <c:pt idx="58055">
                  <c:v>2.62697E-2</c:v>
                </c:pt>
                <c:pt idx="58056">
                  <c:v>2.52508E-2</c:v>
                </c:pt>
                <c:pt idx="58057">
                  <c:v>2.4188299999999999E-2</c:v>
                </c:pt>
                <c:pt idx="58058">
                  <c:v>2.3083599999999999E-2</c:v>
                </c:pt>
                <c:pt idx="58059">
                  <c:v>2.1938099999999999E-2</c:v>
                </c:pt>
                <c:pt idx="58060">
                  <c:v>2.0753400000000002E-2</c:v>
                </c:pt>
                <c:pt idx="58061">
                  <c:v>1.9531099999999999E-2</c:v>
                </c:pt>
                <c:pt idx="58062">
                  <c:v>1.8272799999999999E-2</c:v>
                </c:pt>
                <c:pt idx="58063">
                  <c:v>1.69804E-2</c:v>
                </c:pt>
                <c:pt idx="58064">
                  <c:v>1.5655599999999999E-2</c:v>
                </c:pt>
                <c:pt idx="58065">
                  <c:v>1.43003E-2</c:v>
                </c:pt>
                <c:pt idx="58066">
                  <c:v>1.2916499999999999E-2</c:v>
                </c:pt>
                <c:pt idx="58067">
                  <c:v>1.15061E-2</c:v>
                </c:pt>
                <c:pt idx="58068">
                  <c:v>1.0071099999999999E-2</c:v>
                </c:pt>
                <c:pt idx="58069" formatCode="0.00E+00">
                  <c:v>8.6137999999999996E-3</c:v>
                </c:pt>
                <c:pt idx="58070" formatCode="0.00E+00">
                  <c:v>7.1361999999999997E-3</c:v>
                </c:pt>
                <c:pt idx="58071" formatCode="0.00E+00">
                  <c:v>5.6405300000000004E-3</c:v>
                </c:pt>
                <c:pt idx="58072" formatCode="0.00E+00">
                  <c:v>4.1290299999999997E-3</c:v>
                </c:pt>
                <c:pt idx="58073" formatCode="0.00E+00">
                  <c:v>2.6039499999999998E-3</c:v>
                </c:pt>
                <c:pt idx="58074" formatCode="0.00E+00">
                  <c:v>1.0676100000000001E-3</c:v>
                </c:pt>
                <c:pt idx="58075" formatCode="0.00E+00">
                  <c:v>-4.7766200000000001E-4</c:v>
                </c:pt>
                <c:pt idx="58076" formatCode="0.00E+00">
                  <c:v>-2.02951E-3</c:v>
                </c:pt>
                <c:pt idx="58077" formatCode="0.00E+00">
                  <c:v>-3.5855399999999999E-3</c:v>
                </c:pt>
                <c:pt idx="58078" formatCode="0.00E+00">
                  <c:v>-5.1433700000000004E-3</c:v>
                </c:pt>
                <c:pt idx="58079" formatCode="0.00E+00">
                  <c:v>-6.7005800000000003E-3</c:v>
                </c:pt>
                <c:pt idx="58080" formatCode="0.00E+00">
                  <c:v>-8.25474E-3</c:v>
                </c:pt>
                <c:pt idx="58081" formatCode="0.00E+00">
                  <c:v>-9.8034300000000001E-3</c:v>
                </c:pt>
                <c:pt idx="58082">
                  <c:v>-1.13442E-2</c:v>
                </c:pt>
                <c:pt idx="58083">
                  <c:v>-1.2874699999999999E-2</c:v>
                </c:pt>
                <c:pt idx="58084">
                  <c:v>-1.43924E-2</c:v>
                </c:pt>
                <c:pt idx="58085">
                  <c:v>-1.58949E-2</c:v>
                </c:pt>
                <c:pt idx="58086">
                  <c:v>-1.7379800000000001E-2</c:v>
                </c:pt>
                <c:pt idx="58087">
                  <c:v>-1.8844799999999998E-2</c:v>
                </c:pt>
                <c:pt idx="58088">
                  <c:v>-2.02875E-2</c:v>
                </c:pt>
                <c:pt idx="58089">
                  <c:v>-2.1705499999999999E-2</c:v>
                </c:pt>
                <c:pt idx="58090">
                  <c:v>-2.3096599999999998E-2</c:v>
                </c:pt>
                <c:pt idx="58091">
                  <c:v>-2.4458500000000001E-2</c:v>
                </c:pt>
                <c:pt idx="58092">
                  <c:v>-2.5788999999999999E-2</c:v>
                </c:pt>
                <c:pt idx="58093">
                  <c:v>-2.70858E-2</c:v>
                </c:pt>
                <c:pt idx="58094">
                  <c:v>-2.8346900000000001E-2</c:v>
                </c:pt>
                <c:pt idx="58095">
                  <c:v>-2.9570099999999998E-2</c:v>
                </c:pt>
                <c:pt idx="58096">
                  <c:v>-3.07534E-2</c:v>
                </c:pt>
                <c:pt idx="58097">
                  <c:v>-3.1894800000000001E-2</c:v>
                </c:pt>
                <c:pt idx="58098">
                  <c:v>-3.2992500000000001E-2</c:v>
                </c:pt>
                <c:pt idx="58099">
                  <c:v>-3.4044499999999998E-2</c:v>
                </c:pt>
                <c:pt idx="58100">
                  <c:v>-3.5048999999999997E-2</c:v>
                </c:pt>
                <c:pt idx="58101">
                  <c:v>-3.6004399999999999E-2</c:v>
                </c:pt>
                <c:pt idx="58102">
                  <c:v>-3.6908900000000001E-2</c:v>
                </c:pt>
                <c:pt idx="58103">
                  <c:v>-3.7761099999999999E-2</c:v>
                </c:pt>
                <c:pt idx="58104">
                  <c:v>-3.8559400000000001E-2</c:v>
                </c:pt>
                <c:pt idx="58105">
                  <c:v>-3.9302400000000001E-2</c:v>
                </c:pt>
                <c:pt idx="58106">
                  <c:v>-3.9988799999999998E-2</c:v>
                </c:pt>
                <c:pt idx="58107">
                  <c:v>-4.0617399999999998E-2</c:v>
                </c:pt>
                <c:pt idx="58108">
                  <c:v>-4.1187000000000001E-2</c:v>
                </c:pt>
                <c:pt idx="58109">
                  <c:v>-4.1696499999999997E-2</c:v>
                </c:pt>
                <c:pt idx="58110">
                  <c:v>-4.2144899999999999E-2</c:v>
                </c:pt>
                <c:pt idx="58111">
                  <c:v>-4.25315E-2</c:v>
                </c:pt>
                <c:pt idx="58112">
                  <c:v>-4.2855400000000002E-2</c:v>
                </c:pt>
                <c:pt idx="58113">
                  <c:v>-4.3115899999999999E-2</c:v>
                </c:pt>
                <c:pt idx="58114">
                  <c:v>-4.33126E-2</c:v>
                </c:pt>
                <c:pt idx="58115">
                  <c:v>-4.3444799999999999E-2</c:v>
                </c:pt>
                <c:pt idx="58116">
                  <c:v>-4.3512200000000001E-2</c:v>
                </c:pt>
                <c:pt idx="58117">
                  <c:v>-4.3514600000000001E-2</c:v>
                </c:pt>
                <c:pt idx="58118">
                  <c:v>-4.3451799999999999E-2</c:v>
                </c:pt>
                <c:pt idx="58119">
                  <c:v>-4.33237E-2</c:v>
                </c:pt>
                <c:pt idx="58120">
                  <c:v>-4.3130300000000003E-2</c:v>
                </c:pt>
                <c:pt idx="58121">
                  <c:v>-4.2871800000000002E-2</c:v>
                </c:pt>
                <c:pt idx="58122">
                  <c:v>-4.2548500000000003E-2</c:v>
                </c:pt>
                <c:pt idx="58123">
                  <c:v>-4.2160700000000002E-2</c:v>
                </c:pt>
                <c:pt idx="58124">
                  <c:v>-4.1708799999999997E-2</c:v>
                </c:pt>
                <c:pt idx="58125">
                  <c:v>-4.1193399999999998E-2</c:v>
                </c:pt>
                <c:pt idx="58126">
                  <c:v>-4.0615199999999997E-2</c:v>
                </c:pt>
                <c:pt idx="58127">
                  <c:v>-3.9974999999999997E-2</c:v>
                </c:pt>
                <c:pt idx="58128">
                  <c:v>-3.9273500000000003E-2</c:v>
                </c:pt>
                <c:pt idx="58129">
                  <c:v>-3.8511799999999999E-2</c:v>
                </c:pt>
                <c:pt idx="58130">
                  <c:v>-3.7690899999999999E-2</c:v>
                </c:pt>
                <c:pt idx="58131">
                  <c:v>-3.6811999999999998E-2</c:v>
                </c:pt>
                <c:pt idx="58132">
                  <c:v>-3.58763E-2</c:v>
                </c:pt>
                <c:pt idx="58133">
                  <c:v>-3.4885199999999998E-2</c:v>
                </c:pt>
                <c:pt idx="58134">
                  <c:v>-3.3840099999999998E-2</c:v>
                </c:pt>
                <c:pt idx="58135">
                  <c:v>-3.2742599999999997E-2</c:v>
                </c:pt>
                <c:pt idx="58136">
                  <c:v>-3.1594200000000003E-2</c:v>
                </c:pt>
                <c:pt idx="58137">
                  <c:v>-3.0396599999999999E-2</c:v>
                </c:pt>
                <c:pt idx="58138">
                  <c:v>-2.91516E-2</c:v>
                </c:pt>
                <c:pt idx="58139">
                  <c:v>-2.78611E-2</c:v>
                </c:pt>
                <c:pt idx="58140">
                  <c:v>-2.6526999999999998E-2</c:v>
                </c:pt>
                <c:pt idx="58141">
                  <c:v>-2.5151300000000001E-2</c:v>
                </c:pt>
                <c:pt idx="58142">
                  <c:v>-2.3736E-2</c:v>
                </c:pt>
                <c:pt idx="58143">
                  <c:v>-2.2283399999999998E-2</c:v>
                </c:pt>
                <c:pt idx="58144">
                  <c:v>-2.0795500000000001E-2</c:v>
                </c:pt>
                <c:pt idx="58145">
                  <c:v>-1.9274699999999999E-2</c:v>
                </c:pt>
                <c:pt idx="58146">
                  <c:v>-1.7723300000000001E-2</c:v>
                </c:pt>
                <c:pt idx="58147">
                  <c:v>-1.6143600000000001E-2</c:v>
                </c:pt>
                <c:pt idx="58148">
                  <c:v>-1.45381E-2</c:v>
                </c:pt>
                <c:pt idx="58149">
                  <c:v>-1.29091E-2</c:v>
                </c:pt>
                <c:pt idx="58150">
                  <c:v>-1.12593E-2</c:v>
                </c:pt>
                <c:pt idx="58151" formatCode="0.00E+00">
                  <c:v>-9.5910700000000002E-3</c:v>
                </c:pt>
                <c:pt idx="58152" formatCode="0.00E+00">
                  <c:v>-7.9070500000000005E-3</c:v>
                </c:pt>
                <c:pt idx="58153" formatCode="0.00E+00">
                  <c:v>-6.2098300000000004E-3</c:v>
                </c:pt>
                <c:pt idx="58154" formatCode="0.00E+00">
                  <c:v>-4.5019999999999999E-3</c:v>
                </c:pt>
                <c:pt idx="58155" formatCode="0.00E+00">
                  <c:v>-2.7862099999999999E-3</c:v>
                </c:pt>
                <c:pt idx="58156" formatCode="0.00E+00">
                  <c:v>-1.06511E-3</c:v>
                </c:pt>
                <c:pt idx="58157" formatCode="0.00E+00">
                  <c:v>6.5864199999999997E-4</c:v>
                </c:pt>
                <c:pt idx="58158" formatCode="0.00E+00">
                  <c:v>2.3823799999999999E-3</c:v>
                </c:pt>
                <c:pt idx="58159" formatCode="0.00E+00">
                  <c:v>4.1034399999999999E-3</c:v>
                </c:pt>
                <c:pt idx="58160" formatCode="0.00E+00">
                  <c:v>5.8191500000000004E-3</c:v>
                </c:pt>
                <c:pt idx="58161" formatCode="0.00E+00">
                  <c:v>7.5268499999999999E-3</c:v>
                </c:pt>
                <c:pt idx="58162" formatCode="0.00E+00">
                  <c:v>9.2238900000000002E-3</c:v>
                </c:pt>
                <c:pt idx="58163">
                  <c:v>1.09076E-2</c:v>
                </c:pt>
                <c:pt idx="58164">
                  <c:v>1.25755E-2</c:v>
                </c:pt>
                <c:pt idx="58165">
                  <c:v>1.4224799999999999E-2</c:v>
                </c:pt>
                <c:pt idx="58166">
                  <c:v>1.5853099999999998E-2</c:v>
                </c:pt>
                <c:pt idx="58167">
                  <c:v>1.7457799999999999E-2</c:v>
                </c:pt>
                <c:pt idx="58168">
                  <c:v>1.9036500000000001E-2</c:v>
                </c:pt>
                <c:pt idx="58169">
                  <c:v>2.05866E-2</c:v>
                </c:pt>
                <c:pt idx="58170">
                  <c:v>2.2105699999999999E-2</c:v>
                </c:pt>
                <c:pt idx="58171">
                  <c:v>2.3591600000000001E-2</c:v>
                </c:pt>
                <c:pt idx="58172">
                  <c:v>2.5041799999999999E-2</c:v>
                </c:pt>
                <c:pt idx="58173">
                  <c:v>2.6454200000000001E-2</c:v>
                </c:pt>
                <c:pt idx="58174">
                  <c:v>2.78266E-2</c:v>
                </c:pt>
                <c:pt idx="58175">
                  <c:v>2.91568E-2</c:v>
                </c:pt>
                <c:pt idx="58176">
                  <c:v>3.04427E-2</c:v>
                </c:pt>
                <c:pt idx="58177">
                  <c:v>3.1682399999999999E-2</c:v>
                </c:pt>
                <c:pt idx="58178">
                  <c:v>3.2874E-2</c:v>
                </c:pt>
                <c:pt idx="58179">
                  <c:v>3.40156E-2</c:v>
                </c:pt>
                <c:pt idx="58180">
                  <c:v>3.5105400000000002E-2</c:v>
                </c:pt>
                <c:pt idx="58181">
                  <c:v>3.6141800000000002E-2</c:v>
                </c:pt>
                <c:pt idx="58182">
                  <c:v>3.7123200000000002E-2</c:v>
                </c:pt>
                <c:pt idx="58183">
                  <c:v>3.8047999999999998E-2</c:v>
                </c:pt>
                <c:pt idx="58184">
                  <c:v>3.8914900000000002E-2</c:v>
                </c:pt>
                <c:pt idx="58185">
                  <c:v>3.9722599999999997E-2</c:v>
                </c:pt>
                <c:pt idx="58186">
                  <c:v>4.0469699999999997E-2</c:v>
                </c:pt>
                <c:pt idx="58187">
                  <c:v>4.1155200000000003E-2</c:v>
                </c:pt>
                <c:pt idx="58188">
                  <c:v>4.1778099999999999E-2</c:v>
                </c:pt>
                <c:pt idx="58189">
                  <c:v>4.2337300000000001E-2</c:v>
                </c:pt>
                <c:pt idx="58190">
                  <c:v>4.2832099999999998E-2</c:v>
                </c:pt>
                <c:pt idx="58191">
                  <c:v>4.3261800000000003E-2</c:v>
                </c:pt>
                <c:pt idx="58192">
                  <c:v>4.36256E-2</c:v>
                </c:pt>
                <c:pt idx="58193">
                  <c:v>4.3923200000000003E-2</c:v>
                </c:pt>
                <c:pt idx="58194">
                  <c:v>4.4153999999999999E-2</c:v>
                </c:pt>
                <c:pt idx="58195">
                  <c:v>4.4317799999999997E-2</c:v>
                </c:pt>
                <c:pt idx="58196">
                  <c:v>4.44144E-2</c:v>
                </c:pt>
                <c:pt idx="58197">
                  <c:v>4.44436E-2</c:v>
                </c:pt>
                <c:pt idx="58198">
                  <c:v>4.4405399999999998E-2</c:v>
                </c:pt>
                <c:pt idx="58199">
                  <c:v>4.4300100000000002E-2</c:v>
                </c:pt>
                <c:pt idx="58200">
                  <c:v>4.4127800000000002E-2</c:v>
                </c:pt>
                <c:pt idx="58201">
                  <c:v>4.3888900000000002E-2</c:v>
                </c:pt>
                <c:pt idx="58202">
                  <c:v>4.3583700000000003E-2</c:v>
                </c:pt>
                <c:pt idx="58203">
                  <c:v>4.3212800000000003E-2</c:v>
                </c:pt>
                <c:pt idx="58204">
                  <c:v>4.2777000000000003E-2</c:v>
                </c:pt>
                <c:pt idx="58205">
                  <c:v>4.2276800000000003E-2</c:v>
                </c:pt>
                <c:pt idx="58206">
                  <c:v>4.1713199999999999E-2</c:v>
                </c:pt>
                <c:pt idx="58207">
                  <c:v>4.1087199999999997E-2</c:v>
                </c:pt>
                <c:pt idx="58208">
                  <c:v>4.0399699999999997E-2</c:v>
                </c:pt>
                <c:pt idx="58209">
                  <c:v>3.9651899999999997E-2</c:v>
                </c:pt>
                <c:pt idx="58210">
                  <c:v>3.8844999999999998E-2</c:v>
                </c:pt>
                <c:pt idx="58211">
                  <c:v>3.79805E-2</c:v>
                </c:pt>
                <c:pt idx="58212">
                  <c:v>3.7059599999999998E-2</c:v>
                </c:pt>
                <c:pt idx="58213">
                  <c:v>3.6083900000000002E-2</c:v>
                </c:pt>
                <c:pt idx="58214">
                  <c:v>3.5055099999999999E-2</c:v>
                </c:pt>
                <c:pt idx="58215">
                  <c:v>3.3974699999999997E-2</c:v>
                </c:pt>
                <c:pt idx="58216">
                  <c:v>3.2844499999999999E-2</c:v>
                </c:pt>
                <c:pt idx="58217">
                  <c:v>3.1666399999999997E-2</c:v>
                </c:pt>
                <c:pt idx="58218">
                  <c:v>3.0442299999999999E-2</c:v>
                </c:pt>
                <c:pt idx="58219">
                  <c:v>2.9174100000000001E-2</c:v>
                </c:pt>
                <c:pt idx="58220">
                  <c:v>2.78639E-2</c:v>
                </c:pt>
                <c:pt idx="58221">
                  <c:v>2.6513700000000001E-2</c:v>
                </c:pt>
                <c:pt idx="58222">
                  <c:v>2.51259E-2</c:v>
                </c:pt>
                <c:pt idx="58223">
                  <c:v>2.3702500000000001E-2</c:v>
                </c:pt>
                <c:pt idx="58224">
                  <c:v>2.22458E-2</c:v>
                </c:pt>
                <c:pt idx="58225">
                  <c:v>2.0758200000000001E-2</c:v>
                </c:pt>
                <c:pt idx="58226">
                  <c:v>1.9242100000000002E-2</c:v>
                </c:pt>
                <c:pt idx="58227">
                  <c:v>1.7699800000000002E-2</c:v>
                </c:pt>
                <c:pt idx="58228">
                  <c:v>1.61338E-2</c:v>
                </c:pt>
                <c:pt idx="58229">
                  <c:v>1.45466E-2</c:v>
                </c:pt>
                <c:pt idx="58230">
                  <c:v>1.29406E-2</c:v>
                </c:pt>
                <c:pt idx="58231">
                  <c:v>1.13185E-2</c:v>
                </c:pt>
                <c:pt idx="58232" formatCode="0.00E+00">
                  <c:v>9.6827100000000006E-3</c:v>
                </c:pt>
                <c:pt idx="58233" formatCode="0.00E+00">
                  <c:v>8.0358600000000006E-3</c:v>
                </c:pt>
                <c:pt idx="58234" formatCode="0.00E+00">
                  <c:v>6.3805299999999997E-3</c:v>
                </c:pt>
                <c:pt idx="58235" formatCode="0.00E+00">
                  <c:v>4.7192900000000001E-3</c:v>
                </c:pt>
                <c:pt idx="58236" formatCode="0.00E+00">
                  <c:v>3.0547399999999998E-3</c:v>
                </c:pt>
                <c:pt idx="58237" formatCode="0.00E+00">
                  <c:v>1.3894700000000001E-3</c:v>
                </c:pt>
                <c:pt idx="58238" formatCode="0.00E+00">
                  <c:v>-2.7392900000000001E-4</c:v>
                </c:pt>
                <c:pt idx="58239" formatCode="0.00E+00">
                  <c:v>-1.93289E-3</c:v>
                </c:pt>
                <c:pt idx="58240" formatCode="0.00E+00">
                  <c:v>-3.5848500000000001E-3</c:v>
                </c:pt>
                <c:pt idx="58241" formatCode="0.00E+00">
                  <c:v>-5.2272600000000001E-3</c:v>
                </c:pt>
                <c:pt idx="58242" formatCode="0.00E+00">
                  <c:v>-6.8576000000000002E-3</c:v>
                </c:pt>
                <c:pt idx="58243" formatCode="0.00E+00">
                  <c:v>-8.4733699999999992E-3</c:v>
                </c:pt>
                <c:pt idx="58244">
                  <c:v>-1.00721E-2</c:v>
                </c:pt>
                <c:pt idx="58245">
                  <c:v>-1.1651399999999999E-2</c:v>
                </c:pt>
                <c:pt idx="58246">
                  <c:v>-1.32088E-2</c:v>
                </c:pt>
                <c:pt idx="58247">
                  <c:v>-1.4742E-2</c:v>
                </c:pt>
                <c:pt idx="58248">
                  <c:v>-1.6248700000000001E-2</c:v>
                </c:pt>
                <c:pt idx="58249">
                  <c:v>-1.7726499999999999E-2</c:v>
                </c:pt>
                <c:pt idx="58250">
                  <c:v>-1.91734E-2</c:v>
                </c:pt>
                <c:pt idx="58251">
                  <c:v>-2.05872E-2</c:v>
                </c:pt>
                <c:pt idx="58252">
                  <c:v>-2.1965700000000001E-2</c:v>
                </c:pt>
                <c:pt idx="58253">
                  <c:v>-2.3307000000000001E-2</c:v>
                </c:pt>
                <c:pt idx="58254">
                  <c:v>-2.4609099999999998E-2</c:v>
                </c:pt>
                <c:pt idx="58255">
                  <c:v>-2.5870000000000001E-2</c:v>
                </c:pt>
                <c:pt idx="58256">
                  <c:v>-2.70881E-2</c:v>
                </c:pt>
                <c:pt idx="58257">
                  <c:v>-2.8261399999999999E-2</c:v>
                </c:pt>
                <c:pt idx="58258">
                  <c:v>-2.9388500000000001E-2</c:v>
                </c:pt>
                <c:pt idx="58259">
                  <c:v>-3.0467600000000001E-2</c:v>
                </c:pt>
                <c:pt idx="58260">
                  <c:v>-3.1497299999999999E-2</c:v>
                </c:pt>
                <c:pt idx="58261">
                  <c:v>-3.2476100000000001E-2</c:v>
                </c:pt>
                <c:pt idx="58262">
                  <c:v>-3.3402800000000003E-2</c:v>
                </c:pt>
                <c:pt idx="58263">
                  <c:v>-3.4276000000000001E-2</c:v>
                </c:pt>
                <c:pt idx="58264">
                  <c:v>-3.50947E-2</c:v>
                </c:pt>
                <c:pt idx="58265">
                  <c:v>-3.5857699999999999E-2</c:v>
                </c:pt>
                <c:pt idx="58266">
                  <c:v>-3.6564100000000002E-2</c:v>
                </c:pt>
                <c:pt idx="58267">
                  <c:v>-3.7213099999999999E-2</c:v>
                </c:pt>
                <c:pt idx="58268">
                  <c:v>-3.7803799999999999E-2</c:v>
                </c:pt>
                <c:pt idx="58269">
                  <c:v>-3.8335599999999997E-2</c:v>
                </c:pt>
                <c:pt idx="58270">
                  <c:v>-3.8807800000000003E-2</c:v>
                </c:pt>
                <c:pt idx="58271">
                  <c:v>-3.9220100000000001E-2</c:v>
                </c:pt>
                <c:pt idx="58272">
                  <c:v>-3.9572000000000003E-2</c:v>
                </c:pt>
                <c:pt idx="58273">
                  <c:v>-3.9863299999999997E-2</c:v>
                </c:pt>
                <c:pt idx="58274">
                  <c:v>-4.0093700000000003E-2</c:v>
                </c:pt>
                <c:pt idx="58275">
                  <c:v>-4.0263300000000002E-2</c:v>
                </c:pt>
                <c:pt idx="58276">
                  <c:v>-4.0371900000000002E-2</c:v>
                </c:pt>
                <c:pt idx="58277">
                  <c:v>-4.0419700000000003E-2</c:v>
                </c:pt>
                <c:pt idx="58278">
                  <c:v>-4.0406900000000003E-2</c:v>
                </c:pt>
                <c:pt idx="58279">
                  <c:v>-4.0333899999999999E-2</c:v>
                </c:pt>
                <c:pt idx="58280">
                  <c:v>-4.0201000000000001E-2</c:v>
                </c:pt>
                <c:pt idx="58281">
                  <c:v>-4.0008799999999997E-2</c:v>
                </c:pt>
                <c:pt idx="58282">
                  <c:v>-3.9757800000000003E-2</c:v>
                </c:pt>
                <c:pt idx="58283">
                  <c:v>-3.9448799999999999E-2</c:v>
                </c:pt>
                <c:pt idx="58284">
                  <c:v>-3.9082400000000003E-2</c:v>
                </c:pt>
                <c:pt idx="58285">
                  <c:v>-3.8659699999999998E-2</c:v>
                </c:pt>
                <c:pt idx="58286">
                  <c:v>-3.81815E-2</c:v>
                </c:pt>
                <c:pt idx="58287">
                  <c:v>-3.7648899999999999E-2</c:v>
                </c:pt>
                <c:pt idx="58288">
                  <c:v>-3.7063100000000002E-2</c:v>
                </c:pt>
                <c:pt idx="58289">
                  <c:v>-3.6425199999999998E-2</c:v>
                </c:pt>
                <c:pt idx="58290">
                  <c:v>-3.5736499999999997E-2</c:v>
                </c:pt>
                <c:pt idx="58291">
                  <c:v>-3.4998500000000002E-2</c:v>
                </c:pt>
                <c:pt idx="58292">
                  <c:v>-3.42125E-2</c:v>
                </c:pt>
                <c:pt idx="58293">
                  <c:v>-3.338E-2</c:v>
                </c:pt>
                <c:pt idx="58294">
                  <c:v>-3.2502799999999998E-2</c:v>
                </c:pt>
                <c:pt idx="58295">
                  <c:v>-3.1582300000000001E-2</c:v>
                </c:pt>
                <c:pt idx="58296">
                  <c:v>-3.0620399999999999E-2</c:v>
                </c:pt>
                <c:pt idx="58297">
                  <c:v>-2.9618800000000001E-2</c:v>
                </c:pt>
                <c:pt idx="58298">
                  <c:v>-2.8579299999999998E-2</c:v>
                </c:pt>
                <c:pt idx="58299">
                  <c:v>-2.7503799999999998E-2</c:v>
                </c:pt>
                <c:pt idx="58300">
                  <c:v>-2.6394299999999999E-2</c:v>
                </c:pt>
                <c:pt idx="58301">
                  <c:v>-2.5252699999999999E-2</c:v>
                </c:pt>
                <c:pt idx="58302">
                  <c:v>-2.4081000000000002E-2</c:v>
                </c:pt>
                <c:pt idx="58303">
                  <c:v>-2.28814E-2</c:v>
                </c:pt>
                <c:pt idx="58304">
                  <c:v>-2.1655799999999999E-2</c:v>
                </c:pt>
                <c:pt idx="58305">
                  <c:v>-2.0406500000000001E-2</c:v>
                </c:pt>
                <c:pt idx="58306">
                  <c:v>-1.9135599999999999E-2</c:v>
                </c:pt>
                <c:pt idx="58307">
                  <c:v>-1.7845300000000001E-2</c:v>
                </c:pt>
                <c:pt idx="58308">
                  <c:v>-1.6537699999999999E-2</c:v>
                </c:pt>
                <c:pt idx="58309">
                  <c:v>-1.52151E-2</c:v>
                </c:pt>
                <c:pt idx="58310">
                  <c:v>-1.38797E-2</c:v>
                </c:pt>
                <c:pt idx="58311">
                  <c:v>-1.25337E-2</c:v>
                </c:pt>
                <c:pt idx="58312">
                  <c:v>-1.1179400000000001E-2</c:v>
                </c:pt>
                <c:pt idx="58313" formatCode="0.00E+00">
                  <c:v>-9.8190599999999992E-3</c:v>
                </c:pt>
                <c:pt idx="58314" formatCode="0.00E+00">
                  <c:v>-8.4548599999999998E-3</c:v>
                </c:pt>
                <c:pt idx="58315" formatCode="0.00E+00">
                  <c:v>-7.0890500000000004E-3</c:v>
                </c:pt>
                <c:pt idx="58316" formatCode="0.00E+00">
                  <c:v>-5.7238499999999999E-3</c:v>
                </c:pt>
                <c:pt idx="58317" formatCode="0.00E+00">
                  <c:v>-4.3614600000000002E-3</c:v>
                </c:pt>
                <c:pt idx="58318" formatCode="0.00E+00">
                  <c:v>-3.0040700000000002E-3</c:v>
                </c:pt>
                <c:pt idx="58319" formatCode="0.00E+00">
                  <c:v>-1.65383E-3</c:v>
                </c:pt>
                <c:pt idx="58320" formatCode="0.00E+00">
                  <c:v>-3.1290300000000001E-4</c:v>
                </c:pt>
                <c:pt idx="58321" formatCode="0.00E+00">
                  <c:v>1.01662E-3</c:v>
                </c:pt>
                <c:pt idx="58322" formatCode="0.00E+00">
                  <c:v>2.3326699999999998E-3</c:v>
                </c:pt>
                <c:pt idx="58323" formatCode="0.00E+00">
                  <c:v>3.6331900000000001E-3</c:v>
                </c:pt>
                <c:pt idx="58324" formatCode="0.00E+00">
                  <c:v>4.9161999999999999E-3</c:v>
                </c:pt>
                <c:pt idx="58325" formatCode="0.00E+00">
                  <c:v>6.1797299999999996E-3</c:v>
                </c:pt>
                <c:pt idx="58326" formatCode="0.00E+00">
                  <c:v>7.4218799999999996E-3</c:v>
                </c:pt>
                <c:pt idx="58327" formatCode="0.00E+00">
                  <c:v>8.6407900000000006E-3</c:v>
                </c:pt>
                <c:pt idx="58328" formatCode="0.00E+00">
                  <c:v>9.8346500000000003E-3</c:v>
                </c:pt>
                <c:pt idx="58329">
                  <c:v>1.10017E-2</c:v>
                </c:pt>
                <c:pt idx="58330">
                  <c:v>1.21403E-2</c:v>
                </c:pt>
                <c:pt idx="58331">
                  <c:v>1.32487E-2</c:v>
                </c:pt>
                <c:pt idx="58332">
                  <c:v>1.43254E-2</c:v>
                </c:pt>
                <c:pt idx="58333">
                  <c:v>1.5369000000000001E-2</c:v>
                </c:pt>
                <c:pt idx="58334">
                  <c:v>1.6377900000000001E-2</c:v>
                </c:pt>
                <c:pt idx="58335">
                  <c:v>1.73508E-2</c:v>
                </c:pt>
                <c:pt idx="58336">
                  <c:v>1.8286400000000001E-2</c:v>
                </c:pt>
                <c:pt idx="58337">
                  <c:v>1.9183499999999999E-2</c:v>
                </c:pt>
                <c:pt idx="58338">
                  <c:v>2.0041E-2</c:v>
                </c:pt>
                <c:pt idx="58339">
                  <c:v>2.08577E-2</c:v>
                </c:pt>
                <c:pt idx="58340">
                  <c:v>2.1632700000000001E-2</c:v>
                </c:pt>
                <c:pt idx="58341">
                  <c:v>2.2365199999999998E-2</c:v>
                </c:pt>
                <c:pt idx="58342">
                  <c:v>2.30542E-2</c:v>
                </c:pt>
                <c:pt idx="58343">
                  <c:v>2.3699000000000001E-2</c:v>
                </c:pt>
                <c:pt idx="58344">
                  <c:v>2.4299100000000001E-2</c:v>
                </c:pt>
                <c:pt idx="58345">
                  <c:v>2.4853699999999999E-2</c:v>
                </c:pt>
                <c:pt idx="58346">
                  <c:v>2.53625E-2</c:v>
                </c:pt>
                <c:pt idx="58347">
                  <c:v>2.5824900000000001E-2</c:v>
                </c:pt>
                <c:pt idx="58348">
                  <c:v>2.6240800000000002E-2</c:v>
                </c:pt>
                <c:pt idx="58349">
                  <c:v>2.6609899999999999E-2</c:v>
                </c:pt>
                <c:pt idx="58350">
                  <c:v>2.6932000000000001E-2</c:v>
                </c:pt>
                <c:pt idx="58351">
                  <c:v>2.7206999999999999E-2</c:v>
                </c:pt>
                <c:pt idx="58352">
                  <c:v>2.74351E-2</c:v>
                </c:pt>
                <c:pt idx="58353">
                  <c:v>2.76163E-2</c:v>
                </c:pt>
                <c:pt idx="58354">
                  <c:v>2.7750799999999999E-2</c:v>
                </c:pt>
                <c:pt idx="58355">
                  <c:v>2.78388E-2</c:v>
                </c:pt>
                <c:pt idx="58356">
                  <c:v>2.7880800000000001E-2</c:v>
                </c:pt>
                <c:pt idx="58357">
                  <c:v>2.7877200000000001E-2</c:v>
                </c:pt>
                <c:pt idx="58358">
                  <c:v>2.7828499999999999E-2</c:v>
                </c:pt>
                <c:pt idx="58359">
                  <c:v>2.7735300000000001E-2</c:v>
                </c:pt>
                <c:pt idx="58360">
                  <c:v>2.7598299999999999E-2</c:v>
                </c:pt>
                <c:pt idx="58361">
                  <c:v>2.74183E-2</c:v>
                </c:pt>
                <c:pt idx="58362">
                  <c:v>2.7195899999999999E-2</c:v>
                </c:pt>
                <c:pt idx="58363">
                  <c:v>2.6932299999999999E-2</c:v>
                </c:pt>
                <c:pt idx="58364">
                  <c:v>2.6628300000000001E-2</c:v>
                </c:pt>
                <c:pt idx="58365">
                  <c:v>2.62849E-2</c:v>
                </c:pt>
                <c:pt idx="58366">
                  <c:v>2.5903300000000001E-2</c:v>
                </c:pt>
                <c:pt idx="58367">
                  <c:v>2.54845E-2</c:v>
                </c:pt>
                <c:pt idx="58368">
                  <c:v>2.503E-2</c:v>
                </c:pt>
                <c:pt idx="58369">
                  <c:v>2.4540800000000002E-2</c:v>
                </c:pt>
                <c:pt idx="58370">
                  <c:v>2.4018299999999999E-2</c:v>
                </c:pt>
                <c:pt idx="58371">
                  <c:v>2.3463999999999999E-2</c:v>
                </c:pt>
                <c:pt idx="58372">
                  <c:v>2.2879300000000002E-2</c:v>
                </c:pt>
                <c:pt idx="58373">
                  <c:v>2.22656E-2</c:v>
                </c:pt>
                <c:pt idx="58374">
                  <c:v>2.1624399999999998E-2</c:v>
                </c:pt>
                <c:pt idx="58375">
                  <c:v>2.0957400000000001E-2</c:v>
                </c:pt>
                <c:pt idx="58376">
                  <c:v>2.0266099999999999E-2</c:v>
                </c:pt>
                <c:pt idx="58377">
                  <c:v>1.9552099999999999E-2</c:v>
                </c:pt>
                <c:pt idx="58378">
                  <c:v>1.88171E-2</c:v>
                </c:pt>
                <c:pt idx="58379">
                  <c:v>1.80629E-2</c:v>
                </c:pt>
                <c:pt idx="58380">
                  <c:v>1.7291000000000001E-2</c:v>
                </c:pt>
                <c:pt idx="58381">
                  <c:v>1.6503299999999999E-2</c:v>
                </c:pt>
                <c:pt idx="58382">
                  <c:v>1.57015E-2</c:v>
                </c:pt>
                <c:pt idx="58383">
                  <c:v>1.4887299999999999E-2</c:v>
                </c:pt>
                <c:pt idx="58384">
                  <c:v>1.40626E-2</c:v>
                </c:pt>
                <c:pt idx="58385">
                  <c:v>1.3228999999999999E-2</c:v>
                </c:pt>
                <c:pt idx="58386">
                  <c:v>1.23885E-2</c:v>
                </c:pt>
                <c:pt idx="58387">
                  <c:v>1.15426E-2</c:v>
                </c:pt>
                <c:pt idx="58388">
                  <c:v>1.06934E-2</c:v>
                </c:pt>
                <c:pt idx="58389" formatCode="0.00E+00">
                  <c:v>9.8423899999999995E-3</c:v>
                </c:pt>
                <c:pt idx="58390" formatCode="0.00E+00">
                  <c:v>8.9914699999999997E-3</c:v>
                </c:pt>
                <c:pt idx="58391" formatCode="0.00E+00">
                  <c:v>8.1423499999999996E-3</c:v>
                </c:pt>
                <c:pt idx="58392" formatCode="0.00E+00">
                  <c:v>7.2967600000000002E-3</c:v>
                </c:pt>
                <c:pt idx="58393" formatCode="0.00E+00">
                  <c:v>6.4563900000000002E-3</c:v>
                </c:pt>
                <c:pt idx="58394" formatCode="0.00E+00">
                  <c:v>5.6229399999999999E-3</c:v>
                </c:pt>
                <c:pt idx="58395" formatCode="0.00E+00">
                  <c:v>4.7980399999999999E-3</c:v>
                </c:pt>
                <c:pt idx="58396" formatCode="0.00E+00">
                  <c:v>3.9833300000000002E-3</c:v>
                </c:pt>
                <c:pt idx="58397" formatCode="0.00E+00">
                  <c:v>3.18038E-3</c:v>
                </c:pt>
                <c:pt idx="58398" formatCode="0.00E+00">
                  <c:v>2.39076E-3</c:v>
                </c:pt>
                <c:pt idx="58399" formatCode="0.00E+00">
                  <c:v>1.61597E-3</c:v>
                </c:pt>
                <c:pt idx="58400" formatCode="0.00E+00">
                  <c:v>8.5747999999999998E-4</c:v>
                </c:pt>
                <c:pt idx="58401" formatCode="0.00E+00">
                  <c:v>1.1671999999999999E-4</c:v>
                </c:pt>
                <c:pt idx="58402" formatCode="0.00E+00">
                  <c:v>-6.0493500000000002E-4</c:v>
                </c:pt>
                <c:pt idx="58403" formatCode="0.00E+00">
                  <c:v>-1.30616E-3</c:v>
                </c:pt>
                <c:pt idx="58404" formatCode="0.00E+00">
                  <c:v>-1.9856800000000001E-3</c:v>
                </c:pt>
                <c:pt idx="58405" formatCode="0.00E+00">
                  <c:v>-2.6422699999999999E-3</c:v>
                </c:pt>
                <c:pt idx="58406" formatCode="0.00E+00">
                  <c:v>-3.2747700000000002E-3</c:v>
                </c:pt>
                <c:pt idx="58407" formatCode="0.00E+00">
                  <c:v>-3.88208E-3</c:v>
                </c:pt>
                <c:pt idx="58408" formatCode="0.00E+00">
                  <c:v>-4.4631499999999999E-3</c:v>
                </c:pt>
                <c:pt idx="58409" formatCode="0.00E+00">
                  <c:v>-5.0170199999999996E-3</c:v>
                </c:pt>
                <c:pt idx="58410" formatCode="0.00E+00">
                  <c:v>-5.5427499999999999E-3</c:v>
                </c:pt>
                <c:pt idx="58411" formatCode="0.00E+00">
                  <c:v>-6.0395099999999997E-3</c:v>
                </c:pt>
                <c:pt idx="58412" formatCode="0.00E+00">
                  <c:v>-6.50652E-3</c:v>
                </c:pt>
                <c:pt idx="58413" formatCode="0.00E+00">
                  <c:v>-6.94306E-3</c:v>
                </c:pt>
                <c:pt idx="58414" formatCode="0.00E+00">
                  <c:v>-7.3484900000000001E-3</c:v>
                </c:pt>
                <c:pt idx="58415" formatCode="0.00E+00">
                  <c:v>-7.7222499999999999E-3</c:v>
                </c:pt>
                <c:pt idx="58416" formatCode="0.00E+00">
                  <c:v>-8.0638299999999993E-3</c:v>
                </c:pt>
                <c:pt idx="58417" formatCode="0.00E+00">
                  <c:v>-8.3728199999999996E-3</c:v>
                </c:pt>
                <c:pt idx="58418" formatCode="0.00E+00">
                  <c:v>-8.6488599999999995E-3</c:v>
                </c:pt>
                <c:pt idx="58419" formatCode="0.00E+00">
                  <c:v>-8.8916800000000008E-3</c:v>
                </c:pt>
                <c:pt idx="58420" formatCode="0.00E+00">
                  <c:v>-9.1010799999999992E-3</c:v>
                </c:pt>
                <c:pt idx="58421" formatCode="0.00E+00">
                  <c:v>-9.2769299999999992E-3</c:v>
                </c:pt>
                <c:pt idx="58422" formatCode="0.00E+00">
                  <c:v>-9.4191799999999992E-3</c:v>
                </c:pt>
                <c:pt idx="58423" formatCode="0.00E+00">
                  <c:v>-9.5278499999999992E-3</c:v>
                </c:pt>
                <c:pt idx="58424" formatCode="0.00E+00">
                  <c:v>-9.6030500000000001E-3</c:v>
                </c:pt>
                <c:pt idx="58425" formatCode="0.00E+00">
                  <c:v>-9.6449399999999994E-3</c:v>
                </c:pt>
                <c:pt idx="58426" formatCode="0.00E+00">
                  <c:v>-9.6537600000000008E-3</c:v>
                </c:pt>
                <c:pt idx="58427" formatCode="0.00E+00">
                  <c:v>-9.6298400000000006E-3</c:v>
                </c:pt>
                <c:pt idx="58428" formatCode="0.00E+00">
                  <c:v>-9.57357E-3</c:v>
                </c:pt>
                <c:pt idx="58429" formatCode="0.00E+00">
                  <c:v>-9.4854099999999997E-3</c:v>
                </c:pt>
                <c:pt idx="58430" formatCode="0.00E+00">
                  <c:v>-9.36589E-3</c:v>
                </c:pt>
                <c:pt idx="58431" formatCode="0.00E+00">
                  <c:v>-9.2156100000000008E-3</c:v>
                </c:pt>
                <c:pt idx="58432" formatCode="0.00E+00">
                  <c:v>-9.0352399999999999E-3</c:v>
                </c:pt>
                <c:pt idx="58433" formatCode="0.00E+00">
                  <c:v>-8.8255199999999999E-3</c:v>
                </c:pt>
                <c:pt idx="58434" formatCode="0.00E+00">
                  <c:v>-8.5872299999999995E-3</c:v>
                </c:pt>
                <c:pt idx="58435" formatCode="0.00E+00">
                  <c:v>-8.3212500000000005E-3</c:v>
                </c:pt>
                <c:pt idx="58436" formatCode="0.00E+00">
                  <c:v>-8.0284999999999992E-3</c:v>
                </c:pt>
                <c:pt idx="58437" formatCode="0.00E+00">
                  <c:v>-7.7099400000000002E-3</c:v>
                </c:pt>
                <c:pt idx="58438" formatCode="0.00E+00">
                  <c:v>-7.3666299999999999E-3</c:v>
                </c:pt>
                <c:pt idx="58439" formatCode="0.00E+00">
                  <c:v>-6.9996600000000004E-3</c:v>
                </c:pt>
                <c:pt idx="58440" formatCode="0.00E+00">
                  <c:v>-6.6101600000000003E-3</c:v>
                </c:pt>
                <c:pt idx="58441" formatCode="0.00E+00">
                  <c:v>-6.1993300000000003E-3</c:v>
                </c:pt>
                <c:pt idx="58442" formatCode="0.00E+00">
                  <c:v>-5.7684199999999998E-3</c:v>
                </c:pt>
                <c:pt idx="58443" formatCode="0.00E+00">
                  <c:v>-5.3187E-3</c:v>
                </c:pt>
                <c:pt idx="58444" formatCode="0.00E+00">
                  <c:v>-4.8514999999999999E-3</c:v>
                </c:pt>
                <c:pt idx="58445" formatCode="0.00E+00">
                  <c:v>-4.3682E-3</c:v>
                </c:pt>
                <c:pt idx="58446" formatCode="0.00E+00">
                  <c:v>-3.8701899999999999E-3</c:v>
                </c:pt>
                <c:pt idx="58447" formatCode="0.00E+00">
                  <c:v>-3.35892E-3</c:v>
                </c:pt>
                <c:pt idx="58448" formatCode="0.00E+00">
                  <c:v>-2.8358400000000001E-3</c:v>
                </c:pt>
                <c:pt idx="58449" formatCode="0.00E+00">
                  <c:v>-2.3024500000000002E-3</c:v>
                </c:pt>
                <c:pt idx="58450" formatCode="0.00E+00">
                  <c:v>-1.76027E-3</c:v>
                </c:pt>
                <c:pt idx="58451" formatCode="0.00E+00">
                  <c:v>-1.2108500000000001E-3</c:v>
                </c:pt>
                <c:pt idx="58452" formatCode="0.00E+00">
                  <c:v>-6.5572999999999998E-4</c:v>
                </c:pt>
                <c:pt idx="58453" formatCode="0.00E+00">
                  <c:v>-9.64934E-5</c:v>
                </c:pt>
                <c:pt idx="58454" formatCode="0.00E+00">
                  <c:v>4.6527800000000001E-4</c:v>
                </c:pt>
                <c:pt idx="58455" formatCode="0.00E+00">
                  <c:v>1.0279899999999999E-3</c:v>
                </c:pt>
                <c:pt idx="58456" formatCode="0.00E+00">
                  <c:v>1.59005E-3</c:v>
                </c:pt>
                <c:pt idx="58457" formatCode="0.00E+00">
                  <c:v>2.14986E-3</c:v>
                </c:pt>
                <c:pt idx="58458" formatCode="0.00E+00">
                  <c:v>2.7058099999999999E-3</c:v>
                </c:pt>
                <c:pt idx="58459" formatCode="0.00E+00">
                  <c:v>3.25632E-3</c:v>
                </c:pt>
                <c:pt idx="58460" formatCode="0.00E+00">
                  <c:v>3.7997999999999999E-3</c:v>
                </c:pt>
                <c:pt idx="58461" formatCode="0.00E+00">
                  <c:v>4.3346799999999996E-3</c:v>
                </c:pt>
                <c:pt idx="58462" formatCode="0.00E+00">
                  <c:v>4.8593999999999998E-3</c:v>
                </c:pt>
                <c:pt idx="58463" formatCode="0.00E+00">
                  <c:v>5.3724200000000001E-3</c:v>
                </c:pt>
                <c:pt idx="58464" formatCode="0.00E+00">
                  <c:v>5.87222E-3</c:v>
                </c:pt>
                <c:pt idx="58465" formatCode="0.00E+00">
                  <c:v>6.3573099999999997E-3</c:v>
                </c:pt>
                <c:pt idx="58466" formatCode="0.00E+00">
                  <c:v>6.82622E-3</c:v>
                </c:pt>
                <c:pt idx="58467" formatCode="0.00E+00">
                  <c:v>7.27752E-3</c:v>
                </c:pt>
                <c:pt idx="58468" formatCode="0.00E+00">
                  <c:v>7.7097900000000002E-3</c:v>
                </c:pt>
                <c:pt idx="58469" formatCode="0.00E+00">
                  <c:v>8.1216900000000009E-3</c:v>
                </c:pt>
                <c:pt idx="58470" formatCode="0.00E+00">
                  <c:v>8.5118699999999995E-3</c:v>
                </c:pt>
                <c:pt idx="58471" formatCode="0.00E+00">
                  <c:v>8.8790599999999994E-3</c:v>
                </c:pt>
                <c:pt idx="58472" formatCode="0.00E+00">
                  <c:v>9.2220099999999992E-3</c:v>
                </c:pt>
                <c:pt idx="58473" formatCode="0.00E+00">
                  <c:v>9.5395400000000009E-3</c:v>
                </c:pt>
                <c:pt idx="58474" formatCode="0.00E+00">
                  <c:v>9.8305100000000006E-3</c:v>
                </c:pt>
                <c:pt idx="58475">
                  <c:v>1.00938E-2</c:v>
                </c:pt>
                <c:pt idx="58476">
                  <c:v>1.03284E-2</c:v>
                </c:pt>
                <c:pt idx="58477">
                  <c:v>1.05334E-2</c:v>
                </c:pt>
                <c:pt idx="58478">
                  <c:v>1.07078E-2</c:v>
                </c:pt>
                <c:pt idx="58479">
                  <c:v>1.08507E-2</c:v>
                </c:pt>
                <c:pt idx="58480">
                  <c:v>1.09614E-2</c:v>
                </c:pt>
                <c:pt idx="58481">
                  <c:v>1.1039200000000001E-2</c:v>
                </c:pt>
                <c:pt idx="58482">
                  <c:v>1.10834E-2</c:v>
                </c:pt>
                <c:pt idx="58483">
                  <c:v>1.10933E-2</c:v>
                </c:pt>
                <c:pt idx="58484">
                  <c:v>1.10686E-2</c:v>
                </c:pt>
                <c:pt idx="58485">
                  <c:v>1.10087E-2</c:v>
                </c:pt>
                <c:pt idx="58486">
                  <c:v>1.09132E-2</c:v>
                </c:pt>
                <c:pt idx="58487">
                  <c:v>1.0781900000000001E-2</c:v>
                </c:pt>
                <c:pt idx="58488">
                  <c:v>1.06146E-2</c:v>
                </c:pt>
                <c:pt idx="58489">
                  <c:v>1.0411E-2</c:v>
                </c:pt>
                <c:pt idx="58490">
                  <c:v>1.0171100000000001E-2</c:v>
                </c:pt>
                <c:pt idx="58491" formatCode="0.00E+00">
                  <c:v>9.8949099999999998E-3</c:v>
                </c:pt>
                <c:pt idx="58492" formatCode="0.00E+00">
                  <c:v>9.5825200000000006E-3</c:v>
                </c:pt>
                <c:pt idx="58493" formatCode="0.00E+00">
                  <c:v>9.2340600000000005E-3</c:v>
                </c:pt>
                <c:pt idx="58494" formatCode="0.00E+00">
                  <c:v>8.8497799999999998E-3</c:v>
                </c:pt>
                <c:pt idx="58495" formatCode="0.00E+00">
                  <c:v>8.4299900000000001E-3</c:v>
                </c:pt>
                <c:pt idx="58496" formatCode="0.00E+00">
                  <c:v>7.9750499999999992E-3</c:v>
                </c:pt>
                <c:pt idx="58497" formatCode="0.00E+00">
                  <c:v>7.4854500000000003E-3</c:v>
                </c:pt>
                <c:pt idx="58498" formatCode="0.00E+00">
                  <c:v>6.9617200000000002E-3</c:v>
                </c:pt>
                <c:pt idx="58499" formatCode="0.00E+00">
                  <c:v>6.4044699999999998E-3</c:v>
                </c:pt>
                <c:pt idx="58500" formatCode="0.00E+00">
                  <c:v>5.8144E-3</c:v>
                </c:pt>
                <c:pt idx="58501" formatCode="0.00E+00">
                  <c:v>5.1922499999999998E-3</c:v>
                </c:pt>
                <c:pt idx="58502" formatCode="0.00E+00">
                  <c:v>4.5388700000000004E-3</c:v>
                </c:pt>
                <c:pt idx="58503" formatCode="0.00E+00">
                  <c:v>3.8551700000000002E-3</c:v>
                </c:pt>
                <c:pt idx="58504" formatCode="0.00E+00">
                  <c:v>3.14211E-3</c:v>
                </c:pt>
                <c:pt idx="58505" formatCode="0.00E+00">
                  <c:v>2.4007400000000002E-3</c:v>
                </c:pt>
                <c:pt idx="58506" formatCode="0.00E+00">
                  <c:v>1.6321700000000001E-3</c:v>
                </c:pt>
                <c:pt idx="58507" formatCode="0.00E+00">
                  <c:v>8.3757000000000005E-4</c:v>
                </c:pt>
                <c:pt idx="58508" formatCode="0.00E+00">
                  <c:v>1.8183199999999999E-5</c:v>
                </c:pt>
                <c:pt idx="58509" formatCode="0.00E+00">
                  <c:v>-8.2469499999999996E-4</c:v>
                </c:pt>
                <c:pt idx="58510" formatCode="0.00E+00">
                  <c:v>-1.6897100000000001E-3</c:v>
                </c:pt>
                <c:pt idx="58511" formatCode="0.00E+00">
                  <c:v>-2.57544E-3</c:v>
                </c:pt>
                <c:pt idx="58512" formatCode="0.00E+00">
                  <c:v>-3.4804300000000001E-3</c:v>
                </c:pt>
                <c:pt idx="58513" formatCode="0.00E+00">
                  <c:v>-4.4031499999999998E-3</c:v>
                </c:pt>
                <c:pt idx="58514" formatCode="0.00E+00">
                  <c:v>-5.3420400000000002E-3</c:v>
                </c:pt>
                <c:pt idx="58515" formatCode="0.00E+00">
                  <c:v>-6.29548E-3</c:v>
                </c:pt>
                <c:pt idx="58516" formatCode="0.00E+00">
                  <c:v>-7.2618200000000004E-3</c:v>
                </c:pt>
                <c:pt idx="58517" formatCode="0.00E+00">
                  <c:v>-8.2393599999999994E-3</c:v>
                </c:pt>
                <c:pt idx="58518" formatCode="0.00E+00">
                  <c:v>-9.2263499999999995E-3</c:v>
                </c:pt>
                <c:pt idx="58519">
                  <c:v>-1.0220999999999999E-2</c:v>
                </c:pt>
                <c:pt idx="58520">
                  <c:v>-1.12216E-2</c:v>
                </c:pt>
                <c:pt idx="58521">
                  <c:v>-1.22262E-2</c:v>
                </c:pt>
                <c:pt idx="58522">
                  <c:v>-1.3233099999999999E-2</c:v>
                </c:pt>
                <c:pt idx="58523">
                  <c:v>-1.42402E-2</c:v>
                </c:pt>
                <c:pt idx="58524">
                  <c:v>-1.52458E-2</c:v>
                </c:pt>
                <c:pt idx="58525">
                  <c:v>-1.6247899999999999E-2</c:v>
                </c:pt>
                <c:pt idx="58526">
                  <c:v>-1.7244499999999999E-2</c:v>
                </c:pt>
                <c:pt idx="58527">
                  <c:v>-1.8233900000000001E-2</c:v>
                </c:pt>
                <c:pt idx="58528">
                  <c:v>-1.9213899999999999E-2</c:v>
                </c:pt>
                <c:pt idx="58529">
                  <c:v>-2.0182700000000001E-2</c:v>
                </c:pt>
                <c:pt idx="58530">
                  <c:v>-2.1138400000000002E-2</c:v>
                </c:pt>
                <c:pt idx="58531">
                  <c:v>-2.2079000000000001E-2</c:v>
                </c:pt>
                <c:pt idx="58532">
                  <c:v>-2.3002600000000002E-2</c:v>
                </c:pt>
                <c:pt idx="58533">
                  <c:v>-2.3907299999999999E-2</c:v>
                </c:pt>
                <c:pt idx="58534">
                  <c:v>-2.47911E-2</c:v>
                </c:pt>
                <c:pt idx="58535">
                  <c:v>-2.5652299999999999E-2</c:v>
                </c:pt>
                <c:pt idx="58536">
                  <c:v>-2.6488999999999999E-2</c:v>
                </c:pt>
                <c:pt idx="58537">
                  <c:v>-2.7299299999999999E-2</c:v>
                </c:pt>
                <c:pt idx="58538">
                  <c:v>-2.8081499999999999E-2</c:v>
                </c:pt>
                <c:pt idx="58539">
                  <c:v>-2.88338E-2</c:v>
                </c:pt>
                <c:pt idx="58540">
                  <c:v>-2.9554500000000001E-2</c:v>
                </c:pt>
                <c:pt idx="58541">
                  <c:v>-3.0241799999999999E-2</c:v>
                </c:pt>
                <c:pt idx="58542">
                  <c:v>-3.08943E-2</c:v>
                </c:pt>
                <c:pt idx="58543">
                  <c:v>-3.1510200000000002E-2</c:v>
                </c:pt>
                <c:pt idx="58544">
                  <c:v>-3.2087999999999998E-2</c:v>
                </c:pt>
                <c:pt idx="58545">
                  <c:v>-3.2626299999999997E-2</c:v>
                </c:pt>
                <c:pt idx="58546">
                  <c:v>-3.3123600000000003E-2</c:v>
                </c:pt>
                <c:pt idx="58547">
                  <c:v>-3.3578499999999997E-2</c:v>
                </c:pt>
                <c:pt idx="58548">
                  <c:v>-3.3989800000000001E-2</c:v>
                </c:pt>
                <c:pt idx="58549">
                  <c:v>-3.4356100000000001E-2</c:v>
                </c:pt>
                <c:pt idx="58550">
                  <c:v>-3.46763E-2</c:v>
                </c:pt>
                <c:pt idx="58551">
                  <c:v>-3.4949300000000003E-2</c:v>
                </c:pt>
                <c:pt idx="58552">
                  <c:v>-3.5173999999999997E-2</c:v>
                </c:pt>
                <c:pt idx="58553">
                  <c:v>-3.5349499999999999E-2</c:v>
                </c:pt>
                <c:pt idx="58554">
                  <c:v>-3.5474800000000001E-2</c:v>
                </c:pt>
                <c:pt idx="58555">
                  <c:v>-3.55491E-2</c:v>
                </c:pt>
                <c:pt idx="58556">
                  <c:v>-3.5571800000000001E-2</c:v>
                </c:pt>
                <c:pt idx="58557">
                  <c:v>-3.55421E-2</c:v>
                </c:pt>
                <c:pt idx="58558">
                  <c:v>-3.5459499999999998E-2</c:v>
                </c:pt>
                <c:pt idx="58559">
                  <c:v>-3.5323399999999998E-2</c:v>
                </c:pt>
                <c:pt idx="58560">
                  <c:v>-3.5133499999999998E-2</c:v>
                </c:pt>
                <c:pt idx="58561">
                  <c:v>-3.4889499999999997E-2</c:v>
                </c:pt>
                <c:pt idx="58562">
                  <c:v>-3.4590999999999997E-2</c:v>
                </c:pt>
                <c:pt idx="58563">
                  <c:v>-3.4237999999999998E-2</c:v>
                </c:pt>
                <c:pt idx="58564">
                  <c:v>-3.3830499999999999E-2</c:v>
                </c:pt>
                <c:pt idx="58565">
                  <c:v>-3.3368299999999997E-2</c:v>
                </c:pt>
                <c:pt idx="58566">
                  <c:v>-3.2851699999999998E-2</c:v>
                </c:pt>
                <c:pt idx="58567">
                  <c:v>-3.2280900000000001E-2</c:v>
                </c:pt>
                <c:pt idx="58568">
                  <c:v>-3.1656200000000002E-2</c:v>
                </c:pt>
                <c:pt idx="58569">
                  <c:v>-3.0977899999999999E-2</c:v>
                </c:pt>
                <c:pt idx="58570">
                  <c:v>-3.0246599999999998E-2</c:v>
                </c:pt>
                <c:pt idx="58571">
                  <c:v>-2.9462700000000001E-2</c:v>
                </c:pt>
                <c:pt idx="58572">
                  <c:v>-2.8627099999999999E-2</c:v>
                </c:pt>
                <c:pt idx="58573">
                  <c:v>-2.7740299999999999E-2</c:v>
                </c:pt>
                <c:pt idx="58574">
                  <c:v>-2.6803400000000002E-2</c:v>
                </c:pt>
                <c:pt idx="58575">
                  <c:v>-2.5817099999999999E-2</c:v>
                </c:pt>
                <c:pt idx="58576">
                  <c:v>-2.47824E-2</c:v>
                </c:pt>
                <c:pt idx="58577">
                  <c:v>-2.3700599999999999E-2</c:v>
                </c:pt>
                <c:pt idx="58578">
                  <c:v>-2.2572700000000001E-2</c:v>
                </c:pt>
                <c:pt idx="58579">
                  <c:v>-2.1399999999999999E-2</c:v>
                </c:pt>
                <c:pt idx="58580">
                  <c:v>-2.0183900000000001E-2</c:v>
                </c:pt>
                <c:pt idx="58581">
                  <c:v>-1.89257E-2</c:v>
                </c:pt>
                <c:pt idx="58582">
                  <c:v>-1.7626900000000001E-2</c:v>
                </c:pt>
                <c:pt idx="58583">
                  <c:v>-1.62892E-2</c:v>
                </c:pt>
                <c:pt idx="58584">
                  <c:v>-1.4914E-2</c:v>
                </c:pt>
                <c:pt idx="58585">
                  <c:v>-1.3503299999999999E-2</c:v>
                </c:pt>
                <c:pt idx="58586">
                  <c:v>-1.2058599999999999E-2</c:v>
                </c:pt>
                <c:pt idx="58587">
                  <c:v>-1.0581800000000001E-2</c:v>
                </c:pt>
                <c:pt idx="58588" formatCode="0.00E+00">
                  <c:v>-9.0749300000000001E-3</c:v>
                </c:pt>
                <c:pt idx="58589" formatCode="0.00E+00">
                  <c:v>-7.5398100000000001E-3</c:v>
                </c:pt>
                <c:pt idx="58590" formatCode="0.00E+00">
                  <c:v>-5.9784699999999996E-3</c:v>
                </c:pt>
                <c:pt idx="58591" formatCode="0.00E+00">
                  <c:v>-4.3929900000000003E-3</c:v>
                </c:pt>
                <c:pt idx="58592" formatCode="0.00E+00">
                  <c:v>-2.78547E-3</c:v>
                </c:pt>
                <c:pt idx="58593" formatCode="0.00E+00">
                  <c:v>-1.15807E-3</c:v>
                </c:pt>
                <c:pt idx="58594" formatCode="0.00E+00">
                  <c:v>4.87016E-4</c:v>
                </c:pt>
                <c:pt idx="58595" formatCode="0.00E+00">
                  <c:v>2.1475499999999998E-3</c:v>
                </c:pt>
                <c:pt idx="58596" formatCode="0.00E+00">
                  <c:v>3.8212400000000001E-3</c:v>
                </c:pt>
                <c:pt idx="58597" formatCode="0.00E+00">
                  <c:v>5.5058099999999999E-3</c:v>
                </c:pt>
                <c:pt idx="58598" formatCode="0.00E+00">
                  <c:v>7.1988900000000003E-3</c:v>
                </c:pt>
                <c:pt idx="58599" formatCode="0.00E+00">
                  <c:v>8.8981400000000006E-3</c:v>
                </c:pt>
                <c:pt idx="58600">
                  <c:v>1.06012E-2</c:v>
                </c:pt>
                <c:pt idx="58601">
                  <c:v>1.23056E-2</c:v>
                </c:pt>
                <c:pt idx="58602">
                  <c:v>1.4008899999999999E-2</c:v>
                </c:pt>
                <c:pt idx="58603">
                  <c:v>1.5708799999999998E-2</c:v>
                </c:pt>
                <c:pt idx="58604">
                  <c:v>1.74028E-2</c:v>
                </c:pt>
                <c:pt idx="58605">
                  <c:v>1.9088500000000001E-2</c:v>
                </c:pt>
                <c:pt idx="58606">
                  <c:v>2.0763400000000001E-2</c:v>
                </c:pt>
                <c:pt idx="58607">
                  <c:v>2.2425E-2</c:v>
                </c:pt>
                <c:pt idx="58608">
                  <c:v>2.4071100000000002E-2</c:v>
                </c:pt>
                <c:pt idx="58609">
                  <c:v>2.5699099999999999E-2</c:v>
                </c:pt>
                <c:pt idx="58610">
                  <c:v>2.73066E-2</c:v>
                </c:pt>
                <c:pt idx="58611">
                  <c:v>2.8891400000000001E-2</c:v>
                </c:pt>
                <c:pt idx="58612">
                  <c:v>3.0450899999999999E-2</c:v>
                </c:pt>
                <c:pt idx="58613">
                  <c:v>3.1982999999999998E-2</c:v>
                </c:pt>
                <c:pt idx="58614">
                  <c:v>3.3485300000000003E-2</c:v>
                </c:pt>
                <c:pt idx="58615">
                  <c:v>3.4955600000000003E-2</c:v>
                </c:pt>
                <c:pt idx="58616">
                  <c:v>3.6391600000000003E-2</c:v>
                </c:pt>
                <c:pt idx="58617">
                  <c:v>3.7791100000000001E-2</c:v>
                </c:pt>
                <c:pt idx="58618">
                  <c:v>3.9152100000000002E-2</c:v>
                </c:pt>
                <c:pt idx="58619">
                  <c:v>4.0472500000000002E-2</c:v>
                </c:pt>
                <c:pt idx="58620">
                  <c:v>4.1750099999999998E-2</c:v>
                </c:pt>
                <c:pt idx="58621">
                  <c:v>4.2983100000000003E-2</c:v>
                </c:pt>
                <c:pt idx="58622">
                  <c:v>4.41695E-2</c:v>
                </c:pt>
                <c:pt idx="58623">
                  <c:v>4.5307399999999998E-2</c:v>
                </c:pt>
                <c:pt idx="58624">
                  <c:v>4.6395100000000002E-2</c:v>
                </c:pt>
                <c:pt idx="58625">
                  <c:v>4.7430899999999998E-2</c:v>
                </c:pt>
                <c:pt idx="58626">
                  <c:v>4.8412999999999998E-2</c:v>
                </c:pt>
                <c:pt idx="58627">
                  <c:v>4.9340000000000002E-2</c:v>
                </c:pt>
                <c:pt idx="58628">
                  <c:v>5.0210200000000003E-2</c:v>
                </c:pt>
                <c:pt idx="58629">
                  <c:v>5.10223E-2</c:v>
                </c:pt>
                <c:pt idx="58630">
                  <c:v>5.1774899999999999E-2</c:v>
                </c:pt>
                <c:pt idx="58631">
                  <c:v>5.2466800000000001E-2</c:v>
                </c:pt>
                <c:pt idx="58632">
                  <c:v>5.30968E-2</c:v>
                </c:pt>
                <c:pt idx="58633">
                  <c:v>5.3663700000000002E-2</c:v>
                </c:pt>
                <c:pt idx="58634">
                  <c:v>5.4166600000000002E-2</c:v>
                </c:pt>
                <c:pt idx="58635">
                  <c:v>5.4604600000000003E-2</c:v>
                </c:pt>
                <c:pt idx="58636">
                  <c:v>5.4976799999999999E-2</c:v>
                </c:pt>
                <c:pt idx="58637">
                  <c:v>5.5282400000000002E-2</c:v>
                </c:pt>
                <c:pt idx="58638">
                  <c:v>5.5521000000000001E-2</c:v>
                </c:pt>
                <c:pt idx="58639">
                  <c:v>5.56918E-2</c:v>
                </c:pt>
                <c:pt idx="58640">
                  <c:v>5.5794499999999997E-2</c:v>
                </c:pt>
                <c:pt idx="58641">
                  <c:v>5.5828799999999998E-2</c:v>
                </c:pt>
                <c:pt idx="58642">
                  <c:v>5.5794299999999998E-2</c:v>
                </c:pt>
                <c:pt idx="58643">
                  <c:v>5.5690799999999999E-2</c:v>
                </c:pt>
                <c:pt idx="58644">
                  <c:v>5.5518499999999998E-2</c:v>
                </c:pt>
                <c:pt idx="58645">
                  <c:v>5.5277199999999999E-2</c:v>
                </c:pt>
                <c:pt idx="58646">
                  <c:v>5.4967099999999998E-2</c:v>
                </c:pt>
                <c:pt idx="58647">
                  <c:v>5.4588499999999998E-2</c:v>
                </c:pt>
                <c:pt idx="58648">
                  <c:v>5.4141700000000001E-2</c:v>
                </c:pt>
                <c:pt idx="58649">
                  <c:v>5.3627000000000001E-2</c:v>
                </c:pt>
                <c:pt idx="58650">
                  <c:v>5.3045200000000001E-2</c:v>
                </c:pt>
                <c:pt idx="58651">
                  <c:v>5.2396699999999997E-2</c:v>
                </c:pt>
                <c:pt idx="58652">
                  <c:v>5.16823E-2</c:v>
                </c:pt>
                <c:pt idx="58653">
                  <c:v>5.0902799999999998E-2</c:v>
                </c:pt>
                <c:pt idx="58654">
                  <c:v>5.0059100000000002E-2</c:v>
                </c:pt>
                <c:pt idx="58655">
                  <c:v>4.91522E-2</c:v>
                </c:pt>
                <c:pt idx="58656">
                  <c:v>4.8183200000000002E-2</c:v>
                </c:pt>
                <c:pt idx="58657">
                  <c:v>4.7153199999999999E-2</c:v>
                </c:pt>
                <c:pt idx="58658">
                  <c:v>4.6063600000000003E-2</c:v>
                </c:pt>
                <c:pt idx="58659">
                  <c:v>4.49156E-2</c:v>
                </c:pt>
                <c:pt idx="58660">
                  <c:v>4.3710699999999998E-2</c:v>
                </c:pt>
                <c:pt idx="58661">
                  <c:v>4.2450500000000002E-2</c:v>
                </c:pt>
                <c:pt idx="58662">
                  <c:v>4.1136399999999997E-2</c:v>
                </c:pt>
                <c:pt idx="58663">
                  <c:v>3.9770100000000003E-2</c:v>
                </c:pt>
                <c:pt idx="58664">
                  <c:v>3.8353499999999999E-2</c:v>
                </c:pt>
                <c:pt idx="58665">
                  <c:v>3.6888200000000003E-2</c:v>
                </c:pt>
                <c:pt idx="58666">
                  <c:v>3.5376100000000001E-2</c:v>
                </c:pt>
                <c:pt idx="58667">
                  <c:v>3.3819299999999997E-2</c:v>
                </c:pt>
                <c:pt idx="58668">
                  <c:v>3.2219600000000001E-2</c:v>
                </c:pt>
                <c:pt idx="58669">
                  <c:v>3.0579200000000001E-2</c:v>
                </c:pt>
                <c:pt idx="58670">
                  <c:v>2.8900200000000001E-2</c:v>
                </c:pt>
                <c:pt idx="58671">
                  <c:v>2.7184699999999999E-2</c:v>
                </c:pt>
                <c:pt idx="58672">
                  <c:v>2.54349E-2</c:v>
                </c:pt>
                <c:pt idx="58673">
                  <c:v>2.36531E-2</c:v>
                </c:pt>
                <c:pt idx="58674">
                  <c:v>2.1841699999999999E-2</c:v>
                </c:pt>
                <c:pt idx="58675">
                  <c:v>2.0002800000000001E-2</c:v>
                </c:pt>
                <c:pt idx="58676">
                  <c:v>1.8138999999999999E-2</c:v>
                </c:pt>
                <c:pt idx="58677">
                  <c:v>1.6252599999999999E-2</c:v>
                </c:pt>
                <c:pt idx="58678">
                  <c:v>1.4346100000000001E-2</c:v>
                </c:pt>
                <c:pt idx="58679">
                  <c:v>1.24219E-2</c:v>
                </c:pt>
                <c:pt idx="58680">
                  <c:v>1.04825E-2</c:v>
                </c:pt>
                <c:pt idx="58681" formatCode="0.00E+00">
                  <c:v>8.5304500000000002E-3</c:v>
                </c:pt>
                <c:pt idx="58682" formatCode="0.00E+00">
                  <c:v>6.5681999999999997E-3</c:v>
                </c:pt>
                <c:pt idx="58683" formatCode="0.00E+00">
                  <c:v>4.5982899999999997E-3</c:v>
                </c:pt>
                <c:pt idx="58684" formatCode="0.00E+00">
                  <c:v>2.6232500000000001E-3</c:v>
                </c:pt>
                <c:pt idx="58685" formatCode="0.00E+00">
                  <c:v>6.4561700000000002E-4</c:v>
                </c:pt>
                <c:pt idx="58686" formatCode="0.00E+00">
                  <c:v>-1.33209E-3</c:v>
                </c:pt>
                <c:pt idx="58687" formatCode="0.00E+00">
                  <c:v>-3.3073400000000002E-3</c:v>
                </c:pt>
                <c:pt idx="58688" formatCode="0.00E+00">
                  <c:v>-5.2776100000000003E-3</c:v>
                </c:pt>
                <c:pt idx="58689" formatCode="0.00E+00">
                  <c:v>-7.24042E-3</c:v>
                </c:pt>
                <c:pt idx="58690" formatCode="0.00E+00">
                  <c:v>-9.1932699999999999E-3</c:v>
                </c:pt>
                <c:pt idx="58691">
                  <c:v>-1.11337E-2</c:v>
                </c:pt>
                <c:pt idx="58692">
                  <c:v>-1.3059299999999999E-2</c:v>
                </c:pt>
                <c:pt idx="58693">
                  <c:v>-1.4967599999999999E-2</c:v>
                </c:pt>
                <c:pt idx="58694">
                  <c:v>-1.6856199999999998E-2</c:v>
                </c:pt>
                <c:pt idx="58695">
                  <c:v>-1.8722800000000001E-2</c:v>
                </c:pt>
                <c:pt idx="58696">
                  <c:v>-2.0565099999999999E-2</c:v>
                </c:pt>
                <c:pt idx="58697">
                  <c:v>-2.2380799999999999E-2</c:v>
                </c:pt>
                <c:pt idx="58698">
                  <c:v>-2.4167600000000001E-2</c:v>
                </c:pt>
                <c:pt idx="58699">
                  <c:v>-2.5923499999999999E-2</c:v>
                </c:pt>
                <c:pt idx="58700">
                  <c:v>-2.7646199999999999E-2</c:v>
                </c:pt>
                <c:pt idx="58701">
                  <c:v>-2.9333700000000001E-2</c:v>
                </c:pt>
                <c:pt idx="58702">
                  <c:v>-3.0983900000000002E-2</c:v>
                </c:pt>
                <c:pt idx="58703">
                  <c:v>-3.2594900000000003E-2</c:v>
                </c:pt>
                <c:pt idx="58704">
                  <c:v>-3.4164899999999998E-2</c:v>
                </c:pt>
                <c:pt idx="58705">
                  <c:v>-3.5691800000000003E-2</c:v>
                </c:pt>
                <c:pt idx="58706">
                  <c:v>-3.7174100000000002E-2</c:v>
                </c:pt>
                <c:pt idx="58707">
                  <c:v>-3.8609900000000003E-2</c:v>
                </c:pt>
                <c:pt idx="58708">
                  <c:v>-3.9997699999999997E-2</c:v>
                </c:pt>
                <c:pt idx="58709">
                  <c:v>-4.1335799999999999E-2</c:v>
                </c:pt>
                <c:pt idx="58710">
                  <c:v>-4.2622899999999998E-2</c:v>
                </c:pt>
                <c:pt idx="58711">
                  <c:v>-4.3857399999999998E-2</c:v>
                </c:pt>
                <c:pt idx="58712">
                  <c:v>-4.5038099999999998E-2</c:v>
                </c:pt>
                <c:pt idx="58713">
                  <c:v>-4.6163599999999999E-2</c:v>
                </c:pt>
                <c:pt idx="58714">
                  <c:v>-4.7232900000000001E-2</c:v>
                </c:pt>
                <c:pt idx="58715">
                  <c:v>-4.82449E-2</c:v>
                </c:pt>
                <c:pt idx="58716">
                  <c:v>-4.9198400000000003E-2</c:v>
                </c:pt>
                <c:pt idx="58717">
                  <c:v>-5.0092699999999997E-2</c:v>
                </c:pt>
                <c:pt idx="58718">
                  <c:v>-5.0926899999999997E-2</c:v>
                </c:pt>
                <c:pt idx="58719">
                  <c:v>-5.1700200000000002E-2</c:v>
                </c:pt>
                <c:pt idx="58720">
                  <c:v>-5.2412E-2</c:v>
                </c:pt>
                <c:pt idx="58721">
                  <c:v>-5.3061799999999999E-2</c:v>
                </c:pt>
                <c:pt idx="58722">
                  <c:v>-5.3648899999999999E-2</c:v>
                </c:pt>
                <c:pt idx="58723">
                  <c:v>-5.4173100000000002E-2</c:v>
                </c:pt>
                <c:pt idx="58724">
                  <c:v>-5.4634000000000002E-2</c:v>
                </c:pt>
                <c:pt idx="58725">
                  <c:v>-5.5031400000000001E-2</c:v>
                </c:pt>
                <c:pt idx="58726">
                  <c:v>-5.5365200000000003E-2</c:v>
                </c:pt>
                <c:pt idx="58727">
                  <c:v>-5.5635400000000002E-2</c:v>
                </c:pt>
                <c:pt idx="58728">
                  <c:v>-5.58419E-2</c:v>
                </c:pt>
                <c:pt idx="58729">
                  <c:v>-5.5985E-2</c:v>
                </c:pt>
                <c:pt idx="58730">
                  <c:v>-5.6064700000000002E-2</c:v>
                </c:pt>
                <c:pt idx="58731">
                  <c:v>-5.6081600000000002E-2</c:v>
                </c:pt>
                <c:pt idx="58732">
                  <c:v>-5.6035799999999997E-2</c:v>
                </c:pt>
                <c:pt idx="58733">
                  <c:v>-5.5927900000000003E-2</c:v>
                </c:pt>
                <c:pt idx="58734">
                  <c:v>-5.5758500000000003E-2</c:v>
                </c:pt>
                <c:pt idx="58735">
                  <c:v>-5.5528099999999997E-2</c:v>
                </c:pt>
                <c:pt idx="58736">
                  <c:v>-5.5237599999999998E-2</c:v>
                </c:pt>
                <c:pt idx="58737">
                  <c:v>-5.4887600000000002E-2</c:v>
                </c:pt>
                <c:pt idx="58738">
                  <c:v>-5.4479E-2</c:v>
                </c:pt>
                <c:pt idx="58739">
                  <c:v>-5.40128E-2</c:v>
                </c:pt>
                <c:pt idx="58740">
                  <c:v>-5.34899E-2</c:v>
                </c:pt>
                <c:pt idx="58741">
                  <c:v>-5.2911600000000003E-2</c:v>
                </c:pt>
                <c:pt idx="58742">
                  <c:v>-5.22788E-2</c:v>
                </c:pt>
                <c:pt idx="58743">
                  <c:v>-5.1592800000000001E-2</c:v>
                </c:pt>
                <c:pt idx="58744">
                  <c:v>-5.0854900000000001E-2</c:v>
                </c:pt>
                <c:pt idx="58745">
                  <c:v>-5.0066300000000001E-2</c:v>
                </c:pt>
                <c:pt idx="58746">
                  <c:v>-4.9228599999999997E-2</c:v>
                </c:pt>
                <c:pt idx="58747">
                  <c:v>-4.83431E-2</c:v>
                </c:pt>
                <c:pt idx="58748">
                  <c:v>-4.7411300000000003E-2</c:v>
                </c:pt>
                <c:pt idx="58749">
                  <c:v>-4.6434900000000001E-2</c:v>
                </c:pt>
                <c:pt idx="58750">
                  <c:v>-4.5415299999999999E-2</c:v>
                </c:pt>
                <c:pt idx="58751">
                  <c:v>-4.4354200000000003E-2</c:v>
                </c:pt>
                <c:pt idx="58752">
                  <c:v>-4.3253199999999999E-2</c:v>
                </c:pt>
                <c:pt idx="58753">
                  <c:v>-4.2114199999999997E-2</c:v>
                </c:pt>
                <c:pt idx="58754">
                  <c:v>-4.09389E-2</c:v>
                </c:pt>
                <c:pt idx="58755">
                  <c:v>-3.9729E-2</c:v>
                </c:pt>
                <c:pt idx="58756">
                  <c:v>-3.8486300000000001E-2</c:v>
                </c:pt>
                <c:pt idx="58757">
                  <c:v>-3.7212799999999997E-2</c:v>
                </c:pt>
                <c:pt idx="58758">
                  <c:v>-3.5910200000000003E-2</c:v>
                </c:pt>
                <c:pt idx="58759">
                  <c:v>-3.45805E-2</c:v>
                </c:pt>
                <c:pt idx="58760">
                  <c:v>-3.3225499999999998E-2</c:v>
                </c:pt>
                <c:pt idx="58761">
                  <c:v>-3.1847199999999999E-2</c:v>
                </c:pt>
                <c:pt idx="58762">
                  <c:v>-3.0447499999999999E-2</c:v>
                </c:pt>
                <c:pt idx="58763">
                  <c:v>-2.9028399999999999E-2</c:v>
                </c:pt>
                <c:pt idx="58764">
                  <c:v>-2.75917E-2</c:v>
                </c:pt>
                <c:pt idx="58765">
                  <c:v>-2.61394E-2</c:v>
                </c:pt>
                <c:pt idx="58766">
                  <c:v>-2.4673500000000001E-2</c:v>
                </c:pt>
                <c:pt idx="58767">
                  <c:v>-2.3195899999999998E-2</c:v>
                </c:pt>
                <c:pt idx="58768">
                  <c:v>-2.1708499999999999E-2</c:v>
                </c:pt>
                <c:pt idx="58769">
                  <c:v>-2.0213200000000001E-2</c:v>
                </c:pt>
                <c:pt idx="58770">
                  <c:v>-1.8711999999999999E-2</c:v>
                </c:pt>
                <c:pt idx="58771">
                  <c:v>-1.7206699999999998E-2</c:v>
                </c:pt>
                <c:pt idx="58772">
                  <c:v>-1.56992E-2</c:v>
                </c:pt>
                <c:pt idx="58773">
                  <c:v>-1.41914E-2</c:v>
                </c:pt>
                <c:pt idx="58774">
                  <c:v>-1.26851E-2</c:v>
                </c:pt>
                <c:pt idx="58775">
                  <c:v>-1.11821E-2</c:v>
                </c:pt>
                <c:pt idx="58776" formatCode="0.00E+00">
                  <c:v>-9.6840899999999994E-3</c:v>
                </c:pt>
                <c:pt idx="58777" formatCode="0.00E+00">
                  <c:v>-8.1929099999999994E-3</c:v>
                </c:pt>
                <c:pt idx="58778" formatCode="0.00E+00">
                  <c:v>-6.7102300000000002E-3</c:v>
                </c:pt>
                <c:pt idx="58779" formatCode="0.00E+00">
                  <c:v>-5.2377300000000003E-3</c:v>
                </c:pt>
                <c:pt idx="58780" formatCode="0.00E+00">
                  <c:v>-3.7770299999999998E-3</c:v>
                </c:pt>
                <c:pt idx="58781" formatCode="0.00E+00">
                  <c:v>-2.32972E-3</c:v>
                </c:pt>
                <c:pt idx="58782" formatCode="0.00E+00">
                  <c:v>-8.9734500000000002E-4</c:v>
                </c:pt>
                <c:pt idx="58783" formatCode="0.00E+00">
                  <c:v>5.1858199999999996E-4</c:v>
                </c:pt>
                <c:pt idx="58784" formatCode="0.00E+00">
                  <c:v>1.91661E-3</c:v>
                </c:pt>
                <c:pt idx="58785" formatCode="0.00E+00">
                  <c:v>3.29533E-3</c:v>
                </c:pt>
                <c:pt idx="58786" formatCode="0.00E+00">
                  <c:v>4.6533900000000003E-3</c:v>
                </c:pt>
                <c:pt idx="58787" formatCode="0.00E+00">
                  <c:v>5.9894700000000002E-3</c:v>
                </c:pt>
                <c:pt idx="58788" formatCode="0.00E+00">
                  <c:v>7.3023200000000002E-3</c:v>
                </c:pt>
                <c:pt idx="58789" formatCode="0.00E+00">
                  <c:v>8.5907399999999995E-3</c:v>
                </c:pt>
                <c:pt idx="58790" formatCode="0.00E+00">
                  <c:v>9.8535900000000006E-3</c:v>
                </c:pt>
                <c:pt idx="58791">
                  <c:v>1.10898E-2</c:v>
                </c:pt>
                <c:pt idx="58792">
                  <c:v>1.22983E-2</c:v>
                </c:pt>
                <c:pt idx="58793">
                  <c:v>1.34781E-2</c:v>
                </c:pt>
                <c:pt idx="58794">
                  <c:v>1.46283E-2</c:v>
                </c:pt>
                <c:pt idx="58795">
                  <c:v>1.57482E-2</c:v>
                </c:pt>
                <c:pt idx="58796">
                  <c:v>1.68367E-2</c:v>
                </c:pt>
                <c:pt idx="58797">
                  <c:v>1.78934E-2</c:v>
                </c:pt>
                <c:pt idx="58798">
                  <c:v>1.8917300000000001E-2</c:v>
                </c:pt>
                <c:pt idx="58799">
                  <c:v>1.9908100000000001E-2</c:v>
                </c:pt>
                <c:pt idx="58800">
                  <c:v>2.0865000000000002E-2</c:v>
                </c:pt>
                <c:pt idx="58801">
                  <c:v>2.1787600000000001E-2</c:v>
                </c:pt>
                <c:pt idx="58802">
                  <c:v>2.2675600000000001E-2</c:v>
                </c:pt>
                <c:pt idx="58803">
                  <c:v>2.3528400000000001E-2</c:v>
                </c:pt>
                <c:pt idx="58804">
                  <c:v>2.43459E-2</c:v>
                </c:pt>
                <c:pt idx="58805">
                  <c:v>2.5127699999999999E-2</c:v>
                </c:pt>
                <c:pt idx="58806">
                  <c:v>2.5873699999999999E-2</c:v>
                </c:pt>
                <c:pt idx="58807">
                  <c:v>2.6583800000000001E-2</c:v>
                </c:pt>
                <c:pt idx="58808">
                  <c:v>2.7257799999999999E-2</c:v>
                </c:pt>
                <c:pt idx="58809">
                  <c:v>2.7895799999999998E-2</c:v>
                </c:pt>
                <c:pt idx="58810">
                  <c:v>2.84978E-2</c:v>
                </c:pt>
                <c:pt idx="58811">
                  <c:v>2.90639E-2</c:v>
                </c:pt>
                <c:pt idx="58812">
                  <c:v>2.95943E-2</c:v>
                </c:pt>
                <c:pt idx="58813">
                  <c:v>3.0089100000000001E-2</c:v>
                </c:pt>
                <c:pt idx="58814">
                  <c:v>3.0548700000000002E-2</c:v>
                </c:pt>
                <c:pt idx="58815">
                  <c:v>3.0973199999999999E-2</c:v>
                </c:pt>
                <c:pt idx="58816">
                  <c:v>3.1363200000000001E-2</c:v>
                </c:pt>
                <c:pt idx="58817">
                  <c:v>3.1718900000000001E-2</c:v>
                </c:pt>
                <c:pt idx="58818">
                  <c:v>3.2040899999999997E-2</c:v>
                </c:pt>
                <c:pt idx="58819">
                  <c:v>3.2329700000000003E-2</c:v>
                </c:pt>
                <c:pt idx="58820">
                  <c:v>3.2585599999999999E-2</c:v>
                </c:pt>
                <c:pt idx="58821">
                  <c:v>3.2809199999999997E-2</c:v>
                </c:pt>
                <c:pt idx="58822">
                  <c:v>3.3001099999999998E-2</c:v>
                </c:pt>
                <c:pt idx="58823">
                  <c:v>3.3162299999999999E-2</c:v>
                </c:pt>
                <c:pt idx="58824">
                  <c:v>3.3293900000000001E-2</c:v>
                </c:pt>
                <c:pt idx="58825">
                  <c:v>3.3397200000000002E-2</c:v>
                </c:pt>
                <c:pt idx="58826">
                  <c:v>3.34734E-2</c:v>
                </c:pt>
                <c:pt idx="58827">
                  <c:v>3.3523200000000003E-2</c:v>
                </c:pt>
                <c:pt idx="58828">
                  <c:v>3.3546699999999999E-2</c:v>
                </c:pt>
                <c:pt idx="58829">
                  <c:v>3.3544200000000003E-2</c:v>
                </c:pt>
                <c:pt idx="58830">
                  <c:v>3.3515900000000001E-2</c:v>
                </c:pt>
                <c:pt idx="58831">
                  <c:v>3.3462100000000002E-2</c:v>
                </c:pt>
                <c:pt idx="58832">
                  <c:v>3.3383299999999998E-2</c:v>
                </c:pt>
                <c:pt idx="58833">
                  <c:v>3.3279900000000001E-2</c:v>
                </c:pt>
                <c:pt idx="58834">
                  <c:v>3.31522E-2</c:v>
                </c:pt>
                <c:pt idx="58835">
                  <c:v>3.30009E-2</c:v>
                </c:pt>
                <c:pt idx="58836">
                  <c:v>3.2826399999999999E-2</c:v>
                </c:pt>
                <c:pt idx="58837">
                  <c:v>3.2628999999999998E-2</c:v>
                </c:pt>
                <c:pt idx="58838">
                  <c:v>3.2409E-2</c:v>
                </c:pt>
                <c:pt idx="58839">
                  <c:v>3.2167300000000003E-2</c:v>
                </c:pt>
                <c:pt idx="58840">
                  <c:v>3.1904299999999997E-2</c:v>
                </c:pt>
                <c:pt idx="58841">
                  <c:v>3.1620500000000003E-2</c:v>
                </c:pt>
                <c:pt idx="58842">
                  <c:v>3.1316200000000002E-2</c:v>
                </c:pt>
                <c:pt idx="58843">
                  <c:v>3.0992100000000002E-2</c:v>
                </c:pt>
                <c:pt idx="58844">
                  <c:v>3.0648600000000002E-2</c:v>
                </c:pt>
                <c:pt idx="58845">
                  <c:v>3.02861E-2</c:v>
                </c:pt>
                <c:pt idx="58846">
                  <c:v>2.9905399999999999E-2</c:v>
                </c:pt>
                <c:pt idx="58847">
                  <c:v>2.9507499999999999E-2</c:v>
                </c:pt>
                <c:pt idx="58848">
                  <c:v>2.9093399999999998E-2</c:v>
                </c:pt>
                <c:pt idx="58849">
                  <c:v>2.8663000000000001E-2</c:v>
                </c:pt>
                <c:pt idx="58850">
                  <c:v>2.82168E-2</c:v>
                </c:pt>
                <c:pt idx="58851">
                  <c:v>2.7755200000000001E-2</c:v>
                </c:pt>
                <c:pt idx="58852">
                  <c:v>2.7278699999999999E-2</c:v>
                </c:pt>
                <c:pt idx="58853">
                  <c:v>2.6788200000000002E-2</c:v>
                </c:pt>
                <c:pt idx="58854">
                  <c:v>2.6284600000000002E-2</c:v>
                </c:pt>
                <c:pt idx="58855">
                  <c:v>2.5768800000000001E-2</c:v>
                </c:pt>
                <c:pt idx="58856">
                  <c:v>2.5241300000000001E-2</c:v>
                </c:pt>
                <c:pt idx="58857">
                  <c:v>2.4702100000000001E-2</c:v>
                </c:pt>
                <c:pt idx="58858">
                  <c:v>2.4151499999999999E-2</c:v>
                </c:pt>
                <c:pt idx="58859">
                  <c:v>2.359E-2</c:v>
                </c:pt>
                <c:pt idx="58860">
                  <c:v>2.3018500000000001E-2</c:v>
                </c:pt>
                <c:pt idx="58861">
                  <c:v>2.2437200000000001E-2</c:v>
                </c:pt>
                <c:pt idx="58862">
                  <c:v>2.18467E-2</c:v>
                </c:pt>
                <c:pt idx="58863">
                  <c:v>2.1247200000000001E-2</c:v>
                </c:pt>
                <c:pt idx="58864">
                  <c:v>2.0639399999999999E-2</c:v>
                </c:pt>
                <c:pt idx="58865">
                  <c:v>2.0023599999999999E-2</c:v>
                </c:pt>
                <c:pt idx="58866">
                  <c:v>1.9400299999999999E-2</c:v>
                </c:pt>
                <c:pt idx="58867">
                  <c:v>1.8769500000000001E-2</c:v>
                </c:pt>
                <c:pt idx="58868">
                  <c:v>1.8131499999999998E-2</c:v>
                </c:pt>
                <c:pt idx="58869">
                  <c:v>1.7487699999999998E-2</c:v>
                </c:pt>
                <c:pt idx="58870">
                  <c:v>1.6838499999999999E-2</c:v>
                </c:pt>
                <c:pt idx="58871">
                  <c:v>1.6182700000000001E-2</c:v>
                </c:pt>
                <c:pt idx="58872">
                  <c:v>1.5517700000000001E-2</c:v>
                </c:pt>
                <c:pt idx="58873">
                  <c:v>1.48433E-2</c:v>
                </c:pt>
                <c:pt idx="58874">
                  <c:v>1.41621E-2</c:v>
                </c:pt>
                <c:pt idx="58875">
                  <c:v>1.34775E-2</c:v>
                </c:pt>
                <c:pt idx="58876">
                  <c:v>1.27907E-2</c:v>
                </c:pt>
                <c:pt idx="58877">
                  <c:v>1.21017E-2</c:v>
                </c:pt>
                <c:pt idx="58878">
                  <c:v>1.1410500000000001E-2</c:v>
                </c:pt>
                <c:pt idx="58879">
                  <c:v>1.07177E-2</c:v>
                </c:pt>
                <c:pt idx="58880">
                  <c:v>1.00237E-2</c:v>
                </c:pt>
                <c:pt idx="58881" formatCode="0.00E+00">
                  <c:v>9.3282599999999997E-3</c:v>
                </c:pt>
                <c:pt idx="58882" formatCode="0.00E+00">
                  <c:v>8.6315000000000003E-3</c:v>
                </c:pt>
                <c:pt idx="58883" formatCode="0.00E+00">
                  <c:v>7.9335299999999994E-3</c:v>
                </c:pt>
                <c:pt idx="58884" formatCode="0.00E+00">
                  <c:v>7.2342099999999996E-3</c:v>
                </c:pt>
                <c:pt idx="58885" formatCode="0.00E+00">
                  <c:v>6.5329300000000002E-3</c:v>
                </c:pt>
                <c:pt idx="58886" formatCode="0.00E+00">
                  <c:v>5.8288799999999998E-3</c:v>
                </c:pt>
                <c:pt idx="58887" formatCode="0.00E+00">
                  <c:v>5.1212999999999996E-3</c:v>
                </c:pt>
                <c:pt idx="58888" formatCode="0.00E+00">
                  <c:v>4.4097499999999996E-3</c:v>
                </c:pt>
                <c:pt idx="58889" formatCode="0.00E+00">
                  <c:v>3.6939299999999998E-3</c:v>
                </c:pt>
                <c:pt idx="58890" formatCode="0.00E+00">
                  <c:v>2.9733200000000002E-3</c:v>
                </c:pt>
                <c:pt idx="58891" formatCode="0.00E+00">
                  <c:v>2.2474700000000001E-3</c:v>
                </c:pt>
                <c:pt idx="58892" formatCode="0.00E+00">
                  <c:v>1.51651E-3</c:v>
                </c:pt>
                <c:pt idx="58893" formatCode="0.00E+00">
                  <c:v>7.8155200000000003E-4</c:v>
                </c:pt>
                <c:pt idx="58894" formatCode="0.00E+00">
                  <c:v>4.41796E-5</c:v>
                </c:pt>
                <c:pt idx="58895" formatCode="0.00E+00">
                  <c:v>-6.9512199999999995E-4</c:v>
                </c:pt>
                <c:pt idx="58896" formatCode="0.00E+00">
                  <c:v>-1.43808E-3</c:v>
                </c:pt>
                <c:pt idx="58897" formatCode="0.00E+00">
                  <c:v>-2.1874300000000002E-3</c:v>
                </c:pt>
                <c:pt idx="58898" formatCode="0.00E+00">
                  <c:v>-2.9450700000000002E-3</c:v>
                </c:pt>
                <c:pt idx="58899" formatCode="0.00E+00">
                  <c:v>-3.7117199999999999E-3</c:v>
                </c:pt>
                <c:pt idx="58900" formatCode="0.00E+00">
                  <c:v>-4.4873999999999999E-3</c:v>
                </c:pt>
                <c:pt idx="58901" formatCode="0.00E+00">
                  <c:v>-5.27152E-3</c:v>
                </c:pt>
                <c:pt idx="58902" formatCode="0.00E+00">
                  <c:v>-6.06224E-3</c:v>
                </c:pt>
                <c:pt idx="58903" formatCode="0.00E+00">
                  <c:v>-6.8568800000000001E-3</c:v>
                </c:pt>
                <c:pt idx="58904" formatCode="0.00E+00">
                  <c:v>-7.65389E-3</c:v>
                </c:pt>
                <c:pt idx="58905" formatCode="0.00E+00">
                  <c:v>-8.4546199999999995E-3</c:v>
                </c:pt>
                <c:pt idx="58906" formatCode="0.00E+00">
                  <c:v>-9.2619099999999999E-3</c:v>
                </c:pt>
                <c:pt idx="58907">
                  <c:v>-1.00766E-2</c:v>
                </c:pt>
                <c:pt idx="58908">
                  <c:v>-1.08971E-2</c:v>
                </c:pt>
                <c:pt idx="58909">
                  <c:v>-1.1722700000000001E-2</c:v>
                </c:pt>
                <c:pt idx="58910">
                  <c:v>-1.2554600000000001E-2</c:v>
                </c:pt>
                <c:pt idx="58911">
                  <c:v>-1.3395199999999999E-2</c:v>
                </c:pt>
                <c:pt idx="58912">
                  <c:v>-1.4245300000000001E-2</c:v>
                </c:pt>
                <c:pt idx="58913">
                  <c:v>-1.51045E-2</c:v>
                </c:pt>
                <c:pt idx="58914">
                  <c:v>-1.5972299999999998E-2</c:v>
                </c:pt>
                <c:pt idx="58915">
                  <c:v>-1.6848200000000001E-2</c:v>
                </c:pt>
                <c:pt idx="58916">
                  <c:v>-1.77316E-2</c:v>
                </c:pt>
                <c:pt idx="58917">
                  <c:v>-1.86208E-2</c:v>
                </c:pt>
                <c:pt idx="58918">
                  <c:v>-1.9513699999999998E-2</c:v>
                </c:pt>
                <c:pt idx="58919">
                  <c:v>-2.0408800000000001E-2</c:v>
                </c:pt>
                <c:pt idx="58920">
                  <c:v>-2.13063E-2</c:v>
                </c:pt>
                <c:pt idx="58921">
                  <c:v>-2.2208200000000001E-2</c:v>
                </c:pt>
                <c:pt idx="58922">
                  <c:v>-2.3116000000000001E-2</c:v>
                </c:pt>
                <c:pt idx="58923">
                  <c:v>-2.4029700000000001E-2</c:v>
                </c:pt>
                <c:pt idx="58924">
                  <c:v>-2.49482E-2</c:v>
                </c:pt>
                <c:pt idx="58925">
                  <c:v>-2.5870500000000001E-2</c:v>
                </c:pt>
                <c:pt idx="58926">
                  <c:v>-2.6797100000000001E-2</c:v>
                </c:pt>
                <c:pt idx="58927">
                  <c:v>-2.7729500000000001E-2</c:v>
                </c:pt>
                <c:pt idx="58928">
                  <c:v>-2.8668800000000001E-2</c:v>
                </c:pt>
                <c:pt idx="58929">
                  <c:v>-2.9614399999999999E-2</c:v>
                </c:pt>
                <c:pt idx="58930">
                  <c:v>-3.0566099999999999E-2</c:v>
                </c:pt>
                <c:pt idx="58931">
                  <c:v>-3.1525600000000001E-2</c:v>
                </c:pt>
                <c:pt idx="58932">
                  <c:v>-3.2495200000000002E-2</c:v>
                </c:pt>
                <c:pt idx="58933">
                  <c:v>-3.3476400000000003E-2</c:v>
                </c:pt>
                <c:pt idx="58934">
                  <c:v>-3.4472000000000003E-2</c:v>
                </c:pt>
                <c:pt idx="58935">
                  <c:v>-3.5485299999999997E-2</c:v>
                </c:pt>
                <c:pt idx="58936">
                  <c:v>-3.6516300000000002E-2</c:v>
                </c:pt>
                <c:pt idx="58937">
                  <c:v>-3.7562199999999997E-2</c:v>
                </c:pt>
                <c:pt idx="58938">
                  <c:v>-3.86214E-2</c:v>
                </c:pt>
                <c:pt idx="58939">
                  <c:v>-3.9695099999999997E-2</c:v>
                </c:pt>
                <c:pt idx="58940">
                  <c:v>-4.0784599999999997E-2</c:v>
                </c:pt>
                <c:pt idx="58941">
                  <c:v>-4.1889099999999999E-2</c:v>
                </c:pt>
                <c:pt idx="58942">
                  <c:v>-4.3006799999999998E-2</c:v>
                </c:pt>
                <c:pt idx="58943">
                  <c:v>-4.4136500000000002E-2</c:v>
                </c:pt>
                <c:pt idx="58944">
                  <c:v>-4.5278699999999998E-2</c:v>
                </c:pt>
                <c:pt idx="58945">
                  <c:v>-4.6434000000000003E-2</c:v>
                </c:pt>
                <c:pt idx="58946">
                  <c:v>-4.7602999999999999E-2</c:v>
                </c:pt>
                <c:pt idx="58947">
                  <c:v>-4.8785700000000001E-2</c:v>
                </c:pt>
                <c:pt idx="58948">
                  <c:v>-4.9981299999999999E-2</c:v>
                </c:pt>
                <c:pt idx="58949">
                  <c:v>-5.1189499999999999E-2</c:v>
                </c:pt>
                <c:pt idx="58950">
                  <c:v>-5.2409499999999998E-2</c:v>
                </c:pt>
                <c:pt idx="58951">
                  <c:v>-5.3639399999999997E-2</c:v>
                </c:pt>
                <c:pt idx="58952">
                  <c:v>-5.4877500000000003E-2</c:v>
                </c:pt>
                <c:pt idx="58953">
                  <c:v>-5.6124E-2</c:v>
                </c:pt>
                <c:pt idx="58954">
                  <c:v>-5.7379800000000002E-2</c:v>
                </c:pt>
                <c:pt idx="58955">
                  <c:v>-5.8644000000000002E-2</c:v>
                </c:pt>
                <c:pt idx="58956">
                  <c:v>-5.9914200000000001E-2</c:v>
                </c:pt>
                <c:pt idx="58957">
                  <c:v>-6.1189599999999997E-2</c:v>
                </c:pt>
                <c:pt idx="58958">
                  <c:v>-6.2471199999999998E-2</c:v>
                </c:pt>
                <c:pt idx="58959">
                  <c:v>-6.3760600000000001E-2</c:v>
                </c:pt>
                <c:pt idx="58960">
                  <c:v>-6.5057900000000002E-2</c:v>
                </c:pt>
                <c:pt idx="58961">
                  <c:v>-6.6362900000000002E-2</c:v>
                </c:pt>
                <c:pt idx="58962">
                  <c:v>-6.7676E-2</c:v>
                </c:pt>
                <c:pt idx="58963">
                  <c:v>-6.8998900000000002E-2</c:v>
                </c:pt>
                <c:pt idx="58964">
                  <c:v>-7.0333599999999996E-2</c:v>
                </c:pt>
                <c:pt idx="58965">
                  <c:v>-7.1681400000000006E-2</c:v>
                </c:pt>
                <c:pt idx="58966">
                  <c:v>-7.3041999999999996E-2</c:v>
                </c:pt>
                <c:pt idx="58967">
                  <c:v>-7.4413300000000002E-2</c:v>
                </c:pt>
                <c:pt idx="58968">
                  <c:v>-7.5792700000000005E-2</c:v>
                </c:pt>
                <c:pt idx="58969">
                  <c:v>-7.7177599999999999E-2</c:v>
                </c:pt>
                <c:pt idx="58970">
                  <c:v>-7.8564800000000004E-2</c:v>
                </c:pt>
                <c:pt idx="58971">
                  <c:v>-7.9952400000000007E-2</c:v>
                </c:pt>
                <c:pt idx="58972">
                  <c:v>-8.1342200000000003E-2</c:v>
                </c:pt>
                <c:pt idx="58973">
                  <c:v>-8.2737000000000005E-2</c:v>
                </c:pt>
                <c:pt idx="58974">
                  <c:v>-8.4135799999999997E-2</c:v>
                </c:pt>
                <c:pt idx="58975">
                  <c:v>-8.5533100000000001E-2</c:v>
                </c:pt>
                <c:pt idx="58976">
                  <c:v>-8.6924699999999994E-2</c:v>
                </c:pt>
                <c:pt idx="58977">
                  <c:v>-8.8309700000000005E-2</c:v>
                </c:pt>
                <c:pt idx="58978">
                  <c:v>-8.9688000000000004E-2</c:v>
                </c:pt>
                <c:pt idx="58979">
                  <c:v>-9.1059699999999993E-2</c:v>
                </c:pt>
                <c:pt idx="58980">
                  <c:v>-9.2425400000000005E-2</c:v>
                </c:pt>
                <c:pt idx="58981">
                  <c:v>-9.3784500000000007E-2</c:v>
                </c:pt>
                <c:pt idx="58982">
                  <c:v>-9.5135600000000001E-2</c:v>
                </c:pt>
                <c:pt idx="58983">
                  <c:v>-9.6477999999999994E-2</c:v>
                </c:pt>
                <c:pt idx="58984">
                  <c:v>-9.7811800000000004E-2</c:v>
                </c:pt>
                <c:pt idx="58985">
                  <c:v>-9.9135600000000004E-2</c:v>
                </c:pt>
                <c:pt idx="58986">
                  <c:v>-0.10044599999999999</c:v>
                </c:pt>
                <c:pt idx="58987">
                  <c:v>-0.101739</c:v>
                </c:pt>
                <c:pt idx="58988">
                  <c:v>-0.10301399999999999</c:v>
                </c:pt>
                <c:pt idx="58989">
                  <c:v>-0.10427</c:v>
                </c:pt>
                <c:pt idx="58990">
                  <c:v>-0.10551000000000001</c:v>
                </c:pt>
                <c:pt idx="58991">
                  <c:v>-0.106734</c:v>
                </c:pt>
                <c:pt idx="58992">
                  <c:v>-0.107943</c:v>
                </c:pt>
                <c:pt idx="58993">
                  <c:v>-0.109135</c:v>
                </c:pt>
                <c:pt idx="58994">
                  <c:v>-0.110309</c:v>
                </c:pt>
                <c:pt idx="58995">
                  <c:v>-0.11146399999999999</c:v>
                </c:pt>
                <c:pt idx="58996">
                  <c:v>-0.112598</c:v>
                </c:pt>
                <c:pt idx="58997">
                  <c:v>-0.113709</c:v>
                </c:pt>
                <c:pt idx="58998">
                  <c:v>-0.11479399999999999</c:v>
                </c:pt>
                <c:pt idx="58999">
                  <c:v>-0.11584999999999999</c:v>
                </c:pt>
                <c:pt idx="59000">
                  <c:v>-0.116873</c:v>
                </c:pt>
                <c:pt idx="59001">
                  <c:v>-0.117863</c:v>
                </c:pt>
                <c:pt idx="59002">
                  <c:v>-0.118823</c:v>
                </c:pt>
                <c:pt idx="59003">
                  <c:v>-0.119756</c:v>
                </c:pt>
                <c:pt idx="59004">
                  <c:v>-0.12066200000000001</c:v>
                </c:pt>
                <c:pt idx="59005">
                  <c:v>-0.12153899999999999</c:v>
                </c:pt>
                <c:pt idx="59006">
                  <c:v>-0.12238499999999999</c:v>
                </c:pt>
                <c:pt idx="59007">
                  <c:v>-0.1232</c:v>
                </c:pt>
                <c:pt idx="59008">
                  <c:v>-0.12398099999999999</c:v>
                </c:pt>
                <c:pt idx="59009">
                  <c:v>-0.12472900000000001</c:v>
                </c:pt>
                <c:pt idx="59010">
                  <c:v>-0.125442</c:v>
                </c:pt>
                <c:pt idx="59011">
                  <c:v>-0.126114</c:v>
                </c:pt>
                <c:pt idx="59012">
                  <c:v>-0.12674299999999999</c:v>
                </c:pt>
                <c:pt idx="59013">
                  <c:v>-0.127328</c:v>
                </c:pt>
                <c:pt idx="59014">
                  <c:v>-0.12787299999999999</c:v>
                </c:pt>
                <c:pt idx="59015">
                  <c:v>-0.12837899999999999</c:v>
                </c:pt>
                <c:pt idx="59016">
                  <c:v>-0.12884499999999999</c:v>
                </c:pt>
                <c:pt idx="59017">
                  <c:v>-0.129271</c:v>
                </c:pt>
                <c:pt idx="59018">
                  <c:v>-0.12965299999999999</c:v>
                </c:pt>
                <c:pt idx="59019">
                  <c:v>-0.12998299999999999</c:v>
                </c:pt>
                <c:pt idx="59020">
                  <c:v>-0.13025300000000001</c:v>
                </c:pt>
                <c:pt idx="59021">
                  <c:v>-0.130465</c:v>
                </c:pt>
                <c:pt idx="59022">
                  <c:v>-0.13062199999999999</c:v>
                </c:pt>
                <c:pt idx="59023">
                  <c:v>-0.13072700000000001</c:v>
                </c:pt>
                <c:pt idx="59024">
                  <c:v>-0.13077900000000001</c:v>
                </c:pt>
                <c:pt idx="59025">
                  <c:v>-0.13078300000000001</c:v>
                </c:pt>
                <c:pt idx="59026">
                  <c:v>-0.130741</c:v>
                </c:pt>
                <c:pt idx="59027">
                  <c:v>-0.13064999999999999</c:v>
                </c:pt>
                <c:pt idx="59028">
                  <c:v>-0.13050800000000001</c:v>
                </c:pt>
                <c:pt idx="59029">
                  <c:v>-0.13031300000000001</c:v>
                </c:pt>
                <c:pt idx="59030">
                  <c:v>-0.13006599999999999</c:v>
                </c:pt>
                <c:pt idx="59031">
                  <c:v>-0.12976799999999999</c:v>
                </c:pt>
                <c:pt idx="59032">
                  <c:v>-0.12942100000000001</c:v>
                </c:pt>
                <c:pt idx="59033">
                  <c:v>-0.129025</c:v>
                </c:pt>
                <c:pt idx="59034">
                  <c:v>-0.128585</c:v>
                </c:pt>
                <c:pt idx="59035">
                  <c:v>-0.128105</c:v>
                </c:pt>
                <c:pt idx="59036">
                  <c:v>-0.12758800000000001</c:v>
                </c:pt>
                <c:pt idx="59037">
                  <c:v>-0.12703300000000001</c:v>
                </c:pt>
                <c:pt idx="59038">
                  <c:v>-0.126441</c:v>
                </c:pt>
                <c:pt idx="59039">
                  <c:v>-0.125808</c:v>
                </c:pt>
                <c:pt idx="59040">
                  <c:v>-0.125135</c:v>
                </c:pt>
                <c:pt idx="59041">
                  <c:v>-0.124421</c:v>
                </c:pt>
                <c:pt idx="59042">
                  <c:v>-0.123665</c:v>
                </c:pt>
                <c:pt idx="59043">
                  <c:v>-0.122867</c:v>
                </c:pt>
                <c:pt idx="59044">
                  <c:v>-0.122027</c:v>
                </c:pt>
                <c:pt idx="59045">
                  <c:v>-0.121146</c:v>
                </c:pt>
                <c:pt idx="59046">
                  <c:v>-0.120229</c:v>
                </c:pt>
                <c:pt idx="59047">
                  <c:v>-0.119281</c:v>
                </c:pt>
                <c:pt idx="59048">
                  <c:v>-0.11830499999999999</c:v>
                </c:pt>
                <c:pt idx="59049">
                  <c:v>-0.11730500000000001</c:v>
                </c:pt>
                <c:pt idx="59050">
                  <c:v>-0.11627899999999999</c:v>
                </c:pt>
                <c:pt idx="59051">
                  <c:v>-0.115226</c:v>
                </c:pt>
                <c:pt idx="59052">
                  <c:v>-0.114149</c:v>
                </c:pt>
                <c:pt idx="59053">
                  <c:v>-0.113049</c:v>
                </c:pt>
                <c:pt idx="59054">
                  <c:v>-0.111932</c:v>
                </c:pt>
                <c:pt idx="59055">
                  <c:v>-0.110802</c:v>
                </c:pt>
                <c:pt idx="59056">
                  <c:v>-0.109664</c:v>
                </c:pt>
                <c:pt idx="59057">
                  <c:v>-0.108525</c:v>
                </c:pt>
                <c:pt idx="59058">
                  <c:v>-0.107389</c:v>
                </c:pt>
                <c:pt idx="59059">
                  <c:v>-0.106257</c:v>
                </c:pt>
                <c:pt idx="59060">
                  <c:v>-0.10513</c:v>
                </c:pt>
                <c:pt idx="59061">
                  <c:v>-0.10401199999999999</c:v>
                </c:pt>
                <c:pt idx="59062">
                  <c:v>-0.102907</c:v>
                </c:pt>
                <c:pt idx="59063">
                  <c:v>-0.101817</c:v>
                </c:pt>
                <c:pt idx="59064">
                  <c:v>-0.100741</c:v>
                </c:pt>
                <c:pt idx="59065">
                  <c:v>-9.9683599999999997E-2</c:v>
                </c:pt>
                <c:pt idx="59066">
                  <c:v>-9.8649799999999996E-2</c:v>
                </c:pt>
                <c:pt idx="59067">
                  <c:v>-9.7641900000000004E-2</c:v>
                </c:pt>
                <c:pt idx="59068">
                  <c:v>-9.6656599999999995E-2</c:v>
                </c:pt>
                <c:pt idx="59069">
                  <c:v>-9.5691200000000004E-2</c:v>
                </c:pt>
                <c:pt idx="59070">
                  <c:v>-9.4745399999999994E-2</c:v>
                </c:pt>
                <c:pt idx="59071">
                  <c:v>-9.3819600000000003E-2</c:v>
                </c:pt>
                <c:pt idx="59072">
                  <c:v>-9.2911400000000005E-2</c:v>
                </c:pt>
                <c:pt idx="59073">
                  <c:v>-9.2019000000000004E-2</c:v>
                </c:pt>
                <c:pt idx="59074">
                  <c:v>-9.1146000000000005E-2</c:v>
                </c:pt>
                <c:pt idx="59075">
                  <c:v>-9.0298600000000007E-2</c:v>
                </c:pt>
                <c:pt idx="59076">
                  <c:v>-8.9480900000000002E-2</c:v>
                </c:pt>
                <c:pt idx="59077">
                  <c:v>-8.8696899999999995E-2</c:v>
                </c:pt>
                <c:pt idx="59078">
                  <c:v>-8.7950600000000004E-2</c:v>
                </c:pt>
                <c:pt idx="59079">
                  <c:v>-8.7243500000000002E-2</c:v>
                </c:pt>
                <c:pt idx="59080">
                  <c:v>-8.6575299999999994E-2</c:v>
                </c:pt>
                <c:pt idx="59081">
                  <c:v>-8.5947099999999998E-2</c:v>
                </c:pt>
                <c:pt idx="59082">
                  <c:v>-8.5362300000000002E-2</c:v>
                </c:pt>
                <c:pt idx="59083">
                  <c:v>-8.48251E-2</c:v>
                </c:pt>
                <c:pt idx="59084">
                  <c:v>-8.4338899999999994E-2</c:v>
                </c:pt>
                <c:pt idx="59085">
                  <c:v>-8.3903900000000003E-2</c:v>
                </c:pt>
                <c:pt idx="59086">
                  <c:v>-8.3519800000000005E-2</c:v>
                </c:pt>
                <c:pt idx="59087">
                  <c:v>-8.3190700000000006E-2</c:v>
                </c:pt>
                <c:pt idx="59088">
                  <c:v>-8.2923200000000002E-2</c:v>
                </c:pt>
                <c:pt idx="59089">
                  <c:v>-8.2720199999999994E-2</c:v>
                </c:pt>
                <c:pt idx="59090">
                  <c:v>-8.2578100000000002E-2</c:v>
                </c:pt>
                <c:pt idx="59091">
                  <c:v>-8.2489699999999999E-2</c:v>
                </c:pt>
                <c:pt idx="59092">
                  <c:v>-8.2448900000000006E-2</c:v>
                </c:pt>
                <c:pt idx="59093">
                  <c:v>-8.2452999999999999E-2</c:v>
                </c:pt>
                <c:pt idx="59094">
                  <c:v>-8.2502000000000006E-2</c:v>
                </c:pt>
                <c:pt idx="59095">
                  <c:v>-8.2595600000000005E-2</c:v>
                </c:pt>
                <c:pt idx="59096">
                  <c:v>-8.2733200000000007E-2</c:v>
                </c:pt>
                <c:pt idx="59097">
                  <c:v>-8.2918199999999997E-2</c:v>
                </c:pt>
                <c:pt idx="59098">
                  <c:v>-8.3159399999999994E-2</c:v>
                </c:pt>
                <c:pt idx="59099">
                  <c:v>-8.3462700000000001E-2</c:v>
                </c:pt>
                <c:pt idx="59100">
                  <c:v>-8.3826999999999999E-2</c:v>
                </c:pt>
                <c:pt idx="59101">
                  <c:v>-8.4247699999999995E-2</c:v>
                </c:pt>
                <c:pt idx="59102">
                  <c:v>-8.4723000000000007E-2</c:v>
                </c:pt>
                <c:pt idx="59103">
                  <c:v>-8.52522E-2</c:v>
                </c:pt>
                <c:pt idx="59104">
                  <c:v>-8.5833000000000007E-2</c:v>
                </c:pt>
                <c:pt idx="59105">
                  <c:v>-8.6465600000000004E-2</c:v>
                </c:pt>
                <c:pt idx="59106">
                  <c:v>-8.7153300000000003E-2</c:v>
                </c:pt>
                <c:pt idx="59107">
                  <c:v>-8.7899599999999994E-2</c:v>
                </c:pt>
                <c:pt idx="59108">
                  <c:v>-8.8707400000000006E-2</c:v>
                </c:pt>
                <c:pt idx="59109">
                  <c:v>-8.9580400000000004E-2</c:v>
                </c:pt>
                <c:pt idx="59110">
                  <c:v>-9.0521099999999993E-2</c:v>
                </c:pt>
                <c:pt idx="59111">
                  <c:v>-9.1529200000000005E-2</c:v>
                </c:pt>
                <c:pt idx="59112">
                  <c:v>-9.2603000000000005E-2</c:v>
                </c:pt>
                <c:pt idx="59113">
                  <c:v>-9.3741199999999997E-2</c:v>
                </c:pt>
                <c:pt idx="59114">
                  <c:v>-9.4942899999999997E-2</c:v>
                </c:pt>
                <c:pt idx="59115">
                  <c:v>-9.6208299999999997E-2</c:v>
                </c:pt>
                <c:pt idx="59116">
                  <c:v>-9.7537899999999997E-2</c:v>
                </c:pt>
                <c:pt idx="59117">
                  <c:v>-9.8930100000000007E-2</c:v>
                </c:pt>
                <c:pt idx="59118">
                  <c:v>-0.100382</c:v>
                </c:pt>
                <c:pt idx="59119">
                  <c:v>-0.10188800000000001</c:v>
                </c:pt>
                <c:pt idx="59120">
                  <c:v>-0.103448</c:v>
                </c:pt>
                <c:pt idx="59121">
                  <c:v>-0.105062</c:v>
                </c:pt>
                <c:pt idx="59122">
                  <c:v>-0.106727</c:v>
                </c:pt>
                <c:pt idx="59123">
                  <c:v>-0.10843999999999999</c:v>
                </c:pt>
                <c:pt idx="59124">
                  <c:v>-0.110197</c:v>
                </c:pt>
                <c:pt idx="59125">
                  <c:v>-0.111996</c:v>
                </c:pt>
                <c:pt idx="59126">
                  <c:v>-0.11383799999999999</c:v>
                </c:pt>
                <c:pt idx="59127">
                  <c:v>-0.11572300000000001</c:v>
                </c:pt>
                <c:pt idx="59128">
                  <c:v>-0.117659</c:v>
                </c:pt>
                <c:pt idx="59129">
                  <c:v>-0.119648</c:v>
                </c:pt>
                <c:pt idx="59130">
                  <c:v>-0.121693</c:v>
                </c:pt>
                <c:pt idx="59131">
                  <c:v>-0.123793</c:v>
                </c:pt>
                <c:pt idx="59132">
                  <c:v>-0.12594900000000001</c:v>
                </c:pt>
                <c:pt idx="59133">
                  <c:v>-0.12815599999999999</c:v>
                </c:pt>
                <c:pt idx="59134">
                  <c:v>-0.130415</c:v>
                </c:pt>
                <c:pt idx="59135">
                  <c:v>-0.13272</c:v>
                </c:pt>
                <c:pt idx="59136">
                  <c:v>-0.13506299999999999</c:v>
                </c:pt>
                <c:pt idx="59137">
                  <c:v>-0.13743900000000001</c:v>
                </c:pt>
                <c:pt idx="59138">
                  <c:v>-0.139847</c:v>
                </c:pt>
                <c:pt idx="59139">
                  <c:v>-0.142292</c:v>
                </c:pt>
                <c:pt idx="59140">
                  <c:v>-0.14477799999999999</c:v>
                </c:pt>
                <c:pt idx="59141">
                  <c:v>-0.14730199999999999</c:v>
                </c:pt>
                <c:pt idx="59142">
                  <c:v>-0.14985799999999999</c:v>
                </c:pt>
                <c:pt idx="59143">
                  <c:v>-0.15244099999999999</c:v>
                </c:pt>
                <c:pt idx="59144">
                  <c:v>-0.15504699999999999</c:v>
                </c:pt>
                <c:pt idx="59145">
                  <c:v>-0.15767200000000001</c:v>
                </c:pt>
                <c:pt idx="59146">
                  <c:v>-0.16031200000000001</c:v>
                </c:pt>
                <c:pt idx="59147">
                  <c:v>-0.162967</c:v>
                </c:pt>
                <c:pt idx="59148">
                  <c:v>-0.16564000000000001</c:v>
                </c:pt>
                <c:pt idx="59149">
                  <c:v>-0.16833300000000001</c:v>
                </c:pt>
                <c:pt idx="59150">
                  <c:v>-0.171044</c:v>
                </c:pt>
                <c:pt idx="59151">
                  <c:v>-0.17377400000000001</c:v>
                </c:pt>
                <c:pt idx="59152">
                  <c:v>-0.17651900000000001</c:v>
                </c:pt>
                <c:pt idx="59153">
                  <c:v>-0.17927299999999999</c:v>
                </c:pt>
                <c:pt idx="59154">
                  <c:v>-0.18202699999999999</c:v>
                </c:pt>
                <c:pt idx="59155">
                  <c:v>-0.184785</c:v>
                </c:pt>
                <c:pt idx="59156">
                  <c:v>-0.18754999999999999</c:v>
                </c:pt>
                <c:pt idx="59157">
                  <c:v>-0.190328</c:v>
                </c:pt>
                <c:pt idx="59158">
                  <c:v>-0.19312000000000001</c:v>
                </c:pt>
                <c:pt idx="59159">
                  <c:v>-0.19592399999999999</c:v>
                </c:pt>
                <c:pt idx="59160">
                  <c:v>-0.198738</c:v>
                </c:pt>
                <c:pt idx="59161">
                  <c:v>-0.20155600000000001</c:v>
                </c:pt>
                <c:pt idx="59162">
                  <c:v>-0.20436699999999999</c:v>
                </c:pt>
                <c:pt idx="59163">
                  <c:v>-0.20716300000000001</c:v>
                </c:pt>
                <c:pt idx="59164">
                  <c:v>-0.20994099999999999</c:v>
                </c:pt>
                <c:pt idx="59165">
                  <c:v>-0.212698</c:v>
                </c:pt>
                <c:pt idx="59166">
                  <c:v>-0.21542800000000001</c:v>
                </c:pt>
                <c:pt idx="59167">
                  <c:v>-0.21812500000000001</c:v>
                </c:pt>
                <c:pt idx="59168">
                  <c:v>-0.22078800000000001</c:v>
                </c:pt>
                <c:pt idx="59169">
                  <c:v>-0.22342300000000001</c:v>
                </c:pt>
                <c:pt idx="59170">
                  <c:v>-0.22603500000000001</c:v>
                </c:pt>
                <c:pt idx="59171">
                  <c:v>-0.228628</c:v>
                </c:pt>
                <c:pt idx="59172">
                  <c:v>-0.23120399999999999</c:v>
                </c:pt>
                <c:pt idx="59173">
                  <c:v>-0.233766</c:v>
                </c:pt>
                <c:pt idx="59174">
                  <c:v>-0.236316</c:v>
                </c:pt>
                <c:pt idx="59175">
                  <c:v>-0.23885000000000001</c:v>
                </c:pt>
                <c:pt idx="59176">
                  <c:v>-0.241365</c:v>
                </c:pt>
                <c:pt idx="59177">
                  <c:v>-0.24385899999999999</c:v>
                </c:pt>
                <c:pt idx="59178">
                  <c:v>-0.246334</c:v>
                </c:pt>
                <c:pt idx="59179">
                  <c:v>-0.24879100000000001</c:v>
                </c:pt>
                <c:pt idx="59180">
                  <c:v>-0.251226</c:v>
                </c:pt>
                <c:pt idx="59181">
                  <c:v>-0.25363799999999997</c:v>
                </c:pt>
                <c:pt idx="59182">
                  <c:v>-0.25602799999999998</c:v>
                </c:pt>
                <c:pt idx="59183">
                  <c:v>-0.25839299999999998</c:v>
                </c:pt>
                <c:pt idx="59184">
                  <c:v>-0.26072400000000001</c:v>
                </c:pt>
                <c:pt idx="59185">
                  <c:v>-0.26301099999999999</c:v>
                </c:pt>
                <c:pt idx="59186">
                  <c:v>-0.26524900000000001</c:v>
                </c:pt>
                <c:pt idx="59187">
                  <c:v>-0.26744000000000001</c:v>
                </c:pt>
                <c:pt idx="59188">
                  <c:v>-0.26958599999999999</c:v>
                </c:pt>
                <c:pt idx="59189">
                  <c:v>-0.27168900000000001</c:v>
                </c:pt>
                <c:pt idx="59190">
                  <c:v>-0.27374799999999999</c:v>
                </c:pt>
                <c:pt idx="59191">
                  <c:v>-0.27576200000000001</c:v>
                </c:pt>
                <c:pt idx="59192">
                  <c:v>-0.27773100000000001</c:v>
                </c:pt>
                <c:pt idx="59193">
                  <c:v>-0.27965400000000001</c:v>
                </c:pt>
                <c:pt idx="59194">
                  <c:v>-0.281528</c:v>
                </c:pt>
                <c:pt idx="59195">
                  <c:v>-0.28334700000000002</c:v>
                </c:pt>
                <c:pt idx="59196">
                  <c:v>-0.28510799999999997</c:v>
                </c:pt>
                <c:pt idx="59197">
                  <c:v>-0.28680499999999998</c:v>
                </c:pt>
                <c:pt idx="59198">
                  <c:v>-0.28843800000000003</c:v>
                </c:pt>
                <c:pt idx="59199">
                  <c:v>-0.29001399999999999</c:v>
                </c:pt>
                <c:pt idx="59200">
                  <c:v>-0.29153899999999999</c:v>
                </c:pt>
                <c:pt idx="59201">
                  <c:v>-0.29301700000000003</c:v>
                </c:pt>
                <c:pt idx="59202">
                  <c:v>-0.29444999999999999</c:v>
                </c:pt>
                <c:pt idx="59203">
                  <c:v>-0.29583900000000002</c:v>
                </c:pt>
                <c:pt idx="59204">
                  <c:v>-0.29718099999999997</c:v>
                </c:pt>
                <c:pt idx="59205">
                  <c:v>-0.29847499999999999</c:v>
                </c:pt>
                <c:pt idx="59206">
                  <c:v>-0.29972799999999999</c:v>
                </c:pt>
                <c:pt idx="59207">
                  <c:v>-0.30094799999999999</c:v>
                </c:pt>
                <c:pt idx="59208">
                  <c:v>-0.30213699999999999</c:v>
                </c:pt>
                <c:pt idx="59209">
                  <c:v>-0.30329400000000001</c:v>
                </c:pt>
                <c:pt idx="59210">
                  <c:v>-0.30441800000000002</c:v>
                </c:pt>
                <c:pt idx="59211">
                  <c:v>-0.305504</c:v>
                </c:pt>
                <c:pt idx="59212">
                  <c:v>-0.30654799999999999</c:v>
                </c:pt>
                <c:pt idx="59213">
                  <c:v>-0.30755100000000002</c:v>
                </c:pt>
                <c:pt idx="59214">
                  <c:v>-0.30851699999999999</c:v>
                </c:pt>
                <c:pt idx="59215">
                  <c:v>-0.30944899999999997</c:v>
                </c:pt>
                <c:pt idx="59216">
                  <c:v>-0.31034</c:v>
                </c:pt>
                <c:pt idx="59217">
                  <c:v>-0.31118699999999999</c:v>
                </c:pt>
                <c:pt idx="59218">
                  <c:v>-0.31198999999999999</c:v>
                </c:pt>
                <c:pt idx="59219">
                  <c:v>-0.31274800000000003</c:v>
                </c:pt>
                <c:pt idx="59220">
                  <c:v>-0.31345800000000001</c:v>
                </c:pt>
                <c:pt idx="59221">
                  <c:v>-0.31412200000000001</c:v>
                </c:pt>
                <c:pt idx="59222">
                  <c:v>-0.314747</c:v>
                </c:pt>
                <c:pt idx="59223">
                  <c:v>-0.31533699999999998</c:v>
                </c:pt>
                <c:pt idx="59224">
                  <c:v>-0.31589699999999998</c:v>
                </c:pt>
                <c:pt idx="59225">
                  <c:v>-0.31642900000000002</c:v>
                </c:pt>
                <c:pt idx="59226">
                  <c:v>-0.31693199999999999</c:v>
                </c:pt>
                <c:pt idx="59227">
                  <c:v>-0.31740200000000002</c:v>
                </c:pt>
                <c:pt idx="59228">
                  <c:v>-0.31783600000000001</c:v>
                </c:pt>
                <c:pt idx="59229">
                  <c:v>-0.31823200000000001</c:v>
                </c:pt>
                <c:pt idx="59230">
                  <c:v>-0.31858999999999998</c:v>
                </c:pt>
                <c:pt idx="59231">
                  <c:v>-0.31891199999999997</c:v>
                </c:pt>
                <c:pt idx="59232">
                  <c:v>-0.31920199999999999</c:v>
                </c:pt>
                <c:pt idx="59233">
                  <c:v>-0.319465</c:v>
                </c:pt>
                <c:pt idx="59234">
                  <c:v>-0.31970599999999999</c:v>
                </c:pt>
                <c:pt idx="59235">
                  <c:v>-0.31992700000000002</c:v>
                </c:pt>
                <c:pt idx="59236">
                  <c:v>-0.32012600000000002</c:v>
                </c:pt>
                <c:pt idx="59237">
                  <c:v>-0.32030399999999998</c:v>
                </c:pt>
                <c:pt idx="59238">
                  <c:v>-0.320467</c:v>
                </c:pt>
                <c:pt idx="59239">
                  <c:v>-0.32061600000000001</c:v>
                </c:pt>
                <c:pt idx="59240">
                  <c:v>-0.32075100000000001</c:v>
                </c:pt>
                <c:pt idx="59241">
                  <c:v>-0.32087199999999999</c:v>
                </c:pt>
                <c:pt idx="59242">
                  <c:v>-0.32098100000000002</c:v>
                </c:pt>
                <c:pt idx="59243">
                  <c:v>-0.321079</c:v>
                </c:pt>
                <c:pt idx="59244">
                  <c:v>-0.32115899999999997</c:v>
                </c:pt>
                <c:pt idx="59245">
                  <c:v>-0.32121499999999997</c:v>
                </c:pt>
                <c:pt idx="59246">
                  <c:v>-0.321245</c:v>
                </c:pt>
                <c:pt idx="59247">
                  <c:v>-0.321247</c:v>
                </c:pt>
                <c:pt idx="59248">
                  <c:v>-0.32121699999999997</c:v>
                </c:pt>
                <c:pt idx="59249">
                  <c:v>-0.32115700000000003</c:v>
                </c:pt>
                <c:pt idx="59250">
                  <c:v>-0.32107400000000003</c:v>
                </c:pt>
                <c:pt idx="59251">
                  <c:v>-0.32097399999999998</c:v>
                </c:pt>
                <c:pt idx="59252">
                  <c:v>-0.32085399999999997</c:v>
                </c:pt>
                <c:pt idx="59253">
                  <c:v>-0.32071499999999997</c:v>
                </c:pt>
                <c:pt idx="59254">
                  <c:v>-0.32056099999999998</c:v>
                </c:pt>
                <c:pt idx="59255">
                  <c:v>-0.32039200000000001</c:v>
                </c:pt>
                <c:pt idx="59256">
                  <c:v>-0.32020799999999999</c:v>
                </c:pt>
                <c:pt idx="59257">
                  <c:v>-0.32000699999999999</c:v>
                </c:pt>
                <c:pt idx="59258">
                  <c:v>-0.31979400000000002</c:v>
                </c:pt>
                <c:pt idx="59259">
                  <c:v>-0.31957400000000002</c:v>
                </c:pt>
                <c:pt idx="59260">
                  <c:v>-0.31934699999999999</c:v>
                </c:pt>
                <c:pt idx="59261">
                  <c:v>-0.31910500000000003</c:v>
                </c:pt>
                <c:pt idx="59262">
                  <c:v>-0.31884200000000001</c:v>
                </c:pt>
                <c:pt idx="59263">
                  <c:v>-0.31855899999999998</c:v>
                </c:pt>
                <c:pt idx="59264">
                  <c:v>-0.31825500000000001</c:v>
                </c:pt>
                <c:pt idx="59265">
                  <c:v>-0.31794099999999997</c:v>
                </c:pt>
                <c:pt idx="59266">
                  <c:v>-0.31762499999999999</c:v>
                </c:pt>
                <c:pt idx="59267">
                  <c:v>-0.31731199999999998</c:v>
                </c:pt>
                <c:pt idx="59268">
                  <c:v>-0.31699500000000003</c:v>
                </c:pt>
                <c:pt idx="59269">
                  <c:v>-0.31666299999999997</c:v>
                </c:pt>
                <c:pt idx="59270">
                  <c:v>-0.316307</c:v>
                </c:pt>
                <c:pt idx="59271">
                  <c:v>-0.31592500000000001</c:v>
                </c:pt>
                <c:pt idx="59272">
                  <c:v>-0.31551699999999999</c:v>
                </c:pt>
                <c:pt idx="59273">
                  <c:v>-0.315083</c:v>
                </c:pt>
                <c:pt idx="59274">
                  <c:v>-0.31462200000000001</c:v>
                </c:pt>
                <c:pt idx="59275">
                  <c:v>-0.31413600000000003</c:v>
                </c:pt>
                <c:pt idx="59276">
                  <c:v>-0.31362800000000002</c:v>
                </c:pt>
                <c:pt idx="59277">
                  <c:v>-0.31309700000000001</c:v>
                </c:pt>
                <c:pt idx="59278">
                  <c:v>-0.31253900000000001</c:v>
                </c:pt>
                <c:pt idx="59279">
                  <c:v>-0.31194699999999997</c:v>
                </c:pt>
                <c:pt idx="59280">
                  <c:v>-0.31131900000000001</c:v>
                </c:pt>
                <c:pt idx="59281">
                  <c:v>-0.31065700000000002</c:v>
                </c:pt>
                <c:pt idx="59282">
                  <c:v>-0.30996499999999999</c:v>
                </c:pt>
                <c:pt idx="59283">
                  <c:v>-0.30924800000000002</c:v>
                </c:pt>
                <c:pt idx="59284">
                  <c:v>-0.308508</c:v>
                </c:pt>
                <c:pt idx="59285">
                  <c:v>-0.30773899999999998</c:v>
                </c:pt>
                <c:pt idx="59286">
                  <c:v>-0.30693700000000002</c:v>
                </c:pt>
                <c:pt idx="59287">
                  <c:v>-0.30609700000000001</c:v>
                </c:pt>
                <c:pt idx="59288">
                  <c:v>-0.30520900000000001</c:v>
                </c:pt>
                <c:pt idx="59289">
                  <c:v>-0.30426799999999998</c:v>
                </c:pt>
                <c:pt idx="59290">
                  <c:v>-0.30326700000000001</c:v>
                </c:pt>
                <c:pt idx="59291">
                  <c:v>-0.302203</c:v>
                </c:pt>
                <c:pt idx="59292">
                  <c:v>-0.30107699999999998</c:v>
                </c:pt>
                <c:pt idx="59293">
                  <c:v>-0.29988999999999999</c:v>
                </c:pt>
                <c:pt idx="59294">
                  <c:v>-0.29865000000000003</c:v>
                </c:pt>
                <c:pt idx="59295">
                  <c:v>-0.29736099999999999</c:v>
                </c:pt>
                <c:pt idx="59296">
                  <c:v>-0.29602400000000001</c:v>
                </c:pt>
                <c:pt idx="59297">
                  <c:v>-0.29462899999999997</c:v>
                </c:pt>
                <c:pt idx="59298">
                  <c:v>-0.29316700000000001</c:v>
                </c:pt>
                <c:pt idx="59299">
                  <c:v>-0.29164200000000001</c:v>
                </c:pt>
                <c:pt idx="59300">
                  <c:v>-0.29006100000000001</c:v>
                </c:pt>
                <c:pt idx="59301">
                  <c:v>-0.28843200000000002</c:v>
                </c:pt>
                <c:pt idx="59302">
                  <c:v>-0.28675600000000001</c:v>
                </c:pt>
                <c:pt idx="59303">
                  <c:v>-0.28503299999999998</c:v>
                </c:pt>
                <c:pt idx="59304">
                  <c:v>-0.28326899999999999</c:v>
                </c:pt>
                <c:pt idx="59305">
                  <c:v>-0.28145900000000001</c:v>
                </c:pt>
                <c:pt idx="59306">
                  <c:v>-0.27959800000000001</c:v>
                </c:pt>
                <c:pt idx="59307">
                  <c:v>-0.27768100000000001</c:v>
                </c:pt>
                <c:pt idx="59308">
                  <c:v>-0.27570499999999998</c:v>
                </c:pt>
                <c:pt idx="59309">
                  <c:v>-0.27367200000000003</c:v>
                </c:pt>
                <c:pt idx="59310">
                  <c:v>-0.27157900000000001</c:v>
                </c:pt>
                <c:pt idx="59311">
                  <c:v>-0.269426</c:v>
                </c:pt>
                <c:pt idx="59312">
                  <c:v>-0.26721400000000001</c:v>
                </c:pt>
                <c:pt idx="59313">
                  <c:v>-0.26494299999999998</c:v>
                </c:pt>
                <c:pt idx="59314">
                  <c:v>-0.26261000000000001</c:v>
                </c:pt>
                <c:pt idx="59315">
                  <c:v>-0.260218</c:v>
                </c:pt>
                <c:pt idx="59316">
                  <c:v>-0.25777299999999997</c:v>
                </c:pt>
                <c:pt idx="59317">
                  <c:v>-0.25527699999999998</c:v>
                </c:pt>
                <c:pt idx="59318">
                  <c:v>-0.25273000000000001</c:v>
                </c:pt>
                <c:pt idx="59319">
                  <c:v>-0.25013600000000002</c:v>
                </c:pt>
                <c:pt idx="59320">
                  <c:v>-0.24749399999999999</c:v>
                </c:pt>
                <c:pt idx="59321">
                  <c:v>-0.24480299999999999</c:v>
                </c:pt>
                <c:pt idx="59322">
                  <c:v>-0.242059</c:v>
                </c:pt>
                <c:pt idx="59323">
                  <c:v>-0.23926900000000001</c:v>
                </c:pt>
                <c:pt idx="59324">
                  <c:v>-0.23643700000000001</c:v>
                </c:pt>
                <c:pt idx="59325">
                  <c:v>-0.23356099999999999</c:v>
                </c:pt>
                <c:pt idx="59326">
                  <c:v>-0.23064000000000001</c:v>
                </c:pt>
                <c:pt idx="59327">
                  <c:v>-0.22767899999999999</c:v>
                </c:pt>
                <c:pt idx="59328">
                  <c:v>-0.22468399999999999</c:v>
                </c:pt>
                <c:pt idx="59329">
                  <c:v>-0.22165499999999999</c:v>
                </c:pt>
                <c:pt idx="59330">
                  <c:v>-0.21859500000000001</c:v>
                </c:pt>
                <c:pt idx="59331">
                  <c:v>-0.21551000000000001</c:v>
                </c:pt>
                <c:pt idx="59332">
                  <c:v>-0.21240500000000001</c:v>
                </c:pt>
                <c:pt idx="59333">
                  <c:v>-0.209283</c:v>
                </c:pt>
                <c:pt idx="59334">
                  <c:v>-0.206148</c:v>
                </c:pt>
                <c:pt idx="59335">
                  <c:v>-0.20300399999999999</c:v>
                </c:pt>
                <c:pt idx="59336">
                  <c:v>-0.199855</c:v>
                </c:pt>
                <c:pt idx="59337">
                  <c:v>-0.19670000000000001</c:v>
                </c:pt>
                <c:pt idx="59338">
                  <c:v>-0.19353799999999999</c:v>
                </c:pt>
                <c:pt idx="59339">
                  <c:v>-0.19037399999999999</c:v>
                </c:pt>
                <c:pt idx="59340">
                  <c:v>-0.18721099999999999</c:v>
                </c:pt>
                <c:pt idx="59341">
                  <c:v>-0.18405299999999999</c:v>
                </c:pt>
                <c:pt idx="59342">
                  <c:v>-0.18090300000000001</c:v>
                </c:pt>
                <c:pt idx="59343">
                  <c:v>-0.17776400000000001</c:v>
                </c:pt>
                <c:pt idx="59344">
                  <c:v>-0.17463699999999999</c:v>
                </c:pt>
                <c:pt idx="59345">
                  <c:v>-0.17152300000000001</c:v>
                </c:pt>
                <c:pt idx="59346">
                  <c:v>-0.16842399999999999</c:v>
                </c:pt>
                <c:pt idx="59347">
                  <c:v>-0.16534399999999999</c:v>
                </c:pt>
                <c:pt idx="59348">
                  <c:v>-0.16228799999999999</c:v>
                </c:pt>
                <c:pt idx="59349">
                  <c:v>-0.15925700000000001</c:v>
                </c:pt>
                <c:pt idx="59350">
                  <c:v>-0.156253</c:v>
                </c:pt>
                <c:pt idx="59351">
                  <c:v>-0.153278</c:v>
                </c:pt>
                <c:pt idx="59352">
                  <c:v>-0.150335</c:v>
                </c:pt>
                <c:pt idx="59353">
                  <c:v>-0.147426</c:v>
                </c:pt>
                <c:pt idx="59354">
                  <c:v>-0.14455499999999999</c:v>
                </c:pt>
                <c:pt idx="59355">
                  <c:v>-0.14172299999999999</c:v>
                </c:pt>
                <c:pt idx="59356">
                  <c:v>-0.13893</c:v>
                </c:pt>
                <c:pt idx="59357">
                  <c:v>-0.13617299999999999</c:v>
                </c:pt>
                <c:pt idx="59358">
                  <c:v>-0.13345599999999999</c:v>
                </c:pt>
                <c:pt idx="59359">
                  <c:v>-0.13078699999999999</c:v>
                </c:pt>
                <c:pt idx="59360">
                  <c:v>-0.12817899999999999</c:v>
                </c:pt>
                <c:pt idx="59361">
                  <c:v>-0.12564</c:v>
                </c:pt>
                <c:pt idx="59362">
                  <c:v>-0.123171</c:v>
                </c:pt>
                <c:pt idx="59363">
                  <c:v>-0.120772</c:v>
                </c:pt>
                <c:pt idx="59364">
                  <c:v>-0.11844200000000001</c:v>
                </c:pt>
                <c:pt idx="59365">
                  <c:v>-0.116185</c:v>
                </c:pt>
                <c:pt idx="59366">
                  <c:v>-0.11400100000000001</c:v>
                </c:pt>
                <c:pt idx="59367">
                  <c:v>-0.111896</c:v>
                </c:pt>
                <c:pt idx="59368">
                  <c:v>-0.109876</c:v>
                </c:pt>
                <c:pt idx="59369">
                  <c:v>-0.107947</c:v>
                </c:pt>
                <c:pt idx="59370">
                  <c:v>-0.10610700000000001</c:v>
                </c:pt>
                <c:pt idx="59371">
                  <c:v>-0.10435999999999999</c:v>
                </c:pt>
                <c:pt idx="59372">
                  <c:v>-0.102704</c:v>
                </c:pt>
                <c:pt idx="59373">
                  <c:v>-0.10113900000000001</c:v>
                </c:pt>
                <c:pt idx="59374">
                  <c:v>-9.9664100000000005E-2</c:v>
                </c:pt>
                <c:pt idx="59375">
                  <c:v>-9.8282900000000006E-2</c:v>
                </c:pt>
                <c:pt idx="59376">
                  <c:v>-9.6998799999999996E-2</c:v>
                </c:pt>
                <c:pt idx="59377">
                  <c:v>-9.5814300000000005E-2</c:v>
                </c:pt>
                <c:pt idx="59378">
                  <c:v>-9.4731999999999997E-2</c:v>
                </c:pt>
                <c:pt idx="59379">
                  <c:v>-9.3755699999999997E-2</c:v>
                </c:pt>
                <c:pt idx="59380">
                  <c:v>-9.2886300000000005E-2</c:v>
                </c:pt>
                <c:pt idx="59381">
                  <c:v>-9.2122399999999993E-2</c:v>
                </c:pt>
                <c:pt idx="59382">
                  <c:v>-9.1465099999999994E-2</c:v>
                </c:pt>
                <c:pt idx="59383">
                  <c:v>-9.0918499999999999E-2</c:v>
                </c:pt>
                <c:pt idx="59384">
                  <c:v>-9.0486499999999997E-2</c:v>
                </c:pt>
                <c:pt idx="59385">
                  <c:v>-9.0171399999999999E-2</c:v>
                </c:pt>
                <c:pt idx="59386">
                  <c:v>-8.9974200000000004E-2</c:v>
                </c:pt>
                <c:pt idx="59387">
                  <c:v>-8.9894699999999994E-2</c:v>
                </c:pt>
                <c:pt idx="59388">
                  <c:v>-8.9933100000000002E-2</c:v>
                </c:pt>
                <c:pt idx="59389">
                  <c:v>-9.0090400000000001E-2</c:v>
                </c:pt>
                <c:pt idx="59390">
                  <c:v>-9.0365500000000001E-2</c:v>
                </c:pt>
                <c:pt idx="59391">
                  <c:v>-9.0756699999999996E-2</c:v>
                </c:pt>
                <c:pt idx="59392">
                  <c:v>-9.1264799999999993E-2</c:v>
                </c:pt>
                <c:pt idx="59393">
                  <c:v>-9.1891600000000004E-2</c:v>
                </c:pt>
                <c:pt idx="59394">
                  <c:v>-9.2634999999999995E-2</c:v>
                </c:pt>
                <c:pt idx="59395">
                  <c:v>-9.3489799999999998E-2</c:v>
                </c:pt>
                <c:pt idx="59396">
                  <c:v>-9.4453099999999998E-2</c:v>
                </c:pt>
                <c:pt idx="59397">
                  <c:v>-9.5526200000000006E-2</c:v>
                </c:pt>
                <c:pt idx="59398">
                  <c:v>-9.6710500000000005E-2</c:v>
                </c:pt>
                <c:pt idx="59399">
                  <c:v>-9.8004300000000003E-2</c:v>
                </c:pt>
                <c:pt idx="59400">
                  <c:v>-9.9404400000000004E-2</c:v>
                </c:pt>
                <c:pt idx="59401">
                  <c:v>-0.100908</c:v>
                </c:pt>
                <c:pt idx="59402">
                  <c:v>-0.102511</c:v>
                </c:pt>
                <c:pt idx="59403">
                  <c:v>-0.104211</c:v>
                </c:pt>
                <c:pt idx="59404">
                  <c:v>-0.10600999999999999</c:v>
                </c:pt>
                <c:pt idx="59405">
                  <c:v>-0.107906</c:v>
                </c:pt>
                <c:pt idx="59406">
                  <c:v>-0.109901</c:v>
                </c:pt>
                <c:pt idx="59407">
                  <c:v>-0.11199000000000001</c:v>
                </c:pt>
                <c:pt idx="59408">
                  <c:v>-0.11416900000000001</c:v>
                </c:pt>
                <c:pt idx="59409">
                  <c:v>-0.116434</c:v>
                </c:pt>
                <c:pt idx="59410">
                  <c:v>-0.118785</c:v>
                </c:pt>
                <c:pt idx="59411">
                  <c:v>-0.121221</c:v>
                </c:pt>
                <c:pt idx="59412">
                  <c:v>-0.123737</c:v>
                </c:pt>
                <c:pt idx="59413">
                  <c:v>-0.126331</c:v>
                </c:pt>
                <c:pt idx="59414">
                  <c:v>-0.128999</c:v>
                </c:pt>
                <c:pt idx="59415">
                  <c:v>-0.13173699999999999</c:v>
                </c:pt>
                <c:pt idx="59416">
                  <c:v>-0.13454199999999999</c:v>
                </c:pt>
                <c:pt idx="59417">
                  <c:v>-0.13741400000000001</c:v>
                </c:pt>
                <c:pt idx="59418">
                  <c:v>-0.14035</c:v>
                </c:pt>
                <c:pt idx="59419">
                  <c:v>-0.143347</c:v>
                </c:pt>
                <c:pt idx="59420">
                  <c:v>-0.14640300000000001</c:v>
                </c:pt>
                <c:pt idx="59421">
                  <c:v>-0.14951500000000001</c:v>
                </c:pt>
                <c:pt idx="59422">
                  <c:v>-0.152673</c:v>
                </c:pt>
                <c:pt idx="59423">
                  <c:v>-0.15586900000000001</c:v>
                </c:pt>
                <c:pt idx="59424">
                  <c:v>-0.15910099999999999</c:v>
                </c:pt>
                <c:pt idx="59425">
                  <c:v>-0.16236900000000001</c:v>
                </c:pt>
                <c:pt idx="59426">
                  <c:v>-0.16566900000000001</c:v>
                </c:pt>
                <c:pt idx="59427">
                  <c:v>-0.16899800000000001</c:v>
                </c:pt>
                <c:pt idx="59428">
                  <c:v>-0.17235300000000001</c:v>
                </c:pt>
                <c:pt idx="59429">
                  <c:v>-0.175734</c:v>
                </c:pt>
                <c:pt idx="59430">
                  <c:v>-0.17913899999999999</c:v>
                </c:pt>
                <c:pt idx="59431">
                  <c:v>-0.18256600000000001</c:v>
                </c:pt>
                <c:pt idx="59432">
                  <c:v>-0.18600800000000001</c:v>
                </c:pt>
                <c:pt idx="59433">
                  <c:v>-0.18945699999999999</c:v>
                </c:pt>
                <c:pt idx="59434">
                  <c:v>-0.192911</c:v>
                </c:pt>
                <c:pt idx="59435">
                  <c:v>-0.19637399999999999</c:v>
                </c:pt>
                <c:pt idx="59436">
                  <c:v>-0.199848</c:v>
                </c:pt>
                <c:pt idx="59437">
                  <c:v>-0.20333399999999999</c:v>
                </c:pt>
                <c:pt idx="59438">
                  <c:v>-0.20682500000000001</c:v>
                </c:pt>
                <c:pt idx="59439">
                  <c:v>-0.210313</c:v>
                </c:pt>
                <c:pt idx="59440">
                  <c:v>-0.21379699999999999</c:v>
                </c:pt>
                <c:pt idx="59441">
                  <c:v>-0.21727399999999999</c:v>
                </c:pt>
                <c:pt idx="59442">
                  <c:v>-0.22073999999999999</c:v>
                </c:pt>
                <c:pt idx="59443">
                  <c:v>-0.22419</c:v>
                </c:pt>
                <c:pt idx="59444">
                  <c:v>-0.22761799999999999</c:v>
                </c:pt>
                <c:pt idx="59445">
                  <c:v>-0.23102600000000001</c:v>
                </c:pt>
                <c:pt idx="59446">
                  <c:v>-0.23441100000000001</c:v>
                </c:pt>
                <c:pt idx="59447">
                  <c:v>-0.23776900000000001</c:v>
                </c:pt>
                <c:pt idx="59448">
                  <c:v>-0.24109700000000001</c:v>
                </c:pt>
                <c:pt idx="59449">
                  <c:v>-0.244391</c:v>
                </c:pt>
                <c:pt idx="59450">
                  <c:v>-0.247644</c:v>
                </c:pt>
                <c:pt idx="59451">
                  <c:v>-0.25085400000000002</c:v>
                </c:pt>
                <c:pt idx="59452">
                  <c:v>-0.25401499999999999</c:v>
                </c:pt>
                <c:pt idx="59453">
                  <c:v>-0.25708900000000001</c:v>
                </c:pt>
                <c:pt idx="59454">
                  <c:v>-0.26006400000000002</c:v>
                </c:pt>
                <c:pt idx="59455">
                  <c:v>-0.26298100000000002</c:v>
                </c:pt>
                <c:pt idx="59456">
                  <c:v>-0.26585300000000001</c:v>
                </c:pt>
                <c:pt idx="59457">
                  <c:v>-0.268654</c:v>
                </c:pt>
                <c:pt idx="59458">
                  <c:v>-0.27138400000000001</c:v>
                </c:pt>
                <c:pt idx="59459">
                  <c:v>-0.27405600000000002</c:v>
                </c:pt>
                <c:pt idx="59460">
                  <c:v>-0.276673</c:v>
                </c:pt>
                <c:pt idx="59461">
                  <c:v>-0.27923199999999998</c:v>
                </c:pt>
                <c:pt idx="59462">
                  <c:v>-0.28172999999999998</c:v>
                </c:pt>
                <c:pt idx="59463">
                  <c:v>-0.28416400000000003</c:v>
                </c:pt>
                <c:pt idx="59464">
                  <c:v>-0.28653200000000001</c:v>
                </c:pt>
                <c:pt idx="59465">
                  <c:v>-0.28883700000000001</c:v>
                </c:pt>
                <c:pt idx="59466">
                  <c:v>-0.29108099999999998</c:v>
                </c:pt>
                <c:pt idx="59467">
                  <c:v>-0.293263</c:v>
                </c:pt>
                <c:pt idx="59468">
                  <c:v>-0.295381</c:v>
                </c:pt>
                <c:pt idx="59469">
                  <c:v>-0.29743599999999998</c:v>
                </c:pt>
                <c:pt idx="59470">
                  <c:v>-0.29942800000000003</c:v>
                </c:pt>
                <c:pt idx="59471">
                  <c:v>-0.30136000000000002</c:v>
                </c:pt>
                <c:pt idx="59472">
                  <c:v>-0.303232</c:v>
                </c:pt>
                <c:pt idx="59473">
                  <c:v>-0.30504100000000001</c:v>
                </c:pt>
                <c:pt idx="59474">
                  <c:v>-0.306784</c:v>
                </c:pt>
                <c:pt idx="59475">
                  <c:v>-0.30845400000000001</c:v>
                </c:pt>
                <c:pt idx="59476">
                  <c:v>-0.31004900000000002</c:v>
                </c:pt>
                <c:pt idx="59477">
                  <c:v>-0.31156899999999998</c:v>
                </c:pt>
                <c:pt idx="59478">
                  <c:v>-0.31301400000000001</c:v>
                </c:pt>
                <c:pt idx="59479">
                  <c:v>-0.31438300000000002</c:v>
                </c:pt>
                <c:pt idx="59480">
                  <c:v>-0.31567400000000001</c:v>
                </c:pt>
                <c:pt idx="59481">
                  <c:v>-0.316888</c:v>
                </c:pt>
                <c:pt idx="59482">
                  <c:v>-0.318023</c:v>
                </c:pt>
                <c:pt idx="59483">
                  <c:v>-0.319077</c:v>
                </c:pt>
                <c:pt idx="59484">
                  <c:v>-0.32005</c:v>
                </c:pt>
                <c:pt idx="59485">
                  <c:v>-0.32093899999999997</c:v>
                </c:pt>
                <c:pt idx="59486">
                  <c:v>-0.32174599999999998</c:v>
                </c:pt>
                <c:pt idx="59487">
                  <c:v>-0.32247100000000001</c:v>
                </c:pt>
                <c:pt idx="59488">
                  <c:v>-0.32311800000000002</c:v>
                </c:pt>
                <c:pt idx="59489">
                  <c:v>-0.32368799999999998</c:v>
                </c:pt>
                <c:pt idx="59490">
                  <c:v>-0.324183</c:v>
                </c:pt>
                <c:pt idx="59491">
                  <c:v>-0.324604</c:v>
                </c:pt>
                <c:pt idx="59492">
                  <c:v>-0.32495200000000002</c:v>
                </c:pt>
                <c:pt idx="59493">
                  <c:v>-0.32522800000000002</c:v>
                </c:pt>
                <c:pt idx="59494">
                  <c:v>-0.325432</c:v>
                </c:pt>
                <c:pt idx="59495">
                  <c:v>-0.32556299999999999</c:v>
                </c:pt>
                <c:pt idx="59496">
                  <c:v>-0.32562000000000002</c:v>
                </c:pt>
                <c:pt idx="59497">
                  <c:v>-0.325602</c:v>
                </c:pt>
                <c:pt idx="59498">
                  <c:v>-0.32550800000000002</c:v>
                </c:pt>
                <c:pt idx="59499">
                  <c:v>-0.32533800000000002</c:v>
                </c:pt>
                <c:pt idx="59500">
                  <c:v>-0.32509300000000002</c:v>
                </c:pt>
                <c:pt idx="59501">
                  <c:v>-0.32477200000000001</c:v>
                </c:pt>
                <c:pt idx="59502">
                  <c:v>-0.32437300000000002</c:v>
                </c:pt>
                <c:pt idx="59503">
                  <c:v>-0.32389299999999999</c:v>
                </c:pt>
                <c:pt idx="59504">
                  <c:v>-0.32333200000000001</c:v>
                </c:pt>
                <c:pt idx="59505">
                  <c:v>-0.322689</c:v>
                </c:pt>
                <c:pt idx="59506">
                  <c:v>-0.32196399999999997</c:v>
                </c:pt>
                <c:pt idx="59507">
                  <c:v>-0.321162</c:v>
                </c:pt>
                <c:pt idx="59508">
                  <c:v>-0.32028499999999999</c:v>
                </c:pt>
                <c:pt idx="59509">
                  <c:v>-0.31933600000000001</c:v>
                </c:pt>
                <c:pt idx="59510">
                  <c:v>-0.31831999999999999</c:v>
                </c:pt>
                <c:pt idx="59511">
                  <c:v>-0.31723899999999999</c:v>
                </c:pt>
                <c:pt idx="59512">
                  <c:v>-0.31609599999999999</c:v>
                </c:pt>
                <c:pt idx="59513">
                  <c:v>-0.31489099999999998</c:v>
                </c:pt>
                <c:pt idx="59514">
                  <c:v>-0.31362699999999999</c:v>
                </c:pt>
                <c:pt idx="59515">
                  <c:v>-0.312301</c:v>
                </c:pt>
                <c:pt idx="59516">
                  <c:v>-0.31091400000000002</c:v>
                </c:pt>
                <c:pt idx="59517">
                  <c:v>-0.30946699999999999</c:v>
                </c:pt>
                <c:pt idx="59518">
                  <c:v>-0.30796400000000002</c:v>
                </c:pt>
                <c:pt idx="59519">
                  <c:v>-0.30640299999999998</c:v>
                </c:pt>
                <c:pt idx="59520">
                  <c:v>-0.30477500000000002</c:v>
                </c:pt>
                <c:pt idx="59521">
                  <c:v>-0.30307800000000001</c:v>
                </c:pt>
                <c:pt idx="59522">
                  <c:v>-0.30131200000000002</c:v>
                </c:pt>
                <c:pt idx="59523">
                  <c:v>-0.299481</c:v>
                </c:pt>
                <c:pt idx="59524">
                  <c:v>-0.29758499999999999</c:v>
                </c:pt>
                <c:pt idx="59525">
                  <c:v>-0.29562500000000003</c:v>
                </c:pt>
                <c:pt idx="59526">
                  <c:v>-0.29360199999999997</c:v>
                </c:pt>
                <c:pt idx="59527">
                  <c:v>-0.29151100000000002</c:v>
                </c:pt>
                <c:pt idx="59528">
                  <c:v>-0.28934799999999999</c:v>
                </c:pt>
                <c:pt idx="59529">
                  <c:v>-0.28711500000000001</c:v>
                </c:pt>
                <c:pt idx="59530">
                  <c:v>-0.28482200000000002</c:v>
                </c:pt>
                <c:pt idx="59531">
                  <c:v>-0.28247800000000001</c:v>
                </c:pt>
                <c:pt idx="59532">
                  <c:v>-0.28008499999999997</c:v>
                </c:pt>
                <c:pt idx="59533">
                  <c:v>-0.277644</c:v>
                </c:pt>
                <c:pt idx="59534">
                  <c:v>-0.27515099999999998</c:v>
                </c:pt>
                <c:pt idx="59535">
                  <c:v>-0.27260699999999999</c:v>
                </c:pt>
                <c:pt idx="59536">
                  <c:v>-0.27000999999999997</c:v>
                </c:pt>
                <c:pt idx="59537">
                  <c:v>-0.26735799999999998</c:v>
                </c:pt>
                <c:pt idx="59538">
                  <c:v>-0.26465300000000003</c:v>
                </c:pt>
                <c:pt idx="59539">
                  <c:v>-0.26189699999999999</c:v>
                </c:pt>
                <c:pt idx="59540">
                  <c:v>-0.25909799999999999</c:v>
                </c:pt>
                <c:pt idx="59541">
                  <c:v>-0.25625999999999999</c:v>
                </c:pt>
                <c:pt idx="59542">
                  <c:v>-0.25338500000000003</c:v>
                </c:pt>
                <c:pt idx="59543">
                  <c:v>-0.250473</c:v>
                </c:pt>
                <c:pt idx="59544">
                  <c:v>-0.24752399999999999</c:v>
                </c:pt>
                <c:pt idx="59545">
                  <c:v>-0.24454699999999999</c:v>
                </c:pt>
                <c:pt idx="59546">
                  <c:v>-0.241535</c:v>
                </c:pt>
                <c:pt idx="59547">
                  <c:v>-0.238456</c:v>
                </c:pt>
                <c:pt idx="59548">
                  <c:v>-0.23530899999999999</c:v>
                </c:pt>
                <c:pt idx="59549">
                  <c:v>-0.232123</c:v>
                </c:pt>
                <c:pt idx="59550">
                  <c:v>-0.228905</c:v>
                </c:pt>
                <c:pt idx="59551">
                  <c:v>-0.22563900000000001</c:v>
                </c:pt>
                <c:pt idx="59552">
                  <c:v>-0.22233</c:v>
                </c:pt>
                <c:pt idx="59553">
                  <c:v>-0.21898200000000001</c:v>
                </c:pt>
                <c:pt idx="59554">
                  <c:v>-0.21559700000000001</c:v>
                </c:pt>
                <c:pt idx="59555">
                  <c:v>-0.212175</c:v>
                </c:pt>
                <c:pt idx="59556">
                  <c:v>-0.20871600000000001</c:v>
                </c:pt>
                <c:pt idx="59557">
                  <c:v>-0.20521800000000001</c:v>
                </c:pt>
                <c:pt idx="59558">
                  <c:v>-0.201681</c:v>
                </c:pt>
                <c:pt idx="59559">
                  <c:v>-0.19810700000000001</c:v>
                </c:pt>
                <c:pt idx="59560">
                  <c:v>-0.19450000000000001</c:v>
                </c:pt>
                <c:pt idx="59561">
                  <c:v>-0.19086700000000001</c:v>
                </c:pt>
                <c:pt idx="59562">
                  <c:v>-0.18720999999999999</c:v>
                </c:pt>
                <c:pt idx="59563">
                  <c:v>-0.183533</c:v>
                </c:pt>
                <c:pt idx="59564">
                  <c:v>-0.179838</c:v>
                </c:pt>
                <c:pt idx="59565">
                  <c:v>-0.17612700000000001</c:v>
                </c:pt>
                <c:pt idx="59566">
                  <c:v>-0.172405</c:v>
                </c:pt>
                <c:pt idx="59567">
                  <c:v>-0.16867499999999999</c:v>
                </c:pt>
                <c:pt idx="59568">
                  <c:v>-0.164934</c:v>
                </c:pt>
                <c:pt idx="59569">
                  <c:v>-0.16118299999999999</c:v>
                </c:pt>
                <c:pt idx="59570">
                  <c:v>-0.15742400000000001</c:v>
                </c:pt>
                <c:pt idx="59571">
                  <c:v>-0.15366099999999999</c:v>
                </c:pt>
                <c:pt idx="59572">
                  <c:v>-0.149895</c:v>
                </c:pt>
                <c:pt idx="59573">
                  <c:v>-0.14612600000000001</c:v>
                </c:pt>
                <c:pt idx="59574">
                  <c:v>-0.14235300000000001</c:v>
                </c:pt>
                <c:pt idx="59575">
                  <c:v>-0.13857700000000001</c:v>
                </c:pt>
                <c:pt idx="59576">
                  <c:v>-0.134801</c:v>
                </c:pt>
                <c:pt idx="59577">
                  <c:v>-0.131023</c:v>
                </c:pt>
                <c:pt idx="59578">
                  <c:v>-0.127223</c:v>
                </c:pt>
                <c:pt idx="59579">
                  <c:v>-0.123393</c:v>
                </c:pt>
                <c:pt idx="59580">
                  <c:v>-0.119558</c:v>
                </c:pt>
                <c:pt idx="59581">
                  <c:v>-0.115732</c:v>
                </c:pt>
                <c:pt idx="59582">
                  <c:v>-0.111901</c:v>
                </c:pt>
                <c:pt idx="59583">
                  <c:v>-0.108068</c:v>
                </c:pt>
                <c:pt idx="59584">
                  <c:v>-0.104243</c:v>
                </c:pt>
                <c:pt idx="59585">
                  <c:v>-0.10043000000000001</c:v>
                </c:pt>
                <c:pt idx="59586">
                  <c:v>-9.6631900000000007E-2</c:v>
                </c:pt>
                <c:pt idx="59587">
                  <c:v>-9.2847299999999994E-2</c:v>
                </c:pt>
                <c:pt idx="59588">
                  <c:v>-8.9077000000000003E-2</c:v>
                </c:pt>
                <c:pt idx="59589">
                  <c:v>-8.5322300000000004E-2</c:v>
                </c:pt>
                <c:pt idx="59590">
                  <c:v>-8.1586199999999998E-2</c:v>
                </c:pt>
                <c:pt idx="59591">
                  <c:v>-7.7871499999999996E-2</c:v>
                </c:pt>
                <c:pt idx="59592">
                  <c:v>-7.4179700000000001E-2</c:v>
                </c:pt>
                <c:pt idx="59593">
                  <c:v>-7.0513000000000006E-2</c:v>
                </c:pt>
                <c:pt idx="59594">
                  <c:v>-6.6875000000000004E-2</c:v>
                </c:pt>
                <c:pt idx="59595">
                  <c:v>-6.3269500000000006E-2</c:v>
                </c:pt>
                <c:pt idx="59596">
                  <c:v>-5.9699299999999997E-2</c:v>
                </c:pt>
                <c:pt idx="59597">
                  <c:v>-5.61667E-2</c:v>
                </c:pt>
                <c:pt idx="59598">
                  <c:v>-5.2673299999999999E-2</c:v>
                </c:pt>
                <c:pt idx="59599">
                  <c:v>-4.9220300000000002E-2</c:v>
                </c:pt>
                <c:pt idx="59600">
                  <c:v>-4.5809299999999997E-2</c:v>
                </c:pt>
                <c:pt idx="59601">
                  <c:v>-4.2442199999999999E-2</c:v>
                </c:pt>
                <c:pt idx="59602">
                  <c:v>-3.9121000000000003E-2</c:v>
                </c:pt>
                <c:pt idx="59603">
                  <c:v>-3.58476E-2</c:v>
                </c:pt>
                <c:pt idx="59604">
                  <c:v>-3.2624300000000002E-2</c:v>
                </c:pt>
                <c:pt idx="59605">
                  <c:v>-2.9453199999999999E-2</c:v>
                </c:pt>
                <c:pt idx="59606">
                  <c:v>-2.6335399999999998E-2</c:v>
                </c:pt>
                <c:pt idx="59607">
                  <c:v>-2.32705E-2</c:v>
                </c:pt>
                <c:pt idx="59608">
                  <c:v>-2.0258999999999999E-2</c:v>
                </c:pt>
                <c:pt idx="59609">
                  <c:v>-1.73034E-2</c:v>
                </c:pt>
                <c:pt idx="59610">
                  <c:v>-1.44064E-2</c:v>
                </c:pt>
                <c:pt idx="59611">
                  <c:v>-1.15707E-2</c:v>
                </c:pt>
                <c:pt idx="59612" formatCode="0.00E+00">
                  <c:v>-8.7996499999999991E-3</c:v>
                </c:pt>
                <c:pt idx="59613" formatCode="0.00E+00">
                  <c:v>-6.0946000000000004E-3</c:v>
                </c:pt>
                <c:pt idx="59614" formatCode="0.00E+00">
                  <c:v>-3.4559199999999999E-3</c:v>
                </c:pt>
                <c:pt idx="59615" formatCode="0.00E+00">
                  <c:v>-8.8503200000000001E-4</c:v>
                </c:pt>
                <c:pt idx="59616" formatCode="0.00E+00">
                  <c:v>1.61594E-3</c:v>
                </c:pt>
                <c:pt idx="59617" formatCode="0.00E+00">
                  <c:v>4.0448899999999998E-3</c:v>
                </c:pt>
                <c:pt idx="59618" formatCode="0.00E+00">
                  <c:v>6.3994300000000002E-3</c:v>
                </c:pt>
                <c:pt idx="59619" formatCode="0.00E+00">
                  <c:v>8.6768799999999997E-3</c:v>
                </c:pt>
                <c:pt idx="59620">
                  <c:v>1.08764E-2</c:v>
                </c:pt>
                <c:pt idx="59621">
                  <c:v>1.2999200000000001E-2</c:v>
                </c:pt>
                <c:pt idx="59622">
                  <c:v>1.50457E-2</c:v>
                </c:pt>
                <c:pt idx="59623">
                  <c:v>1.7012800000000002E-2</c:v>
                </c:pt>
                <c:pt idx="59624">
                  <c:v>1.8896900000000001E-2</c:v>
                </c:pt>
                <c:pt idx="59625">
                  <c:v>2.0695100000000001E-2</c:v>
                </c:pt>
                <c:pt idx="59626">
                  <c:v>2.2405899999999999E-2</c:v>
                </c:pt>
                <c:pt idx="59627">
                  <c:v>2.4029200000000001E-2</c:v>
                </c:pt>
                <c:pt idx="59628">
                  <c:v>2.5566599999999998E-2</c:v>
                </c:pt>
                <c:pt idx="59629">
                  <c:v>2.7018400000000001E-2</c:v>
                </c:pt>
                <c:pt idx="59630">
                  <c:v>2.8382999999999999E-2</c:v>
                </c:pt>
                <c:pt idx="59631">
                  <c:v>2.9657599999999999E-2</c:v>
                </c:pt>
                <c:pt idx="59632">
                  <c:v>3.0838899999999999E-2</c:v>
                </c:pt>
                <c:pt idx="59633">
                  <c:v>3.19242E-2</c:v>
                </c:pt>
                <c:pt idx="59634">
                  <c:v>3.2911200000000002E-2</c:v>
                </c:pt>
                <c:pt idx="59635">
                  <c:v>3.3797199999999999E-2</c:v>
                </c:pt>
                <c:pt idx="59636">
                  <c:v>3.4581199999999999E-2</c:v>
                </c:pt>
                <c:pt idx="59637">
                  <c:v>3.5264400000000001E-2</c:v>
                </c:pt>
                <c:pt idx="59638">
                  <c:v>3.5847900000000002E-2</c:v>
                </c:pt>
                <c:pt idx="59639">
                  <c:v>3.63307E-2</c:v>
                </c:pt>
                <c:pt idx="59640">
                  <c:v>3.6712300000000003E-2</c:v>
                </c:pt>
                <c:pt idx="59641">
                  <c:v>3.6992900000000002E-2</c:v>
                </c:pt>
                <c:pt idx="59642">
                  <c:v>3.71714E-2</c:v>
                </c:pt>
                <c:pt idx="59643">
                  <c:v>3.7246099999999997E-2</c:v>
                </c:pt>
                <c:pt idx="59644">
                  <c:v>3.7216800000000001E-2</c:v>
                </c:pt>
                <c:pt idx="59645">
                  <c:v>3.7084600000000002E-2</c:v>
                </c:pt>
                <c:pt idx="59646">
                  <c:v>3.6850399999999998E-2</c:v>
                </c:pt>
                <c:pt idx="59647">
                  <c:v>3.6514400000000002E-2</c:v>
                </c:pt>
                <c:pt idx="59648">
                  <c:v>3.6075900000000001E-2</c:v>
                </c:pt>
                <c:pt idx="59649">
                  <c:v>3.5534299999999998E-2</c:v>
                </c:pt>
                <c:pt idx="59650">
                  <c:v>3.4888500000000003E-2</c:v>
                </c:pt>
                <c:pt idx="59651">
                  <c:v>3.41382E-2</c:v>
                </c:pt>
                <c:pt idx="59652">
                  <c:v>3.3285500000000003E-2</c:v>
                </c:pt>
                <c:pt idx="59653">
                  <c:v>3.2334000000000002E-2</c:v>
                </c:pt>
                <c:pt idx="59654">
                  <c:v>3.1284199999999998E-2</c:v>
                </c:pt>
                <c:pt idx="59655">
                  <c:v>3.0133699999999999E-2</c:v>
                </c:pt>
                <c:pt idx="59656">
                  <c:v>2.8880599999999999E-2</c:v>
                </c:pt>
                <c:pt idx="59657">
                  <c:v>2.7523800000000001E-2</c:v>
                </c:pt>
                <c:pt idx="59658">
                  <c:v>2.6065000000000001E-2</c:v>
                </c:pt>
                <c:pt idx="59659">
                  <c:v>2.4507500000000002E-2</c:v>
                </c:pt>
                <c:pt idx="59660">
                  <c:v>2.2853800000000001E-2</c:v>
                </c:pt>
                <c:pt idx="59661">
                  <c:v>2.1105200000000001E-2</c:v>
                </c:pt>
                <c:pt idx="59662">
                  <c:v>1.92634E-2</c:v>
                </c:pt>
                <c:pt idx="59663">
                  <c:v>1.7329299999999999E-2</c:v>
                </c:pt>
                <c:pt idx="59664">
                  <c:v>1.5303799999999999E-2</c:v>
                </c:pt>
                <c:pt idx="59665">
                  <c:v>1.31872E-2</c:v>
                </c:pt>
                <c:pt idx="59666">
                  <c:v>1.09797E-2</c:v>
                </c:pt>
                <c:pt idx="59667" formatCode="0.00E+00">
                  <c:v>8.6823999999999998E-3</c:v>
                </c:pt>
                <c:pt idx="59668" formatCode="0.00E+00">
                  <c:v>6.29826E-3</c:v>
                </c:pt>
                <c:pt idx="59669" formatCode="0.00E+00">
                  <c:v>3.83037E-3</c:v>
                </c:pt>
                <c:pt idx="59670" formatCode="0.00E+00">
                  <c:v>1.2806499999999999E-3</c:v>
                </c:pt>
                <c:pt idx="59671" formatCode="0.00E+00">
                  <c:v>-1.348E-3</c:v>
                </c:pt>
                <c:pt idx="59672" formatCode="0.00E+00">
                  <c:v>-4.0511599999999998E-3</c:v>
                </c:pt>
                <c:pt idx="59673" formatCode="0.00E+00">
                  <c:v>-6.8258599999999996E-3</c:v>
                </c:pt>
                <c:pt idx="59674" formatCode="0.00E+00">
                  <c:v>-9.6707400000000006E-3</c:v>
                </c:pt>
                <c:pt idx="59675">
                  <c:v>-1.25845E-2</c:v>
                </c:pt>
                <c:pt idx="59676">
                  <c:v>-1.5565600000000001E-2</c:v>
                </c:pt>
                <c:pt idx="59677">
                  <c:v>-1.8611800000000001E-2</c:v>
                </c:pt>
                <c:pt idx="59678">
                  <c:v>-2.1720400000000001E-2</c:v>
                </c:pt>
                <c:pt idx="59679">
                  <c:v>-2.4889100000000001E-2</c:v>
                </c:pt>
                <c:pt idx="59680">
                  <c:v>-2.8115600000000001E-2</c:v>
                </c:pt>
                <c:pt idx="59681">
                  <c:v>-3.1397300000000003E-2</c:v>
                </c:pt>
                <c:pt idx="59682">
                  <c:v>-3.4730299999999999E-2</c:v>
                </c:pt>
                <c:pt idx="59683">
                  <c:v>-3.8110900000000003E-2</c:v>
                </c:pt>
                <c:pt idx="59684">
                  <c:v>-4.1535999999999997E-2</c:v>
                </c:pt>
                <c:pt idx="59685">
                  <c:v>-4.5002899999999998E-2</c:v>
                </c:pt>
                <c:pt idx="59686">
                  <c:v>-4.8508900000000001E-2</c:v>
                </c:pt>
                <c:pt idx="59687">
                  <c:v>-5.2050600000000002E-2</c:v>
                </c:pt>
                <c:pt idx="59688">
                  <c:v>-5.5624300000000002E-2</c:v>
                </c:pt>
                <c:pt idx="59689">
                  <c:v>-5.9225800000000002E-2</c:v>
                </c:pt>
                <c:pt idx="59690">
                  <c:v>-6.2850799999999998E-2</c:v>
                </c:pt>
                <c:pt idx="59691">
                  <c:v>-6.6495899999999997E-2</c:v>
                </c:pt>
                <c:pt idx="59692">
                  <c:v>-7.0157499999999998E-2</c:v>
                </c:pt>
                <c:pt idx="59693">
                  <c:v>-7.38312E-2</c:v>
                </c:pt>
                <c:pt idx="59694">
                  <c:v>-7.7512700000000004E-2</c:v>
                </c:pt>
                <c:pt idx="59695">
                  <c:v>-8.1198000000000006E-2</c:v>
                </c:pt>
                <c:pt idx="59696">
                  <c:v>-8.4883100000000003E-2</c:v>
                </c:pt>
                <c:pt idx="59697">
                  <c:v>-8.8563900000000001E-2</c:v>
                </c:pt>
                <c:pt idx="59698">
                  <c:v>-9.2237E-2</c:v>
                </c:pt>
                <c:pt idx="59699">
                  <c:v>-9.5898399999999995E-2</c:v>
                </c:pt>
                <c:pt idx="59700">
                  <c:v>-9.9543599999999996E-2</c:v>
                </c:pt>
                <c:pt idx="59701">
                  <c:v>-0.103168</c:v>
                </c:pt>
                <c:pt idx="59702">
                  <c:v>-0.106766</c:v>
                </c:pt>
                <c:pt idx="59703">
                  <c:v>-0.110335</c:v>
                </c:pt>
                <c:pt idx="59704">
                  <c:v>-0.113871</c:v>
                </c:pt>
                <c:pt idx="59705">
                  <c:v>-0.117372</c:v>
                </c:pt>
                <c:pt idx="59706">
                  <c:v>-0.120835</c:v>
                </c:pt>
                <c:pt idx="59707">
                  <c:v>-0.12425600000000001</c:v>
                </c:pt>
                <c:pt idx="59708">
                  <c:v>-0.127632</c:v>
                </c:pt>
                <c:pt idx="59709">
                  <c:v>-0.13095799999999999</c:v>
                </c:pt>
                <c:pt idx="59710">
                  <c:v>-0.13423199999999999</c:v>
                </c:pt>
                <c:pt idx="59711">
                  <c:v>-0.13744999999999999</c:v>
                </c:pt>
                <c:pt idx="59712">
                  <c:v>-0.14060900000000001</c:v>
                </c:pt>
                <c:pt idx="59713">
                  <c:v>-0.143704</c:v>
                </c:pt>
                <c:pt idx="59714">
                  <c:v>-0.146732</c:v>
                </c:pt>
                <c:pt idx="59715">
                  <c:v>-0.14968799999999999</c:v>
                </c:pt>
                <c:pt idx="59716">
                  <c:v>-0.15257000000000001</c:v>
                </c:pt>
                <c:pt idx="59717">
                  <c:v>-0.15537500000000001</c:v>
                </c:pt>
                <c:pt idx="59718">
                  <c:v>-0.15809899999999999</c:v>
                </c:pt>
                <c:pt idx="59719">
                  <c:v>-0.16073799999999999</c:v>
                </c:pt>
                <c:pt idx="59720">
                  <c:v>-0.16328899999999999</c:v>
                </c:pt>
                <c:pt idx="59721">
                  <c:v>-0.16574900000000001</c:v>
                </c:pt>
                <c:pt idx="59722">
                  <c:v>-0.16811599999999999</c:v>
                </c:pt>
                <c:pt idx="59723">
                  <c:v>-0.17038500000000001</c:v>
                </c:pt>
                <c:pt idx="59724">
                  <c:v>-0.17255400000000001</c:v>
                </c:pt>
                <c:pt idx="59725">
                  <c:v>-0.174619</c:v>
                </c:pt>
                <c:pt idx="59726">
                  <c:v>-0.17657800000000001</c:v>
                </c:pt>
                <c:pt idx="59727">
                  <c:v>-0.178427</c:v>
                </c:pt>
                <c:pt idx="59728">
                  <c:v>-0.18016499999999999</c:v>
                </c:pt>
                <c:pt idx="59729">
                  <c:v>-0.18178800000000001</c:v>
                </c:pt>
                <c:pt idx="59730">
                  <c:v>-0.18329500000000001</c:v>
                </c:pt>
                <c:pt idx="59731">
                  <c:v>-0.18468300000000001</c:v>
                </c:pt>
                <c:pt idx="59732">
                  <c:v>-0.18595</c:v>
                </c:pt>
                <c:pt idx="59733">
                  <c:v>-0.18709100000000001</c:v>
                </c:pt>
                <c:pt idx="59734">
                  <c:v>-0.188107</c:v>
                </c:pt>
                <c:pt idx="59735">
                  <c:v>-0.188994</c:v>
                </c:pt>
                <c:pt idx="59736">
                  <c:v>-0.18975400000000001</c:v>
                </c:pt>
                <c:pt idx="59737">
                  <c:v>-0.190384</c:v>
                </c:pt>
                <c:pt idx="59738">
                  <c:v>-0.190883</c:v>
                </c:pt>
                <c:pt idx="59739">
                  <c:v>-0.191251</c:v>
                </c:pt>
                <c:pt idx="59740">
                  <c:v>-0.19148699999999999</c:v>
                </c:pt>
                <c:pt idx="59741">
                  <c:v>-0.19158900000000001</c:v>
                </c:pt>
                <c:pt idx="59742">
                  <c:v>-0.19155800000000001</c:v>
                </c:pt>
                <c:pt idx="59743">
                  <c:v>-0.19139100000000001</c:v>
                </c:pt>
                <c:pt idx="59744">
                  <c:v>-0.19108900000000001</c:v>
                </c:pt>
                <c:pt idx="59745">
                  <c:v>-0.19065099999999999</c:v>
                </c:pt>
                <c:pt idx="59746">
                  <c:v>-0.19007399999999999</c:v>
                </c:pt>
                <c:pt idx="59747">
                  <c:v>-0.189361</c:v>
                </c:pt>
                <c:pt idx="59748">
                  <c:v>-0.18850900000000001</c:v>
                </c:pt>
                <c:pt idx="59749">
                  <c:v>-0.18751999999999999</c:v>
                </c:pt>
                <c:pt idx="59750">
                  <c:v>-0.186393</c:v>
                </c:pt>
                <c:pt idx="59751">
                  <c:v>-0.18512700000000001</c:v>
                </c:pt>
                <c:pt idx="59752">
                  <c:v>-0.183725</c:v>
                </c:pt>
                <c:pt idx="59753">
                  <c:v>-0.18218500000000001</c:v>
                </c:pt>
                <c:pt idx="59754">
                  <c:v>-0.180509</c:v>
                </c:pt>
                <c:pt idx="59755">
                  <c:v>-0.17869699999999999</c:v>
                </c:pt>
                <c:pt idx="59756">
                  <c:v>-0.17674999999999999</c:v>
                </c:pt>
                <c:pt idx="59757">
                  <c:v>-0.17466899999999999</c:v>
                </c:pt>
                <c:pt idx="59758">
                  <c:v>-0.172457</c:v>
                </c:pt>
                <c:pt idx="59759">
                  <c:v>-0.17011399999999999</c:v>
                </c:pt>
                <c:pt idx="59760">
                  <c:v>-0.16764200000000001</c:v>
                </c:pt>
                <c:pt idx="59761">
                  <c:v>-0.16504199999999999</c:v>
                </c:pt>
                <c:pt idx="59762">
                  <c:v>-0.16231499999999999</c:v>
                </c:pt>
                <c:pt idx="59763">
                  <c:v>-0.15946199999999999</c:v>
                </c:pt>
                <c:pt idx="59764">
                  <c:v>-0.15648400000000001</c:v>
                </c:pt>
                <c:pt idx="59765">
                  <c:v>-0.15338499999999999</c:v>
                </c:pt>
                <c:pt idx="59766">
                  <c:v>-0.15016599999999999</c:v>
                </c:pt>
                <c:pt idx="59767">
                  <c:v>-0.14682999999999999</c:v>
                </c:pt>
                <c:pt idx="59768">
                  <c:v>-0.14337900000000001</c:v>
                </c:pt>
                <c:pt idx="59769">
                  <c:v>-0.139817</c:v>
                </c:pt>
                <c:pt idx="59770">
                  <c:v>-0.13614499999999999</c:v>
                </c:pt>
                <c:pt idx="59771">
                  <c:v>-0.13236700000000001</c:v>
                </c:pt>
                <c:pt idx="59772">
                  <c:v>-0.12848599999999999</c:v>
                </c:pt>
                <c:pt idx="59773">
                  <c:v>-0.124504</c:v>
                </c:pt>
                <c:pt idx="59774">
                  <c:v>-0.120424</c:v>
                </c:pt>
                <c:pt idx="59775">
                  <c:v>-0.11625000000000001</c:v>
                </c:pt>
                <c:pt idx="59776">
                  <c:v>-0.111983</c:v>
                </c:pt>
                <c:pt idx="59777">
                  <c:v>-0.107628</c:v>
                </c:pt>
                <c:pt idx="59778">
                  <c:v>-0.103187</c:v>
                </c:pt>
                <c:pt idx="59779">
                  <c:v>-9.86654E-2</c:v>
                </c:pt>
                <c:pt idx="59780">
                  <c:v>-9.4065499999999996E-2</c:v>
                </c:pt>
                <c:pt idx="59781">
                  <c:v>-8.9391499999999999E-2</c:v>
                </c:pt>
                <c:pt idx="59782">
                  <c:v>-8.4646899999999997E-2</c:v>
                </c:pt>
                <c:pt idx="59783">
                  <c:v>-7.9835199999999995E-2</c:v>
                </c:pt>
                <c:pt idx="59784">
                  <c:v>-7.4959999999999999E-2</c:v>
                </c:pt>
                <c:pt idx="59785">
                  <c:v>-7.0024900000000001E-2</c:v>
                </c:pt>
                <c:pt idx="59786">
                  <c:v>-6.50342E-2</c:v>
                </c:pt>
                <c:pt idx="59787">
                  <c:v>-5.9991900000000001E-2</c:v>
                </c:pt>
                <c:pt idx="59788">
                  <c:v>-5.4901999999999999E-2</c:v>
                </c:pt>
                <c:pt idx="59789">
                  <c:v>-4.9768600000000003E-2</c:v>
                </c:pt>
                <c:pt idx="59790">
                  <c:v>-4.45961E-2</c:v>
                </c:pt>
                <c:pt idx="59791">
                  <c:v>-3.9389500000000001E-2</c:v>
                </c:pt>
                <c:pt idx="59792">
                  <c:v>-3.4152599999999998E-2</c:v>
                </c:pt>
                <c:pt idx="59793">
                  <c:v>-2.8888899999999999E-2</c:v>
                </c:pt>
                <c:pt idx="59794">
                  <c:v>-2.3601899999999999E-2</c:v>
                </c:pt>
                <c:pt idx="59795">
                  <c:v>-1.8295700000000002E-2</c:v>
                </c:pt>
                <c:pt idx="59796">
                  <c:v>-1.29742E-2</c:v>
                </c:pt>
                <c:pt idx="59797" formatCode="0.00E+00">
                  <c:v>-7.6410799999999997E-3</c:v>
                </c:pt>
                <c:pt idx="59798" formatCode="0.00E+00">
                  <c:v>-2.3003799999999999E-3</c:v>
                </c:pt>
                <c:pt idx="59799" formatCode="0.00E+00">
                  <c:v>3.0434699999999999E-3</c:v>
                </c:pt>
                <c:pt idx="59800" formatCode="0.00E+00">
                  <c:v>8.3858700000000001E-3</c:v>
                </c:pt>
                <c:pt idx="59801">
                  <c:v>1.3722399999999999E-2</c:v>
                </c:pt>
                <c:pt idx="59802">
                  <c:v>1.9048900000000001E-2</c:v>
                </c:pt>
                <c:pt idx="59803">
                  <c:v>2.4361600000000001E-2</c:v>
                </c:pt>
                <c:pt idx="59804">
                  <c:v>2.9656600000000002E-2</c:v>
                </c:pt>
                <c:pt idx="59805">
                  <c:v>3.4930099999999999E-2</c:v>
                </c:pt>
                <c:pt idx="59806">
                  <c:v>4.01778E-2</c:v>
                </c:pt>
                <c:pt idx="59807">
                  <c:v>4.5395199999999997E-2</c:v>
                </c:pt>
                <c:pt idx="59808">
                  <c:v>5.0577999999999998E-2</c:v>
                </c:pt>
                <c:pt idx="59809">
                  <c:v>5.5721899999999998E-2</c:v>
                </c:pt>
                <c:pt idx="59810">
                  <c:v>6.0823000000000002E-2</c:v>
                </c:pt>
                <c:pt idx="59811">
                  <c:v>6.58778E-2</c:v>
                </c:pt>
                <c:pt idx="59812">
                  <c:v>7.0883000000000002E-2</c:v>
                </c:pt>
                <c:pt idx="59813">
                  <c:v>7.5835100000000003E-2</c:v>
                </c:pt>
                <c:pt idx="59814">
                  <c:v>8.0730700000000002E-2</c:v>
                </c:pt>
                <c:pt idx="59815">
                  <c:v>8.5565699999999995E-2</c:v>
                </c:pt>
                <c:pt idx="59816">
                  <c:v>9.0336600000000003E-2</c:v>
                </c:pt>
                <c:pt idx="59817">
                  <c:v>9.5039499999999999E-2</c:v>
                </c:pt>
                <c:pt idx="59818">
                  <c:v>9.9670099999999998E-2</c:v>
                </c:pt>
                <c:pt idx="59819">
                  <c:v>0.104225</c:v>
                </c:pt>
                <c:pt idx="59820">
                  <c:v>0.108699</c:v>
                </c:pt>
                <c:pt idx="59821">
                  <c:v>0.113092</c:v>
                </c:pt>
                <c:pt idx="59822">
                  <c:v>0.117397</c:v>
                </c:pt>
                <c:pt idx="59823">
                  <c:v>0.121614</c:v>
                </c:pt>
                <c:pt idx="59824">
                  <c:v>0.12573799999999999</c:v>
                </c:pt>
                <c:pt idx="59825">
                  <c:v>0.12976799999999999</c:v>
                </c:pt>
                <c:pt idx="59826">
                  <c:v>0.13370000000000001</c:v>
                </c:pt>
                <c:pt idx="59827">
                  <c:v>0.13753199999999999</c:v>
                </c:pt>
                <c:pt idx="59828">
                  <c:v>0.141263</c:v>
                </c:pt>
                <c:pt idx="59829">
                  <c:v>0.14488999999999999</c:v>
                </c:pt>
                <c:pt idx="59830">
                  <c:v>0.14841199999999999</c:v>
                </c:pt>
                <c:pt idx="59831">
                  <c:v>0.15182499999999999</c:v>
                </c:pt>
                <c:pt idx="59832">
                  <c:v>0.15512699999999999</c:v>
                </c:pt>
                <c:pt idx="59833">
                  <c:v>0.15831300000000001</c:v>
                </c:pt>
                <c:pt idx="59834">
                  <c:v>0.161381</c:v>
                </c:pt>
                <c:pt idx="59835">
                  <c:v>0.16433</c:v>
                </c:pt>
                <c:pt idx="59836">
                  <c:v>0.167159</c:v>
                </c:pt>
                <c:pt idx="59837">
                  <c:v>0.16986699999999999</c:v>
                </c:pt>
                <c:pt idx="59838">
                  <c:v>0.17245099999999999</c:v>
                </c:pt>
                <c:pt idx="59839">
                  <c:v>0.17491100000000001</c:v>
                </c:pt>
                <c:pt idx="59840">
                  <c:v>0.17724500000000001</c:v>
                </c:pt>
                <c:pt idx="59841">
                  <c:v>0.179453</c:v>
                </c:pt>
                <c:pt idx="59842">
                  <c:v>0.181532</c:v>
                </c:pt>
                <c:pt idx="59843">
                  <c:v>0.18348300000000001</c:v>
                </c:pt>
                <c:pt idx="59844">
                  <c:v>0.185305</c:v>
                </c:pt>
                <c:pt idx="59845">
                  <c:v>0.18699499999999999</c:v>
                </c:pt>
                <c:pt idx="59846">
                  <c:v>0.188554</c:v>
                </c:pt>
                <c:pt idx="59847">
                  <c:v>0.18998000000000001</c:v>
                </c:pt>
                <c:pt idx="59848">
                  <c:v>0.191274</c:v>
                </c:pt>
                <c:pt idx="59849">
                  <c:v>0.19243499999999999</c:v>
                </c:pt>
                <c:pt idx="59850">
                  <c:v>0.193465</c:v>
                </c:pt>
                <c:pt idx="59851">
                  <c:v>0.19436200000000001</c:v>
                </c:pt>
                <c:pt idx="59852">
                  <c:v>0.195128</c:v>
                </c:pt>
                <c:pt idx="59853">
                  <c:v>0.19576199999999999</c:v>
                </c:pt>
                <c:pt idx="59854">
                  <c:v>0.196265</c:v>
                </c:pt>
                <c:pt idx="59855">
                  <c:v>0.19663700000000001</c:v>
                </c:pt>
                <c:pt idx="59856">
                  <c:v>0.19688</c:v>
                </c:pt>
                <c:pt idx="59857">
                  <c:v>0.196993</c:v>
                </c:pt>
                <c:pt idx="59858">
                  <c:v>0.19697600000000001</c:v>
                </c:pt>
                <c:pt idx="59859">
                  <c:v>0.196829</c:v>
                </c:pt>
                <c:pt idx="59860">
                  <c:v>0.19655500000000001</c:v>
                </c:pt>
                <c:pt idx="59861">
                  <c:v>0.19615299999999999</c:v>
                </c:pt>
                <c:pt idx="59862">
                  <c:v>0.19562499999999999</c:v>
                </c:pt>
                <c:pt idx="59863">
                  <c:v>0.19497300000000001</c:v>
                </c:pt>
                <c:pt idx="59864">
                  <c:v>0.19419900000000001</c:v>
                </c:pt>
                <c:pt idx="59865">
                  <c:v>0.193304</c:v>
                </c:pt>
                <c:pt idx="59866">
                  <c:v>0.19229199999999999</c:v>
                </c:pt>
                <c:pt idx="59867">
                  <c:v>0.191163</c:v>
                </c:pt>
                <c:pt idx="59868">
                  <c:v>0.189919</c:v>
                </c:pt>
                <c:pt idx="59869">
                  <c:v>0.18856300000000001</c:v>
                </c:pt>
                <c:pt idx="59870">
                  <c:v>0.18709700000000001</c:v>
                </c:pt>
                <c:pt idx="59871">
                  <c:v>0.18552399999999999</c:v>
                </c:pt>
                <c:pt idx="59872">
                  <c:v>0.18384400000000001</c:v>
                </c:pt>
                <c:pt idx="59873">
                  <c:v>0.18206</c:v>
                </c:pt>
                <c:pt idx="59874">
                  <c:v>0.180172</c:v>
                </c:pt>
                <c:pt idx="59875">
                  <c:v>0.17818300000000001</c:v>
                </c:pt>
                <c:pt idx="59876">
                  <c:v>0.176095</c:v>
                </c:pt>
                <c:pt idx="59877">
                  <c:v>0.17391100000000001</c:v>
                </c:pt>
                <c:pt idx="59878">
                  <c:v>0.17163400000000001</c:v>
                </c:pt>
                <c:pt idx="59879">
                  <c:v>0.169269</c:v>
                </c:pt>
                <c:pt idx="59880">
                  <c:v>0.16681699999999999</c:v>
                </c:pt>
                <c:pt idx="59881">
                  <c:v>0.16428200000000001</c:v>
                </c:pt>
                <c:pt idx="59882">
                  <c:v>0.16166700000000001</c:v>
                </c:pt>
                <c:pt idx="59883">
                  <c:v>0.158972</c:v>
                </c:pt>
                <c:pt idx="59884">
                  <c:v>0.15620100000000001</c:v>
                </c:pt>
                <c:pt idx="59885">
                  <c:v>0.15335799999999999</c:v>
                </c:pt>
                <c:pt idx="59886">
                  <c:v>0.150447</c:v>
                </c:pt>
                <c:pt idx="59887">
                  <c:v>0.14747099999999999</c:v>
                </c:pt>
                <c:pt idx="59888">
                  <c:v>0.14443400000000001</c:v>
                </c:pt>
                <c:pt idx="59889">
                  <c:v>0.14133999999999999</c:v>
                </c:pt>
                <c:pt idx="59890">
                  <c:v>0.13819200000000001</c:v>
                </c:pt>
                <c:pt idx="59891">
                  <c:v>0.134992</c:v>
                </c:pt>
                <c:pt idx="59892">
                  <c:v>0.131743</c:v>
                </c:pt>
                <c:pt idx="59893">
                  <c:v>0.12844700000000001</c:v>
                </c:pt>
                <c:pt idx="59894">
                  <c:v>0.125107</c:v>
                </c:pt>
                <c:pt idx="59895">
                  <c:v>0.121727</c:v>
                </c:pt>
                <c:pt idx="59896">
                  <c:v>0.118311</c:v>
                </c:pt>
                <c:pt idx="59897">
                  <c:v>0.11486</c:v>
                </c:pt>
                <c:pt idx="59898">
                  <c:v>0.111378</c:v>
                </c:pt>
                <c:pt idx="59899">
                  <c:v>0.10786900000000001</c:v>
                </c:pt>
                <c:pt idx="59900">
                  <c:v>0.104337</c:v>
                </c:pt>
                <c:pt idx="59901">
                  <c:v>0.100785</c:v>
                </c:pt>
                <c:pt idx="59902">
                  <c:v>9.7218399999999996E-2</c:v>
                </c:pt>
                <c:pt idx="59903">
                  <c:v>9.3638600000000002E-2</c:v>
                </c:pt>
                <c:pt idx="59904">
                  <c:v>9.0049400000000002E-2</c:v>
                </c:pt>
                <c:pt idx="59905">
                  <c:v>8.6454500000000004E-2</c:v>
                </c:pt>
                <c:pt idx="59906">
                  <c:v>8.2857799999999995E-2</c:v>
                </c:pt>
                <c:pt idx="59907">
                  <c:v>7.9263E-2</c:v>
                </c:pt>
                <c:pt idx="59908">
                  <c:v>7.5673400000000002E-2</c:v>
                </c:pt>
                <c:pt idx="59909">
                  <c:v>7.2092000000000003E-2</c:v>
                </c:pt>
                <c:pt idx="59910">
                  <c:v>6.8521600000000002E-2</c:v>
                </c:pt>
                <c:pt idx="59911">
                  <c:v>6.4964900000000006E-2</c:v>
                </c:pt>
                <c:pt idx="59912">
                  <c:v>6.1423899999999997E-2</c:v>
                </c:pt>
                <c:pt idx="59913">
                  <c:v>5.7901300000000003E-2</c:v>
                </c:pt>
                <c:pt idx="59914">
                  <c:v>5.4400400000000002E-2</c:v>
                </c:pt>
                <c:pt idx="59915">
                  <c:v>5.0923700000000002E-2</c:v>
                </c:pt>
                <c:pt idx="59916">
                  <c:v>4.7473300000000003E-2</c:v>
                </c:pt>
                <c:pt idx="59917">
                  <c:v>4.4052300000000003E-2</c:v>
                </c:pt>
                <c:pt idx="59918">
                  <c:v>4.0664100000000002E-2</c:v>
                </c:pt>
                <c:pt idx="59919">
                  <c:v>3.7311700000000003E-2</c:v>
                </c:pt>
                <c:pt idx="59920">
                  <c:v>3.3998100000000003E-2</c:v>
                </c:pt>
                <c:pt idx="59921">
                  <c:v>3.0726400000000001E-2</c:v>
                </c:pt>
                <c:pt idx="59922">
                  <c:v>2.7498999999999999E-2</c:v>
                </c:pt>
                <c:pt idx="59923">
                  <c:v>2.4318599999999999E-2</c:v>
                </c:pt>
                <c:pt idx="59924">
                  <c:v>2.1188499999999999E-2</c:v>
                </c:pt>
                <c:pt idx="59925">
                  <c:v>1.8111200000000001E-2</c:v>
                </c:pt>
                <c:pt idx="59926">
                  <c:v>1.50875E-2</c:v>
                </c:pt>
                <c:pt idx="59927">
                  <c:v>1.2118E-2</c:v>
                </c:pt>
                <c:pt idx="59928" formatCode="0.00E+00">
                  <c:v>9.20465E-3</c:v>
                </c:pt>
                <c:pt idx="59929" formatCode="0.00E+00">
                  <c:v>6.3507600000000004E-3</c:v>
                </c:pt>
                <c:pt idx="59930" formatCode="0.00E+00">
                  <c:v>3.5598399999999999E-3</c:v>
                </c:pt>
                <c:pt idx="59931" formatCode="0.00E+00">
                  <c:v>8.3465799999999995E-4</c:v>
                </c:pt>
                <c:pt idx="59932" formatCode="0.00E+00">
                  <c:v>-1.82285E-3</c:v>
                </c:pt>
                <c:pt idx="59933" formatCode="0.00E+00">
                  <c:v>-4.4110399999999998E-3</c:v>
                </c:pt>
                <c:pt idx="59934" formatCode="0.00E+00">
                  <c:v>-6.9283900000000004E-3</c:v>
                </c:pt>
                <c:pt idx="59935" formatCode="0.00E+00">
                  <c:v>-9.3734700000000001E-3</c:v>
                </c:pt>
                <c:pt idx="59936">
                  <c:v>-1.17448E-2</c:v>
                </c:pt>
                <c:pt idx="59937">
                  <c:v>-1.40409E-2</c:v>
                </c:pt>
                <c:pt idx="59938">
                  <c:v>-1.6260500000000001E-2</c:v>
                </c:pt>
                <c:pt idx="59939">
                  <c:v>-1.8401799999999999E-2</c:v>
                </c:pt>
                <c:pt idx="59940">
                  <c:v>-2.04627E-2</c:v>
                </c:pt>
                <c:pt idx="59941">
                  <c:v>-2.2441300000000001E-2</c:v>
                </c:pt>
                <c:pt idx="59942">
                  <c:v>-2.43365E-2</c:v>
                </c:pt>
                <c:pt idx="59943">
                  <c:v>-2.61476E-2</c:v>
                </c:pt>
                <c:pt idx="59944">
                  <c:v>-2.7873599999999998E-2</c:v>
                </c:pt>
                <c:pt idx="59945">
                  <c:v>-2.9513500000000002E-2</c:v>
                </c:pt>
                <c:pt idx="59946">
                  <c:v>-3.1066900000000001E-2</c:v>
                </c:pt>
                <c:pt idx="59947">
                  <c:v>-3.2533199999999998E-2</c:v>
                </c:pt>
                <c:pt idx="59948">
                  <c:v>-3.39111E-2</c:v>
                </c:pt>
                <c:pt idx="59949">
                  <c:v>-3.5199500000000002E-2</c:v>
                </c:pt>
                <c:pt idx="59950">
                  <c:v>-3.6398300000000001E-2</c:v>
                </c:pt>
                <c:pt idx="59951">
                  <c:v>-3.7507699999999998E-2</c:v>
                </c:pt>
                <c:pt idx="59952">
                  <c:v>-3.8527400000000003E-2</c:v>
                </c:pt>
                <c:pt idx="59953">
                  <c:v>-3.9456600000000001E-2</c:v>
                </c:pt>
                <c:pt idx="59954">
                  <c:v>-4.02951E-2</c:v>
                </c:pt>
                <c:pt idx="59955">
                  <c:v>-4.1042599999999999E-2</c:v>
                </c:pt>
                <c:pt idx="59956">
                  <c:v>-4.1698600000000002E-2</c:v>
                </c:pt>
                <c:pt idx="59957">
                  <c:v>-4.2263700000000001E-2</c:v>
                </c:pt>
                <c:pt idx="59958">
                  <c:v>-4.2738699999999998E-2</c:v>
                </c:pt>
                <c:pt idx="59959">
                  <c:v>-4.3123599999999998E-2</c:v>
                </c:pt>
                <c:pt idx="59960">
                  <c:v>-4.3417600000000001E-2</c:v>
                </c:pt>
                <c:pt idx="59961">
                  <c:v>-4.36205E-2</c:v>
                </c:pt>
                <c:pt idx="59962">
                  <c:v>-4.3732699999999999E-2</c:v>
                </c:pt>
                <c:pt idx="59963">
                  <c:v>-4.3754099999999997E-2</c:v>
                </c:pt>
                <c:pt idx="59964">
                  <c:v>-4.3684599999999997E-2</c:v>
                </c:pt>
                <c:pt idx="59965">
                  <c:v>-4.3524500000000001E-2</c:v>
                </c:pt>
                <c:pt idx="59966">
                  <c:v>-4.3274800000000002E-2</c:v>
                </c:pt>
                <c:pt idx="59967">
                  <c:v>-4.2937200000000002E-2</c:v>
                </c:pt>
                <c:pt idx="59968">
                  <c:v>-4.2512300000000003E-2</c:v>
                </c:pt>
                <c:pt idx="59969">
                  <c:v>-4.2000500000000003E-2</c:v>
                </c:pt>
                <c:pt idx="59970">
                  <c:v>-4.1402700000000001E-2</c:v>
                </c:pt>
                <c:pt idx="59971">
                  <c:v>-4.0719999999999999E-2</c:v>
                </c:pt>
                <c:pt idx="59972">
                  <c:v>-3.9953200000000001E-2</c:v>
                </c:pt>
                <c:pt idx="59973">
                  <c:v>-3.9102499999999998E-2</c:v>
                </c:pt>
                <c:pt idx="59974">
                  <c:v>-3.8168500000000001E-2</c:v>
                </c:pt>
                <c:pt idx="59975">
                  <c:v>-3.7152400000000002E-2</c:v>
                </c:pt>
                <c:pt idx="59976">
                  <c:v>-3.6055700000000003E-2</c:v>
                </c:pt>
                <c:pt idx="59977">
                  <c:v>-3.4879599999999997E-2</c:v>
                </c:pt>
                <c:pt idx="59978">
                  <c:v>-3.3625299999999997E-2</c:v>
                </c:pt>
                <c:pt idx="59979">
                  <c:v>-3.2293500000000003E-2</c:v>
                </c:pt>
                <c:pt idx="59980">
                  <c:v>-3.0885699999999999E-2</c:v>
                </c:pt>
                <c:pt idx="59981">
                  <c:v>-2.9403499999999999E-2</c:v>
                </c:pt>
                <c:pt idx="59982">
                  <c:v>-2.7848399999999999E-2</c:v>
                </c:pt>
                <c:pt idx="59983">
                  <c:v>-2.6221399999999999E-2</c:v>
                </c:pt>
                <c:pt idx="59984">
                  <c:v>-2.4523E-2</c:v>
                </c:pt>
                <c:pt idx="59985">
                  <c:v>-2.2754799999999999E-2</c:v>
                </c:pt>
                <c:pt idx="59986">
                  <c:v>-2.09191E-2</c:v>
                </c:pt>
                <c:pt idx="59987">
                  <c:v>-1.9018E-2</c:v>
                </c:pt>
                <c:pt idx="59988">
                  <c:v>-1.70534E-2</c:v>
                </c:pt>
                <c:pt idx="59989">
                  <c:v>-1.5026899999999999E-2</c:v>
                </c:pt>
                <c:pt idx="59990">
                  <c:v>-1.2940500000000001E-2</c:v>
                </c:pt>
                <c:pt idx="59991">
                  <c:v>-1.0795900000000001E-2</c:v>
                </c:pt>
                <c:pt idx="59992" formatCode="0.00E+00">
                  <c:v>-8.5945899999999992E-3</c:v>
                </c:pt>
                <c:pt idx="59993" formatCode="0.00E+00">
                  <c:v>-6.3378000000000002E-3</c:v>
                </c:pt>
                <c:pt idx="59994" formatCode="0.00E+00">
                  <c:v>-4.0267000000000002E-3</c:v>
                </c:pt>
                <c:pt idx="59995" formatCode="0.00E+00">
                  <c:v>-1.6627300000000001E-3</c:v>
                </c:pt>
                <c:pt idx="59996" formatCode="0.00E+00">
                  <c:v>7.5259600000000002E-4</c:v>
                </c:pt>
                <c:pt idx="59997" formatCode="0.00E+00">
                  <c:v>3.21769E-3</c:v>
                </c:pt>
                <c:pt idx="59998" formatCode="0.00E+00">
                  <c:v>5.7305500000000001E-3</c:v>
                </c:pt>
                <c:pt idx="59999" formatCode="0.00E+00">
                  <c:v>8.2888500000000004E-3</c:v>
                </c:pt>
                <c:pt idx="60000">
                  <c:v>1.08904E-2</c:v>
                </c:pt>
                <c:pt idx="60001">
                  <c:v>1.35332E-2</c:v>
                </c:pt>
                <c:pt idx="60002">
                  <c:v>1.6215199999999999E-2</c:v>
                </c:pt>
                <c:pt idx="60003">
                  <c:v>1.8934599999999999E-2</c:v>
                </c:pt>
                <c:pt idx="60004">
                  <c:v>2.16901E-2</c:v>
                </c:pt>
                <c:pt idx="60005">
                  <c:v>2.4480200000000001E-2</c:v>
                </c:pt>
                <c:pt idx="60006">
                  <c:v>2.7302799999999999E-2</c:v>
                </c:pt>
                <c:pt idx="60007">
                  <c:v>3.0155499999999998E-2</c:v>
                </c:pt>
                <c:pt idx="60008">
                  <c:v>3.30359E-2</c:v>
                </c:pt>
                <c:pt idx="60009">
                  <c:v>3.5941599999999997E-2</c:v>
                </c:pt>
                <c:pt idx="60010">
                  <c:v>3.8871200000000002E-2</c:v>
                </c:pt>
                <c:pt idx="60011">
                  <c:v>4.1823800000000001E-2</c:v>
                </c:pt>
                <c:pt idx="60012">
                  <c:v>4.4797400000000001E-2</c:v>
                </c:pt>
                <c:pt idx="60013">
                  <c:v>4.7789400000000003E-2</c:v>
                </c:pt>
                <c:pt idx="60014">
                  <c:v>5.0798200000000002E-2</c:v>
                </c:pt>
                <c:pt idx="60015">
                  <c:v>5.3822000000000002E-2</c:v>
                </c:pt>
                <c:pt idx="60016">
                  <c:v>5.6858100000000002E-2</c:v>
                </c:pt>
                <c:pt idx="60017">
                  <c:v>5.9903999999999999E-2</c:v>
                </c:pt>
                <c:pt idx="60018">
                  <c:v>6.2958200000000006E-2</c:v>
                </c:pt>
                <c:pt idx="60019">
                  <c:v>6.6018900000000005E-2</c:v>
                </c:pt>
                <c:pt idx="60020">
                  <c:v>6.9083500000000006E-2</c:v>
                </c:pt>
                <c:pt idx="60021">
                  <c:v>7.2149199999999997E-2</c:v>
                </c:pt>
                <c:pt idx="60022">
                  <c:v>7.5213500000000003E-2</c:v>
                </c:pt>
                <c:pt idx="60023">
                  <c:v>7.8274399999999994E-2</c:v>
                </c:pt>
                <c:pt idx="60024">
                  <c:v>8.1330700000000006E-2</c:v>
                </c:pt>
                <c:pt idx="60025">
                  <c:v>8.4381200000000003E-2</c:v>
                </c:pt>
                <c:pt idx="60026">
                  <c:v>8.7424000000000002E-2</c:v>
                </c:pt>
                <c:pt idx="60027">
                  <c:v>9.0457099999999999E-2</c:v>
                </c:pt>
                <c:pt idx="60028">
                  <c:v>9.3478400000000003E-2</c:v>
                </c:pt>
                <c:pt idx="60029">
                  <c:v>9.6486199999999994E-2</c:v>
                </c:pt>
                <c:pt idx="60030">
                  <c:v>9.94786E-2</c:v>
                </c:pt>
                <c:pt idx="60031">
                  <c:v>0.102454</c:v>
                </c:pt>
                <c:pt idx="60032">
                  <c:v>0.10541</c:v>
                </c:pt>
                <c:pt idx="60033">
                  <c:v>0.108346</c:v>
                </c:pt>
                <c:pt idx="60034">
                  <c:v>0.11126</c:v>
                </c:pt>
                <c:pt idx="60035">
                  <c:v>0.114149</c:v>
                </c:pt>
                <c:pt idx="60036">
                  <c:v>0.11701300000000001</c:v>
                </c:pt>
                <c:pt idx="60037">
                  <c:v>0.119847</c:v>
                </c:pt>
                <c:pt idx="60038">
                  <c:v>0.122651</c:v>
                </c:pt>
                <c:pt idx="60039">
                  <c:v>0.12542300000000001</c:v>
                </c:pt>
                <c:pt idx="60040">
                  <c:v>0.12816</c:v>
                </c:pt>
                <c:pt idx="60041">
                  <c:v>0.13086100000000001</c:v>
                </c:pt>
                <c:pt idx="60042">
                  <c:v>0.133524</c:v>
                </c:pt>
                <c:pt idx="60043">
                  <c:v>0.13614799999999999</c:v>
                </c:pt>
                <c:pt idx="60044">
                  <c:v>0.13873099999999999</c:v>
                </c:pt>
                <c:pt idx="60045">
                  <c:v>0.14127200000000001</c:v>
                </c:pt>
                <c:pt idx="60046">
                  <c:v>0.14376700000000001</c:v>
                </c:pt>
                <c:pt idx="60047">
                  <c:v>0.14621600000000001</c:v>
                </c:pt>
                <c:pt idx="60048">
                  <c:v>0.148617</c:v>
                </c:pt>
                <c:pt idx="60049">
                  <c:v>0.15096899999999999</c:v>
                </c:pt>
                <c:pt idx="60050">
                  <c:v>0.15326999999999999</c:v>
                </c:pt>
                <c:pt idx="60051">
                  <c:v>0.15551999999999999</c:v>
                </c:pt>
                <c:pt idx="60052">
                  <c:v>0.15771399999999999</c:v>
                </c:pt>
                <c:pt idx="60053">
                  <c:v>0.159853</c:v>
                </c:pt>
                <c:pt idx="60054">
                  <c:v>0.16193399999999999</c:v>
                </c:pt>
                <c:pt idx="60055">
                  <c:v>0.16395599999999999</c:v>
                </c:pt>
                <c:pt idx="60056">
                  <c:v>0.16591900000000001</c:v>
                </c:pt>
                <c:pt idx="60057">
                  <c:v>0.167821</c:v>
                </c:pt>
                <c:pt idx="60058">
                  <c:v>0.16966100000000001</c:v>
                </c:pt>
                <c:pt idx="60059">
                  <c:v>0.17143800000000001</c:v>
                </c:pt>
                <c:pt idx="60060">
                  <c:v>0.173149</c:v>
                </c:pt>
                <c:pt idx="60061">
                  <c:v>0.17479500000000001</c:v>
                </c:pt>
                <c:pt idx="60062">
                  <c:v>0.176372</c:v>
                </c:pt>
                <c:pt idx="60063">
                  <c:v>0.17788100000000001</c:v>
                </c:pt>
                <c:pt idx="60064">
                  <c:v>0.17932100000000001</c:v>
                </c:pt>
                <c:pt idx="60065">
                  <c:v>0.18068899999999999</c:v>
                </c:pt>
                <c:pt idx="60066">
                  <c:v>0.18198600000000001</c:v>
                </c:pt>
                <c:pt idx="60067">
                  <c:v>0.18321200000000001</c:v>
                </c:pt>
                <c:pt idx="60068">
                  <c:v>0.184363</c:v>
                </c:pt>
                <c:pt idx="60069">
                  <c:v>0.18544099999999999</c:v>
                </c:pt>
                <c:pt idx="60070">
                  <c:v>0.186443</c:v>
                </c:pt>
                <c:pt idx="60071">
                  <c:v>0.18737000000000001</c:v>
                </c:pt>
                <c:pt idx="60072">
                  <c:v>0.18822</c:v>
                </c:pt>
                <c:pt idx="60073">
                  <c:v>0.18899299999999999</c:v>
                </c:pt>
                <c:pt idx="60074">
                  <c:v>0.18968699999999999</c:v>
                </c:pt>
                <c:pt idx="60075">
                  <c:v>0.190303</c:v>
                </c:pt>
                <c:pt idx="60076">
                  <c:v>0.19084000000000001</c:v>
                </c:pt>
                <c:pt idx="60077">
                  <c:v>0.19129699999999999</c:v>
                </c:pt>
                <c:pt idx="60078">
                  <c:v>0.19167500000000001</c:v>
                </c:pt>
                <c:pt idx="60079">
                  <c:v>0.191972</c:v>
                </c:pt>
                <c:pt idx="60080">
                  <c:v>0.192189</c:v>
                </c:pt>
                <c:pt idx="60081">
                  <c:v>0.192325</c:v>
                </c:pt>
                <c:pt idx="60082">
                  <c:v>0.19238</c:v>
                </c:pt>
                <c:pt idx="60083">
                  <c:v>0.192353</c:v>
                </c:pt>
                <c:pt idx="60084">
                  <c:v>0.192243</c:v>
                </c:pt>
                <c:pt idx="60085">
                  <c:v>0.192052</c:v>
                </c:pt>
                <c:pt idx="60086">
                  <c:v>0.191778</c:v>
                </c:pt>
                <c:pt idx="60087">
                  <c:v>0.19142300000000001</c:v>
                </c:pt>
                <c:pt idx="60088">
                  <c:v>0.19098699999999999</c:v>
                </c:pt>
                <c:pt idx="60089">
                  <c:v>0.190469</c:v>
                </c:pt>
                <c:pt idx="60090">
                  <c:v>0.18987000000000001</c:v>
                </c:pt>
                <c:pt idx="60091">
                  <c:v>0.189191</c:v>
                </c:pt>
                <c:pt idx="60092">
                  <c:v>0.18842999999999999</c:v>
                </c:pt>
                <c:pt idx="60093">
                  <c:v>0.18759000000000001</c:v>
                </c:pt>
                <c:pt idx="60094">
                  <c:v>0.18667</c:v>
                </c:pt>
                <c:pt idx="60095">
                  <c:v>0.185672</c:v>
                </c:pt>
                <c:pt idx="60096">
                  <c:v>0.18459600000000001</c:v>
                </c:pt>
                <c:pt idx="60097">
                  <c:v>0.18344299999999999</c:v>
                </c:pt>
                <c:pt idx="60098">
                  <c:v>0.18221399999999999</c:v>
                </c:pt>
                <c:pt idx="60099">
                  <c:v>0.18090899999999999</c:v>
                </c:pt>
                <c:pt idx="60100">
                  <c:v>0.17953</c:v>
                </c:pt>
                <c:pt idx="60101">
                  <c:v>0.17807700000000001</c:v>
                </c:pt>
                <c:pt idx="60102">
                  <c:v>0.17655100000000001</c:v>
                </c:pt>
                <c:pt idx="60103">
                  <c:v>0.174954</c:v>
                </c:pt>
                <c:pt idx="60104">
                  <c:v>0.17328499999999999</c:v>
                </c:pt>
                <c:pt idx="60105">
                  <c:v>0.17154700000000001</c:v>
                </c:pt>
                <c:pt idx="60106">
                  <c:v>0.169741</c:v>
                </c:pt>
                <c:pt idx="60107">
                  <c:v>0.16786799999999999</c:v>
                </c:pt>
                <c:pt idx="60108">
                  <c:v>0.16592899999999999</c:v>
                </c:pt>
                <c:pt idx="60109">
                  <c:v>0.16392699999999999</c:v>
                </c:pt>
                <c:pt idx="60110">
                  <c:v>0.16186400000000001</c:v>
                </c:pt>
                <c:pt idx="60111">
                  <c:v>0.159742</c:v>
                </c:pt>
                <c:pt idx="60112">
                  <c:v>0.15756200000000001</c:v>
                </c:pt>
                <c:pt idx="60113">
                  <c:v>0.15532499999999999</c:v>
                </c:pt>
                <c:pt idx="60114">
                  <c:v>0.153034</c:v>
                </c:pt>
                <c:pt idx="60115">
                  <c:v>0.15068999999999999</c:v>
                </c:pt>
                <c:pt idx="60116">
                  <c:v>0.14829500000000001</c:v>
                </c:pt>
                <c:pt idx="60117">
                  <c:v>0.14585200000000001</c:v>
                </c:pt>
                <c:pt idx="60118">
                  <c:v>0.14336299999999999</c:v>
                </c:pt>
                <c:pt idx="60119">
                  <c:v>0.14083100000000001</c:v>
                </c:pt>
                <c:pt idx="60120">
                  <c:v>0.13825699999999999</c:v>
                </c:pt>
                <c:pt idx="60121">
                  <c:v>0.13564300000000001</c:v>
                </c:pt>
                <c:pt idx="60122">
                  <c:v>0.132993</c:v>
                </c:pt>
                <c:pt idx="60123">
                  <c:v>0.13030900000000001</c:v>
                </c:pt>
                <c:pt idx="60124">
                  <c:v>0.12759400000000001</c:v>
                </c:pt>
                <c:pt idx="60125">
                  <c:v>0.124851</c:v>
                </c:pt>
                <c:pt idx="60126">
                  <c:v>0.122082</c:v>
                </c:pt>
                <c:pt idx="60127">
                  <c:v>0.11928999999999999</c:v>
                </c:pt>
                <c:pt idx="60128">
                  <c:v>0.116477</c:v>
                </c:pt>
                <c:pt idx="60129">
                  <c:v>0.113647</c:v>
                </c:pt>
                <c:pt idx="60130">
                  <c:v>0.110802</c:v>
                </c:pt>
                <c:pt idx="60131">
                  <c:v>0.107945</c:v>
                </c:pt>
                <c:pt idx="60132">
                  <c:v>0.105078</c:v>
                </c:pt>
                <c:pt idx="60133">
                  <c:v>0.102205</c:v>
                </c:pt>
                <c:pt idx="60134">
                  <c:v>9.9326899999999996E-2</c:v>
                </c:pt>
                <c:pt idx="60135">
                  <c:v>9.6448500000000006E-2</c:v>
                </c:pt>
                <c:pt idx="60136">
                  <c:v>9.35724E-2</c:v>
                </c:pt>
                <c:pt idx="60137">
                  <c:v>9.0701500000000004E-2</c:v>
                </c:pt>
                <c:pt idx="60138">
                  <c:v>8.7838600000000003E-2</c:v>
                </c:pt>
                <c:pt idx="60139">
                  <c:v>8.4986599999999995E-2</c:v>
                </c:pt>
                <c:pt idx="60140">
                  <c:v>8.2148899999999997E-2</c:v>
                </c:pt>
                <c:pt idx="60141">
                  <c:v>7.9328499999999996E-2</c:v>
                </c:pt>
                <c:pt idx="60142">
                  <c:v>7.6528700000000005E-2</c:v>
                </c:pt>
                <c:pt idx="60143">
                  <c:v>7.3752899999999996E-2</c:v>
                </c:pt>
                <c:pt idx="60144">
                  <c:v>7.1004200000000003E-2</c:v>
                </c:pt>
                <c:pt idx="60145">
                  <c:v>6.8285600000000002E-2</c:v>
                </c:pt>
                <c:pt idx="60146">
                  <c:v>6.5600000000000006E-2</c:v>
                </c:pt>
                <c:pt idx="60147">
                  <c:v>6.2950300000000001E-2</c:v>
                </c:pt>
                <c:pt idx="60148">
                  <c:v>6.0339499999999997E-2</c:v>
                </c:pt>
                <c:pt idx="60149">
                  <c:v>5.77704E-2</c:v>
                </c:pt>
                <c:pt idx="60150">
                  <c:v>5.5246000000000003E-2</c:v>
                </c:pt>
                <c:pt idx="60151">
                  <c:v>5.2769099999999999E-2</c:v>
                </c:pt>
                <c:pt idx="60152">
                  <c:v>5.0342699999999997E-2</c:v>
                </c:pt>
                <c:pt idx="60153">
                  <c:v>4.79698E-2</c:v>
                </c:pt>
                <c:pt idx="60154">
                  <c:v>4.56535E-2</c:v>
                </c:pt>
                <c:pt idx="60155">
                  <c:v>4.3396499999999998E-2</c:v>
                </c:pt>
                <c:pt idx="60156">
                  <c:v>4.1201599999999998E-2</c:v>
                </c:pt>
                <c:pt idx="60157">
                  <c:v>3.9071700000000001E-2</c:v>
                </c:pt>
                <c:pt idx="60158">
                  <c:v>3.7009199999999999E-2</c:v>
                </c:pt>
                <c:pt idx="60159">
                  <c:v>3.5016499999999999E-2</c:v>
                </c:pt>
                <c:pt idx="60160">
                  <c:v>3.3095600000000003E-2</c:v>
                </c:pt>
                <c:pt idx="60161">
                  <c:v>3.1248700000000001E-2</c:v>
                </c:pt>
                <c:pt idx="60162">
                  <c:v>2.9478000000000001E-2</c:v>
                </c:pt>
                <c:pt idx="60163">
                  <c:v>2.7785299999999999E-2</c:v>
                </c:pt>
                <c:pt idx="60164">
                  <c:v>2.6172500000000001E-2</c:v>
                </c:pt>
                <c:pt idx="60165">
                  <c:v>2.4641900000000001E-2</c:v>
                </c:pt>
                <c:pt idx="60166">
                  <c:v>2.3195299999999999E-2</c:v>
                </c:pt>
                <c:pt idx="60167">
                  <c:v>2.1834599999999999E-2</c:v>
                </c:pt>
                <c:pt idx="60168">
                  <c:v>2.0561400000000001E-2</c:v>
                </c:pt>
                <c:pt idx="60169">
                  <c:v>1.9377200000000001E-2</c:v>
                </c:pt>
                <c:pt idx="60170">
                  <c:v>1.8283299999999999E-2</c:v>
                </c:pt>
                <c:pt idx="60171">
                  <c:v>1.7281399999999999E-2</c:v>
                </c:pt>
                <c:pt idx="60172">
                  <c:v>1.63728E-2</c:v>
                </c:pt>
                <c:pt idx="60173">
                  <c:v>1.5558799999999999E-2</c:v>
                </c:pt>
                <c:pt idx="60174">
                  <c:v>1.48405E-2</c:v>
                </c:pt>
                <c:pt idx="60175">
                  <c:v>1.42192E-2</c:v>
                </c:pt>
                <c:pt idx="60176">
                  <c:v>1.36957E-2</c:v>
                </c:pt>
                <c:pt idx="60177">
                  <c:v>1.3270799999999999E-2</c:v>
                </c:pt>
                <c:pt idx="60178">
                  <c:v>1.2945099999999999E-2</c:v>
                </c:pt>
                <c:pt idx="60179">
                  <c:v>1.27189E-2</c:v>
                </c:pt>
                <c:pt idx="60180">
                  <c:v>1.25925E-2</c:v>
                </c:pt>
                <c:pt idx="60181">
                  <c:v>1.2566000000000001E-2</c:v>
                </c:pt>
                <c:pt idx="60182">
                  <c:v>1.2639600000000001E-2</c:v>
                </c:pt>
                <c:pt idx="60183">
                  <c:v>1.2813400000000001E-2</c:v>
                </c:pt>
                <c:pt idx="60184">
                  <c:v>1.3087400000000001E-2</c:v>
                </c:pt>
                <c:pt idx="60185">
                  <c:v>1.34614E-2</c:v>
                </c:pt>
                <c:pt idx="60186">
                  <c:v>1.39346E-2</c:v>
                </c:pt>
                <c:pt idx="60187">
                  <c:v>1.4506099999999999E-2</c:v>
                </c:pt>
                <c:pt idx="60188">
                  <c:v>1.51752E-2</c:v>
                </c:pt>
                <c:pt idx="60189">
                  <c:v>1.5941E-2</c:v>
                </c:pt>
                <c:pt idx="60190">
                  <c:v>1.6802500000000001E-2</c:v>
                </c:pt>
                <c:pt idx="60191">
                  <c:v>1.77585E-2</c:v>
                </c:pt>
                <c:pt idx="60192">
                  <c:v>1.8807600000000001E-2</c:v>
                </c:pt>
                <c:pt idx="60193">
                  <c:v>1.9948299999999999E-2</c:v>
                </c:pt>
                <c:pt idx="60194">
                  <c:v>2.1179300000000002E-2</c:v>
                </c:pt>
                <c:pt idx="60195">
                  <c:v>2.2499000000000002E-2</c:v>
                </c:pt>
                <c:pt idx="60196">
                  <c:v>2.3905699999999998E-2</c:v>
                </c:pt>
                <c:pt idx="60197">
                  <c:v>2.5397599999999999E-2</c:v>
                </c:pt>
                <c:pt idx="60198">
                  <c:v>2.69725E-2</c:v>
                </c:pt>
                <c:pt idx="60199">
                  <c:v>2.8628299999999999E-2</c:v>
                </c:pt>
                <c:pt idx="60200">
                  <c:v>3.03626E-2</c:v>
                </c:pt>
                <c:pt idx="60201">
                  <c:v>3.2172800000000001E-2</c:v>
                </c:pt>
                <c:pt idx="60202">
                  <c:v>3.4056299999999998E-2</c:v>
                </c:pt>
                <c:pt idx="60203">
                  <c:v>3.6010399999999998E-2</c:v>
                </c:pt>
                <c:pt idx="60204">
                  <c:v>3.80326E-2</c:v>
                </c:pt>
                <c:pt idx="60205">
                  <c:v>4.0120099999999999E-2</c:v>
                </c:pt>
                <c:pt idx="60206">
                  <c:v>4.2270000000000002E-2</c:v>
                </c:pt>
                <c:pt idx="60207">
                  <c:v>4.4479400000000002E-2</c:v>
                </c:pt>
                <c:pt idx="60208">
                  <c:v>4.6745000000000002E-2</c:v>
                </c:pt>
                <c:pt idx="60209">
                  <c:v>4.9063500000000003E-2</c:v>
                </c:pt>
                <c:pt idx="60210">
                  <c:v>5.1431499999999998E-2</c:v>
                </c:pt>
                <c:pt idx="60211">
                  <c:v>5.3845799999999999E-2</c:v>
                </c:pt>
                <c:pt idx="60212">
                  <c:v>5.6303199999999998E-2</c:v>
                </c:pt>
                <c:pt idx="60213">
                  <c:v>5.8800199999999997E-2</c:v>
                </c:pt>
                <c:pt idx="60214">
                  <c:v>6.1333800000000001E-2</c:v>
                </c:pt>
                <c:pt idx="60215">
                  <c:v>6.3900399999999996E-2</c:v>
                </c:pt>
                <c:pt idx="60216">
                  <c:v>6.64965E-2</c:v>
                </c:pt>
                <c:pt idx="60217">
                  <c:v>6.9118600000000002E-2</c:v>
                </c:pt>
                <c:pt idx="60218">
                  <c:v>7.1762900000000004E-2</c:v>
                </c:pt>
                <c:pt idx="60219">
                  <c:v>7.4426199999999998E-2</c:v>
                </c:pt>
                <c:pt idx="60220">
                  <c:v>7.7104800000000001E-2</c:v>
                </c:pt>
                <c:pt idx="60221">
                  <c:v>7.97953E-2</c:v>
                </c:pt>
                <c:pt idx="60222">
                  <c:v>8.2493499999999997E-2</c:v>
                </c:pt>
                <c:pt idx="60223">
                  <c:v>8.5195599999999996E-2</c:v>
                </c:pt>
                <c:pt idx="60224">
                  <c:v>8.7897500000000003E-2</c:v>
                </c:pt>
                <c:pt idx="60225">
                  <c:v>9.0595599999999998E-2</c:v>
                </c:pt>
                <c:pt idx="60226">
                  <c:v>9.3285999999999994E-2</c:v>
                </c:pt>
                <c:pt idx="60227">
                  <c:v>9.5965400000000006E-2</c:v>
                </c:pt>
                <c:pt idx="60228">
                  <c:v>9.8630300000000004E-2</c:v>
                </c:pt>
                <c:pt idx="60229">
                  <c:v>0.10127700000000001</c:v>
                </c:pt>
                <c:pt idx="60230">
                  <c:v>0.103903</c:v>
                </c:pt>
                <c:pt idx="60231">
                  <c:v>0.106502</c:v>
                </c:pt>
                <c:pt idx="60232">
                  <c:v>0.109073</c:v>
                </c:pt>
                <c:pt idx="60233">
                  <c:v>0.11161</c:v>
                </c:pt>
                <c:pt idx="60234">
                  <c:v>0.11411200000000001</c:v>
                </c:pt>
                <c:pt idx="60235">
                  <c:v>0.116574</c:v>
                </c:pt>
                <c:pt idx="60236">
                  <c:v>0.118993</c:v>
                </c:pt>
                <c:pt idx="60237">
                  <c:v>0.121367</c:v>
                </c:pt>
                <c:pt idx="60238">
                  <c:v>0.123692</c:v>
                </c:pt>
                <c:pt idx="60239">
                  <c:v>0.12596499999999999</c:v>
                </c:pt>
                <c:pt idx="60240">
                  <c:v>0.12818299999999999</c:v>
                </c:pt>
                <c:pt idx="60241">
                  <c:v>0.13034399999999999</c:v>
                </c:pt>
                <c:pt idx="60242">
                  <c:v>0.13244600000000001</c:v>
                </c:pt>
                <c:pt idx="60243">
                  <c:v>0.13448499999999999</c:v>
                </c:pt>
                <c:pt idx="60244">
                  <c:v>0.136459</c:v>
                </c:pt>
                <c:pt idx="60245">
                  <c:v>0.13836699999999999</c:v>
                </c:pt>
                <c:pt idx="60246">
                  <c:v>0.140205</c:v>
                </c:pt>
                <c:pt idx="60247">
                  <c:v>0.14197399999999999</c:v>
                </c:pt>
                <c:pt idx="60248">
                  <c:v>0.14366899999999999</c:v>
                </c:pt>
                <c:pt idx="60249">
                  <c:v>0.145289</c:v>
                </c:pt>
                <c:pt idx="60250">
                  <c:v>0.14683199999999999</c:v>
                </c:pt>
                <c:pt idx="60251">
                  <c:v>0.14829500000000001</c:v>
                </c:pt>
                <c:pt idx="60252">
                  <c:v>0.14967900000000001</c:v>
                </c:pt>
                <c:pt idx="60253">
                  <c:v>0.15098</c:v>
                </c:pt>
                <c:pt idx="60254">
                  <c:v>0.152197</c:v>
                </c:pt>
                <c:pt idx="60255">
                  <c:v>0.15332999999999999</c:v>
                </c:pt>
                <c:pt idx="60256">
                  <c:v>0.15437699999999999</c:v>
                </c:pt>
                <c:pt idx="60257">
                  <c:v>0.155337</c:v>
                </c:pt>
                <c:pt idx="60258">
                  <c:v>0.15620999999999999</c:v>
                </c:pt>
                <c:pt idx="60259">
                  <c:v>0.15699399999999999</c:v>
                </c:pt>
                <c:pt idx="60260">
                  <c:v>0.15768799999999999</c:v>
                </c:pt>
                <c:pt idx="60261">
                  <c:v>0.15829299999999999</c:v>
                </c:pt>
                <c:pt idx="60262">
                  <c:v>0.158807</c:v>
                </c:pt>
                <c:pt idx="60263">
                  <c:v>0.15923200000000001</c:v>
                </c:pt>
                <c:pt idx="60264">
                  <c:v>0.15956699999999999</c:v>
                </c:pt>
                <c:pt idx="60265">
                  <c:v>0.15981300000000001</c:v>
                </c:pt>
                <c:pt idx="60266">
                  <c:v>0.15997</c:v>
                </c:pt>
                <c:pt idx="60267">
                  <c:v>0.16003800000000001</c:v>
                </c:pt>
                <c:pt idx="60268">
                  <c:v>0.16001799999999999</c:v>
                </c:pt>
                <c:pt idx="60269">
                  <c:v>0.159909</c:v>
                </c:pt>
                <c:pt idx="60270">
                  <c:v>0.15971299999999999</c:v>
                </c:pt>
                <c:pt idx="60271">
                  <c:v>0.15942999999999999</c:v>
                </c:pt>
                <c:pt idx="60272">
                  <c:v>0.15906200000000001</c:v>
                </c:pt>
                <c:pt idx="60273">
                  <c:v>0.158609</c:v>
                </c:pt>
                <c:pt idx="60274">
                  <c:v>0.15807299999999999</c:v>
                </c:pt>
                <c:pt idx="60275">
                  <c:v>0.15745500000000001</c:v>
                </c:pt>
                <c:pt idx="60276">
                  <c:v>0.15675600000000001</c:v>
                </c:pt>
                <c:pt idx="60277">
                  <c:v>0.15597800000000001</c:v>
                </c:pt>
                <c:pt idx="60278">
                  <c:v>0.15512300000000001</c:v>
                </c:pt>
                <c:pt idx="60279">
                  <c:v>0.154192</c:v>
                </c:pt>
                <c:pt idx="60280">
                  <c:v>0.15318699999999999</c:v>
                </c:pt>
                <c:pt idx="60281">
                  <c:v>0.15211</c:v>
                </c:pt>
                <c:pt idx="60282">
                  <c:v>0.15096300000000001</c:v>
                </c:pt>
                <c:pt idx="60283">
                  <c:v>0.14974699999999999</c:v>
                </c:pt>
                <c:pt idx="60284">
                  <c:v>0.14846599999999999</c:v>
                </c:pt>
                <c:pt idx="60285">
                  <c:v>0.147122</c:v>
                </c:pt>
                <c:pt idx="60286">
                  <c:v>0.14571600000000001</c:v>
                </c:pt>
                <c:pt idx="60287">
                  <c:v>0.14425299999999999</c:v>
                </c:pt>
                <c:pt idx="60288">
                  <c:v>0.142734</c:v>
                </c:pt>
                <c:pt idx="60289">
                  <c:v>0.14116100000000001</c:v>
                </c:pt>
                <c:pt idx="60290">
                  <c:v>0.139538</c:v>
                </c:pt>
                <c:pt idx="60291">
                  <c:v>0.13786699999999999</c:v>
                </c:pt>
                <c:pt idx="60292">
                  <c:v>0.13614999999999999</c:v>
                </c:pt>
                <c:pt idx="60293">
                  <c:v>0.13439200000000001</c:v>
                </c:pt>
                <c:pt idx="60294">
                  <c:v>0.13259499999999999</c:v>
                </c:pt>
                <c:pt idx="60295">
                  <c:v>0.13076199999999999</c:v>
                </c:pt>
                <c:pt idx="60296">
                  <c:v>0.12889600000000001</c:v>
                </c:pt>
                <c:pt idx="60297">
                  <c:v>0.127001</c:v>
                </c:pt>
                <c:pt idx="60298">
                  <c:v>0.12508</c:v>
                </c:pt>
                <c:pt idx="60299">
                  <c:v>0.123137</c:v>
                </c:pt>
                <c:pt idx="60300">
                  <c:v>0.121174</c:v>
                </c:pt>
                <c:pt idx="60301">
                  <c:v>0.11919399999999999</c:v>
                </c:pt>
                <c:pt idx="60302">
                  <c:v>0.117201</c:v>
                </c:pt>
                <c:pt idx="60303">
                  <c:v>0.11519799999999999</c:v>
                </c:pt>
                <c:pt idx="60304">
                  <c:v>0.113188</c:v>
                </c:pt>
                <c:pt idx="60305">
                  <c:v>0.111174</c:v>
                </c:pt>
                <c:pt idx="60306">
                  <c:v>0.10915900000000001</c:v>
                </c:pt>
                <c:pt idx="60307">
                  <c:v>0.10714799999999999</c:v>
                </c:pt>
                <c:pt idx="60308">
                  <c:v>0.105143</c:v>
                </c:pt>
                <c:pt idx="60309">
                  <c:v>0.103148</c:v>
                </c:pt>
                <c:pt idx="60310">
                  <c:v>0.10116600000000001</c:v>
                </c:pt>
                <c:pt idx="60311">
                  <c:v>9.9198999999999996E-2</c:v>
                </c:pt>
                <c:pt idx="60312">
                  <c:v>9.7251000000000004E-2</c:v>
                </c:pt>
                <c:pt idx="60313">
                  <c:v>9.5324400000000004E-2</c:v>
                </c:pt>
                <c:pt idx="60314">
                  <c:v>9.34223E-2</c:v>
                </c:pt>
                <c:pt idx="60315">
                  <c:v>9.1547600000000007E-2</c:v>
                </c:pt>
                <c:pt idx="60316">
                  <c:v>8.97033E-2</c:v>
                </c:pt>
                <c:pt idx="60317">
                  <c:v>8.7892200000000004E-2</c:v>
                </c:pt>
                <c:pt idx="60318">
                  <c:v>8.6116600000000001E-2</c:v>
                </c:pt>
                <c:pt idx="60319">
                  <c:v>8.4378700000000001E-2</c:v>
                </c:pt>
                <c:pt idx="60320">
                  <c:v>8.2681400000000002E-2</c:v>
                </c:pt>
                <c:pt idx="60321">
                  <c:v>8.1027299999999997E-2</c:v>
                </c:pt>
                <c:pt idx="60322">
                  <c:v>7.9419299999999998E-2</c:v>
                </c:pt>
                <c:pt idx="60323">
                  <c:v>7.7859899999999996E-2</c:v>
                </c:pt>
                <c:pt idx="60324">
                  <c:v>7.6351299999999997E-2</c:v>
                </c:pt>
                <c:pt idx="60325">
                  <c:v>7.4895900000000001E-2</c:v>
                </c:pt>
                <c:pt idx="60326">
                  <c:v>7.3495500000000005E-2</c:v>
                </c:pt>
                <c:pt idx="60327">
                  <c:v>7.2151699999999999E-2</c:v>
                </c:pt>
                <c:pt idx="60328">
                  <c:v>7.0866100000000001E-2</c:v>
                </c:pt>
                <c:pt idx="60329">
                  <c:v>6.96407E-2</c:v>
                </c:pt>
                <c:pt idx="60330">
                  <c:v>6.8477700000000002E-2</c:v>
                </c:pt>
                <c:pt idx="60331">
                  <c:v>6.7379499999999995E-2</c:v>
                </c:pt>
                <c:pt idx="60332">
                  <c:v>6.6348799999999999E-2</c:v>
                </c:pt>
                <c:pt idx="60333">
                  <c:v>6.5387200000000006E-2</c:v>
                </c:pt>
                <c:pt idx="60334">
                  <c:v>6.4494599999999999E-2</c:v>
                </c:pt>
                <c:pt idx="60335">
                  <c:v>6.36708E-2</c:v>
                </c:pt>
                <c:pt idx="60336">
                  <c:v>6.29165E-2</c:v>
                </c:pt>
                <c:pt idx="60337">
                  <c:v>6.2232700000000002E-2</c:v>
                </c:pt>
                <c:pt idx="60338">
                  <c:v>6.1620000000000001E-2</c:v>
                </c:pt>
                <c:pt idx="60339">
                  <c:v>6.1078599999999997E-2</c:v>
                </c:pt>
                <c:pt idx="60340">
                  <c:v>6.0609400000000001E-2</c:v>
                </c:pt>
                <c:pt idx="60341">
                  <c:v>6.0212599999999998E-2</c:v>
                </c:pt>
                <c:pt idx="60342">
                  <c:v>5.9888200000000003E-2</c:v>
                </c:pt>
                <c:pt idx="60343">
                  <c:v>5.96357E-2</c:v>
                </c:pt>
                <c:pt idx="60344">
                  <c:v>5.9454800000000002E-2</c:v>
                </c:pt>
                <c:pt idx="60345">
                  <c:v>5.9344899999999999E-2</c:v>
                </c:pt>
                <c:pt idx="60346">
                  <c:v>5.9305299999999998E-2</c:v>
                </c:pt>
                <c:pt idx="60347">
                  <c:v>5.9334999999999999E-2</c:v>
                </c:pt>
                <c:pt idx="60348">
                  <c:v>5.9432699999999998E-2</c:v>
                </c:pt>
                <c:pt idx="60349">
                  <c:v>5.9597600000000001E-2</c:v>
                </c:pt>
                <c:pt idx="60350">
                  <c:v>5.98285E-2</c:v>
                </c:pt>
                <c:pt idx="60351">
                  <c:v>6.01241E-2</c:v>
                </c:pt>
                <c:pt idx="60352">
                  <c:v>6.0482800000000003E-2</c:v>
                </c:pt>
                <c:pt idx="60353">
                  <c:v>6.0903400000000003E-2</c:v>
                </c:pt>
                <c:pt idx="60354">
                  <c:v>6.1384500000000002E-2</c:v>
                </c:pt>
                <c:pt idx="60355">
                  <c:v>6.1924399999999998E-2</c:v>
                </c:pt>
                <c:pt idx="60356">
                  <c:v>6.2521199999999999E-2</c:v>
                </c:pt>
                <c:pt idx="60357">
                  <c:v>6.3172900000000004E-2</c:v>
                </c:pt>
                <c:pt idx="60358">
                  <c:v>6.3877699999999996E-2</c:v>
                </c:pt>
                <c:pt idx="60359">
                  <c:v>6.4633499999999997E-2</c:v>
                </c:pt>
                <c:pt idx="60360">
                  <c:v>6.5438099999999999E-2</c:v>
                </c:pt>
                <c:pt idx="60361">
                  <c:v>6.6288799999999995E-2</c:v>
                </c:pt>
                <c:pt idx="60362">
                  <c:v>6.7182800000000001E-2</c:v>
                </c:pt>
                <c:pt idx="60363">
                  <c:v>6.8117200000000003E-2</c:v>
                </c:pt>
                <c:pt idx="60364">
                  <c:v>6.9089300000000006E-2</c:v>
                </c:pt>
                <c:pt idx="60365">
                  <c:v>7.0096400000000003E-2</c:v>
                </c:pt>
                <c:pt idx="60366">
                  <c:v>7.1135500000000004E-2</c:v>
                </c:pt>
                <c:pt idx="60367">
                  <c:v>7.2203500000000004E-2</c:v>
                </c:pt>
                <c:pt idx="60368">
                  <c:v>7.3297200000000007E-2</c:v>
                </c:pt>
                <c:pt idx="60369">
                  <c:v>7.4413999999999994E-2</c:v>
                </c:pt>
                <c:pt idx="60370">
                  <c:v>7.5550800000000001E-2</c:v>
                </c:pt>
                <c:pt idx="60371">
                  <c:v>7.6704400000000006E-2</c:v>
                </c:pt>
                <c:pt idx="60372">
                  <c:v>7.7871499999999996E-2</c:v>
                </c:pt>
                <c:pt idx="60373">
                  <c:v>7.90492E-2</c:v>
                </c:pt>
                <c:pt idx="60374">
                  <c:v>8.0234100000000003E-2</c:v>
                </c:pt>
                <c:pt idx="60375">
                  <c:v>8.1422999999999995E-2</c:v>
                </c:pt>
                <c:pt idx="60376">
                  <c:v>8.26123E-2</c:v>
                </c:pt>
                <c:pt idx="60377">
                  <c:v>8.3798600000000001E-2</c:v>
                </c:pt>
                <c:pt idx="60378">
                  <c:v>8.4978700000000004E-2</c:v>
                </c:pt>
                <c:pt idx="60379">
                  <c:v>8.61489E-2</c:v>
                </c:pt>
                <c:pt idx="60380">
                  <c:v>8.7305800000000003E-2</c:v>
                </c:pt>
                <c:pt idx="60381">
                  <c:v>8.8446200000000003E-2</c:v>
                </c:pt>
                <c:pt idx="60382">
                  <c:v>8.9566800000000002E-2</c:v>
                </c:pt>
                <c:pt idx="60383">
                  <c:v>9.0664400000000006E-2</c:v>
                </c:pt>
                <c:pt idx="60384">
                  <c:v>9.17351E-2</c:v>
                </c:pt>
                <c:pt idx="60385">
                  <c:v>9.27756E-2</c:v>
                </c:pt>
                <c:pt idx="60386">
                  <c:v>9.3782699999999997E-2</c:v>
                </c:pt>
                <c:pt idx="60387">
                  <c:v>9.4753799999999999E-2</c:v>
                </c:pt>
                <c:pt idx="60388">
                  <c:v>9.5686199999999999E-2</c:v>
                </c:pt>
                <c:pt idx="60389">
                  <c:v>9.6577099999999999E-2</c:v>
                </c:pt>
                <c:pt idx="60390">
                  <c:v>9.7423899999999994E-2</c:v>
                </c:pt>
                <c:pt idx="60391">
                  <c:v>9.8223900000000003E-2</c:v>
                </c:pt>
                <c:pt idx="60392">
                  <c:v>9.8974300000000001E-2</c:v>
                </c:pt>
                <c:pt idx="60393">
                  <c:v>9.9672800000000006E-2</c:v>
                </c:pt>
                <c:pt idx="60394">
                  <c:v>0.100316</c:v>
                </c:pt>
                <c:pt idx="60395">
                  <c:v>0.10090300000000001</c:v>
                </c:pt>
                <c:pt idx="60396">
                  <c:v>0.10143000000000001</c:v>
                </c:pt>
                <c:pt idx="60397">
                  <c:v>0.101894</c:v>
                </c:pt>
                <c:pt idx="60398">
                  <c:v>0.102295</c:v>
                </c:pt>
                <c:pt idx="60399">
                  <c:v>0.10263</c:v>
                </c:pt>
                <c:pt idx="60400">
                  <c:v>0.102897</c:v>
                </c:pt>
                <c:pt idx="60401">
                  <c:v>0.10309500000000001</c:v>
                </c:pt>
                <c:pt idx="60402">
                  <c:v>0.103223</c:v>
                </c:pt>
                <c:pt idx="60403">
                  <c:v>0.10328</c:v>
                </c:pt>
                <c:pt idx="60404">
                  <c:v>0.103265</c:v>
                </c:pt>
                <c:pt idx="60405">
                  <c:v>0.103176</c:v>
                </c:pt>
                <c:pt idx="60406">
                  <c:v>0.10301200000000001</c:v>
                </c:pt>
                <c:pt idx="60407">
                  <c:v>0.102771</c:v>
                </c:pt>
                <c:pt idx="60408">
                  <c:v>0.102454</c:v>
                </c:pt>
                <c:pt idx="60409">
                  <c:v>0.10206</c:v>
                </c:pt>
                <c:pt idx="60410">
                  <c:v>0.101589</c:v>
                </c:pt>
                <c:pt idx="60411">
                  <c:v>0.10104</c:v>
                </c:pt>
                <c:pt idx="60412">
                  <c:v>0.100414</c:v>
                </c:pt>
                <c:pt idx="60413">
                  <c:v>9.9709800000000001E-2</c:v>
                </c:pt>
                <c:pt idx="60414">
                  <c:v>9.8928100000000005E-2</c:v>
                </c:pt>
                <c:pt idx="60415">
                  <c:v>9.8069299999999998E-2</c:v>
                </c:pt>
                <c:pt idx="60416">
                  <c:v>9.71336E-2</c:v>
                </c:pt>
                <c:pt idx="60417">
                  <c:v>9.6121899999999996E-2</c:v>
                </c:pt>
                <c:pt idx="60418">
                  <c:v>9.5035599999999998E-2</c:v>
                </c:pt>
                <c:pt idx="60419">
                  <c:v>9.3876100000000004E-2</c:v>
                </c:pt>
                <c:pt idx="60420">
                  <c:v>9.2644599999999994E-2</c:v>
                </c:pt>
                <c:pt idx="60421">
                  <c:v>9.1342099999999996E-2</c:v>
                </c:pt>
                <c:pt idx="60422">
                  <c:v>8.9969800000000003E-2</c:v>
                </c:pt>
                <c:pt idx="60423">
                  <c:v>8.8529800000000006E-2</c:v>
                </c:pt>
                <c:pt idx="60424">
                  <c:v>8.7024400000000002E-2</c:v>
                </c:pt>
                <c:pt idx="60425">
                  <c:v>8.5456000000000004E-2</c:v>
                </c:pt>
                <c:pt idx="60426">
                  <c:v>8.3827399999999996E-2</c:v>
                </c:pt>
                <c:pt idx="60427">
                  <c:v>8.2140699999999997E-2</c:v>
                </c:pt>
                <c:pt idx="60428">
                  <c:v>8.0397300000000005E-2</c:v>
                </c:pt>
                <c:pt idx="60429">
                  <c:v>7.8598899999999999E-2</c:v>
                </c:pt>
                <c:pt idx="60430">
                  <c:v>7.6747800000000005E-2</c:v>
                </c:pt>
                <c:pt idx="60431">
                  <c:v>7.4846700000000002E-2</c:v>
                </c:pt>
                <c:pt idx="60432">
                  <c:v>7.2897799999999999E-2</c:v>
                </c:pt>
                <c:pt idx="60433">
                  <c:v>7.0903900000000006E-2</c:v>
                </c:pt>
                <c:pt idx="60434">
                  <c:v>6.8867700000000004E-2</c:v>
                </c:pt>
                <c:pt idx="60435">
                  <c:v>6.6792599999999994E-2</c:v>
                </c:pt>
                <c:pt idx="60436">
                  <c:v>6.4681299999999997E-2</c:v>
                </c:pt>
                <c:pt idx="60437">
                  <c:v>6.2536800000000003E-2</c:v>
                </c:pt>
                <c:pt idx="60438">
                  <c:v>6.0361999999999999E-2</c:v>
                </c:pt>
                <c:pt idx="60439">
                  <c:v>5.81599E-2</c:v>
                </c:pt>
                <c:pt idx="60440">
                  <c:v>5.59336E-2</c:v>
                </c:pt>
                <c:pt idx="60441">
                  <c:v>5.3686600000000001E-2</c:v>
                </c:pt>
                <c:pt idx="60442">
                  <c:v>5.1422700000000002E-2</c:v>
                </c:pt>
                <c:pt idx="60443">
                  <c:v>4.9145399999999999E-2</c:v>
                </c:pt>
                <c:pt idx="60444">
                  <c:v>4.6857500000000003E-2</c:v>
                </c:pt>
                <c:pt idx="60445">
                  <c:v>4.4561799999999999E-2</c:v>
                </c:pt>
                <c:pt idx="60446">
                  <c:v>4.2261699999999999E-2</c:v>
                </c:pt>
                <c:pt idx="60447">
                  <c:v>3.9961200000000002E-2</c:v>
                </c:pt>
                <c:pt idx="60448">
                  <c:v>3.7664099999999999E-2</c:v>
                </c:pt>
                <c:pt idx="60449">
                  <c:v>3.53744E-2</c:v>
                </c:pt>
                <c:pt idx="60450">
                  <c:v>3.3095699999999999E-2</c:v>
                </c:pt>
                <c:pt idx="60451">
                  <c:v>3.0831600000000001E-2</c:v>
                </c:pt>
                <c:pt idx="60452">
                  <c:v>2.8585200000000002E-2</c:v>
                </c:pt>
                <c:pt idx="60453">
                  <c:v>2.6359899999999999E-2</c:v>
                </c:pt>
                <c:pt idx="60454">
                  <c:v>2.4159300000000002E-2</c:v>
                </c:pt>
                <c:pt idx="60455">
                  <c:v>2.19869E-2</c:v>
                </c:pt>
                <c:pt idx="60456">
                  <c:v>1.9846699999999998E-2</c:v>
                </c:pt>
                <c:pt idx="60457">
                  <c:v>1.77428E-2</c:v>
                </c:pt>
                <c:pt idx="60458">
                  <c:v>1.56788E-2</c:v>
                </c:pt>
                <c:pt idx="60459">
                  <c:v>1.36563E-2</c:v>
                </c:pt>
                <c:pt idx="60460">
                  <c:v>1.1676199999999999E-2</c:v>
                </c:pt>
                <c:pt idx="60461" formatCode="0.00E+00">
                  <c:v>9.7417800000000002E-3</c:v>
                </c:pt>
                <c:pt idx="60462" formatCode="0.00E+00">
                  <c:v>7.8570199999999993E-3</c:v>
                </c:pt>
                <c:pt idx="60463" formatCode="0.00E+00">
                  <c:v>6.0253499999999996E-3</c:v>
                </c:pt>
                <c:pt idx="60464" formatCode="0.00E+00">
                  <c:v>4.2492900000000002E-3</c:v>
                </c:pt>
                <c:pt idx="60465" formatCode="0.00E+00">
                  <c:v>2.53104E-3</c:v>
                </c:pt>
                <c:pt idx="60466" formatCode="0.00E+00">
                  <c:v>8.7288299999999997E-4</c:v>
                </c:pt>
                <c:pt idx="60467" formatCode="0.00E+00">
                  <c:v>-7.2291599999999999E-4</c:v>
                </c:pt>
                <c:pt idx="60468" formatCode="0.00E+00">
                  <c:v>-2.25428E-3</c:v>
                </c:pt>
                <c:pt idx="60469" formatCode="0.00E+00">
                  <c:v>-3.71924E-3</c:v>
                </c:pt>
                <c:pt idx="60470" formatCode="0.00E+00">
                  <c:v>-5.1159100000000004E-3</c:v>
                </c:pt>
                <c:pt idx="60471" formatCode="0.00E+00">
                  <c:v>-6.4426500000000003E-3</c:v>
                </c:pt>
                <c:pt idx="60472" formatCode="0.00E+00">
                  <c:v>-7.6981799999999998E-3</c:v>
                </c:pt>
                <c:pt idx="60473" formatCode="0.00E+00">
                  <c:v>-8.8814900000000006E-3</c:v>
                </c:pt>
                <c:pt idx="60474" formatCode="0.00E+00">
                  <c:v>-9.9915999999999998E-3</c:v>
                </c:pt>
                <c:pt idx="60475">
                  <c:v>-1.1027500000000001E-2</c:v>
                </c:pt>
                <c:pt idx="60476">
                  <c:v>-1.1988499999999999E-2</c:v>
                </c:pt>
                <c:pt idx="60477">
                  <c:v>-1.2873799999999999E-2</c:v>
                </c:pt>
                <c:pt idx="60478">
                  <c:v>-1.3683000000000001E-2</c:v>
                </c:pt>
                <c:pt idx="60479">
                  <c:v>-1.44152E-2</c:v>
                </c:pt>
                <c:pt idx="60480">
                  <c:v>-1.5069600000000001E-2</c:v>
                </c:pt>
                <c:pt idx="60481">
                  <c:v>-1.5645099999999999E-2</c:v>
                </c:pt>
                <c:pt idx="60482">
                  <c:v>-1.61408E-2</c:v>
                </c:pt>
                <c:pt idx="60483">
                  <c:v>-1.6556600000000001E-2</c:v>
                </c:pt>
                <c:pt idx="60484">
                  <c:v>-1.6893600000000002E-2</c:v>
                </c:pt>
                <c:pt idx="60485">
                  <c:v>-1.7153100000000001E-2</c:v>
                </c:pt>
                <c:pt idx="60486">
                  <c:v>-1.7335900000000001E-2</c:v>
                </c:pt>
                <c:pt idx="60487">
                  <c:v>-1.74425E-2</c:v>
                </c:pt>
                <c:pt idx="60488">
                  <c:v>-1.74734E-2</c:v>
                </c:pt>
                <c:pt idx="60489">
                  <c:v>-1.7428800000000001E-2</c:v>
                </c:pt>
                <c:pt idx="60490">
                  <c:v>-1.7308799999999999E-2</c:v>
                </c:pt>
                <c:pt idx="60491">
                  <c:v>-1.7113699999999999E-2</c:v>
                </c:pt>
                <c:pt idx="60492">
                  <c:v>-1.6844600000000001E-2</c:v>
                </c:pt>
                <c:pt idx="60493">
                  <c:v>-1.6503799999999999E-2</c:v>
                </c:pt>
                <c:pt idx="60494">
                  <c:v>-1.6093799999999998E-2</c:v>
                </c:pt>
                <c:pt idx="60495">
                  <c:v>-1.56157E-2</c:v>
                </c:pt>
                <c:pt idx="60496">
                  <c:v>-1.5070500000000001E-2</c:v>
                </c:pt>
                <c:pt idx="60497">
                  <c:v>-1.44601E-2</c:v>
                </c:pt>
                <c:pt idx="60498">
                  <c:v>-1.37871E-2</c:v>
                </c:pt>
                <c:pt idx="60499">
                  <c:v>-1.30542E-2</c:v>
                </c:pt>
                <c:pt idx="60500">
                  <c:v>-1.22632E-2</c:v>
                </c:pt>
                <c:pt idx="60501">
                  <c:v>-1.14159E-2</c:v>
                </c:pt>
                <c:pt idx="60502">
                  <c:v>-1.0514600000000001E-2</c:v>
                </c:pt>
                <c:pt idx="60503" formatCode="0.00E+00">
                  <c:v>-9.5615600000000002E-3</c:v>
                </c:pt>
                <c:pt idx="60504" formatCode="0.00E+00">
                  <c:v>-8.5592700000000008E-3</c:v>
                </c:pt>
                <c:pt idx="60505" formatCode="0.00E+00">
                  <c:v>-7.5099199999999998E-3</c:v>
                </c:pt>
                <c:pt idx="60506" formatCode="0.00E+00">
                  <c:v>-6.4157399999999996E-3</c:v>
                </c:pt>
                <c:pt idx="60507" formatCode="0.00E+00">
                  <c:v>-5.2793299999999996E-3</c:v>
                </c:pt>
                <c:pt idx="60508" formatCode="0.00E+00">
                  <c:v>-4.1040599999999997E-3</c:v>
                </c:pt>
                <c:pt idx="60509" formatCode="0.00E+00">
                  <c:v>-2.8936000000000001E-3</c:v>
                </c:pt>
                <c:pt idx="60510" formatCode="0.00E+00">
                  <c:v>-1.6510100000000001E-3</c:v>
                </c:pt>
                <c:pt idx="60511" formatCode="0.00E+00">
                  <c:v>-3.7876300000000001E-4</c:v>
                </c:pt>
                <c:pt idx="60512" formatCode="0.00E+00">
                  <c:v>9.2070900000000002E-4</c:v>
                </c:pt>
                <c:pt idx="60513" formatCode="0.00E+00">
                  <c:v>2.2446800000000002E-3</c:v>
                </c:pt>
                <c:pt idx="60514" formatCode="0.00E+00">
                  <c:v>3.5899700000000001E-3</c:v>
                </c:pt>
                <c:pt idx="60515" formatCode="0.00E+00">
                  <c:v>4.9529700000000001E-3</c:v>
                </c:pt>
                <c:pt idx="60516" formatCode="0.00E+00">
                  <c:v>6.3304700000000004E-3</c:v>
                </c:pt>
                <c:pt idx="60517" formatCode="0.00E+00">
                  <c:v>7.7199699999999996E-3</c:v>
                </c:pt>
                <c:pt idx="60518" formatCode="0.00E+00">
                  <c:v>9.1184999999999999E-3</c:v>
                </c:pt>
                <c:pt idx="60519">
                  <c:v>1.0522200000000001E-2</c:v>
                </c:pt>
                <c:pt idx="60520">
                  <c:v>1.1927399999999999E-2</c:v>
                </c:pt>
                <c:pt idx="60521">
                  <c:v>1.33305E-2</c:v>
                </c:pt>
                <c:pt idx="60522">
                  <c:v>1.47277E-2</c:v>
                </c:pt>
                <c:pt idx="60523">
                  <c:v>1.6115500000000001E-2</c:v>
                </c:pt>
                <c:pt idx="60524">
                  <c:v>1.7491900000000001E-2</c:v>
                </c:pt>
                <c:pt idx="60525">
                  <c:v>1.8854900000000001E-2</c:v>
                </c:pt>
                <c:pt idx="60526">
                  <c:v>2.0201899999999998E-2</c:v>
                </c:pt>
                <c:pt idx="60527">
                  <c:v>2.1529599999999999E-2</c:v>
                </c:pt>
                <c:pt idx="60528">
                  <c:v>2.2835600000000001E-2</c:v>
                </c:pt>
                <c:pt idx="60529">
                  <c:v>2.41181E-2</c:v>
                </c:pt>
                <c:pt idx="60530">
                  <c:v>2.5375399999999999E-2</c:v>
                </c:pt>
                <c:pt idx="60531">
                  <c:v>2.6605E-2</c:v>
                </c:pt>
                <c:pt idx="60532">
                  <c:v>2.7803999999999999E-2</c:v>
                </c:pt>
                <c:pt idx="60533">
                  <c:v>2.8969999999999999E-2</c:v>
                </c:pt>
                <c:pt idx="60534">
                  <c:v>3.0100600000000002E-2</c:v>
                </c:pt>
                <c:pt idx="60535">
                  <c:v>3.1193800000000001E-2</c:v>
                </c:pt>
                <c:pt idx="60536">
                  <c:v>3.2247699999999997E-2</c:v>
                </c:pt>
                <c:pt idx="60537">
                  <c:v>3.3260100000000001E-2</c:v>
                </c:pt>
                <c:pt idx="60538">
                  <c:v>3.4229599999999999E-2</c:v>
                </c:pt>
                <c:pt idx="60539">
                  <c:v>3.51548E-2</c:v>
                </c:pt>
                <c:pt idx="60540">
                  <c:v>3.60346E-2</c:v>
                </c:pt>
                <c:pt idx="60541">
                  <c:v>3.6866999999999997E-2</c:v>
                </c:pt>
                <c:pt idx="60542">
                  <c:v>3.7650500000000003E-2</c:v>
                </c:pt>
                <c:pt idx="60543">
                  <c:v>3.8385200000000001E-2</c:v>
                </c:pt>
                <c:pt idx="60544">
                  <c:v>3.9071000000000002E-2</c:v>
                </c:pt>
                <c:pt idx="60545">
                  <c:v>3.9706400000000003E-2</c:v>
                </c:pt>
                <c:pt idx="60546">
                  <c:v>4.0288999999999998E-2</c:v>
                </c:pt>
                <c:pt idx="60547">
                  <c:v>4.08168E-2</c:v>
                </c:pt>
                <c:pt idx="60548">
                  <c:v>4.1289399999999997E-2</c:v>
                </c:pt>
                <c:pt idx="60549">
                  <c:v>4.1707399999999999E-2</c:v>
                </c:pt>
                <c:pt idx="60550">
                  <c:v>4.2070900000000001E-2</c:v>
                </c:pt>
                <c:pt idx="60551">
                  <c:v>4.2379E-2</c:v>
                </c:pt>
                <c:pt idx="60552">
                  <c:v>4.2631200000000001E-2</c:v>
                </c:pt>
                <c:pt idx="60553">
                  <c:v>4.28276E-2</c:v>
                </c:pt>
                <c:pt idx="60554">
                  <c:v>4.2969500000000001E-2</c:v>
                </c:pt>
                <c:pt idx="60555">
                  <c:v>4.30573E-2</c:v>
                </c:pt>
                <c:pt idx="60556">
                  <c:v>4.3091200000000003E-2</c:v>
                </c:pt>
                <c:pt idx="60557">
                  <c:v>4.3071999999999999E-2</c:v>
                </c:pt>
                <c:pt idx="60558">
                  <c:v>4.3001200000000003E-2</c:v>
                </c:pt>
                <c:pt idx="60559">
                  <c:v>4.2878899999999998E-2</c:v>
                </c:pt>
                <c:pt idx="60560">
                  <c:v>4.2703900000000003E-2</c:v>
                </c:pt>
                <c:pt idx="60561">
                  <c:v>4.2476199999999999E-2</c:v>
                </c:pt>
                <c:pt idx="60562">
                  <c:v>4.2197900000000003E-2</c:v>
                </c:pt>
                <c:pt idx="60563">
                  <c:v>4.1871699999999998E-2</c:v>
                </c:pt>
                <c:pt idx="60564">
                  <c:v>4.1499399999999999E-2</c:v>
                </c:pt>
                <c:pt idx="60565">
                  <c:v>4.1082199999999999E-2</c:v>
                </c:pt>
                <c:pt idx="60566">
                  <c:v>4.06211E-2</c:v>
                </c:pt>
                <c:pt idx="60567">
                  <c:v>4.0117199999999999E-2</c:v>
                </c:pt>
                <c:pt idx="60568">
                  <c:v>3.9572599999999999E-2</c:v>
                </c:pt>
                <c:pt idx="60569">
                  <c:v>3.8989500000000003E-2</c:v>
                </c:pt>
                <c:pt idx="60570">
                  <c:v>3.8370000000000001E-2</c:v>
                </c:pt>
                <c:pt idx="60571">
                  <c:v>3.7714900000000003E-2</c:v>
                </c:pt>
                <c:pt idx="60572">
                  <c:v>3.7025000000000002E-2</c:v>
                </c:pt>
                <c:pt idx="60573">
                  <c:v>3.6302399999999999E-2</c:v>
                </c:pt>
                <c:pt idx="60574">
                  <c:v>3.5549900000000002E-2</c:v>
                </c:pt>
                <c:pt idx="60575">
                  <c:v>3.4770000000000002E-2</c:v>
                </c:pt>
                <c:pt idx="60576">
                  <c:v>3.3964800000000003E-2</c:v>
                </c:pt>
                <c:pt idx="60577">
                  <c:v>3.3136100000000002E-2</c:v>
                </c:pt>
                <c:pt idx="60578">
                  <c:v>3.22869E-2</c:v>
                </c:pt>
                <c:pt idx="60579">
                  <c:v>3.1420200000000002E-2</c:v>
                </c:pt>
                <c:pt idx="60580">
                  <c:v>3.05378E-2</c:v>
                </c:pt>
                <c:pt idx="60581">
                  <c:v>2.9640799999999998E-2</c:v>
                </c:pt>
                <c:pt idx="60582">
                  <c:v>2.8731199999999998E-2</c:v>
                </c:pt>
                <c:pt idx="60583">
                  <c:v>2.7812099999999999E-2</c:v>
                </c:pt>
                <c:pt idx="60584">
                  <c:v>2.6886299999999998E-2</c:v>
                </c:pt>
                <c:pt idx="60585">
                  <c:v>2.5956199999999999E-2</c:v>
                </c:pt>
                <c:pt idx="60586">
                  <c:v>2.5024100000000001E-2</c:v>
                </c:pt>
                <c:pt idx="60587">
                  <c:v>2.4092599999999999E-2</c:v>
                </c:pt>
                <c:pt idx="60588">
                  <c:v>2.3164299999999999E-2</c:v>
                </c:pt>
                <c:pt idx="60589">
                  <c:v>2.22404E-2</c:v>
                </c:pt>
                <c:pt idx="60590">
                  <c:v>2.13216E-2</c:v>
                </c:pt>
                <c:pt idx="60591">
                  <c:v>2.0409500000000001E-2</c:v>
                </c:pt>
                <c:pt idx="60592">
                  <c:v>1.9507199999999999E-2</c:v>
                </c:pt>
                <c:pt idx="60593">
                  <c:v>1.8618200000000001E-2</c:v>
                </c:pt>
                <c:pt idx="60594">
                  <c:v>1.7745199999999999E-2</c:v>
                </c:pt>
                <c:pt idx="60595">
                  <c:v>1.6890100000000002E-2</c:v>
                </c:pt>
                <c:pt idx="60596">
                  <c:v>1.6053899999999999E-2</c:v>
                </c:pt>
                <c:pt idx="60597">
                  <c:v>1.5238E-2</c:v>
                </c:pt>
                <c:pt idx="60598">
                  <c:v>1.4445899999999999E-2</c:v>
                </c:pt>
                <c:pt idx="60599">
                  <c:v>1.36816E-2</c:v>
                </c:pt>
                <c:pt idx="60600">
                  <c:v>1.2947E-2</c:v>
                </c:pt>
                <c:pt idx="60601">
                  <c:v>1.22427E-2</c:v>
                </c:pt>
                <c:pt idx="60602">
                  <c:v>1.1569100000000001E-2</c:v>
                </c:pt>
                <c:pt idx="60603">
                  <c:v>1.0927600000000001E-2</c:v>
                </c:pt>
                <c:pt idx="60604">
                  <c:v>1.0319800000000001E-2</c:v>
                </c:pt>
                <c:pt idx="60605" formatCode="0.00E+00">
                  <c:v>9.7474399999999996E-3</c:v>
                </c:pt>
                <c:pt idx="60606" formatCode="0.00E+00">
                  <c:v>9.2125999999999996E-3</c:v>
                </c:pt>
                <c:pt idx="60607" formatCode="0.00E+00">
                  <c:v>8.7183799999999995E-3</c:v>
                </c:pt>
                <c:pt idx="60608" formatCode="0.00E+00">
                  <c:v>8.2666100000000006E-3</c:v>
                </c:pt>
                <c:pt idx="60609" formatCode="0.00E+00">
                  <c:v>7.8562000000000007E-3</c:v>
                </c:pt>
                <c:pt idx="60610" formatCode="0.00E+00">
                  <c:v>7.4856799999999998E-3</c:v>
                </c:pt>
                <c:pt idx="60611" formatCode="0.00E+00">
                  <c:v>7.15572E-3</c:v>
                </c:pt>
                <c:pt idx="60612" formatCode="0.00E+00">
                  <c:v>6.8676600000000003E-3</c:v>
                </c:pt>
                <c:pt idx="60613" formatCode="0.00E+00">
                  <c:v>6.6219699999999996E-3</c:v>
                </c:pt>
                <c:pt idx="60614" formatCode="0.00E+00">
                  <c:v>6.4186299999999998E-3</c:v>
                </c:pt>
                <c:pt idx="60615" formatCode="0.00E+00">
                  <c:v>6.25824E-3</c:v>
                </c:pt>
                <c:pt idx="60616" formatCode="0.00E+00">
                  <c:v>6.1423199999999997E-3</c:v>
                </c:pt>
                <c:pt idx="60617" formatCode="0.00E+00">
                  <c:v>6.0720000000000001E-3</c:v>
                </c:pt>
                <c:pt idx="60618" formatCode="0.00E+00">
                  <c:v>6.0472E-3</c:v>
                </c:pt>
                <c:pt idx="60619" formatCode="0.00E+00">
                  <c:v>6.0672E-3</c:v>
                </c:pt>
                <c:pt idx="60620" formatCode="0.00E+00">
                  <c:v>6.1309099999999998E-3</c:v>
                </c:pt>
                <c:pt idx="60621" formatCode="0.00E+00">
                  <c:v>6.2365800000000002E-3</c:v>
                </c:pt>
                <c:pt idx="60622" formatCode="0.00E+00">
                  <c:v>6.3823300000000003E-3</c:v>
                </c:pt>
                <c:pt idx="60623" formatCode="0.00E+00">
                  <c:v>6.5665799999999998E-3</c:v>
                </c:pt>
                <c:pt idx="60624" formatCode="0.00E+00">
                  <c:v>6.7881800000000004E-3</c:v>
                </c:pt>
                <c:pt idx="60625" formatCode="0.00E+00">
                  <c:v>7.0470699999999999E-3</c:v>
                </c:pt>
                <c:pt idx="60626" formatCode="0.00E+00">
                  <c:v>7.3438899999999996E-3</c:v>
                </c:pt>
                <c:pt idx="60627" formatCode="0.00E+00">
                  <c:v>7.6787899999999996E-3</c:v>
                </c:pt>
                <c:pt idx="60628" formatCode="0.00E+00">
                  <c:v>8.0509299999999995E-3</c:v>
                </c:pt>
                <c:pt idx="60629" formatCode="0.00E+00">
                  <c:v>8.4592000000000001E-3</c:v>
                </c:pt>
                <c:pt idx="60630" formatCode="0.00E+00">
                  <c:v>8.9029799999999996E-3</c:v>
                </c:pt>
                <c:pt idx="60631" formatCode="0.00E+00">
                  <c:v>9.3818200000000008E-3</c:v>
                </c:pt>
                <c:pt idx="60632" formatCode="0.00E+00">
                  <c:v>9.8944099999999993E-3</c:v>
                </c:pt>
                <c:pt idx="60633">
                  <c:v>1.04376E-2</c:v>
                </c:pt>
                <c:pt idx="60634">
                  <c:v>1.10077E-2</c:v>
                </c:pt>
                <c:pt idx="60635">
                  <c:v>1.16014E-2</c:v>
                </c:pt>
                <c:pt idx="60636">
                  <c:v>1.2216100000000001E-2</c:v>
                </c:pt>
                <c:pt idx="60637">
                  <c:v>1.28492E-2</c:v>
                </c:pt>
                <c:pt idx="60638">
                  <c:v>1.3498E-2</c:v>
                </c:pt>
                <c:pt idx="60639">
                  <c:v>1.41607E-2</c:v>
                </c:pt>
                <c:pt idx="60640">
                  <c:v>1.48352E-2</c:v>
                </c:pt>
                <c:pt idx="60641">
                  <c:v>1.55192E-2</c:v>
                </c:pt>
                <c:pt idx="60642">
                  <c:v>1.6209899999999999E-2</c:v>
                </c:pt>
                <c:pt idx="60643">
                  <c:v>1.69044E-2</c:v>
                </c:pt>
                <c:pt idx="60644">
                  <c:v>1.7599900000000002E-2</c:v>
                </c:pt>
                <c:pt idx="60645">
                  <c:v>1.8294500000000002E-2</c:v>
                </c:pt>
                <c:pt idx="60646">
                  <c:v>1.8987199999999999E-2</c:v>
                </c:pt>
                <c:pt idx="60647">
                  <c:v>1.96753E-2</c:v>
                </c:pt>
                <c:pt idx="60648">
                  <c:v>2.03547E-2</c:v>
                </c:pt>
                <c:pt idx="60649">
                  <c:v>2.10218E-2</c:v>
                </c:pt>
                <c:pt idx="60650">
                  <c:v>2.1675099999999999E-2</c:v>
                </c:pt>
                <c:pt idx="60651">
                  <c:v>2.2313800000000002E-2</c:v>
                </c:pt>
                <c:pt idx="60652">
                  <c:v>2.29357E-2</c:v>
                </c:pt>
                <c:pt idx="60653">
                  <c:v>2.3537200000000001E-2</c:v>
                </c:pt>
                <c:pt idx="60654">
                  <c:v>2.41151E-2</c:v>
                </c:pt>
                <c:pt idx="60655">
                  <c:v>2.46678E-2</c:v>
                </c:pt>
                <c:pt idx="60656">
                  <c:v>2.5193900000000002E-2</c:v>
                </c:pt>
                <c:pt idx="60657">
                  <c:v>2.5692199999999998E-2</c:v>
                </c:pt>
                <c:pt idx="60658">
                  <c:v>2.61604E-2</c:v>
                </c:pt>
                <c:pt idx="60659">
                  <c:v>2.6597099999999999E-2</c:v>
                </c:pt>
                <c:pt idx="60660">
                  <c:v>2.7002100000000001E-2</c:v>
                </c:pt>
                <c:pt idx="60661">
                  <c:v>2.73744E-2</c:v>
                </c:pt>
                <c:pt idx="60662">
                  <c:v>2.7710800000000001E-2</c:v>
                </c:pt>
                <c:pt idx="60663">
                  <c:v>2.8007000000000001E-2</c:v>
                </c:pt>
                <c:pt idx="60664">
                  <c:v>2.8258800000000001E-2</c:v>
                </c:pt>
                <c:pt idx="60665">
                  <c:v>2.84627E-2</c:v>
                </c:pt>
                <c:pt idx="60666">
                  <c:v>2.8616200000000001E-2</c:v>
                </c:pt>
                <c:pt idx="60667">
                  <c:v>2.8717400000000001E-2</c:v>
                </c:pt>
                <c:pt idx="60668">
                  <c:v>2.87643E-2</c:v>
                </c:pt>
                <c:pt idx="60669">
                  <c:v>2.8754200000000001E-2</c:v>
                </c:pt>
                <c:pt idx="60670">
                  <c:v>2.8684999999999999E-2</c:v>
                </c:pt>
                <c:pt idx="60671">
                  <c:v>2.8554900000000001E-2</c:v>
                </c:pt>
                <c:pt idx="60672">
                  <c:v>2.83629E-2</c:v>
                </c:pt>
                <c:pt idx="60673">
                  <c:v>2.81093E-2</c:v>
                </c:pt>
                <c:pt idx="60674">
                  <c:v>2.7793499999999999E-2</c:v>
                </c:pt>
                <c:pt idx="60675">
                  <c:v>2.74136E-2</c:v>
                </c:pt>
                <c:pt idx="60676">
                  <c:v>2.6967000000000001E-2</c:v>
                </c:pt>
                <c:pt idx="60677">
                  <c:v>2.6452E-2</c:v>
                </c:pt>
                <c:pt idx="60678">
                  <c:v>2.5868700000000001E-2</c:v>
                </c:pt>
                <c:pt idx="60679">
                  <c:v>2.52188E-2</c:v>
                </c:pt>
                <c:pt idx="60680">
                  <c:v>2.4503500000000001E-2</c:v>
                </c:pt>
                <c:pt idx="60681">
                  <c:v>2.3722900000000002E-2</c:v>
                </c:pt>
                <c:pt idx="60682">
                  <c:v>2.28767E-2</c:v>
                </c:pt>
                <c:pt idx="60683">
                  <c:v>2.1965100000000001E-2</c:v>
                </c:pt>
                <c:pt idx="60684">
                  <c:v>2.0988400000000001E-2</c:v>
                </c:pt>
                <c:pt idx="60685">
                  <c:v>1.9946100000000001E-2</c:v>
                </c:pt>
                <c:pt idx="60686">
                  <c:v>1.8836700000000001E-2</c:v>
                </c:pt>
                <c:pt idx="60687">
                  <c:v>1.7659600000000001E-2</c:v>
                </c:pt>
                <c:pt idx="60688">
                  <c:v>1.6415099999999998E-2</c:v>
                </c:pt>
                <c:pt idx="60689">
                  <c:v>1.5104100000000001E-2</c:v>
                </c:pt>
                <c:pt idx="60690">
                  <c:v>1.37276E-2</c:v>
                </c:pt>
                <c:pt idx="60691">
                  <c:v>1.22872E-2</c:v>
                </c:pt>
                <c:pt idx="60692">
                  <c:v>1.07835E-2</c:v>
                </c:pt>
                <c:pt idx="60693" formatCode="0.00E+00">
                  <c:v>9.2169399999999999E-3</c:v>
                </c:pt>
                <c:pt idx="60694" formatCode="0.00E+00">
                  <c:v>7.58977E-3</c:v>
                </c:pt>
                <c:pt idx="60695" formatCode="0.00E+00">
                  <c:v>5.9044400000000004E-3</c:v>
                </c:pt>
                <c:pt idx="60696" formatCode="0.00E+00">
                  <c:v>4.1614699999999996E-3</c:v>
                </c:pt>
                <c:pt idx="60697" formatCode="0.00E+00">
                  <c:v>2.3600000000000001E-3</c:v>
                </c:pt>
                <c:pt idx="60698" formatCode="0.00E+00">
                  <c:v>5.0038100000000005E-4</c:v>
                </c:pt>
                <c:pt idx="60699" formatCode="0.00E+00">
                  <c:v>-1.4160100000000001E-3</c:v>
                </c:pt>
                <c:pt idx="60700" formatCode="0.00E+00">
                  <c:v>-3.38887E-3</c:v>
                </c:pt>
                <c:pt idx="60701" formatCode="0.00E+00">
                  <c:v>-5.4176099999999998E-3</c:v>
                </c:pt>
                <c:pt idx="60702" formatCode="0.00E+00">
                  <c:v>-7.49952E-3</c:v>
                </c:pt>
                <c:pt idx="60703" formatCode="0.00E+00">
                  <c:v>-9.6307100000000007E-3</c:v>
                </c:pt>
                <c:pt idx="60704">
                  <c:v>-1.18076E-2</c:v>
                </c:pt>
                <c:pt idx="60705">
                  <c:v>-1.4027E-2</c:v>
                </c:pt>
                <c:pt idx="60706">
                  <c:v>-1.62852E-2</c:v>
                </c:pt>
                <c:pt idx="60707">
                  <c:v>-1.85781E-2</c:v>
                </c:pt>
                <c:pt idx="60708">
                  <c:v>-2.09039E-2</c:v>
                </c:pt>
                <c:pt idx="60709">
                  <c:v>-2.3262100000000001E-2</c:v>
                </c:pt>
                <c:pt idx="60710">
                  <c:v>-2.5651299999999998E-2</c:v>
                </c:pt>
                <c:pt idx="60711">
                  <c:v>-2.8068200000000001E-2</c:v>
                </c:pt>
                <c:pt idx="60712">
                  <c:v>-3.05092E-2</c:v>
                </c:pt>
                <c:pt idx="60713">
                  <c:v>-3.2970300000000001E-2</c:v>
                </c:pt>
                <c:pt idx="60714">
                  <c:v>-3.5447199999999998E-2</c:v>
                </c:pt>
                <c:pt idx="60715">
                  <c:v>-3.7935999999999998E-2</c:v>
                </c:pt>
                <c:pt idx="60716">
                  <c:v>-4.0434199999999997E-2</c:v>
                </c:pt>
                <c:pt idx="60717">
                  <c:v>-4.2939100000000001E-2</c:v>
                </c:pt>
                <c:pt idx="60718">
                  <c:v>-4.5447899999999999E-2</c:v>
                </c:pt>
                <c:pt idx="60719">
                  <c:v>-4.7957399999999997E-2</c:v>
                </c:pt>
                <c:pt idx="60720">
                  <c:v>-5.0464700000000001E-2</c:v>
                </c:pt>
                <c:pt idx="60721">
                  <c:v>-5.2967100000000003E-2</c:v>
                </c:pt>
                <c:pt idx="60722">
                  <c:v>-5.54621E-2</c:v>
                </c:pt>
                <c:pt idx="60723">
                  <c:v>-5.7945700000000003E-2</c:v>
                </c:pt>
                <c:pt idx="60724">
                  <c:v>-6.0413399999999999E-2</c:v>
                </c:pt>
                <c:pt idx="60725">
                  <c:v>-6.2861299999999995E-2</c:v>
                </c:pt>
                <c:pt idx="60726">
                  <c:v>-6.5286399999999994E-2</c:v>
                </c:pt>
                <c:pt idx="60727">
                  <c:v>-6.7685899999999993E-2</c:v>
                </c:pt>
                <c:pt idx="60728">
                  <c:v>-7.0056400000000005E-2</c:v>
                </c:pt>
                <c:pt idx="60729">
                  <c:v>-7.2392999999999999E-2</c:v>
                </c:pt>
                <c:pt idx="60730">
                  <c:v>-7.4690800000000002E-2</c:v>
                </c:pt>
                <c:pt idx="60731">
                  <c:v>-7.6946799999999996E-2</c:v>
                </c:pt>
                <c:pt idx="60732">
                  <c:v>-7.9159300000000002E-2</c:v>
                </c:pt>
                <c:pt idx="60733">
                  <c:v>-8.1325300000000003E-2</c:v>
                </c:pt>
                <c:pt idx="60734">
                  <c:v>-8.3439600000000003E-2</c:v>
                </c:pt>
                <c:pt idx="60735">
                  <c:v>-8.5498500000000005E-2</c:v>
                </c:pt>
                <c:pt idx="60736">
                  <c:v>-8.7500300000000003E-2</c:v>
                </c:pt>
                <c:pt idx="60737">
                  <c:v>-8.94427E-2</c:v>
                </c:pt>
                <c:pt idx="60738">
                  <c:v>-9.1322500000000001E-2</c:v>
                </c:pt>
                <c:pt idx="60739">
                  <c:v>-9.3135700000000002E-2</c:v>
                </c:pt>
                <c:pt idx="60740">
                  <c:v>-9.4878799999999999E-2</c:v>
                </c:pt>
                <c:pt idx="60741">
                  <c:v>-9.6548099999999998E-2</c:v>
                </c:pt>
                <c:pt idx="60742">
                  <c:v>-9.8140099999999994E-2</c:v>
                </c:pt>
                <c:pt idx="60743">
                  <c:v>-9.9651600000000007E-2</c:v>
                </c:pt>
                <c:pt idx="60744">
                  <c:v>-0.101081</c:v>
                </c:pt>
                <c:pt idx="60745">
                  <c:v>-0.102427</c:v>
                </c:pt>
                <c:pt idx="60746">
                  <c:v>-0.103687</c:v>
                </c:pt>
                <c:pt idx="60747">
                  <c:v>-0.104854</c:v>
                </c:pt>
                <c:pt idx="60748">
                  <c:v>-0.105924</c:v>
                </c:pt>
                <c:pt idx="60749">
                  <c:v>-0.106893</c:v>
                </c:pt>
                <c:pt idx="60750">
                  <c:v>-0.10775899999999999</c:v>
                </c:pt>
                <c:pt idx="60751">
                  <c:v>-0.10852000000000001</c:v>
                </c:pt>
                <c:pt idx="60752">
                  <c:v>-0.109177</c:v>
                </c:pt>
                <c:pt idx="60753">
                  <c:v>-0.10972999999999999</c:v>
                </c:pt>
                <c:pt idx="60754">
                  <c:v>-0.110176</c:v>
                </c:pt>
                <c:pt idx="60755">
                  <c:v>-0.110515</c:v>
                </c:pt>
                <c:pt idx="60756">
                  <c:v>-0.110747</c:v>
                </c:pt>
                <c:pt idx="60757">
                  <c:v>-0.110875</c:v>
                </c:pt>
                <c:pt idx="60758">
                  <c:v>-0.110899</c:v>
                </c:pt>
                <c:pt idx="60759">
                  <c:v>-0.11082</c:v>
                </c:pt>
                <c:pt idx="60760">
                  <c:v>-0.110636</c:v>
                </c:pt>
                <c:pt idx="60761">
                  <c:v>-0.110347</c:v>
                </c:pt>
                <c:pt idx="60762">
                  <c:v>-0.109953</c:v>
                </c:pt>
                <c:pt idx="60763">
                  <c:v>-0.109454</c:v>
                </c:pt>
                <c:pt idx="60764">
                  <c:v>-0.108851</c:v>
                </c:pt>
                <c:pt idx="60765">
                  <c:v>-0.108141</c:v>
                </c:pt>
                <c:pt idx="60766">
                  <c:v>-0.107323</c:v>
                </c:pt>
                <c:pt idx="60767">
                  <c:v>-0.106394</c:v>
                </c:pt>
                <c:pt idx="60768">
                  <c:v>-0.105355</c:v>
                </c:pt>
                <c:pt idx="60769">
                  <c:v>-0.104204</c:v>
                </c:pt>
                <c:pt idx="60770">
                  <c:v>-0.10294300000000001</c:v>
                </c:pt>
                <c:pt idx="60771">
                  <c:v>-0.10156999999999999</c:v>
                </c:pt>
                <c:pt idx="60772">
                  <c:v>-0.100087</c:v>
                </c:pt>
                <c:pt idx="60773">
                  <c:v>-9.8495399999999997E-2</c:v>
                </c:pt>
                <c:pt idx="60774">
                  <c:v>-9.6799800000000005E-2</c:v>
                </c:pt>
                <c:pt idx="60775">
                  <c:v>-9.5004000000000005E-2</c:v>
                </c:pt>
                <c:pt idx="60776">
                  <c:v>-9.3110799999999994E-2</c:v>
                </c:pt>
                <c:pt idx="60777">
                  <c:v>-9.1122499999999995E-2</c:v>
                </c:pt>
                <c:pt idx="60778">
                  <c:v>-8.90407E-2</c:v>
                </c:pt>
                <c:pt idx="60779">
                  <c:v>-8.6866799999999994E-2</c:v>
                </c:pt>
                <c:pt idx="60780">
                  <c:v>-8.4603600000000001E-2</c:v>
                </c:pt>
                <c:pt idx="60781">
                  <c:v>-8.2254900000000006E-2</c:v>
                </c:pt>
                <c:pt idx="60782">
                  <c:v>-7.9824199999999998E-2</c:v>
                </c:pt>
                <c:pt idx="60783">
                  <c:v>-7.7314900000000006E-2</c:v>
                </c:pt>
                <c:pt idx="60784">
                  <c:v>-7.4730900000000003E-2</c:v>
                </c:pt>
                <c:pt idx="60785">
                  <c:v>-7.2077500000000003E-2</c:v>
                </c:pt>
                <c:pt idx="60786">
                  <c:v>-6.9360400000000003E-2</c:v>
                </c:pt>
                <c:pt idx="60787">
                  <c:v>-6.6585000000000005E-2</c:v>
                </c:pt>
                <c:pt idx="60788">
                  <c:v>-6.3756099999999996E-2</c:v>
                </c:pt>
                <c:pt idx="60789">
                  <c:v>-6.0877800000000003E-2</c:v>
                </c:pt>
                <c:pt idx="60790">
                  <c:v>-5.79531E-2</c:v>
                </c:pt>
                <c:pt idx="60791">
                  <c:v>-5.4983799999999999E-2</c:v>
                </c:pt>
                <c:pt idx="60792">
                  <c:v>-5.19716E-2</c:v>
                </c:pt>
                <c:pt idx="60793">
                  <c:v>-4.8919999999999998E-2</c:v>
                </c:pt>
                <c:pt idx="60794">
                  <c:v>-4.58333E-2</c:v>
                </c:pt>
                <c:pt idx="60795">
                  <c:v>-4.2715599999999999E-2</c:v>
                </c:pt>
                <c:pt idx="60796">
                  <c:v>-3.95714E-2</c:v>
                </c:pt>
                <c:pt idx="60797">
                  <c:v>-3.6405199999999999E-2</c:v>
                </c:pt>
                <c:pt idx="60798">
                  <c:v>-3.3219899999999997E-2</c:v>
                </c:pt>
                <c:pt idx="60799">
                  <c:v>-3.0017499999999999E-2</c:v>
                </c:pt>
                <c:pt idx="60800">
                  <c:v>-2.68019E-2</c:v>
                </c:pt>
                <c:pt idx="60801">
                  <c:v>-2.3578499999999999E-2</c:v>
                </c:pt>
                <c:pt idx="60802">
                  <c:v>-2.0353300000000001E-2</c:v>
                </c:pt>
                <c:pt idx="60803">
                  <c:v>-1.7131299999999999E-2</c:v>
                </c:pt>
                <c:pt idx="60804">
                  <c:v>-1.39174E-2</c:v>
                </c:pt>
                <c:pt idx="60805">
                  <c:v>-1.07171E-2</c:v>
                </c:pt>
                <c:pt idx="60806" formatCode="0.00E+00">
                  <c:v>-7.5355400000000003E-3</c:v>
                </c:pt>
                <c:pt idx="60807" formatCode="0.00E+00">
                  <c:v>-4.37682E-3</c:v>
                </c:pt>
                <c:pt idx="60808" formatCode="0.00E+00">
                  <c:v>-1.24529E-3</c:v>
                </c:pt>
                <c:pt idx="60809" formatCode="0.00E+00">
                  <c:v>1.8535299999999999E-3</c:v>
                </c:pt>
                <c:pt idx="60810" formatCode="0.00E+00">
                  <c:v>4.9148100000000004E-3</c:v>
                </c:pt>
                <c:pt idx="60811" formatCode="0.00E+00">
                  <c:v>7.9364299999999995E-3</c:v>
                </c:pt>
                <c:pt idx="60812">
                  <c:v>1.09164E-2</c:v>
                </c:pt>
                <c:pt idx="60813">
                  <c:v>1.3850400000000001E-2</c:v>
                </c:pt>
                <c:pt idx="60814">
                  <c:v>1.6733600000000001E-2</c:v>
                </c:pt>
                <c:pt idx="60815">
                  <c:v>1.95625E-2</c:v>
                </c:pt>
                <c:pt idx="60816">
                  <c:v>2.23351E-2</c:v>
                </c:pt>
                <c:pt idx="60817">
                  <c:v>2.5050200000000002E-2</c:v>
                </c:pt>
                <c:pt idx="60818">
                  <c:v>2.7705199999999999E-2</c:v>
                </c:pt>
                <c:pt idx="60819">
                  <c:v>3.0295699999999998E-2</c:v>
                </c:pt>
                <c:pt idx="60820">
                  <c:v>3.2817199999999998E-2</c:v>
                </c:pt>
                <c:pt idx="60821">
                  <c:v>3.5266199999999998E-2</c:v>
                </c:pt>
                <c:pt idx="60822">
                  <c:v>3.7638900000000003E-2</c:v>
                </c:pt>
                <c:pt idx="60823">
                  <c:v>3.99312E-2</c:v>
                </c:pt>
                <c:pt idx="60824">
                  <c:v>4.21401E-2</c:v>
                </c:pt>
                <c:pt idx="60825">
                  <c:v>4.4262900000000001E-2</c:v>
                </c:pt>
                <c:pt idx="60826">
                  <c:v>4.6296499999999997E-2</c:v>
                </c:pt>
                <c:pt idx="60827">
                  <c:v>4.8239600000000001E-2</c:v>
                </c:pt>
                <c:pt idx="60828">
                  <c:v>5.0091700000000003E-2</c:v>
                </c:pt>
                <c:pt idx="60829">
                  <c:v>5.1851000000000001E-2</c:v>
                </c:pt>
                <c:pt idx="60830">
                  <c:v>5.3513999999999999E-2</c:v>
                </c:pt>
                <c:pt idx="60831">
                  <c:v>5.50777E-2</c:v>
                </c:pt>
                <c:pt idx="60832">
                  <c:v>5.6540800000000002E-2</c:v>
                </c:pt>
                <c:pt idx="60833">
                  <c:v>5.7902000000000002E-2</c:v>
                </c:pt>
                <c:pt idx="60834">
                  <c:v>5.91613E-2</c:v>
                </c:pt>
                <c:pt idx="60835">
                  <c:v>6.0319900000000003E-2</c:v>
                </c:pt>
                <c:pt idx="60836">
                  <c:v>6.13789E-2</c:v>
                </c:pt>
                <c:pt idx="60837">
                  <c:v>6.23376E-2</c:v>
                </c:pt>
                <c:pt idx="60838">
                  <c:v>6.3195500000000002E-2</c:v>
                </c:pt>
                <c:pt idx="60839">
                  <c:v>6.3952099999999998E-2</c:v>
                </c:pt>
                <c:pt idx="60840">
                  <c:v>6.4606399999999994E-2</c:v>
                </c:pt>
                <c:pt idx="60841">
                  <c:v>6.5156699999999998E-2</c:v>
                </c:pt>
                <c:pt idx="60842">
                  <c:v>6.5601900000000005E-2</c:v>
                </c:pt>
                <c:pt idx="60843">
                  <c:v>6.5941299999999994E-2</c:v>
                </c:pt>
                <c:pt idx="60844">
                  <c:v>6.6172900000000007E-2</c:v>
                </c:pt>
                <c:pt idx="60845">
                  <c:v>6.6293900000000003E-2</c:v>
                </c:pt>
                <c:pt idx="60846">
                  <c:v>6.63025E-2</c:v>
                </c:pt>
                <c:pt idx="60847">
                  <c:v>6.6197800000000001E-2</c:v>
                </c:pt>
                <c:pt idx="60848">
                  <c:v>6.5980700000000003E-2</c:v>
                </c:pt>
                <c:pt idx="60849">
                  <c:v>6.5654000000000004E-2</c:v>
                </c:pt>
                <c:pt idx="60850">
                  <c:v>6.5222500000000003E-2</c:v>
                </c:pt>
                <c:pt idx="60851">
                  <c:v>6.4689800000000006E-2</c:v>
                </c:pt>
                <c:pt idx="60852">
                  <c:v>6.4056699999999994E-2</c:v>
                </c:pt>
                <c:pt idx="60853">
                  <c:v>6.3320799999999997E-2</c:v>
                </c:pt>
                <c:pt idx="60854">
                  <c:v>6.2480000000000001E-2</c:v>
                </c:pt>
                <c:pt idx="60855">
                  <c:v>6.1536800000000003E-2</c:v>
                </c:pt>
                <c:pt idx="60856">
                  <c:v>6.0498499999999997E-2</c:v>
                </c:pt>
                <c:pt idx="60857">
                  <c:v>5.9371899999999998E-2</c:v>
                </c:pt>
                <c:pt idx="60858">
                  <c:v>5.81618E-2</c:v>
                </c:pt>
                <c:pt idx="60859">
                  <c:v>5.6871499999999998E-2</c:v>
                </c:pt>
                <c:pt idx="60860">
                  <c:v>5.5504900000000003E-2</c:v>
                </c:pt>
                <c:pt idx="60861">
                  <c:v>5.4065099999999998E-2</c:v>
                </c:pt>
                <c:pt idx="60862">
                  <c:v>5.2552300000000003E-2</c:v>
                </c:pt>
                <c:pt idx="60863">
                  <c:v>5.0965400000000001E-2</c:v>
                </c:pt>
                <c:pt idx="60864">
                  <c:v>4.9305099999999998E-2</c:v>
                </c:pt>
                <c:pt idx="60865">
                  <c:v>4.7573699999999997E-2</c:v>
                </c:pt>
                <c:pt idx="60866">
                  <c:v>4.5774299999999997E-2</c:v>
                </c:pt>
                <c:pt idx="60867">
                  <c:v>4.39113E-2</c:v>
                </c:pt>
                <c:pt idx="60868">
                  <c:v>4.1989400000000003E-2</c:v>
                </c:pt>
                <c:pt idx="60869">
                  <c:v>4.0012199999999998E-2</c:v>
                </c:pt>
                <c:pt idx="60870">
                  <c:v>3.7982799999999997E-2</c:v>
                </c:pt>
                <c:pt idx="60871">
                  <c:v>3.59043E-2</c:v>
                </c:pt>
                <c:pt idx="60872">
                  <c:v>3.3779999999999998E-2</c:v>
                </c:pt>
                <c:pt idx="60873">
                  <c:v>3.1611500000000001E-2</c:v>
                </c:pt>
                <c:pt idx="60874">
                  <c:v>2.93998E-2</c:v>
                </c:pt>
                <c:pt idx="60875">
                  <c:v>2.7148599999999998E-2</c:v>
                </c:pt>
                <c:pt idx="60876">
                  <c:v>2.4863099999999999E-2</c:v>
                </c:pt>
                <c:pt idx="60877">
                  <c:v>2.2548499999999999E-2</c:v>
                </c:pt>
                <c:pt idx="60878">
                  <c:v>2.0210599999999999E-2</c:v>
                </c:pt>
                <c:pt idx="60879">
                  <c:v>1.7855599999999999E-2</c:v>
                </c:pt>
                <c:pt idx="60880">
                  <c:v>1.54871E-2</c:v>
                </c:pt>
                <c:pt idx="60881">
                  <c:v>1.3105800000000001E-2</c:v>
                </c:pt>
                <c:pt idx="60882">
                  <c:v>1.07124E-2</c:v>
                </c:pt>
                <c:pt idx="60883" formatCode="0.00E+00">
                  <c:v>8.3101700000000004E-3</c:v>
                </c:pt>
                <c:pt idx="60884" formatCode="0.00E+00">
                  <c:v>5.9050800000000001E-3</c:v>
                </c:pt>
                <c:pt idx="60885" formatCode="0.00E+00">
                  <c:v>3.5044099999999999E-3</c:v>
                </c:pt>
                <c:pt idx="60886" formatCode="0.00E+00">
                  <c:v>1.1136799999999999E-3</c:v>
                </c:pt>
                <c:pt idx="60887" formatCode="0.00E+00">
                  <c:v>-1.2648799999999999E-3</c:v>
                </c:pt>
                <c:pt idx="60888" formatCode="0.00E+00">
                  <c:v>-3.6311E-3</c:v>
                </c:pt>
                <c:pt idx="60889" formatCode="0.00E+00">
                  <c:v>-5.9847900000000002E-3</c:v>
                </c:pt>
                <c:pt idx="60890" formatCode="0.00E+00">
                  <c:v>-8.3239200000000003E-3</c:v>
                </c:pt>
                <c:pt idx="60891">
                  <c:v>-1.06453E-2</c:v>
                </c:pt>
                <c:pt idx="60892">
                  <c:v>-1.29465E-2</c:v>
                </c:pt>
                <c:pt idx="60893">
                  <c:v>-1.52245E-2</c:v>
                </c:pt>
                <c:pt idx="60894">
                  <c:v>-1.7473800000000001E-2</c:v>
                </c:pt>
                <c:pt idx="60895">
                  <c:v>-1.96893E-2</c:v>
                </c:pt>
                <c:pt idx="60896">
                  <c:v>-2.18689E-2</c:v>
                </c:pt>
                <c:pt idx="60897">
                  <c:v>-2.40124E-2</c:v>
                </c:pt>
                <c:pt idx="60898">
                  <c:v>-2.61184E-2</c:v>
                </c:pt>
                <c:pt idx="60899">
                  <c:v>-2.8183400000000001E-2</c:v>
                </c:pt>
                <c:pt idx="60900">
                  <c:v>-3.0203899999999999E-2</c:v>
                </c:pt>
                <c:pt idx="60901">
                  <c:v>-3.2175599999999999E-2</c:v>
                </c:pt>
                <c:pt idx="60902">
                  <c:v>-3.4093900000000003E-2</c:v>
                </c:pt>
                <c:pt idx="60903">
                  <c:v>-3.5956099999999998E-2</c:v>
                </c:pt>
                <c:pt idx="60904">
                  <c:v>-3.7761599999999999E-2</c:v>
                </c:pt>
                <c:pt idx="60905">
                  <c:v>-3.95094E-2</c:v>
                </c:pt>
                <c:pt idx="60906">
                  <c:v>-4.1198899999999997E-2</c:v>
                </c:pt>
                <c:pt idx="60907">
                  <c:v>-4.2828999999999999E-2</c:v>
                </c:pt>
                <c:pt idx="60908">
                  <c:v>-4.4398300000000002E-2</c:v>
                </c:pt>
                <c:pt idx="60909">
                  <c:v>-4.59052E-2</c:v>
                </c:pt>
                <c:pt idx="60910">
                  <c:v>-4.7349000000000002E-2</c:v>
                </c:pt>
                <c:pt idx="60911">
                  <c:v>-4.8729000000000001E-2</c:v>
                </c:pt>
                <c:pt idx="60912">
                  <c:v>-5.0043299999999999E-2</c:v>
                </c:pt>
                <c:pt idx="60913">
                  <c:v>-5.1289300000000003E-2</c:v>
                </c:pt>
                <c:pt idx="60914">
                  <c:v>-5.2465600000000001E-2</c:v>
                </c:pt>
                <c:pt idx="60915">
                  <c:v>-5.3572599999999998E-2</c:v>
                </c:pt>
                <c:pt idx="60916">
                  <c:v>-5.4610600000000002E-2</c:v>
                </c:pt>
                <c:pt idx="60917">
                  <c:v>-5.5579900000000002E-2</c:v>
                </c:pt>
                <c:pt idx="60918">
                  <c:v>-5.6480599999999999E-2</c:v>
                </c:pt>
                <c:pt idx="60919">
                  <c:v>-5.7310699999999999E-2</c:v>
                </c:pt>
                <c:pt idx="60920">
                  <c:v>-5.8068300000000003E-2</c:v>
                </c:pt>
                <c:pt idx="60921">
                  <c:v>-5.8753399999999997E-2</c:v>
                </c:pt>
                <c:pt idx="60922">
                  <c:v>-5.9366599999999999E-2</c:v>
                </c:pt>
                <c:pt idx="60923">
                  <c:v>-5.99079E-2</c:v>
                </c:pt>
                <c:pt idx="60924">
                  <c:v>-6.0378500000000002E-2</c:v>
                </c:pt>
                <c:pt idx="60925">
                  <c:v>-6.0781000000000002E-2</c:v>
                </c:pt>
                <c:pt idx="60926">
                  <c:v>-6.11161E-2</c:v>
                </c:pt>
                <c:pt idx="60927">
                  <c:v>-6.1383699999999999E-2</c:v>
                </c:pt>
                <c:pt idx="60928">
                  <c:v>-6.1585800000000003E-2</c:v>
                </c:pt>
                <c:pt idx="60929">
                  <c:v>-6.1726099999999999E-2</c:v>
                </c:pt>
                <c:pt idx="60930">
                  <c:v>-6.18065E-2</c:v>
                </c:pt>
                <c:pt idx="60931">
                  <c:v>-6.1827E-2</c:v>
                </c:pt>
                <c:pt idx="60932">
                  <c:v>-6.1787700000000001E-2</c:v>
                </c:pt>
                <c:pt idx="60933">
                  <c:v>-6.1691200000000002E-2</c:v>
                </c:pt>
                <c:pt idx="60934">
                  <c:v>-6.1539999999999997E-2</c:v>
                </c:pt>
                <c:pt idx="60935">
                  <c:v>-6.1334300000000001E-2</c:v>
                </c:pt>
                <c:pt idx="60936">
                  <c:v>-6.10739E-2</c:v>
                </c:pt>
                <c:pt idx="60937">
                  <c:v>-6.0758300000000001E-2</c:v>
                </c:pt>
                <c:pt idx="60938">
                  <c:v>-6.03869E-2</c:v>
                </c:pt>
                <c:pt idx="60939">
                  <c:v>-5.9960100000000002E-2</c:v>
                </c:pt>
                <c:pt idx="60940">
                  <c:v>-5.9481600000000003E-2</c:v>
                </c:pt>
                <c:pt idx="60941">
                  <c:v>-5.8957900000000001E-2</c:v>
                </c:pt>
                <c:pt idx="60942">
                  <c:v>-5.8393500000000001E-2</c:v>
                </c:pt>
                <c:pt idx="60943">
                  <c:v>-5.7788600000000002E-2</c:v>
                </c:pt>
                <c:pt idx="60944">
                  <c:v>-5.7140999999999997E-2</c:v>
                </c:pt>
                <c:pt idx="60945">
                  <c:v>-5.64488E-2</c:v>
                </c:pt>
                <c:pt idx="60946">
                  <c:v>-5.5714199999999998E-2</c:v>
                </c:pt>
                <c:pt idx="60947">
                  <c:v>-5.4941299999999998E-2</c:v>
                </c:pt>
                <c:pt idx="60948">
                  <c:v>-5.4133500000000001E-2</c:v>
                </c:pt>
                <c:pt idx="60949">
                  <c:v>-5.3294300000000003E-2</c:v>
                </c:pt>
                <c:pt idx="60950">
                  <c:v>-5.2428599999999999E-2</c:v>
                </c:pt>
                <c:pt idx="60951">
                  <c:v>-5.1541499999999997E-2</c:v>
                </c:pt>
                <c:pt idx="60952">
                  <c:v>-5.0636800000000003E-2</c:v>
                </c:pt>
                <c:pt idx="60953">
                  <c:v>-4.97166E-2</c:v>
                </c:pt>
                <c:pt idx="60954">
                  <c:v>-4.8783600000000003E-2</c:v>
                </c:pt>
                <c:pt idx="60955">
                  <c:v>-4.7840300000000002E-2</c:v>
                </c:pt>
                <c:pt idx="60956">
                  <c:v>-4.6889399999999998E-2</c:v>
                </c:pt>
                <c:pt idx="60957">
                  <c:v>-4.5933799999999997E-2</c:v>
                </c:pt>
                <c:pt idx="60958">
                  <c:v>-4.4976799999999997E-2</c:v>
                </c:pt>
                <c:pt idx="60959">
                  <c:v>-4.4020700000000003E-2</c:v>
                </c:pt>
                <c:pt idx="60960">
                  <c:v>-4.3067000000000001E-2</c:v>
                </c:pt>
                <c:pt idx="60961">
                  <c:v>-4.2117599999999998E-2</c:v>
                </c:pt>
                <c:pt idx="60962">
                  <c:v>-4.1173700000000001E-2</c:v>
                </c:pt>
                <c:pt idx="60963">
                  <c:v>-4.0236500000000001E-2</c:v>
                </c:pt>
                <c:pt idx="60964">
                  <c:v>-3.9306800000000003E-2</c:v>
                </c:pt>
                <c:pt idx="60965">
                  <c:v>-3.8385200000000001E-2</c:v>
                </c:pt>
                <c:pt idx="60966">
                  <c:v>-3.7473399999999997E-2</c:v>
                </c:pt>
                <c:pt idx="60967">
                  <c:v>-3.6573000000000001E-2</c:v>
                </c:pt>
                <c:pt idx="60968">
                  <c:v>-3.5685500000000002E-2</c:v>
                </c:pt>
                <c:pt idx="60969">
                  <c:v>-3.4813400000000001E-2</c:v>
                </c:pt>
                <c:pt idx="60970">
                  <c:v>-3.39613E-2</c:v>
                </c:pt>
                <c:pt idx="60971">
                  <c:v>-3.3131800000000003E-2</c:v>
                </c:pt>
                <c:pt idx="60972">
                  <c:v>-3.23243E-2</c:v>
                </c:pt>
                <c:pt idx="60973">
                  <c:v>-3.1538700000000003E-2</c:v>
                </c:pt>
                <c:pt idx="60974">
                  <c:v>-3.0778400000000001E-2</c:v>
                </c:pt>
                <c:pt idx="60975">
                  <c:v>-3.0048700000000001E-2</c:v>
                </c:pt>
                <c:pt idx="60976">
                  <c:v>-2.9353500000000001E-2</c:v>
                </c:pt>
                <c:pt idx="60977">
                  <c:v>-2.86942E-2</c:v>
                </c:pt>
                <c:pt idx="60978">
                  <c:v>-2.8071100000000002E-2</c:v>
                </c:pt>
                <c:pt idx="60979">
                  <c:v>-2.7486099999999999E-2</c:v>
                </c:pt>
                <c:pt idx="60980">
                  <c:v>-2.6940700000000001E-2</c:v>
                </c:pt>
                <c:pt idx="60981">
                  <c:v>-2.64351E-2</c:v>
                </c:pt>
                <c:pt idx="60982">
                  <c:v>-2.59677E-2</c:v>
                </c:pt>
                <c:pt idx="60983">
                  <c:v>-2.5537299999999999E-2</c:v>
                </c:pt>
                <c:pt idx="60984">
                  <c:v>-2.5144400000000001E-2</c:v>
                </c:pt>
                <c:pt idx="60985">
                  <c:v>-2.4791199999999999E-2</c:v>
                </c:pt>
                <c:pt idx="60986">
                  <c:v>-2.44786E-2</c:v>
                </c:pt>
                <c:pt idx="60987">
                  <c:v>-2.4205600000000001E-2</c:v>
                </c:pt>
                <c:pt idx="60988">
                  <c:v>-2.3970399999999999E-2</c:v>
                </c:pt>
                <c:pt idx="60989">
                  <c:v>-2.3770699999999999E-2</c:v>
                </c:pt>
                <c:pt idx="60990">
                  <c:v>-2.3605999999999999E-2</c:v>
                </c:pt>
                <c:pt idx="60991">
                  <c:v>-2.3477499999999998E-2</c:v>
                </c:pt>
                <c:pt idx="60992">
                  <c:v>-2.3387000000000002E-2</c:v>
                </c:pt>
                <c:pt idx="60993">
                  <c:v>-2.3335399999999999E-2</c:v>
                </c:pt>
                <c:pt idx="60994">
                  <c:v>-2.3323799999999999E-2</c:v>
                </c:pt>
                <c:pt idx="60995">
                  <c:v>-2.3351899999999998E-2</c:v>
                </c:pt>
                <c:pt idx="60996">
                  <c:v>-2.3417500000000001E-2</c:v>
                </c:pt>
                <c:pt idx="60997">
                  <c:v>-2.3519000000000002E-2</c:v>
                </c:pt>
                <c:pt idx="60998">
                  <c:v>-2.3656099999999999E-2</c:v>
                </c:pt>
                <c:pt idx="60999">
                  <c:v>-2.3827000000000001E-2</c:v>
                </c:pt>
                <c:pt idx="61000">
                  <c:v>-2.4028600000000001E-2</c:v>
                </c:pt>
                <c:pt idx="61001">
                  <c:v>-2.4258800000000001E-2</c:v>
                </c:pt>
                <c:pt idx="61002">
                  <c:v>-2.4517600000000001E-2</c:v>
                </c:pt>
                <c:pt idx="61003">
                  <c:v>-2.4806600000000002E-2</c:v>
                </c:pt>
                <c:pt idx="61004">
                  <c:v>-2.5125700000000001E-2</c:v>
                </c:pt>
                <c:pt idx="61005">
                  <c:v>-2.5474199999999999E-2</c:v>
                </c:pt>
                <c:pt idx="61006">
                  <c:v>-2.58509E-2</c:v>
                </c:pt>
                <c:pt idx="61007">
                  <c:v>-2.6255000000000001E-2</c:v>
                </c:pt>
                <c:pt idx="61008">
                  <c:v>-2.6684800000000002E-2</c:v>
                </c:pt>
                <c:pt idx="61009">
                  <c:v>-2.71384E-2</c:v>
                </c:pt>
                <c:pt idx="61010">
                  <c:v>-2.7613499999999999E-2</c:v>
                </c:pt>
                <c:pt idx="61011">
                  <c:v>-2.81088E-2</c:v>
                </c:pt>
                <c:pt idx="61012">
                  <c:v>-2.86222E-2</c:v>
                </c:pt>
                <c:pt idx="61013">
                  <c:v>-2.9150200000000001E-2</c:v>
                </c:pt>
                <c:pt idx="61014">
                  <c:v>-2.9690100000000001E-2</c:v>
                </c:pt>
                <c:pt idx="61015">
                  <c:v>-3.0239800000000001E-2</c:v>
                </c:pt>
                <c:pt idx="61016">
                  <c:v>-3.0797999999999999E-2</c:v>
                </c:pt>
                <c:pt idx="61017">
                  <c:v>-3.1363000000000002E-2</c:v>
                </c:pt>
                <c:pt idx="61018">
                  <c:v>-3.1932700000000001E-2</c:v>
                </c:pt>
                <c:pt idx="61019">
                  <c:v>-3.2503600000000001E-2</c:v>
                </c:pt>
                <c:pt idx="61020">
                  <c:v>-3.30721E-2</c:v>
                </c:pt>
                <c:pt idx="61021">
                  <c:v>-3.3635199999999997E-2</c:v>
                </c:pt>
                <c:pt idx="61022">
                  <c:v>-3.4190499999999999E-2</c:v>
                </c:pt>
                <c:pt idx="61023">
                  <c:v>-3.4736900000000001E-2</c:v>
                </c:pt>
                <c:pt idx="61024">
                  <c:v>-3.5273400000000003E-2</c:v>
                </c:pt>
                <c:pt idx="61025">
                  <c:v>-3.5798200000000002E-2</c:v>
                </c:pt>
                <c:pt idx="61026">
                  <c:v>-3.6308600000000003E-2</c:v>
                </c:pt>
                <c:pt idx="61027">
                  <c:v>-3.6801599999999997E-2</c:v>
                </c:pt>
                <c:pt idx="61028">
                  <c:v>-3.7275299999999997E-2</c:v>
                </c:pt>
                <c:pt idx="61029">
                  <c:v>-3.7728299999999999E-2</c:v>
                </c:pt>
                <c:pt idx="61030">
                  <c:v>-3.8157900000000002E-2</c:v>
                </c:pt>
                <c:pt idx="61031">
                  <c:v>-3.8560400000000002E-2</c:v>
                </c:pt>
                <c:pt idx="61032">
                  <c:v>-3.8933700000000002E-2</c:v>
                </c:pt>
                <c:pt idx="61033">
                  <c:v>-3.9276800000000001E-2</c:v>
                </c:pt>
                <c:pt idx="61034">
                  <c:v>-3.9589399999999997E-2</c:v>
                </c:pt>
                <c:pt idx="61035">
                  <c:v>-3.9870500000000003E-2</c:v>
                </c:pt>
                <c:pt idx="61036">
                  <c:v>-4.0118399999999999E-2</c:v>
                </c:pt>
                <c:pt idx="61037">
                  <c:v>-4.03308E-2</c:v>
                </c:pt>
                <c:pt idx="61038">
                  <c:v>-4.0507799999999997E-2</c:v>
                </c:pt>
                <c:pt idx="61039">
                  <c:v>-4.0650199999999997E-2</c:v>
                </c:pt>
                <c:pt idx="61040">
                  <c:v>-4.0748100000000002E-2</c:v>
                </c:pt>
                <c:pt idx="61041">
                  <c:v>-4.0786000000000003E-2</c:v>
                </c:pt>
                <c:pt idx="61042">
                  <c:v>-4.0771300000000003E-2</c:v>
                </c:pt>
                <c:pt idx="61043">
                  <c:v>-4.07198E-2</c:v>
                </c:pt>
                <c:pt idx="61044">
                  <c:v>-4.0626500000000003E-2</c:v>
                </c:pt>
                <c:pt idx="61045">
                  <c:v>-4.0483699999999997E-2</c:v>
                </c:pt>
                <c:pt idx="61046">
                  <c:v>-4.0294000000000003E-2</c:v>
                </c:pt>
                <c:pt idx="61047">
                  <c:v>-4.0059200000000003E-2</c:v>
                </c:pt>
                <c:pt idx="61048">
                  <c:v>-3.9777300000000002E-2</c:v>
                </c:pt>
                <c:pt idx="61049">
                  <c:v>-3.9445500000000001E-2</c:v>
                </c:pt>
                <c:pt idx="61050">
                  <c:v>-3.9061800000000001E-2</c:v>
                </c:pt>
                <c:pt idx="61051">
                  <c:v>-3.8625199999999998E-2</c:v>
                </c:pt>
                <c:pt idx="61052">
                  <c:v>-3.8136099999999999E-2</c:v>
                </c:pt>
                <c:pt idx="61053">
                  <c:v>-3.7595299999999998E-2</c:v>
                </c:pt>
                <c:pt idx="61054">
                  <c:v>-3.7002800000000002E-2</c:v>
                </c:pt>
                <c:pt idx="61055">
                  <c:v>-3.6357500000000001E-2</c:v>
                </c:pt>
                <c:pt idx="61056">
                  <c:v>-3.5659400000000001E-2</c:v>
                </c:pt>
                <c:pt idx="61057">
                  <c:v>-3.4910299999999998E-2</c:v>
                </c:pt>
                <c:pt idx="61058">
                  <c:v>-3.4112700000000003E-2</c:v>
                </c:pt>
                <c:pt idx="61059">
                  <c:v>-3.3268699999999998E-2</c:v>
                </c:pt>
                <c:pt idx="61060">
                  <c:v>-3.2379900000000003E-2</c:v>
                </c:pt>
                <c:pt idx="61061">
                  <c:v>-3.1446599999999998E-2</c:v>
                </c:pt>
                <c:pt idx="61062">
                  <c:v>-3.04689E-2</c:v>
                </c:pt>
                <c:pt idx="61063">
                  <c:v>-2.9446699999999999E-2</c:v>
                </c:pt>
                <c:pt idx="61064">
                  <c:v>-2.8380800000000001E-2</c:v>
                </c:pt>
                <c:pt idx="61065">
                  <c:v>-2.7271E-2</c:v>
                </c:pt>
                <c:pt idx="61066">
                  <c:v>-2.6116299999999999E-2</c:v>
                </c:pt>
                <c:pt idx="61067">
                  <c:v>-2.49172E-2</c:v>
                </c:pt>
                <c:pt idx="61068">
                  <c:v>-2.36753E-2</c:v>
                </c:pt>
                <c:pt idx="61069">
                  <c:v>-2.2391600000000001E-2</c:v>
                </c:pt>
                <c:pt idx="61070">
                  <c:v>-2.10662E-2</c:v>
                </c:pt>
                <c:pt idx="61071">
                  <c:v>-1.9700100000000002E-2</c:v>
                </c:pt>
                <c:pt idx="61072">
                  <c:v>-1.82948E-2</c:v>
                </c:pt>
                <c:pt idx="61073">
                  <c:v>-1.68518E-2</c:v>
                </c:pt>
                <c:pt idx="61074">
                  <c:v>-1.53726E-2</c:v>
                </c:pt>
                <c:pt idx="61075">
                  <c:v>-1.38584E-2</c:v>
                </c:pt>
                <c:pt idx="61076">
                  <c:v>-1.23109E-2</c:v>
                </c:pt>
                <c:pt idx="61077">
                  <c:v>-1.07326E-2</c:v>
                </c:pt>
                <c:pt idx="61078" formatCode="0.00E+00">
                  <c:v>-9.12548E-3</c:v>
                </c:pt>
                <c:pt idx="61079" formatCode="0.00E+00">
                  <c:v>-7.4918099999999998E-3</c:v>
                </c:pt>
                <c:pt idx="61080" formatCode="0.00E+00">
                  <c:v>-5.8346400000000003E-3</c:v>
                </c:pt>
                <c:pt idx="61081" formatCode="0.00E+00">
                  <c:v>-4.1574699999999999E-3</c:v>
                </c:pt>
                <c:pt idx="61082" formatCode="0.00E+00">
                  <c:v>-2.4628200000000001E-3</c:v>
                </c:pt>
                <c:pt idx="61083" formatCode="0.00E+00">
                  <c:v>-7.5225599999999998E-4</c:v>
                </c:pt>
                <c:pt idx="61084" formatCode="0.00E+00">
                  <c:v>9.72455E-4</c:v>
                </c:pt>
                <c:pt idx="61085" formatCode="0.00E+00">
                  <c:v>2.7091699999999999E-3</c:v>
                </c:pt>
                <c:pt idx="61086" formatCode="0.00E+00">
                  <c:v>4.4558999999999996E-3</c:v>
                </c:pt>
                <c:pt idx="61087" formatCode="0.00E+00">
                  <c:v>6.2104400000000002E-3</c:v>
                </c:pt>
                <c:pt idx="61088" formatCode="0.00E+00">
                  <c:v>7.9702899999999997E-3</c:v>
                </c:pt>
                <c:pt idx="61089" formatCode="0.00E+00">
                  <c:v>9.7330200000000002E-3</c:v>
                </c:pt>
                <c:pt idx="61090">
                  <c:v>1.14958E-2</c:v>
                </c:pt>
                <c:pt idx="61091">
                  <c:v>1.32555E-2</c:v>
                </c:pt>
                <c:pt idx="61092">
                  <c:v>1.50086E-2</c:v>
                </c:pt>
                <c:pt idx="61093">
                  <c:v>1.6750999999999999E-2</c:v>
                </c:pt>
                <c:pt idx="61094">
                  <c:v>1.8478000000000001E-2</c:v>
                </c:pt>
                <c:pt idx="61095">
                  <c:v>2.0185999999999999E-2</c:v>
                </c:pt>
                <c:pt idx="61096">
                  <c:v>2.1872699999999998E-2</c:v>
                </c:pt>
                <c:pt idx="61097">
                  <c:v>2.35368E-2</c:v>
                </c:pt>
                <c:pt idx="61098">
                  <c:v>2.5175400000000001E-2</c:v>
                </c:pt>
                <c:pt idx="61099">
                  <c:v>2.6785799999999998E-2</c:v>
                </c:pt>
                <c:pt idx="61100">
                  <c:v>2.8366499999999999E-2</c:v>
                </c:pt>
                <c:pt idx="61101">
                  <c:v>2.9916399999999999E-2</c:v>
                </c:pt>
                <c:pt idx="61102">
                  <c:v>3.14334E-2</c:v>
                </c:pt>
                <c:pt idx="61103">
                  <c:v>3.2914699999999998E-2</c:v>
                </c:pt>
                <c:pt idx="61104">
                  <c:v>3.4357100000000002E-2</c:v>
                </c:pt>
                <c:pt idx="61105">
                  <c:v>3.5756900000000001E-2</c:v>
                </c:pt>
                <c:pt idx="61106">
                  <c:v>3.7111499999999999E-2</c:v>
                </c:pt>
                <c:pt idx="61107">
                  <c:v>3.8420000000000003E-2</c:v>
                </c:pt>
                <c:pt idx="61108">
                  <c:v>3.9682299999999997E-2</c:v>
                </c:pt>
                <c:pt idx="61109">
                  <c:v>4.0895899999999999E-2</c:v>
                </c:pt>
                <c:pt idx="61110">
                  <c:v>4.2056400000000001E-2</c:v>
                </c:pt>
                <c:pt idx="61111">
                  <c:v>4.3159099999999999E-2</c:v>
                </c:pt>
                <c:pt idx="61112">
                  <c:v>4.4200400000000001E-2</c:v>
                </c:pt>
                <c:pt idx="61113">
                  <c:v>4.51767E-2</c:v>
                </c:pt>
                <c:pt idx="61114">
                  <c:v>4.6086500000000002E-2</c:v>
                </c:pt>
                <c:pt idx="61115">
                  <c:v>4.6929499999999999E-2</c:v>
                </c:pt>
                <c:pt idx="61116">
                  <c:v>4.7704299999999998E-2</c:v>
                </c:pt>
                <c:pt idx="61117">
                  <c:v>4.8408100000000003E-2</c:v>
                </c:pt>
                <c:pt idx="61118">
                  <c:v>4.9038699999999998E-2</c:v>
                </c:pt>
                <c:pt idx="61119">
                  <c:v>4.95938E-2</c:v>
                </c:pt>
                <c:pt idx="61120">
                  <c:v>5.0070400000000001E-2</c:v>
                </c:pt>
                <c:pt idx="61121">
                  <c:v>5.0467400000000003E-2</c:v>
                </c:pt>
                <c:pt idx="61122">
                  <c:v>5.0784500000000003E-2</c:v>
                </c:pt>
                <c:pt idx="61123">
                  <c:v>5.10216E-2</c:v>
                </c:pt>
                <c:pt idx="61124">
                  <c:v>5.1178700000000001E-2</c:v>
                </c:pt>
                <c:pt idx="61125">
                  <c:v>5.1255000000000002E-2</c:v>
                </c:pt>
                <c:pt idx="61126">
                  <c:v>5.1246899999999998E-2</c:v>
                </c:pt>
                <c:pt idx="61127">
                  <c:v>5.1155699999999998E-2</c:v>
                </c:pt>
                <c:pt idx="61128">
                  <c:v>5.0994600000000001E-2</c:v>
                </c:pt>
                <c:pt idx="61129">
                  <c:v>5.0766400000000003E-2</c:v>
                </c:pt>
                <c:pt idx="61130">
                  <c:v>5.0453199999999997E-2</c:v>
                </c:pt>
                <c:pt idx="61131">
                  <c:v>5.0050499999999998E-2</c:v>
                </c:pt>
                <c:pt idx="61132">
                  <c:v>4.9568000000000001E-2</c:v>
                </c:pt>
                <c:pt idx="61133">
                  <c:v>4.9005300000000002E-2</c:v>
                </c:pt>
                <c:pt idx="61134">
                  <c:v>4.83583E-2</c:v>
                </c:pt>
                <c:pt idx="61135">
                  <c:v>4.7627500000000003E-2</c:v>
                </c:pt>
                <c:pt idx="61136">
                  <c:v>4.6814500000000002E-2</c:v>
                </c:pt>
                <c:pt idx="61137">
                  <c:v>4.5920799999999998E-2</c:v>
                </c:pt>
                <c:pt idx="61138">
                  <c:v>4.4947599999999997E-2</c:v>
                </c:pt>
                <c:pt idx="61139">
                  <c:v>4.3895099999999999E-2</c:v>
                </c:pt>
                <c:pt idx="61140">
                  <c:v>4.2763599999999999E-2</c:v>
                </c:pt>
                <c:pt idx="61141">
                  <c:v>4.1553600000000003E-2</c:v>
                </c:pt>
                <c:pt idx="61142">
                  <c:v>4.0266400000000001E-2</c:v>
                </c:pt>
                <c:pt idx="61143">
                  <c:v>3.8902800000000001E-2</c:v>
                </c:pt>
                <c:pt idx="61144">
                  <c:v>3.7463799999999998E-2</c:v>
                </c:pt>
                <c:pt idx="61145">
                  <c:v>3.5950099999999999E-2</c:v>
                </c:pt>
                <c:pt idx="61146">
                  <c:v>3.4362700000000003E-2</c:v>
                </c:pt>
                <c:pt idx="61147">
                  <c:v>3.2702599999999998E-2</c:v>
                </c:pt>
                <c:pt idx="61148">
                  <c:v>3.0971800000000001E-2</c:v>
                </c:pt>
                <c:pt idx="61149">
                  <c:v>2.9173000000000001E-2</c:v>
                </c:pt>
                <c:pt idx="61150">
                  <c:v>2.7310000000000001E-2</c:v>
                </c:pt>
                <c:pt idx="61151">
                  <c:v>2.53864E-2</c:v>
                </c:pt>
                <c:pt idx="61152">
                  <c:v>2.34054E-2</c:v>
                </c:pt>
                <c:pt idx="61153">
                  <c:v>2.1369900000000001E-2</c:v>
                </c:pt>
                <c:pt idx="61154">
                  <c:v>1.92832E-2</c:v>
                </c:pt>
                <c:pt idx="61155">
                  <c:v>1.7148299999999998E-2</c:v>
                </c:pt>
                <c:pt idx="61156">
                  <c:v>1.49681E-2</c:v>
                </c:pt>
                <c:pt idx="61157">
                  <c:v>1.2746E-2</c:v>
                </c:pt>
                <c:pt idx="61158">
                  <c:v>1.0485E-2</c:v>
                </c:pt>
                <c:pt idx="61159" formatCode="0.00E+00">
                  <c:v>8.1884599999999998E-3</c:v>
                </c:pt>
                <c:pt idx="61160" formatCode="0.00E+00">
                  <c:v>5.8602899999999998E-3</c:v>
                </c:pt>
                <c:pt idx="61161" formatCode="0.00E+00">
                  <c:v>3.5042099999999998E-3</c:v>
                </c:pt>
                <c:pt idx="61162" formatCode="0.00E+00">
                  <c:v>1.12309E-3</c:v>
                </c:pt>
                <c:pt idx="61163" formatCode="0.00E+00">
                  <c:v>-1.2800400000000001E-3</c:v>
                </c:pt>
                <c:pt idx="61164" formatCode="0.00E+00">
                  <c:v>-3.7021699999999999E-3</c:v>
                </c:pt>
                <c:pt idx="61165" formatCode="0.00E+00">
                  <c:v>-6.1403500000000001E-3</c:v>
                </c:pt>
                <c:pt idx="61166" formatCode="0.00E+00">
                  <c:v>-8.5915799999999997E-3</c:v>
                </c:pt>
                <c:pt idx="61167">
                  <c:v>-1.10528E-2</c:v>
                </c:pt>
                <c:pt idx="61168">
                  <c:v>-1.35207E-2</c:v>
                </c:pt>
                <c:pt idx="61169">
                  <c:v>-1.5991999999999999E-2</c:v>
                </c:pt>
                <c:pt idx="61170">
                  <c:v>-1.8463299999999998E-2</c:v>
                </c:pt>
                <c:pt idx="61171">
                  <c:v>-2.0931000000000002E-2</c:v>
                </c:pt>
                <c:pt idx="61172">
                  <c:v>-2.33914E-2</c:v>
                </c:pt>
                <c:pt idx="61173">
                  <c:v>-2.5841099999999999E-2</c:v>
                </c:pt>
                <c:pt idx="61174">
                  <c:v>-2.8276599999999999E-2</c:v>
                </c:pt>
                <c:pt idx="61175">
                  <c:v>-3.06939E-2</c:v>
                </c:pt>
                <c:pt idx="61176">
                  <c:v>-3.3089100000000003E-2</c:v>
                </c:pt>
                <c:pt idx="61177">
                  <c:v>-3.5458000000000003E-2</c:v>
                </c:pt>
                <c:pt idx="61178">
                  <c:v>-3.7796299999999998E-2</c:v>
                </c:pt>
                <c:pt idx="61179">
                  <c:v>-4.0100299999999998E-2</c:v>
                </c:pt>
                <c:pt idx="61180">
                  <c:v>-4.2367299999999997E-2</c:v>
                </c:pt>
                <c:pt idx="61181">
                  <c:v>-4.4595099999999999E-2</c:v>
                </c:pt>
                <c:pt idx="61182">
                  <c:v>-4.6781499999999997E-2</c:v>
                </c:pt>
                <c:pt idx="61183">
                  <c:v>-4.8923599999999998E-2</c:v>
                </c:pt>
                <c:pt idx="61184">
                  <c:v>-5.1018399999999998E-2</c:v>
                </c:pt>
                <c:pt idx="61185">
                  <c:v>-5.3062900000000003E-2</c:v>
                </c:pt>
                <c:pt idx="61186">
                  <c:v>-5.5053999999999999E-2</c:v>
                </c:pt>
                <c:pt idx="61187">
                  <c:v>-5.6987700000000002E-2</c:v>
                </c:pt>
                <c:pt idx="61188">
                  <c:v>-5.8860599999999999E-2</c:v>
                </c:pt>
                <c:pt idx="61189">
                  <c:v>-6.06697E-2</c:v>
                </c:pt>
                <c:pt idx="61190">
                  <c:v>-6.2412299999999997E-2</c:v>
                </c:pt>
                <c:pt idx="61191">
                  <c:v>-6.4086900000000002E-2</c:v>
                </c:pt>
                <c:pt idx="61192">
                  <c:v>-6.5692100000000003E-2</c:v>
                </c:pt>
                <c:pt idx="61193">
                  <c:v>-6.7226099999999997E-2</c:v>
                </c:pt>
                <c:pt idx="61194">
                  <c:v>-6.8685399999999994E-2</c:v>
                </c:pt>
                <c:pt idx="61195">
                  <c:v>-7.0065799999999998E-2</c:v>
                </c:pt>
                <c:pt idx="61196">
                  <c:v>-7.13646E-2</c:v>
                </c:pt>
                <c:pt idx="61197">
                  <c:v>-7.2580699999999998E-2</c:v>
                </c:pt>
                <c:pt idx="61198">
                  <c:v>-7.3713200000000006E-2</c:v>
                </c:pt>
                <c:pt idx="61199">
                  <c:v>-7.47612E-2</c:v>
                </c:pt>
                <c:pt idx="61200">
                  <c:v>-7.5724200000000005E-2</c:v>
                </c:pt>
                <c:pt idx="61201">
                  <c:v>-7.6601900000000001E-2</c:v>
                </c:pt>
                <c:pt idx="61202">
                  <c:v>-7.7391699999999994E-2</c:v>
                </c:pt>
                <c:pt idx="61203">
                  <c:v>-7.8090499999999993E-2</c:v>
                </c:pt>
                <c:pt idx="61204">
                  <c:v>-7.8697600000000006E-2</c:v>
                </c:pt>
                <c:pt idx="61205">
                  <c:v>-7.9214199999999999E-2</c:v>
                </c:pt>
                <c:pt idx="61206">
                  <c:v>-7.9641400000000001E-2</c:v>
                </c:pt>
                <c:pt idx="61207">
                  <c:v>-7.9978900000000006E-2</c:v>
                </c:pt>
                <c:pt idx="61208">
                  <c:v>-8.0225500000000005E-2</c:v>
                </c:pt>
                <c:pt idx="61209">
                  <c:v>-8.0379800000000001E-2</c:v>
                </c:pt>
                <c:pt idx="61210">
                  <c:v>-8.0441499999999999E-2</c:v>
                </c:pt>
                <c:pt idx="61211">
                  <c:v>-8.0410200000000001E-2</c:v>
                </c:pt>
                <c:pt idx="61212">
                  <c:v>-8.0285800000000004E-2</c:v>
                </c:pt>
                <c:pt idx="61213">
                  <c:v>-8.0068500000000001E-2</c:v>
                </c:pt>
                <c:pt idx="61214">
                  <c:v>-7.97596E-2</c:v>
                </c:pt>
                <c:pt idx="61215">
                  <c:v>-7.9360399999999998E-2</c:v>
                </c:pt>
                <c:pt idx="61216">
                  <c:v>-7.8872700000000004E-2</c:v>
                </c:pt>
                <c:pt idx="61217">
                  <c:v>-7.8297500000000006E-2</c:v>
                </c:pt>
                <c:pt idx="61218">
                  <c:v>-7.7635300000000004E-2</c:v>
                </c:pt>
                <c:pt idx="61219">
                  <c:v>-7.6886599999999999E-2</c:v>
                </c:pt>
                <c:pt idx="61220">
                  <c:v>-7.6053499999999996E-2</c:v>
                </c:pt>
                <c:pt idx="61221">
                  <c:v>-7.5136999999999995E-2</c:v>
                </c:pt>
                <c:pt idx="61222">
                  <c:v>-7.4137300000000003E-2</c:v>
                </c:pt>
                <c:pt idx="61223">
                  <c:v>-7.3055200000000001E-2</c:v>
                </c:pt>
                <c:pt idx="61224">
                  <c:v>-7.1892600000000001E-2</c:v>
                </c:pt>
                <c:pt idx="61225">
                  <c:v>-7.0651599999999995E-2</c:v>
                </c:pt>
                <c:pt idx="61226">
                  <c:v>-6.9334699999999999E-2</c:v>
                </c:pt>
                <c:pt idx="61227">
                  <c:v>-6.7944099999999993E-2</c:v>
                </c:pt>
                <c:pt idx="61228">
                  <c:v>-6.6482100000000002E-2</c:v>
                </c:pt>
                <c:pt idx="61229">
                  <c:v>-6.4950800000000003E-2</c:v>
                </c:pt>
                <c:pt idx="61230">
                  <c:v>-6.3352900000000004E-2</c:v>
                </c:pt>
                <c:pt idx="61231">
                  <c:v>-6.1691000000000003E-2</c:v>
                </c:pt>
                <c:pt idx="61232">
                  <c:v>-5.99675E-2</c:v>
                </c:pt>
                <c:pt idx="61233">
                  <c:v>-5.8184800000000002E-2</c:v>
                </c:pt>
                <c:pt idx="61234">
                  <c:v>-5.6345600000000003E-2</c:v>
                </c:pt>
                <c:pt idx="61235">
                  <c:v>-5.44532E-2</c:v>
                </c:pt>
                <c:pt idx="61236">
                  <c:v>-5.2510800000000003E-2</c:v>
                </c:pt>
                <c:pt idx="61237">
                  <c:v>-5.0521099999999999E-2</c:v>
                </c:pt>
                <c:pt idx="61238">
                  <c:v>-4.8486799999999997E-2</c:v>
                </c:pt>
                <c:pt idx="61239">
                  <c:v>-4.64105E-2</c:v>
                </c:pt>
                <c:pt idx="61240">
                  <c:v>-4.4294600000000003E-2</c:v>
                </c:pt>
                <c:pt idx="61241">
                  <c:v>-4.2142399999999997E-2</c:v>
                </c:pt>
                <c:pt idx="61242">
                  <c:v>-3.9957300000000001E-2</c:v>
                </c:pt>
                <c:pt idx="61243">
                  <c:v>-3.7742299999999999E-2</c:v>
                </c:pt>
                <c:pt idx="61244">
                  <c:v>-3.5501100000000001E-2</c:v>
                </c:pt>
                <c:pt idx="61245">
                  <c:v>-3.3237299999999997E-2</c:v>
                </c:pt>
                <c:pt idx="61246">
                  <c:v>-3.0954099999999998E-2</c:v>
                </c:pt>
                <c:pt idx="61247">
                  <c:v>-2.8654599999999999E-2</c:v>
                </c:pt>
                <c:pt idx="61248">
                  <c:v>-2.6341900000000001E-2</c:v>
                </c:pt>
                <c:pt idx="61249">
                  <c:v>-2.4018999999999999E-2</c:v>
                </c:pt>
                <c:pt idx="61250">
                  <c:v>-2.1689199999999999E-2</c:v>
                </c:pt>
                <c:pt idx="61251">
                  <c:v>-1.9355399999999998E-2</c:v>
                </c:pt>
                <c:pt idx="61252">
                  <c:v>-1.70206E-2</c:v>
                </c:pt>
                <c:pt idx="61253">
                  <c:v>-1.46883E-2</c:v>
                </c:pt>
                <c:pt idx="61254">
                  <c:v>-1.2362400000000001E-2</c:v>
                </c:pt>
                <c:pt idx="61255">
                  <c:v>-1.00468E-2</c:v>
                </c:pt>
                <c:pt idx="61256" formatCode="0.00E+00">
                  <c:v>-7.74473E-3</c:v>
                </c:pt>
                <c:pt idx="61257" formatCode="0.00E+00">
                  <c:v>-5.4593200000000001E-3</c:v>
                </c:pt>
                <c:pt idx="61258" formatCode="0.00E+00">
                  <c:v>-3.1937300000000001E-3</c:v>
                </c:pt>
                <c:pt idx="61259" formatCode="0.00E+00">
                  <c:v>-9.5095499999999996E-4</c:v>
                </c:pt>
                <c:pt idx="61260" formatCode="0.00E+00">
                  <c:v>1.2657499999999999E-3</c:v>
                </c:pt>
                <c:pt idx="61261" formatCode="0.00E+00">
                  <c:v>3.4531100000000001E-3</c:v>
                </c:pt>
                <c:pt idx="61262" formatCode="0.00E+00">
                  <c:v>5.6081500000000001E-3</c:v>
                </c:pt>
                <c:pt idx="61263" formatCode="0.00E+00">
                  <c:v>7.7281700000000004E-3</c:v>
                </c:pt>
                <c:pt idx="61264" formatCode="0.00E+00">
                  <c:v>9.8105199999999997E-3</c:v>
                </c:pt>
                <c:pt idx="61265">
                  <c:v>1.18525E-2</c:v>
                </c:pt>
                <c:pt idx="61266">
                  <c:v>1.38516E-2</c:v>
                </c:pt>
                <c:pt idx="61267">
                  <c:v>1.5805300000000001E-2</c:v>
                </c:pt>
                <c:pt idx="61268">
                  <c:v>1.77111E-2</c:v>
                </c:pt>
                <c:pt idx="61269">
                  <c:v>1.9566799999999999E-2</c:v>
                </c:pt>
                <c:pt idx="61270">
                  <c:v>2.1369900000000001E-2</c:v>
                </c:pt>
                <c:pt idx="61271">
                  <c:v>2.3118300000000001E-2</c:v>
                </c:pt>
                <c:pt idx="61272">
                  <c:v>2.4809899999999999E-2</c:v>
                </c:pt>
                <c:pt idx="61273">
                  <c:v>2.6442799999999999E-2</c:v>
                </c:pt>
                <c:pt idx="61274">
                  <c:v>2.8015600000000002E-2</c:v>
                </c:pt>
                <c:pt idx="61275">
                  <c:v>2.9526799999999999E-2</c:v>
                </c:pt>
                <c:pt idx="61276">
                  <c:v>3.09749E-2</c:v>
                </c:pt>
                <c:pt idx="61277">
                  <c:v>3.2358600000000001E-2</c:v>
                </c:pt>
                <c:pt idx="61278">
                  <c:v>3.3676400000000002E-2</c:v>
                </c:pt>
                <c:pt idx="61279">
                  <c:v>3.4926600000000002E-2</c:v>
                </c:pt>
                <c:pt idx="61280">
                  <c:v>3.6107800000000002E-2</c:v>
                </c:pt>
                <c:pt idx="61281">
                  <c:v>3.7219000000000002E-2</c:v>
                </c:pt>
                <c:pt idx="61282">
                  <c:v>3.8259599999999998E-2</c:v>
                </c:pt>
                <c:pt idx="61283">
                  <c:v>3.9228899999999997E-2</c:v>
                </c:pt>
                <c:pt idx="61284">
                  <c:v>4.0126200000000001E-2</c:v>
                </c:pt>
                <c:pt idx="61285">
                  <c:v>4.0950500000000001E-2</c:v>
                </c:pt>
                <c:pt idx="61286">
                  <c:v>4.1701099999999998E-2</c:v>
                </c:pt>
                <c:pt idx="61287">
                  <c:v>4.2377499999999999E-2</c:v>
                </c:pt>
                <c:pt idx="61288">
                  <c:v>4.2979200000000002E-2</c:v>
                </c:pt>
                <c:pt idx="61289">
                  <c:v>4.3506299999999998E-2</c:v>
                </c:pt>
                <c:pt idx="61290">
                  <c:v>4.3958799999999999E-2</c:v>
                </c:pt>
                <c:pt idx="61291">
                  <c:v>4.43372E-2</c:v>
                </c:pt>
                <c:pt idx="61292">
                  <c:v>4.4641699999999999E-2</c:v>
                </c:pt>
                <c:pt idx="61293">
                  <c:v>4.4872799999999997E-2</c:v>
                </c:pt>
                <c:pt idx="61294">
                  <c:v>4.50312E-2</c:v>
                </c:pt>
                <c:pt idx="61295">
                  <c:v>4.5118199999999997E-2</c:v>
                </c:pt>
                <c:pt idx="61296">
                  <c:v>4.5134899999999999E-2</c:v>
                </c:pt>
                <c:pt idx="61297">
                  <c:v>4.5081799999999998E-2</c:v>
                </c:pt>
                <c:pt idx="61298">
                  <c:v>4.4959399999999997E-2</c:v>
                </c:pt>
                <c:pt idx="61299">
                  <c:v>4.4769000000000003E-2</c:v>
                </c:pt>
                <c:pt idx="61300">
                  <c:v>4.4512299999999998E-2</c:v>
                </c:pt>
                <c:pt idx="61301">
                  <c:v>4.4190699999999999E-2</c:v>
                </c:pt>
                <c:pt idx="61302">
                  <c:v>4.3805299999999998E-2</c:v>
                </c:pt>
                <c:pt idx="61303">
                  <c:v>4.3357600000000003E-2</c:v>
                </c:pt>
                <c:pt idx="61304">
                  <c:v>4.2849100000000001E-2</c:v>
                </c:pt>
                <c:pt idx="61305">
                  <c:v>4.2281399999999997E-2</c:v>
                </c:pt>
                <c:pt idx="61306">
                  <c:v>4.1656199999999997E-2</c:v>
                </c:pt>
                <c:pt idx="61307">
                  <c:v>4.0975499999999998E-2</c:v>
                </c:pt>
                <c:pt idx="61308">
                  <c:v>4.0240999999999999E-2</c:v>
                </c:pt>
                <c:pt idx="61309">
                  <c:v>3.94551E-2</c:v>
                </c:pt>
                <c:pt idx="61310">
                  <c:v>3.86197E-2</c:v>
                </c:pt>
                <c:pt idx="61311">
                  <c:v>3.7737399999999997E-2</c:v>
                </c:pt>
                <c:pt idx="61312">
                  <c:v>3.6810599999999999E-2</c:v>
                </c:pt>
                <c:pt idx="61313">
                  <c:v>3.5841900000000003E-2</c:v>
                </c:pt>
                <c:pt idx="61314">
                  <c:v>3.4833900000000001E-2</c:v>
                </c:pt>
                <c:pt idx="61315">
                  <c:v>3.3788699999999998E-2</c:v>
                </c:pt>
                <c:pt idx="61316">
                  <c:v>3.27087E-2</c:v>
                </c:pt>
                <c:pt idx="61317">
                  <c:v>3.1596399999999997E-2</c:v>
                </c:pt>
                <c:pt idx="61318">
                  <c:v>3.0454200000000001E-2</c:v>
                </c:pt>
                <c:pt idx="61319">
                  <c:v>2.9284600000000001E-2</c:v>
                </c:pt>
                <c:pt idx="61320">
                  <c:v>2.80901E-2</c:v>
                </c:pt>
                <c:pt idx="61321">
                  <c:v>2.6873299999999999E-2</c:v>
                </c:pt>
                <c:pt idx="61322">
                  <c:v>2.5636900000000001E-2</c:v>
                </c:pt>
                <c:pt idx="61323">
                  <c:v>2.43834E-2</c:v>
                </c:pt>
                <c:pt idx="61324">
                  <c:v>2.31156E-2</c:v>
                </c:pt>
                <c:pt idx="61325">
                  <c:v>2.1836100000000001E-2</c:v>
                </c:pt>
                <c:pt idx="61326">
                  <c:v>2.0547699999999999E-2</c:v>
                </c:pt>
                <c:pt idx="61327">
                  <c:v>1.92529E-2</c:v>
                </c:pt>
                <c:pt idx="61328">
                  <c:v>1.7954399999999999E-2</c:v>
                </c:pt>
                <c:pt idx="61329">
                  <c:v>1.6655E-2</c:v>
                </c:pt>
                <c:pt idx="61330">
                  <c:v>1.53574E-2</c:v>
                </c:pt>
                <c:pt idx="61331">
                  <c:v>1.4064E-2</c:v>
                </c:pt>
                <c:pt idx="61332">
                  <c:v>1.27771E-2</c:v>
                </c:pt>
                <c:pt idx="61333">
                  <c:v>1.1499000000000001E-2</c:v>
                </c:pt>
                <c:pt idx="61334">
                  <c:v>1.0232399999999999E-2</c:v>
                </c:pt>
                <c:pt idx="61335" formatCode="0.00E+00">
                  <c:v>8.9798499999999993E-3</c:v>
                </c:pt>
                <c:pt idx="61336" formatCode="0.00E+00">
                  <c:v>7.7438899999999998E-3</c:v>
                </c:pt>
                <c:pt idx="61337" formatCode="0.00E+00">
                  <c:v>6.5268599999999998E-3</c:v>
                </c:pt>
                <c:pt idx="61338" formatCode="0.00E+00">
                  <c:v>5.3310600000000003E-3</c:v>
                </c:pt>
                <c:pt idx="61339" formatCode="0.00E+00">
                  <c:v>4.1587999999999998E-3</c:v>
                </c:pt>
                <c:pt idx="61340" formatCode="0.00E+00">
                  <c:v>3.01228E-3</c:v>
                </c:pt>
                <c:pt idx="61341" formatCode="0.00E+00">
                  <c:v>1.8934900000000001E-3</c:v>
                </c:pt>
                <c:pt idx="61342" formatCode="0.00E+00">
                  <c:v>8.0442000000000003E-4</c:v>
                </c:pt>
                <c:pt idx="61343" formatCode="0.00E+00">
                  <c:v>-2.5290099999999998E-4</c:v>
                </c:pt>
                <c:pt idx="61344" formatCode="0.00E+00">
                  <c:v>-1.2766399999999999E-3</c:v>
                </c:pt>
                <c:pt idx="61345" formatCode="0.00E+00">
                  <c:v>-2.2651699999999999E-3</c:v>
                </c:pt>
                <c:pt idx="61346" formatCode="0.00E+00">
                  <c:v>-3.2168100000000001E-3</c:v>
                </c:pt>
                <c:pt idx="61347" formatCode="0.00E+00">
                  <c:v>-4.1296500000000003E-3</c:v>
                </c:pt>
                <c:pt idx="61348" formatCode="0.00E+00">
                  <c:v>-5.0018900000000002E-3</c:v>
                </c:pt>
                <c:pt idx="61349" formatCode="0.00E+00">
                  <c:v>-5.8321800000000002E-3</c:v>
                </c:pt>
                <c:pt idx="61350" formatCode="0.00E+00">
                  <c:v>-6.6193600000000003E-3</c:v>
                </c:pt>
                <c:pt idx="61351" formatCode="0.00E+00">
                  <c:v>-7.3621800000000003E-3</c:v>
                </c:pt>
                <c:pt idx="61352" formatCode="0.00E+00">
                  <c:v>-8.0595200000000006E-3</c:v>
                </c:pt>
                <c:pt idx="61353" formatCode="0.00E+00">
                  <c:v>-8.7105199999999994E-3</c:v>
                </c:pt>
                <c:pt idx="61354" formatCode="0.00E+00">
                  <c:v>-9.3144500000000002E-3</c:v>
                </c:pt>
                <c:pt idx="61355" formatCode="0.00E+00">
                  <c:v>-9.8705700000000004E-3</c:v>
                </c:pt>
                <c:pt idx="61356">
                  <c:v>-1.0378099999999999E-2</c:v>
                </c:pt>
                <c:pt idx="61357">
                  <c:v>-1.0836200000000001E-2</c:v>
                </c:pt>
                <c:pt idx="61358">
                  <c:v>-1.1244499999999999E-2</c:v>
                </c:pt>
                <c:pt idx="61359">
                  <c:v>-1.16025E-2</c:v>
                </c:pt>
                <c:pt idx="61360">
                  <c:v>-1.191E-2</c:v>
                </c:pt>
                <c:pt idx="61361">
                  <c:v>-1.21669E-2</c:v>
                </c:pt>
                <c:pt idx="61362">
                  <c:v>-1.2372899999999999E-2</c:v>
                </c:pt>
                <c:pt idx="61363">
                  <c:v>-1.25279E-2</c:v>
                </c:pt>
                <c:pt idx="61364">
                  <c:v>-1.26322E-2</c:v>
                </c:pt>
                <c:pt idx="61365">
                  <c:v>-1.26862E-2</c:v>
                </c:pt>
                <c:pt idx="61366">
                  <c:v>-1.26902E-2</c:v>
                </c:pt>
                <c:pt idx="61367">
                  <c:v>-1.2644799999999999E-2</c:v>
                </c:pt>
                <c:pt idx="61368">
                  <c:v>-1.25506E-2</c:v>
                </c:pt>
                <c:pt idx="61369">
                  <c:v>-1.2408300000000001E-2</c:v>
                </c:pt>
                <c:pt idx="61370">
                  <c:v>-1.2218400000000001E-2</c:v>
                </c:pt>
                <c:pt idx="61371">
                  <c:v>-1.1981500000000001E-2</c:v>
                </c:pt>
                <c:pt idx="61372">
                  <c:v>-1.1698800000000001E-2</c:v>
                </c:pt>
                <c:pt idx="61373">
                  <c:v>-1.13714E-2</c:v>
                </c:pt>
                <c:pt idx="61374">
                  <c:v>-1.10005E-2</c:v>
                </c:pt>
                <c:pt idx="61375">
                  <c:v>-1.05875E-2</c:v>
                </c:pt>
                <c:pt idx="61376">
                  <c:v>-1.0133700000000001E-2</c:v>
                </c:pt>
                <c:pt idx="61377" formatCode="0.00E+00">
                  <c:v>-9.6405399999999995E-3</c:v>
                </c:pt>
                <c:pt idx="61378" formatCode="0.00E+00">
                  <c:v>-9.1098199999999994E-3</c:v>
                </c:pt>
                <c:pt idx="61379" formatCode="0.00E+00">
                  <c:v>-8.5430699999999998E-3</c:v>
                </c:pt>
                <c:pt idx="61380" formatCode="0.00E+00">
                  <c:v>-7.9416699999999996E-3</c:v>
                </c:pt>
                <c:pt idx="61381" formatCode="0.00E+00">
                  <c:v>-7.3070399999999999E-3</c:v>
                </c:pt>
                <c:pt idx="61382" formatCode="0.00E+00">
                  <c:v>-6.6408400000000003E-3</c:v>
                </c:pt>
                <c:pt idx="61383" formatCode="0.00E+00">
                  <c:v>-5.9448599999999997E-3</c:v>
                </c:pt>
                <c:pt idx="61384" formatCode="0.00E+00">
                  <c:v>-5.2209300000000004E-3</c:v>
                </c:pt>
                <c:pt idx="61385" formatCode="0.00E+00">
                  <c:v>-4.4709399999999996E-3</c:v>
                </c:pt>
                <c:pt idx="61386" formatCode="0.00E+00">
                  <c:v>-3.6968999999999999E-3</c:v>
                </c:pt>
                <c:pt idx="61387" formatCode="0.00E+00">
                  <c:v>-2.9009800000000001E-3</c:v>
                </c:pt>
                <c:pt idx="61388" formatCode="0.00E+00">
                  <c:v>-2.0853600000000001E-3</c:v>
                </c:pt>
                <c:pt idx="61389" formatCode="0.00E+00">
                  <c:v>-1.2522799999999999E-3</c:v>
                </c:pt>
                <c:pt idx="61390" formatCode="0.00E+00">
                  <c:v>-4.0385900000000001E-4</c:v>
                </c:pt>
                <c:pt idx="61391" formatCode="0.00E+00">
                  <c:v>4.5777900000000001E-4</c:v>
                </c:pt>
                <c:pt idx="61392" formatCode="0.00E+00">
                  <c:v>1.33051E-3</c:v>
                </c:pt>
                <c:pt idx="61393" formatCode="0.00E+00">
                  <c:v>2.2120899999999999E-3</c:v>
                </c:pt>
                <c:pt idx="61394" formatCode="0.00E+00">
                  <c:v>3.1002E-3</c:v>
                </c:pt>
                <c:pt idx="61395" formatCode="0.00E+00">
                  <c:v>3.9925000000000004E-3</c:v>
                </c:pt>
                <c:pt idx="61396" formatCode="0.00E+00">
                  <c:v>4.8866100000000004E-3</c:v>
                </c:pt>
                <c:pt idx="61397" formatCode="0.00E+00">
                  <c:v>5.7802799999999996E-3</c:v>
                </c:pt>
                <c:pt idx="61398" formatCode="0.00E+00">
                  <c:v>6.6714000000000001E-3</c:v>
                </c:pt>
                <c:pt idx="61399" formatCode="0.00E+00">
                  <c:v>7.5579699999999998E-3</c:v>
                </c:pt>
                <c:pt idx="61400" formatCode="0.00E+00">
                  <c:v>8.4378700000000001E-3</c:v>
                </c:pt>
                <c:pt idx="61401" formatCode="0.00E+00">
                  <c:v>9.30893E-3</c:v>
                </c:pt>
                <c:pt idx="61402">
                  <c:v>1.01689E-2</c:v>
                </c:pt>
                <c:pt idx="61403">
                  <c:v>1.1015499999999999E-2</c:v>
                </c:pt>
                <c:pt idx="61404">
                  <c:v>1.18464E-2</c:v>
                </c:pt>
                <c:pt idx="61405">
                  <c:v>1.2659200000000001E-2</c:v>
                </c:pt>
                <c:pt idx="61406">
                  <c:v>1.3451599999999999E-2</c:v>
                </c:pt>
                <c:pt idx="61407">
                  <c:v>1.42215E-2</c:v>
                </c:pt>
                <c:pt idx="61408">
                  <c:v>1.49669E-2</c:v>
                </c:pt>
                <c:pt idx="61409">
                  <c:v>1.56858E-2</c:v>
                </c:pt>
                <c:pt idx="61410">
                  <c:v>1.63762E-2</c:v>
                </c:pt>
                <c:pt idx="61411">
                  <c:v>1.70364E-2</c:v>
                </c:pt>
                <c:pt idx="61412">
                  <c:v>1.76645E-2</c:v>
                </c:pt>
                <c:pt idx="61413">
                  <c:v>1.8259000000000001E-2</c:v>
                </c:pt>
                <c:pt idx="61414">
                  <c:v>1.88183E-2</c:v>
                </c:pt>
                <c:pt idx="61415">
                  <c:v>1.9341199999999999E-2</c:v>
                </c:pt>
                <c:pt idx="61416">
                  <c:v>1.9826199999999999E-2</c:v>
                </c:pt>
                <c:pt idx="61417">
                  <c:v>2.0271899999999999E-2</c:v>
                </c:pt>
                <c:pt idx="61418">
                  <c:v>2.0677000000000001E-2</c:v>
                </c:pt>
                <c:pt idx="61419">
                  <c:v>2.104E-2</c:v>
                </c:pt>
                <c:pt idx="61420">
                  <c:v>2.13589E-2</c:v>
                </c:pt>
                <c:pt idx="61421">
                  <c:v>2.1632200000000001E-2</c:v>
                </c:pt>
                <c:pt idx="61422">
                  <c:v>2.1859300000000002E-2</c:v>
                </c:pt>
                <c:pt idx="61423">
                  <c:v>2.2039699999999999E-2</c:v>
                </c:pt>
                <c:pt idx="61424">
                  <c:v>2.2172600000000001E-2</c:v>
                </c:pt>
                <c:pt idx="61425">
                  <c:v>2.22574E-2</c:v>
                </c:pt>
                <c:pt idx="61426">
                  <c:v>2.2293799999999999E-2</c:v>
                </c:pt>
                <c:pt idx="61427">
                  <c:v>2.22813E-2</c:v>
                </c:pt>
                <c:pt idx="61428">
                  <c:v>2.2219599999999999E-2</c:v>
                </c:pt>
                <c:pt idx="61429">
                  <c:v>2.21084E-2</c:v>
                </c:pt>
                <c:pt idx="61430">
                  <c:v>2.1947600000000001E-2</c:v>
                </c:pt>
                <c:pt idx="61431">
                  <c:v>2.1736999999999999E-2</c:v>
                </c:pt>
                <c:pt idx="61432">
                  <c:v>2.14764E-2</c:v>
                </c:pt>
                <c:pt idx="61433">
                  <c:v>2.1165400000000001E-2</c:v>
                </c:pt>
                <c:pt idx="61434">
                  <c:v>2.0804099999999999E-2</c:v>
                </c:pt>
                <c:pt idx="61435">
                  <c:v>2.03932E-2</c:v>
                </c:pt>
                <c:pt idx="61436">
                  <c:v>1.9933200000000002E-2</c:v>
                </c:pt>
                <c:pt idx="61437">
                  <c:v>1.94247E-2</c:v>
                </c:pt>
                <c:pt idx="61438">
                  <c:v>1.8868599999999999E-2</c:v>
                </c:pt>
                <c:pt idx="61439">
                  <c:v>1.82655E-2</c:v>
                </c:pt>
                <c:pt idx="61440">
                  <c:v>1.7616199999999999E-2</c:v>
                </c:pt>
                <c:pt idx="61441">
                  <c:v>1.69214E-2</c:v>
                </c:pt>
                <c:pt idx="61442">
                  <c:v>1.6181999999999998E-2</c:v>
                </c:pt>
                <c:pt idx="61443">
                  <c:v>1.53989E-2</c:v>
                </c:pt>
                <c:pt idx="61444">
                  <c:v>1.4573300000000001E-2</c:v>
                </c:pt>
                <c:pt idx="61445">
                  <c:v>1.37062E-2</c:v>
                </c:pt>
                <c:pt idx="61446">
                  <c:v>1.27989E-2</c:v>
                </c:pt>
                <c:pt idx="61447">
                  <c:v>1.1852700000000001E-2</c:v>
                </c:pt>
                <c:pt idx="61448">
                  <c:v>1.0869200000000001E-2</c:v>
                </c:pt>
                <c:pt idx="61449" formatCode="0.00E+00">
                  <c:v>9.8502099999999999E-3</c:v>
                </c:pt>
                <c:pt idx="61450" formatCode="0.00E+00">
                  <c:v>8.7976900000000004E-3</c:v>
                </c:pt>
                <c:pt idx="61451" formatCode="0.00E+00">
                  <c:v>7.7135900000000002E-3</c:v>
                </c:pt>
                <c:pt idx="61452" formatCode="0.00E+00">
                  <c:v>6.5998899999999997E-3</c:v>
                </c:pt>
                <c:pt idx="61453" formatCode="0.00E+00">
                  <c:v>5.4585500000000004E-3</c:v>
                </c:pt>
                <c:pt idx="61454" formatCode="0.00E+00">
                  <c:v>4.2915399999999999E-3</c:v>
                </c:pt>
                <c:pt idx="61455" formatCode="0.00E+00">
                  <c:v>3.1008199999999998E-3</c:v>
                </c:pt>
                <c:pt idx="61456" formatCode="0.00E+00">
                  <c:v>1.8884699999999999E-3</c:v>
                </c:pt>
                <c:pt idx="61457" formatCode="0.00E+00">
                  <c:v>6.5679900000000001E-4</c:v>
                </c:pt>
                <c:pt idx="61458" formatCode="0.00E+00">
                  <c:v>-5.9170100000000003E-4</c:v>
                </c:pt>
                <c:pt idx="61459" formatCode="0.00E+00">
                  <c:v>-1.8547100000000001E-3</c:v>
                </c:pt>
                <c:pt idx="61460" formatCode="0.00E+00">
                  <c:v>-3.1302399999999998E-3</c:v>
                </c:pt>
                <c:pt idx="61461" formatCode="0.00E+00">
                  <c:v>-4.41654E-3</c:v>
                </c:pt>
                <c:pt idx="61462" formatCode="0.00E+00">
                  <c:v>-5.7116800000000002E-3</c:v>
                </c:pt>
                <c:pt idx="61463" formatCode="0.00E+00">
                  <c:v>-7.01331E-3</c:v>
                </c:pt>
                <c:pt idx="61464" formatCode="0.00E+00">
                  <c:v>-8.3189400000000004E-3</c:v>
                </c:pt>
                <c:pt idx="61465" formatCode="0.00E+00">
                  <c:v>-9.6262499999999994E-3</c:v>
                </c:pt>
                <c:pt idx="61466">
                  <c:v>-1.09327E-2</c:v>
                </c:pt>
                <c:pt idx="61467">
                  <c:v>-1.2235299999999999E-2</c:v>
                </c:pt>
                <c:pt idx="61468">
                  <c:v>-1.35313E-2</c:v>
                </c:pt>
                <c:pt idx="61469">
                  <c:v>-1.4818100000000001E-2</c:v>
                </c:pt>
                <c:pt idx="61470">
                  <c:v>-1.6093400000000001E-2</c:v>
                </c:pt>
                <c:pt idx="61471">
                  <c:v>-1.73548E-2</c:v>
                </c:pt>
                <c:pt idx="61472">
                  <c:v>-1.8599600000000001E-2</c:v>
                </c:pt>
                <c:pt idx="61473">
                  <c:v>-1.9824899999999999E-2</c:v>
                </c:pt>
                <c:pt idx="61474">
                  <c:v>-2.1028399999999999E-2</c:v>
                </c:pt>
                <c:pt idx="61475">
                  <c:v>-2.22077E-2</c:v>
                </c:pt>
                <c:pt idx="61476">
                  <c:v>-2.3360599999999999E-2</c:v>
                </c:pt>
                <c:pt idx="61477">
                  <c:v>-2.4484499999999999E-2</c:v>
                </c:pt>
                <c:pt idx="61478">
                  <c:v>-2.5577300000000001E-2</c:v>
                </c:pt>
                <c:pt idx="61479">
                  <c:v>-2.6637000000000001E-2</c:v>
                </c:pt>
                <c:pt idx="61480">
                  <c:v>-2.7661600000000001E-2</c:v>
                </c:pt>
                <c:pt idx="61481">
                  <c:v>-2.86491E-2</c:v>
                </c:pt>
                <c:pt idx="61482">
                  <c:v>-2.9597399999999999E-2</c:v>
                </c:pt>
                <c:pt idx="61483">
                  <c:v>-3.05046E-2</c:v>
                </c:pt>
                <c:pt idx="61484">
                  <c:v>-3.1369000000000001E-2</c:v>
                </c:pt>
                <c:pt idx="61485">
                  <c:v>-3.2189000000000002E-2</c:v>
                </c:pt>
                <c:pt idx="61486">
                  <c:v>-3.29623E-2</c:v>
                </c:pt>
                <c:pt idx="61487">
                  <c:v>-3.3686899999999999E-2</c:v>
                </c:pt>
                <c:pt idx="61488">
                  <c:v>-3.4360399999999999E-2</c:v>
                </c:pt>
                <c:pt idx="61489">
                  <c:v>-3.4981199999999997E-2</c:v>
                </c:pt>
                <c:pt idx="61490">
                  <c:v>-3.55479E-2</c:v>
                </c:pt>
                <c:pt idx="61491">
                  <c:v>-3.6059099999999997E-2</c:v>
                </c:pt>
                <c:pt idx="61492">
                  <c:v>-3.6513400000000001E-2</c:v>
                </c:pt>
                <c:pt idx="61493">
                  <c:v>-3.69098E-2</c:v>
                </c:pt>
                <c:pt idx="61494">
                  <c:v>-3.7247299999999997E-2</c:v>
                </c:pt>
                <c:pt idx="61495">
                  <c:v>-3.75249E-2</c:v>
                </c:pt>
                <c:pt idx="61496">
                  <c:v>-3.7741799999999999E-2</c:v>
                </c:pt>
                <c:pt idx="61497">
                  <c:v>-3.7897100000000003E-2</c:v>
                </c:pt>
                <c:pt idx="61498">
                  <c:v>-3.7990099999999999E-2</c:v>
                </c:pt>
                <c:pt idx="61499">
                  <c:v>-3.8020199999999997E-2</c:v>
                </c:pt>
                <c:pt idx="61500">
                  <c:v>-3.7986899999999997E-2</c:v>
                </c:pt>
                <c:pt idx="61501">
                  <c:v>-3.78895E-2</c:v>
                </c:pt>
                <c:pt idx="61502">
                  <c:v>-3.7727400000000001E-2</c:v>
                </c:pt>
                <c:pt idx="61503">
                  <c:v>-3.7500100000000001E-2</c:v>
                </c:pt>
                <c:pt idx="61504">
                  <c:v>-3.7207299999999999E-2</c:v>
                </c:pt>
                <c:pt idx="61505">
                  <c:v>-3.6849100000000003E-2</c:v>
                </c:pt>
                <c:pt idx="61506">
                  <c:v>-3.64255E-2</c:v>
                </c:pt>
                <c:pt idx="61507">
                  <c:v>-3.59371E-2</c:v>
                </c:pt>
                <c:pt idx="61508">
                  <c:v>-3.5385100000000003E-2</c:v>
                </c:pt>
                <c:pt idx="61509">
                  <c:v>-3.4769899999999999E-2</c:v>
                </c:pt>
                <c:pt idx="61510">
                  <c:v>-3.4091999999999997E-2</c:v>
                </c:pt>
                <c:pt idx="61511">
                  <c:v>-3.3351499999999999E-2</c:v>
                </c:pt>
                <c:pt idx="61512">
                  <c:v>-3.2548899999999999E-2</c:v>
                </c:pt>
                <c:pt idx="61513">
                  <c:v>-3.1685100000000001E-2</c:v>
                </c:pt>
                <c:pt idx="61514">
                  <c:v>-3.07611E-2</c:v>
                </c:pt>
                <c:pt idx="61515">
                  <c:v>-2.9778300000000001E-2</c:v>
                </c:pt>
                <c:pt idx="61516">
                  <c:v>-2.8737700000000001E-2</c:v>
                </c:pt>
                <c:pt idx="61517">
                  <c:v>-2.76402E-2</c:v>
                </c:pt>
                <c:pt idx="61518">
                  <c:v>-2.6486900000000001E-2</c:v>
                </c:pt>
                <c:pt idx="61519">
                  <c:v>-2.5279099999999999E-2</c:v>
                </c:pt>
                <c:pt idx="61520">
                  <c:v>-2.40187E-2</c:v>
                </c:pt>
                <c:pt idx="61521">
                  <c:v>-2.27078E-2</c:v>
                </c:pt>
                <c:pt idx="61522">
                  <c:v>-2.1347999999999999E-2</c:v>
                </c:pt>
                <c:pt idx="61523">
                  <c:v>-1.9941500000000001E-2</c:v>
                </c:pt>
                <c:pt idx="61524">
                  <c:v>-1.8490199999999998E-2</c:v>
                </c:pt>
                <c:pt idx="61525">
                  <c:v>-1.69961E-2</c:v>
                </c:pt>
                <c:pt idx="61526">
                  <c:v>-1.5461000000000001E-2</c:v>
                </c:pt>
                <c:pt idx="61527">
                  <c:v>-1.3886799999999999E-2</c:v>
                </c:pt>
                <c:pt idx="61528">
                  <c:v>-1.22752E-2</c:v>
                </c:pt>
                <c:pt idx="61529">
                  <c:v>-1.0628500000000001E-2</c:v>
                </c:pt>
                <c:pt idx="61530" formatCode="0.00E+00">
                  <c:v>-8.9489500000000007E-3</c:v>
                </c:pt>
                <c:pt idx="61531" formatCode="0.00E+00">
                  <c:v>-7.2393199999999996E-3</c:v>
                </c:pt>
                <c:pt idx="61532" formatCode="0.00E+00">
                  <c:v>-5.5023099999999998E-3</c:v>
                </c:pt>
                <c:pt idx="61533" formatCode="0.00E+00">
                  <c:v>-3.7406800000000001E-3</c:v>
                </c:pt>
                <c:pt idx="61534" formatCode="0.00E+00">
                  <c:v>-1.9571499999999999E-3</c:v>
                </c:pt>
                <c:pt idx="61535" formatCode="0.00E+00">
                  <c:v>-1.5421599999999999E-4</c:v>
                </c:pt>
                <c:pt idx="61536" formatCode="0.00E+00">
                  <c:v>1.6656799999999999E-3</c:v>
                </c:pt>
                <c:pt idx="61537" formatCode="0.00E+00">
                  <c:v>3.4999800000000002E-3</c:v>
                </c:pt>
                <c:pt idx="61538" formatCode="0.00E+00">
                  <c:v>5.3460599999999997E-3</c:v>
                </c:pt>
                <c:pt idx="61539" formatCode="0.00E+00">
                  <c:v>7.2013600000000004E-3</c:v>
                </c:pt>
                <c:pt idx="61540" formatCode="0.00E+00">
                  <c:v>9.0632899999999999E-3</c:v>
                </c:pt>
                <c:pt idx="61541">
                  <c:v>1.0929100000000001E-2</c:v>
                </c:pt>
                <c:pt idx="61542">
                  <c:v>1.2796E-2</c:v>
                </c:pt>
                <c:pt idx="61543">
                  <c:v>1.46614E-2</c:v>
                </c:pt>
                <c:pt idx="61544">
                  <c:v>1.6522499999999999E-2</c:v>
                </c:pt>
                <c:pt idx="61545">
                  <c:v>1.83766E-2</c:v>
                </c:pt>
                <c:pt idx="61546">
                  <c:v>2.02209E-2</c:v>
                </c:pt>
                <c:pt idx="61547">
                  <c:v>2.2052800000000001E-2</c:v>
                </c:pt>
                <c:pt idx="61548">
                  <c:v>2.3869000000000001E-2</c:v>
                </c:pt>
                <c:pt idx="61549">
                  <c:v>2.5666499999999998E-2</c:v>
                </c:pt>
                <c:pt idx="61550">
                  <c:v>2.7442399999999999E-2</c:v>
                </c:pt>
                <c:pt idx="61551">
                  <c:v>2.9194100000000001E-2</c:v>
                </c:pt>
                <c:pt idx="61552">
                  <c:v>3.0919200000000001E-2</c:v>
                </c:pt>
                <c:pt idx="61553">
                  <c:v>3.2614999999999998E-2</c:v>
                </c:pt>
                <c:pt idx="61554">
                  <c:v>3.4278999999999997E-2</c:v>
                </c:pt>
                <c:pt idx="61555">
                  <c:v>3.5909200000000002E-2</c:v>
                </c:pt>
                <c:pt idx="61556">
                  <c:v>3.7503300000000003E-2</c:v>
                </c:pt>
                <c:pt idx="61557">
                  <c:v>3.9058900000000001E-2</c:v>
                </c:pt>
                <c:pt idx="61558">
                  <c:v>4.0573499999999998E-2</c:v>
                </c:pt>
                <c:pt idx="61559">
                  <c:v>4.2044699999999997E-2</c:v>
                </c:pt>
                <c:pt idx="61560">
                  <c:v>4.3470799999999997E-2</c:v>
                </c:pt>
                <c:pt idx="61561">
                  <c:v>4.4849899999999998E-2</c:v>
                </c:pt>
                <c:pt idx="61562">
                  <c:v>4.6179900000000003E-2</c:v>
                </c:pt>
                <c:pt idx="61563">
                  <c:v>4.7458800000000002E-2</c:v>
                </c:pt>
                <c:pt idx="61564">
                  <c:v>4.8684600000000001E-2</c:v>
                </c:pt>
                <c:pt idx="61565">
                  <c:v>4.98556E-2</c:v>
                </c:pt>
                <c:pt idx="61566">
                  <c:v>5.09697E-2</c:v>
                </c:pt>
                <c:pt idx="61567">
                  <c:v>5.20247E-2</c:v>
                </c:pt>
                <c:pt idx="61568">
                  <c:v>5.3018900000000001E-2</c:v>
                </c:pt>
                <c:pt idx="61569">
                  <c:v>5.3950900000000003E-2</c:v>
                </c:pt>
                <c:pt idx="61570">
                  <c:v>5.4819600000000003E-2</c:v>
                </c:pt>
                <c:pt idx="61571">
                  <c:v>5.5624E-2</c:v>
                </c:pt>
                <c:pt idx="61572">
                  <c:v>5.6363000000000003E-2</c:v>
                </c:pt>
                <c:pt idx="61573">
                  <c:v>5.70354E-2</c:v>
                </c:pt>
                <c:pt idx="61574">
                  <c:v>5.7640299999999998E-2</c:v>
                </c:pt>
                <c:pt idx="61575">
                  <c:v>5.8177E-2</c:v>
                </c:pt>
                <c:pt idx="61576">
                  <c:v>5.86449E-2</c:v>
                </c:pt>
                <c:pt idx="61577">
                  <c:v>5.90433E-2</c:v>
                </c:pt>
                <c:pt idx="61578">
                  <c:v>5.9371800000000002E-2</c:v>
                </c:pt>
                <c:pt idx="61579">
                  <c:v>5.9630000000000002E-2</c:v>
                </c:pt>
                <c:pt idx="61580">
                  <c:v>5.9818099999999999E-2</c:v>
                </c:pt>
                <c:pt idx="61581">
                  <c:v>5.9935799999999997E-2</c:v>
                </c:pt>
                <c:pt idx="61582">
                  <c:v>5.99832E-2</c:v>
                </c:pt>
                <c:pt idx="61583">
                  <c:v>5.9960199999999998E-2</c:v>
                </c:pt>
                <c:pt idx="61584">
                  <c:v>5.9866900000000001E-2</c:v>
                </c:pt>
                <c:pt idx="61585">
                  <c:v>5.9703600000000003E-2</c:v>
                </c:pt>
                <c:pt idx="61586">
                  <c:v>5.9470799999999997E-2</c:v>
                </c:pt>
                <c:pt idx="61587">
                  <c:v>5.9168699999999998E-2</c:v>
                </c:pt>
                <c:pt idx="61588">
                  <c:v>5.87979E-2</c:v>
                </c:pt>
                <c:pt idx="61589">
                  <c:v>5.8359099999999997E-2</c:v>
                </c:pt>
                <c:pt idx="61590">
                  <c:v>5.7853300000000003E-2</c:v>
                </c:pt>
                <c:pt idx="61591">
                  <c:v>5.72813E-2</c:v>
                </c:pt>
                <c:pt idx="61592">
                  <c:v>5.6644199999999999E-2</c:v>
                </c:pt>
                <c:pt idx="61593">
                  <c:v>5.5943300000000001E-2</c:v>
                </c:pt>
                <c:pt idx="61594">
                  <c:v>5.5179699999999998E-2</c:v>
                </c:pt>
                <c:pt idx="61595">
                  <c:v>5.4354899999999998E-2</c:v>
                </c:pt>
                <c:pt idx="61596">
                  <c:v>5.3469799999999998E-2</c:v>
                </c:pt>
                <c:pt idx="61597">
                  <c:v>5.2525799999999997E-2</c:v>
                </c:pt>
                <c:pt idx="61598">
                  <c:v>5.1524800000000003E-2</c:v>
                </c:pt>
                <c:pt idx="61599">
                  <c:v>5.0468600000000002E-2</c:v>
                </c:pt>
                <c:pt idx="61600">
                  <c:v>4.9359100000000003E-2</c:v>
                </c:pt>
                <c:pt idx="61601">
                  <c:v>4.8197799999999999E-2</c:v>
                </c:pt>
                <c:pt idx="61602">
                  <c:v>4.6986300000000002E-2</c:v>
                </c:pt>
                <c:pt idx="61603">
                  <c:v>4.5726599999999999E-2</c:v>
                </c:pt>
                <c:pt idx="61604">
                  <c:v>4.4421000000000002E-2</c:v>
                </c:pt>
                <c:pt idx="61605">
                  <c:v>4.3072199999999998E-2</c:v>
                </c:pt>
                <c:pt idx="61606">
                  <c:v>4.1682799999999999E-2</c:v>
                </c:pt>
                <c:pt idx="61607">
                  <c:v>4.0254999999999999E-2</c:v>
                </c:pt>
                <c:pt idx="61608">
                  <c:v>3.87908E-2</c:v>
                </c:pt>
                <c:pt idx="61609">
                  <c:v>3.7292600000000002E-2</c:v>
                </c:pt>
                <c:pt idx="61610">
                  <c:v>3.5762500000000003E-2</c:v>
                </c:pt>
                <c:pt idx="61611">
                  <c:v>3.4202999999999997E-2</c:v>
                </c:pt>
                <c:pt idx="61612">
                  <c:v>3.2616199999999998E-2</c:v>
                </c:pt>
                <c:pt idx="61613">
                  <c:v>3.10047E-2</c:v>
                </c:pt>
                <c:pt idx="61614">
                  <c:v>2.93712E-2</c:v>
                </c:pt>
                <c:pt idx="61615">
                  <c:v>2.7718599999999999E-2</c:v>
                </c:pt>
                <c:pt idx="61616">
                  <c:v>2.605E-2</c:v>
                </c:pt>
                <c:pt idx="61617">
                  <c:v>2.4367900000000001E-2</c:v>
                </c:pt>
                <c:pt idx="61618">
                  <c:v>2.26751E-2</c:v>
                </c:pt>
                <c:pt idx="61619">
                  <c:v>2.0974400000000001E-2</c:v>
                </c:pt>
                <c:pt idx="61620">
                  <c:v>1.9268299999999999E-2</c:v>
                </c:pt>
                <c:pt idx="61621">
                  <c:v>1.7559200000000001E-2</c:v>
                </c:pt>
                <c:pt idx="61622">
                  <c:v>1.5849700000000001E-2</c:v>
                </c:pt>
                <c:pt idx="61623">
                  <c:v>1.41423E-2</c:v>
                </c:pt>
                <c:pt idx="61624">
                  <c:v>1.24397E-2</c:v>
                </c:pt>
                <c:pt idx="61625">
                  <c:v>1.0744399999999999E-2</c:v>
                </c:pt>
                <c:pt idx="61626" formatCode="0.00E+00">
                  <c:v>9.0587399999999992E-3</c:v>
                </c:pt>
                <c:pt idx="61627" formatCode="0.00E+00">
                  <c:v>7.3851100000000003E-3</c:v>
                </c:pt>
                <c:pt idx="61628" formatCode="0.00E+00">
                  <c:v>5.7261400000000002E-3</c:v>
                </c:pt>
                <c:pt idx="61629" formatCode="0.00E+00">
                  <c:v>4.0842500000000002E-3</c:v>
                </c:pt>
                <c:pt idx="61630" formatCode="0.00E+00">
                  <c:v>2.46182E-3</c:v>
                </c:pt>
                <c:pt idx="61631" formatCode="0.00E+00">
                  <c:v>8.6126699999999998E-4</c:v>
                </c:pt>
                <c:pt idx="61632" formatCode="0.00E+00">
                  <c:v>-7.1508200000000002E-4</c:v>
                </c:pt>
                <c:pt idx="61633" formatCode="0.00E+00">
                  <c:v>-2.2649599999999999E-3</c:v>
                </c:pt>
                <c:pt idx="61634" formatCode="0.00E+00">
                  <c:v>-3.7860699999999999E-3</c:v>
                </c:pt>
                <c:pt idx="61635" formatCode="0.00E+00">
                  <c:v>-5.2761300000000004E-3</c:v>
                </c:pt>
                <c:pt idx="61636" formatCode="0.00E+00">
                  <c:v>-6.7329699999999996E-3</c:v>
                </c:pt>
                <c:pt idx="61637" formatCode="0.00E+00">
                  <c:v>-8.1544800000000004E-3</c:v>
                </c:pt>
                <c:pt idx="61638" formatCode="0.00E+00">
                  <c:v>-9.5386199999999994E-3</c:v>
                </c:pt>
                <c:pt idx="61639">
                  <c:v>-1.0883500000000001E-2</c:v>
                </c:pt>
                <c:pt idx="61640">
                  <c:v>-1.21873E-2</c:v>
                </c:pt>
                <c:pt idx="61641">
                  <c:v>-1.3448699999999999E-2</c:v>
                </c:pt>
                <c:pt idx="61642">
                  <c:v>-1.4666200000000001E-2</c:v>
                </c:pt>
                <c:pt idx="61643">
                  <c:v>-1.5837899999999999E-2</c:v>
                </c:pt>
                <c:pt idx="61644">
                  <c:v>-1.69623E-2</c:v>
                </c:pt>
                <c:pt idx="61645">
                  <c:v>-1.8037500000000001E-2</c:v>
                </c:pt>
                <c:pt idx="61646">
                  <c:v>-1.9062300000000001E-2</c:v>
                </c:pt>
                <c:pt idx="61647">
                  <c:v>-2.0035399999999998E-2</c:v>
                </c:pt>
                <c:pt idx="61648">
                  <c:v>-2.0955600000000001E-2</c:v>
                </c:pt>
                <c:pt idx="61649">
                  <c:v>-2.1821900000000002E-2</c:v>
                </c:pt>
                <c:pt idx="61650">
                  <c:v>-2.26336E-2</c:v>
                </c:pt>
                <c:pt idx="61651">
                  <c:v>-2.3389799999999999E-2</c:v>
                </c:pt>
                <c:pt idx="61652">
                  <c:v>-2.4089900000000001E-2</c:v>
                </c:pt>
                <c:pt idx="61653">
                  <c:v>-2.4733399999999999E-2</c:v>
                </c:pt>
                <c:pt idx="61654">
                  <c:v>-2.5319899999999999E-2</c:v>
                </c:pt>
                <c:pt idx="61655">
                  <c:v>-2.5849199999999999E-2</c:v>
                </c:pt>
                <c:pt idx="61656">
                  <c:v>-2.6320799999999998E-2</c:v>
                </c:pt>
                <c:pt idx="61657">
                  <c:v>-2.6734500000000001E-2</c:v>
                </c:pt>
                <c:pt idx="61658">
                  <c:v>-2.7089800000000001E-2</c:v>
                </c:pt>
                <c:pt idx="61659">
                  <c:v>-2.7386299999999999E-2</c:v>
                </c:pt>
                <c:pt idx="61660">
                  <c:v>-2.76238E-2</c:v>
                </c:pt>
                <c:pt idx="61661">
                  <c:v>-2.78026E-2</c:v>
                </c:pt>
                <c:pt idx="61662">
                  <c:v>-2.7923199999999999E-2</c:v>
                </c:pt>
                <c:pt idx="61663">
                  <c:v>-2.7986299999999999E-2</c:v>
                </c:pt>
                <c:pt idx="61664">
                  <c:v>-2.7992400000000001E-2</c:v>
                </c:pt>
                <c:pt idx="61665">
                  <c:v>-2.79422E-2</c:v>
                </c:pt>
                <c:pt idx="61666">
                  <c:v>-2.7836400000000001E-2</c:v>
                </c:pt>
                <c:pt idx="61667">
                  <c:v>-2.7675499999999999E-2</c:v>
                </c:pt>
                <c:pt idx="61668">
                  <c:v>-2.7460399999999999E-2</c:v>
                </c:pt>
                <c:pt idx="61669">
                  <c:v>-2.7191900000000001E-2</c:v>
                </c:pt>
                <c:pt idx="61670">
                  <c:v>-2.6871099999999998E-2</c:v>
                </c:pt>
                <c:pt idx="61671">
                  <c:v>-2.6499200000000001E-2</c:v>
                </c:pt>
                <c:pt idx="61672">
                  <c:v>-2.6077199999999998E-2</c:v>
                </c:pt>
                <c:pt idx="61673">
                  <c:v>-2.5606400000000001E-2</c:v>
                </c:pt>
                <c:pt idx="61674">
                  <c:v>-2.5088200000000001E-2</c:v>
                </c:pt>
                <c:pt idx="61675">
                  <c:v>-2.4523799999999998E-2</c:v>
                </c:pt>
                <c:pt idx="61676">
                  <c:v>-2.3914999999999999E-2</c:v>
                </c:pt>
                <c:pt idx="61677">
                  <c:v>-2.32634E-2</c:v>
                </c:pt>
                <c:pt idx="61678">
                  <c:v>-2.2570400000000001E-2</c:v>
                </c:pt>
                <c:pt idx="61679">
                  <c:v>-2.1837700000000002E-2</c:v>
                </c:pt>
                <c:pt idx="61680">
                  <c:v>-2.1067099999999998E-2</c:v>
                </c:pt>
                <c:pt idx="61681">
                  <c:v>-2.0260299999999998E-2</c:v>
                </c:pt>
                <c:pt idx="61682">
                  <c:v>-1.94193E-2</c:v>
                </c:pt>
                <c:pt idx="61683">
                  <c:v>-1.8546099999999999E-2</c:v>
                </c:pt>
                <c:pt idx="61684">
                  <c:v>-1.76428E-2</c:v>
                </c:pt>
                <c:pt idx="61685">
                  <c:v>-1.6711299999999998E-2</c:v>
                </c:pt>
                <c:pt idx="61686">
                  <c:v>-1.5753400000000001E-2</c:v>
                </c:pt>
                <c:pt idx="61687">
                  <c:v>-1.47712E-2</c:v>
                </c:pt>
                <c:pt idx="61688">
                  <c:v>-1.37672E-2</c:v>
                </c:pt>
                <c:pt idx="61689">
                  <c:v>-1.27434E-2</c:v>
                </c:pt>
                <c:pt idx="61690">
                  <c:v>-1.17018E-2</c:v>
                </c:pt>
                <c:pt idx="61691">
                  <c:v>-1.0644499999999999E-2</c:v>
                </c:pt>
                <c:pt idx="61692" formatCode="0.00E+00">
                  <c:v>-9.5736999999999992E-3</c:v>
                </c:pt>
                <c:pt idx="61693" formatCode="0.00E+00">
                  <c:v>-8.4913599999999999E-3</c:v>
                </c:pt>
                <c:pt idx="61694" formatCode="0.00E+00">
                  <c:v>-7.3996900000000004E-3</c:v>
                </c:pt>
                <c:pt idx="61695" formatCode="0.00E+00">
                  <c:v>-6.3009700000000004E-3</c:v>
                </c:pt>
                <c:pt idx="61696" formatCode="0.00E+00">
                  <c:v>-5.1974300000000003E-3</c:v>
                </c:pt>
                <c:pt idx="61697" formatCode="0.00E+00">
                  <c:v>-4.0912600000000002E-3</c:v>
                </c:pt>
                <c:pt idx="61698" formatCode="0.00E+00">
                  <c:v>-2.9846E-3</c:v>
                </c:pt>
                <c:pt idx="61699" formatCode="0.00E+00">
                  <c:v>-1.8795400000000001E-3</c:v>
                </c:pt>
                <c:pt idx="61700" formatCode="0.00E+00">
                  <c:v>-7.7828999999999995E-4</c:v>
                </c:pt>
                <c:pt idx="61701" formatCode="0.00E+00">
                  <c:v>3.1697099999999998E-4</c:v>
                </c:pt>
                <c:pt idx="61702" formatCode="0.00E+00">
                  <c:v>1.4042E-3</c:v>
                </c:pt>
                <c:pt idx="61703" formatCode="0.00E+00">
                  <c:v>2.48146E-3</c:v>
                </c:pt>
                <c:pt idx="61704" formatCode="0.00E+00">
                  <c:v>3.5468299999999999E-3</c:v>
                </c:pt>
                <c:pt idx="61705" formatCode="0.00E+00">
                  <c:v>4.5983999999999999E-3</c:v>
                </c:pt>
                <c:pt idx="61706" formatCode="0.00E+00">
                  <c:v>5.6343399999999998E-3</c:v>
                </c:pt>
                <c:pt idx="61707" formatCode="0.00E+00">
                  <c:v>6.65286E-3</c:v>
                </c:pt>
                <c:pt idx="61708" formatCode="0.00E+00">
                  <c:v>7.6521499999999999E-3</c:v>
                </c:pt>
                <c:pt idx="61709" formatCode="0.00E+00">
                  <c:v>8.6303100000000004E-3</c:v>
                </c:pt>
                <c:pt idx="61710" formatCode="0.00E+00">
                  <c:v>9.5854500000000006E-3</c:v>
                </c:pt>
                <c:pt idx="61711">
                  <c:v>1.05158E-2</c:v>
                </c:pt>
                <c:pt idx="61712">
                  <c:v>1.1419800000000001E-2</c:v>
                </c:pt>
                <c:pt idx="61713">
                  <c:v>1.22956E-2</c:v>
                </c:pt>
                <c:pt idx="61714">
                  <c:v>1.31418E-2</c:v>
                </c:pt>
                <c:pt idx="61715">
                  <c:v>1.39571E-2</c:v>
                </c:pt>
                <c:pt idx="61716">
                  <c:v>1.47402E-2</c:v>
                </c:pt>
                <c:pt idx="61717">
                  <c:v>1.5489899999999999E-2</c:v>
                </c:pt>
                <c:pt idx="61718">
                  <c:v>1.6204900000000001E-2</c:v>
                </c:pt>
                <c:pt idx="61719">
                  <c:v>1.6884099999999999E-2</c:v>
                </c:pt>
                <c:pt idx="61720">
                  <c:v>1.75265E-2</c:v>
                </c:pt>
                <c:pt idx="61721">
                  <c:v>1.81313E-2</c:v>
                </c:pt>
                <c:pt idx="61722">
                  <c:v>1.8697499999999999E-2</c:v>
                </c:pt>
                <c:pt idx="61723">
                  <c:v>1.9224600000000001E-2</c:v>
                </c:pt>
                <c:pt idx="61724">
                  <c:v>1.9711800000000002E-2</c:v>
                </c:pt>
                <c:pt idx="61725">
                  <c:v>2.0158599999999999E-2</c:v>
                </c:pt>
                <c:pt idx="61726">
                  <c:v>2.0564599999999999E-2</c:v>
                </c:pt>
                <c:pt idx="61727">
                  <c:v>2.0929300000000001E-2</c:v>
                </c:pt>
                <c:pt idx="61728">
                  <c:v>2.1252099999999999E-2</c:v>
                </c:pt>
                <c:pt idx="61729">
                  <c:v>2.1532900000000001E-2</c:v>
                </c:pt>
                <c:pt idx="61730">
                  <c:v>2.17714E-2</c:v>
                </c:pt>
                <c:pt idx="61731">
                  <c:v>2.1967400000000002E-2</c:v>
                </c:pt>
                <c:pt idx="61732">
                  <c:v>2.2120999999999998E-2</c:v>
                </c:pt>
                <c:pt idx="61733">
                  <c:v>2.2232499999999999E-2</c:v>
                </c:pt>
                <c:pt idx="61734">
                  <c:v>2.2301999999999999E-2</c:v>
                </c:pt>
                <c:pt idx="61735">
                  <c:v>2.23299E-2</c:v>
                </c:pt>
                <c:pt idx="61736">
                  <c:v>2.23165E-2</c:v>
                </c:pt>
                <c:pt idx="61737">
                  <c:v>2.2262199999999999E-2</c:v>
                </c:pt>
                <c:pt idx="61738">
                  <c:v>2.21674E-2</c:v>
                </c:pt>
                <c:pt idx="61739">
                  <c:v>2.2032699999999999E-2</c:v>
                </c:pt>
                <c:pt idx="61740">
                  <c:v>2.1858699999999998E-2</c:v>
                </c:pt>
                <c:pt idx="61741">
                  <c:v>2.1645999999999999E-2</c:v>
                </c:pt>
                <c:pt idx="61742">
                  <c:v>2.1395500000000001E-2</c:v>
                </c:pt>
                <c:pt idx="61743">
                  <c:v>2.1107899999999999E-2</c:v>
                </c:pt>
                <c:pt idx="61744">
                  <c:v>2.0784299999999999E-2</c:v>
                </c:pt>
                <c:pt idx="61745">
                  <c:v>2.0425800000000001E-2</c:v>
                </c:pt>
                <c:pt idx="61746">
                  <c:v>2.0033599999999999E-2</c:v>
                </c:pt>
                <c:pt idx="61747">
                  <c:v>1.9609000000000001E-2</c:v>
                </c:pt>
                <c:pt idx="61748">
                  <c:v>1.9153099999999999E-2</c:v>
                </c:pt>
                <c:pt idx="61749">
                  <c:v>1.8667199999999998E-2</c:v>
                </c:pt>
                <c:pt idx="61750">
                  <c:v>1.81528E-2</c:v>
                </c:pt>
                <c:pt idx="61751">
                  <c:v>1.7611100000000001E-2</c:v>
                </c:pt>
                <c:pt idx="61752">
                  <c:v>1.70435E-2</c:v>
                </c:pt>
                <c:pt idx="61753">
                  <c:v>1.6451500000000001E-2</c:v>
                </c:pt>
                <c:pt idx="61754">
                  <c:v>1.5836699999999999E-2</c:v>
                </c:pt>
                <c:pt idx="61755">
                  <c:v>1.52006E-2</c:v>
                </c:pt>
                <c:pt idx="61756">
                  <c:v>1.4544899999999999E-2</c:v>
                </c:pt>
                <c:pt idx="61757">
                  <c:v>1.38713E-2</c:v>
                </c:pt>
                <c:pt idx="61758">
                  <c:v>1.31816E-2</c:v>
                </c:pt>
                <c:pt idx="61759">
                  <c:v>1.24774E-2</c:v>
                </c:pt>
                <c:pt idx="61760">
                  <c:v>1.17605E-2</c:v>
                </c:pt>
                <c:pt idx="61761">
                  <c:v>1.1032800000000001E-2</c:v>
                </c:pt>
                <c:pt idx="61762">
                  <c:v>1.0296E-2</c:v>
                </c:pt>
                <c:pt idx="61763" formatCode="0.00E+00">
                  <c:v>9.5521900000000003E-3</c:v>
                </c:pt>
                <c:pt idx="61764" formatCode="0.00E+00">
                  <c:v>8.8030499999999998E-3</c:v>
                </c:pt>
                <c:pt idx="61765" formatCode="0.00E+00">
                  <c:v>8.0505200000000002E-3</c:v>
                </c:pt>
                <c:pt idx="61766" formatCode="0.00E+00">
                  <c:v>7.29651E-3</c:v>
                </c:pt>
                <c:pt idx="61767" formatCode="0.00E+00">
                  <c:v>6.5427999999999997E-3</c:v>
                </c:pt>
                <c:pt idx="61768" formatCode="0.00E+00">
                  <c:v>5.7911500000000001E-3</c:v>
                </c:pt>
                <c:pt idx="61769" formatCode="0.00E+00">
                  <c:v>5.0434099999999999E-3</c:v>
                </c:pt>
                <c:pt idx="61770" formatCode="0.00E+00">
                  <c:v>4.3014400000000001E-3</c:v>
                </c:pt>
                <c:pt idx="61771" formatCode="0.00E+00">
                  <c:v>3.5670300000000001E-3</c:v>
                </c:pt>
                <c:pt idx="61772" formatCode="0.00E+00">
                  <c:v>2.84191E-3</c:v>
                </c:pt>
                <c:pt idx="61773" formatCode="0.00E+00">
                  <c:v>2.1278099999999999E-3</c:v>
                </c:pt>
                <c:pt idx="61774" formatCode="0.00E+00">
                  <c:v>1.4263800000000001E-3</c:v>
                </c:pt>
                <c:pt idx="61775" formatCode="0.00E+00">
                  <c:v>7.3924099999999996E-4</c:v>
                </c:pt>
                <c:pt idx="61776" formatCode="0.00E+00">
                  <c:v>6.80651E-5</c:v>
                </c:pt>
                <c:pt idx="61777" formatCode="0.00E+00">
                  <c:v>-5.8542999999999996E-4</c:v>
                </c:pt>
                <c:pt idx="61778" formatCode="0.00E+00">
                  <c:v>-1.2195800000000001E-3</c:v>
                </c:pt>
                <c:pt idx="61779" formatCode="0.00E+00">
                  <c:v>-1.8328299999999999E-3</c:v>
                </c:pt>
                <c:pt idx="61780" formatCode="0.00E+00">
                  <c:v>-2.4236100000000001E-3</c:v>
                </c:pt>
                <c:pt idx="61781" formatCode="0.00E+00">
                  <c:v>-2.9904200000000001E-3</c:v>
                </c:pt>
                <c:pt idx="61782" formatCode="0.00E+00">
                  <c:v>-3.5317899999999999E-3</c:v>
                </c:pt>
                <c:pt idx="61783" formatCode="0.00E+00">
                  <c:v>-4.0463499999999998E-3</c:v>
                </c:pt>
                <c:pt idx="61784" formatCode="0.00E+00">
                  <c:v>-4.53281E-3</c:v>
                </c:pt>
                <c:pt idx="61785" formatCode="0.00E+00">
                  <c:v>-4.9899499999999999E-3</c:v>
                </c:pt>
                <c:pt idx="61786" formatCode="0.00E+00">
                  <c:v>-5.4165799999999998E-3</c:v>
                </c:pt>
                <c:pt idx="61787" formatCode="0.00E+00">
                  <c:v>-5.8115800000000002E-3</c:v>
                </c:pt>
                <c:pt idx="61788" formatCode="0.00E+00">
                  <c:v>-6.1738899999999996E-3</c:v>
                </c:pt>
                <c:pt idx="61789" formatCode="0.00E+00">
                  <c:v>-6.5024899999999997E-3</c:v>
                </c:pt>
                <c:pt idx="61790" formatCode="0.00E+00">
                  <c:v>-6.7964100000000001E-3</c:v>
                </c:pt>
                <c:pt idx="61791" formatCode="0.00E+00">
                  <c:v>-7.0547099999999996E-3</c:v>
                </c:pt>
                <c:pt idx="61792" formatCode="0.00E+00">
                  <c:v>-7.2765199999999999E-3</c:v>
                </c:pt>
                <c:pt idx="61793" formatCode="0.00E+00">
                  <c:v>-7.4610299999999996E-3</c:v>
                </c:pt>
                <c:pt idx="61794" formatCode="0.00E+00">
                  <c:v>-7.6075500000000002E-3</c:v>
                </c:pt>
                <c:pt idx="61795" formatCode="0.00E+00">
                  <c:v>-7.7155399999999999E-3</c:v>
                </c:pt>
                <c:pt idx="61796" formatCode="0.00E+00">
                  <c:v>-7.7845400000000004E-3</c:v>
                </c:pt>
                <c:pt idx="61797" formatCode="0.00E+00">
                  <c:v>-7.8141400000000007E-3</c:v>
                </c:pt>
                <c:pt idx="61798" formatCode="0.00E+00">
                  <c:v>-7.8039700000000004E-3</c:v>
                </c:pt>
                <c:pt idx="61799" formatCode="0.00E+00">
                  <c:v>-7.7536799999999998E-3</c:v>
                </c:pt>
                <c:pt idx="61800" formatCode="0.00E+00">
                  <c:v>-7.6630300000000004E-3</c:v>
                </c:pt>
                <c:pt idx="61801" formatCode="0.00E+00">
                  <c:v>-7.5318099999999999E-3</c:v>
                </c:pt>
                <c:pt idx="61802" formatCode="0.00E+00">
                  <c:v>-7.3598999999999999E-3</c:v>
                </c:pt>
                <c:pt idx="61803" formatCode="0.00E+00">
                  <c:v>-7.1472899999999997E-3</c:v>
                </c:pt>
                <c:pt idx="61804" formatCode="0.00E+00">
                  <c:v>-6.8941000000000002E-3</c:v>
                </c:pt>
                <c:pt idx="61805" formatCode="0.00E+00">
                  <c:v>-6.6004799999999997E-3</c:v>
                </c:pt>
                <c:pt idx="61806" formatCode="0.00E+00">
                  <c:v>-6.2666099999999997E-3</c:v>
                </c:pt>
                <c:pt idx="61807" formatCode="0.00E+00">
                  <c:v>-5.8927800000000002E-3</c:v>
                </c:pt>
                <c:pt idx="61808" formatCode="0.00E+00">
                  <c:v>-5.4793799999999998E-3</c:v>
                </c:pt>
                <c:pt idx="61809" formatCode="0.00E+00">
                  <c:v>-5.0269599999999996E-3</c:v>
                </c:pt>
                <c:pt idx="61810" formatCode="0.00E+00">
                  <c:v>-4.53616E-3</c:v>
                </c:pt>
                <c:pt idx="61811" formatCode="0.00E+00">
                  <c:v>-4.00775E-3</c:v>
                </c:pt>
                <c:pt idx="61812" formatCode="0.00E+00">
                  <c:v>-3.4424999999999998E-3</c:v>
                </c:pt>
                <c:pt idx="61813" formatCode="0.00E+00">
                  <c:v>-2.84118E-3</c:v>
                </c:pt>
                <c:pt idx="61814" formatCode="0.00E+00">
                  <c:v>-2.20462E-3</c:v>
                </c:pt>
                <c:pt idx="61815" formatCode="0.00E+00">
                  <c:v>-1.53367E-3</c:v>
                </c:pt>
                <c:pt idx="61816" formatCode="0.00E+00">
                  <c:v>-8.2922599999999996E-4</c:v>
                </c:pt>
                <c:pt idx="61817" formatCode="0.00E+00">
                  <c:v>-9.2379499999999999E-5</c:v>
                </c:pt>
                <c:pt idx="61818" formatCode="0.00E+00">
                  <c:v>6.7560000000000005E-4</c:v>
                </c:pt>
                <c:pt idx="61819" formatCode="0.00E+00">
                  <c:v>1.4733400000000001E-3</c:v>
                </c:pt>
                <c:pt idx="61820" formatCode="0.00E+00">
                  <c:v>2.2995200000000002E-3</c:v>
                </c:pt>
                <c:pt idx="61821" formatCode="0.00E+00">
                  <c:v>3.1529000000000001E-3</c:v>
                </c:pt>
                <c:pt idx="61822" formatCode="0.00E+00">
                  <c:v>4.0321799999999998E-3</c:v>
                </c:pt>
                <c:pt idx="61823" formatCode="0.00E+00">
                  <c:v>4.9359299999999998E-3</c:v>
                </c:pt>
                <c:pt idx="61824" formatCode="0.00E+00">
                  <c:v>5.8626700000000004E-3</c:v>
                </c:pt>
                <c:pt idx="61825" formatCode="0.00E+00">
                  <c:v>6.8108999999999999E-3</c:v>
                </c:pt>
                <c:pt idx="61826" formatCode="0.00E+00">
                  <c:v>7.7790400000000001E-3</c:v>
                </c:pt>
                <c:pt idx="61827" formatCode="0.00E+00">
                  <c:v>8.7655200000000006E-3</c:v>
                </c:pt>
                <c:pt idx="61828" formatCode="0.00E+00">
                  <c:v>9.7687799999999995E-3</c:v>
                </c:pt>
                <c:pt idx="61829">
                  <c:v>1.07872E-2</c:v>
                </c:pt>
                <c:pt idx="61830">
                  <c:v>1.1819E-2</c:v>
                </c:pt>
                <c:pt idx="61831">
                  <c:v>1.28626E-2</c:v>
                </c:pt>
                <c:pt idx="61832">
                  <c:v>1.3916100000000001E-2</c:v>
                </c:pt>
                <c:pt idx="61833">
                  <c:v>1.4977900000000001E-2</c:v>
                </c:pt>
                <c:pt idx="61834">
                  <c:v>1.6046299999999999E-2</c:v>
                </c:pt>
                <c:pt idx="61835">
                  <c:v>1.7119499999999999E-2</c:v>
                </c:pt>
                <c:pt idx="61836">
                  <c:v>1.81954E-2</c:v>
                </c:pt>
                <c:pt idx="61837">
                  <c:v>1.92721E-2</c:v>
                </c:pt>
                <c:pt idx="61838">
                  <c:v>2.0347500000000001E-2</c:v>
                </c:pt>
                <c:pt idx="61839">
                  <c:v>2.14197E-2</c:v>
                </c:pt>
                <c:pt idx="61840">
                  <c:v>2.2486599999999999E-2</c:v>
                </c:pt>
                <c:pt idx="61841">
                  <c:v>2.3546399999999999E-2</c:v>
                </c:pt>
                <c:pt idx="61842">
                  <c:v>2.4597000000000001E-2</c:v>
                </c:pt>
                <c:pt idx="61843">
                  <c:v>2.5636699999999998E-2</c:v>
                </c:pt>
                <c:pt idx="61844">
                  <c:v>2.6663599999999999E-2</c:v>
                </c:pt>
                <c:pt idx="61845">
                  <c:v>2.7675600000000002E-2</c:v>
                </c:pt>
                <c:pt idx="61846">
                  <c:v>2.8671100000000001E-2</c:v>
                </c:pt>
                <c:pt idx="61847">
                  <c:v>2.9647900000000001E-2</c:v>
                </c:pt>
                <c:pt idx="61848">
                  <c:v>3.0604200000000002E-2</c:v>
                </c:pt>
                <c:pt idx="61849">
                  <c:v>3.1538400000000001E-2</c:v>
                </c:pt>
                <c:pt idx="61850">
                  <c:v>3.2448699999999997E-2</c:v>
                </c:pt>
                <c:pt idx="61851">
                  <c:v>3.3333599999999998E-2</c:v>
                </c:pt>
                <c:pt idx="61852">
                  <c:v>3.4191399999999997E-2</c:v>
                </c:pt>
                <c:pt idx="61853">
                  <c:v>3.5020500000000003E-2</c:v>
                </c:pt>
                <c:pt idx="61854">
                  <c:v>3.5819299999999998E-2</c:v>
                </c:pt>
                <c:pt idx="61855">
                  <c:v>3.6586E-2</c:v>
                </c:pt>
                <c:pt idx="61856">
                  <c:v>3.7319100000000001E-2</c:v>
                </c:pt>
                <c:pt idx="61857">
                  <c:v>3.8017000000000002E-2</c:v>
                </c:pt>
                <c:pt idx="61858">
                  <c:v>3.86781E-2</c:v>
                </c:pt>
                <c:pt idx="61859">
                  <c:v>3.9301099999999999E-2</c:v>
                </c:pt>
                <c:pt idx="61860">
                  <c:v>3.9884500000000003E-2</c:v>
                </c:pt>
                <c:pt idx="61861">
                  <c:v>4.0427200000000003E-2</c:v>
                </c:pt>
                <c:pt idx="61862">
                  <c:v>4.0927699999999997E-2</c:v>
                </c:pt>
                <c:pt idx="61863">
                  <c:v>4.1384999999999998E-2</c:v>
                </c:pt>
                <c:pt idx="61864">
                  <c:v>4.1797899999999999E-2</c:v>
                </c:pt>
                <c:pt idx="61865">
                  <c:v>4.2165500000000002E-2</c:v>
                </c:pt>
                <c:pt idx="61866">
                  <c:v>4.24871E-2</c:v>
                </c:pt>
                <c:pt idx="61867">
                  <c:v>4.27617E-2</c:v>
                </c:pt>
                <c:pt idx="61868">
                  <c:v>4.2988400000000003E-2</c:v>
                </c:pt>
                <c:pt idx="61869">
                  <c:v>4.3166599999999999E-2</c:v>
                </c:pt>
                <c:pt idx="61870">
                  <c:v>4.3295800000000002E-2</c:v>
                </c:pt>
                <c:pt idx="61871">
                  <c:v>4.3375400000000001E-2</c:v>
                </c:pt>
                <c:pt idx="61872">
                  <c:v>4.3404999999999999E-2</c:v>
                </c:pt>
                <c:pt idx="61873">
                  <c:v>4.3384199999999998E-2</c:v>
                </c:pt>
                <c:pt idx="61874">
                  <c:v>4.33126E-2</c:v>
                </c:pt>
                <c:pt idx="61875">
                  <c:v>4.3190100000000002E-2</c:v>
                </c:pt>
                <c:pt idx="61876">
                  <c:v>4.3016400000000003E-2</c:v>
                </c:pt>
                <c:pt idx="61877">
                  <c:v>4.27914E-2</c:v>
                </c:pt>
                <c:pt idx="61878">
                  <c:v>4.2515200000000003E-2</c:v>
                </c:pt>
                <c:pt idx="61879">
                  <c:v>4.2187799999999998E-2</c:v>
                </c:pt>
                <c:pt idx="61880">
                  <c:v>4.1809800000000001E-2</c:v>
                </c:pt>
                <c:pt idx="61881">
                  <c:v>4.13817E-2</c:v>
                </c:pt>
                <c:pt idx="61882">
                  <c:v>4.0903799999999997E-2</c:v>
                </c:pt>
                <c:pt idx="61883">
                  <c:v>4.0376500000000003E-2</c:v>
                </c:pt>
                <c:pt idx="61884">
                  <c:v>3.98004E-2</c:v>
                </c:pt>
                <c:pt idx="61885">
                  <c:v>3.9176200000000001E-2</c:v>
                </c:pt>
                <c:pt idx="61886">
                  <c:v>3.8504700000000003E-2</c:v>
                </c:pt>
                <c:pt idx="61887">
                  <c:v>3.7786699999999999E-2</c:v>
                </c:pt>
                <c:pt idx="61888">
                  <c:v>3.7023E-2</c:v>
                </c:pt>
                <c:pt idx="61889">
                  <c:v>3.6214700000000002E-2</c:v>
                </c:pt>
                <c:pt idx="61890">
                  <c:v>3.53628E-2</c:v>
                </c:pt>
                <c:pt idx="61891">
                  <c:v>3.4468400000000003E-2</c:v>
                </c:pt>
                <c:pt idx="61892">
                  <c:v>3.3532699999999999E-2</c:v>
                </c:pt>
                <c:pt idx="61893">
                  <c:v>3.25569E-2</c:v>
                </c:pt>
                <c:pt idx="61894">
                  <c:v>3.1542800000000003E-2</c:v>
                </c:pt>
                <c:pt idx="61895">
                  <c:v>3.04917E-2</c:v>
                </c:pt>
                <c:pt idx="61896">
                  <c:v>2.9405199999999999E-2</c:v>
                </c:pt>
                <c:pt idx="61897">
                  <c:v>2.8284699999999999E-2</c:v>
                </c:pt>
                <c:pt idx="61898">
                  <c:v>2.7131599999999999E-2</c:v>
                </c:pt>
                <c:pt idx="61899">
                  <c:v>2.59473E-2</c:v>
                </c:pt>
                <c:pt idx="61900">
                  <c:v>2.4733499999999999E-2</c:v>
                </c:pt>
                <c:pt idx="61901">
                  <c:v>2.3491999999999999E-2</c:v>
                </c:pt>
                <c:pt idx="61902">
                  <c:v>2.2224600000000001E-2</c:v>
                </c:pt>
                <c:pt idx="61903">
                  <c:v>2.0933199999999999E-2</c:v>
                </c:pt>
                <c:pt idx="61904">
                  <c:v>1.9620100000000001E-2</c:v>
                </c:pt>
                <c:pt idx="61905">
                  <c:v>1.8286799999999999E-2</c:v>
                </c:pt>
                <c:pt idx="61906">
                  <c:v>1.6935200000000001E-2</c:v>
                </c:pt>
                <c:pt idx="61907">
                  <c:v>1.55669E-2</c:v>
                </c:pt>
                <c:pt idx="61908">
                  <c:v>1.41841E-2</c:v>
                </c:pt>
                <c:pt idx="61909">
                  <c:v>1.2789099999999999E-2</c:v>
                </c:pt>
                <c:pt idx="61910">
                  <c:v>1.1384E-2</c:v>
                </c:pt>
                <c:pt idx="61911" formatCode="0.00E+00">
                  <c:v>9.9709599999999992E-3</c:v>
                </c:pt>
                <c:pt idx="61912" formatCode="0.00E+00">
                  <c:v>8.5522800000000006E-3</c:v>
                </c:pt>
                <c:pt idx="61913" formatCode="0.00E+00">
                  <c:v>7.1301000000000003E-3</c:v>
                </c:pt>
                <c:pt idx="61914" formatCode="0.00E+00">
                  <c:v>5.7064899999999998E-3</c:v>
                </c:pt>
                <c:pt idx="61915" formatCode="0.00E+00">
                  <c:v>4.2835299999999998E-3</c:v>
                </c:pt>
                <c:pt idx="61916" formatCode="0.00E+00">
                  <c:v>2.8633299999999999E-3</c:v>
                </c:pt>
                <c:pt idx="61917" formatCode="0.00E+00">
                  <c:v>1.4482E-3</c:v>
                </c:pt>
                <c:pt idx="61918" formatCode="0.00E+00">
                  <c:v>4.0496600000000001E-5</c:v>
                </c:pt>
                <c:pt idx="61919" formatCode="0.00E+00">
                  <c:v>-1.35717E-3</c:v>
                </c:pt>
                <c:pt idx="61920" formatCode="0.00E+00">
                  <c:v>-2.7422800000000002E-3</c:v>
                </c:pt>
                <c:pt idx="61921" formatCode="0.00E+00">
                  <c:v>-4.11305E-3</c:v>
                </c:pt>
                <c:pt idx="61922" formatCode="0.00E+00">
                  <c:v>-5.4680900000000001E-3</c:v>
                </c:pt>
                <c:pt idx="61923" formatCode="0.00E+00">
                  <c:v>-6.8056899999999997E-3</c:v>
                </c:pt>
                <c:pt idx="61924" formatCode="0.00E+00">
                  <c:v>-8.1239299999999997E-3</c:v>
                </c:pt>
                <c:pt idx="61925" formatCode="0.00E+00">
                  <c:v>-9.4210700000000001E-3</c:v>
                </c:pt>
                <c:pt idx="61926">
                  <c:v>-1.0695400000000001E-2</c:v>
                </c:pt>
                <c:pt idx="61927">
                  <c:v>-1.1945300000000001E-2</c:v>
                </c:pt>
                <c:pt idx="61928">
                  <c:v>-1.31688E-2</c:v>
                </c:pt>
                <c:pt idx="61929">
                  <c:v>-1.4364399999999999E-2</c:v>
                </c:pt>
                <c:pt idx="61930">
                  <c:v>-1.55304E-2</c:v>
                </c:pt>
                <c:pt idx="61931">
                  <c:v>-1.6665200000000002E-2</c:v>
                </c:pt>
                <c:pt idx="61932">
                  <c:v>-1.77673E-2</c:v>
                </c:pt>
                <c:pt idx="61933">
                  <c:v>-1.8835299999999999E-2</c:v>
                </c:pt>
                <c:pt idx="61934">
                  <c:v>-1.9868E-2</c:v>
                </c:pt>
                <c:pt idx="61935">
                  <c:v>-2.08641E-2</c:v>
                </c:pt>
                <c:pt idx="61936">
                  <c:v>-2.1822399999999999E-2</c:v>
                </c:pt>
                <c:pt idx="61937">
                  <c:v>-2.2741500000000001E-2</c:v>
                </c:pt>
                <c:pt idx="61938">
                  <c:v>-2.3619999999999999E-2</c:v>
                </c:pt>
                <c:pt idx="61939">
                  <c:v>-2.4457E-2</c:v>
                </c:pt>
                <c:pt idx="61940">
                  <c:v>-2.5251300000000001E-2</c:v>
                </c:pt>
                <c:pt idx="61941">
                  <c:v>-2.6001900000000001E-2</c:v>
                </c:pt>
                <c:pt idx="61942">
                  <c:v>-2.67078E-2</c:v>
                </c:pt>
                <c:pt idx="61943">
                  <c:v>-2.7368300000000002E-2</c:v>
                </c:pt>
                <c:pt idx="61944">
                  <c:v>-2.7982900000000002E-2</c:v>
                </c:pt>
                <c:pt idx="61945">
                  <c:v>-2.8550900000000001E-2</c:v>
                </c:pt>
                <c:pt idx="61946">
                  <c:v>-2.9071799999999998E-2</c:v>
                </c:pt>
                <c:pt idx="61947">
                  <c:v>-2.9545100000000001E-2</c:v>
                </c:pt>
                <c:pt idx="61948">
                  <c:v>-2.99706E-2</c:v>
                </c:pt>
                <c:pt idx="61949">
                  <c:v>-3.0347900000000001E-2</c:v>
                </c:pt>
                <c:pt idx="61950">
                  <c:v>-3.06769E-2</c:v>
                </c:pt>
                <c:pt idx="61951">
                  <c:v>-3.0957599999999998E-2</c:v>
                </c:pt>
                <c:pt idx="61952">
                  <c:v>-3.11899E-2</c:v>
                </c:pt>
                <c:pt idx="61953">
                  <c:v>-3.1373600000000001E-2</c:v>
                </c:pt>
                <c:pt idx="61954">
                  <c:v>-3.1509200000000001E-2</c:v>
                </c:pt>
                <c:pt idx="61955">
                  <c:v>-3.1596699999999998E-2</c:v>
                </c:pt>
                <c:pt idx="61956">
                  <c:v>-3.1636600000000001E-2</c:v>
                </c:pt>
                <c:pt idx="61957">
                  <c:v>-3.16291E-2</c:v>
                </c:pt>
                <c:pt idx="61958">
                  <c:v>-3.1574699999999997E-2</c:v>
                </c:pt>
                <c:pt idx="61959">
                  <c:v>-3.1473800000000003E-2</c:v>
                </c:pt>
                <c:pt idx="61960">
                  <c:v>-3.1327099999999997E-2</c:v>
                </c:pt>
                <c:pt idx="61961">
                  <c:v>-3.1135099999999999E-2</c:v>
                </c:pt>
                <c:pt idx="61962">
                  <c:v>-3.0898399999999999E-2</c:v>
                </c:pt>
                <c:pt idx="61963">
                  <c:v>-3.0617800000000001E-2</c:v>
                </c:pt>
                <c:pt idx="61964">
                  <c:v>-3.0294000000000001E-2</c:v>
                </c:pt>
                <c:pt idx="61965">
                  <c:v>-2.9928199999999999E-2</c:v>
                </c:pt>
                <c:pt idx="61966">
                  <c:v>-2.9521499999999999E-2</c:v>
                </c:pt>
                <c:pt idx="61967">
                  <c:v>-2.9074599999999999E-2</c:v>
                </c:pt>
                <c:pt idx="61968">
                  <c:v>-2.8588599999999999E-2</c:v>
                </c:pt>
                <c:pt idx="61969">
                  <c:v>-2.8064499999999999E-2</c:v>
                </c:pt>
                <c:pt idx="61970">
                  <c:v>-2.7503400000000001E-2</c:v>
                </c:pt>
                <c:pt idx="61971">
                  <c:v>-2.69065E-2</c:v>
                </c:pt>
                <c:pt idx="61972">
                  <c:v>-2.6275E-2</c:v>
                </c:pt>
                <c:pt idx="61973">
                  <c:v>-2.5610299999999999E-2</c:v>
                </c:pt>
                <c:pt idx="61974">
                  <c:v>-2.49137E-2</c:v>
                </c:pt>
                <c:pt idx="61975">
                  <c:v>-2.4186699999999998E-2</c:v>
                </c:pt>
                <c:pt idx="61976">
                  <c:v>-2.3430599999999999E-2</c:v>
                </c:pt>
                <c:pt idx="61977">
                  <c:v>-2.2646800000000002E-2</c:v>
                </c:pt>
                <c:pt idx="61978">
                  <c:v>-2.1836999999999999E-2</c:v>
                </c:pt>
                <c:pt idx="61979">
                  <c:v>-2.1002799999999999E-2</c:v>
                </c:pt>
                <c:pt idx="61980">
                  <c:v>-2.01456E-2</c:v>
                </c:pt>
                <c:pt idx="61981">
                  <c:v>-1.9266999999999999E-2</c:v>
                </c:pt>
                <c:pt idx="61982">
                  <c:v>-1.8368200000000001E-2</c:v>
                </c:pt>
                <c:pt idx="61983">
                  <c:v>-1.7451000000000001E-2</c:v>
                </c:pt>
                <c:pt idx="61984">
                  <c:v>-1.6517E-2</c:v>
                </c:pt>
                <c:pt idx="61985">
                  <c:v>-1.5567599999999999E-2</c:v>
                </c:pt>
                <c:pt idx="61986">
                  <c:v>-1.4604799999999999E-2</c:v>
                </c:pt>
                <c:pt idx="61987">
                  <c:v>-1.36302E-2</c:v>
                </c:pt>
                <c:pt idx="61988">
                  <c:v>-1.26455E-2</c:v>
                </c:pt>
                <c:pt idx="61989">
                  <c:v>-1.16522E-2</c:v>
                </c:pt>
                <c:pt idx="61990">
                  <c:v>-1.06517E-2</c:v>
                </c:pt>
                <c:pt idx="61991" formatCode="0.00E+00">
                  <c:v>-9.6455299999999994E-3</c:v>
                </c:pt>
                <c:pt idx="61992" formatCode="0.00E+00">
                  <c:v>-8.6352600000000005E-3</c:v>
                </c:pt>
                <c:pt idx="61993" formatCode="0.00E+00">
                  <c:v>-7.6227300000000003E-3</c:v>
                </c:pt>
                <c:pt idx="61994" formatCode="0.00E+00">
                  <c:v>-6.6097700000000001E-3</c:v>
                </c:pt>
                <c:pt idx="61995" formatCode="0.00E+00">
                  <c:v>-5.5979300000000001E-3</c:v>
                </c:pt>
                <c:pt idx="61996" formatCode="0.00E+00">
                  <c:v>-4.5885800000000001E-3</c:v>
                </c:pt>
                <c:pt idx="61997" formatCode="0.00E+00">
                  <c:v>-3.5831600000000002E-3</c:v>
                </c:pt>
                <c:pt idx="61998" formatCode="0.00E+00">
                  <c:v>-2.5831600000000001E-3</c:v>
                </c:pt>
                <c:pt idx="61999" formatCode="0.00E+00">
                  <c:v>-1.58997E-3</c:v>
                </c:pt>
                <c:pt idx="62000" formatCode="0.00E+00">
                  <c:v>-6.0491600000000005E-4</c:v>
                </c:pt>
                <c:pt idx="62001" formatCode="0.00E+00">
                  <c:v>3.7059300000000001E-4</c:v>
                </c:pt>
                <c:pt idx="62002" formatCode="0.00E+00">
                  <c:v>1.33505E-3</c:v>
                </c:pt>
                <c:pt idx="62003" formatCode="0.00E+00">
                  <c:v>2.2869399999999999E-3</c:v>
                </c:pt>
                <c:pt idx="62004" formatCode="0.00E+00">
                  <c:v>3.22493E-3</c:v>
                </c:pt>
                <c:pt idx="62005" formatCode="0.00E+00">
                  <c:v>4.1479500000000001E-3</c:v>
                </c:pt>
                <c:pt idx="62006" formatCode="0.00E+00">
                  <c:v>5.0551900000000002E-3</c:v>
                </c:pt>
                <c:pt idx="62007" formatCode="0.00E+00">
                  <c:v>5.9459600000000001E-3</c:v>
                </c:pt>
                <c:pt idx="62008" formatCode="0.00E+00">
                  <c:v>6.8191900000000001E-3</c:v>
                </c:pt>
                <c:pt idx="62009" formatCode="0.00E+00">
                  <c:v>7.6731200000000003E-3</c:v>
                </c:pt>
                <c:pt idx="62010" formatCode="0.00E+00">
                  <c:v>8.5061400000000006E-3</c:v>
                </c:pt>
                <c:pt idx="62011" formatCode="0.00E+00">
                  <c:v>9.3172800000000007E-3</c:v>
                </c:pt>
                <c:pt idx="62012">
                  <c:v>1.01057E-2</c:v>
                </c:pt>
                <c:pt idx="62013">
                  <c:v>1.0870299999999999E-2</c:v>
                </c:pt>
                <c:pt idx="62014">
                  <c:v>1.1610199999999999E-2</c:v>
                </c:pt>
                <c:pt idx="62015">
                  <c:v>1.2324399999999999E-2</c:v>
                </c:pt>
                <c:pt idx="62016">
                  <c:v>1.30124E-2</c:v>
                </c:pt>
                <c:pt idx="62017">
                  <c:v>1.36732E-2</c:v>
                </c:pt>
                <c:pt idx="62018">
                  <c:v>1.43062E-2</c:v>
                </c:pt>
                <c:pt idx="62019">
                  <c:v>1.49105E-2</c:v>
                </c:pt>
                <c:pt idx="62020">
                  <c:v>1.5485499999999999E-2</c:v>
                </c:pt>
                <c:pt idx="62021">
                  <c:v>1.6030599999999999E-2</c:v>
                </c:pt>
                <c:pt idx="62022">
                  <c:v>1.6545399999999998E-2</c:v>
                </c:pt>
                <c:pt idx="62023">
                  <c:v>1.70294E-2</c:v>
                </c:pt>
                <c:pt idx="62024">
                  <c:v>1.7482500000000002E-2</c:v>
                </c:pt>
                <c:pt idx="62025">
                  <c:v>1.79045E-2</c:v>
                </c:pt>
                <c:pt idx="62026">
                  <c:v>1.8295100000000002E-2</c:v>
                </c:pt>
                <c:pt idx="62027">
                  <c:v>1.8654199999999999E-2</c:v>
                </c:pt>
                <c:pt idx="62028">
                  <c:v>1.89818E-2</c:v>
                </c:pt>
                <c:pt idx="62029">
                  <c:v>1.9278199999999999E-2</c:v>
                </c:pt>
                <c:pt idx="62030">
                  <c:v>1.9543399999999999E-2</c:v>
                </c:pt>
                <c:pt idx="62031">
                  <c:v>1.9777599999999999E-2</c:v>
                </c:pt>
                <c:pt idx="62032">
                  <c:v>1.9980899999999999E-2</c:v>
                </c:pt>
                <c:pt idx="62033">
                  <c:v>2.0153399999999998E-2</c:v>
                </c:pt>
                <c:pt idx="62034">
                  <c:v>2.0295500000000001E-2</c:v>
                </c:pt>
                <c:pt idx="62035">
                  <c:v>2.0407399999999999E-2</c:v>
                </c:pt>
                <c:pt idx="62036">
                  <c:v>2.04897E-2</c:v>
                </c:pt>
                <c:pt idx="62037">
                  <c:v>2.0542700000000001E-2</c:v>
                </c:pt>
                <c:pt idx="62038">
                  <c:v>2.0566899999999999E-2</c:v>
                </c:pt>
                <c:pt idx="62039">
                  <c:v>2.05627E-2</c:v>
                </c:pt>
                <c:pt idx="62040">
                  <c:v>2.0530799999999998E-2</c:v>
                </c:pt>
                <c:pt idx="62041">
                  <c:v>2.04716E-2</c:v>
                </c:pt>
                <c:pt idx="62042">
                  <c:v>2.0386000000000001E-2</c:v>
                </c:pt>
                <c:pt idx="62043">
                  <c:v>2.0274500000000001E-2</c:v>
                </c:pt>
                <c:pt idx="62044">
                  <c:v>2.0138099999999999E-2</c:v>
                </c:pt>
                <c:pt idx="62045">
                  <c:v>1.9977600000000002E-2</c:v>
                </c:pt>
                <c:pt idx="62046">
                  <c:v>1.9793700000000001E-2</c:v>
                </c:pt>
                <c:pt idx="62047">
                  <c:v>1.9587299999999998E-2</c:v>
                </c:pt>
                <c:pt idx="62048">
                  <c:v>1.93592E-2</c:v>
                </c:pt>
                <c:pt idx="62049">
                  <c:v>1.9110499999999999E-2</c:v>
                </c:pt>
                <c:pt idx="62050">
                  <c:v>1.8842100000000001E-2</c:v>
                </c:pt>
                <c:pt idx="62051">
                  <c:v>1.8555200000000001E-2</c:v>
                </c:pt>
                <c:pt idx="62052">
                  <c:v>1.8250800000000001E-2</c:v>
                </c:pt>
                <c:pt idx="62053">
                  <c:v>1.7930000000000001E-2</c:v>
                </c:pt>
                <c:pt idx="62054">
                  <c:v>1.7593600000000001E-2</c:v>
                </c:pt>
                <c:pt idx="62055">
                  <c:v>1.7242799999999999E-2</c:v>
                </c:pt>
                <c:pt idx="62056">
                  <c:v>1.6878799999999999E-2</c:v>
                </c:pt>
                <c:pt idx="62057">
                  <c:v>1.6502900000000001E-2</c:v>
                </c:pt>
                <c:pt idx="62058">
                  <c:v>1.6116200000000001E-2</c:v>
                </c:pt>
                <c:pt idx="62059">
                  <c:v>1.5719899999999998E-2</c:v>
                </c:pt>
                <c:pt idx="62060">
                  <c:v>1.5315199999999999E-2</c:v>
                </c:pt>
                <c:pt idx="62061">
                  <c:v>1.4903400000000001E-2</c:v>
                </c:pt>
                <c:pt idx="62062">
                  <c:v>1.44855E-2</c:v>
                </c:pt>
                <c:pt idx="62063">
                  <c:v>1.40629E-2</c:v>
                </c:pt>
                <c:pt idx="62064">
                  <c:v>1.36366E-2</c:v>
                </c:pt>
                <c:pt idx="62065">
                  <c:v>1.3207999999999999E-2</c:v>
                </c:pt>
                <c:pt idx="62066">
                  <c:v>1.2778100000000001E-2</c:v>
                </c:pt>
                <c:pt idx="62067">
                  <c:v>1.2348100000000001E-2</c:v>
                </c:pt>
                <c:pt idx="62068">
                  <c:v>1.19195E-2</c:v>
                </c:pt>
                <c:pt idx="62069">
                  <c:v>1.14933E-2</c:v>
                </c:pt>
                <c:pt idx="62070">
                  <c:v>1.10706E-2</c:v>
                </c:pt>
                <c:pt idx="62071">
                  <c:v>1.0652699999999999E-2</c:v>
                </c:pt>
                <c:pt idx="62072">
                  <c:v>1.0240600000000001E-2</c:v>
                </c:pt>
                <c:pt idx="62073" formatCode="0.00E+00">
                  <c:v>9.8354600000000007E-3</c:v>
                </c:pt>
                <c:pt idx="62074" formatCode="0.00E+00">
                  <c:v>9.4383100000000001E-3</c:v>
                </c:pt>
                <c:pt idx="62075" formatCode="0.00E+00">
                  <c:v>9.0501999999999996E-3</c:v>
                </c:pt>
                <c:pt idx="62076" formatCode="0.00E+00">
                  <c:v>8.6721899999999998E-3</c:v>
                </c:pt>
                <c:pt idx="62077" formatCode="0.00E+00">
                  <c:v>8.3053899999999993E-3</c:v>
                </c:pt>
                <c:pt idx="62078" formatCode="0.00E+00">
                  <c:v>7.9508700000000005E-3</c:v>
                </c:pt>
                <c:pt idx="62079" formatCode="0.00E+00">
                  <c:v>7.6096100000000002E-3</c:v>
                </c:pt>
                <c:pt idx="62080" formatCode="0.00E+00">
                  <c:v>7.2823999999999996E-3</c:v>
                </c:pt>
                <c:pt idx="62081" formatCode="0.00E+00">
                  <c:v>6.9699499999999999E-3</c:v>
                </c:pt>
                <c:pt idx="62082" formatCode="0.00E+00">
                  <c:v>6.6729800000000002E-3</c:v>
                </c:pt>
                <c:pt idx="62083" formatCode="0.00E+00">
                  <c:v>6.3922600000000003E-3</c:v>
                </c:pt>
                <c:pt idx="62084" formatCode="0.00E+00">
                  <c:v>6.12855E-3</c:v>
                </c:pt>
                <c:pt idx="62085" formatCode="0.00E+00">
                  <c:v>5.8825099999999996E-3</c:v>
                </c:pt>
                <c:pt idx="62086" formatCode="0.00E+00">
                  <c:v>5.6546699999999997E-3</c:v>
                </c:pt>
                <c:pt idx="62087" formatCode="0.00E+00">
                  <c:v>5.44562E-3</c:v>
                </c:pt>
                <c:pt idx="62088" formatCode="0.00E+00">
                  <c:v>5.2559399999999997E-3</c:v>
                </c:pt>
                <c:pt idx="62089" formatCode="0.00E+00">
                  <c:v>5.0860300000000001E-3</c:v>
                </c:pt>
                <c:pt idx="62090" formatCode="0.00E+00">
                  <c:v>4.9362099999999999E-3</c:v>
                </c:pt>
                <c:pt idx="62091" formatCode="0.00E+00">
                  <c:v>4.8068E-3</c:v>
                </c:pt>
                <c:pt idx="62092" formatCode="0.00E+00">
                  <c:v>4.6981200000000001E-3</c:v>
                </c:pt>
                <c:pt idx="62093" formatCode="0.00E+00">
                  <c:v>4.6104700000000002E-3</c:v>
                </c:pt>
                <c:pt idx="62094" formatCode="0.00E+00">
                  <c:v>4.5441300000000004E-3</c:v>
                </c:pt>
                <c:pt idx="62095" formatCode="0.00E+00">
                  <c:v>4.4992399999999998E-3</c:v>
                </c:pt>
                <c:pt idx="62096" formatCode="0.00E+00">
                  <c:v>4.4758200000000001E-3</c:v>
                </c:pt>
                <c:pt idx="62097" formatCode="0.00E+00">
                  <c:v>4.4738800000000004E-3</c:v>
                </c:pt>
                <c:pt idx="62098" formatCode="0.00E+00">
                  <c:v>4.4934700000000003E-3</c:v>
                </c:pt>
                <c:pt idx="62099" formatCode="0.00E+00">
                  <c:v>4.5345699999999999E-3</c:v>
                </c:pt>
                <c:pt idx="62100" formatCode="0.00E+00">
                  <c:v>4.59706E-3</c:v>
                </c:pt>
                <c:pt idx="62101" formatCode="0.00E+00">
                  <c:v>4.6807000000000003E-3</c:v>
                </c:pt>
                <c:pt idx="62102" formatCode="0.00E+00">
                  <c:v>4.7852499999999996E-3</c:v>
                </c:pt>
                <c:pt idx="62103" formatCode="0.00E+00">
                  <c:v>4.9104300000000004E-3</c:v>
                </c:pt>
                <c:pt idx="62104" formatCode="0.00E+00">
                  <c:v>5.0559100000000003E-3</c:v>
                </c:pt>
                <c:pt idx="62105" formatCode="0.00E+00">
                  <c:v>5.2212400000000003E-3</c:v>
                </c:pt>
                <c:pt idx="62106" formatCode="0.00E+00">
                  <c:v>5.4058999999999999E-3</c:v>
                </c:pt>
                <c:pt idx="62107" formatCode="0.00E+00">
                  <c:v>5.6092900000000003E-3</c:v>
                </c:pt>
                <c:pt idx="62108" formatCode="0.00E+00">
                  <c:v>5.83075E-3</c:v>
                </c:pt>
                <c:pt idx="62109" formatCode="0.00E+00">
                  <c:v>6.0696600000000002E-3</c:v>
                </c:pt>
                <c:pt idx="62110" formatCode="0.00E+00">
                  <c:v>6.3253800000000002E-3</c:v>
                </c:pt>
                <c:pt idx="62111" formatCode="0.00E+00">
                  <c:v>6.5973000000000004E-3</c:v>
                </c:pt>
                <c:pt idx="62112" formatCode="0.00E+00">
                  <c:v>6.8847099999999996E-3</c:v>
                </c:pt>
                <c:pt idx="62113" formatCode="0.00E+00">
                  <c:v>7.1868100000000001E-3</c:v>
                </c:pt>
                <c:pt idx="62114" formatCode="0.00E+00">
                  <c:v>7.5027699999999998E-3</c:v>
                </c:pt>
                <c:pt idx="62115" formatCode="0.00E+00">
                  <c:v>7.8317100000000004E-3</c:v>
                </c:pt>
                <c:pt idx="62116" formatCode="0.00E+00">
                  <c:v>8.1727299999999996E-3</c:v>
                </c:pt>
                <c:pt idx="62117" formatCode="0.00E+00">
                  <c:v>8.5249499999999999E-3</c:v>
                </c:pt>
                <c:pt idx="62118" formatCode="0.00E+00">
                  <c:v>8.8874499999999999E-3</c:v>
                </c:pt>
                <c:pt idx="62119" formatCode="0.00E+00">
                  <c:v>9.2591300000000008E-3</c:v>
                </c:pt>
                <c:pt idx="62120" formatCode="0.00E+00">
                  <c:v>9.6388399999999992E-3</c:v>
                </c:pt>
                <c:pt idx="62121">
                  <c:v>1.00255E-2</c:v>
                </c:pt>
                <c:pt idx="62122">
                  <c:v>1.0418E-2</c:v>
                </c:pt>
                <c:pt idx="62123">
                  <c:v>1.0815200000000001E-2</c:v>
                </c:pt>
                <c:pt idx="62124">
                  <c:v>1.12163E-2</c:v>
                </c:pt>
                <c:pt idx="62125">
                  <c:v>1.16198E-2</c:v>
                </c:pt>
                <c:pt idx="62126">
                  <c:v>1.2024699999999999E-2</c:v>
                </c:pt>
                <c:pt idx="62127">
                  <c:v>1.2429600000000001E-2</c:v>
                </c:pt>
                <c:pt idx="62128">
                  <c:v>1.2833499999999999E-2</c:v>
                </c:pt>
                <c:pt idx="62129">
                  <c:v>1.3235E-2</c:v>
                </c:pt>
                <c:pt idx="62130">
                  <c:v>1.36331E-2</c:v>
                </c:pt>
                <c:pt idx="62131">
                  <c:v>1.4026500000000001E-2</c:v>
                </c:pt>
                <c:pt idx="62132">
                  <c:v>1.4413799999999999E-2</c:v>
                </c:pt>
                <c:pt idx="62133">
                  <c:v>1.4794E-2</c:v>
                </c:pt>
                <c:pt idx="62134">
                  <c:v>1.51658E-2</c:v>
                </c:pt>
                <c:pt idx="62135">
                  <c:v>1.55278E-2</c:v>
                </c:pt>
                <c:pt idx="62136">
                  <c:v>1.5878900000000001E-2</c:v>
                </c:pt>
                <c:pt idx="62137">
                  <c:v>1.6217700000000002E-2</c:v>
                </c:pt>
                <c:pt idx="62138">
                  <c:v>1.6542999999999999E-2</c:v>
                </c:pt>
                <c:pt idx="62139">
                  <c:v>1.68536E-2</c:v>
                </c:pt>
                <c:pt idx="62140">
                  <c:v>1.71486E-2</c:v>
                </c:pt>
                <c:pt idx="62141">
                  <c:v>1.7426500000000001E-2</c:v>
                </c:pt>
                <c:pt idx="62142">
                  <c:v>1.7686400000000001E-2</c:v>
                </c:pt>
                <c:pt idx="62143">
                  <c:v>1.7927100000000001E-2</c:v>
                </c:pt>
                <c:pt idx="62144">
                  <c:v>1.81475E-2</c:v>
                </c:pt>
                <c:pt idx="62145">
                  <c:v>1.8346700000000001E-2</c:v>
                </c:pt>
                <c:pt idx="62146">
                  <c:v>1.85238E-2</c:v>
                </c:pt>
                <c:pt idx="62147">
                  <c:v>1.8677699999999998E-2</c:v>
                </c:pt>
                <c:pt idx="62148">
                  <c:v>1.8807600000000001E-2</c:v>
                </c:pt>
                <c:pt idx="62149">
                  <c:v>1.8912600000000002E-2</c:v>
                </c:pt>
                <c:pt idx="62150">
                  <c:v>1.89918E-2</c:v>
                </c:pt>
                <c:pt idx="62151">
                  <c:v>1.9044200000000001E-2</c:v>
                </c:pt>
                <c:pt idx="62152">
                  <c:v>1.9069200000000001E-2</c:v>
                </c:pt>
                <c:pt idx="62153">
                  <c:v>1.90659E-2</c:v>
                </c:pt>
                <c:pt idx="62154">
                  <c:v>1.90338E-2</c:v>
                </c:pt>
                <c:pt idx="62155">
                  <c:v>1.8972099999999999E-2</c:v>
                </c:pt>
                <c:pt idx="62156">
                  <c:v>1.8880500000000001E-2</c:v>
                </c:pt>
                <c:pt idx="62157">
                  <c:v>1.8758199999999999E-2</c:v>
                </c:pt>
                <c:pt idx="62158">
                  <c:v>1.8605E-2</c:v>
                </c:pt>
                <c:pt idx="62159">
                  <c:v>1.84204E-2</c:v>
                </c:pt>
                <c:pt idx="62160">
                  <c:v>1.8204000000000001E-2</c:v>
                </c:pt>
                <c:pt idx="62161">
                  <c:v>1.79554E-2</c:v>
                </c:pt>
                <c:pt idx="62162">
                  <c:v>1.7674499999999999E-2</c:v>
                </c:pt>
                <c:pt idx="62163">
                  <c:v>1.7361100000000001E-2</c:v>
                </c:pt>
                <c:pt idx="62164">
                  <c:v>1.7014999999999999E-2</c:v>
                </c:pt>
                <c:pt idx="62165">
                  <c:v>1.6636000000000001E-2</c:v>
                </c:pt>
                <c:pt idx="62166">
                  <c:v>1.6224200000000001E-2</c:v>
                </c:pt>
                <c:pt idx="62167">
                  <c:v>1.5779600000000001E-2</c:v>
                </c:pt>
                <c:pt idx="62168">
                  <c:v>1.53025E-2</c:v>
                </c:pt>
                <c:pt idx="62169">
                  <c:v>1.47928E-2</c:v>
                </c:pt>
                <c:pt idx="62170">
                  <c:v>1.42509E-2</c:v>
                </c:pt>
                <c:pt idx="62171">
                  <c:v>1.3677E-2</c:v>
                </c:pt>
                <c:pt idx="62172">
                  <c:v>1.30715E-2</c:v>
                </c:pt>
                <c:pt idx="62173">
                  <c:v>1.2434799999999999E-2</c:v>
                </c:pt>
                <c:pt idx="62174">
                  <c:v>1.1767400000000001E-2</c:v>
                </c:pt>
                <c:pt idx="62175">
                  <c:v>1.1069799999999999E-2</c:v>
                </c:pt>
                <c:pt idx="62176">
                  <c:v>1.03427E-2</c:v>
                </c:pt>
                <c:pt idx="62177" formatCode="0.00E+00">
                  <c:v>9.5866200000000006E-3</c:v>
                </c:pt>
                <c:pt idx="62178" formatCode="0.00E+00">
                  <c:v>8.8022799999999991E-3</c:v>
                </c:pt>
                <c:pt idx="62179" formatCode="0.00E+00">
                  <c:v>7.9904799999999995E-3</c:v>
                </c:pt>
                <c:pt idx="62180" formatCode="0.00E+00">
                  <c:v>7.1520899999999998E-3</c:v>
                </c:pt>
                <c:pt idx="62181" formatCode="0.00E+00">
                  <c:v>6.2880000000000002E-3</c:v>
                </c:pt>
                <c:pt idx="62182" formatCode="0.00E+00">
                  <c:v>5.3991500000000001E-3</c:v>
                </c:pt>
                <c:pt idx="62183" formatCode="0.00E+00">
                  <c:v>4.4865499999999997E-3</c:v>
                </c:pt>
                <c:pt idx="62184" formatCode="0.00E+00">
                  <c:v>3.55127E-3</c:v>
                </c:pt>
                <c:pt idx="62185" formatCode="0.00E+00">
                  <c:v>2.5944399999999999E-3</c:v>
                </c:pt>
                <c:pt idx="62186" formatCode="0.00E+00">
                  <c:v>1.6172000000000001E-3</c:v>
                </c:pt>
                <c:pt idx="62187" formatCode="0.00E+00">
                  <c:v>6.2074999999999999E-4</c:v>
                </c:pt>
                <c:pt idx="62188" formatCode="0.00E+00">
                  <c:v>-3.9368299999999998E-4</c:v>
                </c:pt>
                <c:pt idx="62189" formatCode="0.00E+00">
                  <c:v>-1.4247800000000001E-3</c:v>
                </c:pt>
                <c:pt idx="62190" formatCode="0.00E+00">
                  <c:v>-2.4711999999999998E-3</c:v>
                </c:pt>
                <c:pt idx="62191" formatCode="0.00E+00">
                  <c:v>-3.5315400000000001E-3</c:v>
                </c:pt>
                <c:pt idx="62192" formatCode="0.00E+00">
                  <c:v>-4.6043999999999998E-3</c:v>
                </c:pt>
                <c:pt idx="62193" formatCode="0.00E+00">
                  <c:v>-5.6883100000000002E-3</c:v>
                </c:pt>
                <c:pt idx="62194" formatCode="0.00E+00">
                  <c:v>-6.7817600000000004E-3</c:v>
                </c:pt>
                <c:pt idx="62195" formatCode="0.00E+00">
                  <c:v>-7.8832599999999996E-3</c:v>
                </c:pt>
                <c:pt idx="62196" formatCode="0.00E+00">
                  <c:v>-8.9912800000000008E-3</c:v>
                </c:pt>
                <c:pt idx="62197">
                  <c:v>-1.01043E-2</c:v>
                </c:pt>
                <c:pt idx="62198">
                  <c:v>-1.1220600000000001E-2</c:v>
                </c:pt>
                <c:pt idx="62199">
                  <c:v>-1.2338699999999999E-2</c:v>
                </c:pt>
                <c:pt idx="62200">
                  <c:v>-1.3457E-2</c:v>
                </c:pt>
                <c:pt idx="62201">
                  <c:v>-1.45737E-2</c:v>
                </c:pt>
                <c:pt idx="62202">
                  <c:v>-1.5687300000000001E-2</c:v>
                </c:pt>
                <c:pt idx="62203">
                  <c:v>-1.6795999999999998E-2</c:v>
                </c:pt>
                <c:pt idx="62204">
                  <c:v>-1.7898299999999999E-2</c:v>
                </c:pt>
                <c:pt idx="62205">
                  <c:v>-1.89924E-2</c:v>
                </c:pt>
                <c:pt idx="62206">
                  <c:v>-2.0076699999999999E-2</c:v>
                </c:pt>
                <c:pt idx="62207">
                  <c:v>-2.1149399999999999E-2</c:v>
                </c:pt>
                <c:pt idx="62208">
                  <c:v>-2.22089E-2</c:v>
                </c:pt>
                <c:pt idx="62209">
                  <c:v>-2.3253599999999999E-2</c:v>
                </c:pt>
                <c:pt idx="62210">
                  <c:v>-2.42817E-2</c:v>
                </c:pt>
                <c:pt idx="62211">
                  <c:v>-2.5291600000000001E-2</c:v>
                </c:pt>
                <c:pt idx="62212">
                  <c:v>-2.6281800000000001E-2</c:v>
                </c:pt>
                <c:pt idx="62213">
                  <c:v>-2.72505E-2</c:v>
                </c:pt>
                <c:pt idx="62214">
                  <c:v>-2.8196200000000001E-2</c:v>
                </c:pt>
                <c:pt idx="62215">
                  <c:v>-2.9117400000000002E-2</c:v>
                </c:pt>
                <c:pt idx="62216">
                  <c:v>-3.0012500000000001E-2</c:v>
                </c:pt>
                <c:pt idx="62217">
                  <c:v>-3.0880000000000001E-2</c:v>
                </c:pt>
                <c:pt idx="62218">
                  <c:v>-3.1718400000000001E-2</c:v>
                </c:pt>
                <c:pt idx="62219">
                  <c:v>-3.2526300000000001E-2</c:v>
                </c:pt>
                <c:pt idx="62220">
                  <c:v>-3.33023E-2</c:v>
                </c:pt>
                <c:pt idx="62221">
                  <c:v>-3.4044999999999999E-2</c:v>
                </c:pt>
                <c:pt idx="62222">
                  <c:v>-3.4753199999999998E-2</c:v>
                </c:pt>
                <c:pt idx="62223">
                  <c:v>-3.5425400000000003E-2</c:v>
                </c:pt>
                <c:pt idx="62224">
                  <c:v>-3.6060599999999998E-2</c:v>
                </c:pt>
                <c:pt idx="62225">
                  <c:v>-3.6657500000000003E-2</c:v>
                </c:pt>
                <c:pt idx="62226">
                  <c:v>-3.7214999999999998E-2</c:v>
                </c:pt>
                <c:pt idx="62227">
                  <c:v>-3.7732000000000002E-2</c:v>
                </c:pt>
                <c:pt idx="62228">
                  <c:v>-3.8207400000000002E-2</c:v>
                </c:pt>
                <c:pt idx="62229">
                  <c:v>-3.8640399999999998E-2</c:v>
                </c:pt>
                <c:pt idx="62230">
                  <c:v>-3.9030000000000002E-2</c:v>
                </c:pt>
                <c:pt idx="62231">
                  <c:v>-3.9375300000000002E-2</c:v>
                </c:pt>
                <c:pt idx="62232">
                  <c:v>-3.9675599999999998E-2</c:v>
                </c:pt>
                <c:pt idx="62233">
                  <c:v>-3.9930100000000003E-2</c:v>
                </c:pt>
                <c:pt idx="62234">
                  <c:v>-4.0138199999999999E-2</c:v>
                </c:pt>
                <c:pt idx="62235">
                  <c:v>-4.0299300000000003E-2</c:v>
                </c:pt>
                <c:pt idx="62236">
                  <c:v>-4.0412799999999999E-2</c:v>
                </c:pt>
                <c:pt idx="62237">
                  <c:v>-4.0478300000000002E-2</c:v>
                </c:pt>
                <c:pt idx="62238">
                  <c:v>-4.0495400000000001E-2</c:v>
                </c:pt>
                <c:pt idx="62239">
                  <c:v>-4.0463899999999997E-2</c:v>
                </c:pt>
                <c:pt idx="62240">
                  <c:v>-4.0383299999999997E-2</c:v>
                </c:pt>
                <c:pt idx="62241">
                  <c:v>-4.0253700000000003E-2</c:v>
                </c:pt>
                <c:pt idx="62242">
                  <c:v>-4.0074800000000001E-2</c:v>
                </c:pt>
                <c:pt idx="62243">
                  <c:v>-3.9846699999999999E-2</c:v>
                </c:pt>
                <c:pt idx="62244">
                  <c:v>-3.9569300000000002E-2</c:v>
                </c:pt>
                <c:pt idx="62245">
                  <c:v>-3.9242899999999997E-2</c:v>
                </c:pt>
                <c:pt idx="62246">
                  <c:v>-3.8867600000000002E-2</c:v>
                </c:pt>
                <c:pt idx="62247">
                  <c:v>-3.8443699999999997E-2</c:v>
                </c:pt>
                <c:pt idx="62248">
                  <c:v>-3.7971400000000002E-2</c:v>
                </c:pt>
                <c:pt idx="62249">
                  <c:v>-3.74513E-2</c:v>
                </c:pt>
                <c:pt idx="62250">
                  <c:v>-3.6883800000000001E-2</c:v>
                </c:pt>
                <c:pt idx="62251">
                  <c:v>-3.62694E-2</c:v>
                </c:pt>
                <c:pt idx="62252">
                  <c:v>-3.5608899999999999E-2</c:v>
                </c:pt>
                <c:pt idx="62253">
                  <c:v>-3.4902799999999998E-2</c:v>
                </c:pt>
                <c:pt idx="62254">
                  <c:v>-3.4152000000000002E-2</c:v>
                </c:pt>
                <c:pt idx="62255">
                  <c:v>-3.3357400000000002E-2</c:v>
                </c:pt>
                <c:pt idx="62256">
                  <c:v>-3.2519699999999999E-2</c:v>
                </c:pt>
                <c:pt idx="62257">
                  <c:v>-3.1640000000000001E-2</c:v>
                </c:pt>
                <c:pt idx="62258">
                  <c:v>-3.0719400000000001E-2</c:v>
                </c:pt>
                <c:pt idx="62259">
                  <c:v>-2.9758799999999998E-2</c:v>
                </c:pt>
                <c:pt idx="62260">
                  <c:v>-2.87595E-2</c:v>
                </c:pt>
                <c:pt idx="62261">
                  <c:v>-2.7722699999999999E-2</c:v>
                </c:pt>
                <c:pt idx="62262">
                  <c:v>-2.6649599999999999E-2</c:v>
                </c:pt>
                <c:pt idx="62263">
                  <c:v>-2.5541500000000002E-2</c:v>
                </c:pt>
                <c:pt idx="62264">
                  <c:v>-2.4399899999999999E-2</c:v>
                </c:pt>
                <c:pt idx="62265">
                  <c:v>-2.3226199999999999E-2</c:v>
                </c:pt>
                <c:pt idx="62266">
                  <c:v>-2.2021800000000001E-2</c:v>
                </c:pt>
                <c:pt idx="62267">
                  <c:v>-2.0788299999999999E-2</c:v>
                </c:pt>
                <c:pt idx="62268">
                  <c:v>-1.9527300000000001E-2</c:v>
                </c:pt>
                <c:pt idx="62269">
                  <c:v>-1.8240200000000002E-2</c:v>
                </c:pt>
                <c:pt idx="62270">
                  <c:v>-1.69289E-2</c:v>
                </c:pt>
                <c:pt idx="62271">
                  <c:v>-1.5594999999999999E-2</c:v>
                </c:pt>
                <c:pt idx="62272">
                  <c:v>-1.42402E-2</c:v>
                </c:pt>
                <c:pt idx="62273">
                  <c:v>-1.28662E-2</c:v>
                </c:pt>
                <c:pt idx="62274">
                  <c:v>-1.1475000000000001E-2</c:v>
                </c:pt>
                <c:pt idx="62275">
                  <c:v>-1.00681E-2</c:v>
                </c:pt>
                <c:pt idx="62276" formatCode="0.00E+00">
                  <c:v>-8.6475600000000003E-3</c:v>
                </c:pt>
                <c:pt idx="62277" formatCode="0.00E+00">
                  <c:v>-7.2151400000000001E-3</c:v>
                </c:pt>
                <c:pt idx="62278" formatCode="0.00E+00">
                  <c:v>-5.7727400000000002E-3</c:v>
                </c:pt>
                <c:pt idx="62279" formatCode="0.00E+00">
                  <c:v>-4.3222399999999998E-3</c:v>
                </c:pt>
                <c:pt idx="62280" formatCode="0.00E+00">
                  <c:v>-2.8655199999999999E-3</c:v>
                </c:pt>
                <c:pt idx="62281" formatCode="0.00E+00">
                  <c:v>-1.4045100000000001E-3</c:v>
                </c:pt>
                <c:pt idx="62282" formatCode="0.00E+00">
                  <c:v>5.8901199999999998E-5</c:v>
                </c:pt>
                <c:pt idx="62283" formatCode="0.00E+00">
                  <c:v>1.5227800000000001E-3</c:v>
                </c:pt>
                <c:pt idx="62284" formatCode="0.00E+00">
                  <c:v>2.9852300000000002E-3</c:v>
                </c:pt>
                <c:pt idx="62285" formatCode="0.00E+00">
                  <c:v>4.4443199999999999E-3</c:v>
                </c:pt>
                <c:pt idx="62286" formatCode="0.00E+00">
                  <c:v>5.8981600000000004E-3</c:v>
                </c:pt>
                <c:pt idx="62287" formatCode="0.00E+00">
                  <c:v>7.34484E-3</c:v>
                </c:pt>
                <c:pt idx="62288" formatCode="0.00E+00">
                  <c:v>8.7824900000000004E-3</c:v>
                </c:pt>
                <c:pt idx="62289">
                  <c:v>1.02092E-2</c:v>
                </c:pt>
                <c:pt idx="62290">
                  <c:v>1.16232E-2</c:v>
                </c:pt>
                <c:pt idx="62291">
                  <c:v>1.30226E-2</c:v>
                </c:pt>
                <c:pt idx="62292">
                  <c:v>1.4405599999999999E-2</c:v>
                </c:pt>
                <c:pt idx="62293">
                  <c:v>1.57704E-2</c:v>
                </c:pt>
                <c:pt idx="62294">
                  <c:v>1.7115200000000001E-2</c:v>
                </c:pt>
                <c:pt idx="62295">
                  <c:v>1.8438400000000001E-2</c:v>
                </c:pt>
                <c:pt idx="62296">
                  <c:v>1.97383E-2</c:v>
                </c:pt>
                <c:pt idx="62297">
                  <c:v>2.10131E-2</c:v>
                </c:pt>
                <c:pt idx="62298">
                  <c:v>2.2261300000000001E-2</c:v>
                </c:pt>
                <c:pt idx="62299">
                  <c:v>2.34813E-2</c:v>
                </c:pt>
                <c:pt idx="62300">
                  <c:v>2.4671599999999998E-2</c:v>
                </c:pt>
                <c:pt idx="62301">
                  <c:v>2.5830700000000002E-2</c:v>
                </c:pt>
                <c:pt idx="62302">
                  <c:v>2.6957200000000001E-2</c:v>
                </c:pt>
                <c:pt idx="62303">
                  <c:v>2.80497E-2</c:v>
                </c:pt>
                <c:pt idx="62304">
                  <c:v>2.9106799999999999E-2</c:v>
                </c:pt>
                <c:pt idx="62305">
                  <c:v>3.01272E-2</c:v>
                </c:pt>
                <c:pt idx="62306">
                  <c:v>3.1109899999999999E-2</c:v>
                </c:pt>
                <c:pt idx="62307">
                  <c:v>3.2053499999999999E-2</c:v>
                </c:pt>
                <c:pt idx="62308">
                  <c:v>3.2957E-2</c:v>
                </c:pt>
                <c:pt idx="62309">
                  <c:v>3.3819399999999999E-2</c:v>
                </c:pt>
                <c:pt idx="62310">
                  <c:v>3.4639700000000002E-2</c:v>
                </c:pt>
                <c:pt idx="62311">
                  <c:v>3.5416900000000001E-2</c:v>
                </c:pt>
                <c:pt idx="62312">
                  <c:v>3.61502E-2</c:v>
                </c:pt>
                <c:pt idx="62313">
                  <c:v>3.6838900000000001E-2</c:v>
                </c:pt>
                <c:pt idx="62314">
                  <c:v>3.7482099999999997E-2</c:v>
                </c:pt>
                <c:pt idx="62315">
                  <c:v>3.8079399999999999E-2</c:v>
                </c:pt>
                <c:pt idx="62316">
                  <c:v>3.8629999999999998E-2</c:v>
                </c:pt>
                <c:pt idx="62317">
                  <c:v>3.9133500000000002E-2</c:v>
                </c:pt>
                <c:pt idx="62318">
                  <c:v>3.95895E-2</c:v>
                </c:pt>
                <c:pt idx="62319">
                  <c:v>3.9997600000000001E-2</c:v>
                </c:pt>
                <c:pt idx="62320">
                  <c:v>4.0357400000000002E-2</c:v>
                </c:pt>
                <c:pt idx="62321">
                  <c:v>4.0668799999999998E-2</c:v>
                </c:pt>
                <c:pt idx="62322">
                  <c:v>4.0931599999999999E-2</c:v>
                </c:pt>
                <c:pt idx="62323">
                  <c:v>4.11457E-2</c:v>
                </c:pt>
                <c:pt idx="62324">
                  <c:v>4.1311199999999999E-2</c:v>
                </c:pt>
                <c:pt idx="62325">
                  <c:v>4.1428100000000002E-2</c:v>
                </c:pt>
                <c:pt idx="62326">
                  <c:v>4.1496400000000003E-2</c:v>
                </c:pt>
                <c:pt idx="62327">
                  <c:v>4.1516499999999998E-2</c:v>
                </c:pt>
                <c:pt idx="62328">
                  <c:v>4.1488499999999998E-2</c:v>
                </c:pt>
                <c:pt idx="62329">
                  <c:v>4.1412900000000002E-2</c:v>
                </c:pt>
                <c:pt idx="62330">
                  <c:v>4.1290100000000003E-2</c:v>
                </c:pt>
                <c:pt idx="62331">
                  <c:v>4.1120400000000001E-2</c:v>
                </c:pt>
                <c:pt idx="62332">
                  <c:v>4.0904500000000003E-2</c:v>
                </c:pt>
                <c:pt idx="62333">
                  <c:v>4.0642900000000003E-2</c:v>
                </c:pt>
                <c:pt idx="62334">
                  <c:v>4.0336400000000001E-2</c:v>
                </c:pt>
                <c:pt idx="62335">
                  <c:v>3.9985600000000003E-2</c:v>
                </c:pt>
                <c:pt idx="62336">
                  <c:v>3.9591399999999999E-2</c:v>
                </c:pt>
                <c:pt idx="62337">
                  <c:v>3.9154500000000002E-2</c:v>
                </c:pt>
                <c:pt idx="62338">
                  <c:v>3.8676000000000002E-2</c:v>
                </c:pt>
                <c:pt idx="62339">
                  <c:v>3.8156700000000002E-2</c:v>
                </c:pt>
                <c:pt idx="62340">
                  <c:v>3.7597800000000001E-2</c:v>
                </c:pt>
                <c:pt idx="62341">
                  <c:v>3.7000100000000001E-2</c:v>
                </c:pt>
                <c:pt idx="62342">
                  <c:v>3.6365000000000001E-2</c:v>
                </c:pt>
                <c:pt idx="62343">
                  <c:v>3.56934E-2</c:v>
                </c:pt>
                <c:pt idx="62344">
                  <c:v>3.4986700000000003E-2</c:v>
                </c:pt>
                <c:pt idx="62345">
                  <c:v>3.4246199999999997E-2</c:v>
                </c:pt>
                <c:pt idx="62346">
                  <c:v>3.3473000000000003E-2</c:v>
                </c:pt>
                <c:pt idx="62347">
                  <c:v>3.2668500000000003E-2</c:v>
                </c:pt>
                <c:pt idx="62348">
                  <c:v>3.1834099999999997E-2</c:v>
                </c:pt>
                <c:pt idx="62349">
                  <c:v>3.09713E-2</c:v>
                </c:pt>
                <c:pt idx="62350">
                  <c:v>3.0081400000000001E-2</c:v>
                </c:pt>
                <c:pt idx="62351">
                  <c:v>2.9165900000000002E-2</c:v>
                </c:pt>
                <c:pt idx="62352">
                  <c:v>2.82262E-2</c:v>
                </c:pt>
                <c:pt idx="62353">
                  <c:v>2.7264E-2</c:v>
                </c:pt>
                <c:pt idx="62354">
                  <c:v>2.6280700000000001E-2</c:v>
                </c:pt>
                <c:pt idx="62355">
                  <c:v>2.5277999999999998E-2</c:v>
                </c:pt>
                <c:pt idx="62356">
                  <c:v>2.4257299999999999E-2</c:v>
                </c:pt>
                <c:pt idx="62357">
                  <c:v>2.32202E-2</c:v>
                </c:pt>
                <c:pt idx="62358">
                  <c:v>2.2168400000000001E-2</c:v>
                </c:pt>
                <c:pt idx="62359">
                  <c:v>2.1103400000000001E-2</c:v>
                </c:pt>
                <c:pt idx="62360">
                  <c:v>2.0026800000000001E-2</c:v>
                </c:pt>
                <c:pt idx="62361">
                  <c:v>1.89403E-2</c:v>
                </c:pt>
                <c:pt idx="62362">
                  <c:v>1.7845400000000001E-2</c:v>
                </c:pt>
                <c:pt idx="62363">
                  <c:v>1.67438E-2</c:v>
                </c:pt>
                <c:pt idx="62364">
                  <c:v>1.5637100000000001E-2</c:v>
                </c:pt>
                <c:pt idx="62365">
                  <c:v>1.45267E-2</c:v>
                </c:pt>
                <c:pt idx="62366">
                  <c:v>1.34144E-2</c:v>
                </c:pt>
                <c:pt idx="62367">
                  <c:v>1.23017E-2</c:v>
                </c:pt>
                <c:pt idx="62368">
                  <c:v>1.11901E-2</c:v>
                </c:pt>
                <c:pt idx="62369">
                  <c:v>1.0081100000000001E-2</c:v>
                </c:pt>
                <c:pt idx="62370" formatCode="0.00E+00">
                  <c:v>8.9762599999999998E-3</c:v>
                </c:pt>
                <c:pt idx="62371" formatCode="0.00E+00">
                  <c:v>7.8770699999999999E-3</c:v>
                </c:pt>
                <c:pt idx="62372" formatCode="0.00E+00">
                  <c:v>6.7849700000000004E-3</c:v>
                </c:pt>
                <c:pt idx="62373" formatCode="0.00E+00">
                  <c:v>5.7013899999999998E-3</c:v>
                </c:pt>
                <c:pt idx="62374" formatCode="0.00E+00">
                  <c:v>4.62773E-3</c:v>
                </c:pt>
                <c:pt idx="62375" formatCode="0.00E+00">
                  <c:v>3.5653500000000001E-3</c:v>
                </c:pt>
                <c:pt idx="62376" formatCode="0.00E+00">
                  <c:v>2.51557E-3</c:v>
                </c:pt>
                <c:pt idx="62377" formatCode="0.00E+00">
                  <c:v>1.4797E-3</c:v>
                </c:pt>
                <c:pt idx="62378" formatCode="0.00E+00">
                  <c:v>4.5898899999999998E-4</c:v>
                </c:pt>
                <c:pt idx="62379" formatCode="0.00E+00">
                  <c:v>-5.4535200000000003E-4</c:v>
                </c:pt>
                <c:pt idx="62380" formatCode="0.00E+00">
                  <c:v>-1.5321499999999999E-3</c:v>
                </c:pt>
                <c:pt idx="62381" formatCode="0.00E+00">
                  <c:v>-2.5002800000000001E-3</c:v>
                </c:pt>
                <c:pt idx="62382" formatCode="0.00E+00">
                  <c:v>-3.4486500000000002E-3</c:v>
                </c:pt>
                <c:pt idx="62383" formatCode="0.00E+00">
                  <c:v>-4.37624E-3</c:v>
                </c:pt>
                <c:pt idx="62384" formatCode="0.00E+00">
                  <c:v>-5.2820499999999999E-3</c:v>
                </c:pt>
                <c:pt idx="62385" formatCode="0.00E+00">
                  <c:v>-6.1651600000000003E-3</c:v>
                </c:pt>
                <c:pt idx="62386" formatCode="0.00E+00">
                  <c:v>-7.0246600000000003E-3</c:v>
                </c:pt>
                <c:pt idx="62387" formatCode="0.00E+00">
                  <c:v>-7.8597400000000005E-3</c:v>
                </c:pt>
                <c:pt idx="62388" formatCode="0.00E+00">
                  <c:v>-8.6695999999999995E-3</c:v>
                </c:pt>
                <c:pt idx="62389" formatCode="0.00E+00">
                  <c:v>-9.4535299999999999E-3</c:v>
                </c:pt>
                <c:pt idx="62390">
                  <c:v>-1.0210800000000001E-2</c:v>
                </c:pt>
                <c:pt idx="62391">
                  <c:v>-1.09409E-2</c:v>
                </c:pt>
                <c:pt idx="62392">
                  <c:v>-1.1643199999999999E-2</c:v>
                </c:pt>
                <c:pt idx="62393">
                  <c:v>-1.23173E-2</c:v>
                </c:pt>
                <c:pt idx="62394">
                  <c:v>-1.29625E-2</c:v>
                </c:pt>
                <c:pt idx="62395">
                  <c:v>-1.3578700000000001E-2</c:v>
                </c:pt>
                <c:pt idx="62396">
                  <c:v>-1.41654E-2</c:v>
                </c:pt>
                <c:pt idx="62397">
                  <c:v>-1.47224E-2</c:v>
                </c:pt>
                <c:pt idx="62398">
                  <c:v>-1.52494E-2</c:v>
                </c:pt>
                <c:pt idx="62399">
                  <c:v>-1.5746300000000001E-2</c:v>
                </c:pt>
                <c:pt idx="62400">
                  <c:v>-1.6213000000000002E-2</c:v>
                </c:pt>
                <c:pt idx="62401">
                  <c:v>-1.6649500000000001E-2</c:v>
                </c:pt>
                <c:pt idx="62402">
                  <c:v>-1.70557E-2</c:v>
                </c:pt>
                <c:pt idx="62403">
                  <c:v>-1.7431800000000001E-2</c:v>
                </c:pt>
                <c:pt idx="62404">
                  <c:v>-1.77777E-2</c:v>
                </c:pt>
                <c:pt idx="62405">
                  <c:v>-1.80938E-2</c:v>
                </c:pt>
                <c:pt idx="62406">
                  <c:v>-1.8380299999999999E-2</c:v>
                </c:pt>
                <c:pt idx="62407">
                  <c:v>-1.8637299999999999E-2</c:v>
                </c:pt>
                <c:pt idx="62408">
                  <c:v>-1.8865300000000002E-2</c:v>
                </c:pt>
                <c:pt idx="62409">
                  <c:v>-1.90647E-2</c:v>
                </c:pt>
                <c:pt idx="62410">
                  <c:v>-1.9235800000000001E-2</c:v>
                </c:pt>
                <c:pt idx="62411">
                  <c:v>-1.9379199999999999E-2</c:v>
                </c:pt>
                <c:pt idx="62412">
                  <c:v>-1.94953E-2</c:v>
                </c:pt>
                <c:pt idx="62413">
                  <c:v>-1.9584799999999999E-2</c:v>
                </c:pt>
                <c:pt idx="62414">
                  <c:v>-1.9648200000000001E-2</c:v>
                </c:pt>
                <c:pt idx="62415">
                  <c:v>-1.96863E-2</c:v>
                </c:pt>
                <c:pt idx="62416">
                  <c:v>-1.9699600000000001E-2</c:v>
                </c:pt>
                <c:pt idx="62417">
                  <c:v>-1.9688899999999999E-2</c:v>
                </c:pt>
                <c:pt idx="62418">
                  <c:v>-1.9655099999999998E-2</c:v>
                </c:pt>
                <c:pt idx="62419">
                  <c:v>-1.95988E-2</c:v>
                </c:pt>
                <c:pt idx="62420">
                  <c:v>-1.9520900000000001E-2</c:v>
                </c:pt>
                <c:pt idx="62421">
                  <c:v>-1.94223E-2</c:v>
                </c:pt>
                <c:pt idx="62422">
                  <c:v>-1.9303899999999999E-2</c:v>
                </c:pt>
                <c:pt idx="62423">
                  <c:v>-1.9166599999999999E-2</c:v>
                </c:pt>
                <c:pt idx="62424">
                  <c:v>-1.9011400000000001E-2</c:v>
                </c:pt>
                <c:pt idx="62425">
                  <c:v>-1.8839100000000001E-2</c:v>
                </c:pt>
                <c:pt idx="62426">
                  <c:v>-1.8650799999999999E-2</c:v>
                </c:pt>
                <c:pt idx="62427">
                  <c:v>-1.8447399999999999E-2</c:v>
                </c:pt>
                <c:pt idx="62428">
                  <c:v>-1.8230099999999999E-2</c:v>
                </c:pt>
                <c:pt idx="62429">
                  <c:v>-1.79997E-2</c:v>
                </c:pt>
                <c:pt idx="62430">
                  <c:v>-1.77574E-2</c:v>
                </c:pt>
                <c:pt idx="62431">
                  <c:v>-1.7504200000000001E-2</c:v>
                </c:pt>
                <c:pt idx="62432">
                  <c:v>-1.7241099999999999E-2</c:v>
                </c:pt>
                <c:pt idx="62433">
                  <c:v>-1.69692E-2</c:v>
                </c:pt>
                <c:pt idx="62434">
                  <c:v>-1.6689499999999999E-2</c:v>
                </c:pt>
                <c:pt idx="62435">
                  <c:v>-1.64031E-2</c:v>
                </c:pt>
                <c:pt idx="62436">
                  <c:v>-1.61111E-2</c:v>
                </c:pt>
                <c:pt idx="62437">
                  <c:v>-1.5814499999999999E-2</c:v>
                </c:pt>
                <c:pt idx="62438">
                  <c:v>-1.5514200000000001E-2</c:v>
                </c:pt>
                <c:pt idx="62439">
                  <c:v>-1.5211499999999999E-2</c:v>
                </c:pt>
                <c:pt idx="62440">
                  <c:v>-1.49071E-2</c:v>
                </c:pt>
                <c:pt idx="62441">
                  <c:v>-1.4602199999999999E-2</c:v>
                </c:pt>
                <c:pt idx="62442">
                  <c:v>-1.4297799999999999E-2</c:v>
                </c:pt>
                <c:pt idx="62443">
                  <c:v>-1.39948E-2</c:v>
                </c:pt>
                <c:pt idx="62444">
                  <c:v>-1.3694E-2</c:v>
                </c:pt>
                <c:pt idx="62445">
                  <c:v>-1.33966E-2</c:v>
                </c:pt>
                <c:pt idx="62446">
                  <c:v>-1.3103200000000001E-2</c:v>
                </c:pt>
                <c:pt idx="62447">
                  <c:v>-1.2814900000000001E-2</c:v>
                </c:pt>
                <c:pt idx="62448">
                  <c:v>-1.25325E-2</c:v>
                </c:pt>
                <c:pt idx="62449">
                  <c:v>-1.2256599999999999E-2</c:v>
                </c:pt>
                <c:pt idx="62450">
                  <c:v>-1.19883E-2</c:v>
                </c:pt>
                <c:pt idx="62451">
                  <c:v>-1.17281E-2</c:v>
                </c:pt>
                <c:pt idx="62452">
                  <c:v>-1.1476699999999999E-2</c:v>
                </c:pt>
                <c:pt idx="62453">
                  <c:v>-1.1234900000000001E-2</c:v>
                </c:pt>
                <c:pt idx="62454">
                  <c:v>-1.1003300000000001E-2</c:v>
                </c:pt>
                <c:pt idx="62455">
                  <c:v>-1.07825E-2</c:v>
                </c:pt>
                <c:pt idx="62456">
                  <c:v>-1.0573000000000001E-2</c:v>
                </c:pt>
                <c:pt idx="62457">
                  <c:v>-1.03753E-2</c:v>
                </c:pt>
                <c:pt idx="62458">
                  <c:v>-1.0189999999999999E-2</c:v>
                </c:pt>
                <c:pt idx="62459">
                  <c:v>-1.0017399999999999E-2</c:v>
                </c:pt>
                <c:pt idx="62460" formatCode="0.00E+00">
                  <c:v>-9.8578699999999995E-3</c:v>
                </c:pt>
                <c:pt idx="62461" formatCode="0.00E+00">
                  <c:v>-9.7118099999999995E-3</c:v>
                </c:pt>
                <c:pt idx="62462" formatCode="0.00E+00">
                  <c:v>-9.5794999999999995E-3</c:v>
                </c:pt>
                <c:pt idx="62463" formatCode="0.00E+00">
                  <c:v>-9.4611699999999996E-3</c:v>
                </c:pt>
                <c:pt idx="62464" formatCode="0.00E+00">
                  <c:v>-9.3570200000000006E-3</c:v>
                </c:pt>
                <c:pt idx="62465" formatCode="0.00E+00">
                  <c:v>-9.2672099999999997E-3</c:v>
                </c:pt>
                <c:pt idx="62466" formatCode="0.00E+00">
                  <c:v>-9.1918299999999998E-3</c:v>
                </c:pt>
                <c:pt idx="62467" formatCode="0.00E+00">
                  <c:v>-9.1309400000000006E-3</c:v>
                </c:pt>
                <c:pt idx="62468" formatCode="0.00E+00">
                  <c:v>-9.0845500000000003E-3</c:v>
                </c:pt>
                <c:pt idx="62469" formatCode="0.00E+00">
                  <c:v>-9.0526200000000008E-3</c:v>
                </c:pt>
                <c:pt idx="62470" formatCode="0.00E+00">
                  <c:v>-9.0350599999999993E-3</c:v>
                </c:pt>
                <c:pt idx="62471" formatCode="0.00E+00">
                  <c:v>-9.0317399999999999E-3</c:v>
                </c:pt>
                <c:pt idx="62472" formatCode="0.00E+00">
                  <c:v>-9.0424800000000003E-3</c:v>
                </c:pt>
                <c:pt idx="62473" formatCode="0.00E+00">
                  <c:v>-9.0670500000000001E-3</c:v>
                </c:pt>
                <c:pt idx="62474" formatCode="0.00E+00">
                  <c:v>-9.1051699999999992E-3</c:v>
                </c:pt>
                <c:pt idx="62475" formatCode="0.00E+00">
                  <c:v>-9.1565199999999996E-3</c:v>
                </c:pt>
                <c:pt idx="62476" formatCode="0.00E+00">
                  <c:v>-9.2207599999999997E-3</c:v>
                </c:pt>
                <c:pt idx="62477" formatCode="0.00E+00">
                  <c:v>-9.2974500000000005E-3</c:v>
                </c:pt>
                <c:pt idx="62478" formatCode="0.00E+00">
                  <c:v>-9.3861699999999992E-3</c:v>
                </c:pt>
                <c:pt idx="62479" formatCode="0.00E+00">
                  <c:v>-9.4864100000000007E-3</c:v>
                </c:pt>
                <c:pt idx="62480" formatCode="0.00E+00">
                  <c:v>-9.5976499999999992E-3</c:v>
                </c:pt>
                <c:pt idx="62481" formatCode="0.00E+00">
                  <c:v>-9.7193100000000001E-3</c:v>
                </c:pt>
                <c:pt idx="62482" formatCode="0.00E+00">
                  <c:v>-9.85078E-3</c:v>
                </c:pt>
                <c:pt idx="62483" formatCode="0.00E+00">
                  <c:v>-9.9914200000000009E-3</c:v>
                </c:pt>
                <c:pt idx="62484">
                  <c:v>-1.01405E-2</c:v>
                </c:pt>
                <c:pt idx="62485">
                  <c:v>-1.02974E-2</c:v>
                </c:pt>
                <c:pt idx="62486">
                  <c:v>-1.04613E-2</c:v>
                </c:pt>
                <c:pt idx="62487">
                  <c:v>-1.06315E-2</c:v>
                </c:pt>
                <c:pt idx="62488">
                  <c:v>-1.08071E-2</c:v>
                </c:pt>
                <c:pt idx="62489">
                  <c:v>-1.09873E-2</c:v>
                </c:pt>
                <c:pt idx="62490">
                  <c:v>-1.1171199999999999E-2</c:v>
                </c:pt>
                <c:pt idx="62491">
                  <c:v>-1.1358E-2</c:v>
                </c:pt>
                <c:pt idx="62492">
                  <c:v>-1.15467E-2</c:v>
                </c:pt>
                <c:pt idx="62493">
                  <c:v>-1.17365E-2</c:v>
                </c:pt>
                <c:pt idx="62494">
                  <c:v>-1.1926300000000001E-2</c:v>
                </c:pt>
                <c:pt idx="62495">
                  <c:v>-1.2115300000000001E-2</c:v>
                </c:pt>
                <c:pt idx="62496">
                  <c:v>-1.23024E-2</c:v>
                </c:pt>
                <c:pt idx="62497">
                  <c:v>-1.24866E-2</c:v>
                </c:pt>
                <c:pt idx="62498">
                  <c:v>-1.2667100000000001E-2</c:v>
                </c:pt>
                <c:pt idx="62499">
                  <c:v>-1.28427E-2</c:v>
                </c:pt>
                <c:pt idx="62500">
                  <c:v>-1.3012599999999999E-2</c:v>
                </c:pt>
                <c:pt idx="62501">
                  <c:v>-1.3175600000000001E-2</c:v>
                </c:pt>
                <c:pt idx="62502">
                  <c:v>-1.33308E-2</c:v>
                </c:pt>
                <c:pt idx="62503">
                  <c:v>-1.3477100000000001E-2</c:v>
                </c:pt>
                <c:pt idx="62504">
                  <c:v>-1.36136E-2</c:v>
                </c:pt>
                <c:pt idx="62505">
                  <c:v>-1.3739299999999999E-2</c:v>
                </c:pt>
                <c:pt idx="62506">
                  <c:v>-1.3853300000000001E-2</c:v>
                </c:pt>
                <c:pt idx="62507">
                  <c:v>-1.39544E-2</c:v>
                </c:pt>
                <c:pt idx="62508">
                  <c:v>-1.40418E-2</c:v>
                </c:pt>
                <c:pt idx="62509">
                  <c:v>-1.41146E-2</c:v>
                </c:pt>
                <c:pt idx="62510">
                  <c:v>-1.41718E-2</c:v>
                </c:pt>
                <c:pt idx="62511">
                  <c:v>-1.4212600000000001E-2</c:v>
                </c:pt>
                <c:pt idx="62512">
                  <c:v>-1.4235899999999999E-2</c:v>
                </c:pt>
                <c:pt idx="62513">
                  <c:v>-1.42411E-2</c:v>
                </c:pt>
                <c:pt idx="62514">
                  <c:v>-1.4227200000000001E-2</c:v>
                </c:pt>
                <c:pt idx="62515">
                  <c:v>-1.41935E-2</c:v>
                </c:pt>
                <c:pt idx="62516">
                  <c:v>-1.4139199999999999E-2</c:v>
                </c:pt>
                <c:pt idx="62517">
                  <c:v>-1.4063600000000001E-2</c:v>
                </c:pt>
                <c:pt idx="62518">
                  <c:v>-1.3965999999999999E-2</c:v>
                </c:pt>
                <c:pt idx="62519">
                  <c:v>-1.3845700000000001E-2</c:v>
                </c:pt>
                <c:pt idx="62520">
                  <c:v>-1.3702000000000001E-2</c:v>
                </c:pt>
                <c:pt idx="62521">
                  <c:v>-1.35345E-2</c:v>
                </c:pt>
                <c:pt idx="62522">
                  <c:v>-1.33425E-2</c:v>
                </c:pt>
                <c:pt idx="62523">
                  <c:v>-1.3125599999999999E-2</c:v>
                </c:pt>
                <c:pt idx="62524">
                  <c:v>-1.2883199999999999E-2</c:v>
                </c:pt>
                <c:pt idx="62525">
                  <c:v>-1.2615100000000001E-2</c:v>
                </c:pt>
                <c:pt idx="62526">
                  <c:v>-1.2320899999999999E-2</c:v>
                </c:pt>
                <c:pt idx="62527">
                  <c:v>-1.20001E-2</c:v>
                </c:pt>
                <c:pt idx="62528">
                  <c:v>-1.1652600000000001E-2</c:v>
                </c:pt>
                <c:pt idx="62529">
                  <c:v>-1.12782E-2</c:v>
                </c:pt>
                <c:pt idx="62530">
                  <c:v>-1.08767E-2</c:v>
                </c:pt>
                <c:pt idx="62531">
                  <c:v>-1.04479E-2</c:v>
                </c:pt>
                <c:pt idx="62532" formatCode="0.00E+00">
                  <c:v>-9.9918400000000001E-3</c:v>
                </c:pt>
                <c:pt idx="62533" formatCode="0.00E+00">
                  <c:v>-9.5085399999999994E-3</c:v>
                </c:pt>
                <c:pt idx="62534" formatCode="0.00E+00">
                  <c:v>-8.9980800000000003E-3</c:v>
                </c:pt>
                <c:pt idx="62535" formatCode="0.00E+00">
                  <c:v>-8.4605099999999992E-3</c:v>
                </c:pt>
                <c:pt idx="62536" formatCode="0.00E+00">
                  <c:v>-7.8958799999999992E-3</c:v>
                </c:pt>
                <c:pt idx="62537" formatCode="0.00E+00">
                  <c:v>-7.3042200000000002E-3</c:v>
                </c:pt>
                <c:pt idx="62538" formatCode="0.00E+00">
                  <c:v>-6.6855899999999999E-3</c:v>
                </c:pt>
                <c:pt idx="62539" formatCode="0.00E+00">
                  <c:v>-6.0402700000000004E-3</c:v>
                </c:pt>
                <c:pt idx="62540" formatCode="0.00E+00">
                  <c:v>-5.36879E-3</c:v>
                </c:pt>
                <c:pt idx="62541" formatCode="0.00E+00">
                  <c:v>-4.67184E-3</c:v>
                </c:pt>
                <c:pt idx="62542" formatCode="0.00E+00">
                  <c:v>-3.9500999999999998E-3</c:v>
                </c:pt>
                <c:pt idx="62543" formatCode="0.00E+00">
                  <c:v>-3.2042799999999999E-3</c:v>
                </c:pt>
                <c:pt idx="62544" formatCode="0.00E+00">
                  <c:v>-2.4351500000000001E-3</c:v>
                </c:pt>
                <c:pt idx="62545" formatCode="0.00E+00">
                  <c:v>-1.6435099999999999E-3</c:v>
                </c:pt>
                <c:pt idx="62546" formatCode="0.00E+00">
                  <c:v>-8.3019300000000001E-4</c:v>
                </c:pt>
                <c:pt idx="62547" formatCode="0.00E+00">
                  <c:v>4.0377000000000003E-6</c:v>
                </c:pt>
                <c:pt idx="62548" formatCode="0.00E+00">
                  <c:v>8.5827500000000003E-4</c:v>
                </c:pt>
                <c:pt idx="62549" formatCode="0.00E+00">
                  <c:v>1.73139E-3</c:v>
                </c:pt>
                <c:pt idx="62550" formatCode="0.00E+00">
                  <c:v>2.62225E-3</c:v>
                </c:pt>
                <c:pt idx="62551" formatCode="0.00E+00">
                  <c:v>3.5299699999999999E-3</c:v>
                </c:pt>
                <c:pt idx="62552" formatCode="0.00E+00">
                  <c:v>4.45365E-3</c:v>
                </c:pt>
                <c:pt idx="62553" formatCode="0.00E+00">
                  <c:v>5.39202E-3</c:v>
                </c:pt>
                <c:pt idx="62554" formatCode="0.00E+00">
                  <c:v>6.3435999999999996E-3</c:v>
                </c:pt>
                <c:pt idx="62555" formatCode="0.00E+00">
                  <c:v>7.3071999999999998E-3</c:v>
                </c:pt>
                <c:pt idx="62556" formatCode="0.00E+00">
                  <c:v>8.2816399999999998E-3</c:v>
                </c:pt>
                <c:pt idx="62557" formatCode="0.00E+00">
                  <c:v>9.2654399999999998E-3</c:v>
                </c:pt>
                <c:pt idx="62558">
                  <c:v>1.0257199999999999E-2</c:v>
                </c:pt>
                <c:pt idx="62559">
                  <c:v>1.12563E-2</c:v>
                </c:pt>
                <c:pt idx="62560">
                  <c:v>1.2261899999999999E-2</c:v>
                </c:pt>
                <c:pt idx="62561">
                  <c:v>1.3272300000000001E-2</c:v>
                </c:pt>
                <c:pt idx="62562">
                  <c:v>1.42855E-2</c:v>
                </c:pt>
                <c:pt idx="62563">
                  <c:v>1.52999E-2</c:v>
                </c:pt>
                <c:pt idx="62564">
                  <c:v>1.63138E-2</c:v>
                </c:pt>
                <c:pt idx="62565">
                  <c:v>1.7326000000000001E-2</c:v>
                </c:pt>
                <c:pt idx="62566">
                  <c:v>1.8335299999999999E-2</c:v>
                </c:pt>
                <c:pt idx="62567">
                  <c:v>1.9340699999999999E-2</c:v>
                </c:pt>
                <c:pt idx="62568">
                  <c:v>2.0341000000000001E-2</c:v>
                </c:pt>
                <c:pt idx="62569">
                  <c:v>2.1333999999999999E-2</c:v>
                </c:pt>
                <c:pt idx="62570">
                  <c:v>2.2317300000000002E-2</c:v>
                </c:pt>
                <c:pt idx="62571">
                  <c:v>2.3289299999999999E-2</c:v>
                </c:pt>
                <c:pt idx="62572">
                  <c:v>2.4248599999999999E-2</c:v>
                </c:pt>
                <c:pt idx="62573">
                  <c:v>2.5193699999999999E-2</c:v>
                </c:pt>
                <c:pt idx="62574">
                  <c:v>2.6122900000000001E-2</c:v>
                </c:pt>
                <c:pt idx="62575">
                  <c:v>2.7034599999999999E-2</c:v>
                </c:pt>
                <c:pt idx="62576">
                  <c:v>2.7926900000000001E-2</c:v>
                </c:pt>
                <c:pt idx="62577">
                  <c:v>2.8798399999999998E-2</c:v>
                </c:pt>
                <c:pt idx="62578">
                  <c:v>2.9647699999999999E-2</c:v>
                </c:pt>
                <c:pt idx="62579">
                  <c:v>3.0472900000000001E-2</c:v>
                </c:pt>
                <c:pt idx="62580">
                  <c:v>3.1271899999999998E-2</c:v>
                </c:pt>
                <c:pt idx="62581">
                  <c:v>3.2044000000000003E-2</c:v>
                </c:pt>
                <c:pt idx="62582">
                  <c:v>3.27888E-2</c:v>
                </c:pt>
                <c:pt idx="62583">
                  <c:v>3.35038E-2</c:v>
                </c:pt>
                <c:pt idx="62584">
                  <c:v>3.4184300000000001E-2</c:v>
                </c:pt>
                <c:pt idx="62585">
                  <c:v>3.4825599999999998E-2</c:v>
                </c:pt>
                <c:pt idx="62586">
                  <c:v>3.5428099999999997E-2</c:v>
                </c:pt>
                <c:pt idx="62587">
                  <c:v>3.59955E-2</c:v>
                </c:pt>
                <c:pt idx="62588">
                  <c:v>3.6529300000000001E-2</c:v>
                </c:pt>
                <c:pt idx="62589">
                  <c:v>3.7028400000000003E-2</c:v>
                </c:pt>
                <c:pt idx="62590">
                  <c:v>3.7490999999999997E-2</c:v>
                </c:pt>
                <c:pt idx="62591">
                  <c:v>3.79158E-2</c:v>
                </c:pt>
                <c:pt idx="62592">
                  <c:v>3.8302000000000003E-2</c:v>
                </c:pt>
                <c:pt idx="62593">
                  <c:v>3.8648299999999997E-2</c:v>
                </c:pt>
                <c:pt idx="62594">
                  <c:v>3.8953000000000002E-2</c:v>
                </c:pt>
                <c:pt idx="62595">
                  <c:v>3.9215E-2</c:v>
                </c:pt>
                <c:pt idx="62596">
                  <c:v>3.9433200000000002E-2</c:v>
                </c:pt>
                <c:pt idx="62597">
                  <c:v>3.9605899999999999E-2</c:v>
                </c:pt>
                <c:pt idx="62598">
                  <c:v>3.97309E-2</c:v>
                </c:pt>
                <c:pt idx="62599">
                  <c:v>3.9806399999999999E-2</c:v>
                </c:pt>
                <c:pt idx="62600">
                  <c:v>3.98308E-2</c:v>
                </c:pt>
                <c:pt idx="62601">
                  <c:v>3.9803100000000001E-2</c:v>
                </c:pt>
                <c:pt idx="62602">
                  <c:v>3.9722399999999998E-2</c:v>
                </c:pt>
                <c:pt idx="62603">
                  <c:v>3.9587499999999998E-2</c:v>
                </c:pt>
                <c:pt idx="62604">
                  <c:v>3.9397799999999997E-2</c:v>
                </c:pt>
                <c:pt idx="62605">
                  <c:v>3.9154300000000003E-2</c:v>
                </c:pt>
                <c:pt idx="62606">
                  <c:v>3.8858900000000002E-2</c:v>
                </c:pt>
                <c:pt idx="62607">
                  <c:v>3.8513400000000003E-2</c:v>
                </c:pt>
                <c:pt idx="62608">
                  <c:v>3.8116700000000003E-2</c:v>
                </c:pt>
                <c:pt idx="62609">
                  <c:v>3.76656E-2</c:v>
                </c:pt>
                <c:pt idx="62610">
                  <c:v>3.7156599999999998E-2</c:v>
                </c:pt>
                <c:pt idx="62611">
                  <c:v>3.6588299999999997E-2</c:v>
                </c:pt>
                <c:pt idx="62612">
                  <c:v>3.5961300000000002E-2</c:v>
                </c:pt>
                <c:pt idx="62613">
                  <c:v>3.5276700000000001E-2</c:v>
                </c:pt>
                <c:pt idx="62614">
                  <c:v>3.4536999999999998E-2</c:v>
                </c:pt>
                <c:pt idx="62615">
                  <c:v>3.37463E-2</c:v>
                </c:pt>
                <c:pt idx="62616">
                  <c:v>3.2908699999999999E-2</c:v>
                </c:pt>
                <c:pt idx="62617">
                  <c:v>3.2024999999999998E-2</c:v>
                </c:pt>
                <c:pt idx="62618">
                  <c:v>3.10923E-2</c:v>
                </c:pt>
                <c:pt idx="62619">
                  <c:v>3.0108300000000001E-2</c:v>
                </c:pt>
                <c:pt idx="62620">
                  <c:v>2.9074900000000001E-2</c:v>
                </c:pt>
                <c:pt idx="62621">
                  <c:v>2.7995300000000001E-2</c:v>
                </c:pt>
                <c:pt idx="62622">
                  <c:v>2.68702E-2</c:v>
                </c:pt>
                <c:pt idx="62623">
                  <c:v>2.5697899999999999E-2</c:v>
                </c:pt>
                <c:pt idx="62624">
                  <c:v>2.4478E-2</c:v>
                </c:pt>
                <c:pt idx="62625">
                  <c:v>2.3212699999999999E-2</c:v>
                </c:pt>
                <c:pt idx="62626">
                  <c:v>2.1905299999999999E-2</c:v>
                </c:pt>
                <c:pt idx="62627">
                  <c:v>2.05579E-2</c:v>
                </c:pt>
                <c:pt idx="62628">
                  <c:v>1.9172000000000002E-2</c:v>
                </c:pt>
                <c:pt idx="62629">
                  <c:v>1.7749299999999999E-2</c:v>
                </c:pt>
                <c:pt idx="62630">
                  <c:v>1.62921E-2</c:v>
                </c:pt>
                <c:pt idx="62631">
                  <c:v>1.48033E-2</c:v>
                </c:pt>
                <c:pt idx="62632">
                  <c:v>1.32841E-2</c:v>
                </c:pt>
                <c:pt idx="62633">
                  <c:v>1.1733499999999999E-2</c:v>
                </c:pt>
                <c:pt idx="62634">
                  <c:v>1.01499E-2</c:v>
                </c:pt>
                <c:pt idx="62635" formatCode="0.00E+00">
                  <c:v>8.5341600000000007E-3</c:v>
                </c:pt>
                <c:pt idx="62636" formatCode="0.00E+00">
                  <c:v>6.8895600000000003E-3</c:v>
                </c:pt>
                <c:pt idx="62637" formatCode="0.00E+00">
                  <c:v>5.2192799999999998E-3</c:v>
                </c:pt>
                <c:pt idx="62638" formatCode="0.00E+00">
                  <c:v>3.5250500000000001E-3</c:v>
                </c:pt>
                <c:pt idx="62639" formatCode="0.00E+00">
                  <c:v>1.8073E-3</c:v>
                </c:pt>
                <c:pt idx="62640" formatCode="0.00E+00">
                  <c:v>6.5553800000000002E-5</c:v>
                </c:pt>
                <c:pt idx="62641" formatCode="0.00E+00">
                  <c:v>-1.69907E-3</c:v>
                </c:pt>
                <c:pt idx="62642" formatCode="0.00E+00">
                  <c:v>-3.4836400000000001E-3</c:v>
                </c:pt>
                <c:pt idx="62643" formatCode="0.00E+00">
                  <c:v>-5.2874100000000002E-3</c:v>
                </c:pt>
                <c:pt idx="62644" formatCode="0.00E+00">
                  <c:v>-7.1120599999999999E-3</c:v>
                </c:pt>
                <c:pt idx="62645" formatCode="0.00E+00">
                  <c:v>-8.9582399999999993E-3</c:v>
                </c:pt>
                <c:pt idx="62646">
                  <c:v>-1.08264E-2</c:v>
                </c:pt>
                <c:pt idx="62647">
                  <c:v>-1.27186E-2</c:v>
                </c:pt>
                <c:pt idx="62648">
                  <c:v>-1.4634899999999999E-2</c:v>
                </c:pt>
                <c:pt idx="62649">
                  <c:v>-1.65703E-2</c:v>
                </c:pt>
                <c:pt idx="62650">
                  <c:v>-1.8519299999999999E-2</c:v>
                </c:pt>
                <c:pt idx="62651">
                  <c:v>-2.0479799999999999E-2</c:v>
                </c:pt>
                <c:pt idx="62652">
                  <c:v>-2.2452300000000001E-2</c:v>
                </c:pt>
                <c:pt idx="62653">
                  <c:v>-2.4435200000000001E-2</c:v>
                </c:pt>
                <c:pt idx="62654">
                  <c:v>-2.6423800000000001E-2</c:v>
                </c:pt>
                <c:pt idx="62655">
                  <c:v>-2.8413399999999998E-2</c:v>
                </c:pt>
                <c:pt idx="62656">
                  <c:v>-3.0402200000000001E-2</c:v>
                </c:pt>
                <c:pt idx="62657">
                  <c:v>-3.2390000000000002E-2</c:v>
                </c:pt>
                <c:pt idx="62658">
                  <c:v>-3.43761E-2</c:v>
                </c:pt>
                <c:pt idx="62659">
                  <c:v>-3.6359299999999997E-2</c:v>
                </c:pt>
                <c:pt idx="62660">
                  <c:v>-3.8337900000000001E-2</c:v>
                </c:pt>
                <c:pt idx="62661">
                  <c:v>-4.0310699999999998E-2</c:v>
                </c:pt>
                <c:pt idx="62662">
                  <c:v>-4.2276599999999998E-2</c:v>
                </c:pt>
                <c:pt idx="62663">
                  <c:v>-4.4232599999999997E-2</c:v>
                </c:pt>
                <c:pt idx="62664">
                  <c:v>-4.61745E-2</c:v>
                </c:pt>
                <c:pt idx="62665">
                  <c:v>-4.8099799999999998E-2</c:v>
                </c:pt>
                <c:pt idx="62666">
                  <c:v>-5.00086E-2</c:v>
                </c:pt>
                <c:pt idx="62667">
                  <c:v>-5.1899199999999999E-2</c:v>
                </c:pt>
                <c:pt idx="62668">
                  <c:v>-5.3766599999999998E-2</c:v>
                </c:pt>
                <c:pt idx="62669">
                  <c:v>-5.56059E-2</c:v>
                </c:pt>
                <c:pt idx="62670">
                  <c:v>-5.7416799999999997E-2</c:v>
                </c:pt>
                <c:pt idx="62671">
                  <c:v>-5.9202299999999999E-2</c:v>
                </c:pt>
                <c:pt idx="62672">
                  <c:v>-6.0965400000000003E-2</c:v>
                </c:pt>
                <c:pt idx="62673">
                  <c:v>-6.2705300000000005E-2</c:v>
                </c:pt>
                <c:pt idx="62674">
                  <c:v>-6.4417500000000003E-2</c:v>
                </c:pt>
                <c:pt idx="62675">
                  <c:v>-6.6099199999999997E-2</c:v>
                </c:pt>
                <c:pt idx="62676">
                  <c:v>-6.77513E-2</c:v>
                </c:pt>
                <c:pt idx="62677">
                  <c:v>-6.9374599999999995E-2</c:v>
                </c:pt>
                <c:pt idx="62678">
                  <c:v>-7.0966399999999999E-2</c:v>
                </c:pt>
                <c:pt idx="62679">
                  <c:v>-7.2521799999999997E-2</c:v>
                </c:pt>
                <c:pt idx="62680">
                  <c:v>-7.4037900000000004E-2</c:v>
                </c:pt>
                <c:pt idx="62681">
                  <c:v>-7.5513399999999994E-2</c:v>
                </c:pt>
                <c:pt idx="62682">
                  <c:v>-7.6944899999999997E-2</c:v>
                </c:pt>
                <c:pt idx="62683">
                  <c:v>-7.8327900000000006E-2</c:v>
                </c:pt>
                <c:pt idx="62684">
                  <c:v>-7.9662999999999998E-2</c:v>
                </c:pt>
                <c:pt idx="62685">
                  <c:v>-8.0956799999999995E-2</c:v>
                </c:pt>
                <c:pt idx="62686">
                  <c:v>-8.2211999999999993E-2</c:v>
                </c:pt>
                <c:pt idx="62687">
                  <c:v>-8.3423600000000001E-2</c:v>
                </c:pt>
                <c:pt idx="62688">
                  <c:v>-8.4585499999999994E-2</c:v>
                </c:pt>
                <c:pt idx="62689">
                  <c:v>-8.5695400000000005E-2</c:v>
                </c:pt>
                <c:pt idx="62690">
                  <c:v>-8.6753300000000005E-2</c:v>
                </c:pt>
                <c:pt idx="62691">
                  <c:v>-8.7760599999999994E-2</c:v>
                </c:pt>
                <c:pt idx="62692">
                  <c:v>-8.8718900000000003E-2</c:v>
                </c:pt>
                <c:pt idx="62693">
                  <c:v>-8.9627499999999999E-2</c:v>
                </c:pt>
                <c:pt idx="62694">
                  <c:v>-9.0482900000000005E-2</c:v>
                </c:pt>
                <c:pt idx="62695">
                  <c:v>-9.1283000000000003E-2</c:v>
                </c:pt>
                <c:pt idx="62696">
                  <c:v>-9.2030699999999993E-2</c:v>
                </c:pt>
                <c:pt idx="62697">
                  <c:v>-9.2730099999999996E-2</c:v>
                </c:pt>
                <c:pt idx="62698">
                  <c:v>-9.3381099999999995E-2</c:v>
                </c:pt>
                <c:pt idx="62699">
                  <c:v>-9.3981200000000001E-2</c:v>
                </c:pt>
                <c:pt idx="62700">
                  <c:v>-9.4529699999999994E-2</c:v>
                </c:pt>
                <c:pt idx="62701">
                  <c:v>-9.5027600000000004E-2</c:v>
                </c:pt>
                <c:pt idx="62702">
                  <c:v>-9.5475599999999994E-2</c:v>
                </c:pt>
                <c:pt idx="62703">
                  <c:v>-9.5871499999999998E-2</c:v>
                </c:pt>
                <c:pt idx="62704">
                  <c:v>-9.6213400000000004E-2</c:v>
                </c:pt>
                <c:pt idx="62705">
                  <c:v>-9.6503000000000005E-2</c:v>
                </c:pt>
                <c:pt idx="62706">
                  <c:v>-9.6744800000000006E-2</c:v>
                </c:pt>
                <c:pt idx="62707">
                  <c:v>-9.6940200000000004E-2</c:v>
                </c:pt>
                <c:pt idx="62708">
                  <c:v>-9.7087900000000005E-2</c:v>
                </c:pt>
                <c:pt idx="62709">
                  <c:v>-9.7186099999999997E-2</c:v>
                </c:pt>
                <c:pt idx="62710">
                  <c:v>-9.72354E-2</c:v>
                </c:pt>
                <c:pt idx="62711">
                  <c:v>-9.7236199999999995E-2</c:v>
                </c:pt>
                <c:pt idx="62712">
                  <c:v>-9.7187499999999996E-2</c:v>
                </c:pt>
                <c:pt idx="62713">
                  <c:v>-9.7089700000000001E-2</c:v>
                </c:pt>
                <c:pt idx="62714">
                  <c:v>-9.6947400000000003E-2</c:v>
                </c:pt>
                <c:pt idx="62715">
                  <c:v>-9.6767400000000003E-2</c:v>
                </c:pt>
                <c:pt idx="62716">
                  <c:v>-9.6553200000000006E-2</c:v>
                </c:pt>
                <c:pt idx="62717">
                  <c:v>-9.6302600000000002E-2</c:v>
                </c:pt>
                <c:pt idx="62718">
                  <c:v>-9.6011700000000005E-2</c:v>
                </c:pt>
                <c:pt idx="62719">
                  <c:v>-9.5679E-2</c:v>
                </c:pt>
                <c:pt idx="62720">
                  <c:v>-9.5306299999999997E-2</c:v>
                </c:pt>
                <c:pt idx="62721">
                  <c:v>-9.4898300000000005E-2</c:v>
                </c:pt>
                <c:pt idx="62722">
                  <c:v>-9.4458E-2</c:v>
                </c:pt>
                <c:pt idx="62723">
                  <c:v>-9.39807E-2</c:v>
                </c:pt>
                <c:pt idx="62724">
                  <c:v>-9.3460399999999999E-2</c:v>
                </c:pt>
                <c:pt idx="62725">
                  <c:v>-9.2897199999999999E-2</c:v>
                </c:pt>
                <c:pt idx="62726">
                  <c:v>-9.2296000000000003E-2</c:v>
                </c:pt>
                <c:pt idx="62727">
                  <c:v>-9.1661900000000004E-2</c:v>
                </c:pt>
                <c:pt idx="62728">
                  <c:v>-9.0996999999999995E-2</c:v>
                </c:pt>
                <c:pt idx="62729">
                  <c:v>-9.0301400000000004E-2</c:v>
                </c:pt>
                <c:pt idx="62730">
                  <c:v>-8.9575699999999994E-2</c:v>
                </c:pt>
                <c:pt idx="62731">
                  <c:v>-8.8817699999999999E-2</c:v>
                </c:pt>
                <c:pt idx="62732">
                  <c:v>-8.8021600000000005E-2</c:v>
                </c:pt>
                <c:pt idx="62733">
                  <c:v>-8.7186299999999994E-2</c:v>
                </c:pt>
                <c:pt idx="62734">
                  <c:v>-8.6320800000000003E-2</c:v>
                </c:pt>
                <c:pt idx="62735">
                  <c:v>-8.5434999999999997E-2</c:v>
                </c:pt>
                <c:pt idx="62736">
                  <c:v>-8.4531300000000004E-2</c:v>
                </c:pt>
                <c:pt idx="62737">
                  <c:v>-8.3609699999999995E-2</c:v>
                </c:pt>
                <c:pt idx="62738">
                  <c:v>-8.2672499999999996E-2</c:v>
                </c:pt>
                <c:pt idx="62739">
                  <c:v>-8.1722600000000006E-2</c:v>
                </c:pt>
                <c:pt idx="62740">
                  <c:v>-8.0760399999999996E-2</c:v>
                </c:pt>
                <c:pt idx="62741">
                  <c:v>-7.9782900000000004E-2</c:v>
                </c:pt>
                <c:pt idx="62742">
                  <c:v>-7.8788200000000003E-2</c:v>
                </c:pt>
                <c:pt idx="62743">
                  <c:v>-7.7778299999999995E-2</c:v>
                </c:pt>
                <c:pt idx="62744">
                  <c:v>-7.6756699999999997E-2</c:v>
                </c:pt>
                <c:pt idx="62745">
                  <c:v>-7.5727699999999995E-2</c:v>
                </c:pt>
                <c:pt idx="62746">
                  <c:v>-7.4698000000000001E-2</c:v>
                </c:pt>
                <c:pt idx="62747">
                  <c:v>-7.3673799999999998E-2</c:v>
                </c:pt>
                <c:pt idx="62748">
                  <c:v>-7.2660299999999997E-2</c:v>
                </c:pt>
                <c:pt idx="62749">
                  <c:v>-7.1660299999999996E-2</c:v>
                </c:pt>
                <c:pt idx="62750">
                  <c:v>-7.0673E-2</c:v>
                </c:pt>
                <c:pt idx="62751">
                  <c:v>-6.9694400000000004E-2</c:v>
                </c:pt>
                <c:pt idx="62752">
                  <c:v>-6.8721099999999993E-2</c:v>
                </c:pt>
                <c:pt idx="62753">
                  <c:v>-6.7752900000000005E-2</c:v>
                </c:pt>
                <c:pt idx="62754">
                  <c:v>-6.6790699999999995E-2</c:v>
                </c:pt>
                <c:pt idx="62755">
                  <c:v>-6.5833199999999995E-2</c:v>
                </c:pt>
                <c:pt idx="62756">
                  <c:v>-6.4878099999999994E-2</c:v>
                </c:pt>
                <c:pt idx="62757">
                  <c:v>-6.3925399999999993E-2</c:v>
                </c:pt>
                <c:pt idx="62758">
                  <c:v>-6.2981400000000007E-2</c:v>
                </c:pt>
                <c:pt idx="62759">
                  <c:v>-6.20548E-2</c:v>
                </c:pt>
                <c:pt idx="62760">
                  <c:v>-6.1151299999999999E-2</c:v>
                </c:pt>
                <c:pt idx="62761">
                  <c:v>-6.0274300000000003E-2</c:v>
                </c:pt>
                <c:pt idx="62762">
                  <c:v>-5.9426300000000001E-2</c:v>
                </c:pt>
                <c:pt idx="62763">
                  <c:v>-5.8608899999999998E-2</c:v>
                </c:pt>
                <c:pt idx="62764">
                  <c:v>-5.7822400000000003E-2</c:v>
                </c:pt>
                <c:pt idx="62765">
                  <c:v>-5.7067699999999999E-2</c:v>
                </c:pt>
                <c:pt idx="62766">
                  <c:v>-5.6347599999999998E-2</c:v>
                </c:pt>
                <c:pt idx="62767">
                  <c:v>-5.56655E-2</c:v>
                </c:pt>
                <c:pt idx="62768">
                  <c:v>-5.5024900000000002E-2</c:v>
                </c:pt>
                <c:pt idx="62769">
                  <c:v>-5.4429400000000003E-2</c:v>
                </c:pt>
                <c:pt idx="62770">
                  <c:v>-5.3877899999999999E-2</c:v>
                </c:pt>
                <c:pt idx="62771">
                  <c:v>-5.3366700000000003E-2</c:v>
                </c:pt>
                <c:pt idx="62772">
                  <c:v>-5.28963E-2</c:v>
                </c:pt>
                <c:pt idx="62773">
                  <c:v>-5.2473199999999998E-2</c:v>
                </c:pt>
                <c:pt idx="62774">
                  <c:v>-5.2102900000000001E-2</c:v>
                </c:pt>
                <c:pt idx="62775">
                  <c:v>-5.1783299999999997E-2</c:v>
                </c:pt>
                <c:pt idx="62776">
                  <c:v>-5.1508499999999999E-2</c:v>
                </c:pt>
                <c:pt idx="62777">
                  <c:v>-5.1277900000000001E-2</c:v>
                </c:pt>
                <c:pt idx="62778">
                  <c:v>-5.1095599999999998E-2</c:v>
                </c:pt>
                <c:pt idx="62779">
                  <c:v>-5.0963599999999998E-2</c:v>
                </c:pt>
                <c:pt idx="62780">
                  <c:v>-5.0879599999999997E-2</c:v>
                </c:pt>
                <c:pt idx="62781">
                  <c:v>-5.0839299999999997E-2</c:v>
                </c:pt>
                <c:pt idx="62782">
                  <c:v>-5.08394E-2</c:v>
                </c:pt>
                <c:pt idx="62783">
                  <c:v>-5.0878600000000003E-2</c:v>
                </c:pt>
                <c:pt idx="62784">
                  <c:v>-5.09533E-2</c:v>
                </c:pt>
                <c:pt idx="62785">
                  <c:v>-5.1055200000000002E-2</c:v>
                </c:pt>
                <c:pt idx="62786">
                  <c:v>-5.1179599999999999E-2</c:v>
                </c:pt>
                <c:pt idx="62787">
                  <c:v>-5.1330500000000001E-2</c:v>
                </c:pt>
                <c:pt idx="62788">
                  <c:v>-5.1515499999999999E-2</c:v>
                </c:pt>
                <c:pt idx="62789">
                  <c:v>-5.1741099999999998E-2</c:v>
                </c:pt>
                <c:pt idx="62790">
                  <c:v>-5.2012299999999997E-2</c:v>
                </c:pt>
                <c:pt idx="62791">
                  <c:v>-5.2330300000000003E-2</c:v>
                </c:pt>
                <c:pt idx="62792">
                  <c:v>-5.2693900000000002E-2</c:v>
                </c:pt>
                <c:pt idx="62793">
                  <c:v>-5.3103699999999997E-2</c:v>
                </c:pt>
                <c:pt idx="62794">
                  <c:v>-5.3561999999999999E-2</c:v>
                </c:pt>
                <c:pt idx="62795">
                  <c:v>-5.4070699999999999E-2</c:v>
                </c:pt>
                <c:pt idx="62796">
                  <c:v>-5.4630100000000001E-2</c:v>
                </c:pt>
                <c:pt idx="62797">
                  <c:v>-5.5236800000000003E-2</c:v>
                </c:pt>
                <c:pt idx="62798">
                  <c:v>-5.5884900000000001E-2</c:v>
                </c:pt>
                <c:pt idx="62799">
                  <c:v>-5.6570799999999997E-2</c:v>
                </c:pt>
                <c:pt idx="62800">
                  <c:v>-5.72965E-2</c:v>
                </c:pt>
                <c:pt idx="62801">
                  <c:v>-5.8065899999999997E-2</c:v>
                </c:pt>
                <c:pt idx="62802">
                  <c:v>-5.8880399999999999E-2</c:v>
                </c:pt>
                <c:pt idx="62803">
                  <c:v>-5.9735099999999999E-2</c:v>
                </c:pt>
                <c:pt idx="62804">
                  <c:v>-6.0621300000000003E-2</c:v>
                </c:pt>
                <c:pt idx="62805">
                  <c:v>-6.1532000000000003E-2</c:v>
                </c:pt>
                <c:pt idx="62806">
                  <c:v>-6.2463900000000003E-2</c:v>
                </c:pt>
                <c:pt idx="62807">
                  <c:v>-6.3415200000000005E-2</c:v>
                </c:pt>
                <c:pt idx="62808">
                  <c:v>-6.4384399999999994E-2</c:v>
                </c:pt>
                <c:pt idx="62809">
                  <c:v>-6.5372E-2</c:v>
                </c:pt>
                <c:pt idx="62810">
                  <c:v>-6.6382899999999995E-2</c:v>
                </c:pt>
                <c:pt idx="62811">
                  <c:v>-6.7421099999999998E-2</c:v>
                </c:pt>
                <c:pt idx="62812">
                  <c:v>-6.8484799999999998E-2</c:v>
                </c:pt>
                <c:pt idx="62813">
                  <c:v>-6.9569599999999995E-2</c:v>
                </c:pt>
                <c:pt idx="62814">
                  <c:v>-7.0673399999999997E-2</c:v>
                </c:pt>
                <c:pt idx="62815">
                  <c:v>-7.1793800000000005E-2</c:v>
                </c:pt>
                <c:pt idx="62816">
                  <c:v>-7.29273E-2</c:v>
                </c:pt>
                <c:pt idx="62817">
                  <c:v>-7.4074000000000001E-2</c:v>
                </c:pt>
                <c:pt idx="62818">
                  <c:v>-7.5235099999999999E-2</c:v>
                </c:pt>
                <c:pt idx="62819">
                  <c:v>-7.6407199999999995E-2</c:v>
                </c:pt>
                <c:pt idx="62820">
                  <c:v>-7.7585199999999993E-2</c:v>
                </c:pt>
                <c:pt idx="62821">
                  <c:v>-7.8770599999999996E-2</c:v>
                </c:pt>
                <c:pt idx="62822">
                  <c:v>-7.9971E-2</c:v>
                </c:pt>
                <c:pt idx="62823">
                  <c:v>-8.1190600000000002E-2</c:v>
                </c:pt>
                <c:pt idx="62824">
                  <c:v>-8.2430900000000001E-2</c:v>
                </c:pt>
                <c:pt idx="62825">
                  <c:v>-8.3697099999999997E-2</c:v>
                </c:pt>
                <c:pt idx="62826">
                  <c:v>-8.4993299999999994E-2</c:v>
                </c:pt>
                <c:pt idx="62827">
                  <c:v>-8.6317000000000005E-2</c:v>
                </c:pt>
                <c:pt idx="62828">
                  <c:v>-8.7661900000000001E-2</c:v>
                </c:pt>
                <c:pt idx="62829">
                  <c:v>-8.9022500000000004E-2</c:v>
                </c:pt>
                <c:pt idx="62830">
                  <c:v>-9.0394000000000002E-2</c:v>
                </c:pt>
                <c:pt idx="62831">
                  <c:v>-9.1768199999999994E-2</c:v>
                </c:pt>
                <c:pt idx="62832">
                  <c:v>-9.31371E-2</c:v>
                </c:pt>
                <c:pt idx="62833">
                  <c:v>-9.4503500000000004E-2</c:v>
                </c:pt>
                <c:pt idx="62834">
                  <c:v>-9.5877799999999999E-2</c:v>
                </c:pt>
                <c:pt idx="62835">
                  <c:v>-9.7267199999999998E-2</c:v>
                </c:pt>
                <c:pt idx="62836">
                  <c:v>-9.8672200000000002E-2</c:v>
                </c:pt>
                <c:pt idx="62837">
                  <c:v>-0.10009</c:v>
                </c:pt>
                <c:pt idx="62838">
                  <c:v>-0.101518</c:v>
                </c:pt>
                <c:pt idx="62839">
                  <c:v>-0.102949</c:v>
                </c:pt>
                <c:pt idx="62840">
                  <c:v>-0.104378</c:v>
                </c:pt>
                <c:pt idx="62841">
                  <c:v>-0.10580299999999999</c:v>
                </c:pt>
                <c:pt idx="62842">
                  <c:v>-0.107226</c:v>
                </c:pt>
                <c:pt idx="62843">
                  <c:v>-0.108651</c:v>
                </c:pt>
                <c:pt idx="62844">
                  <c:v>-0.110082</c:v>
                </c:pt>
                <c:pt idx="62845">
                  <c:v>-0.11151800000000001</c:v>
                </c:pt>
                <c:pt idx="62846">
                  <c:v>-0.11296</c:v>
                </c:pt>
                <c:pt idx="62847">
                  <c:v>-0.11441</c:v>
                </c:pt>
                <c:pt idx="62848">
                  <c:v>-0.115869</c:v>
                </c:pt>
                <c:pt idx="62849">
                  <c:v>-0.117336</c:v>
                </c:pt>
                <c:pt idx="62850">
                  <c:v>-0.118809</c:v>
                </c:pt>
                <c:pt idx="62851">
                  <c:v>-0.12028999999999999</c:v>
                </c:pt>
                <c:pt idx="62852">
                  <c:v>-0.12178</c:v>
                </c:pt>
                <c:pt idx="62853">
                  <c:v>-0.123279</c:v>
                </c:pt>
                <c:pt idx="62854">
                  <c:v>-0.124781</c:v>
                </c:pt>
                <c:pt idx="62855">
                  <c:v>-0.12628</c:v>
                </c:pt>
                <c:pt idx="62856">
                  <c:v>-0.127774</c:v>
                </c:pt>
                <c:pt idx="62857">
                  <c:v>-0.129271</c:v>
                </c:pt>
                <c:pt idx="62858">
                  <c:v>-0.130774</c:v>
                </c:pt>
                <c:pt idx="62859">
                  <c:v>-0.13227900000000001</c:v>
                </c:pt>
                <c:pt idx="62860">
                  <c:v>-0.13378699999999999</c:v>
                </c:pt>
                <c:pt idx="62861">
                  <c:v>-0.135299</c:v>
                </c:pt>
                <c:pt idx="62862">
                  <c:v>-0.136819</c:v>
                </c:pt>
                <c:pt idx="62863">
                  <c:v>-0.138345</c:v>
                </c:pt>
                <c:pt idx="62864">
                  <c:v>-0.139875</c:v>
                </c:pt>
                <c:pt idx="62865">
                  <c:v>-0.14141000000000001</c:v>
                </c:pt>
                <c:pt idx="62866">
                  <c:v>-0.14294699999999999</c:v>
                </c:pt>
                <c:pt idx="62867">
                  <c:v>-0.144482</c:v>
                </c:pt>
                <c:pt idx="62868">
                  <c:v>-0.14601600000000001</c:v>
                </c:pt>
                <c:pt idx="62869">
                  <c:v>-0.14755299999999999</c:v>
                </c:pt>
                <c:pt idx="62870">
                  <c:v>-0.14910200000000001</c:v>
                </c:pt>
                <c:pt idx="62871">
                  <c:v>-0.15066299999999999</c:v>
                </c:pt>
                <c:pt idx="62872">
                  <c:v>-0.152229</c:v>
                </c:pt>
                <c:pt idx="62873">
                  <c:v>-0.15378600000000001</c:v>
                </c:pt>
                <c:pt idx="62874">
                  <c:v>-0.15532699999999999</c:v>
                </c:pt>
                <c:pt idx="62875">
                  <c:v>-0.15684600000000001</c:v>
                </c:pt>
                <c:pt idx="62876">
                  <c:v>-0.15834500000000001</c:v>
                </c:pt>
                <c:pt idx="62877">
                  <c:v>-0.159833</c:v>
                </c:pt>
                <c:pt idx="62878">
                  <c:v>-0.16131499999999999</c:v>
                </c:pt>
                <c:pt idx="62879">
                  <c:v>-0.16278699999999999</c:v>
                </c:pt>
                <c:pt idx="62880">
                  <c:v>-0.164246</c:v>
                </c:pt>
                <c:pt idx="62881">
                  <c:v>-0.16569999999999999</c:v>
                </c:pt>
                <c:pt idx="62882">
                  <c:v>-0.167161</c:v>
                </c:pt>
                <c:pt idx="62883">
                  <c:v>-0.16863800000000001</c:v>
                </c:pt>
                <c:pt idx="62884">
                  <c:v>-0.17013200000000001</c:v>
                </c:pt>
                <c:pt idx="62885">
                  <c:v>-0.17164399999999999</c:v>
                </c:pt>
                <c:pt idx="62886">
                  <c:v>-0.17317299999999999</c:v>
                </c:pt>
                <c:pt idx="62887">
                  <c:v>-0.17472099999999999</c:v>
                </c:pt>
                <c:pt idx="62888">
                  <c:v>-0.176288</c:v>
                </c:pt>
                <c:pt idx="62889">
                  <c:v>-0.17787</c:v>
                </c:pt>
                <c:pt idx="62890">
                  <c:v>-0.17946200000000001</c:v>
                </c:pt>
                <c:pt idx="62891">
                  <c:v>-0.18105599999999999</c:v>
                </c:pt>
                <c:pt idx="62892">
                  <c:v>-0.182642</c:v>
                </c:pt>
                <c:pt idx="62893">
                  <c:v>-0.18421199999999999</c:v>
                </c:pt>
                <c:pt idx="62894">
                  <c:v>-0.18575800000000001</c:v>
                </c:pt>
                <c:pt idx="62895">
                  <c:v>-0.187278</c:v>
                </c:pt>
                <c:pt idx="62896">
                  <c:v>-0.18876799999999999</c:v>
                </c:pt>
                <c:pt idx="62897">
                  <c:v>-0.190222</c:v>
                </c:pt>
                <c:pt idx="62898">
                  <c:v>-0.19164300000000001</c:v>
                </c:pt>
                <c:pt idx="62899">
                  <c:v>-0.19303799999999999</c:v>
                </c:pt>
                <c:pt idx="62900">
                  <c:v>-0.19441800000000001</c:v>
                </c:pt>
                <c:pt idx="62901">
                  <c:v>-0.19578799999999999</c:v>
                </c:pt>
                <c:pt idx="62902">
                  <c:v>-0.19715199999999999</c:v>
                </c:pt>
                <c:pt idx="62903">
                  <c:v>-0.19850400000000001</c:v>
                </c:pt>
                <c:pt idx="62904">
                  <c:v>-0.19983799999999999</c:v>
                </c:pt>
                <c:pt idx="62905">
                  <c:v>-0.201152</c:v>
                </c:pt>
                <c:pt idx="62906">
                  <c:v>-0.20244899999999999</c:v>
                </c:pt>
                <c:pt idx="62907">
                  <c:v>-0.20372999999999999</c:v>
                </c:pt>
                <c:pt idx="62908">
                  <c:v>-0.20499100000000001</c:v>
                </c:pt>
                <c:pt idx="62909">
                  <c:v>-0.206237</c:v>
                </c:pt>
                <c:pt idx="62910">
                  <c:v>-0.207481</c:v>
                </c:pt>
                <c:pt idx="62911">
                  <c:v>-0.208735</c:v>
                </c:pt>
                <c:pt idx="62912">
                  <c:v>-0.21000199999999999</c:v>
                </c:pt>
                <c:pt idx="62913">
                  <c:v>-0.211281</c:v>
                </c:pt>
                <c:pt idx="62914">
                  <c:v>-0.21257300000000001</c:v>
                </c:pt>
                <c:pt idx="62915">
                  <c:v>-0.21387600000000001</c:v>
                </c:pt>
                <c:pt idx="62916">
                  <c:v>-0.21518300000000001</c:v>
                </c:pt>
                <c:pt idx="62917">
                  <c:v>-0.21648999999999999</c:v>
                </c:pt>
                <c:pt idx="62918">
                  <c:v>-0.21779599999999999</c:v>
                </c:pt>
                <c:pt idx="62919">
                  <c:v>-0.21910299999999999</c:v>
                </c:pt>
                <c:pt idx="62920">
                  <c:v>-0.22040999999999999</c:v>
                </c:pt>
                <c:pt idx="62921">
                  <c:v>-0.221717</c:v>
                </c:pt>
                <c:pt idx="62922">
                  <c:v>-0.223027</c:v>
                </c:pt>
                <c:pt idx="62923">
                  <c:v>-0.224333</c:v>
                </c:pt>
                <c:pt idx="62924">
                  <c:v>-0.22562199999999999</c:v>
                </c:pt>
                <c:pt idx="62925">
                  <c:v>-0.22689300000000001</c:v>
                </c:pt>
                <c:pt idx="62926">
                  <c:v>-0.22815199999999999</c:v>
                </c:pt>
                <c:pt idx="62927">
                  <c:v>-0.229405</c:v>
                </c:pt>
                <c:pt idx="62928">
                  <c:v>-0.230658</c:v>
                </c:pt>
                <c:pt idx="62929">
                  <c:v>-0.23191100000000001</c:v>
                </c:pt>
                <c:pt idx="62930">
                  <c:v>-0.23316899999999999</c:v>
                </c:pt>
                <c:pt idx="62931">
                  <c:v>-0.234434</c:v>
                </c:pt>
                <c:pt idx="62932">
                  <c:v>-0.235707</c:v>
                </c:pt>
                <c:pt idx="62933">
                  <c:v>-0.23698900000000001</c:v>
                </c:pt>
                <c:pt idx="62934">
                  <c:v>-0.238284</c:v>
                </c:pt>
                <c:pt idx="62935">
                  <c:v>-0.239592</c:v>
                </c:pt>
                <c:pt idx="62936">
                  <c:v>-0.24090500000000001</c:v>
                </c:pt>
                <c:pt idx="62937">
                  <c:v>-0.24221200000000001</c:v>
                </c:pt>
                <c:pt idx="62938">
                  <c:v>-0.24351300000000001</c:v>
                </c:pt>
                <c:pt idx="62939">
                  <c:v>-0.24481600000000001</c:v>
                </c:pt>
                <c:pt idx="62940">
                  <c:v>-0.24612400000000001</c:v>
                </c:pt>
                <c:pt idx="62941">
                  <c:v>-0.24743399999999999</c:v>
                </c:pt>
                <c:pt idx="62942">
                  <c:v>-0.24873899999999999</c:v>
                </c:pt>
                <c:pt idx="62943">
                  <c:v>-0.25002999999999997</c:v>
                </c:pt>
                <c:pt idx="62944">
                  <c:v>-0.251309</c:v>
                </c:pt>
                <c:pt idx="62945">
                  <c:v>-0.252579</c:v>
                </c:pt>
                <c:pt idx="62946">
                  <c:v>-0.25384200000000001</c:v>
                </c:pt>
                <c:pt idx="62947">
                  <c:v>-0.25509999999999999</c:v>
                </c:pt>
                <c:pt idx="62948">
                  <c:v>-0.256351</c:v>
                </c:pt>
                <c:pt idx="62949">
                  <c:v>-0.25759100000000001</c:v>
                </c:pt>
                <c:pt idx="62950">
                  <c:v>-0.25881900000000002</c:v>
                </c:pt>
                <c:pt idx="62951">
                  <c:v>-0.26003900000000002</c:v>
                </c:pt>
                <c:pt idx="62952">
                  <c:v>-0.26124799999999998</c:v>
                </c:pt>
                <c:pt idx="62953">
                  <c:v>-0.262438</c:v>
                </c:pt>
                <c:pt idx="62954">
                  <c:v>-0.26360699999999998</c:v>
                </c:pt>
                <c:pt idx="62955">
                  <c:v>-0.26475900000000002</c:v>
                </c:pt>
                <c:pt idx="62956">
                  <c:v>-0.26589099999999999</c:v>
                </c:pt>
                <c:pt idx="62957">
                  <c:v>-0.26699099999999998</c:v>
                </c:pt>
                <c:pt idx="62958">
                  <c:v>-0.26805299999999999</c:v>
                </c:pt>
                <c:pt idx="62959">
                  <c:v>-0.26907300000000001</c:v>
                </c:pt>
                <c:pt idx="62960">
                  <c:v>-0.27004800000000001</c:v>
                </c:pt>
                <c:pt idx="62961">
                  <c:v>-0.27096799999999999</c:v>
                </c:pt>
                <c:pt idx="62962">
                  <c:v>-0.27183400000000002</c:v>
                </c:pt>
                <c:pt idx="62963">
                  <c:v>-0.27264699999999997</c:v>
                </c:pt>
                <c:pt idx="62964">
                  <c:v>-0.27340399999999998</c:v>
                </c:pt>
                <c:pt idx="62965">
                  <c:v>-0.27410099999999998</c:v>
                </c:pt>
                <c:pt idx="62966">
                  <c:v>-0.27473999999999998</c:v>
                </c:pt>
                <c:pt idx="62967">
                  <c:v>-0.27531899999999998</c:v>
                </c:pt>
                <c:pt idx="62968">
                  <c:v>-0.27584199999999998</c:v>
                </c:pt>
                <c:pt idx="62969">
                  <c:v>-0.27631600000000001</c:v>
                </c:pt>
                <c:pt idx="62970">
                  <c:v>-0.27675100000000002</c:v>
                </c:pt>
                <c:pt idx="62971">
                  <c:v>-0.27715899999999999</c:v>
                </c:pt>
                <c:pt idx="62972">
                  <c:v>-0.27754899999999999</c:v>
                </c:pt>
                <c:pt idx="62973">
                  <c:v>-0.27792299999999998</c:v>
                </c:pt>
                <c:pt idx="62974">
                  <c:v>-0.27827499999999999</c:v>
                </c:pt>
                <c:pt idx="62975">
                  <c:v>-0.27858899999999998</c:v>
                </c:pt>
                <c:pt idx="62976">
                  <c:v>-0.27885500000000002</c:v>
                </c:pt>
                <c:pt idx="62977">
                  <c:v>-0.27906900000000001</c:v>
                </c:pt>
                <c:pt idx="62978">
                  <c:v>-0.27924599999999999</c:v>
                </c:pt>
                <c:pt idx="62979">
                  <c:v>-0.279395</c:v>
                </c:pt>
                <c:pt idx="62980">
                  <c:v>-0.27951399999999998</c:v>
                </c:pt>
                <c:pt idx="62981">
                  <c:v>-0.27958300000000003</c:v>
                </c:pt>
                <c:pt idx="62982">
                  <c:v>-0.279582</c:v>
                </c:pt>
                <c:pt idx="62983">
                  <c:v>-0.27950399999999997</c:v>
                </c:pt>
                <c:pt idx="62984">
                  <c:v>-0.27934900000000001</c:v>
                </c:pt>
                <c:pt idx="62985">
                  <c:v>-0.279117</c:v>
                </c:pt>
                <c:pt idx="62986">
                  <c:v>-0.278808</c:v>
                </c:pt>
                <c:pt idx="62987">
                  <c:v>-0.27843000000000001</c:v>
                </c:pt>
                <c:pt idx="62988">
                  <c:v>-0.27799600000000002</c:v>
                </c:pt>
                <c:pt idx="62989">
                  <c:v>-0.27750799999999998</c:v>
                </c:pt>
                <c:pt idx="62990">
                  <c:v>-0.27696900000000002</c:v>
                </c:pt>
                <c:pt idx="62991">
                  <c:v>-0.27638099999999999</c:v>
                </c:pt>
                <c:pt idx="62992">
                  <c:v>-0.27574399999999999</c:v>
                </c:pt>
                <c:pt idx="62993">
                  <c:v>-0.27505600000000002</c:v>
                </c:pt>
                <c:pt idx="62994">
                  <c:v>-0.27431800000000001</c:v>
                </c:pt>
                <c:pt idx="62995">
                  <c:v>-0.27353300000000003</c:v>
                </c:pt>
                <c:pt idx="62996">
                  <c:v>-0.27269900000000002</c:v>
                </c:pt>
                <c:pt idx="62997">
                  <c:v>-0.27181300000000003</c:v>
                </c:pt>
                <c:pt idx="62998">
                  <c:v>-0.27088200000000001</c:v>
                </c:pt>
                <c:pt idx="62999">
                  <c:v>-0.26991900000000002</c:v>
                </c:pt>
                <c:pt idx="63000">
                  <c:v>-0.26892899999999997</c:v>
                </c:pt>
                <c:pt idx="63001">
                  <c:v>-0.26790599999999998</c:v>
                </c:pt>
                <c:pt idx="63002">
                  <c:v>-0.266843</c:v>
                </c:pt>
                <c:pt idx="63003">
                  <c:v>-0.265737</c:v>
                </c:pt>
                <c:pt idx="63004">
                  <c:v>-0.26458100000000001</c:v>
                </c:pt>
                <c:pt idx="63005">
                  <c:v>-0.26337100000000002</c:v>
                </c:pt>
                <c:pt idx="63006">
                  <c:v>-0.26211499999999999</c:v>
                </c:pt>
                <c:pt idx="63007">
                  <c:v>-0.260822</c:v>
                </c:pt>
                <c:pt idx="63008">
                  <c:v>-0.259494</c:v>
                </c:pt>
                <c:pt idx="63009">
                  <c:v>-0.25811899999999999</c:v>
                </c:pt>
                <c:pt idx="63010">
                  <c:v>-0.25667800000000002</c:v>
                </c:pt>
                <c:pt idx="63011">
                  <c:v>-0.25516299999999997</c:v>
                </c:pt>
                <c:pt idx="63012">
                  <c:v>-0.253585</c:v>
                </c:pt>
                <c:pt idx="63013">
                  <c:v>-0.25196200000000002</c:v>
                </c:pt>
                <c:pt idx="63014">
                  <c:v>-0.25031199999999998</c:v>
                </c:pt>
                <c:pt idx="63015">
                  <c:v>-0.248643</c:v>
                </c:pt>
                <c:pt idx="63016">
                  <c:v>-0.24695800000000001</c:v>
                </c:pt>
                <c:pt idx="63017">
                  <c:v>-0.24526300000000001</c:v>
                </c:pt>
                <c:pt idx="63018">
                  <c:v>-0.243561</c:v>
                </c:pt>
                <c:pt idx="63019">
                  <c:v>-0.24184600000000001</c:v>
                </c:pt>
                <c:pt idx="63020">
                  <c:v>-0.240115</c:v>
                </c:pt>
                <c:pt idx="63021">
                  <c:v>-0.238373</c:v>
                </c:pt>
                <c:pt idx="63022">
                  <c:v>-0.23663000000000001</c:v>
                </c:pt>
                <c:pt idx="63023">
                  <c:v>-0.23489099999999999</c:v>
                </c:pt>
                <c:pt idx="63024">
                  <c:v>-0.233155</c:v>
                </c:pt>
                <c:pt idx="63025">
                  <c:v>-0.23142599999999999</c:v>
                </c:pt>
                <c:pt idx="63026">
                  <c:v>-0.22970299999999999</c:v>
                </c:pt>
                <c:pt idx="63027">
                  <c:v>-0.22797500000000001</c:v>
                </c:pt>
                <c:pt idx="63028">
                  <c:v>-0.22623599999999999</c:v>
                </c:pt>
                <c:pt idx="63029">
                  <c:v>-0.22448199999999999</c:v>
                </c:pt>
                <c:pt idx="63030">
                  <c:v>-0.222717</c:v>
                </c:pt>
                <c:pt idx="63031">
                  <c:v>-0.220944</c:v>
                </c:pt>
                <c:pt idx="63032">
                  <c:v>-0.219169</c:v>
                </c:pt>
                <c:pt idx="63033">
                  <c:v>-0.217391</c:v>
                </c:pt>
                <c:pt idx="63034">
                  <c:v>-0.21560799999999999</c:v>
                </c:pt>
                <c:pt idx="63035">
                  <c:v>-0.21382699999999999</c:v>
                </c:pt>
                <c:pt idx="63036">
                  <c:v>-0.212064</c:v>
                </c:pt>
                <c:pt idx="63037">
                  <c:v>-0.21032200000000001</c:v>
                </c:pt>
                <c:pt idx="63038">
                  <c:v>-0.208594</c:v>
                </c:pt>
                <c:pt idx="63039">
                  <c:v>-0.20687900000000001</c:v>
                </c:pt>
                <c:pt idx="63040">
                  <c:v>-0.205178</c:v>
                </c:pt>
                <c:pt idx="63041">
                  <c:v>-0.20349600000000001</c:v>
                </c:pt>
                <c:pt idx="63042">
                  <c:v>-0.20183699999999999</c:v>
                </c:pt>
                <c:pt idx="63043">
                  <c:v>-0.200208</c:v>
                </c:pt>
                <c:pt idx="63044">
                  <c:v>-0.19861100000000001</c:v>
                </c:pt>
                <c:pt idx="63045">
                  <c:v>-0.197043</c:v>
                </c:pt>
                <c:pt idx="63046">
                  <c:v>-0.19550999999999999</c:v>
                </c:pt>
                <c:pt idx="63047">
                  <c:v>-0.194019</c:v>
                </c:pt>
                <c:pt idx="63048">
                  <c:v>-0.19257199999999999</c:v>
                </c:pt>
                <c:pt idx="63049">
                  <c:v>-0.19117400000000001</c:v>
                </c:pt>
                <c:pt idx="63050">
                  <c:v>-0.189835</c:v>
                </c:pt>
                <c:pt idx="63051">
                  <c:v>-0.18856000000000001</c:v>
                </c:pt>
                <c:pt idx="63052">
                  <c:v>-0.18734899999999999</c:v>
                </c:pt>
                <c:pt idx="63053">
                  <c:v>-0.18620500000000001</c:v>
                </c:pt>
                <c:pt idx="63054">
                  <c:v>-0.185137</c:v>
                </c:pt>
                <c:pt idx="63055">
                  <c:v>-0.18414900000000001</c:v>
                </c:pt>
                <c:pt idx="63056">
                  <c:v>-0.183231</c:v>
                </c:pt>
                <c:pt idx="63057">
                  <c:v>-0.18237400000000001</c:v>
                </c:pt>
                <c:pt idx="63058">
                  <c:v>-0.181585</c:v>
                </c:pt>
                <c:pt idx="63059">
                  <c:v>-0.180871</c:v>
                </c:pt>
                <c:pt idx="63060">
                  <c:v>-0.180231</c:v>
                </c:pt>
                <c:pt idx="63061">
                  <c:v>-0.17965600000000001</c:v>
                </c:pt>
                <c:pt idx="63062">
                  <c:v>-0.17914099999999999</c:v>
                </c:pt>
                <c:pt idx="63063">
                  <c:v>-0.178677</c:v>
                </c:pt>
                <c:pt idx="63064">
                  <c:v>-0.178259</c:v>
                </c:pt>
                <c:pt idx="63065">
                  <c:v>-0.177895</c:v>
                </c:pt>
                <c:pt idx="63066">
                  <c:v>-0.17760300000000001</c:v>
                </c:pt>
                <c:pt idx="63067">
                  <c:v>-0.177397</c:v>
                </c:pt>
                <c:pt idx="63068">
                  <c:v>-0.17727599999999999</c:v>
                </c:pt>
                <c:pt idx="63069">
                  <c:v>-0.177227</c:v>
                </c:pt>
                <c:pt idx="63070">
                  <c:v>-0.17723900000000001</c:v>
                </c:pt>
                <c:pt idx="63071">
                  <c:v>-0.17731</c:v>
                </c:pt>
                <c:pt idx="63072">
                  <c:v>-0.17744399999999999</c:v>
                </c:pt>
                <c:pt idx="63073">
                  <c:v>-0.17764199999999999</c:v>
                </c:pt>
                <c:pt idx="63074">
                  <c:v>-0.177901</c:v>
                </c:pt>
                <c:pt idx="63075">
                  <c:v>-0.178228</c:v>
                </c:pt>
                <c:pt idx="63076">
                  <c:v>-0.17863799999999999</c:v>
                </c:pt>
                <c:pt idx="63077">
                  <c:v>-0.17914099999999999</c:v>
                </c:pt>
                <c:pt idx="63078">
                  <c:v>-0.17973500000000001</c:v>
                </c:pt>
                <c:pt idx="63079">
                  <c:v>-0.18041299999999999</c:v>
                </c:pt>
                <c:pt idx="63080">
                  <c:v>-0.181168</c:v>
                </c:pt>
                <c:pt idx="63081">
                  <c:v>-0.18199899999999999</c:v>
                </c:pt>
                <c:pt idx="63082">
                  <c:v>-0.18290899999999999</c:v>
                </c:pt>
                <c:pt idx="63083">
                  <c:v>-0.18390400000000001</c:v>
                </c:pt>
                <c:pt idx="63084">
                  <c:v>-0.184979</c:v>
                </c:pt>
                <c:pt idx="63085">
                  <c:v>-0.18613399999999999</c:v>
                </c:pt>
                <c:pt idx="63086">
                  <c:v>-0.18736700000000001</c:v>
                </c:pt>
                <c:pt idx="63087">
                  <c:v>-0.18867300000000001</c:v>
                </c:pt>
                <c:pt idx="63088">
                  <c:v>-0.19004499999999999</c:v>
                </c:pt>
                <c:pt idx="63089">
                  <c:v>-0.19147800000000001</c:v>
                </c:pt>
                <c:pt idx="63090">
                  <c:v>-0.19296199999999999</c:v>
                </c:pt>
                <c:pt idx="63091">
                  <c:v>-0.19448799999999999</c:v>
                </c:pt>
                <c:pt idx="63092">
                  <c:v>-0.19605300000000001</c:v>
                </c:pt>
                <c:pt idx="63093">
                  <c:v>-0.197655</c:v>
                </c:pt>
                <c:pt idx="63094">
                  <c:v>-0.1993</c:v>
                </c:pt>
                <c:pt idx="63095">
                  <c:v>-0.20100100000000001</c:v>
                </c:pt>
                <c:pt idx="63096">
                  <c:v>-0.202761</c:v>
                </c:pt>
                <c:pt idx="63097">
                  <c:v>-0.204566</c:v>
                </c:pt>
                <c:pt idx="63098">
                  <c:v>-0.2064</c:v>
                </c:pt>
                <c:pt idx="63099">
                  <c:v>-0.208257</c:v>
                </c:pt>
                <c:pt idx="63100">
                  <c:v>-0.210143</c:v>
                </c:pt>
                <c:pt idx="63101">
                  <c:v>-0.212059</c:v>
                </c:pt>
                <c:pt idx="63102">
                  <c:v>-0.214004</c:v>
                </c:pt>
                <c:pt idx="63103">
                  <c:v>-0.215977</c:v>
                </c:pt>
                <c:pt idx="63104">
                  <c:v>-0.217974</c:v>
                </c:pt>
                <c:pt idx="63105">
                  <c:v>-0.21999299999999999</c:v>
                </c:pt>
                <c:pt idx="63106">
                  <c:v>-0.22203500000000001</c:v>
                </c:pt>
                <c:pt idx="63107">
                  <c:v>-0.22409799999999999</c:v>
                </c:pt>
                <c:pt idx="63108">
                  <c:v>-0.22617799999999999</c:v>
                </c:pt>
                <c:pt idx="63109">
                  <c:v>-0.228272</c:v>
                </c:pt>
                <c:pt idx="63110">
                  <c:v>-0.23038500000000001</c:v>
                </c:pt>
                <c:pt idx="63111">
                  <c:v>-0.23252</c:v>
                </c:pt>
                <c:pt idx="63112">
                  <c:v>-0.23466799999999999</c:v>
                </c:pt>
                <c:pt idx="63113">
                  <c:v>-0.236814</c:v>
                </c:pt>
                <c:pt idx="63114">
                  <c:v>-0.23894799999999999</c:v>
                </c:pt>
                <c:pt idx="63115">
                  <c:v>-0.241066</c:v>
                </c:pt>
                <c:pt idx="63116">
                  <c:v>-0.243171</c:v>
                </c:pt>
                <c:pt idx="63117">
                  <c:v>-0.24526500000000001</c:v>
                </c:pt>
                <c:pt idx="63118">
                  <c:v>-0.24734700000000001</c:v>
                </c:pt>
                <c:pt idx="63119">
                  <c:v>-0.249414</c:v>
                </c:pt>
                <c:pt idx="63120">
                  <c:v>-0.25146400000000002</c:v>
                </c:pt>
                <c:pt idx="63121">
                  <c:v>-0.25348599999999999</c:v>
                </c:pt>
                <c:pt idx="63122">
                  <c:v>-0.255469</c:v>
                </c:pt>
                <c:pt idx="63123">
                  <c:v>-0.257409</c:v>
                </c:pt>
                <c:pt idx="63124">
                  <c:v>-0.25929799999999997</c:v>
                </c:pt>
                <c:pt idx="63125">
                  <c:v>-0.261131</c:v>
                </c:pt>
                <c:pt idx="63126">
                  <c:v>-0.26290799999999998</c:v>
                </c:pt>
                <c:pt idx="63127">
                  <c:v>-0.26463300000000001</c:v>
                </c:pt>
                <c:pt idx="63128">
                  <c:v>-0.26631500000000002</c:v>
                </c:pt>
                <c:pt idx="63129">
                  <c:v>-0.26795400000000003</c:v>
                </c:pt>
                <c:pt idx="63130">
                  <c:v>-0.26954800000000001</c:v>
                </c:pt>
                <c:pt idx="63131">
                  <c:v>-0.27109299999999997</c:v>
                </c:pt>
                <c:pt idx="63132">
                  <c:v>-0.27259</c:v>
                </c:pt>
                <c:pt idx="63133">
                  <c:v>-0.274034</c:v>
                </c:pt>
                <c:pt idx="63134">
                  <c:v>-0.27542100000000003</c:v>
                </c:pt>
                <c:pt idx="63135">
                  <c:v>-0.27675100000000002</c:v>
                </c:pt>
                <c:pt idx="63136">
                  <c:v>-0.278032</c:v>
                </c:pt>
                <c:pt idx="63137">
                  <c:v>-0.27926699999999999</c:v>
                </c:pt>
                <c:pt idx="63138">
                  <c:v>-0.28045300000000001</c:v>
                </c:pt>
                <c:pt idx="63139">
                  <c:v>-0.281584</c:v>
                </c:pt>
                <c:pt idx="63140">
                  <c:v>-0.282661</c:v>
                </c:pt>
                <c:pt idx="63141">
                  <c:v>-0.28367799999999999</c:v>
                </c:pt>
                <c:pt idx="63142">
                  <c:v>-0.28463300000000002</c:v>
                </c:pt>
                <c:pt idx="63143">
                  <c:v>-0.28552699999999998</c:v>
                </c:pt>
                <c:pt idx="63144">
                  <c:v>-0.28636299999999998</c:v>
                </c:pt>
                <c:pt idx="63145">
                  <c:v>-0.28713899999999998</c:v>
                </c:pt>
                <c:pt idx="63146">
                  <c:v>-0.28784999999999999</c:v>
                </c:pt>
                <c:pt idx="63147">
                  <c:v>-0.288493</c:v>
                </c:pt>
                <c:pt idx="63148">
                  <c:v>-0.28907100000000002</c:v>
                </c:pt>
                <c:pt idx="63149">
                  <c:v>-0.28957899999999998</c:v>
                </c:pt>
                <c:pt idx="63150">
                  <c:v>-0.29001700000000002</c:v>
                </c:pt>
                <c:pt idx="63151">
                  <c:v>-0.29038799999999998</c:v>
                </c:pt>
                <c:pt idx="63152">
                  <c:v>-0.29069299999999998</c:v>
                </c:pt>
                <c:pt idx="63153">
                  <c:v>-0.29093200000000002</c:v>
                </c:pt>
                <c:pt idx="63154">
                  <c:v>-0.29110599999999998</c:v>
                </c:pt>
                <c:pt idx="63155">
                  <c:v>-0.291213</c:v>
                </c:pt>
                <c:pt idx="63156">
                  <c:v>-0.291246</c:v>
                </c:pt>
                <c:pt idx="63157">
                  <c:v>-0.29120400000000002</c:v>
                </c:pt>
                <c:pt idx="63158">
                  <c:v>-0.29109099999999999</c:v>
                </c:pt>
                <c:pt idx="63159">
                  <c:v>-0.29091899999999998</c:v>
                </c:pt>
                <c:pt idx="63160">
                  <c:v>-0.29069400000000001</c:v>
                </c:pt>
                <c:pt idx="63161">
                  <c:v>-0.29041699999999998</c:v>
                </c:pt>
                <c:pt idx="63162">
                  <c:v>-0.29008499999999998</c:v>
                </c:pt>
                <c:pt idx="63163">
                  <c:v>-0.28970200000000002</c:v>
                </c:pt>
                <c:pt idx="63164">
                  <c:v>-0.28927700000000001</c:v>
                </c:pt>
                <c:pt idx="63165">
                  <c:v>-0.288775</c:v>
                </c:pt>
                <c:pt idx="63166">
                  <c:v>-0.28814600000000001</c:v>
                </c:pt>
                <c:pt idx="63167">
                  <c:v>-0.28742099999999998</c:v>
                </c:pt>
                <c:pt idx="63168">
                  <c:v>-0.28666700000000001</c:v>
                </c:pt>
                <c:pt idx="63169">
                  <c:v>-0.28587299999999999</c:v>
                </c:pt>
                <c:pt idx="63170">
                  <c:v>-0.28501599999999999</c:v>
                </c:pt>
                <c:pt idx="63171">
                  <c:v>-0.284113</c:v>
                </c:pt>
                <c:pt idx="63172">
                  <c:v>-0.28317900000000001</c:v>
                </c:pt>
                <c:pt idx="63173">
                  <c:v>-0.28221200000000002</c:v>
                </c:pt>
                <c:pt idx="63174">
                  <c:v>-0.28120800000000001</c:v>
                </c:pt>
                <c:pt idx="63175">
                  <c:v>-0.28016400000000002</c:v>
                </c:pt>
                <c:pt idx="63176">
                  <c:v>-0.27908100000000002</c:v>
                </c:pt>
                <c:pt idx="63177">
                  <c:v>-0.27796300000000002</c:v>
                </c:pt>
                <c:pt idx="63178">
                  <c:v>-0.27681299999999998</c:v>
                </c:pt>
                <c:pt idx="63179">
                  <c:v>-0.27563500000000002</c:v>
                </c:pt>
                <c:pt idx="63180">
                  <c:v>-0.27443000000000001</c:v>
                </c:pt>
                <c:pt idx="63181">
                  <c:v>-0.27319900000000003</c:v>
                </c:pt>
                <c:pt idx="63182">
                  <c:v>-0.27194000000000002</c:v>
                </c:pt>
                <c:pt idx="63183">
                  <c:v>-0.27065800000000001</c:v>
                </c:pt>
                <c:pt idx="63184">
                  <c:v>-0.26936100000000002</c:v>
                </c:pt>
                <c:pt idx="63185">
                  <c:v>-0.26805099999999998</c:v>
                </c:pt>
                <c:pt idx="63186">
                  <c:v>-0.26672699999999999</c:v>
                </c:pt>
                <c:pt idx="63187">
                  <c:v>-0.26539400000000002</c:v>
                </c:pt>
                <c:pt idx="63188">
                  <c:v>-0.26405899999999999</c:v>
                </c:pt>
                <c:pt idx="63189">
                  <c:v>-0.26271899999999998</c:v>
                </c:pt>
                <c:pt idx="63190">
                  <c:v>-0.26137100000000002</c:v>
                </c:pt>
                <c:pt idx="63191">
                  <c:v>-0.26001299999999999</c:v>
                </c:pt>
                <c:pt idx="63192">
                  <c:v>-0.25865100000000002</c:v>
                </c:pt>
                <c:pt idx="63193">
                  <c:v>-0.25728800000000002</c:v>
                </c:pt>
                <c:pt idx="63194">
                  <c:v>-0.25592300000000001</c:v>
                </c:pt>
                <c:pt idx="63195">
                  <c:v>-0.25455699999999998</c:v>
                </c:pt>
                <c:pt idx="63196">
                  <c:v>-0.25319700000000001</c:v>
                </c:pt>
                <c:pt idx="63197">
                  <c:v>-0.25184699999999999</c:v>
                </c:pt>
                <c:pt idx="63198">
                  <c:v>-0.250504</c:v>
                </c:pt>
                <c:pt idx="63199">
                  <c:v>-0.249165</c:v>
                </c:pt>
                <c:pt idx="63200">
                  <c:v>-0.24782000000000001</c:v>
                </c:pt>
                <c:pt idx="63201">
                  <c:v>-0.24646499999999999</c:v>
                </c:pt>
                <c:pt idx="63202">
                  <c:v>-0.24510299999999999</c:v>
                </c:pt>
                <c:pt idx="63203">
                  <c:v>-0.24374599999999999</c:v>
                </c:pt>
                <c:pt idx="63204">
                  <c:v>-0.24240800000000001</c:v>
                </c:pt>
                <c:pt idx="63205">
                  <c:v>-0.241094</c:v>
                </c:pt>
                <c:pt idx="63206">
                  <c:v>-0.23979800000000001</c:v>
                </c:pt>
                <c:pt idx="63207">
                  <c:v>-0.238508</c:v>
                </c:pt>
                <c:pt idx="63208">
                  <c:v>-0.23721300000000001</c:v>
                </c:pt>
                <c:pt idx="63209">
                  <c:v>-0.23591200000000001</c:v>
                </c:pt>
                <c:pt idx="63210">
                  <c:v>-0.23460300000000001</c:v>
                </c:pt>
                <c:pt idx="63211">
                  <c:v>-0.23328399999999999</c:v>
                </c:pt>
                <c:pt idx="63212">
                  <c:v>-0.231961</c:v>
                </c:pt>
                <c:pt idx="63213">
                  <c:v>-0.23063900000000001</c:v>
                </c:pt>
                <c:pt idx="63214">
                  <c:v>-0.229319</c:v>
                </c:pt>
                <c:pt idx="63215">
                  <c:v>-0.22800400000000001</c:v>
                </c:pt>
                <c:pt idx="63216">
                  <c:v>-0.22669500000000001</c:v>
                </c:pt>
                <c:pt idx="63217">
                  <c:v>-0.22539400000000001</c:v>
                </c:pt>
                <c:pt idx="63218">
                  <c:v>-0.224104</c:v>
                </c:pt>
                <c:pt idx="63219">
                  <c:v>-0.222832</c:v>
                </c:pt>
                <c:pt idx="63220">
                  <c:v>-0.221585</c:v>
                </c:pt>
                <c:pt idx="63221">
                  <c:v>-0.220362</c:v>
                </c:pt>
                <c:pt idx="63222">
                  <c:v>-0.219162</c:v>
                </c:pt>
                <c:pt idx="63223">
                  <c:v>-0.21798300000000001</c:v>
                </c:pt>
                <c:pt idx="63224">
                  <c:v>-0.21682699999999999</c:v>
                </c:pt>
                <c:pt idx="63225">
                  <c:v>-0.21568599999999999</c:v>
                </c:pt>
                <c:pt idx="63226">
                  <c:v>-0.21455099999999999</c:v>
                </c:pt>
                <c:pt idx="63227">
                  <c:v>-0.21341099999999999</c:v>
                </c:pt>
                <c:pt idx="63228">
                  <c:v>-0.21226300000000001</c:v>
                </c:pt>
                <c:pt idx="63229">
                  <c:v>-0.21110699999999999</c:v>
                </c:pt>
                <c:pt idx="63230">
                  <c:v>-0.20994499999999999</c:v>
                </c:pt>
                <c:pt idx="63231">
                  <c:v>-0.20878099999999999</c:v>
                </c:pt>
                <c:pt idx="63232">
                  <c:v>-0.20761099999999999</c:v>
                </c:pt>
                <c:pt idx="63233">
                  <c:v>-0.206431</c:v>
                </c:pt>
                <c:pt idx="63234">
                  <c:v>-0.20523</c:v>
                </c:pt>
                <c:pt idx="63235">
                  <c:v>-0.20400599999999999</c:v>
                </c:pt>
                <c:pt idx="63236">
                  <c:v>-0.202763</c:v>
                </c:pt>
                <c:pt idx="63237">
                  <c:v>-0.201515</c:v>
                </c:pt>
                <c:pt idx="63238">
                  <c:v>-0.20027600000000001</c:v>
                </c:pt>
                <c:pt idx="63239">
                  <c:v>-0.199049</c:v>
                </c:pt>
                <c:pt idx="63240">
                  <c:v>-0.197829</c:v>
                </c:pt>
                <c:pt idx="63241">
                  <c:v>-0.19661899999999999</c:v>
                </c:pt>
                <c:pt idx="63242">
                  <c:v>-0.19542599999999999</c:v>
                </c:pt>
                <c:pt idx="63243">
                  <c:v>-0.19425200000000001</c:v>
                </c:pt>
                <c:pt idx="63244">
                  <c:v>-0.19309299999999999</c:v>
                </c:pt>
                <c:pt idx="63245">
                  <c:v>-0.19195000000000001</c:v>
                </c:pt>
                <c:pt idx="63246">
                  <c:v>-0.19082099999999999</c:v>
                </c:pt>
                <c:pt idx="63247">
                  <c:v>-0.18970300000000001</c:v>
                </c:pt>
                <c:pt idx="63248">
                  <c:v>-0.18859600000000001</c:v>
                </c:pt>
                <c:pt idx="63249">
                  <c:v>-0.187498</c:v>
                </c:pt>
                <c:pt idx="63250">
                  <c:v>-0.18640799999999999</c:v>
                </c:pt>
                <c:pt idx="63251">
                  <c:v>-0.18532999999999999</c:v>
                </c:pt>
                <c:pt idx="63252">
                  <c:v>-0.184253</c:v>
                </c:pt>
                <c:pt idx="63253">
                  <c:v>-0.18313399999999999</c:v>
                </c:pt>
                <c:pt idx="63254">
                  <c:v>-0.18196300000000001</c:v>
                </c:pt>
                <c:pt idx="63255">
                  <c:v>-0.18079899999999999</c:v>
                </c:pt>
                <c:pt idx="63256">
                  <c:v>-0.17966099999999999</c:v>
                </c:pt>
                <c:pt idx="63257">
                  <c:v>-0.17851800000000001</c:v>
                </c:pt>
                <c:pt idx="63258">
                  <c:v>-0.177372</c:v>
                </c:pt>
                <c:pt idx="63259">
                  <c:v>-0.176234</c:v>
                </c:pt>
                <c:pt idx="63260">
                  <c:v>-0.17510600000000001</c:v>
                </c:pt>
                <c:pt idx="63261">
                  <c:v>-0.173984</c:v>
                </c:pt>
                <c:pt idx="63262">
                  <c:v>-0.17286299999999999</c:v>
                </c:pt>
                <c:pt idx="63263">
                  <c:v>-0.171735</c:v>
                </c:pt>
                <c:pt idx="63264">
                  <c:v>-0.170601</c:v>
                </c:pt>
                <c:pt idx="63265">
                  <c:v>-0.16947000000000001</c:v>
                </c:pt>
                <c:pt idx="63266">
                  <c:v>-0.168346</c:v>
                </c:pt>
                <c:pt idx="63267">
                  <c:v>-0.16723199999999999</c:v>
                </c:pt>
                <c:pt idx="63268">
                  <c:v>-0.16613</c:v>
                </c:pt>
                <c:pt idx="63269">
                  <c:v>-0.16504199999999999</c:v>
                </c:pt>
                <c:pt idx="63270">
                  <c:v>-0.16397400000000001</c:v>
                </c:pt>
                <c:pt idx="63271">
                  <c:v>-0.16292999999999999</c:v>
                </c:pt>
                <c:pt idx="63272">
                  <c:v>-0.16191900000000001</c:v>
                </c:pt>
                <c:pt idx="63273">
                  <c:v>-0.160943</c:v>
                </c:pt>
                <c:pt idx="63274">
                  <c:v>-0.16000200000000001</c:v>
                </c:pt>
                <c:pt idx="63275">
                  <c:v>-0.15909200000000001</c:v>
                </c:pt>
                <c:pt idx="63276">
                  <c:v>-0.15820799999999999</c:v>
                </c:pt>
                <c:pt idx="63277">
                  <c:v>-0.15734999999999999</c:v>
                </c:pt>
                <c:pt idx="63278">
                  <c:v>-0.15651899999999999</c:v>
                </c:pt>
                <c:pt idx="63279">
                  <c:v>-0.155718</c:v>
                </c:pt>
                <c:pt idx="63280">
                  <c:v>-0.154946</c:v>
                </c:pt>
                <c:pt idx="63281">
                  <c:v>-0.154201</c:v>
                </c:pt>
                <c:pt idx="63282">
                  <c:v>-0.153477</c:v>
                </c:pt>
                <c:pt idx="63283">
                  <c:v>-0.15277099999999999</c:v>
                </c:pt>
                <c:pt idx="63284">
                  <c:v>-0.152083</c:v>
                </c:pt>
                <c:pt idx="63285">
                  <c:v>-0.15140600000000001</c:v>
                </c:pt>
                <c:pt idx="63286">
                  <c:v>-0.15073500000000001</c:v>
                </c:pt>
                <c:pt idx="63287">
                  <c:v>-0.15007100000000001</c:v>
                </c:pt>
                <c:pt idx="63288">
                  <c:v>-0.14941399999999999</c:v>
                </c:pt>
                <c:pt idx="63289">
                  <c:v>-0.14876200000000001</c:v>
                </c:pt>
                <c:pt idx="63290">
                  <c:v>-0.148116</c:v>
                </c:pt>
                <c:pt idx="63291">
                  <c:v>-0.147476</c:v>
                </c:pt>
                <c:pt idx="63292">
                  <c:v>-0.146846</c:v>
                </c:pt>
                <c:pt idx="63293">
                  <c:v>-0.14622599999999999</c:v>
                </c:pt>
                <c:pt idx="63294">
                  <c:v>-0.145616</c:v>
                </c:pt>
                <c:pt idx="63295">
                  <c:v>-0.145013</c:v>
                </c:pt>
                <c:pt idx="63296">
                  <c:v>-0.14441899999999999</c:v>
                </c:pt>
                <c:pt idx="63297">
                  <c:v>-0.14383699999999999</c:v>
                </c:pt>
                <c:pt idx="63298">
                  <c:v>-0.14327300000000001</c:v>
                </c:pt>
                <c:pt idx="63299">
                  <c:v>-0.14272599999999999</c:v>
                </c:pt>
                <c:pt idx="63300">
                  <c:v>-0.14219699999999999</c:v>
                </c:pt>
                <c:pt idx="63301">
                  <c:v>-0.14168600000000001</c:v>
                </c:pt>
                <c:pt idx="63302">
                  <c:v>-0.14119599999999999</c:v>
                </c:pt>
                <c:pt idx="63303">
                  <c:v>-0.14072200000000001</c:v>
                </c:pt>
                <c:pt idx="63304">
                  <c:v>-0.140264</c:v>
                </c:pt>
                <c:pt idx="63305">
                  <c:v>-0.13982600000000001</c:v>
                </c:pt>
                <c:pt idx="63306">
                  <c:v>-0.13941600000000001</c:v>
                </c:pt>
                <c:pt idx="63307">
                  <c:v>-0.13903599999999999</c:v>
                </c:pt>
                <c:pt idx="63308">
                  <c:v>-0.13868900000000001</c:v>
                </c:pt>
                <c:pt idx="63309">
                  <c:v>-0.138373</c:v>
                </c:pt>
                <c:pt idx="63310">
                  <c:v>-0.13808699999999999</c:v>
                </c:pt>
                <c:pt idx="63311">
                  <c:v>-0.13782900000000001</c:v>
                </c:pt>
                <c:pt idx="63312">
                  <c:v>-0.13759299999999999</c:v>
                </c:pt>
                <c:pt idx="63313">
                  <c:v>-0.137377</c:v>
                </c:pt>
                <c:pt idx="63314">
                  <c:v>-0.137181</c:v>
                </c:pt>
                <c:pt idx="63315">
                  <c:v>-0.13700499999999999</c:v>
                </c:pt>
                <c:pt idx="63316">
                  <c:v>-0.136854</c:v>
                </c:pt>
                <c:pt idx="63317">
                  <c:v>-0.13672999999999999</c:v>
                </c:pt>
                <c:pt idx="63318">
                  <c:v>-0.13663</c:v>
                </c:pt>
                <c:pt idx="63319">
                  <c:v>-0.13655</c:v>
                </c:pt>
                <c:pt idx="63320">
                  <c:v>-0.136485</c:v>
                </c:pt>
                <c:pt idx="63321">
                  <c:v>-0.136438</c:v>
                </c:pt>
                <c:pt idx="63322">
                  <c:v>-0.13641400000000001</c:v>
                </c:pt>
                <c:pt idx="63323">
                  <c:v>-0.13641800000000001</c:v>
                </c:pt>
                <c:pt idx="63324">
                  <c:v>-0.13645299999999999</c:v>
                </c:pt>
                <c:pt idx="63325">
                  <c:v>-0.13652700000000001</c:v>
                </c:pt>
                <c:pt idx="63326">
                  <c:v>-0.13664299999999999</c:v>
                </c:pt>
                <c:pt idx="63327">
                  <c:v>-0.136797</c:v>
                </c:pt>
                <c:pt idx="63328">
                  <c:v>-0.13697699999999999</c:v>
                </c:pt>
                <c:pt idx="63329">
                  <c:v>-0.137181</c:v>
                </c:pt>
                <c:pt idx="63330">
                  <c:v>-0.13741700000000001</c:v>
                </c:pt>
                <c:pt idx="63331">
                  <c:v>-0.13769400000000001</c:v>
                </c:pt>
                <c:pt idx="63332">
                  <c:v>-0.13800899999999999</c:v>
                </c:pt>
                <c:pt idx="63333">
                  <c:v>-0.13835800000000001</c:v>
                </c:pt>
                <c:pt idx="63334">
                  <c:v>-0.138736</c:v>
                </c:pt>
                <c:pt idx="63335">
                  <c:v>-0.13914399999999999</c:v>
                </c:pt>
                <c:pt idx="63336">
                  <c:v>-0.13958200000000001</c:v>
                </c:pt>
                <c:pt idx="63337">
                  <c:v>-0.140042</c:v>
                </c:pt>
                <c:pt idx="63338">
                  <c:v>-0.14052200000000001</c:v>
                </c:pt>
                <c:pt idx="63339">
                  <c:v>-0.14102000000000001</c:v>
                </c:pt>
                <c:pt idx="63340">
                  <c:v>-0.141538</c:v>
                </c:pt>
                <c:pt idx="63341">
                  <c:v>-0.14207900000000001</c:v>
                </c:pt>
                <c:pt idx="63342">
                  <c:v>-0.14264399999999999</c:v>
                </c:pt>
                <c:pt idx="63343">
                  <c:v>-0.143235</c:v>
                </c:pt>
                <c:pt idx="63344">
                  <c:v>-0.14385200000000001</c:v>
                </c:pt>
                <c:pt idx="63345">
                  <c:v>-0.14449400000000001</c:v>
                </c:pt>
                <c:pt idx="63346">
                  <c:v>-0.14515800000000001</c:v>
                </c:pt>
                <c:pt idx="63347">
                  <c:v>-0.14583699999999999</c:v>
                </c:pt>
                <c:pt idx="63348">
                  <c:v>-0.14652599999999999</c:v>
                </c:pt>
                <c:pt idx="63349">
                  <c:v>-0.14722499999999999</c:v>
                </c:pt>
                <c:pt idx="63350">
                  <c:v>-0.14793000000000001</c:v>
                </c:pt>
                <c:pt idx="63351">
                  <c:v>-0.148642</c:v>
                </c:pt>
                <c:pt idx="63352">
                  <c:v>-0.149364</c:v>
                </c:pt>
                <c:pt idx="63353">
                  <c:v>-0.15009700000000001</c:v>
                </c:pt>
                <c:pt idx="63354">
                  <c:v>-0.150843</c:v>
                </c:pt>
                <c:pt idx="63355">
                  <c:v>-0.15160199999999999</c:v>
                </c:pt>
                <c:pt idx="63356">
                  <c:v>-0.15237800000000001</c:v>
                </c:pt>
                <c:pt idx="63357">
                  <c:v>-0.153171</c:v>
                </c:pt>
                <c:pt idx="63358">
                  <c:v>-0.153977</c:v>
                </c:pt>
                <c:pt idx="63359">
                  <c:v>-0.15479299999999999</c:v>
                </c:pt>
                <c:pt idx="63360">
                  <c:v>-0.155614</c:v>
                </c:pt>
                <c:pt idx="63361">
                  <c:v>-0.15644</c:v>
                </c:pt>
                <c:pt idx="63362">
                  <c:v>-0.15727099999999999</c:v>
                </c:pt>
                <c:pt idx="63363">
                  <c:v>-0.15809899999999999</c:v>
                </c:pt>
                <c:pt idx="63364">
                  <c:v>-0.158918</c:v>
                </c:pt>
                <c:pt idx="63365">
                  <c:v>-0.159724</c:v>
                </c:pt>
                <c:pt idx="63366">
                  <c:v>-0.16051199999999999</c:v>
                </c:pt>
                <c:pt idx="63367">
                  <c:v>-0.16128100000000001</c:v>
                </c:pt>
                <c:pt idx="63368">
                  <c:v>-0.16203200000000001</c:v>
                </c:pt>
                <c:pt idx="63369">
                  <c:v>-0.16276399999999999</c:v>
                </c:pt>
                <c:pt idx="63370">
                  <c:v>-0.16347400000000001</c:v>
                </c:pt>
                <c:pt idx="63371">
                  <c:v>-0.164159</c:v>
                </c:pt>
                <c:pt idx="63372">
                  <c:v>-0.16481799999999999</c:v>
                </c:pt>
                <c:pt idx="63373">
                  <c:v>-0.16545499999999999</c:v>
                </c:pt>
                <c:pt idx="63374">
                  <c:v>-0.166072</c:v>
                </c:pt>
                <c:pt idx="63375">
                  <c:v>-0.16667100000000001</c:v>
                </c:pt>
                <c:pt idx="63376">
                  <c:v>-0.16724800000000001</c:v>
                </c:pt>
                <c:pt idx="63377">
                  <c:v>-0.167799</c:v>
                </c:pt>
                <c:pt idx="63378">
                  <c:v>-0.168326</c:v>
                </c:pt>
                <c:pt idx="63379">
                  <c:v>-0.16883100000000001</c:v>
                </c:pt>
                <c:pt idx="63380">
                  <c:v>-0.16931199999999999</c:v>
                </c:pt>
                <c:pt idx="63381">
                  <c:v>-0.169763</c:v>
                </c:pt>
                <c:pt idx="63382">
                  <c:v>-0.170185</c:v>
                </c:pt>
                <c:pt idx="63383">
                  <c:v>-0.17057900000000001</c:v>
                </c:pt>
                <c:pt idx="63384">
                  <c:v>-0.17094599999999999</c:v>
                </c:pt>
                <c:pt idx="63385">
                  <c:v>-0.17128499999999999</c:v>
                </c:pt>
                <c:pt idx="63386">
                  <c:v>-0.171595</c:v>
                </c:pt>
                <c:pt idx="63387">
                  <c:v>-0.171872</c:v>
                </c:pt>
                <c:pt idx="63388">
                  <c:v>-0.17211799999999999</c:v>
                </c:pt>
                <c:pt idx="63389">
                  <c:v>-0.17233699999999999</c:v>
                </c:pt>
                <c:pt idx="63390">
                  <c:v>-0.17249900000000001</c:v>
                </c:pt>
                <c:pt idx="63391">
                  <c:v>-0.17255499999999999</c:v>
                </c:pt>
                <c:pt idx="63392">
                  <c:v>-0.17252799999999999</c:v>
                </c:pt>
                <c:pt idx="63393">
                  <c:v>-0.17247100000000001</c:v>
                </c:pt>
                <c:pt idx="63394">
                  <c:v>-0.17236899999999999</c:v>
                </c:pt>
                <c:pt idx="63395">
                  <c:v>-0.17220099999999999</c:v>
                </c:pt>
                <c:pt idx="63396">
                  <c:v>-0.17197899999999999</c:v>
                </c:pt>
                <c:pt idx="63397">
                  <c:v>-0.171713</c:v>
                </c:pt>
                <c:pt idx="63398">
                  <c:v>-0.171401</c:v>
                </c:pt>
                <c:pt idx="63399">
                  <c:v>-0.17103699999999999</c:v>
                </c:pt>
                <c:pt idx="63400">
                  <c:v>-0.17061499999999999</c:v>
                </c:pt>
                <c:pt idx="63401">
                  <c:v>-0.17013300000000001</c:v>
                </c:pt>
                <c:pt idx="63402">
                  <c:v>-0.16959199999999999</c:v>
                </c:pt>
                <c:pt idx="63403">
                  <c:v>-0.168993</c:v>
                </c:pt>
                <c:pt idx="63404">
                  <c:v>-0.16833899999999999</c:v>
                </c:pt>
                <c:pt idx="63405">
                  <c:v>-0.167631</c:v>
                </c:pt>
                <c:pt idx="63406">
                  <c:v>-0.16687199999999999</c:v>
                </c:pt>
                <c:pt idx="63407">
                  <c:v>-0.16606399999999999</c:v>
                </c:pt>
                <c:pt idx="63408">
                  <c:v>-0.165212</c:v>
                </c:pt>
                <c:pt idx="63409">
                  <c:v>-0.16431699999999999</c:v>
                </c:pt>
                <c:pt idx="63410">
                  <c:v>-0.163384</c:v>
                </c:pt>
                <c:pt idx="63411">
                  <c:v>-0.162412</c:v>
                </c:pt>
                <c:pt idx="63412">
                  <c:v>-0.16139899999999999</c:v>
                </c:pt>
                <c:pt idx="63413">
                  <c:v>-0.16034399999999999</c:v>
                </c:pt>
                <c:pt idx="63414">
                  <c:v>-0.159244</c:v>
                </c:pt>
                <c:pt idx="63415">
                  <c:v>-0.15810099999999999</c:v>
                </c:pt>
                <c:pt idx="63416">
                  <c:v>-0.156913</c:v>
                </c:pt>
                <c:pt idx="63417">
                  <c:v>-0.15567600000000001</c:v>
                </c:pt>
                <c:pt idx="63418">
                  <c:v>-0.154392</c:v>
                </c:pt>
                <c:pt idx="63419">
                  <c:v>-0.15306</c:v>
                </c:pt>
                <c:pt idx="63420">
                  <c:v>-0.151675</c:v>
                </c:pt>
                <c:pt idx="63421">
                  <c:v>-0.15023800000000001</c:v>
                </c:pt>
                <c:pt idx="63422">
                  <c:v>-0.14874899999999999</c:v>
                </c:pt>
                <c:pt idx="63423">
                  <c:v>-0.147207</c:v>
                </c:pt>
                <c:pt idx="63424">
                  <c:v>-0.14561499999999999</c:v>
                </c:pt>
                <c:pt idx="63425">
                  <c:v>-0.14397199999999999</c:v>
                </c:pt>
                <c:pt idx="63426">
                  <c:v>-0.14228199999999999</c:v>
                </c:pt>
                <c:pt idx="63427">
                  <c:v>-0.14054700000000001</c:v>
                </c:pt>
                <c:pt idx="63428">
                  <c:v>-0.13877</c:v>
                </c:pt>
                <c:pt idx="63429">
                  <c:v>-0.13695299999999999</c:v>
                </c:pt>
                <c:pt idx="63430">
                  <c:v>-0.13509599999999999</c:v>
                </c:pt>
                <c:pt idx="63431">
                  <c:v>-0.13320100000000001</c:v>
                </c:pt>
                <c:pt idx="63432">
                  <c:v>-0.13127</c:v>
                </c:pt>
                <c:pt idx="63433">
                  <c:v>-0.129303</c:v>
                </c:pt>
                <c:pt idx="63434">
                  <c:v>-0.127302</c:v>
                </c:pt>
                <c:pt idx="63435">
                  <c:v>-0.12526599999999999</c:v>
                </c:pt>
                <c:pt idx="63436">
                  <c:v>-0.123196</c:v>
                </c:pt>
                <c:pt idx="63437">
                  <c:v>-0.12109</c:v>
                </c:pt>
                <c:pt idx="63438">
                  <c:v>-0.118949</c:v>
                </c:pt>
                <c:pt idx="63439">
                  <c:v>-0.116773</c:v>
                </c:pt>
                <c:pt idx="63440">
                  <c:v>-0.11456</c:v>
                </c:pt>
                <c:pt idx="63441">
                  <c:v>-0.11230800000000001</c:v>
                </c:pt>
                <c:pt idx="63442">
                  <c:v>-0.11002000000000001</c:v>
                </c:pt>
                <c:pt idx="63443">
                  <c:v>-0.10770100000000001</c:v>
                </c:pt>
                <c:pt idx="63444">
                  <c:v>-0.10535600000000001</c:v>
                </c:pt>
                <c:pt idx="63445">
                  <c:v>-0.102989</c:v>
                </c:pt>
                <c:pt idx="63446">
                  <c:v>-0.100603</c:v>
                </c:pt>
                <c:pt idx="63447">
                  <c:v>-9.8197900000000005E-2</c:v>
                </c:pt>
                <c:pt idx="63448">
                  <c:v>-9.5777600000000004E-2</c:v>
                </c:pt>
                <c:pt idx="63449">
                  <c:v>-9.3342599999999998E-2</c:v>
                </c:pt>
                <c:pt idx="63450">
                  <c:v>-9.0893000000000002E-2</c:v>
                </c:pt>
                <c:pt idx="63451">
                  <c:v>-8.8428900000000005E-2</c:v>
                </c:pt>
                <c:pt idx="63452">
                  <c:v>-8.5951799999999995E-2</c:v>
                </c:pt>
                <c:pt idx="63453">
                  <c:v>-8.3464999999999998E-2</c:v>
                </c:pt>
                <c:pt idx="63454">
                  <c:v>-8.0971899999999999E-2</c:v>
                </c:pt>
                <c:pt idx="63455">
                  <c:v>-7.8476199999999996E-2</c:v>
                </c:pt>
                <c:pt idx="63456">
                  <c:v>-7.5979500000000005E-2</c:v>
                </c:pt>
                <c:pt idx="63457">
                  <c:v>-7.3479100000000006E-2</c:v>
                </c:pt>
                <c:pt idx="63458">
                  <c:v>-7.0972300000000002E-2</c:v>
                </c:pt>
                <c:pt idx="63459">
                  <c:v>-6.8459900000000004E-2</c:v>
                </c:pt>
                <c:pt idx="63460">
                  <c:v>-6.5944900000000001E-2</c:v>
                </c:pt>
                <c:pt idx="63461">
                  <c:v>-6.3429799999999995E-2</c:v>
                </c:pt>
                <c:pt idx="63462">
                  <c:v>-6.0917800000000001E-2</c:v>
                </c:pt>
                <c:pt idx="63463">
                  <c:v>-5.8414500000000001E-2</c:v>
                </c:pt>
                <c:pt idx="63464">
                  <c:v>-5.59208E-2</c:v>
                </c:pt>
                <c:pt idx="63465">
                  <c:v>-5.3431800000000002E-2</c:v>
                </c:pt>
                <c:pt idx="63466">
                  <c:v>-5.0945699999999997E-2</c:v>
                </c:pt>
                <c:pt idx="63467">
                  <c:v>-4.8468900000000002E-2</c:v>
                </c:pt>
                <c:pt idx="63468">
                  <c:v>-4.6009599999999998E-2</c:v>
                </c:pt>
                <c:pt idx="63469">
                  <c:v>-4.3574500000000002E-2</c:v>
                </c:pt>
                <c:pt idx="63470">
                  <c:v>-4.1167000000000002E-2</c:v>
                </c:pt>
                <c:pt idx="63471">
                  <c:v>-3.8786099999999997E-2</c:v>
                </c:pt>
                <c:pt idx="63472">
                  <c:v>-3.6428700000000001E-2</c:v>
                </c:pt>
                <c:pt idx="63473">
                  <c:v>-3.4093499999999999E-2</c:v>
                </c:pt>
                <c:pt idx="63474">
                  <c:v>-3.1781499999999997E-2</c:v>
                </c:pt>
                <c:pt idx="63475">
                  <c:v>-2.9495199999999999E-2</c:v>
                </c:pt>
                <c:pt idx="63476">
                  <c:v>-2.7237999999999998E-2</c:v>
                </c:pt>
                <c:pt idx="63477">
                  <c:v>-2.5013400000000002E-2</c:v>
                </c:pt>
                <c:pt idx="63478">
                  <c:v>-2.2826599999999999E-2</c:v>
                </c:pt>
                <c:pt idx="63479">
                  <c:v>-2.0682099999999998E-2</c:v>
                </c:pt>
                <c:pt idx="63480">
                  <c:v>-1.8581199999999999E-2</c:v>
                </c:pt>
                <c:pt idx="63481">
                  <c:v>-1.6522800000000001E-2</c:v>
                </c:pt>
                <c:pt idx="63482">
                  <c:v>-1.45075E-2</c:v>
                </c:pt>
                <c:pt idx="63483">
                  <c:v>-1.2537700000000001E-2</c:v>
                </c:pt>
                <c:pt idx="63484">
                  <c:v>-1.06126E-2</c:v>
                </c:pt>
                <c:pt idx="63485" formatCode="0.00E+00">
                  <c:v>-8.7299999999999999E-3</c:v>
                </c:pt>
                <c:pt idx="63486" formatCode="0.00E+00">
                  <c:v>-6.8901600000000002E-3</c:v>
                </c:pt>
                <c:pt idx="63487" formatCode="0.00E+00">
                  <c:v>-5.0950700000000002E-3</c:v>
                </c:pt>
                <c:pt idx="63488" formatCode="0.00E+00">
                  <c:v>-3.3475900000000001E-3</c:v>
                </c:pt>
                <c:pt idx="63489" formatCode="0.00E+00">
                  <c:v>-1.6507900000000001E-3</c:v>
                </c:pt>
                <c:pt idx="63490" formatCode="0.00E+00">
                  <c:v>-6.0719000000000003E-6</c:v>
                </c:pt>
                <c:pt idx="63491" formatCode="0.00E+00">
                  <c:v>1.58607E-3</c:v>
                </c:pt>
                <c:pt idx="63492" formatCode="0.00E+00">
                  <c:v>3.12415E-3</c:v>
                </c:pt>
                <c:pt idx="63493" formatCode="0.00E+00">
                  <c:v>4.6063800000000002E-3</c:v>
                </c:pt>
                <c:pt idx="63494" formatCode="0.00E+00">
                  <c:v>6.03289E-3</c:v>
                </c:pt>
                <c:pt idx="63495" formatCode="0.00E+00">
                  <c:v>7.4051899999999999E-3</c:v>
                </c:pt>
                <c:pt idx="63496" formatCode="0.00E+00">
                  <c:v>8.7235799999999999E-3</c:v>
                </c:pt>
                <c:pt idx="63497" formatCode="0.00E+00">
                  <c:v>9.9863999999999994E-3</c:v>
                </c:pt>
                <c:pt idx="63498">
                  <c:v>1.11912E-2</c:v>
                </c:pt>
                <c:pt idx="63499">
                  <c:v>1.23363E-2</c:v>
                </c:pt>
                <c:pt idx="63500">
                  <c:v>1.34222E-2</c:v>
                </c:pt>
                <c:pt idx="63501">
                  <c:v>1.44502E-2</c:v>
                </c:pt>
                <c:pt idx="63502">
                  <c:v>1.5421499999999999E-2</c:v>
                </c:pt>
                <c:pt idx="63503">
                  <c:v>1.6336E-2</c:v>
                </c:pt>
                <c:pt idx="63504">
                  <c:v>1.7192200000000001E-2</c:v>
                </c:pt>
                <c:pt idx="63505">
                  <c:v>1.7990699999999998E-2</c:v>
                </c:pt>
                <c:pt idx="63506">
                  <c:v>1.8732599999999999E-2</c:v>
                </c:pt>
                <c:pt idx="63507">
                  <c:v>1.9418500000000002E-2</c:v>
                </c:pt>
                <c:pt idx="63508">
                  <c:v>2.0048400000000001E-2</c:v>
                </c:pt>
                <c:pt idx="63509">
                  <c:v>2.06228E-2</c:v>
                </c:pt>
                <c:pt idx="63510">
                  <c:v>2.1142899999999999E-2</c:v>
                </c:pt>
                <c:pt idx="63511">
                  <c:v>2.16095E-2</c:v>
                </c:pt>
                <c:pt idx="63512">
                  <c:v>2.2023600000000001E-2</c:v>
                </c:pt>
                <c:pt idx="63513">
                  <c:v>2.2386099999999999E-2</c:v>
                </c:pt>
                <c:pt idx="63514">
                  <c:v>2.26985E-2</c:v>
                </c:pt>
                <c:pt idx="63515">
                  <c:v>2.29619E-2</c:v>
                </c:pt>
                <c:pt idx="63516">
                  <c:v>2.31764E-2</c:v>
                </c:pt>
                <c:pt idx="63517">
                  <c:v>2.3341000000000001E-2</c:v>
                </c:pt>
                <c:pt idx="63518">
                  <c:v>2.3455500000000001E-2</c:v>
                </c:pt>
                <c:pt idx="63519">
                  <c:v>2.3520099999999999E-2</c:v>
                </c:pt>
                <c:pt idx="63520">
                  <c:v>2.3535199999999999E-2</c:v>
                </c:pt>
                <c:pt idx="63521">
                  <c:v>2.3501299999999999E-2</c:v>
                </c:pt>
                <c:pt idx="63522">
                  <c:v>2.3418600000000001E-2</c:v>
                </c:pt>
                <c:pt idx="63523">
                  <c:v>2.3287599999999999E-2</c:v>
                </c:pt>
                <c:pt idx="63524">
                  <c:v>2.3109500000000002E-2</c:v>
                </c:pt>
                <c:pt idx="63525">
                  <c:v>2.2886500000000001E-2</c:v>
                </c:pt>
                <c:pt idx="63526">
                  <c:v>2.2620399999999999E-2</c:v>
                </c:pt>
                <c:pt idx="63527">
                  <c:v>2.2312499999999999E-2</c:v>
                </c:pt>
                <c:pt idx="63528">
                  <c:v>2.19635E-2</c:v>
                </c:pt>
                <c:pt idx="63529">
                  <c:v>2.1574200000000002E-2</c:v>
                </c:pt>
                <c:pt idx="63530">
                  <c:v>2.1145500000000001E-2</c:v>
                </c:pt>
                <c:pt idx="63531">
                  <c:v>2.0677600000000001E-2</c:v>
                </c:pt>
                <c:pt idx="63532">
                  <c:v>2.01713E-2</c:v>
                </c:pt>
                <c:pt idx="63533">
                  <c:v>1.9627800000000001E-2</c:v>
                </c:pt>
                <c:pt idx="63534">
                  <c:v>1.9048200000000001E-2</c:v>
                </c:pt>
                <c:pt idx="63535">
                  <c:v>1.8433499999999998E-2</c:v>
                </c:pt>
                <c:pt idx="63536">
                  <c:v>1.77865E-2</c:v>
                </c:pt>
                <c:pt idx="63537">
                  <c:v>1.7110400000000001E-2</c:v>
                </c:pt>
                <c:pt idx="63538">
                  <c:v>1.6407600000000001E-2</c:v>
                </c:pt>
                <c:pt idx="63539">
                  <c:v>1.5680400000000001E-2</c:v>
                </c:pt>
                <c:pt idx="63540">
                  <c:v>1.49319E-2</c:v>
                </c:pt>
                <c:pt idx="63541">
                  <c:v>1.41637E-2</c:v>
                </c:pt>
                <c:pt idx="63542">
                  <c:v>1.3375700000000001E-2</c:v>
                </c:pt>
                <c:pt idx="63543">
                  <c:v>1.2569200000000001E-2</c:v>
                </c:pt>
                <c:pt idx="63544">
                  <c:v>1.17454E-2</c:v>
                </c:pt>
                <c:pt idx="63545">
                  <c:v>1.09041E-2</c:v>
                </c:pt>
                <c:pt idx="63546">
                  <c:v>1.0045500000000001E-2</c:v>
                </c:pt>
                <c:pt idx="63547" formatCode="0.00E+00">
                  <c:v>9.1713000000000003E-3</c:v>
                </c:pt>
                <c:pt idx="63548" formatCode="0.00E+00">
                  <c:v>8.2835500000000006E-3</c:v>
                </c:pt>
                <c:pt idx="63549" formatCode="0.00E+00">
                  <c:v>7.3835000000000003E-3</c:v>
                </c:pt>
                <c:pt idx="63550" formatCode="0.00E+00">
                  <c:v>6.4722599999999996E-3</c:v>
                </c:pt>
                <c:pt idx="63551" formatCode="0.00E+00">
                  <c:v>5.5513100000000003E-3</c:v>
                </c:pt>
                <c:pt idx="63552" formatCode="0.00E+00">
                  <c:v>4.6228500000000004E-3</c:v>
                </c:pt>
                <c:pt idx="63553" formatCode="0.00E+00">
                  <c:v>3.6892100000000001E-3</c:v>
                </c:pt>
                <c:pt idx="63554" formatCode="0.00E+00">
                  <c:v>2.7523299999999999E-3</c:v>
                </c:pt>
                <c:pt idx="63555" formatCode="0.00E+00">
                  <c:v>1.81372E-3</c:v>
                </c:pt>
                <c:pt idx="63556" formatCode="0.00E+00">
                  <c:v>8.7477699999999998E-4</c:v>
                </c:pt>
                <c:pt idx="63557" formatCode="0.00E+00">
                  <c:v>-6.2339600000000002E-5</c:v>
                </c:pt>
                <c:pt idx="63558" formatCode="0.00E+00">
                  <c:v>-9.95592E-4</c:v>
                </c:pt>
                <c:pt idx="63559" formatCode="0.00E+00">
                  <c:v>-1.92432E-3</c:v>
                </c:pt>
                <c:pt idx="63560" formatCode="0.00E+00">
                  <c:v>-2.8479199999999999E-3</c:v>
                </c:pt>
                <c:pt idx="63561" formatCode="0.00E+00">
                  <c:v>-3.7644499999999999E-3</c:v>
                </c:pt>
                <c:pt idx="63562" formatCode="0.00E+00">
                  <c:v>-4.67097E-3</c:v>
                </c:pt>
                <c:pt idx="63563" formatCode="0.00E+00">
                  <c:v>-5.56465E-3</c:v>
                </c:pt>
                <c:pt idx="63564" formatCode="0.00E+00">
                  <c:v>-6.4436700000000003E-3</c:v>
                </c:pt>
                <c:pt idx="63565" formatCode="0.00E+00">
                  <c:v>-7.3074799999999999E-3</c:v>
                </c:pt>
                <c:pt idx="63566" formatCode="0.00E+00">
                  <c:v>-8.1559000000000006E-3</c:v>
                </c:pt>
                <c:pt idx="63567" formatCode="0.00E+00">
                  <c:v>-8.9882499999999997E-3</c:v>
                </c:pt>
                <c:pt idx="63568" formatCode="0.00E+00">
                  <c:v>-9.8037899999999997E-3</c:v>
                </c:pt>
                <c:pt idx="63569">
                  <c:v>-1.06024E-2</c:v>
                </c:pt>
                <c:pt idx="63570">
                  <c:v>-1.1384E-2</c:v>
                </c:pt>
                <c:pt idx="63571">
                  <c:v>-1.21479E-2</c:v>
                </c:pt>
                <c:pt idx="63572">
                  <c:v>-1.2893099999999999E-2</c:v>
                </c:pt>
                <c:pt idx="63573">
                  <c:v>-1.36183E-2</c:v>
                </c:pt>
                <c:pt idx="63574">
                  <c:v>-1.4321199999999999E-2</c:v>
                </c:pt>
                <c:pt idx="63575">
                  <c:v>-1.49985E-2</c:v>
                </c:pt>
                <c:pt idx="63576">
                  <c:v>-1.5648100000000002E-2</c:v>
                </c:pt>
                <c:pt idx="63577">
                  <c:v>-1.6268700000000001E-2</c:v>
                </c:pt>
                <c:pt idx="63578">
                  <c:v>-1.68594E-2</c:v>
                </c:pt>
                <c:pt idx="63579">
                  <c:v>-1.74196E-2</c:v>
                </c:pt>
                <c:pt idx="63580">
                  <c:v>-1.79489E-2</c:v>
                </c:pt>
                <c:pt idx="63581">
                  <c:v>-1.84472E-2</c:v>
                </c:pt>
                <c:pt idx="63582">
                  <c:v>-1.8913900000000001E-2</c:v>
                </c:pt>
                <c:pt idx="63583">
                  <c:v>-1.93475E-2</c:v>
                </c:pt>
                <c:pt idx="63584">
                  <c:v>-1.9747199999999999E-2</c:v>
                </c:pt>
                <c:pt idx="63585">
                  <c:v>-2.0113200000000001E-2</c:v>
                </c:pt>
                <c:pt idx="63586">
                  <c:v>-2.0447099999999999E-2</c:v>
                </c:pt>
                <c:pt idx="63587">
                  <c:v>-2.0749799999999999E-2</c:v>
                </c:pt>
                <c:pt idx="63588">
                  <c:v>-2.1021100000000001E-2</c:v>
                </c:pt>
                <c:pt idx="63589">
                  <c:v>-2.1260500000000002E-2</c:v>
                </c:pt>
                <c:pt idx="63590">
                  <c:v>-2.1468000000000001E-2</c:v>
                </c:pt>
                <c:pt idx="63591">
                  <c:v>-2.16423E-2</c:v>
                </c:pt>
                <c:pt idx="63592">
                  <c:v>-2.17807E-2</c:v>
                </c:pt>
                <c:pt idx="63593">
                  <c:v>-2.18818E-2</c:v>
                </c:pt>
                <c:pt idx="63594">
                  <c:v>-2.19461E-2</c:v>
                </c:pt>
                <c:pt idx="63595">
                  <c:v>-2.1974899999999999E-2</c:v>
                </c:pt>
                <c:pt idx="63596">
                  <c:v>-2.1967899999999999E-2</c:v>
                </c:pt>
                <c:pt idx="63597">
                  <c:v>-2.1923499999999999E-2</c:v>
                </c:pt>
                <c:pt idx="63598">
                  <c:v>-2.1840200000000001E-2</c:v>
                </c:pt>
                <c:pt idx="63599">
                  <c:v>-2.17176E-2</c:v>
                </c:pt>
                <c:pt idx="63600">
                  <c:v>-2.1556200000000001E-2</c:v>
                </c:pt>
                <c:pt idx="63601">
                  <c:v>-2.1355900000000001E-2</c:v>
                </c:pt>
                <c:pt idx="63602">
                  <c:v>-2.1116200000000002E-2</c:v>
                </c:pt>
                <c:pt idx="63603">
                  <c:v>-2.0837600000000001E-2</c:v>
                </c:pt>
                <c:pt idx="63604">
                  <c:v>-2.0522200000000001E-2</c:v>
                </c:pt>
                <c:pt idx="63605">
                  <c:v>-2.0171100000000001E-2</c:v>
                </c:pt>
                <c:pt idx="63606">
                  <c:v>-1.9784099999999999E-2</c:v>
                </c:pt>
                <c:pt idx="63607">
                  <c:v>-1.93616E-2</c:v>
                </c:pt>
                <c:pt idx="63608">
                  <c:v>-1.89047E-2</c:v>
                </c:pt>
                <c:pt idx="63609">
                  <c:v>-1.84139E-2</c:v>
                </c:pt>
                <c:pt idx="63610">
                  <c:v>-1.7889700000000001E-2</c:v>
                </c:pt>
                <c:pt idx="63611">
                  <c:v>-1.7331800000000001E-2</c:v>
                </c:pt>
                <c:pt idx="63612">
                  <c:v>-1.6739299999999999E-2</c:v>
                </c:pt>
                <c:pt idx="63613">
                  <c:v>-1.6110900000000001E-2</c:v>
                </c:pt>
                <c:pt idx="63614">
                  <c:v>-1.5446700000000001E-2</c:v>
                </c:pt>
                <c:pt idx="63615">
                  <c:v>-1.47475E-2</c:v>
                </c:pt>
                <c:pt idx="63616">
                  <c:v>-1.40138E-2</c:v>
                </c:pt>
                <c:pt idx="63617">
                  <c:v>-1.32462E-2</c:v>
                </c:pt>
                <c:pt idx="63618">
                  <c:v>-1.2445899999999999E-2</c:v>
                </c:pt>
                <c:pt idx="63619">
                  <c:v>-1.16141E-2</c:v>
                </c:pt>
                <c:pt idx="63620">
                  <c:v>-1.0751800000000001E-2</c:v>
                </c:pt>
                <c:pt idx="63621" formatCode="0.00E+00">
                  <c:v>-9.8597000000000008E-3</c:v>
                </c:pt>
                <c:pt idx="63622" formatCode="0.00E+00">
                  <c:v>-8.9389900000000008E-3</c:v>
                </c:pt>
                <c:pt idx="63623" formatCode="0.00E+00">
                  <c:v>-7.9905500000000008E-3</c:v>
                </c:pt>
                <c:pt idx="63624" formatCode="0.00E+00">
                  <c:v>-7.0153400000000001E-3</c:v>
                </c:pt>
                <c:pt idx="63625" formatCode="0.00E+00">
                  <c:v>-6.0143599999999998E-3</c:v>
                </c:pt>
                <c:pt idx="63626" formatCode="0.00E+00">
                  <c:v>-4.9877999999999997E-3</c:v>
                </c:pt>
                <c:pt idx="63627" formatCode="0.00E+00">
                  <c:v>-3.93503E-3</c:v>
                </c:pt>
                <c:pt idx="63628" formatCode="0.00E+00">
                  <c:v>-2.8559599999999998E-3</c:v>
                </c:pt>
                <c:pt idx="63629" formatCode="0.00E+00">
                  <c:v>-1.75121E-3</c:v>
                </c:pt>
                <c:pt idx="63630" formatCode="0.00E+00">
                  <c:v>-6.21129E-4</c:v>
                </c:pt>
                <c:pt idx="63631" formatCode="0.00E+00">
                  <c:v>5.3370900000000005E-4</c:v>
                </c:pt>
                <c:pt idx="63632" formatCode="0.00E+00">
                  <c:v>1.71108E-3</c:v>
                </c:pt>
                <c:pt idx="63633" formatCode="0.00E+00">
                  <c:v>2.90786E-3</c:v>
                </c:pt>
                <c:pt idx="63634" formatCode="0.00E+00">
                  <c:v>4.1222799999999999E-3</c:v>
                </c:pt>
                <c:pt idx="63635" formatCode="0.00E+00">
                  <c:v>5.3541600000000002E-3</c:v>
                </c:pt>
                <c:pt idx="63636" formatCode="0.00E+00">
                  <c:v>6.6038599999999996E-3</c:v>
                </c:pt>
                <c:pt idx="63637" formatCode="0.00E+00">
                  <c:v>7.8716099999999994E-3</c:v>
                </c:pt>
                <c:pt idx="63638" formatCode="0.00E+00">
                  <c:v>9.1568199999999995E-3</c:v>
                </c:pt>
                <c:pt idx="63639">
                  <c:v>1.0458E-2</c:v>
                </c:pt>
                <c:pt idx="63640">
                  <c:v>1.1773499999999999E-2</c:v>
                </c:pt>
                <c:pt idx="63641">
                  <c:v>1.31027E-2</c:v>
                </c:pt>
                <c:pt idx="63642">
                  <c:v>1.44463E-2</c:v>
                </c:pt>
                <c:pt idx="63643">
                  <c:v>1.5804700000000001E-2</c:v>
                </c:pt>
                <c:pt idx="63644">
                  <c:v>1.71772E-2</c:v>
                </c:pt>
                <c:pt idx="63645">
                  <c:v>1.8562100000000002E-2</c:v>
                </c:pt>
                <c:pt idx="63646">
                  <c:v>1.99574E-2</c:v>
                </c:pt>
                <c:pt idx="63647">
                  <c:v>2.1361600000000001E-2</c:v>
                </c:pt>
                <c:pt idx="63648">
                  <c:v>2.2773600000000001E-2</c:v>
                </c:pt>
                <c:pt idx="63649">
                  <c:v>2.4192100000000001E-2</c:v>
                </c:pt>
                <c:pt idx="63650">
                  <c:v>2.5616199999999999E-2</c:v>
                </c:pt>
                <c:pt idx="63651">
                  <c:v>2.7045799999999998E-2</c:v>
                </c:pt>
                <c:pt idx="63652">
                  <c:v>2.8481099999999999E-2</c:v>
                </c:pt>
                <c:pt idx="63653">
                  <c:v>2.9922399999999998E-2</c:v>
                </c:pt>
                <c:pt idx="63654">
                  <c:v>3.1369399999999999E-2</c:v>
                </c:pt>
                <c:pt idx="63655">
                  <c:v>3.28209E-2</c:v>
                </c:pt>
                <c:pt idx="63656">
                  <c:v>3.4275399999999998E-2</c:v>
                </c:pt>
                <c:pt idx="63657">
                  <c:v>3.5731400000000003E-2</c:v>
                </c:pt>
                <c:pt idx="63658">
                  <c:v>3.71873E-2</c:v>
                </c:pt>
                <c:pt idx="63659">
                  <c:v>3.8641700000000001E-2</c:v>
                </c:pt>
                <c:pt idx="63660">
                  <c:v>4.0094100000000001E-2</c:v>
                </c:pt>
                <c:pt idx="63661">
                  <c:v>4.1544499999999998E-2</c:v>
                </c:pt>
                <c:pt idx="63662">
                  <c:v>4.2992599999999999E-2</c:v>
                </c:pt>
                <c:pt idx="63663">
                  <c:v>4.44378E-2</c:v>
                </c:pt>
                <c:pt idx="63664">
                  <c:v>4.5879999999999997E-2</c:v>
                </c:pt>
                <c:pt idx="63665">
                  <c:v>4.7319100000000003E-2</c:v>
                </c:pt>
                <c:pt idx="63666">
                  <c:v>4.8754199999999998E-2</c:v>
                </c:pt>
                <c:pt idx="63667">
                  <c:v>5.0184800000000002E-2</c:v>
                </c:pt>
                <c:pt idx="63668">
                  <c:v>5.1610700000000002E-2</c:v>
                </c:pt>
                <c:pt idx="63669">
                  <c:v>5.3031799999999997E-2</c:v>
                </c:pt>
                <c:pt idx="63670">
                  <c:v>5.4447599999999999E-2</c:v>
                </c:pt>
                <c:pt idx="63671">
                  <c:v>5.5857999999999998E-2</c:v>
                </c:pt>
                <c:pt idx="63672">
                  <c:v>5.7262300000000002E-2</c:v>
                </c:pt>
                <c:pt idx="63673">
                  <c:v>5.8658700000000001E-2</c:v>
                </c:pt>
                <c:pt idx="63674">
                  <c:v>6.0044800000000002E-2</c:v>
                </c:pt>
                <c:pt idx="63675">
                  <c:v>6.1419899999999999E-2</c:v>
                </c:pt>
                <c:pt idx="63676">
                  <c:v>6.2783800000000001E-2</c:v>
                </c:pt>
                <c:pt idx="63677">
                  <c:v>6.4136299999999993E-2</c:v>
                </c:pt>
                <c:pt idx="63678">
                  <c:v>6.5476300000000001E-2</c:v>
                </c:pt>
                <c:pt idx="63679">
                  <c:v>6.6803399999999999E-2</c:v>
                </c:pt>
                <c:pt idx="63680">
                  <c:v>6.8118200000000004E-2</c:v>
                </c:pt>
                <c:pt idx="63681">
                  <c:v>6.9421099999999999E-2</c:v>
                </c:pt>
                <c:pt idx="63682">
                  <c:v>7.0711399999999994E-2</c:v>
                </c:pt>
                <c:pt idx="63683">
                  <c:v>7.1988200000000002E-2</c:v>
                </c:pt>
                <c:pt idx="63684">
                  <c:v>7.3250800000000005E-2</c:v>
                </c:pt>
                <c:pt idx="63685">
                  <c:v>7.45001E-2</c:v>
                </c:pt>
                <c:pt idx="63686">
                  <c:v>7.5736999999999999E-2</c:v>
                </c:pt>
                <c:pt idx="63687">
                  <c:v>7.6961100000000005E-2</c:v>
                </c:pt>
                <c:pt idx="63688">
                  <c:v>7.8172000000000005E-2</c:v>
                </c:pt>
                <c:pt idx="63689">
                  <c:v>7.9369400000000007E-2</c:v>
                </c:pt>
                <c:pt idx="63690">
                  <c:v>8.05535E-2</c:v>
                </c:pt>
                <c:pt idx="63691">
                  <c:v>8.1722900000000001E-2</c:v>
                </c:pt>
                <c:pt idx="63692">
                  <c:v>8.2875699999999997E-2</c:v>
                </c:pt>
                <c:pt idx="63693">
                  <c:v>8.4010899999999999E-2</c:v>
                </c:pt>
                <c:pt idx="63694">
                  <c:v>8.5128400000000007E-2</c:v>
                </c:pt>
                <c:pt idx="63695">
                  <c:v>8.6227999999999999E-2</c:v>
                </c:pt>
                <c:pt idx="63696">
                  <c:v>8.7309999999999999E-2</c:v>
                </c:pt>
                <c:pt idx="63697">
                  <c:v>8.83747E-2</c:v>
                </c:pt>
                <c:pt idx="63698">
                  <c:v>8.9422299999999996E-2</c:v>
                </c:pt>
                <c:pt idx="63699">
                  <c:v>9.0452099999999994E-2</c:v>
                </c:pt>
                <c:pt idx="63700">
                  <c:v>9.1464400000000001E-2</c:v>
                </c:pt>
                <c:pt idx="63701">
                  <c:v>9.2459700000000006E-2</c:v>
                </c:pt>
                <c:pt idx="63702">
                  <c:v>9.3437300000000001E-2</c:v>
                </c:pt>
                <c:pt idx="63703">
                  <c:v>9.4396499999999994E-2</c:v>
                </c:pt>
                <c:pt idx="63704">
                  <c:v>9.5336900000000002E-2</c:v>
                </c:pt>
                <c:pt idx="63705">
                  <c:v>9.6258899999999994E-2</c:v>
                </c:pt>
                <c:pt idx="63706">
                  <c:v>9.7163200000000005E-2</c:v>
                </c:pt>
                <c:pt idx="63707">
                  <c:v>9.8050100000000001E-2</c:v>
                </c:pt>
                <c:pt idx="63708">
                  <c:v>9.8918900000000004E-2</c:v>
                </c:pt>
                <c:pt idx="63709">
                  <c:v>9.9769099999999999E-2</c:v>
                </c:pt>
                <c:pt idx="63710">
                  <c:v>0.10059999999999999</c:v>
                </c:pt>
                <c:pt idx="63711">
                  <c:v>0.101413</c:v>
                </c:pt>
                <c:pt idx="63712">
                  <c:v>0.10220700000000001</c:v>
                </c:pt>
                <c:pt idx="63713">
                  <c:v>0.102982</c:v>
                </c:pt>
                <c:pt idx="63714">
                  <c:v>0.103737</c:v>
                </c:pt>
                <c:pt idx="63715">
                  <c:v>0.104472</c:v>
                </c:pt>
                <c:pt idx="63716">
                  <c:v>0.105188</c:v>
                </c:pt>
                <c:pt idx="63717">
                  <c:v>0.105882</c:v>
                </c:pt>
                <c:pt idx="63718">
                  <c:v>0.106556</c:v>
                </c:pt>
                <c:pt idx="63719">
                  <c:v>0.107209</c:v>
                </c:pt>
                <c:pt idx="63720">
                  <c:v>0.10784100000000001</c:v>
                </c:pt>
                <c:pt idx="63721">
                  <c:v>0.10845299999999999</c:v>
                </c:pt>
                <c:pt idx="63722">
                  <c:v>0.109041</c:v>
                </c:pt>
                <c:pt idx="63723">
                  <c:v>0.109608</c:v>
                </c:pt>
                <c:pt idx="63724">
                  <c:v>0.110153</c:v>
                </c:pt>
                <c:pt idx="63725">
                  <c:v>0.110676</c:v>
                </c:pt>
                <c:pt idx="63726">
                  <c:v>0.111175</c:v>
                </c:pt>
                <c:pt idx="63727">
                  <c:v>0.11165</c:v>
                </c:pt>
                <c:pt idx="63728">
                  <c:v>0.112097</c:v>
                </c:pt>
                <c:pt idx="63729">
                  <c:v>0.11251899999999999</c:v>
                </c:pt>
                <c:pt idx="63730">
                  <c:v>0.112918</c:v>
                </c:pt>
                <c:pt idx="63731">
                  <c:v>0.11329500000000001</c:v>
                </c:pt>
                <c:pt idx="63732">
                  <c:v>0.113651</c:v>
                </c:pt>
                <c:pt idx="63733">
                  <c:v>0.113984</c:v>
                </c:pt>
                <c:pt idx="63734">
                  <c:v>0.11429499999999999</c:v>
                </c:pt>
                <c:pt idx="63735">
                  <c:v>0.11458400000000001</c:v>
                </c:pt>
                <c:pt idx="63736">
                  <c:v>0.11484800000000001</c:v>
                </c:pt>
                <c:pt idx="63737">
                  <c:v>0.115088</c:v>
                </c:pt>
                <c:pt idx="63738">
                  <c:v>0.115302</c:v>
                </c:pt>
                <c:pt idx="63739">
                  <c:v>0.115491</c:v>
                </c:pt>
                <c:pt idx="63740">
                  <c:v>0.11565599999999999</c:v>
                </c:pt>
                <c:pt idx="63741">
                  <c:v>0.115798</c:v>
                </c:pt>
                <c:pt idx="63742">
                  <c:v>0.11591799999999999</c:v>
                </c:pt>
                <c:pt idx="63743">
                  <c:v>0.116017</c:v>
                </c:pt>
                <c:pt idx="63744">
                  <c:v>0.116094</c:v>
                </c:pt>
                <c:pt idx="63745">
                  <c:v>0.116148</c:v>
                </c:pt>
                <c:pt idx="63746">
                  <c:v>0.116178</c:v>
                </c:pt>
                <c:pt idx="63747">
                  <c:v>0.116184</c:v>
                </c:pt>
                <c:pt idx="63748">
                  <c:v>0.116165</c:v>
                </c:pt>
                <c:pt idx="63749">
                  <c:v>0.116124</c:v>
                </c:pt>
                <c:pt idx="63750">
                  <c:v>0.116059</c:v>
                </c:pt>
                <c:pt idx="63751">
                  <c:v>0.11597</c:v>
                </c:pt>
                <c:pt idx="63752">
                  <c:v>0.115856</c:v>
                </c:pt>
                <c:pt idx="63753">
                  <c:v>0.115719</c:v>
                </c:pt>
                <c:pt idx="63754">
                  <c:v>0.11555600000000001</c:v>
                </c:pt>
                <c:pt idx="63755">
                  <c:v>0.115368</c:v>
                </c:pt>
                <c:pt idx="63756">
                  <c:v>0.11515300000000001</c:v>
                </c:pt>
                <c:pt idx="63757">
                  <c:v>0.11491</c:v>
                </c:pt>
                <c:pt idx="63758">
                  <c:v>0.11464100000000001</c:v>
                </c:pt>
                <c:pt idx="63759">
                  <c:v>0.114344</c:v>
                </c:pt>
                <c:pt idx="63760">
                  <c:v>0.11402</c:v>
                </c:pt>
                <c:pt idx="63761">
                  <c:v>0.11366900000000001</c:v>
                </c:pt>
                <c:pt idx="63762">
                  <c:v>0.113293</c:v>
                </c:pt>
                <c:pt idx="63763">
                  <c:v>0.11289</c:v>
                </c:pt>
                <c:pt idx="63764">
                  <c:v>0.11246200000000001</c:v>
                </c:pt>
                <c:pt idx="63765">
                  <c:v>0.112011</c:v>
                </c:pt>
                <c:pt idx="63766">
                  <c:v>0.11153399999999999</c:v>
                </c:pt>
                <c:pt idx="63767">
                  <c:v>0.11103300000000001</c:v>
                </c:pt>
                <c:pt idx="63768">
                  <c:v>0.110508</c:v>
                </c:pt>
                <c:pt idx="63769">
                  <c:v>0.109959</c:v>
                </c:pt>
                <c:pt idx="63770">
                  <c:v>0.109385</c:v>
                </c:pt>
                <c:pt idx="63771">
                  <c:v>0.10878599999999999</c:v>
                </c:pt>
                <c:pt idx="63772">
                  <c:v>0.10816199999999999</c:v>
                </c:pt>
                <c:pt idx="63773">
                  <c:v>0.107514</c:v>
                </c:pt>
                <c:pt idx="63774">
                  <c:v>0.10684399999999999</c:v>
                </c:pt>
                <c:pt idx="63775">
                  <c:v>0.106151</c:v>
                </c:pt>
                <c:pt idx="63776">
                  <c:v>0.105435</c:v>
                </c:pt>
                <c:pt idx="63777">
                  <c:v>0.104698</c:v>
                </c:pt>
                <c:pt idx="63778">
                  <c:v>0.10394</c:v>
                </c:pt>
                <c:pt idx="63779">
                  <c:v>0.10316</c:v>
                </c:pt>
                <c:pt idx="63780">
                  <c:v>0.102357</c:v>
                </c:pt>
                <c:pt idx="63781">
                  <c:v>0.101534</c:v>
                </c:pt>
                <c:pt idx="63782">
                  <c:v>0.100688</c:v>
                </c:pt>
                <c:pt idx="63783">
                  <c:v>9.9822499999999995E-2</c:v>
                </c:pt>
                <c:pt idx="63784">
                  <c:v>9.8937700000000003E-2</c:v>
                </c:pt>
                <c:pt idx="63785">
                  <c:v>9.8035600000000001E-2</c:v>
                </c:pt>
                <c:pt idx="63786">
                  <c:v>9.71167E-2</c:v>
                </c:pt>
                <c:pt idx="63787">
                  <c:v>9.6181000000000003E-2</c:v>
                </c:pt>
                <c:pt idx="63788">
                  <c:v>9.5228699999999999E-2</c:v>
                </c:pt>
                <c:pt idx="63789">
                  <c:v>9.4260399999999994E-2</c:v>
                </c:pt>
                <c:pt idx="63790">
                  <c:v>9.3276200000000004E-2</c:v>
                </c:pt>
                <c:pt idx="63791">
                  <c:v>9.2277200000000004E-2</c:v>
                </c:pt>
                <c:pt idx="63792">
                  <c:v>9.1264600000000001E-2</c:v>
                </c:pt>
                <c:pt idx="63793">
                  <c:v>9.0239E-2</c:v>
                </c:pt>
                <c:pt idx="63794">
                  <c:v>8.9200299999999996E-2</c:v>
                </c:pt>
                <c:pt idx="63795">
                  <c:v>8.8148299999999999E-2</c:v>
                </c:pt>
                <c:pt idx="63796">
                  <c:v>8.7083599999999997E-2</c:v>
                </c:pt>
                <c:pt idx="63797">
                  <c:v>8.6007E-2</c:v>
                </c:pt>
                <c:pt idx="63798">
                  <c:v>8.4919700000000001E-2</c:v>
                </c:pt>
                <c:pt idx="63799">
                  <c:v>8.38227E-2</c:v>
                </c:pt>
                <c:pt idx="63800">
                  <c:v>8.2717200000000005E-2</c:v>
                </c:pt>
                <c:pt idx="63801">
                  <c:v>8.1604599999999999E-2</c:v>
                </c:pt>
                <c:pt idx="63802">
                  <c:v>8.0486500000000002E-2</c:v>
                </c:pt>
                <c:pt idx="63803">
                  <c:v>7.9364900000000002E-2</c:v>
                </c:pt>
                <c:pt idx="63804">
                  <c:v>7.82413E-2</c:v>
                </c:pt>
                <c:pt idx="63805">
                  <c:v>7.7116900000000002E-2</c:v>
                </c:pt>
                <c:pt idx="63806">
                  <c:v>7.5992799999999999E-2</c:v>
                </c:pt>
                <c:pt idx="63807">
                  <c:v>7.4870300000000001E-2</c:v>
                </c:pt>
                <c:pt idx="63808">
                  <c:v>7.3750300000000005E-2</c:v>
                </c:pt>
                <c:pt idx="63809">
                  <c:v>7.2633600000000006E-2</c:v>
                </c:pt>
                <c:pt idx="63810">
                  <c:v>7.1521299999999996E-2</c:v>
                </c:pt>
                <c:pt idx="63811">
                  <c:v>7.0413500000000004E-2</c:v>
                </c:pt>
                <c:pt idx="63812">
                  <c:v>6.9309899999999994E-2</c:v>
                </c:pt>
                <c:pt idx="63813">
                  <c:v>6.8210800000000002E-2</c:v>
                </c:pt>
                <c:pt idx="63814">
                  <c:v>6.7117599999999999E-2</c:v>
                </c:pt>
                <c:pt idx="63815">
                  <c:v>6.6032199999999999E-2</c:v>
                </c:pt>
                <c:pt idx="63816">
                  <c:v>6.4956700000000006E-2</c:v>
                </c:pt>
                <c:pt idx="63817">
                  <c:v>6.3893900000000003E-2</c:v>
                </c:pt>
                <c:pt idx="63818">
                  <c:v>6.2845799999999993E-2</c:v>
                </c:pt>
                <c:pt idx="63819">
                  <c:v>6.1813E-2</c:v>
                </c:pt>
                <c:pt idx="63820">
                  <c:v>6.0795599999999998E-2</c:v>
                </c:pt>
                <c:pt idx="63821">
                  <c:v>5.9794800000000002E-2</c:v>
                </c:pt>
                <c:pt idx="63822">
                  <c:v>5.8812200000000002E-2</c:v>
                </c:pt>
                <c:pt idx="63823">
                  <c:v>5.7850400000000003E-2</c:v>
                </c:pt>
                <c:pt idx="63824">
                  <c:v>5.6911200000000002E-2</c:v>
                </c:pt>
                <c:pt idx="63825">
                  <c:v>5.5995900000000001E-2</c:v>
                </c:pt>
                <c:pt idx="63826">
                  <c:v>5.5105500000000002E-2</c:v>
                </c:pt>
                <c:pt idx="63827">
                  <c:v>5.4241699999999997E-2</c:v>
                </c:pt>
                <c:pt idx="63828">
                  <c:v>5.3405800000000003E-2</c:v>
                </c:pt>
                <c:pt idx="63829">
                  <c:v>5.25978E-2</c:v>
                </c:pt>
                <c:pt idx="63830">
                  <c:v>5.1818000000000003E-2</c:v>
                </c:pt>
                <c:pt idx="63831">
                  <c:v>5.1068299999999997E-2</c:v>
                </c:pt>
                <c:pt idx="63832">
                  <c:v>5.0350399999999997E-2</c:v>
                </c:pt>
                <c:pt idx="63833">
                  <c:v>4.96652E-2</c:v>
                </c:pt>
                <c:pt idx="63834">
                  <c:v>4.9013099999999997E-2</c:v>
                </c:pt>
                <c:pt idx="63835">
                  <c:v>4.8393699999999998E-2</c:v>
                </c:pt>
                <c:pt idx="63836">
                  <c:v>4.7807700000000002E-2</c:v>
                </c:pt>
                <c:pt idx="63837">
                  <c:v>4.7256800000000002E-2</c:v>
                </c:pt>
                <c:pt idx="63838">
                  <c:v>4.6743E-2</c:v>
                </c:pt>
                <c:pt idx="63839">
                  <c:v>4.6267500000000003E-2</c:v>
                </c:pt>
                <c:pt idx="63840">
                  <c:v>4.58316E-2</c:v>
                </c:pt>
                <c:pt idx="63841">
                  <c:v>4.5436600000000001E-2</c:v>
                </c:pt>
                <c:pt idx="63842">
                  <c:v>4.5083600000000001E-2</c:v>
                </c:pt>
                <c:pt idx="63843">
                  <c:v>4.4773800000000002E-2</c:v>
                </c:pt>
                <c:pt idx="63844">
                  <c:v>4.4508199999999998E-2</c:v>
                </c:pt>
                <c:pt idx="63845">
                  <c:v>4.4287600000000003E-2</c:v>
                </c:pt>
                <c:pt idx="63846">
                  <c:v>4.4112699999999998E-2</c:v>
                </c:pt>
                <c:pt idx="63847">
                  <c:v>4.3983899999999999E-2</c:v>
                </c:pt>
                <c:pt idx="63848">
                  <c:v>4.3902200000000002E-2</c:v>
                </c:pt>
                <c:pt idx="63849">
                  <c:v>4.3867900000000001E-2</c:v>
                </c:pt>
                <c:pt idx="63850">
                  <c:v>4.3881700000000003E-2</c:v>
                </c:pt>
                <c:pt idx="63851">
                  <c:v>4.3944499999999997E-2</c:v>
                </c:pt>
                <c:pt idx="63852">
                  <c:v>4.4056999999999999E-2</c:v>
                </c:pt>
                <c:pt idx="63853">
                  <c:v>4.4219099999999997E-2</c:v>
                </c:pt>
                <c:pt idx="63854">
                  <c:v>4.4430600000000001E-2</c:v>
                </c:pt>
                <c:pt idx="63855">
                  <c:v>4.4691700000000001E-2</c:v>
                </c:pt>
                <c:pt idx="63856">
                  <c:v>4.50027E-2</c:v>
                </c:pt>
                <c:pt idx="63857">
                  <c:v>4.5364099999999997E-2</c:v>
                </c:pt>
                <c:pt idx="63858">
                  <c:v>4.5776400000000002E-2</c:v>
                </c:pt>
                <c:pt idx="63859">
                  <c:v>4.62394E-2</c:v>
                </c:pt>
                <c:pt idx="63860">
                  <c:v>4.67524E-2</c:v>
                </c:pt>
                <c:pt idx="63861">
                  <c:v>4.7315700000000002E-2</c:v>
                </c:pt>
                <c:pt idx="63862">
                  <c:v>4.7930100000000003E-2</c:v>
                </c:pt>
                <c:pt idx="63863">
                  <c:v>4.8594900000000003E-2</c:v>
                </c:pt>
                <c:pt idx="63864">
                  <c:v>4.9308600000000001E-2</c:v>
                </c:pt>
                <c:pt idx="63865">
                  <c:v>5.00694E-2</c:v>
                </c:pt>
                <c:pt idx="63866">
                  <c:v>5.0876600000000001E-2</c:v>
                </c:pt>
                <c:pt idx="63867">
                  <c:v>5.1730900000000003E-2</c:v>
                </c:pt>
                <c:pt idx="63868">
                  <c:v>5.2632699999999998E-2</c:v>
                </c:pt>
                <c:pt idx="63869">
                  <c:v>5.3582100000000001E-2</c:v>
                </c:pt>
                <c:pt idx="63870">
                  <c:v>5.45782E-2</c:v>
                </c:pt>
                <c:pt idx="63871">
                  <c:v>5.5620000000000003E-2</c:v>
                </c:pt>
                <c:pt idx="63872">
                  <c:v>5.67065E-2</c:v>
                </c:pt>
                <c:pt idx="63873">
                  <c:v>5.7836199999999997E-2</c:v>
                </c:pt>
                <c:pt idx="63874">
                  <c:v>5.9007299999999999E-2</c:v>
                </c:pt>
                <c:pt idx="63875">
                  <c:v>6.02182E-2</c:v>
                </c:pt>
                <c:pt idx="63876">
                  <c:v>6.14677E-2</c:v>
                </c:pt>
                <c:pt idx="63877">
                  <c:v>6.27553E-2</c:v>
                </c:pt>
                <c:pt idx="63878">
                  <c:v>6.4081100000000002E-2</c:v>
                </c:pt>
                <c:pt idx="63879">
                  <c:v>6.5444100000000005E-2</c:v>
                </c:pt>
                <c:pt idx="63880">
                  <c:v>6.6842600000000002E-2</c:v>
                </c:pt>
                <c:pt idx="63881">
                  <c:v>6.8275100000000005E-2</c:v>
                </c:pt>
                <c:pt idx="63882">
                  <c:v>6.9740399999999994E-2</c:v>
                </c:pt>
                <c:pt idx="63883">
                  <c:v>7.1236499999999994E-2</c:v>
                </c:pt>
                <c:pt idx="63884">
                  <c:v>7.2761400000000004E-2</c:v>
                </c:pt>
                <c:pt idx="63885">
                  <c:v>7.4313799999999999E-2</c:v>
                </c:pt>
                <c:pt idx="63886">
                  <c:v>7.5892600000000005E-2</c:v>
                </c:pt>
                <c:pt idx="63887">
                  <c:v>7.7496399999999993E-2</c:v>
                </c:pt>
                <c:pt idx="63888">
                  <c:v>7.9122999999999999E-2</c:v>
                </c:pt>
                <c:pt idx="63889">
                  <c:v>8.0770599999999998E-2</c:v>
                </c:pt>
                <c:pt idx="63890">
                  <c:v>8.2437200000000002E-2</c:v>
                </c:pt>
                <c:pt idx="63891">
                  <c:v>8.4120799999999996E-2</c:v>
                </c:pt>
                <c:pt idx="63892">
                  <c:v>8.5819099999999995E-2</c:v>
                </c:pt>
                <c:pt idx="63893">
                  <c:v>8.7529999999999997E-2</c:v>
                </c:pt>
                <c:pt idx="63894">
                  <c:v>8.92516E-2</c:v>
                </c:pt>
                <c:pt idx="63895">
                  <c:v>9.0981699999999999E-2</c:v>
                </c:pt>
                <c:pt idx="63896">
                  <c:v>9.2717999999999995E-2</c:v>
                </c:pt>
                <c:pt idx="63897">
                  <c:v>9.4458399999999998E-2</c:v>
                </c:pt>
                <c:pt idx="63898">
                  <c:v>9.6200499999999994E-2</c:v>
                </c:pt>
                <c:pt idx="63899">
                  <c:v>9.7941799999999996E-2</c:v>
                </c:pt>
                <c:pt idx="63900">
                  <c:v>9.9679699999999996E-2</c:v>
                </c:pt>
                <c:pt idx="63901">
                  <c:v>0.101412</c:v>
                </c:pt>
                <c:pt idx="63902">
                  <c:v>0.10313700000000001</c:v>
                </c:pt>
                <c:pt idx="63903">
                  <c:v>0.104852</c:v>
                </c:pt>
                <c:pt idx="63904">
                  <c:v>0.106554</c:v>
                </c:pt>
                <c:pt idx="63905">
                  <c:v>0.108241</c:v>
                </c:pt>
                <c:pt idx="63906">
                  <c:v>0.10991099999999999</c:v>
                </c:pt>
                <c:pt idx="63907">
                  <c:v>0.111564</c:v>
                </c:pt>
                <c:pt idx="63908">
                  <c:v>0.11319700000000001</c:v>
                </c:pt>
                <c:pt idx="63909">
                  <c:v>0.11480700000000001</c:v>
                </c:pt>
                <c:pt idx="63910">
                  <c:v>0.116393</c:v>
                </c:pt>
                <c:pt idx="63911">
                  <c:v>0.117951</c:v>
                </c:pt>
                <c:pt idx="63912">
                  <c:v>0.11948</c:v>
                </c:pt>
                <c:pt idx="63913">
                  <c:v>0.120977</c:v>
                </c:pt>
                <c:pt idx="63914">
                  <c:v>0.12244099999999999</c:v>
                </c:pt>
                <c:pt idx="63915">
                  <c:v>0.12386800000000001</c:v>
                </c:pt>
                <c:pt idx="63916">
                  <c:v>0.12525800000000001</c:v>
                </c:pt>
                <c:pt idx="63917">
                  <c:v>0.126607</c:v>
                </c:pt>
                <c:pt idx="63918">
                  <c:v>0.127915</c:v>
                </c:pt>
                <c:pt idx="63919">
                  <c:v>0.12917899999999999</c:v>
                </c:pt>
                <c:pt idx="63920">
                  <c:v>0.13039799999999999</c:v>
                </c:pt>
                <c:pt idx="63921">
                  <c:v>0.13157099999999999</c:v>
                </c:pt>
                <c:pt idx="63922">
                  <c:v>0.13269800000000001</c:v>
                </c:pt>
                <c:pt idx="63923">
                  <c:v>0.13377600000000001</c:v>
                </c:pt>
                <c:pt idx="63924">
                  <c:v>0.13480600000000001</c:v>
                </c:pt>
                <c:pt idx="63925">
                  <c:v>0.13578399999999999</c:v>
                </c:pt>
                <c:pt idx="63926">
                  <c:v>0.136709</c:v>
                </c:pt>
                <c:pt idx="63927">
                  <c:v>0.13758000000000001</c:v>
                </c:pt>
                <c:pt idx="63928">
                  <c:v>0.13839499999999999</c:v>
                </c:pt>
                <c:pt idx="63929">
                  <c:v>0.139155</c:v>
                </c:pt>
                <c:pt idx="63930">
                  <c:v>0.13985800000000001</c:v>
                </c:pt>
                <c:pt idx="63931">
                  <c:v>0.14050499999999999</c:v>
                </c:pt>
                <c:pt idx="63932">
                  <c:v>0.141094</c:v>
                </c:pt>
                <c:pt idx="63933">
                  <c:v>0.141625</c:v>
                </c:pt>
                <c:pt idx="63934">
                  <c:v>0.142098</c:v>
                </c:pt>
                <c:pt idx="63935">
                  <c:v>0.142512</c:v>
                </c:pt>
                <c:pt idx="63936">
                  <c:v>0.14286699999999999</c:v>
                </c:pt>
                <c:pt idx="63937">
                  <c:v>0.14316100000000001</c:v>
                </c:pt>
                <c:pt idx="63938">
                  <c:v>0.143396</c:v>
                </c:pt>
                <c:pt idx="63939">
                  <c:v>0.14357</c:v>
                </c:pt>
                <c:pt idx="63940">
                  <c:v>0.14368400000000001</c:v>
                </c:pt>
                <c:pt idx="63941">
                  <c:v>0.14373900000000001</c:v>
                </c:pt>
                <c:pt idx="63942">
                  <c:v>0.143736</c:v>
                </c:pt>
                <c:pt idx="63943">
                  <c:v>0.143674</c:v>
                </c:pt>
                <c:pt idx="63944">
                  <c:v>0.14355299999999999</c:v>
                </c:pt>
                <c:pt idx="63945">
                  <c:v>0.143373</c:v>
                </c:pt>
                <c:pt idx="63946">
                  <c:v>0.14313500000000001</c:v>
                </c:pt>
                <c:pt idx="63947">
                  <c:v>0.14283999999999999</c:v>
                </c:pt>
                <c:pt idx="63948">
                  <c:v>0.142488</c:v>
                </c:pt>
                <c:pt idx="63949">
                  <c:v>0.14208200000000001</c:v>
                </c:pt>
                <c:pt idx="63950">
                  <c:v>0.141622</c:v>
                </c:pt>
                <c:pt idx="63951">
                  <c:v>0.14110800000000001</c:v>
                </c:pt>
                <c:pt idx="63952">
                  <c:v>0.140542</c:v>
                </c:pt>
                <c:pt idx="63953">
                  <c:v>0.139927</c:v>
                </c:pt>
                <c:pt idx="63954">
                  <c:v>0.139263</c:v>
                </c:pt>
                <c:pt idx="63955">
                  <c:v>0.13855200000000001</c:v>
                </c:pt>
                <c:pt idx="63956">
                  <c:v>0.137797</c:v>
                </c:pt>
                <c:pt idx="63957">
                  <c:v>0.13700000000000001</c:v>
                </c:pt>
                <c:pt idx="63958">
                  <c:v>0.13616200000000001</c:v>
                </c:pt>
                <c:pt idx="63959">
                  <c:v>0.13528499999999999</c:v>
                </c:pt>
                <c:pt idx="63960">
                  <c:v>0.13437099999999999</c:v>
                </c:pt>
                <c:pt idx="63961">
                  <c:v>0.13342200000000001</c:v>
                </c:pt>
                <c:pt idx="63962">
                  <c:v>0.132439</c:v>
                </c:pt>
                <c:pt idx="63963">
                  <c:v>0.13142400000000001</c:v>
                </c:pt>
                <c:pt idx="63964">
                  <c:v>0.13037799999999999</c:v>
                </c:pt>
                <c:pt idx="63965">
                  <c:v>0.129303</c:v>
                </c:pt>
                <c:pt idx="63966">
                  <c:v>0.12820000000000001</c:v>
                </c:pt>
                <c:pt idx="63967">
                  <c:v>0.12707399999999999</c:v>
                </c:pt>
                <c:pt idx="63968">
                  <c:v>0.12592500000000001</c:v>
                </c:pt>
                <c:pt idx="63969">
                  <c:v>0.12475600000000001</c:v>
                </c:pt>
                <c:pt idx="63970">
                  <c:v>0.123571</c:v>
                </c:pt>
                <c:pt idx="63971">
                  <c:v>0.12237000000000001</c:v>
                </c:pt>
                <c:pt idx="63972">
                  <c:v>0.121154</c:v>
                </c:pt>
                <c:pt idx="63973">
                  <c:v>0.119926</c:v>
                </c:pt>
                <c:pt idx="63974">
                  <c:v>0.118688</c:v>
                </c:pt>
                <c:pt idx="63975">
                  <c:v>0.117442</c:v>
                </c:pt>
                <c:pt idx="63976">
                  <c:v>0.11619</c:v>
                </c:pt>
                <c:pt idx="63977">
                  <c:v>0.11493399999999999</c:v>
                </c:pt>
                <c:pt idx="63978">
                  <c:v>0.113678</c:v>
                </c:pt>
                <c:pt idx="63979">
                  <c:v>0.112423</c:v>
                </c:pt>
                <c:pt idx="63980">
                  <c:v>0.11117100000000001</c:v>
                </c:pt>
                <c:pt idx="63981">
                  <c:v>0.10992300000000001</c:v>
                </c:pt>
                <c:pt idx="63982">
                  <c:v>0.108682</c:v>
                </c:pt>
                <c:pt idx="63983">
                  <c:v>0.107449</c:v>
                </c:pt>
                <c:pt idx="63984">
                  <c:v>0.106227</c:v>
                </c:pt>
                <c:pt idx="63985">
                  <c:v>0.105016</c:v>
                </c:pt>
                <c:pt idx="63986">
                  <c:v>0.10382</c:v>
                </c:pt>
                <c:pt idx="63987">
                  <c:v>0.10264</c:v>
                </c:pt>
                <c:pt idx="63988">
                  <c:v>0.101478</c:v>
                </c:pt>
                <c:pt idx="63989">
                  <c:v>0.10033499999999999</c:v>
                </c:pt>
                <c:pt idx="63990">
                  <c:v>9.9213999999999997E-2</c:v>
                </c:pt>
                <c:pt idx="63991">
                  <c:v>9.8116099999999998E-2</c:v>
                </c:pt>
                <c:pt idx="63992">
                  <c:v>9.7042699999999996E-2</c:v>
                </c:pt>
                <c:pt idx="63993">
                  <c:v>9.5994999999999997E-2</c:v>
                </c:pt>
                <c:pt idx="63994">
                  <c:v>9.49744E-2</c:v>
                </c:pt>
                <c:pt idx="63995">
                  <c:v>9.39831E-2</c:v>
                </c:pt>
                <c:pt idx="63996">
                  <c:v>9.3023300000000003E-2</c:v>
                </c:pt>
                <c:pt idx="63997">
                  <c:v>9.2096300000000006E-2</c:v>
                </c:pt>
                <c:pt idx="63998">
                  <c:v>9.1203300000000001E-2</c:v>
                </c:pt>
                <c:pt idx="63999">
                  <c:v>9.0345599999999998E-2</c:v>
                </c:pt>
                <c:pt idx="64000">
                  <c:v>8.9524000000000006E-2</c:v>
                </c:pt>
                <c:pt idx="64001">
                  <c:v>8.8739299999999993E-2</c:v>
                </c:pt>
                <c:pt idx="64002">
                  <c:v>8.7991899999999998E-2</c:v>
                </c:pt>
                <c:pt idx="64003">
                  <c:v>8.7282200000000004E-2</c:v>
                </c:pt>
                <c:pt idx="64004">
                  <c:v>8.6610900000000005E-2</c:v>
                </c:pt>
                <c:pt idx="64005">
                  <c:v>8.5979700000000006E-2</c:v>
                </c:pt>
                <c:pt idx="64006">
                  <c:v>8.5389800000000002E-2</c:v>
                </c:pt>
                <c:pt idx="64007">
                  <c:v>8.4841899999999998E-2</c:v>
                </c:pt>
                <c:pt idx="64008">
                  <c:v>8.4336499999999995E-2</c:v>
                </c:pt>
                <c:pt idx="64009">
                  <c:v>8.3874299999999999E-2</c:v>
                </c:pt>
                <c:pt idx="64010">
                  <c:v>8.3456100000000005E-2</c:v>
                </c:pt>
                <c:pt idx="64011">
                  <c:v>8.3082199999999995E-2</c:v>
                </c:pt>
                <c:pt idx="64012">
                  <c:v>8.2752599999999996E-2</c:v>
                </c:pt>
                <c:pt idx="64013">
                  <c:v>8.2467499999999999E-2</c:v>
                </c:pt>
                <c:pt idx="64014">
                  <c:v>8.2226800000000003E-2</c:v>
                </c:pt>
                <c:pt idx="64015">
                  <c:v>8.2030599999999995E-2</c:v>
                </c:pt>
                <c:pt idx="64016">
                  <c:v>8.1878599999999996E-2</c:v>
                </c:pt>
                <c:pt idx="64017">
                  <c:v>8.1770200000000001E-2</c:v>
                </c:pt>
                <c:pt idx="64018">
                  <c:v>8.1705700000000006E-2</c:v>
                </c:pt>
                <c:pt idx="64019">
                  <c:v>8.1685400000000005E-2</c:v>
                </c:pt>
                <c:pt idx="64020">
                  <c:v>8.1709500000000004E-2</c:v>
                </c:pt>
                <c:pt idx="64021">
                  <c:v>8.1777600000000006E-2</c:v>
                </c:pt>
                <c:pt idx="64022">
                  <c:v>8.1888699999999995E-2</c:v>
                </c:pt>
                <c:pt idx="64023">
                  <c:v>8.20414E-2</c:v>
                </c:pt>
                <c:pt idx="64024">
                  <c:v>8.2234500000000002E-2</c:v>
                </c:pt>
                <c:pt idx="64025">
                  <c:v>8.2466999999999999E-2</c:v>
                </c:pt>
                <c:pt idx="64026">
                  <c:v>8.2738099999999995E-2</c:v>
                </c:pt>
                <c:pt idx="64027">
                  <c:v>8.3046999999999996E-2</c:v>
                </c:pt>
                <c:pt idx="64028">
                  <c:v>8.3393400000000006E-2</c:v>
                </c:pt>
                <c:pt idx="64029">
                  <c:v>8.3777000000000004E-2</c:v>
                </c:pt>
                <c:pt idx="64030">
                  <c:v>8.4195800000000001E-2</c:v>
                </c:pt>
                <c:pt idx="64031">
                  <c:v>8.4647600000000003E-2</c:v>
                </c:pt>
                <c:pt idx="64032">
                  <c:v>8.5130600000000001E-2</c:v>
                </c:pt>
                <c:pt idx="64033">
                  <c:v>8.5643999999999998E-2</c:v>
                </c:pt>
                <c:pt idx="64034">
                  <c:v>8.6187E-2</c:v>
                </c:pt>
                <c:pt idx="64035">
                  <c:v>8.6758500000000002E-2</c:v>
                </c:pt>
                <c:pt idx="64036">
                  <c:v>8.7357299999999999E-2</c:v>
                </c:pt>
                <c:pt idx="64037">
                  <c:v>8.7982500000000005E-2</c:v>
                </c:pt>
                <c:pt idx="64038">
                  <c:v>8.8632500000000003E-2</c:v>
                </c:pt>
                <c:pt idx="64039">
                  <c:v>8.9305800000000005E-2</c:v>
                </c:pt>
                <c:pt idx="64040">
                  <c:v>9.0000399999999994E-2</c:v>
                </c:pt>
                <c:pt idx="64041">
                  <c:v>9.0714699999999995E-2</c:v>
                </c:pt>
                <c:pt idx="64042">
                  <c:v>9.1447899999999999E-2</c:v>
                </c:pt>
                <c:pt idx="64043">
                  <c:v>9.2199100000000006E-2</c:v>
                </c:pt>
                <c:pt idx="64044">
                  <c:v>9.2968599999999998E-2</c:v>
                </c:pt>
                <c:pt idx="64045">
                  <c:v>9.3756000000000006E-2</c:v>
                </c:pt>
                <c:pt idx="64046">
                  <c:v>9.4558500000000004E-2</c:v>
                </c:pt>
                <c:pt idx="64047">
                  <c:v>9.5371999999999998E-2</c:v>
                </c:pt>
                <c:pt idx="64048">
                  <c:v>9.6193699999999993E-2</c:v>
                </c:pt>
                <c:pt idx="64049">
                  <c:v>9.7021499999999997E-2</c:v>
                </c:pt>
                <c:pt idx="64050">
                  <c:v>9.7852800000000004E-2</c:v>
                </c:pt>
                <c:pt idx="64051">
                  <c:v>9.8685099999999998E-2</c:v>
                </c:pt>
                <c:pt idx="64052">
                  <c:v>9.9516099999999996E-2</c:v>
                </c:pt>
                <c:pt idx="64053">
                  <c:v>0.100344</c:v>
                </c:pt>
                <c:pt idx="64054">
                  <c:v>0.10116700000000001</c:v>
                </c:pt>
                <c:pt idx="64055">
                  <c:v>0.101982</c:v>
                </c:pt>
                <c:pt idx="64056">
                  <c:v>0.102787</c:v>
                </c:pt>
                <c:pt idx="64057">
                  <c:v>0.10358000000000001</c:v>
                </c:pt>
                <c:pt idx="64058">
                  <c:v>0.10435899999999999</c:v>
                </c:pt>
                <c:pt idx="64059">
                  <c:v>0.10512100000000001</c:v>
                </c:pt>
                <c:pt idx="64060">
                  <c:v>0.105863</c:v>
                </c:pt>
                <c:pt idx="64061">
                  <c:v>0.106584</c:v>
                </c:pt>
                <c:pt idx="64062">
                  <c:v>0.107282</c:v>
                </c:pt>
                <c:pt idx="64063">
                  <c:v>0.107955</c:v>
                </c:pt>
                <c:pt idx="64064">
                  <c:v>0.108602</c:v>
                </c:pt>
                <c:pt idx="64065">
                  <c:v>0.109222</c:v>
                </c:pt>
                <c:pt idx="64066">
                  <c:v>0.10981100000000001</c:v>
                </c:pt>
                <c:pt idx="64067">
                  <c:v>0.11037</c:v>
                </c:pt>
                <c:pt idx="64068">
                  <c:v>0.110897</c:v>
                </c:pt>
                <c:pt idx="64069">
                  <c:v>0.111388</c:v>
                </c:pt>
                <c:pt idx="64070">
                  <c:v>0.111843</c:v>
                </c:pt>
                <c:pt idx="64071">
                  <c:v>0.11226</c:v>
                </c:pt>
                <c:pt idx="64072">
                  <c:v>0.112638</c:v>
                </c:pt>
                <c:pt idx="64073">
                  <c:v>0.112974</c:v>
                </c:pt>
                <c:pt idx="64074">
                  <c:v>0.11326700000000001</c:v>
                </c:pt>
                <c:pt idx="64075">
                  <c:v>0.113515</c:v>
                </c:pt>
                <c:pt idx="64076">
                  <c:v>0.113718</c:v>
                </c:pt>
                <c:pt idx="64077">
                  <c:v>0.113873</c:v>
                </c:pt>
                <c:pt idx="64078">
                  <c:v>0.11398</c:v>
                </c:pt>
                <c:pt idx="64079">
                  <c:v>0.114038</c:v>
                </c:pt>
                <c:pt idx="64080">
                  <c:v>0.11404499999999999</c:v>
                </c:pt>
                <c:pt idx="64081">
                  <c:v>0.114</c:v>
                </c:pt>
                <c:pt idx="64082">
                  <c:v>0.113902</c:v>
                </c:pt>
                <c:pt idx="64083">
                  <c:v>0.113751</c:v>
                </c:pt>
                <c:pt idx="64084">
                  <c:v>0.11354599999999999</c:v>
                </c:pt>
                <c:pt idx="64085">
                  <c:v>0.113286</c:v>
                </c:pt>
                <c:pt idx="64086">
                  <c:v>0.112971</c:v>
                </c:pt>
                <c:pt idx="64087">
                  <c:v>0.11260199999999999</c:v>
                </c:pt>
                <c:pt idx="64088">
                  <c:v>0.112178</c:v>
                </c:pt>
                <c:pt idx="64089">
                  <c:v>0.11169800000000001</c:v>
                </c:pt>
                <c:pt idx="64090">
                  <c:v>0.111164</c:v>
                </c:pt>
                <c:pt idx="64091">
                  <c:v>0.110573</c:v>
                </c:pt>
                <c:pt idx="64092">
                  <c:v>0.109928</c:v>
                </c:pt>
                <c:pt idx="64093">
                  <c:v>0.109227</c:v>
                </c:pt>
                <c:pt idx="64094">
                  <c:v>0.108474</c:v>
                </c:pt>
                <c:pt idx="64095">
                  <c:v>0.107668</c:v>
                </c:pt>
                <c:pt idx="64096">
                  <c:v>0.10681</c:v>
                </c:pt>
                <c:pt idx="64097">
                  <c:v>0.105902</c:v>
                </c:pt>
                <c:pt idx="64098">
                  <c:v>0.104944</c:v>
                </c:pt>
                <c:pt idx="64099">
                  <c:v>0.103937</c:v>
                </c:pt>
                <c:pt idx="64100">
                  <c:v>0.102884</c:v>
                </c:pt>
                <c:pt idx="64101">
                  <c:v>0.101784</c:v>
                </c:pt>
                <c:pt idx="64102">
                  <c:v>0.10063999999999999</c:v>
                </c:pt>
                <c:pt idx="64103">
                  <c:v>9.9452799999999994E-2</c:v>
                </c:pt>
                <c:pt idx="64104">
                  <c:v>9.8223400000000002E-2</c:v>
                </c:pt>
                <c:pt idx="64105">
                  <c:v>9.6954100000000001E-2</c:v>
                </c:pt>
                <c:pt idx="64106">
                  <c:v>9.5647200000000002E-2</c:v>
                </c:pt>
                <c:pt idx="64107">
                  <c:v>9.4305E-2</c:v>
                </c:pt>
                <c:pt idx="64108">
                  <c:v>9.2929800000000007E-2</c:v>
                </c:pt>
                <c:pt idx="64109">
                  <c:v>9.1523900000000005E-2</c:v>
                </c:pt>
                <c:pt idx="64110">
                  <c:v>9.0089500000000003E-2</c:v>
                </c:pt>
                <c:pt idx="64111">
                  <c:v>8.8628799999999994E-2</c:v>
                </c:pt>
                <c:pt idx="64112">
                  <c:v>8.7143899999999996E-2</c:v>
                </c:pt>
                <c:pt idx="64113">
                  <c:v>8.56373E-2</c:v>
                </c:pt>
                <c:pt idx="64114">
                  <c:v>8.4112000000000006E-2</c:v>
                </c:pt>
                <c:pt idx="64115">
                  <c:v>8.25713E-2</c:v>
                </c:pt>
                <c:pt idx="64116">
                  <c:v>8.1018599999999996E-2</c:v>
                </c:pt>
                <c:pt idx="64117">
                  <c:v>7.9456700000000005E-2</c:v>
                </c:pt>
                <c:pt idx="64118">
                  <c:v>7.7887399999999996E-2</c:v>
                </c:pt>
                <c:pt idx="64119">
                  <c:v>7.6312599999999994E-2</c:v>
                </c:pt>
                <c:pt idx="64120">
                  <c:v>7.4734999999999996E-2</c:v>
                </c:pt>
                <c:pt idx="64121">
                  <c:v>7.3158000000000001E-2</c:v>
                </c:pt>
                <c:pt idx="64122">
                  <c:v>7.1584900000000007E-2</c:v>
                </c:pt>
                <c:pt idx="64123">
                  <c:v>7.00181E-2</c:v>
                </c:pt>
                <c:pt idx="64124">
                  <c:v>6.8460800000000002E-2</c:v>
                </c:pt>
                <c:pt idx="64125">
                  <c:v>6.69159E-2</c:v>
                </c:pt>
                <c:pt idx="64126">
                  <c:v>6.5386299999999994E-2</c:v>
                </c:pt>
                <c:pt idx="64127">
                  <c:v>6.3874600000000004E-2</c:v>
                </c:pt>
                <c:pt idx="64128">
                  <c:v>6.2383300000000003E-2</c:v>
                </c:pt>
                <c:pt idx="64129">
                  <c:v>6.0914999999999997E-2</c:v>
                </c:pt>
                <c:pt idx="64130">
                  <c:v>5.9472999999999998E-2</c:v>
                </c:pt>
                <c:pt idx="64131">
                  <c:v>5.8061799999999997E-2</c:v>
                </c:pt>
                <c:pt idx="64132">
                  <c:v>5.6686100000000003E-2</c:v>
                </c:pt>
                <c:pt idx="64133">
                  <c:v>5.5348899999999999E-2</c:v>
                </c:pt>
                <c:pt idx="64134">
                  <c:v>5.4050599999999997E-2</c:v>
                </c:pt>
                <c:pt idx="64135">
                  <c:v>5.27918E-2</c:v>
                </c:pt>
                <c:pt idx="64136">
                  <c:v>5.15749E-2</c:v>
                </c:pt>
                <c:pt idx="64137">
                  <c:v>5.0402700000000002E-2</c:v>
                </c:pt>
                <c:pt idx="64138">
                  <c:v>4.9276899999999998E-2</c:v>
                </c:pt>
                <c:pt idx="64139">
                  <c:v>4.81988E-2</c:v>
                </c:pt>
                <c:pt idx="64140">
                  <c:v>4.7170400000000001E-2</c:v>
                </c:pt>
                <c:pt idx="64141">
                  <c:v>4.6193900000000003E-2</c:v>
                </c:pt>
                <c:pt idx="64142">
                  <c:v>4.5271100000000002E-2</c:v>
                </c:pt>
                <c:pt idx="64143">
                  <c:v>4.44033E-2</c:v>
                </c:pt>
                <c:pt idx="64144">
                  <c:v>4.3591600000000001E-2</c:v>
                </c:pt>
                <c:pt idx="64145">
                  <c:v>4.2836899999999997E-2</c:v>
                </c:pt>
                <c:pt idx="64146">
                  <c:v>4.2139500000000003E-2</c:v>
                </c:pt>
                <c:pt idx="64147">
                  <c:v>4.1500500000000003E-2</c:v>
                </c:pt>
                <c:pt idx="64148">
                  <c:v>4.0920999999999999E-2</c:v>
                </c:pt>
                <c:pt idx="64149">
                  <c:v>4.0402399999999998E-2</c:v>
                </c:pt>
                <c:pt idx="64150">
                  <c:v>3.9946000000000002E-2</c:v>
                </c:pt>
                <c:pt idx="64151">
                  <c:v>3.95521E-2</c:v>
                </c:pt>
                <c:pt idx="64152">
                  <c:v>3.9221499999999999E-2</c:v>
                </c:pt>
                <c:pt idx="64153">
                  <c:v>3.8954999999999997E-2</c:v>
                </c:pt>
                <c:pt idx="64154">
                  <c:v>3.8753799999999998E-2</c:v>
                </c:pt>
                <c:pt idx="64155">
                  <c:v>3.8618600000000003E-2</c:v>
                </c:pt>
                <c:pt idx="64156">
                  <c:v>3.8549600000000003E-2</c:v>
                </c:pt>
                <c:pt idx="64157">
                  <c:v>3.85466E-2</c:v>
                </c:pt>
                <c:pt idx="64158">
                  <c:v>3.8609499999999998E-2</c:v>
                </c:pt>
                <c:pt idx="64159">
                  <c:v>3.8737899999999999E-2</c:v>
                </c:pt>
                <c:pt idx="64160">
                  <c:v>3.8931300000000002E-2</c:v>
                </c:pt>
                <c:pt idx="64161">
                  <c:v>3.91887E-2</c:v>
                </c:pt>
                <c:pt idx="64162">
                  <c:v>3.9509299999999997E-2</c:v>
                </c:pt>
                <c:pt idx="64163">
                  <c:v>3.9891999999999997E-2</c:v>
                </c:pt>
                <c:pt idx="64164">
                  <c:v>4.0335799999999998E-2</c:v>
                </c:pt>
                <c:pt idx="64165">
                  <c:v>4.0839800000000002E-2</c:v>
                </c:pt>
                <c:pt idx="64166">
                  <c:v>4.1403000000000002E-2</c:v>
                </c:pt>
                <c:pt idx="64167">
                  <c:v>4.2024100000000002E-2</c:v>
                </c:pt>
                <c:pt idx="64168">
                  <c:v>4.2701299999999998E-2</c:v>
                </c:pt>
                <c:pt idx="64169">
                  <c:v>4.3432499999999999E-2</c:v>
                </c:pt>
                <c:pt idx="64170">
                  <c:v>4.42158E-2</c:v>
                </c:pt>
                <c:pt idx="64171">
                  <c:v>4.5049699999999998E-2</c:v>
                </c:pt>
                <c:pt idx="64172">
                  <c:v>4.5932000000000001E-2</c:v>
                </c:pt>
                <c:pt idx="64173">
                  <c:v>4.6860800000000001E-2</c:v>
                </c:pt>
                <c:pt idx="64174">
                  <c:v>4.7834099999999997E-2</c:v>
                </c:pt>
                <c:pt idx="64175">
                  <c:v>4.8849799999999999E-2</c:v>
                </c:pt>
                <c:pt idx="64176">
                  <c:v>4.9905900000000003E-2</c:v>
                </c:pt>
                <c:pt idx="64177">
                  <c:v>5.1000299999999998E-2</c:v>
                </c:pt>
                <c:pt idx="64178">
                  <c:v>5.2130700000000002E-2</c:v>
                </c:pt>
                <c:pt idx="64179">
                  <c:v>5.3294599999999998E-2</c:v>
                </c:pt>
                <c:pt idx="64180">
                  <c:v>5.4489500000000003E-2</c:v>
                </c:pt>
                <c:pt idx="64181">
                  <c:v>5.57128E-2</c:v>
                </c:pt>
                <c:pt idx="64182">
                  <c:v>5.6962800000000001E-2</c:v>
                </c:pt>
                <c:pt idx="64183">
                  <c:v>5.8237200000000003E-2</c:v>
                </c:pt>
                <c:pt idx="64184">
                  <c:v>5.9533799999999998E-2</c:v>
                </c:pt>
                <c:pt idx="64185">
                  <c:v>6.0850000000000001E-2</c:v>
                </c:pt>
                <c:pt idx="64186">
                  <c:v>6.2182399999999999E-2</c:v>
                </c:pt>
                <c:pt idx="64187">
                  <c:v>6.3528000000000001E-2</c:v>
                </c:pt>
                <c:pt idx="64188">
                  <c:v>6.4883300000000005E-2</c:v>
                </c:pt>
                <c:pt idx="64189">
                  <c:v>6.6245499999999999E-2</c:v>
                </c:pt>
                <c:pt idx="64190">
                  <c:v>6.7611400000000002E-2</c:v>
                </c:pt>
                <c:pt idx="64191">
                  <c:v>6.8977999999999998E-2</c:v>
                </c:pt>
                <c:pt idx="64192">
                  <c:v>7.0342299999999996E-2</c:v>
                </c:pt>
                <c:pt idx="64193">
                  <c:v>7.1701600000000004E-2</c:v>
                </c:pt>
                <c:pt idx="64194">
                  <c:v>7.3053300000000002E-2</c:v>
                </c:pt>
                <c:pt idx="64195">
                  <c:v>7.4394399999999999E-2</c:v>
                </c:pt>
                <c:pt idx="64196">
                  <c:v>7.57216E-2</c:v>
                </c:pt>
                <c:pt idx="64197">
                  <c:v>7.7031500000000003E-2</c:v>
                </c:pt>
                <c:pt idx="64198">
                  <c:v>7.8321299999999996E-2</c:v>
                </c:pt>
                <c:pt idx="64199">
                  <c:v>7.9588099999999995E-2</c:v>
                </c:pt>
                <c:pt idx="64200">
                  <c:v>8.0829499999999999E-2</c:v>
                </c:pt>
                <c:pt idx="64201">
                  <c:v>8.2043199999999997E-2</c:v>
                </c:pt>
                <c:pt idx="64202">
                  <c:v>8.3226999999999995E-2</c:v>
                </c:pt>
                <c:pt idx="64203">
                  <c:v>8.4378700000000001E-2</c:v>
                </c:pt>
                <c:pt idx="64204">
                  <c:v>8.5496000000000003E-2</c:v>
                </c:pt>
                <c:pt idx="64205">
                  <c:v>8.6575700000000005E-2</c:v>
                </c:pt>
                <c:pt idx="64206">
                  <c:v>8.7614700000000004E-2</c:v>
                </c:pt>
                <c:pt idx="64207">
                  <c:v>8.8609900000000005E-2</c:v>
                </c:pt>
                <c:pt idx="64208">
                  <c:v>8.9558899999999997E-2</c:v>
                </c:pt>
                <c:pt idx="64209">
                  <c:v>9.0459300000000006E-2</c:v>
                </c:pt>
                <c:pt idx="64210">
                  <c:v>9.1309000000000001E-2</c:v>
                </c:pt>
                <c:pt idx="64211">
                  <c:v>9.2105500000000007E-2</c:v>
                </c:pt>
                <c:pt idx="64212">
                  <c:v>9.2846700000000004E-2</c:v>
                </c:pt>
                <c:pt idx="64213">
                  <c:v>9.35309E-2</c:v>
                </c:pt>
                <c:pt idx="64214">
                  <c:v>9.4155900000000001E-2</c:v>
                </c:pt>
                <c:pt idx="64215">
                  <c:v>9.4719499999999998E-2</c:v>
                </c:pt>
                <c:pt idx="64216">
                  <c:v>9.5220200000000005E-2</c:v>
                </c:pt>
                <c:pt idx="64217">
                  <c:v>9.5656400000000003E-2</c:v>
                </c:pt>
                <c:pt idx="64218">
                  <c:v>9.6026500000000001E-2</c:v>
                </c:pt>
                <c:pt idx="64219">
                  <c:v>9.6329100000000001E-2</c:v>
                </c:pt>
                <c:pt idx="64220">
                  <c:v>9.6563200000000002E-2</c:v>
                </c:pt>
                <c:pt idx="64221">
                  <c:v>9.6727499999999994E-2</c:v>
                </c:pt>
                <c:pt idx="64222">
                  <c:v>9.6821099999999993E-2</c:v>
                </c:pt>
                <c:pt idx="64223">
                  <c:v>9.6843299999999993E-2</c:v>
                </c:pt>
                <c:pt idx="64224">
                  <c:v>9.6793599999999994E-2</c:v>
                </c:pt>
                <c:pt idx="64225">
                  <c:v>9.6671300000000002E-2</c:v>
                </c:pt>
                <c:pt idx="64226">
                  <c:v>9.6475900000000003E-2</c:v>
                </c:pt>
                <c:pt idx="64227">
                  <c:v>9.6206700000000006E-2</c:v>
                </c:pt>
                <c:pt idx="64228">
                  <c:v>9.5863100000000007E-2</c:v>
                </c:pt>
                <c:pt idx="64229">
                  <c:v>9.5445299999999997E-2</c:v>
                </c:pt>
                <c:pt idx="64230">
                  <c:v>9.4953899999999994E-2</c:v>
                </c:pt>
                <c:pt idx="64231">
                  <c:v>9.4389299999999995E-2</c:v>
                </c:pt>
                <c:pt idx="64232">
                  <c:v>9.3751299999999996E-2</c:v>
                </c:pt>
                <c:pt idx="64233">
                  <c:v>9.3040399999999995E-2</c:v>
                </c:pt>
                <c:pt idx="64234">
                  <c:v>9.2257199999999998E-2</c:v>
                </c:pt>
                <c:pt idx="64235">
                  <c:v>9.1402700000000003E-2</c:v>
                </c:pt>
                <c:pt idx="64236">
                  <c:v>9.0478299999999998E-2</c:v>
                </c:pt>
                <c:pt idx="64237">
                  <c:v>8.9484900000000006E-2</c:v>
                </c:pt>
                <c:pt idx="64238">
                  <c:v>8.8423699999999994E-2</c:v>
                </c:pt>
                <c:pt idx="64239">
                  <c:v>8.7295800000000007E-2</c:v>
                </c:pt>
                <c:pt idx="64240">
                  <c:v>8.6102700000000004E-2</c:v>
                </c:pt>
                <c:pt idx="64241">
                  <c:v>8.4845599999999993E-2</c:v>
                </c:pt>
                <c:pt idx="64242">
                  <c:v>8.3526199999999995E-2</c:v>
                </c:pt>
                <c:pt idx="64243">
                  <c:v>8.2146800000000006E-2</c:v>
                </c:pt>
                <c:pt idx="64244">
                  <c:v>8.0709699999999995E-2</c:v>
                </c:pt>
                <c:pt idx="64245">
                  <c:v>7.9216800000000004E-2</c:v>
                </c:pt>
                <c:pt idx="64246">
                  <c:v>7.7670100000000006E-2</c:v>
                </c:pt>
                <c:pt idx="64247">
                  <c:v>7.6072299999999995E-2</c:v>
                </c:pt>
                <c:pt idx="64248">
                  <c:v>7.4425500000000006E-2</c:v>
                </c:pt>
                <c:pt idx="64249">
                  <c:v>7.2732099999999994E-2</c:v>
                </c:pt>
                <c:pt idx="64250">
                  <c:v>7.0994699999999994E-2</c:v>
                </c:pt>
                <c:pt idx="64251">
                  <c:v>6.9215499999999999E-2</c:v>
                </c:pt>
                <c:pt idx="64252">
                  <c:v>6.7397100000000001E-2</c:v>
                </c:pt>
                <c:pt idx="64253">
                  <c:v>6.5542699999999995E-2</c:v>
                </c:pt>
                <c:pt idx="64254">
                  <c:v>6.3655600000000007E-2</c:v>
                </c:pt>
                <c:pt idx="64255">
                  <c:v>6.1739099999999998E-2</c:v>
                </c:pt>
                <c:pt idx="64256">
                  <c:v>5.9795500000000001E-2</c:v>
                </c:pt>
                <c:pt idx="64257">
                  <c:v>5.7827400000000001E-2</c:v>
                </c:pt>
                <c:pt idx="64258">
                  <c:v>5.5838400000000003E-2</c:v>
                </c:pt>
                <c:pt idx="64259">
                  <c:v>5.3832100000000001E-2</c:v>
                </c:pt>
                <c:pt idx="64260">
                  <c:v>5.1811900000000001E-2</c:v>
                </c:pt>
                <c:pt idx="64261">
                  <c:v>4.9781100000000002E-2</c:v>
                </c:pt>
                <c:pt idx="64262">
                  <c:v>4.77432E-2</c:v>
                </c:pt>
                <c:pt idx="64263">
                  <c:v>4.5701800000000001E-2</c:v>
                </c:pt>
                <c:pt idx="64264">
                  <c:v>4.3660200000000003E-2</c:v>
                </c:pt>
                <c:pt idx="64265">
                  <c:v>4.1621499999999999E-2</c:v>
                </c:pt>
                <c:pt idx="64266">
                  <c:v>3.9588600000000002E-2</c:v>
                </c:pt>
                <c:pt idx="64267">
                  <c:v>3.7565399999999999E-2</c:v>
                </c:pt>
                <c:pt idx="64268">
                  <c:v>3.5555999999999997E-2</c:v>
                </c:pt>
                <c:pt idx="64269">
                  <c:v>3.3565600000000001E-2</c:v>
                </c:pt>
                <c:pt idx="64270">
                  <c:v>3.1599000000000002E-2</c:v>
                </c:pt>
                <c:pt idx="64271">
                  <c:v>2.96586E-2</c:v>
                </c:pt>
                <c:pt idx="64272">
                  <c:v>2.7745599999999999E-2</c:v>
                </c:pt>
                <c:pt idx="64273">
                  <c:v>2.5862400000000001E-2</c:v>
                </c:pt>
                <c:pt idx="64274">
                  <c:v>2.4012499999999999E-2</c:v>
                </c:pt>
                <c:pt idx="64275">
                  <c:v>2.2198800000000001E-2</c:v>
                </c:pt>
                <c:pt idx="64276">
                  <c:v>2.0423400000000001E-2</c:v>
                </c:pt>
                <c:pt idx="64277">
                  <c:v>1.86892E-2</c:v>
                </c:pt>
                <c:pt idx="64278">
                  <c:v>1.6998800000000001E-2</c:v>
                </c:pt>
                <c:pt idx="64279">
                  <c:v>1.5355000000000001E-2</c:v>
                </c:pt>
                <c:pt idx="64280">
                  <c:v>1.37602E-2</c:v>
                </c:pt>
                <c:pt idx="64281">
                  <c:v>1.22168E-2</c:v>
                </c:pt>
                <c:pt idx="64282">
                  <c:v>1.07271E-2</c:v>
                </c:pt>
                <c:pt idx="64283" formatCode="0.00E+00">
                  <c:v>9.2933000000000009E-3</c:v>
                </c:pt>
                <c:pt idx="64284" formatCode="0.00E+00">
                  <c:v>7.9171199999999997E-3</c:v>
                </c:pt>
                <c:pt idx="64285" formatCode="0.00E+00">
                  <c:v>6.6002500000000002E-3</c:v>
                </c:pt>
                <c:pt idx="64286" formatCode="0.00E+00">
                  <c:v>5.3445200000000002E-3</c:v>
                </c:pt>
                <c:pt idx="64287" formatCode="0.00E+00">
                  <c:v>4.1519900000000004E-3</c:v>
                </c:pt>
                <c:pt idx="64288" formatCode="0.00E+00">
                  <c:v>3.0242799999999999E-3</c:v>
                </c:pt>
                <c:pt idx="64289" formatCode="0.00E+00">
                  <c:v>1.9624099999999999E-3</c:v>
                </c:pt>
                <c:pt idx="64290" formatCode="0.00E+00">
                  <c:v>9.6764599999999996E-4</c:v>
                </c:pt>
                <c:pt idx="64291" formatCode="0.00E+00">
                  <c:v>4.1733000000000002E-5</c:v>
                </c:pt>
                <c:pt idx="64292" formatCode="0.00E+00">
                  <c:v>-8.1379399999999995E-4</c:v>
                </c:pt>
                <c:pt idx="64293" formatCode="0.00E+00">
                  <c:v>-1.5979500000000001E-3</c:v>
                </c:pt>
                <c:pt idx="64294" formatCode="0.00E+00">
                  <c:v>-2.3099599999999998E-3</c:v>
                </c:pt>
                <c:pt idx="64295" formatCode="0.00E+00">
                  <c:v>-2.9491399999999998E-3</c:v>
                </c:pt>
                <c:pt idx="64296" formatCode="0.00E+00">
                  <c:v>-3.5149399999999998E-3</c:v>
                </c:pt>
                <c:pt idx="64297" formatCode="0.00E+00">
                  <c:v>-4.0069900000000002E-3</c:v>
                </c:pt>
                <c:pt idx="64298" formatCode="0.00E+00">
                  <c:v>-4.4252099999999997E-3</c:v>
                </c:pt>
                <c:pt idx="64299" formatCode="0.00E+00">
                  <c:v>-4.7698699999999998E-3</c:v>
                </c:pt>
                <c:pt idx="64300" formatCode="0.00E+00">
                  <c:v>-5.0412299999999998E-3</c:v>
                </c:pt>
                <c:pt idx="64301" formatCode="0.00E+00">
                  <c:v>-5.2394700000000004E-3</c:v>
                </c:pt>
                <c:pt idx="64302" formatCode="0.00E+00">
                  <c:v>-5.3651899999999997E-3</c:v>
                </c:pt>
                <c:pt idx="64303" formatCode="0.00E+00">
                  <c:v>-5.4193899999999996E-3</c:v>
                </c:pt>
                <c:pt idx="64304" formatCode="0.00E+00">
                  <c:v>-5.4029899999999999E-3</c:v>
                </c:pt>
                <c:pt idx="64305" formatCode="0.00E+00">
                  <c:v>-5.3169200000000002E-3</c:v>
                </c:pt>
                <c:pt idx="64306" formatCode="0.00E+00">
                  <c:v>-5.1620900000000003E-3</c:v>
                </c:pt>
                <c:pt idx="64307" formatCode="0.00E+00">
                  <c:v>-4.9395699999999999E-3</c:v>
                </c:pt>
                <c:pt idx="64308" formatCode="0.00E+00">
                  <c:v>-4.6508399999999998E-3</c:v>
                </c:pt>
                <c:pt idx="64309" formatCode="0.00E+00">
                  <c:v>-4.2976200000000003E-3</c:v>
                </c:pt>
                <c:pt idx="64310" formatCode="0.00E+00">
                  <c:v>-3.88149E-3</c:v>
                </c:pt>
                <c:pt idx="64311" formatCode="0.00E+00">
                  <c:v>-3.4038200000000001E-3</c:v>
                </c:pt>
                <c:pt idx="64312" formatCode="0.00E+00">
                  <c:v>-2.8661400000000001E-3</c:v>
                </c:pt>
                <c:pt idx="64313" formatCode="0.00E+00">
                  <c:v>-2.2702999999999998E-3</c:v>
                </c:pt>
                <c:pt idx="64314" formatCode="0.00E+00">
                  <c:v>-1.6183E-3</c:v>
                </c:pt>
                <c:pt idx="64315" formatCode="0.00E+00">
                  <c:v>-9.1228800000000003E-4</c:v>
                </c:pt>
                <c:pt idx="64316" formatCode="0.00E+00">
                  <c:v>-1.54699E-4</c:v>
                </c:pt>
                <c:pt idx="64317" formatCode="0.00E+00">
                  <c:v>6.5194799999999996E-4</c:v>
                </c:pt>
                <c:pt idx="64318" formatCode="0.00E+00">
                  <c:v>1.5052500000000001E-3</c:v>
                </c:pt>
                <c:pt idx="64319" formatCode="0.00E+00">
                  <c:v>2.4029099999999999E-3</c:v>
                </c:pt>
                <c:pt idx="64320" formatCode="0.00E+00">
                  <c:v>3.34249E-3</c:v>
                </c:pt>
                <c:pt idx="64321" formatCode="0.00E+00">
                  <c:v>4.3211999999999999E-3</c:v>
                </c:pt>
                <c:pt idx="64322" formatCode="0.00E+00">
                  <c:v>5.3360999999999999E-3</c:v>
                </c:pt>
                <c:pt idx="64323" formatCode="0.00E+00">
                  <c:v>6.3842600000000001E-3</c:v>
                </c:pt>
                <c:pt idx="64324" formatCode="0.00E+00">
                  <c:v>7.4627299999999999E-3</c:v>
                </c:pt>
                <c:pt idx="64325" formatCode="0.00E+00">
                  <c:v>8.5687699999999999E-3</c:v>
                </c:pt>
                <c:pt idx="64326" formatCode="0.00E+00">
                  <c:v>9.6996600000000006E-3</c:v>
                </c:pt>
                <c:pt idx="64327">
                  <c:v>1.0852499999999999E-2</c:v>
                </c:pt>
                <c:pt idx="64328">
                  <c:v>1.2024099999999999E-2</c:v>
                </c:pt>
                <c:pt idx="64329">
                  <c:v>1.3211199999999999E-2</c:v>
                </c:pt>
                <c:pt idx="64330">
                  <c:v>1.4410900000000001E-2</c:v>
                </c:pt>
                <c:pt idx="64331">
                  <c:v>1.56203E-2</c:v>
                </c:pt>
                <c:pt idx="64332">
                  <c:v>1.6836299999999998E-2</c:v>
                </c:pt>
                <c:pt idx="64333">
                  <c:v>1.80558E-2</c:v>
                </c:pt>
                <c:pt idx="64334">
                  <c:v>1.92756E-2</c:v>
                </c:pt>
                <c:pt idx="64335">
                  <c:v>2.0492799999999999E-2</c:v>
                </c:pt>
                <c:pt idx="64336">
                  <c:v>2.1704500000000002E-2</c:v>
                </c:pt>
                <c:pt idx="64337">
                  <c:v>2.2907500000000001E-2</c:v>
                </c:pt>
                <c:pt idx="64338">
                  <c:v>2.4098700000000001E-2</c:v>
                </c:pt>
                <c:pt idx="64339">
                  <c:v>2.5275800000000001E-2</c:v>
                </c:pt>
                <c:pt idx="64340">
                  <c:v>2.6436500000000002E-2</c:v>
                </c:pt>
                <c:pt idx="64341">
                  <c:v>2.7578200000000001E-2</c:v>
                </c:pt>
                <c:pt idx="64342">
                  <c:v>2.8698000000000001E-2</c:v>
                </c:pt>
                <c:pt idx="64343">
                  <c:v>2.9792900000000001E-2</c:v>
                </c:pt>
                <c:pt idx="64344">
                  <c:v>3.0859899999999999E-2</c:v>
                </c:pt>
                <c:pt idx="64345">
                  <c:v>3.1896300000000002E-2</c:v>
                </c:pt>
                <c:pt idx="64346">
                  <c:v>3.28998E-2</c:v>
                </c:pt>
                <c:pt idx="64347">
                  <c:v>3.3868000000000002E-2</c:v>
                </c:pt>
                <c:pt idx="64348">
                  <c:v>3.4798500000000003E-2</c:v>
                </c:pt>
                <c:pt idx="64349">
                  <c:v>3.56888E-2</c:v>
                </c:pt>
                <c:pt idx="64350">
                  <c:v>3.6536899999999997E-2</c:v>
                </c:pt>
                <c:pt idx="64351">
                  <c:v>3.7340600000000002E-2</c:v>
                </c:pt>
                <c:pt idx="64352">
                  <c:v>3.8098100000000003E-2</c:v>
                </c:pt>
                <c:pt idx="64353">
                  <c:v>3.8807300000000003E-2</c:v>
                </c:pt>
                <c:pt idx="64354">
                  <c:v>3.9466300000000003E-2</c:v>
                </c:pt>
                <c:pt idx="64355">
                  <c:v>4.0073400000000002E-2</c:v>
                </c:pt>
                <c:pt idx="64356">
                  <c:v>4.0627200000000002E-2</c:v>
                </c:pt>
                <c:pt idx="64357">
                  <c:v>4.1126599999999999E-2</c:v>
                </c:pt>
                <c:pt idx="64358">
                  <c:v>4.1570099999999999E-2</c:v>
                </c:pt>
                <c:pt idx="64359">
                  <c:v>4.1956300000000002E-2</c:v>
                </c:pt>
                <c:pt idx="64360">
                  <c:v>4.2284099999999998E-2</c:v>
                </c:pt>
                <c:pt idx="64361">
                  <c:v>4.2552899999999998E-2</c:v>
                </c:pt>
                <c:pt idx="64362">
                  <c:v>4.2762000000000001E-2</c:v>
                </c:pt>
                <c:pt idx="64363">
                  <c:v>4.2910799999999999E-2</c:v>
                </c:pt>
                <c:pt idx="64364">
                  <c:v>4.2998399999999999E-2</c:v>
                </c:pt>
                <c:pt idx="64365">
                  <c:v>4.30245E-2</c:v>
                </c:pt>
                <c:pt idx="64366">
                  <c:v>4.2988800000000001E-2</c:v>
                </c:pt>
                <c:pt idx="64367">
                  <c:v>4.2891100000000001E-2</c:v>
                </c:pt>
                <c:pt idx="64368">
                  <c:v>4.2731100000000001E-2</c:v>
                </c:pt>
                <c:pt idx="64369">
                  <c:v>4.2508499999999998E-2</c:v>
                </c:pt>
                <c:pt idx="64370">
                  <c:v>4.2223200000000002E-2</c:v>
                </c:pt>
                <c:pt idx="64371">
                  <c:v>4.1875299999999997E-2</c:v>
                </c:pt>
                <c:pt idx="64372">
                  <c:v>4.1465200000000001E-2</c:v>
                </c:pt>
                <c:pt idx="64373">
                  <c:v>4.09939E-2</c:v>
                </c:pt>
                <c:pt idx="64374">
                  <c:v>4.0462199999999997E-2</c:v>
                </c:pt>
                <c:pt idx="64375">
                  <c:v>3.9870799999999998E-2</c:v>
                </c:pt>
                <c:pt idx="64376">
                  <c:v>3.9220699999999997E-2</c:v>
                </c:pt>
                <c:pt idx="64377">
                  <c:v>3.85128E-2</c:v>
                </c:pt>
                <c:pt idx="64378">
                  <c:v>3.7747999999999997E-2</c:v>
                </c:pt>
                <c:pt idx="64379">
                  <c:v>3.6928000000000002E-2</c:v>
                </c:pt>
                <c:pt idx="64380">
                  <c:v>3.6054500000000003E-2</c:v>
                </c:pt>
                <c:pt idx="64381">
                  <c:v>3.5128899999999998E-2</c:v>
                </c:pt>
                <c:pt idx="64382">
                  <c:v>3.4152399999999999E-2</c:v>
                </c:pt>
                <c:pt idx="64383">
                  <c:v>3.31264E-2</c:v>
                </c:pt>
                <c:pt idx="64384">
                  <c:v>3.2052799999999999E-2</c:v>
                </c:pt>
                <c:pt idx="64385">
                  <c:v>3.0933700000000001E-2</c:v>
                </c:pt>
                <c:pt idx="64386">
                  <c:v>2.9771300000000001E-2</c:v>
                </c:pt>
                <c:pt idx="64387">
                  <c:v>2.8568E-2</c:v>
                </c:pt>
                <c:pt idx="64388">
                  <c:v>2.73259E-2</c:v>
                </c:pt>
                <c:pt idx="64389">
                  <c:v>2.6047000000000001E-2</c:v>
                </c:pt>
                <c:pt idx="64390">
                  <c:v>2.4733600000000001E-2</c:v>
                </c:pt>
                <c:pt idx="64391">
                  <c:v>2.33884E-2</c:v>
                </c:pt>
                <c:pt idx="64392">
                  <c:v>2.2014200000000001E-2</c:v>
                </c:pt>
                <c:pt idx="64393">
                  <c:v>2.0613599999999999E-2</c:v>
                </c:pt>
                <c:pt idx="64394">
                  <c:v>1.9189100000000001E-2</c:v>
                </c:pt>
                <c:pt idx="64395">
                  <c:v>1.7743399999999999E-2</c:v>
                </c:pt>
                <c:pt idx="64396">
                  <c:v>1.6279600000000002E-2</c:v>
                </c:pt>
                <c:pt idx="64397">
                  <c:v>1.4800300000000001E-2</c:v>
                </c:pt>
                <c:pt idx="64398">
                  <c:v>1.3308199999999999E-2</c:v>
                </c:pt>
                <c:pt idx="64399">
                  <c:v>1.1805899999999999E-2</c:v>
                </c:pt>
                <c:pt idx="64400">
                  <c:v>1.02962E-2</c:v>
                </c:pt>
                <c:pt idx="64401" formatCode="0.00E+00">
                  <c:v>8.7819000000000005E-3</c:v>
                </c:pt>
                <c:pt idx="64402" formatCode="0.00E+00">
                  <c:v>7.2661599999999998E-3</c:v>
                </c:pt>
                <c:pt idx="64403" formatCode="0.00E+00">
                  <c:v>5.75188E-3</c:v>
                </c:pt>
                <c:pt idx="64404" formatCode="0.00E+00">
                  <c:v>4.2419399999999996E-3</c:v>
                </c:pt>
                <c:pt idx="64405" formatCode="0.00E+00">
                  <c:v>2.7392100000000002E-3</c:v>
                </c:pt>
                <c:pt idx="64406" formatCode="0.00E+00">
                  <c:v>1.2466700000000001E-3</c:v>
                </c:pt>
                <c:pt idx="64407" formatCode="0.00E+00">
                  <c:v>-2.3263099999999999E-4</c:v>
                </c:pt>
                <c:pt idx="64408" formatCode="0.00E+00">
                  <c:v>-1.69557E-3</c:v>
                </c:pt>
                <c:pt idx="64409" formatCode="0.00E+00">
                  <c:v>-3.1391100000000001E-3</c:v>
                </c:pt>
                <c:pt idx="64410" formatCode="0.00E+00">
                  <c:v>-4.5602999999999998E-3</c:v>
                </c:pt>
                <c:pt idx="64411" formatCode="0.00E+00">
                  <c:v>-5.9562699999999996E-3</c:v>
                </c:pt>
                <c:pt idx="64412" formatCode="0.00E+00">
                  <c:v>-7.3242699999999999E-3</c:v>
                </c:pt>
                <c:pt idx="64413" formatCode="0.00E+00">
                  <c:v>-8.6616999999999996E-3</c:v>
                </c:pt>
                <c:pt idx="64414" formatCode="0.00E+00">
                  <c:v>-9.9660200000000008E-3</c:v>
                </c:pt>
                <c:pt idx="64415">
                  <c:v>-1.1234600000000001E-2</c:v>
                </c:pt>
                <c:pt idx="64416">
                  <c:v>-1.2465E-2</c:v>
                </c:pt>
                <c:pt idx="64417">
                  <c:v>-1.3654400000000001E-2</c:v>
                </c:pt>
                <c:pt idx="64418">
                  <c:v>-1.4800499999999999E-2</c:v>
                </c:pt>
                <c:pt idx="64419">
                  <c:v>-1.59007E-2</c:v>
                </c:pt>
                <c:pt idx="64420">
                  <c:v>-1.6952600000000002E-2</c:v>
                </c:pt>
                <c:pt idx="64421">
                  <c:v>-1.7954100000000001E-2</c:v>
                </c:pt>
                <c:pt idx="64422">
                  <c:v>-1.8903099999999999E-2</c:v>
                </c:pt>
                <c:pt idx="64423">
                  <c:v>-1.9797700000000001E-2</c:v>
                </c:pt>
                <c:pt idx="64424">
                  <c:v>-2.0635799999999999E-2</c:v>
                </c:pt>
                <c:pt idx="64425">
                  <c:v>-2.1415699999999999E-2</c:v>
                </c:pt>
                <c:pt idx="64426">
                  <c:v>-2.2135700000000001E-2</c:v>
                </c:pt>
                <c:pt idx="64427">
                  <c:v>-2.27943E-2</c:v>
                </c:pt>
                <c:pt idx="64428">
                  <c:v>-2.33902E-2</c:v>
                </c:pt>
                <c:pt idx="64429">
                  <c:v>-2.3921700000000001E-2</c:v>
                </c:pt>
                <c:pt idx="64430">
                  <c:v>-2.4387800000000001E-2</c:v>
                </c:pt>
                <c:pt idx="64431">
                  <c:v>-2.4787199999999999E-2</c:v>
                </c:pt>
                <c:pt idx="64432">
                  <c:v>-2.5119099999999998E-2</c:v>
                </c:pt>
                <c:pt idx="64433">
                  <c:v>-2.5382700000000001E-2</c:v>
                </c:pt>
                <c:pt idx="64434">
                  <c:v>-2.55774E-2</c:v>
                </c:pt>
                <c:pt idx="64435">
                  <c:v>-2.57024E-2</c:v>
                </c:pt>
                <c:pt idx="64436">
                  <c:v>-2.57573E-2</c:v>
                </c:pt>
                <c:pt idx="64437">
                  <c:v>-2.5741900000000002E-2</c:v>
                </c:pt>
                <c:pt idx="64438">
                  <c:v>-2.56557E-2</c:v>
                </c:pt>
                <c:pt idx="64439">
                  <c:v>-2.5498900000000001E-2</c:v>
                </c:pt>
                <c:pt idx="64440">
                  <c:v>-2.52719E-2</c:v>
                </c:pt>
                <c:pt idx="64441">
                  <c:v>-2.4974799999999998E-2</c:v>
                </c:pt>
                <c:pt idx="64442">
                  <c:v>-2.4608000000000001E-2</c:v>
                </c:pt>
                <c:pt idx="64443">
                  <c:v>-2.41718E-2</c:v>
                </c:pt>
                <c:pt idx="64444">
                  <c:v>-2.3667000000000001E-2</c:v>
                </c:pt>
                <c:pt idx="64445">
                  <c:v>-2.3094199999999999E-2</c:v>
                </c:pt>
                <c:pt idx="64446">
                  <c:v>-2.2454399999999999E-2</c:v>
                </c:pt>
                <c:pt idx="64447">
                  <c:v>-2.17485E-2</c:v>
                </c:pt>
                <c:pt idx="64448">
                  <c:v>-2.0977599999999999E-2</c:v>
                </c:pt>
                <c:pt idx="64449">
                  <c:v>-2.0143100000000001E-2</c:v>
                </c:pt>
                <c:pt idx="64450">
                  <c:v>-1.92464E-2</c:v>
                </c:pt>
                <c:pt idx="64451">
                  <c:v>-1.8289E-2</c:v>
                </c:pt>
                <c:pt idx="64452">
                  <c:v>-1.7272599999999999E-2</c:v>
                </c:pt>
                <c:pt idx="64453">
                  <c:v>-1.61987E-2</c:v>
                </c:pt>
                <c:pt idx="64454">
                  <c:v>-1.50692E-2</c:v>
                </c:pt>
                <c:pt idx="64455">
                  <c:v>-1.38862E-2</c:v>
                </c:pt>
                <c:pt idx="64456">
                  <c:v>-1.2651600000000001E-2</c:v>
                </c:pt>
                <c:pt idx="64457">
                  <c:v>-1.1367499999999999E-2</c:v>
                </c:pt>
                <c:pt idx="64458">
                  <c:v>-1.00363E-2</c:v>
                </c:pt>
                <c:pt idx="64459" formatCode="0.00E+00">
                  <c:v>-8.6603500000000007E-3</c:v>
                </c:pt>
                <c:pt idx="64460" formatCode="0.00E+00">
                  <c:v>-7.2421999999999999E-3</c:v>
                </c:pt>
                <c:pt idx="64461" formatCode="0.00E+00">
                  <c:v>-5.7844200000000002E-3</c:v>
                </c:pt>
                <c:pt idx="64462" formatCode="0.00E+00">
                  <c:v>-4.2896200000000001E-3</c:v>
                </c:pt>
                <c:pt idx="64463" formatCode="0.00E+00">
                  <c:v>-2.7604999999999999E-3</c:v>
                </c:pt>
                <c:pt idx="64464" formatCode="0.00E+00">
                  <c:v>-1.1997799999999999E-3</c:v>
                </c:pt>
                <c:pt idx="64465" formatCode="0.00E+00">
                  <c:v>3.8967299999999999E-4</c:v>
                </c:pt>
                <c:pt idx="64466" formatCode="0.00E+00">
                  <c:v>2.0048399999999999E-3</c:v>
                </c:pt>
                <c:pt idx="64467" formatCode="0.00E+00">
                  <c:v>3.6426499999999999E-3</c:v>
                </c:pt>
                <c:pt idx="64468" formatCode="0.00E+00">
                  <c:v>5.3001300000000001E-3</c:v>
                </c:pt>
                <c:pt idx="64469" formatCode="0.00E+00">
                  <c:v>6.97432E-3</c:v>
                </c:pt>
                <c:pt idx="64470" formatCode="0.00E+00">
                  <c:v>8.6621100000000006E-3</c:v>
                </c:pt>
                <c:pt idx="64471">
                  <c:v>1.0360299999999999E-2</c:v>
                </c:pt>
                <c:pt idx="64472">
                  <c:v>1.20657E-2</c:v>
                </c:pt>
                <c:pt idx="64473">
                  <c:v>1.37752E-2</c:v>
                </c:pt>
                <c:pt idx="64474">
                  <c:v>1.5485499999999999E-2</c:v>
                </c:pt>
                <c:pt idx="64475">
                  <c:v>1.71935E-2</c:v>
                </c:pt>
                <c:pt idx="64476">
                  <c:v>1.8895700000000001E-2</c:v>
                </c:pt>
                <c:pt idx="64477">
                  <c:v>2.0589099999999999E-2</c:v>
                </c:pt>
                <c:pt idx="64478">
                  <c:v>2.2270399999999999E-2</c:v>
                </c:pt>
                <c:pt idx="64479">
                  <c:v>2.39364E-2</c:v>
                </c:pt>
                <c:pt idx="64480">
                  <c:v>2.55839E-2</c:v>
                </c:pt>
                <c:pt idx="64481">
                  <c:v>2.72096E-2</c:v>
                </c:pt>
                <c:pt idx="64482">
                  <c:v>2.88104E-2</c:v>
                </c:pt>
                <c:pt idx="64483">
                  <c:v>3.0383199999999999E-2</c:v>
                </c:pt>
                <c:pt idx="64484">
                  <c:v>3.1924800000000003E-2</c:v>
                </c:pt>
                <c:pt idx="64485">
                  <c:v>3.3432200000000002E-2</c:v>
                </c:pt>
                <c:pt idx="64486">
                  <c:v>3.49024E-2</c:v>
                </c:pt>
                <c:pt idx="64487">
                  <c:v>3.6332499999999997E-2</c:v>
                </c:pt>
                <c:pt idx="64488">
                  <c:v>3.7719700000000002E-2</c:v>
                </c:pt>
                <c:pt idx="64489">
                  <c:v>3.9061199999999997E-2</c:v>
                </c:pt>
                <c:pt idx="64490">
                  <c:v>4.03542E-2</c:v>
                </c:pt>
                <c:pt idx="64491">
                  <c:v>4.15962E-2</c:v>
                </c:pt>
                <c:pt idx="64492">
                  <c:v>4.2784500000000003E-2</c:v>
                </c:pt>
                <c:pt idx="64493">
                  <c:v>4.3916700000000003E-2</c:v>
                </c:pt>
                <c:pt idx="64494">
                  <c:v>4.49904E-2</c:v>
                </c:pt>
                <c:pt idx="64495">
                  <c:v>4.6003299999999997E-2</c:v>
                </c:pt>
                <c:pt idx="64496">
                  <c:v>4.6953300000000003E-2</c:v>
                </c:pt>
                <c:pt idx="64497">
                  <c:v>4.7838400000000003E-2</c:v>
                </c:pt>
                <c:pt idx="64498">
                  <c:v>4.8656499999999998E-2</c:v>
                </c:pt>
                <c:pt idx="64499">
                  <c:v>4.94058E-2</c:v>
                </c:pt>
                <c:pt idx="64500">
                  <c:v>5.0084499999999997E-2</c:v>
                </c:pt>
                <c:pt idx="64501">
                  <c:v>5.0691199999999999E-2</c:v>
                </c:pt>
                <c:pt idx="64502">
                  <c:v>5.1224199999999998E-2</c:v>
                </c:pt>
                <c:pt idx="64503">
                  <c:v>5.1682100000000002E-2</c:v>
                </c:pt>
                <c:pt idx="64504">
                  <c:v>5.20638E-2</c:v>
                </c:pt>
                <c:pt idx="64505">
                  <c:v>5.2368100000000001E-2</c:v>
                </c:pt>
                <c:pt idx="64506">
                  <c:v>5.2594099999999998E-2</c:v>
                </c:pt>
                <c:pt idx="64507">
                  <c:v>5.2740799999999997E-2</c:v>
                </c:pt>
                <c:pt idx="64508">
                  <c:v>5.2807600000000003E-2</c:v>
                </c:pt>
                <c:pt idx="64509">
                  <c:v>5.2793800000000002E-2</c:v>
                </c:pt>
                <c:pt idx="64510">
                  <c:v>5.2699000000000003E-2</c:v>
                </c:pt>
                <c:pt idx="64511">
                  <c:v>5.2523E-2</c:v>
                </c:pt>
                <c:pt idx="64512">
                  <c:v>5.2265499999999999E-2</c:v>
                </c:pt>
                <c:pt idx="64513">
                  <c:v>5.19265E-2</c:v>
                </c:pt>
                <c:pt idx="64514">
                  <c:v>5.15059E-2</c:v>
                </c:pt>
                <c:pt idx="64515">
                  <c:v>5.1003800000000002E-2</c:v>
                </c:pt>
                <c:pt idx="64516">
                  <c:v>5.0420600000000003E-2</c:v>
                </c:pt>
                <c:pt idx="64517">
                  <c:v>4.9756799999999997E-2</c:v>
                </c:pt>
                <c:pt idx="64518">
                  <c:v>4.9013000000000001E-2</c:v>
                </c:pt>
                <c:pt idx="64519">
                  <c:v>4.8189999999999997E-2</c:v>
                </c:pt>
                <c:pt idx="64520">
                  <c:v>4.7288700000000003E-2</c:v>
                </c:pt>
                <c:pt idx="64521">
                  <c:v>4.6310200000000003E-2</c:v>
                </c:pt>
                <c:pt idx="64522">
                  <c:v>4.5255499999999997E-2</c:v>
                </c:pt>
                <c:pt idx="64523">
                  <c:v>4.4126100000000001E-2</c:v>
                </c:pt>
                <c:pt idx="64524">
                  <c:v>4.29234E-2</c:v>
                </c:pt>
                <c:pt idx="64525">
                  <c:v>4.1648900000000003E-2</c:v>
                </c:pt>
                <c:pt idx="64526">
                  <c:v>4.0304300000000001E-2</c:v>
                </c:pt>
                <c:pt idx="64527">
                  <c:v>3.8891599999999998E-2</c:v>
                </c:pt>
                <c:pt idx="64528">
                  <c:v>3.7412500000000001E-2</c:v>
                </c:pt>
                <c:pt idx="64529">
                  <c:v>3.58693E-2</c:v>
                </c:pt>
                <c:pt idx="64530">
                  <c:v>3.4264000000000003E-2</c:v>
                </c:pt>
                <c:pt idx="64531">
                  <c:v>3.2599000000000003E-2</c:v>
                </c:pt>
                <c:pt idx="64532">
                  <c:v>3.0876600000000001E-2</c:v>
                </c:pt>
                <c:pt idx="64533">
                  <c:v>2.9099300000000002E-2</c:v>
                </c:pt>
                <c:pt idx="64534">
                  <c:v>2.72699E-2</c:v>
                </c:pt>
                <c:pt idx="64535">
                  <c:v>2.5390800000000002E-2</c:v>
                </c:pt>
                <c:pt idx="64536">
                  <c:v>2.3465E-2</c:v>
                </c:pt>
                <c:pt idx="64537">
                  <c:v>2.1495299999999998E-2</c:v>
                </c:pt>
                <c:pt idx="64538">
                  <c:v>1.9484600000000001E-2</c:v>
                </c:pt>
                <c:pt idx="64539">
                  <c:v>1.7436E-2</c:v>
                </c:pt>
                <c:pt idx="64540">
                  <c:v>1.5352599999999999E-2</c:v>
                </c:pt>
                <c:pt idx="64541">
                  <c:v>1.3237499999999999E-2</c:v>
                </c:pt>
                <c:pt idx="64542">
                  <c:v>1.10939E-2</c:v>
                </c:pt>
                <c:pt idx="64543" formatCode="0.00E+00">
                  <c:v>8.9251299999999999E-3</c:v>
                </c:pt>
                <c:pt idx="64544" formatCode="0.00E+00">
                  <c:v>6.7345199999999999E-3</c:v>
                </c:pt>
                <c:pt idx="64545" formatCode="0.00E+00">
                  <c:v>4.5254300000000004E-3</c:v>
                </c:pt>
                <c:pt idx="64546" formatCode="0.00E+00">
                  <c:v>2.3012499999999999E-3</c:v>
                </c:pt>
                <c:pt idx="64547" formatCode="0.00E+00">
                  <c:v>6.5414399999999995E-5</c:v>
                </c:pt>
                <c:pt idx="64548" formatCode="0.00E+00">
                  <c:v>-2.1786000000000002E-3</c:v>
                </c:pt>
                <c:pt idx="64549" formatCode="0.00E+00">
                  <c:v>-4.4273300000000002E-3</c:v>
                </c:pt>
                <c:pt idx="64550" formatCode="0.00E+00">
                  <c:v>-6.67726E-3</c:v>
                </c:pt>
                <c:pt idx="64551" formatCode="0.00E+00">
                  <c:v>-8.9248899999999996E-3</c:v>
                </c:pt>
                <c:pt idx="64552">
                  <c:v>-1.11667E-2</c:v>
                </c:pt>
                <c:pt idx="64553">
                  <c:v>-1.3399299999999999E-2</c:v>
                </c:pt>
                <c:pt idx="64554">
                  <c:v>-1.5618999999999999E-2</c:v>
                </c:pt>
                <c:pt idx="64555">
                  <c:v>-1.7822500000000002E-2</c:v>
                </c:pt>
                <c:pt idx="64556">
                  <c:v>-2.0006199999999998E-2</c:v>
                </c:pt>
                <c:pt idx="64557">
                  <c:v>-2.21668E-2</c:v>
                </c:pt>
                <c:pt idx="64558">
                  <c:v>-2.43009E-2</c:v>
                </c:pt>
                <c:pt idx="64559">
                  <c:v>-2.6405100000000001E-2</c:v>
                </c:pt>
                <c:pt idx="64560">
                  <c:v>-2.8476100000000001E-2</c:v>
                </c:pt>
                <c:pt idx="64561">
                  <c:v>-3.0510599999999999E-2</c:v>
                </c:pt>
                <c:pt idx="64562">
                  <c:v>-3.25055E-2</c:v>
                </c:pt>
                <c:pt idx="64563">
                  <c:v>-3.4457500000000002E-2</c:v>
                </c:pt>
                <c:pt idx="64564">
                  <c:v>-3.6363800000000002E-2</c:v>
                </c:pt>
                <c:pt idx="64565">
                  <c:v>-3.8221100000000001E-2</c:v>
                </c:pt>
                <c:pt idx="64566">
                  <c:v>-4.0026699999999998E-2</c:v>
                </c:pt>
                <c:pt idx="64567">
                  <c:v>-4.1777700000000001E-2</c:v>
                </c:pt>
                <c:pt idx="64568">
                  <c:v>-4.3471299999999997E-2</c:v>
                </c:pt>
                <c:pt idx="64569">
                  <c:v>-4.5104900000000003E-2</c:v>
                </c:pt>
                <c:pt idx="64570">
                  <c:v>-4.6675899999999999E-2</c:v>
                </c:pt>
                <c:pt idx="64571">
                  <c:v>-4.81819E-2</c:v>
                </c:pt>
                <c:pt idx="64572">
                  <c:v>-4.9620499999999998E-2</c:v>
                </c:pt>
                <c:pt idx="64573">
                  <c:v>-5.0989399999999997E-2</c:v>
                </c:pt>
                <c:pt idx="64574">
                  <c:v>-5.2286600000000003E-2</c:v>
                </c:pt>
                <c:pt idx="64575">
                  <c:v>-5.3510000000000002E-2</c:v>
                </c:pt>
                <c:pt idx="64576">
                  <c:v>-5.4657799999999999E-2</c:v>
                </c:pt>
                <c:pt idx="64577">
                  <c:v>-5.5728100000000003E-2</c:v>
                </c:pt>
                <c:pt idx="64578">
                  <c:v>-5.67193E-2</c:v>
                </c:pt>
                <c:pt idx="64579">
                  <c:v>-5.7629899999999998E-2</c:v>
                </c:pt>
                <c:pt idx="64580">
                  <c:v>-5.8458499999999997E-2</c:v>
                </c:pt>
                <c:pt idx="64581">
                  <c:v>-5.9203800000000001E-2</c:v>
                </c:pt>
                <c:pt idx="64582">
                  <c:v>-5.9864899999999999E-2</c:v>
                </c:pt>
                <c:pt idx="64583">
                  <c:v>-6.0440500000000001E-2</c:v>
                </c:pt>
                <c:pt idx="64584">
                  <c:v>-6.0930100000000001E-2</c:v>
                </c:pt>
                <c:pt idx="64585">
                  <c:v>-6.1332699999999997E-2</c:v>
                </c:pt>
                <c:pt idx="64586">
                  <c:v>-6.1648000000000001E-2</c:v>
                </c:pt>
                <c:pt idx="64587">
                  <c:v>-6.1875399999999997E-2</c:v>
                </c:pt>
                <c:pt idx="64588">
                  <c:v>-6.2014699999999999E-2</c:v>
                </c:pt>
                <c:pt idx="64589">
                  <c:v>-6.2065700000000001E-2</c:v>
                </c:pt>
                <c:pt idx="64590">
                  <c:v>-6.2028600000000003E-2</c:v>
                </c:pt>
                <c:pt idx="64591">
                  <c:v>-6.1903399999999997E-2</c:v>
                </c:pt>
                <c:pt idx="64592">
                  <c:v>-6.1690500000000002E-2</c:v>
                </c:pt>
                <c:pt idx="64593">
                  <c:v>-6.1390300000000002E-2</c:v>
                </c:pt>
                <c:pt idx="64594">
                  <c:v>-6.1003300000000003E-2</c:v>
                </c:pt>
                <c:pt idx="64595">
                  <c:v>-6.0530399999999998E-2</c:v>
                </c:pt>
                <c:pt idx="64596">
                  <c:v>-5.9972400000000002E-2</c:v>
                </c:pt>
                <c:pt idx="64597">
                  <c:v>-5.93302E-2</c:v>
                </c:pt>
                <c:pt idx="64598">
                  <c:v>-5.86051E-2</c:v>
                </c:pt>
                <c:pt idx="64599">
                  <c:v>-5.7798200000000001E-2</c:v>
                </c:pt>
                <c:pt idx="64600">
                  <c:v>-5.6911099999999999E-2</c:v>
                </c:pt>
                <c:pt idx="64601">
                  <c:v>-5.59452E-2</c:v>
                </c:pt>
                <c:pt idx="64602">
                  <c:v>-5.4902100000000002E-2</c:v>
                </c:pt>
                <c:pt idx="64603">
                  <c:v>-5.37838E-2</c:v>
                </c:pt>
                <c:pt idx="64604">
                  <c:v>-5.2592E-2</c:v>
                </c:pt>
                <c:pt idx="64605">
                  <c:v>-5.1328800000000001E-2</c:v>
                </c:pt>
                <c:pt idx="64606">
                  <c:v>-4.99963E-2</c:v>
                </c:pt>
                <c:pt idx="64607">
                  <c:v>-4.85967E-2</c:v>
                </c:pt>
                <c:pt idx="64608">
                  <c:v>-4.7132399999999998E-2</c:v>
                </c:pt>
                <c:pt idx="64609">
                  <c:v>-4.5605800000000002E-2</c:v>
                </c:pt>
                <c:pt idx="64610">
                  <c:v>-4.4019500000000003E-2</c:v>
                </c:pt>
                <c:pt idx="64611">
                  <c:v>-4.23761E-2</c:v>
                </c:pt>
                <c:pt idx="64612">
                  <c:v>-4.0678199999999998E-2</c:v>
                </c:pt>
                <c:pt idx="64613">
                  <c:v>-3.89288E-2</c:v>
                </c:pt>
                <c:pt idx="64614">
                  <c:v>-3.7130700000000003E-2</c:v>
                </c:pt>
                <c:pt idx="64615">
                  <c:v>-3.5286699999999997E-2</c:v>
                </c:pt>
                <c:pt idx="64616">
                  <c:v>-3.3399999999999999E-2</c:v>
                </c:pt>
                <c:pt idx="64617">
                  <c:v>-3.1473599999999997E-2</c:v>
                </c:pt>
                <c:pt idx="64618">
                  <c:v>-2.9510700000000001E-2</c:v>
                </c:pt>
                <c:pt idx="64619">
                  <c:v>-2.7514400000000001E-2</c:v>
                </c:pt>
                <c:pt idx="64620">
                  <c:v>-2.5487900000000001E-2</c:v>
                </c:pt>
                <c:pt idx="64621">
                  <c:v>-2.34346E-2</c:v>
                </c:pt>
                <c:pt idx="64622">
                  <c:v>-2.13577E-2</c:v>
                </c:pt>
                <c:pt idx="64623">
                  <c:v>-1.9260599999999999E-2</c:v>
                </c:pt>
                <c:pt idx="64624">
                  <c:v>-1.7146600000000001E-2</c:v>
                </c:pt>
                <c:pt idx="64625">
                  <c:v>-1.5019100000000001E-2</c:v>
                </c:pt>
                <c:pt idx="64626">
                  <c:v>-1.2881399999999999E-2</c:v>
                </c:pt>
                <c:pt idx="64627">
                  <c:v>-1.0737E-2</c:v>
                </c:pt>
                <c:pt idx="64628" formatCode="0.00E+00">
                  <c:v>-8.5893299999999992E-3</c:v>
                </c:pt>
                <c:pt idx="64629" formatCode="0.00E+00">
                  <c:v>-6.4416500000000002E-3</c:v>
                </c:pt>
                <c:pt idx="64630" formatCode="0.00E+00">
                  <c:v>-4.2973899999999999E-3</c:v>
                </c:pt>
                <c:pt idx="64631" formatCode="0.00E+00">
                  <c:v>-2.1598799999999999E-3</c:v>
                </c:pt>
                <c:pt idx="64632" formatCode="0.00E+00">
                  <c:v>-3.2478799999999998E-5</c:v>
                </c:pt>
                <c:pt idx="64633" formatCode="0.00E+00">
                  <c:v>2.0815299999999998E-3</c:v>
                </c:pt>
                <c:pt idx="64634" formatCode="0.00E+00">
                  <c:v>4.1788700000000003E-3</c:v>
                </c:pt>
                <c:pt idx="64635" formatCode="0.00E+00">
                  <c:v>6.2563200000000001E-3</c:v>
                </c:pt>
                <c:pt idx="64636" formatCode="0.00E+00">
                  <c:v>8.3106900000000008E-3</c:v>
                </c:pt>
                <c:pt idx="64637">
                  <c:v>1.03388E-2</c:v>
                </c:pt>
                <c:pt idx="64638">
                  <c:v>1.23377E-2</c:v>
                </c:pt>
                <c:pt idx="64639">
                  <c:v>1.4304300000000001E-2</c:v>
                </c:pt>
                <c:pt idx="64640">
                  <c:v>1.6235599999999999E-2</c:v>
                </c:pt>
                <c:pt idx="64641">
                  <c:v>1.81288E-2</c:v>
                </c:pt>
                <c:pt idx="64642">
                  <c:v>1.9981100000000002E-2</c:v>
                </c:pt>
                <c:pt idx="64643">
                  <c:v>2.1789699999999999E-2</c:v>
                </c:pt>
                <c:pt idx="64644">
                  <c:v>2.3552E-2</c:v>
                </c:pt>
                <c:pt idx="64645">
                  <c:v>2.52655E-2</c:v>
                </c:pt>
                <c:pt idx="64646">
                  <c:v>2.6927599999999999E-2</c:v>
                </c:pt>
                <c:pt idx="64647">
                  <c:v>2.8536200000000001E-2</c:v>
                </c:pt>
                <c:pt idx="64648">
                  <c:v>3.0088799999999999E-2</c:v>
                </c:pt>
                <c:pt idx="64649">
                  <c:v>3.1583300000000002E-2</c:v>
                </c:pt>
                <c:pt idx="64650">
                  <c:v>3.3017699999999997E-2</c:v>
                </c:pt>
                <c:pt idx="64651">
                  <c:v>3.4389999999999997E-2</c:v>
                </c:pt>
                <c:pt idx="64652">
                  <c:v>3.5698500000000001E-2</c:v>
                </c:pt>
                <c:pt idx="64653">
                  <c:v>3.6941300000000003E-2</c:v>
                </c:pt>
                <c:pt idx="64654">
                  <c:v>3.8117100000000001E-2</c:v>
                </c:pt>
                <c:pt idx="64655">
                  <c:v>3.9224099999999998E-2</c:v>
                </c:pt>
                <c:pt idx="64656">
                  <c:v>4.0261199999999997E-2</c:v>
                </c:pt>
                <c:pt idx="64657">
                  <c:v>4.1227100000000003E-2</c:v>
                </c:pt>
                <c:pt idx="64658">
                  <c:v>4.2120699999999997E-2</c:v>
                </c:pt>
                <c:pt idx="64659">
                  <c:v>4.2941100000000003E-2</c:v>
                </c:pt>
                <c:pt idx="64660">
                  <c:v>4.3687299999999998E-2</c:v>
                </c:pt>
                <c:pt idx="64661">
                  <c:v>4.43589E-2</c:v>
                </c:pt>
                <c:pt idx="64662">
                  <c:v>4.4955000000000002E-2</c:v>
                </c:pt>
                <c:pt idx="64663">
                  <c:v>4.5475399999999999E-2</c:v>
                </c:pt>
                <c:pt idx="64664">
                  <c:v>4.5919700000000001E-2</c:v>
                </c:pt>
                <c:pt idx="64665">
                  <c:v>4.6287799999999997E-2</c:v>
                </c:pt>
                <c:pt idx="64666">
                  <c:v>4.6579599999999999E-2</c:v>
                </c:pt>
                <c:pt idx="64667">
                  <c:v>4.6795099999999999E-2</c:v>
                </c:pt>
                <c:pt idx="64668">
                  <c:v>4.6934799999999999E-2</c:v>
                </c:pt>
                <c:pt idx="64669">
                  <c:v>4.6998699999999997E-2</c:v>
                </c:pt>
                <c:pt idx="64670">
                  <c:v>4.6987599999999997E-2</c:v>
                </c:pt>
                <c:pt idx="64671">
                  <c:v>4.6901999999999999E-2</c:v>
                </c:pt>
                <c:pt idx="64672">
                  <c:v>4.6742499999999999E-2</c:v>
                </c:pt>
                <c:pt idx="64673">
                  <c:v>4.6510200000000002E-2</c:v>
                </c:pt>
                <c:pt idx="64674">
                  <c:v>4.6205900000000001E-2</c:v>
                </c:pt>
                <c:pt idx="64675">
                  <c:v>4.5830799999999998E-2</c:v>
                </c:pt>
                <c:pt idx="64676">
                  <c:v>4.5386099999999999E-2</c:v>
                </c:pt>
                <c:pt idx="64677">
                  <c:v>4.4873200000000002E-2</c:v>
                </c:pt>
                <c:pt idx="64678">
                  <c:v>4.4293399999999997E-2</c:v>
                </c:pt>
                <c:pt idx="64679">
                  <c:v>4.3648399999999997E-2</c:v>
                </c:pt>
                <c:pt idx="64680">
                  <c:v>4.29398E-2</c:v>
                </c:pt>
                <c:pt idx="64681">
                  <c:v>4.2169400000000003E-2</c:v>
                </c:pt>
                <c:pt idx="64682">
                  <c:v>4.1339099999999997E-2</c:v>
                </c:pt>
                <c:pt idx="64683">
                  <c:v>4.0450800000000002E-2</c:v>
                </c:pt>
                <c:pt idx="64684">
                  <c:v>3.9506600000000003E-2</c:v>
                </c:pt>
                <c:pt idx="64685">
                  <c:v>3.8508599999999997E-2</c:v>
                </c:pt>
                <c:pt idx="64686">
                  <c:v>3.7459100000000002E-2</c:v>
                </c:pt>
                <c:pt idx="64687">
                  <c:v>3.6360400000000001E-2</c:v>
                </c:pt>
                <c:pt idx="64688">
                  <c:v>3.5214799999999997E-2</c:v>
                </c:pt>
                <c:pt idx="64689">
                  <c:v>3.4024800000000001E-2</c:v>
                </c:pt>
                <c:pt idx="64690">
                  <c:v>3.27929E-2</c:v>
                </c:pt>
                <c:pt idx="64691">
                  <c:v>3.15217E-2</c:v>
                </c:pt>
                <c:pt idx="64692">
                  <c:v>3.0213799999999999E-2</c:v>
                </c:pt>
                <c:pt idx="64693">
                  <c:v>2.8871899999999999E-2</c:v>
                </c:pt>
                <c:pt idx="64694">
                  <c:v>2.74988E-2</c:v>
                </c:pt>
                <c:pt idx="64695">
                  <c:v>2.6097200000000001E-2</c:v>
                </c:pt>
                <c:pt idx="64696">
                  <c:v>2.4669900000000002E-2</c:v>
                </c:pt>
                <c:pt idx="64697">
                  <c:v>2.3219699999999999E-2</c:v>
                </c:pt>
                <c:pt idx="64698">
                  <c:v>2.1749500000000001E-2</c:v>
                </c:pt>
                <c:pt idx="64699">
                  <c:v>2.0262200000000001E-2</c:v>
                </c:pt>
                <c:pt idx="64700">
                  <c:v>1.8760599999999999E-2</c:v>
                </c:pt>
                <c:pt idx="64701">
                  <c:v>1.7247800000000001E-2</c:v>
                </c:pt>
                <c:pt idx="64702">
                  <c:v>1.5726500000000001E-2</c:v>
                </c:pt>
                <c:pt idx="64703">
                  <c:v>1.41996E-2</c:v>
                </c:pt>
                <c:pt idx="64704">
                  <c:v>1.26701E-2</c:v>
                </c:pt>
                <c:pt idx="64705">
                  <c:v>1.11409E-2</c:v>
                </c:pt>
                <c:pt idx="64706" formatCode="0.00E+00">
                  <c:v>9.6147100000000003E-3</c:v>
                </c:pt>
                <c:pt idx="64707" formatCode="0.00E+00">
                  <c:v>8.0944899999999993E-3</c:v>
                </c:pt>
                <c:pt idx="64708" formatCode="0.00E+00">
                  <c:v>6.5830200000000002E-3</c:v>
                </c:pt>
                <c:pt idx="64709" formatCode="0.00E+00">
                  <c:v>5.0830700000000003E-3</c:v>
                </c:pt>
                <c:pt idx="64710" formatCode="0.00E+00">
                  <c:v>3.5973799999999998E-3</c:v>
                </c:pt>
                <c:pt idx="64711" formatCode="0.00E+00">
                  <c:v>2.1286299999999998E-3</c:v>
                </c:pt>
                <c:pt idx="64712" formatCode="0.00E+00">
                  <c:v>6.7948499999999996E-4</c:v>
                </c:pt>
                <c:pt idx="64713" formatCode="0.00E+00">
                  <c:v>-7.4747799999999999E-4</c:v>
                </c:pt>
                <c:pt idx="64714" formatCode="0.00E+00">
                  <c:v>-2.1497199999999999E-3</c:v>
                </c:pt>
                <c:pt idx="64715" formatCode="0.00E+00">
                  <c:v>-3.52477E-3</c:v>
                </c:pt>
                <c:pt idx="64716" formatCode="0.00E+00">
                  <c:v>-4.8702299999999997E-3</c:v>
                </c:pt>
                <c:pt idx="64717" formatCode="0.00E+00">
                  <c:v>-6.18376E-3</c:v>
                </c:pt>
                <c:pt idx="64718" formatCode="0.00E+00">
                  <c:v>-7.4631100000000002E-3</c:v>
                </c:pt>
                <c:pt idx="64719" formatCode="0.00E+00">
                  <c:v>-8.7060799999999997E-3</c:v>
                </c:pt>
                <c:pt idx="64720" formatCode="0.00E+00">
                  <c:v>-9.9106000000000003E-3</c:v>
                </c:pt>
                <c:pt idx="64721">
                  <c:v>-1.10746E-2</c:v>
                </c:pt>
                <c:pt idx="64722">
                  <c:v>-1.21963E-2</c:v>
                </c:pt>
                <c:pt idx="64723">
                  <c:v>-1.3273699999999999E-2</c:v>
                </c:pt>
                <c:pt idx="64724">
                  <c:v>-1.4305200000000001E-2</c:v>
                </c:pt>
                <c:pt idx="64725">
                  <c:v>-1.52891E-2</c:v>
                </c:pt>
                <c:pt idx="64726">
                  <c:v>-1.6223899999999999E-2</c:v>
                </c:pt>
                <c:pt idx="64727">
                  <c:v>-1.71082E-2</c:v>
                </c:pt>
                <c:pt idx="64728">
                  <c:v>-1.7940600000000001E-2</c:v>
                </c:pt>
                <c:pt idx="64729">
                  <c:v>-1.8719900000000001E-2</c:v>
                </c:pt>
                <c:pt idx="64730">
                  <c:v>-1.94451E-2</c:v>
                </c:pt>
                <c:pt idx="64731">
                  <c:v>-2.01151E-2</c:v>
                </c:pt>
                <c:pt idx="64732">
                  <c:v>-2.07292E-2</c:v>
                </c:pt>
                <c:pt idx="64733">
                  <c:v>-2.12864E-2</c:v>
                </c:pt>
                <c:pt idx="64734">
                  <c:v>-2.1786300000000001E-2</c:v>
                </c:pt>
                <c:pt idx="64735">
                  <c:v>-2.22282E-2</c:v>
                </c:pt>
                <c:pt idx="64736">
                  <c:v>-2.2611699999999998E-2</c:v>
                </c:pt>
                <c:pt idx="64737">
                  <c:v>-2.2936600000000001E-2</c:v>
                </c:pt>
                <c:pt idx="64738">
                  <c:v>-2.3202799999999999E-2</c:v>
                </c:pt>
                <c:pt idx="64739">
                  <c:v>-2.34101E-2</c:v>
                </c:pt>
                <c:pt idx="64740">
                  <c:v>-2.3558599999999999E-2</c:v>
                </c:pt>
                <c:pt idx="64741">
                  <c:v>-2.3648499999999999E-2</c:v>
                </c:pt>
                <c:pt idx="64742">
                  <c:v>-2.3680099999999999E-2</c:v>
                </c:pt>
                <c:pt idx="64743">
                  <c:v>-2.3653799999999999E-2</c:v>
                </c:pt>
                <c:pt idx="64744">
                  <c:v>-2.3570199999999999E-2</c:v>
                </c:pt>
                <c:pt idx="64745">
                  <c:v>-2.34299E-2</c:v>
                </c:pt>
                <c:pt idx="64746">
                  <c:v>-2.3233699999999999E-2</c:v>
                </c:pt>
                <c:pt idx="64747">
                  <c:v>-2.2982300000000001E-2</c:v>
                </c:pt>
                <c:pt idx="64748">
                  <c:v>-2.26769E-2</c:v>
                </c:pt>
                <c:pt idx="64749">
                  <c:v>-2.2318399999999999E-2</c:v>
                </c:pt>
                <c:pt idx="64750">
                  <c:v>-2.19081E-2</c:v>
                </c:pt>
                <c:pt idx="64751">
                  <c:v>-2.14472E-2</c:v>
                </c:pt>
                <c:pt idx="64752">
                  <c:v>-2.09371E-2</c:v>
                </c:pt>
                <c:pt idx="64753">
                  <c:v>-2.0379299999999999E-2</c:v>
                </c:pt>
                <c:pt idx="64754">
                  <c:v>-1.9775399999999999E-2</c:v>
                </c:pt>
                <c:pt idx="64755">
                  <c:v>-1.9127000000000002E-2</c:v>
                </c:pt>
                <c:pt idx="64756">
                  <c:v>-1.8435900000000002E-2</c:v>
                </c:pt>
                <c:pt idx="64757">
                  <c:v>-1.7703799999999999E-2</c:v>
                </c:pt>
                <c:pt idx="64758">
                  <c:v>-1.6932699999999998E-2</c:v>
                </c:pt>
                <c:pt idx="64759">
                  <c:v>-1.61245E-2</c:v>
                </c:pt>
                <c:pt idx="64760">
                  <c:v>-1.5281299999999999E-2</c:v>
                </c:pt>
                <c:pt idx="64761">
                  <c:v>-1.4405299999999999E-2</c:v>
                </c:pt>
                <c:pt idx="64762">
                  <c:v>-1.3498400000000001E-2</c:v>
                </c:pt>
                <c:pt idx="64763">
                  <c:v>-1.2563100000000001E-2</c:v>
                </c:pt>
                <c:pt idx="64764">
                  <c:v>-1.1601500000000001E-2</c:v>
                </c:pt>
                <c:pt idx="64765">
                  <c:v>-1.0616E-2</c:v>
                </c:pt>
                <c:pt idx="64766" formatCode="0.00E+00">
                  <c:v>-9.6090099999999994E-3</c:v>
                </c:pt>
                <c:pt idx="64767" formatCode="0.00E+00">
                  <c:v>-8.5828399999999996E-3</c:v>
                </c:pt>
                <c:pt idx="64768" formatCode="0.00E+00">
                  <c:v>-7.53997E-3</c:v>
                </c:pt>
                <c:pt idx="64769" formatCode="0.00E+00">
                  <c:v>-6.48287E-3</c:v>
                </c:pt>
                <c:pt idx="64770" formatCode="0.00E+00">
                  <c:v>-5.4140300000000002E-3</c:v>
                </c:pt>
                <c:pt idx="64771" formatCode="0.00E+00">
                  <c:v>-4.3359499999999999E-3</c:v>
                </c:pt>
                <c:pt idx="64772" formatCode="0.00E+00">
                  <c:v>-3.2511800000000002E-3</c:v>
                </c:pt>
                <c:pt idx="64773" formatCode="0.00E+00">
                  <c:v>-2.1622299999999998E-3</c:v>
                </c:pt>
                <c:pt idx="64774" formatCode="0.00E+00">
                  <c:v>-1.07164E-3</c:v>
                </c:pt>
                <c:pt idx="64775" formatCode="0.00E+00">
                  <c:v>1.8051899999999999E-5</c:v>
                </c:pt>
                <c:pt idx="64776" formatCode="0.00E+00">
                  <c:v>1.1043100000000001E-3</c:v>
                </c:pt>
                <c:pt idx="64777" formatCode="0.00E+00">
                  <c:v>2.1846299999999999E-3</c:v>
                </c:pt>
                <c:pt idx="64778" formatCode="0.00E+00">
                  <c:v>3.2564999999999998E-3</c:v>
                </c:pt>
                <c:pt idx="64779" formatCode="0.00E+00">
                  <c:v>4.3174399999999996E-3</c:v>
                </c:pt>
                <c:pt idx="64780" formatCode="0.00E+00">
                  <c:v>5.36499E-3</c:v>
                </c:pt>
                <c:pt idx="64781" formatCode="0.00E+00">
                  <c:v>6.3967399999999997E-3</c:v>
                </c:pt>
                <c:pt idx="64782" formatCode="0.00E+00">
                  <c:v>7.4102899999999999E-3</c:v>
                </c:pt>
                <c:pt idx="64783" formatCode="0.00E+00">
                  <c:v>8.4033000000000007E-3</c:v>
                </c:pt>
                <c:pt idx="64784" formatCode="0.00E+00">
                  <c:v>9.3734600000000001E-3</c:v>
                </c:pt>
                <c:pt idx="64785">
                  <c:v>1.03185E-2</c:v>
                </c:pt>
                <c:pt idx="64786">
                  <c:v>1.1236299999999999E-2</c:v>
                </c:pt>
                <c:pt idx="64787">
                  <c:v>1.2124599999999999E-2</c:v>
                </c:pt>
                <c:pt idx="64788">
                  <c:v>1.2981400000000001E-2</c:v>
                </c:pt>
                <c:pt idx="64789">
                  <c:v>1.38046E-2</c:v>
                </c:pt>
                <c:pt idx="64790">
                  <c:v>1.4592300000000001E-2</c:v>
                </c:pt>
                <c:pt idx="64791">
                  <c:v>1.5342700000000001E-2</c:v>
                </c:pt>
                <c:pt idx="64792">
                  <c:v>1.6053999999999999E-2</c:v>
                </c:pt>
                <c:pt idx="64793">
                  <c:v>1.6724300000000001E-2</c:v>
                </c:pt>
                <c:pt idx="64794">
                  <c:v>1.7352200000000002E-2</c:v>
                </c:pt>
                <c:pt idx="64795">
                  <c:v>1.79361E-2</c:v>
                </c:pt>
                <c:pt idx="64796">
                  <c:v>1.8474399999999998E-2</c:v>
                </c:pt>
                <c:pt idx="64797">
                  <c:v>1.8966E-2</c:v>
                </c:pt>
                <c:pt idx="64798">
                  <c:v>1.94094E-2</c:v>
                </c:pt>
                <c:pt idx="64799">
                  <c:v>1.9803600000000001E-2</c:v>
                </c:pt>
                <c:pt idx="64800">
                  <c:v>2.0147399999999999E-2</c:v>
                </c:pt>
                <c:pt idx="64801">
                  <c:v>2.044E-2</c:v>
                </c:pt>
                <c:pt idx="64802">
                  <c:v>2.0680400000000002E-2</c:v>
                </c:pt>
                <c:pt idx="64803">
                  <c:v>2.0867900000000002E-2</c:v>
                </c:pt>
                <c:pt idx="64804">
                  <c:v>2.1002E-2</c:v>
                </c:pt>
                <c:pt idx="64805">
                  <c:v>2.1081900000000001E-2</c:v>
                </c:pt>
                <c:pt idx="64806">
                  <c:v>2.1107500000000001E-2</c:v>
                </c:pt>
                <c:pt idx="64807">
                  <c:v>2.1078199999999998E-2</c:v>
                </c:pt>
                <c:pt idx="64808">
                  <c:v>2.0993899999999999E-2</c:v>
                </c:pt>
                <c:pt idx="64809">
                  <c:v>2.08547E-2</c:v>
                </c:pt>
                <c:pt idx="64810">
                  <c:v>2.0660299999999999E-2</c:v>
                </c:pt>
                <c:pt idx="64811">
                  <c:v>2.0411100000000001E-2</c:v>
                </c:pt>
                <c:pt idx="64812">
                  <c:v>2.0107300000000002E-2</c:v>
                </c:pt>
                <c:pt idx="64813">
                  <c:v>1.9749200000000001E-2</c:v>
                </c:pt>
                <c:pt idx="64814">
                  <c:v>1.9337199999999999E-2</c:v>
                </c:pt>
                <c:pt idx="64815">
                  <c:v>1.8872099999999999E-2</c:v>
                </c:pt>
                <c:pt idx="64816">
                  <c:v>1.8354499999999999E-2</c:v>
                </c:pt>
                <c:pt idx="64817">
                  <c:v>1.7785200000000001E-2</c:v>
                </c:pt>
                <c:pt idx="64818">
                  <c:v>1.7165099999999999E-2</c:v>
                </c:pt>
                <c:pt idx="64819">
                  <c:v>1.6495200000000002E-2</c:v>
                </c:pt>
                <c:pt idx="64820">
                  <c:v>1.5776700000000001E-2</c:v>
                </c:pt>
                <c:pt idx="64821">
                  <c:v>1.5010799999999999E-2</c:v>
                </c:pt>
                <c:pt idx="64822">
                  <c:v>1.41987E-2</c:v>
                </c:pt>
                <c:pt idx="64823">
                  <c:v>1.3342E-2</c:v>
                </c:pt>
                <c:pt idx="64824">
                  <c:v>1.2442099999999999E-2</c:v>
                </c:pt>
                <c:pt idx="64825">
                  <c:v>1.15006E-2</c:v>
                </c:pt>
                <c:pt idx="64826">
                  <c:v>1.0519199999999999E-2</c:v>
                </c:pt>
                <c:pt idx="64827" formatCode="0.00E+00">
                  <c:v>9.4997599999999995E-3</c:v>
                </c:pt>
                <c:pt idx="64828" formatCode="0.00E+00">
                  <c:v>8.4440399999999999E-3</c:v>
                </c:pt>
                <c:pt idx="64829" formatCode="0.00E+00">
                  <c:v>7.3540200000000002E-3</c:v>
                </c:pt>
                <c:pt idx="64830" formatCode="0.00E+00">
                  <c:v>6.2316999999999997E-3</c:v>
                </c:pt>
                <c:pt idx="64831" formatCode="0.00E+00">
                  <c:v>5.0791600000000001E-3</c:v>
                </c:pt>
                <c:pt idx="64832" formatCode="0.00E+00">
                  <c:v>3.8985700000000001E-3</c:v>
                </c:pt>
                <c:pt idx="64833" formatCode="0.00E+00">
                  <c:v>2.6921200000000001E-3</c:v>
                </c:pt>
                <c:pt idx="64834" formatCode="0.00E+00">
                  <c:v>1.4621E-3</c:v>
                </c:pt>
                <c:pt idx="64835" formatCode="0.00E+00">
                  <c:v>2.10822E-4</c:v>
                </c:pt>
                <c:pt idx="64836" formatCode="0.00E+00">
                  <c:v>-1.0593200000000001E-3</c:v>
                </c:pt>
                <c:pt idx="64837" formatCode="0.00E+00">
                  <c:v>-2.34592E-3</c:v>
                </c:pt>
                <c:pt idx="64838" formatCode="0.00E+00">
                  <c:v>-3.6465E-3</c:v>
                </c:pt>
                <c:pt idx="64839" formatCode="0.00E+00">
                  <c:v>-4.9585499999999999E-3</c:v>
                </c:pt>
                <c:pt idx="64840" formatCode="0.00E+00">
                  <c:v>-6.2795500000000001E-3</c:v>
                </c:pt>
                <c:pt idx="64841" formatCode="0.00E+00">
                  <c:v>-7.6069400000000004E-3</c:v>
                </c:pt>
                <c:pt idx="64842" formatCode="0.00E+00">
                  <c:v>-8.9381200000000008E-3</c:v>
                </c:pt>
                <c:pt idx="64843">
                  <c:v>-1.02705E-2</c:v>
                </c:pt>
                <c:pt idx="64844">
                  <c:v>-1.1601500000000001E-2</c:v>
                </c:pt>
                <c:pt idx="64845">
                  <c:v>-1.29284E-2</c:v>
                </c:pt>
                <c:pt idx="64846">
                  <c:v>-1.42486E-2</c:v>
                </c:pt>
                <c:pt idx="64847">
                  <c:v>-1.55596E-2</c:v>
                </c:pt>
                <c:pt idx="64848">
                  <c:v>-1.6858600000000001E-2</c:v>
                </c:pt>
                <c:pt idx="64849">
                  <c:v>-1.8143099999999999E-2</c:v>
                </c:pt>
                <c:pt idx="64850">
                  <c:v>-1.9410500000000001E-2</c:v>
                </c:pt>
                <c:pt idx="64851">
                  <c:v>-2.0658200000000002E-2</c:v>
                </c:pt>
                <c:pt idx="64852">
                  <c:v>-2.1883699999999999E-2</c:v>
                </c:pt>
                <c:pt idx="64853">
                  <c:v>-2.3084500000000001E-2</c:v>
                </c:pt>
                <c:pt idx="64854">
                  <c:v>-2.4258100000000001E-2</c:v>
                </c:pt>
                <c:pt idx="64855">
                  <c:v>-2.5402000000000001E-2</c:v>
                </c:pt>
                <c:pt idx="64856">
                  <c:v>-2.65139E-2</c:v>
                </c:pt>
                <c:pt idx="64857">
                  <c:v>-2.7591500000000001E-2</c:v>
                </c:pt>
                <c:pt idx="64858">
                  <c:v>-2.8632399999999999E-2</c:v>
                </c:pt>
                <c:pt idx="64859">
                  <c:v>-2.9634400000000002E-2</c:v>
                </c:pt>
                <c:pt idx="64860">
                  <c:v>-3.0595399999999998E-2</c:v>
                </c:pt>
                <c:pt idx="64861">
                  <c:v>-3.1513300000000001E-2</c:v>
                </c:pt>
                <c:pt idx="64862">
                  <c:v>-3.2385999999999998E-2</c:v>
                </c:pt>
                <c:pt idx="64863">
                  <c:v>-3.3211699999999997E-2</c:v>
                </c:pt>
                <c:pt idx="64864">
                  <c:v>-3.3988299999999999E-2</c:v>
                </c:pt>
                <c:pt idx="64865">
                  <c:v>-3.4714299999999997E-2</c:v>
                </c:pt>
                <c:pt idx="64866">
                  <c:v>-3.5387799999999997E-2</c:v>
                </c:pt>
                <c:pt idx="64867">
                  <c:v>-3.6007200000000003E-2</c:v>
                </c:pt>
                <c:pt idx="64868">
                  <c:v>-3.6571100000000002E-2</c:v>
                </c:pt>
                <c:pt idx="64869">
                  <c:v>-3.7077899999999997E-2</c:v>
                </c:pt>
                <c:pt idx="64870">
                  <c:v>-3.7526499999999997E-2</c:v>
                </c:pt>
                <c:pt idx="64871">
                  <c:v>-3.7915499999999998E-2</c:v>
                </c:pt>
                <c:pt idx="64872">
                  <c:v>-3.8243899999999997E-2</c:v>
                </c:pt>
                <c:pt idx="64873">
                  <c:v>-3.8510599999999999E-2</c:v>
                </c:pt>
                <c:pt idx="64874">
                  <c:v>-3.8714800000000001E-2</c:v>
                </c:pt>
                <c:pt idx="64875">
                  <c:v>-3.8855599999999997E-2</c:v>
                </c:pt>
                <c:pt idx="64876">
                  <c:v>-3.8932300000000003E-2</c:v>
                </c:pt>
                <c:pt idx="64877">
                  <c:v>-3.89445E-2</c:v>
                </c:pt>
                <c:pt idx="64878">
                  <c:v>-3.8891599999999998E-2</c:v>
                </c:pt>
                <c:pt idx="64879">
                  <c:v>-3.8773299999999997E-2</c:v>
                </c:pt>
                <c:pt idx="64880">
                  <c:v>-3.8589499999999999E-2</c:v>
                </c:pt>
                <c:pt idx="64881">
                  <c:v>-3.8339900000000003E-2</c:v>
                </c:pt>
                <c:pt idx="64882">
                  <c:v>-3.8024599999999999E-2</c:v>
                </c:pt>
                <c:pt idx="64883">
                  <c:v>-3.7643700000000002E-2</c:v>
                </c:pt>
                <c:pt idx="64884">
                  <c:v>-3.7197599999999997E-2</c:v>
                </c:pt>
                <c:pt idx="64885">
                  <c:v>-3.6686499999999997E-2</c:v>
                </c:pt>
                <c:pt idx="64886">
                  <c:v>-3.6110900000000001E-2</c:v>
                </c:pt>
                <c:pt idx="64887">
                  <c:v>-3.5471500000000003E-2</c:v>
                </c:pt>
                <c:pt idx="64888">
                  <c:v>-3.4769000000000001E-2</c:v>
                </c:pt>
                <c:pt idx="64889">
                  <c:v>-3.4004199999999998E-2</c:v>
                </c:pt>
                <c:pt idx="64890">
                  <c:v>-3.3178100000000002E-2</c:v>
                </c:pt>
                <c:pt idx="64891">
                  <c:v>-3.22917E-2</c:v>
                </c:pt>
                <c:pt idx="64892">
                  <c:v>-3.1346100000000002E-2</c:v>
                </c:pt>
                <c:pt idx="64893">
                  <c:v>-3.03428E-2</c:v>
                </c:pt>
                <c:pt idx="64894">
                  <c:v>-2.9283E-2</c:v>
                </c:pt>
                <c:pt idx="64895">
                  <c:v>-2.81683E-2</c:v>
                </c:pt>
                <c:pt idx="64896">
                  <c:v>-2.7000199999999999E-2</c:v>
                </c:pt>
                <c:pt idx="64897">
                  <c:v>-2.5780500000000001E-2</c:v>
                </c:pt>
                <c:pt idx="64898">
                  <c:v>-2.4510899999999999E-2</c:v>
                </c:pt>
                <c:pt idx="64899">
                  <c:v>-2.3193399999999999E-2</c:v>
                </c:pt>
                <c:pt idx="64900">
                  <c:v>-2.18298E-2</c:v>
                </c:pt>
                <c:pt idx="64901">
                  <c:v>-2.0422300000000001E-2</c:v>
                </c:pt>
                <c:pt idx="64902">
                  <c:v>-1.89731E-2</c:v>
                </c:pt>
                <c:pt idx="64903">
                  <c:v>-1.7484199999999998E-2</c:v>
                </c:pt>
                <c:pt idx="64904">
                  <c:v>-1.5958099999999999E-2</c:v>
                </c:pt>
                <c:pt idx="64905">
                  <c:v>-1.4397099999999999E-2</c:v>
                </c:pt>
                <c:pt idx="64906">
                  <c:v>-1.2803699999999999E-2</c:v>
                </c:pt>
                <c:pt idx="64907">
                  <c:v>-1.1180300000000001E-2</c:v>
                </c:pt>
                <c:pt idx="64908" formatCode="0.00E+00">
                  <c:v>-9.5295199999999997E-3</c:v>
                </c:pt>
                <c:pt idx="64909" formatCode="0.00E+00">
                  <c:v>-7.8540099999999998E-3</c:v>
                </c:pt>
                <c:pt idx="64910" formatCode="0.00E+00">
                  <c:v>-6.1564100000000002E-3</c:v>
                </c:pt>
                <c:pt idx="64911" formatCode="0.00E+00">
                  <c:v>-4.4394600000000001E-3</c:v>
                </c:pt>
                <c:pt idx="64912" formatCode="0.00E+00">
                  <c:v>-2.7058999999999998E-3</c:v>
                </c:pt>
                <c:pt idx="64913" formatCode="0.00E+00">
                  <c:v>-9.58532E-4</c:v>
                </c:pt>
                <c:pt idx="64914" formatCode="0.00E+00">
                  <c:v>7.9981599999999996E-4</c:v>
                </c:pt>
                <c:pt idx="64915" formatCode="0.00E+00">
                  <c:v>2.5662900000000002E-3</c:v>
                </c:pt>
                <c:pt idx="64916" formatCode="0.00E+00">
                  <c:v>4.3380199999999997E-3</c:v>
                </c:pt>
                <c:pt idx="64917" formatCode="0.00E+00">
                  <c:v>6.1120999999999997E-3</c:v>
                </c:pt>
                <c:pt idx="64918" formatCode="0.00E+00">
                  <c:v>7.8856499999999993E-3</c:v>
                </c:pt>
                <c:pt idx="64919" formatCode="0.00E+00">
                  <c:v>9.6557399999999995E-3</c:v>
                </c:pt>
                <c:pt idx="64920">
                  <c:v>1.1419500000000001E-2</c:v>
                </c:pt>
                <c:pt idx="64921">
                  <c:v>1.3173900000000001E-2</c:v>
                </c:pt>
                <c:pt idx="64922">
                  <c:v>1.4916199999999999E-2</c:v>
                </c:pt>
                <c:pt idx="64923">
                  <c:v>1.6643399999999999E-2</c:v>
                </c:pt>
                <c:pt idx="64924">
                  <c:v>1.83527E-2</c:v>
                </c:pt>
                <c:pt idx="64925">
                  <c:v>2.0041199999999999E-2</c:v>
                </c:pt>
                <c:pt idx="64926">
                  <c:v>2.1706199999999998E-2</c:v>
                </c:pt>
                <c:pt idx="64927">
                  <c:v>2.3344799999999999E-2</c:v>
                </c:pt>
                <c:pt idx="64928">
                  <c:v>2.4954299999999999E-2</c:v>
                </c:pt>
                <c:pt idx="64929">
                  <c:v>2.6532E-2</c:v>
                </c:pt>
                <c:pt idx="64930">
                  <c:v>2.8075200000000002E-2</c:v>
                </c:pt>
                <c:pt idx="64931">
                  <c:v>2.9581400000000001E-2</c:v>
                </c:pt>
                <c:pt idx="64932">
                  <c:v>3.1048099999999999E-2</c:v>
                </c:pt>
                <c:pt idx="64933">
                  <c:v>3.24727E-2</c:v>
                </c:pt>
                <c:pt idx="64934">
                  <c:v>3.3852800000000002E-2</c:v>
                </c:pt>
                <c:pt idx="64935">
                  <c:v>3.5186200000000001E-2</c:v>
                </c:pt>
                <c:pt idx="64936">
                  <c:v>3.6470500000000003E-2</c:v>
                </c:pt>
                <c:pt idx="64937">
                  <c:v>3.7703500000000001E-2</c:v>
                </c:pt>
                <c:pt idx="64938">
                  <c:v>3.8883300000000003E-2</c:v>
                </c:pt>
                <c:pt idx="64939">
                  <c:v>4.0007599999999997E-2</c:v>
                </c:pt>
                <c:pt idx="64940">
                  <c:v>4.1074699999999999E-2</c:v>
                </c:pt>
                <c:pt idx="64941">
                  <c:v>4.2082700000000001E-2</c:v>
                </c:pt>
                <c:pt idx="64942">
                  <c:v>4.3029900000000003E-2</c:v>
                </c:pt>
                <c:pt idx="64943">
                  <c:v>4.3914500000000002E-2</c:v>
                </c:pt>
                <c:pt idx="64944">
                  <c:v>4.4735200000000003E-2</c:v>
                </c:pt>
                <c:pt idx="64945">
                  <c:v>4.5490500000000003E-2</c:v>
                </c:pt>
                <c:pt idx="64946">
                  <c:v>4.6178999999999998E-2</c:v>
                </c:pt>
                <c:pt idx="64947">
                  <c:v>4.6799599999999997E-2</c:v>
                </c:pt>
                <c:pt idx="64948">
                  <c:v>4.73511E-2</c:v>
                </c:pt>
                <c:pt idx="64949">
                  <c:v>4.7832699999999999E-2</c:v>
                </c:pt>
                <c:pt idx="64950">
                  <c:v>4.8243300000000003E-2</c:v>
                </c:pt>
                <c:pt idx="64951">
                  <c:v>4.8582300000000002E-2</c:v>
                </c:pt>
                <c:pt idx="64952">
                  <c:v>4.8849099999999999E-2</c:v>
                </c:pt>
                <c:pt idx="64953">
                  <c:v>4.9043099999999999E-2</c:v>
                </c:pt>
                <c:pt idx="64954">
                  <c:v>4.9163999999999999E-2</c:v>
                </c:pt>
                <c:pt idx="64955">
                  <c:v>4.9211499999999998E-2</c:v>
                </c:pt>
                <c:pt idx="64956">
                  <c:v>4.91855E-2</c:v>
                </c:pt>
                <c:pt idx="64957">
                  <c:v>4.9085900000000002E-2</c:v>
                </c:pt>
                <c:pt idx="64958">
                  <c:v>4.8912799999999999E-2</c:v>
                </c:pt>
                <c:pt idx="64959">
                  <c:v>4.8666599999999997E-2</c:v>
                </c:pt>
                <c:pt idx="64960">
                  <c:v>4.8347500000000002E-2</c:v>
                </c:pt>
                <c:pt idx="64961">
                  <c:v>4.7955999999999999E-2</c:v>
                </c:pt>
                <c:pt idx="64962">
                  <c:v>4.7492800000000002E-2</c:v>
                </c:pt>
                <c:pt idx="64963">
                  <c:v>4.6958399999999997E-2</c:v>
                </c:pt>
                <c:pt idx="64964">
                  <c:v>4.6353800000000001E-2</c:v>
                </c:pt>
                <c:pt idx="64965">
                  <c:v>4.5679999999999998E-2</c:v>
                </c:pt>
                <c:pt idx="64966">
                  <c:v>4.4937900000000003E-2</c:v>
                </c:pt>
                <c:pt idx="64967">
                  <c:v>4.4128800000000003E-2</c:v>
                </c:pt>
                <c:pt idx="64968">
                  <c:v>4.3253899999999998E-2</c:v>
                </c:pt>
                <c:pt idx="64969">
                  <c:v>4.2314699999999997E-2</c:v>
                </c:pt>
                <c:pt idx="64970">
                  <c:v>4.1312700000000001E-2</c:v>
                </c:pt>
                <c:pt idx="64971">
                  <c:v>4.0249399999999998E-2</c:v>
                </c:pt>
                <c:pt idx="64972">
                  <c:v>3.91267E-2</c:v>
                </c:pt>
                <c:pt idx="64973">
                  <c:v>3.7946300000000002E-2</c:v>
                </c:pt>
                <c:pt idx="64974">
                  <c:v>3.6710100000000002E-2</c:v>
                </c:pt>
                <c:pt idx="64975">
                  <c:v>3.5420100000000003E-2</c:v>
                </c:pt>
                <c:pt idx="64976">
                  <c:v>3.4078499999999998E-2</c:v>
                </c:pt>
                <c:pt idx="64977">
                  <c:v>3.2687399999999998E-2</c:v>
                </c:pt>
                <c:pt idx="64978">
                  <c:v>3.1248999999999999E-2</c:v>
                </c:pt>
                <c:pt idx="64979">
                  <c:v>2.9765799999999999E-2</c:v>
                </c:pt>
                <c:pt idx="64980">
                  <c:v>2.8240000000000001E-2</c:v>
                </c:pt>
                <c:pt idx="64981">
                  <c:v>2.6674300000000001E-2</c:v>
                </c:pt>
                <c:pt idx="64982">
                  <c:v>2.5071199999999998E-2</c:v>
                </c:pt>
                <c:pt idx="64983">
                  <c:v>2.3433200000000001E-2</c:v>
                </c:pt>
                <c:pt idx="64984">
                  <c:v>2.1763000000000001E-2</c:v>
                </c:pt>
                <c:pt idx="64985">
                  <c:v>2.0063299999999999E-2</c:v>
                </c:pt>
                <c:pt idx="64986">
                  <c:v>1.8336999999999999E-2</c:v>
                </c:pt>
                <c:pt idx="64987">
                  <c:v>1.6586699999999999E-2</c:v>
                </c:pt>
                <c:pt idx="64988">
                  <c:v>1.4815399999999999E-2</c:v>
                </c:pt>
                <c:pt idx="64989">
                  <c:v>1.3025999999999999E-2</c:v>
                </c:pt>
                <c:pt idx="64990">
                  <c:v>1.12213E-2</c:v>
                </c:pt>
                <c:pt idx="64991" formatCode="0.00E+00">
                  <c:v>9.4041799999999998E-3</c:v>
                </c:pt>
                <c:pt idx="64992" formatCode="0.00E+00">
                  <c:v>7.5776999999999997E-3</c:v>
                </c:pt>
                <c:pt idx="64993" formatCode="0.00E+00">
                  <c:v>5.7447899999999996E-3</c:v>
                </c:pt>
                <c:pt idx="64994" formatCode="0.00E+00">
                  <c:v>3.9083900000000003E-3</c:v>
                </c:pt>
                <c:pt idx="64995" formatCode="0.00E+00">
                  <c:v>2.0714800000000001E-3</c:v>
                </c:pt>
                <c:pt idx="64996" formatCode="0.00E+00">
                  <c:v>2.37025E-4</c:v>
                </c:pt>
                <c:pt idx="64997" formatCode="0.00E+00">
                  <c:v>-1.5920299999999999E-3</c:v>
                </c:pt>
                <c:pt idx="64998" formatCode="0.00E+00">
                  <c:v>-3.41274E-3</c:v>
                </c:pt>
                <c:pt idx="64999" formatCode="0.00E+00">
                  <c:v>-5.2221699999999999E-3</c:v>
                </c:pt>
                <c:pt idx="65000" formatCode="0.00E+00">
                  <c:v>-7.0174299999999998E-3</c:v>
                </c:pt>
                <c:pt idx="65001" formatCode="0.00E+00">
                  <c:v>-8.7956500000000003E-3</c:v>
                </c:pt>
                <c:pt idx="65002">
                  <c:v>-1.0553999999999999E-2</c:v>
                </c:pt>
                <c:pt idx="65003">
                  <c:v>-1.2289599999999999E-2</c:v>
                </c:pt>
                <c:pt idx="65004">
                  <c:v>-1.39998E-2</c:v>
                </c:pt>
                <c:pt idx="65005">
                  <c:v>-1.5681799999999999E-2</c:v>
                </c:pt>
                <c:pt idx="65006">
                  <c:v>-1.7333000000000001E-2</c:v>
                </c:pt>
                <c:pt idx="65007">
                  <c:v>-1.89508E-2</c:v>
                </c:pt>
                <c:pt idx="65008">
                  <c:v>-2.0532600000000002E-2</c:v>
                </c:pt>
                <c:pt idx="65009">
                  <c:v>-2.2075899999999999E-2</c:v>
                </c:pt>
                <c:pt idx="65010">
                  <c:v>-2.3578399999999999E-2</c:v>
                </c:pt>
                <c:pt idx="65011">
                  <c:v>-2.50377E-2</c:v>
                </c:pt>
                <c:pt idx="65012">
                  <c:v>-2.6451499999999999E-2</c:v>
                </c:pt>
                <c:pt idx="65013">
                  <c:v>-2.7817700000000001E-2</c:v>
                </c:pt>
                <c:pt idx="65014">
                  <c:v>-2.9134199999999999E-2</c:v>
                </c:pt>
                <c:pt idx="65015">
                  <c:v>-3.0398999999999999E-2</c:v>
                </c:pt>
                <c:pt idx="65016">
                  <c:v>-3.1610100000000002E-2</c:v>
                </c:pt>
                <c:pt idx="65017">
                  <c:v>-3.2765700000000002E-2</c:v>
                </c:pt>
                <c:pt idx="65018">
                  <c:v>-3.3864199999999997E-2</c:v>
                </c:pt>
                <c:pt idx="65019">
                  <c:v>-3.4903900000000002E-2</c:v>
                </c:pt>
                <c:pt idx="65020">
                  <c:v>-3.58833E-2</c:v>
                </c:pt>
                <c:pt idx="65021">
                  <c:v>-3.6800899999999998E-2</c:v>
                </c:pt>
                <c:pt idx="65022">
                  <c:v>-3.7655500000000001E-2</c:v>
                </c:pt>
                <c:pt idx="65023">
                  <c:v>-3.8446000000000001E-2</c:v>
                </c:pt>
                <c:pt idx="65024">
                  <c:v>-3.91711E-2</c:v>
                </c:pt>
                <c:pt idx="65025">
                  <c:v>-3.9829999999999997E-2</c:v>
                </c:pt>
                <c:pt idx="65026">
                  <c:v>-4.0421800000000001E-2</c:v>
                </c:pt>
                <c:pt idx="65027">
                  <c:v>-4.0945700000000002E-2</c:v>
                </c:pt>
                <c:pt idx="65028">
                  <c:v>-4.1401199999999999E-2</c:v>
                </c:pt>
                <c:pt idx="65029">
                  <c:v>-4.17878E-2</c:v>
                </c:pt>
                <c:pt idx="65030">
                  <c:v>-4.2104999999999997E-2</c:v>
                </c:pt>
                <c:pt idx="65031">
                  <c:v>-4.23527E-2</c:v>
                </c:pt>
                <c:pt idx="65032">
                  <c:v>-4.2530699999999998E-2</c:v>
                </c:pt>
                <c:pt idx="65033">
                  <c:v>-4.26389E-2</c:v>
                </c:pt>
                <c:pt idx="65034">
                  <c:v>-4.2677600000000003E-2</c:v>
                </c:pt>
                <c:pt idx="65035">
                  <c:v>-4.2646799999999999E-2</c:v>
                </c:pt>
                <c:pt idx="65036">
                  <c:v>-4.2547000000000001E-2</c:v>
                </c:pt>
                <c:pt idx="65037">
                  <c:v>-4.2378600000000002E-2</c:v>
                </c:pt>
                <c:pt idx="65038">
                  <c:v>-4.2142100000000002E-2</c:v>
                </c:pt>
                <c:pt idx="65039">
                  <c:v>-4.1838399999999998E-2</c:v>
                </c:pt>
                <c:pt idx="65040">
                  <c:v>-4.1468199999999997E-2</c:v>
                </c:pt>
                <c:pt idx="65041">
                  <c:v>-4.1032300000000001E-2</c:v>
                </c:pt>
                <c:pt idx="65042">
                  <c:v>-4.0531900000000003E-2</c:v>
                </c:pt>
                <c:pt idx="65043">
                  <c:v>-3.9968099999999999E-2</c:v>
                </c:pt>
                <c:pt idx="65044">
                  <c:v>-3.9342200000000001E-2</c:v>
                </c:pt>
                <c:pt idx="65045">
                  <c:v>-3.8655399999999999E-2</c:v>
                </c:pt>
                <c:pt idx="65046">
                  <c:v>-3.79093E-2</c:v>
                </c:pt>
                <c:pt idx="65047">
                  <c:v>-3.7105399999999997E-2</c:v>
                </c:pt>
                <c:pt idx="65048">
                  <c:v>-3.6245399999999997E-2</c:v>
                </c:pt>
                <c:pt idx="65049">
                  <c:v>-3.5330899999999998E-2</c:v>
                </c:pt>
                <c:pt idx="65050">
                  <c:v>-3.4363900000000003E-2</c:v>
                </c:pt>
                <c:pt idx="65051">
                  <c:v>-3.3346199999999999E-2</c:v>
                </c:pt>
                <c:pt idx="65052">
                  <c:v>-3.22799E-2</c:v>
                </c:pt>
                <c:pt idx="65053">
                  <c:v>-3.11671E-2</c:v>
                </c:pt>
                <c:pt idx="65054">
                  <c:v>-3.00098E-2</c:v>
                </c:pt>
                <c:pt idx="65055">
                  <c:v>-2.88104E-2</c:v>
                </c:pt>
                <c:pt idx="65056">
                  <c:v>-2.7571100000000001E-2</c:v>
                </c:pt>
                <c:pt idx="65057">
                  <c:v>-2.62942E-2</c:v>
                </c:pt>
                <c:pt idx="65058">
                  <c:v>-2.4982299999999999E-2</c:v>
                </c:pt>
                <c:pt idx="65059">
                  <c:v>-2.36378E-2</c:v>
                </c:pt>
                <c:pt idx="65060">
                  <c:v>-2.2263100000000001E-2</c:v>
                </c:pt>
                <c:pt idx="65061">
                  <c:v>-2.0861000000000001E-2</c:v>
                </c:pt>
                <c:pt idx="65062">
                  <c:v>-1.94339E-2</c:v>
                </c:pt>
                <c:pt idx="65063">
                  <c:v>-1.79845E-2</c:v>
                </c:pt>
                <c:pt idx="65064">
                  <c:v>-1.6515499999999999E-2</c:v>
                </c:pt>
                <c:pt idx="65065">
                  <c:v>-1.5029600000000001E-2</c:v>
                </c:pt>
                <c:pt idx="65066">
                  <c:v>-1.3529599999999999E-2</c:v>
                </c:pt>
                <c:pt idx="65067">
                  <c:v>-1.20181E-2</c:v>
                </c:pt>
                <c:pt idx="65068">
                  <c:v>-1.0497899999999999E-2</c:v>
                </c:pt>
                <c:pt idx="65069" formatCode="0.00E+00">
                  <c:v>-8.9718200000000001E-3</c:v>
                </c:pt>
                <c:pt idx="65070" formatCode="0.00E+00">
                  <c:v>-7.44255E-3</c:v>
                </c:pt>
                <c:pt idx="65071" formatCode="0.00E+00">
                  <c:v>-5.9128699999999998E-3</c:v>
                </c:pt>
                <c:pt idx="65072" formatCode="0.00E+00">
                  <c:v>-4.3855200000000004E-3</c:v>
                </c:pt>
                <c:pt idx="65073" formatCode="0.00E+00">
                  <c:v>-2.86324E-3</c:v>
                </c:pt>
                <c:pt idx="65074" formatCode="0.00E+00">
                  <c:v>-1.3487499999999999E-3</c:v>
                </c:pt>
                <c:pt idx="65075" formatCode="0.00E+00">
                  <c:v>1.5525200000000001E-4</c:v>
                </c:pt>
                <c:pt idx="65076" formatCode="0.00E+00">
                  <c:v>1.6461100000000001E-3</c:v>
                </c:pt>
                <c:pt idx="65077" formatCode="0.00E+00">
                  <c:v>3.1211899999999998E-3</c:v>
                </c:pt>
                <c:pt idx="65078" formatCode="0.00E+00">
                  <c:v>4.5778900000000003E-3</c:v>
                </c:pt>
                <c:pt idx="65079" formatCode="0.00E+00">
                  <c:v>6.0136499999999997E-3</c:v>
                </c:pt>
                <c:pt idx="65080" formatCode="0.00E+00">
                  <c:v>7.4259800000000004E-3</c:v>
                </c:pt>
                <c:pt idx="65081" formatCode="0.00E+00">
                  <c:v>8.8123999999999997E-3</c:v>
                </c:pt>
                <c:pt idx="65082">
                  <c:v>1.0170500000000001E-2</c:v>
                </c:pt>
                <c:pt idx="65083">
                  <c:v>1.1498E-2</c:v>
                </c:pt>
                <c:pt idx="65084">
                  <c:v>1.27925E-2</c:v>
                </c:pt>
                <c:pt idx="65085">
                  <c:v>1.4051900000000001E-2</c:v>
                </c:pt>
                <c:pt idx="65086">
                  <c:v>1.5273999999999999E-2</c:v>
                </c:pt>
                <c:pt idx="65087">
                  <c:v>1.6456800000000001E-2</c:v>
                </c:pt>
                <c:pt idx="65088">
                  <c:v>1.7598200000000001E-2</c:v>
                </c:pt>
                <c:pt idx="65089">
                  <c:v>1.8696399999999998E-2</c:v>
                </c:pt>
                <c:pt idx="65090">
                  <c:v>1.97494E-2</c:v>
                </c:pt>
                <c:pt idx="65091">
                  <c:v>2.0755699999999998E-2</c:v>
                </c:pt>
                <c:pt idx="65092">
                  <c:v>2.17136E-2</c:v>
                </c:pt>
                <c:pt idx="65093">
                  <c:v>2.26214E-2</c:v>
                </c:pt>
                <c:pt idx="65094">
                  <c:v>2.34778E-2</c:v>
                </c:pt>
                <c:pt idx="65095">
                  <c:v>2.4281299999999999E-2</c:v>
                </c:pt>
                <c:pt idx="65096">
                  <c:v>2.5030899999999998E-2</c:v>
                </c:pt>
                <c:pt idx="65097">
                  <c:v>2.57252E-2</c:v>
                </c:pt>
                <c:pt idx="65098">
                  <c:v>2.6363299999999999E-2</c:v>
                </c:pt>
                <c:pt idx="65099">
                  <c:v>2.6944099999999999E-2</c:v>
                </c:pt>
                <c:pt idx="65100">
                  <c:v>2.7466999999999998E-2</c:v>
                </c:pt>
                <c:pt idx="65101">
                  <c:v>2.79312E-2</c:v>
                </c:pt>
                <c:pt idx="65102">
                  <c:v>2.8336E-2</c:v>
                </c:pt>
                <c:pt idx="65103">
                  <c:v>2.8680899999999999E-2</c:v>
                </c:pt>
                <c:pt idx="65104">
                  <c:v>2.89657E-2</c:v>
                </c:pt>
                <c:pt idx="65105">
                  <c:v>2.9190000000000001E-2</c:v>
                </c:pt>
                <c:pt idx="65106">
                  <c:v>2.9353600000000001E-2</c:v>
                </c:pt>
                <c:pt idx="65107">
                  <c:v>2.9456599999999999E-2</c:v>
                </c:pt>
                <c:pt idx="65108">
                  <c:v>2.9498900000000002E-2</c:v>
                </c:pt>
                <c:pt idx="65109">
                  <c:v>2.9480800000000001E-2</c:v>
                </c:pt>
                <c:pt idx="65110">
                  <c:v>2.9402600000000001E-2</c:v>
                </c:pt>
                <c:pt idx="65111">
                  <c:v>2.9264600000000002E-2</c:v>
                </c:pt>
                <c:pt idx="65112">
                  <c:v>2.90675E-2</c:v>
                </c:pt>
                <c:pt idx="65113">
                  <c:v>2.8811699999999999E-2</c:v>
                </c:pt>
                <c:pt idx="65114">
                  <c:v>2.8498099999999998E-2</c:v>
                </c:pt>
                <c:pt idx="65115">
                  <c:v>2.81274E-2</c:v>
                </c:pt>
                <c:pt idx="65116">
                  <c:v>2.7700700000000002E-2</c:v>
                </c:pt>
                <c:pt idx="65117">
                  <c:v>2.7219E-2</c:v>
                </c:pt>
                <c:pt idx="65118">
                  <c:v>2.6683399999999999E-2</c:v>
                </c:pt>
                <c:pt idx="65119">
                  <c:v>2.6095199999999999E-2</c:v>
                </c:pt>
                <c:pt idx="65120">
                  <c:v>2.5455700000000001E-2</c:v>
                </c:pt>
                <c:pt idx="65121">
                  <c:v>2.4766300000000002E-2</c:v>
                </c:pt>
                <c:pt idx="65122">
                  <c:v>2.40287E-2</c:v>
                </c:pt>
                <c:pt idx="65123">
                  <c:v>2.3244299999999999E-2</c:v>
                </c:pt>
                <c:pt idx="65124">
                  <c:v>2.2414900000000001E-2</c:v>
                </c:pt>
                <c:pt idx="65125">
                  <c:v>2.15423E-2</c:v>
                </c:pt>
                <c:pt idx="65126">
                  <c:v>2.0628299999999999E-2</c:v>
                </c:pt>
                <c:pt idx="65127">
                  <c:v>1.9674899999999999E-2</c:v>
                </c:pt>
                <c:pt idx="65128">
                  <c:v>1.8684099999999999E-2</c:v>
                </c:pt>
                <c:pt idx="65129">
                  <c:v>1.7657900000000001E-2</c:v>
                </c:pt>
                <c:pt idx="65130">
                  <c:v>1.6598499999999999E-2</c:v>
                </c:pt>
                <c:pt idx="65131">
                  <c:v>1.5507999999999999E-2</c:v>
                </c:pt>
                <c:pt idx="65132">
                  <c:v>1.43888E-2</c:v>
                </c:pt>
                <c:pt idx="65133">
                  <c:v>1.3243E-2</c:v>
                </c:pt>
                <c:pt idx="65134">
                  <c:v>1.2073199999999999E-2</c:v>
                </c:pt>
                <c:pt idx="65135">
                  <c:v>1.0881500000000001E-2</c:v>
                </c:pt>
                <c:pt idx="65136" formatCode="0.00E+00">
                  <c:v>9.6705000000000003E-3</c:v>
                </c:pt>
                <c:pt idx="65137" formatCode="0.00E+00">
                  <c:v>8.4426099999999997E-3</c:v>
                </c:pt>
                <c:pt idx="65138" formatCode="0.00E+00">
                  <c:v>7.2003099999999997E-3</c:v>
                </c:pt>
                <c:pt idx="65139" formatCode="0.00E+00">
                  <c:v>5.9461100000000001E-3</c:v>
                </c:pt>
                <c:pt idx="65140" formatCode="0.00E+00">
                  <c:v>4.6825399999999998E-3</c:v>
                </c:pt>
                <c:pt idx="65141" formatCode="0.00E+00">
                  <c:v>3.4121400000000001E-3</c:v>
                </c:pt>
                <c:pt idx="65142" formatCode="0.00E+00">
                  <c:v>2.1374499999999999E-3</c:v>
                </c:pt>
                <c:pt idx="65143" formatCode="0.00E+00">
                  <c:v>8.6102599999999998E-4</c:v>
                </c:pt>
                <c:pt idx="65144" formatCode="0.00E+00">
                  <c:v>-4.1457100000000003E-4</c:v>
                </c:pt>
                <c:pt idx="65145" formatCode="0.00E+00">
                  <c:v>-1.6867900000000001E-3</c:v>
                </c:pt>
                <c:pt idx="65146" formatCode="0.00E+00">
                  <c:v>-2.9531000000000002E-3</c:v>
                </c:pt>
                <c:pt idx="65147" formatCode="0.00E+00">
                  <c:v>-4.2109799999999996E-3</c:v>
                </c:pt>
                <c:pt idx="65148" formatCode="0.00E+00">
                  <c:v>-5.4578999999999999E-3</c:v>
                </c:pt>
                <c:pt idx="65149" formatCode="0.00E+00">
                  <c:v>-6.6913900000000002E-3</c:v>
                </c:pt>
                <c:pt idx="65150" formatCode="0.00E+00">
                  <c:v>-7.9089999999999994E-3</c:v>
                </c:pt>
                <c:pt idx="65151" formatCode="0.00E+00">
                  <c:v>-9.1082899999999998E-3</c:v>
                </c:pt>
                <c:pt idx="65152">
                  <c:v>-1.02869E-2</c:v>
                </c:pt>
                <c:pt idx="65153">
                  <c:v>-1.14424E-2</c:v>
                </c:pt>
                <c:pt idx="65154">
                  <c:v>-1.2572699999999999E-2</c:v>
                </c:pt>
                <c:pt idx="65155">
                  <c:v>-1.36753E-2</c:v>
                </c:pt>
                <c:pt idx="65156">
                  <c:v>-1.47481E-2</c:v>
                </c:pt>
                <c:pt idx="65157">
                  <c:v>-1.5789000000000001E-2</c:v>
                </c:pt>
                <c:pt idx="65158">
                  <c:v>-1.6795899999999999E-2</c:v>
                </c:pt>
                <c:pt idx="65159">
                  <c:v>-1.7766799999999999E-2</c:v>
                </c:pt>
                <c:pt idx="65160">
                  <c:v>-1.86997E-2</c:v>
                </c:pt>
                <c:pt idx="65161">
                  <c:v>-1.95928E-2</c:v>
                </c:pt>
                <c:pt idx="65162">
                  <c:v>-2.0444299999999999E-2</c:v>
                </c:pt>
                <c:pt idx="65163">
                  <c:v>-2.1252400000000001E-2</c:v>
                </c:pt>
                <c:pt idx="65164">
                  <c:v>-2.20156E-2</c:v>
                </c:pt>
                <c:pt idx="65165">
                  <c:v>-2.27323E-2</c:v>
                </c:pt>
                <c:pt idx="65166">
                  <c:v>-2.3401100000000001E-2</c:v>
                </c:pt>
                <c:pt idx="65167">
                  <c:v>-2.40205E-2</c:v>
                </c:pt>
                <c:pt idx="65168">
                  <c:v>-2.4589300000000001E-2</c:v>
                </c:pt>
                <c:pt idx="65169">
                  <c:v>-2.5106400000000001E-2</c:v>
                </c:pt>
                <c:pt idx="65170">
                  <c:v>-2.5570599999999999E-2</c:v>
                </c:pt>
                <c:pt idx="65171">
                  <c:v>-2.5981000000000001E-2</c:v>
                </c:pt>
                <c:pt idx="65172">
                  <c:v>-2.6336700000000001E-2</c:v>
                </c:pt>
                <c:pt idx="65173">
                  <c:v>-2.6637000000000001E-2</c:v>
                </c:pt>
                <c:pt idx="65174">
                  <c:v>-2.6881100000000002E-2</c:v>
                </c:pt>
                <c:pt idx="65175">
                  <c:v>-2.7068499999999999E-2</c:v>
                </c:pt>
                <c:pt idx="65176">
                  <c:v>-2.7198900000000002E-2</c:v>
                </c:pt>
                <c:pt idx="65177">
                  <c:v>-2.7271699999999999E-2</c:v>
                </c:pt>
                <c:pt idx="65178">
                  <c:v>-2.72868E-2</c:v>
                </c:pt>
                <c:pt idx="65179">
                  <c:v>-2.72441E-2</c:v>
                </c:pt>
                <c:pt idx="65180">
                  <c:v>-2.7143500000000001E-2</c:v>
                </c:pt>
                <c:pt idx="65181">
                  <c:v>-2.6985100000000001E-2</c:v>
                </c:pt>
                <c:pt idx="65182">
                  <c:v>-2.67692E-2</c:v>
                </c:pt>
                <c:pt idx="65183">
                  <c:v>-2.6495999999999999E-2</c:v>
                </c:pt>
                <c:pt idx="65184">
                  <c:v>-2.6165999999999998E-2</c:v>
                </c:pt>
                <c:pt idx="65185">
                  <c:v>-2.5779699999999999E-2</c:v>
                </c:pt>
                <c:pt idx="65186">
                  <c:v>-2.5337700000000001E-2</c:v>
                </c:pt>
                <c:pt idx="65187">
                  <c:v>-2.48407E-2</c:v>
                </c:pt>
                <c:pt idx="65188">
                  <c:v>-2.4289499999999999E-2</c:v>
                </c:pt>
                <c:pt idx="65189">
                  <c:v>-2.3685299999999999E-2</c:v>
                </c:pt>
                <c:pt idx="65190">
                  <c:v>-2.30292E-2</c:v>
                </c:pt>
                <c:pt idx="65191">
                  <c:v>-2.2322100000000001E-2</c:v>
                </c:pt>
                <c:pt idx="65192">
                  <c:v>-2.15651E-2</c:v>
                </c:pt>
                <c:pt idx="65193">
                  <c:v>-2.0758800000000001E-2</c:v>
                </c:pt>
                <c:pt idx="65194">
                  <c:v>-1.9904100000000001E-2</c:v>
                </c:pt>
                <c:pt idx="65195">
                  <c:v>-1.90023E-2</c:v>
                </c:pt>
                <c:pt idx="65196">
                  <c:v>-1.80552E-2</c:v>
                </c:pt>
                <c:pt idx="65197">
                  <c:v>-1.7065E-2</c:v>
                </c:pt>
                <c:pt idx="65198">
                  <c:v>-1.6034300000000001E-2</c:v>
                </c:pt>
                <c:pt idx="65199">
                  <c:v>-1.49655E-2</c:v>
                </c:pt>
                <c:pt idx="65200">
                  <c:v>-1.38608E-2</c:v>
                </c:pt>
                <c:pt idx="65201">
                  <c:v>-1.2722799999999999E-2</c:v>
                </c:pt>
                <c:pt idx="65202">
                  <c:v>-1.1554099999999999E-2</c:v>
                </c:pt>
                <c:pt idx="65203">
                  <c:v>-1.03572E-2</c:v>
                </c:pt>
                <c:pt idx="65204" formatCode="0.00E+00">
                  <c:v>-9.1345899999999997E-3</c:v>
                </c:pt>
                <c:pt idx="65205" formatCode="0.00E+00">
                  <c:v>-7.8891800000000008E-3</c:v>
                </c:pt>
                <c:pt idx="65206" formatCode="0.00E+00">
                  <c:v>-6.6238E-3</c:v>
                </c:pt>
                <c:pt idx="65207" formatCode="0.00E+00">
                  <c:v>-5.3411999999999999E-3</c:v>
                </c:pt>
                <c:pt idx="65208" formatCode="0.00E+00">
                  <c:v>-4.0440099999999998E-3</c:v>
                </c:pt>
                <c:pt idx="65209" formatCode="0.00E+00">
                  <c:v>-2.7350899999999999E-3</c:v>
                </c:pt>
                <c:pt idx="65210" formatCode="0.00E+00">
                  <c:v>-1.4174999999999999E-3</c:v>
                </c:pt>
                <c:pt idx="65211" formatCode="0.00E+00">
                  <c:v>-9.4118900000000004E-5</c:v>
                </c:pt>
                <c:pt idx="65212" formatCode="0.00E+00">
                  <c:v>1.2321999999999999E-3</c:v>
                </c:pt>
                <c:pt idx="65213" formatCode="0.00E+00">
                  <c:v>2.5584599999999998E-3</c:v>
                </c:pt>
                <c:pt idx="65214" formatCode="0.00E+00">
                  <c:v>3.8816800000000002E-3</c:v>
                </c:pt>
                <c:pt idx="65215" formatCode="0.00E+00">
                  <c:v>5.1992599999999998E-3</c:v>
                </c:pt>
                <c:pt idx="65216" formatCode="0.00E+00">
                  <c:v>6.5088999999999998E-3</c:v>
                </c:pt>
                <c:pt idx="65217" formatCode="0.00E+00">
                  <c:v>7.8077900000000002E-3</c:v>
                </c:pt>
                <c:pt idx="65218" formatCode="0.00E+00">
                  <c:v>9.0926500000000007E-3</c:v>
                </c:pt>
                <c:pt idx="65219">
                  <c:v>1.03605E-2</c:v>
                </c:pt>
                <c:pt idx="65220">
                  <c:v>1.1608500000000001E-2</c:v>
                </c:pt>
                <c:pt idx="65221">
                  <c:v>1.2833900000000001E-2</c:v>
                </c:pt>
                <c:pt idx="65222">
                  <c:v>1.4034400000000001E-2</c:v>
                </c:pt>
                <c:pt idx="65223">
                  <c:v>1.5207699999999999E-2</c:v>
                </c:pt>
                <c:pt idx="65224">
                  <c:v>1.6351500000000001E-2</c:v>
                </c:pt>
                <c:pt idx="65225">
                  <c:v>1.7463099999999999E-2</c:v>
                </c:pt>
                <c:pt idx="65226">
                  <c:v>1.8539400000000001E-2</c:v>
                </c:pt>
                <c:pt idx="65227">
                  <c:v>1.9577899999999999E-2</c:v>
                </c:pt>
                <c:pt idx="65228">
                  <c:v>2.0576500000000001E-2</c:v>
                </c:pt>
                <c:pt idx="65229">
                  <c:v>2.1532900000000001E-2</c:v>
                </c:pt>
                <c:pt idx="65230">
                  <c:v>2.24449E-2</c:v>
                </c:pt>
                <c:pt idx="65231">
                  <c:v>2.3310299999999999E-2</c:v>
                </c:pt>
                <c:pt idx="65232">
                  <c:v>2.4126999999999999E-2</c:v>
                </c:pt>
                <c:pt idx="65233">
                  <c:v>2.4893200000000001E-2</c:v>
                </c:pt>
                <c:pt idx="65234">
                  <c:v>2.56072E-2</c:v>
                </c:pt>
                <c:pt idx="65235">
                  <c:v>2.6266999999999999E-2</c:v>
                </c:pt>
                <c:pt idx="65236">
                  <c:v>2.6870399999999999E-2</c:v>
                </c:pt>
                <c:pt idx="65237">
                  <c:v>2.7416300000000001E-2</c:v>
                </c:pt>
                <c:pt idx="65238">
                  <c:v>2.7904100000000001E-2</c:v>
                </c:pt>
                <c:pt idx="65239">
                  <c:v>2.8332300000000001E-2</c:v>
                </c:pt>
                <c:pt idx="65240">
                  <c:v>2.86976E-2</c:v>
                </c:pt>
                <c:pt idx="65241">
                  <c:v>2.89962E-2</c:v>
                </c:pt>
                <c:pt idx="65242">
                  <c:v>2.9227199999999998E-2</c:v>
                </c:pt>
                <c:pt idx="65243">
                  <c:v>2.9392600000000001E-2</c:v>
                </c:pt>
                <c:pt idx="65244">
                  <c:v>2.9494300000000001E-2</c:v>
                </c:pt>
                <c:pt idx="65245">
                  <c:v>2.95324E-2</c:v>
                </c:pt>
                <c:pt idx="65246">
                  <c:v>2.9505799999999999E-2</c:v>
                </c:pt>
                <c:pt idx="65247">
                  <c:v>2.9414300000000001E-2</c:v>
                </c:pt>
                <c:pt idx="65248">
                  <c:v>2.92578E-2</c:v>
                </c:pt>
                <c:pt idx="65249">
                  <c:v>2.9036200000000002E-2</c:v>
                </c:pt>
                <c:pt idx="65250">
                  <c:v>2.8749299999999998E-2</c:v>
                </c:pt>
                <c:pt idx="65251">
                  <c:v>2.8397100000000002E-2</c:v>
                </c:pt>
                <c:pt idx="65252">
                  <c:v>2.79796E-2</c:v>
                </c:pt>
                <c:pt idx="65253">
                  <c:v>2.7497000000000001E-2</c:v>
                </c:pt>
                <c:pt idx="65254">
                  <c:v>2.6948799999999998E-2</c:v>
                </c:pt>
                <c:pt idx="65255">
                  <c:v>2.63346E-2</c:v>
                </c:pt>
                <c:pt idx="65256">
                  <c:v>2.56545E-2</c:v>
                </c:pt>
                <c:pt idx="65257">
                  <c:v>2.4908900000000001E-2</c:v>
                </c:pt>
                <c:pt idx="65258">
                  <c:v>2.40982E-2</c:v>
                </c:pt>
                <c:pt idx="65259">
                  <c:v>2.3222900000000001E-2</c:v>
                </c:pt>
                <c:pt idx="65260">
                  <c:v>2.22837E-2</c:v>
                </c:pt>
                <c:pt idx="65261">
                  <c:v>2.12824E-2</c:v>
                </c:pt>
                <c:pt idx="65262">
                  <c:v>2.02215E-2</c:v>
                </c:pt>
                <c:pt idx="65263">
                  <c:v>1.9104199999999998E-2</c:v>
                </c:pt>
                <c:pt idx="65264">
                  <c:v>1.7931900000000001E-2</c:v>
                </c:pt>
                <c:pt idx="65265">
                  <c:v>1.6704199999999999E-2</c:v>
                </c:pt>
                <c:pt idx="65266">
                  <c:v>1.5420400000000001E-2</c:v>
                </c:pt>
                <c:pt idx="65267">
                  <c:v>1.40807E-2</c:v>
                </c:pt>
                <c:pt idx="65268">
                  <c:v>1.2686599999999999E-2</c:v>
                </c:pt>
                <c:pt idx="65269">
                  <c:v>1.12403E-2</c:v>
                </c:pt>
                <c:pt idx="65270" formatCode="0.00E+00">
                  <c:v>9.7447999999999996E-3</c:v>
                </c:pt>
                <c:pt idx="65271" formatCode="0.00E+00">
                  <c:v>8.2046600000000008E-3</c:v>
                </c:pt>
                <c:pt idx="65272" formatCode="0.00E+00">
                  <c:v>6.6248599999999998E-3</c:v>
                </c:pt>
                <c:pt idx="65273" formatCode="0.00E+00">
                  <c:v>5.0088299999999997E-3</c:v>
                </c:pt>
                <c:pt idx="65274" formatCode="0.00E+00">
                  <c:v>3.3569899999999998E-3</c:v>
                </c:pt>
                <c:pt idx="65275" formatCode="0.00E+00">
                  <c:v>1.66905E-3</c:v>
                </c:pt>
                <c:pt idx="65276" formatCode="0.00E+00">
                  <c:v>-5.2386999999999998E-5</c:v>
                </c:pt>
                <c:pt idx="65277" formatCode="0.00E+00">
                  <c:v>-1.8028300000000001E-3</c:v>
                </c:pt>
                <c:pt idx="65278" formatCode="0.00E+00">
                  <c:v>-3.5792200000000001E-3</c:v>
                </c:pt>
                <c:pt idx="65279" formatCode="0.00E+00">
                  <c:v>-5.3807500000000001E-3</c:v>
                </c:pt>
                <c:pt idx="65280" formatCode="0.00E+00">
                  <c:v>-7.2066700000000001E-3</c:v>
                </c:pt>
                <c:pt idx="65281" formatCode="0.00E+00">
                  <c:v>-9.0545999999999995E-3</c:v>
                </c:pt>
                <c:pt idx="65282">
                  <c:v>-1.09211E-2</c:v>
                </c:pt>
                <c:pt idx="65283">
                  <c:v>-1.28027E-2</c:v>
                </c:pt>
                <c:pt idx="65284">
                  <c:v>-1.46962E-2</c:v>
                </c:pt>
                <c:pt idx="65285">
                  <c:v>-1.6597899999999999E-2</c:v>
                </c:pt>
                <c:pt idx="65286">
                  <c:v>-1.85033E-2</c:v>
                </c:pt>
                <c:pt idx="65287">
                  <c:v>-2.04073E-2</c:v>
                </c:pt>
                <c:pt idx="65288">
                  <c:v>-2.23059E-2</c:v>
                </c:pt>
                <c:pt idx="65289">
                  <c:v>-2.41969E-2</c:v>
                </c:pt>
                <c:pt idx="65290">
                  <c:v>-2.6079700000000001E-2</c:v>
                </c:pt>
                <c:pt idx="65291">
                  <c:v>-2.79527E-2</c:v>
                </c:pt>
                <c:pt idx="65292">
                  <c:v>-2.9812700000000001E-2</c:v>
                </c:pt>
                <c:pt idx="65293">
                  <c:v>-3.1655900000000001E-2</c:v>
                </c:pt>
                <c:pt idx="65294">
                  <c:v>-3.3479099999999998E-2</c:v>
                </c:pt>
                <c:pt idx="65295">
                  <c:v>-3.5280400000000003E-2</c:v>
                </c:pt>
                <c:pt idx="65296">
                  <c:v>-3.70587E-2</c:v>
                </c:pt>
                <c:pt idx="65297">
                  <c:v>-3.8812600000000003E-2</c:v>
                </c:pt>
                <c:pt idx="65298">
                  <c:v>-4.0538600000000001E-2</c:v>
                </c:pt>
                <c:pt idx="65299">
                  <c:v>-4.22347E-2</c:v>
                </c:pt>
                <c:pt idx="65300">
                  <c:v>-4.39009E-2</c:v>
                </c:pt>
                <c:pt idx="65301">
                  <c:v>-4.5537000000000001E-2</c:v>
                </c:pt>
                <c:pt idx="65302">
                  <c:v>-4.7142499999999997E-2</c:v>
                </c:pt>
                <c:pt idx="65303">
                  <c:v>-4.8718900000000002E-2</c:v>
                </c:pt>
                <c:pt idx="65304">
                  <c:v>-5.02668E-2</c:v>
                </c:pt>
                <c:pt idx="65305">
                  <c:v>-5.1783599999999999E-2</c:v>
                </c:pt>
                <c:pt idx="65306">
                  <c:v>-5.3264800000000001E-2</c:v>
                </c:pt>
                <c:pt idx="65307">
                  <c:v>-5.4708E-2</c:v>
                </c:pt>
                <c:pt idx="65308">
                  <c:v>-5.6113200000000002E-2</c:v>
                </c:pt>
                <c:pt idx="65309">
                  <c:v>-5.7480099999999999E-2</c:v>
                </c:pt>
                <c:pt idx="65310">
                  <c:v>-5.8805999999999997E-2</c:v>
                </c:pt>
                <c:pt idx="65311">
                  <c:v>-6.0088299999999997E-2</c:v>
                </c:pt>
                <c:pt idx="65312">
                  <c:v>-6.1325299999999999E-2</c:v>
                </c:pt>
                <c:pt idx="65313">
                  <c:v>-6.2516500000000003E-2</c:v>
                </c:pt>
                <c:pt idx="65314">
                  <c:v>-6.3661899999999993E-2</c:v>
                </c:pt>
                <c:pt idx="65315">
                  <c:v>-6.4761700000000005E-2</c:v>
                </c:pt>
                <c:pt idx="65316">
                  <c:v>-6.5815100000000001E-2</c:v>
                </c:pt>
                <c:pt idx="65317">
                  <c:v>-6.6821000000000005E-2</c:v>
                </c:pt>
                <c:pt idx="65318">
                  <c:v>-6.7778699999999997E-2</c:v>
                </c:pt>
                <c:pt idx="65319">
                  <c:v>-6.8687100000000001E-2</c:v>
                </c:pt>
                <c:pt idx="65320">
                  <c:v>-6.95442E-2</c:v>
                </c:pt>
                <c:pt idx="65321">
                  <c:v>-7.0349200000000001E-2</c:v>
                </c:pt>
                <c:pt idx="65322">
                  <c:v>-7.1103299999999994E-2</c:v>
                </c:pt>
                <c:pt idx="65323">
                  <c:v>-7.1807099999999999E-2</c:v>
                </c:pt>
                <c:pt idx="65324">
                  <c:v>-7.2459800000000005E-2</c:v>
                </c:pt>
                <c:pt idx="65325">
                  <c:v>-7.3060100000000003E-2</c:v>
                </c:pt>
                <c:pt idx="65326">
                  <c:v>-7.3608599999999996E-2</c:v>
                </c:pt>
                <c:pt idx="65327">
                  <c:v>-7.4107800000000001E-2</c:v>
                </c:pt>
                <c:pt idx="65328">
                  <c:v>-7.4559700000000007E-2</c:v>
                </c:pt>
                <c:pt idx="65329">
                  <c:v>-7.4965599999999993E-2</c:v>
                </c:pt>
                <c:pt idx="65330">
                  <c:v>-7.5326900000000002E-2</c:v>
                </c:pt>
                <c:pt idx="65331">
                  <c:v>-7.5645799999999999E-2</c:v>
                </c:pt>
                <c:pt idx="65332">
                  <c:v>-7.5925699999999999E-2</c:v>
                </c:pt>
                <c:pt idx="65333">
                  <c:v>-7.6170299999999996E-2</c:v>
                </c:pt>
                <c:pt idx="65334">
                  <c:v>-7.6382400000000003E-2</c:v>
                </c:pt>
                <c:pt idx="65335">
                  <c:v>-7.6563400000000004E-2</c:v>
                </c:pt>
                <c:pt idx="65336">
                  <c:v>-7.6713199999999995E-2</c:v>
                </c:pt>
                <c:pt idx="65337">
                  <c:v>-7.6831300000000005E-2</c:v>
                </c:pt>
                <c:pt idx="65338">
                  <c:v>-7.6916999999999999E-2</c:v>
                </c:pt>
                <c:pt idx="65339">
                  <c:v>-7.6969200000000002E-2</c:v>
                </c:pt>
                <c:pt idx="65340">
                  <c:v>-7.6989600000000005E-2</c:v>
                </c:pt>
                <c:pt idx="65341">
                  <c:v>-7.6983599999999999E-2</c:v>
                </c:pt>
                <c:pt idx="65342">
                  <c:v>-7.6955700000000002E-2</c:v>
                </c:pt>
                <c:pt idx="65343">
                  <c:v>-7.6906100000000005E-2</c:v>
                </c:pt>
                <c:pt idx="65344">
                  <c:v>-7.6832399999999995E-2</c:v>
                </c:pt>
                <c:pt idx="65345">
                  <c:v>-7.6733999999999997E-2</c:v>
                </c:pt>
                <c:pt idx="65346">
                  <c:v>-7.6612799999999995E-2</c:v>
                </c:pt>
                <c:pt idx="65347">
                  <c:v>-7.6471800000000006E-2</c:v>
                </c:pt>
                <c:pt idx="65348">
                  <c:v>-7.6314400000000004E-2</c:v>
                </c:pt>
                <c:pt idx="65349">
                  <c:v>-7.6144000000000003E-2</c:v>
                </c:pt>
                <c:pt idx="65350">
                  <c:v>-7.5963000000000003E-2</c:v>
                </c:pt>
                <c:pt idx="65351">
                  <c:v>-7.5772900000000004E-2</c:v>
                </c:pt>
                <c:pt idx="65352">
                  <c:v>-7.55768E-2</c:v>
                </c:pt>
                <c:pt idx="65353">
                  <c:v>-7.5377600000000003E-2</c:v>
                </c:pt>
                <c:pt idx="65354">
                  <c:v>-7.5176499999999993E-2</c:v>
                </c:pt>
                <c:pt idx="65355">
                  <c:v>-7.4972800000000006E-2</c:v>
                </c:pt>
                <c:pt idx="65356">
                  <c:v>-7.4766600000000003E-2</c:v>
                </c:pt>
                <c:pt idx="65357">
                  <c:v>-7.4560199999999993E-2</c:v>
                </c:pt>
                <c:pt idx="65358">
                  <c:v>-7.4357400000000004E-2</c:v>
                </c:pt>
                <c:pt idx="65359">
                  <c:v>-7.4163000000000007E-2</c:v>
                </c:pt>
                <c:pt idx="65360">
                  <c:v>-7.3980699999999996E-2</c:v>
                </c:pt>
                <c:pt idx="65361">
                  <c:v>-7.3813500000000004E-2</c:v>
                </c:pt>
                <c:pt idx="65362">
                  <c:v>-7.3663400000000004E-2</c:v>
                </c:pt>
                <c:pt idx="65363">
                  <c:v>-7.3532100000000003E-2</c:v>
                </c:pt>
                <c:pt idx="65364">
                  <c:v>-7.3421E-2</c:v>
                </c:pt>
                <c:pt idx="65365">
                  <c:v>-7.3331499999999994E-2</c:v>
                </c:pt>
                <c:pt idx="65366">
                  <c:v>-7.3264200000000002E-2</c:v>
                </c:pt>
                <c:pt idx="65367">
                  <c:v>-7.3218900000000003E-2</c:v>
                </c:pt>
                <c:pt idx="65368">
                  <c:v>-7.3194200000000001E-2</c:v>
                </c:pt>
                <c:pt idx="65369">
                  <c:v>-7.3190400000000003E-2</c:v>
                </c:pt>
                <c:pt idx="65370">
                  <c:v>-7.3210499999999998E-2</c:v>
                </c:pt>
                <c:pt idx="65371">
                  <c:v>-7.3259900000000003E-2</c:v>
                </c:pt>
                <c:pt idx="65372">
                  <c:v>-7.3344199999999998E-2</c:v>
                </c:pt>
                <c:pt idx="65373">
                  <c:v>-7.3464799999999997E-2</c:v>
                </c:pt>
                <c:pt idx="65374">
                  <c:v>-7.3621900000000004E-2</c:v>
                </c:pt>
                <c:pt idx="65375">
                  <c:v>-7.3815800000000001E-2</c:v>
                </c:pt>
                <c:pt idx="65376">
                  <c:v>-7.4046899999999999E-2</c:v>
                </c:pt>
                <c:pt idx="65377">
                  <c:v>-7.4316499999999994E-2</c:v>
                </c:pt>
                <c:pt idx="65378">
                  <c:v>-7.4626499999999998E-2</c:v>
                </c:pt>
                <c:pt idx="65379">
                  <c:v>-7.4975399999999998E-2</c:v>
                </c:pt>
                <c:pt idx="65380">
                  <c:v>-7.5359300000000004E-2</c:v>
                </c:pt>
                <c:pt idx="65381">
                  <c:v>-7.5777300000000006E-2</c:v>
                </c:pt>
                <c:pt idx="65382">
                  <c:v>-7.6231999999999994E-2</c:v>
                </c:pt>
                <c:pt idx="65383">
                  <c:v>-7.6726600000000006E-2</c:v>
                </c:pt>
                <c:pt idx="65384">
                  <c:v>-7.7263200000000004E-2</c:v>
                </c:pt>
                <c:pt idx="65385">
                  <c:v>-7.7842099999999997E-2</c:v>
                </c:pt>
                <c:pt idx="65386">
                  <c:v>-7.8463000000000005E-2</c:v>
                </c:pt>
                <c:pt idx="65387">
                  <c:v>-7.9121300000000006E-2</c:v>
                </c:pt>
                <c:pt idx="65388">
                  <c:v>-7.9808599999999993E-2</c:v>
                </c:pt>
                <c:pt idx="65389">
                  <c:v>-8.0520300000000003E-2</c:v>
                </c:pt>
                <c:pt idx="65390">
                  <c:v>-8.1258300000000006E-2</c:v>
                </c:pt>
                <c:pt idx="65391">
                  <c:v>-8.2026600000000005E-2</c:v>
                </c:pt>
                <c:pt idx="65392">
                  <c:v>-8.2825899999999994E-2</c:v>
                </c:pt>
                <c:pt idx="65393">
                  <c:v>-8.3657099999999998E-2</c:v>
                </c:pt>
                <c:pt idx="65394">
                  <c:v>-8.4523100000000004E-2</c:v>
                </c:pt>
                <c:pt idx="65395">
                  <c:v>-8.54245E-2</c:v>
                </c:pt>
                <c:pt idx="65396">
                  <c:v>-8.6358699999999997E-2</c:v>
                </c:pt>
                <c:pt idx="65397">
                  <c:v>-8.7321700000000002E-2</c:v>
                </c:pt>
                <c:pt idx="65398">
                  <c:v>-8.8311200000000006E-2</c:v>
                </c:pt>
                <c:pt idx="65399">
                  <c:v>-8.9326900000000001E-2</c:v>
                </c:pt>
                <c:pt idx="65400">
                  <c:v>-9.0368599999999993E-2</c:v>
                </c:pt>
                <c:pt idx="65401">
                  <c:v>-9.1436000000000003E-2</c:v>
                </c:pt>
                <c:pt idx="65402">
                  <c:v>-9.2529799999999995E-2</c:v>
                </c:pt>
                <c:pt idx="65403">
                  <c:v>-9.3651999999999999E-2</c:v>
                </c:pt>
                <c:pt idx="65404">
                  <c:v>-9.48045E-2</c:v>
                </c:pt>
                <c:pt idx="65405">
                  <c:v>-9.5987299999999998E-2</c:v>
                </c:pt>
                <c:pt idx="65406">
                  <c:v>-9.7198099999999996E-2</c:v>
                </c:pt>
                <c:pt idx="65407">
                  <c:v>-9.8433199999999998E-2</c:v>
                </c:pt>
                <c:pt idx="65408">
                  <c:v>-9.9688799999999994E-2</c:v>
                </c:pt>
                <c:pt idx="65409">
                  <c:v>-0.100961</c:v>
                </c:pt>
                <c:pt idx="65410">
                  <c:v>-0.10224800000000001</c:v>
                </c:pt>
                <c:pt idx="65411">
                  <c:v>-0.103546</c:v>
                </c:pt>
                <c:pt idx="65412">
                  <c:v>-0.104851</c:v>
                </c:pt>
                <c:pt idx="65413">
                  <c:v>-0.10616</c:v>
                </c:pt>
                <c:pt idx="65414">
                  <c:v>-0.107473</c:v>
                </c:pt>
                <c:pt idx="65415">
                  <c:v>-0.10879</c:v>
                </c:pt>
                <c:pt idx="65416">
                  <c:v>-0.11011600000000001</c:v>
                </c:pt>
                <c:pt idx="65417">
                  <c:v>-0.11144800000000001</c:v>
                </c:pt>
                <c:pt idx="65418">
                  <c:v>-0.112786</c:v>
                </c:pt>
                <c:pt idx="65419">
                  <c:v>-0.114125</c:v>
                </c:pt>
                <c:pt idx="65420">
                  <c:v>-0.11545999999999999</c:v>
                </c:pt>
                <c:pt idx="65421">
                  <c:v>-0.11679</c:v>
                </c:pt>
                <c:pt idx="65422">
                  <c:v>-0.118116</c:v>
                </c:pt>
                <c:pt idx="65423">
                  <c:v>-0.119437</c:v>
                </c:pt>
                <c:pt idx="65424">
                  <c:v>-0.120754</c:v>
                </c:pt>
                <c:pt idx="65425">
                  <c:v>-0.12207</c:v>
                </c:pt>
                <c:pt idx="65426">
                  <c:v>-0.123387</c:v>
                </c:pt>
                <c:pt idx="65427">
                  <c:v>-0.124705</c:v>
                </c:pt>
                <c:pt idx="65428">
                  <c:v>-0.12601899999999999</c:v>
                </c:pt>
                <c:pt idx="65429">
                  <c:v>-0.127329</c:v>
                </c:pt>
                <c:pt idx="65430">
                  <c:v>-0.128634</c:v>
                </c:pt>
                <c:pt idx="65431">
                  <c:v>-0.12993499999999999</c:v>
                </c:pt>
                <c:pt idx="65432">
                  <c:v>-0.13122800000000001</c:v>
                </c:pt>
                <c:pt idx="65433">
                  <c:v>-0.13251099999999999</c:v>
                </c:pt>
                <c:pt idx="65434">
                  <c:v>-0.13378300000000001</c:v>
                </c:pt>
                <c:pt idx="65435">
                  <c:v>-0.135046</c:v>
                </c:pt>
                <c:pt idx="65436">
                  <c:v>-0.136298</c:v>
                </c:pt>
                <c:pt idx="65437">
                  <c:v>-0.13753099999999999</c:v>
                </c:pt>
                <c:pt idx="65438">
                  <c:v>-0.13874</c:v>
                </c:pt>
                <c:pt idx="65439">
                  <c:v>-0.13991999999999999</c:v>
                </c:pt>
                <c:pt idx="65440">
                  <c:v>-0.141069</c:v>
                </c:pt>
                <c:pt idx="65441">
                  <c:v>-0.14218</c:v>
                </c:pt>
                <c:pt idx="65442">
                  <c:v>-0.14324899999999999</c:v>
                </c:pt>
                <c:pt idx="65443">
                  <c:v>-0.14427799999999999</c:v>
                </c:pt>
                <c:pt idx="65444">
                  <c:v>-0.14527000000000001</c:v>
                </c:pt>
                <c:pt idx="65445">
                  <c:v>-0.14622599999999999</c:v>
                </c:pt>
                <c:pt idx="65446">
                  <c:v>-0.147145</c:v>
                </c:pt>
                <c:pt idx="65447">
                  <c:v>-0.14802999999999999</c:v>
                </c:pt>
                <c:pt idx="65448">
                  <c:v>-0.14887900000000001</c:v>
                </c:pt>
                <c:pt idx="65449">
                  <c:v>-0.14968899999999999</c:v>
                </c:pt>
                <c:pt idx="65450">
                  <c:v>-0.15045800000000001</c:v>
                </c:pt>
                <c:pt idx="65451">
                  <c:v>-0.15118899999999999</c:v>
                </c:pt>
                <c:pt idx="65452">
                  <c:v>-0.15188299999999999</c:v>
                </c:pt>
                <c:pt idx="65453">
                  <c:v>-0.15254100000000001</c:v>
                </c:pt>
                <c:pt idx="65454">
                  <c:v>-0.15316099999999999</c:v>
                </c:pt>
                <c:pt idx="65455">
                  <c:v>-0.15374099999999999</c:v>
                </c:pt>
                <c:pt idx="65456">
                  <c:v>-0.15428500000000001</c:v>
                </c:pt>
                <c:pt idx="65457">
                  <c:v>-0.15479799999999999</c:v>
                </c:pt>
                <c:pt idx="65458">
                  <c:v>-0.15528</c:v>
                </c:pt>
                <c:pt idx="65459">
                  <c:v>-0.155724</c:v>
                </c:pt>
                <c:pt idx="65460">
                  <c:v>-0.15612200000000001</c:v>
                </c:pt>
                <c:pt idx="65461">
                  <c:v>-0.156469</c:v>
                </c:pt>
                <c:pt idx="65462">
                  <c:v>-0.15676000000000001</c:v>
                </c:pt>
                <c:pt idx="65463">
                  <c:v>-0.156997</c:v>
                </c:pt>
                <c:pt idx="65464">
                  <c:v>-0.15717700000000001</c:v>
                </c:pt>
                <c:pt idx="65465">
                  <c:v>-0.157301</c:v>
                </c:pt>
                <c:pt idx="65466">
                  <c:v>-0.15737400000000001</c:v>
                </c:pt>
                <c:pt idx="65467">
                  <c:v>-0.15740399999999999</c:v>
                </c:pt>
                <c:pt idx="65468">
                  <c:v>-0.15739600000000001</c:v>
                </c:pt>
                <c:pt idx="65469">
                  <c:v>-0.15734799999999999</c:v>
                </c:pt>
                <c:pt idx="65470">
                  <c:v>-0.15725600000000001</c:v>
                </c:pt>
                <c:pt idx="65471">
                  <c:v>-0.15711900000000001</c:v>
                </c:pt>
                <c:pt idx="65472">
                  <c:v>-0.15693799999999999</c:v>
                </c:pt>
                <c:pt idx="65473">
                  <c:v>-0.15671099999999999</c:v>
                </c:pt>
                <c:pt idx="65474">
                  <c:v>-0.15644</c:v>
                </c:pt>
                <c:pt idx="65475">
                  <c:v>-0.15613099999999999</c:v>
                </c:pt>
                <c:pt idx="65476">
                  <c:v>-0.15578900000000001</c:v>
                </c:pt>
                <c:pt idx="65477">
                  <c:v>-0.155418</c:v>
                </c:pt>
                <c:pt idx="65478">
                  <c:v>-0.15502299999999999</c:v>
                </c:pt>
                <c:pt idx="65479">
                  <c:v>-0.154608</c:v>
                </c:pt>
                <c:pt idx="65480">
                  <c:v>-0.15417400000000001</c:v>
                </c:pt>
                <c:pt idx="65481">
                  <c:v>-0.153723</c:v>
                </c:pt>
                <c:pt idx="65482">
                  <c:v>-0.153254</c:v>
                </c:pt>
                <c:pt idx="65483">
                  <c:v>-0.15277099999999999</c:v>
                </c:pt>
                <c:pt idx="65484">
                  <c:v>-0.15227499999999999</c:v>
                </c:pt>
                <c:pt idx="65485">
                  <c:v>-0.15176999999999999</c:v>
                </c:pt>
                <c:pt idx="65486">
                  <c:v>-0.151256</c:v>
                </c:pt>
                <c:pt idx="65487">
                  <c:v>-0.15073400000000001</c:v>
                </c:pt>
                <c:pt idx="65488">
                  <c:v>-0.150201</c:v>
                </c:pt>
                <c:pt idx="65489">
                  <c:v>-0.14965999999999999</c:v>
                </c:pt>
                <c:pt idx="65490">
                  <c:v>-0.149114</c:v>
                </c:pt>
                <c:pt idx="65491">
                  <c:v>-0.148564</c:v>
                </c:pt>
                <c:pt idx="65492">
                  <c:v>-0.148009</c:v>
                </c:pt>
                <c:pt idx="65493">
                  <c:v>-0.14745</c:v>
                </c:pt>
                <c:pt idx="65494">
                  <c:v>-0.14688799999999999</c:v>
                </c:pt>
                <c:pt idx="65495">
                  <c:v>-0.14632800000000001</c:v>
                </c:pt>
                <c:pt idx="65496">
                  <c:v>-0.14577499999999999</c:v>
                </c:pt>
                <c:pt idx="65497">
                  <c:v>-0.14524000000000001</c:v>
                </c:pt>
                <c:pt idx="65498">
                  <c:v>-0.14473</c:v>
                </c:pt>
                <c:pt idx="65499">
                  <c:v>-0.14424899999999999</c:v>
                </c:pt>
                <c:pt idx="65500">
                  <c:v>-0.14380100000000001</c:v>
                </c:pt>
                <c:pt idx="65501">
                  <c:v>-0.14338899999999999</c:v>
                </c:pt>
                <c:pt idx="65502">
                  <c:v>-0.143015</c:v>
                </c:pt>
                <c:pt idx="65503">
                  <c:v>-0.14268</c:v>
                </c:pt>
                <c:pt idx="65504">
                  <c:v>-0.14238300000000001</c:v>
                </c:pt>
                <c:pt idx="65505">
                  <c:v>-0.14212</c:v>
                </c:pt>
                <c:pt idx="65506">
                  <c:v>-0.14188999999999999</c:v>
                </c:pt>
                <c:pt idx="65507">
                  <c:v>-0.14169799999999999</c:v>
                </c:pt>
                <c:pt idx="65508">
                  <c:v>-0.14155300000000001</c:v>
                </c:pt>
                <c:pt idx="65509">
                  <c:v>-0.141461</c:v>
                </c:pt>
                <c:pt idx="65510">
                  <c:v>-0.14142199999999999</c:v>
                </c:pt>
                <c:pt idx="65511">
                  <c:v>-0.141434</c:v>
                </c:pt>
                <c:pt idx="65512">
                  <c:v>-0.14149400000000001</c:v>
                </c:pt>
                <c:pt idx="65513">
                  <c:v>-0.14160400000000001</c:v>
                </c:pt>
                <c:pt idx="65514">
                  <c:v>-0.141763</c:v>
                </c:pt>
                <c:pt idx="65515">
                  <c:v>-0.14197199999999999</c:v>
                </c:pt>
                <c:pt idx="65516">
                  <c:v>-0.142234</c:v>
                </c:pt>
                <c:pt idx="65517">
                  <c:v>-0.14255599999999999</c:v>
                </c:pt>
                <c:pt idx="65518">
                  <c:v>-0.14294200000000001</c:v>
                </c:pt>
                <c:pt idx="65519">
                  <c:v>-0.14339399999999999</c:v>
                </c:pt>
                <c:pt idx="65520">
                  <c:v>-0.14391499999999999</c:v>
                </c:pt>
                <c:pt idx="65521">
                  <c:v>-0.14450499999999999</c:v>
                </c:pt>
                <c:pt idx="65522">
                  <c:v>-0.14515700000000001</c:v>
                </c:pt>
                <c:pt idx="65523">
                  <c:v>-0.145869</c:v>
                </c:pt>
                <c:pt idx="65524">
                  <c:v>-0.146647</c:v>
                </c:pt>
                <c:pt idx="65525">
                  <c:v>-0.14749999999999999</c:v>
                </c:pt>
                <c:pt idx="65526">
                  <c:v>-0.14843200000000001</c:v>
                </c:pt>
                <c:pt idx="65527">
                  <c:v>-0.149448</c:v>
                </c:pt>
                <c:pt idx="65528">
                  <c:v>-0.15054799999999999</c:v>
                </c:pt>
                <c:pt idx="65529">
                  <c:v>-0.151731</c:v>
                </c:pt>
                <c:pt idx="65530">
                  <c:v>-0.15299099999999999</c:v>
                </c:pt>
                <c:pt idx="65531">
                  <c:v>-0.15432000000000001</c:v>
                </c:pt>
                <c:pt idx="65532">
                  <c:v>-0.15571299999999999</c:v>
                </c:pt>
                <c:pt idx="65533">
                  <c:v>-0.157167</c:v>
                </c:pt>
                <c:pt idx="65534">
                  <c:v>-0.15868199999999999</c:v>
                </c:pt>
                <c:pt idx="65535">
                  <c:v>-0.16025200000000001</c:v>
                </c:pt>
                <c:pt idx="65536">
                  <c:v>-0.16187199999999999</c:v>
                </c:pt>
                <c:pt idx="65537">
                  <c:v>-0.163545</c:v>
                </c:pt>
                <c:pt idx="65538">
                  <c:v>-0.16527900000000001</c:v>
                </c:pt>
                <c:pt idx="65539">
                  <c:v>-0.167078</c:v>
                </c:pt>
                <c:pt idx="65540">
                  <c:v>-0.16894600000000001</c:v>
                </c:pt>
                <c:pt idx="65541">
                  <c:v>-0.17088600000000001</c:v>
                </c:pt>
                <c:pt idx="65542">
                  <c:v>-0.172901</c:v>
                </c:pt>
                <c:pt idx="65543">
                  <c:v>-0.17499100000000001</c:v>
                </c:pt>
                <c:pt idx="65544">
                  <c:v>-0.177152</c:v>
                </c:pt>
                <c:pt idx="65545">
                  <c:v>-0.17938299999999999</c:v>
                </c:pt>
                <c:pt idx="65546">
                  <c:v>-0.18168200000000001</c:v>
                </c:pt>
                <c:pt idx="65547">
                  <c:v>-0.18404899999999999</c:v>
                </c:pt>
                <c:pt idx="65548">
                  <c:v>-0.18648300000000001</c:v>
                </c:pt>
                <c:pt idx="65549">
                  <c:v>-0.18898000000000001</c:v>
                </c:pt>
                <c:pt idx="65550">
                  <c:v>-0.19153999999999999</c:v>
                </c:pt>
                <c:pt idx="65551">
                  <c:v>-0.194161</c:v>
                </c:pt>
                <c:pt idx="65552">
                  <c:v>-0.19683800000000001</c:v>
                </c:pt>
                <c:pt idx="65553">
                  <c:v>-0.19955899999999999</c:v>
                </c:pt>
                <c:pt idx="65554">
                  <c:v>-0.20231499999999999</c:v>
                </c:pt>
                <c:pt idx="65555">
                  <c:v>-0.2051</c:v>
                </c:pt>
                <c:pt idx="65556">
                  <c:v>-0.20791399999999999</c:v>
                </c:pt>
                <c:pt idx="65557">
                  <c:v>-0.21076</c:v>
                </c:pt>
                <c:pt idx="65558">
                  <c:v>-0.21363499999999999</c:v>
                </c:pt>
                <c:pt idx="65559">
                  <c:v>-0.21653600000000001</c:v>
                </c:pt>
                <c:pt idx="65560">
                  <c:v>-0.21946099999999999</c:v>
                </c:pt>
                <c:pt idx="65561">
                  <c:v>-0.22240799999999999</c:v>
                </c:pt>
                <c:pt idx="65562">
                  <c:v>-0.22537199999999999</c:v>
                </c:pt>
                <c:pt idx="65563">
                  <c:v>-0.22834699999999999</c:v>
                </c:pt>
                <c:pt idx="65564">
                  <c:v>-0.231326</c:v>
                </c:pt>
                <c:pt idx="65565">
                  <c:v>-0.23430100000000001</c:v>
                </c:pt>
                <c:pt idx="65566">
                  <c:v>-0.237266</c:v>
                </c:pt>
                <c:pt idx="65567">
                  <c:v>-0.24021999999999999</c:v>
                </c:pt>
                <c:pt idx="65568">
                  <c:v>-0.24316599999999999</c:v>
                </c:pt>
                <c:pt idx="65569">
                  <c:v>-0.24610799999999999</c:v>
                </c:pt>
                <c:pt idx="65570">
                  <c:v>-0.24904699999999999</c:v>
                </c:pt>
                <c:pt idx="65571">
                  <c:v>-0.25198100000000001</c:v>
                </c:pt>
                <c:pt idx="65572">
                  <c:v>-0.25490699999999999</c:v>
                </c:pt>
                <c:pt idx="65573">
                  <c:v>-0.25781900000000002</c:v>
                </c:pt>
                <c:pt idx="65574">
                  <c:v>-0.26071499999999997</c:v>
                </c:pt>
                <c:pt idx="65575">
                  <c:v>-0.26360099999999997</c:v>
                </c:pt>
                <c:pt idx="65576">
                  <c:v>-0.26647799999999999</c:v>
                </c:pt>
                <c:pt idx="65577">
                  <c:v>-0.26934599999999997</c:v>
                </c:pt>
                <c:pt idx="65578">
                  <c:v>-0.2722</c:v>
                </c:pt>
                <c:pt idx="65579">
                  <c:v>-0.275036</c:v>
                </c:pt>
                <c:pt idx="65580">
                  <c:v>-0.27784399999999998</c:v>
                </c:pt>
                <c:pt idx="65581">
                  <c:v>-0.28061900000000001</c:v>
                </c:pt>
                <c:pt idx="65582">
                  <c:v>-0.28335900000000003</c:v>
                </c:pt>
                <c:pt idx="65583">
                  <c:v>-0.28606700000000002</c:v>
                </c:pt>
                <c:pt idx="65584">
                  <c:v>-0.28873799999999999</c:v>
                </c:pt>
                <c:pt idx="65585">
                  <c:v>-0.29136600000000001</c:v>
                </c:pt>
                <c:pt idx="65586">
                  <c:v>-0.29394399999999998</c:v>
                </c:pt>
                <c:pt idx="65587">
                  <c:v>-0.29646699999999998</c:v>
                </c:pt>
                <c:pt idx="65588">
                  <c:v>-0.29893399999999998</c:v>
                </c:pt>
                <c:pt idx="65589">
                  <c:v>-0.30133799999999999</c:v>
                </c:pt>
                <c:pt idx="65590">
                  <c:v>-0.30368099999999998</c:v>
                </c:pt>
                <c:pt idx="65591">
                  <c:v>-0.30596499999999999</c:v>
                </c:pt>
                <c:pt idx="65592">
                  <c:v>-0.30819400000000002</c:v>
                </c:pt>
                <c:pt idx="65593">
                  <c:v>-0.31036900000000001</c:v>
                </c:pt>
                <c:pt idx="65594">
                  <c:v>-0.31248799999999999</c:v>
                </c:pt>
                <c:pt idx="65595">
                  <c:v>-0.31454700000000002</c:v>
                </c:pt>
                <c:pt idx="65596">
                  <c:v>-0.31654100000000002</c:v>
                </c:pt>
                <c:pt idx="65597">
                  <c:v>-0.31846400000000002</c:v>
                </c:pt>
                <c:pt idx="65598">
                  <c:v>-0.32031100000000001</c:v>
                </c:pt>
                <c:pt idx="65599">
                  <c:v>-0.32208300000000001</c:v>
                </c:pt>
                <c:pt idx="65600">
                  <c:v>-0.32377899999999998</c:v>
                </c:pt>
                <c:pt idx="65601">
                  <c:v>-0.325403</c:v>
                </c:pt>
                <c:pt idx="65602">
                  <c:v>-0.326957</c:v>
                </c:pt>
                <c:pt idx="65603">
                  <c:v>-0.32844600000000002</c:v>
                </c:pt>
                <c:pt idx="65604">
                  <c:v>-0.32986799999999999</c:v>
                </c:pt>
                <c:pt idx="65605">
                  <c:v>-0.33121899999999999</c:v>
                </c:pt>
                <c:pt idx="65606">
                  <c:v>-0.33250099999999999</c:v>
                </c:pt>
                <c:pt idx="65607">
                  <c:v>-0.33371699999999999</c:v>
                </c:pt>
                <c:pt idx="65608">
                  <c:v>-0.33486900000000003</c:v>
                </c:pt>
                <c:pt idx="65609">
                  <c:v>-0.335953</c:v>
                </c:pt>
                <c:pt idx="65610">
                  <c:v>-0.33696999999999999</c:v>
                </c:pt>
                <c:pt idx="65611">
                  <c:v>-0.33792299999999997</c:v>
                </c:pt>
                <c:pt idx="65612">
                  <c:v>-0.338808</c:v>
                </c:pt>
                <c:pt idx="65613">
                  <c:v>-0.339619</c:v>
                </c:pt>
                <c:pt idx="65614">
                  <c:v>-0.34034999999999999</c:v>
                </c:pt>
                <c:pt idx="65615">
                  <c:v>-0.340999</c:v>
                </c:pt>
                <c:pt idx="65616">
                  <c:v>-0.34156300000000001</c:v>
                </c:pt>
                <c:pt idx="65617">
                  <c:v>-0.34204000000000001</c:v>
                </c:pt>
                <c:pt idx="65618">
                  <c:v>-0.34243299999999999</c:v>
                </c:pt>
                <c:pt idx="65619">
                  <c:v>-0.34275099999999997</c:v>
                </c:pt>
                <c:pt idx="65620">
                  <c:v>-0.34299600000000002</c:v>
                </c:pt>
                <c:pt idx="65621">
                  <c:v>-0.343167</c:v>
                </c:pt>
                <c:pt idx="65622">
                  <c:v>-0.34326699999999999</c:v>
                </c:pt>
                <c:pt idx="65623">
                  <c:v>-0.34329900000000002</c:v>
                </c:pt>
                <c:pt idx="65624">
                  <c:v>-0.34326499999999999</c:v>
                </c:pt>
                <c:pt idx="65625">
                  <c:v>-0.34316400000000002</c:v>
                </c:pt>
                <c:pt idx="65626">
                  <c:v>-0.34299600000000002</c:v>
                </c:pt>
                <c:pt idx="65627">
                  <c:v>-0.34276899999999999</c:v>
                </c:pt>
                <c:pt idx="65628">
                  <c:v>-0.34248899999999999</c:v>
                </c:pt>
                <c:pt idx="65629">
                  <c:v>-0.34215200000000001</c:v>
                </c:pt>
                <c:pt idx="65630">
                  <c:v>-0.341754</c:v>
                </c:pt>
                <c:pt idx="65631">
                  <c:v>-0.34129199999999998</c:v>
                </c:pt>
                <c:pt idx="65632">
                  <c:v>-0.34076600000000001</c:v>
                </c:pt>
                <c:pt idx="65633">
                  <c:v>-0.34018199999999998</c:v>
                </c:pt>
                <c:pt idx="65634">
                  <c:v>-0.33955099999999999</c:v>
                </c:pt>
                <c:pt idx="65635">
                  <c:v>-0.33888400000000002</c:v>
                </c:pt>
                <c:pt idx="65636">
                  <c:v>-0.33818399999999998</c:v>
                </c:pt>
                <c:pt idx="65637">
                  <c:v>-0.33744400000000002</c:v>
                </c:pt>
                <c:pt idx="65638">
                  <c:v>-0.33665499999999998</c:v>
                </c:pt>
                <c:pt idx="65639">
                  <c:v>-0.335812</c:v>
                </c:pt>
                <c:pt idx="65640">
                  <c:v>-0.33491599999999999</c:v>
                </c:pt>
                <c:pt idx="65641">
                  <c:v>-0.33396700000000001</c:v>
                </c:pt>
                <c:pt idx="65642">
                  <c:v>-0.33296999999999999</c:v>
                </c:pt>
                <c:pt idx="65643">
                  <c:v>-0.33192500000000003</c:v>
                </c:pt>
                <c:pt idx="65644">
                  <c:v>-0.33083800000000002</c:v>
                </c:pt>
                <c:pt idx="65645">
                  <c:v>-0.32971200000000001</c:v>
                </c:pt>
                <c:pt idx="65646">
                  <c:v>-0.32854699999999998</c:v>
                </c:pt>
                <c:pt idx="65647">
                  <c:v>-0.32734099999999999</c:v>
                </c:pt>
                <c:pt idx="65648">
                  <c:v>-0.32608999999999999</c:v>
                </c:pt>
                <c:pt idx="65649">
                  <c:v>-0.32479599999999997</c:v>
                </c:pt>
                <c:pt idx="65650">
                  <c:v>-0.323461</c:v>
                </c:pt>
                <c:pt idx="65651">
                  <c:v>-0.32209500000000002</c:v>
                </c:pt>
                <c:pt idx="65652">
                  <c:v>-0.32070300000000002</c:v>
                </c:pt>
                <c:pt idx="65653">
                  <c:v>-0.31928699999999999</c:v>
                </c:pt>
                <c:pt idx="65654">
                  <c:v>-0.31784400000000002</c:v>
                </c:pt>
                <c:pt idx="65655">
                  <c:v>-0.31637199999999999</c:v>
                </c:pt>
                <c:pt idx="65656">
                  <c:v>-0.31486700000000001</c:v>
                </c:pt>
                <c:pt idx="65657">
                  <c:v>-0.31332100000000002</c:v>
                </c:pt>
                <c:pt idx="65658">
                  <c:v>-0.31173099999999998</c:v>
                </c:pt>
                <c:pt idx="65659">
                  <c:v>-0.31009399999999998</c:v>
                </c:pt>
                <c:pt idx="65660">
                  <c:v>-0.30840699999999999</c:v>
                </c:pt>
                <c:pt idx="65661">
                  <c:v>-0.306676</c:v>
                </c:pt>
                <c:pt idx="65662">
                  <c:v>-0.30490299999999998</c:v>
                </c:pt>
                <c:pt idx="65663">
                  <c:v>-0.30309900000000001</c:v>
                </c:pt>
                <c:pt idx="65664">
                  <c:v>-0.30126900000000001</c:v>
                </c:pt>
                <c:pt idx="65665">
                  <c:v>-0.29941200000000001</c:v>
                </c:pt>
                <c:pt idx="65666">
                  <c:v>-0.297518</c:v>
                </c:pt>
                <c:pt idx="65667">
                  <c:v>-0.29558400000000001</c:v>
                </c:pt>
                <c:pt idx="65668">
                  <c:v>-0.29361599999999999</c:v>
                </c:pt>
                <c:pt idx="65669">
                  <c:v>-0.29162399999999999</c:v>
                </c:pt>
                <c:pt idx="65670">
                  <c:v>-0.28961399999999998</c:v>
                </c:pt>
                <c:pt idx="65671">
                  <c:v>-0.28758800000000001</c:v>
                </c:pt>
                <c:pt idx="65672">
                  <c:v>-0.28555000000000003</c:v>
                </c:pt>
                <c:pt idx="65673">
                  <c:v>-0.283503</c:v>
                </c:pt>
                <c:pt idx="65674">
                  <c:v>-0.281443</c:v>
                </c:pt>
                <c:pt idx="65675">
                  <c:v>-0.27936499999999997</c:v>
                </c:pt>
                <c:pt idx="65676">
                  <c:v>-0.27726499999999998</c:v>
                </c:pt>
                <c:pt idx="65677">
                  <c:v>-0.275144</c:v>
                </c:pt>
                <c:pt idx="65678">
                  <c:v>-0.27300000000000002</c:v>
                </c:pt>
                <c:pt idx="65679">
                  <c:v>-0.27083299999999999</c:v>
                </c:pt>
                <c:pt idx="65680">
                  <c:v>-0.26864399999999999</c:v>
                </c:pt>
                <c:pt idx="65681">
                  <c:v>-0.26643299999999998</c:v>
                </c:pt>
                <c:pt idx="65682">
                  <c:v>-0.26419999999999999</c:v>
                </c:pt>
                <c:pt idx="65683">
                  <c:v>-0.26194200000000001</c:v>
                </c:pt>
                <c:pt idx="65684">
                  <c:v>-0.25966299999999998</c:v>
                </c:pt>
                <c:pt idx="65685">
                  <c:v>-0.25736900000000001</c:v>
                </c:pt>
                <c:pt idx="65686">
                  <c:v>-0.25506099999999998</c:v>
                </c:pt>
                <c:pt idx="65687">
                  <c:v>-0.25273899999999999</c:v>
                </c:pt>
                <c:pt idx="65688">
                  <c:v>-0.25040499999999999</c:v>
                </c:pt>
                <c:pt idx="65689">
                  <c:v>-0.248058</c:v>
                </c:pt>
                <c:pt idx="65690">
                  <c:v>-0.245695</c:v>
                </c:pt>
                <c:pt idx="65691">
                  <c:v>-0.243314</c:v>
                </c:pt>
                <c:pt idx="65692">
                  <c:v>-0.240921</c:v>
                </c:pt>
                <c:pt idx="65693">
                  <c:v>-0.23851800000000001</c:v>
                </c:pt>
                <c:pt idx="65694">
                  <c:v>-0.23610100000000001</c:v>
                </c:pt>
                <c:pt idx="65695">
                  <c:v>-0.23366899999999999</c:v>
                </c:pt>
                <c:pt idx="65696">
                  <c:v>-0.23122699999999999</c:v>
                </c:pt>
                <c:pt idx="65697">
                  <c:v>-0.22877800000000001</c:v>
                </c:pt>
                <c:pt idx="65698">
                  <c:v>-0.226322</c:v>
                </c:pt>
                <c:pt idx="65699">
                  <c:v>-0.223861</c:v>
                </c:pt>
                <c:pt idx="65700">
                  <c:v>-0.22139800000000001</c:v>
                </c:pt>
                <c:pt idx="65701">
                  <c:v>-0.21893699999999999</c:v>
                </c:pt>
                <c:pt idx="65702">
                  <c:v>-0.21648100000000001</c:v>
                </c:pt>
                <c:pt idx="65703">
                  <c:v>-0.21403</c:v>
                </c:pt>
                <c:pt idx="65704">
                  <c:v>-0.211587</c:v>
                </c:pt>
                <c:pt idx="65705">
                  <c:v>-0.20915300000000001</c:v>
                </c:pt>
                <c:pt idx="65706">
                  <c:v>-0.20672699999999999</c:v>
                </c:pt>
                <c:pt idx="65707">
                  <c:v>-0.20430499999999999</c:v>
                </c:pt>
                <c:pt idx="65708">
                  <c:v>-0.20188900000000001</c:v>
                </c:pt>
                <c:pt idx="65709">
                  <c:v>-0.19948199999999999</c:v>
                </c:pt>
                <c:pt idx="65710">
                  <c:v>-0.19708600000000001</c:v>
                </c:pt>
                <c:pt idx="65711">
                  <c:v>-0.19470000000000001</c:v>
                </c:pt>
                <c:pt idx="65712">
                  <c:v>-0.192328</c:v>
                </c:pt>
                <c:pt idx="65713">
                  <c:v>-0.189966</c:v>
                </c:pt>
                <c:pt idx="65714">
                  <c:v>-0.187614</c:v>
                </c:pt>
                <c:pt idx="65715">
                  <c:v>-0.18527299999999999</c:v>
                </c:pt>
                <c:pt idx="65716">
                  <c:v>-0.182945</c:v>
                </c:pt>
                <c:pt idx="65717">
                  <c:v>-0.18063100000000001</c:v>
                </c:pt>
                <c:pt idx="65718">
                  <c:v>-0.17833199999999999</c:v>
                </c:pt>
                <c:pt idx="65719">
                  <c:v>-0.17604600000000001</c:v>
                </c:pt>
                <c:pt idx="65720">
                  <c:v>-0.17377400000000001</c:v>
                </c:pt>
                <c:pt idx="65721">
                  <c:v>-0.171517</c:v>
                </c:pt>
                <c:pt idx="65722">
                  <c:v>-0.16927600000000001</c:v>
                </c:pt>
                <c:pt idx="65723">
                  <c:v>-0.16705100000000001</c:v>
                </c:pt>
                <c:pt idx="65724">
                  <c:v>-0.16484199999999999</c:v>
                </c:pt>
                <c:pt idx="65725">
                  <c:v>-0.16264600000000001</c:v>
                </c:pt>
                <c:pt idx="65726">
                  <c:v>-0.16045999999999999</c:v>
                </c:pt>
                <c:pt idx="65727">
                  <c:v>-0.15828400000000001</c:v>
                </c:pt>
                <c:pt idx="65728">
                  <c:v>-0.15612999999999999</c:v>
                </c:pt>
                <c:pt idx="65729">
                  <c:v>-0.15400700000000001</c:v>
                </c:pt>
                <c:pt idx="65730">
                  <c:v>-0.15192</c:v>
                </c:pt>
                <c:pt idx="65731">
                  <c:v>-0.149867</c:v>
                </c:pt>
                <c:pt idx="65732">
                  <c:v>-0.14784600000000001</c:v>
                </c:pt>
                <c:pt idx="65733">
                  <c:v>-0.14585699999999999</c:v>
                </c:pt>
                <c:pt idx="65734">
                  <c:v>-0.1439</c:v>
                </c:pt>
                <c:pt idx="65735">
                  <c:v>-0.14197599999999999</c:v>
                </c:pt>
                <c:pt idx="65736">
                  <c:v>-0.14008999999999999</c:v>
                </c:pt>
                <c:pt idx="65737">
                  <c:v>-0.13824700000000001</c:v>
                </c:pt>
                <c:pt idx="65738">
                  <c:v>-0.13644899999999999</c:v>
                </c:pt>
                <c:pt idx="65739">
                  <c:v>-0.13469600000000001</c:v>
                </c:pt>
                <c:pt idx="65740">
                  <c:v>-0.13298699999999999</c:v>
                </c:pt>
                <c:pt idx="65741">
                  <c:v>-0.131323</c:v>
                </c:pt>
                <c:pt idx="65742">
                  <c:v>-0.12970100000000001</c:v>
                </c:pt>
                <c:pt idx="65743">
                  <c:v>-0.12812100000000001</c:v>
                </c:pt>
                <c:pt idx="65744">
                  <c:v>-0.126586</c:v>
                </c:pt>
                <c:pt idx="65745">
                  <c:v>-0.12509799999999999</c:v>
                </c:pt>
                <c:pt idx="65746">
                  <c:v>-0.12366000000000001</c:v>
                </c:pt>
                <c:pt idx="65747">
                  <c:v>-0.12227499999999999</c:v>
                </c:pt>
                <c:pt idx="65748">
                  <c:v>-0.120945</c:v>
                </c:pt>
                <c:pt idx="65749">
                  <c:v>-0.119672</c:v>
                </c:pt>
                <c:pt idx="65750">
                  <c:v>-0.118453</c:v>
                </c:pt>
                <c:pt idx="65751">
                  <c:v>-0.11729000000000001</c:v>
                </c:pt>
                <c:pt idx="65752">
                  <c:v>-0.116188</c:v>
                </c:pt>
                <c:pt idx="65753">
                  <c:v>-0.11515300000000001</c:v>
                </c:pt>
                <c:pt idx="65754">
                  <c:v>-0.11418399999999999</c:v>
                </c:pt>
                <c:pt idx="65755">
                  <c:v>-0.113284</c:v>
                </c:pt>
                <c:pt idx="65756">
                  <c:v>-0.112453</c:v>
                </c:pt>
                <c:pt idx="65757">
                  <c:v>-0.111693</c:v>
                </c:pt>
                <c:pt idx="65758">
                  <c:v>-0.11100400000000001</c:v>
                </c:pt>
                <c:pt idx="65759">
                  <c:v>-0.110387</c:v>
                </c:pt>
                <c:pt idx="65760">
                  <c:v>-0.10984099999999999</c:v>
                </c:pt>
                <c:pt idx="65761">
                  <c:v>-0.10936800000000001</c:v>
                </c:pt>
                <c:pt idx="65762">
                  <c:v>-0.108972</c:v>
                </c:pt>
                <c:pt idx="65763">
                  <c:v>-0.10865</c:v>
                </c:pt>
                <c:pt idx="65764">
                  <c:v>-0.10839799999999999</c:v>
                </c:pt>
                <c:pt idx="65765">
                  <c:v>-0.10821500000000001</c:v>
                </c:pt>
                <c:pt idx="65766">
                  <c:v>-0.10810599999999999</c:v>
                </c:pt>
                <c:pt idx="65767">
                  <c:v>-0.108074</c:v>
                </c:pt>
                <c:pt idx="65768">
                  <c:v>-0.108117</c:v>
                </c:pt>
                <c:pt idx="65769">
                  <c:v>-0.108233</c:v>
                </c:pt>
                <c:pt idx="65770">
                  <c:v>-0.108421</c:v>
                </c:pt>
                <c:pt idx="65771">
                  <c:v>-0.10868</c:v>
                </c:pt>
                <c:pt idx="65772">
                  <c:v>-0.109011</c:v>
                </c:pt>
                <c:pt idx="65773">
                  <c:v>-0.109415</c:v>
                </c:pt>
                <c:pt idx="65774">
                  <c:v>-0.10989599999999999</c:v>
                </c:pt>
                <c:pt idx="65775">
                  <c:v>-0.110455</c:v>
                </c:pt>
                <c:pt idx="65776">
                  <c:v>-0.11108899999999999</c:v>
                </c:pt>
                <c:pt idx="65777">
                  <c:v>-0.11179600000000001</c:v>
                </c:pt>
                <c:pt idx="65778">
                  <c:v>-0.112577</c:v>
                </c:pt>
                <c:pt idx="65779">
                  <c:v>-0.11343200000000001</c:v>
                </c:pt>
                <c:pt idx="65780">
                  <c:v>-0.11436300000000001</c:v>
                </c:pt>
                <c:pt idx="65781">
                  <c:v>-0.115367</c:v>
                </c:pt>
                <c:pt idx="65782">
                  <c:v>-0.11644599999999999</c:v>
                </c:pt>
                <c:pt idx="65783">
                  <c:v>-0.11759500000000001</c:v>
                </c:pt>
                <c:pt idx="65784">
                  <c:v>-0.118815</c:v>
                </c:pt>
                <c:pt idx="65785">
                  <c:v>-0.120105</c:v>
                </c:pt>
                <c:pt idx="65786">
                  <c:v>-0.12146899999999999</c:v>
                </c:pt>
                <c:pt idx="65787">
                  <c:v>-0.122904</c:v>
                </c:pt>
                <c:pt idx="65788">
                  <c:v>-0.12441199999999999</c:v>
                </c:pt>
                <c:pt idx="65789">
                  <c:v>-0.12599199999999999</c:v>
                </c:pt>
                <c:pt idx="65790">
                  <c:v>-0.127641</c:v>
                </c:pt>
                <c:pt idx="65791">
                  <c:v>-0.12935199999999999</c:v>
                </c:pt>
                <c:pt idx="65792">
                  <c:v>-0.13112199999999999</c:v>
                </c:pt>
                <c:pt idx="65793">
                  <c:v>-0.13295199999999999</c:v>
                </c:pt>
                <c:pt idx="65794">
                  <c:v>-0.13484299999999999</c:v>
                </c:pt>
                <c:pt idx="65795">
                  <c:v>-0.136792</c:v>
                </c:pt>
                <c:pt idx="65796">
                  <c:v>-0.13880000000000001</c:v>
                </c:pt>
                <c:pt idx="65797">
                  <c:v>-0.14086799999999999</c:v>
                </c:pt>
                <c:pt idx="65798">
                  <c:v>-0.14299600000000001</c:v>
                </c:pt>
                <c:pt idx="65799">
                  <c:v>-0.14518500000000001</c:v>
                </c:pt>
                <c:pt idx="65800">
                  <c:v>-0.14743300000000001</c:v>
                </c:pt>
                <c:pt idx="65801">
                  <c:v>-0.14973600000000001</c:v>
                </c:pt>
                <c:pt idx="65802">
                  <c:v>-0.152088</c:v>
                </c:pt>
                <c:pt idx="65803">
                  <c:v>-0.15449099999999999</c:v>
                </c:pt>
                <c:pt idx="65804">
                  <c:v>-0.15695100000000001</c:v>
                </c:pt>
                <c:pt idx="65805">
                  <c:v>-0.159472</c:v>
                </c:pt>
                <c:pt idx="65806">
                  <c:v>-0.162054</c:v>
                </c:pt>
                <c:pt idx="65807">
                  <c:v>-0.164691</c:v>
                </c:pt>
                <c:pt idx="65808">
                  <c:v>-0.167379</c:v>
                </c:pt>
                <c:pt idx="65809">
                  <c:v>-0.17011699999999999</c:v>
                </c:pt>
                <c:pt idx="65810">
                  <c:v>-0.172904</c:v>
                </c:pt>
                <c:pt idx="65811">
                  <c:v>-0.175737</c:v>
                </c:pt>
                <c:pt idx="65812">
                  <c:v>-0.17861199999999999</c:v>
                </c:pt>
                <c:pt idx="65813">
                  <c:v>-0.18152699999999999</c:v>
                </c:pt>
                <c:pt idx="65814">
                  <c:v>-0.18448200000000001</c:v>
                </c:pt>
                <c:pt idx="65815">
                  <c:v>-0.187475</c:v>
                </c:pt>
                <c:pt idx="65816">
                  <c:v>-0.19050500000000001</c:v>
                </c:pt>
                <c:pt idx="65817">
                  <c:v>-0.19356799999999999</c:v>
                </c:pt>
                <c:pt idx="65818">
                  <c:v>-0.196659</c:v>
                </c:pt>
                <c:pt idx="65819">
                  <c:v>-0.19977300000000001</c:v>
                </c:pt>
                <c:pt idx="65820">
                  <c:v>-0.20291200000000001</c:v>
                </c:pt>
                <c:pt idx="65821">
                  <c:v>-0.206062</c:v>
                </c:pt>
                <c:pt idx="65822">
                  <c:v>-0.209179</c:v>
                </c:pt>
                <c:pt idx="65823">
                  <c:v>-0.21226200000000001</c:v>
                </c:pt>
                <c:pt idx="65824">
                  <c:v>-0.215364</c:v>
                </c:pt>
                <c:pt idx="65825">
                  <c:v>-0.21848699999999999</c:v>
                </c:pt>
                <c:pt idx="65826">
                  <c:v>-0.221604</c:v>
                </c:pt>
                <c:pt idx="65827">
                  <c:v>-0.22472</c:v>
                </c:pt>
                <c:pt idx="65828">
                  <c:v>-0.22784499999999999</c:v>
                </c:pt>
                <c:pt idx="65829">
                  <c:v>-0.23097799999999999</c:v>
                </c:pt>
                <c:pt idx="65830">
                  <c:v>-0.23411799999999999</c:v>
                </c:pt>
                <c:pt idx="65831">
                  <c:v>-0.237259</c:v>
                </c:pt>
                <c:pt idx="65832">
                  <c:v>-0.240399</c:v>
                </c:pt>
                <c:pt idx="65833">
                  <c:v>-0.243535</c:v>
                </c:pt>
                <c:pt idx="65834">
                  <c:v>-0.246669</c:v>
                </c:pt>
                <c:pt idx="65835">
                  <c:v>-0.249801</c:v>
                </c:pt>
                <c:pt idx="65836">
                  <c:v>-0.25292900000000001</c:v>
                </c:pt>
                <c:pt idx="65837">
                  <c:v>-0.25605099999999997</c:v>
                </c:pt>
                <c:pt idx="65838">
                  <c:v>-0.25916400000000001</c:v>
                </c:pt>
                <c:pt idx="65839">
                  <c:v>-0.26227</c:v>
                </c:pt>
                <c:pt idx="65840">
                  <c:v>-0.26536799999999999</c:v>
                </c:pt>
                <c:pt idx="65841">
                  <c:v>-0.26845799999999997</c:v>
                </c:pt>
                <c:pt idx="65842">
                  <c:v>-0.27153300000000002</c:v>
                </c:pt>
                <c:pt idx="65843">
                  <c:v>-0.27458700000000003</c:v>
                </c:pt>
                <c:pt idx="65844">
                  <c:v>-0.277613</c:v>
                </c:pt>
                <c:pt idx="65845">
                  <c:v>-0.28060600000000002</c:v>
                </c:pt>
                <c:pt idx="65846">
                  <c:v>-0.28356700000000001</c:v>
                </c:pt>
                <c:pt idx="65847">
                  <c:v>-0.286491</c:v>
                </c:pt>
                <c:pt idx="65848">
                  <c:v>-0.28937400000000002</c:v>
                </c:pt>
                <c:pt idx="65849">
                  <c:v>-0.292215</c:v>
                </c:pt>
                <c:pt idx="65850">
                  <c:v>-0.29501100000000002</c:v>
                </c:pt>
                <c:pt idx="65851">
                  <c:v>-0.29775699999999999</c:v>
                </c:pt>
                <c:pt idx="65852">
                  <c:v>-0.30044999999999999</c:v>
                </c:pt>
                <c:pt idx="65853">
                  <c:v>-0.30308499999999999</c:v>
                </c:pt>
                <c:pt idx="65854">
                  <c:v>-0.30565999999999999</c:v>
                </c:pt>
                <c:pt idx="65855">
                  <c:v>-0.30817299999999997</c:v>
                </c:pt>
                <c:pt idx="65856">
                  <c:v>-0.31062200000000001</c:v>
                </c:pt>
                <c:pt idx="65857">
                  <c:v>-0.31300800000000001</c:v>
                </c:pt>
                <c:pt idx="65858">
                  <c:v>-0.31533</c:v>
                </c:pt>
                <c:pt idx="65859">
                  <c:v>-0.31758700000000001</c:v>
                </c:pt>
                <c:pt idx="65860">
                  <c:v>-0.31977699999999998</c:v>
                </c:pt>
                <c:pt idx="65861">
                  <c:v>-0.32189899999999999</c:v>
                </c:pt>
                <c:pt idx="65862">
                  <c:v>-0.32395099999999999</c:v>
                </c:pt>
                <c:pt idx="65863">
                  <c:v>-0.32592900000000002</c:v>
                </c:pt>
                <c:pt idx="65864">
                  <c:v>-0.32783099999999998</c:v>
                </c:pt>
                <c:pt idx="65865">
                  <c:v>-0.32965100000000003</c:v>
                </c:pt>
                <c:pt idx="65866">
                  <c:v>-0.33138699999999999</c:v>
                </c:pt>
                <c:pt idx="65867">
                  <c:v>-0.333036</c:v>
                </c:pt>
                <c:pt idx="65868">
                  <c:v>-0.334594</c:v>
                </c:pt>
                <c:pt idx="65869">
                  <c:v>-0.336061</c:v>
                </c:pt>
                <c:pt idx="65870">
                  <c:v>-0.33743200000000001</c:v>
                </c:pt>
                <c:pt idx="65871">
                  <c:v>-0.338702</c:v>
                </c:pt>
                <c:pt idx="65872">
                  <c:v>-0.33986699999999997</c:v>
                </c:pt>
                <c:pt idx="65873">
                  <c:v>-0.340924</c:v>
                </c:pt>
                <c:pt idx="65874">
                  <c:v>-0.34186899999999998</c:v>
                </c:pt>
                <c:pt idx="65875">
                  <c:v>-0.34270200000000001</c:v>
                </c:pt>
                <c:pt idx="65876">
                  <c:v>-0.34342400000000001</c:v>
                </c:pt>
                <c:pt idx="65877">
                  <c:v>-0.34403600000000001</c:v>
                </c:pt>
                <c:pt idx="65878">
                  <c:v>-0.34453899999999998</c:v>
                </c:pt>
                <c:pt idx="65879">
                  <c:v>-0.34493499999999999</c:v>
                </c:pt>
                <c:pt idx="65880">
                  <c:v>-0.345225</c:v>
                </c:pt>
                <c:pt idx="65881">
                  <c:v>-0.34540799999999999</c:v>
                </c:pt>
                <c:pt idx="65882">
                  <c:v>-0.34548299999999998</c:v>
                </c:pt>
                <c:pt idx="65883">
                  <c:v>-0.34545100000000001</c:v>
                </c:pt>
                <c:pt idx="65884">
                  <c:v>-0.345306</c:v>
                </c:pt>
                <c:pt idx="65885">
                  <c:v>-0.34504899999999999</c:v>
                </c:pt>
                <c:pt idx="65886">
                  <c:v>-0.34467999999999999</c:v>
                </c:pt>
                <c:pt idx="65887">
                  <c:v>-0.34420000000000001</c:v>
                </c:pt>
                <c:pt idx="65888">
                  <c:v>-0.34360299999999999</c:v>
                </c:pt>
                <c:pt idx="65889">
                  <c:v>-0.34288200000000002</c:v>
                </c:pt>
                <c:pt idx="65890">
                  <c:v>-0.34203299999999998</c:v>
                </c:pt>
                <c:pt idx="65891">
                  <c:v>-0.34105600000000003</c:v>
                </c:pt>
                <c:pt idx="65892">
                  <c:v>-0.33995300000000001</c:v>
                </c:pt>
                <c:pt idx="65893">
                  <c:v>-0.33872400000000003</c:v>
                </c:pt>
                <c:pt idx="65894">
                  <c:v>-0.337368</c:v>
                </c:pt>
                <c:pt idx="65895">
                  <c:v>-0.33588600000000002</c:v>
                </c:pt>
                <c:pt idx="65896">
                  <c:v>-0.33427000000000001</c:v>
                </c:pt>
                <c:pt idx="65897">
                  <c:v>-0.33251700000000001</c:v>
                </c:pt>
                <c:pt idx="65898">
                  <c:v>-0.33063100000000001</c:v>
                </c:pt>
                <c:pt idx="65899">
                  <c:v>-0.328623</c:v>
                </c:pt>
                <c:pt idx="65900">
                  <c:v>-0.32649899999999998</c:v>
                </c:pt>
                <c:pt idx="65901">
                  <c:v>-0.32426199999999999</c:v>
                </c:pt>
                <c:pt idx="65902">
                  <c:v>-0.321909</c:v>
                </c:pt>
                <c:pt idx="65903">
                  <c:v>-0.31943899999999997</c:v>
                </c:pt>
                <c:pt idx="65904">
                  <c:v>-0.316853</c:v>
                </c:pt>
                <c:pt idx="65905">
                  <c:v>-0.31414799999999998</c:v>
                </c:pt>
                <c:pt idx="65906">
                  <c:v>-0.31132300000000002</c:v>
                </c:pt>
                <c:pt idx="65907">
                  <c:v>-0.30838199999999999</c:v>
                </c:pt>
                <c:pt idx="65908">
                  <c:v>-0.30532900000000002</c:v>
                </c:pt>
                <c:pt idx="65909">
                  <c:v>-0.30217100000000002</c:v>
                </c:pt>
                <c:pt idx="65910">
                  <c:v>-0.29891299999999998</c:v>
                </c:pt>
                <c:pt idx="65911">
                  <c:v>-0.29555599999999999</c:v>
                </c:pt>
                <c:pt idx="65912">
                  <c:v>-0.292103</c:v>
                </c:pt>
                <c:pt idx="65913">
                  <c:v>-0.28855599999999998</c:v>
                </c:pt>
                <c:pt idx="65914">
                  <c:v>-0.28492299999999998</c:v>
                </c:pt>
                <c:pt idx="65915">
                  <c:v>-0.28119100000000002</c:v>
                </c:pt>
                <c:pt idx="65916">
                  <c:v>-0.277337</c:v>
                </c:pt>
                <c:pt idx="65917">
                  <c:v>-0.273368</c:v>
                </c:pt>
                <c:pt idx="65918">
                  <c:v>-0.269312</c:v>
                </c:pt>
                <c:pt idx="65919">
                  <c:v>-0.26516699999999999</c:v>
                </c:pt>
                <c:pt idx="65920">
                  <c:v>-0.26092599999999999</c:v>
                </c:pt>
                <c:pt idx="65921">
                  <c:v>-0.25659500000000002</c:v>
                </c:pt>
                <c:pt idx="65922">
                  <c:v>-0.25218099999999999</c:v>
                </c:pt>
                <c:pt idx="65923">
                  <c:v>-0.24768599999999999</c:v>
                </c:pt>
                <c:pt idx="65924">
                  <c:v>-0.243113</c:v>
                </c:pt>
                <c:pt idx="65925">
                  <c:v>-0.23846300000000001</c:v>
                </c:pt>
                <c:pt idx="65926">
                  <c:v>-0.233736</c:v>
                </c:pt>
                <c:pt idx="65927">
                  <c:v>-0.228936</c:v>
                </c:pt>
                <c:pt idx="65928">
                  <c:v>-0.22406499999999999</c:v>
                </c:pt>
                <c:pt idx="65929">
                  <c:v>-0.21913299999999999</c:v>
                </c:pt>
                <c:pt idx="65930">
                  <c:v>-0.214146</c:v>
                </c:pt>
                <c:pt idx="65931">
                  <c:v>-0.20910999999999999</c:v>
                </c:pt>
                <c:pt idx="65932">
                  <c:v>-0.20402999999999999</c:v>
                </c:pt>
                <c:pt idx="65933">
                  <c:v>-0.198911</c:v>
                </c:pt>
                <c:pt idx="65934">
                  <c:v>-0.19375800000000001</c:v>
                </c:pt>
                <c:pt idx="65935">
                  <c:v>-0.18857699999999999</c:v>
                </c:pt>
                <c:pt idx="65936">
                  <c:v>-0.18337300000000001</c:v>
                </c:pt>
                <c:pt idx="65937">
                  <c:v>-0.178146</c:v>
                </c:pt>
                <c:pt idx="65938">
                  <c:v>-0.172899</c:v>
                </c:pt>
                <c:pt idx="65939">
                  <c:v>-0.16763900000000001</c:v>
                </c:pt>
                <c:pt idx="65940">
                  <c:v>-0.16236999999999999</c:v>
                </c:pt>
                <c:pt idx="65941">
                  <c:v>-0.15709500000000001</c:v>
                </c:pt>
                <c:pt idx="65942">
                  <c:v>-0.15181700000000001</c:v>
                </c:pt>
                <c:pt idx="65943">
                  <c:v>-0.146538</c:v>
                </c:pt>
                <c:pt idx="65944">
                  <c:v>-0.141261</c:v>
                </c:pt>
                <c:pt idx="65945">
                  <c:v>-0.135992</c:v>
                </c:pt>
                <c:pt idx="65946">
                  <c:v>-0.13072800000000001</c:v>
                </c:pt>
                <c:pt idx="65947">
                  <c:v>-0.125446</c:v>
                </c:pt>
                <c:pt idx="65948">
                  <c:v>-0.120148</c:v>
                </c:pt>
                <c:pt idx="65949">
                  <c:v>-0.114869</c:v>
                </c:pt>
                <c:pt idx="65950">
                  <c:v>-0.10961700000000001</c:v>
                </c:pt>
                <c:pt idx="65951">
                  <c:v>-0.104381</c:v>
                </c:pt>
                <c:pt idx="65952">
                  <c:v>-9.9168999999999993E-2</c:v>
                </c:pt>
                <c:pt idx="65953">
                  <c:v>-9.3991699999999997E-2</c:v>
                </c:pt>
                <c:pt idx="65954">
                  <c:v>-8.8854199999999994E-2</c:v>
                </c:pt>
                <c:pt idx="65955">
                  <c:v>-8.3759600000000003E-2</c:v>
                </c:pt>
                <c:pt idx="65956">
                  <c:v>-7.8710100000000005E-2</c:v>
                </c:pt>
                <c:pt idx="65957">
                  <c:v>-7.3707999999999996E-2</c:v>
                </c:pt>
                <c:pt idx="65958">
                  <c:v>-6.8757200000000004E-2</c:v>
                </c:pt>
                <c:pt idx="65959">
                  <c:v>-6.3862100000000005E-2</c:v>
                </c:pt>
                <c:pt idx="65960">
                  <c:v>-5.90269E-2</c:v>
                </c:pt>
                <c:pt idx="65961">
                  <c:v>-5.4254799999999999E-2</c:v>
                </c:pt>
                <c:pt idx="65962">
                  <c:v>-4.9549700000000002E-2</c:v>
                </c:pt>
                <c:pt idx="65963">
                  <c:v>-4.4916999999999999E-2</c:v>
                </c:pt>
                <c:pt idx="65964">
                  <c:v>-4.0361500000000002E-2</c:v>
                </c:pt>
                <c:pt idx="65965">
                  <c:v>-3.58874E-2</c:v>
                </c:pt>
                <c:pt idx="65966">
                  <c:v>-3.1498100000000001E-2</c:v>
                </c:pt>
                <c:pt idx="65967">
                  <c:v>-2.7195899999999999E-2</c:v>
                </c:pt>
                <c:pt idx="65968">
                  <c:v>-2.2982900000000001E-2</c:v>
                </c:pt>
                <c:pt idx="65969">
                  <c:v>-1.8861800000000001E-2</c:v>
                </c:pt>
                <c:pt idx="65970">
                  <c:v>-1.4835599999999999E-2</c:v>
                </c:pt>
                <c:pt idx="65971">
                  <c:v>-1.0907E-2</c:v>
                </c:pt>
                <c:pt idx="65972" formatCode="0.00E+00">
                  <c:v>-7.0784200000000002E-3</c:v>
                </c:pt>
                <c:pt idx="65973" formatCode="0.00E+00">
                  <c:v>-3.3526699999999999E-3</c:v>
                </c:pt>
                <c:pt idx="65974" formatCode="0.00E+00">
                  <c:v>2.6763699999999999E-4</c:v>
                </c:pt>
                <c:pt idx="65975" formatCode="0.00E+00">
                  <c:v>3.78152E-3</c:v>
                </c:pt>
                <c:pt idx="65976" formatCode="0.00E+00">
                  <c:v>7.18902E-3</c:v>
                </c:pt>
                <c:pt idx="65977">
                  <c:v>1.04888E-2</c:v>
                </c:pt>
                <c:pt idx="65978">
                  <c:v>1.36782E-2</c:v>
                </c:pt>
                <c:pt idx="65979">
                  <c:v>1.6754700000000001E-2</c:v>
                </c:pt>
                <c:pt idx="65980">
                  <c:v>1.9715E-2</c:v>
                </c:pt>
                <c:pt idx="65981">
                  <c:v>2.25566E-2</c:v>
                </c:pt>
                <c:pt idx="65982">
                  <c:v>2.52789E-2</c:v>
                </c:pt>
                <c:pt idx="65983">
                  <c:v>2.78815E-2</c:v>
                </c:pt>
                <c:pt idx="65984">
                  <c:v>3.0363399999999999E-2</c:v>
                </c:pt>
                <c:pt idx="65985">
                  <c:v>3.2723000000000002E-2</c:v>
                </c:pt>
                <c:pt idx="65986">
                  <c:v>3.4958599999999999E-2</c:v>
                </c:pt>
                <c:pt idx="65987">
                  <c:v>3.70686E-2</c:v>
                </c:pt>
                <c:pt idx="65988">
                  <c:v>3.9051000000000002E-2</c:v>
                </c:pt>
                <c:pt idx="65989">
                  <c:v>4.0906699999999997E-2</c:v>
                </c:pt>
                <c:pt idx="65990">
                  <c:v>4.2638099999999998E-2</c:v>
                </c:pt>
                <c:pt idx="65991">
                  <c:v>4.4245800000000002E-2</c:v>
                </c:pt>
                <c:pt idx="65992">
                  <c:v>4.5727499999999997E-2</c:v>
                </c:pt>
                <c:pt idx="65993">
                  <c:v>4.7080700000000003E-2</c:v>
                </c:pt>
                <c:pt idx="65994">
                  <c:v>4.8304E-2</c:v>
                </c:pt>
                <c:pt idx="65995">
                  <c:v>4.9397400000000001E-2</c:v>
                </c:pt>
                <c:pt idx="65996">
                  <c:v>5.0362999999999998E-2</c:v>
                </c:pt>
                <c:pt idx="65997">
                  <c:v>5.1203600000000002E-2</c:v>
                </c:pt>
                <c:pt idx="65998">
                  <c:v>5.1920500000000001E-2</c:v>
                </c:pt>
                <c:pt idx="65999">
                  <c:v>5.2513600000000001E-2</c:v>
                </c:pt>
                <c:pt idx="66000">
                  <c:v>5.2981399999999998E-2</c:v>
                </c:pt>
                <c:pt idx="66001">
                  <c:v>5.3322300000000003E-2</c:v>
                </c:pt>
                <c:pt idx="66002">
                  <c:v>5.35355E-2</c:v>
                </c:pt>
                <c:pt idx="66003">
                  <c:v>5.3620500000000001E-2</c:v>
                </c:pt>
                <c:pt idx="66004">
                  <c:v>5.3576699999999998E-2</c:v>
                </c:pt>
                <c:pt idx="66005">
                  <c:v>5.3405099999999997E-2</c:v>
                </c:pt>
                <c:pt idx="66006">
                  <c:v>5.3109299999999998E-2</c:v>
                </c:pt>
                <c:pt idx="66007">
                  <c:v>5.2692000000000003E-2</c:v>
                </c:pt>
                <c:pt idx="66008">
                  <c:v>5.2154100000000002E-2</c:v>
                </c:pt>
                <c:pt idx="66009">
                  <c:v>5.1497099999999997E-2</c:v>
                </c:pt>
                <c:pt idx="66010">
                  <c:v>5.0723200000000003E-2</c:v>
                </c:pt>
                <c:pt idx="66011">
                  <c:v>4.9832899999999999E-2</c:v>
                </c:pt>
                <c:pt idx="66012">
                  <c:v>4.8826899999999999E-2</c:v>
                </c:pt>
                <c:pt idx="66013">
                  <c:v>4.7707199999999998E-2</c:v>
                </c:pt>
                <c:pt idx="66014">
                  <c:v>4.6477299999999999E-2</c:v>
                </c:pt>
                <c:pt idx="66015">
                  <c:v>4.5139699999999998E-2</c:v>
                </c:pt>
                <c:pt idx="66016">
                  <c:v>4.3696499999999999E-2</c:v>
                </c:pt>
                <c:pt idx="66017">
                  <c:v>4.2149100000000002E-2</c:v>
                </c:pt>
                <c:pt idx="66018">
                  <c:v>4.0499E-2</c:v>
                </c:pt>
                <c:pt idx="66019">
                  <c:v>3.8746999999999997E-2</c:v>
                </c:pt>
                <c:pt idx="66020">
                  <c:v>3.6895200000000003E-2</c:v>
                </c:pt>
                <c:pt idx="66021">
                  <c:v>3.4948699999999999E-2</c:v>
                </c:pt>
                <c:pt idx="66022">
                  <c:v>3.2912200000000003E-2</c:v>
                </c:pt>
                <c:pt idx="66023">
                  <c:v>3.07873E-2</c:v>
                </c:pt>
                <c:pt idx="66024">
                  <c:v>2.8573600000000001E-2</c:v>
                </c:pt>
                <c:pt idx="66025">
                  <c:v>2.6271099999999999E-2</c:v>
                </c:pt>
                <c:pt idx="66026">
                  <c:v>2.3881099999999999E-2</c:v>
                </c:pt>
                <c:pt idx="66027">
                  <c:v>2.1407700000000002E-2</c:v>
                </c:pt>
                <c:pt idx="66028">
                  <c:v>1.8856100000000001E-2</c:v>
                </c:pt>
                <c:pt idx="66029">
                  <c:v>1.6230000000000001E-2</c:v>
                </c:pt>
                <c:pt idx="66030">
                  <c:v>1.3532600000000001E-2</c:v>
                </c:pt>
                <c:pt idx="66031">
                  <c:v>1.07668E-2</c:v>
                </c:pt>
                <c:pt idx="66032" formatCode="0.00E+00">
                  <c:v>7.9352599999999995E-3</c:v>
                </c:pt>
                <c:pt idx="66033" formatCode="0.00E+00">
                  <c:v>5.0401999999999999E-3</c:v>
                </c:pt>
                <c:pt idx="66034" formatCode="0.00E+00">
                  <c:v>2.0833100000000001E-3</c:v>
                </c:pt>
                <c:pt idx="66035" formatCode="0.00E+00">
                  <c:v>-9.3383799999999999E-4</c:v>
                </c:pt>
                <c:pt idx="66036" formatCode="0.00E+00">
                  <c:v>-4.0082599999999996E-3</c:v>
                </c:pt>
                <c:pt idx="66037" formatCode="0.00E+00">
                  <c:v>-7.1355699999999999E-3</c:v>
                </c:pt>
                <c:pt idx="66038">
                  <c:v>-1.03117E-2</c:v>
                </c:pt>
                <c:pt idx="66039">
                  <c:v>-1.35335E-2</c:v>
                </c:pt>
                <c:pt idx="66040">
                  <c:v>-1.6796700000000001E-2</c:v>
                </c:pt>
                <c:pt idx="66041">
                  <c:v>-2.0096099999999999E-2</c:v>
                </c:pt>
                <c:pt idx="66042">
                  <c:v>-2.3428299999999999E-2</c:v>
                </c:pt>
                <c:pt idx="66043">
                  <c:v>-2.6791200000000001E-2</c:v>
                </c:pt>
                <c:pt idx="66044">
                  <c:v>-3.0182799999999999E-2</c:v>
                </c:pt>
                <c:pt idx="66045">
                  <c:v>-3.3600499999999998E-2</c:v>
                </c:pt>
                <c:pt idx="66046">
                  <c:v>-3.7041600000000001E-2</c:v>
                </c:pt>
                <c:pt idx="66047">
                  <c:v>-4.0502799999999999E-2</c:v>
                </c:pt>
                <c:pt idx="66048">
                  <c:v>-4.3981399999999997E-2</c:v>
                </c:pt>
                <c:pt idx="66049">
                  <c:v>-4.74749E-2</c:v>
                </c:pt>
                <c:pt idx="66050">
                  <c:v>-5.0979999999999998E-2</c:v>
                </c:pt>
                <c:pt idx="66051">
                  <c:v>-5.4492699999999998E-2</c:v>
                </c:pt>
                <c:pt idx="66052">
                  <c:v>-5.8009199999999997E-2</c:v>
                </c:pt>
                <c:pt idx="66053">
                  <c:v>-6.1526600000000001E-2</c:v>
                </c:pt>
                <c:pt idx="66054">
                  <c:v>-6.50424E-2</c:v>
                </c:pt>
                <c:pt idx="66055">
                  <c:v>-6.8553799999999998E-2</c:v>
                </c:pt>
                <c:pt idx="66056">
                  <c:v>-7.2057700000000002E-2</c:v>
                </c:pt>
                <c:pt idx="66057">
                  <c:v>-7.5550400000000004E-2</c:v>
                </c:pt>
                <c:pt idx="66058">
                  <c:v>-7.9028100000000004E-2</c:v>
                </c:pt>
                <c:pt idx="66059">
                  <c:v>-8.24873E-2</c:v>
                </c:pt>
                <c:pt idx="66060">
                  <c:v>-8.5925100000000004E-2</c:v>
                </c:pt>
                <c:pt idx="66061">
                  <c:v>-8.9338299999999995E-2</c:v>
                </c:pt>
                <c:pt idx="66062">
                  <c:v>-9.2723299999999995E-2</c:v>
                </c:pt>
                <c:pt idx="66063">
                  <c:v>-9.6076599999999998E-2</c:v>
                </c:pt>
                <c:pt idx="66064">
                  <c:v>-9.93951E-2</c:v>
                </c:pt>
                <c:pt idx="66065">
                  <c:v>-0.102676</c:v>
                </c:pt>
                <c:pt idx="66066">
                  <c:v>-0.105916</c:v>
                </c:pt>
                <c:pt idx="66067">
                  <c:v>-0.109112</c:v>
                </c:pt>
                <c:pt idx="66068">
                  <c:v>-0.112262</c:v>
                </c:pt>
                <c:pt idx="66069">
                  <c:v>-0.11536299999999999</c:v>
                </c:pt>
                <c:pt idx="66070">
                  <c:v>-0.11841</c:v>
                </c:pt>
                <c:pt idx="66071">
                  <c:v>-0.121401</c:v>
                </c:pt>
                <c:pt idx="66072">
                  <c:v>-0.124333</c:v>
                </c:pt>
                <c:pt idx="66073">
                  <c:v>-0.12720600000000001</c:v>
                </c:pt>
                <c:pt idx="66074">
                  <c:v>-0.13001699999999999</c:v>
                </c:pt>
                <c:pt idx="66075">
                  <c:v>-0.13276499999999999</c:v>
                </c:pt>
                <c:pt idx="66076">
                  <c:v>-0.13544800000000001</c:v>
                </c:pt>
                <c:pt idx="66077">
                  <c:v>-0.13806299999999999</c:v>
                </c:pt>
                <c:pt idx="66078">
                  <c:v>-0.14061000000000001</c:v>
                </c:pt>
                <c:pt idx="66079">
                  <c:v>-0.14308599999999999</c:v>
                </c:pt>
                <c:pt idx="66080">
                  <c:v>-0.14548900000000001</c:v>
                </c:pt>
                <c:pt idx="66081">
                  <c:v>-0.14781900000000001</c:v>
                </c:pt>
                <c:pt idx="66082">
                  <c:v>-0.15007100000000001</c:v>
                </c:pt>
                <c:pt idx="66083">
                  <c:v>-0.15224399999999999</c:v>
                </c:pt>
                <c:pt idx="66084">
                  <c:v>-0.154337</c:v>
                </c:pt>
                <c:pt idx="66085">
                  <c:v>-0.15634799999999999</c:v>
                </c:pt>
                <c:pt idx="66086">
                  <c:v>-0.158276</c:v>
                </c:pt>
                <c:pt idx="66087">
                  <c:v>-0.16011800000000001</c:v>
                </c:pt>
                <c:pt idx="66088">
                  <c:v>-0.16187399999999999</c:v>
                </c:pt>
                <c:pt idx="66089">
                  <c:v>-0.16354199999999999</c:v>
                </c:pt>
                <c:pt idx="66090">
                  <c:v>-0.16511999999999999</c:v>
                </c:pt>
                <c:pt idx="66091">
                  <c:v>-0.16660800000000001</c:v>
                </c:pt>
                <c:pt idx="66092">
                  <c:v>-0.16800399999999999</c:v>
                </c:pt>
                <c:pt idx="66093">
                  <c:v>-0.16930700000000001</c:v>
                </c:pt>
                <c:pt idx="66094">
                  <c:v>-0.170514</c:v>
                </c:pt>
                <c:pt idx="66095">
                  <c:v>-0.171626</c:v>
                </c:pt>
                <c:pt idx="66096">
                  <c:v>-0.17264099999999999</c:v>
                </c:pt>
                <c:pt idx="66097">
                  <c:v>-0.17355799999999999</c:v>
                </c:pt>
                <c:pt idx="66098">
                  <c:v>-0.174377</c:v>
                </c:pt>
                <c:pt idx="66099">
                  <c:v>-0.175097</c:v>
                </c:pt>
                <c:pt idx="66100">
                  <c:v>-0.17571800000000001</c:v>
                </c:pt>
                <c:pt idx="66101">
                  <c:v>-0.176237</c:v>
                </c:pt>
                <c:pt idx="66102">
                  <c:v>-0.176653</c:v>
                </c:pt>
                <c:pt idx="66103">
                  <c:v>-0.17696799999999999</c:v>
                </c:pt>
                <c:pt idx="66104">
                  <c:v>-0.17718100000000001</c:v>
                </c:pt>
                <c:pt idx="66105">
                  <c:v>-0.17729200000000001</c:v>
                </c:pt>
                <c:pt idx="66106">
                  <c:v>-0.17730199999999999</c:v>
                </c:pt>
                <c:pt idx="66107">
                  <c:v>-0.17721000000000001</c:v>
                </c:pt>
                <c:pt idx="66108">
                  <c:v>-0.17701900000000001</c:v>
                </c:pt>
                <c:pt idx="66109">
                  <c:v>-0.176727</c:v>
                </c:pt>
                <c:pt idx="66110">
                  <c:v>-0.17633399999999999</c:v>
                </c:pt>
                <c:pt idx="66111">
                  <c:v>-0.175842</c:v>
                </c:pt>
                <c:pt idx="66112">
                  <c:v>-0.17524999999999999</c:v>
                </c:pt>
                <c:pt idx="66113">
                  <c:v>-0.17455799999999999</c:v>
                </c:pt>
                <c:pt idx="66114">
                  <c:v>-0.173766</c:v>
                </c:pt>
                <c:pt idx="66115">
                  <c:v>-0.172875</c:v>
                </c:pt>
                <c:pt idx="66116">
                  <c:v>-0.17188400000000001</c:v>
                </c:pt>
                <c:pt idx="66117">
                  <c:v>-0.170795</c:v>
                </c:pt>
                <c:pt idx="66118">
                  <c:v>-0.16960700000000001</c:v>
                </c:pt>
                <c:pt idx="66119">
                  <c:v>-0.168322</c:v>
                </c:pt>
                <c:pt idx="66120">
                  <c:v>-0.166938</c:v>
                </c:pt>
                <c:pt idx="66121">
                  <c:v>-0.16545899999999999</c:v>
                </c:pt>
                <c:pt idx="66122">
                  <c:v>-0.163883</c:v>
                </c:pt>
                <c:pt idx="66123">
                  <c:v>-0.162212</c:v>
                </c:pt>
                <c:pt idx="66124">
                  <c:v>-0.16044600000000001</c:v>
                </c:pt>
                <c:pt idx="66125">
                  <c:v>-0.15858700000000001</c:v>
                </c:pt>
                <c:pt idx="66126">
                  <c:v>-0.156635</c:v>
                </c:pt>
                <c:pt idx="66127">
                  <c:v>-0.15459400000000001</c:v>
                </c:pt>
                <c:pt idx="66128">
                  <c:v>-0.15246199999999999</c:v>
                </c:pt>
                <c:pt idx="66129">
                  <c:v>-0.15024100000000001</c:v>
                </c:pt>
                <c:pt idx="66130">
                  <c:v>-0.14793300000000001</c:v>
                </c:pt>
                <c:pt idx="66131">
                  <c:v>-0.145536</c:v>
                </c:pt>
                <c:pt idx="66132">
                  <c:v>-0.14305300000000001</c:v>
                </c:pt>
                <c:pt idx="66133">
                  <c:v>-0.140485</c:v>
                </c:pt>
                <c:pt idx="66134">
                  <c:v>-0.13783200000000001</c:v>
                </c:pt>
                <c:pt idx="66135">
                  <c:v>-0.13509599999999999</c:v>
                </c:pt>
                <c:pt idx="66136">
                  <c:v>-0.13228000000000001</c:v>
                </c:pt>
                <c:pt idx="66137">
                  <c:v>-0.129384</c:v>
                </c:pt>
                <c:pt idx="66138">
                  <c:v>-0.126412</c:v>
                </c:pt>
                <c:pt idx="66139">
                  <c:v>-0.123363</c:v>
                </c:pt>
                <c:pt idx="66140">
                  <c:v>-0.120239</c:v>
                </c:pt>
                <c:pt idx="66141">
                  <c:v>-0.117044</c:v>
                </c:pt>
                <c:pt idx="66142">
                  <c:v>-0.113777</c:v>
                </c:pt>
                <c:pt idx="66143">
                  <c:v>-0.110441</c:v>
                </c:pt>
                <c:pt idx="66144">
                  <c:v>-0.10703699999999999</c:v>
                </c:pt>
                <c:pt idx="66145">
                  <c:v>-0.10356600000000001</c:v>
                </c:pt>
                <c:pt idx="66146">
                  <c:v>-0.10003099999999999</c:v>
                </c:pt>
                <c:pt idx="66147">
                  <c:v>-9.6433199999999997E-2</c:v>
                </c:pt>
                <c:pt idx="66148">
                  <c:v>-9.2775099999999999E-2</c:v>
                </c:pt>
                <c:pt idx="66149">
                  <c:v>-8.9058300000000007E-2</c:v>
                </c:pt>
                <c:pt idx="66150">
                  <c:v>-8.5285E-2</c:v>
                </c:pt>
                <c:pt idx="66151">
                  <c:v>-8.1457199999999994E-2</c:v>
                </c:pt>
                <c:pt idx="66152">
                  <c:v>-7.7576500000000007E-2</c:v>
                </c:pt>
                <c:pt idx="66153">
                  <c:v>-7.3644799999999996E-2</c:v>
                </c:pt>
                <c:pt idx="66154">
                  <c:v>-6.9663900000000001E-2</c:v>
                </c:pt>
                <c:pt idx="66155">
                  <c:v>-6.5636299999999995E-2</c:v>
                </c:pt>
                <c:pt idx="66156">
                  <c:v>-6.1564300000000002E-2</c:v>
                </c:pt>
                <c:pt idx="66157">
                  <c:v>-5.7450000000000001E-2</c:v>
                </c:pt>
                <c:pt idx="66158">
                  <c:v>-5.32954E-2</c:v>
                </c:pt>
                <c:pt idx="66159">
                  <c:v>-4.9103599999999997E-2</c:v>
                </c:pt>
                <c:pt idx="66160">
                  <c:v>-4.4877E-2</c:v>
                </c:pt>
                <c:pt idx="66161">
                  <c:v>-4.0617800000000003E-2</c:v>
                </c:pt>
                <c:pt idx="66162">
                  <c:v>-3.63273E-2</c:v>
                </c:pt>
                <c:pt idx="66163">
                  <c:v>-3.2007399999999998E-2</c:v>
                </c:pt>
                <c:pt idx="66164">
                  <c:v>-2.76601E-2</c:v>
                </c:pt>
                <c:pt idx="66165">
                  <c:v>-2.3287499999999999E-2</c:v>
                </c:pt>
                <c:pt idx="66166">
                  <c:v>-1.8891399999999999E-2</c:v>
                </c:pt>
                <c:pt idx="66167">
                  <c:v>-1.44741E-2</c:v>
                </c:pt>
                <c:pt idx="66168">
                  <c:v>-1.00383E-2</c:v>
                </c:pt>
                <c:pt idx="66169" formatCode="0.00E+00">
                  <c:v>-5.5867199999999999E-3</c:v>
                </c:pt>
                <c:pt idx="66170" formatCode="0.00E+00">
                  <c:v>-1.12196E-3</c:v>
                </c:pt>
                <c:pt idx="66171" formatCode="0.00E+00">
                  <c:v>3.3536600000000001E-3</c:v>
                </c:pt>
                <c:pt idx="66172" formatCode="0.00E+00">
                  <c:v>7.8380700000000008E-3</c:v>
                </c:pt>
                <c:pt idx="66173">
                  <c:v>1.23292E-2</c:v>
                </c:pt>
                <c:pt idx="66174">
                  <c:v>1.6824800000000001E-2</c:v>
                </c:pt>
                <c:pt idx="66175">
                  <c:v>2.1321900000000001E-2</c:v>
                </c:pt>
                <c:pt idx="66176">
                  <c:v>2.5817699999999999E-2</c:v>
                </c:pt>
                <c:pt idx="66177">
                  <c:v>3.03095E-2</c:v>
                </c:pt>
                <c:pt idx="66178">
                  <c:v>3.47943E-2</c:v>
                </c:pt>
                <c:pt idx="66179">
                  <c:v>3.9269999999999999E-2</c:v>
                </c:pt>
                <c:pt idx="66180">
                  <c:v>4.3734299999999997E-2</c:v>
                </c:pt>
                <c:pt idx="66181">
                  <c:v>4.81853E-2</c:v>
                </c:pt>
                <c:pt idx="66182">
                  <c:v>5.2620699999999999E-2</c:v>
                </c:pt>
                <c:pt idx="66183">
                  <c:v>5.7037999999999998E-2</c:v>
                </c:pt>
                <c:pt idx="66184">
                  <c:v>6.14344E-2</c:v>
                </c:pt>
                <c:pt idx="66185">
                  <c:v>6.5807400000000002E-2</c:v>
                </c:pt>
                <c:pt idx="66186">
                  <c:v>7.0153800000000002E-2</c:v>
                </c:pt>
                <c:pt idx="66187">
                  <c:v>7.4470499999999995E-2</c:v>
                </c:pt>
                <c:pt idx="66188">
                  <c:v>7.8754199999999996E-2</c:v>
                </c:pt>
                <c:pt idx="66189">
                  <c:v>8.3002599999999996E-2</c:v>
                </c:pt>
                <c:pt idx="66190">
                  <c:v>8.7212899999999996E-2</c:v>
                </c:pt>
                <c:pt idx="66191">
                  <c:v>9.1382400000000003E-2</c:v>
                </c:pt>
                <c:pt idx="66192">
                  <c:v>9.5508599999999999E-2</c:v>
                </c:pt>
                <c:pt idx="66193">
                  <c:v>9.95891E-2</c:v>
                </c:pt>
                <c:pt idx="66194">
                  <c:v>0.103621</c:v>
                </c:pt>
                <c:pt idx="66195">
                  <c:v>0.107603</c:v>
                </c:pt>
                <c:pt idx="66196">
                  <c:v>0.11153299999999999</c:v>
                </c:pt>
                <c:pt idx="66197">
                  <c:v>0.115409</c:v>
                </c:pt>
                <c:pt idx="66198">
                  <c:v>0.119228</c:v>
                </c:pt>
                <c:pt idx="66199">
                  <c:v>0.122989</c:v>
                </c:pt>
                <c:pt idx="66200">
                  <c:v>0.126689</c:v>
                </c:pt>
                <c:pt idx="66201">
                  <c:v>0.13032299999999999</c:v>
                </c:pt>
                <c:pt idx="66202">
                  <c:v>0.13388900000000001</c:v>
                </c:pt>
                <c:pt idx="66203">
                  <c:v>0.13738300000000001</c:v>
                </c:pt>
                <c:pt idx="66204">
                  <c:v>0.14080400000000001</c:v>
                </c:pt>
                <c:pt idx="66205">
                  <c:v>0.14415</c:v>
                </c:pt>
                <c:pt idx="66206">
                  <c:v>0.14741899999999999</c:v>
                </c:pt>
                <c:pt idx="66207">
                  <c:v>0.15060799999999999</c:v>
                </c:pt>
                <c:pt idx="66208">
                  <c:v>0.15371599999999999</c:v>
                </c:pt>
                <c:pt idx="66209">
                  <c:v>0.15674199999999999</c:v>
                </c:pt>
                <c:pt idx="66210">
                  <c:v>0.15968099999999999</c:v>
                </c:pt>
                <c:pt idx="66211">
                  <c:v>0.16253300000000001</c:v>
                </c:pt>
                <c:pt idx="66212">
                  <c:v>0.165295</c:v>
                </c:pt>
                <c:pt idx="66213">
                  <c:v>0.167965</c:v>
                </c:pt>
                <c:pt idx="66214">
                  <c:v>0.170541</c:v>
                </c:pt>
                <c:pt idx="66215">
                  <c:v>0.17302000000000001</c:v>
                </c:pt>
                <c:pt idx="66216">
                  <c:v>0.175402</c:v>
                </c:pt>
                <c:pt idx="66217">
                  <c:v>0.17768300000000001</c:v>
                </c:pt>
                <c:pt idx="66218">
                  <c:v>0.179863</c:v>
                </c:pt>
                <c:pt idx="66219">
                  <c:v>0.18194099999999999</c:v>
                </c:pt>
                <c:pt idx="66220">
                  <c:v>0.183915</c:v>
                </c:pt>
                <c:pt idx="66221">
                  <c:v>0.185783</c:v>
                </c:pt>
                <c:pt idx="66222">
                  <c:v>0.18754399999999999</c:v>
                </c:pt>
                <c:pt idx="66223">
                  <c:v>0.189197</c:v>
                </c:pt>
                <c:pt idx="66224">
                  <c:v>0.19074099999999999</c:v>
                </c:pt>
                <c:pt idx="66225">
                  <c:v>0.19217300000000001</c:v>
                </c:pt>
                <c:pt idx="66226">
                  <c:v>0.193493</c:v>
                </c:pt>
                <c:pt idx="66227">
                  <c:v>0.19469800000000001</c:v>
                </c:pt>
                <c:pt idx="66228">
                  <c:v>0.19578799999999999</c:v>
                </c:pt>
                <c:pt idx="66229">
                  <c:v>0.19675999999999999</c:v>
                </c:pt>
                <c:pt idx="66230">
                  <c:v>0.19761400000000001</c:v>
                </c:pt>
                <c:pt idx="66231">
                  <c:v>0.198349</c:v>
                </c:pt>
                <c:pt idx="66232">
                  <c:v>0.198966</c:v>
                </c:pt>
                <c:pt idx="66233">
                  <c:v>0.199465</c:v>
                </c:pt>
                <c:pt idx="66234">
                  <c:v>0.19984399999999999</c:v>
                </c:pt>
                <c:pt idx="66235">
                  <c:v>0.200104</c:v>
                </c:pt>
                <c:pt idx="66236">
                  <c:v>0.20024500000000001</c:v>
                </c:pt>
                <c:pt idx="66237">
                  <c:v>0.200266</c:v>
                </c:pt>
                <c:pt idx="66238">
                  <c:v>0.20016800000000001</c:v>
                </c:pt>
                <c:pt idx="66239">
                  <c:v>0.19994999999999999</c:v>
                </c:pt>
                <c:pt idx="66240">
                  <c:v>0.19961300000000001</c:v>
                </c:pt>
                <c:pt idx="66241">
                  <c:v>0.199157</c:v>
                </c:pt>
                <c:pt idx="66242">
                  <c:v>0.19858100000000001</c:v>
                </c:pt>
                <c:pt idx="66243">
                  <c:v>0.197883</c:v>
                </c:pt>
                <c:pt idx="66244">
                  <c:v>0.19706399999999999</c:v>
                </c:pt>
                <c:pt idx="66245">
                  <c:v>0.19612499999999999</c:v>
                </c:pt>
                <c:pt idx="66246">
                  <c:v>0.19506699999999999</c:v>
                </c:pt>
                <c:pt idx="66247">
                  <c:v>0.19389100000000001</c:v>
                </c:pt>
                <c:pt idx="66248">
                  <c:v>0.19259999999999999</c:v>
                </c:pt>
                <c:pt idx="66249">
                  <c:v>0.191193</c:v>
                </c:pt>
                <c:pt idx="66250">
                  <c:v>0.18967200000000001</c:v>
                </c:pt>
                <c:pt idx="66251">
                  <c:v>0.18803800000000001</c:v>
                </c:pt>
                <c:pt idx="66252">
                  <c:v>0.18629100000000001</c:v>
                </c:pt>
                <c:pt idx="66253">
                  <c:v>0.18443100000000001</c:v>
                </c:pt>
                <c:pt idx="66254">
                  <c:v>0.18246200000000001</c:v>
                </c:pt>
                <c:pt idx="66255">
                  <c:v>0.18038599999999999</c:v>
                </c:pt>
                <c:pt idx="66256">
                  <c:v>0.178206</c:v>
                </c:pt>
                <c:pt idx="66257">
                  <c:v>0.175923</c:v>
                </c:pt>
                <c:pt idx="66258">
                  <c:v>0.173539</c:v>
                </c:pt>
                <c:pt idx="66259">
                  <c:v>0.17105699999999999</c:v>
                </c:pt>
                <c:pt idx="66260">
                  <c:v>0.16847699999999999</c:v>
                </c:pt>
                <c:pt idx="66261">
                  <c:v>0.165801</c:v>
                </c:pt>
                <c:pt idx="66262">
                  <c:v>0.16303000000000001</c:v>
                </c:pt>
                <c:pt idx="66263">
                  <c:v>0.160167</c:v>
                </c:pt>
                <c:pt idx="66264">
                  <c:v>0.15721399999999999</c:v>
                </c:pt>
                <c:pt idx="66265">
                  <c:v>0.15417400000000001</c:v>
                </c:pt>
                <c:pt idx="66266">
                  <c:v>0.15104799999999999</c:v>
                </c:pt>
                <c:pt idx="66267">
                  <c:v>0.147839</c:v>
                </c:pt>
                <c:pt idx="66268">
                  <c:v>0.14455100000000001</c:v>
                </c:pt>
                <c:pt idx="66269">
                  <c:v>0.14118700000000001</c:v>
                </c:pt>
                <c:pt idx="66270">
                  <c:v>0.13775100000000001</c:v>
                </c:pt>
                <c:pt idx="66271">
                  <c:v>0.134245</c:v>
                </c:pt>
                <c:pt idx="66272">
                  <c:v>0.13067300000000001</c:v>
                </c:pt>
                <c:pt idx="66273">
                  <c:v>0.12703700000000001</c:v>
                </c:pt>
                <c:pt idx="66274">
                  <c:v>0.12334100000000001</c:v>
                </c:pt>
                <c:pt idx="66275">
                  <c:v>0.11959</c:v>
                </c:pt>
                <c:pt idx="66276">
                  <c:v>0.115786</c:v>
                </c:pt>
                <c:pt idx="66277">
                  <c:v>0.11193400000000001</c:v>
                </c:pt>
                <c:pt idx="66278">
                  <c:v>0.10803599999999999</c:v>
                </c:pt>
                <c:pt idx="66279">
                  <c:v>0.104097</c:v>
                </c:pt>
                <c:pt idx="66280">
                  <c:v>0.100117</c:v>
                </c:pt>
                <c:pt idx="66281">
                  <c:v>9.6101500000000006E-2</c:v>
                </c:pt>
                <c:pt idx="66282">
                  <c:v>9.2052599999999998E-2</c:v>
                </c:pt>
                <c:pt idx="66283">
                  <c:v>8.7974499999999997E-2</c:v>
                </c:pt>
                <c:pt idx="66284">
                  <c:v>8.3870299999999995E-2</c:v>
                </c:pt>
                <c:pt idx="66285">
                  <c:v>7.9743099999999997E-2</c:v>
                </c:pt>
                <c:pt idx="66286">
                  <c:v>7.5597200000000003E-2</c:v>
                </c:pt>
                <c:pt idx="66287">
                  <c:v>7.1436799999999995E-2</c:v>
                </c:pt>
                <c:pt idx="66288">
                  <c:v>6.7266099999999995E-2</c:v>
                </c:pt>
                <c:pt idx="66289">
                  <c:v>6.3089400000000004E-2</c:v>
                </c:pt>
                <c:pt idx="66290">
                  <c:v>5.8910799999999999E-2</c:v>
                </c:pt>
                <c:pt idx="66291">
                  <c:v>5.4733999999999998E-2</c:v>
                </c:pt>
                <c:pt idx="66292">
                  <c:v>5.0563299999999999E-2</c:v>
                </c:pt>
                <c:pt idx="66293">
                  <c:v>4.6403399999999997E-2</c:v>
                </c:pt>
                <c:pt idx="66294">
                  <c:v>4.2257900000000001E-2</c:v>
                </c:pt>
                <c:pt idx="66295">
                  <c:v>3.81289E-2</c:v>
                </c:pt>
                <c:pt idx="66296">
                  <c:v>3.4018899999999998E-2</c:v>
                </c:pt>
                <c:pt idx="66297">
                  <c:v>2.9932E-2</c:v>
                </c:pt>
                <c:pt idx="66298">
                  <c:v>2.5873400000000001E-2</c:v>
                </c:pt>
                <c:pt idx="66299">
                  <c:v>2.1848200000000002E-2</c:v>
                </c:pt>
                <c:pt idx="66300">
                  <c:v>1.7860899999999999E-2</c:v>
                </c:pt>
                <c:pt idx="66301">
                  <c:v>1.39151E-2</c:v>
                </c:pt>
                <c:pt idx="66302">
                  <c:v>1.00144E-2</c:v>
                </c:pt>
                <c:pt idx="66303" formatCode="0.00E+00">
                  <c:v>6.1623199999999998E-3</c:v>
                </c:pt>
                <c:pt idx="66304" formatCode="0.00E+00">
                  <c:v>2.3621900000000001E-3</c:v>
                </c:pt>
                <c:pt idx="66305" formatCode="0.00E+00">
                  <c:v>-1.3824200000000001E-3</c:v>
                </c:pt>
                <c:pt idx="66306" formatCode="0.00E+00">
                  <c:v>-5.0681099999999998E-3</c:v>
                </c:pt>
                <c:pt idx="66307" formatCode="0.00E+00">
                  <c:v>-8.6913200000000006E-3</c:v>
                </c:pt>
                <c:pt idx="66308">
                  <c:v>-1.22481E-2</c:v>
                </c:pt>
                <c:pt idx="66309">
                  <c:v>-1.57343E-2</c:v>
                </c:pt>
                <c:pt idx="66310">
                  <c:v>-1.91459E-2</c:v>
                </c:pt>
                <c:pt idx="66311">
                  <c:v>-2.2479800000000001E-2</c:v>
                </c:pt>
                <c:pt idx="66312">
                  <c:v>-2.5733300000000001E-2</c:v>
                </c:pt>
                <c:pt idx="66313">
                  <c:v>-2.89032E-2</c:v>
                </c:pt>
                <c:pt idx="66314">
                  <c:v>-3.1986300000000002E-2</c:v>
                </c:pt>
                <c:pt idx="66315">
                  <c:v>-3.4980200000000003E-2</c:v>
                </c:pt>
                <c:pt idx="66316">
                  <c:v>-3.78818E-2</c:v>
                </c:pt>
                <c:pt idx="66317">
                  <c:v>-4.0687800000000003E-2</c:v>
                </c:pt>
                <c:pt idx="66318">
                  <c:v>-4.3395200000000002E-2</c:v>
                </c:pt>
                <c:pt idx="66319">
                  <c:v>-4.6001899999999998E-2</c:v>
                </c:pt>
                <c:pt idx="66320">
                  <c:v>-4.8506000000000001E-2</c:v>
                </c:pt>
                <c:pt idx="66321">
                  <c:v>-5.09048E-2</c:v>
                </c:pt>
                <c:pt idx="66322">
                  <c:v>-5.3195800000000001E-2</c:v>
                </c:pt>
                <c:pt idx="66323">
                  <c:v>-5.5376799999999997E-2</c:v>
                </c:pt>
                <c:pt idx="66324">
                  <c:v>-5.7445299999999998E-2</c:v>
                </c:pt>
                <c:pt idx="66325">
                  <c:v>-5.9399100000000003E-2</c:v>
                </c:pt>
                <c:pt idx="66326">
                  <c:v>-6.1237100000000003E-2</c:v>
                </c:pt>
                <c:pt idx="66327">
                  <c:v>-6.2958200000000006E-2</c:v>
                </c:pt>
                <c:pt idx="66328">
                  <c:v>-6.4560199999999998E-2</c:v>
                </c:pt>
                <c:pt idx="66329">
                  <c:v>-6.6040699999999994E-2</c:v>
                </c:pt>
                <c:pt idx="66330">
                  <c:v>-6.7398E-2</c:v>
                </c:pt>
                <c:pt idx="66331">
                  <c:v>-6.86306E-2</c:v>
                </c:pt>
                <c:pt idx="66332">
                  <c:v>-6.9736900000000004E-2</c:v>
                </c:pt>
                <c:pt idx="66333">
                  <c:v>-7.0715299999999995E-2</c:v>
                </c:pt>
                <c:pt idx="66334">
                  <c:v>-7.1564699999999995E-2</c:v>
                </c:pt>
                <c:pt idx="66335">
                  <c:v>-7.2285199999999994E-2</c:v>
                </c:pt>
                <c:pt idx="66336">
                  <c:v>-7.28766E-2</c:v>
                </c:pt>
                <c:pt idx="66337">
                  <c:v>-7.3338399999999998E-2</c:v>
                </c:pt>
                <c:pt idx="66338">
                  <c:v>-7.3669799999999994E-2</c:v>
                </c:pt>
                <c:pt idx="66339">
                  <c:v>-7.3870500000000006E-2</c:v>
                </c:pt>
                <c:pt idx="66340">
                  <c:v>-7.3940599999999995E-2</c:v>
                </c:pt>
                <c:pt idx="66341">
                  <c:v>-7.3879700000000006E-2</c:v>
                </c:pt>
                <c:pt idx="66342">
                  <c:v>-7.3687199999999994E-2</c:v>
                </c:pt>
                <c:pt idx="66343">
                  <c:v>-7.3362999999999998E-2</c:v>
                </c:pt>
                <c:pt idx="66344">
                  <c:v>-7.2907600000000003E-2</c:v>
                </c:pt>
                <c:pt idx="66345">
                  <c:v>-7.2321800000000006E-2</c:v>
                </c:pt>
                <c:pt idx="66346">
                  <c:v>-7.1606199999999995E-2</c:v>
                </c:pt>
                <c:pt idx="66347">
                  <c:v>-7.0761299999999999E-2</c:v>
                </c:pt>
                <c:pt idx="66348">
                  <c:v>-6.9787500000000002E-2</c:v>
                </c:pt>
                <c:pt idx="66349">
                  <c:v>-6.8685999999999997E-2</c:v>
                </c:pt>
                <c:pt idx="66350">
                  <c:v>-6.7458199999999996E-2</c:v>
                </c:pt>
                <c:pt idx="66351">
                  <c:v>-6.6105200000000003E-2</c:v>
                </c:pt>
                <c:pt idx="66352">
                  <c:v>-6.4627799999999999E-2</c:v>
                </c:pt>
                <c:pt idx="66353">
                  <c:v>-6.3026499999999999E-2</c:v>
                </c:pt>
                <c:pt idx="66354">
                  <c:v>-6.1303400000000001E-2</c:v>
                </c:pt>
                <c:pt idx="66355">
                  <c:v>-5.9460800000000001E-2</c:v>
                </c:pt>
                <c:pt idx="66356">
                  <c:v>-5.7501099999999999E-2</c:v>
                </c:pt>
                <c:pt idx="66357">
                  <c:v>-5.5426200000000002E-2</c:v>
                </c:pt>
                <c:pt idx="66358">
                  <c:v>-5.3238399999999998E-2</c:v>
                </c:pt>
                <c:pt idx="66359">
                  <c:v>-5.09398E-2</c:v>
                </c:pt>
                <c:pt idx="66360">
                  <c:v>-4.8532699999999998E-2</c:v>
                </c:pt>
                <c:pt idx="66361">
                  <c:v>-4.6019299999999999E-2</c:v>
                </c:pt>
                <c:pt idx="66362">
                  <c:v>-4.3401200000000001E-2</c:v>
                </c:pt>
                <c:pt idx="66363">
                  <c:v>-4.0680599999999997E-2</c:v>
                </c:pt>
                <c:pt idx="66364">
                  <c:v>-3.78596E-2</c:v>
                </c:pt>
                <c:pt idx="66365">
                  <c:v>-3.4940800000000001E-2</c:v>
                </c:pt>
                <c:pt idx="66366">
                  <c:v>-3.1926700000000002E-2</c:v>
                </c:pt>
                <c:pt idx="66367">
                  <c:v>-2.8820499999999999E-2</c:v>
                </c:pt>
                <c:pt idx="66368">
                  <c:v>-2.5625599999999998E-2</c:v>
                </c:pt>
                <c:pt idx="66369">
                  <c:v>-2.2345199999999999E-2</c:v>
                </c:pt>
                <c:pt idx="66370">
                  <c:v>-1.8982700000000002E-2</c:v>
                </c:pt>
                <c:pt idx="66371">
                  <c:v>-1.5541299999999999E-2</c:v>
                </c:pt>
                <c:pt idx="66372">
                  <c:v>-1.2024E-2</c:v>
                </c:pt>
                <c:pt idx="66373" formatCode="0.00E+00">
                  <c:v>-8.4335299999999998E-3</c:v>
                </c:pt>
                <c:pt idx="66374" formatCode="0.00E+00">
                  <c:v>-4.7728800000000002E-3</c:v>
                </c:pt>
                <c:pt idx="66375" formatCode="0.00E+00">
                  <c:v>-1.0457299999999999E-3</c:v>
                </c:pt>
                <c:pt idx="66376" formatCode="0.00E+00">
                  <c:v>2.74399E-3</c:v>
                </c:pt>
                <c:pt idx="66377" formatCode="0.00E+00">
                  <c:v>6.5921699999999996E-3</c:v>
                </c:pt>
                <c:pt idx="66378">
                  <c:v>1.04951E-2</c:v>
                </c:pt>
                <c:pt idx="66379">
                  <c:v>1.44499E-2</c:v>
                </c:pt>
                <c:pt idx="66380">
                  <c:v>1.8453799999999999E-2</c:v>
                </c:pt>
                <c:pt idx="66381">
                  <c:v>2.25028E-2</c:v>
                </c:pt>
                <c:pt idx="66382">
                  <c:v>2.6592899999999999E-2</c:v>
                </c:pt>
                <c:pt idx="66383">
                  <c:v>3.0720600000000001E-2</c:v>
                </c:pt>
                <c:pt idx="66384">
                  <c:v>3.4882099999999999E-2</c:v>
                </c:pt>
                <c:pt idx="66385">
                  <c:v>3.9072900000000001E-2</c:v>
                </c:pt>
                <c:pt idx="66386">
                  <c:v>4.3289000000000001E-2</c:v>
                </c:pt>
                <c:pt idx="66387">
                  <c:v>4.7527E-2</c:v>
                </c:pt>
                <c:pt idx="66388">
                  <c:v>5.1783099999999999E-2</c:v>
                </c:pt>
                <c:pt idx="66389">
                  <c:v>5.60528E-2</c:v>
                </c:pt>
                <c:pt idx="66390">
                  <c:v>6.0331299999999997E-2</c:v>
                </c:pt>
                <c:pt idx="66391">
                  <c:v>6.46143E-2</c:v>
                </c:pt>
                <c:pt idx="66392">
                  <c:v>6.8898399999999999E-2</c:v>
                </c:pt>
                <c:pt idx="66393">
                  <c:v>7.3180499999999996E-2</c:v>
                </c:pt>
                <c:pt idx="66394">
                  <c:v>7.7457499999999999E-2</c:v>
                </c:pt>
                <c:pt idx="66395">
                  <c:v>8.1725500000000006E-2</c:v>
                </c:pt>
                <c:pt idx="66396">
                  <c:v>8.5980600000000004E-2</c:v>
                </c:pt>
                <c:pt idx="66397">
                  <c:v>9.0219099999999997E-2</c:v>
                </c:pt>
                <c:pt idx="66398">
                  <c:v>9.4437400000000005E-2</c:v>
                </c:pt>
                <c:pt idx="66399">
                  <c:v>9.8631999999999997E-2</c:v>
                </c:pt>
                <c:pt idx="66400">
                  <c:v>0.102799</c:v>
                </c:pt>
                <c:pt idx="66401">
                  <c:v>0.106936</c:v>
                </c:pt>
                <c:pt idx="66402">
                  <c:v>0.111039</c:v>
                </c:pt>
                <c:pt idx="66403">
                  <c:v>0.115104</c:v>
                </c:pt>
                <c:pt idx="66404">
                  <c:v>0.119129</c:v>
                </c:pt>
                <c:pt idx="66405">
                  <c:v>0.123109</c:v>
                </c:pt>
                <c:pt idx="66406">
                  <c:v>0.12704099999999999</c:v>
                </c:pt>
                <c:pt idx="66407">
                  <c:v>0.13092000000000001</c:v>
                </c:pt>
                <c:pt idx="66408">
                  <c:v>0.134744</c:v>
                </c:pt>
                <c:pt idx="66409">
                  <c:v>0.13850999999999999</c:v>
                </c:pt>
                <c:pt idx="66410">
                  <c:v>0.14221500000000001</c:v>
                </c:pt>
                <c:pt idx="66411">
                  <c:v>0.14585600000000001</c:v>
                </c:pt>
                <c:pt idx="66412">
                  <c:v>0.14942900000000001</c:v>
                </c:pt>
                <c:pt idx="66413">
                  <c:v>0.15293200000000001</c:v>
                </c:pt>
                <c:pt idx="66414">
                  <c:v>0.156362</c:v>
                </c:pt>
                <c:pt idx="66415">
                  <c:v>0.159717</c:v>
                </c:pt>
                <c:pt idx="66416">
                  <c:v>0.162993</c:v>
                </c:pt>
                <c:pt idx="66417">
                  <c:v>0.166188</c:v>
                </c:pt>
                <c:pt idx="66418">
                  <c:v>0.16929900000000001</c:v>
                </c:pt>
                <c:pt idx="66419">
                  <c:v>0.17232600000000001</c:v>
                </c:pt>
                <c:pt idx="66420">
                  <c:v>0.17526600000000001</c:v>
                </c:pt>
                <c:pt idx="66421">
                  <c:v>0.17811399999999999</c:v>
                </c:pt>
                <c:pt idx="66422">
                  <c:v>0.18087</c:v>
                </c:pt>
                <c:pt idx="66423">
                  <c:v>0.183531</c:v>
                </c:pt>
                <c:pt idx="66424">
                  <c:v>0.18609600000000001</c:v>
                </c:pt>
                <c:pt idx="66425">
                  <c:v>0.18856300000000001</c:v>
                </c:pt>
                <c:pt idx="66426">
                  <c:v>0.19093099999999999</c:v>
                </c:pt>
                <c:pt idx="66427">
                  <c:v>0.19319900000000001</c:v>
                </c:pt>
                <c:pt idx="66428">
                  <c:v>0.19536500000000001</c:v>
                </c:pt>
                <c:pt idx="66429">
                  <c:v>0.19742699999999999</c:v>
                </c:pt>
                <c:pt idx="66430">
                  <c:v>0.199383</c:v>
                </c:pt>
                <c:pt idx="66431">
                  <c:v>0.20123199999999999</c:v>
                </c:pt>
                <c:pt idx="66432">
                  <c:v>0.20297399999999999</c:v>
                </c:pt>
                <c:pt idx="66433">
                  <c:v>0.20460800000000001</c:v>
                </c:pt>
                <c:pt idx="66434">
                  <c:v>0.20613300000000001</c:v>
                </c:pt>
                <c:pt idx="66435">
                  <c:v>0.20754800000000001</c:v>
                </c:pt>
                <c:pt idx="66436">
                  <c:v>0.20885300000000001</c:v>
                </c:pt>
                <c:pt idx="66437">
                  <c:v>0.21004700000000001</c:v>
                </c:pt>
                <c:pt idx="66438">
                  <c:v>0.21113000000000001</c:v>
                </c:pt>
                <c:pt idx="66439">
                  <c:v>0.21210100000000001</c:v>
                </c:pt>
                <c:pt idx="66440">
                  <c:v>0.21296100000000001</c:v>
                </c:pt>
                <c:pt idx="66441">
                  <c:v>0.21370800000000001</c:v>
                </c:pt>
                <c:pt idx="66442">
                  <c:v>0.21434400000000001</c:v>
                </c:pt>
                <c:pt idx="66443">
                  <c:v>0.214868</c:v>
                </c:pt>
                <c:pt idx="66444">
                  <c:v>0.215279</c:v>
                </c:pt>
                <c:pt idx="66445">
                  <c:v>0.21557999999999999</c:v>
                </c:pt>
                <c:pt idx="66446">
                  <c:v>0.21576899999999999</c:v>
                </c:pt>
                <c:pt idx="66447">
                  <c:v>0.21584800000000001</c:v>
                </c:pt>
                <c:pt idx="66448">
                  <c:v>0.21581800000000001</c:v>
                </c:pt>
                <c:pt idx="66449">
                  <c:v>0.21567900000000001</c:v>
                </c:pt>
                <c:pt idx="66450">
                  <c:v>0.21543100000000001</c:v>
                </c:pt>
                <c:pt idx="66451">
                  <c:v>0.21507599999999999</c:v>
                </c:pt>
                <c:pt idx="66452">
                  <c:v>0.214613</c:v>
                </c:pt>
                <c:pt idx="66453">
                  <c:v>0.21404500000000001</c:v>
                </c:pt>
                <c:pt idx="66454">
                  <c:v>0.21337100000000001</c:v>
                </c:pt>
                <c:pt idx="66455">
                  <c:v>0.21259400000000001</c:v>
                </c:pt>
                <c:pt idx="66456">
                  <c:v>0.21171499999999999</c:v>
                </c:pt>
                <c:pt idx="66457">
                  <c:v>0.21073500000000001</c:v>
                </c:pt>
                <c:pt idx="66458">
                  <c:v>0.20965600000000001</c:v>
                </c:pt>
                <c:pt idx="66459">
                  <c:v>0.20848</c:v>
                </c:pt>
                <c:pt idx="66460">
                  <c:v>0.207207</c:v>
                </c:pt>
                <c:pt idx="66461">
                  <c:v>0.20584</c:v>
                </c:pt>
                <c:pt idx="66462">
                  <c:v>0.20438000000000001</c:v>
                </c:pt>
                <c:pt idx="66463">
                  <c:v>0.20283000000000001</c:v>
                </c:pt>
                <c:pt idx="66464">
                  <c:v>0.20119100000000001</c:v>
                </c:pt>
                <c:pt idx="66465">
                  <c:v>0.199466</c:v>
                </c:pt>
                <c:pt idx="66466">
                  <c:v>0.197657</c:v>
                </c:pt>
                <c:pt idx="66467">
                  <c:v>0.19576499999999999</c:v>
                </c:pt>
                <c:pt idx="66468">
                  <c:v>0.19379399999999999</c:v>
                </c:pt>
                <c:pt idx="66469">
                  <c:v>0.191745</c:v>
                </c:pt>
                <c:pt idx="66470">
                  <c:v>0.18962000000000001</c:v>
                </c:pt>
                <c:pt idx="66471">
                  <c:v>0.187421</c:v>
                </c:pt>
                <c:pt idx="66472">
                  <c:v>0.18515100000000001</c:v>
                </c:pt>
                <c:pt idx="66473">
                  <c:v>0.182813</c:v>
                </c:pt>
                <c:pt idx="66474">
                  <c:v>0.18040800000000001</c:v>
                </c:pt>
                <c:pt idx="66475">
                  <c:v>0.17793900000000001</c:v>
                </c:pt>
                <c:pt idx="66476">
                  <c:v>0.17540900000000001</c:v>
                </c:pt>
                <c:pt idx="66477">
                  <c:v>0.17282</c:v>
                </c:pt>
                <c:pt idx="66478">
                  <c:v>0.17017599999999999</c:v>
                </c:pt>
                <c:pt idx="66479">
                  <c:v>0.16747999999999999</c:v>
                </c:pt>
                <c:pt idx="66480">
                  <c:v>0.16473499999999999</c:v>
                </c:pt>
                <c:pt idx="66481">
                  <c:v>0.161942</c:v>
                </c:pt>
                <c:pt idx="66482">
                  <c:v>0.159106</c:v>
                </c:pt>
                <c:pt idx="66483">
                  <c:v>0.156227</c:v>
                </c:pt>
                <c:pt idx="66484">
                  <c:v>0.153311</c:v>
                </c:pt>
                <c:pt idx="66485">
                  <c:v>0.15035799999999999</c:v>
                </c:pt>
                <c:pt idx="66486">
                  <c:v>0.147373</c:v>
                </c:pt>
                <c:pt idx="66487">
                  <c:v>0.14435799999999999</c:v>
                </c:pt>
                <c:pt idx="66488">
                  <c:v>0.141317</c:v>
                </c:pt>
                <c:pt idx="66489">
                  <c:v>0.13825200000000001</c:v>
                </c:pt>
                <c:pt idx="66490">
                  <c:v>0.13516700000000001</c:v>
                </c:pt>
                <c:pt idx="66491">
                  <c:v>0.13206399999999999</c:v>
                </c:pt>
                <c:pt idx="66492">
                  <c:v>0.12894800000000001</c:v>
                </c:pt>
                <c:pt idx="66493">
                  <c:v>0.12581999999999999</c:v>
                </c:pt>
                <c:pt idx="66494">
                  <c:v>0.122685</c:v>
                </c:pt>
                <c:pt idx="66495">
                  <c:v>0.119546</c:v>
                </c:pt>
                <c:pt idx="66496">
                  <c:v>0.11640499999999999</c:v>
                </c:pt>
                <c:pt idx="66497">
                  <c:v>0.113265</c:v>
                </c:pt>
                <c:pt idx="66498">
                  <c:v>0.110129</c:v>
                </c:pt>
                <c:pt idx="66499">
                  <c:v>0.107001</c:v>
                </c:pt>
                <c:pt idx="66500">
                  <c:v>0.103884</c:v>
                </c:pt>
                <c:pt idx="66501">
                  <c:v>0.10077899999999999</c:v>
                </c:pt>
                <c:pt idx="66502">
                  <c:v>9.7689499999999999E-2</c:v>
                </c:pt>
                <c:pt idx="66503">
                  <c:v>9.46187E-2</c:v>
                </c:pt>
                <c:pt idx="66504">
                  <c:v>9.1569700000000004E-2</c:v>
                </c:pt>
                <c:pt idx="66505">
                  <c:v>8.8545399999999996E-2</c:v>
                </c:pt>
                <c:pt idx="66506">
                  <c:v>8.5548399999999997E-2</c:v>
                </c:pt>
                <c:pt idx="66507">
                  <c:v>8.2581299999999996E-2</c:v>
                </c:pt>
                <c:pt idx="66508">
                  <c:v>7.9646900000000007E-2</c:v>
                </c:pt>
                <c:pt idx="66509">
                  <c:v>7.67481E-2</c:v>
                </c:pt>
                <c:pt idx="66510">
                  <c:v>7.3887900000000006E-2</c:v>
                </c:pt>
                <c:pt idx="66511">
                  <c:v>7.1068999999999993E-2</c:v>
                </c:pt>
                <c:pt idx="66512">
                  <c:v>6.8294199999999999E-2</c:v>
                </c:pt>
                <c:pt idx="66513">
                  <c:v>6.5566399999999997E-2</c:v>
                </c:pt>
                <c:pt idx="66514">
                  <c:v>6.2887799999999994E-2</c:v>
                </c:pt>
                <c:pt idx="66515">
                  <c:v>6.0260899999999999E-2</c:v>
                </c:pt>
                <c:pt idx="66516">
                  <c:v>5.76879E-2</c:v>
                </c:pt>
                <c:pt idx="66517">
                  <c:v>5.5171199999999997E-2</c:v>
                </c:pt>
                <c:pt idx="66518">
                  <c:v>5.27129E-2</c:v>
                </c:pt>
                <c:pt idx="66519">
                  <c:v>5.03153E-2</c:v>
                </c:pt>
                <c:pt idx="66520">
                  <c:v>4.7980399999999999E-2</c:v>
                </c:pt>
                <c:pt idx="66521">
                  <c:v>4.5710599999999997E-2</c:v>
                </c:pt>
                <c:pt idx="66522">
                  <c:v>4.3508100000000001E-2</c:v>
                </c:pt>
                <c:pt idx="66523">
                  <c:v>4.1375000000000002E-2</c:v>
                </c:pt>
                <c:pt idx="66524">
                  <c:v>3.9313300000000002E-2</c:v>
                </c:pt>
                <c:pt idx="66525">
                  <c:v>3.7324900000000001E-2</c:v>
                </c:pt>
                <c:pt idx="66526">
                  <c:v>3.5411699999999997E-2</c:v>
                </c:pt>
                <c:pt idx="66527">
                  <c:v>3.3575300000000002E-2</c:v>
                </c:pt>
                <c:pt idx="66528">
                  <c:v>3.1816999999999998E-2</c:v>
                </c:pt>
                <c:pt idx="66529">
                  <c:v>3.0137899999999999E-2</c:v>
                </c:pt>
                <c:pt idx="66530">
                  <c:v>2.85393E-2</c:v>
                </c:pt>
                <c:pt idx="66531">
                  <c:v>2.7022299999999999E-2</c:v>
                </c:pt>
                <c:pt idx="66532">
                  <c:v>2.5587800000000001E-2</c:v>
                </c:pt>
                <c:pt idx="66533">
                  <c:v>2.4236899999999999E-2</c:v>
                </c:pt>
                <c:pt idx="66534">
                  <c:v>2.29708E-2</c:v>
                </c:pt>
                <c:pt idx="66535">
                  <c:v>2.1790400000000001E-2</c:v>
                </c:pt>
                <c:pt idx="66536">
                  <c:v>2.06965E-2</c:v>
                </c:pt>
                <c:pt idx="66537">
                  <c:v>1.9689700000000001E-2</c:v>
                </c:pt>
                <c:pt idx="66538">
                  <c:v>1.8770599999999998E-2</c:v>
                </c:pt>
                <c:pt idx="66539">
                  <c:v>1.79396E-2</c:v>
                </c:pt>
                <c:pt idx="66540">
                  <c:v>1.7197400000000002E-2</c:v>
                </c:pt>
                <c:pt idx="66541">
                  <c:v>1.65445E-2</c:v>
                </c:pt>
                <c:pt idx="66542">
                  <c:v>1.5980999999999999E-2</c:v>
                </c:pt>
                <c:pt idx="66543">
                  <c:v>1.5507399999999999E-2</c:v>
                </c:pt>
                <c:pt idx="66544">
                  <c:v>1.5124E-2</c:v>
                </c:pt>
                <c:pt idx="66545">
                  <c:v>1.4830599999999999E-2</c:v>
                </c:pt>
                <c:pt idx="66546">
                  <c:v>1.4627299999999999E-2</c:v>
                </c:pt>
                <c:pt idx="66547">
                  <c:v>1.4513699999999999E-2</c:v>
                </c:pt>
                <c:pt idx="66548">
                  <c:v>1.4489500000000001E-2</c:v>
                </c:pt>
                <c:pt idx="66549">
                  <c:v>1.45541E-2</c:v>
                </c:pt>
                <c:pt idx="66550">
                  <c:v>1.4706800000000001E-2</c:v>
                </c:pt>
                <c:pt idx="66551">
                  <c:v>1.49473E-2</c:v>
                </c:pt>
                <c:pt idx="66552">
                  <c:v>1.5274899999999999E-2</c:v>
                </c:pt>
                <c:pt idx="66553">
                  <c:v>1.5689100000000001E-2</c:v>
                </c:pt>
                <c:pt idx="66554">
                  <c:v>1.61887E-2</c:v>
                </c:pt>
                <c:pt idx="66555">
                  <c:v>1.6772599999999999E-2</c:v>
                </c:pt>
                <c:pt idx="66556">
                  <c:v>1.7439400000000001E-2</c:v>
                </c:pt>
                <c:pt idx="66557">
                  <c:v>1.8187700000000001E-2</c:v>
                </c:pt>
                <c:pt idx="66558">
                  <c:v>1.9016399999999999E-2</c:v>
                </c:pt>
                <c:pt idx="66559">
                  <c:v>1.9924000000000001E-2</c:v>
                </c:pt>
                <c:pt idx="66560">
                  <c:v>2.0908699999999999E-2</c:v>
                </c:pt>
                <c:pt idx="66561">
                  <c:v>2.1968999999999999E-2</c:v>
                </c:pt>
                <c:pt idx="66562">
                  <c:v>2.3102999999999999E-2</c:v>
                </c:pt>
                <c:pt idx="66563">
                  <c:v>2.4309299999999999E-2</c:v>
                </c:pt>
                <c:pt idx="66564">
                  <c:v>2.5586100000000001E-2</c:v>
                </c:pt>
                <c:pt idx="66565">
                  <c:v>2.6931400000000001E-2</c:v>
                </c:pt>
                <c:pt idx="66566">
                  <c:v>2.8343299999999998E-2</c:v>
                </c:pt>
                <c:pt idx="66567">
                  <c:v>2.9819700000000001E-2</c:v>
                </c:pt>
                <c:pt idx="66568">
                  <c:v>3.1358200000000003E-2</c:v>
                </c:pt>
                <c:pt idx="66569">
                  <c:v>3.2956600000000003E-2</c:v>
                </c:pt>
                <c:pt idx="66570">
                  <c:v>3.4612299999999999E-2</c:v>
                </c:pt>
                <c:pt idx="66571">
                  <c:v>3.6322899999999998E-2</c:v>
                </c:pt>
                <c:pt idx="66572">
                  <c:v>3.8085800000000003E-2</c:v>
                </c:pt>
                <c:pt idx="66573">
                  <c:v>3.9898799999999998E-2</c:v>
                </c:pt>
                <c:pt idx="66574">
                  <c:v>4.1759200000000003E-2</c:v>
                </c:pt>
                <c:pt idx="66575">
                  <c:v>4.3664700000000001E-2</c:v>
                </c:pt>
                <c:pt idx="66576">
                  <c:v>4.5612399999999997E-2</c:v>
                </c:pt>
                <c:pt idx="66577">
                  <c:v>4.75994E-2</c:v>
                </c:pt>
                <c:pt idx="66578">
                  <c:v>4.9622899999999998E-2</c:v>
                </c:pt>
                <c:pt idx="66579">
                  <c:v>5.16801E-2</c:v>
                </c:pt>
                <c:pt idx="66580">
                  <c:v>5.3768200000000002E-2</c:v>
                </c:pt>
                <c:pt idx="66581">
                  <c:v>5.5884499999999997E-2</c:v>
                </c:pt>
                <c:pt idx="66582">
                  <c:v>5.8026399999999999E-2</c:v>
                </c:pt>
                <c:pt idx="66583">
                  <c:v>6.0191000000000001E-2</c:v>
                </c:pt>
                <c:pt idx="66584">
                  <c:v>6.2375899999999998E-2</c:v>
                </c:pt>
                <c:pt idx="66585">
                  <c:v>6.4577899999999994E-2</c:v>
                </c:pt>
                <c:pt idx="66586">
                  <c:v>6.6794300000000001E-2</c:v>
                </c:pt>
                <c:pt idx="66587">
                  <c:v>6.9022299999999995E-2</c:v>
                </c:pt>
                <c:pt idx="66588">
                  <c:v>7.1259199999999995E-2</c:v>
                </c:pt>
                <c:pt idx="66589">
                  <c:v>7.3502399999999996E-2</c:v>
                </c:pt>
                <c:pt idx="66590">
                  <c:v>7.5748800000000005E-2</c:v>
                </c:pt>
                <c:pt idx="66591">
                  <c:v>7.7995599999999998E-2</c:v>
                </c:pt>
                <c:pt idx="66592">
                  <c:v>8.0239500000000005E-2</c:v>
                </c:pt>
                <c:pt idx="66593">
                  <c:v>8.2477599999999998E-2</c:v>
                </c:pt>
                <c:pt idx="66594">
                  <c:v>8.4706900000000002E-2</c:v>
                </c:pt>
                <c:pt idx="66595">
                  <c:v>8.6925000000000002E-2</c:v>
                </c:pt>
                <c:pt idx="66596">
                  <c:v>8.9129100000000003E-2</c:v>
                </c:pt>
                <c:pt idx="66597">
                  <c:v>9.1316999999999995E-2</c:v>
                </c:pt>
                <c:pt idx="66598">
                  <c:v>9.3486E-2</c:v>
                </c:pt>
                <c:pt idx="66599">
                  <c:v>9.5633499999999996E-2</c:v>
                </c:pt>
                <c:pt idx="66600">
                  <c:v>9.7756399999999993E-2</c:v>
                </c:pt>
                <c:pt idx="66601">
                  <c:v>9.9851899999999993E-2</c:v>
                </c:pt>
                <c:pt idx="66602">
                  <c:v>0.10191799999999999</c:v>
                </c:pt>
                <c:pt idx="66603">
                  <c:v>0.103952</c:v>
                </c:pt>
                <c:pt idx="66604">
                  <c:v>0.105952</c:v>
                </c:pt>
                <c:pt idx="66605">
                  <c:v>0.107915</c:v>
                </c:pt>
                <c:pt idx="66606">
                  <c:v>0.10983999999999999</c:v>
                </c:pt>
                <c:pt idx="66607">
                  <c:v>0.111724</c:v>
                </c:pt>
                <c:pt idx="66608">
                  <c:v>0.113566</c:v>
                </c:pt>
                <c:pt idx="66609">
                  <c:v>0.11536299999999999</c:v>
                </c:pt>
                <c:pt idx="66610">
                  <c:v>0.117114</c:v>
                </c:pt>
                <c:pt idx="66611">
                  <c:v>0.11881800000000001</c:v>
                </c:pt>
                <c:pt idx="66612">
                  <c:v>0.120472</c:v>
                </c:pt>
                <c:pt idx="66613">
                  <c:v>0.122076</c:v>
                </c:pt>
                <c:pt idx="66614">
                  <c:v>0.123628</c:v>
                </c:pt>
                <c:pt idx="66615">
                  <c:v>0.12512699999999999</c:v>
                </c:pt>
                <c:pt idx="66616">
                  <c:v>0.12657099999999999</c:v>
                </c:pt>
                <c:pt idx="66617">
                  <c:v>0.12795999999999999</c:v>
                </c:pt>
                <c:pt idx="66618">
                  <c:v>0.12929299999999999</c:v>
                </c:pt>
                <c:pt idx="66619">
                  <c:v>0.13056699999999999</c:v>
                </c:pt>
                <c:pt idx="66620">
                  <c:v>0.13178100000000001</c:v>
                </c:pt>
                <c:pt idx="66621">
                  <c:v>0.132936</c:v>
                </c:pt>
                <c:pt idx="66622">
                  <c:v>0.13402900000000001</c:v>
                </c:pt>
                <c:pt idx="66623">
                  <c:v>0.13506099999999999</c:v>
                </c:pt>
                <c:pt idx="66624">
                  <c:v>0.13603000000000001</c:v>
                </c:pt>
                <c:pt idx="66625">
                  <c:v>0.136936</c:v>
                </c:pt>
                <c:pt idx="66626">
                  <c:v>0.13777900000000001</c:v>
                </c:pt>
                <c:pt idx="66627">
                  <c:v>0.13855799999999999</c:v>
                </c:pt>
                <c:pt idx="66628">
                  <c:v>0.13927200000000001</c:v>
                </c:pt>
                <c:pt idx="66629">
                  <c:v>0.13992199999999999</c:v>
                </c:pt>
                <c:pt idx="66630">
                  <c:v>0.14050699999999999</c:v>
                </c:pt>
                <c:pt idx="66631">
                  <c:v>0.14102799999999999</c:v>
                </c:pt>
                <c:pt idx="66632">
                  <c:v>0.141484</c:v>
                </c:pt>
                <c:pt idx="66633">
                  <c:v>0.141877</c:v>
                </c:pt>
                <c:pt idx="66634">
                  <c:v>0.142206</c:v>
                </c:pt>
                <c:pt idx="66635">
                  <c:v>0.14247199999999999</c:v>
                </c:pt>
                <c:pt idx="66636">
                  <c:v>0.142676</c:v>
                </c:pt>
                <c:pt idx="66637">
                  <c:v>0.142817</c:v>
                </c:pt>
                <c:pt idx="66638">
                  <c:v>0.142896</c:v>
                </c:pt>
                <c:pt idx="66639">
                  <c:v>0.14291400000000001</c:v>
                </c:pt>
                <c:pt idx="66640">
                  <c:v>0.142872</c:v>
                </c:pt>
                <c:pt idx="66641">
                  <c:v>0.14276900000000001</c:v>
                </c:pt>
                <c:pt idx="66642">
                  <c:v>0.14260800000000001</c:v>
                </c:pt>
                <c:pt idx="66643">
                  <c:v>0.14238899999999999</c:v>
                </c:pt>
                <c:pt idx="66644">
                  <c:v>0.14211199999999999</c:v>
                </c:pt>
                <c:pt idx="66645">
                  <c:v>0.14177999999999999</c:v>
                </c:pt>
                <c:pt idx="66646">
                  <c:v>0.14139299999999999</c:v>
                </c:pt>
                <c:pt idx="66647">
                  <c:v>0.14095299999999999</c:v>
                </c:pt>
                <c:pt idx="66648">
                  <c:v>0.14046</c:v>
                </c:pt>
                <c:pt idx="66649">
                  <c:v>0.13991600000000001</c:v>
                </c:pt>
                <c:pt idx="66650">
                  <c:v>0.139322</c:v>
                </c:pt>
                <c:pt idx="66651">
                  <c:v>0.13868</c:v>
                </c:pt>
                <c:pt idx="66652">
                  <c:v>0.13799</c:v>
                </c:pt>
                <c:pt idx="66653">
                  <c:v>0.13725599999999999</c:v>
                </c:pt>
                <c:pt idx="66654">
                  <c:v>0.13647699999999999</c:v>
                </c:pt>
                <c:pt idx="66655">
                  <c:v>0.135657</c:v>
                </c:pt>
                <c:pt idx="66656">
                  <c:v>0.134796</c:v>
                </c:pt>
                <c:pt idx="66657">
                  <c:v>0.13389699999999999</c:v>
                </c:pt>
                <c:pt idx="66658">
                  <c:v>0.132961</c:v>
                </c:pt>
                <c:pt idx="66659">
                  <c:v>0.13199</c:v>
                </c:pt>
                <c:pt idx="66660">
                  <c:v>0.13098499999999999</c:v>
                </c:pt>
                <c:pt idx="66661">
                  <c:v>0.12994900000000001</c:v>
                </c:pt>
                <c:pt idx="66662">
                  <c:v>0.128883</c:v>
                </c:pt>
                <c:pt idx="66663">
                  <c:v>0.12778999999999999</c:v>
                </c:pt>
                <c:pt idx="66664">
                  <c:v>0.12667200000000001</c:v>
                </c:pt>
                <c:pt idx="66665">
                  <c:v>0.125531</c:v>
                </c:pt>
                <c:pt idx="66666">
                  <c:v>0.12436899999999999</c:v>
                </c:pt>
                <c:pt idx="66667">
                  <c:v>0.12318800000000001</c:v>
                </c:pt>
                <c:pt idx="66668">
                  <c:v>0.121991</c:v>
                </c:pt>
                <c:pt idx="66669">
                  <c:v>0.120779</c:v>
                </c:pt>
                <c:pt idx="66670">
                  <c:v>0.11955499999999999</c:v>
                </c:pt>
                <c:pt idx="66671">
                  <c:v>0.118321</c:v>
                </c:pt>
                <c:pt idx="66672">
                  <c:v>0.117078</c:v>
                </c:pt>
                <c:pt idx="66673">
                  <c:v>0.115828</c:v>
                </c:pt>
                <c:pt idx="66674">
                  <c:v>0.114574</c:v>
                </c:pt>
                <c:pt idx="66675">
                  <c:v>0.113318</c:v>
                </c:pt>
                <c:pt idx="66676">
                  <c:v>0.112063</c:v>
                </c:pt>
                <c:pt idx="66677">
                  <c:v>0.110809</c:v>
                </c:pt>
                <c:pt idx="66678">
                  <c:v>0.10956100000000001</c:v>
                </c:pt>
                <c:pt idx="66679">
                  <c:v>0.108319</c:v>
                </c:pt>
                <c:pt idx="66680">
                  <c:v>0.107085</c:v>
                </c:pt>
                <c:pt idx="66681">
                  <c:v>0.105861</c:v>
                </c:pt>
                <c:pt idx="66682">
                  <c:v>0.10464900000000001</c:v>
                </c:pt>
                <c:pt idx="66683">
                  <c:v>0.103451</c:v>
                </c:pt>
                <c:pt idx="66684">
                  <c:v>0.102268</c:v>
                </c:pt>
                <c:pt idx="66685">
                  <c:v>0.101102</c:v>
                </c:pt>
                <c:pt idx="66686">
                  <c:v>9.9956299999999998E-2</c:v>
                </c:pt>
                <c:pt idx="66687">
                  <c:v>9.8830600000000005E-2</c:v>
                </c:pt>
                <c:pt idx="66688">
                  <c:v>9.77267E-2</c:v>
                </c:pt>
                <c:pt idx="66689">
                  <c:v>9.6646499999999996E-2</c:v>
                </c:pt>
                <c:pt idx="66690">
                  <c:v>9.5591899999999994E-2</c:v>
                </c:pt>
                <c:pt idx="66691">
                  <c:v>9.4564599999999999E-2</c:v>
                </c:pt>
                <c:pt idx="66692">
                  <c:v>9.3566200000000002E-2</c:v>
                </c:pt>
                <c:pt idx="66693">
                  <c:v>9.2598299999999995E-2</c:v>
                </c:pt>
                <c:pt idx="66694">
                  <c:v>9.1662300000000002E-2</c:v>
                </c:pt>
                <c:pt idx="66695">
                  <c:v>9.0759199999999998E-2</c:v>
                </c:pt>
                <c:pt idx="66696">
                  <c:v>8.9889800000000006E-2</c:v>
                </c:pt>
                <c:pt idx="66697">
                  <c:v>8.9055200000000001E-2</c:v>
                </c:pt>
                <c:pt idx="66698">
                  <c:v>8.8256699999999993E-2</c:v>
                </c:pt>
                <c:pt idx="66699">
                  <c:v>8.7496000000000004E-2</c:v>
                </c:pt>
                <c:pt idx="66700">
                  <c:v>8.6775199999999997E-2</c:v>
                </c:pt>
                <c:pt idx="66701">
                  <c:v>8.6096300000000001E-2</c:v>
                </c:pt>
                <c:pt idx="66702">
                  <c:v>8.5459800000000002E-2</c:v>
                </c:pt>
                <c:pt idx="66703">
                  <c:v>8.4864899999999993E-2</c:v>
                </c:pt>
                <c:pt idx="66704">
                  <c:v>8.4311300000000006E-2</c:v>
                </c:pt>
                <c:pt idx="66705">
                  <c:v>8.3799700000000005E-2</c:v>
                </c:pt>
                <c:pt idx="66706">
                  <c:v>8.3330500000000002E-2</c:v>
                </c:pt>
                <c:pt idx="66707">
                  <c:v>8.2904099999999994E-2</c:v>
                </c:pt>
                <c:pt idx="66708">
                  <c:v>8.2520700000000002E-2</c:v>
                </c:pt>
                <c:pt idx="66709">
                  <c:v>8.2180799999999998E-2</c:v>
                </c:pt>
                <c:pt idx="66710">
                  <c:v>8.1884399999999996E-2</c:v>
                </c:pt>
                <c:pt idx="66711">
                  <c:v>8.1631499999999996E-2</c:v>
                </c:pt>
                <c:pt idx="66712">
                  <c:v>8.1421400000000005E-2</c:v>
                </c:pt>
                <c:pt idx="66713">
                  <c:v>8.1254000000000007E-2</c:v>
                </c:pt>
                <c:pt idx="66714">
                  <c:v>8.1128599999999995E-2</c:v>
                </c:pt>
                <c:pt idx="66715">
                  <c:v>8.1044599999999994E-2</c:v>
                </c:pt>
                <c:pt idx="66716">
                  <c:v>8.1001100000000006E-2</c:v>
                </c:pt>
                <c:pt idx="66717">
                  <c:v>8.0997100000000002E-2</c:v>
                </c:pt>
                <c:pt idx="66718">
                  <c:v>8.1032000000000007E-2</c:v>
                </c:pt>
                <c:pt idx="66719">
                  <c:v>8.1104999999999997E-2</c:v>
                </c:pt>
                <c:pt idx="66720">
                  <c:v>8.1214900000000007E-2</c:v>
                </c:pt>
                <c:pt idx="66721">
                  <c:v>8.1360699999999994E-2</c:v>
                </c:pt>
                <c:pt idx="66722">
                  <c:v>8.1541600000000006E-2</c:v>
                </c:pt>
                <c:pt idx="66723">
                  <c:v>8.1756599999999999E-2</c:v>
                </c:pt>
                <c:pt idx="66724">
                  <c:v>8.2004499999999994E-2</c:v>
                </c:pt>
                <c:pt idx="66725">
                  <c:v>8.2283800000000004E-2</c:v>
                </c:pt>
                <c:pt idx="66726">
                  <c:v>8.2593399999999997E-2</c:v>
                </c:pt>
                <c:pt idx="66727">
                  <c:v>8.29318E-2</c:v>
                </c:pt>
                <c:pt idx="66728">
                  <c:v>8.3297800000000005E-2</c:v>
                </c:pt>
                <c:pt idx="66729">
                  <c:v>8.3689600000000003E-2</c:v>
                </c:pt>
                <c:pt idx="66730">
                  <c:v>8.4105399999999997E-2</c:v>
                </c:pt>
                <c:pt idx="66731">
                  <c:v>8.4542900000000004E-2</c:v>
                </c:pt>
                <c:pt idx="66732">
                  <c:v>8.5000300000000001E-2</c:v>
                </c:pt>
                <c:pt idx="66733">
                  <c:v>8.5475700000000002E-2</c:v>
                </c:pt>
                <c:pt idx="66734">
                  <c:v>8.5967100000000005E-2</c:v>
                </c:pt>
                <c:pt idx="66735">
                  <c:v>8.6472400000000005E-2</c:v>
                </c:pt>
                <c:pt idx="66736">
                  <c:v>8.6989300000000006E-2</c:v>
                </c:pt>
                <c:pt idx="66737">
                  <c:v>8.7515899999999994E-2</c:v>
                </c:pt>
                <c:pt idx="66738">
                  <c:v>8.8050400000000001E-2</c:v>
                </c:pt>
                <c:pt idx="66739">
                  <c:v>8.8590500000000003E-2</c:v>
                </c:pt>
                <c:pt idx="66740">
                  <c:v>8.9134099999999994E-2</c:v>
                </c:pt>
                <c:pt idx="66741">
                  <c:v>8.9678999999999995E-2</c:v>
                </c:pt>
                <c:pt idx="66742">
                  <c:v>9.0223100000000001E-2</c:v>
                </c:pt>
                <c:pt idx="66743">
                  <c:v>9.0764300000000006E-2</c:v>
                </c:pt>
                <c:pt idx="66744">
                  <c:v>9.1300000000000006E-2</c:v>
                </c:pt>
                <c:pt idx="66745">
                  <c:v>9.1828099999999996E-2</c:v>
                </c:pt>
                <c:pt idx="66746">
                  <c:v>9.23461E-2</c:v>
                </c:pt>
                <c:pt idx="66747">
                  <c:v>9.2851799999999998E-2</c:v>
                </c:pt>
                <c:pt idx="66748">
                  <c:v>9.3342700000000001E-2</c:v>
                </c:pt>
                <c:pt idx="66749">
                  <c:v>9.3816399999999994E-2</c:v>
                </c:pt>
                <c:pt idx="66750">
                  <c:v>9.4270699999999999E-2</c:v>
                </c:pt>
                <c:pt idx="66751">
                  <c:v>9.4703599999999999E-2</c:v>
                </c:pt>
                <c:pt idx="66752">
                  <c:v>9.5112799999999997E-2</c:v>
                </c:pt>
                <c:pt idx="66753">
                  <c:v>9.5495399999999994E-2</c:v>
                </c:pt>
                <c:pt idx="66754">
                  <c:v>9.5849199999999996E-2</c:v>
                </c:pt>
                <c:pt idx="66755">
                  <c:v>9.6172300000000002E-2</c:v>
                </c:pt>
                <c:pt idx="66756">
                  <c:v>9.6462999999999993E-2</c:v>
                </c:pt>
                <c:pt idx="66757">
                  <c:v>9.6719600000000003E-2</c:v>
                </c:pt>
                <c:pt idx="66758">
                  <c:v>9.6940499999999999E-2</c:v>
                </c:pt>
                <c:pt idx="66759">
                  <c:v>9.7123899999999999E-2</c:v>
                </c:pt>
                <c:pt idx="66760">
                  <c:v>9.7268099999999996E-2</c:v>
                </c:pt>
                <c:pt idx="66761">
                  <c:v>9.7371299999999994E-2</c:v>
                </c:pt>
                <c:pt idx="66762">
                  <c:v>9.7432000000000005E-2</c:v>
                </c:pt>
                <c:pt idx="66763">
                  <c:v>9.7448400000000004E-2</c:v>
                </c:pt>
                <c:pt idx="66764">
                  <c:v>9.7418699999999997E-2</c:v>
                </c:pt>
                <c:pt idx="66765">
                  <c:v>9.7341499999999997E-2</c:v>
                </c:pt>
                <c:pt idx="66766">
                  <c:v>9.7215399999999993E-2</c:v>
                </c:pt>
                <c:pt idx="66767">
                  <c:v>9.7039100000000003E-2</c:v>
                </c:pt>
                <c:pt idx="66768">
                  <c:v>9.6811499999999995E-2</c:v>
                </c:pt>
                <c:pt idx="66769">
                  <c:v>9.6531500000000006E-2</c:v>
                </c:pt>
                <c:pt idx="66770">
                  <c:v>9.6198699999999998E-2</c:v>
                </c:pt>
                <c:pt idx="66771">
                  <c:v>9.5812700000000001E-2</c:v>
                </c:pt>
                <c:pt idx="66772">
                  <c:v>9.5373299999999994E-2</c:v>
                </c:pt>
                <c:pt idx="66773">
                  <c:v>9.4879699999999997E-2</c:v>
                </c:pt>
                <c:pt idx="66774">
                  <c:v>9.4330899999999995E-2</c:v>
                </c:pt>
                <c:pt idx="66775">
                  <c:v>9.3726100000000007E-2</c:v>
                </c:pt>
                <c:pt idx="66776">
                  <c:v>9.3064800000000003E-2</c:v>
                </c:pt>
                <c:pt idx="66777">
                  <c:v>9.2346899999999996E-2</c:v>
                </c:pt>
                <c:pt idx="66778">
                  <c:v>9.1572799999999996E-2</c:v>
                </c:pt>
                <c:pt idx="66779">
                  <c:v>9.0742299999999998E-2</c:v>
                </c:pt>
                <c:pt idx="66780">
                  <c:v>8.9855500000000005E-2</c:v>
                </c:pt>
                <c:pt idx="66781">
                  <c:v>8.8912500000000005E-2</c:v>
                </c:pt>
                <c:pt idx="66782">
                  <c:v>8.7913400000000003E-2</c:v>
                </c:pt>
                <c:pt idx="66783">
                  <c:v>8.68588E-2</c:v>
                </c:pt>
                <c:pt idx="66784">
                  <c:v>8.5749199999999998E-2</c:v>
                </c:pt>
                <c:pt idx="66785">
                  <c:v>8.4584999999999994E-2</c:v>
                </c:pt>
                <c:pt idx="66786">
                  <c:v>8.33676E-2</c:v>
                </c:pt>
                <c:pt idx="66787">
                  <c:v>8.2098299999999999E-2</c:v>
                </c:pt>
                <c:pt idx="66788">
                  <c:v>8.0778699999999995E-2</c:v>
                </c:pt>
                <c:pt idx="66789">
                  <c:v>7.94097E-2</c:v>
                </c:pt>
                <c:pt idx="66790">
                  <c:v>7.7992599999999995E-2</c:v>
                </c:pt>
                <c:pt idx="66791">
                  <c:v>7.6528499999999999E-2</c:v>
                </c:pt>
                <c:pt idx="66792">
                  <c:v>7.50194E-2</c:v>
                </c:pt>
                <c:pt idx="66793">
                  <c:v>7.3467599999999994E-2</c:v>
                </c:pt>
                <c:pt idx="66794">
                  <c:v>7.1875400000000006E-2</c:v>
                </c:pt>
                <c:pt idx="66795">
                  <c:v>7.02454E-2</c:v>
                </c:pt>
                <c:pt idx="66796">
                  <c:v>6.8578899999999998E-2</c:v>
                </c:pt>
                <c:pt idx="66797">
                  <c:v>6.6877000000000006E-2</c:v>
                </c:pt>
                <c:pt idx="66798">
                  <c:v>6.5141299999999999E-2</c:v>
                </c:pt>
                <c:pt idx="66799">
                  <c:v>6.3373899999999997E-2</c:v>
                </c:pt>
                <c:pt idx="66800">
                  <c:v>6.1576899999999997E-2</c:v>
                </c:pt>
                <c:pt idx="66801">
                  <c:v>5.9752300000000001E-2</c:v>
                </c:pt>
                <c:pt idx="66802">
                  <c:v>5.7902099999999998E-2</c:v>
                </c:pt>
                <c:pt idx="66803">
                  <c:v>5.60289E-2</c:v>
                </c:pt>
                <c:pt idx="66804">
                  <c:v>5.41349E-2</c:v>
                </c:pt>
                <c:pt idx="66805">
                  <c:v>5.2222600000000001E-2</c:v>
                </c:pt>
                <c:pt idx="66806">
                  <c:v>5.02943E-2</c:v>
                </c:pt>
                <c:pt idx="66807">
                  <c:v>4.8352399999999997E-2</c:v>
                </c:pt>
                <c:pt idx="66808">
                  <c:v>4.6399299999999997E-2</c:v>
                </c:pt>
                <c:pt idx="66809">
                  <c:v>4.4437499999999998E-2</c:v>
                </c:pt>
                <c:pt idx="66810">
                  <c:v>4.2469600000000003E-2</c:v>
                </c:pt>
                <c:pt idx="66811">
                  <c:v>4.0498699999999999E-2</c:v>
                </c:pt>
                <c:pt idx="66812">
                  <c:v>3.8527199999999998E-2</c:v>
                </c:pt>
                <c:pt idx="66813">
                  <c:v>3.6557300000000001E-2</c:v>
                </c:pt>
                <c:pt idx="66814">
                  <c:v>3.4591299999999998E-2</c:v>
                </c:pt>
                <c:pt idx="66815">
                  <c:v>3.2632000000000001E-2</c:v>
                </c:pt>
                <c:pt idx="66816">
                  <c:v>3.0682500000000001E-2</c:v>
                </c:pt>
                <c:pt idx="66817">
                  <c:v>2.8745900000000001E-2</c:v>
                </c:pt>
                <c:pt idx="66818">
                  <c:v>2.68253E-2</c:v>
                </c:pt>
                <c:pt idx="66819">
                  <c:v>2.4923399999999998E-2</c:v>
                </c:pt>
                <c:pt idx="66820">
                  <c:v>2.3043000000000001E-2</c:v>
                </c:pt>
                <c:pt idx="66821">
                  <c:v>2.1186300000000002E-2</c:v>
                </c:pt>
                <c:pt idx="66822">
                  <c:v>1.9356000000000002E-2</c:v>
                </c:pt>
                <c:pt idx="66823">
                  <c:v>1.7554899999999998E-2</c:v>
                </c:pt>
                <c:pt idx="66824">
                  <c:v>1.5785799999999999E-2</c:v>
                </c:pt>
                <c:pt idx="66825">
                  <c:v>1.40517E-2</c:v>
                </c:pt>
                <c:pt idx="66826">
                  <c:v>1.2355700000000001E-2</c:v>
                </c:pt>
                <c:pt idx="66827">
                  <c:v>1.07005E-2</c:v>
                </c:pt>
                <c:pt idx="66828" formatCode="0.00E+00">
                  <c:v>9.0873199999999994E-3</c:v>
                </c:pt>
                <c:pt idx="66829" formatCode="0.00E+00">
                  <c:v>7.51763E-3</c:v>
                </c:pt>
                <c:pt idx="66830" formatCode="0.00E+00">
                  <c:v>5.9932700000000002E-3</c:v>
                </c:pt>
                <c:pt idx="66831" formatCode="0.00E+00">
                  <c:v>4.5162199999999996E-3</c:v>
                </c:pt>
                <c:pt idx="66832" formatCode="0.00E+00">
                  <c:v>3.0882700000000002E-3</c:v>
                </c:pt>
                <c:pt idx="66833" formatCode="0.00E+00">
                  <c:v>1.7111299999999999E-3</c:v>
                </c:pt>
                <c:pt idx="66834" formatCode="0.00E+00">
                  <c:v>3.8644800000000001E-4</c:v>
                </c:pt>
                <c:pt idx="66835" formatCode="0.00E+00">
                  <c:v>-8.8425600000000004E-4</c:v>
                </c:pt>
                <c:pt idx="66836" formatCode="0.00E+00">
                  <c:v>-2.0994799999999999E-3</c:v>
                </c:pt>
                <c:pt idx="66837" formatCode="0.00E+00">
                  <c:v>-3.2577299999999999E-3</c:v>
                </c:pt>
                <c:pt idx="66838" formatCode="0.00E+00">
                  <c:v>-4.3575799999999998E-3</c:v>
                </c:pt>
                <c:pt idx="66839" formatCode="0.00E+00">
                  <c:v>-5.3977699999999997E-3</c:v>
                </c:pt>
                <c:pt idx="66840" formatCode="0.00E+00">
                  <c:v>-6.3772500000000001E-3</c:v>
                </c:pt>
                <c:pt idx="66841" formatCode="0.00E+00">
                  <c:v>-7.2951500000000002E-3</c:v>
                </c:pt>
                <c:pt idx="66842" formatCode="0.00E+00">
                  <c:v>-8.1506800000000004E-3</c:v>
                </c:pt>
                <c:pt idx="66843" formatCode="0.00E+00">
                  <c:v>-8.9430299999999994E-3</c:v>
                </c:pt>
                <c:pt idx="66844" formatCode="0.00E+00">
                  <c:v>-9.6715700000000009E-3</c:v>
                </c:pt>
                <c:pt idx="66845">
                  <c:v>-1.03359E-2</c:v>
                </c:pt>
                <c:pt idx="66846">
                  <c:v>-1.0935800000000001E-2</c:v>
                </c:pt>
                <c:pt idx="66847">
                  <c:v>-1.14707E-2</c:v>
                </c:pt>
                <c:pt idx="66848">
                  <c:v>-1.19404E-2</c:v>
                </c:pt>
                <c:pt idx="66849">
                  <c:v>-1.23445E-2</c:v>
                </c:pt>
                <c:pt idx="66850">
                  <c:v>-1.2683E-2</c:v>
                </c:pt>
                <c:pt idx="66851">
                  <c:v>-1.29558E-2</c:v>
                </c:pt>
                <c:pt idx="66852">
                  <c:v>-1.31629E-2</c:v>
                </c:pt>
                <c:pt idx="66853">
                  <c:v>-1.33048E-2</c:v>
                </c:pt>
                <c:pt idx="66854">
                  <c:v>-1.33819E-2</c:v>
                </c:pt>
                <c:pt idx="66855">
                  <c:v>-1.33948E-2</c:v>
                </c:pt>
                <c:pt idx="66856">
                  <c:v>-1.33443E-2</c:v>
                </c:pt>
                <c:pt idx="66857">
                  <c:v>-1.32312E-2</c:v>
                </c:pt>
                <c:pt idx="66858">
                  <c:v>-1.30563E-2</c:v>
                </c:pt>
                <c:pt idx="66859">
                  <c:v>-1.28209E-2</c:v>
                </c:pt>
                <c:pt idx="66860">
                  <c:v>-1.25259E-2</c:v>
                </c:pt>
                <c:pt idx="66861">
                  <c:v>-1.21727E-2</c:v>
                </c:pt>
                <c:pt idx="66862">
                  <c:v>-1.17626E-2</c:v>
                </c:pt>
                <c:pt idx="66863">
                  <c:v>-1.1297E-2</c:v>
                </c:pt>
                <c:pt idx="66864">
                  <c:v>-1.07771E-2</c:v>
                </c:pt>
                <c:pt idx="66865">
                  <c:v>-1.02045E-2</c:v>
                </c:pt>
                <c:pt idx="66866" formatCode="0.00E+00">
                  <c:v>-9.5807600000000007E-3</c:v>
                </c:pt>
                <c:pt idx="66867" formatCode="0.00E+00">
                  <c:v>-8.9074500000000008E-3</c:v>
                </c:pt>
                <c:pt idx="66868" formatCode="0.00E+00">
                  <c:v>-8.1863500000000002E-3</c:v>
                </c:pt>
                <c:pt idx="66869" formatCode="0.00E+00">
                  <c:v>-7.4192700000000004E-3</c:v>
                </c:pt>
                <c:pt idx="66870" formatCode="0.00E+00">
                  <c:v>-6.6081600000000001E-3</c:v>
                </c:pt>
                <c:pt idx="66871" formatCode="0.00E+00">
                  <c:v>-5.7551199999999999E-3</c:v>
                </c:pt>
                <c:pt idx="66872" formatCode="0.00E+00">
                  <c:v>-4.8623E-3</c:v>
                </c:pt>
                <c:pt idx="66873" formatCode="0.00E+00">
                  <c:v>-3.9318599999999997E-3</c:v>
                </c:pt>
                <c:pt idx="66874" formatCode="0.00E+00">
                  <c:v>-2.9659500000000002E-3</c:v>
                </c:pt>
                <c:pt idx="66875" formatCode="0.00E+00">
                  <c:v>-1.9667500000000002E-3</c:v>
                </c:pt>
                <c:pt idx="66876" formatCode="0.00E+00">
                  <c:v>-9.36387E-4</c:v>
                </c:pt>
                <c:pt idx="66877" formatCode="0.00E+00">
                  <c:v>1.2287499999999999E-4</c:v>
                </c:pt>
                <c:pt idx="66878" formatCode="0.00E+00">
                  <c:v>1.20868E-3</c:v>
                </c:pt>
                <c:pt idx="66879" formatCode="0.00E+00">
                  <c:v>2.3186399999999999E-3</c:v>
                </c:pt>
                <c:pt idx="66880" formatCode="0.00E+00">
                  <c:v>3.4503400000000001E-3</c:v>
                </c:pt>
                <c:pt idx="66881" formatCode="0.00E+00">
                  <c:v>4.6014799999999998E-3</c:v>
                </c:pt>
                <c:pt idx="66882" formatCode="0.00E+00">
                  <c:v>5.7698699999999999E-3</c:v>
                </c:pt>
                <c:pt idx="66883" formatCode="0.00E+00">
                  <c:v>6.9531999999999997E-3</c:v>
                </c:pt>
                <c:pt idx="66884" formatCode="0.00E+00">
                  <c:v>8.1490099999999999E-3</c:v>
                </c:pt>
                <c:pt idx="66885" formatCode="0.00E+00">
                  <c:v>9.3549099999999993E-3</c:v>
                </c:pt>
                <c:pt idx="66886">
                  <c:v>1.05687E-2</c:v>
                </c:pt>
                <c:pt idx="66887">
                  <c:v>1.1788399999999999E-2</c:v>
                </c:pt>
                <c:pt idx="66888">
                  <c:v>1.30116E-2</c:v>
                </c:pt>
                <c:pt idx="66889">
                  <c:v>1.4236E-2</c:v>
                </c:pt>
                <c:pt idx="66890">
                  <c:v>1.5459199999999999E-2</c:v>
                </c:pt>
                <c:pt idx="66891">
                  <c:v>1.6679200000000002E-2</c:v>
                </c:pt>
                <c:pt idx="66892">
                  <c:v>1.7893699999999998E-2</c:v>
                </c:pt>
                <c:pt idx="66893">
                  <c:v>1.91004E-2</c:v>
                </c:pt>
                <c:pt idx="66894">
                  <c:v>2.0297099999999998E-2</c:v>
                </c:pt>
                <c:pt idx="66895">
                  <c:v>2.1481900000000002E-2</c:v>
                </c:pt>
                <c:pt idx="66896">
                  <c:v>2.2652800000000001E-2</c:v>
                </c:pt>
                <c:pt idx="66897">
                  <c:v>2.3807999999999999E-2</c:v>
                </c:pt>
                <c:pt idx="66898">
                  <c:v>2.49459E-2</c:v>
                </c:pt>
                <c:pt idx="66899">
                  <c:v>2.6064400000000001E-2</c:v>
                </c:pt>
                <c:pt idx="66900">
                  <c:v>2.71618E-2</c:v>
                </c:pt>
                <c:pt idx="66901">
                  <c:v>2.8236500000000001E-2</c:v>
                </c:pt>
                <c:pt idx="66902">
                  <c:v>2.9286800000000002E-2</c:v>
                </c:pt>
                <c:pt idx="66903">
                  <c:v>3.0311299999999999E-2</c:v>
                </c:pt>
                <c:pt idx="66904">
                  <c:v>3.1308700000000002E-2</c:v>
                </c:pt>
                <c:pt idx="66905">
                  <c:v>3.2277699999999999E-2</c:v>
                </c:pt>
                <c:pt idx="66906">
                  <c:v>3.3216900000000001E-2</c:v>
                </c:pt>
                <c:pt idx="66907">
                  <c:v>3.4125099999999998E-2</c:v>
                </c:pt>
                <c:pt idx="66908">
                  <c:v>3.50011E-2</c:v>
                </c:pt>
                <c:pt idx="66909">
                  <c:v>3.5843699999999999E-2</c:v>
                </c:pt>
                <c:pt idx="66910">
                  <c:v>3.6652200000000003E-2</c:v>
                </c:pt>
                <c:pt idx="66911">
                  <c:v>3.74255E-2</c:v>
                </c:pt>
                <c:pt idx="66912">
                  <c:v>3.8163299999999997E-2</c:v>
                </c:pt>
                <c:pt idx="66913">
                  <c:v>3.8864900000000001E-2</c:v>
                </c:pt>
                <c:pt idx="66914">
                  <c:v>3.9529500000000002E-2</c:v>
                </c:pt>
                <c:pt idx="66915">
                  <c:v>4.0156600000000001E-2</c:v>
                </c:pt>
                <c:pt idx="66916">
                  <c:v>4.0745700000000003E-2</c:v>
                </c:pt>
                <c:pt idx="66917">
                  <c:v>4.1296899999999997E-2</c:v>
                </c:pt>
                <c:pt idx="66918">
                  <c:v>4.1810100000000003E-2</c:v>
                </c:pt>
                <c:pt idx="66919">
                  <c:v>4.2285099999999999E-2</c:v>
                </c:pt>
                <c:pt idx="66920">
                  <c:v>4.27219E-2</c:v>
                </c:pt>
                <c:pt idx="66921">
                  <c:v>4.3120800000000001E-2</c:v>
                </c:pt>
                <c:pt idx="66922">
                  <c:v>4.3481800000000001E-2</c:v>
                </c:pt>
                <c:pt idx="66923">
                  <c:v>4.3805200000000002E-2</c:v>
                </c:pt>
                <c:pt idx="66924">
                  <c:v>4.4091100000000001E-2</c:v>
                </c:pt>
                <c:pt idx="66925">
                  <c:v>4.43396E-2</c:v>
                </c:pt>
                <c:pt idx="66926">
                  <c:v>4.4551199999999999E-2</c:v>
                </c:pt>
                <c:pt idx="66927">
                  <c:v>4.4726399999999999E-2</c:v>
                </c:pt>
                <c:pt idx="66928">
                  <c:v>4.4865700000000001E-2</c:v>
                </c:pt>
                <c:pt idx="66929">
                  <c:v>4.49699E-2</c:v>
                </c:pt>
                <c:pt idx="66930">
                  <c:v>4.5039900000000001E-2</c:v>
                </c:pt>
                <c:pt idx="66931">
                  <c:v>4.5076600000000001E-2</c:v>
                </c:pt>
                <c:pt idx="66932">
                  <c:v>4.50809E-2</c:v>
                </c:pt>
                <c:pt idx="66933">
                  <c:v>4.5053900000000001E-2</c:v>
                </c:pt>
                <c:pt idx="66934">
                  <c:v>4.4996700000000001E-2</c:v>
                </c:pt>
                <c:pt idx="66935">
                  <c:v>4.4910600000000002E-2</c:v>
                </c:pt>
                <c:pt idx="66936">
                  <c:v>4.4796999999999997E-2</c:v>
                </c:pt>
                <c:pt idx="66937">
                  <c:v>4.4657099999999998E-2</c:v>
                </c:pt>
                <c:pt idx="66938">
                  <c:v>4.4491999999999997E-2</c:v>
                </c:pt>
                <c:pt idx="66939">
                  <c:v>4.43027E-2</c:v>
                </c:pt>
                <c:pt idx="66940">
                  <c:v>4.4090799999999999E-2</c:v>
                </c:pt>
                <c:pt idx="66941">
                  <c:v>4.3857500000000001E-2</c:v>
                </c:pt>
                <c:pt idx="66942">
                  <c:v>4.3604499999999997E-2</c:v>
                </c:pt>
                <c:pt idx="66943">
                  <c:v>4.3333400000000001E-2</c:v>
                </c:pt>
                <c:pt idx="66944">
                  <c:v>4.3045699999999999E-2</c:v>
                </c:pt>
                <c:pt idx="66945">
                  <c:v>4.27429E-2</c:v>
                </c:pt>
                <c:pt idx="66946">
                  <c:v>4.2426199999999997E-2</c:v>
                </c:pt>
                <c:pt idx="66947">
                  <c:v>4.2097299999999997E-2</c:v>
                </c:pt>
                <c:pt idx="66948">
                  <c:v>4.1757900000000001E-2</c:v>
                </c:pt>
                <c:pt idx="66949">
                  <c:v>4.1409500000000002E-2</c:v>
                </c:pt>
                <c:pt idx="66950">
                  <c:v>4.1053800000000001E-2</c:v>
                </c:pt>
                <c:pt idx="66951">
                  <c:v>4.0692199999999998E-2</c:v>
                </c:pt>
                <c:pt idx="66952">
                  <c:v>4.0326399999999998E-2</c:v>
                </c:pt>
                <c:pt idx="66953">
                  <c:v>3.9957899999999998E-2</c:v>
                </c:pt>
                <c:pt idx="66954">
                  <c:v>3.9588100000000001E-2</c:v>
                </c:pt>
                <c:pt idx="66955">
                  <c:v>3.9218599999999999E-2</c:v>
                </c:pt>
                <c:pt idx="66956">
                  <c:v>3.8850799999999998E-2</c:v>
                </c:pt>
                <c:pt idx="66957">
                  <c:v>3.8485900000000003E-2</c:v>
                </c:pt>
                <c:pt idx="66958">
                  <c:v>3.81255E-2</c:v>
                </c:pt>
                <c:pt idx="66959">
                  <c:v>3.7770999999999999E-2</c:v>
                </c:pt>
                <c:pt idx="66960">
                  <c:v>3.7423600000000001E-2</c:v>
                </c:pt>
                <c:pt idx="66961">
                  <c:v>3.7084800000000001E-2</c:v>
                </c:pt>
                <c:pt idx="66962">
                  <c:v>3.6755599999999999E-2</c:v>
                </c:pt>
                <c:pt idx="66963">
                  <c:v>3.6437499999999998E-2</c:v>
                </c:pt>
                <c:pt idx="66964">
                  <c:v>3.6131700000000003E-2</c:v>
                </c:pt>
                <c:pt idx="66965">
                  <c:v>3.5839299999999998E-2</c:v>
                </c:pt>
                <c:pt idx="66966">
                  <c:v>3.5561299999999997E-2</c:v>
                </c:pt>
                <c:pt idx="66967">
                  <c:v>3.5298799999999998E-2</c:v>
                </c:pt>
                <c:pt idx="66968">
                  <c:v>3.5052899999999998E-2</c:v>
                </c:pt>
                <c:pt idx="66969">
                  <c:v>3.48242E-2</c:v>
                </c:pt>
                <c:pt idx="66970">
                  <c:v>3.4613699999999997E-2</c:v>
                </c:pt>
                <c:pt idx="66971">
                  <c:v>3.4422000000000001E-2</c:v>
                </c:pt>
                <c:pt idx="66972">
                  <c:v>3.42499E-2</c:v>
                </c:pt>
                <c:pt idx="66973">
                  <c:v>3.40979E-2</c:v>
                </c:pt>
                <c:pt idx="66974">
                  <c:v>3.39666E-2</c:v>
                </c:pt>
                <c:pt idx="66975">
                  <c:v>3.3856600000000001E-2</c:v>
                </c:pt>
                <c:pt idx="66976">
                  <c:v>3.3768300000000001E-2</c:v>
                </c:pt>
                <c:pt idx="66977">
                  <c:v>3.3702000000000003E-2</c:v>
                </c:pt>
                <c:pt idx="66978">
                  <c:v>3.3658E-2</c:v>
                </c:pt>
                <c:pt idx="66979">
                  <c:v>3.3636399999999997E-2</c:v>
                </c:pt>
                <c:pt idx="66980">
                  <c:v>3.3637399999999998E-2</c:v>
                </c:pt>
                <c:pt idx="66981">
                  <c:v>3.3660900000000001E-2</c:v>
                </c:pt>
                <c:pt idx="66982">
                  <c:v>3.3706899999999998E-2</c:v>
                </c:pt>
                <c:pt idx="66983">
                  <c:v>3.3775300000000001E-2</c:v>
                </c:pt>
                <c:pt idx="66984">
                  <c:v>3.3865600000000003E-2</c:v>
                </c:pt>
                <c:pt idx="66985">
                  <c:v>3.3977599999999997E-2</c:v>
                </c:pt>
                <c:pt idx="66986">
                  <c:v>3.41109E-2</c:v>
                </c:pt>
                <c:pt idx="66987">
                  <c:v>3.4264900000000001E-2</c:v>
                </c:pt>
                <c:pt idx="66988">
                  <c:v>3.4439200000000003E-2</c:v>
                </c:pt>
                <c:pt idx="66989">
                  <c:v>3.4632999999999997E-2</c:v>
                </c:pt>
                <c:pt idx="66990">
                  <c:v>3.4845599999999997E-2</c:v>
                </c:pt>
                <c:pt idx="66991">
                  <c:v>3.5076099999999999E-2</c:v>
                </c:pt>
                <c:pt idx="66992">
                  <c:v>3.5323500000000001E-2</c:v>
                </c:pt>
                <c:pt idx="66993">
                  <c:v>3.5587000000000001E-2</c:v>
                </c:pt>
                <c:pt idx="66994">
                  <c:v>3.5865599999999997E-2</c:v>
                </c:pt>
                <c:pt idx="66995">
                  <c:v>3.6158099999999999E-2</c:v>
                </c:pt>
                <c:pt idx="66996">
                  <c:v>3.6463200000000001E-2</c:v>
                </c:pt>
                <c:pt idx="66997">
                  <c:v>3.6779600000000003E-2</c:v>
                </c:pt>
                <c:pt idx="66998">
                  <c:v>3.7106E-2</c:v>
                </c:pt>
                <c:pt idx="66999">
                  <c:v>3.7441200000000001E-2</c:v>
                </c:pt>
                <c:pt idx="67000">
                  <c:v>3.7783600000000001E-2</c:v>
                </c:pt>
                <c:pt idx="67001">
                  <c:v>3.81318E-2</c:v>
                </c:pt>
                <c:pt idx="67002">
                  <c:v>3.8484200000000003E-2</c:v>
                </c:pt>
                <c:pt idx="67003">
                  <c:v>3.8839199999999997E-2</c:v>
                </c:pt>
                <c:pt idx="67004">
                  <c:v>3.9195199999999999E-2</c:v>
                </c:pt>
                <c:pt idx="67005">
                  <c:v>3.9550599999999998E-2</c:v>
                </c:pt>
                <c:pt idx="67006">
                  <c:v>3.9903599999999997E-2</c:v>
                </c:pt>
                <c:pt idx="67007">
                  <c:v>4.0252299999999998E-2</c:v>
                </c:pt>
                <c:pt idx="67008">
                  <c:v>4.0595100000000002E-2</c:v>
                </c:pt>
                <c:pt idx="67009">
                  <c:v>4.0930099999999997E-2</c:v>
                </c:pt>
                <c:pt idx="67010">
                  <c:v>4.1255600000000003E-2</c:v>
                </c:pt>
                <c:pt idx="67011">
                  <c:v>4.1569599999999998E-2</c:v>
                </c:pt>
                <c:pt idx="67012">
                  <c:v>4.1870400000000002E-2</c:v>
                </c:pt>
                <c:pt idx="67013">
                  <c:v>4.2155999999999999E-2</c:v>
                </c:pt>
                <c:pt idx="67014">
                  <c:v>4.2424700000000003E-2</c:v>
                </c:pt>
                <c:pt idx="67015">
                  <c:v>4.2674499999999997E-2</c:v>
                </c:pt>
                <c:pt idx="67016">
                  <c:v>4.2903499999999997E-2</c:v>
                </c:pt>
                <c:pt idx="67017">
                  <c:v>4.31099E-2</c:v>
                </c:pt>
                <c:pt idx="67018">
                  <c:v>4.3291700000000002E-2</c:v>
                </c:pt>
                <c:pt idx="67019">
                  <c:v>4.3447199999999998E-2</c:v>
                </c:pt>
                <c:pt idx="67020">
                  <c:v>4.3574500000000002E-2</c:v>
                </c:pt>
                <c:pt idx="67021">
                  <c:v>4.36719E-2</c:v>
                </c:pt>
                <c:pt idx="67022">
                  <c:v>4.3737600000000001E-2</c:v>
                </c:pt>
                <c:pt idx="67023">
                  <c:v>4.3769700000000002E-2</c:v>
                </c:pt>
                <c:pt idx="67024">
                  <c:v>4.3766699999999999E-2</c:v>
                </c:pt>
                <c:pt idx="67025">
                  <c:v>4.3726800000000003E-2</c:v>
                </c:pt>
                <c:pt idx="67026">
                  <c:v>4.3648399999999997E-2</c:v>
                </c:pt>
                <c:pt idx="67027">
                  <c:v>4.3529999999999999E-2</c:v>
                </c:pt>
                <c:pt idx="67028">
                  <c:v>4.3370100000000002E-2</c:v>
                </c:pt>
                <c:pt idx="67029">
                  <c:v>4.3167200000000003E-2</c:v>
                </c:pt>
                <c:pt idx="67030">
                  <c:v>4.2919800000000001E-2</c:v>
                </c:pt>
                <c:pt idx="67031">
                  <c:v>4.2626799999999999E-2</c:v>
                </c:pt>
                <c:pt idx="67032">
                  <c:v>4.2286700000000003E-2</c:v>
                </c:pt>
                <c:pt idx="67033">
                  <c:v>4.1898400000000002E-2</c:v>
                </c:pt>
                <c:pt idx="67034">
                  <c:v>4.1460799999999999E-2</c:v>
                </c:pt>
                <c:pt idx="67035">
                  <c:v>4.0972799999999997E-2</c:v>
                </c:pt>
                <c:pt idx="67036">
                  <c:v>4.0433400000000001E-2</c:v>
                </c:pt>
                <c:pt idx="67037">
                  <c:v>3.9841799999999997E-2</c:v>
                </c:pt>
                <c:pt idx="67038">
                  <c:v>3.9197200000000001E-2</c:v>
                </c:pt>
                <c:pt idx="67039">
                  <c:v>3.8498499999999998E-2</c:v>
                </c:pt>
                <c:pt idx="67040">
                  <c:v>3.77452E-2</c:v>
                </c:pt>
                <c:pt idx="67041">
                  <c:v>3.6936700000000003E-2</c:v>
                </c:pt>
                <c:pt idx="67042">
                  <c:v>3.6072600000000003E-2</c:v>
                </c:pt>
                <c:pt idx="67043">
                  <c:v>3.5152500000000003E-2</c:v>
                </c:pt>
                <c:pt idx="67044">
                  <c:v>3.4176100000000001E-2</c:v>
                </c:pt>
                <c:pt idx="67045">
                  <c:v>3.3143300000000001E-2</c:v>
                </c:pt>
                <c:pt idx="67046">
                  <c:v>3.2053999999999999E-2</c:v>
                </c:pt>
                <c:pt idx="67047">
                  <c:v>3.09083E-2</c:v>
                </c:pt>
                <c:pt idx="67048">
                  <c:v>2.9706300000000001E-2</c:v>
                </c:pt>
                <c:pt idx="67049">
                  <c:v>2.8448399999999999E-2</c:v>
                </c:pt>
                <c:pt idx="67050">
                  <c:v>2.71349E-2</c:v>
                </c:pt>
                <c:pt idx="67051">
                  <c:v>2.5766299999999999E-2</c:v>
                </c:pt>
                <c:pt idx="67052">
                  <c:v>2.4343099999999999E-2</c:v>
                </c:pt>
                <c:pt idx="67053">
                  <c:v>2.28662E-2</c:v>
                </c:pt>
                <c:pt idx="67054">
                  <c:v>2.1336399999999998E-2</c:v>
                </c:pt>
                <c:pt idx="67055">
                  <c:v>1.9754500000000001E-2</c:v>
                </c:pt>
                <c:pt idx="67056">
                  <c:v>1.8121600000000002E-2</c:v>
                </c:pt>
                <c:pt idx="67057">
                  <c:v>1.6438899999999999E-2</c:v>
                </c:pt>
                <c:pt idx="67058">
                  <c:v>1.4707700000000001E-2</c:v>
                </c:pt>
                <c:pt idx="67059">
                  <c:v>1.29292E-2</c:v>
                </c:pt>
                <c:pt idx="67060">
                  <c:v>1.1104899999999999E-2</c:v>
                </c:pt>
                <c:pt idx="67061" formatCode="0.00E+00">
                  <c:v>9.2364999999999999E-3</c:v>
                </c:pt>
                <c:pt idx="67062" formatCode="0.00E+00">
                  <c:v>7.3255600000000001E-3</c:v>
                </c:pt>
                <c:pt idx="67063" formatCode="0.00E+00">
                  <c:v>5.3738800000000001E-3</c:v>
                </c:pt>
                <c:pt idx="67064" formatCode="0.00E+00">
                  <c:v>3.38332E-3</c:v>
                </c:pt>
                <c:pt idx="67065" formatCode="0.00E+00">
                  <c:v>1.3558400000000001E-3</c:v>
                </c:pt>
                <c:pt idx="67066" formatCode="0.00E+00">
                  <c:v>-7.0651500000000001E-4</c:v>
                </c:pt>
                <c:pt idx="67067" formatCode="0.00E+00">
                  <c:v>-2.8015900000000001E-3</c:v>
                </c:pt>
                <c:pt idx="67068" formatCode="0.00E+00">
                  <c:v>-4.9271499999999999E-3</c:v>
                </c:pt>
                <c:pt idx="67069" formatCode="0.00E+00">
                  <c:v>-7.08093E-3</c:v>
                </c:pt>
                <c:pt idx="67070" formatCode="0.00E+00">
                  <c:v>-9.2606400000000005E-3</c:v>
                </c:pt>
                <c:pt idx="67071">
                  <c:v>-1.1463900000000001E-2</c:v>
                </c:pt>
                <c:pt idx="67072">
                  <c:v>-1.36881E-2</c:v>
                </c:pt>
                <c:pt idx="67073">
                  <c:v>-1.5930699999999999E-2</c:v>
                </c:pt>
                <c:pt idx="67074">
                  <c:v>-1.81891E-2</c:v>
                </c:pt>
                <c:pt idx="67075">
                  <c:v>-2.04605E-2</c:v>
                </c:pt>
                <c:pt idx="67076">
                  <c:v>-2.2742100000000001E-2</c:v>
                </c:pt>
                <c:pt idx="67077">
                  <c:v>-2.50312E-2</c:v>
                </c:pt>
                <c:pt idx="67078">
                  <c:v>-2.73248E-2</c:v>
                </c:pt>
                <c:pt idx="67079">
                  <c:v>-2.96201E-2</c:v>
                </c:pt>
                <c:pt idx="67080">
                  <c:v>-3.1913900000000002E-2</c:v>
                </c:pt>
                <c:pt idx="67081">
                  <c:v>-3.4203400000000002E-2</c:v>
                </c:pt>
                <c:pt idx="67082">
                  <c:v>-3.6485499999999997E-2</c:v>
                </c:pt>
                <c:pt idx="67083">
                  <c:v>-3.8757199999999999E-2</c:v>
                </c:pt>
                <c:pt idx="67084">
                  <c:v>-4.1015299999999998E-2</c:v>
                </c:pt>
                <c:pt idx="67085">
                  <c:v>-4.3256700000000002E-2</c:v>
                </c:pt>
                <c:pt idx="67086">
                  <c:v>-4.5478299999999999E-2</c:v>
                </c:pt>
                <c:pt idx="67087">
                  <c:v>-4.76771E-2</c:v>
                </c:pt>
                <c:pt idx="67088">
                  <c:v>-4.98498E-2</c:v>
                </c:pt>
                <c:pt idx="67089">
                  <c:v>-5.1993400000000002E-2</c:v>
                </c:pt>
                <c:pt idx="67090">
                  <c:v>-5.4104800000000002E-2</c:v>
                </c:pt>
                <c:pt idx="67091">
                  <c:v>-5.61807E-2</c:v>
                </c:pt>
                <c:pt idx="67092">
                  <c:v>-5.8218300000000001E-2</c:v>
                </c:pt>
                <c:pt idx="67093">
                  <c:v>-6.0214299999999998E-2</c:v>
                </c:pt>
                <c:pt idx="67094">
                  <c:v>-6.2165900000000003E-2</c:v>
                </c:pt>
                <c:pt idx="67095">
                  <c:v>-6.4069899999999999E-2</c:v>
                </c:pt>
                <c:pt idx="67096">
                  <c:v>-6.5923399999999993E-2</c:v>
                </c:pt>
                <c:pt idx="67097">
                  <c:v>-6.7723599999999995E-2</c:v>
                </c:pt>
                <c:pt idx="67098">
                  <c:v>-6.9467500000000001E-2</c:v>
                </c:pt>
                <c:pt idx="67099">
                  <c:v>-7.1152400000000005E-2</c:v>
                </c:pt>
                <c:pt idx="67100">
                  <c:v>-7.2775599999999996E-2</c:v>
                </c:pt>
                <c:pt idx="67101">
                  <c:v>-7.4334200000000003E-2</c:v>
                </c:pt>
                <c:pt idx="67102">
                  <c:v>-7.5825799999999999E-2</c:v>
                </c:pt>
                <c:pt idx="67103">
                  <c:v>-7.7247800000000005E-2</c:v>
                </c:pt>
                <c:pt idx="67104">
                  <c:v>-7.8597700000000006E-2</c:v>
                </c:pt>
                <c:pt idx="67105">
                  <c:v>-7.9873100000000002E-2</c:v>
                </c:pt>
                <c:pt idx="67106">
                  <c:v>-8.1071900000000002E-2</c:v>
                </c:pt>
                <c:pt idx="67107">
                  <c:v>-8.2191700000000006E-2</c:v>
                </c:pt>
                <c:pt idx="67108">
                  <c:v>-8.3230399999999996E-2</c:v>
                </c:pt>
                <c:pt idx="67109">
                  <c:v>-8.4186200000000003E-2</c:v>
                </c:pt>
                <c:pt idx="67110">
                  <c:v>-8.5056999999999994E-2</c:v>
                </c:pt>
                <c:pt idx="67111">
                  <c:v>-8.5841100000000004E-2</c:v>
                </c:pt>
                <c:pt idx="67112">
                  <c:v>-8.6536799999999997E-2</c:v>
                </c:pt>
                <c:pt idx="67113">
                  <c:v>-8.7142499999999998E-2</c:v>
                </c:pt>
                <c:pt idx="67114">
                  <c:v>-8.7656800000000007E-2</c:v>
                </c:pt>
                <c:pt idx="67115">
                  <c:v>-8.8078400000000001E-2</c:v>
                </c:pt>
                <c:pt idx="67116">
                  <c:v>-8.8405999999999998E-2</c:v>
                </c:pt>
                <c:pt idx="67117">
                  <c:v>-8.8638599999999998E-2</c:v>
                </c:pt>
                <c:pt idx="67118">
                  <c:v>-8.8775099999999996E-2</c:v>
                </c:pt>
                <c:pt idx="67119">
                  <c:v>-8.8814799999999999E-2</c:v>
                </c:pt>
                <c:pt idx="67120">
                  <c:v>-8.8756799999999997E-2</c:v>
                </c:pt>
                <c:pt idx="67121">
                  <c:v>-8.8600700000000004E-2</c:v>
                </c:pt>
                <c:pt idx="67122">
                  <c:v>-8.8345999999999994E-2</c:v>
                </c:pt>
                <c:pt idx="67123">
                  <c:v>-8.7992500000000001E-2</c:v>
                </c:pt>
                <c:pt idx="67124">
                  <c:v>-8.7540199999999999E-2</c:v>
                </c:pt>
                <c:pt idx="67125">
                  <c:v>-8.6988899999999994E-2</c:v>
                </c:pt>
                <c:pt idx="67126">
                  <c:v>-8.6338799999999993E-2</c:v>
                </c:pt>
                <c:pt idx="67127">
                  <c:v>-8.5590299999999994E-2</c:v>
                </c:pt>
                <c:pt idx="67128">
                  <c:v>-8.4743700000000005E-2</c:v>
                </c:pt>
                <c:pt idx="67129">
                  <c:v>-8.3799600000000002E-2</c:v>
                </c:pt>
                <c:pt idx="67130">
                  <c:v>-8.2758799999999993E-2</c:v>
                </c:pt>
                <c:pt idx="67131">
                  <c:v>-8.1622100000000003E-2</c:v>
                </c:pt>
                <c:pt idx="67132">
                  <c:v>-8.0390400000000001E-2</c:v>
                </c:pt>
                <c:pt idx="67133">
                  <c:v>-7.9064800000000005E-2</c:v>
                </c:pt>
                <c:pt idx="67134">
                  <c:v>-7.7646699999999999E-2</c:v>
                </c:pt>
                <c:pt idx="67135">
                  <c:v>-7.6137499999999997E-2</c:v>
                </c:pt>
                <c:pt idx="67136">
                  <c:v>-7.4538599999999997E-2</c:v>
                </c:pt>
                <c:pt idx="67137">
                  <c:v>-7.2851600000000002E-2</c:v>
                </c:pt>
                <c:pt idx="67138">
                  <c:v>-7.1078500000000003E-2</c:v>
                </c:pt>
                <c:pt idx="67139">
                  <c:v>-6.9221000000000005E-2</c:v>
                </c:pt>
                <c:pt idx="67140">
                  <c:v>-6.7281300000000002E-2</c:v>
                </c:pt>
                <c:pt idx="67141">
                  <c:v>-6.5261399999999997E-2</c:v>
                </c:pt>
                <c:pt idx="67142">
                  <c:v>-6.3163499999999997E-2</c:v>
                </c:pt>
                <c:pt idx="67143">
                  <c:v>-6.0990200000000001E-2</c:v>
                </c:pt>
                <c:pt idx="67144">
                  <c:v>-5.8743799999999999E-2</c:v>
                </c:pt>
                <c:pt idx="67145">
                  <c:v>-5.6427100000000001E-2</c:v>
                </c:pt>
                <c:pt idx="67146">
                  <c:v>-5.4042699999999999E-2</c:v>
                </c:pt>
                <c:pt idx="67147">
                  <c:v>-5.15935E-2</c:v>
                </c:pt>
                <c:pt idx="67148">
                  <c:v>-4.9082199999999999E-2</c:v>
                </c:pt>
                <c:pt idx="67149">
                  <c:v>-4.6511900000000002E-2</c:v>
                </c:pt>
                <c:pt idx="67150">
                  <c:v>-4.3885599999999997E-2</c:v>
                </c:pt>
                <c:pt idx="67151">
                  <c:v>-4.1206699999999999E-2</c:v>
                </c:pt>
                <c:pt idx="67152">
                  <c:v>-3.84783E-2</c:v>
                </c:pt>
                <c:pt idx="67153">
                  <c:v>-3.5703800000000001E-2</c:v>
                </c:pt>
                <c:pt idx="67154">
                  <c:v>-3.2886600000000002E-2</c:v>
                </c:pt>
                <c:pt idx="67155">
                  <c:v>-3.00302E-2</c:v>
                </c:pt>
                <c:pt idx="67156">
                  <c:v>-2.71379E-2</c:v>
                </c:pt>
                <c:pt idx="67157">
                  <c:v>-2.4213599999999998E-2</c:v>
                </c:pt>
                <c:pt idx="67158">
                  <c:v>-2.12607E-2</c:v>
                </c:pt>
                <c:pt idx="67159">
                  <c:v>-1.8282900000000001E-2</c:v>
                </c:pt>
                <c:pt idx="67160">
                  <c:v>-1.5284000000000001E-2</c:v>
                </c:pt>
                <c:pt idx="67161">
                  <c:v>-1.2267699999999999E-2</c:v>
                </c:pt>
                <c:pt idx="67162" formatCode="0.00E+00">
                  <c:v>-9.2377299999999996E-3</c:v>
                </c:pt>
                <c:pt idx="67163" formatCode="0.00E+00">
                  <c:v>-6.1978800000000002E-3</c:v>
                </c:pt>
                <c:pt idx="67164" formatCode="0.00E+00">
                  <c:v>-3.1519400000000002E-3</c:v>
                </c:pt>
                <c:pt idx="67165" formatCode="0.00E+00">
                  <c:v>-1.03923E-4</c:v>
                </c:pt>
                <c:pt idx="67166" formatCode="0.00E+00">
                  <c:v>2.9421500000000001E-3</c:v>
                </c:pt>
                <c:pt idx="67167" formatCode="0.00E+00">
                  <c:v>5.98249E-3</c:v>
                </c:pt>
                <c:pt idx="67168" formatCode="0.00E+00">
                  <c:v>9.01361E-3</c:v>
                </c:pt>
                <c:pt idx="67169">
                  <c:v>1.2031999999999999E-2</c:v>
                </c:pt>
                <c:pt idx="67170">
                  <c:v>1.50338E-2</c:v>
                </c:pt>
                <c:pt idx="67171">
                  <c:v>1.8015300000000001E-2</c:v>
                </c:pt>
                <c:pt idx="67172">
                  <c:v>2.09728E-2</c:v>
                </c:pt>
                <c:pt idx="67173">
                  <c:v>2.3902400000000001E-2</c:v>
                </c:pt>
                <c:pt idx="67174">
                  <c:v>2.6800600000000001E-2</c:v>
                </c:pt>
                <c:pt idx="67175">
                  <c:v>2.9663599999999998E-2</c:v>
                </c:pt>
                <c:pt idx="67176">
                  <c:v>3.2487799999999997E-2</c:v>
                </c:pt>
                <c:pt idx="67177">
                  <c:v>3.5269700000000001E-2</c:v>
                </c:pt>
                <c:pt idx="67178">
                  <c:v>3.8005900000000002E-2</c:v>
                </c:pt>
                <c:pt idx="67179">
                  <c:v>4.0692800000000001E-2</c:v>
                </c:pt>
                <c:pt idx="67180">
                  <c:v>4.3326999999999997E-2</c:v>
                </c:pt>
                <c:pt idx="67181">
                  <c:v>4.59052E-2</c:v>
                </c:pt>
                <c:pt idx="67182">
                  <c:v>4.8424300000000003E-2</c:v>
                </c:pt>
                <c:pt idx="67183">
                  <c:v>5.0881099999999999E-2</c:v>
                </c:pt>
                <c:pt idx="67184">
                  <c:v>5.3272699999999999E-2</c:v>
                </c:pt>
                <c:pt idx="67185">
                  <c:v>5.5596E-2</c:v>
                </c:pt>
                <c:pt idx="67186">
                  <c:v>5.7848400000000001E-2</c:v>
                </c:pt>
                <c:pt idx="67187">
                  <c:v>6.0027200000000003E-2</c:v>
                </c:pt>
                <c:pt idx="67188">
                  <c:v>6.2130100000000001E-2</c:v>
                </c:pt>
                <c:pt idx="67189">
                  <c:v>6.4154500000000003E-2</c:v>
                </c:pt>
                <c:pt idx="67190">
                  <c:v>6.6098000000000004E-2</c:v>
                </c:pt>
                <c:pt idx="67191">
                  <c:v>6.7958099999999994E-2</c:v>
                </c:pt>
                <c:pt idx="67192">
                  <c:v>6.9732500000000003E-2</c:v>
                </c:pt>
                <c:pt idx="67193">
                  <c:v>7.1419399999999994E-2</c:v>
                </c:pt>
                <c:pt idx="67194">
                  <c:v>7.3016700000000004E-2</c:v>
                </c:pt>
                <c:pt idx="67195">
                  <c:v>7.4522900000000003E-2</c:v>
                </c:pt>
                <c:pt idx="67196">
                  <c:v>7.5936600000000007E-2</c:v>
                </c:pt>
                <c:pt idx="67197">
                  <c:v>7.7256599999999995E-2</c:v>
                </c:pt>
                <c:pt idx="67198">
                  <c:v>7.8481599999999999E-2</c:v>
                </c:pt>
                <c:pt idx="67199">
                  <c:v>7.9610399999999998E-2</c:v>
                </c:pt>
                <c:pt idx="67200">
                  <c:v>8.0641400000000002E-2</c:v>
                </c:pt>
                <c:pt idx="67201">
                  <c:v>8.1573900000000005E-2</c:v>
                </c:pt>
                <c:pt idx="67202">
                  <c:v>8.24072E-2</c:v>
                </c:pt>
                <c:pt idx="67203">
                  <c:v>8.3140699999999998E-2</c:v>
                </c:pt>
                <c:pt idx="67204">
                  <c:v>8.3773799999999995E-2</c:v>
                </c:pt>
                <c:pt idx="67205">
                  <c:v>8.43058E-2</c:v>
                </c:pt>
                <c:pt idx="67206">
                  <c:v>8.4736699999999998E-2</c:v>
                </c:pt>
                <c:pt idx="67207">
                  <c:v>8.5066299999999997E-2</c:v>
                </c:pt>
                <c:pt idx="67208">
                  <c:v>8.5294900000000007E-2</c:v>
                </c:pt>
                <c:pt idx="67209">
                  <c:v>8.5422700000000004E-2</c:v>
                </c:pt>
                <c:pt idx="67210">
                  <c:v>8.5450100000000001E-2</c:v>
                </c:pt>
                <c:pt idx="67211">
                  <c:v>8.5377700000000001E-2</c:v>
                </c:pt>
                <c:pt idx="67212">
                  <c:v>8.5206199999999996E-2</c:v>
                </c:pt>
                <c:pt idx="67213">
                  <c:v>8.4936600000000001E-2</c:v>
                </c:pt>
                <c:pt idx="67214">
                  <c:v>8.4569599999999995E-2</c:v>
                </c:pt>
                <c:pt idx="67215">
                  <c:v>8.4105899999999997E-2</c:v>
                </c:pt>
                <c:pt idx="67216">
                  <c:v>8.3546400000000007E-2</c:v>
                </c:pt>
                <c:pt idx="67217">
                  <c:v>8.2892499999999994E-2</c:v>
                </c:pt>
                <c:pt idx="67218">
                  <c:v>8.21461E-2</c:v>
                </c:pt>
                <c:pt idx="67219">
                  <c:v>8.1309000000000006E-2</c:v>
                </c:pt>
                <c:pt idx="67220">
                  <c:v>8.0382800000000004E-2</c:v>
                </c:pt>
                <c:pt idx="67221">
                  <c:v>7.9369300000000004E-2</c:v>
                </c:pt>
                <c:pt idx="67222">
                  <c:v>7.8270199999999998E-2</c:v>
                </c:pt>
                <c:pt idx="67223">
                  <c:v>7.7087600000000006E-2</c:v>
                </c:pt>
                <c:pt idx="67224">
                  <c:v>7.5823699999999994E-2</c:v>
                </c:pt>
                <c:pt idx="67225">
                  <c:v>7.4480500000000005E-2</c:v>
                </c:pt>
                <c:pt idx="67226">
                  <c:v>7.3060100000000003E-2</c:v>
                </c:pt>
                <c:pt idx="67227">
                  <c:v>7.1564799999999998E-2</c:v>
                </c:pt>
                <c:pt idx="67228">
                  <c:v>6.9996799999999998E-2</c:v>
                </c:pt>
                <c:pt idx="67229">
                  <c:v>6.8358500000000003E-2</c:v>
                </c:pt>
                <c:pt idx="67230">
                  <c:v>6.6652699999999995E-2</c:v>
                </c:pt>
                <c:pt idx="67231">
                  <c:v>6.4882200000000001E-2</c:v>
                </c:pt>
                <c:pt idx="67232">
                  <c:v>6.3049900000000006E-2</c:v>
                </c:pt>
                <c:pt idx="67233">
                  <c:v>6.11586E-2</c:v>
                </c:pt>
                <c:pt idx="67234">
                  <c:v>5.9211199999999999E-2</c:v>
                </c:pt>
                <c:pt idx="67235">
                  <c:v>5.7210700000000003E-2</c:v>
                </c:pt>
                <c:pt idx="67236">
                  <c:v>5.5160399999999998E-2</c:v>
                </c:pt>
                <c:pt idx="67237">
                  <c:v>5.30635E-2</c:v>
                </c:pt>
                <c:pt idx="67238">
                  <c:v>5.0923299999999998E-2</c:v>
                </c:pt>
                <c:pt idx="67239">
                  <c:v>4.8743000000000002E-2</c:v>
                </c:pt>
                <c:pt idx="67240">
                  <c:v>4.6525400000000001E-2</c:v>
                </c:pt>
                <c:pt idx="67241">
                  <c:v>4.4273600000000003E-2</c:v>
                </c:pt>
                <c:pt idx="67242">
                  <c:v>4.1990800000000002E-2</c:v>
                </c:pt>
                <c:pt idx="67243">
                  <c:v>3.9680100000000003E-2</c:v>
                </c:pt>
                <c:pt idx="67244">
                  <c:v>3.73449E-2</c:v>
                </c:pt>
                <c:pt idx="67245">
                  <c:v>3.4988699999999998E-2</c:v>
                </c:pt>
                <c:pt idx="67246">
                  <c:v>3.2615100000000001E-2</c:v>
                </c:pt>
                <c:pt idx="67247">
                  <c:v>3.02276E-2</c:v>
                </c:pt>
                <c:pt idx="67248">
                  <c:v>2.7829599999999999E-2</c:v>
                </c:pt>
                <c:pt idx="67249">
                  <c:v>2.5424100000000002E-2</c:v>
                </c:pt>
                <c:pt idx="67250">
                  <c:v>2.3014400000000001E-2</c:v>
                </c:pt>
                <c:pt idx="67251">
                  <c:v>2.0603699999999999E-2</c:v>
                </c:pt>
                <c:pt idx="67252">
                  <c:v>1.8195200000000002E-2</c:v>
                </c:pt>
                <c:pt idx="67253">
                  <c:v>1.5792E-2</c:v>
                </c:pt>
                <c:pt idx="67254">
                  <c:v>1.33969E-2</c:v>
                </c:pt>
                <c:pt idx="67255">
                  <c:v>1.1012900000000001E-2</c:v>
                </c:pt>
                <c:pt idx="67256" formatCode="0.00E+00">
                  <c:v>8.6429000000000002E-3</c:v>
                </c:pt>
                <c:pt idx="67257" formatCode="0.00E+00">
                  <c:v>6.2896699999999998E-3</c:v>
                </c:pt>
                <c:pt idx="67258" formatCode="0.00E+00">
                  <c:v>3.9560200000000002E-3</c:v>
                </c:pt>
                <c:pt idx="67259" formatCode="0.00E+00">
                  <c:v>1.6448599999999999E-3</c:v>
                </c:pt>
                <c:pt idx="67260" formatCode="0.00E+00">
                  <c:v>-6.4078799999999999E-4</c:v>
                </c:pt>
                <c:pt idx="67261" formatCode="0.00E+00">
                  <c:v>-2.8980099999999999E-3</c:v>
                </c:pt>
                <c:pt idx="67262" formatCode="0.00E+00">
                  <c:v>-5.1240299999999999E-3</c:v>
                </c:pt>
                <c:pt idx="67263" formatCode="0.00E+00">
                  <c:v>-7.3161700000000003E-3</c:v>
                </c:pt>
                <c:pt idx="67264" formatCode="0.00E+00">
                  <c:v>-9.4718500000000004E-3</c:v>
                </c:pt>
                <c:pt idx="67265">
                  <c:v>-1.1588899999999999E-2</c:v>
                </c:pt>
                <c:pt idx="67266">
                  <c:v>-1.36653E-2</c:v>
                </c:pt>
                <c:pt idx="67267">
                  <c:v>-1.56992E-2</c:v>
                </c:pt>
                <c:pt idx="67268">
                  <c:v>-1.7688099999999998E-2</c:v>
                </c:pt>
                <c:pt idx="67269">
                  <c:v>-1.9629500000000001E-2</c:v>
                </c:pt>
                <c:pt idx="67270">
                  <c:v>-2.15213E-2</c:v>
                </c:pt>
                <c:pt idx="67271">
                  <c:v>-2.3362000000000001E-2</c:v>
                </c:pt>
                <c:pt idx="67272">
                  <c:v>-2.5149899999999999E-2</c:v>
                </c:pt>
                <c:pt idx="67273">
                  <c:v>-2.6883500000000001E-2</c:v>
                </c:pt>
                <c:pt idx="67274">
                  <c:v>-2.8561400000000001E-2</c:v>
                </c:pt>
                <c:pt idx="67275">
                  <c:v>-3.0182299999999999E-2</c:v>
                </c:pt>
                <c:pt idx="67276">
                  <c:v>-3.1745200000000001E-2</c:v>
                </c:pt>
                <c:pt idx="67277">
                  <c:v>-3.3248899999999998E-2</c:v>
                </c:pt>
                <c:pt idx="67278">
                  <c:v>-3.4692800000000003E-2</c:v>
                </c:pt>
                <c:pt idx="67279">
                  <c:v>-3.60761E-2</c:v>
                </c:pt>
                <c:pt idx="67280">
                  <c:v>-3.73975E-2</c:v>
                </c:pt>
                <c:pt idx="67281">
                  <c:v>-3.8656000000000003E-2</c:v>
                </c:pt>
                <c:pt idx="67282">
                  <c:v>-3.9850999999999998E-2</c:v>
                </c:pt>
                <c:pt idx="67283">
                  <c:v>-4.0982400000000002E-2</c:v>
                </c:pt>
                <c:pt idx="67284">
                  <c:v>-4.2049999999999997E-2</c:v>
                </c:pt>
                <c:pt idx="67285">
                  <c:v>-4.3053500000000001E-2</c:v>
                </c:pt>
                <c:pt idx="67286">
                  <c:v>-4.39926E-2</c:v>
                </c:pt>
                <c:pt idx="67287">
                  <c:v>-4.48671E-2</c:v>
                </c:pt>
                <c:pt idx="67288">
                  <c:v>-4.5677299999999997E-2</c:v>
                </c:pt>
                <c:pt idx="67289">
                  <c:v>-4.6423499999999999E-2</c:v>
                </c:pt>
                <c:pt idx="67290">
                  <c:v>-4.7105899999999999E-2</c:v>
                </c:pt>
                <c:pt idx="67291">
                  <c:v>-4.7724999999999997E-2</c:v>
                </c:pt>
                <c:pt idx="67292">
                  <c:v>-4.8280999999999998E-2</c:v>
                </c:pt>
                <c:pt idx="67293">
                  <c:v>-4.8774499999999998E-2</c:v>
                </c:pt>
                <c:pt idx="67294">
                  <c:v>-4.9206100000000003E-2</c:v>
                </c:pt>
                <c:pt idx="67295">
                  <c:v>-4.9576599999999998E-2</c:v>
                </c:pt>
                <c:pt idx="67296">
                  <c:v>-4.9887399999999998E-2</c:v>
                </c:pt>
                <c:pt idx="67297">
                  <c:v>-5.0139799999999998E-2</c:v>
                </c:pt>
                <c:pt idx="67298">
                  <c:v>-5.0334900000000002E-2</c:v>
                </c:pt>
                <c:pt idx="67299">
                  <c:v>-5.0473499999999998E-2</c:v>
                </c:pt>
                <c:pt idx="67300">
                  <c:v>-5.0556700000000003E-2</c:v>
                </c:pt>
                <c:pt idx="67301">
                  <c:v>-5.0585600000000001E-2</c:v>
                </c:pt>
                <c:pt idx="67302">
                  <c:v>-5.0562099999999999E-2</c:v>
                </c:pt>
                <c:pt idx="67303">
                  <c:v>-5.0487600000000001E-2</c:v>
                </c:pt>
                <c:pt idx="67304">
                  <c:v>-5.0363699999999997E-2</c:v>
                </c:pt>
                <c:pt idx="67305">
                  <c:v>-5.01915E-2</c:v>
                </c:pt>
                <c:pt idx="67306">
                  <c:v>-4.9972700000000002E-2</c:v>
                </c:pt>
                <c:pt idx="67307">
                  <c:v>-4.97096E-2</c:v>
                </c:pt>
                <c:pt idx="67308">
                  <c:v>-4.9404200000000002E-2</c:v>
                </c:pt>
                <c:pt idx="67309">
                  <c:v>-4.9058400000000002E-2</c:v>
                </c:pt>
                <c:pt idx="67310">
                  <c:v>-4.8673899999999999E-2</c:v>
                </c:pt>
                <c:pt idx="67311">
                  <c:v>-4.8252499999999997E-2</c:v>
                </c:pt>
                <c:pt idx="67312">
                  <c:v>-4.7795799999999999E-2</c:v>
                </c:pt>
                <c:pt idx="67313">
                  <c:v>-4.7305199999999999E-2</c:v>
                </c:pt>
                <c:pt idx="67314">
                  <c:v>-4.67821E-2</c:v>
                </c:pt>
                <c:pt idx="67315">
                  <c:v>-4.6228699999999998E-2</c:v>
                </c:pt>
                <c:pt idx="67316">
                  <c:v>-4.5647699999999999E-2</c:v>
                </c:pt>
                <c:pt idx="67317">
                  <c:v>-4.5041499999999998E-2</c:v>
                </c:pt>
                <c:pt idx="67318">
                  <c:v>-4.4412100000000003E-2</c:v>
                </c:pt>
                <c:pt idx="67319">
                  <c:v>-4.3761500000000002E-2</c:v>
                </c:pt>
                <c:pt idx="67320">
                  <c:v>-4.3091499999999998E-2</c:v>
                </c:pt>
                <c:pt idx="67321">
                  <c:v>-4.2404299999999999E-2</c:v>
                </c:pt>
                <c:pt idx="67322">
                  <c:v>-4.1701599999999998E-2</c:v>
                </c:pt>
                <c:pt idx="67323">
                  <c:v>-4.0985500000000001E-2</c:v>
                </c:pt>
                <c:pt idx="67324">
                  <c:v>-4.0258299999999997E-2</c:v>
                </c:pt>
                <c:pt idx="67325">
                  <c:v>-3.9522000000000002E-2</c:v>
                </c:pt>
                <c:pt idx="67326">
                  <c:v>-3.8778800000000002E-2</c:v>
                </c:pt>
                <c:pt idx="67327">
                  <c:v>-3.8030700000000001E-2</c:v>
                </c:pt>
                <c:pt idx="67328">
                  <c:v>-3.7280199999999999E-2</c:v>
                </c:pt>
                <c:pt idx="67329">
                  <c:v>-3.6529300000000001E-2</c:v>
                </c:pt>
                <c:pt idx="67330">
                  <c:v>-3.5779600000000002E-2</c:v>
                </c:pt>
                <c:pt idx="67331">
                  <c:v>-3.5032800000000003E-2</c:v>
                </c:pt>
                <c:pt idx="67332">
                  <c:v>-3.42907E-2</c:v>
                </c:pt>
                <c:pt idx="67333">
                  <c:v>-3.3554800000000003E-2</c:v>
                </c:pt>
                <c:pt idx="67334">
                  <c:v>-3.2826899999999999E-2</c:v>
                </c:pt>
                <c:pt idx="67335">
                  <c:v>-3.2108499999999998E-2</c:v>
                </c:pt>
                <c:pt idx="67336">
                  <c:v>-3.1400999999999998E-2</c:v>
                </c:pt>
                <c:pt idx="67337">
                  <c:v>-3.0705900000000001E-2</c:v>
                </c:pt>
                <c:pt idx="67338">
                  <c:v>-3.0024700000000001E-2</c:v>
                </c:pt>
                <c:pt idx="67339">
                  <c:v>-2.9358800000000001E-2</c:v>
                </c:pt>
                <c:pt idx="67340">
                  <c:v>-2.8709700000000001E-2</c:v>
                </c:pt>
                <c:pt idx="67341">
                  <c:v>-2.8079E-2</c:v>
                </c:pt>
                <c:pt idx="67342">
                  <c:v>-2.7467800000000001E-2</c:v>
                </c:pt>
                <c:pt idx="67343">
                  <c:v>-2.6877000000000002E-2</c:v>
                </c:pt>
                <c:pt idx="67344">
                  <c:v>-2.6307500000000001E-2</c:v>
                </c:pt>
                <c:pt idx="67345">
                  <c:v>-2.57602E-2</c:v>
                </c:pt>
                <c:pt idx="67346">
                  <c:v>-2.52363E-2</c:v>
                </c:pt>
                <c:pt idx="67347">
                  <c:v>-2.4736999999999999E-2</c:v>
                </c:pt>
                <c:pt idx="67348">
                  <c:v>-2.4263099999999999E-2</c:v>
                </c:pt>
                <c:pt idx="67349">
                  <c:v>-2.3815099999999999E-2</c:v>
                </c:pt>
                <c:pt idx="67350">
                  <c:v>-2.33937E-2</c:v>
                </c:pt>
                <c:pt idx="67351">
                  <c:v>-2.29993E-2</c:v>
                </c:pt>
                <c:pt idx="67352">
                  <c:v>-2.2632099999999999E-2</c:v>
                </c:pt>
                <c:pt idx="67353">
                  <c:v>-2.2292200000000002E-2</c:v>
                </c:pt>
                <c:pt idx="67354">
                  <c:v>-2.19794E-2</c:v>
                </c:pt>
                <c:pt idx="67355">
                  <c:v>-2.16937E-2</c:v>
                </c:pt>
                <c:pt idx="67356">
                  <c:v>-2.1435200000000001E-2</c:v>
                </c:pt>
                <c:pt idx="67357">
                  <c:v>-2.1203900000000001E-2</c:v>
                </c:pt>
                <c:pt idx="67358">
                  <c:v>-2.0999799999999999E-2</c:v>
                </c:pt>
                <c:pt idx="67359">
                  <c:v>-2.0822500000000001E-2</c:v>
                </c:pt>
                <c:pt idx="67360">
                  <c:v>-2.06719E-2</c:v>
                </c:pt>
                <c:pt idx="67361">
                  <c:v>-2.0547300000000001E-2</c:v>
                </c:pt>
                <c:pt idx="67362">
                  <c:v>-2.04475E-2</c:v>
                </c:pt>
                <c:pt idx="67363">
                  <c:v>-2.0371199999999999E-2</c:v>
                </c:pt>
                <c:pt idx="67364">
                  <c:v>-2.03173E-2</c:v>
                </c:pt>
                <c:pt idx="67365">
                  <c:v>-2.0284799999999999E-2</c:v>
                </c:pt>
                <c:pt idx="67366">
                  <c:v>-2.02729E-2</c:v>
                </c:pt>
                <c:pt idx="67367">
                  <c:v>-2.02805E-2</c:v>
                </c:pt>
                <c:pt idx="67368">
                  <c:v>-2.0306999999999999E-2</c:v>
                </c:pt>
                <c:pt idx="67369">
                  <c:v>-2.0351899999999999E-2</c:v>
                </c:pt>
                <c:pt idx="67370">
                  <c:v>-2.0414600000000001E-2</c:v>
                </c:pt>
                <c:pt idx="67371">
                  <c:v>-2.0493899999999999E-2</c:v>
                </c:pt>
                <c:pt idx="67372">
                  <c:v>-2.0588499999999999E-2</c:v>
                </c:pt>
                <c:pt idx="67373">
                  <c:v>-2.0696800000000001E-2</c:v>
                </c:pt>
                <c:pt idx="67374">
                  <c:v>-2.0817800000000001E-2</c:v>
                </c:pt>
                <c:pt idx="67375">
                  <c:v>-2.0950199999999999E-2</c:v>
                </c:pt>
                <c:pt idx="67376">
                  <c:v>-2.1092799999999998E-2</c:v>
                </c:pt>
                <c:pt idx="67377">
                  <c:v>-2.1244499999999999E-2</c:v>
                </c:pt>
                <c:pt idx="67378">
                  <c:v>-2.1403999999999999E-2</c:v>
                </c:pt>
                <c:pt idx="67379">
                  <c:v>-2.1569700000000001E-2</c:v>
                </c:pt>
                <c:pt idx="67380">
                  <c:v>-2.1740200000000001E-2</c:v>
                </c:pt>
                <c:pt idx="67381">
                  <c:v>-2.19139E-2</c:v>
                </c:pt>
                <c:pt idx="67382">
                  <c:v>-2.2089299999999999E-2</c:v>
                </c:pt>
                <c:pt idx="67383">
                  <c:v>-2.22644E-2</c:v>
                </c:pt>
                <c:pt idx="67384">
                  <c:v>-2.2436899999999999E-2</c:v>
                </c:pt>
                <c:pt idx="67385">
                  <c:v>-2.26044E-2</c:v>
                </c:pt>
                <c:pt idx="67386">
                  <c:v>-2.2765000000000001E-2</c:v>
                </c:pt>
                <c:pt idx="67387">
                  <c:v>-2.2916700000000002E-2</c:v>
                </c:pt>
                <c:pt idx="67388">
                  <c:v>-2.3058100000000002E-2</c:v>
                </c:pt>
                <c:pt idx="67389">
                  <c:v>-2.31874E-2</c:v>
                </c:pt>
                <c:pt idx="67390">
                  <c:v>-2.33032E-2</c:v>
                </c:pt>
                <c:pt idx="67391">
                  <c:v>-2.34042E-2</c:v>
                </c:pt>
                <c:pt idx="67392">
                  <c:v>-2.3489699999999999E-2</c:v>
                </c:pt>
                <c:pt idx="67393">
                  <c:v>-2.3558699999999998E-2</c:v>
                </c:pt>
                <c:pt idx="67394">
                  <c:v>-2.3609499999999999E-2</c:v>
                </c:pt>
                <c:pt idx="67395">
                  <c:v>-2.3640100000000001E-2</c:v>
                </c:pt>
                <c:pt idx="67396">
                  <c:v>-2.3648599999999999E-2</c:v>
                </c:pt>
                <c:pt idx="67397">
                  <c:v>-2.3633700000000001E-2</c:v>
                </c:pt>
                <c:pt idx="67398">
                  <c:v>-2.35941E-2</c:v>
                </c:pt>
                <c:pt idx="67399">
                  <c:v>-2.3528899999999998E-2</c:v>
                </c:pt>
                <c:pt idx="67400">
                  <c:v>-2.3437300000000001E-2</c:v>
                </c:pt>
                <c:pt idx="67401">
                  <c:v>-2.33184E-2</c:v>
                </c:pt>
                <c:pt idx="67402">
                  <c:v>-2.3170900000000001E-2</c:v>
                </c:pt>
                <c:pt idx="67403">
                  <c:v>-2.2993699999999999E-2</c:v>
                </c:pt>
                <c:pt idx="67404">
                  <c:v>-2.2785699999999999E-2</c:v>
                </c:pt>
                <c:pt idx="67405">
                  <c:v>-2.2546299999999998E-2</c:v>
                </c:pt>
                <c:pt idx="67406">
                  <c:v>-2.2274800000000001E-2</c:v>
                </c:pt>
                <c:pt idx="67407">
                  <c:v>-2.19705E-2</c:v>
                </c:pt>
                <c:pt idx="67408">
                  <c:v>-2.1632499999999999E-2</c:v>
                </c:pt>
                <c:pt idx="67409">
                  <c:v>-2.1259900000000002E-2</c:v>
                </c:pt>
                <c:pt idx="67410">
                  <c:v>-2.0852200000000001E-2</c:v>
                </c:pt>
                <c:pt idx="67411">
                  <c:v>-2.04084E-2</c:v>
                </c:pt>
                <c:pt idx="67412">
                  <c:v>-1.9927199999999999E-2</c:v>
                </c:pt>
                <c:pt idx="67413">
                  <c:v>-1.94077E-2</c:v>
                </c:pt>
                <c:pt idx="67414">
                  <c:v>-1.8849399999999999E-2</c:v>
                </c:pt>
                <c:pt idx="67415">
                  <c:v>-1.82521E-2</c:v>
                </c:pt>
                <c:pt idx="67416">
                  <c:v>-1.7615200000000001E-2</c:v>
                </c:pt>
                <c:pt idx="67417">
                  <c:v>-1.6938399999999999E-2</c:v>
                </c:pt>
                <c:pt idx="67418">
                  <c:v>-1.6221800000000001E-2</c:v>
                </c:pt>
                <c:pt idx="67419">
                  <c:v>-1.5465899999999999E-2</c:v>
                </c:pt>
                <c:pt idx="67420">
                  <c:v>-1.46713E-2</c:v>
                </c:pt>
                <c:pt idx="67421">
                  <c:v>-1.38385E-2</c:v>
                </c:pt>
                <c:pt idx="67422">
                  <c:v>-1.29681E-2</c:v>
                </c:pt>
                <c:pt idx="67423">
                  <c:v>-1.2060899999999999E-2</c:v>
                </c:pt>
                <c:pt idx="67424">
                  <c:v>-1.1117699999999999E-2</c:v>
                </c:pt>
                <c:pt idx="67425">
                  <c:v>-1.01394E-2</c:v>
                </c:pt>
                <c:pt idx="67426" formatCode="0.00E+00">
                  <c:v>-9.1269799999999998E-3</c:v>
                </c:pt>
                <c:pt idx="67427" formatCode="0.00E+00">
                  <c:v>-8.0812799999999997E-3</c:v>
                </c:pt>
                <c:pt idx="67428" formatCode="0.00E+00">
                  <c:v>-7.0030800000000001E-3</c:v>
                </c:pt>
                <c:pt idx="67429" formatCode="0.00E+00">
                  <c:v>-5.8930099999999997E-3</c:v>
                </c:pt>
                <c:pt idx="67430" formatCode="0.00E+00">
                  <c:v>-4.7517599999999998E-3</c:v>
                </c:pt>
                <c:pt idx="67431" formatCode="0.00E+00">
                  <c:v>-3.58063E-3</c:v>
                </c:pt>
                <c:pt idx="67432" formatCode="0.00E+00">
                  <c:v>-2.3813900000000002E-3</c:v>
                </c:pt>
                <c:pt idx="67433" formatCode="0.00E+00">
                  <c:v>-1.1555700000000001E-3</c:v>
                </c:pt>
                <c:pt idx="67434" formatCode="0.00E+00">
                  <c:v>9.5835399999999994E-5</c:v>
                </c:pt>
                <c:pt idx="67435" formatCode="0.00E+00">
                  <c:v>1.3722599999999999E-3</c:v>
                </c:pt>
                <c:pt idx="67436" formatCode="0.00E+00">
                  <c:v>2.6729800000000001E-3</c:v>
                </c:pt>
                <c:pt idx="67437" formatCode="0.00E+00">
                  <c:v>3.9966100000000003E-3</c:v>
                </c:pt>
                <c:pt idx="67438" formatCode="0.00E+00">
                  <c:v>5.3410599999999999E-3</c:v>
                </c:pt>
                <c:pt idx="67439" formatCode="0.00E+00">
                  <c:v>6.70442E-3</c:v>
                </c:pt>
                <c:pt idx="67440" formatCode="0.00E+00">
                  <c:v>8.0851599999999992E-3</c:v>
                </c:pt>
                <c:pt idx="67441" formatCode="0.00E+00">
                  <c:v>9.4811500000000007E-3</c:v>
                </c:pt>
                <c:pt idx="67442">
                  <c:v>1.0889599999999999E-2</c:v>
                </c:pt>
                <c:pt idx="67443">
                  <c:v>1.2307800000000001E-2</c:v>
                </c:pt>
                <c:pt idx="67444">
                  <c:v>1.3734100000000001E-2</c:v>
                </c:pt>
                <c:pt idx="67445">
                  <c:v>1.51664E-2</c:v>
                </c:pt>
                <c:pt idx="67446">
                  <c:v>1.6602800000000001E-2</c:v>
                </c:pt>
                <c:pt idx="67447">
                  <c:v>1.8041600000000001E-2</c:v>
                </c:pt>
                <c:pt idx="67448">
                  <c:v>1.9480600000000001E-2</c:v>
                </c:pt>
                <c:pt idx="67449">
                  <c:v>2.0917000000000002E-2</c:v>
                </c:pt>
                <c:pt idx="67450">
                  <c:v>2.2347700000000002E-2</c:v>
                </c:pt>
                <c:pt idx="67451">
                  <c:v>2.3769800000000001E-2</c:v>
                </c:pt>
                <c:pt idx="67452">
                  <c:v>2.5180399999999999E-2</c:v>
                </c:pt>
                <c:pt idx="67453">
                  <c:v>2.6577300000000002E-2</c:v>
                </c:pt>
                <c:pt idx="67454">
                  <c:v>2.7958199999999999E-2</c:v>
                </c:pt>
                <c:pt idx="67455">
                  <c:v>2.9321199999999999E-2</c:v>
                </c:pt>
                <c:pt idx="67456">
                  <c:v>3.0664199999999999E-2</c:v>
                </c:pt>
                <c:pt idx="67457">
                  <c:v>3.1984800000000001E-2</c:v>
                </c:pt>
                <c:pt idx="67458">
                  <c:v>3.3280400000000002E-2</c:v>
                </c:pt>
                <c:pt idx="67459">
                  <c:v>3.4548500000000003E-2</c:v>
                </c:pt>
                <c:pt idx="67460">
                  <c:v>3.5786800000000001E-2</c:v>
                </c:pt>
                <c:pt idx="67461">
                  <c:v>3.6993199999999997E-2</c:v>
                </c:pt>
                <c:pt idx="67462">
                  <c:v>3.8165400000000002E-2</c:v>
                </c:pt>
                <c:pt idx="67463">
                  <c:v>3.93009E-2</c:v>
                </c:pt>
                <c:pt idx="67464">
                  <c:v>4.0396899999999999E-2</c:v>
                </c:pt>
                <c:pt idx="67465">
                  <c:v>4.1451099999999998E-2</c:v>
                </c:pt>
                <c:pt idx="67466">
                  <c:v>4.24608E-2</c:v>
                </c:pt>
                <c:pt idx="67467">
                  <c:v>4.3423799999999999E-2</c:v>
                </c:pt>
                <c:pt idx="67468">
                  <c:v>4.4338200000000001E-2</c:v>
                </c:pt>
                <c:pt idx="67469">
                  <c:v>4.5202100000000002E-2</c:v>
                </c:pt>
                <c:pt idx="67470">
                  <c:v>4.6013600000000002E-2</c:v>
                </c:pt>
                <c:pt idx="67471">
                  <c:v>4.6770600000000002E-2</c:v>
                </c:pt>
                <c:pt idx="67472">
                  <c:v>4.7470900000000003E-2</c:v>
                </c:pt>
                <c:pt idx="67473">
                  <c:v>4.8112500000000002E-2</c:v>
                </c:pt>
                <c:pt idx="67474">
                  <c:v>4.8693699999999999E-2</c:v>
                </c:pt>
                <c:pt idx="67475">
                  <c:v>4.9212899999999997E-2</c:v>
                </c:pt>
                <c:pt idx="67476">
                  <c:v>4.9668499999999997E-2</c:v>
                </c:pt>
                <c:pt idx="67477">
                  <c:v>5.0059199999999998E-2</c:v>
                </c:pt>
                <c:pt idx="67478">
                  <c:v>5.0383900000000002E-2</c:v>
                </c:pt>
                <c:pt idx="67479">
                  <c:v>5.0641800000000001E-2</c:v>
                </c:pt>
                <c:pt idx="67480">
                  <c:v>5.0832000000000002E-2</c:v>
                </c:pt>
                <c:pt idx="67481">
                  <c:v>5.0953400000000003E-2</c:v>
                </c:pt>
                <c:pt idx="67482">
                  <c:v>5.1004099999999997E-2</c:v>
                </c:pt>
                <c:pt idx="67483">
                  <c:v>5.0982600000000003E-2</c:v>
                </c:pt>
                <c:pt idx="67484">
                  <c:v>5.08879E-2</c:v>
                </c:pt>
                <c:pt idx="67485">
                  <c:v>5.0719599999999997E-2</c:v>
                </c:pt>
                <c:pt idx="67486">
                  <c:v>5.0477899999999999E-2</c:v>
                </c:pt>
                <c:pt idx="67487">
                  <c:v>5.0162499999999999E-2</c:v>
                </c:pt>
                <c:pt idx="67488">
                  <c:v>4.9772900000000002E-2</c:v>
                </c:pt>
                <c:pt idx="67489">
                  <c:v>4.9308699999999997E-2</c:v>
                </c:pt>
                <c:pt idx="67490">
                  <c:v>4.8769800000000002E-2</c:v>
                </c:pt>
                <c:pt idx="67491">
                  <c:v>4.8155999999999997E-2</c:v>
                </c:pt>
                <c:pt idx="67492">
                  <c:v>4.7466599999999998E-2</c:v>
                </c:pt>
                <c:pt idx="67493">
                  <c:v>4.6701300000000001E-2</c:v>
                </c:pt>
                <c:pt idx="67494">
                  <c:v>4.5860499999999998E-2</c:v>
                </c:pt>
                <c:pt idx="67495">
                  <c:v>4.4944499999999998E-2</c:v>
                </c:pt>
                <c:pt idx="67496">
                  <c:v>4.3953800000000001E-2</c:v>
                </c:pt>
                <c:pt idx="67497">
                  <c:v>4.2889799999999999E-2</c:v>
                </c:pt>
                <c:pt idx="67498">
                  <c:v>4.1753600000000002E-2</c:v>
                </c:pt>
                <c:pt idx="67499">
                  <c:v>4.0545900000000003E-2</c:v>
                </c:pt>
                <c:pt idx="67500">
                  <c:v>3.9266700000000002E-2</c:v>
                </c:pt>
                <c:pt idx="67501">
                  <c:v>3.79163E-2</c:v>
                </c:pt>
                <c:pt idx="67502">
                  <c:v>3.6496099999999997E-2</c:v>
                </c:pt>
                <c:pt idx="67503">
                  <c:v>3.5007499999999997E-2</c:v>
                </c:pt>
                <c:pt idx="67504">
                  <c:v>3.3452799999999998E-2</c:v>
                </c:pt>
                <c:pt idx="67505">
                  <c:v>3.1834099999999997E-2</c:v>
                </c:pt>
                <c:pt idx="67506">
                  <c:v>3.0153900000000001E-2</c:v>
                </c:pt>
                <c:pt idx="67507">
                  <c:v>2.8413999999999998E-2</c:v>
                </c:pt>
                <c:pt idx="67508">
                  <c:v>2.66156E-2</c:v>
                </c:pt>
                <c:pt idx="67509">
                  <c:v>2.4760500000000001E-2</c:v>
                </c:pt>
                <c:pt idx="67510">
                  <c:v>2.2850800000000001E-2</c:v>
                </c:pt>
                <c:pt idx="67511">
                  <c:v>2.0888799999999999E-2</c:v>
                </c:pt>
                <c:pt idx="67512">
                  <c:v>1.8876500000000001E-2</c:v>
                </c:pt>
                <c:pt idx="67513">
                  <c:v>1.6815799999999999E-2</c:v>
                </c:pt>
                <c:pt idx="67514">
                  <c:v>1.4708499999999999E-2</c:v>
                </c:pt>
                <c:pt idx="67515">
                  <c:v>1.2557E-2</c:v>
                </c:pt>
                <c:pt idx="67516">
                  <c:v>1.0363300000000001E-2</c:v>
                </c:pt>
                <c:pt idx="67517" formatCode="0.00E+00">
                  <c:v>8.1298399999999993E-3</c:v>
                </c:pt>
                <c:pt idx="67518" formatCode="0.00E+00">
                  <c:v>5.8597099999999997E-3</c:v>
                </c:pt>
                <c:pt idx="67519" formatCode="0.00E+00">
                  <c:v>3.5560499999999998E-3</c:v>
                </c:pt>
                <c:pt idx="67520" formatCode="0.00E+00">
                  <c:v>1.22192E-3</c:v>
                </c:pt>
                <c:pt idx="67521" formatCode="0.00E+00">
                  <c:v>-1.1395000000000001E-3</c:v>
                </c:pt>
                <c:pt idx="67522" formatCode="0.00E+00">
                  <c:v>-3.5250799999999999E-3</c:v>
                </c:pt>
                <c:pt idx="67523" formatCode="0.00E+00">
                  <c:v>-5.9317800000000002E-3</c:v>
                </c:pt>
                <c:pt idx="67524" formatCode="0.00E+00">
                  <c:v>-8.3563700000000001E-3</c:v>
                </c:pt>
                <c:pt idx="67525">
                  <c:v>-1.07955E-2</c:v>
                </c:pt>
                <c:pt idx="67526">
                  <c:v>-1.32458E-2</c:v>
                </c:pt>
                <c:pt idx="67527">
                  <c:v>-1.5704200000000001E-2</c:v>
                </c:pt>
                <c:pt idx="67528">
                  <c:v>-1.8167200000000001E-2</c:v>
                </c:pt>
                <c:pt idx="67529">
                  <c:v>-2.0631500000000001E-2</c:v>
                </c:pt>
                <c:pt idx="67530">
                  <c:v>-2.3093499999999999E-2</c:v>
                </c:pt>
                <c:pt idx="67531">
                  <c:v>-2.5550400000000001E-2</c:v>
                </c:pt>
                <c:pt idx="67532">
                  <c:v>-2.79995E-2</c:v>
                </c:pt>
                <c:pt idx="67533">
                  <c:v>-3.0437599999999999E-2</c:v>
                </c:pt>
                <c:pt idx="67534">
                  <c:v>-3.2861300000000003E-2</c:v>
                </c:pt>
                <c:pt idx="67535">
                  <c:v>-3.5267199999999999E-2</c:v>
                </c:pt>
                <c:pt idx="67536">
                  <c:v>-3.7652199999999997E-2</c:v>
                </c:pt>
                <c:pt idx="67537">
                  <c:v>-4.0012800000000001E-2</c:v>
                </c:pt>
                <c:pt idx="67538">
                  <c:v>-4.23452E-2</c:v>
                </c:pt>
                <c:pt idx="67539">
                  <c:v>-4.4645799999999999E-2</c:v>
                </c:pt>
                <c:pt idx="67540">
                  <c:v>-4.69112E-2</c:v>
                </c:pt>
                <c:pt idx="67541">
                  <c:v>-4.91382E-2</c:v>
                </c:pt>
                <c:pt idx="67542">
                  <c:v>-5.1324300000000003E-2</c:v>
                </c:pt>
                <c:pt idx="67543">
                  <c:v>-5.3467000000000001E-2</c:v>
                </c:pt>
                <c:pt idx="67544">
                  <c:v>-5.5564099999999998E-2</c:v>
                </c:pt>
                <c:pt idx="67545">
                  <c:v>-5.7612499999999997E-2</c:v>
                </c:pt>
                <c:pt idx="67546">
                  <c:v>-5.9609099999999998E-2</c:v>
                </c:pt>
                <c:pt idx="67547">
                  <c:v>-6.1551099999999997E-2</c:v>
                </c:pt>
                <c:pt idx="67548">
                  <c:v>-6.3435800000000001E-2</c:v>
                </c:pt>
                <c:pt idx="67549">
                  <c:v>-6.5260600000000002E-2</c:v>
                </c:pt>
                <c:pt idx="67550">
                  <c:v>-6.7023399999999997E-2</c:v>
                </c:pt>
                <c:pt idx="67551">
                  <c:v>-6.87223E-2</c:v>
                </c:pt>
                <c:pt idx="67552">
                  <c:v>-7.0355000000000001E-2</c:v>
                </c:pt>
                <c:pt idx="67553">
                  <c:v>-7.1919499999999997E-2</c:v>
                </c:pt>
                <c:pt idx="67554">
                  <c:v>-7.3413300000000001E-2</c:v>
                </c:pt>
                <c:pt idx="67555">
                  <c:v>-7.48336E-2</c:v>
                </c:pt>
                <c:pt idx="67556">
                  <c:v>-7.6177700000000001E-2</c:v>
                </c:pt>
                <c:pt idx="67557">
                  <c:v>-7.7443499999999998E-2</c:v>
                </c:pt>
                <c:pt idx="67558">
                  <c:v>-7.8629500000000005E-2</c:v>
                </c:pt>
                <c:pt idx="67559">
                  <c:v>-7.9735E-2</c:v>
                </c:pt>
                <c:pt idx="67560">
                  <c:v>-8.0758999999999997E-2</c:v>
                </c:pt>
                <c:pt idx="67561">
                  <c:v>-8.1700300000000003E-2</c:v>
                </c:pt>
                <c:pt idx="67562">
                  <c:v>-8.25573E-2</c:v>
                </c:pt>
                <c:pt idx="67563">
                  <c:v>-8.3327399999999996E-2</c:v>
                </c:pt>
                <c:pt idx="67564">
                  <c:v>-8.4009100000000003E-2</c:v>
                </c:pt>
                <c:pt idx="67565">
                  <c:v>-8.4601599999999999E-2</c:v>
                </c:pt>
                <c:pt idx="67566">
                  <c:v>-8.5104700000000005E-2</c:v>
                </c:pt>
                <c:pt idx="67567">
                  <c:v>-8.5517599999999999E-2</c:v>
                </c:pt>
                <c:pt idx="67568">
                  <c:v>-8.5839899999999997E-2</c:v>
                </c:pt>
                <c:pt idx="67569">
                  <c:v>-8.6071400000000006E-2</c:v>
                </c:pt>
                <c:pt idx="67570">
                  <c:v>-8.62121E-2</c:v>
                </c:pt>
                <c:pt idx="67571">
                  <c:v>-8.6261500000000005E-2</c:v>
                </c:pt>
                <c:pt idx="67572">
                  <c:v>-8.6219500000000004E-2</c:v>
                </c:pt>
                <c:pt idx="67573">
                  <c:v>-8.6086099999999999E-2</c:v>
                </c:pt>
                <c:pt idx="67574">
                  <c:v>-8.5861499999999993E-2</c:v>
                </c:pt>
                <c:pt idx="67575">
                  <c:v>-8.55461E-2</c:v>
                </c:pt>
                <c:pt idx="67576">
                  <c:v>-8.5140400000000005E-2</c:v>
                </c:pt>
                <c:pt idx="67577">
                  <c:v>-8.4645399999999996E-2</c:v>
                </c:pt>
                <c:pt idx="67578">
                  <c:v>-8.4062100000000001E-2</c:v>
                </c:pt>
                <c:pt idx="67579">
                  <c:v>-8.3391400000000004E-2</c:v>
                </c:pt>
                <c:pt idx="67580">
                  <c:v>-8.2634299999999994E-2</c:v>
                </c:pt>
                <c:pt idx="67581">
                  <c:v>-8.1791900000000001E-2</c:v>
                </c:pt>
                <c:pt idx="67582">
                  <c:v>-8.0865199999999998E-2</c:v>
                </c:pt>
                <c:pt idx="67583">
                  <c:v>-7.9855099999999998E-2</c:v>
                </c:pt>
                <c:pt idx="67584">
                  <c:v>-7.8762600000000002E-2</c:v>
                </c:pt>
                <c:pt idx="67585">
                  <c:v>-7.7589199999999997E-2</c:v>
                </c:pt>
                <c:pt idx="67586">
                  <c:v>-7.6337000000000002E-2</c:v>
                </c:pt>
                <c:pt idx="67587">
                  <c:v>-7.5007699999999997E-2</c:v>
                </c:pt>
                <c:pt idx="67588">
                  <c:v>-7.3603199999999994E-2</c:v>
                </c:pt>
                <c:pt idx="67589">
                  <c:v>-7.2125300000000003E-2</c:v>
                </c:pt>
                <c:pt idx="67590">
                  <c:v>-7.0575899999999997E-2</c:v>
                </c:pt>
                <c:pt idx="67591">
                  <c:v>-6.8956199999999995E-2</c:v>
                </c:pt>
                <c:pt idx="67592">
                  <c:v>-6.72682E-2</c:v>
                </c:pt>
                <c:pt idx="67593">
                  <c:v>-6.5515100000000007E-2</c:v>
                </c:pt>
                <c:pt idx="67594">
                  <c:v>-6.3700499999999993E-2</c:v>
                </c:pt>
                <c:pt idx="67595">
                  <c:v>-6.1827300000000002E-2</c:v>
                </c:pt>
                <c:pt idx="67596">
                  <c:v>-5.9898199999999999E-2</c:v>
                </c:pt>
                <c:pt idx="67597">
                  <c:v>-5.7916099999999998E-2</c:v>
                </c:pt>
                <c:pt idx="67598">
                  <c:v>-5.58846E-2</c:v>
                </c:pt>
                <c:pt idx="67599">
                  <c:v>-5.3806699999999999E-2</c:v>
                </c:pt>
                <c:pt idx="67600">
                  <c:v>-5.1684899999999999E-2</c:v>
                </c:pt>
                <c:pt idx="67601">
                  <c:v>-4.9521900000000001E-2</c:v>
                </c:pt>
                <c:pt idx="67602">
                  <c:v>-4.7321099999999998E-2</c:v>
                </c:pt>
                <c:pt idx="67603">
                  <c:v>-4.5085800000000002E-2</c:v>
                </c:pt>
                <c:pt idx="67604">
                  <c:v>-4.2819400000000001E-2</c:v>
                </c:pt>
                <c:pt idx="67605">
                  <c:v>-4.0524699999999997E-2</c:v>
                </c:pt>
                <c:pt idx="67606">
                  <c:v>-3.8204500000000002E-2</c:v>
                </c:pt>
                <c:pt idx="67607">
                  <c:v>-3.5861299999999999E-2</c:v>
                </c:pt>
                <c:pt idx="67608">
                  <c:v>-3.3497899999999997E-2</c:v>
                </c:pt>
                <c:pt idx="67609">
                  <c:v>-3.1118300000000002E-2</c:v>
                </c:pt>
                <c:pt idx="67610">
                  <c:v>-2.8727200000000001E-2</c:v>
                </c:pt>
                <c:pt idx="67611">
                  <c:v>-2.63282E-2</c:v>
                </c:pt>
                <c:pt idx="67612">
                  <c:v>-2.39242E-2</c:v>
                </c:pt>
                <c:pt idx="67613">
                  <c:v>-2.1517700000000001E-2</c:v>
                </c:pt>
                <c:pt idx="67614">
                  <c:v>-1.9111300000000001E-2</c:v>
                </c:pt>
                <c:pt idx="67615">
                  <c:v>-1.6708299999999999E-2</c:v>
                </c:pt>
                <c:pt idx="67616">
                  <c:v>-1.43118E-2</c:v>
                </c:pt>
                <c:pt idx="67617">
                  <c:v>-1.1925399999999999E-2</c:v>
                </c:pt>
                <c:pt idx="67618" formatCode="0.00E+00">
                  <c:v>-9.5522000000000003E-3</c:v>
                </c:pt>
                <c:pt idx="67619" formatCode="0.00E+00">
                  <c:v>-7.1954999999999996E-3</c:v>
                </c:pt>
                <c:pt idx="67620" formatCode="0.00E+00">
                  <c:v>-4.8585299999999998E-3</c:v>
                </c:pt>
                <c:pt idx="67621" formatCode="0.00E+00">
                  <c:v>-2.5447099999999999E-3</c:v>
                </c:pt>
                <c:pt idx="67622" formatCode="0.00E+00">
                  <c:v>-2.5744599999999999E-4</c:v>
                </c:pt>
                <c:pt idx="67623" formatCode="0.00E+00">
                  <c:v>2.00023E-3</c:v>
                </c:pt>
                <c:pt idx="67624" formatCode="0.00E+00">
                  <c:v>4.2255299999999999E-3</c:v>
                </c:pt>
                <c:pt idx="67625" formatCode="0.00E+00">
                  <c:v>6.4156700000000001E-3</c:v>
                </c:pt>
                <c:pt idx="67626" formatCode="0.00E+00">
                  <c:v>8.5677300000000008E-3</c:v>
                </c:pt>
                <c:pt idx="67627">
                  <c:v>1.06786E-2</c:v>
                </c:pt>
                <c:pt idx="67628">
                  <c:v>1.27454E-2</c:v>
                </c:pt>
                <c:pt idx="67629">
                  <c:v>1.47654E-2</c:v>
                </c:pt>
                <c:pt idx="67630">
                  <c:v>1.67361E-2</c:v>
                </c:pt>
                <c:pt idx="67631">
                  <c:v>1.86553E-2</c:v>
                </c:pt>
                <c:pt idx="67632">
                  <c:v>2.0520900000000002E-2</c:v>
                </c:pt>
                <c:pt idx="67633">
                  <c:v>2.2331199999999999E-2</c:v>
                </c:pt>
                <c:pt idx="67634">
                  <c:v>2.40842E-2</c:v>
                </c:pt>
                <c:pt idx="67635">
                  <c:v>2.5777700000000001E-2</c:v>
                </c:pt>
                <c:pt idx="67636">
                  <c:v>2.7409699999999999E-2</c:v>
                </c:pt>
                <c:pt idx="67637">
                  <c:v>2.8978400000000001E-2</c:v>
                </c:pt>
                <c:pt idx="67638">
                  <c:v>3.0482200000000001E-2</c:v>
                </c:pt>
                <c:pt idx="67639">
                  <c:v>3.1919400000000001E-2</c:v>
                </c:pt>
                <c:pt idx="67640">
                  <c:v>3.32888E-2</c:v>
                </c:pt>
                <c:pt idx="67641">
                  <c:v>3.4590000000000003E-2</c:v>
                </c:pt>
                <c:pt idx="67642">
                  <c:v>3.5822300000000001E-2</c:v>
                </c:pt>
                <c:pt idx="67643">
                  <c:v>3.6984000000000003E-2</c:v>
                </c:pt>
                <c:pt idx="67644">
                  <c:v>3.8073500000000003E-2</c:v>
                </c:pt>
                <c:pt idx="67645">
                  <c:v>3.9089699999999998E-2</c:v>
                </c:pt>
                <c:pt idx="67646">
                  <c:v>4.0031700000000003E-2</c:v>
                </c:pt>
                <c:pt idx="67647">
                  <c:v>4.0898700000000003E-2</c:v>
                </c:pt>
                <c:pt idx="67648">
                  <c:v>4.1689900000000002E-2</c:v>
                </c:pt>
                <c:pt idx="67649">
                  <c:v>4.2404799999999999E-2</c:v>
                </c:pt>
                <c:pt idx="67650">
                  <c:v>4.3043400000000002E-2</c:v>
                </c:pt>
                <c:pt idx="67651">
                  <c:v>4.3606300000000001E-2</c:v>
                </c:pt>
                <c:pt idx="67652">
                  <c:v>4.4093300000000002E-2</c:v>
                </c:pt>
                <c:pt idx="67653">
                  <c:v>4.4504200000000001E-2</c:v>
                </c:pt>
                <c:pt idx="67654">
                  <c:v>4.4838799999999998E-2</c:v>
                </c:pt>
                <c:pt idx="67655">
                  <c:v>4.5096900000000002E-2</c:v>
                </c:pt>
                <c:pt idx="67656">
                  <c:v>4.5279199999999999E-2</c:v>
                </c:pt>
                <c:pt idx="67657">
                  <c:v>4.5386299999999997E-2</c:v>
                </c:pt>
                <c:pt idx="67658">
                  <c:v>4.5418899999999998E-2</c:v>
                </c:pt>
                <c:pt idx="67659">
                  <c:v>4.5377599999999997E-2</c:v>
                </c:pt>
                <c:pt idx="67660">
                  <c:v>4.5263100000000001E-2</c:v>
                </c:pt>
                <c:pt idx="67661">
                  <c:v>4.5075999999999998E-2</c:v>
                </c:pt>
                <c:pt idx="67662">
                  <c:v>4.48169E-2</c:v>
                </c:pt>
                <c:pt idx="67663">
                  <c:v>4.4486999999999999E-2</c:v>
                </c:pt>
                <c:pt idx="67664">
                  <c:v>4.4087500000000002E-2</c:v>
                </c:pt>
                <c:pt idx="67665">
                  <c:v>4.3619999999999999E-2</c:v>
                </c:pt>
                <c:pt idx="67666">
                  <c:v>4.3086199999999998E-2</c:v>
                </c:pt>
                <c:pt idx="67667">
                  <c:v>4.24876E-2</c:v>
                </c:pt>
                <c:pt idx="67668">
                  <c:v>4.1826299999999997E-2</c:v>
                </c:pt>
                <c:pt idx="67669">
                  <c:v>4.1104500000000002E-2</c:v>
                </c:pt>
                <c:pt idx="67670">
                  <c:v>4.03243E-2</c:v>
                </c:pt>
                <c:pt idx="67671">
                  <c:v>3.9487099999999997E-2</c:v>
                </c:pt>
                <c:pt idx="67672">
                  <c:v>3.8594499999999997E-2</c:v>
                </c:pt>
                <c:pt idx="67673">
                  <c:v>3.76487E-2</c:v>
                </c:pt>
                <c:pt idx="67674">
                  <c:v>3.6651999999999997E-2</c:v>
                </c:pt>
                <c:pt idx="67675">
                  <c:v>3.5606699999999998E-2</c:v>
                </c:pt>
                <c:pt idx="67676">
                  <c:v>3.4514999999999997E-2</c:v>
                </c:pt>
                <c:pt idx="67677">
                  <c:v>3.3378600000000001E-2</c:v>
                </c:pt>
                <c:pt idx="67678">
                  <c:v>3.2199699999999998E-2</c:v>
                </c:pt>
                <c:pt idx="67679">
                  <c:v>3.0980199999999999E-2</c:v>
                </c:pt>
                <c:pt idx="67680">
                  <c:v>2.9722499999999999E-2</c:v>
                </c:pt>
                <c:pt idx="67681">
                  <c:v>2.8429099999999999E-2</c:v>
                </c:pt>
                <c:pt idx="67682">
                  <c:v>2.7102399999999999E-2</c:v>
                </c:pt>
                <c:pt idx="67683">
                  <c:v>2.5745199999999999E-2</c:v>
                </c:pt>
                <c:pt idx="67684">
                  <c:v>2.436E-2</c:v>
                </c:pt>
                <c:pt idx="67685">
                  <c:v>2.2949399999999998E-2</c:v>
                </c:pt>
                <c:pt idx="67686">
                  <c:v>2.15161E-2</c:v>
                </c:pt>
                <c:pt idx="67687">
                  <c:v>2.0062799999999999E-2</c:v>
                </c:pt>
                <c:pt idx="67688">
                  <c:v>1.8592399999999999E-2</c:v>
                </c:pt>
                <c:pt idx="67689">
                  <c:v>1.7108100000000001E-2</c:v>
                </c:pt>
                <c:pt idx="67690">
                  <c:v>1.5612600000000001E-2</c:v>
                </c:pt>
                <c:pt idx="67691">
                  <c:v>1.4108600000000001E-2</c:v>
                </c:pt>
                <c:pt idx="67692">
                  <c:v>1.2599000000000001E-2</c:v>
                </c:pt>
                <c:pt idx="67693">
                  <c:v>1.10867E-2</c:v>
                </c:pt>
                <c:pt idx="67694" formatCode="0.00E+00">
                  <c:v>9.5744599999999999E-3</c:v>
                </c:pt>
                <c:pt idx="67695" formatCode="0.00E+00">
                  <c:v>8.0652399999999996E-3</c:v>
                </c:pt>
                <c:pt idx="67696" formatCode="0.00E+00">
                  <c:v>6.5617499999999999E-3</c:v>
                </c:pt>
                <c:pt idx="67697" formatCode="0.00E+00">
                  <c:v>5.0665099999999998E-3</c:v>
                </c:pt>
                <c:pt idx="67698" formatCode="0.00E+00">
                  <c:v>3.5818600000000001E-3</c:v>
                </c:pt>
                <c:pt idx="67699" formatCode="0.00E+00">
                  <c:v>2.1100099999999998E-3</c:v>
                </c:pt>
                <c:pt idx="67700" formatCode="0.00E+00">
                  <c:v>6.5320500000000002E-4</c:v>
                </c:pt>
                <c:pt idx="67701" formatCode="0.00E+00">
                  <c:v>-7.8600299999999996E-4</c:v>
                </c:pt>
                <c:pt idx="67702" formatCode="0.00E+00">
                  <c:v>-2.2051699999999998E-3</c:v>
                </c:pt>
                <c:pt idx="67703" formatCode="0.00E+00">
                  <c:v>-3.6022699999999999E-3</c:v>
                </c:pt>
                <c:pt idx="67704" formatCode="0.00E+00">
                  <c:v>-4.9753599999999999E-3</c:v>
                </c:pt>
                <c:pt idx="67705" formatCode="0.00E+00">
                  <c:v>-6.3223200000000002E-3</c:v>
                </c:pt>
                <c:pt idx="67706" formatCode="0.00E+00">
                  <c:v>-7.6410999999999996E-3</c:v>
                </c:pt>
                <c:pt idx="67707" formatCode="0.00E+00">
                  <c:v>-8.9299199999999992E-3</c:v>
                </c:pt>
                <c:pt idx="67708">
                  <c:v>-1.01872E-2</c:v>
                </c:pt>
                <c:pt idx="67709">
                  <c:v>-1.1411299999999999E-2</c:v>
                </c:pt>
                <c:pt idx="67710">
                  <c:v>-1.2600699999999999E-2</c:v>
                </c:pt>
                <c:pt idx="67711">
                  <c:v>-1.3754000000000001E-2</c:v>
                </c:pt>
                <c:pt idx="67712">
                  <c:v>-1.487E-2</c:v>
                </c:pt>
                <c:pt idx="67713">
                  <c:v>-1.5947300000000001E-2</c:v>
                </c:pt>
                <c:pt idx="67714">
                  <c:v>-1.69845E-2</c:v>
                </c:pt>
                <c:pt idx="67715">
                  <c:v>-1.79799E-2</c:v>
                </c:pt>
                <c:pt idx="67716">
                  <c:v>-1.8932000000000001E-2</c:v>
                </c:pt>
                <c:pt idx="67717">
                  <c:v>-1.9839499999999999E-2</c:v>
                </c:pt>
                <c:pt idx="67718">
                  <c:v>-2.0701199999999999E-2</c:v>
                </c:pt>
                <c:pt idx="67719">
                  <c:v>-2.1516E-2</c:v>
                </c:pt>
                <c:pt idx="67720">
                  <c:v>-2.2282699999999999E-2</c:v>
                </c:pt>
                <c:pt idx="67721">
                  <c:v>-2.3000799999999998E-2</c:v>
                </c:pt>
                <c:pt idx="67722">
                  <c:v>-2.36695E-2</c:v>
                </c:pt>
                <c:pt idx="67723">
                  <c:v>-2.4288199999999999E-2</c:v>
                </c:pt>
                <c:pt idx="67724">
                  <c:v>-2.4856400000000001E-2</c:v>
                </c:pt>
                <c:pt idx="67725">
                  <c:v>-2.5373699999999999E-2</c:v>
                </c:pt>
                <c:pt idx="67726">
                  <c:v>-2.5839999999999998E-2</c:v>
                </c:pt>
                <c:pt idx="67727">
                  <c:v>-2.6255299999999999E-2</c:v>
                </c:pt>
                <c:pt idx="67728">
                  <c:v>-2.6619899999999998E-2</c:v>
                </c:pt>
                <c:pt idx="67729">
                  <c:v>-2.6934400000000001E-2</c:v>
                </c:pt>
                <c:pt idx="67730">
                  <c:v>-2.7199600000000001E-2</c:v>
                </c:pt>
                <c:pt idx="67731">
                  <c:v>-2.74159E-2</c:v>
                </c:pt>
                <c:pt idx="67732">
                  <c:v>-2.7583900000000001E-2</c:v>
                </c:pt>
                <c:pt idx="67733">
                  <c:v>-2.7703999999999999E-2</c:v>
                </c:pt>
                <c:pt idx="67734">
                  <c:v>-2.77764E-2</c:v>
                </c:pt>
                <c:pt idx="67735">
                  <c:v>-2.7801900000000001E-2</c:v>
                </c:pt>
                <c:pt idx="67736">
                  <c:v>-2.7781E-2</c:v>
                </c:pt>
                <c:pt idx="67737">
                  <c:v>-2.77144E-2</c:v>
                </c:pt>
                <c:pt idx="67738">
                  <c:v>-2.7602999999999999E-2</c:v>
                </c:pt>
                <c:pt idx="67739">
                  <c:v>-2.7447699999999998E-2</c:v>
                </c:pt>
                <c:pt idx="67740">
                  <c:v>-2.7249700000000002E-2</c:v>
                </c:pt>
                <c:pt idx="67741">
                  <c:v>-2.70104E-2</c:v>
                </c:pt>
                <c:pt idx="67742">
                  <c:v>-2.6730899999999998E-2</c:v>
                </c:pt>
                <c:pt idx="67743">
                  <c:v>-2.6412100000000001E-2</c:v>
                </c:pt>
                <c:pt idx="67744">
                  <c:v>-2.6055200000000001E-2</c:v>
                </c:pt>
                <c:pt idx="67745">
                  <c:v>-2.56621E-2</c:v>
                </c:pt>
                <c:pt idx="67746">
                  <c:v>-2.5233100000000001E-2</c:v>
                </c:pt>
                <c:pt idx="67747">
                  <c:v>-2.4765800000000001E-2</c:v>
                </c:pt>
                <c:pt idx="67748">
                  <c:v>-2.4262499999999999E-2</c:v>
                </c:pt>
                <c:pt idx="67749">
                  <c:v>-2.3729699999999999E-2</c:v>
                </c:pt>
                <c:pt idx="67750">
                  <c:v>-2.3169700000000001E-2</c:v>
                </c:pt>
                <c:pt idx="67751">
                  <c:v>-2.2581799999999999E-2</c:v>
                </c:pt>
                <c:pt idx="67752">
                  <c:v>-2.19683E-2</c:v>
                </c:pt>
                <c:pt idx="67753">
                  <c:v>-2.1331900000000001E-2</c:v>
                </c:pt>
                <c:pt idx="67754">
                  <c:v>-2.0674399999999999E-2</c:v>
                </c:pt>
                <c:pt idx="67755">
                  <c:v>-1.9997500000000001E-2</c:v>
                </c:pt>
                <c:pt idx="67756">
                  <c:v>-1.9302699999999999E-2</c:v>
                </c:pt>
                <c:pt idx="67757">
                  <c:v>-1.8592000000000001E-2</c:v>
                </c:pt>
                <c:pt idx="67758">
                  <c:v>-1.7867399999999999E-2</c:v>
                </c:pt>
                <c:pt idx="67759">
                  <c:v>-1.7131400000000001E-2</c:v>
                </c:pt>
                <c:pt idx="67760">
                  <c:v>-1.6386399999999999E-2</c:v>
                </c:pt>
                <c:pt idx="67761">
                  <c:v>-1.5634499999999999E-2</c:v>
                </c:pt>
                <c:pt idx="67762">
                  <c:v>-1.4878000000000001E-2</c:v>
                </c:pt>
                <c:pt idx="67763">
                  <c:v>-1.41193E-2</c:v>
                </c:pt>
                <c:pt idx="67764">
                  <c:v>-1.33607E-2</c:v>
                </c:pt>
                <c:pt idx="67765">
                  <c:v>-1.2604199999999999E-2</c:v>
                </c:pt>
                <c:pt idx="67766">
                  <c:v>-1.18516E-2</c:v>
                </c:pt>
                <c:pt idx="67767">
                  <c:v>-1.11048E-2</c:v>
                </c:pt>
                <c:pt idx="67768">
                  <c:v>-1.03655E-2</c:v>
                </c:pt>
                <c:pt idx="67769" formatCode="0.00E+00">
                  <c:v>-9.6353500000000009E-3</c:v>
                </c:pt>
                <c:pt idx="67770" formatCode="0.00E+00">
                  <c:v>-8.9157300000000002E-3</c:v>
                </c:pt>
                <c:pt idx="67771" formatCode="0.00E+00">
                  <c:v>-8.2084700000000007E-3</c:v>
                </c:pt>
                <c:pt idx="67772" formatCode="0.00E+00">
                  <c:v>-7.5151899999999997E-3</c:v>
                </c:pt>
                <c:pt idx="67773" formatCode="0.00E+00">
                  <c:v>-6.8374999999999998E-3</c:v>
                </c:pt>
                <c:pt idx="67774" formatCode="0.00E+00">
                  <c:v>-6.1772499999999996E-3</c:v>
                </c:pt>
                <c:pt idx="67775" formatCode="0.00E+00">
                  <c:v>-5.5361999999999998E-3</c:v>
                </c:pt>
                <c:pt idx="67776" formatCode="0.00E+00">
                  <c:v>-4.9157899999999997E-3</c:v>
                </c:pt>
                <c:pt idx="67777" formatCode="0.00E+00">
                  <c:v>-4.3174600000000004E-3</c:v>
                </c:pt>
                <c:pt idx="67778" formatCode="0.00E+00">
                  <c:v>-3.74274E-3</c:v>
                </c:pt>
                <c:pt idx="67779" formatCode="0.00E+00">
                  <c:v>-3.1933999999999999E-3</c:v>
                </c:pt>
                <c:pt idx="67780" formatCode="0.00E+00">
                  <c:v>-2.6712799999999998E-3</c:v>
                </c:pt>
                <c:pt idx="67781" formatCode="0.00E+00">
                  <c:v>-2.1780100000000002E-3</c:v>
                </c:pt>
                <c:pt idx="67782" formatCode="0.00E+00">
                  <c:v>-1.7150100000000001E-3</c:v>
                </c:pt>
                <c:pt idx="67783" formatCode="0.00E+00">
                  <c:v>-1.28359E-3</c:v>
                </c:pt>
                <c:pt idx="67784" formatCode="0.00E+00">
                  <c:v>-8.8506399999999997E-4</c:v>
                </c:pt>
                <c:pt idx="67785" formatCode="0.00E+00">
                  <c:v>-5.2064199999999998E-4</c:v>
                </c:pt>
                <c:pt idx="67786" formatCode="0.00E+00">
                  <c:v>-1.9111599999999999E-4</c:v>
                </c:pt>
                <c:pt idx="67787" formatCode="0.00E+00">
                  <c:v>1.0293699999999999E-4</c:v>
                </c:pt>
                <c:pt idx="67788" formatCode="0.00E+00">
                  <c:v>3.60656E-4</c:v>
                </c:pt>
                <c:pt idx="67789" formatCode="0.00E+00">
                  <c:v>5.8103199999999999E-4</c:v>
                </c:pt>
                <c:pt idx="67790" formatCode="0.00E+00">
                  <c:v>7.6329700000000002E-4</c:v>
                </c:pt>
                <c:pt idx="67791" formatCode="0.00E+00">
                  <c:v>9.0696500000000003E-4</c:v>
                </c:pt>
                <c:pt idx="67792" formatCode="0.00E+00">
                  <c:v>1.0117100000000001E-3</c:v>
                </c:pt>
                <c:pt idx="67793" formatCode="0.00E+00">
                  <c:v>1.0772799999999999E-3</c:v>
                </c:pt>
                <c:pt idx="67794" formatCode="0.00E+00">
                  <c:v>1.10337E-3</c:v>
                </c:pt>
                <c:pt idx="67795" formatCode="0.00E+00">
                  <c:v>1.0892300000000001E-3</c:v>
                </c:pt>
                <c:pt idx="67796" formatCode="0.00E+00">
                  <c:v>1.0360899999999999E-3</c:v>
                </c:pt>
                <c:pt idx="67797" formatCode="0.00E+00">
                  <c:v>9.4802700000000005E-4</c:v>
                </c:pt>
                <c:pt idx="67798" formatCode="0.00E+00">
                  <c:v>8.2460499999999996E-4</c:v>
                </c:pt>
                <c:pt idx="67799" formatCode="0.00E+00">
                  <c:v>6.6094000000000005E-4</c:v>
                </c:pt>
                <c:pt idx="67800" formatCode="0.00E+00">
                  <c:v>4.5680800000000001E-4</c:v>
                </c:pt>
                <c:pt idx="67801" formatCode="0.00E+00">
                  <c:v>2.14608E-4</c:v>
                </c:pt>
                <c:pt idx="67802" formatCode="0.00E+00">
                  <c:v>-6.5779199999999995E-5</c:v>
                </c:pt>
                <c:pt idx="67803" formatCode="0.00E+00">
                  <c:v>-3.8484100000000002E-4</c:v>
                </c:pt>
                <c:pt idx="67804" formatCode="0.00E+00">
                  <c:v>-7.4205600000000005E-4</c:v>
                </c:pt>
                <c:pt idx="67805" formatCode="0.00E+00">
                  <c:v>-1.1365100000000001E-3</c:v>
                </c:pt>
                <c:pt idx="67806" formatCode="0.00E+00">
                  <c:v>-1.5670899999999999E-3</c:v>
                </c:pt>
                <c:pt idx="67807" formatCode="0.00E+00">
                  <c:v>-2.0326900000000002E-3</c:v>
                </c:pt>
                <c:pt idx="67808" formatCode="0.00E+00">
                  <c:v>-2.53243E-3</c:v>
                </c:pt>
                <c:pt idx="67809" formatCode="0.00E+00">
                  <c:v>-3.0656400000000001E-3</c:v>
                </c:pt>
                <c:pt idx="67810" formatCode="0.00E+00">
                  <c:v>-3.6315499999999999E-3</c:v>
                </c:pt>
                <c:pt idx="67811" formatCode="0.00E+00">
                  <c:v>-4.22917E-3</c:v>
                </c:pt>
                <c:pt idx="67812" formatCode="0.00E+00">
                  <c:v>-4.8574300000000003E-3</c:v>
                </c:pt>
                <c:pt idx="67813" formatCode="0.00E+00">
                  <c:v>-5.51499E-3</c:v>
                </c:pt>
                <c:pt idx="67814" formatCode="0.00E+00">
                  <c:v>-6.2004199999999999E-3</c:v>
                </c:pt>
                <c:pt idx="67815" formatCode="0.00E+00">
                  <c:v>-6.9124399999999997E-3</c:v>
                </c:pt>
                <c:pt idx="67816" formatCode="0.00E+00">
                  <c:v>-7.6498099999999999E-3</c:v>
                </c:pt>
                <c:pt idx="67817" formatCode="0.00E+00">
                  <c:v>-8.4109700000000003E-3</c:v>
                </c:pt>
                <c:pt idx="67818" formatCode="0.00E+00">
                  <c:v>-9.1942099999999995E-3</c:v>
                </c:pt>
                <c:pt idx="67819" formatCode="0.00E+00">
                  <c:v>-9.9979000000000005E-3</c:v>
                </c:pt>
                <c:pt idx="67820">
                  <c:v>-1.08203E-2</c:v>
                </c:pt>
                <c:pt idx="67821">
                  <c:v>-1.16592E-2</c:v>
                </c:pt>
                <c:pt idx="67822">
                  <c:v>-1.2512499999999999E-2</c:v>
                </c:pt>
                <c:pt idx="67823">
                  <c:v>-1.33784E-2</c:v>
                </c:pt>
                <c:pt idx="67824">
                  <c:v>-1.42553E-2</c:v>
                </c:pt>
                <c:pt idx="67825">
                  <c:v>-1.51418E-2</c:v>
                </c:pt>
                <c:pt idx="67826">
                  <c:v>-1.6035899999999999E-2</c:v>
                </c:pt>
                <c:pt idx="67827">
                  <c:v>-1.6935499999999999E-2</c:v>
                </c:pt>
                <c:pt idx="67828">
                  <c:v>-1.7838199999999999E-2</c:v>
                </c:pt>
                <c:pt idx="67829">
                  <c:v>-1.8741899999999999E-2</c:v>
                </c:pt>
                <c:pt idx="67830">
                  <c:v>-1.96443E-2</c:v>
                </c:pt>
                <c:pt idx="67831">
                  <c:v>-2.0543800000000001E-2</c:v>
                </c:pt>
                <c:pt idx="67832">
                  <c:v>-2.14383E-2</c:v>
                </c:pt>
                <c:pt idx="67833">
                  <c:v>-2.23263E-2</c:v>
                </c:pt>
                <c:pt idx="67834">
                  <c:v>-2.3205900000000002E-2</c:v>
                </c:pt>
                <c:pt idx="67835">
                  <c:v>-2.4075300000000001E-2</c:v>
                </c:pt>
                <c:pt idx="67836">
                  <c:v>-2.49324E-2</c:v>
                </c:pt>
                <c:pt idx="67837">
                  <c:v>-2.5775099999999999E-2</c:v>
                </c:pt>
                <c:pt idx="67838">
                  <c:v>-2.6601300000000001E-2</c:v>
                </c:pt>
                <c:pt idx="67839">
                  <c:v>-2.7409200000000002E-2</c:v>
                </c:pt>
                <c:pt idx="67840">
                  <c:v>-2.8196700000000002E-2</c:v>
                </c:pt>
                <c:pt idx="67841">
                  <c:v>-2.8961500000000001E-2</c:v>
                </c:pt>
                <c:pt idx="67842">
                  <c:v>-2.9701600000000002E-2</c:v>
                </c:pt>
                <c:pt idx="67843">
                  <c:v>-3.04152E-2</c:v>
                </c:pt>
                <c:pt idx="67844">
                  <c:v>-3.1100599999999999E-2</c:v>
                </c:pt>
                <c:pt idx="67845">
                  <c:v>-3.1756100000000002E-2</c:v>
                </c:pt>
                <c:pt idx="67846">
                  <c:v>-3.2379900000000003E-2</c:v>
                </c:pt>
                <c:pt idx="67847">
                  <c:v>-3.2969900000000003E-2</c:v>
                </c:pt>
                <c:pt idx="67848">
                  <c:v>-3.3524699999999998E-2</c:v>
                </c:pt>
                <c:pt idx="67849">
                  <c:v>-3.4042799999999998E-2</c:v>
                </c:pt>
                <c:pt idx="67850">
                  <c:v>-3.4522999999999998E-2</c:v>
                </c:pt>
                <c:pt idx="67851">
                  <c:v>-3.4964000000000002E-2</c:v>
                </c:pt>
                <c:pt idx="67852">
                  <c:v>-3.5364300000000001E-2</c:v>
                </c:pt>
                <c:pt idx="67853">
                  <c:v>-3.5722700000000003E-2</c:v>
                </c:pt>
                <c:pt idx="67854">
                  <c:v>-3.6038100000000003E-2</c:v>
                </c:pt>
                <c:pt idx="67855">
                  <c:v>-3.6309399999999999E-2</c:v>
                </c:pt>
                <c:pt idx="67856">
                  <c:v>-3.65353E-2</c:v>
                </c:pt>
                <c:pt idx="67857">
                  <c:v>-3.67146E-2</c:v>
                </c:pt>
                <c:pt idx="67858">
                  <c:v>-3.6846200000000003E-2</c:v>
                </c:pt>
                <c:pt idx="67859">
                  <c:v>-3.6929200000000002E-2</c:v>
                </c:pt>
                <c:pt idx="67860">
                  <c:v>-3.6963200000000002E-2</c:v>
                </c:pt>
                <c:pt idx="67861">
                  <c:v>-3.6947599999999997E-2</c:v>
                </c:pt>
                <c:pt idx="67862">
                  <c:v>-3.6881900000000002E-2</c:v>
                </c:pt>
                <c:pt idx="67863">
                  <c:v>-3.6765199999999998E-2</c:v>
                </c:pt>
                <c:pt idx="67864">
                  <c:v>-3.6596900000000002E-2</c:v>
                </c:pt>
                <c:pt idx="67865">
                  <c:v>-3.6376400000000003E-2</c:v>
                </c:pt>
                <c:pt idx="67866">
                  <c:v>-3.6103700000000002E-2</c:v>
                </c:pt>
                <c:pt idx="67867">
                  <c:v>-3.5778699999999997E-2</c:v>
                </c:pt>
                <c:pt idx="67868">
                  <c:v>-3.54014E-2</c:v>
                </c:pt>
                <c:pt idx="67869">
                  <c:v>-3.4972099999999999E-2</c:v>
                </c:pt>
                <c:pt idx="67870">
                  <c:v>-3.4490800000000002E-2</c:v>
                </c:pt>
                <c:pt idx="67871">
                  <c:v>-3.3957500000000002E-2</c:v>
                </c:pt>
                <c:pt idx="67872">
                  <c:v>-3.3372199999999998E-2</c:v>
                </c:pt>
                <c:pt idx="67873">
                  <c:v>-3.2735599999999997E-2</c:v>
                </c:pt>
                <c:pt idx="67874">
                  <c:v>-3.2048800000000002E-2</c:v>
                </c:pt>
                <c:pt idx="67875">
                  <c:v>-3.1312800000000002E-2</c:v>
                </c:pt>
                <c:pt idx="67876">
                  <c:v>-3.05285E-2</c:v>
                </c:pt>
                <c:pt idx="67877">
                  <c:v>-2.9696400000000001E-2</c:v>
                </c:pt>
                <c:pt idx="67878">
                  <c:v>-2.8817300000000001E-2</c:v>
                </c:pt>
                <c:pt idx="67879">
                  <c:v>-2.7891900000000001E-2</c:v>
                </c:pt>
                <c:pt idx="67880">
                  <c:v>-2.6921400000000002E-2</c:v>
                </c:pt>
                <c:pt idx="67881">
                  <c:v>-2.5906999999999999E-2</c:v>
                </c:pt>
                <c:pt idx="67882">
                  <c:v>-2.4849799999999998E-2</c:v>
                </c:pt>
                <c:pt idx="67883">
                  <c:v>-2.3751299999999999E-2</c:v>
                </c:pt>
                <c:pt idx="67884">
                  <c:v>-2.2613100000000001E-2</c:v>
                </c:pt>
                <c:pt idx="67885">
                  <c:v>-2.1436799999999999E-2</c:v>
                </c:pt>
                <c:pt idx="67886">
                  <c:v>-2.02239E-2</c:v>
                </c:pt>
                <c:pt idx="67887">
                  <c:v>-1.8975800000000001E-2</c:v>
                </c:pt>
                <c:pt idx="67888">
                  <c:v>-1.76942E-2</c:v>
                </c:pt>
                <c:pt idx="67889">
                  <c:v>-1.6381E-2</c:v>
                </c:pt>
                <c:pt idx="67890">
                  <c:v>-1.50379E-2</c:v>
                </c:pt>
                <c:pt idx="67891">
                  <c:v>-1.36664E-2</c:v>
                </c:pt>
                <c:pt idx="67892">
                  <c:v>-1.22685E-2</c:v>
                </c:pt>
                <c:pt idx="67893">
                  <c:v>-1.08459E-2</c:v>
                </c:pt>
                <c:pt idx="67894" formatCode="0.00E+00">
                  <c:v>-9.40094E-3</c:v>
                </c:pt>
                <c:pt idx="67895" formatCode="0.00E+00">
                  <c:v>-7.9357300000000002E-3</c:v>
                </c:pt>
                <c:pt idx="67896" formatCode="0.00E+00">
                  <c:v>-6.4524099999999996E-3</c:v>
                </c:pt>
                <c:pt idx="67897" formatCode="0.00E+00">
                  <c:v>-4.9531100000000002E-3</c:v>
                </c:pt>
                <c:pt idx="67898" formatCode="0.00E+00">
                  <c:v>-3.4401499999999999E-3</c:v>
                </c:pt>
                <c:pt idx="67899" formatCode="0.00E+00">
                  <c:v>-1.9158599999999999E-3</c:v>
                </c:pt>
                <c:pt idx="67900" formatCode="0.00E+00">
                  <c:v>-3.8246599999999998E-4</c:v>
                </c:pt>
                <c:pt idx="67901" formatCode="0.00E+00">
                  <c:v>1.1579100000000001E-3</c:v>
                </c:pt>
                <c:pt idx="67902" formatCode="0.00E+00">
                  <c:v>2.70301E-3</c:v>
                </c:pt>
                <c:pt idx="67903" formatCode="0.00E+00">
                  <c:v>4.2504200000000004E-3</c:v>
                </c:pt>
                <c:pt idx="67904" formatCode="0.00E+00">
                  <c:v>5.7976099999999999E-3</c:v>
                </c:pt>
                <c:pt idx="67905" formatCode="0.00E+00">
                  <c:v>7.3421099999999998E-3</c:v>
                </c:pt>
                <c:pt idx="67906" formatCode="0.00E+00">
                  <c:v>8.8815600000000001E-3</c:v>
                </c:pt>
                <c:pt idx="67907">
                  <c:v>1.04136E-2</c:v>
                </c:pt>
                <c:pt idx="67908">
                  <c:v>1.19361E-2</c:v>
                </c:pt>
                <c:pt idx="67909">
                  <c:v>1.34468E-2</c:v>
                </c:pt>
                <c:pt idx="67910">
                  <c:v>1.49433E-2</c:v>
                </c:pt>
                <c:pt idx="67911">
                  <c:v>1.64231E-2</c:v>
                </c:pt>
                <c:pt idx="67912">
                  <c:v>1.78841E-2</c:v>
                </c:pt>
                <c:pt idx="67913">
                  <c:v>1.9323900000000001E-2</c:v>
                </c:pt>
                <c:pt idx="67914">
                  <c:v>2.0740499999999999E-2</c:v>
                </c:pt>
                <c:pt idx="67915">
                  <c:v>2.2131600000000001E-2</c:v>
                </c:pt>
                <c:pt idx="67916">
                  <c:v>2.3494999999999999E-2</c:v>
                </c:pt>
                <c:pt idx="67917">
                  <c:v>2.48284E-2</c:v>
                </c:pt>
                <c:pt idx="67918">
                  <c:v>2.6129900000000001E-2</c:v>
                </c:pt>
                <c:pt idx="67919">
                  <c:v>2.7397500000000002E-2</c:v>
                </c:pt>
                <c:pt idx="67920">
                  <c:v>2.86293E-2</c:v>
                </c:pt>
                <c:pt idx="67921">
                  <c:v>2.9823300000000001E-2</c:v>
                </c:pt>
                <c:pt idx="67922">
                  <c:v>3.0977600000000001E-2</c:v>
                </c:pt>
                <c:pt idx="67923">
                  <c:v>3.2090100000000003E-2</c:v>
                </c:pt>
                <c:pt idx="67924">
                  <c:v>3.3159000000000001E-2</c:v>
                </c:pt>
                <c:pt idx="67925">
                  <c:v>3.4182499999999998E-2</c:v>
                </c:pt>
                <c:pt idx="67926">
                  <c:v>3.5158799999999997E-2</c:v>
                </c:pt>
                <c:pt idx="67927">
                  <c:v>3.6086500000000001E-2</c:v>
                </c:pt>
                <c:pt idx="67928">
                  <c:v>3.6963999999999997E-2</c:v>
                </c:pt>
                <c:pt idx="67929">
                  <c:v>3.7789700000000002E-2</c:v>
                </c:pt>
                <c:pt idx="67930">
                  <c:v>3.8562399999999997E-2</c:v>
                </c:pt>
                <c:pt idx="67931">
                  <c:v>3.9280900000000001E-2</c:v>
                </c:pt>
                <c:pt idx="67932">
                  <c:v>3.9944E-2</c:v>
                </c:pt>
                <c:pt idx="67933">
                  <c:v>4.0550799999999998E-2</c:v>
                </c:pt>
                <c:pt idx="67934">
                  <c:v>4.1100100000000001E-2</c:v>
                </c:pt>
                <c:pt idx="67935">
                  <c:v>4.1591000000000003E-2</c:v>
                </c:pt>
                <c:pt idx="67936">
                  <c:v>4.2022799999999999E-2</c:v>
                </c:pt>
                <c:pt idx="67937">
                  <c:v>4.2394599999999998E-2</c:v>
                </c:pt>
                <c:pt idx="67938">
                  <c:v>4.2705800000000002E-2</c:v>
                </c:pt>
                <c:pt idx="67939">
                  <c:v>4.2955800000000002E-2</c:v>
                </c:pt>
                <c:pt idx="67940">
                  <c:v>4.3144099999999998E-2</c:v>
                </c:pt>
                <c:pt idx="67941">
                  <c:v>4.3270400000000001E-2</c:v>
                </c:pt>
                <c:pt idx="67942">
                  <c:v>4.3334499999999998E-2</c:v>
                </c:pt>
                <c:pt idx="67943">
                  <c:v>4.3336399999999997E-2</c:v>
                </c:pt>
                <c:pt idx="67944">
                  <c:v>4.3276000000000002E-2</c:v>
                </c:pt>
                <c:pt idx="67945">
                  <c:v>4.3153400000000001E-2</c:v>
                </c:pt>
                <c:pt idx="67946">
                  <c:v>4.2968800000000001E-2</c:v>
                </c:pt>
                <c:pt idx="67947">
                  <c:v>4.2722400000000001E-2</c:v>
                </c:pt>
                <c:pt idx="67948">
                  <c:v>4.2414599999999997E-2</c:v>
                </c:pt>
                <c:pt idx="67949">
                  <c:v>4.2045699999999998E-2</c:v>
                </c:pt>
                <c:pt idx="67950">
                  <c:v>4.1616300000000002E-2</c:v>
                </c:pt>
                <c:pt idx="67951">
                  <c:v>4.1126900000000001E-2</c:v>
                </c:pt>
                <c:pt idx="67952">
                  <c:v>4.0578500000000003E-2</c:v>
                </c:pt>
                <c:pt idx="67953">
                  <c:v>3.9971699999999999E-2</c:v>
                </c:pt>
                <c:pt idx="67954">
                  <c:v>3.9307399999999999E-2</c:v>
                </c:pt>
                <c:pt idx="67955">
                  <c:v>3.8586700000000002E-2</c:v>
                </c:pt>
                <c:pt idx="67956">
                  <c:v>3.7810499999999997E-2</c:v>
                </c:pt>
                <c:pt idx="67957">
                  <c:v>3.6979999999999999E-2</c:v>
                </c:pt>
                <c:pt idx="67958">
                  <c:v>3.6096499999999997E-2</c:v>
                </c:pt>
                <c:pt idx="67959">
                  <c:v>3.5161400000000002E-2</c:v>
                </c:pt>
                <c:pt idx="67960">
                  <c:v>3.4176100000000001E-2</c:v>
                </c:pt>
                <c:pt idx="67961">
                  <c:v>3.3142100000000001E-2</c:v>
                </c:pt>
                <c:pt idx="67962">
                  <c:v>3.2061100000000002E-2</c:v>
                </c:pt>
                <c:pt idx="67963">
                  <c:v>3.0934699999999999E-2</c:v>
                </c:pt>
                <c:pt idx="67964">
                  <c:v>2.9765E-2</c:v>
                </c:pt>
                <c:pt idx="67965">
                  <c:v>2.8553599999999998E-2</c:v>
                </c:pt>
                <c:pt idx="67966">
                  <c:v>2.73025E-2</c:v>
                </c:pt>
                <c:pt idx="67967">
                  <c:v>2.6013499999999998E-2</c:v>
                </c:pt>
                <c:pt idx="67968">
                  <c:v>2.4688700000000001E-2</c:v>
                </c:pt>
                <c:pt idx="67969">
                  <c:v>2.3330099999999999E-2</c:v>
                </c:pt>
                <c:pt idx="67970">
                  <c:v>2.1939899999999998E-2</c:v>
                </c:pt>
                <c:pt idx="67971">
                  <c:v>2.0520199999999999E-2</c:v>
                </c:pt>
                <c:pt idx="67972">
                  <c:v>1.9073199999999998E-2</c:v>
                </c:pt>
                <c:pt idx="67973">
                  <c:v>1.7600999999999999E-2</c:v>
                </c:pt>
                <c:pt idx="67974">
                  <c:v>1.6105999999999999E-2</c:v>
                </c:pt>
                <c:pt idx="67975">
                  <c:v>1.4590499999999999E-2</c:v>
                </c:pt>
                <c:pt idx="67976">
                  <c:v>1.3056699999999999E-2</c:v>
                </c:pt>
                <c:pt idx="67977">
                  <c:v>1.1507099999999999E-2</c:v>
                </c:pt>
                <c:pt idx="67978" formatCode="0.00E+00">
                  <c:v>9.9440099999999997E-3</c:v>
                </c:pt>
                <c:pt idx="67979" formatCode="0.00E+00">
                  <c:v>8.3698999999999996E-3</c:v>
                </c:pt>
                <c:pt idx="67980" formatCode="0.00E+00">
                  <c:v>6.7872100000000001E-3</c:v>
                </c:pt>
                <c:pt idx="67981" formatCode="0.00E+00">
                  <c:v>5.1984500000000003E-3</c:v>
                </c:pt>
                <c:pt idx="67982" formatCode="0.00E+00">
                  <c:v>3.60611E-3</c:v>
                </c:pt>
                <c:pt idx="67983" formatCode="0.00E+00">
                  <c:v>2.0126100000000002E-3</c:v>
                </c:pt>
                <c:pt idx="67984" formatCode="0.00E+00">
                  <c:v>4.20388E-4</c:v>
                </c:pt>
                <c:pt idx="67985" formatCode="0.00E+00">
                  <c:v>-1.1681300000000001E-3</c:v>
                </c:pt>
                <c:pt idx="67986" formatCode="0.00E+00">
                  <c:v>-2.7505400000000001E-3</c:v>
                </c:pt>
                <c:pt idx="67987" formatCode="0.00E+00">
                  <c:v>-4.3244599999999996E-3</c:v>
                </c:pt>
                <c:pt idx="67988" formatCode="0.00E+00">
                  <c:v>-5.8875300000000002E-3</c:v>
                </c:pt>
                <c:pt idx="67989" formatCode="0.00E+00">
                  <c:v>-7.4374000000000003E-3</c:v>
                </c:pt>
                <c:pt idx="67990" formatCode="0.00E+00">
                  <c:v>-8.9717200000000007E-3</c:v>
                </c:pt>
                <c:pt idx="67991">
                  <c:v>-1.04882E-2</c:v>
                </c:pt>
                <c:pt idx="67992">
                  <c:v>-1.19845E-2</c:v>
                </c:pt>
                <c:pt idx="67993">
                  <c:v>-1.3458400000000001E-2</c:v>
                </c:pt>
                <c:pt idx="67994">
                  <c:v>-1.4907699999999999E-2</c:v>
                </c:pt>
                <c:pt idx="67995">
                  <c:v>-1.63302E-2</c:v>
                </c:pt>
                <c:pt idx="67996">
                  <c:v>-1.7723900000000001E-2</c:v>
                </c:pt>
                <c:pt idx="67997">
                  <c:v>-1.9086599999999999E-2</c:v>
                </c:pt>
                <c:pt idx="67998">
                  <c:v>-2.0416299999999998E-2</c:v>
                </c:pt>
                <c:pt idx="67999">
                  <c:v>-2.1711100000000001E-2</c:v>
                </c:pt>
                <c:pt idx="68000">
                  <c:v>-2.2969E-2</c:v>
                </c:pt>
                <c:pt idx="68001">
                  <c:v>-2.4188399999999999E-2</c:v>
                </c:pt>
                <c:pt idx="68002">
                  <c:v>-2.5367500000000001E-2</c:v>
                </c:pt>
                <c:pt idx="68003">
                  <c:v>-2.65045E-2</c:v>
                </c:pt>
                <c:pt idx="68004">
                  <c:v>-2.7597900000000002E-2</c:v>
                </c:pt>
                <c:pt idx="68005">
                  <c:v>-2.8646000000000001E-2</c:v>
                </c:pt>
                <c:pt idx="68006">
                  <c:v>-2.96475E-2</c:v>
                </c:pt>
                <c:pt idx="68007">
                  <c:v>-3.0601E-2</c:v>
                </c:pt>
                <c:pt idx="68008">
                  <c:v>-3.1505100000000001E-2</c:v>
                </c:pt>
                <c:pt idx="68009">
                  <c:v>-3.2358699999999997E-2</c:v>
                </c:pt>
                <c:pt idx="68010">
                  <c:v>-3.3160599999999998E-2</c:v>
                </c:pt>
                <c:pt idx="68011">
                  <c:v>-3.3910000000000003E-2</c:v>
                </c:pt>
                <c:pt idx="68012">
                  <c:v>-3.4605700000000003E-2</c:v>
                </c:pt>
                <c:pt idx="68013">
                  <c:v>-3.5247000000000001E-2</c:v>
                </c:pt>
                <c:pt idx="68014">
                  <c:v>-3.5832900000000001E-2</c:v>
                </c:pt>
                <c:pt idx="68015">
                  <c:v>-3.6362899999999997E-2</c:v>
                </c:pt>
                <c:pt idx="68016">
                  <c:v>-3.6836300000000002E-2</c:v>
                </c:pt>
                <c:pt idx="68017">
                  <c:v>-3.7252599999999997E-2</c:v>
                </c:pt>
                <c:pt idx="68018">
                  <c:v>-3.7611499999999999E-2</c:v>
                </c:pt>
                <c:pt idx="68019">
                  <c:v>-3.7912500000000002E-2</c:v>
                </c:pt>
                <c:pt idx="68020">
                  <c:v>-3.8155700000000001E-2</c:v>
                </c:pt>
                <c:pt idx="68021">
                  <c:v>-3.8340699999999998E-2</c:v>
                </c:pt>
                <c:pt idx="68022">
                  <c:v>-3.8467800000000003E-2</c:v>
                </c:pt>
                <c:pt idx="68023">
                  <c:v>-3.8536800000000003E-2</c:v>
                </c:pt>
                <c:pt idx="68024">
                  <c:v>-3.8547999999999999E-2</c:v>
                </c:pt>
                <c:pt idx="68025">
                  <c:v>-3.85017E-2</c:v>
                </c:pt>
                <c:pt idx="68026">
                  <c:v>-3.83982E-2</c:v>
                </c:pt>
                <c:pt idx="68027">
                  <c:v>-3.8238000000000001E-2</c:v>
                </c:pt>
                <c:pt idx="68028">
                  <c:v>-3.8021600000000003E-2</c:v>
                </c:pt>
                <c:pt idx="68029">
                  <c:v>-3.7749699999999997E-2</c:v>
                </c:pt>
                <c:pt idx="68030">
                  <c:v>-3.7422999999999998E-2</c:v>
                </c:pt>
                <c:pt idx="68031">
                  <c:v>-3.7042400000000003E-2</c:v>
                </c:pt>
                <c:pt idx="68032">
                  <c:v>-3.6608700000000001E-2</c:v>
                </c:pt>
                <c:pt idx="68033">
                  <c:v>-3.6122899999999999E-2</c:v>
                </c:pt>
                <c:pt idx="68034">
                  <c:v>-3.5586100000000002E-2</c:v>
                </c:pt>
                <c:pt idx="68035">
                  <c:v>-3.4999500000000003E-2</c:v>
                </c:pt>
                <c:pt idx="68036">
                  <c:v>-3.4364400000000003E-2</c:v>
                </c:pt>
                <c:pt idx="68037">
                  <c:v>-3.3681900000000001E-2</c:v>
                </c:pt>
                <c:pt idx="68038">
                  <c:v>-3.29536E-2</c:v>
                </c:pt>
                <c:pt idx="68039">
                  <c:v>-3.2180800000000002E-2</c:v>
                </c:pt>
                <c:pt idx="68040">
                  <c:v>-3.13651E-2</c:v>
                </c:pt>
                <c:pt idx="68041">
                  <c:v>-3.0508E-2</c:v>
                </c:pt>
                <c:pt idx="68042">
                  <c:v>-2.9611200000000001E-2</c:v>
                </c:pt>
                <c:pt idx="68043">
                  <c:v>-2.8676400000000001E-2</c:v>
                </c:pt>
                <c:pt idx="68044">
                  <c:v>-2.7705400000000002E-2</c:v>
                </c:pt>
                <c:pt idx="68045">
                  <c:v>-2.6699799999999999E-2</c:v>
                </c:pt>
                <c:pt idx="68046">
                  <c:v>-2.56616E-2</c:v>
                </c:pt>
                <c:pt idx="68047">
                  <c:v>-2.4592800000000001E-2</c:v>
                </c:pt>
                <c:pt idx="68048">
                  <c:v>-2.3495100000000001E-2</c:v>
                </c:pt>
                <c:pt idx="68049">
                  <c:v>-2.23707E-2</c:v>
                </c:pt>
                <c:pt idx="68050">
                  <c:v>-2.1221400000000001E-2</c:v>
                </c:pt>
                <c:pt idx="68051">
                  <c:v>-2.0049500000000001E-2</c:v>
                </c:pt>
                <c:pt idx="68052">
                  <c:v>-1.8856999999999999E-2</c:v>
                </c:pt>
                <c:pt idx="68053">
                  <c:v>-1.7646100000000001E-2</c:v>
                </c:pt>
                <c:pt idx="68054">
                  <c:v>-1.6418800000000001E-2</c:v>
                </c:pt>
                <c:pt idx="68055">
                  <c:v>-1.51772E-2</c:v>
                </c:pt>
                <c:pt idx="68056">
                  <c:v>-1.39235E-2</c:v>
                </c:pt>
                <c:pt idx="68057">
                  <c:v>-1.26599E-2</c:v>
                </c:pt>
                <c:pt idx="68058">
                  <c:v>-1.1388499999999999E-2</c:v>
                </c:pt>
                <c:pt idx="68059">
                  <c:v>-1.01116E-2</c:v>
                </c:pt>
                <c:pt idx="68060" formatCode="0.00E+00">
                  <c:v>-8.8314900000000009E-3</c:v>
                </c:pt>
                <c:pt idx="68061" formatCode="0.00E+00">
                  <c:v>-7.5502599999999996E-3</c:v>
                </c:pt>
                <c:pt idx="68062" formatCode="0.00E+00">
                  <c:v>-6.2700799999999999E-3</c:v>
                </c:pt>
                <c:pt idx="68063" formatCode="0.00E+00">
                  <c:v>-4.9930699999999996E-3</c:v>
                </c:pt>
                <c:pt idx="68064" formatCode="0.00E+00">
                  <c:v>-3.7213300000000001E-3</c:v>
                </c:pt>
                <c:pt idx="68065" formatCode="0.00E+00">
                  <c:v>-2.4569800000000001E-3</c:v>
                </c:pt>
                <c:pt idx="68066" formatCode="0.00E+00">
                  <c:v>-1.20213E-3</c:v>
                </c:pt>
                <c:pt idx="68067" formatCode="0.00E+00">
                  <c:v>4.1186300000000002E-5</c:v>
                </c:pt>
                <c:pt idx="68068" formatCode="0.00E+00">
                  <c:v>1.2709799999999999E-3</c:v>
                </c:pt>
                <c:pt idx="68069" formatCode="0.00E+00">
                  <c:v>2.4852799999999999E-3</c:v>
                </c:pt>
                <c:pt idx="68070" formatCode="0.00E+00">
                  <c:v>3.68213E-3</c:v>
                </c:pt>
                <c:pt idx="68071" formatCode="0.00E+00">
                  <c:v>4.8596000000000004E-3</c:v>
                </c:pt>
                <c:pt idx="68072" formatCode="0.00E+00">
                  <c:v>6.0157800000000001E-3</c:v>
                </c:pt>
                <c:pt idx="68073" formatCode="0.00E+00">
                  <c:v>7.1488200000000002E-3</c:v>
                </c:pt>
                <c:pt idx="68074" formatCode="0.00E+00">
                  <c:v>8.2569300000000009E-3</c:v>
                </c:pt>
                <c:pt idx="68075" formatCode="0.00E+00">
                  <c:v>9.3384200000000001E-3</c:v>
                </c:pt>
                <c:pt idx="68076">
                  <c:v>1.03917E-2</c:v>
                </c:pt>
                <c:pt idx="68077">
                  <c:v>1.1415099999999999E-2</c:v>
                </c:pt>
                <c:pt idx="68078">
                  <c:v>1.24073E-2</c:v>
                </c:pt>
                <c:pt idx="68079">
                  <c:v>1.33665E-2</c:v>
                </c:pt>
                <c:pt idx="68080">
                  <c:v>1.4291399999999999E-2</c:v>
                </c:pt>
                <c:pt idx="68081">
                  <c:v>1.51807E-2</c:v>
                </c:pt>
                <c:pt idx="68082">
                  <c:v>1.6033100000000002E-2</c:v>
                </c:pt>
                <c:pt idx="68083">
                  <c:v>1.6847399999999998E-2</c:v>
                </c:pt>
                <c:pt idx="68084">
                  <c:v>1.76223E-2</c:v>
                </c:pt>
                <c:pt idx="68085">
                  <c:v>1.8356899999999999E-2</c:v>
                </c:pt>
                <c:pt idx="68086">
                  <c:v>1.90501E-2</c:v>
                </c:pt>
                <c:pt idx="68087">
                  <c:v>1.9701099999999999E-2</c:v>
                </c:pt>
                <c:pt idx="68088">
                  <c:v>2.0309199999999999E-2</c:v>
                </c:pt>
                <c:pt idx="68089">
                  <c:v>2.0873699999999999E-2</c:v>
                </c:pt>
                <c:pt idx="68090">
                  <c:v>2.13939E-2</c:v>
                </c:pt>
                <c:pt idx="68091">
                  <c:v>2.1869199999999998E-2</c:v>
                </c:pt>
                <c:pt idx="68092">
                  <c:v>2.2299300000000001E-2</c:v>
                </c:pt>
                <c:pt idx="68093">
                  <c:v>2.2683600000000002E-2</c:v>
                </c:pt>
                <c:pt idx="68094">
                  <c:v>2.3022000000000001E-2</c:v>
                </c:pt>
                <c:pt idx="68095">
                  <c:v>2.3314100000000001E-2</c:v>
                </c:pt>
                <c:pt idx="68096">
                  <c:v>2.3559900000000002E-2</c:v>
                </c:pt>
                <c:pt idx="68097">
                  <c:v>2.3759300000000001E-2</c:v>
                </c:pt>
                <c:pt idx="68098">
                  <c:v>2.39125E-2</c:v>
                </c:pt>
                <c:pt idx="68099">
                  <c:v>2.4019499999999999E-2</c:v>
                </c:pt>
                <c:pt idx="68100">
                  <c:v>2.4080500000000001E-2</c:v>
                </c:pt>
                <c:pt idx="68101">
                  <c:v>2.4095800000000001E-2</c:v>
                </c:pt>
                <c:pt idx="68102">
                  <c:v>2.4065699999999999E-2</c:v>
                </c:pt>
                <c:pt idx="68103">
                  <c:v>2.3990600000000001E-2</c:v>
                </c:pt>
                <c:pt idx="68104">
                  <c:v>2.3871199999999999E-2</c:v>
                </c:pt>
                <c:pt idx="68105">
                  <c:v>2.3708099999999999E-2</c:v>
                </c:pt>
                <c:pt idx="68106">
                  <c:v>2.3502100000000001E-2</c:v>
                </c:pt>
                <c:pt idx="68107">
                  <c:v>2.3253900000000001E-2</c:v>
                </c:pt>
                <c:pt idx="68108">
                  <c:v>2.2964399999999999E-2</c:v>
                </c:pt>
                <c:pt idx="68109">
                  <c:v>2.2634499999999998E-2</c:v>
                </c:pt>
                <c:pt idx="68110">
                  <c:v>2.2265E-2</c:v>
                </c:pt>
                <c:pt idx="68111">
                  <c:v>2.1857000000000001E-2</c:v>
                </c:pt>
                <c:pt idx="68112">
                  <c:v>2.14115E-2</c:v>
                </c:pt>
                <c:pt idx="68113">
                  <c:v>2.0929799999999998E-2</c:v>
                </c:pt>
                <c:pt idx="68114">
                  <c:v>2.0413000000000001E-2</c:v>
                </c:pt>
                <c:pt idx="68115">
                  <c:v>1.9862500000000002E-2</c:v>
                </c:pt>
                <c:pt idx="68116">
                  <c:v>1.9279500000000001E-2</c:v>
                </c:pt>
                <c:pt idx="68117">
                  <c:v>1.86657E-2</c:v>
                </c:pt>
                <c:pt idx="68118">
                  <c:v>1.8022400000000001E-2</c:v>
                </c:pt>
                <c:pt idx="68119">
                  <c:v>1.7351200000000001E-2</c:v>
                </c:pt>
                <c:pt idx="68120">
                  <c:v>1.66537E-2</c:v>
                </c:pt>
                <c:pt idx="68121">
                  <c:v>1.5931600000000001E-2</c:v>
                </c:pt>
                <c:pt idx="68122">
                  <c:v>1.51865E-2</c:v>
                </c:pt>
                <c:pt idx="68123">
                  <c:v>1.44201E-2</c:v>
                </c:pt>
                <c:pt idx="68124">
                  <c:v>1.36341E-2</c:v>
                </c:pt>
                <c:pt idx="68125">
                  <c:v>1.2830299999999999E-2</c:v>
                </c:pt>
                <c:pt idx="68126">
                  <c:v>1.20103E-2</c:v>
                </c:pt>
                <c:pt idx="68127">
                  <c:v>1.11758E-2</c:v>
                </c:pt>
                <c:pt idx="68128">
                  <c:v>1.03286E-2</c:v>
                </c:pt>
                <c:pt idx="68129" formatCode="0.00E+00">
                  <c:v>9.4706700000000005E-3</c:v>
                </c:pt>
                <c:pt idx="68130" formatCode="0.00E+00">
                  <c:v>8.6038499999999997E-3</c:v>
                </c:pt>
                <c:pt idx="68131" formatCode="0.00E+00">
                  <c:v>7.72999E-3</c:v>
                </c:pt>
                <c:pt idx="68132" formatCode="0.00E+00">
                  <c:v>6.8509699999999996E-3</c:v>
                </c:pt>
                <c:pt idx="68133" formatCode="0.00E+00">
                  <c:v>5.9686599999999998E-3</c:v>
                </c:pt>
                <c:pt idx="68134" formatCode="0.00E+00">
                  <c:v>5.0848899999999999E-3</c:v>
                </c:pt>
                <c:pt idx="68135" formatCode="0.00E+00">
                  <c:v>4.2014900000000004E-3</c:v>
                </c:pt>
                <c:pt idx="68136" formatCode="0.00E+00">
                  <c:v>3.3203600000000001E-3</c:v>
                </c:pt>
                <c:pt idx="68137" formatCode="0.00E+00">
                  <c:v>2.4433800000000002E-3</c:v>
                </c:pt>
                <c:pt idx="68138" formatCode="0.00E+00">
                  <c:v>1.5723899999999999E-3</c:v>
                </c:pt>
                <c:pt idx="68139" formatCode="0.00E+00">
                  <c:v>7.0914999999999997E-4</c:v>
                </c:pt>
                <c:pt idx="68140" formatCode="0.00E+00">
                  <c:v>-1.44568E-4</c:v>
                </c:pt>
                <c:pt idx="68141" formatCode="0.00E+00">
                  <c:v>-9.8698699999999993E-4</c:v>
                </c:pt>
                <c:pt idx="68142" formatCode="0.00E+00">
                  <c:v>-1.8163700000000001E-3</c:v>
                </c:pt>
                <c:pt idx="68143" formatCode="0.00E+00">
                  <c:v>-2.6310000000000001E-3</c:v>
                </c:pt>
                <c:pt idx="68144" formatCode="0.00E+00">
                  <c:v>-3.4292300000000001E-3</c:v>
                </c:pt>
                <c:pt idx="68145" formatCode="0.00E+00">
                  <c:v>-4.2093900000000004E-3</c:v>
                </c:pt>
                <c:pt idx="68146" formatCode="0.00E+00">
                  <c:v>-4.9699100000000001E-3</c:v>
                </c:pt>
                <c:pt idx="68147" formatCode="0.00E+00">
                  <c:v>-5.7091900000000003E-3</c:v>
                </c:pt>
                <c:pt idx="68148" formatCode="0.00E+00">
                  <c:v>-6.4257100000000003E-3</c:v>
                </c:pt>
                <c:pt idx="68149" formatCode="0.00E+00">
                  <c:v>-7.1180200000000001E-3</c:v>
                </c:pt>
                <c:pt idx="68150" formatCode="0.00E+00">
                  <c:v>-7.7847999999999997E-3</c:v>
                </c:pt>
                <c:pt idx="68151" formatCode="0.00E+00">
                  <c:v>-8.4247999999999997E-3</c:v>
                </c:pt>
                <c:pt idx="68152" formatCode="0.00E+00">
                  <c:v>-9.0367699999999995E-3</c:v>
                </c:pt>
                <c:pt idx="68153" formatCode="0.00E+00">
                  <c:v>-9.6194899999999996E-3</c:v>
                </c:pt>
                <c:pt idx="68154">
                  <c:v>-1.01718E-2</c:v>
                </c:pt>
                <c:pt idx="68155">
                  <c:v>-1.0692399999999999E-2</c:v>
                </c:pt>
                <c:pt idx="68156">
                  <c:v>-1.1180300000000001E-2</c:v>
                </c:pt>
                <c:pt idx="68157">
                  <c:v>-1.1634500000000001E-2</c:v>
                </c:pt>
                <c:pt idx="68158">
                  <c:v>-1.2053899999999999E-2</c:v>
                </c:pt>
                <c:pt idx="68159">
                  <c:v>-1.2437699999999999E-2</c:v>
                </c:pt>
                <c:pt idx="68160">
                  <c:v>-1.2785100000000001E-2</c:v>
                </c:pt>
                <c:pt idx="68161">
                  <c:v>-1.30955E-2</c:v>
                </c:pt>
                <c:pt idx="68162">
                  <c:v>-1.33682E-2</c:v>
                </c:pt>
                <c:pt idx="68163">
                  <c:v>-1.36028E-2</c:v>
                </c:pt>
                <c:pt idx="68164">
                  <c:v>-1.37988E-2</c:v>
                </c:pt>
                <c:pt idx="68165">
                  <c:v>-1.39557E-2</c:v>
                </c:pt>
                <c:pt idx="68166">
                  <c:v>-1.40733E-2</c:v>
                </c:pt>
                <c:pt idx="68167">
                  <c:v>-1.41513E-2</c:v>
                </c:pt>
                <c:pt idx="68168">
                  <c:v>-1.41897E-2</c:v>
                </c:pt>
                <c:pt idx="68169">
                  <c:v>-1.4188299999999999E-2</c:v>
                </c:pt>
                <c:pt idx="68170">
                  <c:v>-1.41472E-2</c:v>
                </c:pt>
                <c:pt idx="68171">
                  <c:v>-1.4066199999999999E-2</c:v>
                </c:pt>
                <c:pt idx="68172">
                  <c:v>-1.39455E-2</c:v>
                </c:pt>
                <c:pt idx="68173">
                  <c:v>-1.3785E-2</c:v>
                </c:pt>
                <c:pt idx="68174">
                  <c:v>-1.3585099999999999E-2</c:v>
                </c:pt>
                <c:pt idx="68175">
                  <c:v>-1.33461E-2</c:v>
                </c:pt>
                <c:pt idx="68176">
                  <c:v>-1.30688E-2</c:v>
                </c:pt>
                <c:pt idx="68177">
                  <c:v>-1.27537E-2</c:v>
                </c:pt>
                <c:pt idx="68178">
                  <c:v>-1.2401300000000001E-2</c:v>
                </c:pt>
                <c:pt idx="68179">
                  <c:v>-1.20123E-2</c:v>
                </c:pt>
                <c:pt idx="68180">
                  <c:v>-1.1587099999999999E-2</c:v>
                </c:pt>
                <c:pt idx="68181">
                  <c:v>-1.1126499999999999E-2</c:v>
                </c:pt>
                <c:pt idx="68182">
                  <c:v>-1.06315E-2</c:v>
                </c:pt>
                <c:pt idx="68183">
                  <c:v>-1.01029E-2</c:v>
                </c:pt>
                <c:pt idx="68184" formatCode="0.00E+00">
                  <c:v>-9.5415599999999993E-3</c:v>
                </c:pt>
                <c:pt idx="68185" formatCode="0.00E+00">
                  <c:v>-8.9487400000000002E-3</c:v>
                </c:pt>
                <c:pt idx="68186" formatCode="0.00E+00">
                  <c:v>-8.3256100000000006E-3</c:v>
                </c:pt>
                <c:pt idx="68187" formatCode="0.00E+00">
                  <c:v>-7.67332E-3</c:v>
                </c:pt>
                <c:pt idx="68188" formatCode="0.00E+00">
                  <c:v>-6.9931100000000003E-3</c:v>
                </c:pt>
                <c:pt idx="68189" formatCode="0.00E+00">
                  <c:v>-6.2862899999999999E-3</c:v>
                </c:pt>
                <c:pt idx="68190" formatCode="0.00E+00">
                  <c:v>-5.5542600000000001E-3</c:v>
                </c:pt>
                <c:pt idx="68191" formatCode="0.00E+00">
                  <c:v>-4.7984200000000003E-3</c:v>
                </c:pt>
                <c:pt idx="68192" formatCode="0.00E+00">
                  <c:v>-4.0201799999999999E-3</c:v>
                </c:pt>
                <c:pt idx="68193" formatCode="0.00E+00">
                  <c:v>-3.2209399999999998E-3</c:v>
                </c:pt>
                <c:pt idx="68194" formatCode="0.00E+00">
                  <c:v>-2.4020700000000001E-3</c:v>
                </c:pt>
                <c:pt idx="68195" formatCode="0.00E+00">
                  <c:v>-1.5650200000000001E-3</c:v>
                </c:pt>
                <c:pt idx="68196" formatCode="0.00E+00">
                  <c:v>-7.1138799999999997E-4</c:v>
                </c:pt>
                <c:pt idx="68197" formatCode="0.00E+00">
                  <c:v>1.5724599999999999E-4</c:v>
                </c:pt>
                <c:pt idx="68198" formatCode="0.00E+00">
                  <c:v>1.0392800000000001E-3</c:v>
                </c:pt>
                <c:pt idx="68199" formatCode="0.00E+00">
                  <c:v>1.9330899999999999E-3</c:v>
                </c:pt>
                <c:pt idx="68200" formatCode="0.00E+00">
                  <c:v>2.83694E-3</c:v>
                </c:pt>
                <c:pt idx="68201" formatCode="0.00E+00">
                  <c:v>3.7490900000000001E-3</c:v>
                </c:pt>
                <c:pt idx="68202" formatCode="0.00E+00">
                  <c:v>4.6677699999999999E-3</c:v>
                </c:pt>
                <c:pt idx="68203" formatCode="0.00E+00">
                  <c:v>5.5912599999999998E-3</c:v>
                </c:pt>
                <c:pt idx="68204" formatCode="0.00E+00">
                  <c:v>6.5177999999999998E-3</c:v>
                </c:pt>
                <c:pt idx="68205" formatCode="0.00E+00">
                  <c:v>7.4456599999999998E-3</c:v>
                </c:pt>
                <c:pt idx="68206" formatCode="0.00E+00">
                  <c:v>8.3730799999999998E-3</c:v>
                </c:pt>
                <c:pt idx="68207" formatCode="0.00E+00">
                  <c:v>9.2984000000000001E-3</c:v>
                </c:pt>
                <c:pt idx="68208">
                  <c:v>1.022E-2</c:v>
                </c:pt>
                <c:pt idx="68209">
                  <c:v>1.1136099999999999E-2</c:v>
                </c:pt>
                <c:pt idx="68210">
                  <c:v>1.2045E-2</c:v>
                </c:pt>
                <c:pt idx="68211">
                  <c:v>1.2945099999999999E-2</c:v>
                </c:pt>
                <c:pt idx="68212">
                  <c:v>1.3834600000000001E-2</c:v>
                </c:pt>
                <c:pt idx="68213">
                  <c:v>1.47119E-2</c:v>
                </c:pt>
                <c:pt idx="68214">
                  <c:v>1.55754E-2</c:v>
                </c:pt>
                <c:pt idx="68215">
                  <c:v>1.6423500000000001E-2</c:v>
                </c:pt>
                <c:pt idx="68216">
                  <c:v>1.72544E-2</c:v>
                </c:pt>
                <c:pt idx="68217">
                  <c:v>1.8066599999999999E-2</c:v>
                </c:pt>
                <c:pt idx="68218">
                  <c:v>1.8858400000000001E-2</c:v>
                </c:pt>
                <c:pt idx="68219">
                  <c:v>1.9628400000000001E-2</c:v>
                </c:pt>
                <c:pt idx="68220">
                  <c:v>2.03751E-2</c:v>
                </c:pt>
                <c:pt idx="68221">
                  <c:v>2.1097000000000001E-2</c:v>
                </c:pt>
                <c:pt idx="68222">
                  <c:v>2.1792800000000001E-2</c:v>
                </c:pt>
                <c:pt idx="68223">
                  <c:v>2.24613E-2</c:v>
                </c:pt>
                <c:pt idx="68224">
                  <c:v>2.3101500000000001E-2</c:v>
                </c:pt>
                <c:pt idx="68225">
                  <c:v>2.3712E-2</c:v>
                </c:pt>
                <c:pt idx="68226">
                  <c:v>2.42916E-2</c:v>
                </c:pt>
                <c:pt idx="68227">
                  <c:v>2.4839199999999999E-2</c:v>
                </c:pt>
                <c:pt idx="68228">
                  <c:v>2.5353799999999999E-2</c:v>
                </c:pt>
                <c:pt idx="68229">
                  <c:v>2.58344E-2</c:v>
                </c:pt>
                <c:pt idx="68230">
                  <c:v>2.6280000000000001E-2</c:v>
                </c:pt>
                <c:pt idx="68231">
                  <c:v>2.66898E-2</c:v>
                </c:pt>
                <c:pt idx="68232">
                  <c:v>2.7062900000000001E-2</c:v>
                </c:pt>
                <c:pt idx="68233">
                  <c:v>2.7398800000000001E-2</c:v>
                </c:pt>
                <c:pt idx="68234">
                  <c:v>2.7696800000000001E-2</c:v>
                </c:pt>
                <c:pt idx="68235">
                  <c:v>2.79562E-2</c:v>
                </c:pt>
                <c:pt idx="68236">
                  <c:v>2.81765E-2</c:v>
                </c:pt>
                <c:pt idx="68237">
                  <c:v>2.8357199999999999E-2</c:v>
                </c:pt>
                <c:pt idx="68238">
                  <c:v>2.84978E-2</c:v>
                </c:pt>
                <c:pt idx="68239">
                  <c:v>2.8598200000000001E-2</c:v>
                </c:pt>
                <c:pt idx="68240">
                  <c:v>2.86579E-2</c:v>
                </c:pt>
                <c:pt idx="68241">
                  <c:v>2.8676699999999999E-2</c:v>
                </c:pt>
                <c:pt idx="68242">
                  <c:v>2.8654599999999999E-2</c:v>
                </c:pt>
                <c:pt idx="68243">
                  <c:v>2.8591599999999998E-2</c:v>
                </c:pt>
                <c:pt idx="68244">
                  <c:v>2.84879E-2</c:v>
                </c:pt>
                <c:pt idx="68245">
                  <c:v>2.8343400000000001E-2</c:v>
                </c:pt>
                <c:pt idx="68246">
                  <c:v>2.8158599999999999E-2</c:v>
                </c:pt>
                <c:pt idx="68247">
                  <c:v>2.7933400000000001E-2</c:v>
                </c:pt>
                <c:pt idx="68248">
                  <c:v>2.7668499999999999E-2</c:v>
                </c:pt>
                <c:pt idx="68249">
                  <c:v>2.7363999999999999E-2</c:v>
                </c:pt>
                <c:pt idx="68250">
                  <c:v>2.7020700000000002E-2</c:v>
                </c:pt>
                <c:pt idx="68251">
                  <c:v>2.66389E-2</c:v>
                </c:pt>
                <c:pt idx="68252">
                  <c:v>2.6219300000000001E-2</c:v>
                </c:pt>
                <c:pt idx="68253">
                  <c:v>2.57626E-2</c:v>
                </c:pt>
                <c:pt idx="68254">
                  <c:v>2.5269400000000001E-2</c:v>
                </c:pt>
                <c:pt idx="68255">
                  <c:v>2.4740499999999999E-2</c:v>
                </c:pt>
                <c:pt idx="68256">
                  <c:v>2.4176900000000001E-2</c:v>
                </c:pt>
                <c:pt idx="68257">
                  <c:v>2.35795E-2</c:v>
                </c:pt>
                <c:pt idx="68258">
                  <c:v>2.2949199999999999E-2</c:v>
                </c:pt>
                <c:pt idx="68259">
                  <c:v>2.2287100000000001E-2</c:v>
                </c:pt>
                <c:pt idx="68260">
                  <c:v>2.1594200000000001E-2</c:v>
                </c:pt>
                <c:pt idx="68261">
                  <c:v>2.08717E-2</c:v>
                </c:pt>
                <c:pt idx="68262">
                  <c:v>2.0120900000000001E-2</c:v>
                </c:pt>
                <c:pt idx="68263">
                  <c:v>1.9342999999999999E-2</c:v>
                </c:pt>
                <c:pt idx="68264">
                  <c:v>1.8539300000000002E-2</c:v>
                </c:pt>
                <c:pt idx="68265">
                  <c:v>1.7711299999999999E-2</c:v>
                </c:pt>
                <c:pt idx="68266">
                  <c:v>1.6860099999999999E-2</c:v>
                </c:pt>
                <c:pt idx="68267">
                  <c:v>1.5987299999999999E-2</c:v>
                </c:pt>
                <c:pt idx="68268">
                  <c:v>1.50943E-2</c:v>
                </c:pt>
                <c:pt idx="68269">
                  <c:v>1.4182699999999999E-2</c:v>
                </c:pt>
                <c:pt idx="68270">
                  <c:v>1.3253900000000001E-2</c:v>
                </c:pt>
                <c:pt idx="68271">
                  <c:v>1.23093E-2</c:v>
                </c:pt>
                <c:pt idx="68272">
                  <c:v>1.1350600000000001E-2</c:v>
                </c:pt>
                <c:pt idx="68273">
                  <c:v>1.0379299999999999E-2</c:v>
                </c:pt>
                <c:pt idx="68274" formatCode="0.00E+00">
                  <c:v>9.3972399999999994E-3</c:v>
                </c:pt>
                <c:pt idx="68275" formatCode="0.00E+00">
                  <c:v>8.4059800000000004E-3</c:v>
                </c:pt>
                <c:pt idx="68276" formatCode="0.00E+00">
                  <c:v>7.4072399999999998E-3</c:v>
                </c:pt>
                <c:pt idx="68277" formatCode="0.00E+00">
                  <c:v>6.4026899999999999E-3</c:v>
                </c:pt>
                <c:pt idx="68278" formatCode="0.00E+00">
                  <c:v>5.39406E-3</c:v>
                </c:pt>
                <c:pt idx="68279" formatCode="0.00E+00">
                  <c:v>4.3829999999999997E-3</c:v>
                </c:pt>
                <c:pt idx="68280" formatCode="0.00E+00">
                  <c:v>3.3711000000000001E-3</c:v>
                </c:pt>
                <c:pt idx="68281" formatCode="0.00E+00">
                  <c:v>2.3599699999999999E-3</c:v>
                </c:pt>
                <c:pt idx="68282" formatCode="0.00E+00">
                  <c:v>1.35122E-3</c:v>
                </c:pt>
                <c:pt idx="68283" formatCode="0.00E+00">
                  <c:v>3.4656299999999998E-4</c:v>
                </c:pt>
                <c:pt idx="68284" formatCode="0.00E+00">
                  <c:v>-6.5227500000000001E-4</c:v>
                </c:pt>
                <c:pt idx="68285" formatCode="0.00E+00">
                  <c:v>-1.6436000000000001E-3</c:v>
                </c:pt>
                <c:pt idx="68286" formatCode="0.00E+00">
                  <c:v>-2.62576E-3</c:v>
                </c:pt>
                <c:pt idx="68287" formatCode="0.00E+00">
                  <c:v>-3.5971699999999998E-3</c:v>
                </c:pt>
                <c:pt idx="68288" formatCode="0.00E+00">
                  <c:v>-4.5562399999999996E-3</c:v>
                </c:pt>
                <c:pt idx="68289" formatCode="0.00E+00">
                  <c:v>-5.5014299999999999E-3</c:v>
                </c:pt>
                <c:pt idx="68290" formatCode="0.00E+00">
                  <c:v>-6.4312500000000003E-3</c:v>
                </c:pt>
                <c:pt idx="68291" formatCode="0.00E+00">
                  <c:v>-7.3441799999999996E-3</c:v>
                </c:pt>
                <c:pt idx="68292" formatCode="0.00E+00">
                  <c:v>-8.2386899999999999E-3</c:v>
                </c:pt>
                <c:pt idx="68293" formatCode="0.00E+00">
                  <c:v>-9.1133399999999993E-3</c:v>
                </c:pt>
                <c:pt idx="68294" formatCode="0.00E+00">
                  <c:v>-9.9667799999999997E-3</c:v>
                </c:pt>
                <c:pt idx="68295">
                  <c:v>-1.07977E-2</c:v>
                </c:pt>
                <c:pt idx="68296">
                  <c:v>-1.16048E-2</c:v>
                </c:pt>
                <c:pt idx="68297">
                  <c:v>-1.23868E-2</c:v>
                </c:pt>
                <c:pt idx="68298">
                  <c:v>-1.31425E-2</c:v>
                </c:pt>
                <c:pt idx="68299">
                  <c:v>-1.38707E-2</c:v>
                </c:pt>
                <c:pt idx="68300">
                  <c:v>-1.45703E-2</c:v>
                </c:pt>
                <c:pt idx="68301">
                  <c:v>-1.5240200000000001E-2</c:v>
                </c:pt>
                <c:pt idx="68302">
                  <c:v>-1.5879399999999998E-2</c:v>
                </c:pt>
                <c:pt idx="68303">
                  <c:v>-1.6487100000000001E-2</c:v>
                </c:pt>
                <c:pt idx="68304">
                  <c:v>-1.7062299999999999E-2</c:v>
                </c:pt>
                <c:pt idx="68305">
                  <c:v>-1.7604100000000001E-2</c:v>
                </c:pt>
                <c:pt idx="68306">
                  <c:v>-1.8111700000000001E-2</c:v>
                </c:pt>
                <c:pt idx="68307">
                  <c:v>-1.85846E-2</c:v>
                </c:pt>
                <c:pt idx="68308">
                  <c:v>-1.9021900000000001E-2</c:v>
                </c:pt>
                <c:pt idx="68309">
                  <c:v>-1.9423200000000002E-2</c:v>
                </c:pt>
                <c:pt idx="68310">
                  <c:v>-1.9787900000000001E-2</c:v>
                </c:pt>
                <c:pt idx="68311">
                  <c:v>-2.0115500000000001E-2</c:v>
                </c:pt>
                <c:pt idx="68312">
                  <c:v>-2.0405699999999999E-2</c:v>
                </c:pt>
                <c:pt idx="68313">
                  <c:v>-2.0658099999999999E-2</c:v>
                </c:pt>
                <c:pt idx="68314">
                  <c:v>-2.08723E-2</c:v>
                </c:pt>
                <c:pt idx="68315">
                  <c:v>-2.10482E-2</c:v>
                </c:pt>
                <c:pt idx="68316">
                  <c:v>-2.1185699999999998E-2</c:v>
                </c:pt>
                <c:pt idx="68317">
                  <c:v>-2.12848E-2</c:v>
                </c:pt>
                <c:pt idx="68318">
                  <c:v>-2.13454E-2</c:v>
                </c:pt>
                <c:pt idx="68319">
                  <c:v>-2.13676E-2</c:v>
                </c:pt>
                <c:pt idx="68320">
                  <c:v>-2.1351700000000001E-2</c:v>
                </c:pt>
                <c:pt idx="68321">
                  <c:v>-2.1297900000000002E-2</c:v>
                </c:pt>
                <c:pt idx="68322">
                  <c:v>-2.12064E-2</c:v>
                </c:pt>
                <c:pt idx="68323">
                  <c:v>-2.1077599999999998E-2</c:v>
                </c:pt>
                <c:pt idx="68324">
                  <c:v>-2.0911800000000001E-2</c:v>
                </c:pt>
                <c:pt idx="68325">
                  <c:v>-2.0709700000000001E-2</c:v>
                </c:pt>
                <c:pt idx="68326">
                  <c:v>-2.04715E-2</c:v>
                </c:pt>
                <c:pt idx="68327">
                  <c:v>-2.0198000000000001E-2</c:v>
                </c:pt>
                <c:pt idx="68328">
                  <c:v>-1.98897E-2</c:v>
                </c:pt>
                <c:pt idx="68329">
                  <c:v>-1.95473E-2</c:v>
                </c:pt>
                <c:pt idx="68330">
                  <c:v>-1.91717E-2</c:v>
                </c:pt>
                <c:pt idx="68331">
                  <c:v>-1.8763800000000001E-2</c:v>
                </c:pt>
                <c:pt idx="68332">
                  <c:v>-1.8324400000000001E-2</c:v>
                </c:pt>
                <c:pt idx="68333">
                  <c:v>-1.7854700000000001E-2</c:v>
                </c:pt>
                <c:pt idx="68334">
                  <c:v>-1.7355499999999999E-2</c:v>
                </c:pt>
                <c:pt idx="68335">
                  <c:v>-1.68279E-2</c:v>
                </c:pt>
                <c:pt idx="68336">
                  <c:v>-1.62729E-2</c:v>
                </c:pt>
                <c:pt idx="68337">
                  <c:v>-1.5691699999999999E-2</c:v>
                </c:pt>
                <c:pt idx="68338">
                  <c:v>-1.5085400000000001E-2</c:v>
                </c:pt>
                <c:pt idx="68339">
                  <c:v>-1.44552E-2</c:v>
                </c:pt>
                <c:pt idx="68340">
                  <c:v>-1.3802399999999999E-2</c:v>
                </c:pt>
                <c:pt idx="68341">
                  <c:v>-1.31282E-2</c:v>
                </c:pt>
                <c:pt idx="68342">
                  <c:v>-1.2433899999999999E-2</c:v>
                </c:pt>
                <c:pt idx="68343">
                  <c:v>-1.17208E-2</c:v>
                </c:pt>
                <c:pt idx="68344">
                  <c:v>-1.09903E-2</c:v>
                </c:pt>
                <c:pt idx="68345">
                  <c:v>-1.0243800000000001E-2</c:v>
                </c:pt>
                <c:pt idx="68346" formatCode="0.00E+00">
                  <c:v>-9.4827599999999998E-3</c:v>
                </c:pt>
                <c:pt idx="68347" formatCode="0.00E+00">
                  <c:v>-8.7085900000000004E-3</c:v>
                </c:pt>
                <c:pt idx="68348" formatCode="0.00E+00">
                  <c:v>-7.9227299999999994E-3</c:v>
                </c:pt>
                <c:pt idx="68349" formatCode="0.00E+00">
                  <c:v>-7.1266699999999999E-3</c:v>
                </c:pt>
                <c:pt idx="68350" formatCode="0.00E+00">
                  <c:v>-6.3218800000000002E-3</c:v>
                </c:pt>
                <c:pt idx="68351" formatCode="0.00E+00">
                  <c:v>-5.5098400000000002E-3</c:v>
                </c:pt>
                <c:pt idx="68352" formatCode="0.00E+00">
                  <c:v>-4.6920499999999997E-3</c:v>
                </c:pt>
                <c:pt idx="68353" formatCode="0.00E+00">
                  <c:v>-3.8700000000000002E-3</c:v>
                </c:pt>
                <c:pt idx="68354" formatCode="0.00E+00">
                  <c:v>-3.04514E-3</c:v>
                </c:pt>
                <c:pt idx="68355" formatCode="0.00E+00">
                  <c:v>-2.21894E-3</c:v>
                </c:pt>
                <c:pt idx="68356" formatCode="0.00E+00">
                  <c:v>-1.39292E-3</c:v>
                </c:pt>
                <c:pt idx="68357" formatCode="0.00E+00">
                  <c:v>-5.6858699999999996E-4</c:v>
                </c:pt>
                <c:pt idx="68358" formatCode="0.00E+00">
                  <c:v>2.5256900000000001E-4</c:v>
                </c:pt>
                <c:pt idx="68359" formatCode="0.00E+00">
                  <c:v>1.0691100000000001E-3</c:v>
                </c:pt>
                <c:pt idx="68360" formatCode="0.00E+00">
                  <c:v>1.8795999999999999E-3</c:v>
                </c:pt>
                <c:pt idx="68361" formatCode="0.00E+00">
                  <c:v>2.6826200000000001E-3</c:v>
                </c:pt>
                <c:pt idx="68362" formatCode="0.00E+00">
                  <c:v>3.4767999999999999E-3</c:v>
                </c:pt>
                <c:pt idx="68363" formatCode="0.00E+00">
                  <c:v>4.2607900000000004E-3</c:v>
                </c:pt>
                <c:pt idx="68364" formatCode="0.00E+00">
                  <c:v>5.0332199999999997E-3</c:v>
                </c:pt>
                <c:pt idx="68365" formatCode="0.00E+00">
                  <c:v>5.7927999999999999E-3</c:v>
                </c:pt>
                <c:pt idx="68366" formatCode="0.00E+00">
                  <c:v>6.5382499999999998E-3</c:v>
                </c:pt>
                <c:pt idx="68367" formatCode="0.00E+00">
                  <c:v>7.2683399999999999E-3</c:v>
                </c:pt>
                <c:pt idx="68368" formatCode="0.00E+00">
                  <c:v>7.9818600000000003E-3</c:v>
                </c:pt>
                <c:pt idx="68369" formatCode="0.00E+00">
                  <c:v>8.6775900000000007E-3</c:v>
                </c:pt>
                <c:pt idx="68370" formatCode="0.00E+00">
                  <c:v>9.3543800000000007E-3</c:v>
                </c:pt>
                <c:pt idx="68371">
                  <c:v>1.00111E-2</c:v>
                </c:pt>
                <c:pt idx="68372">
                  <c:v>1.06468E-2</c:v>
                </c:pt>
                <c:pt idx="68373">
                  <c:v>1.12605E-2</c:v>
                </c:pt>
                <c:pt idx="68374">
                  <c:v>1.1851199999999999E-2</c:v>
                </c:pt>
                <c:pt idx="68375">
                  <c:v>1.2418E-2</c:v>
                </c:pt>
                <c:pt idx="68376">
                  <c:v>1.29601E-2</c:v>
                </c:pt>
                <c:pt idx="68377">
                  <c:v>1.3476699999999999E-2</c:v>
                </c:pt>
                <c:pt idx="68378">
                  <c:v>1.3966900000000001E-2</c:v>
                </c:pt>
                <c:pt idx="68379">
                  <c:v>1.4430200000000001E-2</c:v>
                </c:pt>
                <c:pt idx="68380">
                  <c:v>1.48658E-2</c:v>
                </c:pt>
                <c:pt idx="68381">
                  <c:v>1.5273200000000001E-2</c:v>
                </c:pt>
                <c:pt idx="68382">
                  <c:v>1.5651700000000001E-2</c:v>
                </c:pt>
                <c:pt idx="68383">
                  <c:v>1.6000899999999998E-2</c:v>
                </c:pt>
                <c:pt idx="68384">
                  <c:v>1.6320600000000001E-2</c:v>
                </c:pt>
                <c:pt idx="68385">
                  <c:v>1.6610199999999999E-2</c:v>
                </c:pt>
                <c:pt idx="68386">
                  <c:v>1.6869700000000001E-2</c:v>
                </c:pt>
                <c:pt idx="68387">
                  <c:v>1.7098599999999999E-2</c:v>
                </c:pt>
                <c:pt idx="68388">
                  <c:v>1.7296800000000001E-2</c:v>
                </c:pt>
                <c:pt idx="68389">
                  <c:v>1.7464400000000001E-2</c:v>
                </c:pt>
                <c:pt idx="68390">
                  <c:v>1.7601200000000001E-2</c:v>
                </c:pt>
                <c:pt idx="68391">
                  <c:v>1.7707299999999999E-2</c:v>
                </c:pt>
                <c:pt idx="68392">
                  <c:v>1.7782800000000001E-2</c:v>
                </c:pt>
                <c:pt idx="68393">
                  <c:v>1.7827900000000001E-2</c:v>
                </c:pt>
                <c:pt idx="68394">
                  <c:v>1.78427E-2</c:v>
                </c:pt>
                <c:pt idx="68395">
                  <c:v>1.7827699999999998E-2</c:v>
                </c:pt>
                <c:pt idx="68396">
                  <c:v>1.7782900000000001E-2</c:v>
                </c:pt>
                <c:pt idx="68397">
                  <c:v>1.7708999999999999E-2</c:v>
                </c:pt>
                <c:pt idx="68398">
                  <c:v>1.7606299999999998E-2</c:v>
                </c:pt>
                <c:pt idx="68399">
                  <c:v>1.74752E-2</c:v>
                </c:pt>
                <c:pt idx="68400">
                  <c:v>1.7316399999999999E-2</c:v>
                </c:pt>
                <c:pt idx="68401">
                  <c:v>1.71304E-2</c:v>
                </c:pt>
                <c:pt idx="68402">
                  <c:v>1.6918099999999998E-2</c:v>
                </c:pt>
                <c:pt idx="68403">
                  <c:v>1.66801E-2</c:v>
                </c:pt>
                <c:pt idx="68404">
                  <c:v>1.64171E-2</c:v>
                </c:pt>
                <c:pt idx="68405">
                  <c:v>1.6129999999999999E-2</c:v>
                </c:pt>
                <c:pt idx="68406">
                  <c:v>1.5819699999999999E-2</c:v>
                </c:pt>
                <c:pt idx="68407">
                  <c:v>1.5487000000000001E-2</c:v>
                </c:pt>
                <c:pt idx="68408">
                  <c:v>1.5132899999999999E-2</c:v>
                </c:pt>
                <c:pt idx="68409">
                  <c:v>1.47584E-2</c:v>
                </c:pt>
                <c:pt idx="68410">
                  <c:v>1.4364399999999999E-2</c:v>
                </c:pt>
                <c:pt idx="68411">
                  <c:v>1.39522E-2</c:v>
                </c:pt>
                <c:pt idx="68412">
                  <c:v>1.3522599999999999E-2</c:v>
                </c:pt>
                <c:pt idx="68413">
                  <c:v>1.3077E-2</c:v>
                </c:pt>
                <c:pt idx="68414">
                  <c:v>1.26164E-2</c:v>
                </c:pt>
                <c:pt idx="68415">
                  <c:v>1.2142099999999999E-2</c:v>
                </c:pt>
                <c:pt idx="68416">
                  <c:v>1.16554E-2</c:v>
                </c:pt>
                <c:pt idx="68417">
                  <c:v>1.11574E-2</c:v>
                </c:pt>
                <c:pt idx="68418">
                  <c:v>1.06494E-2</c:v>
                </c:pt>
                <c:pt idx="68419">
                  <c:v>1.01327E-2</c:v>
                </c:pt>
                <c:pt idx="68420" formatCode="0.00E+00">
                  <c:v>9.6085500000000004E-3</c:v>
                </c:pt>
                <c:pt idx="68421" formatCode="0.00E+00">
                  <c:v>9.0782899999999993E-3</c:v>
                </c:pt>
                <c:pt idx="68422" formatCode="0.00E+00">
                  <c:v>8.5432300000000006E-3</c:v>
                </c:pt>
                <c:pt idx="68423" formatCode="0.00E+00">
                  <c:v>8.0046900000000001E-3</c:v>
                </c:pt>
                <c:pt idx="68424" formatCode="0.00E+00">
                  <c:v>7.4639800000000003E-3</c:v>
                </c:pt>
                <c:pt idx="68425" formatCode="0.00E+00">
                  <c:v>6.9224500000000001E-3</c:v>
                </c:pt>
                <c:pt idx="68426" formatCode="0.00E+00">
                  <c:v>6.3814299999999996E-3</c:v>
                </c:pt>
                <c:pt idx="68427" formatCode="0.00E+00">
                  <c:v>5.8422400000000003E-3</c:v>
                </c:pt>
                <c:pt idx="68428" formatCode="0.00E+00">
                  <c:v>5.3061999999999996E-3</c:v>
                </c:pt>
                <c:pt idx="68429" formatCode="0.00E+00">
                  <c:v>4.7746200000000003E-3</c:v>
                </c:pt>
                <c:pt idx="68430" formatCode="0.00E+00">
                  <c:v>4.2487899999999997E-3</c:v>
                </c:pt>
                <c:pt idx="68431" formatCode="0.00E+00">
                  <c:v>3.7300200000000001E-3</c:v>
                </c:pt>
                <c:pt idx="68432" formatCode="0.00E+00">
                  <c:v>3.2195700000000002E-3</c:v>
                </c:pt>
                <c:pt idx="68433" formatCode="0.00E+00">
                  <c:v>2.7187000000000001E-3</c:v>
                </c:pt>
                <c:pt idx="68434" formatCode="0.00E+00">
                  <c:v>2.22864E-3</c:v>
                </c:pt>
                <c:pt idx="68435" formatCode="0.00E+00">
                  <c:v>1.7505999999999999E-3</c:v>
                </c:pt>
                <c:pt idx="68436" formatCode="0.00E+00">
                  <c:v>1.2857400000000001E-3</c:v>
                </c:pt>
                <c:pt idx="68437" formatCode="0.00E+00">
                  <c:v>8.3519400000000004E-4</c:v>
                </c:pt>
                <c:pt idx="68438" formatCode="0.00E+00">
                  <c:v>4.00095E-4</c:v>
                </c:pt>
                <c:pt idx="68439" formatCode="0.00E+00">
                  <c:v>-1.84681E-5</c:v>
                </c:pt>
                <c:pt idx="68440" formatCode="0.00E+00">
                  <c:v>-4.19455E-4</c:v>
                </c:pt>
                <c:pt idx="68441" formatCode="0.00E+00">
                  <c:v>-8.0186199999999997E-4</c:v>
                </c:pt>
                <c:pt idx="68442" formatCode="0.00E+00">
                  <c:v>-1.1647199999999999E-3</c:v>
                </c:pt>
                <c:pt idx="68443" formatCode="0.00E+00">
                  <c:v>-1.5070999999999999E-3</c:v>
                </c:pt>
                <c:pt idx="68444" formatCode="0.00E+00">
                  <c:v>-1.8281300000000001E-3</c:v>
                </c:pt>
                <c:pt idx="68445" formatCode="0.00E+00">
                  <c:v>-2.1269700000000002E-3</c:v>
                </c:pt>
                <c:pt idx="68446" formatCode="0.00E+00">
                  <c:v>-2.40282E-3</c:v>
                </c:pt>
                <c:pt idx="68447" formatCode="0.00E+00">
                  <c:v>-2.6549400000000002E-3</c:v>
                </c:pt>
                <c:pt idx="68448" formatCode="0.00E+00">
                  <c:v>-2.8826300000000002E-3</c:v>
                </c:pt>
                <c:pt idx="68449" formatCode="0.00E+00">
                  <c:v>-3.0852499999999999E-3</c:v>
                </c:pt>
                <c:pt idx="68450" formatCode="0.00E+00">
                  <c:v>-3.2621999999999998E-3</c:v>
                </c:pt>
                <c:pt idx="68451" formatCode="0.00E+00">
                  <c:v>-3.41297E-3</c:v>
                </c:pt>
                <c:pt idx="68452" formatCode="0.00E+00">
                  <c:v>-3.5370699999999998E-3</c:v>
                </c:pt>
                <c:pt idx="68453" formatCode="0.00E+00">
                  <c:v>-3.6340700000000001E-3</c:v>
                </c:pt>
                <c:pt idx="68454" formatCode="0.00E+00">
                  <c:v>-3.7036E-3</c:v>
                </c:pt>
                <c:pt idx="68455" formatCode="0.00E+00">
                  <c:v>-3.74537E-3</c:v>
                </c:pt>
                <c:pt idx="68456" formatCode="0.00E+00">
                  <c:v>-3.7591199999999999E-3</c:v>
                </c:pt>
                <c:pt idx="68457" formatCode="0.00E+00">
                  <c:v>-3.7446599999999999E-3</c:v>
                </c:pt>
                <c:pt idx="68458" formatCode="0.00E+00">
                  <c:v>-3.7018699999999999E-3</c:v>
                </c:pt>
                <c:pt idx="68459" formatCode="0.00E+00">
                  <c:v>-3.6306699999999999E-3</c:v>
                </c:pt>
                <c:pt idx="68460" formatCode="0.00E+00">
                  <c:v>-3.5310599999999999E-3</c:v>
                </c:pt>
                <c:pt idx="68461" formatCode="0.00E+00">
                  <c:v>-3.4030699999999998E-3</c:v>
                </c:pt>
                <c:pt idx="68462" formatCode="0.00E+00">
                  <c:v>-3.2468200000000001E-3</c:v>
                </c:pt>
                <c:pt idx="68463" formatCode="0.00E+00">
                  <c:v>-3.0624699999999999E-3</c:v>
                </c:pt>
                <c:pt idx="68464" formatCode="0.00E+00">
                  <c:v>-2.8502499999999999E-3</c:v>
                </c:pt>
                <c:pt idx="68465" formatCode="0.00E+00">
                  <c:v>-2.6104399999999999E-3</c:v>
                </c:pt>
                <c:pt idx="68466" formatCode="0.00E+00">
                  <c:v>-2.3433799999999999E-3</c:v>
                </c:pt>
                <c:pt idx="68467" formatCode="0.00E+00">
                  <c:v>-2.0494799999999998E-3</c:v>
                </c:pt>
                <c:pt idx="68468" formatCode="0.00E+00">
                  <c:v>-1.72919E-3</c:v>
                </c:pt>
                <c:pt idx="68469" formatCode="0.00E+00">
                  <c:v>-1.3830299999999999E-3</c:v>
                </c:pt>
                <c:pt idx="68470" formatCode="0.00E+00">
                  <c:v>-1.01157E-3</c:v>
                </c:pt>
                <c:pt idx="68471" formatCode="0.00E+00">
                  <c:v>-6.1544099999999999E-4</c:v>
                </c:pt>
                <c:pt idx="68472" formatCode="0.00E+00">
                  <c:v>-1.9531999999999999E-4</c:v>
                </c:pt>
                <c:pt idx="68473" formatCode="0.00E+00">
                  <c:v>2.4805299999999998E-4</c:v>
                </c:pt>
                <c:pt idx="68474" formatCode="0.00E+00">
                  <c:v>7.1388099999999998E-4</c:v>
                </c:pt>
                <c:pt idx="68475" formatCode="0.00E+00">
                  <c:v>1.2013099999999999E-3</c:v>
                </c:pt>
                <c:pt idx="68476" formatCode="0.00E+00">
                  <c:v>1.7094600000000001E-3</c:v>
                </c:pt>
                <c:pt idx="68477" formatCode="0.00E+00">
                  <c:v>2.2373699999999998E-3</c:v>
                </c:pt>
                <c:pt idx="68478" formatCode="0.00E+00">
                  <c:v>2.78407E-3</c:v>
                </c:pt>
                <c:pt idx="68479" formatCode="0.00E+00">
                  <c:v>3.3484999999999999E-3</c:v>
                </c:pt>
                <c:pt idx="68480" formatCode="0.00E+00">
                  <c:v>3.9295900000000002E-3</c:v>
                </c:pt>
                <c:pt idx="68481" formatCode="0.00E+00">
                  <c:v>4.5262100000000001E-3</c:v>
                </c:pt>
                <c:pt idx="68482" formatCode="0.00E+00">
                  <c:v>5.1371899999999998E-3</c:v>
                </c:pt>
                <c:pt idx="68483" formatCode="0.00E+00">
                  <c:v>5.7613600000000001E-3</c:v>
                </c:pt>
                <c:pt idx="68484" formatCode="0.00E+00">
                  <c:v>6.3975200000000003E-3</c:v>
                </c:pt>
                <c:pt idx="68485" formatCode="0.00E+00">
                  <c:v>7.0444100000000001E-3</c:v>
                </c:pt>
                <c:pt idx="68486" formatCode="0.00E+00">
                  <c:v>7.7007500000000001E-3</c:v>
                </c:pt>
                <c:pt idx="68487" formatCode="0.00E+00">
                  <c:v>8.3652299999999995E-3</c:v>
                </c:pt>
                <c:pt idx="68488" formatCode="0.00E+00">
                  <c:v>9.0365299999999992E-3</c:v>
                </c:pt>
                <c:pt idx="68489" formatCode="0.00E+00">
                  <c:v>9.7132999999999994E-3</c:v>
                </c:pt>
                <c:pt idx="68490">
                  <c:v>1.0394199999999999E-2</c:v>
                </c:pt>
                <c:pt idx="68491">
                  <c:v>1.1077699999999999E-2</c:v>
                </c:pt>
                <c:pt idx="68492">
                  <c:v>1.17625E-2</c:v>
                </c:pt>
                <c:pt idx="68493">
                  <c:v>1.24472E-2</c:v>
                </c:pt>
                <c:pt idx="68494">
                  <c:v>1.3130299999999999E-2</c:v>
                </c:pt>
                <c:pt idx="68495">
                  <c:v>1.3810299999999999E-2</c:v>
                </c:pt>
                <c:pt idx="68496">
                  <c:v>1.4485899999999999E-2</c:v>
                </c:pt>
                <c:pt idx="68497">
                  <c:v>1.51556E-2</c:v>
                </c:pt>
                <c:pt idx="68498">
                  <c:v>1.5817999999999999E-2</c:v>
                </c:pt>
                <c:pt idx="68499">
                  <c:v>1.6471699999999999E-2</c:v>
                </c:pt>
                <c:pt idx="68500">
                  <c:v>1.7115200000000001E-2</c:v>
                </c:pt>
                <c:pt idx="68501">
                  <c:v>1.7747099999999998E-2</c:v>
                </c:pt>
                <c:pt idx="68502">
                  <c:v>1.83661E-2</c:v>
                </c:pt>
                <c:pt idx="68503">
                  <c:v>1.89707E-2</c:v>
                </c:pt>
                <c:pt idx="68504">
                  <c:v>1.95595E-2</c:v>
                </c:pt>
                <c:pt idx="68505">
                  <c:v>2.0131199999999998E-2</c:v>
                </c:pt>
                <c:pt idx="68506">
                  <c:v>2.0684600000000001E-2</c:v>
                </c:pt>
                <c:pt idx="68507">
                  <c:v>2.12182E-2</c:v>
                </c:pt>
                <c:pt idx="68508">
                  <c:v>2.1730900000000001E-2</c:v>
                </c:pt>
                <c:pt idx="68509">
                  <c:v>2.2221500000000002E-2</c:v>
                </c:pt>
                <c:pt idx="68510">
                  <c:v>2.26886E-2</c:v>
                </c:pt>
                <c:pt idx="68511">
                  <c:v>2.3131200000000001E-2</c:v>
                </c:pt>
                <c:pt idx="68512">
                  <c:v>2.3548099999999999E-2</c:v>
                </c:pt>
                <c:pt idx="68513">
                  <c:v>2.3938299999999999E-2</c:v>
                </c:pt>
                <c:pt idx="68514">
                  <c:v>2.4300599999999999E-2</c:v>
                </c:pt>
                <c:pt idx="68515">
                  <c:v>2.4634300000000001E-2</c:v>
                </c:pt>
                <c:pt idx="68516">
                  <c:v>2.4938100000000001E-2</c:v>
                </c:pt>
                <c:pt idx="68517">
                  <c:v>2.5211299999999999E-2</c:v>
                </c:pt>
                <c:pt idx="68518">
                  <c:v>2.5452900000000001E-2</c:v>
                </c:pt>
                <c:pt idx="68519">
                  <c:v>2.56622E-2</c:v>
                </c:pt>
                <c:pt idx="68520">
                  <c:v>2.5838400000000001E-2</c:v>
                </c:pt>
                <c:pt idx="68521">
                  <c:v>2.5980900000000001E-2</c:v>
                </c:pt>
                <c:pt idx="68522">
                  <c:v>2.6089000000000001E-2</c:v>
                </c:pt>
                <c:pt idx="68523">
                  <c:v>2.6162100000000001E-2</c:v>
                </c:pt>
                <c:pt idx="68524">
                  <c:v>2.6199799999999999E-2</c:v>
                </c:pt>
                <c:pt idx="68525">
                  <c:v>2.6201499999999999E-2</c:v>
                </c:pt>
                <c:pt idx="68526">
                  <c:v>2.6166700000000001E-2</c:v>
                </c:pt>
                <c:pt idx="68527">
                  <c:v>2.6095299999999998E-2</c:v>
                </c:pt>
                <c:pt idx="68528">
                  <c:v>2.5986800000000001E-2</c:v>
                </c:pt>
                <c:pt idx="68529">
                  <c:v>2.5841099999999999E-2</c:v>
                </c:pt>
                <c:pt idx="68530">
                  <c:v>2.56581E-2</c:v>
                </c:pt>
                <c:pt idx="68531">
                  <c:v>2.5437600000000001E-2</c:v>
                </c:pt>
                <c:pt idx="68532">
                  <c:v>2.5179699999999999E-2</c:v>
                </c:pt>
                <c:pt idx="68533">
                  <c:v>2.4884300000000002E-2</c:v>
                </c:pt>
                <c:pt idx="68534">
                  <c:v>2.4551699999999999E-2</c:v>
                </c:pt>
                <c:pt idx="68535">
                  <c:v>2.4182100000000002E-2</c:v>
                </c:pt>
                <c:pt idx="68536">
                  <c:v>2.3775600000000001E-2</c:v>
                </c:pt>
                <c:pt idx="68537">
                  <c:v>2.3332700000000001E-2</c:v>
                </c:pt>
                <c:pt idx="68538">
                  <c:v>2.2853700000000001E-2</c:v>
                </c:pt>
                <c:pt idx="68539">
                  <c:v>2.23392E-2</c:v>
                </c:pt>
                <c:pt idx="68540">
                  <c:v>2.1789599999999999E-2</c:v>
                </c:pt>
                <c:pt idx="68541">
                  <c:v>2.1205499999999999E-2</c:v>
                </c:pt>
                <c:pt idx="68542">
                  <c:v>2.0587500000000002E-2</c:v>
                </c:pt>
                <c:pt idx="68543">
                  <c:v>1.99364E-2</c:v>
                </c:pt>
                <c:pt idx="68544">
                  <c:v>1.92528E-2</c:v>
                </c:pt>
                <c:pt idx="68545">
                  <c:v>1.8537499999999998E-2</c:v>
                </c:pt>
                <c:pt idx="68546">
                  <c:v>1.7791399999999999E-2</c:v>
                </c:pt>
                <c:pt idx="68547">
                  <c:v>1.70154E-2</c:v>
                </c:pt>
                <c:pt idx="68548">
                  <c:v>1.6210599999999999E-2</c:v>
                </c:pt>
                <c:pt idx="68549">
                  <c:v>1.5377999999999999E-2</c:v>
                </c:pt>
                <c:pt idx="68550">
                  <c:v>1.45186E-2</c:v>
                </c:pt>
                <c:pt idx="68551">
                  <c:v>1.3633599999999999E-2</c:v>
                </c:pt>
                <c:pt idx="68552">
                  <c:v>1.2724299999999999E-2</c:v>
                </c:pt>
                <c:pt idx="68553">
                  <c:v>1.17917E-2</c:v>
                </c:pt>
                <c:pt idx="68554">
                  <c:v>1.08372E-2</c:v>
                </c:pt>
                <c:pt idx="68555" formatCode="0.00E+00">
                  <c:v>9.8620800000000005E-3</c:v>
                </c:pt>
                <c:pt idx="68556" formatCode="0.00E+00">
                  <c:v>8.8677700000000005E-3</c:v>
                </c:pt>
                <c:pt idx="68557" formatCode="0.00E+00">
                  <c:v>7.8557100000000001E-3</c:v>
                </c:pt>
                <c:pt idx="68558" formatCode="0.00E+00">
                  <c:v>6.8273600000000002E-3</c:v>
                </c:pt>
                <c:pt idx="68559" formatCode="0.00E+00">
                  <c:v>5.7842099999999997E-3</c:v>
                </c:pt>
                <c:pt idx="68560" formatCode="0.00E+00">
                  <c:v>4.72778E-3</c:v>
                </c:pt>
                <c:pt idx="68561" formatCode="0.00E+00">
                  <c:v>3.65958E-3</c:v>
                </c:pt>
                <c:pt idx="68562" formatCode="0.00E+00">
                  <c:v>2.5811699999999998E-3</c:v>
                </c:pt>
                <c:pt idx="68563" formatCode="0.00E+00">
                  <c:v>1.4941500000000001E-3</c:v>
                </c:pt>
                <c:pt idx="68564" formatCode="0.00E+00">
                  <c:v>4.00095E-4</c:v>
                </c:pt>
                <c:pt idx="68565" formatCode="0.00E+00">
                  <c:v>-6.9936E-4</c:v>
                </c:pt>
                <c:pt idx="68566" formatCode="0.00E+00">
                  <c:v>-1.80259E-3</c:v>
                </c:pt>
                <c:pt idx="68567" formatCode="0.00E+00">
                  <c:v>-2.9079700000000002E-3</c:v>
                </c:pt>
                <c:pt idx="68568" formatCode="0.00E+00">
                  <c:v>-4.0138500000000002E-3</c:v>
                </c:pt>
                <c:pt idx="68569" formatCode="0.00E+00">
                  <c:v>-5.1185400000000004E-3</c:v>
                </c:pt>
                <c:pt idx="68570" formatCode="0.00E+00">
                  <c:v>-6.2203800000000002E-3</c:v>
                </c:pt>
                <c:pt idx="68571" formatCode="0.00E+00">
                  <c:v>-7.3176500000000002E-3</c:v>
                </c:pt>
                <c:pt idx="68572" formatCode="0.00E+00">
                  <c:v>-8.4086400000000002E-3</c:v>
                </c:pt>
                <c:pt idx="68573" formatCode="0.00E+00">
                  <c:v>-9.4916500000000008E-3</c:v>
                </c:pt>
                <c:pt idx="68574">
                  <c:v>-1.0565099999999999E-2</c:v>
                </c:pt>
                <c:pt idx="68575">
                  <c:v>-1.1627200000000001E-2</c:v>
                </c:pt>
                <c:pt idx="68576">
                  <c:v>-1.26766E-2</c:v>
                </c:pt>
                <c:pt idx="68577">
                  <c:v>-1.37114E-2</c:v>
                </c:pt>
                <c:pt idx="68578">
                  <c:v>-1.4730099999999999E-2</c:v>
                </c:pt>
                <c:pt idx="68579">
                  <c:v>-1.5730999999999998E-2</c:v>
                </c:pt>
                <c:pt idx="68580">
                  <c:v>-1.6712500000000002E-2</c:v>
                </c:pt>
                <c:pt idx="68581">
                  <c:v>-1.76732E-2</c:v>
                </c:pt>
                <c:pt idx="68582">
                  <c:v>-1.86114E-2</c:v>
                </c:pt>
                <c:pt idx="68583">
                  <c:v>-1.95257E-2</c:v>
                </c:pt>
                <c:pt idx="68584">
                  <c:v>-2.0414600000000001E-2</c:v>
                </c:pt>
                <c:pt idx="68585">
                  <c:v>-2.1276699999999999E-2</c:v>
                </c:pt>
                <c:pt idx="68586">
                  <c:v>-2.2110600000000001E-2</c:v>
                </c:pt>
                <c:pt idx="68587">
                  <c:v>-2.2914799999999999E-2</c:v>
                </c:pt>
                <c:pt idx="68588">
                  <c:v>-2.36881E-2</c:v>
                </c:pt>
                <c:pt idx="68589">
                  <c:v>-2.4429099999999999E-2</c:v>
                </c:pt>
                <c:pt idx="68590">
                  <c:v>-2.5136700000000001E-2</c:v>
                </c:pt>
                <c:pt idx="68591">
                  <c:v>-2.5809499999999999E-2</c:v>
                </c:pt>
                <c:pt idx="68592">
                  <c:v>-2.6446600000000001E-2</c:v>
                </c:pt>
                <c:pt idx="68593">
                  <c:v>-2.7046799999999999E-2</c:v>
                </c:pt>
                <c:pt idx="68594">
                  <c:v>-2.76093E-2</c:v>
                </c:pt>
                <c:pt idx="68595">
                  <c:v>-2.8132999999999998E-2</c:v>
                </c:pt>
                <c:pt idx="68596">
                  <c:v>-2.8617199999999999E-2</c:v>
                </c:pt>
                <c:pt idx="68597">
                  <c:v>-2.9060900000000001E-2</c:v>
                </c:pt>
                <c:pt idx="68598">
                  <c:v>-2.94636E-2</c:v>
                </c:pt>
                <c:pt idx="68599">
                  <c:v>-2.9824300000000002E-2</c:v>
                </c:pt>
                <c:pt idx="68600">
                  <c:v>-3.0142499999999999E-2</c:v>
                </c:pt>
                <c:pt idx="68601">
                  <c:v>-3.04175E-2</c:v>
                </c:pt>
                <c:pt idx="68602">
                  <c:v>-3.0648999999999999E-2</c:v>
                </c:pt>
                <c:pt idx="68603">
                  <c:v>-3.0836300000000001E-2</c:v>
                </c:pt>
                <c:pt idx="68604">
                  <c:v>-3.0979300000000001E-2</c:v>
                </c:pt>
                <c:pt idx="68605">
                  <c:v>-3.1077500000000001E-2</c:v>
                </c:pt>
                <c:pt idx="68606">
                  <c:v>-3.11308E-2</c:v>
                </c:pt>
                <c:pt idx="68607">
                  <c:v>-3.1139E-2</c:v>
                </c:pt>
                <c:pt idx="68608">
                  <c:v>-3.1101899999999998E-2</c:v>
                </c:pt>
                <c:pt idx="68609">
                  <c:v>-3.1019600000000001E-2</c:v>
                </c:pt>
                <c:pt idx="68610">
                  <c:v>-3.0891999999999999E-2</c:v>
                </c:pt>
                <c:pt idx="68611">
                  <c:v>-3.0719300000000001E-2</c:v>
                </c:pt>
                <c:pt idx="68612">
                  <c:v>-3.05017E-2</c:v>
                </c:pt>
                <c:pt idx="68613">
                  <c:v>-3.0239499999999999E-2</c:v>
                </c:pt>
                <c:pt idx="68614">
                  <c:v>-2.9933000000000001E-2</c:v>
                </c:pt>
                <c:pt idx="68615">
                  <c:v>-2.95827E-2</c:v>
                </c:pt>
                <c:pt idx="68616">
                  <c:v>-2.9188800000000001E-2</c:v>
                </c:pt>
                <c:pt idx="68617">
                  <c:v>-2.8752E-2</c:v>
                </c:pt>
                <c:pt idx="68618">
                  <c:v>-2.8272800000000001E-2</c:v>
                </c:pt>
                <c:pt idx="68619">
                  <c:v>-2.7751899999999999E-2</c:v>
                </c:pt>
                <c:pt idx="68620">
                  <c:v>-2.7189899999999999E-2</c:v>
                </c:pt>
                <c:pt idx="68621">
                  <c:v>-2.6587800000000002E-2</c:v>
                </c:pt>
                <c:pt idx="68622">
                  <c:v>-2.5946199999999999E-2</c:v>
                </c:pt>
                <c:pt idx="68623">
                  <c:v>-2.5266199999999999E-2</c:v>
                </c:pt>
                <c:pt idx="68624">
                  <c:v>-2.45487E-2</c:v>
                </c:pt>
                <c:pt idx="68625">
                  <c:v>-2.3794599999999999E-2</c:v>
                </c:pt>
                <c:pt idx="68626">
                  <c:v>-2.3004799999999999E-2</c:v>
                </c:pt>
                <c:pt idx="68627">
                  <c:v>-2.2180600000000002E-2</c:v>
                </c:pt>
                <c:pt idx="68628">
                  <c:v>-2.13232E-2</c:v>
                </c:pt>
                <c:pt idx="68629">
                  <c:v>-2.0434000000000001E-2</c:v>
                </c:pt>
                <c:pt idx="68630">
                  <c:v>-1.9514299999999998E-2</c:v>
                </c:pt>
                <c:pt idx="68631">
                  <c:v>-1.8565399999999999E-2</c:v>
                </c:pt>
                <c:pt idx="68632">
                  <c:v>-1.7588599999999999E-2</c:v>
                </c:pt>
                <c:pt idx="68633">
                  <c:v>-1.65854E-2</c:v>
                </c:pt>
                <c:pt idx="68634">
                  <c:v>-1.55573E-2</c:v>
                </c:pt>
                <c:pt idx="68635">
                  <c:v>-1.45059E-2</c:v>
                </c:pt>
                <c:pt idx="68636">
                  <c:v>-1.34325E-2</c:v>
                </c:pt>
                <c:pt idx="68637">
                  <c:v>-1.2338699999999999E-2</c:v>
                </c:pt>
                <c:pt idx="68638">
                  <c:v>-1.1226099999999999E-2</c:v>
                </c:pt>
                <c:pt idx="68639">
                  <c:v>-1.00964E-2</c:v>
                </c:pt>
                <c:pt idx="68640" formatCode="0.00E+00">
                  <c:v>-8.9511199999999999E-3</c:v>
                </c:pt>
                <c:pt idx="68641" formatCode="0.00E+00">
                  <c:v>-7.7919800000000004E-3</c:v>
                </c:pt>
                <c:pt idx="68642" formatCode="0.00E+00">
                  <c:v>-6.6206399999999997E-3</c:v>
                </c:pt>
                <c:pt idx="68643" formatCode="0.00E+00">
                  <c:v>-5.4387799999999998E-3</c:v>
                </c:pt>
                <c:pt idx="68644" formatCode="0.00E+00">
                  <c:v>-4.2481000000000003E-3</c:v>
                </c:pt>
                <c:pt idx="68645" formatCode="0.00E+00">
                  <c:v>-3.0503499999999998E-3</c:v>
                </c:pt>
                <c:pt idx="68646" formatCode="0.00E+00">
                  <c:v>-1.8472300000000001E-3</c:v>
                </c:pt>
                <c:pt idx="68647" formatCode="0.00E+00">
                  <c:v>-6.40472E-4</c:v>
                </c:pt>
                <c:pt idx="68648" formatCode="0.00E+00">
                  <c:v>5.6821900000000002E-4</c:v>
                </c:pt>
                <c:pt idx="68649" formatCode="0.00E+00">
                  <c:v>1.77714E-3</c:v>
                </c:pt>
                <c:pt idx="68650" formatCode="0.00E+00">
                  <c:v>2.98461E-3</c:v>
                </c:pt>
                <c:pt idx="68651" formatCode="0.00E+00">
                  <c:v>4.1889300000000004E-3</c:v>
                </c:pt>
                <c:pt idx="68652" formatCode="0.00E+00">
                  <c:v>5.3884299999999996E-3</c:v>
                </c:pt>
                <c:pt idx="68653" formatCode="0.00E+00">
                  <c:v>6.5814100000000002E-3</c:v>
                </c:pt>
                <c:pt idx="68654" formatCode="0.00E+00">
                  <c:v>7.7661900000000001E-3</c:v>
                </c:pt>
                <c:pt idx="68655" formatCode="0.00E+00">
                  <c:v>8.9410500000000007E-3</c:v>
                </c:pt>
                <c:pt idx="68656">
                  <c:v>1.01043E-2</c:v>
                </c:pt>
                <c:pt idx="68657">
                  <c:v>1.1254399999999999E-2</c:v>
                </c:pt>
                <c:pt idx="68658">
                  <c:v>1.23897E-2</c:v>
                </c:pt>
                <c:pt idx="68659">
                  <c:v>1.35087E-2</c:v>
                </c:pt>
                <c:pt idx="68660">
                  <c:v>1.4609799999999999E-2</c:v>
                </c:pt>
                <c:pt idx="68661">
                  <c:v>1.56916E-2</c:v>
                </c:pt>
                <c:pt idx="68662">
                  <c:v>1.6752400000000001E-2</c:v>
                </c:pt>
                <c:pt idx="68663">
                  <c:v>1.7791000000000001E-2</c:v>
                </c:pt>
                <c:pt idx="68664">
                  <c:v>1.88059E-2</c:v>
                </c:pt>
                <c:pt idx="68665">
                  <c:v>1.9795799999999999E-2</c:v>
                </c:pt>
                <c:pt idx="68666">
                  <c:v>2.0759400000000001E-2</c:v>
                </c:pt>
                <c:pt idx="68667">
                  <c:v>2.16955E-2</c:v>
                </c:pt>
                <c:pt idx="68668">
                  <c:v>2.2602899999999999E-2</c:v>
                </c:pt>
                <c:pt idx="68669">
                  <c:v>2.3480600000000001E-2</c:v>
                </c:pt>
                <c:pt idx="68670">
                  <c:v>2.43273E-2</c:v>
                </c:pt>
                <c:pt idx="68671">
                  <c:v>2.5142100000000001E-2</c:v>
                </c:pt>
                <c:pt idx="68672">
                  <c:v>2.59239E-2</c:v>
                </c:pt>
                <c:pt idx="68673">
                  <c:v>2.6671799999999999E-2</c:v>
                </c:pt>
                <c:pt idx="68674">
                  <c:v>2.73849E-2</c:v>
                </c:pt>
                <c:pt idx="68675">
                  <c:v>2.8062500000000001E-2</c:v>
                </c:pt>
                <c:pt idx="68676">
                  <c:v>2.87041E-2</c:v>
                </c:pt>
                <c:pt idx="68677">
                  <c:v>2.9308799999999999E-2</c:v>
                </c:pt>
                <c:pt idx="68678">
                  <c:v>2.9875800000000001E-2</c:v>
                </c:pt>
                <c:pt idx="68679">
                  <c:v>3.0404500000000001E-2</c:v>
                </c:pt>
                <c:pt idx="68680">
                  <c:v>3.0894399999999999E-2</c:v>
                </c:pt>
                <c:pt idx="68681">
                  <c:v>3.1344999999999998E-2</c:v>
                </c:pt>
                <c:pt idx="68682">
                  <c:v>3.1756E-2</c:v>
                </c:pt>
                <c:pt idx="68683">
                  <c:v>3.2127000000000003E-2</c:v>
                </c:pt>
                <c:pt idx="68684">
                  <c:v>3.2457800000000002E-2</c:v>
                </c:pt>
                <c:pt idx="68685">
                  <c:v>3.2748100000000002E-2</c:v>
                </c:pt>
                <c:pt idx="68686">
                  <c:v>3.2997800000000001E-2</c:v>
                </c:pt>
                <c:pt idx="68687">
                  <c:v>3.3206899999999998E-2</c:v>
                </c:pt>
                <c:pt idx="68688">
                  <c:v>3.33754E-2</c:v>
                </c:pt>
                <c:pt idx="68689">
                  <c:v>3.35033E-2</c:v>
                </c:pt>
                <c:pt idx="68690">
                  <c:v>3.3590700000000001E-2</c:v>
                </c:pt>
                <c:pt idx="68691">
                  <c:v>3.3637800000000002E-2</c:v>
                </c:pt>
                <c:pt idx="68692">
                  <c:v>3.3644800000000002E-2</c:v>
                </c:pt>
                <c:pt idx="68693">
                  <c:v>3.3612200000000002E-2</c:v>
                </c:pt>
                <c:pt idx="68694">
                  <c:v>3.3540199999999999E-2</c:v>
                </c:pt>
                <c:pt idx="68695">
                  <c:v>3.3429300000000002E-2</c:v>
                </c:pt>
                <c:pt idx="68696">
                  <c:v>3.32801E-2</c:v>
                </c:pt>
                <c:pt idx="68697">
                  <c:v>3.3093200000000003E-2</c:v>
                </c:pt>
                <c:pt idx="68698">
                  <c:v>3.2869099999999998E-2</c:v>
                </c:pt>
                <c:pt idx="68699">
                  <c:v>3.2608600000000001E-2</c:v>
                </c:pt>
                <c:pt idx="68700">
                  <c:v>3.2312300000000002E-2</c:v>
                </c:pt>
                <c:pt idx="68701">
                  <c:v>3.1981099999999998E-2</c:v>
                </c:pt>
                <c:pt idx="68702">
                  <c:v>3.1615699999999997E-2</c:v>
                </c:pt>
                <c:pt idx="68703">
                  <c:v>3.1217100000000001E-2</c:v>
                </c:pt>
                <c:pt idx="68704">
                  <c:v>3.07861E-2</c:v>
                </c:pt>
                <c:pt idx="68705">
                  <c:v>3.0323699999999999E-2</c:v>
                </c:pt>
                <c:pt idx="68706">
                  <c:v>2.98309E-2</c:v>
                </c:pt>
                <c:pt idx="68707">
                  <c:v>2.93087E-2</c:v>
                </c:pt>
                <c:pt idx="68708">
                  <c:v>2.8758200000000001E-2</c:v>
                </c:pt>
                <c:pt idx="68709">
                  <c:v>2.81806E-2</c:v>
                </c:pt>
                <c:pt idx="68710">
                  <c:v>2.7576900000000001E-2</c:v>
                </c:pt>
                <c:pt idx="68711">
                  <c:v>2.6948300000000001E-2</c:v>
                </c:pt>
                <c:pt idx="68712">
                  <c:v>2.6296099999999999E-2</c:v>
                </c:pt>
                <c:pt idx="68713">
                  <c:v>2.5621600000000001E-2</c:v>
                </c:pt>
                <c:pt idx="68714">
                  <c:v>2.4925900000000001E-2</c:v>
                </c:pt>
                <c:pt idx="68715">
                  <c:v>2.42104E-2</c:v>
                </c:pt>
                <c:pt idx="68716">
                  <c:v>2.3476400000000001E-2</c:v>
                </c:pt>
                <c:pt idx="68717">
                  <c:v>2.2725200000000001E-2</c:v>
                </c:pt>
                <c:pt idx="68718">
                  <c:v>2.1958200000000001E-2</c:v>
                </c:pt>
                <c:pt idx="68719">
                  <c:v>2.1176799999999999E-2</c:v>
                </c:pt>
                <c:pt idx="68720">
                  <c:v>2.0382399999999998E-2</c:v>
                </c:pt>
                <c:pt idx="68721">
                  <c:v>1.9576300000000001E-2</c:v>
                </c:pt>
                <c:pt idx="68722">
                  <c:v>1.8759899999999999E-2</c:v>
                </c:pt>
                <c:pt idx="68723">
                  <c:v>1.7934599999999998E-2</c:v>
                </c:pt>
                <c:pt idx="68724">
                  <c:v>1.71018E-2</c:v>
                </c:pt>
                <c:pt idx="68725">
                  <c:v>1.6262800000000001E-2</c:v>
                </c:pt>
                <c:pt idx="68726">
                  <c:v>1.54191E-2</c:v>
                </c:pt>
                <c:pt idx="68727">
                  <c:v>1.45719E-2</c:v>
                </c:pt>
                <c:pt idx="68728">
                  <c:v>1.3722699999999999E-2</c:v>
                </c:pt>
                <c:pt idx="68729">
                  <c:v>1.28728E-2</c:v>
                </c:pt>
                <c:pt idx="68730">
                  <c:v>1.2023600000000001E-2</c:v>
                </c:pt>
                <c:pt idx="68731">
                  <c:v>1.11763E-2</c:v>
                </c:pt>
                <c:pt idx="68732">
                  <c:v>1.03324E-2</c:v>
                </c:pt>
                <c:pt idx="68733" formatCode="0.00E+00">
                  <c:v>9.4931800000000004E-3</c:v>
                </c:pt>
                <c:pt idx="68734" formatCode="0.00E+00">
                  <c:v>8.6598000000000005E-3</c:v>
                </c:pt>
                <c:pt idx="68735" formatCode="0.00E+00">
                  <c:v>7.8335699999999998E-3</c:v>
                </c:pt>
                <c:pt idx="68736" formatCode="0.00E+00">
                  <c:v>7.0157199999999996E-3</c:v>
                </c:pt>
                <c:pt idx="68737" formatCode="0.00E+00">
                  <c:v>6.2074499999999998E-3</c:v>
                </c:pt>
                <c:pt idx="68738" formatCode="0.00E+00">
                  <c:v>5.4098899999999997E-3</c:v>
                </c:pt>
                <c:pt idx="68739" formatCode="0.00E+00">
                  <c:v>4.6241199999999998E-3</c:v>
                </c:pt>
                <c:pt idx="68740" formatCode="0.00E+00">
                  <c:v>3.8512500000000001E-3</c:v>
                </c:pt>
                <c:pt idx="68741" formatCode="0.00E+00">
                  <c:v>3.0923399999999998E-3</c:v>
                </c:pt>
                <c:pt idx="68742" formatCode="0.00E+00">
                  <c:v>2.34841E-3</c:v>
                </c:pt>
                <c:pt idx="68743" formatCode="0.00E+00">
                  <c:v>1.6204399999999999E-3</c:v>
                </c:pt>
                <c:pt idx="68744" formatCode="0.00E+00">
                  <c:v>9.0937099999999996E-4</c:v>
                </c:pt>
                <c:pt idx="68745" formatCode="0.00E+00">
                  <c:v>2.1608599999999999E-4</c:v>
                </c:pt>
                <c:pt idx="68746" formatCode="0.00E+00">
                  <c:v>-4.5854000000000001E-4</c:v>
                </c:pt>
                <c:pt idx="68747" formatCode="0.00E+00">
                  <c:v>-1.1136799999999999E-3</c:v>
                </c:pt>
                <c:pt idx="68748" formatCode="0.00E+00">
                  <c:v>-1.74855E-3</c:v>
                </c:pt>
                <c:pt idx="68749" formatCode="0.00E+00">
                  <c:v>-2.3624900000000001E-3</c:v>
                </c:pt>
                <c:pt idx="68750" formatCode="0.00E+00">
                  <c:v>-2.95488E-3</c:v>
                </c:pt>
                <c:pt idx="68751" formatCode="0.00E+00">
                  <c:v>-3.5251100000000001E-3</c:v>
                </c:pt>
                <c:pt idx="68752" formatCode="0.00E+00">
                  <c:v>-4.0726099999999999E-3</c:v>
                </c:pt>
                <c:pt idx="68753" formatCode="0.00E+00">
                  <c:v>-4.5968700000000003E-3</c:v>
                </c:pt>
                <c:pt idx="68754" formatCode="0.00E+00">
                  <c:v>-5.0974699999999998E-3</c:v>
                </c:pt>
                <c:pt idx="68755" formatCode="0.00E+00">
                  <c:v>-5.5740399999999997E-3</c:v>
                </c:pt>
                <c:pt idx="68756" formatCode="0.00E+00">
                  <c:v>-6.0262400000000004E-3</c:v>
                </c:pt>
                <c:pt idx="68757" formatCode="0.00E+00">
                  <c:v>-6.4538E-3</c:v>
                </c:pt>
                <c:pt idx="68758" formatCode="0.00E+00">
                  <c:v>-6.8564699999999999E-3</c:v>
                </c:pt>
                <c:pt idx="68759" formatCode="0.00E+00">
                  <c:v>-7.2340700000000004E-3</c:v>
                </c:pt>
                <c:pt idx="68760" formatCode="0.00E+00">
                  <c:v>-7.5864799999999996E-3</c:v>
                </c:pt>
                <c:pt idx="68761" formatCode="0.00E+00">
                  <c:v>-7.9136599999999994E-3</c:v>
                </c:pt>
                <c:pt idx="68762" formatCode="0.00E+00">
                  <c:v>-8.2155500000000003E-3</c:v>
                </c:pt>
                <c:pt idx="68763" formatCode="0.00E+00">
                  <c:v>-8.4921800000000002E-3</c:v>
                </c:pt>
                <c:pt idx="68764" formatCode="0.00E+00">
                  <c:v>-8.7436200000000006E-3</c:v>
                </c:pt>
                <c:pt idx="68765" formatCode="0.00E+00">
                  <c:v>-8.9700100000000005E-3</c:v>
                </c:pt>
                <c:pt idx="68766" formatCode="0.00E+00">
                  <c:v>-9.1715600000000005E-3</c:v>
                </c:pt>
                <c:pt idx="68767" formatCode="0.00E+00">
                  <c:v>-9.3484699999999993E-3</c:v>
                </c:pt>
                <c:pt idx="68768" formatCode="0.00E+00">
                  <c:v>-9.5010200000000006E-3</c:v>
                </c:pt>
                <c:pt idx="68769" formatCode="0.00E+00">
                  <c:v>-9.6295700000000005E-3</c:v>
                </c:pt>
                <c:pt idx="68770" formatCode="0.00E+00">
                  <c:v>-9.73452E-3</c:v>
                </c:pt>
                <c:pt idx="68771" formatCode="0.00E+00">
                  <c:v>-9.8163199999999999E-3</c:v>
                </c:pt>
                <c:pt idx="68772" formatCode="0.00E+00">
                  <c:v>-9.8754399999999992E-3</c:v>
                </c:pt>
                <c:pt idx="68773" formatCode="0.00E+00">
                  <c:v>-9.9123900000000001E-3</c:v>
                </c:pt>
                <c:pt idx="68774" formatCode="0.00E+00">
                  <c:v>-9.9277700000000007E-3</c:v>
                </c:pt>
                <c:pt idx="68775" formatCode="0.00E+00">
                  <c:v>-9.9221899999999991E-3</c:v>
                </c:pt>
                <c:pt idx="68776" formatCode="0.00E+00">
                  <c:v>-9.8963200000000001E-3</c:v>
                </c:pt>
                <c:pt idx="68777" formatCode="0.00E+00">
                  <c:v>-9.8508599999999995E-3</c:v>
                </c:pt>
                <c:pt idx="68778" formatCode="0.00E+00">
                  <c:v>-9.7865299999999999E-3</c:v>
                </c:pt>
                <c:pt idx="68779" formatCode="0.00E+00">
                  <c:v>-9.7040800000000003E-3</c:v>
                </c:pt>
                <c:pt idx="68780" formatCode="0.00E+00">
                  <c:v>-9.6043099999999996E-3</c:v>
                </c:pt>
                <c:pt idx="68781" formatCode="0.00E+00">
                  <c:v>-9.4879999999999999E-3</c:v>
                </c:pt>
                <c:pt idx="68782" formatCode="0.00E+00">
                  <c:v>-9.3560399999999995E-3</c:v>
                </c:pt>
                <c:pt idx="68783" formatCode="0.00E+00">
                  <c:v>-9.2093000000000001E-3</c:v>
                </c:pt>
                <c:pt idx="68784" formatCode="0.00E+00">
                  <c:v>-9.0487099999999997E-3</c:v>
                </c:pt>
                <c:pt idx="68785" formatCode="0.00E+00">
                  <c:v>-8.87516E-3</c:v>
                </c:pt>
                <c:pt idx="68786" formatCode="0.00E+00">
                  <c:v>-8.6895900000000005E-3</c:v>
                </c:pt>
                <c:pt idx="68787" formatCode="0.00E+00">
                  <c:v>-8.4929600000000008E-3</c:v>
                </c:pt>
                <c:pt idx="68788" formatCode="0.00E+00">
                  <c:v>-8.28629E-3</c:v>
                </c:pt>
                <c:pt idx="68789" formatCode="0.00E+00">
                  <c:v>-8.0706200000000006E-3</c:v>
                </c:pt>
                <c:pt idx="68790" formatCode="0.00E+00">
                  <c:v>-7.8469500000000001E-3</c:v>
                </c:pt>
                <c:pt idx="68791" formatCode="0.00E+00">
                  <c:v>-7.6163000000000003E-3</c:v>
                </c:pt>
                <c:pt idx="68792" formatCode="0.00E+00">
                  <c:v>-7.3796900000000004E-3</c:v>
                </c:pt>
                <c:pt idx="68793" formatCode="0.00E+00">
                  <c:v>-7.1381400000000003E-3</c:v>
                </c:pt>
                <c:pt idx="68794" formatCode="0.00E+00">
                  <c:v>-6.89267E-3</c:v>
                </c:pt>
                <c:pt idx="68795" formatCode="0.00E+00">
                  <c:v>-6.6443700000000001E-3</c:v>
                </c:pt>
                <c:pt idx="68796" formatCode="0.00E+00">
                  <c:v>-6.3942799999999996E-3</c:v>
                </c:pt>
                <c:pt idx="68797" formatCode="0.00E+00">
                  <c:v>-6.14345E-3</c:v>
                </c:pt>
                <c:pt idx="68798" formatCode="0.00E+00">
                  <c:v>-5.8928699999999997E-3</c:v>
                </c:pt>
                <c:pt idx="68799" formatCode="0.00E+00">
                  <c:v>-5.6435599999999997E-3</c:v>
                </c:pt>
                <c:pt idx="68800" formatCode="0.00E+00">
                  <c:v>-5.3965300000000001E-3</c:v>
                </c:pt>
                <c:pt idx="68801" formatCode="0.00E+00">
                  <c:v>-5.1527999999999999E-3</c:v>
                </c:pt>
                <c:pt idx="68802" formatCode="0.00E+00">
                  <c:v>-4.9133199999999997E-3</c:v>
                </c:pt>
                <c:pt idx="68803" formatCode="0.00E+00">
                  <c:v>-4.6790699999999996E-3</c:v>
                </c:pt>
                <c:pt idx="68804" formatCode="0.00E+00">
                  <c:v>-4.4509900000000002E-3</c:v>
                </c:pt>
                <c:pt idx="68805" formatCode="0.00E+00">
                  <c:v>-4.23004E-3</c:v>
                </c:pt>
                <c:pt idx="68806" formatCode="0.00E+00">
                  <c:v>-4.0171199999999999E-3</c:v>
                </c:pt>
                <c:pt idx="68807" formatCode="0.00E+00">
                  <c:v>-3.8131300000000001E-3</c:v>
                </c:pt>
                <c:pt idx="68808" formatCode="0.00E+00">
                  <c:v>-3.61889E-3</c:v>
                </c:pt>
                <c:pt idx="68809" formatCode="0.00E+00">
                  <c:v>-3.4352300000000001E-3</c:v>
                </c:pt>
                <c:pt idx="68810" formatCode="0.00E+00">
                  <c:v>-3.2629199999999999E-3</c:v>
                </c:pt>
                <c:pt idx="68811" formatCode="0.00E+00">
                  <c:v>-3.1027400000000001E-3</c:v>
                </c:pt>
                <c:pt idx="68812" formatCode="0.00E+00">
                  <c:v>-2.9554E-3</c:v>
                </c:pt>
                <c:pt idx="68813" formatCode="0.00E+00">
                  <c:v>-2.8215699999999998E-3</c:v>
                </c:pt>
                <c:pt idx="68814" formatCode="0.00E+00">
                  <c:v>-2.7018900000000002E-3</c:v>
                </c:pt>
                <c:pt idx="68815" formatCode="0.00E+00">
                  <c:v>-2.5969600000000002E-3</c:v>
                </c:pt>
                <c:pt idx="68816" formatCode="0.00E+00">
                  <c:v>-2.5073399999999998E-3</c:v>
                </c:pt>
                <c:pt idx="68817" formatCode="0.00E+00">
                  <c:v>-2.43356E-3</c:v>
                </c:pt>
                <c:pt idx="68818" formatCode="0.00E+00">
                  <c:v>-2.3761099999999999E-3</c:v>
                </c:pt>
                <c:pt idx="68819" formatCode="0.00E+00">
                  <c:v>-2.3354299999999999E-3</c:v>
                </c:pt>
                <c:pt idx="68820" formatCode="0.00E+00">
                  <c:v>-2.3119199999999999E-3</c:v>
                </c:pt>
                <c:pt idx="68821" formatCode="0.00E+00">
                  <c:v>-2.3059299999999999E-3</c:v>
                </c:pt>
                <c:pt idx="68822" formatCode="0.00E+00">
                  <c:v>-2.3177599999999999E-3</c:v>
                </c:pt>
                <c:pt idx="68823" formatCode="0.00E+00">
                  <c:v>-2.34768E-3</c:v>
                </c:pt>
                <c:pt idx="68824" formatCode="0.00E+00">
                  <c:v>-2.39587E-3</c:v>
                </c:pt>
                <c:pt idx="68825" formatCode="0.00E+00">
                  <c:v>-2.46248E-3</c:v>
                </c:pt>
                <c:pt idx="68826" formatCode="0.00E+00">
                  <c:v>-2.5476000000000001E-3</c:v>
                </c:pt>
                <c:pt idx="68827" formatCode="0.00E+00">
                  <c:v>-2.6512900000000002E-3</c:v>
                </c:pt>
                <c:pt idx="68828" formatCode="0.00E+00">
                  <c:v>-2.7735500000000001E-3</c:v>
                </c:pt>
                <c:pt idx="68829" formatCode="0.00E+00">
                  <c:v>-2.91435E-3</c:v>
                </c:pt>
                <c:pt idx="68830" formatCode="0.00E+00">
                  <c:v>-3.0735799999999998E-3</c:v>
                </c:pt>
                <c:pt idx="68831" formatCode="0.00E+00">
                  <c:v>-3.2510899999999999E-3</c:v>
                </c:pt>
                <c:pt idx="68832" formatCode="0.00E+00">
                  <c:v>-3.4467E-3</c:v>
                </c:pt>
                <c:pt idx="68833" formatCode="0.00E+00">
                  <c:v>-3.66015E-3</c:v>
                </c:pt>
                <c:pt idx="68834" formatCode="0.00E+00">
                  <c:v>-3.8911599999999998E-3</c:v>
                </c:pt>
                <c:pt idx="68835" formatCode="0.00E+00">
                  <c:v>-4.1393699999999999E-3</c:v>
                </c:pt>
                <c:pt idx="68836" formatCode="0.00E+00">
                  <c:v>-4.4043800000000003E-3</c:v>
                </c:pt>
                <c:pt idx="68837" formatCode="0.00E+00">
                  <c:v>-4.6857599999999998E-3</c:v>
                </c:pt>
                <c:pt idx="68838" formatCode="0.00E+00">
                  <c:v>-4.9830100000000004E-3</c:v>
                </c:pt>
                <c:pt idx="68839" formatCode="0.00E+00">
                  <c:v>-5.29562E-3</c:v>
                </c:pt>
                <c:pt idx="68840" formatCode="0.00E+00">
                  <c:v>-5.6229899999999996E-3</c:v>
                </c:pt>
                <c:pt idx="68841" formatCode="0.00E+00">
                  <c:v>-5.9645100000000001E-3</c:v>
                </c:pt>
                <c:pt idx="68842" formatCode="0.00E+00">
                  <c:v>-6.3194899999999997E-3</c:v>
                </c:pt>
                <c:pt idx="68843" formatCode="0.00E+00">
                  <c:v>-6.6872299999999997E-3</c:v>
                </c:pt>
                <c:pt idx="68844" formatCode="0.00E+00">
                  <c:v>-7.0669699999999997E-3</c:v>
                </c:pt>
                <c:pt idx="68845" formatCode="0.00E+00">
                  <c:v>-7.4579099999999999E-3</c:v>
                </c:pt>
                <c:pt idx="68846" formatCode="0.00E+00">
                  <c:v>-7.85924E-3</c:v>
                </c:pt>
                <c:pt idx="68847" formatCode="0.00E+00">
                  <c:v>-8.2701000000000007E-3</c:v>
                </c:pt>
                <c:pt idx="68848" formatCode="0.00E+00">
                  <c:v>-8.6895800000000006E-3</c:v>
                </c:pt>
                <c:pt idx="68849" formatCode="0.00E+00">
                  <c:v>-9.11673E-3</c:v>
                </c:pt>
                <c:pt idx="68850" formatCode="0.00E+00">
                  <c:v>-9.5505999999999994E-3</c:v>
                </c:pt>
                <c:pt idx="68851" formatCode="0.00E+00">
                  <c:v>-9.9901799999999995E-3</c:v>
                </c:pt>
                <c:pt idx="68852">
                  <c:v>-1.04344E-2</c:v>
                </c:pt>
                <c:pt idx="68853">
                  <c:v>-1.0882299999999999E-2</c:v>
                </c:pt>
                <c:pt idx="68854">
                  <c:v>-1.1332800000000001E-2</c:v>
                </c:pt>
                <c:pt idx="68855">
                  <c:v>-1.17847E-2</c:v>
                </c:pt>
                <c:pt idx="68856">
                  <c:v>-1.2237E-2</c:v>
                </c:pt>
                <c:pt idx="68857">
                  <c:v>-1.2688400000000001E-2</c:v>
                </c:pt>
                <c:pt idx="68858">
                  <c:v>-1.3138E-2</c:v>
                </c:pt>
                <c:pt idx="68859">
                  <c:v>-1.35844E-2</c:v>
                </c:pt>
                <c:pt idx="68860">
                  <c:v>-1.40266E-2</c:v>
                </c:pt>
                <c:pt idx="68861">
                  <c:v>-1.44633E-2</c:v>
                </c:pt>
                <c:pt idx="68862">
                  <c:v>-1.4893399999999999E-2</c:v>
                </c:pt>
                <c:pt idx="68863">
                  <c:v>-1.53156E-2</c:v>
                </c:pt>
                <c:pt idx="68864">
                  <c:v>-1.5728900000000001E-2</c:v>
                </c:pt>
                <c:pt idx="68865">
                  <c:v>-1.6131900000000001E-2</c:v>
                </c:pt>
                <c:pt idx="68866">
                  <c:v>-1.65235E-2</c:v>
                </c:pt>
                <c:pt idx="68867">
                  <c:v>-1.69026E-2</c:v>
                </c:pt>
                <c:pt idx="68868">
                  <c:v>-1.7267999999999999E-2</c:v>
                </c:pt>
                <c:pt idx="68869">
                  <c:v>-1.7618499999999999E-2</c:v>
                </c:pt>
                <c:pt idx="68870">
                  <c:v>-1.7952900000000001E-2</c:v>
                </c:pt>
                <c:pt idx="68871">
                  <c:v>-1.82703E-2</c:v>
                </c:pt>
                <c:pt idx="68872">
                  <c:v>-1.85693E-2</c:v>
                </c:pt>
                <c:pt idx="68873">
                  <c:v>-1.8849100000000001E-2</c:v>
                </c:pt>
                <c:pt idx="68874">
                  <c:v>-1.9108400000000001E-2</c:v>
                </c:pt>
                <c:pt idx="68875">
                  <c:v>-1.93464E-2</c:v>
                </c:pt>
                <c:pt idx="68876">
                  <c:v>-1.95619E-2</c:v>
                </c:pt>
                <c:pt idx="68877">
                  <c:v>-1.9753900000000001E-2</c:v>
                </c:pt>
                <c:pt idx="68878">
                  <c:v>-1.9921600000000001E-2</c:v>
                </c:pt>
                <c:pt idx="68879">
                  <c:v>-2.0063999999999999E-2</c:v>
                </c:pt>
                <c:pt idx="68880">
                  <c:v>-2.0180300000000002E-2</c:v>
                </c:pt>
                <c:pt idx="68881">
                  <c:v>-2.0269499999999999E-2</c:v>
                </c:pt>
                <c:pt idx="68882">
                  <c:v>-2.0330899999999999E-2</c:v>
                </c:pt>
                <c:pt idx="68883">
                  <c:v>-2.0363800000000001E-2</c:v>
                </c:pt>
                <c:pt idx="68884">
                  <c:v>-2.0367400000000001E-2</c:v>
                </c:pt>
                <c:pt idx="68885">
                  <c:v>-2.0341000000000001E-2</c:v>
                </c:pt>
                <c:pt idx="68886">
                  <c:v>-2.0284E-2</c:v>
                </c:pt>
                <c:pt idx="68887">
                  <c:v>-2.0195899999999999E-2</c:v>
                </c:pt>
                <c:pt idx="68888">
                  <c:v>-2.0076199999999999E-2</c:v>
                </c:pt>
                <c:pt idx="68889">
                  <c:v>-1.9924299999999999E-2</c:v>
                </c:pt>
                <c:pt idx="68890">
                  <c:v>-1.9739799999999998E-2</c:v>
                </c:pt>
                <c:pt idx="68891">
                  <c:v>-1.9522399999999999E-2</c:v>
                </c:pt>
                <c:pt idx="68892">
                  <c:v>-1.9271799999999999E-2</c:v>
                </c:pt>
                <c:pt idx="68893">
                  <c:v>-1.89877E-2</c:v>
                </c:pt>
                <c:pt idx="68894">
                  <c:v>-1.8669999999999999E-2</c:v>
                </c:pt>
                <c:pt idx="68895">
                  <c:v>-1.8318399999999999E-2</c:v>
                </c:pt>
                <c:pt idx="68896">
                  <c:v>-1.7932900000000002E-2</c:v>
                </c:pt>
                <c:pt idx="68897">
                  <c:v>-1.7513500000000001E-2</c:v>
                </c:pt>
                <c:pt idx="68898">
                  <c:v>-1.7060200000000001E-2</c:v>
                </c:pt>
                <c:pt idx="68899">
                  <c:v>-1.65731E-2</c:v>
                </c:pt>
                <c:pt idx="68900">
                  <c:v>-1.6052400000000001E-2</c:v>
                </c:pt>
                <c:pt idx="68901">
                  <c:v>-1.5498400000000001E-2</c:v>
                </c:pt>
                <c:pt idx="68902">
                  <c:v>-1.4911199999999999E-2</c:v>
                </c:pt>
                <c:pt idx="68903">
                  <c:v>-1.42913E-2</c:v>
                </c:pt>
                <c:pt idx="68904">
                  <c:v>-1.3639E-2</c:v>
                </c:pt>
                <c:pt idx="68905">
                  <c:v>-1.2954800000000001E-2</c:v>
                </c:pt>
                <c:pt idx="68906">
                  <c:v>-1.22392E-2</c:v>
                </c:pt>
                <c:pt idx="68907">
                  <c:v>-1.14929E-2</c:v>
                </c:pt>
                <c:pt idx="68908">
                  <c:v>-1.0716399999999999E-2</c:v>
                </c:pt>
                <c:pt idx="68909" formatCode="0.00E+00">
                  <c:v>-9.9105800000000004E-3</c:v>
                </c:pt>
                <c:pt idx="68910" formatCode="0.00E+00">
                  <c:v>-9.0760600000000004E-3</c:v>
                </c:pt>
                <c:pt idx="68911" formatCode="0.00E+00">
                  <c:v>-8.2137100000000008E-3</c:v>
                </c:pt>
                <c:pt idx="68912" formatCode="0.00E+00">
                  <c:v>-7.3244E-3</c:v>
                </c:pt>
                <c:pt idx="68913" formatCode="0.00E+00">
                  <c:v>-6.4090800000000002E-3</c:v>
                </c:pt>
                <c:pt idx="68914" formatCode="0.00E+00">
                  <c:v>-5.4687299999999998E-3</c:v>
                </c:pt>
                <c:pt idx="68915" formatCode="0.00E+00">
                  <c:v>-4.5044000000000004E-3</c:v>
                </c:pt>
                <c:pt idx="68916" formatCode="0.00E+00">
                  <c:v>-3.51717E-3</c:v>
                </c:pt>
                <c:pt idx="68917" formatCode="0.00E+00">
                  <c:v>-2.50819E-3</c:v>
                </c:pt>
                <c:pt idx="68918" formatCode="0.00E+00">
                  <c:v>-1.47865E-3</c:v>
                </c:pt>
                <c:pt idx="68919" formatCode="0.00E+00">
                  <c:v>-4.29784E-4</c:v>
                </c:pt>
                <c:pt idx="68920" formatCode="0.00E+00">
                  <c:v>6.3710399999999999E-4</c:v>
                </c:pt>
                <c:pt idx="68921" formatCode="0.00E+00">
                  <c:v>1.72069E-3</c:v>
                </c:pt>
                <c:pt idx="68922" formatCode="0.00E+00">
                  <c:v>2.8195999999999998E-3</c:v>
                </c:pt>
                <c:pt idx="68923" formatCode="0.00E+00">
                  <c:v>3.9324299999999998E-3</c:v>
                </c:pt>
                <c:pt idx="68924" formatCode="0.00E+00">
                  <c:v>5.0577299999999999E-3</c:v>
                </c:pt>
                <c:pt idx="68925" formatCode="0.00E+00">
                  <c:v>6.1940299999999997E-3</c:v>
                </c:pt>
                <c:pt idx="68926" formatCode="0.00E+00">
                  <c:v>7.3397999999999996E-3</c:v>
                </c:pt>
                <c:pt idx="68927" formatCode="0.00E+00">
                  <c:v>8.4935099999999993E-3</c:v>
                </c:pt>
                <c:pt idx="68928" formatCode="0.00E+00">
                  <c:v>9.6535800000000001E-3</c:v>
                </c:pt>
                <c:pt idx="68929">
                  <c:v>1.0818400000000001E-2</c:v>
                </c:pt>
                <c:pt idx="68930">
                  <c:v>1.1986399999999999E-2</c:v>
                </c:pt>
                <c:pt idx="68931">
                  <c:v>1.31559E-2</c:v>
                </c:pt>
                <c:pt idx="68932">
                  <c:v>1.43252E-2</c:v>
                </c:pt>
                <c:pt idx="68933">
                  <c:v>1.54927E-2</c:v>
                </c:pt>
                <c:pt idx="68934">
                  <c:v>1.66567E-2</c:v>
                </c:pt>
                <c:pt idx="68935">
                  <c:v>1.7815500000000001E-2</c:v>
                </c:pt>
                <c:pt idx="68936">
                  <c:v>1.8967399999999999E-2</c:v>
                </c:pt>
                <c:pt idx="68937">
                  <c:v>2.0110599999999999E-2</c:v>
                </c:pt>
                <c:pt idx="68938">
                  <c:v>2.1243499999999998E-2</c:v>
                </c:pt>
                <c:pt idx="68939">
                  <c:v>2.23644E-2</c:v>
                </c:pt>
                <c:pt idx="68940">
                  <c:v>2.3471499999999999E-2</c:v>
                </c:pt>
                <c:pt idx="68941">
                  <c:v>2.45632E-2</c:v>
                </c:pt>
                <c:pt idx="68942">
                  <c:v>2.5637699999999999E-2</c:v>
                </c:pt>
                <c:pt idx="68943">
                  <c:v>2.6693399999999999E-2</c:v>
                </c:pt>
                <c:pt idx="68944">
                  <c:v>2.7728699999999998E-2</c:v>
                </c:pt>
                <c:pt idx="68945">
                  <c:v>2.8741800000000001E-2</c:v>
                </c:pt>
                <c:pt idx="68946">
                  <c:v>2.97311E-2</c:v>
                </c:pt>
                <c:pt idx="68947">
                  <c:v>3.0695099999999999E-2</c:v>
                </c:pt>
                <c:pt idx="68948">
                  <c:v>3.1632199999999999E-2</c:v>
                </c:pt>
                <c:pt idx="68949">
                  <c:v>3.2540800000000002E-2</c:v>
                </c:pt>
                <c:pt idx="68950">
                  <c:v>3.3419400000000002E-2</c:v>
                </c:pt>
                <c:pt idx="68951">
                  <c:v>3.4266600000000001E-2</c:v>
                </c:pt>
                <c:pt idx="68952">
                  <c:v>3.5080800000000002E-2</c:v>
                </c:pt>
                <c:pt idx="68953">
                  <c:v>3.5860700000000002E-2</c:v>
                </c:pt>
                <c:pt idx="68954">
                  <c:v>3.6604900000000003E-2</c:v>
                </c:pt>
                <c:pt idx="68955">
                  <c:v>3.7312100000000001E-2</c:v>
                </c:pt>
                <c:pt idx="68956">
                  <c:v>3.7981000000000001E-2</c:v>
                </c:pt>
                <c:pt idx="68957">
                  <c:v>3.8610400000000003E-2</c:v>
                </c:pt>
                <c:pt idx="68958">
                  <c:v>3.9198999999999998E-2</c:v>
                </c:pt>
                <c:pt idx="68959">
                  <c:v>3.9745900000000001E-2</c:v>
                </c:pt>
                <c:pt idx="68960">
                  <c:v>4.0249800000000002E-2</c:v>
                </c:pt>
                <c:pt idx="68961">
                  <c:v>4.0709799999999997E-2</c:v>
                </c:pt>
                <c:pt idx="68962">
                  <c:v>4.1125000000000002E-2</c:v>
                </c:pt>
                <c:pt idx="68963">
                  <c:v>4.1494400000000001E-2</c:v>
                </c:pt>
                <c:pt idx="68964">
                  <c:v>4.1817100000000003E-2</c:v>
                </c:pt>
                <c:pt idx="68965">
                  <c:v>4.2092499999999998E-2</c:v>
                </c:pt>
                <c:pt idx="68966">
                  <c:v>4.2319799999999998E-2</c:v>
                </c:pt>
                <c:pt idx="68967">
                  <c:v>4.2498399999999999E-2</c:v>
                </c:pt>
                <c:pt idx="68968">
                  <c:v>4.2627600000000002E-2</c:v>
                </c:pt>
                <c:pt idx="68969">
                  <c:v>4.2707000000000002E-2</c:v>
                </c:pt>
                <c:pt idx="68970">
                  <c:v>4.2736200000000002E-2</c:v>
                </c:pt>
                <c:pt idx="68971">
                  <c:v>4.2714700000000001E-2</c:v>
                </c:pt>
                <c:pt idx="68972">
                  <c:v>4.2642300000000001E-2</c:v>
                </c:pt>
                <c:pt idx="68973">
                  <c:v>4.2518800000000002E-2</c:v>
                </c:pt>
                <c:pt idx="68974">
                  <c:v>4.2343899999999997E-2</c:v>
                </c:pt>
                <c:pt idx="68975">
                  <c:v>4.2117700000000001E-2</c:v>
                </c:pt>
                <c:pt idx="68976">
                  <c:v>4.1840099999999998E-2</c:v>
                </c:pt>
                <c:pt idx="68977">
                  <c:v>4.1511199999999998E-2</c:v>
                </c:pt>
                <c:pt idx="68978">
                  <c:v>4.1131099999999997E-2</c:v>
                </c:pt>
                <c:pt idx="68979">
                  <c:v>4.07E-2</c:v>
                </c:pt>
                <c:pt idx="68980">
                  <c:v>4.0218299999999998E-2</c:v>
                </c:pt>
                <c:pt idx="68981">
                  <c:v>3.9686199999999998E-2</c:v>
                </c:pt>
                <c:pt idx="68982">
                  <c:v>3.9104300000000002E-2</c:v>
                </c:pt>
                <c:pt idx="68983">
                  <c:v>3.8473E-2</c:v>
                </c:pt>
                <c:pt idx="68984">
                  <c:v>3.7792899999999997E-2</c:v>
                </c:pt>
                <c:pt idx="68985">
                  <c:v>3.7064600000000003E-2</c:v>
                </c:pt>
                <c:pt idx="68986">
                  <c:v>3.6289000000000002E-2</c:v>
                </c:pt>
                <c:pt idx="68987">
                  <c:v>3.5466699999999997E-2</c:v>
                </c:pt>
                <c:pt idx="68988">
                  <c:v>3.4598700000000003E-2</c:v>
                </c:pt>
                <c:pt idx="68989">
                  <c:v>3.3685800000000002E-2</c:v>
                </c:pt>
                <c:pt idx="68990">
                  <c:v>3.2729000000000001E-2</c:v>
                </c:pt>
                <c:pt idx="68991">
                  <c:v>3.1729500000000001E-2</c:v>
                </c:pt>
                <c:pt idx="68992">
                  <c:v>3.0688400000000001E-2</c:v>
                </c:pt>
                <c:pt idx="68993">
                  <c:v>2.96067E-2</c:v>
                </c:pt>
                <c:pt idx="68994">
                  <c:v>2.8485900000000001E-2</c:v>
                </c:pt>
                <c:pt idx="68995">
                  <c:v>2.73271E-2</c:v>
                </c:pt>
                <c:pt idx="68996">
                  <c:v>2.6131700000000001E-2</c:v>
                </c:pt>
                <c:pt idx="68997">
                  <c:v>2.4901199999999998E-2</c:v>
                </c:pt>
                <c:pt idx="68998">
                  <c:v>2.3636999999999998E-2</c:v>
                </c:pt>
                <c:pt idx="68999">
                  <c:v>2.2340700000000002E-2</c:v>
                </c:pt>
                <c:pt idx="69000">
                  <c:v>2.10137E-2</c:v>
                </c:pt>
                <c:pt idx="69001">
                  <c:v>1.96578E-2</c:v>
                </c:pt>
                <c:pt idx="69002">
                  <c:v>1.8274499999999999E-2</c:v>
                </c:pt>
                <c:pt idx="69003">
                  <c:v>1.6865700000000001E-2</c:v>
                </c:pt>
                <c:pt idx="69004">
                  <c:v>1.5432899999999999E-2</c:v>
                </c:pt>
                <c:pt idx="69005">
                  <c:v>1.3978000000000001E-2</c:v>
                </c:pt>
                <c:pt idx="69006">
                  <c:v>1.25028E-2</c:v>
                </c:pt>
                <c:pt idx="69007">
                  <c:v>1.10092E-2</c:v>
                </c:pt>
                <c:pt idx="69008" formatCode="0.00E+00">
                  <c:v>9.4989099999999993E-3</c:v>
                </c:pt>
                <c:pt idx="69009" formatCode="0.00E+00">
                  <c:v>7.9739500000000005E-3</c:v>
                </c:pt>
                <c:pt idx="69010" formatCode="0.00E+00">
                  <c:v>6.4362000000000004E-3</c:v>
                </c:pt>
                <c:pt idx="69011" formatCode="0.00E+00">
                  <c:v>4.8875899999999998E-3</c:v>
                </c:pt>
                <c:pt idx="69012" formatCode="0.00E+00">
                  <c:v>3.33008E-3</c:v>
                </c:pt>
                <c:pt idx="69013" formatCode="0.00E+00">
                  <c:v>1.76564E-3</c:v>
                </c:pt>
                <c:pt idx="69014" formatCode="0.00E+00">
                  <c:v>1.9623500000000001E-4</c:v>
                </c:pt>
                <c:pt idx="69015" formatCode="0.00E+00">
                  <c:v>-1.3761400000000001E-3</c:v>
                </c:pt>
                <c:pt idx="69016" formatCode="0.00E+00">
                  <c:v>-2.9494899999999999E-3</c:v>
                </c:pt>
                <c:pt idx="69017" formatCode="0.00E+00">
                  <c:v>-4.5218200000000002E-3</c:v>
                </c:pt>
                <c:pt idx="69018" formatCode="0.00E+00">
                  <c:v>-6.0911400000000001E-3</c:v>
                </c:pt>
                <c:pt idx="69019" formatCode="0.00E+00">
                  <c:v>-7.6554600000000002E-3</c:v>
                </c:pt>
                <c:pt idx="69020" formatCode="0.00E+00">
                  <c:v>-9.2127900000000002E-3</c:v>
                </c:pt>
                <c:pt idx="69021">
                  <c:v>-1.07612E-2</c:v>
                </c:pt>
                <c:pt idx="69022">
                  <c:v>-1.22986E-2</c:v>
                </c:pt>
                <c:pt idx="69023">
                  <c:v>-1.3823200000000001E-2</c:v>
                </c:pt>
                <c:pt idx="69024">
                  <c:v>-1.53329E-2</c:v>
                </c:pt>
                <c:pt idx="69025">
                  <c:v>-1.6826000000000001E-2</c:v>
                </c:pt>
                <c:pt idx="69026">
                  <c:v>-1.8300500000000001E-2</c:v>
                </c:pt>
                <c:pt idx="69027">
                  <c:v>-1.9754500000000001E-2</c:v>
                </c:pt>
                <c:pt idx="69028">
                  <c:v>-2.1186199999999999E-2</c:v>
                </c:pt>
                <c:pt idx="69029">
                  <c:v>-2.2593800000000001E-2</c:v>
                </c:pt>
                <c:pt idx="69030">
                  <c:v>-2.39756E-2</c:v>
                </c:pt>
                <c:pt idx="69031">
                  <c:v>-2.53298E-2</c:v>
                </c:pt>
                <c:pt idx="69032">
                  <c:v>-2.66547E-2</c:v>
                </c:pt>
                <c:pt idx="69033">
                  <c:v>-2.7948799999999999E-2</c:v>
                </c:pt>
                <c:pt idx="69034">
                  <c:v>-2.9210300000000002E-2</c:v>
                </c:pt>
                <c:pt idx="69035">
                  <c:v>-3.0437800000000001E-2</c:v>
                </c:pt>
                <c:pt idx="69036">
                  <c:v>-3.1629699999999997E-2</c:v>
                </c:pt>
                <c:pt idx="69037">
                  <c:v>-3.2784599999999997E-2</c:v>
                </c:pt>
                <c:pt idx="69038">
                  <c:v>-3.3901100000000003E-2</c:v>
                </c:pt>
                <c:pt idx="69039">
                  <c:v>-3.4977800000000003E-2</c:v>
                </c:pt>
                <c:pt idx="69040">
                  <c:v>-3.6013499999999997E-2</c:v>
                </c:pt>
                <c:pt idx="69041">
                  <c:v>-3.7006900000000002E-2</c:v>
                </c:pt>
                <c:pt idx="69042">
                  <c:v>-3.7956799999999999E-2</c:v>
                </c:pt>
                <c:pt idx="69043">
                  <c:v>-3.88622E-2</c:v>
                </c:pt>
                <c:pt idx="69044">
                  <c:v>-3.9722E-2</c:v>
                </c:pt>
                <c:pt idx="69045">
                  <c:v>-4.05352E-2</c:v>
                </c:pt>
                <c:pt idx="69046">
                  <c:v>-4.1300900000000001E-2</c:v>
                </c:pt>
                <c:pt idx="69047">
                  <c:v>-4.2018300000000001E-2</c:v>
                </c:pt>
                <c:pt idx="69048">
                  <c:v>-4.2686500000000002E-2</c:v>
                </c:pt>
                <c:pt idx="69049">
                  <c:v>-4.3305000000000003E-2</c:v>
                </c:pt>
                <c:pt idx="69050">
                  <c:v>-4.3872899999999999E-2</c:v>
                </c:pt>
                <c:pt idx="69051">
                  <c:v>-4.4389900000000003E-2</c:v>
                </c:pt>
                <c:pt idx="69052">
                  <c:v>-4.4855399999999997E-2</c:v>
                </c:pt>
                <c:pt idx="69053">
                  <c:v>-4.5268900000000001E-2</c:v>
                </c:pt>
                <c:pt idx="69054">
                  <c:v>-4.56301E-2</c:v>
                </c:pt>
                <c:pt idx="69055">
                  <c:v>-4.5938800000000002E-2</c:v>
                </c:pt>
                <c:pt idx="69056">
                  <c:v>-4.6194699999999998E-2</c:v>
                </c:pt>
                <c:pt idx="69057">
                  <c:v>-4.63977E-2</c:v>
                </c:pt>
                <c:pt idx="69058">
                  <c:v>-4.65478E-2</c:v>
                </c:pt>
                <c:pt idx="69059">
                  <c:v>-4.6644900000000003E-2</c:v>
                </c:pt>
                <c:pt idx="69060">
                  <c:v>-4.66892E-2</c:v>
                </c:pt>
                <c:pt idx="69061">
                  <c:v>-4.6680899999999997E-2</c:v>
                </c:pt>
                <c:pt idx="69062">
                  <c:v>-4.6620099999999998E-2</c:v>
                </c:pt>
                <c:pt idx="69063">
                  <c:v>-4.6507100000000003E-2</c:v>
                </c:pt>
                <c:pt idx="69064">
                  <c:v>-4.6342399999999999E-2</c:v>
                </c:pt>
                <c:pt idx="69065">
                  <c:v>-4.6126300000000002E-2</c:v>
                </c:pt>
                <c:pt idx="69066">
                  <c:v>-4.5859499999999997E-2</c:v>
                </c:pt>
                <c:pt idx="69067">
                  <c:v>-4.5542399999999997E-2</c:v>
                </c:pt>
                <c:pt idx="69068">
                  <c:v>-4.5175800000000002E-2</c:v>
                </c:pt>
                <c:pt idx="69069">
                  <c:v>-4.4760300000000003E-2</c:v>
                </c:pt>
                <c:pt idx="69070">
                  <c:v>-4.4296700000000001E-2</c:v>
                </c:pt>
                <c:pt idx="69071">
                  <c:v>-4.37858E-2</c:v>
                </c:pt>
                <c:pt idx="69072">
                  <c:v>-4.3228599999999999E-2</c:v>
                </c:pt>
                <c:pt idx="69073">
                  <c:v>-4.26261E-2</c:v>
                </c:pt>
                <c:pt idx="69074">
                  <c:v>-4.1979099999999998E-2</c:v>
                </c:pt>
                <c:pt idx="69075">
                  <c:v>-4.1288800000000001E-2</c:v>
                </c:pt>
                <c:pt idx="69076">
                  <c:v>-4.0556399999999999E-2</c:v>
                </c:pt>
                <c:pt idx="69077">
                  <c:v>-3.9782900000000003E-2</c:v>
                </c:pt>
                <c:pt idx="69078">
                  <c:v>-3.89696E-2</c:v>
                </c:pt>
                <c:pt idx="69079">
                  <c:v>-3.8117900000000003E-2</c:v>
                </c:pt>
                <c:pt idx="69080">
                  <c:v>-3.7228999999999998E-2</c:v>
                </c:pt>
                <c:pt idx="69081">
                  <c:v>-3.6304200000000002E-2</c:v>
                </c:pt>
                <c:pt idx="69082">
                  <c:v>-3.5345000000000001E-2</c:v>
                </c:pt>
                <c:pt idx="69083">
                  <c:v>-3.4352899999999999E-2</c:v>
                </c:pt>
                <c:pt idx="69084">
                  <c:v>-3.3329200000000003E-2</c:v>
                </c:pt>
                <c:pt idx="69085">
                  <c:v>-3.2275600000000002E-2</c:v>
                </c:pt>
                <c:pt idx="69086">
                  <c:v>-3.1193499999999999E-2</c:v>
                </c:pt>
                <c:pt idx="69087">
                  <c:v>-3.00845E-2</c:v>
                </c:pt>
                <c:pt idx="69088">
                  <c:v>-2.8950300000000002E-2</c:v>
                </c:pt>
                <c:pt idx="69089">
                  <c:v>-2.7792399999999998E-2</c:v>
                </c:pt>
                <c:pt idx="69090">
                  <c:v>-2.6612400000000001E-2</c:v>
                </c:pt>
                <c:pt idx="69091">
                  <c:v>-2.54121E-2</c:v>
                </c:pt>
                <c:pt idx="69092">
                  <c:v>-2.4193200000000002E-2</c:v>
                </c:pt>
                <c:pt idx="69093">
                  <c:v>-2.2957200000000001E-2</c:v>
                </c:pt>
                <c:pt idx="69094">
                  <c:v>-2.17059E-2</c:v>
                </c:pt>
                <c:pt idx="69095">
                  <c:v>-2.04411E-2</c:v>
                </c:pt>
                <c:pt idx="69096">
                  <c:v>-1.9164299999999999E-2</c:v>
                </c:pt>
                <c:pt idx="69097">
                  <c:v>-1.7877400000000002E-2</c:v>
                </c:pt>
                <c:pt idx="69098">
                  <c:v>-1.6582099999999999E-2</c:v>
                </c:pt>
                <c:pt idx="69099">
                  <c:v>-1.528E-2</c:v>
                </c:pt>
                <c:pt idx="69100">
                  <c:v>-1.39728E-2</c:v>
                </c:pt>
                <c:pt idx="69101">
                  <c:v>-1.26623E-2</c:v>
                </c:pt>
                <c:pt idx="69102">
                  <c:v>-1.13501E-2</c:v>
                </c:pt>
                <c:pt idx="69103">
                  <c:v>-1.0037900000000001E-2</c:v>
                </c:pt>
                <c:pt idx="69104" formatCode="0.00E+00">
                  <c:v>-8.7273999999999997E-3</c:v>
                </c:pt>
                <c:pt idx="69105" formatCode="0.00E+00">
                  <c:v>-7.4201800000000002E-3</c:v>
                </c:pt>
                <c:pt idx="69106" formatCode="0.00E+00">
                  <c:v>-6.1178600000000001E-3</c:v>
                </c:pt>
                <c:pt idx="69107" formatCode="0.00E+00">
                  <c:v>-4.8220499999999996E-3</c:v>
                </c:pt>
                <c:pt idx="69108" formatCode="0.00E+00">
                  <c:v>-3.5343100000000001E-3</c:v>
                </c:pt>
                <c:pt idx="69109" formatCode="0.00E+00">
                  <c:v>-2.2561700000000001E-3</c:v>
                </c:pt>
                <c:pt idx="69110" formatCode="0.00E+00">
                  <c:v>-9.8914899999999993E-4</c:v>
                </c:pt>
                <c:pt idx="69111" formatCode="0.00E+00">
                  <c:v>2.6527499999999998E-4</c:v>
                </c:pt>
                <c:pt idx="69112" formatCode="0.00E+00">
                  <c:v>1.50566E-3</c:v>
                </c:pt>
                <c:pt idx="69113" formatCode="0.00E+00">
                  <c:v>2.7306000000000001E-3</c:v>
                </c:pt>
                <c:pt idx="69114" formatCode="0.00E+00">
                  <c:v>3.9387199999999997E-3</c:v>
                </c:pt>
                <c:pt idx="69115" formatCode="0.00E+00">
                  <c:v>5.1286999999999999E-3</c:v>
                </c:pt>
                <c:pt idx="69116" formatCode="0.00E+00">
                  <c:v>6.2992500000000002E-3</c:v>
                </c:pt>
                <c:pt idx="69117" formatCode="0.00E+00">
                  <c:v>7.4491100000000001E-3</c:v>
                </c:pt>
                <c:pt idx="69118" formatCode="0.00E+00">
                  <c:v>8.5771000000000007E-3</c:v>
                </c:pt>
                <c:pt idx="69119" formatCode="0.00E+00">
                  <c:v>9.6820499999999993E-3</c:v>
                </c:pt>
                <c:pt idx="69120">
                  <c:v>1.0762900000000001E-2</c:v>
                </c:pt>
                <c:pt idx="69121">
                  <c:v>1.1818499999999999E-2</c:v>
                </c:pt>
                <c:pt idx="69122">
                  <c:v>1.2847900000000001E-2</c:v>
                </c:pt>
                <c:pt idx="69123">
                  <c:v>1.3850100000000001E-2</c:v>
                </c:pt>
                <c:pt idx="69124">
                  <c:v>1.48243E-2</c:v>
                </c:pt>
                <c:pt idx="69125">
                  <c:v>1.5769600000000002E-2</c:v>
                </c:pt>
                <c:pt idx="69126">
                  <c:v>1.6685200000000001E-2</c:v>
                </c:pt>
                <c:pt idx="69127">
                  <c:v>1.7570300000000001E-2</c:v>
                </c:pt>
                <c:pt idx="69128">
                  <c:v>1.8424200000000002E-2</c:v>
                </c:pt>
                <c:pt idx="69129">
                  <c:v>1.92465E-2</c:v>
                </c:pt>
                <c:pt idx="69130">
                  <c:v>2.00363E-2</c:v>
                </c:pt>
                <c:pt idx="69131">
                  <c:v>2.0793300000000001E-2</c:v>
                </c:pt>
                <c:pt idx="69132">
                  <c:v>2.1517000000000001E-2</c:v>
                </c:pt>
                <c:pt idx="69133">
                  <c:v>2.2207000000000001E-2</c:v>
                </c:pt>
                <c:pt idx="69134">
                  <c:v>2.2862899999999999E-2</c:v>
                </c:pt>
                <c:pt idx="69135">
                  <c:v>2.3484499999999998E-2</c:v>
                </c:pt>
                <c:pt idx="69136">
                  <c:v>2.4071499999999999E-2</c:v>
                </c:pt>
                <c:pt idx="69137">
                  <c:v>2.4623800000000001E-2</c:v>
                </c:pt>
                <c:pt idx="69138">
                  <c:v>2.51411E-2</c:v>
                </c:pt>
                <c:pt idx="69139">
                  <c:v>2.56236E-2</c:v>
                </c:pt>
                <c:pt idx="69140">
                  <c:v>2.60711E-2</c:v>
                </c:pt>
                <c:pt idx="69141">
                  <c:v>2.6483799999999998E-2</c:v>
                </c:pt>
                <c:pt idx="69142">
                  <c:v>2.6861599999999999E-2</c:v>
                </c:pt>
                <c:pt idx="69143">
                  <c:v>2.7204900000000001E-2</c:v>
                </c:pt>
                <c:pt idx="69144">
                  <c:v>2.7513699999999999E-2</c:v>
                </c:pt>
                <c:pt idx="69145">
                  <c:v>2.7788400000000001E-2</c:v>
                </c:pt>
                <c:pt idx="69146">
                  <c:v>2.8029200000000001E-2</c:v>
                </c:pt>
                <c:pt idx="69147">
                  <c:v>2.8236600000000001E-2</c:v>
                </c:pt>
                <c:pt idx="69148">
                  <c:v>2.8410899999999999E-2</c:v>
                </c:pt>
                <c:pt idx="69149">
                  <c:v>2.8552600000000001E-2</c:v>
                </c:pt>
                <c:pt idx="69150">
                  <c:v>2.8662199999999999E-2</c:v>
                </c:pt>
                <c:pt idx="69151">
                  <c:v>2.87402E-2</c:v>
                </c:pt>
                <c:pt idx="69152">
                  <c:v>2.8787199999999999E-2</c:v>
                </c:pt>
                <c:pt idx="69153">
                  <c:v>2.8803800000000001E-2</c:v>
                </c:pt>
                <c:pt idx="69154">
                  <c:v>2.8790799999999998E-2</c:v>
                </c:pt>
                <c:pt idx="69155">
                  <c:v>2.8748800000000001E-2</c:v>
                </c:pt>
                <c:pt idx="69156">
                  <c:v>2.8678499999999999E-2</c:v>
                </c:pt>
                <c:pt idx="69157">
                  <c:v>2.8580700000000001E-2</c:v>
                </c:pt>
                <c:pt idx="69158">
                  <c:v>2.84563E-2</c:v>
                </c:pt>
                <c:pt idx="69159">
                  <c:v>2.8306000000000001E-2</c:v>
                </c:pt>
                <c:pt idx="69160">
                  <c:v>2.8130700000000002E-2</c:v>
                </c:pt>
                <c:pt idx="69161">
                  <c:v>2.7931399999999999E-2</c:v>
                </c:pt>
                <c:pt idx="69162">
                  <c:v>2.7708799999999999E-2</c:v>
                </c:pt>
                <c:pt idx="69163">
                  <c:v>2.7463999999999999E-2</c:v>
                </c:pt>
                <c:pt idx="69164">
                  <c:v>2.7197900000000001E-2</c:v>
                </c:pt>
                <c:pt idx="69165">
                  <c:v>2.6911500000000001E-2</c:v>
                </c:pt>
                <c:pt idx="69166">
                  <c:v>2.6605699999999999E-2</c:v>
                </c:pt>
                <c:pt idx="69167">
                  <c:v>2.6281599999999999E-2</c:v>
                </c:pt>
                <c:pt idx="69168">
                  <c:v>2.59402E-2</c:v>
                </c:pt>
                <c:pt idx="69169">
                  <c:v>2.5582400000000002E-2</c:v>
                </c:pt>
                <c:pt idx="69170">
                  <c:v>2.52094E-2</c:v>
                </c:pt>
                <c:pt idx="69171">
                  <c:v>2.48221E-2</c:v>
                </c:pt>
                <c:pt idx="69172">
                  <c:v>2.4421600000000002E-2</c:v>
                </c:pt>
                <c:pt idx="69173">
                  <c:v>2.40089E-2</c:v>
                </c:pt>
                <c:pt idx="69174">
                  <c:v>2.3584999999999998E-2</c:v>
                </c:pt>
                <c:pt idx="69175">
                  <c:v>2.3151000000000001E-2</c:v>
                </c:pt>
                <c:pt idx="69176">
                  <c:v>2.2707999999999999E-2</c:v>
                </c:pt>
                <c:pt idx="69177">
                  <c:v>2.22569E-2</c:v>
                </c:pt>
                <c:pt idx="69178">
                  <c:v>2.1798700000000001E-2</c:v>
                </c:pt>
                <c:pt idx="69179">
                  <c:v>2.13344E-2</c:v>
                </c:pt>
                <c:pt idx="69180">
                  <c:v>2.0865100000000001E-2</c:v>
                </c:pt>
                <c:pt idx="69181">
                  <c:v>2.0391599999999999E-2</c:v>
                </c:pt>
                <c:pt idx="69182">
                  <c:v>1.9914999999999999E-2</c:v>
                </c:pt>
                <c:pt idx="69183">
                  <c:v>1.9436200000000001E-2</c:v>
                </c:pt>
                <c:pt idx="69184">
                  <c:v>1.89561E-2</c:v>
                </c:pt>
                <c:pt idx="69185">
                  <c:v>1.8475499999999999E-2</c:v>
                </c:pt>
                <c:pt idx="69186">
                  <c:v>1.7995400000000002E-2</c:v>
                </c:pt>
                <c:pt idx="69187">
                  <c:v>1.7516500000000001E-2</c:v>
                </c:pt>
                <c:pt idx="69188">
                  <c:v>1.7039800000000001E-2</c:v>
                </c:pt>
                <c:pt idx="69189">
                  <c:v>1.6565900000000001E-2</c:v>
                </c:pt>
                <c:pt idx="69190">
                  <c:v>1.6095700000000001E-2</c:v>
                </c:pt>
                <c:pt idx="69191">
                  <c:v>1.5629899999999999E-2</c:v>
                </c:pt>
                <c:pt idx="69192">
                  <c:v>1.51691E-2</c:v>
                </c:pt>
                <c:pt idx="69193">
                  <c:v>1.4714100000000001E-2</c:v>
                </c:pt>
                <c:pt idx="69194">
                  <c:v>1.4265399999999999E-2</c:v>
                </c:pt>
                <c:pt idx="69195">
                  <c:v>1.38237E-2</c:v>
                </c:pt>
                <c:pt idx="69196">
                  <c:v>1.3389399999999999E-2</c:v>
                </c:pt>
                <c:pt idx="69197">
                  <c:v>1.2963199999999999E-2</c:v>
                </c:pt>
                <c:pt idx="69198">
                  <c:v>1.2545499999999999E-2</c:v>
                </c:pt>
                <c:pt idx="69199">
                  <c:v>1.21368E-2</c:v>
                </c:pt>
                <c:pt idx="69200">
                  <c:v>1.17374E-2</c:v>
                </c:pt>
                <c:pt idx="69201">
                  <c:v>1.13477E-2</c:v>
                </c:pt>
                <c:pt idx="69202">
                  <c:v>1.09681E-2</c:v>
                </c:pt>
                <c:pt idx="69203">
                  <c:v>1.05988E-2</c:v>
                </c:pt>
                <c:pt idx="69204">
                  <c:v>1.02401E-2</c:v>
                </c:pt>
                <c:pt idx="69205" formatCode="0.00E+00">
                  <c:v>9.8921600000000005E-3</c:v>
                </c:pt>
                <c:pt idx="69206" formatCode="0.00E+00">
                  <c:v>9.5551799999999999E-3</c:v>
                </c:pt>
                <c:pt idx="69207" formatCode="0.00E+00">
                  <c:v>9.2292699999999995E-3</c:v>
                </c:pt>
                <c:pt idx="69208" formatCode="0.00E+00">
                  <c:v>8.9145200000000004E-3</c:v>
                </c:pt>
                <c:pt idx="69209" formatCode="0.00E+00">
                  <c:v>8.6109800000000007E-3</c:v>
                </c:pt>
                <c:pt idx="69210" formatCode="0.00E+00">
                  <c:v>8.3186500000000003E-3</c:v>
                </c:pt>
                <c:pt idx="69211" formatCode="0.00E+00">
                  <c:v>8.0374999999999995E-3</c:v>
                </c:pt>
                <c:pt idx="69212" formatCode="0.00E+00">
                  <c:v>7.7674500000000004E-3</c:v>
                </c:pt>
                <c:pt idx="69213" formatCode="0.00E+00">
                  <c:v>7.5083900000000002E-3</c:v>
                </c:pt>
                <c:pt idx="69214" formatCode="0.00E+00">
                  <c:v>7.2601799999999998E-3</c:v>
                </c:pt>
                <c:pt idx="69215" formatCode="0.00E+00">
                  <c:v>7.0226300000000002E-3</c:v>
                </c:pt>
                <c:pt idx="69216" formatCode="0.00E+00">
                  <c:v>6.7955200000000002E-3</c:v>
                </c:pt>
                <c:pt idx="69217" formatCode="0.00E+00">
                  <c:v>6.5785899999999996E-3</c:v>
                </c:pt>
                <c:pt idx="69218" formatCode="0.00E+00">
                  <c:v>6.3715600000000001E-3</c:v>
                </c:pt>
                <c:pt idx="69219" formatCode="0.00E+00">
                  <c:v>6.1741000000000001E-3</c:v>
                </c:pt>
                <c:pt idx="69220" formatCode="0.00E+00">
                  <c:v>5.98586E-3</c:v>
                </c:pt>
                <c:pt idx="69221" formatCode="0.00E+00">
                  <c:v>5.8064400000000004E-3</c:v>
                </c:pt>
                <c:pt idx="69222" formatCode="0.00E+00">
                  <c:v>5.6354400000000002E-3</c:v>
                </c:pt>
                <c:pt idx="69223" formatCode="0.00E+00">
                  <c:v>5.4724099999999996E-3</c:v>
                </c:pt>
                <c:pt idx="69224" formatCode="0.00E+00">
                  <c:v>5.3168800000000004E-3</c:v>
                </c:pt>
                <c:pt idx="69225" formatCode="0.00E+00">
                  <c:v>5.1683500000000004E-3</c:v>
                </c:pt>
                <c:pt idx="69226" formatCode="0.00E+00">
                  <c:v>5.0262900000000001E-3</c:v>
                </c:pt>
                <c:pt idx="69227" formatCode="0.00E+00">
                  <c:v>4.89018E-3</c:v>
                </c:pt>
                <c:pt idx="69228" formatCode="0.00E+00">
                  <c:v>4.7594400000000002E-3</c:v>
                </c:pt>
                <c:pt idx="69229" formatCode="0.00E+00">
                  <c:v>4.6334799999999997E-3</c:v>
                </c:pt>
                <c:pt idx="69230" formatCode="0.00E+00">
                  <c:v>4.5117100000000004E-3</c:v>
                </c:pt>
                <c:pt idx="69231" formatCode="0.00E+00">
                  <c:v>4.3935099999999998E-3</c:v>
                </c:pt>
                <c:pt idx="69232" formatCode="0.00E+00">
                  <c:v>4.27824E-3</c:v>
                </c:pt>
                <c:pt idx="69233" formatCode="0.00E+00">
                  <c:v>4.1652599999999996E-3</c:v>
                </c:pt>
                <c:pt idx="69234" formatCode="0.00E+00">
                  <c:v>4.05391E-3</c:v>
                </c:pt>
                <c:pt idx="69235" formatCode="0.00E+00">
                  <c:v>3.9435299999999998E-3</c:v>
                </c:pt>
                <c:pt idx="69236" formatCode="0.00E+00">
                  <c:v>3.83344E-3</c:v>
                </c:pt>
                <c:pt idx="69237" formatCode="0.00E+00">
                  <c:v>3.72296E-3</c:v>
                </c:pt>
                <c:pt idx="69238" formatCode="0.00E+00">
                  <c:v>3.6114099999999998E-3</c:v>
                </c:pt>
                <c:pt idx="69239" formatCode="0.00E+00">
                  <c:v>3.49811E-3</c:v>
                </c:pt>
                <c:pt idx="69240" formatCode="0.00E+00">
                  <c:v>3.38237E-3</c:v>
                </c:pt>
                <c:pt idx="69241" formatCode="0.00E+00">
                  <c:v>3.2635099999999998E-3</c:v>
                </c:pt>
                <c:pt idx="69242" formatCode="0.00E+00">
                  <c:v>3.1408400000000002E-3</c:v>
                </c:pt>
                <c:pt idx="69243" formatCode="0.00E+00">
                  <c:v>3.0137100000000002E-3</c:v>
                </c:pt>
                <c:pt idx="69244" formatCode="0.00E+00">
                  <c:v>2.8814399999999999E-3</c:v>
                </c:pt>
                <c:pt idx="69245" formatCode="0.00E+00">
                  <c:v>2.7433700000000002E-3</c:v>
                </c:pt>
                <c:pt idx="69246" formatCode="0.00E+00">
                  <c:v>2.5988500000000002E-3</c:v>
                </c:pt>
                <c:pt idx="69247" formatCode="0.00E+00">
                  <c:v>2.4472700000000001E-3</c:v>
                </c:pt>
                <c:pt idx="69248" formatCode="0.00E+00">
                  <c:v>2.2879900000000002E-3</c:v>
                </c:pt>
                <c:pt idx="69249" formatCode="0.00E+00">
                  <c:v>2.1204100000000001E-3</c:v>
                </c:pt>
                <c:pt idx="69250" formatCode="0.00E+00">
                  <c:v>1.94396E-3</c:v>
                </c:pt>
                <c:pt idx="69251" formatCode="0.00E+00">
                  <c:v>1.7580600000000001E-3</c:v>
                </c:pt>
                <c:pt idx="69252" formatCode="0.00E+00">
                  <c:v>1.5621700000000001E-3</c:v>
                </c:pt>
                <c:pt idx="69253" formatCode="0.00E+00">
                  <c:v>1.3557700000000001E-3</c:v>
                </c:pt>
                <c:pt idx="69254" formatCode="0.00E+00">
                  <c:v>1.1383700000000001E-3</c:v>
                </c:pt>
                <c:pt idx="69255" formatCode="0.00E+00">
                  <c:v>9.0950000000000004E-4</c:v>
                </c:pt>
                <c:pt idx="69256" formatCode="0.00E+00">
                  <c:v>6.6870999999999999E-4</c:v>
                </c:pt>
                <c:pt idx="69257" formatCode="0.00E+00">
                  <c:v>4.1558699999999998E-4</c:v>
                </c:pt>
                <c:pt idx="69258" formatCode="0.00E+00">
                  <c:v>1.4975000000000001E-4</c:v>
                </c:pt>
                <c:pt idx="69259" formatCode="0.00E+00">
                  <c:v>-1.2915600000000001E-4</c:v>
                </c:pt>
                <c:pt idx="69260" formatCode="0.00E+00">
                  <c:v>-4.2145099999999999E-4</c:v>
                </c:pt>
                <c:pt idx="69261" formatCode="0.00E+00">
                  <c:v>-7.2742100000000001E-4</c:v>
                </c:pt>
                <c:pt idx="69262" formatCode="0.00E+00">
                  <c:v>-1.04732E-3</c:v>
                </c:pt>
                <c:pt idx="69263" formatCode="0.00E+00">
                  <c:v>-1.3813600000000001E-3</c:v>
                </c:pt>
                <c:pt idx="69264" formatCode="0.00E+00">
                  <c:v>-1.7297199999999999E-3</c:v>
                </c:pt>
                <c:pt idx="69265" formatCode="0.00E+00">
                  <c:v>-2.0925499999999999E-3</c:v>
                </c:pt>
                <c:pt idx="69266" formatCode="0.00E+00">
                  <c:v>-2.4699600000000002E-3</c:v>
                </c:pt>
                <c:pt idx="69267" formatCode="0.00E+00">
                  <c:v>-2.86199E-3</c:v>
                </c:pt>
                <c:pt idx="69268" formatCode="0.00E+00">
                  <c:v>-3.2686899999999999E-3</c:v>
                </c:pt>
                <c:pt idx="69269" formatCode="0.00E+00">
                  <c:v>-3.69003E-3</c:v>
                </c:pt>
                <c:pt idx="69270" formatCode="0.00E+00">
                  <c:v>-4.1259599999999997E-3</c:v>
                </c:pt>
                <c:pt idx="69271" formatCode="0.00E+00">
                  <c:v>-4.5763899999999996E-3</c:v>
                </c:pt>
                <c:pt idx="69272" formatCode="0.00E+00">
                  <c:v>-5.0411700000000002E-3</c:v>
                </c:pt>
                <c:pt idx="69273" formatCode="0.00E+00">
                  <c:v>-5.5201299999999998E-3</c:v>
                </c:pt>
                <c:pt idx="69274" formatCode="0.00E+00">
                  <c:v>-6.0130499999999998E-3</c:v>
                </c:pt>
                <c:pt idx="69275" formatCode="0.00E+00">
                  <c:v>-6.51967E-3</c:v>
                </c:pt>
                <c:pt idx="69276" formatCode="0.00E+00">
                  <c:v>-7.0396699999999996E-3</c:v>
                </c:pt>
                <c:pt idx="69277" formatCode="0.00E+00">
                  <c:v>-7.5727299999999997E-3</c:v>
                </c:pt>
                <c:pt idx="69278" formatCode="0.00E+00">
                  <c:v>-8.1184499999999993E-3</c:v>
                </c:pt>
                <c:pt idx="69279" formatCode="0.00E+00">
                  <c:v>-8.6764000000000008E-3</c:v>
                </c:pt>
                <c:pt idx="69280" formatCode="0.00E+00">
                  <c:v>-9.2461100000000001E-3</c:v>
                </c:pt>
                <c:pt idx="69281" formatCode="0.00E+00">
                  <c:v>-9.8270900000000001E-3</c:v>
                </c:pt>
                <c:pt idx="69282">
                  <c:v>-1.0418800000000001E-2</c:v>
                </c:pt>
                <c:pt idx="69283">
                  <c:v>-1.10206E-2</c:v>
                </c:pt>
                <c:pt idx="69284">
                  <c:v>-1.1631900000000001E-2</c:v>
                </c:pt>
                <c:pt idx="69285">
                  <c:v>-1.22521E-2</c:v>
                </c:pt>
                <c:pt idx="69286">
                  <c:v>-1.28804E-2</c:v>
                </c:pt>
                <c:pt idx="69287">
                  <c:v>-1.35161E-2</c:v>
                </c:pt>
                <c:pt idx="69288">
                  <c:v>-1.41584E-2</c:v>
                </c:pt>
                <c:pt idx="69289">
                  <c:v>-1.48066E-2</c:v>
                </c:pt>
                <c:pt idx="69290">
                  <c:v>-1.5459799999999999E-2</c:v>
                </c:pt>
                <c:pt idx="69291">
                  <c:v>-1.6117200000000002E-2</c:v>
                </c:pt>
                <c:pt idx="69292">
                  <c:v>-1.6777799999999999E-2</c:v>
                </c:pt>
                <c:pt idx="69293">
                  <c:v>-1.74407E-2</c:v>
                </c:pt>
                <c:pt idx="69294">
                  <c:v>-1.8105099999999999E-2</c:v>
                </c:pt>
                <c:pt idx="69295">
                  <c:v>-1.87698E-2</c:v>
                </c:pt>
                <c:pt idx="69296">
                  <c:v>-1.9434E-2</c:v>
                </c:pt>
                <c:pt idx="69297">
                  <c:v>-2.00965E-2</c:v>
                </c:pt>
                <c:pt idx="69298">
                  <c:v>-2.0756500000000001E-2</c:v>
                </c:pt>
                <c:pt idx="69299">
                  <c:v>-2.14127E-2</c:v>
                </c:pt>
                <c:pt idx="69300">
                  <c:v>-2.2064199999999999E-2</c:v>
                </c:pt>
                <c:pt idx="69301">
                  <c:v>-2.2709799999999999E-2</c:v>
                </c:pt>
                <c:pt idx="69302">
                  <c:v>-2.3348500000000001E-2</c:v>
                </c:pt>
                <c:pt idx="69303">
                  <c:v>-2.39791E-2</c:v>
                </c:pt>
                <c:pt idx="69304">
                  <c:v>-2.4600500000000001E-2</c:v>
                </c:pt>
                <c:pt idx="69305">
                  <c:v>-2.52117E-2</c:v>
                </c:pt>
                <c:pt idx="69306">
                  <c:v>-2.5811400000000002E-2</c:v>
                </c:pt>
                <c:pt idx="69307">
                  <c:v>-2.6398499999999998E-2</c:v>
                </c:pt>
                <c:pt idx="69308">
                  <c:v>-2.69719E-2</c:v>
                </c:pt>
                <c:pt idx="69309">
                  <c:v>-2.7530499999999999E-2</c:v>
                </c:pt>
                <c:pt idx="69310">
                  <c:v>-2.80731E-2</c:v>
                </c:pt>
                <c:pt idx="69311">
                  <c:v>-2.8598599999999998E-2</c:v>
                </c:pt>
                <c:pt idx="69312">
                  <c:v>-2.9105900000000001E-2</c:v>
                </c:pt>
                <c:pt idx="69313">
                  <c:v>-2.9593899999999999E-2</c:v>
                </c:pt>
                <c:pt idx="69314">
                  <c:v>-3.0061500000000001E-2</c:v>
                </c:pt>
                <c:pt idx="69315">
                  <c:v>-3.0507599999999999E-2</c:v>
                </c:pt>
                <c:pt idx="69316">
                  <c:v>-3.09311E-2</c:v>
                </c:pt>
                <c:pt idx="69317">
                  <c:v>-3.1330999999999998E-2</c:v>
                </c:pt>
                <c:pt idx="69318">
                  <c:v>-3.17063E-2</c:v>
                </c:pt>
                <c:pt idx="69319">
                  <c:v>-3.2056000000000001E-2</c:v>
                </c:pt>
                <c:pt idx="69320">
                  <c:v>-3.2378999999999998E-2</c:v>
                </c:pt>
                <c:pt idx="69321">
                  <c:v>-3.2674500000000002E-2</c:v>
                </c:pt>
                <c:pt idx="69322">
                  <c:v>-3.2941400000000003E-2</c:v>
                </c:pt>
                <c:pt idx="69323">
                  <c:v>-3.3179E-2</c:v>
                </c:pt>
                <c:pt idx="69324">
                  <c:v>-3.3386300000000001E-2</c:v>
                </c:pt>
                <c:pt idx="69325">
                  <c:v>-3.3562500000000002E-2</c:v>
                </c:pt>
                <c:pt idx="69326">
                  <c:v>-3.3706899999999998E-2</c:v>
                </c:pt>
                <c:pt idx="69327">
                  <c:v>-3.3818599999999997E-2</c:v>
                </c:pt>
                <c:pt idx="69328">
                  <c:v>-3.3896900000000001E-2</c:v>
                </c:pt>
                <c:pt idx="69329">
                  <c:v>-3.3941199999999998E-2</c:v>
                </c:pt>
                <c:pt idx="69330">
                  <c:v>-3.3950899999999999E-2</c:v>
                </c:pt>
                <c:pt idx="69331">
                  <c:v>-3.3925200000000003E-2</c:v>
                </c:pt>
                <c:pt idx="69332">
                  <c:v>-3.3863799999999999E-2</c:v>
                </c:pt>
                <c:pt idx="69333">
                  <c:v>-3.3765999999999997E-2</c:v>
                </c:pt>
                <c:pt idx="69334">
                  <c:v>-3.3631500000000002E-2</c:v>
                </c:pt>
                <c:pt idx="69335">
                  <c:v>-3.3459799999999998E-2</c:v>
                </c:pt>
                <c:pt idx="69336">
                  <c:v>-3.3250599999999998E-2</c:v>
                </c:pt>
                <c:pt idx="69337">
                  <c:v>-3.3003600000000001E-2</c:v>
                </c:pt>
                <c:pt idx="69338">
                  <c:v>-3.2718400000000002E-2</c:v>
                </c:pt>
                <c:pt idx="69339">
                  <c:v>-3.2395E-2</c:v>
                </c:pt>
                <c:pt idx="69340">
                  <c:v>-3.2033199999999998E-2</c:v>
                </c:pt>
                <c:pt idx="69341">
                  <c:v>-3.1632899999999999E-2</c:v>
                </c:pt>
                <c:pt idx="69342">
                  <c:v>-3.1194E-2</c:v>
                </c:pt>
                <c:pt idx="69343">
                  <c:v>-3.07166E-2</c:v>
                </c:pt>
                <c:pt idx="69344">
                  <c:v>-3.02008E-2</c:v>
                </c:pt>
                <c:pt idx="69345">
                  <c:v>-2.9646599999999999E-2</c:v>
                </c:pt>
                <c:pt idx="69346">
                  <c:v>-2.9054300000000002E-2</c:v>
                </c:pt>
                <c:pt idx="69347">
                  <c:v>-2.84242E-2</c:v>
                </c:pt>
                <c:pt idx="69348">
                  <c:v>-2.77565E-2</c:v>
                </c:pt>
                <c:pt idx="69349">
                  <c:v>-2.7051599999999999E-2</c:v>
                </c:pt>
                <c:pt idx="69350">
                  <c:v>-2.6309900000000001E-2</c:v>
                </c:pt>
                <c:pt idx="69351">
                  <c:v>-2.55319E-2</c:v>
                </c:pt>
                <c:pt idx="69352">
                  <c:v>-2.4718199999999999E-2</c:v>
                </c:pt>
                <c:pt idx="69353">
                  <c:v>-2.38692E-2</c:v>
                </c:pt>
                <c:pt idx="69354">
                  <c:v>-2.2985700000000001E-2</c:v>
                </c:pt>
                <c:pt idx="69355">
                  <c:v>-2.2068399999999998E-2</c:v>
                </c:pt>
                <c:pt idx="69356">
                  <c:v>-2.1118000000000001E-2</c:v>
                </c:pt>
                <c:pt idx="69357">
                  <c:v>-2.0135400000000001E-2</c:v>
                </c:pt>
                <c:pt idx="69358">
                  <c:v>-1.9121300000000001E-2</c:v>
                </c:pt>
                <c:pt idx="69359">
                  <c:v>-1.8076700000000001E-2</c:v>
                </c:pt>
                <c:pt idx="69360">
                  <c:v>-1.70026E-2</c:v>
                </c:pt>
                <c:pt idx="69361">
                  <c:v>-1.5900000000000001E-2</c:v>
                </c:pt>
                <c:pt idx="69362">
                  <c:v>-1.477E-2</c:v>
                </c:pt>
                <c:pt idx="69363">
                  <c:v>-1.3613500000000001E-2</c:v>
                </c:pt>
                <c:pt idx="69364">
                  <c:v>-1.2431899999999999E-2</c:v>
                </c:pt>
                <c:pt idx="69365">
                  <c:v>-1.1226399999999999E-2</c:v>
                </c:pt>
                <c:pt idx="69366" formatCode="0.00E+00">
                  <c:v>-9.9980299999999998E-3</c:v>
                </c:pt>
                <c:pt idx="69367" formatCode="0.00E+00">
                  <c:v>-8.7482399999999991E-3</c:v>
                </c:pt>
                <c:pt idx="69368" formatCode="0.00E+00">
                  <c:v>-7.4783200000000001E-3</c:v>
                </c:pt>
                <c:pt idx="69369" formatCode="0.00E+00">
                  <c:v>-6.1896399999999997E-3</c:v>
                </c:pt>
                <c:pt idx="69370" formatCode="0.00E+00">
                  <c:v>-4.8835800000000002E-3</c:v>
                </c:pt>
                <c:pt idx="69371" formatCode="0.00E+00">
                  <c:v>-3.5615899999999999E-3</c:v>
                </c:pt>
                <c:pt idx="69372" formatCode="0.00E+00">
                  <c:v>-2.2251200000000001E-3</c:v>
                </c:pt>
                <c:pt idx="69373" formatCode="0.00E+00">
                  <c:v>-8.7568499999999996E-4</c:v>
                </c:pt>
                <c:pt idx="69374" formatCode="0.00E+00">
                  <c:v>4.8520300000000002E-4</c:v>
                </c:pt>
                <c:pt idx="69375" formatCode="0.00E+00">
                  <c:v>1.8559900000000001E-3</c:v>
                </c:pt>
                <c:pt idx="69376" formatCode="0.00E+00">
                  <c:v>3.2350999999999999E-3</c:v>
                </c:pt>
                <c:pt idx="69377" formatCode="0.00E+00">
                  <c:v>4.6209500000000004E-3</c:v>
                </c:pt>
                <c:pt idx="69378" formatCode="0.00E+00">
                  <c:v>6.0118999999999997E-3</c:v>
                </c:pt>
                <c:pt idx="69379" formatCode="0.00E+00">
                  <c:v>7.40633E-3</c:v>
                </c:pt>
                <c:pt idx="69380" formatCode="0.00E+00">
                  <c:v>8.8025900000000008E-3</c:v>
                </c:pt>
                <c:pt idx="69381">
                  <c:v>1.0199E-2</c:v>
                </c:pt>
                <c:pt idx="69382">
                  <c:v>1.1594E-2</c:v>
                </c:pt>
                <c:pt idx="69383">
                  <c:v>1.2985699999999999E-2</c:v>
                </c:pt>
                <c:pt idx="69384">
                  <c:v>1.4372599999999999E-2</c:v>
                </c:pt>
                <c:pt idx="69385">
                  <c:v>1.57529E-2</c:v>
                </c:pt>
                <c:pt idx="69386">
                  <c:v>1.7125000000000001E-2</c:v>
                </c:pt>
                <c:pt idx="69387">
                  <c:v>1.8487199999999999E-2</c:v>
                </c:pt>
                <c:pt idx="69388">
                  <c:v>1.98377E-2</c:v>
                </c:pt>
                <c:pt idx="69389">
                  <c:v>2.1174999999999999E-2</c:v>
                </c:pt>
                <c:pt idx="69390">
                  <c:v>2.2497300000000001E-2</c:v>
                </c:pt>
                <c:pt idx="69391">
                  <c:v>2.3803000000000001E-2</c:v>
                </c:pt>
                <c:pt idx="69392">
                  <c:v>2.5090500000000002E-2</c:v>
                </c:pt>
                <c:pt idx="69393">
                  <c:v>2.6357999999999999E-2</c:v>
                </c:pt>
                <c:pt idx="69394">
                  <c:v>2.7604199999999999E-2</c:v>
                </c:pt>
                <c:pt idx="69395">
                  <c:v>2.8827200000000001E-2</c:v>
                </c:pt>
                <c:pt idx="69396">
                  <c:v>3.0025699999999999E-2</c:v>
                </c:pt>
                <c:pt idx="69397">
                  <c:v>3.1198E-2</c:v>
                </c:pt>
                <c:pt idx="69398">
                  <c:v>3.2342599999999999E-2</c:v>
                </c:pt>
                <c:pt idx="69399">
                  <c:v>3.3458099999999998E-2</c:v>
                </c:pt>
                <c:pt idx="69400">
                  <c:v>3.4542999999999997E-2</c:v>
                </c:pt>
                <c:pt idx="69401">
                  <c:v>3.5596000000000003E-2</c:v>
                </c:pt>
                <c:pt idx="69402">
                  <c:v>3.6615599999999998E-2</c:v>
                </c:pt>
                <c:pt idx="69403">
                  <c:v>3.7600500000000002E-2</c:v>
                </c:pt>
                <c:pt idx="69404">
                  <c:v>3.8549399999999998E-2</c:v>
                </c:pt>
                <c:pt idx="69405">
                  <c:v>3.9461099999999999E-2</c:v>
                </c:pt>
                <c:pt idx="69406">
                  <c:v>4.0334399999999999E-2</c:v>
                </c:pt>
                <c:pt idx="69407">
                  <c:v>4.1168200000000002E-2</c:v>
                </c:pt>
                <c:pt idx="69408">
                  <c:v>4.1961199999999997E-2</c:v>
                </c:pt>
                <c:pt idx="69409">
                  <c:v>4.27125E-2</c:v>
                </c:pt>
                <c:pt idx="69410">
                  <c:v>4.3421000000000001E-2</c:v>
                </c:pt>
                <c:pt idx="69411">
                  <c:v>4.4085800000000001E-2</c:v>
                </c:pt>
                <c:pt idx="69412">
                  <c:v>4.4706000000000003E-2</c:v>
                </c:pt>
                <c:pt idx="69413">
                  <c:v>4.5280800000000003E-2</c:v>
                </c:pt>
                <c:pt idx="69414">
                  <c:v>4.5809299999999997E-2</c:v>
                </c:pt>
                <c:pt idx="69415">
                  <c:v>4.6290900000000003E-2</c:v>
                </c:pt>
                <c:pt idx="69416">
                  <c:v>4.6724799999999997E-2</c:v>
                </c:pt>
                <c:pt idx="69417">
                  <c:v>4.71105E-2</c:v>
                </c:pt>
                <c:pt idx="69418">
                  <c:v>4.7447499999999997E-2</c:v>
                </c:pt>
                <c:pt idx="69419">
                  <c:v>4.7735100000000003E-2</c:v>
                </c:pt>
                <c:pt idx="69420">
                  <c:v>4.7973099999999998E-2</c:v>
                </c:pt>
                <c:pt idx="69421">
                  <c:v>4.8161000000000002E-2</c:v>
                </c:pt>
                <c:pt idx="69422">
                  <c:v>4.8298500000000001E-2</c:v>
                </c:pt>
                <c:pt idx="69423">
                  <c:v>4.8385499999999998E-2</c:v>
                </c:pt>
                <c:pt idx="69424">
                  <c:v>4.8421699999999998E-2</c:v>
                </c:pt>
                <c:pt idx="69425">
                  <c:v>4.8407199999999997E-2</c:v>
                </c:pt>
                <c:pt idx="69426">
                  <c:v>4.8341700000000001E-2</c:v>
                </c:pt>
                <c:pt idx="69427">
                  <c:v>4.8225400000000002E-2</c:v>
                </c:pt>
                <c:pt idx="69428">
                  <c:v>4.8058299999999998E-2</c:v>
                </c:pt>
                <c:pt idx="69429">
                  <c:v>4.78407E-2</c:v>
                </c:pt>
                <c:pt idx="69430">
                  <c:v>4.75726E-2</c:v>
                </c:pt>
                <c:pt idx="69431">
                  <c:v>4.7254600000000001E-2</c:v>
                </c:pt>
                <c:pt idx="69432">
                  <c:v>4.6886799999999999E-2</c:v>
                </c:pt>
                <c:pt idx="69433">
                  <c:v>4.64696E-2</c:v>
                </c:pt>
                <c:pt idx="69434">
                  <c:v>4.6003700000000002E-2</c:v>
                </c:pt>
                <c:pt idx="69435">
                  <c:v>4.5489500000000002E-2</c:v>
                </c:pt>
                <c:pt idx="69436">
                  <c:v>4.4927599999999998E-2</c:v>
                </c:pt>
                <c:pt idx="69437">
                  <c:v>4.4318700000000003E-2</c:v>
                </c:pt>
                <c:pt idx="69438">
                  <c:v>4.3663500000000001E-2</c:v>
                </c:pt>
                <c:pt idx="69439">
                  <c:v>4.2962800000000002E-2</c:v>
                </c:pt>
                <c:pt idx="69440">
                  <c:v>4.2217400000000002E-2</c:v>
                </c:pt>
                <c:pt idx="69441">
                  <c:v>4.1428199999999998E-2</c:v>
                </c:pt>
                <c:pt idx="69442">
                  <c:v>4.0596199999999999E-2</c:v>
                </c:pt>
                <c:pt idx="69443">
                  <c:v>3.9722399999999998E-2</c:v>
                </c:pt>
                <c:pt idx="69444">
                  <c:v>3.8807800000000003E-2</c:v>
                </c:pt>
                <c:pt idx="69445">
                  <c:v>3.7853600000000001E-2</c:v>
                </c:pt>
                <c:pt idx="69446">
                  <c:v>3.6860799999999999E-2</c:v>
                </c:pt>
                <c:pt idx="69447">
                  <c:v>3.58307E-2</c:v>
                </c:pt>
                <c:pt idx="69448">
                  <c:v>3.4764499999999997E-2</c:v>
                </c:pt>
                <c:pt idx="69449">
                  <c:v>3.3663499999999999E-2</c:v>
                </c:pt>
                <c:pt idx="69450">
                  <c:v>3.2529099999999998E-2</c:v>
                </c:pt>
                <c:pt idx="69451">
                  <c:v>3.1362599999999997E-2</c:v>
                </c:pt>
                <c:pt idx="69452">
                  <c:v>3.0165399999999998E-2</c:v>
                </c:pt>
                <c:pt idx="69453">
                  <c:v>2.89389E-2</c:v>
                </c:pt>
                <c:pt idx="69454">
                  <c:v>2.76846E-2</c:v>
                </c:pt>
                <c:pt idx="69455">
                  <c:v>2.64041E-2</c:v>
                </c:pt>
                <c:pt idx="69456">
                  <c:v>2.50989E-2</c:v>
                </c:pt>
                <c:pt idx="69457">
                  <c:v>2.3770400000000001E-2</c:v>
                </c:pt>
                <c:pt idx="69458">
                  <c:v>2.24204E-2</c:v>
                </c:pt>
                <c:pt idx="69459">
                  <c:v>2.10504E-2</c:v>
                </c:pt>
                <c:pt idx="69460">
                  <c:v>1.9661999999999999E-2</c:v>
                </c:pt>
                <c:pt idx="69461">
                  <c:v>1.82568E-2</c:v>
                </c:pt>
                <c:pt idx="69462">
                  <c:v>1.68367E-2</c:v>
                </c:pt>
                <c:pt idx="69463">
                  <c:v>1.5403099999999999E-2</c:v>
                </c:pt>
                <c:pt idx="69464">
                  <c:v>1.3957799999999999E-2</c:v>
                </c:pt>
                <c:pt idx="69465">
                  <c:v>1.25025E-2</c:v>
                </c:pt>
                <c:pt idx="69466">
                  <c:v>1.10388E-2</c:v>
                </c:pt>
                <c:pt idx="69467" formatCode="0.00E+00">
                  <c:v>9.5685200000000005E-3</c:v>
                </c:pt>
                <c:pt idx="69468" formatCode="0.00E+00">
                  <c:v>8.0932999999999995E-3</c:v>
                </c:pt>
                <c:pt idx="69469" formatCode="0.00E+00">
                  <c:v>6.6148500000000002E-3</c:v>
                </c:pt>
                <c:pt idx="69470" formatCode="0.00E+00">
                  <c:v>5.1348499999999998E-3</c:v>
                </c:pt>
                <c:pt idx="69471" formatCode="0.00E+00">
                  <c:v>3.6549899999999999E-3</c:v>
                </c:pt>
                <c:pt idx="69472" formatCode="0.00E+00">
                  <c:v>2.1769599999999999E-3</c:v>
                </c:pt>
                <c:pt idx="69473" formatCode="0.00E+00">
                  <c:v>7.0240899999999998E-4</c:v>
                </c:pt>
                <c:pt idx="69474" formatCode="0.00E+00">
                  <c:v>-7.6699500000000002E-4</c:v>
                </c:pt>
                <c:pt idx="69475" formatCode="0.00E+00">
                  <c:v>-2.2296199999999999E-3</c:v>
                </c:pt>
                <c:pt idx="69476" formatCode="0.00E+00">
                  <c:v>-3.6838299999999999E-3</c:v>
                </c:pt>
                <c:pt idx="69477" formatCode="0.00E+00">
                  <c:v>-5.1280500000000003E-3</c:v>
                </c:pt>
                <c:pt idx="69478" formatCode="0.00E+00">
                  <c:v>-6.5606700000000002E-3</c:v>
                </c:pt>
                <c:pt idx="69479" formatCode="0.00E+00">
                  <c:v>-7.9801500000000001E-3</c:v>
                </c:pt>
                <c:pt idx="69480" formatCode="0.00E+00">
                  <c:v>-9.3849599999999995E-3</c:v>
                </c:pt>
                <c:pt idx="69481">
                  <c:v>-1.0773599999999999E-2</c:v>
                </c:pt>
                <c:pt idx="69482">
                  <c:v>-1.21446E-2</c:v>
                </c:pt>
                <c:pt idx="69483">
                  <c:v>-1.34965E-2</c:v>
                </c:pt>
                <c:pt idx="69484">
                  <c:v>-1.48279E-2</c:v>
                </c:pt>
                <c:pt idx="69485">
                  <c:v>-1.61374E-2</c:v>
                </c:pt>
                <c:pt idx="69486">
                  <c:v>-1.74238E-2</c:v>
                </c:pt>
                <c:pt idx="69487">
                  <c:v>-1.86856E-2</c:v>
                </c:pt>
                <c:pt idx="69488">
                  <c:v>-1.9921700000000001E-2</c:v>
                </c:pt>
                <c:pt idx="69489">
                  <c:v>-2.1130800000000002E-2</c:v>
                </c:pt>
                <c:pt idx="69490">
                  <c:v>-2.23117E-2</c:v>
                </c:pt>
                <c:pt idx="69491">
                  <c:v>-2.3463399999999999E-2</c:v>
                </c:pt>
                <c:pt idx="69492">
                  <c:v>-2.45848E-2</c:v>
                </c:pt>
                <c:pt idx="69493">
                  <c:v>-2.5674700000000002E-2</c:v>
                </c:pt>
                <c:pt idx="69494">
                  <c:v>-2.6732300000000001E-2</c:v>
                </c:pt>
                <c:pt idx="69495">
                  <c:v>-2.7756599999999999E-2</c:v>
                </c:pt>
                <c:pt idx="69496">
                  <c:v>-2.87467E-2</c:v>
                </c:pt>
                <c:pt idx="69497">
                  <c:v>-2.9701700000000001E-2</c:v>
                </c:pt>
                <c:pt idx="69498">
                  <c:v>-3.06209E-2</c:v>
                </c:pt>
                <c:pt idx="69499">
                  <c:v>-3.15036E-2</c:v>
                </c:pt>
                <c:pt idx="69500">
                  <c:v>-3.2349000000000003E-2</c:v>
                </c:pt>
                <c:pt idx="69501">
                  <c:v>-3.3156600000000001E-2</c:v>
                </c:pt>
                <c:pt idx="69502">
                  <c:v>-3.3925700000000003E-2</c:v>
                </c:pt>
                <c:pt idx="69503">
                  <c:v>-3.46558E-2</c:v>
                </c:pt>
                <c:pt idx="69504">
                  <c:v>-3.5346599999999999E-2</c:v>
                </c:pt>
                <c:pt idx="69505">
                  <c:v>-3.5997500000000002E-2</c:v>
                </c:pt>
                <c:pt idx="69506">
                  <c:v>-3.66082E-2</c:v>
                </c:pt>
                <c:pt idx="69507">
                  <c:v>-3.71784E-2</c:v>
                </c:pt>
                <c:pt idx="69508">
                  <c:v>-3.77078E-2</c:v>
                </c:pt>
                <c:pt idx="69509">
                  <c:v>-3.8196399999999998E-2</c:v>
                </c:pt>
                <c:pt idx="69510">
                  <c:v>-3.8643900000000002E-2</c:v>
                </c:pt>
                <c:pt idx="69511">
                  <c:v>-3.90502E-2</c:v>
                </c:pt>
                <c:pt idx="69512">
                  <c:v>-3.94153E-2</c:v>
                </c:pt>
                <c:pt idx="69513">
                  <c:v>-3.9739200000000002E-2</c:v>
                </c:pt>
                <c:pt idx="69514">
                  <c:v>-4.0022099999999998E-2</c:v>
                </c:pt>
                <c:pt idx="69515">
                  <c:v>-4.0264000000000001E-2</c:v>
                </c:pt>
                <c:pt idx="69516">
                  <c:v>-4.0465099999999997E-2</c:v>
                </c:pt>
                <c:pt idx="69517">
                  <c:v>-4.0625599999999998E-2</c:v>
                </c:pt>
                <c:pt idx="69518">
                  <c:v>-4.0745799999999999E-2</c:v>
                </c:pt>
                <c:pt idx="69519">
                  <c:v>-4.0826099999999997E-2</c:v>
                </c:pt>
                <c:pt idx="69520">
                  <c:v>-4.0866699999999999E-2</c:v>
                </c:pt>
                <c:pt idx="69521">
                  <c:v>-4.08682E-2</c:v>
                </c:pt>
                <c:pt idx="69522">
                  <c:v>-4.0830999999999999E-2</c:v>
                </c:pt>
                <c:pt idx="69523">
                  <c:v>-4.07555E-2</c:v>
                </c:pt>
                <c:pt idx="69524">
                  <c:v>-4.0642299999999999E-2</c:v>
                </c:pt>
                <c:pt idx="69525">
                  <c:v>-4.0492100000000003E-2</c:v>
                </c:pt>
                <c:pt idx="69526">
                  <c:v>-4.0305399999999998E-2</c:v>
                </c:pt>
                <c:pt idx="69527">
                  <c:v>-4.0083000000000001E-2</c:v>
                </c:pt>
                <c:pt idx="69528">
                  <c:v>-3.9825399999999997E-2</c:v>
                </c:pt>
                <c:pt idx="69529">
                  <c:v>-3.9533499999999999E-2</c:v>
                </c:pt>
                <c:pt idx="69530">
                  <c:v>-3.9208100000000003E-2</c:v>
                </c:pt>
                <c:pt idx="69531">
                  <c:v>-3.8849799999999997E-2</c:v>
                </c:pt>
                <c:pt idx="69532">
                  <c:v>-3.8459699999999999E-2</c:v>
                </c:pt>
                <c:pt idx="69533">
                  <c:v>-3.8038500000000003E-2</c:v>
                </c:pt>
                <c:pt idx="69534">
                  <c:v>-3.7587099999999998E-2</c:v>
                </c:pt>
                <c:pt idx="69535">
                  <c:v>-3.7106399999999998E-2</c:v>
                </c:pt>
                <c:pt idx="69536">
                  <c:v>-3.6597400000000002E-2</c:v>
                </c:pt>
                <c:pt idx="69537">
                  <c:v>-3.6061099999999999E-2</c:v>
                </c:pt>
                <c:pt idx="69538">
                  <c:v>-3.5498399999999999E-2</c:v>
                </c:pt>
                <c:pt idx="69539">
                  <c:v>-3.4910299999999998E-2</c:v>
                </c:pt>
                <c:pt idx="69540">
                  <c:v>-3.4297899999999999E-2</c:v>
                </c:pt>
                <c:pt idx="69541">
                  <c:v>-3.3662200000000003E-2</c:v>
                </c:pt>
                <c:pt idx="69542">
                  <c:v>-3.3004199999999997E-2</c:v>
                </c:pt>
                <c:pt idx="69543">
                  <c:v>-3.2325E-2</c:v>
                </c:pt>
                <c:pt idx="69544">
                  <c:v>-3.1625599999999997E-2</c:v>
                </c:pt>
                <c:pt idx="69545">
                  <c:v>-3.09071E-2</c:v>
                </c:pt>
                <c:pt idx="69546">
                  <c:v>-3.0170700000000002E-2</c:v>
                </c:pt>
                <c:pt idx="69547">
                  <c:v>-2.94173E-2</c:v>
                </c:pt>
                <c:pt idx="69548">
                  <c:v>-2.8648099999999999E-2</c:v>
                </c:pt>
                <c:pt idx="69549">
                  <c:v>-2.7864199999999999E-2</c:v>
                </c:pt>
                <c:pt idx="69550">
                  <c:v>-2.70666E-2</c:v>
                </c:pt>
                <c:pt idx="69551">
                  <c:v>-2.6256499999999999E-2</c:v>
                </c:pt>
                <c:pt idx="69552">
                  <c:v>-2.54348E-2</c:v>
                </c:pt>
                <c:pt idx="69553">
                  <c:v>-2.4602700000000002E-2</c:v>
                </c:pt>
                <c:pt idx="69554">
                  <c:v>-2.37612E-2</c:v>
                </c:pt>
                <c:pt idx="69555">
                  <c:v>-2.2911399999999998E-2</c:v>
                </c:pt>
                <c:pt idx="69556">
                  <c:v>-2.2054399999999998E-2</c:v>
                </c:pt>
                <c:pt idx="69557">
                  <c:v>-2.1191100000000001E-2</c:v>
                </c:pt>
                <c:pt idx="69558">
                  <c:v>-2.03226E-2</c:v>
                </c:pt>
                <c:pt idx="69559">
                  <c:v>-1.94498E-2</c:v>
                </c:pt>
                <c:pt idx="69560">
                  <c:v>-1.8573800000000001E-2</c:v>
                </c:pt>
                <c:pt idx="69561">
                  <c:v>-1.7695499999999999E-2</c:v>
                </c:pt>
                <c:pt idx="69562">
                  <c:v>-1.6815799999999999E-2</c:v>
                </c:pt>
                <c:pt idx="69563">
                  <c:v>-1.59358E-2</c:v>
                </c:pt>
                <c:pt idx="69564">
                  <c:v>-1.50562E-2</c:v>
                </c:pt>
                <c:pt idx="69565">
                  <c:v>-1.4178E-2</c:v>
                </c:pt>
                <c:pt idx="69566">
                  <c:v>-1.3302E-2</c:v>
                </c:pt>
                <c:pt idx="69567">
                  <c:v>-1.24291E-2</c:v>
                </c:pt>
                <c:pt idx="69568">
                  <c:v>-1.1560000000000001E-2</c:v>
                </c:pt>
                <c:pt idx="69569">
                  <c:v>-1.06955E-2</c:v>
                </c:pt>
                <c:pt idx="69570" formatCode="0.00E+00">
                  <c:v>-9.8364699999999999E-3</c:v>
                </c:pt>
                <c:pt idx="69571" formatCode="0.00E+00">
                  <c:v>-8.9835100000000001E-3</c:v>
                </c:pt>
                <c:pt idx="69572" formatCode="0.00E+00">
                  <c:v>-8.1373499999999998E-3</c:v>
                </c:pt>
                <c:pt idx="69573" formatCode="0.00E+00">
                  <c:v>-7.2986400000000003E-3</c:v>
                </c:pt>
                <c:pt idx="69574" formatCode="0.00E+00">
                  <c:v>-6.4680400000000004E-3</c:v>
                </c:pt>
                <c:pt idx="69575" formatCode="0.00E+00">
                  <c:v>-5.6461300000000001E-3</c:v>
                </c:pt>
                <c:pt idx="69576" formatCode="0.00E+00">
                  <c:v>-4.8335000000000001E-3</c:v>
                </c:pt>
                <c:pt idx="69577" formatCode="0.00E+00">
                  <c:v>-4.03068E-3</c:v>
                </c:pt>
                <c:pt idx="69578" formatCode="0.00E+00">
                  <c:v>-3.2381799999999998E-3</c:v>
                </c:pt>
                <c:pt idx="69579" formatCode="0.00E+00">
                  <c:v>-2.45648E-3</c:v>
                </c:pt>
                <c:pt idx="69580" formatCode="0.00E+00">
                  <c:v>-1.68603E-3</c:v>
                </c:pt>
                <c:pt idx="69581" formatCode="0.00E+00">
                  <c:v>-9.2724599999999995E-4</c:v>
                </c:pt>
                <c:pt idx="69582" formatCode="0.00E+00">
                  <c:v>-1.8050299999999999E-4</c:v>
                </c:pt>
                <c:pt idx="69583" formatCode="0.00E+00">
                  <c:v>5.5384499999999997E-4</c:v>
                </c:pt>
                <c:pt idx="69584" formatCode="0.00E+00">
                  <c:v>1.2754800000000001E-3</c:v>
                </c:pt>
                <c:pt idx="69585" formatCode="0.00E+00">
                  <c:v>1.9841099999999999E-3</c:v>
                </c:pt>
                <c:pt idx="69586" formatCode="0.00E+00">
                  <c:v>2.6794800000000001E-3</c:v>
                </c:pt>
                <c:pt idx="69587" formatCode="0.00E+00">
                  <c:v>3.3613699999999998E-3</c:v>
                </c:pt>
                <c:pt idx="69588" formatCode="0.00E+00">
                  <c:v>4.0295699999999997E-3</c:v>
                </c:pt>
                <c:pt idx="69589" formatCode="0.00E+00">
                  <c:v>4.6839300000000002E-3</c:v>
                </c:pt>
                <c:pt idx="69590" formatCode="0.00E+00">
                  <c:v>5.3243099999999996E-3</c:v>
                </c:pt>
                <c:pt idx="69591" formatCode="0.00E+00">
                  <c:v>5.9506000000000003E-3</c:v>
                </c:pt>
                <c:pt idx="69592" formatCode="0.00E+00">
                  <c:v>6.5627200000000002E-3</c:v>
                </c:pt>
                <c:pt idx="69593" formatCode="0.00E+00">
                  <c:v>7.1606300000000003E-3</c:v>
                </c:pt>
                <c:pt idx="69594" formatCode="0.00E+00">
                  <c:v>7.74429E-3</c:v>
                </c:pt>
                <c:pt idx="69595" formatCode="0.00E+00">
                  <c:v>8.3137100000000002E-3</c:v>
                </c:pt>
                <c:pt idx="69596" formatCode="0.00E+00">
                  <c:v>8.8689200000000006E-3</c:v>
                </c:pt>
                <c:pt idx="69597" formatCode="0.00E+00">
                  <c:v>9.4099800000000001E-3</c:v>
                </c:pt>
                <c:pt idx="69598" formatCode="0.00E+00">
                  <c:v>9.9369499999999999E-3</c:v>
                </c:pt>
                <c:pt idx="69599">
                  <c:v>1.04499E-2</c:v>
                </c:pt>
                <c:pt idx="69600">
                  <c:v>1.09491E-2</c:v>
                </c:pt>
                <c:pt idx="69601">
                  <c:v>1.1434400000000001E-2</c:v>
                </c:pt>
                <c:pt idx="69602">
                  <c:v>1.19063E-2</c:v>
                </c:pt>
                <c:pt idx="69603">
                  <c:v>1.2364699999999999E-2</c:v>
                </c:pt>
                <c:pt idx="69604">
                  <c:v>1.281E-2</c:v>
                </c:pt>
                <c:pt idx="69605">
                  <c:v>1.32423E-2</c:v>
                </c:pt>
                <c:pt idx="69606">
                  <c:v>1.36618E-2</c:v>
                </c:pt>
                <c:pt idx="69607">
                  <c:v>1.4068900000000001E-2</c:v>
                </c:pt>
                <c:pt idx="69608">
                  <c:v>1.4463699999999999E-2</c:v>
                </c:pt>
                <c:pt idx="69609">
                  <c:v>1.48465E-2</c:v>
                </c:pt>
                <c:pt idx="69610">
                  <c:v>1.52176E-2</c:v>
                </c:pt>
                <c:pt idx="69611">
                  <c:v>1.55774E-2</c:v>
                </c:pt>
                <c:pt idx="69612">
                  <c:v>1.5925999999999999E-2</c:v>
                </c:pt>
                <c:pt idx="69613">
                  <c:v>1.6263699999999999E-2</c:v>
                </c:pt>
                <c:pt idx="69614">
                  <c:v>1.6591000000000002E-2</c:v>
                </c:pt>
                <c:pt idx="69615">
                  <c:v>1.6908099999999999E-2</c:v>
                </c:pt>
                <c:pt idx="69616">
                  <c:v>1.72152E-2</c:v>
                </c:pt>
                <c:pt idx="69617">
                  <c:v>1.7512900000000001E-2</c:v>
                </c:pt>
                <c:pt idx="69618">
                  <c:v>1.78012E-2</c:v>
                </c:pt>
                <c:pt idx="69619">
                  <c:v>1.8080599999999999E-2</c:v>
                </c:pt>
                <c:pt idx="69620">
                  <c:v>1.83515E-2</c:v>
                </c:pt>
                <c:pt idx="69621">
                  <c:v>1.8613999999999999E-2</c:v>
                </c:pt>
                <c:pt idx="69622">
                  <c:v>1.88685E-2</c:v>
                </c:pt>
                <c:pt idx="69623">
                  <c:v>1.9115300000000002E-2</c:v>
                </c:pt>
                <c:pt idx="69624">
                  <c:v>1.9354699999999999E-2</c:v>
                </c:pt>
                <c:pt idx="69625">
                  <c:v>1.9587E-2</c:v>
                </c:pt>
                <c:pt idx="69626">
                  <c:v>1.9812400000000001E-2</c:v>
                </c:pt>
                <c:pt idx="69627">
                  <c:v>2.0031299999999998E-2</c:v>
                </c:pt>
                <c:pt idx="69628">
                  <c:v>2.0244000000000002E-2</c:v>
                </c:pt>
                <c:pt idx="69629">
                  <c:v>2.04505E-2</c:v>
                </c:pt>
                <c:pt idx="69630">
                  <c:v>2.0651300000000001E-2</c:v>
                </c:pt>
                <c:pt idx="69631">
                  <c:v>2.0846400000000001E-2</c:v>
                </c:pt>
                <c:pt idx="69632">
                  <c:v>2.1036200000000001E-2</c:v>
                </c:pt>
                <c:pt idx="69633">
                  <c:v>2.1220800000000001E-2</c:v>
                </c:pt>
                <c:pt idx="69634">
                  <c:v>2.14004E-2</c:v>
                </c:pt>
                <c:pt idx="69635">
                  <c:v>2.1575199999999999E-2</c:v>
                </c:pt>
                <c:pt idx="69636">
                  <c:v>2.1745199999999999E-2</c:v>
                </c:pt>
                <c:pt idx="69637">
                  <c:v>2.1910800000000001E-2</c:v>
                </c:pt>
                <c:pt idx="69638">
                  <c:v>2.2071799999999999E-2</c:v>
                </c:pt>
                <c:pt idx="69639">
                  <c:v>2.2228600000000001E-2</c:v>
                </c:pt>
                <c:pt idx="69640">
                  <c:v>2.2381000000000002E-2</c:v>
                </c:pt>
                <c:pt idx="69641">
                  <c:v>2.2529199999999999E-2</c:v>
                </c:pt>
                <c:pt idx="69642">
                  <c:v>2.26733E-2</c:v>
                </c:pt>
                <c:pt idx="69643">
                  <c:v>2.2813199999999999E-2</c:v>
                </c:pt>
                <c:pt idx="69644">
                  <c:v>2.2948900000000001E-2</c:v>
                </c:pt>
                <c:pt idx="69645">
                  <c:v>2.3080400000000001E-2</c:v>
                </c:pt>
                <c:pt idx="69646">
                  <c:v>2.3207800000000001E-2</c:v>
                </c:pt>
                <c:pt idx="69647">
                  <c:v>2.3330799999999999E-2</c:v>
                </c:pt>
                <c:pt idx="69648">
                  <c:v>2.3449399999999999E-2</c:v>
                </c:pt>
                <c:pt idx="69649">
                  <c:v>2.3563600000000001E-2</c:v>
                </c:pt>
                <c:pt idx="69650">
                  <c:v>2.3673199999999998E-2</c:v>
                </c:pt>
                <c:pt idx="69651">
                  <c:v>2.3778000000000001E-2</c:v>
                </c:pt>
                <c:pt idx="69652">
                  <c:v>2.3877900000000001E-2</c:v>
                </c:pt>
                <c:pt idx="69653">
                  <c:v>2.3972799999999999E-2</c:v>
                </c:pt>
                <c:pt idx="69654">
                  <c:v>2.4062299999999998E-2</c:v>
                </c:pt>
                <c:pt idx="69655">
                  <c:v>2.4146399999999998E-2</c:v>
                </c:pt>
                <c:pt idx="69656">
                  <c:v>2.4224699999999998E-2</c:v>
                </c:pt>
                <c:pt idx="69657">
                  <c:v>2.4297099999999999E-2</c:v>
                </c:pt>
                <c:pt idx="69658">
                  <c:v>2.4363200000000002E-2</c:v>
                </c:pt>
                <c:pt idx="69659">
                  <c:v>2.4422699999999999E-2</c:v>
                </c:pt>
                <c:pt idx="69660">
                  <c:v>2.4475400000000001E-2</c:v>
                </c:pt>
                <c:pt idx="69661">
                  <c:v>2.4521000000000001E-2</c:v>
                </c:pt>
                <c:pt idx="69662">
                  <c:v>2.45591E-2</c:v>
                </c:pt>
                <c:pt idx="69663">
                  <c:v>2.4589300000000001E-2</c:v>
                </c:pt>
                <c:pt idx="69664">
                  <c:v>2.4611399999999999E-2</c:v>
                </c:pt>
                <c:pt idx="69665">
                  <c:v>2.4624900000000002E-2</c:v>
                </c:pt>
                <c:pt idx="69666">
                  <c:v>2.4629499999999999E-2</c:v>
                </c:pt>
                <c:pt idx="69667">
                  <c:v>2.4624699999999999E-2</c:v>
                </c:pt>
                <c:pt idx="69668">
                  <c:v>2.4610300000000002E-2</c:v>
                </c:pt>
                <c:pt idx="69669">
                  <c:v>2.4585699999999999E-2</c:v>
                </c:pt>
                <c:pt idx="69670">
                  <c:v>2.4550700000000002E-2</c:v>
                </c:pt>
                <c:pt idx="69671">
                  <c:v>2.4504700000000001E-2</c:v>
                </c:pt>
                <c:pt idx="69672">
                  <c:v>2.4447300000000002E-2</c:v>
                </c:pt>
                <c:pt idx="69673">
                  <c:v>2.4378199999999999E-2</c:v>
                </c:pt>
                <c:pt idx="69674">
                  <c:v>2.42969E-2</c:v>
                </c:pt>
                <c:pt idx="69675">
                  <c:v>2.4202899999999999E-2</c:v>
                </c:pt>
                <c:pt idx="69676">
                  <c:v>2.4095999999999999E-2</c:v>
                </c:pt>
                <c:pt idx="69677">
                  <c:v>2.39755E-2</c:v>
                </c:pt>
                <c:pt idx="69678">
                  <c:v>2.38412E-2</c:v>
                </c:pt>
                <c:pt idx="69679">
                  <c:v>2.3692600000000001E-2</c:v>
                </c:pt>
                <c:pt idx="69680">
                  <c:v>2.35293E-2</c:v>
                </c:pt>
                <c:pt idx="69681">
                  <c:v>2.3350900000000001E-2</c:v>
                </c:pt>
                <c:pt idx="69682">
                  <c:v>2.31571E-2</c:v>
                </c:pt>
                <c:pt idx="69683">
                  <c:v>2.29473E-2</c:v>
                </c:pt>
                <c:pt idx="69684">
                  <c:v>2.27213E-2</c:v>
                </c:pt>
                <c:pt idx="69685">
                  <c:v>2.2478700000000001E-2</c:v>
                </c:pt>
                <c:pt idx="69686">
                  <c:v>2.2219099999999999E-2</c:v>
                </c:pt>
                <c:pt idx="69687">
                  <c:v>2.1942199999999999E-2</c:v>
                </c:pt>
                <c:pt idx="69688">
                  <c:v>2.1647799999999998E-2</c:v>
                </c:pt>
                <c:pt idx="69689">
                  <c:v>2.1335400000000001E-2</c:v>
                </c:pt>
                <c:pt idx="69690">
                  <c:v>2.1004800000000001E-2</c:v>
                </c:pt>
                <c:pt idx="69691">
                  <c:v>2.0655799999999998E-2</c:v>
                </c:pt>
                <c:pt idx="69692">
                  <c:v>2.02881E-2</c:v>
                </c:pt>
                <c:pt idx="69693">
                  <c:v>1.99014E-2</c:v>
                </c:pt>
                <c:pt idx="69694">
                  <c:v>1.9495599999999998E-2</c:v>
                </c:pt>
                <c:pt idx="69695">
                  <c:v>1.90706E-2</c:v>
                </c:pt>
                <c:pt idx="69696">
                  <c:v>1.8626E-2</c:v>
                </c:pt>
                <c:pt idx="69697">
                  <c:v>1.8161900000000002E-2</c:v>
                </c:pt>
                <c:pt idx="69698">
                  <c:v>1.7678099999999999E-2</c:v>
                </c:pt>
                <c:pt idx="69699">
                  <c:v>1.7174499999999999E-2</c:v>
                </c:pt>
                <c:pt idx="69700">
                  <c:v>1.6651099999999999E-2</c:v>
                </c:pt>
                <c:pt idx="69701">
                  <c:v>1.6107900000000001E-2</c:v>
                </c:pt>
                <c:pt idx="69702">
                  <c:v>1.55449E-2</c:v>
                </c:pt>
                <c:pt idx="69703">
                  <c:v>1.4962100000000001E-2</c:v>
                </c:pt>
                <c:pt idx="69704">
                  <c:v>1.43596E-2</c:v>
                </c:pt>
                <c:pt idx="69705">
                  <c:v>1.37375E-2</c:v>
                </c:pt>
                <c:pt idx="69706">
                  <c:v>1.3096E-2</c:v>
                </c:pt>
                <c:pt idx="69707">
                  <c:v>1.2435099999999999E-2</c:v>
                </c:pt>
                <c:pt idx="69708">
                  <c:v>1.17552E-2</c:v>
                </c:pt>
                <c:pt idx="69709">
                  <c:v>1.1056399999999999E-2</c:v>
                </c:pt>
                <c:pt idx="69710">
                  <c:v>1.0338999999999999E-2</c:v>
                </c:pt>
                <c:pt idx="69711" formatCode="0.00E+00">
                  <c:v>9.6032400000000007E-3</c:v>
                </c:pt>
                <c:pt idx="69712" formatCode="0.00E+00">
                  <c:v>8.8495599999999994E-3</c:v>
                </c:pt>
                <c:pt idx="69713" formatCode="0.00E+00">
                  <c:v>8.0782900000000001E-3</c:v>
                </c:pt>
                <c:pt idx="69714" formatCode="0.00E+00">
                  <c:v>7.2898199999999998E-3</c:v>
                </c:pt>
                <c:pt idx="69715" formatCode="0.00E+00">
                  <c:v>6.4845900000000001E-3</c:v>
                </c:pt>
                <c:pt idx="69716" formatCode="0.00E+00">
                  <c:v>5.6630600000000001E-3</c:v>
                </c:pt>
                <c:pt idx="69717" formatCode="0.00E+00">
                  <c:v>4.8257500000000002E-3</c:v>
                </c:pt>
                <c:pt idx="69718" formatCode="0.00E+00">
                  <c:v>3.9731799999999998E-3</c:v>
                </c:pt>
                <c:pt idx="69719" formatCode="0.00E+00">
                  <c:v>3.1059299999999998E-3</c:v>
                </c:pt>
                <c:pt idx="69720" formatCode="0.00E+00">
                  <c:v>2.2245899999999998E-3</c:v>
                </c:pt>
                <c:pt idx="69721" formatCode="0.00E+00">
                  <c:v>1.3297999999999999E-3</c:v>
                </c:pt>
                <c:pt idx="69722" formatCode="0.00E+00">
                  <c:v>4.2223599999999999E-4</c:v>
                </c:pt>
                <c:pt idx="69723" formatCode="0.00E+00">
                  <c:v>-4.9741900000000003E-4</c:v>
                </c:pt>
                <c:pt idx="69724" formatCode="0.00E+00">
                  <c:v>-1.4284300000000001E-3</c:v>
                </c:pt>
                <c:pt idx="69725" formatCode="0.00E+00">
                  <c:v>-2.3700399999999999E-3</c:v>
                </c:pt>
                <c:pt idx="69726" formatCode="0.00E+00">
                  <c:v>-3.32147E-3</c:v>
                </c:pt>
                <c:pt idx="69727" formatCode="0.00E+00">
                  <c:v>-4.28189E-3</c:v>
                </c:pt>
                <c:pt idx="69728" formatCode="0.00E+00">
                  <c:v>-5.2504600000000002E-3</c:v>
                </c:pt>
                <c:pt idx="69729" formatCode="0.00E+00">
                  <c:v>-6.2263099999999997E-3</c:v>
                </c:pt>
                <c:pt idx="69730" formatCode="0.00E+00">
                  <c:v>-7.2085400000000003E-3</c:v>
                </c:pt>
                <c:pt idx="69731" formatCode="0.00E+00">
                  <c:v>-8.1962400000000005E-3</c:v>
                </c:pt>
                <c:pt idx="69732" formatCode="0.00E+00">
                  <c:v>-9.1884600000000007E-3</c:v>
                </c:pt>
                <c:pt idx="69733">
                  <c:v>-1.0184199999999999E-2</c:v>
                </c:pt>
                <c:pt idx="69734">
                  <c:v>-1.11825E-2</c:v>
                </c:pt>
                <c:pt idx="69735">
                  <c:v>-1.2182399999999999E-2</c:v>
                </c:pt>
                <c:pt idx="69736">
                  <c:v>-1.31828E-2</c:v>
                </c:pt>
                <c:pt idx="69737">
                  <c:v>-1.4182699999999999E-2</c:v>
                </c:pt>
                <c:pt idx="69738">
                  <c:v>-1.5181E-2</c:v>
                </c:pt>
                <c:pt idx="69739">
                  <c:v>-1.6176599999999999E-2</c:v>
                </c:pt>
                <c:pt idx="69740">
                  <c:v>-1.71685E-2</c:v>
                </c:pt>
                <c:pt idx="69741">
                  <c:v>-1.8155500000000001E-2</c:v>
                </c:pt>
                <c:pt idx="69742">
                  <c:v>-1.9136500000000001E-2</c:v>
                </c:pt>
                <c:pt idx="69743">
                  <c:v>-2.01105E-2</c:v>
                </c:pt>
                <c:pt idx="69744">
                  <c:v>-2.10762E-2</c:v>
                </c:pt>
                <c:pt idx="69745">
                  <c:v>-2.2032599999999999E-2</c:v>
                </c:pt>
                <c:pt idx="69746">
                  <c:v>-2.2978499999999999E-2</c:v>
                </c:pt>
                <c:pt idx="69747">
                  <c:v>-2.3912800000000001E-2</c:v>
                </c:pt>
                <c:pt idx="69748">
                  <c:v>-2.4834200000000001E-2</c:v>
                </c:pt>
                <c:pt idx="69749">
                  <c:v>-2.5741799999999999E-2</c:v>
                </c:pt>
                <c:pt idx="69750">
                  <c:v>-2.66343E-2</c:v>
                </c:pt>
                <c:pt idx="69751">
                  <c:v>-2.75106E-2</c:v>
                </c:pt>
                <c:pt idx="69752">
                  <c:v>-2.8369700000000001E-2</c:v>
                </c:pt>
                <c:pt idx="69753">
                  <c:v>-2.9210199999999999E-2</c:v>
                </c:pt>
                <c:pt idx="69754">
                  <c:v>-3.00313E-2</c:v>
                </c:pt>
                <c:pt idx="69755">
                  <c:v>-3.08317E-2</c:v>
                </c:pt>
                <c:pt idx="69756">
                  <c:v>-3.1610399999999997E-2</c:v>
                </c:pt>
                <c:pt idx="69757">
                  <c:v>-3.2366300000000001E-2</c:v>
                </c:pt>
                <c:pt idx="69758">
                  <c:v>-3.3098299999999997E-2</c:v>
                </c:pt>
                <c:pt idx="69759">
                  <c:v>-3.3805500000000002E-2</c:v>
                </c:pt>
                <c:pt idx="69760">
                  <c:v>-3.4486799999999998E-2</c:v>
                </c:pt>
                <c:pt idx="69761">
                  <c:v>-3.5141199999999997E-2</c:v>
                </c:pt>
                <c:pt idx="69762">
                  <c:v>-3.5767699999999999E-2</c:v>
                </c:pt>
                <c:pt idx="69763">
                  <c:v>-3.6365500000000002E-2</c:v>
                </c:pt>
                <c:pt idx="69764">
                  <c:v>-3.6933500000000001E-2</c:v>
                </c:pt>
                <c:pt idx="69765">
                  <c:v>-3.7470900000000001E-2</c:v>
                </c:pt>
                <c:pt idx="69766">
                  <c:v>-3.7976799999999998E-2</c:v>
                </c:pt>
                <c:pt idx="69767">
                  <c:v>-3.8450499999999999E-2</c:v>
                </c:pt>
                <c:pt idx="69768">
                  <c:v>-3.8891000000000002E-2</c:v>
                </c:pt>
                <c:pt idx="69769">
                  <c:v>-3.9297699999999998E-2</c:v>
                </c:pt>
                <c:pt idx="69770">
                  <c:v>-3.9669799999999998E-2</c:v>
                </c:pt>
                <c:pt idx="69771">
                  <c:v>-4.0006699999999999E-2</c:v>
                </c:pt>
                <c:pt idx="69772">
                  <c:v>-4.0307599999999999E-2</c:v>
                </c:pt>
                <c:pt idx="69773">
                  <c:v>-4.0571999999999997E-2</c:v>
                </c:pt>
                <c:pt idx="69774">
                  <c:v>-4.0799200000000001E-2</c:v>
                </c:pt>
                <c:pt idx="69775">
                  <c:v>-4.0988799999999999E-2</c:v>
                </c:pt>
                <c:pt idx="69776">
                  <c:v>-4.1140299999999998E-2</c:v>
                </c:pt>
                <c:pt idx="69777">
                  <c:v>-4.1253199999999997E-2</c:v>
                </c:pt>
                <c:pt idx="69778">
                  <c:v>-4.1327099999999999E-2</c:v>
                </c:pt>
                <c:pt idx="69779">
                  <c:v>-4.1361700000000001E-2</c:v>
                </c:pt>
                <c:pt idx="69780">
                  <c:v>-4.13566E-2</c:v>
                </c:pt>
                <c:pt idx="69781">
                  <c:v>-4.1311599999999997E-2</c:v>
                </c:pt>
                <c:pt idx="69782">
                  <c:v>-4.1226499999999999E-2</c:v>
                </c:pt>
                <c:pt idx="69783">
                  <c:v>-4.1101100000000002E-2</c:v>
                </c:pt>
                <c:pt idx="69784">
                  <c:v>-4.0935300000000001E-2</c:v>
                </c:pt>
                <c:pt idx="69785">
                  <c:v>-4.0729000000000001E-2</c:v>
                </c:pt>
                <c:pt idx="69786">
                  <c:v>-4.0482200000000003E-2</c:v>
                </c:pt>
                <c:pt idx="69787">
                  <c:v>-4.0195000000000002E-2</c:v>
                </c:pt>
                <c:pt idx="69788">
                  <c:v>-3.9867399999999997E-2</c:v>
                </c:pt>
                <c:pt idx="69789">
                  <c:v>-3.94995E-2</c:v>
                </c:pt>
                <c:pt idx="69790">
                  <c:v>-3.9091500000000001E-2</c:v>
                </c:pt>
                <c:pt idx="69791">
                  <c:v>-3.8643700000000003E-2</c:v>
                </c:pt>
                <c:pt idx="69792">
                  <c:v>-3.8156299999999997E-2</c:v>
                </c:pt>
                <c:pt idx="69793">
                  <c:v>-3.7629700000000002E-2</c:v>
                </c:pt>
                <c:pt idx="69794">
                  <c:v>-3.7064300000000001E-2</c:v>
                </c:pt>
                <c:pt idx="69795">
                  <c:v>-3.6460399999999997E-2</c:v>
                </c:pt>
                <c:pt idx="69796">
                  <c:v>-3.5818700000000002E-2</c:v>
                </c:pt>
                <c:pt idx="69797">
                  <c:v>-3.5139499999999997E-2</c:v>
                </c:pt>
                <c:pt idx="69798">
                  <c:v>-3.4423500000000003E-2</c:v>
                </c:pt>
                <c:pt idx="69799">
                  <c:v>-3.3671300000000001E-2</c:v>
                </c:pt>
                <c:pt idx="69800">
                  <c:v>-3.2883500000000003E-2</c:v>
                </c:pt>
                <c:pt idx="69801">
                  <c:v>-3.2060999999999999E-2</c:v>
                </c:pt>
                <c:pt idx="69802">
                  <c:v>-3.12045E-2</c:v>
                </c:pt>
                <c:pt idx="69803">
                  <c:v>-3.03147E-2</c:v>
                </c:pt>
                <c:pt idx="69804">
                  <c:v>-2.9392600000000001E-2</c:v>
                </c:pt>
                <c:pt idx="69805">
                  <c:v>-2.84389E-2</c:v>
                </c:pt>
                <c:pt idx="69806">
                  <c:v>-2.7454800000000001E-2</c:v>
                </c:pt>
                <c:pt idx="69807">
                  <c:v>-2.6441099999999999E-2</c:v>
                </c:pt>
                <c:pt idx="69808">
                  <c:v>-2.5398899999999999E-2</c:v>
                </c:pt>
                <c:pt idx="69809">
                  <c:v>-2.4329199999999999E-2</c:v>
                </c:pt>
                <c:pt idx="69810">
                  <c:v>-2.32331E-2</c:v>
                </c:pt>
                <c:pt idx="69811">
                  <c:v>-2.2111800000000001E-2</c:v>
                </c:pt>
                <c:pt idx="69812">
                  <c:v>-2.09663E-2</c:v>
                </c:pt>
                <c:pt idx="69813">
                  <c:v>-1.9798E-2</c:v>
                </c:pt>
                <c:pt idx="69814">
                  <c:v>-1.8608099999999999E-2</c:v>
                </c:pt>
                <c:pt idx="69815">
                  <c:v>-1.7397699999999999E-2</c:v>
                </c:pt>
                <c:pt idx="69816">
                  <c:v>-1.6168200000000001E-2</c:v>
                </c:pt>
                <c:pt idx="69817">
                  <c:v>-1.4920900000000001E-2</c:v>
                </c:pt>
                <c:pt idx="69818">
                  <c:v>-1.36571E-2</c:v>
                </c:pt>
                <c:pt idx="69819">
                  <c:v>-1.2378200000000001E-2</c:v>
                </c:pt>
                <c:pt idx="69820">
                  <c:v>-1.1085599999999999E-2</c:v>
                </c:pt>
                <c:pt idx="69821" formatCode="0.00E+00">
                  <c:v>-9.7805900000000005E-3</c:v>
                </c:pt>
                <c:pt idx="69822" formatCode="0.00E+00">
                  <c:v>-8.4646800000000005E-3</c:v>
                </c:pt>
                <c:pt idx="69823" formatCode="0.00E+00">
                  <c:v>-7.1392599999999997E-3</c:v>
                </c:pt>
                <c:pt idx="69824" formatCode="0.00E+00">
                  <c:v>-5.80578E-3</c:v>
                </c:pt>
                <c:pt idx="69825" formatCode="0.00E+00">
                  <c:v>-4.4657000000000004E-3</c:v>
                </c:pt>
                <c:pt idx="69826" formatCode="0.00E+00">
                  <c:v>-3.1204700000000002E-3</c:v>
                </c:pt>
                <c:pt idx="69827" formatCode="0.00E+00">
                  <c:v>-1.7715700000000001E-3</c:v>
                </c:pt>
                <c:pt idx="69828" formatCode="0.00E+00">
                  <c:v>-4.2047599999999998E-4</c:v>
                </c:pt>
                <c:pt idx="69829" formatCode="0.00E+00">
                  <c:v>9.3133599999999995E-4</c:v>
                </c:pt>
                <c:pt idx="69830" formatCode="0.00E+00">
                  <c:v>2.28239E-3</c:v>
                </c:pt>
                <c:pt idx="69831" formatCode="0.00E+00">
                  <c:v>3.6311899999999999E-3</c:v>
                </c:pt>
                <c:pt idx="69832" formatCode="0.00E+00">
                  <c:v>4.9762799999999996E-3</c:v>
                </c:pt>
                <c:pt idx="69833" formatCode="0.00E+00">
                  <c:v>6.3161600000000004E-3</c:v>
                </c:pt>
                <c:pt idx="69834" formatCode="0.00E+00">
                  <c:v>7.6493899999999998E-3</c:v>
                </c:pt>
                <c:pt idx="69835" formatCode="0.00E+00">
                  <c:v>8.9744999999999998E-3</c:v>
                </c:pt>
                <c:pt idx="69836">
                  <c:v>1.0290000000000001E-2</c:v>
                </c:pt>
                <c:pt idx="69837">
                  <c:v>1.15946E-2</c:v>
                </c:pt>
                <c:pt idx="69838">
                  <c:v>1.2886699999999999E-2</c:v>
                </c:pt>
                <c:pt idx="69839">
                  <c:v>1.4165000000000001E-2</c:v>
                </c:pt>
                <c:pt idx="69840">
                  <c:v>1.54281E-2</c:v>
                </c:pt>
                <c:pt idx="69841">
                  <c:v>1.6674600000000001E-2</c:v>
                </c:pt>
                <c:pt idx="69842">
                  <c:v>1.7903100000000002E-2</c:v>
                </c:pt>
                <c:pt idx="69843">
                  <c:v>1.9112400000000002E-2</c:v>
                </c:pt>
                <c:pt idx="69844">
                  <c:v>2.0301199999999998E-2</c:v>
                </c:pt>
                <c:pt idx="69845">
                  <c:v>2.14682E-2</c:v>
                </c:pt>
                <c:pt idx="69846">
                  <c:v>2.26121E-2</c:v>
                </c:pt>
                <c:pt idx="69847">
                  <c:v>2.3731700000000001E-2</c:v>
                </c:pt>
                <c:pt idx="69848">
                  <c:v>2.4825900000000001E-2</c:v>
                </c:pt>
                <c:pt idx="69849">
                  <c:v>2.5893599999999999E-2</c:v>
                </c:pt>
                <c:pt idx="69850">
                  <c:v>2.6933499999999999E-2</c:v>
                </c:pt>
                <c:pt idx="69851">
                  <c:v>2.79446E-2</c:v>
                </c:pt>
                <c:pt idx="69852">
                  <c:v>2.8926E-2</c:v>
                </c:pt>
                <c:pt idx="69853">
                  <c:v>2.98765E-2</c:v>
                </c:pt>
                <c:pt idx="69854">
                  <c:v>3.0795300000000001E-2</c:v>
                </c:pt>
                <c:pt idx="69855">
                  <c:v>3.1681399999999998E-2</c:v>
                </c:pt>
                <c:pt idx="69856">
                  <c:v>3.2533899999999998E-2</c:v>
                </c:pt>
                <c:pt idx="69857">
                  <c:v>3.3352100000000003E-2</c:v>
                </c:pt>
                <c:pt idx="69858">
                  <c:v>3.4135100000000002E-2</c:v>
                </c:pt>
                <c:pt idx="69859">
                  <c:v>3.4882200000000002E-2</c:v>
                </c:pt>
                <c:pt idx="69860">
                  <c:v>3.5592699999999998E-2</c:v>
                </c:pt>
                <c:pt idx="69861">
                  <c:v>3.6266E-2</c:v>
                </c:pt>
                <c:pt idx="69862">
                  <c:v>3.6901400000000001E-2</c:v>
                </c:pt>
                <c:pt idx="69863">
                  <c:v>3.7498499999999997E-2</c:v>
                </c:pt>
                <c:pt idx="69864">
                  <c:v>3.8056600000000003E-2</c:v>
                </c:pt>
                <c:pt idx="69865">
                  <c:v>3.8575400000000003E-2</c:v>
                </c:pt>
                <c:pt idx="69866">
                  <c:v>3.9054499999999999E-2</c:v>
                </c:pt>
                <c:pt idx="69867">
                  <c:v>3.9493399999999998E-2</c:v>
                </c:pt>
                <c:pt idx="69868">
                  <c:v>3.9891999999999997E-2</c:v>
                </c:pt>
                <c:pt idx="69869">
                  <c:v>4.0249899999999998E-2</c:v>
                </c:pt>
                <c:pt idx="69870">
                  <c:v>4.0566999999999999E-2</c:v>
                </c:pt>
                <c:pt idx="69871">
                  <c:v>4.08431E-2</c:v>
                </c:pt>
                <c:pt idx="69872">
                  <c:v>4.1078099999999999E-2</c:v>
                </c:pt>
                <c:pt idx="69873">
                  <c:v>4.1272000000000003E-2</c:v>
                </c:pt>
                <c:pt idx="69874">
                  <c:v>4.1424799999999998E-2</c:v>
                </c:pt>
                <c:pt idx="69875">
                  <c:v>4.1536400000000001E-2</c:v>
                </c:pt>
                <c:pt idx="69876">
                  <c:v>4.1607100000000001E-2</c:v>
                </c:pt>
                <c:pt idx="69877">
                  <c:v>4.1637E-2</c:v>
                </c:pt>
                <c:pt idx="69878">
                  <c:v>4.1626299999999998E-2</c:v>
                </c:pt>
                <c:pt idx="69879">
                  <c:v>4.15752E-2</c:v>
                </c:pt>
                <c:pt idx="69880">
                  <c:v>4.1484E-2</c:v>
                </c:pt>
                <c:pt idx="69881">
                  <c:v>4.13532E-2</c:v>
                </c:pt>
                <c:pt idx="69882">
                  <c:v>4.1182999999999997E-2</c:v>
                </c:pt>
                <c:pt idx="69883">
                  <c:v>4.0973900000000001E-2</c:v>
                </c:pt>
                <c:pt idx="69884">
                  <c:v>4.0726400000000003E-2</c:v>
                </c:pt>
                <c:pt idx="69885">
                  <c:v>4.0440999999999998E-2</c:v>
                </c:pt>
                <c:pt idx="69886">
                  <c:v>4.0118300000000003E-2</c:v>
                </c:pt>
                <c:pt idx="69887">
                  <c:v>3.97589E-2</c:v>
                </c:pt>
                <c:pt idx="69888">
                  <c:v>3.9363500000000003E-2</c:v>
                </c:pt>
                <c:pt idx="69889">
                  <c:v>3.8932700000000001E-2</c:v>
                </c:pt>
                <c:pt idx="69890">
                  <c:v>3.8467300000000003E-2</c:v>
                </c:pt>
                <c:pt idx="69891">
                  <c:v>3.7968000000000002E-2</c:v>
                </c:pt>
                <c:pt idx="69892">
                  <c:v>3.7435700000000002E-2</c:v>
                </c:pt>
                <c:pt idx="69893">
                  <c:v>3.6871099999999997E-2</c:v>
                </c:pt>
                <c:pt idx="69894">
                  <c:v>3.62752E-2</c:v>
                </c:pt>
                <c:pt idx="69895">
                  <c:v>3.5648800000000001E-2</c:v>
                </c:pt>
                <c:pt idx="69896">
                  <c:v>3.49929E-2</c:v>
                </c:pt>
                <c:pt idx="69897">
                  <c:v>3.4308400000000003E-2</c:v>
                </c:pt>
                <c:pt idx="69898">
                  <c:v>3.3596300000000003E-2</c:v>
                </c:pt>
                <c:pt idx="69899">
                  <c:v>3.2857699999999997E-2</c:v>
                </c:pt>
                <c:pt idx="69900">
                  <c:v>3.20936E-2</c:v>
                </c:pt>
                <c:pt idx="69901">
                  <c:v>3.1305199999999998E-2</c:v>
                </c:pt>
                <c:pt idx="69902">
                  <c:v>3.04935E-2</c:v>
                </c:pt>
                <c:pt idx="69903">
                  <c:v>2.9659499999999998E-2</c:v>
                </c:pt>
                <c:pt idx="69904">
                  <c:v>2.8804300000000001E-2</c:v>
                </c:pt>
                <c:pt idx="69905">
                  <c:v>2.7928999999999999E-2</c:v>
                </c:pt>
                <c:pt idx="69906">
                  <c:v>2.7034699999999998E-2</c:v>
                </c:pt>
                <c:pt idx="69907">
                  <c:v>2.61225E-2</c:v>
                </c:pt>
                <c:pt idx="69908">
                  <c:v>2.5193500000000001E-2</c:v>
                </c:pt>
                <c:pt idx="69909">
                  <c:v>2.42489E-2</c:v>
                </c:pt>
                <c:pt idx="69910">
                  <c:v>2.3289799999999999E-2</c:v>
                </c:pt>
                <c:pt idx="69911">
                  <c:v>2.2317400000000001E-2</c:v>
                </c:pt>
                <c:pt idx="69912">
                  <c:v>2.13327E-2</c:v>
                </c:pt>
                <c:pt idx="69913">
                  <c:v>2.0337000000000001E-2</c:v>
                </c:pt>
                <c:pt idx="69914">
                  <c:v>1.9331299999999999E-2</c:v>
                </c:pt>
                <c:pt idx="69915">
                  <c:v>1.8316900000000001E-2</c:v>
                </c:pt>
                <c:pt idx="69916">
                  <c:v>1.7294899999999998E-2</c:v>
                </c:pt>
                <c:pt idx="69917">
                  <c:v>1.62664E-2</c:v>
                </c:pt>
                <c:pt idx="69918">
                  <c:v>1.52325E-2</c:v>
                </c:pt>
                <c:pt idx="69919">
                  <c:v>1.4194399999999999E-2</c:v>
                </c:pt>
                <c:pt idx="69920">
                  <c:v>1.3153099999999999E-2</c:v>
                </c:pt>
                <c:pt idx="69921">
                  <c:v>1.21099E-2</c:v>
                </c:pt>
                <c:pt idx="69922">
                  <c:v>1.1065800000000001E-2</c:v>
                </c:pt>
                <c:pt idx="69923">
                  <c:v>1.0022E-2</c:v>
                </c:pt>
                <c:pt idx="69924" formatCode="0.00E+00">
                  <c:v>8.9793900000000003E-3</c:v>
                </c:pt>
                <c:pt idx="69925" formatCode="0.00E+00">
                  <c:v>7.9390999999999993E-3</c:v>
                </c:pt>
                <c:pt idx="69926" formatCode="0.00E+00">
                  <c:v>6.9021100000000004E-3</c:v>
                </c:pt>
                <c:pt idx="69927" formatCode="0.00E+00">
                  <c:v>5.8694200000000002E-3</c:v>
                </c:pt>
                <c:pt idx="69928" formatCode="0.00E+00">
                  <c:v>4.8420399999999997E-3</c:v>
                </c:pt>
                <c:pt idx="69929" formatCode="0.00E+00">
                  <c:v>3.82103E-3</c:v>
                </c:pt>
                <c:pt idx="69930" formatCode="0.00E+00">
                  <c:v>2.8073500000000001E-3</c:v>
                </c:pt>
                <c:pt idx="69931" formatCode="0.00E+00">
                  <c:v>1.8018999999999999E-3</c:v>
                </c:pt>
                <c:pt idx="69932" formatCode="0.00E+00">
                  <c:v>8.0550900000000004E-4</c:v>
                </c:pt>
                <c:pt idx="69933" formatCode="0.00E+00">
                  <c:v>-1.8100599999999999E-4</c:v>
                </c:pt>
                <c:pt idx="69934" formatCode="0.00E+00">
                  <c:v>-1.1567700000000001E-3</c:v>
                </c:pt>
                <c:pt idx="69935" formatCode="0.00E+00">
                  <c:v>-2.1209499999999999E-3</c:v>
                </c:pt>
                <c:pt idx="69936" formatCode="0.00E+00">
                  <c:v>-3.0727800000000002E-3</c:v>
                </c:pt>
                <c:pt idx="69937" formatCode="0.00E+00">
                  <c:v>-4.0115200000000002E-3</c:v>
                </c:pt>
                <c:pt idx="69938" formatCode="0.00E+00">
                  <c:v>-4.9364300000000003E-3</c:v>
                </c:pt>
                <c:pt idx="69939" formatCode="0.00E+00">
                  <c:v>-5.8468299999999999E-3</c:v>
                </c:pt>
                <c:pt idx="69940" formatCode="0.00E+00">
                  <c:v>-6.7420400000000004E-3</c:v>
                </c:pt>
                <c:pt idx="69941" formatCode="0.00E+00">
                  <c:v>-7.6214400000000002E-3</c:v>
                </c:pt>
                <c:pt idx="69942" formatCode="0.00E+00">
                  <c:v>-8.4844900000000008E-3</c:v>
                </c:pt>
                <c:pt idx="69943" formatCode="0.00E+00">
                  <c:v>-9.3305999999999997E-3</c:v>
                </c:pt>
                <c:pt idx="69944">
                  <c:v>-1.0159100000000001E-2</c:v>
                </c:pt>
                <c:pt idx="69945">
                  <c:v>-1.09695E-2</c:v>
                </c:pt>
                <c:pt idx="69946">
                  <c:v>-1.1761600000000001E-2</c:v>
                </c:pt>
                <c:pt idx="69947">
                  <c:v>-1.2535299999999999E-2</c:v>
                </c:pt>
                <c:pt idx="69948">
                  <c:v>-1.32903E-2</c:v>
                </c:pt>
                <c:pt idx="69949">
                  <c:v>-1.40257E-2</c:v>
                </c:pt>
                <c:pt idx="69950">
                  <c:v>-1.4740899999999999E-2</c:v>
                </c:pt>
                <c:pt idx="69951">
                  <c:v>-1.54355E-2</c:v>
                </c:pt>
                <c:pt idx="69952">
                  <c:v>-1.6109100000000001E-2</c:v>
                </c:pt>
                <c:pt idx="69953">
                  <c:v>-1.6761700000000001E-2</c:v>
                </c:pt>
                <c:pt idx="69954">
                  <c:v>-1.7392999999999999E-2</c:v>
                </c:pt>
                <c:pt idx="69955">
                  <c:v>-1.8002799999999999E-2</c:v>
                </c:pt>
                <c:pt idx="69956">
                  <c:v>-1.8591E-2</c:v>
                </c:pt>
                <c:pt idx="69957">
                  <c:v>-1.91576E-2</c:v>
                </c:pt>
                <c:pt idx="69958">
                  <c:v>-1.9702500000000001E-2</c:v>
                </c:pt>
                <c:pt idx="69959">
                  <c:v>-2.0225699999999999E-2</c:v>
                </c:pt>
                <c:pt idx="69960">
                  <c:v>-2.07274E-2</c:v>
                </c:pt>
                <c:pt idx="69961">
                  <c:v>-2.1207500000000001E-2</c:v>
                </c:pt>
                <c:pt idx="69962">
                  <c:v>-2.1666299999999999E-2</c:v>
                </c:pt>
                <c:pt idx="69963">
                  <c:v>-2.21038E-2</c:v>
                </c:pt>
                <c:pt idx="69964">
                  <c:v>-2.2520200000000001E-2</c:v>
                </c:pt>
                <c:pt idx="69965">
                  <c:v>-2.2915600000000001E-2</c:v>
                </c:pt>
                <c:pt idx="69966">
                  <c:v>-2.32903E-2</c:v>
                </c:pt>
                <c:pt idx="69967">
                  <c:v>-2.3644399999999999E-2</c:v>
                </c:pt>
                <c:pt idx="69968">
                  <c:v>-2.3978200000000002E-2</c:v>
                </c:pt>
                <c:pt idx="69969">
                  <c:v>-2.4291400000000001E-2</c:v>
                </c:pt>
                <c:pt idx="69970">
                  <c:v>-2.4584499999999999E-2</c:v>
                </c:pt>
                <c:pt idx="69971">
                  <c:v>-2.4857899999999999E-2</c:v>
                </c:pt>
                <c:pt idx="69972">
                  <c:v>-2.5112300000000001E-2</c:v>
                </c:pt>
                <c:pt idx="69973">
                  <c:v>-2.5348300000000001E-2</c:v>
                </c:pt>
                <c:pt idx="69974">
                  <c:v>-2.55663E-2</c:v>
                </c:pt>
                <c:pt idx="69975">
                  <c:v>-2.57667E-2</c:v>
                </c:pt>
                <c:pt idx="69976">
                  <c:v>-2.59496E-2</c:v>
                </c:pt>
                <c:pt idx="69977">
                  <c:v>-2.6115099999999999E-2</c:v>
                </c:pt>
                <c:pt idx="69978">
                  <c:v>-2.62633E-2</c:v>
                </c:pt>
                <c:pt idx="69979">
                  <c:v>-2.6394399999999998E-2</c:v>
                </c:pt>
                <c:pt idx="69980">
                  <c:v>-2.6509100000000001E-2</c:v>
                </c:pt>
                <c:pt idx="69981">
                  <c:v>-2.6608099999999999E-2</c:v>
                </c:pt>
                <c:pt idx="69982">
                  <c:v>-2.66921E-2</c:v>
                </c:pt>
                <c:pt idx="69983">
                  <c:v>-2.6761299999999998E-2</c:v>
                </c:pt>
                <c:pt idx="69984">
                  <c:v>-2.68159E-2</c:v>
                </c:pt>
                <c:pt idx="69985">
                  <c:v>-2.6856499999999998E-2</c:v>
                </c:pt>
                <c:pt idx="69986">
                  <c:v>-2.6883899999999999E-2</c:v>
                </c:pt>
                <c:pt idx="69987">
                  <c:v>-2.68989E-2</c:v>
                </c:pt>
                <c:pt idx="69988">
                  <c:v>-2.6901700000000001E-2</c:v>
                </c:pt>
                <c:pt idx="69989">
                  <c:v>-2.6892599999999999E-2</c:v>
                </c:pt>
                <c:pt idx="69990">
                  <c:v>-2.6872199999999999E-2</c:v>
                </c:pt>
                <c:pt idx="69991">
                  <c:v>-2.6840699999999999E-2</c:v>
                </c:pt>
                <c:pt idx="69992">
                  <c:v>-2.6798300000000001E-2</c:v>
                </c:pt>
                <c:pt idx="69993">
                  <c:v>-2.67453E-2</c:v>
                </c:pt>
                <c:pt idx="69994">
                  <c:v>-2.66821E-2</c:v>
                </c:pt>
                <c:pt idx="69995">
                  <c:v>-2.6609399999999998E-2</c:v>
                </c:pt>
                <c:pt idx="69996">
                  <c:v>-2.6527700000000001E-2</c:v>
                </c:pt>
                <c:pt idx="69997">
                  <c:v>-2.6437800000000001E-2</c:v>
                </c:pt>
                <c:pt idx="69998">
                  <c:v>-2.63398E-2</c:v>
                </c:pt>
                <c:pt idx="69999">
                  <c:v>-2.6234E-2</c:v>
                </c:pt>
                <c:pt idx="70000">
                  <c:v>-2.61207E-2</c:v>
                </c:pt>
                <c:pt idx="70001">
                  <c:v>-2.6000200000000001E-2</c:v>
                </c:pt>
                <c:pt idx="70002">
                  <c:v>-2.58731E-2</c:v>
                </c:pt>
                <c:pt idx="70003">
                  <c:v>-2.57398E-2</c:v>
                </c:pt>
                <c:pt idx="70004">
                  <c:v>-2.5600600000000001E-2</c:v>
                </c:pt>
                <c:pt idx="70005">
                  <c:v>-2.54559E-2</c:v>
                </c:pt>
                <c:pt idx="70006">
                  <c:v>-2.5305999999999999E-2</c:v>
                </c:pt>
                <c:pt idx="70007">
                  <c:v>-2.51515E-2</c:v>
                </c:pt>
                <c:pt idx="70008">
                  <c:v>-2.4992799999999999E-2</c:v>
                </c:pt>
                <c:pt idx="70009">
                  <c:v>-2.48309E-2</c:v>
                </c:pt>
                <c:pt idx="70010">
                  <c:v>-2.4666799999999999E-2</c:v>
                </c:pt>
                <c:pt idx="70011">
                  <c:v>-2.4500399999999999E-2</c:v>
                </c:pt>
                <c:pt idx="70012">
                  <c:v>-2.4330899999999999E-2</c:v>
                </c:pt>
                <c:pt idx="70013">
                  <c:v>-2.4157999999999999E-2</c:v>
                </c:pt>
                <c:pt idx="70014">
                  <c:v>-2.39819E-2</c:v>
                </c:pt>
                <c:pt idx="70015">
                  <c:v>-2.38032E-2</c:v>
                </c:pt>
                <c:pt idx="70016">
                  <c:v>-2.3621699999999999E-2</c:v>
                </c:pt>
                <c:pt idx="70017">
                  <c:v>-2.3437400000000001E-2</c:v>
                </c:pt>
                <c:pt idx="70018">
                  <c:v>-2.3250199999999999E-2</c:v>
                </c:pt>
                <c:pt idx="70019">
                  <c:v>-2.3060199999999999E-2</c:v>
                </c:pt>
                <c:pt idx="70020">
                  <c:v>-2.2867700000000001E-2</c:v>
                </c:pt>
                <c:pt idx="70021">
                  <c:v>-2.26728E-2</c:v>
                </c:pt>
                <c:pt idx="70022">
                  <c:v>-2.2475700000000001E-2</c:v>
                </c:pt>
                <c:pt idx="70023">
                  <c:v>-2.2276399999999998E-2</c:v>
                </c:pt>
                <c:pt idx="70024">
                  <c:v>-2.2075299999999999E-2</c:v>
                </c:pt>
                <c:pt idx="70025">
                  <c:v>-2.1872300000000001E-2</c:v>
                </c:pt>
                <c:pt idx="70026">
                  <c:v>-2.16673E-2</c:v>
                </c:pt>
                <c:pt idx="70027">
                  <c:v>-2.1459900000000001E-2</c:v>
                </c:pt>
                <c:pt idx="70028">
                  <c:v>-2.12503E-2</c:v>
                </c:pt>
                <c:pt idx="70029">
                  <c:v>-2.1038500000000002E-2</c:v>
                </c:pt>
                <c:pt idx="70030">
                  <c:v>-2.0824100000000002E-2</c:v>
                </c:pt>
                <c:pt idx="70031">
                  <c:v>-2.06065E-2</c:v>
                </c:pt>
                <c:pt idx="70032">
                  <c:v>-2.03851E-2</c:v>
                </c:pt>
                <c:pt idx="70033">
                  <c:v>-2.0160299999999999E-2</c:v>
                </c:pt>
                <c:pt idx="70034">
                  <c:v>-1.9932399999999999E-2</c:v>
                </c:pt>
                <c:pt idx="70035">
                  <c:v>-1.97016E-2</c:v>
                </c:pt>
                <c:pt idx="70036">
                  <c:v>-1.94679E-2</c:v>
                </c:pt>
                <c:pt idx="70037">
                  <c:v>-1.9231100000000001E-2</c:v>
                </c:pt>
                <c:pt idx="70038">
                  <c:v>-1.8991399999999999E-2</c:v>
                </c:pt>
                <c:pt idx="70039">
                  <c:v>-1.8748500000000001E-2</c:v>
                </c:pt>
                <c:pt idx="70040">
                  <c:v>-1.8502000000000001E-2</c:v>
                </c:pt>
                <c:pt idx="70041">
                  <c:v>-1.8251E-2</c:v>
                </c:pt>
                <c:pt idx="70042">
                  <c:v>-1.7995000000000001E-2</c:v>
                </c:pt>
                <c:pt idx="70043">
                  <c:v>-1.7734E-2</c:v>
                </c:pt>
                <c:pt idx="70044">
                  <c:v>-1.7468000000000001E-2</c:v>
                </c:pt>
                <c:pt idx="70045">
                  <c:v>-1.7196400000000001E-2</c:v>
                </c:pt>
                <c:pt idx="70046">
                  <c:v>-1.69184E-2</c:v>
                </c:pt>
                <c:pt idx="70047">
                  <c:v>-1.6634400000000001E-2</c:v>
                </c:pt>
                <c:pt idx="70048">
                  <c:v>-1.6344899999999999E-2</c:v>
                </c:pt>
                <c:pt idx="70049">
                  <c:v>-1.6049799999999999E-2</c:v>
                </c:pt>
                <c:pt idx="70050">
                  <c:v>-1.57482E-2</c:v>
                </c:pt>
                <c:pt idx="70051">
                  <c:v>-1.54393E-2</c:v>
                </c:pt>
                <c:pt idx="70052">
                  <c:v>-1.51226E-2</c:v>
                </c:pt>
                <c:pt idx="70053">
                  <c:v>-1.4798199999999999E-2</c:v>
                </c:pt>
                <c:pt idx="70054">
                  <c:v>-1.44659E-2</c:v>
                </c:pt>
                <c:pt idx="70055">
                  <c:v>-1.41253E-2</c:v>
                </c:pt>
                <c:pt idx="70056">
                  <c:v>-1.37763E-2</c:v>
                </c:pt>
                <c:pt idx="70057">
                  <c:v>-1.34184E-2</c:v>
                </c:pt>
                <c:pt idx="70058">
                  <c:v>-1.3051699999999999E-2</c:v>
                </c:pt>
                <c:pt idx="70059">
                  <c:v>-1.26765E-2</c:v>
                </c:pt>
                <c:pt idx="70060">
                  <c:v>-1.22924E-2</c:v>
                </c:pt>
                <c:pt idx="70061">
                  <c:v>-1.18989E-2</c:v>
                </c:pt>
                <c:pt idx="70062">
                  <c:v>-1.1495500000000001E-2</c:v>
                </c:pt>
                <c:pt idx="70063">
                  <c:v>-1.1082E-2</c:v>
                </c:pt>
                <c:pt idx="70064">
                  <c:v>-1.06588E-2</c:v>
                </c:pt>
                <c:pt idx="70065">
                  <c:v>-1.0226300000000001E-2</c:v>
                </c:pt>
                <c:pt idx="70066" formatCode="0.00E+00">
                  <c:v>-9.7843400000000007E-3</c:v>
                </c:pt>
                <c:pt idx="70067" formatCode="0.00E+00">
                  <c:v>-9.3328400000000002E-3</c:v>
                </c:pt>
                <c:pt idx="70068" formatCode="0.00E+00">
                  <c:v>-8.8717699999999993E-3</c:v>
                </c:pt>
                <c:pt idx="70069" formatCode="0.00E+00">
                  <c:v>-8.4015500000000007E-3</c:v>
                </c:pt>
                <c:pt idx="70070" formatCode="0.00E+00">
                  <c:v>-7.9224199999999995E-3</c:v>
                </c:pt>
                <c:pt idx="70071" formatCode="0.00E+00">
                  <c:v>-7.4345899999999996E-3</c:v>
                </c:pt>
                <c:pt idx="70072" formatCode="0.00E+00">
                  <c:v>-6.9385000000000002E-3</c:v>
                </c:pt>
                <c:pt idx="70073" formatCode="0.00E+00">
                  <c:v>-6.4342000000000002E-3</c:v>
                </c:pt>
                <c:pt idx="70074" formatCode="0.00E+00">
                  <c:v>-5.9210699999999996E-3</c:v>
                </c:pt>
                <c:pt idx="70075" formatCode="0.00E+00">
                  <c:v>-5.39859E-3</c:v>
                </c:pt>
                <c:pt idx="70076" formatCode="0.00E+00">
                  <c:v>-4.8672000000000003E-3</c:v>
                </c:pt>
                <c:pt idx="70077" formatCode="0.00E+00">
                  <c:v>-4.3280200000000001E-3</c:v>
                </c:pt>
                <c:pt idx="70078" formatCode="0.00E+00">
                  <c:v>-3.7818999999999999E-3</c:v>
                </c:pt>
                <c:pt idx="70079" formatCode="0.00E+00">
                  <c:v>-3.2288799999999999E-3</c:v>
                </c:pt>
                <c:pt idx="70080" formatCode="0.00E+00">
                  <c:v>-2.6686499999999998E-3</c:v>
                </c:pt>
                <c:pt idx="70081" formatCode="0.00E+00">
                  <c:v>-2.1012700000000001E-3</c:v>
                </c:pt>
                <c:pt idx="70082" formatCode="0.00E+00">
                  <c:v>-1.52709E-3</c:v>
                </c:pt>
                <c:pt idx="70083" formatCode="0.00E+00">
                  <c:v>-9.4659500000000005E-4</c:v>
                </c:pt>
                <c:pt idx="70084" formatCode="0.00E+00">
                  <c:v>-3.6040300000000003E-4</c:v>
                </c:pt>
                <c:pt idx="70085" formatCode="0.00E+00">
                  <c:v>2.3131399999999999E-4</c:v>
                </c:pt>
                <c:pt idx="70086" formatCode="0.00E+00">
                  <c:v>8.2870199999999995E-4</c:v>
                </c:pt>
                <c:pt idx="70087" formatCode="0.00E+00">
                  <c:v>1.4315E-3</c:v>
                </c:pt>
                <c:pt idx="70088" formatCode="0.00E+00">
                  <c:v>2.03907E-3</c:v>
                </c:pt>
                <c:pt idx="70089" formatCode="0.00E+00">
                  <c:v>2.6508E-3</c:v>
                </c:pt>
                <c:pt idx="70090" formatCode="0.00E+00">
                  <c:v>3.2661500000000002E-3</c:v>
                </c:pt>
                <c:pt idx="70091" formatCode="0.00E+00">
                  <c:v>3.8844600000000002E-3</c:v>
                </c:pt>
                <c:pt idx="70092" formatCode="0.00E+00">
                  <c:v>4.5051300000000004E-3</c:v>
                </c:pt>
                <c:pt idx="70093" formatCode="0.00E+00">
                  <c:v>5.1282000000000003E-3</c:v>
                </c:pt>
                <c:pt idx="70094" formatCode="0.00E+00">
                  <c:v>5.7541500000000004E-3</c:v>
                </c:pt>
                <c:pt idx="70095" formatCode="0.00E+00">
                  <c:v>6.38297E-3</c:v>
                </c:pt>
                <c:pt idx="70096" formatCode="0.00E+00">
                  <c:v>7.0137300000000001E-3</c:v>
                </c:pt>
                <c:pt idx="70097" formatCode="0.00E+00">
                  <c:v>7.6451899999999996E-3</c:v>
                </c:pt>
                <c:pt idx="70098" formatCode="0.00E+00">
                  <c:v>8.2763799999999998E-3</c:v>
                </c:pt>
                <c:pt idx="70099" formatCode="0.00E+00">
                  <c:v>8.9064299999999999E-3</c:v>
                </c:pt>
                <c:pt idx="70100" formatCode="0.00E+00">
                  <c:v>9.5340300000000006E-3</c:v>
                </c:pt>
                <c:pt idx="70101">
                  <c:v>1.01578E-2</c:v>
                </c:pt>
                <c:pt idx="70102">
                  <c:v>1.0777200000000001E-2</c:v>
                </c:pt>
                <c:pt idx="70103">
                  <c:v>1.1391800000000001E-2</c:v>
                </c:pt>
                <c:pt idx="70104">
                  <c:v>1.2001599999999999E-2</c:v>
                </c:pt>
                <c:pt idx="70105">
                  <c:v>1.26058E-2</c:v>
                </c:pt>
                <c:pt idx="70106">
                  <c:v>1.3203400000000001E-2</c:v>
                </c:pt>
                <c:pt idx="70107">
                  <c:v>1.37939E-2</c:v>
                </c:pt>
                <c:pt idx="70108">
                  <c:v>1.4376399999999999E-2</c:v>
                </c:pt>
                <c:pt idx="70109">
                  <c:v>1.4949499999999999E-2</c:v>
                </c:pt>
                <c:pt idx="70110">
                  <c:v>1.55113E-2</c:v>
                </c:pt>
                <c:pt idx="70111">
                  <c:v>1.6060499999999998E-2</c:v>
                </c:pt>
                <c:pt idx="70112">
                  <c:v>1.6597000000000001E-2</c:v>
                </c:pt>
                <c:pt idx="70113">
                  <c:v>1.7120799999999999E-2</c:v>
                </c:pt>
                <c:pt idx="70114">
                  <c:v>1.7631500000000001E-2</c:v>
                </c:pt>
                <c:pt idx="70115">
                  <c:v>1.81288E-2</c:v>
                </c:pt>
                <c:pt idx="70116">
                  <c:v>1.8611699999999998E-2</c:v>
                </c:pt>
                <c:pt idx="70117">
                  <c:v>1.9079200000000001E-2</c:v>
                </c:pt>
                <c:pt idx="70118">
                  <c:v>1.9530599999999999E-2</c:v>
                </c:pt>
                <c:pt idx="70119">
                  <c:v>1.9965199999999999E-2</c:v>
                </c:pt>
                <c:pt idx="70120">
                  <c:v>2.03822E-2</c:v>
                </c:pt>
                <c:pt idx="70121">
                  <c:v>2.0780099999999999E-2</c:v>
                </c:pt>
                <c:pt idx="70122">
                  <c:v>2.1157700000000002E-2</c:v>
                </c:pt>
                <c:pt idx="70123">
                  <c:v>2.1513999999999998E-2</c:v>
                </c:pt>
                <c:pt idx="70124">
                  <c:v>2.18485E-2</c:v>
                </c:pt>
                <c:pt idx="70125">
                  <c:v>2.2160300000000001E-2</c:v>
                </c:pt>
                <c:pt idx="70126">
                  <c:v>2.2449E-2</c:v>
                </c:pt>
                <c:pt idx="70127">
                  <c:v>2.2713799999999999E-2</c:v>
                </c:pt>
                <c:pt idx="70128">
                  <c:v>2.29537E-2</c:v>
                </c:pt>
                <c:pt idx="70129">
                  <c:v>2.3167699999999999E-2</c:v>
                </c:pt>
                <c:pt idx="70130">
                  <c:v>2.3354799999999998E-2</c:v>
                </c:pt>
                <c:pt idx="70131">
                  <c:v>2.35141E-2</c:v>
                </c:pt>
                <c:pt idx="70132">
                  <c:v>2.3644800000000001E-2</c:v>
                </c:pt>
                <c:pt idx="70133">
                  <c:v>2.3746199999999999E-2</c:v>
                </c:pt>
                <c:pt idx="70134">
                  <c:v>2.3818599999999999E-2</c:v>
                </c:pt>
                <c:pt idx="70135">
                  <c:v>2.38617E-2</c:v>
                </c:pt>
                <c:pt idx="70136">
                  <c:v>2.3875199999999999E-2</c:v>
                </c:pt>
                <c:pt idx="70137">
                  <c:v>2.3858399999999998E-2</c:v>
                </c:pt>
                <c:pt idx="70138">
                  <c:v>2.3810700000000001E-2</c:v>
                </c:pt>
                <c:pt idx="70139">
                  <c:v>2.3731599999999999E-2</c:v>
                </c:pt>
                <c:pt idx="70140">
                  <c:v>2.3620100000000002E-2</c:v>
                </c:pt>
                <c:pt idx="70141">
                  <c:v>2.3475099999999999E-2</c:v>
                </c:pt>
                <c:pt idx="70142">
                  <c:v>2.3296999999999998E-2</c:v>
                </c:pt>
                <c:pt idx="70143">
                  <c:v>2.3086200000000001E-2</c:v>
                </c:pt>
                <c:pt idx="70144">
                  <c:v>2.2843100000000002E-2</c:v>
                </c:pt>
                <c:pt idx="70145">
                  <c:v>2.25677E-2</c:v>
                </c:pt>
                <c:pt idx="70146">
                  <c:v>2.2259899999999999E-2</c:v>
                </c:pt>
                <c:pt idx="70147">
                  <c:v>2.19204E-2</c:v>
                </c:pt>
                <c:pt idx="70148">
                  <c:v>2.1550099999999999E-2</c:v>
                </c:pt>
                <c:pt idx="70149">
                  <c:v>2.1149299999999999E-2</c:v>
                </c:pt>
                <c:pt idx="70150">
                  <c:v>2.0717300000000001E-2</c:v>
                </c:pt>
                <c:pt idx="70151">
                  <c:v>2.0253400000000001E-2</c:v>
                </c:pt>
                <c:pt idx="70152">
                  <c:v>1.9757E-2</c:v>
                </c:pt>
                <c:pt idx="70153">
                  <c:v>1.9228100000000001E-2</c:v>
                </c:pt>
                <c:pt idx="70154">
                  <c:v>1.8667E-2</c:v>
                </c:pt>
                <c:pt idx="70155">
                  <c:v>1.80739E-2</c:v>
                </c:pt>
                <c:pt idx="70156">
                  <c:v>1.74494E-2</c:v>
                </c:pt>
                <c:pt idx="70157">
                  <c:v>1.6794799999999999E-2</c:v>
                </c:pt>
                <c:pt idx="70158">
                  <c:v>1.6110599999999999E-2</c:v>
                </c:pt>
                <c:pt idx="70159">
                  <c:v>1.53969E-2</c:v>
                </c:pt>
                <c:pt idx="70160">
                  <c:v>1.4654E-2</c:v>
                </c:pt>
                <c:pt idx="70161">
                  <c:v>1.3882500000000001E-2</c:v>
                </c:pt>
                <c:pt idx="70162">
                  <c:v>1.30825E-2</c:v>
                </c:pt>
                <c:pt idx="70163">
                  <c:v>1.22538E-2</c:v>
                </c:pt>
                <c:pt idx="70164">
                  <c:v>1.1396999999999999E-2</c:v>
                </c:pt>
                <c:pt idx="70165">
                  <c:v>1.0514000000000001E-2</c:v>
                </c:pt>
                <c:pt idx="70166" formatCode="0.00E+00">
                  <c:v>9.6068300000000002E-3</c:v>
                </c:pt>
                <c:pt idx="70167" formatCode="0.00E+00">
                  <c:v>8.6770700000000003E-3</c:v>
                </c:pt>
                <c:pt idx="70168" formatCode="0.00E+00">
                  <c:v>7.72546E-3</c:v>
                </c:pt>
                <c:pt idx="70169" formatCode="0.00E+00">
                  <c:v>6.7525800000000002E-3</c:v>
                </c:pt>
                <c:pt idx="70170" formatCode="0.00E+00">
                  <c:v>5.75918E-3</c:v>
                </c:pt>
                <c:pt idx="70171" formatCode="0.00E+00">
                  <c:v>4.7461500000000002E-3</c:v>
                </c:pt>
                <c:pt idx="70172" formatCode="0.00E+00">
                  <c:v>3.7139899999999999E-3</c:v>
                </c:pt>
                <c:pt idx="70173" formatCode="0.00E+00">
                  <c:v>2.6624700000000001E-3</c:v>
                </c:pt>
                <c:pt idx="70174" formatCode="0.00E+00">
                  <c:v>1.5915599999999999E-3</c:v>
                </c:pt>
                <c:pt idx="70175" formatCode="0.00E+00">
                  <c:v>5.0241399999999996E-4</c:v>
                </c:pt>
                <c:pt idx="70176" formatCode="0.00E+00">
                  <c:v>-6.0317499999999996E-4</c:v>
                </c:pt>
                <c:pt idx="70177" formatCode="0.00E+00">
                  <c:v>-1.72346E-3</c:v>
                </c:pt>
                <c:pt idx="70178" formatCode="0.00E+00">
                  <c:v>-2.8568399999999998E-3</c:v>
                </c:pt>
                <c:pt idx="70179" formatCode="0.00E+00">
                  <c:v>-4.0018700000000003E-3</c:v>
                </c:pt>
                <c:pt idx="70180" formatCode="0.00E+00">
                  <c:v>-5.1575600000000003E-3</c:v>
                </c:pt>
                <c:pt idx="70181" formatCode="0.00E+00">
                  <c:v>-6.3232399999999999E-3</c:v>
                </c:pt>
                <c:pt idx="70182" formatCode="0.00E+00">
                  <c:v>-7.4980999999999997E-3</c:v>
                </c:pt>
                <c:pt idx="70183" formatCode="0.00E+00">
                  <c:v>-8.6814400000000003E-3</c:v>
                </c:pt>
                <c:pt idx="70184" formatCode="0.00E+00">
                  <c:v>-9.8729100000000004E-3</c:v>
                </c:pt>
                <c:pt idx="70185">
                  <c:v>-1.10721E-2</c:v>
                </c:pt>
                <c:pt idx="70186">
                  <c:v>-1.2278000000000001E-2</c:v>
                </c:pt>
                <c:pt idx="70187">
                  <c:v>-1.3489599999999999E-2</c:v>
                </c:pt>
                <c:pt idx="70188">
                  <c:v>-1.47058E-2</c:v>
                </c:pt>
                <c:pt idx="70189">
                  <c:v>-1.5924899999999999E-2</c:v>
                </c:pt>
                <c:pt idx="70190">
                  <c:v>-1.7145500000000001E-2</c:v>
                </c:pt>
                <c:pt idx="70191">
                  <c:v>-1.8366299999999999E-2</c:v>
                </c:pt>
                <c:pt idx="70192">
                  <c:v>-1.9586200000000002E-2</c:v>
                </c:pt>
                <c:pt idx="70193">
                  <c:v>-2.0803700000000001E-2</c:v>
                </c:pt>
                <c:pt idx="70194">
                  <c:v>-2.2017100000000001E-2</c:v>
                </c:pt>
                <c:pt idx="70195">
                  <c:v>-2.3224700000000001E-2</c:v>
                </c:pt>
                <c:pt idx="70196">
                  <c:v>-2.44254E-2</c:v>
                </c:pt>
                <c:pt idx="70197">
                  <c:v>-2.5617500000000001E-2</c:v>
                </c:pt>
                <c:pt idx="70198">
                  <c:v>-2.67996E-2</c:v>
                </c:pt>
                <c:pt idx="70199">
                  <c:v>-2.79709E-2</c:v>
                </c:pt>
                <c:pt idx="70200">
                  <c:v>-2.9130199999999998E-2</c:v>
                </c:pt>
                <c:pt idx="70201">
                  <c:v>-3.02762E-2</c:v>
                </c:pt>
                <c:pt idx="70202">
                  <c:v>-3.1407299999999999E-2</c:v>
                </c:pt>
                <c:pt idx="70203">
                  <c:v>-3.25229E-2</c:v>
                </c:pt>
                <c:pt idx="70204">
                  <c:v>-3.3622100000000002E-2</c:v>
                </c:pt>
                <c:pt idx="70205">
                  <c:v>-3.4703699999999997E-2</c:v>
                </c:pt>
                <c:pt idx="70206">
                  <c:v>-3.5766100000000002E-2</c:v>
                </c:pt>
                <c:pt idx="70207">
                  <c:v>-3.6808199999999999E-2</c:v>
                </c:pt>
                <c:pt idx="70208">
                  <c:v>-3.7828599999999997E-2</c:v>
                </c:pt>
                <c:pt idx="70209">
                  <c:v>-3.8825499999999999E-2</c:v>
                </c:pt>
                <c:pt idx="70210">
                  <c:v>-3.9796999999999999E-2</c:v>
                </c:pt>
                <c:pt idx="70211">
                  <c:v>-4.0741100000000002E-2</c:v>
                </c:pt>
                <c:pt idx="70212">
                  <c:v>-4.1656899999999997E-2</c:v>
                </c:pt>
                <c:pt idx="70213">
                  <c:v>-4.2544499999999999E-2</c:v>
                </c:pt>
                <c:pt idx="70214">
                  <c:v>-4.3403700000000003E-2</c:v>
                </c:pt>
                <c:pt idx="70215">
                  <c:v>-4.4234200000000001E-2</c:v>
                </c:pt>
                <c:pt idx="70216">
                  <c:v>-4.5034900000000003E-2</c:v>
                </c:pt>
                <c:pt idx="70217">
                  <c:v>-4.5803900000000002E-2</c:v>
                </c:pt>
                <c:pt idx="70218">
                  <c:v>-4.6539900000000002E-2</c:v>
                </c:pt>
                <c:pt idx="70219">
                  <c:v>-4.72425E-2</c:v>
                </c:pt>
                <c:pt idx="70220">
                  <c:v>-4.7911599999999999E-2</c:v>
                </c:pt>
                <c:pt idx="70221">
                  <c:v>-4.8546400000000003E-2</c:v>
                </c:pt>
                <c:pt idx="70222">
                  <c:v>-4.9146000000000002E-2</c:v>
                </c:pt>
                <c:pt idx="70223">
                  <c:v>-4.9709799999999998E-2</c:v>
                </c:pt>
                <c:pt idx="70224">
                  <c:v>-5.0237200000000003E-2</c:v>
                </c:pt>
                <c:pt idx="70225">
                  <c:v>-5.0728000000000002E-2</c:v>
                </c:pt>
                <c:pt idx="70226">
                  <c:v>-5.1181999999999998E-2</c:v>
                </c:pt>
                <c:pt idx="70227">
                  <c:v>-5.1598100000000001E-2</c:v>
                </c:pt>
                <c:pt idx="70228">
                  <c:v>-5.1974399999999997E-2</c:v>
                </c:pt>
                <c:pt idx="70229">
                  <c:v>-5.2309599999999998E-2</c:v>
                </c:pt>
                <c:pt idx="70230">
                  <c:v>-5.2602900000000001E-2</c:v>
                </c:pt>
                <c:pt idx="70231">
                  <c:v>-5.2854900000000003E-2</c:v>
                </c:pt>
                <c:pt idx="70232">
                  <c:v>-5.3066200000000001E-2</c:v>
                </c:pt>
                <c:pt idx="70233">
                  <c:v>-5.3236499999999999E-2</c:v>
                </c:pt>
                <c:pt idx="70234">
                  <c:v>-5.3365200000000002E-2</c:v>
                </c:pt>
                <c:pt idx="70235">
                  <c:v>-5.3451800000000001E-2</c:v>
                </c:pt>
                <c:pt idx="70236">
                  <c:v>-5.34969E-2</c:v>
                </c:pt>
                <c:pt idx="70237">
                  <c:v>-5.3500199999999998E-2</c:v>
                </c:pt>
                <c:pt idx="70238">
                  <c:v>-5.3461000000000002E-2</c:v>
                </c:pt>
                <c:pt idx="70239">
                  <c:v>-5.33789E-2</c:v>
                </c:pt>
                <c:pt idx="70240">
                  <c:v>-5.3254299999999997E-2</c:v>
                </c:pt>
                <c:pt idx="70241">
                  <c:v>-5.3087299999999997E-2</c:v>
                </c:pt>
                <c:pt idx="70242">
                  <c:v>-5.2877899999999999E-2</c:v>
                </c:pt>
                <c:pt idx="70243">
                  <c:v>-5.2627199999999999E-2</c:v>
                </c:pt>
                <c:pt idx="70244">
                  <c:v>-5.2336899999999999E-2</c:v>
                </c:pt>
                <c:pt idx="70245">
                  <c:v>-5.2008499999999999E-2</c:v>
                </c:pt>
                <c:pt idx="70246">
                  <c:v>-5.1643000000000001E-2</c:v>
                </c:pt>
                <c:pt idx="70247">
                  <c:v>-5.1241500000000002E-2</c:v>
                </c:pt>
                <c:pt idx="70248">
                  <c:v>-5.0805000000000003E-2</c:v>
                </c:pt>
                <c:pt idx="70249">
                  <c:v>-5.0334200000000003E-2</c:v>
                </c:pt>
                <c:pt idx="70250">
                  <c:v>-4.9829400000000003E-2</c:v>
                </c:pt>
                <c:pt idx="70251">
                  <c:v>-4.9291399999999999E-2</c:v>
                </c:pt>
                <c:pt idx="70252">
                  <c:v>-4.8720800000000002E-2</c:v>
                </c:pt>
                <c:pt idx="70253">
                  <c:v>-4.8118399999999999E-2</c:v>
                </c:pt>
                <c:pt idx="70254">
                  <c:v>-4.7484899999999997E-2</c:v>
                </c:pt>
                <c:pt idx="70255">
                  <c:v>-4.6820399999999998E-2</c:v>
                </c:pt>
                <c:pt idx="70256">
                  <c:v>-4.6124600000000002E-2</c:v>
                </c:pt>
                <c:pt idx="70257">
                  <c:v>-4.5397600000000003E-2</c:v>
                </c:pt>
                <c:pt idx="70258">
                  <c:v>-4.4640199999999998E-2</c:v>
                </c:pt>
                <c:pt idx="70259">
                  <c:v>-4.3853499999999997E-2</c:v>
                </c:pt>
                <c:pt idx="70260">
                  <c:v>-4.3037899999999997E-2</c:v>
                </c:pt>
                <c:pt idx="70261">
                  <c:v>-4.2194000000000002E-2</c:v>
                </c:pt>
                <c:pt idx="70262">
                  <c:v>-4.1323100000000001E-2</c:v>
                </c:pt>
                <c:pt idx="70263">
                  <c:v>-4.0426799999999999E-2</c:v>
                </c:pt>
                <c:pt idx="70264">
                  <c:v>-3.9507E-2</c:v>
                </c:pt>
                <c:pt idx="70265">
                  <c:v>-3.8564899999999999E-2</c:v>
                </c:pt>
                <c:pt idx="70266">
                  <c:v>-3.7602099999999999E-2</c:v>
                </c:pt>
                <c:pt idx="70267">
                  <c:v>-3.6619899999999997E-2</c:v>
                </c:pt>
                <c:pt idx="70268">
                  <c:v>-3.5619600000000001E-2</c:v>
                </c:pt>
                <c:pt idx="70269">
                  <c:v>-3.4602399999999998E-2</c:v>
                </c:pt>
                <c:pt idx="70270">
                  <c:v>-3.3569700000000001E-2</c:v>
                </c:pt>
                <c:pt idx="70271">
                  <c:v>-3.2522200000000001E-2</c:v>
                </c:pt>
                <c:pt idx="70272">
                  <c:v>-3.1461299999999998E-2</c:v>
                </c:pt>
                <c:pt idx="70273">
                  <c:v>-3.0388499999999999E-2</c:v>
                </c:pt>
                <c:pt idx="70274">
                  <c:v>-2.9305299999999999E-2</c:v>
                </c:pt>
                <c:pt idx="70275">
                  <c:v>-2.8213200000000001E-2</c:v>
                </c:pt>
                <c:pt idx="70276">
                  <c:v>-2.7114099999999999E-2</c:v>
                </c:pt>
                <c:pt idx="70277">
                  <c:v>-2.6009999999999998E-2</c:v>
                </c:pt>
                <c:pt idx="70278">
                  <c:v>-2.4901699999999999E-2</c:v>
                </c:pt>
                <c:pt idx="70279">
                  <c:v>-2.3788900000000002E-2</c:v>
                </c:pt>
                <c:pt idx="70280">
                  <c:v>-2.2672100000000001E-2</c:v>
                </c:pt>
                <c:pt idx="70281">
                  <c:v>-2.1553099999999999E-2</c:v>
                </c:pt>
                <c:pt idx="70282">
                  <c:v>-2.04342E-2</c:v>
                </c:pt>
                <c:pt idx="70283">
                  <c:v>-1.9316900000000001E-2</c:v>
                </c:pt>
                <c:pt idx="70284">
                  <c:v>-1.8202200000000002E-2</c:v>
                </c:pt>
                <c:pt idx="70285">
                  <c:v>-1.70914E-2</c:v>
                </c:pt>
                <c:pt idx="70286">
                  <c:v>-1.5985300000000001E-2</c:v>
                </c:pt>
                <c:pt idx="70287">
                  <c:v>-1.48846E-2</c:v>
                </c:pt>
                <c:pt idx="70288">
                  <c:v>-1.37906E-2</c:v>
                </c:pt>
                <c:pt idx="70289">
                  <c:v>-1.2705299999999999E-2</c:v>
                </c:pt>
                <c:pt idx="70290">
                  <c:v>-1.1629799999999999E-2</c:v>
                </c:pt>
                <c:pt idx="70291">
                  <c:v>-1.0564499999999999E-2</c:v>
                </c:pt>
                <c:pt idx="70292" formatCode="0.00E+00">
                  <c:v>-9.5104500000000002E-3</c:v>
                </c:pt>
                <c:pt idx="70293" formatCode="0.00E+00">
                  <c:v>-8.4694000000000002E-3</c:v>
                </c:pt>
                <c:pt idx="70294" formatCode="0.00E+00">
                  <c:v>-7.4429400000000003E-3</c:v>
                </c:pt>
                <c:pt idx="70295" formatCode="0.00E+00">
                  <c:v>-6.4325800000000002E-3</c:v>
                </c:pt>
                <c:pt idx="70296" formatCode="0.00E+00">
                  <c:v>-5.4399599999999998E-3</c:v>
                </c:pt>
                <c:pt idx="70297" formatCode="0.00E+00">
                  <c:v>-4.4662199999999999E-3</c:v>
                </c:pt>
                <c:pt idx="70298" formatCode="0.00E+00">
                  <c:v>-3.5116100000000001E-3</c:v>
                </c:pt>
                <c:pt idx="70299" formatCode="0.00E+00">
                  <c:v>-2.5759799999999998E-3</c:v>
                </c:pt>
                <c:pt idx="70300" formatCode="0.00E+00">
                  <c:v>-1.6594100000000001E-3</c:v>
                </c:pt>
                <c:pt idx="70301" formatCode="0.00E+00">
                  <c:v>-7.6233599999999996E-4</c:v>
                </c:pt>
                <c:pt idx="70302" formatCode="0.00E+00">
                  <c:v>1.14518E-4</c:v>
                </c:pt>
                <c:pt idx="70303" formatCode="0.00E+00">
                  <c:v>9.70451E-4</c:v>
                </c:pt>
                <c:pt idx="70304" formatCode="0.00E+00">
                  <c:v>1.80495E-3</c:v>
                </c:pt>
                <c:pt idx="70305" formatCode="0.00E+00">
                  <c:v>2.61728E-3</c:v>
                </c:pt>
                <c:pt idx="70306" formatCode="0.00E+00">
                  <c:v>3.4059899999999998E-3</c:v>
                </c:pt>
                <c:pt idx="70307" formatCode="0.00E+00">
                  <c:v>4.1693900000000002E-3</c:v>
                </c:pt>
                <c:pt idx="70308" formatCode="0.00E+00">
                  <c:v>4.9063199999999996E-3</c:v>
                </c:pt>
                <c:pt idx="70309" formatCode="0.00E+00">
                  <c:v>5.6159299999999999E-3</c:v>
                </c:pt>
                <c:pt idx="70310" formatCode="0.00E+00">
                  <c:v>6.2972999999999996E-3</c:v>
                </c:pt>
                <c:pt idx="70311" formatCode="0.00E+00">
                  <c:v>6.94964E-3</c:v>
                </c:pt>
                <c:pt idx="70312" formatCode="0.00E+00">
                  <c:v>7.5725999999999996E-3</c:v>
                </c:pt>
                <c:pt idx="70313" formatCode="0.00E+00">
                  <c:v>8.1660799999999992E-3</c:v>
                </c:pt>
                <c:pt idx="70314" formatCode="0.00E+00">
                  <c:v>8.7298800000000006E-3</c:v>
                </c:pt>
                <c:pt idx="70315" formatCode="0.00E+00">
                  <c:v>9.2637599999999994E-3</c:v>
                </c:pt>
                <c:pt idx="70316" formatCode="0.00E+00">
                  <c:v>9.7675000000000001E-3</c:v>
                </c:pt>
                <c:pt idx="70317">
                  <c:v>1.0240900000000001E-2</c:v>
                </c:pt>
                <c:pt idx="70318">
                  <c:v>1.0684000000000001E-2</c:v>
                </c:pt>
                <c:pt idx="70319">
                  <c:v>1.10977E-2</c:v>
                </c:pt>
                <c:pt idx="70320">
                  <c:v>1.1482900000000001E-2</c:v>
                </c:pt>
                <c:pt idx="70321">
                  <c:v>1.1840099999999999E-2</c:v>
                </c:pt>
                <c:pt idx="70322">
                  <c:v>1.2169900000000001E-2</c:v>
                </c:pt>
                <c:pt idx="70323">
                  <c:v>1.24729E-2</c:v>
                </c:pt>
                <c:pt idx="70324">
                  <c:v>1.2749099999999999E-2</c:v>
                </c:pt>
                <c:pt idx="70325">
                  <c:v>1.29973E-2</c:v>
                </c:pt>
                <c:pt idx="70326">
                  <c:v>1.32167E-2</c:v>
                </c:pt>
                <c:pt idx="70327">
                  <c:v>1.34076E-2</c:v>
                </c:pt>
                <c:pt idx="70328">
                  <c:v>1.357E-2</c:v>
                </c:pt>
                <c:pt idx="70329">
                  <c:v>1.37039E-2</c:v>
                </c:pt>
                <c:pt idx="70330">
                  <c:v>1.3809399999999999E-2</c:v>
                </c:pt>
                <c:pt idx="70331">
                  <c:v>1.3887099999999999E-2</c:v>
                </c:pt>
                <c:pt idx="70332">
                  <c:v>1.3937400000000001E-2</c:v>
                </c:pt>
                <c:pt idx="70333">
                  <c:v>1.3960200000000001E-2</c:v>
                </c:pt>
                <c:pt idx="70334">
                  <c:v>1.39556E-2</c:v>
                </c:pt>
                <c:pt idx="70335">
                  <c:v>1.39238E-2</c:v>
                </c:pt>
                <c:pt idx="70336">
                  <c:v>1.3864700000000001E-2</c:v>
                </c:pt>
                <c:pt idx="70337">
                  <c:v>1.37793E-2</c:v>
                </c:pt>
                <c:pt idx="70338">
                  <c:v>1.36685E-2</c:v>
                </c:pt>
                <c:pt idx="70339">
                  <c:v>1.3533399999999999E-2</c:v>
                </c:pt>
                <c:pt idx="70340">
                  <c:v>1.3373700000000001E-2</c:v>
                </c:pt>
                <c:pt idx="70341">
                  <c:v>1.3189299999999999E-2</c:v>
                </c:pt>
                <c:pt idx="70342">
                  <c:v>1.29804E-2</c:v>
                </c:pt>
                <c:pt idx="70343">
                  <c:v>1.27481E-2</c:v>
                </c:pt>
                <c:pt idx="70344">
                  <c:v>1.2493799999999999E-2</c:v>
                </c:pt>
                <c:pt idx="70345">
                  <c:v>1.22192E-2</c:v>
                </c:pt>
                <c:pt idx="70346">
                  <c:v>1.19255E-2</c:v>
                </c:pt>
                <c:pt idx="70347">
                  <c:v>1.16133E-2</c:v>
                </c:pt>
                <c:pt idx="70348">
                  <c:v>1.12838E-2</c:v>
                </c:pt>
                <c:pt idx="70349">
                  <c:v>1.0938E-2</c:v>
                </c:pt>
                <c:pt idx="70350">
                  <c:v>1.0576199999999999E-2</c:v>
                </c:pt>
                <c:pt idx="70351">
                  <c:v>1.0197899999999999E-2</c:v>
                </c:pt>
                <c:pt idx="70352" formatCode="0.00E+00">
                  <c:v>9.8032799999999993E-3</c:v>
                </c:pt>
                <c:pt idx="70353" formatCode="0.00E+00">
                  <c:v>9.3931699999999993E-3</c:v>
                </c:pt>
                <c:pt idx="70354" formatCode="0.00E+00">
                  <c:v>8.9685800000000003E-3</c:v>
                </c:pt>
                <c:pt idx="70355" formatCode="0.00E+00">
                  <c:v>8.5304600000000001E-3</c:v>
                </c:pt>
                <c:pt idx="70356" formatCode="0.00E+00">
                  <c:v>8.0797899999999999E-3</c:v>
                </c:pt>
                <c:pt idx="70357" formatCode="0.00E+00">
                  <c:v>7.6174099999999998E-3</c:v>
                </c:pt>
                <c:pt idx="70358" formatCode="0.00E+00">
                  <c:v>7.1436399999999997E-3</c:v>
                </c:pt>
                <c:pt idx="70359" formatCode="0.00E+00">
                  <c:v>6.6585400000000001E-3</c:v>
                </c:pt>
                <c:pt idx="70360" formatCode="0.00E+00">
                  <c:v>6.1625100000000004E-3</c:v>
                </c:pt>
                <c:pt idx="70361" formatCode="0.00E+00">
                  <c:v>5.6565000000000001E-3</c:v>
                </c:pt>
                <c:pt idx="70362" formatCode="0.00E+00">
                  <c:v>5.1417399999999997E-3</c:v>
                </c:pt>
                <c:pt idx="70363" formatCode="0.00E+00">
                  <c:v>4.6195400000000001E-3</c:v>
                </c:pt>
                <c:pt idx="70364" formatCode="0.00E+00">
                  <c:v>4.0915300000000003E-3</c:v>
                </c:pt>
                <c:pt idx="70365" formatCode="0.00E+00">
                  <c:v>3.5596E-3</c:v>
                </c:pt>
                <c:pt idx="70366" formatCode="0.00E+00">
                  <c:v>3.0250300000000002E-3</c:v>
                </c:pt>
                <c:pt idx="70367" formatCode="0.00E+00">
                  <c:v>2.4884099999999999E-3</c:v>
                </c:pt>
                <c:pt idx="70368" formatCode="0.00E+00">
                  <c:v>1.9501500000000001E-3</c:v>
                </c:pt>
                <c:pt idx="70369" formatCode="0.00E+00">
                  <c:v>1.4104899999999999E-3</c:v>
                </c:pt>
                <c:pt idx="70370" formatCode="0.00E+00">
                  <c:v>8.6960300000000004E-4</c:v>
                </c:pt>
                <c:pt idx="70371" formatCode="0.00E+00">
                  <c:v>3.2822199999999998E-4</c:v>
                </c:pt>
                <c:pt idx="70372" formatCode="0.00E+00">
                  <c:v>-2.1207299999999999E-4</c:v>
                </c:pt>
                <c:pt idx="70373" formatCode="0.00E+00">
                  <c:v>-7.4982599999999999E-4</c:v>
                </c:pt>
                <c:pt idx="70374" formatCode="0.00E+00">
                  <c:v>-1.2849300000000001E-3</c:v>
                </c:pt>
                <c:pt idx="70375" formatCode="0.00E+00">
                  <c:v>-1.81813E-3</c:v>
                </c:pt>
                <c:pt idx="70376" formatCode="0.00E+00">
                  <c:v>-2.3496400000000001E-3</c:v>
                </c:pt>
                <c:pt idx="70377" formatCode="0.00E+00">
                  <c:v>-2.8788300000000002E-3</c:v>
                </c:pt>
                <c:pt idx="70378" formatCode="0.00E+00">
                  <c:v>-3.4050899999999999E-3</c:v>
                </c:pt>
                <c:pt idx="70379" formatCode="0.00E+00">
                  <c:v>-3.9284799999999998E-3</c:v>
                </c:pt>
                <c:pt idx="70380" formatCode="0.00E+00">
                  <c:v>-4.4489100000000004E-3</c:v>
                </c:pt>
                <c:pt idx="70381" formatCode="0.00E+00">
                  <c:v>-4.9651000000000001E-3</c:v>
                </c:pt>
                <c:pt idx="70382" formatCode="0.00E+00">
                  <c:v>-5.4750700000000003E-3</c:v>
                </c:pt>
                <c:pt idx="70383" formatCode="0.00E+00">
                  <c:v>-5.9774800000000003E-3</c:v>
                </c:pt>
                <c:pt idx="70384" formatCode="0.00E+00">
                  <c:v>-6.4718500000000003E-3</c:v>
                </c:pt>
                <c:pt idx="70385" formatCode="0.00E+00">
                  <c:v>-6.9578299999999999E-3</c:v>
                </c:pt>
                <c:pt idx="70386" formatCode="0.00E+00">
                  <c:v>-7.4352400000000001E-3</c:v>
                </c:pt>
                <c:pt idx="70387" formatCode="0.00E+00">
                  <c:v>-7.9043299999999993E-3</c:v>
                </c:pt>
                <c:pt idx="70388" formatCode="0.00E+00">
                  <c:v>-8.3649499999999995E-3</c:v>
                </c:pt>
                <c:pt idx="70389" formatCode="0.00E+00">
                  <c:v>-8.8160400000000007E-3</c:v>
                </c:pt>
                <c:pt idx="70390" formatCode="0.00E+00">
                  <c:v>-9.2569699999999998E-3</c:v>
                </c:pt>
                <c:pt idx="70391" formatCode="0.00E+00">
                  <c:v>-9.6883899999999998E-3</c:v>
                </c:pt>
                <c:pt idx="70392">
                  <c:v>-1.0111200000000001E-2</c:v>
                </c:pt>
                <c:pt idx="70393">
                  <c:v>-1.0525400000000001E-2</c:v>
                </c:pt>
                <c:pt idx="70394">
                  <c:v>-1.0931E-2</c:v>
                </c:pt>
                <c:pt idx="70395">
                  <c:v>-1.13285E-2</c:v>
                </c:pt>
                <c:pt idx="70396">
                  <c:v>-1.17181E-2</c:v>
                </c:pt>
                <c:pt idx="70397">
                  <c:v>-1.21E-2</c:v>
                </c:pt>
                <c:pt idx="70398">
                  <c:v>-1.24738E-2</c:v>
                </c:pt>
                <c:pt idx="70399">
                  <c:v>-1.2838799999999999E-2</c:v>
                </c:pt>
                <c:pt idx="70400">
                  <c:v>-1.31935E-2</c:v>
                </c:pt>
                <c:pt idx="70401">
                  <c:v>-1.35368E-2</c:v>
                </c:pt>
                <c:pt idx="70402">
                  <c:v>-1.3869299999999999E-2</c:v>
                </c:pt>
                <c:pt idx="70403">
                  <c:v>-1.4193000000000001E-2</c:v>
                </c:pt>
                <c:pt idx="70404">
                  <c:v>-1.45094E-2</c:v>
                </c:pt>
                <c:pt idx="70405">
                  <c:v>-1.48188E-2</c:v>
                </c:pt>
                <c:pt idx="70406">
                  <c:v>-1.512E-2</c:v>
                </c:pt>
                <c:pt idx="70407">
                  <c:v>-1.5411599999999999E-2</c:v>
                </c:pt>
                <c:pt idx="70408">
                  <c:v>-1.5693100000000001E-2</c:v>
                </c:pt>
                <c:pt idx="70409">
                  <c:v>-1.5965199999999999E-2</c:v>
                </c:pt>
                <c:pt idx="70410">
                  <c:v>-1.6228300000000001E-2</c:v>
                </c:pt>
                <c:pt idx="70411">
                  <c:v>-1.6482699999999999E-2</c:v>
                </c:pt>
                <c:pt idx="70412">
                  <c:v>-1.6729299999999999E-2</c:v>
                </c:pt>
                <c:pt idx="70413">
                  <c:v>-1.6969000000000001E-2</c:v>
                </c:pt>
                <c:pt idx="70414">
                  <c:v>-1.7202200000000001E-2</c:v>
                </c:pt>
                <c:pt idx="70415">
                  <c:v>-1.7429500000000001E-2</c:v>
                </c:pt>
                <c:pt idx="70416">
                  <c:v>-1.7651699999999999E-2</c:v>
                </c:pt>
                <c:pt idx="70417">
                  <c:v>-1.78689E-2</c:v>
                </c:pt>
                <c:pt idx="70418">
                  <c:v>-1.8081E-2</c:v>
                </c:pt>
                <c:pt idx="70419">
                  <c:v>-1.82877E-2</c:v>
                </c:pt>
                <c:pt idx="70420">
                  <c:v>-1.8489200000000001E-2</c:v>
                </c:pt>
                <c:pt idx="70421">
                  <c:v>-1.8686100000000001E-2</c:v>
                </c:pt>
                <c:pt idx="70422">
                  <c:v>-1.88784E-2</c:v>
                </c:pt>
                <c:pt idx="70423">
                  <c:v>-1.9066E-2</c:v>
                </c:pt>
                <c:pt idx="70424">
                  <c:v>-1.9249100000000002E-2</c:v>
                </c:pt>
                <c:pt idx="70425">
                  <c:v>-1.9427900000000001E-2</c:v>
                </c:pt>
                <c:pt idx="70426">
                  <c:v>-1.9601799999999999E-2</c:v>
                </c:pt>
                <c:pt idx="70427">
                  <c:v>-1.9770300000000001E-2</c:v>
                </c:pt>
                <c:pt idx="70428">
                  <c:v>-1.9933200000000002E-2</c:v>
                </c:pt>
                <c:pt idx="70429">
                  <c:v>-2.0090899999999998E-2</c:v>
                </c:pt>
                <c:pt idx="70430">
                  <c:v>-2.0243799999999999E-2</c:v>
                </c:pt>
                <c:pt idx="70431">
                  <c:v>-2.03926E-2</c:v>
                </c:pt>
                <c:pt idx="70432">
                  <c:v>-2.0537699999999999E-2</c:v>
                </c:pt>
                <c:pt idx="70433">
                  <c:v>-2.0679699999999999E-2</c:v>
                </c:pt>
                <c:pt idx="70434">
                  <c:v>-2.08186E-2</c:v>
                </c:pt>
                <c:pt idx="70435">
                  <c:v>-2.0953900000000001E-2</c:v>
                </c:pt>
                <c:pt idx="70436">
                  <c:v>-2.1085900000000001E-2</c:v>
                </c:pt>
                <c:pt idx="70437">
                  <c:v>-2.1215899999999999E-2</c:v>
                </c:pt>
                <c:pt idx="70438">
                  <c:v>-2.1345599999999999E-2</c:v>
                </c:pt>
                <c:pt idx="70439">
                  <c:v>-2.14758E-2</c:v>
                </c:pt>
                <c:pt idx="70440">
                  <c:v>-2.1607299999999999E-2</c:v>
                </c:pt>
                <c:pt idx="70441">
                  <c:v>-2.17404E-2</c:v>
                </c:pt>
                <c:pt idx="70442">
                  <c:v>-2.18759E-2</c:v>
                </c:pt>
                <c:pt idx="70443">
                  <c:v>-2.2014100000000002E-2</c:v>
                </c:pt>
                <c:pt idx="70444">
                  <c:v>-2.2154799999999999E-2</c:v>
                </c:pt>
                <c:pt idx="70445">
                  <c:v>-2.2297299999999999E-2</c:v>
                </c:pt>
                <c:pt idx="70446">
                  <c:v>-2.24415E-2</c:v>
                </c:pt>
                <c:pt idx="70447">
                  <c:v>-2.2587699999999999E-2</c:v>
                </c:pt>
                <c:pt idx="70448">
                  <c:v>-2.2736099999999999E-2</c:v>
                </c:pt>
                <c:pt idx="70449">
                  <c:v>-2.28866E-2</c:v>
                </c:pt>
                <c:pt idx="70450">
                  <c:v>-2.3038900000000001E-2</c:v>
                </c:pt>
                <c:pt idx="70451">
                  <c:v>-2.3192600000000001E-2</c:v>
                </c:pt>
                <c:pt idx="70452">
                  <c:v>-2.3347400000000001E-2</c:v>
                </c:pt>
                <c:pt idx="70453">
                  <c:v>-2.3503799999999998E-2</c:v>
                </c:pt>
                <c:pt idx="70454">
                  <c:v>-2.3662200000000001E-2</c:v>
                </c:pt>
                <c:pt idx="70455">
                  <c:v>-2.38225E-2</c:v>
                </c:pt>
                <c:pt idx="70456">
                  <c:v>-2.3984599999999998E-2</c:v>
                </c:pt>
                <c:pt idx="70457">
                  <c:v>-2.4149E-2</c:v>
                </c:pt>
                <c:pt idx="70458">
                  <c:v>-2.4315799999999999E-2</c:v>
                </c:pt>
                <c:pt idx="70459">
                  <c:v>-2.4485400000000001E-2</c:v>
                </c:pt>
                <c:pt idx="70460">
                  <c:v>-2.46579E-2</c:v>
                </c:pt>
                <c:pt idx="70461">
                  <c:v>-2.4833600000000001E-2</c:v>
                </c:pt>
                <c:pt idx="70462">
                  <c:v>-2.5011800000000001E-2</c:v>
                </c:pt>
                <c:pt idx="70463">
                  <c:v>-2.5191999999999999E-2</c:v>
                </c:pt>
                <c:pt idx="70464">
                  <c:v>-2.5373900000000001E-2</c:v>
                </c:pt>
                <c:pt idx="70465">
                  <c:v>-2.55575E-2</c:v>
                </c:pt>
                <c:pt idx="70466">
                  <c:v>-2.57427E-2</c:v>
                </c:pt>
                <c:pt idx="70467">
                  <c:v>-2.5929199999999999E-2</c:v>
                </c:pt>
                <c:pt idx="70468">
                  <c:v>-2.6116899999999998E-2</c:v>
                </c:pt>
                <c:pt idx="70469">
                  <c:v>-2.6305599999999998E-2</c:v>
                </c:pt>
                <c:pt idx="70470">
                  <c:v>-2.64946E-2</c:v>
                </c:pt>
                <c:pt idx="70471">
                  <c:v>-2.6683800000000001E-2</c:v>
                </c:pt>
                <c:pt idx="70472">
                  <c:v>-2.68732E-2</c:v>
                </c:pt>
                <c:pt idx="70473">
                  <c:v>-2.7062800000000001E-2</c:v>
                </c:pt>
                <c:pt idx="70474">
                  <c:v>-2.7251899999999999E-2</c:v>
                </c:pt>
                <c:pt idx="70475">
                  <c:v>-2.74398E-2</c:v>
                </c:pt>
                <c:pt idx="70476">
                  <c:v>-2.7625500000000001E-2</c:v>
                </c:pt>
                <c:pt idx="70477">
                  <c:v>-2.7808599999999999E-2</c:v>
                </c:pt>
                <c:pt idx="70478">
                  <c:v>-2.7988900000000001E-2</c:v>
                </c:pt>
                <c:pt idx="70479">
                  <c:v>-2.8166299999999998E-2</c:v>
                </c:pt>
                <c:pt idx="70480">
                  <c:v>-2.8340799999999999E-2</c:v>
                </c:pt>
                <c:pt idx="70481">
                  <c:v>-2.85118E-2</c:v>
                </c:pt>
                <c:pt idx="70482">
                  <c:v>-2.86783E-2</c:v>
                </c:pt>
                <c:pt idx="70483">
                  <c:v>-2.8839299999999998E-2</c:v>
                </c:pt>
                <c:pt idx="70484">
                  <c:v>-2.8994099999999998E-2</c:v>
                </c:pt>
                <c:pt idx="70485">
                  <c:v>-2.91417E-2</c:v>
                </c:pt>
                <c:pt idx="70486">
                  <c:v>-2.92812E-2</c:v>
                </c:pt>
                <c:pt idx="70487">
                  <c:v>-2.9411900000000001E-2</c:v>
                </c:pt>
                <c:pt idx="70488">
                  <c:v>-2.9533299999999998E-2</c:v>
                </c:pt>
                <c:pt idx="70489">
                  <c:v>-2.96446E-2</c:v>
                </c:pt>
                <c:pt idx="70490">
                  <c:v>-2.9745500000000001E-2</c:v>
                </c:pt>
                <c:pt idx="70491">
                  <c:v>-2.9836000000000001E-2</c:v>
                </c:pt>
                <c:pt idx="70492">
                  <c:v>-2.9915799999999999E-2</c:v>
                </c:pt>
                <c:pt idx="70493">
                  <c:v>-2.99846E-2</c:v>
                </c:pt>
                <c:pt idx="70494">
                  <c:v>-3.00419E-2</c:v>
                </c:pt>
                <c:pt idx="70495">
                  <c:v>-3.0087200000000001E-2</c:v>
                </c:pt>
                <c:pt idx="70496">
                  <c:v>-3.0119799999999999E-2</c:v>
                </c:pt>
                <c:pt idx="70497">
                  <c:v>-3.01394E-2</c:v>
                </c:pt>
                <c:pt idx="70498">
                  <c:v>-3.0145600000000002E-2</c:v>
                </c:pt>
                <c:pt idx="70499">
                  <c:v>-3.01382E-2</c:v>
                </c:pt>
                <c:pt idx="70500">
                  <c:v>-3.01166E-2</c:v>
                </c:pt>
                <c:pt idx="70501">
                  <c:v>-3.0080200000000001E-2</c:v>
                </c:pt>
                <c:pt idx="70502">
                  <c:v>-3.0028800000000001E-2</c:v>
                </c:pt>
                <c:pt idx="70503">
                  <c:v>-2.9961700000000001E-2</c:v>
                </c:pt>
                <c:pt idx="70504">
                  <c:v>-2.9878600000000002E-2</c:v>
                </c:pt>
                <c:pt idx="70505">
                  <c:v>-2.9779300000000002E-2</c:v>
                </c:pt>
                <c:pt idx="70506">
                  <c:v>-2.9664099999999999E-2</c:v>
                </c:pt>
                <c:pt idx="70507">
                  <c:v>-2.95325E-2</c:v>
                </c:pt>
                <c:pt idx="70508">
                  <c:v>-2.9383900000000001E-2</c:v>
                </c:pt>
                <c:pt idx="70509">
                  <c:v>-2.9217699999999999E-2</c:v>
                </c:pt>
                <c:pt idx="70510">
                  <c:v>-2.9034000000000001E-2</c:v>
                </c:pt>
                <c:pt idx="70511">
                  <c:v>-2.8833000000000001E-2</c:v>
                </c:pt>
                <c:pt idx="70512">
                  <c:v>-2.86146E-2</c:v>
                </c:pt>
                <c:pt idx="70513">
                  <c:v>-2.83787E-2</c:v>
                </c:pt>
                <c:pt idx="70514">
                  <c:v>-2.8125000000000001E-2</c:v>
                </c:pt>
                <c:pt idx="70515">
                  <c:v>-2.7853599999999999E-2</c:v>
                </c:pt>
                <c:pt idx="70516">
                  <c:v>-2.7564600000000002E-2</c:v>
                </c:pt>
                <c:pt idx="70517">
                  <c:v>-2.7257699999999999E-2</c:v>
                </c:pt>
                <c:pt idx="70518">
                  <c:v>-2.69316E-2</c:v>
                </c:pt>
                <c:pt idx="70519">
                  <c:v>-2.6586100000000001E-2</c:v>
                </c:pt>
                <c:pt idx="70520">
                  <c:v>-2.6221999999999999E-2</c:v>
                </c:pt>
                <c:pt idx="70521">
                  <c:v>-2.5840100000000001E-2</c:v>
                </c:pt>
                <c:pt idx="70522">
                  <c:v>-2.54408E-2</c:v>
                </c:pt>
                <c:pt idx="70523">
                  <c:v>-2.5024299999999999E-2</c:v>
                </c:pt>
                <c:pt idx="70524">
                  <c:v>-2.4590399999999998E-2</c:v>
                </c:pt>
                <c:pt idx="70525">
                  <c:v>-2.4139500000000001E-2</c:v>
                </c:pt>
                <c:pt idx="70526">
                  <c:v>-2.3672700000000001E-2</c:v>
                </c:pt>
                <c:pt idx="70527">
                  <c:v>-2.3189100000000001E-2</c:v>
                </c:pt>
                <c:pt idx="70528">
                  <c:v>-2.2683100000000001E-2</c:v>
                </c:pt>
                <c:pt idx="70529">
                  <c:v>-2.2153300000000001E-2</c:v>
                </c:pt>
                <c:pt idx="70530">
                  <c:v>-2.16067E-2</c:v>
                </c:pt>
                <c:pt idx="70531">
                  <c:v>-2.1045600000000001E-2</c:v>
                </c:pt>
                <c:pt idx="70532">
                  <c:v>-2.0466700000000001E-2</c:v>
                </c:pt>
                <c:pt idx="70533">
                  <c:v>-1.9869999999999999E-2</c:v>
                </c:pt>
                <c:pt idx="70534">
                  <c:v>-1.9257799999999999E-2</c:v>
                </c:pt>
                <c:pt idx="70535">
                  <c:v>-1.8631100000000001E-2</c:v>
                </c:pt>
                <c:pt idx="70536">
                  <c:v>-1.7989999999999999E-2</c:v>
                </c:pt>
                <c:pt idx="70537">
                  <c:v>-1.7334100000000002E-2</c:v>
                </c:pt>
                <c:pt idx="70538">
                  <c:v>-1.6663000000000001E-2</c:v>
                </c:pt>
                <c:pt idx="70539">
                  <c:v>-1.59773E-2</c:v>
                </c:pt>
                <c:pt idx="70540">
                  <c:v>-1.5277600000000001E-2</c:v>
                </c:pt>
                <c:pt idx="70541">
                  <c:v>-1.4565E-2</c:v>
                </c:pt>
                <c:pt idx="70542">
                  <c:v>-1.3840099999999999E-2</c:v>
                </c:pt>
                <c:pt idx="70543">
                  <c:v>-1.31042E-2</c:v>
                </c:pt>
                <c:pt idx="70544">
                  <c:v>-1.23584E-2</c:v>
                </c:pt>
                <c:pt idx="70545">
                  <c:v>-1.1603799999999999E-2</c:v>
                </c:pt>
                <c:pt idx="70546">
                  <c:v>-1.08412E-2</c:v>
                </c:pt>
                <c:pt idx="70547">
                  <c:v>-1.00713E-2</c:v>
                </c:pt>
                <c:pt idx="70548" formatCode="0.00E+00">
                  <c:v>-9.2947299999999993E-3</c:v>
                </c:pt>
                <c:pt idx="70549" formatCode="0.00E+00">
                  <c:v>-8.5118399999999997E-3</c:v>
                </c:pt>
                <c:pt idx="70550" formatCode="0.00E+00">
                  <c:v>-7.7228699999999997E-3</c:v>
                </c:pt>
                <c:pt idx="70551" formatCode="0.00E+00">
                  <c:v>-6.9283900000000004E-3</c:v>
                </c:pt>
                <c:pt idx="70552" formatCode="0.00E+00">
                  <c:v>-6.1294100000000001E-3</c:v>
                </c:pt>
                <c:pt idx="70553" formatCode="0.00E+00">
                  <c:v>-5.3271000000000004E-3</c:v>
                </c:pt>
                <c:pt idx="70554" formatCode="0.00E+00">
                  <c:v>-4.5222099999999996E-3</c:v>
                </c:pt>
                <c:pt idx="70555" formatCode="0.00E+00">
                  <c:v>-3.7155999999999999E-3</c:v>
                </c:pt>
                <c:pt idx="70556" formatCode="0.00E+00">
                  <c:v>-2.9083799999999999E-3</c:v>
                </c:pt>
                <c:pt idx="70557" formatCode="0.00E+00">
                  <c:v>-2.1015399999999998E-3</c:v>
                </c:pt>
                <c:pt idx="70558" formatCode="0.00E+00">
                  <c:v>-1.2957699999999999E-3</c:v>
                </c:pt>
                <c:pt idx="70559" formatCode="0.00E+00">
                  <c:v>-4.9141500000000004E-4</c:v>
                </c:pt>
                <c:pt idx="70560" formatCode="0.00E+00">
                  <c:v>3.11191E-4</c:v>
                </c:pt>
                <c:pt idx="70561" formatCode="0.00E+00">
                  <c:v>1.11114E-3</c:v>
                </c:pt>
                <c:pt idx="70562" formatCode="0.00E+00">
                  <c:v>1.9073499999999999E-3</c:v>
                </c:pt>
                <c:pt idx="70563" formatCode="0.00E+00">
                  <c:v>2.69908E-3</c:v>
                </c:pt>
                <c:pt idx="70564" formatCode="0.00E+00">
                  <c:v>3.48548E-3</c:v>
                </c:pt>
                <c:pt idx="70565" formatCode="0.00E+00">
                  <c:v>4.2655599999999998E-3</c:v>
                </c:pt>
                <c:pt idx="70566" formatCode="0.00E+00">
                  <c:v>5.0385500000000001E-3</c:v>
                </c:pt>
                <c:pt idx="70567" formatCode="0.00E+00">
                  <c:v>5.8035200000000004E-3</c:v>
                </c:pt>
                <c:pt idx="70568" formatCode="0.00E+00">
                  <c:v>6.5593300000000004E-3</c:v>
                </c:pt>
                <c:pt idx="70569" formatCode="0.00E+00">
                  <c:v>7.30497E-3</c:v>
                </c:pt>
                <c:pt idx="70570" formatCode="0.00E+00">
                  <c:v>8.0397100000000003E-3</c:v>
                </c:pt>
                <c:pt idx="70571" formatCode="0.00E+00">
                  <c:v>8.7628600000000008E-3</c:v>
                </c:pt>
                <c:pt idx="70572" formatCode="0.00E+00">
                  <c:v>9.4733600000000001E-3</c:v>
                </c:pt>
                <c:pt idx="70573">
                  <c:v>1.01697E-2</c:v>
                </c:pt>
                <c:pt idx="70574">
                  <c:v>1.08506E-2</c:v>
                </c:pt>
                <c:pt idx="70575">
                  <c:v>1.15149E-2</c:v>
                </c:pt>
                <c:pt idx="70576">
                  <c:v>1.21619E-2</c:v>
                </c:pt>
                <c:pt idx="70577">
                  <c:v>1.27913E-2</c:v>
                </c:pt>
                <c:pt idx="70578">
                  <c:v>1.34022E-2</c:v>
                </c:pt>
                <c:pt idx="70579">
                  <c:v>1.39939E-2</c:v>
                </c:pt>
                <c:pt idx="70580">
                  <c:v>1.45656E-2</c:v>
                </c:pt>
                <c:pt idx="70581">
                  <c:v>1.5116599999999999E-2</c:v>
                </c:pt>
                <c:pt idx="70582">
                  <c:v>1.5645800000000001E-2</c:v>
                </c:pt>
                <c:pt idx="70583">
                  <c:v>1.6151800000000001E-2</c:v>
                </c:pt>
                <c:pt idx="70584">
                  <c:v>1.6633800000000001E-2</c:v>
                </c:pt>
                <c:pt idx="70585">
                  <c:v>1.70913E-2</c:v>
                </c:pt>
                <c:pt idx="70586">
                  <c:v>1.75237E-2</c:v>
                </c:pt>
                <c:pt idx="70587">
                  <c:v>1.79309E-2</c:v>
                </c:pt>
                <c:pt idx="70588">
                  <c:v>1.8312100000000001E-2</c:v>
                </c:pt>
                <c:pt idx="70589">
                  <c:v>1.86663E-2</c:v>
                </c:pt>
                <c:pt idx="70590">
                  <c:v>1.8996099999999998E-2</c:v>
                </c:pt>
                <c:pt idx="70591">
                  <c:v>1.9305800000000001E-2</c:v>
                </c:pt>
                <c:pt idx="70592">
                  <c:v>1.9591500000000001E-2</c:v>
                </c:pt>
                <c:pt idx="70593">
                  <c:v>1.9846900000000001E-2</c:v>
                </c:pt>
                <c:pt idx="70594">
                  <c:v>2.00736E-2</c:v>
                </c:pt>
                <c:pt idx="70595">
                  <c:v>2.0274E-2</c:v>
                </c:pt>
                <c:pt idx="70596">
                  <c:v>2.0446700000000002E-2</c:v>
                </c:pt>
                <c:pt idx="70597">
                  <c:v>2.0589900000000001E-2</c:v>
                </c:pt>
                <c:pt idx="70598">
                  <c:v>2.0703599999999999E-2</c:v>
                </c:pt>
                <c:pt idx="70599">
                  <c:v>2.07876E-2</c:v>
                </c:pt>
                <c:pt idx="70600">
                  <c:v>2.0841999999999999E-2</c:v>
                </c:pt>
                <c:pt idx="70601">
                  <c:v>2.08665E-2</c:v>
                </c:pt>
                <c:pt idx="70602">
                  <c:v>2.08612E-2</c:v>
                </c:pt>
                <c:pt idx="70603">
                  <c:v>2.0826399999999998E-2</c:v>
                </c:pt>
                <c:pt idx="70604">
                  <c:v>2.07618E-2</c:v>
                </c:pt>
                <c:pt idx="70605">
                  <c:v>2.06667E-2</c:v>
                </c:pt>
                <c:pt idx="70606">
                  <c:v>2.0540300000000001E-2</c:v>
                </c:pt>
                <c:pt idx="70607">
                  <c:v>2.0381699999999999E-2</c:v>
                </c:pt>
                <c:pt idx="70608">
                  <c:v>2.0191000000000001E-2</c:v>
                </c:pt>
                <c:pt idx="70609">
                  <c:v>1.9968400000000001E-2</c:v>
                </c:pt>
                <c:pt idx="70610">
                  <c:v>1.97144E-2</c:v>
                </c:pt>
                <c:pt idx="70611">
                  <c:v>1.9429600000000002E-2</c:v>
                </c:pt>
                <c:pt idx="70612">
                  <c:v>1.9114599999999999E-2</c:v>
                </c:pt>
                <c:pt idx="70613">
                  <c:v>1.8769999999999998E-2</c:v>
                </c:pt>
                <c:pt idx="70614">
                  <c:v>1.8396099999999999E-2</c:v>
                </c:pt>
                <c:pt idx="70615">
                  <c:v>1.7993100000000001E-2</c:v>
                </c:pt>
                <c:pt idx="70616">
                  <c:v>1.7561299999999998E-2</c:v>
                </c:pt>
                <c:pt idx="70617">
                  <c:v>1.71013E-2</c:v>
                </c:pt>
                <c:pt idx="70618">
                  <c:v>1.66141E-2</c:v>
                </c:pt>
                <c:pt idx="70619">
                  <c:v>1.6100300000000001E-2</c:v>
                </c:pt>
                <c:pt idx="70620">
                  <c:v>1.5560600000000001E-2</c:v>
                </c:pt>
                <c:pt idx="70621">
                  <c:v>1.49956E-2</c:v>
                </c:pt>
                <c:pt idx="70622">
                  <c:v>1.4406800000000001E-2</c:v>
                </c:pt>
                <c:pt idx="70623">
                  <c:v>1.3795E-2</c:v>
                </c:pt>
                <c:pt idx="70624">
                  <c:v>1.31609E-2</c:v>
                </c:pt>
                <c:pt idx="70625">
                  <c:v>1.25048E-2</c:v>
                </c:pt>
                <c:pt idx="70626">
                  <c:v>1.1827000000000001E-2</c:v>
                </c:pt>
                <c:pt idx="70627">
                  <c:v>1.1128000000000001E-2</c:v>
                </c:pt>
                <c:pt idx="70628">
                  <c:v>1.0408499999999999E-2</c:v>
                </c:pt>
                <c:pt idx="70629" formatCode="0.00E+00">
                  <c:v>9.6696500000000001E-3</c:v>
                </c:pt>
                <c:pt idx="70630" formatCode="0.00E+00">
                  <c:v>8.9121600000000006E-3</c:v>
                </c:pt>
                <c:pt idx="70631" formatCode="0.00E+00">
                  <c:v>8.1369200000000006E-3</c:v>
                </c:pt>
                <c:pt idx="70632" formatCode="0.00E+00">
                  <c:v>7.3449500000000003E-3</c:v>
                </c:pt>
                <c:pt idx="70633" formatCode="0.00E+00">
                  <c:v>6.5373200000000001E-3</c:v>
                </c:pt>
                <c:pt idx="70634" formatCode="0.00E+00">
                  <c:v>5.7150600000000001E-3</c:v>
                </c:pt>
                <c:pt idx="70635" formatCode="0.00E+00">
                  <c:v>4.8791399999999997E-3</c:v>
                </c:pt>
                <c:pt idx="70636" formatCode="0.00E+00">
                  <c:v>4.0305499999999999E-3</c:v>
                </c:pt>
                <c:pt idx="70637" formatCode="0.00E+00">
                  <c:v>3.1703600000000001E-3</c:v>
                </c:pt>
                <c:pt idx="70638" formatCode="0.00E+00">
                  <c:v>2.2997600000000001E-3</c:v>
                </c:pt>
                <c:pt idx="70639" formatCode="0.00E+00">
                  <c:v>1.4201999999999999E-3</c:v>
                </c:pt>
                <c:pt idx="70640" formatCode="0.00E+00">
                  <c:v>5.3328999999999996E-4</c:v>
                </c:pt>
                <c:pt idx="70641" formatCode="0.00E+00">
                  <c:v>-3.59716E-4</c:v>
                </c:pt>
                <c:pt idx="70642" formatCode="0.00E+00">
                  <c:v>-1.2579500000000001E-3</c:v>
                </c:pt>
                <c:pt idx="70643" formatCode="0.00E+00">
                  <c:v>-2.1606899999999998E-3</c:v>
                </c:pt>
                <c:pt idx="70644" formatCode="0.00E+00">
                  <c:v>-3.0672099999999999E-3</c:v>
                </c:pt>
                <c:pt idx="70645" formatCode="0.00E+00">
                  <c:v>-3.9766599999999999E-3</c:v>
                </c:pt>
                <c:pt idx="70646" formatCode="0.00E+00">
                  <c:v>-4.88799E-3</c:v>
                </c:pt>
                <c:pt idx="70647" formatCode="0.00E+00">
                  <c:v>-5.8000899999999999E-3</c:v>
                </c:pt>
                <c:pt idx="70648" formatCode="0.00E+00">
                  <c:v>-6.7118100000000003E-3</c:v>
                </c:pt>
                <c:pt idx="70649" formatCode="0.00E+00">
                  <c:v>-7.6218800000000001E-3</c:v>
                </c:pt>
                <c:pt idx="70650" formatCode="0.00E+00">
                  <c:v>-8.5289700000000003E-3</c:v>
                </c:pt>
                <c:pt idx="70651" formatCode="0.00E+00">
                  <c:v>-9.4316799999999996E-3</c:v>
                </c:pt>
                <c:pt idx="70652">
                  <c:v>-1.0328800000000001E-2</c:v>
                </c:pt>
                <c:pt idx="70653">
                  <c:v>-1.12195E-2</c:v>
                </c:pt>
                <c:pt idx="70654">
                  <c:v>-1.21032E-2</c:v>
                </c:pt>
                <c:pt idx="70655">
                  <c:v>-1.29791E-2</c:v>
                </c:pt>
                <c:pt idx="70656">
                  <c:v>-1.3846199999999999E-2</c:v>
                </c:pt>
                <c:pt idx="70657">
                  <c:v>-1.47028E-2</c:v>
                </c:pt>
                <c:pt idx="70658">
                  <c:v>-1.55476E-2</c:v>
                </c:pt>
                <c:pt idx="70659">
                  <c:v>-1.6379299999999999E-2</c:v>
                </c:pt>
                <c:pt idx="70660">
                  <c:v>-1.7197500000000001E-2</c:v>
                </c:pt>
                <c:pt idx="70661">
                  <c:v>-1.80015E-2</c:v>
                </c:pt>
                <c:pt idx="70662">
                  <c:v>-1.8790399999999999E-2</c:v>
                </c:pt>
                <c:pt idx="70663">
                  <c:v>-1.95637E-2</c:v>
                </c:pt>
                <c:pt idx="70664">
                  <c:v>-2.0320299999999999E-2</c:v>
                </c:pt>
                <c:pt idx="70665">
                  <c:v>-2.1058799999999999E-2</c:v>
                </c:pt>
                <c:pt idx="70666">
                  <c:v>-2.17778E-2</c:v>
                </c:pt>
                <c:pt idx="70667">
                  <c:v>-2.24771E-2</c:v>
                </c:pt>
                <c:pt idx="70668">
                  <c:v>-2.3156699999999999E-2</c:v>
                </c:pt>
                <c:pt idx="70669">
                  <c:v>-2.3816199999999999E-2</c:v>
                </c:pt>
                <c:pt idx="70670">
                  <c:v>-2.44551E-2</c:v>
                </c:pt>
                <c:pt idx="70671">
                  <c:v>-2.5072400000000002E-2</c:v>
                </c:pt>
                <c:pt idx="70672">
                  <c:v>-2.5666899999999999E-2</c:v>
                </c:pt>
                <c:pt idx="70673">
                  <c:v>-2.6237900000000001E-2</c:v>
                </c:pt>
                <c:pt idx="70674">
                  <c:v>-2.67844E-2</c:v>
                </c:pt>
                <c:pt idx="70675">
                  <c:v>-2.7305800000000002E-2</c:v>
                </c:pt>
                <c:pt idx="70676">
                  <c:v>-2.7801900000000001E-2</c:v>
                </c:pt>
                <c:pt idx="70677">
                  <c:v>-2.8272200000000001E-2</c:v>
                </c:pt>
                <c:pt idx="70678">
                  <c:v>-2.8716599999999998E-2</c:v>
                </c:pt>
                <c:pt idx="70679">
                  <c:v>-2.9135100000000001E-2</c:v>
                </c:pt>
                <c:pt idx="70680">
                  <c:v>-2.9527399999999999E-2</c:v>
                </c:pt>
                <c:pt idx="70681">
                  <c:v>-2.9892700000000001E-2</c:v>
                </c:pt>
                <c:pt idx="70682">
                  <c:v>-3.02306E-2</c:v>
                </c:pt>
                <c:pt idx="70683">
                  <c:v>-3.0540899999999999E-2</c:v>
                </c:pt>
                <c:pt idx="70684">
                  <c:v>-3.0823099999999999E-2</c:v>
                </c:pt>
                <c:pt idx="70685">
                  <c:v>-3.1076800000000002E-2</c:v>
                </c:pt>
                <c:pt idx="70686">
                  <c:v>-3.1301900000000001E-2</c:v>
                </c:pt>
                <c:pt idx="70687">
                  <c:v>-3.1498499999999999E-2</c:v>
                </c:pt>
                <c:pt idx="70688">
                  <c:v>-3.1666699999999999E-2</c:v>
                </c:pt>
                <c:pt idx="70689">
                  <c:v>-3.1806800000000003E-2</c:v>
                </c:pt>
                <c:pt idx="70690">
                  <c:v>-3.1918700000000001E-2</c:v>
                </c:pt>
                <c:pt idx="70691">
                  <c:v>-3.2002200000000001E-2</c:v>
                </c:pt>
                <c:pt idx="70692">
                  <c:v>-3.20574E-2</c:v>
                </c:pt>
                <c:pt idx="70693">
                  <c:v>-3.2084599999999998E-2</c:v>
                </c:pt>
                <c:pt idx="70694">
                  <c:v>-3.20837E-2</c:v>
                </c:pt>
                <c:pt idx="70695">
                  <c:v>-3.20545E-2</c:v>
                </c:pt>
                <c:pt idx="70696">
                  <c:v>-3.1996999999999998E-2</c:v>
                </c:pt>
                <c:pt idx="70697">
                  <c:v>-3.1911799999999997E-2</c:v>
                </c:pt>
                <c:pt idx="70698">
                  <c:v>-3.1799399999999999E-2</c:v>
                </c:pt>
                <c:pt idx="70699">
                  <c:v>-3.1660099999999997E-2</c:v>
                </c:pt>
                <c:pt idx="70700">
                  <c:v>-3.1494099999999997E-2</c:v>
                </c:pt>
                <c:pt idx="70701">
                  <c:v>-3.1301500000000003E-2</c:v>
                </c:pt>
                <c:pt idx="70702">
                  <c:v>-3.1082499999999999E-2</c:v>
                </c:pt>
                <c:pt idx="70703">
                  <c:v>-3.08375E-2</c:v>
                </c:pt>
                <c:pt idx="70704">
                  <c:v>-3.05671E-2</c:v>
                </c:pt>
                <c:pt idx="70705">
                  <c:v>-3.0272E-2</c:v>
                </c:pt>
                <c:pt idx="70706">
                  <c:v>-2.9952699999999999E-2</c:v>
                </c:pt>
                <c:pt idx="70707">
                  <c:v>-2.9609699999999999E-2</c:v>
                </c:pt>
                <c:pt idx="70708">
                  <c:v>-2.9243700000000001E-2</c:v>
                </c:pt>
                <c:pt idx="70709">
                  <c:v>-2.88553E-2</c:v>
                </c:pt>
                <c:pt idx="70710">
                  <c:v>-2.8444899999999999E-2</c:v>
                </c:pt>
                <c:pt idx="70711">
                  <c:v>-2.8013199999999999E-2</c:v>
                </c:pt>
                <c:pt idx="70712">
                  <c:v>-2.7560600000000001E-2</c:v>
                </c:pt>
                <c:pt idx="70713">
                  <c:v>-2.70876E-2</c:v>
                </c:pt>
                <c:pt idx="70714">
                  <c:v>-2.6594699999999999E-2</c:v>
                </c:pt>
                <c:pt idx="70715">
                  <c:v>-2.60828E-2</c:v>
                </c:pt>
                <c:pt idx="70716">
                  <c:v>-2.5552600000000002E-2</c:v>
                </c:pt>
                <c:pt idx="70717">
                  <c:v>-2.5005200000000002E-2</c:v>
                </c:pt>
                <c:pt idx="70718">
                  <c:v>-2.4441600000000001E-2</c:v>
                </c:pt>
                <c:pt idx="70719">
                  <c:v>-2.3862499999999998E-2</c:v>
                </c:pt>
                <c:pt idx="70720">
                  <c:v>-2.3268799999999999E-2</c:v>
                </c:pt>
                <c:pt idx="70721">
                  <c:v>-2.2661299999999999E-2</c:v>
                </c:pt>
                <c:pt idx="70722">
                  <c:v>-2.2041000000000002E-2</c:v>
                </c:pt>
                <c:pt idx="70723">
                  <c:v>-2.1408699999999999E-2</c:v>
                </c:pt>
                <c:pt idx="70724">
                  <c:v>-2.07653E-2</c:v>
                </c:pt>
                <c:pt idx="70725">
                  <c:v>-2.01116E-2</c:v>
                </c:pt>
                <c:pt idx="70726">
                  <c:v>-1.9448300000000002E-2</c:v>
                </c:pt>
                <c:pt idx="70727">
                  <c:v>-1.8776399999999999E-2</c:v>
                </c:pt>
                <c:pt idx="70728">
                  <c:v>-1.8096500000000001E-2</c:v>
                </c:pt>
                <c:pt idx="70729">
                  <c:v>-1.7409500000000001E-2</c:v>
                </c:pt>
                <c:pt idx="70730">
                  <c:v>-1.6716000000000002E-2</c:v>
                </c:pt>
                <c:pt idx="70731">
                  <c:v>-1.6017099999999999E-2</c:v>
                </c:pt>
                <c:pt idx="70732">
                  <c:v>-1.53136E-2</c:v>
                </c:pt>
                <c:pt idx="70733">
                  <c:v>-1.46064E-2</c:v>
                </c:pt>
                <c:pt idx="70734">
                  <c:v>-1.3896500000000001E-2</c:v>
                </c:pt>
                <c:pt idx="70735">
                  <c:v>-1.3184400000000001E-2</c:v>
                </c:pt>
                <c:pt idx="70736">
                  <c:v>-1.2470999999999999E-2</c:v>
                </c:pt>
                <c:pt idx="70737">
                  <c:v>-1.17568E-2</c:v>
                </c:pt>
                <c:pt idx="70738">
                  <c:v>-1.10426E-2</c:v>
                </c:pt>
                <c:pt idx="70739">
                  <c:v>-1.0329100000000001E-2</c:v>
                </c:pt>
                <c:pt idx="70740" formatCode="0.00E+00">
                  <c:v>-9.6170300000000004E-3</c:v>
                </c:pt>
                <c:pt idx="70741" formatCode="0.00E+00">
                  <c:v>-8.90729E-3</c:v>
                </c:pt>
                <c:pt idx="70742" formatCode="0.00E+00">
                  <c:v>-8.2007999999999994E-3</c:v>
                </c:pt>
                <c:pt idx="70743" formatCode="0.00E+00">
                  <c:v>-7.4983300000000001E-3</c:v>
                </c:pt>
                <c:pt idx="70744" formatCode="0.00E+00">
                  <c:v>-6.8004600000000004E-3</c:v>
                </c:pt>
                <c:pt idx="70745" formatCode="0.00E+00">
                  <c:v>-6.10781E-3</c:v>
                </c:pt>
                <c:pt idx="70746" formatCode="0.00E+00">
                  <c:v>-5.4210300000000003E-3</c:v>
                </c:pt>
                <c:pt idx="70747" formatCode="0.00E+00">
                  <c:v>-4.74078E-3</c:v>
                </c:pt>
                <c:pt idx="70748" formatCode="0.00E+00">
                  <c:v>-4.0677899999999999E-3</c:v>
                </c:pt>
                <c:pt idx="70749" formatCode="0.00E+00">
                  <c:v>-3.4027900000000002E-3</c:v>
                </c:pt>
                <c:pt idx="70750" formatCode="0.00E+00">
                  <c:v>-2.7465100000000002E-3</c:v>
                </c:pt>
                <c:pt idx="70751" formatCode="0.00E+00">
                  <c:v>-2.0995800000000002E-3</c:v>
                </c:pt>
                <c:pt idx="70752" formatCode="0.00E+00">
                  <c:v>-1.46254E-3</c:v>
                </c:pt>
                <c:pt idx="70753" formatCode="0.00E+00">
                  <c:v>-8.3584299999999996E-4</c:v>
                </c:pt>
                <c:pt idx="70754" formatCode="0.00E+00">
                  <c:v>-2.19953E-4</c:v>
                </c:pt>
                <c:pt idx="70755" formatCode="0.00E+00">
                  <c:v>3.84626E-4</c:v>
                </c:pt>
                <c:pt idx="70756" formatCode="0.00E+00">
                  <c:v>9.7745600000000003E-4</c:v>
                </c:pt>
                <c:pt idx="70757" formatCode="0.00E+00">
                  <c:v>1.5582899999999999E-3</c:v>
                </c:pt>
                <c:pt idx="70758" formatCode="0.00E+00">
                  <c:v>2.12693E-3</c:v>
                </c:pt>
                <c:pt idx="70759" formatCode="0.00E+00">
                  <c:v>2.68293E-3</c:v>
                </c:pt>
                <c:pt idx="70760" formatCode="0.00E+00">
                  <c:v>3.2257399999999999E-3</c:v>
                </c:pt>
                <c:pt idx="70761" formatCode="0.00E+00">
                  <c:v>3.7550000000000001E-3</c:v>
                </c:pt>
                <c:pt idx="70762" formatCode="0.00E+00">
                  <c:v>4.2705299999999998E-3</c:v>
                </c:pt>
                <c:pt idx="70763" formatCode="0.00E+00">
                  <c:v>4.7721500000000002E-3</c:v>
                </c:pt>
                <c:pt idx="70764" formatCode="0.00E+00">
                  <c:v>5.2595799999999998E-3</c:v>
                </c:pt>
                <c:pt idx="70765" formatCode="0.00E+00">
                  <c:v>5.7325600000000003E-3</c:v>
                </c:pt>
                <c:pt idx="70766" formatCode="0.00E+00">
                  <c:v>6.1908500000000003E-3</c:v>
                </c:pt>
                <c:pt idx="70767" formatCode="0.00E+00">
                  <c:v>6.6342500000000004E-3</c:v>
                </c:pt>
                <c:pt idx="70768" formatCode="0.00E+00">
                  <c:v>7.0626200000000004E-3</c:v>
                </c:pt>
                <c:pt idx="70769" formatCode="0.00E+00">
                  <c:v>7.4757599999999997E-3</c:v>
                </c:pt>
                <c:pt idx="70770" formatCode="0.00E+00">
                  <c:v>7.87355E-3</c:v>
                </c:pt>
                <c:pt idx="70771" formatCode="0.00E+00">
                  <c:v>8.2559299999999999E-3</c:v>
                </c:pt>
                <c:pt idx="70772" formatCode="0.00E+00">
                  <c:v>8.6228699999999995E-3</c:v>
                </c:pt>
                <c:pt idx="70773" formatCode="0.00E+00">
                  <c:v>8.9743600000000007E-3</c:v>
                </c:pt>
                <c:pt idx="70774" formatCode="0.00E+00">
                  <c:v>9.3104599999999996E-3</c:v>
                </c:pt>
                <c:pt idx="70775" formatCode="0.00E+00">
                  <c:v>9.6313500000000003E-3</c:v>
                </c:pt>
                <c:pt idx="70776" formatCode="0.00E+00">
                  <c:v>9.9371000000000008E-3</c:v>
                </c:pt>
                <c:pt idx="70777">
                  <c:v>1.02278E-2</c:v>
                </c:pt>
                <c:pt idx="70778">
                  <c:v>1.05034E-2</c:v>
                </c:pt>
                <c:pt idx="70779">
                  <c:v>1.07641E-2</c:v>
                </c:pt>
                <c:pt idx="70780">
                  <c:v>1.10099E-2</c:v>
                </c:pt>
                <c:pt idx="70781">
                  <c:v>1.1240999999999999E-2</c:v>
                </c:pt>
                <c:pt idx="70782">
                  <c:v>1.1457500000000001E-2</c:v>
                </c:pt>
                <c:pt idx="70783">
                  <c:v>1.1659600000000001E-2</c:v>
                </c:pt>
                <c:pt idx="70784">
                  <c:v>1.18473E-2</c:v>
                </c:pt>
                <c:pt idx="70785">
                  <c:v>1.20211E-2</c:v>
                </c:pt>
                <c:pt idx="70786">
                  <c:v>1.21812E-2</c:v>
                </c:pt>
                <c:pt idx="70787">
                  <c:v>1.23278E-2</c:v>
                </c:pt>
                <c:pt idx="70788">
                  <c:v>1.2461099999999999E-2</c:v>
                </c:pt>
                <c:pt idx="70789">
                  <c:v>1.25816E-2</c:v>
                </c:pt>
                <c:pt idx="70790">
                  <c:v>1.2689300000000001E-2</c:v>
                </c:pt>
                <c:pt idx="70791">
                  <c:v>1.2784800000000001E-2</c:v>
                </c:pt>
                <c:pt idx="70792">
                  <c:v>1.28684E-2</c:v>
                </c:pt>
                <c:pt idx="70793">
                  <c:v>1.2940399999999999E-2</c:v>
                </c:pt>
                <c:pt idx="70794">
                  <c:v>1.3001199999999999E-2</c:v>
                </c:pt>
                <c:pt idx="70795">
                  <c:v>1.3050900000000001E-2</c:v>
                </c:pt>
                <c:pt idx="70796">
                  <c:v>1.30901E-2</c:v>
                </c:pt>
                <c:pt idx="70797">
                  <c:v>1.31191E-2</c:v>
                </c:pt>
                <c:pt idx="70798">
                  <c:v>1.31384E-2</c:v>
                </c:pt>
                <c:pt idx="70799">
                  <c:v>1.3148399999999999E-2</c:v>
                </c:pt>
                <c:pt idx="70800">
                  <c:v>1.31494E-2</c:v>
                </c:pt>
                <c:pt idx="70801">
                  <c:v>1.31419E-2</c:v>
                </c:pt>
                <c:pt idx="70802">
                  <c:v>1.31263E-2</c:v>
                </c:pt>
                <c:pt idx="70803">
                  <c:v>1.3102900000000001E-2</c:v>
                </c:pt>
                <c:pt idx="70804">
                  <c:v>1.3072200000000001E-2</c:v>
                </c:pt>
                <c:pt idx="70805">
                  <c:v>1.30344E-2</c:v>
                </c:pt>
                <c:pt idx="70806">
                  <c:v>1.2990099999999999E-2</c:v>
                </c:pt>
                <c:pt idx="70807">
                  <c:v>1.2939600000000001E-2</c:v>
                </c:pt>
                <c:pt idx="70808">
                  <c:v>1.28834E-2</c:v>
                </c:pt>
                <c:pt idx="70809">
                  <c:v>1.2821900000000001E-2</c:v>
                </c:pt>
                <c:pt idx="70810">
                  <c:v>1.2755499999999999E-2</c:v>
                </c:pt>
                <c:pt idx="70811">
                  <c:v>1.2684600000000001E-2</c:v>
                </c:pt>
                <c:pt idx="70812">
                  <c:v>1.2609499999999999E-2</c:v>
                </c:pt>
                <c:pt idx="70813">
                  <c:v>1.2530599999999999E-2</c:v>
                </c:pt>
                <c:pt idx="70814">
                  <c:v>1.24482E-2</c:v>
                </c:pt>
                <c:pt idx="70815">
                  <c:v>1.2362700000000001E-2</c:v>
                </c:pt>
                <c:pt idx="70816">
                  <c:v>1.22743E-2</c:v>
                </c:pt>
                <c:pt idx="70817">
                  <c:v>1.21835E-2</c:v>
                </c:pt>
                <c:pt idx="70818">
                  <c:v>1.2090399999999999E-2</c:v>
                </c:pt>
                <c:pt idx="70819">
                  <c:v>1.1995499999999999E-2</c:v>
                </c:pt>
                <c:pt idx="70820">
                  <c:v>1.1899E-2</c:v>
                </c:pt>
                <c:pt idx="70821">
                  <c:v>1.18012E-2</c:v>
                </c:pt>
                <c:pt idx="70822">
                  <c:v>1.17024E-2</c:v>
                </c:pt>
                <c:pt idx="70823">
                  <c:v>1.1602899999999999E-2</c:v>
                </c:pt>
                <c:pt idx="70824">
                  <c:v>1.15029E-2</c:v>
                </c:pt>
                <c:pt idx="70825">
                  <c:v>1.14027E-2</c:v>
                </c:pt>
                <c:pt idx="70826">
                  <c:v>1.1302599999999999E-2</c:v>
                </c:pt>
                <c:pt idx="70827">
                  <c:v>1.12026E-2</c:v>
                </c:pt>
                <c:pt idx="70828">
                  <c:v>1.1103099999999999E-2</c:v>
                </c:pt>
                <c:pt idx="70829">
                  <c:v>1.10043E-2</c:v>
                </c:pt>
                <c:pt idx="70830">
                  <c:v>1.09064E-2</c:v>
                </c:pt>
                <c:pt idx="70831">
                  <c:v>1.08094E-2</c:v>
                </c:pt>
                <c:pt idx="70832">
                  <c:v>1.07136E-2</c:v>
                </c:pt>
                <c:pt idx="70833">
                  <c:v>1.0618900000000001E-2</c:v>
                </c:pt>
                <c:pt idx="70834">
                  <c:v>1.05255E-2</c:v>
                </c:pt>
                <c:pt idx="70835">
                  <c:v>1.04335E-2</c:v>
                </c:pt>
                <c:pt idx="70836">
                  <c:v>1.0343E-2</c:v>
                </c:pt>
                <c:pt idx="70837">
                  <c:v>1.02541E-2</c:v>
                </c:pt>
                <c:pt idx="70838">
                  <c:v>1.01668E-2</c:v>
                </c:pt>
                <c:pt idx="70839">
                  <c:v>1.00812E-2</c:v>
                </c:pt>
                <c:pt idx="70840" formatCode="0.00E+00">
                  <c:v>9.9972299999999993E-3</c:v>
                </c:pt>
                <c:pt idx="70841" formatCode="0.00E+00">
                  <c:v>9.9147699999999998E-3</c:v>
                </c:pt>
                <c:pt idx="70842" formatCode="0.00E+00">
                  <c:v>9.8337700000000004E-3</c:v>
                </c:pt>
                <c:pt idx="70843" formatCode="0.00E+00">
                  <c:v>9.7541899999999994E-3</c:v>
                </c:pt>
                <c:pt idx="70844" formatCode="0.00E+00">
                  <c:v>9.6760400000000003E-3</c:v>
                </c:pt>
                <c:pt idx="70845" formatCode="0.00E+00">
                  <c:v>9.59927E-3</c:v>
                </c:pt>
                <c:pt idx="70846" formatCode="0.00E+00">
                  <c:v>9.5237800000000008E-3</c:v>
                </c:pt>
                <c:pt idx="70847" formatCode="0.00E+00">
                  <c:v>9.4494399999999999E-3</c:v>
                </c:pt>
                <c:pt idx="70848" formatCode="0.00E+00">
                  <c:v>9.3761599999999997E-3</c:v>
                </c:pt>
                <c:pt idx="70849" formatCode="0.00E+00">
                  <c:v>9.3038700000000005E-3</c:v>
                </c:pt>
                <c:pt idx="70850" formatCode="0.00E+00">
                  <c:v>9.2324699999999996E-3</c:v>
                </c:pt>
                <c:pt idx="70851" formatCode="0.00E+00">
                  <c:v>9.1617999999999995E-3</c:v>
                </c:pt>
                <c:pt idx="70852" formatCode="0.00E+00">
                  <c:v>9.0916499999999997E-3</c:v>
                </c:pt>
                <c:pt idx="70853" formatCode="0.00E+00">
                  <c:v>9.0218E-3</c:v>
                </c:pt>
                <c:pt idx="70854" formatCode="0.00E+00">
                  <c:v>8.9520099999999998E-3</c:v>
                </c:pt>
                <c:pt idx="70855" formatCode="0.00E+00">
                  <c:v>8.8820500000000007E-3</c:v>
                </c:pt>
                <c:pt idx="70856" formatCode="0.00E+00">
                  <c:v>8.8117500000000001E-3</c:v>
                </c:pt>
                <c:pt idx="70857" formatCode="0.00E+00">
                  <c:v>8.7409900000000006E-3</c:v>
                </c:pt>
                <c:pt idx="70858" formatCode="0.00E+00">
                  <c:v>8.6696199999999994E-3</c:v>
                </c:pt>
                <c:pt idx="70859" formatCode="0.00E+00">
                  <c:v>8.5974599999999995E-3</c:v>
                </c:pt>
                <c:pt idx="70860" formatCode="0.00E+00">
                  <c:v>8.5242500000000006E-3</c:v>
                </c:pt>
                <c:pt idx="70861" formatCode="0.00E+00">
                  <c:v>8.4497400000000007E-3</c:v>
                </c:pt>
                <c:pt idx="70862" formatCode="0.00E+00">
                  <c:v>8.3736799999999997E-3</c:v>
                </c:pt>
                <c:pt idx="70863" formatCode="0.00E+00">
                  <c:v>8.2958200000000006E-3</c:v>
                </c:pt>
                <c:pt idx="70864" formatCode="0.00E+00">
                  <c:v>8.2159099999999999E-3</c:v>
                </c:pt>
                <c:pt idx="70865" formatCode="0.00E+00">
                  <c:v>8.1336499999999992E-3</c:v>
                </c:pt>
                <c:pt idx="70866" formatCode="0.00E+00">
                  <c:v>8.0487300000000005E-3</c:v>
                </c:pt>
                <c:pt idx="70867" formatCode="0.00E+00">
                  <c:v>7.9609399999999997E-3</c:v>
                </c:pt>
                <c:pt idx="70868" formatCode="0.00E+00">
                  <c:v>7.8701599999999993E-3</c:v>
                </c:pt>
                <c:pt idx="70869" formatCode="0.00E+00">
                  <c:v>7.7762600000000001E-3</c:v>
                </c:pt>
                <c:pt idx="70870" formatCode="0.00E+00">
                  <c:v>7.67901E-3</c:v>
                </c:pt>
                <c:pt idx="70871" formatCode="0.00E+00">
                  <c:v>7.5782200000000001E-3</c:v>
                </c:pt>
                <c:pt idx="70872" formatCode="0.00E+00">
                  <c:v>7.4736300000000002E-3</c:v>
                </c:pt>
                <c:pt idx="70873" formatCode="0.00E+00">
                  <c:v>7.3650199999999999E-3</c:v>
                </c:pt>
                <c:pt idx="70874" formatCode="0.00E+00">
                  <c:v>7.2521199999999999E-3</c:v>
                </c:pt>
                <c:pt idx="70875" formatCode="0.00E+00">
                  <c:v>7.1346999999999999E-3</c:v>
                </c:pt>
                <c:pt idx="70876" formatCode="0.00E+00">
                  <c:v>7.0125400000000003E-3</c:v>
                </c:pt>
                <c:pt idx="70877" formatCode="0.00E+00">
                  <c:v>6.8854199999999997E-3</c:v>
                </c:pt>
                <c:pt idx="70878" formatCode="0.00E+00">
                  <c:v>6.7531500000000003E-3</c:v>
                </c:pt>
                <c:pt idx="70879" formatCode="0.00E+00">
                  <c:v>6.6155700000000003E-3</c:v>
                </c:pt>
                <c:pt idx="70880" formatCode="0.00E+00">
                  <c:v>6.4725199999999998E-3</c:v>
                </c:pt>
                <c:pt idx="70881" formatCode="0.00E+00">
                  <c:v>6.3237600000000003E-3</c:v>
                </c:pt>
                <c:pt idx="70882" formatCode="0.00E+00">
                  <c:v>6.1691000000000003E-3</c:v>
                </c:pt>
                <c:pt idx="70883" formatCode="0.00E+00">
                  <c:v>6.00834E-3</c:v>
                </c:pt>
                <c:pt idx="70884" formatCode="0.00E+00">
                  <c:v>5.8413199999999997E-3</c:v>
                </c:pt>
                <c:pt idx="70885" formatCode="0.00E+00">
                  <c:v>5.6679299999999998E-3</c:v>
                </c:pt>
                <c:pt idx="70886" formatCode="0.00E+00">
                  <c:v>5.4881900000000004E-3</c:v>
                </c:pt>
                <c:pt idx="70887" formatCode="0.00E+00">
                  <c:v>5.3020699999999999E-3</c:v>
                </c:pt>
                <c:pt idx="70888" formatCode="0.00E+00">
                  <c:v>5.10955E-3</c:v>
                </c:pt>
                <c:pt idx="70889" formatCode="0.00E+00">
                  <c:v>4.9105499999999996E-3</c:v>
                </c:pt>
                <c:pt idx="70890" formatCode="0.00E+00">
                  <c:v>4.705E-3</c:v>
                </c:pt>
                <c:pt idx="70891" formatCode="0.00E+00">
                  <c:v>4.4928499999999996E-3</c:v>
                </c:pt>
                <c:pt idx="70892" formatCode="0.00E+00">
                  <c:v>4.2740599999999997E-3</c:v>
                </c:pt>
                <c:pt idx="70893" formatCode="0.00E+00">
                  <c:v>4.0485299999999998E-3</c:v>
                </c:pt>
                <c:pt idx="70894" formatCode="0.00E+00">
                  <c:v>3.8161499999999999E-3</c:v>
                </c:pt>
                <c:pt idx="70895" formatCode="0.00E+00">
                  <c:v>3.5768800000000002E-3</c:v>
                </c:pt>
                <c:pt idx="70896" formatCode="0.00E+00">
                  <c:v>3.33074E-3</c:v>
                </c:pt>
                <c:pt idx="70897" formatCode="0.00E+00">
                  <c:v>3.0778300000000001E-3</c:v>
                </c:pt>
                <c:pt idx="70898" formatCode="0.00E+00">
                  <c:v>2.8182900000000002E-3</c:v>
                </c:pt>
                <c:pt idx="70899" formatCode="0.00E+00">
                  <c:v>2.5522700000000001E-3</c:v>
                </c:pt>
                <c:pt idx="70900" formatCode="0.00E+00">
                  <c:v>2.2798900000000001E-3</c:v>
                </c:pt>
                <c:pt idx="70901" formatCode="0.00E+00">
                  <c:v>2.0012799999999998E-3</c:v>
                </c:pt>
                <c:pt idx="70902" formatCode="0.00E+00">
                  <c:v>1.7167199999999999E-3</c:v>
                </c:pt>
                <c:pt idx="70903" formatCode="0.00E+00">
                  <c:v>1.42643E-3</c:v>
                </c:pt>
                <c:pt idx="70904" formatCode="0.00E+00">
                  <c:v>1.13053E-3</c:v>
                </c:pt>
                <c:pt idx="70905" formatCode="0.00E+00">
                  <c:v>8.2920699999999999E-4</c:v>
                </c:pt>
                <c:pt idx="70906" formatCode="0.00E+00">
                  <c:v>5.2270699999999997E-4</c:v>
                </c:pt>
                <c:pt idx="70907" formatCode="0.00E+00">
                  <c:v>2.1111400000000001E-4</c:v>
                </c:pt>
                <c:pt idx="70908" formatCode="0.00E+00">
                  <c:v>-1.05573E-4</c:v>
                </c:pt>
                <c:pt idx="70909" formatCode="0.00E+00">
                  <c:v>-4.2713000000000001E-4</c:v>
                </c:pt>
                <c:pt idx="70910" formatCode="0.00E+00">
                  <c:v>-7.5313400000000003E-4</c:v>
                </c:pt>
                <c:pt idx="70911" formatCode="0.00E+00">
                  <c:v>-1.08318E-3</c:v>
                </c:pt>
                <c:pt idx="70912" formatCode="0.00E+00">
                  <c:v>-1.4168900000000001E-3</c:v>
                </c:pt>
                <c:pt idx="70913" formatCode="0.00E+00">
                  <c:v>-1.7538600000000001E-3</c:v>
                </c:pt>
                <c:pt idx="70914" formatCode="0.00E+00">
                  <c:v>-2.0937199999999999E-3</c:v>
                </c:pt>
                <c:pt idx="70915" formatCode="0.00E+00">
                  <c:v>-2.43612E-3</c:v>
                </c:pt>
                <c:pt idx="70916" formatCode="0.00E+00">
                  <c:v>-2.7807299999999999E-3</c:v>
                </c:pt>
                <c:pt idx="70917" formatCode="0.00E+00">
                  <c:v>-3.1272000000000001E-3</c:v>
                </c:pt>
                <c:pt idx="70918" formatCode="0.00E+00">
                  <c:v>-3.4751700000000001E-3</c:v>
                </c:pt>
                <c:pt idx="70919" formatCode="0.00E+00">
                  <c:v>-3.82424E-3</c:v>
                </c:pt>
                <c:pt idx="70920" formatCode="0.00E+00">
                  <c:v>-4.1739999999999998E-3</c:v>
                </c:pt>
                <c:pt idx="70921" formatCode="0.00E+00">
                  <c:v>-4.5240300000000001E-3</c:v>
                </c:pt>
                <c:pt idx="70922" formatCode="0.00E+00">
                  <c:v>-4.8739100000000004E-3</c:v>
                </c:pt>
                <c:pt idx="70923" formatCode="0.00E+00">
                  <c:v>-5.22319E-3</c:v>
                </c:pt>
                <c:pt idx="70924" formatCode="0.00E+00">
                  <c:v>-5.5714199999999997E-3</c:v>
                </c:pt>
                <c:pt idx="70925" formatCode="0.00E+00">
                  <c:v>-5.9181099999999999E-3</c:v>
                </c:pt>
                <c:pt idx="70926" formatCode="0.00E+00">
                  <c:v>-6.2627300000000002E-3</c:v>
                </c:pt>
                <c:pt idx="70927" formatCode="0.00E+00">
                  <c:v>-6.6048499999999998E-3</c:v>
                </c:pt>
                <c:pt idx="70928" formatCode="0.00E+00">
                  <c:v>-6.9440600000000002E-3</c:v>
                </c:pt>
                <c:pt idx="70929" formatCode="0.00E+00">
                  <c:v>-7.27985E-3</c:v>
                </c:pt>
                <c:pt idx="70930" formatCode="0.00E+00">
                  <c:v>-7.6116400000000002E-3</c:v>
                </c:pt>
                <c:pt idx="70931" formatCode="0.00E+00">
                  <c:v>-7.9389100000000004E-3</c:v>
                </c:pt>
                <c:pt idx="70932" formatCode="0.00E+00">
                  <c:v>-8.2612099999999997E-3</c:v>
                </c:pt>
                <c:pt idx="70933" formatCode="0.00E+00">
                  <c:v>-8.5780800000000001E-3</c:v>
                </c:pt>
                <c:pt idx="70934" formatCode="0.00E+00">
                  <c:v>-8.8890099999999993E-3</c:v>
                </c:pt>
                <c:pt idx="70935" formatCode="0.00E+00">
                  <c:v>-9.1934600000000005E-3</c:v>
                </c:pt>
                <c:pt idx="70936" formatCode="0.00E+00">
                  <c:v>-9.4909299999999999E-3</c:v>
                </c:pt>
                <c:pt idx="70937" formatCode="0.00E+00">
                  <c:v>-9.7809300000000002E-3</c:v>
                </c:pt>
                <c:pt idx="70938">
                  <c:v>-1.00629E-2</c:v>
                </c:pt>
                <c:pt idx="70939">
                  <c:v>-1.03363E-2</c:v>
                </c:pt>
                <c:pt idx="70940">
                  <c:v>-1.06006E-2</c:v>
                </c:pt>
                <c:pt idx="70941">
                  <c:v>-1.0855099999999999E-2</c:v>
                </c:pt>
                <c:pt idx="70942">
                  <c:v>-1.1099299999999999E-2</c:v>
                </c:pt>
                <c:pt idx="70943">
                  <c:v>-1.1332699999999999E-2</c:v>
                </c:pt>
                <c:pt idx="70944">
                  <c:v>-1.1554999999999999E-2</c:v>
                </c:pt>
                <c:pt idx="70945">
                  <c:v>-1.1765599999999999E-2</c:v>
                </c:pt>
                <c:pt idx="70946">
                  <c:v>-1.1964199999999999E-2</c:v>
                </c:pt>
                <c:pt idx="70947">
                  <c:v>-1.2150299999999999E-2</c:v>
                </c:pt>
                <c:pt idx="70948">
                  <c:v>-1.23237E-2</c:v>
                </c:pt>
                <c:pt idx="70949">
                  <c:v>-1.24838E-2</c:v>
                </c:pt>
                <c:pt idx="70950">
                  <c:v>-1.2630499999999999E-2</c:v>
                </c:pt>
                <c:pt idx="70951">
                  <c:v>-1.2763099999999999E-2</c:v>
                </c:pt>
                <c:pt idx="70952">
                  <c:v>-1.2881399999999999E-2</c:v>
                </c:pt>
                <c:pt idx="70953">
                  <c:v>-1.2985E-2</c:v>
                </c:pt>
                <c:pt idx="70954">
                  <c:v>-1.30735E-2</c:v>
                </c:pt>
                <c:pt idx="70955">
                  <c:v>-1.3146400000000001E-2</c:v>
                </c:pt>
                <c:pt idx="70956">
                  <c:v>-1.3203700000000001E-2</c:v>
                </c:pt>
                <c:pt idx="70957">
                  <c:v>-1.32453E-2</c:v>
                </c:pt>
                <c:pt idx="70958">
                  <c:v>-1.3270799999999999E-2</c:v>
                </c:pt>
                <c:pt idx="70959">
                  <c:v>-1.328E-2</c:v>
                </c:pt>
                <c:pt idx="70960">
                  <c:v>-1.3272600000000001E-2</c:v>
                </c:pt>
                <c:pt idx="70961">
                  <c:v>-1.32482E-2</c:v>
                </c:pt>
                <c:pt idx="70962">
                  <c:v>-1.32067E-2</c:v>
                </c:pt>
                <c:pt idx="70963">
                  <c:v>-1.3147900000000001E-2</c:v>
                </c:pt>
                <c:pt idx="70964">
                  <c:v>-1.3071599999999999E-2</c:v>
                </c:pt>
                <c:pt idx="70965">
                  <c:v>-1.2977499999999999E-2</c:v>
                </c:pt>
                <c:pt idx="70966">
                  <c:v>-1.28656E-2</c:v>
                </c:pt>
                <c:pt idx="70967">
                  <c:v>-1.2736000000000001E-2</c:v>
                </c:pt>
                <c:pt idx="70968">
                  <c:v>-1.25886E-2</c:v>
                </c:pt>
                <c:pt idx="70969">
                  <c:v>-1.2423399999999999E-2</c:v>
                </c:pt>
                <c:pt idx="70970">
                  <c:v>-1.22408E-2</c:v>
                </c:pt>
                <c:pt idx="70971">
                  <c:v>-1.20409E-2</c:v>
                </c:pt>
                <c:pt idx="70972">
                  <c:v>-1.1823800000000001E-2</c:v>
                </c:pt>
                <c:pt idx="70973">
                  <c:v>-1.1589500000000001E-2</c:v>
                </c:pt>
                <c:pt idx="70974">
                  <c:v>-1.1338000000000001E-2</c:v>
                </c:pt>
                <c:pt idx="70975">
                  <c:v>-1.1069300000000001E-2</c:v>
                </c:pt>
                <c:pt idx="70976">
                  <c:v>-1.0783299999999999E-2</c:v>
                </c:pt>
                <c:pt idx="70977">
                  <c:v>-1.04802E-2</c:v>
                </c:pt>
                <c:pt idx="70978">
                  <c:v>-1.0160199999999999E-2</c:v>
                </c:pt>
                <c:pt idx="70979" formatCode="0.00E+00">
                  <c:v>-9.8235200000000005E-3</c:v>
                </c:pt>
                <c:pt idx="70980" formatCode="0.00E+00">
                  <c:v>-9.4703300000000008E-3</c:v>
                </c:pt>
                <c:pt idx="70981" formatCode="0.00E+00">
                  <c:v>-9.1009300000000001E-3</c:v>
                </c:pt>
                <c:pt idx="70982" formatCode="0.00E+00">
                  <c:v>-8.7156600000000001E-3</c:v>
                </c:pt>
                <c:pt idx="70983" formatCode="0.00E+00">
                  <c:v>-8.3149499999999998E-3</c:v>
                </c:pt>
                <c:pt idx="70984" formatCode="0.00E+00">
                  <c:v>-7.8992200000000002E-3</c:v>
                </c:pt>
                <c:pt idx="70985" formatCode="0.00E+00">
                  <c:v>-7.46885E-3</c:v>
                </c:pt>
                <c:pt idx="70986" formatCode="0.00E+00">
                  <c:v>-7.0242300000000002E-3</c:v>
                </c:pt>
                <c:pt idx="70987" formatCode="0.00E+00">
                  <c:v>-6.5657800000000002E-3</c:v>
                </c:pt>
                <c:pt idx="70988" formatCode="0.00E+00">
                  <c:v>-6.0938900000000002E-3</c:v>
                </c:pt>
                <c:pt idx="70989" formatCode="0.00E+00">
                  <c:v>-5.6089399999999998E-3</c:v>
                </c:pt>
                <c:pt idx="70990" formatCode="0.00E+00">
                  <c:v>-5.1114100000000003E-3</c:v>
                </c:pt>
                <c:pt idx="70991" formatCode="0.00E+00">
                  <c:v>-4.6018400000000003E-3</c:v>
                </c:pt>
                <c:pt idx="70992" formatCode="0.00E+00">
                  <c:v>-4.0807300000000003E-3</c:v>
                </c:pt>
                <c:pt idx="70993" formatCode="0.00E+00">
                  <c:v>-3.54865E-3</c:v>
                </c:pt>
                <c:pt idx="70994" formatCode="0.00E+00">
                  <c:v>-3.0062299999999999E-3</c:v>
                </c:pt>
                <c:pt idx="70995" formatCode="0.00E+00">
                  <c:v>-2.4541099999999998E-3</c:v>
                </c:pt>
                <c:pt idx="70996" formatCode="0.00E+00">
                  <c:v>-1.89296E-3</c:v>
                </c:pt>
                <c:pt idx="70997" formatCode="0.00E+00">
                  <c:v>-1.32347E-3</c:v>
                </c:pt>
                <c:pt idx="70998" formatCode="0.00E+00">
                  <c:v>-7.4624299999999995E-4</c:v>
                </c:pt>
                <c:pt idx="70999" formatCode="0.00E+00">
                  <c:v>-1.6181799999999999E-4</c:v>
                </c:pt>
                <c:pt idx="71000" formatCode="0.00E+00">
                  <c:v>4.2926100000000001E-4</c:v>
                </c:pt>
                <c:pt idx="71001" formatCode="0.00E+00">
                  <c:v>1.0263399999999999E-3</c:v>
                </c:pt>
                <c:pt idx="71002" formatCode="0.00E+00">
                  <c:v>1.6286899999999999E-3</c:v>
                </c:pt>
                <c:pt idx="71003" formatCode="0.00E+00">
                  <c:v>2.2356699999999999E-3</c:v>
                </c:pt>
                <c:pt idx="71004" formatCode="0.00E+00">
                  <c:v>2.8466799999999999E-3</c:v>
                </c:pt>
                <c:pt idx="71005" formatCode="0.00E+00">
                  <c:v>3.4612100000000002E-3</c:v>
                </c:pt>
                <c:pt idx="71006" formatCode="0.00E+00">
                  <c:v>4.0786399999999997E-3</c:v>
                </c:pt>
                <c:pt idx="71007" formatCode="0.00E+00">
                  <c:v>4.69828E-3</c:v>
                </c:pt>
                <c:pt idx="71008" formatCode="0.00E+00">
                  <c:v>5.3193800000000003E-3</c:v>
                </c:pt>
                <c:pt idx="71009" formatCode="0.00E+00">
                  <c:v>5.9411999999999998E-3</c:v>
                </c:pt>
                <c:pt idx="71010" formatCode="0.00E+00">
                  <c:v>6.5628800000000001E-3</c:v>
                </c:pt>
                <c:pt idx="71011" formatCode="0.00E+00">
                  <c:v>7.18347E-3</c:v>
                </c:pt>
                <c:pt idx="71012" formatCode="0.00E+00">
                  <c:v>7.8020600000000004E-3</c:v>
                </c:pt>
                <c:pt idx="71013" formatCode="0.00E+00">
                  <c:v>8.4178900000000008E-3</c:v>
                </c:pt>
                <c:pt idx="71014" formatCode="0.00E+00">
                  <c:v>9.0303699999999994E-3</c:v>
                </c:pt>
                <c:pt idx="71015" formatCode="0.00E+00">
                  <c:v>9.6389600000000002E-3</c:v>
                </c:pt>
                <c:pt idx="71016">
                  <c:v>1.02431E-2</c:v>
                </c:pt>
                <c:pt idx="71017">
                  <c:v>1.0842299999999999E-2</c:v>
                </c:pt>
                <c:pt idx="71018">
                  <c:v>1.14357E-2</c:v>
                </c:pt>
                <c:pt idx="71019">
                  <c:v>1.20226E-2</c:v>
                </c:pt>
                <c:pt idx="71020">
                  <c:v>1.26023E-2</c:v>
                </c:pt>
                <c:pt idx="71021">
                  <c:v>1.3173900000000001E-2</c:v>
                </c:pt>
                <c:pt idx="71022">
                  <c:v>1.37369E-2</c:v>
                </c:pt>
                <c:pt idx="71023">
                  <c:v>1.42907E-2</c:v>
                </c:pt>
                <c:pt idx="71024">
                  <c:v>1.48348E-2</c:v>
                </c:pt>
                <c:pt idx="71025">
                  <c:v>1.53686E-2</c:v>
                </c:pt>
                <c:pt idx="71026">
                  <c:v>1.5891300000000001E-2</c:v>
                </c:pt>
                <c:pt idx="71027">
                  <c:v>1.6402400000000001E-2</c:v>
                </c:pt>
                <c:pt idx="71028">
                  <c:v>1.6901200000000002E-2</c:v>
                </c:pt>
                <c:pt idx="71029">
                  <c:v>1.7386800000000001E-2</c:v>
                </c:pt>
                <c:pt idx="71030">
                  <c:v>1.7858800000000001E-2</c:v>
                </c:pt>
                <c:pt idx="71031">
                  <c:v>1.83164E-2</c:v>
                </c:pt>
                <c:pt idx="71032">
                  <c:v>1.87593E-2</c:v>
                </c:pt>
                <c:pt idx="71033">
                  <c:v>1.91869E-2</c:v>
                </c:pt>
                <c:pt idx="71034">
                  <c:v>1.9598600000000001E-2</c:v>
                </c:pt>
                <c:pt idx="71035">
                  <c:v>1.9993899999999998E-2</c:v>
                </c:pt>
                <c:pt idx="71036">
                  <c:v>2.0372399999999999E-2</c:v>
                </c:pt>
                <c:pt idx="71037">
                  <c:v>2.0733700000000001E-2</c:v>
                </c:pt>
                <c:pt idx="71038">
                  <c:v>2.1077499999999999E-2</c:v>
                </c:pt>
                <c:pt idx="71039">
                  <c:v>2.1403599999999998E-2</c:v>
                </c:pt>
                <c:pt idx="71040">
                  <c:v>2.1711600000000001E-2</c:v>
                </c:pt>
                <c:pt idx="71041">
                  <c:v>2.2001E-2</c:v>
                </c:pt>
                <c:pt idx="71042">
                  <c:v>2.2271599999999999E-2</c:v>
                </c:pt>
                <c:pt idx="71043">
                  <c:v>2.2523100000000001E-2</c:v>
                </c:pt>
                <c:pt idx="71044">
                  <c:v>2.2755500000000001E-2</c:v>
                </c:pt>
                <c:pt idx="71045">
                  <c:v>2.2968599999999999E-2</c:v>
                </c:pt>
                <c:pt idx="71046">
                  <c:v>2.3161999999999999E-2</c:v>
                </c:pt>
                <c:pt idx="71047">
                  <c:v>2.3335499999999999E-2</c:v>
                </c:pt>
                <c:pt idx="71048">
                  <c:v>2.3488999999999999E-2</c:v>
                </c:pt>
                <c:pt idx="71049">
                  <c:v>2.3622299999999999E-2</c:v>
                </c:pt>
                <c:pt idx="71050">
                  <c:v>2.3735300000000001E-2</c:v>
                </c:pt>
                <c:pt idx="71051">
                  <c:v>2.3827999999999998E-2</c:v>
                </c:pt>
                <c:pt idx="71052">
                  <c:v>2.39002E-2</c:v>
                </c:pt>
                <c:pt idx="71053">
                  <c:v>2.3952000000000001E-2</c:v>
                </c:pt>
                <c:pt idx="71054">
                  <c:v>2.39832E-2</c:v>
                </c:pt>
                <c:pt idx="71055">
                  <c:v>2.3994000000000001E-2</c:v>
                </c:pt>
                <c:pt idx="71056">
                  <c:v>2.3984399999999999E-2</c:v>
                </c:pt>
                <c:pt idx="71057">
                  <c:v>2.39545E-2</c:v>
                </c:pt>
                <c:pt idx="71058">
                  <c:v>2.3904499999999999E-2</c:v>
                </c:pt>
                <c:pt idx="71059">
                  <c:v>2.38347E-2</c:v>
                </c:pt>
                <c:pt idx="71060">
                  <c:v>2.3745200000000001E-2</c:v>
                </c:pt>
                <c:pt idx="71061">
                  <c:v>2.3636299999999999E-2</c:v>
                </c:pt>
                <c:pt idx="71062">
                  <c:v>2.3508100000000001E-2</c:v>
                </c:pt>
                <c:pt idx="71063">
                  <c:v>2.33609E-2</c:v>
                </c:pt>
                <c:pt idx="71064">
                  <c:v>2.3194699999999999E-2</c:v>
                </c:pt>
                <c:pt idx="71065">
                  <c:v>2.3009700000000001E-2</c:v>
                </c:pt>
                <c:pt idx="71066">
                  <c:v>2.2806300000000002E-2</c:v>
                </c:pt>
                <c:pt idx="71067">
                  <c:v>2.25851E-2</c:v>
                </c:pt>
                <c:pt idx="71068">
                  <c:v>2.2346499999999998E-2</c:v>
                </c:pt>
                <c:pt idx="71069">
                  <c:v>2.2091E-2</c:v>
                </c:pt>
                <c:pt idx="71070">
                  <c:v>2.1818899999999999E-2</c:v>
                </c:pt>
                <c:pt idx="71071">
                  <c:v>2.15307E-2</c:v>
                </c:pt>
                <c:pt idx="71072">
                  <c:v>2.1226700000000001E-2</c:v>
                </c:pt>
                <c:pt idx="71073">
                  <c:v>2.0907499999999999E-2</c:v>
                </c:pt>
                <c:pt idx="71074">
                  <c:v>2.0573299999999999E-2</c:v>
                </c:pt>
                <c:pt idx="71075">
                  <c:v>2.0224800000000001E-2</c:v>
                </c:pt>
                <c:pt idx="71076">
                  <c:v>1.9862299999999999E-2</c:v>
                </c:pt>
                <c:pt idx="71077">
                  <c:v>1.94866E-2</c:v>
                </c:pt>
                <c:pt idx="71078">
                  <c:v>1.9098299999999999E-2</c:v>
                </c:pt>
                <c:pt idx="71079">
                  <c:v>1.8698099999999999E-2</c:v>
                </c:pt>
                <c:pt idx="71080">
                  <c:v>1.82866E-2</c:v>
                </c:pt>
                <c:pt idx="71081">
                  <c:v>1.78643E-2</c:v>
                </c:pt>
                <c:pt idx="71082">
                  <c:v>1.74319E-2</c:v>
                </c:pt>
                <c:pt idx="71083">
                  <c:v>1.6989799999999999E-2</c:v>
                </c:pt>
                <c:pt idx="71084">
                  <c:v>1.6538600000000001E-2</c:v>
                </c:pt>
                <c:pt idx="71085">
                  <c:v>1.60789E-2</c:v>
                </c:pt>
                <c:pt idx="71086">
                  <c:v>1.5611699999999999E-2</c:v>
                </c:pt>
                <c:pt idx="71087">
                  <c:v>1.51375E-2</c:v>
                </c:pt>
                <c:pt idx="71088">
                  <c:v>1.4656799999999999E-2</c:v>
                </c:pt>
                <c:pt idx="71089">
                  <c:v>1.41703E-2</c:v>
                </c:pt>
                <c:pt idx="71090">
                  <c:v>1.36787E-2</c:v>
                </c:pt>
                <c:pt idx="71091">
                  <c:v>1.31825E-2</c:v>
                </c:pt>
                <c:pt idx="71092">
                  <c:v>1.2682499999999999E-2</c:v>
                </c:pt>
                <c:pt idx="71093">
                  <c:v>1.21794E-2</c:v>
                </c:pt>
                <c:pt idx="71094">
                  <c:v>1.1673899999999999E-2</c:v>
                </c:pt>
                <c:pt idx="71095">
                  <c:v>1.11666E-2</c:v>
                </c:pt>
                <c:pt idx="71096">
                  <c:v>1.06582E-2</c:v>
                </c:pt>
                <c:pt idx="71097">
                  <c:v>1.0149200000000001E-2</c:v>
                </c:pt>
                <c:pt idx="71098" formatCode="0.00E+00">
                  <c:v>9.6404300000000002E-3</c:v>
                </c:pt>
                <c:pt idx="71099" formatCode="0.00E+00">
                  <c:v>9.1324600000000002E-3</c:v>
                </c:pt>
                <c:pt idx="71100" formatCode="0.00E+00">
                  <c:v>8.6259400000000003E-3</c:v>
                </c:pt>
                <c:pt idx="71101" formatCode="0.00E+00">
                  <c:v>8.1214700000000004E-3</c:v>
                </c:pt>
                <c:pt idx="71102" formatCode="0.00E+00">
                  <c:v>7.6196700000000003E-3</c:v>
                </c:pt>
                <c:pt idx="71103" formatCode="0.00E+00">
                  <c:v>7.1211299999999998E-3</c:v>
                </c:pt>
                <c:pt idx="71104" formatCode="0.00E+00">
                  <c:v>6.6263900000000002E-3</c:v>
                </c:pt>
                <c:pt idx="71105" formatCode="0.00E+00">
                  <c:v>6.1360900000000003E-3</c:v>
                </c:pt>
                <c:pt idx="71106" formatCode="0.00E+00">
                  <c:v>5.6509400000000001E-3</c:v>
                </c:pt>
                <c:pt idx="71107" formatCode="0.00E+00">
                  <c:v>5.1716100000000001E-3</c:v>
                </c:pt>
                <c:pt idx="71108" formatCode="0.00E+00">
                  <c:v>4.6986399999999996E-3</c:v>
                </c:pt>
                <c:pt idx="71109" formatCode="0.00E+00">
                  <c:v>4.2324800000000003E-3</c:v>
                </c:pt>
                <c:pt idx="71110" formatCode="0.00E+00">
                  <c:v>3.7736200000000001E-3</c:v>
                </c:pt>
                <c:pt idx="71111" formatCode="0.00E+00">
                  <c:v>3.3225199999999998E-3</c:v>
                </c:pt>
                <c:pt idx="71112" formatCode="0.00E+00">
                  <c:v>2.8796099999999999E-3</c:v>
                </c:pt>
                <c:pt idx="71113" formatCode="0.00E+00">
                  <c:v>2.44531E-3</c:v>
                </c:pt>
                <c:pt idx="71114" formatCode="0.00E+00">
                  <c:v>2.02001E-3</c:v>
                </c:pt>
                <c:pt idx="71115" formatCode="0.00E+00">
                  <c:v>1.6041899999999999E-3</c:v>
                </c:pt>
                <c:pt idx="71116" formatCode="0.00E+00">
                  <c:v>1.1982799999999999E-3</c:v>
                </c:pt>
                <c:pt idx="71117" formatCode="0.00E+00">
                  <c:v>8.0261600000000003E-4</c:v>
                </c:pt>
                <c:pt idx="71118" formatCode="0.00E+00">
                  <c:v>4.17499E-4</c:v>
                </c:pt>
                <c:pt idx="71119" formatCode="0.00E+00">
                  <c:v>4.3292299999999999E-5</c:v>
                </c:pt>
                <c:pt idx="71120" formatCode="0.00E+00">
                  <c:v>-3.1958699999999997E-4</c:v>
                </c:pt>
                <c:pt idx="71121" formatCode="0.00E+00">
                  <c:v>-6.7069700000000005E-4</c:v>
                </c:pt>
                <c:pt idx="71122" formatCode="0.00E+00">
                  <c:v>-1.0096199999999999E-3</c:v>
                </c:pt>
                <c:pt idx="71123" formatCode="0.00E+00">
                  <c:v>-1.3360500000000001E-3</c:v>
                </c:pt>
                <c:pt idx="71124" formatCode="0.00E+00">
                  <c:v>-1.64978E-3</c:v>
                </c:pt>
                <c:pt idx="71125" formatCode="0.00E+00">
                  <c:v>-1.9506599999999999E-3</c:v>
                </c:pt>
                <c:pt idx="71126" formatCode="0.00E+00">
                  <c:v>-2.2385199999999999E-3</c:v>
                </c:pt>
                <c:pt idx="71127" formatCode="0.00E+00">
                  <c:v>-2.5132499999999999E-3</c:v>
                </c:pt>
                <c:pt idx="71128" formatCode="0.00E+00">
                  <c:v>-2.7747100000000001E-3</c:v>
                </c:pt>
                <c:pt idx="71129" formatCode="0.00E+00">
                  <c:v>-3.0227499999999998E-3</c:v>
                </c:pt>
                <c:pt idx="71130" formatCode="0.00E+00">
                  <c:v>-3.2572299999999998E-3</c:v>
                </c:pt>
                <c:pt idx="71131" formatCode="0.00E+00">
                  <c:v>-3.4780700000000002E-3</c:v>
                </c:pt>
                <c:pt idx="71132" formatCode="0.00E+00">
                  <c:v>-3.6851700000000002E-3</c:v>
                </c:pt>
                <c:pt idx="71133" formatCode="0.00E+00">
                  <c:v>-3.8784599999999998E-3</c:v>
                </c:pt>
                <c:pt idx="71134" formatCode="0.00E+00">
                  <c:v>-4.05785E-3</c:v>
                </c:pt>
                <c:pt idx="71135" formatCode="0.00E+00">
                  <c:v>-4.22332E-3</c:v>
                </c:pt>
                <c:pt idx="71136" formatCode="0.00E+00">
                  <c:v>-4.3748700000000003E-3</c:v>
                </c:pt>
                <c:pt idx="71137" formatCode="0.00E+00">
                  <c:v>-4.5125499999999997E-3</c:v>
                </c:pt>
                <c:pt idx="71138" formatCode="0.00E+00">
                  <c:v>-4.6364800000000001E-3</c:v>
                </c:pt>
                <c:pt idx="71139" formatCode="0.00E+00">
                  <c:v>-4.7468099999999997E-3</c:v>
                </c:pt>
                <c:pt idx="71140" formatCode="0.00E+00">
                  <c:v>-4.8436499999999997E-3</c:v>
                </c:pt>
                <c:pt idx="71141" formatCode="0.00E+00">
                  <c:v>-4.9271300000000001E-3</c:v>
                </c:pt>
                <c:pt idx="71142" formatCode="0.00E+00">
                  <c:v>-4.99739E-3</c:v>
                </c:pt>
                <c:pt idx="71143" formatCode="0.00E+00">
                  <c:v>-5.0545900000000003E-3</c:v>
                </c:pt>
                <c:pt idx="71144" formatCode="0.00E+00">
                  <c:v>-5.09889E-3</c:v>
                </c:pt>
                <c:pt idx="71145" formatCode="0.00E+00">
                  <c:v>-5.1305500000000002E-3</c:v>
                </c:pt>
                <c:pt idx="71146" formatCode="0.00E+00">
                  <c:v>-5.1498300000000002E-3</c:v>
                </c:pt>
                <c:pt idx="71147" formatCode="0.00E+00">
                  <c:v>-5.1569399999999996E-3</c:v>
                </c:pt>
                <c:pt idx="71148" formatCode="0.00E+00">
                  <c:v>-5.1520400000000001E-3</c:v>
                </c:pt>
                <c:pt idx="71149" formatCode="0.00E+00">
                  <c:v>-5.1353800000000002E-3</c:v>
                </c:pt>
                <c:pt idx="71150" formatCode="0.00E+00">
                  <c:v>-5.10736E-3</c:v>
                </c:pt>
                <c:pt idx="71151" formatCode="0.00E+00">
                  <c:v>-5.0683300000000002E-3</c:v>
                </c:pt>
                <c:pt idx="71152" formatCode="0.00E+00">
                  <c:v>-5.0185799999999999E-3</c:v>
                </c:pt>
                <c:pt idx="71153" formatCode="0.00E+00">
                  <c:v>-4.9584E-3</c:v>
                </c:pt>
                <c:pt idx="71154" formatCode="0.00E+00">
                  <c:v>-4.8881200000000001E-3</c:v>
                </c:pt>
                <c:pt idx="71155" formatCode="0.00E+00">
                  <c:v>-4.8080900000000001E-3</c:v>
                </c:pt>
                <c:pt idx="71156" formatCode="0.00E+00">
                  <c:v>-4.7186199999999998E-3</c:v>
                </c:pt>
                <c:pt idx="71157" formatCode="0.00E+00">
                  <c:v>-4.6201100000000002E-3</c:v>
                </c:pt>
                <c:pt idx="71158" formatCode="0.00E+00">
                  <c:v>-4.5129699999999998E-3</c:v>
                </c:pt>
                <c:pt idx="71159" formatCode="0.00E+00">
                  <c:v>-4.3975899999999998E-3</c:v>
                </c:pt>
                <c:pt idx="71160" formatCode="0.00E+00">
                  <c:v>-4.2743800000000004E-3</c:v>
                </c:pt>
                <c:pt idx="71161" formatCode="0.00E+00">
                  <c:v>-4.14372E-3</c:v>
                </c:pt>
                <c:pt idx="71162" formatCode="0.00E+00">
                  <c:v>-4.0060299999999998E-3</c:v>
                </c:pt>
                <c:pt idx="71163" formatCode="0.00E+00">
                  <c:v>-3.8617500000000002E-3</c:v>
                </c:pt>
                <c:pt idx="71164" formatCode="0.00E+00">
                  <c:v>-3.7113200000000002E-3</c:v>
                </c:pt>
                <c:pt idx="71165" formatCode="0.00E+00">
                  <c:v>-3.5551300000000001E-3</c:v>
                </c:pt>
                <c:pt idx="71166" formatCode="0.00E+00">
                  <c:v>-3.3935800000000002E-3</c:v>
                </c:pt>
                <c:pt idx="71167" formatCode="0.00E+00">
                  <c:v>-3.2271000000000001E-3</c:v>
                </c:pt>
                <c:pt idx="71168" formatCode="0.00E+00">
                  <c:v>-3.05609E-3</c:v>
                </c:pt>
                <c:pt idx="71169" formatCode="0.00E+00">
                  <c:v>-2.8809600000000001E-3</c:v>
                </c:pt>
                <c:pt idx="71170" formatCode="0.00E+00">
                  <c:v>-2.7020899999999999E-3</c:v>
                </c:pt>
                <c:pt idx="71171" formatCode="0.00E+00">
                  <c:v>-2.5199300000000001E-3</c:v>
                </c:pt>
                <c:pt idx="71172" formatCode="0.00E+00">
                  <c:v>-2.3349899999999999E-3</c:v>
                </c:pt>
                <c:pt idx="71173" formatCode="0.00E+00">
                  <c:v>-2.1477499999999999E-3</c:v>
                </c:pt>
                <c:pt idx="71174" formatCode="0.00E+00">
                  <c:v>-1.9586400000000002E-3</c:v>
                </c:pt>
                <c:pt idx="71175" formatCode="0.00E+00">
                  <c:v>-1.7681400000000001E-3</c:v>
                </c:pt>
                <c:pt idx="71176" formatCode="0.00E+00">
                  <c:v>-1.5767000000000001E-3</c:v>
                </c:pt>
                <c:pt idx="71177" formatCode="0.00E+00">
                  <c:v>-1.3847E-3</c:v>
                </c:pt>
                <c:pt idx="71178" formatCode="0.00E+00">
                  <c:v>-1.1925E-3</c:v>
                </c:pt>
                <c:pt idx="71179" formatCode="0.00E+00">
                  <c:v>-1.0004600000000001E-3</c:v>
                </c:pt>
                <c:pt idx="71180" formatCode="0.00E+00">
                  <c:v>-8.0899100000000001E-4</c:v>
                </c:pt>
                <c:pt idx="71181" formatCode="0.00E+00">
                  <c:v>-6.1847200000000001E-4</c:v>
                </c:pt>
                <c:pt idx="71182" formatCode="0.00E+00">
                  <c:v>-4.29264E-4</c:v>
                </c:pt>
                <c:pt idx="71183" formatCode="0.00E+00">
                  <c:v>-2.4170999999999999E-4</c:v>
                </c:pt>
                <c:pt idx="71184" formatCode="0.00E+00">
                  <c:v>-5.6131500000000003E-5</c:v>
                </c:pt>
                <c:pt idx="71185" formatCode="0.00E+00">
                  <c:v>1.2716299999999999E-4</c:v>
                </c:pt>
                <c:pt idx="71186" formatCode="0.00E+00">
                  <c:v>3.07876E-4</c:v>
                </c:pt>
                <c:pt idx="71187" formatCode="0.00E+00">
                  <c:v>4.8573399999999998E-4</c:v>
                </c:pt>
                <c:pt idx="71188" formatCode="0.00E+00">
                  <c:v>6.6047199999999995E-4</c:v>
                </c:pt>
                <c:pt idx="71189" formatCode="0.00E+00">
                  <c:v>8.3181900000000003E-4</c:v>
                </c:pt>
                <c:pt idx="71190" formatCode="0.00E+00">
                  <c:v>9.9951100000000002E-4</c:v>
                </c:pt>
                <c:pt idx="71191" formatCode="0.00E+00">
                  <c:v>1.16329E-3</c:v>
                </c:pt>
                <c:pt idx="71192" formatCode="0.00E+00">
                  <c:v>1.32289E-3</c:v>
                </c:pt>
                <c:pt idx="71193" formatCode="0.00E+00">
                  <c:v>1.47809E-3</c:v>
                </c:pt>
                <c:pt idx="71194" formatCode="0.00E+00">
                  <c:v>1.62871E-3</c:v>
                </c:pt>
                <c:pt idx="71195" formatCode="0.00E+00">
                  <c:v>1.77462E-3</c:v>
                </c:pt>
                <c:pt idx="71196" formatCode="0.00E+00">
                  <c:v>1.9157099999999999E-3</c:v>
                </c:pt>
                <c:pt idx="71197" formatCode="0.00E+00">
                  <c:v>2.05186E-3</c:v>
                </c:pt>
                <c:pt idx="71198" formatCode="0.00E+00">
                  <c:v>2.1829200000000001E-3</c:v>
                </c:pt>
                <c:pt idx="71199" formatCode="0.00E+00">
                  <c:v>2.3088000000000002E-3</c:v>
                </c:pt>
                <c:pt idx="71200" formatCode="0.00E+00">
                  <c:v>2.4293800000000001E-3</c:v>
                </c:pt>
                <c:pt idx="71201" formatCode="0.00E+00">
                  <c:v>2.5445899999999998E-3</c:v>
                </c:pt>
                <c:pt idx="71202" formatCode="0.00E+00">
                  <c:v>2.6543299999999999E-3</c:v>
                </c:pt>
                <c:pt idx="71203" formatCode="0.00E+00">
                  <c:v>2.7585499999999998E-3</c:v>
                </c:pt>
                <c:pt idx="71204" formatCode="0.00E+00">
                  <c:v>2.85718E-3</c:v>
                </c:pt>
                <c:pt idx="71205" formatCode="0.00E+00">
                  <c:v>2.95021E-3</c:v>
                </c:pt>
                <c:pt idx="71206" formatCode="0.00E+00">
                  <c:v>3.0376700000000001E-3</c:v>
                </c:pt>
                <c:pt idx="71207" formatCode="0.00E+00">
                  <c:v>3.1195799999999998E-3</c:v>
                </c:pt>
                <c:pt idx="71208" formatCode="0.00E+00">
                  <c:v>3.19601E-3</c:v>
                </c:pt>
                <c:pt idx="71209" formatCode="0.00E+00">
                  <c:v>3.2670400000000001E-3</c:v>
                </c:pt>
                <c:pt idx="71210" formatCode="0.00E+00">
                  <c:v>3.3327600000000001E-3</c:v>
                </c:pt>
                <c:pt idx="71211" formatCode="0.00E+00">
                  <c:v>3.39325E-3</c:v>
                </c:pt>
                <c:pt idx="71212" formatCode="0.00E+00">
                  <c:v>3.4486199999999999E-3</c:v>
                </c:pt>
                <c:pt idx="71213" formatCode="0.00E+00">
                  <c:v>3.4989399999999999E-3</c:v>
                </c:pt>
                <c:pt idx="71214" formatCode="0.00E+00">
                  <c:v>3.5443599999999999E-3</c:v>
                </c:pt>
                <c:pt idx="71215" formatCode="0.00E+00">
                  <c:v>3.58501E-3</c:v>
                </c:pt>
                <c:pt idx="71216" formatCode="0.00E+00">
                  <c:v>3.6210499999999998E-3</c:v>
                </c:pt>
                <c:pt idx="71217" formatCode="0.00E+00">
                  <c:v>3.6526499999999999E-3</c:v>
                </c:pt>
                <c:pt idx="71218" formatCode="0.00E+00">
                  <c:v>3.6799799999999998E-3</c:v>
                </c:pt>
                <c:pt idx="71219" formatCode="0.00E+00">
                  <c:v>3.7032300000000001E-3</c:v>
                </c:pt>
                <c:pt idx="71220" formatCode="0.00E+00">
                  <c:v>3.7226199999999998E-3</c:v>
                </c:pt>
                <c:pt idx="71221" formatCode="0.00E+00">
                  <c:v>3.73836E-3</c:v>
                </c:pt>
                <c:pt idx="71222" formatCode="0.00E+00">
                  <c:v>3.7506599999999998E-3</c:v>
                </c:pt>
                <c:pt idx="71223" formatCode="0.00E+00">
                  <c:v>3.75976E-3</c:v>
                </c:pt>
                <c:pt idx="71224" formatCode="0.00E+00">
                  <c:v>3.7659199999999999E-3</c:v>
                </c:pt>
                <c:pt idx="71225" formatCode="0.00E+00">
                  <c:v>3.7693900000000001E-3</c:v>
                </c:pt>
                <c:pt idx="71226" formatCode="0.00E+00">
                  <c:v>3.7704399999999999E-3</c:v>
                </c:pt>
                <c:pt idx="71227" formatCode="0.00E+00">
                  <c:v>3.7693399999999999E-3</c:v>
                </c:pt>
                <c:pt idx="71228" formatCode="0.00E+00">
                  <c:v>3.7663900000000001E-3</c:v>
                </c:pt>
                <c:pt idx="71229" formatCode="0.00E+00">
                  <c:v>3.7618600000000001E-3</c:v>
                </c:pt>
                <c:pt idx="71230" formatCode="0.00E+00">
                  <c:v>3.7559999999999998E-3</c:v>
                </c:pt>
                <c:pt idx="71231" formatCode="0.00E+00">
                  <c:v>3.7491099999999999E-3</c:v>
                </c:pt>
                <c:pt idx="71232" formatCode="0.00E+00">
                  <c:v>3.74151E-3</c:v>
                </c:pt>
                <c:pt idx="71233" formatCode="0.00E+00">
                  <c:v>3.7335200000000002E-3</c:v>
                </c:pt>
                <c:pt idx="71234" formatCode="0.00E+00">
                  <c:v>3.7254100000000002E-3</c:v>
                </c:pt>
                <c:pt idx="71235" formatCode="0.00E+00">
                  <c:v>3.7174999999999999E-3</c:v>
                </c:pt>
                <c:pt idx="71236" formatCode="0.00E+00">
                  <c:v>3.7100700000000002E-3</c:v>
                </c:pt>
                <c:pt idx="71237" formatCode="0.00E+00">
                  <c:v>3.7034500000000001E-3</c:v>
                </c:pt>
                <c:pt idx="71238" formatCode="0.00E+00">
                  <c:v>3.6979000000000001E-3</c:v>
                </c:pt>
                <c:pt idx="71239" formatCode="0.00E+00">
                  <c:v>3.6937300000000001E-3</c:v>
                </c:pt>
                <c:pt idx="71240" formatCode="0.00E+00">
                  <c:v>3.6912099999999999E-3</c:v>
                </c:pt>
                <c:pt idx="71241" formatCode="0.00E+00">
                  <c:v>3.6906500000000002E-3</c:v>
                </c:pt>
                <c:pt idx="71242" formatCode="0.00E+00">
                  <c:v>3.6923400000000001E-3</c:v>
                </c:pt>
                <c:pt idx="71243" formatCode="0.00E+00">
                  <c:v>3.6965800000000001E-3</c:v>
                </c:pt>
                <c:pt idx="71244" formatCode="0.00E+00">
                  <c:v>3.7036500000000002E-3</c:v>
                </c:pt>
                <c:pt idx="71245" formatCode="0.00E+00">
                  <c:v>3.7138000000000002E-3</c:v>
                </c:pt>
                <c:pt idx="71246" formatCode="0.00E+00">
                  <c:v>3.7273200000000001E-3</c:v>
                </c:pt>
                <c:pt idx="71247" formatCode="0.00E+00">
                  <c:v>3.7444700000000002E-3</c:v>
                </c:pt>
                <c:pt idx="71248" formatCode="0.00E+00">
                  <c:v>3.7655200000000001E-3</c:v>
                </c:pt>
                <c:pt idx="71249" formatCode="0.00E+00">
                  <c:v>3.7907100000000001E-3</c:v>
                </c:pt>
                <c:pt idx="71250" formatCode="0.00E+00">
                  <c:v>3.8202800000000001E-3</c:v>
                </c:pt>
                <c:pt idx="71251" formatCode="0.00E+00">
                  <c:v>3.85448E-3</c:v>
                </c:pt>
                <c:pt idx="71252" formatCode="0.00E+00">
                  <c:v>3.89354E-3</c:v>
                </c:pt>
                <c:pt idx="71253" formatCode="0.00E+00">
                  <c:v>3.9376799999999998E-3</c:v>
                </c:pt>
                <c:pt idx="71254" formatCode="0.00E+00">
                  <c:v>3.9871000000000004E-3</c:v>
                </c:pt>
                <c:pt idx="71255" formatCode="0.00E+00">
                  <c:v>4.0419999999999996E-3</c:v>
                </c:pt>
                <c:pt idx="71256" formatCode="0.00E+00">
                  <c:v>4.1025200000000001E-3</c:v>
                </c:pt>
                <c:pt idx="71257" formatCode="0.00E+00">
                  <c:v>4.16884E-3</c:v>
                </c:pt>
                <c:pt idx="71258" formatCode="0.00E+00">
                  <c:v>4.2410700000000004E-3</c:v>
                </c:pt>
                <c:pt idx="71259" formatCode="0.00E+00">
                  <c:v>4.3193700000000003E-3</c:v>
                </c:pt>
                <c:pt idx="71260" formatCode="0.00E+00">
                  <c:v>4.4038200000000001E-3</c:v>
                </c:pt>
                <c:pt idx="71261" formatCode="0.00E+00">
                  <c:v>4.4945200000000001E-3</c:v>
                </c:pt>
                <c:pt idx="71262" formatCode="0.00E+00">
                  <c:v>4.59151E-3</c:v>
                </c:pt>
                <c:pt idx="71263" formatCode="0.00E+00">
                  <c:v>4.6948700000000003E-3</c:v>
                </c:pt>
                <c:pt idx="71264" formatCode="0.00E+00">
                  <c:v>4.8046699999999996E-3</c:v>
                </c:pt>
                <c:pt idx="71265" formatCode="0.00E+00">
                  <c:v>4.9209600000000003E-3</c:v>
                </c:pt>
                <c:pt idx="71266" formatCode="0.00E+00">
                  <c:v>5.0437800000000003E-3</c:v>
                </c:pt>
                <c:pt idx="71267" formatCode="0.00E+00">
                  <c:v>5.1731299999999997E-3</c:v>
                </c:pt>
                <c:pt idx="71268" formatCode="0.00E+00">
                  <c:v>5.3090100000000003E-3</c:v>
                </c:pt>
                <c:pt idx="71269" formatCode="0.00E+00">
                  <c:v>5.4514300000000002E-3</c:v>
                </c:pt>
                <c:pt idx="71270" formatCode="0.00E+00">
                  <c:v>5.6003499999999996E-3</c:v>
                </c:pt>
                <c:pt idx="71271" formatCode="0.00E+00">
                  <c:v>5.7557099999999998E-3</c:v>
                </c:pt>
                <c:pt idx="71272" formatCode="0.00E+00">
                  <c:v>5.9174300000000004E-3</c:v>
                </c:pt>
                <c:pt idx="71273" formatCode="0.00E+00">
                  <c:v>6.0854100000000003E-3</c:v>
                </c:pt>
                <c:pt idx="71274" formatCode="0.00E+00">
                  <c:v>6.2595400000000001E-3</c:v>
                </c:pt>
                <c:pt idx="71275" formatCode="0.00E+00">
                  <c:v>6.4396899999999997E-3</c:v>
                </c:pt>
                <c:pt idx="71276" formatCode="0.00E+00">
                  <c:v>6.6257099999999999E-3</c:v>
                </c:pt>
                <c:pt idx="71277" formatCode="0.00E+00">
                  <c:v>6.8174300000000002E-3</c:v>
                </c:pt>
                <c:pt idx="71278" formatCode="0.00E+00">
                  <c:v>7.0146899999999996E-3</c:v>
                </c:pt>
                <c:pt idx="71279" formatCode="0.00E+00">
                  <c:v>7.2173200000000002E-3</c:v>
                </c:pt>
                <c:pt idx="71280" formatCode="0.00E+00">
                  <c:v>7.4251400000000002E-3</c:v>
                </c:pt>
                <c:pt idx="71281" formatCode="0.00E+00">
                  <c:v>7.6379400000000002E-3</c:v>
                </c:pt>
                <c:pt idx="71282" formatCode="0.00E+00">
                  <c:v>7.8554599999999999E-3</c:v>
                </c:pt>
                <c:pt idx="71283" formatCode="0.00E+00">
                  <c:v>8.07744E-3</c:v>
                </c:pt>
                <c:pt idx="71284" formatCode="0.00E+00">
                  <c:v>8.3035899999999996E-3</c:v>
                </c:pt>
                <c:pt idx="71285" formatCode="0.00E+00">
                  <c:v>8.5336200000000004E-3</c:v>
                </c:pt>
                <c:pt idx="71286" formatCode="0.00E+00">
                  <c:v>8.7672600000000007E-3</c:v>
                </c:pt>
                <c:pt idx="71287" formatCode="0.00E+00">
                  <c:v>9.0042200000000003E-3</c:v>
                </c:pt>
                <c:pt idx="71288" formatCode="0.00E+00">
                  <c:v>9.2441899999999994E-3</c:v>
                </c:pt>
                <c:pt idx="71289" formatCode="0.00E+00">
                  <c:v>9.4868799999999996E-3</c:v>
                </c:pt>
                <c:pt idx="71290" formatCode="0.00E+00">
                  <c:v>9.7319699999999995E-3</c:v>
                </c:pt>
                <c:pt idx="71291" formatCode="0.00E+00">
                  <c:v>9.9790999999999994E-3</c:v>
                </c:pt>
                <c:pt idx="71292">
                  <c:v>1.02279E-2</c:v>
                </c:pt>
                <c:pt idx="71293">
                  <c:v>1.0478100000000001E-2</c:v>
                </c:pt>
                <c:pt idx="71294">
                  <c:v>1.07292E-2</c:v>
                </c:pt>
                <c:pt idx="71295">
                  <c:v>1.0980999999999999E-2</c:v>
                </c:pt>
                <c:pt idx="71296">
                  <c:v>1.1233099999999999E-2</c:v>
                </c:pt>
                <c:pt idx="71297">
                  <c:v>1.1485E-2</c:v>
                </c:pt>
                <c:pt idx="71298">
                  <c:v>1.17362E-2</c:v>
                </c:pt>
                <c:pt idx="71299">
                  <c:v>1.1986399999999999E-2</c:v>
                </c:pt>
                <c:pt idx="71300">
                  <c:v>1.22352E-2</c:v>
                </c:pt>
                <c:pt idx="71301">
                  <c:v>1.2482099999999999E-2</c:v>
                </c:pt>
                <c:pt idx="71302">
                  <c:v>1.2726700000000001E-2</c:v>
                </c:pt>
                <c:pt idx="71303">
                  <c:v>1.29686E-2</c:v>
                </c:pt>
                <c:pt idx="71304">
                  <c:v>1.32075E-2</c:v>
                </c:pt>
                <c:pt idx="71305">
                  <c:v>1.3442900000000001E-2</c:v>
                </c:pt>
                <c:pt idx="71306">
                  <c:v>1.3674199999999999E-2</c:v>
                </c:pt>
                <c:pt idx="71307">
                  <c:v>1.3901200000000001E-2</c:v>
                </c:pt>
                <c:pt idx="71308">
                  <c:v>1.4123200000000001E-2</c:v>
                </c:pt>
                <c:pt idx="71309">
                  <c:v>1.43401E-2</c:v>
                </c:pt>
                <c:pt idx="71310">
                  <c:v>1.4551400000000001E-2</c:v>
                </c:pt>
                <c:pt idx="71311">
                  <c:v>1.4756699999999999E-2</c:v>
                </c:pt>
                <c:pt idx="71312">
                  <c:v>1.4955599999999999E-2</c:v>
                </c:pt>
                <c:pt idx="71313">
                  <c:v>1.51477E-2</c:v>
                </c:pt>
                <c:pt idx="71314">
                  <c:v>1.53326E-2</c:v>
                </c:pt>
                <c:pt idx="71315">
                  <c:v>1.5510100000000001E-2</c:v>
                </c:pt>
                <c:pt idx="71316">
                  <c:v>1.5679800000000001E-2</c:v>
                </c:pt>
                <c:pt idx="71317">
                  <c:v>1.5841299999999999E-2</c:v>
                </c:pt>
                <c:pt idx="71318">
                  <c:v>1.59942E-2</c:v>
                </c:pt>
                <c:pt idx="71319">
                  <c:v>1.6138300000000001E-2</c:v>
                </c:pt>
                <c:pt idx="71320">
                  <c:v>1.6273200000000002E-2</c:v>
                </c:pt>
                <c:pt idx="71321">
                  <c:v>1.6398699999999999E-2</c:v>
                </c:pt>
                <c:pt idx="71322">
                  <c:v>1.6514399999999999E-2</c:v>
                </c:pt>
                <c:pt idx="71323">
                  <c:v>1.6619999999999999E-2</c:v>
                </c:pt>
                <c:pt idx="71324">
                  <c:v>1.67151E-2</c:v>
                </c:pt>
                <c:pt idx="71325">
                  <c:v>1.6799399999999999E-2</c:v>
                </c:pt>
                <c:pt idx="71326">
                  <c:v>1.6872600000000001E-2</c:v>
                </c:pt>
                <c:pt idx="71327">
                  <c:v>1.6934399999999999E-2</c:v>
                </c:pt>
                <c:pt idx="71328">
                  <c:v>1.6984699999999998E-2</c:v>
                </c:pt>
                <c:pt idx="71329">
                  <c:v>1.7023099999999999E-2</c:v>
                </c:pt>
                <c:pt idx="71330">
                  <c:v>1.7049600000000002E-2</c:v>
                </c:pt>
                <c:pt idx="71331">
                  <c:v>1.70638E-2</c:v>
                </c:pt>
                <c:pt idx="71332">
                  <c:v>1.70656E-2</c:v>
                </c:pt>
                <c:pt idx="71333">
                  <c:v>1.7054900000000001E-2</c:v>
                </c:pt>
                <c:pt idx="71334">
                  <c:v>1.7031500000000001E-2</c:v>
                </c:pt>
                <c:pt idx="71335">
                  <c:v>1.6995300000000001E-2</c:v>
                </c:pt>
                <c:pt idx="71336">
                  <c:v>1.6945999999999999E-2</c:v>
                </c:pt>
                <c:pt idx="71337">
                  <c:v>1.6883599999999999E-2</c:v>
                </c:pt>
                <c:pt idx="71338">
                  <c:v>1.6808199999999999E-2</c:v>
                </c:pt>
                <c:pt idx="71339">
                  <c:v>1.6719600000000001E-2</c:v>
                </c:pt>
                <c:pt idx="71340">
                  <c:v>1.6617799999999999E-2</c:v>
                </c:pt>
                <c:pt idx="71341">
                  <c:v>1.6502900000000001E-2</c:v>
                </c:pt>
                <c:pt idx="71342">
                  <c:v>1.6374799999999998E-2</c:v>
                </c:pt>
                <c:pt idx="71343">
                  <c:v>1.6233500000000001E-2</c:v>
                </c:pt>
                <c:pt idx="71344">
                  <c:v>1.6079199999999998E-2</c:v>
                </c:pt>
                <c:pt idx="71345">
                  <c:v>1.5911700000000001E-2</c:v>
                </c:pt>
                <c:pt idx="71346">
                  <c:v>1.5731100000000001E-2</c:v>
                </c:pt>
                <c:pt idx="71347">
                  <c:v>1.55376E-2</c:v>
                </c:pt>
                <c:pt idx="71348">
                  <c:v>1.53312E-2</c:v>
                </c:pt>
                <c:pt idx="71349">
                  <c:v>1.5112E-2</c:v>
                </c:pt>
                <c:pt idx="71350">
                  <c:v>1.48804E-2</c:v>
                </c:pt>
                <c:pt idx="71351">
                  <c:v>1.4636400000000001E-2</c:v>
                </c:pt>
                <c:pt idx="71352">
                  <c:v>1.43803E-2</c:v>
                </c:pt>
                <c:pt idx="71353">
                  <c:v>1.4112299999999999E-2</c:v>
                </c:pt>
                <c:pt idx="71354">
                  <c:v>1.38327E-2</c:v>
                </c:pt>
                <c:pt idx="71355">
                  <c:v>1.35418E-2</c:v>
                </c:pt>
                <c:pt idx="71356">
                  <c:v>1.32397E-2</c:v>
                </c:pt>
                <c:pt idx="71357">
                  <c:v>1.29269E-2</c:v>
                </c:pt>
                <c:pt idx="71358">
                  <c:v>1.26036E-2</c:v>
                </c:pt>
                <c:pt idx="71359">
                  <c:v>1.22702E-2</c:v>
                </c:pt>
                <c:pt idx="71360">
                  <c:v>1.19271E-2</c:v>
                </c:pt>
                <c:pt idx="71361">
                  <c:v>1.15744E-2</c:v>
                </c:pt>
                <c:pt idx="71362">
                  <c:v>1.1212700000000001E-2</c:v>
                </c:pt>
                <c:pt idx="71363">
                  <c:v>1.0842299999999999E-2</c:v>
                </c:pt>
                <c:pt idx="71364">
                  <c:v>1.0463500000000001E-2</c:v>
                </c:pt>
                <c:pt idx="71365">
                  <c:v>1.0076999999999999E-2</c:v>
                </c:pt>
                <c:pt idx="71366" formatCode="0.00E+00">
                  <c:v>9.6829599999999991E-3</c:v>
                </c:pt>
                <c:pt idx="71367" formatCode="0.00E+00">
                  <c:v>9.2820799999999998E-3</c:v>
                </c:pt>
                <c:pt idx="71368" formatCode="0.00E+00">
                  <c:v>8.8748100000000003E-3</c:v>
                </c:pt>
                <c:pt idx="71369" formatCode="0.00E+00">
                  <c:v>8.4615799999999998E-3</c:v>
                </c:pt>
                <c:pt idx="71370" formatCode="0.00E+00">
                  <c:v>8.0428600000000006E-3</c:v>
                </c:pt>
                <c:pt idx="71371" formatCode="0.00E+00">
                  <c:v>7.6192200000000003E-3</c:v>
                </c:pt>
                <c:pt idx="71372" formatCode="0.00E+00">
                  <c:v>7.19121E-3</c:v>
                </c:pt>
                <c:pt idx="71373" formatCode="0.00E+00">
                  <c:v>6.7593899999999997E-3</c:v>
                </c:pt>
                <c:pt idx="71374" formatCode="0.00E+00">
                  <c:v>6.3242999999999997E-3</c:v>
                </c:pt>
                <c:pt idx="71375" formatCode="0.00E+00">
                  <c:v>5.8864700000000004E-3</c:v>
                </c:pt>
                <c:pt idx="71376" formatCode="0.00E+00">
                  <c:v>5.4464400000000003E-3</c:v>
                </c:pt>
                <c:pt idx="71377" formatCode="0.00E+00">
                  <c:v>5.0047800000000003E-3</c:v>
                </c:pt>
                <c:pt idx="71378" formatCode="0.00E+00">
                  <c:v>4.5620699999999997E-3</c:v>
                </c:pt>
                <c:pt idx="71379" formatCode="0.00E+00">
                  <c:v>4.1188800000000001E-3</c:v>
                </c:pt>
                <c:pt idx="71380" formatCode="0.00E+00">
                  <c:v>3.67578E-3</c:v>
                </c:pt>
                <c:pt idx="71381" formatCode="0.00E+00">
                  <c:v>3.23339E-3</c:v>
                </c:pt>
                <c:pt idx="71382" formatCode="0.00E+00">
                  <c:v>2.7923700000000002E-3</c:v>
                </c:pt>
                <c:pt idx="71383" formatCode="0.00E+00">
                  <c:v>2.3533500000000001E-3</c:v>
                </c:pt>
                <c:pt idx="71384" formatCode="0.00E+00">
                  <c:v>1.91694E-3</c:v>
                </c:pt>
                <c:pt idx="71385" formatCode="0.00E+00">
                  <c:v>1.48369E-3</c:v>
                </c:pt>
                <c:pt idx="71386" formatCode="0.00E+00">
                  <c:v>1.05411E-3</c:v>
                </c:pt>
                <c:pt idx="71387" formatCode="0.00E+00">
                  <c:v>6.2867200000000004E-4</c:v>
                </c:pt>
                <c:pt idx="71388" formatCode="0.00E+00">
                  <c:v>2.07903E-4</c:v>
                </c:pt>
                <c:pt idx="71389" formatCode="0.00E+00">
                  <c:v>-2.0767800000000001E-4</c:v>
                </c:pt>
                <c:pt idx="71390" formatCode="0.00E+00">
                  <c:v>-6.1753199999999996E-4</c:v>
                </c:pt>
                <c:pt idx="71391" formatCode="0.00E+00">
                  <c:v>-1.0210900000000001E-3</c:v>
                </c:pt>
                <c:pt idx="71392" formatCode="0.00E+00">
                  <c:v>-1.41781E-3</c:v>
                </c:pt>
                <c:pt idx="71393" formatCode="0.00E+00">
                  <c:v>-1.8072299999999999E-3</c:v>
                </c:pt>
                <c:pt idx="71394" formatCode="0.00E+00">
                  <c:v>-2.1888699999999999E-3</c:v>
                </c:pt>
                <c:pt idx="71395" formatCode="0.00E+00">
                  <c:v>-2.56222E-3</c:v>
                </c:pt>
                <c:pt idx="71396" formatCode="0.00E+00">
                  <c:v>-2.9268100000000002E-3</c:v>
                </c:pt>
                <c:pt idx="71397" formatCode="0.00E+00">
                  <c:v>-3.2821700000000001E-3</c:v>
                </c:pt>
                <c:pt idx="71398" formatCode="0.00E+00">
                  <c:v>-3.6278399999999998E-3</c:v>
                </c:pt>
                <c:pt idx="71399" formatCode="0.00E+00">
                  <c:v>-3.9633000000000003E-3</c:v>
                </c:pt>
                <c:pt idx="71400" formatCode="0.00E+00">
                  <c:v>-4.2880599999999998E-3</c:v>
                </c:pt>
                <c:pt idx="71401" formatCode="0.00E+00">
                  <c:v>-4.6016599999999996E-3</c:v>
                </c:pt>
                <c:pt idx="71402" formatCode="0.00E+00">
                  <c:v>-4.9037200000000003E-3</c:v>
                </c:pt>
                <c:pt idx="71403" formatCode="0.00E+00">
                  <c:v>-5.1939400000000002E-3</c:v>
                </c:pt>
                <c:pt idx="71404" formatCode="0.00E+00">
                  <c:v>-5.4719299999999998E-3</c:v>
                </c:pt>
                <c:pt idx="71405" formatCode="0.00E+00">
                  <c:v>-5.7373199999999997E-3</c:v>
                </c:pt>
                <c:pt idx="71406" formatCode="0.00E+00">
                  <c:v>-5.9896799999999998E-3</c:v>
                </c:pt>
                <c:pt idx="71407" formatCode="0.00E+00">
                  <c:v>-6.2285999999999999E-3</c:v>
                </c:pt>
                <c:pt idx="71408" formatCode="0.00E+00">
                  <c:v>-6.4537600000000002E-3</c:v>
                </c:pt>
                <c:pt idx="71409" formatCode="0.00E+00">
                  <c:v>-6.6651100000000001E-3</c:v>
                </c:pt>
                <c:pt idx="71410" formatCode="0.00E+00">
                  <c:v>-6.8626399999999997E-3</c:v>
                </c:pt>
                <c:pt idx="71411" formatCode="0.00E+00">
                  <c:v>-7.0461400000000002E-3</c:v>
                </c:pt>
                <c:pt idx="71412" formatCode="0.00E+00">
                  <c:v>-7.2154000000000003E-3</c:v>
                </c:pt>
                <c:pt idx="71413" formatCode="0.00E+00">
                  <c:v>-7.3702999999999998E-3</c:v>
                </c:pt>
                <c:pt idx="71414" formatCode="0.00E+00">
                  <c:v>-7.5107400000000001E-3</c:v>
                </c:pt>
                <c:pt idx="71415" formatCode="0.00E+00">
                  <c:v>-7.6365900000000004E-3</c:v>
                </c:pt>
                <c:pt idx="71416" formatCode="0.00E+00">
                  <c:v>-7.7477099999999997E-3</c:v>
                </c:pt>
                <c:pt idx="71417" formatCode="0.00E+00">
                  <c:v>-7.8440699999999999E-3</c:v>
                </c:pt>
                <c:pt idx="71418" formatCode="0.00E+00">
                  <c:v>-7.9256599999999993E-3</c:v>
                </c:pt>
                <c:pt idx="71419" formatCode="0.00E+00">
                  <c:v>-7.9924999999999996E-3</c:v>
                </c:pt>
                <c:pt idx="71420" formatCode="0.00E+00">
                  <c:v>-8.0445900000000008E-3</c:v>
                </c:pt>
                <c:pt idx="71421" formatCode="0.00E+00">
                  <c:v>-8.0819599999999991E-3</c:v>
                </c:pt>
                <c:pt idx="71422" formatCode="0.00E+00">
                  <c:v>-8.1046599999999996E-3</c:v>
                </c:pt>
                <c:pt idx="71423" formatCode="0.00E+00">
                  <c:v>-8.1127899999999999E-3</c:v>
                </c:pt>
                <c:pt idx="71424" formatCode="0.00E+00">
                  <c:v>-8.1064099999999997E-3</c:v>
                </c:pt>
                <c:pt idx="71425" formatCode="0.00E+00">
                  <c:v>-8.0856299999999999E-3</c:v>
                </c:pt>
                <c:pt idx="71426" formatCode="0.00E+00">
                  <c:v>-8.0505999999999998E-3</c:v>
                </c:pt>
                <c:pt idx="71427" formatCode="0.00E+00">
                  <c:v>-8.0015199999999998E-3</c:v>
                </c:pt>
                <c:pt idx="71428" formatCode="0.00E+00">
                  <c:v>-7.9385800000000006E-3</c:v>
                </c:pt>
                <c:pt idx="71429" formatCode="0.00E+00">
                  <c:v>-7.8618999999999998E-3</c:v>
                </c:pt>
                <c:pt idx="71430" formatCode="0.00E+00">
                  <c:v>-7.77161E-3</c:v>
                </c:pt>
                <c:pt idx="71431" formatCode="0.00E+00">
                  <c:v>-7.6679199999999999E-3</c:v>
                </c:pt>
                <c:pt idx="71432" formatCode="0.00E+00">
                  <c:v>-7.55107E-3</c:v>
                </c:pt>
                <c:pt idx="71433" formatCode="0.00E+00">
                  <c:v>-7.4213300000000003E-3</c:v>
                </c:pt>
                <c:pt idx="71434" formatCode="0.00E+00">
                  <c:v>-7.2789400000000002E-3</c:v>
                </c:pt>
                <c:pt idx="71435" formatCode="0.00E+00">
                  <c:v>-7.1242299999999996E-3</c:v>
                </c:pt>
                <c:pt idx="71436" formatCode="0.00E+00">
                  <c:v>-6.9575399999999999E-3</c:v>
                </c:pt>
                <c:pt idx="71437" formatCode="0.00E+00">
                  <c:v>-6.7792499999999997E-3</c:v>
                </c:pt>
                <c:pt idx="71438" formatCode="0.00E+00">
                  <c:v>-6.58977E-3</c:v>
                </c:pt>
                <c:pt idx="71439" formatCode="0.00E+00">
                  <c:v>-6.3894599999999996E-3</c:v>
                </c:pt>
                <c:pt idx="71440" formatCode="0.00E+00">
                  <c:v>-6.1787400000000003E-3</c:v>
                </c:pt>
                <c:pt idx="71441" formatCode="0.00E+00">
                  <c:v>-5.9581E-3</c:v>
                </c:pt>
                <c:pt idx="71442" formatCode="0.00E+00">
                  <c:v>-5.7279999999999996E-3</c:v>
                </c:pt>
                <c:pt idx="71443" formatCode="0.00E+00">
                  <c:v>-5.4888300000000001E-3</c:v>
                </c:pt>
                <c:pt idx="71444" formatCode="0.00E+00">
                  <c:v>-5.2409900000000001E-3</c:v>
                </c:pt>
                <c:pt idx="71445" formatCode="0.00E+00">
                  <c:v>-4.9849100000000004E-3</c:v>
                </c:pt>
                <c:pt idx="71446" formatCode="0.00E+00">
                  <c:v>-4.7210899999999998E-3</c:v>
                </c:pt>
                <c:pt idx="71447" formatCode="0.00E+00">
                  <c:v>-4.4500199999999998E-3</c:v>
                </c:pt>
                <c:pt idx="71448" formatCode="0.00E+00">
                  <c:v>-4.1722199999999999E-3</c:v>
                </c:pt>
                <c:pt idx="71449" formatCode="0.00E+00">
                  <c:v>-3.8881699999999998E-3</c:v>
                </c:pt>
                <c:pt idx="71450" formatCode="0.00E+00">
                  <c:v>-3.59837E-3</c:v>
                </c:pt>
                <c:pt idx="71451" formatCode="0.00E+00">
                  <c:v>-3.3033200000000002E-3</c:v>
                </c:pt>
                <c:pt idx="71452" formatCode="0.00E+00">
                  <c:v>-3.0035600000000002E-3</c:v>
                </c:pt>
                <c:pt idx="71453" formatCode="0.00E+00">
                  <c:v>-2.6995999999999999E-3</c:v>
                </c:pt>
                <c:pt idx="71454" formatCode="0.00E+00">
                  <c:v>-2.3919499999999999E-3</c:v>
                </c:pt>
                <c:pt idx="71455" formatCode="0.00E+00">
                  <c:v>-2.08114E-3</c:v>
                </c:pt>
                <c:pt idx="71456" formatCode="0.00E+00">
                  <c:v>-1.7677599999999999E-3</c:v>
                </c:pt>
                <c:pt idx="71457" formatCode="0.00E+00">
                  <c:v>-1.45235E-3</c:v>
                </c:pt>
                <c:pt idx="71458" formatCode="0.00E+00">
                  <c:v>-1.1353699999999999E-3</c:v>
                </c:pt>
                <c:pt idx="71459" formatCode="0.00E+00">
                  <c:v>-8.1734699999999995E-4</c:v>
                </c:pt>
                <c:pt idx="71460" formatCode="0.00E+00">
                  <c:v>-4.9877600000000004E-4</c:v>
                </c:pt>
                <c:pt idx="71461" formatCode="0.00E+00">
                  <c:v>-1.8015500000000001E-4</c:v>
                </c:pt>
                <c:pt idx="71462" formatCode="0.00E+00">
                  <c:v>1.3806199999999999E-4</c:v>
                </c:pt>
                <c:pt idx="71463" formatCode="0.00E+00">
                  <c:v>4.5541599999999999E-4</c:v>
                </c:pt>
                <c:pt idx="71464" formatCode="0.00E+00">
                  <c:v>7.7139899999999998E-4</c:v>
                </c:pt>
                <c:pt idx="71465" formatCode="0.00E+00">
                  <c:v>1.0854599999999999E-3</c:v>
                </c:pt>
                <c:pt idx="71466" formatCode="0.00E+00">
                  <c:v>1.39707E-3</c:v>
                </c:pt>
                <c:pt idx="71467" formatCode="0.00E+00">
                  <c:v>1.70582E-3</c:v>
                </c:pt>
                <c:pt idx="71468" formatCode="0.00E+00">
                  <c:v>2.0113499999999999E-3</c:v>
                </c:pt>
                <c:pt idx="71469" formatCode="0.00E+00">
                  <c:v>2.3133899999999998E-3</c:v>
                </c:pt>
                <c:pt idx="71470" formatCode="0.00E+00">
                  <c:v>2.6115800000000001E-3</c:v>
                </c:pt>
                <c:pt idx="71471" formatCode="0.00E+00">
                  <c:v>2.9053600000000001E-3</c:v>
                </c:pt>
                <c:pt idx="71472" formatCode="0.00E+00">
                  <c:v>3.1940699999999998E-3</c:v>
                </c:pt>
                <c:pt idx="71473" formatCode="0.00E+00">
                  <c:v>3.4772100000000001E-3</c:v>
                </c:pt>
                <c:pt idx="71474" formatCode="0.00E+00">
                  <c:v>3.7544100000000001E-3</c:v>
                </c:pt>
                <c:pt idx="71475" formatCode="0.00E+00">
                  <c:v>4.0252500000000002E-3</c:v>
                </c:pt>
                <c:pt idx="71476" formatCode="0.00E+00">
                  <c:v>4.2893499999999999E-3</c:v>
                </c:pt>
                <c:pt idx="71477" formatCode="0.00E+00">
                  <c:v>4.54638E-3</c:v>
                </c:pt>
                <c:pt idx="71478" formatCode="0.00E+00">
                  <c:v>4.7960700000000004E-3</c:v>
                </c:pt>
                <c:pt idx="71479" formatCode="0.00E+00">
                  <c:v>5.0380700000000004E-3</c:v>
                </c:pt>
                <c:pt idx="71480" formatCode="0.00E+00">
                  <c:v>5.2720199999999997E-3</c:v>
                </c:pt>
                <c:pt idx="71481" formatCode="0.00E+00">
                  <c:v>5.4975600000000003E-3</c:v>
                </c:pt>
                <c:pt idx="71482" formatCode="0.00E+00">
                  <c:v>5.71435E-3</c:v>
                </c:pt>
                <c:pt idx="71483" formatCode="0.00E+00">
                  <c:v>5.9221500000000002E-3</c:v>
                </c:pt>
                <c:pt idx="71484" formatCode="0.00E+00">
                  <c:v>6.1206799999999999E-3</c:v>
                </c:pt>
                <c:pt idx="71485" formatCode="0.00E+00">
                  <c:v>6.3096799999999998E-3</c:v>
                </c:pt>
                <c:pt idx="71486" formatCode="0.00E+00">
                  <c:v>6.4889099999999996E-3</c:v>
                </c:pt>
                <c:pt idx="71487" formatCode="0.00E+00">
                  <c:v>6.6582200000000003E-3</c:v>
                </c:pt>
                <c:pt idx="71488" formatCode="0.00E+00">
                  <c:v>6.8174300000000002E-3</c:v>
                </c:pt>
                <c:pt idx="71489" formatCode="0.00E+00">
                  <c:v>6.9663599999999996E-3</c:v>
                </c:pt>
                <c:pt idx="71490" formatCode="0.00E+00">
                  <c:v>7.1048600000000002E-3</c:v>
                </c:pt>
                <c:pt idx="71491" formatCode="0.00E+00">
                  <c:v>7.2328499999999999E-3</c:v>
                </c:pt>
                <c:pt idx="71492" formatCode="0.00E+00">
                  <c:v>7.3502699999999999E-3</c:v>
                </c:pt>
                <c:pt idx="71493" formatCode="0.00E+00">
                  <c:v>7.4570599999999997E-3</c:v>
                </c:pt>
                <c:pt idx="71494" formatCode="0.00E+00">
                  <c:v>7.5531900000000004E-3</c:v>
                </c:pt>
                <c:pt idx="71495" formatCode="0.00E+00">
                  <c:v>7.6386300000000004E-3</c:v>
                </c:pt>
                <c:pt idx="71496" formatCode="0.00E+00">
                  <c:v>7.71334E-3</c:v>
                </c:pt>
                <c:pt idx="71497" formatCode="0.00E+00">
                  <c:v>7.7773E-3</c:v>
                </c:pt>
                <c:pt idx="71498" formatCode="0.00E+00">
                  <c:v>7.8305400000000004E-3</c:v>
                </c:pt>
                <c:pt idx="71499" formatCode="0.00E+00">
                  <c:v>7.8730999999999992E-3</c:v>
                </c:pt>
                <c:pt idx="71500" formatCode="0.00E+00">
                  <c:v>7.9050000000000006E-3</c:v>
                </c:pt>
                <c:pt idx="71501" formatCode="0.00E+00">
                  <c:v>7.9263300000000005E-3</c:v>
                </c:pt>
                <c:pt idx="71502" formatCode="0.00E+00">
                  <c:v>7.9371500000000005E-3</c:v>
                </c:pt>
                <c:pt idx="71503" formatCode="0.00E+00">
                  <c:v>7.9375599999999998E-3</c:v>
                </c:pt>
                <c:pt idx="71504" formatCode="0.00E+00">
                  <c:v>7.9276799999999994E-3</c:v>
                </c:pt>
                <c:pt idx="71505" formatCode="0.00E+00">
                  <c:v>7.9076000000000007E-3</c:v>
                </c:pt>
                <c:pt idx="71506" formatCode="0.00E+00">
                  <c:v>7.8774799999999992E-3</c:v>
                </c:pt>
                <c:pt idx="71507" formatCode="0.00E+00">
                  <c:v>7.8374699999999992E-3</c:v>
                </c:pt>
                <c:pt idx="71508" formatCode="0.00E+00">
                  <c:v>7.7877299999999997E-3</c:v>
                </c:pt>
                <c:pt idx="71509" formatCode="0.00E+00">
                  <c:v>7.7284299999999997E-3</c:v>
                </c:pt>
                <c:pt idx="71510" formatCode="0.00E+00">
                  <c:v>7.6598200000000003E-3</c:v>
                </c:pt>
                <c:pt idx="71511" formatCode="0.00E+00">
                  <c:v>7.5821999999999999E-3</c:v>
                </c:pt>
                <c:pt idx="71512" formatCode="0.00E+00">
                  <c:v>7.4958899999999998E-3</c:v>
                </c:pt>
                <c:pt idx="71513" formatCode="0.00E+00">
                  <c:v>7.4011700000000003E-3</c:v>
                </c:pt>
                <c:pt idx="71514" formatCode="0.00E+00">
                  <c:v>7.2983400000000004E-3</c:v>
                </c:pt>
                <c:pt idx="71515" formatCode="0.00E+00">
                  <c:v>7.1876700000000002E-3</c:v>
                </c:pt>
                <c:pt idx="71516" formatCode="0.00E+00">
                  <c:v>7.0694900000000003E-3</c:v>
                </c:pt>
                <c:pt idx="71517" formatCode="0.00E+00">
                  <c:v>6.9441399999999997E-3</c:v>
                </c:pt>
                <c:pt idx="71518" formatCode="0.00E+00">
                  <c:v>6.8119699999999997E-3</c:v>
                </c:pt>
                <c:pt idx="71519" formatCode="0.00E+00">
                  <c:v>6.6733199999999999E-3</c:v>
                </c:pt>
                <c:pt idx="71520" formatCode="0.00E+00">
                  <c:v>6.5285400000000002E-3</c:v>
                </c:pt>
                <c:pt idx="71521" formatCode="0.00E+00">
                  <c:v>6.37799E-3</c:v>
                </c:pt>
                <c:pt idx="71522" formatCode="0.00E+00">
                  <c:v>6.2220399999999999E-3</c:v>
                </c:pt>
                <c:pt idx="71523" formatCode="0.00E+00">
                  <c:v>6.0611099999999998E-3</c:v>
                </c:pt>
                <c:pt idx="71524" formatCode="0.00E+00">
                  <c:v>5.8956E-3</c:v>
                </c:pt>
                <c:pt idx="71525" formatCode="0.00E+00">
                  <c:v>5.7259600000000004E-3</c:v>
                </c:pt>
                <c:pt idx="71526" formatCode="0.00E+00">
                  <c:v>5.5526100000000004E-3</c:v>
                </c:pt>
                <c:pt idx="71527" formatCode="0.00E+00">
                  <c:v>5.3759400000000001E-3</c:v>
                </c:pt>
                <c:pt idx="71528" formatCode="0.00E+00">
                  <c:v>5.1963799999999996E-3</c:v>
                </c:pt>
                <c:pt idx="71529" formatCode="0.00E+00">
                  <c:v>5.0143799999999997E-3</c:v>
                </c:pt>
                <c:pt idx="71530" formatCode="0.00E+00">
                  <c:v>4.8304100000000003E-3</c:v>
                </c:pt>
                <c:pt idx="71531" formatCode="0.00E+00">
                  <c:v>4.6449000000000004E-3</c:v>
                </c:pt>
                <c:pt idx="71532" formatCode="0.00E+00">
                  <c:v>4.4582800000000002E-3</c:v>
                </c:pt>
                <c:pt idx="71533" formatCode="0.00E+00">
                  <c:v>4.2709899999999997E-3</c:v>
                </c:pt>
                <c:pt idx="71534" formatCode="0.00E+00">
                  <c:v>4.0834799999999996E-3</c:v>
                </c:pt>
                <c:pt idx="71535" formatCode="0.00E+00">
                  <c:v>3.89618E-3</c:v>
                </c:pt>
                <c:pt idx="71536" formatCode="0.00E+00">
                  <c:v>3.7094900000000002E-3</c:v>
                </c:pt>
                <c:pt idx="71537" formatCode="0.00E+00">
                  <c:v>3.52382E-3</c:v>
                </c:pt>
                <c:pt idx="71538" formatCode="0.00E+00">
                  <c:v>3.33958E-3</c:v>
                </c:pt>
                <c:pt idx="71539" formatCode="0.00E+00">
                  <c:v>3.1572599999999998E-3</c:v>
                </c:pt>
                <c:pt idx="71540" formatCode="0.00E+00">
                  <c:v>2.9773600000000001E-3</c:v>
                </c:pt>
                <c:pt idx="71541" formatCode="0.00E+00">
                  <c:v>2.8002999999999999E-3</c:v>
                </c:pt>
                <c:pt idx="71542" formatCode="0.00E+00">
                  <c:v>2.62648E-3</c:v>
                </c:pt>
                <c:pt idx="71543" formatCode="0.00E+00">
                  <c:v>2.4562299999999998E-3</c:v>
                </c:pt>
                <c:pt idx="71544" formatCode="0.00E+00">
                  <c:v>2.28992E-3</c:v>
                </c:pt>
                <c:pt idx="71545" formatCode="0.00E+00">
                  <c:v>2.1279599999999999E-3</c:v>
                </c:pt>
                <c:pt idx="71546" formatCode="0.00E+00">
                  <c:v>1.9707499999999998E-3</c:v>
                </c:pt>
                <c:pt idx="71547" formatCode="0.00E+00">
                  <c:v>1.81868E-3</c:v>
                </c:pt>
                <c:pt idx="71548" formatCode="0.00E+00">
                  <c:v>1.67206E-3</c:v>
                </c:pt>
                <c:pt idx="71549" formatCode="0.00E+00">
                  <c:v>1.5312399999999999E-3</c:v>
                </c:pt>
                <c:pt idx="71550" formatCode="0.00E+00">
                  <c:v>1.3965099999999999E-3</c:v>
                </c:pt>
                <c:pt idx="71551" formatCode="0.00E+00">
                  <c:v>1.2681700000000001E-3</c:v>
                </c:pt>
                <c:pt idx="71552" formatCode="0.00E+00">
                  <c:v>1.1464999999999999E-3</c:v>
                </c:pt>
                <c:pt idx="71553" formatCode="0.00E+00">
                  <c:v>1.0317799999999999E-3</c:v>
                </c:pt>
                <c:pt idx="71554" formatCode="0.00E+00">
                  <c:v>9.2424300000000005E-4</c:v>
                </c:pt>
                <c:pt idx="71555" formatCode="0.00E+00">
                  <c:v>8.2415600000000004E-4</c:v>
                </c:pt>
                <c:pt idx="71556" formatCode="0.00E+00">
                  <c:v>7.3178100000000003E-4</c:v>
                </c:pt>
                <c:pt idx="71557" formatCode="0.00E+00">
                  <c:v>6.4736500000000001E-4</c:v>
                </c:pt>
                <c:pt idx="71558" formatCode="0.00E+00">
                  <c:v>5.7109900000000004E-4</c:v>
                </c:pt>
                <c:pt idx="71559" formatCode="0.00E+00">
                  <c:v>5.0312899999999995E-4</c:v>
                </c:pt>
                <c:pt idx="71560" formatCode="0.00E+00">
                  <c:v>4.43604E-4</c:v>
                </c:pt>
                <c:pt idx="71561" formatCode="0.00E+00">
                  <c:v>3.92696E-4</c:v>
                </c:pt>
                <c:pt idx="71562" formatCode="0.00E+00">
                  <c:v>3.50558E-4</c:v>
                </c:pt>
                <c:pt idx="71563" formatCode="0.00E+00">
                  <c:v>3.17292E-4</c:v>
                </c:pt>
                <c:pt idx="71564" formatCode="0.00E+00">
                  <c:v>2.9295200000000002E-4</c:v>
                </c:pt>
                <c:pt idx="71565" formatCode="0.00E+00">
                  <c:v>2.7758600000000002E-4</c:v>
                </c:pt>
                <c:pt idx="71566" formatCode="0.00E+00">
                  <c:v>2.7126E-4</c:v>
                </c:pt>
                <c:pt idx="71567" formatCode="0.00E+00">
                  <c:v>2.7400500000000002E-4</c:v>
                </c:pt>
                <c:pt idx="71568" formatCode="0.00E+00">
                  <c:v>2.8579300000000001E-4</c:v>
                </c:pt>
                <c:pt idx="71569" formatCode="0.00E+00">
                  <c:v>3.0657599999999997E-4</c:v>
                </c:pt>
                <c:pt idx="71570" formatCode="0.00E+00">
                  <c:v>3.3627700000000001E-4</c:v>
                </c:pt>
                <c:pt idx="71571" formatCode="0.00E+00">
                  <c:v>3.7481E-4</c:v>
                </c:pt>
                <c:pt idx="71572" formatCode="0.00E+00">
                  <c:v>4.2211899999999999E-4</c:v>
                </c:pt>
                <c:pt idx="71573" formatCode="0.00E+00">
                  <c:v>4.7813899999999998E-4</c:v>
                </c:pt>
                <c:pt idx="71574" formatCode="0.00E+00">
                  <c:v>5.4277600000000002E-4</c:v>
                </c:pt>
                <c:pt idx="71575" formatCode="0.00E+00">
                  <c:v>6.1591100000000002E-4</c:v>
                </c:pt>
                <c:pt idx="71576" formatCode="0.00E+00">
                  <c:v>6.97391E-4</c:v>
                </c:pt>
                <c:pt idx="71577" formatCode="0.00E+00">
                  <c:v>7.8702000000000004E-4</c:v>
                </c:pt>
                <c:pt idx="71578" formatCode="0.00E+00">
                  <c:v>8.8459699999999999E-4</c:v>
                </c:pt>
                <c:pt idx="71579" formatCode="0.00E+00">
                  <c:v>9.8995700000000008E-4</c:v>
                </c:pt>
                <c:pt idx="71580" formatCode="0.00E+00">
                  <c:v>1.10293E-3</c:v>
                </c:pt>
                <c:pt idx="71581" formatCode="0.00E+00">
                  <c:v>1.22324E-3</c:v>
                </c:pt>
                <c:pt idx="71582" formatCode="0.00E+00">
                  <c:v>1.3506099999999999E-3</c:v>
                </c:pt>
                <c:pt idx="71583" formatCode="0.00E+00">
                  <c:v>1.4847199999999999E-3</c:v>
                </c:pt>
                <c:pt idx="71584" formatCode="0.00E+00">
                  <c:v>1.62532E-3</c:v>
                </c:pt>
                <c:pt idx="71585" formatCode="0.00E+00">
                  <c:v>1.7721E-3</c:v>
                </c:pt>
                <c:pt idx="71586" formatCode="0.00E+00">
                  <c:v>1.92479E-3</c:v>
                </c:pt>
                <c:pt idx="71587" formatCode="0.00E+00">
                  <c:v>2.0830699999999998E-3</c:v>
                </c:pt>
                <c:pt idx="71588" formatCode="0.00E+00">
                  <c:v>2.2465699999999998E-3</c:v>
                </c:pt>
                <c:pt idx="71589" formatCode="0.00E+00">
                  <c:v>2.4149200000000001E-3</c:v>
                </c:pt>
                <c:pt idx="71590" formatCode="0.00E+00">
                  <c:v>2.5877500000000002E-3</c:v>
                </c:pt>
                <c:pt idx="71591" formatCode="0.00E+00">
                  <c:v>2.7647000000000001E-3</c:v>
                </c:pt>
                <c:pt idx="71592" formatCode="0.00E+00">
                  <c:v>2.9454099999999999E-3</c:v>
                </c:pt>
                <c:pt idx="71593" formatCode="0.00E+00">
                  <c:v>3.12949E-3</c:v>
                </c:pt>
                <c:pt idx="71594" formatCode="0.00E+00">
                  <c:v>3.3165199999999999E-3</c:v>
                </c:pt>
                <c:pt idx="71595" formatCode="0.00E+00">
                  <c:v>3.50608E-3</c:v>
                </c:pt>
                <c:pt idx="71596" formatCode="0.00E+00">
                  <c:v>3.69776E-3</c:v>
                </c:pt>
                <c:pt idx="71597" formatCode="0.00E+00">
                  <c:v>3.8911100000000001E-3</c:v>
                </c:pt>
                <c:pt idx="71598" formatCode="0.00E+00">
                  <c:v>4.0856699999999996E-3</c:v>
                </c:pt>
                <c:pt idx="71599" formatCode="0.00E+00">
                  <c:v>4.2809600000000003E-3</c:v>
                </c:pt>
                <c:pt idx="71600" formatCode="0.00E+00">
                  <c:v>4.4765100000000004E-3</c:v>
                </c:pt>
                <c:pt idx="71601" formatCode="0.00E+00">
                  <c:v>4.6718899999999997E-3</c:v>
                </c:pt>
                <c:pt idx="71602" formatCode="0.00E+00">
                  <c:v>4.8666500000000001E-3</c:v>
                </c:pt>
                <c:pt idx="71603" formatCode="0.00E+00">
                  <c:v>5.06033E-3</c:v>
                </c:pt>
                <c:pt idx="71604" formatCode="0.00E+00">
                  <c:v>5.2524399999999997E-3</c:v>
                </c:pt>
                <c:pt idx="71605" formatCode="0.00E+00">
                  <c:v>5.4425200000000002E-3</c:v>
                </c:pt>
                <c:pt idx="71606" formatCode="0.00E+00">
                  <c:v>5.6301199999999997E-3</c:v>
                </c:pt>
                <c:pt idx="71607" formatCode="0.00E+00">
                  <c:v>5.8148000000000002E-3</c:v>
                </c:pt>
                <c:pt idx="71608" formatCode="0.00E+00">
                  <c:v>5.9961199999999997E-3</c:v>
                </c:pt>
                <c:pt idx="71609" formatCode="0.00E+00">
                  <c:v>6.1736500000000001E-3</c:v>
                </c:pt>
                <c:pt idx="71610" formatCode="0.00E+00">
                  <c:v>6.3469499999999996E-3</c:v>
                </c:pt>
                <c:pt idx="71611" formatCode="0.00E+00">
                  <c:v>6.51558E-3</c:v>
                </c:pt>
                <c:pt idx="71612" formatCode="0.00E+00">
                  <c:v>6.6790900000000004E-3</c:v>
                </c:pt>
                <c:pt idx="71613" formatCode="0.00E+00">
                  <c:v>6.8370200000000001E-3</c:v>
                </c:pt>
                <c:pt idx="71614" formatCode="0.00E+00">
                  <c:v>6.9889499999999999E-3</c:v>
                </c:pt>
                <c:pt idx="71615" formatCode="0.00E+00">
                  <c:v>7.1344399999999997E-3</c:v>
                </c:pt>
                <c:pt idx="71616" formatCode="0.00E+00">
                  <c:v>7.2731000000000002E-3</c:v>
                </c:pt>
                <c:pt idx="71617" formatCode="0.00E+00">
                  <c:v>7.4045400000000003E-3</c:v>
                </c:pt>
                <c:pt idx="71618" formatCode="0.00E+00">
                  <c:v>7.5283700000000004E-3</c:v>
                </c:pt>
                <c:pt idx="71619" formatCode="0.00E+00">
                  <c:v>7.6442300000000001E-3</c:v>
                </c:pt>
                <c:pt idx="71620" formatCode="0.00E+00">
                  <c:v>7.7517599999999999E-3</c:v>
                </c:pt>
                <c:pt idx="71621" formatCode="0.00E+00">
                  <c:v>7.8506099999999992E-3</c:v>
                </c:pt>
                <c:pt idx="71622" formatCode="0.00E+00">
                  <c:v>7.9404300000000001E-3</c:v>
                </c:pt>
                <c:pt idx="71623" formatCode="0.00E+00">
                  <c:v>8.0208899999999993E-3</c:v>
                </c:pt>
                <c:pt idx="71624" formatCode="0.00E+00">
                  <c:v>8.0916900000000003E-3</c:v>
                </c:pt>
                <c:pt idx="71625" formatCode="0.00E+00">
                  <c:v>8.1525399999999998E-3</c:v>
                </c:pt>
                <c:pt idx="71626" formatCode="0.00E+00">
                  <c:v>8.2031599999999993E-3</c:v>
                </c:pt>
                <c:pt idx="71627" formatCode="0.00E+00">
                  <c:v>8.2432700000000005E-3</c:v>
                </c:pt>
                <c:pt idx="71628" formatCode="0.00E+00">
                  <c:v>8.2726199999999996E-3</c:v>
                </c:pt>
                <c:pt idx="71629" formatCode="0.00E+00">
                  <c:v>8.2909999999999998E-3</c:v>
                </c:pt>
                <c:pt idx="71630" formatCode="0.00E+00">
                  <c:v>8.2982000000000004E-3</c:v>
                </c:pt>
                <c:pt idx="71631" formatCode="0.00E+00">
                  <c:v>8.2940300000000008E-3</c:v>
                </c:pt>
                <c:pt idx="71632" formatCode="0.00E+00">
                  <c:v>8.2783100000000005E-3</c:v>
                </c:pt>
                <c:pt idx="71633" formatCode="0.00E+00">
                  <c:v>8.2508700000000004E-3</c:v>
                </c:pt>
                <c:pt idx="71634" formatCode="0.00E+00">
                  <c:v>8.2115899999999995E-3</c:v>
                </c:pt>
                <c:pt idx="71635" formatCode="0.00E+00">
                  <c:v>8.1603500000000002E-3</c:v>
                </c:pt>
                <c:pt idx="71636" formatCode="0.00E+00">
                  <c:v>8.0970599999999997E-3</c:v>
                </c:pt>
                <c:pt idx="71637" formatCode="0.00E+00">
                  <c:v>8.0216599999999999E-3</c:v>
                </c:pt>
                <c:pt idx="71638" formatCode="0.00E+00">
                  <c:v>7.9340999999999995E-3</c:v>
                </c:pt>
                <c:pt idx="71639" formatCode="0.00E+00">
                  <c:v>7.8343200000000005E-3</c:v>
                </c:pt>
                <c:pt idx="71640" formatCode="0.00E+00">
                  <c:v>7.7222999999999997E-3</c:v>
                </c:pt>
                <c:pt idx="71641" formatCode="0.00E+00">
                  <c:v>7.5980400000000003E-3</c:v>
                </c:pt>
                <c:pt idx="71642" formatCode="0.00E+00">
                  <c:v>7.4615799999999998E-3</c:v>
                </c:pt>
                <c:pt idx="71643" formatCode="0.00E+00">
                  <c:v>7.3129800000000002E-3</c:v>
                </c:pt>
                <c:pt idx="71644" formatCode="0.00E+00">
                  <c:v>7.1523100000000003E-3</c:v>
                </c:pt>
                <c:pt idx="71645" formatCode="0.00E+00">
                  <c:v>6.9796700000000003E-3</c:v>
                </c:pt>
                <c:pt idx="71646" formatCode="0.00E+00">
                  <c:v>6.7951799999999996E-3</c:v>
                </c:pt>
                <c:pt idx="71647" formatCode="0.00E+00">
                  <c:v>6.5989600000000001E-3</c:v>
                </c:pt>
                <c:pt idx="71648" formatCode="0.00E+00">
                  <c:v>6.3911999999999997E-3</c:v>
                </c:pt>
                <c:pt idx="71649" formatCode="0.00E+00">
                  <c:v>6.1720500000000001E-3</c:v>
                </c:pt>
                <c:pt idx="71650" formatCode="0.00E+00">
                  <c:v>5.9417100000000002E-3</c:v>
                </c:pt>
                <c:pt idx="71651" formatCode="0.00E+00">
                  <c:v>5.7004000000000004E-3</c:v>
                </c:pt>
                <c:pt idx="71652" formatCode="0.00E+00">
                  <c:v>5.4483400000000003E-3</c:v>
                </c:pt>
                <c:pt idx="71653" formatCode="0.00E+00">
                  <c:v>5.1858E-3</c:v>
                </c:pt>
                <c:pt idx="71654" formatCode="0.00E+00">
                  <c:v>4.9130399999999996E-3</c:v>
                </c:pt>
                <c:pt idx="71655" formatCode="0.00E+00">
                  <c:v>4.63036E-3</c:v>
                </c:pt>
                <c:pt idx="71656" formatCode="0.00E+00">
                  <c:v>4.3380900000000002E-3</c:v>
                </c:pt>
                <c:pt idx="71657" formatCode="0.00E+00">
                  <c:v>4.0365599999999998E-3</c:v>
                </c:pt>
                <c:pt idx="71658" formatCode="0.00E+00">
                  <c:v>3.7261E-3</c:v>
                </c:pt>
                <c:pt idx="71659" formatCode="0.00E+00">
                  <c:v>3.4070799999999998E-3</c:v>
                </c:pt>
                <c:pt idx="71660" formatCode="0.00E+00">
                  <c:v>3.0798700000000002E-3</c:v>
                </c:pt>
                <c:pt idx="71661" formatCode="0.00E+00">
                  <c:v>2.7448699999999999E-3</c:v>
                </c:pt>
                <c:pt idx="71662" formatCode="0.00E+00">
                  <c:v>2.4024900000000002E-3</c:v>
                </c:pt>
                <c:pt idx="71663" formatCode="0.00E+00">
                  <c:v>2.0531600000000001E-3</c:v>
                </c:pt>
                <c:pt idx="71664" formatCode="0.00E+00">
                  <c:v>1.69732E-3</c:v>
                </c:pt>
                <c:pt idx="71665" formatCode="0.00E+00">
                  <c:v>1.3354300000000001E-3</c:v>
                </c:pt>
                <c:pt idx="71666" formatCode="0.00E+00">
                  <c:v>9.6793599999999997E-4</c:v>
                </c:pt>
                <c:pt idx="71667" formatCode="0.00E+00">
                  <c:v>5.95314E-4</c:v>
                </c:pt>
                <c:pt idx="71668" formatCode="0.00E+00">
                  <c:v>2.1805800000000001E-4</c:v>
                </c:pt>
                <c:pt idx="71669" formatCode="0.00E+00">
                  <c:v>-1.6332200000000001E-4</c:v>
                </c:pt>
                <c:pt idx="71670" formatCode="0.00E+00">
                  <c:v>-5.4831900000000002E-4</c:v>
                </c:pt>
                <c:pt idx="71671" formatCode="0.00E+00">
                  <c:v>-9.3641899999999997E-4</c:v>
                </c:pt>
                <c:pt idx="71672" formatCode="0.00E+00">
                  <c:v>-1.3270999999999999E-3</c:v>
                </c:pt>
                <c:pt idx="71673" formatCode="0.00E+00">
                  <c:v>-1.71981E-3</c:v>
                </c:pt>
                <c:pt idx="71674" formatCode="0.00E+00">
                  <c:v>-2.1140299999999998E-3</c:v>
                </c:pt>
                <c:pt idx="71675" formatCode="0.00E+00">
                  <c:v>-2.5092000000000001E-3</c:v>
                </c:pt>
                <c:pt idx="71676" formatCode="0.00E+00">
                  <c:v>-2.90479E-3</c:v>
                </c:pt>
                <c:pt idx="71677" formatCode="0.00E+00">
                  <c:v>-3.3002399999999999E-3</c:v>
                </c:pt>
                <c:pt idx="71678" formatCode="0.00E+00">
                  <c:v>-3.69499E-3</c:v>
                </c:pt>
                <c:pt idx="71679" formatCode="0.00E+00">
                  <c:v>-4.0884800000000002E-3</c:v>
                </c:pt>
                <c:pt idx="71680" formatCode="0.00E+00">
                  <c:v>-4.4801600000000004E-3</c:v>
                </c:pt>
                <c:pt idx="71681" formatCode="0.00E+00">
                  <c:v>-4.8694799999999998E-3</c:v>
                </c:pt>
                <c:pt idx="71682" formatCode="0.00E+00">
                  <c:v>-5.2558600000000002E-3</c:v>
                </c:pt>
                <c:pt idx="71683" formatCode="0.00E+00">
                  <c:v>-5.6387800000000004E-3</c:v>
                </c:pt>
                <c:pt idx="71684" formatCode="0.00E+00">
                  <c:v>-6.0176800000000001E-3</c:v>
                </c:pt>
                <c:pt idx="71685" formatCode="0.00E+00">
                  <c:v>-6.3920000000000001E-3</c:v>
                </c:pt>
                <c:pt idx="71686" formatCode="0.00E+00">
                  <c:v>-6.7612000000000002E-3</c:v>
                </c:pt>
                <c:pt idx="71687" formatCode="0.00E+00">
                  <c:v>-7.1247400000000001E-3</c:v>
                </c:pt>
                <c:pt idx="71688" formatCode="0.00E+00">
                  <c:v>-7.4820900000000003E-3</c:v>
                </c:pt>
                <c:pt idx="71689" formatCode="0.00E+00">
                  <c:v>-7.8327199999999996E-3</c:v>
                </c:pt>
                <c:pt idx="71690" formatCode="0.00E+00">
                  <c:v>-8.1761100000000003E-3</c:v>
                </c:pt>
                <c:pt idx="71691" formatCode="0.00E+00">
                  <c:v>-8.5117600000000002E-3</c:v>
                </c:pt>
                <c:pt idx="71692" formatCode="0.00E+00">
                  <c:v>-8.8391600000000004E-3</c:v>
                </c:pt>
                <c:pt idx="71693" formatCode="0.00E+00">
                  <c:v>-9.1578300000000005E-3</c:v>
                </c:pt>
                <c:pt idx="71694" formatCode="0.00E+00">
                  <c:v>-9.4672799999999998E-3</c:v>
                </c:pt>
                <c:pt idx="71695" formatCode="0.00E+00">
                  <c:v>-9.7670599999999993E-3</c:v>
                </c:pt>
                <c:pt idx="71696">
                  <c:v>-1.00567E-2</c:v>
                </c:pt>
                <c:pt idx="71697">
                  <c:v>-1.0335799999999999E-2</c:v>
                </c:pt>
                <c:pt idx="71698">
                  <c:v>-1.06038E-2</c:v>
                </c:pt>
                <c:pt idx="71699">
                  <c:v>-1.08605E-2</c:v>
                </c:pt>
                <c:pt idx="71700">
                  <c:v>-1.11054E-2</c:v>
                </c:pt>
                <c:pt idx="71701">
                  <c:v>-1.1338000000000001E-2</c:v>
                </c:pt>
                <c:pt idx="71702">
                  <c:v>-1.1558199999999999E-2</c:v>
                </c:pt>
                <c:pt idx="71703">
                  <c:v>-1.1765400000000001E-2</c:v>
                </c:pt>
                <c:pt idx="71704">
                  <c:v>-1.19594E-2</c:v>
                </c:pt>
                <c:pt idx="71705">
                  <c:v>-1.214E-2</c:v>
                </c:pt>
                <c:pt idx="71706">
                  <c:v>-1.23067E-2</c:v>
                </c:pt>
                <c:pt idx="71707">
                  <c:v>-1.2459400000000001E-2</c:v>
                </c:pt>
                <c:pt idx="71708">
                  <c:v>-1.25977E-2</c:v>
                </c:pt>
                <c:pt idx="71709">
                  <c:v>-1.27215E-2</c:v>
                </c:pt>
                <c:pt idx="71710">
                  <c:v>-1.2830599999999999E-2</c:v>
                </c:pt>
                <c:pt idx="71711">
                  <c:v>-1.2924700000000001E-2</c:v>
                </c:pt>
                <c:pt idx="71712">
                  <c:v>-1.30037E-2</c:v>
                </c:pt>
                <c:pt idx="71713">
                  <c:v>-1.3067499999999999E-2</c:v>
                </c:pt>
                <c:pt idx="71714">
                  <c:v>-1.3115999999999999E-2</c:v>
                </c:pt>
                <c:pt idx="71715">
                  <c:v>-1.31491E-2</c:v>
                </c:pt>
                <c:pt idx="71716">
                  <c:v>-1.3166600000000001E-2</c:v>
                </c:pt>
                <c:pt idx="71717">
                  <c:v>-1.3168600000000001E-2</c:v>
                </c:pt>
                <c:pt idx="71718">
                  <c:v>-1.3155099999999999E-2</c:v>
                </c:pt>
                <c:pt idx="71719">
                  <c:v>-1.3126000000000001E-2</c:v>
                </c:pt>
                <c:pt idx="71720">
                  <c:v>-1.3081300000000001E-2</c:v>
                </c:pt>
                <c:pt idx="71721">
                  <c:v>-1.3021100000000001E-2</c:v>
                </c:pt>
                <c:pt idx="71722">
                  <c:v>-1.29455E-2</c:v>
                </c:pt>
                <c:pt idx="71723">
                  <c:v>-1.2854600000000001E-2</c:v>
                </c:pt>
                <c:pt idx="71724">
                  <c:v>-1.27484E-2</c:v>
                </c:pt>
                <c:pt idx="71725">
                  <c:v>-1.2626999999999999E-2</c:v>
                </c:pt>
                <c:pt idx="71726">
                  <c:v>-1.24908E-2</c:v>
                </c:pt>
                <c:pt idx="71727">
                  <c:v>-1.23397E-2</c:v>
                </c:pt>
                <c:pt idx="71728">
                  <c:v>-1.2174000000000001E-2</c:v>
                </c:pt>
                <c:pt idx="71729">
                  <c:v>-1.1993999999999999E-2</c:v>
                </c:pt>
                <c:pt idx="71730">
                  <c:v>-1.17999E-2</c:v>
                </c:pt>
                <c:pt idx="71731">
                  <c:v>-1.1591799999999999E-2</c:v>
                </c:pt>
                <c:pt idx="71732">
                  <c:v>-1.13702E-2</c:v>
                </c:pt>
                <c:pt idx="71733">
                  <c:v>-1.1135300000000001E-2</c:v>
                </c:pt>
                <c:pt idx="71734">
                  <c:v>-1.0887300000000001E-2</c:v>
                </c:pt>
                <c:pt idx="71735">
                  <c:v>-1.06268E-2</c:v>
                </c:pt>
                <c:pt idx="71736">
                  <c:v>-1.0353899999999999E-2</c:v>
                </c:pt>
                <c:pt idx="71737">
                  <c:v>-1.0069099999999999E-2</c:v>
                </c:pt>
                <c:pt idx="71738" formatCode="0.00E+00">
                  <c:v>-9.77278E-3</c:v>
                </c:pt>
                <c:pt idx="71739" formatCode="0.00E+00">
                  <c:v>-9.4652999999999994E-3</c:v>
                </c:pt>
                <c:pt idx="71740" formatCode="0.00E+00">
                  <c:v>-9.1471E-3</c:v>
                </c:pt>
                <c:pt idx="71741" formatCode="0.00E+00">
                  <c:v>-8.8186199999999992E-3</c:v>
                </c:pt>
                <c:pt idx="71742" formatCode="0.00E+00">
                  <c:v>-8.4802799999999998E-3</c:v>
                </c:pt>
                <c:pt idx="71743" formatCode="0.00E+00">
                  <c:v>-8.1325600000000005E-3</c:v>
                </c:pt>
                <c:pt idx="71744" formatCode="0.00E+00">
                  <c:v>-7.7759300000000003E-3</c:v>
                </c:pt>
                <c:pt idx="71745" formatCode="0.00E+00">
                  <c:v>-7.41086E-3</c:v>
                </c:pt>
                <c:pt idx="71746" formatCode="0.00E+00">
                  <c:v>-7.0378599999999999E-3</c:v>
                </c:pt>
                <c:pt idx="71747" formatCode="0.00E+00">
                  <c:v>-6.6574299999999998E-3</c:v>
                </c:pt>
                <c:pt idx="71748" formatCode="0.00E+00">
                  <c:v>-6.2700799999999999E-3</c:v>
                </c:pt>
                <c:pt idx="71749" formatCode="0.00E+00">
                  <c:v>-5.8763399999999999E-3</c:v>
                </c:pt>
                <c:pt idx="71750" formatCode="0.00E+00">
                  <c:v>-5.47673E-3</c:v>
                </c:pt>
                <c:pt idx="71751" formatCode="0.00E+00">
                  <c:v>-5.0717899999999996E-3</c:v>
                </c:pt>
                <c:pt idx="71752" formatCode="0.00E+00">
                  <c:v>-4.6620699999999999E-3</c:v>
                </c:pt>
                <c:pt idx="71753" formatCode="0.00E+00">
                  <c:v>-4.2481100000000003E-3</c:v>
                </c:pt>
                <c:pt idx="71754" formatCode="0.00E+00">
                  <c:v>-3.8304699999999999E-3</c:v>
                </c:pt>
                <c:pt idx="71755" formatCode="0.00E+00">
                  <c:v>-3.4096999999999999E-3</c:v>
                </c:pt>
                <c:pt idx="71756" formatCode="0.00E+00">
                  <c:v>-2.9863699999999999E-3</c:v>
                </c:pt>
                <c:pt idx="71757" formatCode="0.00E+00">
                  <c:v>-2.5610199999999998E-3</c:v>
                </c:pt>
                <c:pt idx="71758" formatCode="0.00E+00">
                  <c:v>-2.13423E-3</c:v>
                </c:pt>
                <c:pt idx="71759" formatCode="0.00E+00">
                  <c:v>-1.70655E-3</c:v>
                </c:pt>
                <c:pt idx="71760" formatCode="0.00E+00">
                  <c:v>-1.2785400000000001E-3</c:v>
                </c:pt>
                <c:pt idx="71761" formatCode="0.00E+00">
                  <c:v>-8.5076599999999998E-4</c:v>
                </c:pt>
                <c:pt idx="71762" formatCode="0.00E+00">
                  <c:v>-4.2377799999999998E-4</c:v>
                </c:pt>
                <c:pt idx="71763" formatCode="0.00E+00">
                  <c:v>1.87167E-6</c:v>
                </c:pt>
                <c:pt idx="71764" formatCode="0.00E+00">
                  <c:v>4.2563399999999998E-4</c:v>
                </c:pt>
                <c:pt idx="71765" formatCode="0.00E+00">
                  <c:v>8.4696800000000003E-4</c:v>
                </c:pt>
                <c:pt idx="71766" formatCode="0.00E+00">
                  <c:v>1.26534E-3</c:v>
                </c:pt>
                <c:pt idx="71767" formatCode="0.00E+00">
                  <c:v>1.6802099999999999E-3</c:v>
                </c:pt>
                <c:pt idx="71768" formatCode="0.00E+00">
                  <c:v>2.09107E-3</c:v>
                </c:pt>
                <c:pt idx="71769" formatCode="0.00E+00">
                  <c:v>2.4973899999999999E-3</c:v>
                </c:pt>
                <c:pt idx="71770" formatCode="0.00E+00">
                  <c:v>2.8986900000000002E-3</c:v>
                </c:pt>
                <c:pt idx="71771" formatCode="0.00E+00">
                  <c:v>3.29445E-3</c:v>
                </c:pt>
                <c:pt idx="71772" formatCode="0.00E+00">
                  <c:v>3.6842099999999998E-3</c:v>
                </c:pt>
                <c:pt idx="71773" formatCode="0.00E+00">
                  <c:v>4.0674800000000001E-3</c:v>
                </c:pt>
                <c:pt idx="71774" formatCode="0.00E+00">
                  <c:v>4.4438100000000003E-3</c:v>
                </c:pt>
                <c:pt idx="71775" formatCode="0.00E+00">
                  <c:v>4.8127500000000002E-3</c:v>
                </c:pt>
                <c:pt idx="71776" formatCode="0.00E+00">
                  <c:v>5.1738599999999997E-3</c:v>
                </c:pt>
                <c:pt idx="71777" formatCode="0.00E+00">
                  <c:v>5.5267299999999997E-3</c:v>
                </c:pt>
                <c:pt idx="71778" formatCode="0.00E+00">
                  <c:v>5.8709499999999998E-3</c:v>
                </c:pt>
                <c:pt idx="71779" formatCode="0.00E+00">
                  <c:v>6.2061399999999997E-3</c:v>
                </c:pt>
                <c:pt idx="71780" formatCode="0.00E+00">
                  <c:v>6.5319100000000001E-3</c:v>
                </c:pt>
                <c:pt idx="71781" formatCode="0.00E+00">
                  <c:v>6.8479099999999996E-3</c:v>
                </c:pt>
                <c:pt idx="71782" formatCode="0.00E+00">
                  <c:v>7.1538000000000001E-3</c:v>
                </c:pt>
                <c:pt idx="71783" formatCode="0.00E+00">
                  <c:v>7.4492500000000001E-3</c:v>
                </c:pt>
                <c:pt idx="71784" formatCode="0.00E+00">
                  <c:v>7.7339699999999997E-3</c:v>
                </c:pt>
                <c:pt idx="71785" formatCode="0.00E+00">
                  <c:v>8.0076499999999998E-3</c:v>
                </c:pt>
                <c:pt idx="71786" formatCode="0.00E+00">
                  <c:v>8.2700299999999994E-3</c:v>
                </c:pt>
                <c:pt idx="71787" formatCode="0.00E+00">
                  <c:v>8.5208599999999999E-3</c:v>
                </c:pt>
                <c:pt idx="71788" formatCode="0.00E+00">
                  <c:v>8.7599099999999992E-3</c:v>
                </c:pt>
                <c:pt idx="71789" formatCode="0.00E+00">
                  <c:v>8.9869600000000004E-3</c:v>
                </c:pt>
                <c:pt idx="71790" formatCode="0.00E+00">
                  <c:v>9.2018299999999994E-3</c:v>
                </c:pt>
                <c:pt idx="71791" formatCode="0.00E+00">
                  <c:v>9.4043200000000007E-3</c:v>
                </c:pt>
                <c:pt idx="71792" formatCode="0.00E+00">
                  <c:v>9.5943000000000001E-3</c:v>
                </c:pt>
                <c:pt idx="71793" formatCode="0.00E+00">
                  <c:v>9.7716299999999999E-3</c:v>
                </c:pt>
                <c:pt idx="71794" formatCode="0.00E+00">
                  <c:v>9.9361899999999993E-3</c:v>
                </c:pt>
                <c:pt idx="71795">
                  <c:v>1.00879E-2</c:v>
                </c:pt>
                <c:pt idx="71796">
                  <c:v>1.02267E-2</c:v>
                </c:pt>
                <c:pt idx="71797">
                  <c:v>1.0352399999999999E-2</c:v>
                </c:pt>
                <c:pt idx="71798">
                  <c:v>1.0465199999999999E-2</c:v>
                </c:pt>
                <c:pt idx="71799">
                  <c:v>1.05649E-2</c:v>
                </c:pt>
                <c:pt idx="71800">
                  <c:v>1.0651600000000001E-2</c:v>
                </c:pt>
                <c:pt idx="71801">
                  <c:v>1.07253E-2</c:v>
                </c:pt>
                <c:pt idx="71802">
                  <c:v>1.0786E-2</c:v>
                </c:pt>
                <c:pt idx="71803">
                  <c:v>1.0833799999999999E-2</c:v>
                </c:pt>
                <c:pt idx="71804">
                  <c:v>1.08688E-2</c:v>
                </c:pt>
                <c:pt idx="71805">
                  <c:v>1.0891100000000001E-2</c:v>
                </c:pt>
                <c:pt idx="71806">
                  <c:v>1.09008E-2</c:v>
                </c:pt>
                <c:pt idx="71807">
                  <c:v>1.0898100000000001E-2</c:v>
                </c:pt>
                <c:pt idx="71808">
                  <c:v>1.0883E-2</c:v>
                </c:pt>
                <c:pt idx="71809">
                  <c:v>1.08559E-2</c:v>
                </c:pt>
                <c:pt idx="71810">
                  <c:v>1.08168E-2</c:v>
                </c:pt>
                <c:pt idx="71811">
                  <c:v>1.0766E-2</c:v>
                </c:pt>
                <c:pt idx="71812">
                  <c:v>1.07037E-2</c:v>
                </c:pt>
                <c:pt idx="71813">
                  <c:v>1.06301E-2</c:v>
                </c:pt>
                <c:pt idx="71814">
                  <c:v>1.05456E-2</c:v>
                </c:pt>
                <c:pt idx="71815">
                  <c:v>1.0450299999999999E-2</c:v>
                </c:pt>
                <c:pt idx="71816">
                  <c:v>1.03445E-2</c:v>
                </c:pt>
                <c:pt idx="71817">
                  <c:v>1.0228599999999999E-2</c:v>
                </c:pt>
                <c:pt idx="71818">
                  <c:v>1.01028E-2</c:v>
                </c:pt>
                <c:pt idx="71819" formatCode="0.00E+00">
                  <c:v>9.9675100000000006E-3</c:v>
                </c:pt>
                <c:pt idx="71820" formatCode="0.00E+00">
                  <c:v>9.82302E-3</c:v>
                </c:pt>
                <c:pt idx="71821" formatCode="0.00E+00">
                  <c:v>9.6696600000000001E-3</c:v>
                </c:pt>
                <c:pt idx="71822" formatCode="0.00E+00">
                  <c:v>9.5078000000000003E-3</c:v>
                </c:pt>
                <c:pt idx="71823" formatCode="0.00E+00">
                  <c:v>9.3378000000000003E-3</c:v>
                </c:pt>
                <c:pt idx="71824" formatCode="0.00E+00">
                  <c:v>9.1600299999999996E-3</c:v>
                </c:pt>
                <c:pt idx="71825" formatCode="0.00E+00">
                  <c:v>8.9748599999999994E-3</c:v>
                </c:pt>
                <c:pt idx="71826" formatCode="0.00E+00">
                  <c:v>8.7826799999999993E-3</c:v>
                </c:pt>
                <c:pt idx="71827" formatCode="0.00E+00">
                  <c:v>8.5838900000000003E-3</c:v>
                </c:pt>
                <c:pt idx="71828" formatCode="0.00E+00">
                  <c:v>8.37888E-3</c:v>
                </c:pt>
                <c:pt idx="71829" formatCode="0.00E+00">
                  <c:v>8.1680499999999996E-3</c:v>
                </c:pt>
                <c:pt idx="71830" formatCode="0.00E+00">
                  <c:v>7.9518100000000001E-3</c:v>
                </c:pt>
                <c:pt idx="71831" formatCode="0.00E+00">
                  <c:v>7.73056E-3</c:v>
                </c:pt>
                <c:pt idx="71832" formatCode="0.00E+00">
                  <c:v>7.5047400000000002E-3</c:v>
                </c:pt>
                <c:pt idx="71833" formatCode="0.00E+00">
                  <c:v>7.2747300000000001E-3</c:v>
                </c:pt>
                <c:pt idx="71834" formatCode="0.00E+00">
                  <c:v>7.0409799999999996E-3</c:v>
                </c:pt>
                <c:pt idx="71835" formatCode="0.00E+00">
                  <c:v>6.80388E-3</c:v>
                </c:pt>
                <c:pt idx="71836" formatCode="0.00E+00">
                  <c:v>6.5638500000000004E-3</c:v>
                </c:pt>
                <c:pt idx="71837" formatCode="0.00E+00">
                  <c:v>6.3213200000000001E-3</c:v>
                </c:pt>
                <c:pt idx="71838" formatCode="0.00E+00">
                  <c:v>6.0766800000000001E-3</c:v>
                </c:pt>
                <c:pt idx="71839" formatCode="0.00E+00">
                  <c:v>5.8303599999999997E-3</c:v>
                </c:pt>
                <c:pt idx="71840" formatCode="0.00E+00">
                  <c:v>5.58276E-3</c:v>
                </c:pt>
                <c:pt idx="71841" formatCode="0.00E+00">
                  <c:v>5.3342800000000003E-3</c:v>
                </c:pt>
                <c:pt idx="71842" formatCode="0.00E+00">
                  <c:v>5.0853199999999999E-3</c:v>
                </c:pt>
                <c:pt idx="71843" formatCode="0.00E+00">
                  <c:v>4.8362800000000001E-3</c:v>
                </c:pt>
                <c:pt idx="71844" formatCode="0.00E+00">
                  <c:v>4.5875300000000003E-3</c:v>
                </c:pt>
                <c:pt idx="71845" formatCode="0.00E+00">
                  <c:v>4.3394699999999998E-3</c:v>
                </c:pt>
                <c:pt idx="71846" formatCode="0.00E+00">
                  <c:v>4.0924500000000001E-3</c:v>
                </c:pt>
                <c:pt idx="71847" formatCode="0.00E+00">
                  <c:v>3.8468600000000001E-3</c:v>
                </c:pt>
                <c:pt idx="71848" formatCode="0.00E+00">
                  <c:v>3.6030400000000001E-3</c:v>
                </c:pt>
                <c:pt idx="71849" formatCode="0.00E+00">
                  <c:v>3.36134E-3</c:v>
                </c:pt>
                <c:pt idx="71850" formatCode="0.00E+00">
                  <c:v>3.1220900000000001E-3</c:v>
                </c:pt>
                <c:pt idx="71851" formatCode="0.00E+00">
                  <c:v>2.8856300000000001E-3</c:v>
                </c:pt>
                <c:pt idx="71852" formatCode="0.00E+00">
                  <c:v>2.65227E-3</c:v>
                </c:pt>
                <c:pt idx="71853" formatCode="0.00E+00">
                  <c:v>2.42231E-3</c:v>
                </c:pt>
                <c:pt idx="71854" formatCode="0.00E+00">
                  <c:v>2.1960500000000002E-3</c:v>
                </c:pt>
                <c:pt idx="71855" formatCode="0.00E+00">
                  <c:v>1.9737700000000001E-3</c:v>
                </c:pt>
                <c:pt idx="71856" formatCode="0.00E+00">
                  <c:v>1.75574E-3</c:v>
                </c:pt>
                <c:pt idx="71857" formatCode="0.00E+00">
                  <c:v>1.5422000000000001E-3</c:v>
                </c:pt>
                <c:pt idx="71858" formatCode="0.00E+00">
                  <c:v>1.3334099999999999E-3</c:v>
                </c:pt>
                <c:pt idx="71859" formatCode="0.00E+00">
                  <c:v>1.12958E-3</c:v>
                </c:pt>
                <c:pt idx="71860" formatCode="0.00E+00">
                  <c:v>9.3094E-4</c:v>
                </c:pt>
                <c:pt idx="71861" formatCode="0.00E+00">
                  <c:v>7.3768100000000001E-4</c:v>
                </c:pt>
                <c:pt idx="71862" formatCode="0.00E+00">
                  <c:v>5.4998899999999997E-4</c:v>
                </c:pt>
                <c:pt idx="71863" formatCode="0.00E+00">
                  <c:v>3.6803299999999998E-4</c:v>
                </c:pt>
                <c:pt idx="71864" formatCode="0.00E+00">
                  <c:v>1.9196999999999999E-4</c:v>
                </c:pt>
                <c:pt idx="71865" formatCode="0.00E+00">
                  <c:v>2.1937400000000001E-5</c:v>
                </c:pt>
                <c:pt idx="71866" formatCode="0.00E+00">
                  <c:v>-1.41939E-4</c:v>
                </c:pt>
                <c:pt idx="71867" formatCode="0.00E+00">
                  <c:v>-2.9955100000000001E-4</c:v>
                </c:pt>
                <c:pt idx="71868" formatCode="0.00E+00">
                  <c:v>-4.5080599999999999E-4</c:v>
                </c:pt>
                <c:pt idx="71869" formatCode="0.00E+00">
                  <c:v>-5.95624E-4</c:v>
                </c:pt>
                <c:pt idx="71870" formatCode="0.00E+00">
                  <c:v>-7.3394300000000003E-4</c:v>
                </c:pt>
                <c:pt idx="71871" formatCode="0.00E+00">
                  <c:v>-8.6571800000000002E-4</c:v>
                </c:pt>
                <c:pt idx="71872" formatCode="0.00E+00">
                  <c:v>-9.9091600000000011E-4</c:v>
                </c:pt>
                <c:pt idx="71873" formatCode="0.00E+00">
                  <c:v>-1.1095199999999999E-3</c:v>
                </c:pt>
                <c:pt idx="71874" formatCode="0.00E+00">
                  <c:v>-1.22153E-3</c:v>
                </c:pt>
                <c:pt idx="71875" formatCode="0.00E+00">
                  <c:v>-1.3269600000000001E-3</c:v>
                </c:pt>
                <c:pt idx="71876" formatCode="0.00E+00">
                  <c:v>-1.42585E-3</c:v>
                </c:pt>
                <c:pt idx="71877" formatCode="0.00E+00">
                  <c:v>-1.51822E-3</c:v>
                </c:pt>
                <c:pt idx="71878" formatCode="0.00E+00">
                  <c:v>-1.6041499999999999E-3</c:v>
                </c:pt>
                <c:pt idx="71879" formatCode="0.00E+00">
                  <c:v>-1.6837E-3</c:v>
                </c:pt>
                <c:pt idx="71880" formatCode="0.00E+00">
                  <c:v>-1.7569599999999999E-3</c:v>
                </c:pt>
                <c:pt idx="71881" formatCode="0.00E+00">
                  <c:v>-1.8240400000000001E-3</c:v>
                </c:pt>
                <c:pt idx="71882" formatCode="0.00E+00">
                  <c:v>-1.8850399999999999E-3</c:v>
                </c:pt>
                <c:pt idx="71883" formatCode="0.00E+00">
                  <c:v>-1.9400999999999999E-3</c:v>
                </c:pt>
                <c:pt idx="71884" formatCode="0.00E+00">
                  <c:v>-1.98934E-3</c:v>
                </c:pt>
                <c:pt idx="71885" formatCode="0.00E+00">
                  <c:v>-2.0329300000000001E-3</c:v>
                </c:pt>
                <c:pt idx="71886" formatCode="0.00E+00">
                  <c:v>-2.0710199999999998E-3</c:v>
                </c:pt>
                <c:pt idx="71887" formatCode="0.00E+00">
                  <c:v>-2.1037999999999999E-3</c:v>
                </c:pt>
                <c:pt idx="71888" formatCode="0.00E+00">
                  <c:v>-2.1314400000000001E-3</c:v>
                </c:pt>
                <c:pt idx="71889" formatCode="0.00E+00">
                  <c:v>-2.1541400000000001E-3</c:v>
                </c:pt>
                <c:pt idx="71890" formatCode="0.00E+00">
                  <c:v>-2.1721100000000001E-3</c:v>
                </c:pt>
                <c:pt idx="71891" formatCode="0.00E+00">
                  <c:v>-2.1855500000000001E-3</c:v>
                </c:pt>
                <c:pt idx="71892" formatCode="0.00E+00">
                  <c:v>-2.1946999999999999E-3</c:v>
                </c:pt>
                <c:pt idx="71893" formatCode="0.00E+00">
                  <c:v>-2.1997900000000001E-3</c:v>
                </c:pt>
                <c:pt idx="71894" formatCode="0.00E+00">
                  <c:v>-2.20105E-3</c:v>
                </c:pt>
                <c:pt idx="71895" formatCode="0.00E+00">
                  <c:v>-2.1987299999999999E-3</c:v>
                </c:pt>
                <c:pt idx="71896" formatCode="0.00E+00">
                  <c:v>-2.19308E-3</c:v>
                </c:pt>
                <c:pt idx="71897" formatCode="0.00E+00">
                  <c:v>-2.1843600000000002E-3</c:v>
                </c:pt>
                <c:pt idx="71898" formatCode="0.00E+00">
                  <c:v>-2.1728300000000002E-3</c:v>
                </c:pt>
                <c:pt idx="71899" formatCode="0.00E+00">
                  <c:v>-2.15876E-3</c:v>
                </c:pt>
                <c:pt idx="71900" formatCode="0.00E+00">
                  <c:v>-2.1424299999999999E-3</c:v>
                </c:pt>
                <c:pt idx="71901" formatCode="0.00E+00">
                  <c:v>-2.1240999999999999E-3</c:v>
                </c:pt>
                <c:pt idx="71902" formatCode="0.00E+00">
                  <c:v>-2.1040500000000001E-3</c:v>
                </c:pt>
                <c:pt idx="71903" formatCode="0.00E+00">
                  <c:v>-2.0825599999999998E-3</c:v>
                </c:pt>
                <c:pt idx="71904" formatCode="0.00E+00">
                  <c:v>-2.0599199999999998E-3</c:v>
                </c:pt>
                <c:pt idx="71905" formatCode="0.00E+00">
                  <c:v>-2.0363999999999998E-3</c:v>
                </c:pt>
                <c:pt idx="71906" formatCode="0.00E+00">
                  <c:v>-2.01228E-3</c:v>
                </c:pt>
                <c:pt idx="71907" formatCode="0.00E+00">
                  <c:v>-1.9878399999999998E-3</c:v>
                </c:pt>
                <c:pt idx="71908" formatCode="0.00E+00">
                  <c:v>-1.9633599999999999E-3</c:v>
                </c:pt>
                <c:pt idx="71909" formatCode="0.00E+00">
                  <c:v>-1.9391199999999999E-3</c:v>
                </c:pt>
                <c:pt idx="71910" formatCode="0.00E+00">
                  <c:v>-1.9153900000000001E-3</c:v>
                </c:pt>
                <c:pt idx="71911" formatCode="0.00E+00">
                  <c:v>-1.89244E-3</c:v>
                </c:pt>
                <c:pt idx="71912" formatCode="0.00E+00">
                  <c:v>-1.87054E-3</c:v>
                </c:pt>
                <c:pt idx="71913" formatCode="0.00E+00">
                  <c:v>-1.84994E-3</c:v>
                </c:pt>
                <c:pt idx="71914" formatCode="0.00E+00">
                  <c:v>-1.8309000000000001E-3</c:v>
                </c:pt>
                <c:pt idx="71915" formatCode="0.00E+00">
                  <c:v>-1.81368E-3</c:v>
                </c:pt>
                <c:pt idx="71916" formatCode="0.00E+00">
                  <c:v>-1.7985200000000001E-3</c:v>
                </c:pt>
                <c:pt idx="71917" formatCode="0.00E+00">
                  <c:v>-1.78564E-3</c:v>
                </c:pt>
                <c:pt idx="71918" formatCode="0.00E+00">
                  <c:v>-1.7752899999999999E-3</c:v>
                </c:pt>
                <c:pt idx="71919" formatCode="0.00E+00">
                  <c:v>-1.7676899999999999E-3</c:v>
                </c:pt>
                <c:pt idx="71920" formatCode="0.00E+00">
                  <c:v>-1.76304E-3</c:v>
                </c:pt>
                <c:pt idx="71921" formatCode="0.00E+00">
                  <c:v>-1.76155E-3</c:v>
                </c:pt>
                <c:pt idx="71922" formatCode="0.00E+00">
                  <c:v>-1.76341E-3</c:v>
                </c:pt>
                <c:pt idx="71923" formatCode="0.00E+00">
                  <c:v>-1.7688000000000001E-3</c:v>
                </c:pt>
                <c:pt idx="71924" formatCode="0.00E+00">
                  <c:v>-1.77791E-3</c:v>
                </c:pt>
                <c:pt idx="71925" formatCode="0.00E+00">
                  <c:v>-1.7908799999999999E-3</c:v>
                </c:pt>
                <c:pt idx="71926" formatCode="0.00E+00">
                  <c:v>-1.80787E-3</c:v>
                </c:pt>
                <c:pt idx="71927" formatCode="0.00E+00">
                  <c:v>-1.82902E-3</c:v>
                </c:pt>
                <c:pt idx="71928" formatCode="0.00E+00">
                  <c:v>-1.85446E-3</c:v>
                </c:pt>
                <c:pt idx="71929" formatCode="0.00E+00">
                  <c:v>-1.8842900000000001E-3</c:v>
                </c:pt>
                <c:pt idx="71930" formatCode="0.00E+00">
                  <c:v>-1.9186299999999999E-3</c:v>
                </c:pt>
                <c:pt idx="71931" formatCode="0.00E+00">
                  <c:v>-1.9575500000000002E-3</c:v>
                </c:pt>
                <c:pt idx="71932" formatCode="0.00E+00">
                  <c:v>-2.0011299999999998E-3</c:v>
                </c:pt>
                <c:pt idx="71933" formatCode="0.00E+00">
                  <c:v>-2.0494300000000001E-3</c:v>
                </c:pt>
                <c:pt idx="71934" formatCode="0.00E+00">
                  <c:v>-2.1025100000000001E-3</c:v>
                </c:pt>
                <c:pt idx="71935" formatCode="0.00E+00">
                  <c:v>-2.1603799999999999E-3</c:v>
                </c:pt>
                <c:pt idx="71936" formatCode="0.00E+00">
                  <c:v>-2.2230800000000001E-3</c:v>
                </c:pt>
                <c:pt idx="71937" formatCode="0.00E+00">
                  <c:v>-2.2906100000000002E-3</c:v>
                </c:pt>
                <c:pt idx="71938" formatCode="0.00E+00">
                  <c:v>-2.3629499999999999E-3</c:v>
                </c:pt>
                <c:pt idx="71939" formatCode="0.00E+00">
                  <c:v>-2.4400799999999999E-3</c:v>
                </c:pt>
                <c:pt idx="71940" formatCode="0.00E+00">
                  <c:v>-2.5219700000000001E-3</c:v>
                </c:pt>
                <c:pt idx="71941" formatCode="0.00E+00">
                  <c:v>-2.6085599999999998E-3</c:v>
                </c:pt>
                <c:pt idx="71942" formatCode="0.00E+00">
                  <c:v>-2.6997900000000001E-3</c:v>
                </c:pt>
                <c:pt idx="71943" formatCode="0.00E+00">
                  <c:v>-2.7955699999999998E-3</c:v>
                </c:pt>
                <c:pt idx="71944" formatCode="0.00E+00">
                  <c:v>-2.89581E-3</c:v>
                </c:pt>
                <c:pt idx="71945" formatCode="0.00E+00">
                  <c:v>-3.0003999999999999E-3</c:v>
                </c:pt>
                <c:pt idx="71946" formatCode="0.00E+00">
                  <c:v>-3.1092099999999998E-3</c:v>
                </c:pt>
                <c:pt idx="71947" formatCode="0.00E+00">
                  <c:v>-3.2221200000000002E-3</c:v>
                </c:pt>
                <c:pt idx="71948" formatCode="0.00E+00">
                  <c:v>-3.3389600000000002E-3</c:v>
                </c:pt>
                <c:pt idx="71949" formatCode="0.00E+00">
                  <c:v>-3.4595799999999999E-3</c:v>
                </c:pt>
                <c:pt idx="71950" formatCode="0.00E+00">
                  <c:v>-3.5837899999999999E-3</c:v>
                </c:pt>
                <c:pt idx="71951" formatCode="0.00E+00">
                  <c:v>-3.7114100000000001E-3</c:v>
                </c:pt>
                <c:pt idx="71952" formatCode="0.00E+00">
                  <c:v>-3.8422299999999999E-3</c:v>
                </c:pt>
                <c:pt idx="71953" formatCode="0.00E+00">
                  <c:v>-3.9760400000000001E-3</c:v>
                </c:pt>
                <c:pt idx="71954" formatCode="0.00E+00">
                  <c:v>-4.11262E-3</c:v>
                </c:pt>
                <c:pt idx="71955" formatCode="0.00E+00">
                  <c:v>-4.2517299999999996E-3</c:v>
                </c:pt>
                <c:pt idx="71956" formatCode="0.00E+00">
                  <c:v>-4.3931100000000004E-3</c:v>
                </c:pt>
                <c:pt idx="71957" formatCode="0.00E+00">
                  <c:v>-4.5365099999999997E-3</c:v>
                </c:pt>
                <c:pt idx="71958" formatCode="0.00E+00">
                  <c:v>-4.6816599999999998E-3</c:v>
                </c:pt>
                <c:pt idx="71959" formatCode="0.00E+00">
                  <c:v>-4.8282799999999999E-3</c:v>
                </c:pt>
                <c:pt idx="71960" formatCode="0.00E+00">
                  <c:v>-4.9760799999999999E-3</c:v>
                </c:pt>
                <c:pt idx="71961" formatCode="0.00E+00">
                  <c:v>-5.1247699999999998E-3</c:v>
                </c:pt>
                <c:pt idx="71962" formatCode="0.00E+00">
                  <c:v>-5.2740499999999997E-3</c:v>
                </c:pt>
                <c:pt idx="71963" formatCode="0.00E+00">
                  <c:v>-5.4235999999999998E-3</c:v>
                </c:pt>
                <c:pt idx="71964" formatCode="0.00E+00">
                  <c:v>-5.5731000000000001E-3</c:v>
                </c:pt>
                <c:pt idx="71965" formatCode="0.00E+00">
                  <c:v>-5.7222200000000001E-3</c:v>
                </c:pt>
                <c:pt idx="71966" formatCode="0.00E+00">
                  <c:v>-5.8706499999999998E-3</c:v>
                </c:pt>
                <c:pt idx="71967" formatCode="0.00E+00">
                  <c:v>-6.0180399999999997E-3</c:v>
                </c:pt>
                <c:pt idx="71968" formatCode="0.00E+00">
                  <c:v>-6.1640499999999999E-3</c:v>
                </c:pt>
                <c:pt idx="71969" formatCode="0.00E+00">
                  <c:v>-6.30834E-3</c:v>
                </c:pt>
                <c:pt idx="71970" formatCode="0.00E+00">
                  <c:v>-6.4505700000000001E-3</c:v>
                </c:pt>
                <c:pt idx="71971" formatCode="0.00E+00">
                  <c:v>-6.5903799999999998E-3</c:v>
                </c:pt>
                <c:pt idx="71972" formatCode="0.00E+00">
                  <c:v>-6.7274300000000004E-3</c:v>
                </c:pt>
                <c:pt idx="71973" formatCode="0.00E+00">
                  <c:v>-6.8613600000000004E-3</c:v>
                </c:pt>
                <c:pt idx="71974" formatCode="0.00E+00">
                  <c:v>-6.9918200000000002E-3</c:v>
                </c:pt>
                <c:pt idx="71975" formatCode="0.00E+00">
                  <c:v>-7.1184500000000001E-3</c:v>
                </c:pt>
                <c:pt idx="71976" formatCode="0.00E+00">
                  <c:v>-7.2409199999999996E-3</c:v>
                </c:pt>
                <c:pt idx="71977" formatCode="0.00E+00">
                  <c:v>-7.35887E-3</c:v>
                </c:pt>
                <c:pt idx="71978" formatCode="0.00E+00">
                  <c:v>-7.4719499999999998E-3</c:v>
                </c:pt>
                <c:pt idx="71979" formatCode="0.00E+00">
                  <c:v>-7.5798300000000001E-3</c:v>
                </c:pt>
                <c:pt idx="71980" formatCode="0.00E+00">
                  <c:v>-7.6821499999999996E-3</c:v>
                </c:pt>
                <c:pt idx="71981" formatCode="0.00E+00">
                  <c:v>-7.7786000000000001E-3</c:v>
                </c:pt>
                <c:pt idx="71982" formatCode="0.00E+00">
                  <c:v>-7.8688300000000003E-3</c:v>
                </c:pt>
                <c:pt idx="71983" formatCode="0.00E+00">
                  <c:v>-7.9525199999999994E-3</c:v>
                </c:pt>
                <c:pt idx="71984" formatCode="0.00E+00">
                  <c:v>-8.0293599999999993E-3</c:v>
                </c:pt>
                <c:pt idx="71985" formatCode="0.00E+00">
                  <c:v>-8.0990400000000001E-3</c:v>
                </c:pt>
                <c:pt idx="71986" formatCode="0.00E+00">
                  <c:v>-8.1612500000000001E-3</c:v>
                </c:pt>
                <c:pt idx="71987" formatCode="0.00E+00">
                  <c:v>-8.2157099999999993E-3</c:v>
                </c:pt>
                <c:pt idx="71988" formatCode="0.00E+00">
                  <c:v>-8.2621299999999995E-3</c:v>
                </c:pt>
                <c:pt idx="71989" formatCode="0.00E+00">
                  <c:v>-8.3002200000000005E-3</c:v>
                </c:pt>
                <c:pt idx="71990" formatCode="0.00E+00">
                  <c:v>-8.3297400000000004E-3</c:v>
                </c:pt>
                <c:pt idx="71991" formatCode="0.00E+00">
                  <c:v>-8.3504300000000007E-3</c:v>
                </c:pt>
                <c:pt idx="71992" formatCode="0.00E+00">
                  <c:v>-8.3620399999999994E-3</c:v>
                </c:pt>
                <c:pt idx="71993" formatCode="0.00E+00">
                  <c:v>-8.3643499999999996E-3</c:v>
                </c:pt>
                <c:pt idx="71994" formatCode="0.00E+00">
                  <c:v>-8.3571400000000007E-3</c:v>
                </c:pt>
                <c:pt idx="71995" formatCode="0.00E+00">
                  <c:v>-8.3402000000000007E-3</c:v>
                </c:pt>
                <c:pt idx="71996" formatCode="0.00E+00">
                  <c:v>-8.3133500000000006E-3</c:v>
                </c:pt>
                <c:pt idx="71997" formatCode="0.00E+00">
                  <c:v>-8.2764199999999996E-3</c:v>
                </c:pt>
                <c:pt idx="71998" formatCode="0.00E+00">
                  <c:v>-8.2292300000000006E-3</c:v>
                </c:pt>
                <c:pt idx="71999" formatCode="0.00E+00">
                  <c:v>-8.1716500000000008E-3</c:v>
                </c:pt>
                <c:pt idx="72000" formatCode="0.00E+00">
                  <c:v>-8.1035399999999994E-3</c:v>
                </c:pt>
                <c:pt idx="72001" formatCode="0.00E+00">
                  <c:v>-8.0247900000000004E-3</c:v>
                </c:pt>
                <c:pt idx="72002" formatCode="0.00E+00">
                  <c:v>-7.9352899999999994E-3</c:v>
                </c:pt>
                <c:pt idx="72003" formatCode="0.00E+00">
                  <c:v>-7.8349800000000001E-3</c:v>
                </c:pt>
                <c:pt idx="72004" formatCode="0.00E+00">
                  <c:v>-7.7237800000000004E-3</c:v>
                </c:pt>
                <c:pt idx="72005" formatCode="0.00E+00">
                  <c:v>-7.6016399999999998E-3</c:v>
                </c:pt>
                <c:pt idx="72006" formatCode="0.00E+00">
                  <c:v>-7.4685300000000001E-3</c:v>
                </c:pt>
                <c:pt idx="72007" formatCode="0.00E+00">
                  <c:v>-7.3244499999999997E-3</c:v>
                </c:pt>
                <c:pt idx="72008" formatCode="0.00E+00">
                  <c:v>-7.1693800000000004E-3</c:v>
                </c:pt>
                <c:pt idx="72009" formatCode="0.00E+00">
                  <c:v>-7.0033600000000001E-3</c:v>
                </c:pt>
                <c:pt idx="72010" formatCode="0.00E+00">
                  <c:v>-6.8264199999999997E-3</c:v>
                </c:pt>
                <c:pt idx="72011" formatCode="0.00E+00">
                  <c:v>-6.6386199999999996E-3</c:v>
                </c:pt>
                <c:pt idx="72012" formatCode="0.00E+00">
                  <c:v>-6.4400400000000002E-3</c:v>
                </c:pt>
                <c:pt idx="72013" formatCode="0.00E+00">
                  <c:v>-6.2307700000000001E-3</c:v>
                </c:pt>
                <c:pt idx="72014" formatCode="0.00E+00">
                  <c:v>-6.0109200000000003E-3</c:v>
                </c:pt>
                <c:pt idx="72015" formatCode="0.00E+00">
                  <c:v>-5.7806200000000002E-3</c:v>
                </c:pt>
                <c:pt idx="72016" formatCode="0.00E+00">
                  <c:v>-5.5400299999999996E-3</c:v>
                </c:pt>
                <c:pt idx="72017" formatCode="0.00E+00">
                  <c:v>-5.2892900000000003E-3</c:v>
                </c:pt>
                <c:pt idx="72018" formatCode="0.00E+00">
                  <c:v>-5.0286000000000003E-3</c:v>
                </c:pt>
                <c:pt idx="72019" formatCode="0.00E+00">
                  <c:v>-4.75816E-3</c:v>
                </c:pt>
                <c:pt idx="72020" formatCode="0.00E+00">
                  <c:v>-4.4781899999999999E-3</c:v>
                </c:pt>
                <c:pt idx="72021" formatCode="0.00E+00">
                  <c:v>-4.1889199999999996E-3</c:v>
                </c:pt>
                <c:pt idx="72022" formatCode="0.00E+00">
                  <c:v>-3.8906100000000001E-3</c:v>
                </c:pt>
                <c:pt idx="72023" formatCode="0.00E+00">
                  <c:v>-3.5835200000000002E-3</c:v>
                </c:pt>
                <c:pt idx="72024" formatCode="0.00E+00">
                  <c:v>-3.2679300000000001E-3</c:v>
                </c:pt>
                <c:pt idx="72025" formatCode="0.00E+00">
                  <c:v>-2.9441599999999999E-3</c:v>
                </c:pt>
                <c:pt idx="72026" formatCode="0.00E+00">
                  <c:v>-2.6125100000000002E-3</c:v>
                </c:pt>
                <c:pt idx="72027" formatCode="0.00E+00">
                  <c:v>-2.2733200000000001E-3</c:v>
                </c:pt>
                <c:pt idx="72028" formatCode="0.00E+00">
                  <c:v>-1.92694E-3</c:v>
                </c:pt>
                <c:pt idx="72029" formatCode="0.00E+00">
                  <c:v>-1.57372E-3</c:v>
                </c:pt>
                <c:pt idx="72030" formatCode="0.00E+00">
                  <c:v>-1.21404E-3</c:v>
                </c:pt>
                <c:pt idx="72031" formatCode="0.00E+00">
                  <c:v>-8.4829600000000001E-4</c:v>
                </c:pt>
                <c:pt idx="72032" formatCode="0.00E+00">
                  <c:v>-4.7687899999999999E-4</c:v>
                </c:pt>
                <c:pt idx="72033" formatCode="0.00E+00">
                  <c:v>-1.00206E-4</c:v>
                </c:pt>
                <c:pt idx="72034" formatCode="0.00E+00">
                  <c:v>2.8129799999999998E-4</c:v>
                </c:pt>
                <c:pt idx="72035" formatCode="0.00E+00">
                  <c:v>6.6719800000000003E-4</c:v>
                </c:pt>
                <c:pt idx="72036" formatCode="0.00E+00">
                  <c:v>1.0570499999999999E-3</c:v>
                </c:pt>
                <c:pt idx="72037" formatCode="0.00E+00">
                  <c:v>1.45039E-3</c:v>
                </c:pt>
                <c:pt idx="72038" formatCode="0.00E+00">
                  <c:v>1.8467500000000001E-3</c:v>
                </c:pt>
                <c:pt idx="72039" formatCode="0.00E+00">
                  <c:v>2.24567E-3</c:v>
                </c:pt>
                <c:pt idx="72040" formatCode="0.00E+00">
                  <c:v>2.6466599999999999E-3</c:v>
                </c:pt>
                <c:pt idx="72041" formatCode="0.00E+00">
                  <c:v>3.04923E-3</c:v>
                </c:pt>
                <c:pt idx="72042" formatCode="0.00E+00">
                  <c:v>3.4528900000000001E-3</c:v>
                </c:pt>
                <c:pt idx="72043" formatCode="0.00E+00">
                  <c:v>3.8571299999999998E-3</c:v>
                </c:pt>
                <c:pt idx="72044" formatCode="0.00E+00">
                  <c:v>4.26145E-3</c:v>
                </c:pt>
                <c:pt idx="72045" formatCode="0.00E+00">
                  <c:v>4.6653299999999997E-3</c:v>
                </c:pt>
                <c:pt idx="72046" formatCode="0.00E+00">
                  <c:v>5.0682799999999997E-3</c:v>
                </c:pt>
                <c:pt idx="72047" formatCode="0.00E+00">
                  <c:v>5.4697599999999997E-3</c:v>
                </c:pt>
                <c:pt idx="72048" formatCode="0.00E+00">
                  <c:v>5.8692500000000003E-3</c:v>
                </c:pt>
                <c:pt idx="72049" formatCode="0.00E+00">
                  <c:v>6.2662500000000001E-3</c:v>
                </c:pt>
                <c:pt idx="72050" formatCode="0.00E+00">
                  <c:v>6.6602299999999996E-3</c:v>
                </c:pt>
                <c:pt idx="72051" formatCode="0.00E+00">
                  <c:v>7.0506700000000002E-3</c:v>
                </c:pt>
                <c:pt idx="72052" formatCode="0.00E+00">
                  <c:v>7.4370599999999997E-3</c:v>
                </c:pt>
                <c:pt idx="72053" formatCode="0.00E+00">
                  <c:v>7.8188700000000003E-3</c:v>
                </c:pt>
                <c:pt idx="72054" formatCode="0.00E+00">
                  <c:v>8.1956000000000008E-3</c:v>
                </c:pt>
                <c:pt idx="72055" formatCode="0.00E+00">
                  <c:v>8.5667299999999998E-3</c:v>
                </c:pt>
                <c:pt idx="72056" formatCode="0.00E+00">
                  <c:v>8.9317600000000004E-3</c:v>
                </c:pt>
                <c:pt idx="72057" formatCode="0.00E+00">
                  <c:v>9.2902000000000002E-3</c:v>
                </c:pt>
                <c:pt idx="72058" formatCode="0.00E+00">
                  <c:v>9.6415400000000005E-3</c:v>
                </c:pt>
                <c:pt idx="72059" formatCode="0.00E+00">
                  <c:v>9.9853000000000008E-3</c:v>
                </c:pt>
                <c:pt idx="72060">
                  <c:v>1.0321E-2</c:v>
                </c:pt>
                <c:pt idx="72061">
                  <c:v>1.06482E-2</c:v>
                </c:pt>
                <c:pt idx="72062">
                  <c:v>1.0966399999999999E-2</c:v>
                </c:pt>
                <c:pt idx="72063">
                  <c:v>1.12751E-2</c:v>
                </c:pt>
                <c:pt idx="72064">
                  <c:v>1.15739E-2</c:v>
                </c:pt>
                <c:pt idx="72065">
                  <c:v>1.18625E-2</c:v>
                </c:pt>
                <c:pt idx="72066">
                  <c:v>1.21403E-2</c:v>
                </c:pt>
                <c:pt idx="72067">
                  <c:v>1.24069E-2</c:v>
                </c:pt>
                <c:pt idx="72068">
                  <c:v>1.2662E-2</c:v>
                </c:pt>
                <c:pt idx="72069">
                  <c:v>1.29052E-2</c:v>
                </c:pt>
                <c:pt idx="72070">
                  <c:v>1.31361E-2</c:v>
                </c:pt>
                <c:pt idx="72071">
                  <c:v>1.3354400000000001E-2</c:v>
                </c:pt>
                <c:pt idx="72072">
                  <c:v>1.3559699999999999E-2</c:v>
                </c:pt>
                <c:pt idx="72073">
                  <c:v>1.37518E-2</c:v>
                </c:pt>
                <c:pt idx="72074">
                  <c:v>1.39302E-2</c:v>
                </c:pt>
                <c:pt idx="72075">
                  <c:v>1.40947E-2</c:v>
                </c:pt>
                <c:pt idx="72076">
                  <c:v>1.42452E-2</c:v>
                </c:pt>
                <c:pt idx="72077">
                  <c:v>1.43812E-2</c:v>
                </c:pt>
                <c:pt idx="72078">
                  <c:v>1.4502599999999999E-2</c:v>
                </c:pt>
                <c:pt idx="72079">
                  <c:v>1.46091E-2</c:v>
                </c:pt>
                <c:pt idx="72080">
                  <c:v>1.4700700000000001E-2</c:v>
                </c:pt>
                <c:pt idx="72081">
                  <c:v>1.4777E-2</c:v>
                </c:pt>
                <c:pt idx="72082">
                  <c:v>1.4838E-2</c:v>
                </c:pt>
                <c:pt idx="72083">
                  <c:v>1.48834E-2</c:v>
                </c:pt>
                <c:pt idx="72084">
                  <c:v>1.4913300000000001E-2</c:v>
                </c:pt>
                <c:pt idx="72085">
                  <c:v>1.49274E-2</c:v>
                </c:pt>
                <c:pt idx="72086">
                  <c:v>1.4925799999999999E-2</c:v>
                </c:pt>
                <c:pt idx="72087">
                  <c:v>1.4908299999999999E-2</c:v>
                </c:pt>
                <c:pt idx="72088">
                  <c:v>1.48749E-2</c:v>
                </c:pt>
                <c:pt idx="72089">
                  <c:v>1.4825700000000001E-2</c:v>
                </c:pt>
                <c:pt idx="72090">
                  <c:v>1.47606E-2</c:v>
                </c:pt>
                <c:pt idx="72091">
                  <c:v>1.46797E-2</c:v>
                </c:pt>
                <c:pt idx="72092">
                  <c:v>1.4583E-2</c:v>
                </c:pt>
                <c:pt idx="72093">
                  <c:v>1.4470500000000001E-2</c:v>
                </c:pt>
                <c:pt idx="72094">
                  <c:v>1.43424E-2</c:v>
                </c:pt>
                <c:pt idx="72095">
                  <c:v>1.41989E-2</c:v>
                </c:pt>
                <c:pt idx="72096">
                  <c:v>1.4039899999999999E-2</c:v>
                </c:pt>
                <c:pt idx="72097">
                  <c:v>1.38657E-2</c:v>
                </c:pt>
                <c:pt idx="72098">
                  <c:v>1.36764E-2</c:v>
                </c:pt>
                <c:pt idx="72099">
                  <c:v>1.34723E-2</c:v>
                </c:pt>
                <c:pt idx="72100">
                  <c:v>1.3253600000000001E-2</c:v>
                </c:pt>
                <c:pt idx="72101">
                  <c:v>1.30204E-2</c:v>
                </c:pt>
                <c:pt idx="72102">
                  <c:v>1.2773100000000001E-2</c:v>
                </c:pt>
                <c:pt idx="72103">
                  <c:v>1.2511899999999999E-2</c:v>
                </c:pt>
                <c:pt idx="72104">
                  <c:v>1.2237E-2</c:v>
                </c:pt>
                <c:pt idx="72105">
                  <c:v>1.19489E-2</c:v>
                </c:pt>
                <c:pt idx="72106">
                  <c:v>1.16478E-2</c:v>
                </c:pt>
                <c:pt idx="72107">
                  <c:v>1.1334E-2</c:v>
                </c:pt>
                <c:pt idx="72108">
                  <c:v>1.1008E-2</c:v>
                </c:pt>
                <c:pt idx="72109">
                  <c:v>1.0670000000000001E-2</c:v>
                </c:pt>
                <c:pt idx="72110">
                  <c:v>1.0320599999999999E-2</c:v>
                </c:pt>
                <c:pt idx="72111" formatCode="0.00E+00">
                  <c:v>9.9600000000000001E-3</c:v>
                </c:pt>
                <c:pt idx="72112" formatCode="0.00E+00">
                  <c:v>9.5887100000000003E-3</c:v>
                </c:pt>
                <c:pt idx="72113" formatCode="0.00E+00">
                  <c:v>9.2071400000000008E-3</c:v>
                </c:pt>
                <c:pt idx="72114" formatCode="0.00E+00">
                  <c:v>8.8157500000000007E-3</c:v>
                </c:pt>
                <c:pt idx="72115" formatCode="0.00E+00">
                  <c:v>8.4149800000000007E-3</c:v>
                </c:pt>
                <c:pt idx="72116" formatCode="0.00E+00">
                  <c:v>8.00529E-3</c:v>
                </c:pt>
                <c:pt idx="72117" formatCode="0.00E+00">
                  <c:v>7.5871699999999999E-3</c:v>
                </c:pt>
                <c:pt idx="72118" formatCode="0.00E+00">
                  <c:v>7.16111E-3</c:v>
                </c:pt>
                <c:pt idx="72119" formatCode="0.00E+00">
                  <c:v>6.7276000000000002E-3</c:v>
                </c:pt>
                <c:pt idx="72120" formatCode="0.00E+00">
                  <c:v>6.28715E-3</c:v>
                </c:pt>
                <c:pt idx="72121" formatCode="0.00E+00">
                  <c:v>5.8402699999999998E-3</c:v>
                </c:pt>
                <c:pt idx="72122" formatCode="0.00E+00">
                  <c:v>5.38748E-3</c:v>
                </c:pt>
                <c:pt idx="72123" formatCode="0.00E+00">
                  <c:v>4.9293100000000001E-3</c:v>
                </c:pt>
                <c:pt idx="72124" formatCode="0.00E+00">
                  <c:v>4.4663000000000003E-3</c:v>
                </c:pt>
                <c:pt idx="72125" formatCode="0.00E+00">
                  <c:v>3.99899E-3</c:v>
                </c:pt>
                <c:pt idx="72126" formatCode="0.00E+00">
                  <c:v>3.52791E-3</c:v>
                </c:pt>
                <c:pt idx="72127" formatCode="0.00E+00">
                  <c:v>3.0536199999999999E-3</c:v>
                </c:pt>
                <c:pt idx="72128" formatCode="0.00E+00">
                  <c:v>2.5766600000000001E-3</c:v>
                </c:pt>
                <c:pt idx="72129" formatCode="0.00E+00">
                  <c:v>2.0975799999999999E-3</c:v>
                </c:pt>
                <c:pt idx="72130" formatCode="0.00E+00">
                  <c:v>1.61695E-3</c:v>
                </c:pt>
                <c:pt idx="72131" formatCode="0.00E+00">
                  <c:v>1.1353100000000001E-3</c:v>
                </c:pt>
                <c:pt idx="72132" formatCode="0.00E+00">
                  <c:v>6.53211E-4</c:v>
                </c:pt>
                <c:pt idx="72133" formatCode="0.00E+00">
                  <c:v>1.71211E-4</c:v>
                </c:pt>
                <c:pt idx="72134" formatCode="0.00E+00">
                  <c:v>-3.1014399999999999E-4</c:v>
                </c:pt>
                <c:pt idx="72135" formatCode="0.00E+00">
                  <c:v>-7.9030500000000004E-4</c:v>
                </c:pt>
                <c:pt idx="72136" formatCode="0.00E+00">
                  <c:v>-1.26873E-3</c:v>
                </c:pt>
                <c:pt idx="72137" formatCode="0.00E+00">
                  <c:v>-1.7448800000000001E-3</c:v>
                </c:pt>
                <c:pt idx="72138" formatCode="0.00E+00">
                  <c:v>-2.21821E-3</c:v>
                </c:pt>
                <c:pt idx="72139" formatCode="0.00E+00">
                  <c:v>-2.6882099999999999E-3</c:v>
                </c:pt>
                <c:pt idx="72140" formatCode="0.00E+00">
                  <c:v>-3.1543500000000002E-3</c:v>
                </c:pt>
                <c:pt idx="72141" formatCode="0.00E+00">
                  <c:v>-3.6161000000000001E-3</c:v>
                </c:pt>
                <c:pt idx="72142" formatCode="0.00E+00">
                  <c:v>-4.0729800000000004E-3</c:v>
                </c:pt>
                <c:pt idx="72143" formatCode="0.00E+00">
                  <c:v>-4.5244700000000001E-3</c:v>
                </c:pt>
                <c:pt idx="72144" formatCode="0.00E+00">
                  <c:v>-4.97008E-3</c:v>
                </c:pt>
                <c:pt idx="72145" formatCode="0.00E+00">
                  <c:v>-5.4093400000000003E-3</c:v>
                </c:pt>
                <c:pt idx="72146" formatCode="0.00E+00">
                  <c:v>-5.8417699999999996E-3</c:v>
                </c:pt>
                <c:pt idx="72147" formatCode="0.00E+00">
                  <c:v>-6.2669199999999996E-3</c:v>
                </c:pt>
                <c:pt idx="72148" formatCode="0.00E+00">
                  <c:v>-6.6843400000000004E-3</c:v>
                </c:pt>
                <c:pt idx="72149" formatCode="0.00E+00">
                  <c:v>-7.0936000000000003E-3</c:v>
                </c:pt>
                <c:pt idx="72150" formatCode="0.00E+00">
                  <c:v>-7.4942699999999999E-3</c:v>
                </c:pt>
                <c:pt idx="72151" formatCode="0.00E+00">
                  <c:v>-7.8859399999999993E-3</c:v>
                </c:pt>
                <c:pt idx="72152" formatCode="0.00E+00">
                  <c:v>-8.2682099999999998E-3</c:v>
                </c:pt>
                <c:pt idx="72153" formatCode="0.00E+00">
                  <c:v>-8.6407099999999994E-3</c:v>
                </c:pt>
                <c:pt idx="72154" formatCode="0.00E+00">
                  <c:v>-9.0030800000000001E-3</c:v>
                </c:pt>
                <c:pt idx="72155" formatCode="0.00E+00">
                  <c:v>-9.3549500000000008E-3</c:v>
                </c:pt>
                <c:pt idx="72156" formatCode="0.00E+00">
                  <c:v>-9.6959899999999998E-3</c:v>
                </c:pt>
                <c:pt idx="72157">
                  <c:v>-1.0025900000000001E-2</c:v>
                </c:pt>
                <c:pt idx="72158">
                  <c:v>-1.0344300000000001E-2</c:v>
                </c:pt>
                <c:pt idx="72159">
                  <c:v>-1.0651000000000001E-2</c:v>
                </c:pt>
                <c:pt idx="72160">
                  <c:v>-1.0945699999999999E-2</c:v>
                </c:pt>
                <c:pt idx="72161">
                  <c:v>-1.1228200000000001E-2</c:v>
                </c:pt>
                <c:pt idx="72162">
                  <c:v>-1.1498100000000001E-2</c:v>
                </c:pt>
                <c:pt idx="72163">
                  <c:v>-1.17553E-2</c:v>
                </c:pt>
                <c:pt idx="72164">
                  <c:v>-1.1999599999999999E-2</c:v>
                </c:pt>
                <c:pt idx="72165">
                  <c:v>-1.22308E-2</c:v>
                </c:pt>
                <c:pt idx="72166">
                  <c:v>-1.24487E-2</c:v>
                </c:pt>
                <c:pt idx="72167">
                  <c:v>-1.26532E-2</c:v>
                </c:pt>
                <c:pt idx="72168">
                  <c:v>-1.28442E-2</c:v>
                </c:pt>
                <c:pt idx="72169">
                  <c:v>-1.30215E-2</c:v>
                </c:pt>
                <c:pt idx="72170">
                  <c:v>-1.31851E-2</c:v>
                </c:pt>
                <c:pt idx="72171">
                  <c:v>-1.33349E-2</c:v>
                </c:pt>
                <c:pt idx="72172">
                  <c:v>-1.34708E-2</c:v>
                </c:pt>
                <c:pt idx="72173">
                  <c:v>-1.3592699999999999E-2</c:v>
                </c:pt>
                <c:pt idx="72174">
                  <c:v>-1.3700800000000001E-2</c:v>
                </c:pt>
                <c:pt idx="72175">
                  <c:v>-1.3794900000000001E-2</c:v>
                </c:pt>
                <c:pt idx="72176">
                  <c:v>-1.38751E-2</c:v>
                </c:pt>
                <c:pt idx="72177">
                  <c:v>-1.39414E-2</c:v>
                </c:pt>
                <c:pt idx="72178">
                  <c:v>-1.39939E-2</c:v>
                </c:pt>
                <c:pt idx="72179">
                  <c:v>-1.4032599999999999E-2</c:v>
                </c:pt>
                <c:pt idx="72180">
                  <c:v>-1.4057699999999999E-2</c:v>
                </c:pt>
                <c:pt idx="72181">
                  <c:v>-1.40692E-2</c:v>
                </c:pt>
                <c:pt idx="72182">
                  <c:v>-1.40672E-2</c:v>
                </c:pt>
                <c:pt idx="72183">
                  <c:v>-1.40518E-2</c:v>
                </c:pt>
                <c:pt idx="72184">
                  <c:v>-1.4023300000000001E-2</c:v>
                </c:pt>
                <c:pt idx="72185">
                  <c:v>-1.3981800000000001E-2</c:v>
                </c:pt>
                <c:pt idx="72186">
                  <c:v>-1.3927500000000001E-2</c:v>
                </c:pt>
                <c:pt idx="72187">
                  <c:v>-1.38605E-2</c:v>
                </c:pt>
                <c:pt idx="72188">
                  <c:v>-1.3781099999999999E-2</c:v>
                </c:pt>
                <c:pt idx="72189">
                  <c:v>-1.3689399999999999E-2</c:v>
                </c:pt>
                <c:pt idx="72190">
                  <c:v>-1.35858E-2</c:v>
                </c:pt>
                <c:pt idx="72191">
                  <c:v>-1.34704E-2</c:v>
                </c:pt>
                <c:pt idx="72192">
                  <c:v>-1.3343600000000001E-2</c:v>
                </c:pt>
                <c:pt idx="72193">
                  <c:v>-1.32055E-2</c:v>
                </c:pt>
                <c:pt idx="72194">
                  <c:v>-1.30566E-2</c:v>
                </c:pt>
                <c:pt idx="72195">
                  <c:v>-1.2896899999999999E-2</c:v>
                </c:pt>
                <c:pt idx="72196">
                  <c:v>-1.2727E-2</c:v>
                </c:pt>
                <c:pt idx="72197">
                  <c:v>-1.2547000000000001E-2</c:v>
                </c:pt>
                <c:pt idx="72198">
                  <c:v>-1.23573E-2</c:v>
                </c:pt>
                <c:pt idx="72199">
                  <c:v>-1.2158199999999999E-2</c:v>
                </c:pt>
                <c:pt idx="72200">
                  <c:v>-1.19501E-2</c:v>
                </c:pt>
                <c:pt idx="72201">
                  <c:v>-1.17333E-2</c:v>
                </c:pt>
                <c:pt idx="72202">
                  <c:v>-1.1508000000000001E-2</c:v>
                </c:pt>
                <c:pt idx="72203">
                  <c:v>-1.12748E-2</c:v>
                </c:pt>
                <c:pt idx="72204">
                  <c:v>-1.1034E-2</c:v>
                </c:pt>
                <c:pt idx="72205">
                  <c:v>-1.07858E-2</c:v>
                </c:pt>
                <c:pt idx="72206">
                  <c:v>-1.05307E-2</c:v>
                </c:pt>
                <c:pt idx="72207">
                  <c:v>-1.02691E-2</c:v>
                </c:pt>
                <c:pt idx="72208">
                  <c:v>-1.0001299999999999E-2</c:v>
                </c:pt>
                <c:pt idx="72209" formatCode="0.00E+00">
                  <c:v>-9.7276199999999993E-3</c:v>
                </c:pt>
                <c:pt idx="72210" formatCode="0.00E+00">
                  <c:v>-9.44855E-3</c:v>
                </c:pt>
                <c:pt idx="72211" formatCode="0.00E+00">
                  <c:v>-9.1644199999999995E-3</c:v>
                </c:pt>
                <c:pt idx="72212" formatCode="0.00E+00">
                  <c:v>-8.8756000000000008E-3</c:v>
                </c:pt>
                <c:pt idx="72213" formatCode="0.00E+00">
                  <c:v>-8.58248E-3</c:v>
                </c:pt>
                <c:pt idx="72214" formatCode="0.00E+00">
                  <c:v>-8.2854199999999999E-3</c:v>
                </c:pt>
                <c:pt idx="72215" formatCode="0.00E+00">
                  <c:v>-7.9848000000000002E-3</c:v>
                </c:pt>
                <c:pt idx="72216" formatCode="0.00E+00">
                  <c:v>-7.6809900000000004E-3</c:v>
                </c:pt>
                <c:pt idx="72217" formatCode="0.00E+00">
                  <c:v>-7.3743599999999999E-3</c:v>
                </c:pt>
                <c:pt idx="72218" formatCode="0.00E+00">
                  <c:v>-7.0652800000000002E-3</c:v>
                </c:pt>
                <c:pt idx="72219" formatCode="0.00E+00">
                  <c:v>-6.7540899999999999E-3</c:v>
                </c:pt>
                <c:pt idx="72220" formatCode="0.00E+00">
                  <c:v>-6.4411700000000004E-3</c:v>
                </c:pt>
                <c:pt idx="72221" formatCode="0.00E+00">
                  <c:v>-6.1268700000000004E-3</c:v>
                </c:pt>
                <c:pt idx="72222" formatCode="0.00E+00">
                  <c:v>-5.8115199999999997E-3</c:v>
                </c:pt>
                <c:pt idx="72223" formatCode="0.00E+00">
                  <c:v>-5.4954799999999996E-3</c:v>
                </c:pt>
                <c:pt idx="72224" formatCode="0.00E+00">
                  <c:v>-5.17907E-3</c:v>
                </c:pt>
                <c:pt idx="72225" formatCode="0.00E+00">
                  <c:v>-4.8626299999999997E-3</c:v>
                </c:pt>
                <c:pt idx="72226" formatCode="0.00E+00">
                  <c:v>-4.5464800000000003E-3</c:v>
                </c:pt>
                <c:pt idx="72227" formatCode="0.00E+00">
                  <c:v>-4.2309299999999999E-3</c:v>
                </c:pt>
                <c:pt idx="72228" formatCode="0.00E+00">
                  <c:v>-3.9162800000000003E-3</c:v>
                </c:pt>
                <c:pt idx="72229" formatCode="0.00E+00">
                  <c:v>-3.6028399999999999E-3</c:v>
                </c:pt>
                <c:pt idx="72230" formatCode="0.00E+00">
                  <c:v>-3.2908999999999998E-3</c:v>
                </c:pt>
                <c:pt idx="72231" formatCode="0.00E+00">
                  <c:v>-2.98073E-3</c:v>
                </c:pt>
                <c:pt idx="72232" formatCode="0.00E+00">
                  <c:v>-2.6726100000000002E-3</c:v>
                </c:pt>
                <c:pt idx="72233" formatCode="0.00E+00">
                  <c:v>-2.3668000000000001E-3</c:v>
                </c:pt>
                <c:pt idx="72234" formatCode="0.00E+00">
                  <c:v>-2.06354E-3</c:v>
                </c:pt>
                <c:pt idx="72235" formatCode="0.00E+00">
                  <c:v>-1.7631000000000001E-3</c:v>
                </c:pt>
                <c:pt idx="72236" formatCode="0.00E+00">
                  <c:v>-1.46569E-3</c:v>
                </c:pt>
                <c:pt idx="72237" formatCode="0.00E+00">
                  <c:v>-1.1715300000000001E-3</c:v>
                </c:pt>
                <c:pt idx="72238" formatCode="0.00E+00">
                  <c:v>-8.8084800000000005E-4</c:v>
                </c:pt>
                <c:pt idx="72239" formatCode="0.00E+00">
                  <c:v>-5.9383500000000002E-4</c:v>
                </c:pt>
                <c:pt idx="72240" formatCode="0.00E+00">
                  <c:v>-3.10682E-4</c:v>
                </c:pt>
                <c:pt idx="72241" formatCode="0.00E+00">
                  <c:v>-3.1569400000000003E-5</c:v>
                </c:pt>
                <c:pt idx="72242" formatCode="0.00E+00">
                  <c:v>2.43336E-4</c:v>
                </c:pt>
                <c:pt idx="72243" formatCode="0.00E+00">
                  <c:v>5.1387600000000002E-4</c:v>
                </c:pt>
                <c:pt idx="72244" formatCode="0.00E+00">
                  <c:v>7.7990500000000001E-4</c:v>
                </c:pt>
                <c:pt idx="72245" formatCode="0.00E+00">
                  <c:v>1.0412900000000001E-3</c:v>
                </c:pt>
                <c:pt idx="72246" formatCode="0.00E+00">
                  <c:v>1.2979000000000001E-3</c:v>
                </c:pt>
                <c:pt idx="72247" formatCode="0.00E+00">
                  <c:v>1.54963E-3</c:v>
                </c:pt>
                <c:pt idx="72248" formatCode="0.00E+00">
                  <c:v>1.79637E-3</c:v>
                </c:pt>
                <c:pt idx="72249" formatCode="0.00E+00">
                  <c:v>2.0380400000000001E-3</c:v>
                </c:pt>
                <c:pt idx="72250" formatCode="0.00E+00">
                  <c:v>2.2745500000000002E-3</c:v>
                </c:pt>
                <c:pt idx="72251" formatCode="0.00E+00">
                  <c:v>2.5058300000000001E-3</c:v>
                </c:pt>
                <c:pt idx="72252" formatCode="0.00E+00">
                  <c:v>2.7318300000000002E-3</c:v>
                </c:pt>
                <c:pt idx="72253" formatCode="0.00E+00">
                  <c:v>2.9524899999999999E-3</c:v>
                </c:pt>
                <c:pt idx="72254" formatCode="0.00E+00">
                  <c:v>3.1677799999999998E-3</c:v>
                </c:pt>
                <c:pt idx="72255" formatCode="0.00E+00">
                  <c:v>3.3776600000000002E-3</c:v>
                </c:pt>
                <c:pt idx="72256" formatCode="0.00E+00">
                  <c:v>3.5821300000000002E-3</c:v>
                </c:pt>
                <c:pt idx="72257" formatCode="0.00E+00">
                  <c:v>3.78116E-3</c:v>
                </c:pt>
                <c:pt idx="72258" formatCode="0.00E+00">
                  <c:v>3.9747599999999999E-3</c:v>
                </c:pt>
                <c:pt idx="72259" formatCode="0.00E+00">
                  <c:v>4.1629500000000003E-3</c:v>
                </c:pt>
                <c:pt idx="72260" formatCode="0.00E+00">
                  <c:v>4.3457299999999999E-3</c:v>
                </c:pt>
                <c:pt idx="72261" formatCode="0.00E+00">
                  <c:v>4.5231300000000002E-3</c:v>
                </c:pt>
                <c:pt idx="72262" formatCode="0.00E+00">
                  <c:v>4.6951900000000001E-3</c:v>
                </c:pt>
                <c:pt idx="72263" formatCode="0.00E+00">
                  <c:v>4.8619500000000003E-3</c:v>
                </c:pt>
                <c:pt idx="72264" formatCode="0.00E+00">
                  <c:v>5.0234499999999996E-3</c:v>
                </c:pt>
                <c:pt idx="72265" formatCode="0.00E+00">
                  <c:v>5.1797700000000002E-3</c:v>
                </c:pt>
                <c:pt idx="72266" formatCode="0.00E+00">
                  <c:v>5.3309500000000001E-3</c:v>
                </c:pt>
                <c:pt idx="72267" formatCode="0.00E+00">
                  <c:v>5.4770699999999997E-3</c:v>
                </c:pt>
                <c:pt idx="72268" formatCode="0.00E+00">
                  <c:v>5.6182000000000003E-3</c:v>
                </c:pt>
                <c:pt idx="72269" formatCode="0.00E+00">
                  <c:v>5.7544400000000004E-3</c:v>
                </c:pt>
                <c:pt idx="72270" formatCode="0.00E+00">
                  <c:v>5.8858499999999998E-3</c:v>
                </c:pt>
                <c:pt idx="72271" formatCode="0.00E+00">
                  <c:v>6.0125500000000002E-3</c:v>
                </c:pt>
                <c:pt idx="72272" formatCode="0.00E+00">
                  <c:v>6.1346100000000004E-3</c:v>
                </c:pt>
                <c:pt idx="72273" formatCode="0.00E+00">
                  <c:v>6.2521499999999997E-3</c:v>
                </c:pt>
                <c:pt idx="72274" formatCode="0.00E+00">
                  <c:v>6.3652600000000002E-3</c:v>
                </c:pt>
                <c:pt idx="72275" formatCode="0.00E+00">
                  <c:v>6.4740500000000003E-3</c:v>
                </c:pt>
                <c:pt idx="72276" formatCode="0.00E+00">
                  <c:v>6.5786400000000002E-3</c:v>
                </c:pt>
                <c:pt idx="72277" formatCode="0.00E+00">
                  <c:v>6.6791200000000002E-3</c:v>
                </c:pt>
                <c:pt idx="72278" formatCode="0.00E+00">
                  <c:v>6.7756300000000004E-3</c:v>
                </c:pt>
                <c:pt idx="72279" formatCode="0.00E+00">
                  <c:v>6.8682700000000001E-3</c:v>
                </c:pt>
                <c:pt idx="72280" formatCode="0.00E+00">
                  <c:v>6.9571600000000004E-3</c:v>
                </c:pt>
                <c:pt idx="72281" formatCode="0.00E+00">
                  <c:v>7.0424199999999998E-3</c:v>
                </c:pt>
                <c:pt idx="72282" formatCode="0.00E+00">
                  <c:v>7.12416E-3</c:v>
                </c:pt>
                <c:pt idx="72283" formatCode="0.00E+00">
                  <c:v>7.2024999999999997E-3</c:v>
                </c:pt>
                <c:pt idx="72284" formatCode="0.00E+00">
                  <c:v>7.2775599999999998E-3</c:v>
                </c:pt>
                <c:pt idx="72285" formatCode="0.00E+00">
                  <c:v>7.3494500000000004E-3</c:v>
                </c:pt>
                <c:pt idx="72286" formatCode="0.00E+00">
                  <c:v>7.4182900000000001E-3</c:v>
                </c:pt>
                <c:pt idx="72287" formatCode="0.00E+00">
                  <c:v>7.4841899999999999E-3</c:v>
                </c:pt>
                <c:pt idx="72288" formatCode="0.00E+00">
                  <c:v>7.5472600000000001E-3</c:v>
                </c:pt>
                <c:pt idx="72289" formatCode="0.00E+00">
                  <c:v>7.6076099999999999E-3</c:v>
                </c:pt>
                <c:pt idx="72290" formatCode="0.00E+00">
                  <c:v>7.6653399999999997E-3</c:v>
                </c:pt>
                <c:pt idx="72291" formatCode="0.00E+00">
                  <c:v>7.7205499999999996E-3</c:v>
                </c:pt>
                <c:pt idx="72292" formatCode="0.00E+00">
                  <c:v>7.7733400000000001E-3</c:v>
                </c:pt>
                <c:pt idx="72293" formatCode="0.00E+00">
                  <c:v>7.8238200000000004E-3</c:v>
                </c:pt>
                <c:pt idx="72294" formatCode="0.00E+00">
                  <c:v>7.8720500000000002E-3</c:v>
                </c:pt>
                <c:pt idx="72295" formatCode="0.00E+00">
                  <c:v>7.9181400000000006E-3</c:v>
                </c:pt>
                <c:pt idx="72296" formatCode="0.00E+00">
                  <c:v>7.9621699999999993E-3</c:v>
                </c:pt>
                <c:pt idx="72297" formatCode="0.00E+00">
                  <c:v>8.0041999999999995E-3</c:v>
                </c:pt>
                <c:pt idx="72298" formatCode="0.00E+00">
                  <c:v>8.0443100000000007E-3</c:v>
                </c:pt>
                <c:pt idx="72299" formatCode="0.00E+00">
                  <c:v>8.0825600000000008E-3</c:v>
                </c:pt>
                <c:pt idx="72300" formatCode="0.00E+00">
                  <c:v>8.1190199999999994E-3</c:v>
                </c:pt>
                <c:pt idx="72301" formatCode="0.00E+00">
                  <c:v>8.1537299999999997E-3</c:v>
                </c:pt>
                <c:pt idx="72302" formatCode="0.00E+00">
                  <c:v>8.1867499999999996E-3</c:v>
                </c:pt>
                <c:pt idx="72303" formatCode="0.00E+00">
                  <c:v>8.2181200000000006E-3</c:v>
                </c:pt>
                <c:pt idx="72304" formatCode="0.00E+00">
                  <c:v>8.2478599999999992E-3</c:v>
                </c:pt>
                <c:pt idx="72305" formatCode="0.00E+00">
                  <c:v>8.2760100000000003E-3</c:v>
                </c:pt>
                <c:pt idx="72306" formatCode="0.00E+00">
                  <c:v>8.3025900000000003E-3</c:v>
                </c:pt>
                <c:pt idx="72307" formatCode="0.00E+00">
                  <c:v>8.3276099999999992E-3</c:v>
                </c:pt>
                <c:pt idx="72308" formatCode="0.00E+00">
                  <c:v>8.3510900000000002E-3</c:v>
                </c:pt>
                <c:pt idx="72309" formatCode="0.00E+00">
                  <c:v>8.3730200000000001E-3</c:v>
                </c:pt>
                <c:pt idx="72310" formatCode="0.00E+00">
                  <c:v>8.3933900000000006E-3</c:v>
                </c:pt>
                <c:pt idx="72311" formatCode="0.00E+00">
                  <c:v>8.4121999999999999E-3</c:v>
                </c:pt>
                <c:pt idx="72312" formatCode="0.00E+00">
                  <c:v>8.42942E-3</c:v>
                </c:pt>
                <c:pt idx="72313" formatCode="0.00E+00">
                  <c:v>8.4450299999999992E-3</c:v>
                </c:pt>
                <c:pt idx="72314" formatCode="0.00E+00">
                  <c:v>8.4589999999999995E-3</c:v>
                </c:pt>
                <c:pt idx="72315" formatCode="0.00E+00">
                  <c:v>8.4712699999999995E-3</c:v>
                </c:pt>
                <c:pt idx="72316" formatCode="0.00E+00">
                  <c:v>8.4818199999999993E-3</c:v>
                </c:pt>
                <c:pt idx="72317" formatCode="0.00E+00">
                  <c:v>8.4905799999999993E-3</c:v>
                </c:pt>
                <c:pt idx="72318" formatCode="0.00E+00">
                  <c:v>8.4974999999999998E-3</c:v>
                </c:pt>
                <c:pt idx="72319" formatCode="0.00E+00">
                  <c:v>8.5024999999999996E-3</c:v>
                </c:pt>
                <c:pt idx="72320" formatCode="0.00E+00">
                  <c:v>8.5055200000000008E-3</c:v>
                </c:pt>
                <c:pt idx="72321" formatCode="0.00E+00">
                  <c:v>8.5064700000000004E-3</c:v>
                </c:pt>
                <c:pt idx="72322" formatCode="0.00E+00">
                  <c:v>8.5052800000000005E-3</c:v>
                </c:pt>
                <c:pt idx="72323" formatCode="0.00E+00">
                  <c:v>8.50186E-3</c:v>
                </c:pt>
                <c:pt idx="72324" formatCode="0.00E+00">
                  <c:v>8.4960999999999995E-3</c:v>
                </c:pt>
                <c:pt idx="72325" formatCode="0.00E+00">
                  <c:v>8.4879099999999996E-3</c:v>
                </c:pt>
                <c:pt idx="72326" formatCode="0.00E+00">
                  <c:v>8.4771900000000008E-3</c:v>
                </c:pt>
                <c:pt idx="72327" formatCode="0.00E+00">
                  <c:v>8.4638200000000004E-3</c:v>
                </c:pt>
                <c:pt idx="72328" formatCode="0.00E+00">
                  <c:v>8.4476900000000008E-3</c:v>
                </c:pt>
                <c:pt idx="72329" formatCode="0.00E+00">
                  <c:v>8.4286799999999992E-3</c:v>
                </c:pt>
                <c:pt idx="72330" formatCode="0.00E+00">
                  <c:v>8.4066799999999997E-3</c:v>
                </c:pt>
                <c:pt idx="72331" formatCode="0.00E+00">
                  <c:v>8.3815599999999997E-3</c:v>
                </c:pt>
                <c:pt idx="72332" formatCode="0.00E+00">
                  <c:v>8.35318E-3</c:v>
                </c:pt>
                <c:pt idx="72333" formatCode="0.00E+00">
                  <c:v>8.3214299999999995E-3</c:v>
                </c:pt>
                <c:pt idx="72334" formatCode="0.00E+00">
                  <c:v>8.2861600000000007E-3</c:v>
                </c:pt>
                <c:pt idx="72335" formatCode="0.00E+00">
                  <c:v>8.2472499999999994E-3</c:v>
                </c:pt>
                <c:pt idx="72336" formatCode="0.00E+00">
                  <c:v>8.2045599999999996E-3</c:v>
                </c:pt>
                <c:pt idx="72337" formatCode="0.00E+00">
                  <c:v>8.1579500000000006E-3</c:v>
                </c:pt>
                <c:pt idx="72338" formatCode="0.00E+00">
                  <c:v>8.1072799999999997E-3</c:v>
                </c:pt>
                <c:pt idx="72339" formatCode="0.00E+00">
                  <c:v>8.0524199999999994E-3</c:v>
                </c:pt>
                <c:pt idx="72340" formatCode="0.00E+00">
                  <c:v>7.9932300000000005E-3</c:v>
                </c:pt>
                <c:pt idx="72341" formatCode="0.00E+00">
                  <c:v>7.9295700000000004E-3</c:v>
                </c:pt>
                <c:pt idx="72342" formatCode="0.00E+00">
                  <c:v>7.8613099999999998E-3</c:v>
                </c:pt>
                <c:pt idx="72343" formatCode="0.00E+00">
                  <c:v>7.7883099999999997E-3</c:v>
                </c:pt>
                <c:pt idx="72344" formatCode="0.00E+00">
                  <c:v>7.7104399999999998E-3</c:v>
                </c:pt>
                <c:pt idx="72345" formatCode="0.00E+00">
                  <c:v>7.6275700000000002E-3</c:v>
                </c:pt>
                <c:pt idx="72346" formatCode="0.00E+00">
                  <c:v>7.5395699999999998E-3</c:v>
                </c:pt>
                <c:pt idx="72347" formatCode="0.00E+00">
                  <c:v>7.4463200000000002E-3</c:v>
                </c:pt>
                <c:pt idx="72348" formatCode="0.00E+00">
                  <c:v>7.3476899999999996E-3</c:v>
                </c:pt>
                <c:pt idx="72349" formatCode="0.00E+00">
                  <c:v>7.2435700000000004E-3</c:v>
                </c:pt>
                <c:pt idx="72350" formatCode="0.00E+00">
                  <c:v>7.1338399999999998E-3</c:v>
                </c:pt>
                <c:pt idx="72351" formatCode="0.00E+00">
                  <c:v>7.0184100000000001E-3</c:v>
                </c:pt>
                <c:pt idx="72352" formatCode="0.00E+00">
                  <c:v>6.8971600000000003E-3</c:v>
                </c:pt>
                <c:pt idx="72353" formatCode="0.00E+00">
                  <c:v>6.77E-3</c:v>
                </c:pt>
                <c:pt idx="72354" formatCode="0.00E+00">
                  <c:v>6.6368399999999998E-3</c:v>
                </c:pt>
                <c:pt idx="72355" formatCode="0.00E+00">
                  <c:v>6.4975900000000001E-3</c:v>
                </c:pt>
                <c:pt idx="72356" formatCode="0.00E+00">
                  <c:v>6.3521699999999999E-3</c:v>
                </c:pt>
                <c:pt idx="72357" formatCode="0.00E+00">
                  <c:v>6.2005200000000002E-3</c:v>
                </c:pt>
                <c:pt idx="72358" formatCode="0.00E+00">
                  <c:v>6.0425799999999997E-3</c:v>
                </c:pt>
                <c:pt idx="72359" formatCode="0.00E+00">
                  <c:v>5.8782799999999996E-3</c:v>
                </c:pt>
                <c:pt idx="72360" formatCode="0.00E+00">
                  <c:v>5.7075800000000003E-3</c:v>
                </c:pt>
                <c:pt idx="72361" formatCode="0.00E+00">
                  <c:v>5.5304400000000002E-3</c:v>
                </c:pt>
                <c:pt idx="72362" formatCode="0.00E+00">
                  <c:v>5.3468400000000003E-3</c:v>
                </c:pt>
                <c:pt idx="72363" formatCode="0.00E+00">
                  <c:v>5.1567399999999999E-3</c:v>
                </c:pt>
                <c:pt idx="72364" formatCode="0.00E+00">
                  <c:v>4.96015E-3</c:v>
                </c:pt>
                <c:pt idx="72365" formatCode="0.00E+00">
                  <c:v>4.7570599999999996E-3</c:v>
                </c:pt>
                <c:pt idx="72366" formatCode="0.00E+00">
                  <c:v>4.5474799999999996E-3</c:v>
                </c:pt>
                <c:pt idx="72367" formatCode="0.00E+00">
                  <c:v>4.3314299999999998E-3</c:v>
                </c:pt>
                <c:pt idx="72368" formatCode="0.00E+00">
                  <c:v>4.1089400000000002E-3</c:v>
                </c:pt>
                <c:pt idx="72369" formatCode="0.00E+00">
                  <c:v>3.8800499999999999E-3</c:v>
                </c:pt>
                <c:pt idx="72370" formatCode="0.00E+00">
                  <c:v>3.6448100000000001E-3</c:v>
                </c:pt>
                <c:pt idx="72371" formatCode="0.00E+00">
                  <c:v>3.4032699999999999E-3</c:v>
                </c:pt>
                <c:pt idx="72372" formatCode="0.00E+00">
                  <c:v>3.1555300000000001E-3</c:v>
                </c:pt>
                <c:pt idx="72373" formatCode="0.00E+00">
                  <c:v>2.90165E-3</c:v>
                </c:pt>
                <c:pt idx="72374" formatCode="0.00E+00">
                  <c:v>2.6417400000000001E-3</c:v>
                </c:pt>
                <c:pt idx="72375" formatCode="0.00E+00">
                  <c:v>2.3758999999999998E-3</c:v>
                </c:pt>
                <c:pt idx="72376" formatCode="0.00E+00">
                  <c:v>2.1042499999999998E-3</c:v>
                </c:pt>
                <c:pt idx="72377" formatCode="0.00E+00">
                  <c:v>1.8269200000000001E-3</c:v>
                </c:pt>
                <c:pt idx="72378" formatCode="0.00E+00">
                  <c:v>1.5440499999999999E-3</c:v>
                </c:pt>
                <c:pt idx="72379" formatCode="0.00E+00">
                  <c:v>1.2558000000000001E-3</c:v>
                </c:pt>
                <c:pt idx="72380" formatCode="0.00E+00">
                  <c:v>9.6232700000000002E-4</c:v>
                </c:pt>
                <c:pt idx="72381" formatCode="0.00E+00">
                  <c:v>6.6381199999999995E-4</c:v>
                </c:pt>
                <c:pt idx="72382" formatCode="0.00E+00">
                  <c:v>3.60439E-4</c:v>
                </c:pt>
                <c:pt idx="72383" formatCode="0.00E+00">
                  <c:v>5.2408899999999999E-5</c:v>
                </c:pt>
                <c:pt idx="72384" formatCode="0.00E+00">
                  <c:v>-2.6007E-4</c:v>
                </c:pt>
                <c:pt idx="72385" formatCode="0.00E+00">
                  <c:v>-5.7677499999999997E-4</c:v>
                </c:pt>
                <c:pt idx="72386" formatCode="0.00E+00">
                  <c:v>-8.9747700000000004E-4</c:v>
                </c:pt>
                <c:pt idx="72387" formatCode="0.00E+00">
                  <c:v>-1.22193E-3</c:v>
                </c:pt>
                <c:pt idx="72388" formatCode="0.00E+00">
                  <c:v>-1.5498899999999999E-3</c:v>
                </c:pt>
                <c:pt idx="72389" formatCode="0.00E+00">
                  <c:v>-1.88108E-3</c:v>
                </c:pt>
                <c:pt idx="72390" formatCode="0.00E+00">
                  <c:v>-2.2152399999999998E-3</c:v>
                </c:pt>
                <c:pt idx="72391" formatCode="0.00E+00">
                  <c:v>-2.55208E-3</c:v>
                </c:pt>
                <c:pt idx="72392" formatCode="0.00E+00">
                  <c:v>-2.8912999999999999E-3</c:v>
                </c:pt>
                <c:pt idx="72393" formatCode="0.00E+00">
                  <c:v>-3.2326199999999999E-3</c:v>
                </c:pt>
                <c:pt idx="72394" formatCode="0.00E+00">
                  <c:v>-3.5757100000000002E-3</c:v>
                </c:pt>
                <c:pt idx="72395" formatCode="0.00E+00">
                  <c:v>-3.92027E-3</c:v>
                </c:pt>
                <c:pt idx="72396" formatCode="0.00E+00">
                  <c:v>-4.2659500000000001E-3</c:v>
                </c:pt>
                <c:pt idx="72397" formatCode="0.00E+00">
                  <c:v>-4.6124399999999998E-3</c:v>
                </c:pt>
                <c:pt idx="72398" formatCode="0.00E+00">
                  <c:v>-4.9593800000000002E-3</c:v>
                </c:pt>
                <c:pt idx="72399" formatCode="0.00E+00">
                  <c:v>-5.30643E-3</c:v>
                </c:pt>
                <c:pt idx="72400" formatCode="0.00E+00">
                  <c:v>-5.6532300000000004E-3</c:v>
                </c:pt>
                <c:pt idx="72401" formatCode="0.00E+00">
                  <c:v>-5.99943E-3</c:v>
                </c:pt>
                <c:pt idx="72402" formatCode="0.00E+00">
                  <c:v>-6.3446500000000003E-3</c:v>
                </c:pt>
                <c:pt idx="72403" formatCode="0.00E+00">
                  <c:v>-6.6885299999999998E-3</c:v>
                </c:pt>
                <c:pt idx="72404" formatCode="0.00E+00">
                  <c:v>-7.0306800000000001E-3</c:v>
                </c:pt>
                <c:pt idx="72405" formatCode="0.00E+00">
                  <c:v>-7.3707299999999998E-3</c:v>
                </c:pt>
                <c:pt idx="72406" formatCode="0.00E+00">
                  <c:v>-7.7083000000000004E-3</c:v>
                </c:pt>
                <c:pt idx="72407" formatCode="0.00E+00">
                  <c:v>-8.0429899999999999E-3</c:v>
                </c:pt>
                <c:pt idx="72408" formatCode="0.00E+00">
                  <c:v>-8.3744300000000004E-3</c:v>
                </c:pt>
                <c:pt idx="72409" formatCode="0.00E+00">
                  <c:v>-8.7022100000000002E-3</c:v>
                </c:pt>
                <c:pt idx="72410" formatCode="0.00E+00">
                  <c:v>-9.0259499999999996E-3</c:v>
                </c:pt>
                <c:pt idx="72411" formatCode="0.00E+00">
                  <c:v>-9.3452599999999993E-3</c:v>
                </c:pt>
                <c:pt idx="72412" formatCode="0.00E+00">
                  <c:v>-9.6597300000000001E-3</c:v>
                </c:pt>
                <c:pt idx="72413" formatCode="0.00E+00">
                  <c:v>-9.9689900000000005E-3</c:v>
                </c:pt>
                <c:pt idx="72414">
                  <c:v>-1.02726E-2</c:v>
                </c:pt>
                <c:pt idx="72415">
                  <c:v>-1.0570299999999999E-2</c:v>
                </c:pt>
                <c:pt idx="72416">
                  <c:v>-1.08615E-2</c:v>
                </c:pt>
                <c:pt idx="72417">
                  <c:v>-1.1146E-2</c:v>
                </c:pt>
                <c:pt idx="72418">
                  <c:v>-1.1423300000000001E-2</c:v>
                </c:pt>
                <c:pt idx="72419">
                  <c:v>-1.16931E-2</c:v>
                </c:pt>
                <c:pt idx="72420">
                  <c:v>-1.1954899999999999E-2</c:v>
                </c:pt>
                <c:pt idx="72421">
                  <c:v>-1.2208500000000001E-2</c:v>
                </c:pt>
                <c:pt idx="72422">
                  <c:v>-1.24534E-2</c:v>
                </c:pt>
                <c:pt idx="72423">
                  <c:v>-1.26894E-2</c:v>
                </c:pt>
                <c:pt idx="72424">
                  <c:v>-1.2916E-2</c:v>
                </c:pt>
                <c:pt idx="72425">
                  <c:v>-1.3132899999999999E-2</c:v>
                </c:pt>
                <c:pt idx="72426">
                  <c:v>-1.3339800000000001E-2</c:v>
                </c:pt>
                <c:pt idx="72427">
                  <c:v>-1.3536400000000001E-2</c:v>
                </c:pt>
                <c:pt idx="72428">
                  <c:v>-1.37223E-2</c:v>
                </c:pt>
                <c:pt idx="72429">
                  <c:v>-1.38972E-2</c:v>
                </c:pt>
                <c:pt idx="72430">
                  <c:v>-1.4060899999999999E-2</c:v>
                </c:pt>
                <c:pt idx="72431">
                  <c:v>-1.4213E-2</c:v>
                </c:pt>
                <c:pt idx="72432">
                  <c:v>-1.4353299999999999E-2</c:v>
                </c:pt>
                <c:pt idx="72433">
                  <c:v>-1.44815E-2</c:v>
                </c:pt>
                <c:pt idx="72434">
                  <c:v>-1.45974E-2</c:v>
                </c:pt>
                <c:pt idx="72435">
                  <c:v>-1.4700700000000001E-2</c:v>
                </c:pt>
                <c:pt idx="72436">
                  <c:v>-1.4791199999999999E-2</c:v>
                </c:pt>
                <c:pt idx="72437">
                  <c:v>-1.48687E-2</c:v>
                </c:pt>
                <c:pt idx="72438">
                  <c:v>-1.4933E-2</c:v>
                </c:pt>
                <c:pt idx="72439">
                  <c:v>-1.4984000000000001E-2</c:v>
                </c:pt>
                <c:pt idx="72440">
                  <c:v>-1.50213E-2</c:v>
                </c:pt>
                <c:pt idx="72441">
                  <c:v>-1.5044999999999999E-2</c:v>
                </c:pt>
                <c:pt idx="72442">
                  <c:v>-1.50548E-2</c:v>
                </c:pt>
                <c:pt idx="72443">
                  <c:v>-1.50507E-2</c:v>
                </c:pt>
                <c:pt idx="72444">
                  <c:v>-1.5032500000000001E-2</c:v>
                </c:pt>
                <c:pt idx="72445">
                  <c:v>-1.5000100000000001E-2</c:v>
                </c:pt>
                <c:pt idx="72446">
                  <c:v>-1.49535E-2</c:v>
                </c:pt>
                <c:pt idx="72447">
                  <c:v>-1.4892600000000001E-2</c:v>
                </c:pt>
                <c:pt idx="72448">
                  <c:v>-1.48174E-2</c:v>
                </c:pt>
                <c:pt idx="72449">
                  <c:v>-1.4727799999999999E-2</c:v>
                </c:pt>
                <c:pt idx="72450">
                  <c:v>-1.46239E-2</c:v>
                </c:pt>
                <c:pt idx="72451">
                  <c:v>-1.45057E-2</c:v>
                </c:pt>
                <c:pt idx="72452">
                  <c:v>-1.43731E-2</c:v>
                </c:pt>
                <c:pt idx="72453">
                  <c:v>-1.42262E-2</c:v>
                </c:pt>
                <c:pt idx="72454">
                  <c:v>-1.40652E-2</c:v>
                </c:pt>
                <c:pt idx="72455">
                  <c:v>-1.3890100000000001E-2</c:v>
                </c:pt>
                <c:pt idx="72456">
                  <c:v>-1.37009E-2</c:v>
                </c:pt>
                <c:pt idx="72457">
                  <c:v>-1.3497800000000001E-2</c:v>
                </c:pt>
                <c:pt idx="72458">
                  <c:v>-1.3280999999999999E-2</c:v>
                </c:pt>
                <c:pt idx="72459">
                  <c:v>-1.30505E-2</c:v>
                </c:pt>
                <c:pt idx="72460">
                  <c:v>-1.28066E-2</c:v>
                </c:pt>
                <c:pt idx="72461">
                  <c:v>-1.25494E-2</c:v>
                </c:pt>
                <c:pt idx="72462">
                  <c:v>-1.2279200000000001E-2</c:v>
                </c:pt>
                <c:pt idx="72463">
                  <c:v>-1.1996100000000001E-2</c:v>
                </c:pt>
                <c:pt idx="72464">
                  <c:v>-1.1700500000000001E-2</c:v>
                </c:pt>
                <c:pt idx="72465">
                  <c:v>-1.13925E-2</c:v>
                </c:pt>
                <c:pt idx="72466">
                  <c:v>-1.10724E-2</c:v>
                </c:pt>
                <c:pt idx="72467">
                  <c:v>-1.07405E-2</c:v>
                </c:pt>
                <c:pt idx="72468">
                  <c:v>-1.0397099999999999E-2</c:v>
                </c:pt>
                <c:pt idx="72469">
                  <c:v>-1.00426E-2</c:v>
                </c:pt>
                <c:pt idx="72470" formatCode="0.00E+00">
                  <c:v>-9.6771600000000006E-3</c:v>
                </c:pt>
                <c:pt idx="72471" formatCode="0.00E+00">
                  <c:v>-9.3012400000000005E-3</c:v>
                </c:pt>
                <c:pt idx="72472" formatCode="0.00E+00">
                  <c:v>-8.91518E-3</c:v>
                </c:pt>
                <c:pt idx="72473" formatCode="0.00E+00">
                  <c:v>-8.5193300000000003E-3</c:v>
                </c:pt>
                <c:pt idx="72474" formatCode="0.00E+00">
                  <c:v>-8.1141000000000008E-3</c:v>
                </c:pt>
                <c:pt idx="72475" formatCode="0.00E+00">
                  <c:v>-7.6998600000000002E-3</c:v>
                </c:pt>
                <c:pt idx="72476" formatCode="0.00E+00">
                  <c:v>-7.2770400000000002E-3</c:v>
                </c:pt>
                <c:pt idx="72477" formatCode="0.00E+00">
                  <c:v>-6.8460500000000002E-3</c:v>
                </c:pt>
                <c:pt idx="72478" formatCode="0.00E+00">
                  <c:v>-6.4073200000000002E-3</c:v>
                </c:pt>
                <c:pt idx="72479" formatCode="0.00E+00">
                  <c:v>-5.9613000000000001E-3</c:v>
                </c:pt>
                <c:pt idx="72480" formatCode="0.00E+00">
                  <c:v>-5.5084399999999999E-3</c:v>
                </c:pt>
                <c:pt idx="72481" formatCode="0.00E+00">
                  <c:v>-5.0491900000000003E-3</c:v>
                </c:pt>
                <c:pt idx="72482" formatCode="0.00E+00">
                  <c:v>-4.5840300000000002E-3</c:v>
                </c:pt>
                <c:pt idx="72483" formatCode="0.00E+00">
                  <c:v>-4.1134400000000003E-3</c:v>
                </c:pt>
                <c:pt idx="72484" formatCode="0.00E+00">
                  <c:v>-3.6378999999999999E-3</c:v>
                </c:pt>
                <c:pt idx="72485" formatCode="0.00E+00">
                  <c:v>-3.1578999999999999E-3</c:v>
                </c:pt>
                <c:pt idx="72486" formatCode="0.00E+00">
                  <c:v>-2.67395E-3</c:v>
                </c:pt>
                <c:pt idx="72487" formatCode="0.00E+00">
                  <c:v>-2.1865500000000002E-3</c:v>
                </c:pt>
                <c:pt idx="72488" formatCode="0.00E+00">
                  <c:v>-1.6961999999999999E-3</c:v>
                </c:pt>
                <c:pt idx="72489" formatCode="0.00E+00">
                  <c:v>-1.20342E-3</c:v>
                </c:pt>
                <c:pt idx="72490" formatCode="0.00E+00">
                  <c:v>-7.0873900000000001E-4</c:v>
                </c:pt>
                <c:pt idx="72491" formatCode="0.00E+00">
                  <c:v>-2.12664E-4</c:v>
                </c:pt>
                <c:pt idx="72492" formatCode="0.00E+00">
                  <c:v>2.84278E-4</c:v>
                </c:pt>
                <c:pt idx="72493" formatCode="0.00E+00">
                  <c:v>7.8156600000000003E-4</c:v>
                </c:pt>
                <c:pt idx="72494" formatCode="0.00E+00">
                  <c:v>1.27867E-3</c:v>
                </c:pt>
                <c:pt idx="72495" formatCode="0.00E+00">
                  <c:v>1.7750699999999999E-3</c:v>
                </c:pt>
                <c:pt idx="72496" formatCode="0.00E+00">
                  <c:v>2.2702299999999998E-3</c:v>
                </c:pt>
                <c:pt idx="72497" formatCode="0.00E+00">
                  <c:v>2.7636200000000001E-3</c:v>
                </c:pt>
                <c:pt idx="72498" formatCode="0.00E+00">
                  <c:v>3.2547499999999998E-3</c:v>
                </c:pt>
                <c:pt idx="72499" formatCode="0.00E+00">
                  <c:v>3.7430800000000002E-3</c:v>
                </c:pt>
                <c:pt idx="72500" formatCode="0.00E+00">
                  <c:v>4.2281200000000001E-3</c:v>
                </c:pt>
                <c:pt idx="72501" formatCode="0.00E+00">
                  <c:v>4.7093200000000003E-3</c:v>
                </c:pt>
                <c:pt idx="72502" formatCode="0.00E+00">
                  <c:v>5.1861399999999997E-3</c:v>
                </c:pt>
                <c:pt idx="72503" formatCode="0.00E+00">
                  <c:v>5.6580800000000002E-3</c:v>
                </c:pt>
                <c:pt idx="72504" formatCode="0.00E+00">
                  <c:v>6.1246900000000003E-3</c:v>
                </c:pt>
                <c:pt idx="72505" formatCode="0.00E+00">
                  <c:v>6.5856300000000003E-3</c:v>
                </c:pt>
                <c:pt idx="72506" formatCode="0.00E+00">
                  <c:v>7.04062E-3</c:v>
                </c:pt>
                <c:pt idx="72507" formatCode="0.00E+00">
                  <c:v>7.48929E-3</c:v>
                </c:pt>
                <c:pt idx="72508" formatCode="0.00E+00">
                  <c:v>7.9311799999999995E-3</c:v>
                </c:pt>
                <c:pt idx="72509" formatCode="0.00E+00">
                  <c:v>8.3656800000000003E-3</c:v>
                </c:pt>
                <c:pt idx="72510" formatCode="0.00E+00">
                  <c:v>8.7921700000000002E-3</c:v>
                </c:pt>
                <c:pt idx="72511" formatCode="0.00E+00">
                  <c:v>9.2100299999999993E-3</c:v>
                </c:pt>
                <c:pt idx="72512" formatCode="0.00E+00">
                  <c:v>9.6187200000000007E-3</c:v>
                </c:pt>
                <c:pt idx="72513">
                  <c:v>1.0017699999999999E-2</c:v>
                </c:pt>
                <c:pt idx="72514">
                  <c:v>1.0406500000000001E-2</c:v>
                </c:pt>
                <c:pt idx="72515">
                  <c:v>1.07846E-2</c:v>
                </c:pt>
                <c:pt idx="72516">
                  <c:v>1.11515E-2</c:v>
                </c:pt>
                <c:pt idx="72517">
                  <c:v>1.15069E-2</c:v>
                </c:pt>
                <c:pt idx="72518">
                  <c:v>1.1850299999999999E-2</c:v>
                </c:pt>
                <c:pt idx="72519">
                  <c:v>1.21812E-2</c:v>
                </c:pt>
                <c:pt idx="72520">
                  <c:v>1.2499400000000001E-2</c:v>
                </c:pt>
                <c:pt idx="72521">
                  <c:v>1.28045E-2</c:v>
                </c:pt>
                <c:pt idx="72522">
                  <c:v>1.3096200000000001E-2</c:v>
                </c:pt>
                <c:pt idx="72523">
                  <c:v>1.3374199999999999E-2</c:v>
                </c:pt>
                <c:pt idx="72524">
                  <c:v>1.36382E-2</c:v>
                </c:pt>
                <c:pt idx="72525">
                  <c:v>1.38879E-2</c:v>
                </c:pt>
                <c:pt idx="72526">
                  <c:v>1.4123E-2</c:v>
                </c:pt>
                <c:pt idx="72527">
                  <c:v>1.4343399999999999E-2</c:v>
                </c:pt>
                <c:pt idx="72528">
                  <c:v>1.4549100000000001E-2</c:v>
                </c:pt>
                <c:pt idx="72529">
                  <c:v>1.474E-2</c:v>
                </c:pt>
                <c:pt idx="72530">
                  <c:v>1.49161E-2</c:v>
                </c:pt>
                <c:pt idx="72531">
                  <c:v>1.5077E-2</c:v>
                </c:pt>
                <c:pt idx="72532">
                  <c:v>1.5222599999999999E-2</c:v>
                </c:pt>
                <c:pt idx="72533">
                  <c:v>1.5352899999999999E-2</c:v>
                </c:pt>
                <c:pt idx="72534">
                  <c:v>1.54678E-2</c:v>
                </c:pt>
                <c:pt idx="72535">
                  <c:v>1.55675E-2</c:v>
                </c:pt>
                <c:pt idx="72536">
                  <c:v>1.5652099999999999E-2</c:v>
                </c:pt>
                <c:pt idx="72537">
                  <c:v>1.5721599999999999E-2</c:v>
                </c:pt>
                <c:pt idx="72538">
                  <c:v>1.5776100000000001E-2</c:v>
                </c:pt>
                <c:pt idx="72539">
                  <c:v>1.58154E-2</c:v>
                </c:pt>
                <c:pt idx="72540">
                  <c:v>1.58394E-2</c:v>
                </c:pt>
                <c:pt idx="72541">
                  <c:v>1.5848399999999999E-2</c:v>
                </c:pt>
                <c:pt idx="72542">
                  <c:v>1.58424E-2</c:v>
                </c:pt>
                <c:pt idx="72543">
                  <c:v>1.5821399999999999E-2</c:v>
                </c:pt>
                <c:pt idx="72544">
                  <c:v>1.5785400000000002E-2</c:v>
                </c:pt>
                <c:pt idx="72545">
                  <c:v>1.5734600000000001E-2</c:v>
                </c:pt>
                <c:pt idx="72546">
                  <c:v>1.5668899999999999E-2</c:v>
                </c:pt>
                <c:pt idx="72547">
                  <c:v>1.5588599999999999E-2</c:v>
                </c:pt>
                <c:pt idx="72548">
                  <c:v>1.54935E-2</c:v>
                </c:pt>
                <c:pt idx="72549">
                  <c:v>1.53837E-2</c:v>
                </c:pt>
                <c:pt idx="72550">
                  <c:v>1.5259399999999999E-2</c:v>
                </c:pt>
                <c:pt idx="72551">
                  <c:v>1.51211E-2</c:v>
                </c:pt>
                <c:pt idx="72552">
                  <c:v>1.49684E-2</c:v>
                </c:pt>
                <c:pt idx="72553">
                  <c:v>1.48004E-2</c:v>
                </c:pt>
                <c:pt idx="72554">
                  <c:v>1.46163E-2</c:v>
                </c:pt>
                <c:pt idx="72555">
                  <c:v>1.44165E-2</c:v>
                </c:pt>
                <c:pt idx="72556">
                  <c:v>1.42024E-2</c:v>
                </c:pt>
                <c:pt idx="72557">
                  <c:v>1.39746E-2</c:v>
                </c:pt>
                <c:pt idx="72558">
                  <c:v>1.37334E-2</c:v>
                </c:pt>
                <c:pt idx="72559">
                  <c:v>1.3479E-2</c:v>
                </c:pt>
                <c:pt idx="72560">
                  <c:v>1.32116E-2</c:v>
                </c:pt>
                <c:pt idx="72561">
                  <c:v>1.2931700000000001E-2</c:v>
                </c:pt>
                <c:pt idx="72562">
                  <c:v>1.26394E-2</c:v>
                </c:pt>
                <c:pt idx="72563">
                  <c:v>1.23348E-2</c:v>
                </c:pt>
                <c:pt idx="72564">
                  <c:v>1.20181E-2</c:v>
                </c:pt>
                <c:pt idx="72565">
                  <c:v>1.16895E-2</c:v>
                </c:pt>
                <c:pt idx="72566">
                  <c:v>1.1349E-2</c:v>
                </c:pt>
                <c:pt idx="72567">
                  <c:v>1.0996199999999999E-2</c:v>
                </c:pt>
                <c:pt idx="72568">
                  <c:v>1.0631E-2</c:v>
                </c:pt>
                <c:pt idx="72569">
                  <c:v>1.0253200000000001E-2</c:v>
                </c:pt>
                <c:pt idx="72570" formatCode="0.00E+00">
                  <c:v>9.8624899999999998E-3</c:v>
                </c:pt>
                <c:pt idx="72571" formatCode="0.00E+00">
                  <c:v>9.4588299999999997E-3</c:v>
                </c:pt>
                <c:pt idx="72572" formatCode="0.00E+00">
                  <c:v>9.04194E-3</c:v>
                </c:pt>
                <c:pt idx="72573" formatCode="0.00E+00">
                  <c:v>8.6116999999999999E-3</c:v>
                </c:pt>
                <c:pt idx="72574" formatCode="0.00E+00">
                  <c:v>8.1684199999999992E-3</c:v>
                </c:pt>
                <c:pt idx="72575" formatCode="0.00E+00">
                  <c:v>7.7127300000000001E-3</c:v>
                </c:pt>
                <c:pt idx="72576" formatCode="0.00E+00">
                  <c:v>7.2451800000000004E-3</c:v>
                </c:pt>
                <c:pt idx="72577" formatCode="0.00E+00">
                  <c:v>6.76561E-3</c:v>
                </c:pt>
                <c:pt idx="72578" formatCode="0.00E+00">
                  <c:v>6.2732200000000004E-3</c:v>
                </c:pt>
                <c:pt idx="72579" formatCode="0.00E+00">
                  <c:v>5.7671099999999998E-3</c:v>
                </c:pt>
                <c:pt idx="72580" formatCode="0.00E+00">
                  <c:v>5.2467800000000004E-3</c:v>
                </c:pt>
                <c:pt idx="72581" formatCode="0.00E+00">
                  <c:v>4.7120799999999996E-3</c:v>
                </c:pt>
                <c:pt idx="72582" formatCode="0.00E+00">
                  <c:v>4.1630900000000004E-3</c:v>
                </c:pt>
                <c:pt idx="72583" formatCode="0.00E+00">
                  <c:v>3.6003200000000002E-3</c:v>
                </c:pt>
                <c:pt idx="72584" formatCode="0.00E+00">
                  <c:v>3.0249000000000001E-3</c:v>
                </c:pt>
                <c:pt idx="72585" formatCode="0.00E+00">
                  <c:v>2.4380600000000001E-3</c:v>
                </c:pt>
                <c:pt idx="72586" formatCode="0.00E+00">
                  <c:v>1.8402E-3</c:v>
                </c:pt>
                <c:pt idx="72587" formatCode="0.00E+00">
                  <c:v>1.2307799999999999E-3</c:v>
                </c:pt>
                <c:pt idx="72588" formatCode="0.00E+00">
                  <c:v>6.0938300000000002E-4</c:v>
                </c:pt>
                <c:pt idx="72589" formatCode="0.00E+00">
                  <c:v>-2.3459200000000001E-5</c:v>
                </c:pt>
                <c:pt idx="72590" formatCode="0.00E+00">
                  <c:v>-6.6697600000000001E-4</c:v>
                </c:pt>
                <c:pt idx="72591" formatCode="0.00E+00">
                  <c:v>-1.3208600000000001E-3</c:v>
                </c:pt>
                <c:pt idx="72592" formatCode="0.00E+00">
                  <c:v>-1.9848999999999999E-3</c:v>
                </c:pt>
                <c:pt idx="72593" formatCode="0.00E+00">
                  <c:v>-2.65832E-3</c:v>
                </c:pt>
                <c:pt idx="72594" formatCode="0.00E+00">
                  <c:v>-3.3397399999999999E-3</c:v>
                </c:pt>
                <c:pt idx="72595" formatCode="0.00E+00">
                  <c:v>-4.0280699999999999E-3</c:v>
                </c:pt>
                <c:pt idx="72596" formatCode="0.00E+00">
                  <c:v>-4.7230700000000002E-3</c:v>
                </c:pt>
                <c:pt idx="72597" formatCode="0.00E+00">
                  <c:v>-5.4250599999999998E-3</c:v>
                </c:pt>
                <c:pt idx="72598" formatCode="0.00E+00">
                  <c:v>-6.1342100000000002E-3</c:v>
                </c:pt>
                <c:pt idx="72599" formatCode="0.00E+00">
                  <c:v>-6.8503699999999997E-3</c:v>
                </c:pt>
                <c:pt idx="72600" formatCode="0.00E+00">
                  <c:v>-7.5732000000000004E-3</c:v>
                </c:pt>
                <c:pt idx="72601" formatCode="0.00E+00">
                  <c:v>-8.3026300000000001E-3</c:v>
                </c:pt>
                <c:pt idx="72602" formatCode="0.00E+00">
                  <c:v>-9.0392300000000005E-3</c:v>
                </c:pt>
                <c:pt idx="72603" formatCode="0.00E+00">
                  <c:v>-9.7836999999999993E-3</c:v>
                </c:pt>
                <c:pt idx="72604">
                  <c:v>-1.0536200000000001E-2</c:v>
                </c:pt>
                <c:pt idx="72605">
                  <c:v>-1.1296199999999999E-2</c:v>
                </c:pt>
                <c:pt idx="72606">
                  <c:v>-1.20632E-2</c:v>
                </c:pt>
                <c:pt idx="72607">
                  <c:v>-1.28369E-2</c:v>
                </c:pt>
                <c:pt idx="72608">
                  <c:v>-1.3617300000000001E-2</c:v>
                </c:pt>
                <c:pt idx="72609">
                  <c:v>-1.4404699999999999E-2</c:v>
                </c:pt>
                <c:pt idx="72610">
                  <c:v>-1.5199000000000001E-2</c:v>
                </c:pt>
                <c:pt idx="72611">
                  <c:v>-1.5999599999999999E-2</c:v>
                </c:pt>
                <c:pt idx="72612">
                  <c:v>-1.6806600000000001E-2</c:v>
                </c:pt>
                <c:pt idx="72613">
                  <c:v>-1.7620500000000001E-2</c:v>
                </c:pt>
                <c:pt idx="72614">
                  <c:v>-1.8442E-2</c:v>
                </c:pt>
                <c:pt idx="72615">
                  <c:v>-1.9271400000000001E-2</c:v>
                </c:pt>
                <c:pt idx="72616">
                  <c:v>-2.0109499999999999E-2</c:v>
                </c:pt>
                <c:pt idx="72617">
                  <c:v>-2.0956800000000001E-2</c:v>
                </c:pt>
                <c:pt idx="72618">
                  <c:v>-2.1812700000000001E-2</c:v>
                </c:pt>
                <c:pt idx="72619">
                  <c:v>-2.2676200000000001E-2</c:v>
                </c:pt>
                <c:pt idx="72620">
                  <c:v>-2.35473E-2</c:v>
                </c:pt>
                <c:pt idx="72621">
                  <c:v>-2.4426099999999999E-2</c:v>
                </c:pt>
                <c:pt idx="72622">
                  <c:v>-2.5312299999999999E-2</c:v>
                </c:pt>
                <c:pt idx="72623">
                  <c:v>-2.62043E-2</c:v>
                </c:pt>
                <c:pt idx="72624">
                  <c:v>-2.7100699999999998E-2</c:v>
                </c:pt>
                <c:pt idx="72625">
                  <c:v>-2.8001000000000002E-2</c:v>
                </c:pt>
                <c:pt idx="72626">
                  <c:v>-2.8905299999999998E-2</c:v>
                </c:pt>
                <c:pt idx="72627">
                  <c:v>-2.9813300000000001E-2</c:v>
                </c:pt>
                <c:pt idx="72628">
                  <c:v>-3.0724100000000001E-2</c:v>
                </c:pt>
                <c:pt idx="72629">
                  <c:v>-3.1637199999999997E-2</c:v>
                </c:pt>
                <c:pt idx="72630">
                  <c:v>-3.2552299999999999E-2</c:v>
                </c:pt>
                <c:pt idx="72631">
                  <c:v>-3.34688E-2</c:v>
                </c:pt>
                <c:pt idx="72632">
                  <c:v>-3.4385800000000001E-2</c:v>
                </c:pt>
                <c:pt idx="72633">
                  <c:v>-3.53015E-2</c:v>
                </c:pt>
                <c:pt idx="72634">
                  <c:v>-3.6214999999999997E-2</c:v>
                </c:pt>
                <c:pt idx="72635">
                  <c:v>-3.7125699999999998E-2</c:v>
                </c:pt>
                <c:pt idx="72636">
                  <c:v>-3.8032999999999997E-2</c:v>
                </c:pt>
                <c:pt idx="72637">
                  <c:v>-3.8934799999999999E-2</c:v>
                </c:pt>
                <c:pt idx="72638">
                  <c:v>-3.9828700000000002E-2</c:v>
                </c:pt>
                <c:pt idx="72639">
                  <c:v>-4.0714E-2</c:v>
                </c:pt>
                <c:pt idx="72640">
                  <c:v>-4.1591900000000001E-2</c:v>
                </c:pt>
                <c:pt idx="72641">
                  <c:v>-4.2464000000000002E-2</c:v>
                </c:pt>
                <c:pt idx="72642">
                  <c:v>-4.33295E-2</c:v>
                </c:pt>
                <c:pt idx="72643">
                  <c:v>-4.41854E-2</c:v>
                </c:pt>
                <c:pt idx="72644">
                  <c:v>-4.5029399999999997E-2</c:v>
                </c:pt>
                <c:pt idx="72645">
                  <c:v>-4.5860999999999999E-2</c:v>
                </c:pt>
                <c:pt idx="72646">
                  <c:v>-4.6680300000000001E-2</c:v>
                </c:pt>
                <c:pt idx="72647">
                  <c:v>-4.7485899999999998E-2</c:v>
                </c:pt>
                <c:pt idx="72648">
                  <c:v>-4.8276199999999998E-2</c:v>
                </c:pt>
                <c:pt idx="72649">
                  <c:v>-4.9049599999999999E-2</c:v>
                </c:pt>
                <c:pt idx="72650">
                  <c:v>-4.9805500000000003E-2</c:v>
                </c:pt>
                <c:pt idx="72651">
                  <c:v>-5.0542299999999998E-2</c:v>
                </c:pt>
                <c:pt idx="72652">
                  <c:v>-5.1258199999999997E-2</c:v>
                </c:pt>
                <c:pt idx="72653">
                  <c:v>-5.1952699999999997E-2</c:v>
                </c:pt>
                <c:pt idx="72654">
                  <c:v>-5.2627500000000001E-2</c:v>
                </c:pt>
                <c:pt idx="72655">
                  <c:v>-5.3283200000000003E-2</c:v>
                </c:pt>
                <c:pt idx="72656">
                  <c:v>-5.3918399999999998E-2</c:v>
                </c:pt>
                <c:pt idx="72657">
                  <c:v>-5.4531099999999999E-2</c:v>
                </c:pt>
                <c:pt idx="72658">
                  <c:v>-5.5120500000000003E-2</c:v>
                </c:pt>
                <c:pt idx="72659">
                  <c:v>-5.56865E-2</c:v>
                </c:pt>
                <c:pt idx="72660">
                  <c:v>-5.6228899999999998E-2</c:v>
                </c:pt>
                <c:pt idx="72661">
                  <c:v>-5.6747400000000003E-2</c:v>
                </c:pt>
                <c:pt idx="72662">
                  <c:v>-5.72405E-2</c:v>
                </c:pt>
                <c:pt idx="72663">
                  <c:v>-5.7706199999999999E-2</c:v>
                </c:pt>
                <c:pt idx="72664">
                  <c:v>-5.81437E-2</c:v>
                </c:pt>
                <c:pt idx="72665">
                  <c:v>-5.8554200000000001E-2</c:v>
                </c:pt>
                <c:pt idx="72666">
                  <c:v>-5.8939900000000003E-2</c:v>
                </c:pt>
                <c:pt idx="72667">
                  <c:v>-5.9301199999999998E-2</c:v>
                </c:pt>
                <c:pt idx="72668">
                  <c:v>-5.9637599999999999E-2</c:v>
                </c:pt>
                <c:pt idx="72669">
                  <c:v>-5.9948700000000001E-2</c:v>
                </c:pt>
                <c:pt idx="72670">
                  <c:v>-6.0234200000000002E-2</c:v>
                </c:pt>
                <c:pt idx="72671">
                  <c:v>-6.0492999999999998E-2</c:v>
                </c:pt>
                <c:pt idx="72672">
                  <c:v>-6.0722900000000003E-2</c:v>
                </c:pt>
                <c:pt idx="72673">
                  <c:v>-6.0922999999999998E-2</c:v>
                </c:pt>
                <c:pt idx="72674">
                  <c:v>-6.1094500000000003E-2</c:v>
                </c:pt>
                <c:pt idx="72675">
                  <c:v>-6.1240099999999999E-2</c:v>
                </c:pt>
                <c:pt idx="72676">
                  <c:v>-6.13603E-2</c:v>
                </c:pt>
                <c:pt idx="72677">
                  <c:v>-6.1454099999999998E-2</c:v>
                </c:pt>
                <c:pt idx="72678">
                  <c:v>-6.1521199999999998E-2</c:v>
                </c:pt>
                <c:pt idx="72679">
                  <c:v>-6.1562499999999999E-2</c:v>
                </c:pt>
                <c:pt idx="72680">
                  <c:v>-6.1578399999999998E-2</c:v>
                </c:pt>
                <c:pt idx="72681">
                  <c:v>-6.15676E-2</c:v>
                </c:pt>
                <c:pt idx="72682">
                  <c:v>-6.1529500000000001E-2</c:v>
                </c:pt>
                <c:pt idx="72683">
                  <c:v>-6.1465199999999998E-2</c:v>
                </c:pt>
                <c:pt idx="72684">
                  <c:v>-6.1377599999999997E-2</c:v>
                </c:pt>
                <c:pt idx="72685">
                  <c:v>-6.1268799999999998E-2</c:v>
                </c:pt>
                <c:pt idx="72686">
                  <c:v>-6.1139600000000002E-2</c:v>
                </c:pt>
                <c:pt idx="72687">
                  <c:v>-6.0989799999999997E-2</c:v>
                </c:pt>
                <c:pt idx="72688">
                  <c:v>-6.0820100000000002E-2</c:v>
                </c:pt>
                <c:pt idx="72689">
                  <c:v>-6.0632800000000001E-2</c:v>
                </c:pt>
                <c:pt idx="72690">
                  <c:v>-6.0431800000000001E-2</c:v>
                </c:pt>
                <c:pt idx="72691">
                  <c:v>-6.0219200000000001E-2</c:v>
                </c:pt>
                <c:pt idx="72692">
                  <c:v>-5.9994400000000003E-2</c:v>
                </c:pt>
                <c:pt idx="72693">
                  <c:v>-5.9756499999999997E-2</c:v>
                </c:pt>
                <c:pt idx="72694">
                  <c:v>-5.9506499999999997E-2</c:v>
                </c:pt>
                <c:pt idx="72695">
                  <c:v>-5.9246699999999999E-2</c:v>
                </c:pt>
                <c:pt idx="72696">
                  <c:v>-5.8980100000000001E-2</c:v>
                </c:pt>
                <c:pt idx="72697">
                  <c:v>-5.8708700000000003E-2</c:v>
                </c:pt>
                <c:pt idx="72698">
                  <c:v>-5.8433300000000001E-2</c:v>
                </c:pt>
                <c:pt idx="72699">
                  <c:v>-5.8155199999999997E-2</c:v>
                </c:pt>
                <c:pt idx="72700">
                  <c:v>-5.7875500000000003E-2</c:v>
                </c:pt>
                <c:pt idx="72701">
                  <c:v>-5.7594399999999997E-2</c:v>
                </c:pt>
                <c:pt idx="72702">
                  <c:v>-5.7313299999999998E-2</c:v>
                </c:pt>
                <c:pt idx="72703">
                  <c:v>-5.7036200000000002E-2</c:v>
                </c:pt>
                <c:pt idx="72704">
                  <c:v>-5.6767100000000001E-2</c:v>
                </c:pt>
                <c:pt idx="72705">
                  <c:v>-5.65072E-2</c:v>
                </c:pt>
                <c:pt idx="72706">
                  <c:v>-5.6256399999999998E-2</c:v>
                </c:pt>
                <c:pt idx="72707">
                  <c:v>-5.6016200000000002E-2</c:v>
                </c:pt>
                <c:pt idx="72708">
                  <c:v>-5.57888E-2</c:v>
                </c:pt>
                <c:pt idx="72709">
                  <c:v>-5.5575600000000003E-2</c:v>
                </c:pt>
                <c:pt idx="72710">
                  <c:v>-5.5375500000000001E-2</c:v>
                </c:pt>
                <c:pt idx="72711">
                  <c:v>-5.5187800000000002E-2</c:v>
                </c:pt>
                <c:pt idx="72712">
                  <c:v>-5.5012999999999999E-2</c:v>
                </c:pt>
                <c:pt idx="72713">
                  <c:v>-5.4852699999999997E-2</c:v>
                </c:pt>
                <c:pt idx="72714">
                  <c:v>-5.4709399999999998E-2</c:v>
                </c:pt>
                <c:pt idx="72715">
                  <c:v>-5.4586000000000003E-2</c:v>
                </c:pt>
                <c:pt idx="72716">
                  <c:v>-5.4485100000000002E-2</c:v>
                </c:pt>
                <c:pt idx="72717">
                  <c:v>-5.4409199999999998E-2</c:v>
                </c:pt>
                <c:pt idx="72718">
                  <c:v>-5.4360199999999997E-2</c:v>
                </c:pt>
                <c:pt idx="72719">
                  <c:v>-5.4338900000000002E-2</c:v>
                </c:pt>
                <c:pt idx="72720">
                  <c:v>-5.4344499999999997E-2</c:v>
                </c:pt>
                <c:pt idx="72721">
                  <c:v>-5.4376000000000001E-2</c:v>
                </c:pt>
                <c:pt idx="72722">
                  <c:v>-5.4434200000000002E-2</c:v>
                </c:pt>
                <c:pt idx="72723">
                  <c:v>-5.45198E-2</c:v>
                </c:pt>
                <c:pt idx="72724">
                  <c:v>-5.4631399999999997E-2</c:v>
                </c:pt>
                <c:pt idx="72725">
                  <c:v>-5.4766700000000001E-2</c:v>
                </c:pt>
                <c:pt idx="72726">
                  <c:v>-5.49252E-2</c:v>
                </c:pt>
                <c:pt idx="72727">
                  <c:v>-5.5109900000000003E-2</c:v>
                </c:pt>
                <c:pt idx="72728">
                  <c:v>-5.5325800000000001E-2</c:v>
                </c:pt>
                <c:pt idx="72729">
                  <c:v>-5.5576E-2</c:v>
                </c:pt>
                <c:pt idx="72730">
                  <c:v>-5.5860800000000002E-2</c:v>
                </c:pt>
                <c:pt idx="72731">
                  <c:v>-5.6179899999999998E-2</c:v>
                </c:pt>
                <c:pt idx="72732">
                  <c:v>-5.6534000000000001E-2</c:v>
                </c:pt>
                <c:pt idx="72733">
                  <c:v>-5.6924700000000002E-2</c:v>
                </c:pt>
                <c:pt idx="72734">
                  <c:v>-5.7352500000000001E-2</c:v>
                </c:pt>
                <c:pt idx="72735">
                  <c:v>-5.7817300000000002E-2</c:v>
                </c:pt>
                <c:pt idx="72736">
                  <c:v>-5.8319099999999999E-2</c:v>
                </c:pt>
                <c:pt idx="72737">
                  <c:v>-5.8858899999999999E-2</c:v>
                </c:pt>
                <c:pt idx="72738">
                  <c:v>-5.9437200000000003E-2</c:v>
                </c:pt>
                <c:pt idx="72739">
                  <c:v>-6.0052500000000002E-2</c:v>
                </c:pt>
                <c:pt idx="72740">
                  <c:v>-6.0703699999999999E-2</c:v>
                </c:pt>
                <c:pt idx="72741">
                  <c:v>-6.13936E-2</c:v>
                </c:pt>
                <c:pt idx="72742">
                  <c:v>-6.2126199999999999E-2</c:v>
                </c:pt>
                <c:pt idx="72743">
                  <c:v>-6.2902E-2</c:v>
                </c:pt>
                <c:pt idx="72744">
                  <c:v>-6.3718899999999995E-2</c:v>
                </c:pt>
                <c:pt idx="72745">
                  <c:v>-6.4574199999999998E-2</c:v>
                </c:pt>
                <c:pt idx="72746">
                  <c:v>-6.5468100000000001E-2</c:v>
                </c:pt>
                <c:pt idx="72747">
                  <c:v>-6.64019E-2</c:v>
                </c:pt>
                <c:pt idx="72748">
                  <c:v>-6.7376400000000003E-2</c:v>
                </c:pt>
                <c:pt idx="72749">
                  <c:v>-6.8390300000000001E-2</c:v>
                </c:pt>
                <c:pt idx="72750">
                  <c:v>-6.9439899999999999E-2</c:v>
                </c:pt>
                <c:pt idx="72751">
                  <c:v>-7.0522199999999993E-2</c:v>
                </c:pt>
                <c:pt idx="72752">
                  <c:v>-7.1636500000000006E-2</c:v>
                </c:pt>
                <c:pt idx="72753">
                  <c:v>-7.2782700000000006E-2</c:v>
                </c:pt>
                <c:pt idx="72754">
                  <c:v>-7.3958200000000002E-2</c:v>
                </c:pt>
                <c:pt idx="72755">
                  <c:v>-7.5159500000000004E-2</c:v>
                </c:pt>
                <c:pt idx="72756">
                  <c:v>-7.6385300000000003E-2</c:v>
                </c:pt>
                <c:pt idx="72757">
                  <c:v>-7.7635899999999994E-2</c:v>
                </c:pt>
                <c:pt idx="72758">
                  <c:v>-7.8911300000000004E-2</c:v>
                </c:pt>
                <c:pt idx="72759">
                  <c:v>-8.0209799999999998E-2</c:v>
                </c:pt>
                <c:pt idx="72760">
                  <c:v>-8.1528799999999998E-2</c:v>
                </c:pt>
                <c:pt idx="72761">
                  <c:v>-8.2867099999999999E-2</c:v>
                </c:pt>
                <c:pt idx="72762">
                  <c:v>-8.4226099999999998E-2</c:v>
                </c:pt>
                <c:pt idx="72763">
                  <c:v>-8.5607199999999994E-2</c:v>
                </c:pt>
                <c:pt idx="72764">
                  <c:v>-8.7008699999999994E-2</c:v>
                </c:pt>
                <c:pt idx="72765">
                  <c:v>-8.8428699999999999E-2</c:v>
                </c:pt>
                <c:pt idx="72766">
                  <c:v>-8.9865200000000006E-2</c:v>
                </c:pt>
                <c:pt idx="72767">
                  <c:v>-9.1316499999999995E-2</c:v>
                </c:pt>
                <c:pt idx="72768">
                  <c:v>-9.2780899999999999E-2</c:v>
                </c:pt>
                <c:pt idx="72769">
                  <c:v>-9.4257300000000002E-2</c:v>
                </c:pt>
                <c:pt idx="72770">
                  <c:v>-9.5746300000000006E-2</c:v>
                </c:pt>
                <c:pt idx="72771">
                  <c:v>-9.7249199999999994E-2</c:v>
                </c:pt>
                <c:pt idx="72772">
                  <c:v>-9.8765400000000003E-2</c:v>
                </c:pt>
                <c:pt idx="72773">
                  <c:v>-0.10029</c:v>
                </c:pt>
                <c:pt idx="72774">
                  <c:v>-0.101817</c:v>
                </c:pt>
                <c:pt idx="72775">
                  <c:v>-0.103343</c:v>
                </c:pt>
                <c:pt idx="72776">
                  <c:v>-0.104865</c:v>
                </c:pt>
                <c:pt idx="72777">
                  <c:v>-0.106382</c:v>
                </c:pt>
                <c:pt idx="72778">
                  <c:v>-0.107894</c:v>
                </c:pt>
                <c:pt idx="72779">
                  <c:v>-0.109398</c:v>
                </c:pt>
                <c:pt idx="72780">
                  <c:v>-0.11089</c:v>
                </c:pt>
                <c:pt idx="72781">
                  <c:v>-0.11236699999999999</c:v>
                </c:pt>
                <c:pt idx="72782">
                  <c:v>-0.11383</c:v>
                </c:pt>
                <c:pt idx="72783">
                  <c:v>-0.115277</c:v>
                </c:pt>
                <c:pt idx="72784">
                  <c:v>-0.11670899999999999</c:v>
                </c:pt>
                <c:pt idx="72785">
                  <c:v>-0.118122</c:v>
                </c:pt>
                <c:pt idx="72786">
                  <c:v>-0.119515</c:v>
                </c:pt>
                <c:pt idx="72787">
                  <c:v>-0.12088699999999999</c:v>
                </c:pt>
                <c:pt idx="72788">
                  <c:v>-0.122235</c:v>
                </c:pt>
                <c:pt idx="72789">
                  <c:v>-0.123554</c:v>
                </c:pt>
                <c:pt idx="72790">
                  <c:v>-0.124848</c:v>
                </c:pt>
                <c:pt idx="72791">
                  <c:v>-0.12612300000000001</c:v>
                </c:pt>
                <c:pt idx="72792">
                  <c:v>-0.12738099999999999</c:v>
                </c:pt>
                <c:pt idx="72793">
                  <c:v>-0.12862100000000001</c:v>
                </c:pt>
                <c:pt idx="72794">
                  <c:v>-0.12984499999999999</c:v>
                </c:pt>
                <c:pt idx="72795">
                  <c:v>-0.13105600000000001</c:v>
                </c:pt>
                <c:pt idx="72796">
                  <c:v>-0.13225400000000001</c:v>
                </c:pt>
                <c:pt idx="72797">
                  <c:v>-0.133439</c:v>
                </c:pt>
                <c:pt idx="72798">
                  <c:v>-0.134606</c:v>
                </c:pt>
                <c:pt idx="72799">
                  <c:v>-0.13575400000000001</c:v>
                </c:pt>
                <c:pt idx="72800">
                  <c:v>-0.13688400000000001</c:v>
                </c:pt>
                <c:pt idx="72801">
                  <c:v>-0.13799500000000001</c:v>
                </c:pt>
                <c:pt idx="72802">
                  <c:v>-0.13909099999999999</c:v>
                </c:pt>
                <c:pt idx="72803">
                  <c:v>-0.14017499999999999</c:v>
                </c:pt>
                <c:pt idx="72804">
                  <c:v>-0.14125099999999999</c:v>
                </c:pt>
                <c:pt idx="72805">
                  <c:v>-0.142321</c:v>
                </c:pt>
                <c:pt idx="72806">
                  <c:v>-0.14338600000000001</c:v>
                </c:pt>
                <c:pt idx="72807">
                  <c:v>-0.14444499999999999</c:v>
                </c:pt>
                <c:pt idx="72808">
                  <c:v>-0.14549500000000001</c:v>
                </c:pt>
                <c:pt idx="72809">
                  <c:v>-0.146534</c:v>
                </c:pt>
                <c:pt idx="72810">
                  <c:v>-0.147566</c:v>
                </c:pt>
                <c:pt idx="72811">
                  <c:v>-0.148591</c:v>
                </c:pt>
                <c:pt idx="72812">
                  <c:v>-0.14960699999999999</c:v>
                </c:pt>
                <c:pt idx="72813">
                  <c:v>-0.150616</c:v>
                </c:pt>
                <c:pt idx="72814">
                  <c:v>-0.151619</c:v>
                </c:pt>
                <c:pt idx="72815">
                  <c:v>-0.15262300000000001</c:v>
                </c:pt>
                <c:pt idx="72816">
                  <c:v>-0.15363199999999999</c:v>
                </c:pt>
                <c:pt idx="72817">
                  <c:v>-0.15464900000000001</c:v>
                </c:pt>
                <c:pt idx="72818">
                  <c:v>-0.15567400000000001</c:v>
                </c:pt>
                <c:pt idx="72819">
                  <c:v>-0.15671099999999999</c:v>
                </c:pt>
                <c:pt idx="72820">
                  <c:v>-0.15776499999999999</c:v>
                </c:pt>
                <c:pt idx="72821">
                  <c:v>-0.15883700000000001</c:v>
                </c:pt>
                <c:pt idx="72822">
                  <c:v>-0.15992999999999999</c:v>
                </c:pt>
                <c:pt idx="72823">
                  <c:v>-0.16104399999999999</c:v>
                </c:pt>
                <c:pt idx="72824">
                  <c:v>-0.16217899999999999</c:v>
                </c:pt>
                <c:pt idx="72825">
                  <c:v>-0.16334000000000001</c:v>
                </c:pt>
                <c:pt idx="72826">
                  <c:v>-0.16452700000000001</c:v>
                </c:pt>
                <c:pt idx="72827">
                  <c:v>-0.165741</c:v>
                </c:pt>
                <c:pt idx="72828">
                  <c:v>-0.16697999999999999</c:v>
                </c:pt>
                <c:pt idx="72829">
                  <c:v>-0.16825000000000001</c:v>
                </c:pt>
                <c:pt idx="72830">
                  <c:v>-0.16955500000000001</c:v>
                </c:pt>
                <c:pt idx="72831">
                  <c:v>-0.17089599999999999</c:v>
                </c:pt>
                <c:pt idx="72832">
                  <c:v>-0.17227100000000001</c:v>
                </c:pt>
                <c:pt idx="72833">
                  <c:v>-0.173679</c:v>
                </c:pt>
                <c:pt idx="72834">
                  <c:v>-0.17512</c:v>
                </c:pt>
                <c:pt idx="72835">
                  <c:v>-0.176596</c:v>
                </c:pt>
                <c:pt idx="72836">
                  <c:v>-0.17810699999999999</c:v>
                </c:pt>
                <c:pt idx="72837">
                  <c:v>-0.17965100000000001</c:v>
                </c:pt>
                <c:pt idx="72838">
                  <c:v>-0.181228</c:v>
                </c:pt>
                <c:pt idx="72839">
                  <c:v>-0.182839</c:v>
                </c:pt>
                <c:pt idx="72840">
                  <c:v>-0.18448200000000001</c:v>
                </c:pt>
                <c:pt idx="72841">
                  <c:v>-0.18615100000000001</c:v>
                </c:pt>
                <c:pt idx="72842">
                  <c:v>-0.187838</c:v>
                </c:pt>
                <c:pt idx="72843">
                  <c:v>-0.18953999999999999</c:v>
                </c:pt>
                <c:pt idx="72844">
                  <c:v>-0.19125600000000001</c:v>
                </c:pt>
                <c:pt idx="72845">
                  <c:v>-0.19298799999999999</c:v>
                </c:pt>
                <c:pt idx="72846">
                  <c:v>-0.19473799999999999</c:v>
                </c:pt>
                <c:pt idx="72847">
                  <c:v>-0.19650799999999999</c:v>
                </c:pt>
                <c:pt idx="72848">
                  <c:v>-0.198294</c:v>
                </c:pt>
                <c:pt idx="72849">
                  <c:v>-0.200096</c:v>
                </c:pt>
                <c:pt idx="72850">
                  <c:v>-0.20191500000000001</c:v>
                </c:pt>
                <c:pt idx="72851">
                  <c:v>-0.20375399999999999</c:v>
                </c:pt>
                <c:pt idx="72852">
                  <c:v>-0.20561599999999999</c:v>
                </c:pt>
                <c:pt idx="72853">
                  <c:v>-0.20749799999999999</c:v>
                </c:pt>
                <c:pt idx="72854">
                  <c:v>-0.2094</c:v>
                </c:pt>
                <c:pt idx="72855">
                  <c:v>-0.211317</c:v>
                </c:pt>
                <c:pt idx="72856">
                  <c:v>-0.21324899999999999</c:v>
                </c:pt>
                <c:pt idx="72857">
                  <c:v>-0.215198</c:v>
                </c:pt>
                <c:pt idx="72858">
                  <c:v>-0.21716299999999999</c:v>
                </c:pt>
                <c:pt idx="72859">
                  <c:v>-0.21914400000000001</c:v>
                </c:pt>
                <c:pt idx="72860">
                  <c:v>-0.221135</c:v>
                </c:pt>
                <c:pt idx="72861">
                  <c:v>-0.22312899999999999</c:v>
                </c:pt>
                <c:pt idx="72862">
                  <c:v>-0.22511999999999999</c:v>
                </c:pt>
                <c:pt idx="72863">
                  <c:v>-0.227105</c:v>
                </c:pt>
                <c:pt idx="72864">
                  <c:v>-0.229078</c:v>
                </c:pt>
                <c:pt idx="72865">
                  <c:v>-0.23103499999999999</c:v>
                </c:pt>
                <c:pt idx="72866">
                  <c:v>-0.23297000000000001</c:v>
                </c:pt>
                <c:pt idx="72867">
                  <c:v>-0.23488100000000001</c:v>
                </c:pt>
                <c:pt idx="72868">
                  <c:v>-0.236766</c:v>
                </c:pt>
                <c:pt idx="72869">
                  <c:v>-0.238626</c:v>
                </c:pt>
                <c:pt idx="72870">
                  <c:v>-0.24045800000000001</c:v>
                </c:pt>
                <c:pt idx="72871">
                  <c:v>-0.242261</c:v>
                </c:pt>
                <c:pt idx="72872">
                  <c:v>-0.24402799999999999</c:v>
                </c:pt>
                <c:pt idx="72873">
                  <c:v>-0.245758</c:v>
                </c:pt>
                <c:pt idx="72874">
                  <c:v>-0.247446</c:v>
                </c:pt>
                <c:pt idx="72875">
                  <c:v>-0.24909100000000001</c:v>
                </c:pt>
                <c:pt idx="72876">
                  <c:v>-0.25068499999999999</c:v>
                </c:pt>
                <c:pt idx="72877">
                  <c:v>-0.25222499999999998</c:v>
                </c:pt>
                <c:pt idx="72878">
                  <c:v>-0.25371199999999999</c:v>
                </c:pt>
                <c:pt idx="72879">
                  <c:v>-0.25514900000000001</c:v>
                </c:pt>
                <c:pt idx="72880">
                  <c:v>-0.25653900000000002</c:v>
                </c:pt>
                <c:pt idx="72881">
                  <c:v>-0.25788499999999998</c:v>
                </c:pt>
                <c:pt idx="72882">
                  <c:v>-0.259189</c:v>
                </c:pt>
                <c:pt idx="72883">
                  <c:v>-0.26045299999999999</c:v>
                </c:pt>
                <c:pt idx="72884">
                  <c:v>-0.26167400000000002</c:v>
                </c:pt>
                <c:pt idx="72885">
                  <c:v>-0.262845</c:v>
                </c:pt>
                <c:pt idx="72886">
                  <c:v>-0.26396500000000001</c:v>
                </c:pt>
                <c:pt idx="72887">
                  <c:v>-0.26502999999999999</c:v>
                </c:pt>
                <c:pt idx="72888">
                  <c:v>-0.266038</c:v>
                </c:pt>
                <c:pt idx="72889">
                  <c:v>-0.26699000000000001</c:v>
                </c:pt>
                <c:pt idx="72890">
                  <c:v>-0.26788899999999999</c:v>
                </c:pt>
                <c:pt idx="72891">
                  <c:v>-0.26873900000000001</c:v>
                </c:pt>
                <c:pt idx="72892">
                  <c:v>-0.26953899999999997</c:v>
                </c:pt>
                <c:pt idx="72893">
                  <c:v>-0.270287</c:v>
                </c:pt>
                <c:pt idx="72894">
                  <c:v>-0.27098100000000003</c:v>
                </c:pt>
                <c:pt idx="72895">
                  <c:v>-0.27161999999999997</c:v>
                </c:pt>
                <c:pt idx="72896">
                  <c:v>-0.272204</c:v>
                </c:pt>
                <c:pt idx="72897">
                  <c:v>-0.27273399999999998</c:v>
                </c:pt>
                <c:pt idx="72898">
                  <c:v>-0.27321000000000001</c:v>
                </c:pt>
                <c:pt idx="72899">
                  <c:v>-0.27363599999999999</c:v>
                </c:pt>
                <c:pt idx="72900">
                  <c:v>-0.27401199999999998</c:v>
                </c:pt>
                <c:pt idx="72901">
                  <c:v>-0.274341</c:v>
                </c:pt>
                <c:pt idx="72902">
                  <c:v>-0.27462599999999998</c:v>
                </c:pt>
                <c:pt idx="72903">
                  <c:v>-0.27487200000000001</c:v>
                </c:pt>
                <c:pt idx="72904">
                  <c:v>-0.27508300000000002</c:v>
                </c:pt>
                <c:pt idx="72905">
                  <c:v>-0.27525899999999998</c:v>
                </c:pt>
                <c:pt idx="72906">
                  <c:v>-0.27540100000000001</c:v>
                </c:pt>
                <c:pt idx="72907">
                  <c:v>-0.27550999999999998</c:v>
                </c:pt>
                <c:pt idx="72908">
                  <c:v>-0.27558899999999997</c:v>
                </c:pt>
                <c:pt idx="72909">
                  <c:v>-0.27564100000000002</c:v>
                </c:pt>
                <c:pt idx="72910">
                  <c:v>-0.27566499999999999</c:v>
                </c:pt>
                <c:pt idx="72911">
                  <c:v>-0.27565899999999999</c:v>
                </c:pt>
                <c:pt idx="72912">
                  <c:v>-0.27562599999999998</c:v>
                </c:pt>
                <c:pt idx="72913">
                  <c:v>-0.27556999999999998</c:v>
                </c:pt>
                <c:pt idx="72914">
                  <c:v>-0.27549499999999999</c:v>
                </c:pt>
                <c:pt idx="72915">
                  <c:v>-0.27540199999999998</c:v>
                </c:pt>
                <c:pt idx="72916">
                  <c:v>-0.27528999999999998</c:v>
                </c:pt>
                <c:pt idx="72917">
                  <c:v>-0.27516499999999999</c:v>
                </c:pt>
                <c:pt idx="72918">
                  <c:v>-0.275032</c:v>
                </c:pt>
                <c:pt idx="72919">
                  <c:v>-0.27489400000000003</c:v>
                </c:pt>
                <c:pt idx="72920">
                  <c:v>-0.27475300000000002</c:v>
                </c:pt>
                <c:pt idx="72921">
                  <c:v>-0.27460800000000002</c:v>
                </c:pt>
                <c:pt idx="72922">
                  <c:v>-0.27445999999999998</c:v>
                </c:pt>
                <c:pt idx="72923">
                  <c:v>-0.27431</c:v>
                </c:pt>
                <c:pt idx="72924">
                  <c:v>-0.27415899999999999</c:v>
                </c:pt>
                <c:pt idx="72925">
                  <c:v>-0.27400799999999997</c:v>
                </c:pt>
                <c:pt idx="72926">
                  <c:v>-0.27385900000000002</c:v>
                </c:pt>
                <c:pt idx="72927">
                  <c:v>-0.27371400000000001</c:v>
                </c:pt>
                <c:pt idx="72928">
                  <c:v>-0.27356599999999998</c:v>
                </c:pt>
                <c:pt idx="72929">
                  <c:v>-0.27340599999999998</c:v>
                </c:pt>
                <c:pt idx="72930">
                  <c:v>-0.273229</c:v>
                </c:pt>
                <c:pt idx="72931">
                  <c:v>-0.27303300000000003</c:v>
                </c:pt>
                <c:pt idx="72932">
                  <c:v>-0.27281899999999998</c:v>
                </c:pt>
                <c:pt idx="72933">
                  <c:v>-0.272588</c:v>
                </c:pt>
                <c:pt idx="72934">
                  <c:v>-0.272343</c:v>
                </c:pt>
                <c:pt idx="72935">
                  <c:v>-0.27208500000000002</c:v>
                </c:pt>
                <c:pt idx="72936">
                  <c:v>-0.271814</c:v>
                </c:pt>
                <c:pt idx="72937">
                  <c:v>-0.271532</c:v>
                </c:pt>
                <c:pt idx="72938">
                  <c:v>-0.27124700000000002</c:v>
                </c:pt>
                <c:pt idx="72939">
                  <c:v>-0.27096700000000001</c:v>
                </c:pt>
                <c:pt idx="72940">
                  <c:v>-0.27069399999999999</c:v>
                </c:pt>
                <c:pt idx="72941">
                  <c:v>-0.27043200000000001</c:v>
                </c:pt>
                <c:pt idx="72942">
                  <c:v>-0.27018300000000001</c:v>
                </c:pt>
                <c:pt idx="72943">
                  <c:v>-0.26994499999999999</c:v>
                </c:pt>
                <c:pt idx="72944">
                  <c:v>-0.26971899999999999</c:v>
                </c:pt>
                <c:pt idx="72945">
                  <c:v>-0.26950499999999999</c:v>
                </c:pt>
                <c:pt idx="72946">
                  <c:v>-0.26929900000000001</c:v>
                </c:pt>
                <c:pt idx="72947">
                  <c:v>-0.26910200000000001</c:v>
                </c:pt>
                <c:pt idx="72948">
                  <c:v>-0.26891100000000001</c:v>
                </c:pt>
                <c:pt idx="72949">
                  <c:v>-0.26872099999999999</c:v>
                </c:pt>
                <c:pt idx="72950">
                  <c:v>-0.26852599999999999</c:v>
                </c:pt>
                <c:pt idx="72951">
                  <c:v>-0.26831700000000003</c:v>
                </c:pt>
                <c:pt idx="72952">
                  <c:v>-0.26808799999999999</c:v>
                </c:pt>
                <c:pt idx="72953">
                  <c:v>-0.26783000000000001</c:v>
                </c:pt>
                <c:pt idx="72954">
                  <c:v>-0.26754099999999997</c:v>
                </c:pt>
                <c:pt idx="72955">
                  <c:v>-0.26722099999999999</c:v>
                </c:pt>
                <c:pt idx="72956">
                  <c:v>-0.266874</c:v>
                </c:pt>
                <c:pt idx="72957">
                  <c:v>-0.26650299999999999</c:v>
                </c:pt>
                <c:pt idx="72958">
                  <c:v>-0.26610600000000001</c:v>
                </c:pt>
                <c:pt idx="72959">
                  <c:v>-0.26568199999999997</c:v>
                </c:pt>
                <c:pt idx="72960">
                  <c:v>-0.26522600000000002</c:v>
                </c:pt>
                <c:pt idx="72961">
                  <c:v>-0.26473600000000003</c:v>
                </c:pt>
                <c:pt idx="72962">
                  <c:v>-0.264212</c:v>
                </c:pt>
                <c:pt idx="72963">
                  <c:v>-0.263652</c:v>
                </c:pt>
                <c:pt idx="72964">
                  <c:v>-0.26305699999999999</c:v>
                </c:pt>
                <c:pt idx="72965">
                  <c:v>-0.26242900000000002</c:v>
                </c:pt>
                <c:pt idx="72966">
                  <c:v>-0.26177</c:v>
                </c:pt>
                <c:pt idx="72967">
                  <c:v>-0.26108500000000001</c:v>
                </c:pt>
                <c:pt idx="72968">
                  <c:v>-0.26038</c:v>
                </c:pt>
                <c:pt idx="72969">
                  <c:v>-0.259656</c:v>
                </c:pt>
                <c:pt idx="72970">
                  <c:v>-0.25891599999999998</c:v>
                </c:pt>
                <c:pt idx="72971">
                  <c:v>-0.258158</c:v>
                </c:pt>
                <c:pt idx="72972">
                  <c:v>-0.257378</c:v>
                </c:pt>
                <c:pt idx="72973">
                  <c:v>-0.25657000000000002</c:v>
                </c:pt>
                <c:pt idx="72974">
                  <c:v>-0.25573200000000001</c:v>
                </c:pt>
                <c:pt idx="72975">
                  <c:v>-0.25486500000000001</c:v>
                </c:pt>
                <c:pt idx="72976">
                  <c:v>-0.25396999999999997</c:v>
                </c:pt>
                <c:pt idx="72977">
                  <c:v>-0.25304700000000002</c:v>
                </c:pt>
                <c:pt idx="72978">
                  <c:v>-0.25209500000000001</c:v>
                </c:pt>
                <c:pt idx="72979">
                  <c:v>-0.25110900000000003</c:v>
                </c:pt>
                <c:pt idx="72980">
                  <c:v>-0.25008399999999997</c:v>
                </c:pt>
                <c:pt idx="72981">
                  <c:v>-0.24901699999999999</c:v>
                </c:pt>
                <c:pt idx="72982">
                  <c:v>-0.24791299999999999</c:v>
                </c:pt>
                <c:pt idx="72983">
                  <c:v>-0.246776</c:v>
                </c:pt>
                <c:pt idx="72984">
                  <c:v>-0.24560999999999999</c:v>
                </c:pt>
                <c:pt idx="72985">
                  <c:v>-0.244418</c:v>
                </c:pt>
                <c:pt idx="72986">
                  <c:v>-0.243205</c:v>
                </c:pt>
                <c:pt idx="72987">
                  <c:v>-0.241975</c:v>
                </c:pt>
                <c:pt idx="72988">
                  <c:v>-0.240728</c:v>
                </c:pt>
                <c:pt idx="72989">
                  <c:v>-0.23946500000000001</c:v>
                </c:pt>
                <c:pt idx="72990">
                  <c:v>-0.23819000000000001</c:v>
                </c:pt>
                <c:pt idx="72991">
                  <c:v>-0.23690800000000001</c:v>
                </c:pt>
                <c:pt idx="72992">
                  <c:v>-0.23562</c:v>
                </c:pt>
                <c:pt idx="72993">
                  <c:v>-0.234324</c:v>
                </c:pt>
                <c:pt idx="72994">
                  <c:v>-0.233019</c:v>
                </c:pt>
                <c:pt idx="72995">
                  <c:v>-0.23171</c:v>
                </c:pt>
                <c:pt idx="72996">
                  <c:v>-0.23039599999999999</c:v>
                </c:pt>
                <c:pt idx="72997">
                  <c:v>-0.229078</c:v>
                </c:pt>
                <c:pt idx="72998">
                  <c:v>-0.22775300000000001</c:v>
                </c:pt>
                <c:pt idx="72999">
                  <c:v>-0.22642000000000001</c:v>
                </c:pt>
                <c:pt idx="73000">
                  <c:v>-0.22508</c:v>
                </c:pt>
                <c:pt idx="73001">
                  <c:v>-0.223741</c:v>
                </c:pt>
                <c:pt idx="73002">
                  <c:v>-0.22240299999999999</c:v>
                </c:pt>
                <c:pt idx="73003">
                  <c:v>-0.22107099999999999</c:v>
                </c:pt>
                <c:pt idx="73004">
                  <c:v>-0.219748</c:v>
                </c:pt>
                <c:pt idx="73005">
                  <c:v>-0.21843799999999999</c:v>
                </c:pt>
                <c:pt idx="73006">
                  <c:v>-0.217142</c:v>
                </c:pt>
                <c:pt idx="73007">
                  <c:v>-0.215862</c:v>
                </c:pt>
                <c:pt idx="73008">
                  <c:v>-0.21459900000000001</c:v>
                </c:pt>
                <c:pt idx="73009">
                  <c:v>-0.21335299999999999</c:v>
                </c:pt>
                <c:pt idx="73010">
                  <c:v>-0.21212500000000001</c:v>
                </c:pt>
                <c:pt idx="73011">
                  <c:v>-0.21091699999999999</c:v>
                </c:pt>
                <c:pt idx="73012">
                  <c:v>-0.20973600000000001</c:v>
                </c:pt>
                <c:pt idx="73013">
                  <c:v>-0.20858399999999999</c:v>
                </c:pt>
                <c:pt idx="73014">
                  <c:v>-0.20746300000000001</c:v>
                </c:pt>
                <c:pt idx="73015">
                  <c:v>-0.206375</c:v>
                </c:pt>
                <c:pt idx="73016">
                  <c:v>-0.205316</c:v>
                </c:pt>
                <c:pt idx="73017">
                  <c:v>-0.20428499999999999</c:v>
                </c:pt>
                <c:pt idx="73018">
                  <c:v>-0.20327899999999999</c:v>
                </c:pt>
                <c:pt idx="73019">
                  <c:v>-0.20230000000000001</c:v>
                </c:pt>
                <c:pt idx="73020">
                  <c:v>-0.201348</c:v>
                </c:pt>
                <c:pt idx="73021">
                  <c:v>-0.20042299999999999</c:v>
                </c:pt>
                <c:pt idx="73022">
                  <c:v>-0.19953000000000001</c:v>
                </c:pt>
                <c:pt idx="73023">
                  <c:v>-0.19867199999999999</c:v>
                </c:pt>
                <c:pt idx="73024">
                  <c:v>-0.197852</c:v>
                </c:pt>
                <c:pt idx="73025">
                  <c:v>-0.197075</c:v>
                </c:pt>
                <c:pt idx="73026">
                  <c:v>-0.19634599999999999</c:v>
                </c:pt>
                <c:pt idx="73027">
                  <c:v>-0.19567499999999999</c:v>
                </c:pt>
                <c:pt idx="73028">
                  <c:v>-0.19506799999999999</c:v>
                </c:pt>
                <c:pt idx="73029">
                  <c:v>-0.194526</c:v>
                </c:pt>
                <c:pt idx="73030">
                  <c:v>-0.19405</c:v>
                </c:pt>
                <c:pt idx="73031">
                  <c:v>-0.193634</c:v>
                </c:pt>
                <c:pt idx="73032">
                  <c:v>-0.193272</c:v>
                </c:pt>
                <c:pt idx="73033">
                  <c:v>-0.192963</c:v>
                </c:pt>
                <c:pt idx="73034">
                  <c:v>-0.192714</c:v>
                </c:pt>
                <c:pt idx="73035">
                  <c:v>-0.19253400000000001</c:v>
                </c:pt>
                <c:pt idx="73036">
                  <c:v>-0.19242699999999999</c:v>
                </c:pt>
                <c:pt idx="73037">
                  <c:v>-0.192386</c:v>
                </c:pt>
                <c:pt idx="73038">
                  <c:v>-0.19239800000000001</c:v>
                </c:pt>
                <c:pt idx="73039">
                  <c:v>-0.19245499999999999</c:v>
                </c:pt>
                <c:pt idx="73040">
                  <c:v>-0.192553</c:v>
                </c:pt>
                <c:pt idx="73041">
                  <c:v>-0.192686</c:v>
                </c:pt>
                <c:pt idx="73042">
                  <c:v>-0.192852</c:v>
                </c:pt>
                <c:pt idx="73043">
                  <c:v>-0.193051</c:v>
                </c:pt>
                <c:pt idx="73044">
                  <c:v>-0.19328899999999999</c:v>
                </c:pt>
                <c:pt idx="73045">
                  <c:v>-0.19357099999999999</c:v>
                </c:pt>
                <c:pt idx="73046">
                  <c:v>-0.19390199999999999</c:v>
                </c:pt>
                <c:pt idx="73047">
                  <c:v>-0.19428000000000001</c:v>
                </c:pt>
                <c:pt idx="73048">
                  <c:v>-0.19470299999999999</c:v>
                </c:pt>
                <c:pt idx="73049">
                  <c:v>-0.19516900000000001</c:v>
                </c:pt>
                <c:pt idx="73050">
                  <c:v>-0.19567599999999999</c:v>
                </c:pt>
                <c:pt idx="73051">
                  <c:v>-0.19622300000000001</c:v>
                </c:pt>
                <c:pt idx="73052">
                  <c:v>-0.19681000000000001</c:v>
                </c:pt>
                <c:pt idx="73053">
                  <c:v>-0.197436</c:v>
                </c:pt>
                <c:pt idx="73054">
                  <c:v>-0.198101</c:v>
                </c:pt>
                <c:pt idx="73055">
                  <c:v>-0.19880900000000001</c:v>
                </c:pt>
                <c:pt idx="73056">
                  <c:v>-0.19956099999999999</c:v>
                </c:pt>
                <c:pt idx="73057">
                  <c:v>-0.200353</c:v>
                </c:pt>
                <c:pt idx="73058">
                  <c:v>-0.201183</c:v>
                </c:pt>
                <c:pt idx="73059">
                  <c:v>-0.202042</c:v>
                </c:pt>
                <c:pt idx="73060">
                  <c:v>-0.20292499999999999</c:v>
                </c:pt>
                <c:pt idx="73061">
                  <c:v>-0.20382500000000001</c:v>
                </c:pt>
                <c:pt idx="73062">
                  <c:v>-0.20474300000000001</c:v>
                </c:pt>
                <c:pt idx="73063">
                  <c:v>-0.20568400000000001</c:v>
                </c:pt>
                <c:pt idx="73064">
                  <c:v>-0.206649</c:v>
                </c:pt>
                <c:pt idx="73065">
                  <c:v>-0.20763499999999999</c:v>
                </c:pt>
                <c:pt idx="73066">
                  <c:v>-0.20863399999999999</c:v>
                </c:pt>
                <c:pt idx="73067">
                  <c:v>-0.20963799999999999</c:v>
                </c:pt>
                <c:pt idx="73068">
                  <c:v>-0.210643</c:v>
                </c:pt>
                <c:pt idx="73069">
                  <c:v>-0.21165500000000001</c:v>
                </c:pt>
                <c:pt idx="73070">
                  <c:v>-0.21268000000000001</c:v>
                </c:pt>
                <c:pt idx="73071">
                  <c:v>-0.21371899999999999</c:v>
                </c:pt>
                <c:pt idx="73072">
                  <c:v>-0.21477199999999999</c:v>
                </c:pt>
                <c:pt idx="73073">
                  <c:v>-0.215839</c:v>
                </c:pt>
                <c:pt idx="73074">
                  <c:v>-0.21692</c:v>
                </c:pt>
                <c:pt idx="73075">
                  <c:v>-0.21801200000000001</c:v>
                </c:pt>
                <c:pt idx="73076">
                  <c:v>-0.219107</c:v>
                </c:pt>
                <c:pt idx="73077">
                  <c:v>-0.22020300000000001</c:v>
                </c:pt>
                <c:pt idx="73078">
                  <c:v>-0.221303</c:v>
                </c:pt>
                <c:pt idx="73079">
                  <c:v>-0.222409</c:v>
                </c:pt>
                <c:pt idx="73080">
                  <c:v>-0.223522</c:v>
                </c:pt>
                <c:pt idx="73081">
                  <c:v>-0.224636</c:v>
                </c:pt>
                <c:pt idx="73082">
                  <c:v>-0.225746</c:v>
                </c:pt>
                <c:pt idx="73083">
                  <c:v>-0.22684399999999999</c:v>
                </c:pt>
                <c:pt idx="73084">
                  <c:v>-0.22792399999999999</c:v>
                </c:pt>
                <c:pt idx="73085">
                  <c:v>-0.228986</c:v>
                </c:pt>
                <c:pt idx="73086">
                  <c:v>-0.23003100000000001</c:v>
                </c:pt>
                <c:pt idx="73087">
                  <c:v>-0.23105999999999999</c:v>
                </c:pt>
                <c:pt idx="73088">
                  <c:v>-0.232075</c:v>
                </c:pt>
                <c:pt idx="73089">
                  <c:v>-0.233073</c:v>
                </c:pt>
                <c:pt idx="73090">
                  <c:v>-0.23405400000000001</c:v>
                </c:pt>
                <c:pt idx="73091">
                  <c:v>-0.235017</c:v>
                </c:pt>
                <c:pt idx="73092">
                  <c:v>-0.23596200000000001</c:v>
                </c:pt>
                <c:pt idx="73093">
                  <c:v>-0.23688699999999999</c:v>
                </c:pt>
                <c:pt idx="73094">
                  <c:v>-0.237787</c:v>
                </c:pt>
                <c:pt idx="73095">
                  <c:v>-0.23866000000000001</c:v>
                </c:pt>
                <c:pt idx="73096">
                  <c:v>-0.239506</c:v>
                </c:pt>
                <c:pt idx="73097">
                  <c:v>-0.24032700000000001</c:v>
                </c:pt>
                <c:pt idx="73098">
                  <c:v>-0.24112600000000001</c:v>
                </c:pt>
                <c:pt idx="73099">
                  <c:v>-0.24190400000000001</c:v>
                </c:pt>
                <c:pt idx="73100">
                  <c:v>-0.24265999999999999</c:v>
                </c:pt>
                <c:pt idx="73101">
                  <c:v>-0.24338899999999999</c:v>
                </c:pt>
                <c:pt idx="73102">
                  <c:v>-0.24409</c:v>
                </c:pt>
                <c:pt idx="73103">
                  <c:v>-0.24476200000000001</c:v>
                </c:pt>
                <c:pt idx="73104">
                  <c:v>-0.24540300000000001</c:v>
                </c:pt>
                <c:pt idx="73105">
                  <c:v>-0.24601400000000001</c:v>
                </c:pt>
                <c:pt idx="73106">
                  <c:v>-0.24659800000000001</c:v>
                </c:pt>
                <c:pt idx="73107">
                  <c:v>-0.24715599999999999</c:v>
                </c:pt>
                <c:pt idx="73108">
                  <c:v>-0.24768399999999999</c:v>
                </c:pt>
                <c:pt idx="73109">
                  <c:v>-0.24818499999999999</c:v>
                </c:pt>
                <c:pt idx="73110">
                  <c:v>-0.24866099999999999</c:v>
                </c:pt>
                <c:pt idx="73111">
                  <c:v>-0.24911900000000001</c:v>
                </c:pt>
                <c:pt idx="73112">
                  <c:v>-0.249558</c:v>
                </c:pt>
                <c:pt idx="73113">
                  <c:v>-0.249975</c:v>
                </c:pt>
                <c:pt idx="73114">
                  <c:v>-0.25037300000000001</c:v>
                </c:pt>
                <c:pt idx="73115">
                  <c:v>-0.25075399999999998</c:v>
                </c:pt>
                <c:pt idx="73116">
                  <c:v>-0.25111899999999998</c:v>
                </c:pt>
                <c:pt idx="73117">
                  <c:v>-0.25146800000000002</c:v>
                </c:pt>
                <c:pt idx="73118">
                  <c:v>-0.251799</c:v>
                </c:pt>
                <c:pt idx="73119">
                  <c:v>-0.25210700000000003</c:v>
                </c:pt>
                <c:pt idx="73120">
                  <c:v>-0.252388</c:v>
                </c:pt>
                <c:pt idx="73121">
                  <c:v>-0.25264399999999998</c:v>
                </c:pt>
                <c:pt idx="73122">
                  <c:v>-0.25288300000000002</c:v>
                </c:pt>
                <c:pt idx="73123">
                  <c:v>-0.25311600000000001</c:v>
                </c:pt>
                <c:pt idx="73124">
                  <c:v>-0.25334099999999998</c:v>
                </c:pt>
                <c:pt idx="73125">
                  <c:v>-0.25355100000000003</c:v>
                </c:pt>
                <c:pt idx="73126">
                  <c:v>-0.25373499999999999</c:v>
                </c:pt>
                <c:pt idx="73127">
                  <c:v>-0.25389299999999998</c:v>
                </c:pt>
                <c:pt idx="73128">
                  <c:v>-0.25402599999999997</c:v>
                </c:pt>
                <c:pt idx="73129">
                  <c:v>-0.254137</c:v>
                </c:pt>
                <c:pt idx="73130">
                  <c:v>-0.25422600000000001</c:v>
                </c:pt>
                <c:pt idx="73131">
                  <c:v>-0.254299</c:v>
                </c:pt>
                <c:pt idx="73132">
                  <c:v>-0.25436399999999998</c:v>
                </c:pt>
                <c:pt idx="73133">
                  <c:v>-0.25442700000000001</c:v>
                </c:pt>
                <c:pt idx="73134">
                  <c:v>-0.25447900000000001</c:v>
                </c:pt>
                <c:pt idx="73135">
                  <c:v>-0.25451000000000001</c:v>
                </c:pt>
                <c:pt idx="73136">
                  <c:v>-0.25452900000000001</c:v>
                </c:pt>
                <c:pt idx="73137">
                  <c:v>-0.25455100000000003</c:v>
                </c:pt>
                <c:pt idx="73138">
                  <c:v>-0.25457099999999999</c:v>
                </c:pt>
                <c:pt idx="73139">
                  <c:v>-0.25458700000000001</c:v>
                </c:pt>
                <c:pt idx="73140">
                  <c:v>-0.254608</c:v>
                </c:pt>
                <c:pt idx="73141">
                  <c:v>-0.25463599999999997</c:v>
                </c:pt>
                <c:pt idx="73142">
                  <c:v>-0.25467200000000001</c:v>
                </c:pt>
                <c:pt idx="73143">
                  <c:v>-0.254714</c:v>
                </c:pt>
                <c:pt idx="73144">
                  <c:v>-0.25476199999999999</c:v>
                </c:pt>
                <c:pt idx="73145">
                  <c:v>-0.25481100000000001</c:v>
                </c:pt>
                <c:pt idx="73146">
                  <c:v>-0.25485999999999998</c:v>
                </c:pt>
                <c:pt idx="73147">
                  <c:v>-0.25490699999999999</c:v>
                </c:pt>
                <c:pt idx="73148">
                  <c:v>-0.25495299999999999</c:v>
                </c:pt>
                <c:pt idx="73149">
                  <c:v>-0.254994</c:v>
                </c:pt>
                <c:pt idx="73150">
                  <c:v>-0.25503300000000001</c:v>
                </c:pt>
                <c:pt idx="73151">
                  <c:v>-0.255075</c:v>
                </c:pt>
                <c:pt idx="73152">
                  <c:v>-0.25512600000000002</c:v>
                </c:pt>
                <c:pt idx="73153">
                  <c:v>-0.25518400000000002</c:v>
                </c:pt>
                <c:pt idx="73154">
                  <c:v>-0.25524400000000003</c:v>
                </c:pt>
                <c:pt idx="73155">
                  <c:v>-0.25530799999999998</c:v>
                </c:pt>
                <c:pt idx="73156">
                  <c:v>-0.25538300000000003</c:v>
                </c:pt>
                <c:pt idx="73157">
                  <c:v>-0.25547500000000001</c:v>
                </c:pt>
                <c:pt idx="73158">
                  <c:v>-0.25558700000000001</c:v>
                </c:pt>
                <c:pt idx="73159">
                  <c:v>-0.25572</c:v>
                </c:pt>
                <c:pt idx="73160">
                  <c:v>-0.25587199999999999</c:v>
                </c:pt>
                <c:pt idx="73161">
                  <c:v>-0.25604700000000002</c:v>
                </c:pt>
                <c:pt idx="73162">
                  <c:v>-0.256245</c:v>
                </c:pt>
                <c:pt idx="73163">
                  <c:v>-0.25646099999999999</c:v>
                </c:pt>
                <c:pt idx="73164">
                  <c:v>-0.25668999999999997</c:v>
                </c:pt>
                <c:pt idx="73165">
                  <c:v>-0.25692799999999999</c:v>
                </c:pt>
                <c:pt idx="73166">
                  <c:v>-0.25717800000000002</c:v>
                </c:pt>
                <c:pt idx="73167">
                  <c:v>-0.25743899999999997</c:v>
                </c:pt>
                <c:pt idx="73168">
                  <c:v>-0.25770999999999999</c:v>
                </c:pt>
                <c:pt idx="73169">
                  <c:v>-0.25798599999999999</c:v>
                </c:pt>
                <c:pt idx="73170">
                  <c:v>-0.25826100000000002</c:v>
                </c:pt>
                <c:pt idx="73171">
                  <c:v>-0.25852900000000001</c:v>
                </c:pt>
                <c:pt idx="73172">
                  <c:v>-0.25879099999999999</c:v>
                </c:pt>
                <c:pt idx="73173">
                  <c:v>-0.259048</c:v>
                </c:pt>
                <c:pt idx="73174">
                  <c:v>-0.25930199999999998</c:v>
                </c:pt>
                <c:pt idx="73175">
                  <c:v>-0.25955499999999998</c:v>
                </c:pt>
                <c:pt idx="73176">
                  <c:v>-0.25980599999999998</c:v>
                </c:pt>
                <c:pt idx="73177">
                  <c:v>-0.26005299999999998</c:v>
                </c:pt>
                <c:pt idx="73178">
                  <c:v>-0.26029099999999999</c:v>
                </c:pt>
                <c:pt idx="73179">
                  <c:v>-0.26051999999999997</c:v>
                </c:pt>
                <c:pt idx="73180">
                  <c:v>-0.26073499999999999</c:v>
                </c:pt>
                <c:pt idx="73181">
                  <c:v>-0.26093100000000002</c:v>
                </c:pt>
                <c:pt idx="73182">
                  <c:v>-0.2611</c:v>
                </c:pt>
                <c:pt idx="73183">
                  <c:v>-0.26124199999999997</c:v>
                </c:pt>
                <c:pt idx="73184">
                  <c:v>-0.26135700000000001</c:v>
                </c:pt>
                <c:pt idx="73185">
                  <c:v>-0.26144699999999998</c:v>
                </c:pt>
                <c:pt idx="73186">
                  <c:v>-0.26151200000000002</c:v>
                </c:pt>
                <c:pt idx="73187">
                  <c:v>-0.26155200000000001</c:v>
                </c:pt>
                <c:pt idx="73188">
                  <c:v>-0.26156699999999999</c:v>
                </c:pt>
                <c:pt idx="73189">
                  <c:v>-0.26155899999999999</c:v>
                </c:pt>
                <c:pt idx="73190">
                  <c:v>-0.26152599999999998</c:v>
                </c:pt>
                <c:pt idx="73191">
                  <c:v>-0.26146599999999998</c:v>
                </c:pt>
                <c:pt idx="73192">
                  <c:v>-0.26138</c:v>
                </c:pt>
                <c:pt idx="73193">
                  <c:v>-0.26126500000000002</c:v>
                </c:pt>
                <c:pt idx="73194">
                  <c:v>-0.26111899999999999</c:v>
                </c:pt>
                <c:pt idx="73195">
                  <c:v>-0.260936</c:v>
                </c:pt>
                <c:pt idx="73196">
                  <c:v>-0.26071499999999997</c:v>
                </c:pt>
                <c:pt idx="73197">
                  <c:v>-0.26045600000000002</c:v>
                </c:pt>
                <c:pt idx="73198">
                  <c:v>-0.26015899999999997</c:v>
                </c:pt>
                <c:pt idx="73199">
                  <c:v>-0.259824</c:v>
                </c:pt>
                <c:pt idx="73200">
                  <c:v>-0.25944800000000001</c:v>
                </c:pt>
                <c:pt idx="73201">
                  <c:v>-0.25902500000000001</c:v>
                </c:pt>
                <c:pt idx="73202">
                  <c:v>-0.25854899999999997</c:v>
                </c:pt>
                <c:pt idx="73203">
                  <c:v>-0.258017</c:v>
                </c:pt>
                <c:pt idx="73204">
                  <c:v>-0.25742799999999999</c:v>
                </c:pt>
                <c:pt idx="73205">
                  <c:v>-0.25678499999999999</c:v>
                </c:pt>
                <c:pt idx="73206">
                  <c:v>-0.25608700000000001</c:v>
                </c:pt>
                <c:pt idx="73207">
                  <c:v>-0.25533499999999998</c:v>
                </c:pt>
                <c:pt idx="73208">
                  <c:v>-0.25452399999999997</c:v>
                </c:pt>
                <c:pt idx="73209">
                  <c:v>-0.25365199999999999</c:v>
                </c:pt>
                <c:pt idx="73210">
                  <c:v>-0.252718</c:v>
                </c:pt>
                <c:pt idx="73211">
                  <c:v>-0.251722</c:v>
                </c:pt>
                <c:pt idx="73212">
                  <c:v>-0.25066300000000002</c:v>
                </c:pt>
                <c:pt idx="73213">
                  <c:v>-0.24953800000000001</c:v>
                </c:pt>
                <c:pt idx="73214">
                  <c:v>-0.24834999999999999</c:v>
                </c:pt>
                <c:pt idx="73215">
                  <c:v>-0.24709900000000001</c:v>
                </c:pt>
                <c:pt idx="73216">
                  <c:v>-0.24578900000000001</c:v>
                </c:pt>
                <c:pt idx="73217">
                  <c:v>-0.244419</c:v>
                </c:pt>
                <c:pt idx="73218">
                  <c:v>-0.24298800000000001</c:v>
                </c:pt>
                <c:pt idx="73219">
                  <c:v>-0.24149899999999999</c:v>
                </c:pt>
                <c:pt idx="73220">
                  <c:v>-0.23996000000000001</c:v>
                </c:pt>
                <c:pt idx="73221">
                  <c:v>-0.23836599999999999</c:v>
                </c:pt>
                <c:pt idx="73222">
                  <c:v>-0.236678</c:v>
                </c:pt>
                <c:pt idx="73223">
                  <c:v>-0.23489399999999999</c:v>
                </c:pt>
                <c:pt idx="73224">
                  <c:v>-0.23306199999999999</c:v>
                </c:pt>
                <c:pt idx="73225">
                  <c:v>-0.23118900000000001</c:v>
                </c:pt>
                <c:pt idx="73226">
                  <c:v>-0.22925599999999999</c:v>
                </c:pt>
                <c:pt idx="73227">
                  <c:v>-0.227267</c:v>
                </c:pt>
                <c:pt idx="73228">
                  <c:v>-0.22523099999999999</c:v>
                </c:pt>
                <c:pt idx="73229">
                  <c:v>-0.22314999999999999</c:v>
                </c:pt>
                <c:pt idx="73230">
                  <c:v>-0.22101999999999999</c:v>
                </c:pt>
                <c:pt idx="73231">
                  <c:v>-0.21884000000000001</c:v>
                </c:pt>
                <c:pt idx="73232">
                  <c:v>-0.216612</c:v>
                </c:pt>
                <c:pt idx="73233">
                  <c:v>-0.214337</c:v>
                </c:pt>
                <c:pt idx="73234">
                  <c:v>-0.21202099999999999</c:v>
                </c:pt>
                <c:pt idx="73235">
                  <c:v>-0.20966599999999999</c:v>
                </c:pt>
                <c:pt idx="73236">
                  <c:v>-0.20727300000000001</c:v>
                </c:pt>
                <c:pt idx="73237">
                  <c:v>-0.204844</c:v>
                </c:pt>
                <c:pt idx="73238">
                  <c:v>-0.20238200000000001</c:v>
                </c:pt>
                <c:pt idx="73239">
                  <c:v>-0.19989499999999999</c:v>
                </c:pt>
                <c:pt idx="73240">
                  <c:v>-0.19739200000000001</c:v>
                </c:pt>
                <c:pt idx="73241">
                  <c:v>-0.194879</c:v>
                </c:pt>
                <c:pt idx="73242">
                  <c:v>-0.192361</c:v>
                </c:pt>
                <c:pt idx="73243">
                  <c:v>-0.18984100000000001</c:v>
                </c:pt>
                <c:pt idx="73244">
                  <c:v>-0.18732099999999999</c:v>
                </c:pt>
                <c:pt idx="73245">
                  <c:v>-0.184806</c:v>
                </c:pt>
                <c:pt idx="73246">
                  <c:v>-0.18229500000000001</c:v>
                </c:pt>
                <c:pt idx="73247">
                  <c:v>-0.179788</c:v>
                </c:pt>
                <c:pt idx="73248">
                  <c:v>-0.177285</c:v>
                </c:pt>
                <c:pt idx="73249">
                  <c:v>-0.174791</c:v>
                </c:pt>
                <c:pt idx="73250">
                  <c:v>-0.17230599999999999</c:v>
                </c:pt>
                <c:pt idx="73251">
                  <c:v>-0.16983200000000001</c:v>
                </c:pt>
                <c:pt idx="73252">
                  <c:v>-0.16736899999999999</c:v>
                </c:pt>
                <c:pt idx="73253">
                  <c:v>-0.16491800000000001</c:v>
                </c:pt>
                <c:pt idx="73254">
                  <c:v>-0.16248099999999999</c:v>
                </c:pt>
                <c:pt idx="73255">
                  <c:v>-0.16005800000000001</c:v>
                </c:pt>
                <c:pt idx="73256">
                  <c:v>-0.15765000000000001</c:v>
                </c:pt>
                <c:pt idx="73257">
                  <c:v>-0.15525600000000001</c:v>
                </c:pt>
                <c:pt idx="73258">
                  <c:v>-0.15287800000000001</c:v>
                </c:pt>
                <c:pt idx="73259">
                  <c:v>-0.15051800000000001</c:v>
                </c:pt>
                <c:pt idx="73260">
                  <c:v>-0.148177</c:v>
                </c:pt>
                <c:pt idx="73261">
                  <c:v>-0.14585799999999999</c:v>
                </c:pt>
                <c:pt idx="73262">
                  <c:v>-0.143565</c:v>
                </c:pt>
                <c:pt idx="73263">
                  <c:v>-0.14130100000000001</c:v>
                </c:pt>
                <c:pt idx="73264">
                  <c:v>-0.139067</c:v>
                </c:pt>
                <c:pt idx="73265">
                  <c:v>-0.13686300000000001</c:v>
                </c:pt>
                <c:pt idx="73266">
                  <c:v>-0.134688</c:v>
                </c:pt>
                <c:pt idx="73267">
                  <c:v>-0.132545</c:v>
                </c:pt>
                <c:pt idx="73268">
                  <c:v>-0.13043099999999999</c:v>
                </c:pt>
                <c:pt idx="73269">
                  <c:v>-0.12834899999999999</c:v>
                </c:pt>
                <c:pt idx="73270">
                  <c:v>-0.12629599999999999</c:v>
                </c:pt>
                <c:pt idx="73271">
                  <c:v>-0.124275</c:v>
                </c:pt>
                <c:pt idx="73272">
                  <c:v>-0.12228600000000001</c:v>
                </c:pt>
                <c:pt idx="73273">
                  <c:v>-0.12033000000000001</c:v>
                </c:pt>
                <c:pt idx="73274">
                  <c:v>-0.118412</c:v>
                </c:pt>
                <c:pt idx="73275">
                  <c:v>-0.116536</c:v>
                </c:pt>
                <c:pt idx="73276">
                  <c:v>-0.114706</c:v>
                </c:pt>
                <c:pt idx="73277">
                  <c:v>-0.112923</c:v>
                </c:pt>
                <c:pt idx="73278">
                  <c:v>-0.11118699999999999</c:v>
                </c:pt>
                <c:pt idx="73279">
                  <c:v>-0.109498</c:v>
                </c:pt>
                <c:pt idx="73280">
                  <c:v>-0.10785500000000001</c:v>
                </c:pt>
                <c:pt idx="73281">
                  <c:v>-0.10625800000000001</c:v>
                </c:pt>
                <c:pt idx="73282">
                  <c:v>-0.104703</c:v>
                </c:pt>
                <c:pt idx="73283">
                  <c:v>-0.103188</c:v>
                </c:pt>
                <c:pt idx="73284">
                  <c:v>-0.101713</c:v>
                </c:pt>
                <c:pt idx="73285">
                  <c:v>-0.100276</c:v>
                </c:pt>
                <c:pt idx="73286">
                  <c:v>-9.8881899999999995E-2</c:v>
                </c:pt>
                <c:pt idx="73287">
                  <c:v>-9.7530900000000004E-2</c:v>
                </c:pt>
                <c:pt idx="73288">
                  <c:v>-9.622E-2</c:v>
                </c:pt>
                <c:pt idx="73289">
                  <c:v>-9.4943200000000005E-2</c:v>
                </c:pt>
                <c:pt idx="73290">
                  <c:v>-9.3697900000000001E-2</c:v>
                </c:pt>
                <c:pt idx="73291">
                  <c:v>-9.2486600000000002E-2</c:v>
                </c:pt>
                <c:pt idx="73292">
                  <c:v>-9.1314199999999998E-2</c:v>
                </c:pt>
                <c:pt idx="73293">
                  <c:v>-9.0185100000000004E-2</c:v>
                </c:pt>
                <c:pt idx="73294">
                  <c:v>-8.9103100000000005E-2</c:v>
                </c:pt>
                <c:pt idx="73295">
                  <c:v>-8.8069599999999998E-2</c:v>
                </c:pt>
                <c:pt idx="73296">
                  <c:v>-8.7081800000000001E-2</c:v>
                </c:pt>
                <c:pt idx="73297">
                  <c:v>-8.61378E-2</c:v>
                </c:pt>
                <c:pt idx="73298">
                  <c:v>-8.5239700000000002E-2</c:v>
                </c:pt>
                <c:pt idx="73299">
                  <c:v>-8.4389400000000003E-2</c:v>
                </c:pt>
                <c:pt idx="73300">
                  <c:v>-8.3588800000000005E-2</c:v>
                </c:pt>
                <c:pt idx="73301">
                  <c:v>-8.2840800000000006E-2</c:v>
                </c:pt>
                <c:pt idx="73302">
                  <c:v>-8.2147100000000001E-2</c:v>
                </c:pt>
                <c:pt idx="73303">
                  <c:v>-8.1506400000000007E-2</c:v>
                </c:pt>
                <c:pt idx="73304">
                  <c:v>-8.0917199999999995E-2</c:v>
                </c:pt>
                <c:pt idx="73305">
                  <c:v>-8.0378199999999997E-2</c:v>
                </c:pt>
                <c:pt idx="73306">
                  <c:v>-7.9887899999999998E-2</c:v>
                </c:pt>
                <c:pt idx="73307">
                  <c:v>-7.9450199999999999E-2</c:v>
                </c:pt>
                <c:pt idx="73308">
                  <c:v>-7.9067899999999997E-2</c:v>
                </c:pt>
                <c:pt idx="73309">
                  <c:v>-7.8717999999999996E-2</c:v>
                </c:pt>
                <c:pt idx="73310">
                  <c:v>-7.8378100000000006E-2</c:v>
                </c:pt>
                <c:pt idx="73311">
                  <c:v>-7.8071699999999994E-2</c:v>
                </c:pt>
                <c:pt idx="73312">
                  <c:v>-7.782E-2</c:v>
                </c:pt>
                <c:pt idx="73313">
                  <c:v>-7.7605400000000005E-2</c:v>
                </c:pt>
                <c:pt idx="73314">
                  <c:v>-7.7422000000000005E-2</c:v>
                </c:pt>
                <c:pt idx="73315">
                  <c:v>-7.7279899999999999E-2</c:v>
                </c:pt>
                <c:pt idx="73316">
                  <c:v>-7.7180799999999994E-2</c:v>
                </c:pt>
                <c:pt idx="73317">
                  <c:v>-7.7122200000000002E-2</c:v>
                </c:pt>
                <c:pt idx="73318">
                  <c:v>-7.7101500000000003E-2</c:v>
                </c:pt>
                <c:pt idx="73319">
                  <c:v>-7.7116900000000002E-2</c:v>
                </c:pt>
                <c:pt idx="73320">
                  <c:v>-7.7168299999999995E-2</c:v>
                </c:pt>
                <c:pt idx="73321">
                  <c:v>-7.7256699999999998E-2</c:v>
                </c:pt>
                <c:pt idx="73322">
                  <c:v>-7.7383199999999999E-2</c:v>
                </c:pt>
                <c:pt idx="73323">
                  <c:v>-7.7547900000000003E-2</c:v>
                </c:pt>
                <c:pt idx="73324">
                  <c:v>-7.7751500000000001E-2</c:v>
                </c:pt>
                <c:pt idx="73325">
                  <c:v>-7.7995900000000007E-2</c:v>
                </c:pt>
                <c:pt idx="73326">
                  <c:v>-7.8283199999999997E-2</c:v>
                </c:pt>
                <c:pt idx="73327">
                  <c:v>-7.8615400000000002E-2</c:v>
                </c:pt>
                <c:pt idx="73328">
                  <c:v>-7.8994800000000004E-2</c:v>
                </c:pt>
                <c:pt idx="73329">
                  <c:v>-7.9423400000000005E-2</c:v>
                </c:pt>
                <c:pt idx="73330">
                  <c:v>-7.9901100000000003E-2</c:v>
                </c:pt>
                <c:pt idx="73331">
                  <c:v>-8.0425499999999997E-2</c:v>
                </c:pt>
                <c:pt idx="73332">
                  <c:v>-8.0993599999999999E-2</c:v>
                </c:pt>
                <c:pt idx="73333">
                  <c:v>-8.1603499999999995E-2</c:v>
                </c:pt>
                <c:pt idx="73334">
                  <c:v>-8.2253699999999999E-2</c:v>
                </c:pt>
                <c:pt idx="73335">
                  <c:v>-8.2941899999999999E-2</c:v>
                </c:pt>
                <c:pt idx="73336">
                  <c:v>-8.3666000000000004E-2</c:v>
                </c:pt>
                <c:pt idx="73337">
                  <c:v>-8.4424799999999994E-2</c:v>
                </c:pt>
                <c:pt idx="73338">
                  <c:v>-8.5216700000000006E-2</c:v>
                </c:pt>
                <c:pt idx="73339">
                  <c:v>-8.6039900000000002E-2</c:v>
                </c:pt>
                <c:pt idx="73340">
                  <c:v>-8.6892999999999998E-2</c:v>
                </c:pt>
                <c:pt idx="73341">
                  <c:v>-8.7772699999999995E-2</c:v>
                </c:pt>
                <c:pt idx="73342">
                  <c:v>-8.8676000000000005E-2</c:v>
                </c:pt>
                <c:pt idx="73343">
                  <c:v>-8.9601399999999998E-2</c:v>
                </c:pt>
                <c:pt idx="73344">
                  <c:v>-9.0547799999999998E-2</c:v>
                </c:pt>
                <c:pt idx="73345">
                  <c:v>-9.1514100000000001E-2</c:v>
                </c:pt>
                <c:pt idx="73346">
                  <c:v>-9.2499200000000004E-2</c:v>
                </c:pt>
                <c:pt idx="73347">
                  <c:v>-9.3502699999999994E-2</c:v>
                </c:pt>
                <c:pt idx="73348">
                  <c:v>-9.45241E-2</c:v>
                </c:pt>
                <c:pt idx="73349">
                  <c:v>-9.5562499999999995E-2</c:v>
                </c:pt>
                <c:pt idx="73350">
                  <c:v>-9.6616999999999995E-2</c:v>
                </c:pt>
                <c:pt idx="73351">
                  <c:v>-9.7686999999999996E-2</c:v>
                </c:pt>
                <c:pt idx="73352">
                  <c:v>-9.8771200000000003E-2</c:v>
                </c:pt>
                <c:pt idx="73353">
                  <c:v>-9.9867600000000001E-2</c:v>
                </c:pt>
                <c:pt idx="73354">
                  <c:v>-0.100975</c:v>
                </c:pt>
                <c:pt idx="73355">
                  <c:v>-0.102092</c:v>
                </c:pt>
                <c:pt idx="73356">
                  <c:v>-0.103216</c:v>
                </c:pt>
                <c:pt idx="73357">
                  <c:v>-0.10434599999999999</c:v>
                </c:pt>
                <c:pt idx="73358">
                  <c:v>-0.105478</c:v>
                </c:pt>
                <c:pt idx="73359">
                  <c:v>-0.10660799999999999</c:v>
                </c:pt>
                <c:pt idx="73360">
                  <c:v>-0.107734</c:v>
                </c:pt>
                <c:pt idx="73361">
                  <c:v>-0.10885300000000001</c:v>
                </c:pt>
                <c:pt idx="73362">
                  <c:v>-0.10996599999999999</c:v>
                </c:pt>
                <c:pt idx="73363">
                  <c:v>-0.11107400000000001</c:v>
                </c:pt>
                <c:pt idx="73364">
                  <c:v>-0.112177</c:v>
                </c:pt>
                <c:pt idx="73365">
                  <c:v>-0.113272</c:v>
                </c:pt>
                <c:pt idx="73366">
                  <c:v>-0.11436</c:v>
                </c:pt>
                <c:pt idx="73367">
                  <c:v>-0.115439</c:v>
                </c:pt>
                <c:pt idx="73368">
                  <c:v>-0.116505</c:v>
                </c:pt>
                <c:pt idx="73369">
                  <c:v>-0.11755699999999999</c:v>
                </c:pt>
                <c:pt idx="73370">
                  <c:v>-0.11859</c:v>
                </c:pt>
                <c:pt idx="73371">
                  <c:v>-0.119603</c:v>
                </c:pt>
                <c:pt idx="73372">
                  <c:v>-0.12059599999999999</c:v>
                </c:pt>
                <c:pt idx="73373">
                  <c:v>-0.12157</c:v>
                </c:pt>
                <c:pt idx="73374">
                  <c:v>-0.122525</c:v>
                </c:pt>
                <c:pt idx="73375">
                  <c:v>-0.123458</c:v>
                </c:pt>
                <c:pt idx="73376">
                  <c:v>-0.124364</c:v>
                </c:pt>
                <c:pt idx="73377">
                  <c:v>-0.12523899999999999</c:v>
                </c:pt>
                <c:pt idx="73378">
                  <c:v>-0.12608</c:v>
                </c:pt>
                <c:pt idx="73379">
                  <c:v>-0.126889</c:v>
                </c:pt>
                <c:pt idx="73380">
                  <c:v>-0.127665</c:v>
                </c:pt>
                <c:pt idx="73381">
                  <c:v>-0.128409</c:v>
                </c:pt>
                <c:pt idx="73382">
                  <c:v>-0.12912299999999999</c:v>
                </c:pt>
                <c:pt idx="73383">
                  <c:v>-0.129804</c:v>
                </c:pt>
                <c:pt idx="73384">
                  <c:v>-0.13044700000000001</c:v>
                </c:pt>
                <c:pt idx="73385">
                  <c:v>-0.13105</c:v>
                </c:pt>
                <c:pt idx="73386">
                  <c:v>-0.13161400000000001</c:v>
                </c:pt>
                <c:pt idx="73387">
                  <c:v>-0.13214400000000001</c:v>
                </c:pt>
                <c:pt idx="73388">
                  <c:v>-0.13264100000000001</c:v>
                </c:pt>
                <c:pt idx="73389">
                  <c:v>-0.133103</c:v>
                </c:pt>
                <c:pt idx="73390">
                  <c:v>-0.13352800000000001</c:v>
                </c:pt>
                <c:pt idx="73391">
                  <c:v>-0.13391400000000001</c:v>
                </c:pt>
                <c:pt idx="73392">
                  <c:v>-0.13425999999999999</c:v>
                </c:pt>
                <c:pt idx="73393">
                  <c:v>-0.13456399999999999</c:v>
                </c:pt>
                <c:pt idx="73394">
                  <c:v>-0.134826</c:v>
                </c:pt>
                <c:pt idx="73395">
                  <c:v>-0.135045</c:v>
                </c:pt>
                <c:pt idx="73396">
                  <c:v>-0.13522500000000001</c:v>
                </c:pt>
                <c:pt idx="73397">
                  <c:v>-0.13536599999999999</c:v>
                </c:pt>
                <c:pt idx="73398">
                  <c:v>-0.13546900000000001</c:v>
                </c:pt>
                <c:pt idx="73399">
                  <c:v>-0.13553499999999999</c:v>
                </c:pt>
                <c:pt idx="73400">
                  <c:v>-0.13556299999999999</c:v>
                </c:pt>
                <c:pt idx="73401">
                  <c:v>-0.13555300000000001</c:v>
                </c:pt>
                <c:pt idx="73402">
                  <c:v>-0.13550499999999999</c:v>
                </c:pt>
                <c:pt idx="73403">
                  <c:v>-0.13541800000000001</c:v>
                </c:pt>
                <c:pt idx="73404">
                  <c:v>-0.13528899999999999</c:v>
                </c:pt>
                <c:pt idx="73405">
                  <c:v>-0.13511799999999999</c:v>
                </c:pt>
                <c:pt idx="73406">
                  <c:v>-0.134906</c:v>
                </c:pt>
                <c:pt idx="73407">
                  <c:v>-0.13465199999999999</c:v>
                </c:pt>
                <c:pt idx="73408">
                  <c:v>-0.13435800000000001</c:v>
                </c:pt>
                <c:pt idx="73409">
                  <c:v>-0.134023</c:v>
                </c:pt>
                <c:pt idx="73410">
                  <c:v>-0.13364899999999999</c:v>
                </c:pt>
                <c:pt idx="73411">
                  <c:v>-0.13323499999999999</c:v>
                </c:pt>
                <c:pt idx="73412">
                  <c:v>-0.13278200000000001</c:v>
                </c:pt>
                <c:pt idx="73413">
                  <c:v>-0.13228999999999999</c:v>
                </c:pt>
                <c:pt idx="73414">
                  <c:v>-0.13175899999999999</c:v>
                </c:pt>
                <c:pt idx="73415">
                  <c:v>-0.131189</c:v>
                </c:pt>
                <c:pt idx="73416">
                  <c:v>-0.130581</c:v>
                </c:pt>
                <c:pt idx="73417">
                  <c:v>-0.129936</c:v>
                </c:pt>
                <c:pt idx="73418">
                  <c:v>-0.12925500000000001</c:v>
                </c:pt>
                <c:pt idx="73419">
                  <c:v>-0.12853700000000001</c:v>
                </c:pt>
                <c:pt idx="73420">
                  <c:v>-0.12778200000000001</c:v>
                </c:pt>
                <c:pt idx="73421">
                  <c:v>-0.12698899999999999</c:v>
                </c:pt>
                <c:pt idx="73422">
                  <c:v>-0.12615799999999999</c:v>
                </c:pt>
                <c:pt idx="73423">
                  <c:v>-0.12528900000000001</c:v>
                </c:pt>
                <c:pt idx="73424">
                  <c:v>-0.12438200000000001</c:v>
                </c:pt>
                <c:pt idx="73425">
                  <c:v>-0.12343800000000001</c:v>
                </c:pt>
                <c:pt idx="73426">
                  <c:v>-0.122459</c:v>
                </c:pt>
                <c:pt idx="73427">
                  <c:v>-0.121443</c:v>
                </c:pt>
                <c:pt idx="73428">
                  <c:v>-0.120393</c:v>
                </c:pt>
                <c:pt idx="73429">
                  <c:v>-0.119306</c:v>
                </c:pt>
                <c:pt idx="73430">
                  <c:v>-0.118184</c:v>
                </c:pt>
                <c:pt idx="73431">
                  <c:v>-0.117025</c:v>
                </c:pt>
                <c:pt idx="73432">
                  <c:v>-0.115829</c:v>
                </c:pt>
                <c:pt idx="73433">
                  <c:v>-0.114595</c:v>
                </c:pt>
                <c:pt idx="73434">
                  <c:v>-0.11332299999999999</c:v>
                </c:pt>
                <c:pt idx="73435">
                  <c:v>-0.112015</c:v>
                </c:pt>
                <c:pt idx="73436">
                  <c:v>-0.11067100000000001</c:v>
                </c:pt>
                <c:pt idx="73437">
                  <c:v>-0.109293</c:v>
                </c:pt>
                <c:pt idx="73438">
                  <c:v>-0.10788</c:v>
                </c:pt>
                <c:pt idx="73439">
                  <c:v>-0.106434</c:v>
                </c:pt>
                <c:pt idx="73440">
                  <c:v>-0.10495500000000001</c:v>
                </c:pt>
                <c:pt idx="73441">
                  <c:v>-0.10344200000000001</c:v>
                </c:pt>
                <c:pt idx="73442">
                  <c:v>-0.101898</c:v>
                </c:pt>
                <c:pt idx="73443">
                  <c:v>-0.10032199999999999</c:v>
                </c:pt>
                <c:pt idx="73444">
                  <c:v>-9.8715300000000006E-2</c:v>
                </c:pt>
                <c:pt idx="73445">
                  <c:v>-9.7077700000000003E-2</c:v>
                </c:pt>
                <c:pt idx="73446">
                  <c:v>-9.5409499999999994E-2</c:v>
                </c:pt>
                <c:pt idx="73447">
                  <c:v>-9.3711500000000003E-2</c:v>
                </c:pt>
                <c:pt idx="73448">
                  <c:v>-9.1983999999999996E-2</c:v>
                </c:pt>
                <c:pt idx="73449">
                  <c:v>-9.0227399999999999E-2</c:v>
                </c:pt>
                <c:pt idx="73450">
                  <c:v>-8.8442099999999996E-2</c:v>
                </c:pt>
                <c:pt idx="73451">
                  <c:v>-8.6628800000000006E-2</c:v>
                </c:pt>
                <c:pt idx="73452">
                  <c:v>-8.4788000000000002E-2</c:v>
                </c:pt>
                <c:pt idx="73453">
                  <c:v>-8.2920400000000005E-2</c:v>
                </c:pt>
                <c:pt idx="73454">
                  <c:v>-8.1026299999999996E-2</c:v>
                </c:pt>
                <c:pt idx="73455">
                  <c:v>-7.9105599999999998E-2</c:v>
                </c:pt>
                <c:pt idx="73456">
                  <c:v>-7.7157500000000004E-2</c:v>
                </c:pt>
                <c:pt idx="73457">
                  <c:v>-7.5181999999999999E-2</c:v>
                </c:pt>
                <c:pt idx="73458">
                  <c:v>-7.31792E-2</c:v>
                </c:pt>
                <c:pt idx="73459">
                  <c:v>-7.1149400000000002E-2</c:v>
                </c:pt>
                <c:pt idx="73460">
                  <c:v>-6.9093500000000002E-2</c:v>
                </c:pt>
                <c:pt idx="73461">
                  <c:v>-6.7013000000000003E-2</c:v>
                </c:pt>
                <c:pt idx="73462">
                  <c:v>-6.4908499999999994E-2</c:v>
                </c:pt>
                <c:pt idx="73463">
                  <c:v>-6.27799E-2</c:v>
                </c:pt>
                <c:pt idx="73464">
                  <c:v>-6.0627100000000003E-2</c:v>
                </c:pt>
                <c:pt idx="73465">
                  <c:v>-5.84504E-2</c:v>
                </c:pt>
                <c:pt idx="73466">
                  <c:v>-5.6251000000000002E-2</c:v>
                </c:pt>
                <c:pt idx="73467">
                  <c:v>-5.4030500000000002E-2</c:v>
                </c:pt>
                <c:pt idx="73468">
                  <c:v>-5.1790000000000003E-2</c:v>
                </c:pt>
                <c:pt idx="73469">
                  <c:v>-4.9530999999999999E-2</c:v>
                </c:pt>
                <c:pt idx="73470">
                  <c:v>-4.7254499999999998E-2</c:v>
                </c:pt>
                <c:pt idx="73471">
                  <c:v>-4.4961500000000001E-2</c:v>
                </c:pt>
                <c:pt idx="73472">
                  <c:v>-4.2652900000000001E-2</c:v>
                </c:pt>
                <c:pt idx="73473">
                  <c:v>-4.0329499999999997E-2</c:v>
                </c:pt>
                <c:pt idx="73474">
                  <c:v>-3.7992400000000003E-2</c:v>
                </c:pt>
                <c:pt idx="73475">
                  <c:v>-3.5641800000000001E-2</c:v>
                </c:pt>
                <c:pt idx="73476">
                  <c:v>-3.3277300000000003E-2</c:v>
                </c:pt>
                <c:pt idx="73477">
                  <c:v>-3.0898499999999999E-2</c:v>
                </c:pt>
                <c:pt idx="73478">
                  <c:v>-2.8506900000000002E-2</c:v>
                </c:pt>
                <c:pt idx="73479">
                  <c:v>-2.6103899999999999E-2</c:v>
                </c:pt>
                <c:pt idx="73480">
                  <c:v>-2.3690599999999999E-2</c:v>
                </c:pt>
                <c:pt idx="73481">
                  <c:v>-2.1266899999999998E-2</c:v>
                </c:pt>
                <c:pt idx="73482">
                  <c:v>-1.8833599999999999E-2</c:v>
                </c:pt>
                <c:pt idx="73483">
                  <c:v>-1.6391699999999999E-2</c:v>
                </c:pt>
                <c:pt idx="73484">
                  <c:v>-1.3942299999999999E-2</c:v>
                </c:pt>
                <c:pt idx="73485">
                  <c:v>-1.14868E-2</c:v>
                </c:pt>
                <c:pt idx="73486" formatCode="0.00E+00">
                  <c:v>-9.0260500000000007E-3</c:v>
                </c:pt>
                <c:pt idx="73487" formatCode="0.00E+00">
                  <c:v>-6.5613099999999999E-3</c:v>
                </c:pt>
                <c:pt idx="73488" formatCode="0.00E+00">
                  <c:v>-4.0939000000000001E-3</c:v>
                </c:pt>
                <c:pt idx="73489" formatCode="0.00E+00">
                  <c:v>-1.62521E-3</c:v>
                </c:pt>
                <c:pt idx="73490" formatCode="0.00E+00">
                  <c:v>8.43592E-4</c:v>
                </c:pt>
                <c:pt idx="73491" formatCode="0.00E+00">
                  <c:v>3.3115100000000001E-3</c:v>
                </c:pt>
                <c:pt idx="73492" formatCode="0.00E+00">
                  <c:v>5.7777899999999997E-3</c:v>
                </c:pt>
                <c:pt idx="73493" formatCode="0.00E+00">
                  <c:v>8.2421500000000002E-3</c:v>
                </c:pt>
                <c:pt idx="73494">
                  <c:v>1.07045E-2</c:v>
                </c:pt>
                <c:pt idx="73495">
                  <c:v>1.31641E-2</c:v>
                </c:pt>
                <c:pt idx="73496">
                  <c:v>1.5619900000000001E-2</c:v>
                </c:pt>
                <c:pt idx="73497">
                  <c:v>1.80705E-2</c:v>
                </c:pt>
                <c:pt idx="73498">
                  <c:v>2.0514600000000001E-2</c:v>
                </c:pt>
                <c:pt idx="73499">
                  <c:v>2.2950700000000001E-2</c:v>
                </c:pt>
                <c:pt idx="73500">
                  <c:v>2.5377E-2</c:v>
                </c:pt>
                <c:pt idx="73501">
                  <c:v>2.7792000000000001E-2</c:v>
                </c:pt>
                <c:pt idx="73502">
                  <c:v>3.0194200000000001E-2</c:v>
                </c:pt>
                <c:pt idx="73503">
                  <c:v>3.2582300000000002E-2</c:v>
                </c:pt>
                <c:pt idx="73504">
                  <c:v>3.4954899999999997E-2</c:v>
                </c:pt>
                <c:pt idx="73505">
                  <c:v>3.7310500000000003E-2</c:v>
                </c:pt>
                <c:pt idx="73506">
                  <c:v>3.9648200000000001E-2</c:v>
                </c:pt>
                <c:pt idx="73507">
                  <c:v>4.1966499999999997E-2</c:v>
                </c:pt>
                <c:pt idx="73508">
                  <c:v>4.4264299999999999E-2</c:v>
                </c:pt>
                <c:pt idx="73509">
                  <c:v>4.6540600000000001E-2</c:v>
                </c:pt>
                <c:pt idx="73510">
                  <c:v>4.8794700000000003E-2</c:v>
                </c:pt>
                <c:pt idx="73511">
                  <c:v>5.10257E-2</c:v>
                </c:pt>
                <c:pt idx="73512">
                  <c:v>5.3232399999999999E-2</c:v>
                </c:pt>
                <c:pt idx="73513">
                  <c:v>5.5412500000000003E-2</c:v>
                </c:pt>
                <c:pt idx="73514">
                  <c:v>5.7563799999999998E-2</c:v>
                </c:pt>
                <c:pt idx="73515">
                  <c:v>5.9684599999999997E-2</c:v>
                </c:pt>
                <c:pt idx="73516">
                  <c:v>6.1774099999999998E-2</c:v>
                </c:pt>
                <c:pt idx="73517">
                  <c:v>6.3831700000000005E-2</c:v>
                </c:pt>
                <c:pt idx="73518">
                  <c:v>6.5856200000000004E-2</c:v>
                </c:pt>
                <c:pt idx="73519">
                  <c:v>6.7846600000000007E-2</c:v>
                </c:pt>
                <c:pt idx="73520">
                  <c:v>6.98019E-2</c:v>
                </c:pt>
                <c:pt idx="73521">
                  <c:v>7.1721499999999994E-2</c:v>
                </c:pt>
                <c:pt idx="73522">
                  <c:v>7.3604299999999998E-2</c:v>
                </c:pt>
                <c:pt idx="73523">
                  <c:v>7.5448899999999999E-2</c:v>
                </c:pt>
                <c:pt idx="73524">
                  <c:v>7.7254600000000007E-2</c:v>
                </c:pt>
                <c:pt idx="73525">
                  <c:v>7.9020400000000005E-2</c:v>
                </c:pt>
                <c:pt idx="73526">
                  <c:v>8.0744800000000005E-2</c:v>
                </c:pt>
                <c:pt idx="73527">
                  <c:v>8.24265E-2</c:v>
                </c:pt>
                <c:pt idx="73528">
                  <c:v>8.4064799999999995E-2</c:v>
                </c:pt>
                <c:pt idx="73529">
                  <c:v>8.5659399999999997E-2</c:v>
                </c:pt>
                <c:pt idx="73530">
                  <c:v>8.7209900000000007E-2</c:v>
                </c:pt>
                <c:pt idx="73531">
                  <c:v>8.8715100000000005E-2</c:v>
                </c:pt>
                <c:pt idx="73532">
                  <c:v>9.0174199999999996E-2</c:v>
                </c:pt>
                <c:pt idx="73533">
                  <c:v>9.1586600000000004E-2</c:v>
                </c:pt>
                <c:pt idx="73534">
                  <c:v>9.2951400000000003E-2</c:v>
                </c:pt>
                <c:pt idx="73535">
                  <c:v>9.4267400000000001E-2</c:v>
                </c:pt>
                <c:pt idx="73536">
                  <c:v>9.5533499999999993E-2</c:v>
                </c:pt>
                <c:pt idx="73537">
                  <c:v>9.6749100000000005E-2</c:v>
                </c:pt>
                <c:pt idx="73538">
                  <c:v>9.7913299999999995E-2</c:v>
                </c:pt>
                <c:pt idx="73539">
                  <c:v>9.9025299999999997E-2</c:v>
                </c:pt>
                <c:pt idx="73540">
                  <c:v>0.10008400000000001</c:v>
                </c:pt>
                <c:pt idx="73541">
                  <c:v>0.101089</c:v>
                </c:pt>
                <c:pt idx="73542">
                  <c:v>0.10204000000000001</c:v>
                </c:pt>
                <c:pt idx="73543">
                  <c:v>0.102936</c:v>
                </c:pt>
                <c:pt idx="73544">
                  <c:v>0.10377699999999999</c:v>
                </c:pt>
                <c:pt idx="73545">
                  <c:v>0.104562</c:v>
                </c:pt>
                <c:pt idx="73546">
                  <c:v>0.105292</c:v>
                </c:pt>
                <c:pt idx="73547">
                  <c:v>0.105966</c:v>
                </c:pt>
                <c:pt idx="73548">
                  <c:v>0.106583</c:v>
                </c:pt>
                <c:pt idx="73549">
                  <c:v>0.107143</c:v>
                </c:pt>
                <c:pt idx="73550">
                  <c:v>0.10764600000000001</c:v>
                </c:pt>
                <c:pt idx="73551">
                  <c:v>0.10809299999999999</c:v>
                </c:pt>
                <c:pt idx="73552">
                  <c:v>0.108483</c:v>
                </c:pt>
                <c:pt idx="73553">
                  <c:v>0.108816</c:v>
                </c:pt>
                <c:pt idx="73554">
                  <c:v>0.109093</c:v>
                </c:pt>
                <c:pt idx="73555">
                  <c:v>0.10931100000000001</c:v>
                </c:pt>
                <c:pt idx="73556">
                  <c:v>0.109472</c:v>
                </c:pt>
                <c:pt idx="73557">
                  <c:v>0.109574</c:v>
                </c:pt>
                <c:pt idx="73558">
                  <c:v>0.10961799999999999</c:v>
                </c:pt>
                <c:pt idx="73559">
                  <c:v>0.109602</c:v>
                </c:pt>
                <c:pt idx="73560">
                  <c:v>0.109527</c:v>
                </c:pt>
                <c:pt idx="73561">
                  <c:v>0.109393</c:v>
                </c:pt>
                <c:pt idx="73562">
                  <c:v>0.10920199999999999</c:v>
                </c:pt>
                <c:pt idx="73563">
                  <c:v>0.108954</c:v>
                </c:pt>
                <c:pt idx="73564">
                  <c:v>0.108649</c:v>
                </c:pt>
                <c:pt idx="73565">
                  <c:v>0.10828699999999999</c:v>
                </c:pt>
                <c:pt idx="73566">
                  <c:v>0.10786900000000001</c:v>
                </c:pt>
                <c:pt idx="73567">
                  <c:v>0.10739600000000001</c:v>
                </c:pt>
                <c:pt idx="73568">
                  <c:v>0.10686900000000001</c:v>
                </c:pt>
                <c:pt idx="73569">
                  <c:v>0.10628700000000001</c:v>
                </c:pt>
                <c:pt idx="73570">
                  <c:v>0.105652</c:v>
                </c:pt>
                <c:pt idx="73571">
                  <c:v>0.104964</c:v>
                </c:pt>
                <c:pt idx="73572">
                  <c:v>0.104223</c:v>
                </c:pt>
                <c:pt idx="73573">
                  <c:v>0.103431</c:v>
                </c:pt>
                <c:pt idx="73574">
                  <c:v>0.102587</c:v>
                </c:pt>
                <c:pt idx="73575">
                  <c:v>0.101692</c:v>
                </c:pt>
                <c:pt idx="73576">
                  <c:v>0.100746</c:v>
                </c:pt>
                <c:pt idx="73577">
                  <c:v>9.9750699999999998E-2</c:v>
                </c:pt>
                <c:pt idx="73578">
                  <c:v>9.8705699999999993E-2</c:v>
                </c:pt>
                <c:pt idx="73579">
                  <c:v>9.7612000000000004E-2</c:v>
                </c:pt>
                <c:pt idx="73580">
                  <c:v>9.6470899999999998E-2</c:v>
                </c:pt>
                <c:pt idx="73581">
                  <c:v>9.5283999999999994E-2</c:v>
                </c:pt>
                <c:pt idx="73582">
                  <c:v>9.4052800000000006E-2</c:v>
                </c:pt>
                <c:pt idx="73583">
                  <c:v>9.2778700000000006E-2</c:v>
                </c:pt>
                <c:pt idx="73584">
                  <c:v>9.1462600000000005E-2</c:v>
                </c:pt>
                <c:pt idx="73585">
                  <c:v>9.0105500000000005E-2</c:v>
                </c:pt>
                <c:pt idx="73586">
                  <c:v>8.8708300000000004E-2</c:v>
                </c:pt>
                <c:pt idx="73587">
                  <c:v>8.7271799999999997E-2</c:v>
                </c:pt>
                <c:pt idx="73588">
                  <c:v>8.5796800000000006E-2</c:v>
                </c:pt>
                <c:pt idx="73589">
                  <c:v>8.4284700000000004E-2</c:v>
                </c:pt>
                <c:pt idx="73590">
                  <c:v>8.2736400000000002E-2</c:v>
                </c:pt>
                <c:pt idx="73591">
                  <c:v>8.1153100000000006E-2</c:v>
                </c:pt>
                <c:pt idx="73592">
                  <c:v>7.9535900000000007E-2</c:v>
                </c:pt>
                <c:pt idx="73593">
                  <c:v>7.7886200000000003E-2</c:v>
                </c:pt>
                <c:pt idx="73594">
                  <c:v>7.6205300000000004E-2</c:v>
                </c:pt>
                <c:pt idx="73595">
                  <c:v>7.4494900000000003E-2</c:v>
                </c:pt>
                <c:pt idx="73596">
                  <c:v>7.2757100000000005E-2</c:v>
                </c:pt>
                <c:pt idx="73597">
                  <c:v>7.0993700000000007E-2</c:v>
                </c:pt>
                <c:pt idx="73598">
                  <c:v>6.9206400000000001E-2</c:v>
                </c:pt>
                <c:pt idx="73599">
                  <c:v>6.7396700000000004E-2</c:v>
                </c:pt>
                <c:pt idx="73600">
                  <c:v>6.5566200000000005E-2</c:v>
                </c:pt>
                <c:pt idx="73601">
                  <c:v>6.3715099999999997E-2</c:v>
                </c:pt>
                <c:pt idx="73602">
                  <c:v>6.1843599999999999E-2</c:v>
                </c:pt>
                <c:pt idx="73603">
                  <c:v>5.9952900000000003E-2</c:v>
                </c:pt>
                <c:pt idx="73604">
                  <c:v>5.8045399999999997E-2</c:v>
                </c:pt>
                <c:pt idx="73605">
                  <c:v>5.6123199999999998E-2</c:v>
                </c:pt>
                <c:pt idx="73606">
                  <c:v>5.4188399999999998E-2</c:v>
                </c:pt>
                <c:pt idx="73607">
                  <c:v>5.2242799999999999E-2</c:v>
                </c:pt>
                <c:pt idx="73608">
                  <c:v>5.0288399999999997E-2</c:v>
                </c:pt>
                <c:pt idx="73609">
                  <c:v>4.8326800000000003E-2</c:v>
                </c:pt>
                <c:pt idx="73610">
                  <c:v>4.6359900000000002E-2</c:v>
                </c:pt>
                <c:pt idx="73611">
                  <c:v>4.4390100000000002E-2</c:v>
                </c:pt>
                <c:pt idx="73612">
                  <c:v>4.2419699999999998E-2</c:v>
                </c:pt>
                <c:pt idx="73613">
                  <c:v>4.0450199999999999E-2</c:v>
                </c:pt>
                <c:pt idx="73614">
                  <c:v>3.8482599999999999E-2</c:v>
                </c:pt>
                <c:pt idx="73615">
                  <c:v>3.6518299999999997E-2</c:v>
                </c:pt>
                <c:pt idx="73616">
                  <c:v>3.4559300000000001E-2</c:v>
                </c:pt>
                <c:pt idx="73617">
                  <c:v>3.2607799999999999E-2</c:v>
                </c:pt>
                <c:pt idx="73618">
                  <c:v>3.0665600000000001E-2</c:v>
                </c:pt>
                <c:pt idx="73619">
                  <c:v>2.8734699999999998E-2</c:v>
                </c:pt>
                <c:pt idx="73620">
                  <c:v>2.6817500000000001E-2</c:v>
                </c:pt>
                <c:pt idx="73621">
                  <c:v>2.4916199999999999E-2</c:v>
                </c:pt>
                <c:pt idx="73622">
                  <c:v>2.30326E-2</c:v>
                </c:pt>
                <c:pt idx="73623">
                  <c:v>2.11685E-2</c:v>
                </c:pt>
                <c:pt idx="73624">
                  <c:v>1.9325700000000001E-2</c:v>
                </c:pt>
                <c:pt idx="73625">
                  <c:v>1.75056E-2</c:v>
                </c:pt>
                <c:pt idx="73626">
                  <c:v>1.5709799999999999E-2</c:v>
                </c:pt>
                <c:pt idx="73627">
                  <c:v>1.3939699999999999E-2</c:v>
                </c:pt>
                <c:pt idx="73628">
                  <c:v>1.21966E-2</c:v>
                </c:pt>
                <c:pt idx="73629">
                  <c:v>1.04823E-2</c:v>
                </c:pt>
                <c:pt idx="73630" formatCode="0.00E+00">
                  <c:v>8.7988500000000004E-3</c:v>
                </c:pt>
                <c:pt idx="73631" formatCode="0.00E+00">
                  <c:v>7.1486500000000003E-3</c:v>
                </c:pt>
                <c:pt idx="73632" formatCode="0.00E+00">
                  <c:v>5.5338499999999999E-3</c:v>
                </c:pt>
                <c:pt idx="73633" formatCode="0.00E+00">
                  <c:v>3.9564999999999999E-3</c:v>
                </c:pt>
                <c:pt idx="73634" formatCode="0.00E+00">
                  <c:v>2.4184900000000001E-3</c:v>
                </c:pt>
                <c:pt idx="73635" formatCode="0.00E+00">
                  <c:v>9.2150800000000003E-4</c:v>
                </c:pt>
                <c:pt idx="73636" formatCode="0.00E+00">
                  <c:v>-5.3286299999999996E-4</c:v>
                </c:pt>
                <c:pt idx="73637" formatCode="0.00E+00">
                  <c:v>-1.94298E-3</c:v>
                </c:pt>
                <c:pt idx="73638" formatCode="0.00E+00">
                  <c:v>-3.3069200000000001E-3</c:v>
                </c:pt>
                <c:pt idx="73639" formatCode="0.00E+00">
                  <c:v>-4.6224200000000003E-3</c:v>
                </c:pt>
                <c:pt idx="73640" formatCode="0.00E+00">
                  <c:v>-5.8873900000000002E-3</c:v>
                </c:pt>
                <c:pt idx="73641" formatCode="0.00E+00">
                  <c:v>-7.1004700000000002E-3</c:v>
                </c:pt>
                <c:pt idx="73642" formatCode="0.00E+00">
                  <c:v>-8.2612199999999997E-3</c:v>
                </c:pt>
                <c:pt idx="73643" formatCode="0.00E+00">
                  <c:v>-9.3694099999999999E-3</c:v>
                </c:pt>
                <c:pt idx="73644">
                  <c:v>-1.0423999999999999E-2</c:v>
                </c:pt>
                <c:pt idx="73645">
                  <c:v>-1.14237E-2</c:v>
                </c:pt>
                <c:pt idx="73646">
                  <c:v>-1.2367400000000001E-2</c:v>
                </c:pt>
                <c:pt idx="73647">
                  <c:v>-1.32543E-2</c:v>
                </c:pt>
                <c:pt idx="73648">
                  <c:v>-1.4082799999999999E-2</c:v>
                </c:pt>
                <c:pt idx="73649">
                  <c:v>-1.48504E-2</c:v>
                </c:pt>
                <c:pt idx="73650">
                  <c:v>-1.55557E-2</c:v>
                </c:pt>
                <c:pt idx="73651">
                  <c:v>-1.6197599999999999E-2</c:v>
                </c:pt>
                <c:pt idx="73652">
                  <c:v>-1.6775100000000001E-2</c:v>
                </c:pt>
                <c:pt idx="73653">
                  <c:v>-1.7286800000000001E-2</c:v>
                </c:pt>
                <c:pt idx="73654">
                  <c:v>-1.7730900000000001E-2</c:v>
                </c:pt>
                <c:pt idx="73655">
                  <c:v>-1.8105900000000001E-2</c:v>
                </c:pt>
                <c:pt idx="73656">
                  <c:v>-1.8410900000000001E-2</c:v>
                </c:pt>
                <c:pt idx="73657">
                  <c:v>-1.86453E-2</c:v>
                </c:pt>
                <c:pt idx="73658">
                  <c:v>-1.8808100000000001E-2</c:v>
                </c:pt>
                <c:pt idx="73659">
                  <c:v>-1.88982E-2</c:v>
                </c:pt>
                <c:pt idx="73660">
                  <c:v>-1.8915600000000001E-2</c:v>
                </c:pt>
                <c:pt idx="73661">
                  <c:v>-1.8860399999999999E-2</c:v>
                </c:pt>
                <c:pt idx="73662">
                  <c:v>-1.8732499999999999E-2</c:v>
                </c:pt>
                <c:pt idx="73663">
                  <c:v>-1.8531599999999999E-2</c:v>
                </c:pt>
                <c:pt idx="73664">
                  <c:v>-1.8257499999999999E-2</c:v>
                </c:pt>
                <c:pt idx="73665">
                  <c:v>-1.7910200000000001E-2</c:v>
                </c:pt>
                <c:pt idx="73666">
                  <c:v>-1.74897E-2</c:v>
                </c:pt>
                <c:pt idx="73667">
                  <c:v>-1.6995900000000001E-2</c:v>
                </c:pt>
                <c:pt idx="73668">
                  <c:v>-1.6427799999999999E-2</c:v>
                </c:pt>
                <c:pt idx="73669">
                  <c:v>-1.57845E-2</c:v>
                </c:pt>
                <c:pt idx="73670">
                  <c:v>-1.50656E-2</c:v>
                </c:pt>
                <c:pt idx="73671">
                  <c:v>-1.4271300000000001E-2</c:v>
                </c:pt>
                <c:pt idx="73672">
                  <c:v>-1.34018E-2</c:v>
                </c:pt>
                <c:pt idx="73673">
                  <c:v>-1.24572E-2</c:v>
                </c:pt>
                <c:pt idx="73674">
                  <c:v>-1.1438E-2</c:v>
                </c:pt>
                <c:pt idx="73675">
                  <c:v>-1.0344799999999999E-2</c:v>
                </c:pt>
                <c:pt idx="73676" formatCode="0.00E+00">
                  <c:v>-9.1785100000000008E-3</c:v>
                </c:pt>
                <c:pt idx="73677" formatCode="0.00E+00">
                  <c:v>-7.9396699999999994E-3</c:v>
                </c:pt>
                <c:pt idx="73678" formatCode="0.00E+00">
                  <c:v>-6.6291900000000001E-3</c:v>
                </c:pt>
                <c:pt idx="73679" formatCode="0.00E+00">
                  <c:v>-5.2478300000000002E-3</c:v>
                </c:pt>
                <c:pt idx="73680" formatCode="0.00E+00">
                  <c:v>-3.79635E-3</c:v>
                </c:pt>
                <c:pt idx="73681" formatCode="0.00E+00">
                  <c:v>-2.2758100000000001E-3</c:v>
                </c:pt>
                <c:pt idx="73682" formatCode="0.00E+00">
                  <c:v>-6.8713499999999996E-4</c:v>
                </c:pt>
                <c:pt idx="73683" formatCode="0.00E+00">
                  <c:v>9.6923799999999998E-4</c:v>
                </c:pt>
                <c:pt idx="73684" formatCode="0.00E+00">
                  <c:v>2.6929100000000002E-3</c:v>
                </c:pt>
                <c:pt idx="73685" formatCode="0.00E+00">
                  <c:v>4.4832300000000004E-3</c:v>
                </c:pt>
                <c:pt idx="73686" formatCode="0.00E+00">
                  <c:v>6.3397699999999998E-3</c:v>
                </c:pt>
                <c:pt idx="73687" formatCode="0.00E+00">
                  <c:v>8.2622900000000003E-3</c:v>
                </c:pt>
                <c:pt idx="73688">
                  <c:v>1.0249400000000001E-2</c:v>
                </c:pt>
                <c:pt idx="73689">
                  <c:v>1.2298399999999999E-2</c:v>
                </c:pt>
                <c:pt idx="73690">
                  <c:v>1.44061E-2</c:v>
                </c:pt>
                <c:pt idx="73691">
                  <c:v>1.6570600000000001E-2</c:v>
                </c:pt>
                <c:pt idx="73692">
                  <c:v>1.8790399999999999E-2</c:v>
                </c:pt>
                <c:pt idx="73693">
                  <c:v>2.1063999999999999E-2</c:v>
                </c:pt>
                <c:pt idx="73694">
                  <c:v>2.3389299999999998E-2</c:v>
                </c:pt>
                <c:pt idx="73695">
                  <c:v>2.57637E-2</c:v>
                </c:pt>
                <c:pt idx="73696">
                  <c:v>2.8184500000000001E-2</c:v>
                </c:pt>
                <c:pt idx="73697">
                  <c:v>3.06494E-2</c:v>
                </c:pt>
                <c:pt idx="73698">
                  <c:v>3.3156600000000001E-2</c:v>
                </c:pt>
                <c:pt idx="73699">
                  <c:v>3.5704600000000003E-2</c:v>
                </c:pt>
                <c:pt idx="73700">
                  <c:v>3.8291199999999997E-2</c:v>
                </c:pt>
                <c:pt idx="73701">
                  <c:v>4.09138E-2</c:v>
                </c:pt>
                <c:pt idx="73702">
                  <c:v>4.3569200000000002E-2</c:v>
                </c:pt>
                <c:pt idx="73703">
                  <c:v>4.6254200000000002E-2</c:v>
                </c:pt>
                <c:pt idx="73704">
                  <c:v>4.89659E-2</c:v>
                </c:pt>
                <c:pt idx="73705">
                  <c:v>5.1701200000000003E-2</c:v>
                </c:pt>
                <c:pt idx="73706">
                  <c:v>5.4457400000000003E-2</c:v>
                </c:pt>
                <c:pt idx="73707">
                  <c:v>5.7231600000000001E-2</c:v>
                </c:pt>
                <c:pt idx="73708">
                  <c:v>6.0021699999999997E-2</c:v>
                </c:pt>
                <c:pt idx="73709">
                  <c:v>6.2826300000000002E-2</c:v>
                </c:pt>
                <c:pt idx="73710">
                  <c:v>6.5643699999999999E-2</c:v>
                </c:pt>
                <c:pt idx="73711">
                  <c:v>6.8471299999999999E-2</c:v>
                </c:pt>
                <c:pt idx="73712">
                  <c:v>7.1305599999999997E-2</c:v>
                </c:pt>
                <c:pt idx="73713">
                  <c:v>7.4143399999999998E-2</c:v>
                </c:pt>
                <c:pt idx="73714">
                  <c:v>7.6981300000000003E-2</c:v>
                </c:pt>
                <c:pt idx="73715">
                  <c:v>7.9816100000000001E-2</c:v>
                </c:pt>
                <c:pt idx="73716">
                  <c:v>8.2644999999999996E-2</c:v>
                </c:pt>
                <c:pt idx="73717">
                  <c:v>8.5466E-2</c:v>
                </c:pt>
                <c:pt idx="73718">
                  <c:v>8.8276499999999994E-2</c:v>
                </c:pt>
                <c:pt idx="73719">
                  <c:v>9.1073500000000002E-2</c:v>
                </c:pt>
                <c:pt idx="73720">
                  <c:v>9.3853800000000001E-2</c:v>
                </c:pt>
                <c:pt idx="73721">
                  <c:v>9.6615000000000006E-2</c:v>
                </c:pt>
                <c:pt idx="73722">
                  <c:v>9.9354700000000004E-2</c:v>
                </c:pt>
                <c:pt idx="73723">
                  <c:v>0.10206999999999999</c:v>
                </c:pt>
                <c:pt idx="73724">
                  <c:v>0.10476000000000001</c:v>
                </c:pt>
                <c:pt idx="73725">
                  <c:v>0.10742</c:v>
                </c:pt>
                <c:pt idx="73726">
                  <c:v>0.11004800000000001</c:v>
                </c:pt>
                <c:pt idx="73727">
                  <c:v>0.11264299999999999</c:v>
                </c:pt>
                <c:pt idx="73728">
                  <c:v>0.115201</c:v>
                </c:pt>
                <c:pt idx="73729">
                  <c:v>0.11772000000000001</c:v>
                </c:pt>
                <c:pt idx="73730">
                  <c:v>0.120196</c:v>
                </c:pt>
                <c:pt idx="73731">
                  <c:v>0.122626</c:v>
                </c:pt>
                <c:pt idx="73732">
                  <c:v>0.12500900000000001</c:v>
                </c:pt>
                <c:pt idx="73733">
                  <c:v>0.12734300000000001</c:v>
                </c:pt>
                <c:pt idx="73734">
                  <c:v>0.12962199999999999</c:v>
                </c:pt>
                <c:pt idx="73735">
                  <c:v>0.13184199999999999</c:v>
                </c:pt>
                <c:pt idx="73736">
                  <c:v>0.13400100000000001</c:v>
                </c:pt>
                <c:pt idx="73737">
                  <c:v>0.136103</c:v>
                </c:pt>
                <c:pt idx="73738">
                  <c:v>0.13814699999999999</c:v>
                </c:pt>
                <c:pt idx="73739">
                  <c:v>0.14013100000000001</c:v>
                </c:pt>
                <c:pt idx="73740">
                  <c:v>0.14205200000000001</c:v>
                </c:pt>
                <c:pt idx="73741">
                  <c:v>0.14391100000000001</c:v>
                </c:pt>
                <c:pt idx="73742">
                  <c:v>0.145707</c:v>
                </c:pt>
                <c:pt idx="73743">
                  <c:v>0.14743700000000001</c:v>
                </c:pt>
                <c:pt idx="73744">
                  <c:v>0.14910100000000001</c:v>
                </c:pt>
                <c:pt idx="73745">
                  <c:v>0.150696</c:v>
                </c:pt>
                <c:pt idx="73746">
                  <c:v>0.152221</c:v>
                </c:pt>
                <c:pt idx="73747">
                  <c:v>0.15367500000000001</c:v>
                </c:pt>
                <c:pt idx="73748">
                  <c:v>0.155054</c:v>
                </c:pt>
                <c:pt idx="73749">
                  <c:v>0.15635399999999999</c:v>
                </c:pt>
                <c:pt idx="73750">
                  <c:v>0.15757499999999999</c:v>
                </c:pt>
                <c:pt idx="73751">
                  <c:v>0.15871399999999999</c:v>
                </c:pt>
                <c:pt idx="73752">
                  <c:v>0.159772</c:v>
                </c:pt>
                <c:pt idx="73753">
                  <c:v>0.160746</c:v>
                </c:pt>
                <c:pt idx="73754">
                  <c:v>0.161635</c:v>
                </c:pt>
                <c:pt idx="73755">
                  <c:v>0.162441</c:v>
                </c:pt>
                <c:pt idx="73756">
                  <c:v>0.163162</c:v>
                </c:pt>
                <c:pt idx="73757">
                  <c:v>0.163802</c:v>
                </c:pt>
                <c:pt idx="73758">
                  <c:v>0.164358</c:v>
                </c:pt>
                <c:pt idx="73759">
                  <c:v>0.164828</c:v>
                </c:pt>
                <c:pt idx="73760">
                  <c:v>0.16521</c:v>
                </c:pt>
                <c:pt idx="73761">
                  <c:v>0.16550200000000001</c:v>
                </c:pt>
                <c:pt idx="73762">
                  <c:v>0.16570499999999999</c:v>
                </c:pt>
                <c:pt idx="73763">
                  <c:v>0.16581899999999999</c:v>
                </c:pt>
                <c:pt idx="73764">
                  <c:v>0.16584699999999999</c:v>
                </c:pt>
                <c:pt idx="73765">
                  <c:v>0.16578899999999999</c:v>
                </c:pt>
                <c:pt idx="73766">
                  <c:v>0.16564999999999999</c:v>
                </c:pt>
                <c:pt idx="73767">
                  <c:v>0.16542999999999999</c:v>
                </c:pt>
                <c:pt idx="73768">
                  <c:v>0.165127</c:v>
                </c:pt>
                <c:pt idx="73769">
                  <c:v>0.16474</c:v>
                </c:pt>
                <c:pt idx="73770">
                  <c:v>0.16427</c:v>
                </c:pt>
                <c:pt idx="73771">
                  <c:v>0.163719</c:v>
                </c:pt>
                <c:pt idx="73772">
                  <c:v>0.16308900000000001</c:v>
                </c:pt>
                <c:pt idx="73773">
                  <c:v>0.16237699999999999</c:v>
                </c:pt>
                <c:pt idx="73774">
                  <c:v>0.16158500000000001</c:v>
                </c:pt>
                <c:pt idx="73775">
                  <c:v>0.16071299999999999</c:v>
                </c:pt>
                <c:pt idx="73776">
                  <c:v>0.15976299999999999</c:v>
                </c:pt>
                <c:pt idx="73777">
                  <c:v>0.15873699999999999</c:v>
                </c:pt>
                <c:pt idx="73778">
                  <c:v>0.157636</c:v>
                </c:pt>
                <c:pt idx="73779">
                  <c:v>0.15646099999999999</c:v>
                </c:pt>
                <c:pt idx="73780">
                  <c:v>0.155219</c:v>
                </c:pt>
                <c:pt idx="73781">
                  <c:v>0.15391099999999999</c:v>
                </c:pt>
                <c:pt idx="73782">
                  <c:v>0.15254100000000001</c:v>
                </c:pt>
                <c:pt idx="73783">
                  <c:v>0.15110699999999999</c:v>
                </c:pt>
                <c:pt idx="73784">
                  <c:v>0.14960999999999999</c:v>
                </c:pt>
                <c:pt idx="73785">
                  <c:v>0.14804999999999999</c:v>
                </c:pt>
                <c:pt idx="73786">
                  <c:v>0.14643100000000001</c:v>
                </c:pt>
                <c:pt idx="73787">
                  <c:v>0.144757</c:v>
                </c:pt>
                <c:pt idx="73788">
                  <c:v>0.14302999999999999</c:v>
                </c:pt>
                <c:pt idx="73789">
                  <c:v>0.14125199999999999</c:v>
                </c:pt>
                <c:pt idx="73790">
                  <c:v>0.13942099999999999</c:v>
                </c:pt>
                <c:pt idx="73791">
                  <c:v>0.137541</c:v>
                </c:pt>
                <c:pt idx="73792">
                  <c:v>0.13561200000000001</c:v>
                </c:pt>
                <c:pt idx="73793">
                  <c:v>0.13363700000000001</c:v>
                </c:pt>
                <c:pt idx="73794">
                  <c:v>0.13161400000000001</c:v>
                </c:pt>
                <c:pt idx="73795">
                  <c:v>0.12954399999999999</c:v>
                </c:pt>
                <c:pt idx="73796">
                  <c:v>0.12742700000000001</c:v>
                </c:pt>
                <c:pt idx="73797">
                  <c:v>0.12526300000000001</c:v>
                </c:pt>
                <c:pt idx="73798">
                  <c:v>0.123053</c:v>
                </c:pt>
                <c:pt idx="73799">
                  <c:v>0.12080100000000001</c:v>
                </c:pt>
                <c:pt idx="73800">
                  <c:v>0.11851100000000001</c:v>
                </c:pt>
                <c:pt idx="73801">
                  <c:v>0.116187</c:v>
                </c:pt>
                <c:pt idx="73802">
                  <c:v>0.113829</c:v>
                </c:pt>
                <c:pt idx="73803">
                  <c:v>0.11143699999999999</c:v>
                </c:pt>
                <c:pt idx="73804">
                  <c:v>0.109016</c:v>
                </c:pt>
                <c:pt idx="73805">
                  <c:v>0.106569</c:v>
                </c:pt>
                <c:pt idx="73806">
                  <c:v>0.104099</c:v>
                </c:pt>
                <c:pt idx="73807">
                  <c:v>0.101607</c:v>
                </c:pt>
                <c:pt idx="73808">
                  <c:v>9.9092700000000006E-2</c:v>
                </c:pt>
                <c:pt idx="73809">
                  <c:v>9.6559000000000006E-2</c:v>
                </c:pt>
                <c:pt idx="73810">
                  <c:v>9.4007599999999997E-2</c:v>
                </c:pt>
                <c:pt idx="73811">
                  <c:v>9.1440800000000003E-2</c:v>
                </c:pt>
                <c:pt idx="73812">
                  <c:v>8.8860999999999996E-2</c:v>
                </c:pt>
                <c:pt idx="73813">
                  <c:v>8.6271399999999998E-2</c:v>
                </c:pt>
                <c:pt idx="73814">
                  <c:v>8.3675700000000006E-2</c:v>
                </c:pt>
                <c:pt idx="73815">
                  <c:v>8.1076099999999998E-2</c:v>
                </c:pt>
                <c:pt idx="73816">
                  <c:v>7.8473500000000002E-2</c:v>
                </c:pt>
                <c:pt idx="73817">
                  <c:v>7.5869400000000004E-2</c:v>
                </c:pt>
                <c:pt idx="73818">
                  <c:v>7.3267899999999997E-2</c:v>
                </c:pt>
                <c:pt idx="73819">
                  <c:v>7.0672200000000004E-2</c:v>
                </c:pt>
                <c:pt idx="73820">
                  <c:v>6.8083400000000002E-2</c:v>
                </c:pt>
                <c:pt idx="73821">
                  <c:v>6.5501199999999996E-2</c:v>
                </c:pt>
                <c:pt idx="73822">
                  <c:v>6.2925800000000004E-2</c:v>
                </c:pt>
                <c:pt idx="73823">
                  <c:v>6.0358099999999998E-2</c:v>
                </c:pt>
                <c:pt idx="73824">
                  <c:v>5.7799000000000003E-2</c:v>
                </c:pt>
                <c:pt idx="73825">
                  <c:v>5.5249100000000002E-2</c:v>
                </c:pt>
                <c:pt idx="73826">
                  <c:v>5.2707499999999997E-2</c:v>
                </c:pt>
                <c:pt idx="73827">
                  <c:v>5.01739E-2</c:v>
                </c:pt>
                <c:pt idx="73828">
                  <c:v>4.7648799999999998E-2</c:v>
                </c:pt>
                <c:pt idx="73829">
                  <c:v>4.5134399999999998E-2</c:v>
                </c:pt>
                <c:pt idx="73830">
                  <c:v>4.2633600000000001E-2</c:v>
                </c:pt>
                <c:pt idx="73831">
                  <c:v>4.0149499999999998E-2</c:v>
                </c:pt>
                <c:pt idx="73832">
                  <c:v>3.7685400000000001E-2</c:v>
                </c:pt>
                <c:pt idx="73833">
                  <c:v>3.5244699999999997E-2</c:v>
                </c:pt>
                <c:pt idx="73834">
                  <c:v>3.2827599999999998E-2</c:v>
                </c:pt>
                <c:pt idx="73835">
                  <c:v>3.0430700000000001E-2</c:v>
                </c:pt>
                <c:pt idx="73836">
                  <c:v>2.8052500000000001E-2</c:v>
                </c:pt>
                <c:pt idx="73837">
                  <c:v>2.56966E-2</c:v>
                </c:pt>
                <c:pt idx="73838">
                  <c:v>2.3368099999999999E-2</c:v>
                </c:pt>
                <c:pt idx="73839">
                  <c:v>2.1069899999999999E-2</c:v>
                </c:pt>
                <c:pt idx="73840">
                  <c:v>1.88037E-2</c:v>
                </c:pt>
                <c:pt idx="73841">
                  <c:v>1.6570399999999999E-2</c:v>
                </c:pt>
                <c:pt idx="73842">
                  <c:v>1.4369E-2</c:v>
                </c:pt>
                <c:pt idx="73843">
                  <c:v>1.21983E-2</c:v>
                </c:pt>
                <c:pt idx="73844">
                  <c:v>1.00587E-2</c:v>
                </c:pt>
                <c:pt idx="73845" formatCode="0.00E+00">
                  <c:v>7.9506899999999998E-3</c:v>
                </c:pt>
                <c:pt idx="73846" formatCode="0.00E+00">
                  <c:v>5.8732999999999997E-3</c:v>
                </c:pt>
                <c:pt idx="73847" formatCode="0.00E+00">
                  <c:v>3.82622E-3</c:v>
                </c:pt>
                <c:pt idx="73848" formatCode="0.00E+00">
                  <c:v>1.81146E-3</c:v>
                </c:pt>
                <c:pt idx="73849" formatCode="0.00E+00">
                  <c:v>-1.67675E-4</c:v>
                </c:pt>
                <c:pt idx="73850" formatCode="0.00E+00">
                  <c:v>-2.1092799999999998E-3</c:v>
                </c:pt>
                <c:pt idx="73851" formatCode="0.00E+00">
                  <c:v>-4.0139099999999999E-3</c:v>
                </c:pt>
                <c:pt idx="73852" formatCode="0.00E+00">
                  <c:v>-5.8837999999999998E-3</c:v>
                </c:pt>
                <c:pt idx="73853" formatCode="0.00E+00">
                  <c:v>-7.7211199999999997E-3</c:v>
                </c:pt>
                <c:pt idx="73854" formatCode="0.00E+00">
                  <c:v>-9.5270400000000005E-3</c:v>
                </c:pt>
                <c:pt idx="73855">
                  <c:v>-1.1302100000000001E-2</c:v>
                </c:pt>
                <c:pt idx="73856">
                  <c:v>-1.30464E-2</c:v>
                </c:pt>
                <c:pt idx="73857">
                  <c:v>-1.4759599999999999E-2</c:v>
                </c:pt>
                <c:pt idx="73858">
                  <c:v>-1.6441799999999999E-2</c:v>
                </c:pt>
                <c:pt idx="73859">
                  <c:v>-1.80921E-2</c:v>
                </c:pt>
                <c:pt idx="73860">
                  <c:v>-1.97092E-2</c:v>
                </c:pt>
                <c:pt idx="73861">
                  <c:v>-2.12906E-2</c:v>
                </c:pt>
                <c:pt idx="73862">
                  <c:v>-2.28341E-2</c:v>
                </c:pt>
                <c:pt idx="73863">
                  <c:v>-2.43395E-2</c:v>
                </c:pt>
                <c:pt idx="73864">
                  <c:v>-2.58093E-2</c:v>
                </c:pt>
                <c:pt idx="73865">
                  <c:v>-2.7248000000000001E-2</c:v>
                </c:pt>
                <c:pt idx="73866">
                  <c:v>-2.8659199999999999E-2</c:v>
                </c:pt>
                <c:pt idx="73867">
                  <c:v>-3.0043E-2</c:v>
                </c:pt>
                <c:pt idx="73868">
                  <c:v>-3.1398799999999998E-2</c:v>
                </c:pt>
                <c:pt idx="73869">
                  <c:v>-3.2726600000000002E-2</c:v>
                </c:pt>
                <c:pt idx="73870">
                  <c:v>-3.4026800000000003E-2</c:v>
                </c:pt>
                <c:pt idx="73871">
                  <c:v>-3.5300400000000003E-2</c:v>
                </c:pt>
                <c:pt idx="73872">
                  <c:v>-3.6547999999999997E-2</c:v>
                </c:pt>
                <c:pt idx="73873">
                  <c:v>-3.7766599999999997E-2</c:v>
                </c:pt>
                <c:pt idx="73874">
                  <c:v>-3.8952500000000001E-2</c:v>
                </c:pt>
                <c:pt idx="73875">
                  <c:v>-4.0105700000000001E-2</c:v>
                </c:pt>
                <c:pt idx="73876">
                  <c:v>-4.1229200000000001E-2</c:v>
                </c:pt>
                <c:pt idx="73877">
                  <c:v>-4.2326299999999997E-2</c:v>
                </c:pt>
                <c:pt idx="73878">
                  <c:v>-4.3398899999999997E-2</c:v>
                </c:pt>
                <c:pt idx="73879">
                  <c:v>-4.4447399999999998E-2</c:v>
                </c:pt>
                <c:pt idx="73880">
                  <c:v>-4.5471200000000003E-2</c:v>
                </c:pt>
                <c:pt idx="73881">
                  <c:v>-4.6465199999999998E-2</c:v>
                </c:pt>
                <c:pt idx="73882">
                  <c:v>-4.7421900000000003E-2</c:v>
                </c:pt>
                <c:pt idx="73883">
                  <c:v>-4.8338699999999998E-2</c:v>
                </c:pt>
                <c:pt idx="73884">
                  <c:v>-4.9219899999999997E-2</c:v>
                </c:pt>
                <c:pt idx="73885">
                  <c:v>-5.0069700000000002E-2</c:v>
                </c:pt>
                <c:pt idx="73886">
                  <c:v>-5.0889200000000002E-2</c:v>
                </c:pt>
                <c:pt idx="73887">
                  <c:v>-5.1680200000000003E-2</c:v>
                </c:pt>
                <c:pt idx="73888">
                  <c:v>-5.2446100000000002E-2</c:v>
                </c:pt>
                <c:pt idx="73889">
                  <c:v>-5.3187400000000003E-2</c:v>
                </c:pt>
                <c:pt idx="73890">
                  <c:v>-5.3902199999999997E-2</c:v>
                </c:pt>
                <c:pt idx="73891">
                  <c:v>-5.45888E-2</c:v>
                </c:pt>
                <c:pt idx="73892">
                  <c:v>-5.5246799999999999E-2</c:v>
                </c:pt>
                <c:pt idx="73893">
                  <c:v>-5.5877700000000002E-2</c:v>
                </c:pt>
                <c:pt idx="73894">
                  <c:v>-5.6482699999999997E-2</c:v>
                </c:pt>
                <c:pt idx="73895">
                  <c:v>-5.7063299999999997E-2</c:v>
                </c:pt>
                <c:pt idx="73896">
                  <c:v>-5.7622100000000002E-2</c:v>
                </c:pt>
                <c:pt idx="73897">
                  <c:v>-5.8162600000000002E-2</c:v>
                </c:pt>
                <c:pt idx="73898">
                  <c:v>-5.8687700000000002E-2</c:v>
                </c:pt>
                <c:pt idx="73899">
                  <c:v>-5.9198399999999998E-2</c:v>
                </c:pt>
                <c:pt idx="73900">
                  <c:v>-5.9693599999999999E-2</c:v>
                </c:pt>
                <c:pt idx="73901">
                  <c:v>-6.0171000000000002E-2</c:v>
                </c:pt>
                <c:pt idx="73902">
                  <c:v>-6.0628300000000003E-2</c:v>
                </c:pt>
                <c:pt idx="73903">
                  <c:v>-6.1063800000000001E-2</c:v>
                </c:pt>
                <c:pt idx="73904">
                  <c:v>-6.1476099999999999E-2</c:v>
                </c:pt>
                <c:pt idx="73905">
                  <c:v>-6.1863700000000001E-2</c:v>
                </c:pt>
                <c:pt idx="73906">
                  <c:v>-6.22249E-2</c:v>
                </c:pt>
                <c:pt idx="73907">
                  <c:v>-6.2558000000000002E-2</c:v>
                </c:pt>
                <c:pt idx="73908">
                  <c:v>-6.2864000000000003E-2</c:v>
                </c:pt>
                <c:pt idx="73909">
                  <c:v>-6.3147099999999998E-2</c:v>
                </c:pt>
                <c:pt idx="73910">
                  <c:v>-6.3410900000000006E-2</c:v>
                </c:pt>
                <c:pt idx="73911">
                  <c:v>-6.3656299999999999E-2</c:v>
                </c:pt>
                <c:pt idx="73912">
                  <c:v>-6.3882400000000006E-2</c:v>
                </c:pt>
                <c:pt idx="73913">
                  <c:v>-6.4086299999999999E-2</c:v>
                </c:pt>
                <c:pt idx="73914">
                  <c:v>-6.4265799999999998E-2</c:v>
                </c:pt>
                <c:pt idx="73915">
                  <c:v>-6.4420900000000003E-2</c:v>
                </c:pt>
                <c:pt idx="73916">
                  <c:v>-6.4553399999999997E-2</c:v>
                </c:pt>
                <c:pt idx="73917">
                  <c:v>-6.4665200000000006E-2</c:v>
                </c:pt>
                <c:pt idx="73918">
                  <c:v>-6.4758300000000005E-2</c:v>
                </c:pt>
                <c:pt idx="73919">
                  <c:v>-6.4837199999999998E-2</c:v>
                </c:pt>
                <c:pt idx="73920">
                  <c:v>-6.4905099999999993E-2</c:v>
                </c:pt>
                <c:pt idx="73921">
                  <c:v>-6.4961400000000002E-2</c:v>
                </c:pt>
                <c:pt idx="73922">
                  <c:v>-6.5004500000000007E-2</c:v>
                </c:pt>
                <c:pt idx="73923">
                  <c:v>-6.5034400000000006E-2</c:v>
                </c:pt>
                <c:pt idx="73924">
                  <c:v>-6.5052899999999997E-2</c:v>
                </c:pt>
                <c:pt idx="73925">
                  <c:v>-6.5060599999999996E-2</c:v>
                </c:pt>
                <c:pt idx="73926">
                  <c:v>-6.5054600000000004E-2</c:v>
                </c:pt>
                <c:pt idx="73927">
                  <c:v>-6.5033199999999999E-2</c:v>
                </c:pt>
                <c:pt idx="73928">
                  <c:v>-6.4998500000000001E-2</c:v>
                </c:pt>
                <c:pt idx="73929">
                  <c:v>-6.4952200000000002E-2</c:v>
                </c:pt>
                <c:pt idx="73930">
                  <c:v>-6.4890400000000001E-2</c:v>
                </c:pt>
                <c:pt idx="73931">
                  <c:v>-6.4807100000000006E-2</c:v>
                </c:pt>
                <c:pt idx="73932">
                  <c:v>-6.4698199999999997E-2</c:v>
                </c:pt>
                <c:pt idx="73933">
                  <c:v>-6.4561800000000003E-2</c:v>
                </c:pt>
                <c:pt idx="73934">
                  <c:v>-6.4394199999999999E-2</c:v>
                </c:pt>
                <c:pt idx="73935">
                  <c:v>-6.4190200000000003E-2</c:v>
                </c:pt>
                <c:pt idx="73936">
                  <c:v>-6.3948000000000005E-2</c:v>
                </c:pt>
                <c:pt idx="73937">
                  <c:v>-6.36708E-2</c:v>
                </c:pt>
                <c:pt idx="73938">
                  <c:v>-6.3361600000000004E-2</c:v>
                </c:pt>
                <c:pt idx="73939">
                  <c:v>-6.3021599999999997E-2</c:v>
                </c:pt>
                <c:pt idx="73940">
                  <c:v>-6.26525E-2</c:v>
                </c:pt>
                <c:pt idx="73941">
                  <c:v>-6.2255499999999998E-2</c:v>
                </c:pt>
                <c:pt idx="73942">
                  <c:v>-6.1829299999999997E-2</c:v>
                </c:pt>
                <c:pt idx="73943">
                  <c:v>-6.1372000000000003E-2</c:v>
                </c:pt>
                <c:pt idx="73944">
                  <c:v>-6.0883E-2</c:v>
                </c:pt>
                <c:pt idx="73945">
                  <c:v>-6.0364300000000003E-2</c:v>
                </c:pt>
                <c:pt idx="73946">
                  <c:v>-5.9818400000000001E-2</c:v>
                </c:pt>
                <c:pt idx="73947">
                  <c:v>-5.9245199999999998E-2</c:v>
                </c:pt>
                <c:pt idx="73948">
                  <c:v>-5.8642199999999998E-2</c:v>
                </c:pt>
                <c:pt idx="73949">
                  <c:v>-5.8010100000000002E-2</c:v>
                </c:pt>
                <c:pt idx="73950">
                  <c:v>-5.7354200000000001E-2</c:v>
                </c:pt>
                <c:pt idx="73951">
                  <c:v>-5.6678800000000001E-2</c:v>
                </c:pt>
                <c:pt idx="73952">
                  <c:v>-5.5982499999999998E-2</c:v>
                </c:pt>
                <c:pt idx="73953">
                  <c:v>-5.5258700000000001E-2</c:v>
                </c:pt>
                <c:pt idx="73954">
                  <c:v>-5.4499800000000001E-2</c:v>
                </c:pt>
                <c:pt idx="73955">
                  <c:v>-5.37013E-2</c:v>
                </c:pt>
                <c:pt idx="73956">
                  <c:v>-5.28618E-2</c:v>
                </c:pt>
                <c:pt idx="73957">
                  <c:v>-5.1981699999999999E-2</c:v>
                </c:pt>
                <c:pt idx="73958">
                  <c:v>-5.1060099999999997E-2</c:v>
                </c:pt>
                <c:pt idx="73959">
                  <c:v>-5.00974E-2</c:v>
                </c:pt>
                <c:pt idx="73960">
                  <c:v>-4.91008E-2</c:v>
                </c:pt>
                <c:pt idx="73961">
                  <c:v>-4.8080199999999997E-2</c:v>
                </c:pt>
                <c:pt idx="73962">
                  <c:v>-4.7038299999999998E-2</c:v>
                </c:pt>
                <c:pt idx="73963">
                  <c:v>-4.59718E-2</c:v>
                </c:pt>
                <c:pt idx="73964">
                  <c:v>-4.4878000000000001E-2</c:v>
                </c:pt>
                <c:pt idx="73965">
                  <c:v>-4.3757200000000003E-2</c:v>
                </c:pt>
                <c:pt idx="73966">
                  <c:v>-4.2609099999999997E-2</c:v>
                </c:pt>
                <c:pt idx="73967">
                  <c:v>-4.1433900000000003E-2</c:v>
                </c:pt>
                <c:pt idx="73968">
                  <c:v>-4.0235300000000002E-2</c:v>
                </c:pt>
                <c:pt idx="73969">
                  <c:v>-3.9018999999999998E-2</c:v>
                </c:pt>
                <c:pt idx="73970">
                  <c:v>-3.7790400000000002E-2</c:v>
                </c:pt>
                <c:pt idx="73971">
                  <c:v>-3.6554799999999998E-2</c:v>
                </c:pt>
                <c:pt idx="73972">
                  <c:v>-3.53177E-2</c:v>
                </c:pt>
                <c:pt idx="73973">
                  <c:v>-3.4082399999999999E-2</c:v>
                </c:pt>
                <c:pt idx="73974">
                  <c:v>-3.2849400000000001E-2</c:v>
                </c:pt>
                <c:pt idx="73975">
                  <c:v>-3.1619899999999999E-2</c:v>
                </c:pt>
                <c:pt idx="73976">
                  <c:v>-3.0395499999999999E-2</c:v>
                </c:pt>
                <c:pt idx="73977">
                  <c:v>-2.9178300000000001E-2</c:v>
                </c:pt>
                <c:pt idx="73978">
                  <c:v>-2.7971800000000002E-2</c:v>
                </c:pt>
                <c:pt idx="73979">
                  <c:v>-2.6779000000000001E-2</c:v>
                </c:pt>
                <c:pt idx="73980">
                  <c:v>-2.5600299999999999E-2</c:v>
                </c:pt>
                <c:pt idx="73981">
                  <c:v>-2.44347E-2</c:v>
                </c:pt>
                <c:pt idx="73982">
                  <c:v>-2.32816E-2</c:v>
                </c:pt>
                <c:pt idx="73983">
                  <c:v>-2.2143300000000001E-2</c:v>
                </c:pt>
                <c:pt idx="73984">
                  <c:v>-2.1023E-2</c:v>
                </c:pt>
                <c:pt idx="73985">
                  <c:v>-1.99212E-2</c:v>
                </c:pt>
                <c:pt idx="73986">
                  <c:v>-1.8837E-2</c:v>
                </c:pt>
                <c:pt idx="73987">
                  <c:v>-1.7770899999999999E-2</c:v>
                </c:pt>
                <c:pt idx="73988">
                  <c:v>-1.6725299999999999E-2</c:v>
                </c:pt>
                <c:pt idx="73989">
                  <c:v>-1.57038E-2</c:v>
                </c:pt>
                <c:pt idx="73990">
                  <c:v>-1.4714E-2</c:v>
                </c:pt>
                <c:pt idx="73991">
                  <c:v>-1.3764999999999999E-2</c:v>
                </c:pt>
                <c:pt idx="73992">
                  <c:v>-1.28637E-2</c:v>
                </c:pt>
                <c:pt idx="73993">
                  <c:v>-1.20141E-2</c:v>
                </c:pt>
                <c:pt idx="73994">
                  <c:v>-1.12199E-2</c:v>
                </c:pt>
                <c:pt idx="73995">
                  <c:v>-1.0482999999999999E-2</c:v>
                </c:pt>
                <c:pt idx="73996" formatCode="0.00E+00">
                  <c:v>-9.8048900000000001E-3</c:v>
                </c:pt>
                <c:pt idx="73997" formatCode="0.00E+00">
                  <c:v>-9.1861900000000003E-3</c:v>
                </c:pt>
                <c:pt idx="73998" formatCode="0.00E+00">
                  <c:v>-8.6237399999999995E-3</c:v>
                </c:pt>
                <c:pt idx="73999" formatCode="0.00E+00">
                  <c:v>-8.1133300000000002E-3</c:v>
                </c:pt>
                <c:pt idx="74000" formatCode="0.00E+00">
                  <c:v>-7.6558800000000003E-3</c:v>
                </c:pt>
                <c:pt idx="74001" formatCode="0.00E+00">
                  <c:v>-7.2582999999999996E-3</c:v>
                </c:pt>
                <c:pt idx="74002" formatCode="0.00E+00">
                  <c:v>-6.9290699999999998E-3</c:v>
                </c:pt>
                <c:pt idx="74003" formatCode="0.00E+00">
                  <c:v>-6.6715999999999998E-3</c:v>
                </c:pt>
                <c:pt idx="74004" formatCode="0.00E+00">
                  <c:v>-6.4834200000000002E-3</c:v>
                </c:pt>
                <c:pt idx="74005" formatCode="0.00E+00">
                  <c:v>-6.3618199999999998E-3</c:v>
                </c:pt>
                <c:pt idx="74006" formatCode="0.00E+00">
                  <c:v>-6.3056199999999996E-3</c:v>
                </c:pt>
                <c:pt idx="74007" formatCode="0.00E+00">
                  <c:v>-6.3139800000000003E-3</c:v>
                </c:pt>
                <c:pt idx="74008" formatCode="0.00E+00">
                  <c:v>-6.3858300000000003E-3</c:v>
                </c:pt>
                <c:pt idx="74009" formatCode="0.00E+00">
                  <c:v>-6.52215E-3</c:v>
                </c:pt>
                <c:pt idx="74010" formatCode="0.00E+00">
                  <c:v>-6.7275700000000004E-3</c:v>
                </c:pt>
                <c:pt idx="74011" formatCode="0.00E+00">
                  <c:v>-7.0065500000000003E-3</c:v>
                </c:pt>
                <c:pt idx="74012" formatCode="0.00E+00">
                  <c:v>-7.3612199999999999E-3</c:v>
                </c:pt>
                <c:pt idx="74013" formatCode="0.00E+00">
                  <c:v>-7.7935499999999998E-3</c:v>
                </c:pt>
                <c:pt idx="74014" formatCode="0.00E+00">
                  <c:v>-8.3039299999999993E-3</c:v>
                </c:pt>
                <c:pt idx="74015" formatCode="0.00E+00">
                  <c:v>-8.88831E-3</c:v>
                </c:pt>
                <c:pt idx="74016" formatCode="0.00E+00">
                  <c:v>-9.5413400000000006E-3</c:v>
                </c:pt>
                <c:pt idx="74017">
                  <c:v>-1.0262800000000001E-2</c:v>
                </c:pt>
                <c:pt idx="74018">
                  <c:v>-1.1058500000000001E-2</c:v>
                </c:pt>
                <c:pt idx="74019">
                  <c:v>-1.1935299999999999E-2</c:v>
                </c:pt>
                <c:pt idx="74020">
                  <c:v>-1.28985E-2</c:v>
                </c:pt>
                <c:pt idx="74021">
                  <c:v>-1.3951399999999999E-2</c:v>
                </c:pt>
                <c:pt idx="74022">
                  <c:v>-1.50939E-2</c:v>
                </c:pt>
                <c:pt idx="74023">
                  <c:v>-1.63219E-2</c:v>
                </c:pt>
                <c:pt idx="74024">
                  <c:v>-1.7629200000000001E-2</c:v>
                </c:pt>
                <c:pt idx="74025">
                  <c:v>-1.9008400000000002E-2</c:v>
                </c:pt>
                <c:pt idx="74026">
                  <c:v>-2.0453900000000001E-2</c:v>
                </c:pt>
                <c:pt idx="74027">
                  <c:v>-2.19648E-2</c:v>
                </c:pt>
                <c:pt idx="74028">
                  <c:v>-2.3539500000000001E-2</c:v>
                </c:pt>
                <c:pt idx="74029">
                  <c:v>-2.51714E-2</c:v>
                </c:pt>
                <c:pt idx="74030">
                  <c:v>-2.6856499999999998E-2</c:v>
                </c:pt>
                <c:pt idx="74031">
                  <c:v>-2.8598700000000001E-2</c:v>
                </c:pt>
                <c:pt idx="74032">
                  <c:v>-3.0405700000000001E-2</c:v>
                </c:pt>
                <c:pt idx="74033">
                  <c:v>-3.2282199999999997E-2</c:v>
                </c:pt>
                <c:pt idx="74034">
                  <c:v>-3.4230999999999998E-2</c:v>
                </c:pt>
                <c:pt idx="74035">
                  <c:v>-3.6255099999999998E-2</c:v>
                </c:pt>
                <c:pt idx="74036">
                  <c:v>-3.8357200000000001E-2</c:v>
                </c:pt>
                <c:pt idx="74037">
                  <c:v>-4.05364E-2</c:v>
                </c:pt>
                <c:pt idx="74038">
                  <c:v>-4.2790099999999998E-2</c:v>
                </c:pt>
                <c:pt idx="74039">
                  <c:v>-4.51166E-2</c:v>
                </c:pt>
                <c:pt idx="74040">
                  <c:v>-4.7515799999999997E-2</c:v>
                </c:pt>
                <c:pt idx="74041">
                  <c:v>-4.9987999999999998E-2</c:v>
                </c:pt>
                <c:pt idx="74042">
                  <c:v>-5.2531700000000001E-2</c:v>
                </c:pt>
                <c:pt idx="74043">
                  <c:v>-5.5145E-2</c:v>
                </c:pt>
                <c:pt idx="74044">
                  <c:v>-5.7827900000000002E-2</c:v>
                </c:pt>
                <c:pt idx="74045">
                  <c:v>-6.0579300000000003E-2</c:v>
                </c:pt>
                <c:pt idx="74046">
                  <c:v>-6.3392699999999996E-2</c:v>
                </c:pt>
                <c:pt idx="74047">
                  <c:v>-6.6257200000000002E-2</c:v>
                </c:pt>
                <c:pt idx="74048">
                  <c:v>-6.9164000000000003E-2</c:v>
                </c:pt>
                <c:pt idx="74049">
                  <c:v>-7.21112E-2</c:v>
                </c:pt>
                <c:pt idx="74050">
                  <c:v>-7.5101299999999996E-2</c:v>
                </c:pt>
                <c:pt idx="74051">
                  <c:v>-7.8135800000000005E-2</c:v>
                </c:pt>
                <c:pt idx="74052">
                  <c:v>-8.1213300000000002E-2</c:v>
                </c:pt>
                <c:pt idx="74053">
                  <c:v>-8.4331400000000001E-2</c:v>
                </c:pt>
                <c:pt idx="74054">
                  <c:v>-8.7489300000000006E-2</c:v>
                </c:pt>
                <c:pt idx="74055">
                  <c:v>-9.0685699999999994E-2</c:v>
                </c:pt>
                <c:pt idx="74056">
                  <c:v>-9.39165E-2</c:v>
                </c:pt>
                <c:pt idx="74057">
                  <c:v>-9.7176299999999993E-2</c:v>
                </c:pt>
                <c:pt idx="74058">
                  <c:v>-0.10045900000000001</c:v>
                </c:pt>
                <c:pt idx="74059">
                  <c:v>-0.103759</c:v>
                </c:pt>
                <c:pt idx="74060">
                  <c:v>-0.10707</c:v>
                </c:pt>
                <c:pt idx="74061">
                  <c:v>-0.11039599999999999</c:v>
                </c:pt>
                <c:pt idx="74062">
                  <c:v>-0.11374099999999999</c:v>
                </c:pt>
                <c:pt idx="74063">
                  <c:v>-0.117107</c:v>
                </c:pt>
                <c:pt idx="74064">
                  <c:v>-0.12049600000000001</c:v>
                </c:pt>
                <c:pt idx="74065">
                  <c:v>-0.12390900000000001</c:v>
                </c:pt>
                <c:pt idx="74066">
                  <c:v>-0.12734100000000001</c:v>
                </c:pt>
                <c:pt idx="74067">
                  <c:v>-0.13078699999999999</c:v>
                </c:pt>
                <c:pt idx="74068">
                  <c:v>-0.13424900000000001</c:v>
                </c:pt>
                <c:pt idx="74069">
                  <c:v>-0.13773299999999999</c:v>
                </c:pt>
                <c:pt idx="74070">
                  <c:v>-0.14124</c:v>
                </c:pt>
                <c:pt idx="74071">
                  <c:v>-0.14476900000000001</c:v>
                </c:pt>
                <c:pt idx="74072">
                  <c:v>-0.148316</c:v>
                </c:pt>
                <c:pt idx="74073">
                  <c:v>-0.15187700000000001</c:v>
                </c:pt>
                <c:pt idx="74074">
                  <c:v>-0.155443</c:v>
                </c:pt>
                <c:pt idx="74075">
                  <c:v>-0.15900800000000001</c:v>
                </c:pt>
                <c:pt idx="74076">
                  <c:v>-0.162574</c:v>
                </c:pt>
                <c:pt idx="74077">
                  <c:v>-0.16614200000000001</c:v>
                </c:pt>
                <c:pt idx="74078">
                  <c:v>-0.16970499999999999</c:v>
                </c:pt>
                <c:pt idx="74079">
                  <c:v>-0.17325699999999999</c:v>
                </c:pt>
                <c:pt idx="74080">
                  <c:v>-0.17679400000000001</c:v>
                </c:pt>
                <c:pt idx="74081">
                  <c:v>-0.180311</c:v>
                </c:pt>
                <c:pt idx="74082">
                  <c:v>-0.183804</c:v>
                </c:pt>
                <c:pt idx="74083">
                  <c:v>-0.18727099999999999</c:v>
                </c:pt>
                <c:pt idx="74084">
                  <c:v>-0.19070899999999999</c:v>
                </c:pt>
                <c:pt idx="74085">
                  <c:v>-0.19412399999999999</c:v>
                </c:pt>
                <c:pt idx="74086">
                  <c:v>-0.197517</c:v>
                </c:pt>
                <c:pt idx="74087">
                  <c:v>-0.20088800000000001</c:v>
                </c:pt>
                <c:pt idx="74088">
                  <c:v>-0.204236</c:v>
                </c:pt>
                <c:pt idx="74089">
                  <c:v>-0.20755499999999999</c:v>
                </c:pt>
                <c:pt idx="74090">
                  <c:v>-0.210837</c:v>
                </c:pt>
                <c:pt idx="74091">
                  <c:v>-0.21407699999999999</c:v>
                </c:pt>
                <c:pt idx="74092">
                  <c:v>-0.21726999999999999</c:v>
                </c:pt>
                <c:pt idx="74093">
                  <c:v>-0.220414</c:v>
                </c:pt>
                <c:pt idx="74094">
                  <c:v>-0.22350900000000001</c:v>
                </c:pt>
                <c:pt idx="74095">
                  <c:v>-0.22655700000000001</c:v>
                </c:pt>
                <c:pt idx="74096">
                  <c:v>-0.22955999999999999</c:v>
                </c:pt>
                <c:pt idx="74097">
                  <c:v>-0.232519</c:v>
                </c:pt>
                <c:pt idx="74098">
                  <c:v>-0.23543</c:v>
                </c:pt>
                <c:pt idx="74099">
                  <c:v>-0.238289</c:v>
                </c:pt>
                <c:pt idx="74100">
                  <c:v>-0.241095</c:v>
                </c:pt>
                <c:pt idx="74101">
                  <c:v>-0.24384900000000001</c:v>
                </c:pt>
                <c:pt idx="74102">
                  <c:v>-0.24654699999999999</c:v>
                </c:pt>
                <c:pt idx="74103">
                  <c:v>-0.24918599999999999</c:v>
                </c:pt>
                <c:pt idx="74104">
                  <c:v>-0.25176799999999999</c:v>
                </c:pt>
                <c:pt idx="74105">
                  <c:v>-0.25429200000000002</c:v>
                </c:pt>
                <c:pt idx="74106">
                  <c:v>-0.25675199999999998</c:v>
                </c:pt>
                <c:pt idx="74107">
                  <c:v>-0.25913799999999998</c:v>
                </c:pt>
                <c:pt idx="74108">
                  <c:v>-0.26144600000000001</c:v>
                </c:pt>
                <c:pt idx="74109">
                  <c:v>-0.26367299999999999</c:v>
                </c:pt>
                <c:pt idx="74110">
                  <c:v>-0.26581199999999999</c:v>
                </c:pt>
                <c:pt idx="74111">
                  <c:v>-0.26786100000000002</c:v>
                </c:pt>
                <c:pt idx="74112">
                  <c:v>-0.26982400000000001</c:v>
                </c:pt>
                <c:pt idx="74113">
                  <c:v>-0.27170800000000001</c:v>
                </c:pt>
                <c:pt idx="74114">
                  <c:v>-0.27351199999999998</c:v>
                </c:pt>
                <c:pt idx="74115">
                  <c:v>-0.27523399999999998</c:v>
                </c:pt>
                <c:pt idx="74116">
                  <c:v>-0.27687600000000001</c:v>
                </c:pt>
                <c:pt idx="74117">
                  <c:v>-0.27844099999999999</c:v>
                </c:pt>
                <c:pt idx="74118">
                  <c:v>-0.27992899999999998</c:v>
                </c:pt>
                <c:pt idx="74119">
                  <c:v>-0.28133399999999997</c:v>
                </c:pt>
                <c:pt idx="74120">
                  <c:v>-0.282661</c:v>
                </c:pt>
                <c:pt idx="74121">
                  <c:v>-0.28391300000000003</c:v>
                </c:pt>
                <c:pt idx="74122">
                  <c:v>-0.28509499999999999</c:v>
                </c:pt>
                <c:pt idx="74123">
                  <c:v>-0.28620099999999998</c:v>
                </c:pt>
                <c:pt idx="74124">
                  <c:v>-0.28722500000000001</c:v>
                </c:pt>
                <c:pt idx="74125">
                  <c:v>-0.28816199999999997</c:v>
                </c:pt>
                <c:pt idx="74126">
                  <c:v>-0.289016</c:v>
                </c:pt>
                <c:pt idx="74127">
                  <c:v>-0.28979300000000002</c:v>
                </c:pt>
                <c:pt idx="74128">
                  <c:v>-0.29050300000000001</c:v>
                </c:pt>
                <c:pt idx="74129">
                  <c:v>-0.291155</c:v>
                </c:pt>
                <c:pt idx="74130">
                  <c:v>-0.29175000000000001</c:v>
                </c:pt>
                <c:pt idx="74131">
                  <c:v>-0.29227799999999998</c:v>
                </c:pt>
                <c:pt idx="74132">
                  <c:v>-0.29273100000000002</c:v>
                </c:pt>
                <c:pt idx="74133">
                  <c:v>-0.293105</c:v>
                </c:pt>
                <c:pt idx="74134">
                  <c:v>-0.29340100000000002</c:v>
                </c:pt>
                <c:pt idx="74135">
                  <c:v>-0.29362199999999999</c:v>
                </c:pt>
                <c:pt idx="74136">
                  <c:v>-0.29376799999999997</c:v>
                </c:pt>
                <c:pt idx="74137">
                  <c:v>-0.29384399999999999</c:v>
                </c:pt>
                <c:pt idx="74138">
                  <c:v>-0.29385499999999998</c:v>
                </c:pt>
                <c:pt idx="74139">
                  <c:v>-0.29380299999999998</c:v>
                </c:pt>
                <c:pt idx="74140">
                  <c:v>-0.293688</c:v>
                </c:pt>
                <c:pt idx="74141">
                  <c:v>-0.29350700000000002</c:v>
                </c:pt>
                <c:pt idx="74142">
                  <c:v>-0.29326000000000002</c:v>
                </c:pt>
                <c:pt idx="74143">
                  <c:v>-0.29294700000000001</c:v>
                </c:pt>
                <c:pt idx="74144">
                  <c:v>-0.292574</c:v>
                </c:pt>
                <c:pt idx="74145">
                  <c:v>-0.29214899999999999</c:v>
                </c:pt>
                <c:pt idx="74146">
                  <c:v>-0.29167900000000002</c:v>
                </c:pt>
                <c:pt idx="74147">
                  <c:v>-0.29116599999999998</c:v>
                </c:pt>
                <c:pt idx="74148">
                  <c:v>-0.29060599999999998</c:v>
                </c:pt>
                <c:pt idx="74149">
                  <c:v>-0.28999799999999998</c:v>
                </c:pt>
                <c:pt idx="74150">
                  <c:v>-0.28933900000000001</c:v>
                </c:pt>
                <c:pt idx="74151">
                  <c:v>-0.28862199999999999</c:v>
                </c:pt>
                <c:pt idx="74152">
                  <c:v>-0.28784399999999999</c:v>
                </c:pt>
                <c:pt idx="74153">
                  <c:v>-0.28700199999999998</c:v>
                </c:pt>
                <c:pt idx="74154">
                  <c:v>-0.28609899999999999</c:v>
                </c:pt>
                <c:pt idx="74155">
                  <c:v>-0.28513699999999997</c:v>
                </c:pt>
                <c:pt idx="74156">
                  <c:v>-0.28412399999999999</c:v>
                </c:pt>
                <c:pt idx="74157">
                  <c:v>-0.28306999999999999</c:v>
                </c:pt>
                <c:pt idx="74158">
                  <c:v>-0.28198000000000001</c:v>
                </c:pt>
                <c:pt idx="74159">
                  <c:v>-0.28085199999999999</c:v>
                </c:pt>
                <c:pt idx="74160">
                  <c:v>-0.27967700000000001</c:v>
                </c:pt>
                <c:pt idx="74161">
                  <c:v>-0.27845399999999998</c:v>
                </c:pt>
                <c:pt idx="74162">
                  <c:v>-0.27719300000000002</c:v>
                </c:pt>
                <c:pt idx="74163">
                  <c:v>-0.27590399999999998</c:v>
                </c:pt>
                <c:pt idx="74164">
                  <c:v>-0.27459099999999997</c:v>
                </c:pt>
                <c:pt idx="74165">
                  <c:v>-0.273258</c:v>
                </c:pt>
                <c:pt idx="74166">
                  <c:v>-0.27191100000000001</c:v>
                </c:pt>
                <c:pt idx="74167">
                  <c:v>-0.27055000000000001</c:v>
                </c:pt>
                <c:pt idx="74168">
                  <c:v>-0.269173</c:v>
                </c:pt>
                <c:pt idx="74169">
                  <c:v>-0.26777499999999999</c:v>
                </c:pt>
                <c:pt idx="74170">
                  <c:v>-0.26635300000000001</c:v>
                </c:pt>
                <c:pt idx="74171">
                  <c:v>-0.26490799999999998</c:v>
                </c:pt>
                <c:pt idx="74172">
                  <c:v>-0.26343899999999998</c:v>
                </c:pt>
                <c:pt idx="74173">
                  <c:v>-0.26194600000000001</c:v>
                </c:pt>
                <c:pt idx="74174">
                  <c:v>-0.26042900000000002</c:v>
                </c:pt>
                <c:pt idx="74175">
                  <c:v>-0.25889099999999998</c:v>
                </c:pt>
                <c:pt idx="74176">
                  <c:v>-0.25733</c:v>
                </c:pt>
                <c:pt idx="74177">
                  <c:v>-0.255745</c:v>
                </c:pt>
                <c:pt idx="74178">
                  <c:v>-0.25413999999999998</c:v>
                </c:pt>
                <c:pt idx="74179">
                  <c:v>-0.252521</c:v>
                </c:pt>
                <c:pt idx="74180">
                  <c:v>-0.25088700000000003</c:v>
                </c:pt>
                <c:pt idx="74181">
                  <c:v>-0.24923799999999999</c:v>
                </c:pt>
                <c:pt idx="74182">
                  <c:v>-0.24757599999999999</c:v>
                </c:pt>
                <c:pt idx="74183">
                  <c:v>-0.24589900000000001</c:v>
                </c:pt>
                <c:pt idx="74184">
                  <c:v>-0.244202</c:v>
                </c:pt>
                <c:pt idx="74185">
                  <c:v>-0.24248700000000001</c:v>
                </c:pt>
                <c:pt idx="74186">
                  <c:v>-0.240757</c:v>
                </c:pt>
                <c:pt idx="74187">
                  <c:v>-0.239012</c:v>
                </c:pt>
                <c:pt idx="74188">
                  <c:v>-0.23724600000000001</c:v>
                </c:pt>
                <c:pt idx="74189">
                  <c:v>-0.235458</c:v>
                </c:pt>
                <c:pt idx="74190">
                  <c:v>-0.233652</c:v>
                </c:pt>
                <c:pt idx="74191">
                  <c:v>-0.23183200000000001</c:v>
                </c:pt>
                <c:pt idx="74192">
                  <c:v>-0.22999600000000001</c:v>
                </c:pt>
                <c:pt idx="74193">
                  <c:v>-0.22814599999999999</c:v>
                </c:pt>
                <c:pt idx="74194">
                  <c:v>-0.22628499999999999</c:v>
                </c:pt>
                <c:pt idx="74195">
                  <c:v>-0.224415</c:v>
                </c:pt>
                <c:pt idx="74196">
                  <c:v>-0.22253700000000001</c:v>
                </c:pt>
                <c:pt idx="74197">
                  <c:v>-0.22065199999999999</c:v>
                </c:pt>
                <c:pt idx="74198">
                  <c:v>-0.21876100000000001</c:v>
                </c:pt>
                <c:pt idx="74199">
                  <c:v>-0.216863</c:v>
                </c:pt>
                <c:pt idx="74200">
                  <c:v>-0.21495500000000001</c:v>
                </c:pt>
                <c:pt idx="74201">
                  <c:v>-0.213035</c:v>
                </c:pt>
                <c:pt idx="74202">
                  <c:v>-0.21110300000000001</c:v>
                </c:pt>
                <c:pt idx="74203">
                  <c:v>-0.20916100000000001</c:v>
                </c:pt>
                <c:pt idx="74204">
                  <c:v>-0.20721000000000001</c:v>
                </c:pt>
                <c:pt idx="74205">
                  <c:v>-0.20524899999999999</c:v>
                </c:pt>
                <c:pt idx="74206">
                  <c:v>-0.20327700000000001</c:v>
                </c:pt>
                <c:pt idx="74207">
                  <c:v>-0.201292</c:v>
                </c:pt>
                <c:pt idx="74208">
                  <c:v>-0.199292</c:v>
                </c:pt>
                <c:pt idx="74209">
                  <c:v>-0.19727600000000001</c:v>
                </c:pt>
                <c:pt idx="74210">
                  <c:v>-0.195245</c:v>
                </c:pt>
                <c:pt idx="74211">
                  <c:v>-0.19320000000000001</c:v>
                </c:pt>
                <c:pt idx="74212">
                  <c:v>-0.191137</c:v>
                </c:pt>
                <c:pt idx="74213">
                  <c:v>-0.189057</c:v>
                </c:pt>
                <c:pt idx="74214">
                  <c:v>-0.18695800000000001</c:v>
                </c:pt>
                <c:pt idx="74215">
                  <c:v>-0.184839</c:v>
                </c:pt>
                <c:pt idx="74216">
                  <c:v>-0.182701</c:v>
                </c:pt>
                <c:pt idx="74217">
                  <c:v>-0.18054200000000001</c:v>
                </c:pt>
                <c:pt idx="74218">
                  <c:v>-0.17836099999999999</c:v>
                </c:pt>
                <c:pt idx="74219">
                  <c:v>-0.176153</c:v>
                </c:pt>
                <c:pt idx="74220">
                  <c:v>-0.17391400000000001</c:v>
                </c:pt>
                <c:pt idx="74221">
                  <c:v>-0.171648</c:v>
                </c:pt>
                <c:pt idx="74222">
                  <c:v>-0.16936499999999999</c:v>
                </c:pt>
                <c:pt idx="74223">
                  <c:v>-0.167072</c:v>
                </c:pt>
                <c:pt idx="74224">
                  <c:v>-0.164772</c:v>
                </c:pt>
                <c:pt idx="74225">
                  <c:v>-0.162462</c:v>
                </c:pt>
                <c:pt idx="74226">
                  <c:v>-0.160139</c:v>
                </c:pt>
                <c:pt idx="74227">
                  <c:v>-0.157802</c:v>
                </c:pt>
                <c:pt idx="74228">
                  <c:v>-0.15545300000000001</c:v>
                </c:pt>
                <c:pt idx="74229">
                  <c:v>-0.15309300000000001</c:v>
                </c:pt>
                <c:pt idx="74230">
                  <c:v>-0.150724</c:v>
                </c:pt>
                <c:pt idx="74231">
                  <c:v>-0.14835200000000001</c:v>
                </c:pt>
                <c:pt idx="74232">
                  <c:v>-0.14598</c:v>
                </c:pt>
                <c:pt idx="74233">
                  <c:v>-0.14360400000000001</c:v>
                </c:pt>
                <c:pt idx="74234">
                  <c:v>-0.14122599999999999</c:v>
                </c:pt>
                <c:pt idx="74235">
                  <c:v>-0.138844</c:v>
                </c:pt>
                <c:pt idx="74236">
                  <c:v>-0.136458</c:v>
                </c:pt>
                <c:pt idx="74237">
                  <c:v>-0.13406599999999999</c:v>
                </c:pt>
                <c:pt idx="74238">
                  <c:v>-0.13167400000000001</c:v>
                </c:pt>
                <c:pt idx="74239">
                  <c:v>-0.12928300000000001</c:v>
                </c:pt>
                <c:pt idx="74240">
                  <c:v>-0.12689600000000001</c:v>
                </c:pt>
                <c:pt idx="74241">
                  <c:v>-0.124516</c:v>
                </c:pt>
                <c:pt idx="74242">
                  <c:v>-0.12214700000000001</c:v>
                </c:pt>
                <c:pt idx="74243">
                  <c:v>-0.11978900000000001</c:v>
                </c:pt>
                <c:pt idx="74244">
                  <c:v>-0.11744</c:v>
                </c:pt>
                <c:pt idx="74245">
                  <c:v>-0.115105</c:v>
                </c:pt>
                <c:pt idx="74246">
                  <c:v>-0.11279</c:v>
                </c:pt>
                <c:pt idx="74247">
                  <c:v>-0.110498</c:v>
                </c:pt>
                <c:pt idx="74248">
                  <c:v>-0.108234</c:v>
                </c:pt>
                <c:pt idx="74249">
                  <c:v>-0.10599699999999999</c:v>
                </c:pt>
                <c:pt idx="74250">
                  <c:v>-0.10378999999999999</c:v>
                </c:pt>
                <c:pt idx="74251">
                  <c:v>-0.101616</c:v>
                </c:pt>
                <c:pt idx="74252">
                  <c:v>-9.9476700000000001E-2</c:v>
                </c:pt>
                <c:pt idx="74253">
                  <c:v>-9.7372200000000006E-2</c:v>
                </c:pt>
                <c:pt idx="74254">
                  <c:v>-9.5304100000000003E-2</c:v>
                </c:pt>
                <c:pt idx="74255">
                  <c:v>-9.3276899999999996E-2</c:v>
                </c:pt>
                <c:pt idx="74256">
                  <c:v>-9.1294100000000003E-2</c:v>
                </c:pt>
                <c:pt idx="74257">
                  <c:v>-8.9353799999999997E-2</c:v>
                </c:pt>
                <c:pt idx="74258">
                  <c:v>-8.7453799999999998E-2</c:v>
                </c:pt>
                <c:pt idx="74259">
                  <c:v>-8.55963E-2</c:v>
                </c:pt>
                <c:pt idx="74260">
                  <c:v>-8.3786700000000006E-2</c:v>
                </c:pt>
                <c:pt idx="74261">
                  <c:v>-8.2028000000000004E-2</c:v>
                </c:pt>
                <c:pt idx="74262">
                  <c:v>-8.0321500000000004E-2</c:v>
                </c:pt>
                <c:pt idx="74263">
                  <c:v>-7.8667200000000007E-2</c:v>
                </c:pt>
                <c:pt idx="74264">
                  <c:v>-7.7064599999999997E-2</c:v>
                </c:pt>
                <c:pt idx="74265">
                  <c:v>-7.5514800000000007E-2</c:v>
                </c:pt>
                <c:pt idx="74266">
                  <c:v>-7.4021600000000007E-2</c:v>
                </c:pt>
                <c:pt idx="74267">
                  <c:v>-7.2589399999999998E-2</c:v>
                </c:pt>
                <c:pt idx="74268">
                  <c:v>-7.1222300000000002E-2</c:v>
                </c:pt>
                <c:pt idx="74269">
                  <c:v>-6.9922499999999999E-2</c:v>
                </c:pt>
                <c:pt idx="74270">
                  <c:v>-6.8690000000000001E-2</c:v>
                </c:pt>
                <c:pt idx="74271">
                  <c:v>-6.7524899999999999E-2</c:v>
                </c:pt>
                <c:pt idx="74272">
                  <c:v>-6.6429799999999997E-2</c:v>
                </c:pt>
                <c:pt idx="74273">
                  <c:v>-6.5408599999999997E-2</c:v>
                </c:pt>
                <c:pt idx="74274">
                  <c:v>-6.4463300000000001E-2</c:v>
                </c:pt>
                <c:pt idx="74275">
                  <c:v>-6.3594899999999996E-2</c:v>
                </c:pt>
                <c:pt idx="74276">
                  <c:v>-6.2804499999999999E-2</c:v>
                </c:pt>
                <c:pt idx="74277">
                  <c:v>-6.2092399999999999E-2</c:v>
                </c:pt>
                <c:pt idx="74278">
                  <c:v>-6.1459899999999998E-2</c:v>
                </c:pt>
                <c:pt idx="74279">
                  <c:v>-6.0910600000000002E-2</c:v>
                </c:pt>
                <c:pt idx="74280">
                  <c:v>-6.0447099999999997E-2</c:v>
                </c:pt>
                <c:pt idx="74281">
                  <c:v>-6.0071199999999998E-2</c:v>
                </c:pt>
                <c:pt idx="74282">
                  <c:v>-5.9785499999999998E-2</c:v>
                </c:pt>
                <c:pt idx="74283">
                  <c:v>-5.9592199999999998E-2</c:v>
                </c:pt>
                <c:pt idx="74284">
                  <c:v>-5.9488699999999999E-2</c:v>
                </c:pt>
                <c:pt idx="74285">
                  <c:v>-5.9469599999999997E-2</c:v>
                </c:pt>
                <c:pt idx="74286">
                  <c:v>-5.9535400000000002E-2</c:v>
                </c:pt>
                <c:pt idx="74287">
                  <c:v>-5.9690100000000003E-2</c:v>
                </c:pt>
                <c:pt idx="74288">
                  <c:v>-5.9935599999999999E-2</c:v>
                </c:pt>
                <c:pt idx="74289">
                  <c:v>-6.0273100000000003E-2</c:v>
                </c:pt>
                <c:pt idx="74290">
                  <c:v>-6.0705099999999998E-2</c:v>
                </c:pt>
                <c:pt idx="74291">
                  <c:v>-6.1233900000000001E-2</c:v>
                </c:pt>
                <c:pt idx="74292">
                  <c:v>-6.1862500000000001E-2</c:v>
                </c:pt>
                <c:pt idx="74293">
                  <c:v>-6.2593399999999993E-2</c:v>
                </c:pt>
                <c:pt idx="74294">
                  <c:v>-6.3425300000000004E-2</c:v>
                </c:pt>
                <c:pt idx="74295">
                  <c:v>-6.4354400000000006E-2</c:v>
                </c:pt>
                <c:pt idx="74296">
                  <c:v>-6.5379599999999996E-2</c:v>
                </c:pt>
                <c:pt idx="74297">
                  <c:v>-6.65052E-2</c:v>
                </c:pt>
                <c:pt idx="74298">
                  <c:v>-6.7738699999999999E-2</c:v>
                </c:pt>
                <c:pt idx="74299">
                  <c:v>-6.9085400000000005E-2</c:v>
                </c:pt>
                <c:pt idx="74300">
                  <c:v>-7.0544700000000002E-2</c:v>
                </c:pt>
                <c:pt idx="74301">
                  <c:v>-7.2112999999999997E-2</c:v>
                </c:pt>
                <c:pt idx="74302">
                  <c:v>-7.3787699999999998E-2</c:v>
                </c:pt>
                <c:pt idx="74303">
                  <c:v>-7.5569300000000006E-2</c:v>
                </c:pt>
                <c:pt idx="74304">
                  <c:v>-7.7459200000000006E-2</c:v>
                </c:pt>
                <c:pt idx="74305">
                  <c:v>-7.9454499999999997E-2</c:v>
                </c:pt>
                <c:pt idx="74306">
                  <c:v>-8.1551700000000005E-2</c:v>
                </c:pt>
                <c:pt idx="74307">
                  <c:v>-8.3751800000000001E-2</c:v>
                </c:pt>
                <c:pt idx="74308">
                  <c:v>-8.6055699999999999E-2</c:v>
                </c:pt>
                <c:pt idx="74309">
                  <c:v>-8.8461899999999996E-2</c:v>
                </c:pt>
                <c:pt idx="74310">
                  <c:v>-9.0969099999999997E-2</c:v>
                </c:pt>
                <c:pt idx="74311">
                  <c:v>-9.3575400000000003E-2</c:v>
                </c:pt>
                <c:pt idx="74312">
                  <c:v>-9.6275700000000006E-2</c:v>
                </c:pt>
                <c:pt idx="74313">
                  <c:v>-9.9066399999999999E-2</c:v>
                </c:pt>
                <c:pt idx="74314">
                  <c:v>-0.101948</c:v>
                </c:pt>
                <c:pt idx="74315">
                  <c:v>-0.10490099999999999</c:v>
                </c:pt>
                <c:pt idx="74316">
                  <c:v>-0.107888</c:v>
                </c:pt>
                <c:pt idx="74317">
                  <c:v>-0.110927</c:v>
                </c:pt>
                <c:pt idx="74318">
                  <c:v>-0.11405700000000001</c:v>
                </c:pt>
                <c:pt idx="74319">
                  <c:v>-0.117268</c:v>
                </c:pt>
                <c:pt idx="74320">
                  <c:v>-0.120543</c:v>
                </c:pt>
                <c:pt idx="74321">
                  <c:v>-0.12389</c:v>
                </c:pt>
                <c:pt idx="74322">
                  <c:v>-0.12731899999999999</c:v>
                </c:pt>
                <c:pt idx="74323">
                  <c:v>-0.130826</c:v>
                </c:pt>
                <c:pt idx="74324">
                  <c:v>-0.134408</c:v>
                </c:pt>
                <c:pt idx="74325">
                  <c:v>-0.13806199999999999</c:v>
                </c:pt>
                <c:pt idx="74326">
                  <c:v>-0.14178399999999999</c:v>
                </c:pt>
                <c:pt idx="74327">
                  <c:v>-0.14557100000000001</c:v>
                </c:pt>
                <c:pt idx="74328">
                  <c:v>-0.149426</c:v>
                </c:pt>
                <c:pt idx="74329">
                  <c:v>-0.15334600000000001</c:v>
                </c:pt>
                <c:pt idx="74330">
                  <c:v>-0.15733</c:v>
                </c:pt>
                <c:pt idx="74331">
                  <c:v>-0.16137299999999999</c:v>
                </c:pt>
                <c:pt idx="74332">
                  <c:v>-0.16547400000000001</c:v>
                </c:pt>
                <c:pt idx="74333">
                  <c:v>-0.16963300000000001</c:v>
                </c:pt>
                <c:pt idx="74334">
                  <c:v>-0.173849</c:v>
                </c:pt>
                <c:pt idx="74335">
                  <c:v>-0.178119</c:v>
                </c:pt>
                <c:pt idx="74336">
                  <c:v>-0.18243500000000001</c:v>
                </c:pt>
                <c:pt idx="74337">
                  <c:v>-0.18678900000000001</c:v>
                </c:pt>
                <c:pt idx="74338">
                  <c:v>-0.19117400000000001</c:v>
                </c:pt>
                <c:pt idx="74339">
                  <c:v>-0.19558500000000001</c:v>
                </c:pt>
                <c:pt idx="74340">
                  <c:v>-0.20002</c:v>
                </c:pt>
                <c:pt idx="74341">
                  <c:v>-0.20447299999999999</c:v>
                </c:pt>
                <c:pt idx="74342">
                  <c:v>-0.20893999999999999</c:v>
                </c:pt>
                <c:pt idx="74343">
                  <c:v>-0.213418</c:v>
                </c:pt>
                <c:pt idx="74344">
                  <c:v>-0.21790000000000001</c:v>
                </c:pt>
                <c:pt idx="74345">
                  <c:v>-0.222382</c:v>
                </c:pt>
                <c:pt idx="74346">
                  <c:v>-0.22685900000000001</c:v>
                </c:pt>
                <c:pt idx="74347">
                  <c:v>-0.231325</c:v>
                </c:pt>
                <c:pt idx="74348">
                  <c:v>-0.23577500000000001</c:v>
                </c:pt>
                <c:pt idx="74349">
                  <c:v>-0.240207</c:v>
                </c:pt>
                <c:pt idx="74350">
                  <c:v>-0.244618</c:v>
                </c:pt>
                <c:pt idx="74351">
                  <c:v>-0.249005</c:v>
                </c:pt>
                <c:pt idx="74352">
                  <c:v>-0.25336799999999998</c:v>
                </c:pt>
                <c:pt idx="74353">
                  <c:v>-0.25770199999999999</c:v>
                </c:pt>
                <c:pt idx="74354">
                  <c:v>-0.26200400000000001</c:v>
                </c:pt>
                <c:pt idx="74355">
                  <c:v>-0.26627000000000001</c:v>
                </c:pt>
                <c:pt idx="74356">
                  <c:v>-0.27049600000000001</c:v>
                </c:pt>
                <c:pt idx="74357">
                  <c:v>-0.27467799999999998</c:v>
                </c:pt>
                <c:pt idx="74358">
                  <c:v>-0.27881</c:v>
                </c:pt>
                <c:pt idx="74359">
                  <c:v>-0.28288600000000003</c:v>
                </c:pt>
                <c:pt idx="74360">
                  <c:v>-0.28689999999999999</c:v>
                </c:pt>
                <c:pt idx="74361">
                  <c:v>-0.290848</c:v>
                </c:pt>
                <c:pt idx="74362">
                  <c:v>-0.29472599999999999</c:v>
                </c:pt>
                <c:pt idx="74363">
                  <c:v>-0.29852899999999999</c:v>
                </c:pt>
                <c:pt idx="74364">
                  <c:v>-0.30225099999999999</c:v>
                </c:pt>
                <c:pt idx="74365">
                  <c:v>-0.30588599999999999</c:v>
                </c:pt>
                <c:pt idx="74366">
                  <c:v>-0.30942599999999998</c:v>
                </c:pt>
                <c:pt idx="74367">
                  <c:v>-0.31286700000000001</c:v>
                </c:pt>
                <c:pt idx="74368">
                  <c:v>-0.31620500000000001</c:v>
                </c:pt>
                <c:pt idx="74369">
                  <c:v>-0.319436</c:v>
                </c:pt>
                <c:pt idx="74370">
                  <c:v>-0.32256000000000001</c:v>
                </c:pt>
                <c:pt idx="74371">
                  <c:v>-0.32557700000000001</c:v>
                </c:pt>
                <c:pt idx="74372">
                  <c:v>-0.32848699999999997</c:v>
                </c:pt>
                <c:pt idx="74373">
                  <c:v>-0.33128800000000003</c:v>
                </c:pt>
                <c:pt idx="74374">
                  <c:v>-0.333978</c:v>
                </c:pt>
                <c:pt idx="74375">
                  <c:v>-0.33655499999999999</c:v>
                </c:pt>
                <c:pt idx="74376">
                  <c:v>-0.33901799999999999</c:v>
                </c:pt>
                <c:pt idx="74377">
                  <c:v>-0.34136300000000003</c:v>
                </c:pt>
                <c:pt idx="74378">
                  <c:v>-0.343584</c:v>
                </c:pt>
                <c:pt idx="74379">
                  <c:v>-0.34567999999999999</c:v>
                </c:pt>
                <c:pt idx="74380">
                  <c:v>-0.34765000000000001</c:v>
                </c:pt>
                <c:pt idx="74381">
                  <c:v>-0.349491</c:v>
                </c:pt>
                <c:pt idx="74382">
                  <c:v>-0.35119499999999998</c:v>
                </c:pt>
                <c:pt idx="74383">
                  <c:v>-0.35275299999999998</c:v>
                </c:pt>
                <c:pt idx="74384">
                  <c:v>-0.35416199999999998</c:v>
                </c:pt>
                <c:pt idx="74385">
                  <c:v>-0.35542000000000001</c:v>
                </c:pt>
                <c:pt idx="74386">
                  <c:v>-0.35652699999999998</c:v>
                </c:pt>
                <c:pt idx="74387">
                  <c:v>-0.35748099999999999</c:v>
                </c:pt>
                <c:pt idx="74388">
                  <c:v>-0.35828199999999999</c:v>
                </c:pt>
                <c:pt idx="74389">
                  <c:v>-0.35892400000000002</c:v>
                </c:pt>
                <c:pt idx="74390">
                  <c:v>-0.35940100000000003</c:v>
                </c:pt>
                <c:pt idx="74391">
                  <c:v>-0.35970800000000003</c:v>
                </c:pt>
                <c:pt idx="74392">
                  <c:v>-0.35985099999999998</c:v>
                </c:pt>
                <c:pt idx="74393">
                  <c:v>-0.35983900000000002</c:v>
                </c:pt>
                <c:pt idx="74394">
                  <c:v>-0.359676</c:v>
                </c:pt>
                <c:pt idx="74395">
                  <c:v>-0.35936200000000001</c:v>
                </c:pt>
                <c:pt idx="74396">
                  <c:v>-0.35889300000000002</c:v>
                </c:pt>
                <c:pt idx="74397">
                  <c:v>-0.35826799999999998</c:v>
                </c:pt>
                <c:pt idx="74398">
                  <c:v>-0.35748400000000002</c:v>
                </c:pt>
                <c:pt idx="74399">
                  <c:v>-0.35653899999999999</c:v>
                </c:pt>
                <c:pt idx="74400">
                  <c:v>-0.355431</c:v>
                </c:pt>
                <c:pt idx="74401">
                  <c:v>-0.35416399999999998</c:v>
                </c:pt>
                <c:pt idx="74402">
                  <c:v>-0.352742</c:v>
                </c:pt>
                <c:pt idx="74403">
                  <c:v>-0.35116900000000001</c:v>
                </c:pt>
                <c:pt idx="74404">
                  <c:v>-0.34945100000000001</c:v>
                </c:pt>
                <c:pt idx="74405">
                  <c:v>-0.34758699999999998</c:v>
                </c:pt>
                <c:pt idx="74406">
                  <c:v>-0.345578</c:v>
                </c:pt>
                <c:pt idx="74407">
                  <c:v>-0.34342899999999998</c:v>
                </c:pt>
                <c:pt idx="74408">
                  <c:v>-0.341144</c:v>
                </c:pt>
                <c:pt idx="74409">
                  <c:v>-0.33870299999999998</c:v>
                </c:pt>
                <c:pt idx="74410">
                  <c:v>-0.33608900000000003</c:v>
                </c:pt>
                <c:pt idx="74411">
                  <c:v>-0.33331899999999998</c:v>
                </c:pt>
                <c:pt idx="74412">
                  <c:v>-0.33041100000000001</c:v>
                </c:pt>
                <c:pt idx="74413">
                  <c:v>-0.32735700000000001</c:v>
                </c:pt>
                <c:pt idx="74414">
                  <c:v>-0.324154</c:v>
                </c:pt>
                <c:pt idx="74415">
                  <c:v>-0.32080999999999998</c:v>
                </c:pt>
                <c:pt idx="74416">
                  <c:v>-0.31733</c:v>
                </c:pt>
                <c:pt idx="74417">
                  <c:v>-0.31371599999999999</c:v>
                </c:pt>
                <c:pt idx="74418">
                  <c:v>-0.309971</c:v>
                </c:pt>
                <c:pt idx="74419">
                  <c:v>-0.30609399999999998</c:v>
                </c:pt>
                <c:pt idx="74420">
                  <c:v>-0.30208699999999999</c:v>
                </c:pt>
                <c:pt idx="74421">
                  <c:v>-0.29795199999999999</c:v>
                </c:pt>
                <c:pt idx="74422">
                  <c:v>-0.29369600000000001</c:v>
                </c:pt>
                <c:pt idx="74423">
                  <c:v>-0.28932400000000003</c:v>
                </c:pt>
                <c:pt idx="74424">
                  <c:v>-0.28484500000000001</c:v>
                </c:pt>
                <c:pt idx="74425">
                  <c:v>-0.28026400000000001</c:v>
                </c:pt>
                <c:pt idx="74426">
                  <c:v>-0.27558700000000003</c:v>
                </c:pt>
                <c:pt idx="74427">
                  <c:v>-0.270816</c:v>
                </c:pt>
                <c:pt idx="74428">
                  <c:v>-0.265959</c:v>
                </c:pt>
                <c:pt idx="74429">
                  <c:v>-0.26102300000000001</c:v>
                </c:pt>
                <c:pt idx="74430">
                  <c:v>-0.25601000000000002</c:v>
                </c:pt>
                <c:pt idx="74431">
                  <c:v>-0.25092100000000001</c:v>
                </c:pt>
                <c:pt idx="74432">
                  <c:v>-0.24576200000000001</c:v>
                </c:pt>
                <c:pt idx="74433">
                  <c:v>-0.240538</c:v>
                </c:pt>
                <c:pt idx="74434">
                  <c:v>-0.23525599999999999</c:v>
                </c:pt>
                <c:pt idx="74435">
                  <c:v>-0.22991700000000001</c:v>
                </c:pt>
                <c:pt idx="74436">
                  <c:v>-0.224524</c:v>
                </c:pt>
                <c:pt idx="74437">
                  <c:v>-0.21908</c:v>
                </c:pt>
                <c:pt idx="74438">
                  <c:v>-0.213588</c:v>
                </c:pt>
                <c:pt idx="74439">
                  <c:v>-0.20805499999999999</c:v>
                </c:pt>
                <c:pt idx="74440">
                  <c:v>-0.20247200000000001</c:v>
                </c:pt>
                <c:pt idx="74441">
                  <c:v>-0.196823</c:v>
                </c:pt>
                <c:pt idx="74442">
                  <c:v>-0.19112100000000001</c:v>
                </c:pt>
                <c:pt idx="74443">
                  <c:v>-0.185395</c:v>
                </c:pt>
                <c:pt idx="74444">
                  <c:v>-0.179647</c:v>
                </c:pt>
                <c:pt idx="74445">
                  <c:v>-0.173873</c:v>
                </c:pt>
                <c:pt idx="74446">
                  <c:v>-0.16808400000000001</c:v>
                </c:pt>
                <c:pt idx="74447">
                  <c:v>-0.16228999999999999</c:v>
                </c:pt>
                <c:pt idx="74448">
                  <c:v>-0.156498</c:v>
                </c:pt>
                <c:pt idx="74449">
                  <c:v>-0.15071100000000001</c:v>
                </c:pt>
                <c:pt idx="74450">
                  <c:v>-0.14493300000000001</c:v>
                </c:pt>
                <c:pt idx="74451">
                  <c:v>-0.13916799999999999</c:v>
                </c:pt>
                <c:pt idx="74452">
                  <c:v>-0.13342100000000001</c:v>
                </c:pt>
                <c:pt idx="74453">
                  <c:v>-0.12769800000000001</c:v>
                </c:pt>
                <c:pt idx="74454">
                  <c:v>-0.122004</c:v>
                </c:pt>
                <c:pt idx="74455">
                  <c:v>-0.116345</c:v>
                </c:pt>
                <c:pt idx="74456">
                  <c:v>-0.110724</c:v>
                </c:pt>
                <c:pt idx="74457">
                  <c:v>-0.10514999999999999</c:v>
                </c:pt>
                <c:pt idx="74458">
                  <c:v>-9.9628800000000003E-2</c:v>
                </c:pt>
                <c:pt idx="74459">
                  <c:v>-9.4164100000000001E-2</c:v>
                </c:pt>
                <c:pt idx="74460">
                  <c:v>-8.8760400000000003E-2</c:v>
                </c:pt>
                <c:pt idx="74461">
                  <c:v>-8.3421599999999999E-2</c:v>
                </c:pt>
                <c:pt idx="74462">
                  <c:v>-7.8151300000000007E-2</c:v>
                </c:pt>
                <c:pt idx="74463">
                  <c:v>-7.2953799999999999E-2</c:v>
                </c:pt>
                <c:pt idx="74464">
                  <c:v>-6.7833099999999993E-2</c:v>
                </c:pt>
                <c:pt idx="74465">
                  <c:v>-6.2793199999999993E-2</c:v>
                </c:pt>
                <c:pt idx="74466">
                  <c:v>-5.7837300000000001E-2</c:v>
                </c:pt>
                <c:pt idx="74467">
                  <c:v>-5.2968800000000003E-2</c:v>
                </c:pt>
                <c:pt idx="74468">
                  <c:v>-4.8191199999999997E-2</c:v>
                </c:pt>
                <c:pt idx="74469">
                  <c:v>-4.3506400000000001E-2</c:v>
                </c:pt>
                <c:pt idx="74470">
                  <c:v>-3.8915999999999999E-2</c:v>
                </c:pt>
                <c:pt idx="74471">
                  <c:v>-3.4423299999999997E-2</c:v>
                </c:pt>
                <c:pt idx="74472">
                  <c:v>-3.00313E-2</c:v>
                </c:pt>
                <c:pt idx="74473">
                  <c:v>-2.5744E-2</c:v>
                </c:pt>
                <c:pt idx="74474">
                  <c:v>-2.1565899999999999E-2</c:v>
                </c:pt>
                <c:pt idx="74475">
                  <c:v>-1.7499899999999999E-2</c:v>
                </c:pt>
                <c:pt idx="74476">
                  <c:v>-1.3547200000000001E-2</c:v>
                </c:pt>
                <c:pt idx="74477" formatCode="0.00E+00">
                  <c:v>-9.7091399999999998E-3</c:v>
                </c:pt>
                <c:pt idx="74478" formatCode="0.00E+00">
                  <c:v>-5.9880000000000003E-3</c:v>
                </c:pt>
                <c:pt idx="74479" formatCode="0.00E+00">
                  <c:v>-2.3864099999999998E-3</c:v>
                </c:pt>
                <c:pt idx="74480" formatCode="0.00E+00">
                  <c:v>1.0929399999999999E-3</c:v>
                </c:pt>
                <c:pt idx="74481" formatCode="0.00E+00">
                  <c:v>4.4478E-3</c:v>
                </c:pt>
                <c:pt idx="74482" formatCode="0.00E+00">
                  <c:v>7.6767900000000002E-3</c:v>
                </c:pt>
                <c:pt idx="74483">
                  <c:v>1.07799E-2</c:v>
                </c:pt>
                <c:pt idx="74484">
                  <c:v>1.3756300000000001E-2</c:v>
                </c:pt>
                <c:pt idx="74485">
                  <c:v>1.6602599999999999E-2</c:v>
                </c:pt>
                <c:pt idx="74486">
                  <c:v>1.9316400000000001E-2</c:v>
                </c:pt>
                <c:pt idx="74487">
                  <c:v>2.1898500000000001E-2</c:v>
                </c:pt>
                <c:pt idx="74488">
                  <c:v>2.4348999999999999E-2</c:v>
                </c:pt>
                <c:pt idx="74489">
                  <c:v>2.6667900000000001E-2</c:v>
                </c:pt>
                <c:pt idx="74490">
                  <c:v>2.8856900000000001E-2</c:v>
                </c:pt>
                <c:pt idx="74491">
                  <c:v>3.09181E-2</c:v>
                </c:pt>
                <c:pt idx="74492">
                  <c:v>3.2852100000000002E-2</c:v>
                </c:pt>
                <c:pt idx="74493">
                  <c:v>3.4658099999999997E-2</c:v>
                </c:pt>
                <c:pt idx="74494">
                  <c:v>3.6333699999999997E-2</c:v>
                </c:pt>
                <c:pt idx="74495">
                  <c:v>3.7876800000000002E-2</c:v>
                </c:pt>
                <c:pt idx="74496">
                  <c:v>3.9286300000000003E-2</c:v>
                </c:pt>
                <c:pt idx="74497">
                  <c:v>4.0560600000000002E-2</c:v>
                </c:pt>
                <c:pt idx="74498">
                  <c:v>4.1698100000000002E-2</c:v>
                </c:pt>
                <c:pt idx="74499">
                  <c:v>4.26997E-2</c:v>
                </c:pt>
                <c:pt idx="74500">
                  <c:v>4.3567700000000001E-2</c:v>
                </c:pt>
                <c:pt idx="74501">
                  <c:v>4.4303299999999997E-2</c:v>
                </c:pt>
                <c:pt idx="74502">
                  <c:v>4.4906700000000001E-2</c:v>
                </c:pt>
                <c:pt idx="74503">
                  <c:v>4.5379000000000003E-2</c:v>
                </c:pt>
                <c:pt idx="74504">
                  <c:v>4.5721400000000002E-2</c:v>
                </c:pt>
                <c:pt idx="74505">
                  <c:v>4.5934599999999999E-2</c:v>
                </c:pt>
                <c:pt idx="74506">
                  <c:v>4.6020800000000001E-2</c:v>
                </c:pt>
                <c:pt idx="74507">
                  <c:v>4.5983700000000002E-2</c:v>
                </c:pt>
                <c:pt idx="74508">
                  <c:v>4.5825600000000001E-2</c:v>
                </c:pt>
                <c:pt idx="74509">
                  <c:v>4.55466E-2</c:v>
                </c:pt>
                <c:pt idx="74510">
                  <c:v>4.5145400000000002E-2</c:v>
                </c:pt>
                <c:pt idx="74511">
                  <c:v>4.4622000000000002E-2</c:v>
                </c:pt>
                <c:pt idx="74512">
                  <c:v>4.3977500000000003E-2</c:v>
                </c:pt>
                <c:pt idx="74513">
                  <c:v>4.3212899999999999E-2</c:v>
                </c:pt>
                <c:pt idx="74514">
                  <c:v>4.2331899999999999E-2</c:v>
                </c:pt>
                <c:pt idx="74515">
                  <c:v>4.13421E-2</c:v>
                </c:pt>
                <c:pt idx="74516">
                  <c:v>4.0250000000000001E-2</c:v>
                </c:pt>
                <c:pt idx="74517">
                  <c:v>3.9056599999999997E-2</c:v>
                </c:pt>
                <c:pt idx="74518">
                  <c:v>3.7758800000000002E-2</c:v>
                </c:pt>
                <c:pt idx="74519">
                  <c:v>3.6354299999999999E-2</c:v>
                </c:pt>
                <c:pt idx="74520">
                  <c:v>3.4845599999999997E-2</c:v>
                </c:pt>
                <c:pt idx="74521">
                  <c:v>3.3238799999999999E-2</c:v>
                </c:pt>
                <c:pt idx="74522">
                  <c:v>3.1538400000000001E-2</c:v>
                </c:pt>
                <c:pt idx="74523">
                  <c:v>2.9745600000000001E-2</c:v>
                </c:pt>
                <c:pt idx="74524">
                  <c:v>2.7861500000000001E-2</c:v>
                </c:pt>
                <c:pt idx="74525">
                  <c:v>2.5888899999999999E-2</c:v>
                </c:pt>
                <c:pt idx="74526">
                  <c:v>2.38307E-2</c:v>
                </c:pt>
                <c:pt idx="74527">
                  <c:v>2.16895E-2</c:v>
                </c:pt>
                <c:pt idx="74528">
                  <c:v>1.9467100000000001E-2</c:v>
                </c:pt>
                <c:pt idx="74529">
                  <c:v>1.7165900000000001E-2</c:v>
                </c:pt>
                <c:pt idx="74530">
                  <c:v>1.4790899999999999E-2</c:v>
                </c:pt>
                <c:pt idx="74531">
                  <c:v>1.2348400000000001E-2</c:v>
                </c:pt>
                <c:pt idx="74532" formatCode="0.00E+00">
                  <c:v>9.8428200000000004E-3</c:v>
                </c:pt>
                <c:pt idx="74533" formatCode="0.00E+00">
                  <c:v>7.2760200000000002E-3</c:v>
                </c:pt>
                <c:pt idx="74534" formatCode="0.00E+00">
                  <c:v>4.6500200000000004E-3</c:v>
                </c:pt>
                <c:pt idx="74535" formatCode="0.00E+00">
                  <c:v>1.9684099999999999E-3</c:v>
                </c:pt>
                <c:pt idx="74536" formatCode="0.00E+00">
                  <c:v>-7.6528999999999996E-4</c:v>
                </c:pt>
                <c:pt idx="74537" formatCode="0.00E+00">
                  <c:v>-3.5482700000000001E-3</c:v>
                </c:pt>
                <c:pt idx="74538" formatCode="0.00E+00">
                  <c:v>-6.3786499999999996E-3</c:v>
                </c:pt>
                <c:pt idx="74539" formatCode="0.00E+00">
                  <c:v>-9.2554999999999998E-3</c:v>
                </c:pt>
                <c:pt idx="74540">
                  <c:v>-1.2177800000000001E-2</c:v>
                </c:pt>
                <c:pt idx="74541">
                  <c:v>-1.5143200000000001E-2</c:v>
                </c:pt>
                <c:pt idx="74542">
                  <c:v>-1.8148899999999999E-2</c:v>
                </c:pt>
                <c:pt idx="74543">
                  <c:v>-2.11936E-2</c:v>
                </c:pt>
                <c:pt idx="74544">
                  <c:v>-2.4276800000000001E-2</c:v>
                </c:pt>
                <c:pt idx="74545">
                  <c:v>-2.7396799999999999E-2</c:v>
                </c:pt>
                <c:pt idx="74546">
                  <c:v>-3.0552599999999999E-2</c:v>
                </c:pt>
                <c:pt idx="74547">
                  <c:v>-3.3745799999999999E-2</c:v>
                </c:pt>
                <c:pt idx="74548">
                  <c:v>-3.6976799999999997E-2</c:v>
                </c:pt>
                <c:pt idx="74549">
                  <c:v>-4.0241300000000001E-2</c:v>
                </c:pt>
                <c:pt idx="74550">
                  <c:v>-4.3534299999999998E-2</c:v>
                </c:pt>
                <c:pt idx="74551">
                  <c:v>-4.6852999999999999E-2</c:v>
                </c:pt>
                <c:pt idx="74552">
                  <c:v>-5.0196200000000003E-2</c:v>
                </c:pt>
                <c:pt idx="74553">
                  <c:v>-5.3561400000000002E-2</c:v>
                </c:pt>
                <c:pt idx="74554">
                  <c:v>-5.6945200000000001E-2</c:v>
                </c:pt>
                <c:pt idx="74555">
                  <c:v>-6.03437E-2</c:v>
                </c:pt>
                <c:pt idx="74556">
                  <c:v>-6.3754000000000005E-2</c:v>
                </c:pt>
                <c:pt idx="74557">
                  <c:v>-6.7174300000000006E-2</c:v>
                </c:pt>
                <c:pt idx="74558">
                  <c:v>-7.0603200000000005E-2</c:v>
                </c:pt>
                <c:pt idx="74559">
                  <c:v>-7.4038800000000002E-2</c:v>
                </c:pt>
                <c:pt idx="74560">
                  <c:v>-7.7479300000000001E-2</c:v>
                </c:pt>
                <c:pt idx="74561">
                  <c:v>-8.0922499999999994E-2</c:v>
                </c:pt>
                <c:pt idx="74562">
                  <c:v>-8.4366099999999999E-2</c:v>
                </c:pt>
                <c:pt idx="74563">
                  <c:v>-8.7805999999999995E-2</c:v>
                </c:pt>
                <c:pt idx="74564">
                  <c:v>-9.1237700000000005E-2</c:v>
                </c:pt>
                <c:pt idx="74565">
                  <c:v>-9.4658900000000004E-2</c:v>
                </c:pt>
                <c:pt idx="74566">
                  <c:v>-9.8070099999999993E-2</c:v>
                </c:pt>
                <c:pt idx="74567">
                  <c:v>-0.10147100000000001</c:v>
                </c:pt>
                <c:pt idx="74568">
                  <c:v>-0.10485899999999999</c:v>
                </c:pt>
                <c:pt idx="74569">
                  <c:v>-0.10823099999999999</c:v>
                </c:pt>
                <c:pt idx="74570">
                  <c:v>-0.11158899999999999</c:v>
                </c:pt>
                <c:pt idx="74571">
                  <c:v>-0.11493100000000001</c:v>
                </c:pt>
                <c:pt idx="74572">
                  <c:v>-0.118258</c:v>
                </c:pt>
                <c:pt idx="74573">
                  <c:v>-0.121569</c:v>
                </c:pt>
                <c:pt idx="74574">
                  <c:v>-0.124864</c:v>
                </c:pt>
                <c:pt idx="74575">
                  <c:v>-0.12814300000000001</c:v>
                </c:pt>
                <c:pt idx="74576">
                  <c:v>-0.131407</c:v>
                </c:pt>
                <c:pt idx="74577">
                  <c:v>-0.134656</c:v>
                </c:pt>
                <c:pt idx="74578">
                  <c:v>-0.13789000000000001</c:v>
                </c:pt>
                <c:pt idx="74579">
                  <c:v>-0.14110900000000001</c:v>
                </c:pt>
                <c:pt idx="74580">
                  <c:v>-0.14430899999999999</c:v>
                </c:pt>
                <c:pt idx="74581">
                  <c:v>-0.14748700000000001</c:v>
                </c:pt>
                <c:pt idx="74582">
                  <c:v>-0.150639</c:v>
                </c:pt>
                <c:pt idx="74583">
                  <c:v>-0.15376200000000001</c:v>
                </c:pt>
                <c:pt idx="74584">
                  <c:v>-0.15685499999999999</c:v>
                </c:pt>
                <c:pt idx="74585">
                  <c:v>-0.15992300000000001</c:v>
                </c:pt>
                <c:pt idx="74586">
                  <c:v>-0.162964</c:v>
                </c:pt>
                <c:pt idx="74587">
                  <c:v>-0.16597400000000001</c:v>
                </c:pt>
                <c:pt idx="74588">
                  <c:v>-0.16894899999999999</c:v>
                </c:pt>
                <c:pt idx="74589">
                  <c:v>-0.17188500000000001</c:v>
                </c:pt>
                <c:pt idx="74590">
                  <c:v>-0.17477999999999999</c:v>
                </c:pt>
                <c:pt idx="74591">
                  <c:v>-0.17763599999999999</c:v>
                </c:pt>
                <c:pt idx="74592">
                  <c:v>-0.180452</c:v>
                </c:pt>
                <c:pt idx="74593">
                  <c:v>-0.183229</c:v>
                </c:pt>
                <c:pt idx="74594">
                  <c:v>-0.18596399999999999</c:v>
                </c:pt>
                <c:pt idx="74595">
                  <c:v>-0.18865599999999999</c:v>
                </c:pt>
                <c:pt idx="74596">
                  <c:v>-0.191304</c:v>
                </c:pt>
                <c:pt idx="74597">
                  <c:v>-0.193908</c:v>
                </c:pt>
                <c:pt idx="74598">
                  <c:v>-0.196466</c:v>
                </c:pt>
                <c:pt idx="74599">
                  <c:v>-0.19897500000000001</c:v>
                </c:pt>
                <c:pt idx="74600">
                  <c:v>-0.201432</c:v>
                </c:pt>
                <c:pt idx="74601">
                  <c:v>-0.20383799999999999</c:v>
                </c:pt>
                <c:pt idx="74602">
                  <c:v>-0.20619299999999999</c:v>
                </c:pt>
                <c:pt idx="74603">
                  <c:v>-0.20849899999999999</c:v>
                </c:pt>
                <c:pt idx="74604">
                  <c:v>-0.210757</c:v>
                </c:pt>
                <c:pt idx="74605">
                  <c:v>-0.21296499999999999</c:v>
                </c:pt>
                <c:pt idx="74606">
                  <c:v>-0.21512400000000001</c:v>
                </c:pt>
                <c:pt idx="74607">
                  <c:v>-0.21723000000000001</c:v>
                </c:pt>
                <c:pt idx="74608">
                  <c:v>-0.219281</c:v>
                </c:pt>
                <c:pt idx="74609">
                  <c:v>-0.221276</c:v>
                </c:pt>
                <c:pt idx="74610">
                  <c:v>-0.22321299999999999</c:v>
                </c:pt>
                <c:pt idx="74611">
                  <c:v>-0.22508600000000001</c:v>
                </c:pt>
                <c:pt idx="74612">
                  <c:v>-0.22689200000000001</c:v>
                </c:pt>
                <c:pt idx="74613">
                  <c:v>-0.228629</c:v>
                </c:pt>
                <c:pt idx="74614">
                  <c:v>-0.230298</c:v>
                </c:pt>
                <c:pt idx="74615">
                  <c:v>-0.2319</c:v>
                </c:pt>
                <c:pt idx="74616">
                  <c:v>-0.23343800000000001</c:v>
                </c:pt>
                <c:pt idx="74617">
                  <c:v>-0.23491100000000001</c:v>
                </c:pt>
                <c:pt idx="74618">
                  <c:v>-0.236314</c:v>
                </c:pt>
                <c:pt idx="74619">
                  <c:v>-0.237647</c:v>
                </c:pt>
                <c:pt idx="74620">
                  <c:v>-0.23890900000000001</c:v>
                </c:pt>
                <c:pt idx="74621">
                  <c:v>-0.240097</c:v>
                </c:pt>
                <c:pt idx="74622">
                  <c:v>-0.24121300000000001</c:v>
                </c:pt>
                <c:pt idx="74623">
                  <c:v>-0.24224899999999999</c:v>
                </c:pt>
                <c:pt idx="74624">
                  <c:v>-0.2432</c:v>
                </c:pt>
                <c:pt idx="74625">
                  <c:v>-0.244065</c:v>
                </c:pt>
                <c:pt idx="74626">
                  <c:v>-0.244842</c:v>
                </c:pt>
                <c:pt idx="74627">
                  <c:v>-0.245534</c:v>
                </c:pt>
                <c:pt idx="74628">
                  <c:v>-0.246141</c:v>
                </c:pt>
                <c:pt idx="74629">
                  <c:v>-0.24666099999999999</c:v>
                </c:pt>
                <c:pt idx="74630">
                  <c:v>-0.24709300000000001</c:v>
                </c:pt>
                <c:pt idx="74631">
                  <c:v>-0.24742900000000001</c:v>
                </c:pt>
                <c:pt idx="74632">
                  <c:v>-0.24765899999999999</c:v>
                </c:pt>
                <c:pt idx="74633">
                  <c:v>-0.247781</c:v>
                </c:pt>
                <c:pt idx="74634">
                  <c:v>-0.24779499999999999</c:v>
                </c:pt>
                <c:pt idx="74635">
                  <c:v>-0.24770700000000001</c:v>
                </c:pt>
                <c:pt idx="74636">
                  <c:v>-0.24751300000000001</c:v>
                </c:pt>
                <c:pt idx="74637">
                  <c:v>-0.24721599999999999</c:v>
                </c:pt>
                <c:pt idx="74638">
                  <c:v>-0.24681700000000001</c:v>
                </c:pt>
                <c:pt idx="74639">
                  <c:v>-0.24631500000000001</c:v>
                </c:pt>
                <c:pt idx="74640">
                  <c:v>-0.24570700000000001</c:v>
                </c:pt>
                <c:pt idx="74641">
                  <c:v>-0.24499000000000001</c:v>
                </c:pt>
                <c:pt idx="74642">
                  <c:v>-0.24416199999999999</c:v>
                </c:pt>
                <c:pt idx="74643">
                  <c:v>-0.243224</c:v>
                </c:pt>
                <c:pt idx="74644">
                  <c:v>-0.242176</c:v>
                </c:pt>
                <c:pt idx="74645">
                  <c:v>-0.24101800000000001</c:v>
                </c:pt>
                <c:pt idx="74646">
                  <c:v>-0.23975199999999999</c:v>
                </c:pt>
                <c:pt idx="74647">
                  <c:v>-0.23838100000000001</c:v>
                </c:pt>
                <c:pt idx="74648">
                  <c:v>-0.23690700000000001</c:v>
                </c:pt>
                <c:pt idx="74649">
                  <c:v>-0.23533100000000001</c:v>
                </c:pt>
                <c:pt idx="74650">
                  <c:v>-0.233652</c:v>
                </c:pt>
                <c:pt idx="74651">
                  <c:v>-0.23186799999999999</c:v>
                </c:pt>
                <c:pt idx="74652">
                  <c:v>-0.22997699999999999</c:v>
                </c:pt>
                <c:pt idx="74653">
                  <c:v>-0.22797700000000001</c:v>
                </c:pt>
                <c:pt idx="74654">
                  <c:v>-0.22586899999999999</c:v>
                </c:pt>
                <c:pt idx="74655">
                  <c:v>-0.22365099999999999</c:v>
                </c:pt>
                <c:pt idx="74656">
                  <c:v>-0.22132099999999999</c:v>
                </c:pt>
                <c:pt idx="74657">
                  <c:v>-0.21887899999999999</c:v>
                </c:pt>
                <c:pt idx="74658">
                  <c:v>-0.21632499999999999</c:v>
                </c:pt>
                <c:pt idx="74659">
                  <c:v>-0.21366399999999999</c:v>
                </c:pt>
                <c:pt idx="74660">
                  <c:v>-0.21090200000000001</c:v>
                </c:pt>
                <c:pt idx="74661">
                  <c:v>-0.208041</c:v>
                </c:pt>
                <c:pt idx="74662">
                  <c:v>-0.20508000000000001</c:v>
                </c:pt>
                <c:pt idx="74663">
                  <c:v>-0.20202000000000001</c:v>
                </c:pt>
                <c:pt idx="74664">
                  <c:v>-0.19885900000000001</c:v>
                </c:pt>
                <c:pt idx="74665">
                  <c:v>-0.195601</c:v>
                </c:pt>
                <c:pt idx="74666">
                  <c:v>-0.192249</c:v>
                </c:pt>
                <c:pt idx="74667">
                  <c:v>-0.188806</c:v>
                </c:pt>
                <c:pt idx="74668">
                  <c:v>-0.185278</c:v>
                </c:pt>
                <c:pt idx="74669">
                  <c:v>-0.181671</c:v>
                </c:pt>
                <c:pt idx="74670">
                  <c:v>-0.17799200000000001</c:v>
                </c:pt>
                <c:pt idx="74671">
                  <c:v>-0.17424300000000001</c:v>
                </c:pt>
                <c:pt idx="74672">
                  <c:v>-0.17042599999999999</c:v>
                </c:pt>
                <c:pt idx="74673">
                  <c:v>-0.166544</c:v>
                </c:pt>
                <c:pt idx="74674">
                  <c:v>-0.162601</c:v>
                </c:pt>
                <c:pt idx="74675">
                  <c:v>-0.15859999999999999</c:v>
                </c:pt>
                <c:pt idx="74676">
                  <c:v>-0.15454200000000001</c:v>
                </c:pt>
                <c:pt idx="74677">
                  <c:v>-0.15043000000000001</c:v>
                </c:pt>
                <c:pt idx="74678">
                  <c:v>-0.14627000000000001</c:v>
                </c:pt>
                <c:pt idx="74679">
                  <c:v>-0.142067</c:v>
                </c:pt>
                <c:pt idx="74680">
                  <c:v>-0.137823</c:v>
                </c:pt>
                <c:pt idx="74681">
                  <c:v>-0.13353499999999999</c:v>
                </c:pt>
                <c:pt idx="74682">
                  <c:v>-0.12920499999999999</c:v>
                </c:pt>
                <c:pt idx="74683">
                  <c:v>-0.124833</c:v>
                </c:pt>
                <c:pt idx="74684">
                  <c:v>-0.120421</c:v>
                </c:pt>
                <c:pt idx="74685">
                  <c:v>-0.115967</c:v>
                </c:pt>
                <c:pt idx="74686">
                  <c:v>-0.111475</c:v>
                </c:pt>
                <c:pt idx="74687">
                  <c:v>-0.106951</c:v>
                </c:pt>
                <c:pt idx="74688">
                  <c:v>-0.10240299999999999</c:v>
                </c:pt>
                <c:pt idx="74689">
                  <c:v>-9.7836699999999999E-2</c:v>
                </c:pt>
                <c:pt idx="74690">
                  <c:v>-9.32563E-2</c:v>
                </c:pt>
                <c:pt idx="74691">
                  <c:v>-8.8667200000000002E-2</c:v>
                </c:pt>
                <c:pt idx="74692">
                  <c:v>-8.4072599999999997E-2</c:v>
                </c:pt>
                <c:pt idx="74693">
                  <c:v>-7.9474900000000001E-2</c:v>
                </c:pt>
                <c:pt idx="74694">
                  <c:v>-7.4878700000000006E-2</c:v>
                </c:pt>
                <c:pt idx="74695">
                  <c:v>-7.0292300000000002E-2</c:v>
                </c:pt>
                <c:pt idx="74696">
                  <c:v>-6.5724199999999997E-2</c:v>
                </c:pt>
                <c:pt idx="74697">
                  <c:v>-6.1178299999999998E-2</c:v>
                </c:pt>
                <c:pt idx="74698">
                  <c:v>-5.6655799999999999E-2</c:v>
                </c:pt>
                <c:pt idx="74699">
                  <c:v>-5.2161399999999997E-2</c:v>
                </c:pt>
                <c:pt idx="74700">
                  <c:v>-4.7704499999999997E-2</c:v>
                </c:pt>
                <c:pt idx="74701">
                  <c:v>-4.3293199999999997E-2</c:v>
                </c:pt>
                <c:pt idx="74702">
                  <c:v>-3.8929999999999999E-2</c:v>
                </c:pt>
                <c:pt idx="74703">
                  <c:v>-3.4612299999999999E-2</c:v>
                </c:pt>
                <c:pt idx="74704">
                  <c:v>-3.03363E-2</c:v>
                </c:pt>
                <c:pt idx="74705">
                  <c:v>-2.6100999999999999E-2</c:v>
                </c:pt>
                <c:pt idx="74706">
                  <c:v>-2.19087E-2</c:v>
                </c:pt>
                <c:pt idx="74707">
                  <c:v>-1.7763500000000002E-2</c:v>
                </c:pt>
                <c:pt idx="74708">
                  <c:v>-1.36683E-2</c:v>
                </c:pt>
                <c:pt idx="74709" formatCode="0.00E+00">
                  <c:v>-9.6274199999999994E-3</c:v>
                </c:pt>
                <c:pt idx="74710" formatCode="0.00E+00">
                  <c:v>-5.6510700000000002E-3</c:v>
                </c:pt>
                <c:pt idx="74711" formatCode="0.00E+00">
                  <c:v>-1.7518E-3</c:v>
                </c:pt>
                <c:pt idx="74712" formatCode="0.00E+00">
                  <c:v>2.0649399999999999E-3</c:v>
                </c:pt>
                <c:pt idx="74713" formatCode="0.00E+00">
                  <c:v>5.7999000000000002E-3</c:v>
                </c:pt>
                <c:pt idx="74714" formatCode="0.00E+00">
                  <c:v>9.4529899999999997E-3</c:v>
                </c:pt>
                <c:pt idx="74715">
                  <c:v>1.3021400000000001E-2</c:v>
                </c:pt>
                <c:pt idx="74716">
                  <c:v>1.6503299999999999E-2</c:v>
                </c:pt>
                <c:pt idx="74717">
                  <c:v>1.98966E-2</c:v>
                </c:pt>
                <c:pt idx="74718">
                  <c:v>2.3195400000000001E-2</c:v>
                </c:pt>
                <c:pt idx="74719">
                  <c:v>2.6391700000000001E-2</c:v>
                </c:pt>
                <c:pt idx="74720">
                  <c:v>2.9477900000000001E-2</c:v>
                </c:pt>
                <c:pt idx="74721">
                  <c:v>3.2446799999999998E-2</c:v>
                </c:pt>
                <c:pt idx="74722">
                  <c:v>3.5291200000000002E-2</c:v>
                </c:pt>
                <c:pt idx="74723">
                  <c:v>3.8005900000000002E-2</c:v>
                </c:pt>
                <c:pt idx="74724">
                  <c:v>4.0588800000000001E-2</c:v>
                </c:pt>
                <c:pt idx="74725">
                  <c:v>4.3038199999999999E-2</c:v>
                </c:pt>
                <c:pt idx="74726">
                  <c:v>4.5352200000000002E-2</c:v>
                </c:pt>
                <c:pt idx="74727">
                  <c:v>4.75287E-2</c:v>
                </c:pt>
                <c:pt idx="74728">
                  <c:v>4.9563799999999998E-2</c:v>
                </c:pt>
                <c:pt idx="74729">
                  <c:v>5.1454399999999997E-2</c:v>
                </c:pt>
                <c:pt idx="74730">
                  <c:v>5.3199799999999998E-2</c:v>
                </c:pt>
                <c:pt idx="74731">
                  <c:v>5.4801000000000002E-2</c:v>
                </c:pt>
                <c:pt idx="74732">
                  <c:v>5.6259000000000003E-2</c:v>
                </c:pt>
                <c:pt idx="74733">
                  <c:v>5.7571600000000001E-2</c:v>
                </c:pt>
                <c:pt idx="74734">
                  <c:v>5.8735900000000001E-2</c:v>
                </c:pt>
                <c:pt idx="74735">
                  <c:v>5.9751199999999997E-2</c:v>
                </c:pt>
                <c:pt idx="74736">
                  <c:v>6.0617999999999998E-2</c:v>
                </c:pt>
                <c:pt idx="74737">
                  <c:v>6.1335500000000001E-2</c:v>
                </c:pt>
                <c:pt idx="74738">
                  <c:v>6.19018E-2</c:v>
                </c:pt>
                <c:pt idx="74739">
                  <c:v>6.2314500000000002E-2</c:v>
                </c:pt>
                <c:pt idx="74740">
                  <c:v>6.2567899999999996E-2</c:v>
                </c:pt>
                <c:pt idx="74741">
                  <c:v>6.2654699999999994E-2</c:v>
                </c:pt>
                <c:pt idx="74742">
                  <c:v>6.2570799999999996E-2</c:v>
                </c:pt>
                <c:pt idx="74743">
                  <c:v>6.23142E-2</c:v>
                </c:pt>
                <c:pt idx="74744">
                  <c:v>6.1882699999999999E-2</c:v>
                </c:pt>
                <c:pt idx="74745">
                  <c:v>6.1275200000000002E-2</c:v>
                </c:pt>
                <c:pt idx="74746">
                  <c:v>6.0491700000000002E-2</c:v>
                </c:pt>
                <c:pt idx="74747">
                  <c:v>5.9533599999999999E-2</c:v>
                </c:pt>
                <c:pt idx="74748">
                  <c:v>5.8407300000000002E-2</c:v>
                </c:pt>
                <c:pt idx="74749">
                  <c:v>5.7120600000000001E-2</c:v>
                </c:pt>
                <c:pt idx="74750">
                  <c:v>5.5676000000000003E-2</c:v>
                </c:pt>
                <c:pt idx="74751">
                  <c:v>5.4069699999999998E-2</c:v>
                </c:pt>
                <c:pt idx="74752">
                  <c:v>5.2296599999999999E-2</c:v>
                </c:pt>
                <c:pt idx="74753">
                  <c:v>5.0355299999999999E-2</c:v>
                </c:pt>
                <c:pt idx="74754">
                  <c:v>4.8249599999999997E-2</c:v>
                </c:pt>
                <c:pt idx="74755">
                  <c:v>4.5984400000000002E-2</c:v>
                </c:pt>
                <c:pt idx="74756">
                  <c:v>4.35638E-2</c:v>
                </c:pt>
                <c:pt idx="74757">
                  <c:v>4.0992000000000001E-2</c:v>
                </c:pt>
                <c:pt idx="74758">
                  <c:v>3.8272899999999999E-2</c:v>
                </c:pt>
                <c:pt idx="74759">
                  <c:v>3.5408299999999997E-2</c:v>
                </c:pt>
                <c:pt idx="74760">
                  <c:v>3.2396300000000003E-2</c:v>
                </c:pt>
                <c:pt idx="74761">
                  <c:v>2.9235799999999999E-2</c:v>
                </c:pt>
                <c:pt idx="74762">
                  <c:v>2.59285E-2</c:v>
                </c:pt>
                <c:pt idx="74763">
                  <c:v>2.2476300000000001E-2</c:v>
                </c:pt>
                <c:pt idx="74764">
                  <c:v>1.8881599999999998E-2</c:v>
                </c:pt>
                <c:pt idx="74765">
                  <c:v>1.5151599999999999E-2</c:v>
                </c:pt>
                <c:pt idx="74766">
                  <c:v>1.1295400000000001E-2</c:v>
                </c:pt>
                <c:pt idx="74767" formatCode="0.00E+00">
                  <c:v>7.3178499999999999E-3</c:v>
                </c:pt>
                <c:pt idx="74768" formatCode="0.00E+00">
                  <c:v>3.2172899999999998E-3</c:v>
                </c:pt>
                <c:pt idx="74769" formatCode="0.00E+00">
                  <c:v>-1.0084600000000001E-3</c:v>
                </c:pt>
                <c:pt idx="74770" formatCode="0.00E+00">
                  <c:v>-5.3599399999999997E-3</c:v>
                </c:pt>
                <c:pt idx="74771" formatCode="0.00E+00">
                  <c:v>-9.8366300000000007E-3</c:v>
                </c:pt>
                <c:pt idx="74772">
                  <c:v>-1.4434600000000001E-2</c:v>
                </c:pt>
                <c:pt idx="74773">
                  <c:v>-1.9145800000000001E-2</c:v>
                </c:pt>
                <c:pt idx="74774">
                  <c:v>-2.39609E-2</c:v>
                </c:pt>
                <c:pt idx="74775">
                  <c:v>-2.8868899999999999E-2</c:v>
                </c:pt>
                <c:pt idx="74776">
                  <c:v>-3.3859899999999998E-2</c:v>
                </c:pt>
                <c:pt idx="74777">
                  <c:v>-3.8928900000000002E-2</c:v>
                </c:pt>
                <c:pt idx="74778">
                  <c:v>-4.4070199999999997E-2</c:v>
                </c:pt>
                <c:pt idx="74779">
                  <c:v>-4.9273400000000002E-2</c:v>
                </c:pt>
                <c:pt idx="74780">
                  <c:v>-5.4529800000000003E-2</c:v>
                </c:pt>
                <c:pt idx="74781">
                  <c:v>-5.9838799999999998E-2</c:v>
                </c:pt>
                <c:pt idx="74782">
                  <c:v>-6.5203700000000003E-2</c:v>
                </c:pt>
                <c:pt idx="74783">
                  <c:v>-7.0625099999999996E-2</c:v>
                </c:pt>
                <c:pt idx="74784">
                  <c:v>-7.6101299999999997E-2</c:v>
                </c:pt>
                <c:pt idx="74785">
                  <c:v>-8.1631599999999999E-2</c:v>
                </c:pt>
                <c:pt idx="74786">
                  <c:v>-8.7214100000000003E-2</c:v>
                </c:pt>
                <c:pt idx="74787">
                  <c:v>-9.2842900000000006E-2</c:v>
                </c:pt>
                <c:pt idx="74788">
                  <c:v>-9.8511699999999994E-2</c:v>
                </c:pt>
                <c:pt idx="74789">
                  <c:v>-0.104217</c:v>
                </c:pt>
                <c:pt idx="74790">
                  <c:v>-0.109955</c:v>
                </c:pt>
                <c:pt idx="74791">
                  <c:v>-0.11572200000000001</c:v>
                </c:pt>
                <c:pt idx="74792">
                  <c:v>-0.12151099999999999</c:v>
                </c:pt>
                <c:pt idx="74793">
                  <c:v>-0.12731400000000001</c:v>
                </c:pt>
                <c:pt idx="74794">
                  <c:v>-0.133127</c:v>
                </c:pt>
                <c:pt idx="74795">
                  <c:v>-0.13894500000000001</c:v>
                </c:pt>
                <c:pt idx="74796">
                  <c:v>-0.144759</c:v>
                </c:pt>
                <c:pt idx="74797">
                  <c:v>-0.15055399999999999</c:v>
                </c:pt>
                <c:pt idx="74798">
                  <c:v>-0.15631700000000001</c:v>
                </c:pt>
                <c:pt idx="74799">
                  <c:v>-0.16204399999999999</c:v>
                </c:pt>
                <c:pt idx="74800">
                  <c:v>-0.16773399999999999</c:v>
                </c:pt>
                <c:pt idx="74801">
                  <c:v>-0.17338400000000001</c:v>
                </c:pt>
                <c:pt idx="74802">
                  <c:v>-0.17899000000000001</c:v>
                </c:pt>
                <c:pt idx="74803">
                  <c:v>-0.18454499999999999</c:v>
                </c:pt>
                <c:pt idx="74804">
                  <c:v>-0.19004499999999999</c:v>
                </c:pt>
                <c:pt idx="74805">
                  <c:v>-0.19548599999999999</c:v>
                </c:pt>
                <c:pt idx="74806">
                  <c:v>-0.20086100000000001</c:v>
                </c:pt>
                <c:pt idx="74807">
                  <c:v>-0.20616300000000001</c:v>
                </c:pt>
                <c:pt idx="74808">
                  <c:v>-0.21138299999999999</c:v>
                </c:pt>
                <c:pt idx="74809">
                  <c:v>-0.21651200000000001</c:v>
                </c:pt>
                <c:pt idx="74810">
                  <c:v>-0.22154299999999999</c:v>
                </c:pt>
                <c:pt idx="74811">
                  <c:v>-0.22647600000000001</c:v>
                </c:pt>
                <c:pt idx="74812">
                  <c:v>-0.23131399999999999</c:v>
                </c:pt>
                <c:pt idx="74813">
                  <c:v>-0.23605799999999999</c:v>
                </c:pt>
                <c:pt idx="74814">
                  <c:v>-0.24071000000000001</c:v>
                </c:pt>
                <c:pt idx="74815">
                  <c:v>-0.24526700000000001</c:v>
                </c:pt>
                <c:pt idx="74816">
                  <c:v>-0.249725</c:v>
                </c:pt>
                <c:pt idx="74817">
                  <c:v>-0.254077</c:v>
                </c:pt>
                <c:pt idx="74818">
                  <c:v>-0.25832300000000002</c:v>
                </c:pt>
                <c:pt idx="74819">
                  <c:v>-0.26246799999999998</c:v>
                </c:pt>
                <c:pt idx="74820">
                  <c:v>-0.26651599999999998</c:v>
                </c:pt>
                <c:pt idx="74821">
                  <c:v>-0.27046399999999998</c:v>
                </c:pt>
                <c:pt idx="74822">
                  <c:v>-0.27430900000000003</c:v>
                </c:pt>
                <c:pt idx="74823">
                  <c:v>-0.27804299999999998</c:v>
                </c:pt>
                <c:pt idx="74824">
                  <c:v>-0.28166000000000002</c:v>
                </c:pt>
                <c:pt idx="74825">
                  <c:v>-0.28515400000000002</c:v>
                </c:pt>
                <c:pt idx="74826">
                  <c:v>-0.288526</c:v>
                </c:pt>
                <c:pt idx="74827">
                  <c:v>-0.29177799999999998</c:v>
                </c:pt>
                <c:pt idx="74828">
                  <c:v>-0.29490699999999997</c:v>
                </c:pt>
                <c:pt idx="74829">
                  <c:v>-0.29790499999999998</c:v>
                </c:pt>
                <c:pt idx="74830">
                  <c:v>-0.30076999999999998</c:v>
                </c:pt>
                <c:pt idx="74831">
                  <c:v>-0.30349999999999999</c:v>
                </c:pt>
                <c:pt idx="74832">
                  <c:v>-0.306091</c:v>
                </c:pt>
                <c:pt idx="74833">
                  <c:v>-0.30854199999999998</c:v>
                </c:pt>
                <c:pt idx="74834">
                  <c:v>-0.31085499999999999</c:v>
                </c:pt>
                <c:pt idx="74835">
                  <c:v>-0.31303599999999998</c:v>
                </c:pt>
                <c:pt idx="74836">
                  <c:v>-0.31508900000000001</c:v>
                </c:pt>
                <c:pt idx="74837">
                  <c:v>-0.31701600000000002</c:v>
                </c:pt>
                <c:pt idx="74838">
                  <c:v>-0.31881599999999999</c:v>
                </c:pt>
                <c:pt idx="74839">
                  <c:v>-0.320488</c:v>
                </c:pt>
                <c:pt idx="74840">
                  <c:v>-0.32202599999999998</c:v>
                </c:pt>
                <c:pt idx="74841">
                  <c:v>-0.32342900000000002</c:v>
                </c:pt>
                <c:pt idx="74842">
                  <c:v>-0.32469500000000001</c:v>
                </c:pt>
                <c:pt idx="74843">
                  <c:v>-0.32582499999999998</c:v>
                </c:pt>
                <c:pt idx="74844">
                  <c:v>-0.326824</c:v>
                </c:pt>
                <c:pt idx="74845">
                  <c:v>-0.32769599999999999</c:v>
                </c:pt>
                <c:pt idx="74846">
                  <c:v>-0.32844600000000002</c:v>
                </c:pt>
                <c:pt idx="74847">
                  <c:v>-0.32907900000000001</c:v>
                </c:pt>
                <c:pt idx="74848">
                  <c:v>-0.329596</c:v>
                </c:pt>
                <c:pt idx="74849">
                  <c:v>-0.32999600000000001</c:v>
                </c:pt>
                <c:pt idx="74850">
                  <c:v>-0.330285</c:v>
                </c:pt>
                <c:pt idx="74851">
                  <c:v>-0.33046900000000001</c:v>
                </c:pt>
                <c:pt idx="74852">
                  <c:v>-0.33054899999999998</c:v>
                </c:pt>
                <c:pt idx="74853">
                  <c:v>-0.33052500000000001</c:v>
                </c:pt>
                <c:pt idx="74854">
                  <c:v>-0.33040199999999997</c:v>
                </c:pt>
                <c:pt idx="74855">
                  <c:v>-0.330183</c:v>
                </c:pt>
                <c:pt idx="74856">
                  <c:v>-0.32986500000000002</c:v>
                </c:pt>
                <c:pt idx="74857">
                  <c:v>-0.32944200000000001</c:v>
                </c:pt>
                <c:pt idx="74858">
                  <c:v>-0.32891199999999998</c:v>
                </c:pt>
                <c:pt idx="74859">
                  <c:v>-0.32827600000000001</c:v>
                </c:pt>
                <c:pt idx="74860">
                  <c:v>-0.32753300000000002</c:v>
                </c:pt>
                <c:pt idx="74861">
                  <c:v>-0.32668199999999997</c:v>
                </c:pt>
                <c:pt idx="74862">
                  <c:v>-0.32573200000000002</c:v>
                </c:pt>
                <c:pt idx="74863">
                  <c:v>-0.32469300000000001</c:v>
                </c:pt>
                <c:pt idx="74864">
                  <c:v>-0.32356800000000002</c:v>
                </c:pt>
                <c:pt idx="74865">
                  <c:v>-0.32235900000000001</c:v>
                </c:pt>
                <c:pt idx="74866">
                  <c:v>-0.32107000000000002</c:v>
                </c:pt>
                <c:pt idx="74867">
                  <c:v>-0.31970599999999999</c:v>
                </c:pt>
                <c:pt idx="74868">
                  <c:v>-0.31827</c:v>
                </c:pt>
                <c:pt idx="74869">
                  <c:v>-0.31676100000000001</c:v>
                </c:pt>
                <c:pt idx="74870">
                  <c:v>-0.31518400000000002</c:v>
                </c:pt>
                <c:pt idx="74871">
                  <c:v>-0.31355</c:v>
                </c:pt>
                <c:pt idx="74872">
                  <c:v>-0.311863</c:v>
                </c:pt>
                <c:pt idx="74873">
                  <c:v>-0.31012099999999998</c:v>
                </c:pt>
                <c:pt idx="74874">
                  <c:v>-0.30831900000000001</c:v>
                </c:pt>
                <c:pt idx="74875">
                  <c:v>-0.30645499999999998</c:v>
                </c:pt>
                <c:pt idx="74876">
                  <c:v>-0.304535</c:v>
                </c:pt>
                <c:pt idx="74877">
                  <c:v>-0.302566</c:v>
                </c:pt>
                <c:pt idx="74878">
                  <c:v>-0.30056100000000002</c:v>
                </c:pt>
                <c:pt idx="74879">
                  <c:v>-0.29853099999999999</c:v>
                </c:pt>
                <c:pt idx="74880">
                  <c:v>-0.29647800000000002</c:v>
                </c:pt>
                <c:pt idx="74881">
                  <c:v>-0.29439399999999999</c:v>
                </c:pt>
                <c:pt idx="74882">
                  <c:v>-0.292271</c:v>
                </c:pt>
                <c:pt idx="74883">
                  <c:v>-0.290107</c:v>
                </c:pt>
                <c:pt idx="74884">
                  <c:v>-0.28790500000000002</c:v>
                </c:pt>
                <c:pt idx="74885">
                  <c:v>-0.285667</c:v>
                </c:pt>
                <c:pt idx="74886">
                  <c:v>-0.28339700000000001</c:v>
                </c:pt>
                <c:pt idx="74887">
                  <c:v>-0.28109699999999999</c:v>
                </c:pt>
                <c:pt idx="74888">
                  <c:v>-0.27877099999999999</c:v>
                </c:pt>
                <c:pt idx="74889">
                  <c:v>-0.27642299999999997</c:v>
                </c:pt>
                <c:pt idx="74890">
                  <c:v>-0.27405200000000002</c:v>
                </c:pt>
                <c:pt idx="74891">
                  <c:v>-0.27165499999999998</c:v>
                </c:pt>
                <c:pt idx="74892">
                  <c:v>-0.26923200000000003</c:v>
                </c:pt>
                <c:pt idx="74893">
                  <c:v>-0.26678200000000002</c:v>
                </c:pt>
                <c:pt idx="74894">
                  <c:v>-0.26430900000000002</c:v>
                </c:pt>
                <c:pt idx="74895">
                  <c:v>-0.261824</c:v>
                </c:pt>
                <c:pt idx="74896">
                  <c:v>-0.25933</c:v>
                </c:pt>
                <c:pt idx="74897">
                  <c:v>-0.25682700000000003</c:v>
                </c:pt>
                <c:pt idx="74898">
                  <c:v>-0.25431199999999998</c:v>
                </c:pt>
                <c:pt idx="74899">
                  <c:v>-0.25178400000000001</c:v>
                </c:pt>
                <c:pt idx="74900">
                  <c:v>-0.24923699999999999</c:v>
                </c:pt>
                <c:pt idx="74901">
                  <c:v>-0.246665</c:v>
                </c:pt>
                <c:pt idx="74902">
                  <c:v>-0.244065</c:v>
                </c:pt>
                <c:pt idx="74903">
                  <c:v>-0.24143100000000001</c:v>
                </c:pt>
                <c:pt idx="74904">
                  <c:v>-0.238764</c:v>
                </c:pt>
                <c:pt idx="74905">
                  <c:v>-0.236067</c:v>
                </c:pt>
                <c:pt idx="74906">
                  <c:v>-0.233345</c:v>
                </c:pt>
                <c:pt idx="74907">
                  <c:v>-0.23060600000000001</c:v>
                </c:pt>
                <c:pt idx="74908">
                  <c:v>-0.227856</c:v>
                </c:pt>
                <c:pt idx="74909">
                  <c:v>-0.22508900000000001</c:v>
                </c:pt>
                <c:pt idx="74910">
                  <c:v>-0.22229499999999999</c:v>
                </c:pt>
                <c:pt idx="74911">
                  <c:v>-0.219474</c:v>
                </c:pt>
                <c:pt idx="74912">
                  <c:v>-0.21663099999999999</c:v>
                </c:pt>
                <c:pt idx="74913">
                  <c:v>-0.21377499999999999</c:v>
                </c:pt>
                <c:pt idx="74914">
                  <c:v>-0.21091099999999999</c:v>
                </c:pt>
                <c:pt idx="74915">
                  <c:v>-0.208042</c:v>
                </c:pt>
                <c:pt idx="74916">
                  <c:v>-0.20517099999999999</c:v>
                </c:pt>
                <c:pt idx="74917">
                  <c:v>-0.20229800000000001</c:v>
                </c:pt>
                <c:pt idx="74918">
                  <c:v>-0.19941900000000001</c:v>
                </c:pt>
                <c:pt idx="74919">
                  <c:v>-0.19652600000000001</c:v>
                </c:pt>
                <c:pt idx="74920">
                  <c:v>-0.19361700000000001</c:v>
                </c:pt>
                <c:pt idx="74921">
                  <c:v>-0.190691</c:v>
                </c:pt>
                <c:pt idx="74922">
                  <c:v>-0.187746</c:v>
                </c:pt>
                <c:pt idx="74923">
                  <c:v>-0.184782</c:v>
                </c:pt>
                <c:pt idx="74924">
                  <c:v>-0.18179999999999999</c:v>
                </c:pt>
                <c:pt idx="74925">
                  <c:v>-0.17879900000000001</c:v>
                </c:pt>
                <c:pt idx="74926">
                  <c:v>-0.17577699999999999</c:v>
                </c:pt>
                <c:pt idx="74927">
                  <c:v>-0.172733</c:v>
                </c:pt>
                <c:pt idx="74928">
                  <c:v>-0.16967099999999999</c:v>
                </c:pt>
                <c:pt idx="74929">
                  <c:v>-0.16659399999999999</c:v>
                </c:pt>
                <c:pt idx="74930">
                  <c:v>-0.16350400000000001</c:v>
                </c:pt>
                <c:pt idx="74931">
                  <c:v>-0.16040099999999999</c:v>
                </c:pt>
                <c:pt idx="74932">
                  <c:v>-0.15728500000000001</c:v>
                </c:pt>
                <c:pt idx="74933">
                  <c:v>-0.15415400000000001</c:v>
                </c:pt>
                <c:pt idx="74934">
                  <c:v>-0.151005</c:v>
                </c:pt>
                <c:pt idx="74935">
                  <c:v>-0.147839</c:v>
                </c:pt>
                <c:pt idx="74936">
                  <c:v>-0.14466000000000001</c:v>
                </c:pt>
                <c:pt idx="74937">
                  <c:v>-0.14146800000000001</c:v>
                </c:pt>
                <c:pt idx="74938">
                  <c:v>-0.138261</c:v>
                </c:pt>
                <c:pt idx="74939">
                  <c:v>-0.13503799999999999</c:v>
                </c:pt>
                <c:pt idx="74940">
                  <c:v>-0.131804</c:v>
                </c:pt>
                <c:pt idx="74941">
                  <c:v>-0.12856200000000001</c:v>
                </c:pt>
                <c:pt idx="74942">
                  <c:v>-0.12531</c:v>
                </c:pt>
                <c:pt idx="74943">
                  <c:v>-0.12205199999999999</c:v>
                </c:pt>
                <c:pt idx="74944">
                  <c:v>-0.11879199999999999</c:v>
                </c:pt>
                <c:pt idx="74945">
                  <c:v>-0.115535</c:v>
                </c:pt>
                <c:pt idx="74946">
                  <c:v>-0.11228100000000001</c:v>
                </c:pt>
                <c:pt idx="74947">
                  <c:v>-0.10903500000000001</c:v>
                </c:pt>
                <c:pt idx="74948">
                  <c:v>-0.105797</c:v>
                </c:pt>
                <c:pt idx="74949">
                  <c:v>-0.10256899999999999</c:v>
                </c:pt>
                <c:pt idx="74950">
                  <c:v>-9.93478E-2</c:v>
                </c:pt>
                <c:pt idx="74951">
                  <c:v>-9.6133200000000002E-2</c:v>
                </c:pt>
                <c:pt idx="74952">
                  <c:v>-9.2927099999999999E-2</c:v>
                </c:pt>
                <c:pt idx="74953">
                  <c:v>-8.9732900000000004E-2</c:v>
                </c:pt>
                <c:pt idx="74954">
                  <c:v>-8.6552599999999993E-2</c:v>
                </c:pt>
                <c:pt idx="74955">
                  <c:v>-8.3387799999999998E-2</c:v>
                </c:pt>
                <c:pt idx="74956">
                  <c:v>-8.02398E-2</c:v>
                </c:pt>
                <c:pt idx="74957">
                  <c:v>-7.7107200000000001E-2</c:v>
                </c:pt>
                <c:pt idx="74958">
                  <c:v>-7.3989700000000005E-2</c:v>
                </c:pt>
                <c:pt idx="74959">
                  <c:v>-7.0889400000000005E-2</c:v>
                </c:pt>
                <c:pt idx="74960">
                  <c:v>-6.7809499999999995E-2</c:v>
                </c:pt>
                <c:pt idx="74961">
                  <c:v>-6.4752000000000004E-2</c:v>
                </c:pt>
                <c:pt idx="74962">
                  <c:v>-6.1717099999999997E-2</c:v>
                </c:pt>
                <c:pt idx="74963">
                  <c:v>-5.8705899999999998E-2</c:v>
                </c:pt>
                <c:pt idx="74964">
                  <c:v>-5.57198E-2</c:v>
                </c:pt>
                <c:pt idx="74965">
                  <c:v>-5.2760500000000002E-2</c:v>
                </c:pt>
                <c:pt idx="74966">
                  <c:v>-4.98298E-2</c:v>
                </c:pt>
                <c:pt idx="74967">
                  <c:v>-4.6928999999999998E-2</c:v>
                </c:pt>
                <c:pt idx="74968">
                  <c:v>-4.4058199999999999E-2</c:v>
                </c:pt>
                <c:pt idx="74969">
                  <c:v>-4.1215300000000003E-2</c:v>
                </c:pt>
                <c:pt idx="74970">
                  <c:v>-3.8398300000000003E-2</c:v>
                </c:pt>
                <c:pt idx="74971">
                  <c:v>-3.56116E-2</c:v>
                </c:pt>
                <c:pt idx="74972">
                  <c:v>-3.2866399999999997E-2</c:v>
                </c:pt>
                <c:pt idx="74973">
                  <c:v>-3.01728E-2</c:v>
                </c:pt>
                <c:pt idx="74974">
                  <c:v>-2.7533999999999999E-2</c:v>
                </c:pt>
                <c:pt idx="74975">
                  <c:v>-2.49488E-2</c:v>
                </c:pt>
                <c:pt idx="74976">
                  <c:v>-2.2416800000000001E-2</c:v>
                </c:pt>
                <c:pt idx="74977">
                  <c:v>-1.99393E-2</c:v>
                </c:pt>
                <c:pt idx="74978">
                  <c:v>-1.7517600000000001E-2</c:v>
                </c:pt>
                <c:pt idx="74979">
                  <c:v>-1.5153700000000001E-2</c:v>
                </c:pt>
                <c:pt idx="74980">
                  <c:v>-1.28526E-2</c:v>
                </c:pt>
                <c:pt idx="74981">
                  <c:v>-1.0620299999999999E-2</c:v>
                </c:pt>
                <c:pt idx="74982" formatCode="0.00E+00">
                  <c:v>-8.4593299999999993E-3</c:v>
                </c:pt>
                <c:pt idx="74983" formatCode="0.00E+00">
                  <c:v>-6.3696999999999998E-3</c:v>
                </c:pt>
                <c:pt idx="74984" formatCode="0.00E+00">
                  <c:v>-4.3515100000000003E-3</c:v>
                </c:pt>
                <c:pt idx="74985" formatCode="0.00E+00">
                  <c:v>-2.4040699999999999E-3</c:v>
                </c:pt>
                <c:pt idx="74986" formatCode="0.00E+00">
                  <c:v>-5.2604799999999999E-4</c:v>
                </c:pt>
                <c:pt idx="74987" formatCode="0.00E+00">
                  <c:v>1.2818E-3</c:v>
                </c:pt>
                <c:pt idx="74988" formatCode="0.00E+00">
                  <c:v>3.01585E-3</c:v>
                </c:pt>
                <c:pt idx="74989" formatCode="0.00E+00">
                  <c:v>4.67302E-3</c:v>
                </c:pt>
                <c:pt idx="74990" formatCode="0.00E+00">
                  <c:v>6.2512599999999998E-3</c:v>
                </c:pt>
                <c:pt idx="74991" formatCode="0.00E+00">
                  <c:v>7.7467400000000002E-3</c:v>
                </c:pt>
                <c:pt idx="74992" formatCode="0.00E+00">
                  <c:v>9.1562499999999995E-3</c:v>
                </c:pt>
                <c:pt idx="74993">
                  <c:v>1.04805E-2</c:v>
                </c:pt>
                <c:pt idx="74994">
                  <c:v>1.1720599999999999E-2</c:v>
                </c:pt>
                <c:pt idx="74995">
                  <c:v>1.28734E-2</c:v>
                </c:pt>
                <c:pt idx="74996">
                  <c:v>1.3932999999999999E-2</c:v>
                </c:pt>
                <c:pt idx="74997">
                  <c:v>1.4896100000000001E-2</c:v>
                </c:pt>
                <c:pt idx="74998">
                  <c:v>1.5761500000000001E-2</c:v>
                </c:pt>
                <c:pt idx="74999">
                  <c:v>1.6528999999999999E-2</c:v>
                </c:pt>
                <c:pt idx="75000">
                  <c:v>1.71976E-2</c:v>
                </c:pt>
                <c:pt idx="75001">
                  <c:v>1.7765300000000001E-2</c:v>
                </c:pt>
                <c:pt idx="75002">
                  <c:v>1.8232000000000002E-2</c:v>
                </c:pt>
                <c:pt idx="75003">
                  <c:v>1.8599600000000001E-2</c:v>
                </c:pt>
                <c:pt idx="75004">
                  <c:v>1.8868300000000001E-2</c:v>
                </c:pt>
                <c:pt idx="75005">
                  <c:v>1.90356E-2</c:v>
                </c:pt>
                <c:pt idx="75006">
                  <c:v>1.9100700000000002E-2</c:v>
                </c:pt>
                <c:pt idx="75007">
                  <c:v>1.90671E-2</c:v>
                </c:pt>
                <c:pt idx="75008">
                  <c:v>1.8939299999999999E-2</c:v>
                </c:pt>
                <c:pt idx="75009">
                  <c:v>1.8716900000000002E-2</c:v>
                </c:pt>
                <c:pt idx="75010">
                  <c:v>1.8396900000000001E-2</c:v>
                </c:pt>
                <c:pt idx="75011">
                  <c:v>1.7978399999999999E-2</c:v>
                </c:pt>
                <c:pt idx="75012">
                  <c:v>1.7463200000000002E-2</c:v>
                </c:pt>
                <c:pt idx="75013">
                  <c:v>1.68542E-2</c:v>
                </c:pt>
                <c:pt idx="75014">
                  <c:v>1.6154700000000001E-2</c:v>
                </c:pt>
                <c:pt idx="75015">
                  <c:v>1.53668E-2</c:v>
                </c:pt>
                <c:pt idx="75016">
                  <c:v>1.44899E-2</c:v>
                </c:pt>
                <c:pt idx="75017">
                  <c:v>1.35228E-2</c:v>
                </c:pt>
                <c:pt idx="75018">
                  <c:v>1.2464899999999999E-2</c:v>
                </c:pt>
                <c:pt idx="75019">
                  <c:v>1.1317199999999999E-2</c:v>
                </c:pt>
                <c:pt idx="75020">
                  <c:v>1.0083399999999999E-2</c:v>
                </c:pt>
                <c:pt idx="75021" formatCode="0.00E+00">
                  <c:v>8.7667200000000004E-3</c:v>
                </c:pt>
                <c:pt idx="75022" formatCode="0.00E+00">
                  <c:v>7.3677899999999999E-3</c:v>
                </c:pt>
                <c:pt idx="75023" formatCode="0.00E+00">
                  <c:v>5.8861199999999999E-3</c:v>
                </c:pt>
                <c:pt idx="75024" formatCode="0.00E+00">
                  <c:v>4.32308E-3</c:v>
                </c:pt>
                <c:pt idx="75025" formatCode="0.00E+00">
                  <c:v>2.68075E-3</c:v>
                </c:pt>
                <c:pt idx="75026" formatCode="0.00E+00">
                  <c:v>9.6145300000000003E-4</c:v>
                </c:pt>
                <c:pt idx="75027" formatCode="0.00E+00">
                  <c:v>-8.3140199999999997E-4</c:v>
                </c:pt>
                <c:pt idx="75028" formatCode="0.00E+00">
                  <c:v>-2.69535E-3</c:v>
                </c:pt>
                <c:pt idx="75029" formatCode="0.00E+00">
                  <c:v>-4.6300400000000002E-3</c:v>
                </c:pt>
                <c:pt idx="75030" formatCode="0.00E+00">
                  <c:v>-6.6349699999999996E-3</c:v>
                </c:pt>
                <c:pt idx="75031" formatCode="0.00E+00">
                  <c:v>-8.7083899999999999E-3</c:v>
                </c:pt>
                <c:pt idx="75032">
                  <c:v>-1.0849299999999999E-2</c:v>
                </c:pt>
                <c:pt idx="75033">
                  <c:v>-1.30563E-2</c:v>
                </c:pt>
                <c:pt idx="75034">
                  <c:v>-1.53227E-2</c:v>
                </c:pt>
                <c:pt idx="75035">
                  <c:v>-1.7639999999999999E-2</c:v>
                </c:pt>
                <c:pt idx="75036">
                  <c:v>-2.0004600000000001E-2</c:v>
                </c:pt>
                <c:pt idx="75037">
                  <c:v>-2.24169E-2</c:v>
                </c:pt>
                <c:pt idx="75038">
                  <c:v>-2.4874899999999998E-2</c:v>
                </c:pt>
                <c:pt idx="75039">
                  <c:v>-2.73761E-2</c:v>
                </c:pt>
                <c:pt idx="75040">
                  <c:v>-2.9919299999999999E-2</c:v>
                </c:pt>
                <c:pt idx="75041">
                  <c:v>-3.2503600000000001E-2</c:v>
                </c:pt>
                <c:pt idx="75042">
                  <c:v>-3.5129000000000001E-2</c:v>
                </c:pt>
                <c:pt idx="75043">
                  <c:v>-3.7794899999999999E-2</c:v>
                </c:pt>
                <c:pt idx="75044">
                  <c:v>-4.0497100000000001E-2</c:v>
                </c:pt>
                <c:pt idx="75045">
                  <c:v>-4.32284E-2</c:v>
                </c:pt>
                <c:pt idx="75046">
                  <c:v>-4.59846E-2</c:v>
                </c:pt>
                <c:pt idx="75047">
                  <c:v>-4.8767100000000001E-2</c:v>
                </c:pt>
                <c:pt idx="75048">
                  <c:v>-5.1581099999999998E-2</c:v>
                </c:pt>
                <c:pt idx="75049">
                  <c:v>-5.4429499999999999E-2</c:v>
                </c:pt>
                <c:pt idx="75050">
                  <c:v>-5.7309499999999999E-2</c:v>
                </c:pt>
                <c:pt idx="75051">
                  <c:v>-6.0214999999999998E-2</c:v>
                </c:pt>
                <c:pt idx="75052">
                  <c:v>-6.31409E-2</c:v>
                </c:pt>
                <c:pt idx="75053">
                  <c:v>-6.6085699999999997E-2</c:v>
                </c:pt>
                <c:pt idx="75054">
                  <c:v>-6.9049299999999994E-2</c:v>
                </c:pt>
                <c:pt idx="75055">
                  <c:v>-7.2026900000000005E-2</c:v>
                </c:pt>
                <c:pt idx="75056">
                  <c:v>-7.50136E-2</c:v>
                </c:pt>
                <c:pt idx="75057">
                  <c:v>-7.80087E-2</c:v>
                </c:pt>
                <c:pt idx="75058">
                  <c:v>-8.1011399999999997E-2</c:v>
                </c:pt>
                <c:pt idx="75059">
                  <c:v>-8.4018899999999994E-2</c:v>
                </c:pt>
                <c:pt idx="75060">
                  <c:v>-8.7029200000000001E-2</c:v>
                </c:pt>
                <c:pt idx="75061">
                  <c:v>-9.0039499999999995E-2</c:v>
                </c:pt>
                <c:pt idx="75062">
                  <c:v>-9.3044000000000002E-2</c:v>
                </c:pt>
                <c:pt idx="75063">
                  <c:v>-9.6038899999999996E-2</c:v>
                </c:pt>
                <c:pt idx="75064">
                  <c:v>-9.9024699999999993E-2</c:v>
                </c:pt>
                <c:pt idx="75065">
                  <c:v>-0.10198</c:v>
                </c:pt>
                <c:pt idx="75066">
                  <c:v>-0.10487</c:v>
                </c:pt>
                <c:pt idx="75067">
                  <c:v>-0.107711</c:v>
                </c:pt>
                <c:pt idx="75068">
                  <c:v>-0.110543</c:v>
                </c:pt>
                <c:pt idx="75069">
                  <c:v>-0.113355</c:v>
                </c:pt>
                <c:pt idx="75070">
                  <c:v>-0.11613</c:v>
                </c:pt>
                <c:pt idx="75071">
                  <c:v>-0.11888</c:v>
                </c:pt>
                <c:pt idx="75072">
                  <c:v>-0.121612</c:v>
                </c:pt>
                <c:pt idx="75073">
                  <c:v>-0.12432699999999999</c:v>
                </c:pt>
                <c:pt idx="75074">
                  <c:v>-0.12701999999999999</c:v>
                </c:pt>
                <c:pt idx="75075">
                  <c:v>-0.129691</c:v>
                </c:pt>
                <c:pt idx="75076">
                  <c:v>-0.13233600000000001</c:v>
                </c:pt>
                <c:pt idx="75077">
                  <c:v>-0.13495499999999999</c:v>
                </c:pt>
                <c:pt idx="75078">
                  <c:v>-0.13755100000000001</c:v>
                </c:pt>
                <c:pt idx="75079">
                  <c:v>-0.140125</c:v>
                </c:pt>
                <c:pt idx="75080">
                  <c:v>-0.142676</c:v>
                </c:pt>
                <c:pt idx="75081">
                  <c:v>-0.145202</c:v>
                </c:pt>
                <c:pt idx="75082">
                  <c:v>-0.147705</c:v>
                </c:pt>
                <c:pt idx="75083">
                  <c:v>-0.15018599999999999</c:v>
                </c:pt>
                <c:pt idx="75084">
                  <c:v>-0.152646</c:v>
                </c:pt>
                <c:pt idx="75085">
                  <c:v>-0.155085</c:v>
                </c:pt>
                <c:pt idx="75086">
                  <c:v>-0.1575</c:v>
                </c:pt>
                <c:pt idx="75087">
                  <c:v>-0.159883</c:v>
                </c:pt>
                <c:pt idx="75088">
                  <c:v>-0.16223299999999999</c:v>
                </c:pt>
                <c:pt idx="75089">
                  <c:v>-0.164547</c:v>
                </c:pt>
                <c:pt idx="75090">
                  <c:v>-0.166824</c:v>
                </c:pt>
                <c:pt idx="75091">
                  <c:v>-0.16906399999999999</c:v>
                </c:pt>
                <c:pt idx="75092">
                  <c:v>-0.171265</c:v>
                </c:pt>
                <c:pt idx="75093">
                  <c:v>-0.173425</c:v>
                </c:pt>
                <c:pt idx="75094">
                  <c:v>-0.17554500000000001</c:v>
                </c:pt>
                <c:pt idx="75095">
                  <c:v>-0.177623</c:v>
                </c:pt>
                <c:pt idx="75096">
                  <c:v>-0.17965600000000001</c:v>
                </c:pt>
                <c:pt idx="75097">
                  <c:v>-0.181642</c:v>
                </c:pt>
                <c:pt idx="75098">
                  <c:v>-0.18357999999999999</c:v>
                </c:pt>
                <c:pt idx="75099">
                  <c:v>-0.185471</c:v>
                </c:pt>
                <c:pt idx="75100">
                  <c:v>-0.18731600000000001</c:v>
                </c:pt>
                <c:pt idx="75101">
                  <c:v>-0.18911700000000001</c:v>
                </c:pt>
                <c:pt idx="75102">
                  <c:v>-0.19087399999999999</c:v>
                </c:pt>
                <c:pt idx="75103">
                  <c:v>-0.19258800000000001</c:v>
                </c:pt>
                <c:pt idx="75104">
                  <c:v>-0.19425899999999999</c:v>
                </c:pt>
                <c:pt idx="75105">
                  <c:v>-0.195886</c:v>
                </c:pt>
                <c:pt idx="75106">
                  <c:v>-0.19746900000000001</c:v>
                </c:pt>
                <c:pt idx="75107">
                  <c:v>-0.19900699999999999</c:v>
                </c:pt>
                <c:pt idx="75108">
                  <c:v>-0.20049800000000001</c:v>
                </c:pt>
                <c:pt idx="75109">
                  <c:v>-0.20193800000000001</c:v>
                </c:pt>
                <c:pt idx="75110">
                  <c:v>-0.20332500000000001</c:v>
                </c:pt>
                <c:pt idx="75111">
                  <c:v>-0.20465900000000001</c:v>
                </c:pt>
                <c:pt idx="75112">
                  <c:v>-0.20593800000000001</c:v>
                </c:pt>
                <c:pt idx="75113">
                  <c:v>-0.20716300000000001</c:v>
                </c:pt>
                <c:pt idx="75114">
                  <c:v>-0.20833099999999999</c:v>
                </c:pt>
                <c:pt idx="75115">
                  <c:v>-0.20943700000000001</c:v>
                </c:pt>
                <c:pt idx="75116">
                  <c:v>-0.210478</c:v>
                </c:pt>
                <c:pt idx="75117">
                  <c:v>-0.211454</c:v>
                </c:pt>
                <c:pt idx="75118">
                  <c:v>-0.212362</c:v>
                </c:pt>
                <c:pt idx="75119">
                  <c:v>-0.213203</c:v>
                </c:pt>
                <c:pt idx="75120">
                  <c:v>-0.213979</c:v>
                </c:pt>
                <c:pt idx="75121">
                  <c:v>-0.21469299999999999</c:v>
                </c:pt>
                <c:pt idx="75122">
                  <c:v>-0.21534800000000001</c:v>
                </c:pt>
                <c:pt idx="75123">
                  <c:v>-0.215946</c:v>
                </c:pt>
                <c:pt idx="75124">
                  <c:v>-0.21648600000000001</c:v>
                </c:pt>
                <c:pt idx="75125">
                  <c:v>-0.21697</c:v>
                </c:pt>
                <c:pt idx="75126">
                  <c:v>-0.21739700000000001</c:v>
                </c:pt>
                <c:pt idx="75127">
                  <c:v>-0.21776699999999999</c:v>
                </c:pt>
                <c:pt idx="75128">
                  <c:v>-0.21807499999999999</c:v>
                </c:pt>
                <c:pt idx="75129">
                  <c:v>-0.21832199999999999</c:v>
                </c:pt>
                <c:pt idx="75130">
                  <c:v>-0.21851100000000001</c:v>
                </c:pt>
                <c:pt idx="75131">
                  <c:v>-0.218639</c:v>
                </c:pt>
                <c:pt idx="75132">
                  <c:v>-0.21870000000000001</c:v>
                </c:pt>
                <c:pt idx="75133">
                  <c:v>-0.21868899999999999</c:v>
                </c:pt>
                <c:pt idx="75134">
                  <c:v>-0.21860199999999999</c:v>
                </c:pt>
                <c:pt idx="75135">
                  <c:v>-0.21844</c:v>
                </c:pt>
                <c:pt idx="75136">
                  <c:v>-0.21820400000000001</c:v>
                </c:pt>
                <c:pt idx="75137">
                  <c:v>-0.217892</c:v>
                </c:pt>
                <c:pt idx="75138">
                  <c:v>-0.21750700000000001</c:v>
                </c:pt>
                <c:pt idx="75139">
                  <c:v>-0.21704300000000001</c:v>
                </c:pt>
                <c:pt idx="75140">
                  <c:v>-0.21649399999999999</c:v>
                </c:pt>
                <c:pt idx="75141">
                  <c:v>-0.21585799999999999</c:v>
                </c:pt>
                <c:pt idx="75142">
                  <c:v>-0.21514</c:v>
                </c:pt>
                <c:pt idx="75143">
                  <c:v>-0.21435000000000001</c:v>
                </c:pt>
                <c:pt idx="75144">
                  <c:v>-0.21349299999999999</c:v>
                </c:pt>
                <c:pt idx="75145">
                  <c:v>-0.21256800000000001</c:v>
                </c:pt>
                <c:pt idx="75146">
                  <c:v>-0.21157200000000001</c:v>
                </c:pt>
                <c:pt idx="75147">
                  <c:v>-0.210503</c:v>
                </c:pt>
                <c:pt idx="75148">
                  <c:v>-0.20935999999999999</c:v>
                </c:pt>
                <c:pt idx="75149">
                  <c:v>-0.20813799999999999</c:v>
                </c:pt>
                <c:pt idx="75150">
                  <c:v>-0.20683599999999999</c:v>
                </c:pt>
                <c:pt idx="75151">
                  <c:v>-0.205457</c:v>
                </c:pt>
                <c:pt idx="75152">
                  <c:v>-0.20400399999999999</c:v>
                </c:pt>
                <c:pt idx="75153">
                  <c:v>-0.202482</c:v>
                </c:pt>
                <c:pt idx="75154">
                  <c:v>-0.20089499999999999</c:v>
                </c:pt>
                <c:pt idx="75155">
                  <c:v>-0.19924</c:v>
                </c:pt>
                <c:pt idx="75156">
                  <c:v>-0.197519</c:v>
                </c:pt>
                <c:pt idx="75157">
                  <c:v>-0.19573299999999999</c:v>
                </c:pt>
                <c:pt idx="75158">
                  <c:v>-0.193885</c:v>
                </c:pt>
                <c:pt idx="75159">
                  <c:v>-0.19195599999999999</c:v>
                </c:pt>
                <c:pt idx="75160">
                  <c:v>-0.18992400000000001</c:v>
                </c:pt>
                <c:pt idx="75161">
                  <c:v>-0.187806</c:v>
                </c:pt>
                <c:pt idx="75162">
                  <c:v>-0.18561800000000001</c:v>
                </c:pt>
                <c:pt idx="75163">
                  <c:v>-0.18334800000000001</c:v>
                </c:pt>
                <c:pt idx="75164">
                  <c:v>-0.18099399999999999</c:v>
                </c:pt>
                <c:pt idx="75165">
                  <c:v>-0.17856</c:v>
                </c:pt>
                <c:pt idx="75166">
                  <c:v>-0.17605100000000001</c:v>
                </c:pt>
                <c:pt idx="75167">
                  <c:v>-0.17346600000000001</c:v>
                </c:pt>
                <c:pt idx="75168">
                  <c:v>-0.17080400000000001</c:v>
                </c:pt>
                <c:pt idx="75169">
                  <c:v>-0.16806399999999999</c:v>
                </c:pt>
                <c:pt idx="75170">
                  <c:v>-0.165243</c:v>
                </c:pt>
                <c:pt idx="75171">
                  <c:v>-0.16234100000000001</c:v>
                </c:pt>
                <c:pt idx="75172">
                  <c:v>-0.159363</c:v>
                </c:pt>
                <c:pt idx="75173">
                  <c:v>-0.15631100000000001</c:v>
                </c:pt>
                <c:pt idx="75174">
                  <c:v>-0.15319199999999999</c:v>
                </c:pt>
                <c:pt idx="75175">
                  <c:v>-0.150009</c:v>
                </c:pt>
                <c:pt idx="75176">
                  <c:v>-0.146763</c:v>
                </c:pt>
                <c:pt idx="75177">
                  <c:v>-0.143457</c:v>
                </c:pt>
                <c:pt idx="75178">
                  <c:v>-0.14009199999999999</c:v>
                </c:pt>
                <c:pt idx="75179">
                  <c:v>-0.13667499999999999</c:v>
                </c:pt>
                <c:pt idx="75180">
                  <c:v>-0.13320399999999999</c:v>
                </c:pt>
                <c:pt idx="75181">
                  <c:v>-0.12967899999999999</c:v>
                </c:pt>
                <c:pt idx="75182">
                  <c:v>-0.12610099999999999</c:v>
                </c:pt>
                <c:pt idx="75183">
                  <c:v>-0.122474</c:v>
                </c:pt>
                <c:pt idx="75184">
                  <c:v>-0.1188</c:v>
                </c:pt>
                <c:pt idx="75185">
                  <c:v>-0.115078</c:v>
                </c:pt>
                <c:pt idx="75186">
                  <c:v>-0.111307</c:v>
                </c:pt>
                <c:pt idx="75187">
                  <c:v>-0.10749</c:v>
                </c:pt>
                <c:pt idx="75188">
                  <c:v>-0.103626</c:v>
                </c:pt>
                <c:pt idx="75189">
                  <c:v>-9.97194E-2</c:v>
                </c:pt>
                <c:pt idx="75190">
                  <c:v>-9.57596E-2</c:v>
                </c:pt>
                <c:pt idx="75191">
                  <c:v>-9.1726299999999997E-2</c:v>
                </c:pt>
                <c:pt idx="75192">
                  <c:v>-8.7629200000000004E-2</c:v>
                </c:pt>
                <c:pt idx="75193">
                  <c:v>-8.3493600000000001E-2</c:v>
                </c:pt>
                <c:pt idx="75194">
                  <c:v>-7.9316700000000004E-2</c:v>
                </c:pt>
                <c:pt idx="75195">
                  <c:v>-7.5090500000000004E-2</c:v>
                </c:pt>
                <c:pt idx="75196">
                  <c:v>-7.0824100000000001E-2</c:v>
                </c:pt>
                <c:pt idx="75197">
                  <c:v>-6.6527199999999995E-2</c:v>
                </c:pt>
                <c:pt idx="75198">
                  <c:v>-6.2203000000000001E-2</c:v>
                </c:pt>
                <c:pt idx="75199">
                  <c:v>-5.7852399999999998E-2</c:v>
                </c:pt>
                <c:pt idx="75200">
                  <c:v>-5.3476299999999997E-2</c:v>
                </c:pt>
                <c:pt idx="75201">
                  <c:v>-4.9076599999999998E-2</c:v>
                </c:pt>
                <c:pt idx="75202">
                  <c:v>-4.46562E-2</c:v>
                </c:pt>
                <c:pt idx="75203">
                  <c:v>-4.0218499999999997E-2</c:v>
                </c:pt>
                <c:pt idx="75204">
                  <c:v>-3.5766300000000001E-2</c:v>
                </c:pt>
                <c:pt idx="75205">
                  <c:v>-3.1302400000000001E-2</c:v>
                </c:pt>
                <c:pt idx="75206">
                  <c:v>-2.6830799999999998E-2</c:v>
                </c:pt>
                <c:pt idx="75207">
                  <c:v>-2.23567E-2</c:v>
                </c:pt>
                <c:pt idx="75208">
                  <c:v>-1.7884500000000001E-2</c:v>
                </c:pt>
                <c:pt idx="75209">
                  <c:v>-1.34182E-2</c:v>
                </c:pt>
                <c:pt idx="75210" formatCode="0.00E+00">
                  <c:v>-8.9613999999999996E-3</c:v>
                </c:pt>
                <c:pt idx="75211" formatCode="0.00E+00">
                  <c:v>-4.5168500000000002E-3</c:v>
                </c:pt>
                <c:pt idx="75212" formatCode="0.00E+00">
                  <c:v>-8.6853600000000005E-5</c:v>
                </c:pt>
                <c:pt idx="75213" formatCode="0.00E+00">
                  <c:v>4.3254799999999996E-3</c:v>
                </c:pt>
                <c:pt idx="75214" formatCode="0.00E+00">
                  <c:v>8.7164800000000004E-3</c:v>
                </c:pt>
                <c:pt idx="75215">
                  <c:v>1.30828E-2</c:v>
                </c:pt>
                <c:pt idx="75216">
                  <c:v>1.7421599999999999E-2</c:v>
                </c:pt>
                <c:pt idx="75217">
                  <c:v>2.1729499999999999E-2</c:v>
                </c:pt>
                <c:pt idx="75218">
                  <c:v>2.6002999999999998E-2</c:v>
                </c:pt>
                <c:pt idx="75219">
                  <c:v>3.0240400000000001E-2</c:v>
                </c:pt>
                <c:pt idx="75220">
                  <c:v>3.4440400000000003E-2</c:v>
                </c:pt>
                <c:pt idx="75221">
                  <c:v>3.8600000000000002E-2</c:v>
                </c:pt>
                <c:pt idx="75222">
                  <c:v>4.2715500000000003E-2</c:v>
                </c:pt>
                <c:pt idx="75223">
                  <c:v>4.6782299999999999E-2</c:v>
                </c:pt>
                <c:pt idx="75224">
                  <c:v>5.0794899999999997E-2</c:v>
                </c:pt>
                <c:pt idx="75225">
                  <c:v>5.4749100000000002E-2</c:v>
                </c:pt>
                <c:pt idx="75226">
                  <c:v>5.8643000000000001E-2</c:v>
                </c:pt>
                <c:pt idx="75227">
                  <c:v>6.2473800000000003E-2</c:v>
                </c:pt>
                <c:pt idx="75228">
                  <c:v>6.6238000000000005E-2</c:v>
                </c:pt>
                <c:pt idx="75229">
                  <c:v>6.9931599999999997E-2</c:v>
                </c:pt>
                <c:pt idx="75230">
                  <c:v>7.3550599999999994E-2</c:v>
                </c:pt>
                <c:pt idx="75231">
                  <c:v>7.7090800000000001E-2</c:v>
                </c:pt>
                <c:pt idx="75232">
                  <c:v>8.0548499999999995E-2</c:v>
                </c:pt>
                <c:pt idx="75233">
                  <c:v>8.3922399999999994E-2</c:v>
                </c:pt>
                <c:pt idx="75234">
                  <c:v>8.7212200000000004E-2</c:v>
                </c:pt>
                <c:pt idx="75235">
                  <c:v>9.0414800000000003E-2</c:v>
                </c:pt>
                <c:pt idx="75236">
                  <c:v>9.3525200000000003E-2</c:v>
                </c:pt>
                <c:pt idx="75237">
                  <c:v>9.6538200000000005E-2</c:v>
                </c:pt>
                <c:pt idx="75238">
                  <c:v>9.9449499999999996E-2</c:v>
                </c:pt>
                <c:pt idx="75239">
                  <c:v>0.102256</c:v>
                </c:pt>
                <c:pt idx="75240">
                  <c:v>0.104959</c:v>
                </c:pt>
                <c:pt idx="75241">
                  <c:v>0.107555</c:v>
                </c:pt>
                <c:pt idx="75242">
                  <c:v>0.110044</c:v>
                </c:pt>
                <c:pt idx="75243">
                  <c:v>0.11242099999999999</c:v>
                </c:pt>
                <c:pt idx="75244">
                  <c:v>0.11468200000000001</c:v>
                </c:pt>
                <c:pt idx="75245">
                  <c:v>0.116822</c:v>
                </c:pt>
                <c:pt idx="75246">
                  <c:v>0.118838</c:v>
                </c:pt>
                <c:pt idx="75247">
                  <c:v>0.120723</c:v>
                </c:pt>
                <c:pt idx="75248">
                  <c:v>0.122476</c:v>
                </c:pt>
                <c:pt idx="75249">
                  <c:v>0.124095</c:v>
                </c:pt>
                <c:pt idx="75250">
                  <c:v>0.125581</c:v>
                </c:pt>
                <c:pt idx="75251">
                  <c:v>0.12693299999999999</c:v>
                </c:pt>
                <c:pt idx="75252">
                  <c:v>0.12814900000000001</c:v>
                </c:pt>
                <c:pt idx="75253">
                  <c:v>0.12922700000000001</c:v>
                </c:pt>
                <c:pt idx="75254">
                  <c:v>0.130167</c:v>
                </c:pt>
                <c:pt idx="75255">
                  <c:v>0.130966</c:v>
                </c:pt>
                <c:pt idx="75256">
                  <c:v>0.13162199999999999</c:v>
                </c:pt>
                <c:pt idx="75257">
                  <c:v>0.132135</c:v>
                </c:pt>
                <c:pt idx="75258">
                  <c:v>0.13250400000000001</c:v>
                </c:pt>
                <c:pt idx="75259">
                  <c:v>0.13272999999999999</c:v>
                </c:pt>
                <c:pt idx="75260">
                  <c:v>0.13281100000000001</c:v>
                </c:pt>
                <c:pt idx="75261">
                  <c:v>0.132747</c:v>
                </c:pt>
                <c:pt idx="75262">
                  <c:v>0.13253499999999999</c:v>
                </c:pt>
                <c:pt idx="75263">
                  <c:v>0.13217499999999999</c:v>
                </c:pt>
                <c:pt idx="75264">
                  <c:v>0.13166800000000001</c:v>
                </c:pt>
                <c:pt idx="75265">
                  <c:v>0.13101699999999999</c:v>
                </c:pt>
                <c:pt idx="75266">
                  <c:v>0.13022500000000001</c:v>
                </c:pt>
                <c:pt idx="75267">
                  <c:v>0.12928899999999999</c:v>
                </c:pt>
                <c:pt idx="75268">
                  <c:v>0.12820899999999999</c:v>
                </c:pt>
                <c:pt idx="75269">
                  <c:v>0.12698000000000001</c:v>
                </c:pt>
                <c:pt idx="75270">
                  <c:v>0.12560399999999999</c:v>
                </c:pt>
                <c:pt idx="75271">
                  <c:v>0.124083</c:v>
                </c:pt>
                <c:pt idx="75272">
                  <c:v>0.122422</c:v>
                </c:pt>
                <c:pt idx="75273">
                  <c:v>0.12062299999999999</c:v>
                </c:pt>
                <c:pt idx="75274">
                  <c:v>0.118687</c:v>
                </c:pt>
                <c:pt idx="75275">
                  <c:v>0.116615</c:v>
                </c:pt>
                <c:pt idx="75276">
                  <c:v>0.11441</c:v>
                </c:pt>
                <c:pt idx="75277">
                  <c:v>0.11207300000000001</c:v>
                </c:pt>
                <c:pt idx="75278">
                  <c:v>0.10960300000000001</c:v>
                </c:pt>
                <c:pt idx="75279">
                  <c:v>0.107004</c:v>
                </c:pt>
                <c:pt idx="75280">
                  <c:v>0.10427699999999999</c:v>
                </c:pt>
                <c:pt idx="75281">
                  <c:v>0.101428</c:v>
                </c:pt>
                <c:pt idx="75282">
                  <c:v>9.8461199999999999E-2</c:v>
                </c:pt>
                <c:pt idx="75283">
                  <c:v>9.5378699999999997E-2</c:v>
                </c:pt>
                <c:pt idx="75284">
                  <c:v>9.2185699999999995E-2</c:v>
                </c:pt>
                <c:pt idx="75285">
                  <c:v>8.8887099999999997E-2</c:v>
                </c:pt>
                <c:pt idx="75286">
                  <c:v>8.5486999999999994E-2</c:v>
                </c:pt>
                <c:pt idx="75287">
                  <c:v>8.1988599999999995E-2</c:v>
                </c:pt>
                <c:pt idx="75288">
                  <c:v>7.8395400000000004E-2</c:v>
                </c:pt>
                <c:pt idx="75289">
                  <c:v>7.4711200000000005E-2</c:v>
                </c:pt>
                <c:pt idx="75290">
                  <c:v>7.0939500000000003E-2</c:v>
                </c:pt>
                <c:pt idx="75291">
                  <c:v>6.7083599999999993E-2</c:v>
                </c:pt>
                <c:pt idx="75292">
                  <c:v>6.3146800000000003E-2</c:v>
                </c:pt>
                <c:pt idx="75293">
                  <c:v>5.9133100000000001E-2</c:v>
                </c:pt>
                <c:pt idx="75294">
                  <c:v>5.5047499999999999E-2</c:v>
                </c:pt>
                <c:pt idx="75295">
                  <c:v>5.08949E-2</c:v>
                </c:pt>
                <c:pt idx="75296">
                  <c:v>4.66805E-2</c:v>
                </c:pt>
                <c:pt idx="75297">
                  <c:v>4.2408899999999999E-2</c:v>
                </c:pt>
                <c:pt idx="75298">
                  <c:v>3.8084199999999999E-2</c:v>
                </c:pt>
                <c:pt idx="75299">
                  <c:v>3.3711199999999997E-2</c:v>
                </c:pt>
                <c:pt idx="75300">
                  <c:v>2.9294899999999999E-2</c:v>
                </c:pt>
                <c:pt idx="75301">
                  <c:v>2.48408E-2</c:v>
                </c:pt>
                <c:pt idx="75302">
                  <c:v>2.03547E-2</c:v>
                </c:pt>
                <c:pt idx="75303">
                  <c:v>1.5842100000000001E-2</c:v>
                </c:pt>
                <c:pt idx="75304">
                  <c:v>1.13083E-2</c:v>
                </c:pt>
                <c:pt idx="75305" formatCode="0.00E+00">
                  <c:v>6.7590699999999998E-3</c:v>
                </c:pt>
                <c:pt idx="75306" formatCode="0.00E+00">
                  <c:v>2.2002200000000001E-3</c:v>
                </c:pt>
                <c:pt idx="75307" formatCode="0.00E+00">
                  <c:v>-2.36309E-3</c:v>
                </c:pt>
                <c:pt idx="75308" formatCode="0.00E+00">
                  <c:v>-6.92539E-3</c:v>
                </c:pt>
                <c:pt idx="75309">
                  <c:v>-1.1480799999999999E-2</c:v>
                </c:pt>
                <c:pt idx="75310">
                  <c:v>-1.6023900000000001E-2</c:v>
                </c:pt>
                <c:pt idx="75311">
                  <c:v>-2.0548899999999998E-2</c:v>
                </c:pt>
                <c:pt idx="75312">
                  <c:v>-2.50499E-2</c:v>
                </c:pt>
                <c:pt idx="75313">
                  <c:v>-2.9520399999999999E-2</c:v>
                </c:pt>
                <c:pt idx="75314">
                  <c:v>-3.39543E-2</c:v>
                </c:pt>
                <c:pt idx="75315">
                  <c:v>-3.83463E-2</c:v>
                </c:pt>
                <c:pt idx="75316">
                  <c:v>-4.2691800000000002E-2</c:v>
                </c:pt>
                <c:pt idx="75317">
                  <c:v>-4.69865E-2</c:v>
                </c:pt>
                <c:pt idx="75318">
                  <c:v>-5.1225699999999999E-2</c:v>
                </c:pt>
                <c:pt idx="75319">
                  <c:v>-5.5404399999999999E-2</c:v>
                </c:pt>
                <c:pt idx="75320">
                  <c:v>-5.9517300000000002E-2</c:v>
                </c:pt>
                <c:pt idx="75321">
                  <c:v>-6.3559699999999997E-2</c:v>
                </c:pt>
                <c:pt idx="75322">
                  <c:v>-6.7528299999999999E-2</c:v>
                </c:pt>
                <c:pt idx="75323">
                  <c:v>-7.14196E-2</c:v>
                </c:pt>
                <c:pt idx="75324">
                  <c:v>-7.5229900000000002E-2</c:v>
                </c:pt>
                <c:pt idx="75325">
                  <c:v>-7.8954700000000003E-2</c:v>
                </c:pt>
                <c:pt idx="75326">
                  <c:v>-8.2588999999999996E-2</c:v>
                </c:pt>
                <c:pt idx="75327">
                  <c:v>-8.6128300000000005E-2</c:v>
                </c:pt>
                <c:pt idx="75328">
                  <c:v>-8.9569499999999996E-2</c:v>
                </c:pt>
                <c:pt idx="75329">
                  <c:v>-9.2909699999999998E-2</c:v>
                </c:pt>
                <c:pt idx="75330">
                  <c:v>-9.61452E-2</c:v>
                </c:pt>
                <c:pt idx="75331">
                  <c:v>-9.9271999999999999E-2</c:v>
                </c:pt>
                <c:pt idx="75332">
                  <c:v>-0.102286</c:v>
                </c:pt>
                <c:pt idx="75333">
                  <c:v>-0.105185</c:v>
                </c:pt>
                <c:pt idx="75334">
                  <c:v>-0.10796600000000001</c:v>
                </c:pt>
                <c:pt idx="75335">
                  <c:v>-0.110626</c:v>
                </c:pt>
                <c:pt idx="75336">
                  <c:v>-0.113163</c:v>
                </c:pt>
                <c:pt idx="75337">
                  <c:v>-0.115573</c:v>
                </c:pt>
                <c:pt idx="75338">
                  <c:v>-0.117854</c:v>
                </c:pt>
                <c:pt idx="75339">
                  <c:v>-0.120004</c:v>
                </c:pt>
                <c:pt idx="75340">
                  <c:v>-0.122021</c:v>
                </c:pt>
                <c:pt idx="75341">
                  <c:v>-0.123904</c:v>
                </c:pt>
                <c:pt idx="75342">
                  <c:v>-0.12565100000000001</c:v>
                </c:pt>
                <c:pt idx="75343">
                  <c:v>-0.12726000000000001</c:v>
                </c:pt>
                <c:pt idx="75344">
                  <c:v>-0.12873000000000001</c:v>
                </c:pt>
                <c:pt idx="75345">
                  <c:v>-0.13005700000000001</c:v>
                </c:pt>
                <c:pt idx="75346">
                  <c:v>-0.131242</c:v>
                </c:pt>
                <c:pt idx="75347">
                  <c:v>-0.13228500000000001</c:v>
                </c:pt>
                <c:pt idx="75348">
                  <c:v>-0.133184</c:v>
                </c:pt>
                <c:pt idx="75349">
                  <c:v>-0.13394200000000001</c:v>
                </c:pt>
                <c:pt idx="75350">
                  <c:v>-0.13455700000000001</c:v>
                </c:pt>
                <c:pt idx="75351">
                  <c:v>-0.13503100000000001</c:v>
                </c:pt>
                <c:pt idx="75352">
                  <c:v>-0.13536500000000001</c:v>
                </c:pt>
                <c:pt idx="75353">
                  <c:v>-0.13555900000000001</c:v>
                </c:pt>
                <c:pt idx="75354">
                  <c:v>-0.13561400000000001</c:v>
                </c:pt>
                <c:pt idx="75355">
                  <c:v>-0.13553100000000001</c:v>
                </c:pt>
                <c:pt idx="75356">
                  <c:v>-0.13531099999999999</c:v>
                </c:pt>
                <c:pt idx="75357">
                  <c:v>-0.13495499999999999</c:v>
                </c:pt>
                <c:pt idx="75358">
                  <c:v>-0.134464</c:v>
                </c:pt>
                <c:pt idx="75359">
                  <c:v>-0.13383800000000001</c:v>
                </c:pt>
                <c:pt idx="75360">
                  <c:v>-0.133079</c:v>
                </c:pt>
                <c:pt idx="75361">
                  <c:v>-0.13219</c:v>
                </c:pt>
                <c:pt idx="75362">
                  <c:v>-0.13117200000000001</c:v>
                </c:pt>
                <c:pt idx="75363">
                  <c:v>-0.130026</c:v>
                </c:pt>
                <c:pt idx="75364">
                  <c:v>-0.12875400000000001</c:v>
                </c:pt>
                <c:pt idx="75365">
                  <c:v>-0.127361</c:v>
                </c:pt>
                <c:pt idx="75366">
                  <c:v>-0.12584699999999999</c:v>
                </c:pt>
                <c:pt idx="75367">
                  <c:v>-0.12421500000000001</c:v>
                </c:pt>
                <c:pt idx="75368">
                  <c:v>-0.12246799999999999</c:v>
                </c:pt>
                <c:pt idx="75369">
                  <c:v>-0.12060999999999999</c:v>
                </c:pt>
                <c:pt idx="75370">
                  <c:v>-0.118642</c:v>
                </c:pt>
                <c:pt idx="75371">
                  <c:v>-0.11656900000000001</c:v>
                </c:pt>
                <c:pt idx="75372">
                  <c:v>-0.114394</c:v>
                </c:pt>
                <c:pt idx="75373">
                  <c:v>-0.11212</c:v>
                </c:pt>
                <c:pt idx="75374">
                  <c:v>-0.109749</c:v>
                </c:pt>
                <c:pt idx="75375">
                  <c:v>-0.107284</c:v>
                </c:pt>
                <c:pt idx="75376">
                  <c:v>-0.104728</c:v>
                </c:pt>
                <c:pt idx="75377">
                  <c:v>-0.10208399999999999</c:v>
                </c:pt>
                <c:pt idx="75378">
                  <c:v>-9.9356700000000006E-2</c:v>
                </c:pt>
                <c:pt idx="75379">
                  <c:v>-9.6549399999999994E-2</c:v>
                </c:pt>
                <c:pt idx="75380">
                  <c:v>-9.3665999999999999E-2</c:v>
                </c:pt>
                <c:pt idx="75381">
                  <c:v>-9.0710100000000002E-2</c:v>
                </c:pt>
                <c:pt idx="75382">
                  <c:v>-8.7685399999999997E-2</c:v>
                </c:pt>
                <c:pt idx="75383">
                  <c:v>-8.4595900000000002E-2</c:v>
                </c:pt>
                <c:pt idx="75384">
                  <c:v>-8.1445600000000007E-2</c:v>
                </c:pt>
                <c:pt idx="75385">
                  <c:v>-7.8238100000000005E-2</c:v>
                </c:pt>
                <c:pt idx="75386">
                  <c:v>-7.4977100000000005E-2</c:v>
                </c:pt>
                <c:pt idx="75387">
                  <c:v>-7.1666099999999996E-2</c:v>
                </c:pt>
                <c:pt idx="75388">
                  <c:v>-6.83087E-2</c:v>
                </c:pt>
                <c:pt idx="75389">
                  <c:v>-6.49087E-2</c:v>
                </c:pt>
                <c:pt idx="75390">
                  <c:v>-6.1469999999999997E-2</c:v>
                </c:pt>
                <c:pt idx="75391">
                  <c:v>-5.7996199999999998E-2</c:v>
                </c:pt>
                <c:pt idx="75392">
                  <c:v>-5.4490700000000003E-2</c:v>
                </c:pt>
                <c:pt idx="75393">
                  <c:v>-5.0957599999999999E-2</c:v>
                </c:pt>
                <c:pt idx="75394">
                  <c:v>-4.7400600000000001E-2</c:v>
                </c:pt>
                <c:pt idx="75395">
                  <c:v>-4.3823099999999997E-2</c:v>
                </c:pt>
                <c:pt idx="75396">
                  <c:v>-4.0228399999999997E-2</c:v>
                </c:pt>
                <c:pt idx="75397">
                  <c:v>-3.6619499999999999E-2</c:v>
                </c:pt>
                <c:pt idx="75398">
                  <c:v>-3.29997E-2</c:v>
                </c:pt>
                <c:pt idx="75399">
                  <c:v>-2.9372700000000002E-2</c:v>
                </c:pt>
                <c:pt idx="75400">
                  <c:v>-2.5741900000000002E-2</c:v>
                </c:pt>
                <c:pt idx="75401">
                  <c:v>-2.2110500000000002E-2</c:v>
                </c:pt>
                <c:pt idx="75402">
                  <c:v>-1.8481899999999999E-2</c:v>
                </c:pt>
                <c:pt idx="75403">
                  <c:v>-1.4859799999999999E-2</c:v>
                </c:pt>
                <c:pt idx="75404">
                  <c:v>-1.12476E-2</c:v>
                </c:pt>
                <c:pt idx="75405" formatCode="0.00E+00">
                  <c:v>-7.6475500000000004E-3</c:v>
                </c:pt>
                <c:pt idx="75406" formatCode="0.00E+00">
                  <c:v>-4.0614600000000002E-3</c:v>
                </c:pt>
                <c:pt idx="75407" formatCode="0.00E+00">
                  <c:v>-4.9154799999999996E-4</c:v>
                </c:pt>
                <c:pt idx="75408" formatCode="0.00E+00">
                  <c:v>3.0594900000000002E-3</c:v>
                </c:pt>
                <c:pt idx="75409" formatCode="0.00E+00">
                  <c:v>6.5893699999999998E-3</c:v>
                </c:pt>
                <c:pt idx="75410">
                  <c:v>1.0096300000000001E-2</c:v>
                </c:pt>
                <c:pt idx="75411">
                  <c:v>1.35782E-2</c:v>
                </c:pt>
                <c:pt idx="75412">
                  <c:v>1.7032499999999999E-2</c:v>
                </c:pt>
                <c:pt idx="75413">
                  <c:v>2.0456800000000001E-2</c:v>
                </c:pt>
                <c:pt idx="75414">
                  <c:v>2.3849100000000002E-2</c:v>
                </c:pt>
                <c:pt idx="75415">
                  <c:v>2.7207599999999998E-2</c:v>
                </c:pt>
                <c:pt idx="75416">
                  <c:v>3.0531099999999999E-2</c:v>
                </c:pt>
                <c:pt idx="75417">
                  <c:v>3.3818000000000001E-2</c:v>
                </c:pt>
                <c:pt idx="75418">
                  <c:v>3.7066599999999998E-2</c:v>
                </c:pt>
                <c:pt idx="75419">
                  <c:v>4.0274900000000002E-2</c:v>
                </c:pt>
                <c:pt idx="75420">
                  <c:v>4.3440800000000002E-2</c:v>
                </c:pt>
                <c:pt idx="75421">
                  <c:v>4.6562899999999997E-2</c:v>
                </c:pt>
                <c:pt idx="75422">
                  <c:v>4.9639700000000002E-2</c:v>
                </c:pt>
                <c:pt idx="75423">
                  <c:v>5.2670599999999998E-2</c:v>
                </c:pt>
                <c:pt idx="75424">
                  <c:v>5.56549E-2</c:v>
                </c:pt>
                <c:pt idx="75425">
                  <c:v>5.8592499999999999E-2</c:v>
                </c:pt>
                <c:pt idx="75426">
                  <c:v>6.1482700000000001E-2</c:v>
                </c:pt>
                <c:pt idx="75427">
                  <c:v>6.4324800000000001E-2</c:v>
                </c:pt>
                <c:pt idx="75428">
                  <c:v>6.7118300000000006E-2</c:v>
                </c:pt>
                <c:pt idx="75429">
                  <c:v>6.9862599999999997E-2</c:v>
                </c:pt>
                <c:pt idx="75430">
                  <c:v>7.2556899999999994E-2</c:v>
                </c:pt>
                <c:pt idx="75431">
                  <c:v>7.5200199999999995E-2</c:v>
                </c:pt>
                <c:pt idx="75432">
                  <c:v>7.7791600000000002E-2</c:v>
                </c:pt>
                <c:pt idx="75433">
                  <c:v>8.0330899999999997E-2</c:v>
                </c:pt>
                <c:pt idx="75434">
                  <c:v>8.28179E-2</c:v>
                </c:pt>
                <c:pt idx="75435">
                  <c:v>8.5252300000000003E-2</c:v>
                </c:pt>
                <c:pt idx="75436">
                  <c:v>8.7634600000000007E-2</c:v>
                </c:pt>
                <c:pt idx="75437">
                  <c:v>8.9965000000000003E-2</c:v>
                </c:pt>
                <c:pt idx="75438">
                  <c:v>9.2244000000000007E-2</c:v>
                </c:pt>
                <c:pt idx="75439">
                  <c:v>9.4472E-2</c:v>
                </c:pt>
                <c:pt idx="75440">
                  <c:v>9.6650100000000003E-2</c:v>
                </c:pt>
                <c:pt idx="75441">
                  <c:v>9.87793E-2</c:v>
                </c:pt>
                <c:pt idx="75442">
                  <c:v>0.10086000000000001</c:v>
                </c:pt>
                <c:pt idx="75443">
                  <c:v>0.102893</c:v>
                </c:pt>
                <c:pt idx="75444">
                  <c:v>0.104879</c:v>
                </c:pt>
                <c:pt idx="75445">
                  <c:v>0.10681599999999999</c:v>
                </c:pt>
                <c:pt idx="75446">
                  <c:v>0.10870299999999999</c:v>
                </c:pt>
                <c:pt idx="75447">
                  <c:v>0.110542</c:v>
                </c:pt>
                <c:pt idx="75448">
                  <c:v>0.112334</c:v>
                </c:pt>
                <c:pt idx="75449">
                  <c:v>0.11408</c:v>
                </c:pt>
                <c:pt idx="75450">
                  <c:v>0.11577999999999999</c:v>
                </c:pt>
                <c:pt idx="75451">
                  <c:v>0.117436</c:v>
                </c:pt>
                <c:pt idx="75452">
                  <c:v>0.119048</c:v>
                </c:pt>
                <c:pt idx="75453">
                  <c:v>0.120617</c:v>
                </c:pt>
                <c:pt idx="75454">
                  <c:v>0.122144</c:v>
                </c:pt>
                <c:pt idx="75455">
                  <c:v>0.123629</c:v>
                </c:pt>
                <c:pt idx="75456">
                  <c:v>0.12507399999999999</c:v>
                </c:pt>
                <c:pt idx="75457">
                  <c:v>0.12647800000000001</c:v>
                </c:pt>
                <c:pt idx="75458">
                  <c:v>0.12784300000000001</c:v>
                </c:pt>
                <c:pt idx="75459">
                  <c:v>0.12916800000000001</c:v>
                </c:pt>
                <c:pt idx="75460">
                  <c:v>0.13045499999999999</c:v>
                </c:pt>
                <c:pt idx="75461">
                  <c:v>0.13170399999999999</c:v>
                </c:pt>
                <c:pt idx="75462">
                  <c:v>0.13291800000000001</c:v>
                </c:pt>
                <c:pt idx="75463">
                  <c:v>0.13409599999999999</c:v>
                </c:pt>
                <c:pt idx="75464">
                  <c:v>0.135239</c:v>
                </c:pt>
                <c:pt idx="75465">
                  <c:v>0.136348</c:v>
                </c:pt>
                <c:pt idx="75466">
                  <c:v>0.13742399999999999</c:v>
                </c:pt>
                <c:pt idx="75467">
                  <c:v>0.13846800000000001</c:v>
                </c:pt>
                <c:pt idx="75468">
                  <c:v>0.13947899999999999</c:v>
                </c:pt>
                <c:pt idx="75469">
                  <c:v>0.140459</c:v>
                </c:pt>
                <c:pt idx="75470">
                  <c:v>0.141407</c:v>
                </c:pt>
                <c:pt idx="75471">
                  <c:v>0.14232300000000001</c:v>
                </c:pt>
                <c:pt idx="75472">
                  <c:v>0.143207</c:v>
                </c:pt>
                <c:pt idx="75473">
                  <c:v>0.14405999999999999</c:v>
                </c:pt>
                <c:pt idx="75474">
                  <c:v>0.14488100000000001</c:v>
                </c:pt>
                <c:pt idx="75475">
                  <c:v>0.145672</c:v>
                </c:pt>
                <c:pt idx="75476">
                  <c:v>0.14643300000000001</c:v>
                </c:pt>
                <c:pt idx="75477">
                  <c:v>0.14716499999999999</c:v>
                </c:pt>
                <c:pt idx="75478">
                  <c:v>0.147868</c:v>
                </c:pt>
                <c:pt idx="75479">
                  <c:v>0.14854300000000001</c:v>
                </c:pt>
                <c:pt idx="75480">
                  <c:v>0.14918999999999999</c:v>
                </c:pt>
                <c:pt idx="75481">
                  <c:v>0.149808</c:v>
                </c:pt>
                <c:pt idx="75482">
                  <c:v>0.150399</c:v>
                </c:pt>
                <c:pt idx="75483">
                  <c:v>0.15096200000000001</c:v>
                </c:pt>
                <c:pt idx="75484">
                  <c:v>0.15149699999999999</c:v>
                </c:pt>
                <c:pt idx="75485">
                  <c:v>0.152002</c:v>
                </c:pt>
                <c:pt idx="75486">
                  <c:v>0.152478</c:v>
                </c:pt>
                <c:pt idx="75487">
                  <c:v>0.152921</c:v>
                </c:pt>
                <c:pt idx="75488">
                  <c:v>0.153332</c:v>
                </c:pt>
                <c:pt idx="75489">
                  <c:v>0.15371199999999999</c:v>
                </c:pt>
                <c:pt idx="75490">
                  <c:v>0.154059</c:v>
                </c:pt>
                <c:pt idx="75491">
                  <c:v>0.15437400000000001</c:v>
                </c:pt>
                <c:pt idx="75492">
                  <c:v>0.15465699999999999</c:v>
                </c:pt>
                <c:pt idx="75493">
                  <c:v>0.15490799999999999</c:v>
                </c:pt>
                <c:pt idx="75494">
                  <c:v>0.15512500000000001</c:v>
                </c:pt>
                <c:pt idx="75495">
                  <c:v>0.155307</c:v>
                </c:pt>
                <c:pt idx="75496">
                  <c:v>0.15545400000000001</c:v>
                </c:pt>
                <c:pt idx="75497">
                  <c:v>0.15556300000000001</c:v>
                </c:pt>
                <c:pt idx="75498">
                  <c:v>0.155636</c:v>
                </c:pt>
                <c:pt idx="75499">
                  <c:v>0.15567300000000001</c:v>
                </c:pt>
                <c:pt idx="75500">
                  <c:v>0.15567300000000001</c:v>
                </c:pt>
                <c:pt idx="75501">
                  <c:v>0.155636</c:v>
                </c:pt>
                <c:pt idx="75502">
                  <c:v>0.155561</c:v>
                </c:pt>
                <c:pt idx="75503">
                  <c:v>0.155447</c:v>
                </c:pt>
                <c:pt idx="75504">
                  <c:v>0.15529200000000001</c:v>
                </c:pt>
                <c:pt idx="75505">
                  <c:v>0.15509300000000001</c:v>
                </c:pt>
                <c:pt idx="75506">
                  <c:v>0.15485099999999999</c:v>
                </c:pt>
                <c:pt idx="75507">
                  <c:v>0.15456400000000001</c:v>
                </c:pt>
                <c:pt idx="75508">
                  <c:v>0.15423100000000001</c:v>
                </c:pt>
                <c:pt idx="75509">
                  <c:v>0.15385099999999999</c:v>
                </c:pt>
                <c:pt idx="75510">
                  <c:v>0.153422</c:v>
                </c:pt>
                <c:pt idx="75511">
                  <c:v>0.152943</c:v>
                </c:pt>
                <c:pt idx="75512">
                  <c:v>0.15241499999999999</c:v>
                </c:pt>
                <c:pt idx="75513">
                  <c:v>0.151837</c:v>
                </c:pt>
                <c:pt idx="75514">
                  <c:v>0.15120900000000001</c:v>
                </c:pt>
                <c:pt idx="75515">
                  <c:v>0.150529</c:v>
                </c:pt>
                <c:pt idx="75516">
                  <c:v>0.14979700000000001</c:v>
                </c:pt>
                <c:pt idx="75517">
                  <c:v>0.14901200000000001</c:v>
                </c:pt>
                <c:pt idx="75518">
                  <c:v>0.148173</c:v>
                </c:pt>
                <c:pt idx="75519">
                  <c:v>0.147281</c:v>
                </c:pt>
                <c:pt idx="75520">
                  <c:v>0.14633499999999999</c:v>
                </c:pt>
                <c:pt idx="75521">
                  <c:v>0.14533499999999999</c:v>
                </c:pt>
                <c:pt idx="75522">
                  <c:v>0.14427799999999999</c:v>
                </c:pt>
                <c:pt idx="75523">
                  <c:v>0.14316599999999999</c:v>
                </c:pt>
                <c:pt idx="75524">
                  <c:v>0.14199500000000001</c:v>
                </c:pt>
                <c:pt idx="75525">
                  <c:v>0.140765</c:v>
                </c:pt>
                <c:pt idx="75526">
                  <c:v>0.13947499999999999</c:v>
                </c:pt>
                <c:pt idx="75527">
                  <c:v>0.138126</c:v>
                </c:pt>
                <c:pt idx="75528">
                  <c:v>0.136716</c:v>
                </c:pt>
                <c:pt idx="75529">
                  <c:v>0.135244</c:v>
                </c:pt>
                <c:pt idx="75530">
                  <c:v>0.13371</c:v>
                </c:pt>
                <c:pt idx="75531">
                  <c:v>0.13211600000000001</c:v>
                </c:pt>
                <c:pt idx="75532">
                  <c:v>0.13046099999999999</c:v>
                </c:pt>
                <c:pt idx="75533">
                  <c:v>0.128745</c:v>
                </c:pt>
                <c:pt idx="75534">
                  <c:v>0.126969</c:v>
                </c:pt>
                <c:pt idx="75535">
                  <c:v>0.12513199999999999</c:v>
                </c:pt>
                <c:pt idx="75536">
                  <c:v>0.123236</c:v>
                </c:pt>
                <c:pt idx="75537">
                  <c:v>0.121281</c:v>
                </c:pt>
                <c:pt idx="75538">
                  <c:v>0.119268</c:v>
                </c:pt>
                <c:pt idx="75539">
                  <c:v>0.11719400000000001</c:v>
                </c:pt>
                <c:pt idx="75540">
                  <c:v>0.11505899999999999</c:v>
                </c:pt>
                <c:pt idx="75541">
                  <c:v>0.11286499999999999</c:v>
                </c:pt>
                <c:pt idx="75542">
                  <c:v>0.110613</c:v>
                </c:pt>
                <c:pt idx="75543">
                  <c:v>0.108306</c:v>
                </c:pt>
                <c:pt idx="75544">
                  <c:v>0.105945</c:v>
                </c:pt>
                <c:pt idx="75545">
                  <c:v>0.103531</c:v>
                </c:pt>
                <c:pt idx="75546">
                  <c:v>0.101065</c:v>
                </c:pt>
                <c:pt idx="75547">
                  <c:v>9.8548200000000002E-2</c:v>
                </c:pt>
                <c:pt idx="75548">
                  <c:v>9.59811E-2</c:v>
                </c:pt>
                <c:pt idx="75549">
                  <c:v>9.3365500000000004E-2</c:v>
                </c:pt>
                <c:pt idx="75550">
                  <c:v>9.0702599999999994E-2</c:v>
                </c:pt>
                <c:pt idx="75551">
                  <c:v>8.7994299999999998E-2</c:v>
                </c:pt>
                <c:pt idx="75552">
                  <c:v>8.5242799999999994E-2</c:v>
                </c:pt>
                <c:pt idx="75553">
                  <c:v>8.2450700000000002E-2</c:v>
                </c:pt>
                <c:pt idx="75554">
                  <c:v>7.9620399999999994E-2</c:v>
                </c:pt>
                <c:pt idx="75555">
                  <c:v>7.6753500000000002E-2</c:v>
                </c:pt>
                <c:pt idx="75556">
                  <c:v>7.3852000000000001E-2</c:v>
                </c:pt>
                <c:pt idx="75557">
                  <c:v>7.0917900000000006E-2</c:v>
                </c:pt>
                <c:pt idx="75558">
                  <c:v>6.7953700000000006E-2</c:v>
                </c:pt>
                <c:pt idx="75559">
                  <c:v>6.4961099999999994E-2</c:v>
                </c:pt>
                <c:pt idx="75560">
                  <c:v>6.1942900000000002E-2</c:v>
                </c:pt>
                <c:pt idx="75561">
                  <c:v>5.8902200000000002E-2</c:v>
                </c:pt>
                <c:pt idx="75562">
                  <c:v>5.5841700000000001E-2</c:v>
                </c:pt>
                <c:pt idx="75563">
                  <c:v>5.2763299999999999E-2</c:v>
                </c:pt>
                <c:pt idx="75564">
                  <c:v>4.96693E-2</c:v>
                </c:pt>
                <c:pt idx="75565">
                  <c:v>4.6562699999999999E-2</c:v>
                </c:pt>
                <c:pt idx="75566">
                  <c:v>4.3446499999999999E-2</c:v>
                </c:pt>
                <c:pt idx="75567">
                  <c:v>4.0323699999999997E-2</c:v>
                </c:pt>
                <c:pt idx="75568">
                  <c:v>3.7197599999999997E-2</c:v>
                </c:pt>
                <c:pt idx="75569">
                  <c:v>3.4071299999999999E-2</c:v>
                </c:pt>
                <c:pt idx="75570">
                  <c:v>3.0947100000000002E-2</c:v>
                </c:pt>
                <c:pt idx="75571">
                  <c:v>2.78277E-2</c:v>
                </c:pt>
                <c:pt idx="75572">
                  <c:v>2.4716999999999999E-2</c:v>
                </c:pt>
                <c:pt idx="75573">
                  <c:v>2.16189E-2</c:v>
                </c:pt>
                <c:pt idx="75574">
                  <c:v>1.8536899999999999E-2</c:v>
                </c:pt>
                <c:pt idx="75575">
                  <c:v>1.54745E-2</c:v>
                </c:pt>
                <c:pt idx="75576">
                  <c:v>1.24356E-2</c:v>
                </c:pt>
                <c:pt idx="75577" formatCode="0.00E+00">
                  <c:v>9.4241399999999993E-3</c:v>
                </c:pt>
                <c:pt idx="75578" formatCode="0.00E+00">
                  <c:v>6.4432600000000001E-3</c:v>
                </c:pt>
                <c:pt idx="75579" formatCode="0.00E+00">
                  <c:v>3.4955400000000001E-3</c:v>
                </c:pt>
                <c:pt idx="75580" formatCode="0.00E+00">
                  <c:v>5.83911E-4</c:v>
                </c:pt>
                <c:pt idx="75581" formatCode="0.00E+00">
                  <c:v>-2.2879900000000002E-3</c:v>
                </c:pt>
                <c:pt idx="75582" formatCode="0.00E+00">
                  <c:v>-5.1163900000000002E-3</c:v>
                </c:pt>
                <c:pt idx="75583" formatCode="0.00E+00">
                  <c:v>-7.8980500000000002E-3</c:v>
                </c:pt>
                <c:pt idx="75584">
                  <c:v>-1.06298E-2</c:v>
                </c:pt>
                <c:pt idx="75585">
                  <c:v>-1.33078E-2</c:v>
                </c:pt>
                <c:pt idx="75586">
                  <c:v>-1.5927899999999998E-2</c:v>
                </c:pt>
                <c:pt idx="75587">
                  <c:v>-1.8486499999999999E-2</c:v>
                </c:pt>
                <c:pt idx="75588">
                  <c:v>-2.0980700000000001E-2</c:v>
                </c:pt>
                <c:pt idx="75589">
                  <c:v>-2.3407399999999998E-2</c:v>
                </c:pt>
                <c:pt idx="75590">
                  <c:v>-2.5763299999999999E-2</c:v>
                </c:pt>
                <c:pt idx="75591">
                  <c:v>-2.8044800000000002E-2</c:v>
                </c:pt>
                <c:pt idx="75592">
                  <c:v>-3.02486E-2</c:v>
                </c:pt>
                <c:pt idx="75593">
                  <c:v>-3.2371700000000003E-2</c:v>
                </c:pt>
                <c:pt idx="75594">
                  <c:v>-3.4411600000000001E-2</c:v>
                </c:pt>
                <c:pt idx="75595">
                  <c:v>-3.6365000000000001E-2</c:v>
                </c:pt>
                <c:pt idx="75596">
                  <c:v>-3.8227999999999998E-2</c:v>
                </c:pt>
                <c:pt idx="75597">
                  <c:v>-3.9997499999999998E-2</c:v>
                </c:pt>
                <c:pt idx="75598">
                  <c:v>-4.1671199999999999E-2</c:v>
                </c:pt>
                <c:pt idx="75599">
                  <c:v>-4.3247099999999997E-2</c:v>
                </c:pt>
                <c:pt idx="75600">
                  <c:v>-4.4722999999999999E-2</c:v>
                </c:pt>
                <c:pt idx="75601">
                  <c:v>-4.6096600000000001E-2</c:v>
                </c:pt>
                <c:pt idx="75602">
                  <c:v>-4.7365600000000001E-2</c:v>
                </c:pt>
                <c:pt idx="75603">
                  <c:v>-4.8527800000000003E-2</c:v>
                </c:pt>
                <c:pt idx="75604">
                  <c:v>-4.9581100000000003E-2</c:v>
                </c:pt>
                <c:pt idx="75605">
                  <c:v>-5.0522900000000003E-2</c:v>
                </c:pt>
                <c:pt idx="75606">
                  <c:v>-5.1350800000000002E-2</c:v>
                </c:pt>
                <c:pt idx="75607">
                  <c:v>-5.2062299999999999E-2</c:v>
                </c:pt>
                <c:pt idx="75608">
                  <c:v>-5.2655599999999997E-2</c:v>
                </c:pt>
                <c:pt idx="75609">
                  <c:v>-5.3128599999999998E-2</c:v>
                </c:pt>
                <c:pt idx="75610">
                  <c:v>-5.348E-2</c:v>
                </c:pt>
                <c:pt idx="75611">
                  <c:v>-5.3708499999999999E-2</c:v>
                </c:pt>
                <c:pt idx="75612">
                  <c:v>-5.3813600000000003E-2</c:v>
                </c:pt>
                <c:pt idx="75613">
                  <c:v>-5.3794300000000003E-2</c:v>
                </c:pt>
                <c:pt idx="75614">
                  <c:v>-5.36499E-2</c:v>
                </c:pt>
                <c:pt idx="75615">
                  <c:v>-5.3379700000000002E-2</c:v>
                </c:pt>
                <c:pt idx="75616">
                  <c:v>-5.2982500000000002E-2</c:v>
                </c:pt>
                <c:pt idx="75617">
                  <c:v>-5.2457400000000001E-2</c:v>
                </c:pt>
                <c:pt idx="75618">
                  <c:v>-5.18039E-2</c:v>
                </c:pt>
                <c:pt idx="75619">
                  <c:v>-5.1021999999999998E-2</c:v>
                </c:pt>
                <c:pt idx="75620">
                  <c:v>-5.0112200000000003E-2</c:v>
                </c:pt>
                <c:pt idx="75621">
                  <c:v>-4.9075100000000003E-2</c:v>
                </c:pt>
                <c:pt idx="75622">
                  <c:v>-4.7911000000000002E-2</c:v>
                </c:pt>
                <c:pt idx="75623">
                  <c:v>-4.6619399999999998E-2</c:v>
                </c:pt>
                <c:pt idx="75624">
                  <c:v>-4.52001E-2</c:v>
                </c:pt>
                <c:pt idx="75625">
                  <c:v>-4.3654499999999999E-2</c:v>
                </c:pt>
                <c:pt idx="75626">
                  <c:v>-4.19835E-2</c:v>
                </c:pt>
                <c:pt idx="75627">
                  <c:v>-4.0187899999999999E-2</c:v>
                </c:pt>
                <c:pt idx="75628">
                  <c:v>-3.82691E-2</c:v>
                </c:pt>
                <c:pt idx="75629">
                  <c:v>-3.6229299999999999E-2</c:v>
                </c:pt>
                <c:pt idx="75630">
                  <c:v>-3.4070000000000003E-2</c:v>
                </c:pt>
                <c:pt idx="75631">
                  <c:v>-3.1792300000000003E-2</c:v>
                </c:pt>
                <c:pt idx="75632">
                  <c:v>-2.9398299999999999E-2</c:v>
                </c:pt>
                <c:pt idx="75633">
                  <c:v>-2.68907E-2</c:v>
                </c:pt>
                <c:pt idx="75634">
                  <c:v>-2.4272599999999998E-2</c:v>
                </c:pt>
                <c:pt idx="75635">
                  <c:v>-2.15464E-2</c:v>
                </c:pt>
                <c:pt idx="75636">
                  <c:v>-1.87142E-2</c:v>
                </c:pt>
                <c:pt idx="75637">
                  <c:v>-1.5777599999999999E-2</c:v>
                </c:pt>
                <c:pt idx="75638">
                  <c:v>-1.2739E-2</c:v>
                </c:pt>
                <c:pt idx="75639" formatCode="0.00E+00">
                  <c:v>-9.6013100000000001E-3</c:v>
                </c:pt>
                <c:pt idx="75640" formatCode="0.00E+00">
                  <c:v>-6.3675600000000004E-3</c:v>
                </c:pt>
                <c:pt idx="75641" formatCode="0.00E+00">
                  <c:v>-3.04083E-3</c:v>
                </c:pt>
                <c:pt idx="75642" formatCode="0.00E+00">
                  <c:v>3.7570799999999999E-4</c:v>
                </c:pt>
                <c:pt idx="75643" formatCode="0.00E+00">
                  <c:v>3.8787499999999998E-3</c:v>
                </c:pt>
                <c:pt idx="75644" formatCode="0.00E+00">
                  <c:v>7.46505E-3</c:v>
                </c:pt>
                <c:pt idx="75645">
                  <c:v>1.11313E-2</c:v>
                </c:pt>
                <c:pt idx="75646">
                  <c:v>1.4874E-2</c:v>
                </c:pt>
                <c:pt idx="75647">
                  <c:v>1.8689399999999998E-2</c:v>
                </c:pt>
                <c:pt idx="75648">
                  <c:v>2.2573300000000001E-2</c:v>
                </c:pt>
                <c:pt idx="75649">
                  <c:v>2.6521300000000001E-2</c:v>
                </c:pt>
                <c:pt idx="75650">
                  <c:v>3.0528799999999998E-2</c:v>
                </c:pt>
                <c:pt idx="75651">
                  <c:v>3.4591499999999997E-2</c:v>
                </c:pt>
                <c:pt idx="75652">
                  <c:v>3.8705200000000002E-2</c:v>
                </c:pt>
                <c:pt idx="75653">
                  <c:v>4.2865500000000001E-2</c:v>
                </c:pt>
                <c:pt idx="75654">
                  <c:v>4.7068100000000002E-2</c:v>
                </c:pt>
                <c:pt idx="75655">
                  <c:v>5.1308600000000003E-2</c:v>
                </c:pt>
                <c:pt idx="75656">
                  <c:v>5.5582399999999997E-2</c:v>
                </c:pt>
                <c:pt idx="75657">
                  <c:v>5.9884899999999998E-2</c:v>
                </c:pt>
                <c:pt idx="75658">
                  <c:v>6.4211400000000002E-2</c:v>
                </c:pt>
                <c:pt idx="75659">
                  <c:v>6.8557099999999996E-2</c:v>
                </c:pt>
                <c:pt idx="75660">
                  <c:v>7.2916800000000004E-2</c:v>
                </c:pt>
                <c:pt idx="75661">
                  <c:v>7.7286099999999996E-2</c:v>
                </c:pt>
                <c:pt idx="75662">
                  <c:v>8.1660899999999995E-2</c:v>
                </c:pt>
                <c:pt idx="75663">
                  <c:v>8.6036600000000005E-2</c:v>
                </c:pt>
                <c:pt idx="75664">
                  <c:v>9.0407600000000005E-2</c:v>
                </c:pt>
                <c:pt idx="75665">
                  <c:v>9.4768699999999997E-2</c:v>
                </c:pt>
                <c:pt idx="75666">
                  <c:v>9.9114900000000006E-2</c:v>
                </c:pt>
                <c:pt idx="75667">
                  <c:v>0.10344200000000001</c:v>
                </c:pt>
                <c:pt idx="75668">
                  <c:v>0.10774499999999999</c:v>
                </c:pt>
                <c:pt idx="75669">
                  <c:v>0.11201899999999999</c:v>
                </c:pt>
                <c:pt idx="75670">
                  <c:v>0.116261</c:v>
                </c:pt>
                <c:pt idx="75671">
                  <c:v>0.120466</c:v>
                </c:pt>
                <c:pt idx="75672">
                  <c:v>0.124629</c:v>
                </c:pt>
                <c:pt idx="75673">
                  <c:v>0.128744</c:v>
                </c:pt>
                <c:pt idx="75674">
                  <c:v>0.13280800000000001</c:v>
                </c:pt>
                <c:pt idx="75675">
                  <c:v>0.13681499999999999</c:v>
                </c:pt>
                <c:pt idx="75676">
                  <c:v>0.140761</c:v>
                </c:pt>
                <c:pt idx="75677">
                  <c:v>0.14464299999999999</c:v>
                </c:pt>
                <c:pt idx="75678">
                  <c:v>0.148456</c:v>
                </c:pt>
                <c:pt idx="75679">
                  <c:v>0.152197</c:v>
                </c:pt>
                <c:pt idx="75680">
                  <c:v>0.15586</c:v>
                </c:pt>
                <c:pt idx="75681">
                  <c:v>0.159442</c:v>
                </c:pt>
                <c:pt idx="75682">
                  <c:v>0.16294</c:v>
                </c:pt>
                <c:pt idx="75683">
                  <c:v>0.166349</c:v>
                </c:pt>
                <c:pt idx="75684">
                  <c:v>0.16966600000000001</c:v>
                </c:pt>
                <c:pt idx="75685">
                  <c:v>0.17288700000000001</c:v>
                </c:pt>
                <c:pt idx="75686">
                  <c:v>0.176009</c:v>
                </c:pt>
                <c:pt idx="75687">
                  <c:v>0.17902799999999999</c:v>
                </c:pt>
                <c:pt idx="75688">
                  <c:v>0.18194099999999999</c:v>
                </c:pt>
                <c:pt idx="75689">
                  <c:v>0.18474599999999999</c:v>
                </c:pt>
                <c:pt idx="75690">
                  <c:v>0.18743899999999999</c:v>
                </c:pt>
                <c:pt idx="75691">
                  <c:v>0.19001899999999999</c:v>
                </c:pt>
                <c:pt idx="75692">
                  <c:v>0.19248199999999999</c:v>
                </c:pt>
                <c:pt idx="75693">
                  <c:v>0.194825</c:v>
                </c:pt>
                <c:pt idx="75694">
                  <c:v>0.197048</c:v>
                </c:pt>
                <c:pt idx="75695">
                  <c:v>0.19914599999999999</c:v>
                </c:pt>
                <c:pt idx="75696">
                  <c:v>0.20111799999999999</c:v>
                </c:pt>
                <c:pt idx="75697">
                  <c:v>0.202962</c:v>
                </c:pt>
                <c:pt idx="75698">
                  <c:v>0.204676</c:v>
                </c:pt>
                <c:pt idx="75699">
                  <c:v>0.20626</c:v>
                </c:pt>
                <c:pt idx="75700">
                  <c:v>0.20771100000000001</c:v>
                </c:pt>
                <c:pt idx="75701">
                  <c:v>0.20902899999999999</c:v>
                </c:pt>
                <c:pt idx="75702">
                  <c:v>0.21021300000000001</c:v>
                </c:pt>
                <c:pt idx="75703">
                  <c:v>0.21126200000000001</c:v>
                </c:pt>
                <c:pt idx="75704">
                  <c:v>0.212175</c:v>
                </c:pt>
                <c:pt idx="75705">
                  <c:v>0.212952</c:v>
                </c:pt>
                <c:pt idx="75706">
                  <c:v>0.213592</c:v>
                </c:pt>
                <c:pt idx="75707">
                  <c:v>0.21409600000000001</c:v>
                </c:pt>
                <c:pt idx="75708">
                  <c:v>0.21446399999999999</c:v>
                </c:pt>
                <c:pt idx="75709">
                  <c:v>0.214696</c:v>
                </c:pt>
                <c:pt idx="75710">
                  <c:v>0.21479200000000001</c:v>
                </c:pt>
                <c:pt idx="75711">
                  <c:v>0.214754</c:v>
                </c:pt>
                <c:pt idx="75712">
                  <c:v>0.21458199999999999</c:v>
                </c:pt>
                <c:pt idx="75713">
                  <c:v>0.21427599999999999</c:v>
                </c:pt>
                <c:pt idx="75714">
                  <c:v>0.213838</c:v>
                </c:pt>
                <c:pt idx="75715">
                  <c:v>0.21326899999999999</c:v>
                </c:pt>
                <c:pt idx="75716">
                  <c:v>0.21257000000000001</c:v>
                </c:pt>
                <c:pt idx="75717">
                  <c:v>0.21174200000000001</c:v>
                </c:pt>
                <c:pt idx="75718">
                  <c:v>0.210788</c:v>
                </c:pt>
                <c:pt idx="75719">
                  <c:v>0.20970900000000001</c:v>
                </c:pt>
                <c:pt idx="75720">
                  <c:v>0.208507</c:v>
                </c:pt>
                <c:pt idx="75721">
                  <c:v>0.20718500000000001</c:v>
                </c:pt>
                <c:pt idx="75722">
                  <c:v>0.20574600000000001</c:v>
                </c:pt>
                <c:pt idx="75723">
                  <c:v>0.20419200000000001</c:v>
                </c:pt>
                <c:pt idx="75724">
                  <c:v>0.20252700000000001</c:v>
                </c:pt>
                <c:pt idx="75725">
                  <c:v>0.20075200000000001</c:v>
                </c:pt>
                <c:pt idx="75726">
                  <c:v>0.19886999999999999</c:v>
                </c:pt>
                <c:pt idx="75727">
                  <c:v>0.196885</c:v>
                </c:pt>
                <c:pt idx="75728">
                  <c:v>0.1948</c:v>
                </c:pt>
                <c:pt idx="75729">
                  <c:v>0.19261800000000001</c:v>
                </c:pt>
                <c:pt idx="75730">
                  <c:v>0.19034200000000001</c:v>
                </c:pt>
                <c:pt idx="75731">
                  <c:v>0.18797800000000001</c:v>
                </c:pt>
                <c:pt idx="75732">
                  <c:v>0.185527</c:v>
                </c:pt>
                <c:pt idx="75733">
                  <c:v>0.18299399999999999</c:v>
                </c:pt>
                <c:pt idx="75734">
                  <c:v>0.18038299999999999</c:v>
                </c:pt>
                <c:pt idx="75735">
                  <c:v>0.17769799999999999</c:v>
                </c:pt>
                <c:pt idx="75736">
                  <c:v>0.17494299999999999</c:v>
                </c:pt>
                <c:pt idx="75737">
                  <c:v>0.172123</c:v>
                </c:pt>
                <c:pt idx="75738">
                  <c:v>0.169242</c:v>
                </c:pt>
                <c:pt idx="75739">
                  <c:v>0.16630500000000001</c:v>
                </c:pt>
                <c:pt idx="75740">
                  <c:v>0.16331599999999999</c:v>
                </c:pt>
                <c:pt idx="75741">
                  <c:v>0.160278</c:v>
                </c:pt>
                <c:pt idx="75742">
                  <c:v>0.157197</c:v>
                </c:pt>
                <c:pt idx="75743">
                  <c:v>0.15407699999999999</c:v>
                </c:pt>
                <c:pt idx="75744">
                  <c:v>0.150923</c:v>
                </c:pt>
                <c:pt idx="75745">
                  <c:v>0.14773800000000001</c:v>
                </c:pt>
                <c:pt idx="75746">
                  <c:v>0.14452699999999999</c:v>
                </c:pt>
                <c:pt idx="75747">
                  <c:v>0.141295</c:v>
                </c:pt>
                <c:pt idx="75748">
                  <c:v>0.138047</c:v>
                </c:pt>
                <c:pt idx="75749">
                  <c:v>0.13478699999999999</c:v>
                </c:pt>
                <c:pt idx="75750">
                  <c:v>0.131519</c:v>
                </c:pt>
                <c:pt idx="75751">
                  <c:v>0.128249</c:v>
                </c:pt>
                <c:pt idx="75752">
                  <c:v>0.12497999999999999</c:v>
                </c:pt>
                <c:pt idx="75753">
                  <c:v>0.12171800000000001</c:v>
                </c:pt>
                <c:pt idx="75754">
                  <c:v>0.118467</c:v>
                </c:pt>
                <c:pt idx="75755">
                  <c:v>0.115232</c:v>
                </c:pt>
                <c:pt idx="75756">
                  <c:v>0.11201700000000001</c:v>
                </c:pt>
                <c:pt idx="75757">
                  <c:v>0.10882699999999999</c:v>
                </c:pt>
                <c:pt idx="75758">
                  <c:v>0.105667</c:v>
                </c:pt>
                <c:pt idx="75759">
                  <c:v>0.10254000000000001</c:v>
                </c:pt>
                <c:pt idx="75760">
                  <c:v>9.9449800000000005E-2</c:v>
                </c:pt>
                <c:pt idx="75761">
                  <c:v>9.6401399999999998E-2</c:v>
                </c:pt>
                <c:pt idx="75762">
                  <c:v>9.3398499999999995E-2</c:v>
                </c:pt>
                <c:pt idx="75763">
                  <c:v>9.0444800000000006E-2</c:v>
                </c:pt>
                <c:pt idx="75764">
                  <c:v>8.7544399999999994E-2</c:v>
                </c:pt>
                <c:pt idx="75765">
                  <c:v>8.4701100000000001E-2</c:v>
                </c:pt>
                <c:pt idx="75766">
                  <c:v>8.19188E-2</c:v>
                </c:pt>
                <c:pt idx="75767">
                  <c:v>7.9201199999999999E-2</c:v>
                </c:pt>
                <c:pt idx="75768">
                  <c:v>7.6551599999999997E-2</c:v>
                </c:pt>
                <c:pt idx="75769">
                  <c:v>7.3973700000000003E-2</c:v>
                </c:pt>
                <c:pt idx="75770">
                  <c:v>7.1470599999999995E-2</c:v>
                </c:pt>
                <c:pt idx="75771">
                  <c:v>6.9045200000000001E-2</c:v>
                </c:pt>
                <c:pt idx="75772">
                  <c:v>6.6700200000000001E-2</c:v>
                </c:pt>
                <c:pt idx="75773">
                  <c:v>6.4437999999999995E-2</c:v>
                </c:pt>
                <c:pt idx="75774">
                  <c:v>6.2260900000000001E-2</c:v>
                </c:pt>
                <c:pt idx="75775">
                  <c:v>6.01714E-2</c:v>
                </c:pt>
                <c:pt idx="75776">
                  <c:v>5.8171399999999998E-2</c:v>
                </c:pt>
                <c:pt idx="75777">
                  <c:v>5.6263000000000001E-2</c:v>
                </c:pt>
                <c:pt idx="75778">
                  <c:v>5.4448400000000001E-2</c:v>
                </c:pt>
                <c:pt idx="75779">
                  <c:v>5.2729400000000003E-2</c:v>
                </c:pt>
                <c:pt idx="75780">
                  <c:v>5.11075E-2</c:v>
                </c:pt>
                <c:pt idx="75781">
                  <c:v>4.9584000000000003E-2</c:v>
                </c:pt>
                <c:pt idx="75782">
                  <c:v>4.8160300000000003E-2</c:v>
                </c:pt>
                <c:pt idx="75783">
                  <c:v>4.6837400000000001E-2</c:v>
                </c:pt>
                <c:pt idx="75784">
                  <c:v>4.5616499999999997E-2</c:v>
                </c:pt>
                <c:pt idx="75785">
                  <c:v>4.4498500000000003E-2</c:v>
                </c:pt>
                <c:pt idx="75786">
                  <c:v>4.3484000000000002E-2</c:v>
                </c:pt>
                <c:pt idx="75787">
                  <c:v>4.2573800000000002E-2</c:v>
                </c:pt>
                <c:pt idx="75788">
                  <c:v>4.1768199999999998E-2</c:v>
                </c:pt>
                <c:pt idx="75789">
                  <c:v>4.10675E-2</c:v>
                </c:pt>
                <c:pt idx="75790">
                  <c:v>4.0471500000000001E-2</c:v>
                </c:pt>
                <c:pt idx="75791">
                  <c:v>3.99802E-2</c:v>
                </c:pt>
                <c:pt idx="75792">
                  <c:v>3.95929E-2</c:v>
                </c:pt>
                <c:pt idx="75793">
                  <c:v>3.9308900000000001E-2</c:v>
                </c:pt>
                <c:pt idx="75794">
                  <c:v>3.9127599999999998E-2</c:v>
                </c:pt>
                <c:pt idx="75795">
                  <c:v>3.9048100000000002E-2</c:v>
                </c:pt>
                <c:pt idx="75796">
                  <c:v>3.9069800000000002E-2</c:v>
                </c:pt>
                <c:pt idx="75797">
                  <c:v>3.9191299999999998E-2</c:v>
                </c:pt>
                <c:pt idx="75798">
                  <c:v>3.9411300000000003E-2</c:v>
                </c:pt>
                <c:pt idx="75799">
                  <c:v>3.9727899999999997E-2</c:v>
                </c:pt>
                <c:pt idx="75800">
                  <c:v>4.01392E-2</c:v>
                </c:pt>
                <c:pt idx="75801">
                  <c:v>4.0643199999999997E-2</c:v>
                </c:pt>
                <c:pt idx="75802">
                  <c:v>4.1238200000000003E-2</c:v>
                </c:pt>
                <c:pt idx="75803">
                  <c:v>4.1921800000000002E-2</c:v>
                </c:pt>
                <c:pt idx="75804">
                  <c:v>4.26915E-2</c:v>
                </c:pt>
                <c:pt idx="75805">
                  <c:v>4.3544899999999997E-2</c:v>
                </c:pt>
                <c:pt idx="75806">
                  <c:v>4.4479499999999998E-2</c:v>
                </c:pt>
                <c:pt idx="75807">
                  <c:v>4.5492699999999997E-2</c:v>
                </c:pt>
                <c:pt idx="75808">
                  <c:v>4.6581699999999997E-2</c:v>
                </c:pt>
                <c:pt idx="75809">
                  <c:v>4.7743800000000003E-2</c:v>
                </c:pt>
                <c:pt idx="75810">
                  <c:v>4.8975699999999997E-2</c:v>
                </c:pt>
                <c:pt idx="75811">
                  <c:v>5.0274399999999997E-2</c:v>
                </c:pt>
                <c:pt idx="75812">
                  <c:v>5.1636599999999998E-2</c:v>
                </c:pt>
                <c:pt idx="75813">
                  <c:v>5.3058599999999997E-2</c:v>
                </c:pt>
                <c:pt idx="75814">
                  <c:v>5.4536800000000003E-2</c:v>
                </c:pt>
                <c:pt idx="75815">
                  <c:v>5.6067800000000001E-2</c:v>
                </c:pt>
                <c:pt idx="75816">
                  <c:v>5.7647900000000002E-2</c:v>
                </c:pt>
                <c:pt idx="75817">
                  <c:v>5.92735E-2</c:v>
                </c:pt>
                <c:pt idx="75818">
                  <c:v>6.0941099999999998E-2</c:v>
                </c:pt>
                <c:pt idx="75819">
                  <c:v>6.2646800000000002E-2</c:v>
                </c:pt>
                <c:pt idx="75820">
                  <c:v>6.4386700000000005E-2</c:v>
                </c:pt>
                <c:pt idx="75821">
                  <c:v>6.6156800000000002E-2</c:v>
                </c:pt>
                <c:pt idx="75822">
                  <c:v>6.7953E-2</c:v>
                </c:pt>
                <c:pt idx="75823">
                  <c:v>6.97715E-2</c:v>
                </c:pt>
                <c:pt idx="75824">
                  <c:v>7.16083E-2</c:v>
                </c:pt>
                <c:pt idx="75825">
                  <c:v>7.3459700000000003E-2</c:v>
                </c:pt>
                <c:pt idx="75826">
                  <c:v>7.5321899999999997E-2</c:v>
                </c:pt>
                <c:pt idx="75827">
                  <c:v>7.7191099999999999E-2</c:v>
                </c:pt>
                <c:pt idx="75828">
                  <c:v>7.9063599999999998E-2</c:v>
                </c:pt>
                <c:pt idx="75829">
                  <c:v>8.0935499999999994E-2</c:v>
                </c:pt>
                <c:pt idx="75830">
                  <c:v>8.2802799999999996E-2</c:v>
                </c:pt>
                <c:pt idx="75831">
                  <c:v>8.4662000000000001E-2</c:v>
                </c:pt>
                <c:pt idx="75832">
                  <c:v>8.6509500000000003E-2</c:v>
                </c:pt>
                <c:pt idx="75833">
                  <c:v>8.8341799999999998E-2</c:v>
                </c:pt>
                <c:pt idx="75834">
                  <c:v>9.0154999999999999E-2</c:v>
                </c:pt>
                <c:pt idx="75835">
                  <c:v>9.1945200000000005E-2</c:v>
                </c:pt>
                <c:pt idx="75836">
                  <c:v>9.3708799999999995E-2</c:v>
                </c:pt>
                <c:pt idx="75837">
                  <c:v>9.5442100000000002E-2</c:v>
                </c:pt>
                <c:pt idx="75838">
                  <c:v>9.7141599999999995E-2</c:v>
                </c:pt>
                <c:pt idx="75839">
                  <c:v>9.8804199999999995E-2</c:v>
                </c:pt>
                <c:pt idx="75840">
                  <c:v>0.100427</c:v>
                </c:pt>
                <c:pt idx="75841">
                  <c:v>0.102007</c:v>
                </c:pt>
                <c:pt idx="75842">
                  <c:v>0.10354099999999999</c:v>
                </c:pt>
                <c:pt idx="75843">
                  <c:v>0.105027</c:v>
                </c:pt>
                <c:pt idx="75844">
                  <c:v>0.10646</c:v>
                </c:pt>
                <c:pt idx="75845">
                  <c:v>0.107839</c:v>
                </c:pt>
                <c:pt idx="75846">
                  <c:v>0.10916099999999999</c:v>
                </c:pt>
                <c:pt idx="75847">
                  <c:v>0.11042299999999999</c:v>
                </c:pt>
                <c:pt idx="75848">
                  <c:v>0.111623</c:v>
                </c:pt>
                <c:pt idx="75849">
                  <c:v>0.112759</c:v>
                </c:pt>
                <c:pt idx="75850">
                  <c:v>0.11383</c:v>
                </c:pt>
                <c:pt idx="75851">
                  <c:v>0.114833</c:v>
                </c:pt>
                <c:pt idx="75852">
                  <c:v>0.11576699999999999</c:v>
                </c:pt>
                <c:pt idx="75853">
                  <c:v>0.116631</c:v>
                </c:pt>
                <c:pt idx="75854">
                  <c:v>0.117423</c:v>
                </c:pt>
                <c:pt idx="75855">
                  <c:v>0.118142</c:v>
                </c:pt>
                <c:pt idx="75856">
                  <c:v>0.118788</c:v>
                </c:pt>
                <c:pt idx="75857">
                  <c:v>0.11935900000000001</c:v>
                </c:pt>
                <c:pt idx="75858">
                  <c:v>0.119856</c:v>
                </c:pt>
                <c:pt idx="75859">
                  <c:v>0.120277</c:v>
                </c:pt>
                <c:pt idx="75860">
                  <c:v>0.12062299999999999</c:v>
                </c:pt>
                <c:pt idx="75861">
                  <c:v>0.120894</c:v>
                </c:pt>
                <c:pt idx="75862">
                  <c:v>0.121088</c:v>
                </c:pt>
                <c:pt idx="75863">
                  <c:v>0.12120599999999999</c:v>
                </c:pt>
                <c:pt idx="75864">
                  <c:v>0.12124799999999999</c:v>
                </c:pt>
                <c:pt idx="75865">
                  <c:v>0.121214</c:v>
                </c:pt>
                <c:pt idx="75866">
                  <c:v>0.121104</c:v>
                </c:pt>
                <c:pt idx="75867">
                  <c:v>0.12092</c:v>
                </c:pt>
                <c:pt idx="75868">
                  <c:v>0.12066200000000001</c:v>
                </c:pt>
                <c:pt idx="75869">
                  <c:v>0.12033099999999999</c:v>
                </c:pt>
                <c:pt idx="75870">
                  <c:v>0.11992800000000001</c:v>
                </c:pt>
                <c:pt idx="75871">
                  <c:v>0.119454</c:v>
                </c:pt>
                <c:pt idx="75872">
                  <c:v>0.118911</c:v>
                </c:pt>
                <c:pt idx="75873">
                  <c:v>0.118298</c:v>
                </c:pt>
                <c:pt idx="75874">
                  <c:v>0.11762</c:v>
                </c:pt>
                <c:pt idx="75875">
                  <c:v>0.11687599999999999</c:v>
                </c:pt>
                <c:pt idx="75876">
                  <c:v>0.11607000000000001</c:v>
                </c:pt>
                <c:pt idx="75877">
                  <c:v>0.115204</c:v>
                </c:pt>
                <c:pt idx="75878">
                  <c:v>0.11427900000000001</c:v>
                </c:pt>
                <c:pt idx="75879">
                  <c:v>0.113298</c:v>
                </c:pt>
                <c:pt idx="75880">
                  <c:v>0.112263</c:v>
                </c:pt>
                <c:pt idx="75881">
                  <c:v>0.111177</c:v>
                </c:pt>
                <c:pt idx="75882">
                  <c:v>0.110042</c:v>
                </c:pt>
                <c:pt idx="75883">
                  <c:v>0.108859</c:v>
                </c:pt>
                <c:pt idx="75884">
                  <c:v>0.10763200000000001</c:v>
                </c:pt>
                <c:pt idx="75885">
                  <c:v>0.106364</c:v>
                </c:pt>
                <c:pt idx="75886">
                  <c:v>0.105057</c:v>
                </c:pt>
                <c:pt idx="75887">
                  <c:v>0.103715</c:v>
                </c:pt>
                <c:pt idx="75888">
                  <c:v>0.102339</c:v>
                </c:pt>
                <c:pt idx="75889">
                  <c:v>0.100934</c:v>
                </c:pt>
                <c:pt idx="75890">
                  <c:v>9.9500900000000003E-2</c:v>
                </c:pt>
                <c:pt idx="75891">
                  <c:v>9.8044500000000007E-2</c:v>
                </c:pt>
                <c:pt idx="75892">
                  <c:v>9.6567299999999995E-2</c:v>
                </c:pt>
                <c:pt idx="75893">
                  <c:v>9.5072100000000007E-2</c:v>
                </c:pt>
                <c:pt idx="75894">
                  <c:v>9.3561699999999998E-2</c:v>
                </c:pt>
                <c:pt idx="75895">
                  <c:v>9.2039499999999996E-2</c:v>
                </c:pt>
                <c:pt idx="75896">
                  <c:v>9.05088E-2</c:v>
                </c:pt>
                <c:pt idx="75897">
                  <c:v>8.8973099999999999E-2</c:v>
                </c:pt>
                <c:pt idx="75898">
                  <c:v>8.7435399999999996E-2</c:v>
                </c:pt>
                <c:pt idx="75899">
                  <c:v>8.5899000000000003E-2</c:v>
                </c:pt>
                <c:pt idx="75900">
                  <c:v>8.43671E-2</c:v>
                </c:pt>
                <c:pt idx="75901">
                  <c:v>8.2842899999999997E-2</c:v>
                </c:pt>
                <c:pt idx="75902">
                  <c:v>8.1329399999999996E-2</c:v>
                </c:pt>
                <c:pt idx="75903">
                  <c:v>7.9829300000000006E-2</c:v>
                </c:pt>
                <c:pt idx="75904">
                  <c:v>7.8345799999999993E-2</c:v>
                </c:pt>
                <c:pt idx="75905">
                  <c:v>7.6882300000000001E-2</c:v>
                </c:pt>
                <c:pt idx="75906">
                  <c:v>7.5442300000000004E-2</c:v>
                </c:pt>
                <c:pt idx="75907">
                  <c:v>7.4028700000000003E-2</c:v>
                </c:pt>
                <c:pt idx="75908">
                  <c:v>7.2644399999999998E-2</c:v>
                </c:pt>
                <c:pt idx="75909">
                  <c:v>7.1292599999999998E-2</c:v>
                </c:pt>
                <c:pt idx="75910">
                  <c:v>6.9976399999999994E-2</c:v>
                </c:pt>
                <c:pt idx="75911">
                  <c:v>6.8698800000000004E-2</c:v>
                </c:pt>
                <c:pt idx="75912">
                  <c:v>6.7462499999999995E-2</c:v>
                </c:pt>
                <c:pt idx="75913">
                  <c:v>6.6270200000000001E-2</c:v>
                </c:pt>
                <c:pt idx="75914">
                  <c:v>6.5124399999999999E-2</c:v>
                </c:pt>
                <c:pt idx="75915">
                  <c:v>6.4027399999999998E-2</c:v>
                </c:pt>
                <c:pt idx="75916">
                  <c:v>6.2981499999999996E-2</c:v>
                </c:pt>
                <c:pt idx="75917">
                  <c:v>6.1988799999999997E-2</c:v>
                </c:pt>
                <c:pt idx="75918">
                  <c:v>6.1051800000000003E-2</c:v>
                </c:pt>
                <c:pt idx="75919">
                  <c:v>6.0172900000000001E-2</c:v>
                </c:pt>
                <c:pt idx="75920">
                  <c:v>5.9354499999999998E-2</c:v>
                </c:pt>
                <c:pt idx="75921">
                  <c:v>5.8598699999999997E-2</c:v>
                </c:pt>
                <c:pt idx="75922">
                  <c:v>5.7907300000000002E-2</c:v>
                </c:pt>
                <c:pt idx="75923">
                  <c:v>5.7281699999999998E-2</c:v>
                </c:pt>
                <c:pt idx="75924">
                  <c:v>5.6723099999999999E-2</c:v>
                </c:pt>
                <c:pt idx="75925">
                  <c:v>5.6232999999999998E-2</c:v>
                </c:pt>
                <c:pt idx="75926">
                  <c:v>5.5812599999999997E-2</c:v>
                </c:pt>
                <c:pt idx="75927">
                  <c:v>5.5463100000000001E-2</c:v>
                </c:pt>
                <c:pt idx="75928">
                  <c:v>5.5185699999999997E-2</c:v>
                </c:pt>
                <c:pt idx="75929">
                  <c:v>5.4981599999999999E-2</c:v>
                </c:pt>
                <c:pt idx="75930">
                  <c:v>5.4851200000000003E-2</c:v>
                </c:pt>
                <c:pt idx="75931">
                  <c:v>5.4794799999999998E-2</c:v>
                </c:pt>
                <c:pt idx="75932">
                  <c:v>5.4812699999999999E-2</c:v>
                </c:pt>
                <c:pt idx="75933">
                  <c:v>5.4905700000000002E-2</c:v>
                </c:pt>
                <c:pt idx="75934">
                  <c:v>5.5074400000000003E-2</c:v>
                </c:pt>
                <c:pt idx="75935">
                  <c:v>5.5319100000000003E-2</c:v>
                </c:pt>
                <c:pt idx="75936">
                  <c:v>5.5639899999999999E-2</c:v>
                </c:pt>
                <c:pt idx="75937">
                  <c:v>5.6036999999999997E-2</c:v>
                </c:pt>
                <c:pt idx="75938">
                  <c:v>5.6509900000000002E-2</c:v>
                </c:pt>
                <c:pt idx="75939">
                  <c:v>5.7057999999999998E-2</c:v>
                </c:pt>
                <c:pt idx="75940">
                  <c:v>5.76804E-2</c:v>
                </c:pt>
                <c:pt idx="75941">
                  <c:v>5.8376499999999998E-2</c:v>
                </c:pt>
                <c:pt idx="75942">
                  <c:v>5.9145799999999998E-2</c:v>
                </c:pt>
                <c:pt idx="75943">
                  <c:v>5.9988199999999998E-2</c:v>
                </c:pt>
                <c:pt idx="75944">
                  <c:v>6.0903800000000001E-2</c:v>
                </c:pt>
                <c:pt idx="75945">
                  <c:v>6.1892599999999999E-2</c:v>
                </c:pt>
                <c:pt idx="75946">
                  <c:v>6.29522E-2</c:v>
                </c:pt>
                <c:pt idx="75947">
                  <c:v>6.4079700000000003E-2</c:v>
                </c:pt>
                <c:pt idx="75948">
                  <c:v>6.5272999999999998E-2</c:v>
                </c:pt>
                <c:pt idx="75949">
                  <c:v>6.6530500000000006E-2</c:v>
                </c:pt>
                <c:pt idx="75950">
                  <c:v>6.7850499999999994E-2</c:v>
                </c:pt>
                <c:pt idx="75951">
                  <c:v>6.9230799999999995E-2</c:v>
                </c:pt>
                <c:pt idx="75952">
                  <c:v>7.0669499999999996E-2</c:v>
                </c:pt>
                <c:pt idx="75953">
                  <c:v>7.2164699999999998E-2</c:v>
                </c:pt>
                <c:pt idx="75954">
                  <c:v>7.3713899999999999E-2</c:v>
                </c:pt>
                <c:pt idx="75955">
                  <c:v>7.5314500000000006E-2</c:v>
                </c:pt>
                <c:pt idx="75956">
                  <c:v>7.6963699999999996E-2</c:v>
                </c:pt>
                <c:pt idx="75957">
                  <c:v>7.8658699999999998E-2</c:v>
                </c:pt>
                <c:pt idx="75958">
                  <c:v>8.0396400000000007E-2</c:v>
                </c:pt>
                <c:pt idx="75959">
                  <c:v>8.2173700000000002E-2</c:v>
                </c:pt>
                <c:pt idx="75960">
                  <c:v>8.3987199999999998E-2</c:v>
                </c:pt>
                <c:pt idx="75961">
                  <c:v>8.5833699999999999E-2</c:v>
                </c:pt>
                <c:pt idx="75962">
                  <c:v>8.7709999999999996E-2</c:v>
                </c:pt>
                <c:pt idx="75963">
                  <c:v>8.9612800000000006E-2</c:v>
                </c:pt>
                <c:pt idx="75964">
                  <c:v>9.1538499999999995E-2</c:v>
                </c:pt>
                <c:pt idx="75965">
                  <c:v>9.3483899999999995E-2</c:v>
                </c:pt>
                <c:pt idx="75966">
                  <c:v>9.5445699999999994E-2</c:v>
                </c:pt>
                <c:pt idx="75967">
                  <c:v>9.7420599999999996E-2</c:v>
                </c:pt>
                <c:pt idx="75968">
                  <c:v>9.9405099999999996E-2</c:v>
                </c:pt>
                <c:pt idx="75969">
                  <c:v>0.101395</c:v>
                </c:pt>
                <c:pt idx="75970">
                  <c:v>0.10338799999999999</c:v>
                </c:pt>
                <c:pt idx="75971">
                  <c:v>0.10538</c:v>
                </c:pt>
                <c:pt idx="75972">
                  <c:v>0.107366</c:v>
                </c:pt>
                <c:pt idx="75973">
                  <c:v>0.109345</c:v>
                </c:pt>
                <c:pt idx="75974">
                  <c:v>0.11131099999999999</c:v>
                </c:pt>
                <c:pt idx="75975">
                  <c:v>0.11326</c:v>
                </c:pt>
                <c:pt idx="75976">
                  <c:v>0.115189</c:v>
                </c:pt>
                <c:pt idx="75977">
                  <c:v>0.117093</c:v>
                </c:pt>
                <c:pt idx="75978">
                  <c:v>0.11897000000000001</c:v>
                </c:pt>
                <c:pt idx="75979">
                  <c:v>0.120814</c:v>
                </c:pt>
                <c:pt idx="75980">
                  <c:v>0.122624</c:v>
                </c:pt>
                <c:pt idx="75981">
                  <c:v>0.124393</c:v>
                </c:pt>
                <c:pt idx="75982">
                  <c:v>0.12612100000000001</c:v>
                </c:pt>
                <c:pt idx="75983">
                  <c:v>0.127802</c:v>
                </c:pt>
                <c:pt idx="75984">
                  <c:v>0.12943299999999999</c:v>
                </c:pt>
                <c:pt idx="75985">
                  <c:v>0.13101099999999999</c:v>
                </c:pt>
                <c:pt idx="75986">
                  <c:v>0.13253300000000001</c:v>
                </c:pt>
                <c:pt idx="75987">
                  <c:v>0.133995</c:v>
                </c:pt>
                <c:pt idx="75988">
                  <c:v>0.13539399999999999</c:v>
                </c:pt>
                <c:pt idx="75989">
                  <c:v>0.13672599999999999</c:v>
                </c:pt>
                <c:pt idx="75990">
                  <c:v>0.137989</c:v>
                </c:pt>
                <c:pt idx="75991">
                  <c:v>0.13918</c:v>
                </c:pt>
                <c:pt idx="75992">
                  <c:v>0.140295</c:v>
                </c:pt>
                <c:pt idx="75993">
                  <c:v>0.14133100000000001</c:v>
                </c:pt>
                <c:pt idx="75994">
                  <c:v>0.142286</c:v>
                </c:pt>
                <c:pt idx="75995">
                  <c:v>0.14315700000000001</c:v>
                </c:pt>
                <c:pt idx="75996">
                  <c:v>0.14394199999999999</c:v>
                </c:pt>
                <c:pt idx="75997">
                  <c:v>0.14463799999999999</c:v>
                </c:pt>
                <c:pt idx="75998">
                  <c:v>0.14524300000000001</c:v>
                </c:pt>
                <c:pt idx="75999">
                  <c:v>0.14575399999999999</c:v>
                </c:pt>
                <c:pt idx="76000">
                  <c:v>0.146171</c:v>
                </c:pt>
                <c:pt idx="76001">
                  <c:v>0.14649100000000001</c:v>
                </c:pt>
                <c:pt idx="76002">
                  <c:v>0.14671400000000001</c:v>
                </c:pt>
                <c:pt idx="76003">
                  <c:v>0.146838</c:v>
                </c:pt>
                <c:pt idx="76004">
                  <c:v>0.14686199999999999</c:v>
                </c:pt>
                <c:pt idx="76005">
                  <c:v>0.146785</c:v>
                </c:pt>
                <c:pt idx="76006">
                  <c:v>0.14660500000000001</c:v>
                </c:pt>
                <c:pt idx="76007">
                  <c:v>0.14632200000000001</c:v>
                </c:pt>
                <c:pt idx="76008">
                  <c:v>0.14593600000000001</c:v>
                </c:pt>
                <c:pt idx="76009">
                  <c:v>0.14544399999999999</c:v>
                </c:pt>
                <c:pt idx="76010">
                  <c:v>0.144848</c:v>
                </c:pt>
                <c:pt idx="76011">
                  <c:v>0.144147</c:v>
                </c:pt>
                <c:pt idx="76012">
                  <c:v>0.143341</c:v>
                </c:pt>
                <c:pt idx="76013">
                  <c:v>0.142431</c:v>
                </c:pt>
                <c:pt idx="76014">
                  <c:v>0.14141699999999999</c:v>
                </c:pt>
                <c:pt idx="76015">
                  <c:v>0.14030000000000001</c:v>
                </c:pt>
                <c:pt idx="76016">
                  <c:v>0.13908200000000001</c:v>
                </c:pt>
                <c:pt idx="76017">
                  <c:v>0.137763</c:v>
                </c:pt>
                <c:pt idx="76018">
                  <c:v>0.13634399999999999</c:v>
                </c:pt>
                <c:pt idx="76019">
                  <c:v>0.134826</c:v>
                </c:pt>
                <c:pt idx="76020">
                  <c:v>0.13321</c:v>
                </c:pt>
                <c:pt idx="76021">
                  <c:v>0.131498</c:v>
                </c:pt>
                <c:pt idx="76022">
                  <c:v>0.129693</c:v>
                </c:pt>
                <c:pt idx="76023">
                  <c:v>0.12779499999999999</c:v>
                </c:pt>
                <c:pt idx="76024">
                  <c:v>0.125807</c:v>
                </c:pt>
                <c:pt idx="76025">
                  <c:v>0.12373099999999999</c:v>
                </c:pt>
                <c:pt idx="76026">
                  <c:v>0.121569</c:v>
                </c:pt>
                <c:pt idx="76027">
                  <c:v>0.119324</c:v>
                </c:pt>
                <c:pt idx="76028">
                  <c:v>0.11699900000000001</c:v>
                </c:pt>
                <c:pt idx="76029">
                  <c:v>0.114595</c:v>
                </c:pt>
                <c:pt idx="76030">
                  <c:v>0.11211699999999999</c:v>
                </c:pt>
                <c:pt idx="76031">
                  <c:v>0.109568</c:v>
                </c:pt>
                <c:pt idx="76032">
                  <c:v>0.10695200000000001</c:v>
                </c:pt>
                <c:pt idx="76033">
                  <c:v>0.104272</c:v>
                </c:pt>
                <c:pt idx="76034">
                  <c:v>0.10153</c:v>
                </c:pt>
                <c:pt idx="76035">
                  <c:v>9.8731899999999997E-2</c:v>
                </c:pt>
                <c:pt idx="76036">
                  <c:v>9.5880400000000005E-2</c:v>
                </c:pt>
                <c:pt idx="76037">
                  <c:v>9.2980300000000002E-2</c:v>
                </c:pt>
                <c:pt idx="76038">
                  <c:v>9.00363E-2</c:v>
                </c:pt>
                <c:pt idx="76039">
                  <c:v>8.7052699999999997E-2</c:v>
                </c:pt>
                <c:pt idx="76040">
                  <c:v>8.4033099999999999E-2</c:v>
                </c:pt>
                <c:pt idx="76041">
                  <c:v>8.09806E-2</c:v>
                </c:pt>
                <c:pt idx="76042">
                  <c:v>7.7899099999999999E-2</c:v>
                </c:pt>
                <c:pt idx="76043">
                  <c:v>7.4792800000000006E-2</c:v>
                </c:pt>
                <c:pt idx="76044">
                  <c:v>7.1665800000000002E-2</c:v>
                </c:pt>
                <c:pt idx="76045">
                  <c:v>6.8522100000000002E-2</c:v>
                </c:pt>
                <c:pt idx="76046">
                  <c:v>6.5365800000000002E-2</c:v>
                </c:pt>
                <c:pt idx="76047">
                  <c:v>6.2201199999999998E-2</c:v>
                </c:pt>
                <c:pt idx="76048">
                  <c:v>5.9032800000000003E-2</c:v>
                </c:pt>
                <c:pt idx="76049">
                  <c:v>5.58646E-2</c:v>
                </c:pt>
                <c:pt idx="76050">
                  <c:v>5.2700900000000002E-2</c:v>
                </c:pt>
                <c:pt idx="76051">
                  <c:v>4.9545699999999998E-2</c:v>
                </c:pt>
                <c:pt idx="76052">
                  <c:v>4.6403100000000003E-2</c:v>
                </c:pt>
                <c:pt idx="76053">
                  <c:v>4.3277299999999998E-2</c:v>
                </c:pt>
                <c:pt idx="76054">
                  <c:v>4.0172800000000002E-2</c:v>
                </c:pt>
                <c:pt idx="76055">
                  <c:v>3.70937E-2</c:v>
                </c:pt>
                <c:pt idx="76056">
                  <c:v>3.4044100000000001E-2</c:v>
                </c:pt>
                <c:pt idx="76057">
                  <c:v>3.1027300000000001E-2</c:v>
                </c:pt>
                <c:pt idx="76058">
                  <c:v>2.8047200000000001E-2</c:v>
                </c:pt>
                <c:pt idx="76059">
                  <c:v>2.5107899999999999E-2</c:v>
                </c:pt>
                <c:pt idx="76060">
                  <c:v>2.2213500000000001E-2</c:v>
                </c:pt>
                <c:pt idx="76061">
                  <c:v>1.9368400000000001E-2</c:v>
                </c:pt>
                <c:pt idx="76062">
                  <c:v>1.6576500000000001E-2</c:v>
                </c:pt>
                <c:pt idx="76063">
                  <c:v>1.38415E-2</c:v>
                </c:pt>
                <c:pt idx="76064">
                  <c:v>1.11669E-2</c:v>
                </c:pt>
                <c:pt idx="76065" formatCode="0.00E+00">
                  <c:v>8.5556999999999994E-3</c:v>
                </c:pt>
                <c:pt idx="76066" formatCode="0.00E+00">
                  <c:v>6.0113700000000003E-3</c:v>
                </c:pt>
                <c:pt idx="76067" formatCode="0.00E+00">
                  <c:v>3.5373700000000002E-3</c:v>
                </c:pt>
                <c:pt idx="76068" formatCode="0.00E+00">
                  <c:v>1.1370600000000001E-3</c:v>
                </c:pt>
                <c:pt idx="76069" formatCode="0.00E+00">
                  <c:v>-1.1861199999999999E-3</c:v>
                </c:pt>
                <c:pt idx="76070" formatCode="0.00E+00">
                  <c:v>-3.4286099999999999E-3</c:v>
                </c:pt>
                <c:pt idx="76071" formatCode="0.00E+00">
                  <c:v>-5.5879800000000002E-3</c:v>
                </c:pt>
                <c:pt idx="76072" formatCode="0.00E+00">
                  <c:v>-7.6628E-3</c:v>
                </c:pt>
                <c:pt idx="76073" formatCode="0.00E+00">
                  <c:v>-9.6514700000000005E-3</c:v>
                </c:pt>
                <c:pt idx="76074">
                  <c:v>-1.1552E-2</c:v>
                </c:pt>
                <c:pt idx="76075">
                  <c:v>-1.3362499999999999E-2</c:v>
                </c:pt>
                <c:pt idx="76076">
                  <c:v>-1.5081300000000001E-2</c:v>
                </c:pt>
                <c:pt idx="76077">
                  <c:v>-1.6707E-2</c:v>
                </c:pt>
                <c:pt idx="76078">
                  <c:v>-1.8238299999999999E-2</c:v>
                </c:pt>
                <c:pt idx="76079">
                  <c:v>-1.9674000000000001E-2</c:v>
                </c:pt>
                <c:pt idx="76080">
                  <c:v>-2.10131E-2</c:v>
                </c:pt>
                <c:pt idx="76081">
                  <c:v>-2.2254599999999999E-2</c:v>
                </c:pt>
                <c:pt idx="76082">
                  <c:v>-2.33978E-2</c:v>
                </c:pt>
                <c:pt idx="76083">
                  <c:v>-2.4442100000000001E-2</c:v>
                </c:pt>
                <c:pt idx="76084">
                  <c:v>-2.5387300000000002E-2</c:v>
                </c:pt>
                <c:pt idx="76085">
                  <c:v>-2.62334E-2</c:v>
                </c:pt>
                <c:pt idx="76086">
                  <c:v>-2.6980500000000001E-2</c:v>
                </c:pt>
                <c:pt idx="76087">
                  <c:v>-2.7628699999999999E-2</c:v>
                </c:pt>
                <c:pt idx="76088">
                  <c:v>-2.8178499999999999E-2</c:v>
                </c:pt>
                <c:pt idx="76089">
                  <c:v>-2.8630800000000001E-2</c:v>
                </c:pt>
                <c:pt idx="76090">
                  <c:v>-2.89862E-2</c:v>
                </c:pt>
                <c:pt idx="76091">
                  <c:v>-2.9245500000000001E-2</c:v>
                </c:pt>
                <c:pt idx="76092">
                  <c:v>-2.94098E-2</c:v>
                </c:pt>
                <c:pt idx="76093">
                  <c:v>-2.9479999999999999E-2</c:v>
                </c:pt>
                <c:pt idx="76094">
                  <c:v>-2.9457500000000001E-2</c:v>
                </c:pt>
                <c:pt idx="76095">
                  <c:v>-2.9343600000000001E-2</c:v>
                </c:pt>
                <c:pt idx="76096">
                  <c:v>-2.91398E-2</c:v>
                </c:pt>
                <c:pt idx="76097">
                  <c:v>-2.8847999999999999E-2</c:v>
                </c:pt>
                <c:pt idx="76098">
                  <c:v>-2.84704E-2</c:v>
                </c:pt>
                <c:pt idx="76099">
                  <c:v>-2.8009200000000001E-2</c:v>
                </c:pt>
                <c:pt idx="76100">
                  <c:v>-2.7466500000000001E-2</c:v>
                </c:pt>
                <c:pt idx="76101">
                  <c:v>-2.6844799999999999E-2</c:v>
                </c:pt>
                <c:pt idx="76102">
                  <c:v>-2.6146900000000001E-2</c:v>
                </c:pt>
                <c:pt idx="76103">
                  <c:v>-2.5375399999999999E-2</c:v>
                </c:pt>
                <c:pt idx="76104">
                  <c:v>-2.4533099999999999E-2</c:v>
                </c:pt>
                <c:pt idx="76105">
                  <c:v>-2.3623000000000002E-2</c:v>
                </c:pt>
                <c:pt idx="76106">
                  <c:v>-2.2648100000000001E-2</c:v>
                </c:pt>
                <c:pt idx="76107">
                  <c:v>-2.1611499999999999E-2</c:v>
                </c:pt>
                <c:pt idx="76108">
                  <c:v>-2.0516199999999998E-2</c:v>
                </c:pt>
                <c:pt idx="76109">
                  <c:v>-1.9365500000000001E-2</c:v>
                </c:pt>
                <c:pt idx="76110">
                  <c:v>-1.8162500000000002E-2</c:v>
                </c:pt>
                <c:pt idx="76111">
                  <c:v>-1.6910600000000001E-2</c:v>
                </c:pt>
                <c:pt idx="76112">
                  <c:v>-1.56133E-2</c:v>
                </c:pt>
                <c:pt idx="76113">
                  <c:v>-1.42741E-2</c:v>
                </c:pt>
                <c:pt idx="76114">
                  <c:v>-1.28965E-2</c:v>
                </c:pt>
                <c:pt idx="76115">
                  <c:v>-1.1484299999999999E-2</c:v>
                </c:pt>
                <c:pt idx="76116">
                  <c:v>-1.00413E-2</c:v>
                </c:pt>
                <c:pt idx="76117" formatCode="0.00E+00">
                  <c:v>-8.5712500000000007E-3</c:v>
                </c:pt>
                <c:pt idx="76118" formatCode="0.00E+00">
                  <c:v>-7.0777699999999997E-3</c:v>
                </c:pt>
                <c:pt idx="76119" formatCode="0.00E+00">
                  <c:v>-5.5645199999999999E-3</c:v>
                </c:pt>
                <c:pt idx="76120" formatCode="0.00E+00">
                  <c:v>-4.0351299999999996E-3</c:v>
                </c:pt>
                <c:pt idx="76121" formatCode="0.00E+00">
                  <c:v>-2.4932999999999999E-3</c:v>
                </c:pt>
                <c:pt idx="76122" formatCode="0.00E+00">
                  <c:v>-9.4278700000000005E-4</c:v>
                </c:pt>
                <c:pt idx="76123" formatCode="0.00E+00">
                  <c:v>6.1266599999999999E-4</c:v>
                </c:pt>
                <c:pt idx="76124" formatCode="0.00E+00">
                  <c:v>2.1694100000000001E-3</c:v>
                </c:pt>
                <c:pt idx="76125" formatCode="0.00E+00">
                  <c:v>3.7239500000000002E-3</c:v>
                </c:pt>
                <c:pt idx="76126" formatCode="0.00E+00">
                  <c:v>5.2728999999999996E-3</c:v>
                </c:pt>
                <c:pt idx="76127" formatCode="0.00E+00">
                  <c:v>6.8127800000000001E-3</c:v>
                </c:pt>
                <c:pt idx="76128" formatCode="0.00E+00">
                  <c:v>8.3400599999999998E-3</c:v>
                </c:pt>
                <c:pt idx="76129" formatCode="0.00E+00">
                  <c:v>9.8513999999999997E-3</c:v>
                </c:pt>
                <c:pt idx="76130">
                  <c:v>1.13437E-2</c:v>
                </c:pt>
                <c:pt idx="76131">
                  <c:v>1.2814000000000001E-2</c:v>
                </c:pt>
                <c:pt idx="76132">
                  <c:v>1.42592E-2</c:v>
                </c:pt>
                <c:pt idx="76133">
                  <c:v>1.5676099999999998E-2</c:v>
                </c:pt>
                <c:pt idx="76134">
                  <c:v>1.7061799999999998E-2</c:v>
                </c:pt>
                <c:pt idx="76135">
                  <c:v>1.8413599999999999E-2</c:v>
                </c:pt>
                <c:pt idx="76136">
                  <c:v>1.9728699999999998E-2</c:v>
                </c:pt>
                <c:pt idx="76137">
                  <c:v>2.10043E-2</c:v>
                </c:pt>
                <c:pt idx="76138">
                  <c:v>2.2237900000000001E-2</c:v>
                </c:pt>
                <c:pt idx="76139">
                  <c:v>2.3427199999999999E-2</c:v>
                </c:pt>
                <c:pt idx="76140">
                  <c:v>2.4570100000000001E-2</c:v>
                </c:pt>
                <c:pt idx="76141">
                  <c:v>2.5664800000000002E-2</c:v>
                </c:pt>
                <c:pt idx="76142">
                  <c:v>2.6709299999999998E-2</c:v>
                </c:pt>
                <c:pt idx="76143">
                  <c:v>2.7701699999999999E-2</c:v>
                </c:pt>
                <c:pt idx="76144">
                  <c:v>2.86404E-2</c:v>
                </c:pt>
                <c:pt idx="76145">
                  <c:v>2.9523899999999999E-2</c:v>
                </c:pt>
                <c:pt idx="76146">
                  <c:v>3.0350700000000001E-2</c:v>
                </c:pt>
                <c:pt idx="76147">
                  <c:v>3.1119899999999999E-2</c:v>
                </c:pt>
                <c:pt idx="76148">
                  <c:v>3.1830400000000002E-2</c:v>
                </c:pt>
                <c:pt idx="76149">
                  <c:v>3.2481500000000003E-2</c:v>
                </c:pt>
                <c:pt idx="76150">
                  <c:v>3.3072400000000002E-2</c:v>
                </c:pt>
                <c:pt idx="76151">
                  <c:v>3.3602300000000002E-2</c:v>
                </c:pt>
                <c:pt idx="76152">
                  <c:v>3.4070599999999999E-2</c:v>
                </c:pt>
                <c:pt idx="76153">
                  <c:v>3.4477300000000002E-2</c:v>
                </c:pt>
                <c:pt idx="76154">
                  <c:v>3.4822199999999998E-2</c:v>
                </c:pt>
                <c:pt idx="76155">
                  <c:v>3.5105400000000002E-2</c:v>
                </c:pt>
                <c:pt idx="76156">
                  <c:v>3.5327200000000003E-2</c:v>
                </c:pt>
                <c:pt idx="76157">
                  <c:v>3.5488199999999998E-2</c:v>
                </c:pt>
                <c:pt idx="76158">
                  <c:v>3.5588599999999998E-2</c:v>
                </c:pt>
                <c:pt idx="76159">
                  <c:v>3.5629000000000001E-2</c:v>
                </c:pt>
                <c:pt idx="76160">
                  <c:v>3.5610299999999998E-2</c:v>
                </c:pt>
                <c:pt idx="76161">
                  <c:v>3.5533799999999997E-2</c:v>
                </c:pt>
                <c:pt idx="76162">
                  <c:v>3.54007E-2</c:v>
                </c:pt>
                <c:pt idx="76163">
                  <c:v>3.5212199999999999E-2</c:v>
                </c:pt>
                <c:pt idx="76164">
                  <c:v>3.4969800000000002E-2</c:v>
                </c:pt>
                <c:pt idx="76165">
                  <c:v>3.46751E-2</c:v>
                </c:pt>
                <c:pt idx="76166">
                  <c:v>3.4329800000000001E-2</c:v>
                </c:pt>
                <c:pt idx="76167">
                  <c:v>3.3935600000000003E-2</c:v>
                </c:pt>
                <c:pt idx="76168">
                  <c:v>3.3494200000000002E-2</c:v>
                </c:pt>
                <c:pt idx="76169">
                  <c:v>3.3007399999999999E-2</c:v>
                </c:pt>
                <c:pt idx="76170">
                  <c:v>3.2477399999999997E-2</c:v>
                </c:pt>
                <c:pt idx="76171">
                  <c:v>3.1906200000000003E-2</c:v>
                </c:pt>
                <c:pt idx="76172">
                  <c:v>3.1296400000000002E-2</c:v>
                </c:pt>
                <c:pt idx="76173">
                  <c:v>3.0650299999999998E-2</c:v>
                </c:pt>
                <c:pt idx="76174">
                  <c:v>2.99706E-2</c:v>
                </c:pt>
                <c:pt idx="76175">
                  <c:v>2.9260000000000001E-2</c:v>
                </c:pt>
                <c:pt idx="76176">
                  <c:v>2.85212E-2</c:v>
                </c:pt>
                <c:pt idx="76177">
                  <c:v>2.7757E-2</c:v>
                </c:pt>
                <c:pt idx="76178">
                  <c:v>2.6970500000000001E-2</c:v>
                </c:pt>
                <c:pt idx="76179">
                  <c:v>2.6164699999999999E-2</c:v>
                </c:pt>
                <c:pt idx="76180">
                  <c:v>2.5342799999999999E-2</c:v>
                </c:pt>
                <c:pt idx="76181">
                  <c:v>2.45078E-2</c:v>
                </c:pt>
                <c:pt idx="76182">
                  <c:v>2.36624E-2</c:v>
                </c:pt>
                <c:pt idx="76183">
                  <c:v>2.2809699999999999E-2</c:v>
                </c:pt>
                <c:pt idx="76184">
                  <c:v>2.1952800000000001E-2</c:v>
                </c:pt>
                <c:pt idx="76185">
                  <c:v>2.10948E-2</c:v>
                </c:pt>
                <c:pt idx="76186">
                  <c:v>2.0239099999999999E-2</c:v>
                </c:pt>
                <c:pt idx="76187">
                  <c:v>1.9389E-2</c:v>
                </c:pt>
                <c:pt idx="76188">
                  <c:v>1.8547600000000001E-2</c:v>
                </c:pt>
                <c:pt idx="76189">
                  <c:v>1.7718000000000001E-2</c:v>
                </c:pt>
                <c:pt idx="76190">
                  <c:v>1.6903100000000001E-2</c:v>
                </c:pt>
                <c:pt idx="76191">
                  <c:v>1.6106100000000002E-2</c:v>
                </c:pt>
                <c:pt idx="76192">
                  <c:v>1.53302E-2</c:v>
                </c:pt>
                <c:pt idx="76193">
                  <c:v>1.45784E-2</c:v>
                </c:pt>
                <c:pt idx="76194">
                  <c:v>1.38537E-2</c:v>
                </c:pt>
                <c:pt idx="76195">
                  <c:v>1.3159000000000001E-2</c:v>
                </c:pt>
                <c:pt idx="76196">
                  <c:v>1.24972E-2</c:v>
                </c:pt>
                <c:pt idx="76197">
                  <c:v>1.1871100000000001E-2</c:v>
                </c:pt>
                <c:pt idx="76198">
                  <c:v>1.1283400000000001E-2</c:v>
                </c:pt>
                <c:pt idx="76199">
                  <c:v>1.0736600000000001E-2</c:v>
                </c:pt>
                <c:pt idx="76200">
                  <c:v>1.02332E-2</c:v>
                </c:pt>
                <c:pt idx="76201" formatCode="0.00E+00">
                  <c:v>9.7756100000000005E-3</c:v>
                </c:pt>
                <c:pt idx="76202" formatCode="0.00E+00">
                  <c:v>9.3661600000000001E-3</c:v>
                </c:pt>
                <c:pt idx="76203" formatCode="0.00E+00">
                  <c:v>9.0071100000000005E-3</c:v>
                </c:pt>
                <c:pt idx="76204" formatCode="0.00E+00">
                  <c:v>8.7005699999999995E-3</c:v>
                </c:pt>
                <c:pt idx="76205" formatCode="0.00E+00">
                  <c:v>8.4485099999999994E-3</c:v>
                </c:pt>
                <c:pt idx="76206" formatCode="0.00E+00">
                  <c:v>8.2528700000000007E-3</c:v>
                </c:pt>
                <c:pt idx="76207" formatCode="0.00E+00">
                  <c:v>8.1154999999999995E-3</c:v>
                </c:pt>
                <c:pt idx="76208" formatCode="0.00E+00">
                  <c:v>8.0380599999999996E-3</c:v>
                </c:pt>
                <c:pt idx="76209" formatCode="0.00E+00">
                  <c:v>8.0220199999999995E-3</c:v>
                </c:pt>
                <c:pt idx="76210" formatCode="0.00E+00">
                  <c:v>8.0687899999999993E-3</c:v>
                </c:pt>
                <c:pt idx="76211" formatCode="0.00E+00">
                  <c:v>8.1796999999999998E-3</c:v>
                </c:pt>
                <c:pt idx="76212" formatCode="0.00E+00">
                  <c:v>8.3558199999999999E-3</c:v>
                </c:pt>
                <c:pt idx="76213" formatCode="0.00E+00">
                  <c:v>8.5979999999999997E-3</c:v>
                </c:pt>
                <c:pt idx="76214" formatCode="0.00E+00">
                  <c:v>8.9069600000000002E-3</c:v>
                </c:pt>
                <c:pt idx="76215" formatCode="0.00E+00">
                  <c:v>9.2833299999999994E-3</c:v>
                </c:pt>
                <c:pt idx="76216" formatCode="0.00E+00">
                  <c:v>9.7275999999999994E-3</c:v>
                </c:pt>
                <c:pt idx="76217">
                  <c:v>1.02401E-2</c:v>
                </c:pt>
                <c:pt idx="76218">
                  <c:v>1.08211E-2</c:v>
                </c:pt>
                <c:pt idx="76219">
                  <c:v>1.14705E-2</c:v>
                </c:pt>
                <c:pt idx="76220">
                  <c:v>1.21882E-2</c:v>
                </c:pt>
                <c:pt idx="76221">
                  <c:v>1.29739E-2</c:v>
                </c:pt>
                <c:pt idx="76222">
                  <c:v>1.3827300000000001E-2</c:v>
                </c:pt>
                <c:pt idx="76223">
                  <c:v>1.4747400000000001E-2</c:v>
                </c:pt>
                <c:pt idx="76224">
                  <c:v>1.57336E-2</c:v>
                </c:pt>
                <c:pt idx="76225">
                  <c:v>1.6785000000000001E-2</c:v>
                </c:pt>
                <c:pt idx="76226">
                  <c:v>1.79004E-2</c:v>
                </c:pt>
                <c:pt idx="76227">
                  <c:v>1.9078399999999999E-2</c:v>
                </c:pt>
                <c:pt idx="76228">
                  <c:v>2.0317499999999999E-2</c:v>
                </c:pt>
                <c:pt idx="76229">
                  <c:v>2.1616099999999999E-2</c:v>
                </c:pt>
                <c:pt idx="76230">
                  <c:v>2.29725E-2</c:v>
                </c:pt>
                <c:pt idx="76231">
                  <c:v>2.4384599999999999E-2</c:v>
                </c:pt>
                <c:pt idx="76232">
                  <c:v>2.5850399999999999E-2</c:v>
                </c:pt>
                <c:pt idx="76233">
                  <c:v>2.7367499999999999E-2</c:v>
                </c:pt>
                <c:pt idx="76234">
                  <c:v>2.89337E-2</c:v>
                </c:pt>
                <c:pt idx="76235">
                  <c:v>3.0546299999999998E-2</c:v>
                </c:pt>
                <c:pt idx="76236">
                  <c:v>3.2202500000000002E-2</c:v>
                </c:pt>
                <c:pt idx="76237">
                  <c:v>3.3899699999999998E-2</c:v>
                </c:pt>
                <c:pt idx="76238">
                  <c:v>3.5634899999999997E-2</c:v>
                </c:pt>
                <c:pt idx="76239">
                  <c:v>3.7405099999999997E-2</c:v>
                </c:pt>
                <c:pt idx="76240">
                  <c:v>3.9206999999999999E-2</c:v>
                </c:pt>
                <c:pt idx="76241">
                  <c:v>4.10371E-2</c:v>
                </c:pt>
                <c:pt idx="76242">
                  <c:v>4.2892199999999998E-2</c:v>
                </c:pt>
                <c:pt idx="76243">
                  <c:v>4.4768799999999997E-2</c:v>
                </c:pt>
                <c:pt idx="76244">
                  <c:v>4.6663200000000002E-2</c:v>
                </c:pt>
                <c:pt idx="76245">
                  <c:v>4.8571799999999998E-2</c:v>
                </c:pt>
                <c:pt idx="76246">
                  <c:v>5.0490699999999999E-2</c:v>
                </c:pt>
                <c:pt idx="76247">
                  <c:v>5.2416200000000003E-2</c:v>
                </c:pt>
                <c:pt idx="76248">
                  <c:v>5.4344400000000001E-2</c:v>
                </c:pt>
                <c:pt idx="76249">
                  <c:v>5.6271300000000003E-2</c:v>
                </c:pt>
                <c:pt idx="76250">
                  <c:v>5.81927E-2</c:v>
                </c:pt>
                <c:pt idx="76251">
                  <c:v>6.0104699999999997E-2</c:v>
                </c:pt>
                <c:pt idx="76252">
                  <c:v>6.2003000000000003E-2</c:v>
                </c:pt>
                <c:pt idx="76253">
                  <c:v>6.3883599999999999E-2</c:v>
                </c:pt>
                <c:pt idx="76254">
                  <c:v>6.5742200000000001E-2</c:v>
                </c:pt>
                <c:pt idx="76255">
                  <c:v>6.7574800000000004E-2</c:v>
                </c:pt>
                <c:pt idx="76256">
                  <c:v>6.93772E-2</c:v>
                </c:pt>
                <c:pt idx="76257">
                  <c:v>7.1145100000000003E-2</c:v>
                </c:pt>
                <c:pt idx="76258">
                  <c:v>7.2874499999999995E-2</c:v>
                </c:pt>
                <c:pt idx="76259">
                  <c:v>7.4561000000000002E-2</c:v>
                </c:pt>
                <c:pt idx="76260">
                  <c:v>7.6200699999999996E-2</c:v>
                </c:pt>
                <c:pt idx="76261">
                  <c:v>7.7789200000000003E-2</c:v>
                </c:pt>
                <c:pt idx="76262">
                  <c:v>7.9322699999999996E-2</c:v>
                </c:pt>
                <c:pt idx="76263">
                  <c:v>8.0796999999999994E-2</c:v>
                </c:pt>
                <c:pt idx="76264">
                  <c:v>8.2208199999999995E-2</c:v>
                </c:pt>
                <c:pt idx="76265">
                  <c:v>8.3552500000000002E-2</c:v>
                </c:pt>
                <c:pt idx="76266">
                  <c:v>8.4825899999999996E-2</c:v>
                </c:pt>
                <c:pt idx="76267">
                  <c:v>8.6024799999999998E-2</c:v>
                </c:pt>
                <c:pt idx="76268">
                  <c:v>8.7145399999999998E-2</c:v>
                </c:pt>
                <c:pt idx="76269">
                  <c:v>8.8184200000000004E-2</c:v>
                </c:pt>
                <c:pt idx="76270">
                  <c:v>8.9137800000000003E-2</c:v>
                </c:pt>
                <c:pt idx="76271">
                  <c:v>9.0002799999999994E-2</c:v>
                </c:pt>
                <c:pt idx="76272">
                  <c:v>9.0775999999999996E-2</c:v>
                </c:pt>
                <c:pt idx="76273">
                  <c:v>9.1454199999999999E-2</c:v>
                </c:pt>
                <c:pt idx="76274">
                  <c:v>9.2034500000000005E-2</c:v>
                </c:pt>
                <c:pt idx="76275">
                  <c:v>9.2514100000000002E-2</c:v>
                </c:pt>
                <c:pt idx="76276">
                  <c:v>9.2890100000000003E-2</c:v>
                </c:pt>
                <c:pt idx="76277">
                  <c:v>9.3160099999999996E-2</c:v>
                </c:pt>
                <c:pt idx="76278">
                  <c:v>9.3321600000000005E-2</c:v>
                </c:pt>
                <c:pt idx="76279">
                  <c:v>9.3372399999999994E-2</c:v>
                </c:pt>
                <c:pt idx="76280">
                  <c:v>9.3310500000000005E-2</c:v>
                </c:pt>
                <c:pt idx="76281">
                  <c:v>9.3133800000000003E-2</c:v>
                </c:pt>
                <c:pt idx="76282">
                  <c:v>9.2840599999999995E-2</c:v>
                </c:pt>
                <c:pt idx="76283">
                  <c:v>9.2429200000000003E-2</c:v>
                </c:pt>
                <c:pt idx="76284">
                  <c:v>9.1897999999999994E-2</c:v>
                </c:pt>
                <c:pt idx="76285">
                  <c:v>9.1245999999999994E-2</c:v>
                </c:pt>
                <c:pt idx="76286">
                  <c:v>9.0471999999999997E-2</c:v>
                </c:pt>
                <c:pt idx="76287">
                  <c:v>8.9575199999999994E-2</c:v>
                </c:pt>
                <c:pt idx="76288">
                  <c:v>8.8554999999999995E-2</c:v>
                </c:pt>
                <c:pt idx="76289">
                  <c:v>8.7410799999999997E-2</c:v>
                </c:pt>
                <c:pt idx="76290">
                  <c:v>8.61426E-2</c:v>
                </c:pt>
                <c:pt idx="76291">
                  <c:v>8.4750199999999998E-2</c:v>
                </c:pt>
                <c:pt idx="76292">
                  <c:v>8.3233799999999997E-2</c:v>
                </c:pt>
                <c:pt idx="76293">
                  <c:v>8.1593799999999994E-2</c:v>
                </c:pt>
                <c:pt idx="76294">
                  <c:v>7.9830799999999993E-2</c:v>
                </c:pt>
                <c:pt idx="76295">
                  <c:v>7.7945500000000001E-2</c:v>
                </c:pt>
                <c:pt idx="76296">
                  <c:v>7.5938900000000004E-2</c:v>
                </c:pt>
                <c:pt idx="76297">
                  <c:v>7.3812299999999997E-2</c:v>
                </c:pt>
                <c:pt idx="76298">
                  <c:v>7.1567099999999995E-2</c:v>
                </c:pt>
                <c:pt idx="76299">
                  <c:v>6.92049E-2</c:v>
                </c:pt>
                <c:pt idx="76300">
                  <c:v>6.6727599999999998E-2</c:v>
                </c:pt>
                <c:pt idx="76301">
                  <c:v>6.4137100000000002E-2</c:v>
                </c:pt>
                <c:pt idx="76302">
                  <c:v>6.1435700000000003E-2</c:v>
                </c:pt>
                <c:pt idx="76303">
                  <c:v>5.8625799999999999E-2</c:v>
                </c:pt>
                <c:pt idx="76304">
                  <c:v>5.5710099999999999E-2</c:v>
                </c:pt>
                <c:pt idx="76305">
                  <c:v>5.2691300000000003E-2</c:v>
                </c:pt>
                <c:pt idx="76306">
                  <c:v>4.9572499999999999E-2</c:v>
                </c:pt>
                <c:pt idx="76307">
                  <c:v>4.6356799999999997E-2</c:v>
                </c:pt>
                <c:pt idx="76308">
                  <c:v>4.3047599999999998E-2</c:v>
                </c:pt>
                <c:pt idx="76309">
                  <c:v>3.9648500000000003E-2</c:v>
                </c:pt>
                <c:pt idx="76310">
                  <c:v>3.61632E-2</c:v>
                </c:pt>
                <c:pt idx="76311">
                  <c:v>3.2595499999999999E-2</c:v>
                </c:pt>
                <c:pt idx="76312">
                  <c:v>2.89495E-2</c:v>
                </c:pt>
                <c:pt idx="76313">
                  <c:v>2.5229399999999999E-2</c:v>
                </c:pt>
              </c:numCache>
            </c:numRef>
          </c:yVal>
          <c:smooth val="1"/>
          <c:extLst>
            <c:ext xmlns:c16="http://schemas.microsoft.com/office/drawing/2014/chart" uri="{C3380CC4-5D6E-409C-BE32-E72D297353CC}">
              <c16:uniqueId val="{00000006-6069-4815-A46C-A86AEC3271D3}"/>
            </c:ext>
          </c:extLst>
        </c:ser>
        <c:ser>
          <c:idx val="5"/>
          <c:order val="7"/>
          <c:tx>
            <c:v>Traffic6</c:v>
          </c:tx>
          <c:spPr>
            <a:ln w="19050" cap="rnd">
              <a:solidFill>
                <a:schemeClr val="accent6"/>
              </a:solidFill>
              <a:round/>
            </a:ln>
            <a:effectLst/>
          </c:spPr>
          <c:marker>
            <c:symbol val="none"/>
          </c:marker>
          <c:xVal>
            <c:numRef>
              <c:f>plot_traffic!$F$5:$F$187611</c:f>
              <c:numCache>
                <c:formatCode>General</c:formatCode>
                <c:ptCount val="187607"/>
                <c:pt idx="0">
                  <c:v>-370.46249999999998</c:v>
                </c:pt>
                <c:pt idx="1">
                  <c:v>-370.46049999999997</c:v>
                </c:pt>
                <c:pt idx="2">
                  <c:v>-370.45849999999996</c:v>
                </c:pt>
                <c:pt idx="3">
                  <c:v>-370.45650000000001</c:v>
                </c:pt>
                <c:pt idx="4">
                  <c:v>-370.4545</c:v>
                </c:pt>
                <c:pt idx="5">
                  <c:v>-370.45249999999999</c:v>
                </c:pt>
                <c:pt idx="6">
                  <c:v>-370.45049999999998</c:v>
                </c:pt>
                <c:pt idx="7">
                  <c:v>-370.44849999999997</c:v>
                </c:pt>
                <c:pt idx="8">
                  <c:v>-370.44649999999996</c:v>
                </c:pt>
                <c:pt idx="9">
                  <c:v>-370.44450000000001</c:v>
                </c:pt>
                <c:pt idx="10">
                  <c:v>-370.4425</c:v>
                </c:pt>
                <c:pt idx="11">
                  <c:v>-370.44049999999999</c:v>
                </c:pt>
                <c:pt idx="12">
                  <c:v>-370.43849999999998</c:v>
                </c:pt>
                <c:pt idx="13">
                  <c:v>-370.43649999999997</c:v>
                </c:pt>
                <c:pt idx="14">
                  <c:v>-370.43449999999996</c:v>
                </c:pt>
                <c:pt idx="15">
                  <c:v>-370.4325</c:v>
                </c:pt>
                <c:pt idx="16">
                  <c:v>-370.43049999999999</c:v>
                </c:pt>
                <c:pt idx="17">
                  <c:v>-370.42849999999999</c:v>
                </c:pt>
                <c:pt idx="18">
                  <c:v>-370.42649999999998</c:v>
                </c:pt>
                <c:pt idx="19">
                  <c:v>-370.42449999999997</c:v>
                </c:pt>
                <c:pt idx="20">
                  <c:v>-370.42249999999996</c:v>
                </c:pt>
                <c:pt idx="21">
                  <c:v>-370.4205</c:v>
                </c:pt>
                <c:pt idx="22">
                  <c:v>-370.41849999999999</c:v>
                </c:pt>
                <c:pt idx="23">
                  <c:v>-370.41649999999998</c:v>
                </c:pt>
                <c:pt idx="24">
                  <c:v>-370.41449999999998</c:v>
                </c:pt>
                <c:pt idx="25">
                  <c:v>-370.41249999999997</c:v>
                </c:pt>
                <c:pt idx="26">
                  <c:v>-370.41049999999996</c:v>
                </c:pt>
                <c:pt idx="27">
                  <c:v>-370.4085</c:v>
                </c:pt>
                <c:pt idx="28">
                  <c:v>-370.40649999999999</c:v>
                </c:pt>
                <c:pt idx="29">
                  <c:v>-370.40449999999998</c:v>
                </c:pt>
                <c:pt idx="30">
                  <c:v>-370.40249999999997</c:v>
                </c:pt>
                <c:pt idx="31">
                  <c:v>-370.40049999999997</c:v>
                </c:pt>
                <c:pt idx="32">
                  <c:v>-370.39849999999996</c:v>
                </c:pt>
                <c:pt idx="33">
                  <c:v>-370.3965</c:v>
                </c:pt>
                <c:pt idx="34">
                  <c:v>-370.39449999999999</c:v>
                </c:pt>
                <c:pt idx="35">
                  <c:v>-370.39249999999998</c:v>
                </c:pt>
                <c:pt idx="36">
                  <c:v>-370.39049999999997</c:v>
                </c:pt>
                <c:pt idx="37">
                  <c:v>-370.38849999999996</c:v>
                </c:pt>
                <c:pt idx="38">
                  <c:v>-370.38649999999996</c:v>
                </c:pt>
                <c:pt idx="39">
                  <c:v>-370.3845</c:v>
                </c:pt>
                <c:pt idx="40">
                  <c:v>-370.38249999999999</c:v>
                </c:pt>
                <c:pt idx="41">
                  <c:v>-370.38049999999998</c:v>
                </c:pt>
                <c:pt idx="42">
                  <c:v>-370.37849999999997</c:v>
                </c:pt>
                <c:pt idx="43">
                  <c:v>-370.37649999999996</c:v>
                </c:pt>
                <c:pt idx="44">
                  <c:v>-370.37449999999995</c:v>
                </c:pt>
                <c:pt idx="45">
                  <c:v>-370.3725</c:v>
                </c:pt>
                <c:pt idx="46">
                  <c:v>-370.37049999999999</c:v>
                </c:pt>
                <c:pt idx="47">
                  <c:v>-370.36849999999998</c:v>
                </c:pt>
                <c:pt idx="48">
                  <c:v>-370.36649999999997</c:v>
                </c:pt>
                <c:pt idx="49">
                  <c:v>-370.36449999999996</c:v>
                </c:pt>
                <c:pt idx="50">
                  <c:v>-370.36249999999995</c:v>
                </c:pt>
                <c:pt idx="51">
                  <c:v>-370.3605</c:v>
                </c:pt>
                <c:pt idx="52">
                  <c:v>-370.35849999999999</c:v>
                </c:pt>
                <c:pt idx="53">
                  <c:v>-370.35649999999998</c:v>
                </c:pt>
                <c:pt idx="54">
                  <c:v>-370.35449999999997</c:v>
                </c:pt>
                <c:pt idx="55">
                  <c:v>-370.35249999999996</c:v>
                </c:pt>
                <c:pt idx="56">
                  <c:v>-370.35049999999995</c:v>
                </c:pt>
                <c:pt idx="57">
                  <c:v>-370.3485</c:v>
                </c:pt>
                <c:pt idx="58">
                  <c:v>-370.34649999999999</c:v>
                </c:pt>
                <c:pt idx="59">
                  <c:v>-370.34449999999998</c:v>
                </c:pt>
                <c:pt idx="60">
                  <c:v>-370.34249999999997</c:v>
                </c:pt>
                <c:pt idx="61">
                  <c:v>-370.34049999999996</c:v>
                </c:pt>
                <c:pt idx="62">
                  <c:v>-370.33849999999995</c:v>
                </c:pt>
                <c:pt idx="63">
                  <c:v>-370.3365</c:v>
                </c:pt>
                <c:pt idx="64">
                  <c:v>-370.33449999999999</c:v>
                </c:pt>
                <c:pt idx="65">
                  <c:v>-370.33249999999998</c:v>
                </c:pt>
                <c:pt idx="66">
                  <c:v>-370.33049999999997</c:v>
                </c:pt>
                <c:pt idx="67">
                  <c:v>-370.32849999999996</c:v>
                </c:pt>
                <c:pt idx="68">
                  <c:v>-370.32649999999995</c:v>
                </c:pt>
                <c:pt idx="69">
                  <c:v>-370.3245</c:v>
                </c:pt>
                <c:pt idx="70">
                  <c:v>-370.32249999999999</c:v>
                </c:pt>
                <c:pt idx="71">
                  <c:v>-370.32049999999998</c:v>
                </c:pt>
                <c:pt idx="72">
                  <c:v>-370.31849999999997</c:v>
                </c:pt>
                <c:pt idx="73">
                  <c:v>-370.31649999999996</c:v>
                </c:pt>
                <c:pt idx="74">
                  <c:v>-370.31449999999995</c:v>
                </c:pt>
                <c:pt idx="75">
                  <c:v>-370.3125</c:v>
                </c:pt>
                <c:pt idx="76">
                  <c:v>-370.31049999999999</c:v>
                </c:pt>
                <c:pt idx="77">
                  <c:v>-370.30849999999998</c:v>
                </c:pt>
                <c:pt idx="78">
                  <c:v>-370.30649999999997</c:v>
                </c:pt>
                <c:pt idx="79">
                  <c:v>-370.30449999999996</c:v>
                </c:pt>
                <c:pt idx="80">
                  <c:v>-370.30249999999995</c:v>
                </c:pt>
                <c:pt idx="81">
                  <c:v>-370.3005</c:v>
                </c:pt>
                <c:pt idx="82">
                  <c:v>-370.29849999999999</c:v>
                </c:pt>
                <c:pt idx="83">
                  <c:v>-370.29649999999998</c:v>
                </c:pt>
                <c:pt idx="84">
                  <c:v>-370.29449999999997</c:v>
                </c:pt>
                <c:pt idx="85">
                  <c:v>-370.29249999999996</c:v>
                </c:pt>
                <c:pt idx="86">
                  <c:v>-370.29049999999995</c:v>
                </c:pt>
                <c:pt idx="87">
                  <c:v>-370.2885</c:v>
                </c:pt>
                <c:pt idx="88">
                  <c:v>-370.28649999999999</c:v>
                </c:pt>
                <c:pt idx="89">
                  <c:v>-370.28449999999998</c:v>
                </c:pt>
                <c:pt idx="90">
                  <c:v>-370.28249999999997</c:v>
                </c:pt>
                <c:pt idx="91">
                  <c:v>-370.28049999999996</c:v>
                </c:pt>
                <c:pt idx="92">
                  <c:v>-370.27849999999995</c:v>
                </c:pt>
                <c:pt idx="93">
                  <c:v>-370.2765</c:v>
                </c:pt>
                <c:pt idx="94">
                  <c:v>-370.27449999999999</c:v>
                </c:pt>
                <c:pt idx="95">
                  <c:v>-370.27249999999998</c:v>
                </c:pt>
                <c:pt idx="96">
                  <c:v>-370.27049999999997</c:v>
                </c:pt>
                <c:pt idx="97">
                  <c:v>-370.26849999999996</c:v>
                </c:pt>
                <c:pt idx="98">
                  <c:v>-370.26649999999995</c:v>
                </c:pt>
                <c:pt idx="99">
                  <c:v>-370.2645</c:v>
                </c:pt>
                <c:pt idx="100">
                  <c:v>-370.26249999999999</c:v>
                </c:pt>
                <c:pt idx="101">
                  <c:v>-370.26049999999998</c:v>
                </c:pt>
                <c:pt idx="102">
                  <c:v>-370.25849999999997</c:v>
                </c:pt>
                <c:pt idx="103">
                  <c:v>-370.25649999999996</c:v>
                </c:pt>
                <c:pt idx="104">
                  <c:v>-370.25449999999995</c:v>
                </c:pt>
                <c:pt idx="105">
                  <c:v>-370.2525</c:v>
                </c:pt>
                <c:pt idx="106">
                  <c:v>-370.25049999999999</c:v>
                </c:pt>
                <c:pt idx="107">
                  <c:v>-370.24849999999998</c:v>
                </c:pt>
                <c:pt idx="108">
                  <c:v>-370.24649999999997</c:v>
                </c:pt>
                <c:pt idx="109">
                  <c:v>-370.24449999999996</c:v>
                </c:pt>
                <c:pt idx="110">
                  <c:v>-370.24249999999995</c:v>
                </c:pt>
                <c:pt idx="111">
                  <c:v>-370.2405</c:v>
                </c:pt>
                <c:pt idx="112">
                  <c:v>-370.23849999999999</c:v>
                </c:pt>
                <c:pt idx="113">
                  <c:v>-370.23649999999998</c:v>
                </c:pt>
                <c:pt idx="114">
                  <c:v>-370.23449999999997</c:v>
                </c:pt>
                <c:pt idx="115">
                  <c:v>-370.23249999999996</c:v>
                </c:pt>
                <c:pt idx="116">
                  <c:v>-370.23049999999995</c:v>
                </c:pt>
                <c:pt idx="117">
                  <c:v>-370.2285</c:v>
                </c:pt>
                <c:pt idx="118">
                  <c:v>-370.22649999999999</c:v>
                </c:pt>
                <c:pt idx="119">
                  <c:v>-370.22449999999998</c:v>
                </c:pt>
                <c:pt idx="120">
                  <c:v>-370.22249999999997</c:v>
                </c:pt>
                <c:pt idx="121">
                  <c:v>-370.22049999999996</c:v>
                </c:pt>
                <c:pt idx="122">
                  <c:v>-370.21849999999995</c:v>
                </c:pt>
                <c:pt idx="123">
                  <c:v>-370.2165</c:v>
                </c:pt>
                <c:pt idx="124">
                  <c:v>-370.21449999999999</c:v>
                </c:pt>
                <c:pt idx="125">
                  <c:v>-370.21249999999998</c:v>
                </c:pt>
                <c:pt idx="126">
                  <c:v>-370.21049999999997</c:v>
                </c:pt>
                <c:pt idx="127">
                  <c:v>-370.20849999999996</c:v>
                </c:pt>
                <c:pt idx="128">
                  <c:v>-370.20650000000001</c:v>
                </c:pt>
                <c:pt idx="129">
                  <c:v>-370.2045</c:v>
                </c:pt>
                <c:pt idx="130">
                  <c:v>-370.20249999999999</c:v>
                </c:pt>
                <c:pt idx="131">
                  <c:v>-370.20049999999998</c:v>
                </c:pt>
                <c:pt idx="132">
                  <c:v>-370.19849999999997</c:v>
                </c:pt>
                <c:pt idx="133">
                  <c:v>-370.19649999999996</c:v>
                </c:pt>
                <c:pt idx="134">
                  <c:v>-370.19450000000001</c:v>
                </c:pt>
                <c:pt idx="135">
                  <c:v>-370.1925</c:v>
                </c:pt>
                <c:pt idx="136">
                  <c:v>-370.19049999999999</c:v>
                </c:pt>
                <c:pt idx="137">
                  <c:v>-370.18849999999998</c:v>
                </c:pt>
                <c:pt idx="138">
                  <c:v>-370.18649999999997</c:v>
                </c:pt>
                <c:pt idx="139">
                  <c:v>-370.18449999999996</c:v>
                </c:pt>
                <c:pt idx="140">
                  <c:v>-370.1825</c:v>
                </c:pt>
                <c:pt idx="141">
                  <c:v>-370.18049999999999</c:v>
                </c:pt>
                <c:pt idx="142">
                  <c:v>-370.17849999999999</c:v>
                </c:pt>
                <c:pt idx="143">
                  <c:v>-370.17649999999998</c:v>
                </c:pt>
                <c:pt idx="144">
                  <c:v>-370.17449999999997</c:v>
                </c:pt>
                <c:pt idx="145">
                  <c:v>-370.17249999999996</c:v>
                </c:pt>
                <c:pt idx="146">
                  <c:v>-370.1705</c:v>
                </c:pt>
                <c:pt idx="147">
                  <c:v>-370.16849999999999</c:v>
                </c:pt>
                <c:pt idx="148">
                  <c:v>-370.16649999999998</c:v>
                </c:pt>
                <c:pt idx="149">
                  <c:v>-370.16449999999998</c:v>
                </c:pt>
                <c:pt idx="150">
                  <c:v>-370.16249999999997</c:v>
                </c:pt>
                <c:pt idx="151">
                  <c:v>-370.16049999999996</c:v>
                </c:pt>
                <c:pt idx="152">
                  <c:v>-370.1585</c:v>
                </c:pt>
                <c:pt idx="153">
                  <c:v>-370.15649999999999</c:v>
                </c:pt>
                <c:pt idx="154">
                  <c:v>-370.15449999999998</c:v>
                </c:pt>
                <c:pt idx="155">
                  <c:v>-370.15249999999997</c:v>
                </c:pt>
                <c:pt idx="156">
                  <c:v>-370.15049999999997</c:v>
                </c:pt>
                <c:pt idx="157">
                  <c:v>-370.14849999999996</c:v>
                </c:pt>
                <c:pt idx="158">
                  <c:v>-370.1465</c:v>
                </c:pt>
                <c:pt idx="159">
                  <c:v>-370.14449999999999</c:v>
                </c:pt>
                <c:pt idx="160">
                  <c:v>-370.14249999999998</c:v>
                </c:pt>
                <c:pt idx="161">
                  <c:v>-370.14049999999997</c:v>
                </c:pt>
                <c:pt idx="162">
                  <c:v>-370.13849999999996</c:v>
                </c:pt>
                <c:pt idx="163">
                  <c:v>-370.13649999999996</c:v>
                </c:pt>
                <c:pt idx="164">
                  <c:v>-370.1345</c:v>
                </c:pt>
                <c:pt idx="165">
                  <c:v>-370.13249999999999</c:v>
                </c:pt>
                <c:pt idx="166">
                  <c:v>-370.13049999999998</c:v>
                </c:pt>
                <c:pt idx="167">
                  <c:v>-370.12849999999997</c:v>
                </c:pt>
                <c:pt idx="168">
                  <c:v>-370.12649999999996</c:v>
                </c:pt>
                <c:pt idx="169">
                  <c:v>-370.12449999999995</c:v>
                </c:pt>
                <c:pt idx="170">
                  <c:v>-370.1225</c:v>
                </c:pt>
                <c:pt idx="171">
                  <c:v>-370.12049999999999</c:v>
                </c:pt>
                <c:pt idx="172">
                  <c:v>-370.11849999999998</c:v>
                </c:pt>
                <c:pt idx="173">
                  <c:v>-370.11649999999997</c:v>
                </c:pt>
                <c:pt idx="174">
                  <c:v>-370.11449999999996</c:v>
                </c:pt>
                <c:pt idx="175">
                  <c:v>-370.11249999999995</c:v>
                </c:pt>
                <c:pt idx="176">
                  <c:v>-370.1105</c:v>
                </c:pt>
                <c:pt idx="177">
                  <c:v>-370.10849999999999</c:v>
                </c:pt>
                <c:pt idx="178">
                  <c:v>-370.10649999999998</c:v>
                </c:pt>
                <c:pt idx="179">
                  <c:v>-370.10449999999997</c:v>
                </c:pt>
                <c:pt idx="180">
                  <c:v>-370.10249999999996</c:v>
                </c:pt>
                <c:pt idx="181">
                  <c:v>-370.10049999999995</c:v>
                </c:pt>
                <c:pt idx="182">
                  <c:v>-370.0985</c:v>
                </c:pt>
                <c:pt idx="183">
                  <c:v>-370.09649999999999</c:v>
                </c:pt>
                <c:pt idx="184">
                  <c:v>-370.09449999999998</c:v>
                </c:pt>
                <c:pt idx="185">
                  <c:v>-370.09249999999997</c:v>
                </c:pt>
                <c:pt idx="186">
                  <c:v>-370.09049999999996</c:v>
                </c:pt>
                <c:pt idx="187">
                  <c:v>-370.08849999999995</c:v>
                </c:pt>
                <c:pt idx="188">
                  <c:v>-370.0865</c:v>
                </c:pt>
                <c:pt idx="189">
                  <c:v>-370.08449999999999</c:v>
                </c:pt>
                <c:pt idx="190">
                  <c:v>-370.08249999999998</c:v>
                </c:pt>
                <c:pt idx="191">
                  <c:v>-370.08049999999997</c:v>
                </c:pt>
                <c:pt idx="192">
                  <c:v>-370.07849999999996</c:v>
                </c:pt>
                <c:pt idx="193">
                  <c:v>-370.07649999999995</c:v>
                </c:pt>
                <c:pt idx="194">
                  <c:v>-370.0745</c:v>
                </c:pt>
                <c:pt idx="195">
                  <c:v>-370.07249999999999</c:v>
                </c:pt>
                <c:pt idx="196">
                  <c:v>-370.07049999999998</c:v>
                </c:pt>
                <c:pt idx="197">
                  <c:v>-370.06849999999997</c:v>
                </c:pt>
                <c:pt idx="198">
                  <c:v>-370.06649999999996</c:v>
                </c:pt>
                <c:pt idx="199">
                  <c:v>-370.06449999999995</c:v>
                </c:pt>
                <c:pt idx="200">
                  <c:v>-370.0625</c:v>
                </c:pt>
                <c:pt idx="201">
                  <c:v>-370.06049999999999</c:v>
                </c:pt>
                <c:pt idx="202">
                  <c:v>-370.05849999999998</c:v>
                </c:pt>
                <c:pt idx="203">
                  <c:v>-370.05649999999997</c:v>
                </c:pt>
                <c:pt idx="204">
                  <c:v>-370.05449999999996</c:v>
                </c:pt>
                <c:pt idx="205">
                  <c:v>-370.05249999999995</c:v>
                </c:pt>
                <c:pt idx="206">
                  <c:v>-370.0505</c:v>
                </c:pt>
                <c:pt idx="207">
                  <c:v>-370.04849999999999</c:v>
                </c:pt>
                <c:pt idx="208">
                  <c:v>-370.04649999999998</c:v>
                </c:pt>
                <c:pt idx="209">
                  <c:v>-370.04449999999997</c:v>
                </c:pt>
                <c:pt idx="210">
                  <c:v>-370.04249999999996</c:v>
                </c:pt>
                <c:pt idx="211">
                  <c:v>-370.04049999999995</c:v>
                </c:pt>
                <c:pt idx="212">
                  <c:v>-370.0385</c:v>
                </c:pt>
                <c:pt idx="213">
                  <c:v>-370.03649999999999</c:v>
                </c:pt>
                <c:pt idx="214">
                  <c:v>-370.03449999999998</c:v>
                </c:pt>
                <c:pt idx="215">
                  <c:v>-370.03249999999997</c:v>
                </c:pt>
                <c:pt idx="216">
                  <c:v>-370.03049999999996</c:v>
                </c:pt>
                <c:pt idx="217">
                  <c:v>-370.02849999999995</c:v>
                </c:pt>
                <c:pt idx="218">
                  <c:v>-370.0265</c:v>
                </c:pt>
                <c:pt idx="219">
                  <c:v>-370.02449999999999</c:v>
                </c:pt>
                <c:pt idx="220">
                  <c:v>-370.02249999999998</c:v>
                </c:pt>
                <c:pt idx="221">
                  <c:v>-370.02049999999997</c:v>
                </c:pt>
                <c:pt idx="222">
                  <c:v>-370.01849999999996</c:v>
                </c:pt>
                <c:pt idx="223">
                  <c:v>-370.01649999999995</c:v>
                </c:pt>
                <c:pt idx="224">
                  <c:v>-370.0145</c:v>
                </c:pt>
                <c:pt idx="225">
                  <c:v>-370.01249999999999</c:v>
                </c:pt>
                <c:pt idx="226">
                  <c:v>-370.01049999999998</c:v>
                </c:pt>
                <c:pt idx="227">
                  <c:v>-370.00849999999997</c:v>
                </c:pt>
                <c:pt idx="228">
                  <c:v>-370.00649999999996</c:v>
                </c:pt>
                <c:pt idx="229">
                  <c:v>-370.00449999999995</c:v>
                </c:pt>
                <c:pt idx="230">
                  <c:v>-370.0025</c:v>
                </c:pt>
                <c:pt idx="231">
                  <c:v>-370.00049999999999</c:v>
                </c:pt>
                <c:pt idx="232">
                  <c:v>-369.99849999999998</c:v>
                </c:pt>
                <c:pt idx="233">
                  <c:v>-369.99649999999997</c:v>
                </c:pt>
                <c:pt idx="234">
                  <c:v>-369.99449999999996</c:v>
                </c:pt>
                <c:pt idx="235">
                  <c:v>-369.99249999999995</c:v>
                </c:pt>
                <c:pt idx="236">
                  <c:v>-369.9905</c:v>
                </c:pt>
                <c:pt idx="237">
                  <c:v>-369.98849999999999</c:v>
                </c:pt>
                <c:pt idx="238">
                  <c:v>-369.98649999999998</c:v>
                </c:pt>
                <c:pt idx="239">
                  <c:v>-369.98449999999997</c:v>
                </c:pt>
                <c:pt idx="240">
                  <c:v>-369.98249999999996</c:v>
                </c:pt>
                <c:pt idx="241">
                  <c:v>-369.98049999999995</c:v>
                </c:pt>
                <c:pt idx="242">
                  <c:v>-369.9785</c:v>
                </c:pt>
                <c:pt idx="243">
                  <c:v>-369.97649999999999</c:v>
                </c:pt>
                <c:pt idx="244">
                  <c:v>-369.97449999999998</c:v>
                </c:pt>
                <c:pt idx="245">
                  <c:v>-369.97249999999997</c:v>
                </c:pt>
                <c:pt idx="246">
                  <c:v>-369.97049999999996</c:v>
                </c:pt>
                <c:pt idx="247">
                  <c:v>-369.96849999999995</c:v>
                </c:pt>
                <c:pt idx="248">
                  <c:v>-369.9665</c:v>
                </c:pt>
                <c:pt idx="249">
                  <c:v>-369.96449999999999</c:v>
                </c:pt>
                <c:pt idx="250">
                  <c:v>-369.96249999999998</c:v>
                </c:pt>
                <c:pt idx="251">
                  <c:v>-369.96049999999997</c:v>
                </c:pt>
                <c:pt idx="252">
                  <c:v>-369.95849999999996</c:v>
                </c:pt>
                <c:pt idx="253">
                  <c:v>-369.95650000000001</c:v>
                </c:pt>
                <c:pt idx="254">
                  <c:v>-369.9545</c:v>
                </c:pt>
                <c:pt idx="255">
                  <c:v>-369.95249999999999</c:v>
                </c:pt>
                <c:pt idx="256">
                  <c:v>-369.95049999999998</c:v>
                </c:pt>
                <c:pt idx="257">
                  <c:v>-369.94849999999997</c:v>
                </c:pt>
                <c:pt idx="258">
                  <c:v>-369.94649999999996</c:v>
                </c:pt>
                <c:pt idx="259">
                  <c:v>-369.94450000000001</c:v>
                </c:pt>
                <c:pt idx="260">
                  <c:v>-369.9425</c:v>
                </c:pt>
                <c:pt idx="261">
                  <c:v>-369.94049999999999</c:v>
                </c:pt>
                <c:pt idx="262">
                  <c:v>-369.93849999999998</c:v>
                </c:pt>
                <c:pt idx="263">
                  <c:v>-369.93649999999997</c:v>
                </c:pt>
                <c:pt idx="264">
                  <c:v>-369.93449999999996</c:v>
                </c:pt>
                <c:pt idx="265">
                  <c:v>-369.9325</c:v>
                </c:pt>
                <c:pt idx="266">
                  <c:v>-369.93049999999999</c:v>
                </c:pt>
                <c:pt idx="267">
                  <c:v>-369.92849999999999</c:v>
                </c:pt>
                <c:pt idx="268">
                  <c:v>-369.92649999999998</c:v>
                </c:pt>
                <c:pt idx="269">
                  <c:v>-369.92449999999997</c:v>
                </c:pt>
                <c:pt idx="270">
                  <c:v>-369.92249999999996</c:v>
                </c:pt>
                <c:pt idx="271">
                  <c:v>-369.9205</c:v>
                </c:pt>
                <c:pt idx="272">
                  <c:v>-369.91849999999999</c:v>
                </c:pt>
                <c:pt idx="273">
                  <c:v>-369.91649999999998</c:v>
                </c:pt>
                <c:pt idx="274">
                  <c:v>-369.91449999999998</c:v>
                </c:pt>
                <c:pt idx="275">
                  <c:v>-369.91249999999997</c:v>
                </c:pt>
                <c:pt idx="276">
                  <c:v>-369.91049999999996</c:v>
                </c:pt>
                <c:pt idx="277">
                  <c:v>-369.9085</c:v>
                </c:pt>
                <c:pt idx="278">
                  <c:v>-369.90649999999999</c:v>
                </c:pt>
                <c:pt idx="279">
                  <c:v>-369.90449999999998</c:v>
                </c:pt>
                <c:pt idx="280">
                  <c:v>-369.90249999999997</c:v>
                </c:pt>
                <c:pt idx="281">
                  <c:v>-369.90049999999997</c:v>
                </c:pt>
                <c:pt idx="282">
                  <c:v>-369.89849999999996</c:v>
                </c:pt>
                <c:pt idx="283">
                  <c:v>-369.8965</c:v>
                </c:pt>
                <c:pt idx="284">
                  <c:v>-369.89449999999999</c:v>
                </c:pt>
                <c:pt idx="285">
                  <c:v>-369.89249999999998</c:v>
                </c:pt>
                <c:pt idx="286">
                  <c:v>-369.89049999999997</c:v>
                </c:pt>
                <c:pt idx="287">
                  <c:v>-369.88849999999996</c:v>
                </c:pt>
                <c:pt idx="288">
                  <c:v>-369.88649999999996</c:v>
                </c:pt>
                <c:pt idx="289">
                  <c:v>-369.8845</c:v>
                </c:pt>
                <c:pt idx="290">
                  <c:v>-369.88249999999999</c:v>
                </c:pt>
                <c:pt idx="291">
                  <c:v>-369.88049999999998</c:v>
                </c:pt>
                <c:pt idx="292">
                  <c:v>-369.87849999999997</c:v>
                </c:pt>
                <c:pt idx="293">
                  <c:v>-369.87649999999996</c:v>
                </c:pt>
                <c:pt idx="294">
                  <c:v>-369.87449999999995</c:v>
                </c:pt>
                <c:pt idx="295">
                  <c:v>-369.8725</c:v>
                </c:pt>
                <c:pt idx="296">
                  <c:v>-369.87049999999999</c:v>
                </c:pt>
                <c:pt idx="297">
                  <c:v>-369.86849999999998</c:v>
                </c:pt>
                <c:pt idx="298">
                  <c:v>-369.86649999999997</c:v>
                </c:pt>
                <c:pt idx="299">
                  <c:v>-369.86449999999996</c:v>
                </c:pt>
                <c:pt idx="300">
                  <c:v>-369.86249999999995</c:v>
                </c:pt>
                <c:pt idx="301">
                  <c:v>-369.8605</c:v>
                </c:pt>
                <c:pt idx="302">
                  <c:v>-369.85849999999999</c:v>
                </c:pt>
                <c:pt idx="303">
                  <c:v>-369.85649999999998</c:v>
                </c:pt>
                <c:pt idx="304">
                  <c:v>-369.85449999999997</c:v>
                </c:pt>
                <c:pt idx="305">
                  <c:v>-369.85249999999996</c:v>
                </c:pt>
                <c:pt idx="306">
                  <c:v>-369.85049999999995</c:v>
                </c:pt>
                <c:pt idx="307">
                  <c:v>-369.8485</c:v>
                </c:pt>
                <c:pt idx="308">
                  <c:v>-369.84649999999999</c:v>
                </c:pt>
                <c:pt idx="309">
                  <c:v>-369.84449999999998</c:v>
                </c:pt>
                <c:pt idx="310">
                  <c:v>-369.84249999999997</c:v>
                </c:pt>
                <c:pt idx="311">
                  <c:v>-369.84049999999996</c:v>
                </c:pt>
                <c:pt idx="312">
                  <c:v>-369.83849999999995</c:v>
                </c:pt>
                <c:pt idx="313">
                  <c:v>-369.8365</c:v>
                </c:pt>
                <c:pt idx="314">
                  <c:v>-369.83449999999999</c:v>
                </c:pt>
                <c:pt idx="315">
                  <c:v>-369.83249999999998</c:v>
                </c:pt>
                <c:pt idx="316">
                  <c:v>-369.83049999999997</c:v>
                </c:pt>
                <c:pt idx="317">
                  <c:v>-369.82849999999996</c:v>
                </c:pt>
                <c:pt idx="318">
                  <c:v>-369.82649999999995</c:v>
                </c:pt>
                <c:pt idx="319">
                  <c:v>-369.8245</c:v>
                </c:pt>
                <c:pt idx="320">
                  <c:v>-369.82249999999999</c:v>
                </c:pt>
                <c:pt idx="321">
                  <c:v>-369.82049999999998</c:v>
                </c:pt>
                <c:pt idx="322">
                  <c:v>-369.81849999999997</c:v>
                </c:pt>
                <c:pt idx="323">
                  <c:v>-369.81649999999996</c:v>
                </c:pt>
                <c:pt idx="324">
                  <c:v>-369.81449999999995</c:v>
                </c:pt>
                <c:pt idx="325">
                  <c:v>-369.8125</c:v>
                </c:pt>
                <c:pt idx="326">
                  <c:v>-369.81049999999999</c:v>
                </c:pt>
                <c:pt idx="327">
                  <c:v>-369.80849999999998</c:v>
                </c:pt>
                <c:pt idx="328">
                  <c:v>-369.80649999999997</c:v>
                </c:pt>
                <c:pt idx="329">
                  <c:v>-369.80449999999996</c:v>
                </c:pt>
                <c:pt idx="330">
                  <c:v>-369.80249999999995</c:v>
                </c:pt>
                <c:pt idx="331">
                  <c:v>-369.8005</c:v>
                </c:pt>
                <c:pt idx="332">
                  <c:v>-369.79849999999999</c:v>
                </c:pt>
                <c:pt idx="333">
                  <c:v>-369.79649999999998</c:v>
                </c:pt>
                <c:pt idx="334">
                  <c:v>-369.79449999999997</c:v>
                </c:pt>
                <c:pt idx="335">
                  <c:v>-369.79249999999996</c:v>
                </c:pt>
                <c:pt idx="336">
                  <c:v>-369.79049999999995</c:v>
                </c:pt>
                <c:pt idx="337">
                  <c:v>-369.7885</c:v>
                </c:pt>
                <c:pt idx="338">
                  <c:v>-369.78649999999999</c:v>
                </c:pt>
                <c:pt idx="339">
                  <c:v>-369.78449999999998</c:v>
                </c:pt>
                <c:pt idx="340">
                  <c:v>-369.78249999999997</c:v>
                </c:pt>
                <c:pt idx="341">
                  <c:v>-369.78049999999996</c:v>
                </c:pt>
                <c:pt idx="342">
                  <c:v>-369.77849999999995</c:v>
                </c:pt>
                <c:pt idx="343">
                  <c:v>-369.7765</c:v>
                </c:pt>
                <c:pt idx="344">
                  <c:v>-369.77449999999999</c:v>
                </c:pt>
                <c:pt idx="345">
                  <c:v>-369.77249999999998</c:v>
                </c:pt>
                <c:pt idx="346">
                  <c:v>-369.77049999999997</c:v>
                </c:pt>
                <c:pt idx="347">
                  <c:v>-369.76849999999996</c:v>
                </c:pt>
                <c:pt idx="348">
                  <c:v>-369.76649999999995</c:v>
                </c:pt>
                <c:pt idx="349">
                  <c:v>-369.7645</c:v>
                </c:pt>
                <c:pt idx="350">
                  <c:v>-369.76249999999999</c:v>
                </c:pt>
                <c:pt idx="351">
                  <c:v>-369.76049999999998</c:v>
                </c:pt>
                <c:pt idx="352">
                  <c:v>-369.75849999999997</c:v>
                </c:pt>
                <c:pt idx="353">
                  <c:v>-369.75649999999996</c:v>
                </c:pt>
                <c:pt idx="354">
                  <c:v>-369.75449999999995</c:v>
                </c:pt>
                <c:pt idx="355">
                  <c:v>-369.7525</c:v>
                </c:pt>
                <c:pt idx="356">
                  <c:v>-369.75049999999999</c:v>
                </c:pt>
                <c:pt idx="357">
                  <c:v>-369.74849999999998</c:v>
                </c:pt>
                <c:pt idx="358">
                  <c:v>-369.74649999999997</c:v>
                </c:pt>
                <c:pt idx="359">
                  <c:v>-369.74449999999996</c:v>
                </c:pt>
                <c:pt idx="360">
                  <c:v>-369.74249999999995</c:v>
                </c:pt>
                <c:pt idx="361">
                  <c:v>-369.7405</c:v>
                </c:pt>
                <c:pt idx="362">
                  <c:v>-369.73849999999999</c:v>
                </c:pt>
                <c:pt idx="363">
                  <c:v>-369.73649999999998</c:v>
                </c:pt>
                <c:pt idx="364">
                  <c:v>-369.73449999999997</c:v>
                </c:pt>
                <c:pt idx="365">
                  <c:v>-369.73249999999996</c:v>
                </c:pt>
                <c:pt idx="366">
                  <c:v>-369.73049999999995</c:v>
                </c:pt>
                <c:pt idx="367">
                  <c:v>-369.7285</c:v>
                </c:pt>
                <c:pt idx="368">
                  <c:v>-369.72649999999999</c:v>
                </c:pt>
                <c:pt idx="369">
                  <c:v>-369.72449999999998</c:v>
                </c:pt>
                <c:pt idx="370">
                  <c:v>-369.72249999999997</c:v>
                </c:pt>
                <c:pt idx="371">
                  <c:v>-369.72049999999996</c:v>
                </c:pt>
                <c:pt idx="372">
                  <c:v>-369.71849999999995</c:v>
                </c:pt>
                <c:pt idx="373">
                  <c:v>-369.7165</c:v>
                </c:pt>
                <c:pt idx="374">
                  <c:v>-369.71449999999999</c:v>
                </c:pt>
                <c:pt idx="375">
                  <c:v>-369.71249999999998</c:v>
                </c:pt>
                <c:pt idx="376">
                  <c:v>-369.71049999999997</c:v>
                </c:pt>
                <c:pt idx="377">
                  <c:v>-369.70849999999996</c:v>
                </c:pt>
                <c:pt idx="378">
                  <c:v>-369.70650000000001</c:v>
                </c:pt>
                <c:pt idx="379">
                  <c:v>-369.7045</c:v>
                </c:pt>
                <c:pt idx="380">
                  <c:v>-369.70249999999999</c:v>
                </c:pt>
                <c:pt idx="381">
                  <c:v>-369.70049999999998</c:v>
                </c:pt>
                <c:pt idx="382">
                  <c:v>-369.69849999999997</c:v>
                </c:pt>
                <c:pt idx="383">
                  <c:v>-369.69649999999996</c:v>
                </c:pt>
                <c:pt idx="384">
                  <c:v>-369.69450000000001</c:v>
                </c:pt>
                <c:pt idx="385">
                  <c:v>-369.6925</c:v>
                </c:pt>
                <c:pt idx="386">
                  <c:v>-369.69049999999999</c:v>
                </c:pt>
                <c:pt idx="387">
                  <c:v>-369.68849999999998</c:v>
                </c:pt>
                <c:pt idx="388">
                  <c:v>-369.68649999999997</c:v>
                </c:pt>
                <c:pt idx="389">
                  <c:v>-369.68449999999996</c:v>
                </c:pt>
                <c:pt idx="390">
                  <c:v>-369.6825</c:v>
                </c:pt>
                <c:pt idx="391">
                  <c:v>-369.68049999999999</c:v>
                </c:pt>
                <c:pt idx="392">
                  <c:v>-369.67849999999999</c:v>
                </c:pt>
                <c:pt idx="393">
                  <c:v>-369.67649999999998</c:v>
                </c:pt>
                <c:pt idx="394">
                  <c:v>-369.67449999999997</c:v>
                </c:pt>
                <c:pt idx="395">
                  <c:v>-369.67249999999996</c:v>
                </c:pt>
                <c:pt idx="396">
                  <c:v>-369.6705</c:v>
                </c:pt>
                <c:pt idx="397">
                  <c:v>-369.66849999999999</c:v>
                </c:pt>
                <c:pt idx="398">
                  <c:v>-369.66649999999998</c:v>
                </c:pt>
                <c:pt idx="399">
                  <c:v>-369.66449999999998</c:v>
                </c:pt>
                <c:pt idx="400">
                  <c:v>-369.66249999999997</c:v>
                </c:pt>
                <c:pt idx="401">
                  <c:v>-369.66049999999996</c:v>
                </c:pt>
                <c:pt idx="402">
                  <c:v>-369.6585</c:v>
                </c:pt>
                <c:pt idx="403">
                  <c:v>-369.65649999999999</c:v>
                </c:pt>
                <c:pt idx="404">
                  <c:v>-369.65449999999998</c:v>
                </c:pt>
                <c:pt idx="405">
                  <c:v>-369.65249999999997</c:v>
                </c:pt>
                <c:pt idx="406">
                  <c:v>-369.65049999999997</c:v>
                </c:pt>
                <c:pt idx="407">
                  <c:v>-369.64849999999996</c:v>
                </c:pt>
                <c:pt idx="408">
                  <c:v>-369.6465</c:v>
                </c:pt>
                <c:pt idx="409">
                  <c:v>-369.64449999999999</c:v>
                </c:pt>
                <c:pt idx="410">
                  <c:v>-369.64249999999998</c:v>
                </c:pt>
                <c:pt idx="411">
                  <c:v>-369.64049999999997</c:v>
                </c:pt>
                <c:pt idx="412">
                  <c:v>-369.63849999999996</c:v>
                </c:pt>
                <c:pt idx="413">
                  <c:v>-369.63649999999996</c:v>
                </c:pt>
                <c:pt idx="414">
                  <c:v>-369.6345</c:v>
                </c:pt>
                <c:pt idx="415">
                  <c:v>-369.63249999999999</c:v>
                </c:pt>
                <c:pt idx="416">
                  <c:v>-369.63049999999998</c:v>
                </c:pt>
                <c:pt idx="417">
                  <c:v>-369.62849999999997</c:v>
                </c:pt>
                <c:pt idx="418">
                  <c:v>-369.62649999999996</c:v>
                </c:pt>
                <c:pt idx="419">
                  <c:v>-369.62449999999995</c:v>
                </c:pt>
                <c:pt idx="420">
                  <c:v>-369.6225</c:v>
                </c:pt>
                <c:pt idx="421">
                  <c:v>-369.62049999999999</c:v>
                </c:pt>
                <c:pt idx="422">
                  <c:v>-369.61849999999998</c:v>
                </c:pt>
                <c:pt idx="423">
                  <c:v>-369.61649999999997</c:v>
                </c:pt>
                <c:pt idx="424">
                  <c:v>-369.61449999999996</c:v>
                </c:pt>
                <c:pt idx="425">
                  <c:v>-369.61249999999995</c:v>
                </c:pt>
                <c:pt idx="426">
                  <c:v>-369.6105</c:v>
                </c:pt>
                <c:pt idx="427">
                  <c:v>-369.60849999999999</c:v>
                </c:pt>
                <c:pt idx="428">
                  <c:v>-369.60649999999998</c:v>
                </c:pt>
                <c:pt idx="429">
                  <c:v>-369.60449999999997</c:v>
                </c:pt>
                <c:pt idx="430">
                  <c:v>-369.60249999999996</c:v>
                </c:pt>
                <c:pt idx="431">
                  <c:v>-369.60049999999995</c:v>
                </c:pt>
                <c:pt idx="432">
                  <c:v>-369.5985</c:v>
                </c:pt>
                <c:pt idx="433">
                  <c:v>-369.59649999999999</c:v>
                </c:pt>
                <c:pt idx="434">
                  <c:v>-369.59449999999998</c:v>
                </c:pt>
                <c:pt idx="435">
                  <c:v>-369.59249999999997</c:v>
                </c:pt>
                <c:pt idx="436">
                  <c:v>-369.59049999999996</c:v>
                </c:pt>
                <c:pt idx="437">
                  <c:v>-369.58849999999995</c:v>
                </c:pt>
                <c:pt idx="438">
                  <c:v>-369.5865</c:v>
                </c:pt>
                <c:pt idx="439">
                  <c:v>-369.58449999999999</c:v>
                </c:pt>
                <c:pt idx="440">
                  <c:v>-369.58249999999998</c:v>
                </c:pt>
                <c:pt idx="441">
                  <c:v>-369.58049999999997</c:v>
                </c:pt>
                <c:pt idx="442">
                  <c:v>-369.57849999999996</c:v>
                </c:pt>
                <c:pt idx="443">
                  <c:v>-369.57649999999995</c:v>
                </c:pt>
                <c:pt idx="444">
                  <c:v>-369.5745</c:v>
                </c:pt>
                <c:pt idx="445">
                  <c:v>-369.57249999999999</c:v>
                </c:pt>
                <c:pt idx="446">
                  <c:v>-369.57049999999998</c:v>
                </c:pt>
                <c:pt idx="447">
                  <c:v>-369.56849999999997</c:v>
                </c:pt>
                <c:pt idx="448">
                  <c:v>-369.56649999999996</c:v>
                </c:pt>
                <c:pt idx="449">
                  <c:v>-369.56449999999995</c:v>
                </c:pt>
                <c:pt idx="450">
                  <c:v>-369.5625</c:v>
                </c:pt>
                <c:pt idx="451">
                  <c:v>-369.56049999999999</c:v>
                </c:pt>
                <c:pt idx="452">
                  <c:v>-369.55849999999998</c:v>
                </c:pt>
                <c:pt idx="453">
                  <c:v>-369.55649999999997</c:v>
                </c:pt>
                <c:pt idx="454">
                  <c:v>-369.55449999999996</c:v>
                </c:pt>
                <c:pt idx="455">
                  <c:v>-369.55249999999995</c:v>
                </c:pt>
                <c:pt idx="456">
                  <c:v>-369.5505</c:v>
                </c:pt>
                <c:pt idx="457">
                  <c:v>-369.54849999999999</c:v>
                </c:pt>
                <c:pt idx="458">
                  <c:v>-369.54649999999998</c:v>
                </c:pt>
                <c:pt idx="459">
                  <c:v>-369.54449999999997</c:v>
                </c:pt>
                <c:pt idx="460">
                  <c:v>-369.54249999999996</c:v>
                </c:pt>
                <c:pt idx="461">
                  <c:v>-369.54049999999995</c:v>
                </c:pt>
                <c:pt idx="462">
                  <c:v>-369.5385</c:v>
                </c:pt>
                <c:pt idx="463">
                  <c:v>-369.53649999999999</c:v>
                </c:pt>
                <c:pt idx="464">
                  <c:v>-369.53449999999998</c:v>
                </c:pt>
                <c:pt idx="465">
                  <c:v>-369.53249999999997</c:v>
                </c:pt>
                <c:pt idx="466">
                  <c:v>-369.53049999999996</c:v>
                </c:pt>
                <c:pt idx="467">
                  <c:v>-369.52849999999995</c:v>
                </c:pt>
                <c:pt idx="468">
                  <c:v>-369.5265</c:v>
                </c:pt>
                <c:pt idx="469">
                  <c:v>-369.52449999999999</c:v>
                </c:pt>
                <c:pt idx="470">
                  <c:v>-369.52249999999998</c:v>
                </c:pt>
                <c:pt idx="471">
                  <c:v>-369.52049999999997</c:v>
                </c:pt>
                <c:pt idx="472">
                  <c:v>-369.51849999999996</c:v>
                </c:pt>
                <c:pt idx="473">
                  <c:v>-369.51649999999995</c:v>
                </c:pt>
                <c:pt idx="474">
                  <c:v>-369.5145</c:v>
                </c:pt>
                <c:pt idx="475">
                  <c:v>-369.51249999999999</c:v>
                </c:pt>
                <c:pt idx="476">
                  <c:v>-369.51049999999998</c:v>
                </c:pt>
                <c:pt idx="477">
                  <c:v>-369.50849999999997</c:v>
                </c:pt>
                <c:pt idx="478">
                  <c:v>-369.50649999999996</c:v>
                </c:pt>
                <c:pt idx="479">
                  <c:v>-369.50449999999995</c:v>
                </c:pt>
                <c:pt idx="480">
                  <c:v>-369.5025</c:v>
                </c:pt>
                <c:pt idx="481">
                  <c:v>-369.50049999999999</c:v>
                </c:pt>
                <c:pt idx="482">
                  <c:v>-369.49849999999998</c:v>
                </c:pt>
                <c:pt idx="483">
                  <c:v>-369.49649999999997</c:v>
                </c:pt>
                <c:pt idx="484">
                  <c:v>-369.49449999999996</c:v>
                </c:pt>
                <c:pt idx="485">
                  <c:v>-369.49249999999995</c:v>
                </c:pt>
                <c:pt idx="486">
                  <c:v>-369.4905</c:v>
                </c:pt>
                <c:pt idx="487">
                  <c:v>-369.48849999999999</c:v>
                </c:pt>
                <c:pt idx="488">
                  <c:v>-369.48649999999998</c:v>
                </c:pt>
                <c:pt idx="489">
                  <c:v>-369.48449999999997</c:v>
                </c:pt>
                <c:pt idx="490">
                  <c:v>-369.48249999999996</c:v>
                </c:pt>
                <c:pt idx="491">
                  <c:v>-369.48049999999995</c:v>
                </c:pt>
                <c:pt idx="492">
                  <c:v>-369.4785</c:v>
                </c:pt>
                <c:pt idx="493">
                  <c:v>-369.47649999999999</c:v>
                </c:pt>
                <c:pt idx="494">
                  <c:v>-369.47449999999998</c:v>
                </c:pt>
                <c:pt idx="495">
                  <c:v>-369.47249999999997</c:v>
                </c:pt>
                <c:pt idx="496">
                  <c:v>-369.47049999999996</c:v>
                </c:pt>
                <c:pt idx="497">
                  <c:v>-369.46849999999995</c:v>
                </c:pt>
                <c:pt idx="498">
                  <c:v>-369.4665</c:v>
                </c:pt>
                <c:pt idx="499">
                  <c:v>-369.46449999999999</c:v>
                </c:pt>
                <c:pt idx="500">
                  <c:v>-369.46249999999998</c:v>
                </c:pt>
                <c:pt idx="501">
                  <c:v>-369.46049999999997</c:v>
                </c:pt>
                <c:pt idx="502">
                  <c:v>-369.45849999999996</c:v>
                </c:pt>
                <c:pt idx="503">
                  <c:v>-369.45650000000001</c:v>
                </c:pt>
                <c:pt idx="504">
                  <c:v>-369.4545</c:v>
                </c:pt>
                <c:pt idx="505">
                  <c:v>-369.45249999999999</c:v>
                </c:pt>
                <c:pt idx="506">
                  <c:v>-369.45049999999998</c:v>
                </c:pt>
                <c:pt idx="507">
                  <c:v>-369.44849999999997</c:v>
                </c:pt>
                <c:pt idx="508">
                  <c:v>-369.44649999999996</c:v>
                </c:pt>
                <c:pt idx="509">
                  <c:v>-369.44450000000001</c:v>
                </c:pt>
                <c:pt idx="510">
                  <c:v>-369.4425</c:v>
                </c:pt>
                <c:pt idx="511">
                  <c:v>-369.44049999999999</c:v>
                </c:pt>
                <c:pt idx="512">
                  <c:v>-369.43849999999998</c:v>
                </c:pt>
                <c:pt idx="513">
                  <c:v>-369.43649999999997</c:v>
                </c:pt>
                <c:pt idx="514">
                  <c:v>-369.43449999999996</c:v>
                </c:pt>
                <c:pt idx="515">
                  <c:v>-369.4325</c:v>
                </c:pt>
                <c:pt idx="516">
                  <c:v>-369.43049999999999</c:v>
                </c:pt>
                <c:pt idx="517">
                  <c:v>-369.42849999999999</c:v>
                </c:pt>
                <c:pt idx="518">
                  <c:v>-369.42649999999998</c:v>
                </c:pt>
                <c:pt idx="519">
                  <c:v>-369.42449999999997</c:v>
                </c:pt>
                <c:pt idx="520">
                  <c:v>-369.42249999999996</c:v>
                </c:pt>
                <c:pt idx="521">
                  <c:v>-369.4205</c:v>
                </c:pt>
                <c:pt idx="522">
                  <c:v>-369.41849999999999</c:v>
                </c:pt>
                <c:pt idx="523">
                  <c:v>-369.41649999999998</c:v>
                </c:pt>
                <c:pt idx="524">
                  <c:v>-369.41449999999998</c:v>
                </c:pt>
                <c:pt idx="525">
                  <c:v>-369.41249999999997</c:v>
                </c:pt>
                <c:pt idx="526">
                  <c:v>-369.41049999999996</c:v>
                </c:pt>
                <c:pt idx="527">
                  <c:v>-369.4085</c:v>
                </c:pt>
                <c:pt idx="528">
                  <c:v>-369.40649999999999</c:v>
                </c:pt>
                <c:pt idx="529">
                  <c:v>-369.40449999999998</c:v>
                </c:pt>
                <c:pt idx="530">
                  <c:v>-369.40249999999997</c:v>
                </c:pt>
                <c:pt idx="531">
                  <c:v>-369.40049999999997</c:v>
                </c:pt>
                <c:pt idx="532">
                  <c:v>-369.39849999999996</c:v>
                </c:pt>
                <c:pt idx="533">
                  <c:v>-369.3965</c:v>
                </c:pt>
                <c:pt idx="534">
                  <c:v>-369.39449999999999</c:v>
                </c:pt>
                <c:pt idx="535">
                  <c:v>-369.39249999999998</c:v>
                </c:pt>
                <c:pt idx="536">
                  <c:v>-369.39049999999997</c:v>
                </c:pt>
                <c:pt idx="537">
                  <c:v>-369.38849999999996</c:v>
                </c:pt>
                <c:pt idx="538">
                  <c:v>-369.38649999999996</c:v>
                </c:pt>
                <c:pt idx="539">
                  <c:v>-369.3845</c:v>
                </c:pt>
                <c:pt idx="540">
                  <c:v>-369.38249999999999</c:v>
                </c:pt>
                <c:pt idx="541">
                  <c:v>-369.38049999999998</c:v>
                </c:pt>
                <c:pt idx="542">
                  <c:v>-369.37849999999997</c:v>
                </c:pt>
                <c:pt idx="543">
                  <c:v>-369.37649999999996</c:v>
                </c:pt>
                <c:pt idx="544">
                  <c:v>-369.37449999999995</c:v>
                </c:pt>
                <c:pt idx="545">
                  <c:v>-369.3725</c:v>
                </c:pt>
                <c:pt idx="546">
                  <c:v>-369.37049999999999</c:v>
                </c:pt>
                <c:pt idx="547">
                  <c:v>-369.36849999999998</c:v>
                </c:pt>
                <c:pt idx="548">
                  <c:v>-369.36649999999997</c:v>
                </c:pt>
                <c:pt idx="549">
                  <c:v>-369.36449999999996</c:v>
                </c:pt>
                <c:pt idx="550">
                  <c:v>-369.36249999999995</c:v>
                </c:pt>
                <c:pt idx="551">
                  <c:v>-369.3605</c:v>
                </c:pt>
                <c:pt idx="552">
                  <c:v>-369.35849999999999</c:v>
                </c:pt>
                <c:pt idx="553">
                  <c:v>-369.35649999999998</c:v>
                </c:pt>
                <c:pt idx="554">
                  <c:v>-369.35449999999997</c:v>
                </c:pt>
                <c:pt idx="555">
                  <c:v>-369.35249999999996</c:v>
                </c:pt>
                <c:pt idx="556">
                  <c:v>-369.35049999999995</c:v>
                </c:pt>
                <c:pt idx="557">
                  <c:v>-369.3485</c:v>
                </c:pt>
                <c:pt idx="558">
                  <c:v>-369.34649999999999</c:v>
                </c:pt>
                <c:pt idx="559">
                  <c:v>-369.34449999999998</c:v>
                </c:pt>
                <c:pt idx="560">
                  <c:v>-369.34249999999997</c:v>
                </c:pt>
                <c:pt idx="561">
                  <c:v>-369.34049999999996</c:v>
                </c:pt>
                <c:pt idx="562">
                  <c:v>-369.33849999999995</c:v>
                </c:pt>
                <c:pt idx="563">
                  <c:v>-369.3365</c:v>
                </c:pt>
                <c:pt idx="564">
                  <c:v>-369.33449999999999</c:v>
                </c:pt>
                <c:pt idx="565">
                  <c:v>-369.33249999999998</c:v>
                </c:pt>
                <c:pt idx="566">
                  <c:v>-369.33049999999997</c:v>
                </c:pt>
                <c:pt idx="567">
                  <c:v>-369.32849999999996</c:v>
                </c:pt>
                <c:pt idx="568">
                  <c:v>-369.32649999999995</c:v>
                </c:pt>
                <c:pt idx="569">
                  <c:v>-369.3245</c:v>
                </c:pt>
                <c:pt idx="570">
                  <c:v>-369.32249999999999</c:v>
                </c:pt>
                <c:pt idx="571">
                  <c:v>-369.32049999999998</c:v>
                </c:pt>
                <c:pt idx="572">
                  <c:v>-369.31849999999997</c:v>
                </c:pt>
                <c:pt idx="573">
                  <c:v>-369.31649999999996</c:v>
                </c:pt>
                <c:pt idx="574">
                  <c:v>-369.31449999999995</c:v>
                </c:pt>
                <c:pt idx="575">
                  <c:v>-369.3125</c:v>
                </c:pt>
                <c:pt idx="576">
                  <c:v>-369.31049999999999</c:v>
                </c:pt>
                <c:pt idx="577">
                  <c:v>-369.30849999999998</c:v>
                </c:pt>
                <c:pt idx="578">
                  <c:v>-369.30649999999997</c:v>
                </c:pt>
                <c:pt idx="579">
                  <c:v>-369.30449999999996</c:v>
                </c:pt>
                <c:pt idx="580">
                  <c:v>-369.30249999999995</c:v>
                </c:pt>
                <c:pt idx="581">
                  <c:v>-369.3005</c:v>
                </c:pt>
                <c:pt idx="582">
                  <c:v>-369.29849999999999</c:v>
                </c:pt>
                <c:pt idx="583">
                  <c:v>-369.29649999999998</c:v>
                </c:pt>
                <c:pt idx="584">
                  <c:v>-369.29449999999997</c:v>
                </c:pt>
                <c:pt idx="585">
                  <c:v>-369.29249999999996</c:v>
                </c:pt>
                <c:pt idx="586">
                  <c:v>-369.29049999999995</c:v>
                </c:pt>
                <c:pt idx="587">
                  <c:v>-369.2885</c:v>
                </c:pt>
                <c:pt idx="588">
                  <c:v>-369.28649999999999</c:v>
                </c:pt>
                <c:pt idx="589">
                  <c:v>-369.28449999999998</c:v>
                </c:pt>
                <c:pt idx="590">
                  <c:v>-369.28249999999997</c:v>
                </c:pt>
                <c:pt idx="591">
                  <c:v>-369.28049999999996</c:v>
                </c:pt>
                <c:pt idx="592">
                  <c:v>-369.27849999999995</c:v>
                </c:pt>
                <c:pt idx="593">
                  <c:v>-369.2765</c:v>
                </c:pt>
                <c:pt idx="594">
                  <c:v>-369.27449999999999</c:v>
                </c:pt>
                <c:pt idx="595">
                  <c:v>-369.27249999999998</c:v>
                </c:pt>
                <c:pt idx="596">
                  <c:v>-369.27049999999997</c:v>
                </c:pt>
                <c:pt idx="597">
                  <c:v>-369.26849999999996</c:v>
                </c:pt>
                <c:pt idx="598">
                  <c:v>-369.26649999999995</c:v>
                </c:pt>
                <c:pt idx="599">
                  <c:v>-369.2645</c:v>
                </c:pt>
                <c:pt idx="600">
                  <c:v>-369.26249999999999</c:v>
                </c:pt>
                <c:pt idx="601">
                  <c:v>-369.26049999999998</c:v>
                </c:pt>
                <c:pt idx="602">
                  <c:v>-369.25849999999997</c:v>
                </c:pt>
                <c:pt idx="603">
                  <c:v>-369.25649999999996</c:v>
                </c:pt>
                <c:pt idx="604">
                  <c:v>-369.25449999999995</c:v>
                </c:pt>
                <c:pt idx="605">
                  <c:v>-369.2525</c:v>
                </c:pt>
                <c:pt idx="606">
                  <c:v>-369.25049999999999</c:v>
                </c:pt>
                <c:pt idx="607">
                  <c:v>-369.24849999999998</c:v>
                </c:pt>
                <c:pt idx="608">
                  <c:v>-369.24649999999997</c:v>
                </c:pt>
                <c:pt idx="609">
                  <c:v>-369.24449999999996</c:v>
                </c:pt>
                <c:pt idx="610">
                  <c:v>-369.24249999999995</c:v>
                </c:pt>
                <c:pt idx="611">
                  <c:v>-369.2405</c:v>
                </c:pt>
                <c:pt idx="612">
                  <c:v>-369.23849999999999</c:v>
                </c:pt>
                <c:pt idx="613">
                  <c:v>-369.23649999999998</c:v>
                </c:pt>
                <c:pt idx="614">
                  <c:v>-369.23449999999997</c:v>
                </c:pt>
                <c:pt idx="615">
                  <c:v>-369.23249999999996</c:v>
                </c:pt>
                <c:pt idx="616">
                  <c:v>-369.23049999999995</c:v>
                </c:pt>
                <c:pt idx="617">
                  <c:v>-369.2285</c:v>
                </c:pt>
                <c:pt idx="618">
                  <c:v>-369.22649999999999</c:v>
                </c:pt>
                <c:pt idx="619">
                  <c:v>-369.22449999999998</c:v>
                </c:pt>
                <c:pt idx="620">
                  <c:v>-369.22249999999997</c:v>
                </c:pt>
                <c:pt idx="621">
                  <c:v>-369.22049999999996</c:v>
                </c:pt>
                <c:pt idx="622">
                  <c:v>-369.21849999999995</c:v>
                </c:pt>
                <c:pt idx="623">
                  <c:v>-369.2165</c:v>
                </c:pt>
                <c:pt idx="624">
                  <c:v>-369.21449999999999</c:v>
                </c:pt>
                <c:pt idx="625">
                  <c:v>-369.21249999999998</c:v>
                </c:pt>
                <c:pt idx="626">
                  <c:v>-369.21049999999997</c:v>
                </c:pt>
                <c:pt idx="627">
                  <c:v>-369.20849999999996</c:v>
                </c:pt>
                <c:pt idx="628">
                  <c:v>-369.20650000000001</c:v>
                </c:pt>
                <c:pt idx="629">
                  <c:v>-369.2045</c:v>
                </c:pt>
                <c:pt idx="630">
                  <c:v>-369.20249999999999</c:v>
                </c:pt>
                <c:pt idx="631">
                  <c:v>-369.20049999999998</c:v>
                </c:pt>
                <c:pt idx="632">
                  <c:v>-369.19849999999997</c:v>
                </c:pt>
                <c:pt idx="633">
                  <c:v>-369.19649999999996</c:v>
                </c:pt>
                <c:pt idx="634">
                  <c:v>-369.19450000000001</c:v>
                </c:pt>
                <c:pt idx="635">
                  <c:v>-369.1925</c:v>
                </c:pt>
                <c:pt idx="636">
                  <c:v>-369.19049999999999</c:v>
                </c:pt>
                <c:pt idx="637">
                  <c:v>-369.18849999999998</c:v>
                </c:pt>
                <c:pt idx="638">
                  <c:v>-369.18649999999997</c:v>
                </c:pt>
                <c:pt idx="639">
                  <c:v>-369.18449999999996</c:v>
                </c:pt>
                <c:pt idx="640">
                  <c:v>-369.1825</c:v>
                </c:pt>
                <c:pt idx="641">
                  <c:v>-369.18049999999999</c:v>
                </c:pt>
                <c:pt idx="642">
                  <c:v>-369.17849999999999</c:v>
                </c:pt>
                <c:pt idx="643">
                  <c:v>-369.17649999999998</c:v>
                </c:pt>
                <c:pt idx="644">
                  <c:v>-369.17449999999997</c:v>
                </c:pt>
                <c:pt idx="645">
                  <c:v>-369.17249999999996</c:v>
                </c:pt>
                <c:pt idx="646">
                  <c:v>-369.1705</c:v>
                </c:pt>
                <c:pt idx="647">
                  <c:v>-369.16849999999999</c:v>
                </c:pt>
                <c:pt idx="648">
                  <c:v>-369.16649999999998</c:v>
                </c:pt>
                <c:pt idx="649">
                  <c:v>-369.16449999999998</c:v>
                </c:pt>
                <c:pt idx="650">
                  <c:v>-369.16249999999997</c:v>
                </c:pt>
                <c:pt idx="651">
                  <c:v>-369.16049999999996</c:v>
                </c:pt>
                <c:pt idx="652">
                  <c:v>-369.1585</c:v>
                </c:pt>
                <c:pt idx="653">
                  <c:v>-369.15649999999999</c:v>
                </c:pt>
                <c:pt idx="654">
                  <c:v>-369.15449999999998</c:v>
                </c:pt>
                <c:pt idx="655">
                  <c:v>-369.15249999999997</c:v>
                </c:pt>
                <c:pt idx="656">
                  <c:v>-369.15049999999997</c:v>
                </c:pt>
                <c:pt idx="657">
                  <c:v>-369.14849999999996</c:v>
                </c:pt>
                <c:pt idx="658">
                  <c:v>-369.1465</c:v>
                </c:pt>
                <c:pt idx="659">
                  <c:v>-369.14449999999999</c:v>
                </c:pt>
                <c:pt idx="660">
                  <c:v>-369.14249999999998</c:v>
                </c:pt>
                <c:pt idx="661">
                  <c:v>-369.14049999999997</c:v>
                </c:pt>
                <c:pt idx="662">
                  <c:v>-369.13849999999996</c:v>
                </c:pt>
                <c:pt idx="663">
                  <c:v>-369.13649999999996</c:v>
                </c:pt>
                <c:pt idx="664">
                  <c:v>-369.1345</c:v>
                </c:pt>
                <c:pt idx="665">
                  <c:v>-369.13249999999999</c:v>
                </c:pt>
                <c:pt idx="666">
                  <c:v>-369.13049999999998</c:v>
                </c:pt>
                <c:pt idx="667">
                  <c:v>-369.12849999999997</c:v>
                </c:pt>
                <c:pt idx="668">
                  <c:v>-369.12649999999996</c:v>
                </c:pt>
                <c:pt idx="669">
                  <c:v>-369.12449999999995</c:v>
                </c:pt>
                <c:pt idx="670">
                  <c:v>-369.1225</c:v>
                </c:pt>
                <c:pt idx="671">
                  <c:v>-369.12049999999999</c:v>
                </c:pt>
                <c:pt idx="672">
                  <c:v>-369.11849999999998</c:v>
                </c:pt>
                <c:pt idx="673">
                  <c:v>-369.11649999999997</c:v>
                </c:pt>
                <c:pt idx="674">
                  <c:v>-369.11449999999996</c:v>
                </c:pt>
                <c:pt idx="675">
                  <c:v>-369.11249999999995</c:v>
                </c:pt>
                <c:pt idx="676">
                  <c:v>-369.1105</c:v>
                </c:pt>
                <c:pt idx="677">
                  <c:v>-369.10849999999999</c:v>
                </c:pt>
                <c:pt idx="678">
                  <c:v>-369.10649999999998</c:v>
                </c:pt>
                <c:pt idx="679">
                  <c:v>-369.10449999999997</c:v>
                </c:pt>
                <c:pt idx="680">
                  <c:v>-369.10249999999996</c:v>
                </c:pt>
                <c:pt idx="681">
                  <c:v>-369.10049999999995</c:v>
                </c:pt>
                <c:pt idx="682">
                  <c:v>-369.0985</c:v>
                </c:pt>
                <c:pt idx="683">
                  <c:v>-369.09649999999999</c:v>
                </c:pt>
                <c:pt idx="684">
                  <c:v>-369.09449999999998</c:v>
                </c:pt>
                <c:pt idx="685">
                  <c:v>-369.09249999999997</c:v>
                </c:pt>
                <c:pt idx="686">
                  <c:v>-369.09049999999996</c:v>
                </c:pt>
                <c:pt idx="687">
                  <c:v>-369.08849999999995</c:v>
                </c:pt>
                <c:pt idx="688">
                  <c:v>-369.0865</c:v>
                </c:pt>
                <c:pt idx="689">
                  <c:v>-369.08449999999999</c:v>
                </c:pt>
                <c:pt idx="690">
                  <c:v>-369.08249999999998</c:v>
                </c:pt>
                <c:pt idx="691">
                  <c:v>-369.08049999999997</c:v>
                </c:pt>
                <c:pt idx="692">
                  <c:v>-369.07849999999996</c:v>
                </c:pt>
                <c:pt idx="693">
                  <c:v>-369.07649999999995</c:v>
                </c:pt>
                <c:pt idx="694">
                  <c:v>-369.0745</c:v>
                </c:pt>
                <c:pt idx="695">
                  <c:v>-369.07249999999999</c:v>
                </c:pt>
                <c:pt idx="696">
                  <c:v>-369.07049999999998</c:v>
                </c:pt>
                <c:pt idx="697">
                  <c:v>-369.06849999999997</c:v>
                </c:pt>
                <c:pt idx="698">
                  <c:v>-369.06649999999996</c:v>
                </c:pt>
                <c:pt idx="699">
                  <c:v>-369.06449999999995</c:v>
                </c:pt>
                <c:pt idx="700">
                  <c:v>-369.0625</c:v>
                </c:pt>
                <c:pt idx="701">
                  <c:v>-369.06049999999999</c:v>
                </c:pt>
                <c:pt idx="702">
                  <c:v>-369.05849999999998</c:v>
                </c:pt>
                <c:pt idx="703">
                  <c:v>-369.05649999999997</c:v>
                </c:pt>
                <c:pt idx="704">
                  <c:v>-369.05449999999996</c:v>
                </c:pt>
                <c:pt idx="705">
                  <c:v>-369.05249999999995</c:v>
                </c:pt>
                <c:pt idx="706">
                  <c:v>-369.0505</c:v>
                </c:pt>
                <c:pt idx="707">
                  <c:v>-369.04849999999999</c:v>
                </c:pt>
                <c:pt idx="708">
                  <c:v>-369.04649999999998</c:v>
                </c:pt>
                <c:pt idx="709">
                  <c:v>-369.04449999999997</c:v>
                </c:pt>
                <c:pt idx="710">
                  <c:v>-369.04249999999996</c:v>
                </c:pt>
                <c:pt idx="711">
                  <c:v>-369.04049999999995</c:v>
                </c:pt>
                <c:pt idx="712">
                  <c:v>-369.0385</c:v>
                </c:pt>
                <c:pt idx="713">
                  <c:v>-369.03649999999999</c:v>
                </c:pt>
                <c:pt idx="714">
                  <c:v>-369.03449999999998</c:v>
                </c:pt>
                <c:pt idx="715">
                  <c:v>-369.03249999999997</c:v>
                </c:pt>
                <c:pt idx="716">
                  <c:v>-369.03049999999996</c:v>
                </c:pt>
                <c:pt idx="717">
                  <c:v>-369.02849999999995</c:v>
                </c:pt>
                <c:pt idx="718">
                  <c:v>-369.0265</c:v>
                </c:pt>
                <c:pt idx="719">
                  <c:v>-369.02449999999999</c:v>
                </c:pt>
                <c:pt idx="720">
                  <c:v>-369.02249999999998</c:v>
                </c:pt>
                <c:pt idx="721">
                  <c:v>-369.02049999999997</c:v>
                </c:pt>
                <c:pt idx="722">
                  <c:v>-369.01849999999996</c:v>
                </c:pt>
                <c:pt idx="723">
                  <c:v>-369.01649999999995</c:v>
                </c:pt>
                <c:pt idx="724">
                  <c:v>-369.0145</c:v>
                </c:pt>
                <c:pt idx="725">
                  <c:v>-369.01249999999999</c:v>
                </c:pt>
                <c:pt idx="726">
                  <c:v>-369.01049999999998</c:v>
                </c:pt>
                <c:pt idx="727">
                  <c:v>-369.00849999999997</c:v>
                </c:pt>
                <c:pt idx="728">
                  <c:v>-369.00649999999996</c:v>
                </c:pt>
                <c:pt idx="729">
                  <c:v>-369.00449999999995</c:v>
                </c:pt>
                <c:pt idx="730">
                  <c:v>-369.0025</c:v>
                </c:pt>
                <c:pt idx="731">
                  <c:v>-369.00049999999999</c:v>
                </c:pt>
                <c:pt idx="732">
                  <c:v>-368.99849999999998</c:v>
                </c:pt>
                <c:pt idx="733">
                  <c:v>-368.99649999999997</c:v>
                </c:pt>
                <c:pt idx="734">
                  <c:v>-368.99449999999996</c:v>
                </c:pt>
                <c:pt idx="735">
                  <c:v>-368.99249999999995</c:v>
                </c:pt>
                <c:pt idx="736">
                  <c:v>-368.9905</c:v>
                </c:pt>
                <c:pt idx="737">
                  <c:v>-368.98849999999999</c:v>
                </c:pt>
                <c:pt idx="738">
                  <c:v>-368.98649999999998</c:v>
                </c:pt>
                <c:pt idx="739">
                  <c:v>-368.98449999999997</c:v>
                </c:pt>
                <c:pt idx="740">
                  <c:v>-368.98249999999996</c:v>
                </c:pt>
                <c:pt idx="741">
                  <c:v>-368.98049999999995</c:v>
                </c:pt>
                <c:pt idx="742">
                  <c:v>-368.9785</c:v>
                </c:pt>
                <c:pt idx="743">
                  <c:v>-368.97649999999999</c:v>
                </c:pt>
                <c:pt idx="744">
                  <c:v>-368.97449999999998</c:v>
                </c:pt>
                <c:pt idx="745">
                  <c:v>-368.97249999999997</c:v>
                </c:pt>
                <c:pt idx="746">
                  <c:v>-368.97049999999996</c:v>
                </c:pt>
                <c:pt idx="747">
                  <c:v>-368.96849999999995</c:v>
                </c:pt>
                <c:pt idx="748">
                  <c:v>-368.9665</c:v>
                </c:pt>
                <c:pt idx="749">
                  <c:v>-368.96449999999999</c:v>
                </c:pt>
                <c:pt idx="750">
                  <c:v>-368.96249999999998</c:v>
                </c:pt>
                <c:pt idx="751">
                  <c:v>-368.96049999999997</c:v>
                </c:pt>
                <c:pt idx="752">
                  <c:v>-368.95849999999996</c:v>
                </c:pt>
                <c:pt idx="753">
                  <c:v>-368.95650000000001</c:v>
                </c:pt>
                <c:pt idx="754">
                  <c:v>-368.9545</c:v>
                </c:pt>
                <c:pt idx="755">
                  <c:v>-368.95249999999999</c:v>
                </c:pt>
                <c:pt idx="756">
                  <c:v>-368.95049999999998</c:v>
                </c:pt>
                <c:pt idx="757">
                  <c:v>-368.94849999999997</c:v>
                </c:pt>
                <c:pt idx="758">
                  <c:v>-368.94649999999996</c:v>
                </c:pt>
                <c:pt idx="759">
                  <c:v>-368.94450000000001</c:v>
                </c:pt>
                <c:pt idx="760">
                  <c:v>-368.9425</c:v>
                </c:pt>
                <c:pt idx="761">
                  <c:v>-368.94049999999999</c:v>
                </c:pt>
                <c:pt idx="762">
                  <c:v>-368.93849999999998</c:v>
                </c:pt>
                <c:pt idx="763">
                  <c:v>-368.93649999999997</c:v>
                </c:pt>
                <c:pt idx="764">
                  <c:v>-368.93449999999996</c:v>
                </c:pt>
                <c:pt idx="765">
                  <c:v>-368.9325</c:v>
                </c:pt>
                <c:pt idx="766">
                  <c:v>-368.93049999999999</c:v>
                </c:pt>
                <c:pt idx="767">
                  <c:v>-368.92849999999999</c:v>
                </c:pt>
                <c:pt idx="768">
                  <c:v>-368.92649999999998</c:v>
                </c:pt>
                <c:pt idx="769">
                  <c:v>-368.92449999999997</c:v>
                </c:pt>
                <c:pt idx="770">
                  <c:v>-368.92249999999996</c:v>
                </c:pt>
                <c:pt idx="771">
                  <c:v>-368.9205</c:v>
                </c:pt>
                <c:pt idx="772">
                  <c:v>-368.91849999999999</c:v>
                </c:pt>
                <c:pt idx="773">
                  <c:v>-368.91649999999998</c:v>
                </c:pt>
                <c:pt idx="774">
                  <c:v>-368.91449999999998</c:v>
                </c:pt>
                <c:pt idx="775">
                  <c:v>-368.91249999999997</c:v>
                </c:pt>
                <c:pt idx="776">
                  <c:v>-368.91049999999996</c:v>
                </c:pt>
                <c:pt idx="777">
                  <c:v>-368.9085</c:v>
                </c:pt>
                <c:pt idx="778">
                  <c:v>-368.90649999999999</c:v>
                </c:pt>
                <c:pt idx="779">
                  <c:v>-368.90449999999998</c:v>
                </c:pt>
                <c:pt idx="780">
                  <c:v>-368.90249999999997</c:v>
                </c:pt>
                <c:pt idx="781">
                  <c:v>-368.90049999999997</c:v>
                </c:pt>
                <c:pt idx="782">
                  <c:v>-368.89849999999996</c:v>
                </c:pt>
                <c:pt idx="783">
                  <c:v>-368.8965</c:v>
                </c:pt>
                <c:pt idx="784">
                  <c:v>-368.89449999999999</c:v>
                </c:pt>
                <c:pt idx="785">
                  <c:v>-368.89249999999998</c:v>
                </c:pt>
                <c:pt idx="786">
                  <c:v>-368.89049999999997</c:v>
                </c:pt>
                <c:pt idx="787">
                  <c:v>-368.88849999999996</c:v>
                </c:pt>
                <c:pt idx="788">
                  <c:v>-368.88649999999996</c:v>
                </c:pt>
                <c:pt idx="789">
                  <c:v>-368.8845</c:v>
                </c:pt>
                <c:pt idx="790">
                  <c:v>-368.88249999999999</c:v>
                </c:pt>
                <c:pt idx="791">
                  <c:v>-368.88049999999998</c:v>
                </c:pt>
                <c:pt idx="792">
                  <c:v>-368.87849999999997</c:v>
                </c:pt>
                <c:pt idx="793">
                  <c:v>-368.87649999999996</c:v>
                </c:pt>
                <c:pt idx="794">
                  <c:v>-368.87449999999995</c:v>
                </c:pt>
                <c:pt idx="795">
                  <c:v>-368.8725</c:v>
                </c:pt>
                <c:pt idx="796">
                  <c:v>-368.87049999999999</c:v>
                </c:pt>
                <c:pt idx="797">
                  <c:v>-368.86849999999998</c:v>
                </c:pt>
                <c:pt idx="798">
                  <c:v>-368.86649999999997</c:v>
                </c:pt>
                <c:pt idx="799">
                  <c:v>-368.86449999999996</c:v>
                </c:pt>
                <c:pt idx="800">
                  <c:v>-368.86249999999995</c:v>
                </c:pt>
                <c:pt idx="801">
                  <c:v>-368.8605</c:v>
                </c:pt>
                <c:pt idx="802">
                  <c:v>-368.85849999999999</c:v>
                </c:pt>
                <c:pt idx="803">
                  <c:v>-368.85649999999998</c:v>
                </c:pt>
                <c:pt idx="804">
                  <c:v>-368.85449999999997</c:v>
                </c:pt>
                <c:pt idx="805">
                  <c:v>-368.85249999999996</c:v>
                </c:pt>
                <c:pt idx="806">
                  <c:v>-368.85049999999995</c:v>
                </c:pt>
                <c:pt idx="807">
                  <c:v>-368.8485</c:v>
                </c:pt>
                <c:pt idx="808">
                  <c:v>-368.84649999999999</c:v>
                </c:pt>
                <c:pt idx="809">
                  <c:v>-368.84449999999998</c:v>
                </c:pt>
                <c:pt idx="810">
                  <c:v>-368.84249999999997</c:v>
                </c:pt>
                <c:pt idx="811">
                  <c:v>-368.84049999999996</c:v>
                </c:pt>
                <c:pt idx="812">
                  <c:v>-368.83849999999995</c:v>
                </c:pt>
                <c:pt idx="813">
                  <c:v>-368.8365</c:v>
                </c:pt>
                <c:pt idx="814">
                  <c:v>-368.83449999999999</c:v>
                </c:pt>
                <c:pt idx="815">
                  <c:v>-368.83249999999998</c:v>
                </c:pt>
                <c:pt idx="816">
                  <c:v>-368.83049999999997</c:v>
                </c:pt>
                <c:pt idx="817">
                  <c:v>-368.82849999999996</c:v>
                </c:pt>
                <c:pt idx="818">
                  <c:v>-368.82649999999995</c:v>
                </c:pt>
                <c:pt idx="819">
                  <c:v>-368.8245</c:v>
                </c:pt>
                <c:pt idx="820">
                  <c:v>-368.82249999999999</c:v>
                </c:pt>
                <c:pt idx="821">
                  <c:v>-368.82049999999998</c:v>
                </c:pt>
                <c:pt idx="822">
                  <c:v>-368.81849999999997</c:v>
                </c:pt>
                <c:pt idx="823">
                  <c:v>-368.81649999999996</c:v>
                </c:pt>
                <c:pt idx="824">
                  <c:v>-368.81449999999995</c:v>
                </c:pt>
                <c:pt idx="825">
                  <c:v>-368.8125</c:v>
                </c:pt>
                <c:pt idx="826">
                  <c:v>-368.81049999999999</c:v>
                </c:pt>
                <c:pt idx="827">
                  <c:v>-368.80849999999998</c:v>
                </c:pt>
                <c:pt idx="828">
                  <c:v>-368.80649999999997</c:v>
                </c:pt>
                <c:pt idx="829">
                  <c:v>-368.80449999999996</c:v>
                </c:pt>
                <c:pt idx="830">
                  <c:v>-368.80249999999995</c:v>
                </c:pt>
                <c:pt idx="831">
                  <c:v>-368.8005</c:v>
                </c:pt>
                <c:pt idx="832">
                  <c:v>-368.79849999999999</c:v>
                </c:pt>
                <c:pt idx="833">
                  <c:v>-368.79649999999998</c:v>
                </c:pt>
                <c:pt idx="834">
                  <c:v>-368.79449999999997</c:v>
                </c:pt>
                <c:pt idx="835">
                  <c:v>-368.79249999999996</c:v>
                </c:pt>
                <c:pt idx="836">
                  <c:v>-368.79049999999995</c:v>
                </c:pt>
                <c:pt idx="837">
                  <c:v>-368.7885</c:v>
                </c:pt>
                <c:pt idx="838">
                  <c:v>-368.78649999999999</c:v>
                </c:pt>
                <c:pt idx="839">
                  <c:v>-368.78449999999998</c:v>
                </c:pt>
                <c:pt idx="840">
                  <c:v>-368.78249999999997</c:v>
                </c:pt>
                <c:pt idx="841">
                  <c:v>-368.78049999999996</c:v>
                </c:pt>
                <c:pt idx="842">
                  <c:v>-368.77849999999995</c:v>
                </c:pt>
                <c:pt idx="843">
                  <c:v>-368.7765</c:v>
                </c:pt>
                <c:pt idx="844">
                  <c:v>-368.77449999999999</c:v>
                </c:pt>
                <c:pt idx="845">
                  <c:v>-368.77249999999998</c:v>
                </c:pt>
                <c:pt idx="846">
                  <c:v>-368.77049999999997</c:v>
                </c:pt>
                <c:pt idx="847">
                  <c:v>-368.76849999999996</c:v>
                </c:pt>
                <c:pt idx="848">
                  <c:v>-368.76649999999995</c:v>
                </c:pt>
                <c:pt idx="849">
                  <c:v>-368.7645</c:v>
                </c:pt>
                <c:pt idx="850">
                  <c:v>-368.76249999999999</c:v>
                </c:pt>
                <c:pt idx="851">
                  <c:v>-368.76049999999998</c:v>
                </c:pt>
                <c:pt idx="852">
                  <c:v>-368.75849999999997</c:v>
                </c:pt>
                <c:pt idx="853">
                  <c:v>-368.75649999999996</c:v>
                </c:pt>
                <c:pt idx="854">
                  <c:v>-368.75449999999995</c:v>
                </c:pt>
                <c:pt idx="855">
                  <c:v>-368.7525</c:v>
                </c:pt>
                <c:pt idx="856">
                  <c:v>-368.75049999999999</c:v>
                </c:pt>
                <c:pt idx="857">
                  <c:v>-368.74849999999998</c:v>
                </c:pt>
                <c:pt idx="858">
                  <c:v>-368.74649999999997</c:v>
                </c:pt>
                <c:pt idx="859">
                  <c:v>-368.74449999999996</c:v>
                </c:pt>
                <c:pt idx="860">
                  <c:v>-368.74249999999995</c:v>
                </c:pt>
                <c:pt idx="861">
                  <c:v>-368.7405</c:v>
                </c:pt>
                <c:pt idx="862">
                  <c:v>-368.73849999999999</c:v>
                </c:pt>
                <c:pt idx="863">
                  <c:v>-368.73649999999998</c:v>
                </c:pt>
                <c:pt idx="864">
                  <c:v>-368.73449999999997</c:v>
                </c:pt>
                <c:pt idx="865">
                  <c:v>-368.73249999999996</c:v>
                </c:pt>
                <c:pt idx="866">
                  <c:v>-368.73049999999995</c:v>
                </c:pt>
                <c:pt idx="867">
                  <c:v>-368.7285</c:v>
                </c:pt>
                <c:pt idx="868">
                  <c:v>-368.72649999999999</c:v>
                </c:pt>
                <c:pt idx="869">
                  <c:v>-368.72449999999998</c:v>
                </c:pt>
                <c:pt idx="870">
                  <c:v>-368.72249999999997</c:v>
                </c:pt>
                <c:pt idx="871">
                  <c:v>-368.72049999999996</c:v>
                </c:pt>
                <c:pt idx="872">
                  <c:v>-368.71849999999995</c:v>
                </c:pt>
                <c:pt idx="873">
                  <c:v>-368.7165</c:v>
                </c:pt>
                <c:pt idx="874">
                  <c:v>-368.71449999999999</c:v>
                </c:pt>
                <c:pt idx="875">
                  <c:v>-368.71249999999998</c:v>
                </c:pt>
                <c:pt idx="876">
                  <c:v>-368.71049999999997</c:v>
                </c:pt>
                <c:pt idx="877">
                  <c:v>-368.70849999999996</c:v>
                </c:pt>
                <c:pt idx="878">
                  <c:v>-368.70650000000001</c:v>
                </c:pt>
                <c:pt idx="879">
                  <c:v>-368.7045</c:v>
                </c:pt>
                <c:pt idx="880">
                  <c:v>-368.70249999999999</c:v>
                </c:pt>
                <c:pt idx="881">
                  <c:v>-368.70049999999998</c:v>
                </c:pt>
                <c:pt idx="882">
                  <c:v>-368.69849999999997</c:v>
                </c:pt>
                <c:pt idx="883">
                  <c:v>-368.69649999999996</c:v>
                </c:pt>
                <c:pt idx="884">
                  <c:v>-368.69450000000001</c:v>
                </c:pt>
                <c:pt idx="885">
                  <c:v>-368.6925</c:v>
                </c:pt>
                <c:pt idx="886">
                  <c:v>-368.69049999999999</c:v>
                </c:pt>
                <c:pt idx="887">
                  <c:v>-368.68849999999998</c:v>
                </c:pt>
                <c:pt idx="888">
                  <c:v>-368.68649999999997</c:v>
                </c:pt>
                <c:pt idx="889">
                  <c:v>-368.68449999999996</c:v>
                </c:pt>
                <c:pt idx="890">
                  <c:v>-368.6825</c:v>
                </c:pt>
                <c:pt idx="891">
                  <c:v>-368.68049999999999</c:v>
                </c:pt>
                <c:pt idx="892">
                  <c:v>-368.67849999999999</c:v>
                </c:pt>
                <c:pt idx="893">
                  <c:v>-368.67649999999998</c:v>
                </c:pt>
                <c:pt idx="894">
                  <c:v>-368.67449999999997</c:v>
                </c:pt>
                <c:pt idx="895">
                  <c:v>-368.67249999999996</c:v>
                </c:pt>
                <c:pt idx="896">
                  <c:v>-368.6705</c:v>
                </c:pt>
                <c:pt idx="897">
                  <c:v>-368.66849999999999</c:v>
                </c:pt>
                <c:pt idx="898">
                  <c:v>-368.66649999999998</c:v>
                </c:pt>
                <c:pt idx="899">
                  <c:v>-368.66449999999998</c:v>
                </c:pt>
                <c:pt idx="900">
                  <c:v>-368.66249999999997</c:v>
                </c:pt>
                <c:pt idx="901">
                  <c:v>-368.66049999999996</c:v>
                </c:pt>
                <c:pt idx="902">
                  <c:v>-368.6585</c:v>
                </c:pt>
                <c:pt idx="903">
                  <c:v>-368.65649999999999</c:v>
                </c:pt>
                <c:pt idx="904">
                  <c:v>-368.65449999999998</c:v>
                </c:pt>
                <c:pt idx="905">
                  <c:v>-368.65249999999997</c:v>
                </c:pt>
                <c:pt idx="906">
                  <c:v>-368.65049999999997</c:v>
                </c:pt>
                <c:pt idx="907">
                  <c:v>-368.64849999999996</c:v>
                </c:pt>
                <c:pt idx="908">
                  <c:v>-368.6465</c:v>
                </c:pt>
                <c:pt idx="909">
                  <c:v>-368.64449999999999</c:v>
                </c:pt>
                <c:pt idx="910">
                  <c:v>-368.64249999999998</c:v>
                </c:pt>
                <c:pt idx="911">
                  <c:v>-368.64049999999997</c:v>
                </c:pt>
                <c:pt idx="912">
                  <c:v>-368.63849999999996</c:v>
                </c:pt>
                <c:pt idx="913">
                  <c:v>-368.63649999999996</c:v>
                </c:pt>
                <c:pt idx="914">
                  <c:v>-368.6345</c:v>
                </c:pt>
                <c:pt idx="915">
                  <c:v>-368.63249999999999</c:v>
                </c:pt>
                <c:pt idx="916">
                  <c:v>-368.63049999999998</c:v>
                </c:pt>
                <c:pt idx="917">
                  <c:v>-368.62849999999997</c:v>
                </c:pt>
                <c:pt idx="918">
                  <c:v>-368.62649999999996</c:v>
                </c:pt>
                <c:pt idx="919">
                  <c:v>-368.62449999999995</c:v>
                </c:pt>
                <c:pt idx="920">
                  <c:v>-368.6225</c:v>
                </c:pt>
                <c:pt idx="921">
                  <c:v>-368.62049999999999</c:v>
                </c:pt>
                <c:pt idx="922">
                  <c:v>-368.61849999999998</c:v>
                </c:pt>
                <c:pt idx="923">
                  <c:v>-368.61649999999997</c:v>
                </c:pt>
                <c:pt idx="924">
                  <c:v>-368.61449999999996</c:v>
                </c:pt>
                <c:pt idx="925">
                  <c:v>-368.61249999999995</c:v>
                </c:pt>
                <c:pt idx="926">
                  <c:v>-368.6105</c:v>
                </c:pt>
                <c:pt idx="927">
                  <c:v>-368.60849999999999</c:v>
                </c:pt>
                <c:pt idx="928">
                  <c:v>-368.60649999999998</c:v>
                </c:pt>
                <c:pt idx="929">
                  <c:v>-368.60449999999997</c:v>
                </c:pt>
                <c:pt idx="930">
                  <c:v>-368.60249999999996</c:v>
                </c:pt>
                <c:pt idx="931">
                  <c:v>-368.60049999999995</c:v>
                </c:pt>
                <c:pt idx="932">
                  <c:v>-368.5985</c:v>
                </c:pt>
                <c:pt idx="933">
                  <c:v>-368.59649999999999</c:v>
                </c:pt>
                <c:pt idx="934">
                  <c:v>-368.59449999999998</c:v>
                </c:pt>
                <c:pt idx="935">
                  <c:v>-368.59249999999997</c:v>
                </c:pt>
                <c:pt idx="936">
                  <c:v>-368.59049999999996</c:v>
                </c:pt>
                <c:pt idx="937">
                  <c:v>-368.58849999999995</c:v>
                </c:pt>
                <c:pt idx="938">
                  <c:v>-368.5865</c:v>
                </c:pt>
                <c:pt idx="939">
                  <c:v>-368.58449999999999</c:v>
                </c:pt>
                <c:pt idx="940">
                  <c:v>-368.58249999999998</c:v>
                </c:pt>
                <c:pt idx="941">
                  <c:v>-368.58049999999997</c:v>
                </c:pt>
                <c:pt idx="942">
                  <c:v>-368.57849999999996</c:v>
                </c:pt>
                <c:pt idx="943">
                  <c:v>-368.57649999999995</c:v>
                </c:pt>
                <c:pt idx="944">
                  <c:v>-368.5745</c:v>
                </c:pt>
                <c:pt idx="945">
                  <c:v>-368.57249999999999</c:v>
                </c:pt>
                <c:pt idx="946">
                  <c:v>-368.57049999999998</c:v>
                </c:pt>
                <c:pt idx="947">
                  <c:v>-368.56849999999997</c:v>
                </c:pt>
                <c:pt idx="948">
                  <c:v>-368.56649999999996</c:v>
                </c:pt>
                <c:pt idx="949">
                  <c:v>-368.56449999999995</c:v>
                </c:pt>
                <c:pt idx="950">
                  <c:v>-368.5625</c:v>
                </c:pt>
                <c:pt idx="951">
                  <c:v>-368.56049999999999</c:v>
                </c:pt>
                <c:pt idx="952">
                  <c:v>-368.55849999999998</c:v>
                </c:pt>
                <c:pt idx="953">
                  <c:v>-368.55649999999997</c:v>
                </c:pt>
                <c:pt idx="954">
                  <c:v>-368.55449999999996</c:v>
                </c:pt>
                <c:pt idx="955">
                  <c:v>-368.55249999999995</c:v>
                </c:pt>
                <c:pt idx="956">
                  <c:v>-368.5505</c:v>
                </c:pt>
                <c:pt idx="957">
                  <c:v>-368.54849999999999</c:v>
                </c:pt>
                <c:pt idx="958">
                  <c:v>-368.54649999999998</c:v>
                </c:pt>
                <c:pt idx="959">
                  <c:v>-368.54449999999997</c:v>
                </c:pt>
                <c:pt idx="960">
                  <c:v>-368.54249999999996</c:v>
                </c:pt>
                <c:pt idx="961">
                  <c:v>-368.54049999999995</c:v>
                </c:pt>
                <c:pt idx="962">
                  <c:v>-368.5385</c:v>
                </c:pt>
                <c:pt idx="963">
                  <c:v>-368.53649999999999</c:v>
                </c:pt>
                <c:pt idx="964">
                  <c:v>-368.53449999999998</c:v>
                </c:pt>
                <c:pt idx="965">
                  <c:v>-368.53249999999997</c:v>
                </c:pt>
                <c:pt idx="966">
                  <c:v>-368.53049999999996</c:v>
                </c:pt>
                <c:pt idx="967">
                  <c:v>-368.52849999999995</c:v>
                </c:pt>
                <c:pt idx="968">
                  <c:v>-368.5265</c:v>
                </c:pt>
                <c:pt idx="969">
                  <c:v>-368.52449999999999</c:v>
                </c:pt>
                <c:pt idx="970">
                  <c:v>-368.52249999999998</c:v>
                </c:pt>
                <c:pt idx="971">
                  <c:v>-368.52049999999997</c:v>
                </c:pt>
                <c:pt idx="972">
                  <c:v>-368.51849999999996</c:v>
                </c:pt>
                <c:pt idx="973">
                  <c:v>-368.51649999999995</c:v>
                </c:pt>
                <c:pt idx="974">
                  <c:v>-368.5145</c:v>
                </c:pt>
                <c:pt idx="975">
                  <c:v>-368.51249999999999</c:v>
                </c:pt>
                <c:pt idx="976">
                  <c:v>-368.51049999999998</c:v>
                </c:pt>
                <c:pt idx="977">
                  <c:v>-368.50849999999997</c:v>
                </c:pt>
                <c:pt idx="978">
                  <c:v>-368.50649999999996</c:v>
                </c:pt>
                <c:pt idx="979">
                  <c:v>-368.50449999999995</c:v>
                </c:pt>
                <c:pt idx="980">
                  <c:v>-368.5025</c:v>
                </c:pt>
                <c:pt idx="981">
                  <c:v>-368.50049999999999</c:v>
                </c:pt>
                <c:pt idx="982">
                  <c:v>-368.49849999999998</c:v>
                </c:pt>
                <c:pt idx="983">
                  <c:v>-368.49649999999997</c:v>
                </c:pt>
                <c:pt idx="984">
                  <c:v>-368.49449999999996</c:v>
                </c:pt>
                <c:pt idx="985">
                  <c:v>-368.49249999999995</c:v>
                </c:pt>
                <c:pt idx="986">
                  <c:v>-368.4905</c:v>
                </c:pt>
                <c:pt idx="987">
                  <c:v>-368.48849999999999</c:v>
                </c:pt>
                <c:pt idx="988">
                  <c:v>-368.48649999999998</c:v>
                </c:pt>
                <c:pt idx="989">
                  <c:v>-368.48449999999997</c:v>
                </c:pt>
                <c:pt idx="990">
                  <c:v>-368.48249999999996</c:v>
                </c:pt>
                <c:pt idx="991">
                  <c:v>-368.48049999999995</c:v>
                </c:pt>
                <c:pt idx="992">
                  <c:v>-368.4785</c:v>
                </c:pt>
                <c:pt idx="993">
                  <c:v>-368.47649999999999</c:v>
                </c:pt>
                <c:pt idx="994">
                  <c:v>-368.47449999999998</c:v>
                </c:pt>
                <c:pt idx="995">
                  <c:v>-368.47249999999997</c:v>
                </c:pt>
                <c:pt idx="996">
                  <c:v>-368.47049999999996</c:v>
                </c:pt>
                <c:pt idx="997">
                  <c:v>-368.46849999999995</c:v>
                </c:pt>
                <c:pt idx="998">
                  <c:v>-368.4665</c:v>
                </c:pt>
                <c:pt idx="999">
                  <c:v>-368.46449999999999</c:v>
                </c:pt>
                <c:pt idx="1000">
                  <c:v>-368.46249999999998</c:v>
                </c:pt>
                <c:pt idx="1001">
                  <c:v>-368.46049999999997</c:v>
                </c:pt>
                <c:pt idx="1002">
                  <c:v>-368.45849999999996</c:v>
                </c:pt>
                <c:pt idx="1003">
                  <c:v>-368.45650000000001</c:v>
                </c:pt>
                <c:pt idx="1004">
                  <c:v>-368.4545</c:v>
                </c:pt>
                <c:pt idx="1005">
                  <c:v>-368.45249999999999</c:v>
                </c:pt>
                <c:pt idx="1006">
                  <c:v>-368.45049999999998</c:v>
                </c:pt>
                <c:pt idx="1007">
                  <c:v>-368.44849999999997</c:v>
                </c:pt>
                <c:pt idx="1008">
                  <c:v>-368.44649999999996</c:v>
                </c:pt>
                <c:pt idx="1009">
                  <c:v>-368.44450000000001</c:v>
                </c:pt>
                <c:pt idx="1010">
                  <c:v>-368.4425</c:v>
                </c:pt>
                <c:pt idx="1011">
                  <c:v>-368.44049999999999</c:v>
                </c:pt>
                <c:pt idx="1012">
                  <c:v>-368.43849999999998</c:v>
                </c:pt>
                <c:pt idx="1013">
                  <c:v>-368.43649999999997</c:v>
                </c:pt>
                <c:pt idx="1014">
                  <c:v>-368.43449999999996</c:v>
                </c:pt>
                <c:pt idx="1015">
                  <c:v>-368.4325</c:v>
                </c:pt>
                <c:pt idx="1016">
                  <c:v>-368.43049999999999</c:v>
                </c:pt>
                <c:pt idx="1017">
                  <c:v>-368.42849999999999</c:v>
                </c:pt>
                <c:pt idx="1018">
                  <c:v>-368.42649999999998</c:v>
                </c:pt>
                <c:pt idx="1019">
                  <c:v>-368.42449999999997</c:v>
                </c:pt>
                <c:pt idx="1020">
                  <c:v>-368.42249999999996</c:v>
                </c:pt>
                <c:pt idx="1021">
                  <c:v>-368.4205</c:v>
                </c:pt>
                <c:pt idx="1022">
                  <c:v>-368.41849999999999</c:v>
                </c:pt>
                <c:pt idx="1023">
                  <c:v>-368.41649999999998</c:v>
                </c:pt>
                <c:pt idx="1024">
                  <c:v>-368.41449999999998</c:v>
                </c:pt>
                <c:pt idx="1025">
                  <c:v>-368.41249999999997</c:v>
                </c:pt>
                <c:pt idx="1026">
                  <c:v>-368.41049999999996</c:v>
                </c:pt>
                <c:pt idx="1027">
                  <c:v>-368.4085</c:v>
                </c:pt>
                <c:pt idx="1028">
                  <c:v>-368.40649999999999</c:v>
                </c:pt>
                <c:pt idx="1029">
                  <c:v>-368.40449999999998</c:v>
                </c:pt>
                <c:pt idx="1030">
                  <c:v>-368.40249999999997</c:v>
                </c:pt>
                <c:pt idx="1031">
                  <c:v>-368.40049999999997</c:v>
                </c:pt>
                <c:pt idx="1032">
                  <c:v>-368.39849999999996</c:v>
                </c:pt>
                <c:pt idx="1033">
                  <c:v>-368.3965</c:v>
                </c:pt>
                <c:pt idx="1034">
                  <c:v>-368.39449999999999</c:v>
                </c:pt>
                <c:pt idx="1035">
                  <c:v>-368.39249999999998</c:v>
                </c:pt>
                <c:pt idx="1036">
                  <c:v>-368.39049999999997</c:v>
                </c:pt>
                <c:pt idx="1037">
                  <c:v>-368.38849999999996</c:v>
                </c:pt>
                <c:pt idx="1038">
                  <c:v>-368.38649999999996</c:v>
                </c:pt>
                <c:pt idx="1039">
                  <c:v>-368.3845</c:v>
                </c:pt>
                <c:pt idx="1040">
                  <c:v>-368.38249999999999</c:v>
                </c:pt>
                <c:pt idx="1041">
                  <c:v>-368.38049999999998</c:v>
                </c:pt>
                <c:pt idx="1042">
                  <c:v>-368.37849999999997</c:v>
                </c:pt>
                <c:pt idx="1043">
                  <c:v>-368.37649999999996</c:v>
                </c:pt>
                <c:pt idx="1044">
                  <c:v>-368.37449999999995</c:v>
                </c:pt>
                <c:pt idx="1045">
                  <c:v>-368.3725</c:v>
                </c:pt>
                <c:pt idx="1046">
                  <c:v>-368.37049999999999</c:v>
                </c:pt>
                <c:pt idx="1047">
                  <c:v>-368.36849999999998</c:v>
                </c:pt>
                <c:pt idx="1048">
                  <c:v>-368.36649999999997</c:v>
                </c:pt>
                <c:pt idx="1049">
                  <c:v>-368.36449999999996</c:v>
                </c:pt>
                <c:pt idx="1050">
                  <c:v>-368.36249999999995</c:v>
                </c:pt>
                <c:pt idx="1051">
                  <c:v>-368.3605</c:v>
                </c:pt>
                <c:pt idx="1052">
                  <c:v>-368.35849999999999</c:v>
                </c:pt>
                <c:pt idx="1053">
                  <c:v>-368.35649999999998</c:v>
                </c:pt>
                <c:pt idx="1054">
                  <c:v>-368.35449999999997</c:v>
                </c:pt>
                <c:pt idx="1055">
                  <c:v>-368.35249999999996</c:v>
                </c:pt>
                <c:pt idx="1056">
                  <c:v>-368.35049999999995</c:v>
                </c:pt>
                <c:pt idx="1057">
                  <c:v>-368.3485</c:v>
                </c:pt>
                <c:pt idx="1058">
                  <c:v>-368.34649999999999</c:v>
                </c:pt>
                <c:pt idx="1059">
                  <c:v>-368.34449999999998</c:v>
                </c:pt>
                <c:pt idx="1060">
                  <c:v>-368.34249999999997</c:v>
                </c:pt>
                <c:pt idx="1061">
                  <c:v>-368.34049999999996</c:v>
                </c:pt>
                <c:pt idx="1062">
                  <c:v>-368.33849999999995</c:v>
                </c:pt>
                <c:pt idx="1063">
                  <c:v>-368.3365</c:v>
                </c:pt>
                <c:pt idx="1064">
                  <c:v>-368.33449999999999</c:v>
                </c:pt>
                <c:pt idx="1065">
                  <c:v>-368.33249999999998</c:v>
                </c:pt>
                <c:pt idx="1066">
                  <c:v>-368.33049999999997</c:v>
                </c:pt>
                <c:pt idx="1067">
                  <c:v>-368.32849999999996</c:v>
                </c:pt>
                <c:pt idx="1068">
                  <c:v>-368.32649999999995</c:v>
                </c:pt>
                <c:pt idx="1069">
                  <c:v>-368.3245</c:v>
                </c:pt>
                <c:pt idx="1070">
                  <c:v>-368.32249999999999</c:v>
                </c:pt>
                <c:pt idx="1071">
                  <c:v>-368.32049999999998</c:v>
                </c:pt>
                <c:pt idx="1072">
                  <c:v>-368.31849999999997</c:v>
                </c:pt>
                <c:pt idx="1073">
                  <c:v>-368.31649999999996</c:v>
                </c:pt>
                <c:pt idx="1074">
                  <c:v>-368.31449999999995</c:v>
                </c:pt>
                <c:pt idx="1075">
                  <c:v>-368.3125</c:v>
                </c:pt>
                <c:pt idx="1076">
                  <c:v>-368.31049999999999</c:v>
                </c:pt>
                <c:pt idx="1077">
                  <c:v>-368.30849999999998</c:v>
                </c:pt>
                <c:pt idx="1078">
                  <c:v>-368.30649999999997</c:v>
                </c:pt>
                <c:pt idx="1079">
                  <c:v>-368.30449999999996</c:v>
                </c:pt>
                <c:pt idx="1080">
                  <c:v>-368.30249999999995</c:v>
                </c:pt>
                <c:pt idx="1081">
                  <c:v>-368.3005</c:v>
                </c:pt>
                <c:pt idx="1082">
                  <c:v>-368.29849999999999</c:v>
                </c:pt>
                <c:pt idx="1083">
                  <c:v>-368.29649999999998</c:v>
                </c:pt>
                <c:pt idx="1084">
                  <c:v>-368.29449999999997</c:v>
                </c:pt>
                <c:pt idx="1085">
                  <c:v>-368.29249999999996</c:v>
                </c:pt>
                <c:pt idx="1086">
                  <c:v>-368.29049999999995</c:v>
                </c:pt>
                <c:pt idx="1087">
                  <c:v>-368.2885</c:v>
                </c:pt>
                <c:pt idx="1088">
                  <c:v>-368.28649999999999</c:v>
                </c:pt>
                <c:pt idx="1089">
                  <c:v>-368.28449999999998</c:v>
                </c:pt>
                <c:pt idx="1090">
                  <c:v>-368.28249999999997</c:v>
                </c:pt>
                <c:pt idx="1091">
                  <c:v>-368.28049999999996</c:v>
                </c:pt>
                <c:pt idx="1092">
                  <c:v>-368.27849999999995</c:v>
                </c:pt>
                <c:pt idx="1093">
                  <c:v>-368.2765</c:v>
                </c:pt>
                <c:pt idx="1094">
                  <c:v>-368.27449999999999</c:v>
                </c:pt>
                <c:pt idx="1095">
                  <c:v>-368.27249999999998</c:v>
                </c:pt>
                <c:pt idx="1096">
                  <c:v>-368.27049999999997</c:v>
                </c:pt>
                <c:pt idx="1097">
                  <c:v>-368.26849999999996</c:v>
                </c:pt>
                <c:pt idx="1098">
                  <c:v>-368.26649999999995</c:v>
                </c:pt>
                <c:pt idx="1099">
                  <c:v>-368.2645</c:v>
                </c:pt>
                <c:pt idx="1100">
                  <c:v>-368.26249999999999</c:v>
                </c:pt>
                <c:pt idx="1101">
                  <c:v>-368.26049999999998</c:v>
                </c:pt>
                <c:pt idx="1102">
                  <c:v>-368.25849999999997</c:v>
                </c:pt>
                <c:pt idx="1103">
                  <c:v>-368.25649999999996</c:v>
                </c:pt>
                <c:pt idx="1104">
                  <c:v>-368.25449999999995</c:v>
                </c:pt>
                <c:pt idx="1105">
                  <c:v>-368.2525</c:v>
                </c:pt>
                <c:pt idx="1106">
                  <c:v>-368.25049999999999</c:v>
                </c:pt>
                <c:pt idx="1107">
                  <c:v>-368.24849999999998</c:v>
                </c:pt>
                <c:pt idx="1108">
                  <c:v>-368.24649999999997</c:v>
                </c:pt>
                <c:pt idx="1109">
                  <c:v>-368.24449999999996</c:v>
                </c:pt>
                <c:pt idx="1110">
                  <c:v>-368.24249999999995</c:v>
                </c:pt>
                <c:pt idx="1111">
                  <c:v>-368.2405</c:v>
                </c:pt>
                <c:pt idx="1112">
                  <c:v>-368.23849999999999</c:v>
                </c:pt>
                <c:pt idx="1113">
                  <c:v>-368.23649999999998</c:v>
                </c:pt>
                <c:pt idx="1114">
                  <c:v>-368.23449999999997</c:v>
                </c:pt>
                <c:pt idx="1115">
                  <c:v>-368.23249999999996</c:v>
                </c:pt>
                <c:pt idx="1116">
                  <c:v>-368.23049999999995</c:v>
                </c:pt>
                <c:pt idx="1117">
                  <c:v>-368.2285</c:v>
                </c:pt>
                <c:pt idx="1118">
                  <c:v>-368.22649999999999</c:v>
                </c:pt>
                <c:pt idx="1119">
                  <c:v>-368.22449999999998</c:v>
                </c:pt>
                <c:pt idx="1120">
                  <c:v>-368.22249999999997</c:v>
                </c:pt>
                <c:pt idx="1121">
                  <c:v>-368.22049999999996</c:v>
                </c:pt>
                <c:pt idx="1122">
                  <c:v>-368.21849999999995</c:v>
                </c:pt>
                <c:pt idx="1123">
                  <c:v>-368.2165</c:v>
                </c:pt>
                <c:pt idx="1124">
                  <c:v>-368.21449999999999</c:v>
                </c:pt>
                <c:pt idx="1125">
                  <c:v>-368.21249999999998</c:v>
                </c:pt>
                <c:pt idx="1126">
                  <c:v>-368.21049999999997</c:v>
                </c:pt>
                <c:pt idx="1127">
                  <c:v>-368.20849999999996</c:v>
                </c:pt>
                <c:pt idx="1128">
                  <c:v>-368.20650000000001</c:v>
                </c:pt>
                <c:pt idx="1129">
                  <c:v>-368.2045</c:v>
                </c:pt>
                <c:pt idx="1130">
                  <c:v>-368.20249999999999</c:v>
                </c:pt>
                <c:pt idx="1131">
                  <c:v>-368.20049999999998</c:v>
                </c:pt>
                <c:pt idx="1132">
                  <c:v>-368.19849999999997</c:v>
                </c:pt>
                <c:pt idx="1133">
                  <c:v>-368.19649999999996</c:v>
                </c:pt>
                <c:pt idx="1134">
                  <c:v>-368.19450000000001</c:v>
                </c:pt>
                <c:pt idx="1135">
                  <c:v>-368.1925</c:v>
                </c:pt>
                <c:pt idx="1136">
                  <c:v>-368.19049999999999</c:v>
                </c:pt>
                <c:pt idx="1137">
                  <c:v>-368.18849999999998</c:v>
                </c:pt>
                <c:pt idx="1138">
                  <c:v>-368.18649999999997</c:v>
                </c:pt>
                <c:pt idx="1139">
                  <c:v>-368.18449999999996</c:v>
                </c:pt>
                <c:pt idx="1140">
                  <c:v>-368.1825</c:v>
                </c:pt>
                <c:pt idx="1141">
                  <c:v>-368.18049999999999</c:v>
                </c:pt>
                <c:pt idx="1142">
                  <c:v>-368.17849999999999</c:v>
                </c:pt>
                <c:pt idx="1143">
                  <c:v>-368.17649999999998</c:v>
                </c:pt>
                <c:pt idx="1144">
                  <c:v>-368.17449999999997</c:v>
                </c:pt>
                <c:pt idx="1145">
                  <c:v>-368.17249999999996</c:v>
                </c:pt>
                <c:pt idx="1146">
                  <c:v>-368.1705</c:v>
                </c:pt>
                <c:pt idx="1147">
                  <c:v>-368.16849999999999</c:v>
                </c:pt>
                <c:pt idx="1148">
                  <c:v>-368.16649999999998</c:v>
                </c:pt>
                <c:pt idx="1149">
                  <c:v>-368.16449999999998</c:v>
                </c:pt>
                <c:pt idx="1150">
                  <c:v>-368.16249999999997</c:v>
                </c:pt>
                <c:pt idx="1151">
                  <c:v>-368.16049999999996</c:v>
                </c:pt>
                <c:pt idx="1152">
                  <c:v>-368.1585</c:v>
                </c:pt>
                <c:pt idx="1153">
                  <c:v>-368.15649999999999</c:v>
                </c:pt>
                <c:pt idx="1154">
                  <c:v>-368.15449999999998</c:v>
                </c:pt>
                <c:pt idx="1155">
                  <c:v>-368.15249999999997</c:v>
                </c:pt>
                <c:pt idx="1156">
                  <c:v>-368.15049999999997</c:v>
                </c:pt>
                <c:pt idx="1157">
                  <c:v>-368.14849999999996</c:v>
                </c:pt>
                <c:pt idx="1158">
                  <c:v>-368.1465</c:v>
                </c:pt>
                <c:pt idx="1159">
                  <c:v>-368.14449999999999</c:v>
                </c:pt>
                <c:pt idx="1160">
                  <c:v>-368.14249999999998</c:v>
                </c:pt>
                <c:pt idx="1161">
                  <c:v>-368.14049999999997</c:v>
                </c:pt>
                <c:pt idx="1162">
                  <c:v>-368.13849999999996</c:v>
                </c:pt>
                <c:pt idx="1163">
                  <c:v>-368.13649999999996</c:v>
                </c:pt>
                <c:pt idx="1164">
                  <c:v>-368.1345</c:v>
                </c:pt>
                <c:pt idx="1165">
                  <c:v>-368.13249999999999</c:v>
                </c:pt>
                <c:pt idx="1166">
                  <c:v>-368.13049999999998</c:v>
                </c:pt>
                <c:pt idx="1167">
                  <c:v>-368.12849999999997</c:v>
                </c:pt>
                <c:pt idx="1168">
                  <c:v>-368.12649999999996</c:v>
                </c:pt>
                <c:pt idx="1169">
                  <c:v>-368.12449999999995</c:v>
                </c:pt>
                <c:pt idx="1170">
                  <c:v>-368.1225</c:v>
                </c:pt>
                <c:pt idx="1171">
                  <c:v>-368.12049999999999</c:v>
                </c:pt>
                <c:pt idx="1172">
                  <c:v>-368.11849999999998</c:v>
                </c:pt>
                <c:pt idx="1173">
                  <c:v>-368.11649999999997</c:v>
                </c:pt>
                <c:pt idx="1174">
                  <c:v>-368.11449999999996</c:v>
                </c:pt>
                <c:pt idx="1175">
                  <c:v>-368.11249999999995</c:v>
                </c:pt>
                <c:pt idx="1176">
                  <c:v>-368.1105</c:v>
                </c:pt>
                <c:pt idx="1177">
                  <c:v>-368.10849999999999</c:v>
                </c:pt>
                <c:pt idx="1178">
                  <c:v>-368.10649999999998</c:v>
                </c:pt>
                <c:pt idx="1179">
                  <c:v>-368.10449999999997</c:v>
                </c:pt>
                <c:pt idx="1180">
                  <c:v>-368.10249999999996</c:v>
                </c:pt>
                <c:pt idx="1181">
                  <c:v>-368.10049999999995</c:v>
                </c:pt>
                <c:pt idx="1182">
                  <c:v>-368.0985</c:v>
                </c:pt>
                <c:pt idx="1183">
                  <c:v>-368.09649999999999</c:v>
                </c:pt>
                <c:pt idx="1184">
                  <c:v>-368.09449999999998</c:v>
                </c:pt>
                <c:pt idx="1185">
                  <c:v>-368.09249999999997</c:v>
                </c:pt>
                <c:pt idx="1186">
                  <c:v>-368.09049999999996</c:v>
                </c:pt>
                <c:pt idx="1187">
                  <c:v>-368.08849999999995</c:v>
                </c:pt>
                <c:pt idx="1188">
                  <c:v>-368.0865</c:v>
                </c:pt>
                <c:pt idx="1189">
                  <c:v>-368.08449999999999</c:v>
                </c:pt>
                <c:pt idx="1190">
                  <c:v>-368.08249999999998</c:v>
                </c:pt>
                <c:pt idx="1191">
                  <c:v>-368.08049999999997</c:v>
                </c:pt>
                <c:pt idx="1192">
                  <c:v>-368.07849999999996</c:v>
                </c:pt>
                <c:pt idx="1193">
                  <c:v>-368.07649999999995</c:v>
                </c:pt>
                <c:pt idx="1194">
                  <c:v>-368.0745</c:v>
                </c:pt>
                <c:pt idx="1195">
                  <c:v>-368.07249999999999</c:v>
                </c:pt>
                <c:pt idx="1196">
                  <c:v>-368.07049999999998</c:v>
                </c:pt>
                <c:pt idx="1197">
                  <c:v>-368.06849999999997</c:v>
                </c:pt>
                <c:pt idx="1198">
                  <c:v>-368.06649999999996</c:v>
                </c:pt>
                <c:pt idx="1199">
                  <c:v>-368.06449999999995</c:v>
                </c:pt>
                <c:pt idx="1200">
                  <c:v>-368.0625</c:v>
                </c:pt>
                <c:pt idx="1201">
                  <c:v>-368.06049999999999</c:v>
                </c:pt>
                <c:pt idx="1202">
                  <c:v>-368.05849999999998</c:v>
                </c:pt>
                <c:pt idx="1203">
                  <c:v>-368.05649999999997</c:v>
                </c:pt>
                <c:pt idx="1204">
                  <c:v>-368.05449999999996</c:v>
                </c:pt>
                <c:pt idx="1205">
                  <c:v>-368.05249999999995</c:v>
                </c:pt>
                <c:pt idx="1206">
                  <c:v>-368.0505</c:v>
                </c:pt>
                <c:pt idx="1207">
                  <c:v>-368.04849999999999</c:v>
                </c:pt>
                <c:pt idx="1208">
                  <c:v>-368.04649999999998</c:v>
                </c:pt>
                <c:pt idx="1209">
                  <c:v>-368.04449999999997</c:v>
                </c:pt>
                <c:pt idx="1210">
                  <c:v>-368.04249999999996</c:v>
                </c:pt>
                <c:pt idx="1211">
                  <c:v>-368.04049999999995</c:v>
                </c:pt>
                <c:pt idx="1212">
                  <c:v>-368.0385</c:v>
                </c:pt>
                <c:pt idx="1213">
                  <c:v>-368.03649999999999</c:v>
                </c:pt>
                <c:pt idx="1214">
                  <c:v>-368.03449999999998</c:v>
                </c:pt>
                <c:pt idx="1215">
                  <c:v>-368.03249999999997</c:v>
                </c:pt>
                <c:pt idx="1216">
                  <c:v>-368.03049999999996</c:v>
                </c:pt>
                <c:pt idx="1217">
                  <c:v>-368.02849999999995</c:v>
                </c:pt>
                <c:pt idx="1218">
                  <c:v>-368.0265</c:v>
                </c:pt>
                <c:pt idx="1219">
                  <c:v>-368.02449999999999</c:v>
                </c:pt>
                <c:pt idx="1220">
                  <c:v>-368.02249999999998</c:v>
                </c:pt>
                <c:pt idx="1221">
                  <c:v>-368.02049999999997</c:v>
                </c:pt>
                <c:pt idx="1222">
                  <c:v>-368.01849999999996</c:v>
                </c:pt>
                <c:pt idx="1223">
                  <c:v>-368.01649999999995</c:v>
                </c:pt>
                <c:pt idx="1224">
                  <c:v>-368.0145</c:v>
                </c:pt>
                <c:pt idx="1225">
                  <c:v>-368.01249999999999</c:v>
                </c:pt>
                <c:pt idx="1226">
                  <c:v>-368.01049999999998</c:v>
                </c:pt>
                <c:pt idx="1227">
                  <c:v>-368.00849999999997</c:v>
                </c:pt>
                <c:pt idx="1228">
                  <c:v>-368.00649999999996</c:v>
                </c:pt>
                <c:pt idx="1229">
                  <c:v>-368.00449999999995</c:v>
                </c:pt>
                <c:pt idx="1230">
                  <c:v>-368.0025</c:v>
                </c:pt>
                <c:pt idx="1231">
                  <c:v>-368.00049999999999</c:v>
                </c:pt>
                <c:pt idx="1232">
                  <c:v>-367.99849999999998</c:v>
                </c:pt>
                <c:pt idx="1233">
                  <c:v>-367.99649999999997</c:v>
                </c:pt>
                <c:pt idx="1234">
                  <c:v>-367.99449999999996</c:v>
                </c:pt>
                <c:pt idx="1235">
                  <c:v>-367.99249999999995</c:v>
                </c:pt>
                <c:pt idx="1236">
                  <c:v>-367.9905</c:v>
                </c:pt>
                <c:pt idx="1237">
                  <c:v>-367.98849999999999</c:v>
                </c:pt>
                <c:pt idx="1238">
                  <c:v>-367.98649999999998</c:v>
                </c:pt>
                <c:pt idx="1239">
                  <c:v>-367.98449999999997</c:v>
                </c:pt>
                <c:pt idx="1240">
                  <c:v>-367.98249999999996</c:v>
                </c:pt>
                <c:pt idx="1241">
                  <c:v>-367.98049999999995</c:v>
                </c:pt>
                <c:pt idx="1242">
                  <c:v>-367.9785</c:v>
                </c:pt>
                <c:pt idx="1243">
                  <c:v>-367.97649999999999</c:v>
                </c:pt>
                <c:pt idx="1244">
                  <c:v>-367.97449999999998</c:v>
                </c:pt>
                <c:pt idx="1245">
                  <c:v>-367.97249999999997</c:v>
                </c:pt>
                <c:pt idx="1246">
                  <c:v>-367.97049999999996</c:v>
                </c:pt>
                <c:pt idx="1247">
                  <c:v>-367.96849999999995</c:v>
                </c:pt>
                <c:pt idx="1248">
                  <c:v>-367.9665</c:v>
                </c:pt>
                <c:pt idx="1249">
                  <c:v>-367.96449999999999</c:v>
                </c:pt>
                <c:pt idx="1250">
                  <c:v>-367.96249999999998</c:v>
                </c:pt>
                <c:pt idx="1251">
                  <c:v>-367.96049999999997</c:v>
                </c:pt>
                <c:pt idx="1252">
                  <c:v>-367.95849999999996</c:v>
                </c:pt>
                <c:pt idx="1253">
                  <c:v>-367.95650000000001</c:v>
                </c:pt>
                <c:pt idx="1254">
                  <c:v>-367.9545</c:v>
                </c:pt>
                <c:pt idx="1255">
                  <c:v>-367.95249999999999</c:v>
                </c:pt>
                <c:pt idx="1256">
                  <c:v>-367.95049999999998</c:v>
                </c:pt>
                <c:pt idx="1257">
                  <c:v>-367.94849999999997</c:v>
                </c:pt>
                <c:pt idx="1258">
                  <c:v>-367.94649999999996</c:v>
                </c:pt>
                <c:pt idx="1259">
                  <c:v>-367.94450000000001</c:v>
                </c:pt>
                <c:pt idx="1260">
                  <c:v>-367.9425</c:v>
                </c:pt>
                <c:pt idx="1261">
                  <c:v>-367.94049999999999</c:v>
                </c:pt>
                <c:pt idx="1262">
                  <c:v>-367.93849999999998</c:v>
                </c:pt>
                <c:pt idx="1263">
                  <c:v>-367.93649999999997</c:v>
                </c:pt>
                <c:pt idx="1264">
                  <c:v>-367.93449999999996</c:v>
                </c:pt>
                <c:pt idx="1265">
                  <c:v>-367.9325</c:v>
                </c:pt>
                <c:pt idx="1266">
                  <c:v>-367.93049999999999</c:v>
                </c:pt>
                <c:pt idx="1267">
                  <c:v>-367.92849999999999</c:v>
                </c:pt>
                <c:pt idx="1268">
                  <c:v>-367.92649999999998</c:v>
                </c:pt>
                <c:pt idx="1269">
                  <c:v>-367.92449999999997</c:v>
                </c:pt>
                <c:pt idx="1270">
                  <c:v>-367.92249999999996</c:v>
                </c:pt>
                <c:pt idx="1271">
                  <c:v>-367.9205</c:v>
                </c:pt>
                <c:pt idx="1272">
                  <c:v>-367.91849999999999</c:v>
                </c:pt>
                <c:pt idx="1273">
                  <c:v>-367.91649999999998</c:v>
                </c:pt>
                <c:pt idx="1274">
                  <c:v>-367.91449999999998</c:v>
                </c:pt>
                <c:pt idx="1275">
                  <c:v>-367.91249999999997</c:v>
                </c:pt>
                <c:pt idx="1276">
                  <c:v>-367.91049999999996</c:v>
                </c:pt>
                <c:pt idx="1277">
                  <c:v>-367.9085</c:v>
                </c:pt>
                <c:pt idx="1278">
                  <c:v>-367.90649999999999</c:v>
                </c:pt>
                <c:pt idx="1279">
                  <c:v>-367.90449999999998</c:v>
                </c:pt>
                <c:pt idx="1280">
                  <c:v>-367.90249999999997</c:v>
                </c:pt>
                <c:pt idx="1281">
                  <c:v>-367.90049999999997</c:v>
                </c:pt>
                <c:pt idx="1282">
                  <c:v>-367.89849999999996</c:v>
                </c:pt>
                <c:pt idx="1283">
                  <c:v>-367.8965</c:v>
                </c:pt>
                <c:pt idx="1284">
                  <c:v>-367.89449999999999</c:v>
                </c:pt>
                <c:pt idx="1285">
                  <c:v>-367.89249999999998</c:v>
                </c:pt>
                <c:pt idx="1286">
                  <c:v>-367.89049999999997</c:v>
                </c:pt>
                <c:pt idx="1287">
                  <c:v>-367.88849999999996</c:v>
                </c:pt>
                <c:pt idx="1288">
                  <c:v>-367.88649999999996</c:v>
                </c:pt>
                <c:pt idx="1289">
                  <c:v>-367.8845</c:v>
                </c:pt>
                <c:pt idx="1290">
                  <c:v>-367.88249999999999</c:v>
                </c:pt>
                <c:pt idx="1291">
                  <c:v>-367.88049999999998</c:v>
                </c:pt>
                <c:pt idx="1292">
                  <c:v>-367.87849999999997</c:v>
                </c:pt>
                <c:pt idx="1293">
                  <c:v>-367.87649999999996</c:v>
                </c:pt>
                <c:pt idx="1294">
                  <c:v>-367.87449999999995</c:v>
                </c:pt>
                <c:pt idx="1295">
                  <c:v>-367.8725</c:v>
                </c:pt>
                <c:pt idx="1296">
                  <c:v>-367.87049999999999</c:v>
                </c:pt>
                <c:pt idx="1297">
                  <c:v>-367.86849999999998</c:v>
                </c:pt>
                <c:pt idx="1298">
                  <c:v>-367.86649999999997</c:v>
                </c:pt>
                <c:pt idx="1299">
                  <c:v>-367.86449999999996</c:v>
                </c:pt>
                <c:pt idx="1300">
                  <c:v>-367.86249999999995</c:v>
                </c:pt>
                <c:pt idx="1301">
                  <c:v>-367.8605</c:v>
                </c:pt>
                <c:pt idx="1302">
                  <c:v>-367.85849999999999</c:v>
                </c:pt>
                <c:pt idx="1303">
                  <c:v>-367.85649999999998</c:v>
                </c:pt>
                <c:pt idx="1304">
                  <c:v>-367.85449999999997</c:v>
                </c:pt>
                <c:pt idx="1305">
                  <c:v>-367.85249999999996</c:v>
                </c:pt>
                <c:pt idx="1306">
                  <c:v>-367.85049999999995</c:v>
                </c:pt>
                <c:pt idx="1307">
                  <c:v>-367.8485</c:v>
                </c:pt>
                <c:pt idx="1308">
                  <c:v>-367.84649999999999</c:v>
                </c:pt>
                <c:pt idx="1309">
                  <c:v>-367.84449999999998</c:v>
                </c:pt>
                <c:pt idx="1310">
                  <c:v>-367.84249999999997</c:v>
                </c:pt>
                <c:pt idx="1311">
                  <c:v>-367.84049999999996</c:v>
                </c:pt>
                <c:pt idx="1312">
                  <c:v>-367.83849999999995</c:v>
                </c:pt>
                <c:pt idx="1313">
                  <c:v>-367.8365</c:v>
                </c:pt>
                <c:pt idx="1314">
                  <c:v>-367.83449999999999</c:v>
                </c:pt>
                <c:pt idx="1315">
                  <c:v>-367.83249999999998</c:v>
                </c:pt>
                <c:pt idx="1316">
                  <c:v>-367.83049999999997</c:v>
                </c:pt>
                <c:pt idx="1317">
                  <c:v>-367.82849999999996</c:v>
                </c:pt>
                <c:pt idx="1318">
                  <c:v>-367.82649999999995</c:v>
                </c:pt>
                <c:pt idx="1319">
                  <c:v>-367.8245</c:v>
                </c:pt>
                <c:pt idx="1320">
                  <c:v>-367.82249999999999</c:v>
                </c:pt>
                <c:pt idx="1321">
                  <c:v>-367.82049999999998</c:v>
                </c:pt>
                <c:pt idx="1322">
                  <c:v>-367.81849999999997</c:v>
                </c:pt>
                <c:pt idx="1323">
                  <c:v>-367.81649999999996</c:v>
                </c:pt>
                <c:pt idx="1324">
                  <c:v>-367.81449999999995</c:v>
                </c:pt>
                <c:pt idx="1325">
                  <c:v>-367.8125</c:v>
                </c:pt>
                <c:pt idx="1326">
                  <c:v>-367.81049999999999</c:v>
                </c:pt>
                <c:pt idx="1327">
                  <c:v>-367.80849999999998</c:v>
                </c:pt>
                <c:pt idx="1328">
                  <c:v>-367.80649999999997</c:v>
                </c:pt>
                <c:pt idx="1329">
                  <c:v>-367.80449999999996</c:v>
                </c:pt>
                <c:pt idx="1330">
                  <c:v>-367.80249999999995</c:v>
                </c:pt>
                <c:pt idx="1331">
                  <c:v>-367.8005</c:v>
                </c:pt>
                <c:pt idx="1332">
                  <c:v>-367.79849999999999</c:v>
                </c:pt>
                <c:pt idx="1333">
                  <c:v>-367.79649999999998</c:v>
                </c:pt>
                <c:pt idx="1334">
                  <c:v>-367.79449999999997</c:v>
                </c:pt>
                <c:pt idx="1335">
                  <c:v>-367.79249999999996</c:v>
                </c:pt>
                <c:pt idx="1336">
                  <c:v>-367.79049999999995</c:v>
                </c:pt>
                <c:pt idx="1337">
                  <c:v>-367.7885</c:v>
                </c:pt>
                <c:pt idx="1338">
                  <c:v>-367.78649999999999</c:v>
                </c:pt>
                <c:pt idx="1339">
                  <c:v>-367.78449999999998</c:v>
                </c:pt>
                <c:pt idx="1340">
                  <c:v>-367.78249999999997</c:v>
                </c:pt>
                <c:pt idx="1341">
                  <c:v>-367.78049999999996</c:v>
                </c:pt>
                <c:pt idx="1342">
                  <c:v>-367.77849999999995</c:v>
                </c:pt>
                <c:pt idx="1343">
                  <c:v>-367.7765</c:v>
                </c:pt>
                <c:pt idx="1344">
                  <c:v>-367.77449999999999</c:v>
                </c:pt>
                <c:pt idx="1345">
                  <c:v>-367.77249999999998</c:v>
                </c:pt>
                <c:pt idx="1346">
                  <c:v>-367.77049999999997</c:v>
                </c:pt>
                <c:pt idx="1347">
                  <c:v>-367.76849999999996</c:v>
                </c:pt>
                <c:pt idx="1348">
                  <c:v>-367.76649999999995</c:v>
                </c:pt>
                <c:pt idx="1349">
                  <c:v>-367.7645</c:v>
                </c:pt>
                <c:pt idx="1350">
                  <c:v>-367.76249999999999</c:v>
                </c:pt>
                <c:pt idx="1351">
                  <c:v>-367.76049999999998</c:v>
                </c:pt>
                <c:pt idx="1352">
                  <c:v>-367.75849999999997</c:v>
                </c:pt>
                <c:pt idx="1353">
                  <c:v>-367.75649999999996</c:v>
                </c:pt>
                <c:pt idx="1354">
                  <c:v>-367.75449999999995</c:v>
                </c:pt>
                <c:pt idx="1355">
                  <c:v>-367.7525</c:v>
                </c:pt>
                <c:pt idx="1356">
                  <c:v>-367.75049999999999</c:v>
                </c:pt>
                <c:pt idx="1357">
                  <c:v>-367.74849999999998</c:v>
                </c:pt>
                <c:pt idx="1358">
                  <c:v>-367.74649999999997</c:v>
                </c:pt>
                <c:pt idx="1359">
                  <c:v>-367.74449999999996</c:v>
                </c:pt>
                <c:pt idx="1360">
                  <c:v>-367.74249999999995</c:v>
                </c:pt>
                <c:pt idx="1361">
                  <c:v>-367.7405</c:v>
                </c:pt>
                <c:pt idx="1362">
                  <c:v>-367.73849999999999</c:v>
                </c:pt>
                <c:pt idx="1363">
                  <c:v>-367.73649999999998</c:v>
                </c:pt>
                <c:pt idx="1364">
                  <c:v>-367.73449999999997</c:v>
                </c:pt>
                <c:pt idx="1365">
                  <c:v>-367.73249999999996</c:v>
                </c:pt>
                <c:pt idx="1366">
                  <c:v>-367.73049999999995</c:v>
                </c:pt>
                <c:pt idx="1367">
                  <c:v>-367.7285</c:v>
                </c:pt>
                <c:pt idx="1368">
                  <c:v>-367.72649999999999</c:v>
                </c:pt>
                <c:pt idx="1369">
                  <c:v>-367.72449999999998</c:v>
                </c:pt>
                <c:pt idx="1370">
                  <c:v>-367.72249999999997</c:v>
                </c:pt>
                <c:pt idx="1371">
                  <c:v>-367.72049999999996</c:v>
                </c:pt>
                <c:pt idx="1372">
                  <c:v>-367.71849999999995</c:v>
                </c:pt>
                <c:pt idx="1373">
                  <c:v>-367.7165</c:v>
                </c:pt>
                <c:pt idx="1374">
                  <c:v>-367.71449999999999</c:v>
                </c:pt>
                <c:pt idx="1375">
                  <c:v>-367.71249999999998</c:v>
                </c:pt>
                <c:pt idx="1376">
                  <c:v>-367.71049999999997</c:v>
                </c:pt>
                <c:pt idx="1377">
                  <c:v>-367.70849999999996</c:v>
                </c:pt>
                <c:pt idx="1378">
                  <c:v>-367.70650000000001</c:v>
                </c:pt>
                <c:pt idx="1379">
                  <c:v>-367.7045</c:v>
                </c:pt>
                <c:pt idx="1380">
                  <c:v>-367.70249999999999</c:v>
                </c:pt>
                <c:pt idx="1381">
                  <c:v>-367.70049999999998</c:v>
                </c:pt>
                <c:pt idx="1382">
                  <c:v>-367.69849999999997</c:v>
                </c:pt>
                <c:pt idx="1383">
                  <c:v>-367.69649999999996</c:v>
                </c:pt>
                <c:pt idx="1384">
                  <c:v>-367.69450000000001</c:v>
                </c:pt>
                <c:pt idx="1385">
                  <c:v>-367.6925</c:v>
                </c:pt>
                <c:pt idx="1386">
                  <c:v>-367.69049999999999</c:v>
                </c:pt>
                <c:pt idx="1387">
                  <c:v>-367.68849999999998</c:v>
                </c:pt>
                <c:pt idx="1388">
                  <c:v>-367.68649999999997</c:v>
                </c:pt>
                <c:pt idx="1389">
                  <c:v>-367.68449999999996</c:v>
                </c:pt>
                <c:pt idx="1390">
                  <c:v>-367.6825</c:v>
                </c:pt>
                <c:pt idx="1391">
                  <c:v>-367.68049999999999</c:v>
                </c:pt>
                <c:pt idx="1392">
                  <c:v>-367.67849999999999</c:v>
                </c:pt>
                <c:pt idx="1393">
                  <c:v>-367.67649999999998</c:v>
                </c:pt>
                <c:pt idx="1394">
                  <c:v>-367.67449999999997</c:v>
                </c:pt>
                <c:pt idx="1395">
                  <c:v>-367.67249999999996</c:v>
                </c:pt>
                <c:pt idx="1396">
                  <c:v>-367.6705</c:v>
                </c:pt>
                <c:pt idx="1397">
                  <c:v>-367.66849999999999</c:v>
                </c:pt>
                <c:pt idx="1398">
                  <c:v>-367.66649999999998</c:v>
                </c:pt>
                <c:pt idx="1399">
                  <c:v>-367.66449999999998</c:v>
                </c:pt>
                <c:pt idx="1400">
                  <c:v>-367.66249999999997</c:v>
                </c:pt>
                <c:pt idx="1401">
                  <c:v>-367.66049999999996</c:v>
                </c:pt>
                <c:pt idx="1402">
                  <c:v>-367.6585</c:v>
                </c:pt>
                <c:pt idx="1403">
                  <c:v>-367.65649999999999</c:v>
                </c:pt>
                <c:pt idx="1404">
                  <c:v>-367.65449999999998</c:v>
                </c:pt>
                <c:pt idx="1405">
                  <c:v>-367.65249999999997</c:v>
                </c:pt>
                <c:pt idx="1406">
                  <c:v>-367.65049999999997</c:v>
                </c:pt>
                <c:pt idx="1407">
                  <c:v>-367.64849999999996</c:v>
                </c:pt>
                <c:pt idx="1408">
                  <c:v>-367.6465</c:v>
                </c:pt>
                <c:pt idx="1409">
                  <c:v>-367.64449999999999</c:v>
                </c:pt>
                <c:pt idx="1410">
                  <c:v>-367.64249999999998</c:v>
                </c:pt>
                <c:pt idx="1411">
                  <c:v>-367.64049999999997</c:v>
                </c:pt>
                <c:pt idx="1412">
                  <c:v>-367.63849999999996</c:v>
                </c:pt>
                <c:pt idx="1413">
                  <c:v>-367.63649999999996</c:v>
                </c:pt>
                <c:pt idx="1414">
                  <c:v>-367.6345</c:v>
                </c:pt>
                <c:pt idx="1415">
                  <c:v>-367.63249999999999</c:v>
                </c:pt>
                <c:pt idx="1416">
                  <c:v>-367.63049999999998</c:v>
                </c:pt>
                <c:pt idx="1417">
                  <c:v>-367.62849999999997</c:v>
                </c:pt>
                <c:pt idx="1418">
                  <c:v>-367.62649999999996</c:v>
                </c:pt>
                <c:pt idx="1419">
                  <c:v>-367.62449999999995</c:v>
                </c:pt>
                <c:pt idx="1420">
                  <c:v>-367.6225</c:v>
                </c:pt>
                <c:pt idx="1421">
                  <c:v>-367.62049999999999</c:v>
                </c:pt>
                <c:pt idx="1422">
                  <c:v>-367.61849999999998</c:v>
                </c:pt>
                <c:pt idx="1423">
                  <c:v>-367.61649999999997</c:v>
                </c:pt>
                <c:pt idx="1424">
                  <c:v>-367.61449999999996</c:v>
                </c:pt>
                <c:pt idx="1425">
                  <c:v>-367.61249999999995</c:v>
                </c:pt>
                <c:pt idx="1426">
                  <c:v>-367.6105</c:v>
                </c:pt>
                <c:pt idx="1427">
                  <c:v>-367.60849999999999</c:v>
                </c:pt>
                <c:pt idx="1428">
                  <c:v>-367.60649999999998</c:v>
                </c:pt>
                <c:pt idx="1429">
                  <c:v>-367.60449999999997</c:v>
                </c:pt>
                <c:pt idx="1430">
                  <c:v>-367.60249999999996</c:v>
                </c:pt>
                <c:pt idx="1431">
                  <c:v>-367.60049999999995</c:v>
                </c:pt>
                <c:pt idx="1432">
                  <c:v>-367.5985</c:v>
                </c:pt>
                <c:pt idx="1433">
                  <c:v>-367.59649999999999</c:v>
                </c:pt>
                <c:pt idx="1434">
                  <c:v>-367.59449999999998</c:v>
                </c:pt>
                <c:pt idx="1435">
                  <c:v>-367.59249999999997</c:v>
                </c:pt>
                <c:pt idx="1436">
                  <c:v>-367.59049999999996</c:v>
                </c:pt>
                <c:pt idx="1437">
                  <c:v>-367.58849999999995</c:v>
                </c:pt>
                <c:pt idx="1438">
                  <c:v>-367.5865</c:v>
                </c:pt>
                <c:pt idx="1439">
                  <c:v>-367.58449999999999</c:v>
                </c:pt>
                <c:pt idx="1440">
                  <c:v>-367.58249999999998</c:v>
                </c:pt>
                <c:pt idx="1441">
                  <c:v>-367.58049999999997</c:v>
                </c:pt>
                <c:pt idx="1442">
                  <c:v>-367.57849999999996</c:v>
                </c:pt>
                <c:pt idx="1443">
                  <c:v>-367.57649999999995</c:v>
                </c:pt>
                <c:pt idx="1444">
                  <c:v>-367.5745</c:v>
                </c:pt>
                <c:pt idx="1445">
                  <c:v>-367.57249999999999</c:v>
                </c:pt>
                <c:pt idx="1446">
                  <c:v>-367.57049999999998</c:v>
                </c:pt>
                <c:pt idx="1447">
                  <c:v>-367.56849999999997</c:v>
                </c:pt>
                <c:pt idx="1448">
                  <c:v>-367.56649999999996</c:v>
                </c:pt>
                <c:pt idx="1449">
                  <c:v>-367.56449999999995</c:v>
                </c:pt>
                <c:pt idx="1450">
                  <c:v>-367.5625</c:v>
                </c:pt>
                <c:pt idx="1451">
                  <c:v>-367.56049999999999</c:v>
                </c:pt>
                <c:pt idx="1452">
                  <c:v>-367.55849999999998</c:v>
                </c:pt>
                <c:pt idx="1453">
                  <c:v>-367.55649999999997</c:v>
                </c:pt>
                <c:pt idx="1454">
                  <c:v>-367.55449999999996</c:v>
                </c:pt>
                <c:pt idx="1455">
                  <c:v>-367.55249999999995</c:v>
                </c:pt>
                <c:pt idx="1456">
                  <c:v>-367.5505</c:v>
                </c:pt>
                <c:pt idx="1457">
                  <c:v>-367.54849999999999</c:v>
                </c:pt>
                <c:pt idx="1458">
                  <c:v>-367.54649999999998</c:v>
                </c:pt>
                <c:pt idx="1459">
                  <c:v>-367.54449999999997</c:v>
                </c:pt>
                <c:pt idx="1460">
                  <c:v>-367.54249999999996</c:v>
                </c:pt>
                <c:pt idx="1461">
                  <c:v>-367.54049999999995</c:v>
                </c:pt>
                <c:pt idx="1462">
                  <c:v>-367.5385</c:v>
                </c:pt>
                <c:pt idx="1463">
                  <c:v>-367.53649999999999</c:v>
                </c:pt>
                <c:pt idx="1464">
                  <c:v>-367.53449999999998</c:v>
                </c:pt>
                <c:pt idx="1465">
                  <c:v>-367.53249999999997</c:v>
                </c:pt>
                <c:pt idx="1466">
                  <c:v>-367.53049999999996</c:v>
                </c:pt>
                <c:pt idx="1467">
                  <c:v>-367.52849999999995</c:v>
                </c:pt>
                <c:pt idx="1468">
                  <c:v>-367.5265</c:v>
                </c:pt>
                <c:pt idx="1469">
                  <c:v>-367.52449999999999</c:v>
                </c:pt>
                <c:pt idx="1470">
                  <c:v>-367.52249999999998</c:v>
                </c:pt>
                <c:pt idx="1471">
                  <c:v>-367.52049999999997</c:v>
                </c:pt>
                <c:pt idx="1472">
                  <c:v>-367.51849999999996</c:v>
                </c:pt>
                <c:pt idx="1473">
                  <c:v>-367.51649999999995</c:v>
                </c:pt>
                <c:pt idx="1474">
                  <c:v>-367.5145</c:v>
                </c:pt>
                <c:pt idx="1475">
                  <c:v>-367.51249999999999</c:v>
                </c:pt>
                <c:pt idx="1476">
                  <c:v>-367.51049999999998</c:v>
                </c:pt>
                <c:pt idx="1477">
                  <c:v>-367.50849999999997</c:v>
                </c:pt>
                <c:pt idx="1478">
                  <c:v>-367.50649999999996</c:v>
                </c:pt>
                <c:pt idx="1479">
                  <c:v>-367.50449999999995</c:v>
                </c:pt>
                <c:pt idx="1480">
                  <c:v>-367.5025</c:v>
                </c:pt>
                <c:pt idx="1481">
                  <c:v>-367.50049999999999</c:v>
                </c:pt>
                <c:pt idx="1482">
                  <c:v>-367.49849999999998</c:v>
                </c:pt>
                <c:pt idx="1483">
                  <c:v>-367.49649999999997</c:v>
                </c:pt>
                <c:pt idx="1484">
                  <c:v>-367.49449999999996</c:v>
                </c:pt>
                <c:pt idx="1485">
                  <c:v>-367.49249999999995</c:v>
                </c:pt>
                <c:pt idx="1486">
                  <c:v>-367.4905</c:v>
                </c:pt>
                <c:pt idx="1487">
                  <c:v>-367.48849999999999</c:v>
                </c:pt>
                <c:pt idx="1488">
                  <c:v>-367.48649999999998</c:v>
                </c:pt>
                <c:pt idx="1489">
                  <c:v>-367.48449999999997</c:v>
                </c:pt>
                <c:pt idx="1490">
                  <c:v>-367.48249999999996</c:v>
                </c:pt>
                <c:pt idx="1491">
                  <c:v>-367.48049999999995</c:v>
                </c:pt>
                <c:pt idx="1492">
                  <c:v>-367.4785</c:v>
                </c:pt>
                <c:pt idx="1493">
                  <c:v>-367.47649999999999</c:v>
                </c:pt>
                <c:pt idx="1494">
                  <c:v>-367.47449999999998</c:v>
                </c:pt>
                <c:pt idx="1495">
                  <c:v>-367.47249999999997</c:v>
                </c:pt>
                <c:pt idx="1496">
                  <c:v>-367.47049999999996</c:v>
                </c:pt>
                <c:pt idx="1497">
                  <c:v>-367.46849999999995</c:v>
                </c:pt>
                <c:pt idx="1498">
                  <c:v>-367.4665</c:v>
                </c:pt>
                <c:pt idx="1499">
                  <c:v>-367.46449999999999</c:v>
                </c:pt>
                <c:pt idx="1500">
                  <c:v>-367.46249999999998</c:v>
                </c:pt>
                <c:pt idx="1501">
                  <c:v>-367.46049999999997</c:v>
                </c:pt>
                <c:pt idx="1502">
                  <c:v>-367.45849999999996</c:v>
                </c:pt>
                <c:pt idx="1503">
                  <c:v>-367.45650000000001</c:v>
                </c:pt>
                <c:pt idx="1504">
                  <c:v>-367.4545</c:v>
                </c:pt>
                <c:pt idx="1505">
                  <c:v>-367.45249999999999</c:v>
                </c:pt>
                <c:pt idx="1506">
                  <c:v>-367.45049999999998</c:v>
                </c:pt>
                <c:pt idx="1507">
                  <c:v>-367.44849999999997</c:v>
                </c:pt>
                <c:pt idx="1508">
                  <c:v>-367.44649999999996</c:v>
                </c:pt>
                <c:pt idx="1509">
                  <c:v>-367.44450000000001</c:v>
                </c:pt>
                <c:pt idx="1510">
                  <c:v>-367.4425</c:v>
                </c:pt>
                <c:pt idx="1511">
                  <c:v>-367.44049999999999</c:v>
                </c:pt>
                <c:pt idx="1512">
                  <c:v>-367.43849999999998</c:v>
                </c:pt>
                <c:pt idx="1513">
                  <c:v>-367.43649999999997</c:v>
                </c:pt>
                <c:pt idx="1514">
                  <c:v>-367.43449999999996</c:v>
                </c:pt>
                <c:pt idx="1515">
                  <c:v>-367.4325</c:v>
                </c:pt>
                <c:pt idx="1516">
                  <c:v>-367.43049999999999</c:v>
                </c:pt>
                <c:pt idx="1517">
                  <c:v>-367.42849999999999</c:v>
                </c:pt>
                <c:pt idx="1518">
                  <c:v>-367.42649999999998</c:v>
                </c:pt>
                <c:pt idx="1519">
                  <c:v>-367.42449999999997</c:v>
                </c:pt>
                <c:pt idx="1520">
                  <c:v>-367.42249999999996</c:v>
                </c:pt>
                <c:pt idx="1521">
                  <c:v>-367.4205</c:v>
                </c:pt>
                <c:pt idx="1522">
                  <c:v>-367.41849999999999</c:v>
                </c:pt>
                <c:pt idx="1523">
                  <c:v>-367.41649999999998</c:v>
                </c:pt>
                <c:pt idx="1524">
                  <c:v>-367.41449999999998</c:v>
                </c:pt>
                <c:pt idx="1525">
                  <c:v>-367.41249999999997</c:v>
                </c:pt>
                <c:pt idx="1526">
                  <c:v>-367.41049999999996</c:v>
                </c:pt>
                <c:pt idx="1527">
                  <c:v>-367.4085</c:v>
                </c:pt>
                <c:pt idx="1528">
                  <c:v>-367.40649999999999</c:v>
                </c:pt>
                <c:pt idx="1529">
                  <c:v>-367.40449999999998</c:v>
                </c:pt>
                <c:pt idx="1530">
                  <c:v>-367.40249999999997</c:v>
                </c:pt>
                <c:pt idx="1531">
                  <c:v>-367.40049999999997</c:v>
                </c:pt>
                <c:pt idx="1532">
                  <c:v>-367.39849999999996</c:v>
                </c:pt>
                <c:pt idx="1533">
                  <c:v>-367.3965</c:v>
                </c:pt>
                <c:pt idx="1534">
                  <c:v>-367.39449999999999</c:v>
                </c:pt>
                <c:pt idx="1535">
                  <c:v>-367.39249999999998</c:v>
                </c:pt>
                <c:pt idx="1536">
                  <c:v>-367.39049999999997</c:v>
                </c:pt>
                <c:pt idx="1537">
                  <c:v>-367.38849999999996</c:v>
                </c:pt>
                <c:pt idx="1538">
                  <c:v>-367.38649999999996</c:v>
                </c:pt>
                <c:pt idx="1539">
                  <c:v>-367.3845</c:v>
                </c:pt>
                <c:pt idx="1540">
                  <c:v>-367.38249999999999</c:v>
                </c:pt>
                <c:pt idx="1541">
                  <c:v>-367.38049999999998</c:v>
                </c:pt>
                <c:pt idx="1542">
                  <c:v>-367.37849999999997</c:v>
                </c:pt>
                <c:pt idx="1543">
                  <c:v>-367.37649999999996</c:v>
                </c:pt>
                <c:pt idx="1544">
                  <c:v>-367.37449999999995</c:v>
                </c:pt>
                <c:pt idx="1545">
                  <c:v>-367.3725</c:v>
                </c:pt>
                <c:pt idx="1546">
                  <c:v>-367.37049999999999</c:v>
                </c:pt>
                <c:pt idx="1547">
                  <c:v>-367.36849999999998</c:v>
                </c:pt>
                <c:pt idx="1548">
                  <c:v>-367.36649999999997</c:v>
                </c:pt>
                <c:pt idx="1549">
                  <c:v>-367.36449999999996</c:v>
                </c:pt>
                <c:pt idx="1550">
                  <c:v>-367.36249999999995</c:v>
                </c:pt>
                <c:pt idx="1551">
                  <c:v>-367.3605</c:v>
                </c:pt>
                <c:pt idx="1552">
                  <c:v>-367.35849999999999</c:v>
                </c:pt>
                <c:pt idx="1553">
                  <c:v>-367.35649999999998</c:v>
                </c:pt>
                <c:pt idx="1554">
                  <c:v>-367.35449999999997</c:v>
                </c:pt>
                <c:pt idx="1555">
                  <c:v>-367.35249999999996</c:v>
                </c:pt>
                <c:pt idx="1556">
                  <c:v>-367.35049999999995</c:v>
                </c:pt>
                <c:pt idx="1557">
                  <c:v>-367.3485</c:v>
                </c:pt>
                <c:pt idx="1558">
                  <c:v>-367.34649999999999</c:v>
                </c:pt>
                <c:pt idx="1559">
                  <c:v>-367.34449999999998</c:v>
                </c:pt>
                <c:pt idx="1560">
                  <c:v>-367.34249999999997</c:v>
                </c:pt>
                <c:pt idx="1561">
                  <c:v>-367.34049999999996</c:v>
                </c:pt>
                <c:pt idx="1562">
                  <c:v>-367.33849999999995</c:v>
                </c:pt>
                <c:pt idx="1563">
                  <c:v>-367.3365</c:v>
                </c:pt>
                <c:pt idx="1564">
                  <c:v>-367.33449999999999</c:v>
                </c:pt>
                <c:pt idx="1565">
                  <c:v>-367.33249999999998</c:v>
                </c:pt>
                <c:pt idx="1566">
                  <c:v>-367.33049999999997</c:v>
                </c:pt>
                <c:pt idx="1567">
                  <c:v>-367.32849999999996</c:v>
                </c:pt>
                <c:pt idx="1568">
                  <c:v>-367.32649999999995</c:v>
                </c:pt>
                <c:pt idx="1569">
                  <c:v>-367.3245</c:v>
                </c:pt>
                <c:pt idx="1570">
                  <c:v>-367.32249999999999</c:v>
                </c:pt>
                <c:pt idx="1571">
                  <c:v>-367.32049999999998</c:v>
                </c:pt>
                <c:pt idx="1572">
                  <c:v>-367.31849999999997</c:v>
                </c:pt>
                <c:pt idx="1573">
                  <c:v>-367.31649999999996</c:v>
                </c:pt>
                <c:pt idx="1574">
                  <c:v>-367.31449999999995</c:v>
                </c:pt>
                <c:pt idx="1575">
                  <c:v>-367.3125</c:v>
                </c:pt>
                <c:pt idx="1576">
                  <c:v>-367.31049999999999</c:v>
                </c:pt>
                <c:pt idx="1577">
                  <c:v>-367.30849999999998</c:v>
                </c:pt>
                <c:pt idx="1578">
                  <c:v>-367.30649999999997</c:v>
                </c:pt>
                <c:pt idx="1579">
                  <c:v>-367.30449999999996</c:v>
                </c:pt>
                <c:pt idx="1580">
                  <c:v>-367.30249999999995</c:v>
                </c:pt>
                <c:pt idx="1581">
                  <c:v>-367.3005</c:v>
                </c:pt>
                <c:pt idx="1582">
                  <c:v>-367.29849999999999</c:v>
                </c:pt>
                <c:pt idx="1583">
                  <c:v>-367.29649999999998</c:v>
                </c:pt>
                <c:pt idx="1584">
                  <c:v>-367.29449999999997</c:v>
                </c:pt>
                <c:pt idx="1585">
                  <c:v>-367.29249999999996</c:v>
                </c:pt>
                <c:pt idx="1586">
                  <c:v>-367.29049999999995</c:v>
                </c:pt>
                <c:pt idx="1587">
                  <c:v>-367.2885</c:v>
                </c:pt>
                <c:pt idx="1588">
                  <c:v>-367.28649999999999</c:v>
                </c:pt>
                <c:pt idx="1589">
                  <c:v>-367.28449999999998</c:v>
                </c:pt>
                <c:pt idx="1590">
                  <c:v>-367.28249999999997</c:v>
                </c:pt>
                <c:pt idx="1591">
                  <c:v>-367.28049999999996</c:v>
                </c:pt>
                <c:pt idx="1592">
                  <c:v>-367.27849999999995</c:v>
                </c:pt>
                <c:pt idx="1593">
                  <c:v>-367.2765</c:v>
                </c:pt>
                <c:pt idx="1594">
                  <c:v>-367.27449999999999</c:v>
                </c:pt>
                <c:pt idx="1595">
                  <c:v>-367.27249999999998</c:v>
                </c:pt>
                <c:pt idx="1596">
                  <c:v>-367.27049999999997</c:v>
                </c:pt>
                <c:pt idx="1597">
                  <c:v>-367.26849999999996</c:v>
                </c:pt>
                <c:pt idx="1598">
                  <c:v>-367.26649999999995</c:v>
                </c:pt>
                <c:pt idx="1599">
                  <c:v>-367.2645</c:v>
                </c:pt>
                <c:pt idx="1600">
                  <c:v>-367.26249999999999</c:v>
                </c:pt>
                <c:pt idx="1601">
                  <c:v>-367.26049999999998</c:v>
                </c:pt>
                <c:pt idx="1602">
                  <c:v>-367.25849999999997</c:v>
                </c:pt>
                <c:pt idx="1603">
                  <c:v>-367.25649999999996</c:v>
                </c:pt>
                <c:pt idx="1604">
                  <c:v>-367.25449999999995</c:v>
                </c:pt>
                <c:pt idx="1605">
                  <c:v>-367.2525</c:v>
                </c:pt>
                <c:pt idx="1606">
                  <c:v>-367.25049999999999</c:v>
                </c:pt>
                <c:pt idx="1607">
                  <c:v>-367.24849999999998</c:v>
                </c:pt>
                <c:pt idx="1608">
                  <c:v>-367.24649999999997</c:v>
                </c:pt>
                <c:pt idx="1609">
                  <c:v>-367.24449999999996</c:v>
                </c:pt>
                <c:pt idx="1610">
                  <c:v>-367.24249999999995</c:v>
                </c:pt>
                <c:pt idx="1611">
                  <c:v>-367.2405</c:v>
                </c:pt>
                <c:pt idx="1612">
                  <c:v>-367.23849999999999</c:v>
                </c:pt>
                <c:pt idx="1613">
                  <c:v>-367.23649999999998</c:v>
                </c:pt>
                <c:pt idx="1614">
                  <c:v>-367.23449999999997</c:v>
                </c:pt>
                <c:pt idx="1615">
                  <c:v>-367.23249999999996</c:v>
                </c:pt>
                <c:pt idx="1616">
                  <c:v>-367.23049999999995</c:v>
                </c:pt>
                <c:pt idx="1617">
                  <c:v>-367.2285</c:v>
                </c:pt>
                <c:pt idx="1618">
                  <c:v>-367.22649999999999</c:v>
                </c:pt>
                <c:pt idx="1619">
                  <c:v>-367.22449999999998</c:v>
                </c:pt>
                <c:pt idx="1620">
                  <c:v>-367.22249999999997</c:v>
                </c:pt>
                <c:pt idx="1621">
                  <c:v>-367.22049999999996</c:v>
                </c:pt>
                <c:pt idx="1622">
                  <c:v>-367.21849999999995</c:v>
                </c:pt>
                <c:pt idx="1623">
                  <c:v>-367.2165</c:v>
                </c:pt>
                <c:pt idx="1624">
                  <c:v>-367.21449999999999</c:v>
                </c:pt>
                <c:pt idx="1625">
                  <c:v>-367.21249999999998</c:v>
                </c:pt>
                <c:pt idx="1626">
                  <c:v>-367.21049999999997</c:v>
                </c:pt>
                <c:pt idx="1627">
                  <c:v>-367.20849999999996</c:v>
                </c:pt>
                <c:pt idx="1628">
                  <c:v>-367.20650000000001</c:v>
                </c:pt>
                <c:pt idx="1629">
                  <c:v>-367.2045</c:v>
                </c:pt>
                <c:pt idx="1630">
                  <c:v>-367.20249999999999</c:v>
                </c:pt>
                <c:pt idx="1631">
                  <c:v>-367.20049999999998</c:v>
                </c:pt>
                <c:pt idx="1632">
                  <c:v>-367.19849999999997</c:v>
                </c:pt>
                <c:pt idx="1633">
                  <c:v>-367.19649999999996</c:v>
                </c:pt>
                <c:pt idx="1634">
                  <c:v>-367.19450000000001</c:v>
                </c:pt>
                <c:pt idx="1635">
                  <c:v>-367.1925</c:v>
                </c:pt>
                <c:pt idx="1636">
                  <c:v>-367.19049999999999</c:v>
                </c:pt>
                <c:pt idx="1637">
                  <c:v>-367.18849999999998</c:v>
                </c:pt>
                <c:pt idx="1638">
                  <c:v>-367.18649999999997</c:v>
                </c:pt>
                <c:pt idx="1639">
                  <c:v>-367.18449999999996</c:v>
                </c:pt>
                <c:pt idx="1640">
                  <c:v>-367.1825</c:v>
                </c:pt>
                <c:pt idx="1641">
                  <c:v>-367.18049999999999</c:v>
                </c:pt>
                <c:pt idx="1642">
                  <c:v>-367.17849999999999</c:v>
                </c:pt>
                <c:pt idx="1643">
                  <c:v>-367.17649999999998</c:v>
                </c:pt>
                <c:pt idx="1644">
                  <c:v>-367.17449999999997</c:v>
                </c:pt>
                <c:pt idx="1645">
                  <c:v>-367.17249999999996</c:v>
                </c:pt>
                <c:pt idx="1646">
                  <c:v>-367.1705</c:v>
                </c:pt>
                <c:pt idx="1647">
                  <c:v>-367.16849999999999</c:v>
                </c:pt>
                <c:pt idx="1648">
                  <c:v>-367.16649999999998</c:v>
                </c:pt>
                <c:pt idx="1649">
                  <c:v>-367.16449999999998</c:v>
                </c:pt>
                <c:pt idx="1650">
                  <c:v>-367.16249999999997</c:v>
                </c:pt>
                <c:pt idx="1651">
                  <c:v>-367.16049999999996</c:v>
                </c:pt>
                <c:pt idx="1652">
                  <c:v>-367.1585</c:v>
                </c:pt>
                <c:pt idx="1653">
                  <c:v>-367.15649999999999</c:v>
                </c:pt>
                <c:pt idx="1654">
                  <c:v>-367.15449999999998</c:v>
                </c:pt>
                <c:pt idx="1655">
                  <c:v>-367.15249999999997</c:v>
                </c:pt>
                <c:pt idx="1656">
                  <c:v>-367.15049999999997</c:v>
                </c:pt>
                <c:pt idx="1657">
                  <c:v>-367.14849999999996</c:v>
                </c:pt>
                <c:pt idx="1658">
                  <c:v>-367.1465</c:v>
                </c:pt>
                <c:pt idx="1659">
                  <c:v>-367.14449999999999</c:v>
                </c:pt>
                <c:pt idx="1660">
                  <c:v>-367.14249999999998</c:v>
                </c:pt>
                <c:pt idx="1661">
                  <c:v>-367.14049999999997</c:v>
                </c:pt>
                <c:pt idx="1662">
                  <c:v>-367.13849999999996</c:v>
                </c:pt>
                <c:pt idx="1663">
                  <c:v>-367.13649999999996</c:v>
                </c:pt>
                <c:pt idx="1664">
                  <c:v>-367.1345</c:v>
                </c:pt>
                <c:pt idx="1665">
                  <c:v>-367.13249999999999</c:v>
                </c:pt>
                <c:pt idx="1666">
                  <c:v>-367.13049999999998</c:v>
                </c:pt>
                <c:pt idx="1667">
                  <c:v>-367.12849999999997</c:v>
                </c:pt>
                <c:pt idx="1668">
                  <c:v>-367.12649999999996</c:v>
                </c:pt>
                <c:pt idx="1669">
                  <c:v>-367.12449999999995</c:v>
                </c:pt>
                <c:pt idx="1670">
                  <c:v>-367.1225</c:v>
                </c:pt>
                <c:pt idx="1671">
                  <c:v>-367.12049999999999</c:v>
                </c:pt>
                <c:pt idx="1672">
                  <c:v>-367.11849999999998</c:v>
                </c:pt>
                <c:pt idx="1673">
                  <c:v>-367.11649999999997</c:v>
                </c:pt>
                <c:pt idx="1674">
                  <c:v>-367.11449999999996</c:v>
                </c:pt>
                <c:pt idx="1675">
                  <c:v>-367.11249999999995</c:v>
                </c:pt>
                <c:pt idx="1676">
                  <c:v>-367.1105</c:v>
                </c:pt>
                <c:pt idx="1677">
                  <c:v>-367.10849999999999</c:v>
                </c:pt>
                <c:pt idx="1678">
                  <c:v>-367.10649999999998</c:v>
                </c:pt>
                <c:pt idx="1679">
                  <c:v>-367.10449999999997</c:v>
                </c:pt>
                <c:pt idx="1680">
                  <c:v>-367.10249999999996</c:v>
                </c:pt>
                <c:pt idx="1681">
                  <c:v>-367.10049999999995</c:v>
                </c:pt>
                <c:pt idx="1682">
                  <c:v>-367.0985</c:v>
                </c:pt>
                <c:pt idx="1683">
                  <c:v>-367.09649999999999</c:v>
                </c:pt>
                <c:pt idx="1684">
                  <c:v>-367.09449999999998</c:v>
                </c:pt>
                <c:pt idx="1685">
                  <c:v>-367.09249999999997</c:v>
                </c:pt>
                <c:pt idx="1686">
                  <c:v>-367.09049999999996</c:v>
                </c:pt>
                <c:pt idx="1687">
                  <c:v>-367.08849999999995</c:v>
                </c:pt>
                <c:pt idx="1688">
                  <c:v>-367.0865</c:v>
                </c:pt>
                <c:pt idx="1689">
                  <c:v>-367.08449999999999</c:v>
                </c:pt>
                <c:pt idx="1690">
                  <c:v>-367.08249999999998</c:v>
                </c:pt>
                <c:pt idx="1691">
                  <c:v>-367.08049999999997</c:v>
                </c:pt>
                <c:pt idx="1692">
                  <c:v>-367.07849999999996</c:v>
                </c:pt>
                <c:pt idx="1693">
                  <c:v>-367.07649999999995</c:v>
                </c:pt>
                <c:pt idx="1694">
                  <c:v>-367.0745</c:v>
                </c:pt>
                <c:pt idx="1695">
                  <c:v>-367.07249999999999</c:v>
                </c:pt>
                <c:pt idx="1696">
                  <c:v>-367.07049999999998</c:v>
                </c:pt>
                <c:pt idx="1697">
                  <c:v>-367.06849999999997</c:v>
                </c:pt>
                <c:pt idx="1698">
                  <c:v>-367.06649999999996</c:v>
                </c:pt>
                <c:pt idx="1699">
                  <c:v>-367.06449999999995</c:v>
                </c:pt>
                <c:pt idx="1700">
                  <c:v>-367.0625</c:v>
                </c:pt>
                <c:pt idx="1701">
                  <c:v>-367.06049999999999</c:v>
                </c:pt>
                <c:pt idx="1702">
                  <c:v>-367.05849999999998</c:v>
                </c:pt>
                <c:pt idx="1703">
                  <c:v>-367.05649999999997</c:v>
                </c:pt>
                <c:pt idx="1704">
                  <c:v>-367.05449999999996</c:v>
                </c:pt>
                <c:pt idx="1705">
                  <c:v>-367.05249999999995</c:v>
                </c:pt>
                <c:pt idx="1706">
                  <c:v>-367.0505</c:v>
                </c:pt>
                <c:pt idx="1707">
                  <c:v>-367.04849999999999</c:v>
                </c:pt>
                <c:pt idx="1708">
                  <c:v>-367.04649999999998</c:v>
                </c:pt>
                <c:pt idx="1709">
                  <c:v>-367.04449999999997</c:v>
                </c:pt>
                <c:pt idx="1710">
                  <c:v>-367.04249999999996</c:v>
                </c:pt>
                <c:pt idx="1711">
                  <c:v>-367.04049999999995</c:v>
                </c:pt>
                <c:pt idx="1712">
                  <c:v>-367.0385</c:v>
                </c:pt>
                <c:pt idx="1713">
                  <c:v>-367.03649999999999</c:v>
                </c:pt>
                <c:pt idx="1714">
                  <c:v>-367.03449999999998</c:v>
                </c:pt>
                <c:pt idx="1715">
                  <c:v>-367.03249999999997</c:v>
                </c:pt>
                <c:pt idx="1716">
                  <c:v>-367.03049999999996</c:v>
                </c:pt>
                <c:pt idx="1717">
                  <c:v>-367.02849999999995</c:v>
                </c:pt>
                <c:pt idx="1718">
                  <c:v>-367.0265</c:v>
                </c:pt>
                <c:pt idx="1719">
                  <c:v>-367.02449999999999</c:v>
                </c:pt>
                <c:pt idx="1720">
                  <c:v>-367.02249999999998</c:v>
                </c:pt>
                <c:pt idx="1721">
                  <c:v>-367.02049999999997</c:v>
                </c:pt>
                <c:pt idx="1722">
                  <c:v>-367.01849999999996</c:v>
                </c:pt>
                <c:pt idx="1723">
                  <c:v>-367.01649999999995</c:v>
                </c:pt>
                <c:pt idx="1724">
                  <c:v>-367.0145</c:v>
                </c:pt>
                <c:pt idx="1725">
                  <c:v>-367.01249999999999</c:v>
                </c:pt>
                <c:pt idx="1726">
                  <c:v>-367.01049999999998</c:v>
                </c:pt>
                <c:pt idx="1727">
                  <c:v>-367.00849999999997</c:v>
                </c:pt>
                <c:pt idx="1728">
                  <c:v>-367.00649999999996</c:v>
                </c:pt>
                <c:pt idx="1729">
                  <c:v>-367.00449999999995</c:v>
                </c:pt>
                <c:pt idx="1730">
                  <c:v>-367.0025</c:v>
                </c:pt>
                <c:pt idx="1731">
                  <c:v>-367.00049999999999</c:v>
                </c:pt>
                <c:pt idx="1732">
                  <c:v>-366.99849999999998</c:v>
                </c:pt>
                <c:pt idx="1733">
                  <c:v>-366.99649999999997</c:v>
                </c:pt>
                <c:pt idx="1734">
                  <c:v>-366.99449999999996</c:v>
                </c:pt>
                <c:pt idx="1735">
                  <c:v>-366.99249999999995</c:v>
                </c:pt>
                <c:pt idx="1736">
                  <c:v>-366.9905</c:v>
                </c:pt>
                <c:pt idx="1737">
                  <c:v>-366.98849999999999</c:v>
                </c:pt>
                <c:pt idx="1738">
                  <c:v>-366.98649999999998</c:v>
                </c:pt>
                <c:pt idx="1739">
                  <c:v>-366.98449999999997</c:v>
                </c:pt>
                <c:pt idx="1740">
                  <c:v>-366.98249999999996</c:v>
                </c:pt>
                <c:pt idx="1741">
                  <c:v>-366.98049999999995</c:v>
                </c:pt>
                <c:pt idx="1742">
                  <c:v>-366.9785</c:v>
                </c:pt>
                <c:pt idx="1743">
                  <c:v>-366.97649999999999</c:v>
                </c:pt>
                <c:pt idx="1744">
                  <c:v>-366.97449999999998</c:v>
                </c:pt>
                <c:pt idx="1745">
                  <c:v>-366.97249999999997</c:v>
                </c:pt>
                <c:pt idx="1746">
                  <c:v>-366.97049999999996</c:v>
                </c:pt>
                <c:pt idx="1747">
                  <c:v>-366.96849999999995</c:v>
                </c:pt>
                <c:pt idx="1748">
                  <c:v>-366.9665</c:v>
                </c:pt>
                <c:pt idx="1749">
                  <c:v>-366.96449999999999</c:v>
                </c:pt>
                <c:pt idx="1750">
                  <c:v>-366.96249999999998</c:v>
                </c:pt>
                <c:pt idx="1751">
                  <c:v>-366.96049999999997</c:v>
                </c:pt>
                <c:pt idx="1752">
                  <c:v>-366.95849999999996</c:v>
                </c:pt>
                <c:pt idx="1753">
                  <c:v>-366.95650000000001</c:v>
                </c:pt>
                <c:pt idx="1754">
                  <c:v>-366.9545</c:v>
                </c:pt>
                <c:pt idx="1755">
                  <c:v>-366.95249999999999</c:v>
                </c:pt>
                <c:pt idx="1756">
                  <c:v>-366.95049999999998</c:v>
                </c:pt>
                <c:pt idx="1757">
                  <c:v>-366.94849999999997</c:v>
                </c:pt>
                <c:pt idx="1758">
                  <c:v>-366.94649999999996</c:v>
                </c:pt>
                <c:pt idx="1759">
                  <c:v>-366.94450000000001</c:v>
                </c:pt>
                <c:pt idx="1760">
                  <c:v>-366.9425</c:v>
                </c:pt>
                <c:pt idx="1761">
                  <c:v>-366.94049999999999</c:v>
                </c:pt>
                <c:pt idx="1762">
                  <c:v>-366.93849999999998</c:v>
                </c:pt>
                <c:pt idx="1763">
                  <c:v>-366.93649999999997</c:v>
                </c:pt>
                <c:pt idx="1764">
                  <c:v>-366.93449999999996</c:v>
                </c:pt>
                <c:pt idx="1765">
                  <c:v>-366.9325</c:v>
                </c:pt>
                <c:pt idx="1766">
                  <c:v>-366.93049999999999</c:v>
                </c:pt>
                <c:pt idx="1767">
                  <c:v>-366.92849999999999</c:v>
                </c:pt>
                <c:pt idx="1768">
                  <c:v>-366.92649999999998</c:v>
                </c:pt>
                <c:pt idx="1769">
                  <c:v>-366.92449999999997</c:v>
                </c:pt>
                <c:pt idx="1770">
                  <c:v>-366.92249999999996</c:v>
                </c:pt>
                <c:pt idx="1771">
                  <c:v>-366.9205</c:v>
                </c:pt>
                <c:pt idx="1772">
                  <c:v>-366.91849999999999</c:v>
                </c:pt>
                <c:pt idx="1773">
                  <c:v>-366.91649999999998</c:v>
                </c:pt>
                <c:pt idx="1774">
                  <c:v>-366.91449999999998</c:v>
                </c:pt>
                <c:pt idx="1775">
                  <c:v>-366.91249999999997</c:v>
                </c:pt>
                <c:pt idx="1776">
                  <c:v>-366.91049999999996</c:v>
                </c:pt>
                <c:pt idx="1777">
                  <c:v>-366.9085</c:v>
                </c:pt>
                <c:pt idx="1778">
                  <c:v>-366.90649999999999</c:v>
                </c:pt>
                <c:pt idx="1779">
                  <c:v>-366.90449999999998</c:v>
                </c:pt>
                <c:pt idx="1780">
                  <c:v>-366.90249999999997</c:v>
                </c:pt>
                <c:pt idx="1781">
                  <c:v>-366.90049999999997</c:v>
                </c:pt>
                <c:pt idx="1782">
                  <c:v>-366.89849999999996</c:v>
                </c:pt>
                <c:pt idx="1783">
                  <c:v>-366.8965</c:v>
                </c:pt>
                <c:pt idx="1784">
                  <c:v>-366.89449999999999</c:v>
                </c:pt>
                <c:pt idx="1785">
                  <c:v>-366.89249999999998</c:v>
                </c:pt>
                <c:pt idx="1786">
                  <c:v>-366.89049999999997</c:v>
                </c:pt>
                <c:pt idx="1787">
                  <c:v>-366.88849999999996</c:v>
                </c:pt>
                <c:pt idx="1788">
                  <c:v>-366.88649999999996</c:v>
                </c:pt>
                <c:pt idx="1789">
                  <c:v>-366.8845</c:v>
                </c:pt>
                <c:pt idx="1790">
                  <c:v>-366.88249999999999</c:v>
                </c:pt>
                <c:pt idx="1791">
                  <c:v>-366.88049999999998</c:v>
                </c:pt>
                <c:pt idx="1792">
                  <c:v>-366.87849999999997</c:v>
                </c:pt>
                <c:pt idx="1793">
                  <c:v>-366.87649999999996</c:v>
                </c:pt>
                <c:pt idx="1794">
                  <c:v>-366.87449999999995</c:v>
                </c:pt>
                <c:pt idx="1795">
                  <c:v>-366.8725</c:v>
                </c:pt>
                <c:pt idx="1796">
                  <c:v>-366.87049999999999</c:v>
                </c:pt>
                <c:pt idx="1797">
                  <c:v>-366.86849999999998</c:v>
                </c:pt>
                <c:pt idx="1798">
                  <c:v>-366.86649999999997</c:v>
                </c:pt>
                <c:pt idx="1799">
                  <c:v>-366.86449999999996</c:v>
                </c:pt>
                <c:pt idx="1800">
                  <c:v>-366.86249999999995</c:v>
                </c:pt>
                <c:pt idx="1801">
                  <c:v>-366.8605</c:v>
                </c:pt>
                <c:pt idx="1802">
                  <c:v>-366.85849999999999</c:v>
                </c:pt>
                <c:pt idx="1803">
                  <c:v>-366.85649999999998</c:v>
                </c:pt>
                <c:pt idx="1804">
                  <c:v>-366.85449999999997</c:v>
                </c:pt>
                <c:pt idx="1805">
                  <c:v>-366.85249999999996</c:v>
                </c:pt>
                <c:pt idx="1806">
                  <c:v>-366.85049999999995</c:v>
                </c:pt>
                <c:pt idx="1807">
                  <c:v>-366.8485</c:v>
                </c:pt>
                <c:pt idx="1808">
                  <c:v>-366.84649999999999</c:v>
                </c:pt>
                <c:pt idx="1809">
                  <c:v>-366.84449999999998</c:v>
                </c:pt>
                <c:pt idx="1810">
                  <c:v>-366.84249999999997</c:v>
                </c:pt>
                <c:pt idx="1811">
                  <c:v>-366.84049999999996</c:v>
                </c:pt>
                <c:pt idx="1812">
                  <c:v>-366.83849999999995</c:v>
                </c:pt>
                <c:pt idx="1813">
                  <c:v>-366.8365</c:v>
                </c:pt>
                <c:pt idx="1814">
                  <c:v>-366.83449999999999</c:v>
                </c:pt>
                <c:pt idx="1815">
                  <c:v>-366.83249999999998</c:v>
                </c:pt>
                <c:pt idx="1816">
                  <c:v>-366.83049999999997</c:v>
                </c:pt>
                <c:pt idx="1817">
                  <c:v>-366.82849999999996</c:v>
                </c:pt>
                <c:pt idx="1818">
                  <c:v>-366.82649999999995</c:v>
                </c:pt>
                <c:pt idx="1819">
                  <c:v>-366.8245</c:v>
                </c:pt>
                <c:pt idx="1820">
                  <c:v>-366.82249999999999</c:v>
                </c:pt>
                <c:pt idx="1821">
                  <c:v>-366.82049999999998</c:v>
                </c:pt>
                <c:pt idx="1822">
                  <c:v>-366.81849999999997</c:v>
                </c:pt>
                <c:pt idx="1823">
                  <c:v>-366.81649999999996</c:v>
                </c:pt>
                <c:pt idx="1824">
                  <c:v>-366.81449999999995</c:v>
                </c:pt>
                <c:pt idx="1825">
                  <c:v>-366.8125</c:v>
                </c:pt>
                <c:pt idx="1826">
                  <c:v>-366.81049999999999</c:v>
                </c:pt>
                <c:pt idx="1827">
                  <c:v>-366.80849999999998</c:v>
                </c:pt>
                <c:pt idx="1828">
                  <c:v>-366.80649999999997</c:v>
                </c:pt>
                <c:pt idx="1829">
                  <c:v>-366.80449999999996</c:v>
                </c:pt>
                <c:pt idx="1830">
                  <c:v>-366.80249999999995</c:v>
                </c:pt>
                <c:pt idx="1831">
                  <c:v>-366.8005</c:v>
                </c:pt>
                <c:pt idx="1832">
                  <c:v>-366.79849999999999</c:v>
                </c:pt>
                <c:pt idx="1833">
                  <c:v>-366.79649999999998</c:v>
                </c:pt>
                <c:pt idx="1834">
                  <c:v>-366.79449999999997</c:v>
                </c:pt>
                <c:pt idx="1835">
                  <c:v>-366.79249999999996</c:v>
                </c:pt>
                <c:pt idx="1836">
                  <c:v>-366.79049999999995</c:v>
                </c:pt>
                <c:pt idx="1837">
                  <c:v>-366.7885</c:v>
                </c:pt>
                <c:pt idx="1838">
                  <c:v>-366.78649999999999</c:v>
                </c:pt>
                <c:pt idx="1839">
                  <c:v>-366.78449999999998</c:v>
                </c:pt>
                <c:pt idx="1840">
                  <c:v>-366.78249999999997</c:v>
                </c:pt>
                <c:pt idx="1841">
                  <c:v>-366.78049999999996</c:v>
                </c:pt>
                <c:pt idx="1842">
                  <c:v>-366.77849999999995</c:v>
                </c:pt>
                <c:pt idx="1843">
                  <c:v>-366.7765</c:v>
                </c:pt>
                <c:pt idx="1844">
                  <c:v>-366.77449999999999</c:v>
                </c:pt>
                <c:pt idx="1845">
                  <c:v>-366.77249999999998</c:v>
                </c:pt>
                <c:pt idx="1846">
                  <c:v>-366.77049999999997</c:v>
                </c:pt>
                <c:pt idx="1847">
                  <c:v>-366.76849999999996</c:v>
                </c:pt>
                <c:pt idx="1848">
                  <c:v>-366.76649999999995</c:v>
                </c:pt>
                <c:pt idx="1849">
                  <c:v>-366.7645</c:v>
                </c:pt>
                <c:pt idx="1850">
                  <c:v>-366.76249999999999</c:v>
                </c:pt>
                <c:pt idx="1851">
                  <c:v>-366.76049999999998</c:v>
                </c:pt>
                <c:pt idx="1852">
                  <c:v>-366.75849999999997</c:v>
                </c:pt>
                <c:pt idx="1853">
                  <c:v>-366.75649999999996</c:v>
                </c:pt>
                <c:pt idx="1854">
                  <c:v>-366.75449999999995</c:v>
                </c:pt>
                <c:pt idx="1855">
                  <c:v>-366.7525</c:v>
                </c:pt>
                <c:pt idx="1856">
                  <c:v>-366.75049999999999</c:v>
                </c:pt>
                <c:pt idx="1857">
                  <c:v>-366.74849999999998</c:v>
                </c:pt>
                <c:pt idx="1858">
                  <c:v>-366.74649999999997</c:v>
                </c:pt>
                <c:pt idx="1859">
                  <c:v>-366.74449999999996</c:v>
                </c:pt>
                <c:pt idx="1860">
                  <c:v>-366.74249999999995</c:v>
                </c:pt>
                <c:pt idx="1861">
                  <c:v>-366.7405</c:v>
                </c:pt>
                <c:pt idx="1862">
                  <c:v>-366.73849999999999</c:v>
                </c:pt>
                <c:pt idx="1863">
                  <c:v>-366.73649999999998</c:v>
                </c:pt>
                <c:pt idx="1864">
                  <c:v>-366.73449999999997</c:v>
                </c:pt>
                <c:pt idx="1865">
                  <c:v>-366.73249999999996</c:v>
                </c:pt>
                <c:pt idx="1866">
                  <c:v>-366.73049999999995</c:v>
                </c:pt>
                <c:pt idx="1867">
                  <c:v>-366.7285</c:v>
                </c:pt>
                <c:pt idx="1868">
                  <c:v>-366.72649999999999</c:v>
                </c:pt>
                <c:pt idx="1869">
                  <c:v>-366.72449999999998</c:v>
                </c:pt>
                <c:pt idx="1870">
                  <c:v>-366.72249999999997</c:v>
                </c:pt>
                <c:pt idx="1871">
                  <c:v>-366.72049999999996</c:v>
                </c:pt>
                <c:pt idx="1872">
                  <c:v>-366.71849999999995</c:v>
                </c:pt>
                <c:pt idx="1873">
                  <c:v>-366.7165</c:v>
                </c:pt>
                <c:pt idx="1874">
                  <c:v>-366.71449999999999</c:v>
                </c:pt>
                <c:pt idx="1875">
                  <c:v>-366.71249999999998</c:v>
                </c:pt>
                <c:pt idx="1876">
                  <c:v>-366.71049999999997</c:v>
                </c:pt>
                <c:pt idx="1877">
                  <c:v>-366.70849999999996</c:v>
                </c:pt>
                <c:pt idx="1878">
                  <c:v>-366.70650000000001</c:v>
                </c:pt>
                <c:pt idx="1879">
                  <c:v>-366.7045</c:v>
                </c:pt>
                <c:pt idx="1880">
                  <c:v>-366.70249999999999</c:v>
                </c:pt>
                <c:pt idx="1881">
                  <c:v>-366.70049999999998</c:v>
                </c:pt>
                <c:pt idx="1882">
                  <c:v>-366.69849999999997</c:v>
                </c:pt>
                <c:pt idx="1883">
                  <c:v>-366.69649999999996</c:v>
                </c:pt>
                <c:pt idx="1884">
                  <c:v>-366.69450000000001</c:v>
                </c:pt>
                <c:pt idx="1885">
                  <c:v>-366.6925</c:v>
                </c:pt>
                <c:pt idx="1886">
                  <c:v>-366.69049999999999</c:v>
                </c:pt>
                <c:pt idx="1887">
                  <c:v>-366.68849999999998</c:v>
                </c:pt>
                <c:pt idx="1888">
                  <c:v>-366.68649999999997</c:v>
                </c:pt>
                <c:pt idx="1889">
                  <c:v>-366.68449999999996</c:v>
                </c:pt>
                <c:pt idx="1890">
                  <c:v>-366.6825</c:v>
                </c:pt>
                <c:pt idx="1891">
                  <c:v>-366.68049999999999</c:v>
                </c:pt>
                <c:pt idx="1892">
                  <c:v>-366.67849999999999</c:v>
                </c:pt>
                <c:pt idx="1893">
                  <c:v>-366.67649999999998</c:v>
                </c:pt>
                <c:pt idx="1894">
                  <c:v>-366.67449999999997</c:v>
                </c:pt>
                <c:pt idx="1895">
                  <c:v>-366.67249999999996</c:v>
                </c:pt>
                <c:pt idx="1896">
                  <c:v>-366.6705</c:v>
                </c:pt>
                <c:pt idx="1897">
                  <c:v>-366.66849999999999</c:v>
                </c:pt>
                <c:pt idx="1898">
                  <c:v>-366.66649999999998</c:v>
                </c:pt>
                <c:pt idx="1899">
                  <c:v>-366.66449999999998</c:v>
                </c:pt>
                <c:pt idx="1900">
                  <c:v>-366.66249999999997</c:v>
                </c:pt>
                <c:pt idx="1901">
                  <c:v>-366.66049999999996</c:v>
                </c:pt>
                <c:pt idx="1902">
                  <c:v>-366.6585</c:v>
                </c:pt>
                <c:pt idx="1903">
                  <c:v>-366.65649999999999</c:v>
                </c:pt>
                <c:pt idx="1904">
                  <c:v>-366.65449999999998</c:v>
                </c:pt>
                <c:pt idx="1905">
                  <c:v>-366.65249999999997</c:v>
                </c:pt>
                <c:pt idx="1906">
                  <c:v>-366.65049999999997</c:v>
                </c:pt>
                <c:pt idx="1907">
                  <c:v>-366.64849999999996</c:v>
                </c:pt>
                <c:pt idx="1908">
                  <c:v>-366.6465</c:v>
                </c:pt>
                <c:pt idx="1909">
                  <c:v>-366.64449999999999</c:v>
                </c:pt>
                <c:pt idx="1910">
                  <c:v>-366.64249999999998</c:v>
                </c:pt>
                <c:pt idx="1911">
                  <c:v>-366.64049999999997</c:v>
                </c:pt>
                <c:pt idx="1912">
                  <c:v>-366.63849999999996</c:v>
                </c:pt>
                <c:pt idx="1913">
                  <c:v>-366.63649999999996</c:v>
                </c:pt>
                <c:pt idx="1914">
                  <c:v>-366.6345</c:v>
                </c:pt>
                <c:pt idx="1915">
                  <c:v>-366.63249999999999</c:v>
                </c:pt>
                <c:pt idx="1916">
                  <c:v>-366.63049999999998</c:v>
                </c:pt>
                <c:pt idx="1917">
                  <c:v>-366.62849999999997</c:v>
                </c:pt>
                <c:pt idx="1918">
                  <c:v>-366.62649999999996</c:v>
                </c:pt>
                <c:pt idx="1919">
                  <c:v>-366.62449999999995</c:v>
                </c:pt>
                <c:pt idx="1920">
                  <c:v>-366.6225</c:v>
                </c:pt>
                <c:pt idx="1921">
                  <c:v>-366.62049999999999</c:v>
                </c:pt>
                <c:pt idx="1922">
                  <c:v>-366.61849999999998</c:v>
                </c:pt>
                <c:pt idx="1923">
                  <c:v>-366.61649999999997</c:v>
                </c:pt>
                <c:pt idx="1924">
                  <c:v>-366.61449999999996</c:v>
                </c:pt>
                <c:pt idx="1925">
                  <c:v>-366.61249999999995</c:v>
                </c:pt>
                <c:pt idx="1926">
                  <c:v>-366.6105</c:v>
                </c:pt>
                <c:pt idx="1927">
                  <c:v>-366.60849999999999</c:v>
                </c:pt>
                <c:pt idx="1928">
                  <c:v>-366.60649999999998</c:v>
                </c:pt>
                <c:pt idx="1929">
                  <c:v>-366.60449999999997</c:v>
                </c:pt>
                <c:pt idx="1930">
                  <c:v>-366.60249999999996</c:v>
                </c:pt>
                <c:pt idx="1931">
                  <c:v>-366.60049999999995</c:v>
                </c:pt>
                <c:pt idx="1932">
                  <c:v>-366.5985</c:v>
                </c:pt>
                <c:pt idx="1933">
                  <c:v>-366.59649999999999</c:v>
                </c:pt>
                <c:pt idx="1934">
                  <c:v>-366.59449999999998</c:v>
                </c:pt>
                <c:pt idx="1935">
                  <c:v>-366.59249999999997</c:v>
                </c:pt>
                <c:pt idx="1936">
                  <c:v>-366.59049999999996</c:v>
                </c:pt>
                <c:pt idx="1937">
                  <c:v>-366.58849999999995</c:v>
                </c:pt>
                <c:pt idx="1938">
                  <c:v>-366.5865</c:v>
                </c:pt>
                <c:pt idx="1939">
                  <c:v>-366.58449999999999</c:v>
                </c:pt>
                <c:pt idx="1940">
                  <c:v>-366.58249999999998</c:v>
                </c:pt>
                <c:pt idx="1941">
                  <c:v>-366.58049999999997</c:v>
                </c:pt>
                <c:pt idx="1942">
                  <c:v>-366.57849999999996</c:v>
                </c:pt>
                <c:pt idx="1943">
                  <c:v>-366.57649999999995</c:v>
                </c:pt>
                <c:pt idx="1944">
                  <c:v>-366.5745</c:v>
                </c:pt>
                <c:pt idx="1945">
                  <c:v>-366.57249999999999</c:v>
                </c:pt>
                <c:pt idx="1946">
                  <c:v>-366.57049999999998</c:v>
                </c:pt>
                <c:pt idx="1947">
                  <c:v>-366.56849999999997</c:v>
                </c:pt>
                <c:pt idx="1948">
                  <c:v>-366.56649999999996</c:v>
                </c:pt>
                <c:pt idx="1949">
                  <c:v>-366.56449999999995</c:v>
                </c:pt>
                <c:pt idx="1950">
                  <c:v>-366.5625</c:v>
                </c:pt>
                <c:pt idx="1951">
                  <c:v>-366.56049999999999</c:v>
                </c:pt>
                <c:pt idx="1952">
                  <c:v>-366.55849999999998</c:v>
                </c:pt>
                <c:pt idx="1953">
                  <c:v>-366.55649999999997</c:v>
                </c:pt>
                <c:pt idx="1954">
                  <c:v>-366.55449999999996</c:v>
                </c:pt>
                <c:pt idx="1955">
                  <c:v>-366.55249999999995</c:v>
                </c:pt>
                <c:pt idx="1956">
                  <c:v>-366.5505</c:v>
                </c:pt>
                <c:pt idx="1957">
                  <c:v>-366.54849999999999</c:v>
                </c:pt>
                <c:pt idx="1958">
                  <c:v>-366.54649999999998</c:v>
                </c:pt>
                <c:pt idx="1959">
                  <c:v>-366.54449999999997</c:v>
                </c:pt>
                <c:pt idx="1960">
                  <c:v>-366.54249999999996</c:v>
                </c:pt>
                <c:pt idx="1961">
                  <c:v>-366.54049999999995</c:v>
                </c:pt>
                <c:pt idx="1962">
                  <c:v>-366.5385</c:v>
                </c:pt>
                <c:pt idx="1963">
                  <c:v>-366.53649999999999</c:v>
                </c:pt>
                <c:pt idx="1964">
                  <c:v>-366.53449999999998</c:v>
                </c:pt>
                <c:pt idx="1965">
                  <c:v>-366.53249999999997</c:v>
                </c:pt>
                <c:pt idx="1966">
                  <c:v>-366.53049999999996</c:v>
                </c:pt>
                <c:pt idx="1967">
                  <c:v>-366.52849999999995</c:v>
                </c:pt>
                <c:pt idx="1968">
                  <c:v>-366.5265</c:v>
                </c:pt>
                <c:pt idx="1969">
                  <c:v>-366.52449999999999</c:v>
                </c:pt>
                <c:pt idx="1970">
                  <c:v>-366.52249999999998</c:v>
                </c:pt>
                <c:pt idx="1971">
                  <c:v>-366.52049999999997</c:v>
                </c:pt>
                <c:pt idx="1972">
                  <c:v>-366.51849999999996</c:v>
                </c:pt>
                <c:pt idx="1973">
                  <c:v>-366.51649999999995</c:v>
                </c:pt>
                <c:pt idx="1974">
                  <c:v>-366.5145</c:v>
                </c:pt>
                <c:pt idx="1975">
                  <c:v>-366.51249999999999</c:v>
                </c:pt>
                <c:pt idx="1976">
                  <c:v>-366.51049999999998</c:v>
                </c:pt>
                <c:pt idx="1977">
                  <c:v>-366.50849999999997</c:v>
                </c:pt>
                <c:pt idx="1978">
                  <c:v>-366.50649999999996</c:v>
                </c:pt>
                <c:pt idx="1979">
                  <c:v>-366.50449999999995</c:v>
                </c:pt>
                <c:pt idx="1980">
                  <c:v>-366.5025</c:v>
                </c:pt>
                <c:pt idx="1981">
                  <c:v>-366.50049999999999</c:v>
                </c:pt>
                <c:pt idx="1982">
                  <c:v>-366.49849999999998</c:v>
                </c:pt>
                <c:pt idx="1983">
                  <c:v>-366.49649999999997</c:v>
                </c:pt>
                <c:pt idx="1984">
                  <c:v>-366.49449999999996</c:v>
                </c:pt>
                <c:pt idx="1985">
                  <c:v>-366.49249999999995</c:v>
                </c:pt>
                <c:pt idx="1986">
                  <c:v>-366.4905</c:v>
                </c:pt>
                <c:pt idx="1987">
                  <c:v>-366.48849999999999</c:v>
                </c:pt>
                <c:pt idx="1988">
                  <c:v>-366.48649999999998</c:v>
                </c:pt>
                <c:pt idx="1989">
                  <c:v>-366.48449999999997</c:v>
                </c:pt>
                <c:pt idx="1990">
                  <c:v>-366.48249999999996</c:v>
                </c:pt>
                <c:pt idx="1991">
                  <c:v>-366.48049999999995</c:v>
                </c:pt>
                <c:pt idx="1992">
                  <c:v>-366.4785</c:v>
                </c:pt>
                <c:pt idx="1993">
                  <c:v>-366.47649999999999</c:v>
                </c:pt>
                <c:pt idx="1994">
                  <c:v>-366.47449999999998</c:v>
                </c:pt>
                <c:pt idx="1995">
                  <c:v>-366.47249999999997</c:v>
                </c:pt>
                <c:pt idx="1996">
                  <c:v>-366.47049999999996</c:v>
                </c:pt>
                <c:pt idx="1997">
                  <c:v>-366.46849999999995</c:v>
                </c:pt>
                <c:pt idx="1998">
                  <c:v>-366.4665</c:v>
                </c:pt>
                <c:pt idx="1999">
                  <c:v>-366.46449999999999</c:v>
                </c:pt>
                <c:pt idx="2000">
                  <c:v>-366.46249999999998</c:v>
                </c:pt>
                <c:pt idx="2001">
                  <c:v>-366.46049999999997</c:v>
                </c:pt>
                <c:pt idx="2002">
                  <c:v>-366.45849999999996</c:v>
                </c:pt>
                <c:pt idx="2003">
                  <c:v>-366.45650000000001</c:v>
                </c:pt>
                <c:pt idx="2004">
                  <c:v>-366.4545</c:v>
                </c:pt>
                <c:pt idx="2005">
                  <c:v>-366.45249999999999</c:v>
                </c:pt>
                <c:pt idx="2006">
                  <c:v>-366.45049999999998</c:v>
                </c:pt>
                <c:pt idx="2007">
                  <c:v>-366.44849999999997</c:v>
                </c:pt>
                <c:pt idx="2008">
                  <c:v>-366.44649999999996</c:v>
                </c:pt>
                <c:pt idx="2009">
                  <c:v>-366.44450000000001</c:v>
                </c:pt>
                <c:pt idx="2010">
                  <c:v>-366.4425</c:v>
                </c:pt>
                <c:pt idx="2011">
                  <c:v>-366.44049999999999</c:v>
                </c:pt>
                <c:pt idx="2012">
                  <c:v>-366.43849999999998</c:v>
                </c:pt>
                <c:pt idx="2013">
                  <c:v>-366.43649999999997</c:v>
                </c:pt>
                <c:pt idx="2014">
                  <c:v>-366.43449999999996</c:v>
                </c:pt>
                <c:pt idx="2015">
                  <c:v>-366.4325</c:v>
                </c:pt>
                <c:pt idx="2016">
                  <c:v>-366.43049999999999</c:v>
                </c:pt>
                <c:pt idx="2017">
                  <c:v>-366.42849999999999</c:v>
                </c:pt>
                <c:pt idx="2018">
                  <c:v>-366.42649999999998</c:v>
                </c:pt>
                <c:pt idx="2019">
                  <c:v>-366.42449999999997</c:v>
                </c:pt>
                <c:pt idx="2020">
                  <c:v>-366.42249999999996</c:v>
                </c:pt>
                <c:pt idx="2021">
                  <c:v>-366.4205</c:v>
                </c:pt>
                <c:pt idx="2022">
                  <c:v>-366.41849999999999</c:v>
                </c:pt>
                <c:pt idx="2023">
                  <c:v>-366.41649999999998</c:v>
                </c:pt>
                <c:pt idx="2024">
                  <c:v>-366.41449999999998</c:v>
                </c:pt>
                <c:pt idx="2025">
                  <c:v>-366.41249999999997</c:v>
                </c:pt>
                <c:pt idx="2026">
                  <c:v>-366.41049999999996</c:v>
                </c:pt>
                <c:pt idx="2027">
                  <c:v>-366.4085</c:v>
                </c:pt>
                <c:pt idx="2028">
                  <c:v>-366.40649999999999</c:v>
                </c:pt>
                <c:pt idx="2029">
                  <c:v>-366.40449999999998</c:v>
                </c:pt>
                <c:pt idx="2030">
                  <c:v>-366.40249999999997</c:v>
                </c:pt>
                <c:pt idx="2031">
                  <c:v>-366.40049999999997</c:v>
                </c:pt>
                <c:pt idx="2032">
                  <c:v>-366.39849999999996</c:v>
                </c:pt>
                <c:pt idx="2033">
                  <c:v>-366.3965</c:v>
                </c:pt>
                <c:pt idx="2034">
                  <c:v>-366.39449999999999</c:v>
                </c:pt>
                <c:pt idx="2035">
                  <c:v>-366.39249999999998</c:v>
                </c:pt>
                <c:pt idx="2036">
                  <c:v>-366.39049999999997</c:v>
                </c:pt>
                <c:pt idx="2037">
                  <c:v>-366.38849999999996</c:v>
                </c:pt>
                <c:pt idx="2038">
                  <c:v>-366.38649999999996</c:v>
                </c:pt>
                <c:pt idx="2039">
                  <c:v>-366.3845</c:v>
                </c:pt>
                <c:pt idx="2040">
                  <c:v>-366.38249999999999</c:v>
                </c:pt>
                <c:pt idx="2041">
                  <c:v>-366.38049999999998</c:v>
                </c:pt>
                <c:pt idx="2042">
                  <c:v>-366.37849999999997</c:v>
                </c:pt>
                <c:pt idx="2043">
                  <c:v>-366.37649999999996</c:v>
                </c:pt>
                <c:pt idx="2044">
                  <c:v>-366.37449999999995</c:v>
                </c:pt>
                <c:pt idx="2045">
                  <c:v>-366.3725</c:v>
                </c:pt>
                <c:pt idx="2046">
                  <c:v>-366.37049999999999</c:v>
                </c:pt>
                <c:pt idx="2047">
                  <c:v>-366.36849999999998</c:v>
                </c:pt>
                <c:pt idx="2048">
                  <c:v>-366.36649999999997</c:v>
                </c:pt>
                <c:pt idx="2049">
                  <c:v>-366.36449999999996</c:v>
                </c:pt>
                <c:pt idx="2050">
                  <c:v>-366.36249999999995</c:v>
                </c:pt>
                <c:pt idx="2051">
                  <c:v>-366.3605</c:v>
                </c:pt>
                <c:pt idx="2052">
                  <c:v>-366.35849999999999</c:v>
                </c:pt>
                <c:pt idx="2053">
                  <c:v>-366.35649999999998</c:v>
                </c:pt>
                <c:pt idx="2054">
                  <c:v>-366.35449999999997</c:v>
                </c:pt>
                <c:pt idx="2055">
                  <c:v>-366.35249999999996</c:v>
                </c:pt>
                <c:pt idx="2056">
                  <c:v>-366.35049999999995</c:v>
                </c:pt>
                <c:pt idx="2057">
                  <c:v>-366.3485</c:v>
                </c:pt>
                <c:pt idx="2058">
                  <c:v>-366.34649999999999</c:v>
                </c:pt>
                <c:pt idx="2059">
                  <c:v>-366.34449999999998</c:v>
                </c:pt>
                <c:pt idx="2060">
                  <c:v>-366.34249999999997</c:v>
                </c:pt>
                <c:pt idx="2061">
                  <c:v>-366.34049999999996</c:v>
                </c:pt>
                <c:pt idx="2062">
                  <c:v>-366.33849999999995</c:v>
                </c:pt>
                <c:pt idx="2063">
                  <c:v>-366.3365</c:v>
                </c:pt>
                <c:pt idx="2064">
                  <c:v>-366.33449999999999</c:v>
                </c:pt>
                <c:pt idx="2065">
                  <c:v>-366.33249999999998</c:v>
                </c:pt>
                <c:pt idx="2066">
                  <c:v>-366.33049999999997</c:v>
                </c:pt>
                <c:pt idx="2067">
                  <c:v>-366.32849999999996</c:v>
                </c:pt>
                <c:pt idx="2068">
                  <c:v>-366.32649999999995</c:v>
                </c:pt>
                <c:pt idx="2069">
                  <c:v>-366.3245</c:v>
                </c:pt>
                <c:pt idx="2070">
                  <c:v>-366.32249999999999</c:v>
                </c:pt>
                <c:pt idx="2071">
                  <c:v>-366.32049999999998</c:v>
                </c:pt>
                <c:pt idx="2072">
                  <c:v>-366.31849999999997</c:v>
                </c:pt>
                <c:pt idx="2073">
                  <c:v>-366.31649999999996</c:v>
                </c:pt>
                <c:pt idx="2074">
                  <c:v>-366.31449999999995</c:v>
                </c:pt>
                <c:pt idx="2075">
                  <c:v>-366.3125</c:v>
                </c:pt>
                <c:pt idx="2076">
                  <c:v>-366.31049999999999</c:v>
                </c:pt>
                <c:pt idx="2077">
                  <c:v>-366.30849999999998</c:v>
                </c:pt>
                <c:pt idx="2078">
                  <c:v>-366.30649999999997</c:v>
                </c:pt>
                <c:pt idx="2079">
                  <c:v>-366.30449999999996</c:v>
                </c:pt>
                <c:pt idx="2080">
                  <c:v>-366.30249999999995</c:v>
                </c:pt>
                <c:pt idx="2081">
                  <c:v>-366.3005</c:v>
                </c:pt>
                <c:pt idx="2082">
                  <c:v>-366.29849999999999</c:v>
                </c:pt>
                <c:pt idx="2083">
                  <c:v>-366.29649999999998</c:v>
                </c:pt>
                <c:pt idx="2084">
                  <c:v>-366.29449999999997</c:v>
                </c:pt>
                <c:pt idx="2085">
                  <c:v>-366.29249999999996</c:v>
                </c:pt>
                <c:pt idx="2086">
                  <c:v>-366.29049999999995</c:v>
                </c:pt>
                <c:pt idx="2087">
                  <c:v>-366.2885</c:v>
                </c:pt>
                <c:pt idx="2088">
                  <c:v>-366.28649999999999</c:v>
                </c:pt>
                <c:pt idx="2089">
                  <c:v>-366.28449999999998</c:v>
                </c:pt>
                <c:pt idx="2090">
                  <c:v>-366.28249999999997</c:v>
                </c:pt>
                <c:pt idx="2091">
                  <c:v>-366.28049999999996</c:v>
                </c:pt>
                <c:pt idx="2092">
                  <c:v>-366.27849999999995</c:v>
                </c:pt>
                <c:pt idx="2093">
                  <c:v>-366.2765</c:v>
                </c:pt>
                <c:pt idx="2094">
                  <c:v>-366.27449999999999</c:v>
                </c:pt>
                <c:pt idx="2095">
                  <c:v>-366.27249999999998</c:v>
                </c:pt>
                <c:pt idx="2096">
                  <c:v>-366.27049999999997</c:v>
                </c:pt>
                <c:pt idx="2097">
                  <c:v>-366.26849999999996</c:v>
                </c:pt>
                <c:pt idx="2098">
                  <c:v>-366.26649999999995</c:v>
                </c:pt>
                <c:pt idx="2099">
                  <c:v>-366.2645</c:v>
                </c:pt>
                <c:pt idx="2100">
                  <c:v>-366.26249999999999</c:v>
                </c:pt>
                <c:pt idx="2101">
                  <c:v>-366.26049999999998</c:v>
                </c:pt>
                <c:pt idx="2102">
                  <c:v>-366.25849999999997</c:v>
                </c:pt>
                <c:pt idx="2103">
                  <c:v>-366.25649999999996</c:v>
                </c:pt>
                <c:pt idx="2104">
                  <c:v>-366.25449999999995</c:v>
                </c:pt>
                <c:pt idx="2105">
                  <c:v>-366.2525</c:v>
                </c:pt>
                <c:pt idx="2106">
                  <c:v>-366.25049999999999</c:v>
                </c:pt>
                <c:pt idx="2107">
                  <c:v>-366.24849999999998</c:v>
                </c:pt>
                <c:pt idx="2108">
                  <c:v>-366.24649999999997</c:v>
                </c:pt>
                <c:pt idx="2109">
                  <c:v>-366.24449999999996</c:v>
                </c:pt>
                <c:pt idx="2110">
                  <c:v>-366.24249999999995</c:v>
                </c:pt>
                <c:pt idx="2111">
                  <c:v>-366.2405</c:v>
                </c:pt>
                <c:pt idx="2112">
                  <c:v>-366.23849999999999</c:v>
                </c:pt>
                <c:pt idx="2113">
                  <c:v>-366.23649999999998</c:v>
                </c:pt>
                <c:pt idx="2114">
                  <c:v>-366.23449999999997</c:v>
                </c:pt>
                <c:pt idx="2115">
                  <c:v>-366.23249999999996</c:v>
                </c:pt>
                <c:pt idx="2116">
                  <c:v>-366.23049999999995</c:v>
                </c:pt>
                <c:pt idx="2117">
                  <c:v>-366.2285</c:v>
                </c:pt>
                <c:pt idx="2118">
                  <c:v>-366.22649999999999</c:v>
                </c:pt>
                <c:pt idx="2119">
                  <c:v>-366.22449999999998</c:v>
                </c:pt>
                <c:pt idx="2120">
                  <c:v>-366.22249999999997</c:v>
                </c:pt>
                <c:pt idx="2121">
                  <c:v>-366.22049999999996</c:v>
                </c:pt>
                <c:pt idx="2122">
                  <c:v>-366.21849999999995</c:v>
                </c:pt>
                <c:pt idx="2123">
                  <c:v>-366.2165</c:v>
                </c:pt>
                <c:pt idx="2124">
                  <c:v>-366.21449999999999</c:v>
                </c:pt>
                <c:pt idx="2125">
                  <c:v>-366.21249999999998</c:v>
                </c:pt>
                <c:pt idx="2126">
                  <c:v>-366.21049999999997</c:v>
                </c:pt>
                <c:pt idx="2127">
                  <c:v>-366.20849999999996</c:v>
                </c:pt>
                <c:pt idx="2128">
                  <c:v>-366.20650000000001</c:v>
                </c:pt>
                <c:pt idx="2129">
                  <c:v>-366.2045</c:v>
                </c:pt>
                <c:pt idx="2130">
                  <c:v>-366.20249999999999</c:v>
                </c:pt>
                <c:pt idx="2131">
                  <c:v>-366.20049999999998</c:v>
                </c:pt>
                <c:pt idx="2132">
                  <c:v>-366.19849999999997</c:v>
                </c:pt>
                <c:pt idx="2133">
                  <c:v>-366.19649999999996</c:v>
                </c:pt>
                <c:pt idx="2134">
                  <c:v>-366.19450000000001</c:v>
                </c:pt>
                <c:pt idx="2135">
                  <c:v>-366.1925</c:v>
                </c:pt>
                <c:pt idx="2136">
                  <c:v>-366.19049999999999</c:v>
                </c:pt>
                <c:pt idx="2137">
                  <c:v>-366.18849999999998</c:v>
                </c:pt>
                <c:pt idx="2138">
                  <c:v>-366.18649999999997</c:v>
                </c:pt>
                <c:pt idx="2139">
                  <c:v>-366.18449999999996</c:v>
                </c:pt>
                <c:pt idx="2140">
                  <c:v>-366.1825</c:v>
                </c:pt>
                <c:pt idx="2141">
                  <c:v>-366.18049999999999</c:v>
                </c:pt>
                <c:pt idx="2142">
                  <c:v>-366.17849999999999</c:v>
                </c:pt>
                <c:pt idx="2143">
                  <c:v>-366.17649999999998</c:v>
                </c:pt>
                <c:pt idx="2144">
                  <c:v>-366.17449999999997</c:v>
                </c:pt>
                <c:pt idx="2145">
                  <c:v>-366.17249999999996</c:v>
                </c:pt>
                <c:pt idx="2146">
                  <c:v>-366.1705</c:v>
                </c:pt>
                <c:pt idx="2147">
                  <c:v>-366.16849999999999</c:v>
                </c:pt>
                <c:pt idx="2148">
                  <c:v>-366.16649999999998</c:v>
                </c:pt>
                <c:pt idx="2149">
                  <c:v>-366.16449999999998</c:v>
                </c:pt>
                <c:pt idx="2150">
                  <c:v>-366.16249999999997</c:v>
                </c:pt>
                <c:pt idx="2151">
                  <c:v>-366.16049999999996</c:v>
                </c:pt>
                <c:pt idx="2152">
                  <c:v>-366.1585</c:v>
                </c:pt>
                <c:pt idx="2153">
                  <c:v>-366.15649999999999</c:v>
                </c:pt>
                <c:pt idx="2154">
                  <c:v>-366.15449999999998</c:v>
                </c:pt>
                <c:pt idx="2155">
                  <c:v>-366.15249999999997</c:v>
                </c:pt>
                <c:pt idx="2156">
                  <c:v>-366.15049999999997</c:v>
                </c:pt>
                <c:pt idx="2157">
                  <c:v>-366.14849999999996</c:v>
                </c:pt>
                <c:pt idx="2158">
                  <c:v>-366.1465</c:v>
                </c:pt>
                <c:pt idx="2159">
                  <c:v>-366.14449999999999</c:v>
                </c:pt>
                <c:pt idx="2160">
                  <c:v>-366.14249999999998</c:v>
                </c:pt>
                <c:pt idx="2161">
                  <c:v>-366.14049999999997</c:v>
                </c:pt>
                <c:pt idx="2162">
                  <c:v>-366.13849999999996</c:v>
                </c:pt>
                <c:pt idx="2163">
                  <c:v>-366.13649999999996</c:v>
                </c:pt>
                <c:pt idx="2164">
                  <c:v>-366.1345</c:v>
                </c:pt>
                <c:pt idx="2165">
                  <c:v>-366.13249999999999</c:v>
                </c:pt>
                <c:pt idx="2166">
                  <c:v>-366.13049999999998</c:v>
                </c:pt>
                <c:pt idx="2167">
                  <c:v>-366.12849999999997</c:v>
                </c:pt>
                <c:pt idx="2168">
                  <c:v>-366.12649999999996</c:v>
                </c:pt>
                <c:pt idx="2169">
                  <c:v>-366.12449999999995</c:v>
                </c:pt>
                <c:pt idx="2170">
                  <c:v>-366.1225</c:v>
                </c:pt>
                <c:pt idx="2171">
                  <c:v>-366.12049999999999</c:v>
                </c:pt>
                <c:pt idx="2172">
                  <c:v>-366.11849999999998</c:v>
                </c:pt>
                <c:pt idx="2173">
                  <c:v>-366.11649999999997</c:v>
                </c:pt>
                <c:pt idx="2174">
                  <c:v>-366.11449999999996</c:v>
                </c:pt>
                <c:pt idx="2175">
                  <c:v>-366.11249999999995</c:v>
                </c:pt>
                <c:pt idx="2176">
                  <c:v>-366.1105</c:v>
                </c:pt>
                <c:pt idx="2177">
                  <c:v>-366.10849999999999</c:v>
                </c:pt>
                <c:pt idx="2178">
                  <c:v>-366.10649999999998</c:v>
                </c:pt>
                <c:pt idx="2179">
                  <c:v>-366.10449999999997</c:v>
                </c:pt>
                <c:pt idx="2180">
                  <c:v>-366.10249999999996</c:v>
                </c:pt>
                <c:pt idx="2181">
                  <c:v>-366.10049999999995</c:v>
                </c:pt>
                <c:pt idx="2182">
                  <c:v>-366.0985</c:v>
                </c:pt>
                <c:pt idx="2183">
                  <c:v>-366.09649999999999</c:v>
                </c:pt>
                <c:pt idx="2184">
                  <c:v>-366.09449999999998</c:v>
                </c:pt>
                <c:pt idx="2185">
                  <c:v>-366.09249999999997</c:v>
                </c:pt>
                <c:pt idx="2186">
                  <c:v>-366.09049999999996</c:v>
                </c:pt>
                <c:pt idx="2187">
                  <c:v>-366.08849999999995</c:v>
                </c:pt>
                <c:pt idx="2188">
                  <c:v>-366.0865</c:v>
                </c:pt>
                <c:pt idx="2189">
                  <c:v>-366.08449999999999</c:v>
                </c:pt>
                <c:pt idx="2190">
                  <c:v>-366.08249999999998</c:v>
                </c:pt>
                <c:pt idx="2191">
                  <c:v>-366.08049999999997</c:v>
                </c:pt>
                <c:pt idx="2192">
                  <c:v>-366.07849999999996</c:v>
                </c:pt>
                <c:pt idx="2193">
                  <c:v>-366.07649999999995</c:v>
                </c:pt>
                <c:pt idx="2194">
                  <c:v>-366.0745</c:v>
                </c:pt>
                <c:pt idx="2195">
                  <c:v>-366.07249999999999</c:v>
                </c:pt>
                <c:pt idx="2196">
                  <c:v>-366.07049999999998</c:v>
                </c:pt>
                <c:pt idx="2197">
                  <c:v>-366.06849999999997</c:v>
                </c:pt>
                <c:pt idx="2198">
                  <c:v>-366.06649999999996</c:v>
                </c:pt>
                <c:pt idx="2199">
                  <c:v>-366.06449999999995</c:v>
                </c:pt>
                <c:pt idx="2200">
                  <c:v>-366.0625</c:v>
                </c:pt>
                <c:pt idx="2201">
                  <c:v>-366.06049999999999</c:v>
                </c:pt>
                <c:pt idx="2202">
                  <c:v>-366.05849999999998</c:v>
                </c:pt>
                <c:pt idx="2203">
                  <c:v>-366.05649999999997</c:v>
                </c:pt>
                <c:pt idx="2204">
                  <c:v>-366.05449999999996</c:v>
                </c:pt>
                <c:pt idx="2205">
                  <c:v>-366.05249999999995</c:v>
                </c:pt>
                <c:pt idx="2206">
                  <c:v>-366.0505</c:v>
                </c:pt>
                <c:pt idx="2207">
                  <c:v>-366.04849999999999</c:v>
                </c:pt>
                <c:pt idx="2208">
                  <c:v>-366.04649999999998</c:v>
                </c:pt>
                <c:pt idx="2209">
                  <c:v>-366.04449999999997</c:v>
                </c:pt>
                <c:pt idx="2210">
                  <c:v>-366.04249999999996</c:v>
                </c:pt>
                <c:pt idx="2211">
                  <c:v>-366.04049999999995</c:v>
                </c:pt>
                <c:pt idx="2212">
                  <c:v>-366.0385</c:v>
                </c:pt>
                <c:pt idx="2213">
                  <c:v>-366.03649999999999</c:v>
                </c:pt>
                <c:pt idx="2214">
                  <c:v>-366.03449999999998</c:v>
                </c:pt>
                <c:pt idx="2215">
                  <c:v>-366.03249999999997</c:v>
                </c:pt>
                <c:pt idx="2216">
                  <c:v>-366.03049999999996</c:v>
                </c:pt>
                <c:pt idx="2217">
                  <c:v>-366.02849999999995</c:v>
                </c:pt>
                <c:pt idx="2218">
                  <c:v>-366.0265</c:v>
                </c:pt>
                <c:pt idx="2219">
                  <c:v>-366.02449999999999</c:v>
                </c:pt>
                <c:pt idx="2220">
                  <c:v>-366.02249999999998</c:v>
                </c:pt>
                <c:pt idx="2221">
                  <c:v>-366.02049999999997</c:v>
                </c:pt>
                <c:pt idx="2222">
                  <c:v>-366.01849999999996</c:v>
                </c:pt>
                <c:pt idx="2223">
                  <c:v>-366.01649999999995</c:v>
                </c:pt>
                <c:pt idx="2224">
                  <c:v>-366.0145</c:v>
                </c:pt>
                <c:pt idx="2225">
                  <c:v>-366.01249999999999</c:v>
                </c:pt>
                <c:pt idx="2226">
                  <c:v>-366.01049999999998</c:v>
                </c:pt>
                <c:pt idx="2227">
                  <c:v>-366.00849999999997</c:v>
                </c:pt>
                <c:pt idx="2228">
                  <c:v>-366.00649999999996</c:v>
                </c:pt>
                <c:pt idx="2229">
                  <c:v>-366.00449999999995</c:v>
                </c:pt>
                <c:pt idx="2230">
                  <c:v>-366.0025</c:v>
                </c:pt>
                <c:pt idx="2231">
                  <c:v>-366.00049999999999</c:v>
                </c:pt>
                <c:pt idx="2232">
                  <c:v>-365.99849999999998</c:v>
                </c:pt>
                <c:pt idx="2233">
                  <c:v>-365.99649999999997</c:v>
                </c:pt>
                <c:pt idx="2234">
                  <c:v>-365.99449999999996</c:v>
                </c:pt>
                <c:pt idx="2235">
                  <c:v>-365.99249999999995</c:v>
                </c:pt>
                <c:pt idx="2236">
                  <c:v>-365.9905</c:v>
                </c:pt>
                <c:pt idx="2237">
                  <c:v>-365.98849999999999</c:v>
                </c:pt>
                <c:pt idx="2238">
                  <c:v>-365.98649999999998</c:v>
                </c:pt>
                <c:pt idx="2239">
                  <c:v>-365.98449999999997</c:v>
                </c:pt>
                <c:pt idx="2240">
                  <c:v>-365.98249999999996</c:v>
                </c:pt>
                <c:pt idx="2241">
                  <c:v>-365.98049999999995</c:v>
                </c:pt>
                <c:pt idx="2242">
                  <c:v>-365.9785</c:v>
                </c:pt>
                <c:pt idx="2243">
                  <c:v>-365.97649999999999</c:v>
                </c:pt>
                <c:pt idx="2244">
                  <c:v>-365.97449999999998</c:v>
                </c:pt>
                <c:pt idx="2245">
                  <c:v>-365.97249999999997</c:v>
                </c:pt>
                <c:pt idx="2246">
                  <c:v>-365.97049999999996</c:v>
                </c:pt>
                <c:pt idx="2247">
                  <c:v>-365.96849999999995</c:v>
                </c:pt>
                <c:pt idx="2248">
                  <c:v>-365.9665</c:v>
                </c:pt>
                <c:pt idx="2249">
                  <c:v>-365.96449999999999</c:v>
                </c:pt>
                <c:pt idx="2250">
                  <c:v>-365.96249999999998</c:v>
                </c:pt>
                <c:pt idx="2251">
                  <c:v>-365.96049999999997</c:v>
                </c:pt>
                <c:pt idx="2252">
                  <c:v>-365.95849999999996</c:v>
                </c:pt>
                <c:pt idx="2253">
                  <c:v>-365.95650000000001</c:v>
                </c:pt>
                <c:pt idx="2254">
                  <c:v>-365.9545</c:v>
                </c:pt>
                <c:pt idx="2255">
                  <c:v>-365.95249999999999</c:v>
                </c:pt>
                <c:pt idx="2256">
                  <c:v>-365.95049999999998</c:v>
                </c:pt>
                <c:pt idx="2257">
                  <c:v>-365.94849999999997</c:v>
                </c:pt>
                <c:pt idx="2258">
                  <c:v>-365.94649999999996</c:v>
                </c:pt>
                <c:pt idx="2259">
                  <c:v>-365.94450000000001</c:v>
                </c:pt>
                <c:pt idx="2260">
                  <c:v>-365.9425</c:v>
                </c:pt>
                <c:pt idx="2261">
                  <c:v>-365.94049999999999</c:v>
                </c:pt>
                <c:pt idx="2262">
                  <c:v>-365.93849999999998</c:v>
                </c:pt>
                <c:pt idx="2263">
                  <c:v>-365.93649999999997</c:v>
                </c:pt>
                <c:pt idx="2264">
                  <c:v>-365.93449999999996</c:v>
                </c:pt>
                <c:pt idx="2265">
                  <c:v>-365.9325</c:v>
                </c:pt>
                <c:pt idx="2266">
                  <c:v>-365.93049999999999</c:v>
                </c:pt>
                <c:pt idx="2267">
                  <c:v>-365.92849999999999</c:v>
                </c:pt>
                <c:pt idx="2268">
                  <c:v>-365.92649999999998</c:v>
                </c:pt>
                <c:pt idx="2269">
                  <c:v>-365.92449999999997</c:v>
                </c:pt>
                <c:pt idx="2270">
                  <c:v>-365.92249999999996</c:v>
                </c:pt>
                <c:pt idx="2271">
                  <c:v>-365.9205</c:v>
                </c:pt>
                <c:pt idx="2272">
                  <c:v>-365.91849999999999</c:v>
                </c:pt>
                <c:pt idx="2273">
                  <c:v>-365.91649999999998</c:v>
                </c:pt>
                <c:pt idx="2274">
                  <c:v>-365.91449999999998</c:v>
                </c:pt>
                <c:pt idx="2275">
                  <c:v>-365.91249999999997</c:v>
                </c:pt>
                <c:pt idx="2276">
                  <c:v>-365.91049999999996</c:v>
                </c:pt>
                <c:pt idx="2277">
                  <c:v>-365.9085</c:v>
                </c:pt>
                <c:pt idx="2278">
                  <c:v>-365.90649999999999</c:v>
                </c:pt>
                <c:pt idx="2279">
                  <c:v>-365.90449999999998</c:v>
                </c:pt>
                <c:pt idx="2280">
                  <c:v>-365.90249999999997</c:v>
                </c:pt>
                <c:pt idx="2281">
                  <c:v>-365.90049999999997</c:v>
                </c:pt>
                <c:pt idx="2282">
                  <c:v>-365.89849999999996</c:v>
                </c:pt>
                <c:pt idx="2283">
                  <c:v>-365.8965</c:v>
                </c:pt>
                <c:pt idx="2284">
                  <c:v>-365.89449999999999</c:v>
                </c:pt>
                <c:pt idx="2285">
                  <c:v>-365.89249999999998</c:v>
                </c:pt>
                <c:pt idx="2286">
                  <c:v>-365.89049999999997</c:v>
                </c:pt>
                <c:pt idx="2287">
                  <c:v>-365.88849999999996</c:v>
                </c:pt>
                <c:pt idx="2288">
                  <c:v>-365.88649999999996</c:v>
                </c:pt>
                <c:pt idx="2289">
                  <c:v>-365.8845</c:v>
                </c:pt>
                <c:pt idx="2290">
                  <c:v>-365.88249999999999</c:v>
                </c:pt>
                <c:pt idx="2291">
                  <c:v>-365.88049999999998</c:v>
                </c:pt>
                <c:pt idx="2292">
                  <c:v>-365.87849999999997</c:v>
                </c:pt>
                <c:pt idx="2293">
                  <c:v>-365.87649999999996</c:v>
                </c:pt>
                <c:pt idx="2294">
                  <c:v>-365.87449999999995</c:v>
                </c:pt>
                <c:pt idx="2295">
                  <c:v>-365.8725</c:v>
                </c:pt>
                <c:pt idx="2296">
                  <c:v>-365.87049999999999</c:v>
                </c:pt>
                <c:pt idx="2297">
                  <c:v>-365.86849999999998</c:v>
                </c:pt>
                <c:pt idx="2298">
                  <c:v>-365.86649999999997</c:v>
                </c:pt>
                <c:pt idx="2299">
                  <c:v>-365.86449999999996</c:v>
                </c:pt>
                <c:pt idx="2300">
                  <c:v>-365.86249999999995</c:v>
                </c:pt>
                <c:pt idx="2301">
                  <c:v>-365.8605</c:v>
                </c:pt>
                <c:pt idx="2302">
                  <c:v>-365.85849999999999</c:v>
                </c:pt>
                <c:pt idx="2303">
                  <c:v>-365.85649999999998</c:v>
                </c:pt>
                <c:pt idx="2304">
                  <c:v>-365.85449999999997</c:v>
                </c:pt>
                <c:pt idx="2305">
                  <c:v>-365.85249999999996</c:v>
                </c:pt>
                <c:pt idx="2306">
                  <c:v>-365.85049999999995</c:v>
                </c:pt>
                <c:pt idx="2307">
                  <c:v>-365.8485</c:v>
                </c:pt>
                <c:pt idx="2308">
                  <c:v>-365.84649999999999</c:v>
                </c:pt>
                <c:pt idx="2309">
                  <c:v>-365.84449999999998</c:v>
                </c:pt>
                <c:pt idx="2310">
                  <c:v>-365.84249999999997</c:v>
                </c:pt>
                <c:pt idx="2311">
                  <c:v>-365.84049999999996</c:v>
                </c:pt>
                <c:pt idx="2312">
                  <c:v>-365.83849999999995</c:v>
                </c:pt>
                <c:pt idx="2313">
                  <c:v>-365.8365</c:v>
                </c:pt>
                <c:pt idx="2314">
                  <c:v>-365.83449999999999</c:v>
                </c:pt>
                <c:pt idx="2315">
                  <c:v>-365.83249999999998</c:v>
                </c:pt>
                <c:pt idx="2316">
                  <c:v>-365.83049999999997</c:v>
                </c:pt>
                <c:pt idx="2317">
                  <c:v>-365.82849999999996</c:v>
                </c:pt>
                <c:pt idx="2318">
                  <c:v>-365.82649999999995</c:v>
                </c:pt>
                <c:pt idx="2319">
                  <c:v>-365.8245</c:v>
                </c:pt>
                <c:pt idx="2320">
                  <c:v>-365.82249999999999</c:v>
                </c:pt>
                <c:pt idx="2321">
                  <c:v>-365.82049999999998</c:v>
                </c:pt>
                <c:pt idx="2322">
                  <c:v>-365.81849999999997</c:v>
                </c:pt>
                <c:pt idx="2323">
                  <c:v>-365.81649999999996</c:v>
                </c:pt>
                <c:pt idx="2324">
                  <c:v>-365.81449999999995</c:v>
                </c:pt>
                <c:pt idx="2325">
                  <c:v>-365.8125</c:v>
                </c:pt>
                <c:pt idx="2326">
                  <c:v>-365.81049999999999</c:v>
                </c:pt>
                <c:pt idx="2327">
                  <c:v>-365.80849999999998</c:v>
                </c:pt>
                <c:pt idx="2328">
                  <c:v>-365.80649999999997</c:v>
                </c:pt>
                <c:pt idx="2329">
                  <c:v>-365.80449999999996</c:v>
                </c:pt>
                <c:pt idx="2330">
                  <c:v>-365.80249999999995</c:v>
                </c:pt>
                <c:pt idx="2331">
                  <c:v>-365.8005</c:v>
                </c:pt>
                <c:pt idx="2332">
                  <c:v>-365.79849999999999</c:v>
                </c:pt>
                <c:pt idx="2333">
                  <c:v>-365.79649999999998</c:v>
                </c:pt>
                <c:pt idx="2334">
                  <c:v>-365.79449999999997</c:v>
                </c:pt>
                <c:pt idx="2335">
                  <c:v>-365.79249999999996</c:v>
                </c:pt>
                <c:pt idx="2336">
                  <c:v>-365.79049999999995</c:v>
                </c:pt>
                <c:pt idx="2337">
                  <c:v>-365.7885</c:v>
                </c:pt>
                <c:pt idx="2338">
                  <c:v>-365.78649999999999</c:v>
                </c:pt>
                <c:pt idx="2339">
                  <c:v>-365.78449999999998</c:v>
                </c:pt>
                <c:pt idx="2340">
                  <c:v>-365.78249999999997</c:v>
                </c:pt>
                <c:pt idx="2341">
                  <c:v>-365.78049999999996</c:v>
                </c:pt>
                <c:pt idx="2342">
                  <c:v>-365.77849999999995</c:v>
                </c:pt>
                <c:pt idx="2343">
                  <c:v>-365.7765</c:v>
                </c:pt>
                <c:pt idx="2344">
                  <c:v>-365.77449999999999</c:v>
                </c:pt>
                <c:pt idx="2345">
                  <c:v>-365.77249999999998</c:v>
                </c:pt>
                <c:pt idx="2346">
                  <c:v>-365.77049999999997</c:v>
                </c:pt>
                <c:pt idx="2347">
                  <c:v>-365.76849999999996</c:v>
                </c:pt>
                <c:pt idx="2348">
                  <c:v>-365.76649999999995</c:v>
                </c:pt>
                <c:pt idx="2349">
                  <c:v>-365.7645</c:v>
                </c:pt>
                <c:pt idx="2350">
                  <c:v>-365.76249999999999</c:v>
                </c:pt>
                <c:pt idx="2351">
                  <c:v>-365.76049999999998</c:v>
                </c:pt>
                <c:pt idx="2352">
                  <c:v>-365.75849999999997</c:v>
                </c:pt>
                <c:pt idx="2353">
                  <c:v>-365.75649999999996</c:v>
                </c:pt>
                <c:pt idx="2354">
                  <c:v>-365.75449999999995</c:v>
                </c:pt>
                <c:pt idx="2355">
                  <c:v>-365.7525</c:v>
                </c:pt>
                <c:pt idx="2356">
                  <c:v>-365.75049999999999</c:v>
                </c:pt>
                <c:pt idx="2357">
                  <c:v>-365.74849999999998</c:v>
                </c:pt>
                <c:pt idx="2358">
                  <c:v>-365.74649999999997</c:v>
                </c:pt>
                <c:pt idx="2359">
                  <c:v>-365.74449999999996</c:v>
                </c:pt>
                <c:pt idx="2360">
                  <c:v>-365.74249999999995</c:v>
                </c:pt>
                <c:pt idx="2361">
                  <c:v>-365.7405</c:v>
                </c:pt>
                <c:pt idx="2362">
                  <c:v>-365.73849999999999</c:v>
                </c:pt>
                <c:pt idx="2363">
                  <c:v>-365.73649999999998</c:v>
                </c:pt>
                <c:pt idx="2364">
                  <c:v>-365.73449999999997</c:v>
                </c:pt>
                <c:pt idx="2365">
                  <c:v>-365.73249999999996</c:v>
                </c:pt>
                <c:pt idx="2366">
                  <c:v>-365.73049999999995</c:v>
                </c:pt>
                <c:pt idx="2367">
                  <c:v>-365.7285</c:v>
                </c:pt>
                <c:pt idx="2368">
                  <c:v>-365.72649999999999</c:v>
                </c:pt>
                <c:pt idx="2369">
                  <c:v>-365.72449999999998</c:v>
                </c:pt>
                <c:pt idx="2370">
                  <c:v>-365.72249999999997</c:v>
                </c:pt>
                <c:pt idx="2371">
                  <c:v>-365.72049999999996</c:v>
                </c:pt>
                <c:pt idx="2372">
                  <c:v>-365.71849999999995</c:v>
                </c:pt>
                <c:pt idx="2373">
                  <c:v>-365.7165</c:v>
                </c:pt>
                <c:pt idx="2374">
                  <c:v>-365.71449999999999</c:v>
                </c:pt>
                <c:pt idx="2375">
                  <c:v>-365.71249999999998</c:v>
                </c:pt>
                <c:pt idx="2376">
                  <c:v>-365.71049999999997</c:v>
                </c:pt>
                <c:pt idx="2377">
                  <c:v>-365.70849999999996</c:v>
                </c:pt>
                <c:pt idx="2378">
                  <c:v>-365.70650000000001</c:v>
                </c:pt>
                <c:pt idx="2379">
                  <c:v>-365.7045</c:v>
                </c:pt>
                <c:pt idx="2380">
                  <c:v>-365.70249999999999</c:v>
                </c:pt>
                <c:pt idx="2381">
                  <c:v>-365.70049999999998</c:v>
                </c:pt>
                <c:pt idx="2382">
                  <c:v>-365.69849999999997</c:v>
                </c:pt>
                <c:pt idx="2383">
                  <c:v>-365.69649999999996</c:v>
                </c:pt>
                <c:pt idx="2384">
                  <c:v>-365.69450000000001</c:v>
                </c:pt>
                <c:pt idx="2385">
                  <c:v>-365.6925</c:v>
                </c:pt>
                <c:pt idx="2386">
                  <c:v>-365.69049999999999</c:v>
                </c:pt>
                <c:pt idx="2387">
                  <c:v>-365.68849999999998</c:v>
                </c:pt>
                <c:pt idx="2388">
                  <c:v>-365.68649999999997</c:v>
                </c:pt>
                <c:pt idx="2389">
                  <c:v>-365.68449999999996</c:v>
                </c:pt>
                <c:pt idx="2390">
                  <c:v>-365.6825</c:v>
                </c:pt>
                <c:pt idx="2391">
                  <c:v>-365.68049999999999</c:v>
                </c:pt>
                <c:pt idx="2392">
                  <c:v>-365.67849999999999</c:v>
                </c:pt>
                <c:pt idx="2393">
                  <c:v>-365.67649999999998</c:v>
                </c:pt>
                <c:pt idx="2394">
                  <c:v>-365.67449999999997</c:v>
                </c:pt>
                <c:pt idx="2395">
                  <c:v>-365.67249999999996</c:v>
                </c:pt>
                <c:pt idx="2396">
                  <c:v>-365.6705</c:v>
                </c:pt>
                <c:pt idx="2397">
                  <c:v>-365.66849999999999</c:v>
                </c:pt>
                <c:pt idx="2398">
                  <c:v>-365.66649999999998</c:v>
                </c:pt>
                <c:pt idx="2399">
                  <c:v>-365.66449999999998</c:v>
                </c:pt>
                <c:pt idx="2400">
                  <c:v>-365.66249999999997</c:v>
                </c:pt>
                <c:pt idx="2401">
                  <c:v>-365.66049999999996</c:v>
                </c:pt>
                <c:pt idx="2402">
                  <c:v>-365.6585</c:v>
                </c:pt>
                <c:pt idx="2403">
                  <c:v>-365.65649999999999</c:v>
                </c:pt>
                <c:pt idx="2404">
                  <c:v>-365.65449999999998</c:v>
                </c:pt>
                <c:pt idx="2405">
                  <c:v>-365.65249999999997</c:v>
                </c:pt>
                <c:pt idx="2406">
                  <c:v>-365.65049999999997</c:v>
                </c:pt>
                <c:pt idx="2407">
                  <c:v>-365.64849999999996</c:v>
                </c:pt>
                <c:pt idx="2408">
                  <c:v>-365.6465</c:v>
                </c:pt>
                <c:pt idx="2409">
                  <c:v>-365.64449999999999</c:v>
                </c:pt>
                <c:pt idx="2410">
                  <c:v>-365.64249999999998</c:v>
                </c:pt>
                <c:pt idx="2411">
                  <c:v>-365.64049999999997</c:v>
                </c:pt>
                <c:pt idx="2412">
                  <c:v>-365.63849999999996</c:v>
                </c:pt>
                <c:pt idx="2413">
                  <c:v>-365.63649999999996</c:v>
                </c:pt>
                <c:pt idx="2414">
                  <c:v>-365.6345</c:v>
                </c:pt>
                <c:pt idx="2415">
                  <c:v>-365.63249999999999</c:v>
                </c:pt>
                <c:pt idx="2416">
                  <c:v>-365.63049999999998</c:v>
                </c:pt>
                <c:pt idx="2417">
                  <c:v>-365.62849999999997</c:v>
                </c:pt>
                <c:pt idx="2418">
                  <c:v>-365.62649999999996</c:v>
                </c:pt>
                <c:pt idx="2419">
                  <c:v>-365.62449999999995</c:v>
                </c:pt>
                <c:pt idx="2420">
                  <c:v>-365.6225</c:v>
                </c:pt>
                <c:pt idx="2421">
                  <c:v>-365.62049999999999</c:v>
                </c:pt>
                <c:pt idx="2422">
                  <c:v>-365.61849999999998</c:v>
                </c:pt>
                <c:pt idx="2423">
                  <c:v>-365.61649999999997</c:v>
                </c:pt>
                <c:pt idx="2424">
                  <c:v>-365.61449999999996</c:v>
                </c:pt>
                <c:pt idx="2425">
                  <c:v>-365.61249999999995</c:v>
                </c:pt>
                <c:pt idx="2426">
                  <c:v>-365.6105</c:v>
                </c:pt>
                <c:pt idx="2427">
                  <c:v>-365.60849999999999</c:v>
                </c:pt>
                <c:pt idx="2428">
                  <c:v>-365.60649999999998</c:v>
                </c:pt>
                <c:pt idx="2429">
                  <c:v>-365.60449999999997</c:v>
                </c:pt>
                <c:pt idx="2430">
                  <c:v>-365.60249999999996</c:v>
                </c:pt>
                <c:pt idx="2431">
                  <c:v>-365.60049999999995</c:v>
                </c:pt>
                <c:pt idx="2432">
                  <c:v>-365.5985</c:v>
                </c:pt>
                <c:pt idx="2433">
                  <c:v>-365.59649999999999</c:v>
                </c:pt>
                <c:pt idx="2434">
                  <c:v>-365.59449999999998</c:v>
                </c:pt>
                <c:pt idx="2435">
                  <c:v>-365.59249999999997</c:v>
                </c:pt>
                <c:pt idx="2436">
                  <c:v>-365.59049999999996</c:v>
                </c:pt>
                <c:pt idx="2437">
                  <c:v>-365.58849999999995</c:v>
                </c:pt>
                <c:pt idx="2438">
                  <c:v>-365.5865</c:v>
                </c:pt>
                <c:pt idx="2439">
                  <c:v>-365.58449999999999</c:v>
                </c:pt>
                <c:pt idx="2440">
                  <c:v>-365.58249999999998</c:v>
                </c:pt>
                <c:pt idx="2441">
                  <c:v>-365.58049999999997</c:v>
                </c:pt>
                <c:pt idx="2442">
                  <c:v>-365.57849999999996</c:v>
                </c:pt>
                <c:pt idx="2443">
                  <c:v>-365.57649999999995</c:v>
                </c:pt>
                <c:pt idx="2444">
                  <c:v>-365.5745</c:v>
                </c:pt>
                <c:pt idx="2445">
                  <c:v>-365.57249999999999</c:v>
                </c:pt>
                <c:pt idx="2446">
                  <c:v>-365.57049999999998</c:v>
                </c:pt>
                <c:pt idx="2447">
                  <c:v>-365.56849999999997</c:v>
                </c:pt>
                <c:pt idx="2448">
                  <c:v>-365.56649999999996</c:v>
                </c:pt>
                <c:pt idx="2449">
                  <c:v>-365.56449999999995</c:v>
                </c:pt>
                <c:pt idx="2450">
                  <c:v>-365.5625</c:v>
                </c:pt>
                <c:pt idx="2451">
                  <c:v>-365.56049999999999</c:v>
                </c:pt>
                <c:pt idx="2452">
                  <c:v>-365.55849999999998</c:v>
                </c:pt>
                <c:pt idx="2453">
                  <c:v>-365.55649999999997</c:v>
                </c:pt>
                <c:pt idx="2454">
                  <c:v>-365.55449999999996</c:v>
                </c:pt>
                <c:pt idx="2455">
                  <c:v>-365.55249999999995</c:v>
                </c:pt>
                <c:pt idx="2456">
                  <c:v>-365.5505</c:v>
                </c:pt>
                <c:pt idx="2457">
                  <c:v>-365.54849999999999</c:v>
                </c:pt>
                <c:pt idx="2458">
                  <c:v>-365.54649999999998</c:v>
                </c:pt>
                <c:pt idx="2459">
                  <c:v>-365.54449999999997</c:v>
                </c:pt>
                <c:pt idx="2460">
                  <c:v>-365.54249999999996</c:v>
                </c:pt>
                <c:pt idx="2461">
                  <c:v>-365.54049999999995</c:v>
                </c:pt>
                <c:pt idx="2462">
                  <c:v>-365.5385</c:v>
                </c:pt>
                <c:pt idx="2463">
                  <c:v>-365.53649999999999</c:v>
                </c:pt>
                <c:pt idx="2464">
                  <c:v>-365.53449999999998</c:v>
                </c:pt>
                <c:pt idx="2465">
                  <c:v>-365.53249999999997</c:v>
                </c:pt>
                <c:pt idx="2466">
                  <c:v>-365.53049999999996</c:v>
                </c:pt>
                <c:pt idx="2467">
                  <c:v>-365.52849999999995</c:v>
                </c:pt>
                <c:pt idx="2468">
                  <c:v>-365.5265</c:v>
                </c:pt>
                <c:pt idx="2469">
                  <c:v>-365.52449999999999</c:v>
                </c:pt>
                <c:pt idx="2470">
                  <c:v>-365.52249999999998</c:v>
                </c:pt>
                <c:pt idx="2471">
                  <c:v>-365.52049999999997</c:v>
                </c:pt>
                <c:pt idx="2472">
                  <c:v>-365.51849999999996</c:v>
                </c:pt>
                <c:pt idx="2473">
                  <c:v>-365.51649999999995</c:v>
                </c:pt>
                <c:pt idx="2474">
                  <c:v>-365.5145</c:v>
                </c:pt>
                <c:pt idx="2475">
                  <c:v>-365.51249999999999</c:v>
                </c:pt>
                <c:pt idx="2476">
                  <c:v>-365.51049999999998</c:v>
                </c:pt>
                <c:pt idx="2477">
                  <c:v>-365.50849999999997</c:v>
                </c:pt>
                <c:pt idx="2478">
                  <c:v>-365.50649999999996</c:v>
                </c:pt>
                <c:pt idx="2479">
                  <c:v>-365.50449999999995</c:v>
                </c:pt>
                <c:pt idx="2480">
                  <c:v>-365.5025</c:v>
                </c:pt>
                <c:pt idx="2481">
                  <c:v>-365.50049999999999</c:v>
                </c:pt>
                <c:pt idx="2482">
                  <c:v>-365.49849999999998</c:v>
                </c:pt>
                <c:pt idx="2483">
                  <c:v>-365.49649999999997</c:v>
                </c:pt>
                <c:pt idx="2484">
                  <c:v>-365.49449999999996</c:v>
                </c:pt>
                <c:pt idx="2485">
                  <c:v>-365.49249999999995</c:v>
                </c:pt>
                <c:pt idx="2486">
                  <c:v>-365.4905</c:v>
                </c:pt>
                <c:pt idx="2487">
                  <c:v>-365.48849999999999</c:v>
                </c:pt>
                <c:pt idx="2488">
                  <c:v>-365.48649999999998</c:v>
                </c:pt>
                <c:pt idx="2489">
                  <c:v>-365.48449999999997</c:v>
                </c:pt>
                <c:pt idx="2490">
                  <c:v>-365.48249999999996</c:v>
                </c:pt>
                <c:pt idx="2491">
                  <c:v>-365.48049999999995</c:v>
                </c:pt>
                <c:pt idx="2492">
                  <c:v>-365.4785</c:v>
                </c:pt>
                <c:pt idx="2493">
                  <c:v>-365.47649999999999</c:v>
                </c:pt>
                <c:pt idx="2494">
                  <c:v>-365.47449999999998</c:v>
                </c:pt>
                <c:pt idx="2495">
                  <c:v>-365.47249999999997</c:v>
                </c:pt>
                <c:pt idx="2496">
                  <c:v>-365.47049999999996</c:v>
                </c:pt>
                <c:pt idx="2497">
                  <c:v>-365.46849999999995</c:v>
                </c:pt>
                <c:pt idx="2498">
                  <c:v>-365.4665</c:v>
                </c:pt>
                <c:pt idx="2499">
                  <c:v>-365.46449999999999</c:v>
                </c:pt>
                <c:pt idx="2500">
                  <c:v>-365.46249999999998</c:v>
                </c:pt>
                <c:pt idx="2501">
                  <c:v>-365.46049999999997</c:v>
                </c:pt>
                <c:pt idx="2502">
                  <c:v>-365.45849999999996</c:v>
                </c:pt>
                <c:pt idx="2503">
                  <c:v>-365.45650000000001</c:v>
                </c:pt>
                <c:pt idx="2504">
                  <c:v>-365.4545</c:v>
                </c:pt>
                <c:pt idx="2505">
                  <c:v>-365.45249999999999</c:v>
                </c:pt>
                <c:pt idx="2506">
                  <c:v>-365.45049999999998</c:v>
                </c:pt>
                <c:pt idx="2507">
                  <c:v>-365.44849999999997</c:v>
                </c:pt>
                <c:pt idx="2508">
                  <c:v>-365.44649999999996</c:v>
                </c:pt>
                <c:pt idx="2509">
                  <c:v>-365.44450000000001</c:v>
                </c:pt>
                <c:pt idx="2510">
                  <c:v>-365.4425</c:v>
                </c:pt>
                <c:pt idx="2511">
                  <c:v>-365.44049999999999</c:v>
                </c:pt>
                <c:pt idx="2512">
                  <c:v>-365.43849999999998</c:v>
                </c:pt>
                <c:pt idx="2513">
                  <c:v>-365.43649999999997</c:v>
                </c:pt>
                <c:pt idx="2514">
                  <c:v>-365.43449999999996</c:v>
                </c:pt>
                <c:pt idx="2515">
                  <c:v>-365.4325</c:v>
                </c:pt>
                <c:pt idx="2516">
                  <c:v>-365.43049999999999</c:v>
                </c:pt>
                <c:pt idx="2517">
                  <c:v>-365.42849999999999</c:v>
                </c:pt>
                <c:pt idx="2518">
                  <c:v>-365.42649999999998</c:v>
                </c:pt>
                <c:pt idx="2519">
                  <c:v>-365.42449999999997</c:v>
                </c:pt>
                <c:pt idx="2520">
                  <c:v>-365.42249999999996</c:v>
                </c:pt>
                <c:pt idx="2521">
                  <c:v>-365.4205</c:v>
                </c:pt>
                <c:pt idx="2522">
                  <c:v>-365.41849999999999</c:v>
                </c:pt>
                <c:pt idx="2523">
                  <c:v>-365.41649999999998</c:v>
                </c:pt>
                <c:pt idx="2524">
                  <c:v>-365.41449999999998</c:v>
                </c:pt>
                <c:pt idx="2525">
                  <c:v>-365.41249999999997</c:v>
                </c:pt>
                <c:pt idx="2526">
                  <c:v>-365.41049999999996</c:v>
                </c:pt>
                <c:pt idx="2527">
                  <c:v>-365.4085</c:v>
                </c:pt>
                <c:pt idx="2528">
                  <c:v>-365.40649999999999</c:v>
                </c:pt>
                <c:pt idx="2529">
                  <c:v>-365.40449999999998</c:v>
                </c:pt>
                <c:pt idx="2530">
                  <c:v>-365.40249999999997</c:v>
                </c:pt>
                <c:pt idx="2531">
                  <c:v>-365.40049999999997</c:v>
                </c:pt>
                <c:pt idx="2532">
                  <c:v>-365.39849999999996</c:v>
                </c:pt>
                <c:pt idx="2533">
                  <c:v>-365.3965</c:v>
                </c:pt>
                <c:pt idx="2534">
                  <c:v>-365.39449999999999</c:v>
                </c:pt>
                <c:pt idx="2535">
                  <c:v>-365.39249999999998</c:v>
                </c:pt>
                <c:pt idx="2536">
                  <c:v>-365.39049999999997</c:v>
                </c:pt>
                <c:pt idx="2537">
                  <c:v>-365.38849999999996</c:v>
                </c:pt>
                <c:pt idx="2538">
                  <c:v>-365.38649999999996</c:v>
                </c:pt>
                <c:pt idx="2539">
                  <c:v>-365.3845</c:v>
                </c:pt>
                <c:pt idx="2540">
                  <c:v>-365.38249999999999</c:v>
                </c:pt>
                <c:pt idx="2541">
                  <c:v>-365.38049999999998</c:v>
                </c:pt>
                <c:pt idx="2542">
                  <c:v>-365.37849999999997</c:v>
                </c:pt>
                <c:pt idx="2543">
                  <c:v>-365.37649999999996</c:v>
                </c:pt>
                <c:pt idx="2544">
                  <c:v>-365.37449999999995</c:v>
                </c:pt>
                <c:pt idx="2545">
                  <c:v>-365.3725</c:v>
                </c:pt>
                <c:pt idx="2546">
                  <c:v>-365.37049999999999</c:v>
                </c:pt>
                <c:pt idx="2547">
                  <c:v>-365.36849999999998</c:v>
                </c:pt>
                <c:pt idx="2548">
                  <c:v>-365.36649999999997</c:v>
                </c:pt>
                <c:pt idx="2549">
                  <c:v>-365.36449999999996</c:v>
                </c:pt>
                <c:pt idx="2550">
                  <c:v>-365.36249999999995</c:v>
                </c:pt>
                <c:pt idx="2551">
                  <c:v>-365.3605</c:v>
                </c:pt>
                <c:pt idx="2552">
                  <c:v>-365.35849999999999</c:v>
                </c:pt>
                <c:pt idx="2553">
                  <c:v>-365.35649999999998</c:v>
                </c:pt>
                <c:pt idx="2554">
                  <c:v>-365.35449999999997</c:v>
                </c:pt>
                <c:pt idx="2555">
                  <c:v>-365.35249999999996</c:v>
                </c:pt>
                <c:pt idx="2556">
                  <c:v>-365.35049999999995</c:v>
                </c:pt>
                <c:pt idx="2557">
                  <c:v>-365.3485</c:v>
                </c:pt>
                <c:pt idx="2558">
                  <c:v>-365.34649999999999</c:v>
                </c:pt>
                <c:pt idx="2559">
                  <c:v>-365.34449999999998</c:v>
                </c:pt>
                <c:pt idx="2560">
                  <c:v>-365.34249999999997</c:v>
                </c:pt>
                <c:pt idx="2561">
                  <c:v>-365.34049999999996</c:v>
                </c:pt>
                <c:pt idx="2562">
                  <c:v>-365.33849999999995</c:v>
                </c:pt>
                <c:pt idx="2563">
                  <c:v>-365.3365</c:v>
                </c:pt>
                <c:pt idx="2564">
                  <c:v>-365.33449999999999</c:v>
                </c:pt>
                <c:pt idx="2565">
                  <c:v>-365.33249999999998</c:v>
                </c:pt>
                <c:pt idx="2566">
                  <c:v>-365.33049999999997</c:v>
                </c:pt>
                <c:pt idx="2567">
                  <c:v>-365.32849999999996</c:v>
                </c:pt>
                <c:pt idx="2568">
                  <c:v>-365.32649999999995</c:v>
                </c:pt>
                <c:pt idx="2569">
                  <c:v>-365.3245</c:v>
                </c:pt>
                <c:pt idx="2570">
                  <c:v>-365.32249999999999</c:v>
                </c:pt>
                <c:pt idx="2571">
                  <c:v>-365.32049999999998</c:v>
                </c:pt>
                <c:pt idx="2572">
                  <c:v>-365.31849999999997</c:v>
                </c:pt>
                <c:pt idx="2573">
                  <c:v>-365.31649999999996</c:v>
                </c:pt>
                <c:pt idx="2574">
                  <c:v>-365.31449999999995</c:v>
                </c:pt>
                <c:pt idx="2575">
                  <c:v>-365.3125</c:v>
                </c:pt>
                <c:pt idx="2576">
                  <c:v>-365.31049999999999</c:v>
                </c:pt>
                <c:pt idx="2577">
                  <c:v>-365.30849999999998</c:v>
                </c:pt>
                <c:pt idx="2578">
                  <c:v>-365.30649999999997</c:v>
                </c:pt>
                <c:pt idx="2579">
                  <c:v>-365.30449999999996</c:v>
                </c:pt>
                <c:pt idx="2580">
                  <c:v>-365.30249999999995</c:v>
                </c:pt>
                <c:pt idx="2581">
                  <c:v>-365.3005</c:v>
                </c:pt>
                <c:pt idx="2582">
                  <c:v>-365.29849999999999</c:v>
                </c:pt>
                <c:pt idx="2583">
                  <c:v>-365.29649999999998</c:v>
                </c:pt>
                <c:pt idx="2584">
                  <c:v>-365.29449999999997</c:v>
                </c:pt>
                <c:pt idx="2585">
                  <c:v>-365.29249999999996</c:v>
                </c:pt>
                <c:pt idx="2586">
                  <c:v>-365.29049999999995</c:v>
                </c:pt>
                <c:pt idx="2587">
                  <c:v>-365.2885</c:v>
                </c:pt>
                <c:pt idx="2588">
                  <c:v>-365.28649999999999</c:v>
                </c:pt>
                <c:pt idx="2589">
                  <c:v>-365.28449999999998</c:v>
                </c:pt>
                <c:pt idx="2590">
                  <c:v>-365.28249999999997</c:v>
                </c:pt>
                <c:pt idx="2591">
                  <c:v>-365.28049999999996</c:v>
                </c:pt>
                <c:pt idx="2592">
                  <c:v>-365.27849999999995</c:v>
                </c:pt>
                <c:pt idx="2593">
                  <c:v>-365.2765</c:v>
                </c:pt>
                <c:pt idx="2594">
                  <c:v>-365.27449999999999</c:v>
                </c:pt>
                <c:pt idx="2595">
                  <c:v>-365.27249999999998</c:v>
                </c:pt>
                <c:pt idx="2596">
                  <c:v>-365.27049999999997</c:v>
                </c:pt>
                <c:pt idx="2597">
                  <c:v>-365.26849999999996</c:v>
                </c:pt>
                <c:pt idx="2598">
                  <c:v>-365.26649999999995</c:v>
                </c:pt>
                <c:pt idx="2599">
                  <c:v>-365.2645</c:v>
                </c:pt>
                <c:pt idx="2600">
                  <c:v>-365.26249999999999</c:v>
                </c:pt>
                <c:pt idx="2601">
                  <c:v>-365.26049999999998</c:v>
                </c:pt>
                <c:pt idx="2602">
                  <c:v>-365.25849999999997</c:v>
                </c:pt>
                <c:pt idx="2603">
                  <c:v>-365.25649999999996</c:v>
                </c:pt>
                <c:pt idx="2604">
                  <c:v>-365.25449999999995</c:v>
                </c:pt>
                <c:pt idx="2605">
                  <c:v>-365.2525</c:v>
                </c:pt>
                <c:pt idx="2606">
                  <c:v>-365.25049999999999</c:v>
                </c:pt>
                <c:pt idx="2607">
                  <c:v>-365.24849999999998</c:v>
                </c:pt>
                <c:pt idx="2608">
                  <c:v>-365.24649999999997</c:v>
                </c:pt>
                <c:pt idx="2609">
                  <c:v>-365.24449999999996</c:v>
                </c:pt>
                <c:pt idx="2610">
                  <c:v>-365.24249999999995</c:v>
                </c:pt>
                <c:pt idx="2611">
                  <c:v>-365.2405</c:v>
                </c:pt>
                <c:pt idx="2612">
                  <c:v>-365.23849999999999</c:v>
                </c:pt>
                <c:pt idx="2613">
                  <c:v>-365.23649999999998</c:v>
                </c:pt>
                <c:pt idx="2614">
                  <c:v>-365.23449999999997</c:v>
                </c:pt>
                <c:pt idx="2615">
                  <c:v>-365.23249999999996</c:v>
                </c:pt>
                <c:pt idx="2616">
                  <c:v>-365.23049999999995</c:v>
                </c:pt>
                <c:pt idx="2617">
                  <c:v>-365.2285</c:v>
                </c:pt>
                <c:pt idx="2618">
                  <c:v>-365.22649999999999</c:v>
                </c:pt>
                <c:pt idx="2619">
                  <c:v>-365.22449999999998</c:v>
                </c:pt>
                <c:pt idx="2620">
                  <c:v>-365.22249999999997</c:v>
                </c:pt>
                <c:pt idx="2621">
                  <c:v>-365.22049999999996</c:v>
                </c:pt>
                <c:pt idx="2622">
                  <c:v>-365.21849999999995</c:v>
                </c:pt>
                <c:pt idx="2623">
                  <c:v>-365.2165</c:v>
                </c:pt>
                <c:pt idx="2624">
                  <c:v>-365.21449999999999</c:v>
                </c:pt>
                <c:pt idx="2625">
                  <c:v>-365.21249999999998</c:v>
                </c:pt>
                <c:pt idx="2626">
                  <c:v>-365.21049999999997</c:v>
                </c:pt>
                <c:pt idx="2627">
                  <c:v>-365.20849999999996</c:v>
                </c:pt>
                <c:pt idx="2628">
                  <c:v>-365.20650000000001</c:v>
                </c:pt>
                <c:pt idx="2629">
                  <c:v>-365.2045</c:v>
                </c:pt>
                <c:pt idx="2630">
                  <c:v>-365.20249999999999</c:v>
                </c:pt>
                <c:pt idx="2631">
                  <c:v>-365.20049999999998</c:v>
                </c:pt>
                <c:pt idx="2632">
                  <c:v>-365.19849999999997</c:v>
                </c:pt>
                <c:pt idx="2633">
                  <c:v>-365.19649999999996</c:v>
                </c:pt>
                <c:pt idx="2634">
                  <c:v>-365.19450000000001</c:v>
                </c:pt>
                <c:pt idx="2635">
                  <c:v>-365.1925</c:v>
                </c:pt>
                <c:pt idx="2636">
                  <c:v>-365.19049999999999</c:v>
                </c:pt>
                <c:pt idx="2637">
                  <c:v>-365.18849999999998</c:v>
                </c:pt>
                <c:pt idx="2638">
                  <c:v>-365.18649999999997</c:v>
                </c:pt>
                <c:pt idx="2639">
                  <c:v>-365.18449999999996</c:v>
                </c:pt>
                <c:pt idx="2640">
                  <c:v>-365.1825</c:v>
                </c:pt>
                <c:pt idx="2641">
                  <c:v>-365.18049999999999</c:v>
                </c:pt>
                <c:pt idx="2642">
                  <c:v>-365.17849999999999</c:v>
                </c:pt>
                <c:pt idx="2643">
                  <c:v>-365.17649999999998</c:v>
                </c:pt>
                <c:pt idx="2644">
                  <c:v>-365.17449999999997</c:v>
                </c:pt>
                <c:pt idx="2645">
                  <c:v>-365.17249999999996</c:v>
                </c:pt>
                <c:pt idx="2646">
                  <c:v>-365.1705</c:v>
                </c:pt>
                <c:pt idx="2647">
                  <c:v>-365.16849999999999</c:v>
                </c:pt>
                <c:pt idx="2648">
                  <c:v>-365.16649999999998</c:v>
                </c:pt>
                <c:pt idx="2649">
                  <c:v>-365.16449999999998</c:v>
                </c:pt>
                <c:pt idx="2650">
                  <c:v>-365.16249999999997</c:v>
                </c:pt>
                <c:pt idx="2651">
                  <c:v>-365.16049999999996</c:v>
                </c:pt>
                <c:pt idx="2652">
                  <c:v>-365.1585</c:v>
                </c:pt>
                <c:pt idx="2653">
                  <c:v>-365.15649999999999</c:v>
                </c:pt>
                <c:pt idx="2654">
                  <c:v>-365.15449999999998</c:v>
                </c:pt>
                <c:pt idx="2655">
                  <c:v>-365.15249999999997</c:v>
                </c:pt>
                <c:pt idx="2656">
                  <c:v>-365.15049999999997</c:v>
                </c:pt>
                <c:pt idx="2657">
                  <c:v>-365.14849999999996</c:v>
                </c:pt>
                <c:pt idx="2658">
                  <c:v>-365.1465</c:v>
                </c:pt>
                <c:pt idx="2659">
                  <c:v>-365.14449999999999</c:v>
                </c:pt>
                <c:pt idx="2660">
                  <c:v>-365.14249999999998</c:v>
                </c:pt>
                <c:pt idx="2661">
                  <c:v>-365.14049999999997</c:v>
                </c:pt>
                <c:pt idx="2662">
                  <c:v>-365.13849999999996</c:v>
                </c:pt>
                <c:pt idx="2663">
                  <c:v>-365.13649999999996</c:v>
                </c:pt>
                <c:pt idx="2664">
                  <c:v>-365.1345</c:v>
                </c:pt>
                <c:pt idx="2665">
                  <c:v>-365.13249999999999</c:v>
                </c:pt>
                <c:pt idx="2666">
                  <c:v>-365.13049999999998</c:v>
                </c:pt>
                <c:pt idx="2667">
                  <c:v>-365.12849999999997</c:v>
                </c:pt>
                <c:pt idx="2668">
                  <c:v>-365.12649999999996</c:v>
                </c:pt>
                <c:pt idx="2669">
                  <c:v>-365.12449999999995</c:v>
                </c:pt>
                <c:pt idx="2670">
                  <c:v>-365.1225</c:v>
                </c:pt>
                <c:pt idx="2671">
                  <c:v>-365.12049999999999</c:v>
                </c:pt>
                <c:pt idx="2672">
                  <c:v>-365.11849999999998</c:v>
                </c:pt>
                <c:pt idx="2673">
                  <c:v>-365.11649999999997</c:v>
                </c:pt>
                <c:pt idx="2674">
                  <c:v>-365.11449999999996</c:v>
                </c:pt>
                <c:pt idx="2675">
                  <c:v>-365.11249999999995</c:v>
                </c:pt>
                <c:pt idx="2676">
                  <c:v>-365.1105</c:v>
                </c:pt>
                <c:pt idx="2677">
                  <c:v>-365.10849999999999</c:v>
                </c:pt>
                <c:pt idx="2678">
                  <c:v>-365.10649999999998</c:v>
                </c:pt>
                <c:pt idx="2679">
                  <c:v>-365.10449999999997</c:v>
                </c:pt>
                <c:pt idx="2680">
                  <c:v>-365.10249999999996</c:v>
                </c:pt>
                <c:pt idx="2681">
                  <c:v>-365.10049999999995</c:v>
                </c:pt>
                <c:pt idx="2682">
                  <c:v>-365.0985</c:v>
                </c:pt>
                <c:pt idx="2683">
                  <c:v>-365.09649999999999</c:v>
                </c:pt>
                <c:pt idx="2684">
                  <c:v>-365.09449999999998</c:v>
                </c:pt>
                <c:pt idx="2685">
                  <c:v>-365.09249999999997</c:v>
                </c:pt>
                <c:pt idx="2686">
                  <c:v>-365.09049999999996</c:v>
                </c:pt>
                <c:pt idx="2687">
                  <c:v>-365.08849999999995</c:v>
                </c:pt>
                <c:pt idx="2688">
                  <c:v>-365.0865</c:v>
                </c:pt>
                <c:pt idx="2689">
                  <c:v>-365.08449999999999</c:v>
                </c:pt>
                <c:pt idx="2690">
                  <c:v>-365.08249999999998</c:v>
                </c:pt>
                <c:pt idx="2691">
                  <c:v>-365.08049999999997</c:v>
                </c:pt>
                <c:pt idx="2692">
                  <c:v>-365.07849999999996</c:v>
                </c:pt>
                <c:pt idx="2693">
                  <c:v>-365.07649999999995</c:v>
                </c:pt>
                <c:pt idx="2694">
                  <c:v>-365.0745</c:v>
                </c:pt>
                <c:pt idx="2695">
                  <c:v>-365.07249999999999</c:v>
                </c:pt>
                <c:pt idx="2696">
                  <c:v>-365.07049999999998</c:v>
                </c:pt>
                <c:pt idx="2697">
                  <c:v>-365.06849999999997</c:v>
                </c:pt>
                <c:pt idx="2698">
                  <c:v>-365.06649999999996</c:v>
                </c:pt>
                <c:pt idx="2699">
                  <c:v>-365.06449999999995</c:v>
                </c:pt>
                <c:pt idx="2700">
                  <c:v>-365.0625</c:v>
                </c:pt>
                <c:pt idx="2701">
                  <c:v>-365.06049999999999</c:v>
                </c:pt>
                <c:pt idx="2702">
                  <c:v>-365.05849999999998</c:v>
                </c:pt>
                <c:pt idx="2703">
                  <c:v>-365.05649999999997</c:v>
                </c:pt>
                <c:pt idx="2704">
                  <c:v>-365.05449999999996</c:v>
                </c:pt>
                <c:pt idx="2705">
                  <c:v>-365.05249999999995</c:v>
                </c:pt>
                <c:pt idx="2706">
                  <c:v>-365.0505</c:v>
                </c:pt>
                <c:pt idx="2707">
                  <c:v>-365.04849999999999</c:v>
                </c:pt>
                <c:pt idx="2708">
                  <c:v>-365.04649999999998</c:v>
                </c:pt>
                <c:pt idx="2709">
                  <c:v>-365.04449999999997</c:v>
                </c:pt>
                <c:pt idx="2710">
                  <c:v>-365.04249999999996</c:v>
                </c:pt>
                <c:pt idx="2711">
                  <c:v>-365.04049999999995</c:v>
                </c:pt>
                <c:pt idx="2712">
                  <c:v>-365.0385</c:v>
                </c:pt>
                <c:pt idx="2713">
                  <c:v>-365.03649999999999</c:v>
                </c:pt>
                <c:pt idx="2714">
                  <c:v>-365.03449999999998</c:v>
                </c:pt>
                <c:pt idx="2715">
                  <c:v>-365.03249999999997</c:v>
                </c:pt>
                <c:pt idx="2716">
                  <c:v>-365.03049999999996</c:v>
                </c:pt>
                <c:pt idx="2717">
                  <c:v>-365.02849999999995</c:v>
                </c:pt>
                <c:pt idx="2718">
                  <c:v>-365.0265</c:v>
                </c:pt>
                <c:pt idx="2719">
                  <c:v>-365.02449999999999</c:v>
                </c:pt>
                <c:pt idx="2720">
                  <c:v>-365.02249999999998</c:v>
                </c:pt>
                <c:pt idx="2721">
                  <c:v>-365.02049999999997</c:v>
                </c:pt>
                <c:pt idx="2722">
                  <c:v>-365.01849999999996</c:v>
                </c:pt>
                <c:pt idx="2723">
                  <c:v>-365.01649999999995</c:v>
                </c:pt>
                <c:pt idx="2724">
                  <c:v>-365.0145</c:v>
                </c:pt>
                <c:pt idx="2725">
                  <c:v>-365.01249999999999</c:v>
                </c:pt>
                <c:pt idx="2726">
                  <c:v>-365.01049999999998</c:v>
                </c:pt>
                <c:pt idx="2727">
                  <c:v>-365.00849999999997</c:v>
                </c:pt>
                <c:pt idx="2728">
                  <c:v>-365.00649999999996</c:v>
                </c:pt>
                <c:pt idx="2729">
                  <c:v>-365.00449999999995</c:v>
                </c:pt>
                <c:pt idx="2730">
                  <c:v>-365.0025</c:v>
                </c:pt>
                <c:pt idx="2731">
                  <c:v>-365.00049999999999</c:v>
                </c:pt>
                <c:pt idx="2732">
                  <c:v>-364.99849999999998</c:v>
                </c:pt>
                <c:pt idx="2733">
                  <c:v>-364.99649999999997</c:v>
                </c:pt>
                <c:pt idx="2734">
                  <c:v>-364.99449999999996</c:v>
                </c:pt>
                <c:pt idx="2735">
                  <c:v>-364.99249999999995</c:v>
                </c:pt>
                <c:pt idx="2736">
                  <c:v>-364.9905</c:v>
                </c:pt>
                <c:pt idx="2737">
                  <c:v>-364.98849999999999</c:v>
                </c:pt>
                <c:pt idx="2738">
                  <c:v>-364.98649999999998</c:v>
                </c:pt>
                <c:pt idx="2739">
                  <c:v>-364.98449999999997</c:v>
                </c:pt>
                <c:pt idx="2740">
                  <c:v>-364.98249999999996</c:v>
                </c:pt>
                <c:pt idx="2741">
                  <c:v>-364.98049999999995</c:v>
                </c:pt>
                <c:pt idx="2742">
                  <c:v>-364.9785</c:v>
                </c:pt>
                <c:pt idx="2743">
                  <c:v>-364.97649999999999</c:v>
                </c:pt>
                <c:pt idx="2744">
                  <c:v>-364.97449999999998</c:v>
                </c:pt>
                <c:pt idx="2745">
                  <c:v>-364.97249999999997</c:v>
                </c:pt>
                <c:pt idx="2746">
                  <c:v>-364.97049999999996</c:v>
                </c:pt>
                <c:pt idx="2747">
                  <c:v>-364.96849999999995</c:v>
                </c:pt>
                <c:pt idx="2748">
                  <c:v>-364.9665</c:v>
                </c:pt>
                <c:pt idx="2749">
                  <c:v>-364.96449999999999</c:v>
                </c:pt>
                <c:pt idx="2750">
                  <c:v>-364.96249999999998</c:v>
                </c:pt>
                <c:pt idx="2751">
                  <c:v>-364.96049999999997</c:v>
                </c:pt>
                <c:pt idx="2752">
                  <c:v>-364.95849999999996</c:v>
                </c:pt>
                <c:pt idx="2753">
                  <c:v>-364.95650000000001</c:v>
                </c:pt>
                <c:pt idx="2754">
                  <c:v>-364.9545</c:v>
                </c:pt>
                <c:pt idx="2755">
                  <c:v>-364.95249999999999</c:v>
                </c:pt>
                <c:pt idx="2756">
                  <c:v>-364.95049999999998</c:v>
                </c:pt>
                <c:pt idx="2757">
                  <c:v>-364.94849999999997</c:v>
                </c:pt>
                <c:pt idx="2758">
                  <c:v>-364.94649999999996</c:v>
                </c:pt>
                <c:pt idx="2759">
                  <c:v>-364.94450000000001</c:v>
                </c:pt>
                <c:pt idx="2760">
                  <c:v>-364.9425</c:v>
                </c:pt>
                <c:pt idx="2761">
                  <c:v>-364.94049999999999</c:v>
                </c:pt>
                <c:pt idx="2762">
                  <c:v>-364.93849999999998</c:v>
                </c:pt>
                <c:pt idx="2763">
                  <c:v>-364.93649999999997</c:v>
                </c:pt>
                <c:pt idx="2764">
                  <c:v>-364.93449999999996</c:v>
                </c:pt>
                <c:pt idx="2765">
                  <c:v>-364.9325</c:v>
                </c:pt>
                <c:pt idx="2766">
                  <c:v>-364.93049999999999</c:v>
                </c:pt>
                <c:pt idx="2767">
                  <c:v>-364.92849999999999</c:v>
                </c:pt>
                <c:pt idx="2768">
                  <c:v>-364.92649999999998</c:v>
                </c:pt>
                <c:pt idx="2769">
                  <c:v>-364.92449999999997</c:v>
                </c:pt>
                <c:pt idx="2770">
                  <c:v>-364.92249999999996</c:v>
                </c:pt>
                <c:pt idx="2771">
                  <c:v>-364.9205</c:v>
                </c:pt>
                <c:pt idx="2772">
                  <c:v>-364.91849999999999</c:v>
                </c:pt>
                <c:pt idx="2773">
                  <c:v>-364.91649999999998</c:v>
                </c:pt>
                <c:pt idx="2774">
                  <c:v>-364.91449999999998</c:v>
                </c:pt>
                <c:pt idx="2775">
                  <c:v>-364.91249999999997</c:v>
                </c:pt>
                <c:pt idx="2776">
                  <c:v>-364.91049999999996</c:v>
                </c:pt>
                <c:pt idx="2777">
                  <c:v>-364.9085</c:v>
                </c:pt>
                <c:pt idx="2778">
                  <c:v>-364.90649999999999</c:v>
                </c:pt>
                <c:pt idx="2779">
                  <c:v>-364.90449999999998</c:v>
                </c:pt>
                <c:pt idx="2780">
                  <c:v>-364.90249999999997</c:v>
                </c:pt>
                <c:pt idx="2781">
                  <c:v>-364.90049999999997</c:v>
                </c:pt>
                <c:pt idx="2782">
                  <c:v>-364.89849999999996</c:v>
                </c:pt>
                <c:pt idx="2783">
                  <c:v>-364.8965</c:v>
                </c:pt>
                <c:pt idx="2784">
                  <c:v>-364.89449999999999</c:v>
                </c:pt>
                <c:pt idx="2785">
                  <c:v>-364.89249999999998</c:v>
                </c:pt>
                <c:pt idx="2786">
                  <c:v>-364.89049999999997</c:v>
                </c:pt>
                <c:pt idx="2787">
                  <c:v>-364.88849999999996</c:v>
                </c:pt>
                <c:pt idx="2788">
                  <c:v>-364.88649999999996</c:v>
                </c:pt>
                <c:pt idx="2789">
                  <c:v>-364.8845</c:v>
                </c:pt>
                <c:pt idx="2790">
                  <c:v>-364.88249999999999</c:v>
                </c:pt>
                <c:pt idx="2791">
                  <c:v>-364.88049999999998</c:v>
                </c:pt>
                <c:pt idx="2792">
                  <c:v>-364.87849999999997</c:v>
                </c:pt>
                <c:pt idx="2793">
                  <c:v>-364.87649999999996</c:v>
                </c:pt>
                <c:pt idx="2794">
                  <c:v>-364.87449999999995</c:v>
                </c:pt>
                <c:pt idx="2795">
                  <c:v>-364.8725</c:v>
                </c:pt>
                <c:pt idx="2796">
                  <c:v>-364.87049999999999</c:v>
                </c:pt>
                <c:pt idx="2797">
                  <c:v>-364.86849999999998</c:v>
                </c:pt>
                <c:pt idx="2798">
                  <c:v>-364.86649999999997</c:v>
                </c:pt>
                <c:pt idx="2799">
                  <c:v>-364.86449999999996</c:v>
                </c:pt>
                <c:pt idx="2800">
                  <c:v>-364.86249999999995</c:v>
                </c:pt>
                <c:pt idx="2801">
                  <c:v>-364.8605</c:v>
                </c:pt>
                <c:pt idx="2802">
                  <c:v>-364.85849999999999</c:v>
                </c:pt>
                <c:pt idx="2803">
                  <c:v>-364.85649999999998</c:v>
                </c:pt>
                <c:pt idx="2804">
                  <c:v>-364.85449999999997</c:v>
                </c:pt>
                <c:pt idx="2805">
                  <c:v>-364.85249999999996</c:v>
                </c:pt>
                <c:pt idx="2806">
                  <c:v>-364.85049999999995</c:v>
                </c:pt>
                <c:pt idx="2807">
                  <c:v>-364.8485</c:v>
                </c:pt>
                <c:pt idx="2808">
                  <c:v>-364.84649999999999</c:v>
                </c:pt>
                <c:pt idx="2809">
                  <c:v>-364.84449999999998</c:v>
                </c:pt>
                <c:pt idx="2810">
                  <c:v>-364.84249999999997</c:v>
                </c:pt>
                <c:pt idx="2811">
                  <c:v>-364.84049999999996</c:v>
                </c:pt>
                <c:pt idx="2812">
                  <c:v>-364.83849999999995</c:v>
                </c:pt>
                <c:pt idx="2813">
                  <c:v>-364.8365</c:v>
                </c:pt>
                <c:pt idx="2814">
                  <c:v>-364.83449999999999</c:v>
                </c:pt>
                <c:pt idx="2815">
                  <c:v>-364.83249999999998</c:v>
                </c:pt>
                <c:pt idx="2816">
                  <c:v>-364.83049999999997</c:v>
                </c:pt>
                <c:pt idx="2817">
                  <c:v>-364.82849999999996</c:v>
                </c:pt>
                <c:pt idx="2818">
                  <c:v>-364.82649999999995</c:v>
                </c:pt>
                <c:pt idx="2819">
                  <c:v>-364.8245</c:v>
                </c:pt>
                <c:pt idx="2820">
                  <c:v>-364.82249999999999</c:v>
                </c:pt>
                <c:pt idx="2821">
                  <c:v>-364.82049999999998</c:v>
                </c:pt>
                <c:pt idx="2822">
                  <c:v>-364.81849999999997</c:v>
                </c:pt>
                <c:pt idx="2823">
                  <c:v>-364.81649999999996</c:v>
                </c:pt>
                <c:pt idx="2824">
                  <c:v>-364.81449999999995</c:v>
                </c:pt>
                <c:pt idx="2825">
                  <c:v>-364.8125</c:v>
                </c:pt>
                <c:pt idx="2826">
                  <c:v>-364.81049999999999</c:v>
                </c:pt>
                <c:pt idx="2827">
                  <c:v>-364.80849999999998</c:v>
                </c:pt>
                <c:pt idx="2828">
                  <c:v>-364.80649999999997</c:v>
                </c:pt>
                <c:pt idx="2829">
                  <c:v>-364.80449999999996</c:v>
                </c:pt>
                <c:pt idx="2830">
                  <c:v>-364.80249999999995</c:v>
                </c:pt>
                <c:pt idx="2831">
                  <c:v>-364.8005</c:v>
                </c:pt>
                <c:pt idx="2832">
                  <c:v>-364.79849999999999</c:v>
                </c:pt>
                <c:pt idx="2833">
                  <c:v>-364.79649999999998</c:v>
                </c:pt>
                <c:pt idx="2834">
                  <c:v>-364.79449999999997</c:v>
                </c:pt>
                <c:pt idx="2835">
                  <c:v>-364.79249999999996</c:v>
                </c:pt>
                <c:pt idx="2836">
                  <c:v>-364.79049999999995</c:v>
                </c:pt>
                <c:pt idx="2837">
                  <c:v>-364.7885</c:v>
                </c:pt>
                <c:pt idx="2838">
                  <c:v>-364.78649999999999</c:v>
                </c:pt>
                <c:pt idx="2839">
                  <c:v>-364.78449999999998</c:v>
                </c:pt>
                <c:pt idx="2840">
                  <c:v>-364.78249999999997</c:v>
                </c:pt>
                <c:pt idx="2841">
                  <c:v>-364.78049999999996</c:v>
                </c:pt>
                <c:pt idx="2842">
                  <c:v>-364.77849999999995</c:v>
                </c:pt>
                <c:pt idx="2843">
                  <c:v>-364.7765</c:v>
                </c:pt>
                <c:pt idx="2844">
                  <c:v>-364.77449999999999</c:v>
                </c:pt>
                <c:pt idx="2845">
                  <c:v>-364.77249999999998</c:v>
                </c:pt>
                <c:pt idx="2846">
                  <c:v>-364.77049999999997</c:v>
                </c:pt>
                <c:pt idx="2847">
                  <c:v>-364.76849999999996</c:v>
                </c:pt>
                <c:pt idx="2848">
                  <c:v>-364.76649999999995</c:v>
                </c:pt>
                <c:pt idx="2849">
                  <c:v>-364.7645</c:v>
                </c:pt>
                <c:pt idx="2850">
                  <c:v>-364.76249999999999</c:v>
                </c:pt>
                <c:pt idx="2851">
                  <c:v>-364.76049999999998</c:v>
                </c:pt>
                <c:pt idx="2852">
                  <c:v>-364.75849999999997</c:v>
                </c:pt>
                <c:pt idx="2853">
                  <c:v>-364.75649999999996</c:v>
                </c:pt>
                <c:pt idx="2854">
                  <c:v>-364.75449999999995</c:v>
                </c:pt>
                <c:pt idx="2855">
                  <c:v>-364.7525</c:v>
                </c:pt>
                <c:pt idx="2856">
                  <c:v>-364.75049999999999</c:v>
                </c:pt>
                <c:pt idx="2857">
                  <c:v>-364.74849999999998</c:v>
                </c:pt>
                <c:pt idx="2858">
                  <c:v>-364.74649999999997</c:v>
                </c:pt>
                <c:pt idx="2859">
                  <c:v>-364.74449999999996</c:v>
                </c:pt>
                <c:pt idx="2860">
                  <c:v>-364.74249999999995</c:v>
                </c:pt>
                <c:pt idx="2861">
                  <c:v>-364.7405</c:v>
                </c:pt>
                <c:pt idx="2862">
                  <c:v>-364.73849999999999</c:v>
                </c:pt>
                <c:pt idx="2863">
                  <c:v>-364.73649999999998</c:v>
                </c:pt>
                <c:pt idx="2864">
                  <c:v>-364.73449999999997</c:v>
                </c:pt>
                <c:pt idx="2865">
                  <c:v>-364.73249999999996</c:v>
                </c:pt>
                <c:pt idx="2866">
                  <c:v>-364.73049999999995</c:v>
                </c:pt>
                <c:pt idx="2867">
                  <c:v>-364.7285</c:v>
                </c:pt>
                <c:pt idx="2868">
                  <c:v>-364.72649999999999</c:v>
                </c:pt>
                <c:pt idx="2869">
                  <c:v>-364.72449999999998</c:v>
                </c:pt>
                <c:pt idx="2870">
                  <c:v>-364.72249999999997</c:v>
                </c:pt>
                <c:pt idx="2871">
                  <c:v>-364.72049999999996</c:v>
                </c:pt>
                <c:pt idx="2872">
                  <c:v>-364.71849999999995</c:v>
                </c:pt>
                <c:pt idx="2873">
                  <c:v>-364.7165</c:v>
                </c:pt>
                <c:pt idx="2874">
                  <c:v>-364.71449999999999</c:v>
                </c:pt>
                <c:pt idx="2875">
                  <c:v>-364.71249999999998</c:v>
                </c:pt>
                <c:pt idx="2876">
                  <c:v>-364.71049999999997</c:v>
                </c:pt>
                <c:pt idx="2877">
                  <c:v>-364.70849999999996</c:v>
                </c:pt>
                <c:pt idx="2878">
                  <c:v>-364.70650000000001</c:v>
                </c:pt>
                <c:pt idx="2879">
                  <c:v>-364.7045</c:v>
                </c:pt>
                <c:pt idx="2880">
                  <c:v>-364.70249999999999</c:v>
                </c:pt>
                <c:pt idx="2881">
                  <c:v>-364.70049999999998</c:v>
                </c:pt>
                <c:pt idx="2882">
                  <c:v>-364.69849999999997</c:v>
                </c:pt>
                <c:pt idx="2883">
                  <c:v>-364.69649999999996</c:v>
                </c:pt>
                <c:pt idx="2884">
                  <c:v>-364.69450000000001</c:v>
                </c:pt>
                <c:pt idx="2885">
                  <c:v>-364.6925</c:v>
                </c:pt>
                <c:pt idx="2886">
                  <c:v>-364.69049999999999</c:v>
                </c:pt>
                <c:pt idx="2887">
                  <c:v>-364.68849999999998</c:v>
                </c:pt>
                <c:pt idx="2888">
                  <c:v>-364.68649999999997</c:v>
                </c:pt>
                <c:pt idx="2889">
                  <c:v>-364.68449999999996</c:v>
                </c:pt>
                <c:pt idx="2890">
                  <c:v>-364.6825</c:v>
                </c:pt>
                <c:pt idx="2891">
                  <c:v>-364.68049999999999</c:v>
                </c:pt>
                <c:pt idx="2892">
                  <c:v>-364.67849999999999</c:v>
                </c:pt>
                <c:pt idx="2893">
                  <c:v>-364.67649999999998</c:v>
                </c:pt>
                <c:pt idx="2894">
                  <c:v>-364.67449999999997</c:v>
                </c:pt>
                <c:pt idx="2895">
                  <c:v>-364.67249999999996</c:v>
                </c:pt>
                <c:pt idx="2896">
                  <c:v>-364.6705</c:v>
                </c:pt>
                <c:pt idx="2897">
                  <c:v>-364.66849999999999</c:v>
                </c:pt>
                <c:pt idx="2898">
                  <c:v>-364.66649999999998</c:v>
                </c:pt>
                <c:pt idx="2899">
                  <c:v>-364.66449999999998</c:v>
                </c:pt>
                <c:pt idx="2900">
                  <c:v>-364.66249999999997</c:v>
                </c:pt>
                <c:pt idx="2901">
                  <c:v>-364.66049999999996</c:v>
                </c:pt>
                <c:pt idx="2902">
                  <c:v>-364.6585</c:v>
                </c:pt>
                <c:pt idx="2903">
                  <c:v>-364.65649999999999</c:v>
                </c:pt>
                <c:pt idx="2904">
                  <c:v>-364.65449999999998</c:v>
                </c:pt>
                <c:pt idx="2905">
                  <c:v>-364.65249999999997</c:v>
                </c:pt>
                <c:pt idx="2906">
                  <c:v>-364.65049999999997</c:v>
                </c:pt>
                <c:pt idx="2907">
                  <c:v>-364.64849999999996</c:v>
                </c:pt>
                <c:pt idx="2908">
                  <c:v>-364.6465</c:v>
                </c:pt>
                <c:pt idx="2909">
                  <c:v>-364.64449999999999</c:v>
                </c:pt>
                <c:pt idx="2910">
                  <c:v>-364.64249999999998</c:v>
                </c:pt>
                <c:pt idx="2911">
                  <c:v>-364.64049999999997</c:v>
                </c:pt>
                <c:pt idx="2912">
                  <c:v>-364.63849999999996</c:v>
                </c:pt>
                <c:pt idx="2913">
                  <c:v>-364.63649999999996</c:v>
                </c:pt>
                <c:pt idx="2914">
                  <c:v>-364.6345</c:v>
                </c:pt>
                <c:pt idx="2915">
                  <c:v>-364.63249999999999</c:v>
                </c:pt>
                <c:pt idx="2916">
                  <c:v>-364.63049999999998</c:v>
                </c:pt>
                <c:pt idx="2917">
                  <c:v>-364.62849999999997</c:v>
                </c:pt>
                <c:pt idx="2918">
                  <c:v>-364.62649999999996</c:v>
                </c:pt>
                <c:pt idx="2919">
                  <c:v>-364.62449999999995</c:v>
                </c:pt>
                <c:pt idx="2920">
                  <c:v>-364.6225</c:v>
                </c:pt>
                <c:pt idx="2921">
                  <c:v>-364.62049999999999</c:v>
                </c:pt>
                <c:pt idx="2922">
                  <c:v>-364.61849999999998</c:v>
                </c:pt>
                <c:pt idx="2923">
                  <c:v>-364.61649999999997</c:v>
                </c:pt>
                <c:pt idx="2924">
                  <c:v>-364.61449999999996</c:v>
                </c:pt>
                <c:pt idx="2925">
                  <c:v>-364.61249999999995</c:v>
                </c:pt>
                <c:pt idx="2926">
                  <c:v>-364.6105</c:v>
                </c:pt>
                <c:pt idx="2927">
                  <c:v>-364.60849999999999</c:v>
                </c:pt>
                <c:pt idx="2928">
                  <c:v>-364.60649999999998</c:v>
                </c:pt>
                <c:pt idx="2929">
                  <c:v>-364.60449999999997</c:v>
                </c:pt>
                <c:pt idx="2930">
                  <c:v>-364.60249999999996</c:v>
                </c:pt>
                <c:pt idx="2931">
                  <c:v>-364.60049999999995</c:v>
                </c:pt>
                <c:pt idx="2932">
                  <c:v>-364.5985</c:v>
                </c:pt>
                <c:pt idx="2933">
                  <c:v>-364.59649999999999</c:v>
                </c:pt>
                <c:pt idx="2934">
                  <c:v>-364.59449999999998</c:v>
                </c:pt>
                <c:pt idx="2935">
                  <c:v>-364.59249999999997</c:v>
                </c:pt>
                <c:pt idx="2936">
                  <c:v>-364.59049999999996</c:v>
                </c:pt>
                <c:pt idx="2937">
                  <c:v>-364.58849999999995</c:v>
                </c:pt>
                <c:pt idx="2938">
                  <c:v>-364.5865</c:v>
                </c:pt>
                <c:pt idx="2939">
                  <c:v>-364.58449999999999</c:v>
                </c:pt>
                <c:pt idx="2940">
                  <c:v>-364.58249999999998</c:v>
                </c:pt>
                <c:pt idx="2941">
                  <c:v>-364.58049999999997</c:v>
                </c:pt>
                <c:pt idx="2942">
                  <c:v>-364.57849999999996</c:v>
                </c:pt>
                <c:pt idx="2943">
                  <c:v>-364.57649999999995</c:v>
                </c:pt>
                <c:pt idx="2944">
                  <c:v>-364.5745</c:v>
                </c:pt>
                <c:pt idx="2945">
                  <c:v>-364.57249999999999</c:v>
                </c:pt>
                <c:pt idx="2946">
                  <c:v>-364.57049999999998</c:v>
                </c:pt>
                <c:pt idx="2947">
                  <c:v>-364.56849999999997</c:v>
                </c:pt>
                <c:pt idx="2948">
                  <c:v>-364.56649999999996</c:v>
                </c:pt>
                <c:pt idx="2949">
                  <c:v>-364.56449999999995</c:v>
                </c:pt>
                <c:pt idx="2950">
                  <c:v>-364.5625</c:v>
                </c:pt>
                <c:pt idx="2951">
                  <c:v>-364.56049999999999</c:v>
                </c:pt>
                <c:pt idx="2952">
                  <c:v>-364.55849999999998</c:v>
                </c:pt>
                <c:pt idx="2953">
                  <c:v>-364.55649999999997</c:v>
                </c:pt>
                <c:pt idx="2954">
                  <c:v>-364.55449999999996</c:v>
                </c:pt>
                <c:pt idx="2955">
                  <c:v>-364.55249999999995</c:v>
                </c:pt>
                <c:pt idx="2956">
                  <c:v>-364.5505</c:v>
                </c:pt>
                <c:pt idx="2957">
                  <c:v>-364.54849999999999</c:v>
                </c:pt>
                <c:pt idx="2958">
                  <c:v>-364.54649999999998</c:v>
                </c:pt>
                <c:pt idx="2959">
                  <c:v>-364.54449999999997</c:v>
                </c:pt>
                <c:pt idx="2960">
                  <c:v>-364.54249999999996</c:v>
                </c:pt>
                <c:pt idx="2961">
                  <c:v>-364.54049999999995</c:v>
                </c:pt>
                <c:pt idx="2962">
                  <c:v>-364.5385</c:v>
                </c:pt>
                <c:pt idx="2963">
                  <c:v>-364.53649999999999</c:v>
                </c:pt>
                <c:pt idx="2964">
                  <c:v>-364.53449999999998</c:v>
                </c:pt>
                <c:pt idx="2965">
                  <c:v>-364.53249999999997</c:v>
                </c:pt>
                <c:pt idx="2966">
                  <c:v>-364.53049999999996</c:v>
                </c:pt>
                <c:pt idx="2967">
                  <c:v>-364.52849999999995</c:v>
                </c:pt>
                <c:pt idx="2968">
                  <c:v>-364.5265</c:v>
                </c:pt>
                <c:pt idx="2969">
                  <c:v>-364.52449999999999</c:v>
                </c:pt>
                <c:pt idx="2970">
                  <c:v>-364.52249999999998</c:v>
                </c:pt>
                <c:pt idx="2971">
                  <c:v>-364.52049999999997</c:v>
                </c:pt>
                <c:pt idx="2972">
                  <c:v>-364.51849999999996</c:v>
                </c:pt>
                <c:pt idx="2973">
                  <c:v>-364.51649999999995</c:v>
                </c:pt>
                <c:pt idx="2974">
                  <c:v>-364.5145</c:v>
                </c:pt>
                <c:pt idx="2975">
                  <c:v>-364.51249999999999</c:v>
                </c:pt>
                <c:pt idx="2976">
                  <c:v>-364.51049999999998</c:v>
                </c:pt>
                <c:pt idx="2977">
                  <c:v>-364.50849999999997</c:v>
                </c:pt>
                <c:pt idx="2978">
                  <c:v>-364.50649999999996</c:v>
                </c:pt>
                <c:pt idx="2979">
                  <c:v>-364.50449999999995</c:v>
                </c:pt>
                <c:pt idx="2980">
                  <c:v>-364.5025</c:v>
                </c:pt>
                <c:pt idx="2981">
                  <c:v>-364.50049999999999</c:v>
                </c:pt>
                <c:pt idx="2982">
                  <c:v>-364.49849999999998</c:v>
                </c:pt>
                <c:pt idx="2983">
                  <c:v>-364.49649999999997</c:v>
                </c:pt>
                <c:pt idx="2984">
                  <c:v>-364.49449999999996</c:v>
                </c:pt>
                <c:pt idx="2985">
                  <c:v>-364.49249999999995</c:v>
                </c:pt>
                <c:pt idx="2986">
                  <c:v>-364.4905</c:v>
                </c:pt>
                <c:pt idx="2987">
                  <c:v>-364.48849999999999</c:v>
                </c:pt>
                <c:pt idx="2988">
                  <c:v>-364.48649999999998</c:v>
                </c:pt>
                <c:pt idx="2989">
                  <c:v>-364.48449999999997</c:v>
                </c:pt>
                <c:pt idx="2990">
                  <c:v>-364.48249999999996</c:v>
                </c:pt>
                <c:pt idx="2991">
                  <c:v>-364.48049999999995</c:v>
                </c:pt>
                <c:pt idx="2992">
                  <c:v>-364.4785</c:v>
                </c:pt>
                <c:pt idx="2993">
                  <c:v>-364.47649999999999</c:v>
                </c:pt>
                <c:pt idx="2994">
                  <c:v>-364.47449999999998</c:v>
                </c:pt>
                <c:pt idx="2995">
                  <c:v>-364.47249999999997</c:v>
                </c:pt>
                <c:pt idx="2996">
                  <c:v>-364.47049999999996</c:v>
                </c:pt>
                <c:pt idx="2997">
                  <c:v>-364.46849999999995</c:v>
                </c:pt>
                <c:pt idx="2998">
                  <c:v>-364.4665</c:v>
                </c:pt>
                <c:pt idx="2999">
                  <c:v>-364.46449999999999</c:v>
                </c:pt>
                <c:pt idx="3000">
                  <c:v>-364.46249999999998</c:v>
                </c:pt>
                <c:pt idx="3001">
                  <c:v>-364.46049999999997</c:v>
                </c:pt>
                <c:pt idx="3002">
                  <c:v>-364.45849999999996</c:v>
                </c:pt>
                <c:pt idx="3003">
                  <c:v>-364.45650000000001</c:v>
                </c:pt>
                <c:pt idx="3004">
                  <c:v>-364.4545</c:v>
                </c:pt>
                <c:pt idx="3005">
                  <c:v>-364.45249999999999</c:v>
                </c:pt>
                <c:pt idx="3006">
                  <c:v>-364.45049999999998</c:v>
                </c:pt>
                <c:pt idx="3007">
                  <c:v>-364.44849999999997</c:v>
                </c:pt>
                <c:pt idx="3008">
                  <c:v>-364.44649999999996</c:v>
                </c:pt>
                <c:pt idx="3009">
                  <c:v>-364.44450000000001</c:v>
                </c:pt>
                <c:pt idx="3010">
                  <c:v>-364.4425</c:v>
                </c:pt>
                <c:pt idx="3011">
                  <c:v>-364.44049999999999</c:v>
                </c:pt>
                <c:pt idx="3012">
                  <c:v>-364.43849999999998</c:v>
                </c:pt>
                <c:pt idx="3013">
                  <c:v>-364.43649999999997</c:v>
                </c:pt>
                <c:pt idx="3014">
                  <c:v>-364.43449999999996</c:v>
                </c:pt>
                <c:pt idx="3015">
                  <c:v>-364.4325</c:v>
                </c:pt>
                <c:pt idx="3016">
                  <c:v>-364.43049999999999</c:v>
                </c:pt>
                <c:pt idx="3017">
                  <c:v>-364.42849999999999</c:v>
                </c:pt>
                <c:pt idx="3018">
                  <c:v>-364.42649999999998</c:v>
                </c:pt>
                <c:pt idx="3019">
                  <c:v>-364.42449999999997</c:v>
                </c:pt>
                <c:pt idx="3020">
                  <c:v>-364.42249999999996</c:v>
                </c:pt>
                <c:pt idx="3021">
                  <c:v>-364.4205</c:v>
                </c:pt>
                <c:pt idx="3022">
                  <c:v>-364.41849999999999</c:v>
                </c:pt>
                <c:pt idx="3023">
                  <c:v>-364.41649999999998</c:v>
                </c:pt>
                <c:pt idx="3024">
                  <c:v>-364.41449999999998</c:v>
                </c:pt>
                <c:pt idx="3025">
                  <c:v>-364.41249999999997</c:v>
                </c:pt>
                <c:pt idx="3026">
                  <c:v>-364.41049999999996</c:v>
                </c:pt>
                <c:pt idx="3027">
                  <c:v>-364.4085</c:v>
                </c:pt>
                <c:pt idx="3028">
                  <c:v>-364.40649999999999</c:v>
                </c:pt>
                <c:pt idx="3029">
                  <c:v>-364.40449999999998</c:v>
                </c:pt>
                <c:pt idx="3030">
                  <c:v>-364.40249999999997</c:v>
                </c:pt>
                <c:pt idx="3031">
                  <c:v>-364.40049999999997</c:v>
                </c:pt>
                <c:pt idx="3032">
                  <c:v>-364.39849999999996</c:v>
                </c:pt>
                <c:pt idx="3033">
                  <c:v>-364.3965</c:v>
                </c:pt>
                <c:pt idx="3034">
                  <c:v>-364.39449999999999</c:v>
                </c:pt>
                <c:pt idx="3035">
                  <c:v>-364.39249999999998</c:v>
                </c:pt>
                <c:pt idx="3036">
                  <c:v>-364.39049999999997</c:v>
                </c:pt>
                <c:pt idx="3037">
                  <c:v>-364.38849999999996</c:v>
                </c:pt>
                <c:pt idx="3038">
                  <c:v>-364.38649999999996</c:v>
                </c:pt>
                <c:pt idx="3039">
                  <c:v>-364.3845</c:v>
                </c:pt>
                <c:pt idx="3040">
                  <c:v>-364.38249999999999</c:v>
                </c:pt>
                <c:pt idx="3041">
                  <c:v>-364.38049999999998</c:v>
                </c:pt>
                <c:pt idx="3042">
                  <c:v>-364.37849999999997</c:v>
                </c:pt>
                <c:pt idx="3043">
                  <c:v>-364.37649999999996</c:v>
                </c:pt>
                <c:pt idx="3044">
                  <c:v>-364.37449999999995</c:v>
                </c:pt>
                <c:pt idx="3045">
                  <c:v>-364.3725</c:v>
                </c:pt>
                <c:pt idx="3046">
                  <c:v>-364.37049999999999</c:v>
                </c:pt>
                <c:pt idx="3047">
                  <c:v>-364.36849999999998</c:v>
                </c:pt>
                <c:pt idx="3048">
                  <c:v>-364.36649999999997</c:v>
                </c:pt>
                <c:pt idx="3049">
                  <c:v>-364.36449999999996</c:v>
                </c:pt>
                <c:pt idx="3050">
                  <c:v>-364.36249999999995</c:v>
                </c:pt>
                <c:pt idx="3051">
                  <c:v>-364.3605</c:v>
                </c:pt>
                <c:pt idx="3052">
                  <c:v>-364.35849999999999</c:v>
                </c:pt>
                <c:pt idx="3053">
                  <c:v>-364.35649999999998</c:v>
                </c:pt>
                <c:pt idx="3054">
                  <c:v>-364.35449999999997</c:v>
                </c:pt>
                <c:pt idx="3055">
                  <c:v>-364.35249999999996</c:v>
                </c:pt>
                <c:pt idx="3056">
                  <c:v>-364.35049999999995</c:v>
                </c:pt>
                <c:pt idx="3057">
                  <c:v>-364.3485</c:v>
                </c:pt>
                <c:pt idx="3058">
                  <c:v>-364.34649999999999</c:v>
                </c:pt>
                <c:pt idx="3059">
                  <c:v>-364.34449999999998</c:v>
                </c:pt>
                <c:pt idx="3060">
                  <c:v>-364.34249999999997</c:v>
                </c:pt>
                <c:pt idx="3061">
                  <c:v>-364.34049999999996</c:v>
                </c:pt>
                <c:pt idx="3062">
                  <c:v>-364.33849999999995</c:v>
                </c:pt>
                <c:pt idx="3063">
                  <c:v>-364.3365</c:v>
                </c:pt>
                <c:pt idx="3064">
                  <c:v>-364.33449999999999</c:v>
                </c:pt>
                <c:pt idx="3065">
                  <c:v>-364.33249999999998</c:v>
                </c:pt>
                <c:pt idx="3066">
                  <c:v>-364.33049999999997</c:v>
                </c:pt>
                <c:pt idx="3067">
                  <c:v>-364.32849999999996</c:v>
                </c:pt>
                <c:pt idx="3068">
                  <c:v>-364.32649999999995</c:v>
                </c:pt>
                <c:pt idx="3069">
                  <c:v>-364.3245</c:v>
                </c:pt>
                <c:pt idx="3070">
                  <c:v>-364.32249999999999</c:v>
                </c:pt>
                <c:pt idx="3071">
                  <c:v>-364.32049999999998</c:v>
                </c:pt>
                <c:pt idx="3072">
                  <c:v>-364.31849999999997</c:v>
                </c:pt>
                <c:pt idx="3073">
                  <c:v>-364.31649999999996</c:v>
                </c:pt>
                <c:pt idx="3074">
                  <c:v>-364.31449999999995</c:v>
                </c:pt>
                <c:pt idx="3075">
                  <c:v>-364.3125</c:v>
                </c:pt>
                <c:pt idx="3076">
                  <c:v>-364.31049999999999</c:v>
                </c:pt>
                <c:pt idx="3077">
                  <c:v>-364.30849999999998</c:v>
                </c:pt>
                <c:pt idx="3078">
                  <c:v>-364.30649999999997</c:v>
                </c:pt>
                <c:pt idx="3079">
                  <c:v>-364.30449999999996</c:v>
                </c:pt>
                <c:pt idx="3080">
                  <c:v>-364.30249999999995</c:v>
                </c:pt>
                <c:pt idx="3081">
                  <c:v>-364.3005</c:v>
                </c:pt>
                <c:pt idx="3082">
                  <c:v>-364.29849999999999</c:v>
                </c:pt>
                <c:pt idx="3083">
                  <c:v>-364.29649999999998</c:v>
                </c:pt>
                <c:pt idx="3084">
                  <c:v>-364.29449999999997</c:v>
                </c:pt>
                <c:pt idx="3085">
                  <c:v>-364.29249999999996</c:v>
                </c:pt>
                <c:pt idx="3086">
                  <c:v>-364.29049999999995</c:v>
                </c:pt>
                <c:pt idx="3087">
                  <c:v>-364.2885</c:v>
                </c:pt>
                <c:pt idx="3088">
                  <c:v>-364.28649999999999</c:v>
                </c:pt>
                <c:pt idx="3089">
                  <c:v>-364.28449999999998</c:v>
                </c:pt>
                <c:pt idx="3090">
                  <c:v>-364.28249999999997</c:v>
                </c:pt>
                <c:pt idx="3091">
                  <c:v>-364.28049999999996</c:v>
                </c:pt>
                <c:pt idx="3092">
                  <c:v>-364.27849999999995</c:v>
                </c:pt>
                <c:pt idx="3093">
                  <c:v>-364.2765</c:v>
                </c:pt>
                <c:pt idx="3094">
                  <c:v>-364.27449999999999</c:v>
                </c:pt>
                <c:pt idx="3095">
                  <c:v>-364.27249999999998</c:v>
                </c:pt>
                <c:pt idx="3096">
                  <c:v>-364.27049999999997</c:v>
                </c:pt>
                <c:pt idx="3097">
                  <c:v>-364.26849999999996</c:v>
                </c:pt>
                <c:pt idx="3098">
                  <c:v>-364.26649999999995</c:v>
                </c:pt>
                <c:pt idx="3099">
                  <c:v>-364.2645</c:v>
                </c:pt>
                <c:pt idx="3100">
                  <c:v>-364.26249999999999</c:v>
                </c:pt>
                <c:pt idx="3101">
                  <c:v>-364.26049999999998</c:v>
                </c:pt>
                <c:pt idx="3102">
                  <c:v>-364.25849999999997</c:v>
                </c:pt>
                <c:pt idx="3103">
                  <c:v>-364.25649999999996</c:v>
                </c:pt>
                <c:pt idx="3104">
                  <c:v>-364.25449999999995</c:v>
                </c:pt>
                <c:pt idx="3105">
                  <c:v>-364.2525</c:v>
                </c:pt>
                <c:pt idx="3106">
                  <c:v>-364.25049999999999</c:v>
                </c:pt>
                <c:pt idx="3107">
                  <c:v>-364.24849999999998</c:v>
                </c:pt>
                <c:pt idx="3108">
                  <c:v>-364.24649999999997</c:v>
                </c:pt>
                <c:pt idx="3109">
                  <c:v>-364.24449999999996</c:v>
                </c:pt>
                <c:pt idx="3110">
                  <c:v>-364.24249999999995</c:v>
                </c:pt>
                <c:pt idx="3111">
                  <c:v>-364.2405</c:v>
                </c:pt>
                <c:pt idx="3112">
                  <c:v>-364.23849999999999</c:v>
                </c:pt>
                <c:pt idx="3113">
                  <c:v>-364.23649999999998</c:v>
                </c:pt>
                <c:pt idx="3114">
                  <c:v>-364.23449999999997</c:v>
                </c:pt>
                <c:pt idx="3115">
                  <c:v>-364.23249999999996</c:v>
                </c:pt>
                <c:pt idx="3116">
                  <c:v>-364.23049999999995</c:v>
                </c:pt>
                <c:pt idx="3117">
                  <c:v>-364.2285</c:v>
                </c:pt>
                <c:pt idx="3118">
                  <c:v>-364.22649999999999</c:v>
                </c:pt>
                <c:pt idx="3119">
                  <c:v>-364.22449999999998</c:v>
                </c:pt>
                <c:pt idx="3120">
                  <c:v>-364.22249999999997</c:v>
                </c:pt>
                <c:pt idx="3121">
                  <c:v>-364.22049999999996</c:v>
                </c:pt>
                <c:pt idx="3122">
                  <c:v>-364.21849999999995</c:v>
                </c:pt>
                <c:pt idx="3123">
                  <c:v>-364.2165</c:v>
                </c:pt>
                <c:pt idx="3124">
                  <c:v>-364.21449999999999</c:v>
                </c:pt>
                <c:pt idx="3125">
                  <c:v>-364.21249999999998</c:v>
                </c:pt>
                <c:pt idx="3126">
                  <c:v>-364.21049999999997</c:v>
                </c:pt>
                <c:pt idx="3127">
                  <c:v>-364.20849999999996</c:v>
                </c:pt>
                <c:pt idx="3128">
                  <c:v>-364.20650000000001</c:v>
                </c:pt>
                <c:pt idx="3129">
                  <c:v>-364.2045</c:v>
                </c:pt>
                <c:pt idx="3130">
                  <c:v>-364.20249999999999</c:v>
                </c:pt>
                <c:pt idx="3131">
                  <c:v>-364.20049999999998</c:v>
                </c:pt>
                <c:pt idx="3132">
                  <c:v>-364.19849999999997</c:v>
                </c:pt>
                <c:pt idx="3133">
                  <c:v>-364.19649999999996</c:v>
                </c:pt>
                <c:pt idx="3134">
                  <c:v>-364.19450000000001</c:v>
                </c:pt>
                <c:pt idx="3135">
                  <c:v>-364.1925</c:v>
                </c:pt>
                <c:pt idx="3136">
                  <c:v>-364.19049999999999</c:v>
                </c:pt>
                <c:pt idx="3137">
                  <c:v>-364.18849999999998</c:v>
                </c:pt>
                <c:pt idx="3138">
                  <c:v>-364.18649999999997</c:v>
                </c:pt>
                <c:pt idx="3139">
                  <c:v>-364.18449999999996</c:v>
                </c:pt>
                <c:pt idx="3140">
                  <c:v>-364.1825</c:v>
                </c:pt>
                <c:pt idx="3141">
                  <c:v>-364.18049999999999</c:v>
                </c:pt>
                <c:pt idx="3142">
                  <c:v>-364.17849999999999</c:v>
                </c:pt>
                <c:pt idx="3143">
                  <c:v>-364.17649999999998</c:v>
                </c:pt>
                <c:pt idx="3144">
                  <c:v>-364.17449999999997</c:v>
                </c:pt>
                <c:pt idx="3145">
                  <c:v>-364.17249999999996</c:v>
                </c:pt>
                <c:pt idx="3146">
                  <c:v>-364.1705</c:v>
                </c:pt>
                <c:pt idx="3147">
                  <c:v>-364.16849999999999</c:v>
                </c:pt>
                <c:pt idx="3148">
                  <c:v>-364.16649999999998</c:v>
                </c:pt>
                <c:pt idx="3149">
                  <c:v>-364.16449999999998</c:v>
                </c:pt>
                <c:pt idx="3150">
                  <c:v>-364.16249999999997</c:v>
                </c:pt>
                <c:pt idx="3151">
                  <c:v>-364.16049999999996</c:v>
                </c:pt>
                <c:pt idx="3152">
                  <c:v>-364.1585</c:v>
                </c:pt>
                <c:pt idx="3153">
                  <c:v>-364.15649999999999</c:v>
                </c:pt>
                <c:pt idx="3154">
                  <c:v>-364.15449999999998</c:v>
                </c:pt>
                <c:pt idx="3155">
                  <c:v>-364.15249999999997</c:v>
                </c:pt>
                <c:pt idx="3156">
                  <c:v>-364.15049999999997</c:v>
                </c:pt>
                <c:pt idx="3157">
                  <c:v>-364.14849999999996</c:v>
                </c:pt>
                <c:pt idx="3158">
                  <c:v>-364.1465</c:v>
                </c:pt>
                <c:pt idx="3159">
                  <c:v>-364.14449999999999</c:v>
                </c:pt>
                <c:pt idx="3160">
                  <c:v>-364.14249999999998</c:v>
                </c:pt>
                <c:pt idx="3161">
                  <c:v>-364.14049999999997</c:v>
                </c:pt>
                <c:pt idx="3162">
                  <c:v>-364.13849999999996</c:v>
                </c:pt>
                <c:pt idx="3163">
                  <c:v>-364.13649999999996</c:v>
                </c:pt>
                <c:pt idx="3164">
                  <c:v>-364.1345</c:v>
                </c:pt>
                <c:pt idx="3165">
                  <c:v>-364.13249999999999</c:v>
                </c:pt>
                <c:pt idx="3166">
                  <c:v>-364.13049999999998</c:v>
                </c:pt>
                <c:pt idx="3167">
                  <c:v>-364.12849999999997</c:v>
                </c:pt>
                <c:pt idx="3168">
                  <c:v>-364.12649999999996</c:v>
                </c:pt>
                <c:pt idx="3169">
                  <c:v>-364.12449999999995</c:v>
                </c:pt>
                <c:pt idx="3170">
                  <c:v>-364.1225</c:v>
                </c:pt>
                <c:pt idx="3171">
                  <c:v>-364.12049999999999</c:v>
                </c:pt>
                <c:pt idx="3172">
                  <c:v>-364.11849999999998</c:v>
                </c:pt>
                <c:pt idx="3173">
                  <c:v>-364.11649999999997</c:v>
                </c:pt>
                <c:pt idx="3174">
                  <c:v>-364.11449999999996</c:v>
                </c:pt>
                <c:pt idx="3175">
                  <c:v>-364.11249999999995</c:v>
                </c:pt>
                <c:pt idx="3176">
                  <c:v>-364.1105</c:v>
                </c:pt>
                <c:pt idx="3177">
                  <c:v>-364.10849999999999</c:v>
                </c:pt>
                <c:pt idx="3178">
                  <c:v>-364.10649999999998</c:v>
                </c:pt>
                <c:pt idx="3179">
                  <c:v>-364.10449999999997</c:v>
                </c:pt>
                <c:pt idx="3180">
                  <c:v>-364.10249999999996</c:v>
                </c:pt>
                <c:pt idx="3181">
                  <c:v>-364.10049999999995</c:v>
                </c:pt>
                <c:pt idx="3182">
                  <c:v>-364.0985</c:v>
                </c:pt>
                <c:pt idx="3183">
                  <c:v>-364.09649999999999</c:v>
                </c:pt>
                <c:pt idx="3184">
                  <c:v>-364.09449999999998</c:v>
                </c:pt>
                <c:pt idx="3185">
                  <c:v>-364.09249999999997</c:v>
                </c:pt>
                <c:pt idx="3186">
                  <c:v>-364.09049999999996</c:v>
                </c:pt>
                <c:pt idx="3187">
                  <c:v>-364.08849999999995</c:v>
                </c:pt>
                <c:pt idx="3188">
                  <c:v>-364.0865</c:v>
                </c:pt>
                <c:pt idx="3189">
                  <c:v>-364.08449999999999</c:v>
                </c:pt>
                <c:pt idx="3190">
                  <c:v>-364.08249999999998</c:v>
                </c:pt>
                <c:pt idx="3191">
                  <c:v>-364.08049999999997</c:v>
                </c:pt>
                <c:pt idx="3192">
                  <c:v>-364.07849999999996</c:v>
                </c:pt>
                <c:pt idx="3193">
                  <c:v>-364.07649999999995</c:v>
                </c:pt>
                <c:pt idx="3194">
                  <c:v>-364.0745</c:v>
                </c:pt>
                <c:pt idx="3195">
                  <c:v>-364.07249999999999</c:v>
                </c:pt>
                <c:pt idx="3196">
                  <c:v>-364.07049999999998</c:v>
                </c:pt>
                <c:pt idx="3197">
                  <c:v>-364.06849999999997</c:v>
                </c:pt>
                <c:pt idx="3198">
                  <c:v>-364.06649999999996</c:v>
                </c:pt>
                <c:pt idx="3199">
                  <c:v>-364.06449999999995</c:v>
                </c:pt>
                <c:pt idx="3200">
                  <c:v>-364.0625</c:v>
                </c:pt>
                <c:pt idx="3201">
                  <c:v>-364.06049999999999</c:v>
                </c:pt>
                <c:pt idx="3202">
                  <c:v>-364.05849999999998</c:v>
                </c:pt>
                <c:pt idx="3203">
                  <c:v>-364.05649999999997</c:v>
                </c:pt>
                <c:pt idx="3204">
                  <c:v>-364.05449999999996</c:v>
                </c:pt>
                <c:pt idx="3205">
                  <c:v>-364.05249999999995</c:v>
                </c:pt>
                <c:pt idx="3206">
                  <c:v>-364.0505</c:v>
                </c:pt>
                <c:pt idx="3207">
                  <c:v>-364.04849999999999</c:v>
                </c:pt>
                <c:pt idx="3208">
                  <c:v>-364.04649999999998</c:v>
                </c:pt>
                <c:pt idx="3209">
                  <c:v>-364.04449999999997</c:v>
                </c:pt>
                <c:pt idx="3210">
                  <c:v>-364.04249999999996</c:v>
                </c:pt>
                <c:pt idx="3211">
                  <c:v>-364.04049999999995</c:v>
                </c:pt>
                <c:pt idx="3212">
                  <c:v>-364.0385</c:v>
                </c:pt>
                <c:pt idx="3213">
                  <c:v>-364.03649999999999</c:v>
                </c:pt>
                <c:pt idx="3214">
                  <c:v>-364.03449999999998</c:v>
                </c:pt>
                <c:pt idx="3215">
                  <c:v>-364.03249999999997</c:v>
                </c:pt>
                <c:pt idx="3216">
                  <c:v>-364.03049999999996</c:v>
                </c:pt>
                <c:pt idx="3217">
                  <c:v>-364.02849999999995</c:v>
                </c:pt>
                <c:pt idx="3218">
                  <c:v>-364.0265</c:v>
                </c:pt>
                <c:pt idx="3219">
                  <c:v>-364.02449999999999</c:v>
                </c:pt>
                <c:pt idx="3220">
                  <c:v>-364.02249999999998</c:v>
                </c:pt>
                <c:pt idx="3221">
                  <c:v>-364.02049999999997</c:v>
                </c:pt>
                <c:pt idx="3222">
                  <c:v>-364.01849999999996</c:v>
                </c:pt>
                <c:pt idx="3223">
                  <c:v>-364.01649999999995</c:v>
                </c:pt>
                <c:pt idx="3224">
                  <c:v>-364.0145</c:v>
                </c:pt>
                <c:pt idx="3225">
                  <c:v>-364.01249999999999</c:v>
                </c:pt>
                <c:pt idx="3226">
                  <c:v>-364.01049999999998</c:v>
                </c:pt>
                <c:pt idx="3227">
                  <c:v>-364.00849999999997</c:v>
                </c:pt>
                <c:pt idx="3228">
                  <c:v>-364.00649999999996</c:v>
                </c:pt>
                <c:pt idx="3229">
                  <c:v>-364.00449999999995</c:v>
                </c:pt>
                <c:pt idx="3230">
                  <c:v>-364.0025</c:v>
                </c:pt>
                <c:pt idx="3231">
                  <c:v>-364.00049999999999</c:v>
                </c:pt>
                <c:pt idx="3232">
                  <c:v>-363.99849999999998</c:v>
                </c:pt>
                <c:pt idx="3233">
                  <c:v>-363.99649999999997</c:v>
                </c:pt>
                <c:pt idx="3234">
                  <c:v>-363.99449999999996</c:v>
                </c:pt>
                <c:pt idx="3235">
                  <c:v>-363.99249999999995</c:v>
                </c:pt>
                <c:pt idx="3236">
                  <c:v>-363.9905</c:v>
                </c:pt>
                <c:pt idx="3237">
                  <c:v>-363.98849999999999</c:v>
                </c:pt>
                <c:pt idx="3238">
                  <c:v>-363.98649999999998</c:v>
                </c:pt>
                <c:pt idx="3239">
                  <c:v>-363.98449999999997</c:v>
                </c:pt>
                <c:pt idx="3240">
                  <c:v>-363.98249999999996</c:v>
                </c:pt>
                <c:pt idx="3241">
                  <c:v>-363.98049999999995</c:v>
                </c:pt>
                <c:pt idx="3242">
                  <c:v>-363.9785</c:v>
                </c:pt>
                <c:pt idx="3243">
                  <c:v>-363.97649999999999</c:v>
                </c:pt>
                <c:pt idx="3244">
                  <c:v>-363.97449999999998</c:v>
                </c:pt>
                <c:pt idx="3245">
                  <c:v>-363.97249999999997</c:v>
                </c:pt>
                <c:pt idx="3246">
                  <c:v>-363.97049999999996</c:v>
                </c:pt>
                <c:pt idx="3247">
                  <c:v>-363.96849999999995</c:v>
                </c:pt>
                <c:pt idx="3248">
                  <c:v>-363.9665</c:v>
                </c:pt>
                <c:pt idx="3249">
                  <c:v>-363.96449999999999</c:v>
                </c:pt>
                <c:pt idx="3250">
                  <c:v>-363.96249999999998</c:v>
                </c:pt>
                <c:pt idx="3251">
                  <c:v>-363.96049999999997</c:v>
                </c:pt>
                <c:pt idx="3252">
                  <c:v>-363.95849999999996</c:v>
                </c:pt>
                <c:pt idx="3253">
                  <c:v>-363.95650000000001</c:v>
                </c:pt>
                <c:pt idx="3254">
                  <c:v>-363.9545</c:v>
                </c:pt>
                <c:pt idx="3255">
                  <c:v>-363.95249999999999</c:v>
                </c:pt>
                <c:pt idx="3256">
                  <c:v>-363.95049999999998</c:v>
                </c:pt>
                <c:pt idx="3257">
                  <c:v>-363.94849999999997</c:v>
                </c:pt>
                <c:pt idx="3258">
                  <c:v>-363.94649999999996</c:v>
                </c:pt>
                <c:pt idx="3259">
                  <c:v>-363.94450000000001</c:v>
                </c:pt>
                <c:pt idx="3260">
                  <c:v>-363.9425</c:v>
                </c:pt>
                <c:pt idx="3261">
                  <c:v>-363.94049999999999</c:v>
                </c:pt>
                <c:pt idx="3262">
                  <c:v>-363.93849999999998</c:v>
                </c:pt>
                <c:pt idx="3263">
                  <c:v>-363.93649999999997</c:v>
                </c:pt>
                <c:pt idx="3264">
                  <c:v>-363.93449999999996</c:v>
                </c:pt>
                <c:pt idx="3265">
                  <c:v>-363.9325</c:v>
                </c:pt>
                <c:pt idx="3266">
                  <c:v>-363.93049999999999</c:v>
                </c:pt>
                <c:pt idx="3267">
                  <c:v>-363.92849999999999</c:v>
                </c:pt>
                <c:pt idx="3268">
                  <c:v>-363.92649999999998</c:v>
                </c:pt>
                <c:pt idx="3269">
                  <c:v>-363.92449999999997</c:v>
                </c:pt>
                <c:pt idx="3270">
                  <c:v>-363.92249999999996</c:v>
                </c:pt>
                <c:pt idx="3271">
                  <c:v>-363.9205</c:v>
                </c:pt>
                <c:pt idx="3272">
                  <c:v>-363.91849999999999</c:v>
                </c:pt>
                <c:pt idx="3273">
                  <c:v>-363.91649999999998</c:v>
                </c:pt>
                <c:pt idx="3274">
                  <c:v>-363.91449999999998</c:v>
                </c:pt>
                <c:pt idx="3275">
                  <c:v>-363.91249999999997</c:v>
                </c:pt>
                <c:pt idx="3276">
                  <c:v>-363.91049999999996</c:v>
                </c:pt>
                <c:pt idx="3277">
                  <c:v>-363.9085</c:v>
                </c:pt>
                <c:pt idx="3278">
                  <c:v>-363.90649999999999</c:v>
                </c:pt>
                <c:pt idx="3279">
                  <c:v>-363.90449999999998</c:v>
                </c:pt>
                <c:pt idx="3280">
                  <c:v>-363.90249999999997</c:v>
                </c:pt>
                <c:pt idx="3281">
                  <c:v>-363.90049999999997</c:v>
                </c:pt>
                <c:pt idx="3282">
                  <c:v>-363.89849999999996</c:v>
                </c:pt>
                <c:pt idx="3283">
                  <c:v>-363.8965</c:v>
                </c:pt>
                <c:pt idx="3284">
                  <c:v>-363.89449999999999</c:v>
                </c:pt>
                <c:pt idx="3285">
                  <c:v>-363.89249999999998</c:v>
                </c:pt>
                <c:pt idx="3286">
                  <c:v>-363.89049999999997</c:v>
                </c:pt>
                <c:pt idx="3287">
                  <c:v>-363.88849999999996</c:v>
                </c:pt>
                <c:pt idx="3288">
                  <c:v>-363.88649999999996</c:v>
                </c:pt>
                <c:pt idx="3289">
                  <c:v>-363.8845</c:v>
                </c:pt>
                <c:pt idx="3290">
                  <c:v>-363.88249999999999</c:v>
                </c:pt>
                <c:pt idx="3291">
                  <c:v>-363.88049999999998</c:v>
                </c:pt>
                <c:pt idx="3292">
                  <c:v>-363.87849999999997</c:v>
                </c:pt>
                <c:pt idx="3293">
                  <c:v>-363.87649999999996</c:v>
                </c:pt>
                <c:pt idx="3294">
                  <c:v>-363.87449999999995</c:v>
                </c:pt>
                <c:pt idx="3295">
                  <c:v>-363.8725</c:v>
                </c:pt>
                <c:pt idx="3296">
                  <c:v>-363.87049999999999</c:v>
                </c:pt>
                <c:pt idx="3297">
                  <c:v>-363.86849999999998</c:v>
                </c:pt>
                <c:pt idx="3298">
                  <c:v>-363.86649999999997</c:v>
                </c:pt>
                <c:pt idx="3299">
                  <c:v>-363.86449999999996</c:v>
                </c:pt>
                <c:pt idx="3300">
                  <c:v>-363.86249999999995</c:v>
                </c:pt>
                <c:pt idx="3301">
                  <c:v>-363.8605</c:v>
                </c:pt>
                <c:pt idx="3302">
                  <c:v>-363.85849999999999</c:v>
                </c:pt>
                <c:pt idx="3303">
                  <c:v>-363.85649999999998</c:v>
                </c:pt>
                <c:pt idx="3304">
                  <c:v>-363.85449999999997</c:v>
                </c:pt>
                <c:pt idx="3305">
                  <c:v>-363.85249999999996</c:v>
                </c:pt>
                <c:pt idx="3306">
                  <c:v>-363.85049999999995</c:v>
                </c:pt>
                <c:pt idx="3307">
                  <c:v>-363.8485</c:v>
                </c:pt>
                <c:pt idx="3308">
                  <c:v>-363.84649999999999</c:v>
                </c:pt>
                <c:pt idx="3309">
                  <c:v>-363.84449999999998</c:v>
                </c:pt>
                <c:pt idx="3310">
                  <c:v>-363.84249999999997</c:v>
                </c:pt>
                <c:pt idx="3311">
                  <c:v>-363.84049999999996</c:v>
                </c:pt>
                <c:pt idx="3312">
                  <c:v>-363.83849999999995</c:v>
                </c:pt>
                <c:pt idx="3313">
                  <c:v>-363.8365</c:v>
                </c:pt>
                <c:pt idx="3314">
                  <c:v>-363.83449999999999</c:v>
                </c:pt>
                <c:pt idx="3315">
                  <c:v>-363.83249999999998</c:v>
                </c:pt>
                <c:pt idx="3316">
                  <c:v>-363.83049999999997</c:v>
                </c:pt>
                <c:pt idx="3317">
                  <c:v>-363.82849999999996</c:v>
                </c:pt>
                <c:pt idx="3318">
                  <c:v>-363.82649999999995</c:v>
                </c:pt>
                <c:pt idx="3319">
                  <c:v>-363.8245</c:v>
                </c:pt>
                <c:pt idx="3320">
                  <c:v>-363.82249999999999</c:v>
                </c:pt>
                <c:pt idx="3321">
                  <c:v>-363.82049999999998</c:v>
                </c:pt>
                <c:pt idx="3322">
                  <c:v>-363.81849999999997</c:v>
                </c:pt>
                <c:pt idx="3323">
                  <c:v>-363.81649999999996</c:v>
                </c:pt>
                <c:pt idx="3324">
                  <c:v>-363.81449999999995</c:v>
                </c:pt>
                <c:pt idx="3325">
                  <c:v>-363.8125</c:v>
                </c:pt>
                <c:pt idx="3326">
                  <c:v>-363.81049999999999</c:v>
                </c:pt>
                <c:pt idx="3327">
                  <c:v>-363.80849999999998</c:v>
                </c:pt>
                <c:pt idx="3328">
                  <c:v>-363.80649999999997</c:v>
                </c:pt>
                <c:pt idx="3329">
                  <c:v>-363.80449999999996</c:v>
                </c:pt>
                <c:pt idx="3330">
                  <c:v>-363.80249999999995</c:v>
                </c:pt>
                <c:pt idx="3331">
                  <c:v>-363.8005</c:v>
                </c:pt>
                <c:pt idx="3332">
                  <c:v>-363.79849999999999</c:v>
                </c:pt>
                <c:pt idx="3333">
                  <c:v>-363.79649999999998</c:v>
                </c:pt>
                <c:pt idx="3334">
                  <c:v>-363.79449999999997</c:v>
                </c:pt>
                <c:pt idx="3335">
                  <c:v>-363.79249999999996</c:v>
                </c:pt>
                <c:pt idx="3336">
                  <c:v>-363.79049999999995</c:v>
                </c:pt>
                <c:pt idx="3337">
                  <c:v>-363.7885</c:v>
                </c:pt>
                <c:pt idx="3338">
                  <c:v>-363.78649999999999</c:v>
                </c:pt>
                <c:pt idx="3339">
                  <c:v>-363.78449999999998</c:v>
                </c:pt>
                <c:pt idx="3340">
                  <c:v>-363.78249999999997</c:v>
                </c:pt>
                <c:pt idx="3341">
                  <c:v>-363.78049999999996</c:v>
                </c:pt>
                <c:pt idx="3342">
                  <c:v>-363.77849999999995</c:v>
                </c:pt>
                <c:pt idx="3343">
                  <c:v>-363.7765</c:v>
                </c:pt>
                <c:pt idx="3344">
                  <c:v>-363.77449999999999</c:v>
                </c:pt>
                <c:pt idx="3345">
                  <c:v>-363.77249999999998</c:v>
                </c:pt>
                <c:pt idx="3346">
                  <c:v>-363.77049999999997</c:v>
                </c:pt>
                <c:pt idx="3347">
                  <c:v>-363.76849999999996</c:v>
                </c:pt>
                <c:pt idx="3348">
                  <c:v>-363.76649999999995</c:v>
                </c:pt>
                <c:pt idx="3349">
                  <c:v>-363.7645</c:v>
                </c:pt>
                <c:pt idx="3350">
                  <c:v>-363.76249999999999</c:v>
                </c:pt>
                <c:pt idx="3351">
                  <c:v>-363.76049999999998</c:v>
                </c:pt>
                <c:pt idx="3352">
                  <c:v>-363.75849999999997</c:v>
                </c:pt>
                <c:pt idx="3353">
                  <c:v>-363.75649999999996</c:v>
                </c:pt>
                <c:pt idx="3354">
                  <c:v>-363.75449999999995</c:v>
                </c:pt>
                <c:pt idx="3355">
                  <c:v>-363.7525</c:v>
                </c:pt>
                <c:pt idx="3356">
                  <c:v>-363.75049999999999</c:v>
                </c:pt>
                <c:pt idx="3357">
                  <c:v>-363.74849999999998</c:v>
                </c:pt>
                <c:pt idx="3358">
                  <c:v>-363.74649999999997</c:v>
                </c:pt>
                <c:pt idx="3359">
                  <c:v>-363.74449999999996</c:v>
                </c:pt>
                <c:pt idx="3360">
                  <c:v>-363.74249999999995</c:v>
                </c:pt>
                <c:pt idx="3361">
                  <c:v>-363.7405</c:v>
                </c:pt>
                <c:pt idx="3362">
                  <c:v>-363.73849999999999</c:v>
                </c:pt>
                <c:pt idx="3363">
                  <c:v>-363.73649999999998</c:v>
                </c:pt>
                <c:pt idx="3364">
                  <c:v>-363.73449999999997</c:v>
                </c:pt>
                <c:pt idx="3365">
                  <c:v>-363.73249999999996</c:v>
                </c:pt>
                <c:pt idx="3366">
                  <c:v>-363.73049999999995</c:v>
                </c:pt>
                <c:pt idx="3367">
                  <c:v>-363.7285</c:v>
                </c:pt>
                <c:pt idx="3368">
                  <c:v>-363.72649999999999</c:v>
                </c:pt>
                <c:pt idx="3369">
                  <c:v>-363.72449999999998</c:v>
                </c:pt>
                <c:pt idx="3370">
                  <c:v>-363.72249999999997</c:v>
                </c:pt>
                <c:pt idx="3371">
                  <c:v>-363.72049999999996</c:v>
                </c:pt>
                <c:pt idx="3372">
                  <c:v>-363.71849999999995</c:v>
                </c:pt>
                <c:pt idx="3373">
                  <c:v>-363.7165</c:v>
                </c:pt>
                <c:pt idx="3374">
                  <c:v>-363.71449999999999</c:v>
                </c:pt>
                <c:pt idx="3375">
                  <c:v>-363.71249999999998</c:v>
                </c:pt>
                <c:pt idx="3376">
                  <c:v>-363.71049999999997</c:v>
                </c:pt>
                <c:pt idx="3377">
                  <c:v>-363.70849999999996</c:v>
                </c:pt>
                <c:pt idx="3378">
                  <c:v>-363.70650000000001</c:v>
                </c:pt>
                <c:pt idx="3379">
                  <c:v>-363.7045</c:v>
                </c:pt>
                <c:pt idx="3380">
                  <c:v>-363.70249999999999</c:v>
                </c:pt>
                <c:pt idx="3381">
                  <c:v>-363.70049999999998</c:v>
                </c:pt>
                <c:pt idx="3382">
                  <c:v>-363.69849999999997</c:v>
                </c:pt>
                <c:pt idx="3383">
                  <c:v>-363.69649999999996</c:v>
                </c:pt>
                <c:pt idx="3384">
                  <c:v>-363.69450000000001</c:v>
                </c:pt>
                <c:pt idx="3385">
                  <c:v>-363.6925</c:v>
                </c:pt>
                <c:pt idx="3386">
                  <c:v>-363.69049999999999</c:v>
                </c:pt>
                <c:pt idx="3387">
                  <c:v>-363.68849999999998</c:v>
                </c:pt>
                <c:pt idx="3388">
                  <c:v>-363.68649999999997</c:v>
                </c:pt>
                <c:pt idx="3389">
                  <c:v>-363.68449999999996</c:v>
                </c:pt>
                <c:pt idx="3390">
                  <c:v>-363.6825</c:v>
                </c:pt>
                <c:pt idx="3391">
                  <c:v>-363.68049999999999</c:v>
                </c:pt>
                <c:pt idx="3392">
                  <c:v>-363.67849999999999</c:v>
                </c:pt>
                <c:pt idx="3393">
                  <c:v>-363.67649999999998</c:v>
                </c:pt>
                <c:pt idx="3394">
                  <c:v>-363.67449999999997</c:v>
                </c:pt>
                <c:pt idx="3395">
                  <c:v>-363.67249999999996</c:v>
                </c:pt>
                <c:pt idx="3396">
                  <c:v>-363.6705</c:v>
                </c:pt>
                <c:pt idx="3397">
                  <c:v>-363.66849999999999</c:v>
                </c:pt>
                <c:pt idx="3398">
                  <c:v>-363.66649999999998</c:v>
                </c:pt>
                <c:pt idx="3399">
                  <c:v>-363.66449999999998</c:v>
                </c:pt>
                <c:pt idx="3400">
                  <c:v>-363.66249999999997</c:v>
                </c:pt>
                <c:pt idx="3401">
                  <c:v>-363.66049999999996</c:v>
                </c:pt>
                <c:pt idx="3402">
                  <c:v>-363.6585</c:v>
                </c:pt>
                <c:pt idx="3403">
                  <c:v>-363.65649999999999</c:v>
                </c:pt>
                <c:pt idx="3404">
                  <c:v>-363.65449999999998</c:v>
                </c:pt>
                <c:pt idx="3405">
                  <c:v>-363.65249999999997</c:v>
                </c:pt>
                <c:pt idx="3406">
                  <c:v>-363.65049999999997</c:v>
                </c:pt>
                <c:pt idx="3407">
                  <c:v>-363.64849999999996</c:v>
                </c:pt>
                <c:pt idx="3408">
                  <c:v>-363.6465</c:v>
                </c:pt>
                <c:pt idx="3409">
                  <c:v>-363.64449999999999</c:v>
                </c:pt>
                <c:pt idx="3410">
                  <c:v>-363.64249999999998</c:v>
                </c:pt>
                <c:pt idx="3411">
                  <c:v>-363.64049999999997</c:v>
                </c:pt>
                <c:pt idx="3412">
                  <c:v>-363.63849999999996</c:v>
                </c:pt>
                <c:pt idx="3413">
                  <c:v>-363.63649999999996</c:v>
                </c:pt>
                <c:pt idx="3414">
                  <c:v>-363.6345</c:v>
                </c:pt>
                <c:pt idx="3415">
                  <c:v>-363.63249999999999</c:v>
                </c:pt>
                <c:pt idx="3416">
                  <c:v>-363.63049999999998</c:v>
                </c:pt>
                <c:pt idx="3417">
                  <c:v>-363.62849999999997</c:v>
                </c:pt>
                <c:pt idx="3418">
                  <c:v>-363.62649999999996</c:v>
                </c:pt>
                <c:pt idx="3419">
                  <c:v>-363.62449999999995</c:v>
                </c:pt>
                <c:pt idx="3420">
                  <c:v>-363.6225</c:v>
                </c:pt>
                <c:pt idx="3421">
                  <c:v>-363.62049999999999</c:v>
                </c:pt>
                <c:pt idx="3422">
                  <c:v>-363.61849999999998</c:v>
                </c:pt>
                <c:pt idx="3423">
                  <c:v>-363.61649999999997</c:v>
                </c:pt>
                <c:pt idx="3424">
                  <c:v>-363.61449999999996</c:v>
                </c:pt>
                <c:pt idx="3425">
                  <c:v>-363.61249999999995</c:v>
                </c:pt>
                <c:pt idx="3426">
                  <c:v>-363.6105</c:v>
                </c:pt>
                <c:pt idx="3427">
                  <c:v>-363.60849999999999</c:v>
                </c:pt>
                <c:pt idx="3428">
                  <c:v>-363.60649999999998</c:v>
                </c:pt>
                <c:pt idx="3429">
                  <c:v>-363.60449999999997</c:v>
                </c:pt>
                <c:pt idx="3430">
                  <c:v>-363.60249999999996</c:v>
                </c:pt>
                <c:pt idx="3431">
                  <c:v>-363.60049999999995</c:v>
                </c:pt>
                <c:pt idx="3432">
                  <c:v>-363.5985</c:v>
                </c:pt>
                <c:pt idx="3433">
                  <c:v>-363.59649999999999</c:v>
                </c:pt>
                <c:pt idx="3434">
                  <c:v>-363.59449999999998</c:v>
                </c:pt>
                <c:pt idx="3435">
                  <c:v>-363.59249999999997</c:v>
                </c:pt>
                <c:pt idx="3436">
                  <c:v>-363.59049999999996</c:v>
                </c:pt>
                <c:pt idx="3437">
                  <c:v>-363.58849999999995</c:v>
                </c:pt>
                <c:pt idx="3438">
                  <c:v>-363.5865</c:v>
                </c:pt>
                <c:pt idx="3439">
                  <c:v>-363.58449999999999</c:v>
                </c:pt>
                <c:pt idx="3440">
                  <c:v>-363.58249999999998</c:v>
                </c:pt>
                <c:pt idx="3441">
                  <c:v>-363.58049999999997</c:v>
                </c:pt>
                <c:pt idx="3442">
                  <c:v>-363.57849999999996</c:v>
                </c:pt>
                <c:pt idx="3443">
                  <c:v>-363.57649999999995</c:v>
                </c:pt>
                <c:pt idx="3444">
                  <c:v>-363.5745</c:v>
                </c:pt>
                <c:pt idx="3445">
                  <c:v>-363.57249999999999</c:v>
                </c:pt>
                <c:pt idx="3446">
                  <c:v>-363.57049999999998</c:v>
                </c:pt>
                <c:pt idx="3447">
                  <c:v>-363.56849999999997</c:v>
                </c:pt>
                <c:pt idx="3448">
                  <c:v>-363.56649999999996</c:v>
                </c:pt>
                <c:pt idx="3449">
                  <c:v>-363.56449999999995</c:v>
                </c:pt>
                <c:pt idx="3450">
                  <c:v>-363.5625</c:v>
                </c:pt>
                <c:pt idx="3451">
                  <c:v>-363.56049999999999</c:v>
                </c:pt>
                <c:pt idx="3452">
                  <c:v>-363.55849999999998</c:v>
                </c:pt>
                <c:pt idx="3453">
                  <c:v>-363.55649999999997</c:v>
                </c:pt>
                <c:pt idx="3454">
                  <c:v>-363.55449999999996</c:v>
                </c:pt>
                <c:pt idx="3455">
                  <c:v>-363.55249999999995</c:v>
                </c:pt>
                <c:pt idx="3456">
                  <c:v>-363.5505</c:v>
                </c:pt>
                <c:pt idx="3457">
                  <c:v>-363.54849999999999</c:v>
                </c:pt>
                <c:pt idx="3458">
                  <c:v>-363.54649999999998</c:v>
                </c:pt>
                <c:pt idx="3459">
                  <c:v>-363.54449999999997</c:v>
                </c:pt>
                <c:pt idx="3460">
                  <c:v>-363.54249999999996</c:v>
                </c:pt>
                <c:pt idx="3461">
                  <c:v>-363.54049999999995</c:v>
                </c:pt>
                <c:pt idx="3462">
                  <c:v>-363.5385</c:v>
                </c:pt>
                <c:pt idx="3463">
                  <c:v>-363.53649999999999</c:v>
                </c:pt>
                <c:pt idx="3464">
                  <c:v>-363.53449999999998</c:v>
                </c:pt>
                <c:pt idx="3465">
                  <c:v>-363.53249999999997</c:v>
                </c:pt>
                <c:pt idx="3466">
                  <c:v>-363.53049999999996</c:v>
                </c:pt>
                <c:pt idx="3467">
                  <c:v>-363.52849999999995</c:v>
                </c:pt>
                <c:pt idx="3468">
                  <c:v>-363.5265</c:v>
                </c:pt>
                <c:pt idx="3469">
                  <c:v>-363.52449999999999</c:v>
                </c:pt>
                <c:pt idx="3470">
                  <c:v>-363.52249999999998</c:v>
                </c:pt>
                <c:pt idx="3471">
                  <c:v>-363.52049999999997</c:v>
                </c:pt>
                <c:pt idx="3472">
                  <c:v>-363.51849999999996</c:v>
                </c:pt>
                <c:pt idx="3473">
                  <c:v>-363.51649999999995</c:v>
                </c:pt>
                <c:pt idx="3474">
                  <c:v>-363.5145</c:v>
                </c:pt>
                <c:pt idx="3475">
                  <c:v>-363.51249999999999</c:v>
                </c:pt>
                <c:pt idx="3476">
                  <c:v>-363.51049999999998</c:v>
                </c:pt>
                <c:pt idx="3477">
                  <c:v>-363.50849999999997</c:v>
                </c:pt>
                <c:pt idx="3478">
                  <c:v>-363.50649999999996</c:v>
                </c:pt>
                <c:pt idx="3479">
                  <c:v>-363.50449999999995</c:v>
                </c:pt>
                <c:pt idx="3480">
                  <c:v>-363.5025</c:v>
                </c:pt>
                <c:pt idx="3481">
                  <c:v>-363.50049999999999</c:v>
                </c:pt>
                <c:pt idx="3482">
                  <c:v>-363.49849999999998</c:v>
                </c:pt>
                <c:pt idx="3483">
                  <c:v>-363.49649999999997</c:v>
                </c:pt>
                <c:pt idx="3484">
                  <c:v>-363.49449999999996</c:v>
                </c:pt>
                <c:pt idx="3485">
                  <c:v>-363.49249999999995</c:v>
                </c:pt>
                <c:pt idx="3486">
                  <c:v>-363.4905</c:v>
                </c:pt>
                <c:pt idx="3487">
                  <c:v>-363.48849999999999</c:v>
                </c:pt>
                <c:pt idx="3488">
                  <c:v>-363.48649999999998</c:v>
                </c:pt>
                <c:pt idx="3489">
                  <c:v>-363.48449999999997</c:v>
                </c:pt>
                <c:pt idx="3490">
                  <c:v>-363.48249999999996</c:v>
                </c:pt>
                <c:pt idx="3491">
                  <c:v>-363.48049999999995</c:v>
                </c:pt>
                <c:pt idx="3492">
                  <c:v>-363.4785</c:v>
                </c:pt>
                <c:pt idx="3493">
                  <c:v>-363.47649999999999</c:v>
                </c:pt>
                <c:pt idx="3494">
                  <c:v>-363.47449999999998</c:v>
                </c:pt>
                <c:pt idx="3495">
                  <c:v>-363.47249999999997</c:v>
                </c:pt>
                <c:pt idx="3496">
                  <c:v>-363.47049999999996</c:v>
                </c:pt>
                <c:pt idx="3497">
                  <c:v>-363.46849999999995</c:v>
                </c:pt>
                <c:pt idx="3498">
                  <c:v>-363.4665</c:v>
                </c:pt>
                <c:pt idx="3499">
                  <c:v>-363.46449999999999</c:v>
                </c:pt>
                <c:pt idx="3500">
                  <c:v>-363.46249999999998</c:v>
                </c:pt>
                <c:pt idx="3501">
                  <c:v>-363.46049999999997</c:v>
                </c:pt>
                <c:pt idx="3502">
                  <c:v>-363.45849999999996</c:v>
                </c:pt>
                <c:pt idx="3503">
                  <c:v>-363.45650000000001</c:v>
                </c:pt>
                <c:pt idx="3504">
                  <c:v>-363.4545</c:v>
                </c:pt>
                <c:pt idx="3505">
                  <c:v>-363.45249999999999</c:v>
                </c:pt>
                <c:pt idx="3506">
                  <c:v>-363.45049999999998</c:v>
                </c:pt>
                <c:pt idx="3507">
                  <c:v>-363.44849999999997</c:v>
                </c:pt>
                <c:pt idx="3508">
                  <c:v>-363.44649999999996</c:v>
                </c:pt>
                <c:pt idx="3509">
                  <c:v>-363.44450000000001</c:v>
                </c:pt>
                <c:pt idx="3510">
                  <c:v>-363.4425</c:v>
                </c:pt>
                <c:pt idx="3511">
                  <c:v>-363.44049999999999</c:v>
                </c:pt>
                <c:pt idx="3512">
                  <c:v>-363.43849999999998</c:v>
                </c:pt>
                <c:pt idx="3513">
                  <c:v>-363.43649999999997</c:v>
                </c:pt>
                <c:pt idx="3514">
                  <c:v>-363.43449999999996</c:v>
                </c:pt>
                <c:pt idx="3515">
                  <c:v>-363.4325</c:v>
                </c:pt>
                <c:pt idx="3516">
                  <c:v>-363.43049999999999</c:v>
                </c:pt>
                <c:pt idx="3517">
                  <c:v>-363.42849999999999</c:v>
                </c:pt>
                <c:pt idx="3518">
                  <c:v>-363.42649999999998</c:v>
                </c:pt>
                <c:pt idx="3519">
                  <c:v>-363.42449999999997</c:v>
                </c:pt>
                <c:pt idx="3520">
                  <c:v>-363.42249999999996</c:v>
                </c:pt>
                <c:pt idx="3521">
                  <c:v>-363.4205</c:v>
                </c:pt>
                <c:pt idx="3522">
                  <c:v>-363.41849999999999</c:v>
                </c:pt>
                <c:pt idx="3523">
                  <c:v>-363.41649999999998</c:v>
                </c:pt>
                <c:pt idx="3524">
                  <c:v>-363.41449999999998</c:v>
                </c:pt>
                <c:pt idx="3525">
                  <c:v>-363.41249999999997</c:v>
                </c:pt>
                <c:pt idx="3526">
                  <c:v>-363.41049999999996</c:v>
                </c:pt>
                <c:pt idx="3527">
                  <c:v>-363.4085</c:v>
                </c:pt>
                <c:pt idx="3528">
                  <c:v>-363.40649999999999</c:v>
                </c:pt>
                <c:pt idx="3529">
                  <c:v>-363.40449999999998</c:v>
                </c:pt>
                <c:pt idx="3530">
                  <c:v>-363.40249999999997</c:v>
                </c:pt>
                <c:pt idx="3531">
                  <c:v>-363.40049999999997</c:v>
                </c:pt>
                <c:pt idx="3532">
                  <c:v>-363.39849999999996</c:v>
                </c:pt>
                <c:pt idx="3533">
                  <c:v>-363.3965</c:v>
                </c:pt>
                <c:pt idx="3534">
                  <c:v>-363.39449999999999</c:v>
                </c:pt>
                <c:pt idx="3535">
                  <c:v>-363.39249999999998</c:v>
                </c:pt>
                <c:pt idx="3536">
                  <c:v>-363.39049999999997</c:v>
                </c:pt>
                <c:pt idx="3537">
                  <c:v>-363.38849999999996</c:v>
                </c:pt>
                <c:pt idx="3538">
                  <c:v>-363.38649999999996</c:v>
                </c:pt>
                <c:pt idx="3539">
                  <c:v>-363.3845</c:v>
                </c:pt>
                <c:pt idx="3540">
                  <c:v>-363.38249999999999</c:v>
                </c:pt>
                <c:pt idx="3541">
                  <c:v>-363.38049999999998</c:v>
                </c:pt>
                <c:pt idx="3542">
                  <c:v>-363.37849999999997</c:v>
                </c:pt>
                <c:pt idx="3543">
                  <c:v>-363.37649999999996</c:v>
                </c:pt>
                <c:pt idx="3544">
                  <c:v>-363.37449999999995</c:v>
                </c:pt>
                <c:pt idx="3545">
                  <c:v>-363.3725</c:v>
                </c:pt>
                <c:pt idx="3546">
                  <c:v>-363.37049999999999</c:v>
                </c:pt>
                <c:pt idx="3547">
                  <c:v>-363.36849999999998</c:v>
                </c:pt>
                <c:pt idx="3548">
                  <c:v>-363.36649999999997</c:v>
                </c:pt>
                <c:pt idx="3549">
                  <c:v>-363.36449999999996</c:v>
                </c:pt>
                <c:pt idx="3550">
                  <c:v>-363.36249999999995</c:v>
                </c:pt>
                <c:pt idx="3551">
                  <c:v>-363.3605</c:v>
                </c:pt>
                <c:pt idx="3552">
                  <c:v>-363.35849999999999</c:v>
                </c:pt>
                <c:pt idx="3553">
                  <c:v>-363.35649999999998</c:v>
                </c:pt>
                <c:pt idx="3554">
                  <c:v>-363.35449999999997</c:v>
                </c:pt>
                <c:pt idx="3555">
                  <c:v>-363.35249999999996</c:v>
                </c:pt>
                <c:pt idx="3556">
                  <c:v>-363.35049999999995</c:v>
                </c:pt>
                <c:pt idx="3557">
                  <c:v>-363.3485</c:v>
                </c:pt>
                <c:pt idx="3558">
                  <c:v>-363.34649999999999</c:v>
                </c:pt>
                <c:pt idx="3559">
                  <c:v>-363.34449999999998</c:v>
                </c:pt>
                <c:pt idx="3560">
                  <c:v>-363.34249999999997</c:v>
                </c:pt>
                <c:pt idx="3561">
                  <c:v>-363.34049999999996</c:v>
                </c:pt>
                <c:pt idx="3562">
                  <c:v>-363.33849999999995</c:v>
                </c:pt>
                <c:pt idx="3563">
                  <c:v>-363.3365</c:v>
                </c:pt>
                <c:pt idx="3564">
                  <c:v>-363.33449999999999</c:v>
                </c:pt>
                <c:pt idx="3565">
                  <c:v>-363.33249999999998</c:v>
                </c:pt>
                <c:pt idx="3566">
                  <c:v>-363.33049999999997</c:v>
                </c:pt>
                <c:pt idx="3567">
                  <c:v>-363.32849999999996</c:v>
                </c:pt>
                <c:pt idx="3568">
                  <c:v>-363.32649999999995</c:v>
                </c:pt>
                <c:pt idx="3569">
                  <c:v>-363.3245</c:v>
                </c:pt>
                <c:pt idx="3570">
                  <c:v>-363.32249999999999</c:v>
                </c:pt>
                <c:pt idx="3571">
                  <c:v>-363.32049999999998</c:v>
                </c:pt>
                <c:pt idx="3572">
                  <c:v>-363.31849999999997</c:v>
                </c:pt>
                <c:pt idx="3573">
                  <c:v>-363.31649999999996</c:v>
                </c:pt>
                <c:pt idx="3574">
                  <c:v>-363.31449999999995</c:v>
                </c:pt>
                <c:pt idx="3575">
                  <c:v>-363.3125</c:v>
                </c:pt>
                <c:pt idx="3576">
                  <c:v>-363.31049999999999</c:v>
                </c:pt>
                <c:pt idx="3577">
                  <c:v>-363.30849999999998</c:v>
                </c:pt>
                <c:pt idx="3578">
                  <c:v>-363.30649999999997</c:v>
                </c:pt>
                <c:pt idx="3579">
                  <c:v>-363.30449999999996</c:v>
                </c:pt>
                <c:pt idx="3580">
                  <c:v>-363.30249999999995</c:v>
                </c:pt>
                <c:pt idx="3581">
                  <c:v>-363.3005</c:v>
                </c:pt>
                <c:pt idx="3582">
                  <c:v>-363.29849999999999</c:v>
                </c:pt>
                <c:pt idx="3583">
                  <c:v>-363.29649999999998</c:v>
                </c:pt>
                <c:pt idx="3584">
                  <c:v>-363.29449999999997</c:v>
                </c:pt>
                <c:pt idx="3585">
                  <c:v>-363.29249999999996</c:v>
                </c:pt>
                <c:pt idx="3586">
                  <c:v>-363.29049999999995</c:v>
                </c:pt>
                <c:pt idx="3587">
                  <c:v>-363.2885</c:v>
                </c:pt>
                <c:pt idx="3588">
                  <c:v>-363.28649999999999</c:v>
                </c:pt>
                <c:pt idx="3589">
                  <c:v>-363.28449999999998</c:v>
                </c:pt>
                <c:pt idx="3590">
                  <c:v>-363.28249999999997</c:v>
                </c:pt>
                <c:pt idx="3591">
                  <c:v>-363.28049999999996</c:v>
                </c:pt>
                <c:pt idx="3592">
                  <c:v>-363.27849999999995</c:v>
                </c:pt>
                <c:pt idx="3593">
                  <c:v>-363.2765</c:v>
                </c:pt>
                <c:pt idx="3594">
                  <c:v>-363.27449999999999</c:v>
                </c:pt>
                <c:pt idx="3595">
                  <c:v>-363.27249999999998</c:v>
                </c:pt>
                <c:pt idx="3596">
                  <c:v>-363.27049999999997</c:v>
                </c:pt>
                <c:pt idx="3597">
                  <c:v>-363.26849999999996</c:v>
                </c:pt>
                <c:pt idx="3598">
                  <c:v>-363.26649999999995</c:v>
                </c:pt>
                <c:pt idx="3599">
                  <c:v>-363.2645</c:v>
                </c:pt>
                <c:pt idx="3600">
                  <c:v>-363.26249999999999</c:v>
                </c:pt>
                <c:pt idx="3601">
                  <c:v>-363.26049999999998</c:v>
                </c:pt>
                <c:pt idx="3602">
                  <c:v>-363.25849999999997</c:v>
                </c:pt>
                <c:pt idx="3603">
                  <c:v>-363.25649999999996</c:v>
                </c:pt>
                <c:pt idx="3604">
                  <c:v>-363.25449999999995</c:v>
                </c:pt>
                <c:pt idx="3605">
                  <c:v>-363.2525</c:v>
                </c:pt>
                <c:pt idx="3606">
                  <c:v>-363.25049999999999</c:v>
                </c:pt>
                <c:pt idx="3607">
                  <c:v>-363.24849999999998</c:v>
                </c:pt>
                <c:pt idx="3608">
                  <c:v>-363.24649999999997</c:v>
                </c:pt>
                <c:pt idx="3609">
                  <c:v>-363.24449999999996</c:v>
                </c:pt>
                <c:pt idx="3610">
                  <c:v>-363.24249999999995</c:v>
                </c:pt>
                <c:pt idx="3611">
                  <c:v>-363.2405</c:v>
                </c:pt>
                <c:pt idx="3612">
                  <c:v>-363.23849999999999</c:v>
                </c:pt>
                <c:pt idx="3613">
                  <c:v>-363.23649999999998</c:v>
                </c:pt>
                <c:pt idx="3614">
                  <c:v>-363.23449999999997</c:v>
                </c:pt>
                <c:pt idx="3615">
                  <c:v>-363.23249999999996</c:v>
                </c:pt>
                <c:pt idx="3616">
                  <c:v>-363.23049999999995</c:v>
                </c:pt>
                <c:pt idx="3617">
                  <c:v>-363.2285</c:v>
                </c:pt>
                <c:pt idx="3618">
                  <c:v>-363.22649999999999</c:v>
                </c:pt>
                <c:pt idx="3619">
                  <c:v>-363.22449999999998</c:v>
                </c:pt>
                <c:pt idx="3620">
                  <c:v>-363.22249999999997</c:v>
                </c:pt>
                <c:pt idx="3621">
                  <c:v>-363.22049999999996</c:v>
                </c:pt>
                <c:pt idx="3622">
                  <c:v>-363.21849999999995</c:v>
                </c:pt>
                <c:pt idx="3623">
                  <c:v>-363.2165</c:v>
                </c:pt>
                <c:pt idx="3624">
                  <c:v>-363.21449999999999</c:v>
                </c:pt>
                <c:pt idx="3625">
                  <c:v>-363.21249999999998</c:v>
                </c:pt>
                <c:pt idx="3626">
                  <c:v>-363.21049999999997</c:v>
                </c:pt>
                <c:pt idx="3627">
                  <c:v>-363.20849999999996</c:v>
                </c:pt>
                <c:pt idx="3628">
                  <c:v>-363.20650000000001</c:v>
                </c:pt>
                <c:pt idx="3629">
                  <c:v>-363.2045</c:v>
                </c:pt>
                <c:pt idx="3630">
                  <c:v>-363.20249999999999</c:v>
                </c:pt>
                <c:pt idx="3631">
                  <c:v>-363.20049999999998</c:v>
                </c:pt>
                <c:pt idx="3632">
                  <c:v>-363.19849999999997</c:v>
                </c:pt>
                <c:pt idx="3633">
                  <c:v>-363.19649999999996</c:v>
                </c:pt>
                <c:pt idx="3634">
                  <c:v>-363.19450000000001</c:v>
                </c:pt>
                <c:pt idx="3635">
                  <c:v>-363.1925</c:v>
                </c:pt>
                <c:pt idx="3636">
                  <c:v>-363.19049999999999</c:v>
                </c:pt>
                <c:pt idx="3637">
                  <c:v>-363.18849999999998</c:v>
                </c:pt>
                <c:pt idx="3638">
                  <c:v>-363.18649999999997</c:v>
                </c:pt>
                <c:pt idx="3639">
                  <c:v>-363.18449999999996</c:v>
                </c:pt>
                <c:pt idx="3640">
                  <c:v>-363.1825</c:v>
                </c:pt>
                <c:pt idx="3641">
                  <c:v>-363.18049999999999</c:v>
                </c:pt>
                <c:pt idx="3642">
                  <c:v>-363.17849999999999</c:v>
                </c:pt>
                <c:pt idx="3643">
                  <c:v>-363.17649999999998</c:v>
                </c:pt>
                <c:pt idx="3644">
                  <c:v>-363.17449999999997</c:v>
                </c:pt>
                <c:pt idx="3645">
                  <c:v>-363.17249999999996</c:v>
                </c:pt>
                <c:pt idx="3646">
                  <c:v>-363.1705</c:v>
                </c:pt>
                <c:pt idx="3647">
                  <c:v>-363.16849999999999</c:v>
                </c:pt>
                <c:pt idx="3648">
                  <c:v>-363.16649999999998</c:v>
                </c:pt>
                <c:pt idx="3649">
                  <c:v>-363.16449999999998</c:v>
                </c:pt>
                <c:pt idx="3650">
                  <c:v>-363.16249999999997</c:v>
                </c:pt>
                <c:pt idx="3651">
                  <c:v>-363.16049999999996</c:v>
                </c:pt>
                <c:pt idx="3652">
                  <c:v>-363.1585</c:v>
                </c:pt>
                <c:pt idx="3653">
                  <c:v>-363.15649999999999</c:v>
                </c:pt>
                <c:pt idx="3654">
                  <c:v>-363.15449999999998</c:v>
                </c:pt>
                <c:pt idx="3655">
                  <c:v>-363.15249999999997</c:v>
                </c:pt>
                <c:pt idx="3656">
                  <c:v>-363.15049999999997</c:v>
                </c:pt>
                <c:pt idx="3657">
                  <c:v>-363.14849999999996</c:v>
                </c:pt>
                <c:pt idx="3658">
                  <c:v>-363.1465</c:v>
                </c:pt>
                <c:pt idx="3659">
                  <c:v>-363.14449999999999</c:v>
                </c:pt>
                <c:pt idx="3660">
                  <c:v>-363.14249999999998</c:v>
                </c:pt>
                <c:pt idx="3661">
                  <c:v>-363.14049999999997</c:v>
                </c:pt>
                <c:pt idx="3662">
                  <c:v>-363.13849999999996</c:v>
                </c:pt>
                <c:pt idx="3663">
                  <c:v>-363.13649999999996</c:v>
                </c:pt>
                <c:pt idx="3664">
                  <c:v>-363.1345</c:v>
                </c:pt>
                <c:pt idx="3665">
                  <c:v>-363.13249999999999</c:v>
                </c:pt>
                <c:pt idx="3666">
                  <c:v>-363.13049999999998</c:v>
                </c:pt>
                <c:pt idx="3667">
                  <c:v>-363.12849999999997</c:v>
                </c:pt>
                <c:pt idx="3668">
                  <c:v>-363.12649999999996</c:v>
                </c:pt>
                <c:pt idx="3669">
                  <c:v>-363.12449999999995</c:v>
                </c:pt>
                <c:pt idx="3670">
                  <c:v>-363.1225</c:v>
                </c:pt>
                <c:pt idx="3671">
                  <c:v>-363.12049999999999</c:v>
                </c:pt>
                <c:pt idx="3672">
                  <c:v>-363.11849999999998</c:v>
                </c:pt>
                <c:pt idx="3673">
                  <c:v>-363.11649999999997</c:v>
                </c:pt>
                <c:pt idx="3674">
                  <c:v>-363.11449999999996</c:v>
                </c:pt>
                <c:pt idx="3675">
                  <c:v>-363.11249999999995</c:v>
                </c:pt>
                <c:pt idx="3676">
                  <c:v>-363.1105</c:v>
                </c:pt>
                <c:pt idx="3677">
                  <c:v>-363.10849999999999</c:v>
                </c:pt>
                <c:pt idx="3678">
                  <c:v>-363.10649999999998</c:v>
                </c:pt>
                <c:pt idx="3679">
                  <c:v>-363.10449999999997</c:v>
                </c:pt>
                <c:pt idx="3680">
                  <c:v>-363.10249999999996</c:v>
                </c:pt>
                <c:pt idx="3681">
                  <c:v>-363.10049999999995</c:v>
                </c:pt>
                <c:pt idx="3682">
                  <c:v>-363.0985</c:v>
                </c:pt>
                <c:pt idx="3683">
                  <c:v>-363.09649999999999</c:v>
                </c:pt>
                <c:pt idx="3684">
                  <c:v>-363.09449999999998</c:v>
                </c:pt>
                <c:pt idx="3685">
                  <c:v>-363.09249999999997</c:v>
                </c:pt>
                <c:pt idx="3686">
                  <c:v>-363.09049999999996</c:v>
                </c:pt>
                <c:pt idx="3687">
                  <c:v>-363.08849999999995</c:v>
                </c:pt>
                <c:pt idx="3688">
                  <c:v>-363.0865</c:v>
                </c:pt>
                <c:pt idx="3689">
                  <c:v>-363.08449999999999</c:v>
                </c:pt>
                <c:pt idx="3690">
                  <c:v>-363.08249999999998</c:v>
                </c:pt>
                <c:pt idx="3691">
                  <c:v>-363.08049999999997</c:v>
                </c:pt>
                <c:pt idx="3692">
                  <c:v>-363.07849999999996</c:v>
                </c:pt>
                <c:pt idx="3693">
                  <c:v>-363.07649999999995</c:v>
                </c:pt>
                <c:pt idx="3694">
                  <c:v>-363.0745</c:v>
                </c:pt>
                <c:pt idx="3695">
                  <c:v>-363.07249999999999</c:v>
                </c:pt>
                <c:pt idx="3696">
                  <c:v>-363.07049999999998</c:v>
                </c:pt>
                <c:pt idx="3697">
                  <c:v>-363.06849999999997</c:v>
                </c:pt>
                <c:pt idx="3698">
                  <c:v>-363.06649999999996</c:v>
                </c:pt>
                <c:pt idx="3699">
                  <c:v>-363.06449999999995</c:v>
                </c:pt>
                <c:pt idx="3700">
                  <c:v>-363.0625</c:v>
                </c:pt>
                <c:pt idx="3701">
                  <c:v>-363.06049999999999</c:v>
                </c:pt>
                <c:pt idx="3702">
                  <c:v>-363.05849999999998</c:v>
                </c:pt>
                <c:pt idx="3703">
                  <c:v>-363.05649999999997</c:v>
                </c:pt>
                <c:pt idx="3704">
                  <c:v>-363.05449999999996</c:v>
                </c:pt>
                <c:pt idx="3705">
                  <c:v>-363.05249999999995</c:v>
                </c:pt>
                <c:pt idx="3706">
                  <c:v>-363.0505</c:v>
                </c:pt>
                <c:pt idx="3707">
                  <c:v>-363.04849999999999</c:v>
                </c:pt>
                <c:pt idx="3708">
                  <c:v>-363.04649999999998</c:v>
                </c:pt>
                <c:pt idx="3709">
                  <c:v>-363.04449999999997</c:v>
                </c:pt>
                <c:pt idx="3710">
                  <c:v>-363.04249999999996</c:v>
                </c:pt>
                <c:pt idx="3711">
                  <c:v>-363.04049999999995</c:v>
                </c:pt>
                <c:pt idx="3712">
                  <c:v>-363.0385</c:v>
                </c:pt>
                <c:pt idx="3713">
                  <c:v>-363.03649999999999</c:v>
                </c:pt>
                <c:pt idx="3714">
                  <c:v>-363.03449999999998</c:v>
                </c:pt>
                <c:pt idx="3715">
                  <c:v>-363.03249999999997</c:v>
                </c:pt>
                <c:pt idx="3716">
                  <c:v>-363.03049999999996</c:v>
                </c:pt>
                <c:pt idx="3717">
                  <c:v>-363.02849999999995</c:v>
                </c:pt>
                <c:pt idx="3718">
                  <c:v>-363.0265</c:v>
                </c:pt>
                <c:pt idx="3719">
                  <c:v>-363.02449999999999</c:v>
                </c:pt>
                <c:pt idx="3720">
                  <c:v>-363.02249999999998</c:v>
                </c:pt>
                <c:pt idx="3721">
                  <c:v>-363.02049999999997</c:v>
                </c:pt>
                <c:pt idx="3722">
                  <c:v>-363.01849999999996</c:v>
                </c:pt>
                <c:pt idx="3723">
                  <c:v>-363.01649999999995</c:v>
                </c:pt>
                <c:pt idx="3724">
                  <c:v>-363.0145</c:v>
                </c:pt>
                <c:pt idx="3725">
                  <c:v>-363.01249999999999</c:v>
                </c:pt>
                <c:pt idx="3726">
                  <c:v>-363.01049999999998</c:v>
                </c:pt>
                <c:pt idx="3727">
                  <c:v>-363.00849999999997</c:v>
                </c:pt>
                <c:pt idx="3728">
                  <c:v>-363.00649999999996</c:v>
                </c:pt>
                <c:pt idx="3729">
                  <c:v>-363.00449999999995</c:v>
                </c:pt>
                <c:pt idx="3730">
                  <c:v>-363.0025</c:v>
                </c:pt>
                <c:pt idx="3731">
                  <c:v>-363.00049999999999</c:v>
                </c:pt>
                <c:pt idx="3732">
                  <c:v>-362.99849999999998</c:v>
                </c:pt>
                <c:pt idx="3733">
                  <c:v>-362.99649999999997</c:v>
                </c:pt>
                <c:pt idx="3734">
                  <c:v>-362.99449999999996</c:v>
                </c:pt>
                <c:pt idx="3735">
                  <c:v>-362.99249999999995</c:v>
                </c:pt>
                <c:pt idx="3736">
                  <c:v>-362.9905</c:v>
                </c:pt>
                <c:pt idx="3737">
                  <c:v>-362.98849999999999</c:v>
                </c:pt>
                <c:pt idx="3738">
                  <c:v>-362.98649999999998</c:v>
                </c:pt>
                <c:pt idx="3739">
                  <c:v>-362.98449999999997</c:v>
                </c:pt>
                <c:pt idx="3740">
                  <c:v>-362.98249999999996</c:v>
                </c:pt>
                <c:pt idx="3741">
                  <c:v>-362.98049999999995</c:v>
                </c:pt>
                <c:pt idx="3742">
                  <c:v>-362.9785</c:v>
                </c:pt>
                <c:pt idx="3743">
                  <c:v>-362.97649999999999</c:v>
                </c:pt>
                <c:pt idx="3744">
                  <c:v>-362.97449999999998</c:v>
                </c:pt>
                <c:pt idx="3745">
                  <c:v>-362.97249999999997</c:v>
                </c:pt>
                <c:pt idx="3746">
                  <c:v>-362.97049999999996</c:v>
                </c:pt>
                <c:pt idx="3747">
                  <c:v>-362.96849999999995</c:v>
                </c:pt>
                <c:pt idx="3748">
                  <c:v>-362.9665</c:v>
                </c:pt>
                <c:pt idx="3749">
                  <c:v>-362.96449999999999</c:v>
                </c:pt>
                <c:pt idx="3750">
                  <c:v>-362.96249999999998</c:v>
                </c:pt>
                <c:pt idx="3751">
                  <c:v>-362.96049999999997</c:v>
                </c:pt>
                <c:pt idx="3752">
                  <c:v>-362.95849999999996</c:v>
                </c:pt>
                <c:pt idx="3753">
                  <c:v>-362.95650000000001</c:v>
                </c:pt>
                <c:pt idx="3754">
                  <c:v>-362.9545</c:v>
                </c:pt>
                <c:pt idx="3755">
                  <c:v>-362.95249999999999</c:v>
                </c:pt>
                <c:pt idx="3756">
                  <c:v>-362.95049999999998</c:v>
                </c:pt>
                <c:pt idx="3757">
                  <c:v>-362.94849999999997</c:v>
                </c:pt>
                <c:pt idx="3758">
                  <c:v>-362.94649999999996</c:v>
                </c:pt>
                <c:pt idx="3759">
                  <c:v>-362.94450000000001</c:v>
                </c:pt>
                <c:pt idx="3760">
                  <c:v>-362.9425</c:v>
                </c:pt>
                <c:pt idx="3761">
                  <c:v>-362.94049999999999</c:v>
                </c:pt>
                <c:pt idx="3762">
                  <c:v>-362.93849999999998</c:v>
                </c:pt>
                <c:pt idx="3763">
                  <c:v>-362.93649999999997</c:v>
                </c:pt>
                <c:pt idx="3764">
                  <c:v>-362.93449999999996</c:v>
                </c:pt>
                <c:pt idx="3765">
                  <c:v>-362.9325</c:v>
                </c:pt>
                <c:pt idx="3766">
                  <c:v>-362.93049999999999</c:v>
                </c:pt>
                <c:pt idx="3767">
                  <c:v>-362.92849999999999</c:v>
                </c:pt>
                <c:pt idx="3768">
                  <c:v>-362.92649999999998</c:v>
                </c:pt>
                <c:pt idx="3769">
                  <c:v>-362.92449999999997</c:v>
                </c:pt>
                <c:pt idx="3770">
                  <c:v>-362.92249999999996</c:v>
                </c:pt>
                <c:pt idx="3771">
                  <c:v>-362.9205</c:v>
                </c:pt>
                <c:pt idx="3772">
                  <c:v>-362.91849999999999</c:v>
                </c:pt>
                <c:pt idx="3773">
                  <c:v>-362.91649999999998</c:v>
                </c:pt>
                <c:pt idx="3774">
                  <c:v>-362.91449999999998</c:v>
                </c:pt>
                <c:pt idx="3775">
                  <c:v>-362.91249999999997</c:v>
                </c:pt>
                <c:pt idx="3776">
                  <c:v>-362.91049999999996</c:v>
                </c:pt>
                <c:pt idx="3777">
                  <c:v>-362.9085</c:v>
                </c:pt>
                <c:pt idx="3778">
                  <c:v>-362.90649999999999</c:v>
                </c:pt>
                <c:pt idx="3779">
                  <c:v>-362.90449999999998</c:v>
                </c:pt>
                <c:pt idx="3780">
                  <c:v>-362.90249999999997</c:v>
                </c:pt>
                <c:pt idx="3781">
                  <c:v>-362.90049999999997</c:v>
                </c:pt>
                <c:pt idx="3782">
                  <c:v>-362.89849999999996</c:v>
                </c:pt>
                <c:pt idx="3783">
                  <c:v>-362.8965</c:v>
                </c:pt>
                <c:pt idx="3784">
                  <c:v>-362.89449999999999</c:v>
                </c:pt>
                <c:pt idx="3785">
                  <c:v>-362.89249999999998</c:v>
                </c:pt>
                <c:pt idx="3786">
                  <c:v>-362.89049999999997</c:v>
                </c:pt>
                <c:pt idx="3787">
                  <c:v>-362.88849999999996</c:v>
                </c:pt>
                <c:pt idx="3788">
                  <c:v>-362.88649999999996</c:v>
                </c:pt>
                <c:pt idx="3789">
                  <c:v>-362.8845</c:v>
                </c:pt>
                <c:pt idx="3790">
                  <c:v>-362.88249999999999</c:v>
                </c:pt>
                <c:pt idx="3791">
                  <c:v>-362.88049999999998</c:v>
                </c:pt>
                <c:pt idx="3792">
                  <c:v>-362.87849999999997</c:v>
                </c:pt>
                <c:pt idx="3793">
                  <c:v>-362.87649999999996</c:v>
                </c:pt>
                <c:pt idx="3794">
                  <c:v>-362.87449999999995</c:v>
                </c:pt>
                <c:pt idx="3795">
                  <c:v>-362.8725</c:v>
                </c:pt>
                <c:pt idx="3796">
                  <c:v>-362.87049999999999</c:v>
                </c:pt>
                <c:pt idx="3797">
                  <c:v>-362.86849999999998</c:v>
                </c:pt>
                <c:pt idx="3798">
                  <c:v>-362.86649999999997</c:v>
                </c:pt>
                <c:pt idx="3799">
                  <c:v>-362.86449999999996</c:v>
                </c:pt>
                <c:pt idx="3800">
                  <c:v>-362.86249999999995</c:v>
                </c:pt>
                <c:pt idx="3801">
                  <c:v>-362.8605</c:v>
                </c:pt>
                <c:pt idx="3802">
                  <c:v>-362.85849999999999</c:v>
                </c:pt>
                <c:pt idx="3803">
                  <c:v>-362.85649999999998</c:v>
                </c:pt>
                <c:pt idx="3804">
                  <c:v>-362.85449999999997</c:v>
                </c:pt>
                <c:pt idx="3805">
                  <c:v>-362.85249999999996</c:v>
                </c:pt>
                <c:pt idx="3806">
                  <c:v>-362.85049999999995</c:v>
                </c:pt>
                <c:pt idx="3807">
                  <c:v>-362.8485</c:v>
                </c:pt>
                <c:pt idx="3808">
                  <c:v>-362.84649999999999</c:v>
                </c:pt>
                <c:pt idx="3809">
                  <c:v>-362.84449999999998</c:v>
                </c:pt>
                <c:pt idx="3810">
                  <c:v>-362.84249999999997</c:v>
                </c:pt>
                <c:pt idx="3811">
                  <c:v>-362.84049999999996</c:v>
                </c:pt>
                <c:pt idx="3812">
                  <c:v>-362.83849999999995</c:v>
                </c:pt>
                <c:pt idx="3813">
                  <c:v>-362.8365</c:v>
                </c:pt>
                <c:pt idx="3814">
                  <c:v>-362.83449999999999</c:v>
                </c:pt>
                <c:pt idx="3815">
                  <c:v>-362.83249999999998</c:v>
                </c:pt>
                <c:pt idx="3816">
                  <c:v>-362.83049999999997</c:v>
                </c:pt>
                <c:pt idx="3817">
                  <c:v>-362.82849999999996</c:v>
                </c:pt>
                <c:pt idx="3818">
                  <c:v>-362.82649999999995</c:v>
                </c:pt>
                <c:pt idx="3819">
                  <c:v>-362.8245</c:v>
                </c:pt>
                <c:pt idx="3820">
                  <c:v>-362.82249999999999</c:v>
                </c:pt>
                <c:pt idx="3821">
                  <c:v>-362.82049999999998</c:v>
                </c:pt>
                <c:pt idx="3822">
                  <c:v>-362.81849999999997</c:v>
                </c:pt>
                <c:pt idx="3823">
                  <c:v>-362.81649999999996</c:v>
                </c:pt>
                <c:pt idx="3824">
                  <c:v>-362.81449999999995</c:v>
                </c:pt>
                <c:pt idx="3825">
                  <c:v>-362.8125</c:v>
                </c:pt>
                <c:pt idx="3826">
                  <c:v>-362.81049999999999</c:v>
                </c:pt>
                <c:pt idx="3827">
                  <c:v>-362.80849999999998</c:v>
                </c:pt>
                <c:pt idx="3828">
                  <c:v>-362.80649999999997</c:v>
                </c:pt>
                <c:pt idx="3829">
                  <c:v>-362.80449999999996</c:v>
                </c:pt>
                <c:pt idx="3830">
                  <c:v>-362.80249999999995</c:v>
                </c:pt>
                <c:pt idx="3831">
                  <c:v>-362.8005</c:v>
                </c:pt>
                <c:pt idx="3832">
                  <c:v>-362.79849999999999</c:v>
                </c:pt>
                <c:pt idx="3833">
                  <c:v>-362.79649999999998</c:v>
                </c:pt>
                <c:pt idx="3834">
                  <c:v>-362.79449999999997</c:v>
                </c:pt>
                <c:pt idx="3835">
                  <c:v>-362.79249999999996</c:v>
                </c:pt>
                <c:pt idx="3836">
                  <c:v>-362.79049999999995</c:v>
                </c:pt>
                <c:pt idx="3837">
                  <c:v>-362.7885</c:v>
                </c:pt>
                <c:pt idx="3838">
                  <c:v>-362.78649999999999</c:v>
                </c:pt>
                <c:pt idx="3839">
                  <c:v>-362.78449999999998</c:v>
                </c:pt>
                <c:pt idx="3840">
                  <c:v>-362.78249999999997</c:v>
                </c:pt>
                <c:pt idx="3841">
                  <c:v>-362.78049999999996</c:v>
                </c:pt>
                <c:pt idx="3842">
                  <c:v>-362.77849999999995</c:v>
                </c:pt>
                <c:pt idx="3843">
                  <c:v>-362.7765</c:v>
                </c:pt>
                <c:pt idx="3844">
                  <c:v>-362.77449999999999</c:v>
                </c:pt>
                <c:pt idx="3845">
                  <c:v>-362.77249999999998</c:v>
                </c:pt>
                <c:pt idx="3846">
                  <c:v>-362.77049999999997</c:v>
                </c:pt>
                <c:pt idx="3847">
                  <c:v>-362.76849999999996</c:v>
                </c:pt>
                <c:pt idx="3848">
                  <c:v>-362.76649999999995</c:v>
                </c:pt>
                <c:pt idx="3849">
                  <c:v>-362.7645</c:v>
                </c:pt>
                <c:pt idx="3850">
                  <c:v>-362.76249999999999</c:v>
                </c:pt>
                <c:pt idx="3851">
                  <c:v>-362.76049999999998</c:v>
                </c:pt>
                <c:pt idx="3852">
                  <c:v>-362.75849999999997</c:v>
                </c:pt>
                <c:pt idx="3853">
                  <c:v>-362.75649999999996</c:v>
                </c:pt>
                <c:pt idx="3854">
                  <c:v>-362.75449999999995</c:v>
                </c:pt>
                <c:pt idx="3855">
                  <c:v>-362.7525</c:v>
                </c:pt>
                <c:pt idx="3856">
                  <c:v>-362.75049999999999</c:v>
                </c:pt>
                <c:pt idx="3857">
                  <c:v>-362.74849999999998</c:v>
                </c:pt>
                <c:pt idx="3858">
                  <c:v>-362.74649999999997</c:v>
                </c:pt>
                <c:pt idx="3859">
                  <c:v>-362.74449999999996</c:v>
                </c:pt>
                <c:pt idx="3860">
                  <c:v>-362.74249999999995</c:v>
                </c:pt>
                <c:pt idx="3861">
                  <c:v>-362.7405</c:v>
                </c:pt>
                <c:pt idx="3862">
                  <c:v>-362.73849999999999</c:v>
                </c:pt>
                <c:pt idx="3863">
                  <c:v>-362.73649999999998</c:v>
                </c:pt>
                <c:pt idx="3864">
                  <c:v>-362.73449999999997</c:v>
                </c:pt>
                <c:pt idx="3865">
                  <c:v>-362.73249999999996</c:v>
                </c:pt>
                <c:pt idx="3866">
                  <c:v>-362.73049999999995</c:v>
                </c:pt>
                <c:pt idx="3867">
                  <c:v>-362.7285</c:v>
                </c:pt>
                <c:pt idx="3868">
                  <c:v>-362.72649999999999</c:v>
                </c:pt>
                <c:pt idx="3869">
                  <c:v>-362.72449999999998</c:v>
                </c:pt>
                <c:pt idx="3870">
                  <c:v>-362.72249999999997</c:v>
                </c:pt>
                <c:pt idx="3871">
                  <c:v>-362.72049999999996</c:v>
                </c:pt>
                <c:pt idx="3872">
                  <c:v>-362.71849999999995</c:v>
                </c:pt>
                <c:pt idx="3873">
                  <c:v>-362.7165</c:v>
                </c:pt>
                <c:pt idx="3874">
                  <c:v>-362.71449999999999</c:v>
                </c:pt>
                <c:pt idx="3875">
                  <c:v>-362.71249999999998</c:v>
                </c:pt>
                <c:pt idx="3876">
                  <c:v>-362.71049999999997</c:v>
                </c:pt>
                <c:pt idx="3877">
                  <c:v>-362.70849999999996</c:v>
                </c:pt>
                <c:pt idx="3878">
                  <c:v>-362.70650000000001</c:v>
                </c:pt>
                <c:pt idx="3879">
                  <c:v>-362.7045</c:v>
                </c:pt>
                <c:pt idx="3880">
                  <c:v>-362.70249999999999</c:v>
                </c:pt>
                <c:pt idx="3881">
                  <c:v>-362.70049999999998</c:v>
                </c:pt>
                <c:pt idx="3882">
                  <c:v>-362.69849999999997</c:v>
                </c:pt>
                <c:pt idx="3883">
                  <c:v>-362.69649999999996</c:v>
                </c:pt>
                <c:pt idx="3884">
                  <c:v>-362.69450000000001</c:v>
                </c:pt>
                <c:pt idx="3885">
                  <c:v>-362.6925</c:v>
                </c:pt>
                <c:pt idx="3886">
                  <c:v>-362.69049999999999</c:v>
                </c:pt>
                <c:pt idx="3887">
                  <c:v>-362.68849999999998</c:v>
                </c:pt>
                <c:pt idx="3888">
                  <c:v>-362.68649999999997</c:v>
                </c:pt>
                <c:pt idx="3889">
                  <c:v>-362.68449999999996</c:v>
                </c:pt>
                <c:pt idx="3890">
                  <c:v>-362.6825</c:v>
                </c:pt>
                <c:pt idx="3891">
                  <c:v>-362.68049999999999</c:v>
                </c:pt>
                <c:pt idx="3892">
                  <c:v>-362.67849999999999</c:v>
                </c:pt>
                <c:pt idx="3893">
                  <c:v>-362.67649999999998</c:v>
                </c:pt>
                <c:pt idx="3894">
                  <c:v>-362.67449999999997</c:v>
                </c:pt>
                <c:pt idx="3895">
                  <c:v>-362.67249999999996</c:v>
                </c:pt>
                <c:pt idx="3896">
                  <c:v>-362.6705</c:v>
                </c:pt>
                <c:pt idx="3897">
                  <c:v>-362.66849999999999</c:v>
                </c:pt>
                <c:pt idx="3898">
                  <c:v>-362.66649999999998</c:v>
                </c:pt>
                <c:pt idx="3899">
                  <c:v>-362.66449999999998</c:v>
                </c:pt>
                <c:pt idx="3900">
                  <c:v>-362.66249999999997</c:v>
                </c:pt>
                <c:pt idx="3901">
                  <c:v>-362.66049999999996</c:v>
                </c:pt>
                <c:pt idx="3902">
                  <c:v>-362.6585</c:v>
                </c:pt>
                <c:pt idx="3903">
                  <c:v>-362.65649999999999</c:v>
                </c:pt>
                <c:pt idx="3904">
                  <c:v>-362.65449999999998</c:v>
                </c:pt>
                <c:pt idx="3905">
                  <c:v>-362.65249999999997</c:v>
                </c:pt>
                <c:pt idx="3906">
                  <c:v>-362.65049999999997</c:v>
                </c:pt>
                <c:pt idx="3907">
                  <c:v>-362.64849999999996</c:v>
                </c:pt>
                <c:pt idx="3908">
                  <c:v>-362.6465</c:v>
                </c:pt>
                <c:pt idx="3909">
                  <c:v>-362.64449999999999</c:v>
                </c:pt>
                <c:pt idx="3910">
                  <c:v>-362.64249999999998</c:v>
                </c:pt>
                <c:pt idx="3911">
                  <c:v>-362.64049999999997</c:v>
                </c:pt>
                <c:pt idx="3912">
                  <c:v>-362.63849999999996</c:v>
                </c:pt>
                <c:pt idx="3913">
                  <c:v>-362.63649999999996</c:v>
                </c:pt>
                <c:pt idx="3914">
                  <c:v>-362.6345</c:v>
                </c:pt>
                <c:pt idx="3915">
                  <c:v>-362.63249999999999</c:v>
                </c:pt>
                <c:pt idx="3916">
                  <c:v>-362.63049999999998</c:v>
                </c:pt>
                <c:pt idx="3917">
                  <c:v>-362.62849999999997</c:v>
                </c:pt>
                <c:pt idx="3918">
                  <c:v>-362.62649999999996</c:v>
                </c:pt>
                <c:pt idx="3919">
                  <c:v>-362.62449999999995</c:v>
                </c:pt>
                <c:pt idx="3920">
                  <c:v>-362.6225</c:v>
                </c:pt>
                <c:pt idx="3921">
                  <c:v>-362.62049999999999</c:v>
                </c:pt>
                <c:pt idx="3922">
                  <c:v>-362.61849999999998</c:v>
                </c:pt>
                <c:pt idx="3923">
                  <c:v>-362.61649999999997</c:v>
                </c:pt>
                <c:pt idx="3924">
                  <c:v>-362.61449999999996</c:v>
                </c:pt>
                <c:pt idx="3925">
                  <c:v>-362.61249999999995</c:v>
                </c:pt>
                <c:pt idx="3926">
                  <c:v>-362.6105</c:v>
                </c:pt>
                <c:pt idx="3927">
                  <c:v>-362.60849999999999</c:v>
                </c:pt>
                <c:pt idx="3928">
                  <c:v>-362.60649999999998</c:v>
                </c:pt>
                <c:pt idx="3929">
                  <c:v>-362.60449999999997</c:v>
                </c:pt>
                <c:pt idx="3930">
                  <c:v>-362.60249999999996</c:v>
                </c:pt>
                <c:pt idx="3931">
                  <c:v>-362.60049999999995</c:v>
                </c:pt>
                <c:pt idx="3932">
                  <c:v>-362.5985</c:v>
                </c:pt>
                <c:pt idx="3933">
                  <c:v>-362.59649999999999</c:v>
                </c:pt>
                <c:pt idx="3934">
                  <c:v>-362.59449999999998</c:v>
                </c:pt>
                <c:pt idx="3935">
                  <c:v>-362.59249999999997</c:v>
                </c:pt>
                <c:pt idx="3936">
                  <c:v>-362.59049999999996</c:v>
                </c:pt>
                <c:pt idx="3937">
                  <c:v>-362.58849999999995</c:v>
                </c:pt>
                <c:pt idx="3938">
                  <c:v>-362.5865</c:v>
                </c:pt>
                <c:pt idx="3939">
                  <c:v>-362.58449999999999</c:v>
                </c:pt>
                <c:pt idx="3940">
                  <c:v>-362.58249999999998</c:v>
                </c:pt>
                <c:pt idx="3941">
                  <c:v>-362.58049999999997</c:v>
                </c:pt>
                <c:pt idx="3942">
                  <c:v>-362.57849999999996</c:v>
                </c:pt>
                <c:pt idx="3943">
                  <c:v>-362.57649999999995</c:v>
                </c:pt>
                <c:pt idx="3944">
                  <c:v>-362.5745</c:v>
                </c:pt>
                <c:pt idx="3945">
                  <c:v>-362.57249999999999</c:v>
                </c:pt>
                <c:pt idx="3946">
                  <c:v>-362.57049999999998</c:v>
                </c:pt>
                <c:pt idx="3947">
                  <c:v>-362.56849999999997</c:v>
                </c:pt>
                <c:pt idx="3948">
                  <c:v>-362.56649999999996</c:v>
                </c:pt>
                <c:pt idx="3949">
                  <c:v>-362.56449999999995</c:v>
                </c:pt>
                <c:pt idx="3950">
                  <c:v>-362.5625</c:v>
                </c:pt>
                <c:pt idx="3951">
                  <c:v>-362.56049999999999</c:v>
                </c:pt>
                <c:pt idx="3952">
                  <c:v>-362.55849999999998</c:v>
                </c:pt>
                <c:pt idx="3953">
                  <c:v>-362.55649999999997</c:v>
                </c:pt>
                <c:pt idx="3954">
                  <c:v>-362.55449999999996</c:v>
                </c:pt>
                <c:pt idx="3955">
                  <c:v>-362.55249999999995</c:v>
                </c:pt>
                <c:pt idx="3956">
                  <c:v>-362.5505</c:v>
                </c:pt>
                <c:pt idx="3957">
                  <c:v>-362.54849999999999</c:v>
                </c:pt>
                <c:pt idx="3958">
                  <c:v>-362.54649999999998</c:v>
                </c:pt>
                <c:pt idx="3959">
                  <c:v>-362.54449999999997</c:v>
                </c:pt>
                <c:pt idx="3960">
                  <c:v>-362.54249999999996</c:v>
                </c:pt>
                <c:pt idx="3961">
                  <c:v>-362.54049999999995</c:v>
                </c:pt>
                <c:pt idx="3962">
                  <c:v>-362.5385</c:v>
                </c:pt>
                <c:pt idx="3963">
                  <c:v>-362.53649999999999</c:v>
                </c:pt>
                <c:pt idx="3964">
                  <c:v>-362.53449999999998</c:v>
                </c:pt>
                <c:pt idx="3965">
                  <c:v>-362.53249999999997</c:v>
                </c:pt>
                <c:pt idx="3966">
                  <c:v>-362.53049999999996</c:v>
                </c:pt>
                <c:pt idx="3967">
                  <c:v>-362.52849999999995</c:v>
                </c:pt>
                <c:pt idx="3968">
                  <c:v>-362.5265</c:v>
                </c:pt>
                <c:pt idx="3969">
                  <c:v>-362.52449999999999</c:v>
                </c:pt>
                <c:pt idx="3970">
                  <c:v>-362.52249999999998</c:v>
                </c:pt>
                <c:pt idx="3971">
                  <c:v>-362.52049999999997</c:v>
                </c:pt>
                <c:pt idx="3972">
                  <c:v>-362.51849999999996</c:v>
                </c:pt>
                <c:pt idx="3973">
                  <c:v>-362.51649999999995</c:v>
                </c:pt>
                <c:pt idx="3974">
                  <c:v>-362.5145</c:v>
                </c:pt>
                <c:pt idx="3975">
                  <c:v>-362.51249999999999</c:v>
                </c:pt>
                <c:pt idx="3976">
                  <c:v>-362.51049999999998</c:v>
                </c:pt>
                <c:pt idx="3977">
                  <c:v>-362.50849999999997</c:v>
                </c:pt>
                <c:pt idx="3978">
                  <c:v>-362.50649999999996</c:v>
                </c:pt>
                <c:pt idx="3979">
                  <c:v>-362.50449999999995</c:v>
                </c:pt>
                <c:pt idx="3980">
                  <c:v>-362.5025</c:v>
                </c:pt>
                <c:pt idx="3981">
                  <c:v>-362.50049999999999</c:v>
                </c:pt>
                <c:pt idx="3982">
                  <c:v>-362.49849999999998</c:v>
                </c:pt>
                <c:pt idx="3983">
                  <c:v>-362.49649999999997</c:v>
                </c:pt>
                <c:pt idx="3984">
                  <c:v>-362.49449999999996</c:v>
                </c:pt>
                <c:pt idx="3985">
                  <c:v>-362.49249999999995</c:v>
                </c:pt>
                <c:pt idx="3986">
                  <c:v>-362.4905</c:v>
                </c:pt>
                <c:pt idx="3987">
                  <c:v>-362.48849999999999</c:v>
                </c:pt>
                <c:pt idx="3988">
                  <c:v>-362.48649999999998</c:v>
                </c:pt>
                <c:pt idx="3989">
                  <c:v>-362.48449999999997</c:v>
                </c:pt>
                <c:pt idx="3990">
                  <c:v>-362.48249999999996</c:v>
                </c:pt>
                <c:pt idx="3991">
                  <c:v>-362.48049999999995</c:v>
                </c:pt>
                <c:pt idx="3992">
                  <c:v>-362.4785</c:v>
                </c:pt>
                <c:pt idx="3993">
                  <c:v>-362.47649999999999</c:v>
                </c:pt>
                <c:pt idx="3994">
                  <c:v>-362.47449999999998</c:v>
                </c:pt>
                <c:pt idx="3995">
                  <c:v>-362.47249999999997</c:v>
                </c:pt>
                <c:pt idx="3996">
                  <c:v>-362.47049999999996</c:v>
                </c:pt>
                <c:pt idx="3997">
                  <c:v>-362.46849999999995</c:v>
                </c:pt>
                <c:pt idx="3998">
                  <c:v>-362.4665</c:v>
                </c:pt>
                <c:pt idx="3999">
                  <c:v>-362.46449999999999</c:v>
                </c:pt>
                <c:pt idx="4000">
                  <c:v>-362.46249999999998</c:v>
                </c:pt>
                <c:pt idx="4001">
                  <c:v>-362.46049999999997</c:v>
                </c:pt>
                <c:pt idx="4002">
                  <c:v>-362.45849999999996</c:v>
                </c:pt>
                <c:pt idx="4003">
                  <c:v>-362.45650000000001</c:v>
                </c:pt>
                <c:pt idx="4004">
                  <c:v>-362.4545</c:v>
                </c:pt>
                <c:pt idx="4005">
                  <c:v>-362.45249999999999</c:v>
                </c:pt>
                <c:pt idx="4006">
                  <c:v>-362.45049999999998</c:v>
                </c:pt>
                <c:pt idx="4007">
                  <c:v>-362.44849999999997</c:v>
                </c:pt>
                <c:pt idx="4008">
                  <c:v>-362.44649999999996</c:v>
                </c:pt>
                <c:pt idx="4009">
                  <c:v>-362.44449999999995</c:v>
                </c:pt>
                <c:pt idx="4010">
                  <c:v>-362.4425</c:v>
                </c:pt>
                <c:pt idx="4011">
                  <c:v>-362.44049999999999</c:v>
                </c:pt>
                <c:pt idx="4012">
                  <c:v>-362.43849999999998</c:v>
                </c:pt>
                <c:pt idx="4013">
                  <c:v>-362.43649999999997</c:v>
                </c:pt>
                <c:pt idx="4014">
                  <c:v>-362.43449999999996</c:v>
                </c:pt>
                <c:pt idx="4015">
                  <c:v>-362.4325</c:v>
                </c:pt>
                <c:pt idx="4016">
                  <c:v>-362.43049999999999</c:v>
                </c:pt>
                <c:pt idx="4017">
                  <c:v>-362.42849999999999</c:v>
                </c:pt>
                <c:pt idx="4018">
                  <c:v>-362.42649999999998</c:v>
                </c:pt>
                <c:pt idx="4019">
                  <c:v>-362.42449999999997</c:v>
                </c:pt>
                <c:pt idx="4020">
                  <c:v>-362.42249999999996</c:v>
                </c:pt>
                <c:pt idx="4021">
                  <c:v>-362.4205</c:v>
                </c:pt>
                <c:pt idx="4022">
                  <c:v>-362.41849999999999</c:v>
                </c:pt>
                <c:pt idx="4023">
                  <c:v>-362.41649999999998</c:v>
                </c:pt>
                <c:pt idx="4024">
                  <c:v>-362.41449999999998</c:v>
                </c:pt>
                <c:pt idx="4025">
                  <c:v>-362.41249999999997</c:v>
                </c:pt>
                <c:pt idx="4026">
                  <c:v>-362.41049999999996</c:v>
                </c:pt>
                <c:pt idx="4027">
                  <c:v>-362.4085</c:v>
                </c:pt>
                <c:pt idx="4028">
                  <c:v>-362.40649999999999</c:v>
                </c:pt>
                <c:pt idx="4029">
                  <c:v>-362.40449999999998</c:v>
                </c:pt>
                <c:pt idx="4030">
                  <c:v>-362.40249999999997</c:v>
                </c:pt>
                <c:pt idx="4031">
                  <c:v>-362.40049999999997</c:v>
                </c:pt>
                <c:pt idx="4032">
                  <c:v>-362.39849999999996</c:v>
                </c:pt>
                <c:pt idx="4033">
                  <c:v>-362.3965</c:v>
                </c:pt>
                <c:pt idx="4034">
                  <c:v>-362.39449999999999</c:v>
                </c:pt>
                <c:pt idx="4035">
                  <c:v>-362.39249999999998</c:v>
                </c:pt>
                <c:pt idx="4036">
                  <c:v>-362.39049999999997</c:v>
                </c:pt>
                <c:pt idx="4037">
                  <c:v>-362.38849999999996</c:v>
                </c:pt>
                <c:pt idx="4038">
                  <c:v>-362.38649999999996</c:v>
                </c:pt>
                <c:pt idx="4039">
                  <c:v>-362.3845</c:v>
                </c:pt>
                <c:pt idx="4040">
                  <c:v>-362.38249999999999</c:v>
                </c:pt>
                <c:pt idx="4041">
                  <c:v>-362.38049999999998</c:v>
                </c:pt>
                <c:pt idx="4042">
                  <c:v>-362.37849999999997</c:v>
                </c:pt>
                <c:pt idx="4043">
                  <c:v>-362.37649999999996</c:v>
                </c:pt>
                <c:pt idx="4044">
                  <c:v>-362.37449999999995</c:v>
                </c:pt>
                <c:pt idx="4045">
                  <c:v>-362.3725</c:v>
                </c:pt>
                <c:pt idx="4046">
                  <c:v>-362.37049999999999</c:v>
                </c:pt>
                <c:pt idx="4047">
                  <c:v>-362.36849999999998</c:v>
                </c:pt>
                <c:pt idx="4048">
                  <c:v>-362.36649999999997</c:v>
                </c:pt>
                <c:pt idx="4049">
                  <c:v>-362.36449999999996</c:v>
                </c:pt>
                <c:pt idx="4050">
                  <c:v>-362.36249999999995</c:v>
                </c:pt>
                <c:pt idx="4051">
                  <c:v>-362.3605</c:v>
                </c:pt>
                <c:pt idx="4052">
                  <c:v>-362.35849999999999</c:v>
                </c:pt>
                <c:pt idx="4053">
                  <c:v>-362.35649999999998</c:v>
                </c:pt>
                <c:pt idx="4054">
                  <c:v>-362.35449999999997</c:v>
                </c:pt>
                <c:pt idx="4055">
                  <c:v>-362.35249999999996</c:v>
                </c:pt>
                <c:pt idx="4056">
                  <c:v>-362.35049999999995</c:v>
                </c:pt>
                <c:pt idx="4057">
                  <c:v>-362.3485</c:v>
                </c:pt>
                <c:pt idx="4058">
                  <c:v>-362.34649999999999</c:v>
                </c:pt>
                <c:pt idx="4059">
                  <c:v>-362.34449999999998</c:v>
                </c:pt>
                <c:pt idx="4060">
                  <c:v>-362.34249999999997</c:v>
                </c:pt>
                <c:pt idx="4061">
                  <c:v>-362.34049999999996</c:v>
                </c:pt>
                <c:pt idx="4062">
                  <c:v>-362.33849999999995</c:v>
                </c:pt>
                <c:pt idx="4063">
                  <c:v>-362.3365</c:v>
                </c:pt>
                <c:pt idx="4064">
                  <c:v>-362.33449999999999</c:v>
                </c:pt>
                <c:pt idx="4065">
                  <c:v>-362.33249999999998</c:v>
                </c:pt>
                <c:pt idx="4066">
                  <c:v>-362.33049999999997</c:v>
                </c:pt>
                <c:pt idx="4067">
                  <c:v>-362.32849999999996</c:v>
                </c:pt>
                <c:pt idx="4068">
                  <c:v>-362.32649999999995</c:v>
                </c:pt>
                <c:pt idx="4069">
                  <c:v>-362.3245</c:v>
                </c:pt>
                <c:pt idx="4070">
                  <c:v>-362.32249999999999</c:v>
                </c:pt>
                <c:pt idx="4071">
                  <c:v>-362.32049999999998</c:v>
                </c:pt>
                <c:pt idx="4072">
                  <c:v>-362.31849999999997</c:v>
                </c:pt>
                <c:pt idx="4073">
                  <c:v>-362.31649999999996</c:v>
                </c:pt>
                <c:pt idx="4074">
                  <c:v>-362.31449999999995</c:v>
                </c:pt>
                <c:pt idx="4075">
                  <c:v>-362.3125</c:v>
                </c:pt>
                <c:pt idx="4076">
                  <c:v>-362.31049999999999</c:v>
                </c:pt>
                <c:pt idx="4077">
                  <c:v>-362.30849999999998</c:v>
                </c:pt>
                <c:pt idx="4078">
                  <c:v>-362.30649999999997</c:v>
                </c:pt>
                <c:pt idx="4079">
                  <c:v>-362.30449999999996</c:v>
                </c:pt>
                <c:pt idx="4080">
                  <c:v>-362.30249999999995</c:v>
                </c:pt>
                <c:pt idx="4081">
                  <c:v>-362.3005</c:v>
                </c:pt>
                <c:pt idx="4082">
                  <c:v>-362.29849999999999</c:v>
                </c:pt>
                <c:pt idx="4083">
                  <c:v>-362.29649999999998</c:v>
                </c:pt>
                <c:pt idx="4084">
                  <c:v>-362.29449999999997</c:v>
                </c:pt>
                <c:pt idx="4085">
                  <c:v>-362.29249999999996</c:v>
                </c:pt>
                <c:pt idx="4086">
                  <c:v>-362.29049999999995</c:v>
                </c:pt>
                <c:pt idx="4087">
                  <c:v>-362.2885</c:v>
                </c:pt>
                <c:pt idx="4088">
                  <c:v>-362.28649999999999</c:v>
                </c:pt>
                <c:pt idx="4089">
                  <c:v>-362.28449999999998</c:v>
                </c:pt>
                <c:pt idx="4090">
                  <c:v>-362.28249999999997</c:v>
                </c:pt>
                <c:pt idx="4091">
                  <c:v>-362.28049999999996</c:v>
                </c:pt>
                <c:pt idx="4092">
                  <c:v>-362.27849999999995</c:v>
                </c:pt>
                <c:pt idx="4093">
                  <c:v>-362.2765</c:v>
                </c:pt>
                <c:pt idx="4094">
                  <c:v>-362.27449999999999</c:v>
                </c:pt>
                <c:pt idx="4095">
                  <c:v>-362.27249999999998</c:v>
                </c:pt>
                <c:pt idx="4096">
                  <c:v>-362.27049999999997</c:v>
                </c:pt>
                <c:pt idx="4097">
                  <c:v>-362.26849999999996</c:v>
                </c:pt>
                <c:pt idx="4098">
                  <c:v>-362.26649999999995</c:v>
                </c:pt>
                <c:pt idx="4099">
                  <c:v>-362.2645</c:v>
                </c:pt>
                <c:pt idx="4100">
                  <c:v>-362.26249999999999</c:v>
                </c:pt>
                <c:pt idx="4101">
                  <c:v>-362.26049999999998</c:v>
                </c:pt>
                <c:pt idx="4102">
                  <c:v>-362.25849999999997</c:v>
                </c:pt>
                <c:pt idx="4103">
                  <c:v>-362.25649999999996</c:v>
                </c:pt>
                <c:pt idx="4104">
                  <c:v>-362.25449999999995</c:v>
                </c:pt>
                <c:pt idx="4105">
                  <c:v>-362.2525</c:v>
                </c:pt>
                <c:pt idx="4106">
                  <c:v>-362.25049999999999</c:v>
                </c:pt>
                <c:pt idx="4107">
                  <c:v>-362.24849999999998</c:v>
                </c:pt>
                <c:pt idx="4108">
                  <c:v>-362.24649999999997</c:v>
                </c:pt>
                <c:pt idx="4109">
                  <c:v>-362.24449999999996</c:v>
                </c:pt>
                <c:pt idx="4110">
                  <c:v>-362.24249999999995</c:v>
                </c:pt>
                <c:pt idx="4111">
                  <c:v>-362.2405</c:v>
                </c:pt>
                <c:pt idx="4112">
                  <c:v>-362.23849999999999</c:v>
                </c:pt>
                <c:pt idx="4113">
                  <c:v>-362.23649999999998</c:v>
                </c:pt>
                <c:pt idx="4114">
                  <c:v>-362.23449999999997</c:v>
                </c:pt>
                <c:pt idx="4115">
                  <c:v>-362.23249999999996</c:v>
                </c:pt>
                <c:pt idx="4116">
                  <c:v>-362.23050000000001</c:v>
                </c:pt>
                <c:pt idx="4117">
                  <c:v>-362.2285</c:v>
                </c:pt>
                <c:pt idx="4118">
                  <c:v>-362.22649999999999</c:v>
                </c:pt>
                <c:pt idx="4119">
                  <c:v>-362.22449999999998</c:v>
                </c:pt>
                <c:pt idx="4120">
                  <c:v>-362.22249999999997</c:v>
                </c:pt>
                <c:pt idx="4121">
                  <c:v>-362.22049999999996</c:v>
                </c:pt>
                <c:pt idx="4122">
                  <c:v>-362.21849999999995</c:v>
                </c:pt>
                <c:pt idx="4123">
                  <c:v>-362.2165</c:v>
                </c:pt>
                <c:pt idx="4124">
                  <c:v>-362.21449999999999</c:v>
                </c:pt>
                <c:pt idx="4125">
                  <c:v>-362.21249999999998</c:v>
                </c:pt>
                <c:pt idx="4126">
                  <c:v>-362.21049999999997</c:v>
                </c:pt>
                <c:pt idx="4127">
                  <c:v>-362.20849999999996</c:v>
                </c:pt>
                <c:pt idx="4128">
                  <c:v>-362.20650000000001</c:v>
                </c:pt>
                <c:pt idx="4129">
                  <c:v>-362.2045</c:v>
                </c:pt>
                <c:pt idx="4130">
                  <c:v>-362.20249999999999</c:v>
                </c:pt>
                <c:pt idx="4131">
                  <c:v>-362.20049999999998</c:v>
                </c:pt>
                <c:pt idx="4132">
                  <c:v>-362.19849999999997</c:v>
                </c:pt>
                <c:pt idx="4133">
                  <c:v>-362.19649999999996</c:v>
                </c:pt>
                <c:pt idx="4134">
                  <c:v>-362.19449999999995</c:v>
                </c:pt>
                <c:pt idx="4135">
                  <c:v>-362.1925</c:v>
                </c:pt>
                <c:pt idx="4136">
                  <c:v>-362.19049999999999</c:v>
                </c:pt>
                <c:pt idx="4137">
                  <c:v>-362.18849999999998</c:v>
                </c:pt>
                <c:pt idx="4138">
                  <c:v>-362.18649999999997</c:v>
                </c:pt>
                <c:pt idx="4139">
                  <c:v>-362.18449999999996</c:v>
                </c:pt>
                <c:pt idx="4140">
                  <c:v>-362.1825</c:v>
                </c:pt>
                <c:pt idx="4141">
                  <c:v>-362.18049999999999</c:v>
                </c:pt>
                <c:pt idx="4142">
                  <c:v>-362.17849999999999</c:v>
                </c:pt>
                <c:pt idx="4143">
                  <c:v>-362.17649999999998</c:v>
                </c:pt>
                <c:pt idx="4144">
                  <c:v>-362.17449999999997</c:v>
                </c:pt>
                <c:pt idx="4145">
                  <c:v>-362.17249999999996</c:v>
                </c:pt>
                <c:pt idx="4146">
                  <c:v>-362.1705</c:v>
                </c:pt>
                <c:pt idx="4147">
                  <c:v>-362.16849999999999</c:v>
                </c:pt>
                <c:pt idx="4148">
                  <c:v>-362.16649999999998</c:v>
                </c:pt>
                <c:pt idx="4149">
                  <c:v>-362.16449999999998</c:v>
                </c:pt>
                <c:pt idx="4150">
                  <c:v>-362.16249999999997</c:v>
                </c:pt>
                <c:pt idx="4151">
                  <c:v>-362.16049999999996</c:v>
                </c:pt>
                <c:pt idx="4152">
                  <c:v>-362.1585</c:v>
                </c:pt>
                <c:pt idx="4153">
                  <c:v>-362.15649999999999</c:v>
                </c:pt>
                <c:pt idx="4154">
                  <c:v>-362.15449999999998</c:v>
                </c:pt>
                <c:pt idx="4155">
                  <c:v>-362.15249999999997</c:v>
                </c:pt>
                <c:pt idx="4156">
                  <c:v>-362.15049999999997</c:v>
                </c:pt>
                <c:pt idx="4157">
                  <c:v>-362.14849999999996</c:v>
                </c:pt>
                <c:pt idx="4158">
                  <c:v>-362.1465</c:v>
                </c:pt>
                <c:pt idx="4159">
                  <c:v>-362.14449999999999</c:v>
                </c:pt>
                <c:pt idx="4160">
                  <c:v>-362.14249999999998</c:v>
                </c:pt>
                <c:pt idx="4161">
                  <c:v>-362.14049999999997</c:v>
                </c:pt>
                <c:pt idx="4162">
                  <c:v>-362.13849999999996</c:v>
                </c:pt>
                <c:pt idx="4163">
                  <c:v>-362.13649999999996</c:v>
                </c:pt>
                <c:pt idx="4164">
                  <c:v>-362.1345</c:v>
                </c:pt>
                <c:pt idx="4165">
                  <c:v>-362.13249999999999</c:v>
                </c:pt>
                <c:pt idx="4166">
                  <c:v>-362.13049999999998</c:v>
                </c:pt>
                <c:pt idx="4167">
                  <c:v>-362.12849999999997</c:v>
                </c:pt>
                <c:pt idx="4168">
                  <c:v>-362.12649999999996</c:v>
                </c:pt>
                <c:pt idx="4169">
                  <c:v>-362.12449999999995</c:v>
                </c:pt>
                <c:pt idx="4170">
                  <c:v>-362.1225</c:v>
                </c:pt>
                <c:pt idx="4171">
                  <c:v>-362.12049999999999</c:v>
                </c:pt>
                <c:pt idx="4172">
                  <c:v>-362.11849999999998</c:v>
                </c:pt>
                <c:pt idx="4173">
                  <c:v>-362.11649999999997</c:v>
                </c:pt>
                <c:pt idx="4174">
                  <c:v>-362.11449999999996</c:v>
                </c:pt>
                <c:pt idx="4175">
                  <c:v>-362.11249999999995</c:v>
                </c:pt>
                <c:pt idx="4176">
                  <c:v>-362.1105</c:v>
                </c:pt>
                <c:pt idx="4177">
                  <c:v>-362.10849999999999</c:v>
                </c:pt>
                <c:pt idx="4178">
                  <c:v>-362.10649999999998</c:v>
                </c:pt>
                <c:pt idx="4179">
                  <c:v>-362.10449999999997</c:v>
                </c:pt>
                <c:pt idx="4180">
                  <c:v>-362.10249999999996</c:v>
                </c:pt>
                <c:pt idx="4181">
                  <c:v>-362.10049999999995</c:v>
                </c:pt>
                <c:pt idx="4182">
                  <c:v>-362.0985</c:v>
                </c:pt>
                <c:pt idx="4183">
                  <c:v>-362.09649999999999</c:v>
                </c:pt>
                <c:pt idx="4184">
                  <c:v>-362.09449999999998</c:v>
                </c:pt>
                <c:pt idx="4185">
                  <c:v>-362.09249999999997</c:v>
                </c:pt>
                <c:pt idx="4186">
                  <c:v>-362.09049999999996</c:v>
                </c:pt>
                <c:pt idx="4187">
                  <c:v>-362.08849999999995</c:v>
                </c:pt>
                <c:pt idx="4188">
                  <c:v>-362.0865</c:v>
                </c:pt>
                <c:pt idx="4189">
                  <c:v>-362.08449999999999</c:v>
                </c:pt>
                <c:pt idx="4190">
                  <c:v>-362.08249999999998</c:v>
                </c:pt>
                <c:pt idx="4191">
                  <c:v>-362.08049999999997</c:v>
                </c:pt>
                <c:pt idx="4192">
                  <c:v>-362.07849999999996</c:v>
                </c:pt>
                <c:pt idx="4193">
                  <c:v>-362.07649999999995</c:v>
                </c:pt>
                <c:pt idx="4194">
                  <c:v>-362.0745</c:v>
                </c:pt>
                <c:pt idx="4195">
                  <c:v>-362.07249999999999</c:v>
                </c:pt>
                <c:pt idx="4196">
                  <c:v>-362.07049999999998</c:v>
                </c:pt>
                <c:pt idx="4197">
                  <c:v>-362.06849999999997</c:v>
                </c:pt>
                <c:pt idx="4198">
                  <c:v>-362.06649999999996</c:v>
                </c:pt>
                <c:pt idx="4199">
                  <c:v>-362.06449999999995</c:v>
                </c:pt>
                <c:pt idx="4200">
                  <c:v>-362.0625</c:v>
                </c:pt>
                <c:pt idx="4201">
                  <c:v>-362.06049999999999</c:v>
                </c:pt>
                <c:pt idx="4202">
                  <c:v>-362.05849999999998</c:v>
                </c:pt>
                <c:pt idx="4203">
                  <c:v>-362.05649999999997</c:v>
                </c:pt>
                <c:pt idx="4204">
                  <c:v>-362.05449999999996</c:v>
                </c:pt>
                <c:pt idx="4205">
                  <c:v>-362.05249999999995</c:v>
                </c:pt>
                <c:pt idx="4206">
                  <c:v>-362.0505</c:v>
                </c:pt>
                <c:pt idx="4207">
                  <c:v>-362.04849999999999</c:v>
                </c:pt>
                <c:pt idx="4208">
                  <c:v>-362.04649999999998</c:v>
                </c:pt>
                <c:pt idx="4209">
                  <c:v>-362.04449999999997</c:v>
                </c:pt>
                <c:pt idx="4210">
                  <c:v>-362.04249999999996</c:v>
                </c:pt>
                <c:pt idx="4211">
                  <c:v>-362.04049999999995</c:v>
                </c:pt>
                <c:pt idx="4212">
                  <c:v>-362.0385</c:v>
                </c:pt>
                <c:pt idx="4213">
                  <c:v>-362.03649999999999</c:v>
                </c:pt>
                <c:pt idx="4214">
                  <c:v>-362.03449999999998</c:v>
                </c:pt>
                <c:pt idx="4215">
                  <c:v>-362.03249999999997</c:v>
                </c:pt>
                <c:pt idx="4216">
                  <c:v>-362.03049999999996</c:v>
                </c:pt>
                <c:pt idx="4217">
                  <c:v>-362.02849999999995</c:v>
                </c:pt>
                <c:pt idx="4218">
                  <c:v>-362.0265</c:v>
                </c:pt>
                <c:pt idx="4219">
                  <c:v>-362.02449999999999</c:v>
                </c:pt>
                <c:pt idx="4220">
                  <c:v>-362.02249999999998</c:v>
                </c:pt>
                <c:pt idx="4221">
                  <c:v>-362.02049999999997</c:v>
                </c:pt>
                <c:pt idx="4222">
                  <c:v>-362.01849999999996</c:v>
                </c:pt>
                <c:pt idx="4223">
                  <c:v>-362.01649999999995</c:v>
                </c:pt>
                <c:pt idx="4224">
                  <c:v>-362.0145</c:v>
                </c:pt>
                <c:pt idx="4225">
                  <c:v>-362.01249999999999</c:v>
                </c:pt>
                <c:pt idx="4226">
                  <c:v>-362.01049999999998</c:v>
                </c:pt>
                <c:pt idx="4227">
                  <c:v>-362.00849999999997</c:v>
                </c:pt>
                <c:pt idx="4228">
                  <c:v>-362.00649999999996</c:v>
                </c:pt>
                <c:pt idx="4229">
                  <c:v>-362.00449999999995</c:v>
                </c:pt>
                <c:pt idx="4230">
                  <c:v>-362.0025</c:v>
                </c:pt>
                <c:pt idx="4231">
                  <c:v>-362.00049999999999</c:v>
                </c:pt>
                <c:pt idx="4232">
                  <c:v>-361.99849999999998</c:v>
                </c:pt>
                <c:pt idx="4233">
                  <c:v>-361.99649999999997</c:v>
                </c:pt>
                <c:pt idx="4234">
                  <c:v>-361.99449999999996</c:v>
                </c:pt>
                <c:pt idx="4235">
                  <c:v>-361.99249999999995</c:v>
                </c:pt>
                <c:pt idx="4236">
                  <c:v>-361.9905</c:v>
                </c:pt>
                <c:pt idx="4237">
                  <c:v>-361.98849999999999</c:v>
                </c:pt>
                <c:pt idx="4238">
                  <c:v>-361.98649999999998</c:v>
                </c:pt>
                <c:pt idx="4239">
                  <c:v>-361.98449999999997</c:v>
                </c:pt>
                <c:pt idx="4240">
                  <c:v>-361.98249999999996</c:v>
                </c:pt>
                <c:pt idx="4241">
                  <c:v>-361.98050000000001</c:v>
                </c:pt>
                <c:pt idx="4242">
                  <c:v>-361.9785</c:v>
                </c:pt>
                <c:pt idx="4243">
                  <c:v>-361.97649999999999</c:v>
                </c:pt>
                <c:pt idx="4244">
                  <c:v>-361.97449999999998</c:v>
                </c:pt>
                <c:pt idx="4245">
                  <c:v>-361.97249999999997</c:v>
                </c:pt>
                <c:pt idx="4246">
                  <c:v>-361.97049999999996</c:v>
                </c:pt>
                <c:pt idx="4247">
                  <c:v>-361.96849999999995</c:v>
                </c:pt>
                <c:pt idx="4248">
                  <c:v>-361.9665</c:v>
                </c:pt>
                <c:pt idx="4249">
                  <c:v>-361.96449999999999</c:v>
                </c:pt>
                <c:pt idx="4250">
                  <c:v>-361.96249999999998</c:v>
                </c:pt>
                <c:pt idx="4251">
                  <c:v>-361.96049999999997</c:v>
                </c:pt>
                <c:pt idx="4252">
                  <c:v>-361.95849999999996</c:v>
                </c:pt>
                <c:pt idx="4253">
                  <c:v>-361.95650000000001</c:v>
                </c:pt>
                <c:pt idx="4254">
                  <c:v>-361.9545</c:v>
                </c:pt>
                <c:pt idx="4255">
                  <c:v>-361.95249999999999</c:v>
                </c:pt>
                <c:pt idx="4256">
                  <c:v>-361.95049999999998</c:v>
                </c:pt>
                <c:pt idx="4257">
                  <c:v>-361.94849999999997</c:v>
                </c:pt>
                <c:pt idx="4258">
                  <c:v>-361.94649999999996</c:v>
                </c:pt>
                <c:pt idx="4259">
                  <c:v>-361.94449999999995</c:v>
                </c:pt>
                <c:pt idx="4260">
                  <c:v>-361.9425</c:v>
                </c:pt>
                <c:pt idx="4261">
                  <c:v>-361.94049999999999</c:v>
                </c:pt>
                <c:pt idx="4262">
                  <c:v>-361.93849999999998</c:v>
                </c:pt>
                <c:pt idx="4263">
                  <c:v>-361.93649999999997</c:v>
                </c:pt>
                <c:pt idx="4264">
                  <c:v>-361.93449999999996</c:v>
                </c:pt>
                <c:pt idx="4265">
                  <c:v>-361.9325</c:v>
                </c:pt>
                <c:pt idx="4266">
                  <c:v>-361.93049999999999</c:v>
                </c:pt>
                <c:pt idx="4267">
                  <c:v>-361.92849999999999</c:v>
                </c:pt>
                <c:pt idx="4268">
                  <c:v>-361.92649999999998</c:v>
                </c:pt>
                <c:pt idx="4269">
                  <c:v>-361.92449999999997</c:v>
                </c:pt>
                <c:pt idx="4270">
                  <c:v>-361.92249999999996</c:v>
                </c:pt>
                <c:pt idx="4271">
                  <c:v>-361.9205</c:v>
                </c:pt>
                <c:pt idx="4272">
                  <c:v>-361.91849999999999</c:v>
                </c:pt>
                <c:pt idx="4273">
                  <c:v>-361.91649999999998</c:v>
                </c:pt>
                <c:pt idx="4274">
                  <c:v>-361.91449999999998</c:v>
                </c:pt>
                <c:pt idx="4275">
                  <c:v>-361.91249999999997</c:v>
                </c:pt>
                <c:pt idx="4276">
                  <c:v>-361.91049999999996</c:v>
                </c:pt>
                <c:pt idx="4277">
                  <c:v>-361.9085</c:v>
                </c:pt>
                <c:pt idx="4278">
                  <c:v>-361.90649999999999</c:v>
                </c:pt>
                <c:pt idx="4279">
                  <c:v>-361.90449999999998</c:v>
                </c:pt>
                <c:pt idx="4280">
                  <c:v>-361.90249999999997</c:v>
                </c:pt>
                <c:pt idx="4281">
                  <c:v>-361.90049999999997</c:v>
                </c:pt>
                <c:pt idx="4282">
                  <c:v>-361.89849999999996</c:v>
                </c:pt>
                <c:pt idx="4283">
                  <c:v>-361.8965</c:v>
                </c:pt>
                <c:pt idx="4284">
                  <c:v>-361.89449999999999</c:v>
                </c:pt>
                <c:pt idx="4285">
                  <c:v>-361.89249999999998</c:v>
                </c:pt>
                <c:pt idx="4286">
                  <c:v>-361.89049999999997</c:v>
                </c:pt>
                <c:pt idx="4287">
                  <c:v>-361.88849999999996</c:v>
                </c:pt>
                <c:pt idx="4288">
                  <c:v>-361.88649999999996</c:v>
                </c:pt>
                <c:pt idx="4289">
                  <c:v>-361.8845</c:v>
                </c:pt>
                <c:pt idx="4290">
                  <c:v>-361.88249999999999</c:v>
                </c:pt>
                <c:pt idx="4291">
                  <c:v>-361.88049999999998</c:v>
                </c:pt>
                <c:pt idx="4292">
                  <c:v>-361.87849999999997</c:v>
                </c:pt>
                <c:pt idx="4293">
                  <c:v>-361.87649999999996</c:v>
                </c:pt>
                <c:pt idx="4294">
                  <c:v>-361.87449999999995</c:v>
                </c:pt>
                <c:pt idx="4295">
                  <c:v>-361.8725</c:v>
                </c:pt>
                <c:pt idx="4296">
                  <c:v>-361.87049999999999</c:v>
                </c:pt>
                <c:pt idx="4297">
                  <c:v>-361.86849999999998</c:v>
                </c:pt>
                <c:pt idx="4298">
                  <c:v>-361.86649999999997</c:v>
                </c:pt>
                <c:pt idx="4299">
                  <c:v>-361.86449999999996</c:v>
                </c:pt>
                <c:pt idx="4300">
                  <c:v>-361.86249999999995</c:v>
                </c:pt>
                <c:pt idx="4301">
                  <c:v>-361.8605</c:v>
                </c:pt>
                <c:pt idx="4302">
                  <c:v>-361.85849999999999</c:v>
                </c:pt>
                <c:pt idx="4303">
                  <c:v>-361.85649999999998</c:v>
                </c:pt>
                <c:pt idx="4304">
                  <c:v>-361.85449999999997</c:v>
                </c:pt>
                <c:pt idx="4305">
                  <c:v>-361.85249999999996</c:v>
                </c:pt>
                <c:pt idx="4306">
                  <c:v>-361.85049999999995</c:v>
                </c:pt>
                <c:pt idx="4307">
                  <c:v>-361.8485</c:v>
                </c:pt>
                <c:pt idx="4308">
                  <c:v>-361.84649999999999</c:v>
                </c:pt>
                <c:pt idx="4309">
                  <c:v>-361.84449999999998</c:v>
                </c:pt>
                <c:pt idx="4310">
                  <c:v>-361.84249999999997</c:v>
                </c:pt>
                <c:pt idx="4311">
                  <c:v>-361.84049999999996</c:v>
                </c:pt>
                <c:pt idx="4312">
                  <c:v>-361.83849999999995</c:v>
                </c:pt>
                <c:pt idx="4313">
                  <c:v>-361.8365</c:v>
                </c:pt>
                <c:pt idx="4314">
                  <c:v>-361.83449999999999</c:v>
                </c:pt>
                <c:pt idx="4315">
                  <c:v>-361.83249999999998</c:v>
                </c:pt>
                <c:pt idx="4316">
                  <c:v>-361.83049999999997</c:v>
                </c:pt>
                <c:pt idx="4317">
                  <c:v>-361.82849999999996</c:v>
                </c:pt>
                <c:pt idx="4318">
                  <c:v>-361.82649999999995</c:v>
                </c:pt>
                <c:pt idx="4319">
                  <c:v>-361.8245</c:v>
                </c:pt>
                <c:pt idx="4320">
                  <c:v>-361.82249999999999</c:v>
                </c:pt>
                <c:pt idx="4321">
                  <c:v>-361.82049999999998</c:v>
                </c:pt>
                <c:pt idx="4322">
                  <c:v>-361.81849999999997</c:v>
                </c:pt>
                <c:pt idx="4323">
                  <c:v>-361.81649999999996</c:v>
                </c:pt>
                <c:pt idx="4324">
                  <c:v>-361.81449999999995</c:v>
                </c:pt>
                <c:pt idx="4325">
                  <c:v>-361.8125</c:v>
                </c:pt>
                <c:pt idx="4326">
                  <c:v>-361.81049999999999</c:v>
                </c:pt>
                <c:pt idx="4327">
                  <c:v>-361.80849999999998</c:v>
                </c:pt>
                <c:pt idx="4328">
                  <c:v>-361.80649999999997</c:v>
                </c:pt>
                <c:pt idx="4329">
                  <c:v>-361.80449999999996</c:v>
                </c:pt>
                <c:pt idx="4330">
                  <c:v>-361.80249999999995</c:v>
                </c:pt>
                <c:pt idx="4331">
                  <c:v>-361.8005</c:v>
                </c:pt>
                <c:pt idx="4332">
                  <c:v>-361.79849999999999</c:v>
                </c:pt>
                <c:pt idx="4333">
                  <c:v>-361.79649999999998</c:v>
                </c:pt>
                <c:pt idx="4334">
                  <c:v>-361.79449999999997</c:v>
                </c:pt>
                <c:pt idx="4335">
                  <c:v>-361.79249999999996</c:v>
                </c:pt>
                <c:pt idx="4336">
                  <c:v>-361.79049999999995</c:v>
                </c:pt>
                <c:pt idx="4337">
                  <c:v>-361.7885</c:v>
                </c:pt>
                <c:pt idx="4338">
                  <c:v>-361.78649999999999</c:v>
                </c:pt>
                <c:pt idx="4339">
                  <c:v>-361.78449999999998</c:v>
                </c:pt>
                <c:pt idx="4340">
                  <c:v>-361.78249999999997</c:v>
                </c:pt>
                <c:pt idx="4341">
                  <c:v>-361.78049999999996</c:v>
                </c:pt>
                <c:pt idx="4342">
                  <c:v>-361.77849999999995</c:v>
                </c:pt>
                <c:pt idx="4343">
                  <c:v>-361.7765</c:v>
                </c:pt>
                <c:pt idx="4344">
                  <c:v>-361.77449999999999</c:v>
                </c:pt>
                <c:pt idx="4345">
                  <c:v>-361.77249999999998</c:v>
                </c:pt>
                <c:pt idx="4346">
                  <c:v>-361.77049999999997</c:v>
                </c:pt>
                <c:pt idx="4347">
                  <c:v>-361.76849999999996</c:v>
                </c:pt>
                <c:pt idx="4348">
                  <c:v>-361.76649999999995</c:v>
                </c:pt>
                <c:pt idx="4349">
                  <c:v>-361.7645</c:v>
                </c:pt>
                <c:pt idx="4350">
                  <c:v>-361.76249999999999</c:v>
                </c:pt>
                <c:pt idx="4351">
                  <c:v>-361.76049999999998</c:v>
                </c:pt>
                <c:pt idx="4352">
                  <c:v>-361.75849999999997</c:v>
                </c:pt>
                <c:pt idx="4353">
                  <c:v>-361.75649999999996</c:v>
                </c:pt>
                <c:pt idx="4354">
                  <c:v>-361.75449999999995</c:v>
                </c:pt>
                <c:pt idx="4355">
                  <c:v>-361.7525</c:v>
                </c:pt>
                <c:pt idx="4356">
                  <c:v>-361.75049999999999</c:v>
                </c:pt>
                <c:pt idx="4357">
                  <c:v>-361.74849999999998</c:v>
                </c:pt>
                <c:pt idx="4358">
                  <c:v>-361.74649999999997</c:v>
                </c:pt>
                <c:pt idx="4359">
                  <c:v>-361.74449999999996</c:v>
                </c:pt>
                <c:pt idx="4360">
                  <c:v>-361.74249999999995</c:v>
                </c:pt>
                <c:pt idx="4361">
                  <c:v>-361.7405</c:v>
                </c:pt>
                <c:pt idx="4362">
                  <c:v>-361.73849999999999</c:v>
                </c:pt>
                <c:pt idx="4363">
                  <c:v>-361.73649999999998</c:v>
                </c:pt>
                <c:pt idx="4364">
                  <c:v>-361.73449999999997</c:v>
                </c:pt>
                <c:pt idx="4365">
                  <c:v>-361.73249999999996</c:v>
                </c:pt>
                <c:pt idx="4366">
                  <c:v>-361.73050000000001</c:v>
                </c:pt>
                <c:pt idx="4367">
                  <c:v>-361.7285</c:v>
                </c:pt>
                <c:pt idx="4368">
                  <c:v>-361.72649999999999</c:v>
                </c:pt>
                <c:pt idx="4369">
                  <c:v>-361.72449999999998</c:v>
                </c:pt>
                <c:pt idx="4370">
                  <c:v>-361.72249999999997</c:v>
                </c:pt>
                <c:pt idx="4371">
                  <c:v>-361.72049999999996</c:v>
                </c:pt>
                <c:pt idx="4372">
                  <c:v>-361.71849999999995</c:v>
                </c:pt>
                <c:pt idx="4373">
                  <c:v>-361.7165</c:v>
                </c:pt>
                <c:pt idx="4374">
                  <c:v>-361.71449999999999</c:v>
                </c:pt>
                <c:pt idx="4375">
                  <c:v>-361.71249999999998</c:v>
                </c:pt>
                <c:pt idx="4376">
                  <c:v>-361.71049999999997</c:v>
                </c:pt>
                <c:pt idx="4377">
                  <c:v>-361.70849999999996</c:v>
                </c:pt>
                <c:pt idx="4378">
                  <c:v>-361.70650000000001</c:v>
                </c:pt>
                <c:pt idx="4379">
                  <c:v>-361.7045</c:v>
                </c:pt>
                <c:pt idx="4380">
                  <c:v>-361.70249999999999</c:v>
                </c:pt>
                <c:pt idx="4381">
                  <c:v>-361.70049999999998</c:v>
                </c:pt>
                <c:pt idx="4382">
                  <c:v>-361.69849999999997</c:v>
                </c:pt>
                <c:pt idx="4383">
                  <c:v>-361.69649999999996</c:v>
                </c:pt>
                <c:pt idx="4384">
                  <c:v>-361.69449999999995</c:v>
                </c:pt>
                <c:pt idx="4385">
                  <c:v>-361.6925</c:v>
                </c:pt>
                <c:pt idx="4386">
                  <c:v>-361.69049999999999</c:v>
                </c:pt>
                <c:pt idx="4387">
                  <c:v>-361.68849999999998</c:v>
                </c:pt>
                <c:pt idx="4388">
                  <c:v>-361.68649999999997</c:v>
                </c:pt>
                <c:pt idx="4389">
                  <c:v>-361.68449999999996</c:v>
                </c:pt>
                <c:pt idx="4390">
                  <c:v>-361.6825</c:v>
                </c:pt>
                <c:pt idx="4391">
                  <c:v>-361.68049999999999</c:v>
                </c:pt>
                <c:pt idx="4392">
                  <c:v>-361.67849999999999</c:v>
                </c:pt>
                <c:pt idx="4393">
                  <c:v>-361.67649999999998</c:v>
                </c:pt>
                <c:pt idx="4394">
                  <c:v>-361.67449999999997</c:v>
                </c:pt>
                <c:pt idx="4395">
                  <c:v>-361.67249999999996</c:v>
                </c:pt>
                <c:pt idx="4396">
                  <c:v>-361.6705</c:v>
                </c:pt>
                <c:pt idx="4397">
                  <c:v>-361.66849999999999</c:v>
                </c:pt>
                <c:pt idx="4398">
                  <c:v>-361.66649999999998</c:v>
                </c:pt>
                <c:pt idx="4399">
                  <c:v>-361.66449999999998</c:v>
                </c:pt>
                <c:pt idx="4400">
                  <c:v>-361.66249999999997</c:v>
                </c:pt>
                <c:pt idx="4401">
                  <c:v>-361.66049999999996</c:v>
                </c:pt>
                <c:pt idx="4402">
                  <c:v>-361.6585</c:v>
                </c:pt>
                <c:pt idx="4403">
                  <c:v>-361.65649999999999</c:v>
                </c:pt>
                <c:pt idx="4404">
                  <c:v>-361.65449999999998</c:v>
                </c:pt>
                <c:pt idx="4405">
                  <c:v>-361.65249999999997</c:v>
                </c:pt>
                <c:pt idx="4406">
                  <c:v>-361.65049999999997</c:v>
                </c:pt>
                <c:pt idx="4407">
                  <c:v>-361.64849999999996</c:v>
                </c:pt>
                <c:pt idx="4408">
                  <c:v>-361.6465</c:v>
                </c:pt>
                <c:pt idx="4409">
                  <c:v>-361.64449999999999</c:v>
                </c:pt>
                <c:pt idx="4410">
                  <c:v>-361.64249999999998</c:v>
                </c:pt>
                <c:pt idx="4411">
                  <c:v>-361.64049999999997</c:v>
                </c:pt>
                <c:pt idx="4412">
                  <c:v>-361.63849999999996</c:v>
                </c:pt>
                <c:pt idx="4413">
                  <c:v>-361.63649999999996</c:v>
                </c:pt>
                <c:pt idx="4414">
                  <c:v>-361.6345</c:v>
                </c:pt>
                <c:pt idx="4415">
                  <c:v>-361.63249999999999</c:v>
                </c:pt>
                <c:pt idx="4416">
                  <c:v>-361.63049999999998</c:v>
                </c:pt>
                <c:pt idx="4417">
                  <c:v>-361.62849999999997</c:v>
                </c:pt>
                <c:pt idx="4418">
                  <c:v>-361.62649999999996</c:v>
                </c:pt>
                <c:pt idx="4419">
                  <c:v>-361.62449999999995</c:v>
                </c:pt>
                <c:pt idx="4420">
                  <c:v>-361.6225</c:v>
                </c:pt>
                <c:pt idx="4421">
                  <c:v>-361.62049999999999</c:v>
                </c:pt>
                <c:pt idx="4422">
                  <c:v>-361.61849999999998</c:v>
                </c:pt>
                <c:pt idx="4423">
                  <c:v>-361.61649999999997</c:v>
                </c:pt>
                <c:pt idx="4424">
                  <c:v>-361.61449999999996</c:v>
                </c:pt>
                <c:pt idx="4425">
                  <c:v>-361.61249999999995</c:v>
                </c:pt>
                <c:pt idx="4426">
                  <c:v>-361.6105</c:v>
                </c:pt>
                <c:pt idx="4427">
                  <c:v>-361.60849999999999</c:v>
                </c:pt>
                <c:pt idx="4428">
                  <c:v>-361.60649999999998</c:v>
                </c:pt>
                <c:pt idx="4429">
                  <c:v>-361.60449999999997</c:v>
                </c:pt>
                <c:pt idx="4430">
                  <c:v>-361.60249999999996</c:v>
                </c:pt>
                <c:pt idx="4431">
                  <c:v>-361.60049999999995</c:v>
                </c:pt>
                <c:pt idx="4432">
                  <c:v>-361.5985</c:v>
                </c:pt>
                <c:pt idx="4433">
                  <c:v>-361.59649999999999</c:v>
                </c:pt>
                <c:pt idx="4434">
                  <c:v>-361.59449999999998</c:v>
                </c:pt>
                <c:pt idx="4435">
                  <c:v>-361.59249999999997</c:v>
                </c:pt>
                <c:pt idx="4436">
                  <c:v>-361.59049999999996</c:v>
                </c:pt>
                <c:pt idx="4437">
                  <c:v>-361.58849999999995</c:v>
                </c:pt>
                <c:pt idx="4438">
                  <c:v>-361.5865</c:v>
                </c:pt>
                <c:pt idx="4439">
                  <c:v>-361.58449999999999</c:v>
                </c:pt>
                <c:pt idx="4440">
                  <c:v>-361.58249999999998</c:v>
                </c:pt>
                <c:pt idx="4441">
                  <c:v>-361.58049999999997</c:v>
                </c:pt>
                <c:pt idx="4442">
                  <c:v>-361.57849999999996</c:v>
                </c:pt>
                <c:pt idx="4443">
                  <c:v>-361.57649999999995</c:v>
                </c:pt>
                <c:pt idx="4444">
                  <c:v>-361.5745</c:v>
                </c:pt>
                <c:pt idx="4445">
                  <c:v>-361.57249999999999</c:v>
                </c:pt>
                <c:pt idx="4446">
                  <c:v>-361.57049999999998</c:v>
                </c:pt>
                <c:pt idx="4447">
                  <c:v>-361.56849999999997</c:v>
                </c:pt>
                <c:pt idx="4448">
                  <c:v>-361.56649999999996</c:v>
                </c:pt>
                <c:pt idx="4449">
                  <c:v>-361.56449999999995</c:v>
                </c:pt>
                <c:pt idx="4450">
                  <c:v>-361.5625</c:v>
                </c:pt>
                <c:pt idx="4451">
                  <c:v>-361.56049999999999</c:v>
                </c:pt>
                <c:pt idx="4452">
                  <c:v>-361.55849999999998</c:v>
                </c:pt>
                <c:pt idx="4453">
                  <c:v>-361.55649999999997</c:v>
                </c:pt>
                <c:pt idx="4454">
                  <c:v>-361.55449999999996</c:v>
                </c:pt>
                <c:pt idx="4455">
                  <c:v>-361.55249999999995</c:v>
                </c:pt>
                <c:pt idx="4456">
                  <c:v>-361.5505</c:v>
                </c:pt>
                <c:pt idx="4457">
                  <c:v>-361.54849999999999</c:v>
                </c:pt>
                <c:pt idx="4458">
                  <c:v>-361.54649999999998</c:v>
                </c:pt>
                <c:pt idx="4459">
                  <c:v>-361.54449999999997</c:v>
                </c:pt>
                <c:pt idx="4460">
                  <c:v>-361.54249999999996</c:v>
                </c:pt>
                <c:pt idx="4461">
                  <c:v>-361.54049999999995</c:v>
                </c:pt>
                <c:pt idx="4462">
                  <c:v>-361.5385</c:v>
                </c:pt>
                <c:pt idx="4463">
                  <c:v>-361.53649999999999</c:v>
                </c:pt>
                <c:pt idx="4464">
                  <c:v>-361.53449999999998</c:v>
                </c:pt>
                <c:pt idx="4465">
                  <c:v>-361.53249999999997</c:v>
                </c:pt>
                <c:pt idx="4466">
                  <c:v>-361.53049999999996</c:v>
                </c:pt>
                <c:pt idx="4467">
                  <c:v>-361.52849999999995</c:v>
                </c:pt>
                <c:pt idx="4468">
                  <c:v>-361.5265</c:v>
                </c:pt>
                <c:pt idx="4469">
                  <c:v>-361.52449999999999</c:v>
                </c:pt>
                <c:pt idx="4470">
                  <c:v>-361.52249999999998</c:v>
                </c:pt>
                <c:pt idx="4471">
                  <c:v>-361.52049999999997</c:v>
                </c:pt>
                <c:pt idx="4472">
                  <c:v>-361.51849999999996</c:v>
                </c:pt>
                <c:pt idx="4473">
                  <c:v>-361.51649999999995</c:v>
                </c:pt>
                <c:pt idx="4474">
                  <c:v>-361.5145</c:v>
                </c:pt>
                <c:pt idx="4475">
                  <c:v>-361.51249999999999</c:v>
                </c:pt>
                <c:pt idx="4476">
                  <c:v>-361.51049999999998</c:v>
                </c:pt>
                <c:pt idx="4477">
                  <c:v>-361.50849999999997</c:v>
                </c:pt>
                <c:pt idx="4478">
                  <c:v>-361.50649999999996</c:v>
                </c:pt>
                <c:pt idx="4479">
                  <c:v>-361.50449999999995</c:v>
                </c:pt>
                <c:pt idx="4480">
                  <c:v>-361.5025</c:v>
                </c:pt>
                <c:pt idx="4481">
                  <c:v>-361.50049999999999</c:v>
                </c:pt>
                <c:pt idx="4482">
                  <c:v>-361.49849999999998</c:v>
                </c:pt>
                <c:pt idx="4483">
                  <c:v>-361.49649999999997</c:v>
                </c:pt>
                <c:pt idx="4484">
                  <c:v>-361.49449999999996</c:v>
                </c:pt>
                <c:pt idx="4485">
                  <c:v>-361.49249999999995</c:v>
                </c:pt>
                <c:pt idx="4486">
                  <c:v>-361.4905</c:v>
                </c:pt>
                <c:pt idx="4487">
                  <c:v>-361.48849999999999</c:v>
                </c:pt>
                <c:pt idx="4488">
                  <c:v>-361.48649999999998</c:v>
                </c:pt>
                <c:pt idx="4489">
                  <c:v>-361.48449999999997</c:v>
                </c:pt>
                <c:pt idx="4490">
                  <c:v>-361.48249999999996</c:v>
                </c:pt>
                <c:pt idx="4491">
                  <c:v>-361.48050000000001</c:v>
                </c:pt>
                <c:pt idx="4492">
                  <c:v>-361.4785</c:v>
                </c:pt>
                <c:pt idx="4493">
                  <c:v>-361.47649999999999</c:v>
                </c:pt>
                <c:pt idx="4494">
                  <c:v>-361.47449999999998</c:v>
                </c:pt>
                <c:pt idx="4495">
                  <c:v>-361.47249999999997</c:v>
                </c:pt>
                <c:pt idx="4496">
                  <c:v>-361.47049999999996</c:v>
                </c:pt>
                <c:pt idx="4497">
                  <c:v>-361.46849999999995</c:v>
                </c:pt>
                <c:pt idx="4498">
                  <c:v>-361.4665</c:v>
                </c:pt>
                <c:pt idx="4499">
                  <c:v>-361.46449999999999</c:v>
                </c:pt>
                <c:pt idx="4500">
                  <c:v>-361.46249999999998</c:v>
                </c:pt>
                <c:pt idx="4501">
                  <c:v>-361.46049999999997</c:v>
                </c:pt>
                <c:pt idx="4502">
                  <c:v>-361.45849999999996</c:v>
                </c:pt>
                <c:pt idx="4503">
                  <c:v>-361.45650000000001</c:v>
                </c:pt>
                <c:pt idx="4504">
                  <c:v>-361.4545</c:v>
                </c:pt>
                <c:pt idx="4505">
                  <c:v>-361.45249999999999</c:v>
                </c:pt>
                <c:pt idx="4506">
                  <c:v>-361.45049999999998</c:v>
                </c:pt>
                <c:pt idx="4507">
                  <c:v>-361.44849999999997</c:v>
                </c:pt>
                <c:pt idx="4508">
                  <c:v>-361.44649999999996</c:v>
                </c:pt>
                <c:pt idx="4509">
                  <c:v>-361.44449999999995</c:v>
                </c:pt>
                <c:pt idx="4510">
                  <c:v>-361.4425</c:v>
                </c:pt>
                <c:pt idx="4511">
                  <c:v>-361.44049999999999</c:v>
                </c:pt>
                <c:pt idx="4512">
                  <c:v>-361.43849999999998</c:v>
                </c:pt>
                <c:pt idx="4513">
                  <c:v>-361.43649999999997</c:v>
                </c:pt>
                <c:pt idx="4514">
                  <c:v>-361.43449999999996</c:v>
                </c:pt>
                <c:pt idx="4515">
                  <c:v>-361.4325</c:v>
                </c:pt>
                <c:pt idx="4516">
                  <c:v>-361.43049999999999</c:v>
                </c:pt>
                <c:pt idx="4517">
                  <c:v>-361.42849999999999</c:v>
                </c:pt>
                <c:pt idx="4518">
                  <c:v>-361.42649999999998</c:v>
                </c:pt>
                <c:pt idx="4519">
                  <c:v>-361.42449999999997</c:v>
                </c:pt>
                <c:pt idx="4520">
                  <c:v>-361.42249999999996</c:v>
                </c:pt>
                <c:pt idx="4521">
                  <c:v>-361.4205</c:v>
                </c:pt>
                <c:pt idx="4522">
                  <c:v>-361.41849999999999</c:v>
                </c:pt>
                <c:pt idx="4523">
                  <c:v>-361.41649999999998</c:v>
                </c:pt>
                <c:pt idx="4524">
                  <c:v>-361.41449999999998</c:v>
                </c:pt>
                <c:pt idx="4525">
                  <c:v>-361.41249999999997</c:v>
                </c:pt>
                <c:pt idx="4526">
                  <c:v>-361.41049999999996</c:v>
                </c:pt>
                <c:pt idx="4527">
                  <c:v>-361.4085</c:v>
                </c:pt>
                <c:pt idx="4528">
                  <c:v>-361.40649999999999</c:v>
                </c:pt>
                <c:pt idx="4529">
                  <c:v>-361.40449999999998</c:v>
                </c:pt>
                <c:pt idx="4530">
                  <c:v>-361.40249999999997</c:v>
                </c:pt>
                <c:pt idx="4531">
                  <c:v>-361.40049999999997</c:v>
                </c:pt>
                <c:pt idx="4532">
                  <c:v>-361.39849999999996</c:v>
                </c:pt>
                <c:pt idx="4533">
                  <c:v>-361.3965</c:v>
                </c:pt>
                <c:pt idx="4534">
                  <c:v>-361.39449999999999</c:v>
                </c:pt>
                <c:pt idx="4535">
                  <c:v>-361.39249999999998</c:v>
                </c:pt>
                <c:pt idx="4536">
                  <c:v>-361.39049999999997</c:v>
                </c:pt>
                <c:pt idx="4537">
                  <c:v>-361.38849999999996</c:v>
                </c:pt>
                <c:pt idx="4538">
                  <c:v>-361.38649999999996</c:v>
                </c:pt>
                <c:pt idx="4539">
                  <c:v>-361.3845</c:v>
                </c:pt>
                <c:pt idx="4540">
                  <c:v>-361.38249999999999</c:v>
                </c:pt>
                <c:pt idx="4541">
                  <c:v>-361.38049999999998</c:v>
                </c:pt>
                <c:pt idx="4542">
                  <c:v>-361.37849999999997</c:v>
                </c:pt>
                <c:pt idx="4543">
                  <c:v>-361.37649999999996</c:v>
                </c:pt>
                <c:pt idx="4544">
                  <c:v>-361.37449999999995</c:v>
                </c:pt>
                <c:pt idx="4545">
                  <c:v>-361.3725</c:v>
                </c:pt>
                <c:pt idx="4546">
                  <c:v>-361.37049999999999</c:v>
                </c:pt>
                <c:pt idx="4547">
                  <c:v>-361.36849999999998</c:v>
                </c:pt>
                <c:pt idx="4548">
                  <c:v>-361.36649999999997</c:v>
                </c:pt>
                <c:pt idx="4549">
                  <c:v>-361.36449999999996</c:v>
                </c:pt>
                <c:pt idx="4550">
                  <c:v>-361.36249999999995</c:v>
                </c:pt>
                <c:pt idx="4551">
                  <c:v>-361.3605</c:v>
                </c:pt>
                <c:pt idx="4552">
                  <c:v>-361.35849999999999</c:v>
                </c:pt>
                <c:pt idx="4553">
                  <c:v>-361.35649999999998</c:v>
                </c:pt>
                <c:pt idx="4554">
                  <c:v>-361.35449999999997</c:v>
                </c:pt>
                <c:pt idx="4555">
                  <c:v>-361.35249999999996</c:v>
                </c:pt>
                <c:pt idx="4556">
                  <c:v>-361.35049999999995</c:v>
                </c:pt>
                <c:pt idx="4557">
                  <c:v>-361.3485</c:v>
                </c:pt>
                <c:pt idx="4558">
                  <c:v>-361.34649999999999</c:v>
                </c:pt>
                <c:pt idx="4559">
                  <c:v>-361.34449999999998</c:v>
                </c:pt>
                <c:pt idx="4560">
                  <c:v>-361.34249999999997</c:v>
                </c:pt>
                <c:pt idx="4561">
                  <c:v>-361.34049999999996</c:v>
                </c:pt>
                <c:pt idx="4562">
                  <c:v>-361.33849999999995</c:v>
                </c:pt>
                <c:pt idx="4563">
                  <c:v>-361.3365</c:v>
                </c:pt>
                <c:pt idx="4564">
                  <c:v>-361.33449999999999</c:v>
                </c:pt>
                <c:pt idx="4565">
                  <c:v>-361.33249999999998</c:v>
                </c:pt>
                <c:pt idx="4566">
                  <c:v>-361.33049999999997</c:v>
                </c:pt>
                <c:pt idx="4567">
                  <c:v>-361.32849999999996</c:v>
                </c:pt>
                <c:pt idx="4568">
                  <c:v>-361.32649999999995</c:v>
                </c:pt>
                <c:pt idx="4569">
                  <c:v>-361.3245</c:v>
                </c:pt>
                <c:pt idx="4570">
                  <c:v>-361.32249999999999</c:v>
                </c:pt>
                <c:pt idx="4571">
                  <c:v>-361.32049999999998</c:v>
                </c:pt>
                <c:pt idx="4572">
                  <c:v>-361.31849999999997</c:v>
                </c:pt>
                <c:pt idx="4573">
                  <c:v>-361.31649999999996</c:v>
                </c:pt>
                <c:pt idx="4574">
                  <c:v>-361.31449999999995</c:v>
                </c:pt>
                <c:pt idx="4575">
                  <c:v>-361.3125</c:v>
                </c:pt>
                <c:pt idx="4576">
                  <c:v>-361.31049999999999</c:v>
                </c:pt>
                <c:pt idx="4577">
                  <c:v>-361.30849999999998</c:v>
                </c:pt>
                <c:pt idx="4578">
                  <c:v>-361.30649999999997</c:v>
                </c:pt>
                <c:pt idx="4579">
                  <c:v>-361.30449999999996</c:v>
                </c:pt>
                <c:pt idx="4580">
                  <c:v>-361.30249999999995</c:v>
                </c:pt>
                <c:pt idx="4581">
                  <c:v>-361.3005</c:v>
                </c:pt>
                <c:pt idx="4582">
                  <c:v>-361.29849999999999</c:v>
                </c:pt>
                <c:pt idx="4583">
                  <c:v>-361.29649999999998</c:v>
                </c:pt>
                <c:pt idx="4584">
                  <c:v>-361.29449999999997</c:v>
                </c:pt>
                <c:pt idx="4585">
                  <c:v>-361.29249999999996</c:v>
                </c:pt>
                <c:pt idx="4586">
                  <c:v>-361.29049999999995</c:v>
                </c:pt>
                <c:pt idx="4587">
                  <c:v>-361.2885</c:v>
                </c:pt>
                <c:pt idx="4588">
                  <c:v>-361.28649999999999</c:v>
                </c:pt>
                <c:pt idx="4589">
                  <c:v>-361.28449999999998</c:v>
                </c:pt>
                <c:pt idx="4590">
                  <c:v>-361.28249999999997</c:v>
                </c:pt>
                <c:pt idx="4591">
                  <c:v>-361.28049999999996</c:v>
                </c:pt>
                <c:pt idx="4592">
                  <c:v>-361.27849999999995</c:v>
                </c:pt>
                <c:pt idx="4593">
                  <c:v>-361.2765</c:v>
                </c:pt>
                <c:pt idx="4594">
                  <c:v>-361.27449999999999</c:v>
                </c:pt>
                <c:pt idx="4595">
                  <c:v>-361.27249999999998</c:v>
                </c:pt>
                <c:pt idx="4596">
                  <c:v>-361.27049999999997</c:v>
                </c:pt>
                <c:pt idx="4597">
                  <c:v>-361.26849999999996</c:v>
                </c:pt>
                <c:pt idx="4598">
                  <c:v>-361.26649999999995</c:v>
                </c:pt>
                <c:pt idx="4599">
                  <c:v>-361.2645</c:v>
                </c:pt>
                <c:pt idx="4600">
                  <c:v>-361.26249999999999</c:v>
                </c:pt>
                <c:pt idx="4601">
                  <c:v>-361.26049999999998</c:v>
                </c:pt>
                <c:pt idx="4602">
                  <c:v>-361.25849999999997</c:v>
                </c:pt>
                <c:pt idx="4603">
                  <c:v>-361.25649999999996</c:v>
                </c:pt>
                <c:pt idx="4604">
                  <c:v>-361.25449999999995</c:v>
                </c:pt>
                <c:pt idx="4605">
                  <c:v>-361.2525</c:v>
                </c:pt>
                <c:pt idx="4606">
                  <c:v>-361.25049999999999</c:v>
                </c:pt>
                <c:pt idx="4607">
                  <c:v>-361.24849999999998</c:v>
                </c:pt>
                <c:pt idx="4608">
                  <c:v>-361.24649999999997</c:v>
                </c:pt>
                <c:pt idx="4609">
                  <c:v>-361.24449999999996</c:v>
                </c:pt>
                <c:pt idx="4610">
                  <c:v>-361.24249999999995</c:v>
                </c:pt>
                <c:pt idx="4611">
                  <c:v>-361.2405</c:v>
                </c:pt>
                <c:pt idx="4612">
                  <c:v>-361.23849999999999</c:v>
                </c:pt>
                <c:pt idx="4613">
                  <c:v>-361.23649999999998</c:v>
                </c:pt>
                <c:pt idx="4614">
                  <c:v>-361.23449999999997</c:v>
                </c:pt>
                <c:pt idx="4615">
                  <c:v>-361.23249999999996</c:v>
                </c:pt>
                <c:pt idx="4616">
                  <c:v>-361.23050000000001</c:v>
                </c:pt>
                <c:pt idx="4617">
                  <c:v>-361.2285</c:v>
                </c:pt>
                <c:pt idx="4618">
                  <c:v>-361.22649999999999</c:v>
                </c:pt>
                <c:pt idx="4619">
                  <c:v>-361.22449999999998</c:v>
                </c:pt>
                <c:pt idx="4620">
                  <c:v>-361.22249999999997</c:v>
                </c:pt>
                <c:pt idx="4621">
                  <c:v>-361.22049999999996</c:v>
                </c:pt>
                <c:pt idx="4622">
                  <c:v>-361.21849999999995</c:v>
                </c:pt>
                <c:pt idx="4623">
                  <c:v>-361.2165</c:v>
                </c:pt>
                <c:pt idx="4624">
                  <c:v>-361.21449999999999</c:v>
                </c:pt>
                <c:pt idx="4625">
                  <c:v>-361.21249999999998</c:v>
                </c:pt>
                <c:pt idx="4626">
                  <c:v>-361.21049999999997</c:v>
                </c:pt>
                <c:pt idx="4627">
                  <c:v>-361.20849999999996</c:v>
                </c:pt>
                <c:pt idx="4628">
                  <c:v>-361.20650000000001</c:v>
                </c:pt>
                <c:pt idx="4629">
                  <c:v>-361.2045</c:v>
                </c:pt>
                <c:pt idx="4630">
                  <c:v>-361.20249999999999</c:v>
                </c:pt>
                <c:pt idx="4631">
                  <c:v>-361.20049999999998</c:v>
                </c:pt>
                <c:pt idx="4632">
                  <c:v>-361.19849999999997</c:v>
                </c:pt>
                <c:pt idx="4633">
                  <c:v>-361.19649999999996</c:v>
                </c:pt>
                <c:pt idx="4634">
                  <c:v>-361.19449999999995</c:v>
                </c:pt>
                <c:pt idx="4635">
                  <c:v>-361.1925</c:v>
                </c:pt>
                <c:pt idx="4636">
                  <c:v>-361.19049999999999</c:v>
                </c:pt>
                <c:pt idx="4637">
                  <c:v>-361.18849999999998</c:v>
                </c:pt>
                <c:pt idx="4638">
                  <c:v>-361.18649999999997</c:v>
                </c:pt>
                <c:pt idx="4639">
                  <c:v>-361.18449999999996</c:v>
                </c:pt>
                <c:pt idx="4640">
                  <c:v>-361.1825</c:v>
                </c:pt>
                <c:pt idx="4641">
                  <c:v>-361.18049999999999</c:v>
                </c:pt>
                <c:pt idx="4642">
                  <c:v>-361.17849999999999</c:v>
                </c:pt>
                <c:pt idx="4643">
                  <c:v>-361.17649999999998</c:v>
                </c:pt>
                <c:pt idx="4644">
                  <c:v>-361.17449999999997</c:v>
                </c:pt>
                <c:pt idx="4645">
                  <c:v>-361.17249999999996</c:v>
                </c:pt>
                <c:pt idx="4646">
                  <c:v>-361.1705</c:v>
                </c:pt>
                <c:pt idx="4647">
                  <c:v>-361.16849999999999</c:v>
                </c:pt>
                <c:pt idx="4648">
                  <c:v>-361.16649999999998</c:v>
                </c:pt>
                <c:pt idx="4649">
                  <c:v>-361.16449999999998</c:v>
                </c:pt>
                <c:pt idx="4650">
                  <c:v>-361.16249999999997</c:v>
                </c:pt>
                <c:pt idx="4651">
                  <c:v>-361.16049999999996</c:v>
                </c:pt>
                <c:pt idx="4652">
                  <c:v>-361.1585</c:v>
                </c:pt>
                <c:pt idx="4653">
                  <c:v>-361.15649999999999</c:v>
                </c:pt>
                <c:pt idx="4654">
                  <c:v>-361.15449999999998</c:v>
                </c:pt>
                <c:pt idx="4655">
                  <c:v>-361.15249999999997</c:v>
                </c:pt>
                <c:pt idx="4656">
                  <c:v>-361.15049999999997</c:v>
                </c:pt>
                <c:pt idx="4657">
                  <c:v>-361.14849999999996</c:v>
                </c:pt>
                <c:pt idx="4658">
                  <c:v>-361.1465</c:v>
                </c:pt>
                <c:pt idx="4659">
                  <c:v>-361.14449999999999</c:v>
                </c:pt>
                <c:pt idx="4660">
                  <c:v>-361.14249999999998</c:v>
                </c:pt>
                <c:pt idx="4661">
                  <c:v>-361.14049999999997</c:v>
                </c:pt>
                <c:pt idx="4662">
                  <c:v>-361.13849999999996</c:v>
                </c:pt>
                <c:pt idx="4663">
                  <c:v>-361.13649999999996</c:v>
                </c:pt>
                <c:pt idx="4664">
                  <c:v>-361.1345</c:v>
                </c:pt>
                <c:pt idx="4665">
                  <c:v>-361.13249999999999</c:v>
                </c:pt>
                <c:pt idx="4666">
                  <c:v>-361.13049999999998</c:v>
                </c:pt>
                <c:pt idx="4667">
                  <c:v>-361.12849999999997</c:v>
                </c:pt>
                <c:pt idx="4668">
                  <c:v>-361.12649999999996</c:v>
                </c:pt>
                <c:pt idx="4669">
                  <c:v>-361.12449999999995</c:v>
                </c:pt>
                <c:pt idx="4670">
                  <c:v>-361.1225</c:v>
                </c:pt>
                <c:pt idx="4671">
                  <c:v>-361.12049999999999</c:v>
                </c:pt>
                <c:pt idx="4672">
                  <c:v>-361.11849999999998</c:v>
                </c:pt>
                <c:pt idx="4673">
                  <c:v>-361.11649999999997</c:v>
                </c:pt>
                <c:pt idx="4674">
                  <c:v>-361.11449999999996</c:v>
                </c:pt>
                <c:pt idx="4675">
                  <c:v>-361.11249999999995</c:v>
                </c:pt>
                <c:pt idx="4676">
                  <c:v>-361.1105</c:v>
                </c:pt>
                <c:pt idx="4677">
                  <c:v>-361.10849999999999</c:v>
                </c:pt>
                <c:pt idx="4678">
                  <c:v>-361.10649999999998</c:v>
                </c:pt>
                <c:pt idx="4679">
                  <c:v>-361.10449999999997</c:v>
                </c:pt>
                <c:pt idx="4680">
                  <c:v>-361.10249999999996</c:v>
                </c:pt>
                <c:pt idx="4681">
                  <c:v>-361.10049999999995</c:v>
                </c:pt>
                <c:pt idx="4682">
                  <c:v>-361.0985</c:v>
                </c:pt>
                <c:pt idx="4683">
                  <c:v>-361.09649999999999</c:v>
                </c:pt>
                <c:pt idx="4684">
                  <c:v>-361.09449999999998</c:v>
                </c:pt>
                <c:pt idx="4685">
                  <c:v>-361.09249999999997</c:v>
                </c:pt>
                <c:pt idx="4686">
                  <c:v>-361.09049999999996</c:v>
                </c:pt>
                <c:pt idx="4687">
                  <c:v>-361.08849999999995</c:v>
                </c:pt>
                <c:pt idx="4688">
                  <c:v>-361.0865</c:v>
                </c:pt>
                <c:pt idx="4689">
                  <c:v>-361.08449999999999</c:v>
                </c:pt>
                <c:pt idx="4690">
                  <c:v>-361.08249999999998</c:v>
                </c:pt>
                <c:pt idx="4691">
                  <c:v>-361.08049999999997</c:v>
                </c:pt>
                <c:pt idx="4692">
                  <c:v>-361.07849999999996</c:v>
                </c:pt>
                <c:pt idx="4693">
                  <c:v>-361.07649999999995</c:v>
                </c:pt>
                <c:pt idx="4694">
                  <c:v>-361.0745</c:v>
                </c:pt>
                <c:pt idx="4695">
                  <c:v>-361.07249999999999</c:v>
                </c:pt>
                <c:pt idx="4696">
                  <c:v>-361.07049999999998</c:v>
                </c:pt>
                <c:pt idx="4697">
                  <c:v>-361.06849999999997</c:v>
                </c:pt>
                <c:pt idx="4698">
                  <c:v>-361.06649999999996</c:v>
                </c:pt>
                <c:pt idx="4699">
                  <c:v>-361.06449999999995</c:v>
                </c:pt>
                <c:pt idx="4700">
                  <c:v>-361.0625</c:v>
                </c:pt>
                <c:pt idx="4701">
                  <c:v>-361.06049999999999</c:v>
                </c:pt>
                <c:pt idx="4702">
                  <c:v>-361.05849999999998</c:v>
                </c:pt>
                <c:pt idx="4703">
                  <c:v>-361.05649999999997</c:v>
                </c:pt>
                <c:pt idx="4704">
                  <c:v>-361.05449999999996</c:v>
                </c:pt>
                <c:pt idx="4705">
                  <c:v>-361.05249999999995</c:v>
                </c:pt>
                <c:pt idx="4706">
                  <c:v>-361.0505</c:v>
                </c:pt>
                <c:pt idx="4707">
                  <c:v>-361.04849999999999</c:v>
                </c:pt>
                <c:pt idx="4708">
                  <c:v>-361.04649999999998</c:v>
                </c:pt>
                <c:pt idx="4709">
                  <c:v>-361.04449999999997</c:v>
                </c:pt>
                <c:pt idx="4710">
                  <c:v>-361.04249999999996</c:v>
                </c:pt>
                <c:pt idx="4711">
                  <c:v>-361.04049999999995</c:v>
                </c:pt>
                <c:pt idx="4712">
                  <c:v>-361.0385</c:v>
                </c:pt>
                <c:pt idx="4713">
                  <c:v>-361.03649999999999</c:v>
                </c:pt>
                <c:pt idx="4714">
                  <c:v>-361.03449999999998</c:v>
                </c:pt>
                <c:pt idx="4715">
                  <c:v>-361.03249999999997</c:v>
                </c:pt>
                <c:pt idx="4716">
                  <c:v>-361.03049999999996</c:v>
                </c:pt>
                <c:pt idx="4717">
                  <c:v>-361.02849999999995</c:v>
                </c:pt>
                <c:pt idx="4718">
                  <c:v>-361.0265</c:v>
                </c:pt>
                <c:pt idx="4719">
                  <c:v>-361.02449999999999</c:v>
                </c:pt>
                <c:pt idx="4720">
                  <c:v>-361.02249999999998</c:v>
                </c:pt>
                <c:pt idx="4721">
                  <c:v>-361.02049999999997</c:v>
                </c:pt>
                <c:pt idx="4722">
                  <c:v>-361.01849999999996</c:v>
                </c:pt>
                <c:pt idx="4723">
                  <c:v>-361.01649999999995</c:v>
                </c:pt>
                <c:pt idx="4724">
                  <c:v>-361.0145</c:v>
                </c:pt>
                <c:pt idx="4725">
                  <c:v>-361.01249999999999</c:v>
                </c:pt>
                <c:pt idx="4726">
                  <c:v>-361.01049999999998</c:v>
                </c:pt>
                <c:pt idx="4727">
                  <c:v>-361.00849999999997</c:v>
                </c:pt>
                <c:pt idx="4728">
                  <c:v>-361.00649999999996</c:v>
                </c:pt>
                <c:pt idx="4729">
                  <c:v>-361.00449999999995</c:v>
                </c:pt>
                <c:pt idx="4730">
                  <c:v>-361.0025</c:v>
                </c:pt>
                <c:pt idx="4731">
                  <c:v>-361.00049999999999</c:v>
                </c:pt>
                <c:pt idx="4732">
                  <c:v>-360.99849999999998</c:v>
                </c:pt>
                <c:pt idx="4733">
                  <c:v>-360.99649999999997</c:v>
                </c:pt>
                <c:pt idx="4734">
                  <c:v>-360.99449999999996</c:v>
                </c:pt>
                <c:pt idx="4735">
                  <c:v>-360.99249999999995</c:v>
                </c:pt>
                <c:pt idx="4736">
                  <c:v>-360.9905</c:v>
                </c:pt>
                <c:pt idx="4737">
                  <c:v>-360.98849999999999</c:v>
                </c:pt>
                <c:pt idx="4738">
                  <c:v>-360.98649999999998</c:v>
                </c:pt>
                <c:pt idx="4739">
                  <c:v>-360.98449999999997</c:v>
                </c:pt>
                <c:pt idx="4740">
                  <c:v>-360.98249999999996</c:v>
                </c:pt>
                <c:pt idx="4741">
                  <c:v>-360.98050000000001</c:v>
                </c:pt>
                <c:pt idx="4742">
                  <c:v>-360.9785</c:v>
                </c:pt>
                <c:pt idx="4743">
                  <c:v>-360.97649999999999</c:v>
                </c:pt>
                <c:pt idx="4744">
                  <c:v>-360.97449999999998</c:v>
                </c:pt>
                <c:pt idx="4745">
                  <c:v>-360.97249999999997</c:v>
                </c:pt>
                <c:pt idx="4746">
                  <c:v>-360.97049999999996</c:v>
                </c:pt>
                <c:pt idx="4747">
                  <c:v>-360.96849999999995</c:v>
                </c:pt>
                <c:pt idx="4748">
                  <c:v>-360.9665</c:v>
                </c:pt>
                <c:pt idx="4749">
                  <c:v>-360.96449999999999</c:v>
                </c:pt>
                <c:pt idx="4750">
                  <c:v>-360.96249999999998</c:v>
                </c:pt>
                <c:pt idx="4751">
                  <c:v>-360.96049999999997</c:v>
                </c:pt>
                <c:pt idx="4752">
                  <c:v>-360.95849999999996</c:v>
                </c:pt>
                <c:pt idx="4753">
                  <c:v>-360.95650000000001</c:v>
                </c:pt>
                <c:pt idx="4754">
                  <c:v>-360.9545</c:v>
                </c:pt>
                <c:pt idx="4755">
                  <c:v>-360.95249999999999</c:v>
                </c:pt>
                <c:pt idx="4756">
                  <c:v>-360.95049999999998</c:v>
                </c:pt>
                <c:pt idx="4757">
                  <c:v>-360.94849999999997</c:v>
                </c:pt>
                <c:pt idx="4758">
                  <c:v>-360.94649999999996</c:v>
                </c:pt>
                <c:pt idx="4759">
                  <c:v>-360.94449999999995</c:v>
                </c:pt>
                <c:pt idx="4760">
                  <c:v>-360.9425</c:v>
                </c:pt>
                <c:pt idx="4761">
                  <c:v>-360.94049999999999</c:v>
                </c:pt>
                <c:pt idx="4762">
                  <c:v>-360.93849999999998</c:v>
                </c:pt>
                <c:pt idx="4763">
                  <c:v>-360.93649999999997</c:v>
                </c:pt>
                <c:pt idx="4764">
                  <c:v>-360.93449999999996</c:v>
                </c:pt>
                <c:pt idx="4765">
                  <c:v>-360.9325</c:v>
                </c:pt>
                <c:pt idx="4766">
                  <c:v>-360.93049999999999</c:v>
                </c:pt>
                <c:pt idx="4767">
                  <c:v>-360.92849999999999</c:v>
                </c:pt>
                <c:pt idx="4768">
                  <c:v>-360.92649999999998</c:v>
                </c:pt>
                <c:pt idx="4769">
                  <c:v>-360.92449999999997</c:v>
                </c:pt>
                <c:pt idx="4770">
                  <c:v>-360.92249999999996</c:v>
                </c:pt>
                <c:pt idx="4771">
                  <c:v>-360.9205</c:v>
                </c:pt>
                <c:pt idx="4772">
                  <c:v>-360.91849999999999</c:v>
                </c:pt>
                <c:pt idx="4773">
                  <c:v>-360.91649999999998</c:v>
                </c:pt>
                <c:pt idx="4774">
                  <c:v>-360.91449999999998</c:v>
                </c:pt>
                <c:pt idx="4775">
                  <c:v>-360.91249999999997</c:v>
                </c:pt>
                <c:pt idx="4776">
                  <c:v>-360.91049999999996</c:v>
                </c:pt>
                <c:pt idx="4777">
                  <c:v>-360.9085</c:v>
                </c:pt>
                <c:pt idx="4778">
                  <c:v>-360.90649999999999</c:v>
                </c:pt>
                <c:pt idx="4779">
                  <c:v>-360.90449999999998</c:v>
                </c:pt>
                <c:pt idx="4780">
                  <c:v>-360.90249999999997</c:v>
                </c:pt>
                <c:pt idx="4781">
                  <c:v>-360.90049999999997</c:v>
                </c:pt>
                <c:pt idx="4782">
                  <c:v>-360.89849999999996</c:v>
                </c:pt>
                <c:pt idx="4783">
                  <c:v>-360.8965</c:v>
                </c:pt>
                <c:pt idx="4784">
                  <c:v>-360.89449999999999</c:v>
                </c:pt>
                <c:pt idx="4785">
                  <c:v>-360.89249999999998</c:v>
                </c:pt>
                <c:pt idx="4786">
                  <c:v>-360.89049999999997</c:v>
                </c:pt>
                <c:pt idx="4787">
                  <c:v>-360.88849999999996</c:v>
                </c:pt>
                <c:pt idx="4788">
                  <c:v>-360.88649999999996</c:v>
                </c:pt>
                <c:pt idx="4789">
                  <c:v>-360.8845</c:v>
                </c:pt>
                <c:pt idx="4790">
                  <c:v>-360.88249999999999</c:v>
                </c:pt>
                <c:pt idx="4791">
                  <c:v>-360.88049999999998</c:v>
                </c:pt>
                <c:pt idx="4792">
                  <c:v>-360.87849999999997</c:v>
                </c:pt>
                <c:pt idx="4793">
                  <c:v>-360.87649999999996</c:v>
                </c:pt>
                <c:pt idx="4794">
                  <c:v>-360.87449999999995</c:v>
                </c:pt>
                <c:pt idx="4795">
                  <c:v>-360.8725</c:v>
                </c:pt>
                <c:pt idx="4796">
                  <c:v>-360.87049999999999</c:v>
                </c:pt>
                <c:pt idx="4797">
                  <c:v>-360.86849999999998</c:v>
                </c:pt>
                <c:pt idx="4798">
                  <c:v>-360.86649999999997</c:v>
                </c:pt>
                <c:pt idx="4799">
                  <c:v>-360.86449999999996</c:v>
                </c:pt>
                <c:pt idx="4800">
                  <c:v>-360.86249999999995</c:v>
                </c:pt>
                <c:pt idx="4801">
                  <c:v>-360.8605</c:v>
                </c:pt>
                <c:pt idx="4802">
                  <c:v>-360.85849999999999</c:v>
                </c:pt>
                <c:pt idx="4803">
                  <c:v>-360.85649999999998</c:v>
                </c:pt>
                <c:pt idx="4804">
                  <c:v>-360.85449999999997</c:v>
                </c:pt>
                <c:pt idx="4805">
                  <c:v>-360.85249999999996</c:v>
                </c:pt>
                <c:pt idx="4806">
                  <c:v>-360.85049999999995</c:v>
                </c:pt>
                <c:pt idx="4807">
                  <c:v>-360.8485</c:v>
                </c:pt>
                <c:pt idx="4808">
                  <c:v>-360.84649999999999</c:v>
                </c:pt>
                <c:pt idx="4809">
                  <c:v>-360.84449999999998</c:v>
                </c:pt>
                <c:pt idx="4810">
                  <c:v>-360.84249999999997</c:v>
                </c:pt>
                <c:pt idx="4811">
                  <c:v>-360.84049999999996</c:v>
                </c:pt>
                <c:pt idx="4812">
                  <c:v>-360.83849999999995</c:v>
                </c:pt>
                <c:pt idx="4813">
                  <c:v>-360.8365</c:v>
                </c:pt>
                <c:pt idx="4814">
                  <c:v>-360.83449999999999</c:v>
                </c:pt>
                <c:pt idx="4815">
                  <c:v>-360.83249999999998</c:v>
                </c:pt>
                <c:pt idx="4816">
                  <c:v>-360.83049999999997</c:v>
                </c:pt>
                <c:pt idx="4817">
                  <c:v>-360.82849999999996</c:v>
                </c:pt>
                <c:pt idx="4818">
                  <c:v>-360.82649999999995</c:v>
                </c:pt>
                <c:pt idx="4819">
                  <c:v>-360.8245</c:v>
                </c:pt>
                <c:pt idx="4820">
                  <c:v>-360.82249999999999</c:v>
                </c:pt>
                <c:pt idx="4821">
                  <c:v>-360.82049999999998</c:v>
                </c:pt>
                <c:pt idx="4822">
                  <c:v>-360.81849999999997</c:v>
                </c:pt>
                <c:pt idx="4823">
                  <c:v>-360.81649999999996</c:v>
                </c:pt>
                <c:pt idx="4824">
                  <c:v>-360.81449999999995</c:v>
                </c:pt>
                <c:pt idx="4825">
                  <c:v>-360.8125</c:v>
                </c:pt>
                <c:pt idx="4826">
                  <c:v>-360.81049999999999</c:v>
                </c:pt>
                <c:pt idx="4827">
                  <c:v>-360.80849999999998</c:v>
                </c:pt>
                <c:pt idx="4828">
                  <c:v>-360.80649999999997</c:v>
                </c:pt>
                <c:pt idx="4829">
                  <c:v>-360.80449999999996</c:v>
                </c:pt>
                <c:pt idx="4830">
                  <c:v>-360.80249999999995</c:v>
                </c:pt>
                <c:pt idx="4831">
                  <c:v>-360.8005</c:v>
                </c:pt>
                <c:pt idx="4832">
                  <c:v>-360.79849999999999</c:v>
                </c:pt>
                <c:pt idx="4833">
                  <c:v>-360.79649999999998</c:v>
                </c:pt>
                <c:pt idx="4834">
                  <c:v>-360.79449999999997</c:v>
                </c:pt>
                <c:pt idx="4835">
                  <c:v>-360.79249999999996</c:v>
                </c:pt>
                <c:pt idx="4836">
                  <c:v>-360.79049999999995</c:v>
                </c:pt>
                <c:pt idx="4837">
                  <c:v>-360.7885</c:v>
                </c:pt>
                <c:pt idx="4838">
                  <c:v>-360.78649999999999</c:v>
                </c:pt>
                <c:pt idx="4839">
                  <c:v>-360.78449999999998</c:v>
                </c:pt>
                <c:pt idx="4840">
                  <c:v>-360.78249999999997</c:v>
                </c:pt>
                <c:pt idx="4841">
                  <c:v>-360.78049999999996</c:v>
                </c:pt>
                <c:pt idx="4842">
                  <c:v>-360.77849999999995</c:v>
                </c:pt>
                <c:pt idx="4843">
                  <c:v>-360.7765</c:v>
                </c:pt>
                <c:pt idx="4844">
                  <c:v>-360.77449999999999</c:v>
                </c:pt>
                <c:pt idx="4845">
                  <c:v>-360.77249999999998</c:v>
                </c:pt>
                <c:pt idx="4846">
                  <c:v>-360.77049999999997</c:v>
                </c:pt>
                <c:pt idx="4847">
                  <c:v>-360.76849999999996</c:v>
                </c:pt>
                <c:pt idx="4848">
                  <c:v>-360.76649999999995</c:v>
                </c:pt>
                <c:pt idx="4849">
                  <c:v>-360.7645</c:v>
                </c:pt>
                <c:pt idx="4850">
                  <c:v>-360.76249999999999</c:v>
                </c:pt>
                <c:pt idx="4851">
                  <c:v>-360.76049999999998</c:v>
                </c:pt>
                <c:pt idx="4852">
                  <c:v>-360.75849999999997</c:v>
                </c:pt>
                <c:pt idx="4853">
                  <c:v>-360.75649999999996</c:v>
                </c:pt>
                <c:pt idx="4854">
                  <c:v>-360.75449999999995</c:v>
                </c:pt>
                <c:pt idx="4855">
                  <c:v>-360.7525</c:v>
                </c:pt>
                <c:pt idx="4856">
                  <c:v>-360.75049999999999</c:v>
                </c:pt>
                <c:pt idx="4857">
                  <c:v>-360.74849999999998</c:v>
                </c:pt>
                <c:pt idx="4858">
                  <c:v>-360.74649999999997</c:v>
                </c:pt>
                <c:pt idx="4859">
                  <c:v>-360.74449999999996</c:v>
                </c:pt>
                <c:pt idx="4860">
                  <c:v>-360.74249999999995</c:v>
                </c:pt>
                <c:pt idx="4861">
                  <c:v>-360.7405</c:v>
                </c:pt>
                <c:pt idx="4862">
                  <c:v>-360.73849999999999</c:v>
                </c:pt>
                <c:pt idx="4863">
                  <c:v>-360.73649999999998</c:v>
                </c:pt>
                <c:pt idx="4864">
                  <c:v>-360.73449999999997</c:v>
                </c:pt>
                <c:pt idx="4865">
                  <c:v>-360.73249999999996</c:v>
                </c:pt>
                <c:pt idx="4866">
                  <c:v>-360.73050000000001</c:v>
                </c:pt>
                <c:pt idx="4867">
                  <c:v>-360.7285</c:v>
                </c:pt>
                <c:pt idx="4868">
                  <c:v>-360.72649999999999</c:v>
                </c:pt>
                <c:pt idx="4869">
                  <c:v>-360.72449999999998</c:v>
                </c:pt>
                <c:pt idx="4870">
                  <c:v>-360.72249999999997</c:v>
                </c:pt>
                <c:pt idx="4871">
                  <c:v>-360.72049999999996</c:v>
                </c:pt>
                <c:pt idx="4872">
                  <c:v>-360.71849999999995</c:v>
                </c:pt>
                <c:pt idx="4873">
                  <c:v>-360.7165</c:v>
                </c:pt>
                <c:pt idx="4874">
                  <c:v>-360.71449999999999</c:v>
                </c:pt>
                <c:pt idx="4875">
                  <c:v>-360.71249999999998</c:v>
                </c:pt>
                <c:pt idx="4876">
                  <c:v>-360.71049999999997</c:v>
                </c:pt>
                <c:pt idx="4877">
                  <c:v>-360.70849999999996</c:v>
                </c:pt>
                <c:pt idx="4878">
                  <c:v>-360.70650000000001</c:v>
                </c:pt>
                <c:pt idx="4879">
                  <c:v>-360.7045</c:v>
                </c:pt>
                <c:pt idx="4880">
                  <c:v>-360.70249999999999</c:v>
                </c:pt>
                <c:pt idx="4881">
                  <c:v>-360.70049999999998</c:v>
                </c:pt>
                <c:pt idx="4882">
                  <c:v>-360.69849999999997</c:v>
                </c:pt>
                <c:pt idx="4883">
                  <c:v>-360.69649999999996</c:v>
                </c:pt>
                <c:pt idx="4884">
                  <c:v>-360.69449999999995</c:v>
                </c:pt>
                <c:pt idx="4885">
                  <c:v>-360.6925</c:v>
                </c:pt>
                <c:pt idx="4886">
                  <c:v>-360.69049999999999</c:v>
                </c:pt>
                <c:pt idx="4887">
                  <c:v>-360.68849999999998</c:v>
                </c:pt>
                <c:pt idx="4888">
                  <c:v>-360.68649999999997</c:v>
                </c:pt>
                <c:pt idx="4889">
                  <c:v>-360.68449999999996</c:v>
                </c:pt>
                <c:pt idx="4890">
                  <c:v>-360.6825</c:v>
                </c:pt>
                <c:pt idx="4891">
                  <c:v>-360.68049999999999</c:v>
                </c:pt>
                <c:pt idx="4892">
                  <c:v>-360.67849999999999</c:v>
                </c:pt>
                <c:pt idx="4893">
                  <c:v>-360.67649999999998</c:v>
                </c:pt>
                <c:pt idx="4894">
                  <c:v>-360.67449999999997</c:v>
                </c:pt>
                <c:pt idx="4895">
                  <c:v>-360.67249999999996</c:v>
                </c:pt>
                <c:pt idx="4896">
                  <c:v>-360.6705</c:v>
                </c:pt>
                <c:pt idx="4897">
                  <c:v>-360.66849999999999</c:v>
                </c:pt>
                <c:pt idx="4898">
                  <c:v>-360.66649999999998</c:v>
                </c:pt>
                <c:pt idx="4899">
                  <c:v>-360.66449999999998</c:v>
                </c:pt>
                <c:pt idx="4900">
                  <c:v>-360.66249999999997</c:v>
                </c:pt>
                <c:pt idx="4901">
                  <c:v>-360.66049999999996</c:v>
                </c:pt>
                <c:pt idx="4902">
                  <c:v>-360.6585</c:v>
                </c:pt>
                <c:pt idx="4903">
                  <c:v>-360.65649999999999</c:v>
                </c:pt>
                <c:pt idx="4904">
                  <c:v>-360.65449999999998</c:v>
                </c:pt>
                <c:pt idx="4905">
                  <c:v>-360.65249999999997</c:v>
                </c:pt>
                <c:pt idx="4906">
                  <c:v>-360.65049999999997</c:v>
                </c:pt>
                <c:pt idx="4907">
                  <c:v>-360.64849999999996</c:v>
                </c:pt>
                <c:pt idx="4908">
                  <c:v>-360.6465</c:v>
                </c:pt>
                <c:pt idx="4909">
                  <c:v>-360.64449999999999</c:v>
                </c:pt>
                <c:pt idx="4910">
                  <c:v>-360.64249999999998</c:v>
                </c:pt>
                <c:pt idx="4911">
                  <c:v>-360.64049999999997</c:v>
                </c:pt>
                <c:pt idx="4912">
                  <c:v>-360.63849999999996</c:v>
                </c:pt>
                <c:pt idx="4913">
                  <c:v>-360.63649999999996</c:v>
                </c:pt>
                <c:pt idx="4914">
                  <c:v>-360.6345</c:v>
                </c:pt>
                <c:pt idx="4915">
                  <c:v>-360.63249999999999</c:v>
                </c:pt>
                <c:pt idx="4916">
                  <c:v>-360.63049999999998</c:v>
                </c:pt>
                <c:pt idx="4917">
                  <c:v>-360.62849999999997</c:v>
                </c:pt>
                <c:pt idx="4918">
                  <c:v>-360.62649999999996</c:v>
                </c:pt>
                <c:pt idx="4919">
                  <c:v>-360.62449999999995</c:v>
                </c:pt>
                <c:pt idx="4920">
                  <c:v>-360.6225</c:v>
                </c:pt>
                <c:pt idx="4921">
                  <c:v>-360.62049999999999</c:v>
                </c:pt>
                <c:pt idx="4922">
                  <c:v>-360.61849999999998</c:v>
                </c:pt>
                <c:pt idx="4923">
                  <c:v>-360.61649999999997</c:v>
                </c:pt>
                <c:pt idx="4924">
                  <c:v>-360.61449999999996</c:v>
                </c:pt>
                <c:pt idx="4925">
                  <c:v>-360.61249999999995</c:v>
                </c:pt>
                <c:pt idx="4926">
                  <c:v>-360.6105</c:v>
                </c:pt>
                <c:pt idx="4927">
                  <c:v>-360.60849999999999</c:v>
                </c:pt>
                <c:pt idx="4928">
                  <c:v>-360.60649999999998</c:v>
                </c:pt>
                <c:pt idx="4929">
                  <c:v>-360.60449999999997</c:v>
                </c:pt>
                <c:pt idx="4930">
                  <c:v>-360.60249999999996</c:v>
                </c:pt>
                <c:pt idx="4931">
                  <c:v>-360.60049999999995</c:v>
                </c:pt>
                <c:pt idx="4932">
                  <c:v>-360.5985</c:v>
                </c:pt>
                <c:pt idx="4933">
                  <c:v>-360.59649999999999</c:v>
                </c:pt>
                <c:pt idx="4934">
                  <c:v>-360.59449999999998</c:v>
                </c:pt>
                <c:pt idx="4935">
                  <c:v>-360.59249999999997</c:v>
                </c:pt>
                <c:pt idx="4936">
                  <c:v>-360.59049999999996</c:v>
                </c:pt>
                <c:pt idx="4937">
                  <c:v>-360.58849999999995</c:v>
                </c:pt>
                <c:pt idx="4938">
                  <c:v>-360.5865</c:v>
                </c:pt>
                <c:pt idx="4939">
                  <c:v>-360.58449999999999</c:v>
                </c:pt>
                <c:pt idx="4940">
                  <c:v>-360.58249999999998</c:v>
                </c:pt>
                <c:pt idx="4941">
                  <c:v>-360.58049999999997</c:v>
                </c:pt>
                <c:pt idx="4942">
                  <c:v>-360.57849999999996</c:v>
                </c:pt>
                <c:pt idx="4943">
                  <c:v>-360.57649999999995</c:v>
                </c:pt>
                <c:pt idx="4944">
                  <c:v>-360.5745</c:v>
                </c:pt>
                <c:pt idx="4945">
                  <c:v>-360.57249999999999</c:v>
                </c:pt>
                <c:pt idx="4946">
                  <c:v>-360.57049999999998</c:v>
                </c:pt>
                <c:pt idx="4947">
                  <c:v>-360.56849999999997</c:v>
                </c:pt>
                <c:pt idx="4948">
                  <c:v>-360.56649999999996</c:v>
                </c:pt>
                <c:pt idx="4949">
                  <c:v>-360.56449999999995</c:v>
                </c:pt>
                <c:pt idx="4950">
                  <c:v>-360.5625</c:v>
                </c:pt>
                <c:pt idx="4951">
                  <c:v>-360.56049999999999</c:v>
                </c:pt>
                <c:pt idx="4952">
                  <c:v>-360.55849999999998</c:v>
                </c:pt>
                <c:pt idx="4953">
                  <c:v>-360.55649999999997</c:v>
                </c:pt>
                <c:pt idx="4954">
                  <c:v>-360.55449999999996</c:v>
                </c:pt>
                <c:pt idx="4955">
                  <c:v>-360.55249999999995</c:v>
                </c:pt>
                <c:pt idx="4956">
                  <c:v>-360.5505</c:v>
                </c:pt>
                <c:pt idx="4957">
                  <c:v>-360.54849999999999</c:v>
                </c:pt>
                <c:pt idx="4958">
                  <c:v>-360.54649999999998</c:v>
                </c:pt>
                <c:pt idx="4959">
                  <c:v>-360.54449999999997</c:v>
                </c:pt>
                <c:pt idx="4960">
                  <c:v>-360.54249999999996</c:v>
                </c:pt>
                <c:pt idx="4961">
                  <c:v>-360.54049999999995</c:v>
                </c:pt>
                <c:pt idx="4962">
                  <c:v>-360.5385</c:v>
                </c:pt>
                <c:pt idx="4963">
                  <c:v>-360.53649999999999</c:v>
                </c:pt>
                <c:pt idx="4964">
                  <c:v>-360.53449999999998</c:v>
                </c:pt>
                <c:pt idx="4965">
                  <c:v>-360.53249999999997</c:v>
                </c:pt>
                <c:pt idx="4966">
                  <c:v>-360.53049999999996</c:v>
                </c:pt>
                <c:pt idx="4967">
                  <c:v>-360.52849999999995</c:v>
                </c:pt>
                <c:pt idx="4968">
                  <c:v>-360.5265</c:v>
                </c:pt>
                <c:pt idx="4969">
                  <c:v>-360.52449999999999</c:v>
                </c:pt>
                <c:pt idx="4970">
                  <c:v>-360.52249999999998</c:v>
                </c:pt>
                <c:pt idx="4971">
                  <c:v>-360.52049999999997</c:v>
                </c:pt>
                <c:pt idx="4972">
                  <c:v>-360.51849999999996</c:v>
                </c:pt>
                <c:pt idx="4973">
                  <c:v>-360.51649999999995</c:v>
                </c:pt>
                <c:pt idx="4974">
                  <c:v>-360.5145</c:v>
                </c:pt>
                <c:pt idx="4975">
                  <c:v>-360.51249999999999</c:v>
                </c:pt>
                <c:pt idx="4976">
                  <c:v>-360.51049999999998</c:v>
                </c:pt>
                <c:pt idx="4977">
                  <c:v>-360.50849999999997</c:v>
                </c:pt>
                <c:pt idx="4978">
                  <c:v>-360.50649999999996</c:v>
                </c:pt>
                <c:pt idx="4979">
                  <c:v>-360.50449999999995</c:v>
                </c:pt>
                <c:pt idx="4980">
                  <c:v>-360.5025</c:v>
                </c:pt>
                <c:pt idx="4981">
                  <c:v>-360.50049999999999</c:v>
                </c:pt>
                <c:pt idx="4982">
                  <c:v>-360.49849999999998</c:v>
                </c:pt>
                <c:pt idx="4983">
                  <c:v>-360.49649999999997</c:v>
                </c:pt>
                <c:pt idx="4984">
                  <c:v>-360.49449999999996</c:v>
                </c:pt>
                <c:pt idx="4985">
                  <c:v>-360.49249999999995</c:v>
                </c:pt>
                <c:pt idx="4986">
                  <c:v>-360.4905</c:v>
                </c:pt>
                <c:pt idx="4987">
                  <c:v>-360.48849999999999</c:v>
                </c:pt>
                <c:pt idx="4988">
                  <c:v>-360.48649999999998</c:v>
                </c:pt>
                <c:pt idx="4989">
                  <c:v>-360.48449999999997</c:v>
                </c:pt>
                <c:pt idx="4990">
                  <c:v>-360.48249999999996</c:v>
                </c:pt>
                <c:pt idx="4991">
                  <c:v>-360.48050000000001</c:v>
                </c:pt>
                <c:pt idx="4992">
                  <c:v>-360.4785</c:v>
                </c:pt>
                <c:pt idx="4993">
                  <c:v>-360.47649999999999</c:v>
                </c:pt>
                <c:pt idx="4994">
                  <c:v>-360.47449999999998</c:v>
                </c:pt>
                <c:pt idx="4995">
                  <c:v>-360.47249999999997</c:v>
                </c:pt>
                <c:pt idx="4996">
                  <c:v>-360.47049999999996</c:v>
                </c:pt>
                <c:pt idx="4997">
                  <c:v>-360.46849999999995</c:v>
                </c:pt>
                <c:pt idx="4998">
                  <c:v>-360.4665</c:v>
                </c:pt>
                <c:pt idx="4999">
                  <c:v>-360.46449999999999</c:v>
                </c:pt>
                <c:pt idx="5000">
                  <c:v>-360.46249999999998</c:v>
                </c:pt>
                <c:pt idx="5001">
                  <c:v>-360.46049999999997</c:v>
                </c:pt>
                <c:pt idx="5002">
                  <c:v>-360.45849999999996</c:v>
                </c:pt>
                <c:pt idx="5003">
                  <c:v>-360.45650000000001</c:v>
                </c:pt>
                <c:pt idx="5004">
                  <c:v>-360.4545</c:v>
                </c:pt>
                <c:pt idx="5005">
                  <c:v>-360.45249999999999</c:v>
                </c:pt>
                <c:pt idx="5006">
                  <c:v>-360.45049999999998</c:v>
                </c:pt>
                <c:pt idx="5007">
                  <c:v>-360.44849999999997</c:v>
                </c:pt>
                <c:pt idx="5008">
                  <c:v>-360.44649999999996</c:v>
                </c:pt>
                <c:pt idx="5009">
                  <c:v>-360.44449999999995</c:v>
                </c:pt>
                <c:pt idx="5010">
                  <c:v>-360.4425</c:v>
                </c:pt>
                <c:pt idx="5011">
                  <c:v>-360.44049999999999</c:v>
                </c:pt>
                <c:pt idx="5012">
                  <c:v>-360.43849999999998</c:v>
                </c:pt>
                <c:pt idx="5013">
                  <c:v>-360.43649999999997</c:v>
                </c:pt>
                <c:pt idx="5014">
                  <c:v>-360.43449999999996</c:v>
                </c:pt>
                <c:pt idx="5015">
                  <c:v>-360.4325</c:v>
                </c:pt>
                <c:pt idx="5016">
                  <c:v>-360.43049999999999</c:v>
                </c:pt>
                <c:pt idx="5017">
                  <c:v>-360.42849999999999</c:v>
                </c:pt>
                <c:pt idx="5018">
                  <c:v>-360.42649999999998</c:v>
                </c:pt>
                <c:pt idx="5019">
                  <c:v>-360.42449999999997</c:v>
                </c:pt>
                <c:pt idx="5020">
                  <c:v>-360.42249999999996</c:v>
                </c:pt>
                <c:pt idx="5021">
                  <c:v>-360.4205</c:v>
                </c:pt>
                <c:pt idx="5022">
                  <c:v>-360.41849999999999</c:v>
                </c:pt>
                <c:pt idx="5023">
                  <c:v>-360.41649999999998</c:v>
                </c:pt>
                <c:pt idx="5024">
                  <c:v>-360.41449999999998</c:v>
                </c:pt>
                <c:pt idx="5025">
                  <c:v>-360.41249999999997</c:v>
                </c:pt>
                <c:pt idx="5026">
                  <c:v>-360.41049999999996</c:v>
                </c:pt>
                <c:pt idx="5027">
                  <c:v>-360.4085</c:v>
                </c:pt>
                <c:pt idx="5028">
                  <c:v>-360.40649999999999</c:v>
                </c:pt>
                <c:pt idx="5029">
                  <c:v>-360.40449999999998</c:v>
                </c:pt>
                <c:pt idx="5030">
                  <c:v>-360.40249999999997</c:v>
                </c:pt>
                <c:pt idx="5031">
                  <c:v>-360.40049999999997</c:v>
                </c:pt>
                <c:pt idx="5032">
                  <c:v>-360.39849999999996</c:v>
                </c:pt>
                <c:pt idx="5033">
                  <c:v>-360.3965</c:v>
                </c:pt>
                <c:pt idx="5034">
                  <c:v>-360.39449999999999</c:v>
                </c:pt>
                <c:pt idx="5035">
                  <c:v>-360.39249999999998</c:v>
                </c:pt>
                <c:pt idx="5036">
                  <c:v>-360.39049999999997</c:v>
                </c:pt>
                <c:pt idx="5037">
                  <c:v>-360.38849999999996</c:v>
                </c:pt>
                <c:pt idx="5038">
                  <c:v>-360.38649999999996</c:v>
                </c:pt>
                <c:pt idx="5039">
                  <c:v>-360.3845</c:v>
                </c:pt>
                <c:pt idx="5040">
                  <c:v>-360.38249999999999</c:v>
                </c:pt>
                <c:pt idx="5041">
                  <c:v>-360.38049999999998</c:v>
                </c:pt>
                <c:pt idx="5042">
                  <c:v>-360.37849999999997</c:v>
                </c:pt>
                <c:pt idx="5043">
                  <c:v>-360.37649999999996</c:v>
                </c:pt>
                <c:pt idx="5044">
                  <c:v>-360.37449999999995</c:v>
                </c:pt>
                <c:pt idx="5045">
                  <c:v>-360.3725</c:v>
                </c:pt>
                <c:pt idx="5046">
                  <c:v>-360.37049999999999</c:v>
                </c:pt>
                <c:pt idx="5047">
                  <c:v>-360.36849999999998</c:v>
                </c:pt>
                <c:pt idx="5048">
                  <c:v>-360.36649999999997</c:v>
                </c:pt>
                <c:pt idx="5049">
                  <c:v>-360.36449999999996</c:v>
                </c:pt>
                <c:pt idx="5050">
                  <c:v>-360.36249999999995</c:v>
                </c:pt>
                <c:pt idx="5051">
                  <c:v>-360.3605</c:v>
                </c:pt>
                <c:pt idx="5052">
                  <c:v>-360.35849999999999</c:v>
                </c:pt>
                <c:pt idx="5053">
                  <c:v>-360.35649999999998</c:v>
                </c:pt>
                <c:pt idx="5054">
                  <c:v>-360.35449999999997</c:v>
                </c:pt>
                <c:pt idx="5055">
                  <c:v>-360.35249999999996</c:v>
                </c:pt>
                <c:pt idx="5056">
                  <c:v>-360.35049999999995</c:v>
                </c:pt>
                <c:pt idx="5057">
                  <c:v>-360.3485</c:v>
                </c:pt>
                <c:pt idx="5058">
                  <c:v>-360.34649999999999</c:v>
                </c:pt>
                <c:pt idx="5059">
                  <c:v>-360.34449999999998</c:v>
                </c:pt>
                <c:pt idx="5060">
                  <c:v>-360.34249999999997</c:v>
                </c:pt>
                <c:pt idx="5061">
                  <c:v>-360.34049999999996</c:v>
                </c:pt>
                <c:pt idx="5062">
                  <c:v>-360.33849999999995</c:v>
                </c:pt>
                <c:pt idx="5063">
                  <c:v>-360.3365</c:v>
                </c:pt>
                <c:pt idx="5064">
                  <c:v>-360.33449999999999</c:v>
                </c:pt>
                <c:pt idx="5065">
                  <c:v>-360.33249999999998</c:v>
                </c:pt>
                <c:pt idx="5066">
                  <c:v>-360.33049999999997</c:v>
                </c:pt>
                <c:pt idx="5067">
                  <c:v>-360.32849999999996</c:v>
                </c:pt>
                <c:pt idx="5068">
                  <c:v>-360.32649999999995</c:v>
                </c:pt>
                <c:pt idx="5069">
                  <c:v>-360.3245</c:v>
                </c:pt>
                <c:pt idx="5070">
                  <c:v>-360.32249999999999</c:v>
                </c:pt>
                <c:pt idx="5071">
                  <c:v>-360.32049999999998</c:v>
                </c:pt>
                <c:pt idx="5072">
                  <c:v>-360.31849999999997</c:v>
                </c:pt>
                <c:pt idx="5073">
                  <c:v>-360.31649999999996</c:v>
                </c:pt>
                <c:pt idx="5074">
                  <c:v>-360.31449999999995</c:v>
                </c:pt>
                <c:pt idx="5075">
                  <c:v>-360.3125</c:v>
                </c:pt>
                <c:pt idx="5076">
                  <c:v>-360.31049999999999</c:v>
                </c:pt>
                <c:pt idx="5077">
                  <c:v>-360.30849999999998</c:v>
                </c:pt>
                <c:pt idx="5078">
                  <c:v>-360.30649999999997</c:v>
                </c:pt>
                <c:pt idx="5079">
                  <c:v>-360.30449999999996</c:v>
                </c:pt>
                <c:pt idx="5080">
                  <c:v>-360.30249999999995</c:v>
                </c:pt>
                <c:pt idx="5081">
                  <c:v>-360.3005</c:v>
                </c:pt>
                <c:pt idx="5082">
                  <c:v>-360.29849999999999</c:v>
                </c:pt>
                <c:pt idx="5083">
                  <c:v>-360.29649999999998</c:v>
                </c:pt>
                <c:pt idx="5084">
                  <c:v>-360.29449999999997</c:v>
                </c:pt>
                <c:pt idx="5085">
                  <c:v>-360.29249999999996</c:v>
                </c:pt>
                <c:pt idx="5086">
                  <c:v>-360.29049999999995</c:v>
                </c:pt>
                <c:pt idx="5087">
                  <c:v>-360.2885</c:v>
                </c:pt>
                <c:pt idx="5088">
                  <c:v>-360.28649999999999</c:v>
                </c:pt>
                <c:pt idx="5089">
                  <c:v>-360.28449999999998</c:v>
                </c:pt>
                <c:pt idx="5090">
                  <c:v>-360.28249999999997</c:v>
                </c:pt>
                <c:pt idx="5091">
                  <c:v>-360.28049999999996</c:v>
                </c:pt>
                <c:pt idx="5092">
                  <c:v>-360.27849999999995</c:v>
                </c:pt>
                <c:pt idx="5093">
                  <c:v>-360.2765</c:v>
                </c:pt>
                <c:pt idx="5094">
                  <c:v>-360.27449999999999</c:v>
                </c:pt>
                <c:pt idx="5095">
                  <c:v>-360.27249999999998</c:v>
                </c:pt>
                <c:pt idx="5096">
                  <c:v>-360.27049999999997</c:v>
                </c:pt>
                <c:pt idx="5097">
                  <c:v>-360.26849999999996</c:v>
                </c:pt>
                <c:pt idx="5098">
                  <c:v>-360.26649999999995</c:v>
                </c:pt>
                <c:pt idx="5099">
                  <c:v>-360.2645</c:v>
                </c:pt>
                <c:pt idx="5100">
                  <c:v>-360.26249999999999</c:v>
                </c:pt>
                <c:pt idx="5101">
                  <c:v>-360.26049999999998</c:v>
                </c:pt>
                <c:pt idx="5102">
                  <c:v>-360.25849999999997</c:v>
                </c:pt>
                <c:pt idx="5103">
                  <c:v>-360.25649999999996</c:v>
                </c:pt>
                <c:pt idx="5104">
                  <c:v>-360.25449999999995</c:v>
                </c:pt>
                <c:pt idx="5105">
                  <c:v>-360.2525</c:v>
                </c:pt>
                <c:pt idx="5106">
                  <c:v>-360.25049999999999</c:v>
                </c:pt>
                <c:pt idx="5107">
                  <c:v>-360.24849999999998</c:v>
                </c:pt>
                <c:pt idx="5108">
                  <c:v>-360.24649999999997</c:v>
                </c:pt>
                <c:pt idx="5109">
                  <c:v>-360.24449999999996</c:v>
                </c:pt>
                <c:pt idx="5110">
                  <c:v>-360.24249999999995</c:v>
                </c:pt>
                <c:pt idx="5111">
                  <c:v>-360.2405</c:v>
                </c:pt>
                <c:pt idx="5112">
                  <c:v>-360.23849999999999</c:v>
                </c:pt>
                <c:pt idx="5113">
                  <c:v>-360.23649999999998</c:v>
                </c:pt>
                <c:pt idx="5114">
                  <c:v>-360.23449999999997</c:v>
                </c:pt>
                <c:pt idx="5115">
                  <c:v>-360.23249999999996</c:v>
                </c:pt>
                <c:pt idx="5116">
                  <c:v>-360.23050000000001</c:v>
                </c:pt>
                <c:pt idx="5117">
                  <c:v>-360.2285</c:v>
                </c:pt>
                <c:pt idx="5118">
                  <c:v>-360.22649999999999</c:v>
                </c:pt>
                <c:pt idx="5119">
                  <c:v>-360.22449999999998</c:v>
                </c:pt>
                <c:pt idx="5120">
                  <c:v>-360.22249999999997</c:v>
                </c:pt>
                <c:pt idx="5121">
                  <c:v>-360.22049999999996</c:v>
                </c:pt>
                <c:pt idx="5122">
                  <c:v>-360.21849999999995</c:v>
                </c:pt>
                <c:pt idx="5123">
                  <c:v>-360.2165</c:v>
                </c:pt>
                <c:pt idx="5124">
                  <c:v>-360.21449999999999</c:v>
                </c:pt>
                <c:pt idx="5125">
                  <c:v>-360.21249999999998</c:v>
                </c:pt>
                <c:pt idx="5126">
                  <c:v>-360.21049999999997</c:v>
                </c:pt>
                <c:pt idx="5127">
                  <c:v>-360.20849999999996</c:v>
                </c:pt>
                <c:pt idx="5128">
                  <c:v>-360.20650000000001</c:v>
                </c:pt>
                <c:pt idx="5129">
                  <c:v>-360.2045</c:v>
                </c:pt>
                <c:pt idx="5130">
                  <c:v>-360.20249999999999</c:v>
                </c:pt>
                <c:pt idx="5131">
                  <c:v>-360.20049999999998</c:v>
                </c:pt>
                <c:pt idx="5132">
                  <c:v>-360.19849999999997</c:v>
                </c:pt>
                <c:pt idx="5133">
                  <c:v>-360.19649999999996</c:v>
                </c:pt>
                <c:pt idx="5134">
                  <c:v>-360.19449999999995</c:v>
                </c:pt>
                <c:pt idx="5135">
                  <c:v>-360.1925</c:v>
                </c:pt>
                <c:pt idx="5136">
                  <c:v>-360.19049999999999</c:v>
                </c:pt>
                <c:pt idx="5137">
                  <c:v>-360.18849999999998</c:v>
                </c:pt>
                <c:pt idx="5138">
                  <c:v>-360.18649999999997</c:v>
                </c:pt>
                <c:pt idx="5139">
                  <c:v>-360.18449999999996</c:v>
                </c:pt>
                <c:pt idx="5140">
                  <c:v>-360.1825</c:v>
                </c:pt>
                <c:pt idx="5141">
                  <c:v>-360.18049999999999</c:v>
                </c:pt>
                <c:pt idx="5142">
                  <c:v>-360.17849999999999</c:v>
                </c:pt>
                <c:pt idx="5143">
                  <c:v>-360.17649999999998</c:v>
                </c:pt>
                <c:pt idx="5144">
                  <c:v>-360.17449999999997</c:v>
                </c:pt>
                <c:pt idx="5145">
                  <c:v>-360.17249999999996</c:v>
                </c:pt>
                <c:pt idx="5146">
                  <c:v>-360.1705</c:v>
                </c:pt>
                <c:pt idx="5147">
                  <c:v>-360.16849999999999</c:v>
                </c:pt>
                <c:pt idx="5148">
                  <c:v>-360.16649999999998</c:v>
                </c:pt>
                <c:pt idx="5149">
                  <c:v>-360.16449999999998</c:v>
                </c:pt>
                <c:pt idx="5150">
                  <c:v>-360.16249999999997</c:v>
                </c:pt>
                <c:pt idx="5151">
                  <c:v>-360.16049999999996</c:v>
                </c:pt>
                <c:pt idx="5152">
                  <c:v>-360.1585</c:v>
                </c:pt>
                <c:pt idx="5153">
                  <c:v>-360.15649999999999</c:v>
                </c:pt>
                <c:pt idx="5154">
                  <c:v>-360.15449999999998</c:v>
                </c:pt>
                <c:pt idx="5155">
                  <c:v>-360.15249999999997</c:v>
                </c:pt>
                <c:pt idx="5156">
                  <c:v>-360.15049999999997</c:v>
                </c:pt>
                <c:pt idx="5157">
                  <c:v>-360.14849999999996</c:v>
                </c:pt>
                <c:pt idx="5158">
                  <c:v>-360.1465</c:v>
                </c:pt>
                <c:pt idx="5159">
                  <c:v>-360.14449999999999</c:v>
                </c:pt>
                <c:pt idx="5160">
                  <c:v>-360.14249999999998</c:v>
                </c:pt>
                <c:pt idx="5161">
                  <c:v>-360.14049999999997</c:v>
                </c:pt>
                <c:pt idx="5162">
                  <c:v>-360.13849999999996</c:v>
                </c:pt>
                <c:pt idx="5163">
                  <c:v>-360.13649999999996</c:v>
                </c:pt>
                <c:pt idx="5164">
                  <c:v>-360.1345</c:v>
                </c:pt>
                <c:pt idx="5165">
                  <c:v>-360.13249999999999</c:v>
                </c:pt>
                <c:pt idx="5166">
                  <c:v>-360.13049999999998</c:v>
                </c:pt>
                <c:pt idx="5167">
                  <c:v>-360.12849999999997</c:v>
                </c:pt>
                <c:pt idx="5168">
                  <c:v>-360.12649999999996</c:v>
                </c:pt>
                <c:pt idx="5169">
                  <c:v>-360.12449999999995</c:v>
                </c:pt>
                <c:pt idx="5170">
                  <c:v>-360.1225</c:v>
                </c:pt>
                <c:pt idx="5171">
                  <c:v>-360.12049999999999</c:v>
                </c:pt>
                <c:pt idx="5172">
                  <c:v>-360.11849999999998</c:v>
                </c:pt>
                <c:pt idx="5173">
                  <c:v>-360.11649999999997</c:v>
                </c:pt>
                <c:pt idx="5174">
                  <c:v>-360.11449999999996</c:v>
                </c:pt>
                <c:pt idx="5175">
                  <c:v>-360.11249999999995</c:v>
                </c:pt>
                <c:pt idx="5176">
                  <c:v>-360.1105</c:v>
                </c:pt>
                <c:pt idx="5177">
                  <c:v>-360.10849999999999</c:v>
                </c:pt>
                <c:pt idx="5178">
                  <c:v>-360.10649999999998</c:v>
                </c:pt>
                <c:pt idx="5179">
                  <c:v>-360.10449999999997</c:v>
                </c:pt>
                <c:pt idx="5180">
                  <c:v>-360.10249999999996</c:v>
                </c:pt>
                <c:pt idx="5181">
                  <c:v>-360.10049999999995</c:v>
                </c:pt>
                <c:pt idx="5182">
                  <c:v>-360.0985</c:v>
                </c:pt>
                <c:pt idx="5183">
                  <c:v>-360.09649999999999</c:v>
                </c:pt>
                <c:pt idx="5184">
                  <c:v>-360.09449999999998</c:v>
                </c:pt>
                <c:pt idx="5185">
                  <c:v>-360.09249999999997</c:v>
                </c:pt>
                <c:pt idx="5186">
                  <c:v>-360.09049999999996</c:v>
                </c:pt>
                <c:pt idx="5187">
                  <c:v>-360.08849999999995</c:v>
                </c:pt>
                <c:pt idx="5188">
                  <c:v>-360.0865</c:v>
                </c:pt>
                <c:pt idx="5189">
                  <c:v>-360.08449999999999</c:v>
                </c:pt>
                <c:pt idx="5190">
                  <c:v>-360.08249999999998</c:v>
                </c:pt>
                <c:pt idx="5191">
                  <c:v>-360.08049999999997</c:v>
                </c:pt>
                <c:pt idx="5192">
                  <c:v>-360.07849999999996</c:v>
                </c:pt>
                <c:pt idx="5193">
                  <c:v>-360.07649999999995</c:v>
                </c:pt>
                <c:pt idx="5194">
                  <c:v>-360.0745</c:v>
                </c:pt>
                <c:pt idx="5195">
                  <c:v>-360.07249999999999</c:v>
                </c:pt>
                <c:pt idx="5196">
                  <c:v>-360.07049999999998</c:v>
                </c:pt>
                <c:pt idx="5197">
                  <c:v>-360.06849999999997</c:v>
                </c:pt>
                <c:pt idx="5198">
                  <c:v>-360.06649999999996</c:v>
                </c:pt>
                <c:pt idx="5199">
                  <c:v>-360.06449999999995</c:v>
                </c:pt>
                <c:pt idx="5200">
                  <c:v>-360.0625</c:v>
                </c:pt>
                <c:pt idx="5201">
                  <c:v>-360.06049999999999</c:v>
                </c:pt>
                <c:pt idx="5202">
                  <c:v>-360.05849999999998</c:v>
                </c:pt>
                <c:pt idx="5203">
                  <c:v>-360.05649999999997</c:v>
                </c:pt>
                <c:pt idx="5204">
                  <c:v>-360.05449999999996</c:v>
                </c:pt>
                <c:pt idx="5205">
                  <c:v>-360.05249999999995</c:v>
                </c:pt>
                <c:pt idx="5206">
                  <c:v>-360.0505</c:v>
                </c:pt>
                <c:pt idx="5207">
                  <c:v>-360.04849999999999</c:v>
                </c:pt>
                <c:pt idx="5208">
                  <c:v>-360.04649999999998</c:v>
                </c:pt>
                <c:pt idx="5209">
                  <c:v>-360.04449999999997</c:v>
                </c:pt>
                <c:pt idx="5210">
                  <c:v>-360.04249999999996</c:v>
                </c:pt>
                <c:pt idx="5211">
                  <c:v>-360.04049999999995</c:v>
                </c:pt>
                <c:pt idx="5212">
                  <c:v>-360.0385</c:v>
                </c:pt>
                <c:pt idx="5213">
                  <c:v>-360.03649999999999</c:v>
                </c:pt>
                <c:pt idx="5214">
                  <c:v>-360.03449999999998</c:v>
                </c:pt>
                <c:pt idx="5215">
                  <c:v>-360.03249999999997</c:v>
                </c:pt>
                <c:pt idx="5216">
                  <c:v>-360.03049999999996</c:v>
                </c:pt>
                <c:pt idx="5217">
                  <c:v>-360.02849999999995</c:v>
                </c:pt>
                <c:pt idx="5218">
                  <c:v>-360.0265</c:v>
                </c:pt>
                <c:pt idx="5219">
                  <c:v>-360.02449999999999</c:v>
                </c:pt>
                <c:pt idx="5220">
                  <c:v>-360.02249999999998</c:v>
                </c:pt>
                <c:pt idx="5221">
                  <c:v>-360.02049999999997</c:v>
                </c:pt>
                <c:pt idx="5222">
                  <c:v>-360.01849999999996</c:v>
                </c:pt>
                <c:pt idx="5223">
                  <c:v>-360.01649999999995</c:v>
                </c:pt>
                <c:pt idx="5224">
                  <c:v>-360.0145</c:v>
                </c:pt>
                <c:pt idx="5225">
                  <c:v>-360.01249999999999</c:v>
                </c:pt>
                <c:pt idx="5226">
                  <c:v>-360.01049999999998</c:v>
                </c:pt>
                <c:pt idx="5227">
                  <c:v>-360.00849999999997</c:v>
                </c:pt>
                <c:pt idx="5228">
                  <c:v>-360.00649999999996</c:v>
                </c:pt>
                <c:pt idx="5229">
                  <c:v>-360.00449999999995</c:v>
                </c:pt>
                <c:pt idx="5230">
                  <c:v>-360.0025</c:v>
                </c:pt>
                <c:pt idx="5231">
                  <c:v>-360.00049999999999</c:v>
                </c:pt>
                <c:pt idx="5232">
                  <c:v>-359.99849999999998</c:v>
                </c:pt>
                <c:pt idx="5233">
                  <c:v>-359.99649999999997</c:v>
                </c:pt>
                <c:pt idx="5234">
                  <c:v>-359.99449999999996</c:v>
                </c:pt>
                <c:pt idx="5235">
                  <c:v>-359.99249999999995</c:v>
                </c:pt>
                <c:pt idx="5236">
                  <c:v>-359.9905</c:v>
                </c:pt>
                <c:pt idx="5237">
                  <c:v>-359.98849999999999</c:v>
                </c:pt>
                <c:pt idx="5238">
                  <c:v>-359.98649999999998</c:v>
                </c:pt>
                <c:pt idx="5239">
                  <c:v>-359.98449999999997</c:v>
                </c:pt>
                <c:pt idx="5240">
                  <c:v>-359.98249999999996</c:v>
                </c:pt>
                <c:pt idx="5241">
                  <c:v>-359.98050000000001</c:v>
                </c:pt>
                <c:pt idx="5242">
                  <c:v>-359.9785</c:v>
                </c:pt>
                <c:pt idx="5243">
                  <c:v>-359.97649999999999</c:v>
                </c:pt>
                <c:pt idx="5244">
                  <c:v>-359.97449999999998</c:v>
                </c:pt>
                <c:pt idx="5245">
                  <c:v>-359.97249999999997</c:v>
                </c:pt>
                <c:pt idx="5246">
                  <c:v>-359.97049999999996</c:v>
                </c:pt>
                <c:pt idx="5247">
                  <c:v>-359.96849999999995</c:v>
                </c:pt>
                <c:pt idx="5248">
                  <c:v>-359.9665</c:v>
                </c:pt>
                <c:pt idx="5249">
                  <c:v>-359.96449999999999</c:v>
                </c:pt>
                <c:pt idx="5250">
                  <c:v>-359.96249999999998</c:v>
                </c:pt>
                <c:pt idx="5251">
                  <c:v>-359.96049999999997</c:v>
                </c:pt>
                <c:pt idx="5252">
                  <c:v>-359.95849999999996</c:v>
                </c:pt>
                <c:pt idx="5253">
                  <c:v>-359.95650000000001</c:v>
                </c:pt>
                <c:pt idx="5254">
                  <c:v>-359.9545</c:v>
                </c:pt>
                <c:pt idx="5255">
                  <c:v>-359.95249999999999</c:v>
                </c:pt>
                <c:pt idx="5256">
                  <c:v>-359.95049999999998</c:v>
                </c:pt>
                <c:pt idx="5257">
                  <c:v>-359.94849999999997</c:v>
                </c:pt>
                <c:pt idx="5258">
                  <c:v>-359.94649999999996</c:v>
                </c:pt>
                <c:pt idx="5259">
                  <c:v>-359.94449999999995</c:v>
                </c:pt>
                <c:pt idx="5260">
                  <c:v>-359.9425</c:v>
                </c:pt>
                <c:pt idx="5261">
                  <c:v>-359.94049999999999</c:v>
                </c:pt>
                <c:pt idx="5262">
                  <c:v>-359.93849999999998</c:v>
                </c:pt>
                <c:pt idx="5263">
                  <c:v>-359.93649999999997</c:v>
                </c:pt>
                <c:pt idx="5264">
                  <c:v>-359.93449999999996</c:v>
                </c:pt>
                <c:pt idx="5265">
                  <c:v>-359.9325</c:v>
                </c:pt>
                <c:pt idx="5266">
                  <c:v>-359.93049999999999</c:v>
                </c:pt>
                <c:pt idx="5267">
                  <c:v>-359.92849999999999</c:v>
                </c:pt>
                <c:pt idx="5268">
                  <c:v>-359.92649999999998</c:v>
                </c:pt>
                <c:pt idx="5269">
                  <c:v>-359.92449999999997</c:v>
                </c:pt>
                <c:pt idx="5270">
                  <c:v>-359.92249999999996</c:v>
                </c:pt>
                <c:pt idx="5271">
                  <c:v>-359.9205</c:v>
                </c:pt>
                <c:pt idx="5272">
                  <c:v>-359.91849999999999</c:v>
                </c:pt>
                <c:pt idx="5273">
                  <c:v>-359.91649999999998</c:v>
                </c:pt>
                <c:pt idx="5274">
                  <c:v>-359.91449999999998</c:v>
                </c:pt>
                <c:pt idx="5275">
                  <c:v>-359.91249999999997</c:v>
                </c:pt>
                <c:pt idx="5276">
                  <c:v>-359.91049999999996</c:v>
                </c:pt>
                <c:pt idx="5277">
                  <c:v>-359.9085</c:v>
                </c:pt>
                <c:pt idx="5278">
                  <c:v>-359.90649999999999</c:v>
                </c:pt>
                <c:pt idx="5279">
                  <c:v>-359.90449999999998</c:v>
                </c:pt>
                <c:pt idx="5280">
                  <c:v>-359.90249999999997</c:v>
                </c:pt>
                <c:pt idx="5281">
                  <c:v>-359.90049999999997</c:v>
                </c:pt>
                <c:pt idx="5282">
                  <c:v>-359.89849999999996</c:v>
                </c:pt>
                <c:pt idx="5283">
                  <c:v>-359.8965</c:v>
                </c:pt>
                <c:pt idx="5284">
                  <c:v>-359.89449999999999</c:v>
                </c:pt>
                <c:pt idx="5285">
                  <c:v>-359.89249999999998</c:v>
                </c:pt>
                <c:pt idx="5286">
                  <c:v>-359.89049999999997</c:v>
                </c:pt>
                <c:pt idx="5287">
                  <c:v>-359.88849999999996</c:v>
                </c:pt>
                <c:pt idx="5288">
                  <c:v>-359.88649999999996</c:v>
                </c:pt>
                <c:pt idx="5289">
                  <c:v>-359.8845</c:v>
                </c:pt>
                <c:pt idx="5290">
                  <c:v>-359.88249999999999</c:v>
                </c:pt>
                <c:pt idx="5291">
                  <c:v>-359.88049999999998</c:v>
                </c:pt>
                <c:pt idx="5292">
                  <c:v>-359.87849999999997</c:v>
                </c:pt>
                <c:pt idx="5293">
                  <c:v>-359.87649999999996</c:v>
                </c:pt>
                <c:pt idx="5294">
                  <c:v>-359.87449999999995</c:v>
                </c:pt>
                <c:pt idx="5295">
                  <c:v>-359.8725</c:v>
                </c:pt>
                <c:pt idx="5296">
                  <c:v>-359.87049999999999</c:v>
                </c:pt>
                <c:pt idx="5297">
                  <c:v>-359.86849999999998</c:v>
                </c:pt>
                <c:pt idx="5298">
                  <c:v>-359.86649999999997</c:v>
                </c:pt>
                <c:pt idx="5299">
                  <c:v>-359.86449999999996</c:v>
                </c:pt>
                <c:pt idx="5300">
                  <c:v>-359.86249999999995</c:v>
                </c:pt>
                <c:pt idx="5301">
                  <c:v>-359.8605</c:v>
                </c:pt>
                <c:pt idx="5302">
                  <c:v>-359.85849999999999</c:v>
                </c:pt>
                <c:pt idx="5303">
                  <c:v>-359.85649999999998</c:v>
                </c:pt>
                <c:pt idx="5304">
                  <c:v>-359.85449999999997</c:v>
                </c:pt>
                <c:pt idx="5305">
                  <c:v>-359.85249999999996</c:v>
                </c:pt>
                <c:pt idx="5306">
                  <c:v>-359.85049999999995</c:v>
                </c:pt>
                <c:pt idx="5307">
                  <c:v>-359.8485</c:v>
                </c:pt>
                <c:pt idx="5308">
                  <c:v>-359.84649999999999</c:v>
                </c:pt>
                <c:pt idx="5309">
                  <c:v>-359.84449999999998</c:v>
                </c:pt>
                <c:pt idx="5310">
                  <c:v>-359.84249999999997</c:v>
                </c:pt>
                <c:pt idx="5311">
                  <c:v>-359.84049999999996</c:v>
                </c:pt>
                <c:pt idx="5312">
                  <c:v>-359.83849999999995</c:v>
                </c:pt>
                <c:pt idx="5313">
                  <c:v>-359.8365</c:v>
                </c:pt>
                <c:pt idx="5314">
                  <c:v>-359.83449999999999</c:v>
                </c:pt>
                <c:pt idx="5315">
                  <c:v>-359.83249999999998</c:v>
                </c:pt>
                <c:pt idx="5316">
                  <c:v>-359.83049999999997</c:v>
                </c:pt>
                <c:pt idx="5317">
                  <c:v>-359.82849999999996</c:v>
                </c:pt>
                <c:pt idx="5318">
                  <c:v>-359.82649999999995</c:v>
                </c:pt>
                <c:pt idx="5319">
                  <c:v>-359.8245</c:v>
                </c:pt>
                <c:pt idx="5320">
                  <c:v>-359.82249999999999</c:v>
                </c:pt>
                <c:pt idx="5321">
                  <c:v>-359.82049999999998</c:v>
                </c:pt>
                <c:pt idx="5322">
                  <c:v>-359.81849999999997</c:v>
                </c:pt>
                <c:pt idx="5323">
                  <c:v>-359.81649999999996</c:v>
                </c:pt>
                <c:pt idx="5324">
                  <c:v>-359.81449999999995</c:v>
                </c:pt>
                <c:pt idx="5325">
                  <c:v>-359.8125</c:v>
                </c:pt>
                <c:pt idx="5326">
                  <c:v>-359.81049999999999</c:v>
                </c:pt>
                <c:pt idx="5327">
                  <c:v>-359.80849999999998</c:v>
                </c:pt>
                <c:pt idx="5328">
                  <c:v>-359.80649999999997</c:v>
                </c:pt>
                <c:pt idx="5329">
                  <c:v>-359.80449999999996</c:v>
                </c:pt>
                <c:pt idx="5330">
                  <c:v>-359.80249999999995</c:v>
                </c:pt>
                <c:pt idx="5331">
                  <c:v>-359.8005</c:v>
                </c:pt>
                <c:pt idx="5332">
                  <c:v>-359.79849999999999</c:v>
                </c:pt>
                <c:pt idx="5333">
                  <c:v>-359.79649999999998</c:v>
                </c:pt>
                <c:pt idx="5334">
                  <c:v>-359.79449999999997</c:v>
                </c:pt>
                <c:pt idx="5335">
                  <c:v>-359.79249999999996</c:v>
                </c:pt>
                <c:pt idx="5336">
                  <c:v>-359.79049999999995</c:v>
                </c:pt>
                <c:pt idx="5337">
                  <c:v>-359.7885</c:v>
                </c:pt>
                <c:pt idx="5338">
                  <c:v>-359.78649999999999</c:v>
                </c:pt>
                <c:pt idx="5339">
                  <c:v>-359.78449999999998</c:v>
                </c:pt>
                <c:pt idx="5340">
                  <c:v>-359.78249999999997</c:v>
                </c:pt>
                <c:pt idx="5341">
                  <c:v>-359.78049999999996</c:v>
                </c:pt>
                <c:pt idx="5342">
                  <c:v>-359.77849999999995</c:v>
                </c:pt>
                <c:pt idx="5343">
                  <c:v>-359.7765</c:v>
                </c:pt>
                <c:pt idx="5344">
                  <c:v>-359.77449999999999</c:v>
                </c:pt>
                <c:pt idx="5345">
                  <c:v>-359.77249999999998</c:v>
                </c:pt>
                <c:pt idx="5346">
                  <c:v>-359.77049999999997</c:v>
                </c:pt>
                <c:pt idx="5347">
                  <c:v>-359.76849999999996</c:v>
                </c:pt>
                <c:pt idx="5348">
                  <c:v>-359.76649999999995</c:v>
                </c:pt>
                <c:pt idx="5349">
                  <c:v>-359.7645</c:v>
                </c:pt>
                <c:pt idx="5350">
                  <c:v>-359.76249999999999</c:v>
                </c:pt>
                <c:pt idx="5351">
                  <c:v>-359.76049999999998</c:v>
                </c:pt>
                <c:pt idx="5352">
                  <c:v>-359.75849999999997</c:v>
                </c:pt>
                <c:pt idx="5353">
                  <c:v>-359.75649999999996</c:v>
                </c:pt>
                <c:pt idx="5354">
                  <c:v>-359.75449999999995</c:v>
                </c:pt>
                <c:pt idx="5355">
                  <c:v>-359.7525</c:v>
                </c:pt>
                <c:pt idx="5356">
                  <c:v>-359.75049999999999</c:v>
                </c:pt>
                <c:pt idx="5357">
                  <c:v>-359.74849999999998</c:v>
                </c:pt>
                <c:pt idx="5358">
                  <c:v>-359.74649999999997</c:v>
                </c:pt>
                <c:pt idx="5359">
                  <c:v>-359.74449999999996</c:v>
                </c:pt>
                <c:pt idx="5360">
                  <c:v>-359.74249999999995</c:v>
                </c:pt>
                <c:pt idx="5361">
                  <c:v>-359.7405</c:v>
                </c:pt>
                <c:pt idx="5362">
                  <c:v>-359.73849999999999</c:v>
                </c:pt>
                <c:pt idx="5363">
                  <c:v>-359.73649999999998</c:v>
                </c:pt>
                <c:pt idx="5364">
                  <c:v>-359.73449999999997</c:v>
                </c:pt>
                <c:pt idx="5365">
                  <c:v>-359.73249999999996</c:v>
                </c:pt>
                <c:pt idx="5366">
                  <c:v>-359.73050000000001</c:v>
                </c:pt>
                <c:pt idx="5367">
                  <c:v>-359.7285</c:v>
                </c:pt>
                <c:pt idx="5368">
                  <c:v>-359.72649999999999</c:v>
                </c:pt>
                <c:pt idx="5369">
                  <c:v>-359.72449999999998</c:v>
                </c:pt>
                <c:pt idx="5370">
                  <c:v>-359.72249999999997</c:v>
                </c:pt>
                <c:pt idx="5371">
                  <c:v>-359.72049999999996</c:v>
                </c:pt>
                <c:pt idx="5372">
                  <c:v>-359.71849999999995</c:v>
                </c:pt>
                <c:pt idx="5373">
                  <c:v>-359.7165</c:v>
                </c:pt>
                <c:pt idx="5374">
                  <c:v>-359.71449999999999</c:v>
                </c:pt>
                <c:pt idx="5375">
                  <c:v>-359.71249999999998</c:v>
                </c:pt>
                <c:pt idx="5376">
                  <c:v>-359.71049999999997</c:v>
                </c:pt>
                <c:pt idx="5377">
                  <c:v>-359.70849999999996</c:v>
                </c:pt>
                <c:pt idx="5378">
                  <c:v>-359.70650000000001</c:v>
                </c:pt>
                <c:pt idx="5379">
                  <c:v>-359.7045</c:v>
                </c:pt>
                <c:pt idx="5380">
                  <c:v>-359.70249999999999</c:v>
                </c:pt>
                <c:pt idx="5381">
                  <c:v>-359.70049999999998</c:v>
                </c:pt>
                <c:pt idx="5382">
                  <c:v>-359.69849999999997</c:v>
                </c:pt>
                <c:pt idx="5383">
                  <c:v>-359.69649999999996</c:v>
                </c:pt>
                <c:pt idx="5384">
                  <c:v>-359.69449999999995</c:v>
                </c:pt>
                <c:pt idx="5385">
                  <c:v>-359.6925</c:v>
                </c:pt>
                <c:pt idx="5386">
                  <c:v>-359.69049999999999</c:v>
                </c:pt>
                <c:pt idx="5387">
                  <c:v>-359.68849999999998</c:v>
                </c:pt>
                <c:pt idx="5388">
                  <c:v>-359.68649999999997</c:v>
                </c:pt>
                <c:pt idx="5389">
                  <c:v>-359.68449999999996</c:v>
                </c:pt>
                <c:pt idx="5390">
                  <c:v>-359.6825</c:v>
                </c:pt>
                <c:pt idx="5391">
                  <c:v>-359.68049999999999</c:v>
                </c:pt>
                <c:pt idx="5392">
                  <c:v>-359.67849999999999</c:v>
                </c:pt>
                <c:pt idx="5393">
                  <c:v>-359.67649999999998</c:v>
                </c:pt>
                <c:pt idx="5394">
                  <c:v>-359.67449999999997</c:v>
                </c:pt>
                <c:pt idx="5395">
                  <c:v>-359.67249999999996</c:v>
                </c:pt>
                <c:pt idx="5396">
                  <c:v>-359.6705</c:v>
                </c:pt>
                <c:pt idx="5397">
                  <c:v>-359.66849999999999</c:v>
                </c:pt>
                <c:pt idx="5398">
                  <c:v>-359.66649999999998</c:v>
                </c:pt>
                <c:pt idx="5399">
                  <c:v>-359.66449999999998</c:v>
                </c:pt>
                <c:pt idx="5400">
                  <c:v>-359.66249999999997</c:v>
                </c:pt>
                <c:pt idx="5401">
                  <c:v>-359.66049999999996</c:v>
                </c:pt>
                <c:pt idx="5402">
                  <c:v>-359.6585</c:v>
                </c:pt>
                <c:pt idx="5403">
                  <c:v>-359.65649999999999</c:v>
                </c:pt>
                <c:pt idx="5404">
                  <c:v>-359.65449999999998</c:v>
                </c:pt>
                <c:pt idx="5405">
                  <c:v>-359.65249999999997</c:v>
                </c:pt>
                <c:pt idx="5406">
                  <c:v>-359.65049999999997</c:v>
                </c:pt>
                <c:pt idx="5407">
                  <c:v>-359.64849999999996</c:v>
                </c:pt>
                <c:pt idx="5408">
                  <c:v>-359.6465</c:v>
                </c:pt>
                <c:pt idx="5409">
                  <c:v>-359.64449999999999</c:v>
                </c:pt>
                <c:pt idx="5410">
                  <c:v>-359.64249999999998</c:v>
                </c:pt>
                <c:pt idx="5411">
                  <c:v>-359.64049999999997</c:v>
                </c:pt>
                <c:pt idx="5412">
                  <c:v>-359.63849999999996</c:v>
                </c:pt>
                <c:pt idx="5413">
                  <c:v>-359.63649999999996</c:v>
                </c:pt>
                <c:pt idx="5414">
                  <c:v>-359.6345</c:v>
                </c:pt>
                <c:pt idx="5415">
                  <c:v>-359.63249999999999</c:v>
                </c:pt>
                <c:pt idx="5416">
                  <c:v>-359.63049999999998</c:v>
                </c:pt>
                <c:pt idx="5417">
                  <c:v>-359.62849999999997</c:v>
                </c:pt>
                <c:pt idx="5418">
                  <c:v>-359.62649999999996</c:v>
                </c:pt>
                <c:pt idx="5419">
                  <c:v>-359.62449999999995</c:v>
                </c:pt>
                <c:pt idx="5420">
                  <c:v>-359.6225</c:v>
                </c:pt>
                <c:pt idx="5421">
                  <c:v>-359.62049999999999</c:v>
                </c:pt>
                <c:pt idx="5422">
                  <c:v>-359.61849999999998</c:v>
                </c:pt>
                <c:pt idx="5423">
                  <c:v>-359.61649999999997</c:v>
                </c:pt>
                <c:pt idx="5424">
                  <c:v>-359.61449999999996</c:v>
                </c:pt>
                <c:pt idx="5425">
                  <c:v>-359.61249999999995</c:v>
                </c:pt>
                <c:pt idx="5426">
                  <c:v>-359.6105</c:v>
                </c:pt>
                <c:pt idx="5427">
                  <c:v>-359.60849999999999</c:v>
                </c:pt>
                <c:pt idx="5428">
                  <c:v>-359.60649999999998</c:v>
                </c:pt>
                <c:pt idx="5429">
                  <c:v>-359.60449999999997</c:v>
                </c:pt>
                <c:pt idx="5430">
                  <c:v>-359.60249999999996</c:v>
                </c:pt>
                <c:pt idx="5431">
                  <c:v>-359.60049999999995</c:v>
                </c:pt>
                <c:pt idx="5432">
                  <c:v>-359.5985</c:v>
                </c:pt>
                <c:pt idx="5433">
                  <c:v>-359.59649999999999</c:v>
                </c:pt>
                <c:pt idx="5434">
                  <c:v>-359.59449999999998</c:v>
                </c:pt>
                <c:pt idx="5435">
                  <c:v>-359.59249999999997</c:v>
                </c:pt>
                <c:pt idx="5436">
                  <c:v>-359.59049999999996</c:v>
                </c:pt>
                <c:pt idx="5437">
                  <c:v>-359.58849999999995</c:v>
                </c:pt>
                <c:pt idx="5438">
                  <c:v>-359.5865</c:v>
                </c:pt>
                <c:pt idx="5439">
                  <c:v>-359.58449999999999</c:v>
                </c:pt>
                <c:pt idx="5440">
                  <c:v>-359.58249999999998</c:v>
                </c:pt>
                <c:pt idx="5441">
                  <c:v>-359.58049999999997</c:v>
                </c:pt>
                <c:pt idx="5442">
                  <c:v>-359.57849999999996</c:v>
                </c:pt>
                <c:pt idx="5443">
                  <c:v>-359.57649999999995</c:v>
                </c:pt>
                <c:pt idx="5444">
                  <c:v>-359.5745</c:v>
                </c:pt>
                <c:pt idx="5445">
                  <c:v>-359.57249999999999</c:v>
                </c:pt>
                <c:pt idx="5446">
                  <c:v>-359.57049999999998</c:v>
                </c:pt>
                <c:pt idx="5447">
                  <c:v>-359.56849999999997</c:v>
                </c:pt>
                <c:pt idx="5448">
                  <c:v>-359.56649999999996</c:v>
                </c:pt>
                <c:pt idx="5449">
                  <c:v>-359.56449999999995</c:v>
                </c:pt>
                <c:pt idx="5450">
                  <c:v>-359.5625</c:v>
                </c:pt>
                <c:pt idx="5451">
                  <c:v>-359.56049999999999</c:v>
                </c:pt>
                <c:pt idx="5452">
                  <c:v>-359.55849999999998</c:v>
                </c:pt>
                <c:pt idx="5453">
                  <c:v>-359.55649999999997</c:v>
                </c:pt>
                <c:pt idx="5454">
                  <c:v>-359.55449999999996</c:v>
                </c:pt>
                <c:pt idx="5455">
                  <c:v>-359.55249999999995</c:v>
                </c:pt>
                <c:pt idx="5456">
                  <c:v>-359.5505</c:v>
                </c:pt>
                <c:pt idx="5457">
                  <c:v>-359.54849999999999</c:v>
                </c:pt>
                <c:pt idx="5458">
                  <c:v>-359.54649999999998</c:v>
                </c:pt>
                <c:pt idx="5459">
                  <c:v>-359.54449999999997</c:v>
                </c:pt>
                <c:pt idx="5460">
                  <c:v>-359.54249999999996</c:v>
                </c:pt>
                <c:pt idx="5461">
                  <c:v>-359.54049999999995</c:v>
                </c:pt>
                <c:pt idx="5462">
                  <c:v>-359.5385</c:v>
                </c:pt>
                <c:pt idx="5463">
                  <c:v>-359.53649999999999</c:v>
                </c:pt>
                <c:pt idx="5464">
                  <c:v>-359.53449999999998</c:v>
                </c:pt>
                <c:pt idx="5465">
                  <c:v>-359.53249999999997</c:v>
                </c:pt>
                <c:pt idx="5466">
                  <c:v>-359.53049999999996</c:v>
                </c:pt>
                <c:pt idx="5467">
                  <c:v>-359.52849999999995</c:v>
                </c:pt>
                <c:pt idx="5468">
                  <c:v>-359.5265</c:v>
                </c:pt>
                <c:pt idx="5469">
                  <c:v>-359.52449999999999</c:v>
                </c:pt>
                <c:pt idx="5470">
                  <c:v>-359.52249999999998</c:v>
                </c:pt>
                <c:pt idx="5471">
                  <c:v>-359.52049999999997</c:v>
                </c:pt>
                <c:pt idx="5472">
                  <c:v>-359.51849999999996</c:v>
                </c:pt>
                <c:pt idx="5473">
                  <c:v>-359.51649999999995</c:v>
                </c:pt>
                <c:pt idx="5474">
                  <c:v>-359.5145</c:v>
                </c:pt>
                <c:pt idx="5475">
                  <c:v>-359.51249999999999</c:v>
                </c:pt>
                <c:pt idx="5476">
                  <c:v>-359.51049999999998</c:v>
                </c:pt>
                <c:pt idx="5477">
                  <c:v>-359.50849999999997</c:v>
                </c:pt>
                <c:pt idx="5478">
                  <c:v>-359.50649999999996</c:v>
                </c:pt>
                <c:pt idx="5479">
                  <c:v>-359.50449999999995</c:v>
                </c:pt>
                <c:pt idx="5480">
                  <c:v>-359.5025</c:v>
                </c:pt>
                <c:pt idx="5481">
                  <c:v>-359.50049999999999</c:v>
                </c:pt>
                <c:pt idx="5482">
                  <c:v>-359.49849999999998</c:v>
                </c:pt>
                <c:pt idx="5483">
                  <c:v>-359.49649999999997</c:v>
                </c:pt>
                <c:pt idx="5484">
                  <c:v>-359.49449999999996</c:v>
                </c:pt>
                <c:pt idx="5485">
                  <c:v>-359.49249999999995</c:v>
                </c:pt>
                <c:pt idx="5486">
                  <c:v>-359.4905</c:v>
                </c:pt>
                <c:pt idx="5487">
                  <c:v>-359.48849999999999</c:v>
                </c:pt>
                <c:pt idx="5488">
                  <c:v>-359.48649999999998</c:v>
                </c:pt>
                <c:pt idx="5489">
                  <c:v>-359.48449999999997</c:v>
                </c:pt>
                <c:pt idx="5490">
                  <c:v>-359.48249999999996</c:v>
                </c:pt>
                <c:pt idx="5491">
                  <c:v>-359.48050000000001</c:v>
                </c:pt>
                <c:pt idx="5492">
                  <c:v>-359.4785</c:v>
                </c:pt>
                <c:pt idx="5493">
                  <c:v>-359.47649999999999</c:v>
                </c:pt>
                <c:pt idx="5494">
                  <c:v>-359.47449999999998</c:v>
                </c:pt>
                <c:pt idx="5495">
                  <c:v>-359.47249999999997</c:v>
                </c:pt>
                <c:pt idx="5496">
                  <c:v>-359.47049999999996</c:v>
                </c:pt>
                <c:pt idx="5497">
                  <c:v>-359.46849999999995</c:v>
                </c:pt>
                <c:pt idx="5498">
                  <c:v>-359.4665</c:v>
                </c:pt>
                <c:pt idx="5499">
                  <c:v>-359.46449999999999</c:v>
                </c:pt>
                <c:pt idx="5500">
                  <c:v>-359.46249999999998</c:v>
                </c:pt>
                <c:pt idx="5501">
                  <c:v>-359.46049999999997</c:v>
                </c:pt>
                <c:pt idx="5502">
                  <c:v>-359.45849999999996</c:v>
                </c:pt>
                <c:pt idx="5503">
                  <c:v>-359.45650000000001</c:v>
                </c:pt>
                <c:pt idx="5504">
                  <c:v>-359.4545</c:v>
                </c:pt>
                <c:pt idx="5505">
                  <c:v>-359.45249999999999</c:v>
                </c:pt>
                <c:pt idx="5506">
                  <c:v>-359.45049999999998</c:v>
                </c:pt>
                <c:pt idx="5507">
                  <c:v>-359.44849999999997</c:v>
                </c:pt>
                <c:pt idx="5508">
                  <c:v>-359.44649999999996</c:v>
                </c:pt>
                <c:pt idx="5509">
                  <c:v>-359.44449999999995</c:v>
                </c:pt>
                <c:pt idx="5510">
                  <c:v>-359.4425</c:v>
                </c:pt>
                <c:pt idx="5511">
                  <c:v>-359.44049999999999</c:v>
                </c:pt>
                <c:pt idx="5512">
                  <c:v>-359.43849999999998</c:v>
                </c:pt>
                <c:pt idx="5513">
                  <c:v>-359.43649999999997</c:v>
                </c:pt>
                <c:pt idx="5514">
                  <c:v>-359.43449999999996</c:v>
                </c:pt>
                <c:pt idx="5515">
                  <c:v>-359.4325</c:v>
                </c:pt>
                <c:pt idx="5516">
                  <c:v>-359.43049999999999</c:v>
                </c:pt>
                <c:pt idx="5517">
                  <c:v>-359.42849999999999</c:v>
                </c:pt>
                <c:pt idx="5518">
                  <c:v>-359.42649999999998</c:v>
                </c:pt>
                <c:pt idx="5519">
                  <c:v>-359.42449999999997</c:v>
                </c:pt>
                <c:pt idx="5520">
                  <c:v>-359.42249999999996</c:v>
                </c:pt>
                <c:pt idx="5521">
                  <c:v>-359.4205</c:v>
                </c:pt>
                <c:pt idx="5522">
                  <c:v>-359.41849999999999</c:v>
                </c:pt>
                <c:pt idx="5523">
                  <c:v>-359.41649999999998</c:v>
                </c:pt>
                <c:pt idx="5524">
                  <c:v>-359.41449999999998</c:v>
                </c:pt>
                <c:pt idx="5525">
                  <c:v>-359.41249999999997</c:v>
                </c:pt>
                <c:pt idx="5526">
                  <c:v>-359.41049999999996</c:v>
                </c:pt>
                <c:pt idx="5527">
                  <c:v>-359.4085</c:v>
                </c:pt>
                <c:pt idx="5528">
                  <c:v>-359.40649999999999</c:v>
                </c:pt>
                <c:pt idx="5529">
                  <c:v>-359.40449999999998</c:v>
                </c:pt>
                <c:pt idx="5530">
                  <c:v>-359.40249999999997</c:v>
                </c:pt>
                <c:pt idx="5531">
                  <c:v>-359.40049999999997</c:v>
                </c:pt>
                <c:pt idx="5532">
                  <c:v>-359.39849999999996</c:v>
                </c:pt>
                <c:pt idx="5533">
                  <c:v>-359.3965</c:v>
                </c:pt>
                <c:pt idx="5534">
                  <c:v>-359.39449999999999</c:v>
                </c:pt>
                <c:pt idx="5535">
                  <c:v>-359.39249999999998</c:v>
                </c:pt>
                <c:pt idx="5536">
                  <c:v>-359.39049999999997</c:v>
                </c:pt>
                <c:pt idx="5537">
                  <c:v>-359.38849999999996</c:v>
                </c:pt>
                <c:pt idx="5538">
                  <c:v>-359.38649999999996</c:v>
                </c:pt>
                <c:pt idx="5539">
                  <c:v>-359.3845</c:v>
                </c:pt>
                <c:pt idx="5540">
                  <c:v>-359.38249999999999</c:v>
                </c:pt>
                <c:pt idx="5541">
                  <c:v>-359.38049999999998</c:v>
                </c:pt>
                <c:pt idx="5542">
                  <c:v>-359.37849999999997</c:v>
                </c:pt>
                <c:pt idx="5543">
                  <c:v>-359.37649999999996</c:v>
                </c:pt>
                <c:pt idx="5544">
                  <c:v>-359.37449999999995</c:v>
                </c:pt>
                <c:pt idx="5545">
                  <c:v>-359.3725</c:v>
                </c:pt>
                <c:pt idx="5546">
                  <c:v>-359.37049999999999</c:v>
                </c:pt>
                <c:pt idx="5547">
                  <c:v>-359.36849999999998</c:v>
                </c:pt>
                <c:pt idx="5548">
                  <c:v>-359.36649999999997</c:v>
                </c:pt>
                <c:pt idx="5549">
                  <c:v>-359.36449999999996</c:v>
                </c:pt>
                <c:pt idx="5550">
                  <c:v>-359.36249999999995</c:v>
                </c:pt>
                <c:pt idx="5551">
                  <c:v>-359.3605</c:v>
                </c:pt>
                <c:pt idx="5552">
                  <c:v>-359.35849999999999</c:v>
                </c:pt>
                <c:pt idx="5553">
                  <c:v>-359.35649999999998</c:v>
                </c:pt>
                <c:pt idx="5554">
                  <c:v>-359.35449999999997</c:v>
                </c:pt>
                <c:pt idx="5555">
                  <c:v>-359.35249999999996</c:v>
                </c:pt>
                <c:pt idx="5556">
                  <c:v>-359.35049999999995</c:v>
                </c:pt>
                <c:pt idx="5557">
                  <c:v>-359.3485</c:v>
                </c:pt>
                <c:pt idx="5558">
                  <c:v>-359.34649999999999</c:v>
                </c:pt>
                <c:pt idx="5559">
                  <c:v>-359.34449999999998</c:v>
                </c:pt>
                <c:pt idx="5560">
                  <c:v>-359.34249999999997</c:v>
                </c:pt>
                <c:pt idx="5561">
                  <c:v>-359.34049999999996</c:v>
                </c:pt>
                <c:pt idx="5562">
                  <c:v>-359.33849999999995</c:v>
                </c:pt>
                <c:pt idx="5563">
                  <c:v>-359.3365</c:v>
                </c:pt>
                <c:pt idx="5564">
                  <c:v>-359.33449999999999</c:v>
                </c:pt>
                <c:pt idx="5565">
                  <c:v>-359.33249999999998</c:v>
                </c:pt>
                <c:pt idx="5566">
                  <c:v>-359.33049999999997</c:v>
                </c:pt>
                <c:pt idx="5567">
                  <c:v>-359.32849999999996</c:v>
                </c:pt>
                <c:pt idx="5568">
                  <c:v>-359.32649999999995</c:v>
                </c:pt>
                <c:pt idx="5569">
                  <c:v>-359.3245</c:v>
                </c:pt>
                <c:pt idx="5570">
                  <c:v>-359.32249999999999</c:v>
                </c:pt>
                <c:pt idx="5571">
                  <c:v>-359.32049999999998</c:v>
                </c:pt>
                <c:pt idx="5572">
                  <c:v>-359.31849999999997</c:v>
                </c:pt>
                <c:pt idx="5573">
                  <c:v>-359.31649999999996</c:v>
                </c:pt>
                <c:pt idx="5574">
                  <c:v>-359.31449999999995</c:v>
                </c:pt>
                <c:pt idx="5575">
                  <c:v>-359.3125</c:v>
                </c:pt>
                <c:pt idx="5576">
                  <c:v>-359.31049999999999</c:v>
                </c:pt>
                <c:pt idx="5577">
                  <c:v>-359.30849999999998</c:v>
                </c:pt>
                <c:pt idx="5578">
                  <c:v>-359.30649999999997</c:v>
                </c:pt>
                <c:pt idx="5579">
                  <c:v>-359.30449999999996</c:v>
                </c:pt>
                <c:pt idx="5580">
                  <c:v>-359.30249999999995</c:v>
                </c:pt>
                <c:pt idx="5581">
                  <c:v>-359.3005</c:v>
                </c:pt>
                <c:pt idx="5582">
                  <c:v>-359.29849999999999</c:v>
                </c:pt>
                <c:pt idx="5583">
                  <c:v>-359.29649999999998</c:v>
                </c:pt>
                <c:pt idx="5584">
                  <c:v>-359.29449999999997</c:v>
                </c:pt>
                <c:pt idx="5585">
                  <c:v>-359.29249999999996</c:v>
                </c:pt>
                <c:pt idx="5586">
                  <c:v>-359.29049999999995</c:v>
                </c:pt>
                <c:pt idx="5587">
                  <c:v>-359.2885</c:v>
                </c:pt>
                <c:pt idx="5588">
                  <c:v>-359.28649999999999</c:v>
                </c:pt>
                <c:pt idx="5589">
                  <c:v>-359.28449999999998</c:v>
                </c:pt>
                <c:pt idx="5590">
                  <c:v>-359.28249999999997</c:v>
                </c:pt>
                <c:pt idx="5591">
                  <c:v>-359.28049999999996</c:v>
                </c:pt>
                <c:pt idx="5592">
                  <c:v>-359.27849999999995</c:v>
                </c:pt>
                <c:pt idx="5593">
                  <c:v>-359.2765</c:v>
                </c:pt>
                <c:pt idx="5594">
                  <c:v>-359.27449999999999</c:v>
                </c:pt>
                <c:pt idx="5595">
                  <c:v>-359.27249999999998</c:v>
                </c:pt>
                <c:pt idx="5596">
                  <c:v>-359.27049999999997</c:v>
                </c:pt>
                <c:pt idx="5597">
                  <c:v>-359.26849999999996</c:v>
                </c:pt>
                <c:pt idx="5598">
                  <c:v>-359.26649999999995</c:v>
                </c:pt>
                <c:pt idx="5599">
                  <c:v>-359.2645</c:v>
                </c:pt>
                <c:pt idx="5600">
                  <c:v>-359.26249999999999</c:v>
                </c:pt>
                <c:pt idx="5601">
                  <c:v>-359.26049999999998</c:v>
                </c:pt>
                <c:pt idx="5602">
                  <c:v>-359.25849999999997</c:v>
                </c:pt>
                <c:pt idx="5603">
                  <c:v>-359.25649999999996</c:v>
                </c:pt>
                <c:pt idx="5604">
                  <c:v>-359.25449999999995</c:v>
                </c:pt>
                <c:pt idx="5605">
                  <c:v>-359.2525</c:v>
                </c:pt>
                <c:pt idx="5606">
                  <c:v>-359.25049999999999</c:v>
                </c:pt>
                <c:pt idx="5607">
                  <c:v>-359.24849999999998</c:v>
                </c:pt>
                <c:pt idx="5608">
                  <c:v>-359.24649999999997</c:v>
                </c:pt>
                <c:pt idx="5609">
                  <c:v>-359.24449999999996</c:v>
                </c:pt>
                <c:pt idx="5610">
                  <c:v>-359.24249999999995</c:v>
                </c:pt>
                <c:pt idx="5611">
                  <c:v>-359.2405</c:v>
                </c:pt>
                <c:pt idx="5612">
                  <c:v>-359.23849999999999</c:v>
                </c:pt>
                <c:pt idx="5613">
                  <c:v>-359.23649999999998</c:v>
                </c:pt>
                <c:pt idx="5614">
                  <c:v>-359.23449999999997</c:v>
                </c:pt>
                <c:pt idx="5615">
                  <c:v>-359.23249999999996</c:v>
                </c:pt>
                <c:pt idx="5616">
                  <c:v>-359.23050000000001</c:v>
                </c:pt>
                <c:pt idx="5617">
                  <c:v>-359.2285</c:v>
                </c:pt>
                <c:pt idx="5618">
                  <c:v>-359.22649999999999</c:v>
                </c:pt>
                <c:pt idx="5619">
                  <c:v>-359.22449999999998</c:v>
                </c:pt>
                <c:pt idx="5620">
                  <c:v>-359.22249999999997</c:v>
                </c:pt>
                <c:pt idx="5621">
                  <c:v>-359.22049999999996</c:v>
                </c:pt>
                <c:pt idx="5622">
                  <c:v>-359.21849999999995</c:v>
                </c:pt>
                <c:pt idx="5623">
                  <c:v>-359.2165</c:v>
                </c:pt>
                <c:pt idx="5624">
                  <c:v>-359.21449999999999</c:v>
                </c:pt>
                <c:pt idx="5625">
                  <c:v>-359.21249999999998</c:v>
                </c:pt>
                <c:pt idx="5626">
                  <c:v>-359.21049999999997</c:v>
                </c:pt>
                <c:pt idx="5627">
                  <c:v>-359.20849999999996</c:v>
                </c:pt>
                <c:pt idx="5628">
                  <c:v>-359.20650000000001</c:v>
                </c:pt>
                <c:pt idx="5629">
                  <c:v>-359.2045</c:v>
                </c:pt>
                <c:pt idx="5630">
                  <c:v>-359.20249999999999</c:v>
                </c:pt>
                <c:pt idx="5631">
                  <c:v>-359.20049999999998</c:v>
                </c:pt>
                <c:pt idx="5632">
                  <c:v>-359.19849999999997</c:v>
                </c:pt>
                <c:pt idx="5633">
                  <c:v>-359.19649999999996</c:v>
                </c:pt>
                <c:pt idx="5634">
                  <c:v>-359.19449999999995</c:v>
                </c:pt>
                <c:pt idx="5635">
                  <c:v>-359.1925</c:v>
                </c:pt>
                <c:pt idx="5636">
                  <c:v>-359.19049999999999</c:v>
                </c:pt>
                <c:pt idx="5637">
                  <c:v>-359.18849999999998</c:v>
                </c:pt>
                <c:pt idx="5638">
                  <c:v>-359.18649999999997</c:v>
                </c:pt>
                <c:pt idx="5639">
                  <c:v>-359.18449999999996</c:v>
                </c:pt>
                <c:pt idx="5640">
                  <c:v>-359.1825</c:v>
                </c:pt>
                <c:pt idx="5641">
                  <c:v>-359.18049999999999</c:v>
                </c:pt>
                <c:pt idx="5642">
                  <c:v>-359.17849999999999</c:v>
                </c:pt>
                <c:pt idx="5643">
                  <c:v>-359.17649999999998</c:v>
                </c:pt>
                <c:pt idx="5644">
                  <c:v>-359.17449999999997</c:v>
                </c:pt>
                <c:pt idx="5645">
                  <c:v>-359.17249999999996</c:v>
                </c:pt>
                <c:pt idx="5646">
                  <c:v>-359.1705</c:v>
                </c:pt>
                <c:pt idx="5647">
                  <c:v>-359.16849999999999</c:v>
                </c:pt>
                <c:pt idx="5648">
                  <c:v>-359.16649999999998</c:v>
                </c:pt>
                <c:pt idx="5649">
                  <c:v>-359.16449999999998</c:v>
                </c:pt>
                <c:pt idx="5650">
                  <c:v>-359.16249999999997</c:v>
                </c:pt>
                <c:pt idx="5651">
                  <c:v>-359.16049999999996</c:v>
                </c:pt>
                <c:pt idx="5652">
                  <c:v>-359.1585</c:v>
                </c:pt>
                <c:pt idx="5653">
                  <c:v>-359.15649999999999</c:v>
                </c:pt>
                <c:pt idx="5654">
                  <c:v>-359.15449999999998</c:v>
                </c:pt>
                <c:pt idx="5655">
                  <c:v>-359.15249999999997</c:v>
                </c:pt>
                <c:pt idx="5656">
                  <c:v>-359.15049999999997</c:v>
                </c:pt>
                <c:pt idx="5657">
                  <c:v>-359.14849999999996</c:v>
                </c:pt>
                <c:pt idx="5658">
                  <c:v>-359.1465</c:v>
                </c:pt>
                <c:pt idx="5659">
                  <c:v>-359.14449999999999</c:v>
                </c:pt>
                <c:pt idx="5660">
                  <c:v>-359.14249999999998</c:v>
                </c:pt>
                <c:pt idx="5661">
                  <c:v>-359.14049999999997</c:v>
                </c:pt>
                <c:pt idx="5662">
                  <c:v>-359.13849999999996</c:v>
                </c:pt>
                <c:pt idx="5663">
                  <c:v>-359.13649999999996</c:v>
                </c:pt>
                <c:pt idx="5664">
                  <c:v>-359.1345</c:v>
                </c:pt>
                <c:pt idx="5665">
                  <c:v>-359.13249999999999</c:v>
                </c:pt>
                <c:pt idx="5666">
                  <c:v>-359.13049999999998</c:v>
                </c:pt>
                <c:pt idx="5667">
                  <c:v>-359.12849999999997</c:v>
                </c:pt>
                <c:pt idx="5668">
                  <c:v>-359.12649999999996</c:v>
                </c:pt>
                <c:pt idx="5669">
                  <c:v>-359.12449999999995</c:v>
                </c:pt>
                <c:pt idx="5670">
                  <c:v>-359.1225</c:v>
                </c:pt>
                <c:pt idx="5671">
                  <c:v>-359.12049999999999</c:v>
                </c:pt>
                <c:pt idx="5672">
                  <c:v>-359.11849999999998</c:v>
                </c:pt>
                <c:pt idx="5673">
                  <c:v>-359.11649999999997</c:v>
                </c:pt>
                <c:pt idx="5674">
                  <c:v>-359.11449999999996</c:v>
                </c:pt>
                <c:pt idx="5675">
                  <c:v>-359.11249999999995</c:v>
                </c:pt>
                <c:pt idx="5676">
                  <c:v>-359.1105</c:v>
                </c:pt>
                <c:pt idx="5677">
                  <c:v>-359.10849999999999</c:v>
                </c:pt>
                <c:pt idx="5678">
                  <c:v>-359.10649999999998</c:v>
                </c:pt>
                <c:pt idx="5679">
                  <c:v>-359.10449999999997</c:v>
                </c:pt>
                <c:pt idx="5680">
                  <c:v>-359.10249999999996</c:v>
                </c:pt>
                <c:pt idx="5681">
                  <c:v>-359.10049999999995</c:v>
                </c:pt>
                <c:pt idx="5682">
                  <c:v>-359.0985</c:v>
                </c:pt>
                <c:pt idx="5683">
                  <c:v>-359.09649999999999</c:v>
                </c:pt>
                <c:pt idx="5684">
                  <c:v>-359.09449999999998</c:v>
                </c:pt>
                <c:pt idx="5685">
                  <c:v>-359.09249999999997</c:v>
                </c:pt>
                <c:pt idx="5686">
                  <c:v>-359.09049999999996</c:v>
                </c:pt>
                <c:pt idx="5687">
                  <c:v>-359.08849999999995</c:v>
                </c:pt>
                <c:pt idx="5688">
                  <c:v>-359.0865</c:v>
                </c:pt>
                <c:pt idx="5689">
                  <c:v>-359.08449999999999</c:v>
                </c:pt>
                <c:pt idx="5690">
                  <c:v>-359.08249999999998</c:v>
                </c:pt>
                <c:pt idx="5691">
                  <c:v>-359.08049999999997</c:v>
                </c:pt>
                <c:pt idx="5692">
                  <c:v>-359.07849999999996</c:v>
                </c:pt>
                <c:pt idx="5693">
                  <c:v>-359.07649999999995</c:v>
                </c:pt>
                <c:pt idx="5694">
                  <c:v>-359.0745</c:v>
                </c:pt>
                <c:pt idx="5695">
                  <c:v>-359.07249999999999</c:v>
                </c:pt>
                <c:pt idx="5696">
                  <c:v>-359.07049999999998</c:v>
                </c:pt>
                <c:pt idx="5697">
                  <c:v>-359.06849999999997</c:v>
                </c:pt>
                <c:pt idx="5698">
                  <c:v>-359.06649999999996</c:v>
                </c:pt>
                <c:pt idx="5699">
                  <c:v>-359.06449999999995</c:v>
                </c:pt>
                <c:pt idx="5700">
                  <c:v>-359.0625</c:v>
                </c:pt>
                <c:pt idx="5701">
                  <c:v>-359.06049999999999</c:v>
                </c:pt>
                <c:pt idx="5702">
                  <c:v>-359.05849999999998</c:v>
                </c:pt>
                <c:pt idx="5703">
                  <c:v>-359.05649999999997</c:v>
                </c:pt>
                <c:pt idx="5704">
                  <c:v>-359.05449999999996</c:v>
                </c:pt>
                <c:pt idx="5705">
                  <c:v>-359.05249999999995</c:v>
                </c:pt>
                <c:pt idx="5706">
                  <c:v>-359.0505</c:v>
                </c:pt>
                <c:pt idx="5707">
                  <c:v>-359.04849999999999</c:v>
                </c:pt>
                <c:pt idx="5708">
                  <c:v>-359.04649999999998</c:v>
                </c:pt>
                <c:pt idx="5709">
                  <c:v>-359.04449999999997</c:v>
                </c:pt>
                <c:pt idx="5710">
                  <c:v>-359.04249999999996</c:v>
                </c:pt>
                <c:pt idx="5711">
                  <c:v>-359.04049999999995</c:v>
                </c:pt>
                <c:pt idx="5712">
                  <c:v>-359.0385</c:v>
                </c:pt>
                <c:pt idx="5713">
                  <c:v>-359.03649999999999</c:v>
                </c:pt>
                <c:pt idx="5714">
                  <c:v>-359.03449999999998</c:v>
                </c:pt>
                <c:pt idx="5715">
                  <c:v>-359.03249999999997</c:v>
                </c:pt>
                <c:pt idx="5716">
                  <c:v>-359.03049999999996</c:v>
                </c:pt>
                <c:pt idx="5717">
                  <c:v>-359.02849999999995</c:v>
                </c:pt>
                <c:pt idx="5718">
                  <c:v>-359.0265</c:v>
                </c:pt>
                <c:pt idx="5719">
                  <c:v>-359.02449999999999</c:v>
                </c:pt>
                <c:pt idx="5720">
                  <c:v>-359.02249999999998</c:v>
                </c:pt>
                <c:pt idx="5721">
                  <c:v>-359.02049999999997</c:v>
                </c:pt>
                <c:pt idx="5722">
                  <c:v>-359.01849999999996</c:v>
                </c:pt>
                <c:pt idx="5723">
                  <c:v>-359.01649999999995</c:v>
                </c:pt>
                <c:pt idx="5724">
                  <c:v>-359.0145</c:v>
                </c:pt>
                <c:pt idx="5725">
                  <c:v>-359.01249999999999</c:v>
                </c:pt>
                <c:pt idx="5726">
                  <c:v>-359.01049999999998</c:v>
                </c:pt>
                <c:pt idx="5727">
                  <c:v>-359.00849999999997</c:v>
                </c:pt>
                <c:pt idx="5728">
                  <c:v>-359.00649999999996</c:v>
                </c:pt>
                <c:pt idx="5729">
                  <c:v>-359.00449999999995</c:v>
                </c:pt>
                <c:pt idx="5730">
                  <c:v>-359.0025</c:v>
                </c:pt>
                <c:pt idx="5731">
                  <c:v>-359.00049999999999</c:v>
                </c:pt>
                <c:pt idx="5732">
                  <c:v>-358.99849999999998</c:v>
                </c:pt>
                <c:pt idx="5733">
                  <c:v>-358.99649999999997</c:v>
                </c:pt>
                <c:pt idx="5734">
                  <c:v>-358.99449999999996</c:v>
                </c:pt>
                <c:pt idx="5735">
                  <c:v>-358.99249999999995</c:v>
                </c:pt>
                <c:pt idx="5736">
                  <c:v>-358.9905</c:v>
                </c:pt>
                <c:pt idx="5737">
                  <c:v>-358.98849999999999</c:v>
                </c:pt>
                <c:pt idx="5738">
                  <c:v>-358.98649999999998</c:v>
                </c:pt>
                <c:pt idx="5739">
                  <c:v>-358.98449999999997</c:v>
                </c:pt>
                <c:pt idx="5740">
                  <c:v>-358.98249999999996</c:v>
                </c:pt>
                <c:pt idx="5741">
                  <c:v>-358.98050000000001</c:v>
                </c:pt>
                <c:pt idx="5742">
                  <c:v>-358.9785</c:v>
                </c:pt>
                <c:pt idx="5743">
                  <c:v>-358.97649999999999</c:v>
                </c:pt>
                <c:pt idx="5744">
                  <c:v>-358.97449999999998</c:v>
                </c:pt>
                <c:pt idx="5745">
                  <c:v>-358.97249999999997</c:v>
                </c:pt>
                <c:pt idx="5746">
                  <c:v>-358.97049999999996</c:v>
                </c:pt>
                <c:pt idx="5747">
                  <c:v>-358.96849999999995</c:v>
                </c:pt>
                <c:pt idx="5748">
                  <c:v>-358.9665</c:v>
                </c:pt>
                <c:pt idx="5749">
                  <c:v>-358.96449999999999</c:v>
                </c:pt>
                <c:pt idx="5750">
                  <c:v>-358.96249999999998</c:v>
                </c:pt>
                <c:pt idx="5751">
                  <c:v>-358.96049999999997</c:v>
                </c:pt>
                <c:pt idx="5752">
                  <c:v>-358.95849999999996</c:v>
                </c:pt>
                <c:pt idx="5753">
                  <c:v>-358.95650000000001</c:v>
                </c:pt>
                <c:pt idx="5754">
                  <c:v>-358.9545</c:v>
                </c:pt>
                <c:pt idx="5755">
                  <c:v>-358.95249999999999</c:v>
                </c:pt>
                <c:pt idx="5756">
                  <c:v>-358.95049999999998</c:v>
                </c:pt>
                <c:pt idx="5757">
                  <c:v>-358.94849999999997</c:v>
                </c:pt>
                <c:pt idx="5758">
                  <c:v>-358.94649999999996</c:v>
                </c:pt>
                <c:pt idx="5759">
                  <c:v>-358.94449999999995</c:v>
                </c:pt>
                <c:pt idx="5760">
                  <c:v>-358.9425</c:v>
                </c:pt>
                <c:pt idx="5761">
                  <c:v>-358.94049999999999</c:v>
                </c:pt>
                <c:pt idx="5762">
                  <c:v>-358.93849999999998</c:v>
                </c:pt>
                <c:pt idx="5763">
                  <c:v>-358.93649999999997</c:v>
                </c:pt>
                <c:pt idx="5764">
                  <c:v>-358.93449999999996</c:v>
                </c:pt>
                <c:pt idx="5765">
                  <c:v>-358.9325</c:v>
                </c:pt>
                <c:pt idx="5766">
                  <c:v>-358.93049999999999</c:v>
                </c:pt>
                <c:pt idx="5767">
                  <c:v>-358.92849999999999</c:v>
                </c:pt>
                <c:pt idx="5768">
                  <c:v>-358.92649999999998</c:v>
                </c:pt>
                <c:pt idx="5769">
                  <c:v>-358.92449999999997</c:v>
                </c:pt>
                <c:pt idx="5770">
                  <c:v>-358.92249999999996</c:v>
                </c:pt>
                <c:pt idx="5771">
                  <c:v>-358.9205</c:v>
                </c:pt>
                <c:pt idx="5772">
                  <c:v>-358.91849999999999</c:v>
                </c:pt>
                <c:pt idx="5773">
                  <c:v>-358.91649999999998</c:v>
                </c:pt>
                <c:pt idx="5774">
                  <c:v>-358.91449999999998</c:v>
                </c:pt>
                <c:pt idx="5775">
                  <c:v>-358.91249999999997</c:v>
                </c:pt>
                <c:pt idx="5776">
                  <c:v>-358.91049999999996</c:v>
                </c:pt>
                <c:pt idx="5777">
                  <c:v>-358.9085</c:v>
                </c:pt>
                <c:pt idx="5778">
                  <c:v>-358.90649999999999</c:v>
                </c:pt>
                <c:pt idx="5779">
                  <c:v>-358.90449999999998</c:v>
                </c:pt>
                <c:pt idx="5780">
                  <c:v>-358.90249999999997</c:v>
                </c:pt>
                <c:pt idx="5781">
                  <c:v>-358.90049999999997</c:v>
                </c:pt>
                <c:pt idx="5782">
                  <c:v>-358.89849999999996</c:v>
                </c:pt>
                <c:pt idx="5783">
                  <c:v>-358.8965</c:v>
                </c:pt>
                <c:pt idx="5784">
                  <c:v>-358.89449999999999</c:v>
                </c:pt>
                <c:pt idx="5785">
                  <c:v>-358.89249999999998</c:v>
                </c:pt>
                <c:pt idx="5786">
                  <c:v>-358.89049999999997</c:v>
                </c:pt>
                <c:pt idx="5787">
                  <c:v>-358.88849999999996</c:v>
                </c:pt>
                <c:pt idx="5788">
                  <c:v>-358.88649999999996</c:v>
                </c:pt>
                <c:pt idx="5789">
                  <c:v>-358.8845</c:v>
                </c:pt>
                <c:pt idx="5790">
                  <c:v>-358.88249999999999</c:v>
                </c:pt>
                <c:pt idx="5791">
                  <c:v>-358.88049999999998</c:v>
                </c:pt>
                <c:pt idx="5792">
                  <c:v>-358.87849999999997</c:v>
                </c:pt>
                <c:pt idx="5793">
                  <c:v>-358.87649999999996</c:v>
                </c:pt>
                <c:pt idx="5794">
                  <c:v>-358.87449999999995</c:v>
                </c:pt>
                <c:pt idx="5795">
                  <c:v>-358.8725</c:v>
                </c:pt>
                <c:pt idx="5796">
                  <c:v>-358.87049999999999</c:v>
                </c:pt>
                <c:pt idx="5797">
                  <c:v>-358.86849999999998</c:v>
                </c:pt>
                <c:pt idx="5798">
                  <c:v>-358.86649999999997</c:v>
                </c:pt>
                <c:pt idx="5799">
                  <c:v>-358.86449999999996</c:v>
                </c:pt>
                <c:pt idx="5800">
                  <c:v>-358.86249999999995</c:v>
                </c:pt>
                <c:pt idx="5801">
                  <c:v>-358.8605</c:v>
                </c:pt>
                <c:pt idx="5802">
                  <c:v>-358.85849999999999</c:v>
                </c:pt>
                <c:pt idx="5803">
                  <c:v>-358.85649999999998</c:v>
                </c:pt>
                <c:pt idx="5804">
                  <c:v>-358.85449999999997</c:v>
                </c:pt>
                <c:pt idx="5805">
                  <c:v>-358.85249999999996</c:v>
                </c:pt>
                <c:pt idx="5806">
                  <c:v>-358.85049999999995</c:v>
                </c:pt>
                <c:pt idx="5807">
                  <c:v>-358.8485</c:v>
                </c:pt>
                <c:pt idx="5808">
                  <c:v>-358.84649999999999</c:v>
                </c:pt>
                <c:pt idx="5809">
                  <c:v>-358.84449999999998</c:v>
                </c:pt>
                <c:pt idx="5810">
                  <c:v>-358.84249999999997</c:v>
                </c:pt>
                <c:pt idx="5811">
                  <c:v>-358.84049999999996</c:v>
                </c:pt>
                <c:pt idx="5812">
                  <c:v>-358.83849999999995</c:v>
                </c:pt>
                <c:pt idx="5813">
                  <c:v>-358.8365</c:v>
                </c:pt>
                <c:pt idx="5814">
                  <c:v>-358.83449999999999</c:v>
                </c:pt>
                <c:pt idx="5815">
                  <c:v>-358.83249999999998</c:v>
                </c:pt>
                <c:pt idx="5816">
                  <c:v>-358.83049999999997</c:v>
                </c:pt>
                <c:pt idx="5817">
                  <c:v>-358.82849999999996</c:v>
                </c:pt>
                <c:pt idx="5818">
                  <c:v>-358.82649999999995</c:v>
                </c:pt>
                <c:pt idx="5819">
                  <c:v>-358.8245</c:v>
                </c:pt>
                <c:pt idx="5820">
                  <c:v>-358.82249999999999</c:v>
                </c:pt>
                <c:pt idx="5821">
                  <c:v>-358.82049999999998</c:v>
                </c:pt>
                <c:pt idx="5822">
                  <c:v>-358.81849999999997</c:v>
                </c:pt>
                <c:pt idx="5823">
                  <c:v>-358.81649999999996</c:v>
                </c:pt>
                <c:pt idx="5824">
                  <c:v>-358.81449999999995</c:v>
                </c:pt>
                <c:pt idx="5825">
                  <c:v>-358.8125</c:v>
                </c:pt>
                <c:pt idx="5826">
                  <c:v>-358.81049999999999</c:v>
                </c:pt>
                <c:pt idx="5827">
                  <c:v>-358.80849999999998</c:v>
                </c:pt>
                <c:pt idx="5828">
                  <c:v>-358.80649999999997</c:v>
                </c:pt>
                <c:pt idx="5829">
                  <c:v>-358.80449999999996</c:v>
                </c:pt>
                <c:pt idx="5830">
                  <c:v>-358.80249999999995</c:v>
                </c:pt>
                <c:pt idx="5831">
                  <c:v>-358.8005</c:v>
                </c:pt>
                <c:pt idx="5832">
                  <c:v>-358.79849999999999</c:v>
                </c:pt>
                <c:pt idx="5833">
                  <c:v>-358.79649999999998</c:v>
                </c:pt>
                <c:pt idx="5834">
                  <c:v>-358.79449999999997</c:v>
                </c:pt>
                <c:pt idx="5835">
                  <c:v>-358.79249999999996</c:v>
                </c:pt>
                <c:pt idx="5836">
                  <c:v>-358.79049999999995</c:v>
                </c:pt>
                <c:pt idx="5837">
                  <c:v>-358.7885</c:v>
                </c:pt>
                <c:pt idx="5838">
                  <c:v>-358.78649999999999</c:v>
                </c:pt>
                <c:pt idx="5839">
                  <c:v>-358.78449999999998</c:v>
                </c:pt>
                <c:pt idx="5840">
                  <c:v>-358.78249999999997</c:v>
                </c:pt>
                <c:pt idx="5841">
                  <c:v>-358.78049999999996</c:v>
                </c:pt>
                <c:pt idx="5842">
                  <c:v>-358.77849999999995</c:v>
                </c:pt>
                <c:pt idx="5843">
                  <c:v>-358.7765</c:v>
                </c:pt>
                <c:pt idx="5844">
                  <c:v>-358.77449999999999</c:v>
                </c:pt>
                <c:pt idx="5845">
                  <c:v>-358.77249999999998</c:v>
                </c:pt>
                <c:pt idx="5846">
                  <c:v>-358.77049999999997</c:v>
                </c:pt>
                <c:pt idx="5847">
                  <c:v>-358.76849999999996</c:v>
                </c:pt>
                <c:pt idx="5848">
                  <c:v>-358.76649999999995</c:v>
                </c:pt>
                <c:pt idx="5849">
                  <c:v>-358.7645</c:v>
                </c:pt>
                <c:pt idx="5850">
                  <c:v>-358.76249999999999</c:v>
                </c:pt>
                <c:pt idx="5851">
                  <c:v>-358.76049999999998</c:v>
                </c:pt>
                <c:pt idx="5852">
                  <c:v>-358.75849999999997</c:v>
                </c:pt>
                <c:pt idx="5853">
                  <c:v>-358.75649999999996</c:v>
                </c:pt>
                <c:pt idx="5854">
                  <c:v>-358.75449999999995</c:v>
                </c:pt>
                <c:pt idx="5855">
                  <c:v>-358.7525</c:v>
                </c:pt>
                <c:pt idx="5856">
                  <c:v>-358.75049999999999</c:v>
                </c:pt>
                <c:pt idx="5857">
                  <c:v>-358.74849999999998</c:v>
                </c:pt>
                <c:pt idx="5858">
                  <c:v>-358.74649999999997</c:v>
                </c:pt>
                <c:pt idx="5859">
                  <c:v>-358.74449999999996</c:v>
                </c:pt>
                <c:pt idx="5860">
                  <c:v>-358.74249999999995</c:v>
                </c:pt>
                <c:pt idx="5861">
                  <c:v>-358.7405</c:v>
                </c:pt>
                <c:pt idx="5862">
                  <c:v>-358.73849999999999</c:v>
                </c:pt>
                <c:pt idx="5863">
                  <c:v>-358.73649999999998</c:v>
                </c:pt>
                <c:pt idx="5864">
                  <c:v>-358.73449999999997</c:v>
                </c:pt>
                <c:pt idx="5865">
                  <c:v>-358.73249999999996</c:v>
                </c:pt>
                <c:pt idx="5866">
                  <c:v>-358.73050000000001</c:v>
                </c:pt>
                <c:pt idx="5867">
                  <c:v>-358.7285</c:v>
                </c:pt>
                <c:pt idx="5868">
                  <c:v>-358.72649999999999</c:v>
                </c:pt>
                <c:pt idx="5869">
                  <c:v>-358.72449999999998</c:v>
                </c:pt>
                <c:pt idx="5870">
                  <c:v>-358.72249999999997</c:v>
                </c:pt>
                <c:pt idx="5871">
                  <c:v>-358.72049999999996</c:v>
                </c:pt>
                <c:pt idx="5872">
                  <c:v>-358.71849999999995</c:v>
                </c:pt>
                <c:pt idx="5873">
                  <c:v>-358.7165</c:v>
                </c:pt>
                <c:pt idx="5874">
                  <c:v>-358.71449999999999</c:v>
                </c:pt>
                <c:pt idx="5875">
                  <c:v>-358.71249999999998</c:v>
                </c:pt>
                <c:pt idx="5876">
                  <c:v>-358.71049999999997</c:v>
                </c:pt>
                <c:pt idx="5877">
                  <c:v>-358.70849999999996</c:v>
                </c:pt>
                <c:pt idx="5878">
                  <c:v>-358.70650000000001</c:v>
                </c:pt>
                <c:pt idx="5879">
                  <c:v>-358.7045</c:v>
                </c:pt>
                <c:pt idx="5880">
                  <c:v>-358.70249999999999</c:v>
                </c:pt>
                <c:pt idx="5881">
                  <c:v>-358.70049999999998</c:v>
                </c:pt>
                <c:pt idx="5882">
                  <c:v>-358.69849999999997</c:v>
                </c:pt>
                <c:pt idx="5883">
                  <c:v>-358.69649999999996</c:v>
                </c:pt>
                <c:pt idx="5884">
                  <c:v>-358.69449999999995</c:v>
                </c:pt>
                <c:pt idx="5885">
                  <c:v>-358.6925</c:v>
                </c:pt>
                <c:pt idx="5886">
                  <c:v>-358.69049999999999</c:v>
                </c:pt>
                <c:pt idx="5887">
                  <c:v>-358.68849999999998</c:v>
                </c:pt>
                <c:pt idx="5888">
                  <c:v>-358.68649999999997</c:v>
                </c:pt>
                <c:pt idx="5889">
                  <c:v>-358.68449999999996</c:v>
                </c:pt>
                <c:pt idx="5890">
                  <c:v>-358.6825</c:v>
                </c:pt>
                <c:pt idx="5891">
                  <c:v>-358.68049999999999</c:v>
                </c:pt>
                <c:pt idx="5892">
                  <c:v>-358.67849999999999</c:v>
                </c:pt>
                <c:pt idx="5893">
                  <c:v>-358.67649999999998</c:v>
                </c:pt>
                <c:pt idx="5894">
                  <c:v>-358.67449999999997</c:v>
                </c:pt>
                <c:pt idx="5895">
                  <c:v>-358.67249999999996</c:v>
                </c:pt>
                <c:pt idx="5896">
                  <c:v>-358.6705</c:v>
                </c:pt>
                <c:pt idx="5897">
                  <c:v>-358.66849999999999</c:v>
                </c:pt>
                <c:pt idx="5898">
                  <c:v>-358.66649999999998</c:v>
                </c:pt>
                <c:pt idx="5899">
                  <c:v>-358.66449999999998</c:v>
                </c:pt>
                <c:pt idx="5900">
                  <c:v>-358.66249999999997</c:v>
                </c:pt>
                <c:pt idx="5901">
                  <c:v>-358.66049999999996</c:v>
                </c:pt>
                <c:pt idx="5902">
                  <c:v>-358.6585</c:v>
                </c:pt>
                <c:pt idx="5903">
                  <c:v>-358.65649999999999</c:v>
                </c:pt>
                <c:pt idx="5904">
                  <c:v>-358.65449999999998</c:v>
                </c:pt>
                <c:pt idx="5905">
                  <c:v>-358.65249999999997</c:v>
                </c:pt>
                <c:pt idx="5906">
                  <c:v>-358.65049999999997</c:v>
                </c:pt>
                <c:pt idx="5907">
                  <c:v>-358.64849999999996</c:v>
                </c:pt>
                <c:pt idx="5908">
                  <c:v>-358.6465</c:v>
                </c:pt>
                <c:pt idx="5909">
                  <c:v>-358.64449999999999</c:v>
                </c:pt>
                <c:pt idx="5910">
                  <c:v>-358.64249999999998</c:v>
                </c:pt>
                <c:pt idx="5911">
                  <c:v>-358.64049999999997</c:v>
                </c:pt>
                <c:pt idx="5912">
                  <c:v>-358.63849999999996</c:v>
                </c:pt>
                <c:pt idx="5913">
                  <c:v>-358.63649999999996</c:v>
                </c:pt>
                <c:pt idx="5914">
                  <c:v>-358.6345</c:v>
                </c:pt>
                <c:pt idx="5915">
                  <c:v>-358.63249999999999</c:v>
                </c:pt>
                <c:pt idx="5916">
                  <c:v>-358.63049999999998</c:v>
                </c:pt>
                <c:pt idx="5917">
                  <c:v>-358.62849999999997</c:v>
                </c:pt>
                <c:pt idx="5918">
                  <c:v>-358.62649999999996</c:v>
                </c:pt>
                <c:pt idx="5919">
                  <c:v>-358.62449999999995</c:v>
                </c:pt>
                <c:pt idx="5920">
                  <c:v>-358.6225</c:v>
                </c:pt>
                <c:pt idx="5921">
                  <c:v>-358.62049999999999</c:v>
                </c:pt>
                <c:pt idx="5922">
                  <c:v>-358.61849999999998</c:v>
                </c:pt>
                <c:pt idx="5923">
                  <c:v>-358.61649999999997</c:v>
                </c:pt>
                <c:pt idx="5924">
                  <c:v>-358.61449999999996</c:v>
                </c:pt>
                <c:pt idx="5925">
                  <c:v>-358.61249999999995</c:v>
                </c:pt>
                <c:pt idx="5926">
                  <c:v>-358.6105</c:v>
                </c:pt>
                <c:pt idx="5927">
                  <c:v>-358.60849999999999</c:v>
                </c:pt>
                <c:pt idx="5928">
                  <c:v>-358.60649999999998</c:v>
                </c:pt>
                <c:pt idx="5929">
                  <c:v>-358.60449999999997</c:v>
                </c:pt>
                <c:pt idx="5930">
                  <c:v>-358.60249999999996</c:v>
                </c:pt>
                <c:pt idx="5931">
                  <c:v>-358.60049999999995</c:v>
                </c:pt>
                <c:pt idx="5932">
                  <c:v>-358.5985</c:v>
                </c:pt>
                <c:pt idx="5933">
                  <c:v>-358.59649999999999</c:v>
                </c:pt>
                <c:pt idx="5934">
                  <c:v>-358.59449999999998</c:v>
                </c:pt>
                <c:pt idx="5935">
                  <c:v>-358.59249999999997</c:v>
                </c:pt>
                <c:pt idx="5936">
                  <c:v>-358.59049999999996</c:v>
                </c:pt>
                <c:pt idx="5937">
                  <c:v>-358.58849999999995</c:v>
                </c:pt>
                <c:pt idx="5938">
                  <c:v>-358.5865</c:v>
                </c:pt>
                <c:pt idx="5939">
                  <c:v>-358.58449999999999</c:v>
                </c:pt>
                <c:pt idx="5940">
                  <c:v>-358.58249999999998</c:v>
                </c:pt>
                <c:pt idx="5941">
                  <c:v>-358.58049999999997</c:v>
                </c:pt>
                <c:pt idx="5942">
                  <c:v>-358.57849999999996</c:v>
                </c:pt>
                <c:pt idx="5943">
                  <c:v>-358.57649999999995</c:v>
                </c:pt>
                <c:pt idx="5944">
                  <c:v>-358.5745</c:v>
                </c:pt>
                <c:pt idx="5945">
                  <c:v>-358.57249999999999</c:v>
                </c:pt>
                <c:pt idx="5946">
                  <c:v>-358.57049999999998</c:v>
                </c:pt>
                <c:pt idx="5947">
                  <c:v>-358.56849999999997</c:v>
                </c:pt>
                <c:pt idx="5948">
                  <c:v>-358.56649999999996</c:v>
                </c:pt>
                <c:pt idx="5949">
                  <c:v>-358.56449999999995</c:v>
                </c:pt>
                <c:pt idx="5950">
                  <c:v>-358.5625</c:v>
                </c:pt>
                <c:pt idx="5951">
                  <c:v>-358.56049999999999</c:v>
                </c:pt>
                <c:pt idx="5952">
                  <c:v>-358.55849999999998</c:v>
                </c:pt>
                <c:pt idx="5953">
                  <c:v>-358.55649999999997</c:v>
                </c:pt>
                <c:pt idx="5954">
                  <c:v>-358.55449999999996</c:v>
                </c:pt>
                <c:pt idx="5955">
                  <c:v>-358.55249999999995</c:v>
                </c:pt>
                <c:pt idx="5956">
                  <c:v>-358.5505</c:v>
                </c:pt>
                <c:pt idx="5957">
                  <c:v>-358.54849999999999</c:v>
                </c:pt>
                <c:pt idx="5958">
                  <c:v>-358.54649999999998</c:v>
                </c:pt>
                <c:pt idx="5959">
                  <c:v>-358.54449999999997</c:v>
                </c:pt>
                <c:pt idx="5960">
                  <c:v>-358.54249999999996</c:v>
                </c:pt>
                <c:pt idx="5961">
                  <c:v>-358.54049999999995</c:v>
                </c:pt>
                <c:pt idx="5962">
                  <c:v>-358.5385</c:v>
                </c:pt>
                <c:pt idx="5963">
                  <c:v>-358.53649999999999</c:v>
                </c:pt>
                <c:pt idx="5964">
                  <c:v>-358.53449999999998</c:v>
                </c:pt>
                <c:pt idx="5965">
                  <c:v>-358.53249999999997</c:v>
                </c:pt>
                <c:pt idx="5966">
                  <c:v>-358.53049999999996</c:v>
                </c:pt>
                <c:pt idx="5967">
                  <c:v>-358.52849999999995</c:v>
                </c:pt>
                <c:pt idx="5968">
                  <c:v>-358.5265</c:v>
                </c:pt>
                <c:pt idx="5969">
                  <c:v>-358.52449999999999</c:v>
                </c:pt>
                <c:pt idx="5970">
                  <c:v>-358.52249999999998</c:v>
                </c:pt>
                <c:pt idx="5971">
                  <c:v>-358.52049999999997</c:v>
                </c:pt>
                <c:pt idx="5972">
                  <c:v>-358.51849999999996</c:v>
                </c:pt>
                <c:pt idx="5973">
                  <c:v>-358.51649999999995</c:v>
                </c:pt>
                <c:pt idx="5974">
                  <c:v>-358.5145</c:v>
                </c:pt>
                <c:pt idx="5975">
                  <c:v>-358.51249999999999</c:v>
                </c:pt>
                <c:pt idx="5976">
                  <c:v>-358.51049999999998</c:v>
                </c:pt>
                <c:pt idx="5977">
                  <c:v>-358.50849999999997</c:v>
                </c:pt>
                <c:pt idx="5978">
                  <c:v>-358.50649999999996</c:v>
                </c:pt>
                <c:pt idx="5979">
                  <c:v>-358.50449999999995</c:v>
                </c:pt>
                <c:pt idx="5980">
                  <c:v>-358.5025</c:v>
                </c:pt>
                <c:pt idx="5981">
                  <c:v>-358.50049999999999</c:v>
                </c:pt>
                <c:pt idx="5982">
                  <c:v>-358.49849999999998</c:v>
                </c:pt>
                <c:pt idx="5983">
                  <c:v>-358.49649999999997</c:v>
                </c:pt>
                <c:pt idx="5984">
                  <c:v>-358.49449999999996</c:v>
                </c:pt>
                <c:pt idx="5985">
                  <c:v>-358.49249999999995</c:v>
                </c:pt>
                <c:pt idx="5986">
                  <c:v>-358.4905</c:v>
                </c:pt>
                <c:pt idx="5987">
                  <c:v>-358.48849999999999</c:v>
                </c:pt>
                <c:pt idx="5988">
                  <c:v>-358.48649999999998</c:v>
                </c:pt>
                <c:pt idx="5989">
                  <c:v>-358.48449999999997</c:v>
                </c:pt>
                <c:pt idx="5990">
                  <c:v>-358.48249999999996</c:v>
                </c:pt>
                <c:pt idx="5991">
                  <c:v>-358.48050000000001</c:v>
                </c:pt>
                <c:pt idx="5992">
                  <c:v>-358.4785</c:v>
                </c:pt>
                <c:pt idx="5993">
                  <c:v>-358.47649999999999</c:v>
                </c:pt>
                <c:pt idx="5994">
                  <c:v>-358.47449999999998</c:v>
                </c:pt>
                <c:pt idx="5995">
                  <c:v>-358.47249999999997</c:v>
                </c:pt>
                <c:pt idx="5996">
                  <c:v>-358.47049999999996</c:v>
                </c:pt>
                <c:pt idx="5997">
                  <c:v>-358.46849999999995</c:v>
                </c:pt>
                <c:pt idx="5998">
                  <c:v>-358.4665</c:v>
                </c:pt>
                <c:pt idx="5999">
                  <c:v>-358.46449999999999</c:v>
                </c:pt>
                <c:pt idx="6000">
                  <c:v>-358.46249999999998</c:v>
                </c:pt>
                <c:pt idx="6001">
                  <c:v>-358.46049999999997</c:v>
                </c:pt>
                <c:pt idx="6002">
                  <c:v>-358.45849999999996</c:v>
                </c:pt>
                <c:pt idx="6003">
                  <c:v>-358.45650000000001</c:v>
                </c:pt>
                <c:pt idx="6004">
                  <c:v>-358.4545</c:v>
                </c:pt>
                <c:pt idx="6005">
                  <c:v>-358.45249999999999</c:v>
                </c:pt>
                <c:pt idx="6006">
                  <c:v>-358.45049999999998</c:v>
                </c:pt>
                <c:pt idx="6007">
                  <c:v>-358.44849999999997</c:v>
                </c:pt>
                <c:pt idx="6008">
                  <c:v>-358.44649999999996</c:v>
                </c:pt>
                <c:pt idx="6009">
                  <c:v>-358.44449999999995</c:v>
                </c:pt>
                <c:pt idx="6010">
                  <c:v>-358.4425</c:v>
                </c:pt>
                <c:pt idx="6011">
                  <c:v>-358.44049999999999</c:v>
                </c:pt>
                <c:pt idx="6012">
                  <c:v>-358.43849999999998</c:v>
                </c:pt>
                <c:pt idx="6013">
                  <c:v>-358.43649999999997</c:v>
                </c:pt>
                <c:pt idx="6014">
                  <c:v>-358.43449999999996</c:v>
                </c:pt>
                <c:pt idx="6015">
                  <c:v>-358.4325</c:v>
                </c:pt>
                <c:pt idx="6016">
                  <c:v>-358.43049999999999</c:v>
                </c:pt>
                <c:pt idx="6017">
                  <c:v>-358.42849999999999</c:v>
                </c:pt>
                <c:pt idx="6018">
                  <c:v>-358.42649999999998</c:v>
                </c:pt>
                <c:pt idx="6019">
                  <c:v>-358.42449999999997</c:v>
                </c:pt>
                <c:pt idx="6020">
                  <c:v>-358.42249999999996</c:v>
                </c:pt>
                <c:pt idx="6021">
                  <c:v>-358.4205</c:v>
                </c:pt>
                <c:pt idx="6022">
                  <c:v>-358.41849999999999</c:v>
                </c:pt>
                <c:pt idx="6023">
                  <c:v>-358.41649999999998</c:v>
                </c:pt>
                <c:pt idx="6024">
                  <c:v>-358.41449999999998</c:v>
                </c:pt>
                <c:pt idx="6025">
                  <c:v>-358.41249999999997</c:v>
                </c:pt>
                <c:pt idx="6026">
                  <c:v>-358.41049999999996</c:v>
                </c:pt>
                <c:pt idx="6027">
                  <c:v>-358.4085</c:v>
                </c:pt>
                <c:pt idx="6028">
                  <c:v>-358.40649999999999</c:v>
                </c:pt>
                <c:pt idx="6029">
                  <c:v>-358.40449999999998</c:v>
                </c:pt>
                <c:pt idx="6030">
                  <c:v>-358.40249999999997</c:v>
                </c:pt>
                <c:pt idx="6031">
                  <c:v>-358.40049999999997</c:v>
                </c:pt>
                <c:pt idx="6032">
                  <c:v>-358.39849999999996</c:v>
                </c:pt>
                <c:pt idx="6033">
                  <c:v>-358.3965</c:v>
                </c:pt>
                <c:pt idx="6034">
                  <c:v>-358.39449999999999</c:v>
                </c:pt>
                <c:pt idx="6035">
                  <c:v>-358.39249999999998</c:v>
                </c:pt>
                <c:pt idx="6036">
                  <c:v>-358.39049999999997</c:v>
                </c:pt>
                <c:pt idx="6037">
                  <c:v>-358.38849999999996</c:v>
                </c:pt>
                <c:pt idx="6038">
                  <c:v>-358.38649999999996</c:v>
                </c:pt>
                <c:pt idx="6039">
                  <c:v>-358.3845</c:v>
                </c:pt>
                <c:pt idx="6040">
                  <c:v>-358.38249999999999</c:v>
                </c:pt>
                <c:pt idx="6041">
                  <c:v>-358.38049999999998</c:v>
                </c:pt>
                <c:pt idx="6042">
                  <c:v>-358.37849999999997</c:v>
                </c:pt>
                <c:pt idx="6043">
                  <c:v>-358.37649999999996</c:v>
                </c:pt>
                <c:pt idx="6044">
                  <c:v>-358.37449999999995</c:v>
                </c:pt>
                <c:pt idx="6045">
                  <c:v>-358.3725</c:v>
                </c:pt>
                <c:pt idx="6046">
                  <c:v>-358.37049999999999</c:v>
                </c:pt>
                <c:pt idx="6047">
                  <c:v>-358.36849999999998</c:v>
                </c:pt>
                <c:pt idx="6048">
                  <c:v>-358.36649999999997</c:v>
                </c:pt>
                <c:pt idx="6049">
                  <c:v>-358.36449999999996</c:v>
                </c:pt>
                <c:pt idx="6050">
                  <c:v>-358.36249999999995</c:v>
                </c:pt>
                <c:pt idx="6051">
                  <c:v>-358.3605</c:v>
                </c:pt>
                <c:pt idx="6052">
                  <c:v>-358.35849999999999</c:v>
                </c:pt>
                <c:pt idx="6053">
                  <c:v>-358.35649999999998</c:v>
                </c:pt>
                <c:pt idx="6054">
                  <c:v>-358.35449999999997</c:v>
                </c:pt>
                <c:pt idx="6055">
                  <c:v>-358.35249999999996</c:v>
                </c:pt>
                <c:pt idx="6056">
                  <c:v>-358.35049999999995</c:v>
                </c:pt>
                <c:pt idx="6057">
                  <c:v>-358.3485</c:v>
                </c:pt>
                <c:pt idx="6058">
                  <c:v>-358.34649999999999</c:v>
                </c:pt>
                <c:pt idx="6059">
                  <c:v>-358.34449999999998</c:v>
                </c:pt>
                <c:pt idx="6060">
                  <c:v>-358.34249999999997</c:v>
                </c:pt>
                <c:pt idx="6061">
                  <c:v>-358.34049999999996</c:v>
                </c:pt>
                <c:pt idx="6062">
                  <c:v>-358.33849999999995</c:v>
                </c:pt>
                <c:pt idx="6063">
                  <c:v>-358.3365</c:v>
                </c:pt>
                <c:pt idx="6064">
                  <c:v>-358.33449999999999</c:v>
                </c:pt>
                <c:pt idx="6065">
                  <c:v>-358.33249999999998</c:v>
                </c:pt>
                <c:pt idx="6066">
                  <c:v>-358.33049999999997</c:v>
                </c:pt>
                <c:pt idx="6067">
                  <c:v>-358.32849999999996</c:v>
                </c:pt>
                <c:pt idx="6068">
                  <c:v>-358.32649999999995</c:v>
                </c:pt>
                <c:pt idx="6069">
                  <c:v>-358.3245</c:v>
                </c:pt>
                <c:pt idx="6070">
                  <c:v>-358.32249999999999</c:v>
                </c:pt>
                <c:pt idx="6071">
                  <c:v>-358.32049999999998</c:v>
                </c:pt>
                <c:pt idx="6072">
                  <c:v>-358.31849999999997</c:v>
                </c:pt>
                <c:pt idx="6073">
                  <c:v>-358.31649999999996</c:v>
                </c:pt>
                <c:pt idx="6074">
                  <c:v>-358.31449999999995</c:v>
                </c:pt>
                <c:pt idx="6075">
                  <c:v>-358.3125</c:v>
                </c:pt>
                <c:pt idx="6076">
                  <c:v>-358.31049999999999</c:v>
                </c:pt>
                <c:pt idx="6077">
                  <c:v>-358.30849999999998</c:v>
                </c:pt>
                <c:pt idx="6078">
                  <c:v>-358.30649999999997</c:v>
                </c:pt>
                <c:pt idx="6079">
                  <c:v>-358.30449999999996</c:v>
                </c:pt>
                <c:pt idx="6080">
                  <c:v>-358.30249999999995</c:v>
                </c:pt>
                <c:pt idx="6081">
                  <c:v>-358.3005</c:v>
                </c:pt>
                <c:pt idx="6082">
                  <c:v>-358.29849999999999</c:v>
                </c:pt>
                <c:pt idx="6083">
                  <c:v>-358.29649999999998</c:v>
                </c:pt>
                <c:pt idx="6084">
                  <c:v>-358.29449999999997</c:v>
                </c:pt>
                <c:pt idx="6085">
                  <c:v>-358.29249999999996</c:v>
                </c:pt>
                <c:pt idx="6086">
                  <c:v>-358.29049999999995</c:v>
                </c:pt>
                <c:pt idx="6087">
                  <c:v>-358.2885</c:v>
                </c:pt>
                <c:pt idx="6088">
                  <c:v>-358.28649999999999</c:v>
                </c:pt>
                <c:pt idx="6089">
                  <c:v>-358.28449999999998</c:v>
                </c:pt>
                <c:pt idx="6090">
                  <c:v>-358.28249999999997</c:v>
                </c:pt>
                <c:pt idx="6091">
                  <c:v>-358.28049999999996</c:v>
                </c:pt>
                <c:pt idx="6092">
                  <c:v>-358.27849999999995</c:v>
                </c:pt>
                <c:pt idx="6093">
                  <c:v>-358.2765</c:v>
                </c:pt>
                <c:pt idx="6094">
                  <c:v>-358.27449999999999</c:v>
                </c:pt>
                <c:pt idx="6095">
                  <c:v>-358.27249999999998</c:v>
                </c:pt>
                <c:pt idx="6096">
                  <c:v>-358.27049999999997</c:v>
                </c:pt>
                <c:pt idx="6097">
                  <c:v>-358.26849999999996</c:v>
                </c:pt>
                <c:pt idx="6098">
                  <c:v>-358.26649999999995</c:v>
                </c:pt>
                <c:pt idx="6099">
                  <c:v>-358.2645</c:v>
                </c:pt>
                <c:pt idx="6100">
                  <c:v>-358.26249999999999</c:v>
                </c:pt>
                <c:pt idx="6101">
                  <c:v>-358.26049999999998</c:v>
                </c:pt>
                <c:pt idx="6102">
                  <c:v>-358.25849999999997</c:v>
                </c:pt>
                <c:pt idx="6103">
                  <c:v>-358.25649999999996</c:v>
                </c:pt>
                <c:pt idx="6104">
                  <c:v>-358.25449999999995</c:v>
                </c:pt>
                <c:pt idx="6105">
                  <c:v>-358.2525</c:v>
                </c:pt>
                <c:pt idx="6106">
                  <c:v>-358.25049999999999</c:v>
                </c:pt>
                <c:pt idx="6107">
                  <c:v>-358.24849999999998</c:v>
                </c:pt>
                <c:pt idx="6108">
                  <c:v>-358.24649999999997</c:v>
                </c:pt>
                <c:pt idx="6109">
                  <c:v>-358.24449999999996</c:v>
                </c:pt>
                <c:pt idx="6110">
                  <c:v>-358.24249999999995</c:v>
                </c:pt>
                <c:pt idx="6111">
                  <c:v>-358.2405</c:v>
                </c:pt>
                <c:pt idx="6112">
                  <c:v>-358.23849999999999</c:v>
                </c:pt>
                <c:pt idx="6113">
                  <c:v>-358.23649999999998</c:v>
                </c:pt>
                <c:pt idx="6114">
                  <c:v>-358.23449999999997</c:v>
                </c:pt>
                <c:pt idx="6115">
                  <c:v>-358.23249999999996</c:v>
                </c:pt>
                <c:pt idx="6116">
                  <c:v>-358.23050000000001</c:v>
                </c:pt>
                <c:pt idx="6117">
                  <c:v>-358.2285</c:v>
                </c:pt>
                <c:pt idx="6118">
                  <c:v>-358.22649999999999</c:v>
                </c:pt>
                <c:pt idx="6119">
                  <c:v>-358.22449999999998</c:v>
                </c:pt>
                <c:pt idx="6120">
                  <c:v>-358.22249999999997</c:v>
                </c:pt>
                <c:pt idx="6121">
                  <c:v>-358.22049999999996</c:v>
                </c:pt>
                <c:pt idx="6122">
                  <c:v>-358.21849999999995</c:v>
                </c:pt>
                <c:pt idx="6123">
                  <c:v>-358.2165</c:v>
                </c:pt>
                <c:pt idx="6124">
                  <c:v>-358.21449999999999</c:v>
                </c:pt>
                <c:pt idx="6125">
                  <c:v>-358.21249999999998</c:v>
                </c:pt>
                <c:pt idx="6126">
                  <c:v>-358.21049999999997</c:v>
                </c:pt>
                <c:pt idx="6127">
                  <c:v>-358.20849999999996</c:v>
                </c:pt>
                <c:pt idx="6128">
                  <c:v>-358.20650000000001</c:v>
                </c:pt>
                <c:pt idx="6129">
                  <c:v>-358.2045</c:v>
                </c:pt>
                <c:pt idx="6130">
                  <c:v>-358.20249999999999</c:v>
                </c:pt>
                <c:pt idx="6131">
                  <c:v>-358.20049999999998</c:v>
                </c:pt>
                <c:pt idx="6132">
                  <c:v>-358.19849999999997</c:v>
                </c:pt>
                <c:pt idx="6133">
                  <c:v>-358.19649999999996</c:v>
                </c:pt>
                <c:pt idx="6134">
                  <c:v>-358.19449999999995</c:v>
                </c:pt>
                <c:pt idx="6135">
                  <c:v>-358.1925</c:v>
                </c:pt>
                <c:pt idx="6136">
                  <c:v>-358.19049999999999</c:v>
                </c:pt>
                <c:pt idx="6137">
                  <c:v>-358.18849999999998</c:v>
                </c:pt>
                <c:pt idx="6138">
                  <c:v>-358.18649999999997</c:v>
                </c:pt>
                <c:pt idx="6139">
                  <c:v>-358.18449999999996</c:v>
                </c:pt>
                <c:pt idx="6140">
                  <c:v>-358.1825</c:v>
                </c:pt>
                <c:pt idx="6141">
                  <c:v>-358.18049999999999</c:v>
                </c:pt>
                <c:pt idx="6142">
                  <c:v>-358.17849999999999</c:v>
                </c:pt>
                <c:pt idx="6143">
                  <c:v>-358.17649999999998</c:v>
                </c:pt>
                <c:pt idx="6144">
                  <c:v>-358.17449999999997</c:v>
                </c:pt>
                <c:pt idx="6145">
                  <c:v>-358.17249999999996</c:v>
                </c:pt>
                <c:pt idx="6146">
                  <c:v>-358.1705</c:v>
                </c:pt>
                <c:pt idx="6147">
                  <c:v>-358.16849999999999</c:v>
                </c:pt>
                <c:pt idx="6148">
                  <c:v>-358.16649999999998</c:v>
                </c:pt>
                <c:pt idx="6149">
                  <c:v>-358.16449999999998</c:v>
                </c:pt>
                <c:pt idx="6150">
                  <c:v>-358.16249999999997</c:v>
                </c:pt>
                <c:pt idx="6151">
                  <c:v>-358.16049999999996</c:v>
                </c:pt>
                <c:pt idx="6152">
                  <c:v>-358.1585</c:v>
                </c:pt>
                <c:pt idx="6153">
                  <c:v>-358.15649999999999</c:v>
                </c:pt>
                <c:pt idx="6154">
                  <c:v>-358.15449999999998</c:v>
                </c:pt>
                <c:pt idx="6155">
                  <c:v>-358.15249999999997</c:v>
                </c:pt>
                <c:pt idx="6156">
                  <c:v>-358.15049999999997</c:v>
                </c:pt>
                <c:pt idx="6157">
                  <c:v>-358.14849999999996</c:v>
                </c:pt>
                <c:pt idx="6158">
                  <c:v>-358.1465</c:v>
                </c:pt>
                <c:pt idx="6159">
                  <c:v>-358.14449999999999</c:v>
                </c:pt>
                <c:pt idx="6160">
                  <c:v>-358.14249999999998</c:v>
                </c:pt>
                <c:pt idx="6161">
                  <c:v>-358.14049999999997</c:v>
                </c:pt>
                <c:pt idx="6162">
                  <c:v>-358.13849999999996</c:v>
                </c:pt>
                <c:pt idx="6163">
                  <c:v>-358.13649999999996</c:v>
                </c:pt>
                <c:pt idx="6164">
                  <c:v>-358.1345</c:v>
                </c:pt>
                <c:pt idx="6165">
                  <c:v>-358.13249999999999</c:v>
                </c:pt>
                <c:pt idx="6166">
                  <c:v>-358.13049999999998</c:v>
                </c:pt>
                <c:pt idx="6167">
                  <c:v>-358.12849999999997</c:v>
                </c:pt>
                <c:pt idx="6168">
                  <c:v>-358.12649999999996</c:v>
                </c:pt>
                <c:pt idx="6169">
                  <c:v>-358.12449999999995</c:v>
                </c:pt>
                <c:pt idx="6170">
                  <c:v>-358.1225</c:v>
                </c:pt>
                <c:pt idx="6171">
                  <c:v>-358.12049999999999</c:v>
                </c:pt>
                <c:pt idx="6172">
                  <c:v>-358.11849999999998</c:v>
                </c:pt>
                <c:pt idx="6173">
                  <c:v>-358.11649999999997</c:v>
                </c:pt>
                <c:pt idx="6174">
                  <c:v>-358.11449999999996</c:v>
                </c:pt>
                <c:pt idx="6175">
                  <c:v>-358.11249999999995</c:v>
                </c:pt>
                <c:pt idx="6176">
                  <c:v>-358.1105</c:v>
                </c:pt>
                <c:pt idx="6177">
                  <c:v>-358.10849999999999</c:v>
                </c:pt>
                <c:pt idx="6178">
                  <c:v>-358.10649999999998</c:v>
                </c:pt>
                <c:pt idx="6179">
                  <c:v>-358.10449999999997</c:v>
                </c:pt>
                <c:pt idx="6180">
                  <c:v>-358.10249999999996</c:v>
                </c:pt>
                <c:pt idx="6181">
                  <c:v>-358.10049999999995</c:v>
                </c:pt>
                <c:pt idx="6182">
                  <c:v>-358.0985</c:v>
                </c:pt>
                <c:pt idx="6183">
                  <c:v>-358.09649999999999</c:v>
                </c:pt>
                <c:pt idx="6184">
                  <c:v>-358.09449999999998</c:v>
                </c:pt>
                <c:pt idx="6185">
                  <c:v>-358.09249999999997</c:v>
                </c:pt>
                <c:pt idx="6186">
                  <c:v>-358.09049999999996</c:v>
                </c:pt>
                <c:pt idx="6187">
                  <c:v>-358.08849999999995</c:v>
                </c:pt>
                <c:pt idx="6188">
                  <c:v>-358.0865</c:v>
                </c:pt>
                <c:pt idx="6189">
                  <c:v>-358.08449999999999</c:v>
                </c:pt>
                <c:pt idx="6190">
                  <c:v>-358.08249999999998</c:v>
                </c:pt>
                <c:pt idx="6191">
                  <c:v>-358.08049999999997</c:v>
                </c:pt>
                <c:pt idx="6192">
                  <c:v>-358.07849999999996</c:v>
                </c:pt>
                <c:pt idx="6193">
                  <c:v>-358.07649999999995</c:v>
                </c:pt>
                <c:pt idx="6194">
                  <c:v>-358.0745</c:v>
                </c:pt>
                <c:pt idx="6195">
                  <c:v>-358.07249999999999</c:v>
                </c:pt>
                <c:pt idx="6196">
                  <c:v>-358.07049999999998</c:v>
                </c:pt>
                <c:pt idx="6197">
                  <c:v>-358.06849999999997</c:v>
                </c:pt>
                <c:pt idx="6198">
                  <c:v>-358.06649999999996</c:v>
                </c:pt>
                <c:pt idx="6199">
                  <c:v>-358.06449999999995</c:v>
                </c:pt>
                <c:pt idx="6200">
                  <c:v>-358.0625</c:v>
                </c:pt>
                <c:pt idx="6201">
                  <c:v>-358.06049999999999</c:v>
                </c:pt>
                <c:pt idx="6202">
                  <c:v>-358.05849999999998</c:v>
                </c:pt>
                <c:pt idx="6203">
                  <c:v>-358.05649999999997</c:v>
                </c:pt>
                <c:pt idx="6204">
                  <c:v>-358.05449999999996</c:v>
                </c:pt>
                <c:pt idx="6205">
                  <c:v>-358.05249999999995</c:v>
                </c:pt>
                <c:pt idx="6206">
                  <c:v>-358.0505</c:v>
                </c:pt>
                <c:pt idx="6207">
                  <c:v>-358.04849999999999</c:v>
                </c:pt>
                <c:pt idx="6208">
                  <c:v>-358.04649999999998</c:v>
                </c:pt>
                <c:pt idx="6209">
                  <c:v>-358.04449999999997</c:v>
                </c:pt>
                <c:pt idx="6210">
                  <c:v>-358.04249999999996</c:v>
                </c:pt>
                <c:pt idx="6211">
                  <c:v>-358.04049999999995</c:v>
                </c:pt>
                <c:pt idx="6212">
                  <c:v>-358.0385</c:v>
                </c:pt>
                <c:pt idx="6213">
                  <c:v>-358.03649999999999</c:v>
                </c:pt>
                <c:pt idx="6214">
                  <c:v>-358.03449999999998</c:v>
                </c:pt>
                <c:pt idx="6215">
                  <c:v>-358.03249999999997</c:v>
                </c:pt>
                <c:pt idx="6216">
                  <c:v>-358.03049999999996</c:v>
                </c:pt>
                <c:pt idx="6217">
                  <c:v>-358.02849999999995</c:v>
                </c:pt>
                <c:pt idx="6218">
                  <c:v>-358.0265</c:v>
                </c:pt>
                <c:pt idx="6219">
                  <c:v>-358.02449999999999</c:v>
                </c:pt>
                <c:pt idx="6220">
                  <c:v>-358.02249999999998</c:v>
                </c:pt>
                <c:pt idx="6221">
                  <c:v>-358.02049999999997</c:v>
                </c:pt>
                <c:pt idx="6222">
                  <c:v>-358.01849999999996</c:v>
                </c:pt>
                <c:pt idx="6223">
                  <c:v>-358.01649999999995</c:v>
                </c:pt>
                <c:pt idx="6224">
                  <c:v>-358.0145</c:v>
                </c:pt>
                <c:pt idx="6225">
                  <c:v>-358.01249999999999</c:v>
                </c:pt>
                <c:pt idx="6226">
                  <c:v>-358.01049999999998</c:v>
                </c:pt>
                <c:pt idx="6227">
                  <c:v>-358.00849999999997</c:v>
                </c:pt>
                <c:pt idx="6228">
                  <c:v>-358.00649999999996</c:v>
                </c:pt>
                <c:pt idx="6229">
                  <c:v>-358.00449999999995</c:v>
                </c:pt>
                <c:pt idx="6230">
                  <c:v>-358.0025</c:v>
                </c:pt>
                <c:pt idx="6231">
                  <c:v>-358.00049999999999</c:v>
                </c:pt>
                <c:pt idx="6232">
                  <c:v>-357.99849999999998</c:v>
                </c:pt>
                <c:pt idx="6233">
                  <c:v>-357.99649999999997</c:v>
                </c:pt>
                <c:pt idx="6234">
                  <c:v>-357.99449999999996</c:v>
                </c:pt>
                <c:pt idx="6235">
                  <c:v>-357.99249999999995</c:v>
                </c:pt>
                <c:pt idx="6236">
                  <c:v>-357.9905</c:v>
                </c:pt>
                <c:pt idx="6237">
                  <c:v>-357.98849999999999</c:v>
                </c:pt>
                <c:pt idx="6238">
                  <c:v>-357.98649999999998</c:v>
                </c:pt>
                <c:pt idx="6239">
                  <c:v>-357.98449999999997</c:v>
                </c:pt>
                <c:pt idx="6240">
                  <c:v>-357.98249999999996</c:v>
                </c:pt>
                <c:pt idx="6241">
                  <c:v>-357.98050000000001</c:v>
                </c:pt>
                <c:pt idx="6242">
                  <c:v>-357.9785</c:v>
                </c:pt>
                <c:pt idx="6243">
                  <c:v>-357.97649999999999</c:v>
                </c:pt>
                <c:pt idx="6244">
                  <c:v>-357.97449999999998</c:v>
                </c:pt>
                <c:pt idx="6245">
                  <c:v>-357.97249999999997</c:v>
                </c:pt>
                <c:pt idx="6246">
                  <c:v>-357.97049999999996</c:v>
                </c:pt>
                <c:pt idx="6247">
                  <c:v>-357.96849999999995</c:v>
                </c:pt>
                <c:pt idx="6248">
                  <c:v>-357.9665</c:v>
                </c:pt>
                <c:pt idx="6249">
                  <c:v>-357.96449999999999</c:v>
                </c:pt>
                <c:pt idx="6250">
                  <c:v>-357.96249999999998</c:v>
                </c:pt>
                <c:pt idx="6251">
                  <c:v>-357.96049999999997</c:v>
                </c:pt>
                <c:pt idx="6252">
                  <c:v>-357.95849999999996</c:v>
                </c:pt>
                <c:pt idx="6253">
                  <c:v>-357.95650000000001</c:v>
                </c:pt>
                <c:pt idx="6254">
                  <c:v>-357.9545</c:v>
                </c:pt>
                <c:pt idx="6255">
                  <c:v>-357.95249999999999</c:v>
                </c:pt>
                <c:pt idx="6256">
                  <c:v>-357.95049999999998</c:v>
                </c:pt>
                <c:pt idx="6257">
                  <c:v>-357.94849999999997</c:v>
                </c:pt>
                <c:pt idx="6258">
                  <c:v>-357.94649999999996</c:v>
                </c:pt>
                <c:pt idx="6259">
                  <c:v>-357.94449999999995</c:v>
                </c:pt>
                <c:pt idx="6260">
                  <c:v>-357.9425</c:v>
                </c:pt>
                <c:pt idx="6261">
                  <c:v>-357.94049999999999</c:v>
                </c:pt>
                <c:pt idx="6262">
                  <c:v>-357.93849999999998</c:v>
                </c:pt>
                <c:pt idx="6263">
                  <c:v>-357.93649999999997</c:v>
                </c:pt>
                <c:pt idx="6264">
                  <c:v>-357.93449999999996</c:v>
                </c:pt>
                <c:pt idx="6265">
                  <c:v>-357.9325</c:v>
                </c:pt>
                <c:pt idx="6266">
                  <c:v>-357.93049999999999</c:v>
                </c:pt>
                <c:pt idx="6267">
                  <c:v>-357.92849999999999</c:v>
                </c:pt>
                <c:pt idx="6268">
                  <c:v>-357.92649999999998</c:v>
                </c:pt>
                <c:pt idx="6269">
                  <c:v>-357.92449999999997</c:v>
                </c:pt>
                <c:pt idx="6270">
                  <c:v>-357.92249999999996</c:v>
                </c:pt>
                <c:pt idx="6271">
                  <c:v>-357.9205</c:v>
                </c:pt>
                <c:pt idx="6272">
                  <c:v>-357.91849999999999</c:v>
                </c:pt>
                <c:pt idx="6273">
                  <c:v>-357.91649999999998</c:v>
                </c:pt>
                <c:pt idx="6274">
                  <c:v>-357.91449999999998</c:v>
                </c:pt>
                <c:pt idx="6275">
                  <c:v>-357.91249999999997</c:v>
                </c:pt>
                <c:pt idx="6276">
                  <c:v>-357.91049999999996</c:v>
                </c:pt>
                <c:pt idx="6277">
                  <c:v>-357.9085</c:v>
                </c:pt>
                <c:pt idx="6278">
                  <c:v>-357.90649999999999</c:v>
                </c:pt>
                <c:pt idx="6279">
                  <c:v>-357.90449999999998</c:v>
                </c:pt>
                <c:pt idx="6280">
                  <c:v>-357.90249999999997</c:v>
                </c:pt>
                <c:pt idx="6281">
                  <c:v>-357.90049999999997</c:v>
                </c:pt>
                <c:pt idx="6282">
                  <c:v>-357.89849999999996</c:v>
                </c:pt>
                <c:pt idx="6283">
                  <c:v>-357.8965</c:v>
                </c:pt>
                <c:pt idx="6284">
                  <c:v>-357.89449999999999</c:v>
                </c:pt>
                <c:pt idx="6285">
                  <c:v>-357.89249999999998</c:v>
                </c:pt>
                <c:pt idx="6286">
                  <c:v>-357.89049999999997</c:v>
                </c:pt>
                <c:pt idx="6287">
                  <c:v>-357.88849999999996</c:v>
                </c:pt>
                <c:pt idx="6288">
                  <c:v>-357.88649999999996</c:v>
                </c:pt>
                <c:pt idx="6289">
                  <c:v>-357.8845</c:v>
                </c:pt>
                <c:pt idx="6290">
                  <c:v>-357.88249999999999</c:v>
                </c:pt>
                <c:pt idx="6291">
                  <c:v>-357.88049999999998</c:v>
                </c:pt>
                <c:pt idx="6292">
                  <c:v>-357.87849999999997</c:v>
                </c:pt>
                <c:pt idx="6293">
                  <c:v>-357.87649999999996</c:v>
                </c:pt>
                <c:pt idx="6294">
                  <c:v>-357.87449999999995</c:v>
                </c:pt>
                <c:pt idx="6295">
                  <c:v>-357.8725</c:v>
                </c:pt>
                <c:pt idx="6296">
                  <c:v>-357.87049999999999</c:v>
                </c:pt>
                <c:pt idx="6297">
                  <c:v>-357.86849999999998</c:v>
                </c:pt>
                <c:pt idx="6298">
                  <c:v>-357.86649999999997</c:v>
                </c:pt>
                <c:pt idx="6299">
                  <c:v>-357.86449999999996</c:v>
                </c:pt>
                <c:pt idx="6300">
                  <c:v>-357.86249999999995</c:v>
                </c:pt>
                <c:pt idx="6301">
                  <c:v>-357.8605</c:v>
                </c:pt>
                <c:pt idx="6302">
                  <c:v>-357.85849999999999</c:v>
                </c:pt>
                <c:pt idx="6303">
                  <c:v>-357.85649999999998</c:v>
                </c:pt>
                <c:pt idx="6304">
                  <c:v>-357.85449999999997</c:v>
                </c:pt>
                <c:pt idx="6305">
                  <c:v>-357.85249999999996</c:v>
                </c:pt>
                <c:pt idx="6306">
                  <c:v>-357.85049999999995</c:v>
                </c:pt>
                <c:pt idx="6307">
                  <c:v>-357.8485</c:v>
                </c:pt>
                <c:pt idx="6308">
                  <c:v>-357.84649999999999</c:v>
                </c:pt>
                <c:pt idx="6309">
                  <c:v>-357.84449999999998</c:v>
                </c:pt>
                <c:pt idx="6310">
                  <c:v>-357.84249999999997</c:v>
                </c:pt>
                <c:pt idx="6311">
                  <c:v>-357.84049999999996</c:v>
                </c:pt>
                <c:pt idx="6312">
                  <c:v>-357.83849999999995</c:v>
                </c:pt>
                <c:pt idx="6313">
                  <c:v>-357.8365</c:v>
                </c:pt>
                <c:pt idx="6314">
                  <c:v>-357.83449999999999</c:v>
                </c:pt>
                <c:pt idx="6315">
                  <c:v>-357.83249999999998</c:v>
                </c:pt>
                <c:pt idx="6316">
                  <c:v>-357.83049999999997</c:v>
                </c:pt>
                <c:pt idx="6317">
                  <c:v>-357.82849999999996</c:v>
                </c:pt>
                <c:pt idx="6318">
                  <c:v>-357.82649999999995</c:v>
                </c:pt>
                <c:pt idx="6319">
                  <c:v>-357.8245</c:v>
                </c:pt>
                <c:pt idx="6320">
                  <c:v>-357.82249999999999</c:v>
                </c:pt>
                <c:pt idx="6321">
                  <c:v>-357.82049999999998</c:v>
                </c:pt>
                <c:pt idx="6322">
                  <c:v>-357.81849999999997</c:v>
                </c:pt>
                <c:pt idx="6323">
                  <c:v>-357.81649999999996</c:v>
                </c:pt>
                <c:pt idx="6324">
                  <c:v>-357.81449999999995</c:v>
                </c:pt>
                <c:pt idx="6325">
                  <c:v>-357.8125</c:v>
                </c:pt>
                <c:pt idx="6326">
                  <c:v>-357.81049999999999</c:v>
                </c:pt>
                <c:pt idx="6327">
                  <c:v>-357.80849999999998</c:v>
                </c:pt>
                <c:pt idx="6328">
                  <c:v>-357.80649999999997</c:v>
                </c:pt>
                <c:pt idx="6329">
                  <c:v>-357.80449999999996</c:v>
                </c:pt>
                <c:pt idx="6330">
                  <c:v>-357.80249999999995</c:v>
                </c:pt>
                <c:pt idx="6331">
                  <c:v>-357.8005</c:v>
                </c:pt>
                <c:pt idx="6332">
                  <c:v>-357.79849999999999</c:v>
                </c:pt>
                <c:pt idx="6333">
                  <c:v>-357.79649999999998</c:v>
                </c:pt>
                <c:pt idx="6334">
                  <c:v>-357.79449999999997</c:v>
                </c:pt>
                <c:pt idx="6335">
                  <c:v>-357.79249999999996</c:v>
                </c:pt>
                <c:pt idx="6336">
                  <c:v>-357.79049999999995</c:v>
                </c:pt>
                <c:pt idx="6337">
                  <c:v>-357.7885</c:v>
                </c:pt>
                <c:pt idx="6338">
                  <c:v>-357.78649999999999</c:v>
                </c:pt>
                <c:pt idx="6339">
                  <c:v>-357.78449999999998</c:v>
                </c:pt>
                <c:pt idx="6340">
                  <c:v>-357.78249999999997</c:v>
                </c:pt>
                <c:pt idx="6341">
                  <c:v>-357.78049999999996</c:v>
                </c:pt>
                <c:pt idx="6342">
                  <c:v>-357.77849999999995</c:v>
                </c:pt>
                <c:pt idx="6343">
                  <c:v>-357.7765</c:v>
                </c:pt>
                <c:pt idx="6344">
                  <c:v>-357.77449999999999</c:v>
                </c:pt>
                <c:pt idx="6345">
                  <c:v>-357.77249999999998</c:v>
                </c:pt>
                <c:pt idx="6346">
                  <c:v>-357.77049999999997</c:v>
                </c:pt>
                <c:pt idx="6347">
                  <c:v>-357.76849999999996</c:v>
                </c:pt>
                <c:pt idx="6348">
                  <c:v>-357.76649999999995</c:v>
                </c:pt>
                <c:pt idx="6349">
                  <c:v>-357.7645</c:v>
                </c:pt>
                <c:pt idx="6350">
                  <c:v>-357.76249999999999</c:v>
                </c:pt>
                <c:pt idx="6351">
                  <c:v>-357.76049999999998</c:v>
                </c:pt>
                <c:pt idx="6352">
                  <c:v>-357.75849999999997</c:v>
                </c:pt>
                <c:pt idx="6353">
                  <c:v>-357.75649999999996</c:v>
                </c:pt>
                <c:pt idx="6354">
                  <c:v>-357.75449999999995</c:v>
                </c:pt>
                <c:pt idx="6355">
                  <c:v>-357.7525</c:v>
                </c:pt>
                <c:pt idx="6356">
                  <c:v>-357.75049999999999</c:v>
                </c:pt>
                <c:pt idx="6357">
                  <c:v>-357.74849999999998</c:v>
                </c:pt>
                <c:pt idx="6358">
                  <c:v>-357.74649999999997</c:v>
                </c:pt>
                <c:pt idx="6359">
                  <c:v>-357.74449999999996</c:v>
                </c:pt>
                <c:pt idx="6360">
                  <c:v>-357.74249999999995</c:v>
                </c:pt>
                <c:pt idx="6361">
                  <c:v>-357.7405</c:v>
                </c:pt>
                <c:pt idx="6362">
                  <c:v>-357.73849999999999</c:v>
                </c:pt>
                <c:pt idx="6363">
                  <c:v>-357.73649999999998</c:v>
                </c:pt>
                <c:pt idx="6364">
                  <c:v>-357.73449999999997</c:v>
                </c:pt>
                <c:pt idx="6365">
                  <c:v>-357.73249999999996</c:v>
                </c:pt>
                <c:pt idx="6366">
                  <c:v>-357.73050000000001</c:v>
                </c:pt>
                <c:pt idx="6367">
                  <c:v>-357.7285</c:v>
                </c:pt>
                <c:pt idx="6368">
                  <c:v>-357.72649999999999</c:v>
                </c:pt>
                <c:pt idx="6369">
                  <c:v>-357.72449999999998</c:v>
                </c:pt>
                <c:pt idx="6370">
                  <c:v>-357.72249999999997</c:v>
                </c:pt>
                <c:pt idx="6371">
                  <c:v>-357.72049999999996</c:v>
                </c:pt>
                <c:pt idx="6372">
                  <c:v>-357.71849999999995</c:v>
                </c:pt>
                <c:pt idx="6373">
                  <c:v>-357.7165</c:v>
                </c:pt>
                <c:pt idx="6374">
                  <c:v>-357.71449999999999</c:v>
                </c:pt>
                <c:pt idx="6375">
                  <c:v>-357.71249999999998</c:v>
                </c:pt>
                <c:pt idx="6376">
                  <c:v>-357.71049999999997</c:v>
                </c:pt>
                <c:pt idx="6377">
                  <c:v>-357.70849999999996</c:v>
                </c:pt>
                <c:pt idx="6378">
                  <c:v>-357.70650000000001</c:v>
                </c:pt>
                <c:pt idx="6379">
                  <c:v>-357.7045</c:v>
                </c:pt>
                <c:pt idx="6380">
                  <c:v>-357.70249999999999</c:v>
                </c:pt>
                <c:pt idx="6381">
                  <c:v>-357.70049999999998</c:v>
                </c:pt>
                <c:pt idx="6382">
                  <c:v>-357.69849999999997</c:v>
                </c:pt>
                <c:pt idx="6383">
                  <c:v>-357.69649999999996</c:v>
                </c:pt>
                <c:pt idx="6384">
                  <c:v>-357.69449999999995</c:v>
                </c:pt>
                <c:pt idx="6385">
                  <c:v>-357.6925</c:v>
                </c:pt>
                <c:pt idx="6386">
                  <c:v>-357.69049999999999</c:v>
                </c:pt>
                <c:pt idx="6387">
                  <c:v>-357.68849999999998</c:v>
                </c:pt>
                <c:pt idx="6388">
                  <c:v>-357.68649999999997</c:v>
                </c:pt>
                <c:pt idx="6389">
                  <c:v>-357.68449999999996</c:v>
                </c:pt>
                <c:pt idx="6390">
                  <c:v>-357.6825</c:v>
                </c:pt>
                <c:pt idx="6391">
                  <c:v>-357.68049999999999</c:v>
                </c:pt>
                <c:pt idx="6392">
                  <c:v>-357.67849999999999</c:v>
                </c:pt>
                <c:pt idx="6393">
                  <c:v>-357.67649999999998</c:v>
                </c:pt>
                <c:pt idx="6394">
                  <c:v>-357.67449999999997</c:v>
                </c:pt>
                <c:pt idx="6395">
                  <c:v>-357.67249999999996</c:v>
                </c:pt>
                <c:pt idx="6396">
                  <c:v>-357.6705</c:v>
                </c:pt>
                <c:pt idx="6397">
                  <c:v>-357.66849999999999</c:v>
                </c:pt>
                <c:pt idx="6398">
                  <c:v>-357.66649999999998</c:v>
                </c:pt>
                <c:pt idx="6399">
                  <c:v>-357.66449999999998</c:v>
                </c:pt>
                <c:pt idx="6400">
                  <c:v>-357.66249999999997</c:v>
                </c:pt>
                <c:pt idx="6401">
                  <c:v>-357.66049999999996</c:v>
                </c:pt>
                <c:pt idx="6402">
                  <c:v>-357.6585</c:v>
                </c:pt>
                <c:pt idx="6403">
                  <c:v>-357.65649999999999</c:v>
                </c:pt>
                <c:pt idx="6404">
                  <c:v>-357.65449999999998</c:v>
                </c:pt>
                <c:pt idx="6405">
                  <c:v>-357.65249999999997</c:v>
                </c:pt>
                <c:pt idx="6406">
                  <c:v>-357.65049999999997</c:v>
                </c:pt>
                <c:pt idx="6407">
                  <c:v>-357.64849999999996</c:v>
                </c:pt>
                <c:pt idx="6408">
                  <c:v>-357.6465</c:v>
                </c:pt>
                <c:pt idx="6409">
                  <c:v>-357.64449999999999</c:v>
                </c:pt>
                <c:pt idx="6410">
                  <c:v>-357.64249999999998</c:v>
                </c:pt>
                <c:pt idx="6411">
                  <c:v>-357.64049999999997</c:v>
                </c:pt>
                <c:pt idx="6412">
                  <c:v>-357.63849999999996</c:v>
                </c:pt>
                <c:pt idx="6413">
                  <c:v>-357.63649999999996</c:v>
                </c:pt>
                <c:pt idx="6414">
                  <c:v>-357.6345</c:v>
                </c:pt>
                <c:pt idx="6415">
                  <c:v>-357.63249999999999</c:v>
                </c:pt>
                <c:pt idx="6416">
                  <c:v>-357.63049999999998</c:v>
                </c:pt>
                <c:pt idx="6417">
                  <c:v>-357.62849999999997</c:v>
                </c:pt>
                <c:pt idx="6418">
                  <c:v>-357.62649999999996</c:v>
                </c:pt>
                <c:pt idx="6419">
                  <c:v>-357.62449999999995</c:v>
                </c:pt>
                <c:pt idx="6420">
                  <c:v>-357.6225</c:v>
                </c:pt>
                <c:pt idx="6421">
                  <c:v>-357.62049999999999</c:v>
                </c:pt>
                <c:pt idx="6422">
                  <c:v>-357.61849999999998</c:v>
                </c:pt>
                <c:pt idx="6423">
                  <c:v>-357.61649999999997</c:v>
                </c:pt>
                <c:pt idx="6424">
                  <c:v>-357.61449999999996</c:v>
                </c:pt>
                <c:pt idx="6425">
                  <c:v>-357.61249999999995</c:v>
                </c:pt>
                <c:pt idx="6426">
                  <c:v>-357.6105</c:v>
                </c:pt>
                <c:pt idx="6427">
                  <c:v>-357.60849999999999</c:v>
                </c:pt>
                <c:pt idx="6428">
                  <c:v>-357.60649999999998</c:v>
                </c:pt>
                <c:pt idx="6429">
                  <c:v>-357.60449999999997</c:v>
                </c:pt>
                <c:pt idx="6430">
                  <c:v>-357.60249999999996</c:v>
                </c:pt>
                <c:pt idx="6431">
                  <c:v>-357.60049999999995</c:v>
                </c:pt>
                <c:pt idx="6432">
                  <c:v>-357.5985</c:v>
                </c:pt>
                <c:pt idx="6433">
                  <c:v>-357.59649999999999</c:v>
                </c:pt>
                <c:pt idx="6434">
                  <c:v>-357.59449999999998</c:v>
                </c:pt>
                <c:pt idx="6435">
                  <c:v>-357.59249999999997</c:v>
                </c:pt>
                <c:pt idx="6436">
                  <c:v>-357.59049999999996</c:v>
                </c:pt>
                <c:pt idx="6437">
                  <c:v>-357.58849999999995</c:v>
                </c:pt>
                <c:pt idx="6438">
                  <c:v>-357.5865</c:v>
                </c:pt>
                <c:pt idx="6439">
                  <c:v>-357.58449999999999</c:v>
                </c:pt>
                <c:pt idx="6440">
                  <c:v>-357.58249999999998</c:v>
                </c:pt>
                <c:pt idx="6441">
                  <c:v>-357.58049999999997</c:v>
                </c:pt>
                <c:pt idx="6442">
                  <c:v>-357.57849999999996</c:v>
                </c:pt>
                <c:pt idx="6443">
                  <c:v>-357.57649999999995</c:v>
                </c:pt>
                <c:pt idx="6444">
                  <c:v>-357.5745</c:v>
                </c:pt>
                <c:pt idx="6445">
                  <c:v>-357.57249999999999</c:v>
                </c:pt>
                <c:pt idx="6446">
                  <c:v>-357.57049999999998</c:v>
                </c:pt>
                <c:pt idx="6447">
                  <c:v>-357.56849999999997</c:v>
                </c:pt>
                <c:pt idx="6448">
                  <c:v>-357.56649999999996</c:v>
                </c:pt>
                <c:pt idx="6449">
                  <c:v>-357.56449999999995</c:v>
                </c:pt>
                <c:pt idx="6450">
                  <c:v>-357.5625</c:v>
                </c:pt>
                <c:pt idx="6451">
                  <c:v>-357.56049999999999</c:v>
                </c:pt>
                <c:pt idx="6452">
                  <c:v>-357.55849999999998</c:v>
                </c:pt>
                <c:pt idx="6453">
                  <c:v>-357.55649999999997</c:v>
                </c:pt>
                <c:pt idx="6454">
                  <c:v>-357.55449999999996</c:v>
                </c:pt>
                <c:pt idx="6455">
                  <c:v>-357.55249999999995</c:v>
                </c:pt>
                <c:pt idx="6456">
                  <c:v>-357.5505</c:v>
                </c:pt>
                <c:pt idx="6457">
                  <c:v>-357.54849999999999</c:v>
                </c:pt>
                <c:pt idx="6458">
                  <c:v>-357.54649999999998</c:v>
                </c:pt>
                <c:pt idx="6459">
                  <c:v>-357.54449999999997</c:v>
                </c:pt>
                <c:pt idx="6460">
                  <c:v>-357.54249999999996</c:v>
                </c:pt>
                <c:pt idx="6461">
                  <c:v>-357.54049999999995</c:v>
                </c:pt>
                <c:pt idx="6462">
                  <c:v>-357.5385</c:v>
                </c:pt>
                <c:pt idx="6463">
                  <c:v>-357.53649999999999</c:v>
                </c:pt>
                <c:pt idx="6464">
                  <c:v>-357.53449999999998</c:v>
                </c:pt>
                <c:pt idx="6465">
                  <c:v>-357.53249999999997</c:v>
                </c:pt>
                <c:pt idx="6466">
                  <c:v>-357.53049999999996</c:v>
                </c:pt>
                <c:pt idx="6467">
                  <c:v>-357.52849999999995</c:v>
                </c:pt>
                <c:pt idx="6468">
                  <c:v>-357.5265</c:v>
                </c:pt>
                <c:pt idx="6469">
                  <c:v>-357.52449999999999</c:v>
                </c:pt>
                <c:pt idx="6470">
                  <c:v>-357.52249999999998</c:v>
                </c:pt>
                <c:pt idx="6471">
                  <c:v>-357.52049999999997</c:v>
                </c:pt>
                <c:pt idx="6472">
                  <c:v>-357.51849999999996</c:v>
                </c:pt>
                <c:pt idx="6473">
                  <c:v>-357.51649999999995</c:v>
                </c:pt>
                <c:pt idx="6474">
                  <c:v>-357.5145</c:v>
                </c:pt>
                <c:pt idx="6475">
                  <c:v>-357.51249999999999</c:v>
                </c:pt>
                <c:pt idx="6476">
                  <c:v>-357.51049999999998</c:v>
                </c:pt>
                <c:pt idx="6477">
                  <c:v>-357.50849999999997</c:v>
                </c:pt>
                <c:pt idx="6478">
                  <c:v>-357.50649999999996</c:v>
                </c:pt>
                <c:pt idx="6479">
                  <c:v>-357.50449999999995</c:v>
                </c:pt>
                <c:pt idx="6480">
                  <c:v>-357.5025</c:v>
                </c:pt>
                <c:pt idx="6481">
                  <c:v>-357.50049999999999</c:v>
                </c:pt>
                <c:pt idx="6482">
                  <c:v>-357.49849999999998</c:v>
                </c:pt>
                <c:pt idx="6483">
                  <c:v>-357.49649999999997</c:v>
                </c:pt>
                <c:pt idx="6484">
                  <c:v>-357.49449999999996</c:v>
                </c:pt>
                <c:pt idx="6485">
                  <c:v>-357.49249999999995</c:v>
                </c:pt>
                <c:pt idx="6486">
                  <c:v>-357.4905</c:v>
                </c:pt>
                <c:pt idx="6487">
                  <c:v>-357.48849999999999</c:v>
                </c:pt>
                <c:pt idx="6488">
                  <c:v>-357.48649999999998</c:v>
                </c:pt>
                <c:pt idx="6489">
                  <c:v>-357.48449999999997</c:v>
                </c:pt>
                <c:pt idx="6490">
                  <c:v>-357.48249999999996</c:v>
                </c:pt>
                <c:pt idx="6491">
                  <c:v>-357.48050000000001</c:v>
                </c:pt>
                <c:pt idx="6492">
                  <c:v>-357.4785</c:v>
                </c:pt>
                <c:pt idx="6493">
                  <c:v>-357.47649999999999</c:v>
                </c:pt>
                <c:pt idx="6494">
                  <c:v>-357.47449999999998</c:v>
                </c:pt>
                <c:pt idx="6495">
                  <c:v>-357.47249999999997</c:v>
                </c:pt>
                <c:pt idx="6496">
                  <c:v>-357.47049999999996</c:v>
                </c:pt>
                <c:pt idx="6497">
                  <c:v>-357.46849999999995</c:v>
                </c:pt>
                <c:pt idx="6498">
                  <c:v>-357.4665</c:v>
                </c:pt>
                <c:pt idx="6499">
                  <c:v>-357.46449999999999</c:v>
                </c:pt>
                <c:pt idx="6500">
                  <c:v>-357.46249999999998</c:v>
                </c:pt>
                <c:pt idx="6501">
                  <c:v>-357.46049999999997</c:v>
                </c:pt>
                <c:pt idx="6502">
                  <c:v>-357.45849999999996</c:v>
                </c:pt>
                <c:pt idx="6503">
                  <c:v>-357.45650000000001</c:v>
                </c:pt>
                <c:pt idx="6504">
                  <c:v>-357.4545</c:v>
                </c:pt>
                <c:pt idx="6505">
                  <c:v>-357.45249999999999</c:v>
                </c:pt>
                <c:pt idx="6506">
                  <c:v>-357.45049999999998</c:v>
                </c:pt>
                <c:pt idx="6507">
                  <c:v>-357.44849999999997</c:v>
                </c:pt>
                <c:pt idx="6508">
                  <c:v>-357.44649999999996</c:v>
                </c:pt>
                <c:pt idx="6509">
                  <c:v>-357.44449999999995</c:v>
                </c:pt>
                <c:pt idx="6510">
                  <c:v>-357.4425</c:v>
                </c:pt>
                <c:pt idx="6511">
                  <c:v>-357.44049999999999</c:v>
                </c:pt>
                <c:pt idx="6512">
                  <c:v>-357.43849999999998</c:v>
                </c:pt>
                <c:pt idx="6513">
                  <c:v>-357.43649999999997</c:v>
                </c:pt>
                <c:pt idx="6514">
                  <c:v>-357.43449999999996</c:v>
                </c:pt>
                <c:pt idx="6515">
                  <c:v>-357.4325</c:v>
                </c:pt>
                <c:pt idx="6516">
                  <c:v>-357.43049999999999</c:v>
                </c:pt>
                <c:pt idx="6517">
                  <c:v>-357.42849999999999</c:v>
                </c:pt>
                <c:pt idx="6518">
                  <c:v>-357.42649999999998</c:v>
                </c:pt>
                <c:pt idx="6519">
                  <c:v>-357.42449999999997</c:v>
                </c:pt>
                <c:pt idx="6520">
                  <c:v>-357.42249999999996</c:v>
                </c:pt>
                <c:pt idx="6521">
                  <c:v>-357.4205</c:v>
                </c:pt>
                <c:pt idx="6522">
                  <c:v>-357.41849999999999</c:v>
                </c:pt>
                <c:pt idx="6523">
                  <c:v>-357.41649999999998</c:v>
                </c:pt>
                <c:pt idx="6524">
                  <c:v>-357.41449999999998</c:v>
                </c:pt>
                <c:pt idx="6525">
                  <c:v>-357.41249999999997</c:v>
                </c:pt>
                <c:pt idx="6526">
                  <c:v>-357.41049999999996</c:v>
                </c:pt>
                <c:pt idx="6527">
                  <c:v>-357.4085</c:v>
                </c:pt>
                <c:pt idx="6528">
                  <c:v>-357.40649999999999</c:v>
                </c:pt>
                <c:pt idx="6529">
                  <c:v>-357.40449999999998</c:v>
                </c:pt>
                <c:pt idx="6530">
                  <c:v>-357.40249999999997</c:v>
                </c:pt>
                <c:pt idx="6531">
                  <c:v>-357.40049999999997</c:v>
                </c:pt>
                <c:pt idx="6532">
                  <c:v>-357.39849999999996</c:v>
                </c:pt>
                <c:pt idx="6533">
                  <c:v>-357.3965</c:v>
                </c:pt>
                <c:pt idx="6534">
                  <c:v>-357.39449999999999</c:v>
                </c:pt>
                <c:pt idx="6535">
                  <c:v>-357.39249999999998</c:v>
                </c:pt>
                <c:pt idx="6536">
                  <c:v>-357.39049999999997</c:v>
                </c:pt>
                <c:pt idx="6537">
                  <c:v>-357.38849999999996</c:v>
                </c:pt>
                <c:pt idx="6538">
                  <c:v>-357.38649999999996</c:v>
                </c:pt>
                <c:pt idx="6539">
                  <c:v>-357.3845</c:v>
                </c:pt>
                <c:pt idx="6540">
                  <c:v>-357.38249999999999</c:v>
                </c:pt>
                <c:pt idx="6541">
                  <c:v>-357.38049999999998</c:v>
                </c:pt>
                <c:pt idx="6542">
                  <c:v>-357.37849999999997</c:v>
                </c:pt>
                <c:pt idx="6543">
                  <c:v>-357.37649999999996</c:v>
                </c:pt>
                <c:pt idx="6544">
                  <c:v>-357.37449999999995</c:v>
                </c:pt>
                <c:pt idx="6545">
                  <c:v>-357.3725</c:v>
                </c:pt>
                <c:pt idx="6546">
                  <c:v>-357.37049999999999</c:v>
                </c:pt>
                <c:pt idx="6547">
                  <c:v>-357.36849999999998</c:v>
                </c:pt>
                <c:pt idx="6548">
                  <c:v>-357.36649999999997</c:v>
                </c:pt>
                <c:pt idx="6549">
                  <c:v>-357.36449999999996</c:v>
                </c:pt>
                <c:pt idx="6550">
                  <c:v>-357.36249999999995</c:v>
                </c:pt>
                <c:pt idx="6551">
                  <c:v>-357.3605</c:v>
                </c:pt>
                <c:pt idx="6552">
                  <c:v>-357.35849999999999</c:v>
                </c:pt>
                <c:pt idx="6553">
                  <c:v>-357.35649999999998</c:v>
                </c:pt>
                <c:pt idx="6554">
                  <c:v>-357.35449999999997</c:v>
                </c:pt>
                <c:pt idx="6555">
                  <c:v>-357.35249999999996</c:v>
                </c:pt>
                <c:pt idx="6556">
                  <c:v>-357.35049999999995</c:v>
                </c:pt>
                <c:pt idx="6557">
                  <c:v>-357.3485</c:v>
                </c:pt>
                <c:pt idx="6558">
                  <c:v>-357.34649999999999</c:v>
                </c:pt>
                <c:pt idx="6559">
                  <c:v>-357.34449999999998</c:v>
                </c:pt>
                <c:pt idx="6560">
                  <c:v>-357.34249999999997</c:v>
                </c:pt>
                <c:pt idx="6561">
                  <c:v>-357.34049999999996</c:v>
                </c:pt>
                <c:pt idx="6562">
                  <c:v>-357.33849999999995</c:v>
                </c:pt>
                <c:pt idx="6563">
                  <c:v>-357.3365</c:v>
                </c:pt>
                <c:pt idx="6564">
                  <c:v>-357.33449999999999</c:v>
                </c:pt>
                <c:pt idx="6565">
                  <c:v>-357.33249999999998</c:v>
                </c:pt>
                <c:pt idx="6566">
                  <c:v>-357.33049999999997</c:v>
                </c:pt>
                <c:pt idx="6567">
                  <c:v>-357.32849999999996</c:v>
                </c:pt>
                <c:pt idx="6568">
                  <c:v>-357.32649999999995</c:v>
                </c:pt>
                <c:pt idx="6569">
                  <c:v>-357.3245</c:v>
                </c:pt>
                <c:pt idx="6570">
                  <c:v>-357.32249999999999</c:v>
                </c:pt>
                <c:pt idx="6571">
                  <c:v>-357.32049999999998</c:v>
                </c:pt>
                <c:pt idx="6572">
                  <c:v>-357.31849999999997</c:v>
                </c:pt>
                <c:pt idx="6573">
                  <c:v>-357.31649999999996</c:v>
                </c:pt>
                <c:pt idx="6574">
                  <c:v>-357.31449999999995</c:v>
                </c:pt>
                <c:pt idx="6575">
                  <c:v>-357.3125</c:v>
                </c:pt>
                <c:pt idx="6576">
                  <c:v>-357.31049999999999</c:v>
                </c:pt>
                <c:pt idx="6577">
                  <c:v>-357.30849999999998</c:v>
                </c:pt>
                <c:pt idx="6578">
                  <c:v>-357.30649999999997</c:v>
                </c:pt>
                <c:pt idx="6579">
                  <c:v>-357.30449999999996</c:v>
                </c:pt>
                <c:pt idx="6580">
                  <c:v>-357.30249999999995</c:v>
                </c:pt>
                <c:pt idx="6581">
                  <c:v>-357.3005</c:v>
                </c:pt>
                <c:pt idx="6582">
                  <c:v>-357.29849999999999</c:v>
                </c:pt>
                <c:pt idx="6583">
                  <c:v>-357.29649999999998</c:v>
                </c:pt>
                <c:pt idx="6584">
                  <c:v>-357.29449999999997</c:v>
                </c:pt>
                <c:pt idx="6585">
                  <c:v>-357.29249999999996</c:v>
                </c:pt>
                <c:pt idx="6586">
                  <c:v>-357.29049999999995</c:v>
                </c:pt>
                <c:pt idx="6587">
                  <c:v>-357.2885</c:v>
                </c:pt>
                <c:pt idx="6588">
                  <c:v>-357.28649999999999</c:v>
                </c:pt>
                <c:pt idx="6589">
                  <c:v>-357.28449999999998</c:v>
                </c:pt>
                <c:pt idx="6590">
                  <c:v>-357.28249999999997</c:v>
                </c:pt>
                <c:pt idx="6591">
                  <c:v>-357.28049999999996</c:v>
                </c:pt>
                <c:pt idx="6592">
                  <c:v>-357.27849999999995</c:v>
                </c:pt>
                <c:pt idx="6593">
                  <c:v>-357.2765</c:v>
                </c:pt>
                <c:pt idx="6594">
                  <c:v>-357.27449999999999</c:v>
                </c:pt>
                <c:pt idx="6595">
                  <c:v>-357.27249999999998</c:v>
                </c:pt>
                <c:pt idx="6596">
                  <c:v>-357.27049999999997</c:v>
                </c:pt>
                <c:pt idx="6597">
                  <c:v>-357.26849999999996</c:v>
                </c:pt>
                <c:pt idx="6598">
                  <c:v>-357.26649999999995</c:v>
                </c:pt>
                <c:pt idx="6599">
                  <c:v>-357.2645</c:v>
                </c:pt>
                <c:pt idx="6600">
                  <c:v>-357.26249999999999</c:v>
                </c:pt>
                <c:pt idx="6601">
                  <c:v>-357.26049999999998</c:v>
                </c:pt>
                <c:pt idx="6602">
                  <c:v>-357.25849999999997</c:v>
                </c:pt>
                <c:pt idx="6603">
                  <c:v>-357.25649999999996</c:v>
                </c:pt>
                <c:pt idx="6604">
                  <c:v>-357.25449999999995</c:v>
                </c:pt>
                <c:pt idx="6605">
                  <c:v>-357.2525</c:v>
                </c:pt>
                <c:pt idx="6606">
                  <c:v>-357.25049999999999</c:v>
                </c:pt>
                <c:pt idx="6607">
                  <c:v>-357.24849999999998</c:v>
                </c:pt>
                <c:pt idx="6608">
                  <c:v>-357.24649999999997</c:v>
                </c:pt>
                <c:pt idx="6609">
                  <c:v>-357.24449999999996</c:v>
                </c:pt>
                <c:pt idx="6610">
                  <c:v>-357.24249999999995</c:v>
                </c:pt>
                <c:pt idx="6611">
                  <c:v>-357.2405</c:v>
                </c:pt>
                <c:pt idx="6612">
                  <c:v>-357.23849999999999</c:v>
                </c:pt>
                <c:pt idx="6613">
                  <c:v>-357.23649999999998</c:v>
                </c:pt>
                <c:pt idx="6614">
                  <c:v>-357.23449999999997</c:v>
                </c:pt>
                <c:pt idx="6615">
                  <c:v>-357.23249999999996</c:v>
                </c:pt>
                <c:pt idx="6616">
                  <c:v>-357.23050000000001</c:v>
                </c:pt>
                <c:pt idx="6617">
                  <c:v>-357.2285</c:v>
                </c:pt>
                <c:pt idx="6618">
                  <c:v>-357.22649999999999</c:v>
                </c:pt>
                <c:pt idx="6619">
                  <c:v>-357.22449999999998</c:v>
                </c:pt>
                <c:pt idx="6620">
                  <c:v>-357.22249999999997</c:v>
                </c:pt>
                <c:pt idx="6621">
                  <c:v>-357.22049999999996</c:v>
                </c:pt>
                <c:pt idx="6622">
                  <c:v>-357.21849999999995</c:v>
                </c:pt>
                <c:pt idx="6623">
                  <c:v>-357.2165</c:v>
                </c:pt>
                <c:pt idx="6624">
                  <c:v>-357.21449999999999</c:v>
                </c:pt>
                <c:pt idx="6625">
                  <c:v>-357.21249999999998</c:v>
                </c:pt>
                <c:pt idx="6626">
                  <c:v>-357.21049999999997</c:v>
                </c:pt>
                <c:pt idx="6627">
                  <c:v>-357.20849999999996</c:v>
                </c:pt>
                <c:pt idx="6628">
                  <c:v>-357.20650000000001</c:v>
                </c:pt>
                <c:pt idx="6629">
                  <c:v>-357.2045</c:v>
                </c:pt>
                <c:pt idx="6630">
                  <c:v>-357.20249999999999</c:v>
                </c:pt>
                <c:pt idx="6631">
                  <c:v>-357.20049999999998</c:v>
                </c:pt>
                <c:pt idx="6632">
                  <c:v>-357.19849999999997</c:v>
                </c:pt>
                <c:pt idx="6633">
                  <c:v>-357.19649999999996</c:v>
                </c:pt>
                <c:pt idx="6634">
                  <c:v>-357.19449999999995</c:v>
                </c:pt>
                <c:pt idx="6635">
                  <c:v>-357.1925</c:v>
                </c:pt>
                <c:pt idx="6636">
                  <c:v>-357.19049999999999</c:v>
                </c:pt>
                <c:pt idx="6637">
                  <c:v>-357.18849999999998</c:v>
                </c:pt>
                <c:pt idx="6638">
                  <c:v>-357.18649999999997</c:v>
                </c:pt>
                <c:pt idx="6639">
                  <c:v>-357.18449999999996</c:v>
                </c:pt>
                <c:pt idx="6640">
                  <c:v>-357.1825</c:v>
                </c:pt>
                <c:pt idx="6641">
                  <c:v>-357.18049999999999</c:v>
                </c:pt>
                <c:pt idx="6642">
                  <c:v>-357.17849999999999</c:v>
                </c:pt>
                <c:pt idx="6643">
                  <c:v>-357.17649999999998</c:v>
                </c:pt>
                <c:pt idx="6644">
                  <c:v>-357.17449999999997</c:v>
                </c:pt>
                <c:pt idx="6645">
                  <c:v>-357.17249999999996</c:v>
                </c:pt>
                <c:pt idx="6646">
                  <c:v>-357.1705</c:v>
                </c:pt>
                <c:pt idx="6647">
                  <c:v>-357.16849999999999</c:v>
                </c:pt>
                <c:pt idx="6648">
                  <c:v>-357.16649999999998</c:v>
                </c:pt>
                <c:pt idx="6649">
                  <c:v>-357.16449999999998</c:v>
                </c:pt>
                <c:pt idx="6650">
                  <c:v>-357.16249999999997</c:v>
                </c:pt>
                <c:pt idx="6651">
                  <c:v>-357.16049999999996</c:v>
                </c:pt>
                <c:pt idx="6652">
                  <c:v>-357.1585</c:v>
                </c:pt>
                <c:pt idx="6653">
                  <c:v>-357.15649999999999</c:v>
                </c:pt>
                <c:pt idx="6654">
                  <c:v>-357.15449999999998</c:v>
                </c:pt>
                <c:pt idx="6655">
                  <c:v>-357.15249999999997</c:v>
                </c:pt>
                <c:pt idx="6656">
                  <c:v>-357.15049999999997</c:v>
                </c:pt>
                <c:pt idx="6657">
                  <c:v>-357.14849999999996</c:v>
                </c:pt>
                <c:pt idx="6658">
                  <c:v>-357.1465</c:v>
                </c:pt>
                <c:pt idx="6659">
                  <c:v>-357.14449999999999</c:v>
                </c:pt>
                <c:pt idx="6660">
                  <c:v>-357.14249999999998</c:v>
                </c:pt>
                <c:pt idx="6661">
                  <c:v>-357.14049999999997</c:v>
                </c:pt>
                <c:pt idx="6662">
                  <c:v>-357.13849999999996</c:v>
                </c:pt>
                <c:pt idx="6663">
                  <c:v>-357.13649999999996</c:v>
                </c:pt>
                <c:pt idx="6664">
                  <c:v>-357.1345</c:v>
                </c:pt>
                <c:pt idx="6665">
                  <c:v>-357.13249999999999</c:v>
                </c:pt>
                <c:pt idx="6666">
                  <c:v>-357.13049999999998</c:v>
                </c:pt>
                <c:pt idx="6667">
                  <c:v>-357.12849999999997</c:v>
                </c:pt>
                <c:pt idx="6668">
                  <c:v>-357.12649999999996</c:v>
                </c:pt>
                <c:pt idx="6669">
                  <c:v>-357.12449999999995</c:v>
                </c:pt>
                <c:pt idx="6670">
                  <c:v>-357.1225</c:v>
                </c:pt>
                <c:pt idx="6671">
                  <c:v>-357.12049999999999</c:v>
                </c:pt>
                <c:pt idx="6672">
                  <c:v>-357.11849999999998</c:v>
                </c:pt>
                <c:pt idx="6673">
                  <c:v>-357.11649999999997</c:v>
                </c:pt>
                <c:pt idx="6674">
                  <c:v>-357.11449999999996</c:v>
                </c:pt>
                <c:pt idx="6675">
                  <c:v>-357.11249999999995</c:v>
                </c:pt>
                <c:pt idx="6676">
                  <c:v>-357.1105</c:v>
                </c:pt>
                <c:pt idx="6677">
                  <c:v>-357.10849999999999</c:v>
                </c:pt>
                <c:pt idx="6678">
                  <c:v>-357.10649999999998</c:v>
                </c:pt>
                <c:pt idx="6679">
                  <c:v>-357.10449999999997</c:v>
                </c:pt>
                <c:pt idx="6680">
                  <c:v>-357.10249999999996</c:v>
                </c:pt>
                <c:pt idx="6681">
                  <c:v>-357.10049999999995</c:v>
                </c:pt>
                <c:pt idx="6682">
                  <c:v>-357.0985</c:v>
                </c:pt>
                <c:pt idx="6683">
                  <c:v>-357.09649999999999</c:v>
                </c:pt>
                <c:pt idx="6684">
                  <c:v>-357.09449999999998</c:v>
                </c:pt>
                <c:pt idx="6685">
                  <c:v>-357.09249999999997</c:v>
                </c:pt>
                <c:pt idx="6686">
                  <c:v>-357.09049999999996</c:v>
                </c:pt>
                <c:pt idx="6687">
                  <c:v>-357.08849999999995</c:v>
                </c:pt>
                <c:pt idx="6688">
                  <c:v>-357.0865</c:v>
                </c:pt>
                <c:pt idx="6689">
                  <c:v>-357.08449999999999</c:v>
                </c:pt>
                <c:pt idx="6690">
                  <c:v>-357.08249999999998</c:v>
                </c:pt>
                <c:pt idx="6691">
                  <c:v>-357.08049999999997</c:v>
                </c:pt>
                <c:pt idx="6692">
                  <c:v>-357.07849999999996</c:v>
                </c:pt>
                <c:pt idx="6693">
                  <c:v>-357.07649999999995</c:v>
                </c:pt>
                <c:pt idx="6694">
                  <c:v>-357.0745</c:v>
                </c:pt>
                <c:pt idx="6695">
                  <c:v>-357.07249999999999</c:v>
                </c:pt>
                <c:pt idx="6696">
                  <c:v>-357.07049999999998</c:v>
                </c:pt>
                <c:pt idx="6697">
                  <c:v>-357.06849999999997</c:v>
                </c:pt>
                <c:pt idx="6698">
                  <c:v>-357.06649999999996</c:v>
                </c:pt>
                <c:pt idx="6699">
                  <c:v>-357.06449999999995</c:v>
                </c:pt>
                <c:pt idx="6700">
                  <c:v>-357.0625</c:v>
                </c:pt>
                <c:pt idx="6701">
                  <c:v>-357.06049999999999</c:v>
                </c:pt>
                <c:pt idx="6702">
                  <c:v>-357.05849999999998</c:v>
                </c:pt>
                <c:pt idx="6703">
                  <c:v>-357.05649999999997</c:v>
                </c:pt>
                <c:pt idx="6704">
                  <c:v>-357.05449999999996</c:v>
                </c:pt>
                <c:pt idx="6705">
                  <c:v>-357.05249999999995</c:v>
                </c:pt>
                <c:pt idx="6706">
                  <c:v>-357.0505</c:v>
                </c:pt>
                <c:pt idx="6707">
                  <c:v>-357.04849999999999</c:v>
                </c:pt>
                <c:pt idx="6708">
                  <c:v>-357.04649999999998</c:v>
                </c:pt>
                <c:pt idx="6709">
                  <c:v>-357.04449999999997</c:v>
                </c:pt>
                <c:pt idx="6710">
                  <c:v>-357.04249999999996</c:v>
                </c:pt>
                <c:pt idx="6711">
                  <c:v>-357.04049999999995</c:v>
                </c:pt>
                <c:pt idx="6712">
                  <c:v>-357.0385</c:v>
                </c:pt>
                <c:pt idx="6713">
                  <c:v>-357.03649999999999</c:v>
                </c:pt>
                <c:pt idx="6714">
                  <c:v>-357.03449999999998</c:v>
                </c:pt>
                <c:pt idx="6715">
                  <c:v>-357.03249999999997</c:v>
                </c:pt>
                <c:pt idx="6716">
                  <c:v>-357.03049999999996</c:v>
                </c:pt>
                <c:pt idx="6717">
                  <c:v>-357.02849999999995</c:v>
                </c:pt>
                <c:pt idx="6718">
                  <c:v>-357.0265</c:v>
                </c:pt>
                <c:pt idx="6719">
                  <c:v>-357.02449999999999</c:v>
                </c:pt>
                <c:pt idx="6720">
                  <c:v>-357.02249999999998</c:v>
                </c:pt>
                <c:pt idx="6721">
                  <c:v>-357.02049999999997</c:v>
                </c:pt>
                <c:pt idx="6722">
                  <c:v>-357.01849999999996</c:v>
                </c:pt>
                <c:pt idx="6723">
                  <c:v>-357.01649999999995</c:v>
                </c:pt>
                <c:pt idx="6724">
                  <c:v>-357.0145</c:v>
                </c:pt>
                <c:pt idx="6725">
                  <c:v>-357.01249999999999</c:v>
                </c:pt>
                <c:pt idx="6726">
                  <c:v>-357.01049999999998</c:v>
                </c:pt>
                <c:pt idx="6727">
                  <c:v>-357.00849999999997</c:v>
                </c:pt>
                <c:pt idx="6728">
                  <c:v>-357.00649999999996</c:v>
                </c:pt>
                <c:pt idx="6729">
                  <c:v>-357.00449999999995</c:v>
                </c:pt>
                <c:pt idx="6730">
                  <c:v>-357.0025</c:v>
                </c:pt>
                <c:pt idx="6731">
                  <c:v>-357.00049999999999</c:v>
                </c:pt>
                <c:pt idx="6732">
                  <c:v>-356.99849999999998</c:v>
                </c:pt>
                <c:pt idx="6733">
                  <c:v>-356.99649999999997</c:v>
                </c:pt>
                <c:pt idx="6734">
                  <c:v>-356.99449999999996</c:v>
                </c:pt>
                <c:pt idx="6735">
                  <c:v>-356.99249999999995</c:v>
                </c:pt>
                <c:pt idx="6736">
                  <c:v>-356.9905</c:v>
                </c:pt>
                <c:pt idx="6737">
                  <c:v>-356.98849999999999</c:v>
                </c:pt>
                <c:pt idx="6738">
                  <c:v>-356.98649999999998</c:v>
                </c:pt>
                <c:pt idx="6739">
                  <c:v>-356.98449999999997</c:v>
                </c:pt>
                <c:pt idx="6740">
                  <c:v>-356.98249999999996</c:v>
                </c:pt>
                <c:pt idx="6741">
                  <c:v>-356.98050000000001</c:v>
                </c:pt>
                <c:pt idx="6742">
                  <c:v>-356.9785</c:v>
                </c:pt>
                <c:pt idx="6743">
                  <c:v>-356.97649999999999</c:v>
                </c:pt>
                <c:pt idx="6744">
                  <c:v>-356.97449999999998</c:v>
                </c:pt>
                <c:pt idx="6745">
                  <c:v>-356.97249999999997</c:v>
                </c:pt>
                <c:pt idx="6746">
                  <c:v>-356.97049999999996</c:v>
                </c:pt>
                <c:pt idx="6747">
                  <c:v>-356.96849999999995</c:v>
                </c:pt>
                <c:pt idx="6748">
                  <c:v>-356.9665</c:v>
                </c:pt>
                <c:pt idx="6749">
                  <c:v>-356.96449999999999</c:v>
                </c:pt>
                <c:pt idx="6750">
                  <c:v>-356.96249999999998</c:v>
                </c:pt>
                <c:pt idx="6751">
                  <c:v>-356.96049999999997</c:v>
                </c:pt>
                <c:pt idx="6752">
                  <c:v>-356.95849999999996</c:v>
                </c:pt>
                <c:pt idx="6753">
                  <c:v>-356.95650000000001</c:v>
                </c:pt>
                <c:pt idx="6754">
                  <c:v>-356.9545</c:v>
                </c:pt>
                <c:pt idx="6755">
                  <c:v>-356.95249999999999</c:v>
                </c:pt>
                <c:pt idx="6756">
                  <c:v>-356.95049999999998</c:v>
                </c:pt>
                <c:pt idx="6757">
                  <c:v>-356.94849999999997</c:v>
                </c:pt>
                <c:pt idx="6758">
                  <c:v>-356.94649999999996</c:v>
                </c:pt>
                <c:pt idx="6759">
                  <c:v>-356.94449999999995</c:v>
                </c:pt>
                <c:pt idx="6760">
                  <c:v>-356.9425</c:v>
                </c:pt>
                <c:pt idx="6761">
                  <c:v>-356.94049999999999</c:v>
                </c:pt>
                <c:pt idx="6762">
                  <c:v>-356.93849999999998</c:v>
                </c:pt>
                <c:pt idx="6763">
                  <c:v>-356.93649999999997</c:v>
                </c:pt>
                <c:pt idx="6764">
                  <c:v>-356.93449999999996</c:v>
                </c:pt>
                <c:pt idx="6765">
                  <c:v>-356.9325</c:v>
                </c:pt>
                <c:pt idx="6766">
                  <c:v>-356.93049999999999</c:v>
                </c:pt>
                <c:pt idx="6767">
                  <c:v>-356.92849999999999</c:v>
                </c:pt>
                <c:pt idx="6768">
                  <c:v>-356.92649999999998</c:v>
                </c:pt>
                <c:pt idx="6769">
                  <c:v>-356.92449999999997</c:v>
                </c:pt>
                <c:pt idx="6770">
                  <c:v>-356.92249999999996</c:v>
                </c:pt>
                <c:pt idx="6771">
                  <c:v>-356.9205</c:v>
                </c:pt>
                <c:pt idx="6772">
                  <c:v>-356.91849999999999</c:v>
                </c:pt>
                <c:pt idx="6773">
                  <c:v>-356.91649999999998</c:v>
                </c:pt>
                <c:pt idx="6774">
                  <c:v>-356.91449999999998</c:v>
                </c:pt>
                <c:pt idx="6775">
                  <c:v>-356.91249999999997</c:v>
                </c:pt>
                <c:pt idx="6776">
                  <c:v>-356.91049999999996</c:v>
                </c:pt>
                <c:pt idx="6777">
                  <c:v>-356.9085</c:v>
                </c:pt>
                <c:pt idx="6778">
                  <c:v>-356.90649999999999</c:v>
                </c:pt>
                <c:pt idx="6779">
                  <c:v>-356.90449999999998</c:v>
                </c:pt>
                <c:pt idx="6780">
                  <c:v>-356.90249999999997</c:v>
                </c:pt>
                <c:pt idx="6781">
                  <c:v>-356.90049999999997</c:v>
                </c:pt>
                <c:pt idx="6782">
                  <c:v>-356.89849999999996</c:v>
                </c:pt>
                <c:pt idx="6783">
                  <c:v>-356.8965</c:v>
                </c:pt>
                <c:pt idx="6784">
                  <c:v>-356.89449999999999</c:v>
                </c:pt>
                <c:pt idx="6785">
                  <c:v>-356.89249999999998</c:v>
                </c:pt>
                <c:pt idx="6786">
                  <c:v>-356.89049999999997</c:v>
                </c:pt>
                <c:pt idx="6787">
                  <c:v>-356.88849999999996</c:v>
                </c:pt>
                <c:pt idx="6788">
                  <c:v>-356.88649999999996</c:v>
                </c:pt>
                <c:pt idx="6789">
                  <c:v>-356.8845</c:v>
                </c:pt>
                <c:pt idx="6790">
                  <c:v>-356.88249999999999</c:v>
                </c:pt>
                <c:pt idx="6791">
                  <c:v>-356.88049999999998</c:v>
                </c:pt>
                <c:pt idx="6792">
                  <c:v>-356.87849999999997</c:v>
                </c:pt>
                <c:pt idx="6793">
                  <c:v>-356.87649999999996</c:v>
                </c:pt>
                <c:pt idx="6794">
                  <c:v>-356.87449999999995</c:v>
                </c:pt>
                <c:pt idx="6795">
                  <c:v>-356.8725</c:v>
                </c:pt>
                <c:pt idx="6796">
                  <c:v>-356.87049999999999</c:v>
                </c:pt>
                <c:pt idx="6797">
                  <c:v>-356.86849999999998</c:v>
                </c:pt>
                <c:pt idx="6798">
                  <c:v>-356.86649999999997</c:v>
                </c:pt>
                <c:pt idx="6799">
                  <c:v>-356.86449999999996</c:v>
                </c:pt>
                <c:pt idx="6800">
                  <c:v>-356.86249999999995</c:v>
                </c:pt>
                <c:pt idx="6801">
                  <c:v>-356.8605</c:v>
                </c:pt>
                <c:pt idx="6802">
                  <c:v>-356.85849999999999</c:v>
                </c:pt>
                <c:pt idx="6803">
                  <c:v>-356.85649999999998</c:v>
                </c:pt>
                <c:pt idx="6804">
                  <c:v>-356.85449999999997</c:v>
                </c:pt>
                <c:pt idx="6805">
                  <c:v>-356.85249999999996</c:v>
                </c:pt>
                <c:pt idx="6806">
                  <c:v>-356.85049999999995</c:v>
                </c:pt>
                <c:pt idx="6807">
                  <c:v>-356.8485</c:v>
                </c:pt>
                <c:pt idx="6808">
                  <c:v>-356.84649999999999</c:v>
                </c:pt>
                <c:pt idx="6809">
                  <c:v>-356.84449999999998</c:v>
                </c:pt>
                <c:pt idx="6810">
                  <c:v>-356.84249999999997</c:v>
                </c:pt>
                <c:pt idx="6811">
                  <c:v>-356.84049999999996</c:v>
                </c:pt>
                <c:pt idx="6812">
                  <c:v>-356.83849999999995</c:v>
                </c:pt>
                <c:pt idx="6813">
                  <c:v>-356.8365</c:v>
                </c:pt>
                <c:pt idx="6814">
                  <c:v>-356.83449999999999</c:v>
                </c:pt>
                <c:pt idx="6815">
                  <c:v>-356.83249999999998</c:v>
                </c:pt>
                <c:pt idx="6816">
                  <c:v>-356.83049999999997</c:v>
                </c:pt>
                <c:pt idx="6817">
                  <c:v>-356.82849999999996</c:v>
                </c:pt>
                <c:pt idx="6818">
                  <c:v>-356.82649999999995</c:v>
                </c:pt>
                <c:pt idx="6819">
                  <c:v>-356.8245</c:v>
                </c:pt>
                <c:pt idx="6820">
                  <c:v>-356.82249999999999</c:v>
                </c:pt>
                <c:pt idx="6821">
                  <c:v>-356.82049999999998</c:v>
                </c:pt>
                <c:pt idx="6822">
                  <c:v>-356.81849999999997</c:v>
                </c:pt>
                <c:pt idx="6823">
                  <c:v>-356.81649999999996</c:v>
                </c:pt>
                <c:pt idx="6824">
                  <c:v>-356.81449999999995</c:v>
                </c:pt>
                <c:pt idx="6825">
                  <c:v>-356.8125</c:v>
                </c:pt>
                <c:pt idx="6826">
                  <c:v>-356.81049999999999</c:v>
                </c:pt>
                <c:pt idx="6827">
                  <c:v>-356.80849999999998</c:v>
                </c:pt>
                <c:pt idx="6828">
                  <c:v>-356.80649999999997</c:v>
                </c:pt>
                <c:pt idx="6829">
                  <c:v>-356.80449999999996</c:v>
                </c:pt>
                <c:pt idx="6830">
                  <c:v>-356.80249999999995</c:v>
                </c:pt>
                <c:pt idx="6831">
                  <c:v>-356.8005</c:v>
                </c:pt>
                <c:pt idx="6832">
                  <c:v>-356.79849999999999</c:v>
                </c:pt>
                <c:pt idx="6833">
                  <c:v>-356.79649999999998</c:v>
                </c:pt>
                <c:pt idx="6834">
                  <c:v>-356.79449999999997</c:v>
                </c:pt>
                <c:pt idx="6835">
                  <c:v>-356.79249999999996</c:v>
                </c:pt>
                <c:pt idx="6836">
                  <c:v>-356.79049999999995</c:v>
                </c:pt>
                <c:pt idx="6837">
                  <c:v>-356.7885</c:v>
                </c:pt>
                <c:pt idx="6838">
                  <c:v>-356.78649999999999</c:v>
                </c:pt>
                <c:pt idx="6839">
                  <c:v>-356.78449999999998</c:v>
                </c:pt>
                <c:pt idx="6840">
                  <c:v>-356.78249999999997</c:v>
                </c:pt>
                <c:pt idx="6841">
                  <c:v>-356.78049999999996</c:v>
                </c:pt>
                <c:pt idx="6842">
                  <c:v>-356.77849999999995</c:v>
                </c:pt>
                <c:pt idx="6843">
                  <c:v>-356.7765</c:v>
                </c:pt>
                <c:pt idx="6844">
                  <c:v>-356.77449999999999</c:v>
                </c:pt>
                <c:pt idx="6845">
                  <c:v>-356.77249999999998</c:v>
                </c:pt>
                <c:pt idx="6846">
                  <c:v>-356.77049999999997</c:v>
                </c:pt>
                <c:pt idx="6847">
                  <c:v>-356.76849999999996</c:v>
                </c:pt>
                <c:pt idx="6848">
                  <c:v>-356.76649999999995</c:v>
                </c:pt>
                <c:pt idx="6849">
                  <c:v>-356.7645</c:v>
                </c:pt>
                <c:pt idx="6850">
                  <c:v>-356.76249999999999</c:v>
                </c:pt>
                <c:pt idx="6851">
                  <c:v>-356.76049999999998</c:v>
                </c:pt>
                <c:pt idx="6852">
                  <c:v>-356.75849999999997</c:v>
                </c:pt>
                <c:pt idx="6853">
                  <c:v>-356.75649999999996</c:v>
                </c:pt>
                <c:pt idx="6854">
                  <c:v>-356.75449999999995</c:v>
                </c:pt>
                <c:pt idx="6855">
                  <c:v>-356.7525</c:v>
                </c:pt>
                <c:pt idx="6856">
                  <c:v>-356.75049999999999</c:v>
                </c:pt>
                <c:pt idx="6857">
                  <c:v>-356.74849999999998</c:v>
                </c:pt>
                <c:pt idx="6858">
                  <c:v>-356.74649999999997</c:v>
                </c:pt>
                <c:pt idx="6859">
                  <c:v>-356.74449999999996</c:v>
                </c:pt>
                <c:pt idx="6860">
                  <c:v>-356.74249999999995</c:v>
                </c:pt>
                <c:pt idx="6861">
                  <c:v>-356.7405</c:v>
                </c:pt>
                <c:pt idx="6862">
                  <c:v>-356.73849999999999</c:v>
                </c:pt>
                <c:pt idx="6863">
                  <c:v>-356.73649999999998</c:v>
                </c:pt>
                <c:pt idx="6864">
                  <c:v>-356.73449999999997</c:v>
                </c:pt>
                <c:pt idx="6865">
                  <c:v>-356.73249999999996</c:v>
                </c:pt>
                <c:pt idx="6866">
                  <c:v>-356.73050000000001</c:v>
                </c:pt>
                <c:pt idx="6867">
                  <c:v>-356.7285</c:v>
                </c:pt>
                <c:pt idx="6868">
                  <c:v>-356.72649999999999</c:v>
                </c:pt>
                <c:pt idx="6869">
                  <c:v>-356.72449999999998</c:v>
                </c:pt>
                <c:pt idx="6870">
                  <c:v>-356.72249999999997</c:v>
                </c:pt>
                <c:pt idx="6871">
                  <c:v>-356.72049999999996</c:v>
                </c:pt>
                <c:pt idx="6872">
                  <c:v>-356.71849999999995</c:v>
                </c:pt>
                <c:pt idx="6873">
                  <c:v>-356.7165</c:v>
                </c:pt>
                <c:pt idx="6874">
                  <c:v>-356.71449999999999</c:v>
                </c:pt>
                <c:pt idx="6875">
                  <c:v>-356.71249999999998</c:v>
                </c:pt>
                <c:pt idx="6876">
                  <c:v>-356.71049999999997</c:v>
                </c:pt>
                <c:pt idx="6877">
                  <c:v>-356.70849999999996</c:v>
                </c:pt>
                <c:pt idx="6878">
                  <c:v>-356.70650000000001</c:v>
                </c:pt>
                <c:pt idx="6879">
                  <c:v>-356.7045</c:v>
                </c:pt>
                <c:pt idx="6880">
                  <c:v>-356.70249999999999</c:v>
                </c:pt>
                <c:pt idx="6881">
                  <c:v>-356.70049999999998</c:v>
                </c:pt>
                <c:pt idx="6882">
                  <c:v>-356.69849999999997</c:v>
                </c:pt>
                <c:pt idx="6883">
                  <c:v>-356.69649999999996</c:v>
                </c:pt>
                <c:pt idx="6884">
                  <c:v>-356.69449999999995</c:v>
                </c:pt>
                <c:pt idx="6885">
                  <c:v>-356.6925</c:v>
                </c:pt>
                <c:pt idx="6886">
                  <c:v>-356.69049999999999</c:v>
                </c:pt>
                <c:pt idx="6887">
                  <c:v>-356.68849999999998</c:v>
                </c:pt>
                <c:pt idx="6888">
                  <c:v>-356.68649999999997</c:v>
                </c:pt>
                <c:pt idx="6889">
                  <c:v>-356.68449999999996</c:v>
                </c:pt>
                <c:pt idx="6890">
                  <c:v>-356.6825</c:v>
                </c:pt>
                <c:pt idx="6891">
                  <c:v>-356.68049999999999</c:v>
                </c:pt>
                <c:pt idx="6892">
                  <c:v>-356.67849999999999</c:v>
                </c:pt>
                <c:pt idx="6893">
                  <c:v>-356.67649999999998</c:v>
                </c:pt>
                <c:pt idx="6894">
                  <c:v>-356.67449999999997</c:v>
                </c:pt>
                <c:pt idx="6895">
                  <c:v>-356.67249999999996</c:v>
                </c:pt>
                <c:pt idx="6896">
                  <c:v>-356.6705</c:v>
                </c:pt>
                <c:pt idx="6897">
                  <c:v>-356.66849999999999</c:v>
                </c:pt>
                <c:pt idx="6898">
                  <c:v>-356.66649999999998</c:v>
                </c:pt>
                <c:pt idx="6899">
                  <c:v>-356.66449999999998</c:v>
                </c:pt>
                <c:pt idx="6900">
                  <c:v>-356.66249999999997</c:v>
                </c:pt>
                <c:pt idx="6901">
                  <c:v>-356.66049999999996</c:v>
                </c:pt>
                <c:pt idx="6902">
                  <c:v>-356.6585</c:v>
                </c:pt>
                <c:pt idx="6903">
                  <c:v>-356.65649999999999</c:v>
                </c:pt>
                <c:pt idx="6904">
                  <c:v>-356.65449999999998</c:v>
                </c:pt>
                <c:pt idx="6905">
                  <c:v>-356.65249999999997</c:v>
                </c:pt>
                <c:pt idx="6906">
                  <c:v>-356.65049999999997</c:v>
                </c:pt>
                <c:pt idx="6907">
                  <c:v>-356.64849999999996</c:v>
                </c:pt>
                <c:pt idx="6908">
                  <c:v>-356.6465</c:v>
                </c:pt>
                <c:pt idx="6909">
                  <c:v>-356.64449999999999</c:v>
                </c:pt>
                <c:pt idx="6910">
                  <c:v>-356.64249999999998</c:v>
                </c:pt>
                <c:pt idx="6911">
                  <c:v>-356.64049999999997</c:v>
                </c:pt>
                <c:pt idx="6912">
                  <c:v>-356.63849999999996</c:v>
                </c:pt>
                <c:pt idx="6913">
                  <c:v>-356.63649999999996</c:v>
                </c:pt>
                <c:pt idx="6914">
                  <c:v>-356.6345</c:v>
                </c:pt>
                <c:pt idx="6915">
                  <c:v>-356.63249999999999</c:v>
                </c:pt>
                <c:pt idx="6916">
                  <c:v>-356.63049999999998</c:v>
                </c:pt>
                <c:pt idx="6917">
                  <c:v>-356.62849999999997</c:v>
                </c:pt>
                <c:pt idx="6918">
                  <c:v>-356.62649999999996</c:v>
                </c:pt>
                <c:pt idx="6919">
                  <c:v>-356.62449999999995</c:v>
                </c:pt>
                <c:pt idx="6920">
                  <c:v>-356.6225</c:v>
                </c:pt>
                <c:pt idx="6921">
                  <c:v>-356.62049999999999</c:v>
                </c:pt>
                <c:pt idx="6922">
                  <c:v>-356.61849999999998</c:v>
                </c:pt>
                <c:pt idx="6923">
                  <c:v>-356.61649999999997</c:v>
                </c:pt>
                <c:pt idx="6924">
                  <c:v>-356.61449999999996</c:v>
                </c:pt>
                <c:pt idx="6925">
                  <c:v>-356.61249999999995</c:v>
                </c:pt>
                <c:pt idx="6926">
                  <c:v>-356.6105</c:v>
                </c:pt>
                <c:pt idx="6927">
                  <c:v>-356.60849999999999</c:v>
                </c:pt>
                <c:pt idx="6928">
                  <c:v>-356.60649999999998</c:v>
                </c:pt>
                <c:pt idx="6929">
                  <c:v>-356.60449999999997</c:v>
                </c:pt>
                <c:pt idx="6930">
                  <c:v>-356.60249999999996</c:v>
                </c:pt>
                <c:pt idx="6931">
                  <c:v>-356.60049999999995</c:v>
                </c:pt>
                <c:pt idx="6932">
                  <c:v>-356.5985</c:v>
                </c:pt>
                <c:pt idx="6933">
                  <c:v>-356.59649999999999</c:v>
                </c:pt>
                <c:pt idx="6934">
                  <c:v>-356.59449999999998</c:v>
                </c:pt>
                <c:pt idx="6935">
                  <c:v>-356.59249999999997</c:v>
                </c:pt>
                <c:pt idx="6936">
                  <c:v>-356.59049999999996</c:v>
                </c:pt>
                <c:pt idx="6937">
                  <c:v>-356.58849999999995</c:v>
                </c:pt>
                <c:pt idx="6938">
                  <c:v>-356.5865</c:v>
                </c:pt>
                <c:pt idx="6939">
                  <c:v>-356.58449999999999</c:v>
                </c:pt>
                <c:pt idx="6940">
                  <c:v>-356.58249999999998</c:v>
                </c:pt>
                <c:pt idx="6941">
                  <c:v>-356.58049999999997</c:v>
                </c:pt>
                <c:pt idx="6942">
                  <c:v>-356.57849999999996</c:v>
                </c:pt>
                <c:pt idx="6943">
                  <c:v>-356.57649999999995</c:v>
                </c:pt>
                <c:pt idx="6944">
                  <c:v>-356.5745</c:v>
                </c:pt>
                <c:pt idx="6945">
                  <c:v>-356.57249999999999</c:v>
                </c:pt>
                <c:pt idx="6946">
                  <c:v>-356.57049999999998</c:v>
                </c:pt>
                <c:pt idx="6947">
                  <c:v>-356.56849999999997</c:v>
                </c:pt>
                <c:pt idx="6948">
                  <c:v>-356.56649999999996</c:v>
                </c:pt>
                <c:pt idx="6949">
                  <c:v>-356.56449999999995</c:v>
                </c:pt>
                <c:pt idx="6950">
                  <c:v>-356.5625</c:v>
                </c:pt>
                <c:pt idx="6951">
                  <c:v>-356.56049999999999</c:v>
                </c:pt>
                <c:pt idx="6952">
                  <c:v>-356.55849999999998</c:v>
                </c:pt>
                <c:pt idx="6953">
                  <c:v>-356.55649999999997</c:v>
                </c:pt>
                <c:pt idx="6954">
                  <c:v>-356.55449999999996</c:v>
                </c:pt>
                <c:pt idx="6955">
                  <c:v>-356.55249999999995</c:v>
                </c:pt>
                <c:pt idx="6956">
                  <c:v>-356.5505</c:v>
                </c:pt>
                <c:pt idx="6957">
                  <c:v>-356.54849999999999</c:v>
                </c:pt>
                <c:pt idx="6958">
                  <c:v>-356.54649999999998</c:v>
                </c:pt>
                <c:pt idx="6959">
                  <c:v>-356.54449999999997</c:v>
                </c:pt>
                <c:pt idx="6960">
                  <c:v>-356.54249999999996</c:v>
                </c:pt>
                <c:pt idx="6961">
                  <c:v>-356.54049999999995</c:v>
                </c:pt>
                <c:pt idx="6962">
                  <c:v>-356.5385</c:v>
                </c:pt>
                <c:pt idx="6963">
                  <c:v>-356.53649999999999</c:v>
                </c:pt>
                <c:pt idx="6964">
                  <c:v>-356.53449999999998</c:v>
                </c:pt>
                <c:pt idx="6965">
                  <c:v>-356.53249999999997</c:v>
                </c:pt>
                <c:pt idx="6966">
                  <c:v>-356.53049999999996</c:v>
                </c:pt>
                <c:pt idx="6967">
                  <c:v>-356.52849999999995</c:v>
                </c:pt>
                <c:pt idx="6968">
                  <c:v>-356.5265</c:v>
                </c:pt>
                <c:pt idx="6969">
                  <c:v>-356.52449999999999</c:v>
                </c:pt>
                <c:pt idx="6970">
                  <c:v>-356.52249999999998</c:v>
                </c:pt>
                <c:pt idx="6971">
                  <c:v>-356.52049999999997</c:v>
                </c:pt>
                <c:pt idx="6972">
                  <c:v>-356.51849999999996</c:v>
                </c:pt>
                <c:pt idx="6973">
                  <c:v>-356.51649999999995</c:v>
                </c:pt>
                <c:pt idx="6974">
                  <c:v>-356.5145</c:v>
                </c:pt>
                <c:pt idx="6975">
                  <c:v>-356.51249999999999</c:v>
                </c:pt>
                <c:pt idx="6976">
                  <c:v>-356.51049999999998</c:v>
                </c:pt>
                <c:pt idx="6977">
                  <c:v>-356.50849999999997</c:v>
                </c:pt>
                <c:pt idx="6978">
                  <c:v>-356.50649999999996</c:v>
                </c:pt>
                <c:pt idx="6979">
                  <c:v>-356.50449999999995</c:v>
                </c:pt>
                <c:pt idx="6980">
                  <c:v>-356.5025</c:v>
                </c:pt>
                <c:pt idx="6981">
                  <c:v>-356.50049999999999</c:v>
                </c:pt>
                <c:pt idx="6982">
                  <c:v>-356.49849999999998</c:v>
                </c:pt>
                <c:pt idx="6983">
                  <c:v>-356.49649999999997</c:v>
                </c:pt>
                <c:pt idx="6984">
                  <c:v>-356.49449999999996</c:v>
                </c:pt>
                <c:pt idx="6985">
                  <c:v>-356.49249999999995</c:v>
                </c:pt>
                <c:pt idx="6986">
                  <c:v>-356.4905</c:v>
                </c:pt>
                <c:pt idx="6987">
                  <c:v>-356.48849999999999</c:v>
                </c:pt>
                <c:pt idx="6988">
                  <c:v>-356.48649999999998</c:v>
                </c:pt>
                <c:pt idx="6989">
                  <c:v>-356.48449999999997</c:v>
                </c:pt>
                <c:pt idx="6990">
                  <c:v>-356.48249999999996</c:v>
                </c:pt>
                <c:pt idx="6991">
                  <c:v>-356.48050000000001</c:v>
                </c:pt>
                <c:pt idx="6992">
                  <c:v>-356.4785</c:v>
                </c:pt>
                <c:pt idx="6993">
                  <c:v>-356.47649999999999</c:v>
                </c:pt>
                <c:pt idx="6994">
                  <c:v>-356.47449999999998</c:v>
                </c:pt>
                <c:pt idx="6995">
                  <c:v>-356.47249999999997</c:v>
                </c:pt>
                <c:pt idx="6996">
                  <c:v>-356.47049999999996</c:v>
                </c:pt>
                <c:pt idx="6997">
                  <c:v>-356.46849999999995</c:v>
                </c:pt>
                <c:pt idx="6998">
                  <c:v>-356.4665</c:v>
                </c:pt>
                <c:pt idx="6999">
                  <c:v>-356.46449999999999</c:v>
                </c:pt>
                <c:pt idx="7000">
                  <c:v>-356.46249999999998</c:v>
                </c:pt>
                <c:pt idx="7001">
                  <c:v>-356.46049999999997</c:v>
                </c:pt>
                <c:pt idx="7002">
                  <c:v>-356.45849999999996</c:v>
                </c:pt>
                <c:pt idx="7003">
                  <c:v>-356.45650000000001</c:v>
                </c:pt>
                <c:pt idx="7004">
                  <c:v>-356.4545</c:v>
                </c:pt>
                <c:pt idx="7005">
                  <c:v>-356.45249999999999</c:v>
                </c:pt>
                <c:pt idx="7006">
                  <c:v>-356.45049999999998</c:v>
                </c:pt>
                <c:pt idx="7007">
                  <c:v>-356.44849999999997</c:v>
                </c:pt>
                <c:pt idx="7008">
                  <c:v>-356.44649999999996</c:v>
                </c:pt>
                <c:pt idx="7009">
                  <c:v>-356.44449999999995</c:v>
                </c:pt>
                <c:pt idx="7010">
                  <c:v>-356.4425</c:v>
                </c:pt>
                <c:pt idx="7011">
                  <c:v>-356.44049999999999</c:v>
                </c:pt>
                <c:pt idx="7012">
                  <c:v>-356.43849999999998</c:v>
                </c:pt>
                <c:pt idx="7013">
                  <c:v>-356.43649999999997</c:v>
                </c:pt>
                <c:pt idx="7014">
                  <c:v>-356.43449999999996</c:v>
                </c:pt>
                <c:pt idx="7015">
                  <c:v>-356.4325</c:v>
                </c:pt>
                <c:pt idx="7016">
                  <c:v>-356.43049999999999</c:v>
                </c:pt>
                <c:pt idx="7017">
                  <c:v>-356.42849999999999</c:v>
                </c:pt>
                <c:pt idx="7018">
                  <c:v>-356.42649999999998</c:v>
                </c:pt>
                <c:pt idx="7019">
                  <c:v>-356.42449999999997</c:v>
                </c:pt>
                <c:pt idx="7020">
                  <c:v>-356.42249999999996</c:v>
                </c:pt>
                <c:pt idx="7021">
                  <c:v>-356.4205</c:v>
                </c:pt>
                <c:pt idx="7022">
                  <c:v>-356.41849999999999</c:v>
                </c:pt>
                <c:pt idx="7023">
                  <c:v>-356.41649999999998</c:v>
                </c:pt>
                <c:pt idx="7024">
                  <c:v>-356.41449999999998</c:v>
                </c:pt>
                <c:pt idx="7025">
                  <c:v>-356.41249999999997</c:v>
                </c:pt>
                <c:pt idx="7026">
                  <c:v>-356.41049999999996</c:v>
                </c:pt>
                <c:pt idx="7027">
                  <c:v>-356.4085</c:v>
                </c:pt>
                <c:pt idx="7028">
                  <c:v>-356.40649999999999</c:v>
                </c:pt>
                <c:pt idx="7029">
                  <c:v>-356.40449999999998</c:v>
                </c:pt>
                <c:pt idx="7030">
                  <c:v>-356.40249999999997</c:v>
                </c:pt>
                <c:pt idx="7031">
                  <c:v>-356.40049999999997</c:v>
                </c:pt>
                <c:pt idx="7032">
                  <c:v>-356.39849999999996</c:v>
                </c:pt>
                <c:pt idx="7033">
                  <c:v>-356.3965</c:v>
                </c:pt>
                <c:pt idx="7034">
                  <c:v>-356.39449999999999</c:v>
                </c:pt>
                <c:pt idx="7035">
                  <c:v>-356.39249999999998</c:v>
                </c:pt>
                <c:pt idx="7036">
                  <c:v>-356.39049999999997</c:v>
                </c:pt>
                <c:pt idx="7037">
                  <c:v>-356.38849999999996</c:v>
                </c:pt>
                <c:pt idx="7038">
                  <c:v>-356.38649999999996</c:v>
                </c:pt>
                <c:pt idx="7039">
                  <c:v>-356.3845</c:v>
                </c:pt>
                <c:pt idx="7040">
                  <c:v>-356.38249999999999</c:v>
                </c:pt>
                <c:pt idx="7041">
                  <c:v>-356.38049999999998</c:v>
                </c:pt>
                <c:pt idx="7042">
                  <c:v>-356.37849999999997</c:v>
                </c:pt>
                <c:pt idx="7043">
                  <c:v>-356.37649999999996</c:v>
                </c:pt>
                <c:pt idx="7044">
                  <c:v>-356.37449999999995</c:v>
                </c:pt>
                <c:pt idx="7045">
                  <c:v>-356.3725</c:v>
                </c:pt>
                <c:pt idx="7046">
                  <c:v>-356.37049999999999</c:v>
                </c:pt>
                <c:pt idx="7047">
                  <c:v>-356.36849999999998</c:v>
                </c:pt>
                <c:pt idx="7048">
                  <c:v>-356.36649999999997</c:v>
                </c:pt>
                <c:pt idx="7049">
                  <c:v>-356.36449999999996</c:v>
                </c:pt>
                <c:pt idx="7050">
                  <c:v>-356.36249999999995</c:v>
                </c:pt>
                <c:pt idx="7051">
                  <c:v>-356.3605</c:v>
                </c:pt>
                <c:pt idx="7052">
                  <c:v>-356.35849999999999</c:v>
                </c:pt>
                <c:pt idx="7053">
                  <c:v>-356.35649999999998</c:v>
                </c:pt>
                <c:pt idx="7054">
                  <c:v>-356.35449999999997</c:v>
                </c:pt>
                <c:pt idx="7055">
                  <c:v>-356.35249999999996</c:v>
                </c:pt>
                <c:pt idx="7056">
                  <c:v>-356.35049999999995</c:v>
                </c:pt>
                <c:pt idx="7057">
                  <c:v>-356.3485</c:v>
                </c:pt>
                <c:pt idx="7058">
                  <c:v>-356.34649999999999</c:v>
                </c:pt>
                <c:pt idx="7059">
                  <c:v>-356.34449999999998</c:v>
                </c:pt>
                <c:pt idx="7060">
                  <c:v>-356.34249999999997</c:v>
                </c:pt>
                <c:pt idx="7061">
                  <c:v>-356.34049999999996</c:v>
                </c:pt>
                <c:pt idx="7062">
                  <c:v>-356.33849999999995</c:v>
                </c:pt>
                <c:pt idx="7063">
                  <c:v>-356.3365</c:v>
                </c:pt>
                <c:pt idx="7064">
                  <c:v>-356.33449999999999</c:v>
                </c:pt>
                <c:pt idx="7065">
                  <c:v>-356.33249999999998</c:v>
                </c:pt>
                <c:pt idx="7066">
                  <c:v>-356.33049999999997</c:v>
                </c:pt>
                <c:pt idx="7067">
                  <c:v>-356.32849999999996</c:v>
                </c:pt>
                <c:pt idx="7068">
                  <c:v>-356.32649999999995</c:v>
                </c:pt>
                <c:pt idx="7069">
                  <c:v>-356.3245</c:v>
                </c:pt>
                <c:pt idx="7070">
                  <c:v>-356.32249999999999</c:v>
                </c:pt>
                <c:pt idx="7071">
                  <c:v>-356.32049999999998</c:v>
                </c:pt>
                <c:pt idx="7072">
                  <c:v>-356.31849999999997</c:v>
                </c:pt>
                <c:pt idx="7073">
                  <c:v>-356.31649999999996</c:v>
                </c:pt>
                <c:pt idx="7074">
                  <c:v>-356.31449999999995</c:v>
                </c:pt>
                <c:pt idx="7075">
                  <c:v>-356.3125</c:v>
                </c:pt>
                <c:pt idx="7076">
                  <c:v>-356.31049999999999</c:v>
                </c:pt>
                <c:pt idx="7077">
                  <c:v>-356.30849999999998</c:v>
                </c:pt>
                <c:pt idx="7078">
                  <c:v>-356.30649999999997</c:v>
                </c:pt>
                <c:pt idx="7079">
                  <c:v>-356.30449999999996</c:v>
                </c:pt>
                <c:pt idx="7080">
                  <c:v>-356.30249999999995</c:v>
                </c:pt>
                <c:pt idx="7081">
                  <c:v>-356.3005</c:v>
                </c:pt>
                <c:pt idx="7082">
                  <c:v>-356.29849999999999</c:v>
                </c:pt>
                <c:pt idx="7083">
                  <c:v>-356.29649999999998</c:v>
                </c:pt>
                <c:pt idx="7084">
                  <c:v>-356.29449999999997</c:v>
                </c:pt>
                <c:pt idx="7085">
                  <c:v>-356.29249999999996</c:v>
                </c:pt>
                <c:pt idx="7086">
                  <c:v>-356.29049999999995</c:v>
                </c:pt>
                <c:pt idx="7087">
                  <c:v>-356.2885</c:v>
                </c:pt>
                <c:pt idx="7088">
                  <c:v>-356.28649999999999</c:v>
                </c:pt>
                <c:pt idx="7089">
                  <c:v>-356.28449999999998</c:v>
                </c:pt>
                <c:pt idx="7090">
                  <c:v>-356.28249999999997</c:v>
                </c:pt>
                <c:pt idx="7091">
                  <c:v>-356.28049999999996</c:v>
                </c:pt>
                <c:pt idx="7092">
                  <c:v>-356.27849999999995</c:v>
                </c:pt>
                <c:pt idx="7093">
                  <c:v>-356.2765</c:v>
                </c:pt>
                <c:pt idx="7094">
                  <c:v>-356.27449999999999</c:v>
                </c:pt>
                <c:pt idx="7095">
                  <c:v>-356.27249999999998</c:v>
                </c:pt>
                <c:pt idx="7096">
                  <c:v>-356.27049999999997</c:v>
                </c:pt>
                <c:pt idx="7097">
                  <c:v>-356.26849999999996</c:v>
                </c:pt>
                <c:pt idx="7098">
                  <c:v>-356.26649999999995</c:v>
                </c:pt>
                <c:pt idx="7099">
                  <c:v>-356.2645</c:v>
                </c:pt>
                <c:pt idx="7100">
                  <c:v>-356.26249999999999</c:v>
                </c:pt>
                <c:pt idx="7101">
                  <c:v>-356.26049999999998</c:v>
                </c:pt>
                <c:pt idx="7102">
                  <c:v>-356.25849999999997</c:v>
                </c:pt>
                <c:pt idx="7103">
                  <c:v>-356.25649999999996</c:v>
                </c:pt>
                <c:pt idx="7104">
                  <c:v>-356.25449999999995</c:v>
                </c:pt>
                <c:pt idx="7105">
                  <c:v>-356.2525</c:v>
                </c:pt>
                <c:pt idx="7106">
                  <c:v>-356.25049999999999</c:v>
                </c:pt>
                <c:pt idx="7107">
                  <c:v>-356.24849999999998</c:v>
                </c:pt>
                <c:pt idx="7108">
                  <c:v>-356.24649999999997</c:v>
                </c:pt>
                <c:pt idx="7109">
                  <c:v>-356.24449999999996</c:v>
                </c:pt>
                <c:pt idx="7110">
                  <c:v>-356.24249999999995</c:v>
                </c:pt>
                <c:pt idx="7111">
                  <c:v>-356.2405</c:v>
                </c:pt>
                <c:pt idx="7112">
                  <c:v>-356.23849999999999</c:v>
                </c:pt>
                <c:pt idx="7113">
                  <c:v>-356.23649999999998</c:v>
                </c:pt>
                <c:pt idx="7114">
                  <c:v>-356.23449999999997</c:v>
                </c:pt>
                <c:pt idx="7115">
                  <c:v>-356.23249999999996</c:v>
                </c:pt>
                <c:pt idx="7116">
                  <c:v>-356.23050000000001</c:v>
                </c:pt>
                <c:pt idx="7117">
                  <c:v>-356.2285</c:v>
                </c:pt>
                <c:pt idx="7118">
                  <c:v>-356.22649999999999</c:v>
                </c:pt>
                <c:pt idx="7119">
                  <c:v>-356.22449999999998</c:v>
                </c:pt>
                <c:pt idx="7120">
                  <c:v>-356.22249999999997</c:v>
                </c:pt>
                <c:pt idx="7121">
                  <c:v>-356.22049999999996</c:v>
                </c:pt>
                <c:pt idx="7122">
                  <c:v>-356.21849999999995</c:v>
                </c:pt>
                <c:pt idx="7123">
                  <c:v>-356.2165</c:v>
                </c:pt>
                <c:pt idx="7124">
                  <c:v>-356.21449999999999</c:v>
                </c:pt>
                <c:pt idx="7125">
                  <c:v>-356.21249999999998</c:v>
                </c:pt>
                <c:pt idx="7126">
                  <c:v>-356.21049999999997</c:v>
                </c:pt>
                <c:pt idx="7127">
                  <c:v>-356.20849999999996</c:v>
                </c:pt>
                <c:pt idx="7128">
                  <c:v>-356.20650000000001</c:v>
                </c:pt>
                <c:pt idx="7129">
                  <c:v>-356.2045</c:v>
                </c:pt>
                <c:pt idx="7130">
                  <c:v>-356.20249999999999</c:v>
                </c:pt>
                <c:pt idx="7131">
                  <c:v>-356.20049999999998</c:v>
                </c:pt>
                <c:pt idx="7132">
                  <c:v>-356.19849999999997</c:v>
                </c:pt>
                <c:pt idx="7133">
                  <c:v>-356.19649999999996</c:v>
                </c:pt>
                <c:pt idx="7134">
                  <c:v>-356.19449999999995</c:v>
                </c:pt>
                <c:pt idx="7135">
                  <c:v>-356.1925</c:v>
                </c:pt>
                <c:pt idx="7136">
                  <c:v>-356.19049999999999</c:v>
                </c:pt>
                <c:pt idx="7137">
                  <c:v>-356.18849999999998</c:v>
                </c:pt>
                <c:pt idx="7138">
                  <c:v>-356.18649999999997</c:v>
                </c:pt>
                <c:pt idx="7139">
                  <c:v>-356.18449999999996</c:v>
                </c:pt>
                <c:pt idx="7140">
                  <c:v>-356.1825</c:v>
                </c:pt>
                <c:pt idx="7141">
                  <c:v>-356.18049999999999</c:v>
                </c:pt>
                <c:pt idx="7142">
                  <c:v>-356.17849999999999</c:v>
                </c:pt>
                <c:pt idx="7143">
                  <c:v>-356.17649999999998</c:v>
                </c:pt>
                <c:pt idx="7144">
                  <c:v>-356.17449999999997</c:v>
                </c:pt>
                <c:pt idx="7145">
                  <c:v>-356.17249999999996</c:v>
                </c:pt>
                <c:pt idx="7146">
                  <c:v>-356.1705</c:v>
                </c:pt>
                <c:pt idx="7147">
                  <c:v>-356.16849999999999</c:v>
                </c:pt>
                <c:pt idx="7148">
                  <c:v>-356.16649999999998</c:v>
                </c:pt>
                <c:pt idx="7149">
                  <c:v>-356.16449999999998</c:v>
                </c:pt>
                <c:pt idx="7150">
                  <c:v>-356.16249999999997</c:v>
                </c:pt>
                <c:pt idx="7151">
                  <c:v>-356.16049999999996</c:v>
                </c:pt>
                <c:pt idx="7152">
                  <c:v>-356.1585</c:v>
                </c:pt>
                <c:pt idx="7153">
                  <c:v>-356.15649999999999</c:v>
                </c:pt>
                <c:pt idx="7154">
                  <c:v>-356.15449999999998</c:v>
                </c:pt>
                <c:pt idx="7155">
                  <c:v>-356.15249999999997</c:v>
                </c:pt>
                <c:pt idx="7156">
                  <c:v>-356.15049999999997</c:v>
                </c:pt>
                <c:pt idx="7157">
                  <c:v>-356.14849999999996</c:v>
                </c:pt>
                <c:pt idx="7158">
                  <c:v>-356.1465</c:v>
                </c:pt>
                <c:pt idx="7159">
                  <c:v>-356.14449999999999</c:v>
                </c:pt>
                <c:pt idx="7160">
                  <c:v>-356.14249999999998</c:v>
                </c:pt>
                <c:pt idx="7161">
                  <c:v>-356.14049999999997</c:v>
                </c:pt>
                <c:pt idx="7162">
                  <c:v>-356.13849999999996</c:v>
                </c:pt>
                <c:pt idx="7163">
                  <c:v>-356.13649999999996</c:v>
                </c:pt>
                <c:pt idx="7164">
                  <c:v>-356.1345</c:v>
                </c:pt>
                <c:pt idx="7165">
                  <c:v>-356.13249999999999</c:v>
                </c:pt>
                <c:pt idx="7166">
                  <c:v>-356.13049999999998</c:v>
                </c:pt>
                <c:pt idx="7167">
                  <c:v>-356.12849999999997</c:v>
                </c:pt>
                <c:pt idx="7168">
                  <c:v>-356.12649999999996</c:v>
                </c:pt>
                <c:pt idx="7169">
                  <c:v>-356.12449999999995</c:v>
                </c:pt>
                <c:pt idx="7170">
                  <c:v>-356.1225</c:v>
                </c:pt>
                <c:pt idx="7171">
                  <c:v>-356.12049999999999</c:v>
                </c:pt>
                <c:pt idx="7172">
                  <c:v>-356.11849999999998</c:v>
                </c:pt>
                <c:pt idx="7173">
                  <c:v>-356.11649999999997</c:v>
                </c:pt>
                <c:pt idx="7174">
                  <c:v>-356.11449999999996</c:v>
                </c:pt>
                <c:pt idx="7175">
                  <c:v>-356.11249999999995</c:v>
                </c:pt>
                <c:pt idx="7176">
                  <c:v>-356.1105</c:v>
                </c:pt>
                <c:pt idx="7177">
                  <c:v>-356.10849999999999</c:v>
                </c:pt>
                <c:pt idx="7178">
                  <c:v>-356.10649999999998</c:v>
                </c:pt>
                <c:pt idx="7179">
                  <c:v>-356.10449999999997</c:v>
                </c:pt>
                <c:pt idx="7180">
                  <c:v>-356.10249999999996</c:v>
                </c:pt>
                <c:pt idx="7181">
                  <c:v>-356.10049999999995</c:v>
                </c:pt>
                <c:pt idx="7182">
                  <c:v>-356.0985</c:v>
                </c:pt>
                <c:pt idx="7183">
                  <c:v>-356.09649999999999</c:v>
                </c:pt>
                <c:pt idx="7184">
                  <c:v>-356.09449999999998</c:v>
                </c:pt>
                <c:pt idx="7185">
                  <c:v>-356.09249999999997</c:v>
                </c:pt>
                <c:pt idx="7186">
                  <c:v>-356.09049999999996</c:v>
                </c:pt>
                <c:pt idx="7187">
                  <c:v>-356.08849999999995</c:v>
                </c:pt>
                <c:pt idx="7188">
                  <c:v>-356.0865</c:v>
                </c:pt>
                <c:pt idx="7189">
                  <c:v>-356.08449999999999</c:v>
                </c:pt>
                <c:pt idx="7190">
                  <c:v>-356.08249999999998</c:v>
                </c:pt>
                <c:pt idx="7191">
                  <c:v>-356.08049999999997</c:v>
                </c:pt>
                <c:pt idx="7192">
                  <c:v>-356.07849999999996</c:v>
                </c:pt>
                <c:pt idx="7193">
                  <c:v>-356.07649999999995</c:v>
                </c:pt>
                <c:pt idx="7194">
                  <c:v>-356.0745</c:v>
                </c:pt>
                <c:pt idx="7195">
                  <c:v>-356.07249999999999</c:v>
                </c:pt>
                <c:pt idx="7196">
                  <c:v>-356.07049999999998</c:v>
                </c:pt>
                <c:pt idx="7197">
                  <c:v>-356.06849999999997</c:v>
                </c:pt>
                <c:pt idx="7198">
                  <c:v>-356.06649999999996</c:v>
                </c:pt>
                <c:pt idx="7199">
                  <c:v>-356.06449999999995</c:v>
                </c:pt>
                <c:pt idx="7200">
                  <c:v>-356.0625</c:v>
                </c:pt>
                <c:pt idx="7201">
                  <c:v>-356.06049999999999</c:v>
                </c:pt>
                <c:pt idx="7202">
                  <c:v>-356.05849999999998</c:v>
                </c:pt>
                <c:pt idx="7203">
                  <c:v>-356.05649999999997</c:v>
                </c:pt>
                <c:pt idx="7204">
                  <c:v>-356.05449999999996</c:v>
                </c:pt>
                <c:pt idx="7205">
                  <c:v>-356.05249999999995</c:v>
                </c:pt>
                <c:pt idx="7206">
                  <c:v>-356.0505</c:v>
                </c:pt>
                <c:pt idx="7207">
                  <c:v>-356.04849999999999</c:v>
                </c:pt>
                <c:pt idx="7208">
                  <c:v>-356.04649999999998</c:v>
                </c:pt>
                <c:pt idx="7209">
                  <c:v>-356.04449999999997</c:v>
                </c:pt>
                <c:pt idx="7210">
                  <c:v>-356.04249999999996</c:v>
                </c:pt>
                <c:pt idx="7211">
                  <c:v>-356.04049999999995</c:v>
                </c:pt>
                <c:pt idx="7212">
                  <c:v>-356.0385</c:v>
                </c:pt>
                <c:pt idx="7213">
                  <c:v>-356.03649999999999</c:v>
                </c:pt>
                <c:pt idx="7214">
                  <c:v>-356.03449999999998</c:v>
                </c:pt>
                <c:pt idx="7215">
                  <c:v>-356.03249999999997</c:v>
                </c:pt>
                <c:pt idx="7216">
                  <c:v>-356.03049999999996</c:v>
                </c:pt>
                <c:pt idx="7217">
                  <c:v>-356.02849999999995</c:v>
                </c:pt>
                <c:pt idx="7218">
                  <c:v>-356.0265</c:v>
                </c:pt>
                <c:pt idx="7219">
                  <c:v>-356.02449999999999</c:v>
                </c:pt>
                <c:pt idx="7220">
                  <c:v>-356.02249999999998</c:v>
                </c:pt>
                <c:pt idx="7221">
                  <c:v>-356.02049999999997</c:v>
                </c:pt>
                <c:pt idx="7222">
                  <c:v>-356.01849999999996</c:v>
                </c:pt>
                <c:pt idx="7223">
                  <c:v>-356.01649999999995</c:v>
                </c:pt>
                <c:pt idx="7224">
                  <c:v>-356.0145</c:v>
                </c:pt>
                <c:pt idx="7225">
                  <c:v>-356.01249999999999</c:v>
                </c:pt>
                <c:pt idx="7226">
                  <c:v>-356.01049999999998</c:v>
                </c:pt>
                <c:pt idx="7227">
                  <c:v>-356.00849999999997</c:v>
                </c:pt>
                <c:pt idx="7228">
                  <c:v>-356.00649999999996</c:v>
                </c:pt>
                <c:pt idx="7229">
                  <c:v>-356.00449999999995</c:v>
                </c:pt>
                <c:pt idx="7230">
                  <c:v>-356.0025</c:v>
                </c:pt>
                <c:pt idx="7231">
                  <c:v>-356.00049999999999</c:v>
                </c:pt>
                <c:pt idx="7232">
                  <c:v>-355.99849999999998</c:v>
                </c:pt>
                <c:pt idx="7233">
                  <c:v>-355.99649999999997</c:v>
                </c:pt>
                <c:pt idx="7234">
                  <c:v>-355.99449999999996</c:v>
                </c:pt>
                <c:pt idx="7235">
                  <c:v>-355.99249999999995</c:v>
                </c:pt>
                <c:pt idx="7236">
                  <c:v>-355.9905</c:v>
                </c:pt>
                <c:pt idx="7237">
                  <c:v>-355.98849999999999</c:v>
                </c:pt>
                <c:pt idx="7238">
                  <c:v>-355.98649999999998</c:v>
                </c:pt>
                <c:pt idx="7239">
                  <c:v>-355.98449999999997</c:v>
                </c:pt>
                <c:pt idx="7240">
                  <c:v>-355.98249999999996</c:v>
                </c:pt>
                <c:pt idx="7241">
                  <c:v>-355.98050000000001</c:v>
                </c:pt>
                <c:pt idx="7242">
                  <c:v>-355.9785</c:v>
                </c:pt>
                <c:pt idx="7243">
                  <c:v>-355.97649999999999</c:v>
                </c:pt>
                <c:pt idx="7244">
                  <c:v>-355.97449999999998</c:v>
                </c:pt>
                <c:pt idx="7245">
                  <c:v>-355.97249999999997</c:v>
                </c:pt>
                <c:pt idx="7246">
                  <c:v>-355.97049999999996</c:v>
                </c:pt>
                <c:pt idx="7247">
                  <c:v>-355.96849999999995</c:v>
                </c:pt>
                <c:pt idx="7248">
                  <c:v>-355.9665</c:v>
                </c:pt>
                <c:pt idx="7249">
                  <c:v>-355.96449999999999</c:v>
                </c:pt>
                <c:pt idx="7250">
                  <c:v>-355.96249999999998</c:v>
                </c:pt>
                <c:pt idx="7251">
                  <c:v>-355.96049999999997</c:v>
                </c:pt>
                <c:pt idx="7252">
                  <c:v>-355.95849999999996</c:v>
                </c:pt>
                <c:pt idx="7253">
                  <c:v>-355.95650000000001</c:v>
                </c:pt>
                <c:pt idx="7254">
                  <c:v>-355.9545</c:v>
                </c:pt>
                <c:pt idx="7255">
                  <c:v>-355.95249999999999</c:v>
                </c:pt>
                <c:pt idx="7256">
                  <c:v>-355.95049999999998</c:v>
                </c:pt>
                <c:pt idx="7257">
                  <c:v>-355.94849999999997</c:v>
                </c:pt>
                <c:pt idx="7258">
                  <c:v>-355.94649999999996</c:v>
                </c:pt>
                <c:pt idx="7259">
                  <c:v>-355.94449999999995</c:v>
                </c:pt>
                <c:pt idx="7260">
                  <c:v>-355.9425</c:v>
                </c:pt>
                <c:pt idx="7261">
                  <c:v>-355.94049999999999</c:v>
                </c:pt>
                <c:pt idx="7262">
                  <c:v>-355.93849999999998</c:v>
                </c:pt>
                <c:pt idx="7263">
                  <c:v>-355.93649999999997</c:v>
                </c:pt>
                <c:pt idx="7264">
                  <c:v>-355.93449999999996</c:v>
                </c:pt>
                <c:pt idx="7265">
                  <c:v>-355.9325</c:v>
                </c:pt>
                <c:pt idx="7266">
                  <c:v>-355.93049999999999</c:v>
                </c:pt>
                <c:pt idx="7267">
                  <c:v>-355.92849999999999</c:v>
                </c:pt>
                <c:pt idx="7268">
                  <c:v>-355.92649999999998</c:v>
                </c:pt>
                <c:pt idx="7269">
                  <c:v>-355.92449999999997</c:v>
                </c:pt>
                <c:pt idx="7270">
                  <c:v>-355.92249999999996</c:v>
                </c:pt>
                <c:pt idx="7271">
                  <c:v>-355.9205</c:v>
                </c:pt>
                <c:pt idx="7272">
                  <c:v>-355.91849999999999</c:v>
                </c:pt>
                <c:pt idx="7273">
                  <c:v>-355.91649999999998</c:v>
                </c:pt>
                <c:pt idx="7274">
                  <c:v>-355.91449999999998</c:v>
                </c:pt>
                <c:pt idx="7275">
                  <c:v>-355.91249999999997</c:v>
                </c:pt>
                <c:pt idx="7276">
                  <c:v>-355.91049999999996</c:v>
                </c:pt>
                <c:pt idx="7277">
                  <c:v>-355.9085</c:v>
                </c:pt>
                <c:pt idx="7278">
                  <c:v>-355.90649999999999</c:v>
                </c:pt>
                <c:pt idx="7279">
                  <c:v>-355.90449999999998</c:v>
                </c:pt>
                <c:pt idx="7280">
                  <c:v>-355.90249999999997</c:v>
                </c:pt>
                <c:pt idx="7281">
                  <c:v>-355.90049999999997</c:v>
                </c:pt>
                <c:pt idx="7282">
                  <c:v>-355.89849999999996</c:v>
                </c:pt>
                <c:pt idx="7283">
                  <c:v>-355.8965</c:v>
                </c:pt>
                <c:pt idx="7284">
                  <c:v>-355.89449999999999</c:v>
                </c:pt>
                <c:pt idx="7285">
                  <c:v>-355.89249999999998</c:v>
                </c:pt>
                <c:pt idx="7286">
                  <c:v>-355.89049999999997</c:v>
                </c:pt>
                <c:pt idx="7287">
                  <c:v>-355.88849999999996</c:v>
                </c:pt>
                <c:pt idx="7288">
                  <c:v>-355.88649999999996</c:v>
                </c:pt>
                <c:pt idx="7289">
                  <c:v>-355.8845</c:v>
                </c:pt>
                <c:pt idx="7290">
                  <c:v>-355.88249999999999</c:v>
                </c:pt>
                <c:pt idx="7291">
                  <c:v>-355.88049999999998</c:v>
                </c:pt>
                <c:pt idx="7292">
                  <c:v>-355.87849999999997</c:v>
                </c:pt>
                <c:pt idx="7293">
                  <c:v>-355.87649999999996</c:v>
                </c:pt>
                <c:pt idx="7294">
                  <c:v>-355.87449999999995</c:v>
                </c:pt>
                <c:pt idx="7295">
                  <c:v>-355.8725</c:v>
                </c:pt>
                <c:pt idx="7296">
                  <c:v>-355.87049999999999</c:v>
                </c:pt>
                <c:pt idx="7297">
                  <c:v>-355.86849999999998</c:v>
                </c:pt>
                <c:pt idx="7298">
                  <c:v>-355.86649999999997</c:v>
                </c:pt>
                <c:pt idx="7299">
                  <c:v>-355.86449999999996</c:v>
                </c:pt>
                <c:pt idx="7300">
                  <c:v>-355.86249999999995</c:v>
                </c:pt>
                <c:pt idx="7301">
                  <c:v>-355.8605</c:v>
                </c:pt>
                <c:pt idx="7302">
                  <c:v>-355.85849999999999</c:v>
                </c:pt>
                <c:pt idx="7303">
                  <c:v>-355.85649999999998</c:v>
                </c:pt>
                <c:pt idx="7304">
                  <c:v>-355.85449999999997</c:v>
                </c:pt>
                <c:pt idx="7305">
                  <c:v>-355.85249999999996</c:v>
                </c:pt>
                <c:pt idx="7306">
                  <c:v>-355.85049999999995</c:v>
                </c:pt>
                <c:pt idx="7307">
                  <c:v>-355.8485</c:v>
                </c:pt>
                <c:pt idx="7308">
                  <c:v>-355.84649999999999</c:v>
                </c:pt>
                <c:pt idx="7309">
                  <c:v>-355.84449999999998</c:v>
                </c:pt>
                <c:pt idx="7310">
                  <c:v>-355.84249999999997</c:v>
                </c:pt>
                <c:pt idx="7311">
                  <c:v>-355.84049999999996</c:v>
                </c:pt>
                <c:pt idx="7312">
                  <c:v>-355.83849999999995</c:v>
                </c:pt>
                <c:pt idx="7313">
                  <c:v>-355.8365</c:v>
                </c:pt>
                <c:pt idx="7314">
                  <c:v>-355.83449999999999</c:v>
                </c:pt>
                <c:pt idx="7315">
                  <c:v>-355.83249999999998</c:v>
                </c:pt>
                <c:pt idx="7316">
                  <c:v>-355.83049999999997</c:v>
                </c:pt>
                <c:pt idx="7317">
                  <c:v>-355.82849999999996</c:v>
                </c:pt>
                <c:pt idx="7318">
                  <c:v>-355.82649999999995</c:v>
                </c:pt>
                <c:pt idx="7319">
                  <c:v>-355.8245</c:v>
                </c:pt>
                <c:pt idx="7320">
                  <c:v>-355.82249999999999</c:v>
                </c:pt>
                <c:pt idx="7321">
                  <c:v>-355.82049999999998</c:v>
                </c:pt>
                <c:pt idx="7322">
                  <c:v>-355.81849999999997</c:v>
                </c:pt>
                <c:pt idx="7323">
                  <c:v>-355.81649999999996</c:v>
                </c:pt>
                <c:pt idx="7324">
                  <c:v>-355.81449999999995</c:v>
                </c:pt>
                <c:pt idx="7325">
                  <c:v>-355.8125</c:v>
                </c:pt>
                <c:pt idx="7326">
                  <c:v>-355.81049999999999</c:v>
                </c:pt>
                <c:pt idx="7327">
                  <c:v>-355.80849999999998</c:v>
                </c:pt>
                <c:pt idx="7328">
                  <c:v>-355.80649999999997</c:v>
                </c:pt>
                <c:pt idx="7329">
                  <c:v>-355.80449999999996</c:v>
                </c:pt>
                <c:pt idx="7330">
                  <c:v>-355.80249999999995</c:v>
                </c:pt>
                <c:pt idx="7331">
                  <c:v>-355.8005</c:v>
                </c:pt>
                <c:pt idx="7332">
                  <c:v>-355.79849999999999</c:v>
                </c:pt>
                <c:pt idx="7333">
                  <c:v>-355.79649999999998</c:v>
                </c:pt>
                <c:pt idx="7334">
                  <c:v>-355.79449999999997</c:v>
                </c:pt>
                <c:pt idx="7335">
                  <c:v>-355.79249999999996</c:v>
                </c:pt>
                <c:pt idx="7336">
                  <c:v>-355.79049999999995</c:v>
                </c:pt>
                <c:pt idx="7337">
                  <c:v>-355.7885</c:v>
                </c:pt>
                <c:pt idx="7338">
                  <c:v>-355.78649999999999</c:v>
                </c:pt>
                <c:pt idx="7339">
                  <c:v>-355.78449999999998</c:v>
                </c:pt>
                <c:pt idx="7340">
                  <c:v>-355.78249999999997</c:v>
                </c:pt>
                <c:pt idx="7341">
                  <c:v>-355.78049999999996</c:v>
                </c:pt>
                <c:pt idx="7342">
                  <c:v>-355.77849999999995</c:v>
                </c:pt>
                <c:pt idx="7343">
                  <c:v>-355.7765</c:v>
                </c:pt>
                <c:pt idx="7344">
                  <c:v>-355.77449999999999</c:v>
                </c:pt>
                <c:pt idx="7345">
                  <c:v>-355.77249999999998</c:v>
                </c:pt>
                <c:pt idx="7346">
                  <c:v>-355.77049999999997</c:v>
                </c:pt>
                <c:pt idx="7347">
                  <c:v>-355.76849999999996</c:v>
                </c:pt>
                <c:pt idx="7348">
                  <c:v>-355.76649999999995</c:v>
                </c:pt>
                <c:pt idx="7349">
                  <c:v>-355.7645</c:v>
                </c:pt>
                <c:pt idx="7350">
                  <c:v>-355.76249999999999</c:v>
                </c:pt>
                <c:pt idx="7351">
                  <c:v>-355.76049999999998</c:v>
                </c:pt>
                <c:pt idx="7352">
                  <c:v>-355.75849999999997</c:v>
                </c:pt>
                <c:pt idx="7353">
                  <c:v>-355.75649999999996</c:v>
                </c:pt>
                <c:pt idx="7354">
                  <c:v>-355.75449999999995</c:v>
                </c:pt>
                <c:pt idx="7355">
                  <c:v>-355.7525</c:v>
                </c:pt>
                <c:pt idx="7356">
                  <c:v>-355.75049999999999</c:v>
                </c:pt>
                <c:pt idx="7357">
                  <c:v>-355.74849999999998</c:v>
                </c:pt>
                <c:pt idx="7358">
                  <c:v>-355.74649999999997</c:v>
                </c:pt>
                <c:pt idx="7359">
                  <c:v>-355.74449999999996</c:v>
                </c:pt>
                <c:pt idx="7360">
                  <c:v>-355.74249999999995</c:v>
                </c:pt>
                <c:pt idx="7361">
                  <c:v>-355.7405</c:v>
                </c:pt>
                <c:pt idx="7362">
                  <c:v>-355.73849999999999</c:v>
                </c:pt>
                <c:pt idx="7363">
                  <c:v>-355.73649999999998</c:v>
                </c:pt>
                <c:pt idx="7364">
                  <c:v>-355.73449999999997</c:v>
                </c:pt>
                <c:pt idx="7365">
                  <c:v>-355.73249999999996</c:v>
                </c:pt>
                <c:pt idx="7366">
                  <c:v>-355.73050000000001</c:v>
                </c:pt>
                <c:pt idx="7367">
                  <c:v>-355.7285</c:v>
                </c:pt>
                <c:pt idx="7368">
                  <c:v>-355.72649999999999</c:v>
                </c:pt>
                <c:pt idx="7369">
                  <c:v>-355.72449999999998</c:v>
                </c:pt>
                <c:pt idx="7370">
                  <c:v>-355.72249999999997</c:v>
                </c:pt>
                <c:pt idx="7371">
                  <c:v>-355.72049999999996</c:v>
                </c:pt>
                <c:pt idx="7372">
                  <c:v>-355.71849999999995</c:v>
                </c:pt>
                <c:pt idx="7373">
                  <c:v>-355.7165</c:v>
                </c:pt>
                <c:pt idx="7374">
                  <c:v>-355.71449999999999</c:v>
                </c:pt>
                <c:pt idx="7375">
                  <c:v>-355.71249999999998</c:v>
                </c:pt>
                <c:pt idx="7376">
                  <c:v>-355.71049999999997</c:v>
                </c:pt>
                <c:pt idx="7377">
                  <c:v>-355.70849999999996</c:v>
                </c:pt>
                <c:pt idx="7378">
                  <c:v>-355.70650000000001</c:v>
                </c:pt>
                <c:pt idx="7379">
                  <c:v>-355.7045</c:v>
                </c:pt>
                <c:pt idx="7380">
                  <c:v>-355.70249999999999</c:v>
                </c:pt>
                <c:pt idx="7381">
                  <c:v>-355.70049999999998</c:v>
                </c:pt>
                <c:pt idx="7382">
                  <c:v>-355.69849999999997</c:v>
                </c:pt>
                <c:pt idx="7383">
                  <c:v>-355.69649999999996</c:v>
                </c:pt>
                <c:pt idx="7384">
                  <c:v>-355.69449999999995</c:v>
                </c:pt>
                <c:pt idx="7385">
                  <c:v>-355.6925</c:v>
                </c:pt>
                <c:pt idx="7386">
                  <c:v>-355.69049999999999</c:v>
                </c:pt>
                <c:pt idx="7387">
                  <c:v>-355.68849999999998</c:v>
                </c:pt>
                <c:pt idx="7388">
                  <c:v>-355.68649999999997</c:v>
                </c:pt>
                <c:pt idx="7389">
                  <c:v>-355.68449999999996</c:v>
                </c:pt>
                <c:pt idx="7390">
                  <c:v>-355.6825</c:v>
                </c:pt>
                <c:pt idx="7391">
                  <c:v>-355.68049999999999</c:v>
                </c:pt>
                <c:pt idx="7392">
                  <c:v>-355.67849999999999</c:v>
                </c:pt>
                <c:pt idx="7393">
                  <c:v>-355.67649999999998</c:v>
                </c:pt>
                <c:pt idx="7394">
                  <c:v>-355.67449999999997</c:v>
                </c:pt>
                <c:pt idx="7395">
                  <c:v>-355.67249999999996</c:v>
                </c:pt>
                <c:pt idx="7396">
                  <c:v>-355.6705</c:v>
                </c:pt>
                <c:pt idx="7397">
                  <c:v>-355.66849999999999</c:v>
                </c:pt>
                <c:pt idx="7398">
                  <c:v>-355.66649999999998</c:v>
                </c:pt>
                <c:pt idx="7399">
                  <c:v>-355.66449999999998</c:v>
                </c:pt>
                <c:pt idx="7400">
                  <c:v>-355.66249999999997</c:v>
                </c:pt>
                <c:pt idx="7401">
                  <c:v>-355.66049999999996</c:v>
                </c:pt>
                <c:pt idx="7402">
                  <c:v>-355.6585</c:v>
                </c:pt>
                <c:pt idx="7403">
                  <c:v>-355.65649999999999</c:v>
                </c:pt>
                <c:pt idx="7404">
                  <c:v>-355.65449999999998</c:v>
                </c:pt>
                <c:pt idx="7405">
                  <c:v>-355.65249999999997</c:v>
                </c:pt>
                <c:pt idx="7406">
                  <c:v>-355.65049999999997</c:v>
                </c:pt>
                <c:pt idx="7407">
                  <c:v>-355.64849999999996</c:v>
                </c:pt>
                <c:pt idx="7408">
                  <c:v>-355.6465</c:v>
                </c:pt>
                <c:pt idx="7409">
                  <c:v>-355.64449999999999</c:v>
                </c:pt>
                <c:pt idx="7410">
                  <c:v>-355.64249999999998</c:v>
                </c:pt>
                <c:pt idx="7411">
                  <c:v>-355.64049999999997</c:v>
                </c:pt>
                <c:pt idx="7412">
                  <c:v>-355.63849999999996</c:v>
                </c:pt>
                <c:pt idx="7413">
                  <c:v>-355.63649999999996</c:v>
                </c:pt>
                <c:pt idx="7414">
                  <c:v>-355.6345</c:v>
                </c:pt>
                <c:pt idx="7415">
                  <c:v>-355.63249999999999</c:v>
                </c:pt>
                <c:pt idx="7416">
                  <c:v>-355.63049999999998</c:v>
                </c:pt>
                <c:pt idx="7417">
                  <c:v>-355.62849999999997</c:v>
                </c:pt>
                <c:pt idx="7418">
                  <c:v>-355.62649999999996</c:v>
                </c:pt>
                <c:pt idx="7419">
                  <c:v>-355.62449999999995</c:v>
                </c:pt>
                <c:pt idx="7420">
                  <c:v>-355.6225</c:v>
                </c:pt>
                <c:pt idx="7421">
                  <c:v>-355.62049999999999</c:v>
                </c:pt>
                <c:pt idx="7422">
                  <c:v>-355.61849999999998</c:v>
                </c:pt>
                <c:pt idx="7423">
                  <c:v>-355.61649999999997</c:v>
                </c:pt>
                <c:pt idx="7424">
                  <c:v>-355.61449999999996</c:v>
                </c:pt>
                <c:pt idx="7425">
                  <c:v>-355.61249999999995</c:v>
                </c:pt>
                <c:pt idx="7426">
                  <c:v>-355.6105</c:v>
                </c:pt>
                <c:pt idx="7427">
                  <c:v>-355.60849999999999</c:v>
                </c:pt>
                <c:pt idx="7428">
                  <c:v>-355.60649999999998</c:v>
                </c:pt>
                <c:pt idx="7429">
                  <c:v>-355.60449999999997</c:v>
                </c:pt>
                <c:pt idx="7430">
                  <c:v>-355.60249999999996</c:v>
                </c:pt>
                <c:pt idx="7431">
                  <c:v>-355.60049999999995</c:v>
                </c:pt>
                <c:pt idx="7432">
                  <c:v>-355.5985</c:v>
                </c:pt>
                <c:pt idx="7433">
                  <c:v>-355.59649999999999</c:v>
                </c:pt>
                <c:pt idx="7434">
                  <c:v>-355.59449999999998</c:v>
                </c:pt>
                <c:pt idx="7435">
                  <c:v>-355.59249999999997</c:v>
                </c:pt>
                <c:pt idx="7436">
                  <c:v>-355.59049999999996</c:v>
                </c:pt>
                <c:pt idx="7437">
                  <c:v>-355.58849999999995</c:v>
                </c:pt>
                <c:pt idx="7438">
                  <c:v>-355.5865</c:v>
                </c:pt>
                <c:pt idx="7439">
                  <c:v>-355.58449999999999</c:v>
                </c:pt>
                <c:pt idx="7440">
                  <c:v>-355.58249999999998</c:v>
                </c:pt>
                <c:pt idx="7441">
                  <c:v>-355.58049999999997</c:v>
                </c:pt>
                <c:pt idx="7442">
                  <c:v>-355.57849999999996</c:v>
                </c:pt>
                <c:pt idx="7443">
                  <c:v>-355.57649999999995</c:v>
                </c:pt>
                <c:pt idx="7444">
                  <c:v>-355.5745</c:v>
                </c:pt>
                <c:pt idx="7445">
                  <c:v>-355.57249999999999</c:v>
                </c:pt>
                <c:pt idx="7446">
                  <c:v>-355.57049999999998</c:v>
                </c:pt>
                <c:pt idx="7447">
                  <c:v>-355.56849999999997</c:v>
                </c:pt>
                <c:pt idx="7448">
                  <c:v>-355.56649999999996</c:v>
                </c:pt>
                <c:pt idx="7449">
                  <c:v>-355.56449999999995</c:v>
                </c:pt>
                <c:pt idx="7450">
                  <c:v>-355.5625</c:v>
                </c:pt>
                <c:pt idx="7451">
                  <c:v>-355.56049999999999</c:v>
                </c:pt>
                <c:pt idx="7452">
                  <c:v>-355.55849999999998</c:v>
                </c:pt>
                <c:pt idx="7453">
                  <c:v>-355.55649999999997</c:v>
                </c:pt>
                <c:pt idx="7454">
                  <c:v>-355.55449999999996</c:v>
                </c:pt>
                <c:pt idx="7455">
                  <c:v>-355.55249999999995</c:v>
                </c:pt>
                <c:pt idx="7456">
                  <c:v>-355.5505</c:v>
                </c:pt>
                <c:pt idx="7457">
                  <c:v>-355.54849999999999</c:v>
                </c:pt>
                <c:pt idx="7458">
                  <c:v>-355.54649999999998</c:v>
                </c:pt>
                <c:pt idx="7459">
                  <c:v>-355.54449999999997</c:v>
                </c:pt>
                <c:pt idx="7460">
                  <c:v>-355.54249999999996</c:v>
                </c:pt>
                <c:pt idx="7461">
                  <c:v>-355.54049999999995</c:v>
                </c:pt>
                <c:pt idx="7462">
                  <c:v>-355.5385</c:v>
                </c:pt>
                <c:pt idx="7463">
                  <c:v>-355.53649999999999</c:v>
                </c:pt>
                <c:pt idx="7464">
                  <c:v>-355.53449999999998</c:v>
                </c:pt>
                <c:pt idx="7465">
                  <c:v>-355.53249999999997</c:v>
                </c:pt>
                <c:pt idx="7466">
                  <c:v>-355.53049999999996</c:v>
                </c:pt>
                <c:pt idx="7467">
                  <c:v>-355.52849999999995</c:v>
                </c:pt>
                <c:pt idx="7468">
                  <c:v>-355.5265</c:v>
                </c:pt>
                <c:pt idx="7469">
                  <c:v>-355.52449999999999</c:v>
                </c:pt>
                <c:pt idx="7470">
                  <c:v>-355.52249999999998</c:v>
                </c:pt>
                <c:pt idx="7471">
                  <c:v>-355.52049999999997</c:v>
                </c:pt>
                <c:pt idx="7472">
                  <c:v>-355.51849999999996</c:v>
                </c:pt>
                <c:pt idx="7473">
                  <c:v>-355.51649999999995</c:v>
                </c:pt>
                <c:pt idx="7474">
                  <c:v>-355.5145</c:v>
                </c:pt>
                <c:pt idx="7475">
                  <c:v>-355.51249999999999</c:v>
                </c:pt>
                <c:pt idx="7476">
                  <c:v>-355.51049999999998</c:v>
                </c:pt>
                <c:pt idx="7477">
                  <c:v>-355.50849999999997</c:v>
                </c:pt>
                <c:pt idx="7478">
                  <c:v>-355.50649999999996</c:v>
                </c:pt>
                <c:pt idx="7479">
                  <c:v>-355.50449999999995</c:v>
                </c:pt>
                <c:pt idx="7480">
                  <c:v>-355.5025</c:v>
                </c:pt>
                <c:pt idx="7481">
                  <c:v>-355.50049999999999</c:v>
                </c:pt>
                <c:pt idx="7482">
                  <c:v>-355.49849999999998</c:v>
                </c:pt>
                <c:pt idx="7483">
                  <c:v>-355.49649999999997</c:v>
                </c:pt>
                <c:pt idx="7484">
                  <c:v>-355.49449999999996</c:v>
                </c:pt>
                <c:pt idx="7485">
                  <c:v>-355.49249999999995</c:v>
                </c:pt>
                <c:pt idx="7486">
                  <c:v>-355.4905</c:v>
                </c:pt>
                <c:pt idx="7487">
                  <c:v>-355.48849999999999</c:v>
                </c:pt>
                <c:pt idx="7488">
                  <c:v>-355.48649999999998</c:v>
                </c:pt>
                <c:pt idx="7489">
                  <c:v>-355.48449999999997</c:v>
                </c:pt>
                <c:pt idx="7490">
                  <c:v>-355.48249999999996</c:v>
                </c:pt>
                <c:pt idx="7491">
                  <c:v>-355.48050000000001</c:v>
                </c:pt>
                <c:pt idx="7492">
                  <c:v>-355.4785</c:v>
                </c:pt>
                <c:pt idx="7493">
                  <c:v>-355.47649999999999</c:v>
                </c:pt>
                <c:pt idx="7494">
                  <c:v>-355.47449999999998</c:v>
                </c:pt>
                <c:pt idx="7495">
                  <c:v>-355.47249999999997</c:v>
                </c:pt>
                <c:pt idx="7496">
                  <c:v>-355.47049999999996</c:v>
                </c:pt>
                <c:pt idx="7497">
                  <c:v>-355.46849999999995</c:v>
                </c:pt>
                <c:pt idx="7498">
                  <c:v>-355.4665</c:v>
                </c:pt>
                <c:pt idx="7499">
                  <c:v>-355.46449999999999</c:v>
                </c:pt>
                <c:pt idx="7500">
                  <c:v>-355.46249999999998</c:v>
                </c:pt>
                <c:pt idx="7501">
                  <c:v>-355.46049999999997</c:v>
                </c:pt>
                <c:pt idx="7502">
                  <c:v>-355.45849999999996</c:v>
                </c:pt>
                <c:pt idx="7503">
                  <c:v>-355.45650000000001</c:v>
                </c:pt>
                <c:pt idx="7504">
                  <c:v>-355.4545</c:v>
                </c:pt>
                <c:pt idx="7505">
                  <c:v>-355.45249999999999</c:v>
                </c:pt>
                <c:pt idx="7506">
                  <c:v>-355.45049999999998</c:v>
                </c:pt>
                <c:pt idx="7507">
                  <c:v>-355.44849999999997</c:v>
                </c:pt>
                <c:pt idx="7508">
                  <c:v>-355.44649999999996</c:v>
                </c:pt>
                <c:pt idx="7509">
                  <c:v>-355.44449999999995</c:v>
                </c:pt>
                <c:pt idx="7510">
                  <c:v>-355.4425</c:v>
                </c:pt>
                <c:pt idx="7511">
                  <c:v>-355.44049999999999</c:v>
                </c:pt>
                <c:pt idx="7512">
                  <c:v>-355.43849999999998</c:v>
                </c:pt>
                <c:pt idx="7513">
                  <c:v>-355.43649999999997</c:v>
                </c:pt>
                <c:pt idx="7514">
                  <c:v>-355.43449999999996</c:v>
                </c:pt>
                <c:pt idx="7515">
                  <c:v>-355.4325</c:v>
                </c:pt>
                <c:pt idx="7516">
                  <c:v>-355.43049999999999</c:v>
                </c:pt>
                <c:pt idx="7517">
                  <c:v>-355.42849999999999</c:v>
                </c:pt>
                <c:pt idx="7518">
                  <c:v>-355.42649999999998</c:v>
                </c:pt>
                <c:pt idx="7519">
                  <c:v>-355.42449999999997</c:v>
                </c:pt>
                <c:pt idx="7520">
                  <c:v>-355.42249999999996</c:v>
                </c:pt>
                <c:pt idx="7521">
                  <c:v>-355.4205</c:v>
                </c:pt>
                <c:pt idx="7522">
                  <c:v>-355.41849999999999</c:v>
                </c:pt>
                <c:pt idx="7523">
                  <c:v>-355.41649999999998</c:v>
                </c:pt>
                <c:pt idx="7524">
                  <c:v>-355.41449999999998</c:v>
                </c:pt>
                <c:pt idx="7525">
                  <c:v>-355.41249999999997</c:v>
                </c:pt>
                <c:pt idx="7526">
                  <c:v>-355.41049999999996</c:v>
                </c:pt>
                <c:pt idx="7527">
                  <c:v>-355.4085</c:v>
                </c:pt>
                <c:pt idx="7528">
                  <c:v>-355.40649999999999</c:v>
                </c:pt>
                <c:pt idx="7529">
                  <c:v>-355.40449999999998</c:v>
                </c:pt>
                <c:pt idx="7530">
                  <c:v>-355.40249999999997</c:v>
                </c:pt>
                <c:pt idx="7531">
                  <c:v>-355.40049999999997</c:v>
                </c:pt>
                <c:pt idx="7532">
                  <c:v>-355.39849999999996</c:v>
                </c:pt>
                <c:pt idx="7533">
                  <c:v>-355.3965</c:v>
                </c:pt>
                <c:pt idx="7534">
                  <c:v>-355.39449999999999</c:v>
                </c:pt>
                <c:pt idx="7535">
                  <c:v>-355.39249999999998</c:v>
                </c:pt>
                <c:pt idx="7536">
                  <c:v>-355.39049999999997</c:v>
                </c:pt>
                <c:pt idx="7537">
                  <c:v>-355.38849999999996</c:v>
                </c:pt>
                <c:pt idx="7538">
                  <c:v>-355.38649999999996</c:v>
                </c:pt>
                <c:pt idx="7539">
                  <c:v>-355.3845</c:v>
                </c:pt>
                <c:pt idx="7540">
                  <c:v>-355.38249999999999</c:v>
                </c:pt>
                <c:pt idx="7541">
                  <c:v>-355.38049999999998</c:v>
                </c:pt>
                <c:pt idx="7542">
                  <c:v>-355.37849999999997</c:v>
                </c:pt>
                <c:pt idx="7543">
                  <c:v>-355.37649999999996</c:v>
                </c:pt>
                <c:pt idx="7544">
                  <c:v>-355.37449999999995</c:v>
                </c:pt>
                <c:pt idx="7545">
                  <c:v>-355.3725</c:v>
                </c:pt>
                <c:pt idx="7546">
                  <c:v>-355.37049999999999</c:v>
                </c:pt>
                <c:pt idx="7547">
                  <c:v>-355.36849999999998</c:v>
                </c:pt>
                <c:pt idx="7548">
                  <c:v>-355.36649999999997</c:v>
                </c:pt>
                <c:pt idx="7549">
                  <c:v>-355.36449999999996</c:v>
                </c:pt>
                <c:pt idx="7550">
                  <c:v>-355.36249999999995</c:v>
                </c:pt>
                <c:pt idx="7551">
                  <c:v>-355.3605</c:v>
                </c:pt>
                <c:pt idx="7552">
                  <c:v>-355.35849999999999</c:v>
                </c:pt>
                <c:pt idx="7553">
                  <c:v>-355.35649999999998</c:v>
                </c:pt>
                <c:pt idx="7554">
                  <c:v>-355.35449999999997</c:v>
                </c:pt>
                <c:pt idx="7555">
                  <c:v>-355.35249999999996</c:v>
                </c:pt>
                <c:pt idx="7556">
                  <c:v>-355.35049999999995</c:v>
                </c:pt>
                <c:pt idx="7557">
                  <c:v>-355.3485</c:v>
                </c:pt>
                <c:pt idx="7558">
                  <c:v>-355.34649999999999</c:v>
                </c:pt>
                <c:pt idx="7559">
                  <c:v>-355.34449999999998</c:v>
                </c:pt>
                <c:pt idx="7560">
                  <c:v>-355.34249999999997</c:v>
                </c:pt>
                <c:pt idx="7561">
                  <c:v>-355.34049999999996</c:v>
                </c:pt>
                <c:pt idx="7562">
                  <c:v>-355.33849999999995</c:v>
                </c:pt>
                <c:pt idx="7563">
                  <c:v>-355.3365</c:v>
                </c:pt>
                <c:pt idx="7564">
                  <c:v>-355.33449999999999</c:v>
                </c:pt>
                <c:pt idx="7565">
                  <c:v>-355.33249999999998</c:v>
                </c:pt>
                <c:pt idx="7566">
                  <c:v>-355.33049999999997</c:v>
                </c:pt>
                <c:pt idx="7567">
                  <c:v>-355.32849999999996</c:v>
                </c:pt>
                <c:pt idx="7568">
                  <c:v>-355.32649999999995</c:v>
                </c:pt>
                <c:pt idx="7569">
                  <c:v>-355.3245</c:v>
                </c:pt>
                <c:pt idx="7570">
                  <c:v>-355.32249999999999</c:v>
                </c:pt>
                <c:pt idx="7571">
                  <c:v>-355.32049999999998</c:v>
                </c:pt>
                <c:pt idx="7572">
                  <c:v>-355.31849999999997</c:v>
                </c:pt>
                <c:pt idx="7573">
                  <c:v>-355.31649999999996</c:v>
                </c:pt>
                <c:pt idx="7574">
                  <c:v>-355.31449999999995</c:v>
                </c:pt>
                <c:pt idx="7575">
                  <c:v>-355.3125</c:v>
                </c:pt>
                <c:pt idx="7576">
                  <c:v>-355.31049999999999</c:v>
                </c:pt>
                <c:pt idx="7577">
                  <c:v>-355.30849999999998</c:v>
                </c:pt>
                <c:pt idx="7578">
                  <c:v>-355.30649999999997</c:v>
                </c:pt>
                <c:pt idx="7579">
                  <c:v>-355.30449999999996</c:v>
                </c:pt>
                <c:pt idx="7580">
                  <c:v>-355.30249999999995</c:v>
                </c:pt>
                <c:pt idx="7581">
                  <c:v>-355.3005</c:v>
                </c:pt>
                <c:pt idx="7582">
                  <c:v>-355.29849999999999</c:v>
                </c:pt>
                <c:pt idx="7583">
                  <c:v>-355.29649999999998</c:v>
                </c:pt>
                <c:pt idx="7584">
                  <c:v>-355.29449999999997</c:v>
                </c:pt>
                <c:pt idx="7585">
                  <c:v>-355.29249999999996</c:v>
                </c:pt>
                <c:pt idx="7586">
                  <c:v>-355.29049999999995</c:v>
                </c:pt>
                <c:pt idx="7587">
                  <c:v>-355.2885</c:v>
                </c:pt>
                <c:pt idx="7588">
                  <c:v>-355.28649999999999</c:v>
                </c:pt>
                <c:pt idx="7589">
                  <c:v>-355.28449999999998</c:v>
                </c:pt>
                <c:pt idx="7590">
                  <c:v>-355.28249999999997</c:v>
                </c:pt>
                <c:pt idx="7591">
                  <c:v>-355.28049999999996</c:v>
                </c:pt>
                <c:pt idx="7592">
                  <c:v>-355.27849999999995</c:v>
                </c:pt>
                <c:pt idx="7593">
                  <c:v>-355.2765</c:v>
                </c:pt>
                <c:pt idx="7594">
                  <c:v>-355.27449999999999</c:v>
                </c:pt>
                <c:pt idx="7595">
                  <c:v>-355.27249999999998</c:v>
                </c:pt>
                <c:pt idx="7596">
                  <c:v>-355.27049999999997</c:v>
                </c:pt>
                <c:pt idx="7597">
                  <c:v>-355.26849999999996</c:v>
                </c:pt>
                <c:pt idx="7598">
                  <c:v>-355.26649999999995</c:v>
                </c:pt>
                <c:pt idx="7599">
                  <c:v>-355.2645</c:v>
                </c:pt>
                <c:pt idx="7600">
                  <c:v>-355.26249999999999</c:v>
                </c:pt>
                <c:pt idx="7601">
                  <c:v>-355.26049999999998</c:v>
                </c:pt>
                <c:pt idx="7602">
                  <c:v>-355.25849999999997</c:v>
                </c:pt>
                <c:pt idx="7603">
                  <c:v>-355.25649999999996</c:v>
                </c:pt>
                <c:pt idx="7604">
                  <c:v>-355.25449999999995</c:v>
                </c:pt>
                <c:pt idx="7605">
                  <c:v>-355.2525</c:v>
                </c:pt>
                <c:pt idx="7606">
                  <c:v>-355.25049999999999</c:v>
                </c:pt>
                <c:pt idx="7607">
                  <c:v>-355.24849999999998</c:v>
                </c:pt>
                <c:pt idx="7608">
                  <c:v>-355.24649999999997</c:v>
                </c:pt>
                <c:pt idx="7609">
                  <c:v>-355.24449999999996</c:v>
                </c:pt>
                <c:pt idx="7610">
                  <c:v>-355.24249999999995</c:v>
                </c:pt>
                <c:pt idx="7611">
                  <c:v>-355.2405</c:v>
                </c:pt>
                <c:pt idx="7612">
                  <c:v>-355.23849999999999</c:v>
                </c:pt>
                <c:pt idx="7613">
                  <c:v>-355.23649999999998</c:v>
                </c:pt>
                <c:pt idx="7614">
                  <c:v>-355.23449999999997</c:v>
                </c:pt>
                <c:pt idx="7615">
                  <c:v>-355.23249999999996</c:v>
                </c:pt>
                <c:pt idx="7616">
                  <c:v>-355.23050000000001</c:v>
                </c:pt>
                <c:pt idx="7617">
                  <c:v>-355.2285</c:v>
                </c:pt>
                <c:pt idx="7618">
                  <c:v>-355.22649999999999</c:v>
                </c:pt>
                <c:pt idx="7619">
                  <c:v>-355.22449999999998</c:v>
                </c:pt>
                <c:pt idx="7620">
                  <c:v>-355.22249999999997</c:v>
                </c:pt>
                <c:pt idx="7621">
                  <c:v>-355.22049999999996</c:v>
                </c:pt>
                <c:pt idx="7622">
                  <c:v>-355.21849999999995</c:v>
                </c:pt>
                <c:pt idx="7623">
                  <c:v>-355.2165</c:v>
                </c:pt>
                <c:pt idx="7624">
                  <c:v>-355.21449999999999</c:v>
                </c:pt>
                <c:pt idx="7625">
                  <c:v>-355.21249999999998</c:v>
                </c:pt>
                <c:pt idx="7626">
                  <c:v>-355.21049999999997</c:v>
                </c:pt>
                <c:pt idx="7627">
                  <c:v>-355.20849999999996</c:v>
                </c:pt>
                <c:pt idx="7628">
                  <c:v>-355.20650000000001</c:v>
                </c:pt>
                <c:pt idx="7629">
                  <c:v>-355.2045</c:v>
                </c:pt>
                <c:pt idx="7630">
                  <c:v>-355.20249999999999</c:v>
                </c:pt>
                <c:pt idx="7631">
                  <c:v>-355.20049999999998</c:v>
                </c:pt>
                <c:pt idx="7632">
                  <c:v>-355.19849999999997</c:v>
                </c:pt>
                <c:pt idx="7633">
                  <c:v>-355.19649999999996</c:v>
                </c:pt>
                <c:pt idx="7634">
                  <c:v>-355.19449999999995</c:v>
                </c:pt>
                <c:pt idx="7635">
                  <c:v>-355.1925</c:v>
                </c:pt>
                <c:pt idx="7636">
                  <c:v>-355.19049999999999</c:v>
                </c:pt>
                <c:pt idx="7637">
                  <c:v>-355.18849999999998</c:v>
                </c:pt>
                <c:pt idx="7638">
                  <c:v>-355.18649999999997</c:v>
                </c:pt>
                <c:pt idx="7639">
                  <c:v>-355.18449999999996</c:v>
                </c:pt>
                <c:pt idx="7640">
                  <c:v>-355.1825</c:v>
                </c:pt>
                <c:pt idx="7641">
                  <c:v>-355.18049999999999</c:v>
                </c:pt>
                <c:pt idx="7642">
                  <c:v>-355.17849999999999</c:v>
                </c:pt>
                <c:pt idx="7643">
                  <c:v>-355.17649999999998</c:v>
                </c:pt>
                <c:pt idx="7644">
                  <c:v>-355.17449999999997</c:v>
                </c:pt>
                <c:pt idx="7645">
                  <c:v>-355.17249999999996</c:v>
                </c:pt>
                <c:pt idx="7646">
                  <c:v>-355.1705</c:v>
                </c:pt>
                <c:pt idx="7647">
                  <c:v>-355.16849999999999</c:v>
                </c:pt>
                <c:pt idx="7648">
                  <c:v>-355.16649999999998</c:v>
                </c:pt>
                <c:pt idx="7649">
                  <c:v>-355.16449999999998</c:v>
                </c:pt>
                <c:pt idx="7650">
                  <c:v>-355.16249999999997</c:v>
                </c:pt>
                <c:pt idx="7651">
                  <c:v>-355.16049999999996</c:v>
                </c:pt>
                <c:pt idx="7652">
                  <c:v>-355.1585</c:v>
                </c:pt>
                <c:pt idx="7653">
                  <c:v>-355.15649999999999</c:v>
                </c:pt>
                <c:pt idx="7654">
                  <c:v>-355.15449999999998</c:v>
                </c:pt>
                <c:pt idx="7655">
                  <c:v>-355.15249999999997</c:v>
                </c:pt>
                <c:pt idx="7656">
                  <c:v>-355.15049999999997</c:v>
                </c:pt>
                <c:pt idx="7657">
                  <c:v>-355.14849999999996</c:v>
                </c:pt>
                <c:pt idx="7658">
                  <c:v>-355.1465</c:v>
                </c:pt>
                <c:pt idx="7659">
                  <c:v>-355.14449999999999</c:v>
                </c:pt>
                <c:pt idx="7660">
                  <c:v>-355.14249999999998</c:v>
                </c:pt>
                <c:pt idx="7661">
                  <c:v>-355.14049999999997</c:v>
                </c:pt>
                <c:pt idx="7662">
                  <c:v>-355.13849999999996</c:v>
                </c:pt>
                <c:pt idx="7663">
                  <c:v>-355.13649999999996</c:v>
                </c:pt>
                <c:pt idx="7664">
                  <c:v>-355.1345</c:v>
                </c:pt>
                <c:pt idx="7665">
                  <c:v>-355.13249999999999</c:v>
                </c:pt>
                <c:pt idx="7666">
                  <c:v>-355.13049999999998</c:v>
                </c:pt>
                <c:pt idx="7667">
                  <c:v>-355.12849999999997</c:v>
                </c:pt>
                <c:pt idx="7668">
                  <c:v>-355.12649999999996</c:v>
                </c:pt>
                <c:pt idx="7669">
                  <c:v>-355.12449999999995</c:v>
                </c:pt>
                <c:pt idx="7670">
                  <c:v>-355.1225</c:v>
                </c:pt>
                <c:pt idx="7671">
                  <c:v>-355.12049999999999</c:v>
                </c:pt>
                <c:pt idx="7672">
                  <c:v>-355.11849999999998</c:v>
                </c:pt>
                <c:pt idx="7673">
                  <c:v>-355.11649999999997</c:v>
                </c:pt>
                <c:pt idx="7674">
                  <c:v>-355.11449999999996</c:v>
                </c:pt>
                <c:pt idx="7675">
                  <c:v>-355.11249999999995</c:v>
                </c:pt>
                <c:pt idx="7676">
                  <c:v>-355.1105</c:v>
                </c:pt>
                <c:pt idx="7677">
                  <c:v>-355.10849999999999</c:v>
                </c:pt>
                <c:pt idx="7678">
                  <c:v>-355.10649999999998</c:v>
                </c:pt>
                <c:pt idx="7679">
                  <c:v>-355.10449999999997</c:v>
                </c:pt>
                <c:pt idx="7680">
                  <c:v>-355.10249999999996</c:v>
                </c:pt>
                <c:pt idx="7681">
                  <c:v>-355.10049999999995</c:v>
                </c:pt>
                <c:pt idx="7682">
                  <c:v>-355.0985</c:v>
                </c:pt>
                <c:pt idx="7683">
                  <c:v>-355.09649999999999</c:v>
                </c:pt>
                <c:pt idx="7684">
                  <c:v>-355.09449999999998</c:v>
                </c:pt>
                <c:pt idx="7685">
                  <c:v>-355.09249999999997</c:v>
                </c:pt>
                <c:pt idx="7686">
                  <c:v>-355.09049999999996</c:v>
                </c:pt>
                <c:pt idx="7687">
                  <c:v>-355.08849999999995</c:v>
                </c:pt>
                <c:pt idx="7688">
                  <c:v>-355.0865</c:v>
                </c:pt>
                <c:pt idx="7689">
                  <c:v>-355.08449999999999</c:v>
                </c:pt>
                <c:pt idx="7690">
                  <c:v>-355.08249999999998</c:v>
                </c:pt>
                <c:pt idx="7691">
                  <c:v>-355.08049999999997</c:v>
                </c:pt>
                <c:pt idx="7692">
                  <c:v>-355.07849999999996</c:v>
                </c:pt>
                <c:pt idx="7693">
                  <c:v>-355.07649999999995</c:v>
                </c:pt>
                <c:pt idx="7694">
                  <c:v>-355.0745</c:v>
                </c:pt>
                <c:pt idx="7695">
                  <c:v>-355.07249999999999</c:v>
                </c:pt>
                <c:pt idx="7696">
                  <c:v>-355.07049999999998</c:v>
                </c:pt>
                <c:pt idx="7697">
                  <c:v>-355.06849999999997</c:v>
                </c:pt>
                <c:pt idx="7698">
                  <c:v>-355.06649999999996</c:v>
                </c:pt>
                <c:pt idx="7699">
                  <c:v>-355.06449999999995</c:v>
                </c:pt>
                <c:pt idx="7700">
                  <c:v>-355.0625</c:v>
                </c:pt>
                <c:pt idx="7701">
                  <c:v>-355.06049999999999</c:v>
                </c:pt>
                <c:pt idx="7702">
                  <c:v>-355.05849999999998</c:v>
                </c:pt>
                <c:pt idx="7703">
                  <c:v>-355.05649999999997</c:v>
                </c:pt>
                <c:pt idx="7704">
                  <c:v>-355.05449999999996</c:v>
                </c:pt>
                <c:pt idx="7705">
                  <c:v>-355.05249999999995</c:v>
                </c:pt>
                <c:pt idx="7706">
                  <c:v>-355.0505</c:v>
                </c:pt>
                <c:pt idx="7707">
                  <c:v>-355.04849999999999</c:v>
                </c:pt>
                <c:pt idx="7708">
                  <c:v>-355.04649999999998</c:v>
                </c:pt>
                <c:pt idx="7709">
                  <c:v>-355.04449999999997</c:v>
                </c:pt>
                <c:pt idx="7710">
                  <c:v>-355.04249999999996</c:v>
                </c:pt>
                <c:pt idx="7711">
                  <c:v>-355.04049999999995</c:v>
                </c:pt>
                <c:pt idx="7712">
                  <c:v>-355.0385</c:v>
                </c:pt>
                <c:pt idx="7713">
                  <c:v>-355.03649999999999</c:v>
                </c:pt>
                <c:pt idx="7714">
                  <c:v>-355.03449999999998</c:v>
                </c:pt>
                <c:pt idx="7715">
                  <c:v>-355.03249999999997</c:v>
                </c:pt>
                <c:pt idx="7716">
                  <c:v>-355.03049999999996</c:v>
                </c:pt>
                <c:pt idx="7717">
                  <c:v>-355.02849999999995</c:v>
                </c:pt>
                <c:pt idx="7718">
                  <c:v>-355.0265</c:v>
                </c:pt>
                <c:pt idx="7719">
                  <c:v>-355.02449999999999</c:v>
                </c:pt>
                <c:pt idx="7720">
                  <c:v>-355.02249999999998</c:v>
                </c:pt>
                <c:pt idx="7721">
                  <c:v>-355.02049999999997</c:v>
                </c:pt>
                <c:pt idx="7722">
                  <c:v>-355.01849999999996</c:v>
                </c:pt>
                <c:pt idx="7723">
                  <c:v>-355.01649999999995</c:v>
                </c:pt>
                <c:pt idx="7724">
                  <c:v>-355.0145</c:v>
                </c:pt>
                <c:pt idx="7725">
                  <c:v>-355.01249999999999</c:v>
                </c:pt>
                <c:pt idx="7726">
                  <c:v>-355.01049999999998</c:v>
                </c:pt>
                <c:pt idx="7727">
                  <c:v>-355.00849999999997</c:v>
                </c:pt>
                <c:pt idx="7728">
                  <c:v>-355.00649999999996</c:v>
                </c:pt>
                <c:pt idx="7729">
                  <c:v>-355.00449999999995</c:v>
                </c:pt>
                <c:pt idx="7730">
                  <c:v>-355.0025</c:v>
                </c:pt>
                <c:pt idx="7731">
                  <c:v>-355.00049999999999</c:v>
                </c:pt>
                <c:pt idx="7732">
                  <c:v>-354.99849999999998</c:v>
                </c:pt>
                <c:pt idx="7733">
                  <c:v>-354.99649999999997</c:v>
                </c:pt>
                <c:pt idx="7734">
                  <c:v>-354.99449999999996</c:v>
                </c:pt>
                <c:pt idx="7735">
                  <c:v>-354.99249999999995</c:v>
                </c:pt>
                <c:pt idx="7736">
                  <c:v>-354.9905</c:v>
                </c:pt>
                <c:pt idx="7737">
                  <c:v>-354.98849999999999</c:v>
                </c:pt>
                <c:pt idx="7738">
                  <c:v>-354.98649999999998</c:v>
                </c:pt>
                <c:pt idx="7739">
                  <c:v>-354.98449999999997</c:v>
                </c:pt>
                <c:pt idx="7740">
                  <c:v>-354.98249999999996</c:v>
                </c:pt>
                <c:pt idx="7741">
                  <c:v>-354.98050000000001</c:v>
                </c:pt>
                <c:pt idx="7742">
                  <c:v>-354.9785</c:v>
                </c:pt>
                <c:pt idx="7743">
                  <c:v>-354.97649999999999</c:v>
                </c:pt>
                <c:pt idx="7744">
                  <c:v>-354.97449999999998</c:v>
                </c:pt>
                <c:pt idx="7745">
                  <c:v>-354.97249999999997</c:v>
                </c:pt>
                <c:pt idx="7746">
                  <c:v>-354.97049999999996</c:v>
                </c:pt>
                <c:pt idx="7747">
                  <c:v>-354.96849999999995</c:v>
                </c:pt>
                <c:pt idx="7748">
                  <c:v>-354.9665</c:v>
                </c:pt>
                <c:pt idx="7749">
                  <c:v>-354.96449999999999</c:v>
                </c:pt>
                <c:pt idx="7750">
                  <c:v>-354.96249999999998</c:v>
                </c:pt>
                <c:pt idx="7751">
                  <c:v>-354.96049999999997</c:v>
                </c:pt>
                <c:pt idx="7752">
                  <c:v>-354.95849999999996</c:v>
                </c:pt>
                <c:pt idx="7753">
                  <c:v>-354.95650000000001</c:v>
                </c:pt>
                <c:pt idx="7754">
                  <c:v>-354.9545</c:v>
                </c:pt>
                <c:pt idx="7755">
                  <c:v>-354.95249999999999</c:v>
                </c:pt>
                <c:pt idx="7756">
                  <c:v>-354.95049999999998</c:v>
                </c:pt>
                <c:pt idx="7757">
                  <c:v>-354.94849999999997</c:v>
                </c:pt>
                <c:pt idx="7758">
                  <c:v>-354.94649999999996</c:v>
                </c:pt>
                <c:pt idx="7759">
                  <c:v>-354.94449999999995</c:v>
                </c:pt>
                <c:pt idx="7760">
                  <c:v>-354.9425</c:v>
                </c:pt>
                <c:pt idx="7761">
                  <c:v>-354.94049999999999</c:v>
                </c:pt>
                <c:pt idx="7762">
                  <c:v>-354.93849999999998</c:v>
                </c:pt>
                <c:pt idx="7763">
                  <c:v>-354.93649999999997</c:v>
                </c:pt>
                <c:pt idx="7764">
                  <c:v>-354.93449999999996</c:v>
                </c:pt>
                <c:pt idx="7765">
                  <c:v>-354.9325</c:v>
                </c:pt>
                <c:pt idx="7766">
                  <c:v>-354.93049999999999</c:v>
                </c:pt>
                <c:pt idx="7767">
                  <c:v>-354.92849999999999</c:v>
                </c:pt>
                <c:pt idx="7768">
                  <c:v>-354.92649999999998</c:v>
                </c:pt>
                <c:pt idx="7769">
                  <c:v>-354.92449999999997</c:v>
                </c:pt>
                <c:pt idx="7770">
                  <c:v>-354.92249999999996</c:v>
                </c:pt>
                <c:pt idx="7771">
                  <c:v>-354.9205</c:v>
                </c:pt>
                <c:pt idx="7772">
                  <c:v>-354.91849999999999</c:v>
                </c:pt>
                <c:pt idx="7773">
                  <c:v>-354.91649999999998</c:v>
                </c:pt>
                <c:pt idx="7774">
                  <c:v>-354.91449999999998</c:v>
                </c:pt>
                <c:pt idx="7775">
                  <c:v>-354.91249999999997</c:v>
                </c:pt>
                <c:pt idx="7776">
                  <c:v>-354.91049999999996</c:v>
                </c:pt>
                <c:pt idx="7777">
                  <c:v>-354.9085</c:v>
                </c:pt>
                <c:pt idx="7778">
                  <c:v>-354.90649999999999</c:v>
                </c:pt>
                <c:pt idx="7779">
                  <c:v>-354.90449999999998</c:v>
                </c:pt>
                <c:pt idx="7780">
                  <c:v>-354.90249999999997</c:v>
                </c:pt>
                <c:pt idx="7781">
                  <c:v>-354.90049999999997</c:v>
                </c:pt>
                <c:pt idx="7782">
                  <c:v>-354.89849999999996</c:v>
                </c:pt>
                <c:pt idx="7783">
                  <c:v>-354.8965</c:v>
                </c:pt>
                <c:pt idx="7784">
                  <c:v>-354.89449999999999</c:v>
                </c:pt>
                <c:pt idx="7785">
                  <c:v>-354.89249999999998</c:v>
                </c:pt>
                <c:pt idx="7786">
                  <c:v>-354.89049999999997</c:v>
                </c:pt>
                <c:pt idx="7787">
                  <c:v>-354.88849999999996</c:v>
                </c:pt>
                <c:pt idx="7788">
                  <c:v>-354.88649999999996</c:v>
                </c:pt>
                <c:pt idx="7789">
                  <c:v>-354.8845</c:v>
                </c:pt>
                <c:pt idx="7790">
                  <c:v>-354.88249999999999</c:v>
                </c:pt>
                <c:pt idx="7791">
                  <c:v>-354.88049999999998</c:v>
                </c:pt>
                <c:pt idx="7792">
                  <c:v>-354.87849999999997</c:v>
                </c:pt>
                <c:pt idx="7793">
                  <c:v>-354.87649999999996</c:v>
                </c:pt>
                <c:pt idx="7794">
                  <c:v>-354.87449999999995</c:v>
                </c:pt>
                <c:pt idx="7795">
                  <c:v>-354.8725</c:v>
                </c:pt>
                <c:pt idx="7796">
                  <c:v>-354.87049999999999</c:v>
                </c:pt>
                <c:pt idx="7797">
                  <c:v>-354.86849999999998</c:v>
                </c:pt>
                <c:pt idx="7798">
                  <c:v>-354.86649999999997</c:v>
                </c:pt>
                <c:pt idx="7799">
                  <c:v>-354.86449999999996</c:v>
                </c:pt>
                <c:pt idx="7800">
                  <c:v>-354.86249999999995</c:v>
                </c:pt>
                <c:pt idx="7801">
                  <c:v>-354.8605</c:v>
                </c:pt>
                <c:pt idx="7802">
                  <c:v>-354.85849999999999</c:v>
                </c:pt>
                <c:pt idx="7803">
                  <c:v>-354.85649999999998</c:v>
                </c:pt>
                <c:pt idx="7804">
                  <c:v>-354.85449999999997</c:v>
                </c:pt>
                <c:pt idx="7805">
                  <c:v>-354.85249999999996</c:v>
                </c:pt>
                <c:pt idx="7806">
                  <c:v>-354.85049999999995</c:v>
                </c:pt>
                <c:pt idx="7807">
                  <c:v>-354.8485</c:v>
                </c:pt>
                <c:pt idx="7808">
                  <c:v>-354.84649999999999</c:v>
                </c:pt>
                <c:pt idx="7809">
                  <c:v>-354.84449999999998</c:v>
                </c:pt>
                <c:pt idx="7810">
                  <c:v>-354.84249999999997</c:v>
                </c:pt>
                <c:pt idx="7811">
                  <c:v>-354.84049999999996</c:v>
                </c:pt>
                <c:pt idx="7812">
                  <c:v>-354.83849999999995</c:v>
                </c:pt>
                <c:pt idx="7813">
                  <c:v>-354.8365</c:v>
                </c:pt>
                <c:pt idx="7814">
                  <c:v>-354.83449999999999</c:v>
                </c:pt>
                <c:pt idx="7815">
                  <c:v>-354.83249999999998</c:v>
                </c:pt>
                <c:pt idx="7816">
                  <c:v>-354.83049999999997</c:v>
                </c:pt>
                <c:pt idx="7817">
                  <c:v>-354.82849999999996</c:v>
                </c:pt>
                <c:pt idx="7818">
                  <c:v>-354.82649999999995</c:v>
                </c:pt>
                <c:pt idx="7819">
                  <c:v>-354.8245</c:v>
                </c:pt>
                <c:pt idx="7820">
                  <c:v>-354.82249999999999</c:v>
                </c:pt>
                <c:pt idx="7821">
                  <c:v>-354.82049999999998</c:v>
                </c:pt>
                <c:pt idx="7822">
                  <c:v>-354.81849999999997</c:v>
                </c:pt>
                <c:pt idx="7823">
                  <c:v>-354.81649999999996</c:v>
                </c:pt>
                <c:pt idx="7824">
                  <c:v>-354.81449999999995</c:v>
                </c:pt>
                <c:pt idx="7825">
                  <c:v>-354.8125</c:v>
                </c:pt>
                <c:pt idx="7826">
                  <c:v>-354.81049999999999</c:v>
                </c:pt>
                <c:pt idx="7827">
                  <c:v>-354.80849999999998</c:v>
                </c:pt>
                <c:pt idx="7828">
                  <c:v>-354.80649999999997</c:v>
                </c:pt>
                <c:pt idx="7829">
                  <c:v>-354.80449999999996</c:v>
                </c:pt>
                <c:pt idx="7830">
                  <c:v>-354.80249999999995</c:v>
                </c:pt>
                <c:pt idx="7831">
                  <c:v>-354.8005</c:v>
                </c:pt>
                <c:pt idx="7832">
                  <c:v>-354.79849999999999</c:v>
                </c:pt>
                <c:pt idx="7833">
                  <c:v>-354.79649999999998</c:v>
                </c:pt>
                <c:pt idx="7834">
                  <c:v>-354.79449999999997</c:v>
                </c:pt>
                <c:pt idx="7835">
                  <c:v>-354.79249999999996</c:v>
                </c:pt>
                <c:pt idx="7836">
                  <c:v>-354.79049999999995</c:v>
                </c:pt>
                <c:pt idx="7837">
                  <c:v>-354.7885</c:v>
                </c:pt>
                <c:pt idx="7838">
                  <c:v>-354.78649999999999</c:v>
                </c:pt>
                <c:pt idx="7839">
                  <c:v>-354.78449999999998</c:v>
                </c:pt>
                <c:pt idx="7840">
                  <c:v>-354.78249999999997</c:v>
                </c:pt>
                <c:pt idx="7841">
                  <c:v>-354.78049999999996</c:v>
                </c:pt>
                <c:pt idx="7842">
                  <c:v>-354.77849999999995</c:v>
                </c:pt>
                <c:pt idx="7843">
                  <c:v>-354.7765</c:v>
                </c:pt>
                <c:pt idx="7844">
                  <c:v>-354.77449999999999</c:v>
                </c:pt>
                <c:pt idx="7845">
                  <c:v>-354.77249999999998</c:v>
                </c:pt>
                <c:pt idx="7846">
                  <c:v>-354.77049999999997</c:v>
                </c:pt>
                <c:pt idx="7847">
                  <c:v>-354.76849999999996</c:v>
                </c:pt>
                <c:pt idx="7848">
                  <c:v>-354.76649999999995</c:v>
                </c:pt>
                <c:pt idx="7849">
                  <c:v>-354.7645</c:v>
                </c:pt>
                <c:pt idx="7850">
                  <c:v>-354.76249999999999</c:v>
                </c:pt>
                <c:pt idx="7851">
                  <c:v>-354.76049999999998</c:v>
                </c:pt>
                <c:pt idx="7852">
                  <c:v>-354.75849999999997</c:v>
                </c:pt>
                <c:pt idx="7853">
                  <c:v>-354.75649999999996</c:v>
                </c:pt>
                <c:pt idx="7854">
                  <c:v>-354.75449999999995</c:v>
                </c:pt>
                <c:pt idx="7855">
                  <c:v>-354.7525</c:v>
                </c:pt>
                <c:pt idx="7856">
                  <c:v>-354.75049999999999</c:v>
                </c:pt>
                <c:pt idx="7857">
                  <c:v>-354.74849999999998</c:v>
                </c:pt>
                <c:pt idx="7858">
                  <c:v>-354.74649999999997</c:v>
                </c:pt>
                <c:pt idx="7859">
                  <c:v>-354.74449999999996</c:v>
                </c:pt>
                <c:pt idx="7860">
                  <c:v>-354.74249999999995</c:v>
                </c:pt>
                <c:pt idx="7861">
                  <c:v>-354.7405</c:v>
                </c:pt>
                <c:pt idx="7862">
                  <c:v>-354.73849999999999</c:v>
                </c:pt>
                <c:pt idx="7863">
                  <c:v>-354.73649999999998</c:v>
                </c:pt>
                <c:pt idx="7864">
                  <c:v>-354.73449999999997</c:v>
                </c:pt>
                <c:pt idx="7865">
                  <c:v>-354.73249999999996</c:v>
                </c:pt>
                <c:pt idx="7866">
                  <c:v>-354.73050000000001</c:v>
                </c:pt>
                <c:pt idx="7867">
                  <c:v>-354.7285</c:v>
                </c:pt>
                <c:pt idx="7868">
                  <c:v>-354.72649999999999</c:v>
                </c:pt>
                <c:pt idx="7869">
                  <c:v>-354.72449999999998</c:v>
                </c:pt>
                <c:pt idx="7870">
                  <c:v>-354.72249999999997</c:v>
                </c:pt>
                <c:pt idx="7871">
                  <c:v>-354.72049999999996</c:v>
                </c:pt>
                <c:pt idx="7872">
                  <c:v>-354.71849999999995</c:v>
                </c:pt>
                <c:pt idx="7873">
                  <c:v>-354.7165</c:v>
                </c:pt>
                <c:pt idx="7874">
                  <c:v>-354.71449999999999</c:v>
                </c:pt>
                <c:pt idx="7875">
                  <c:v>-354.71249999999998</c:v>
                </c:pt>
                <c:pt idx="7876">
                  <c:v>-354.71049999999997</c:v>
                </c:pt>
                <c:pt idx="7877">
                  <c:v>-354.70849999999996</c:v>
                </c:pt>
                <c:pt idx="7878">
                  <c:v>-354.70650000000001</c:v>
                </c:pt>
                <c:pt idx="7879">
                  <c:v>-354.7045</c:v>
                </c:pt>
                <c:pt idx="7880">
                  <c:v>-354.70249999999999</c:v>
                </c:pt>
                <c:pt idx="7881">
                  <c:v>-354.70049999999998</c:v>
                </c:pt>
                <c:pt idx="7882">
                  <c:v>-354.69849999999997</c:v>
                </c:pt>
                <c:pt idx="7883">
                  <c:v>-354.69649999999996</c:v>
                </c:pt>
                <c:pt idx="7884">
                  <c:v>-354.69449999999995</c:v>
                </c:pt>
                <c:pt idx="7885">
                  <c:v>-354.6925</c:v>
                </c:pt>
                <c:pt idx="7886">
                  <c:v>-354.69049999999999</c:v>
                </c:pt>
                <c:pt idx="7887">
                  <c:v>-354.68849999999998</c:v>
                </c:pt>
                <c:pt idx="7888">
                  <c:v>-354.68649999999997</c:v>
                </c:pt>
                <c:pt idx="7889">
                  <c:v>-354.68449999999996</c:v>
                </c:pt>
                <c:pt idx="7890">
                  <c:v>-354.6825</c:v>
                </c:pt>
                <c:pt idx="7891">
                  <c:v>-354.68049999999999</c:v>
                </c:pt>
                <c:pt idx="7892">
                  <c:v>-354.67849999999999</c:v>
                </c:pt>
                <c:pt idx="7893">
                  <c:v>-354.67649999999998</c:v>
                </c:pt>
                <c:pt idx="7894">
                  <c:v>-354.67449999999997</c:v>
                </c:pt>
                <c:pt idx="7895">
                  <c:v>-354.67249999999996</c:v>
                </c:pt>
                <c:pt idx="7896">
                  <c:v>-354.6705</c:v>
                </c:pt>
                <c:pt idx="7897">
                  <c:v>-354.66849999999999</c:v>
                </c:pt>
                <c:pt idx="7898">
                  <c:v>-354.66649999999998</c:v>
                </c:pt>
                <c:pt idx="7899">
                  <c:v>-354.66449999999998</c:v>
                </c:pt>
                <c:pt idx="7900">
                  <c:v>-354.66249999999997</c:v>
                </c:pt>
                <c:pt idx="7901">
                  <c:v>-354.66049999999996</c:v>
                </c:pt>
                <c:pt idx="7902">
                  <c:v>-354.6585</c:v>
                </c:pt>
                <c:pt idx="7903">
                  <c:v>-354.65649999999999</c:v>
                </c:pt>
                <c:pt idx="7904">
                  <c:v>-354.65449999999998</c:v>
                </c:pt>
                <c:pt idx="7905">
                  <c:v>-354.65249999999997</c:v>
                </c:pt>
                <c:pt idx="7906">
                  <c:v>-354.65049999999997</c:v>
                </c:pt>
                <c:pt idx="7907">
                  <c:v>-354.64849999999996</c:v>
                </c:pt>
                <c:pt idx="7908">
                  <c:v>-354.6465</c:v>
                </c:pt>
                <c:pt idx="7909">
                  <c:v>-354.64449999999999</c:v>
                </c:pt>
                <c:pt idx="7910">
                  <c:v>-354.64249999999998</c:v>
                </c:pt>
                <c:pt idx="7911">
                  <c:v>-354.64049999999997</c:v>
                </c:pt>
                <c:pt idx="7912">
                  <c:v>-354.63849999999996</c:v>
                </c:pt>
                <c:pt idx="7913">
                  <c:v>-354.63649999999996</c:v>
                </c:pt>
                <c:pt idx="7914">
                  <c:v>-354.6345</c:v>
                </c:pt>
                <c:pt idx="7915">
                  <c:v>-354.63249999999999</c:v>
                </c:pt>
                <c:pt idx="7916">
                  <c:v>-354.63049999999998</c:v>
                </c:pt>
                <c:pt idx="7917">
                  <c:v>-354.62849999999997</c:v>
                </c:pt>
                <c:pt idx="7918">
                  <c:v>-354.62649999999996</c:v>
                </c:pt>
                <c:pt idx="7919">
                  <c:v>-354.62449999999995</c:v>
                </c:pt>
                <c:pt idx="7920">
                  <c:v>-354.6225</c:v>
                </c:pt>
                <c:pt idx="7921">
                  <c:v>-354.62049999999999</c:v>
                </c:pt>
                <c:pt idx="7922">
                  <c:v>-354.61849999999998</c:v>
                </c:pt>
                <c:pt idx="7923">
                  <c:v>-354.61649999999997</c:v>
                </c:pt>
                <c:pt idx="7924">
                  <c:v>-354.61449999999996</c:v>
                </c:pt>
                <c:pt idx="7925">
                  <c:v>-354.61249999999995</c:v>
                </c:pt>
                <c:pt idx="7926">
                  <c:v>-354.6105</c:v>
                </c:pt>
                <c:pt idx="7927">
                  <c:v>-354.60849999999999</c:v>
                </c:pt>
                <c:pt idx="7928">
                  <c:v>-354.60649999999998</c:v>
                </c:pt>
                <c:pt idx="7929">
                  <c:v>-354.60449999999997</c:v>
                </c:pt>
                <c:pt idx="7930">
                  <c:v>-354.60249999999996</c:v>
                </c:pt>
                <c:pt idx="7931">
                  <c:v>-354.60049999999995</c:v>
                </c:pt>
                <c:pt idx="7932">
                  <c:v>-354.5985</c:v>
                </c:pt>
                <c:pt idx="7933">
                  <c:v>-354.59649999999999</c:v>
                </c:pt>
                <c:pt idx="7934">
                  <c:v>-354.59449999999998</c:v>
                </c:pt>
                <c:pt idx="7935">
                  <c:v>-354.59249999999997</c:v>
                </c:pt>
                <c:pt idx="7936">
                  <c:v>-354.59049999999996</c:v>
                </c:pt>
                <c:pt idx="7937">
                  <c:v>-354.58849999999995</c:v>
                </c:pt>
                <c:pt idx="7938">
                  <c:v>-354.5865</c:v>
                </c:pt>
                <c:pt idx="7939">
                  <c:v>-354.58449999999999</c:v>
                </c:pt>
                <c:pt idx="7940">
                  <c:v>-354.58249999999998</c:v>
                </c:pt>
                <c:pt idx="7941">
                  <c:v>-354.58049999999997</c:v>
                </c:pt>
                <c:pt idx="7942">
                  <c:v>-354.57849999999996</c:v>
                </c:pt>
                <c:pt idx="7943">
                  <c:v>-354.57649999999995</c:v>
                </c:pt>
                <c:pt idx="7944">
                  <c:v>-354.5745</c:v>
                </c:pt>
                <c:pt idx="7945">
                  <c:v>-354.57249999999999</c:v>
                </c:pt>
                <c:pt idx="7946">
                  <c:v>-354.57049999999998</c:v>
                </c:pt>
                <c:pt idx="7947">
                  <c:v>-354.56849999999997</c:v>
                </c:pt>
                <c:pt idx="7948">
                  <c:v>-354.56649999999996</c:v>
                </c:pt>
                <c:pt idx="7949">
                  <c:v>-354.56449999999995</c:v>
                </c:pt>
                <c:pt idx="7950">
                  <c:v>-354.5625</c:v>
                </c:pt>
                <c:pt idx="7951">
                  <c:v>-354.56049999999999</c:v>
                </c:pt>
                <c:pt idx="7952">
                  <c:v>-354.55849999999998</c:v>
                </c:pt>
                <c:pt idx="7953">
                  <c:v>-354.55649999999997</c:v>
                </c:pt>
                <c:pt idx="7954">
                  <c:v>-354.55449999999996</c:v>
                </c:pt>
                <c:pt idx="7955">
                  <c:v>-354.55249999999995</c:v>
                </c:pt>
                <c:pt idx="7956">
                  <c:v>-354.5505</c:v>
                </c:pt>
                <c:pt idx="7957">
                  <c:v>-354.54849999999999</c:v>
                </c:pt>
                <c:pt idx="7958">
                  <c:v>-354.54649999999998</c:v>
                </c:pt>
                <c:pt idx="7959">
                  <c:v>-354.54449999999997</c:v>
                </c:pt>
                <c:pt idx="7960">
                  <c:v>-354.54249999999996</c:v>
                </c:pt>
                <c:pt idx="7961">
                  <c:v>-354.54049999999995</c:v>
                </c:pt>
                <c:pt idx="7962">
                  <c:v>-354.5385</c:v>
                </c:pt>
                <c:pt idx="7963">
                  <c:v>-354.53649999999999</c:v>
                </c:pt>
                <c:pt idx="7964">
                  <c:v>-354.53449999999998</c:v>
                </c:pt>
                <c:pt idx="7965">
                  <c:v>-354.53249999999997</c:v>
                </c:pt>
                <c:pt idx="7966">
                  <c:v>-354.53049999999996</c:v>
                </c:pt>
                <c:pt idx="7967">
                  <c:v>-354.52849999999995</c:v>
                </c:pt>
                <c:pt idx="7968">
                  <c:v>-354.5265</c:v>
                </c:pt>
                <c:pt idx="7969">
                  <c:v>-354.52449999999999</c:v>
                </c:pt>
                <c:pt idx="7970">
                  <c:v>-354.52249999999998</c:v>
                </c:pt>
                <c:pt idx="7971">
                  <c:v>-354.52049999999997</c:v>
                </c:pt>
                <c:pt idx="7972">
                  <c:v>-354.51849999999996</c:v>
                </c:pt>
                <c:pt idx="7973">
                  <c:v>-354.51649999999995</c:v>
                </c:pt>
                <c:pt idx="7974">
                  <c:v>-354.5145</c:v>
                </c:pt>
                <c:pt idx="7975">
                  <c:v>-354.51249999999999</c:v>
                </c:pt>
                <c:pt idx="7976">
                  <c:v>-354.51049999999998</c:v>
                </c:pt>
                <c:pt idx="7977">
                  <c:v>-354.50849999999997</c:v>
                </c:pt>
                <c:pt idx="7978">
                  <c:v>-354.50649999999996</c:v>
                </c:pt>
                <c:pt idx="7979">
                  <c:v>-354.50449999999995</c:v>
                </c:pt>
                <c:pt idx="7980">
                  <c:v>-354.5025</c:v>
                </c:pt>
                <c:pt idx="7981">
                  <c:v>-354.50049999999999</c:v>
                </c:pt>
                <c:pt idx="7982">
                  <c:v>-354.49849999999998</c:v>
                </c:pt>
                <c:pt idx="7983">
                  <c:v>-354.49649999999997</c:v>
                </c:pt>
                <c:pt idx="7984">
                  <c:v>-354.49449999999996</c:v>
                </c:pt>
                <c:pt idx="7985">
                  <c:v>-354.49249999999995</c:v>
                </c:pt>
                <c:pt idx="7986">
                  <c:v>-354.4905</c:v>
                </c:pt>
                <c:pt idx="7987">
                  <c:v>-354.48849999999999</c:v>
                </c:pt>
                <c:pt idx="7988">
                  <c:v>-354.48649999999998</c:v>
                </c:pt>
                <c:pt idx="7989">
                  <c:v>-354.48449999999997</c:v>
                </c:pt>
                <c:pt idx="7990">
                  <c:v>-354.48249999999996</c:v>
                </c:pt>
                <c:pt idx="7991">
                  <c:v>-354.48050000000001</c:v>
                </c:pt>
                <c:pt idx="7992">
                  <c:v>-354.4785</c:v>
                </c:pt>
                <c:pt idx="7993">
                  <c:v>-354.47649999999999</c:v>
                </c:pt>
                <c:pt idx="7994">
                  <c:v>-354.47449999999998</c:v>
                </c:pt>
                <c:pt idx="7995">
                  <c:v>-354.47249999999997</c:v>
                </c:pt>
                <c:pt idx="7996">
                  <c:v>-354.47049999999996</c:v>
                </c:pt>
                <c:pt idx="7997">
                  <c:v>-354.46849999999995</c:v>
                </c:pt>
                <c:pt idx="7998">
                  <c:v>-354.4665</c:v>
                </c:pt>
                <c:pt idx="7999">
                  <c:v>-354.46449999999999</c:v>
                </c:pt>
                <c:pt idx="8000">
                  <c:v>-354.46249999999998</c:v>
                </c:pt>
                <c:pt idx="8001">
                  <c:v>-354.46049999999997</c:v>
                </c:pt>
                <c:pt idx="8002">
                  <c:v>-354.45849999999996</c:v>
                </c:pt>
                <c:pt idx="8003">
                  <c:v>-354.45650000000001</c:v>
                </c:pt>
                <c:pt idx="8004">
                  <c:v>-354.4545</c:v>
                </c:pt>
                <c:pt idx="8005">
                  <c:v>-354.45249999999999</c:v>
                </c:pt>
                <c:pt idx="8006">
                  <c:v>-354.45049999999998</c:v>
                </c:pt>
                <c:pt idx="8007">
                  <c:v>-354.44849999999997</c:v>
                </c:pt>
                <c:pt idx="8008">
                  <c:v>-354.44649999999996</c:v>
                </c:pt>
                <c:pt idx="8009">
                  <c:v>-354.44449999999995</c:v>
                </c:pt>
                <c:pt idx="8010">
                  <c:v>-354.4425</c:v>
                </c:pt>
                <c:pt idx="8011">
                  <c:v>-354.44049999999999</c:v>
                </c:pt>
                <c:pt idx="8012">
                  <c:v>-354.43849999999998</c:v>
                </c:pt>
                <c:pt idx="8013">
                  <c:v>-354.43649999999997</c:v>
                </c:pt>
                <c:pt idx="8014">
                  <c:v>-354.43449999999996</c:v>
                </c:pt>
                <c:pt idx="8015">
                  <c:v>-354.4325</c:v>
                </c:pt>
                <c:pt idx="8016">
                  <c:v>-354.43049999999999</c:v>
                </c:pt>
                <c:pt idx="8017">
                  <c:v>-354.42849999999999</c:v>
                </c:pt>
                <c:pt idx="8018">
                  <c:v>-354.42649999999998</c:v>
                </c:pt>
                <c:pt idx="8019">
                  <c:v>-354.42449999999997</c:v>
                </c:pt>
                <c:pt idx="8020">
                  <c:v>-354.42249999999996</c:v>
                </c:pt>
                <c:pt idx="8021">
                  <c:v>-354.42049999999995</c:v>
                </c:pt>
                <c:pt idx="8022">
                  <c:v>-354.41849999999999</c:v>
                </c:pt>
                <c:pt idx="8023">
                  <c:v>-354.41649999999998</c:v>
                </c:pt>
                <c:pt idx="8024">
                  <c:v>-354.41449999999998</c:v>
                </c:pt>
                <c:pt idx="8025">
                  <c:v>-354.41249999999997</c:v>
                </c:pt>
                <c:pt idx="8026">
                  <c:v>-354.41049999999996</c:v>
                </c:pt>
                <c:pt idx="8027">
                  <c:v>-354.4085</c:v>
                </c:pt>
                <c:pt idx="8028">
                  <c:v>-354.40649999999999</c:v>
                </c:pt>
                <c:pt idx="8029">
                  <c:v>-354.40449999999998</c:v>
                </c:pt>
                <c:pt idx="8030">
                  <c:v>-354.40249999999997</c:v>
                </c:pt>
                <c:pt idx="8031">
                  <c:v>-354.40049999999997</c:v>
                </c:pt>
                <c:pt idx="8032">
                  <c:v>-354.39849999999996</c:v>
                </c:pt>
                <c:pt idx="8033">
                  <c:v>-354.3965</c:v>
                </c:pt>
                <c:pt idx="8034">
                  <c:v>-354.39449999999999</c:v>
                </c:pt>
                <c:pt idx="8035">
                  <c:v>-354.39249999999998</c:v>
                </c:pt>
                <c:pt idx="8036">
                  <c:v>-354.39049999999997</c:v>
                </c:pt>
                <c:pt idx="8037">
                  <c:v>-354.38849999999996</c:v>
                </c:pt>
                <c:pt idx="8038">
                  <c:v>-354.38649999999996</c:v>
                </c:pt>
                <c:pt idx="8039">
                  <c:v>-354.3845</c:v>
                </c:pt>
                <c:pt idx="8040">
                  <c:v>-354.38249999999999</c:v>
                </c:pt>
                <c:pt idx="8041">
                  <c:v>-354.38049999999998</c:v>
                </c:pt>
                <c:pt idx="8042">
                  <c:v>-354.37849999999997</c:v>
                </c:pt>
                <c:pt idx="8043">
                  <c:v>-354.37649999999996</c:v>
                </c:pt>
                <c:pt idx="8044">
                  <c:v>-354.37449999999995</c:v>
                </c:pt>
                <c:pt idx="8045">
                  <c:v>-354.3725</c:v>
                </c:pt>
                <c:pt idx="8046">
                  <c:v>-354.37049999999999</c:v>
                </c:pt>
                <c:pt idx="8047">
                  <c:v>-354.36849999999998</c:v>
                </c:pt>
                <c:pt idx="8048">
                  <c:v>-354.36649999999997</c:v>
                </c:pt>
                <c:pt idx="8049">
                  <c:v>-354.36449999999996</c:v>
                </c:pt>
                <c:pt idx="8050">
                  <c:v>-354.36249999999995</c:v>
                </c:pt>
                <c:pt idx="8051">
                  <c:v>-354.3605</c:v>
                </c:pt>
                <c:pt idx="8052">
                  <c:v>-354.35849999999999</c:v>
                </c:pt>
                <c:pt idx="8053">
                  <c:v>-354.35649999999998</c:v>
                </c:pt>
                <c:pt idx="8054">
                  <c:v>-354.35449999999997</c:v>
                </c:pt>
                <c:pt idx="8055">
                  <c:v>-354.35249999999996</c:v>
                </c:pt>
                <c:pt idx="8056">
                  <c:v>-354.35049999999995</c:v>
                </c:pt>
                <c:pt idx="8057">
                  <c:v>-354.3485</c:v>
                </c:pt>
                <c:pt idx="8058">
                  <c:v>-354.34649999999999</c:v>
                </c:pt>
                <c:pt idx="8059">
                  <c:v>-354.34449999999998</c:v>
                </c:pt>
                <c:pt idx="8060">
                  <c:v>-354.34249999999997</c:v>
                </c:pt>
                <c:pt idx="8061">
                  <c:v>-354.34049999999996</c:v>
                </c:pt>
                <c:pt idx="8062">
                  <c:v>-354.33849999999995</c:v>
                </c:pt>
                <c:pt idx="8063">
                  <c:v>-354.3365</c:v>
                </c:pt>
                <c:pt idx="8064">
                  <c:v>-354.33449999999999</c:v>
                </c:pt>
                <c:pt idx="8065">
                  <c:v>-354.33249999999998</c:v>
                </c:pt>
                <c:pt idx="8066">
                  <c:v>-354.33049999999997</c:v>
                </c:pt>
                <c:pt idx="8067">
                  <c:v>-354.32849999999996</c:v>
                </c:pt>
                <c:pt idx="8068">
                  <c:v>-354.32649999999995</c:v>
                </c:pt>
                <c:pt idx="8069">
                  <c:v>-354.3245</c:v>
                </c:pt>
                <c:pt idx="8070">
                  <c:v>-354.32249999999999</c:v>
                </c:pt>
                <c:pt idx="8071">
                  <c:v>-354.32049999999998</c:v>
                </c:pt>
                <c:pt idx="8072">
                  <c:v>-354.31849999999997</c:v>
                </c:pt>
                <c:pt idx="8073">
                  <c:v>-354.31649999999996</c:v>
                </c:pt>
                <c:pt idx="8074">
                  <c:v>-354.31449999999995</c:v>
                </c:pt>
                <c:pt idx="8075">
                  <c:v>-354.3125</c:v>
                </c:pt>
                <c:pt idx="8076">
                  <c:v>-354.31049999999999</c:v>
                </c:pt>
                <c:pt idx="8077">
                  <c:v>-354.30849999999998</c:v>
                </c:pt>
                <c:pt idx="8078">
                  <c:v>-354.30649999999997</c:v>
                </c:pt>
                <c:pt idx="8079">
                  <c:v>-354.30449999999996</c:v>
                </c:pt>
                <c:pt idx="8080">
                  <c:v>-354.30249999999995</c:v>
                </c:pt>
                <c:pt idx="8081">
                  <c:v>-354.3005</c:v>
                </c:pt>
                <c:pt idx="8082">
                  <c:v>-354.29849999999999</c:v>
                </c:pt>
                <c:pt idx="8083">
                  <c:v>-354.29649999999998</c:v>
                </c:pt>
                <c:pt idx="8084">
                  <c:v>-354.29449999999997</c:v>
                </c:pt>
                <c:pt idx="8085">
                  <c:v>-354.29249999999996</c:v>
                </c:pt>
                <c:pt idx="8086">
                  <c:v>-354.29049999999995</c:v>
                </c:pt>
                <c:pt idx="8087">
                  <c:v>-354.2885</c:v>
                </c:pt>
                <c:pt idx="8088">
                  <c:v>-354.28649999999999</c:v>
                </c:pt>
                <c:pt idx="8089">
                  <c:v>-354.28449999999998</c:v>
                </c:pt>
                <c:pt idx="8090">
                  <c:v>-354.28249999999997</c:v>
                </c:pt>
                <c:pt idx="8091">
                  <c:v>-354.28049999999996</c:v>
                </c:pt>
                <c:pt idx="8092">
                  <c:v>-354.27849999999995</c:v>
                </c:pt>
                <c:pt idx="8093">
                  <c:v>-354.2765</c:v>
                </c:pt>
                <c:pt idx="8094">
                  <c:v>-354.27449999999999</c:v>
                </c:pt>
                <c:pt idx="8095">
                  <c:v>-354.27249999999998</c:v>
                </c:pt>
                <c:pt idx="8096">
                  <c:v>-354.27049999999997</c:v>
                </c:pt>
                <c:pt idx="8097">
                  <c:v>-354.26849999999996</c:v>
                </c:pt>
                <c:pt idx="8098">
                  <c:v>-354.26649999999995</c:v>
                </c:pt>
                <c:pt idx="8099">
                  <c:v>-354.2645</c:v>
                </c:pt>
                <c:pt idx="8100">
                  <c:v>-354.26249999999999</c:v>
                </c:pt>
                <c:pt idx="8101">
                  <c:v>-354.26049999999998</c:v>
                </c:pt>
                <c:pt idx="8102">
                  <c:v>-354.25849999999997</c:v>
                </c:pt>
                <c:pt idx="8103">
                  <c:v>-354.25649999999996</c:v>
                </c:pt>
                <c:pt idx="8104">
                  <c:v>-354.25450000000001</c:v>
                </c:pt>
                <c:pt idx="8105">
                  <c:v>-354.2525</c:v>
                </c:pt>
                <c:pt idx="8106">
                  <c:v>-354.25049999999999</c:v>
                </c:pt>
                <c:pt idx="8107">
                  <c:v>-354.24849999999998</c:v>
                </c:pt>
                <c:pt idx="8108">
                  <c:v>-354.24649999999997</c:v>
                </c:pt>
                <c:pt idx="8109">
                  <c:v>-354.24449999999996</c:v>
                </c:pt>
                <c:pt idx="8110">
                  <c:v>-354.24249999999995</c:v>
                </c:pt>
                <c:pt idx="8111">
                  <c:v>-354.2405</c:v>
                </c:pt>
                <c:pt idx="8112">
                  <c:v>-354.23849999999999</c:v>
                </c:pt>
                <c:pt idx="8113">
                  <c:v>-354.23649999999998</c:v>
                </c:pt>
                <c:pt idx="8114">
                  <c:v>-354.23449999999997</c:v>
                </c:pt>
                <c:pt idx="8115">
                  <c:v>-354.23249999999996</c:v>
                </c:pt>
                <c:pt idx="8116">
                  <c:v>-354.23050000000001</c:v>
                </c:pt>
                <c:pt idx="8117">
                  <c:v>-354.2285</c:v>
                </c:pt>
                <c:pt idx="8118">
                  <c:v>-354.22649999999999</c:v>
                </c:pt>
                <c:pt idx="8119">
                  <c:v>-354.22449999999998</c:v>
                </c:pt>
                <c:pt idx="8120">
                  <c:v>-354.22249999999997</c:v>
                </c:pt>
                <c:pt idx="8121">
                  <c:v>-354.22049999999996</c:v>
                </c:pt>
                <c:pt idx="8122">
                  <c:v>-354.21849999999995</c:v>
                </c:pt>
                <c:pt idx="8123">
                  <c:v>-354.2165</c:v>
                </c:pt>
                <c:pt idx="8124">
                  <c:v>-354.21449999999999</c:v>
                </c:pt>
                <c:pt idx="8125">
                  <c:v>-354.21249999999998</c:v>
                </c:pt>
                <c:pt idx="8126">
                  <c:v>-354.21049999999997</c:v>
                </c:pt>
                <c:pt idx="8127">
                  <c:v>-354.20849999999996</c:v>
                </c:pt>
                <c:pt idx="8128">
                  <c:v>-354.20650000000001</c:v>
                </c:pt>
                <c:pt idx="8129">
                  <c:v>-354.2045</c:v>
                </c:pt>
                <c:pt idx="8130">
                  <c:v>-354.20249999999999</c:v>
                </c:pt>
                <c:pt idx="8131">
                  <c:v>-354.20049999999998</c:v>
                </c:pt>
                <c:pt idx="8132">
                  <c:v>-354.19849999999997</c:v>
                </c:pt>
                <c:pt idx="8133">
                  <c:v>-354.19649999999996</c:v>
                </c:pt>
                <c:pt idx="8134">
                  <c:v>-354.19449999999995</c:v>
                </c:pt>
                <c:pt idx="8135">
                  <c:v>-354.1925</c:v>
                </c:pt>
                <c:pt idx="8136">
                  <c:v>-354.19049999999999</c:v>
                </c:pt>
                <c:pt idx="8137">
                  <c:v>-354.18849999999998</c:v>
                </c:pt>
                <c:pt idx="8138">
                  <c:v>-354.18649999999997</c:v>
                </c:pt>
                <c:pt idx="8139">
                  <c:v>-354.18449999999996</c:v>
                </c:pt>
                <c:pt idx="8140">
                  <c:v>-354.1825</c:v>
                </c:pt>
                <c:pt idx="8141">
                  <c:v>-354.18049999999999</c:v>
                </c:pt>
                <c:pt idx="8142">
                  <c:v>-354.17849999999999</c:v>
                </c:pt>
                <c:pt idx="8143">
                  <c:v>-354.17649999999998</c:v>
                </c:pt>
                <c:pt idx="8144">
                  <c:v>-354.17449999999997</c:v>
                </c:pt>
                <c:pt idx="8145">
                  <c:v>-354.17249999999996</c:v>
                </c:pt>
                <c:pt idx="8146">
                  <c:v>-354.17049999999995</c:v>
                </c:pt>
                <c:pt idx="8147">
                  <c:v>-354.16849999999999</c:v>
                </c:pt>
                <c:pt idx="8148">
                  <c:v>-354.16649999999998</c:v>
                </c:pt>
                <c:pt idx="8149">
                  <c:v>-354.16449999999998</c:v>
                </c:pt>
                <c:pt idx="8150">
                  <c:v>-354.16249999999997</c:v>
                </c:pt>
                <c:pt idx="8151">
                  <c:v>-354.16049999999996</c:v>
                </c:pt>
                <c:pt idx="8152">
                  <c:v>-354.1585</c:v>
                </c:pt>
                <c:pt idx="8153">
                  <c:v>-354.15649999999999</c:v>
                </c:pt>
                <c:pt idx="8154">
                  <c:v>-354.15449999999998</c:v>
                </c:pt>
                <c:pt idx="8155">
                  <c:v>-354.15249999999997</c:v>
                </c:pt>
                <c:pt idx="8156">
                  <c:v>-354.15049999999997</c:v>
                </c:pt>
                <c:pt idx="8157">
                  <c:v>-354.14849999999996</c:v>
                </c:pt>
                <c:pt idx="8158">
                  <c:v>-354.1465</c:v>
                </c:pt>
                <c:pt idx="8159">
                  <c:v>-354.14449999999999</c:v>
                </c:pt>
                <c:pt idx="8160">
                  <c:v>-354.14249999999998</c:v>
                </c:pt>
                <c:pt idx="8161">
                  <c:v>-354.14049999999997</c:v>
                </c:pt>
                <c:pt idx="8162">
                  <c:v>-354.13849999999996</c:v>
                </c:pt>
                <c:pt idx="8163">
                  <c:v>-354.13649999999996</c:v>
                </c:pt>
                <c:pt idx="8164">
                  <c:v>-354.1345</c:v>
                </c:pt>
                <c:pt idx="8165">
                  <c:v>-354.13249999999999</c:v>
                </c:pt>
                <c:pt idx="8166">
                  <c:v>-354.13049999999998</c:v>
                </c:pt>
                <c:pt idx="8167">
                  <c:v>-354.12849999999997</c:v>
                </c:pt>
                <c:pt idx="8168">
                  <c:v>-354.12649999999996</c:v>
                </c:pt>
                <c:pt idx="8169">
                  <c:v>-354.12449999999995</c:v>
                </c:pt>
                <c:pt idx="8170">
                  <c:v>-354.1225</c:v>
                </c:pt>
                <c:pt idx="8171">
                  <c:v>-354.12049999999999</c:v>
                </c:pt>
                <c:pt idx="8172">
                  <c:v>-354.11849999999998</c:v>
                </c:pt>
                <c:pt idx="8173">
                  <c:v>-354.11649999999997</c:v>
                </c:pt>
                <c:pt idx="8174">
                  <c:v>-354.11449999999996</c:v>
                </c:pt>
                <c:pt idx="8175">
                  <c:v>-354.11249999999995</c:v>
                </c:pt>
                <c:pt idx="8176">
                  <c:v>-354.1105</c:v>
                </c:pt>
                <c:pt idx="8177">
                  <c:v>-354.10849999999999</c:v>
                </c:pt>
                <c:pt idx="8178">
                  <c:v>-354.10649999999998</c:v>
                </c:pt>
                <c:pt idx="8179">
                  <c:v>-354.10449999999997</c:v>
                </c:pt>
                <c:pt idx="8180">
                  <c:v>-354.10249999999996</c:v>
                </c:pt>
                <c:pt idx="8181">
                  <c:v>-354.10049999999995</c:v>
                </c:pt>
                <c:pt idx="8182">
                  <c:v>-354.0985</c:v>
                </c:pt>
                <c:pt idx="8183">
                  <c:v>-354.09649999999999</c:v>
                </c:pt>
                <c:pt idx="8184">
                  <c:v>-354.09449999999998</c:v>
                </c:pt>
                <c:pt idx="8185">
                  <c:v>-354.09249999999997</c:v>
                </c:pt>
                <c:pt idx="8186">
                  <c:v>-354.09049999999996</c:v>
                </c:pt>
                <c:pt idx="8187">
                  <c:v>-354.08849999999995</c:v>
                </c:pt>
                <c:pt idx="8188">
                  <c:v>-354.0865</c:v>
                </c:pt>
                <c:pt idx="8189">
                  <c:v>-354.08449999999999</c:v>
                </c:pt>
                <c:pt idx="8190">
                  <c:v>-354.08249999999998</c:v>
                </c:pt>
                <c:pt idx="8191">
                  <c:v>-354.08049999999997</c:v>
                </c:pt>
                <c:pt idx="8192">
                  <c:v>-354.07849999999996</c:v>
                </c:pt>
                <c:pt idx="8193">
                  <c:v>-354.07649999999995</c:v>
                </c:pt>
                <c:pt idx="8194">
                  <c:v>-354.0745</c:v>
                </c:pt>
                <c:pt idx="8195">
                  <c:v>-354.07249999999999</c:v>
                </c:pt>
                <c:pt idx="8196">
                  <c:v>-354.07049999999998</c:v>
                </c:pt>
                <c:pt idx="8197">
                  <c:v>-354.06849999999997</c:v>
                </c:pt>
                <c:pt idx="8198">
                  <c:v>-354.06649999999996</c:v>
                </c:pt>
                <c:pt idx="8199">
                  <c:v>-354.06449999999995</c:v>
                </c:pt>
                <c:pt idx="8200">
                  <c:v>-354.0625</c:v>
                </c:pt>
                <c:pt idx="8201">
                  <c:v>-354.06049999999999</c:v>
                </c:pt>
                <c:pt idx="8202">
                  <c:v>-354.05849999999998</c:v>
                </c:pt>
                <c:pt idx="8203">
                  <c:v>-354.05649999999997</c:v>
                </c:pt>
                <c:pt idx="8204">
                  <c:v>-354.05449999999996</c:v>
                </c:pt>
                <c:pt idx="8205">
                  <c:v>-354.05249999999995</c:v>
                </c:pt>
                <c:pt idx="8206">
                  <c:v>-354.0505</c:v>
                </c:pt>
                <c:pt idx="8207">
                  <c:v>-354.04849999999999</c:v>
                </c:pt>
                <c:pt idx="8208">
                  <c:v>-354.04649999999998</c:v>
                </c:pt>
                <c:pt idx="8209">
                  <c:v>-354.04449999999997</c:v>
                </c:pt>
                <c:pt idx="8210">
                  <c:v>-354.04249999999996</c:v>
                </c:pt>
                <c:pt idx="8211">
                  <c:v>-354.04049999999995</c:v>
                </c:pt>
                <c:pt idx="8212">
                  <c:v>-354.0385</c:v>
                </c:pt>
                <c:pt idx="8213">
                  <c:v>-354.03649999999999</c:v>
                </c:pt>
                <c:pt idx="8214">
                  <c:v>-354.03449999999998</c:v>
                </c:pt>
                <c:pt idx="8215">
                  <c:v>-354.03249999999997</c:v>
                </c:pt>
                <c:pt idx="8216">
                  <c:v>-354.03049999999996</c:v>
                </c:pt>
                <c:pt idx="8217">
                  <c:v>-354.02849999999995</c:v>
                </c:pt>
                <c:pt idx="8218">
                  <c:v>-354.0265</c:v>
                </c:pt>
                <c:pt idx="8219">
                  <c:v>-354.02449999999999</c:v>
                </c:pt>
                <c:pt idx="8220">
                  <c:v>-354.02249999999998</c:v>
                </c:pt>
                <c:pt idx="8221">
                  <c:v>-354.02049999999997</c:v>
                </c:pt>
                <c:pt idx="8222">
                  <c:v>-354.01849999999996</c:v>
                </c:pt>
                <c:pt idx="8223">
                  <c:v>-354.01649999999995</c:v>
                </c:pt>
                <c:pt idx="8224">
                  <c:v>-354.0145</c:v>
                </c:pt>
                <c:pt idx="8225">
                  <c:v>-354.01249999999999</c:v>
                </c:pt>
                <c:pt idx="8226">
                  <c:v>-354.01049999999998</c:v>
                </c:pt>
                <c:pt idx="8227">
                  <c:v>-354.00849999999997</c:v>
                </c:pt>
                <c:pt idx="8228">
                  <c:v>-354.00649999999996</c:v>
                </c:pt>
                <c:pt idx="8229">
                  <c:v>-354.00450000000001</c:v>
                </c:pt>
                <c:pt idx="8230">
                  <c:v>-354.0025</c:v>
                </c:pt>
                <c:pt idx="8231">
                  <c:v>-354.00049999999999</c:v>
                </c:pt>
                <c:pt idx="8232">
                  <c:v>-353.99849999999998</c:v>
                </c:pt>
                <c:pt idx="8233">
                  <c:v>-353.99649999999997</c:v>
                </c:pt>
                <c:pt idx="8234">
                  <c:v>-353.99449999999996</c:v>
                </c:pt>
                <c:pt idx="8235">
                  <c:v>-353.99249999999995</c:v>
                </c:pt>
                <c:pt idx="8236">
                  <c:v>-353.9905</c:v>
                </c:pt>
                <c:pt idx="8237">
                  <c:v>-353.98849999999999</c:v>
                </c:pt>
                <c:pt idx="8238">
                  <c:v>-353.98649999999998</c:v>
                </c:pt>
                <c:pt idx="8239">
                  <c:v>-353.98449999999997</c:v>
                </c:pt>
                <c:pt idx="8240">
                  <c:v>-353.98249999999996</c:v>
                </c:pt>
                <c:pt idx="8241">
                  <c:v>-353.98050000000001</c:v>
                </c:pt>
                <c:pt idx="8242">
                  <c:v>-353.9785</c:v>
                </c:pt>
                <c:pt idx="8243">
                  <c:v>-353.97649999999999</c:v>
                </c:pt>
                <c:pt idx="8244">
                  <c:v>-353.97449999999998</c:v>
                </c:pt>
                <c:pt idx="8245">
                  <c:v>-353.97249999999997</c:v>
                </c:pt>
                <c:pt idx="8246">
                  <c:v>-353.97049999999996</c:v>
                </c:pt>
                <c:pt idx="8247">
                  <c:v>-353.96849999999995</c:v>
                </c:pt>
                <c:pt idx="8248">
                  <c:v>-353.9665</c:v>
                </c:pt>
                <c:pt idx="8249">
                  <c:v>-353.96449999999999</c:v>
                </c:pt>
                <c:pt idx="8250">
                  <c:v>-353.96249999999998</c:v>
                </c:pt>
                <c:pt idx="8251">
                  <c:v>-353.96049999999997</c:v>
                </c:pt>
                <c:pt idx="8252">
                  <c:v>-353.95849999999996</c:v>
                </c:pt>
                <c:pt idx="8253">
                  <c:v>-353.95650000000001</c:v>
                </c:pt>
                <c:pt idx="8254">
                  <c:v>-353.9545</c:v>
                </c:pt>
                <c:pt idx="8255">
                  <c:v>-353.95249999999999</c:v>
                </c:pt>
                <c:pt idx="8256">
                  <c:v>-353.95049999999998</c:v>
                </c:pt>
                <c:pt idx="8257">
                  <c:v>-353.94849999999997</c:v>
                </c:pt>
                <c:pt idx="8258">
                  <c:v>-353.94649999999996</c:v>
                </c:pt>
                <c:pt idx="8259">
                  <c:v>-353.94449999999995</c:v>
                </c:pt>
                <c:pt idx="8260">
                  <c:v>-353.9425</c:v>
                </c:pt>
                <c:pt idx="8261">
                  <c:v>-353.94049999999999</c:v>
                </c:pt>
                <c:pt idx="8262">
                  <c:v>-353.93849999999998</c:v>
                </c:pt>
                <c:pt idx="8263">
                  <c:v>-353.93649999999997</c:v>
                </c:pt>
                <c:pt idx="8264">
                  <c:v>-353.93449999999996</c:v>
                </c:pt>
                <c:pt idx="8265">
                  <c:v>-353.9325</c:v>
                </c:pt>
                <c:pt idx="8266">
                  <c:v>-353.93049999999999</c:v>
                </c:pt>
                <c:pt idx="8267">
                  <c:v>-353.92849999999999</c:v>
                </c:pt>
                <c:pt idx="8268">
                  <c:v>-353.92649999999998</c:v>
                </c:pt>
                <c:pt idx="8269">
                  <c:v>-353.92449999999997</c:v>
                </c:pt>
                <c:pt idx="8270">
                  <c:v>-353.92249999999996</c:v>
                </c:pt>
                <c:pt idx="8271">
                  <c:v>-353.92049999999995</c:v>
                </c:pt>
                <c:pt idx="8272">
                  <c:v>-353.91849999999999</c:v>
                </c:pt>
                <c:pt idx="8273">
                  <c:v>-353.91649999999998</c:v>
                </c:pt>
                <c:pt idx="8274">
                  <c:v>-353.91449999999998</c:v>
                </c:pt>
                <c:pt idx="8275">
                  <c:v>-353.91249999999997</c:v>
                </c:pt>
                <c:pt idx="8276">
                  <c:v>-353.91049999999996</c:v>
                </c:pt>
                <c:pt idx="8277">
                  <c:v>-353.9085</c:v>
                </c:pt>
                <c:pt idx="8278">
                  <c:v>-353.90649999999999</c:v>
                </c:pt>
                <c:pt idx="8279">
                  <c:v>-353.90449999999998</c:v>
                </c:pt>
                <c:pt idx="8280">
                  <c:v>-353.90249999999997</c:v>
                </c:pt>
                <c:pt idx="8281">
                  <c:v>-353.90049999999997</c:v>
                </c:pt>
                <c:pt idx="8282">
                  <c:v>-353.89849999999996</c:v>
                </c:pt>
                <c:pt idx="8283">
                  <c:v>-353.8965</c:v>
                </c:pt>
                <c:pt idx="8284">
                  <c:v>-353.89449999999999</c:v>
                </c:pt>
                <c:pt idx="8285">
                  <c:v>-353.89249999999998</c:v>
                </c:pt>
                <c:pt idx="8286">
                  <c:v>-353.89049999999997</c:v>
                </c:pt>
                <c:pt idx="8287">
                  <c:v>-353.88849999999996</c:v>
                </c:pt>
                <c:pt idx="8288">
                  <c:v>-353.88649999999996</c:v>
                </c:pt>
                <c:pt idx="8289">
                  <c:v>-353.8845</c:v>
                </c:pt>
                <c:pt idx="8290">
                  <c:v>-353.88249999999999</c:v>
                </c:pt>
                <c:pt idx="8291">
                  <c:v>-353.88049999999998</c:v>
                </c:pt>
                <c:pt idx="8292">
                  <c:v>-353.87849999999997</c:v>
                </c:pt>
                <c:pt idx="8293">
                  <c:v>-353.87649999999996</c:v>
                </c:pt>
                <c:pt idx="8294">
                  <c:v>-353.87449999999995</c:v>
                </c:pt>
                <c:pt idx="8295">
                  <c:v>-353.8725</c:v>
                </c:pt>
                <c:pt idx="8296">
                  <c:v>-353.87049999999999</c:v>
                </c:pt>
                <c:pt idx="8297">
                  <c:v>-353.86849999999998</c:v>
                </c:pt>
                <c:pt idx="8298">
                  <c:v>-353.86649999999997</c:v>
                </c:pt>
                <c:pt idx="8299">
                  <c:v>-353.86449999999996</c:v>
                </c:pt>
                <c:pt idx="8300">
                  <c:v>-353.86249999999995</c:v>
                </c:pt>
                <c:pt idx="8301">
                  <c:v>-353.8605</c:v>
                </c:pt>
                <c:pt idx="8302">
                  <c:v>-353.85849999999999</c:v>
                </c:pt>
                <c:pt idx="8303">
                  <c:v>-353.85649999999998</c:v>
                </c:pt>
                <c:pt idx="8304">
                  <c:v>-353.85449999999997</c:v>
                </c:pt>
                <c:pt idx="8305">
                  <c:v>-353.85249999999996</c:v>
                </c:pt>
                <c:pt idx="8306">
                  <c:v>-353.85049999999995</c:v>
                </c:pt>
                <c:pt idx="8307">
                  <c:v>-353.8485</c:v>
                </c:pt>
                <c:pt idx="8308">
                  <c:v>-353.84649999999999</c:v>
                </c:pt>
                <c:pt idx="8309">
                  <c:v>-353.84449999999998</c:v>
                </c:pt>
                <c:pt idx="8310">
                  <c:v>-353.84249999999997</c:v>
                </c:pt>
                <c:pt idx="8311">
                  <c:v>-353.84049999999996</c:v>
                </c:pt>
                <c:pt idx="8312">
                  <c:v>-353.83849999999995</c:v>
                </c:pt>
                <c:pt idx="8313">
                  <c:v>-353.8365</c:v>
                </c:pt>
                <c:pt idx="8314">
                  <c:v>-353.83449999999999</c:v>
                </c:pt>
                <c:pt idx="8315">
                  <c:v>-353.83249999999998</c:v>
                </c:pt>
                <c:pt idx="8316">
                  <c:v>-353.83049999999997</c:v>
                </c:pt>
                <c:pt idx="8317">
                  <c:v>-353.82849999999996</c:v>
                </c:pt>
                <c:pt idx="8318">
                  <c:v>-353.82649999999995</c:v>
                </c:pt>
                <c:pt idx="8319">
                  <c:v>-353.8245</c:v>
                </c:pt>
                <c:pt idx="8320">
                  <c:v>-353.82249999999999</c:v>
                </c:pt>
                <c:pt idx="8321">
                  <c:v>-353.82049999999998</c:v>
                </c:pt>
                <c:pt idx="8322">
                  <c:v>-353.81849999999997</c:v>
                </c:pt>
                <c:pt idx="8323">
                  <c:v>-353.81649999999996</c:v>
                </c:pt>
                <c:pt idx="8324">
                  <c:v>-353.81449999999995</c:v>
                </c:pt>
                <c:pt idx="8325">
                  <c:v>-353.8125</c:v>
                </c:pt>
                <c:pt idx="8326">
                  <c:v>-353.81049999999999</c:v>
                </c:pt>
                <c:pt idx="8327">
                  <c:v>-353.80849999999998</c:v>
                </c:pt>
                <c:pt idx="8328">
                  <c:v>-353.80649999999997</c:v>
                </c:pt>
                <c:pt idx="8329">
                  <c:v>-353.80449999999996</c:v>
                </c:pt>
                <c:pt idx="8330">
                  <c:v>-353.80249999999995</c:v>
                </c:pt>
                <c:pt idx="8331">
                  <c:v>-353.8005</c:v>
                </c:pt>
                <c:pt idx="8332">
                  <c:v>-353.79849999999999</c:v>
                </c:pt>
                <c:pt idx="8333">
                  <c:v>-353.79649999999998</c:v>
                </c:pt>
                <c:pt idx="8334">
                  <c:v>-353.79449999999997</c:v>
                </c:pt>
                <c:pt idx="8335">
                  <c:v>-353.79249999999996</c:v>
                </c:pt>
                <c:pt idx="8336">
                  <c:v>-353.79049999999995</c:v>
                </c:pt>
                <c:pt idx="8337">
                  <c:v>-353.7885</c:v>
                </c:pt>
                <c:pt idx="8338">
                  <c:v>-353.78649999999999</c:v>
                </c:pt>
                <c:pt idx="8339">
                  <c:v>-353.78449999999998</c:v>
                </c:pt>
                <c:pt idx="8340">
                  <c:v>-353.78249999999997</c:v>
                </c:pt>
                <c:pt idx="8341">
                  <c:v>-353.78049999999996</c:v>
                </c:pt>
                <c:pt idx="8342">
                  <c:v>-353.77849999999995</c:v>
                </c:pt>
                <c:pt idx="8343">
                  <c:v>-353.7765</c:v>
                </c:pt>
                <c:pt idx="8344">
                  <c:v>-353.77449999999999</c:v>
                </c:pt>
                <c:pt idx="8345">
                  <c:v>-353.77249999999998</c:v>
                </c:pt>
                <c:pt idx="8346">
                  <c:v>-353.77049999999997</c:v>
                </c:pt>
                <c:pt idx="8347">
                  <c:v>-353.76849999999996</c:v>
                </c:pt>
                <c:pt idx="8348">
                  <c:v>-353.76649999999995</c:v>
                </c:pt>
                <c:pt idx="8349">
                  <c:v>-353.7645</c:v>
                </c:pt>
                <c:pt idx="8350">
                  <c:v>-353.76249999999999</c:v>
                </c:pt>
                <c:pt idx="8351">
                  <c:v>-353.76049999999998</c:v>
                </c:pt>
                <c:pt idx="8352">
                  <c:v>-353.75849999999997</c:v>
                </c:pt>
                <c:pt idx="8353">
                  <c:v>-353.75649999999996</c:v>
                </c:pt>
                <c:pt idx="8354">
                  <c:v>-353.75450000000001</c:v>
                </c:pt>
                <c:pt idx="8355">
                  <c:v>-353.7525</c:v>
                </c:pt>
                <c:pt idx="8356">
                  <c:v>-353.75049999999999</c:v>
                </c:pt>
                <c:pt idx="8357">
                  <c:v>-353.74849999999998</c:v>
                </c:pt>
                <c:pt idx="8358">
                  <c:v>-353.74649999999997</c:v>
                </c:pt>
                <c:pt idx="8359">
                  <c:v>-353.74449999999996</c:v>
                </c:pt>
                <c:pt idx="8360">
                  <c:v>-353.74249999999995</c:v>
                </c:pt>
                <c:pt idx="8361">
                  <c:v>-353.7405</c:v>
                </c:pt>
                <c:pt idx="8362">
                  <c:v>-353.73849999999999</c:v>
                </c:pt>
                <c:pt idx="8363">
                  <c:v>-353.73649999999998</c:v>
                </c:pt>
                <c:pt idx="8364">
                  <c:v>-353.73449999999997</c:v>
                </c:pt>
                <c:pt idx="8365">
                  <c:v>-353.73249999999996</c:v>
                </c:pt>
                <c:pt idx="8366">
                  <c:v>-353.73050000000001</c:v>
                </c:pt>
                <c:pt idx="8367">
                  <c:v>-353.7285</c:v>
                </c:pt>
                <c:pt idx="8368">
                  <c:v>-353.72649999999999</c:v>
                </c:pt>
                <c:pt idx="8369">
                  <c:v>-353.72449999999998</c:v>
                </c:pt>
                <c:pt idx="8370">
                  <c:v>-353.72249999999997</c:v>
                </c:pt>
                <c:pt idx="8371">
                  <c:v>-353.72049999999996</c:v>
                </c:pt>
                <c:pt idx="8372">
                  <c:v>-353.71849999999995</c:v>
                </c:pt>
                <c:pt idx="8373">
                  <c:v>-353.7165</c:v>
                </c:pt>
                <c:pt idx="8374">
                  <c:v>-353.71449999999999</c:v>
                </c:pt>
                <c:pt idx="8375">
                  <c:v>-353.71249999999998</c:v>
                </c:pt>
                <c:pt idx="8376">
                  <c:v>-353.71049999999997</c:v>
                </c:pt>
                <c:pt idx="8377">
                  <c:v>-353.70849999999996</c:v>
                </c:pt>
                <c:pt idx="8378">
                  <c:v>-353.70650000000001</c:v>
                </c:pt>
                <c:pt idx="8379">
                  <c:v>-353.7045</c:v>
                </c:pt>
                <c:pt idx="8380">
                  <c:v>-353.70249999999999</c:v>
                </c:pt>
                <c:pt idx="8381">
                  <c:v>-353.70049999999998</c:v>
                </c:pt>
                <c:pt idx="8382">
                  <c:v>-353.69849999999997</c:v>
                </c:pt>
                <c:pt idx="8383">
                  <c:v>-353.69649999999996</c:v>
                </c:pt>
                <c:pt idx="8384">
                  <c:v>-353.69449999999995</c:v>
                </c:pt>
                <c:pt idx="8385">
                  <c:v>-353.6925</c:v>
                </c:pt>
                <c:pt idx="8386">
                  <c:v>-353.69049999999999</c:v>
                </c:pt>
                <c:pt idx="8387">
                  <c:v>-353.68849999999998</c:v>
                </c:pt>
                <c:pt idx="8388">
                  <c:v>-353.68649999999997</c:v>
                </c:pt>
                <c:pt idx="8389">
                  <c:v>-353.68449999999996</c:v>
                </c:pt>
                <c:pt idx="8390">
                  <c:v>-353.6825</c:v>
                </c:pt>
                <c:pt idx="8391">
                  <c:v>-353.68049999999999</c:v>
                </c:pt>
                <c:pt idx="8392">
                  <c:v>-353.67849999999999</c:v>
                </c:pt>
                <c:pt idx="8393">
                  <c:v>-353.67649999999998</c:v>
                </c:pt>
                <c:pt idx="8394">
                  <c:v>-353.67449999999997</c:v>
                </c:pt>
                <c:pt idx="8395">
                  <c:v>-353.67249999999996</c:v>
                </c:pt>
                <c:pt idx="8396">
                  <c:v>-353.67049999999995</c:v>
                </c:pt>
                <c:pt idx="8397">
                  <c:v>-353.66849999999999</c:v>
                </c:pt>
                <c:pt idx="8398">
                  <c:v>-353.66649999999998</c:v>
                </c:pt>
                <c:pt idx="8399">
                  <c:v>-353.66449999999998</c:v>
                </c:pt>
                <c:pt idx="8400">
                  <c:v>-353.66249999999997</c:v>
                </c:pt>
                <c:pt idx="8401">
                  <c:v>-353.66049999999996</c:v>
                </c:pt>
                <c:pt idx="8402">
                  <c:v>-353.6585</c:v>
                </c:pt>
                <c:pt idx="8403">
                  <c:v>-353.65649999999999</c:v>
                </c:pt>
                <c:pt idx="8404">
                  <c:v>-353.65449999999998</c:v>
                </c:pt>
                <c:pt idx="8405">
                  <c:v>-353.65249999999997</c:v>
                </c:pt>
                <c:pt idx="8406">
                  <c:v>-353.65049999999997</c:v>
                </c:pt>
                <c:pt idx="8407">
                  <c:v>-353.64849999999996</c:v>
                </c:pt>
                <c:pt idx="8408">
                  <c:v>-353.6465</c:v>
                </c:pt>
                <c:pt idx="8409">
                  <c:v>-353.64449999999999</c:v>
                </c:pt>
                <c:pt idx="8410">
                  <c:v>-353.64249999999998</c:v>
                </c:pt>
                <c:pt idx="8411">
                  <c:v>-353.64049999999997</c:v>
                </c:pt>
                <c:pt idx="8412">
                  <c:v>-353.63849999999996</c:v>
                </c:pt>
                <c:pt idx="8413">
                  <c:v>-353.63649999999996</c:v>
                </c:pt>
                <c:pt idx="8414">
                  <c:v>-353.6345</c:v>
                </c:pt>
                <c:pt idx="8415">
                  <c:v>-353.63249999999999</c:v>
                </c:pt>
                <c:pt idx="8416">
                  <c:v>-353.63049999999998</c:v>
                </c:pt>
                <c:pt idx="8417">
                  <c:v>-353.62849999999997</c:v>
                </c:pt>
                <c:pt idx="8418">
                  <c:v>-353.62649999999996</c:v>
                </c:pt>
                <c:pt idx="8419">
                  <c:v>-353.62449999999995</c:v>
                </c:pt>
                <c:pt idx="8420">
                  <c:v>-353.6225</c:v>
                </c:pt>
                <c:pt idx="8421">
                  <c:v>-353.62049999999999</c:v>
                </c:pt>
                <c:pt idx="8422">
                  <c:v>-353.61849999999998</c:v>
                </c:pt>
                <c:pt idx="8423">
                  <c:v>-353.61649999999997</c:v>
                </c:pt>
                <c:pt idx="8424">
                  <c:v>-353.61449999999996</c:v>
                </c:pt>
                <c:pt idx="8425">
                  <c:v>-353.61249999999995</c:v>
                </c:pt>
                <c:pt idx="8426">
                  <c:v>-353.6105</c:v>
                </c:pt>
                <c:pt idx="8427">
                  <c:v>-353.60849999999999</c:v>
                </c:pt>
                <c:pt idx="8428">
                  <c:v>-353.60649999999998</c:v>
                </c:pt>
                <c:pt idx="8429">
                  <c:v>-353.60449999999997</c:v>
                </c:pt>
                <c:pt idx="8430">
                  <c:v>-353.60249999999996</c:v>
                </c:pt>
                <c:pt idx="8431">
                  <c:v>-353.60049999999995</c:v>
                </c:pt>
                <c:pt idx="8432">
                  <c:v>-353.5985</c:v>
                </c:pt>
                <c:pt idx="8433">
                  <c:v>-353.59649999999999</c:v>
                </c:pt>
                <c:pt idx="8434">
                  <c:v>-353.59449999999998</c:v>
                </c:pt>
                <c:pt idx="8435">
                  <c:v>-353.59249999999997</c:v>
                </c:pt>
                <c:pt idx="8436">
                  <c:v>-353.59049999999996</c:v>
                </c:pt>
                <c:pt idx="8437">
                  <c:v>-353.58849999999995</c:v>
                </c:pt>
                <c:pt idx="8438">
                  <c:v>-353.5865</c:v>
                </c:pt>
                <c:pt idx="8439">
                  <c:v>-353.58449999999999</c:v>
                </c:pt>
                <c:pt idx="8440">
                  <c:v>-353.58249999999998</c:v>
                </c:pt>
                <c:pt idx="8441">
                  <c:v>-353.58049999999997</c:v>
                </c:pt>
                <c:pt idx="8442">
                  <c:v>-353.57849999999996</c:v>
                </c:pt>
                <c:pt idx="8443">
                  <c:v>-353.57649999999995</c:v>
                </c:pt>
                <c:pt idx="8444">
                  <c:v>-353.5745</c:v>
                </c:pt>
                <c:pt idx="8445">
                  <c:v>-353.57249999999999</c:v>
                </c:pt>
                <c:pt idx="8446">
                  <c:v>-353.57049999999998</c:v>
                </c:pt>
                <c:pt idx="8447">
                  <c:v>-353.56849999999997</c:v>
                </c:pt>
                <c:pt idx="8448">
                  <c:v>-353.56649999999996</c:v>
                </c:pt>
                <c:pt idx="8449">
                  <c:v>-353.56449999999995</c:v>
                </c:pt>
                <c:pt idx="8450">
                  <c:v>-353.5625</c:v>
                </c:pt>
                <c:pt idx="8451">
                  <c:v>-353.56049999999999</c:v>
                </c:pt>
                <c:pt idx="8452">
                  <c:v>-353.55849999999998</c:v>
                </c:pt>
                <c:pt idx="8453">
                  <c:v>-353.55649999999997</c:v>
                </c:pt>
                <c:pt idx="8454">
                  <c:v>-353.55449999999996</c:v>
                </c:pt>
                <c:pt idx="8455">
                  <c:v>-353.55249999999995</c:v>
                </c:pt>
                <c:pt idx="8456">
                  <c:v>-353.5505</c:v>
                </c:pt>
                <c:pt idx="8457">
                  <c:v>-353.54849999999999</c:v>
                </c:pt>
                <c:pt idx="8458">
                  <c:v>-353.54649999999998</c:v>
                </c:pt>
                <c:pt idx="8459">
                  <c:v>-353.54449999999997</c:v>
                </c:pt>
                <c:pt idx="8460">
                  <c:v>-353.54249999999996</c:v>
                </c:pt>
                <c:pt idx="8461">
                  <c:v>-353.54049999999995</c:v>
                </c:pt>
                <c:pt idx="8462">
                  <c:v>-353.5385</c:v>
                </c:pt>
                <c:pt idx="8463">
                  <c:v>-353.53649999999999</c:v>
                </c:pt>
                <c:pt idx="8464">
                  <c:v>-353.53449999999998</c:v>
                </c:pt>
                <c:pt idx="8465">
                  <c:v>-353.53249999999997</c:v>
                </c:pt>
                <c:pt idx="8466">
                  <c:v>-353.53049999999996</c:v>
                </c:pt>
                <c:pt idx="8467">
                  <c:v>-353.52849999999995</c:v>
                </c:pt>
                <c:pt idx="8468">
                  <c:v>-353.5265</c:v>
                </c:pt>
                <c:pt idx="8469">
                  <c:v>-353.52449999999999</c:v>
                </c:pt>
                <c:pt idx="8470">
                  <c:v>-353.52249999999998</c:v>
                </c:pt>
                <c:pt idx="8471">
                  <c:v>-353.52049999999997</c:v>
                </c:pt>
                <c:pt idx="8472">
                  <c:v>-353.51849999999996</c:v>
                </c:pt>
                <c:pt idx="8473">
                  <c:v>-353.51649999999995</c:v>
                </c:pt>
                <c:pt idx="8474">
                  <c:v>-353.5145</c:v>
                </c:pt>
                <c:pt idx="8475">
                  <c:v>-353.51249999999999</c:v>
                </c:pt>
                <c:pt idx="8476">
                  <c:v>-353.51049999999998</c:v>
                </c:pt>
                <c:pt idx="8477">
                  <c:v>-353.50849999999997</c:v>
                </c:pt>
                <c:pt idx="8478">
                  <c:v>-353.50649999999996</c:v>
                </c:pt>
                <c:pt idx="8479">
                  <c:v>-353.50450000000001</c:v>
                </c:pt>
                <c:pt idx="8480">
                  <c:v>-353.5025</c:v>
                </c:pt>
                <c:pt idx="8481">
                  <c:v>-353.50049999999999</c:v>
                </c:pt>
                <c:pt idx="8482">
                  <c:v>-353.49849999999998</c:v>
                </c:pt>
                <c:pt idx="8483">
                  <c:v>-353.49649999999997</c:v>
                </c:pt>
                <c:pt idx="8484">
                  <c:v>-353.49449999999996</c:v>
                </c:pt>
                <c:pt idx="8485">
                  <c:v>-353.49249999999995</c:v>
                </c:pt>
                <c:pt idx="8486">
                  <c:v>-353.4905</c:v>
                </c:pt>
                <c:pt idx="8487">
                  <c:v>-353.48849999999999</c:v>
                </c:pt>
                <c:pt idx="8488">
                  <c:v>-353.48649999999998</c:v>
                </c:pt>
                <c:pt idx="8489">
                  <c:v>-353.48449999999997</c:v>
                </c:pt>
                <c:pt idx="8490">
                  <c:v>-353.48249999999996</c:v>
                </c:pt>
                <c:pt idx="8491">
                  <c:v>-353.48050000000001</c:v>
                </c:pt>
                <c:pt idx="8492">
                  <c:v>-353.4785</c:v>
                </c:pt>
                <c:pt idx="8493">
                  <c:v>-353.47649999999999</c:v>
                </c:pt>
                <c:pt idx="8494">
                  <c:v>-353.47449999999998</c:v>
                </c:pt>
                <c:pt idx="8495">
                  <c:v>-353.47249999999997</c:v>
                </c:pt>
                <c:pt idx="8496">
                  <c:v>-353.47049999999996</c:v>
                </c:pt>
                <c:pt idx="8497">
                  <c:v>-353.46849999999995</c:v>
                </c:pt>
                <c:pt idx="8498">
                  <c:v>-353.4665</c:v>
                </c:pt>
                <c:pt idx="8499">
                  <c:v>-353.46449999999999</c:v>
                </c:pt>
                <c:pt idx="8500">
                  <c:v>-353.46249999999998</c:v>
                </c:pt>
                <c:pt idx="8501">
                  <c:v>-353.46049999999997</c:v>
                </c:pt>
                <c:pt idx="8502">
                  <c:v>-353.45849999999996</c:v>
                </c:pt>
                <c:pt idx="8503">
                  <c:v>-353.45650000000001</c:v>
                </c:pt>
                <c:pt idx="8504">
                  <c:v>-353.4545</c:v>
                </c:pt>
                <c:pt idx="8505">
                  <c:v>-353.45249999999999</c:v>
                </c:pt>
                <c:pt idx="8506">
                  <c:v>-353.45049999999998</c:v>
                </c:pt>
                <c:pt idx="8507">
                  <c:v>-353.44849999999997</c:v>
                </c:pt>
                <c:pt idx="8508">
                  <c:v>-353.44649999999996</c:v>
                </c:pt>
                <c:pt idx="8509">
                  <c:v>-353.44449999999995</c:v>
                </c:pt>
                <c:pt idx="8510">
                  <c:v>-353.4425</c:v>
                </c:pt>
                <c:pt idx="8511">
                  <c:v>-353.44049999999999</c:v>
                </c:pt>
                <c:pt idx="8512">
                  <c:v>-353.43849999999998</c:v>
                </c:pt>
                <c:pt idx="8513">
                  <c:v>-353.43649999999997</c:v>
                </c:pt>
                <c:pt idx="8514">
                  <c:v>-353.43449999999996</c:v>
                </c:pt>
                <c:pt idx="8515">
                  <c:v>-353.4325</c:v>
                </c:pt>
                <c:pt idx="8516">
                  <c:v>-353.43049999999999</c:v>
                </c:pt>
                <c:pt idx="8517">
                  <c:v>-353.42849999999999</c:v>
                </c:pt>
                <c:pt idx="8518">
                  <c:v>-353.42649999999998</c:v>
                </c:pt>
                <c:pt idx="8519">
                  <c:v>-353.42449999999997</c:v>
                </c:pt>
                <c:pt idx="8520">
                  <c:v>-353.42249999999996</c:v>
                </c:pt>
                <c:pt idx="8521">
                  <c:v>-353.42049999999995</c:v>
                </c:pt>
                <c:pt idx="8522">
                  <c:v>-353.41849999999999</c:v>
                </c:pt>
                <c:pt idx="8523">
                  <c:v>-353.41649999999998</c:v>
                </c:pt>
                <c:pt idx="8524">
                  <c:v>-353.41449999999998</c:v>
                </c:pt>
                <c:pt idx="8525">
                  <c:v>-353.41249999999997</c:v>
                </c:pt>
                <c:pt idx="8526">
                  <c:v>-353.41049999999996</c:v>
                </c:pt>
                <c:pt idx="8527">
                  <c:v>-353.4085</c:v>
                </c:pt>
                <c:pt idx="8528">
                  <c:v>-353.40649999999999</c:v>
                </c:pt>
                <c:pt idx="8529">
                  <c:v>-353.40449999999998</c:v>
                </c:pt>
                <c:pt idx="8530">
                  <c:v>-353.40249999999997</c:v>
                </c:pt>
                <c:pt idx="8531">
                  <c:v>-353.40049999999997</c:v>
                </c:pt>
                <c:pt idx="8532">
                  <c:v>-353.39849999999996</c:v>
                </c:pt>
                <c:pt idx="8533">
                  <c:v>-353.3965</c:v>
                </c:pt>
                <c:pt idx="8534">
                  <c:v>-353.39449999999999</c:v>
                </c:pt>
                <c:pt idx="8535">
                  <c:v>-353.39249999999998</c:v>
                </c:pt>
                <c:pt idx="8536">
                  <c:v>-353.39049999999997</c:v>
                </c:pt>
                <c:pt idx="8537">
                  <c:v>-353.38849999999996</c:v>
                </c:pt>
                <c:pt idx="8538">
                  <c:v>-353.38649999999996</c:v>
                </c:pt>
                <c:pt idx="8539">
                  <c:v>-353.3845</c:v>
                </c:pt>
                <c:pt idx="8540">
                  <c:v>-353.38249999999999</c:v>
                </c:pt>
                <c:pt idx="8541">
                  <c:v>-353.38049999999998</c:v>
                </c:pt>
                <c:pt idx="8542">
                  <c:v>-353.37849999999997</c:v>
                </c:pt>
                <c:pt idx="8543">
                  <c:v>-353.37649999999996</c:v>
                </c:pt>
                <c:pt idx="8544">
                  <c:v>-353.37449999999995</c:v>
                </c:pt>
                <c:pt idx="8545">
                  <c:v>-353.3725</c:v>
                </c:pt>
                <c:pt idx="8546">
                  <c:v>-353.37049999999999</c:v>
                </c:pt>
                <c:pt idx="8547">
                  <c:v>-353.36849999999998</c:v>
                </c:pt>
                <c:pt idx="8548">
                  <c:v>-353.36649999999997</c:v>
                </c:pt>
                <c:pt idx="8549">
                  <c:v>-353.36449999999996</c:v>
                </c:pt>
                <c:pt idx="8550">
                  <c:v>-353.36249999999995</c:v>
                </c:pt>
                <c:pt idx="8551">
                  <c:v>-353.3605</c:v>
                </c:pt>
                <c:pt idx="8552">
                  <c:v>-353.35849999999999</c:v>
                </c:pt>
                <c:pt idx="8553">
                  <c:v>-353.35649999999998</c:v>
                </c:pt>
                <c:pt idx="8554">
                  <c:v>-353.35449999999997</c:v>
                </c:pt>
                <c:pt idx="8555">
                  <c:v>-353.35249999999996</c:v>
                </c:pt>
                <c:pt idx="8556">
                  <c:v>-353.35049999999995</c:v>
                </c:pt>
                <c:pt idx="8557">
                  <c:v>-353.3485</c:v>
                </c:pt>
                <c:pt idx="8558">
                  <c:v>-353.34649999999999</c:v>
                </c:pt>
                <c:pt idx="8559">
                  <c:v>-353.34449999999998</c:v>
                </c:pt>
                <c:pt idx="8560">
                  <c:v>-353.34249999999997</c:v>
                </c:pt>
                <c:pt idx="8561">
                  <c:v>-353.34049999999996</c:v>
                </c:pt>
                <c:pt idx="8562">
                  <c:v>-353.33849999999995</c:v>
                </c:pt>
                <c:pt idx="8563">
                  <c:v>-353.3365</c:v>
                </c:pt>
                <c:pt idx="8564">
                  <c:v>-353.33449999999999</c:v>
                </c:pt>
                <c:pt idx="8565">
                  <c:v>-353.33249999999998</c:v>
                </c:pt>
                <c:pt idx="8566">
                  <c:v>-353.33049999999997</c:v>
                </c:pt>
                <c:pt idx="8567">
                  <c:v>-353.32849999999996</c:v>
                </c:pt>
                <c:pt idx="8568">
                  <c:v>-353.32649999999995</c:v>
                </c:pt>
                <c:pt idx="8569">
                  <c:v>-353.3245</c:v>
                </c:pt>
                <c:pt idx="8570">
                  <c:v>-353.32249999999999</c:v>
                </c:pt>
                <c:pt idx="8571">
                  <c:v>-353.32049999999998</c:v>
                </c:pt>
                <c:pt idx="8572">
                  <c:v>-353.31849999999997</c:v>
                </c:pt>
                <c:pt idx="8573">
                  <c:v>-353.31649999999996</c:v>
                </c:pt>
                <c:pt idx="8574">
                  <c:v>-353.31449999999995</c:v>
                </c:pt>
                <c:pt idx="8575">
                  <c:v>-353.3125</c:v>
                </c:pt>
                <c:pt idx="8576">
                  <c:v>-353.31049999999999</c:v>
                </c:pt>
                <c:pt idx="8577">
                  <c:v>-353.30849999999998</c:v>
                </c:pt>
                <c:pt idx="8578">
                  <c:v>-353.30649999999997</c:v>
                </c:pt>
                <c:pt idx="8579">
                  <c:v>-353.30449999999996</c:v>
                </c:pt>
                <c:pt idx="8580">
                  <c:v>-353.30249999999995</c:v>
                </c:pt>
                <c:pt idx="8581">
                  <c:v>-353.3005</c:v>
                </c:pt>
                <c:pt idx="8582">
                  <c:v>-353.29849999999999</c:v>
                </c:pt>
                <c:pt idx="8583">
                  <c:v>-353.29649999999998</c:v>
                </c:pt>
                <c:pt idx="8584">
                  <c:v>-353.29449999999997</c:v>
                </c:pt>
                <c:pt idx="8585">
                  <c:v>-353.29249999999996</c:v>
                </c:pt>
                <c:pt idx="8586">
                  <c:v>-353.29049999999995</c:v>
                </c:pt>
                <c:pt idx="8587">
                  <c:v>-353.2885</c:v>
                </c:pt>
                <c:pt idx="8588">
                  <c:v>-353.28649999999999</c:v>
                </c:pt>
                <c:pt idx="8589">
                  <c:v>-353.28449999999998</c:v>
                </c:pt>
                <c:pt idx="8590">
                  <c:v>-353.28249999999997</c:v>
                </c:pt>
                <c:pt idx="8591">
                  <c:v>-353.28049999999996</c:v>
                </c:pt>
                <c:pt idx="8592">
                  <c:v>-353.27849999999995</c:v>
                </c:pt>
                <c:pt idx="8593">
                  <c:v>-353.2765</c:v>
                </c:pt>
                <c:pt idx="8594">
                  <c:v>-353.27449999999999</c:v>
                </c:pt>
                <c:pt idx="8595">
                  <c:v>-353.27249999999998</c:v>
                </c:pt>
                <c:pt idx="8596">
                  <c:v>-353.27049999999997</c:v>
                </c:pt>
                <c:pt idx="8597">
                  <c:v>-353.26849999999996</c:v>
                </c:pt>
                <c:pt idx="8598">
                  <c:v>-353.26649999999995</c:v>
                </c:pt>
                <c:pt idx="8599">
                  <c:v>-353.2645</c:v>
                </c:pt>
                <c:pt idx="8600">
                  <c:v>-353.26249999999999</c:v>
                </c:pt>
                <c:pt idx="8601">
                  <c:v>-353.26049999999998</c:v>
                </c:pt>
                <c:pt idx="8602">
                  <c:v>-353.25849999999997</c:v>
                </c:pt>
                <c:pt idx="8603">
                  <c:v>-353.25649999999996</c:v>
                </c:pt>
                <c:pt idx="8604">
                  <c:v>-353.25450000000001</c:v>
                </c:pt>
                <c:pt idx="8605">
                  <c:v>-353.2525</c:v>
                </c:pt>
                <c:pt idx="8606">
                  <c:v>-353.25049999999999</c:v>
                </c:pt>
                <c:pt idx="8607">
                  <c:v>-353.24849999999998</c:v>
                </c:pt>
                <c:pt idx="8608">
                  <c:v>-353.24649999999997</c:v>
                </c:pt>
                <c:pt idx="8609">
                  <c:v>-353.24449999999996</c:v>
                </c:pt>
                <c:pt idx="8610">
                  <c:v>-353.24249999999995</c:v>
                </c:pt>
                <c:pt idx="8611">
                  <c:v>-353.2405</c:v>
                </c:pt>
                <c:pt idx="8612">
                  <c:v>-353.23849999999999</c:v>
                </c:pt>
                <c:pt idx="8613">
                  <c:v>-353.23649999999998</c:v>
                </c:pt>
                <c:pt idx="8614">
                  <c:v>-353.23449999999997</c:v>
                </c:pt>
                <c:pt idx="8615">
                  <c:v>-353.23249999999996</c:v>
                </c:pt>
                <c:pt idx="8616">
                  <c:v>-353.23050000000001</c:v>
                </c:pt>
                <c:pt idx="8617">
                  <c:v>-353.2285</c:v>
                </c:pt>
                <c:pt idx="8618">
                  <c:v>-353.22649999999999</c:v>
                </c:pt>
                <c:pt idx="8619">
                  <c:v>-353.22449999999998</c:v>
                </c:pt>
                <c:pt idx="8620">
                  <c:v>-353.22249999999997</c:v>
                </c:pt>
                <c:pt idx="8621">
                  <c:v>-353.22049999999996</c:v>
                </c:pt>
                <c:pt idx="8622">
                  <c:v>-353.21849999999995</c:v>
                </c:pt>
                <c:pt idx="8623">
                  <c:v>-353.2165</c:v>
                </c:pt>
                <c:pt idx="8624">
                  <c:v>-353.21449999999999</c:v>
                </c:pt>
                <c:pt idx="8625">
                  <c:v>-353.21249999999998</c:v>
                </c:pt>
                <c:pt idx="8626">
                  <c:v>-353.21049999999997</c:v>
                </c:pt>
                <c:pt idx="8627">
                  <c:v>-353.20849999999996</c:v>
                </c:pt>
                <c:pt idx="8628">
                  <c:v>-353.20650000000001</c:v>
                </c:pt>
                <c:pt idx="8629">
                  <c:v>-353.2045</c:v>
                </c:pt>
                <c:pt idx="8630">
                  <c:v>-353.20249999999999</c:v>
                </c:pt>
                <c:pt idx="8631">
                  <c:v>-353.20049999999998</c:v>
                </c:pt>
                <c:pt idx="8632">
                  <c:v>-353.19849999999997</c:v>
                </c:pt>
                <c:pt idx="8633">
                  <c:v>-353.19649999999996</c:v>
                </c:pt>
                <c:pt idx="8634">
                  <c:v>-353.19449999999995</c:v>
                </c:pt>
                <c:pt idx="8635">
                  <c:v>-353.1925</c:v>
                </c:pt>
                <c:pt idx="8636">
                  <c:v>-353.19049999999999</c:v>
                </c:pt>
                <c:pt idx="8637">
                  <c:v>-353.18849999999998</c:v>
                </c:pt>
                <c:pt idx="8638">
                  <c:v>-353.18649999999997</c:v>
                </c:pt>
                <c:pt idx="8639">
                  <c:v>-353.18449999999996</c:v>
                </c:pt>
                <c:pt idx="8640">
                  <c:v>-353.1825</c:v>
                </c:pt>
                <c:pt idx="8641">
                  <c:v>-353.18049999999999</c:v>
                </c:pt>
                <c:pt idx="8642">
                  <c:v>-353.17849999999999</c:v>
                </c:pt>
                <c:pt idx="8643">
                  <c:v>-353.17649999999998</c:v>
                </c:pt>
                <c:pt idx="8644">
                  <c:v>-353.17449999999997</c:v>
                </c:pt>
                <c:pt idx="8645">
                  <c:v>-353.17249999999996</c:v>
                </c:pt>
                <c:pt idx="8646">
                  <c:v>-353.17049999999995</c:v>
                </c:pt>
                <c:pt idx="8647">
                  <c:v>-353.16849999999999</c:v>
                </c:pt>
                <c:pt idx="8648">
                  <c:v>-353.16649999999998</c:v>
                </c:pt>
                <c:pt idx="8649">
                  <c:v>-353.16449999999998</c:v>
                </c:pt>
                <c:pt idx="8650">
                  <c:v>-353.16249999999997</c:v>
                </c:pt>
                <c:pt idx="8651">
                  <c:v>-353.16049999999996</c:v>
                </c:pt>
                <c:pt idx="8652">
                  <c:v>-353.1585</c:v>
                </c:pt>
                <c:pt idx="8653">
                  <c:v>-353.15649999999999</c:v>
                </c:pt>
                <c:pt idx="8654">
                  <c:v>-353.15449999999998</c:v>
                </c:pt>
                <c:pt idx="8655">
                  <c:v>-353.15249999999997</c:v>
                </c:pt>
                <c:pt idx="8656">
                  <c:v>-353.15049999999997</c:v>
                </c:pt>
                <c:pt idx="8657">
                  <c:v>-353.14849999999996</c:v>
                </c:pt>
                <c:pt idx="8658">
                  <c:v>-353.1465</c:v>
                </c:pt>
                <c:pt idx="8659">
                  <c:v>-353.14449999999999</c:v>
                </c:pt>
                <c:pt idx="8660">
                  <c:v>-353.14249999999998</c:v>
                </c:pt>
                <c:pt idx="8661">
                  <c:v>-353.14049999999997</c:v>
                </c:pt>
                <c:pt idx="8662">
                  <c:v>-353.13849999999996</c:v>
                </c:pt>
                <c:pt idx="8663">
                  <c:v>-353.13649999999996</c:v>
                </c:pt>
                <c:pt idx="8664">
                  <c:v>-353.1345</c:v>
                </c:pt>
                <c:pt idx="8665">
                  <c:v>-353.13249999999999</c:v>
                </c:pt>
                <c:pt idx="8666">
                  <c:v>-353.13049999999998</c:v>
                </c:pt>
                <c:pt idx="8667">
                  <c:v>-353.12849999999997</c:v>
                </c:pt>
                <c:pt idx="8668">
                  <c:v>-353.12649999999996</c:v>
                </c:pt>
                <c:pt idx="8669">
                  <c:v>-353.12449999999995</c:v>
                </c:pt>
                <c:pt idx="8670">
                  <c:v>-353.1225</c:v>
                </c:pt>
                <c:pt idx="8671">
                  <c:v>-353.12049999999999</c:v>
                </c:pt>
                <c:pt idx="8672">
                  <c:v>-353.11849999999998</c:v>
                </c:pt>
                <c:pt idx="8673">
                  <c:v>-353.11649999999997</c:v>
                </c:pt>
                <c:pt idx="8674">
                  <c:v>-353.11449999999996</c:v>
                </c:pt>
                <c:pt idx="8675">
                  <c:v>-353.11249999999995</c:v>
                </c:pt>
                <c:pt idx="8676">
                  <c:v>-353.1105</c:v>
                </c:pt>
                <c:pt idx="8677">
                  <c:v>-353.10849999999999</c:v>
                </c:pt>
                <c:pt idx="8678">
                  <c:v>-353.10649999999998</c:v>
                </c:pt>
                <c:pt idx="8679">
                  <c:v>-353.10449999999997</c:v>
                </c:pt>
                <c:pt idx="8680">
                  <c:v>-353.10249999999996</c:v>
                </c:pt>
                <c:pt idx="8681">
                  <c:v>-353.10049999999995</c:v>
                </c:pt>
                <c:pt idx="8682">
                  <c:v>-353.0985</c:v>
                </c:pt>
                <c:pt idx="8683">
                  <c:v>-353.09649999999999</c:v>
                </c:pt>
                <c:pt idx="8684">
                  <c:v>-353.09449999999998</c:v>
                </c:pt>
                <c:pt idx="8685">
                  <c:v>-353.09249999999997</c:v>
                </c:pt>
                <c:pt idx="8686">
                  <c:v>-353.09049999999996</c:v>
                </c:pt>
                <c:pt idx="8687">
                  <c:v>-353.08849999999995</c:v>
                </c:pt>
                <c:pt idx="8688">
                  <c:v>-353.0865</c:v>
                </c:pt>
                <c:pt idx="8689">
                  <c:v>-353.08449999999999</c:v>
                </c:pt>
                <c:pt idx="8690">
                  <c:v>-353.08249999999998</c:v>
                </c:pt>
                <c:pt idx="8691">
                  <c:v>-353.08049999999997</c:v>
                </c:pt>
                <c:pt idx="8692">
                  <c:v>-353.07849999999996</c:v>
                </c:pt>
                <c:pt idx="8693">
                  <c:v>-353.07649999999995</c:v>
                </c:pt>
                <c:pt idx="8694">
                  <c:v>-353.0745</c:v>
                </c:pt>
                <c:pt idx="8695">
                  <c:v>-353.07249999999999</c:v>
                </c:pt>
                <c:pt idx="8696">
                  <c:v>-353.07049999999998</c:v>
                </c:pt>
                <c:pt idx="8697">
                  <c:v>-353.06849999999997</c:v>
                </c:pt>
                <c:pt idx="8698">
                  <c:v>-353.06649999999996</c:v>
                </c:pt>
                <c:pt idx="8699">
                  <c:v>-353.06449999999995</c:v>
                </c:pt>
                <c:pt idx="8700">
                  <c:v>-353.0625</c:v>
                </c:pt>
                <c:pt idx="8701">
                  <c:v>-353.06049999999999</c:v>
                </c:pt>
                <c:pt idx="8702">
                  <c:v>-353.05849999999998</c:v>
                </c:pt>
                <c:pt idx="8703">
                  <c:v>-353.05649999999997</c:v>
                </c:pt>
                <c:pt idx="8704">
                  <c:v>-353.05449999999996</c:v>
                </c:pt>
                <c:pt idx="8705">
                  <c:v>-353.05249999999995</c:v>
                </c:pt>
                <c:pt idx="8706">
                  <c:v>-353.0505</c:v>
                </c:pt>
                <c:pt idx="8707">
                  <c:v>-353.04849999999999</c:v>
                </c:pt>
                <c:pt idx="8708">
                  <c:v>-353.04649999999998</c:v>
                </c:pt>
                <c:pt idx="8709">
                  <c:v>-353.04449999999997</c:v>
                </c:pt>
                <c:pt idx="8710">
                  <c:v>-353.04249999999996</c:v>
                </c:pt>
                <c:pt idx="8711">
                  <c:v>-353.04049999999995</c:v>
                </c:pt>
                <c:pt idx="8712">
                  <c:v>-353.0385</c:v>
                </c:pt>
                <c:pt idx="8713">
                  <c:v>-353.03649999999999</c:v>
                </c:pt>
                <c:pt idx="8714">
                  <c:v>-353.03449999999998</c:v>
                </c:pt>
                <c:pt idx="8715">
                  <c:v>-353.03249999999997</c:v>
                </c:pt>
                <c:pt idx="8716">
                  <c:v>-353.03049999999996</c:v>
                </c:pt>
                <c:pt idx="8717">
                  <c:v>-353.02849999999995</c:v>
                </c:pt>
                <c:pt idx="8718">
                  <c:v>-353.0265</c:v>
                </c:pt>
                <c:pt idx="8719">
                  <c:v>-353.02449999999999</c:v>
                </c:pt>
                <c:pt idx="8720">
                  <c:v>-353.02249999999998</c:v>
                </c:pt>
                <c:pt idx="8721">
                  <c:v>-353.02049999999997</c:v>
                </c:pt>
                <c:pt idx="8722">
                  <c:v>-353.01849999999996</c:v>
                </c:pt>
                <c:pt idx="8723">
                  <c:v>-353.01649999999995</c:v>
                </c:pt>
                <c:pt idx="8724">
                  <c:v>-353.0145</c:v>
                </c:pt>
                <c:pt idx="8725">
                  <c:v>-353.01249999999999</c:v>
                </c:pt>
                <c:pt idx="8726">
                  <c:v>-353.01049999999998</c:v>
                </c:pt>
                <c:pt idx="8727">
                  <c:v>-353.00849999999997</c:v>
                </c:pt>
                <c:pt idx="8728">
                  <c:v>-353.00649999999996</c:v>
                </c:pt>
                <c:pt idx="8729">
                  <c:v>-353.00450000000001</c:v>
                </c:pt>
                <c:pt idx="8730">
                  <c:v>-353.0025</c:v>
                </c:pt>
                <c:pt idx="8731">
                  <c:v>-353.00049999999999</c:v>
                </c:pt>
                <c:pt idx="8732">
                  <c:v>-352.99849999999998</c:v>
                </c:pt>
                <c:pt idx="8733">
                  <c:v>-352.99649999999997</c:v>
                </c:pt>
                <c:pt idx="8734">
                  <c:v>-352.99449999999996</c:v>
                </c:pt>
                <c:pt idx="8735">
                  <c:v>-352.99249999999995</c:v>
                </c:pt>
                <c:pt idx="8736">
                  <c:v>-352.9905</c:v>
                </c:pt>
                <c:pt idx="8737">
                  <c:v>-352.98849999999999</c:v>
                </c:pt>
                <c:pt idx="8738">
                  <c:v>-352.98649999999998</c:v>
                </c:pt>
                <c:pt idx="8739">
                  <c:v>-352.98449999999997</c:v>
                </c:pt>
                <c:pt idx="8740">
                  <c:v>-352.98249999999996</c:v>
                </c:pt>
                <c:pt idx="8741">
                  <c:v>-352.98050000000001</c:v>
                </c:pt>
                <c:pt idx="8742">
                  <c:v>-352.9785</c:v>
                </c:pt>
                <c:pt idx="8743">
                  <c:v>-352.97649999999999</c:v>
                </c:pt>
                <c:pt idx="8744">
                  <c:v>-352.97449999999998</c:v>
                </c:pt>
                <c:pt idx="8745">
                  <c:v>-352.97249999999997</c:v>
                </c:pt>
                <c:pt idx="8746">
                  <c:v>-352.97049999999996</c:v>
                </c:pt>
                <c:pt idx="8747">
                  <c:v>-352.96849999999995</c:v>
                </c:pt>
                <c:pt idx="8748">
                  <c:v>-352.9665</c:v>
                </c:pt>
                <c:pt idx="8749">
                  <c:v>-352.96449999999999</c:v>
                </c:pt>
                <c:pt idx="8750">
                  <c:v>-352.96249999999998</c:v>
                </c:pt>
                <c:pt idx="8751">
                  <c:v>-352.96049999999997</c:v>
                </c:pt>
                <c:pt idx="8752">
                  <c:v>-352.95849999999996</c:v>
                </c:pt>
                <c:pt idx="8753">
                  <c:v>-352.95650000000001</c:v>
                </c:pt>
                <c:pt idx="8754">
                  <c:v>-352.9545</c:v>
                </c:pt>
                <c:pt idx="8755">
                  <c:v>-352.95249999999999</c:v>
                </c:pt>
                <c:pt idx="8756">
                  <c:v>-352.95049999999998</c:v>
                </c:pt>
                <c:pt idx="8757">
                  <c:v>-352.94849999999997</c:v>
                </c:pt>
                <c:pt idx="8758">
                  <c:v>-352.94649999999996</c:v>
                </c:pt>
                <c:pt idx="8759">
                  <c:v>-352.94449999999995</c:v>
                </c:pt>
                <c:pt idx="8760">
                  <c:v>-352.9425</c:v>
                </c:pt>
                <c:pt idx="8761">
                  <c:v>-352.94049999999999</c:v>
                </c:pt>
                <c:pt idx="8762">
                  <c:v>-352.93849999999998</c:v>
                </c:pt>
                <c:pt idx="8763">
                  <c:v>-352.93649999999997</c:v>
                </c:pt>
                <c:pt idx="8764">
                  <c:v>-352.93449999999996</c:v>
                </c:pt>
                <c:pt idx="8765">
                  <c:v>-352.9325</c:v>
                </c:pt>
                <c:pt idx="8766">
                  <c:v>-352.93049999999999</c:v>
                </c:pt>
                <c:pt idx="8767">
                  <c:v>-352.92849999999999</c:v>
                </c:pt>
                <c:pt idx="8768">
                  <c:v>-352.92649999999998</c:v>
                </c:pt>
                <c:pt idx="8769">
                  <c:v>-352.92449999999997</c:v>
                </c:pt>
                <c:pt idx="8770">
                  <c:v>-352.92249999999996</c:v>
                </c:pt>
                <c:pt idx="8771">
                  <c:v>-352.92049999999995</c:v>
                </c:pt>
                <c:pt idx="8772">
                  <c:v>-352.91849999999999</c:v>
                </c:pt>
                <c:pt idx="8773">
                  <c:v>-352.91649999999998</c:v>
                </c:pt>
                <c:pt idx="8774">
                  <c:v>-352.91449999999998</c:v>
                </c:pt>
                <c:pt idx="8775">
                  <c:v>-352.91249999999997</c:v>
                </c:pt>
                <c:pt idx="8776">
                  <c:v>-352.91049999999996</c:v>
                </c:pt>
                <c:pt idx="8777">
                  <c:v>-352.9085</c:v>
                </c:pt>
                <c:pt idx="8778">
                  <c:v>-352.90649999999999</c:v>
                </c:pt>
                <c:pt idx="8779">
                  <c:v>-352.90449999999998</c:v>
                </c:pt>
                <c:pt idx="8780">
                  <c:v>-352.90249999999997</c:v>
                </c:pt>
                <c:pt idx="8781">
                  <c:v>-352.90049999999997</c:v>
                </c:pt>
                <c:pt idx="8782">
                  <c:v>-352.89849999999996</c:v>
                </c:pt>
                <c:pt idx="8783">
                  <c:v>-352.8965</c:v>
                </c:pt>
                <c:pt idx="8784">
                  <c:v>-352.89449999999999</c:v>
                </c:pt>
                <c:pt idx="8785">
                  <c:v>-352.89249999999998</c:v>
                </c:pt>
                <c:pt idx="8786">
                  <c:v>-352.89049999999997</c:v>
                </c:pt>
                <c:pt idx="8787">
                  <c:v>-352.88849999999996</c:v>
                </c:pt>
                <c:pt idx="8788">
                  <c:v>-352.88649999999996</c:v>
                </c:pt>
                <c:pt idx="8789">
                  <c:v>-352.8845</c:v>
                </c:pt>
                <c:pt idx="8790">
                  <c:v>-352.88249999999999</c:v>
                </c:pt>
                <c:pt idx="8791">
                  <c:v>-352.88049999999998</c:v>
                </c:pt>
                <c:pt idx="8792">
                  <c:v>-352.87849999999997</c:v>
                </c:pt>
                <c:pt idx="8793">
                  <c:v>-352.87649999999996</c:v>
                </c:pt>
                <c:pt idx="8794">
                  <c:v>-352.87449999999995</c:v>
                </c:pt>
                <c:pt idx="8795">
                  <c:v>-352.8725</c:v>
                </c:pt>
                <c:pt idx="8796">
                  <c:v>-352.87049999999999</c:v>
                </c:pt>
                <c:pt idx="8797">
                  <c:v>-352.86849999999998</c:v>
                </c:pt>
                <c:pt idx="8798">
                  <c:v>-352.86649999999997</c:v>
                </c:pt>
                <c:pt idx="8799">
                  <c:v>-352.86449999999996</c:v>
                </c:pt>
                <c:pt idx="8800">
                  <c:v>-352.86249999999995</c:v>
                </c:pt>
                <c:pt idx="8801">
                  <c:v>-352.8605</c:v>
                </c:pt>
                <c:pt idx="8802">
                  <c:v>-352.85849999999999</c:v>
                </c:pt>
                <c:pt idx="8803">
                  <c:v>-352.85649999999998</c:v>
                </c:pt>
                <c:pt idx="8804">
                  <c:v>-352.85449999999997</c:v>
                </c:pt>
                <c:pt idx="8805">
                  <c:v>-352.85249999999996</c:v>
                </c:pt>
                <c:pt idx="8806">
                  <c:v>-352.85049999999995</c:v>
                </c:pt>
                <c:pt idx="8807">
                  <c:v>-352.8485</c:v>
                </c:pt>
                <c:pt idx="8808">
                  <c:v>-352.84649999999999</c:v>
                </c:pt>
                <c:pt idx="8809">
                  <c:v>-352.84449999999998</c:v>
                </c:pt>
                <c:pt idx="8810">
                  <c:v>-352.84249999999997</c:v>
                </c:pt>
                <c:pt idx="8811">
                  <c:v>-352.84049999999996</c:v>
                </c:pt>
                <c:pt idx="8812">
                  <c:v>-352.83849999999995</c:v>
                </c:pt>
                <c:pt idx="8813">
                  <c:v>-352.8365</c:v>
                </c:pt>
                <c:pt idx="8814">
                  <c:v>-352.83449999999999</c:v>
                </c:pt>
                <c:pt idx="8815">
                  <c:v>-352.83249999999998</c:v>
                </c:pt>
                <c:pt idx="8816">
                  <c:v>-352.83049999999997</c:v>
                </c:pt>
                <c:pt idx="8817">
                  <c:v>-352.82849999999996</c:v>
                </c:pt>
                <c:pt idx="8818">
                  <c:v>-352.82649999999995</c:v>
                </c:pt>
                <c:pt idx="8819">
                  <c:v>-352.8245</c:v>
                </c:pt>
                <c:pt idx="8820">
                  <c:v>-352.82249999999999</c:v>
                </c:pt>
                <c:pt idx="8821">
                  <c:v>-352.82049999999998</c:v>
                </c:pt>
                <c:pt idx="8822">
                  <c:v>-352.81849999999997</c:v>
                </c:pt>
                <c:pt idx="8823">
                  <c:v>-352.81649999999996</c:v>
                </c:pt>
                <c:pt idx="8824">
                  <c:v>-352.81449999999995</c:v>
                </c:pt>
                <c:pt idx="8825">
                  <c:v>-352.8125</c:v>
                </c:pt>
                <c:pt idx="8826">
                  <c:v>-352.81049999999999</c:v>
                </c:pt>
                <c:pt idx="8827">
                  <c:v>-352.80849999999998</c:v>
                </c:pt>
                <c:pt idx="8828">
                  <c:v>-352.80649999999997</c:v>
                </c:pt>
                <c:pt idx="8829">
                  <c:v>-352.80449999999996</c:v>
                </c:pt>
                <c:pt idx="8830">
                  <c:v>-352.80249999999995</c:v>
                </c:pt>
                <c:pt idx="8831">
                  <c:v>-352.8005</c:v>
                </c:pt>
                <c:pt idx="8832">
                  <c:v>-352.79849999999999</c:v>
                </c:pt>
                <c:pt idx="8833">
                  <c:v>-352.79649999999998</c:v>
                </c:pt>
                <c:pt idx="8834">
                  <c:v>-352.79449999999997</c:v>
                </c:pt>
                <c:pt idx="8835">
                  <c:v>-352.79249999999996</c:v>
                </c:pt>
                <c:pt idx="8836">
                  <c:v>-352.79049999999995</c:v>
                </c:pt>
                <c:pt idx="8837">
                  <c:v>-352.7885</c:v>
                </c:pt>
                <c:pt idx="8838">
                  <c:v>-352.78649999999999</c:v>
                </c:pt>
                <c:pt idx="8839">
                  <c:v>-352.78449999999998</c:v>
                </c:pt>
                <c:pt idx="8840">
                  <c:v>-352.78249999999997</c:v>
                </c:pt>
                <c:pt idx="8841">
                  <c:v>-352.78049999999996</c:v>
                </c:pt>
                <c:pt idx="8842">
                  <c:v>-352.77849999999995</c:v>
                </c:pt>
                <c:pt idx="8843">
                  <c:v>-352.7765</c:v>
                </c:pt>
                <c:pt idx="8844">
                  <c:v>-352.77449999999999</c:v>
                </c:pt>
                <c:pt idx="8845">
                  <c:v>-352.77249999999998</c:v>
                </c:pt>
                <c:pt idx="8846">
                  <c:v>-352.77049999999997</c:v>
                </c:pt>
                <c:pt idx="8847">
                  <c:v>-352.76849999999996</c:v>
                </c:pt>
                <c:pt idx="8848">
                  <c:v>-352.76649999999995</c:v>
                </c:pt>
                <c:pt idx="8849">
                  <c:v>-352.7645</c:v>
                </c:pt>
                <c:pt idx="8850">
                  <c:v>-352.76249999999999</c:v>
                </c:pt>
                <c:pt idx="8851">
                  <c:v>-352.76049999999998</c:v>
                </c:pt>
                <c:pt idx="8852">
                  <c:v>-352.75849999999997</c:v>
                </c:pt>
                <c:pt idx="8853">
                  <c:v>-352.75649999999996</c:v>
                </c:pt>
                <c:pt idx="8854">
                  <c:v>-352.75450000000001</c:v>
                </c:pt>
                <c:pt idx="8855">
                  <c:v>-352.7525</c:v>
                </c:pt>
                <c:pt idx="8856">
                  <c:v>-352.75049999999999</c:v>
                </c:pt>
                <c:pt idx="8857">
                  <c:v>-352.74849999999998</c:v>
                </c:pt>
                <c:pt idx="8858">
                  <c:v>-352.74649999999997</c:v>
                </c:pt>
                <c:pt idx="8859">
                  <c:v>-352.74449999999996</c:v>
                </c:pt>
                <c:pt idx="8860">
                  <c:v>-352.74249999999995</c:v>
                </c:pt>
                <c:pt idx="8861">
                  <c:v>-352.7405</c:v>
                </c:pt>
                <c:pt idx="8862">
                  <c:v>-352.73849999999999</c:v>
                </c:pt>
                <c:pt idx="8863">
                  <c:v>-352.73649999999998</c:v>
                </c:pt>
                <c:pt idx="8864">
                  <c:v>-352.73449999999997</c:v>
                </c:pt>
                <c:pt idx="8865">
                  <c:v>-352.73249999999996</c:v>
                </c:pt>
                <c:pt idx="8866">
                  <c:v>-352.73050000000001</c:v>
                </c:pt>
                <c:pt idx="8867">
                  <c:v>-352.7285</c:v>
                </c:pt>
                <c:pt idx="8868">
                  <c:v>-352.72649999999999</c:v>
                </c:pt>
                <c:pt idx="8869">
                  <c:v>-352.72449999999998</c:v>
                </c:pt>
                <c:pt idx="8870">
                  <c:v>-352.72249999999997</c:v>
                </c:pt>
                <c:pt idx="8871">
                  <c:v>-352.72049999999996</c:v>
                </c:pt>
                <c:pt idx="8872">
                  <c:v>-352.71849999999995</c:v>
                </c:pt>
                <c:pt idx="8873">
                  <c:v>-352.7165</c:v>
                </c:pt>
                <c:pt idx="8874">
                  <c:v>-352.71449999999999</c:v>
                </c:pt>
                <c:pt idx="8875">
                  <c:v>-352.71249999999998</c:v>
                </c:pt>
                <c:pt idx="8876">
                  <c:v>-352.71049999999997</c:v>
                </c:pt>
                <c:pt idx="8877">
                  <c:v>-352.70849999999996</c:v>
                </c:pt>
                <c:pt idx="8878">
                  <c:v>-352.70650000000001</c:v>
                </c:pt>
                <c:pt idx="8879">
                  <c:v>-352.7045</c:v>
                </c:pt>
                <c:pt idx="8880">
                  <c:v>-352.70249999999999</c:v>
                </c:pt>
                <c:pt idx="8881">
                  <c:v>-352.70049999999998</c:v>
                </c:pt>
                <c:pt idx="8882">
                  <c:v>-352.69849999999997</c:v>
                </c:pt>
                <c:pt idx="8883">
                  <c:v>-352.69649999999996</c:v>
                </c:pt>
                <c:pt idx="8884">
                  <c:v>-352.69449999999995</c:v>
                </c:pt>
                <c:pt idx="8885">
                  <c:v>-352.6925</c:v>
                </c:pt>
                <c:pt idx="8886">
                  <c:v>-352.69049999999999</c:v>
                </c:pt>
                <c:pt idx="8887">
                  <c:v>-352.68849999999998</c:v>
                </c:pt>
                <c:pt idx="8888">
                  <c:v>-352.68649999999997</c:v>
                </c:pt>
                <c:pt idx="8889">
                  <c:v>-352.68449999999996</c:v>
                </c:pt>
                <c:pt idx="8890">
                  <c:v>-352.6825</c:v>
                </c:pt>
                <c:pt idx="8891">
                  <c:v>-352.68049999999999</c:v>
                </c:pt>
                <c:pt idx="8892">
                  <c:v>-352.67849999999999</c:v>
                </c:pt>
                <c:pt idx="8893">
                  <c:v>-352.67649999999998</c:v>
                </c:pt>
                <c:pt idx="8894">
                  <c:v>-352.67449999999997</c:v>
                </c:pt>
                <c:pt idx="8895">
                  <c:v>-352.67249999999996</c:v>
                </c:pt>
                <c:pt idx="8896">
                  <c:v>-352.67049999999995</c:v>
                </c:pt>
                <c:pt idx="8897">
                  <c:v>-352.66849999999999</c:v>
                </c:pt>
                <c:pt idx="8898">
                  <c:v>-352.66649999999998</c:v>
                </c:pt>
                <c:pt idx="8899">
                  <c:v>-352.66449999999998</c:v>
                </c:pt>
                <c:pt idx="8900">
                  <c:v>-352.66249999999997</c:v>
                </c:pt>
                <c:pt idx="8901">
                  <c:v>-352.66049999999996</c:v>
                </c:pt>
                <c:pt idx="8902">
                  <c:v>-352.6585</c:v>
                </c:pt>
                <c:pt idx="8903">
                  <c:v>-352.65649999999999</c:v>
                </c:pt>
                <c:pt idx="8904">
                  <c:v>-352.65449999999998</c:v>
                </c:pt>
                <c:pt idx="8905">
                  <c:v>-352.65249999999997</c:v>
                </c:pt>
                <c:pt idx="8906">
                  <c:v>-352.65049999999997</c:v>
                </c:pt>
                <c:pt idx="8907">
                  <c:v>-352.64849999999996</c:v>
                </c:pt>
                <c:pt idx="8908">
                  <c:v>-352.6465</c:v>
                </c:pt>
                <c:pt idx="8909">
                  <c:v>-352.64449999999999</c:v>
                </c:pt>
                <c:pt idx="8910">
                  <c:v>-352.64249999999998</c:v>
                </c:pt>
                <c:pt idx="8911">
                  <c:v>-352.64049999999997</c:v>
                </c:pt>
                <c:pt idx="8912">
                  <c:v>-352.63849999999996</c:v>
                </c:pt>
                <c:pt idx="8913">
                  <c:v>-352.63649999999996</c:v>
                </c:pt>
                <c:pt idx="8914">
                  <c:v>-352.6345</c:v>
                </c:pt>
                <c:pt idx="8915">
                  <c:v>-352.63249999999999</c:v>
                </c:pt>
                <c:pt idx="8916">
                  <c:v>-352.63049999999998</c:v>
                </c:pt>
                <c:pt idx="8917">
                  <c:v>-352.62849999999997</c:v>
                </c:pt>
                <c:pt idx="8918">
                  <c:v>-352.62649999999996</c:v>
                </c:pt>
                <c:pt idx="8919">
                  <c:v>-352.62449999999995</c:v>
                </c:pt>
                <c:pt idx="8920">
                  <c:v>-352.6225</c:v>
                </c:pt>
                <c:pt idx="8921">
                  <c:v>-352.62049999999999</c:v>
                </c:pt>
                <c:pt idx="8922">
                  <c:v>-352.61849999999998</c:v>
                </c:pt>
                <c:pt idx="8923">
                  <c:v>-352.61649999999997</c:v>
                </c:pt>
                <c:pt idx="8924">
                  <c:v>-352.61449999999996</c:v>
                </c:pt>
                <c:pt idx="8925">
                  <c:v>-352.61249999999995</c:v>
                </c:pt>
                <c:pt idx="8926">
                  <c:v>-352.6105</c:v>
                </c:pt>
                <c:pt idx="8927">
                  <c:v>-352.60849999999999</c:v>
                </c:pt>
                <c:pt idx="8928">
                  <c:v>-352.60649999999998</c:v>
                </c:pt>
                <c:pt idx="8929">
                  <c:v>-352.60449999999997</c:v>
                </c:pt>
                <c:pt idx="8930">
                  <c:v>-352.60249999999996</c:v>
                </c:pt>
                <c:pt idx="8931">
                  <c:v>-352.60049999999995</c:v>
                </c:pt>
                <c:pt idx="8932">
                  <c:v>-352.5985</c:v>
                </c:pt>
                <c:pt idx="8933">
                  <c:v>-352.59649999999999</c:v>
                </c:pt>
                <c:pt idx="8934">
                  <c:v>-352.59449999999998</c:v>
                </c:pt>
                <c:pt idx="8935">
                  <c:v>-352.59249999999997</c:v>
                </c:pt>
                <c:pt idx="8936">
                  <c:v>-352.59049999999996</c:v>
                </c:pt>
                <c:pt idx="8937">
                  <c:v>-352.58849999999995</c:v>
                </c:pt>
                <c:pt idx="8938">
                  <c:v>-352.5865</c:v>
                </c:pt>
                <c:pt idx="8939">
                  <c:v>-352.58449999999999</c:v>
                </c:pt>
                <c:pt idx="8940">
                  <c:v>-352.58249999999998</c:v>
                </c:pt>
                <c:pt idx="8941">
                  <c:v>-352.58049999999997</c:v>
                </c:pt>
                <c:pt idx="8942">
                  <c:v>-352.57849999999996</c:v>
                </c:pt>
                <c:pt idx="8943">
                  <c:v>-352.57649999999995</c:v>
                </c:pt>
                <c:pt idx="8944">
                  <c:v>-352.5745</c:v>
                </c:pt>
                <c:pt idx="8945">
                  <c:v>-352.57249999999999</c:v>
                </c:pt>
                <c:pt idx="8946">
                  <c:v>-352.57049999999998</c:v>
                </c:pt>
                <c:pt idx="8947">
                  <c:v>-352.56849999999997</c:v>
                </c:pt>
                <c:pt idx="8948">
                  <c:v>-352.56649999999996</c:v>
                </c:pt>
                <c:pt idx="8949">
                  <c:v>-352.56449999999995</c:v>
                </c:pt>
                <c:pt idx="8950">
                  <c:v>-352.5625</c:v>
                </c:pt>
                <c:pt idx="8951">
                  <c:v>-352.56049999999999</c:v>
                </c:pt>
                <c:pt idx="8952">
                  <c:v>-352.55849999999998</c:v>
                </c:pt>
                <c:pt idx="8953">
                  <c:v>-352.55649999999997</c:v>
                </c:pt>
                <c:pt idx="8954">
                  <c:v>-352.55449999999996</c:v>
                </c:pt>
                <c:pt idx="8955">
                  <c:v>-352.55249999999995</c:v>
                </c:pt>
                <c:pt idx="8956">
                  <c:v>-352.5505</c:v>
                </c:pt>
                <c:pt idx="8957">
                  <c:v>-352.54849999999999</c:v>
                </c:pt>
                <c:pt idx="8958">
                  <c:v>-352.54649999999998</c:v>
                </c:pt>
                <c:pt idx="8959">
                  <c:v>-352.54449999999997</c:v>
                </c:pt>
                <c:pt idx="8960">
                  <c:v>-352.54249999999996</c:v>
                </c:pt>
                <c:pt idx="8961">
                  <c:v>-352.54049999999995</c:v>
                </c:pt>
                <c:pt idx="8962">
                  <c:v>-352.5385</c:v>
                </c:pt>
                <c:pt idx="8963">
                  <c:v>-352.53649999999999</c:v>
                </c:pt>
                <c:pt idx="8964">
                  <c:v>-352.53449999999998</c:v>
                </c:pt>
                <c:pt idx="8965">
                  <c:v>-352.53249999999997</c:v>
                </c:pt>
                <c:pt idx="8966">
                  <c:v>-352.53049999999996</c:v>
                </c:pt>
                <c:pt idx="8967">
                  <c:v>-352.52849999999995</c:v>
                </c:pt>
                <c:pt idx="8968">
                  <c:v>-352.5265</c:v>
                </c:pt>
                <c:pt idx="8969">
                  <c:v>-352.52449999999999</c:v>
                </c:pt>
                <c:pt idx="8970">
                  <c:v>-352.52249999999998</c:v>
                </c:pt>
                <c:pt idx="8971">
                  <c:v>-352.52049999999997</c:v>
                </c:pt>
                <c:pt idx="8972">
                  <c:v>-352.51849999999996</c:v>
                </c:pt>
                <c:pt idx="8973">
                  <c:v>-352.51649999999995</c:v>
                </c:pt>
                <c:pt idx="8974">
                  <c:v>-352.5145</c:v>
                </c:pt>
                <c:pt idx="8975">
                  <c:v>-352.51249999999999</c:v>
                </c:pt>
                <c:pt idx="8976">
                  <c:v>-352.51049999999998</c:v>
                </c:pt>
                <c:pt idx="8977">
                  <c:v>-352.50849999999997</c:v>
                </c:pt>
                <c:pt idx="8978">
                  <c:v>-352.50649999999996</c:v>
                </c:pt>
                <c:pt idx="8979">
                  <c:v>-352.50450000000001</c:v>
                </c:pt>
                <c:pt idx="8980">
                  <c:v>-352.5025</c:v>
                </c:pt>
                <c:pt idx="8981">
                  <c:v>-352.50049999999999</c:v>
                </c:pt>
                <c:pt idx="8982">
                  <c:v>-352.49849999999998</c:v>
                </c:pt>
                <c:pt idx="8983">
                  <c:v>-352.49649999999997</c:v>
                </c:pt>
                <c:pt idx="8984">
                  <c:v>-352.49449999999996</c:v>
                </c:pt>
                <c:pt idx="8985">
                  <c:v>-352.49249999999995</c:v>
                </c:pt>
                <c:pt idx="8986">
                  <c:v>-352.4905</c:v>
                </c:pt>
                <c:pt idx="8987">
                  <c:v>-352.48849999999999</c:v>
                </c:pt>
                <c:pt idx="8988">
                  <c:v>-352.48649999999998</c:v>
                </c:pt>
                <c:pt idx="8989">
                  <c:v>-352.48449999999997</c:v>
                </c:pt>
                <c:pt idx="8990">
                  <c:v>-352.48249999999996</c:v>
                </c:pt>
                <c:pt idx="8991">
                  <c:v>-352.48050000000001</c:v>
                </c:pt>
                <c:pt idx="8992">
                  <c:v>-352.4785</c:v>
                </c:pt>
                <c:pt idx="8993">
                  <c:v>-352.47649999999999</c:v>
                </c:pt>
                <c:pt idx="8994">
                  <c:v>-352.47449999999998</c:v>
                </c:pt>
                <c:pt idx="8995">
                  <c:v>-352.47249999999997</c:v>
                </c:pt>
                <c:pt idx="8996">
                  <c:v>-352.47049999999996</c:v>
                </c:pt>
                <c:pt idx="8997">
                  <c:v>-352.46849999999995</c:v>
                </c:pt>
                <c:pt idx="8998">
                  <c:v>-352.4665</c:v>
                </c:pt>
                <c:pt idx="8999">
                  <c:v>-352.46449999999999</c:v>
                </c:pt>
                <c:pt idx="9000">
                  <c:v>-352.46249999999998</c:v>
                </c:pt>
                <c:pt idx="9001">
                  <c:v>-352.46049999999997</c:v>
                </c:pt>
                <c:pt idx="9002">
                  <c:v>-352.45849999999996</c:v>
                </c:pt>
                <c:pt idx="9003">
                  <c:v>-352.45650000000001</c:v>
                </c:pt>
                <c:pt idx="9004">
                  <c:v>-352.4545</c:v>
                </c:pt>
                <c:pt idx="9005">
                  <c:v>-352.45249999999999</c:v>
                </c:pt>
                <c:pt idx="9006">
                  <c:v>-352.45049999999998</c:v>
                </c:pt>
                <c:pt idx="9007">
                  <c:v>-352.44849999999997</c:v>
                </c:pt>
                <c:pt idx="9008">
                  <c:v>-352.44649999999996</c:v>
                </c:pt>
                <c:pt idx="9009">
                  <c:v>-352.44449999999995</c:v>
                </c:pt>
                <c:pt idx="9010">
                  <c:v>-352.4425</c:v>
                </c:pt>
                <c:pt idx="9011">
                  <c:v>-352.44049999999999</c:v>
                </c:pt>
                <c:pt idx="9012">
                  <c:v>-352.43849999999998</c:v>
                </c:pt>
                <c:pt idx="9013">
                  <c:v>-352.43649999999997</c:v>
                </c:pt>
                <c:pt idx="9014">
                  <c:v>-352.43449999999996</c:v>
                </c:pt>
                <c:pt idx="9015">
                  <c:v>-352.4325</c:v>
                </c:pt>
                <c:pt idx="9016">
                  <c:v>-352.43049999999999</c:v>
                </c:pt>
                <c:pt idx="9017">
                  <c:v>-352.42849999999999</c:v>
                </c:pt>
                <c:pt idx="9018">
                  <c:v>-352.42649999999998</c:v>
                </c:pt>
                <c:pt idx="9019">
                  <c:v>-352.42449999999997</c:v>
                </c:pt>
                <c:pt idx="9020">
                  <c:v>-352.42249999999996</c:v>
                </c:pt>
                <c:pt idx="9021">
                  <c:v>-352.42049999999995</c:v>
                </c:pt>
                <c:pt idx="9022">
                  <c:v>-352.41849999999999</c:v>
                </c:pt>
                <c:pt idx="9023">
                  <c:v>-352.41649999999998</c:v>
                </c:pt>
                <c:pt idx="9024">
                  <c:v>-352.41449999999998</c:v>
                </c:pt>
                <c:pt idx="9025">
                  <c:v>-352.41249999999997</c:v>
                </c:pt>
                <c:pt idx="9026">
                  <c:v>-352.41049999999996</c:v>
                </c:pt>
                <c:pt idx="9027">
                  <c:v>-352.4085</c:v>
                </c:pt>
                <c:pt idx="9028">
                  <c:v>-352.40649999999999</c:v>
                </c:pt>
                <c:pt idx="9029">
                  <c:v>-352.40449999999998</c:v>
                </c:pt>
                <c:pt idx="9030">
                  <c:v>-352.40249999999997</c:v>
                </c:pt>
                <c:pt idx="9031">
                  <c:v>-352.40049999999997</c:v>
                </c:pt>
                <c:pt idx="9032">
                  <c:v>-352.39849999999996</c:v>
                </c:pt>
                <c:pt idx="9033">
                  <c:v>-352.3965</c:v>
                </c:pt>
                <c:pt idx="9034">
                  <c:v>-352.39449999999999</c:v>
                </c:pt>
                <c:pt idx="9035">
                  <c:v>-352.39249999999998</c:v>
                </c:pt>
                <c:pt idx="9036">
                  <c:v>-352.39049999999997</c:v>
                </c:pt>
                <c:pt idx="9037">
                  <c:v>-352.38849999999996</c:v>
                </c:pt>
                <c:pt idx="9038">
                  <c:v>-352.38649999999996</c:v>
                </c:pt>
                <c:pt idx="9039">
                  <c:v>-352.3845</c:v>
                </c:pt>
                <c:pt idx="9040">
                  <c:v>-352.38249999999999</c:v>
                </c:pt>
                <c:pt idx="9041">
                  <c:v>-352.38049999999998</c:v>
                </c:pt>
                <c:pt idx="9042">
                  <c:v>-352.37849999999997</c:v>
                </c:pt>
                <c:pt idx="9043">
                  <c:v>-352.37649999999996</c:v>
                </c:pt>
                <c:pt idx="9044">
                  <c:v>-352.37449999999995</c:v>
                </c:pt>
                <c:pt idx="9045">
                  <c:v>-352.3725</c:v>
                </c:pt>
                <c:pt idx="9046">
                  <c:v>-352.37049999999999</c:v>
                </c:pt>
                <c:pt idx="9047">
                  <c:v>-352.36849999999998</c:v>
                </c:pt>
                <c:pt idx="9048">
                  <c:v>-352.36649999999997</c:v>
                </c:pt>
                <c:pt idx="9049">
                  <c:v>-352.36449999999996</c:v>
                </c:pt>
                <c:pt idx="9050">
                  <c:v>-352.36249999999995</c:v>
                </c:pt>
                <c:pt idx="9051">
                  <c:v>-352.3605</c:v>
                </c:pt>
                <c:pt idx="9052">
                  <c:v>-352.35849999999999</c:v>
                </c:pt>
                <c:pt idx="9053">
                  <c:v>-352.35649999999998</c:v>
                </c:pt>
                <c:pt idx="9054">
                  <c:v>-352.35449999999997</c:v>
                </c:pt>
                <c:pt idx="9055">
                  <c:v>-352.35249999999996</c:v>
                </c:pt>
                <c:pt idx="9056">
                  <c:v>-352.35049999999995</c:v>
                </c:pt>
                <c:pt idx="9057">
                  <c:v>-352.3485</c:v>
                </c:pt>
                <c:pt idx="9058">
                  <c:v>-352.34649999999999</c:v>
                </c:pt>
                <c:pt idx="9059">
                  <c:v>-352.34449999999998</c:v>
                </c:pt>
                <c:pt idx="9060">
                  <c:v>-352.34249999999997</c:v>
                </c:pt>
                <c:pt idx="9061">
                  <c:v>-352.34049999999996</c:v>
                </c:pt>
                <c:pt idx="9062">
                  <c:v>-352.33849999999995</c:v>
                </c:pt>
                <c:pt idx="9063">
                  <c:v>-352.3365</c:v>
                </c:pt>
                <c:pt idx="9064">
                  <c:v>-352.33449999999999</c:v>
                </c:pt>
                <c:pt idx="9065">
                  <c:v>-352.33249999999998</c:v>
                </c:pt>
                <c:pt idx="9066">
                  <c:v>-352.33049999999997</c:v>
                </c:pt>
                <c:pt idx="9067">
                  <c:v>-352.32849999999996</c:v>
                </c:pt>
                <c:pt idx="9068">
                  <c:v>-352.32649999999995</c:v>
                </c:pt>
                <c:pt idx="9069">
                  <c:v>-352.3245</c:v>
                </c:pt>
                <c:pt idx="9070">
                  <c:v>-352.32249999999999</c:v>
                </c:pt>
                <c:pt idx="9071">
                  <c:v>-352.32049999999998</c:v>
                </c:pt>
                <c:pt idx="9072">
                  <c:v>-352.31849999999997</c:v>
                </c:pt>
                <c:pt idx="9073">
                  <c:v>-352.31649999999996</c:v>
                </c:pt>
                <c:pt idx="9074">
                  <c:v>-352.31449999999995</c:v>
                </c:pt>
                <c:pt idx="9075">
                  <c:v>-352.3125</c:v>
                </c:pt>
                <c:pt idx="9076">
                  <c:v>-352.31049999999999</c:v>
                </c:pt>
                <c:pt idx="9077">
                  <c:v>-352.30849999999998</c:v>
                </c:pt>
                <c:pt idx="9078">
                  <c:v>-352.30649999999997</c:v>
                </c:pt>
                <c:pt idx="9079">
                  <c:v>-352.30449999999996</c:v>
                </c:pt>
                <c:pt idx="9080">
                  <c:v>-352.30249999999995</c:v>
                </c:pt>
                <c:pt idx="9081">
                  <c:v>-352.3005</c:v>
                </c:pt>
                <c:pt idx="9082">
                  <c:v>-352.29849999999999</c:v>
                </c:pt>
                <c:pt idx="9083">
                  <c:v>-352.29649999999998</c:v>
                </c:pt>
                <c:pt idx="9084">
                  <c:v>-352.29449999999997</c:v>
                </c:pt>
                <c:pt idx="9085">
                  <c:v>-352.29249999999996</c:v>
                </c:pt>
                <c:pt idx="9086">
                  <c:v>-352.29049999999995</c:v>
                </c:pt>
                <c:pt idx="9087">
                  <c:v>-352.2885</c:v>
                </c:pt>
                <c:pt idx="9088">
                  <c:v>-352.28649999999999</c:v>
                </c:pt>
                <c:pt idx="9089">
                  <c:v>-352.28449999999998</c:v>
                </c:pt>
                <c:pt idx="9090">
                  <c:v>-352.28249999999997</c:v>
                </c:pt>
                <c:pt idx="9091">
                  <c:v>-352.28049999999996</c:v>
                </c:pt>
                <c:pt idx="9092">
                  <c:v>-352.27849999999995</c:v>
                </c:pt>
                <c:pt idx="9093">
                  <c:v>-352.2765</c:v>
                </c:pt>
                <c:pt idx="9094">
                  <c:v>-352.27449999999999</c:v>
                </c:pt>
                <c:pt idx="9095">
                  <c:v>-352.27249999999998</c:v>
                </c:pt>
                <c:pt idx="9096">
                  <c:v>-352.27049999999997</c:v>
                </c:pt>
                <c:pt idx="9097">
                  <c:v>-352.26849999999996</c:v>
                </c:pt>
                <c:pt idx="9098">
                  <c:v>-352.26649999999995</c:v>
                </c:pt>
                <c:pt idx="9099">
                  <c:v>-352.2645</c:v>
                </c:pt>
                <c:pt idx="9100">
                  <c:v>-352.26249999999999</c:v>
                </c:pt>
                <c:pt idx="9101">
                  <c:v>-352.26049999999998</c:v>
                </c:pt>
                <c:pt idx="9102">
                  <c:v>-352.25849999999997</c:v>
                </c:pt>
                <c:pt idx="9103">
                  <c:v>-352.25649999999996</c:v>
                </c:pt>
                <c:pt idx="9104">
                  <c:v>-352.25450000000001</c:v>
                </c:pt>
                <c:pt idx="9105">
                  <c:v>-352.2525</c:v>
                </c:pt>
                <c:pt idx="9106">
                  <c:v>-352.25049999999999</c:v>
                </c:pt>
                <c:pt idx="9107">
                  <c:v>-352.24849999999998</c:v>
                </c:pt>
                <c:pt idx="9108">
                  <c:v>-352.24649999999997</c:v>
                </c:pt>
                <c:pt idx="9109">
                  <c:v>-352.24449999999996</c:v>
                </c:pt>
                <c:pt idx="9110">
                  <c:v>-352.24249999999995</c:v>
                </c:pt>
                <c:pt idx="9111">
                  <c:v>-352.2405</c:v>
                </c:pt>
                <c:pt idx="9112">
                  <c:v>-352.23849999999999</c:v>
                </c:pt>
                <c:pt idx="9113">
                  <c:v>-352.23649999999998</c:v>
                </c:pt>
                <c:pt idx="9114">
                  <c:v>-352.23449999999997</c:v>
                </c:pt>
                <c:pt idx="9115">
                  <c:v>-352.23249999999996</c:v>
                </c:pt>
                <c:pt idx="9116">
                  <c:v>-352.23050000000001</c:v>
                </c:pt>
                <c:pt idx="9117">
                  <c:v>-352.2285</c:v>
                </c:pt>
                <c:pt idx="9118">
                  <c:v>-352.22649999999999</c:v>
                </c:pt>
                <c:pt idx="9119">
                  <c:v>-352.22449999999998</c:v>
                </c:pt>
                <c:pt idx="9120">
                  <c:v>-352.22249999999997</c:v>
                </c:pt>
                <c:pt idx="9121">
                  <c:v>-352.22049999999996</c:v>
                </c:pt>
                <c:pt idx="9122">
                  <c:v>-352.21849999999995</c:v>
                </c:pt>
                <c:pt idx="9123">
                  <c:v>-352.2165</c:v>
                </c:pt>
                <c:pt idx="9124">
                  <c:v>-352.21449999999999</c:v>
                </c:pt>
                <c:pt idx="9125">
                  <c:v>-352.21249999999998</c:v>
                </c:pt>
                <c:pt idx="9126">
                  <c:v>-352.21049999999997</c:v>
                </c:pt>
                <c:pt idx="9127">
                  <c:v>-352.20849999999996</c:v>
                </c:pt>
                <c:pt idx="9128">
                  <c:v>-352.20650000000001</c:v>
                </c:pt>
                <c:pt idx="9129">
                  <c:v>-352.2045</c:v>
                </c:pt>
                <c:pt idx="9130">
                  <c:v>-352.20249999999999</c:v>
                </c:pt>
                <c:pt idx="9131">
                  <c:v>-352.20049999999998</c:v>
                </c:pt>
                <c:pt idx="9132">
                  <c:v>-352.19849999999997</c:v>
                </c:pt>
                <c:pt idx="9133">
                  <c:v>-352.19649999999996</c:v>
                </c:pt>
                <c:pt idx="9134">
                  <c:v>-352.19449999999995</c:v>
                </c:pt>
                <c:pt idx="9135">
                  <c:v>-352.1925</c:v>
                </c:pt>
                <c:pt idx="9136">
                  <c:v>-352.19049999999999</c:v>
                </c:pt>
                <c:pt idx="9137">
                  <c:v>-352.18849999999998</c:v>
                </c:pt>
                <c:pt idx="9138">
                  <c:v>-352.18649999999997</c:v>
                </c:pt>
                <c:pt idx="9139">
                  <c:v>-352.18449999999996</c:v>
                </c:pt>
                <c:pt idx="9140">
                  <c:v>-352.1825</c:v>
                </c:pt>
                <c:pt idx="9141">
                  <c:v>-352.18049999999999</c:v>
                </c:pt>
                <c:pt idx="9142">
                  <c:v>-352.17849999999999</c:v>
                </c:pt>
                <c:pt idx="9143">
                  <c:v>-352.17649999999998</c:v>
                </c:pt>
                <c:pt idx="9144">
                  <c:v>-352.17449999999997</c:v>
                </c:pt>
                <c:pt idx="9145">
                  <c:v>-352.17249999999996</c:v>
                </c:pt>
                <c:pt idx="9146">
                  <c:v>-352.17049999999995</c:v>
                </c:pt>
                <c:pt idx="9147">
                  <c:v>-352.16849999999999</c:v>
                </c:pt>
                <c:pt idx="9148">
                  <c:v>-352.16649999999998</c:v>
                </c:pt>
                <c:pt idx="9149">
                  <c:v>-352.16449999999998</c:v>
                </c:pt>
                <c:pt idx="9150">
                  <c:v>-352.16249999999997</c:v>
                </c:pt>
                <c:pt idx="9151">
                  <c:v>-352.16049999999996</c:v>
                </c:pt>
                <c:pt idx="9152">
                  <c:v>-352.1585</c:v>
                </c:pt>
                <c:pt idx="9153">
                  <c:v>-352.15649999999999</c:v>
                </c:pt>
                <c:pt idx="9154">
                  <c:v>-352.15449999999998</c:v>
                </c:pt>
                <c:pt idx="9155">
                  <c:v>-352.15249999999997</c:v>
                </c:pt>
                <c:pt idx="9156">
                  <c:v>-352.15049999999997</c:v>
                </c:pt>
                <c:pt idx="9157">
                  <c:v>-352.14849999999996</c:v>
                </c:pt>
                <c:pt idx="9158">
                  <c:v>-352.1465</c:v>
                </c:pt>
                <c:pt idx="9159">
                  <c:v>-352.14449999999999</c:v>
                </c:pt>
                <c:pt idx="9160">
                  <c:v>-352.14249999999998</c:v>
                </c:pt>
                <c:pt idx="9161">
                  <c:v>-352.14049999999997</c:v>
                </c:pt>
                <c:pt idx="9162">
                  <c:v>-352.13849999999996</c:v>
                </c:pt>
                <c:pt idx="9163">
                  <c:v>-352.13649999999996</c:v>
                </c:pt>
                <c:pt idx="9164">
                  <c:v>-352.1345</c:v>
                </c:pt>
                <c:pt idx="9165">
                  <c:v>-352.13249999999999</c:v>
                </c:pt>
                <c:pt idx="9166">
                  <c:v>-352.13049999999998</c:v>
                </c:pt>
                <c:pt idx="9167">
                  <c:v>-352.12849999999997</c:v>
                </c:pt>
                <c:pt idx="9168">
                  <c:v>-352.12649999999996</c:v>
                </c:pt>
                <c:pt idx="9169">
                  <c:v>-352.12449999999995</c:v>
                </c:pt>
                <c:pt idx="9170">
                  <c:v>-352.1225</c:v>
                </c:pt>
                <c:pt idx="9171">
                  <c:v>-352.12049999999999</c:v>
                </c:pt>
                <c:pt idx="9172">
                  <c:v>-352.11849999999998</c:v>
                </c:pt>
                <c:pt idx="9173">
                  <c:v>-352.11649999999997</c:v>
                </c:pt>
                <c:pt idx="9174">
                  <c:v>-352.11449999999996</c:v>
                </c:pt>
                <c:pt idx="9175">
                  <c:v>-352.11249999999995</c:v>
                </c:pt>
                <c:pt idx="9176">
                  <c:v>-352.1105</c:v>
                </c:pt>
                <c:pt idx="9177">
                  <c:v>-352.10849999999999</c:v>
                </c:pt>
                <c:pt idx="9178">
                  <c:v>-352.10649999999998</c:v>
                </c:pt>
                <c:pt idx="9179">
                  <c:v>-352.10449999999997</c:v>
                </c:pt>
                <c:pt idx="9180">
                  <c:v>-352.10249999999996</c:v>
                </c:pt>
                <c:pt idx="9181">
                  <c:v>-352.10049999999995</c:v>
                </c:pt>
                <c:pt idx="9182">
                  <c:v>-352.0985</c:v>
                </c:pt>
                <c:pt idx="9183">
                  <c:v>-352.09649999999999</c:v>
                </c:pt>
                <c:pt idx="9184">
                  <c:v>-352.09449999999998</c:v>
                </c:pt>
                <c:pt idx="9185">
                  <c:v>-352.09249999999997</c:v>
                </c:pt>
                <c:pt idx="9186">
                  <c:v>-352.09049999999996</c:v>
                </c:pt>
                <c:pt idx="9187">
                  <c:v>-352.08849999999995</c:v>
                </c:pt>
                <c:pt idx="9188">
                  <c:v>-352.0865</c:v>
                </c:pt>
                <c:pt idx="9189">
                  <c:v>-352.08449999999999</c:v>
                </c:pt>
                <c:pt idx="9190">
                  <c:v>-352.08249999999998</c:v>
                </c:pt>
                <c:pt idx="9191">
                  <c:v>-352.08049999999997</c:v>
                </c:pt>
                <c:pt idx="9192">
                  <c:v>-352.07849999999996</c:v>
                </c:pt>
                <c:pt idx="9193">
                  <c:v>-352.07649999999995</c:v>
                </c:pt>
                <c:pt idx="9194">
                  <c:v>-352.0745</c:v>
                </c:pt>
                <c:pt idx="9195">
                  <c:v>-352.07249999999999</c:v>
                </c:pt>
                <c:pt idx="9196">
                  <c:v>-352.07049999999998</c:v>
                </c:pt>
                <c:pt idx="9197">
                  <c:v>-352.06849999999997</c:v>
                </c:pt>
                <c:pt idx="9198">
                  <c:v>-352.06649999999996</c:v>
                </c:pt>
                <c:pt idx="9199">
                  <c:v>-352.06449999999995</c:v>
                </c:pt>
                <c:pt idx="9200">
                  <c:v>-352.0625</c:v>
                </c:pt>
                <c:pt idx="9201">
                  <c:v>-352.06049999999999</c:v>
                </c:pt>
                <c:pt idx="9202">
                  <c:v>-352.05849999999998</c:v>
                </c:pt>
                <c:pt idx="9203">
                  <c:v>-352.05649999999997</c:v>
                </c:pt>
                <c:pt idx="9204">
                  <c:v>-352.05449999999996</c:v>
                </c:pt>
                <c:pt idx="9205">
                  <c:v>-352.05249999999995</c:v>
                </c:pt>
                <c:pt idx="9206">
                  <c:v>-352.0505</c:v>
                </c:pt>
                <c:pt idx="9207">
                  <c:v>-352.04849999999999</c:v>
                </c:pt>
                <c:pt idx="9208">
                  <c:v>-352.04649999999998</c:v>
                </c:pt>
                <c:pt idx="9209">
                  <c:v>-352.04449999999997</c:v>
                </c:pt>
                <c:pt idx="9210">
                  <c:v>-352.04249999999996</c:v>
                </c:pt>
                <c:pt idx="9211">
                  <c:v>-352.04049999999995</c:v>
                </c:pt>
                <c:pt idx="9212">
                  <c:v>-352.0385</c:v>
                </c:pt>
                <c:pt idx="9213">
                  <c:v>-352.03649999999999</c:v>
                </c:pt>
                <c:pt idx="9214">
                  <c:v>-352.03449999999998</c:v>
                </c:pt>
                <c:pt idx="9215">
                  <c:v>-352.03249999999997</c:v>
                </c:pt>
                <c:pt idx="9216">
                  <c:v>-352.03049999999996</c:v>
                </c:pt>
                <c:pt idx="9217">
                  <c:v>-352.02849999999995</c:v>
                </c:pt>
                <c:pt idx="9218">
                  <c:v>-352.0265</c:v>
                </c:pt>
                <c:pt idx="9219">
                  <c:v>-352.02449999999999</c:v>
                </c:pt>
                <c:pt idx="9220">
                  <c:v>-352.02249999999998</c:v>
                </c:pt>
                <c:pt idx="9221">
                  <c:v>-352.02049999999997</c:v>
                </c:pt>
                <c:pt idx="9222">
                  <c:v>-352.01849999999996</c:v>
                </c:pt>
                <c:pt idx="9223">
                  <c:v>-352.01649999999995</c:v>
                </c:pt>
                <c:pt idx="9224">
                  <c:v>-352.0145</c:v>
                </c:pt>
                <c:pt idx="9225">
                  <c:v>-352.01249999999999</c:v>
                </c:pt>
                <c:pt idx="9226">
                  <c:v>-352.01049999999998</c:v>
                </c:pt>
                <c:pt idx="9227">
                  <c:v>-352.00849999999997</c:v>
                </c:pt>
                <c:pt idx="9228">
                  <c:v>-352.00649999999996</c:v>
                </c:pt>
                <c:pt idx="9229">
                  <c:v>-352.00450000000001</c:v>
                </c:pt>
                <c:pt idx="9230">
                  <c:v>-352.0025</c:v>
                </c:pt>
                <c:pt idx="9231">
                  <c:v>-352.00049999999999</c:v>
                </c:pt>
                <c:pt idx="9232">
                  <c:v>-351.99849999999998</c:v>
                </c:pt>
                <c:pt idx="9233">
                  <c:v>-351.99649999999997</c:v>
                </c:pt>
                <c:pt idx="9234">
                  <c:v>-351.99449999999996</c:v>
                </c:pt>
                <c:pt idx="9235">
                  <c:v>-351.99249999999995</c:v>
                </c:pt>
                <c:pt idx="9236">
                  <c:v>-351.9905</c:v>
                </c:pt>
                <c:pt idx="9237">
                  <c:v>-351.98849999999999</c:v>
                </c:pt>
                <c:pt idx="9238">
                  <c:v>-351.98649999999998</c:v>
                </c:pt>
                <c:pt idx="9239">
                  <c:v>-351.98449999999997</c:v>
                </c:pt>
                <c:pt idx="9240">
                  <c:v>-351.98249999999996</c:v>
                </c:pt>
                <c:pt idx="9241">
                  <c:v>-351.98050000000001</c:v>
                </c:pt>
                <c:pt idx="9242">
                  <c:v>-351.9785</c:v>
                </c:pt>
                <c:pt idx="9243">
                  <c:v>-351.97649999999999</c:v>
                </c:pt>
                <c:pt idx="9244">
                  <c:v>-351.97449999999998</c:v>
                </c:pt>
                <c:pt idx="9245">
                  <c:v>-351.97249999999997</c:v>
                </c:pt>
                <c:pt idx="9246">
                  <c:v>-351.97049999999996</c:v>
                </c:pt>
                <c:pt idx="9247">
                  <c:v>-351.96849999999995</c:v>
                </c:pt>
                <c:pt idx="9248">
                  <c:v>-351.9665</c:v>
                </c:pt>
                <c:pt idx="9249">
                  <c:v>-351.96449999999999</c:v>
                </c:pt>
                <c:pt idx="9250">
                  <c:v>-351.96249999999998</c:v>
                </c:pt>
                <c:pt idx="9251">
                  <c:v>-351.96049999999997</c:v>
                </c:pt>
                <c:pt idx="9252">
                  <c:v>-351.95849999999996</c:v>
                </c:pt>
                <c:pt idx="9253">
                  <c:v>-351.95650000000001</c:v>
                </c:pt>
                <c:pt idx="9254">
                  <c:v>-351.9545</c:v>
                </c:pt>
                <c:pt idx="9255">
                  <c:v>-351.95249999999999</c:v>
                </c:pt>
                <c:pt idx="9256">
                  <c:v>-351.95049999999998</c:v>
                </c:pt>
                <c:pt idx="9257">
                  <c:v>-351.94849999999997</c:v>
                </c:pt>
                <c:pt idx="9258">
                  <c:v>-351.94649999999996</c:v>
                </c:pt>
                <c:pt idx="9259">
                  <c:v>-351.94449999999995</c:v>
                </c:pt>
                <c:pt idx="9260">
                  <c:v>-351.9425</c:v>
                </c:pt>
                <c:pt idx="9261">
                  <c:v>-351.94049999999999</c:v>
                </c:pt>
                <c:pt idx="9262">
                  <c:v>-351.93849999999998</c:v>
                </c:pt>
                <c:pt idx="9263">
                  <c:v>-351.93649999999997</c:v>
                </c:pt>
                <c:pt idx="9264">
                  <c:v>-351.93449999999996</c:v>
                </c:pt>
                <c:pt idx="9265">
                  <c:v>-351.9325</c:v>
                </c:pt>
                <c:pt idx="9266">
                  <c:v>-351.93049999999999</c:v>
                </c:pt>
                <c:pt idx="9267">
                  <c:v>-351.92849999999999</c:v>
                </c:pt>
                <c:pt idx="9268">
                  <c:v>-351.92649999999998</c:v>
                </c:pt>
                <c:pt idx="9269">
                  <c:v>-351.92449999999997</c:v>
                </c:pt>
                <c:pt idx="9270">
                  <c:v>-351.92249999999996</c:v>
                </c:pt>
                <c:pt idx="9271">
                  <c:v>-351.92049999999995</c:v>
                </c:pt>
                <c:pt idx="9272">
                  <c:v>-351.91849999999999</c:v>
                </c:pt>
                <c:pt idx="9273">
                  <c:v>-351.91649999999998</c:v>
                </c:pt>
                <c:pt idx="9274">
                  <c:v>-351.91449999999998</c:v>
                </c:pt>
                <c:pt idx="9275">
                  <c:v>-351.91249999999997</c:v>
                </c:pt>
                <c:pt idx="9276">
                  <c:v>-351.91049999999996</c:v>
                </c:pt>
                <c:pt idx="9277">
                  <c:v>-351.9085</c:v>
                </c:pt>
                <c:pt idx="9278">
                  <c:v>-351.90649999999999</c:v>
                </c:pt>
                <c:pt idx="9279">
                  <c:v>-351.90449999999998</c:v>
                </c:pt>
                <c:pt idx="9280">
                  <c:v>-351.90249999999997</c:v>
                </c:pt>
                <c:pt idx="9281">
                  <c:v>-351.90049999999997</c:v>
                </c:pt>
                <c:pt idx="9282">
                  <c:v>-351.89849999999996</c:v>
                </c:pt>
                <c:pt idx="9283">
                  <c:v>-351.8965</c:v>
                </c:pt>
                <c:pt idx="9284">
                  <c:v>-351.89449999999999</c:v>
                </c:pt>
                <c:pt idx="9285">
                  <c:v>-351.89249999999998</c:v>
                </c:pt>
                <c:pt idx="9286">
                  <c:v>-351.89049999999997</c:v>
                </c:pt>
                <c:pt idx="9287">
                  <c:v>-351.88849999999996</c:v>
                </c:pt>
                <c:pt idx="9288">
                  <c:v>-351.88649999999996</c:v>
                </c:pt>
                <c:pt idx="9289">
                  <c:v>-351.8845</c:v>
                </c:pt>
                <c:pt idx="9290">
                  <c:v>-351.88249999999999</c:v>
                </c:pt>
                <c:pt idx="9291">
                  <c:v>-351.88049999999998</c:v>
                </c:pt>
                <c:pt idx="9292">
                  <c:v>-351.87849999999997</c:v>
                </c:pt>
                <c:pt idx="9293">
                  <c:v>-351.87649999999996</c:v>
                </c:pt>
                <c:pt idx="9294">
                  <c:v>-351.87449999999995</c:v>
                </c:pt>
                <c:pt idx="9295">
                  <c:v>-351.8725</c:v>
                </c:pt>
                <c:pt idx="9296">
                  <c:v>-351.87049999999999</c:v>
                </c:pt>
                <c:pt idx="9297">
                  <c:v>-351.86849999999998</c:v>
                </c:pt>
                <c:pt idx="9298">
                  <c:v>-351.86649999999997</c:v>
                </c:pt>
                <c:pt idx="9299">
                  <c:v>-351.86449999999996</c:v>
                </c:pt>
                <c:pt idx="9300">
                  <c:v>-351.86249999999995</c:v>
                </c:pt>
                <c:pt idx="9301">
                  <c:v>-351.8605</c:v>
                </c:pt>
                <c:pt idx="9302">
                  <c:v>-351.85849999999999</c:v>
                </c:pt>
                <c:pt idx="9303">
                  <c:v>-351.85649999999998</c:v>
                </c:pt>
                <c:pt idx="9304">
                  <c:v>-351.85449999999997</c:v>
                </c:pt>
                <c:pt idx="9305">
                  <c:v>-351.85249999999996</c:v>
                </c:pt>
                <c:pt idx="9306">
                  <c:v>-351.85049999999995</c:v>
                </c:pt>
                <c:pt idx="9307">
                  <c:v>-351.8485</c:v>
                </c:pt>
                <c:pt idx="9308">
                  <c:v>-351.84649999999999</c:v>
                </c:pt>
                <c:pt idx="9309">
                  <c:v>-351.84449999999998</c:v>
                </c:pt>
                <c:pt idx="9310">
                  <c:v>-351.84249999999997</c:v>
                </c:pt>
                <c:pt idx="9311">
                  <c:v>-351.84049999999996</c:v>
                </c:pt>
                <c:pt idx="9312">
                  <c:v>-351.83849999999995</c:v>
                </c:pt>
                <c:pt idx="9313">
                  <c:v>-351.8365</c:v>
                </c:pt>
                <c:pt idx="9314">
                  <c:v>-351.83449999999999</c:v>
                </c:pt>
                <c:pt idx="9315">
                  <c:v>-351.83249999999998</c:v>
                </c:pt>
                <c:pt idx="9316">
                  <c:v>-351.83049999999997</c:v>
                </c:pt>
                <c:pt idx="9317">
                  <c:v>-351.82849999999996</c:v>
                </c:pt>
                <c:pt idx="9318">
                  <c:v>-351.82649999999995</c:v>
                </c:pt>
                <c:pt idx="9319">
                  <c:v>-351.8245</c:v>
                </c:pt>
                <c:pt idx="9320">
                  <c:v>-351.82249999999999</c:v>
                </c:pt>
                <c:pt idx="9321">
                  <c:v>-351.82049999999998</c:v>
                </c:pt>
                <c:pt idx="9322">
                  <c:v>-351.81849999999997</c:v>
                </c:pt>
                <c:pt idx="9323">
                  <c:v>-351.81649999999996</c:v>
                </c:pt>
                <c:pt idx="9324">
                  <c:v>-351.81449999999995</c:v>
                </c:pt>
                <c:pt idx="9325">
                  <c:v>-351.8125</c:v>
                </c:pt>
                <c:pt idx="9326">
                  <c:v>-351.81049999999999</c:v>
                </c:pt>
                <c:pt idx="9327">
                  <c:v>-351.80849999999998</c:v>
                </c:pt>
                <c:pt idx="9328">
                  <c:v>-351.80649999999997</c:v>
                </c:pt>
                <c:pt idx="9329">
                  <c:v>-351.80449999999996</c:v>
                </c:pt>
                <c:pt idx="9330">
                  <c:v>-351.80249999999995</c:v>
                </c:pt>
                <c:pt idx="9331">
                  <c:v>-351.8005</c:v>
                </c:pt>
                <c:pt idx="9332">
                  <c:v>-351.79849999999999</c:v>
                </c:pt>
                <c:pt idx="9333">
                  <c:v>-351.79649999999998</c:v>
                </c:pt>
                <c:pt idx="9334">
                  <c:v>-351.79449999999997</c:v>
                </c:pt>
                <c:pt idx="9335">
                  <c:v>-351.79249999999996</c:v>
                </c:pt>
                <c:pt idx="9336">
                  <c:v>-351.79049999999995</c:v>
                </c:pt>
                <c:pt idx="9337">
                  <c:v>-351.7885</c:v>
                </c:pt>
                <c:pt idx="9338">
                  <c:v>-351.78649999999999</c:v>
                </c:pt>
                <c:pt idx="9339">
                  <c:v>-351.78449999999998</c:v>
                </c:pt>
                <c:pt idx="9340">
                  <c:v>-351.78249999999997</c:v>
                </c:pt>
                <c:pt idx="9341">
                  <c:v>-351.78049999999996</c:v>
                </c:pt>
                <c:pt idx="9342">
                  <c:v>-351.77849999999995</c:v>
                </c:pt>
                <c:pt idx="9343">
                  <c:v>-351.7765</c:v>
                </c:pt>
                <c:pt idx="9344">
                  <c:v>-351.77449999999999</c:v>
                </c:pt>
                <c:pt idx="9345">
                  <c:v>-351.77249999999998</c:v>
                </c:pt>
                <c:pt idx="9346">
                  <c:v>-351.77049999999997</c:v>
                </c:pt>
                <c:pt idx="9347">
                  <c:v>-351.76849999999996</c:v>
                </c:pt>
                <c:pt idx="9348">
                  <c:v>-351.76649999999995</c:v>
                </c:pt>
                <c:pt idx="9349">
                  <c:v>-351.7645</c:v>
                </c:pt>
                <c:pt idx="9350">
                  <c:v>-351.76249999999999</c:v>
                </c:pt>
                <c:pt idx="9351">
                  <c:v>-351.76049999999998</c:v>
                </c:pt>
                <c:pt idx="9352">
                  <c:v>-351.75849999999997</c:v>
                </c:pt>
                <c:pt idx="9353">
                  <c:v>-351.75649999999996</c:v>
                </c:pt>
                <c:pt idx="9354">
                  <c:v>-351.75450000000001</c:v>
                </c:pt>
                <c:pt idx="9355">
                  <c:v>-351.7525</c:v>
                </c:pt>
                <c:pt idx="9356">
                  <c:v>-351.75049999999999</c:v>
                </c:pt>
                <c:pt idx="9357">
                  <c:v>-351.74849999999998</c:v>
                </c:pt>
                <c:pt idx="9358">
                  <c:v>-351.74649999999997</c:v>
                </c:pt>
                <c:pt idx="9359">
                  <c:v>-351.74449999999996</c:v>
                </c:pt>
                <c:pt idx="9360">
                  <c:v>-351.74249999999995</c:v>
                </c:pt>
                <c:pt idx="9361">
                  <c:v>-351.7405</c:v>
                </c:pt>
                <c:pt idx="9362">
                  <c:v>-351.73849999999999</c:v>
                </c:pt>
                <c:pt idx="9363">
                  <c:v>-351.73649999999998</c:v>
                </c:pt>
                <c:pt idx="9364">
                  <c:v>-351.73449999999997</c:v>
                </c:pt>
                <c:pt idx="9365">
                  <c:v>-351.73249999999996</c:v>
                </c:pt>
                <c:pt idx="9366">
                  <c:v>-351.73050000000001</c:v>
                </c:pt>
                <c:pt idx="9367">
                  <c:v>-351.7285</c:v>
                </c:pt>
                <c:pt idx="9368">
                  <c:v>-351.72649999999999</c:v>
                </c:pt>
                <c:pt idx="9369">
                  <c:v>-351.72449999999998</c:v>
                </c:pt>
                <c:pt idx="9370">
                  <c:v>-351.72249999999997</c:v>
                </c:pt>
                <c:pt idx="9371">
                  <c:v>-351.72049999999996</c:v>
                </c:pt>
                <c:pt idx="9372">
                  <c:v>-351.71849999999995</c:v>
                </c:pt>
                <c:pt idx="9373">
                  <c:v>-351.7165</c:v>
                </c:pt>
                <c:pt idx="9374">
                  <c:v>-351.71449999999999</c:v>
                </c:pt>
                <c:pt idx="9375">
                  <c:v>-351.71249999999998</c:v>
                </c:pt>
                <c:pt idx="9376">
                  <c:v>-351.71049999999997</c:v>
                </c:pt>
                <c:pt idx="9377">
                  <c:v>-351.70849999999996</c:v>
                </c:pt>
                <c:pt idx="9378">
                  <c:v>-351.70650000000001</c:v>
                </c:pt>
                <c:pt idx="9379">
                  <c:v>-351.7045</c:v>
                </c:pt>
                <c:pt idx="9380">
                  <c:v>-351.70249999999999</c:v>
                </c:pt>
                <c:pt idx="9381">
                  <c:v>-351.70049999999998</c:v>
                </c:pt>
                <c:pt idx="9382">
                  <c:v>-351.69849999999997</c:v>
                </c:pt>
                <c:pt idx="9383">
                  <c:v>-351.69649999999996</c:v>
                </c:pt>
                <c:pt idx="9384">
                  <c:v>-351.69449999999995</c:v>
                </c:pt>
                <c:pt idx="9385">
                  <c:v>-351.6925</c:v>
                </c:pt>
                <c:pt idx="9386">
                  <c:v>-351.69049999999999</c:v>
                </c:pt>
                <c:pt idx="9387">
                  <c:v>-351.68849999999998</c:v>
                </c:pt>
                <c:pt idx="9388">
                  <c:v>-351.68649999999997</c:v>
                </c:pt>
                <c:pt idx="9389">
                  <c:v>-351.68449999999996</c:v>
                </c:pt>
                <c:pt idx="9390">
                  <c:v>-351.6825</c:v>
                </c:pt>
                <c:pt idx="9391">
                  <c:v>-351.68049999999999</c:v>
                </c:pt>
                <c:pt idx="9392">
                  <c:v>-351.67849999999999</c:v>
                </c:pt>
                <c:pt idx="9393">
                  <c:v>-351.67649999999998</c:v>
                </c:pt>
                <c:pt idx="9394">
                  <c:v>-351.67449999999997</c:v>
                </c:pt>
                <c:pt idx="9395">
                  <c:v>-351.67249999999996</c:v>
                </c:pt>
                <c:pt idx="9396">
                  <c:v>-351.67049999999995</c:v>
                </c:pt>
                <c:pt idx="9397">
                  <c:v>-351.66849999999999</c:v>
                </c:pt>
                <c:pt idx="9398">
                  <c:v>-351.66649999999998</c:v>
                </c:pt>
                <c:pt idx="9399">
                  <c:v>-351.66449999999998</c:v>
                </c:pt>
                <c:pt idx="9400">
                  <c:v>-351.66249999999997</c:v>
                </c:pt>
                <c:pt idx="9401">
                  <c:v>-351.66049999999996</c:v>
                </c:pt>
                <c:pt idx="9402">
                  <c:v>-351.6585</c:v>
                </c:pt>
                <c:pt idx="9403">
                  <c:v>-351.65649999999999</c:v>
                </c:pt>
                <c:pt idx="9404">
                  <c:v>-351.65449999999998</c:v>
                </c:pt>
                <c:pt idx="9405">
                  <c:v>-351.65249999999997</c:v>
                </c:pt>
                <c:pt idx="9406">
                  <c:v>-351.65049999999997</c:v>
                </c:pt>
                <c:pt idx="9407">
                  <c:v>-351.64849999999996</c:v>
                </c:pt>
                <c:pt idx="9408">
                  <c:v>-351.6465</c:v>
                </c:pt>
                <c:pt idx="9409">
                  <c:v>-351.64449999999999</c:v>
                </c:pt>
                <c:pt idx="9410">
                  <c:v>-351.64249999999998</c:v>
                </c:pt>
                <c:pt idx="9411">
                  <c:v>-351.64049999999997</c:v>
                </c:pt>
                <c:pt idx="9412">
                  <c:v>-351.63849999999996</c:v>
                </c:pt>
                <c:pt idx="9413">
                  <c:v>-351.63649999999996</c:v>
                </c:pt>
                <c:pt idx="9414">
                  <c:v>-351.6345</c:v>
                </c:pt>
                <c:pt idx="9415">
                  <c:v>-351.63249999999999</c:v>
                </c:pt>
                <c:pt idx="9416">
                  <c:v>-351.63049999999998</c:v>
                </c:pt>
                <c:pt idx="9417">
                  <c:v>-351.62849999999997</c:v>
                </c:pt>
                <c:pt idx="9418">
                  <c:v>-351.62649999999996</c:v>
                </c:pt>
                <c:pt idx="9419">
                  <c:v>-351.62449999999995</c:v>
                </c:pt>
                <c:pt idx="9420">
                  <c:v>-351.6225</c:v>
                </c:pt>
                <c:pt idx="9421">
                  <c:v>-351.62049999999999</c:v>
                </c:pt>
                <c:pt idx="9422">
                  <c:v>-351.61849999999998</c:v>
                </c:pt>
                <c:pt idx="9423">
                  <c:v>-351.61649999999997</c:v>
                </c:pt>
                <c:pt idx="9424">
                  <c:v>-351.61449999999996</c:v>
                </c:pt>
                <c:pt idx="9425">
                  <c:v>-351.61249999999995</c:v>
                </c:pt>
                <c:pt idx="9426">
                  <c:v>-351.6105</c:v>
                </c:pt>
                <c:pt idx="9427">
                  <c:v>-351.60849999999999</c:v>
                </c:pt>
                <c:pt idx="9428">
                  <c:v>-351.60649999999998</c:v>
                </c:pt>
                <c:pt idx="9429">
                  <c:v>-351.60449999999997</c:v>
                </c:pt>
                <c:pt idx="9430">
                  <c:v>-351.60249999999996</c:v>
                </c:pt>
                <c:pt idx="9431">
                  <c:v>-351.60049999999995</c:v>
                </c:pt>
                <c:pt idx="9432">
                  <c:v>-351.5985</c:v>
                </c:pt>
                <c:pt idx="9433">
                  <c:v>-351.59649999999999</c:v>
                </c:pt>
                <c:pt idx="9434">
                  <c:v>-351.59449999999998</c:v>
                </c:pt>
                <c:pt idx="9435">
                  <c:v>-351.59249999999997</c:v>
                </c:pt>
                <c:pt idx="9436">
                  <c:v>-351.59049999999996</c:v>
                </c:pt>
                <c:pt idx="9437">
                  <c:v>-351.58849999999995</c:v>
                </c:pt>
                <c:pt idx="9438">
                  <c:v>-351.5865</c:v>
                </c:pt>
                <c:pt idx="9439">
                  <c:v>-351.58449999999999</c:v>
                </c:pt>
                <c:pt idx="9440">
                  <c:v>-351.58249999999998</c:v>
                </c:pt>
                <c:pt idx="9441">
                  <c:v>-351.58049999999997</c:v>
                </c:pt>
                <c:pt idx="9442">
                  <c:v>-351.57849999999996</c:v>
                </c:pt>
                <c:pt idx="9443">
                  <c:v>-351.57649999999995</c:v>
                </c:pt>
                <c:pt idx="9444">
                  <c:v>-351.5745</c:v>
                </c:pt>
                <c:pt idx="9445">
                  <c:v>-351.57249999999999</c:v>
                </c:pt>
                <c:pt idx="9446">
                  <c:v>-351.57049999999998</c:v>
                </c:pt>
                <c:pt idx="9447">
                  <c:v>-351.56849999999997</c:v>
                </c:pt>
                <c:pt idx="9448">
                  <c:v>-351.56649999999996</c:v>
                </c:pt>
                <c:pt idx="9449">
                  <c:v>-351.56449999999995</c:v>
                </c:pt>
                <c:pt idx="9450">
                  <c:v>-351.5625</c:v>
                </c:pt>
                <c:pt idx="9451">
                  <c:v>-351.56049999999999</c:v>
                </c:pt>
                <c:pt idx="9452">
                  <c:v>-351.55849999999998</c:v>
                </c:pt>
                <c:pt idx="9453">
                  <c:v>-351.55649999999997</c:v>
                </c:pt>
                <c:pt idx="9454">
                  <c:v>-351.55449999999996</c:v>
                </c:pt>
                <c:pt idx="9455">
                  <c:v>-351.55249999999995</c:v>
                </c:pt>
                <c:pt idx="9456">
                  <c:v>-351.5505</c:v>
                </c:pt>
                <c:pt idx="9457">
                  <c:v>-351.54849999999999</c:v>
                </c:pt>
                <c:pt idx="9458">
                  <c:v>-351.54649999999998</c:v>
                </c:pt>
                <c:pt idx="9459">
                  <c:v>-351.54449999999997</c:v>
                </c:pt>
                <c:pt idx="9460">
                  <c:v>-351.54249999999996</c:v>
                </c:pt>
                <c:pt idx="9461">
                  <c:v>-351.54049999999995</c:v>
                </c:pt>
                <c:pt idx="9462">
                  <c:v>-351.5385</c:v>
                </c:pt>
                <c:pt idx="9463">
                  <c:v>-351.53649999999999</c:v>
                </c:pt>
                <c:pt idx="9464">
                  <c:v>-351.53449999999998</c:v>
                </c:pt>
                <c:pt idx="9465">
                  <c:v>-351.53249999999997</c:v>
                </c:pt>
                <c:pt idx="9466">
                  <c:v>-351.53049999999996</c:v>
                </c:pt>
                <c:pt idx="9467">
                  <c:v>-351.52849999999995</c:v>
                </c:pt>
                <c:pt idx="9468">
                  <c:v>-351.5265</c:v>
                </c:pt>
                <c:pt idx="9469">
                  <c:v>-351.52449999999999</c:v>
                </c:pt>
                <c:pt idx="9470">
                  <c:v>-351.52249999999998</c:v>
                </c:pt>
                <c:pt idx="9471">
                  <c:v>-351.52049999999997</c:v>
                </c:pt>
                <c:pt idx="9472">
                  <c:v>-351.51849999999996</c:v>
                </c:pt>
                <c:pt idx="9473">
                  <c:v>-351.51649999999995</c:v>
                </c:pt>
                <c:pt idx="9474">
                  <c:v>-351.5145</c:v>
                </c:pt>
                <c:pt idx="9475">
                  <c:v>-351.51249999999999</c:v>
                </c:pt>
                <c:pt idx="9476">
                  <c:v>-351.51049999999998</c:v>
                </c:pt>
                <c:pt idx="9477">
                  <c:v>-351.50849999999997</c:v>
                </c:pt>
                <c:pt idx="9478">
                  <c:v>-351.50649999999996</c:v>
                </c:pt>
                <c:pt idx="9479">
                  <c:v>-351.50450000000001</c:v>
                </c:pt>
                <c:pt idx="9480">
                  <c:v>-351.5025</c:v>
                </c:pt>
                <c:pt idx="9481">
                  <c:v>-351.50049999999999</c:v>
                </c:pt>
                <c:pt idx="9482">
                  <c:v>-351.49849999999998</c:v>
                </c:pt>
                <c:pt idx="9483">
                  <c:v>-351.49649999999997</c:v>
                </c:pt>
                <c:pt idx="9484">
                  <c:v>-351.49449999999996</c:v>
                </c:pt>
                <c:pt idx="9485">
                  <c:v>-351.49249999999995</c:v>
                </c:pt>
                <c:pt idx="9486">
                  <c:v>-351.4905</c:v>
                </c:pt>
                <c:pt idx="9487">
                  <c:v>-351.48849999999999</c:v>
                </c:pt>
                <c:pt idx="9488">
                  <c:v>-351.48649999999998</c:v>
                </c:pt>
                <c:pt idx="9489">
                  <c:v>-351.48449999999997</c:v>
                </c:pt>
                <c:pt idx="9490">
                  <c:v>-351.48249999999996</c:v>
                </c:pt>
                <c:pt idx="9491">
                  <c:v>-351.48050000000001</c:v>
                </c:pt>
                <c:pt idx="9492">
                  <c:v>-351.4785</c:v>
                </c:pt>
                <c:pt idx="9493">
                  <c:v>-351.47649999999999</c:v>
                </c:pt>
                <c:pt idx="9494">
                  <c:v>-351.47449999999998</c:v>
                </c:pt>
                <c:pt idx="9495">
                  <c:v>-351.47249999999997</c:v>
                </c:pt>
                <c:pt idx="9496">
                  <c:v>-351.47049999999996</c:v>
                </c:pt>
                <c:pt idx="9497">
                  <c:v>-351.46849999999995</c:v>
                </c:pt>
                <c:pt idx="9498">
                  <c:v>-351.4665</c:v>
                </c:pt>
                <c:pt idx="9499">
                  <c:v>-351.46449999999999</c:v>
                </c:pt>
                <c:pt idx="9500">
                  <c:v>-351.46249999999998</c:v>
                </c:pt>
                <c:pt idx="9501">
                  <c:v>-351.46049999999997</c:v>
                </c:pt>
                <c:pt idx="9502">
                  <c:v>-351.45849999999996</c:v>
                </c:pt>
                <c:pt idx="9503">
                  <c:v>-351.45650000000001</c:v>
                </c:pt>
                <c:pt idx="9504">
                  <c:v>-351.4545</c:v>
                </c:pt>
                <c:pt idx="9505">
                  <c:v>-351.45249999999999</c:v>
                </c:pt>
                <c:pt idx="9506">
                  <c:v>-351.45049999999998</c:v>
                </c:pt>
                <c:pt idx="9507">
                  <c:v>-351.44849999999997</c:v>
                </c:pt>
                <c:pt idx="9508">
                  <c:v>-351.44649999999996</c:v>
                </c:pt>
                <c:pt idx="9509">
                  <c:v>-351.44449999999995</c:v>
                </c:pt>
                <c:pt idx="9510">
                  <c:v>-351.4425</c:v>
                </c:pt>
                <c:pt idx="9511">
                  <c:v>-351.44049999999999</c:v>
                </c:pt>
                <c:pt idx="9512">
                  <c:v>-351.43849999999998</c:v>
                </c:pt>
                <c:pt idx="9513">
                  <c:v>-351.43649999999997</c:v>
                </c:pt>
                <c:pt idx="9514">
                  <c:v>-351.43449999999996</c:v>
                </c:pt>
                <c:pt idx="9515">
                  <c:v>-351.4325</c:v>
                </c:pt>
                <c:pt idx="9516">
                  <c:v>-351.43049999999999</c:v>
                </c:pt>
                <c:pt idx="9517">
                  <c:v>-351.42849999999999</c:v>
                </c:pt>
                <c:pt idx="9518">
                  <c:v>-351.42649999999998</c:v>
                </c:pt>
                <c:pt idx="9519">
                  <c:v>-351.42449999999997</c:v>
                </c:pt>
                <c:pt idx="9520">
                  <c:v>-351.42249999999996</c:v>
                </c:pt>
                <c:pt idx="9521">
                  <c:v>-351.42049999999995</c:v>
                </c:pt>
                <c:pt idx="9522">
                  <c:v>-351.41849999999999</c:v>
                </c:pt>
                <c:pt idx="9523">
                  <c:v>-351.41649999999998</c:v>
                </c:pt>
                <c:pt idx="9524">
                  <c:v>-351.41449999999998</c:v>
                </c:pt>
                <c:pt idx="9525">
                  <c:v>-351.41249999999997</c:v>
                </c:pt>
                <c:pt idx="9526">
                  <c:v>-351.41049999999996</c:v>
                </c:pt>
                <c:pt idx="9527">
                  <c:v>-351.4085</c:v>
                </c:pt>
                <c:pt idx="9528">
                  <c:v>-351.40649999999999</c:v>
                </c:pt>
                <c:pt idx="9529">
                  <c:v>-351.40449999999998</c:v>
                </c:pt>
                <c:pt idx="9530">
                  <c:v>-351.40249999999997</c:v>
                </c:pt>
                <c:pt idx="9531">
                  <c:v>-351.40049999999997</c:v>
                </c:pt>
                <c:pt idx="9532">
                  <c:v>-351.39849999999996</c:v>
                </c:pt>
                <c:pt idx="9533">
                  <c:v>-351.3965</c:v>
                </c:pt>
                <c:pt idx="9534">
                  <c:v>-351.39449999999999</c:v>
                </c:pt>
                <c:pt idx="9535">
                  <c:v>-351.39249999999998</c:v>
                </c:pt>
                <c:pt idx="9536">
                  <c:v>-351.39049999999997</c:v>
                </c:pt>
                <c:pt idx="9537">
                  <c:v>-351.38849999999996</c:v>
                </c:pt>
                <c:pt idx="9538">
                  <c:v>-351.38649999999996</c:v>
                </c:pt>
                <c:pt idx="9539">
                  <c:v>-351.3845</c:v>
                </c:pt>
                <c:pt idx="9540">
                  <c:v>-351.38249999999999</c:v>
                </c:pt>
                <c:pt idx="9541">
                  <c:v>-351.38049999999998</c:v>
                </c:pt>
                <c:pt idx="9542">
                  <c:v>-351.37849999999997</c:v>
                </c:pt>
                <c:pt idx="9543">
                  <c:v>-351.37649999999996</c:v>
                </c:pt>
                <c:pt idx="9544">
                  <c:v>-351.37449999999995</c:v>
                </c:pt>
                <c:pt idx="9545">
                  <c:v>-351.3725</c:v>
                </c:pt>
                <c:pt idx="9546">
                  <c:v>-351.37049999999999</c:v>
                </c:pt>
                <c:pt idx="9547">
                  <c:v>-351.36849999999998</c:v>
                </c:pt>
                <c:pt idx="9548">
                  <c:v>-351.36649999999997</c:v>
                </c:pt>
                <c:pt idx="9549">
                  <c:v>-351.36449999999996</c:v>
                </c:pt>
                <c:pt idx="9550">
                  <c:v>-351.36249999999995</c:v>
                </c:pt>
                <c:pt idx="9551">
                  <c:v>-351.3605</c:v>
                </c:pt>
                <c:pt idx="9552">
                  <c:v>-351.35849999999999</c:v>
                </c:pt>
                <c:pt idx="9553">
                  <c:v>-351.35649999999998</c:v>
                </c:pt>
                <c:pt idx="9554">
                  <c:v>-351.35449999999997</c:v>
                </c:pt>
                <c:pt idx="9555">
                  <c:v>-351.35249999999996</c:v>
                </c:pt>
                <c:pt idx="9556">
                  <c:v>-351.35049999999995</c:v>
                </c:pt>
                <c:pt idx="9557">
                  <c:v>-351.3485</c:v>
                </c:pt>
                <c:pt idx="9558">
                  <c:v>-351.34649999999999</c:v>
                </c:pt>
                <c:pt idx="9559">
                  <c:v>-351.34449999999998</c:v>
                </c:pt>
                <c:pt idx="9560">
                  <c:v>-351.34249999999997</c:v>
                </c:pt>
                <c:pt idx="9561">
                  <c:v>-351.34049999999996</c:v>
                </c:pt>
                <c:pt idx="9562">
                  <c:v>-351.33849999999995</c:v>
                </c:pt>
                <c:pt idx="9563">
                  <c:v>-351.3365</c:v>
                </c:pt>
                <c:pt idx="9564">
                  <c:v>-351.33449999999999</c:v>
                </c:pt>
                <c:pt idx="9565">
                  <c:v>-351.33249999999998</c:v>
                </c:pt>
                <c:pt idx="9566">
                  <c:v>-351.33049999999997</c:v>
                </c:pt>
                <c:pt idx="9567">
                  <c:v>-351.32849999999996</c:v>
                </c:pt>
                <c:pt idx="9568">
                  <c:v>-351.32649999999995</c:v>
                </c:pt>
                <c:pt idx="9569">
                  <c:v>-351.3245</c:v>
                </c:pt>
                <c:pt idx="9570">
                  <c:v>-351.32249999999999</c:v>
                </c:pt>
                <c:pt idx="9571">
                  <c:v>-351.32049999999998</c:v>
                </c:pt>
                <c:pt idx="9572">
                  <c:v>-351.31849999999997</c:v>
                </c:pt>
                <c:pt idx="9573">
                  <c:v>-351.31649999999996</c:v>
                </c:pt>
                <c:pt idx="9574">
                  <c:v>-351.31449999999995</c:v>
                </c:pt>
                <c:pt idx="9575">
                  <c:v>-351.3125</c:v>
                </c:pt>
                <c:pt idx="9576">
                  <c:v>-351.31049999999999</c:v>
                </c:pt>
                <c:pt idx="9577">
                  <c:v>-351.30849999999998</c:v>
                </c:pt>
                <c:pt idx="9578">
                  <c:v>-351.30649999999997</c:v>
                </c:pt>
                <c:pt idx="9579">
                  <c:v>-351.30449999999996</c:v>
                </c:pt>
                <c:pt idx="9580">
                  <c:v>-351.30249999999995</c:v>
                </c:pt>
                <c:pt idx="9581">
                  <c:v>-351.3005</c:v>
                </c:pt>
                <c:pt idx="9582">
                  <c:v>-351.29849999999999</c:v>
                </c:pt>
                <c:pt idx="9583">
                  <c:v>-351.29649999999998</c:v>
                </c:pt>
                <c:pt idx="9584">
                  <c:v>-351.29449999999997</c:v>
                </c:pt>
                <c:pt idx="9585">
                  <c:v>-351.29249999999996</c:v>
                </c:pt>
                <c:pt idx="9586">
                  <c:v>-351.29049999999995</c:v>
                </c:pt>
                <c:pt idx="9587">
                  <c:v>-351.2885</c:v>
                </c:pt>
                <c:pt idx="9588">
                  <c:v>-351.28649999999999</c:v>
                </c:pt>
                <c:pt idx="9589">
                  <c:v>-351.28449999999998</c:v>
                </c:pt>
                <c:pt idx="9590">
                  <c:v>-351.28249999999997</c:v>
                </c:pt>
                <c:pt idx="9591">
                  <c:v>-351.28049999999996</c:v>
                </c:pt>
                <c:pt idx="9592">
                  <c:v>-351.27849999999995</c:v>
                </c:pt>
                <c:pt idx="9593">
                  <c:v>-351.2765</c:v>
                </c:pt>
                <c:pt idx="9594">
                  <c:v>-351.27449999999999</c:v>
                </c:pt>
                <c:pt idx="9595">
                  <c:v>-351.27249999999998</c:v>
                </c:pt>
                <c:pt idx="9596">
                  <c:v>-351.27049999999997</c:v>
                </c:pt>
                <c:pt idx="9597">
                  <c:v>-351.26849999999996</c:v>
                </c:pt>
                <c:pt idx="9598">
                  <c:v>-351.26649999999995</c:v>
                </c:pt>
                <c:pt idx="9599">
                  <c:v>-351.2645</c:v>
                </c:pt>
                <c:pt idx="9600">
                  <c:v>-351.26249999999999</c:v>
                </c:pt>
                <c:pt idx="9601">
                  <c:v>-351.26049999999998</c:v>
                </c:pt>
                <c:pt idx="9602">
                  <c:v>-351.25849999999997</c:v>
                </c:pt>
                <c:pt idx="9603">
                  <c:v>-351.25649999999996</c:v>
                </c:pt>
                <c:pt idx="9604">
                  <c:v>-351.25450000000001</c:v>
                </c:pt>
                <c:pt idx="9605">
                  <c:v>-351.2525</c:v>
                </c:pt>
                <c:pt idx="9606">
                  <c:v>-351.25049999999999</c:v>
                </c:pt>
                <c:pt idx="9607">
                  <c:v>-351.24849999999998</c:v>
                </c:pt>
                <c:pt idx="9608">
                  <c:v>-351.24649999999997</c:v>
                </c:pt>
                <c:pt idx="9609">
                  <c:v>-351.24449999999996</c:v>
                </c:pt>
                <c:pt idx="9610">
                  <c:v>-351.24249999999995</c:v>
                </c:pt>
                <c:pt idx="9611">
                  <c:v>-351.2405</c:v>
                </c:pt>
                <c:pt idx="9612">
                  <c:v>-351.23849999999999</c:v>
                </c:pt>
                <c:pt idx="9613">
                  <c:v>-351.23649999999998</c:v>
                </c:pt>
                <c:pt idx="9614">
                  <c:v>-351.23449999999997</c:v>
                </c:pt>
                <c:pt idx="9615">
                  <c:v>-351.23249999999996</c:v>
                </c:pt>
                <c:pt idx="9616">
                  <c:v>-351.23050000000001</c:v>
                </c:pt>
                <c:pt idx="9617">
                  <c:v>-351.2285</c:v>
                </c:pt>
                <c:pt idx="9618">
                  <c:v>-351.22649999999999</c:v>
                </c:pt>
                <c:pt idx="9619">
                  <c:v>-351.22449999999998</c:v>
                </c:pt>
                <c:pt idx="9620">
                  <c:v>-351.22249999999997</c:v>
                </c:pt>
                <c:pt idx="9621">
                  <c:v>-351.22049999999996</c:v>
                </c:pt>
                <c:pt idx="9622">
                  <c:v>-351.21849999999995</c:v>
                </c:pt>
                <c:pt idx="9623">
                  <c:v>-351.2165</c:v>
                </c:pt>
                <c:pt idx="9624">
                  <c:v>-351.21449999999999</c:v>
                </c:pt>
                <c:pt idx="9625">
                  <c:v>-351.21249999999998</c:v>
                </c:pt>
                <c:pt idx="9626">
                  <c:v>-351.21049999999997</c:v>
                </c:pt>
                <c:pt idx="9627">
                  <c:v>-351.20849999999996</c:v>
                </c:pt>
                <c:pt idx="9628">
                  <c:v>-351.20650000000001</c:v>
                </c:pt>
                <c:pt idx="9629">
                  <c:v>-351.2045</c:v>
                </c:pt>
                <c:pt idx="9630">
                  <c:v>-351.20249999999999</c:v>
                </c:pt>
                <c:pt idx="9631">
                  <c:v>-351.20049999999998</c:v>
                </c:pt>
                <c:pt idx="9632">
                  <c:v>-351.19849999999997</c:v>
                </c:pt>
                <c:pt idx="9633">
                  <c:v>-351.19649999999996</c:v>
                </c:pt>
                <c:pt idx="9634">
                  <c:v>-351.19449999999995</c:v>
                </c:pt>
                <c:pt idx="9635">
                  <c:v>-351.1925</c:v>
                </c:pt>
                <c:pt idx="9636">
                  <c:v>-351.19049999999999</c:v>
                </c:pt>
                <c:pt idx="9637">
                  <c:v>-351.18849999999998</c:v>
                </c:pt>
                <c:pt idx="9638">
                  <c:v>-351.18649999999997</c:v>
                </c:pt>
                <c:pt idx="9639">
                  <c:v>-351.18449999999996</c:v>
                </c:pt>
                <c:pt idx="9640">
                  <c:v>-351.1825</c:v>
                </c:pt>
                <c:pt idx="9641">
                  <c:v>-351.18049999999999</c:v>
                </c:pt>
                <c:pt idx="9642">
                  <c:v>-351.17849999999999</c:v>
                </c:pt>
                <c:pt idx="9643">
                  <c:v>-351.17649999999998</c:v>
                </c:pt>
                <c:pt idx="9644">
                  <c:v>-351.17449999999997</c:v>
                </c:pt>
                <c:pt idx="9645">
                  <c:v>-351.17249999999996</c:v>
                </c:pt>
                <c:pt idx="9646">
                  <c:v>-351.17049999999995</c:v>
                </c:pt>
                <c:pt idx="9647">
                  <c:v>-351.16849999999999</c:v>
                </c:pt>
                <c:pt idx="9648">
                  <c:v>-351.16649999999998</c:v>
                </c:pt>
                <c:pt idx="9649">
                  <c:v>-351.16449999999998</c:v>
                </c:pt>
                <c:pt idx="9650">
                  <c:v>-351.16249999999997</c:v>
                </c:pt>
                <c:pt idx="9651">
                  <c:v>-351.16049999999996</c:v>
                </c:pt>
                <c:pt idx="9652">
                  <c:v>-351.1585</c:v>
                </c:pt>
                <c:pt idx="9653">
                  <c:v>-351.15649999999999</c:v>
                </c:pt>
                <c:pt idx="9654">
                  <c:v>-351.15449999999998</c:v>
                </c:pt>
                <c:pt idx="9655">
                  <c:v>-351.15249999999997</c:v>
                </c:pt>
                <c:pt idx="9656">
                  <c:v>-351.15049999999997</c:v>
                </c:pt>
                <c:pt idx="9657">
                  <c:v>-351.14849999999996</c:v>
                </c:pt>
                <c:pt idx="9658">
                  <c:v>-351.1465</c:v>
                </c:pt>
                <c:pt idx="9659">
                  <c:v>-351.14449999999999</c:v>
                </c:pt>
                <c:pt idx="9660">
                  <c:v>-351.14249999999998</c:v>
                </c:pt>
                <c:pt idx="9661">
                  <c:v>-351.14049999999997</c:v>
                </c:pt>
                <c:pt idx="9662">
                  <c:v>-351.13849999999996</c:v>
                </c:pt>
                <c:pt idx="9663">
                  <c:v>-351.13649999999996</c:v>
                </c:pt>
                <c:pt idx="9664">
                  <c:v>-351.1345</c:v>
                </c:pt>
                <c:pt idx="9665">
                  <c:v>-351.13249999999999</c:v>
                </c:pt>
                <c:pt idx="9666">
                  <c:v>-351.13049999999998</c:v>
                </c:pt>
                <c:pt idx="9667">
                  <c:v>-351.12849999999997</c:v>
                </c:pt>
                <c:pt idx="9668">
                  <c:v>-351.12649999999996</c:v>
                </c:pt>
                <c:pt idx="9669">
                  <c:v>-351.12449999999995</c:v>
                </c:pt>
                <c:pt idx="9670">
                  <c:v>-351.1225</c:v>
                </c:pt>
                <c:pt idx="9671">
                  <c:v>-351.12049999999999</c:v>
                </c:pt>
                <c:pt idx="9672">
                  <c:v>-351.11849999999998</c:v>
                </c:pt>
                <c:pt idx="9673">
                  <c:v>-351.11649999999997</c:v>
                </c:pt>
                <c:pt idx="9674">
                  <c:v>-351.11449999999996</c:v>
                </c:pt>
                <c:pt idx="9675">
                  <c:v>-351.11249999999995</c:v>
                </c:pt>
                <c:pt idx="9676">
                  <c:v>-351.1105</c:v>
                </c:pt>
                <c:pt idx="9677">
                  <c:v>-351.10849999999999</c:v>
                </c:pt>
                <c:pt idx="9678">
                  <c:v>-351.10649999999998</c:v>
                </c:pt>
                <c:pt idx="9679">
                  <c:v>-351.10449999999997</c:v>
                </c:pt>
                <c:pt idx="9680">
                  <c:v>-351.10249999999996</c:v>
                </c:pt>
                <c:pt idx="9681">
                  <c:v>-351.10049999999995</c:v>
                </c:pt>
                <c:pt idx="9682">
                  <c:v>-351.0985</c:v>
                </c:pt>
                <c:pt idx="9683">
                  <c:v>-351.09649999999999</c:v>
                </c:pt>
                <c:pt idx="9684">
                  <c:v>-351.09449999999998</c:v>
                </c:pt>
                <c:pt idx="9685">
                  <c:v>-351.09249999999997</c:v>
                </c:pt>
                <c:pt idx="9686">
                  <c:v>-351.09049999999996</c:v>
                </c:pt>
                <c:pt idx="9687">
                  <c:v>-351.08849999999995</c:v>
                </c:pt>
                <c:pt idx="9688">
                  <c:v>-351.0865</c:v>
                </c:pt>
                <c:pt idx="9689">
                  <c:v>-351.08449999999999</c:v>
                </c:pt>
                <c:pt idx="9690">
                  <c:v>-351.08249999999998</c:v>
                </c:pt>
                <c:pt idx="9691">
                  <c:v>-351.08049999999997</c:v>
                </c:pt>
                <c:pt idx="9692">
                  <c:v>-351.07849999999996</c:v>
                </c:pt>
                <c:pt idx="9693">
                  <c:v>-351.07649999999995</c:v>
                </c:pt>
                <c:pt idx="9694">
                  <c:v>-351.0745</c:v>
                </c:pt>
                <c:pt idx="9695">
                  <c:v>-351.07249999999999</c:v>
                </c:pt>
                <c:pt idx="9696">
                  <c:v>-351.07049999999998</c:v>
                </c:pt>
                <c:pt idx="9697">
                  <c:v>-351.06849999999997</c:v>
                </c:pt>
                <c:pt idx="9698">
                  <c:v>-351.06649999999996</c:v>
                </c:pt>
                <c:pt idx="9699">
                  <c:v>-351.06449999999995</c:v>
                </c:pt>
                <c:pt idx="9700">
                  <c:v>-351.0625</c:v>
                </c:pt>
                <c:pt idx="9701">
                  <c:v>-351.06049999999999</c:v>
                </c:pt>
                <c:pt idx="9702">
                  <c:v>-351.05849999999998</c:v>
                </c:pt>
                <c:pt idx="9703">
                  <c:v>-351.05649999999997</c:v>
                </c:pt>
                <c:pt idx="9704">
                  <c:v>-351.05449999999996</c:v>
                </c:pt>
                <c:pt idx="9705">
                  <c:v>-351.05249999999995</c:v>
                </c:pt>
                <c:pt idx="9706">
                  <c:v>-351.0505</c:v>
                </c:pt>
                <c:pt idx="9707">
                  <c:v>-351.04849999999999</c:v>
                </c:pt>
                <c:pt idx="9708">
                  <c:v>-351.04649999999998</c:v>
                </c:pt>
                <c:pt idx="9709">
                  <c:v>-351.04449999999997</c:v>
                </c:pt>
                <c:pt idx="9710">
                  <c:v>-351.04249999999996</c:v>
                </c:pt>
                <c:pt idx="9711">
                  <c:v>-351.04049999999995</c:v>
                </c:pt>
                <c:pt idx="9712">
                  <c:v>-351.0385</c:v>
                </c:pt>
                <c:pt idx="9713">
                  <c:v>-351.03649999999999</c:v>
                </c:pt>
                <c:pt idx="9714">
                  <c:v>-351.03449999999998</c:v>
                </c:pt>
                <c:pt idx="9715">
                  <c:v>-351.03249999999997</c:v>
                </c:pt>
                <c:pt idx="9716">
                  <c:v>-351.03049999999996</c:v>
                </c:pt>
                <c:pt idx="9717">
                  <c:v>-351.02849999999995</c:v>
                </c:pt>
                <c:pt idx="9718">
                  <c:v>-351.0265</c:v>
                </c:pt>
                <c:pt idx="9719">
                  <c:v>-351.02449999999999</c:v>
                </c:pt>
                <c:pt idx="9720">
                  <c:v>-351.02249999999998</c:v>
                </c:pt>
                <c:pt idx="9721">
                  <c:v>-351.02049999999997</c:v>
                </c:pt>
                <c:pt idx="9722">
                  <c:v>-351.01849999999996</c:v>
                </c:pt>
                <c:pt idx="9723">
                  <c:v>-351.01649999999995</c:v>
                </c:pt>
                <c:pt idx="9724">
                  <c:v>-351.0145</c:v>
                </c:pt>
                <c:pt idx="9725">
                  <c:v>-351.01249999999999</c:v>
                </c:pt>
                <c:pt idx="9726">
                  <c:v>-351.01049999999998</c:v>
                </c:pt>
                <c:pt idx="9727">
                  <c:v>-351.00849999999997</c:v>
                </c:pt>
                <c:pt idx="9728">
                  <c:v>-351.00649999999996</c:v>
                </c:pt>
                <c:pt idx="9729">
                  <c:v>-351.00450000000001</c:v>
                </c:pt>
                <c:pt idx="9730">
                  <c:v>-351.0025</c:v>
                </c:pt>
                <c:pt idx="9731">
                  <c:v>-351.00049999999999</c:v>
                </c:pt>
                <c:pt idx="9732">
                  <c:v>-350.99849999999998</c:v>
                </c:pt>
                <c:pt idx="9733">
                  <c:v>-350.99649999999997</c:v>
                </c:pt>
                <c:pt idx="9734">
                  <c:v>-350.99449999999996</c:v>
                </c:pt>
                <c:pt idx="9735">
                  <c:v>-350.99249999999995</c:v>
                </c:pt>
                <c:pt idx="9736">
                  <c:v>-350.9905</c:v>
                </c:pt>
                <c:pt idx="9737">
                  <c:v>-350.98849999999999</c:v>
                </c:pt>
                <c:pt idx="9738">
                  <c:v>-350.98649999999998</c:v>
                </c:pt>
                <c:pt idx="9739">
                  <c:v>-350.98449999999997</c:v>
                </c:pt>
                <c:pt idx="9740">
                  <c:v>-350.98249999999996</c:v>
                </c:pt>
                <c:pt idx="9741">
                  <c:v>-350.98050000000001</c:v>
                </c:pt>
                <c:pt idx="9742">
                  <c:v>-350.9785</c:v>
                </c:pt>
                <c:pt idx="9743">
                  <c:v>-350.97649999999999</c:v>
                </c:pt>
                <c:pt idx="9744">
                  <c:v>-350.97449999999998</c:v>
                </c:pt>
                <c:pt idx="9745">
                  <c:v>-350.97249999999997</c:v>
                </c:pt>
                <c:pt idx="9746">
                  <c:v>-350.97049999999996</c:v>
                </c:pt>
                <c:pt idx="9747">
                  <c:v>-350.96849999999995</c:v>
                </c:pt>
                <c:pt idx="9748">
                  <c:v>-350.9665</c:v>
                </c:pt>
                <c:pt idx="9749">
                  <c:v>-350.96449999999999</c:v>
                </c:pt>
                <c:pt idx="9750">
                  <c:v>-350.96249999999998</c:v>
                </c:pt>
                <c:pt idx="9751">
                  <c:v>-350.96049999999997</c:v>
                </c:pt>
                <c:pt idx="9752">
                  <c:v>-350.95849999999996</c:v>
                </c:pt>
                <c:pt idx="9753">
                  <c:v>-350.95650000000001</c:v>
                </c:pt>
                <c:pt idx="9754">
                  <c:v>-350.9545</c:v>
                </c:pt>
                <c:pt idx="9755">
                  <c:v>-350.95249999999999</c:v>
                </c:pt>
                <c:pt idx="9756">
                  <c:v>-350.95049999999998</c:v>
                </c:pt>
                <c:pt idx="9757">
                  <c:v>-350.94849999999997</c:v>
                </c:pt>
                <c:pt idx="9758">
                  <c:v>-350.94649999999996</c:v>
                </c:pt>
                <c:pt idx="9759">
                  <c:v>-350.94449999999995</c:v>
                </c:pt>
                <c:pt idx="9760">
                  <c:v>-350.9425</c:v>
                </c:pt>
                <c:pt idx="9761">
                  <c:v>-350.94049999999999</c:v>
                </c:pt>
                <c:pt idx="9762">
                  <c:v>-350.93849999999998</c:v>
                </c:pt>
                <c:pt idx="9763">
                  <c:v>-350.93649999999997</c:v>
                </c:pt>
                <c:pt idx="9764">
                  <c:v>-350.93449999999996</c:v>
                </c:pt>
                <c:pt idx="9765">
                  <c:v>-350.9325</c:v>
                </c:pt>
                <c:pt idx="9766">
                  <c:v>-350.93049999999999</c:v>
                </c:pt>
                <c:pt idx="9767">
                  <c:v>-350.92849999999999</c:v>
                </c:pt>
                <c:pt idx="9768">
                  <c:v>-350.92649999999998</c:v>
                </c:pt>
                <c:pt idx="9769">
                  <c:v>-350.92449999999997</c:v>
                </c:pt>
                <c:pt idx="9770">
                  <c:v>-350.92249999999996</c:v>
                </c:pt>
                <c:pt idx="9771">
                  <c:v>-350.92049999999995</c:v>
                </c:pt>
                <c:pt idx="9772">
                  <c:v>-350.91849999999999</c:v>
                </c:pt>
                <c:pt idx="9773">
                  <c:v>-350.91649999999998</c:v>
                </c:pt>
                <c:pt idx="9774">
                  <c:v>-350.91449999999998</c:v>
                </c:pt>
                <c:pt idx="9775">
                  <c:v>-350.91249999999997</c:v>
                </c:pt>
                <c:pt idx="9776">
                  <c:v>-350.91049999999996</c:v>
                </c:pt>
                <c:pt idx="9777">
                  <c:v>-350.9085</c:v>
                </c:pt>
                <c:pt idx="9778">
                  <c:v>-350.90649999999999</c:v>
                </c:pt>
                <c:pt idx="9779">
                  <c:v>-350.90449999999998</c:v>
                </c:pt>
                <c:pt idx="9780">
                  <c:v>-350.90249999999997</c:v>
                </c:pt>
                <c:pt idx="9781">
                  <c:v>-350.90049999999997</c:v>
                </c:pt>
                <c:pt idx="9782">
                  <c:v>-350.89849999999996</c:v>
                </c:pt>
                <c:pt idx="9783">
                  <c:v>-350.8965</c:v>
                </c:pt>
                <c:pt idx="9784">
                  <c:v>-350.89449999999999</c:v>
                </c:pt>
                <c:pt idx="9785">
                  <c:v>-350.89249999999998</c:v>
                </c:pt>
                <c:pt idx="9786">
                  <c:v>-350.89049999999997</c:v>
                </c:pt>
                <c:pt idx="9787">
                  <c:v>-350.88849999999996</c:v>
                </c:pt>
                <c:pt idx="9788">
                  <c:v>-350.88649999999996</c:v>
                </c:pt>
                <c:pt idx="9789">
                  <c:v>-350.8845</c:v>
                </c:pt>
                <c:pt idx="9790">
                  <c:v>-350.88249999999999</c:v>
                </c:pt>
                <c:pt idx="9791">
                  <c:v>-350.88049999999998</c:v>
                </c:pt>
                <c:pt idx="9792">
                  <c:v>-350.87849999999997</c:v>
                </c:pt>
                <c:pt idx="9793">
                  <c:v>-350.87649999999996</c:v>
                </c:pt>
                <c:pt idx="9794">
                  <c:v>-350.87449999999995</c:v>
                </c:pt>
                <c:pt idx="9795">
                  <c:v>-350.8725</c:v>
                </c:pt>
                <c:pt idx="9796">
                  <c:v>-350.87049999999999</c:v>
                </c:pt>
                <c:pt idx="9797">
                  <c:v>-350.86849999999998</c:v>
                </c:pt>
                <c:pt idx="9798">
                  <c:v>-350.86649999999997</c:v>
                </c:pt>
                <c:pt idx="9799">
                  <c:v>-350.86449999999996</c:v>
                </c:pt>
                <c:pt idx="9800">
                  <c:v>-350.86249999999995</c:v>
                </c:pt>
                <c:pt idx="9801">
                  <c:v>-350.8605</c:v>
                </c:pt>
                <c:pt idx="9802">
                  <c:v>-350.85849999999999</c:v>
                </c:pt>
                <c:pt idx="9803">
                  <c:v>-350.85649999999998</c:v>
                </c:pt>
                <c:pt idx="9804">
                  <c:v>-350.85449999999997</c:v>
                </c:pt>
                <c:pt idx="9805">
                  <c:v>-350.85249999999996</c:v>
                </c:pt>
                <c:pt idx="9806">
                  <c:v>-350.85049999999995</c:v>
                </c:pt>
                <c:pt idx="9807">
                  <c:v>-350.8485</c:v>
                </c:pt>
                <c:pt idx="9808">
                  <c:v>-350.84649999999999</c:v>
                </c:pt>
                <c:pt idx="9809">
                  <c:v>-350.84449999999998</c:v>
                </c:pt>
                <c:pt idx="9810">
                  <c:v>-350.84249999999997</c:v>
                </c:pt>
                <c:pt idx="9811">
                  <c:v>-350.84049999999996</c:v>
                </c:pt>
                <c:pt idx="9812">
                  <c:v>-350.83849999999995</c:v>
                </c:pt>
                <c:pt idx="9813">
                  <c:v>-350.8365</c:v>
                </c:pt>
                <c:pt idx="9814">
                  <c:v>-350.83449999999999</c:v>
                </c:pt>
                <c:pt idx="9815">
                  <c:v>-350.83249999999998</c:v>
                </c:pt>
                <c:pt idx="9816">
                  <c:v>-350.83049999999997</c:v>
                </c:pt>
                <c:pt idx="9817">
                  <c:v>-350.82849999999996</c:v>
                </c:pt>
                <c:pt idx="9818">
                  <c:v>-350.82649999999995</c:v>
                </c:pt>
                <c:pt idx="9819">
                  <c:v>-350.8245</c:v>
                </c:pt>
                <c:pt idx="9820">
                  <c:v>-350.82249999999999</c:v>
                </c:pt>
                <c:pt idx="9821">
                  <c:v>-350.82049999999998</c:v>
                </c:pt>
                <c:pt idx="9822">
                  <c:v>-350.81849999999997</c:v>
                </c:pt>
                <c:pt idx="9823">
                  <c:v>-350.81649999999996</c:v>
                </c:pt>
                <c:pt idx="9824">
                  <c:v>-350.81449999999995</c:v>
                </c:pt>
                <c:pt idx="9825">
                  <c:v>-350.8125</c:v>
                </c:pt>
                <c:pt idx="9826">
                  <c:v>-350.81049999999999</c:v>
                </c:pt>
                <c:pt idx="9827">
                  <c:v>-350.80849999999998</c:v>
                </c:pt>
                <c:pt idx="9828">
                  <c:v>-350.80649999999997</c:v>
                </c:pt>
                <c:pt idx="9829">
                  <c:v>-350.80449999999996</c:v>
                </c:pt>
                <c:pt idx="9830">
                  <c:v>-350.80249999999995</c:v>
                </c:pt>
                <c:pt idx="9831">
                  <c:v>-350.8005</c:v>
                </c:pt>
                <c:pt idx="9832">
                  <c:v>-350.79849999999999</c:v>
                </c:pt>
                <c:pt idx="9833">
                  <c:v>-350.79649999999998</c:v>
                </c:pt>
                <c:pt idx="9834">
                  <c:v>-350.79449999999997</c:v>
                </c:pt>
                <c:pt idx="9835">
                  <c:v>-350.79249999999996</c:v>
                </c:pt>
                <c:pt idx="9836">
                  <c:v>-350.79049999999995</c:v>
                </c:pt>
                <c:pt idx="9837">
                  <c:v>-350.7885</c:v>
                </c:pt>
                <c:pt idx="9838">
                  <c:v>-350.78649999999999</c:v>
                </c:pt>
                <c:pt idx="9839">
                  <c:v>-350.78449999999998</c:v>
                </c:pt>
                <c:pt idx="9840">
                  <c:v>-350.78249999999997</c:v>
                </c:pt>
                <c:pt idx="9841">
                  <c:v>-350.78049999999996</c:v>
                </c:pt>
                <c:pt idx="9842">
                  <c:v>-350.77849999999995</c:v>
                </c:pt>
                <c:pt idx="9843">
                  <c:v>-350.7765</c:v>
                </c:pt>
                <c:pt idx="9844">
                  <c:v>-350.77449999999999</c:v>
                </c:pt>
                <c:pt idx="9845">
                  <c:v>-350.77249999999998</c:v>
                </c:pt>
                <c:pt idx="9846">
                  <c:v>-350.77049999999997</c:v>
                </c:pt>
                <c:pt idx="9847">
                  <c:v>-350.76849999999996</c:v>
                </c:pt>
                <c:pt idx="9848">
                  <c:v>-350.76649999999995</c:v>
                </c:pt>
                <c:pt idx="9849">
                  <c:v>-350.7645</c:v>
                </c:pt>
                <c:pt idx="9850">
                  <c:v>-350.76249999999999</c:v>
                </c:pt>
                <c:pt idx="9851">
                  <c:v>-350.76049999999998</c:v>
                </c:pt>
                <c:pt idx="9852">
                  <c:v>-350.75849999999997</c:v>
                </c:pt>
                <c:pt idx="9853">
                  <c:v>-350.75649999999996</c:v>
                </c:pt>
                <c:pt idx="9854">
                  <c:v>-350.75450000000001</c:v>
                </c:pt>
                <c:pt idx="9855">
                  <c:v>-350.7525</c:v>
                </c:pt>
                <c:pt idx="9856">
                  <c:v>-350.75049999999999</c:v>
                </c:pt>
                <c:pt idx="9857">
                  <c:v>-350.74849999999998</c:v>
                </c:pt>
                <c:pt idx="9858">
                  <c:v>-350.74649999999997</c:v>
                </c:pt>
                <c:pt idx="9859">
                  <c:v>-350.74449999999996</c:v>
                </c:pt>
                <c:pt idx="9860">
                  <c:v>-350.74249999999995</c:v>
                </c:pt>
                <c:pt idx="9861">
                  <c:v>-350.7405</c:v>
                </c:pt>
                <c:pt idx="9862">
                  <c:v>-350.73849999999999</c:v>
                </c:pt>
                <c:pt idx="9863">
                  <c:v>-350.73649999999998</c:v>
                </c:pt>
                <c:pt idx="9864">
                  <c:v>-350.73449999999997</c:v>
                </c:pt>
                <c:pt idx="9865">
                  <c:v>-350.73249999999996</c:v>
                </c:pt>
                <c:pt idx="9866">
                  <c:v>-350.73050000000001</c:v>
                </c:pt>
                <c:pt idx="9867">
                  <c:v>-350.7285</c:v>
                </c:pt>
                <c:pt idx="9868">
                  <c:v>-350.72649999999999</c:v>
                </c:pt>
                <c:pt idx="9869">
                  <c:v>-350.72449999999998</c:v>
                </c:pt>
                <c:pt idx="9870">
                  <c:v>-350.72249999999997</c:v>
                </c:pt>
                <c:pt idx="9871">
                  <c:v>-350.72049999999996</c:v>
                </c:pt>
                <c:pt idx="9872">
                  <c:v>-350.71849999999995</c:v>
                </c:pt>
                <c:pt idx="9873">
                  <c:v>-350.7165</c:v>
                </c:pt>
                <c:pt idx="9874">
                  <c:v>-350.71449999999999</c:v>
                </c:pt>
                <c:pt idx="9875">
                  <c:v>-350.71249999999998</c:v>
                </c:pt>
                <c:pt idx="9876">
                  <c:v>-350.71049999999997</c:v>
                </c:pt>
                <c:pt idx="9877">
                  <c:v>-350.70849999999996</c:v>
                </c:pt>
                <c:pt idx="9878">
                  <c:v>-350.70650000000001</c:v>
                </c:pt>
                <c:pt idx="9879">
                  <c:v>-350.7045</c:v>
                </c:pt>
                <c:pt idx="9880">
                  <c:v>-350.70249999999999</c:v>
                </c:pt>
                <c:pt idx="9881">
                  <c:v>-350.70049999999998</c:v>
                </c:pt>
                <c:pt idx="9882">
                  <c:v>-350.69849999999997</c:v>
                </c:pt>
                <c:pt idx="9883">
                  <c:v>-350.69649999999996</c:v>
                </c:pt>
                <c:pt idx="9884">
                  <c:v>-350.69449999999995</c:v>
                </c:pt>
                <c:pt idx="9885">
                  <c:v>-350.6925</c:v>
                </c:pt>
                <c:pt idx="9886">
                  <c:v>-350.69049999999999</c:v>
                </c:pt>
                <c:pt idx="9887">
                  <c:v>-350.68849999999998</c:v>
                </c:pt>
                <c:pt idx="9888">
                  <c:v>-350.68649999999997</c:v>
                </c:pt>
                <c:pt idx="9889">
                  <c:v>-350.68449999999996</c:v>
                </c:pt>
                <c:pt idx="9890">
                  <c:v>-350.6825</c:v>
                </c:pt>
                <c:pt idx="9891">
                  <c:v>-350.68049999999999</c:v>
                </c:pt>
                <c:pt idx="9892">
                  <c:v>-350.67849999999999</c:v>
                </c:pt>
                <c:pt idx="9893">
                  <c:v>-350.67649999999998</c:v>
                </c:pt>
                <c:pt idx="9894">
                  <c:v>-350.67449999999997</c:v>
                </c:pt>
                <c:pt idx="9895">
                  <c:v>-350.67249999999996</c:v>
                </c:pt>
                <c:pt idx="9896">
                  <c:v>-350.67049999999995</c:v>
                </c:pt>
                <c:pt idx="9897">
                  <c:v>-350.66849999999999</c:v>
                </c:pt>
                <c:pt idx="9898">
                  <c:v>-350.66649999999998</c:v>
                </c:pt>
                <c:pt idx="9899">
                  <c:v>-350.66449999999998</c:v>
                </c:pt>
                <c:pt idx="9900">
                  <c:v>-350.66249999999997</c:v>
                </c:pt>
                <c:pt idx="9901">
                  <c:v>-350.66049999999996</c:v>
                </c:pt>
                <c:pt idx="9902">
                  <c:v>-350.6585</c:v>
                </c:pt>
                <c:pt idx="9903">
                  <c:v>-350.65649999999999</c:v>
                </c:pt>
                <c:pt idx="9904">
                  <c:v>-350.65449999999998</c:v>
                </c:pt>
                <c:pt idx="9905">
                  <c:v>-350.65249999999997</c:v>
                </c:pt>
                <c:pt idx="9906">
                  <c:v>-350.65049999999997</c:v>
                </c:pt>
                <c:pt idx="9907">
                  <c:v>-350.64849999999996</c:v>
                </c:pt>
                <c:pt idx="9908">
                  <c:v>-350.6465</c:v>
                </c:pt>
                <c:pt idx="9909">
                  <c:v>-350.64449999999999</c:v>
                </c:pt>
                <c:pt idx="9910">
                  <c:v>-350.64249999999998</c:v>
                </c:pt>
                <c:pt idx="9911">
                  <c:v>-350.64049999999997</c:v>
                </c:pt>
                <c:pt idx="9912">
                  <c:v>-350.63849999999996</c:v>
                </c:pt>
                <c:pt idx="9913">
                  <c:v>-350.63649999999996</c:v>
                </c:pt>
                <c:pt idx="9914">
                  <c:v>-350.6345</c:v>
                </c:pt>
                <c:pt idx="9915">
                  <c:v>-350.63249999999999</c:v>
                </c:pt>
                <c:pt idx="9916">
                  <c:v>-350.63049999999998</c:v>
                </c:pt>
                <c:pt idx="9917">
                  <c:v>-350.62849999999997</c:v>
                </c:pt>
                <c:pt idx="9918">
                  <c:v>-350.62649999999996</c:v>
                </c:pt>
                <c:pt idx="9919">
                  <c:v>-350.62449999999995</c:v>
                </c:pt>
                <c:pt idx="9920">
                  <c:v>-350.6225</c:v>
                </c:pt>
                <c:pt idx="9921">
                  <c:v>-350.62049999999999</c:v>
                </c:pt>
                <c:pt idx="9922">
                  <c:v>-350.61849999999998</c:v>
                </c:pt>
                <c:pt idx="9923">
                  <c:v>-350.61649999999997</c:v>
                </c:pt>
                <c:pt idx="9924">
                  <c:v>-350.61449999999996</c:v>
                </c:pt>
                <c:pt idx="9925">
                  <c:v>-350.61249999999995</c:v>
                </c:pt>
                <c:pt idx="9926">
                  <c:v>-350.6105</c:v>
                </c:pt>
                <c:pt idx="9927">
                  <c:v>-350.60849999999999</c:v>
                </c:pt>
                <c:pt idx="9928">
                  <c:v>-350.60649999999998</c:v>
                </c:pt>
                <c:pt idx="9929">
                  <c:v>-350.60449999999997</c:v>
                </c:pt>
                <c:pt idx="9930">
                  <c:v>-350.60249999999996</c:v>
                </c:pt>
                <c:pt idx="9931">
                  <c:v>-350.60049999999995</c:v>
                </c:pt>
                <c:pt idx="9932">
                  <c:v>-350.5985</c:v>
                </c:pt>
                <c:pt idx="9933">
                  <c:v>-350.59649999999999</c:v>
                </c:pt>
                <c:pt idx="9934">
                  <c:v>-350.59449999999998</c:v>
                </c:pt>
                <c:pt idx="9935">
                  <c:v>-350.59249999999997</c:v>
                </c:pt>
                <c:pt idx="9936">
                  <c:v>-350.59049999999996</c:v>
                </c:pt>
                <c:pt idx="9937">
                  <c:v>-350.58849999999995</c:v>
                </c:pt>
                <c:pt idx="9938">
                  <c:v>-350.5865</c:v>
                </c:pt>
                <c:pt idx="9939">
                  <c:v>-350.58449999999999</c:v>
                </c:pt>
                <c:pt idx="9940">
                  <c:v>-350.58249999999998</c:v>
                </c:pt>
                <c:pt idx="9941">
                  <c:v>-350.58049999999997</c:v>
                </c:pt>
                <c:pt idx="9942">
                  <c:v>-350.57849999999996</c:v>
                </c:pt>
                <c:pt idx="9943">
                  <c:v>-350.57649999999995</c:v>
                </c:pt>
                <c:pt idx="9944">
                  <c:v>-350.5745</c:v>
                </c:pt>
                <c:pt idx="9945">
                  <c:v>-350.57249999999999</c:v>
                </c:pt>
                <c:pt idx="9946">
                  <c:v>-350.57049999999998</c:v>
                </c:pt>
                <c:pt idx="9947">
                  <c:v>-350.56849999999997</c:v>
                </c:pt>
                <c:pt idx="9948">
                  <c:v>-350.56649999999996</c:v>
                </c:pt>
                <c:pt idx="9949">
                  <c:v>-350.56449999999995</c:v>
                </c:pt>
                <c:pt idx="9950">
                  <c:v>-350.5625</c:v>
                </c:pt>
                <c:pt idx="9951">
                  <c:v>-350.56049999999999</c:v>
                </c:pt>
                <c:pt idx="9952">
                  <c:v>-350.55849999999998</c:v>
                </c:pt>
                <c:pt idx="9953">
                  <c:v>-350.55649999999997</c:v>
                </c:pt>
                <c:pt idx="9954">
                  <c:v>-350.55449999999996</c:v>
                </c:pt>
                <c:pt idx="9955">
                  <c:v>-350.55249999999995</c:v>
                </c:pt>
                <c:pt idx="9956">
                  <c:v>-350.5505</c:v>
                </c:pt>
                <c:pt idx="9957">
                  <c:v>-350.54849999999999</c:v>
                </c:pt>
                <c:pt idx="9958">
                  <c:v>-350.54649999999998</c:v>
                </c:pt>
                <c:pt idx="9959">
                  <c:v>-350.54449999999997</c:v>
                </c:pt>
                <c:pt idx="9960">
                  <c:v>-350.54249999999996</c:v>
                </c:pt>
                <c:pt idx="9961">
                  <c:v>-350.54049999999995</c:v>
                </c:pt>
                <c:pt idx="9962">
                  <c:v>-350.5385</c:v>
                </c:pt>
                <c:pt idx="9963">
                  <c:v>-350.53649999999999</c:v>
                </c:pt>
                <c:pt idx="9964">
                  <c:v>-350.53449999999998</c:v>
                </c:pt>
                <c:pt idx="9965">
                  <c:v>-350.53249999999997</c:v>
                </c:pt>
                <c:pt idx="9966">
                  <c:v>-350.53049999999996</c:v>
                </c:pt>
                <c:pt idx="9967">
                  <c:v>-350.52849999999995</c:v>
                </c:pt>
                <c:pt idx="9968">
                  <c:v>-350.5265</c:v>
                </c:pt>
                <c:pt idx="9969">
                  <c:v>-350.52449999999999</c:v>
                </c:pt>
                <c:pt idx="9970">
                  <c:v>-350.52249999999998</c:v>
                </c:pt>
                <c:pt idx="9971">
                  <c:v>-350.52049999999997</c:v>
                </c:pt>
                <c:pt idx="9972">
                  <c:v>-350.51849999999996</c:v>
                </c:pt>
                <c:pt idx="9973">
                  <c:v>-350.51649999999995</c:v>
                </c:pt>
                <c:pt idx="9974">
                  <c:v>-350.5145</c:v>
                </c:pt>
                <c:pt idx="9975">
                  <c:v>-350.51249999999999</c:v>
                </c:pt>
                <c:pt idx="9976">
                  <c:v>-350.51049999999998</c:v>
                </c:pt>
                <c:pt idx="9977">
                  <c:v>-350.50849999999997</c:v>
                </c:pt>
                <c:pt idx="9978">
                  <c:v>-350.50649999999996</c:v>
                </c:pt>
                <c:pt idx="9979">
                  <c:v>-350.50450000000001</c:v>
                </c:pt>
                <c:pt idx="9980">
                  <c:v>-350.5025</c:v>
                </c:pt>
                <c:pt idx="9981">
                  <c:v>-350.50049999999999</c:v>
                </c:pt>
                <c:pt idx="9982">
                  <c:v>-350.49849999999998</c:v>
                </c:pt>
                <c:pt idx="9983">
                  <c:v>-350.49649999999997</c:v>
                </c:pt>
                <c:pt idx="9984">
                  <c:v>-350.49449999999996</c:v>
                </c:pt>
                <c:pt idx="9985">
                  <c:v>-350.49249999999995</c:v>
                </c:pt>
                <c:pt idx="9986">
                  <c:v>-350.4905</c:v>
                </c:pt>
                <c:pt idx="9987">
                  <c:v>-350.48849999999999</c:v>
                </c:pt>
                <c:pt idx="9988">
                  <c:v>-350.48649999999998</c:v>
                </c:pt>
                <c:pt idx="9989">
                  <c:v>-350.48449999999997</c:v>
                </c:pt>
                <c:pt idx="9990">
                  <c:v>-350.48249999999996</c:v>
                </c:pt>
                <c:pt idx="9991">
                  <c:v>-350.48050000000001</c:v>
                </c:pt>
                <c:pt idx="9992">
                  <c:v>-350.4785</c:v>
                </c:pt>
                <c:pt idx="9993">
                  <c:v>-350.47649999999999</c:v>
                </c:pt>
                <c:pt idx="9994">
                  <c:v>-350.47449999999998</c:v>
                </c:pt>
                <c:pt idx="9995">
                  <c:v>-350.47249999999997</c:v>
                </c:pt>
                <c:pt idx="9996">
                  <c:v>-350.47049999999996</c:v>
                </c:pt>
                <c:pt idx="9997">
                  <c:v>-350.46849999999995</c:v>
                </c:pt>
                <c:pt idx="9998">
                  <c:v>-350.4665</c:v>
                </c:pt>
                <c:pt idx="9999">
                  <c:v>-350.46449999999999</c:v>
                </c:pt>
                <c:pt idx="10000">
                  <c:v>-350.46249999999998</c:v>
                </c:pt>
                <c:pt idx="10001">
                  <c:v>-350.46049999999997</c:v>
                </c:pt>
                <c:pt idx="10002">
                  <c:v>-350.45849999999996</c:v>
                </c:pt>
                <c:pt idx="10003">
                  <c:v>-350.45650000000001</c:v>
                </c:pt>
                <c:pt idx="10004">
                  <c:v>-350.4545</c:v>
                </c:pt>
                <c:pt idx="10005">
                  <c:v>-350.45249999999999</c:v>
                </c:pt>
                <c:pt idx="10006">
                  <c:v>-350.45049999999998</c:v>
                </c:pt>
                <c:pt idx="10007">
                  <c:v>-350.44849999999997</c:v>
                </c:pt>
                <c:pt idx="10008">
                  <c:v>-350.44649999999996</c:v>
                </c:pt>
                <c:pt idx="10009">
                  <c:v>-350.44449999999995</c:v>
                </c:pt>
                <c:pt idx="10010">
                  <c:v>-350.4425</c:v>
                </c:pt>
                <c:pt idx="10011">
                  <c:v>-350.44049999999999</c:v>
                </c:pt>
                <c:pt idx="10012">
                  <c:v>-350.43849999999998</c:v>
                </c:pt>
                <c:pt idx="10013">
                  <c:v>-350.43649999999997</c:v>
                </c:pt>
                <c:pt idx="10014">
                  <c:v>-350.43449999999996</c:v>
                </c:pt>
                <c:pt idx="10015">
                  <c:v>-350.4325</c:v>
                </c:pt>
                <c:pt idx="10016">
                  <c:v>-350.43049999999999</c:v>
                </c:pt>
                <c:pt idx="10017">
                  <c:v>-350.42849999999999</c:v>
                </c:pt>
                <c:pt idx="10018">
                  <c:v>-350.42649999999998</c:v>
                </c:pt>
                <c:pt idx="10019">
                  <c:v>-350.42449999999997</c:v>
                </c:pt>
                <c:pt idx="10020">
                  <c:v>-350.42249999999996</c:v>
                </c:pt>
                <c:pt idx="10021">
                  <c:v>-350.42049999999995</c:v>
                </c:pt>
                <c:pt idx="10022">
                  <c:v>-350.41849999999999</c:v>
                </c:pt>
                <c:pt idx="10023">
                  <c:v>-350.41649999999998</c:v>
                </c:pt>
                <c:pt idx="10024">
                  <c:v>-350.41449999999998</c:v>
                </c:pt>
                <c:pt idx="10025">
                  <c:v>-350.41249999999997</c:v>
                </c:pt>
                <c:pt idx="10026">
                  <c:v>-350.41049999999996</c:v>
                </c:pt>
                <c:pt idx="10027">
                  <c:v>-350.4085</c:v>
                </c:pt>
                <c:pt idx="10028">
                  <c:v>-350.40649999999999</c:v>
                </c:pt>
                <c:pt idx="10029">
                  <c:v>-350.40449999999998</c:v>
                </c:pt>
                <c:pt idx="10030">
                  <c:v>-350.40249999999997</c:v>
                </c:pt>
                <c:pt idx="10031">
                  <c:v>-350.40049999999997</c:v>
                </c:pt>
                <c:pt idx="10032">
                  <c:v>-350.39849999999996</c:v>
                </c:pt>
                <c:pt idx="10033">
                  <c:v>-350.3965</c:v>
                </c:pt>
                <c:pt idx="10034">
                  <c:v>-350.39449999999999</c:v>
                </c:pt>
                <c:pt idx="10035">
                  <c:v>-350.39249999999998</c:v>
                </c:pt>
                <c:pt idx="10036">
                  <c:v>-350.39049999999997</c:v>
                </c:pt>
                <c:pt idx="10037">
                  <c:v>-350.38849999999996</c:v>
                </c:pt>
                <c:pt idx="10038">
                  <c:v>-350.38649999999996</c:v>
                </c:pt>
                <c:pt idx="10039">
                  <c:v>-350.3845</c:v>
                </c:pt>
                <c:pt idx="10040">
                  <c:v>-350.38249999999999</c:v>
                </c:pt>
                <c:pt idx="10041">
                  <c:v>-350.38049999999998</c:v>
                </c:pt>
                <c:pt idx="10042">
                  <c:v>-350.37849999999997</c:v>
                </c:pt>
                <c:pt idx="10043">
                  <c:v>-350.37649999999996</c:v>
                </c:pt>
                <c:pt idx="10044">
                  <c:v>-350.37449999999995</c:v>
                </c:pt>
                <c:pt idx="10045">
                  <c:v>-350.3725</c:v>
                </c:pt>
                <c:pt idx="10046">
                  <c:v>-350.37049999999999</c:v>
                </c:pt>
                <c:pt idx="10047">
                  <c:v>-350.36849999999998</c:v>
                </c:pt>
                <c:pt idx="10048">
                  <c:v>-350.36649999999997</c:v>
                </c:pt>
                <c:pt idx="10049">
                  <c:v>-350.36449999999996</c:v>
                </c:pt>
                <c:pt idx="10050">
                  <c:v>-350.36249999999995</c:v>
                </c:pt>
                <c:pt idx="10051">
                  <c:v>-350.3605</c:v>
                </c:pt>
                <c:pt idx="10052">
                  <c:v>-350.35849999999999</c:v>
                </c:pt>
                <c:pt idx="10053">
                  <c:v>-350.35649999999998</c:v>
                </c:pt>
                <c:pt idx="10054">
                  <c:v>-350.35449999999997</c:v>
                </c:pt>
                <c:pt idx="10055">
                  <c:v>-350.35249999999996</c:v>
                </c:pt>
                <c:pt idx="10056">
                  <c:v>-350.35049999999995</c:v>
                </c:pt>
                <c:pt idx="10057">
                  <c:v>-350.3485</c:v>
                </c:pt>
                <c:pt idx="10058">
                  <c:v>-350.34649999999999</c:v>
                </c:pt>
                <c:pt idx="10059">
                  <c:v>-350.34449999999998</c:v>
                </c:pt>
                <c:pt idx="10060">
                  <c:v>-350.34249999999997</c:v>
                </c:pt>
                <c:pt idx="10061">
                  <c:v>-350.34049999999996</c:v>
                </c:pt>
                <c:pt idx="10062">
                  <c:v>-350.33849999999995</c:v>
                </c:pt>
                <c:pt idx="10063">
                  <c:v>-350.3365</c:v>
                </c:pt>
                <c:pt idx="10064">
                  <c:v>-350.33449999999999</c:v>
                </c:pt>
                <c:pt idx="10065">
                  <c:v>-350.33249999999998</c:v>
                </c:pt>
                <c:pt idx="10066">
                  <c:v>-350.33049999999997</c:v>
                </c:pt>
                <c:pt idx="10067">
                  <c:v>-350.32849999999996</c:v>
                </c:pt>
                <c:pt idx="10068">
                  <c:v>-350.32649999999995</c:v>
                </c:pt>
                <c:pt idx="10069">
                  <c:v>-350.3245</c:v>
                </c:pt>
                <c:pt idx="10070">
                  <c:v>-350.32249999999999</c:v>
                </c:pt>
                <c:pt idx="10071">
                  <c:v>-350.32049999999998</c:v>
                </c:pt>
                <c:pt idx="10072">
                  <c:v>-350.31849999999997</c:v>
                </c:pt>
                <c:pt idx="10073">
                  <c:v>-350.31649999999996</c:v>
                </c:pt>
                <c:pt idx="10074">
                  <c:v>-350.31449999999995</c:v>
                </c:pt>
                <c:pt idx="10075">
                  <c:v>-350.3125</c:v>
                </c:pt>
                <c:pt idx="10076">
                  <c:v>-350.31049999999999</c:v>
                </c:pt>
                <c:pt idx="10077">
                  <c:v>-350.30849999999998</c:v>
                </c:pt>
                <c:pt idx="10078">
                  <c:v>-350.30649999999997</c:v>
                </c:pt>
                <c:pt idx="10079">
                  <c:v>-350.30449999999996</c:v>
                </c:pt>
                <c:pt idx="10080">
                  <c:v>-350.30249999999995</c:v>
                </c:pt>
                <c:pt idx="10081">
                  <c:v>-350.3005</c:v>
                </c:pt>
                <c:pt idx="10082">
                  <c:v>-350.29849999999999</c:v>
                </c:pt>
                <c:pt idx="10083">
                  <c:v>-350.29649999999998</c:v>
                </c:pt>
                <c:pt idx="10084">
                  <c:v>-350.29449999999997</c:v>
                </c:pt>
                <c:pt idx="10085">
                  <c:v>-350.29249999999996</c:v>
                </c:pt>
                <c:pt idx="10086">
                  <c:v>-350.29049999999995</c:v>
                </c:pt>
                <c:pt idx="10087">
                  <c:v>-350.2885</c:v>
                </c:pt>
                <c:pt idx="10088">
                  <c:v>-350.28649999999999</c:v>
                </c:pt>
                <c:pt idx="10089">
                  <c:v>-350.28449999999998</c:v>
                </c:pt>
                <c:pt idx="10090">
                  <c:v>-350.28249999999997</c:v>
                </c:pt>
                <c:pt idx="10091">
                  <c:v>-350.28049999999996</c:v>
                </c:pt>
                <c:pt idx="10092">
                  <c:v>-350.27849999999995</c:v>
                </c:pt>
                <c:pt idx="10093">
                  <c:v>-350.2765</c:v>
                </c:pt>
                <c:pt idx="10094">
                  <c:v>-350.27449999999999</c:v>
                </c:pt>
                <c:pt idx="10095">
                  <c:v>-350.27249999999998</c:v>
                </c:pt>
                <c:pt idx="10096">
                  <c:v>-350.27049999999997</c:v>
                </c:pt>
                <c:pt idx="10097">
                  <c:v>-350.26849999999996</c:v>
                </c:pt>
                <c:pt idx="10098">
                  <c:v>-350.26649999999995</c:v>
                </c:pt>
                <c:pt idx="10099">
                  <c:v>-350.2645</c:v>
                </c:pt>
                <c:pt idx="10100">
                  <c:v>-350.26249999999999</c:v>
                </c:pt>
                <c:pt idx="10101">
                  <c:v>-350.26049999999998</c:v>
                </c:pt>
                <c:pt idx="10102">
                  <c:v>-350.25849999999997</c:v>
                </c:pt>
                <c:pt idx="10103">
                  <c:v>-350.25649999999996</c:v>
                </c:pt>
                <c:pt idx="10104">
                  <c:v>-350.25450000000001</c:v>
                </c:pt>
                <c:pt idx="10105">
                  <c:v>-350.2525</c:v>
                </c:pt>
                <c:pt idx="10106">
                  <c:v>-350.25049999999999</c:v>
                </c:pt>
                <c:pt idx="10107">
                  <c:v>-350.24849999999998</c:v>
                </c:pt>
                <c:pt idx="10108">
                  <c:v>-350.24649999999997</c:v>
                </c:pt>
                <c:pt idx="10109">
                  <c:v>-350.24449999999996</c:v>
                </c:pt>
                <c:pt idx="10110">
                  <c:v>-350.24249999999995</c:v>
                </c:pt>
                <c:pt idx="10111">
                  <c:v>-350.2405</c:v>
                </c:pt>
                <c:pt idx="10112">
                  <c:v>-350.23849999999999</c:v>
                </c:pt>
                <c:pt idx="10113">
                  <c:v>-350.23649999999998</c:v>
                </c:pt>
                <c:pt idx="10114">
                  <c:v>-350.23449999999997</c:v>
                </c:pt>
                <c:pt idx="10115">
                  <c:v>-350.23249999999996</c:v>
                </c:pt>
                <c:pt idx="10116">
                  <c:v>-350.23050000000001</c:v>
                </c:pt>
                <c:pt idx="10117">
                  <c:v>-350.2285</c:v>
                </c:pt>
                <c:pt idx="10118">
                  <c:v>-350.22649999999999</c:v>
                </c:pt>
                <c:pt idx="10119">
                  <c:v>-350.22449999999998</c:v>
                </c:pt>
                <c:pt idx="10120">
                  <c:v>-350.22249999999997</c:v>
                </c:pt>
                <c:pt idx="10121">
                  <c:v>-350.22049999999996</c:v>
                </c:pt>
                <c:pt idx="10122">
                  <c:v>-350.21849999999995</c:v>
                </c:pt>
                <c:pt idx="10123">
                  <c:v>-350.2165</c:v>
                </c:pt>
                <c:pt idx="10124">
                  <c:v>-350.21449999999999</c:v>
                </c:pt>
                <c:pt idx="10125">
                  <c:v>-350.21249999999998</c:v>
                </c:pt>
                <c:pt idx="10126">
                  <c:v>-350.21049999999997</c:v>
                </c:pt>
                <c:pt idx="10127">
                  <c:v>-350.20849999999996</c:v>
                </c:pt>
                <c:pt idx="10128">
                  <c:v>-350.20650000000001</c:v>
                </c:pt>
                <c:pt idx="10129">
                  <c:v>-350.2045</c:v>
                </c:pt>
                <c:pt idx="10130">
                  <c:v>-350.20249999999999</c:v>
                </c:pt>
                <c:pt idx="10131">
                  <c:v>-350.20049999999998</c:v>
                </c:pt>
                <c:pt idx="10132">
                  <c:v>-350.19849999999997</c:v>
                </c:pt>
                <c:pt idx="10133">
                  <c:v>-350.19649999999996</c:v>
                </c:pt>
                <c:pt idx="10134">
                  <c:v>-350.19449999999995</c:v>
                </c:pt>
                <c:pt idx="10135">
                  <c:v>-350.1925</c:v>
                </c:pt>
                <c:pt idx="10136">
                  <c:v>-350.19049999999999</c:v>
                </c:pt>
                <c:pt idx="10137">
                  <c:v>-350.18849999999998</c:v>
                </c:pt>
                <c:pt idx="10138">
                  <c:v>-350.18649999999997</c:v>
                </c:pt>
                <c:pt idx="10139">
                  <c:v>-350.18449999999996</c:v>
                </c:pt>
                <c:pt idx="10140">
                  <c:v>-350.1825</c:v>
                </c:pt>
                <c:pt idx="10141">
                  <c:v>-350.18049999999999</c:v>
                </c:pt>
                <c:pt idx="10142">
                  <c:v>-350.17849999999999</c:v>
                </c:pt>
                <c:pt idx="10143">
                  <c:v>-350.17649999999998</c:v>
                </c:pt>
                <c:pt idx="10144">
                  <c:v>-350.17449999999997</c:v>
                </c:pt>
                <c:pt idx="10145">
                  <c:v>-350.17249999999996</c:v>
                </c:pt>
                <c:pt idx="10146">
                  <c:v>-350.17049999999995</c:v>
                </c:pt>
                <c:pt idx="10147">
                  <c:v>-350.16849999999999</c:v>
                </c:pt>
                <c:pt idx="10148">
                  <c:v>-350.16649999999998</c:v>
                </c:pt>
                <c:pt idx="10149">
                  <c:v>-350.16449999999998</c:v>
                </c:pt>
                <c:pt idx="10150">
                  <c:v>-350.16249999999997</c:v>
                </c:pt>
                <c:pt idx="10151">
                  <c:v>-350.16049999999996</c:v>
                </c:pt>
                <c:pt idx="10152">
                  <c:v>-350.1585</c:v>
                </c:pt>
                <c:pt idx="10153">
                  <c:v>-350.15649999999999</c:v>
                </c:pt>
                <c:pt idx="10154">
                  <c:v>-350.15449999999998</c:v>
                </c:pt>
                <c:pt idx="10155">
                  <c:v>-350.15249999999997</c:v>
                </c:pt>
                <c:pt idx="10156">
                  <c:v>-350.15049999999997</c:v>
                </c:pt>
                <c:pt idx="10157">
                  <c:v>-350.14849999999996</c:v>
                </c:pt>
                <c:pt idx="10158">
                  <c:v>-350.1465</c:v>
                </c:pt>
                <c:pt idx="10159">
                  <c:v>-350.14449999999999</c:v>
                </c:pt>
                <c:pt idx="10160">
                  <c:v>-350.14249999999998</c:v>
                </c:pt>
                <c:pt idx="10161">
                  <c:v>-350.14049999999997</c:v>
                </c:pt>
                <c:pt idx="10162">
                  <c:v>-350.13849999999996</c:v>
                </c:pt>
                <c:pt idx="10163">
                  <c:v>-350.13649999999996</c:v>
                </c:pt>
                <c:pt idx="10164">
                  <c:v>-350.1345</c:v>
                </c:pt>
                <c:pt idx="10165">
                  <c:v>-350.13249999999999</c:v>
                </c:pt>
                <c:pt idx="10166">
                  <c:v>-350.13049999999998</c:v>
                </c:pt>
                <c:pt idx="10167">
                  <c:v>-350.12849999999997</c:v>
                </c:pt>
                <c:pt idx="10168">
                  <c:v>-350.12649999999996</c:v>
                </c:pt>
                <c:pt idx="10169">
                  <c:v>-350.12449999999995</c:v>
                </c:pt>
                <c:pt idx="10170">
                  <c:v>-350.1225</c:v>
                </c:pt>
                <c:pt idx="10171">
                  <c:v>-350.12049999999999</c:v>
                </c:pt>
                <c:pt idx="10172">
                  <c:v>-350.11849999999998</c:v>
                </c:pt>
                <c:pt idx="10173">
                  <c:v>-350.11649999999997</c:v>
                </c:pt>
                <c:pt idx="10174">
                  <c:v>-350.11449999999996</c:v>
                </c:pt>
                <c:pt idx="10175">
                  <c:v>-350.11249999999995</c:v>
                </c:pt>
                <c:pt idx="10176">
                  <c:v>-350.1105</c:v>
                </c:pt>
                <c:pt idx="10177">
                  <c:v>-350.10849999999999</c:v>
                </c:pt>
                <c:pt idx="10178">
                  <c:v>-350.10649999999998</c:v>
                </c:pt>
                <c:pt idx="10179">
                  <c:v>-350.10449999999997</c:v>
                </c:pt>
                <c:pt idx="10180">
                  <c:v>-350.10249999999996</c:v>
                </c:pt>
                <c:pt idx="10181">
                  <c:v>-350.10049999999995</c:v>
                </c:pt>
                <c:pt idx="10182">
                  <c:v>-350.0985</c:v>
                </c:pt>
                <c:pt idx="10183">
                  <c:v>-350.09649999999999</c:v>
                </c:pt>
                <c:pt idx="10184">
                  <c:v>-350.09449999999998</c:v>
                </c:pt>
                <c:pt idx="10185">
                  <c:v>-350.09249999999997</c:v>
                </c:pt>
                <c:pt idx="10186">
                  <c:v>-350.09049999999996</c:v>
                </c:pt>
                <c:pt idx="10187">
                  <c:v>-350.08849999999995</c:v>
                </c:pt>
                <c:pt idx="10188">
                  <c:v>-350.0865</c:v>
                </c:pt>
                <c:pt idx="10189">
                  <c:v>-350.08449999999999</c:v>
                </c:pt>
                <c:pt idx="10190">
                  <c:v>-350.08249999999998</c:v>
                </c:pt>
                <c:pt idx="10191">
                  <c:v>-350.08049999999997</c:v>
                </c:pt>
                <c:pt idx="10192">
                  <c:v>-350.07849999999996</c:v>
                </c:pt>
                <c:pt idx="10193">
                  <c:v>-350.07649999999995</c:v>
                </c:pt>
                <c:pt idx="10194">
                  <c:v>-350.0745</c:v>
                </c:pt>
                <c:pt idx="10195">
                  <c:v>-350.07249999999999</c:v>
                </c:pt>
                <c:pt idx="10196">
                  <c:v>-350.07049999999998</c:v>
                </c:pt>
                <c:pt idx="10197">
                  <c:v>-350.06849999999997</c:v>
                </c:pt>
                <c:pt idx="10198">
                  <c:v>-350.06649999999996</c:v>
                </c:pt>
                <c:pt idx="10199">
                  <c:v>-350.06449999999995</c:v>
                </c:pt>
                <c:pt idx="10200">
                  <c:v>-350.0625</c:v>
                </c:pt>
                <c:pt idx="10201">
                  <c:v>-350.06049999999999</c:v>
                </c:pt>
                <c:pt idx="10202">
                  <c:v>-350.05849999999998</c:v>
                </c:pt>
                <c:pt idx="10203">
                  <c:v>-350.05649999999997</c:v>
                </c:pt>
                <c:pt idx="10204">
                  <c:v>-350.05449999999996</c:v>
                </c:pt>
                <c:pt idx="10205">
                  <c:v>-350.05249999999995</c:v>
                </c:pt>
                <c:pt idx="10206">
                  <c:v>-350.0505</c:v>
                </c:pt>
                <c:pt idx="10207">
                  <c:v>-350.04849999999999</c:v>
                </c:pt>
                <c:pt idx="10208">
                  <c:v>-350.04649999999998</c:v>
                </c:pt>
                <c:pt idx="10209">
                  <c:v>-350.04449999999997</c:v>
                </c:pt>
                <c:pt idx="10210">
                  <c:v>-350.04249999999996</c:v>
                </c:pt>
                <c:pt idx="10211">
                  <c:v>-350.04049999999995</c:v>
                </c:pt>
                <c:pt idx="10212">
                  <c:v>-350.0385</c:v>
                </c:pt>
                <c:pt idx="10213">
                  <c:v>-350.03649999999999</c:v>
                </c:pt>
                <c:pt idx="10214">
                  <c:v>-350.03449999999998</c:v>
                </c:pt>
                <c:pt idx="10215">
                  <c:v>-350.03249999999997</c:v>
                </c:pt>
                <c:pt idx="10216">
                  <c:v>-350.03049999999996</c:v>
                </c:pt>
                <c:pt idx="10217">
                  <c:v>-350.02849999999995</c:v>
                </c:pt>
                <c:pt idx="10218">
                  <c:v>-350.0265</c:v>
                </c:pt>
                <c:pt idx="10219">
                  <c:v>-350.02449999999999</c:v>
                </c:pt>
                <c:pt idx="10220">
                  <c:v>-350.02249999999998</c:v>
                </c:pt>
                <c:pt idx="10221">
                  <c:v>-350.02049999999997</c:v>
                </c:pt>
                <c:pt idx="10222">
                  <c:v>-350.01849999999996</c:v>
                </c:pt>
                <c:pt idx="10223">
                  <c:v>-350.01649999999995</c:v>
                </c:pt>
                <c:pt idx="10224">
                  <c:v>-350.0145</c:v>
                </c:pt>
                <c:pt idx="10225">
                  <c:v>-350.01249999999999</c:v>
                </c:pt>
                <c:pt idx="10226">
                  <c:v>-350.01049999999998</c:v>
                </c:pt>
                <c:pt idx="10227">
                  <c:v>-350.00849999999997</c:v>
                </c:pt>
                <c:pt idx="10228">
                  <c:v>-350.00649999999996</c:v>
                </c:pt>
                <c:pt idx="10229">
                  <c:v>-350.00450000000001</c:v>
                </c:pt>
                <c:pt idx="10230">
                  <c:v>-350.0025</c:v>
                </c:pt>
                <c:pt idx="10231">
                  <c:v>-350.00049999999999</c:v>
                </c:pt>
                <c:pt idx="10232">
                  <c:v>-349.99849999999998</c:v>
                </c:pt>
                <c:pt idx="10233">
                  <c:v>-349.99649999999997</c:v>
                </c:pt>
                <c:pt idx="10234">
                  <c:v>-349.99449999999996</c:v>
                </c:pt>
                <c:pt idx="10235">
                  <c:v>-349.99249999999995</c:v>
                </c:pt>
                <c:pt idx="10236">
                  <c:v>-349.9905</c:v>
                </c:pt>
                <c:pt idx="10237">
                  <c:v>-349.98849999999999</c:v>
                </c:pt>
                <c:pt idx="10238">
                  <c:v>-349.98649999999998</c:v>
                </c:pt>
                <c:pt idx="10239">
                  <c:v>-349.98449999999997</c:v>
                </c:pt>
                <c:pt idx="10240">
                  <c:v>-349.98249999999996</c:v>
                </c:pt>
                <c:pt idx="10241">
                  <c:v>-349.98050000000001</c:v>
                </c:pt>
                <c:pt idx="10242">
                  <c:v>-349.9785</c:v>
                </c:pt>
                <c:pt idx="10243">
                  <c:v>-349.97649999999999</c:v>
                </c:pt>
                <c:pt idx="10244">
                  <c:v>-349.97449999999998</c:v>
                </c:pt>
                <c:pt idx="10245">
                  <c:v>-349.97249999999997</c:v>
                </c:pt>
                <c:pt idx="10246">
                  <c:v>-349.97049999999996</c:v>
                </c:pt>
                <c:pt idx="10247">
                  <c:v>-349.96849999999995</c:v>
                </c:pt>
                <c:pt idx="10248">
                  <c:v>-349.9665</c:v>
                </c:pt>
                <c:pt idx="10249">
                  <c:v>-349.96449999999999</c:v>
                </c:pt>
                <c:pt idx="10250">
                  <c:v>-349.96249999999998</c:v>
                </c:pt>
                <c:pt idx="10251">
                  <c:v>-349.96049999999997</c:v>
                </c:pt>
                <c:pt idx="10252">
                  <c:v>-349.95849999999996</c:v>
                </c:pt>
                <c:pt idx="10253">
                  <c:v>-349.95650000000001</c:v>
                </c:pt>
                <c:pt idx="10254">
                  <c:v>-349.9545</c:v>
                </c:pt>
                <c:pt idx="10255">
                  <c:v>-349.95249999999999</c:v>
                </c:pt>
                <c:pt idx="10256">
                  <c:v>-349.95049999999998</c:v>
                </c:pt>
                <c:pt idx="10257">
                  <c:v>-349.94849999999997</c:v>
                </c:pt>
                <c:pt idx="10258">
                  <c:v>-349.94649999999996</c:v>
                </c:pt>
                <c:pt idx="10259">
                  <c:v>-349.94449999999995</c:v>
                </c:pt>
                <c:pt idx="10260">
                  <c:v>-349.9425</c:v>
                </c:pt>
                <c:pt idx="10261">
                  <c:v>-349.94049999999999</c:v>
                </c:pt>
                <c:pt idx="10262">
                  <c:v>-349.93849999999998</c:v>
                </c:pt>
                <c:pt idx="10263">
                  <c:v>-349.93649999999997</c:v>
                </c:pt>
                <c:pt idx="10264">
                  <c:v>-349.93449999999996</c:v>
                </c:pt>
                <c:pt idx="10265">
                  <c:v>-349.9325</c:v>
                </c:pt>
                <c:pt idx="10266">
                  <c:v>-349.93049999999999</c:v>
                </c:pt>
                <c:pt idx="10267">
                  <c:v>-349.92849999999999</c:v>
                </c:pt>
                <c:pt idx="10268">
                  <c:v>-349.92649999999998</c:v>
                </c:pt>
                <c:pt idx="10269">
                  <c:v>-349.92449999999997</c:v>
                </c:pt>
                <c:pt idx="10270">
                  <c:v>-349.92249999999996</c:v>
                </c:pt>
                <c:pt idx="10271">
                  <c:v>-349.92049999999995</c:v>
                </c:pt>
                <c:pt idx="10272">
                  <c:v>-349.91849999999999</c:v>
                </c:pt>
                <c:pt idx="10273">
                  <c:v>-349.91649999999998</c:v>
                </c:pt>
                <c:pt idx="10274">
                  <c:v>-349.91449999999998</c:v>
                </c:pt>
                <c:pt idx="10275">
                  <c:v>-349.91249999999997</c:v>
                </c:pt>
                <c:pt idx="10276">
                  <c:v>-349.91049999999996</c:v>
                </c:pt>
                <c:pt idx="10277">
                  <c:v>-349.9085</c:v>
                </c:pt>
                <c:pt idx="10278">
                  <c:v>-349.90649999999999</c:v>
                </c:pt>
                <c:pt idx="10279">
                  <c:v>-349.90449999999998</c:v>
                </c:pt>
                <c:pt idx="10280">
                  <c:v>-349.90249999999997</c:v>
                </c:pt>
                <c:pt idx="10281">
                  <c:v>-349.90049999999997</c:v>
                </c:pt>
                <c:pt idx="10282">
                  <c:v>-349.89849999999996</c:v>
                </c:pt>
                <c:pt idx="10283">
                  <c:v>-349.8965</c:v>
                </c:pt>
                <c:pt idx="10284">
                  <c:v>-349.89449999999999</c:v>
                </c:pt>
                <c:pt idx="10285">
                  <c:v>-349.89249999999998</c:v>
                </c:pt>
                <c:pt idx="10286">
                  <c:v>-349.89049999999997</c:v>
                </c:pt>
                <c:pt idx="10287">
                  <c:v>-349.88849999999996</c:v>
                </c:pt>
                <c:pt idx="10288">
                  <c:v>-349.88649999999996</c:v>
                </c:pt>
                <c:pt idx="10289">
                  <c:v>-349.8845</c:v>
                </c:pt>
                <c:pt idx="10290">
                  <c:v>-349.88249999999999</c:v>
                </c:pt>
                <c:pt idx="10291">
                  <c:v>-349.88049999999998</c:v>
                </c:pt>
                <c:pt idx="10292">
                  <c:v>-349.87849999999997</c:v>
                </c:pt>
                <c:pt idx="10293">
                  <c:v>-349.87649999999996</c:v>
                </c:pt>
                <c:pt idx="10294">
                  <c:v>-349.87449999999995</c:v>
                </c:pt>
                <c:pt idx="10295">
                  <c:v>-349.8725</c:v>
                </c:pt>
                <c:pt idx="10296">
                  <c:v>-349.87049999999999</c:v>
                </c:pt>
                <c:pt idx="10297">
                  <c:v>-349.86849999999998</c:v>
                </c:pt>
                <c:pt idx="10298">
                  <c:v>-349.86649999999997</c:v>
                </c:pt>
                <c:pt idx="10299">
                  <c:v>-349.86449999999996</c:v>
                </c:pt>
                <c:pt idx="10300">
                  <c:v>-349.86249999999995</c:v>
                </c:pt>
                <c:pt idx="10301">
                  <c:v>-349.8605</c:v>
                </c:pt>
                <c:pt idx="10302">
                  <c:v>-349.85849999999999</c:v>
                </c:pt>
                <c:pt idx="10303">
                  <c:v>-349.85649999999998</c:v>
                </c:pt>
                <c:pt idx="10304">
                  <c:v>-349.85449999999997</c:v>
                </c:pt>
                <c:pt idx="10305">
                  <c:v>-349.85249999999996</c:v>
                </c:pt>
                <c:pt idx="10306">
                  <c:v>-349.85049999999995</c:v>
                </c:pt>
                <c:pt idx="10307">
                  <c:v>-349.8485</c:v>
                </c:pt>
                <c:pt idx="10308">
                  <c:v>-349.84649999999999</c:v>
                </c:pt>
                <c:pt idx="10309">
                  <c:v>-349.84449999999998</c:v>
                </c:pt>
                <c:pt idx="10310">
                  <c:v>-349.84249999999997</c:v>
                </c:pt>
                <c:pt idx="10311">
                  <c:v>-349.84049999999996</c:v>
                </c:pt>
                <c:pt idx="10312">
                  <c:v>-349.83849999999995</c:v>
                </c:pt>
                <c:pt idx="10313">
                  <c:v>-349.8365</c:v>
                </c:pt>
                <c:pt idx="10314">
                  <c:v>-349.83449999999999</c:v>
                </c:pt>
                <c:pt idx="10315">
                  <c:v>-349.83249999999998</c:v>
                </c:pt>
                <c:pt idx="10316">
                  <c:v>-349.83049999999997</c:v>
                </c:pt>
                <c:pt idx="10317">
                  <c:v>-349.82849999999996</c:v>
                </c:pt>
                <c:pt idx="10318">
                  <c:v>-349.82649999999995</c:v>
                </c:pt>
                <c:pt idx="10319">
                  <c:v>-349.8245</c:v>
                </c:pt>
                <c:pt idx="10320">
                  <c:v>-349.82249999999999</c:v>
                </c:pt>
                <c:pt idx="10321">
                  <c:v>-349.82049999999998</c:v>
                </c:pt>
                <c:pt idx="10322">
                  <c:v>-349.81849999999997</c:v>
                </c:pt>
                <c:pt idx="10323">
                  <c:v>-349.81649999999996</c:v>
                </c:pt>
                <c:pt idx="10324">
                  <c:v>-349.81449999999995</c:v>
                </c:pt>
                <c:pt idx="10325">
                  <c:v>-349.8125</c:v>
                </c:pt>
                <c:pt idx="10326">
                  <c:v>-349.81049999999999</c:v>
                </c:pt>
                <c:pt idx="10327">
                  <c:v>-349.80849999999998</c:v>
                </c:pt>
                <c:pt idx="10328">
                  <c:v>-349.80649999999997</c:v>
                </c:pt>
                <c:pt idx="10329">
                  <c:v>-349.80449999999996</c:v>
                </c:pt>
                <c:pt idx="10330">
                  <c:v>-349.80249999999995</c:v>
                </c:pt>
                <c:pt idx="10331">
                  <c:v>-349.8005</c:v>
                </c:pt>
                <c:pt idx="10332">
                  <c:v>-349.79849999999999</c:v>
                </c:pt>
                <c:pt idx="10333">
                  <c:v>-349.79649999999998</c:v>
                </c:pt>
                <c:pt idx="10334">
                  <c:v>-349.79449999999997</c:v>
                </c:pt>
                <c:pt idx="10335">
                  <c:v>-349.79249999999996</c:v>
                </c:pt>
                <c:pt idx="10336">
                  <c:v>-349.79049999999995</c:v>
                </c:pt>
                <c:pt idx="10337">
                  <c:v>-349.7885</c:v>
                </c:pt>
                <c:pt idx="10338">
                  <c:v>-349.78649999999999</c:v>
                </c:pt>
                <c:pt idx="10339">
                  <c:v>-349.78449999999998</c:v>
                </c:pt>
                <c:pt idx="10340">
                  <c:v>-349.78249999999997</c:v>
                </c:pt>
                <c:pt idx="10341">
                  <c:v>-349.78049999999996</c:v>
                </c:pt>
                <c:pt idx="10342">
                  <c:v>-349.77849999999995</c:v>
                </c:pt>
                <c:pt idx="10343">
                  <c:v>-349.7765</c:v>
                </c:pt>
                <c:pt idx="10344">
                  <c:v>-349.77449999999999</c:v>
                </c:pt>
                <c:pt idx="10345">
                  <c:v>-349.77249999999998</c:v>
                </c:pt>
                <c:pt idx="10346">
                  <c:v>-349.77049999999997</c:v>
                </c:pt>
                <c:pt idx="10347">
                  <c:v>-349.76849999999996</c:v>
                </c:pt>
                <c:pt idx="10348">
                  <c:v>-349.76649999999995</c:v>
                </c:pt>
                <c:pt idx="10349">
                  <c:v>-349.7645</c:v>
                </c:pt>
                <c:pt idx="10350">
                  <c:v>-349.76249999999999</c:v>
                </c:pt>
                <c:pt idx="10351">
                  <c:v>-349.76049999999998</c:v>
                </c:pt>
                <c:pt idx="10352">
                  <c:v>-349.75849999999997</c:v>
                </c:pt>
                <c:pt idx="10353">
                  <c:v>-349.75649999999996</c:v>
                </c:pt>
                <c:pt idx="10354">
                  <c:v>-349.75450000000001</c:v>
                </c:pt>
                <c:pt idx="10355">
                  <c:v>-349.7525</c:v>
                </c:pt>
                <c:pt idx="10356">
                  <c:v>-349.75049999999999</c:v>
                </c:pt>
                <c:pt idx="10357">
                  <c:v>-349.74849999999998</c:v>
                </c:pt>
                <c:pt idx="10358">
                  <c:v>-349.74649999999997</c:v>
                </c:pt>
                <c:pt idx="10359">
                  <c:v>-349.74449999999996</c:v>
                </c:pt>
                <c:pt idx="10360">
                  <c:v>-349.74249999999995</c:v>
                </c:pt>
                <c:pt idx="10361">
                  <c:v>-349.7405</c:v>
                </c:pt>
                <c:pt idx="10362">
                  <c:v>-349.73849999999999</c:v>
                </c:pt>
                <c:pt idx="10363">
                  <c:v>-349.73649999999998</c:v>
                </c:pt>
                <c:pt idx="10364">
                  <c:v>-349.73449999999997</c:v>
                </c:pt>
                <c:pt idx="10365">
                  <c:v>-349.73249999999996</c:v>
                </c:pt>
                <c:pt idx="10366">
                  <c:v>-349.73050000000001</c:v>
                </c:pt>
                <c:pt idx="10367">
                  <c:v>-349.7285</c:v>
                </c:pt>
                <c:pt idx="10368">
                  <c:v>-349.72649999999999</c:v>
                </c:pt>
                <c:pt idx="10369">
                  <c:v>-349.72449999999998</c:v>
                </c:pt>
                <c:pt idx="10370">
                  <c:v>-349.72249999999997</c:v>
                </c:pt>
                <c:pt idx="10371">
                  <c:v>-349.72049999999996</c:v>
                </c:pt>
                <c:pt idx="10372">
                  <c:v>-349.71849999999995</c:v>
                </c:pt>
                <c:pt idx="10373">
                  <c:v>-349.7165</c:v>
                </c:pt>
                <c:pt idx="10374">
                  <c:v>-349.71449999999999</c:v>
                </c:pt>
                <c:pt idx="10375">
                  <c:v>-349.71249999999998</c:v>
                </c:pt>
                <c:pt idx="10376">
                  <c:v>-349.71049999999997</c:v>
                </c:pt>
                <c:pt idx="10377">
                  <c:v>-349.70849999999996</c:v>
                </c:pt>
                <c:pt idx="10378">
                  <c:v>-349.70650000000001</c:v>
                </c:pt>
                <c:pt idx="10379">
                  <c:v>-349.7045</c:v>
                </c:pt>
                <c:pt idx="10380">
                  <c:v>-349.70249999999999</c:v>
                </c:pt>
                <c:pt idx="10381">
                  <c:v>-349.70049999999998</c:v>
                </c:pt>
                <c:pt idx="10382">
                  <c:v>-349.69849999999997</c:v>
                </c:pt>
                <c:pt idx="10383">
                  <c:v>-349.69649999999996</c:v>
                </c:pt>
                <c:pt idx="10384">
                  <c:v>-349.69449999999995</c:v>
                </c:pt>
                <c:pt idx="10385">
                  <c:v>-349.6925</c:v>
                </c:pt>
                <c:pt idx="10386">
                  <c:v>-349.69049999999999</c:v>
                </c:pt>
                <c:pt idx="10387">
                  <c:v>-349.68849999999998</c:v>
                </c:pt>
                <c:pt idx="10388">
                  <c:v>-349.68649999999997</c:v>
                </c:pt>
                <c:pt idx="10389">
                  <c:v>-349.68449999999996</c:v>
                </c:pt>
                <c:pt idx="10390">
                  <c:v>-349.6825</c:v>
                </c:pt>
                <c:pt idx="10391">
                  <c:v>-349.68049999999999</c:v>
                </c:pt>
                <c:pt idx="10392">
                  <c:v>-349.67849999999999</c:v>
                </c:pt>
                <c:pt idx="10393">
                  <c:v>-349.67649999999998</c:v>
                </c:pt>
                <c:pt idx="10394">
                  <c:v>-349.67449999999997</c:v>
                </c:pt>
                <c:pt idx="10395">
                  <c:v>-349.67249999999996</c:v>
                </c:pt>
                <c:pt idx="10396">
                  <c:v>-349.67049999999995</c:v>
                </c:pt>
                <c:pt idx="10397">
                  <c:v>-349.66849999999999</c:v>
                </c:pt>
                <c:pt idx="10398">
                  <c:v>-349.66649999999998</c:v>
                </c:pt>
                <c:pt idx="10399">
                  <c:v>-349.66449999999998</c:v>
                </c:pt>
                <c:pt idx="10400">
                  <c:v>-349.66249999999997</c:v>
                </c:pt>
                <c:pt idx="10401">
                  <c:v>-349.66049999999996</c:v>
                </c:pt>
                <c:pt idx="10402">
                  <c:v>-349.6585</c:v>
                </c:pt>
                <c:pt idx="10403">
                  <c:v>-349.65649999999999</c:v>
                </c:pt>
                <c:pt idx="10404">
                  <c:v>-349.65449999999998</c:v>
                </c:pt>
                <c:pt idx="10405">
                  <c:v>-349.65249999999997</c:v>
                </c:pt>
                <c:pt idx="10406">
                  <c:v>-349.65049999999997</c:v>
                </c:pt>
                <c:pt idx="10407">
                  <c:v>-349.64849999999996</c:v>
                </c:pt>
                <c:pt idx="10408">
                  <c:v>-349.6465</c:v>
                </c:pt>
                <c:pt idx="10409">
                  <c:v>-349.64449999999999</c:v>
                </c:pt>
                <c:pt idx="10410">
                  <c:v>-349.64249999999998</c:v>
                </c:pt>
                <c:pt idx="10411">
                  <c:v>-349.64049999999997</c:v>
                </c:pt>
                <c:pt idx="10412">
                  <c:v>-349.63849999999996</c:v>
                </c:pt>
                <c:pt idx="10413">
                  <c:v>-349.63649999999996</c:v>
                </c:pt>
                <c:pt idx="10414">
                  <c:v>-349.6345</c:v>
                </c:pt>
                <c:pt idx="10415">
                  <c:v>-349.63249999999999</c:v>
                </c:pt>
                <c:pt idx="10416">
                  <c:v>-349.63049999999998</c:v>
                </c:pt>
                <c:pt idx="10417">
                  <c:v>-349.62849999999997</c:v>
                </c:pt>
                <c:pt idx="10418">
                  <c:v>-349.62649999999996</c:v>
                </c:pt>
                <c:pt idx="10419">
                  <c:v>-349.62449999999995</c:v>
                </c:pt>
                <c:pt idx="10420">
                  <c:v>-349.6225</c:v>
                </c:pt>
                <c:pt idx="10421">
                  <c:v>-349.62049999999999</c:v>
                </c:pt>
                <c:pt idx="10422">
                  <c:v>-349.61849999999998</c:v>
                </c:pt>
                <c:pt idx="10423">
                  <c:v>-349.61649999999997</c:v>
                </c:pt>
                <c:pt idx="10424">
                  <c:v>-349.61449999999996</c:v>
                </c:pt>
                <c:pt idx="10425">
                  <c:v>-349.61249999999995</c:v>
                </c:pt>
                <c:pt idx="10426">
                  <c:v>-349.6105</c:v>
                </c:pt>
                <c:pt idx="10427">
                  <c:v>-349.60849999999999</c:v>
                </c:pt>
                <c:pt idx="10428">
                  <c:v>-349.60649999999998</c:v>
                </c:pt>
                <c:pt idx="10429">
                  <c:v>-349.60449999999997</c:v>
                </c:pt>
                <c:pt idx="10430">
                  <c:v>-349.60249999999996</c:v>
                </c:pt>
                <c:pt idx="10431">
                  <c:v>-349.60049999999995</c:v>
                </c:pt>
                <c:pt idx="10432">
                  <c:v>-349.5985</c:v>
                </c:pt>
                <c:pt idx="10433">
                  <c:v>-349.59649999999999</c:v>
                </c:pt>
                <c:pt idx="10434">
                  <c:v>-349.59449999999998</c:v>
                </c:pt>
                <c:pt idx="10435">
                  <c:v>-349.59249999999997</c:v>
                </c:pt>
                <c:pt idx="10436">
                  <c:v>-349.59049999999996</c:v>
                </c:pt>
                <c:pt idx="10437">
                  <c:v>-349.58849999999995</c:v>
                </c:pt>
                <c:pt idx="10438">
                  <c:v>-349.5865</c:v>
                </c:pt>
                <c:pt idx="10439">
                  <c:v>-349.58449999999999</c:v>
                </c:pt>
                <c:pt idx="10440">
                  <c:v>-349.58249999999998</c:v>
                </c:pt>
                <c:pt idx="10441">
                  <c:v>-349.58049999999997</c:v>
                </c:pt>
                <c:pt idx="10442">
                  <c:v>-349.57849999999996</c:v>
                </c:pt>
                <c:pt idx="10443">
                  <c:v>-349.57649999999995</c:v>
                </c:pt>
                <c:pt idx="10444">
                  <c:v>-349.5745</c:v>
                </c:pt>
                <c:pt idx="10445">
                  <c:v>-349.57249999999999</c:v>
                </c:pt>
                <c:pt idx="10446">
                  <c:v>-349.57049999999998</c:v>
                </c:pt>
                <c:pt idx="10447">
                  <c:v>-349.56849999999997</c:v>
                </c:pt>
                <c:pt idx="10448">
                  <c:v>-349.56649999999996</c:v>
                </c:pt>
                <c:pt idx="10449">
                  <c:v>-349.56449999999995</c:v>
                </c:pt>
                <c:pt idx="10450">
                  <c:v>-349.5625</c:v>
                </c:pt>
                <c:pt idx="10451">
                  <c:v>-349.56049999999999</c:v>
                </c:pt>
                <c:pt idx="10452">
                  <c:v>-349.55849999999998</c:v>
                </c:pt>
                <c:pt idx="10453">
                  <c:v>-349.55649999999997</c:v>
                </c:pt>
                <c:pt idx="10454">
                  <c:v>-349.55449999999996</c:v>
                </c:pt>
                <c:pt idx="10455">
                  <c:v>-349.55249999999995</c:v>
                </c:pt>
                <c:pt idx="10456">
                  <c:v>-349.5505</c:v>
                </c:pt>
                <c:pt idx="10457">
                  <c:v>-349.54849999999999</c:v>
                </c:pt>
                <c:pt idx="10458">
                  <c:v>-349.54649999999998</c:v>
                </c:pt>
                <c:pt idx="10459">
                  <c:v>-349.54449999999997</c:v>
                </c:pt>
                <c:pt idx="10460">
                  <c:v>-349.54249999999996</c:v>
                </c:pt>
                <c:pt idx="10461">
                  <c:v>-349.54049999999995</c:v>
                </c:pt>
                <c:pt idx="10462">
                  <c:v>-349.5385</c:v>
                </c:pt>
                <c:pt idx="10463">
                  <c:v>-349.53649999999999</c:v>
                </c:pt>
                <c:pt idx="10464">
                  <c:v>-349.53449999999998</c:v>
                </c:pt>
                <c:pt idx="10465">
                  <c:v>-349.53249999999997</c:v>
                </c:pt>
                <c:pt idx="10466">
                  <c:v>-349.53049999999996</c:v>
                </c:pt>
                <c:pt idx="10467">
                  <c:v>-349.52849999999995</c:v>
                </c:pt>
                <c:pt idx="10468">
                  <c:v>-349.5265</c:v>
                </c:pt>
                <c:pt idx="10469">
                  <c:v>-349.52449999999999</c:v>
                </c:pt>
                <c:pt idx="10470">
                  <c:v>-349.52249999999998</c:v>
                </c:pt>
                <c:pt idx="10471">
                  <c:v>-349.52049999999997</c:v>
                </c:pt>
                <c:pt idx="10472">
                  <c:v>-349.51849999999996</c:v>
                </c:pt>
                <c:pt idx="10473">
                  <c:v>-349.51649999999995</c:v>
                </c:pt>
                <c:pt idx="10474">
                  <c:v>-349.5145</c:v>
                </c:pt>
                <c:pt idx="10475">
                  <c:v>-349.51249999999999</c:v>
                </c:pt>
                <c:pt idx="10476">
                  <c:v>-349.51049999999998</c:v>
                </c:pt>
                <c:pt idx="10477">
                  <c:v>-349.50849999999997</c:v>
                </c:pt>
                <c:pt idx="10478">
                  <c:v>-349.50649999999996</c:v>
                </c:pt>
                <c:pt idx="10479">
                  <c:v>-349.50450000000001</c:v>
                </c:pt>
                <c:pt idx="10480">
                  <c:v>-349.5025</c:v>
                </c:pt>
                <c:pt idx="10481">
                  <c:v>-349.50049999999999</c:v>
                </c:pt>
                <c:pt idx="10482">
                  <c:v>-349.49849999999998</c:v>
                </c:pt>
                <c:pt idx="10483">
                  <c:v>-349.49649999999997</c:v>
                </c:pt>
                <c:pt idx="10484">
                  <c:v>-349.49449999999996</c:v>
                </c:pt>
                <c:pt idx="10485">
                  <c:v>-349.49249999999995</c:v>
                </c:pt>
                <c:pt idx="10486">
                  <c:v>-349.4905</c:v>
                </c:pt>
                <c:pt idx="10487">
                  <c:v>-349.48849999999999</c:v>
                </c:pt>
                <c:pt idx="10488">
                  <c:v>-349.48649999999998</c:v>
                </c:pt>
                <c:pt idx="10489">
                  <c:v>-349.48449999999997</c:v>
                </c:pt>
                <c:pt idx="10490">
                  <c:v>-349.48249999999996</c:v>
                </c:pt>
                <c:pt idx="10491">
                  <c:v>-349.48050000000001</c:v>
                </c:pt>
                <c:pt idx="10492">
                  <c:v>-349.4785</c:v>
                </c:pt>
                <c:pt idx="10493">
                  <c:v>-349.47649999999999</c:v>
                </c:pt>
                <c:pt idx="10494">
                  <c:v>-349.47449999999998</c:v>
                </c:pt>
                <c:pt idx="10495">
                  <c:v>-349.47249999999997</c:v>
                </c:pt>
                <c:pt idx="10496">
                  <c:v>-349.47049999999996</c:v>
                </c:pt>
                <c:pt idx="10497">
                  <c:v>-349.46849999999995</c:v>
                </c:pt>
                <c:pt idx="10498">
                  <c:v>-349.4665</c:v>
                </c:pt>
                <c:pt idx="10499">
                  <c:v>-349.46449999999999</c:v>
                </c:pt>
                <c:pt idx="10500">
                  <c:v>-349.46249999999998</c:v>
                </c:pt>
                <c:pt idx="10501">
                  <c:v>-349.46049999999997</c:v>
                </c:pt>
                <c:pt idx="10502">
                  <c:v>-349.45849999999996</c:v>
                </c:pt>
                <c:pt idx="10503">
                  <c:v>-349.45650000000001</c:v>
                </c:pt>
                <c:pt idx="10504">
                  <c:v>-349.4545</c:v>
                </c:pt>
                <c:pt idx="10505">
                  <c:v>-349.45249999999999</c:v>
                </c:pt>
                <c:pt idx="10506">
                  <c:v>-349.45049999999998</c:v>
                </c:pt>
                <c:pt idx="10507">
                  <c:v>-349.44849999999997</c:v>
                </c:pt>
                <c:pt idx="10508">
                  <c:v>-349.44649999999996</c:v>
                </c:pt>
                <c:pt idx="10509">
                  <c:v>-349.44449999999995</c:v>
                </c:pt>
                <c:pt idx="10510">
                  <c:v>-349.4425</c:v>
                </c:pt>
                <c:pt idx="10511">
                  <c:v>-349.44049999999999</c:v>
                </c:pt>
                <c:pt idx="10512">
                  <c:v>-349.43849999999998</c:v>
                </c:pt>
                <c:pt idx="10513">
                  <c:v>-349.43649999999997</c:v>
                </c:pt>
                <c:pt idx="10514">
                  <c:v>-349.43449999999996</c:v>
                </c:pt>
                <c:pt idx="10515">
                  <c:v>-349.4325</c:v>
                </c:pt>
                <c:pt idx="10516">
                  <c:v>-349.43049999999999</c:v>
                </c:pt>
                <c:pt idx="10517">
                  <c:v>-349.42849999999999</c:v>
                </c:pt>
                <c:pt idx="10518">
                  <c:v>-349.42649999999998</c:v>
                </c:pt>
                <c:pt idx="10519">
                  <c:v>-349.42449999999997</c:v>
                </c:pt>
                <c:pt idx="10520">
                  <c:v>-349.42249999999996</c:v>
                </c:pt>
                <c:pt idx="10521">
                  <c:v>-349.42049999999995</c:v>
                </c:pt>
                <c:pt idx="10522">
                  <c:v>-349.41849999999999</c:v>
                </c:pt>
                <c:pt idx="10523">
                  <c:v>-349.41649999999998</c:v>
                </c:pt>
                <c:pt idx="10524">
                  <c:v>-349.41449999999998</c:v>
                </c:pt>
                <c:pt idx="10525">
                  <c:v>-349.41249999999997</c:v>
                </c:pt>
                <c:pt idx="10526">
                  <c:v>-349.41049999999996</c:v>
                </c:pt>
                <c:pt idx="10527">
                  <c:v>-349.4085</c:v>
                </c:pt>
                <c:pt idx="10528">
                  <c:v>-349.40649999999999</c:v>
                </c:pt>
                <c:pt idx="10529">
                  <c:v>-349.40449999999998</c:v>
                </c:pt>
                <c:pt idx="10530">
                  <c:v>-349.40249999999997</c:v>
                </c:pt>
                <c:pt idx="10531">
                  <c:v>-349.40049999999997</c:v>
                </c:pt>
                <c:pt idx="10532">
                  <c:v>-349.39849999999996</c:v>
                </c:pt>
                <c:pt idx="10533">
                  <c:v>-349.3965</c:v>
                </c:pt>
                <c:pt idx="10534">
                  <c:v>-349.39449999999999</c:v>
                </c:pt>
                <c:pt idx="10535">
                  <c:v>-349.39249999999998</c:v>
                </c:pt>
                <c:pt idx="10536">
                  <c:v>-349.39049999999997</c:v>
                </c:pt>
                <c:pt idx="10537">
                  <c:v>-349.38849999999996</c:v>
                </c:pt>
                <c:pt idx="10538">
                  <c:v>-349.38649999999996</c:v>
                </c:pt>
                <c:pt idx="10539">
                  <c:v>-349.3845</c:v>
                </c:pt>
                <c:pt idx="10540">
                  <c:v>-349.38249999999999</c:v>
                </c:pt>
                <c:pt idx="10541">
                  <c:v>-349.38049999999998</c:v>
                </c:pt>
                <c:pt idx="10542">
                  <c:v>-349.37849999999997</c:v>
                </c:pt>
                <c:pt idx="10543">
                  <c:v>-349.37649999999996</c:v>
                </c:pt>
                <c:pt idx="10544">
                  <c:v>-349.37449999999995</c:v>
                </c:pt>
                <c:pt idx="10545">
                  <c:v>-349.3725</c:v>
                </c:pt>
                <c:pt idx="10546">
                  <c:v>-349.37049999999999</c:v>
                </c:pt>
                <c:pt idx="10547">
                  <c:v>-349.36849999999998</c:v>
                </c:pt>
                <c:pt idx="10548">
                  <c:v>-349.36649999999997</c:v>
                </c:pt>
                <c:pt idx="10549">
                  <c:v>-349.36449999999996</c:v>
                </c:pt>
                <c:pt idx="10550">
                  <c:v>-349.36249999999995</c:v>
                </c:pt>
                <c:pt idx="10551">
                  <c:v>-349.3605</c:v>
                </c:pt>
                <c:pt idx="10552">
                  <c:v>-349.35849999999999</c:v>
                </c:pt>
                <c:pt idx="10553">
                  <c:v>-349.35649999999998</c:v>
                </c:pt>
                <c:pt idx="10554">
                  <c:v>-349.35449999999997</c:v>
                </c:pt>
                <c:pt idx="10555">
                  <c:v>-349.35249999999996</c:v>
                </c:pt>
                <c:pt idx="10556">
                  <c:v>-349.35049999999995</c:v>
                </c:pt>
                <c:pt idx="10557">
                  <c:v>-349.3485</c:v>
                </c:pt>
                <c:pt idx="10558">
                  <c:v>-349.34649999999999</c:v>
                </c:pt>
                <c:pt idx="10559">
                  <c:v>-349.34449999999998</c:v>
                </c:pt>
                <c:pt idx="10560">
                  <c:v>-349.34249999999997</c:v>
                </c:pt>
                <c:pt idx="10561">
                  <c:v>-349.34049999999996</c:v>
                </c:pt>
                <c:pt idx="10562">
                  <c:v>-349.33849999999995</c:v>
                </c:pt>
                <c:pt idx="10563">
                  <c:v>-349.3365</c:v>
                </c:pt>
                <c:pt idx="10564">
                  <c:v>-349.33449999999999</c:v>
                </c:pt>
                <c:pt idx="10565">
                  <c:v>-349.33249999999998</c:v>
                </c:pt>
                <c:pt idx="10566">
                  <c:v>-349.33049999999997</c:v>
                </c:pt>
                <c:pt idx="10567">
                  <c:v>-349.32849999999996</c:v>
                </c:pt>
                <c:pt idx="10568">
                  <c:v>-349.32649999999995</c:v>
                </c:pt>
                <c:pt idx="10569">
                  <c:v>-349.3245</c:v>
                </c:pt>
                <c:pt idx="10570">
                  <c:v>-349.32249999999999</c:v>
                </c:pt>
                <c:pt idx="10571">
                  <c:v>-349.32049999999998</c:v>
                </c:pt>
                <c:pt idx="10572">
                  <c:v>-349.31849999999997</c:v>
                </c:pt>
                <c:pt idx="10573">
                  <c:v>-349.31649999999996</c:v>
                </c:pt>
                <c:pt idx="10574">
                  <c:v>-349.31449999999995</c:v>
                </c:pt>
                <c:pt idx="10575">
                  <c:v>-349.3125</c:v>
                </c:pt>
                <c:pt idx="10576">
                  <c:v>-349.31049999999999</c:v>
                </c:pt>
                <c:pt idx="10577">
                  <c:v>-349.30849999999998</c:v>
                </c:pt>
                <c:pt idx="10578">
                  <c:v>-349.30649999999997</c:v>
                </c:pt>
                <c:pt idx="10579">
                  <c:v>-349.30449999999996</c:v>
                </c:pt>
                <c:pt idx="10580">
                  <c:v>-349.30249999999995</c:v>
                </c:pt>
                <c:pt idx="10581">
                  <c:v>-349.3005</c:v>
                </c:pt>
                <c:pt idx="10582">
                  <c:v>-349.29849999999999</c:v>
                </c:pt>
                <c:pt idx="10583">
                  <c:v>-349.29649999999998</c:v>
                </c:pt>
                <c:pt idx="10584">
                  <c:v>-349.29449999999997</c:v>
                </c:pt>
                <c:pt idx="10585">
                  <c:v>-349.29249999999996</c:v>
                </c:pt>
                <c:pt idx="10586">
                  <c:v>-349.29049999999995</c:v>
                </c:pt>
                <c:pt idx="10587">
                  <c:v>-349.2885</c:v>
                </c:pt>
                <c:pt idx="10588">
                  <c:v>-349.28649999999999</c:v>
                </c:pt>
                <c:pt idx="10589">
                  <c:v>-349.28449999999998</c:v>
                </c:pt>
                <c:pt idx="10590">
                  <c:v>-349.28249999999997</c:v>
                </c:pt>
                <c:pt idx="10591">
                  <c:v>-349.28049999999996</c:v>
                </c:pt>
                <c:pt idx="10592">
                  <c:v>-349.27849999999995</c:v>
                </c:pt>
                <c:pt idx="10593">
                  <c:v>-349.2765</c:v>
                </c:pt>
                <c:pt idx="10594">
                  <c:v>-349.27449999999999</c:v>
                </c:pt>
                <c:pt idx="10595">
                  <c:v>-349.27249999999998</c:v>
                </c:pt>
                <c:pt idx="10596">
                  <c:v>-349.27049999999997</c:v>
                </c:pt>
                <c:pt idx="10597">
                  <c:v>-349.26849999999996</c:v>
                </c:pt>
                <c:pt idx="10598">
                  <c:v>-349.26649999999995</c:v>
                </c:pt>
                <c:pt idx="10599">
                  <c:v>-349.2645</c:v>
                </c:pt>
                <c:pt idx="10600">
                  <c:v>-349.26249999999999</c:v>
                </c:pt>
                <c:pt idx="10601">
                  <c:v>-349.26049999999998</c:v>
                </c:pt>
                <c:pt idx="10602">
                  <c:v>-349.25849999999997</c:v>
                </c:pt>
                <c:pt idx="10603">
                  <c:v>-349.25649999999996</c:v>
                </c:pt>
                <c:pt idx="10604">
                  <c:v>-349.25450000000001</c:v>
                </c:pt>
                <c:pt idx="10605">
                  <c:v>-349.2525</c:v>
                </c:pt>
                <c:pt idx="10606">
                  <c:v>-349.25049999999999</c:v>
                </c:pt>
                <c:pt idx="10607">
                  <c:v>-349.24849999999998</c:v>
                </c:pt>
                <c:pt idx="10608">
                  <c:v>-349.24649999999997</c:v>
                </c:pt>
                <c:pt idx="10609">
                  <c:v>-349.24449999999996</c:v>
                </c:pt>
                <c:pt idx="10610">
                  <c:v>-349.24249999999995</c:v>
                </c:pt>
                <c:pt idx="10611">
                  <c:v>-349.2405</c:v>
                </c:pt>
                <c:pt idx="10612">
                  <c:v>-349.23849999999999</c:v>
                </c:pt>
                <c:pt idx="10613">
                  <c:v>-349.23649999999998</c:v>
                </c:pt>
                <c:pt idx="10614">
                  <c:v>-349.23449999999997</c:v>
                </c:pt>
                <c:pt idx="10615">
                  <c:v>-349.23249999999996</c:v>
                </c:pt>
                <c:pt idx="10616">
                  <c:v>-349.23050000000001</c:v>
                </c:pt>
                <c:pt idx="10617">
                  <c:v>-349.2285</c:v>
                </c:pt>
                <c:pt idx="10618">
                  <c:v>-349.22649999999999</c:v>
                </c:pt>
                <c:pt idx="10619">
                  <c:v>-349.22449999999998</c:v>
                </c:pt>
                <c:pt idx="10620">
                  <c:v>-349.22249999999997</c:v>
                </c:pt>
                <c:pt idx="10621">
                  <c:v>-349.22049999999996</c:v>
                </c:pt>
                <c:pt idx="10622">
                  <c:v>-349.21849999999995</c:v>
                </c:pt>
                <c:pt idx="10623">
                  <c:v>-349.2165</c:v>
                </c:pt>
                <c:pt idx="10624">
                  <c:v>-349.21449999999999</c:v>
                </c:pt>
                <c:pt idx="10625">
                  <c:v>-349.21249999999998</c:v>
                </c:pt>
                <c:pt idx="10626">
                  <c:v>-349.21049999999997</c:v>
                </c:pt>
                <c:pt idx="10627">
                  <c:v>-349.20849999999996</c:v>
                </c:pt>
                <c:pt idx="10628">
                  <c:v>-349.20650000000001</c:v>
                </c:pt>
                <c:pt idx="10629">
                  <c:v>-349.2045</c:v>
                </c:pt>
                <c:pt idx="10630">
                  <c:v>-349.20249999999999</c:v>
                </c:pt>
                <c:pt idx="10631">
                  <c:v>-349.20049999999998</c:v>
                </c:pt>
                <c:pt idx="10632">
                  <c:v>-349.19849999999997</c:v>
                </c:pt>
                <c:pt idx="10633">
                  <c:v>-349.19649999999996</c:v>
                </c:pt>
                <c:pt idx="10634">
                  <c:v>-349.19449999999995</c:v>
                </c:pt>
                <c:pt idx="10635">
                  <c:v>-349.1925</c:v>
                </c:pt>
                <c:pt idx="10636">
                  <c:v>-349.19049999999999</c:v>
                </c:pt>
                <c:pt idx="10637">
                  <c:v>-349.18849999999998</c:v>
                </c:pt>
                <c:pt idx="10638">
                  <c:v>-349.18649999999997</c:v>
                </c:pt>
                <c:pt idx="10639">
                  <c:v>-349.18449999999996</c:v>
                </c:pt>
                <c:pt idx="10640">
                  <c:v>-349.1825</c:v>
                </c:pt>
                <c:pt idx="10641">
                  <c:v>-349.18049999999999</c:v>
                </c:pt>
                <c:pt idx="10642">
                  <c:v>-349.17849999999999</c:v>
                </c:pt>
                <c:pt idx="10643">
                  <c:v>-349.17649999999998</c:v>
                </c:pt>
                <c:pt idx="10644">
                  <c:v>-349.17449999999997</c:v>
                </c:pt>
                <c:pt idx="10645">
                  <c:v>-349.17249999999996</c:v>
                </c:pt>
                <c:pt idx="10646">
                  <c:v>-349.17049999999995</c:v>
                </c:pt>
                <c:pt idx="10647">
                  <c:v>-349.16849999999999</c:v>
                </c:pt>
                <c:pt idx="10648">
                  <c:v>-349.16649999999998</c:v>
                </c:pt>
                <c:pt idx="10649">
                  <c:v>-349.16449999999998</c:v>
                </c:pt>
                <c:pt idx="10650">
                  <c:v>-349.16249999999997</c:v>
                </c:pt>
                <c:pt idx="10651">
                  <c:v>-349.16049999999996</c:v>
                </c:pt>
                <c:pt idx="10652">
                  <c:v>-349.1585</c:v>
                </c:pt>
                <c:pt idx="10653">
                  <c:v>-349.15649999999999</c:v>
                </c:pt>
                <c:pt idx="10654">
                  <c:v>-349.15449999999998</c:v>
                </c:pt>
                <c:pt idx="10655">
                  <c:v>-349.15249999999997</c:v>
                </c:pt>
                <c:pt idx="10656">
                  <c:v>-349.15049999999997</c:v>
                </c:pt>
                <c:pt idx="10657">
                  <c:v>-349.14849999999996</c:v>
                </c:pt>
                <c:pt idx="10658">
                  <c:v>-349.1465</c:v>
                </c:pt>
                <c:pt idx="10659">
                  <c:v>-349.14449999999999</c:v>
                </c:pt>
                <c:pt idx="10660">
                  <c:v>-349.14249999999998</c:v>
                </c:pt>
                <c:pt idx="10661">
                  <c:v>-349.14049999999997</c:v>
                </c:pt>
                <c:pt idx="10662">
                  <c:v>-349.13849999999996</c:v>
                </c:pt>
                <c:pt idx="10663">
                  <c:v>-349.13649999999996</c:v>
                </c:pt>
                <c:pt idx="10664">
                  <c:v>-349.1345</c:v>
                </c:pt>
                <c:pt idx="10665">
                  <c:v>-349.13249999999999</c:v>
                </c:pt>
                <c:pt idx="10666">
                  <c:v>-349.13049999999998</c:v>
                </c:pt>
                <c:pt idx="10667">
                  <c:v>-349.12849999999997</c:v>
                </c:pt>
                <c:pt idx="10668">
                  <c:v>-349.12649999999996</c:v>
                </c:pt>
                <c:pt idx="10669">
                  <c:v>-349.12449999999995</c:v>
                </c:pt>
                <c:pt idx="10670">
                  <c:v>-349.1225</c:v>
                </c:pt>
                <c:pt idx="10671">
                  <c:v>-349.12049999999999</c:v>
                </c:pt>
                <c:pt idx="10672">
                  <c:v>-349.11849999999998</c:v>
                </c:pt>
                <c:pt idx="10673">
                  <c:v>-349.11649999999997</c:v>
                </c:pt>
                <c:pt idx="10674">
                  <c:v>-349.11449999999996</c:v>
                </c:pt>
                <c:pt idx="10675">
                  <c:v>-349.11249999999995</c:v>
                </c:pt>
                <c:pt idx="10676">
                  <c:v>-349.1105</c:v>
                </c:pt>
                <c:pt idx="10677">
                  <c:v>-349.10849999999999</c:v>
                </c:pt>
                <c:pt idx="10678">
                  <c:v>-349.10649999999998</c:v>
                </c:pt>
                <c:pt idx="10679">
                  <c:v>-349.10449999999997</c:v>
                </c:pt>
                <c:pt idx="10680">
                  <c:v>-349.10249999999996</c:v>
                </c:pt>
                <c:pt idx="10681">
                  <c:v>-349.10049999999995</c:v>
                </c:pt>
                <c:pt idx="10682">
                  <c:v>-349.0985</c:v>
                </c:pt>
                <c:pt idx="10683">
                  <c:v>-349.09649999999999</c:v>
                </c:pt>
                <c:pt idx="10684">
                  <c:v>-349.09449999999998</c:v>
                </c:pt>
                <c:pt idx="10685">
                  <c:v>-349.09249999999997</c:v>
                </c:pt>
                <c:pt idx="10686">
                  <c:v>-349.09049999999996</c:v>
                </c:pt>
                <c:pt idx="10687">
                  <c:v>-349.08849999999995</c:v>
                </c:pt>
                <c:pt idx="10688">
                  <c:v>-349.0865</c:v>
                </c:pt>
                <c:pt idx="10689">
                  <c:v>-349.08449999999999</c:v>
                </c:pt>
                <c:pt idx="10690">
                  <c:v>-349.08249999999998</c:v>
                </c:pt>
                <c:pt idx="10691">
                  <c:v>-349.08049999999997</c:v>
                </c:pt>
                <c:pt idx="10692">
                  <c:v>-349.07849999999996</c:v>
                </c:pt>
                <c:pt idx="10693">
                  <c:v>-349.07649999999995</c:v>
                </c:pt>
                <c:pt idx="10694">
                  <c:v>-349.0745</c:v>
                </c:pt>
                <c:pt idx="10695">
                  <c:v>-349.07249999999999</c:v>
                </c:pt>
                <c:pt idx="10696">
                  <c:v>-349.07049999999998</c:v>
                </c:pt>
                <c:pt idx="10697">
                  <c:v>-349.06849999999997</c:v>
                </c:pt>
                <c:pt idx="10698">
                  <c:v>-349.06649999999996</c:v>
                </c:pt>
                <c:pt idx="10699">
                  <c:v>-349.06449999999995</c:v>
                </c:pt>
                <c:pt idx="10700">
                  <c:v>-349.0625</c:v>
                </c:pt>
                <c:pt idx="10701">
                  <c:v>-349.06049999999999</c:v>
                </c:pt>
                <c:pt idx="10702">
                  <c:v>-349.05849999999998</c:v>
                </c:pt>
                <c:pt idx="10703">
                  <c:v>-349.05649999999997</c:v>
                </c:pt>
                <c:pt idx="10704">
                  <c:v>-349.05449999999996</c:v>
                </c:pt>
                <c:pt idx="10705">
                  <c:v>-349.05249999999995</c:v>
                </c:pt>
                <c:pt idx="10706">
                  <c:v>-349.0505</c:v>
                </c:pt>
                <c:pt idx="10707">
                  <c:v>-349.04849999999999</c:v>
                </c:pt>
                <c:pt idx="10708">
                  <c:v>-349.04649999999998</c:v>
                </c:pt>
                <c:pt idx="10709">
                  <c:v>-349.04449999999997</c:v>
                </c:pt>
                <c:pt idx="10710">
                  <c:v>-349.04249999999996</c:v>
                </c:pt>
                <c:pt idx="10711">
                  <c:v>-349.04049999999995</c:v>
                </c:pt>
                <c:pt idx="10712">
                  <c:v>-349.0385</c:v>
                </c:pt>
                <c:pt idx="10713">
                  <c:v>-349.03649999999999</c:v>
                </c:pt>
                <c:pt idx="10714">
                  <c:v>-349.03449999999998</c:v>
                </c:pt>
                <c:pt idx="10715">
                  <c:v>-349.03249999999997</c:v>
                </c:pt>
                <c:pt idx="10716">
                  <c:v>-349.03049999999996</c:v>
                </c:pt>
                <c:pt idx="10717">
                  <c:v>-349.02849999999995</c:v>
                </c:pt>
                <c:pt idx="10718">
                  <c:v>-349.0265</c:v>
                </c:pt>
                <c:pt idx="10719">
                  <c:v>-349.02449999999999</c:v>
                </c:pt>
                <c:pt idx="10720">
                  <c:v>-349.02249999999998</c:v>
                </c:pt>
                <c:pt idx="10721">
                  <c:v>-349.02049999999997</c:v>
                </c:pt>
                <c:pt idx="10722">
                  <c:v>-349.01849999999996</c:v>
                </c:pt>
                <c:pt idx="10723">
                  <c:v>-349.01649999999995</c:v>
                </c:pt>
                <c:pt idx="10724">
                  <c:v>-349.0145</c:v>
                </c:pt>
                <c:pt idx="10725">
                  <c:v>-349.01249999999999</c:v>
                </c:pt>
                <c:pt idx="10726">
                  <c:v>-349.01049999999998</c:v>
                </c:pt>
                <c:pt idx="10727">
                  <c:v>-349.00849999999997</c:v>
                </c:pt>
                <c:pt idx="10728">
                  <c:v>-349.00649999999996</c:v>
                </c:pt>
                <c:pt idx="10729">
                  <c:v>-349.00450000000001</c:v>
                </c:pt>
                <c:pt idx="10730">
                  <c:v>-349.0025</c:v>
                </c:pt>
                <c:pt idx="10731">
                  <c:v>-349.00049999999999</c:v>
                </c:pt>
                <c:pt idx="10732">
                  <c:v>-348.99849999999998</c:v>
                </c:pt>
                <c:pt idx="10733">
                  <c:v>-348.99649999999997</c:v>
                </c:pt>
                <c:pt idx="10734">
                  <c:v>-348.99449999999996</c:v>
                </c:pt>
                <c:pt idx="10735">
                  <c:v>-348.99249999999995</c:v>
                </c:pt>
                <c:pt idx="10736">
                  <c:v>-348.9905</c:v>
                </c:pt>
                <c:pt idx="10737">
                  <c:v>-348.98849999999999</c:v>
                </c:pt>
                <c:pt idx="10738">
                  <c:v>-348.98649999999998</c:v>
                </c:pt>
                <c:pt idx="10739">
                  <c:v>-348.98449999999997</c:v>
                </c:pt>
                <c:pt idx="10740">
                  <c:v>-348.98249999999996</c:v>
                </c:pt>
                <c:pt idx="10741">
                  <c:v>-348.98050000000001</c:v>
                </c:pt>
                <c:pt idx="10742">
                  <c:v>-348.9785</c:v>
                </c:pt>
                <c:pt idx="10743">
                  <c:v>-348.97649999999999</c:v>
                </c:pt>
                <c:pt idx="10744">
                  <c:v>-348.97449999999998</c:v>
                </c:pt>
                <c:pt idx="10745">
                  <c:v>-348.97249999999997</c:v>
                </c:pt>
                <c:pt idx="10746">
                  <c:v>-348.97049999999996</c:v>
                </c:pt>
                <c:pt idx="10747">
                  <c:v>-348.96849999999995</c:v>
                </c:pt>
                <c:pt idx="10748">
                  <c:v>-348.9665</c:v>
                </c:pt>
                <c:pt idx="10749">
                  <c:v>-348.96449999999999</c:v>
                </c:pt>
                <c:pt idx="10750">
                  <c:v>-348.96249999999998</c:v>
                </c:pt>
                <c:pt idx="10751">
                  <c:v>-348.96049999999997</c:v>
                </c:pt>
                <c:pt idx="10752">
                  <c:v>-348.95849999999996</c:v>
                </c:pt>
                <c:pt idx="10753">
                  <c:v>-348.95650000000001</c:v>
                </c:pt>
                <c:pt idx="10754">
                  <c:v>-348.9545</c:v>
                </c:pt>
                <c:pt idx="10755">
                  <c:v>-348.95249999999999</c:v>
                </c:pt>
                <c:pt idx="10756">
                  <c:v>-348.95049999999998</c:v>
                </c:pt>
                <c:pt idx="10757">
                  <c:v>-348.94849999999997</c:v>
                </c:pt>
                <c:pt idx="10758">
                  <c:v>-348.94649999999996</c:v>
                </c:pt>
                <c:pt idx="10759">
                  <c:v>-348.94449999999995</c:v>
                </c:pt>
                <c:pt idx="10760">
                  <c:v>-348.9425</c:v>
                </c:pt>
                <c:pt idx="10761">
                  <c:v>-348.94049999999999</c:v>
                </c:pt>
                <c:pt idx="10762">
                  <c:v>-348.93849999999998</c:v>
                </c:pt>
                <c:pt idx="10763">
                  <c:v>-348.93649999999997</c:v>
                </c:pt>
                <c:pt idx="10764">
                  <c:v>-348.93449999999996</c:v>
                </c:pt>
                <c:pt idx="10765">
                  <c:v>-348.9325</c:v>
                </c:pt>
                <c:pt idx="10766">
                  <c:v>-348.93049999999999</c:v>
                </c:pt>
                <c:pt idx="10767">
                  <c:v>-348.92849999999999</c:v>
                </c:pt>
                <c:pt idx="10768">
                  <c:v>-348.92649999999998</c:v>
                </c:pt>
                <c:pt idx="10769">
                  <c:v>-348.92449999999997</c:v>
                </c:pt>
                <c:pt idx="10770">
                  <c:v>-348.92249999999996</c:v>
                </c:pt>
                <c:pt idx="10771">
                  <c:v>-348.92049999999995</c:v>
                </c:pt>
                <c:pt idx="10772">
                  <c:v>-348.91849999999999</c:v>
                </c:pt>
                <c:pt idx="10773">
                  <c:v>-348.91649999999998</c:v>
                </c:pt>
                <c:pt idx="10774">
                  <c:v>-348.91449999999998</c:v>
                </c:pt>
                <c:pt idx="10775">
                  <c:v>-348.91249999999997</c:v>
                </c:pt>
                <c:pt idx="10776">
                  <c:v>-348.91049999999996</c:v>
                </c:pt>
                <c:pt idx="10777">
                  <c:v>-348.9085</c:v>
                </c:pt>
                <c:pt idx="10778">
                  <c:v>-348.90649999999999</c:v>
                </c:pt>
                <c:pt idx="10779">
                  <c:v>-348.90449999999998</c:v>
                </c:pt>
                <c:pt idx="10780">
                  <c:v>-348.90249999999997</c:v>
                </c:pt>
                <c:pt idx="10781">
                  <c:v>-348.90049999999997</c:v>
                </c:pt>
                <c:pt idx="10782">
                  <c:v>-348.89849999999996</c:v>
                </c:pt>
                <c:pt idx="10783">
                  <c:v>-348.8965</c:v>
                </c:pt>
                <c:pt idx="10784">
                  <c:v>-348.89449999999999</c:v>
                </c:pt>
                <c:pt idx="10785">
                  <c:v>-348.89249999999998</c:v>
                </c:pt>
                <c:pt idx="10786">
                  <c:v>-348.89049999999997</c:v>
                </c:pt>
                <c:pt idx="10787">
                  <c:v>-348.88849999999996</c:v>
                </c:pt>
                <c:pt idx="10788">
                  <c:v>-348.88649999999996</c:v>
                </c:pt>
                <c:pt idx="10789">
                  <c:v>-348.8845</c:v>
                </c:pt>
                <c:pt idx="10790">
                  <c:v>-348.88249999999999</c:v>
                </c:pt>
                <c:pt idx="10791">
                  <c:v>-348.88049999999998</c:v>
                </c:pt>
                <c:pt idx="10792">
                  <c:v>-348.87849999999997</c:v>
                </c:pt>
                <c:pt idx="10793">
                  <c:v>-348.87649999999996</c:v>
                </c:pt>
                <c:pt idx="10794">
                  <c:v>-348.87449999999995</c:v>
                </c:pt>
                <c:pt idx="10795">
                  <c:v>-348.8725</c:v>
                </c:pt>
                <c:pt idx="10796">
                  <c:v>-348.87049999999999</c:v>
                </c:pt>
                <c:pt idx="10797">
                  <c:v>-348.86849999999998</c:v>
                </c:pt>
                <c:pt idx="10798">
                  <c:v>-348.86649999999997</c:v>
                </c:pt>
                <c:pt idx="10799">
                  <c:v>-348.86449999999996</c:v>
                </c:pt>
                <c:pt idx="10800">
                  <c:v>-348.86249999999995</c:v>
                </c:pt>
                <c:pt idx="10801">
                  <c:v>-348.8605</c:v>
                </c:pt>
                <c:pt idx="10802">
                  <c:v>-348.85849999999999</c:v>
                </c:pt>
                <c:pt idx="10803">
                  <c:v>-348.85649999999998</c:v>
                </c:pt>
                <c:pt idx="10804">
                  <c:v>-348.85449999999997</c:v>
                </c:pt>
                <c:pt idx="10805">
                  <c:v>-348.85249999999996</c:v>
                </c:pt>
                <c:pt idx="10806">
                  <c:v>-348.85049999999995</c:v>
                </c:pt>
                <c:pt idx="10807">
                  <c:v>-348.8485</c:v>
                </c:pt>
                <c:pt idx="10808">
                  <c:v>-348.84649999999999</c:v>
                </c:pt>
                <c:pt idx="10809">
                  <c:v>-348.84449999999998</c:v>
                </c:pt>
                <c:pt idx="10810">
                  <c:v>-348.84249999999997</c:v>
                </c:pt>
                <c:pt idx="10811">
                  <c:v>-348.84049999999996</c:v>
                </c:pt>
                <c:pt idx="10812">
                  <c:v>-348.83849999999995</c:v>
                </c:pt>
                <c:pt idx="10813">
                  <c:v>-348.8365</c:v>
                </c:pt>
                <c:pt idx="10814">
                  <c:v>-348.83449999999999</c:v>
                </c:pt>
                <c:pt idx="10815">
                  <c:v>-348.83249999999998</c:v>
                </c:pt>
                <c:pt idx="10816">
                  <c:v>-348.83049999999997</c:v>
                </c:pt>
                <c:pt idx="10817">
                  <c:v>-348.82849999999996</c:v>
                </c:pt>
                <c:pt idx="10818">
                  <c:v>-348.82649999999995</c:v>
                </c:pt>
                <c:pt idx="10819">
                  <c:v>-348.8245</c:v>
                </c:pt>
                <c:pt idx="10820">
                  <c:v>-348.82249999999999</c:v>
                </c:pt>
                <c:pt idx="10821">
                  <c:v>-348.82049999999998</c:v>
                </c:pt>
                <c:pt idx="10822">
                  <c:v>-348.81849999999997</c:v>
                </c:pt>
                <c:pt idx="10823">
                  <c:v>-348.81649999999996</c:v>
                </c:pt>
                <c:pt idx="10824">
                  <c:v>-348.81449999999995</c:v>
                </c:pt>
                <c:pt idx="10825">
                  <c:v>-348.8125</c:v>
                </c:pt>
                <c:pt idx="10826">
                  <c:v>-348.81049999999999</c:v>
                </c:pt>
                <c:pt idx="10827">
                  <c:v>-348.80849999999998</c:v>
                </c:pt>
                <c:pt idx="10828">
                  <c:v>-348.80649999999997</c:v>
                </c:pt>
                <c:pt idx="10829">
                  <c:v>-348.80449999999996</c:v>
                </c:pt>
                <c:pt idx="10830">
                  <c:v>-348.80249999999995</c:v>
                </c:pt>
                <c:pt idx="10831">
                  <c:v>-348.8005</c:v>
                </c:pt>
                <c:pt idx="10832">
                  <c:v>-348.79849999999999</c:v>
                </c:pt>
                <c:pt idx="10833">
                  <c:v>-348.79649999999998</c:v>
                </c:pt>
                <c:pt idx="10834">
                  <c:v>-348.79449999999997</c:v>
                </c:pt>
                <c:pt idx="10835">
                  <c:v>-348.79249999999996</c:v>
                </c:pt>
                <c:pt idx="10836">
                  <c:v>-348.79049999999995</c:v>
                </c:pt>
                <c:pt idx="10837">
                  <c:v>-348.7885</c:v>
                </c:pt>
                <c:pt idx="10838">
                  <c:v>-348.78649999999999</c:v>
                </c:pt>
                <c:pt idx="10839">
                  <c:v>-348.78449999999998</c:v>
                </c:pt>
                <c:pt idx="10840">
                  <c:v>-348.78249999999997</c:v>
                </c:pt>
                <c:pt idx="10841">
                  <c:v>-348.78049999999996</c:v>
                </c:pt>
                <c:pt idx="10842">
                  <c:v>-348.77849999999995</c:v>
                </c:pt>
                <c:pt idx="10843">
                  <c:v>-348.7765</c:v>
                </c:pt>
                <c:pt idx="10844">
                  <c:v>-348.77449999999999</c:v>
                </c:pt>
                <c:pt idx="10845">
                  <c:v>-348.77249999999998</c:v>
                </c:pt>
                <c:pt idx="10846">
                  <c:v>-348.77049999999997</c:v>
                </c:pt>
                <c:pt idx="10847">
                  <c:v>-348.76849999999996</c:v>
                </c:pt>
                <c:pt idx="10848">
                  <c:v>-348.76649999999995</c:v>
                </c:pt>
                <c:pt idx="10849">
                  <c:v>-348.7645</c:v>
                </c:pt>
                <c:pt idx="10850">
                  <c:v>-348.76249999999999</c:v>
                </c:pt>
                <c:pt idx="10851">
                  <c:v>-348.76049999999998</c:v>
                </c:pt>
                <c:pt idx="10852">
                  <c:v>-348.75849999999997</c:v>
                </c:pt>
                <c:pt idx="10853">
                  <c:v>-348.75649999999996</c:v>
                </c:pt>
                <c:pt idx="10854">
                  <c:v>-348.75450000000001</c:v>
                </c:pt>
                <c:pt idx="10855">
                  <c:v>-348.7525</c:v>
                </c:pt>
                <c:pt idx="10856">
                  <c:v>-348.75049999999999</c:v>
                </c:pt>
                <c:pt idx="10857">
                  <c:v>-348.74849999999998</c:v>
                </c:pt>
                <c:pt idx="10858">
                  <c:v>-348.74649999999997</c:v>
                </c:pt>
                <c:pt idx="10859">
                  <c:v>-348.74449999999996</c:v>
                </c:pt>
                <c:pt idx="10860">
                  <c:v>-348.74249999999995</c:v>
                </c:pt>
                <c:pt idx="10861">
                  <c:v>-348.7405</c:v>
                </c:pt>
                <c:pt idx="10862">
                  <c:v>-348.73849999999999</c:v>
                </c:pt>
                <c:pt idx="10863">
                  <c:v>-348.73649999999998</c:v>
                </c:pt>
                <c:pt idx="10864">
                  <c:v>-348.73449999999997</c:v>
                </c:pt>
                <c:pt idx="10865">
                  <c:v>-348.73249999999996</c:v>
                </c:pt>
                <c:pt idx="10866">
                  <c:v>-348.73050000000001</c:v>
                </c:pt>
                <c:pt idx="10867">
                  <c:v>-348.7285</c:v>
                </c:pt>
                <c:pt idx="10868">
                  <c:v>-348.72649999999999</c:v>
                </c:pt>
                <c:pt idx="10869">
                  <c:v>-348.72449999999998</c:v>
                </c:pt>
                <c:pt idx="10870">
                  <c:v>-348.72249999999997</c:v>
                </c:pt>
                <c:pt idx="10871">
                  <c:v>-348.72049999999996</c:v>
                </c:pt>
                <c:pt idx="10872">
                  <c:v>-348.71849999999995</c:v>
                </c:pt>
                <c:pt idx="10873">
                  <c:v>-348.7165</c:v>
                </c:pt>
                <c:pt idx="10874">
                  <c:v>-348.71449999999999</c:v>
                </c:pt>
                <c:pt idx="10875">
                  <c:v>-348.71249999999998</c:v>
                </c:pt>
                <c:pt idx="10876">
                  <c:v>-348.71049999999997</c:v>
                </c:pt>
                <c:pt idx="10877">
                  <c:v>-348.70849999999996</c:v>
                </c:pt>
                <c:pt idx="10878">
                  <c:v>-348.70650000000001</c:v>
                </c:pt>
                <c:pt idx="10879">
                  <c:v>-348.7045</c:v>
                </c:pt>
                <c:pt idx="10880">
                  <c:v>-348.70249999999999</c:v>
                </c:pt>
                <c:pt idx="10881">
                  <c:v>-348.70049999999998</c:v>
                </c:pt>
                <c:pt idx="10882">
                  <c:v>-348.69849999999997</c:v>
                </c:pt>
                <c:pt idx="10883">
                  <c:v>-348.69649999999996</c:v>
                </c:pt>
                <c:pt idx="10884">
                  <c:v>-348.69449999999995</c:v>
                </c:pt>
                <c:pt idx="10885">
                  <c:v>-348.6925</c:v>
                </c:pt>
                <c:pt idx="10886">
                  <c:v>-348.69049999999999</c:v>
                </c:pt>
                <c:pt idx="10887">
                  <c:v>-348.68849999999998</c:v>
                </c:pt>
                <c:pt idx="10888">
                  <c:v>-348.68649999999997</c:v>
                </c:pt>
                <c:pt idx="10889">
                  <c:v>-348.68449999999996</c:v>
                </c:pt>
                <c:pt idx="10890">
                  <c:v>-348.6825</c:v>
                </c:pt>
                <c:pt idx="10891">
                  <c:v>-348.68049999999999</c:v>
                </c:pt>
                <c:pt idx="10892">
                  <c:v>-348.67849999999999</c:v>
                </c:pt>
                <c:pt idx="10893">
                  <c:v>-348.67649999999998</c:v>
                </c:pt>
                <c:pt idx="10894">
                  <c:v>-348.67449999999997</c:v>
                </c:pt>
                <c:pt idx="10895">
                  <c:v>-348.67249999999996</c:v>
                </c:pt>
                <c:pt idx="10896">
                  <c:v>-348.67049999999995</c:v>
                </c:pt>
                <c:pt idx="10897">
                  <c:v>-348.66849999999999</c:v>
                </c:pt>
                <c:pt idx="10898">
                  <c:v>-348.66649999999998</c:v>
                </c:pt>
                <c:pt idx="10899">
                  <c:v>-348.66449999999998</c:v>
                </c:pt>
                <c:pt idx="10900">
                  <c:v>-348.66249999999997</c:v>
                </c:pt>
                <c:pt idx="10901">
                  <c:v>-348.66049999999996</c:v>
                </c:pt>
                <c:pt idx="10902">
                  <c:v>-348.6585</c:v>
                </c:pt>
                <c:pt idx="10903">
                  <c:v>-348.65649999999999</c:v>
                </c:pt>
                <c:pt idx="10904">
                  <c:v>-348.65449999999998</c:v>
                </c:pt>
                <c:pt idx="10905">
                  <c:v>-348.65249999999997</c:v>
                </c:pt>
                <c:pt idx="10906">
                  <c:v>-348.65049999999997</c:v>
                </c:pt>
                <c:pt idx="10907">
                  <c:v>-348.64849999999996</c:v>
                </c:pt>
                <c:pt idx="10908">
                  <c:v>-348.6465</c:v>
                </c:pt>
                <c:pt idx="10909">
                  <c:v>-348.64449999999999</c:v>
                </c:pt>
                <c:pt idx="10910">
                  <c:v>-348.64249999999998</c:v>
                </c:pt>
                <c:pt idx="10911">
                  <c:v>-348.64049999999997</c:v>
                </c:pt>
                <c:pt idx="10912">
                  <c:v>-348.63849999999996</c:v>
                </c:pt>
                <c:pt idx="10913">
                  <c:v>-348.63649999999996</c:v>
                </c:pt>
                <c:pt idx="10914">
                  <c:v>-348.6345</c:v>
                </c:pt>
                <c:pt idx="10915">
                  <c:v>-348.63249999999999</c:v>
                </c:pt>
                <c:pt idx="10916">
                  <c:v>-348.63049999999998</c:v>
                </c:pt>
                <c:pt idx="10917">
                  <c:v>-348.62849999999997</c:v>
                </c:pt>
                <c:pt idx="10918">
                  <c:v>-348.62649999999996</c:v>
                </c:pt>
                <c:pt idx="10919">
                  <c:v>-348.62449999999995</c:v>
                </c:pt>
                <c:pt idx="10920">
                  <c:v>-348.6225</c:v>
                </c:pt>
                <c:pt idx="10921">
                  <c:v>-348.62049999999999</c:v>
                </c:pt>
                <c:pt idx="10922">
                  <c:v>-348.61849999999998</c:v>
                </c:pt>
                <c:pt idx="10923">
                  <c:v>-348.61649999999997</c:v>
                </c:pt>
                <c:pt idx="10924">
                  <c:v>-348.61449999999996</c:v>
                </c:pt>
                <c:pt idx="10925">
                  <c:v>-348.61249999999995</c:v>
                </c:pt>
                <c:pt idx="10926">
                  <c:v>-348.6105</c:v>
                </c:pt>
                <c:pt idx="10927">
                  <c:v>-348.60849999999999</c:v>
                </c:pt>
                <c:pt idx="10928">
                  <c:v>-348.60649999999998</c:v>
                </c:pt>
                <c:pt idx="10929">
                  <c:v>-348.60449999999997</c:v>
                </c:pt>
                <c:pt idx="10930">
                  <c:v>-348.60249999999996</c:v>
                </c:pt>
                <c:pt idx="10931">
                  <c:v>-348.60049999999995</c:v>
                </c:pt>
                <c:pt idx="10932">
                  <c:v>-348.5985</c:v>
                </c:pt>
                <c:pt idx="10933">
                  <c:v>-348.59649999999999</c:v>
                </c:pt>
                <c:pt idx="10934">
                  <c:v>-348.59449999999998</c:v>
                </c:pt>
                <c:pt idx="10935">
                  <c:v>-348.59249999999997</c:v>
                </c:pt>
                <c:pt idx="10936">
                  <c:v>-348.59049999999996</c:v>
                </c:pt>
                <c:pt idx="10937">
                  <c:v>-348.58849999999995</c:v>
                </c:pt>
                <c:pt idx="10938">
                  <c:v>-348.5865</c:v>
                </c:pt>
                <c:pt idx="10939">
                  <c:v>-348.58449999999999</c:v>
                </c:pt>
                <c:pt idx="10940">
                  <c:v>-348.58249999999998</c:v>
                </c:pt>
                <c:pt idx="10941">
                  <c:v>-348.58049999999997</c:v>
                </c:pt>
                <c:pt idx="10942">
                  <c:v>-348.57849999999996</c:v>
                </c:pt>
                <c:pt idx="10943">
                  <c:v>-348.57649999999995</c:v>
                </c:pt>
                <c:pt idx="10944">
                  <c:v>-348.5745</c:v>
                </c:pt>
                <c:pt idx="10945">
                  <c:v>-348.57249999999999</c:v>
                </c:pt>
                <c:pt idx="10946">
                  <c:v>-348.57049999999998</c:v>
                </c:pt>
                <c:pt idx="10947">
                  <c:v>-348.56849999999997</c:v>
                </c:pt>
                <c:pt idx="10948">
                  <c:v>-348.56649999999996</c:v>
                </c:pt>
                <c:pt idx="10949">
                  <c:v>-348.56449999999995</c:v>
                </c:pt>
                <c:pt idx="10950">
                  <c:v>-348.5625</c:v>
                </c:pt>
                <c:pt idx="10951">
                  <c:v>-348.56049999999999</c:v>
                </c:pt>
                <c:pt idx="10952">
                  <c:v>-348.55849999999998</c:v>
                </c:pt>
                <c:pt idx="10953">
                  <c:v>-348.55649999999997</c:v>
                </c:pt>
                <c:pt idx="10954">
                  <c:v>-348.55449999999996</c:v>
                </c:pt>
                <c:pt idx="10955">
                  <c:v>-348.55249999999995</c:v>
                </c:pt>
                <c:pt idx="10956">
                  <c:v>-348.5505</c:v>
                </c:pt>
                <c:pt idx="10957">
                  <c:v>-348.54849999999999</c:v>
                </c:pt>
                <c:pt idx="10958">
                  <c:v>-348.54649999999998</c:v>
                </c:pt>
                <c:pt idx="10959">
                  <c:v>-348.54449999999997</c:v>
                </c:pt>
                <c:pt idx="10960">
                  <c:v>-348.54249999999996</c:v>
                </c:pt>
                <c:pt idx="10961">
                  <c:v>-348.54049999999995</c:v>
                </c:pt>
                <c:pt idx="10962">
                  <c:v>-348.5385</c:v>
                </c:pt>
                <c:pt idx="10963">
                  <c:v>-348.53649999999999</c:v>
                </c:pt>
                <c:pt idx="10964">
                  <c:v>-348.53449999999998</c:v>
                </c:pt>
                <c:pt idx="10965">
                  <c:v>-348.53249999999997</c:v>
                </c:pt>
                <c:pt idx="10966">
                  <c:v>-348.53049999999996</c:v>
                </c:pt>
                <c:pt idx="10967">
                  <c:v>-348.52849999999995</c:v>
                </c:pt>
                <c:pt idx="10968">
                  <c:v>-348.5265</c:v>
                </c:pt>
                <c:pt idx="10969">
                  <c:v>-348.52449999999999</c:v>
                </c:pt>
                <c:pt idx="10970">
                  <c:v>-348.52249999999998</c:v>
                </c:pt>
                <c:pt idx="10971">
                  <c:v>-348.52049999999997</c:v>
                </c:pt>
                <c:pt idx="10972">
                  <c:v>-348.51849999999996</c:v>
                </c:pt>
                <c:pt idx="10973">
                  <c:v>-348.51649999999995</c:v>
                </c:pt>
                <c:pt idx="10974">
                  <c:v>-348.5145</c:v>
                </c:pt>
                <c:pt idx="10975">
                  <c:v>-348.51249999999999</c:v>
                </c:pt>
                <c:pt idx="10976">
                  <c:v>-348.51049999999998</c:v>
                </c:pt>
                <c:pt idx="10977">
                  <c:v>-348.50849999999997</c:v>
                </c:pt>
                <c:pt idx="10978">
                  <c:v>-348.50649999999996</c:v>
                </c:pt>
                <c:pt idx="10979">
                  <c:v>-348.50450000000001</c:v>
                </c:pt>
                <c:pt idx="10980">
                  <c:v>-348.5025</c:v>
                </c:pt>
                <c:pt idx="10981">
                  <c:v>-348.50049999999999</c:v>
                </c:pt>
                <c:pt idx="10982">
                  <c:v>-348.49849999999998</c:v>
                </c:pt>
                <c:pt idx="10983">
                  <c:v>-348.49649999999997</c:v>
                </c:pt>
                <c:pt idx="10984">
                  <c:v>-348.49449999999996</c:v>
                </c:pt>
                <c:pt idx="10985">
                  <c:v>-348.49249999999995</c:v>
                </c:pt>
                <c:pt idx="10986">
                  <c:v>-348.4905</c:v>
                </c:pt>
                <c:pt idx="10987">
                  <c:v>-348.48849999999999</c:v>
                </c:pt>
                <c:pt idx="10988">
                  <c:v>-348.48649999999998</c:v>
                </c:pt>
                <c:pt idx="10989">
                  <c:v>-348.48449999999997</c:v>
                </c:pt>
                <c:pt idx="10990">
                  <c:v>-348.48249999999996</c:v>
                </c:pt>
                <c:pt idx="10991">
                  <c:v>-348.48050000000001</c:v>
                </c:pt>
                <c:pt idx="10992">
                  <c:v>-348.4785</c:v>
                </c:pt>
                <c:pt idx="10993">
                  <c:v>-348.47649999999999</c:v>
                </c:pt>
                <c:pt idx="10994">
                  <c:v>-348.47449999999998</c:v>
                </c:pt>
                <c:pt idx="10995">
                  <c:v>-348.47249999999997</c:v>
                </c:pt>
                <c:pt idx="10996">
                  <c:v>-348.47049999999996</c:v>
                </c:pt>
                <c:pt idx="10997">
                  <c:v>-348.46849999999995</c:v>
                </c:pt>
                <c:pt idx="10998">
                  <c:v>-348.4665</c:v>
                </c:pt>
                <c:pt idx="10999">
                  <c:v>-348.46449999999999</c:v>
                </c:pt>
                <c:pt idx="11000">
                  <c:v>-348.46249999999998</c:v>
                </c:pt>
                <c:pt idx="11001">
                  <c:v>-348.46049999999997</c:v>
                </c:pt>
                <c:pt idx="11002">
                  <c:v>-348.45849999999996</c:v>
                </c:pt>
                <c:pt idx="11003">
                  <c:v>-348.45650000000001</c:v>
                </c:pt>
                <c:pt idx="11004">
                  <c:v>-348.4545</c:v>
                </c:pt>
                <c:pt idx="11005">
                  <c:v>-348.45249999999999</c:v>
                </c:pt>
                <c:pt idx="11006">
                  <c:v>-348.45049999999998</c:v>
                </c:pt>
                <c:pt idx="11007">
                  <c:v>-348.44849999999997</c:v>
                </c:pt>
                <c:pt idx="11008">
                  <c:v>-348.44649999999996</c:v>
                </c:pt>
                <c:pt idx="11009">
                  <c:v>-348.44449999999995</c:v>
                </c:pt>
                <c:pt idx="11010">
                  <c:v>-348.4425</c:v>
                </c:pt>
                <c:pt idx="11011">
                  <c:v>-348.44049999999999</c:v>
                </c:pt>
                <c:pt idx="11012">
                  <c:v>-348.43849999999998</c:v>
                </c:pt>
                <c:pt idx="11013">
                  <c:v>-348.43649999999997</c:v>
                </c:pt>
                <c:pt idx="11014">
                  <c:v>-348.43449999999996</c:v>
                </c:pt>
                <c:pt idx="11015">
                  <c:v>-348.4325</c:v>
                </c:pt>
                <c:pt idx="11016">
                  <c:v>-348.43049999999999</c:v>
                </c:pt>
                <c:pt idx="11017">
                  <c:v>-348.42849999999999</c:v>
                </c:pt>
                <c:pt idx="11018">
                  <c:v>-348.42649999999998</c:v>
                </c:pt>
                <c:pt idx="11019">
                  <c:v>-348.42449999999997</c:v>
                </c:pt>
                <c:pt idx="11020">
                  <c:v>-348.42249999999996</c:v>
                </c:pt>
                <c:pt idx="11021">
                  <c:v>-348.42049999999995</c:v>
                </c:pt>
                <c:pt idx="11022">
                  <c:v>-348.41849999999999</c:v>
                </c:pt>
                <c:pt idx="11023">
                  <c:v>-348.41649999999998</c:v>
                </c:pt>
                <c:pt idx="11024">
                  <c:v>-348.41449999999998</c:v>
                </c:pt>
                <c:pt idx="11025">
                  <c:v>-348.41249999999997</c:v>
                </c:pt>
                <c:pt idx="11026">
                  <c:v>-348.41049999999996</c:v>
                </c:pt>
                <c:pt idx="11027">
                  <c:v>-348.4085</c:v>
                </c:pt>
                <c:pt idx="11028">
                  <c:v>-348.40649999999999</c:v>
                </c:pt>
                <c:pt idx="11029">
                  <c:v>-348.40449999999998</c:v>
                </c:pt>
                <c:pt idx="11030">
                  <c:v>-348.40249999999997</c:v>
                </c:pt>
                <c:pt idx="11031">
                  <c:v>-348.40049999999997</c:v>
                </c:pt>
                <c:pt idx="11032">
                  <c:v>-348.39849999999996</c:v>
                </c:pt>
                <c:pt idx="11033">
                  <c:v>-348.3965</c:v>
                </c:pt>
                <c:pt idx="11034">
                  <c:v>-348.39449999999999</c:v>
                </c:pt>
                <c:pt idx="11035">
                  <c:v>-348.39249999999998</c:v>
                </c:pt>
                <c:pt idx="11036">
                  <c:v>-348.39049999999997</c:v>
                </c:pt>
                <c:pt idx="11037">
                  <c:v>-348.38849999999996</c:v>
                </c:pt>
                <c:pt idx="11038">
                  <c:v>-348.38649999999996</c:v>
                </c:pt>
                <c:pt idx="11039">
                  <c:v>-348.3845</c:v>
                </c:pt>
                <c:pt idx="11040">
                  <c:v>-348.38249999999999</c:v>
                </c:pt>
                <c:pt idx="11041">
                  <c:v>-348.38049999999998</c:v>
                </c:pt>
                <c:pt idx="11042">
                  <c:v>-348.37849999999997</c:v>
                </c:pt>
                <c:pt idx="11043">
                  <c:v>-348.37649999999996</c:v>
                </c:pt>
                <c:pt idx="11044">
                  <c:v>-348.37449999999995</c:v>
                </c:pt>
                <c:pt idx="11045">
                  <c:v>-348.3725</c:v>
                </c:pt>
                <c:pt idx="11046">
                  <c:v>-348.37049999999999</c:v>
                </c:pt>
                <c:pt idx="11047">
                  <c:v>-348.36849999999998</c:v>
                </c:pt>
                <c:pt idx="11048">
                  <c:v>-348.36649999999997</c:v>
                </c:pt>
                <c:pt idx="11049">
                  <c:v>-348.36449999999996</c:v>
                </c:pt>
                <c:pt idx="11050">
                  <c:v>-348.36249999999995</c:v>
                </c:pt>
                <c:pt idx="11051">
                  <c:v>-348.3605</c:v>
                </c:pt>
                <c:pt idx="11052">
                  <c:v>-348.35849999999999</c:v>
                </c:pt>
                <c:pt idx="11053">
                  <c:v>-348.35649999999998</c:v>
                </c:pt>
                <c:pt idx="11054">
                  <c:v>-348.35449999999997</c:v>
                </c:pt>
                <c:pt idx="11055">
                  <c:v>-348.35249999999996</c:v>
                </c:pt>
                <c:pt idx="11056">
                  <c:v>-348.35049999999995</c:v>
                </c:pt>
                <c:pt idx="11057">
                  <c:v>-348.3485</c:v>
                </c:pt>
                <c:pt idx="11058">
                  <c:v>-348.34649999999999</c:v>
                </c:pt>
                <c:pt idx="11059">
                  <c:v>-348.34449999999998</c:v>
                </c:pt>
                <c:pt idx="11060">
                  <c:v>-348.34249999999997</c:v>
                </c:pt>
                <c:pt idx="11061">
                  <c:v>-348.34049999999996</c:v>
                </c:pt>
                <c:pt idx="11062">
                  <c:v>-348.33849999999995</c:v>
                </c:pt>
                <c:pt idx="11063">
                  <c:v>-348.3365</c:v>
                </c:pt>
                <c:pt idx="11064">
                  <c:v>-348.33449999999999</c:v>
                </c:pt>
                <c:pt idx="11065">
                  <c:v>-348.33249999999998</c:v>
                </c:pt>
                <c:pt idx="11066">
                  <c:v>-348.33049999999997</c:v>
                </c:pt>
                <c:pt idx="11067">
                  <c:v>-348.32849999999996</c:v>
                </c:pt>
                <c:pt idx="11068">
                  <c:v>-348.32649999999995</c:v>
                </c:pt>
                <c:pt idx="11069">
                  <c:v>-348.3245</c:v>
                </c:pt>
                <c:pt idx="11070">
                  <c:v>-348.32249999999999</c:v>
                </c:pt>
                <c:pt idx="11071">
                  <c:v>-348.32049999999998</c:v>
                </c:pt>
                <c:pt idx="11072">
                  <c:v>-348.31849999999997</c:v>
                </c:pt>
                <c:pt idx="11073">
                  <c:v>-348.31649999999996</c:v>
                </c:pt>
                <c:pt idx="11074">
                  <c:v>-348.31449999999995</c:v>
                </c:pt>
                <c:pt idx="11075">
                  <c:v>-348.3125</c:v>
                </c:pt>
                <c:pt idx="11076">
                  <c:v>-348.31049999999999</c:v>
                </c:pt>
                <c:pt idx="11077">
                  <c:v>-348.30849999999998</c:v>
                </c:pt>
                <c:pt idx="11078">
                  <c:v>-348.30649999999997</c:v>
                </c:pt>
                <c:pt idx="11079">
                  <c:v>-348.30449999999996</c:v>
                </c:pt>
                <c:pt idx="11080">
                  <c:v>-348.30249999999995</c:v>
                </c:pt>
                <c:pt idx="11081">
                  <c:v>-348.3005</c:v>
                </c:pt>
                <c:pt idx="11082">
                  <c:v>-348.29849999999999</c:v>
                </c:pt>
                <c:pt idx="11083">
                  <c:v>-348.29649999999998</c:v>
                </c:pt>
                <c:pt idx="11084">
                  <c:v>-348.29449999999997</c:v>
                </c:pt>
                <c:pt idx="11085">
                  <c:v>-348.29249999999996</c:v>
                </c:pt>
                <c:pt idx="11086">
                  <c:v>-348.29049999999995</c:v>
                </c:pt>
                <c:pt idx="11087">
                  <c:v>-348.2885</c:v>
                </c:pt>
                <c:pt idx="11088">
                  <c:v>-348.28649999999999</c:v>
                </c:pt>
                <c:pt idx="11089">
                  <c:v>-348.28449999999998</c:v>
                </c:pt>
                <c:pt idx="11090">
                  <c:v>-348.28249999999997</c:v>
                </c:pt>
                <c:pt idx="11091">
                  <c:v>-348.28049999999996</c:v>
                </c:pt>
                <c:pt idx="11092">
                  <c:v>-348.27849999999995</c:v>
                </c:pt>
                <c:pt idx="11093">
                  <c:v>-348.2765</c:v>
                </c:pt>
                <c:pt idx="11094">
                  <c:v>-348.27449999999999</c:v>
                </c:pt>
                <c:pt idx="11095">
                  <c:v>-348.27249999999998</c:v>
                </c:pt>
                <c:pt idx="11096">
                  <c:v>-348.27049999999997</c:v>
                </c:pt>
                <c:pt idx="11097">
                  <c:v>-348.26849999999996</c:v>
                </c:pt>
                <c:pt idx="11098">
                  <c:v>-348.26649999999995</c:v>
                </c:pt>
                <c:pt idx="11099">
                  <c:v>-348.2645</c:v>
                </c:pt>
                <c:pt idx="11100">
                  <c:v>-348.26249999999999</c:v>
                </c:pt>
                <c:pt idx="11101">
                  <c:v>-348.26049999999998</c:v>
                </c:pt>
                <c:pt idx="11102">
                  <c:v>-348.25849999999997</c:v>
                </c:pt>
                <c:pt idx="11103">
                  <c:v>-348.25649999999996</c:v>
                </c:pt>
                <c:pt idx="11104">
                  <c:v>-348.25450000000001</c:v>
                </c:pt>
                <c:pt idx="11105">
                  <c:v>-348.2525</c:v>
                </c:pt>
                <c:pt idx="11106">
                  <c:v>-348.25049999999999</c:v>
                </c:pt>
                <c:pt idx="11107">
                  <c:v>-348.24849999999998</c:v>
                </c:pt>
                <c:pt idx="11108">
                  <c:v>-348.24649999999997</c:v>
                </c:pt>
                <c:pt idx="11109">
                  <c:v>-348.24449999999996</c:v>
                </c:pt>
                <c:pt idx="11110">
                  <c:v>-348.24249999999995</c:v>
                </c:pt>
                <c:pt idx="11111">
                  <c:v>-348.2405</c:v>
                </c:pt>
                <c:pt idx="11112">
                  <c:v>-348.23849999999999</c:v>
                </c:pt>
                <c:pt idx="11113">
                  <c:v>-348.23649999999998</c:v>
                </c:pt>
                <c:pt idx="11114">
                  <c:v>-348.23449999999997</c:v>
                </c:pt>
                <c:pt idx="11115">
                  <c:v>-348.23249999999996</c:v>
                </c:pt>
                <c:pt idx="11116">
                  <c:v>-348.23050000000001</c:v>
                </c:pt>
                <c:pt idx="11117">
                  <c:v>-348.2285</c:v>
                </c:pt>
                <c:pt idx="11118">
                  <c:v>-348.22649999999999</c:v>
                </c:pt>
                <c:pt idx="11119">
                  <c:v>-348.22449999999998</c:v>
                </c:pt>
                <c:pt idx="11120">
                  <c:v>-348.22249999999997</c:v>
                </c:pt>
                <c:pt idx="11121">
                  <c:v>-348.22049999999996</c:v>
                </c:pt>
                <c:pt idx="11122">
                  <c:v>-348.21849999999995</c:v>
                </c:pt>
                <c:pt idx="11123">
                  <c:v>-348.2165</c:v>
                </c:pt>
                <c:pt idx="11124">
                  <c:v>-348.21449999999999</c:v>
                </c:pt>
                <c:pt idx="11125">
                  <c:v>-348.21249999999998</c:v>
                </c:pt>
                <c:pt idx="11126">
                  <c:v>-348.21049999999997</c:v>
                </c:pt>
                <c:pt idx="11127">
                  <c:v>-348.20849999999996</c:v>
                </c:pt>
                <c:pt idx="11128">
                  <c:v>-348.20650000000001</c:v>
                </c:pt>
                <c:pt idx="11129">
                  <c:v>-348.2045</c:v>
                </c:pt>
                <c:pt idx="11130">
                  <c:v>-348.20249999999999</c:v>
                </c:pt>
                <c:pt idx="11131">
                  <c:v>-348.20049999999998</c:v>
                </c:pt>
                <c:pt idx="11132">
                  <c:v>-348.19849999999997</c:v>
                </c:pt>
                <c:pt idx="11133">
                  <c:v>-348.19649999999996</c:v>
                </c:pt>
                <c:pt idx="11134">
                  <c:v>-348.19449999999995</c:v>
                </c:pt>
                <c:pt idx="11135">
                  <c:v>-348.1925</c:v>
                </c:pt>
                <c:pt idx="11136">
                  <c:v>-348.19049999999999</c:v>
                </c:pt>
                <c:pt idx="11137">
                  <c:v>-348.18849999999998</c:v>
                </c:pt>
                <c:pt idx="11138">
                  <c:v>-348.18649999999997</c:v>
                </c:pt>
                <c:pt idx="11139">
                  <c:v>-348.18449999999996</c:v>
                </c:pt>
                <c:pt idx="11140">
                  <c:v>-348.1825</c:v>
                </c:pt>
                <c:pt idx="11141">
                  <c:v>-348.18049999999999</c:v>
                </c:pt>
                <c:pt idx="11142">
                  <c:v>-348.17849999999999</c:v>
                </c:pt>
                <c:pt idx="11143">
                  <c:v>-348.17649999999998</c:v>
                </c:pt>
                <c:pt idx="11144">
                  <c:v>-348.17449999999997</c:v>
                </c:pt>
                <c:pt idx="11145">
                  <c:v>-348.17249999999996</c:v>
                </c:pt>
                <c:pt idx="11146">
                  <c:v>-348.17049999999995</c:v>
                </c:pt>
                <c:pt idx="11147">
                  <c:v>-348.16849999999999</c:v>
                </c:pt>
                <c:pt idx="11148">
                  <c:v>-348.16649999999998</c:v>
                </c:pt>
                <c:pt idx="11149">
                  <c:v>-348.16449999999998</c:v>
                </c:pt>
                <c:pt idx="11150">
                  <c:v>-348.16249999999997</c:v>
                </c:pt>
                <c:pt idx="11151">
                  <c:v>-348.16049999999996</c:v>
                </c:pt>
                <c:pt idx="11152">
                  <c:v>-348.1585</c:v>
                </c:pt>
                <c:pt idx="11153">
                  <c:v>-348.15649999999999</c:v>
                </c:pt>
                <c:pt idx="11154">
                  <c:v>-348.15449999999998</c:v>
                </c:pt>
                <c:pt idx="11155">
                  <c:v>-348.15249999999997</c:v>
                </c:pt>
                <c:pt idx="11156">
                  <c:v>-348.15049999999997</c:v>
                </c:pt>
                <c:pt idx="11157">
                  <c:v>-348.14849999999996</c:v>
                </c:pt>
                <c:pt idx="11158">
                  <c:v>-348.1465</c:v>
                </c:pt>
                <c:pt idx="11159">
                  <c:v>-348.14449999999999</c:v>
                </c:pt>
                <c:pt idx="11160">
                  <c:v>-348.14249999999998</c:v>
                </c:pt>
                <c:pt idx="11161">
                  <c:v>-348.14049999999997</c:v>
                </c:pt>
                <c:pt idx="11162">
                  <c:v>-348.13849999999996</c:v>
                </c:pt>
                <c:pt idx="11163">
                  <c:v>-348.13649999999996</c:v>
                </c:pt>
                <c:pt idx="11164">
                  <c:v>-348.1345</c:v>
                </c:pt>
                <c:pt idx="11165">
                  <c:v>-348.13249999999999</c:v>
                </c:pt>
                <c:pt idx="11166">
                  <c:v>-348.13049999999998</c:v>
                </c:pt>
                <c:pt idx="11167">
                  <c:v>-348.12849999999997</c:v>
                </c:pt>
                <c:pt idx="11168">
                  <c:v>-348.12649999999996</c:v>
                </c:pt>
                <c:pt idx="11169">
                  <c:v>-348.12449999999995</c:v>
                </c:pt>
                <c:pt idx="11170">
                  <c:v>-348.1225</c:v>
                </c:pt>
                <c:pt idx="11171">
                  <c:v>-348.12049999999999</c:v>
                </c:pt>
                <c:pt idx="11172">
                  <c:v>-348.11849999999998</c:v>
                </c:pt>
                <c:pt idx="11173">
                  <c:v>-348.11649999999997</c:v>
                </c:pt>
                <c:pt idx="11174">
                  <c:v>-348.11449999999996</c:v>
                </c:pt>
                <c:pt idx="11175">
                  <c:v>-348.11249999999995</c:v>
                </c:pt>
                <c:pt idx="11176">
                  <c:v>-348.1105</c:v>
                </c:pt>
                <c:pt idx="11177">
                  <c:v>-348.10849999999999</c:v>
                </c:pt>
                <c:pt idx="11178">
                  <c:v>-348.10649999999998</c:v>
                </c:pt>
                <c:pt idx="11179">
                  <c:v>-348.10449999999997</c:v>
                </c:pt>
                <c:pt idx="11180">
                  <c:v>-348.10249999999996</c:v>
                </c:pt>
                <c:pt idx="11181">
                  <c:v>-348.10049999999995</c:v>
                </c:pt>
                <c:pt idx="11182">
                  <c:v>-348.0985</c:v>
                </c:pt>
                <c:pt idx="11183">
                  <c:v>-348.09649999999999</c:v>
                </c:pt>
                <c:pt idx="11184">
                  <c:v>-348.09449999999998</c:v>
                </c:pt>
                <c:pt idx="11185">
                  <c:v>-348.09249999999997</c:v>
                </c:pt>
                <c:pt idx="11186">
                  <c:v>-348.09049999999996</c:v>
                </c:pt>
                <c:pt idx="11187">
                  <c:v>-348.08849999999995</c:v>
                </c:pt>
                <c:pt idx="11188">
                  <c:v>-348.0865</c:v>
                </c:pt>
                <c:pt idx="11189">
                  <c:v>-348.08449999999999</c:v>
                </c:pt>
                <c:pt idx="11190">
                  <c:v>-348.08249999999998</c:v>
                </c:pt>
                <c:pt idx="11191">
                  <c:v>-348.08049999999997</c:v>
                </c:pt>
                <c:pt idx="11192">
                  <c:v>-348.07849999999996</c:v>
                </c:pt>
                <c:pt idx="11193">
                  <c:v>-348.07649999999995</c:v>
                </c:pt>
                <c:pt idx="11194">
                  <c:v>-348.0745</c:v>
                </c:pt>
                <c:pt idx="11195">
                  <c:v>-348.07249999999999</c:v>
                </c:pt>
                <c:pt idx="11196">
                  <c:v>-348.07049999999998</c:v>
                </c:pt>
                <c:pt idx="11197">
                  <c:v>-348.06849999999997</c:v>
                </c:pt>
                <c:pt idx="11198">
                  <c:v>-348.06649999999996</c:v>
                </c:pt>
                <c:pt idx="11199">
                  <c:v>-348.06449999999995</c:v>
                </c:pt>
                <c:pt idx="11200">
                  <c:v>-348.0625</c:v>
                </c:pt>
                <c:pt idx="11201">
                  <c:v>-348.06049999999999</c:v>
                </c:pt>
                <c:pt idx="11202">
                  <c:v>-348.05849999999998</c:v>
                </c:pt>
                <c:pt idx="11203">
                  <c:v>-348.05649999999997</c:v>
                </c:pt>
                <c:pt idx="11204">
                  <c:v>-348.05449999999996</c:v>
                </c:pt>
                <c:pt idx="11205">
                  <c:v>-348.05249999999995</c:v>
                </c:pt>
                <c:pt idx="11206">
                  <c:v>-348.0505</c:v>
                </c:pt>
                <c:pt idx="11207">
                  <c:v>-348.04849999999999</c:v>
                </c:pt>
                <c:pt idx="11208">
                  <c:v>-348.04649999999998</c:v>
                </c:pt>
                <c:pt idx="11209">
                  <c:v>-348.04449999999997</c:v>
                </c:pt>
                <c:pt idx="11210">
                  <c:v>-348.04249999999996</c:v>
                </c:pt>
                <c:pt idx="11211">
                  <c:v>-348.04049999999995</c:v>
                </c:pt>
                <c:pt idx="11212">
                  <c:v>-348.0385</c:v>
                </c:pt>
                <c:pt idx="11213">
                  <c:v>-348.03649999999999</c:v>
                </c:pt>
                <c:pt idx="11214">
                  <c:v>-348.03449999999998</c:v>
                </c:pt>
                <c:pt idx="11215">
                  <c:v>-348.03249999999997</c:v>
                </c:pt>
                <c:pt idx="11216">
                  <c:v>-348.03049999999996</c:v>
                </c:pt>
                <c:pt idx="11217">
                  <c:v>-348.02849999999995</c:v>
                </c:pt>
                <c:pt idx="11218">
                  <c:v>-348.0265</c:v>
                </c:pt>
                <c:pt idx="11219">
                  <c:v>-348.02449999999999</c:v>
                </c:pt>
                <c:pt idx="11220">
                  <c:v>-348.02249999999998</c:v>
                </c:pt>
                <c:pt idx="11221">
                  <c:v>-348.02049999999997</c:v>
                </c:pt>
                <c:pt idx="11222">
                  <c:v>-348.01849999999996</c:v>
                </c:pt>
                <c:pt idx="11223">
                  <c:v>-348.01649999999995</c:v>
                </c:pt>
                <c:pt idx="11224">
                  <c:v>-348.0145</c:v>
                </c:pt>
                <c:pt idx="11225">
                  <c:v>-348.01249999999999</c:v>
                </c:pt>
                <c:pt idx="11226">
                  <c:v>-348.01049999999998</c:v>
                </c:pt>
                <c:pt idx="11227">
                  <c:v>-348.00849999999997</c:v>
                </c:pt>
                <c:pt idx="11228">
                  <c:v>-348.00649999999996</c:v>
                </c:pt>
                <c:pt idx="11229">
                  <c:v>-348.00450000000001</c:v>
                </c:pt>
                <c:pt idx="11230">
                  <c:v>-348.0025</c:v>
                </c:pt>
                <c:pt idx="11231">
                  <c:v>-348.00049999999999</c:v>
                </c:pt>
                <c:pt idx="11232">
                  <c:v>-347.99849999999998</c:v>
                </c:pt>
                <c:pt idx="11233">
                  <c:v>-347.99649999999997</c:v>
                </c:pt>
                <c:pt idx="11234">
                  <c:v>-347.99449999999996</c:v>
                </c:pt>
                <c:pt idx="11235">
                  <c:v>-347.99249999999995</c:v>
                </c:pt>
                <c:pt idx="11236">
                  <c:v>-347.9905</c:v>
                </c:pt>
                <c:pt idx="11237">
                  <c:v>-347.98849999999999</c:v>
                </c:pt>
                <c:pt idx="11238">
                  <c:v>-347.98649999999998</c:v>
                </c:pt>
                <c:pt idx="11239">
                  <c:v>-347.98449999999997</c:v>
                </c:pt>
                <c:pt idx="11240">
                  <c:v>-347.98249999999996</c:v>
                </c:pt>
                <c:pt idx="11241">
                  <c:v>-347.98050000000001</c:v>
                </c:pt>
                <c:pt idx="11242">
                  <c:v>-347.9785</c:v>
                </c:pt>
                <c:pt idx="11243">
                  <c:v>-347.97649999999999</c:v>
                </c:pt>
                <c:pt idx="11244">
                  <c:v>-347.97449999999998</c:v>
                </c:pt>
                <c:pt idx="11245">
                  <c:v>-347.97249999999997</c:v>
                </c:pt>
                <c:pt idx="11246">
                  <c:v>-347.97049999999996</c:v>
                </c:pt>
                <c:pt idx="11247">
                  <c:v>-347.96849999999995</c:v>
                </c:pt>
                <c:pt idx="11248">
                  <c:v>-347.9665</c:v>
                </c:pt>
                <c:pt idx="11249">
                  <c:v>-347.96449999999999</c:v>
                </c:pt>
                <c:pt idx="11250">
                  <c:v>-347.96249999999998</c:v>
                </c:pt>
                <c:pt idx="11251">
                  <c:v>-347.96049999999997</c:v>
                </c:pt>
                <c:pt idx="11252">
                  <c:v>-347.95849999999996</c:v>
                </c:pt>
                <c:pt idx="11253">
                  <c:v>-347.95650000000001</c:v>
                </c:pt>
                <c:pt idx="11254">
                  <c:v>-347.9545</c:v>
                </c:pt>
                <c:pt idx="11255">
                  <c:v>-347.95249999999999</c:v>
                </c:pt>
                <c:pt idx="11256">
                  <c:v>-347.95049999999998</c:v>
                </c:pt>
                <c:pt idx="11257">
                  <c:v>-347.94849999999997</c:v>
                </c:pt>
                <c:pt idx="11258">
                  <c:v>-347.94649999999996</c:v>
                </c:pt>
                <c:pt idx="11259">
                  <c:v>-347.94449999999995</c:v>
                </c:pt>
                <c:pt idx="11260">
                  <c:v>-347.9425</c:v>
                </c:pt>
                <c:pt idx="11261">
                  <c:v>-347.94049999999999</c:v>
                </c:pt>
                <c:pt idx="11262">
                  <c:v>-347.93849999999998</c:v>
                </c:pt>
                <c:pt idx="11263">
                  <c:v>-347.93649999999997</c:v>
                </c:pt>
                <c:pt idx="11264">
                  <c:v>-347.93449999999996</c:v>
                </c:pt>
                <c:pt idx="11265">
                  <c:v>-347.9325</c:v>
                </c:pt>
                <c:pt idx="11266">
                  <c:v>-347.93049999999999</c:v>
                </c:pt>
                <c:pt idx="11267">
                  <c:v>-347.92849999999999</c:v>
                </c:pt>
                <c:pt idx="11268">
                  <c:v>-347.92649999999998</c:v>
                </c:pt>
                <c:pt idx="11269">
                  <c:v>-347.92449999999997</c:v>
                </c:pt>
                <c:pt idx="11270">
                  <c:v>-347.92249999999996</c:v>
                </c:pt>
                <c:pt idx="11271">
                  <c:v>-347.92049999999995</c:v>
                </c:pt>
                <c:pt idx="11272">
                  <c:v>-347.91849999999999</c:v>
                </c:pt>
                <c:pt idx="11273">
                  <c:v>-347.91649999999998</c:v>
                </c:pt>
                <c:pt idx="11274">
                  <c:v>-347.91449999999998</c:v>
                </c:pt>
                <c:pt idx="11275">
                  <c:v>-347.91249999999997</c:v>
                </c:pt>
                <c:pt idx="11276">
                  <c:v>-347.91049999999996</c:v>
                </c:pt>
                <c:pt idx="11277">
                  <c:v>-347.9085</c:v>
                </c:pt>
                <c:pt idx="11278">
                  <c:v>-347.90649999999999</c:v>
                </c:pt>
                <c:pt idx="11279">
                  <c:v>-347.90449999999998</c:v>
                </c:pt>
                <c:pt idx="11280">
                  <c:v>-347.90249999999997</c:v>
                </c:pt>
                <c:pt idx="11281">
                  <c:v>-347.90049999999997</c:v>
                </c:pt>
                <c:pt idx="11282">
                  <c:v>-347.89849999999996</c:v>
                </c:pt>
                <c:pt idx="11283">
                  <c:v>-347.8965</c:v>
                </c:pt>
                <c:pt idx="11284">
                  <c:v>-347.89449999999999</c:v>
                </c:pt>
                <c:pt idx="11285">
                  <c:v>-347.89249999999998</c:v>
                </c:pt>
                <c:pt idx="11286">
                  <c:v>-347.89049999999997</c:v>
                </c:pt>
                <c:pt idx="11287">
                  <c:v>-347.88849999999996</c:v>
                </c:pt>
                <c:pt idx="11288">
                  <c:v>-347.88649999999996</c:v>
                </c:pt>
                <c:pt idx="11289">
                  <c:v>-347.8845</c:v>
                </c:pt>
                <c:pt idx="11290">
                  <c:v>-347.88249999999999</c:v>
                </c:pt>
                <c:pt idx="11291">
                  <c:v>-347.88049999999998</c:v>
                </c:pt>
                <c:pt idx="11292">
                  <c:v>-347.87849999999997</c:v>
                </c:pt>
                <c:pt idx="11293">
                  <c:v>-347.87649999999996</c:v>
                </c:pt>
                <c:pt idx="11294">
                  <c:v>-347.87449999999995</c:v>
                </c:pt>
                <c:pt idx="11295">
                  <c:v>-347.8725</c:v>
                </c:pt>
                <c:pt idx="11296">
                  <c:v>-347.87049999999999</c:v>
                </c:pt>
                <c:pt idx="11297">
                  <c:v>-347.86849999999998</c:v>
                </c:pt>
                <c:pt idx="11298">
                  <c:v>-347.86649999999997</c:v>
                </c:pt>
                <c:pt idx="11299">
                  <c:v>-347.86449999999996</c:v>
                </c:pt>
                <c:pt idx="11300">
                  <c:v>-347.86249999999995</c:v>
                </c:pt>
                <c:pt idx="11301">
                  <c:v>-347.8605</c:v>
                </c:pt>
                <c:pt idx="11302">
                  <c:v>-347.85849999999999</c:v>
                </c:pt>
                <c:pt idx="11303">
                  <c:v>-347.85649999999998</c:v>
                </c:pt>
                <c:pt idx="11304">
                  <c:v>-347.85449999999997</c:v>
                </c:pt>
                <c:pt idx="11305">
                  <c:v>-347.85249999999996</c:v>
                </c:pt>
                <c:pt idx="11306">
                  <c:v>-347.85049999999995</c:v>
                </c:pt>
                <c:pt idx="11307">
                  <c:v>-347.8485</c:v>
                </c:pt>
                <c:pt idx="11308">
                  <c:v>-347.84649999999999</c:v>
                </c:pt>
                <c:pt idx="11309">
                  <c:v>-347.84449999999998</c:v>
                </c:pt>
                <c:pt idx="11310">
                  <c:v>-347.84249999999997</c:v>
                </c:pt>
                <c:pt idx="11311">
                  <c:v>-347.84049999999996</c:v>
                </c:pt>
                <c:pt idx="11312">
                  <c:v>-347.83849999999995</c:v>
                </c:pt>
                <c:pt idx="11313">
                  <c:v>-347.8365</c:v>
                </c:pt>
                <c:pt idx="11314">
                  <c:v>-347.83449999999999</c:v>
                </c:pt>
                <c:pt idx="11315">
                  <c:v>-347.83249999999998</c:v>
                </c:pt>
                <c:pt idx="11316">
                  <c:v>-347.83049999999997</c:v>
                </c:pt>
                <c:pt idx="11317">
                  <c:v>-347.82849999999996</c:v>
                </c:pt>
                <c:pt idx="11318">
                  <c:v>-347.82649999999995</c:v>
                </c:pt>
                <c:pt idx="11319">
                  <c:v>-347.8245</c:v>
                </c:pt>
                <c:pt idx="11320">
                  <c:v>-347.82249999999999</c:v>
                </c:pt>
                <c:pt idx="11321">
                  <c:v>-347.82049999999998</c:v>
                </c:pt>
                <c:pt idx="11322">
                  <c:v>-347.81849999999997</c:v>
                </c:pt>
                <c:pt idx="11323">
                  <c:v>-347.81649999999996</c:v>
                </c:pt>
                <c:pt idx="11324">
                  <c:v>-347.81449999999995</c:v>
                </c:pt>
                <c:pt idx="11325">
                  <c:v>-347.8125</c:v>
                </c:pt>
                <c:pt idx="11326">
                  <c:v>-347.81049999999999</c:v>
                </c:pt>
                <c:pt idx="11327">
                  <c:v>-347.80849999999998</c:v>
                </c:pt>
                <c:pt idx="11328">
                  <c:v>-347.80649999999997</c:v>
                </c:pt>
                <c:pt idx="11329">
                  <c:v>-347.80449999999996</c:v>
                </c:pt>
                <c:pt idx="11330">
                  <c:v>-347.80249999999995</c:v>
                </c:pt>
                <c:pt idx="11331">
                  <c:v>-347.8005</c:v>
                </c:pt>
                <c:pt idx="11332">
                  <c:v>-347.79849999999999</c:v>
                </c:pt>
                <c:pt idx="11333">
                  <c:v>-347.79649999999998</c:v>
                </c:pt>
                <c:pt idx="11334">
                  <c:v>-347.79449999999997</c:v>
                </c:pt>
                <c:pt idx="11335">
                  <c:v>-347.79249999999996</c:v>
                </c:pt>
                <c:pt idx="11336">
                  <c:v>-347.79049999999995</c:v>
                </c:pt>
                <c:pt idx="11337">
                  <c:v>-347.7885</c:v>
                </c:pt>
                <c:pt idx="11338">
                  <c:v>-347.78649999999999</c:v>
                </c:pt>
                <c:pt idx="11339">
                  <c:v>-347.78449999999998</c:v>
                </c:pt>
                <c:pt idx="11340">
                  <c:v>-347.78249999999997</c:v>
                </c:pt>
                <c:pt idx="11341">
                  <c:v>-347.78049999999996</c:v>
                </c:pt>
                <c:pt idx="11342">
                  <c:v>-347.77849999999995</c:v>
                </c:pt>
                <c:pt idx="11343">
                  <c:v>-347.7765</c:v>
                </c:pt>
                <c:pt idx="11344">
                  <c:v>-347.77449999999999</c:v>
                </c:pt>
                <c:pt idx="11345">
                  <c:v>-347.77249999999998</c:v>
                </c:pt>
                <c:pt idx="11346">
                  <c:v>-347.77049999999997</c:v>
                </c:pt>
                <c:pt idx="11347">
                  <c:v>-347.76849999999996</c:v>
                </c:pt>
                <c:pt idx="11348">
                  <c:v>-347.76649999999995</c:v>
                </c:pt>
                <c:pt idx="11349">
                  <c:v>-347.7645</c:v>
                </c:pt>
                <c:pt idx="11350">
                  <c:v>-347.76249999999999</c:v>
                </c:pt>
                <c:pt idx="11351">
                  <c:v>-347.76049999999998</c:v>
                </c:pt>
                <c:pt idx="11352">
                  <c:v>-347.75849999999997</c:v>
                </c:pt>
                <c:pt idx="11353">
                  <c:v>-347.75649999999996</c:v>
                </c:pt>
                <c:pt idx="11354">
                  <c:v>-347.75450000000001</c:v>
                </c:pt>
                <c:pt idx="11355">
                  <c:v>-347.7525</c:v>
                </c:pt>
                <c:pt idx="11356">
                  <c:v>-347.75049999999999</c:v>
                </c:pt>
                <c:pt idx="11357">
                  <c:v>-347.74849999999998</c:v>
                </c:pt>
                <c:pt idx="11358">
                  <c:v>-347.74649999999997</c:v>
                </c:pt>
                <c:pt idx="11359">
                  <c:v>-347.74449999999996</c:v>
                </c:pt>
                <c:pt idx="11360">
                  <c:v>-347.74249999999995</c:v>
                </c:pt>
                <c:pt idx="11361">
                  <c:v>-347.7405</c:v>
                </c:pt>
                <c:pt idx="11362">
                  <c:v>-347.73849999999999</c:v>
                </c:pt>
                <c:pt idx="11363">
                  <c:v>-347.73649999999998</c:v>
                </c:pt>
                <c:pt idx="11364">
                  <c:v>-347.73449999999997</c:v>
                </c:pt>
                <c:pt idx="11365">
                  <c:v>-347.73249999999996</c:v>
                </c:pt>
                <c:pt idx="11366">
                  <c:v>-347.73050000000001</c:v>
                </c:pt>
                <c:pt idx="11367">
                  <c:v>-347.7285</c:v>
                </c:pt>
                <c:pt idx="11368">
                  <c:v>-347.72649999999999</c:v>
                </c:pt>
                <c:pt idx="11369">
                  <c:v>-347.72449999999998</c:v>
                </c:pt>
                <c:pt idx="11370">
                  <c:v>-347.72249999999997</c:v>
                </c:pt>
                <c:pt idx="11371">
                  <c:v>-347.72049999999996</c:v>
                </c:pt>
                <c:pt idx="11372">
                  <c:v>-347.71849999999995</c:v>
                </c:pt>
                <c:pt idx="11373">
                  <c:v>-347.7165</c:v>
                </c:pt>
                <c:pt idx="11374">
                  <c:v>-347.71449999999999</c:v>
                </c:pt>
                <c:pt idx="11375">
                  <c:v>-347.71249999999998</c:v>
                </c:pt>
                <c:pt idx="11376">
                  <c:v>-347.71049999999997</c:v>
                </c:pt>
                <c:pt idx="11377">
                  <c:v>-347.70849999999996</c:v>
                </c:pt>
                <c:pt idx="11378">
                  <c:v>-347.70650000000001</c:v>
                </c:pt>
                <c:pt idx="11379">
                  <c:v>-347.7045</c:v>
                </c:pt>
                <c:pt idx="11380">
                  <c:v>-347.70249999999999</c:v>
                </c:pt>
                <c:pt idx="11381">
                  <c:v>-347.70049999999998</c:v>
                </c:pt>
                <c:pt idx="11382">
                  <c:v>-347.69849999999997</c:v>
                </c:pt>
                <c:pt idx="11383">
                  <c:v>-347.69649999999996</c:v>
                </c:pt>
                <c:pt idx="11384">
                  <c:v>-347.69449999999995</c:v>
                </c:pt>
                <c:pt idx="11385">
                  <c:v>-347.6925</c:v>
                </c:pt>
                <c:pt idx="11386">
                  <c:v>-347.69049999999999</c:v>
                </c:pt>
                <c:pt idx="11387">
                  <c:v>-347.68849999999998</c:v>
                </c:pt>
                <c:pt idx="11388">
                  <c:v>-347.68649999999997</c:v>
                </c:pt>
                <c:pt idx="11389">
                  <c:v>-347.68449999999996</c:v>
                </c:pt>
                <c:pt idx="11390">
                  <c:v>-347.6825</c:v>
                </c:pt>
                <c:pt idx="11391">
                  <c:v>-347.68049999999999</c:v>
                </c:pt>
                <c:pt idx="11392">
                  <c:v>-347.67849999999999</c:v>
                </c:pt>
                <c:pt idx="11393">
                  <c:v>-347.67649999999998</c:v>
                </c:pt>
                <c:pt idx="11394">
                  <c:v>-347.67449999999997</c:v>
                </c:pt>
                <c:pt idx="11395">
                  <c:v>-347.67249999999996</c:v>
                </c:pt>
                <c:pt idx="11396">
                  <c:v>-347.67049999999995</c:v>
                </c:pt>
                <c:pt idx="11397">
                  <c:v>-347.66849999999999</c:v>
                </c:pt>
                <c:pt idx="11398">
                  <c:v>-347.66649999999998</c:v>
                </c:pt>
                <c:pt idx="11399">
                  <c:v>-347.66449999999998</c:v>
                </c:pt>
                <c:pt idx="11400">
                  <c:v>-347.66249999999997</c:v>
                </c:pt>
                <c:pt idx="11401">
                  <c:v>-347.66049999999996</c:v>
                </c:pt>
                <c:pt idx="11402">
                  <c:v>-347.6585</c:v>
                </c:pt>
                <c:pt idx="11403">
                  <c:v>-347.65649999999999</c:v>
                </c:pt>
                <c:pt idx="11404">
                  <c:v>-347.65449999999998</c:v>
                </c:pt>
                <c:pt idx="11405">
                  <c:v>-347.65249999999997</c:v>
                </c:pt>
                <c:pt idx="11406">
                  <c:v>-347.65049999999997</c:v>
                </c:pt>
                <c:pt idx="11407">
                  <c:v>-347.64849999999996</c:v>
                </c:pt>
                <c:pt idx="11408">
                  <c:v>-347.6465</c:v>
                </c:pt>
                <c:pt idx="11409">
                  <c:v>-347.64449999999999</c:v>
                </c:pt>
                <c:pt idx="11410">
                  <c:v>-347.64249999999998</c:v>
                </c:pt>
                <c:pt idx="11411">
                  <c:v>-347.64049999999997</c:v>
                </c:pt>
                <c:pt idx="11412">
                  <c:v>-347.63849999999996</c:v>
                </c:pt>
                <c:pt idx="11413">
                  <c:v>-347.63649999999996</c:v>
                </c:pt>
                <c:pt idx="11414">
                  <c:v>-347.6345</c:v>
                </c:pt>
                <c:pt idx="11415">
                  <c:v>-347.63249999999999</c:v>
                </c:pt>
                <c:pt idx="11416">
                  <c:v>-347.63049999999998</c:v>
                </c:pt>
                <c:pt idx="11417">
                  <c:v>-347.62849999999997</c:v>
                </c:pt>
                <c:pt idx="11418">
                  <c:v>-347.62649999999996</c:v>
                </c:pt>
                <c:pt idx="11419">
                  <c:v>-347.62449999999995</c:v>
                </c:pt>
                <c:pt idx="11420">
                  <c:v>-347.6225</c:v>
                </c:pt>
                <c:pt idx="11421">
                  <c:v>-347.62049999999999</c:v>
                </c:pt>
                <c:pt idx="11422">
                  <c:v>-347.61849999999998</c:v>
                </c:pt>
                <c:pt idx="11423">
                  <c:v>-347.61649999999997</c:v>
                </c:pt>
                <c:pt idx="11424">
                  <c:v>-347.61449999999996</c:v>
                </c:pt>
                <c:pt idx="11425">
                  <c:v>-347.61249999999995</c:v>
                </c:pt>
                <c:pt idx="11426">
                  <c:v>-347.6105</c:v>
                </c:pt>
                <c:pt idx="11427">
                  <c:v>-347.60849999999999</c:v>
                </c:pt>
                <c:pt idx="11428">
                  <c:v>-347.60649999999998</c:v>
                </c:pt>
                <c:pt idx="11429">
                  <c:v>-347.60449999999997</c:v>
                </c:pt>
                <c:pt idx="11430">
                  <c:v>-347.60249999999996</c:v>
                </c:pt>
                <c:pt idx="11431">
                  <c:v>-347.60049999999995</c:v>
                </c:pt>
                <c:pt idx="11432">
                  <c:v>-347.5985</c:v>
                </c:pt>
                <c:pt idx="11433">
                  <c:v>-347.59649999999999</c:v>
                </c:pt>
                <c:pt idx="11434">
                  <c:v>-347.59449999999998</c:v>
                </c:pt>
                <c:pt idx="11435">
                  <c:v>-347.59249999999997</c:v>
                </c:pt>
                <c:pt idx="11436">
                  <c:v>-347.59049999999996</c:v>
                </c:pt>
                <c:pt idx="11437">
                  <c:v>-347.58849999999995</c:v>
                </c:pt>
                <c:pt idx="11438">
                  <c:v>-347.5865</c:v>
                </c:pt>
                <c:pt idx="11439">
                  <c:v>-347.58449999999999</c:v>
                </c:pt>
                <c:pt idx="11440">
                  <c:v>-347.58249999999998</c:v>
                </c:pt>
                <c:pt idx="11441">
                  <c:v>-347.58049999999997</c:v>
                </c:pt>
                <c:pt idx="11442">
                  <c:v>-347.57849999999996</c:v>
                </c:pt>
                <c:pt idx="11443">
                  <c:v>-347.57649999999995</c:v>
                </c:pt>
                <c:pt idx="11444">
                  <c:v>-347.5745</c:v>
                </c:pt>
                <c:pt idx="11445">
                  <c:v>-347.57249999999999</c:v>
                </c:pt>
                <c:pt idx="11446">
                  <c:v>-347.57049999999998</c:v>
                </c:pt>
                <c:pt idx="11447">
                  <c:v>-347.56849999999997</c:v>
                </c:pt>
                <c:pt idx="11448">
                  <c:v>-347.56649999999996</c:v>
                </c:pt>
                <c:pt idx="11449">
                  <c:v>-347.56449999999995</c:v>
                </c:pt>
                <c:pt idx="11450">
                  <c:v>-347.5625</c:v>
                </c:pt>
                <c:pt idx="11451">
                  <c:v>-347.56049999999999</c:v>
                </c:pt>
                <c:pt idx="11452">
                  <c:v>-347.55849999999998</c:v>
                </c:pt>
                <c:pt idx="11453">
                  <c:v>-347.55649999999997</c:v>
                </c:pt>
                <c:pt idx="11454">
                  <c:v>-347.55449999999996</c:v>
                </c:pt>
                <c:pt idx="11455">
                  <c:v>-347.55249999999995</c:v>
                </c:pt>
                <c:pt idx="11456">
                  <c:v>-347.5505</c:v>
                </c:pt>
                <c:pt idx="11457">
                  <c:v>-347.54849999999999</c:v>
                </c:pt>
                <c:pt idx="11458">
                  <c:v>-347.54649999999998</c:v>
                </c:pt>
                <c:pt idx="11459">
                  <c:v>-347.54449999999997</c:v>
                </c:pt>
                <c:pt idx="11460">
                  <c:v>-347.54249999999996</c:v>
                </c:pt>
                <c:pt idx="11461">
                  <c:v>-347.54049999999995</c:v>
                </c:pt>
                <c:pt idx="11462">
                  <c:v>-347.5385</c:v>
                </c:pt>
                <c:pt idx="11463">
                  <c:v>-347.53649999999999</c:v>
                </c:pt>
                <c:pt idx="11464">
                  <c:v>-347.53449999999998</c:v>
                </c:pt>
                <c:pt idx="11465">
                  <c:v>-347.53249999999997</c:v>
                </c:pt>
                <c:pt idx="11466">
                  <c:v>-347.53049999999996</c:v>
                </c:pt>
                <c:pt idx="11467">
                  <c:v>-347.52849999999995</c:v>
                </c:pt>
                <c:pt idx="11468">
                  <c:v>-347.5265</c:v>
                </c:pt>
                <c:pt idx="11469">
                  <c:v>-347.52449999999999</c:v>
                </c:pt>
                <c:pt idx="11470">
                  <c:v>-347.52249999999998</c:v>
                </c:pt>
                <c:pt idx="11471">
                  <c:v>-347.52049999999997</c:v>
                </c:pt>
                <c:pt idx="11472">
                  <c:v>-347.51849999999996</c:v>
                </c:pt>
                <c:pt idx="11473">
                  <c:v>-347.51649999999995</c:v>
                </c:pt>
                <c:pt idx="11474">
                  <c:v>-347.5145</c:v>
                </c:pt>
                <c:pt idx="11475">
                  <c:v>-347.51249999999999</c:v>
                </c:pt>
                <c:pt idx="11476">
                  <c:v>-347.51049999999998</c:v>
                </c:pt>
                <c:pt idx="11477">
                  <c:v>-347.50849999999997</c:v>
                </c:pt>
                <c:pt idx="11478">
                  <c:v>-347.50649999999996</c:v>
                </c:pt>
                <c:pt idx="11479">
                  <c:v>-347.50450000000001</c:v>
                </c:pt>
                <c:pt idx="11480">
                  <c:v>-347.5025</c:v>
                </c:pt>
                <c:pt idx="11481">
                  <c:v>-347.50049999999999</c:v>
                </c:pt>
                <c:pt idx="11482">
                  <c:v>-347.49849999999998</c:v>
                </c:pt>
                <c:pt idx="11483">
                  <c:v>-347.49649999999997</c:v>
                </c:pt>
                <c:pt idx="11484">
                  <c:v>-347.49449999999996</c:v>
                </c:pt>
                <c:pt idx="11485">
                  <c:v>-347.49249999999995</c:v>
                </c:pt>
                <c:pt idx="11486">
                  <c:v>-347.4905</c:v>
                </c:pt>
                <c:pt idx="11487">
                  <c:v>-347.48849999999999</c:v>
                </c:pt>
                <c:pt idx="11488">
                  <c:v>-347.48649999999998</c:v>
                </c:pt>
                <c:pt idx="11489">
                  <c:v>-347.48449999999997</c:v>
                </c:pt>
                <c:pt idx="11490">
                  <c:v>-347.48249999999996</c:v>
                </c:pt>
                <c:pt idx="11491">
                  <c:v>-347.48050000000001</c:v>
                </c:pt>
                <c:pt idx="11492">
                  <c:v>-347.4785</c:v>
                </c:pt>
                <c:pt idx="11493">
                  <c:v>-347.47649999999999</c:v>
                </c:pt>
                <c:pt idx="11494">
                  <c:v>-347.47449999999998</c:v>
                </c:pt>
                <c:pt idx="11495">
                  <c:v>-347.47249999999997</c:v>
                </c:pt>
                <c:pt idx="11496">
                  <c:v>-347.47049999999996</c:v>
                </c:pt>
                <c:pt idx="11497">
                  <c:v>-347.46849999999995</c:v>
                </c:pt>
                <c:pt idx="11498">
                  <c:v>-347.4665</c:v>
                </c:pt>
                <c:pt idx="11499">
                  <c:v>-347.46449999999999</c:v>
                </c:pt>
                <c:pt idx="11500">
                  <c:v>-347.46249999999998</c:v>
                </c:pt>
                <c:pt idx="11501">
                  <c:v>-347.46049999999997</c:v>
                </c:pt>
                <c:pt idx="11502">
                  <c:v>-347.45849999999996</c:v>
                </c:pt>
                <c:pt idx="11503">
                  <c:v>-347.45650000000001</c:v>
                </c:pt>
                <c:pt idx="11504">
                  <c:v>-347.4545</c:v>
                </c:pt>
                <c:pt idx="11505">
                  <c:v>-347.45249999999999</c:v>
                </c:pt>
                <c:pt idx="11506">
                  <c:v>-347.45049999999998</c:v>
                </c:pt>
                <c:pt idx="11507">
                  <c:v>-347.44849999999997</c:v>
                </c:pt>
                <c:pt idx="11508">
                  <c:v>-347.44649999999996</c:v>
                </c:pt>
                <c:pt idx="11509">
                  <c:v>-347.44449999999995</c:v>
                </c:pt>
                <c:pt idx="11510">
                  <c:v>-347.4425</c:v>
                </c:pt>
                <c:pt idx="11511">
                  <c:v>-347.44049999999999</c:v>
                </c:pt>
                <c:pt idx="11512">
                  <c:v>-347.43849999999998</c:v>
                </c:pt>
                <c:pt idx="11513">
                  <c:v>-347.43649999999997</c:v>
                </c:pt>
                <c:pt idx="11514">
                  <c:v>-347.43449999999996</c:v>
                </c:pt>
                <c:pt idx="11515">
                  <c:v>-347.4325</c:v>
                </c:pt>
                <c:pt idx="11516">
                  <c:v>-347.43049999999999</c:v>
                </c:pt>
                <c:pt idx="11517">
                  <c:v>-347.42849999999999</c:v>
                </c:pt>
                <c:pt idx="11518">
                  <c:v>-347.42649999999998</c:v>
                </c:pt>
                <c:pt idx="11519">
                  <c:v>-347.42449999999997</c:v>
                </c:pt>
                <c:pt idx="11520">
                  <c:v>-347.42249999999996</c:v>
                </c:pt>
                <c:pt idx="11521">
                  <c:v>-347.42049999999995</c:v>
                </c:pt>
                <c:pt idx="11522">
                  <c:v>-347.41849999999999</c:v>
                </c:pt>
                <c:pt idx="11523">
                  <c:v>-347.41649999999998</c:v>
                </c:pt>
                <c:pt idx="11524">
                  <c:v>-347.41449999999998</c:v>
                </c:pt>
                <c:pt idx="11525">
                  <c:v>-347.41249999999997</c:v>
                </c:pt>
                <c:pt idx="11526">
                  <c:v>-347.41049999999996</c:v>
                </c:pt>
                <c:pt idx="11527">
                  <c:v>-347.4085</c:v>
                </c:pt>
                <c:pt idx="11528">
                  <c:v>-347.40649999999999</c:v>
                </c:pt>
                <c:pt idx="11529">
                  <c:v>-347.40449999999998</c:v>
                </c:pt>
                <c:pt idx="11530">
                  <c:v>-347.40249999999997</c:v>
                </c:pt>
                <c:pt idx="11531">
                  <c:v>-347.40049999999997</c:v>
                </c:pt>
                <c:pt idx="11532">
                  <c:v>-347.39849999999996</c:v>
                </c:pt>
                <c:pt idx="11533">
                  <c:v>-347.3965</c:v>
                </c:pt>
                <c:pt idx="11534">
                  <c:v>-347.39449999999999</c:v>
                </c:pt>
                <c:pt idx="11535">
                  <c:v>-347.39249999999998</c:v>
                </c:pt>
                <c:pt idx="11536">
                  <c:v>-347.39049999999997</c:v>
                </c:pt>
                <c:pt idx="11537">
                  <c:v>-347.38849999999996</c:v>
                </c:pt>
                <c:pt idx="11538">
                  <c:v>-347.38649999999996</c:v>
                </c:pt>
                <c:pt idx="11539">
                  <c:v>-347.3845</c:v>
                </c:pt>
                <c:pt idx="11540">
                  <c:v>-347.38249999999999</c:v>
                </c:pt>
                <c:pt idx="11541">
                  <c:v>-347.38049999999998</c:v>
                </c:pt>
                <c:pt idx="11542">
                  <c:v>-347.37849999999997</c:v>
                </c:pt>
                <c:pt idx="11543">
                  <c:v>-347.37649999999996</c:v>
                </c:pt>
                <c:pt idx="11544">
                  <c:v>-347.37449999999995</c:v>
                </c:pt>
                <c:pt idx="11545">
                  <c:v>-347.3725</c:v>
                </c:pt>
                <c:pt idx="11546">
                  <c:v>-347.37049999999999</c:v>
                </c:pt>
                <c:pt idx="11547">
                  <c:v>-347.36849999999998</c:v>
                </c:pt>
                <c:pt idx="11548">
                  <c:v>-347.36649999999997</c:v>
                </c:pt>
                <c:pt idx="11549">
                  <c:v>-347.36449999999996</c:v>
                </c:pt>
                <c:pt idx="11550">
                  <c:v>-347.36249999999995</c:v>
                </c:pt>
                <c:pt idx="11551">
                  <c:v>-347.3605</c:v>
                </c:pt>
                <c:pt idx="11552">
                  <c:v>-347.35849999999999</c:v>
                </c:pt>
                <c:pt idx="11553">
                  <c:v>-347.35649999999998</c:v>
                </c:pt>
                <c:pt idx="11554">
                  <c:v>-347.35449999999997</c:v>
                </c:pt>
                <c:pt idx="11555">
                  <c:v>-347.35249999999996</c:v>
                </c:pt>
                <c:pt idx="11556">
                  <c:v>-347.35049999999995</c:v>
                </c:pt>
                <c:pt idx="11557">
                  <c:v>-347.3485</c:v>
                </c:pt>
                <c:pt idx="11558">
                  <c:v>-347.34649999999999</c:v>
                </c:pt>
                <c:pt idx="11559">
                  <c:v>-347.34449999999998</c:v>
                </c:pt>
                <c:pt idx="11560">
                  <c:v>-347.34249999999997</c:v>
                </c:pt>
                <c:pt idx="11561">
                  <c:v>-347.34049999999996</c:v>
                </c:pt>
                <c:pt idx="11562">
                  <c:v>-347.33849999999995</c:v>
                </c:pt>
                <c:pt idx="11563">
                  <c:v>-347.3365</c:v>
                </c:pt>
                <c:pt idx="11564">
                  <c:v>-347.33449999999999</c:v>
                </c:pt>
                <c:pt idx="11565">
                  <c:v>-347.33249999999998</c:v>
                </c:pt>
                <c:pt idx="11566">
                  <c:v>-347.33049999999997</c:v>
                </c:pt>
                <c:pt idx="11567">
                  <c:v>-347.32849999999996</c:v>
                </c:pt>
                <c:pt idx="11568">
                  <c:v>-347.32649999999995</c:v>
                </c:pt>
                <c:pt idx="11569">
                  <c:v>-347.3245</c:v>
                </c:pt>
                <c:pt idx="11570">
                  <c:v>-347.32249999999999</c:v>
                </c:pt>
                <c:pt idx="11571">
                  <c:v>-347.32049999999998</c:v>
                </c:pt>
                <c:pt idx="11572">
                  <c:v>-347.31849999999997</c:v>
                </c:pt>
                <c:pt idx="11573">
                  <c:v>-347.31649999999996</c:v>
                </c:pt>
                <c:pt idx="11574">
                  <c:v>-347.31449999999995</c:v>
                </c:pt>
                <c:pt idx="11575">
                  <c:v>-347.3125</c:v>
                </c:pt>
                <c:pt idx="11576">
                  <c:v>-347.31049999999999</c:v>
                </c:pt>
                <c:pt idx="11577">
                  <c:v>-347.30849999999998</c:v>
                </c:pt>
                <c:pt idx="11578">
                  <c:v>-347.30649999999997</c:v>
                </c:pt>
                <c:pt idx="11579">
                  <c:v>-347.30449999999996</c:v>
                </c:pt>
                <c:pt idx="11580">
                  <c:v>-347.30249999999995</c:v>
                </c:pt>
                <c:pt idx="11581">
                  <c:v>-347.3005</c:v>
                </c:pt>
                <c:pt idx="11582">
                  <c:v>-347.29849999999999</c:v>
                </c:pt>
                <c:pt idx="11583">
                  <c:v>-347.29649999999998</c:v>
                </c:pt>
                <c:pt idx="11584">
                  <c:v>-347.29449999999997</c:v>
                </c:pt>
                <c:pt idx="11585">
                  <c:v>-347.29249999999996</c:v>
                </c:pt>
                <c:pt idx="11586">
                  <c:v>-347.29049999999995</c:v>
                </c:pt>
                <c:pt idx="11587">
                  <c:v>-347.2885</c:v>
                </c:pt>
                <c:pt idx="11588">
                  <c:v>-347.28649999999999</c:v>
                </c:pt>
                <c:pt idx="11589">
                  <c:v>-347.28449999999998</c:v>
                </c:pt>
                <c:pt idx="11590">
                  <c:v>-347.28249999999997</c:v>
                </c:pt>
                <c:pt idx="11591">
                  <c:v>-347.28049999999996</c:v>
                </c:pt>
                <c:pt idx="11592">
                  <c:v>-347.27849999999995</c:v>
                </c:pt>
                <c:pt idx="11593">
                  <c:v>-347.2765</c:v>
                </c:pt>
                <c:pt idx="11594">
                  <c:v>-347.27449999999999</c:v>
                </c:pt>
                <c:pt idx="11595">
                  <c:v>-347.27249999999998</c:v>
                </c:pt>
                <c:pt idx="11596">
                  <c:v>-347.27049999999997</c:v>
                </c:pt>
                <c:pt idx="11597">
                  <c:v>-347.26849999999996</c:v>
                </c:pt>
                <c:pt idx="11598">
                  <c:v>-347.26649999999995</c:v>
                </c:pt>
                <c:pt idx="11599">
                  <c:v>-347.2645</c:v>
                </c:pt>
                <c:pt idx="11600">
                  <c:v>-347.26249999999999</c:v>
                </c:pt>
                <c:pt idx="11601">
                  <c:v>-347.26049999999998</c:v>
                </c:pt>
                <c:pt idx="11602">
                  <c:v>-347.25849999999997</c:v>
                </c:pt>
                <c:pt idx="11603">
                  <c:v>-347.25649999999996</c:v>
                </c:pt>
                <c:pt idx="11604">
                  <c:v>-347.25450000000001</c:v>
                </c:pt>
                <c:pt idx="11605">
                  <c:v>-347.2525</c:v>
                </c:pt>
                <c:pt idx="11606">
                  <c:v>-347.25049999999999</c:v>
                </c:pt>
                <c:pt idx="11607">
                  <c:v>-347.24849999999998</c:v>
                </c:pt>
                <c:pt idx="11608">
                  <c:v>-347.24649999999997</c:v>
                </c:pt>
                <c:pt idx="11609">
                  <c:v>-347.24449999999996</c:v>
                </c:pt>
                <c:pt idx="11610">
                  <c:v>-347.24249999999995</c:v>
                </c:pt>
                <c:pt idx="11611">
                  <c:v>-347.2405</c:v>
                </c:pt>
                <c:pt idx="11612">
                  <c:v>-347.23849999999999</c:v>
                </c:pt>
                <c:pt idx="11613">
                  <c:v>-347.23649999999998</c:v>
                </c:pt>
                <c:pt idx="11614">
                  <c:v>-347.23449999999997</c:v>
                </c:pt>
                <c:pt idx="11615">
                  <c:v>-347.23249999999996</c:v>
                </c:pt>
                <c:pt idx="11616">
                  <c:v>-347.23050000000001</c:v>
                </c:pt>
                <c:pt idx="11617">
                  <c:v>-347.2285</c:v>
                </c:pt>
                <c:pt idx="11618">
                  <c:v>-347.22649999999999</c:v>
                </c:pt>
                <c:pt idx="11619">
                  <c:v>-347.22449999999998</c:v>
                </c:pt>
                <c:pt idx="11620">
                  <c:v>-347.22249999999997</c:v>
                </c:pt>
                <c:pt idx="11621">
                  <c:v>-347.22049999999996</c:v>
                </c:pt>
                <c:pt idx="11622">
                  <c:v>-347.21849999999995</c:v>
                </c:pt>
                <c:pt idx="11623">
                  <c:v>-347.2165</c:v>
                </c:pt>
                <c:pt idx="11624">
                  <c:v>-347.21449999999999</c:v>
                </c:pt>
                <c:pt idx="11625">
                  <c:v>-347.21249999999998</c:v>
                </c:pt>
                <c:pt idx="11626">
                  <c:v>-347.21049999999997</c:v>
                </c:pt>
                <c:pt idx="11627">
                  <c:v>-347.20849999999996</c:v>
                </c:pt>
                <c:pt idx="11628">
                  <c:v>-347.20650000000001</c:v>
                </c:pt>
                <c:pt idx="11629">
                  <c:v>-347.2045</c:v>
                </c:pt>
                <c:pt idx="11630">
                  <c:v>-347.20249999999999</c:v>
                </c:pt>
                <c:pt idx="11631">
                  <c:v>-347.20049999999998</c:v>
                </c:pt>
                <c:pt idx="11632">
                  <c:v>-347.19849999999997</c:v>
                </c:pt>
                <c:pt idx="11633">
                  <c:v>-347.19649999999996</c:v>
                </c:pt>
                <c:pt idx="11634">
                  <c:v>-347.19449999999995</c:v>
                </c:pt>
                <c:pt idx="11635">
                  <c:v>-347.1925</c:v>
                </c:pt>
                <c:pt idx="11636">
                  <c:v>-347.19049999999999</c:v>
                </c:pt>
                <c:pt idx="11637">
                  <c:v>-347.18849999999998</c:v>
                </c:pt>
                <c:pt idx="11638">
                  <c:v>-347.18649999999997</c:v>
                </c:pt>
                <c:pt idx="11639">
                  <c:v>-347.18449999999996</c:v>
                </c:pt>
                <c:pt idx="11640">
                  <c:v>-347.1825</c:v>
                </c:pt>
                <c:pt idx="11641">
                  <c:v>-347.18049999999999</c:v>
                </c:pt>
                <c:pt idx="11642">
                  <c:v>-347.17849999999999</c:v>
                </c:pt>
                <c:pt idx="11643">
                  <c:v>-347.17649999999998</c:v>
                </c:pt>
                <c:pt idx="11644">
                  <c:v>-347.17449999999997</c:v>
                </c:pt>
                <c:pt idx="11645">
                  <c:v>-347.17249999999996</c:v>
                </c:pt>
                <c:pt idx="11646">
                  <c:v>-347.17049999999995</c:v>
                </c:pt>
                <c:pt idx="11647">
                  <c:v>-347.16849999999999</c:v>
                </c:pt>
                <c:pt idx="11648">
                  <c:v>-347.16649999999998</c:v>
                </c:pt>
                <c:pt idx="11649">
                  <c:v>-347.16449999999998</c:v>
                </c:pt>
                <c:pt idx="11650">
                  <c:v>-347.16249999999997</c:v>
                </c:pt>
                <c:pt idx="11651">
                  <c:v>-347.16049999999996</c:v>
                </c:pt>
                <c:pt idx="11652">
                  <c:v>-347.1585</c:v>
                </c:pt>
                <c:pt idx="11653">
                  <c:v>-347.15649999999999</c:v>
                </c:pt>
                <c:pt idx="11654">
                  <c:v>-347.15449999999998</c:v>
                </c:pt>
                <c:pt idx="11655">
                  <c:v>-347.15249999999997</c:v>
                </c:pt>
                <c:pt idx="11656">
                  <c:v>-347.15049999999997</c:v>
                </c:pt>
                <c:pt idx="11657">
                  <c:v>-347.14849999999996</c:v>
                </c:pt>
                <c:pt idx="11658">
                  <c:v>-347.1465</c:v>
                </c:pt>
                <c:pt idx="11659">
                  <c:v>-347.14449999999999</c:v>
                </c:pt>
                <c:pt idx="11660">
                  <c:v>-347.14249999999998</c:v>
                </c:pt>
                <c:pt idx="11661">
                  <c:v>-347.14049999999997</c:v>
                </c:pt>
                <c:pt idx="11662">
                  <c:v>-347.13849999999996</c:v>
                </c:pt>
                <c:pt idx="11663">
                  <c:v>-347.13649999999996</c:v>
                </c:pt>
                <c:pt idx="11664">
                  <c:v>-347.1345</c:v>
                </c:pt>
                <c:pt idx="11665">
                  <c:v>-347.13249999999999</c:v>
                </c:pt>
                <c:pt idx="11666">
                  <c:v>-347.13049999999998</c:v>
                </c:pt>
                <c:pt idx="11667">
                  <c:v>-347.12849999999997</c:v>
                </c:pt>
                <c:pt idx="11668">
                  <c:v>-347.12649999999996</c:v>
                </c:pt>
                <c:pt idx="11669">
                  <c:v>-347.12449999999995</c:v>
                </c:pt>
                <c:pt idx="11670">
                  <c:v>-347.1225</c:v>
                </c:pt>
                <c:pt idx="11671">
                  <c:v>-347.12049999999999</c:v>
                </c:pt>
                <c:pt idx="11672">
                  <c:v>-347.11849999999998</c:v>
                </c:pt>
                <c:pt idx="11673">
                  <c:v>-347.11649999999997</c:v>
                </c:pt>
                <c:pt idx="11674">
                  <c:v>-347.11449999999996</c:v>
                </c:pt>
                <c:pt idx="11675">
                  <c:v>-347.11249999999995</c:v>
                </c:pt>
                <c:pt idx="11676">
                  <c:v>-347.1105</c:v>
                </c:pt>
                <c:pt idx="11677">
                  <c:v>-347.10849999999999</c:v>
                </c:pt>
                <c:pt idx="11678">
                  <c:v>-347.10649999999998</c:v>
                </c:pt>
                <c:pt idx="11679">
                  <c:v>-347.10449999999997</c:v>
                </c:pt>
                <c:pt idx="11680">
                  <c:v>-347.10249999999996</c:v>
                </c:pt>
                <c:pt idx="11681">
                  <c:v>-347.10049999999995</c:v>
                </c:pt>
                <c:pt idx="11682">
                  <c:v>-347.0985</c:v>
                </c:pt>
                <c:pt idx="11683">
                  <c:v>-347.09649999999999</c:v>
                </c:pt>
                <c:pt idx="11684">
                  <c:v>-347.09449999999998</c:v>
                </c:pt>
                <c:pt idx="11685">
                  <c:v>-347.09249999999997</c:v>
                </c:pt>
                <c:pt idx="11686">
                  <c:v>-347.09049999999996</c:v>
                </c:pt>
                <c:pt idx="11687">
                  <c:v>-347.08849999999995</c:v>
                </c:pt>
                <c:pt idx="11688">
                  <c:v>-347.0865</c:v>
                </c:pt>
                <c:pt idx="11689">
                  <c:v>-347.08449999999999</c:v>
                </c:pt>
                <c:pt idx="11690">
                  <c:v>-347.08249999999998</c:v>
                </c:pt>
                <c:pt idx="11691">
                  <c:v>-347.08049999999997</c:v>
                </c:pt>
                <c:pt idx="11692">
                  <c:v>-347.07849999999996</c:v>
                </c:pt>
                <c:pt idx="11693">
                  <c:v>-347.07649999999995</c:v>
                </c:pt>
                <c:pt idx="11694">
                  <c:v>-347.0745</c:v>
                </c:pt>
                <c:pt idx="11695">
                  <c:v>-347.07249999999999</c:v>
                </c:pt>
                <c:pt idx="11696">
                  <c:v>-347.07049999999998</c:v>
                </c:pt>
                <c:pt idx="11697">
                  <c:v>-347.06849999999997</c:v>
                </c:pt>
                <c:pt idx="11698">
                  <c:v>-347.06649999999996</c:v>
                </c:pt>
                <c:pt idx="11699">
                  <c:v>-347.06449999999995</c:v>
                </c:pt>
                <c:pt idx="11700">
                  <c:v>-347.0625</c:v>
                </c:pt>
                <c:pt idx="11701">
                  <c:v>-347.06049999999999</c:v>
                </c:pt>
                <c:pt idx="11702">
                  <c:v>-347.05849999999998</c:v>
                </c:pt>
                <c:pt idx="11703">
                  <c:v>-347.05649999999997</c:v>
                </c:pt>
                <c:pt idx="11704">
                  <c:v>-347.05449999999996</c:v>
                </c:pt>
                <c:pt idx="11705">
                  <c:v>-347.05249999999995</c:v>
                </c:pt>
                <c:pt idx="11706">
                  <c:v>-347.0505</c:v>
                </c:pt>
                <c:pt idx="11707">
                  <c:v>-347.04849999999999</c:v>
                </c:pt>
                <c:pt idx="11708">
                  <c:v>-347.04649999999998</c:v>
                </c:pt>
                <c:pt idx="11709">
                  <c:v>-347.04449999999997</c:v>
                </c:pt>
                <c:pt idx="11710">
                  <c:v>-347.04249999999996</c:v>
                </c:pt>
                <c:pt idx="11711">
                  <c:v>-347.04049999999995</c:v>
                </c:pt>
                <c:pt idx="11712">
                  <c:v>-347.0385</c:v>
                </c:pt>
                <c:pt idx="11713">
                  <c:v>-347.03649999999999</c:v>
                </c:pt>
                <c:pt idx="11714">
                  <c:v>-347.03449999999998</c:v>
                </c:pt>
                <c:pt idx="11715">
                  <c:v>-347.03249999999997</c:v>
                </c:pt>
                <c:pt idx="11716">
                  <c:v>-347.03049999999996</c:v>
                </c:pt>
                <c:pt idx="11717">
                  <c:v>-347.02849999999995</c:v>
                </c:pt>
                <c:pt idx="11718">
                  <c:v>-347.0265</c:v>
                </c:pt>
                <c:pt idx="11719">
                  <c:v>-347.02449999999999</c:v>
                </c:pt>
                <c:pt idx="11720">
                  <c:v>-347.02249999999998</c:v>
                </c:pt>
                <c:pt idx="11721">
                  <c:v>-347.02049999999997</c:v>
                </c:pt>
                <c:pt idx="11722">
                  <c:v>-347.01849999999996</c:v>
                </c:pt>
                <c:pt idx="11723">
                  <c:v>-347.01649999999995</c:v>
                </c:pt>
                <c:pt idx="11724">
                  <c:v>-347.0145</c:v>
                </c:pt>
                <c:pt idx="11725">
                  <c:v>-347.01249999999999</c:v>
                </c:pt>
                <c:pt idx="11726">
                  <c:v>-347.01049999999998</c:v>
                </c:pt>
                <c:pt idx="11727">
                  <c:v>-347.00849999999997</c:v>
                </c:pt>
                <c:pt idx="11728">
                  <c:v>-347.00649999999996</c:v>
                </c:pt>
                <c:pt idx="11729">
                  <c:v>-347.00450000000001</c:v>
                </c:pt>
                <c:pt idx="11730">
                  <c:v>-347.0025</c:v>
                </c:pt>
                <c:pt idx="11731">
                  <c:v>-347.00049999999999</c:v>
                </c:pt>
                <c:pt idx="11732">
                  <c:v>-346.99849999999998</c:v>
                </c:pt>
                <c:pt idx="11733">
                  <c:v>-346.99649999999997</c:v>
                </c:pt>
                <c:pt idx="11734">
                  <c:v>-346.99449999999996</c:v>
                </c:pt>
                <c:pt idx="11735">
                  <c:v>-346.99249999999995</c:v>
                </c:pt>
                <c:pt idx="11736">
                  <c:v>-346.9905</c:v>
                </c:pt>
                <c:pt idx="11737">
                  <c:v>-346.98849999999999</c:v>
                </c:pt>
                <c:pt idx="11738">
                  <c:v>-346.98649999999998</c:v>
                </c:pt>
                <c:pt idx="11739">
                  <c:v>-346.98449999999997</c:v>
                </c:pt>
                <c:pt idx="11740">
                  <c:v>-346.98249999999996</c:v>
                </c:pt>
                <c:pt idx="11741">
                  <c:v>-346.98050000000001</c:v>
                </c:pt>
                <c:pt idx="11742">
                  <c:v>-346.9785</c:v>
                </c:pt>
                <c:pt idx="11743">
                  <c:v>-346.97649999999999</c:v>
                </c:pt>
                <c:pt idx="11744">
                  <c:v>-346.97449999999998</c:v>
                </c:pt>
                <c:pt idx="11745">
                  <c:v>-346.97249999999997</c:v>
                </c:pt>
                <c:pt idx="11746">
                  <c:v>-346.97049999999996</c:v>
                </c:pt>
                <c:pt idx="11747">
                  <c:v>-346.96849999999995</c:v>
                </c:pt>
                <c:pt idx="11748">
                  <c:v>-346.9665</c:v>
                </c:pt>
                <c:pt idx="11749">
                  <c:v>-346.96449999999999</c:v>
                </c:pt>
                <c:pt idx="11750">
                  <c:v>-346.96249999999998</c:v>
                </c:pt>
                <c:pt idx="11751">
                  <c:v>-346.96049999999997</c:v>
                </c:pt>
                <c:pt idx="11752">
                  <c:v>-346.95849999999996</c:v>
                </c:pt>
                <c:pt idx="11753">
                  <c:v>-346.95650000000001</c:v>
                </c:pt>
                <c:pt idx="11754">
                  <c:v>-346.9545</c:v>
                </c:pt>
                <c:pt idx="11755">
                  <c:v>-346.95249999999999</c:v>
                </c:pt>
                <c:pt idx="11756">
                  <c:v>-346.95049999999998</c:v>
                </c:pt>
                <c:pt idx="11757">
                  <c:v>-346.94849999999997</c:v>
                </c:pt>
                <c:pt idx="11758">
                  <c:v>-346.94649999999996</c:v>
                </c:pt>
                <c:pt idx="11759">
                  <c:v>-346.94449999999995</c:v>
                </c:pt>
                <c:pt idx="11760">
                  <c:v>-346.9425</c:v>
                </c:pt>
                <c:pt idx="11761">
                  <c:v>-346.94049999999999</c:v>
                </c:pt>
                <c:pt idx="11762">
                  <c:v>-346.93849999999998</c:v>
                </c:pt>
                <c:pt idx="11763">
                  <c:v>-346.93649999999997</c:v>
                </c:pt>
                <c:pt idx="11764">
                  <c:v>-346.93449999999996</c:v>
                </c:pt>
                <c:pt idx="11765">
                  <c:v>-346.9325</c:v>
                </c:pt>
                <c:pt idx="11766">
                  <c:v>-346.93049999999999</c:v>
                </c:pt>
                <c:pt idx="11767">
                  <c:v>-346.92849999999999</c:v>
                </c:pt>
                <c:pt idx="11768">
                  <c:v>-346.92649999999998</c:v>
                </c:pt>
                <c:pt idx="11769">
                  <c:v>-346.92449999999997</c:v>
                </c:pt>
                <c:pt idx="11770">
                  <c:v>-346.92249999999996</c:v>
                </c:pt>
                <c:pt idx="11771">
                  <c:v>-346.92049999999995</c:v>
                </c:pt>
                <c:pt idx="11772">
                  <c:v>-346.91849999999999</c:v>
                </c:pt>
                <c:pt idx="11773">
                  <c:v>-346.91649999999998</c:v>
                </c:pt>
                <c:pt idx="11774">
                  <c:v>-346.91449999999998</c:v>
                </c:pt>
                <c:pt idx="11775">
                  <c:v>-346.91249999999997</c:v>
                </c:pt>
                <c:pt idx="11776">
                  <c:v>-346.91049999999996</c:v>
                </c:pt>
                <c:pt idx="11777">
                  <c:v>-346.9085</c:v>
                </c:pt>
                <c:pt idx="11778">
                  <c:v>-346.90649999999999</c:v>
                </c:pt>
                <c:pt idx="11779">
                  <c:v>-346.90449999999998</c:v>
                </c:pt>
                <c:pt idx="11780">
                  <c:v>-346.90249999999997</c:v>
                </c:pt>
                <c:pt idx="11781">
                  <c:v>-346.90049999999997</c:v>
                </c:pt>
                <c:pt idx="11782">
                  <c:v>-346.89849999999996</c:v>
                </c:pt>
                <c:pt idx="11783">
                  <c:v>-346.8965</c:v>
                </c:pt>
                <c:pt idx="11784">
                  <c:v>-346.89449999999999</c:v>
                </c:pt>
                <c:pt idx="11785">
                  <c:v>-346.89249999999998</c:v>
                </c:pt>
                <c:pt idx="11786">
                  <c:v>-346.89049999999997</c:v>
                </c:pt>
                <c:pt idx="11787">
                  <c:v>-346.88849999999996</c:v>
                </c:pt>
                <c:pt idx="11788">
                  <c:v>-346.88649999999996</c:v>
                </c:pt>
                <c:pt idx="11789">
                  <c:v>-346.8845</c:v>
                </c:pt>
                <c:pt idx="11790">
                  <c:v>-346.88249999999999</c:v>
                </c:pt>
                <c:pt idx="11791">
                  <c:v>-346.88049999999998</c:v>
                </c:pt>
                <c:pt idx="11792">
                  <c:v>-346.87849999999997</c:v>
                </c:pt>
                <c:pt idx="11793">
                  <c:v>-346.87649999999996</c:v>
                </c:pt>
                <c:pt idx="11794">
                  <c:v>-346.87449999999995</c:v>
                </c:pt>
                <c:pt idx="11795">
                  <c:v>-346.8725</c:v>
                </c:pt>
                <c:pt idx="11796">
                  <c:v>-346.87049999999999</c:v>
                </c:pt>
                <c:pt idx="11797">
                  <c:v>-346.86849999999998</c:v>
                </c:pt>
                <c:pt idx="11798">
                  <c:v>-346.86649999999997</c:v>
                </c:pt>
                <c:pt idx="11799">
                  <c:v>-346.86449999999996</c:v>
                </c:pt>
                <c:pt idx="11800">
                  <c:v>-346.86249999999995</c:v>
                </c:pt>
                <c:pt idx="11801">
                  <c:v>-346.8605</c:v>
                </c:pt>
                <c:pt idx="11802">
                  <c:v>-346.85849999999999</c:v>
                </c:pt>
                <c:pt idx="11803">
                  <c:v>-346.85649999999998</c:v>
                </c:pt>
                <c:pt idx="11804">
                  <c:v>-346.85449999999997</c:v>
                </c:pt>
                <c:pt idx="11805">
                  <c:v>-346.85249999999996</c:v>
                </c:pt>
                <c:pt idx="11806">
                  <c:v>-346.85049999999995</c:v>
                </c:pt>
                <c:pt idx="11807">
                  <c:v>-346.8485</c:v>
                </c:pt>
                <c:pt idx="11808">
                  <c:v>-346.84649999999999</c:v>
                </c:pt>
                <c:pt idx="11809">
                  <c:v>-346.84449999999998</c:v>
                </c:pt>
                <c:pt idx="11810">
                  <c:v>-346.84249999999997</c:v>
                </c:pt>
                <c:pt idx="11811">
                  <c:v>-346.84049999999996</c:v>
                </c:pt>
                <c:pt idx="11812">
                  <c:v>-346.83849999999995</c:v>
                </c:pt>
                <c:pt idx="11813">
                  <c:v>-346.8365</c:v>
                </c:pt>
                <c:pt idx="11814">
                  <c:v>-346.83449999999999</c:v>
                </c:pt>
                <c:pt idx="11815">
                  <c:v>-346.83249999999998</c:v>
                </c:pt>
                <c:pt idx="11816">
                  <c:v>-346.83049999999997</c:v>
                </c:pt>
                <c:pt idx="11817">
                  <c:v>-346.82849999999996</c:v>
                </c:pt>
                <c:pt idx="11818">
                  <c:v>-346.82649999999995</c:v>
                </c:pt>
                <c:pt idx="11819">
                  <c:v>-346.8245</c:v>
                </c:pt>
                <c:pt idx="11820">
                  <c:v>-346.82249999999999</c:v>
                </c:pt>
                <c:pt idx="11821">
                  <c:v>-346.82049999999998</c:v>
                </c:pt>
                <c:pt idx="11822">
                  <c:v>-346.81849999999997</c:v>
                </c:pt>
                <c:pt idx="11823">
                  <c:v>-346.81649999999996</c:v>
                </c:pt>
                <c:pt idx="11824">
                  <c:v>-346.81449999999995</c:v>
                </c:pt>
                <c:pt idx="11825">
                  <c:v>-346.8125</c:v>
                </c:pt>
                <c:pt idx="11826">
                  <c:v>-346.81049999999999</c:v>
                </c:pt>
                <c:pt idx="11827">
                  <c:v>-346.80849999999998</c:v>
                </c:pt>
                <c:pt idx="11828">
                  <c:v>-346.80649999999997</c:v>
                </c:pt>
                <c:pt idx="11829">
                  <c:v>-346.80449999999996</c:v>
                </c:pt>
                <c:pt idx="11830">
                  <c:v>-346.80249999999995</c:v>
                </c:pt>
                <c:pt idx="11831">
                  <c:v>-346.8005</c:v>
                </c:pt>
                <c:pt idx="11832">
                  <c:v>-346.79849999999999</c:v>
                </c:pt>
                <c:pt idx="11833">
                  <c:v>-346.79649999999998</c:v>
                </c:pt>
                <c:pt idx="11834">
                  <c:v>-346.79449999999997</c:v>
                </c:pt>
                <c:pt idx="11835">
                  <c:v>-346.79249999999996</c:v>
                </c:pt>
                <c:pt idx="11836">
                  <c:v>-346.79049999999995</c:v>
                </c:pt>
                <c:pt idx="11837">
                  <c:v>-346.7885</c:v>
                </c:pt>
                <c:pt idx="11838">
                  <c:v>-346.78649999999999</c:v>
                </c:pt>
                <c:pt idx="11839">
                  <c:v>-346.78449999999998</c:v>
                </c:pt>
                <c:pt idx="11840">
                  <c:v>-346.78249999999997</c:v>
                </c:pt>
                <c:pt idx="11841">
                  <c:v>-346.78049999999996</c:v>
                </c:pt>
                <c:pt idx="11842">
                  <c:v>-346.77849999999995</c:v>
                </c:pt>
                <c:pt idx="11843">
                  <c:v>-346.7765</c:v>
                </c:pt>
                <c:pt idx="11844">
                  <c:v>-346.77449999999999</c:v>
                </c:pt>
                <c:pt idx="11845">
                  <c:v>-346.77249999999998</c:v>
                </c:pt>
                <c:pt idx="11846">
                  <c:v>-346.77049999999997</c:v>
                </c:pt>
                <c:pt idx="11847">
                  <c:v>-346.76849999999996</c:v>
                </c:pt>
                <c:pt idx="11848">
                  <c:v>-346.76649999999995</c:v>
                </c:pt>
                <c:pt idx="11849">
                  <c:v>-346.7645</c:v>
                </c:pt>
                <c:pt idx="11850">
                  <c:v>-346.76249999999999</c:v>
                </c:pt>
                <c:pt idx="11851">
                  <c:v>-346.76049999999998</c:v>
                </c:pt>
                <c:pt idx="11852">
                  <c:v>-346.75849999999997</c:v>
                </c:pt>
                <c:pt idx="11853">
                  <c:v>-346.75649999999996</c:v>
                </c:pt>
                <c:pt idx="11854">
                  <c:v>-346.75450000000001</c:v>
                </c:pt>
                <c:pt idx="11855">
                  <c:v>-346.7525</c:v>
                </c:pt>
                <c:pt idx="11856">
                  <c:v>-346.75049999999999</c:v>
                </c:pt>
                <c:pt idx="11857">
                  <c:v>-346.74849999999998</c:v>
                </c:pt>
                <c:pt idx="11858">
                  <c:v>-346.74649999999997</c:v>
                </c:pt>
                <c:pt idx="11859">
                  <c:v>-346.74449999999996</c:v>
                </c:pt>
                <c:pt idx="11860">
                  <c:v>-346.74249999999995</c:v>
                </c:pt>
                <c:pt idx="11861">
                  <c:v>-346.7405</c:v>
                </c:pt>
                <c:pt idx="11862">
                  <c:v>-346.73849999999999</c:v>
                </c:pt>
                <c:pt idx="11863">
                  <c:v>-346.73649999999998</c:v>
                </c:pt>
                <c:pt idx="11864">
                  <c:v>-346.73449999999997</c:v>
                </c:pt>
                <c:pt idx="11865">
                  <c:v>-346.73249999999996</c:v>
                </c:pt>
                <c:pt idx="11866">
                  <c:v>-346.73050000000001</c:v>
                </c:pt>
                <c:pt idx="11867">
                  <c:v>-346.7285</c:v>
                </c:pt>
                <c:pt idx="11868">
                  <c:v>-346.72649999999999</c:v>
                </c:pt>
                <c:pt idx="11869">
                  <c:v>-346.72449999999998</c:v>
                </c:pt>
                <c:pt idx="11870">
                  <c:v>-346.72249999999997</c:v>
                </c:pt>
                <c:pt idx="11871">
                  <c:v>-346.72049999999996</c:v>
                </c:pt>
                <c:pt idx="11872">
                  <c:v>-346.71849999999995</c:v>
                </c:pt>
                <c:pt idx="11873">
                  <c:v>-346.7165</c:v>
                </c:pt>
                <c:pt idx="11874">
                  <c:v>-346.71449999999999</c:v>
                </c:pt>
                <c:pt idx="11875">
                  <c:v>-346.71249999999998</c:v>
                </c:pt>
                <c:pt idx="11876">
                  <c:v>-346.71049999999997</c:v>
                </c:pt>
                <c:pt idx="11877">
                  <c:v>-346.70849999999996</c:v>
                </c:pt>
                <c:pt idx="11878">
                  <c:v>-346.70650000000001</c:v>
                </c:pt>
                <c:pt idx="11879">
                  <c:v>-346.7045</c:v>
                </c:pt>
                <c:pt idx="11880">
                  <c:v>-346.70249999999999</c:v>
                </c:pt>
                <c:pt idx="11881">
                  <c:v>-346.70049999999998</c:v>
                </c:pt>
                <c:pt idx="11882">
                  <c:v>-346.69849999999997</c:v>
                </c:pt>
                <c:pt idx="11883">
                  <c:v>-346.69649999999996</c:v>
                </c:pt>
                <c:pt idx="11884">
                  <c:v>-346.69449999999995</c:v>
                </c:pt>
                <c:pt idx="11885">
                  <c:v>-346.6925</c:v>
                </c:pt>
                <c:pt idx="11886">
                  <c:v>-346.69049999999999</c:v>
                </c:pt>
                <c:pt idx="11887">
                  <c:v>-346.68849999999998</c:v>
                </c:pt>
                <c:pt idx="11888">
                  <c:v>-346.68649999999997</c:v>
                </c:pt>
                <c:pt idx="11889">
                  <c:v>-346.68449999999996</c:v>
                </c:pt>
                <c:pt idx="11890">
                  <c:v>-346.6825</c:v>
                </c:pt>
                <c:pt idx="11891">
                  <c:v>-346.68049999999999</c:v>
                </c:pt>
                <c:pt idx="11892">
                  <c:v>-346.67849999999999</c:v>
                </c:pt>
                <c:pt idx="11893">
                  <c:v>-346.67649999999998</c:v>
                </c:pt>
                <c:pt idx="11894">
                  <c:v>-346.67449999999997</c:v>
                </c:pt>
                <c:pt idx="11895">
                  <c:v>-346.67249999999996</c:v>
                </c:pt>
                <c:pt idx="11896">
                  <c:v>-346.67049999999995</c:v>
                </c:pt>
                <c:pt idx="11897">
                  <c:v>-346.66849999999999</c:v>
                </c:pt>
                <c:pt idx="11898">
                  <c:v>-346.66649999999998</c:v>
                </c:pt>
                <c:pt idx="11899">
                  <c:v>-346.66449999999998</c:v>
                </c:pt>
                <c:pt idx="11900">
                  <c:v>-346.66249999999997</c:v>
                </c:pt>
                <c:pt idx="11901">
                  <c:v>-346.66049999999996</c:v>
                </c:pt>
                <c:pt idx="11902">
                  <c:v>-346.6585</c:v>
                </c:pt>
                <c:pt idx="11903">
                  <c:v>-346.65649999999999</c:v>
                </c:pt>
                <c:pt idx="11904">
                  <c:v>-346.65449999999998</c:v>
                </c:pt>
                <c:pt idx="11905">
                  <c:v>-346.65249999999997</c:v>
                </c:pt>
                <c:pt idx="11906">
                  <c:v>-346.65049999999997</c:v>
                </c:pt>
                <c:pt idx="11907">
                  <c:v>-346.64849999999996</c:v>
                </c:pt>
                <c:pt idx="11908">
                  <c:v>-346.6465</c:v>
                </c:pt>
                <c:pt idx="11909">
                  <c:v>-346.64449999999999</c:v>
                </c:pt>
                <c:pt idx="11910">
                  <c:v>-346.64249999999998</c:v>
                </c:pt>
                <c:pt idx="11911">
                  <c:v>-346.64049999999997</c:v>
                </c:pt>
                <c:pt idx="11912">
                  <c:v>-346.63849999999996</c:v>
                </c:pt>
                <c:pt idx="11913">
                  <c:v>-346.63649999999996</c:v>
                </c:pt>
                <c:pt idx="11914">
                  <c:v>-346.6345</c:v>
                </c:pt>
                <c:pt idx="11915">
                  <c:v>-346.63249999999999</c:v>
                </c:pt>
                <c:pt idx="11916">
                  <c:v>-346.63049999999998</c:v>
                </c:pt>
                <c:pt idx="11917">
                  <c:v>-346.62849999999997</c:v>
                </c:pt>
                <c:pt idx="11918">
                  <c:v>-346.62649999999996</c:v>
                </c:pt>
                <c:pt idx="11919">
                  <c:v>-346.62449999999995</c:v>
                </c:pt>
                <c:pt idx="11920">
                  <c:v>-346.6225</c:v>
                </c:pt>
                <c:pt idx="11921">
                  <c:v>-346.62049999999999</c:v>
                </c:pt>
                <c:pt idx="11922">
                  <c:v>-346.61849999999998</c:v>
                </c:pt>
                <c:pt idx="11923">
                  <c:v>-346.61649999999997</c:v>
                </c:pt>
                <c:pt idx="11924">
                  <c:v>-346.61449999999996</c:v>
                </c:pt>
                <c:pt idx="11925">
                  <c:v>-346.61249999999995</c:v>
                </c:pt>
                <c:pt idx="11926">
                  <c:v>-346.6105</c:v>
                </c:pt>
                <c:pt idx="11927">
                  <c:v>-346.60849999999999</c:v>
                </c:pt>
                <c:pt idx="11928">
                  <c:v>-346.60649999999998</c:v>
                </c:pt>
                <c:pt idx="11929">
                  <c:v>-346.60449999999997</c:v>
                </c:pt>
                <c:pt idx="11930">
                  <c:v>-346.60249999999996</c:v>
                </c:pt>
                <c:pt idx="11931">
                  <c:v>-346.60049999999995</c:v>
                </c:pt>
                <c:pt idx="11932">
                  <c:v>-346.5985</c:v>
                </c:pt>
                <c:pt idx="11933">
                  <c:v>-346.59649999999999</c:v>
                </c:pt>
                <c:pt idx="11934">
                  <c:v>-346.59449999999998</c:v>
                </c:pt>
                <c:pt idx="11935">
                  <c:v>-346.59249999999997</c:v>
                </c:pt>
                <c:pt idx="11936">
                  <c:v>-346.59049999999996</c:v>
                </c:pt>
                <c:pt idx="11937">
                  <c:v>-346.58849999999995</c:v>
                </c:pt>
                <c:pt idx="11938">
                  <c:v>-346.5865</c:v>
                </c:pt>
                <c:pt idx="11939">
                  <c:v>-346.58449999999999</c:v>
                </c:pt>
                <c:pt idx="11940">
                  <c:v>-346.58249999999998</c:v>
                </c:pt>
                <c:pt idx="11941">
                  <c:v>-346.58049999999997</c:v>
                </c:pt>
                <c:pt idx="11942">
                  <c:v>-346.57849999999996</c:v>
                </c:pt>
                <c:pt idx="11943">
                  <c:v>-346.57649999999995</c:v>
                </c:pt>
                <c:pt idx="11944">
                  <c:v>-346.5745</c:v>
                </c:pt>
                <c:pt idx="11945">
                  <c:v>-346.57249999999999</c:v>
                </c:pt>
                <c:pt idx="11946">
                  <c:v>-346.57049999999998</c:v>
                </c:pt>
                <c:pt idx="11947">
                  <c:v>-346.56849999999997</c:v>
                </c:pt>
                <c:pt idx="11948">
                  <c:v>-346.56649999999996</c:v>
                </c:pt>
                <c:pt idx="11949">
                  <c:v>-346.56449999999995</c:v>
                </c:pt>
                <c:pt idx="11950">
                  <c:v>-346.5625</c:v>
                </c:pt>
                <c:pt idx="11951">
                  <c:v>-346.56049999999999</c:v>
                </c:pt>
                <c:pt idx="11952">
                  <c:v>-346.55849999999998</c:v>
                </c:pt>
                <c:pt idx="11953">
                  <c:v>-346.55649999999997</c:v>
                </c:pt>
                <c:pt idx="11954">
                  <c:v>-346.55449999999996</c:v>
                </c:pt>
                <c:pt idx="11955">
                  <c:v>-346.55249999999995</c:v>
                </c:pt>
                <c:pt idx="11956">
                  <c:v>-346.5505</c:v>
                </c:pt>
                <c:pt idx="11957">
                  <c:v>-346.54849999999999</c:v>
                </c:pt>
                <c:pt idx="11958">
                  <c:v>-346.54649999999998</c:v>
                </c:pt>
                <c:pt idx="11959">
                  <c:v>-346.54449999999997</c:v>
                </c:pt>
                <c:pt idx="11960">
                  <c:v>-346.54249999999996</c:v>
                </c:pt>
                <c:pt idx="11961">
                  <c:v>-346.54049999999995</c:v>
                </c:pt>
                <c:pt idx="11962">
                  <c:v>-346.5385</c:v>
                </c:pt>
                <c:pt idx="11963">
                  <c:v>-346.53649999999999</c:v>
                </c:pt>
                <c:pt idx="11964">
                  <c:v>-346.53449999999998</c:v>
                </c:pt>
                <c:pt idx="11965">
                  <c:v>-346.53249999999997</c:v>
                </c:pt>
                <c:pt idx="11966">
                  <c:v>-346.53049999999996</c:v>
                </c:pt>
                <c:pt idx="11967">
                  <c:v>-346.52849999999995</c:v>
                </c:pt>
                <c:pt idx="11968">
                  <c:v>-346.5265</c:v>
                </c:pt>
                <c:pt idx="11969">
                  <c:v>-346.52449999999999</c:v>
                </c:pt>
                <c:pt idx="11970">
                  <c:v>-346.52249999999998</c:v>
                </c:pt>
                <c:pt idx="11971">
                  <c:v>-346.52049999999997</c:v>
                </c:pt>
                <c:pt idx="11972">
                  <c:v>-346.51849999999996</c:v>
                </c:pt>
                <c:pt idx="11973">
                  <c:v>-346.51649999999995</c:v>
                </c:pt>
                <c:pt idx="11974">
                  <c:v>-346.5145</c:v>
                </c:pt>
                <c:pt idx="11975">
                  <c:v>-346.51249999999999</c:v>
                </c:pt>
                <c:pt idx="11976">
                  <c:v>-346.51049999999998</c:v>
                </c:pt>
                <c:pt idx="11977">
                  <c:v>-346.50849999999997</c:v>
                </c:pt>
                <c:pt idx="11978">
                  <c:v>-346.50649999999996</c:v>
                </c:pt>
                <c:pt idx="11979">
                  <c:v>-346.50450000000001</c:v>
                </c:pt>
                <c:pt idx="11980">
                  <c:v>-346.5025</c:v>
                </c:pt>
                <c:pt idx="11981">
                  <c:v>-346.50049999999999</c:v>
                </c:pt>
                <c:pt idx="11982">
                  <c:v>-346.49849999999998</c:v>
                </c:pt>
                <c:pt idx="11983">
                  <c:v>-346.49649999999997</c:v>
                </c:pt>
                <c:pt idx="11984">
                  <c:v>-346.49449999999996</c:v>
                </c:pt>
                <c:pt idx="11985">
                  <c:v>-346.49249999999995</c:v>
                </c:pt>
                <c:pt idx="11986">
                  <c:v>-346.4905</c:v>
                </c:pt>
                <c:pt idx="11987">
                  <c:v>-346.48849999999999</c:v>
                </c:pt>
                <c:pt idx="11988">
                  <c:v>-346.48649999999998</c:v>
                </c:pt>
                <c:pt idx="11989">
                  <c:v>-346.48449999999997</c:v>
                </c:pt>
                <c:pt idx="11990">
                  <c:v>-346.48249999999996</c:v>
                </c:pt>
                <c:pt idx="11991">
                  <c:v>-346.48050000000001</c:v>
                </c:pt>
                <c:pt idx="11992">
                  <c:v>-346.4785</c:v>
                </c:pt>
                <c:pt idx="11993">
                  <c:v>-346.47649999999999</c:v>
                </c:pt>
                <c:pt idx="11994">
                  <c:v>-346.47449999999998</c:v>
                </c:pt>
                <c:pt idx="11995">
                  <c:v>-346.47249999999997</c:v>
                </c:pt>
                <c:pt idx="11996">
                  <c:v>-346.47049999999996</c:v>
                </c:pt>
                <c:pt idx="11997">
                  <c:v>-346.46849999999995</c:v>
                </c:pt>
                <c:pt idx="11998">
                  <c:v>-346.4665</c:v>
                </c:pt>
                <c:pt idx="11999">
                  <c:v>-346.46449999999999</c:v>
                </c:pt>
                <c:pt idx="12000">
                  <c:v>-346.46249999999998</c:v>
                </c:pt>
                <c:pt idx="12001">
                  <c:v>-346.46049999999997</c:v>
                </c:pt>
                <c:pt idx="12002">
                  <c:v>-346.45849999999996</c:v>
                </c:pt>
                <c:pt idx="12003">
                  <c:v>-346.45650000000001</c:v>
                </c:pt>
                <c:pt idx="12004">
                  <c:v>-346.4545</c:v>
                </c:pt>
                <c:pt idx="12005">
                  <c:v>-346.45249999999999</c:v>
                </c:pt>
                <c:pt idx="12006">
                  <c:v>-346.45049999999998</c:v>
                </c:pt>
                <c:pt idx="12007">
                  <c:v>-346.44849999999997</c:v>
                </c:pt>
                <c:pt idx="12008">
                  <c:v>-346.44649999999996</c:v>
                </c:pt>
                <c:pt idx="12009">
                  <c:v>-346.44449999999995</c:v>
                </c:pt>
                <c:pt idx="12010">
                  <c:v>-346.4425</c:v>
                </c:pt>
                <c:pt idx="12011">
                  <c:v>-346.44049999999999</c:v>
                </c:pt>
                <c:pt idx="12012">
                  <c:v>-346.43849999999998</c:v>
                </c:pt>
                <c:pt idx="12013">
                  <c:v>-346.43649999999997</c:v>
                </c:pt>
                <c:pt idx="12014">
                  <c:v>-346.43449999999996</c:v>
                </c:pt>
                <c:pt idx="12015">
                  <c:v>-346.4325</c:v>
                </c:pt>
                <c:pt idx="12016">
                  <c:v>-346.43049999999999</c:v>
                </c:pt>
                <c:pt idx="12017">
                  <c:v>-346.42849999999999</c:v>
                </c:pt>
                <c:pt idx="12018">
                  <c:v>-346.42649999999998</c:v>
                </c:pt>
                <c:pt idx="12019">
                  <c:v>-346.42449999999997</c:v>
                </c:pt>
                <c:pt idx="12020">
                  <c:v>-346.42249999999996</c:v>
                </c:pt>
                <c:pt idx="12021">
                  <c:v>-346.42049999999995</c:v>
                </c:pt>
                <c:pt idx="12022">
                  <c:v>-346.41849999999999</c:v>
                </c:pt>
                <c:pt idx="12023">
                  <c:v>-346.41649999999998</c:v>
                </c:pt>
                <c:pt idx="12024">
                  <c:v>-346.41449999999998</c:v>
                </c:pt>
                <c:pt idx="12025">
                  <c:v>-346.41249999999997</c:v>
                </c:pt>
                <c:pt idx="12026">
                  <c:v>-346.41049999999996</c:v>
                </c:pt>
                <c:pt idx="12027">
                  <c:v>-346.4085</c:v>
                </c:pt>
                <c:pt idx="12028">
                  <c:v>-346.40649999999999</c:v>
                </c:pt>
                <c:pt idx="12029">
                  <c:v>-346.40449999999998</c:v>
                </c:pt>
                <c:pt idx="12030">
                  <c:v>-346.40249999999997</c:v>
                </c:pt>
                <c:pt idx="12031">
                  <c:v>-346.40049999999997</c:v>
                </c:pt>
                <c:pt idx="12032">
                  <c:v>-346.39849999999996</c:v>
                </c:pt>
                <c:pt idx="12033">
                  <c:v>-346.3965</c:v>
                </c:pt>
                <c:pt idx="12034">
                  <c:v>-346.39449999999999</c:v>
                </c:pt>
                <c:pt idx="12035">
                  <c:v>-346.39249999999998</c:v>
                </c:pt>
                <c:pt idx="12036">
                  <c:v>-346.39049999999997</c:v>
                </c:pt>
                <c:pt idx="12037">
                  <c:v>-346.38849999999996</c:v>
                </c:pt>
                <c:pt idx="12038">
                  <c:v>-346.38649999999996</c:v>
                </c:pt>
                <c:pt idx="12039">
                  <c:v>-346.3845</c:v>
                </c:pt>
                <c:pt idx="12040">
                  <c:v>-346.38249999999999</c:v>
                </c:pt>
                <c:pt idx="12041">
                  <c:v>-346.38049999999998</c:v>
                </c:pt>
                <c:pt idx="12042">
                  <c:v>-346.37849999999997</c:v>
                </c:pt>
                <c:pt idx="12043">
                  <c:v>-346.37649999999996</c:v>
                </c:pt>
                <c:pt idx="12044">
                  <c:v>-346.37449999999995</c:v>
                </c:pt>
                <c:pt idx="12045">
                  <c:v>-346.3725</c:v>
                </c:pt>
                <c:pt idx="12046">
                  <c:v>-346.37049999999999</c:v>
                </c:pt>
                <c:pt idx="12047">
                  <c:v>-346.36849999999998</c:v>
                </c:pt>
                <c:pt idx="12048">
                  <c:v>-346.36649999999997</c:v>
                </c:pt>
                <c:pt idx="12049">
                  <c:v>-346.36449999999996</c:v>
                </c:pt>
                <c:pt idx="12050">
                  <c:v>-346.36249999999995</c:v>
                </c:pt>
                <c:pt idx="12051">
                  <c:v>-346.3605</c:v>
                </c:pt>
                <c:pt idx="12052">
                  <c:v>-346.35849999999999</c:v>
                </c:pt>
                <c:pt idx="12053">
                  <c:v>-346.35649999999998</c:v>
                </c:pt>
                <c:pt idx="12054">
                  <c:v>-346.35449999999997</c:v>
                </c:pt>
                <c:pt idx="12055">
                  <c:v>-346.35249999999996</c:v>
                </c:pt>
                <c:pt idx="12056">
                  <c:v>-346.35049999999995</c:v>
                </c:pt>
                <c:pt idx="12057">
                  <c:v>-346.3485</c:v>
                </c:pt>
                <c:pt idx="12058">
                  <c:v>-346.34649999999999</c:v>
                </c:pt>
                <c:pt idx="12059">
                  <c:v>-346.34449999999998</c:v>
                </c:pt>
                <c:pt idx="12060">
                  <c:v>-346.34249999999997</c:v>
                </c:pt>
                <c:pt idx="12061">
                  <c:v>-346.34049999999996</c:v>
                </c:pt>
                <c:pt idx="12062">
                  <c:v>-346.33849999999995</c:v>
                </c:pt>
                <c:pt idx="12063">
                  <c:v>-346.3365</c:v>
                </c:pt>
                <c:pt idx="12064">
                  <c:v>-346.33449999999999</c:v>
                </c:pt>
                <c:pt idx="12065">
                  <c:v>-346.33249999999998</c:v>
                </c:pt>
                <c:pt idx="12066">
                  <c:v>-346.33049999999997</c:v>
                </c:pt>
                <c:pt idx="12067">
                  <c:v>-346.32849999999996</c:v>
                </c:pt>
                <c:pt idx="12068">
                  <c:v>-346.32649999999995</c:v>
                </c:pt>
                <c:pt idx="12069">
                  <c:v>-346.3245</c:v>
                </c:pt>
                <c:pt idx="12070">
                  <c:v>-346.32249999999999</c:v>
                </c:pt>
                <c:pt idx="12071">
                  <c:v>-346.32049999999998</c:v>
                </c:pt>
                <c:pt idx="12072">
                  <c:v>-346.31849999999997</c:v>
                </c:pt>
                <c:pt idx="12073">
                  <c:v>-346.31649999999996</c:v>
                </c:pt>
                <c:pt idx="12074">
                  <c:v>-346.31449999999995</c:v>
                </c:pt>
                <c:pt idx="12075">
                  <c:v>-346.3125</c:v>
                </c:pt>
                <c:pt idx="12076">
                  <c:v>-346.31049999999999</c:v>
                </c:pt>
                <c:pt idx="12077">
                  <c:v>-346.30849999999998</c:v>
                </c:pt>
                <c:pt idx="12078">
                  <c:v>-346.30649999999997</c:v>
                </c:pt>
                <c:pt idx="12079">
                  <c:v>-346.30449999999996</c:v>
                </c:pt>
                <c:pt idx="12080">
                  <c:v>-346.30249999999995</c:v>
                </c:pt>
                <c:pt idx="12081">
                  <c:v>-346.3005</c:v>
                </c:pt>
                <c:pt idx="12082">
                  <c:v>-346.29849999999999</c:v>
                </c:pt>
                <c:pt idx="12083">
                  <c:v>-346.29649999999998</c:v>
                </c:pt>
                <c:pt idx="12084">
                  <c:v>-346.29449999999997</c:v>
                </c:pt>
                <c:pt idx="12085">
                  <c:v>-346.29249999999996</c:v>
                </c:pt>
                <c:pt idx="12086">
                  <c:v>-346.29049999999995</c:v>
                </c:pt>
                <c:pt idx="12087">
                  <c:v>-346.2885</c:v>
                </c:pt>
                <c:pt idx="12088">
                  <c:v>-346.28649999999999</c:v>
                </c:pt>
                <c:pt idx="12089">
                  <c:v>-346.28449999999998</c:v>
                </c:pt>
                <c:pt idx="12090">
                  <c:v>-346.28249999999997</c:v>
                </c:pt>
                <c:pt idx="12091">
                  <c:v>-346.28049999999996</c:v>
                </c:pt>
                <c:pt idx="12092">
                  <c:v>-346.27849999999995</c:v>
                </c:pt>
                <c:pt idx="12093">
                  <c:v>-346.2765</c:v>
                </c:pt>
                <c:pt idx="12094">
                  <c:v>-346.27449999999999</c:v>
                </c:pt>
                <c:pt idx="12095">
                  <c:v>-346.27249999999998</c:v>
                </c:pt>
                <c:pt idx="12096">
                  <c:v>-346.27049999999997</c:v>
                </c:pt>
                <c:pt idx="12097">
                  <c:v>-346.26849999999996</c:v>
                </c:pt>
                <c:pt idx="12098">
                  <c:v>-346.26649999999995</c:v>
                </c:pt>
                <c:pt idx="12099">
                  <c:v>-346.2645</c:v>
                </c:pt>
                <c:pt idx="12100">
                  <c:v>-346.26249999999999</c:v>
                </c:pt>
                <c:pt idx="12101">
                  <c:v>-346.26049999999998</c:v>
                </c:pt>
                <c:pt idx="12102">
                  <c:v>-346.25849999999997</c:v>
                </c:pt>
                <c:pt idx="12103">
                  <c:v>-346.25649999999996</c:v>
                </c:pt>
                <c:pt idx="12104">
                  <c:v>-346.25450000000001</c:v>
                </c:pt>
                <c:pt idx="12105">
                  <c:v>-346.2525</c:v>
                </c:pt>
                <c:pt idx="12106">
                  <c:v>-346.25049999999999</c:v>
                </c:pt>
                <c:pt idx="12107">
                  <c:v>-346.24849999999998</c:v>
                </c:pt>
                <c:pt idx="12108">
                  <c:v>-346.24649999999997</c:v>
                </c:pt>
                <c:pt idx="12109">
                  <c:v>-346.24449999999996</c:v>
                </c:pt>
                <c:pt idx="12110">
                  <c:v>-346.24249999999995</c:v>
                </c:pt>
                <c:pt idx="12111">
                  <c:v>-346.2405</c:v>
                </c:pt>
                <c:pt idx="12112">
                  <c:v>-346.23849999999999</c:v>
                </c:pt>
                <c:pt idx="12113">
                  <c:v>-346.23649999999998</c:v>
                </c:pt>
                <c:pt idx="12114">
                  <c:v>-346.23449999999997</c:v>
                </c:pt>
                <c:pt idx="12115">
                  <c:v>-346.23249999999996</c:v>
                </c:pt>
                <c:pt idx="12116">
                  <c:v>-346.23050000000001</c:v>
                </c:pt>
                <c:pt idx="12117">
                  <c:v>-346.2285</c:v>
                </c:pt>
                <c:pt idx="12118">
                  <c:v>-346.22649999999999</c:v>
                </c:pt>
                <c:pt idx="12119">
                  <c:v>-346.22449999999998</c:v>
                </c:pt>
                <c:pt idx="12120">
                  <c:v>-346.22249999999997</c:v>
                </c:pt>
                <c:pt idx="12121">
                  <c:v>-346.22049999999996</c:v>
                </c:pt>
                <c:pt idx="12122">
                  <c:v>-346.21849999999995</c:v>
                </c:pt>
                <c:pt idx="12123">
                  <c:v>-346.2165</c:v>
                </c:pt>
                <c:pt idx="12124">
                  <c:v>-346.21449999999999</c:v>
                </c:pt>
                <c:pt idx="12125">
                  <c:v>-346.21249999999998</c:v>
                </c:pt>
                <c:pt idx="12126">
                  <c:v>-346.21049999999997</c:v>
                </c:pt>
                <c:pt idx="12127">
                  <c:v>-346.20849999999996</c:v>
                </c:pt>
                <c:pt idx="12128">
                  <c:v>-346.20650000000001</c:v>
                </c:pt>
                <c:pt idx="12129">
                  <c:v>-346.2045</c:v>
                </c:pt>
                <c:pt idx="12130">
                  <c:v>-346.20249999999999</c:v>
                </c:pt>
                <c:pt idx="12131">
                  <c:v>-346.20049999999998</c:v>
                </c:pt>
                <c:pt idx="12132">
                  <c:v>-346.19849999999997</c:v>
                </c:pt>
                <c:pt idx="12133">
                  <c:v>-346.19649999999996</c:v>
                </c:pt>
                <c:pt idx="12134">
                  <c:v>-346.19449999999995</c:v>
                </c:pt>
                <c:pt idx="12135">
                  <c:v>-346.1925</c:v>
                </c:pt>
                <c:pt idx="12136">
                  <c:v>-346.19049999999999</c:v>
                </c:pt>
                <c:pt idx="12137">
                  <c:v>-346.18849999999998</c:v>
                </c:pt>
                <c:pt idx="12138">
                  <c:v>-346.18649999999997</c:v>
                </c:pt>
                <c:pt idx="12139">
                  <c:v>-346.18449999999996</c:v>
                </c:pt>
                <c:pt idx="12140">
                  <c:v>-346.1825</c:v>
                </c:pt>
                <c:pt idx="12141">
                  <c:v>-346.18049999999999</c:v>
                </c:pt>
                <c:pt idx="12142">
                  <c:v>-346.17849999999999</c:v>
                </c:pt>
                <c:pt idx="12143">
                  <c:v>-346.17649999999998</c:v>
                </c:pt>
                <c:pt idx="12144">
                  <c:v>-346.17449999999997</c:v>
                </c:pt>
                <c:pt idx="12145">
                  <c:v>-346.17249999999996</c:v>
                </c:pt>
                <c:pt idx="12146">
                  <c:v>-346.17049999999995</c:v>
                </c:pt>
                <c:pt idx="12147">
                  <c:v>-346.16849999999999</c:v>
                </c:pt>
                <c:pt idx="12148">
                  <c:v>-346.16649999999998</c:v>
                </c:pt>
                <c:pt idx="12149">
                  <c:v>-346.16449999999998</c:v>
                </c:pt>
                <c:pt idx="12150">
                  <c:v>-346.16249999999997</c:v>
                </c:pt>
                <c:pt idx="12151">
                  <c:v>-346.16049999999996</c:v>
                </c:pt>
                <c:pt idx="12152">
                  <c:v>-346.1585</c:v>
                </c:pt>
                <c:pt idx="12153">
                  <c:v>-346.15649999999999</c:v>
                </c:pt>
                <c:pt idx="12154">
                  <c:v>-346.15449999999998</c:v>
                </c:pt>
                <c:pt idx="12155">
                  <c:v>-346.15249999999997</c:v>
                </c:pt>
                <c:pt idx="12156">
                  <c:v>-346.15049999999997</c:v>
                </c:pt>
                <c:pt idx="12157">
                  <c:v>-346.14849999999996</c:v>
                </c:pt>
                <c:pt idx="12158">
                  <c:v>-346.1465</c:v>
                </c:pt>
                <c:pt idx="12159">
                  <c:v>-346.14449999999999</c:v>
                </c:pt>
                <c:pt idx="12160">
                  <c:v>-346.14249999999998</c:v>
                </c:pt>
                <c:pt idx="12161">
                  <c:v>-346.14049999999997</c:v>
                </c:pt>
                <c:pt idx="12162">
                  <c:v>-346.13849999999996</c:v>
                </c:pt>
                <c:pt idx="12163">
                  <c:v>-346.13649999999996</c:v>
                </c:pt>
                <c:pt idx="12164">
                  <c:v>-346.1345</c:v>
                </c:pt>
                <c:pt idx="12165">
                  <c:v>-346.13249999999999</c:v>
                </c:pt>
                <c:pt idx="12166">
                  <c:v>-346.13049999999998</c:v>
                </c:pt>
                <c:pt idx="12167">
                  <c:v>-346.12849999999997</c:v>
                </c:pt>
                <c:pt idx="12168">
                  <c:v>-346.12649999999996</c:v>
                </c:pt>
                <c:pt idx="12169">
                  <c:v>-346.12449999999995</c:v>
                </c:pt>
                <c:pt idx="12170">
                  <c:v>-346.1225</c:v>
                </c:pt>
                <c:pt idx="12171">
                  <c:v>-346.12049999999999</c:v>
                </c:pt>
                <c:pt idx="12172">
                  <c:v>-346.11849999999998</c:v>
                </c:pt>
                <c:pt idx="12173">
                  <c:v>-346.11649999999997</c:v>
                </c:pt>
                <c:pt idx="12174">
                  <c:v>-346.11449999999996</c:v>
                </c:pt>
                <c:pt idx="12175">
                  <c:v>-346.11249999999995</c:v>
                </c:pt>
                <c:pt idx="12176">
                  <c:v>-346.1105</c:v>
                </c:pt>
                <c:pt idx="12177">
                  <c:v>-346.10849999999999</c:v>
                </c:pt>
                <c:pt idx="12178">
                  <c:v>-346.10649999999998</c:v>
                </c:pt>
                <c:pt idx="12179">
                  <c:v>-346.10449999999997</c:v>
                </c:pt>
                <c:pt idx="12180">
                  <c:v>-346.10249999999996</c:v>
                </c:pt>
                <c:pt idx="12181">
                  <c:v>-346.10049999999995</c:v>
                </c:pt>
                <c:pt idx="12182">
                  <c:v>-346.0985</c:v>
                </c:pt>
                <c:pt idx="12183">
                  <c:v>-346.09649999999999</c:v>
                </c:pt>
                <c:pt idx="12184">
                  <c:v>-346.09449999999998</c:v>
                </c:pt>
                <c:pt idx="12185">
                  <c:v>-346.09249999999997</c:v>
                </c:pt>
                <c:pt idx="12186">
                  <c:v>-346.09049999999996</c:v>
                </c:pt>
                <c:pt idx="12187">
                  <c:v>-346.08849999999995</c:v>
                </c:pt>
                <c:pt idx="12188">
                  <c:v>-346.0865</c:v>
                </c:pt>
                <c:pt idx="12189">
                  <c:v>-346.08449999999999</c:v>
                </c:pt>
                <c:pt idx="12190">
                  <c:v>-346.08249999999998</c:v>
                </c:pt>
                <c:pt idx="12191">
                  <c:v>-346.08049999999997</c:v>
                </c:pt>
                <c:pt idx="12192">
                  <c:v>-346.07849999999996</c:v>
                </c:pt>
                <c:pt idx="12193">
                  <c:v>-346.07649999999995</c:v>
                </c:pt>
                <c:pt idx="12194">
                  <c:v>-346.0745</c:v>
                </c:pt>
                <c:pt idx="12195">
                  <c:v>-346.07249999999999</c:v>
                </c:pt>
                <c:pt idx="12196">
                  <c:v>-346.07049999999998</c:v>
                </c:pt>
                <c:pt idx="12197">
                  <c:v>-346.06849999999997</c:v>
                </c:pt>
                <c:pt idx="12198">
                  <c:v>-346.06649999999996</c:v>
                </c:pt>
                <c:pt idx="12199">
                  <c:v>-346.06449999999995</c:v>
                </c:pt>
                <c:pt idx="12200">
                  <c:v>-346.0625</c:v>
                </c:pt>
                <c:pt idx="12201">
                  <c:v>-346.06049999999999</c:v>
                </c:pt>
                <c:pt idx="12202">
                  <c:v>-346.05849999999998</c:v>
                </c:pt>
                <c:pt idx="12203">
                  <c:v>-346.05649999999997</c:v>
                </c:pt>
                <c:pt idx="12204">
                  <c:v>-346.05449999999996</c:v>
                </c:pt>
                <c:pt idx="12205">
                  <c:v>-346.05249999999995</c:v>
                </c:pt>
                <c:pt idx="12206">
                  <c:v>-346.0505</c:v>
                </c:pt>
                <c:pt idx="12207">
                  <c:v>-346.04849999999999</c:v>
                </c:pt>
                <c:pt idx="12208">
                  <c:v>-346.04649999999998</c:v>
                </c:pt>
                <c:pt idx="12209">
                  <c:v>-346.04449999999997</c:v>
                </c:pt>
                <c:pt idx="12210">
                  <c:v>-346.04249999999996</c:v>
                </c:pt>
                <c:pt idx="12211">
                  <c:v>-346.04049999999995</c:v>
                </c:pt>
                <c:pt idx="12212">
                  <c:v>-346.0385</c:v>
                </c:pt>
                <c:pt idx="12213">
                  <c:v>-346.03649999999999</c:v>
                </c:pt>
                <c:pt idx="12214">
                  <c:v>-346.03449999999998</c:v>
                </c:pt>
                <c:pt idx="12215">
                  <c:v>-346.03249999999997</c:v>
                </c:pt>
                <c:pt idx="12216">
                  <c:v>-346.03049999999996</c:v>
                </c:pt>
                <c:pt idx="12217">
                  <c:v>-346.02849999999995</c:v>
                </c:pt>
                <c:pt idx="12218">
                  <c:v>-346.0265</c:v>
                </c:pt>
                <c:pt idx="12219">
                  <c:v>-346.02449999999999</c:v>
                </c:pt>
                <c:pt idx="12220">
                  <c:v>-346.02249999999998</c:v>
                </c:pt>
                <c:pt idx="12221">
                  <c:v>-346.02049999999997</c:v>
                </c:pt>
                <c:pt idx="12222">
                  <c:v>-346.01849999999996</c:v>
                </c:pt>
                <c:pt idx="12223">
                  <c:v>-346.01649999999995</c:v>
                </c:pt>
                <c:pt idx="12224">
                  <c:v>-346.0145</c:v>
                </c:pt>
                <c:pt idx="12225">
                  <c:v>-346.01249999999999</c:v>
                </c:pt>
                <c:pt idx="12226">
                  <c:v>-346.01049999999998</c:v>
                </c:pt>
                <c:pt idx="12227">
                  <c:v>-346.00849999999997</c:v>
                </c:pt>
                <c:pt idx="12228">
                  <c:v>-346.00649999999996</c:v>
                </c:pt>
                <c:pt idx="12229">
                  <c:v>-346.00450000000001</c:v>
                </c:pt>
                <c:pt idx="12230">
                  <c:v>-346.0025</c:v>
                </c:pt>
                <c:pt idx="12231">
                  <c:v>-346.00049999999999</c:v>
                </c:pt>
                <c:pt idx="12232">
                  <c:v>-345.99849999999998</c:v>
                </c:pt>
                <c:pt idx="12233">
                  <c:v>-345.99649999999997</c:v>
                </c:pt>
                <c:pt idx="12234">
                  <c:v>-345.99449999999996</c:v>
                </c:pt>
                <c:pt idx="12235">
                  <c:v>-345.99249999999995</c:v>
                </c:pt>
                <c:pt idx="12236">
                  <c:v>-345.9905</c:v>
                </c:pt>
                <c:pt idx="12237">
                  <c:v>-345.98849999999999</c:v>
                </c:pt>
                <c:pt idx="12238">
                  <c:v>-345.98649999999998</c:v>
                </c:pt>
                <c:pt idx="12239">
                  <c:v>-345.98449999999997</c:v>
                </c:pt>
                <c:pt idx="12240">
                  <c:v>-345.98249999999996</c:v>
                </c:pt>
                <c:pt idx="12241">
                  <c:v>-345.98050000000001</c:v>
                </c:pt>
                <c:pt idx="12242">
                  <c:v>-345.9785</c:v>
                </c:pt>
                <c:pt idx="12243">
                  <c:v>-345.97649999999999</c:v>
                </c:pt>
                <c:pt idx="12244">
                  <c:v>-345.97449999999998</c:v>
                </c:pt>
                <c:pt idx="12245">
                  <c:v>-345.97249999999997</c:v>
                </c:pt>
                <c:pt idx="12246">
                  <c:v>-345.97049999999996</c:v>
                </c:pt>
                <c:pt idx="12247">
                  <c:v>-345.96849999999995</c:v>
                </c:pt>
                <c:pt idx="12248">
                  <c:v>-345.9665</c:v>
                </c:pt>
                <c:pt idx="12249">
                  <c:v>-345.96449999999999</c:v>
                </c:pt>
                <c:pt idx="12250">
                  <c:v>-345.96249999999998</c:v>
                </c:pt>
                <c:pt idx="12251">
                  <c:v>-345.96049999999997</c:v>
                </c:pt>
                <c:pt idx="12252">
                  <c:v>-345.95849999999996</c:v>
                </c:pt>
                <c:pt idx="12253">
                  <c:v>-345.95650000000001</c:v>
                </c:pt>
                <c:pt idx="12254">
                  <c:v>-345.9545</c:v>
                </c:pt>
                <c:pt idx="12255">
                  <c:v>-345.95249999999999</c:v>
                </c:pt>
                <c:pt idx="12256">
                  <c:v>-345.95049999999998</c:v>
                </c:pt>
                <c:pt idx="12257">
                  <c:v>-345.94849999999997</c:v>
                </c:pt>
                <c:pt idx="12258">
                  <c:v>-345.94649999999996</c:v>
                </c:pt>
                <c:pt idx="12259">
                  <c:v>-345.94449999999995</c:v>
                </c:pt>
                <c:pt idx="12260">
                  <c:v>-345.9425</c:v>
                </c:pt>
                <c:pt idx="12261">
                  <c:v>-345.94049999999999</c:v>
                </c:pt>
                <c:pt idx="12262">
                  <c:v>-345.93849999999998</c:v>
                </c:pt>
                <c:pt idx="12263">
                  <c:v>-345.93649999999997</c:v>
                </c:pt>
                <c:pt idx="12264">
                  <c:v>-345.93449999999996</c:v>
                </c:pt>
                <c:pt idx="12265">
                  <c:v>-345.9325</c:v>
                </c:pt>
                <c:pt idx="12266">
                  <c:v>-345.93049999999999</c:v>
                </c:pt>
                <c:pt idx="12267">
                  <c:v>-345.92849999999999</c:v>
                </c:pt>
                <c:pt idx="12268">
                  <c:v>-345.92649999999998</c:v>
                </c:pt>
                <c:pt idx="12269">
                  <c:v>-345.92449999999997</c:v>
                </c:pt>
                <c:pt idx="12270">
                  <c:v>-345.92249999999996</c:v>
                </c:pt>
                <c:pt idx="12271">
                  <c:v>-345.92049999999995</c:v>
                </c:pt>
                <c:pt idx="12272">
                  <c:v>-345.91849999999999</c:v>
                </c:pt>
                <c:pt idx="12273">
                  <c:v>-345.91649999999998</c:v>
                </c:pt>
                <c:pt idx="12274">
                  <c:v>-345.91449999999998</c:v>
                </c:pt>
                <c:pt idx="12275">
                  <c:v>-345.91249999999997</c:v>
                </c:pt>
                <c:pt idx="12276">
                  <c:v>-345.91049999999996</c:v>
                </c:pt>
                <c:pt idx="12277">
                  <c:v>-345.9085</c:v>
                </c:pt>
                <c:pt idx="12278">
                  <c:v>-345.90649999999999</c:v>
                </c:pt>
                <c:pt idx="12279">
                  <c:v>-345.90449999999998</c:v>
                </c:pt>
                <c:pt idx="12280">
                  <c:v>-345.90249999999997</c:v>
                </c:pt>
                <c:pt idx="12281">
                  <c:v>-345.90049999999997</c:v>
                </c:pt>
                <c:pt idx="12282">
                  <c:v>-345.89849999999996</c:v>
                </c:pt>
                <c:pt idx="12283">
                  <c:v>-345.8965</c:v>
                </c:pt>
                <c:pt idx="12284">
                  <c:v>-345.89449999999999</c:v>
                </c:pt>
                <c:pt idx="12285">
                  <c:v>-345.89249999999998</c:v>
                </c:pt>
                <c:pt idx="12286">
                  <c:v>-345.89049999999997</c:v>
                </c:pt>
                <c:pt idx="12287">
                  <c:v>-345.88849999999996</c:v>
                </c:pt>
                <c:pt idx="12288">
                  <c:v>-345.88649999999996</c:v>
                </c:pt>
                <c:pt idx="12289">
                  <c:v>-345.8845</c:v>
                </c:pt>
                <c:pt idx="12290">
                  <c:v>-345.88249999999999</c:v>
                </c:pt>
                <c:pt idx="12291">
                  <c:v>-345.88049999999998</c:v>
                </c:pt>
                <c:pt idx="12292">
                  <c:v>-345.87849999999997</c:v>
                </c:pt>
                <c:pt idx="12293">
                  <c:v>-345.87649999999996</c:v>
                </c:pt>
                <c:pt idx="12294">
                  <c:v>-345.87449999999995</c:v>
                </c:pt>
                <c:pt idx="12295">
                  <c:v>-345.8725</c:v>
                </c:pt>
                <c:pt idx="12296">
                  <c:v>-345.87049999999999</c:v>
                </c:pt>
                <c:pt idx="12297">
                  <c:v>-345.86849999999998</c:v>
                </c:pt>
                <c:pt idx="12298">
                  <c:v>-345.86649999999997</c:v>
                </c:pt>
                <c:pt idx="12299">
                  <c:v>-345.86449999999996</c:v>
                </c:pt>
                <c:pt idx="12300">
                  <c:v>-345.86249999999995</c:v>
                </c:pt>
                <c:pt idx="12301">
                  <c:v>-345.8605</c:v>
                </c:pt>
                <c:pt idx="12302">
                  <c:v>-345.85849999999999</c:v>
                </c:pt>
                <c:pt idx="12303">
                  <c:v>-345.85649999999998</c:v>
                </c:pt>
                <c:pt idx="12304">
                  <c:v>-345.85449999999997</c:v>
                </c:pt>
                <c:pt idx="12305">
                  <c:v>-345.85249999999996</c:v>
                </c:pt>
                <c:pt idx="12306">
                  <c:v>-345.85049999999995</c:v>
                </c:pt>
                <c:pt idx="12307">
                  <c:v>-345.8485</c:v>
                </c:pt>
                <c:pt idx="12308">
                  <c:v>-345.84649999999999</c:v>
                </c:pt>
                <c:pt idx="12309">
                  <c:v>-345.84449999999998</c:v>
                </c:pt>
                <c:pt idx="12310">
                  <c:v>-345.84249999999997</c:v>
                </c:pt>
                <c:pt idx="12311">
                  <c:v>-345.84049999999996</c:v>
                </c:pt>
                <c:pt idx="12312">
                  <c:v>-345.83849999999995</c:v>
                </c:pt>
                <c:pt idx="12313">
                  <c:v>-345.8365</c:v>
                </c:pt>
                <c:pt idx="12314">
                  <c:v>-345.83449999999999</c:v>
                </c:pt>
                <c:pt idx="12315">
                  <c:v>-345.83249999999998</c:v>
                </c:pt>
                <c:pt idx="12316">
                  <c:v>-345.83049999999997</c:v>
                </c:pt>
                <c:pt idx="12317">
                  <c:v>-345.82849999999996</c:v>
                </c:pt>
                <c:pt idx="12318">
                  <c:v>-345.82649999999995</c:v>
                </c:pt>
                <c:pt idx="12319">
                  <c:v>-345.8245</c:v>
                </c:pt>
                <c:pt idx="12320">
                  <c:v>-345.82249999999999</c:v>
                </c:pt>
                <c:pt idx="12321">
                  <c:v>-345.82049999999998</c:v>
                </c:pt>
                <c:pt idx="12322">
                  <c:v>-345.81849999999997</c:v>
                </c:pt>
                <c:pt idx="12323">
                  <c:v>-345.81649999999996</c:v>
                </c:pt>
                <c:pt idx="12324">
                  <c:v>-345.81449999999995</c:v>
                </c:pt>
                <c:pt idx="12325">
                  <c:v>-345.8125</c:v>
                </c:pt>
                <c:pt idx="12326">
                  <c:v>-345.81049999999999</c:v>
                </c:pt>
                <c:pt idx="12327">
                  <c:v>-345.80849999999998</c:v>
                </c:pt>
                <c:pt idx="12328">
                  <c:v>-345.80649999999997</c:v>
                </c:pt>
                <c:pt idx="12329">
                  <c:v>-345.80449999999996</c:v>
                </c:pt>
                <c:pt idx="12330">
                  <c:v>-345.80249999999995</c:v>
                </c:pt>
                <c:pt idx="12331">
                  <c:v>-345.8005</c:v>
                </c:pt>
                <c:pt idx="12332">
                  <c:v>-345.79849999999999</c:v>
                </c:pt>
                <c:pt idx="12333">
                  <c:v>-345.79649999999998</c:v>
                </c:pt>
                <c:pt idx="12334">
                  <c:v>-345.79449999999997</c:v>
                </c:pt>
                <c:pt idx="12335">
                  <c:v>-345.79249999999996</c:v>
                </c:pt>
                <c:pt idx="12336">
                  <c:v>-345.79049999999995</c:v>
                </c:pt>
                <c:pt idx="12337">
                  <c:v>-345.7885</c:v>
                </c:pt>
                <c:pt idx="12338">
                  <c:v>-345.78649999999999</c:v>
                </c:pt>
                <c:pt idx="12339">
                  <c:v>-345.78449999999998</c:v>
                </c:pt>
                <c:pt idx="12340">
                  <c:v>-345.78249999999997</c:v>
                </c:pt>
                <c:pt idx="12341">
                  <c:v>-345.78049999999996</c:v>
                </c:pt>
                <c:pt idx="12342">
                  <c:v>-345.77849999999995</c:v>
                </c:pt>
                <c:pt idx="12343">
                  <c:v>-345.7765</c:v>
                </c:pt>
                <c:pt idx="12344">
                  <c:v>-345.77449999999999</c:v>
                </c:pt>
                <c:pt idx="12345">
                  <c:v>-345.77249999999998</c:v>
                </c:pt>
                <c:pt idx="12346">
                  <c:v>-345.77049999999997</c:v>
                </c:pt>
                <c:pt idx="12347">
                  <c:v>-345.76849999999996</c:v>
                </c:pt>
                <c:pt idx="12348">
                  <c:v>-345.76649999999995</c:v>
                </c:pt>
                <c:pt idx="12349">
                  <c:v>-345.7645</c:v>
                </c:pt>
                <c:pt idx="12350">
                  <c:v>-345.76249999999999</c:v>
                </c:pt>
                <c:pt idx="12351">
                  <c:v>-345.76049999999998</c:v>
                </c:pt>
                <c:pt idx="12352">
                  <c:v>-345.75849999999997</c:v>
                </c:pt>
                <c:pt idx="12353">
                  <c:v>-345.75649999999996</c:v>
                </c:pt>
                <c:pt idx="12354">
                  <c:v>-345.75450000000001</c:v>
                </c:pt>
                <c:pt idx="12355">
                  <c:v>-345.7525</c:v>
                </c:pt>
                <c:pt idx="12356">
                  <c:v>-345.75049999999999</c:v>
                </c:pt>
                <c:pt idx="12357">
                  <c:v>-345.74849999999998</c:v>
                </c:pt>
                <c:pt idx="12358">
                  <c:v>-345.74649999999997</c:v>
                </c:pt>
                <c:pt idx="12359">
                  <c:v>-345.74449999999996</c:v>
                </c:pt>
                <c:pt idx="12360">
                  <c:v>-345.74249999999995</c:v>
                </c:pt>
                <c:pt idx="12361">
                  <c:v>-345.7405</c:v>
                </c:pt>
                <c:pt idx="12362">
                  <c:v>-345.73849999999999</c:v>
                </c:pt>
                <c:pt idx="12363">
                  <c:v>-345.73649999999998</c:v>
                </c:pt>
                <c:pt idx="12364">
                  <c:v>-345.73449999999997</c:v>
                </c:pt>
                <c:pt idx="12365">
                  <c:v>-345.73249999999996</c:v>
                </c:pt>
                <c:pt idx="12366">
                  <c:v>-345.73050000000001</c:v>
                </c:pt>
                <c:pt idx="12367">
                  <c:v>-345.7285</c:v>
                </c:pt>
                <c:pt idx="12368">
                  <c:v>-345.72649999999999</c:v>
                </c:pt>
                <c:pt idx="12369">
                  <c:v>-345.72449999999998</c:v>
                </c:pt>
                <c:pt idx="12370">
                  <c:v>-345.72249999999997</c:v>
                </c:pt>
                <c:pt idx="12371">
                  <c:v>-345.72049999999996</c:v>
                </c:pt>
                <c:pt idx="12372">
                  <c:v>-345.71849999999995</c:v>
                </c:pt>
                <c:pt idx="12373">
                  <c:v>-345.7165</c:v>
                </c:pt>
                <c:pt idx="12374">
                  <c:v>-345.71449999999999</c:v>
                </c:pt>
                <c:pt idx="12375">
                  <c:v>-345.71249999999998</c:v>
                </c:pt>
                <c:pt idx="12376">
                  <c:v>-345.71049999999997</c:v>
                </c:pt>
                <c:pt idx="12377">
                  <c:v>-345.70849999999996</c:v>
                </c:pt>
                <c:pt idx="12378">
                  <c:v>-345.70650000000001</c:v>
                </c:pt>
                <c:pt idx="12379">
                  <c:v>-345.7045</c:v>
                </c:pt>
                <c:pt idx="12380">
                  <c:v>-345.70249999999999</c:v>
                </c:pt>
                <c:pt idx="12381">
                  <c:v>-345.70049999999998</c:v>
                </c:pt>
                <c:pt idx="12382">
                  <c:v>-345.69849999999997</c:v>
                </c:pt>
                <c:pt idx="12383">
                  <c:v>-345.69649999999996</c:v>
                </c:pt>
                <c:pt idx="12384">
                  <c:v>-345.69449999999995</c:v>
                </c:pt>
                <c:pt idx="12385">
                  <c:v>-345.6925</c:v>
                </c:pt>
                <c:pt idx="12386">
                  <c:v>-345.69049999999999</c:v>
                </c:pt>
                <c:pt idx="12387">
                  <c:v>-345.68849999999998</c:v>
                </c:pt>
                <c:pt idx="12388">
                  <c:v>-345.68649999999997</c:v>
                </c:pt>
                <c:pt idx="12389">
                  <c:v>-345.68449999999996</c:v>
                </c:pt>
                <c:pt idx="12390">
                  <c:v>-345.6825</c:v>
                </c:pt>
                <c:pt idx="12391">
                  <c:v>-345.68049999999999</c:v>
                </c:pt>
                <c:pt idx="12392">
                  <c:v>-345.67849999999999</c:v>
                </c:pt>
                <c:pt idx="12393">
                  <c:v>-345.67649999999998</c:v>
                </c:pt>
                <c:pt idx="12394">
                  <c:v>-345.67449999999997</c:v>
                </c:pt>
                <c:pt idx="12395">
                  <c:v>-345.67249999999996</c:v>
                </c:pt>
                <c:pt idx="12396">
                  <c:v>-345.67049999999995</c:v>
                </c:pt>
                <c:pt idx="12397">
                  <c:v>-345.66849999999999</c:v>
                </c:pt>
                <c:pt idx="12398">
                  <c:v>-345.66649999999998</c:v>
                </c:pt>
                <c:pt idx="12399">
                  <c:v>-345.66449999999998</c:v>
                </c:pt>
                <c:pt idx="12400">
                  <c:v>-345.66249999999997</c:v>
                </c:pt>
                <c:pt idx="12401">
                  <c:v>-345.66049999999996</c:v>
                </c:pt>
                <c:pt idx="12402">
                  <c:v>-345.6585</c:v>
                </c:pt>
                <c:pt idx="12403">
                  <c:v>-345.65649999999999</c:v>
                </c:pt>
                <c:pt idx="12404">
                  <c:v>-345.65449999999998</c:v>
                </c:pt>
                <c:pt idx="12405">
                  <c:v>-345.65249999999997</c:v>
                </c:pt>
                <c:pt idx="12406">
                  <c:v>-345.65049999999997</c:v>
                </c:pt>
                <c:pt idx="12407">
                  <c:v>-345.64849999999996</c:v>
                </c:pt>
                <c:pt idx="12408">
                  <c:v>-345.6465</c:v>
                </c:pt>
                <c:pt idx="12409">
                  <c:v>-345.64449999999999</c:v>
                </c:pt>
                <c:pt idx="12410">
                  <c:v>-345.64249999999998</c:v>
                </c:pt>
                <c:pt idx="12411">
                  <c:v>-345.64049999999997</c:v>
                </c:pt>
                <c:pt idx="12412">
                  <c:v>-345.63849999999996</c:v>
                </c:pt>
                <c:pt idx="12413">
                  <c:v>-345.63649999999996</c:v>
                </c:pt>
                <c:pt idx="12414">
                  <c:v>-345.6345</c:v>
                </c:pt>
                <c:pt idx="12415">
                  <c:v>-345.63249999999999</c:v>
                </c:pt>
                <c:pt idx="12416">
                  <c:v>-345.63049999999998</c:v>
                </c:pt>
                <c:pt idx="12417">
                  <c:v>-345.62849999999997</c:v>
                </c:pt>
                <c:pt idx="12418">
                  <c:v>-345.62649999999996</c:v>
                </c:pt>
                <c:pt idx="12419">
                  <c:v>-345.62449999999995</c:v>
                </c:pt>
                <c:pt idx="12420">
                  <c:v>-345.6225</c:v>
                </c:pt>
                <c:pt idx="12421">
                  <c:v>-345.62049999999999</c:v>
                </c:pt>
                <c:pt idx="12422">
                  <c:v>-345.61849999999998</c:v>
                </c:pt>
                <c:pt idx="12423">
                  <c:v>-345.61649999999997</c:v>
                </c:pt>
                <c:pt idx="12424">
                  <c:v>-345.61449999999996</c:v>
                </c:pt>
                <c:pt idx="12425">
                  <c:v>-345.61249999999995</c:v>
                </c:pt>
                <c:pt idx="12426">
                  <c:v>-345.6105</c:v>
                </c:pt>
                <c:pt idx="12427">
                  <c:v>-345.60849999999999</c:v>
                </c:pt>
                <c:pt idx="12428">
                  <c:v>-345.60649999999998</c:v>
                </c:pt>
                <c:pt idx="12429">
                  <c:v>-345.60449999999997</c:v>
                </c:pt>
                <c:pt idx="12430">
                  <c:v>-345.60249999999996</c:v>
                </c:pt>
                <c:pt idx="12431">
                  <c:v>-345.60049999999995</c:v>
                </c:pt>
                <c:pt idx="12432">
                  <c:v>-345.5985</c:v>
                </c:pt>
                <c:pt idx="12433">
                  <c:v>-345.59649999999999</c:v>
                </c:pt>
                <c:pt idx="12434">
                  <c:v>-345.59449999999998</c:v>
                </c:pt>
                <c:pt idx="12435">
                  <c:v>-345.59249999999997</c:v>
                </c:pt>
                <c:pt idx="12436">
                  <c:v>-345.59049999999996</c:v>
                </c:pt>
                <c:pt idx="12437">
                  <c:v>-345.58849999999995</c:v>
                </c:pt>
                <c:pt idx="12438">
                  <c:v>-345.5865</c:v>
                </c:pt>
                <c:pt idx="12439">
                  <c:v>-345.58449999999999</c:v>
                </c:pt>
                <c:pt idx="12440">
                  <c:v>-345.58249999999998</c:v>
                </c:pt>
                <c:pt idx="12441">
                  <c:v>-345.58049999999997</c:v>
                </c:pt>
                <c:pt idx="12442">
                  <c:v>-345.57849999999996</c:v>
                </c:pt>
                <c:pt idx="12443">
                  <c:v>-345.57649999999995</c:v>
                </c:pt>
                <c:pt idx="12444">
                  <c:v>-345.5745</c:v>
                </c:pt>
                <c:pt idx="12445">
                  <c:v>-345.57249999999999</c:v>
                </c:pt>
                <c:pt idx="12446">
                  <c:v>-345.57049999999998</c:v>
                </c:pt>
                <c:pt idx="12447">
                  <c:v>-345.56849999999997</c:v>
                </c:pt>
                <c:pt idx="12448">
                  <c:v>-345.56649999999996</c:v>
                </c:pt>
                <c:pt idx="12449">
                  <c:v>-345.56449999999995</c:v>
                </c:pt>
                <c:pt idx="12450">
                  <c:v>-345.5625</c:v>
                </c:pt>
                <c:pt idx="12451">
                  <c:v>-345.56049999999999</c:v>
                </c:pt>
                <c:pt idx="12452">
                  <c:v>-345.55849999999998</c:v>
                </c:pt>
                <c:pt idx="12453">
                  <c:v>-345.55649999999997</c:v>
                </c:pt>
                <c:pt idx="12454">
                  <c:v>-345.55449999999996</c:v>
                </c:pt>
                <c:pt idx="12455">
                  <c:v>-345.55249999999995</c:v>
                </c:pt>
                <c:pt idx="12456">
                  <c:v>-345.5505</c:v>
                </c:pt>
                <c:pt idx="12457">
                  <c:v>-345.54849999999999</c:v>
                </c:pt>
                <c:pt idx="12458">
                  <c:v>-345.54649999999998</c:v>
                </c:pt>
                <c:pt idx="12459">
                  <c:v>-345.54449999999997</c:v>
                </c:pt>
                <c:pt idx="12460">
                  <c:v>-345.54249999999996</c:v>
                </c:pt>
                <c:pt idx="12461">
                  <c:v>-345.54049999999995</c:v>
                </c:pt>
                <c:pt idx="12462">
                  <c:v>-345.5385</c:v>
                </c:pt>
                <c:pt idx="12463">
                  <c:v>-345.53649999999999</c:v>
                </c:pt>
                <c:pt idx="12464">
                  <c:v>-345.53449999999998</c:v>
                </c:pt>
                <c:pt idx="12465">
                  <c:v>-345.53249999999997</c:v>
                </c:pt>
                <c:pt idx="12466">
                  <c:v>-345.53049999999996</c:v>
                </c:pt>
                <c:pt idx="12467">
                  <c:v>-345.52849999999995</c:v>
                </c:pt>
                <c:pt idx="12468">
                  <c:v>-345.5265</c:v>
                </c:pt>
                <c:pt idx="12469">
                  <c:v>-345.52449999999999</c:v>
                </c:pt>
                <c:pt idx="12470">
                  <c:v>-345.52249999999998</c:v>
                </c:pt>
                <c:pt idx="12471">
                  <c:v>-345.52049999999997</c:v>
                </c:pt>
                <c:pt idx="12472">
                  <c:v>-345.51849999999996</c:v>
                </c:pt>
                <c:pt idx="12473">
                  <c:v>-345.51649999999995</c:v>
                </c:pt>
                <c:pt idx="12474">
                  <c:v>-345.5145</c:v>
                </c:pt>
                <c:pt idx="12475">
                  <c:v>-345.51249999999999</c:v>
                </c:pt>
                <c:pt idx="12476">
                  <c:v>-345.51049999999998</c:v>
                </c:pt>
                <c:pt idx="12477">
                  <c:v>-345.50849999999997</c:v>
                </c:pt>
                <c:pt idx="12478">
                  <c:v>-345.50649999999996</c:v>
                </c:pt>
                <c:pt idx="12479">
                  <c:v>-345.50450000000001</c:v>
                </c:pt>
                <c:pt idx="12480">
                  <c:v>-345.5025</c:v>
                </c:pt>
                <c:pt idx="12481">
                  <c:v>-345.50049999999999</c:v>
                </c:pt>
                <c:pt idx="12482">
                  <c:v>-345.49849999999998</c:v>
                </c:pt>
                <c:pt idx="12483">
                  <c:v>-345.49649999999997</c:v>
                </c:pt>
                <c:pt idx="12484">
                  <c:v>-345.49449999999996</c:v>
                </c:pt>
                <c:pt idx="12485">
                  <c:v>-345.49249999999995</c:v>
                </c:pt>
                <c:pt idx="12486">
                  <c:v>-345.4905</c:v>
                </c:pt>
                <c:pt idx="12487">
                  <c:v>-345.48849999999999</c:v>
                </c:pt>
                <c:pt idx="12488">
                  <c:v>-345.48649999999998</c:v>
                </c:pt>
                <c:pt idx="12489">
                  <c:v>-345.48449999999997</c:v>
                </c:pt>
                <c:pt idx="12490">
                  <c:v>-345.48249999999996</c:v>
                </c:pt>
                <c:pt idx="12491">
                  <c:v>-345.48050000000001</c:v>
                </c:pt>
                <c:pt idx="12492">
                  <c:v>-345.4785</c:v>
                </c:pt>
                <c:pt idx="12493">
                  <c:v>-345.47649999999999</c:v>
                </c:pt>
                <c:pt idx="12494">
                  <c:v>-345.47449999999998</c:v>
                </c:pt>
                <c:pt idx="12495">
                  <c:v>-345.47249999999997</c:v>
                </c:pt>
                <c:pt idx="12496">
                  <c:v>-345.47049999999996</c:v>
                </c:pt>
                <c:pt idx="12497">
                  <c:v>-345.46849999999995</c:v>
                </c:pt>
                <c:pt idx="12498">
                  <c:v>-345.4665</c:v>
                </c:pt>
                <c:pt idx="12499">
                  <c:v>-345.46449999999999</c:v>
                </c:pt>
                <c:pt idx="12500">
                  <c:v>-345.46249999999998</c:v>
                </c:pt>
                <c:pt idx="12501">
                  <c:v>-345.46049999999997</c:v>
                </c:pt>
                <c:pt idx="12502">
                  <c:v>-345.45849999999996</c:v>
                </c:pt>
                <c:pt idx="12503">
                  <c:v>-345.45650000000001</c:v>
                </c:pt>
                <c:pt idx="12504">
                  <c:v>-345.4545</c:v>
                </c:pt>
                <c:pt idx="12505">
                  <c:v>-345.45249999999999</c:v>
                </c:pt>
                <c:pt idx="12506">
                  <c:v>-345.45049999999998</c:v>
                </c:pt>
                <c:pt idx="12507">
                  <c:v>-345.44849999999997</c:v>
                </c:pt>
                <c:pt idx="12508">
                  <c:v>-345.44649999999996</c:v>
                </c:pt>
                <c:pt idx="12509">
                  <c:v>-345.44449999999995</c:v>
                </c:pt>
                <c:pt idx="12510">
                  <c:v>-345.4425</c:v>
                </c:pt>
                <c:pt idx="12511">
                  <c:v>-345.44049999999999</c:v>
                </c:pt>
                <c:pt idx="12512">
                  <c:v>-345.43849999999998</c:v>
                </c:pt>
                <c:pt idx="12513">
                  <c:v>-345.43649999999997</c:v>
                </c:pt>
                <c:pt idx="12514">
                  <c:v>-345.43449999999996</c:v>
                </c:pt>
                <c:pt idx="12515">
                  <c:v>-345.4325</c:v>
                </c:pt>
                <c:pt idx="12516">
                  <c:v>-345.43049999999999</c:v>
                </c:pt>
                <c:pt idx="12517">
                  <c:v>-345.42849999999999</c:v>
                </c:pt>
                <c:pt idx="12518">
                  <c:v>-345.42649999999998</c:v>
                </c:pt>
                <c:pt idx="12519">
                  <c:v>-345.42449999999997</c:v>
                </c:pt>
                <c:pt idx="12520">
                  <c:v>-345.42249999999996</c:v>
                </c:pt>
                <c:pt idx="12521">
                  <c:v>-345.42049999999995</c:v>
                </c:pt>
                <c:pt idx="12522">
                  <c:v>-345.41849999999999</c:v>
                </c:pt>
                <c:pt idx="12523">
                  <c:v>-345.41649999999998</c:v>
                </c:pt>
                <c:pt idx="12524">
                  <c:v>-345.41449999999998</c:v>
                </c:pt>
                <c:pt idx="12525">
                  <c:v>-345.41249999999997</c:v>
                </c:pt>
                <c:pt idx="12526">
                  <c:v>-345.41049999999996</c:v>
                </c:pt>
                <c:pt idx="12527">
                  <c:v>-345.4085</c:v>
                </c:pt>
                <c:pt idx="12528">
                  <c:v>-345.40649999999999</c:v>
                </c:pt>
                <c:pt idx="12529">
                  <c:v>-345.40449999999998</c:v>
                </c:pt>
                <c:pt idx="12530">
                  <c:v>-345.40249999999997</c:v>
                </c:pt>
                <c:pt idx="12531">
                  <c:v>-345.40049999999997</c:v>
                </c:pt>
                <c:pt idx="12532">
                  <c:v>-345.39849999999996</c:v>
                </c:pt>
                <c:pt idx="12533">
                  <c:v>-345.3965</c:v>
                </c:pt>
                <c:pt idx="12534">
                  <c:v>-345.39449999999999</c:v>
                </c:pt>
                <c:pt idx="12535">
                  <c:v>-345.39249999999998</c:v>
                </c:pt>
                <c:pt idx="12536">
                  <c:v>-345.39049999999997</c:v>
                </c:pt>
                <c:pt idx="12537">
                  <c:v>-345.38849999999996</c:v>
                </c:pt>
                <c:pt idx="12538">
                  <c:v>-345.38649999999996</c:v>
                </c:pt>
                <c:pt idx="12539">
                  <c:v>-345.3845</c:v>
                </c:pt>
                <c:pt idx="12540">
                  <c:v>-345.38249999999999</c:v>
                </c:pt>
                <c:pt idx="12541">
                  <c:v>-345.38049999999998</c:v>
                </c:pt>
                <c:pt idx="12542">
                  <c:v>-345.37849999999997</c:v>
                </c:pt>
                <c:pt idx="12543">
                  <c:v>-345.37649999999996</c:v>
                </c:pt>
                <c:pt idx="12544">
                  <c:v>-345.37449999999995</c:v>
                </c:pt>
                <c:pt idx="12545">
                  <c:v>-345.3725</c:v>
                </c:pt>
                <c:pt idx="12546">
                  <c:v>-345.37049999999999</c:v>
                </c:pt>
                <c:pt idx="12547">
                  <c:v>-345.36849999999998</c:v>
                </c:pt>
                <c:pt idx="12548">
                  <c:v>-345.36649999999997</c:v>
                </c:pt>
                <c:pt idx="12549">
                  <c:v>-345.36449999999996</c:v>
                </c:pt>
                <c:pt idx="12550">
                  <c:v>-345.36249999999995</c:v>
                </c:pt>
                <c:pt idx="12551">
                  <c:v>-345.3605</c:v>
                </c:pt>
                <c:pt idx="12552">
                  <c:v>-345.35849999999999</c:v>
                </c:pt>
                <c:pt idx="12553">
                  <c:v>-345.35649999999998</c:v>
                </c:pt>
                <c:pt idx="12554">
                  <c:v>-345.35449999999997</c:v>
                </c:pt>
                <c:pt idx="12555">
                  <c:v>-345.35249999999996</c:v>
                </c:pt>
                <c:pt idx="12556">
                  <c:v>-345.35049999999995</c:v>
                </c:pt>
                <c:pt idx="12557">
                  <c:v>-345.3485</c:v>
                </c:pt>
                <c:pt idx="12558">
                  <c:v>-345.34649999999999</c:v>
                </c:pt>
                <c:pt idx="12559">
                  <c:v>-345.34449999999998</c:v>
                </c:pt>
                <c:pt idx="12560">
                  <c:v>-345.34249999999997</c:v>
                </c:pt>
                <c:pt idx="12561">
                  <c:v>-345.34049999999996</c:v>
                </c:pt>
                <c:pt idx="12562">
                  <c:v>-345.33849999999995</c:v>
                </c:pt>
                <c:pt idx="12563">
                  <c:v>-345.3365</c:v>
                </c:pt>
                <c:pt idx="12564">
                  <c:v>-345.33449999999999</c:v>
                </c:pt>
                <c:pt idx="12565">
                  <c:v>-345.33249999999998</c:v>
                </c:pt>
                <c:pt idx="12566">
                  <c:v>-345.33049999999997</c:v>
                </c:pt>
                <c:pt idx="12567">
                  <c:v>-345.32849999999996</c:v>
                </c:pt>
                <c:pt idx="12568">
                  <c:v>-345.32649999999995</c:v>
                </c:pt>
                <c:pt idx="12569">
                  <c:v>-345.3245</c:v>
                </c:pt>
                <c:pt idx="12570">
                  <c:v>-345.32249999999999</c:v>
                </c:pt>
                <c:pt idx="12571">
                  <c:v>-345.32049999999998</c:v>
                </c:pt>
                <c:pt idx="12572">
                  <c:v>-345.31849999999997</c:v>
                </c:pt>
                <c:pt idx="12573">
                  <c:v>-345.31649999999996</c:v>
                </c:pt>
                <c:pt idx="12574">
                  <c:v>-345.31449999999995</c:v>
                </c:pt>
                <c:pt idx="12575">
                  <c:v>-345.3125</c:v>
                </c:pt>
                <c:pt idx="12576">
                  <c:v>-345.31049999999999</c:v>
                </c:pt>
                <c:pt idx="12577">
                  <c:v>-345.30849999999998</c:v>
                </c:pt>
                <c:pt idx="12578">
                  <c:v>-345.30649999999997</c:v>
                </c:pt>
                <c:pt idx="12579">
                  <c:v>-345.30449999999996</c:v>
                </c:pt>
                <c:pt idx="12580">
                  <c:v>-345.30249999999995</c:v>
                </c:pt>
                <c:pt idx="12581">
                  <c:v>-345.3005</c:v>
                </c:pt>
                <c:pt idx="12582">
                  <c:v>-345.29849999999999</c:v>
                </c:pt>
                <c:pt idx="12583">
                  <c:v>-345.29649999999998</c:v>
                </c:pt>
                <c:pt idx="12584">
                  <c:v>-345.29449999999997</c:v>
                </c:pt>
                <c:pt idx="12585">
                  <c:v>-345.29249999999996</c:v>
                </c:pt>
                <c:pt idx="12586">
                  <c:v>-345.29049999999995</c:v>
                </c:pt>
                <c:pt idx="12587">
                  <c:v>-345.2885</c:v>
                </c:pt>
                <c:pt idx="12588">
                  <c:v>-345.28649999999999</c:v>
                </c:pt>
                <c:pt idx="12589">
                  <c:v>-345.28449999999998</c:v>
                </c:pt>
                <c:pt idx="12590">
                  <c:v>-345.28249999999997</c:v>
                </c:pt>
                <c:pt idx="12591">
                  <c:v>-345.28049999999996</c:v>
                </c:pt>
                <c:pt idx="12592">
                  <c:v>-345.27849999999995</c:v>
                </c:pt>
                <c:pt idx="12593">
                  <c:v>-345.2765</c:v>
                </c:pt>
                <c:pt idx="12594">
                  <c:v>-345.27449999999999</c:v>
                </c:pt>
                <c:pt idx="12595">
                  <c:v>-345.27249999999998</c:v>
                </c:pt>
                <c:pt idx="12596">
                  <c:v>-345.27049999999997</c:v>
                </c:pt>
                <c:pt idx="12597">
                  <c:v>-345.26849999999996</c:v>
                </c:pt>
                <c:pt idx="12598">
                  <c:v>-345.26649999999995</c:v>
                </c:pt>
                <c:pt idx="12599">
                  <c:v>-345.2645</c:v>
                </c:pt>
                <c:pt idx="12600">
                  <c:v>-345.26249999999999</c:v>
                </c:pt>
                <c:pt idx="12601">
                  <c:v>-345.26049999999998</c:v>
                </c:pt>
                <c:pt idx="12602">
                  <c:v>-345.25849999999997</c:v>
                </c:pt>
                <c:pt idx="12603">
                  <c:v>-345.25649999999996</c:v>
                </c:pt>
                <c:pt idx="12604">
                  <c:v>-345.25450000000001</c:v>
                </c:pt>
                <c:pt idx="12605">
                  <c:v>-345.2525</c:v>
                </c:pt>
                <c:pt idx="12606">
                  <c:v>-345.25049999999999</c:v>
                </c:pt>
                <c:pt idx="12607">
                  <c:v>-345.24849999999998</c:v>
                </c:pt>
                <c:pt idx="12608">
                  <c:v>-345.24649999999997</c:v>
                </c:pt>
                <c:pt idx="12609">
                  <c:v>-345.24449999999996</c:v>
                </c:pt>
                <c:pt idx="12610">
                  <c:v>-345.24249999999995</c:v>
                </c:pt>
                <c:pt idx="12611">
                  <c:v>-345.2405</c:v>
                </c:pt>
                <c:pt idx="12612">
                  <c:v>-345.23849999999999</c:v>
                </c:pt>
                <c:pt idx="12613">
                  <c:v>-345.23649999999998</c:v>
                </c:pt>
                <c:pt idx="12614">
                  <c:v>-345.23449999999997</c:v>
                </c:pt>
                <c:pt idx="12615">
                  <c:v>-345.23249999999996</c:v>
                </c:pt>
                <c:pt idx="12616">
                  <c:v>-345.23050000000001</c:v>
                </c:pt>
                <c:pt idx="12617">
                  <c:v>-345.2285</c:v>
                </c:pt>
                <c:pt idx="12618">
                  <c:v>-345.22649999999999</c:v>
                </c:pt>
                <c:pt idx="12619">
                  <c:v>-345.22449999999998</c:v>
                </c:pt>
                <c:pt idx="12620">
                  <c:v>-345.22249999999997</c:v>
                </c:pt>
                <c:pt idx="12621">
                  <c:v>-345.22049999999996</c:v>
                </c:pt>
                <c:pt idx="12622">
                  <c:v>-345.21849999999995</c:v>
                </c:pt>
                <c:pt idx="12623">
                  <c:v>-345.2165</c:v>
                </c:pt>
                <c:pt idx="12624">
                  <c:v>-345.21449999999999</c:v>
                </c:pt>
                <c:pt idx="12625">
                  <c:v>-345.21249999999998</c:v>
                </c:pt>
                <c:pt idx="12626">
                  <c:v>-345.21049999999997</c:v>
                </c:pt>
                <c:pt idx="12627">
                  <c:v>-345.20849999999996</c:v>
                </c:pt>
                <c:pt idx="12628">
                  <c:v>-345.20650000000001</c:v>
                </c:pt>
                <c:pt idx="12629">
                  <c:v>-345.2045</c:v>
                </c:pt>
                <c:pt idx="12630">
                  <c:v>-345.20249999999999</c:v>
                </c:pt>
                <c:pt idx="12631">
                  <c:v>-345.20049999999998</c:v>
                </c:pt>
                <c:pt idx="12632">
                  <c:v>-345.19849999999997</c:v>
                </c:pt>
                <c:pt idx="12633">
                  <c:v>-345.19649999999996</c:v>
                </c:pt>
                <c:pt idx="12634">
                  <c:v>-345.19449999999995</c:v>
                </c:pt>
                <c:pt idx="12635">
                  <c:v>-345.1925</c:v>
                </c:pt>
                <c:pt idx="12636">
                  <c:v>-345.19049999999999</c:v>
                </c:pt>
                <c:pt idx="12637">
                  <c:v>-345.18849999999998</c:v>
                </c:pt>
                <c:pt idx="12638">
                  <c:v>-345.18649999999997</c:v>
                </c:pt>
                <c:pt idx="12639">
                  <c:v>-345.18449999999996</c:v>
                </c:pt>
                <c:pt idx="12640">
                  <c:v>-345.1825</c:v>
                </c:pt>
                <c:pt idx="12641">
                  <c:v>-345.18049999999999</c:v>
                </c:pt>
                <c:pt idx="12642">
                  <c:v>-345.17849999999999</c:v>
                </c:pt>
                <c:pt idx="12643">
                  <c:v>-345.17649999999998</c:v>
                </c:pt>
                <c:pt idx="12644">
                  <c:v>-345.17449999999997</c:v>
                </c:pt>
                <c:pt idx="12645">
                  <c:v>-345.17249999999996</c:v>
                </c:pt>
                <c:pt idx="12646">
                  <c:v>-345.17049999999995</c:v>
                </c:pt>
                <c:pt idx="12647">
                  <c:v>-345.16849999999999</c:v>
                </c:pt>
                <c:pt idx="12648">
                  <c:v>-345.16649999999998</c:v>
                </c:pt>
                <c:pt idx="12649">
                  <c:v>-345.16449999999998</c:v>
                </c:pt>
                <c:pt idx="12650">
                  <c:v>-345.16249999999997</c:v>
                </c:pt>
                <c:pt idx="12651">
                  <c:v>-345.16049999999996</c:v>
                </c:pt>
                <c:pt idx="12652">
                  <c:v>-345.1585</c:v>
                </c:pt>
                <c:pt idx="12653">
                  <c:v>-345.15649999999999</c:v>
                </c:pt>
                <c:pt idx="12654">
                  <c:v>-345.15449999999998</c:v>
                </c:pt>
                <c:pt idx="12655">
                  <c:v>-345.15249999999997</c:v>
                </c:pt>
                <c:pt idx="12656">
                  <c:v>-345.15049999999997</c:v>
                </c:pt>
                <c:pt idx="12657">
                  <c:v>-345.14849999999996</c:v>
                </c:pt>
                <c:pt idx="12658">
                  <c:v>-345.1465</c:v>
                </c:pt>
                <c:pt idx="12659">
                  <c:v>-345.14449999999999</c:v>
                </c:pt>
                <c:pt idx="12660">
                  <c:v>-345.14249999999998</c:v>
                </c:pt>
                <c:pt idx="12661">
                  <c:v>-345.14049999999997</c:v>
                </c:pt>
                <c:pt idx="12662">
                  <c:v>-345.13849999999996</c:v>
                </c:pt>
                <c:pt idx="12663">
                  <c:v>-345.13649999999996</c:v>
                </c:pt>
                <c:pt idx="12664">
                  <c:v>-345.1345</c:v>
                </c:pt>
                <c:pt idx="12665">
                  <c:v>-345.13249999999999</c:v>
                </c:pt>
                <c:pt idx="12666">
                  <c:v>-345.13049999999998</c:v>
                </c:pt>
                <c:pt idx="12667">
                  <c:v>-345.12849999999997</c:v>
                </c:pt>
                <c:pt idx="12668">
                  <c:v>-345.12649999999996</c:v>
                </c:pt>
                <c:pt idx="12669">
                  <c:v>-345.12449999999995</c:v>
                </c:pt>
                <c:pt idx="12670">
                  <c:v>-345.1225</c:v>
                </c:pt>
                <c:pt idx="12671">
                  <c:v>-345.12049999999999</c:v>
                </c:pt>
                <c:pt idx="12672">
                  <c:v>-345.11849999999998</c:v>
                </c:pt>
                <c:pt idx="12673">
                  <c:v>-345.11649999999997</c:v>
                </c:pt>
                <c:pt idx="12674">
                  <c:v>-345.11449999999996</c:v>
                </c:pt>
                <c:pt idx="12675">
                  <c:v>-345.11249999999995</c:v>
                </c:pt>
                <c:pt idx="12676">
                  <c:v>-345.1105</c:v>
                </c:pt>
                <c:pt idx="12677">
                  <c:v>-345.10849999999999</c:v>
                </c:pt>
                <c:pt idx="12678">
                  <c:v>-345.10649999999998</c:v>
                </c:pt>
                <c:pt idx="12679">
                  <c:v>-345.10449999999997</c:v>
                </c:pt>
                <c:pt idx="12680">
                  <c:v>-345.10249999999996</c:v>
                </c:pt>
                <c:pt idx="12681">
                  <c:v>-345.10049999999995</c:v>
                </c:pt>
                <c:pt idx="12682">
                  <c:v>-345.0985</c:v>
                </c:pt>
                <c:pt idx="12683">
                  <c:v>-345.09649999999999</c:v>
                </c:pt>
                <c:pt idx="12684">
                  <c:v>-345.09449999999998</c:v>
                </c:pt>
                <c:pt idx="12685">
                  <c:v>-345.09249999999997</c:v>
                </c:pt>
                <c:pt idx="12686">
                  <c:v>-345.09049999999996</c:v>
                </c:pt>
                <c:pt idx="12687">
                  <c:v>-345.08849999999995</c:v>
                </c:pt>
                <c:pt idx="12688">
                  <c:v>-345.0865</c:v>
                </c:pt>
                <c:pt idx="12689">
                  <c:v>-345.08449999999999</c:v>
                </c:pt>
                <c:pt idx="12690">
                  <c:v>-345.08249999999998</c:v>
                </c:pt>
                <c:pt idx="12691">
                  <c:v>-345.08049999999997</c:v>
                </c:pt>
                <c:pt idx="12692">
                  <c:v>-345.07849999999996</c:v>
                </c:pt>
                <c:pt idx="12693">
                  <c:v>-345.07649999999995</c:v>
                </c:pt>
                <c:pt idx="12694">
                  <c:v>-345.0745</c:v>
                </c:pt>
                <c:pt idx="12695">
                  <c:v>-345.07249999999999</c:v>
                </c:pt>
                <c:pt idx="12696">
                  <c:v>-345.07049999999998</c:v>
                </c:pt>
                <c:pt idx="12697">
                  <c:v>-345.06849999999997</c:v>
                </c:pt>
                <c:pt idx="12698">
                  <c:v>-345.06649999999996</c:v>
                </c:pt>
                <c:pt idx="12699">
                  <c:v>-345.06449999999995</c:v>
                </c:pt>
                <c:pt idx="12700">
                  <c:v>-345.0625</c:v>
                </c:pt>
                <c:pt idx="12701">
                  <c:v>-345.06049999999999</c:v>
                </c:pt>
                <c:pt idx="12702">
                  <c:v>-345.05849999999998</c:v>
                </c:pt>
                <c:pt idx="12703">
                  <c:v>-345.05649999999997</c:v>
                </c:pt>
                <c:pt idx="12704">
                  <c:v>-345.05449999999996</c:v>
                </c:pt>
                <c:pt idx="12705">
                  <c:v>-345.05249999999995</c:v>
                </c:pt>
                <c:pt idx="12706">
                  <c:v>-345.0505</c:v>
                </c:pt>
                <c:pt idx="12707">
                  <c:v>-345.04849999999999</c:v>
                </c:pt>
                <c:pt idx="12708">
                  <c:v>-345.04649999999998</c:v>
                </c:pt>
                <c:pt idx="12709">
                  <c:v>-345.04449999999997</c:v>
                </c:pt>
                <c:pt idx="12710">
                  <c:v>-345.04249999999996</c:v>
                </c:pt>
                <c:pt idx="12711">
                  <c:v>-345.04049999999995</c:v>
                </c:pt>
                <c:pt idx="12712">
                  <c:v>-345.0385</c:v>
                </c:pt>
                <c:pt idx="12713">
                  <c:v>-345.03649999999999</c:v>
                </c:pt>
                <c:pt idx="12714">
                  <c:v>-345.03449999999998</c:v>
                </c:pt>
                <c:pt idx="12715">
                  <c:v>-345.03249999999997</c:v>
                </c:pt>
                <c:pt idx="12716">
                  <c:v>-345.03049999999996</c:v>
                </c:pt>
                <c:pt idx="12717">
                  <c:v>-345.02849999999995</c:v>
                </c:pt>
                <c:pt idx="12718">
                  <c:v>-345.0265</c:v>
                </c:pt>
                <c:pt idx="12719">
                  <c:v>-345.02449999999999</c:v>
                </c:pt>
                <c:pt idx="12720">
                  <c:v>-345.02249999999998</c:v>
                </c:pt>
                <c:pt idx="12721">
                  <c:v>-345.02049999999997</c:v>
                </c:pt>
                <c:pt idx="12722">
                  <c:v>-345.01849999999996</c:v>
                </c:pt>
                <c:pt idx="12723">
                  <c:v>-345.01649999999995</c:v>
                </c:pt>
                <c:pt idx="12724">
                  <c:v>-345.0145</c:v>
                </c:pt>
                <c:pt idx="12725">
                  <c:v>-345.01249999999999</c:v>
                </c:pt>
                <c:pt idx="12726">
                  <c:v>-345.01049999999998</c:v>
                </c:pt>
                <c:pt idx="12727">
                  <c:v>-345.00849999999997</c:v>
                </c:pt>
                <c:pt idx="12728">
                  <c:v>-345.00649999999996</c:v>
                </c:pt>
                <c:pt idx="12729">
                  <c:v>-345.00450000000001</c:v>
                </c:pt>
                <c:pt idx="12730">
                  <c:v>-345.0025</c:v>
                </c:pt>
                <c:pt idx="12731">
                  <c:v>-345.00049999999999</c:v>
                </c:pt>
                <c:pt idx="12732">
                  <c:v>-344.99849999999998</c:v>
                </c:pt>
                <c:pt idx="12733">
                  <c:v>-344.99649999999997</c:v>
                </c:pt>
                <c:pt idx="12734">
                  <c:v>-344.99449999999996</c:v>
                </c:pt>
                <c:pt idx="12735">
                  <c:v>-344.99249999999995</c:v>
                </c:pt>
                <c:pt idx="12736">
                  <c:v>-344.9905</c:v>
                </c:pt>
                <c:pt idx="12737">
                  <c:v>-344.98849999999999</c:v>
                </c:pt>
                <c:pt idx="12738">
                  <c:v>-344.98649999999998</c:v>
                </c:pt>
                <c:pt idx="12739">
                  <c:v>-344.98449999999997</c:v>
                </c:pt>
                <c:pt idx="12740">
                  <c:v>-344.98249999999996</c:v>
                </c:pt>
                <c:pt idx="12741">
                  <c:v>-344.98050000000001</c:v>
                </c:pt>
                <c:pt idx="12742">
                  <c:v>-344.9785</c:v>
                </c:pt>
                <c:pt idx="12743">
                  <c:v>-344.97649999999999</c:v>
                </c:pt>
                <c:pt idx="12744">
                  <c:v>-344.97449999999998</c:v>
                </c:pt>
                <c:pt idx="12745">
                  <c:v>-344.97249999999997</c:v>
                </c:pt>
                <c:pt idx="12746">
                  <c:v>-344.97049999999996</c:v>
                </c:pt>
                <c:pt idx="12747">
                  <c:v>-344.96849999999995</c:v>
                </c:pt>
                <c:pt idx="12748">
                  <c:v>-344.9665</c:v>
                </c:pt>
                <c:pt idx="12749">
                  <c:v>-344.96449999999999</c:v>
                </c:pt>
                <c:pt idx="12750">
                  <c:v>-344.96249999999998</c:v>
                </c:pt>
                <c:pt idx="12751">
                  <c:v>-344.96049999999997</c:v>
                </c:pt>
                <c:pt idx="12752">
                  <c:v>-344.95849999999996</c:v>
                </c:pt>
                <c:pt idx="12753">
                  <c:v>-344.95650000000001</c:v>
                </c:pt>
                <c:pt idx="12754">
                  <c:v>-344.9545</c:v>
                </c:pt>
                <c:pt idx="12755">
                  <c:v>-344.95249999999999</c:v>
                </c:pt>
                <c:pt idx="12756">
                  <c:v>-344.95049999999998</c:v>
                </c:pt>
                <c:pt idx="12757">
                  <c:v>-344.94849999999997</c:v>
                </c:pt>
                <c:pt idx="12758">
                  <c:v>-344.94649999999996</c:v>
                </c:pt>
                <c:pt idx="12759">
                  <c:v>-344.94449999999995</c:v>
                </c:pt>
                <c:pt idx="12760">
                  <c:v>-344.9425</c:v>
                </c:pt>
                <c:pt idx="12761">
                  <c:v>-344.94049999999999</c:v>
                </c:pt>
                <c:pt idx="12762">
                  <c:v>-344.93849999999998</c:v>
                </c:pt>
                <c:pt idx="12763">
                  <c:v>-344.93649999999997</c:v>
                </c:pt>
                <c:pt idx="12764">
                  <c:v>-344.93449999999996</c:v>
                </c:pt>
                <c:pt idx="12765">
                  <c:v>-344.9325</c:v>
                </c:pt>
                <c:pt idx="12766">
                  <c:v>-344.93049999999999</c:v>
                </c:pt>
                <c:pt idx="12767">
                  <c:v>-344.92849999999999</c:v>
                </c:pt>
                <c:pt idx="12768">
                  <c:v>-344.92649999999998</c:v>
                </c:pt>
                <c:pt idx="12769">
                  <c:v>-344.92449999999997</c:v>
                </c:pt>
                <c:pt idx="12770">
                  <c:v>-344.92249999999996</c:v>
                </c:pt>
                <c:pt idx="12771">
                  <c:v>-344.92049999999995</c:v>
                </c:pt>
                <c:pt idx="12772">
                  <c:v>-344.91849999999999</c:v>
                </c:pt>
                <c:pt idx="12773">
                  <c:v>-344.91649999999998</c:v>
                </c:pt>
                <c:pt idx="12774">
                  <c:v>-344.91449999999998</c:v>
                </c:pt>
                <c:pt idx="12775">
                  <c:v>-344.91249999999997</c:v>
                </c:pt>
                <c:pt idx="12776">
                  <c:v>-344.91049999999996</c:v>
                </c:pt>
                <c:pt idx="12777">
                  <c:v>-344.9085</c:v>
                </c:pt>
                <c:pt idx="12778">
                  <c:v>-344.90649999999999</c:v>
                </c:pt>
                <c:pt idx="12779">
                  <c:v>-344.90449999999998</c:v>
                </c:pt>
                <c:pt idx="12780">
                  <c:v>-344.90249999999997</c:v>
                </c:pt>
                <c:pt idx="12781">
                  <c:v>-344.90049999999997</c:v>
                </c:pt>
                <c:pt idx="12782">
                  <c:v>-344.89849999999996</c:v>
                </c:pt>
                <c:pt idx="12783">
                  <c:v>-344.8965</c:v>
                </c:pt>
                <c:pt idx="12784">
                  <c:v>-344.89449999999999</c:v>
                </c:pt>
                <c:pt idx="12785">
                  <c:v>-344.89249999999998</c:v>
                </c:pt>
                <c:pt idx="12786">
                  <c:v>-344.89049999999997</c:v>
                </c:pt>
                <c:pt idx="12787">
                  <c:v>-344.88849999999996</c:v>
                </c:pt>
                <c:pt idx="12788">
                  <c:v>-344.88649999999996</c:v>
                </c:pt>
                <c:pt idx="12789">
                  <c:v>-344.8845</c:v>
                </c:pt>
                <c:pt idx="12790">
                  <c:v>-344.88249999999999</c:v>
                </c:pt>
                <c:pt idx="12791">
                  <c:v>-344.88049999999998</c:v>
                </c:pt>
                <c:pt idx="12792">
                  <c:v>-344.87849999999997</c:v>
                </c:pt>
                <c:pt idx="12793">
                  <c:v>-344.87649999999996</c:v>
                </c:pt>
                <c:pt idx="12794">
                  <c:v>-344.87449999999995</c:v>
                </c:pt>
                <c:pt idx="12795">
                  <c:v>-344.8725</c:v>
                </c:pt>
                <c:pt idx="12796">
                  <c:v>-344.87049999999999</c:v>
                </c:pt>
                <c:pt idx="12797">
                  <c:v>-344.86849999999998</c:v>
                </c:pt>
                <c:pt idx="12798">
                  <c:v>-344.86649999999997</c:v>
                </c:pt>
                <c:pt idx="12799">
                  <c:v>-344.86449999999996</c:v>
                </c:pt>
                <c:pt idx="12800">
                  <c:v>-344.86249999999995</c:v>
                </c:pt>
                <c:pt idx="12801">
                  <c:v>-344.8605</c:v>
                </c:pt>
                <c:pt idx="12802">
                  <c:v>-344.85849999999999</c:v>
                </c:pt>
                <c:pt idx="12803">
                  <c:v>-344.85649999999998</c:v>
                </c:pt>
                <c:pt idx="12804">
                  <c:v>-344.85449999999997</c:v>
                </c:pt>
                <c:pt idx="12805">
                  <c:v>-344.85249999999996</c:v>
                </c:pt>
                <c:pt idx="12806">
                  <c:v>-344.85049999999995</c:v>
                </c:pt>
                <c:pt idx="12807">
                  <c:v>-344.8485</c:v>
                </c:pt>
                <c:pt idx="12808">
                  <c:v>-344.84649999999999</c:v>
                </c:pt>
                <c:pt idx="12809">
                  <c:v>-344.84449999999998</c:v>
                </c:pt>
                <c:pt idx="12810">
                  <c:v>-344.84249999999997</c:v>
                </c:pt>
                <c:pt idx="12811">
                  <c:v>-344.84049999999996</c:v>
                </c:pt>
                <c:pt idx="12812">
                  <c:v>-344.83849999999995</c:v>
                </c:pt>
                <c:pt idx="12813">
                  <c:v>-344.8365</c:v>
                </c:pt>
                <c:pt idx="12814">
                  <c:v>-344.83449999999999</c:v>
                </c:pt>
                <c:pt idx="12815">
                  <c:v>-344.83249999999998</c:v>
                </c:pt>
                <c:pt idx="12816">
                  <c:v>-344.83049999999997</c:v>
                </c:pt>
                <c:pt idx="12817">
                  <c:v>-344.82849999999996</c:v>
                </c:pt>
                <c:pt idx="12818">
                  <c:v>-344.82649999999995</c:v>
                </c:pt>
                <c:pt idx="12819">
                  <c:v>-344.8245</c:v>
                </c:pt>
                <c:pt idx="12820">
                  <c:v>-344.82249999999999</c:v>
                </c:pt>
                <c:pt idx="12821">
                  <c:v>-344.82049999999998</c:v>
                </c:pt>
                <c:pt idx="12822">
                  <c:v>-344.81849999999997</c:v>
                </c:pt>
                <c:pt idx="12823">
                  <c:v>-344.81649999999996</c:v>
                </c:pt>
                <c:pt idx="12824">
                  <c:v>-344.81449999999995</c:v>
                </c:pt>
                <c:pt idx="12825">
                  <c:v>-344.8125</c:v>
                </c:pt>
                <c:pt idx="12826">
                  <c:v>-344.81049999999999</c:v>
                </c:pt>
                <c:pt idx="12827">
                  <c:v>-344.80849999999998</c:v>
                </c:pt>
                <c:pt idx="12828">
                  <c:v>-344.80649999999997</c:v>
                </c:pt>
                <c:pt idx="12829">
                  <c:v>-344.80449999999996</c:v>
                </c:pt>
                <c:pt idx="12830">
                  <c:v>-344.80249999999995</c:v>
                </c:pt>
                <c:pt idx="12831">
                  <c:v>-344.8005</c:v>
                </c:pt>
                <c:pt idx="12832">
                  <c:v>-344.79849999999999</c:v>
                </c:pt>
                <c:pt idx="12833">
                  <c:v>-344.79649999999998</c:v>
                </c:pt>
                <c:pt idx="12834">
                  <c:v>-344.79449999999997</c:v>
                </c:pt>
                <c:pt idx="12835">
                  <c:v>-344.79249999999996</c:v>
                </c:pt>
                <c:pt idx="12836">
                  <c:v>-344.79049999999995</c:v>
                </c:pt>
                <c:pt idx="12837">
                  <c:v>-344.7885</c:v>
                </c:pt>
                <c:pt idx="12838">
                  <c:v>-344.78649999999999</c:v>
                </c:pt>
                <c:pt idx="12839">
                  <c:v>-344.78449999999998</c:v>
                </c:pt>
                <c:pt idx="12840">
                  <c:v>-344.78249999999997</c:v>
                </c:pt>
                <c:pt idx="12841">
                  <c:v>-344.78049999999996</c:v>
                </c:pt>
                <c:pt idx="12842">
                  <c:v>-344.77849999999995</c:v>
                </c:pt>
                <c:pt idx="12843">
                  <c:v>-344.7765</c:v>
                </c:pt>
                <c:pt idx="12844">
                  <c:v>-344.77449999999999</c:v>
                </c:pt>
                <c:pt idx="12845">
                  <c:v>-344.77249999999998</c:v>
                </c:pt>
                <c:pt idx="12846">
                  <c:v>-344.77049999999997</c:v>
                </c:pt>
                <c:pt idx="12847">
                  <c:v>-344.76849999999996</c:v>
                </c:pt>
                <c:pt idx="12848">
                  <c:v>-344.76649999999995</c:v>
                </c:pt>
                <c:pt idx="12849">
                  <c:v>-344.7645</c:v>
                </c:pt>
                <c:pt idx="12850">
                  <c:v>-344.76249999999999</c:v>
                </c:pt>
                <c:pt idx="12851">
                  <c:v>-344.76049999999998</c:v>
                </c:pt>
                <c:pt idx="12852">
                  <c:v>-344.75849999999997</c:v>
                </c:pt>
                <c:pt idx="12853">
                  <c:v>-344.75649999999996</c:v>
                </c:pt>
                <c:pt idx="12854">
                  <c:v>-344.75450000000001</c:v>
                </c:pt>
                <c:pt idx="12855">
                  <c:v>-344.7525</c:v>
                </c:pt>
                <c:pt idx="12856">
                  <c:v>-344.75049999999999</c:v>
                </c:pt>
                <c:pt idx="12857">
                  <c:v>-344.74849999999998</c:v>
                </c:pt>
                <c:pt idx="12858">
                  <c:v>-344.74649999999997</c:v>
                </c:pt>
                <c:pt idx="12859">
                  <c:v>-344.74449999999996</c:v>
                </c:pt>
                <c:pt idx="12860">
                  <c:v>-344.74249999999995</c:v>
                </c:pt>
                <c:pt idx="12861">
                  <c:v>-344.7405</c:v>
                </c:pt>
                <c:pt idx="12862">
                  <c:v>-344.73849999999999</c:v>
                </c:pt>
                <c:pt idx="12863">
                  <c:v>-344.73649999999998</c:v>
                </c:pt>
                <c:pt idx="12864">
                  <c:v>-344.73449999999997</c:v>
                </c:pt>
                <c:pt idx="12865">
                  <c:v>-344.73249999999996</c:v>
                </c:pt>
                <c:pt idx="12866">
                  <c:v>-344.73050000000001</c:v>
                </c:pt>
                <c:pt idx="12867">
                  <c:v>-344.7285</c:v>
                </c:pt>
                <c:pt idx="12868">
                  <c:v>-344.72649999999999</c:v>
                </c:pt>
                <c:pt idx="12869">
                  <c:v>-344.72449999999998</c:v>
                </c:pt>
                <c:pt idx="12870">
                  <c:v>-344.72249999999997</c:v>
                </c:pt>
                <c:pt idx="12871">
                  <c:v>-344.72049999999996</c:v>
                </c:pt>
                <c:pt idx="12872">
                  <c:v>-344.71849999999995</c:v>
                </c:pt>
                <c:pt idx="12873">
                  <c:v>-344.7165</c:v>
                </c:pt>
                <c:pt idx="12874">
                  <c:v>-344.71449999999999</c:v>
                </c:pt>
                <c:pt idx="12875">
                  <c:v>-344.71249999999998</c:v>
                </c:pt>
                <c:pt idx="12876">
                  <c:v>-344.71049999999997</c:v>
                </c:pt>
                <c:pt idx="12877">
                  <c:v>-344.70849999999996</c:v>
                </c:pt>
                <c:pt idx="12878">
                  <c:v>-344.70650000000001</c:v>
                </c:pt>
                <c:pt idx="12879">
                  <c:v>-344.7045</c:v>
                </c:pt>
                <c:pt idx="12880">
                  <c:v>-344.70249999999999</c:v>
                </c:pt>
                <c:pt idx="12881">
                  <c:v>-344.70049999999998</c:v>
                </c:pt>
                <c:pt idx="12882">
                  <c:v>-344.69849999999997</c:v>
                </c:pt>
                <c:pt idx="12883">
                  <c:v>-344.69649999999996</c:v>
                </c:pt>
                <c:pt idx="12884">
                  <c:v>-344.69449999999995</c:v>
                </c:pt>
                <c:pt idx="12885">
                  <c:v>-344.6925</c:v>
                </c:pt>
                <c:pt idx="12886">
                  <c:v>-344.69049999999999</c:v>
                </c:pt>
                <c:pt idx="12887">
                  <c:v>-344.68849999999998</c:v>
                </c:pt>
                <c:pt idx="12888">
                  <c:v>-344.68649999999997</c:v>
                </c:pt>
                <c:pt idx="12889">
                  <c:v>-344.68449999999996</c:v>
                </c:pt>
                <c:pt idx="12890">
                  <c:v>-344.6825</c:v>
                </c:pt>
                <c:pt idx="12891">
                  <c:v>-344.68049999999999</c:v>
                </c:pt>
                <c:pt idx="12892">
                  <c:v>-344.67849999999999</c:v>
                </c:pt>
                <c:pt idx="12893">
                  <c:v>-344.67649999999998</c:v>
                </c:pt>
                <c:pt idx="12894">
                  <c:v>-344.67449999999997</c:v>
                </c:pt>
                <c:pt idx="12895">
                  <c:v>-344.67249999999996</c:v>
                </c:pt>
                <c:pt idx="12896">
                  <c:v>-344.67049999999995</c:v>
                </c:pt>
                <c:pt idx="12897">
                  <c:v>-344.66849999999999</c:v>
                </c:pt>
                <c:pt idx="12898">
                  <c:v>-344.66649999999998</c:v>
                </c:pt>
                <c:pt idx="12899">
                  <c:v>-344.66449999999998</c:v>
                </c:pt>
                <c:pt idx="12900">
                  <c:v>-344.66249999999997</c:v>
                </c:pt>
                <c:pt idx="12901">
                  <c:v>-344.66049999999996</c:v>
                </c:pt>
                <c:pt idx="12902">
                  <c:v>-344.6585</c:v>
                </c:pt>
                <c:pt idx="12903">
                  <c:v>-344.65649999999999</c:v>
                </c:pt>
                <c:pt idx="12904">
                  <c:v>-344.65449999999998</c:v>
                </c:pt>
                <c:pt idx="12905">
                  <c:v>-344.65249999999997</c:v>
                </c:pt>
                <c:pt idx="12906">
                  <c:v>-344.65049999999997</c:v>
                </c:pt>
                <c:pt idx="12907">
                  <c:v>-344.64849999999996</c:v>
                </c:pt>
                <c:pt idx="12908">
                  <c:v>-344.6465</c:v>
                </c:pt>
                <c:pt idx="12909">
                  <c:v>-344.64449999999999</c:v>
                </c:pt>
                <c:pt idx="12910">
                  <c:v>-344.64249999999998</c:v>
                </c:pt>
                <c:pt idx="12911">
                  <c:v>-344.64049999999997</c:v>
                </c:pt>
                <c:pt idx="12912">
                  <c:v>-344.63849999999996</c:v>
                </c:pt>
                <c:pt idx="12913">
                  <c:v>-344.63649999999996</c:v>
                </c:pt>
                <c:pt idx="12914">
                  <c:v>-344.6345</c:v>
                </c:pt>
                <c:pt idx="12915">
                  <c:v>-344.63249999999999</c:v>
                </c:pt>
                <c:pt idx="12916">
                  <c:v>-344.63049999999998</c:v>
                </c:pt>
                <c:pt idx="12917">
                  <c:v>-344.62849999999997</c:v>
                </c:pt>
                <c:pt idx="12918">
                  <c:v>-344.62649999999996</c:v>
                </c:pt>
                <c:pt idx="12919">
                  <c:v>-344.62449999999995</c:v>
                </c:pt>
                <c:pt idx="12920">
                  <c:v>-344.6225</c:v>
                </c:pt>
                <c:pt idx="12921">
                  <c:v>-344.62049999999999</c:v>
                </c:pt>
                <c:pt idx="12922">
                  <c:v>-344.61849999999998</c:v>
                </c:pt>
                <c:pt idx="12923">
                  <c:v>-344.61649999999997</c:v>
                </c:pt>
                <c:pt idx="12924">
                  <c:v>-344.61449999999996</c:v>
                </c:pt>
                <c:pt idx="12925">
                  <c:v>-344.61249999999995</c:v>
                </c:pt>
                <c:pt idx="12926">
                  <c:v>-344.6105</c:v>
                </c:pt>
                <c:pt idx="12927">
                  <c:v>-344.60849999999999</c:v>
                </c:pt>
                <c:pt idx="12928">
                  <c:v>-344.60649999999998</c:v>
                </c:pt>
                <c:pt idx="12929">
                  <c:v>-344.60449999999997</c:v>
                </c:pt>
                <c:pt idx="12930">
                  <c:v>-344.60249999999996</c:v>
                </c:pt>
                <c:pt idx="12931">
                  <c:v>-344.60049999999995</c:v>
                </c:pt>
                <c:pt idx="12932">
                  <c:v>-344.5985</c:v>
                </c:pt>
                <c:pt idx="12933">
                  <c:v>-344.59649999999999</c:v>
                </c:pt>
                <c:pt idx="12934">
                  <c:v>-344.59449999999998</c:v>
                </c:pt>
                <c:pt idx="12935">
                  <c:v>-344.59249999999997</c:v>
                </c:pt>
                <c:pt idx="12936">
                  <c:v>-344.59049999999996</c:v>
                </c:pt>
                <c:pt idx="12937">
                  <c:v>-344.58849999999995</c:v>
                </c:pt>
                <c:pt idx="12938">
                  <c:v>-344.5865</c:v>
                </c:pt>
                <c:pt idx="12939">
                  <c:v>-344.58449999999999</c:v>
                </c:pt>
                <c:pt idx="12940">
                  <c:v>-344.58249999999998</c:v>
                </c:pt>
                <c:pt idx="12941">
                  <c:v>-344.58049999999997</c:v>
                </c:pt>
                <c:pt idx="12942">
                  <c:v>-344.57849999999996</c:v>
                </c:pt>
                <c:pt idx="12943">
                  <c:v>-344.57649999999995</c:v>
                </c:pt>
                <c:pt idx="12944">
                  <c:v>-344.5745</c:v>
                </c:pt>
                <c:pt idx="12945">
                  <c:v>-344.57249999999999</c:v>
                </c:pt>
                <c:pt idx="12946">
                  <c:v>-344.57049999999998</c:v>
                </c:pt>
                <c:pt idx="12947">
                  <c:v>-344.56849999999997</c:v>
                </c:pt>
                <c:pt idx="12948">
                  <c:v>-344.56649999999996</c:v>
                </c:pt>
                <c:pt idx="12949">
                  <c:v>-344.56449999999995</c:v>
                </c:pt>
                <c:pt idx="12950">
                  <c:v>-344.5625</c:v>
                </c:pt>
                <c:pt idx="12951">
                  <c:v>-344.56049999999999</c:v>
                </c:pt>
                <c:pt idx="12952">
                  <c:v>-344.55849999999998</c:v>
                </c:pt>
                <c:pt idx="12953">
                  <c:v>-344.55649999999997</c:v>
                </c:pt>
                <c:pt idx="12954">
                  <c:v>-344.55449999999996</c:v>
                </c:pt>
                <c:pt idx="12955">
                  <c:v>-344.55249999999995</c:v>
                </c:pt>
                <c:pt idx="12956">
                  <c:v>-344.5505</c:v>
                </c:pt>
                <c:pt idx="12957">
                  <c:v>-344.54849999999999</c:v>
                </c:pt>
                <c:pt idx="12958">
                  <c:v>-344.54649999999998</c:v>
                </c:pt>
                <c:pt idx="12959">
                  <c:v>-344.54449999999997</c:v>
                </c:pt>
                <c:pt idx="12960">
                  <c:v>-344.54249999999996</c:v>
                </c:pt>
                <c:pt idx="12961">
                  <c:v>-344.54049999999995</c:v>
                </c:pt>
                <c:pt idx="12962">
                  <c:v>-344.5385</c:v>
                </c:pt>
                <c:pt idx="12963">
                  <c:v>-344.53649999999999</c:v>
                </c:pt>
                <c:pt idx="12964">
                  <c:v>-344.53449999999998</c:v>
                </c:pt>
                <c:pt idx="12965">
                  <c:v>-344.53249999999997</c:v>
                </c:pt>
                <c:pt idx="12966">
                  <c:v>-344.53049999999996</c:v>
                </c:pt>
                <c:pt idx="12967">
                  <c:v>-344.52849999999995</c:v>
                </c:pt>
                <c:pt idx="12968">
                  <c:v>-344.5265</c:v>
                </c:pt>
                <c:pt idx="12969">
                  <c:v>-344.52449999999999</c:v>
                </c:pt>
                <c:pt idx="12970">
                  <c:v>-344.52249999999998</c:v>
                </c:pt>
                <c:pt idx="12971">
                  <c:v>-344.52049999999997</c:v>
                </c:pt>
                <c:pt idx="12972">
                  <c:v>-344.51849999999996</c:v>
                </c:pt>
                <c:pt idx="12973">
                  <c:v>-344.51649999999995</c:v>
                </c:pt>
                <c:pt idx="12974">
                  <c:v>-344.5145</c:v>
                </c:pt>
                <c:pt idx="12975">
                  <c:v>-344.51249999999999</c:v>
                </c:pt>
                <c:pt idx="12976">
                  <c:v>-344.51049999999998</c:v>
                </c:pt>
                <c:pt idx="12977">
                  <c:v>-344.50849999999997</c:v>
                </c:pt>
                <c:pt idx="12978">
                  <c:v>-344.50649999999996</c:v>
                </c:pt>
                <c:pt idx="12979">
                  <c:v>-344.50450000000001</c:v>
                </c:pt>
                <c:pt idx="12980">
                  <c:v>-344.5025</c:v>
                </c:pt>
                <c:pt idx="12981">
                  <c:v>-344.50049999999999</c:v>
                </c:pt>
                <c:pt idx="12982">
                  <c:v>-344.49849999999998</c:v>
                </c:pt>
                <c:pt idx="12983">
                  <c:v>-344.49649999999997</c:v>
                </c:pt>
                <c:pt idx="12984">
                  <c:v>-344.49449999999996</c:v>
                </c:pt>
                <c:pt idx="12985">
                  <c:v>-344.49249999999995</c:v>
                </c:pt>
                <c:pt idx="12986">
                  <c:v>-344.4905</c:v>
                </c:pt>
                <c:pt idx="12987">
                  <c:v>-344.48849999999999</c:v>
                </c:pt>
                <c:pt idx="12988">
                  <c:v>-344.48649999999998</c:v>
                </c:pt>
                <c:pt idx="12989">
                  <c:v>-344.48449999999997</c:v>
                </c:pt>
                <c:pt idx="12990">
                  <c:v>-344.48249999999996</c:v>
                </c:pt>
                <c:pt idx="12991">
                  <c:v>-344.48050000000001</c:v>
                </c:pt>
                <c:pt idx="12992">
                  <c:v>-344.4785</c:v>
                </c:pt>
                <c:pt idx="12993">
                  <c:v>-344.47649999999999</c:v>
                </c:pt>
                <c:pt idx="12994">
                  <c:v>-344.47449999999998</c:v>
                </c:pt>
                <c:pt idx="12995">
                  <c:v>-344.47249999999997</c:v>
                </c:pt>
                <c:pt idx="12996">
                  <c:v>-344.47049999999996</c:v>
                </c:pt>
                <c:pt idx="12997">
                  <c:v>-344.46849999999995</c:v>
                </c:pt>
                <c:pt idx="12998">
                  <c:v>-344.4665</c:v>
                </c:pt>
                <c:pt idx="12999">
                  <c:v>-344.46449999999999</c:v>
                </c:pt>
                <c:pt idx="13000">
                  <c:v>-344.46249999999998</c:v>
                </c:pt>
                <c:pt idx="13001">
                  <c:v>-344.46049999999997</c:v>
                </c:pt>
                <c:pt idx="13002">
                  <c:v>-344.45849999999996</c:v>
                </c:pt>
                <c:pt idx="13003">
                  <c:v>-344.45650000000001</c:v>
                </c:pt>
                <c:pt idx="13004">
                  <c:v>-344.4545</c:v>
                </c:pt>
                <c:pt idx="13005">
                  <c:v>-344.45249999999999</c:v>
                </c:pt>
                <c:pt idx="13006">
                  <c:v>-344.45049999999998</c:v>
                </c:pt>
                <c:pt idx="13007">
                  <c:v>-344.44849999999997</c:v>
                </c:pt>
                <c:pt idx="13008">
                  <c:v>-344.44649999999996</c:v>
                </c:pt>
                <c:pt idx="13009">
                  <c:v>-344.44449999999995</c:v>
                </c:pt>
                <c:pt idx="13010">
                  <c:v>-344.4425</c:v>
                </c:pt>
                <c:pt idx="13011">
                  <c:v>-344.44049999999999</c:v>
                </c:pt>
                <c:pt idx="13012">
                  <c:v>-344.43849999999998</c:v>
                </c:pt>
                <c:pt idx="13013">
                  <c:v>-344.43649999999997</c:v>
                </c:pt>
                <c:pt idx="13014">
                  <c:v>-344.43449999999996</c:v>
                </c:pt>
                <c:pt idx="13015">
                  <c:v>-344.4325</c:v>
                </c:pt>
                <c:pt idx="13016">
                  <c:v>-344.43049999999999</c:v>
                </c:pt>
                <c:pt idx="13017">
                  <c:v>-344.42849999999999</c:v>
                </c:pt>
                <c:pt idx="13018">
                  <c:v>-344.42649999999998</c:v>
                </c:pt>
                <c:pt idx="13019">
                  <c:v>-344.42449999999997</c:v>
                </c:pt>
                <c:pt idx="13020">
                  <c:v>-344.42249999999996</c:v>
                </c:pt>
                <c:pt idx="13021">
                  <c:v>-344.42049999999995</c:v>
                </c:pt>
                <c:pt idx="13022">
                  <c:v>-344.41849999999999</c:v>
                </c:pt>
                <c:pt idx="13023">
                  <c:v>-344.41649999999998</c:v>
                </c:pt>
                <c:pt idx="13024">
                  <c:v>-344.41449999999998</c:v>
                </c:pt>
                <c:pt idx="13025">
                  <c:v>-344.41249999999997</c:v>
                </c:pt>
                <c:pt idx="13026">
                  <c:v>-344.41049999999996</c:v>
                </c:pt>
                <c:pt idx="13027">
                  <c:v>-344.4085</c:v>
                </c:pt>
                <c:pt idx="13028">
                  <c:v>-344.40649999999999</c:v>
                </c:pt>
                <c:pt idx="13029">
                  <c:v>-344.40449999999998</c:v>
                </c:pt>
                <c:pt idx="13030">
                  <c:v>-344.40249999999997</c:v>
                </c:pt>
                <c:pt idx="13031">
                  <c:v>-344.40049999999997</c:v>
                </c:pt>
                <c:pt idx="13032">
                  <c:v>-344.39849999999996</c:v>
                </c:pt>
                <c:pt idx="13033">
                  <c:v>-344.3965</c:v>
                </c:pt>
                <c:pt idx="13034">
                  <c:v>-344.39449999999999</c:v>
                </c:pt>
                <c:pt idx="13035">
                  <c:v>-344.39249999999998</c:v>
                </c:pt>
                <c:pt idx="13036">
                  <c:v>-344.39049999999997</c:v>
                </c:pt>
                <c:pt idx="13037">
                  <c:v>-344.38849999999996</c:v>
                </c:pt>
                <c:pt idx="13038">
                  <c:v>-344.38649999999996</c:v>
                </c:pt>
                <c:pt idx="13039">
                  <c:v>-344.3845</c:v>
                </c:pt>
                <c:pt idx="13040">
                  <c:v>-344.38249999999999</c:v>
                </c:pt>
                <c:pt idx="13041">
                  <c:v>-344.38049999999998</c:v>
                </c:pt>
                <c:pt idx="13042">
                  <c:v>-344.37849999999997</c:v>
                </c:pt>
                <c:pt idx="13043">
                  <c:v>-344.37649999999996</c:v>
                </c:pt>
                <c:pt idx="13044">
                  <c:v>-344.37449999999995</c:v>
                </c:pt>
                <c:pt idx="13045">
                  <c:v>-344.3725</c:v>
                </c:pt>
                <c:pt idx="13046">
                  <c:v>-344.37049999999999</c:v>
                </c:pt>
                <c:pt idx="13047">
                  <c:v>-344.36849999999998</c:v>
                </c:pt>
                <c:pt idx="13048">
                  <c:v>-344.36649999999997</c:v>
                </c:pt>
                <c:pt idx="13049">
                  <c:v>-344.36449999999996</c:v>
                </c:pt>
                <c:pt idx="13050">
                  <c:v>-344.36249999999995</c:v>
                </c:pt>
                <c:pt idx="13051">
                  <c:v>-344.3605</c:v>
                </c:pt>
                <c:pt idx="13052">
                  <c:v>-344.35849999999999</c:v>
                </c:pt>
                <c:pt idx="13053">
                  <c:v>-344.35649999999998</c:v>
                </c:pt>
                <c:pt idx="13054">
                  <c:v>-344.35449999999997</c:v>
                </c:pt>
                <c:pt idx="13055">
                  <c:v>-344.35249999999996</c:v>
                </c:pt>
                <c:pt idx="13056">
                  <c:v>-344.35049999999995</c:v>
                </c:pt>
                <c:pt idx="13057">
                  <c:v>-344.3485</c:v>
                </c:pt>
                <c:pt idx="13058">
                  <c:v>-344.34649999999999</c:v>
                </c:pt>
                <c:pt idx="13059">
                  <c:v>-344.34449999999998</c:v>
                </c:pt>
                <c:pt idx="13060">
                  <c:v>-344.34249999999997</c:v>
                </c:pt>
                <c:pt idx="13061">
                  <c:v>-344.34049999999996</c:v>
                </c:pt>
                <c:pt idx="13062">
                  <c:v>-344.33849999999995</c:v>
                </c:pt>
                <c:pt idx="13063">
                  <c:v>-344.3365</c:v>
                </c:pt>
                <c:pt idx="13064">
                  <c:v>-344.33449999999999</c:v>
                </c:pt>
                <c:pt idx="13065">
                  <c:v>-344.33249999999998</c:v>
                </c:pt>
                <c:pt idx="13066">
                  <c:v>-344.33049999999997</c:v>
                </c:pt>
                <c:pt idx="13067">
                  <c:v>-344.32849999999996</c:v>
                </c:pt>
                <c:pt idx="13068">
                  <c:v>-344.32649999999995</c:v>
                </c:pt>
                <c:pt idx="13069">
                  <c:v>-344.3245</c:v>
                </c:pt>
                <c:pt idx="13070">
                  <c:v>-344.32249999999999</c:v>
                </c:pt>
                <c:pt idx="13071">
                  <c:v>-344.32049999999998</c:v>
                </c:pt>
                <c:pt idx="13072">
                  <c:v>-344.31849999999997</c:v>
                </c:pt>
                <c:pt idx="13073">
                  <c:v>-344.31649999999996</c:v>
                </c:pt>
                <c:pt idx="13074">
                  <c:v>-344.31449999999995</c:v>
                </c:pt>
                <c:pt idx="13075">
                  <c:v>-344.3125</c:v>
                </c:pt>
                <c:pt idx="13076">
                  <c:v>-344.31049999999999</c:v>
                </c:pt>
                <c:pt idx="13077">
                  <c:v>-344.30849999999998</c:v>
                </c:pt>
                <c:pt idx="13078">
                  <c:v>-344.30649999999997</c:v>
                </c:pt>
                <c:pt idx="13079">
                  <c:v>-344.30449999999996</c:v>
                </c:pt>
                <c:pt idx="13080">
                  <c:v>-344.30249999999995</c:v>
                </c:pt>
                <c:pt idx="13081">
                  <c:v>-344.3005</c:v>
                </c:pt>
                <c:pt idx="13082">
                  <c:v>-344.29849999999999</c:v>
                </c:pt>
                <c:pt idx="13083">
                  <c:v>-344.29649999999998</c:v>
                </c:pt>
                <c:pt idx="13084">
                  <c:v>-344.29449999999997</c:v>
                </c:pt>
                <c:pt idx="13085">
                  <c:v>-344.29249999999996</c:v>
                </c:pt>
                <c:pt idx="13086">
                  <c:v>-344.29049999999995</c:v>
                </c:pt>
                <c:pt idx="13087">
                  <c:v>-344.2885</c:v>
                </c:pt>
                <c:pt idx="13088">
                  <c:v>-344.28649999999999</c:v>
                </c:pt>
                <c:pt idx="13089">
                  <c:v>-344.28449999999998</c:v>
                </c:pt>
                <c:pt idx="13090">
                  <c:v>-344.28249999999997</c:v>
                </c:pt>
                <c:pt idx="13091">
                  <c:v>-344.28049999999996</c:v>
                </c:pt>
                <c:pt idx="13092">
                  <c:v>-344.27849999999995</c:v>
                </c:pt>
                <c:pt idx="13093">
                  <c:v>-344.2765</c:v>
                </c:pt>
                <c:pt idx="13094">
                  <c:v>-344.27449999999999</c:v>
                </c:pt>
                <c:pt idx="13095">
                  <c:v>-344.27249999999998</c:v>
                </c:pt>
                <c:pt idx="13096">
                  <c:v>-344.27049999999997</c:v>
                </c:pt>
                <c:pt idx="13097">
                  <c:v>-344.26849999999996</c:v>
                </c:pt>
                <c:pt idx="13098">
                  <c:v>-344.26649999999995</c:v>
                </c:pt>
                <c:pt idx="13099">
                  <c:v>-344.2645</c:v>
                </c:pt>
                <c:pt idx="13100">
                  <c:v>-344.26249999999999</c:v>
                </c:pt>
                <c:pt idx="13101">
                  <c:v>-344.26049999999998</c:v>
                </c:pt>
                <c:pt idx="13102">
                  <c:v>-344.25849999999997</c:v>
                </c:pt>
                <c:pt idx="13103">
                  <c:v>-344.25649999999996</c:v>
                </c:pt>
                <c:pt idx="13104">
                  <c:v>-344.25450000000001</c:v>
                </c:pt>
                <c:pt idx="13105">
                  <c:v>-344.2525</c:v>
                </c:pt>
                <c:pt idx="13106">
                  <c:v>-344.25049999999999</c:v>
                </c:pt>
                <c:pt idx="13107">
                  <c:v>-344.24849999999998</c:v>
                </c:pt>
                <c:pt idx="13108">
                  <c:v>-344.24649999999997</c:v>
                </c:pt>
                <c:pt idx="13109">
                  <c:v>-344.24449999999996</c:v>
                </c:pt>
                <c:pt idx="13110">
                  <c:v>-344.24249999999995</c:v>
                </c:pt>
                <c:pt idx="13111">
                  <c:v>-344.2405</c:v>
                </c:pt>
                <c:pt idx="13112">
                  <c:v>-344.23849999999999</c:v>
                </c:pt>
                <c:pt idx="13113">
                  <c:v>-344.23649999999998</c:v>
                </c:pt>
                <c:pt idx="13114">
                  <c:v>-344.23449999999997</c:v>
                </c:pt>
                <c:pt idx="13115">
                  <c:v>-344.23249999999996</c:v>
                </c:pt>
                <c:pt idx="13116">
                  <c:v>-344.23050000000001</c:v>
                </c:pt>
                <c:pt idx="13117">
                  <c:v>-344.2285</c:v>
                </c:pt>
                <c:pt idx="13118">
                  <c:v>-344.22649999999999</c:v>
                </c:pt>
                <c:pt idx="13119">
                  <c:v>-344.22449999999998</c:v>
                </c:pt>
                <c:pt idx="13120">
                  <c:v>-344.22249999999997</c:v>
                </c:pt>
                <c:pt idx="13121">
                  <c:v>-344.22049999999996</c:v>
                </c:pt>
                <c:pt idx="13122">
                  <c:v>-344.21849999999995</c:v>
                </c:pt>
                <c:pt idx="13123">
                  <c:v>-344.2165</c:v>
                </c:pt>
                <c:pt idx="13124">
                  <c:v>-344.21449999999999</c:v>
                </c:pt>
                <c:pt idx="13125">
                  <c:v>-344.21249999999998</c:v>
                </c:pt>
                <c:pt idx="13126">
                  <c:v>-344.21049999999997</c:v>
                </c:pt>
                <c:pt idx="13127">
                  <c:v>-344.20849999999996</c:v>
                </c:pt>
                <c:pt idx="13128">
                  <c:v>-344.20650000000001</c:v>
                </c:pt>
                <c:pt idx="13129">
                  <c:v>-344.2045</c:v>
                </c:pt>
                <c:pt idx="13130">
                  <c:v>-344.20249999999999</c:v>
                </c:pt>
                <c:pt idx="13131">
                  <c:v>-344.20049999999998</c:v>
                </c:pt>
                <c:pt idx="13132">
                  <c:v>-344.19849999999997</c:v>
                </c:pt>
                <c:pt idx="13133">
                  <c:v>-344.19649999999996</c:v>
                </c:pt>
                <c:pt idx="13134">
                  <c:v>-344.19449999999995</c:v>
                </c:pt>
                <c:pt idx="13135">
                  <c:v>-344.1925</c:v>
                </c:pt>
                <c:pt idx="13136">
                  <c:v>-344.19049999999999</c:v>
                </c:pt>
                <c:pt idx="13137">
                  <c:v>-344.18849999999998</c:v>
                </c:pt>
                <c:pt idx="13138">
                  <c:v>-344.18649999999997</c:v>
                </c:pt>
                <c:pt idx="13139">
                  <c:v>-344.18449999999996</c:v>
                </c:pt>
                <c:pt idx="13140">
                  <c:v>-344.1825</c:v>
                </c:pt>
                <c:pt idx="13141">
                  <c:v>-344.18049999999999</c:v>
                </c:pt>
                <c:pt idx="13142">
                  <c:v>-344.17849999999999</c:v>
                </c:pt>
                <c:pt idx="13143">
                  <c:v>-344.17649999999998</c:v>
                </c:pt>
                <c:pt idx="13144">
                  <c:v>-344.17449999999997</c:v>
                </c:pt>
                <c:pt idx="13145">
                  <c:v>-344.17249999999996</c:v>
                </c:pt>
                <c:pt idx="13146">
                  <c:v>-344.17049999999995</c:v>
                </c:pt>
                <c:pt idx="13147">
                  <c:v>-344.16849999999999</c:v>
                </c:pt>
                <c:pt idx="13148">
                  <c:v>-344.16649999999998</c:v>
                </c:pt>
                <c:pt idx="13149">
                  <c:v>-344.16449999999998</c:v>
                </c:pt>
                <c:pt idx="13150">
                  <c:v>-344.16249999999997</c:v>
                </c:pt>
                <c:pt idx="13151">
                  <c:v>-344.16049999999996</c:v>
                </c:pt>
                <c:pt idx="13152">
                  <c:v>-344.1585</c:v>
                </c:pt>
                <c:pt idx="13153">
                  <c:v>-344.15649999999999</c:v>
                </c:pt>
                <c:pt idx="13154">
                  <c:v>-344.15449999999998</c:v>
                </c:pt>
                <c:pt idx="13155">
                  <c:v>-344.15249999999997</c:v>
                </c:pt>
                <c:pt idx="13156">
                  <c:v>-344.15049999999997</c:v>
                </c:pt>
                <c:pt idx="13157">
                  <c:v>-344.14849999999996</c:v>
                </c:pt>
                <c:pt idx="13158">
                  <c:v>-344.1465</c:v>
                </c:pt>
                <c:pt idx="13159">
                  <c:v>-344.14449999999999</c:v>
                </c:pt>
                <c:pt idx="13160">
                  <c:v>-344.14249999999998</c:v>
                </c:pt>
                <c:pt idx="13161">
                  <c:v>-344.14049999999997</c:v>
                </c:pt>
                <c:pt idx="13162">
                  <c:v>-344.13849999999996</c:v>
                </c:pt>
                <c:pt idx="13163">
                  <c:v>-344.13649999999996</c:v>
                </c:pt>
                <c:pt idx="13164">
                  <c:v>-344.1345</c:v>
                </c:pt>
                <c:pt idx="13165">
                  <c:v>-344.13249999999999</c:v>
                </c:pt>
                <c:pt idx="13166">
                  <c:v>-344.13049999999998</c:v>
                </c:pt>
                <c:pt idx="13167">
                  <c:v>-344.12849999999997</c:v>
                </c:pt>
                <c:pt idx="13168">
                  <c:v>-344.12649999999996</c:v>
                </c:pt>
                <c:pt idx="13169">
                  <c:v>-344.12449999999995</c:v>
                </c:pt>
                <c:pt idx="13170">
                  <c:v>-344.1225</c:v>
                </c:pt>
                <c:pt idx="13171">
                  <c:v>-344.12049999999999</c:v>
                </c:pt>
                <c:pt idx="13172">
                  <c:v>-344.11849999999998</c:v>
                </c:pt>
                <c:pt idx="13173">
                  <c:v>-344.11649999999997</c:v>
                </c:pt>
                <c:pt idx="13174">
                  <c:v>-344.11449999999996</c:v>
                </c:pt>
                <c:pt idx="13175">
                  <c:v>-344.11249999999995</c:v>
                </c:pt>
                <c:pt idx="13176">
                  <c:v>-344.1105</c:v>
                </c:pt>
                <c:pt idx="13177">
                  <c:v>-344.10849999999999</c:v>
                </c:pt>
                <c:pt idx="13178">
                  <c:v>-344.10649999999998</c:v>
                </c:pt>
                <c:pt idx="13179">
                  <c:v>-344.10449999999997</c:v>
                </c:pt>
                <c:pt idx="13180">
                  <c:v>-344.10249999999996</c:v>
                </c:pt>
                <c:pt idx="13181">
                  <c:v>-344.10049999999995</c:v>
                </c:pt>
                <c:pt idx="13182">
                  <c:v>-344.0985</c:v>
                </c:pt>
                <c:pt idx="13183">
                  <c:v>-344.09649999999999</c:v>
                </c:pt>
                <c:pt idx="13184">
                  <c:v>-344.09449999999998</c:v>
                </c:pt>
                <c:pt idx="13185">
                  <c:v>-344.09249999999997</c:v>
                </c:pt>
                <c:pt idx="13186">
                  <c:v>-344.09049999999996</c:v>
                </c:pt>
                <c:pt idx="13187">
                  <c:v>-344.08849999999995</c:v>
                </c:pt>
                <c:pt idx="13188">
                  <c:v>-344.0865</c:v>
                </c:pt>
                <c:pt idx="13189">
                  <c:v>-344.08449999999999</c:v>
                </c:pt>
                <c:pt idx="13190">
                  <c:v>-344.08249999999998</c:v>
                </c:pt>
                <c:pt idx="13191">
                  <c:v>-344.08049999999997</c:v>
                </c:pt>
                <c:pt idx="13192">
                  <c:v>-344.07849999999996</c:v>
                </c:pt>
                <c:pt idx="13193">
                  <c:v>-344.07649999999995</c:v>
                </c:pt>
                <c:pt idx="13194">
                  <c:v>-344.0745</c:v>
                </c:pt>
                <c:pt idx="13195">
                  <c:v>-344.07249999999999</c:v>
                </c:pt>
                <c:pt idx="13196">
                  <c:v>-344.07049999999998</c:v>
                </c:pt>
                <c:pt idx="13197">
                  <c:v>-344.06849999999997</c:v>
                </c:pt>
                <c:pt idx="13198">
                  <c:v>-344.06649999999996</c:v>
                </c:pt>
                <c:pt idx="13199">
                  <c:v>-344.06449999999995</c:v>
                </c:pt>
                <c:pt idx="13200">
                  <c:v>-344.0625</c:v>
                </c:pt>
                <c:pt idx="13201">
                  <c:v>-344.06049999999999</c:v>
                </c:pt>
                <c:pt idx="13202">
                  <c:v>-344.05849999999998</c:v>
                </c:pt>
                <c:pt idx="13203">
                  <c:v>-344.05649999999997</c:v>
                </c:pt>
                <c:pt idx="13204">
                  <c:v>-344.05449999999996</c:v>
                </c:pt>
                <c:pt idx="13205">
                  <c:v>-344.05249999999995</c:v>
                </c:pt>
                <c:pt idx="13206">
                  <c:v>-344.0505</c:v>
                </c:pt>
                <c:pt idx="13207">
                  <c:v>-344.04849999999999</c:v>
                </c:pt>
                <c:pt idx="13208">
                  <c:v>-344.04649999999998</c:v>
                </c:pt>
                <c:pt idx="13209">
                  <c:v>-344.04449999999997</c:v>
                </c:pt>
                <c:pt idx="13210">
                  <c:v>-344.04249999999996</c:v>
                </c:pt>
                <c:pt idx="13211">
                  <c:v>-344.04049999999995</c:v>
                </c:pt>
                <c:pt idx="13212">
                  <c:v>-344.0385</c:v>
                </c:pt>
                <c:pt idx="13213">
                  <c:v>-344.03649999999999</c:v>
                </c:pt>
                <c:pt idx="13214">
                  <c:v>-344.03449999999998</c:v>
                </c:pt>
                <c:pt idx="13215">
                  <c:v>-344.03249999999997</c:v>
                </c:pt>
                <c:pt idx="13216">
                  <c:v>-344.03049999999996</c:v>
                </c:pt>
                <c:pt idx="13217">
                  <c:v>-344.02849999999995</c:v>
                </c:pt>
                <c:pt idx="13218">
                  <c:v>-344.0265</c:v>
                </c:pt>
                <c:pt idx="13219">
                  <c:v>-344.02449999999999</c:v>
                </c:pt>
                <c:pt idx="13220">
                  <c:v>-344.02249999999998</c:v>
                </c:pt>
                <c:pt idx="13221">
                  <c:v>-344.02049999999997</c:v>
                </c:pt>
                <c:pt idx="13222">
                  <c:v>-344.01849999999996</c:v>
                </c:pt>
                <c:pt idx="13223">
                  <c:v>-344.01649999999995</c:v>
                </c:pt>
                <c:pt idx="13224">
                  <c:v>-344.0145</c:v>
                </c:pt>
                <c:pt idx="13225">
                  <c:v>-344.01249999999999</c:v>
                </c:pt>
                <c:pt idx="13226">
                  <c:v>-344.01049999999998</c:v>
                </c:pt>
                <c:pt idx="13227">
                  <c:v>-344.00849999999997</c:v>
                </c:pt>
                <c:pt idx="13228">
                  <c:v>-344.00649999999996</c:v>
                </c:pt>
                <c:pt idx="13229">
                  <c:v>-344.00450000000001</c:v>
                </c:pt>
                <c:pt idx="13230">
                  <c:v>-344.0025</c:v>
                </c:pt>
                <c:pt idx="13231">
                  <c:v>-344.00049999999999</c:v>
                </c:pt>
                <c:pt idx="13232">
                  <c:v>-343.99849999999998</c:v>
                </c:pt>
                <c:pt idx="13233">
                  <c:v>-343.99649999999997</c:v>
                </c:pt>
                <c:pt idx="13234">
                  <c:v>-343.99449999999996</c:v>
                </c:pt>
                <c:pt idx="13235">
                  <c:v>-343.99249999999995</c:v>
                </c:pt>
                <c:pt idx="13236">
                  <c:v>-343.9905</c:v>
                </c:pt>
                <c:pt idx="13237">
                  <c:v>-343.98849999999999</c:v>
                </c:pt>
                <c:pt idx="13238">
                  <c:v>-343.98649999999998</c:v>
                </c:pt>
                <c:pt idx="13239">
                  <c:v>-343.98449999999997</c:v>
                </c:pt>
                <c:pt idx="13240">
                  <c:v>-343.98249999999996</c:v>
                </c:pt>
                <c:pt idx="13241">
                  <c:v>-343.98050000000001</c:v>
                </c:pt>
                <c:pt idx="13242">
                  <c:v>-343.9785</c:v>
                </c:pt>
                <c:pt idx="13243">
                  <c:v>-343.97649999999999</c:v>
                </c:pt>
                <c:pt idx="13244">
                  <c:v>-343.97449999999998</c:v>
                </c:pt>
                <c:pt idx="13245">
                  <c:v>-343.97249999999997</c:v>
                </c:pt>
                <c:pt idx="13246">
                  <c:v>-343.97049999999996</c:v>
                </c:pt>
                <c:pt idx="13247">
                  <c:v>-343.96849999999995</c:v>
                </c:pt>
                <c:pt idx="13248">
                  <c:v>-343.9665</c:v>
                </c:pt>
                <c:pt idx="13249">
                  <c:v>-343.96449999999999</c:v>
                </c:pt>
                <c:pt idx="13250">
                  <c:v>-343.96249999999998</c:v>
                </c:pt>
                <c:pt idx="13251">
                  <c:v>-343.96049999999997</c:v>
                </c:pt>
                <c:pt idx="13252">
                  <c:v>-343.95849999999996</c:v>
                </c:pt>
                <c:pt idx="13253">
                  <c:v>-343.95650000000001</c:v>
                </c:pt>
                <c:pt idx="13254">
                  <c:v>-343.9545</c:v>
                </c:pt>
                <c:pt idx="13255">
                  <c:v>-343.95249999999999</c:v>
                </c:pt>
                <c:pt idx="13256">
                  <c:v>-343.95049999999998</c:v>
                </c:pt>
                <c:pt idx="13257">
                  <c:v>-343.94849999999997</c:v>
                </c:pt>
                <c:pt idx="13258">
                  <c:v>-343.94649999999996</c:v>
                </c:pt>
                <c:pt idx="13259">
                  <c:v>-343.94449999999995</c:v>
                </c:pt>
                <c:pt idx="13260">
                  <c:v>-343.9425</c:v>
                </c:pt>
                <c:pt idx="13261">
                  <c:v>-343.94049999999999</c:v>
                </c:pt>
                <c:pt idx="13262">
                  <c:v>-343.93849999999998</c:v>
                </c:pt>
                <c:pt idx="13263">
                  <c:v>-343.93649999999997</c:v>
                </c:pt>
                <c:pt idx="13264">
                  <c:v>-343.93449999999996</c:v>
                </c:pt>
                <c:pt idx="13265">
                  <c:v>-343.9325</c:v>
                </c:pt>
                <c:pt idx="13266">
                  <c:v>-343.93049999999999</c:v>
                </c:pt>
                <c:pt idx="13267">
                  <c:v>-343.92849999999999</c:v>
                </c:pt>
                <c:pt idx="13268">
                  <c:v>-343.92649999999998</c:v>
                </c:pt>
                <c:pt idx="13269">
                  <c:v>-343.92449999999997</c:v>
                </c:pt>
                <c:pt idx="13270">
                  <c:v>-343.92249999999996</c:v>
                </c:pt>
                <c:pt idx="13271">
                  <c:v>-343.92049999999995</c:v>
                </c:pt>
                <c:pt idx="13272">
                  <c:v>-343.91849999999999</c:v>
                </c:pt>
                <c:pt idx="13273">
                  <c:v>-343.91649999999998</c:v>
                </c:pt>
                <c:pt idx="13274">
                  <c:v>-343.91449999999998</c:v>
                </c:pt>
                <c:pt idx="13275">
                  <c:v>-343.91249999999997</c:v>
                </c:pt>
                <c:pt idx="13276">
                  <c:v>-343.91049999999996</c:v>
                </c:pt>
                <c:pt idx="13277">
                  <c:v>-343.9085</c:v>
                </c:pt>
                <c:pt idx="13278">
                  <c:v>-343.90649999999999</c:v>
                </c:pt>
                <c:pt idx="13279">
                  <c:v>-343.90449999999998</c:v>
                </c:pt>
                <c:pt idx="13280">
                  <c:v>-343.90249999999997</c:v>
                </c:pt>
                <c:pt idx="13281">
                  <c:v>-343.90049999999997</c:v>
                </c:pt>
                <c:pt idx="13282">
                  <c:v>-343.89849999999996</c:v>
                </c:pt>
                <c:pt idx="13283">
                  <c:v>-343.8965</c:v>
                </c:pt>
                <c:pt idx="13284">
                  <c:v>-343.89449999999999</c:v>
                </c:pt>
                <c:pt idx="13285">
                  <c:v>-343.89249999999998</c:v>
                </c:pt>
                <c:pt idx="13286">
                  <c:v>-343.89049999999997</c:v>
                </c:pt>
                <c:pt idx="13287">
                  <c:v>-343.88849999999996</c:v>
                </c:pt>
                <c:pt idx="13288">
                  <c:v>-343.88649999999996</c:v>
                </c:pt>
                <c:pt idx="13289">
                  <c:v>-343.8845</c:v>
                </c:pt>
                <c:pt idx="13290">
                  <c:v>-343.88249999999999</c:v>
                </c:pt>
                <c:pt idx="13291">
                  <c:v>-343.88049999999998</c:v>
                </c:pt>
                <c:pt idx="13292">
                  <c:v>-343.87849999999997</c:v>
                </c:pt>
                <c:pt idx="13293">
                  <c:v>-343.87649999999996</c:v>
                </c:pt>
                <c:pt idx="13294">
                  <c:v>-343.87449999999995</c:v>
                </c:pt>
                <c:pt idx="13295">
                  <c:v>-343.8725</c:v>
                </c:pt>
                <c:pt idx="13296">
                  <c:v>-343.87049999999999</c:v>
                </c:pt>
                <c:pt idx="13297">
                  <c:v>-343.86849999999998</c:v>
                </c:pt>
                <c:pt idx="13298">
                  <c:v>-343.86649999999997</c:v>
                </c:pt>
                <c:pt idx="13299">
                  <c:v>-343.86449999999996</c:v>
                </c:pt>
                <c:pt idx="13300">
                  <c:v>-343.86249999999995</c:v>
                </c:pt>
                <c:pt idx="13301">
                  <c:v>-343.8605</c:v>
                </c:pt>
                <c:pt idx="13302">
                  <c:v>-343.85849999999999</c:v>
                </c:pt>
                <c:pt idx="13303">
                  <c:v>-343.85649999999998</c:v>
                </c:pt>
                <c:pt idx="13304">
                  <c:v>-343.85449999999997</c:v>
                </c:pt>
                <c:pt idx="13305">
                  <c:v>-343.85249999999996</c:v>
                </c:pt>
                <c:pt idx="13306">
                  <c:v>-343.85049999999995</c:v>
                </c:pt>
                <c:pt idx="13307">
                  <c:v>-343.8485</c:v>
                </c:pt>
                <c:pt idx="13308">
                  <c:v>-343.84649999999999</c:v>
                </c:pt>
                <c:pt idx="13309">
                  <c:v>-343.84449999999998</c:v>
                </c:pt>
                <c:pt idx="13310">
                  <c:v>-343.84249999999997</c:v>
                </c:pt>
                <c:pt idx="13311">
                  <c:v>-343.84049999999996</c:v>
                </c:pt>
                <c:pt idx="13312">
                  <c:v>-343.83849999999995</c:v>
                </c:pt>
                <c:pt idx="13313">
                  <c:v>-343.8365</c:v>
                </c:pt>
                <c:pt idx="13314">
                  <c:v>-343.83449999999999</c:v>
                </c:pt>
                <c:pt idx="13315">
                  <c:v>-343.83249999999998</c:v>
                </c:pt>
                <c:pt idx="13316">
                  <c:v>-343.83049999999997</c:v>
                </c:pt>
                <c:pt idx="13317">
                  <c:v>-343.82849999999996</c:v>
                </c:pt>
                <c:pt idx="13318">
                  <c:v>-343.82649999999995</c:v>
                </c:pt>
                <c:pt idx="13319">
                  <c:v>-343.8245</c:v>
                </c:pt>
                <c:pt idx="13320">
                  <c:v>-343.82249999999999</c:v>
                </c:pt>
                <c:pt idx="13321">
                  <c:v>-343.82049999999998</c:v>
                </c:pt>
                <c:pt idx="13322">
                  <c:v>-343.81849999999997</c:v>
                </c:pt>
                <c:pt idx="13323">
                  <c:v>-343.81649999999996</c:v>
                </c:pt>
                <c:pt idx="13324">
                  <c:v>-343.81449999999995</c:v>
                </c:pt>
                <c:pt idx="13325">
                  <c:v>-343.8125</c:v>
                </c:pt>
                <c:pt idx="13326">
                  <c:v>-343.81049999999999</c:v>
                </c:pt>
                <c:pt idx="13327">
                  <c:v>-343.80849999999998</c:v>
                </c:pt>
                <c:pt idx="13328">
                  <c:v>-343.80649999999997</c:v>
                </c:pt>
                <c:pt idx="13329">
                  <c:v>-343.80449999999996</c:v>
                </c:pt>
                <c:pt idx="13330">
                  <c:v>-343.80249999999995</c:v>
                </c:pt>
                <c:pt idx="13331">
                  <c:v>-343.8005</c:v>
                </c:pt>
                <c:pt idx="13332">
                  <c:v>-343.79849999999999</c:v>
                </c:pt>
                <c:pt idx="13333">
                  <c:v>-343.79649999999998</c:v>
                </c:pt>
                <c:pt idx="13334">
                  <c:v>-343.79449999999997</c:v>
                </c:pt>
                <c:pt idx="13335">
                  <c:v>-343.79249999999996</c:v>
                </c:pt>
                <c:pt idx="13336">
                  <c:v>-343.79049999999995</c:v>
                </c:pt>
                <c:pt idx="13337">
                  <c:v>-343.7885</c:v>
                </c:pt>
                <c:pt idx="13338">
                  <c:v>-343.78649999999999</c:v>
                </c:pt>
                <c:pt idx="13339">
                  <c:v>-343.78449999999998</c:v>
                </c:pt>
                <c:pt idx="13340">
                  <c:v>-343.78249999999997</c:v>
                </c:pt>
                <c:pt idx="13341">
                  <c:v>-343.78049999999996</c:v>
                </c:pt>
                <c:pt idx="13342">
                  <c:v>-343.77849999999995</c:v>
                </c:pt>
                <c:pt idx="13343">
                  <c:v>-343.7765</c:v>
                </c:pt>
                <c:pt idx="13344">
                  <c:v>-343.77449999999999</c:v>
                </c:pt>
                <c:pt idx="13345">
                  <c:v>-343.77249999999998</c:v>
                </c:pt>
                <c:pt idx="13346">
                  <c:v>-343.77049999999997</c:v>
                </c:pt>
                <c:pt idx="13347">
                  <c:v>-343.76849999999996</c:v>
                </c:pt>
                <c:pt idx="13348">
                  <c:v>-343.76649999999995</c:v>
                </c:pt>
                <c:pt idx="13349">
                  <c:v>-343.7645</c:v>
                </c:pt>
                <c:pt idx="13350">
                  <c:v>-343.76249999999999</c:v>
                </c:pt>
                <c:pt idx="13351">
                  <c:v>-343.76049999999998</c:v>
                </c:pt>
                <c:pt idx="13352">
                  <c:v>-343.75849999999997</c:v>
                </c:pt>
                <c:pt idx="13353">
                  <c:v>-343.75649999999996</c:v>
                </c:pt>
                <c:pt idx="13354">
                  <c:v>-343.75450000000001</c:v>
                </c:pt>
                <c:pt idx="13355">
                  <c:v>-343.7525</c:v>
                </c:pt>
                <c:pt idx="13356">
                  <c:v>-343.75049999999999</c:v>
                </c:pt>
                <c:pt idx="13357">
                  <c:v>-343.74849999999998</c:v>
                </c:pt>
                <c:pt idx="13358">
                  <c:v>-343.74649999999997</c:v>
                </c:pt>
                <c:pt idx="13359">
                  <c:v>-343.74449999999996</c:v>
                </c:pt>
                <c:pt idx="13360">
                  <c:v>-343.74249999999995</c:v>
                </c:pt>
                <c:pt idx="13361">
                  <c:v>-343.7405</c:v>
                </c:pt>
                <c:pt idx="13362">
                  <c:v>-343.73849999999999</c:v>
                </c:pt>
                <c:pt idx="13363">
                  <c:v>-343.73649999999998</c:v>
                </c:pt>
                <c:pt idx="13364">
                  <c:v>-343.73449999999997</c:v>
                </c:pt>
                <c:pt idx="13365">
                  <c:v>-343.73249999999996</c:v>
                </c:pt>
                <c:pt idx="13366">
                  <c:v>-343.73050000000001</c:v>
                </c:pt>
                <c:pt idx="13367">
                  <c:v>-343.7285</c:v>
                </c:pt>
                <c:pt idx="13368">
                  <c:v>-343.72649999999999</c:v>
                </c:pt>
                <c:pt idx="13369">
                  <c:v>-343.72449999999998</c:v>
                </c:pt>
                <c:pt idx="13370">
                  <c:v>-343.72249999999997</c:v>
                </c:pt>
                <c:pt idx="13371">
                  <c:v>-343.72049999999996</c:v>
                </c:pt>
                <c:pt idx="13372">
                  <c:v>-343.71849999999995</c:v>
                </c:pt>
                <c:pt idx="13373">
                  <c:v>-343.7165</c:v>
                </c:pt>
                <c:pt idx="13374">
                  <c:v>-343.71449999999999</c:v>
                </c:pt>
                <c:pt idx="13375">
                  <c:v>-343.71249999999998</c:v>
                </c:pt>
                <c:pt idx="13376">
                  <c:v>-343.71049999999997</c:v>
                </c:pt>
                <c:pt idx="13377">
                  <c:v>-343.70849999999996</c:v>
                </c:pt>
                <c:pt idx="13378">
                  <c:v>-343.70650000000001</c:v>
                </c:pt>
                <c:pt idx="13379">
                  <c:v>-343.7045</c:v>
                </c:pt>
                <c:pt idx="13380">
                  <c:v>-343.70249999999999</c:v>
                </c:pt>
                <c:pt idx="13381">
                  <c:v>-343.70049999999998</c:v>
                </c:pt>
                <c:pt idx="13382">
                  <c:v>-343.69849999999997</c:v>
                </c:pt>
                <c:pt idx="13383">
                  <c:v>-343.69649999999996</c:v>
                </c:pt>
                <c:pt idx="13384">
                  <c:v>-343.69449999999995</c:v>
                </c:pt>
                <c:pt idx="13385">
                  <c:v>-343.6925</c:v>
                </c:pt>
                <c:pt idx="13386">
                  <c:v>-343.69049999999999</c:v>
                </c:pt>
                <c:pt idx="13387">
                  <c:v>-343.68849999999998</c:v>
                </c:pt>
                <c:pt idx="13388">
                  <c:v>-343.68649999999997</c:v>
                </c:pt>
                <c:pt idx="13389">
                  <c:v>-343.68449999999996</c:v>
                </c:pt>
                <c:pt idx="13390">
                  <c:v>-343.6825</c:v>
                </c:pt>
                <c:pt idx="13391">
                  <c:v>-343.68049999999999</c:v>
                </c:pt>
                <c:pt idx="13392">
                  <c:v>-343.67849999999999</c:v>
                </c:pt>
                <c:pt idx="13393">
                  <c:v>-343.67649999999998</c:v>
                </c:pt>
                <c:pt idx="13394">
                  <c:v>-343.67449999999997</c:v>
                </c:pt>
                <c:pt idx="13395">
                  <c:v>-343.67249999999996</c:v>
                </c:pt>
                <c:pt idx="13396">
                  <c:v>-343.67049999999995</c:v>
                </c:pt>
                <c:pt idx="13397">
                  <c:v>-343.66849999999999</c:v>
                </c:pt>
                <c:pt idx="13398">
                  <c:v>-343.66649999999998</c:v>
                </c:pt>
                <c:pt idx="13399">
                  <c:v>-343.66449999999998</c:v>
                </c:pt>
                <c:pt idx="13400">
                  <c:v>-343.66249999999997</c:v>
                </c:pt>
                <c:pt idx="13401">
                  <c:v>-343.66049999999996</c:v>
                </c:pt>
                <c:pt idx="13402">
                  <c:v>-343.6585</c:v>
                </c:pt>
                <c:pt idx="13403">
                  <c:v>-343.65649999999999</c:v>
                </c:pt>
                <c:pt idx="13404">
                  <c:v>-343.65449999999998</c:v>
                </c:pt>
                <c:pt idx="13405">
                  <c:v>-343.65249999999997</c:v>
                </c:pt>
                <c:pt idx="13406">
                  <c:v>-343.65049999999997</c:v>
                </c:pt>
                <c:pt idx="13407">
                  <c:v>-343.64849999999996</c:v>
                </c:pt>
                <c:pt idx="13408">
                  <c:v>-343.6465</c:v>
                </c:pt>
                <c:pt idx="13409">
                  <c:v>-343.64449999999999</c:v>
                </c:pt>
                <c:pt idx="13410">
                  <c:v>-343.64249999999998</c:v>
                </c:pt>
                <c:pt idx="13411">
                  <c:v>-343.64049999999997</c:v>
                </c:pt>
                <c:pt idx="13412">
                  <c:v>-343.63849999999996</c:v>
                </c:pt>
                <c:pt idx="13413">
                  <c:v>-343.63649999999996</c:v>
                </c:pt>
                <c:pt idx="13414">
                  <c:v>-343.6345</c:v>
                </c:pt>
                <c:pt idx="13415">
                  <c:v>-343.63249999999999</c:v>
                </c:pt>
                <c:pt idx="13416">
                  <c:v>-343.63049999999998</c:v>
                </c:pt>
                <c:pt idx="13417">
                  <c:v>-343.62849999999997</c:v>
                </c:pt>
                <c:pt idx="13418">
                  <c:v>-343.62649999999996</c:v>
                </c:pt>
                <c:pt idx="13419">
                  <c:v>-343.62449999999995</c:v>
                </c:pt>
                <c:pt idx="13420">
                  <c:v>-343.6225</c:v>
                </c:pt>
                <c:pt idx="13421">
                  <c:v>-343.62049999999999</c:v>
                </c:pt>
                <c:pt idx="13422">
                  <c:v>-343.61849999999998</c:v>
                </c:pt>
                <c:pt idx="13423">
                  <c:v>-343.61649999999997</c:v>
                </c:pt>
                <c:pt idx="13424">
                  <c:v>-343.61449999999996</c:v>
                </c:pt>
                <c:pt idx="13425">
                  <c:v>-343.61249999999995</c:v>
                </c:pt>
                <c:pt idx="13426">
                  <c:v>-343.6105</c:v>
                </c:pt>
                <c:pt idx="13427">
                  <c:v>-343.60849999999999</c:v>
                </c:pt>
                <c:pt idx="13428">
                  <c:v>-343.60649999999998</c:v>
                </c:pt>
                <c:pt idx="13429">
                  <c:v>-343.60449999999997</c:v>
                </c:pt>
                <c:pt idx="13430">
                  <c:v>-343.60249999999996</c:v>
                </c:pt>
                <c:pt idx="13431">
                  <c:v>-343.60049999999995</c:v>
                </c:pt>
                <c:pt idx="13432">
                  <c:v>-343.5985</c:v>
                </c:pt>
                <c:pt idx="13433">
                  <c:v>-343.59649999999999</c:v>
                </c:pt>
                <c:pt idx="13434">
                  <c:v>-343.59449999999998</c:v>
                </c:pt>
                <c:pt idx="13435">
                  <c:v>-343.59249999999997</c:v>
                </c:pt>
                <c:pt idx="13436">
                  <c:v>-343.59049999999996</c:v>
                </c:pt>
                <c:pt idx="13437">
                  <c:v>-343.58849999999995</c:v>
                </c:pt>
                <c:pt idx="13438">
                  <c:v>-343.5865</c:v>
                </c:pt>
                <c:pt idx="13439">
                  <c:v>-343.58449999999999</c:v>
                </c:pt>
                <c:pt idx="13440">
                  <c:v>-343.58249999999998</c:v>
                </c:pt>
                <c:pt idx="13441">
                  <c:v>-343.58049999999997</c:v>
                </c:pt>
                <c:pt idx="13442">
                  <c:v>-343.57849999999996</c:v>
                </c:pt>
                <c:pt idx="13443">
                  <c:v>-343.57649999999995</c:v>
                </c:pt>
                <c:pt idx="13444">
                  <c:v>-343.5745</c:v>
                </c:pt>
                <c:pt idx="13445">
                  <c:v>-343.57249999999999</c:v>
                </c:pt>
                <c:pt idx="13446">
                  <c:v>-343.57049999999998</c:v>
                </c:pt>
                <c:pt idx="13447">
                  <c:v>-343.56849999999997</c:v>
                </c:pt>
                <c:pt idx="13448">
                  <c:v>-343.56649999999996</c:v>
                </c:pt>
                <c:pt idx="13449">
                  <c:v>-343.56449999999995</c:v>
                </c:pt>
                <c:pt idx="13450">
                  <c:v>-343.5625</c:v>
                </c:pt>
                <c:pt idx="13451">
                  <c:v>-343.56049999999999</c:v>
                </c:pt>
                <c:pt idx="13452">
                  <c:v>-343.55849999999998</c:v>
                </c:pt>
                <c:pt idx="13453">
                  <c:v>-343.55649999999997</c:v>
                </c:pt>
                <c:pt idx="13454">
                  <c:v>-343.55449999999996</c:v>
                </c:pt>
                <c:pt idx="13455">
                  <c:v>-343.55249999999995</c:v>
                </c:pt>
                <c:pt idx="13456">
                  <c:v>-343.5505</c:v>
                </c:pt>
                <c:pt idx="13457">
                  <c:v>-343.54849999999999</c:v>
                </c:pt>
                <c:pt idx="13458">
                  <c:v>-343.54649999999998</c:v>
                </c:pt>
                <c:pt idx="13459">
                  <c:v>-343.54449999999997</c:v>
                </c:pt>
                <c:pt idx="13460">
                  <c:v>-343.54249999999996</c:v>
                </c:pt>
                <c:pt idx="13461">
                  <c:v>-343.54049999999995</c:v>
                </c:pt>
                <c:pt idx="13462">
                  <c:v>-343.5385</c:v>
                </c:pt>
                <c:pt idx="13463">
                  <c:v>-343.53649999999999</c:v>
                </c:pt>
                <c:pt idx="13464">
                  <c:v>-343.53449999999998</c:v>
                </c:pt>
                <c:pt idx="13465">
                  <c:v>-343.53249999999997</c:v>
                </c:pt>
                <c:pt idx="13466">
                  <c:v>-343.53049999999996</c:v>
                </c:pt>
                <c:pt idx="13467">
                  <c:v>-343.52849999999995</c:v>
                </c:pt>
                <c:pt idx="13468">
                  <c:v>-343.5265</c:v>
                </c:pt>
                <c:pt idx="13469">
                  <c:v>-343.52449999999999</c:v>
                </c:pt>
                <c:pt idx="13470">
                  <c:v>-343.52249999999998</c:v>
                </c:pt>
                <c:pt idx="13471">
                  <c:v>-343.52049999999997</c:v>
                </c:pt>
                <c:pt idx="13472">
                  <c:v>-343.51849999999996</c:v>
                </c:pt>
                <c:pt idx="13473">
                  <c:v>-343.51649999999995</c:v>
                </c:pt>
                <c:pt idx="13474">
                  <c:v>-343.5145</c:v>
                </c:pt>
                <c:pt idx="13475">
                  <c:v>-343.51249999999999</c:v>
                </c:pt>
                <c:pt idx="13476">
                  <c:v>-343.51049999999998</c:v>
                </c:pt>
                <c:pt idx="13477">
                  <c:v>-343.50849999999997</c:v>
                </c:pt>
                <c:pt idx="13478">
                  <c:v>-343.50649999999996</c:v>
                </c:pt>
                <c:pt idx="13479">
                  <c:v>-343.50450000000001</c:v>
                </c:pt>
                <c:pt idx="13480">
                  <c:v>-343.5025</c:v>
                </c:pt>
                <c:pt idx="13481">
                  <c:v>-343.50049999999999</c:v>
                </c:pt>
                <c:pt idx="13482">
                  <c:v>-343.49849999999998</c:v>
                </c:pt>
                <c:pt idx="13483">
                  <c:v>-343.49649999999997</c:v>
                </c:pt>
                <c:pt idx="13484">
                  <c:v>-343.49449999999996</c:v>
                </c:pt>
                <c:pt idx="13485">
                  <c:v>-343.49249999999995</c:v>
                </c:pt>
                <c:pt idx="13486">
                  <c:v>-343.4905</c:v>
                </c:pt>
                <c:pt idx="13487">
                  <c:v>-343.48849999999999</c:v>
                </c:pt>
                <c:pt idx="13488">
                  <c:v>-343.48649999999998</c:v>
                </c:pt>
                <c:pt idx="13489">
                  <c:v>-343.48449999999997</c:v>
                </c:pt>
                <c:pt idx="13490">
                  <c:v>-343.48249999999996</c:v>
                </c:pt>
                <c:pt idx="13491">
                  <c:v>-343.48050000000001</c:v>
                </c:pt>
                <c:pt idx="13492">
                  <c:v>-343.4785</c:v>
                </c:pt>
                <c:pt idx="13493">
                  <c:v>-343.47649999999999</c:v>
                </c:pt>
                <c:pt idx="13494">
                  <c:v>-343.47449999999998</c:v>
                </c:pt>
                <c:pt idx="13495">
                  <c:v>-343.47249999999997</c:v>
                </c:pt>
                <c:pt idx="13496">
                  <c:v>-343.47049999999996</c:v>
                </c:pt>
                <c:pt idx="13497">
                  <c:v>-343.46849999999995</c:v>
                </c:pt>
                <c:pt idx="13498">
                  <c:v>-343.4665</c:v>
                </c:pt>
                <c:pt idx="13499">
                  <c:v>-343.46449999999999</c:v>
                </c:pt>
                <c:pt idx="13500">
                  <c:v>-343.46249999999998</c:v>
                </c:pt>
                <c:pt idx="13501">
                  <c:v>-343.46049999999997</c:v>
                </c:pt>
                <c:pt idx="13502">
                  <c:v>-343.45849999999996</c:v>
                </c:pt>
                <c:pt idx="13503">
                  <c:v>-343.45650000000001</c:v>
                </c:pt>
                <c:pt idx="13504">
                  <c:v>-343.4545</c:v>
                </c:pt>
                <c:pt idx="13505">
                  <c:v>-343.45249999999999</c:v>
                </c:pt>
                <c:pt idx="13506">
                  <c:v>-343.45049999999998</c:v>
                </c:pt>
                <c:pt idx="13507">
                  <c:v>-343.44849999999997</c:v>
                </c:pt>
                <c:pt idx="13508">
                  <c:v>-343.44649999999996</c:v>
                </c:pt>
                <c:pt idx="13509">
                  <c:v>-343.44449999999995</c:v>
                </c:pt>
                <c:pt idx="13510">
                  <c:v>-343.4425</c:v>
                </c:pt>
                <c:pt idx="13511">
                  <c:v>-343.44049999999999</c:v>
                </c:pt>
                <c:pt idx="13512">
                  <c:v>-343.43849999999998</c:v>
                </c:pt>
                <c:pt idx="13513">
                  <c:v>-343.43649999999997</c:v>
                </c:pt>
                <c:pt idx="13514">
                  <c:v>-343.43449999999996</c:v>
                </c:pt>
                <c:pt idx="13515">
                  <c:v>-343.4325</c:v>
                </c:pt>
                <c:pt idx="13516">
                  <c:v>-343.43049999999999</c:v>
                </c:pt>
                <c:pt idx="13517">
                  <c:v>-343.42849999999999</c:v>
                </c:pt>
                <c:pt idx="13518">
                  <c:v>-343.42649999999998</c:v>
                </c:pt>
                <c:pt idx="13519">
                  <c:v>-343.42449999999997</c:v>
                </c:pt>
                <c:pt idx="13520">
                  <c:v>-343.42249999999996</c:v>
                </c:pt>
                <c:pt idx="13521">
                  <c:v>-343.42049999999995</c:v>
                </c:pt>
                <c:pt idx="13522">
                  <c:v>-343.41849999999999</c:v>
                </c:pt>
                <c:pt idx="13523">
                  <c:v>-343.41649999999998</c:v>
                </c:pt>
                <c:pt idx="13524">
                  <c:v>-343.41449999999998</c:v>
                </c:pt>
                <c:pt idx="13525">
                  <c:v>-343.41249999999997</c:v>
                </c:pt>
                <c:pt idx="13526">
                  <c:v>-343.41049999999996</c:v>
                </c:pt>
                <c:pt idx="13527">
                  <c:v>-343.4085</c:v>
                </c:pt>
                <c:pt idx="13528">
                  <c:v>-343.40649999999999</c:v>
                </c:pt>
                <c:pt idx="13529">
                  <c:v>-343.40449999999998</c:v>
                </c:pt>
                <c:pt idx="13530">
                  <c:v>-343.40249999999997</c:v>
                </c:pt>
                <c:pt idx="13531">
                  <c:v>-343.40049999999997</c:v>
                </c:pt>
                <c:pt idx="13532">
                  <c:v>-343.39849999999996</c:v>
                </c:pt>
                <c:pt idx="13533">
                  <c:v>-343.3965</c:v>
                </c:pt>
                <c:pt idx="13534">
                  <c:v>-343.39449999999999</c:v>
                </c:pt>
                <c:pt idx="13535">
                  <c:v>-343.39249999999998</c:v>
                </c:pt>
                <c:pt idx="13536">
                  <c:v>-343.39049999999997</c:v>
                </c:pt>
                <c:pt idx="13537">
                  <c:v>-343.38849999999996</c:v>
                </c:pt>
                <c:pt idx="13538">
                  <c:v>-343.38649999999996</c:v>
                </c:pt>
                <c:pt idx="13539">
                  <c:v>-343.3845</c:v>
                </c:pt>
                <c:pt idx="13540">
                  <c:v>-343.38249999999999</c:v>
                </c:pt>
                <c:pt idx="13541">
                  <c:v>-343.38049999999998</c:v>
                </c:pt>
                <c:pt idx="13542">
                  <c:v>-343.37849999999997</c:v>
                </c:pt>
                <c:pt idx="13543">
                  <c:v>-343.37649999999996</c:v>
                </c:pt>
                <c:pt idx="13544">
                  <c:v>-343.37449999999995</c:v>
                </c:pt>
                <c:pt idx="13545">
                  <c:v>-343.3725</c:v>
                </c:pt>
                <c:pt idx="13546">
                  <c:v>-343.37049999999999</c:v>
                </c:pt>
                <c:pt idx="13547">
                  <c:v>-343.36849999999998</c:v>
                </c:pt>
                <c:pt idx="13548">
                  <c:v>-343.36649999999997</c:v>
                </c:pt>
                <c:pt idx="13549">
                  <c:v>-343.36449999999996</c:v>
                </c:pt>
                <c:pt idx="13550">
                  <c:v>-343.36249999999995</c:v>
                </c:pt>
                <c:pt idx="13551">
                  <c:v>-343.3605</c:v>
                </c:pt>
                <c:pt idx="13552">
                  <c:v>-343.35849999999999</c:v>
                </c:pt>
                <c:pt idx="13553">
                  <c:v>-343.35649999999998</c:v>
                </c:pt>
                <c:pt idx="13554">
                  <c:v>-343.35449999999997</c:v>
                </c:pt>
                <c:pt idx="13555">
                  <c:v>-343.35249999999996</c:v>
                </c:pt>
                <c:pt idx="13556">
                  <c:v>-343.35049999999995</c:v>
                </c:pt>
                <c:pt idx="13557">
                  <c:v>-343.3485</c:v>
                </c:pt>
                <c:pt idx="13558">
                  <c:v>-343.34649999999999</c:v>
                </c:pt>
                <c:pt idx="13559">
                  <c:v>-343.34449999999998</c:v>
                </c:pt>
                <c:pt idx="13560">
                  <c:v>-343.34249999999997</c:v>
                </c:pt>
                <c:pt idx="13561">
                  <c:v>-343.34049999999996</c:v>
                </c:pt>
                <c:pt idx="13562">
                  <c:v>-343.33849999999995</c:v>
                </c:pt>
                <c:pt idx="13563">
                  <c:v>-343.3365</c:v>
                </c:pt>
                <c:pt idx="13564">
                  <c:v>-343.33449999999999</c:v>
                </c:pt>
                <c:pt idx="13565">
                  <c:v>-343.33249999999998</c:v>
                </c:pt>
                <c:pt idx="13566">
                  <c:v>-343.33049999999997</c:v>
                </c:pt>
                <c:pt idx="13567">
                  <c:v>-343.32849999999996</c:v>
                </c:pt>
                <c:pt idx="13568">
                  <c:v>-343.32649999999995</c:v>
                </c:pt>
                <c:pt idx="13569">
                  <c:v>-343.3245</c:v>
                </c:pt>
                <c:pt idx="13570">
                  <c:v>-343.32249999999999</c:v>
                </c:pt>
                <c:pt idx="13571">
                  <c:v>-343.32049999999998</c:v>
                </c:pt>
                <c:pt idx="13572">
                  <c:v>-343.31849999999997</c:v>
                </c:pt>
                <c:pt idx="13573">
                  <c:v>-343.31649999999996</c:v>
                </c:pt>
                <c:pt idx="13574">
                  <c:v>-343.31449999999995</c:v>
                </c:pt>
                <c:pt idx="13575">
                  <c:v>-343.3125</c:v>
                </c:pt>
                <c:pt idx="13576">
                  <c:v>-343.31049999999999</c:v>
                </c:pt>
                <c:pt idx="13577">
                  <c:v>-343.30849999999998</c:v>
                </c:pt>
                <c:pt idx="13578">
                  <c:v>-343.30649999999997</c:v>
                </c:pt>
                <c:pt idx="13579">
                  <c:v>-343.30449999999996</c:v>
                </c:pt>
                <c:pt idx="13580">
                  <c:v>-343.30249999999995</c:v>
                </c:pt>
                <c:pt idx="13581">
                  <c:v>-343.3005</c:v>
                </c:pt>
                <c:pt idx="13582">
                  <c:v>-343.29849999999999</c:v>
                </c:pt>
                <c:pt idx="13583">
                  <c:v>-343.29649999999998</c:v>
                </c:pt>
                <c:pt idx="13584">
                  <c:v>-343.29449999999997</c:v>
                </c:pt>
                <c:pt idx="13585">
                  <c:v>-343.29249999999996</c:v>
                </c:pt>
                <c:pt idx="13586">
                  <c:v>-343.29049999999995</c:v>
                </c:pt>
                <c:pt idx="13587">
                  <c:v>-343.2885</c:v>
                </c:pt>
                <c:pt idx="13588">
                  <c:v>-343.28649999999999</c:v>
                </c:pt>
                <c:pt idx="13589">
                  <c:v>-343.28449999999998</c:v>
                </c:pt>
                <c:pt idx="13590">
                  <c:v>-343.28249999999997</c:v>
                </c:pt>
                <c:pt idx="13591">
                  <c:v>-343.28049999999996</c:v>
                </c:pt>
                <c:pt idx="13592">
                  <c:v>-343.27849999999995</c:v>
                </c:pt>
                <c:pt idx="13593">
                  <c:v>-343.2765</c:v>
                </c:pt>
                <c:pt idx="13594">
                  <c:v>-343.27449999999999</c:v>
                </c:pt>
                <c:pt idx="13595">
                  <c:v>-343.27249999999998</c:v>
                </c:pt>
                <c:pt idx="13596">
                  <c:v>-343.27049999999997</c:v>
                </c:pt>
                <c:pt idx="13597">
                  <c:v>-343.26849999999996</c:v>
                </c:pt>
                <c:pt idx="13598">
                  <c:v>-343.26649999999995</c:v>
                </c:pt>
                <c:pt idx="13599">
                  <c:v>-343.2645</c:v>
                </c:pt>
                <c:pt idx="13600">
                  <c:v>-343.26249999999999</c:v>
                </c:pt>
                <c:pt idx="13601">
                  <c:v>-343.26049999999998</c:v>
                </c:pt>
                <c:pt idx="13602">
                  <c:v>-343.25849999999997</c:v>
                </c:pt>
                <c:pt idx="13603">
                  <c:v>-343.25649999999996</c:v>
                </c:pt>
                <c:pt idx="13604">
                  <c:v>-343.25450000000001</c:v>
                </c:pt>
                <c:pt idx="13605">
                  <c:v>-343.2525</c:v>
                </c:pt>
                <c:pt idx="13606">
                  <c:v>-343.25049999999999</c:v>
                </c:pt>
                <c:pt idx="13607">
                  <c:v>-343.24849999999998</c:v>
                </c:pt>
                <c:pt idx="13608">
                  <c:v>-343.24649999999997</c:v>
                </c:pt>
                <c:pt idx="13609">
                  <c:v>-343.24449999999996</c:v>
                </c:pt>
                <c:pt idx="13610">
                  <c:v>-343.24249999999995</c:v>
                </c:pt>
                <c:pt idx="13611">
                  <c:v>-343.2405</c:v>
                </c:pt>
                <c:pt idx="13612">
                  <c:v>-343.23849999999999</c:v>
                </c:pt>
                <c:pt idx="13613">
                  <c:v>-343.23649999999998</c:v>
                </c:pt>
                <c:pt idx="13614">
                  <c:v>-343.23449999999997</c:v>
                </c:pt>
                <c:pt idx="13615">
                  <c:v>-343.23249999999996</c:v>
                </c:pt>
                <c:pt idx="13616">
                  <c:v>-343.23050000000001</c:v>
                </c:pt>
                <c:pt idx="13617">
                  <c:v>-343.2285</c:v>
                </c:pt>
                <c:pt idx="13618">
                  <c:v>-343.22649999999999</c:v>
                </c:pt>
                <c:pt idx="13619">
                  <c:v>-343.22449999999998</c:v>
                </c:pt>
                <c:pt idx="13620">
                  <c:v>-343.22249999999997</c:v>
                </c:pt>
                <c:pt idx="13621">
                  <c:v>-343.22049999999996</c:v>
                </c:pt>
                <c:pt idx="13622">
                  <c:v>-343.21849999999995</c:v>
                </c:pt>
                <c:pt idx="13623">
                  <c:v>-343.2165</c:v>
                </c:pt>
                <c:pt idx="13624">
                  <c:v>-343.21449999999999</c:v>
                </c:pt>
                <c:pt idx="13625">
                  <c:v>-343.21249999999998</c:v>
                </c:pt>
                <c:pt idx="13626">
                  <c:v>-343.21049999999997</c:v>
                </c:pt>
                <c:pt idx="13627">
                  <c:v>-343.20849999999996</c:v>
                </c:pt>
                <c:pt idx="13628">
                  <c:v>-343.20650000000001</c:v>
                </c:pt>
                <c:pt idx="13629">
                  <c:v>-343.2045</c:v>
                </c:pt>
                <c:pt idx="13630">
                  <c:v>-343.20249999999999</c:v>
                </c:pt>
                <c:pt idx="13631">
                  <c:v>-343.20049999999998</c:v>
                </c:pt>
                <c:pt idx="13632">
                  <c:v>-343.19849999999997</c:v>
                </c:pt>
                <c:pt idx="13633">
                  <c:v>-343.19649999999996</c:v>
                </c:pt>
                <c:pt idx="13634">
                  <c:v>-343.19449999999995</c:v>
                </c:pt>
                <c:pt idx="13635">
                  <c:v>-343.1925</c:v>
                </c:pt>
                <c:pt idx="13636">
                  <c:v>-343.19049999999999</c:v>
                </c:pt>
                <c:pt idx="13637">
                  <c:v>-343.18849999999998</c:v>
                </c:pt>
                <c:pt idx="13638">
                  <c:v>-343.18649999999997</c:v>
                </c:pt>
                <c:pt idx="13639">
                  <c:v>-343.18449999999996</c:v>
                </c:pt>
                <c:pt idx="13640">
                  <c:v>-343.1825</c:v>
                </c:pt>
                <c:pt idx="13641">
                  <c:v>-343.18049999999999</c:v>
                </c:pt>
                <c:pt idx="13642">
                  <c:v>-343.17849999999999</c:v>
                </c:pt>
                <c:pt idx="13643">
                  <c:v>-343.17649999999998</c:v>
                </c:pt>
                <c:pt idx="13644">
                  <c:v>-343.17449999999997</c:v>
                </c:pt>
                <c:pt idx="13645">
                  <c:v>-343.17249999999996</c:v>
                </c:pt>
                <c:pt idx="13646">
                  <c:v>-343.17049999999995</c:v>
                </c:pt>
                <c:pt idx="13647">
                  <c:v>-343.16849999999999</c:v>
                </c:pt>
                <c:pt idx="13648">
                  <c:v>-343.16649999999998</c:v>
                </c:pt>
                <c:pt idx="13649">
                  <c:v>-343.16449999999998</c:v>
                </c:pt>
                <c:pt idx="13650">
                  <c:v>-343.16249999999997</c:v>
                </c:pt>
                <c:pt idx="13651">
                  <c:v>-343.16049999999996</c:v>
                </c:pt>
                <c:pt idx="13652">
                  <c:v>-343.1585</c:v>
                </c:pt>
                <c:pt idx="13653">
                  <c:v>-343.15649999999999</c:v>
                </c:pt>
                <c:pt idx="13654">
                  <c:v>-343.15449999999998</c:v>
                </c:pt>
                <c:pt idx="13655">
                  <c:v>-343.15249999999997</c:v>
                </c:pt>
                <c:pt idx="13656">
                  <c:v>-343.15049999999997</c:v>
                </c:pt>
                <c:pt idx="13657">
                  <c:v>-343.14849999999996</c:v>
                </c:pt>
                <c:pt idx="13658">
                  <c:v>-343.1465</c:v>
                </c:pt>
                <c:pt idx="13659">
                  <c:v>-343.14449999999999</c:v>
                </c:pt>
                <c:pt idx="13660">
                  <c:v>-343.14249999999998</c:v>
                </c:pt>
                <c:pt idx="13661">
                  <c:v>-343.14049999999997</c:v>
                </c:pt>
                <c:pt idx="13662">
                  <c:v>-343.13849999999996</c:v>
                </c:pt>
                <c:pt idx="13663">
                  <c:v>-343.13649999999996</c:v>
                </c:pt>
                <c:pt idx="13664">
                  <c:v>-343.1345</c:v>
                </c:pt>
                <c:pt idx="13665">
                  <c:v>-343.13249999999999</c:v>
                </c:pt>
                <c:pt idx="13666">
                  <c:v>-343.13049999999998</c:v>
                </c:pt>
                <c:pt idx="13667">
                  <c:v>-343.12849999999997</c:v>
                </c:pt>
                <c:pt idx="13668">
                  <c:v>-343.12649999999996</c:v>
                </c:pt>
                <c:pt idx="13669">
                  <c:v>-343.12449999999995</c:v>
                </c:pt>
                <c:pt idx="13670">
                  <c:v>-343.1225</c:v>
                </c:pt>
                <c:pt idx="13671">
                  <c:v>-343.12049999999999</c:v>
                </c:pt>
                <c:pt idx="13672">
                  <c:v>-343.11849999999998</c:v>
                </c:pt>
                <c:pt idx="13673">
                  <c:v>-343.11649999999997</c:v>
                </c:pt>
                <c:pt idx="13674">
                  <c:v>-343.11449999999996</c:v>
                </c:pt>
                <c:pt idx="13675">
                  <c:v>-343.11249999999995</c:v>
                </c:pt>
                <c:pt idx="13676">
                  <c:v>-343.1105</c:v>
                </c:pt>
                <c:pt idx="13677">
                  <c:v>-343.10849999999999</c:v>
                </c:pt>
                <c:pt idx="13678">
                  <c:v>-343.10649999999998</c:v>
                </c:pt>
                <c:pt idx="13679">
                  <c:v>-343.10449999999997</c:v>
                </c:pt>
                <c:pt idx="13680">
                  <c:v>-343.10249999999996</c:v>
                </c:pt>
                <c:pt idx="13681">
                  <c:v>-343.10049999999995</c:v>
                </c:pt>
                <c:pt idx="13682">
                  <c:v>-343.0985</c:v>
                </c:pt>
                <c:pt idx="13683">
                  <c:v>-343.09649999999999</c:v>
                </c:pt>
                <c:pt idx="13684">
                  <c:v>-343.09449999999998</c:v>
                </c:pt>
                <c:pt idx="13685">
                  <c:v>-343.09249999999997</c:v>
                </c:pt>
                <c:pt idx="13686">
                  <c:v>-343.09049999999996</c:v>
                </c:pt>
                <c:pt idx="13687">
                  <c:v>-343.08849999999995</c:v>
                </c:pt>
                <c:pt idx="13688">
                  <c:v>-343.0865</c:v>
                </c:pt>
                <c:pt idx="13689">
                  <c:v>-343.08449999999999</c:v>
                </c:pt>
                <c:pt idx="13690">
                  <c:v>-343.08249999999998</c:v>
                </c:pt>
                <c:pt idx="13691">
                  <c:v>-343.08049999999997</c:v>
                </c:pt>
                <c:pt idx="13692">
                  <c:v>-343.07849999999996</c:v>
                </c:pt>
                <c:pt idx="13693">
                  <c:v>-343.07649999999995</c:v>
                </c:pt>
                <c:pt idx="13694">
                  <c:v>-343.0745</c:v>
                </c:pt>
                <c:pt idx="13695">
                  <c:v>-343.07249999999999</c:v>
                </c:pt>
                <c:pt idx="13696">
                  <c:v>-343.07049999999998</c:v>
                </c:pt>
                <c:pt idx="13697">
                  <c:v>-343.06849999999997</c:v>
                </c:pt>
                <c:pt idx="13698">
                  <c:v>-343.06649999999996</c:v>
                </c:pt>
                <c:pt idx="13699">
                  <c:v>-343.06449999999995</c:v>
                </c:pt>
                <c:pt idx="13700">
                  <c:v>-343.0625</c:v>
                </c:pt>
                <c:pt idx="13701">
                  <c:v>-343.06049999999999</c:v>
                </c:pt>
                <c:pt idx="13702">
                  <c:v>-343.05849999999998</c:v>
                </c:pt>
                <c:pt idx="13703">
                  <c:v>-343.05649999999997</c:v>
                </c:pt>
                <c:pt idx="13704">
                  <c:v>-343.05449999999996</c:v>
                </c:pt>
                <c:pt idx="13705">
                  <c:v>-343.05249999999995</c:v>
                </c:pt>
                <c:pt idx="13706">
                  <c:v>-343.0505</c:v>
                </c:pt>
                <c:pt idx="13707">
                  <c:v>-343.04849999999999</c:v>
                </c:pt>
                <c:pt idx="13708">
                  <c:v>-343.04649999999998</c:v>
                </c:pt>
                <c:pt idx="13709">
                  <c:v>-343.04449999999997</c:v>
                </c:pt>
                <c:pt idx="13710">
                  <c:v>-343.04249999999996</c:v>
                </c:pt>
                <c:pt idx="13711">
                  <c:v>-343.04049999999995</c:v>
                </c:pt>
                <c:pt idx="13712">
                  <c:v>-343.0385</c:v>
                </c:pt>
                <c:pt idx="13713">
                  <c:v>-343.03649999999999</c:v>
                </c:pt>
                <c:pt idx="13714">
                  <c:v>-343.03449999999998</c:v>
                </c:pt>
                <c:pt idx="13715">
                  <c:v>-343.03249999999997</c:v>
                </c:pt>
                <c:pt idx="13716">
                  <c:v>-343.03049999999996</c:v>
                </c:pt>
                <c:pt idx="13717">
                  <c:v>-343.02849999999995</c:v>
                </c:pt>
                <c:pt idx="13718">
                  <c:v>-343.0265</c:v>
                </c:pt>
                <c:pt idx="13719">
                  <c:v>-343.02449999999999</c:v>
                </c:pt>
                <c:pt idx="13720">
                  <c:v>-343.02249999999998</c:v>
                </c:pt>
                <c:pt idx="13721">
                  <c:v>-343.02049999999997</c:v>
                </c:pt>
                <c:pt idx="13722">
                  <c:v>-343.01849999999996</c:v>
                </c:pt>
                <c:pt idx="13723">
                  <c:v>-343.01649999999995</c:v>
                </c:pt>
                <c:pt idx="13724">
                  <c:v>-343.0145</c:v>
                </c:pt>
                <c:pt idx="13725">
                  <c:v>-343.01249999999999</c:v>
                </c:pt>
                <c:pt idx="13726">
                  <c:v>-343.01049999999998</c:v>
                </c:pt>
                <c:pt idx="13727">
                  <c:v>-343.00849999999997</c:v>
                </c:pt>
                <c:pt idx="13728">
                  <c:v>-343.00649999999996</c:v>
                </c:pt>
                <c:pt idx="13729">
                  <c:v>-343.00450000000001</c:v>
                </c:pt>
                <c:pt idx="13730">
                  <c:v>-343.0025</c:v>
                </c:pt>
                <c:pt idx="13731">
                  <c:v>-343.00049999999999</c:v>
                </c:pt>
                <c:pt idx="13732">
                  <c:v>-342.99849999999998</c:v>
                </c:pt>
                <c:pt idx="13733">
                  <c:v>-342.99649999999997</c:v>
                </c:pt>
                <c:pt idx="13734">
                  <c:v>-342.99449999999996</c:v>
                </c:pt>
                <c:pt idx="13735">
                  <c:v>-342.99249999999995</c:v>
                </c:pt>
                <c:pt idx="13736">
                  <c:v>-342.9905</c:v>
                </c:pt>
                <c:pt idx="13737">
                  <c:v>-342.98849999999999</c:v>
                </c:pt>
                <c:pt idx="13738">
                  <c:v>-342.98649999999998</c:v>
                </c:pt>
                <c:pt idx="13739">
                  <c:v>-342.98449999999997</c:v>
                </c:pt>
                <c:pt idx="13740">
                  <c:v>-342.98249999999996</c:v>
                </c:pt>
                <c:pt idx="13741">
                  <c:v>-342.98050000000001</c:v>
                </c:pt>
                <c:pt idx="13742">
                  <c:v>-342.9785</c:v>
                </c:pt>
                <c:pt idx="13743">
                  <c:v>-342.97649999999999</c:v>
                </c:pt>
                <c:pt idx="13744">
                  <c:v>-342.97449999999998</c:v>
                </c:pt>
                <c:pt idx="13745">
                  <c:v>-342.97249999999997</c:v>
                </c:pt>
                <c:pt idx="13746">
                  <c:v>-342.97049999999996</c:v>
                </c:pt>
                <c:pt idx="13747">
                  <c:v>-342.96849999999995</c:v>
                </c:pt>
                <c:pt idx="13748">
                  <c:v>-342.9665</c:v>
                </c:pt>
                <c:pt idx="13749">
                  <c:v>-342.96449999999999</c:v>
                </c:pt>
                <c:pt idx="13750">
                  <c:v>-342.96249999999998</c:v>
                </c:pt>
                <c:pt idx="13751">
                  <c:v>-342.96049999999997</c:v>
                </c:pt>
                <c:pt idx="13752">
                  <c:v>-342.95849999999996</c:v>
                </c:pt>
                <c:pt idx="13753">
                  <c:v>-342.95650000000001</c:v>
                </c:pt>
                <c:pt idx="13754">
                  <c:v>-342.9545</c:v>
                </c:pt>
                <c:pt idx="13755">
                  <c:v>-342.95249999999999</c:v>
                </c:pt>
                <c:pt idx="13756">
                  <c:v>-342.95049999999998</c:v>
                </c:pt>
                <c:pt idx="13757">
                  <c:v>-342.94849999999997</c:v>
                </c:pt>
                <c:pt idx="13758">
                  <c:v>-342.94649999999996</c:v>
                </c:pt>
                <c:pt idx="13759">
                  <c:v>-342.94449999999995</c:v>
                </c:pt>
                <c:pt idx="13760">
                  <c:v>-342.9425</c:v>
                </c:pt>
                <c:pt idx="13761">
                  <c:v>-342.94049999999999</c:v>
                </c:pt>
                <c:pt idx="13762">
                  <c:v>-342.93849999999998</c:v>
                </c:pt>
                <c:pt idx="13763">
                  <c:v>-342.93649999999997</c:v>
                </c:pt>
                <c:pt idx="13764">
                  <c:v>-342.93449999999996</c:v>
                </c:pt>
                <c:pt idx="13765">
                  <c:v>-342.9325</c:v>
                </c:pt>
                <c:pt idx="13766">
                  <c:v>-342.93049999999999</c:v>
                </c:pt>
                <c:pt idx="13767">
                  <c:v>-342.92849999999999</c:v>
                </c:pt>
                <c:pt idx="13768">
                  <c:v>-342.92649999999998</c:v>
                </c:pt>
                <c:pt idx="13769">
                  <c:v>-342.92449999999997</c:v>
                </c:pt>
                <c:pt idx="13770">
                  <c:v>-342.92249999999996</c:v>
                </c:pt>
                <c:pt idx="13771">
                  <c:v>-342.92049999999995</c:v>
                </c:pt>
                <c:pt idx="13772">
                  <c:v>-342.91849999999999</c:v>
                </c:pt>
                <c:pt idx="13773">
                  <c:v>-342.91649999999998</c:v>
                </c:pt>
                <c:pt idx="13774">
                  <c:v>-342.91449999999998</c:v>
                </c:pt>
                <c:pt idx="13775">
                  <c:v>-342.91249999999997</c:v>
                </c:pt>
                <c:pt idx="13776">
                  <c:v>-342.91049999999996</c:v>
                </c:pt>
                <c:pt idx="13777">
                  <c:v>-342.9085</c:v>
                </c:pt>
                <c:pt idx="13778">
                  <c:v>-342.90649999999999</c:v>
                </c:pt>
                <c:pt idx="13779">
                  <c:v>-342.90449999999998</c:v>
                </c:pt>
                <c:pt idx="13780">
                  <c:v>-342.90249999999997</c:v>
                </c:pt>
                <c:pt idx="13781">
                  <c:v>-342.90049999999997</c:v>
                </c:pt>
                <c:pt idx="13782">
                  <c:v>-342.89849999999996</c:v>
                </c:pt>
                <c:pt idx="13783">
                  <c:v>-342.8965</c:v>
                </c:pt>
                <c:pt idx="13784">
                  <c:v>-342.89449999999999</c:v>
                </c:pt>
                <c:pt idx="13785">
                  <c:v>-342.89249999999998</c:v>
                </c:pt>
                <c:pt idx="13786">
                  <c:v>-342.89049999999997</c:v>
                </c:pt>
                <c:pt idx="13787">
                  <c:v>-342.88849999999996</c:v>
                </c:pt>
                <c:pt idx="13788">
                  <c:v>-342.88649999999996</c:v>
                </c:pt>
                <c:pt idx="13789">
                  <c:v>-342.8845</c:v>
                </c:pt>
                <c:pt idx="13790">
                  <c:v>-342.88249999999999</c:v>
                </c:pt>
                <c:pt idx="13791">
                  <c:v>-342.88049999999998</c:v>
                </c:pt>
                <c:pt idx="13792">
                  <c:v>-342.87849999999997</c:v>
                </c:pt>
                <c:pt idx="13793">
                  <c:v>-342.87649999999996</c:v>
                </c:pt>
                <c:pt idx="13794">
                  <c:v>-342.87449999999995</c:v>
                </c:pt>
                <c:pt idx="13795">
                  <c:v>-342.8725</c:v>
                </c:pt>
                <c:pt idx="13796">
                  <c:v>-342.87049999999999</c:v>
                </c:pt>
                <c:pt idx="13797">
                  <c:v>-342.86849999999998</c:v>
                </c:pt>
                <c:pt idx="13798">
                  <c:v>-342.86649999999997</c:v>
                </c:pt>
                <c:pt idx="13799">
                  <c:v>-342.86449999999996</c:v>
                </c:pt>
                <c:pt idx="13800">
                  <c:v>-342.86249999999995</c:v>
                </c:pt>
                <c:pt idx="13801">
                  <c:v>-342.8605</c:v>
                </c:pt>
                <c:pt idx="13802">
                  <c:v>-342.85849999999999</c:v>
                </c:pt>
                <c:pt idx="13803">
                  <c:v>-342.85649999999998</c:v>
                </c:pt>
                <c:pt idx="13804">
                  <c:v>-342.85449999999997</c:v>
                </c:pt>
                <c:pt idx="13805">
                  <c:v>-342.85249999999996</c:v>
                </c:pt>
                <c:pt idx="13806">
                  <c:v>-342.85049999999995</c:v>
                </c:pt>
                <c:pt idx="13807">
                  <c:v>-342.8485</c:v>
                </c:pt>
                <c:pt idx="13808">
                  <c:v>-342.84649999999999</c:v>
                </c:pt>
                <c:pt idx="13809">
                  <c:v>-342.84449999999998</c:v>
                </c:pt>
                <c:pt idx="13810">
                  <c:v>-342.84249999999997</c:v>
                </c:pt>
                <c:pt idx="13811">
                  <c:v>-342.84049999999996</c:v>
                </c:pt>
                <c:pt idx="13812">
                  <c:v>-342.83849999999995</c:v>
                </c:pt>
                <c:pt idx="13813">
                  <c:v>-342.8365</c:v>
                </c:pt>
                <c:pt idx="13814">
                  <c:v>-342.83449999999999</c:v>
                </c:pt>
                <c:pt idx="13815">
                  <c:v>-342.83249999999998</c:v>
                </c:pt>
                <c:pt idx="13816">
                  <c:v>-342.83049999999997</c:v>
                </c:pt>
                <c:pt idx="13817">
                  <c:v>-342.82849999999996</c:v>
                </c:pt>
                <c:pt idx="13818">
                  <c:v>-342.82649999999995</c:v>
                </c:pt>
                <c:pt idx="13819">
                  <c:v>-342.8245</c:v>
                </c:pt>
                <c:pt idx="13820">
                  <c:v>-342.82249999999999</c:v>
                </c:pt>
                <c:pt idx="13821">
                  <c:v>-342.82049999999998</c:v>
                </c:pt>
                <c:pt idx="13822">
                  <c:v>-342.81849999999997</c:v>
                </c:pt>
                <c:pt idx="13823">
                  <c:v>-342.81649999999996</c:v>
                </c:pt>
                <c:pt idx="13824">
                  <c:v>-342.81449999999995</c:v>
                </c:pt>
                <c:pt idx="13825">
                  <c:v>-342.8125</c:v>
                </c:pt>
                <c:pt idx="13826">
                  <c:v>-342.81049999999999</c:v>
                </c:pt>
                <c:pt idx="13827">
                  <c:v>-342.80849999999998</c:v>
                </c:pt>
                <c:pt idx="13828">
                  <c:v>-342.80649999999997</c:v>
                </c:pt>
                <c:pt idx="13829">
                  <c:v>-342.80449999999996</c:v>
                </c:pt>
                <c:pt idx="13830">
                  <c:v>-342.80249999999995</c:v>
                </c:pt>
                <c:pt idx="13831">
                  <c:v>-342.8005</c:v>
                </c:pt>
                <c:pt idx="13832">
                  <c:v>-342.79849999999999</c:v>
                </c:pt>
                <c:pt idx="13833">
                  <c:v>-342.79649999999998</c:v>
                </c:pt>
                <c:pt idx="13834">
                  <c:v>-342.79449999999997</c:v>
                </c:pt>
                <c:pt idx="13835">
                  <c:v>-342.79249999999996</c:v>
                </c:pt>
                <c:pt idx="13836">
                  <c:v>-342.79049999999995</c:v>
                </c:pt>
                <c:pt idx="13837">
                  <c:v>-342.7885</c:v>
                </c:pt>
                <c:pt idx="13838">
                  <c:v>-342.78649999999999</c:v>
                </c:pt>
                <c:pt idx="13839">
                  <c:v>-342.78449999999998</c:v>
                </c:pt>
                <c:pt idx="13840">
                  <c:v>-342.78249999999997</c:v>
                </c:pt>
                <c:pt idx="13841">
                  <c:v>-342.78049999999996</c:v>
                </c:pt>
                <c:pt idx="13842">
                  <c:v>-342.77849999999995</c:v>
                </c:pt>
                <c:pt idx="13843">
                  <c:v>-342.7765</c:v>
                </c:pt>
                <c:pt idx="13844">
                  <c:v>-342.77449999999999</c:v>
                </c:pt>
                <c:pt idx="13845">
                  <c:v>-342.77249999999998</c:v>
                </c:pt>
                <c:pt idx="13846">
                  <c:v>-342.77049999999997</c:v>
                </c:pt>
                <c:pt idx="13847">
                  <c:v>-342.76849999999996</c:v>
                </c:pt>
                <c:pt idx="13848">
                  <c:v>-342.76649999999995</c:v>
                </c:pt>
                <c:pt idx="13849">
                  <c:v>-342.7645</c:v>
                </c:pt>
                <c:pt idx="13850">
                  <c:v>-342.76249999999999</c:v>
                </c:pt>
                <c:pt idx="13851">
                  <c:v>-342.76049999999998</c:v>
                </c:pt>
                <c:pt idx="13852">
                  <c:v>-342.75849999999997</c:v>
                </c:pt>
                <c:pt idx="13853">
                  <c:v>-342.75649999999996</c:v>
                </c:pt>
                <c:pt idx="13854">
                  <c:v>-342.75450000000001</c:v>
                </c:pt>
                <c:pt idx="13855">
                  <c:v>-342.7525</c:v>
                </c:pt>
                <c:pt idx="13856">
                  <c:v>-342.75049999999999</c:v>
                </c:pt>
                <c:pt idx="13857">
                  <c:v>-342.74849999999998</c:v>
                </c:pt>
                <c:pt idx="13858">
                  <c:v>-342.74649999999997</c:v>
                </c:pt>
                <c:pt idx="13859">
                  <c:v>-342.74449999999996</c:v>
                </c:pt>
                <c:pt idx="13860">
                  <c:v>-342.74249999999995</c:v>
                </c:pt>
                <c:pt idx="13861">
                  <c:v>-342.7405</c:v>
                </c:pt>
                <c:pt idx="13862">
                  <c:v>-342.73849999999999</c:v>
                </c:pt>
                <c:pt idx="13863">
                  <c:v>-342.73649999999998</c:v>
                </c:pt>
                <c:pt idx="13864">
                  <c:v>-342.73449999999997</c:v>
                </c:pt>
                <c:pt idx="13865">
                  <c:v>-342.73249999999996</c:v>
                </c:pt>
                <c:pt idx="13866">
                  <c:v>-342.73050000000001</c:v>
                </c:pt>
                <c:pt idx="13867">
                  <c:v>-342.7285</c:v>
                </c:pt>
                <c:pt idx="13868">
                  <c:v>-342.72649999999999</c:v>
                </c:pt>
                <c:pt idx="13869">
                  <c:v>-342.72449999999998</c:v>
                </c:pt>
                <c:pt idx="13870">
                  <c:v>-342.72249999999997</c:v>
                </c:pt>
                <c:pt idx="13871">
                  <c:v>-342.72049999999996</c:v>
                </c:pt>
                <c:pt idx="13872">
                  <c:v>-342.71849999999995</c:v>
                </c:pt>
                <c:pt idx="13873">
                  <c:v>-342.7165</c:v>
                </c:pt>
                <c:pt idx="13874">
                  <c:v>-342.71449999999999</c:v>
                </c:pt>
                <c:pt idx="13875">
                  <c:v>-342.71249999999998</c:v>
                </c:pt>
                <c:pt idx="13876">
                  <c:v>-342.71049999999997</c:v>
                </c:pt>
                <c:pt idx="13877">
                  <c:v>-342.70849999999996</c:v>
                </c:pt>
                <c:pt idx="13878">
                  <c:v>-342.70650000000001</c:v>
                </c:pt>
                <c:pt idx="13879">
                  <c:v>-342.7045</c:v>
                </c:pt>
                <c:pt idx="13880">
                  <c:v>-342.70249999999999</c:v>
                </c:pt>
                <c:pt idx="13881">
                  <c:v>-342.70049999999998</c:v>
                </c:pt>
                <c:pt idx="13882">
                  <c:v>-342.69849999999997</c:v>
                </c:pt>
                <c:pt idx="13883">
                  <c:v>-342.69649999999996</c:v>
                </c:pt>
                <c:pt idx="13884">
                  <c:v>-342.69449999999995</c:v>
                </c:pt>
                <c:pt idx="13885">
                  <c:v>-342.6925</c:v>
                </c:pt>
                <c:pt idx="13886">
                  <c:v>-342.69049999999999</c:v>
                </c:pt>
                <c:pt idx="13887">
                  <c:v>-342.68849999999998</c:v>
                </c:pt>
                <c:pt idx="13888">
                  <c:v>-342.68649999999997</c:v>
                </c:pt>
                <c:pt idx="13889">
                  <c:v>-342.68449999999996</c:v>
                </c:pt>
                <c:pt idx="13890">
                  <c:v>-342.6825</c:v>
                </c:pt>
                <c:pt idx="13891">
                  <c:v>-342.68049999999999</c:v>
                </c:pt>
                <c:pt idx="13892">
                  <c:v>-342.67849999999999</c:v>
                </c:pt>
                <c:pt idx="13893">
                  <c:v>-342.67649999999998</c:v>
                </c:pt>
                <c:pt idx="13894">
                  <c:v>-342.67449999999997</c:v>
                </c:pt>
                <c:pt idx="13895">
                  <c:v>-342.67249999999996</c:v>
                </c:pt>
                <c:pt idx="13896">
                  <c:v>-342.67049999999995</c:v>
                </c:pt>
                <c:pt idx="13897">
                  <c:v>-342.66849999999999</c:v>
                </c:pt>
                <c:pt idx="13898">
                  <c:v>-342.66649999999998</c:v>
                </c:pt>
                <c:pt idx="13899">
                  <c:v>-342.66449999999998</c:v>
                </c:pt>
                <c:pt idx="13900">
                  <c:v>-342.66249999999997</c:v>
                </c:pt>
                <c:pt idx="13901">
                  <c:v>-342.66049999999996</c:v>
                </c:pt>
                <c:pt idx="13902">
                  <c:v>-342.6585</c:v>
                </c:pt>
                <c:pt idx="13903">
                  <c:v>-342.65649999999999</c:v>
                </c:pt>
                <c:pt idx="13904">
                  <c:v>-342.65449999999998</c:v>
                </c:pt>
                <c:pt idx="13905">
                  <c:v>-342.65249999999997</c:v>
                </c:pt>
                <c:pt idx="13906">
                  <c:v>-342.65049999999997</c:v>
                </c:pt>
                <c:pt idx="13907">
                  <c:v>-342.64849999999996</c:v>
                </c:pt>
                <c:pt idx="13908">
                  <c:v>-342.6465</c:v>
                </c:pt>
                <c:pt idx="13909">
                  <c:v>-342.64449999999999</c:v>
                </c:pt>
                <c:pt idx="13910">
                  <c:v>-342.64249999999998</c:v>
                </c:pt>
                <c:pt idx="13911">
                  <c:v>-342.64049999999997</c:v>
                </c:pt>
                <c:pt idx="13912">
                  <c:v>-342.63849999999996</c:v>
                </c:pt>
                <c:pt idx="13913">
                  <c:v>-342.63649999999996</c:v>
                </c:pt>
                <c:pt idx="13914">
                  <c:v>-342.6345</c:v>
                </c:pt>
                <c:pt idx="13915">
                  <c:v>-342.63249999999999</c:v>
                </c:pt>
                <c:pt idx="13916">
                  <c:v>-342.63049999999998</c:v>
                </c:pt>
                <c:pt idx="13917">
                  <c:v>-342.62849999999997</c:v>
                </c:pt>
                <c:pt idx="13918">
                  <c:v>-342.62649999999996</c:v>
                </c:pt>
                <c:pt idx="13919">
                  <c:v>-342.62449999999995</c:v>
                </c:pt>
                <c:pt idx="13920">
                  <c:v>-342.6225</c:v>
                </c:pt>
                <c:pt idx="13921">
                  <c:v>-342.62049999999999</c:v>
                </c:pt>
                <c:pt idx="13922">
                  <c:v>-342.61849999999998</c:v>
                </c:pt>
                <c:pt idx="13923">
                  <c:v>-342.61649999999997</c:v>
                </c:pt>
                <c:pt idx="13924">
                  <c:v>-342.61449999999996</c:v>
                </c:pt>
                <c:pt idx="13925">
                  <c:v>-342.61249999999995</c:v>
                </c:pt>
                <c:pt idx="13926">
                  <c:v>-342.6105</c:v>
                </c:pt>
                <c:pt idx="13927">
                  <c:v>-342.60849999999999</c:v>
                </c:pt>
                <c:pt idx="13928">
                  <c:v>-342.60649999999998</c:v>
                </c:pt>
                <c:pt idx="13929">
                  <c:v>-342.60449999999997</c:v>
                </c:pt>
                <c:pt idx="13930">
                  <c:v>-342.60249999999996</c:v>
                </c:pt>
                <c:pt idx="13931">
                  <c:v>-342.60049999999995</c:v>
                </c:pt>
                <c:pt idx="13932">
                  <c:v>-342.5985</c:v>
                </c:pt>
                <c:pt idx="13933">
                  <c:v>-342.59649999999999</c:v>
                </c:pt>
                <c:pt idx="13934">
                  <c:v>-342.59449999999998</c:v>
                </c:pt>
                <c:pt idx="13935">
                  <c:v>-342.59249999999997</c:v>
                </c:pt>
                <c:pt idx="13936">
                  <c:v>-342.59049999999996</c:v>
                </c:pt>
                <c:pt idx="13937">
                  <c:v>-342.58849999999995</c:v>
                </c:pt>
                <c:pt idx="13938">
                  <c:v>-342.5865</c:v>
                </c:pt>
                <c:pt idx="13939">
                  <c:v>-342.58449999999999</c:v>
                </c:pt>
                <c:pt idx="13940">
                  <c:v>-342.58249999999998</c:v>
                </c:pt>
                <c:pt idx="13941">
                  <c:v>-342.58049999999997</c:v>
                </c:pt>
                <c:pt idx="13942">
                  <c:v>-342.57849999999996</c:v>
                </c:pt>
                <c:pt idx="13943">
                  <c:v>-342.57649999999995</c:v>
                </c:pt>
                <c:pt idx="13944">
                  <c:v>-342.5745</c:v>
                </c:pt>
                <c:pt idx="13945">
                  <c:v>-342.57249999999999</c:v>
                </c:pt>
                <c:pt idx="13946">
                  <c:v>-342.57049999999998</c:v>
                </c:pt>
                <c:pt idx="13947">
                  <c:v>-342.56849999999997</c:v>
                </c:pt>
                <c:pt idx="13948">
                  <c:v>-342.56649999999996</c:v>
                </c:pt>
                <c:pt idx="13949">
                  <c:v>-342.56449999999995</c:v>
                </c:pt>
                <c:pt idx="13950">
                  <c:v>-342.5625</c:v>
                </c:pt>
                <c:pt idx="13951">
                  <c:v>-342.56049999999999</c:v>
                </c:pt>
                <c:pt idx="13952">
                  <c:v>-342.55849999999998</c:v>
                </c:pt>
                <c:pt idx="13953">
                  <c:v>-342.55649999999997</c:v>
                </c:pt>
                <c:pt idx="13954">
                  <c:v>-342.55449999999996</c:v>
                </c:pt>
                <c:pt idx="13955">
                  <c:v>-342.55249999999995</c:v>
                </c:pt>
                <c:pt idx="13956">
                  <c:v>-342.5505</c:v>
                </c:pt>
                <c:pt idx="13957">
                  <c:v>-342.54849999999999</c:v>
                </c:pt>
                <c:pt idx="13958">
                  <c:v>-342.54649999999998</c:v>
                </c:pt>
                <c:pt idx="13959">
                  <c:v>-342.54449999999997</c:v>
                </c:pt>
                <c:pt idx="13960">
                  <c:v>-342.54249999999996</c:v>
                </c:pt>
                <c:pt idx="13961">
                  <c:v>-342.54049999999995</c:v>
                </c:pt>
                <c:pt idx="13962">
                  <c:v>-342.5385</c:v>
                </c:pt>
                <c:pt idx="13963">
                  <c:v>-342.53649999999999</c:v>
                </c:pt>
                <c:pt idx="13964">
                  <c:v>-342.53449999999998</c:v>
                </c:pt>
                <c:pt idx="13965">
                  <c:v>-342.53249999999997</c:v>
                </c:pt>
                <c:pt idx="13966">
                  <c:v>-342.53049999999996</c:v>
                </c:pt>
                <c:pt idx="13967">
                  <c:v>-342.52849999999995</c:v>
                </c:pt>
                <c:pt idx="13968">
                  <c:v>-342.5265</c:v>
                </c:pt>
                <c:pt idx="13969">
                  <c:v>-342.52449999999999</c:v>
                </c:pt>
                <c:pt idx="13970">
                  <c:v>-342.52249999999998</c:v>
                </c:pt>
                <c:pt idx="13971">
                  <c:v>-342.52049999999997</c:v>
                </c:pt>
                <c:pt idx="13972">
                  <c:v>-342.51849999999996</c:v>
                </c:pt>
                <c:pt idx="13973">
                  <c:v>-342.51649999999995</c:v>
                </c:pt>
                <c:pt idx="13974">
                  <c:v>-342.5145</c:v>
                </c:pt>
                <c:pt idx="13975">
                  <c:v>-342.51249999999999</c:v>
                </c:pt>
                <c:pt idx="13976">
                  <c:v>-342.51049999999998</c:v>
                </c:pt>
                <c:pt idx="13977">
                  <c:v>-342.50849999999997</c:v>
                </c:pt>
                <c:pt idx="13978">
                  <c:v>-342.50649999999996</c:v>
                </c:pt>
                <c:pt idx="13979">
                  <c:v>-342.50450000000001</c:v>
                </c:pt>
                <c:pt idx="13980">
                  <c:v>-342.5025</c:v>
                </c:pt>
                <c:pt idx="13981">
                  <c:v>-342.50049999999999</c:v>
                </c:pt>
                <c:pt idx="13982">
                  <c:v>-342.49849999999998</c:v>
                </c:pt>
                <c:pt idx="13983">
                  <c:v>-342.49649999999997</c:v>
                </c:pt>
                <c:pt idx="13984">
                  <c:v>-342.49449999999996</c:v>
                </c:pt>
                <c:pt idx="13985">
                  <c:v>-342.49249999999995</c:v>
                </c:pt>
                <c:pt idx="13986">
                  <c:v>-342.4905</c:v>
                </c:pt>
                <c:pt idx="13987">
                  <c:v>-342.48849999999999</c:v>
                </c:pt>
                <c:pt idx="13988">
                  <c:v>-342.48649999999998</c:v>
                </c:pt>
                <c:pt idx="13989">
                  <c:v>-342.48449999999997</c:v>
                </c:pt>
                <c:pt idx="13990">
                  <c:v>-342.48249999999996</c:v>
                </c:pt>
                <c:pt idx="13991">
                  <c:v>-342.48050000000001</c:v>
                </c:pt>
                <c:pt idx="13992">
                  <c:v>-342.4785</c:v>
                </c:pt>
                <c:pt idx="13993">
                  <c:v>-342.47649999999999</c:v>
                </c:pt>
                <c:pt idx="13994">
                  <c:v>-342.47449999999998</c:v>
                </c:pt>
                <c:pt idx="13995">
                  <c:v>-342.47249999999997</c:v>
                </c:pt>
                <c:pt idx="13996">
                  <c:v>-342.47049999999996</c:v>
                </c:pt>
                <c:pt idx="13997">
                  <c:v>-342.46849999999995</c:v>
                </c:pt>
                <c:pt idx="13998">
                  <c:v>-342.4665</c:v>
                </c:pt>
                <c:pt idx="13999">
                  <c:v>-342.46449999999999</c:v>
                </c:pt>
                <c:pt idx="14000">
                  <c:v>-342.46249999999998</c:v>
                </c:pt>
                <c:pt idx="14001">
                  <c:v>-342.46049999999997</c:v>
                </c:pt>
                <c:pt idx="14002">
                  <c:v>-342.45849999999996</c:v>
                </c:pt>
                <c:pt idx="14003">
                  <c:v>-342.45650000000001</c:v>
                </c:pt>
                <c:pt idx="14004">
                  <c:v>-342.4545</c:v>
                </c:pt>
                <c:pt idx="14005">
                  <c:v>-342.45249999999999</c:v>
                </c:pt>
                <c:pt idx="14006">
                  <c:v>-342.45049999999998</c:v>
                </c:pt>
                <c:pt idx="14007">
                  <c:v>-342.44849999999997</c:v>
                </c:pt>
                <c:pt idx="14008">
                  <c:v>-342.44649999999996</c:v>
                </c:pt>
                <c:pt idx="14009">
                  <c:v>-342.44449999999995</c:v>
                </c:pt>
                <c:pt idx="14010">
                  <c:v>-342.4425</c:v>
                </c:pt>
                <c:pt idx="14011">
                  <c:v>-342.44049999999999</c:v>
                </c:pt>
                <c:pt idx="14012">
                  <c:v>-342.43849999999998</c:v>
                </c:pt>
                <c:pt idx="14013">
                  <c:v>-342.43649999999997</c:v>
                </c:pt>
                <c:pt idx="14014">
                  <c:v>-342.43449999999996</c:v>
                </c:pt>
                <c:pt idx="14015">
                  <c:v>-342.4325</c:v>
                </c:pt>
                <c:pt idx="14016">
                  <c:v>-342.43049999999999</c:v>
                </c:pt>
                <c:pt idx="14017">
                  <c:v>-342.42849999999999</c:v>
                </c:pt>
                <c:pt idx="14018">
                  <c:v>-342.42649999999998</c:v>
                </c:pt>
                <c:pt idx="14019">
                  <c:v>-342.42449999999997</c:v>
                </c:pt>
                <c:pt idx="14020">
                  <c:v>-342.42249999999996</c:v>
                </c:pt>
                <c:pt idx="14021">
                  <c:v>-342.42049999999995</c:v>
                </c:pt>
                <c:pt idx="14022">
                  <c:v>-342.41849999999999</c:v>
                </c:pt>
                <c:pt idx="14023">
                  <c:v>-342.41649999999998</c:v>
                </c:pt>
                <c:pt idx="14024">
                  <c:v>-342.41449999999998</c:v>
                </c:pt>
                <c:pt idx="14025">
                  <c:v>-342.41249999999997</c:v>
                </c:pt>
                <c:pt idx="14026">
                  <c:v>-342.41049999999996</c:v>
                </c:pt>
                <c:pt idx="14027">
                  <c:v>-342.4085</c:v>
                </c:pt>
                <c:pt idx="14028">
                  <c:v>-342.40649999999999</c:v>
                </c:pt>
                <c:pt idx="14029">
                  <c:v>-342.40449999999998</c:v>
                </c:pt>
                <c:pt idx="14030">
                  <c:v>-342.40249999999997</c:v>
                </c:pt>
                <c:pt idx="14031">
                  <c:v>-342.40049999999997</c:v>
                </c:pt>
                <c:pt idx="14032">
                  <c:v>-342.39849999999996</c:v>
                </c:pt>
                <c:pt idx="14033">
                  <c:v>-342.3965</c:v>
                </c:pt>
                <c:pt idx="14034">
                  <c:v>-342.39449999999999</c:v>
                </c:pt>
                <c:pt idx="14035">
                  <c:v>-342.39249999999998</c:v>
                </c:pt>
                <c:pt idx="14036">
                  <c:v>-342.39049999999997</c:v>
                </c:pt>
                <c:pt idx="14037">
                  <c:v>-342.38849999999996</c:v>
                </c:pt>
                <c:pt idx="14038">
                  <c:v>-342.38649999999996</c:v>
                </c:pt>
                <c:pt idx="14039">
                  <c:v>-342.3845</c:v>
                </c:pt>
                <c:pt idx="14040">
                  <c:v>-342.38249999999999</c:v>
                </c:pt>
                <c:pt idx="14041">
                  <c:v>-342.38049999999998</c:v>
                </c:pt>
                <c:pt idx="14042">
                  <c:v>-342.37849999999997</c:v>
                </c:pt>
                <c:pt idx="14043">
                  <c:v>-342.37649999999996</c:v>
                </c:pt>
                <c:pt idx="14044">
                  <c:v>-342.37449999999995</c:v>
                </c:pt>
                <c:pt idx="14045">
                  <c:v>-342.3725</c:v>
                </c:pt>
                <c:pt idx="14046">
                  <c:v>-342.37049999999999</c:v>
                </c:pt>
                <c:pt idx="14047">
                  <c:v>-342.36849999999998</c:v>
                </c:pt>
                <c:pt idx="14048">
                  <c:v>-342.36649999999997</c:v>
                </c:pt>
                <c:pt idx="14049">
                  <c:v>-342.36449999999996</c:v>
                </c:pt>
                <c:pt idx="14050">
                  <c:v>-342.36249999999995</c:v>
                </c:pt>
                <c:pt idx="14051">
                  <c:v>-342.3605</c:v>
                </c:pt>
                <c:pt idx="14052">
                  <c:v>-342.35849999999999</c:v>
                </c:pt>
                <c:pt idx="14053">
                  <c:v>-342.35649999999998</c:v>
                </c:pt>
                <c:pt idx="14054">
                  <c:v>-342.35449999999997</c:v>
                </c:pt>
                <c:pt idx="14055">
                  <c:v>-342.35249999999996</c:v>
                </c:pt>
                <c:pt idx="14056">
                  <c:v>-342.35049999999995</c:v>
                </c:pt>
                <c:pt idx="14057">
                  <c:v>-342.3485</c:v>
                </c:pt>
                <c:pt idx="14058">
                  <c:v>-342.34649999999999</c:v>
                </c:pt>
                <c:pt idx="14059">
                  <c:v>-342.34449999999998</c:v>
                </c:pt>
                <c:pt idx="14060">
                  <c:v>-342.34249999999997</c:v>
                </c:pt>
                <c:pt idx="14061">
                  <c:v>-342.34049999999996</c:v>
                </c:pt>
                <c:pt idx="14062">
                  <c:v>-342.33849999999995</c:v>
                </c:pt>
                <c:pt idx="14063">
                  <c:v>-342.3365</c:v>
                </c:pt>
                <c:pt idx="14064">
                  <c:v>-342.33449999999999</c:v>
                </c:pt>
                <c:pt idx="14065">
                  <c:v>-342.33249999999998</c:v>
                </c:pt>
                <c:pt idx="14066">
                  <c:v>-342.33049999999997</c:v>
                </c:pt>
                <c:pt idx="14067">
                  <c:v>-342.32849999999996</c:v>
                </c:pt>
                <c:pt idx="14068">
                  <c:v>-342.32649999999995</c:v>
                </c:pt>
                <c:pt idx="14069">
                  <c:v>-342.3245</c:v>
                </c:pt>
                <c:pt idx="14070">
                  <c:v>-342.32249999999999</c:v>
                </c:pt>
                <c:pt idx="14071">
                  <c:v>-342.32049999999998</c:v>
                </c:pt>
                <c:pt idx="14072">
                  <c:v>-342.31849999999997</c:v>
                </c:pt>
                <c:pt idx="14073">
                  <c:v>-342.31649999999996</c:v>
                </c:pt>
                <c:pt idx="14074">
                  <c:v>-342.31449999999995</c:v>
                </c:pt>
                <c:pt idx="14075">
                  <c:v>-342.3125</c:v>
                </c:pt>
                <c:pt idx="14076">
                  <c:v>-342.31049999999999</c:v>
                </c:pt>
                <c:pt idx="14077">
                  <c:v>-342.30849999999998</c:v>
                </c:pt>
                <c:pt idx="14078">
                  <c:v>-342.30649999999997</c:v>
                </c:pt>
                <c:pt idx="14079">
                  <c:v>-342.30449999999996</c:v>
                </c:pt>
                <c:pt idx="14080">
                  <c:v>-342.30249999999995</c:v>
                </c:pt>
                <c:pt idx="14081">
                  <c:v>-342.3005</c:v>
                </c:pt>
                <c:pt idx="14082">
                  <c:v>-342.29849999999999</c:v>
                </c:pt>
                <c:pt idx="14083">
                  <c:v>-342.29649999999998</c:v>
                </c:pt>
                <c:pt idx="14084">
                  <c:v>-342.29449999999997</c:v>
                </c:pt>
                <c:pt idx="14085">
                  <c:v>-342.29249999999996</c:v>
                </c:pt>
                <c:pt idx="14086">
                  <c:v>-342.29049999999995</c:v>
                </c:pt>
                <c:pt idx="14087">
                  <c:v>-342.2885</c:v>
                </c:pt>
                <c:pt idx="14088">
                  <c:v>-342.28649999999999</c:v>
                </c:pt>
                <c:pt idx="14089">
                  <c:v>-342.28449999999998</c:v>
                </c:pt>
                <c:pt idx="14090">
                  <c:v>-342.28249999999997</c:v>
                </c:pt>
                <c:pt idx="14091">
                  <c:v>-342.28049999999996</c:v>
                </c:pt>
                <c:pt idx="14092">
                  <c:v>-342.27849999999995</c:v>
                </c:pt>
                <c:pt idx="14093">
                  <c:v>-342.2765</c:v>
                </c:pt>
                <c:pt idx="14094">
                  <c:v>-342.27449999999999</c:v>
                </c:pt>
                <c:pt idx="14095">
                  <c:v>-342.27249999999998</c:v>
                </c:pt>
                <c:pt idx="14096">
                  <c:v>-342.27049999999997</c:v>
                </c:pt>
                <c:pt idx="14097">
                  <c:v>-342.26849999999996</c:v>
                </c:pt>
                <c:pt idx="14098">
                  <c:v>-342.26649999999995</c:v>
                </c:pt>
                <c:pt idx="14099">
                  <c:v>-342.2645</c:v>
                </c:pt>
                <c:pt idx="14100">
                  <c:v>-342.26249999999999</c:v>
                </c:pt>
                <c:pt idx="14101">
                  <c:v>-342.26049999999998</c:v>
                </c:pt>
                <c:pt idx="14102">
                  <c:v>-342.25849999999997</c:v>
                </c:pt>
                <c:pt idx="14103">
                  <c:v>-342.25649999999996</c:v>
                </c:pt>
                <c:pt idx="14104">
                  <c:v>-342.25450000000001</c:v>
                </c:pt>
                <c:pt idx="14105">
                  <c:v>-342.2525</c:v>
                </c:pt>
                <c:pt idx="14106">
                  <c:v>-342.25049999999999</c:v>
                </c:pt>
                <c:pt idx="14107">
                  <c:v>-342.24849999999998</c:v>
                </c:pt>
                <c:pt idx="14108">
                  <c:v>-342.24649999999997</c:v>
                </c:pt>
                <c:pt idx="14109">
                  <c:v>-342.24449999999996</c:v>
                </c:pt>
                <c:pt idx="14110">
                  <c:v>-342.24249999999995</c:v>
                </c:pt>
                <c:pt idx="14111">
                  <c:v>-342.2405</c:v>
                </c:pt>
                <c:pt idx="14112">
                  <c:v>-342.23849999999999</c:v>
                </c:pt>
                <c:pt idx="14113">
                  <c:v>-342.23649999999998</c:v>
                </c:pt>
                <c:pt idx="14114">
                  <c:v>-342.23449999999997</c:v>
                </c:pt>
                <c:pt idx="14115">
                  <c:v>-342.23249999999996</c:v>
                </c:pt>
                <c:pt idx="14116">
                  <c:v>-342.23050000000001</c:v>
                </c:pt>
                <c:pt idx="14117">
                  <c:v>-342.2285</c:v>
                </c:pt>
                <c:pt idx="14118">
                  <c:v>-342.22649999999999</c:v>
                </c:pt>
                <c:pt idx="14119">
                  <c:v>-342.22449999999998</c:v>
                </c:pt>
                <c:pt idx="14120">
                  <c:v>-342.22249999999997</c:v>
                </c:pt>
                <c:pt idx="14121">
                  <c:v>-342.22049999999996</c:v>
                </c:pt>
                <c:pt idx="14122">
                  <c:v>-342.21849999999995</c:v>
                </c:pt>
                <c:pt idx="14123">
                  <c:v>-342.2165</c:v>
                </c:pt>
                <c:pt idx="14124">
                  <c:v>-342.21449999999999</c:v>
                </c:pt>
                <c:pt idx="14125">
                  <c:v>-342.21249999999998</c:v>
                </c:pt>
                <c:pt idx="14126">
                  <c:v>-342.21049999999997</c:v>
                </c:pt>
                <c:pt idx="14127">
                  <c:v>-342.20849999999996</c:v>
                </c:pt>
                <c:pt idx="14128">
                  <c:v>-342.20650000000001</c:v>
                </c:pt>
                <c:pt idx="14129">
                  <c:v>-342.2045</c:v>
                </c:pt>
                <c:pt idx="14130">
                  <c:v>-342.20249999999999</c:v>
                </c:pt>
                <c:pt idx="14131">
                  <c:v>-342.20049999999998</c:v>
                </c:pt>
                <c:pt idx="14132">
                  <c:v>-342.19849999999997</c:v>
                </c:pt>
                <c:pt idx="14133">
                  <c:v>-342.19649999999996</c:v>
                </c:pt>
                <c:pt idx="14134">
                  <c:v>-342.19449999999995</c:v>
                </c:pt>
                <c:pt idx="14135">
                  <c:v>-342.1925</c:v>
                </c:pt>
                <c:pt idx="14136">
                  <c:v>-342.19049999999999</c:v>
                </c:pt>
                <c:pt idx="14137">
                  <c:v>-342.18849999999998</c:v>
                </c:pt>
                <c:pt idx="14138">
                  <c:v>-342.18649999999997</c:v>
                </c:pt>
                <c:pt idx="14139">
                  <c:v>-342.18449999999996</c:v>
                </c:pt>
                <c:pt idx="14140">
                  <c:v>-342.1825</c:v>
                </c:pt>
                <c:pt idx="14141">
                  <c:v>-342.18049999999999</c:v>
                </c:pt>
                <c:pt idx="14142">
                  <c:v>-342.17849999999999</c:v>
                </c:pt>
                <c:pt idx="14143">
                  <c:v>-342.17649999999998</c:v>
                </c:pt>
                <c:pt idx="14144">
                  <c:v>-342.17449999999997</c:v>
                </c:pt>
                <c:pt idx="14145">
                  <c:v>-342.17249999999996</c:v>
                </c:pt>
                <c:pt idx="14146">
                  <c:v>-342.17049999999995</c:v>
                </c:pt>
                <c:pt idx="14147">
                  <c:v>-342.16849999999999</c:v>
                </c:pt>
                <c:pt idx="14148">
                  <c:v>-342.16649999999998</c:v>
                </c:pt>
                <c:pt idx="14149">
                  <c:v>-342.16449999999998</c:v>
                </c:pt>
                <c:pt idx="14150">
                  <c:v>-342.16249999999997</c:v>
                </c:pt>
                <c:pt idx="14151">
                  <c:v>-342.16049999999996</c:v>
                </c:pt>
                <c:pt idx="14152">
                  <c:v>-342.1585</c:v>
                </c:pt>
                <c:pt idx="14153">
                  <c:v>-342.15649999999999</c:v>
                </c:pt>
                <c:pt idx="14154">
                  <c:v>-342.15449999999998</c:v>
                </c:pt>
                <c:pt idx="14155">
                  <c:v>-342.15249999999997</c:v>
                </c:pt>
                <c:pt idx="14156">
                  <c:v>-342.15049999999997</c:v>
                </c:pt>
                <c:pt idx="14157">
                  <c:v>-342.14849999999996</c:v>
                </c:pt>
                <c:pt idx="14158">
                  <c:v>-342.1465</c:v>
                </c:pt>
                <c:pt idx="14159">
                  <c:v>-342.14449999999999</c:v>
                </c:pt>
                <c:pt idx="14160">
                  <c:v>-342.14249999999998</c:v>
                </c:pt>
                <c:pt idx="14161">
                  <c:v>-342.14049999999997</c:v>
                </c:pt>
                <c:pt idx="14162">
                  <c:v>-342.13849999999996</c:v>
                </c:pt>
                <c:pt idx="14163">
                  <c:v>-342.13649999999996</c:v>
                </c:pt>
                <c:pt idx="14164">
                  <c:v>-342.1345</c:v>
                </c:pt>
                <c:pt idx="14165">
                  <c:v>-342.13249999999999</c:v>
                </c:pt>
                <c:pt idx="14166">
                  <c:v>-342.13049999999998</c:v>
                </c:pt>
                <c:pt idx="14167">
                  <c:v>-342.12849999999997</c:v>
                </c:pt>
                <c:pt idx="14168">
                  <c:v>-342.12649999999996</c:v>
                </c:pt>
                <c:pt idx="14169">
                  <c:v>-342.12449999999995</c:v>
                </c:pt>
                <c:pt idx="14170">
                  <c:v>-342.1225</c:v>
                </c:pt>
                <c:pt idx="14171">
                  <c:v>-342.12049999999999</c:v>
                </c:pt>
                <c:pt idx="14172">
                  <c:v>-342.11849999999998</c:v>
                </c:pt>
                <c:pt idx="14173">
                  <c:v>-342.11649999999997</c:v>
                </c:pt>
                <c:pt idx="14174">
                  <c:v>-342.11449999999996</c:v>
                </c:pt>
                <c:pt idx="14175">
                  <c:v>-342.11249999999995</c:v>
                </c:pt>
                <c:pt idx="14176">
                  <c:v>-342.1105</c:v>
                </c:pt>
                <c:pt idx="14177">
                  <c:v>-342.10849999999999</c:v>
                </c:pt>
                <c:pt idx="14178">
                  <c:v>-342.10649999999998</c:v>
                </c:pt>
                <c:pt idx="14179">
                  <c:v>-342.10449999999997</c:v>
                </c:pt>
                <c:pt idx="14180">
                  <c:v>-342.10249999999996</c:v>
                </c:pt>
                <c:pt idx="14181">
                  <c:v>-342.10049999999995</c:v>
                </c:pt>
                <c:pt idx="14182">
                  <c:v>-342.0985</c:v>
                </c:pt>
                <c:pt idx="14183">
                  <c:v>-342.09649999999999</c:v>
                </c:pt>
                <c:pt idx="14184">
                  <c:v>-342.09449999999998</c:v>
                </c:pt>
                <c:pt idx="14185">
                  <c:v>-342.09249999999997</c:v>
                </c:pt>
                <c:pt idx="14186">
                  <c:v>-342.09049999999996</c:v>
                </c:pt>
                <c:pt idx="14187">
                  <c:v>-342.08849999999995</c:v>
                </c:pt>
                <c:pt idx="14188">
                  <c:v>-342.0865</c:v>
                </c:pt>
                <c:pt idx="14189">
                  <c:v>-342.08449999999999</c:v>
                </c:pt>
                <c:pt idx="14190">
                  <c:v>-342.08249999999998</c:v>
                </c:pt>
                <c:pt idx="14191">
                  <c:v>-342.08049999999997</c:v>
                </c:pt>
                <c:pt idx="14192">
                  <c:v>-342.07849999999996</c:v>
                </c:pt>
                <c:pt idx="14193">
                  <c:v>-342.07649999999995</c:v>
                </c:pt>
                <c:pt idx="14194">
                  <c:v>-342.0745</c:v>
                </c:pt>
                <c:pt idx="14195">
                  <c:v>-342.07249999999999</c:v>
                </c:pt>
                <c:pt idx="14196">
                  <c:v>-342.07049999999998</c:v>
                </c:pt>
                <c:pt idx="14197">
                  <c:v>-342.06849999999997</c:v>
                </c:pt>
                <c:pt idx="14198">
                  <c:v>-342.06649999999996</c:v>
                </c:pt>
                <c:pt idx="14199">
                  <c:v>-342.06449999999995</c:v>
                </c:pt>
                <c:pt idx="14200">
                  <c:v>-342.0625</c:v>
                </c:pt>
                <c:pt idx="14201">
                  <c:v>-342.06049999999999</c:v>
                </c:pt>
                <c:pt idx="14202">
                  <c:v>-342.05849999999998</c:v>
                </c:pt>
                <c:pt idx="14203">
                  <c:v>-342.05649999999997</c:v>
                </c:pt>
                <c:pt idx="14204">
                  <c:v>-342.05449999999996</c:v>
                </c:pt>
                <c:pt idx="14205">
                  <c:v>-342.05249999999995</c:v>
                </c:pt>
                <c:pt idx="14206">
                  <c:v>-342.0505</c:v>
                </c:pt>
                <c:pt idx="14207">
                  <c:v>-342.04849999999999</c:v>
                </c:pt>
                <c:pt idx="14208">
                  <c:v>-342.04649999999998</c:v>
                </c:pt>
                <c:pt idx="14209">
                  <c:v>-342.04449999999997</c:v>
                </c:pt>
                <c:pt idx="14210">
                  <c:v>-342.04249999999996</c:v>
                </c:pt>
                <c:pt idx="14211">
                  <c:v>-342.04049999999995</c:v>
                </c:pt>
                <c:pt idx="14212">
                  <c:v>-342.0385</c:v>
                </c:pt>
                <c:pt idx="14213">
                  <c:v>-342.03649999999999</c:v>
                </c:pt>
                <c:pt idx="14214">
                  <c:v>-342.03449999999998</c:v>
                </c:pt>
                <c:pt idx="14215">
                  <c:v>-342.03249999999997</c:v>
                </c:pt>
                <c:pt idx="14216">
                  <c:v>-342.03049999999996</c:v>
                </c:pt>
                <c:pt idx="14217">
                  <c:v>-342.02849999999995</c:v>
                </c:pt>
                <c:pt idx="14218">
                  <c:v>-342.0265</c:v>
                </c:pt>
                <c:pt idx="14219">
                  <c:v>-342.02449999999999</c:v>
                </c:pt>
                <c:pt idx="14220">
                  <c:v>-342.02249999999998</c:v>
                </c:pt>
                <c:pt idx="14221">
                  <c:v>-342.02049999999997</c:v>
                </c:pt>
                <c:pt idx="14222">
                  <c:v>-342.01849999999996</c:v>
                </c:pt>
                <c:pt idx="14223">
                  <c:v>-342.01649999999995</c:v>
                </c:pt>
                <c:pt idx="14224">
                  <c:v>-342.0145</c:v>
                </c:pt>
                <c:pt idx="14225">
                  <c:v>-342.01249999999999</c:v>
                </c:pt>
                <c:pt idx="14226">
                  <c:v>-342.01049999999998</c:v>
                </c:pt>
                <c:pt idx="14227">
                  <c:v>-342.00849999999997</c:v>
                </c:pt>
                <c:pt idx="14228">
                  <c:v>-342.00649999999996</c:v>
                </c:pt>
                <c:pt idx="14229">
                  <c:v>-342.00450000000001</c:v>
                </c:pt>
                <c:pt idx="14230">
                  <c:v>-342.0025</c:v>
                </c:pt>
                <c:pt idx="14231">
                  <c:v>-342.00049999999999</c:v>
                </c:pt>
                <c:pt idx="14232">
                  <c:v>-341.99849999999998</c:v>
                </c:pt>
                <c:pt idx="14233">
                  <c:v>-341.99649999999997</c:v>
                </c:pt>
                <c:pt idx="14234">
                  <c:v>-341.99449999999996</c:v>
                </c:pt>
                <c:pt idx="14235">
                  <c:v>-341.99249999999995</c:v>
                </c:pt>
                <c:pt idx="14236">
                  <c:v>-341.9905</c:v>
                </c:pt>
                <c:pt idx="14237">
                  <c:v>-341.98849999999999</c:v>
                </c:pt>
                <c:pt idx="14238">
                  <c:v>-341.98649999999998</c:v>
                </c:pt>
                <c:pt idx="14239">
                  <c:v>-341.98449999999997</c:v>
                </c:pt>
                <c:pt idx="14240">
                  <c:v>-341.98249999999996</c:v>
                </c:pt>
                <c:pt idx="14241">
                  <c:v>-341.98050000000001</c:v>
                </c:pt>
                <c:pt idx="14242">
                  <c:v>-341.9785</c:v>
                </c:pt>
                <c:pt idx="14243">
                  <c:v>-341.97649999999999</c:v>
                </c:pt>
                <c:pt idx="14244">
                  <c:v>-341.97449999999998</c:v>
                </c:pt>
                <c:pt idx="14245">
                  <c:v>-341.97249999999997</c:v>
                </c:pt>
                <c:pt idx="14246">
                  <c:v>-341.97049999999996</c:v>
                </c:pt>
                <c:pt idx="14247">
                  <c:v>-341.96849999999995</c:v>
                </c:pt>
                <c:pt idx="14248">
                  <c:v>-341.9665</c:v>
                </c:pt>
                <c:pt idx="14249">
                  <c:v>-341.96449999999999</c:v>
                </c:pt>
                <c:pt idx="14250">
                  <c:v>-341.96249999999998</c:v>
                </c:pt>
                <c:pt idx="14251">
                  <c:v>-341.96049999999997</c:v>
                </c:pt>
                <c:pt idx="14252">
                  <c:v>-341.95849999999996</c:v>
                </c:pt>
                <c:pt idx="14253">
                  <c:v>-341.95650000000001</c:v>
                </c:pt>
                <c:pt idx="14254">
                  <c:v>-341.9545</c:v>
                </c:pt>
                <c:pt idx="14255">
                  <c:v>-341.95249999999999</c:v>
                </c:pt>
                <c:pt idx="14256">
                  <c:v>-341.95049999999998</c:v>
                </c:pt>
                <c:pt idx="14257">
                  <c:v>-341.94849999999997</c:v>
                </c:pt>
                <c:pt idx="14258">
                  <c:v>-341.94649999999996</c:v>
                </c:pt>
                <c:pt idx="14259">
                  <c:v>-341.94449999999995</c:v>
                </c:pt>
                <c:pt idx="14260">
                  <c:v>-341.9425</c:v>
                </c:pt>
                <c:pt idx="14261">
                  <c:v>-341.94049999999999</c:v>
                </c:pt>
                <c:pt idx="14262">
                  <c:v>-341.93849999999998</c:v>
                </c:pt>
                <c:pt idx="14263">
                  <c:v>-341.93649999999997</c:v>
                </c:pt>
                <c:pt idx="14264">
                  <c:v>-341.93449999999996</c:v>
                </c:pt>
                <c:pt idx="14265">
                  <c:v>-341.9325</c:v>
                </c:pt>
                <c:pt idx="14266">
                  <c:v>-341.93049999999999</c:v>
                </c:pt>
                <c:pt idx="14267">
                  <c:v>-341.92849999999999</c:v>
                </c:pt>
                <c:pt idx="14268">
                  <c:v>-341.92649999999998</c:v>
                </c:pt>
                <c:pt idx="14269">
                  <c:v>-341.92449999999997</c:v>
                </c:pt>
                <c:pt idx="14270">
                  <c:v>-341.92249999999996</c:v>
                </c:pt>
                <c:pt idx="14271">
                  <c:v>-341.92049999999995</c:v>
                </c:pt>
                <c:pt idx="14272">
                  <c:v>-341.91849999999999</c:v>
                </c:pt>
                <c:pt idx="14273">
                  <c:v>-341.91649999999998</c:v>
                </c:pt>
                <c:pt idx="14274">
                  <c:v>-341.91449999999998</c:v>
                </c:pt>
                <c:pt idx="14275">
                  <c:v>-341.91249999999997</c:v>
                </c:pt>
                <c:pt idx="14276">
                  <c:v>-341.91049999999996</c:v>
                </c:pt>
                <c:pt idx="14277">
                  <c:v>-341.9085</c:v>
                </c:pt>
                <c:pt idx="14278">
                  <c:v>-341.90649999999999</c:v>
                </c:pt>
                <c:pt idx="14279">
                  <c:v>-341.90449999999998</c:v>
                </c:pt>
                <c:pt idx="14280">
                  <c:v>-341.90249999999997</c:v>
                </c:pt>
                <c:pt idx="14281">
                  <c:v>-341.90049999999997</c:v>
                </c:pt>
                <c:pt idx="14282">
                  <c:v>-341.89849999999996</c:v>
                </c:pt>
                <c:pt idx="14283">
                  <c:v>-341.8965</c:v>
                </c:pt>
                <c:pt idx="14284">
                  <c:v>-341.89449999999999</c:v>
                </c:pt>
                <c:pt idx="14285">
                  <c:v>-341.89249999999998</c:v>
                </c:pt>
                <c:pt idx="14286">
                  <c:v>-341.89049999999997</c:v>
                </c:pt>
                <c:pt idx="14287">
                  <c:v>-341.88849999999996</c:v>
                </c:pt>
                <c:pt idx="14288">
                  <c:v>-341.88649999999996</c:v>
                </c:pt>
                <c:pt idx="14289">
                  <c:v>-341.8845</c:v>
                </c:pt>
                <c:pt idx="14290">
                  <c:v>-341.88249999999999</c:v>
                </c:pt>
                <c:pt idx="14291">
                  <c:v>-341.88049999999998</c:v>
                </c:pt>
                <c:pt idx="14292">
                  <c:v>-341.87849999999997</c:v>
                </c:pt>
                <c:pt idx="14293">
                  <c:v>-341.87649999999996</c:v>
                </c:pt>
                <c:pt idx="14294">
                  <c:v>-341.87449999999995</c:v>
                </c:pt>
                <c:pt idx="14295">
                  <c:v>-341.8725</c:v>
                </c:pt>
                <c:pt idx="14296">
                  <c:v>-341.87049999999999</c:v>
                </c:pt>
                <c:pt idx="14297">
                  <c:v>-341.86849999999998</c:v>
                </c:pt>
                <c:pt idx="14298">
                  <c:v>-341.86649999999997</c:v>
                </c:pt>
                <c:pt idx="14299">
                  <c:v>-341.86449999999996</c:v>
                </c:pt>
                <c:pt idx="14300">
                  <c:v>-341.86249999999995</c:v>
                </c:pt>
                <c:pt idx="14301">
                  <c:v>-341.8605</c:v>
                </c:pt>
                <c:pt idx="14302">
                  <c:v>-341.85849999999999</c:v>
                </c:pt>
                <c:pt idx="14303">
                  <c:v>-341.85649999999998</c:v>
                </c:pt>
                <c:pt idx="14304">
                  <c:v>-341.85449999999997</c:v>
                </c:pt>
                <c:pt idx="14305">
                  <c:v>-341.85249999999996</c:v>
                </c:pt>
                <c:pt idx="14306">
                  <c:v>-341.85049999999995</c:v>
                </c:pt>
                <c:pt idx="14307">
                  <c:v>-341.8485</c:v>
                </c:pt>
                <c:pt idx="14308">
                  <c:v>-341.84649999999999</c:v>
                </c:pt>
                <c:pt idx="14309">
                  <c:v>-341.84449999999998</c:v>
                </c:pt>
                <c:pt idx="14310">
                  <c:v>-341.84249999999997</c:v>
                </c:pt>
                <c:pt idx="14311">
                  <c:v>-341.84049999999996</c:v>
                </c:pt>
                <c:pt idx="14312">
                  <c:v>-341.83849999999995</c:v>
                </c:pt>
                <c:pt idx="14313">
                  <c:v>-341.8365</c:v>
                </c:pt>
                <c:pt idx="14314">
                  <c:v>-341.83449999999999</c:v>
                </c:pt>
                <c:pt idx="14315">
                  <c:v>-341.83249999999998</c:v>
                </c:pt>
                <c:pt idx="14316">
                  <c:v>-341.83049999999997</c:v>
                </c:pt>
                <c:pt idx="14317">
                  <c:v>-341.82849999999996</c:v>
                </c:pt>
                <c:pt idx="14318">
                  <c:v>-341.82649999999995</c:v>
                </c:pt>
                <c:pt idx="14319">
                  <c:v>-341.8245</c:v>
                </c:pt>
                <c:pt idx="14320">
                  <c:v>-341.82249999999999</c:v>
                </c:pt>
                <c:pt idx="14321">
                  <c:v>-341.82049999999998</c:v>
                </c:pt>
                <c:pt idx="14322">
                  <c:v>-341.81849999999997</c:v>
                </c:pt>
                <c:pt idx="14323">
                  <c:v>-341.81649999999996</c:v>
                </c:pt>
                <c:pt idx="14324">
                  <c:v>-341.81449999999995</c:v>
                </c:pt>
                <c:pt idx="14325">
                  <c:v>-341.8125</c:v>
                </c:pt>
                <c:pt idx="14326">
                  <c:v>-341.81049999999999</c:v>
                </c:pt>
                <c:pt idx="14327">
                  <c:v>-341.80849999999998</c:v>
                </c:pt>
                <c:pt idx="14328">
                  <c:v>-341.80649999999997</c:v>
                </c:pt>
                <c:pt idx="14329">
                  <c:v>-341.80449999999996</c:v>
                </c:pt>
                <c:pt idx="14330">
                  <c:v>-341.80249999999995</c:v>
                </c:pt>
                <c:pt idx="14331">
                  <c:v>-341.8005</c:v>
                </c:pt>
                <c:pt idx="14332">
                  <c:v>-341.79849999999999</c:v>
                </c:pt>
                <c:pt idx="14333">
                  <c:v>-341.79649999999998</c:v>
                </c:pt>
                <c:pt idx="14334">
                  <c:v>-341.79449999999997</c:v>
                </c:pt>
                <c:pt idx="14335">
                  <c:v>-341.79249999999996</c:v>
                </c:pt>
                <c:pt idx="14336">
                  <c:v>-341.79049999999995</c:v>
                </c:pt>
                <c:pt idx="14337">
                  <c:v>-341.7885</c:v>
                </c:pt>
                <c:pt idx="14338">
                  <c:v>-341.78649999999999</c:v>
                </c:pt>
                <c:pt idx="14339">
                  <c:v>-341.78449999999998</c:v>
                </c:pt>
                <c:pt idx="14340">
                  <c:v>-341.78249999999997</c:v>
                </c:pt>
                <c:pt idx="14341">
                  <c:v>-341.78049999999996</c:v>
                </c:pt>
                <c:pt idx="14342">
                  <c:v>-341.77849999999995</c:v>
                </c:pt>
                <c:pt idx="14343">
                  <c:v>-341.7765</c:v>
                </c:pt>
                <c:pt idx="14344">
                  <c:v>-341.77449999999999</c:v>
                </c:pt>
                <c:pt idx="14345">
                  <c:v>-341.77249999999998</c:v>
                </c:pt>
                <c:pt idx="14346">
                  <c:v>-341.77049999999997</c:v>
                </c:pt>
                <c:pt idx="14347">
                  <c:v>-341.76849999999996</c:v>
                </c:pt>
                <c:pt idx="14348">
                  <c:v>-341.76649999999995</c:v>
                </c:pt>
                <c:pt idx="14349">
                  <c:v>-341.7645</c:v>
                </c:pt>
                <c:pt idx="14350">
                  <c:v>-341.76249999999999</c:v>
                </c:pt>
                <c:pt idx="14351">
                  <c:v>-341.76049999999998</c:v>
                </c:pt>
                <c:pt idx="14352">
                  <c:v>-341.75849999999997</c:v>
                </c:pt>
                <c:pt idx="14353">
                  <c:v>-341.75649999999996</c:v>
                </c:pt>
                <c:pt idx="14354">
                  <c:v>-341.75450000000001</c:v>
                </c:pt>
                <c:pt idx="14355">
                  <c:v>-341.7525</c:v>
                </c:pt>
                <c:pt idx="14356">
                  <c:v>-341.75049999999999</c:v>
                </c:pt>
                <c:pt idx="14357">
                  <c:v>-341.74849999999998</c:v>
                </c:pt>
                <c:pt idx="14358">
                  <c:v>-341.74649999999997</c:v>
                </c:pt>
                <c:pt idx="14359">
                  <c:v>-341.74449999999996</c:v>
                </c:pt>
                <c:pt idx="14360">
                  <c:v>-341.74249999999995</c:v>
                </c:pt>
                <c:pt idx="14361">
                  <c:v>-341.7405</c:v>
                </c:pt>
                <c:pt idx="14362">
                  <c:v>-341.73849999999999</c:v>
                </c:pt>
                <c:pt idx="14363">
                  <c:v>-341.73649999999998</c:v>
                </c:pt>
                <c:pt idx="14364">
                  <c:v>-341.73449999999997</c:v>
                </c:pt>
                <c:pt idx="14365">
                  <c:v>-341.73249999999996</c:v>
                </c:pt>
                <c:pt idx="14366">
                  <c:v>-341.73050000000001</c:v>
                </c:pt>
                <c:pt idx="14367">
                  <c:v>-341.7285</c:v>
                </c:pt>
                <c:pt idx="14368">
                  <c:v>-341.72649999999999</c:v>
                </c:pt>
                <c:pt idx="14369">
                  <c:v>-341.72449999999998</c:v>
                </c:pt>
                <c:pt idx="14370">
                  <c:v>-341.72249999999997</c:v>
                </c:pt>
                <c:pt idx="14371">
                  <c:v>-341.72049999999996</c:v>
                </c:pt>
                <c:pt idx="14372">
                  <c:v>-341.71849999999995</c:v>
                </c:pt>
                <c:pt idx="14373">
                  <c:v>-341.7165</c:v>
                </c:pt>
                <c:pt idx="14374">
                  <c:v>-341.71449999999999</c:v>
                </c:pt>
                <c:pt idx="14375">
                  <c:v>-341.71249999999998</c:v>
                </c:pt>
                <c:pt idx="14376">
                  <c:v>-341.71049999999997</c:v>
                </c:pt>
                <c:pt idx="14377">
                  <c:v>-341.70849999999996</c:v>
                </c:pt>
                <c:pt idx="14378">
                  <c:v>-341.70650000000001</c:v>
                </c:pt>
                <c:pt idx="14379">
                  <c:v>-341.7045</c:v>
                </c:pt>
                <c:pt idx="14380">
                  <c:v>-341.70249999999999</c:v>
                </c:pt>
                <c:pt idx="14381">
                  <c:v>-341.70049999999998</c:v>
                </c:pt>
                <c:pt idx="14382">
                  <c:v>-341.69849999999997</c:v>
                </c:pt>
                <c:pt idx="14383">
                  <c:v>-341.69649999999996</c:v>
                </c:pt>
                <c:pt idx="14384">
                  <c:v>-341.69449999999995</c:v>
                </c:pt>
                <c:pt idx="14385">
                  <c:v>-341.6925</c:v>
                </c:pt>
                <c:pt idx="14386">
                  <c:v>-341.69049999999999</c:v>
                </c:pt>
                <c:pt idx="14387">
                  <c:v>-341.68849999999998</c:v>
                </c:pt>
                <c:pt idx="14388">
                  <c:v>-341.68649999999997</c:v>
                </c:pt>
                <c:pt idx="14389">
                  <c:v>-341.68449999999996</c:v>
                </c:pt>
                <c:pt idx="14390">
                  <c:v>-341.6825</c:v>
                </c:pt>
                <c:pt idx="14391">
                  <c:v>-341.68049999999999</c:v>
                </c:pt>
                <c:pt idx="14392">
                  <c:v>-341.67849999999999</c:v>
                </c:pt>
                <c:pt idx="14393">
                  <c:v>-341.67649999999998</c:v>
                </c:pt>
                <c:pt idx="14394">
                  <c:v>-341.67449999999997</c:v>
                </c:pt>
                <c:pt idx="14395">
                  <c:v>-341.67249999999996</c:v>
                </c:pt>
                <c:pt idx="14396">
                  <c:v>-341.67049999999995</c:v>
                </c:pt>
                <c:pt idx="14397">
                  <c:v>-341.66849999999999</c:v>
                </c:pt>
                <c:pt idx="14398">
                  <c:v>-341.66649999999998</c:v>
                </c:pt>
                <c:pt idx="14399">
                  <c:v>-341.66449999999998</c:v>
                </c:pt>
                <c:pt idx="14400">
                  <c:v>-341.66249999999997</c:v>
                </c:pt>
                <c:pt idx="14401">
                  <c:v>-341.66049999999996</c:v>
                </c:pt>
                <c:pt idx="14402">
                  <c:v>-341.6585</c:v>
                </c:pt>
                <c:pt idx="14403">
                  <c:v>-341.65649999999999</c:v>
                </c:pt>
                <c:pt idx="14404">
                  <c:v>-341.65449999999998</c:v>
                </c:pt>
                <c:pt idx="14405">
                  <c:v>-341.65249999999997</c:v>
                </c:pt>
                <c:pt idx="14406">
                  <c:v>-341.65049999999997</c:v>
                </c:pt>
                <c:pt idx="14407">
                  <c:v>-341.64849999999996</c:v>
                </c:pt>
                <c:pt idx="14408">
                  <c:v>-341.6465</c:v>
                </c:pt>
                <c:pt idx="14409">
                  <c:v>-341.64449999999999</c:v>
                </c:pt>
                <c:pt idx="14410">
                  <c:v>-341.64249999999998</c:v>
                </c:pt>
                <c:pt idx="14411">
                  <c:v>-341.64049999999997</c:v>
                </c:pt>
                <c:pt idx="14412">
                  <c:v>-341.63849999999996</c:v>
                </c:pt>
                <c:pt idx="14413">
                  <c:v>-341.63649999999996</c:v>
                </c:pt>
                <c:pt idx="14414">
                  <c:v>-341.6345</c:v>
                </c:pt>
                <c:pt idx="14415">
                  <c:v>-341.63249999999999</c:v>
                </c:pt>
                <c:pt idx="14416">
                  <c:v>-341.63049999999998</c:v>
                </c:pt>
                <c:pt idx="14417">
                  <c:v>-341.62849999999997</c:v>
                </c:pt>
                <c:pt idx="14418">
                  <c:v>-341.62649999999996</c:v>
                </c:pt>
                <c:pt idx="14419">
                  <c:v>-341.62449999999995</c:v>
                </c:pt>
                <c:pt idx="14420">
                  <c:v>-341.6225</c:v>
                </c:pt>
                <c:pt idx="14421">
                  <c:v>-341.62049999999999</c:v>
                </c:pt>
                <c:pt idx="14422">
                  <c:v>-341.61849999999998</c:v>
                </c:pt>
                <c:pt idx="14423">
                  <c:v>-341.61649999999997</c:v>
                </c:pt>
                <c:pt idx="14424">
                  <c:v>-341.61449999999996</c:v>
                </c:pt>
                <c:pt idx="14425">
                  <c:v>-341.61249999999995</c:v>
                </c:pt>
                <c:pt idx="14426">
                  <c:v>-341.6105</c:v>
                </c:pt>
                <c:pt idx="14427">
                  <c:v>-341.60849999999999</c:v>
                </c:pt>
                <c:pt idx="14428">
                  <c:v>-341.60649999999998</c:v>
                </c:pt>
                <c:pt idx="14429">
                  <c:v>-341.60449999999997</c:v>
                </c:pt>
                <c:pt idx="14430">
                  <c:v>-341.60249999999996</c:v>
                </c:pt>
                <c:pt idx="14431">
                  <c:v>-341.60049999999995</c:v>
                </c:pt>
                <c:pt idx="14432">
                  <c:v>-341.5985</c:v>
                </c:pt>
                <c:pt idx="14433">
                  <c:v>-341.59649999999999</c:v>
                </c:pt>
                <c:pt idx="14434">
                  <c:v>-341.59449999999998</c:v>
                </c:pt>
                <c:pt idx="14435">
                  <c:v>-341.59249999999997</c:v>
                </c:pt>
                <c:pt idx="14436">
                  <c:v>-341.59049999999996</c:v>
                </c:pt>
                <c:pt idx="14437">
                  <c:v>-341.58849999999995</c:v>
                </c:pt>
                <c:pt idx="14438">
                  <c:v>-341.5865</c:v>
                </c:pt>
                <c:pt idx="14439">
                  <c:v>-341.58449999999999</c:v>
                </c:pt>
                <c:pt idx="14440">
                  <c:v>-341.58249999999998</c:v>
                </c:pt>
                <c:pt idx="14441">
                  <c:v>-341.58049999999997</c:v>
                </c:pt>
                <c:pt idx="14442">
                  <c:v>-341.57849999999996</c:v>
                </c:pt>
                <c:pt idx="14443">
                  <c:v>-341.57649999999995</c:v>
                </c:pt>
                <c:pt idx="14444">
                  <c:v>-341.5745</c:v>
                </c:pt>
                <c:pt idx="14445">
                  <c:v>-341.57249999999999</c:v>
                </c:pt>
                <c:pt idx="14446">
                  <c:v>-341.57049999999998</c:v>
                </c:pt>
                <c:pt idx="14447">
                  <c:v>-341.56849999999997</c:v>
                </c:pt>
                <c:pt idx="14448">
                  <c:v>-341.56649999999996</c:v>
                </c:pt>
                <c:pt idx="14449">
                  <c:v>-341.56449999999995</c:v>
                </c:pt>
                <c:pt idx="14450">
                  <c:v>-341.5625</c:v>
                </c:pt>
                <c:pt idx="14451">
                  <c:v>-341.56049999999999</c:v>
                </c:pt>
                <c:pt idx="14452">
                  <c:v>-341.55849999999998</c:v>
                </c:pt>
                <c:pt idx="14453">
                  <c:v>-341.55649999999997</c:v>
                </c:pt>
                <c:pt idx="14454">
                  <c:v>-341.55449999999996</c:v>
                </c:pt>
                <c:pt idx="14455">
                  <c:v>-341.55249999999995</c:v>
                </c:pt>
                <c:pt idx="14456">
                  <c:v>-341.5505</c:v>
                </c:pt>
                <c:pt idx="14457">
                  <c:v>-341.54849999999999</c:v>
                </c:pt>
                <c:pt idx="14458">
                  <c:v>-341.54649999999998</c:v>
                </c:pt>
                <c:pt idx="14459">
                  <c:v>-341.54449999999997</c:v>
                </c:pt>
                <c:pt idx="14460">
                  <c:v>-341.54249999999996</c:v>
                </c:pt>
                <c:pt idx="14461">
                  <c:v>-341.54049999999995</c:v>
                </c:pt>
                <c:pt idx="14462">
                  <c:v>-341.5385</c:v>
                </c:pt>
                <c:pt idx="14463">
                  <c:v>-341.53649999999999</c:v>
                </c:pt>
                <c:pt idx="14464">
                  <c:v>-341.53449999999998</c:v>
                </c:pt>
                <c:pt idx="14465">
                  <c:v>-341.53249999999997</c:v>
                </c:pt>
                <c:pt idx="14466">
                  <c:v>-341.53049999999996</c:v>
                </c:pt>
                <c:pt idx="14467">
                  <c:v>-341.52849999999995</c:v>
                </c:pt>
                <c:pt idx="14468">
                  <c:v>-341.5265</c:v>
                </c:pt>
                <c:pt idx="14469">
                  <c:v>-341.52449999999999</c:v>
                </c:pt>
                <c:pt idx="14470">
                  <c:v>-341.52249999999998</c:v>
                </c:pt>
                <c:pt idx="14471">
                  <c:v>-341.52049999999997</c:v>
                </c:pt>
                <c:pt idx="14472">
                  <c:v>-341.51849999999996</c:v>
                </c:pt>
                <c:pt idx="14473">
                  <c:v>-341.51649999999995</c:v>
                </c:pt>
                <c:pt idx="14474">
                  <c:v>-341.5145</c:v>
                </c:pt>
                <c:pt idx="14475">
                  <c:v>-341.51249999999999</c:v>
                </c:pt>
                <c:pt idx="14476">
                  <c:v>-341.51049999999998</c:v>
                </c:pt>
                <c:pt idx="14477">
                  <c:v>-341.50849999999997</c:v>
                </c:pt>
                <c:pt idx="14478">
                  <c:v>-341.50649999999996</c:v>
                </c:pt>
                <c:pt idx="14479">
                  <c:v>-341.50450000000001</c:v>
                </c:pt>
                <c:pt idx="14480">
                  <c:v>-341.5025</c:v>
                </c:pt>
                <c:pt idx="14481">
                  <c:v>-341.50049999999999</c:v>
                </c:pt>
                <c:pt idx="14482">
                  <c:v>-341.49849999999998</c:v>
                </c:pt>
                <c:pt idx="14483">
                  <c:v>-341.49649999999997</c:v>
                </c:pt>
                <c:pt idx="14484">
                  <c:v>-341.49449999999996</c:v>
                </c:pt>
                <c:pt idx="14485">
                  <c:v>-341.49249999999995</c:v>
                </c:pt>
                <c:pt idx="14486">
                  <c:v>-341.4905</c:v>
                </c:pt>
                <c:pt idx="14487">
                  <c:v>-341.48849999999999</c:v>
                </c:pt>
                <c:pt idx="14488">
                  <c:v>-341.48649999999998</c:v>
                </c:pt>
                <c:pt idx="14489">
                  <c:v>-341.48449999999997</c:v>
                </c:pt>
                <c:pt idx="14490">
                  <c:v>-341.48249999999996</c:v>
                </c:pt>
                <c:pt idx="14491">
                  <c:v>-341.48050000000001</c:v>
                </c:pt>
                <c:pt idx="14492">
                  <c:v>-341.4785</c:v>
                </c:pt>
                <c:pt idx="14493">
                  <c:v>-341.47649999999999</c:v>
                </c:pt>
                <c:pt idx="14494">
                  <c:v>-341.47449999999998</c:v>
                </c:pt>
                <c:pt idx="14495">
                  <c:v>-341.47249999999997</c:v>
                </c:pt>
                <c:pt idx="14496">
                  <c:v>-341.47049999999996</c:v>
                </c:pt>
                <c:pt idx="14497">
                  <c:v>-341.46849999999995</c:v>
                </c:pt>
                <c:pt idx="14498">
                  <c:v>-341.4665</c:v>
                </c:pt>
                <c:pt idx="14499">
                  <c:v>-341.46449999999999</c:v>
                </c:pt>
                <c:pt idx="14500">
                  <c:v>-341.46249999999998</c:v>
                </c:pt>
                <c:pt idx="14501">
                  <c:v>-341.46049999999997</c:v>
                </c:pt>
                <c:pt idx="14502">
                  <c:v>-341.45849999999996</c:v>
                </c:pt>
                <c:pt idx="14503">
                  <c:v>-341.45650000000001</c:v>
                </c:pt>
                <c:pt idx="14504">
                  <c:v>-341.4545</c:v>
                </c:pt>
                <c:pt idx="14505">
                  <c:v>-341.45249999999999</c:v>
                </c:pt>
                <c:pt idx="14506">
                  <c:v>-341.45049999999998</c:v>
                </c:pt>
                <c:pt idx="14507">
                  <c:v>-341.44849999999997</c:v>
                </c:pt>
                <c:pt idx="14508">
                  <c:v>-341.44649999999996</c:v>
                </c:pt>
                <c:pt idx="14509">
                  <c:v>-341.44449999999995</c:v>
                </c:pt>
                <c:pt idx="14510">
                  <c:v>-341.4425</c:v>
                </c:pt>
                <c:pt idx="14511">
                  <c:v>-341.44049999999999</c:v>
                </c:pt>
                <c:pt idx="14512">
                  <c:v>-341.43849999999998</c:v>
                </c:pt>
                <c:pt idx="14513">
                  <c:v>-341.43649999999997</c:v>
                </c:pt>
                <c:pt idx="14514">
                  <c:v>-341.43449999999996</c:v>
                </c:pt>
                <c:pt idx="14515">
                  <c:v>-341.4325</c:v>
                </c:pt>
                <c:pt idx="14516">
                  <c:v>-341.43049999999999</c:v>
                </c:pt>
                <c:pt idx="14517">
                  <c:v>-341.42849999999999</c:v>
                </c:pt>
                <c:pt idx="14518">
                  <c:v>-341.42649999999998</c:v>
                </c:pt>
                <c:pt idx="14519">
                  <c:v>-341.42449999999997</c:v>
                </c:pt>
                <c:pt idx="14520">
                  <c:v>-341.42249999999996</c:v>
                </c:pt>
                <c:pt idx="14521">
                  <c:v>-341.42049999999995</c:v>
                </c:pt>
                <c:pt idx="14522">
                  <c:v>-341.41849999999999</c:v>
                </c:pt>
                <c:pt idx="14523">
                  <c:v>-341.41649999999998</c:v>
                </c:pt>
                <c:pt idx="14524">
                  <c:v>-341.41449999999998</c:v>
                </c:pt>
                <c:pt idx="14525">
                  <c:v>-341.41249999999997</c:v>
                </c:pt>
                <c:pt idx="14526">
                  <c:v>-341.41049999999996</c:v>
                </c:pt>
                <c:pt idx="14527">
                  <c:v>-341.4085</c:v>
                </c:pt>
                <c:pt idx="14528">
                  <c:v>-341.40649999999999</c:v>
                </c:pt>
                <c:pt idx="14529">
                  <c:v>-341.40449999999998</c:v>
                </c:pt>
                <c:pt idx="14530">
                  <c:v>-341.40249999999997</c:v>
                </c:pt>
                <c:pt idx="14531">
                  <c:v>-341.40049999999997</c:v>
                </c:pt>
                <c:pt idx="14532">
                  <c:v>-341.39849999999996</c:v>
                </c:pt>
                <c:pt idx="14533">
                  <c:v>-341.3965</c:v>
                </c:pt>
                <c:pt idx="14534">
                  <c:v>-341.39449999999999</c:v>
                </c:pt>
                <c:pt idx="14535">
                  <c:v>-341.39249999999998</c:v>
                </c:pt>
                <c:pt idx="14536">
                  <c:v>-341.39049999999997</c:v>
                </c:pt>
                <c:pt idx="14537">
                  <c:v>-341.38849999999996</c:v>
                </c:pt>
                <c:pt idx="14538">
                  <c:v>-341.38649999999996</c:v>
                </c:pt>
                <c:pt idx="14539">
                  <c:v>-341.3845</c:v>
                </c:pt>
                <c:pt idx="14540">
                  <c:v>-341.38249999999999</c:v>
                </c:pt>
                <c:pt idx="14541">
                  <c:v>-341.38049999999998</c:v>
                </c:pt>
                <c:pt idx="14542">
                  <c:v>-341.37849999999997</c:v>
                </c:pt>
                <c:pt idx="14543">
                  <c:v>-341.37649999999996</c:v>
                </c:pt>
                <c:pt idx="14544">
                  <c:v>-341.37449999999995</c:v>
                </c:pt>
                <c:pt idx="14545">
                  <c:v>-341.3725</c:v>
                </c:pt>
                <c:pt idx="14546">
                  <c:v>-341.37049999999999</c:v>
                </c:pt>
                <c:pt idx="14547">
                  <c:v>-341.36849999999998</c:v>
                </c:pt>
                <c:pt idx="14548">
                  <c:v>-341.36649999999997</c:v>
                </c:pt>
                <c:pt idx="14549">
                  <c:v>-341.36449999999996</c:v>
                </c:pt>
                <c:pt idx="14550">
                  <c:v>-341.36249999999995</c:v>
                </c:pt>
                <c:pt idx="14551">
                  <c:v>-341.3605</c:v>
                </c:pt>
                <c:pt idx="14552">
                  <c:v>-341.35849999999999</c:v>
                </c:pt>
                <c:pt idx="14553">
                  <c:v>-341.35649999999998</c:v>
                </c:pt>
                <c:pt idx="14554">
                  <c:v>-341.35449999999997</c:v>
                </c:pt>
                <c:pt idx="14555">
                  <c:v>-341.35249999999996</c:v>
                </c:pt>
                <c:pt idx="14556">
                  <c:v>-341.35049999999995</c:v>
                </c:pt>
                <c:pt idx="14557">
                  <c:v>-341.3485</c:v>
                </c:pt>
                <c:pt idx="14558">
                  <c:v>-341.34649999999999</c:v>
                </c:pt>
                <c:pt idx="14559">
                  <c:v>-341.34449999999998</c:v>
                </c:pt>
                <c:pt idx="14560">
                  <c:v>-341.34249999999997</c:v>
                </c:pt>
                <c:pt idx="14561">
                  <c:v>-341.34049999999996</c:v>
                </c:pt>
                <c:pt idx="14562">
                  <c:v>-341.33849999999995</c:v>
                </c:pt>
                <c:pt idx="14563">
                  <c:v>-341.3365</c:v>
                </c:pt>
                <c:pt idx="14564">
                  <c:v>-341.33449999999999</c:v>
                </c:pt>
                <c:pt idx="14565">
                  <c:v>-341.33249999999998</c:v>
                </c:pt>
                <c:pt idx="14566">
                  <c:v>-341.33049999999997</c:v>
                </c:pt>
                <c:pt idx="14567">
                  <c:v>-341.32849999999996</c:v>
                </c:pt>
                <c:pt idx="14568">
                  <c:v>-341.32649999999995</c:v>
                </c:pt>
                <c:pt idx="14569">
                  <c:v>-341.3245</c:v>
                </c:pt>
                <c:pt idx="14570">
                  <c:v>-341.32249999999999</c:v>
                </c:pt>
                <c:pt idx="14571">
                  <c:v>-341.32049999999998</c:v>
                </c:pt>
                <c:pt idx="14572">
                  <c:v>-341.31849999999997</c:v>
                </c:pt>
                <c:pt idx="14573">
                  <c:v>-341.31649999999996</c:v>
                </c:pt>
                <c:pt idx="14574">
                  <c:v>-341.31449999999995</c:v>
                </c:pt>
                <c:pt idx="14575">
                  <c:v>-341.3125</c:v>
                </c:pt>
                <c:pt idx="14576">
                  <c:v>-341.31049999999999</c:v>
                </c:pt>
                <c:pt idx="14577">
                  <c:v>-341.30849999999998</c:v>
                </c:pt>
                <c:pt idx="14578">
                  <c:v>-341.30649999999997</c:v>
                </c:pt>
                <c:pt idx="14579">
                  <c:v>-341.30449999999996</c:v>
                </c:pt>
                <c:pt idx="14580">
                  <c:v>-341.30249999999995</c:v>
                </c:pt>
                <c:pt idx="14581">
                  <c:v>-341.3005</c:v>
                </c:pt>
                <c:pt idx="14582">
                  <c:v>-341.29849999999999</c:v>
                </c:pt>
                <c:pt idx="14583">
                  <c:v>-341.29649999999998</c:v>
                </c:pt>
                <c:pt idx="14584">
                  <c:v>-341.29449999999997</c:v>
                </c:pt>
                <c:pt idx="14585">
                  <c:v>-341.29249999999996</c:v>
                </c:pt>
                <c:pt idx="14586">
                  <c:v>-341.29049999999995</c:v>
                </c:pt>
                <c:pt idx="14587">
                  <c:v>-341.2885</c:v>
                </c:pt>
                <c:pt idx="14588">
                  <c:v>-341.28649999999999</c:v>
                </c:pt>
                <c:pt idx="14589">
                  <c:v>-341.28449999999998</c:v>
                </c:pt>
                <c:pt idx="14590">
                  <c:v>-341.28249999999997</c:v>
                </c:pt>
                <c:pt idx="14591">
                  <c:v>-341.28049999999996</c:v>
                </c:pt>
                <c:pt idx="14592">
                  <c:v>-341.27849999999995</c:v>
                </c:pt>
                <c:pt idx="14593">
                  <c:v>-341.2765</c:v>
                </c:pt>
                <c:pt idx="14594">
                  <c:v>-341.27449999999999</c:v>
                </c:pt>
                <c:pt idx="14595">
                  <c:v>-341.27249999999998</c:v>
                </c:pt>
                <c:pt idx="14596">
                  <c:v>-341.27049999999997</c:v>
                </c:pt>
                <c:pt idx="14597">
                  <c:v>-341.26849999999996</c:v>
                </c:pt>
                <c:pt idx="14598">
                  <c:v>-341.26649999999995</c:v>
                </c:pt>
                <c:pt idx="14599">
                  <c:v>-341.2645</c:v>
                </c:pt>
                <c:pt idx="14600">
                  <c:v>-341.26249999999999</c:v>
                </c:pt>
                <c:pt idx="14601">
                  <c:v>-341.26049999999998</c:v>
                </c:pt>
                <c:pt idx="14602">
                  <c:v>-341.25849999999997</c:v>
                </c:pt>
                <c:pt idx="14603">
                  <c:v>-341.25649999999996</c:v>
                </c:pt>
                <c:pt idx="14604">
                  <c:v>-341.25450000000001</c:v>
                </c:pt>
                <c:pt idx="14605">
                  <c:v>-341.2525</c:v>
                </c:pt>
                <c:pt idx="14606">
                  <c:v>-341.25049999999999</c:v>
                </c:pt>
                <c:pt idx="14607">
                  <c:v>-341.24849999999998</c:v>
                </c:pt>
                <c:pt idx="14608">
                  <c:v>-341.24649999999997</c:v>
                </c:pt>
                <c:pt idx="14609">
                  <c:v>-341.24449999999996</c:v>
                </c:pt>
                <c:pt idx="14610">
                  <c:v>-341.24249999999995</c:v>
                </c:pt>
                <c:pt idx="14611">
                  <c:v>-341.2405</c:v>
                </c:pt>
                <c:pt idx="14612">
                  <c:v>-341.23849999999999</c:v>
                </c:pt>
                <c:pt idx="14613">
                  <c:v>-341.23649999999998</c:v>
                </c:pt>
                <c:pt idx="14614">
                  <c:v>-341.23449999999997</c:v>
                </c:pt>
                <c:pt idx="14615">
                  <c:v>-341.23249999999996</c:v>
                </c:pt>
                <c:pt idx="14616">
                  <c:v>-341.23050000000001</c:v>
                </c:pt>
                <c:pt idx="14617">
                  <c:v>-341.2285</c:v>
                </c:pt>
                <c:pt idx="14618">
                  <c:v>-341.22649999999999</c:v>
                </c:pt>
                <c:pt idx="14619">
                  <c:v>-341.22449999999998</c:v>
                </c:pt>
                <c:pt idx="14620">
                  <c:v>-341.22249999999997</c:v>
                </c:pt>
                <c:pt idx="14621">
                  <c:v>-341.22049999999996</c:v>
                </c:pt>
                <c:pt idx="14622">
                  <c:v>-341.21849999999995</c:v>
                </c:pt>
                <c:pt idx="14623">
                  <c:v>-341.2165</c:v>
                </c:pt>
                <c:pt idx="14624">
                  <c:v>-341.21449999999999</c:v>
                </c:pt>
                <c:pt idx="14625">
                  <c:v>-341.21249999999998</c:v>
                </c:pt>
                <c:pt idx="14626">
                  <c:v>-341.21049999999997</c:v>
                </c:pt>
                <c:pt idx="14627">
                  <c:v>-341.20849999999996</c:v>
                </c:pt>
                <c:pt idx="14628">
                  <c:v>-341.20650000000001</c:v>
                </c:pt>
                <c:pt idx="14629">
                  <c:v>-341.2045</c:v>
                </c:pt>
                <c:pt idx="14630">
                  <c:v>-341.20249999999999</c:v>
                </c:pt>
                <c:pt idx="14631">
                  <c:v>-341.20049999999998</c:v>
                </c:pt>
                <c:pt idx="14632">
                  <c:v>-341.19849999999997</c:v>
                </c:pt>
                <c:pt idx="14633">
                  <c:v>-341.19649999999996</c:v>
                </c:pt>
                <c:pt idx="14634">
                  <c:v>-341.19449999999995</c:v>
                </c:pt>
                <c:pt idx="14635">
                  <c:v>-341.1925</c:v>
                </c:pt>
                <c:pt idx="14636">
                  <c:v>-341.19049999999999</c:v>
                </c:pt>
                <c:pt idx="14637">
                  <c:v>-341.18849999999998</c:v>
                </c:pt>
                <c:pt idx="14638">
                  <c:v>-341.18649999999997</c:v>
                </c:pt>
                <c:pt idx="14639">
                  <c:v>-341.18449999999996</c:v>
                </c:pt>
                <c:pt idx="14640">
                  <c:v>-341.1825</c:v>
                </c:pt>
                <c:pt idx="14641">
                  <c:v>-341.18049999999999</c:v>
                </c:pt>
                <c:pt idx="14642">
                  <c:v>-341.17849999999999</c:v>
                </c:pt>
                <c:pt idx="14643">
                  <c:v>-341.17649999999998</c:v>
                </c:pt>
                <c:pt idx="14644">
                  <c:v>-341.17449999999997</c:v>
                </c:pt>
                <c:pt idx="14645">
                  <c:v>-341.17249999999996</c:v>
                </c:pt>
                <c:pt idx="14646">
                  <c:v>-341.17049999999995</c:v>
                </c:pt>
                <c:pt idx="14647">
                  <c:v>-341.16849999999999</c:v>
                </c:pt>
                <c:pt idx="14648">
                  <c:v>-341.16649999999998</c:v>
                </c:pt>
                <c:pt idx="14649">
                  <c:v>-341.16449999999998</c:v>
                </c:pt>
                <c:pt idx="14650">
                  <c:v>-341.16249999999997</c:v>
                </c:pt>
                <c:pt idx="14651">
                  <c:v>-341.16049999999996</c:v>
                </c:pt>
                <c:pt idx="14652">
                  <c:v>-341.1585</c:v>
                </c:pt>
                <c:pt idx="14653">
                  <c:v>-341.15649999999999</c:v>
                </c:pt>
                <c:pt idx="14654">
                  <c:v>-341.15449999999998</c:v>
                </c:pt>
                <c:pt idx="14655">
                  <c:v>-341.15249999999997</c:v>
                </c:pt>
                <c:pt idx="14656">
                  <c:v>-341.15049999999997</c:v>
                </c:pt>
                <c:pt idx="14657">
                  <c:v>-341.14849999999996</c:v>
                </c:pt>
                <c:pt idx="14658">
                  <c:v>-341.1465</c:v>
                </c:pt>
                <c:pt idx="14659">
                  <c:v>-341.14449999999999</c:v>
                </c:pt>
                <c:pt idx="14660">
                  <c:v>-341.14249999999998</c:v>
                </c:pt>
                <c:pt idx="14661">
                  <c:v>-341.14049999999997</c:v>
                </c:pt>
                <c:pt idx="14662">
                  <c:v>-341.13849999999996</c:v>
                </c:pt>
                <c:pt idx="14663">
                  <c:v>-341.13649999999996</c:v>
                </c:pt>
                <c:pt idx="14664">
                  <c:v>-341.1345</c:v>
                </c:pt>
                <c:pt idx="14665">
                  <c:v>-341.13249999999999</c:v>
                </c:pt>
                <c:pt idx="14666">
                  <c:v>-341.13049999999998</c:v>
                </c:pt>
                <c:pt idx="14667">
                  <c:v>-341.12849999999997</c:v>
                </c:pt>
                <c:pt idx="14668">
                  <c:v>-341.12649999999996</c:v>
                </c:pt>
                <c:pt idx="14669">
                  <c:v>-341.12449999999995</c:v>
                </c:pt>
                <c:pt idx="14670">
                  <c:v>-341.1225</c:v>
                </c:pt>
                <c:pt idx="14671">
                  <c:v>-341.12049999999999</c:v>
                </c:pt>
                <c:pt idx="14672">
                  <c:v>-341.11849999999998</c:v>
                </c:pt>
                <c:pt idx="14673">
                  <c:v>-341.11649999999997</c:v>
                </c:pt>
                <c:pt idx="14674">
                  <c:v>-341.11449999999996</c:v>
                </c:pt>
                <c:pt idx="14675">
                  <c:v>-341.11249999999995</c:v>
                </c:pt>
                <c:pt idx="14676">
                  <c:v>-341.1105</c:v>
                </c:pt>
                <c:pt idx="14677">
                  <c:v>-341.10849999999999</c:v>
                </c:pt>
                <c:pt idx="14678">
                  <c:v>-341.10649999999998</c:v>
                </c:pt>
                <c:pt idx="14679">
                  <c:v>-341.10449999999997</c:v>
                </c:pt>
                <c:pt idx="14680">
                  <c:v>-341.10249999999996</c:v>
                </c:pt>
                <c:pt idx="14681">
                  <c:v>-341.10049999999995</c:v>
                </c:pt>
                <c:pt idx="14682">
                  <c:v>-341.0985</c:v>
                </c:pt>
                <c:pt idx="14683">
                  <c:v>-341.09649999999999</c:v>
                </c:pt>
                <c:pt idx="14684">
                  <c:v>-341.09449999999998</c:v>
                </c:pt>
                <c:pt idx="14685">
                  <c:v>-341.09249999999997</c:v>
                </c:pt>
                <c:pt idx="14686">
                  <c:v>-341.09049999999996</c:v>
                </c:pt>
                <c:pt idx="14687">
                  <c:v>-341.08849999999995</c:v>
                </c:pt>
                <c:pt idx="14688">
                  <c:v>-341.0865</c:v>
                </c:pt>
                <c:pt idx="14689">
                  <c:v>-341.08449999999999</c:v>
                </c:pt>
                <c:pt idx="14690">
                  <c:v>-341.08249999999998</c:v>
                </c:pt>
                <c:pt idx="14691">
                  <c:v>-341.08049999999997</c:v>
                </c:pt>
                <c:pt idx="14692">
                  <c:v>-341.07849999999996</c:v>
                </c:pt>
                <c:pt idx="14693">
                  <c:v>-341.07649999999995</c:v>
                </c:pt>
                <c:pt idx="14694">
                  <c:v>-341.0745</c:v>
                </c:pt>
                <c:pt idx="14695">
                  <c:v>-341.07249999999999</c:v>
                </c:pt>
                <c:pt idx="14696">
                  <c:v>-341.07049999999998</c:v>
                </c:pt>
                <c:pt idx="14697">
                  <c:v>-341.06849999999997</c:v>
                </c:pt>
                <c:pt idx="14698">
                  <c:v>-341.06649999999996</c:v>
                </c:pt>
                <c:pt idx="14699">
                  <c:v>-341.06449999999995</c:v>
                </c:pt>
                <c:pt idx="14700">
                  <c:v>-341.0625</c:v>
                </c:pt>
                <c:pt idx="14701">
                  <c:v>-341.06049999999999</c:v>
                </c:pt>
                <c:pt idx="14702">
                  <c:v>-341.05849999999998</c:v>
                </c:pt>
                <c:pt idx="14703">
                  <c:v>-341.05649999999997</c:v>
                </c:pt>
                <c:pt idx="14704">
                  <c:v>-341.05449999999996</c:v>
                </c:pt>
                <c:pt idx="14705">
                  <c:v>-341.05249999999995</c:v>
                </c:pt>
                <c:pt idx="14706">
                  <c:v>-341.0505</c:v>
                </c:pt>
                <c:pt idx="14707">
                  <c:v>-341.04849999999999</c:v>
                </c:pt>
                <c:pt idx="14708">
                  <c:v>-341.04649999999998</c:v>
                </c:pt>
                <c:pt idx="14709">
                  <c:v>-341.04449999999997</c:v>
                </c:pt>
                <c:pt idx="14710">
                  <c:v>-341.04249999999996</c:v>
                </c:pt>
                <c:pt idx="14711">
                  <c:v>-341.04049999999995</c:v>
                </c:pt>
                <c:pt idx="14712">
                  <c:v>-341.0385</c:v>
                </c:pt>
                <c:pt idx="14713">
                  <c:v>-341.03649999999999</c:v>
                </c:pt>
                <c:pt idx="14714">
                  <c:v>-341.03449999999998</c:v>
                </c:pt>
                <c:pt idx="14715">
                  <c:v>-341.03249999999997</c:v>
                </c:pt>
                <c:pt idx="14716">
                  <c:v>-341.03049999999996</c:v>
                </c:pt>
                <c:pt idx="14717">
                  <c:v>-341.02849999999995</c:v>
                </c:pt>
                <c:pt idx="14718">
                  <c:v>-341.0265</c:v>
                </c:pt>
                <c:pt idx="14719">
                  <c:v>-341.02449999999999</c:v>
                </c:pt>
                <c:pt idx="14720">
                  <c:v>-341.02249999999998</c:v>
                </c:pt>
                <c:pt idx="14721">
                  <c:v>-341.02049999999997</c:v>
                </c:pt>
                <c:pt idx="14722">
                  <c:v>-341.01849999999996</c:v>
                </c:pt>
                <c:pt idx="14723">
                  <c:v>-341.01649999999995</c:v>
                </c:pt>
                <c:pt idx="14724">
                  <c:v>-341.0145</c:v>
                </c:pt>
                <c:pt idx="14725">
                  <c:v>-341.01249999999999</c:v>
                </c:pt>
                <c:pt idx="14726">
                  <c:v>-341.01049999999998</c:v>
                </c:pt>
                <c:pt idx="14727">
                  <c:v>-341.00849999999997</c:v>
                </c:pt>
                <c:pt idx="14728">
                  <c:v>-341.00649999999996</c:v>
                </c:pt>
                <c:pt idx="14729">
                  <c:v>-341.00450000000001</c:v>
                </c:pt>
                <c:pt idx="14730">
                  <c:v>-341.0025</c:v>
                </c:pt>
                <c:pt idx="14731">
                  <c:v>-341.00049999999999</c:v>
                </c:pt>
                <c:pt idx="14732">
                  <c:v>-340.99849999999998</c:v>
                </c:pt>
                <c:pt idx="14733">
                  <c:v>-340.99649999999997</c:v>
                </c:pt>
                <c:pt idx="14734">
                  <c:v>-340.99449999999996</c:v>
                </c:pt>
                <c:pt idx="14735">
                  <c:v>-340.99249999999995</c:v>
                </c:pt>
                <c:pt idx="14736">
                  <c:v>-340.9905</c:v>
                </c:pt>
                <c:pt idx="14737">
                  <c:v>-340.98849999999999</c:v>
                </c:pt>
                <c:pt idx="14738">
                  <c:v>-340.98649999999998</c:v>
                </c:pt>
                <c:pt idx="14739">
                  <c:v>-340.98449999999997</c:v>
                </c:pt>
                <c:pt idx="14740">
                  <c:v>-340.98249999999996</c:v>
                </c:pt>
                <c:pt idx="14741">
                  <c:v>-340.98050000000001</c:v>
                </c:pt>
                <c:pt idx="14742">
                  <c:v>-340.9785</c:v>
                </c:pt>
                <c:pt idx="14743">
                  <c:v>-340.97649999999999</c:v>
                </c:pt>
                <c:pt idx="14744">
                  <c:v>-340.97449999999998</c:v>
                </c:pt>
                <c:pt idx="14745">
                  <c:v>-340.97249999999997</c:v>
                </c:pt>
                <c:pt idx="14746">
                  <c:v>-340.97049999999996</c:v>
                </c:pt>
                <c:pt idx="14747">
                  <c:v>-340.96849999999995</c:v>
                </c:pt>
                <c:pt idx="14748">
                  <c:v>-340.9665</c:v>
                </c:pt>
                <c:pt idx="14749">
                  <c:v>-340.96449999999999</c:v>
                </c:pt>
                <c:pt idx="14750">
                  <c:v>-340.96249999999998</c:v>
                </c:pt>
                <c:pt idx="14751">
                  <c:v>-340.96049999999997</c:v>
                </c:pt>
                <c:pt idx="14752">
                  <c:v>-340.95849999999996</c:v>
                </c:pt>
                <c:pt idx="14753">
                  <c:v>-340.95650000000001</c:v>
                </c:pt>
                <c:pt idx="14754">
                  <c:v>-340.9545</c:v>
                </c:pt>
                <c:pt idx="14755">
                  <c:v>-340.95249999999999</c:v>
                </c:pt>
                <c:pt idx="14756">
                  <c:v>-340.95049999999998</c:v>
                </c:pt>
                <c:pt idx="14757">
                  <c:v>-340.94849999999997</c:v>
                </c:pt>
                <c:pt idx="14758">
                  <c:v>-340.94649999999996</c:v>
                </c:pt>
                <c:pt idx="14759">
                  <c:v>-340.94449999999995</c:v>
                </c:pt>
                <c:pt idx="14760">
                  <c:v>-340.9425</c:v>
                </c:pt>
                <c:pt idx="14761">
                  <c:v>-340.94049999999999</c:v>
                </c:pt>
                <c:pt idx="14762">
                  <c:v>-340.93849999999998</c:v>
                </c:pt>
                <c:pt idx="14763">
                  <c:v>-340.93649999999997</c:v>
                </c:pt>
                <c:pt idx="14764">
                  <c:v>-340.93449999999996</c:v>
                </c:pt>
                <c:pt idx="14765">
                  <c:v>-340.9325</c:v>
                </c:pt>
                <c:pt idx="14766">
                  <c:v>-340.93049999999999</c:v>
                </c:pt>
                <c:pt idx="14767">
                  <c:v>-340.92849999999999</c:v>
                </c:pt>
                <c:pt idx="14768">
                  <c:v>-340.92649999999998</c:v>
                </c:pt>
                <c:pt idx="14769">
                  <c:v>-340.92449999999997</c:v>
                </c:pt>
                <c:pt idx="14770">
                  <c:v>-340.92249999999996</c:v>
                </c:pt>
                <c:pt idx="14771">
                  <c:v>-340.92049999999995</c:v>
                </c:pt>
                <c:pt idx="14772">
                  <c:v>-340.91849999999999</c:v>
                </c:pt>
                <c:pt idx="14773">
                  <c:v>-340.91649999999998</c:v>
                </c:pt>
                <c:pt idx="14774">
                  <c:v>-340.91449999999998</c:v>
                </c:pt>
                <c:pt idx="14775">
                  <c:v>-340.91249999999997</c:v>
                </c:pt>
                <c:pt idx="14776">
                  <c:v>-340.91049999999996</c:v>
                </c:pt>
                <c:pt idx="14777">
                  <c:v>-340.9085</c:v>
                </c:pt>
                <c:pt idx="14778">
                  <c:v>-340.90649999999999</c:v>
                </c:pt>
                <c:pt idx="14779">
                  <c:v>-340.90449999999998</c:v>
                </c:pt>
                <c:pt idx="14780">
                  <c:v>-340.90249999999997</c:v>
                </c:pt>
                <c:pt idx="14781">
                  <c:v>-340.90049999999997</c:v>
                </c:pt>
                <c:pt idx="14782">
                  <c:v>-340.89849999999996</c:v>
                </c:pt>
                <c:pt idx="14783">
                  <c:v>-340.8965</c:v>
                </c:pt>
                <c:pt idx="14784">
                  <c:v>-340.89449999999999</c:v>
                </c:pt>
                <c:pt idx="14785">
                  <c:v>-340.89249999999998</c:v>
                </c:pt>
                <c:pt idx="14786">
                  <c:v>-340.89049999999997</c:v>
                </c:pt>
                <c:pt idx="14787">
                  <c:v>-340.88849999999996</c:v>
                </c:pt>
                <c:pt idx="14788">
                  <c:v>-340.88649999999996</c:v>
                </c:pt>
                <c:pt idx="14789">
                  <c:v>-340.8845</c:v>
                </c:pt>
                <c:pt idx="14790">
                  <c:v>-340.88249999999999</c:v>
                </c:pt>
                <c:pt idx="14791">
                  <c:v>-340.88049999999998</c:v>
                </c:pt>
                <c:pt idx="14792">
                  <c:v>-340.87849999999997</c:v>
                </c:pt>
                <c:pt idx="14793">
                  <c:v>-340.87649999999996</c:v>
                </c:pt>
                <c:pt idx="14794">
                  <c:v>-340.87449999999995</c:v>
                </c:pt>
                <c:pt idx="14795">
                  <c:v>-340.8725</c:v>
                </c:pt>
                <c:pt idx="14796">
                  <c:v>-340.87049999999999</c:v>
                </c:pt>
                <c:pt idx="14797">
                  <c:v>-340.86849999999998</c:v>
                </c:pt>
                <c:pt idx="14798">
                  <c:v>-340.86649999999997</c:v>
                </c:pt>
                <c:pt idx="14799">
                  <c:v>-340.86449999999996</c:v>
                </c:pt>
                <c:pt idx="14800">
                  <c:v>-340.86249999999995</c:v>
                </c:pt>
                <c:pt idx="14801">
                  <c:v>-340.8605</c:v>
                </c:pt>
                <c:pt idx="14802">
                  <c:v>-340.85849999999999</c:v>
                </c:pt>
                <c:pt idx="14803">
                  <c:v>-340.85649999999998</c:v>
                </c:pt>
                <c:pt idx="14804">
                  <c:v>-340.85449999999997</c:v>
                </c:pt>
                <c:pt idx="14805">
                  <c:v>-340.85249999999996</c:v>
                </c:pt>
                <c:pt idx="14806">
                  <c:v>-340.85049999999995</c:v>
                </c:pt>
                <c:pt idx="14807">
                  <c:v>-340.8485</c:v>
                </c:pt>
                <c:pt idx="14808">
                  <c:v>-340.84649999999999</c:v>
                </c:pt>
                <c:pt idx="14809">
                  <c:v>-340.84449999999998</c:v>
                </c:pt>
                <c:pt idx="14810">
                  <c:v>-340.84249999999997</c:v>
                </c:pt>
                <c:pt idx="14811">
                  <c:v>-340.84049999999996</c:v>
                </c:pt>
                <c:pt idx="14812">
                  <c:v>-340.83849999999995</c:v>
                </c:pt>
                <c:pt idx="14813">
                  <c:v>-340.8365</c:v>
                </c:pt>
                <c:pt idx="14814">
                  <c:v>-340.83449999999999</c:v>
                </c:pt>
                <c:pt idx="14815">
                  <c:v>-340.83249999999998</c:v>
                </c:pt>
                <c:pt idx="14816">
                  <c:v>-340.83049999999997</c:v>
                </c:pt>
                <c:pt idx="14817">
                  <c:v>-340.82849999999996</c:v>
                </c:pt>
                <c:pt idx="14818">
                  <c:v>-340.82649999999995</c:v>
                </c:pt>
                <c:pt idx="14819">
                  <c:v>-340.8245</c:v>
                </c:pt>
                <c:pt idx="14820">
                  <c:v>-340.82249999999999</c:v>
                </c:pt>
                <c:pt idx="14821">
                  <c:v>-340.82049999999998</c:v>
                </c:pt>
                <c:pt idx="14822">
                  <c:v>-340.81849999999997</c:v>
                </c:pt>
                <c:pt idx="14823">
                  <c:v>-340.81649999999996</c:v>
                </c:pt>
                <c:pt idx="14824">
                  <c:v>-340.81449999999995</c:v>
                </c:pt>
                <c:pt idx="14825">
                  <c:v>-340.8125</c:v>
                </c:pt>
                <c:pt idx="14826">
                  <c:v>-340.81049999999999</c:v>
                </c:pt>
                <c:pt idx="14827">
                  <c:v>-340.80849999999998</c:v>
                </c:pt>
                <c:pt idx="14828">
                  <c:v>-340.80649999999997</c:v>
                </c:pt>
                <c:pt idx="14829">
                  <c:v>-340.80449999999996</c:v>
                </c:pt>
                <c:pt idx="14830">
                  <c:v>-340.80249999999995</c:v>
                </c:pt>
                <c:pt idx="14831">
                  <c:v>-340.8005</c:v>
                </c:pt>
                <c:pt idx="14832">
                  <c:v>-340.79849999999999</c:v>
                </c:pt>
                <c:pt idx="14833">
                  <c:v>-340.79649999999998</c:v>
                </c:pt>
                <c:pt idx="14834">
                  <c:v>-340.79449999999997</c:v>
                </c:pt>
                <c:pt idx="14835">
                  <c:v>-340.79249999999996</c:v>
                </c:pt>
                <c:pt idx="14836">
                  <c:v>-340.79049999999995</c:v>
                </c:pt>
                <c:pt idx="14837">
                  <c:v>-340.7885</c:v>
                </c:pt>
                <c:pt idx="14838">
                  <c:v>-340.78649999999999</c:v>
                </c:pt>
                <c:pt idx="14839">
                  <c:v>-340.78449999999998</c:v>
                </c:pt>
                <c:pt idx="14840">
                  <c:v>-340.78249999999997</c:v>
                </c:pt>
                <c:pt idx="14841">
                  <c:v>-340.78049999999996</c:v>
                </c:pt>
                <c:pt idx="14842">
                  <c:v>-340.77849999999995</c:v>
                </c:pt>
                <c:pt idx="14843">
                  <c:v>-340.7765</c:v>
                </c:pt>
                <c:pt idx="14844">
                  <c:v>-340.77449999999999</c:v>
                </c:pt>
                <c:pt idx="14845">
                  <c:v>-340.77249999999998</c:v>
                </c:pt>
                <c:pt idx="14846">
                  <c:v>-340.77049999999997</c:v>
                </c:pt>
                <c:pt idx="14847">
                  <c:v>-340.76849999999996</c:v>
                </c:pt>
                <c:pt idx="14848">
                  <c:v>-340.76649999999995</c:v>
                </c:pt>
                <c:pt idx="14849">
                  <c:v>-340.7645</c:v>
                </c:pt>
                <c:pt idx="14850">
                  <c:v>-340.76249999999999</c:v>
                </c:pt>
                <c:pt idx="14851">
                  <c:v>-340.76049999999998</c:v>
                </c:pt>
                <c:pt idx="14852">
                  <c:v>-340.75849999999997</c:v>
                </c:pt>
                <c:pt idx="14853">
                  <c:v>-340.75649999999996</c:v>
                </c:pt>
                <c:pt idx="14854">
                  <c:v>-340.75450000000001</c:v>
                </c:pt>
                <c:pt idx="14855">
                  <c:v>-340.7525</c:v>
                </c:pt>
                <c:pt idx="14856">
                  <c:v>-340.75049999999999</c:v>
                </c:pt>
                <c:pt idx="14857">
                  <c:v>-340.74849999999998</c:v>
                </c:pt>
                <c:pt idx="14858">
                  <c:v>-340.74649999999997</c:v>
                </c:pt>
                <c:pt idx="14859">
                  <c:v>-340.74449999999996</c:v>
                </c:pt>
                <c:pt idx="14860">
                  <c:v>-340.74249999999995</c:v>
                </c:pt>
                <c:pt idx="14861">
                  <c:v>-340.7405</c:v>
                </c:pt>
                <c:pt idx="14862">
                  <c:v>-340.73849999999999</c:v>
                </c:pt>
                <c:pt idx="14863">
                  <c:v>-340.73649999999998</c:v>
                </c:pt>
                <c:pt idx="14864">
                  <c:v>-340.73449999999997</c:v>
                </c:pt>
                <c:pt idx="14865">
                  <c:v>-340.73249999999996</c:v>
                </c:pt>
                <c:pt idx="14866">
                  <c:v>-340.73050000000001</c:v>
                </c:pt>
                <c:pt idx="14867">
                  <c:v>-340.7285</c:v>
                </c:pt>
                <c:pt idx="14868">
                  <c:v>-340.72649999999999</c:v>
                </c:pt>
                <c:pt idx="14869">
                  <c:v>-340.72449999999998</c:v>
                </c:pt>
                <c:pt idx="14870">
                  <c:v>-340.72249999999997</c:v>
                </c:pt>
                <c:pt idx="14871">
                  <c:v>-340.72049999999996</c:v>
                </c:pt>
                <c:pt idx="14872">
                  <c:v>-340.71849999999995</c:v>
                </c:pt>
                <c:pt idx="14873">
                  <c:v>-340.7165</c:v>
                </c:pt>
                <c:pt idx="14874">
                  <c:v>-340.71449999999999</c:v>
                </c:pt>
                <c:pt idx="14875">
                  <c:v>-340.71249999999998</c:v>
                </c:pt>
                <c:pt idx="14876">
                  <c:v>-340.71049999999997</c:v>
                </c:pt>
                <c:pt idx="14877">
                  <c:v>-340.70849999999996</c:v>
                </c:pt>
                <c:pt idx="14878">
                  <c:v>-340.70650000000001</c:v>
                </c:pt>
                <c:pt idx="14879">
                  <c:v>-340.7045</c:v>
                </c:pt>
                <c:pt idx="14880">
                  <c:v>-340.70249999999999</c:v>
                </c:pt>
                <c:pt idx="14881">
                  <c:v>-340.70049999999998</c:v>
                </c:pt>
                <c:pt idx="14882">
                  <c:v>-340.69849999999997</c:v>
                </c:pt>
                <c:pt idx="14883">
                  <c:v>-340.69649999999996</c:v>
                </c:pt>
                <c:pt idx="14884">
                  <c:v>-340.69449999999995</c:v>
                </c:pt>
                <c:pt idx="14885">
                  <c:v>-340.6925</c:v>
                </c:pt>
                <c:pt idx="14886">
                  <c:v>-340.69049999999999</c:v>
                </c:pt>
                <c:pt idx="14887">
                  <c:v>-340.68849999999998</c:v>
                </c:pt>
                <c:pt idx="14888">
                  <c:v>-340.68649999999997</c:v>
                </c:pt>
                <c:pt idx="14889">
                  <c:v>-340.68449999999996</c:v>
                </c:pt>
                <c:pt idx="14890">
                  <c:v>-340.6825</c:v>
                </c:pt>
                <c:pt idx="14891">
                  <c:v>-340.68049999999999</c:v>
                </c:pt>
                <c:pt idx="14892">
                  <c:v>-340.67849999999999</c:v>
                </c:pt>
                <c:pt idx="14893">
                  <c:v>-340.67649999999998</c:v>
                </c:pt>
                <c:pt idx="14894">
                  <c:v>-340.67449999999997</c:v>
                </c:pt>
                <c:pt idx="14895">
                  <c:v>-340.67249999999996</c:v>
                </c:pt>
                <c:pt idx="14896">
                  <c:v>-340.67049999999995</c:v>
                </c:pt>
                <c:pt idx="14897">
                  <c:v>-340.66849999999999</c:v>
                </c:pt>
                <c:pt idx="14898">
                  <c:v>-340.66649999999998</c:v>
                </c:pt>
                <c:pt idx="14899">
                  <c:v>-340.66449999999998</c:v>
                </c:pt>
                <c:pt idx="14900">
                  <c:v>-340.66249999999997</c:v>
                </c:pt>
                <c:pt idx="14901">
                  <c:v>-340.66049999999996</c:v>
                </c:pt>
                <c:pt idx="14902">
                  <c:v>-340.6585</c:v>
                </c:pt>
                <c:pt idx="14903">
                  <c:v>-340.65649999999999</c:v>
                </c:pt>
                <c:pt idx="14904">
                  <c:v>-340.65449999999998</c:v>
                </c:pt>
                <c:pt idx="14905">
                  <c:v>-340.65249999999997</c:v>
                </c:pt>
                <c:pt idx="14906">
                  <c:v>-340.65049999999997</c:v>
                </c:pt>
                <c:pt idx="14907">
                  <c:v>-340.64849999999996</c:v>
                </c:pt>
                <c:pt idx="14908">
                  <c:v>-340.6465</c:v>
                </c:pt>
                <c:pt idx="14909">
                  <c:v>-340.64449999999999</c:v>
                </c:pt>
                <c:pt idx="14910">
                  <c:v>-340.64249999999998</c:v>
                </c:pt>
                <c:pt idx="14911">
                  <c:v>-340.64049999999997</c:v>
                </c:pt>
                <c:pt idx="14912">
                  <c:v>-340.63849999999996</c:v>
                </c:pt>
                <c:pt idx="14913">
                  <c:v>-340.63649999999996</c:v>
                </c:pt>
                <c:pt idx="14914">
                  <c:v>-340.6345</c:v>
                </c:pt>
                <c:pt idx="14915">
                  <c:v>-340.63249999999999</c:v>
                </c:pt>
                <c:pt idx="14916">
                  <c:v>-340.63049999999998</c:v>
                </c:pt>
                <c:pt idx="14917">
                  <c:v>-340.62849999999997</c:v>
                </c:pt>
                <c:pt idx="14918">
                  <c:v>-340.62649999999996</c:v>
                </c:pt>
                <c:pt idx="14919">
                  <c:v>-340.62449999999995</c:v>
                </c:pt>
                <c:pt idx="14920">
                  <c:v>-340.6225</c:v>
                </c:pt>
                <c:pt idx="14921">
                  <c:v>-340.62049999999999</c:v>
                </c:pt>
                <c:pt idx="14922">
                  <c:v>-340.61849999999998</c:v>
                </c:pt>
                <c:pt idx="14923">
                  <c:v>-340.61649999999997</c:v>
                </c:pt>
                <c:pt idx="14924">
                  <c:v>-340.61449999999996</c:v>
                </c:pt>
                <c:pt idx="14925">
                  <c:v>-340.61249999999995</c:v>
                </c:pt>
                <c:pt idx="14926">
                  <c:v>-340.6105</c:v>
                </c:pt>
                <c:pt idx="14927">
                  <c:v>-340.60849999999999</c:v>
                </c:pt>
                <c:pt idx="14928">
                  <c:v>-340.60649999999998</c:v>
                </c:pt>
                <c:pt idx="14929">
                  <c:v>-340.60449999999997</c:v>
                </c:pt>
                <c:pt idx="14930">
                  <c:v>-340.60249999999996</c:v>
                </c:pt>
                <c:pt idx="14931">
                  <c:v>-340.60049999999995</c:v>
                </c:pt>
                <c:pt idx="14932">
                  <c:v>-340.5985</c:v>
                </c:pt>
                <c:pt idx="14933">
                  <c:v>-340.59649999999999</c:v>
                </c:pt>
                <c:pt idx="14934">
                  <c:v>-340.59449999999998</c:v>
                </c:pt>
                <c:pt idx="14935">
                  <c:v>-340.59249999999997</c:v>
                </c:pt>
                <c:pt idx="14936">
                  <c:v>-340.59049999999996</c:v>
                </c:pt>
                <c:pt idx="14937">
                  <c:v>-340.58849999999995</c:v>
                </c:pt>
                <c:pt idx="14938">
                  <c:v>-340.5865</c:v>
                </c:pt>
                <c:pt idx="14939">
                  <c:v>-340.58449999999999</c:v>
                </c:pt>
                <c:pt idx="14940">
                  <c:v>-340.58249999999998</c:v>
                </c:pt>
                <c:pt idx="14941">
                  <c:v>-340.58049999999997</c:v>
                </c:pt>
                <c:pt idx="14942">
                  <c:v>-340.57849999999996</c:v>
                </c:pt>
                <c:pt idx="14943">
                  <c:v>-340.57649999999995</c:v>
                </c:pt>
                <c:pt idx="14944">
                  <c:v>-340.5745</c:v>
                </c:pt>
                <c:pt idx="14945">
                  <c:v>-340.57249999999999</c:v>
                </c:pt>
                <c:pt idx="14946">
                  <c:v>-340.57049999999998</c:v>
                </c:pt>
                <c:pt idx="14947">
                  <c:v>-340.56849999999997</c:v>
                </c:pt>
                <c:pt idx="14948">
                  <c:v>-340.56649999999996</c:v>
                </c:pt>
                <c:pt idx="14949">
                  <c:v>-340.56449999999995</c:v>
                </c:pt>
                <c:pt idx="14950">
                  <c:v>-340.5625</c:v>
                </c:pt>
                <c:pt idx="14951">
                  <c:v>-340.56049999999999</c:v>
                </c:pt>
                <c:pt idx="14952">
                  <c:v>-340.55849999999998</c:v>
                </c:pt>
                <c:pt idx="14953">
                  <c:v>-340.55649999999997</c:v>
                </c:pt>
                <c:pt idx="14954">
                  <c:v>-340.55449999999996</c:v>
                </c:pt>
                <c:pt idx="14955">
                  <c:v>-340.55249999999995</c:v>
                </c:pt>
                <c:pt idx="14956">
                  <c:v>-340.5505</c:v>
                </c:pt>
                <c:pt idx="14957">
                  <c:v>-340.54849999999999</c:v>
                </c:pt>
                <c:pt idx="14958">
                  <c:v>-340.54649999999998</c:v>
                </c:pt>
                <c:pt idx="14959">
                  <c:v>-340.54449999999997</c:v>
                </c:pt>
                <c:pt idx="14960">
                  <c:v>-340.54249999999996</c:v>
                </c:pt>
                <c:pt idx="14961">
                  <c:v>-340.54049999999995</c:v>
                </c:pt>
                <c:pt idx="14962">
                  <c:v>-340.5385</c:v>
                </c:pt>
                <c:pt idx="14963">
                  <c:v>-340.53649999999999</c:v>
                </c:pt>
                <c:pt idx="14964">
                  <c:v>-340.53449999999998</c:v>
                </c:pt>
                <c:pt idx="14965">
                  <c:v>-340.53249999999997</c:v>
                </c:pt>
                <c:pt idx="14966">
                  <c:v>-340.53049999999996</c:v>
                </c:pt>
                <c:pt idx="14967">
                  <c:v>-340.52849999999995</c:v>
                </c:pt>
                <c:pt idx="14968">
                  <c:v>-340.5265</c:v>
                </c:pt>
                <c:pt idx="14969">
                  <c:v>-340.52449999999999</c:v>
                </c:pt>
                <c:pt idx="14970">
                  <c:v>-340.52249999999998</c:v>
                </c:pt>
                <c:pt idx="14971">
                  <c:v>-340.52049999999997</c:v>
                </c:pt>
                <c:pt idx="14972">
                  <c:v>-340.51849999999996</c:v>
                </c:pt>
                <c:pt idx="14973">
                  <c:v>-340.51649999999995</c:v>
                </c:pt>
                <c:pt idx="14974">
                  <c:v>-340.5145</c:v>
                </c:pt>
                <c:pt idx="14975">
                  <c:v>-340.51249999999999</c:v>
                </c:pt>
                <c:pt idx="14976">
                  <c:v>-340.51049999999998</c:v>
                </c:pt>
                <c:pt idx="14977">
                  <c:v>-340.50849999999997</c:v>
                </c:pt>
                <c:pt idx="14978">
                  <c:v>-340.50649999999996</c:v>
                </c:pt>
                <c:pt idx="14979">
                  <c:v>-340.50450000000001</c:v>
                </c:pt>
                <c:pt idx="14980">
                  <c:v>-340.5025</c:v>
                </c:pt>
                <c:pt idx="14981">
                  <c:v>-340.50049999999999</c:v>
                </c:pt>
                <c:pt idx="14982">
                  <c:v>-340.49849999999998</c:v>
                </c:pt>
                <c:pt idx="14983">
                  <c:v>-340.49649999999997</c:v>
                </c:pt>
                <c:pt idx="14984">
                  <c:v>-340.49449999999996</c:v>
                </c:pt>
                <c:pt idx="14985">
                  <c:v>-340.49249999999995</c:v>
                </c:pt>
                <c:pt idx="14986">
                  <c:v>-340.4905</c:v>
                </c:pt>
                <c:pt idx="14987">
                  <c:v>-340.48849999999999</c:v>
                </c:pt>
                <c:pt idx="14988">
                  <c:v>-340.48649999999998</c:v>
                </c:pt>
                <c:pt idx="14989">
                  <c:v>-340.48449999999997</c:v>
                </c:pt>
                <c:pt idx="14990">
                  <c:v>-340.48249999999996</c:v>
                </c:pt>
                <c:pt idx="14991">
                  <c:v>-340.48050000000001</c:v>
                </c:pt>
                <c:pt idx="14992">
                  <c:v>-340.4785</c:v>
                </c:pt>
                <c:pt idx="14993">
                  <c:v>-340.47649999999999</c:v>
                </c:pt>
                <c:pt idx="14994">
                  <c:v>-340.47449999999998</c:v>
                </c:pt>
                <c:pt idx="14995">
                  <c:v>-340.47249999999997</c:v>
                </c:pt>
                <c:pt idx="14996">
                  <c:v>-340.47049999999996</c:v>
                </c:pt>
                <c:pt idx="14997">
                  <c:v>-340.46849999999995</c:v>
                </c:pt>
                <c:pt idx="14998">
                  <c:v>-340.4665</c:v>
                </c:pt>
                <c:pt idx="14999">
                  <c:v>-340.46449999999999</c:v>
                </c:pt>
                <c:pt idx="15000">
                  <c:v>-340.46249999999998</c:v>
                </c:pt>
                <c:pt idx="15001">
                  <c:v>-340.46049999999997</c:v>
                </c:pt>
                <c:pt idx="15002">
                  <c:v>-340.45849999999996</c:v>
                </c:pt>
                <c:pt idx="15003">
                  <c:v>-340.45650000000001</c:v>
                </c:pt>
                <c:pt idx="15004">
                  <c:v>-340.4545</c:v>
                </c:pt>
                <c:pt idx="15005">
                  <c:v>-340.45249999999999</c:v>
                </c:pt>
                <c:pt idx="15006">
                  <c:v>-340.45049999999998</c:v>
                </c:pt>
                <c:pt idx="15007">
                  <c:v>-340.44849999999997</c:v>
                </c:pt>
                <c:pt idx="15008">
                  <c:v>-340.44649999999996</c:v>
                </c:pt>
                <c:pt idx="15009">
                  <c:v>-340.44449999999995</c:v>
                </c:pt>
                <c:pt idx="15010">
                  <c:v>-340.4425</c:v>
                </c:pt>
                <c:pt idx="15011">
                  <c:v>-340.44049999999999</c:v>
                </c:pt>
                <c:pt idx="15012">
                  <c:v>-340.43849999999998</c:v>
                </c:pt>
                <c:pt idx="15013">
                  <c:v>-340.43649999999997</c:v>
                </c:pt>
                <c:pt idx="15014">
                  <c:v>-340.43449999999996</c:v>
                </c:pt>
                <c:pt idx="15015">
                  <c:v>-340.4325</c:v>
                </c:pt>
                <c:pt idx="15016">
                  <c:v>-340.43049999999999</c:v>
                </c:pt>
                <c:pt idx="15017">
                  <c:v>-340.42849999999999</c:v>
                </c:pt>
                <c:pt idx="15018">
                  <c:v>-340.42649999999998</c:v>
                </c:pt>
                <c:pt idx="15019">
                  <c:v>-340.42449999999997</c:v>
                </c:pt>
                <c:pt idx="15020">
                  <c:v>-340.42249999999996</c:v>
                </c:pt>
                <c:pt idx="15021">
                  <c:v>-340.42049999999995</c:v>
                </c:pt>
                <c:pt idx="15022">
                  <c:v>-340.41849999999999</c:v>
                </c:pt>
                <c:pt idx="15023">
                  <c:v>-340.41649999999998</c:v>
                </c:pt>
                <c:pt idx="15024">
                  <c:v>-340.41449999999998</c:v>
                </c:pt>
                <c:pt idx="15025">
                  <c:v>-340.41249999999997</c:v>
                </c:pt>
                <c:pt idx="15026">
                  <c:v>-340.41049999999996</c:v>
                </c:pt>
                <c:pt idx="15027">
                  <c:v>-340.4085</c:v>
                </c:pt>
                <c:pt idx="15028">
                  <c:v>-340.40649999999999</c:v>
                </c:pt>
                <c:pt idx="15029">
                  <c:v>-340.40449999999998</c:v>
                </c:pt>
                <c:pt idx="15030">
                  <c:v>-340.40249999999997</c:v>
                </c:pt>
                <c:pt idx="15031">
                  <c:v>-340.40049999999997</c:v>
                </c:pt>
                <c:pt idx="15032">
                  <c:v>-340.39849999999996</c:v>
                </c:pt>
                <c:pt idx="15033">
                  <c:v>-340.3965</c:v>
                </c:pt>
                <c:pt idx="15034">
                  <c:v>-340.39449999999999</c:v>
                </c:pt>
                <c:pt idx="15035">
                  <c:v>-340.39249999999998</c:v>
                </c:pt>
                <c:pt idx="15036">
                  <c:v>-340.39049999999997</c:v>
                </c:pt>
                <c:pt idx="15037">
                  <c:v>-340.38849999999996</c:v>
                </c:pt>
                <c:pt idx="15038">
                  <c:v>-340.38649999999996</c:v>
                </c:pt>
                <c:pt idx="15039">
                  <c:v>-340.3845</c:v>
                </c:pt>
                <c:pt idx="15040">
                  <c:v>-340.38249999999999</c:v>
                </c:pt>
                <c:pt idx="15041">
                  <c:v>-340.38049999999998</c:v>
                </c:pt>
                <c:pt idx="15042">
                  <c:v>-340.37849999999997</c:v>
                </c:pt>
                <c:pt idx="15043">
                  <c:v>-340.37649999999996</c:v>
                </c:pt>
                <c:pt idx="15044">
                  <c:v>-340.37449999999995</c:v>
                </c:pt>
                <c:pt idx="15045">
                  <c:v>-340.3725</c:v>
                </c:pt>
                <c:pt idx="15046">
                  <c:v>-340.37049999999999</c:v>
                </c:pt>
                <c:pt idx="15047">
                  <c:v>-340.36849999999998</c:v>
                </c:pt>
                <c:pt idx="15048">
                  <c:v>-340.36649999999997</c:v>
                </c:pt>
                <c:pt idx="15049">
                  <c:v>-340.36449999999996</c:v>
                </c:pt>
                <c:pt idx="15050">
                  <c:v>-340.36249999999995</c:v>
                </c:pt>
                <c:pt idx="15051">
                  <c:v>-340.3605</c:v>
                </c:pt>
                <c:pt idx="15052">
                  <c:v>-340.35849999999999</c:v>
                </c:pt>
                <c:pt idx="15053">
                  <c:v>-340.35649999999998</c:v>
                </c:pt>
                <c:pt idx="15054">
                  <c:v>-340.35449999999997</c:v>
                </c:pt>
                <c:pt idx="15055">
                  <c:v>-340.35249999999996</c:v>
                </c:pt>
                <c:pt idx="15056">
                  <c:v>-340.35049999999995</c:v>
                </c:pt>
                <c:pt idx="15057">
                  <c:v>-340.3485</c:v>
                </c:pt>
                <c:pt idx="15058">
                  <c:v>-340.34649999999999</c:v>
                </c:pt>
                <c:pt idx="15059">
                  <c:v>-340.34449999999998</c:v>
                </c:pt>
                <c:pt idx="15060">
                  <c:v>-340.34249999999997</c:v>
                </c:pt>
                <c:pt idx="15061">
                  <c:v>-340.34049999999996</c:v>
                </c:pt>
                <c:pt idx="15062">
                  <c:v>-340.33849999999995</c:v>
                </c:pt>
                <c:pt idx="15063">
                  <c:v>-340.3365</c:v>
                </c:pt>
                <c:pt idx="15064">
                  <c:v>-340.33449999999999</c:v>
                </c:pt>
                <c:pt idx="15065">
                  <c:v>-340.33249999999998</c:v>
                </c:pt>
                <c:pt idx="15066">
                  <c:v>-340.33049999999997</c:v>
                </c:pt>
                <c:pt idx="15067">
                  <c:v>-340.32849999999996</c:v>
                </c:pt>
                <c:pt idx="15068">
                  <c:v>-340.32649999999995</c:v>
                </c:pt>
                <c:pt idx="15069">
                  <c:v>-340.3245</c:v>
                </c:pt>
                <c:pt idx="15070">
                  <c:v>-340.32249999999999</c:v>
                </c:pt>
                <c:pt idx="15071">
                  <c:v>-340.32049999999998</c:v>
                </c:pt>
                <c:pt idx="15072">
                  <c:v>-340.31849999999997</c:v>
                </c:pt>
                <c:pt idx="15073">
                  <c:v>-340.31649999999996</c:v>
                </c:pt>
                <c:pt idx="15074">
                  <c:v>-340.31449999999995</c:v>
                </c:pt>
                <c:pt idx="15075">
                  <c:v>-340.3125</c:v>
                </c:pt>
                <c:pt idx="15076">
                  <c:v>-340.31049999999999</c:v>
                </c:pt>
                <c:pt idx="15077">
                  <c:v>-340.30849999999998</c:v>
                </c:pt>
                <c:pt idx="15078">
                  <c:v>-340.30649999999997</c:v>
                </c:pt>
                <c:pt idx="15079">
                  <c:v>-340.30449999999996</c:v>
                </c:pt>
                <c:pt idx="15080">
                  <c:v>-340.30249999999995</c:v>
                </c:pt>
                <c:pt idx="15081">
                  <c:v>-340.3005</c:v>
                </c:pt>
                <c:pt idx="15082">
                  <c:v>-340.29849999999999</c:v>
                </c:pt>
                <c:pt idx="15083">
                  <c:v>-340.29649999999998</c:v>
                </c:pt>
                <c:pt idx="15084">
                  <c:v>-340.29449999999997</c:v>
                </c:pt>
                <c:pt idx="15085">
                  <c:v>-340.29249999999996</c:v>
                </c:pt>
                <c:pt idx="15086">
                  <c:v>-340.29049999999995</c:v>
                </c:pt>
                <c:pt idx="15087">
                  <c:v>-340.2885</c:v>
                </c:pt>
                <c:pt idx="15088">
                  <c:v>-340.28649999999999</c:v>
                </c:pt>
                <c:pt idx="15089">
                  <c:v>-340.28449999999998</c:v>
                </c:pt>
                <c:pt idx="15090">
                  <c:v>-340.28249999999997</c:v>
                </c:pt>
                <c:pt idx="15091">
                  <c:v>-340.28049999999996</c:v>
                </c:pt>
                <c:pt idx="15092">
                  <c:v>-340.27849999999995</c:v>
                </c:pt>
                <c:pt idx="15093">
                  <c:v>-340.2765</c:v>
                </c:pt>
                <c:pt idx="15094">
                  <c:v>-340.27449999999999</c:v>
                </c:pt>
                <c:pt idx="15095">
                  <c:v>-340.27249999999998</c:v>
                </c:pt>
                <c:pt idx="15096">
                  <c:v>-340.27049999999997</c:v>
                </c:pt>
                <c:pt idx="15097">
                  <c:v>-340.26849999999996</c:v>
                </c:pt>
                <c:pt idx="15098">
                  <c:v>-340.26649999999995</c:v>
                </c:pt>
                <c:pt idx="15099">
                  <c:v>-340.2645</c:v>
                </c:pt>
                <c:pt idx="15100">
                  <c:v>-340.26249999999999</c:v>
                </c:pt>
                <c:pt idx="15101">
                  <c:v>-340.26049999999998</c:v>
                </c:pt>
                <c:pt idx="15102">
                  <c:v>-340.25849999999997</c:v>
                </c:pt>
                <c:pt idx="15103">
                  <c:v>-340.25649999999996</c:v>
                </c:pt>
                <c:pt idx="15104">
                  <c:v>-340.25450000000001</c:v>
                </c:pt>
                <c:pt idx="15105">
                  <c:v>-340.2525</c:v>
                </c:pt>
                <c:pt idx="15106">
                  <c:v>-340.25049999999999</c:v>
                </c:pt>
                <c:pt idx="15107">
                  <c:v>-340.24849999999998</c:v>
                </c:pt>
                <c:pt idx="15108">
                  <c:v>-340.24649999999997</c:v>
                </c:pt>
                <c:pt idx="15109">
                  <c:v>-340.24449999999996</c:v>
                </c:pt>
                <c:pt idx="15110">
                  <c:v>-340.24249999999995</c:v>
                </c:pt>
                <c:pt idx="15111">
                  <c:v>-340.2405</c:v>
                </c:pt>
                <c:pt idx="15112">
                  <c:v>-340.23849999999999</c:v>
                </c:pt>
                <c:pt idx="15113">
                  <c:v>-340.23649999999998</c:v>
                </c:pt>
                <c:pt idx="15114">
                  <c:v>-340.23449999999997</c:v>
                </c:pt>
                <c:pt idx="15115">
                  <c:v>-340.23249999999996</c:v>
                </c:pt>
                <c:pt idx="15116">
                  <c:v>-340.23050000000001</c:v>
                </c:pt>
                <c:pt idx="15117">
                  <c:v>-340.2285</c:v>
                </c:pt>
                <c:pt idx="15118">
                  <c:v>-340.22649999999999</c:v>
                </c:pt>
                <c:pt idx="15119">
                  <c:v>-340.22449999999998</c:v>
                </c:pt>
                <c:pt idx="15120">
                  <c:v>-340.22249999999997</c:v>
                </c:pt>
                <c:pt idx="15121">
                  <c:v>-340.22049999999996</c:v>
                </c:pt>
                <c:pt idx="15122">
                  <c:v>-340.21849999999995</c:v>
                </c:pt>
                <c:pt idx="15123">
                  <c:v>-340.2165</c:v>
                </c:pt>
                <c:pt idx="15124">
                  <c:v>-340.21449999999999</c:v>
                </c:pt>
                <c:pt idx="15125">
                  <c:v>-340.21249999999998</c:v>
                </c:pt>
                <c:pt idx="15126">
                  <c:v>-340.21049999999997</c:v>
                </c:pt>
                <c:pt idx="15127">
                  <c:v>-340.20849999999996</c:v>
                </c:pt>
                <c:pt idx="15128">
                  <c:v>-340.20650000000001</c:v>
                </c:pt>
                <c:pt idx="15129">
                  <c:v>-340.2045</c:v>
                </c:pt>
                <c:pt idx="15130">
                  <c:v>-340.20249999999999</c:v>
                </c:pt>
                <c:pt idx="15131">
                  <c:v>-340.20049999999998</c:v>
                </c:pt>
                <c:pt idx="15132">
                  <c:v>-340.19849999999997</c:v>
                </c:pt>
                <c:pt idx="15133">
                  <c:v>-340.19649999999996</c:v>
                </c:pt>
                <c:pt idx="15134">
                  <c:v>-340.19449999999995</c:v>
                </c:pt>
                <c:pt idx="15135">
                  <c:v>-340.1925</c:v>
                </c:pt>
                <c:pt idx="15136">
                  <c:v>-340.19049999999999</c:v>
                </c:pt>
                <c:pt idx="15137">
                  <c:v>-340.18849999999998</c:v>
                </c:pt>
                <c:pt idx="15138">
                  <c:v>-340.18649999999997</c:v>
                </c:pt>
                <c:pt idx="15139">
                  <c:v>-340.18449999999996</c:v>
                </c:pt>
                <c:pt idx="15140">
                  <c:v>-340.1825</c:v>
                </c:pt>
                <c:pt idx="15141">
                  <c:v>-340.18049999999999</c:v>
                </c:pt>
                <c:pt idx="15142">
                  <c:v>-340.17849999999999</c:v>
                </c:pt>
                <c:pt idx="15143">
                  <c:v>-340.17649999999998</c:v>
                </c:pt>
                <c:pt idx="15144">
                  <c:v>-340.17449999999997</c:v>
                </c:pt>
                <c:pt idx="15145">
                  <c:v>-340.17249999999996</c:v>
                </c:pt>
                <c:pt idx="15146">
                  <c:v>-340.17049999999995</c:v>
                </c:pt>
                <c:pt idx="15147">
                  <c:v>-340.16849999999999</c:v>
                </c:pt>
                <c:pt idx="15148">
                  <c:v>-340.16649999999998</c:v>
                </c:pt>
                <c:pt idx="15149">
                  <c:v>-340.16449999999998</c:v>
                </c:pt>
                <c:pt idx="15150">
                  <c:v>-340.16249999999997</c:v>
                </c:pt>
                <c:pt idx="15151">
                  <c:v>-340.16049999999996</c:v>
                </c:pt>
                <c:pt idx="15152">
                  <c:v>-340.1585</c:v>
                </c:pt>
                <c:pt idx="15153">
                  <c:v>-340.15649999999999</c:v>
                </c:pt>
                <c:pt idx="15154">
                  <c:v>-340.15449999999998</c:v>
                </c:pt>
                <c:pt idx="15155">
                  <c:v>-340.15249999999997</c:v>
                </c:pt>
                <c:pt idx="15156">
                  <c:v>-340.15049999999997</c:v>
                </c:pt>
                <c:pt idx="15157">
                  <c:v>-340.14849999999996</c:v>
                </c:pt>
                <c:pt idx="15158">
                  <c:v>-340.1465</c:v>
                </c:pt>
                <c:pt idx="15159">
                  <c:v>-340.14449999999999</c:v>
                </c:pt>
                <c:pt idx="15160">
                  <c:v>-340.14249999999998</c:v>
                </c:pt>
                <c:pt idx="15161">
                  <c:v>-340.14049999999997</c:v>
                </c:pt>
                <c:pt idx="15162">
                  <c:v>-340.13849999999996</c:v>
                </c:pt>
                <c:pt idx="15163">
                  <c:v>-340.13649999999996</c:v>
                </c:pt>
                <c:pt idx="15164">
                  <c:v>-340.1345</c:v>
                </c:pt>
                <c:pt idx="15165">
                  <c:v>-340.13249999999999</c:v>
                </c:pt>
                <c:pt idx="15166">
                  <c:v>-340.13049999999998</c:v>
                </c:pt>
                <c:pt idx="15167">
                  <c:v>-340.12849999999997</c:v>
                </c:pt>
                <c:pt idx="15168">
                  <c:v>-340.12649999999996</c:v>
                </c:pt>
                <c:pt idx="15169">
                  <c:v>-340.12449999999995</c:v>
                </c:pt>
                <c:pt idx="15170">
                  <c:v>-340.1225</c:v>
                </c:pt>
                <c:pt idx="15171">
                  <c:v>-340.12049999999999</c:v>
                </c:pt>
                <c:pt idx="15172">
                  <c:v>-340.11849999999998</c:v>
                </c:pt>
                <c:pt idx="15173">
                  <c:v>-340.11649999999997</c:v>
                </c:pt>
                <c:pt idx="15174">
                  <c:v>-340.11449999999996</c:v>
                </c:pt>
                <c:pt idx="15175">
                  <c:v>-340.11249999999995</c:v>
                </c:pt>
                <c:pt idx="15176">
                  <c:v>-340.1105</c:v>
                </c:pt>
                <c:pt idx="15177">
                  <c:v>-340.10849999999999</c:v>
                </c:pt>
                <c:pt idx="15178">
                  <c:v>-340.10649999999998</c:v>
                </c:pt>
                <c:pt idx="15179">
                  <c:v>-340.10449999999997</c:v>
                </c:pt>
                <c:pt idx="15180">
                  <c:v>-340.10249999999996</c:v>
                </c:pt>
                <c:pt idx="15181">
                  <c:v>-340.10049999999995</c:v>
                </c:pt>
                <c:pt idx="15182">
                  <c:v>-340.0985</c:v>
                </c:pt>
                <c:pt idx="15183">
                  <c:v>-340.09649999999999</c:v>
                </c:pt>
                <c:pt idx="15184">
                  <c:v>-340.09449999999998</c:v>
                </c:pt>
                <c:pt idx="15185">
                  <c:v>-340.09249999999997</c:v>
                </c:pt>
                <c:pt idx="15186">
                  <c:v>-340.09049999999996</c:v>
                </c:pt>
                <c:pt idx="15187">
                  <c:v>-340.08849999999995</c:v>
                </c:pt>
                <c:pt idx="15188">
                  <c:v>-340.0865</c:v>
                </c:pt>
                <c:pt idx="15189">
                  <c:v>-340.08449999999999</c:v>
                </c:pt>
                <c:pt idx="15190">
                  <c:v>-340.08249999999998</c:v>
                </c:pt>
                <c:pt idx="15191">
                  <c:v>-340.08049999999997</c:v>
                </c:pt>
                <c:pt idx="15192">
                  <c:v>-340.07849999999996</c:v>
                </c:pt>
                <c:pt idx="15193">
                  <c:v>-340.07649999999995</c:v>
                </c:pt>
                <c:pt idx="15194">
                  <c:v>-340.0745</c:v>
                </c:pt>
                <c:pt idx="15195">
                  <c:v>-340.07249999999999</c:v>
                </c:pt>
                <c:pt idx="15196">
                  <c:v>-340.07049999999998</c:v>
                </c:pt>
                <c:pt idx="15197">
                  <c:v>-340.06849999999997</c:v>
                </c:pt>
                <c:pt idx="15198">
                  <c:v>-340.06649999999996</c:v>
                </c:pt>
                <c:pt idx="15199">
                  <c:v>-340.06449999999995</c:v>
                </c:pt>
                <c:pt idx="15200">
                  <c:v>-340.0625</c:v>
                </c:pt>
                <c:pt idx="15201">
                  <c:v>-340.06049999999999</c:v>
                </c:pt>
                <c:pt idx="15202">
                  <c:v>-340.05849999999998</c:v>
                </c:pt>
                <c:pt idx="15203">
                  <c:v>-340.05649999999997</c:v>
                </c:pt>
                <c:pt idx="15204">
                  <c:v>-340.05449999999996</c:v>
                </c:pt>
                <c:pt idx="15205">
                  <c:v>-340.05249999999995</c:v>
                </c:pt>
                <c:pt idx="15206">
                  <c:v>-340.0505</c:v>
                </c:pt>
                <c:pt idx="15207">
                  <c:v>-340.04849999999999</c:v>
                </c:pt>
                <c:pt idx="15208">
                  <c:v>-340.04649999999998</c:v>
                </c:pt>
                <c:pt idx="15209">
                  <c:v>-340.04449999999997</c:v>
                </c:pt>
                <c:pt idx="15210">
                  <c:v>-340.04249999999996</c:v>
                </c:pt>
                <c:pt idx="15211">
                  <c:v>-340.04049999999995</c:v>
                </c:pt>
                <c:pt idx="15212">
                  <c:v>-340.0385</c:v>
                </c:pt>
                <c:pt idx="15213">
                  <c:v>-340.03649999999999</c:v>
                </c:pt>
                <c:pt idx="15214">
                  <c:v>-340.03449999999998</c:v>
                </c:pt>
                <c:pt idx="15215">
                  <c:v>-340.03249999999997</c:v>
                </c:pt>
                <c:pt idx="15216">
                  <c:v>-340.03049999999996</c:v>
                </c:pt>
                <c:pt idx="15217">
                  <c:v>-340.02849999999995</c:v>
                </c:pt>
                <c:pt idx="15218">
                  <c:v>-340.0265</c:v>
                </c:pt>
                <c:pt idx="15219">
                  <c:v>-340.02449999999999</c:v>
                </c:pt>
                <c:pt idx="15220">
                  <c:v>-340.02249999999998</c:v>
                </c:pt>
                <c:pt idx="15221">
                  <c:v>-340.02049999999997</c:v>
                </c:pt>
                <c:pt idx="15222">
                  <c:v>-340.01849999999996</c:v>
                </c:pt>
                <c:pt idx="15223">
                  <c:v>-340.01649999999995</c:v>
                </c:pt>
                <c:pt idx="15224">
                  <c:v>-340.0145</c:v>
                </c:pt>
                <c:pt idx="15225">
                  <c:v>-340.01249999999999</c:v>
                </c:pt>
                <c:pt idx="15226">
                  <c:v>-340.01049999999998</c:v>
                </c:pt>
                <c:pt idx="15227">
                  <c:v>-340.00849999999997</c:v>
                </c:pt>
                <c:pt idx="15228">
                  <c:v>-340.00649999999996</c:v>
                </c:pt>
                <c:pt idx="15229">
                  <c:v>-340.00450000000001</c:v>
                </c:pt>
                <c:pt idx="15230">
                  <c:v>-340.0025</c:v>
                </c:pt>
                <c:pt idx="15231">
                  <c:v>-340.00049999999999</c:v>
                </c:pt>
                <c:pt idx="15232">
                  <c:v>-339.99849999999998</c:v>
                </c:pt>
                <c:pt idx="15233">
                  <c:v>-339.99649999999997</c:v>
                </c:pt>
                <c:pt idx="15234">
                  <c:v>-339.99449999999996</c:v>
                </c:pt>
                <c:pt idx="15235">
                  <c:v>-339.99249999999995</c:v>
                </c:pt>
                <c:pt idx="15236">
                  <c:v>-339.9905</c:v>
                </c:pt>
                <c:pt idx="15237">
                  <c:v>-339.98849999999999</c:v>
                </c:pt>
                <c:pt idx="15238">
                  <c:v>-339.98649999999998</c:v>
                </c:pt>
                <c:pt idx="15239">
                  <c:v>-339.98449999999997</c:v>
                </c:pt>
                <c:pt idx="15240">
                  <c:v>-339.98249999999996</c:v>
                </c:pt>
                <c:pt idx="15241">
                  <c:v>-339.98050000000001</c:v>
                </c:pt>
                <c:pt idx="15242">
                  <c:v>-339.9785</c:v>
                </c:pt>
                <c:pt idx="15243">
                  <c:v>-339.97649999999999</c:v>
                </c:pt>
                <c:pt idx="15244">
                  <c:v>-339.97449999999998</c:v>
                </c:pt>
                <c:pt idx="15245">
                  <c:v>-339.97249999999997</c:v>
                </c:pt>
                <c:pt idx="15246">
                  <c:v>-339.97049999999996</c:v>
                </c:pt>
                <c:pt idx="15247">
                  <c:v>-339.96849999999995</c:v>
                </c:pt>
                <c:pt idx="15248">
                  <c:v>-339.9665</c:v>
                </c:pt>
                <c:pt idx="15249">
                  <c:v>-339.96449999999999</c:v>
                </c:pt>
                <c:pt idx="15250">
                  <c:v>-339.96249999999998</c:v>
                </c:pt>
                <c:pt idx="15251">
                  <c:v>-339.96049999999997</c:v>
                </c:pt>
                <c:pt idx="15252">
                  <c:v>-339.95849999999996</c:v>
                </c:pt>
                <c:pt idx="15253">
                  <c:v>-339.95650000000001</c:v>
                </c:pt>
                <c:pt idx="15254">
                  <c:v>-339.9545</c:v>
                </c:pt>
                <c:pt idx="15255">
                  <c:v>-339.95249999999999</c:v>
                </c:pt>
                <c:pt idx="15256">
                  <c:v>-339.95049999999998</c:v>
                </c:pt>
                <c:pt idx="15257">
                  <c:v>-339.94849999999997</c:v>
                </c:pt>
                <c:pt idx="15258">
                  <c:v>-339.94649999999996</c:v>
                </c:pt>
                <c:pt idx="15259">
                  <c:v>-339.94449999999995</c:v>
                </c:pt>
                <c:pt idx="15260">
                  <c:v>-339.9425</c:v>
                </c:pt>
                <c:pt idx="15261">
                  <c:v>-339.94049999999999</c:v>
                </c:pt>
                <c:pt idx="15262">
                  <c:v>-339.93849999999998</c:v>
                </c:pt>
                <c:pt idx="15263">
                  <c:v>-339.93649999999997</c:v>
                </c:pt>
                <c:pt idx="15264">
                  <c:v>-339.93449999999996</c:v>
                </c:pt>
                <c:pt idx="15265">
                  <c:v>-339.9325</c:v>
                </c:pt>
                <c:pt idx="15266">
                  <c:v>-339.93049999999999</c:v>
                </c:pt>
                <c:pt idx="15267">
                  <c:v>-339.92849999999999</c:v>
                </c:pt>
                <c:pt idx="15268">
                  <c:v>-339.92649999999998</c:v>
                </c:pt>
                <c:pt idx="15269">
                  <c:v>-339.92449999999997</c:v>
                </c:pt>
                <c:pt idx="15270">
                  <c:v>-339.92249999999996</c:v>
                </c:pt>
                <c:pt idx="15271">
                  <c:v>-339.92049999999995</c:v>
                </c:pt>
                <c:pt idx="15272">
                  <c:v>-339.91849999999999</c:v>
                </c:pt>
                <c:pt idx="15273">
                  <c:v>-339.91649999999998</c:v>
                </c:pt>
                <c:pt idx="15274">
                  <c:v>-339.91449999999998</c:v>
                </c:pt>
                <c:pt idx="15275">
                  <c:v>-339.91249999999997</c:v>
                </c:pt>
                <c:pt idx="15276">
                  <c:v>-339.91049999999996</c:v>
                </c:pt>
                <c:pt idx="15277">
                  <c:v>-339.9085</c:v>
                </c:pt>
                <c:pt idx="15278">
                  <c:v>-339.90649999999999</c:v>
                </c:pt>
                <c:pt idx="15279">
                  <c:v>-339.90449999999998</c:v>
                </c:pt>
                <c:pt idx="15280">
                  <c:v>-339.90249999999997</c:v>
                </c:pt>
                <c:pt idx="15281">
                  <c:v>-339.90049999999997</c:v>
                </c:pt>
                <c:pt idx="15282">
                  <c:v>-339.89849999999996</c:v>
                </c:pt>
                <c:pt idx="15283">
                  <c:v>-339.8965</c:v>
                </c:pt>
                <c:pt idx="15284">
                  <c:v>-339.89449999999999</c:v>
                </c:pt>
                <c:pt idx="15285">
                  <c:v>-339.89249999999998</c:v>
                </c:pt>
                <c:pt idx="15286">
                  <c:v>-339.89049999999997</c:v>
                </c:pt>
                <c:pt idx="15287">
                  <c:v>-339.88849999999996</c:v>
                </c:pt>
                <c:pt idx="15288">
                  <c:v>-339.88649999999996</c:v>
                </c:pt>
                <c:pt idx="15289">
                  <c:v>-339.8845</c:v>
                </c:pt>
                <c:pt idx="15290">
                  <c:v>-339.88249999999999</c:v>
                </c:pt>
                <c:pt idx="15291">
                  <c:v>-339.88049999999998</c:v>
                </c:pt>
                <c:pt idx="15292">
                  <c:v>-339.87849999999997</c:v>
                </c:pt>
                <c:pt idx="15293">
                  <c:v>-339.87649999999996</c:v>
                </c:pt>
                <c:pt idx="15294">
                  <c:v>-339.87449999999995</c:v>
                </c:pt>
                <c:pt idx="15295">
                  <c:v>-339.8725</c:v>
                </c:pt>
                <c:pt idx="15296">
                  <c:v>-339.87049999999999</c:v>
                </c:pt>
                <c:pt idx="15297">
                  <c:v>-339.86849999999998</c:v>
                </c:pt>
                <c:pt idx="15298">
                  <c:v>-339.86649999999997</c:v>
                </c:pt>
                <c:pt idx="15299">
                  <c:v>-339.86449999999996</c:v>
                </c:pt>
                <c:pt idx="15300">
                  <c:v>-339.86249999999995</c:v>
                </c:pt>
                <c:pt idx="15301">
                  <c:v>-339.8605</c:v>
                </c:pt>
                <c:pt idx="15302">
                  <c:v>-339.85849999999999</c:v>
                </c:pt>
                <c:pt idx="15303">
                  <c:v>-339.85649999999998</c:v>
                </c:pt>
                <c:pt idx="15304">
                  <c:v>-339.85449999999997</c:v>
                </c:pt>
                <c:pt idx="15305">
                  <c:v>-339.85249999999996</c:v>
                </c:pt>
                <c:pt idx="15306">
                  <c:v>-339.85049999999995</c:v>
                </c:pt>
                <c:pt idx="15307">
                  <c:v>-339.8485</c:v>
                </c:pt>
                <c:pt idx="15308">
                  <c:v>-339.84649999999999</c:v>
                </c:pt>
                <c:pt idx="15309">
                  <c:v>-339.84449999999998</c:v>
                </c:pt>
                <c:pt idx="15310">
                  <c:v>-339.84249999999997</c:v>
                </c:pt>
                <c:pt idx="15311">
                  <c:v>-339.84049999999996</c:v>
                </c:pt>
                <c:pt idx="15312">
                  <c:v>-339.83849999999995</c:v>
                </c:pt>
                <c:pt idx="15313">
                  <c:v>-339.8365</c:v>
                </c:pt>
                <c:pt idx="15314">
                  <c:v>-339.83449999999999</c:v>
                </c:pt>
                <c:pt idx="15315">
                  <c:v>-339.83249999999998</c:v>
                </c:pt>
                <c:pt idx="15316">
                  <c:v>-339.83049999999997</c:v>
                </c:pt>
                <c:pt idx="15317">
                  <c:v>-339.82849999999996</c:v>
                </c:pt>
                <c:pt idx="15318">
                  <c:v>-339.82649999999995</c:v>
                </c:pt>
                <c:pt idx="15319">
                  <c:v>-339.8245</c:v>
                </c:pt>
                <c:pt idx="15320">
                  <c:v>-339.82249999999999</c:v>
                </c:pt>
                <c:pt idx="15321">
                  <c:v>-339.82049999999998</c:v>
                </c:pt>
                <c:pt idx="15322">
                  <c:v>-339.81849999999997</c:v>
                </c:pt>
                <c:pt idx="15323">
                  <c:v>-339.81649999999996</c:v>
                </c:pt>
                <c:pt idx="15324">
                  <c:v>-339.81449999999995</c:v>
                </c:pt>
                <c:pt idx="15325">
                  <c:v>-339.8125</c:v>
                </c:pt>
                <c:pt idx="15326">
                  <c:v>-339.81049999999999</c:v>
                </c:pt>
                <c:pt idx="15327">
                  <c:v>-339.80849999999998</c:v>
                </c:pt>
                <c:pt idx="15328">
                  <c:v>-339.80649999999997</c:v>
                </c:pt>
                <c:pt idx="15329">
                  <c:v>-339.80449999999996</c:v>
                </c:pt>
                <c:pt idx="15330">
                  <c:v>-339.80249999999995</c:v>
                </c:pt>
                <c:pt idx="15331">
                  <c:v>-339.8005</c:v>
                </c:pt>
                <c:pt idx="15332">
                  <c:v>-339.79849999999999</c:v>
                </c:pt>
                <c:pt idx="15333">
                  <c:v>-339.79649999999998</c:v>
                </c:pt>
                <c:pt idx="15334">
                  <c:v>-339.79449999999997</c:v>
                </c:pt>
                <c:pt idx="15335">
                  <c:v>-339.79249999999996</c:v>
                </c:pt>
                <c:pt idx="15336">
                  <c:v>-339.79049999999995</c:v>
                </c:pt>
                <c:pt idx="15337">
                  <c:v>-339.7885</c:v>
                </c:pt>
                <c:pt idx="15338">
                  <c:v>-339.78649999999999</c:v>
                </c:pt>
                <c:pt idx="15339">
                  <c:v>-339.78449999999998</c:v>
                </c:pt>
                <c:pt idx="15340">
                  <c:v>-339.78249999999997</c:v>
                </c:pt>
                <c:pt idx="15341">
                  <c:v>-339.78049999999996</c:v>
                </c:pt>
                <c:pt idx="15342">
                  <c:v>-339.77849999999995</c:v>
                </c:pt>
                <c:pt idx="15343">
                  <c:v>-339.7765</c:v>
                </c:pt>
                <c:pt idx="15344">
                  <c:v>-339.77449999999999</c:v>
                </c:pt>
                <c:pt idx="15345">
                  <c:v>-339.77249999999998</c:v>
                </c:pt>
                <c:pt idx="15346">
                  <c:v>-339.77049999999997</c:v>
                </c:pt>
                <c:pt idx="15347">
                  <c:v>-339.76849999999996</c:v>
                </c:pt>
                <c:pt idx="15348">
                  <c:v>-339.76649999999995</c:v>
                </c:pt>
                <c:pt idx="15349">
                  <c:v>-339.7645</c:v>
                </c:pt>
                <c:pt idx="15350">
                  <c:v>-339.76249999999999</c:v>
                </c:pt>
                <c:pt idx="15351">
                  <c:v>-339.76049999999998</c:v>
                </c:pt>
                <c:pt idx="15352">
                  <c:v>-339.75849999999997</c:v>
                </c:pt>
                <c:pt idx="15353">
                  <c:v>-339.75649999999996</c:v>
                </c:pt>
                <c:pt idx="15354">
                  <c:v>-339.75450000000001</c:v>
                </c:pt>
                <c:pt idx="15355">
                  <c:v>-339.7525</c:v>
                </c:pt>
                <c:pt idx="15356">
                  <c:v>-339.75049999999999</c:v>
                </c:pt>
                <c:pt idx="15357">
                  <c:v>-339.74849999999998</c:v>
                </c:pt>
                <c:pt idx="15358">
                  <c:v>-339.74649999999997</c:v>
                </c:pt>
                <c:pt idx="15359">
                  <c:v>-339.74449999999996</c:v>
                </c:pt>
                <c:pt idx="15360">
                  <c:v>-339.74249999999995</c:v>
                </c:pt>
                <c:pt idx="15361">
                  <c:v>-339.7405</c:v>
                </c:pt>
                <c:pt idx="15362">
                  <c:v>-339.73849999999999</c:v>
                </c:pt>
                <c:pt idx="15363">
                  <c:v>-339.73649999999998</c:v>
                </c:pt>
                <c:pt idx="15364">
                  <c:v>-339.73449999999997</c:v>
                </c:pt>
                <c:pt idx="15365">
                  <c:v>-339.73249999999996</c:v>
                </c:pt>
                <c:pt idx="15366">
                  <c:v>-339.73050000000001</c:v>
                </c:pt>
                <c:pt idx="15367">
                  <c:v>-339.7285</c:v>
                </c:pt>
                <c:pt idx="15368">
                  <c:v>-339.72649999999999</c:v>
                </c:pt>
                <c:pt idx="15369">
                  <c:v>-339.72449999999998</c:v>
                </c:pt>
                <c:pt idx="15370">
                  <c:v>-339.72249999999997</c:v>
                </c:pt>
                <c:pt idx="15371">
                  <c:v>-339.72049999999996</c:v>
                </c:pt>
                <c:pt idx="15372">
                  <c:v>-339.71849999999995</c:v>
                </c:pt>
                <c:pt idx="15373">
                  <c:v>-339.7165</c:v>
                </c:pt>
                <c:pt idx="15374">
                  <c:v>-339.71449999999999</c:v>
                </c:pt>
                <c:pt idx="15375">
                  <c:v>-339.71249999999998</c:v>
                </c:pt>
                <c:pt idx="15376">
                  <c:v>-339.71049999999997</c:v>
                </c:pt>
                <c:pt idx="15377">
                  <c:v>-339.70849999999996</c:v>
                </c:pt>
                <c:pt idx="15378">
                  <c:v>-339.70650000000001</c:v>
                </c:pt>
                <c:pt idx="15379">
                  <c:v>-339.7045</c:v>
                </c:pt>
                <c:pt idx="15380">
                  <c:v>-339.70249999999999</c:v>
                </c:pt>
                <c:pt idx="15381">
                  <c:v>-339.70049999999998</c:v>
                </c:pt>
                <c:pt idx="15382">
                  <c:v>-339.69849999999997</c:v>
                </c:pt>
                <c:pt idx="15383">
                  <c:v>-339.69649999999996</c:v>
                </c:pt>
                <c:pt idx="15384">
                  <c:v>-339.69449999999995</c:v>
                </c:pt>
                <c:pt idx="15385">
                  <c:v>-339.6925</c:v>
                </c:pt>
                <c:pt idx="15386">
                  <c:v>-339.69049999999999</c:v>
                </c:pt>
                <c:pt idx="15387">
                  <c:v>-339.68849999999998</c:v>
                </c:pt>
                <c:pt idx="15388">
                  <c:v>-339.68649999999997</c:v>
                </c:pt>
                <c:pt idx="15389">
                  <c:v>-339.68449999999996</c:v>
                </c:pt>
                <c:pt idx="15390">
                  <c:v>-339.6825</c:v>
                </c:pt>
                <c:pt idx="15391">
                  <c:v>-339.68049999999999</c:v>
                </c:pt>
                <c:pt idx="15392">
                  <c:v>-339.67849999999999</c:v>
                </c:pt>
                <c:pt idx="15393">
                  <c:v>-339.67649999999998</c:v>
                </c:pt>
                <c:pt idx="15394">
                  <c:v>-339.67449999999997</c:v>
                </c:pt>
                <c:pt idx="15395">
                  <c:v>-339.67249999999996</c:v>
                </c:pt>
                <c:pt idx="15396">
                  <c:v>-339.67049999999995</c:v>
                </c:pt>
                <c:pt idx="15397">
                  <c:v>-339.66849999999999</c:v>
                </c:pt>
                <c:pt idx="15398">
                  <c:v>-339.66649999999998</c:v>
                </c:pt>
                <c:pt idx="15399">
                  <c:v>-339.66449999999998</c:v>
                </c:pt>
                <c:pt idx="15400">
                  <c:v>-339.66249999999997</c:v>
                </c:pt>
                <c:pt idx="15401">
                  <c:v>-339.66049999999996</c:v>
                </c:pt>
                <c:pt idx="15402">
                  <c:v>-339.6585</c:v>
                </c:pt>
                <c:pt idx="15403">
                  <c:v>-339.65649999999999</c:v>
                </c:pt>
                <c:pt idx="15404">
                  <c:v>-339.65449999999998</c:v>
                </c:pt>
                <c:pt idx="15405">
                  <c:v>-339.65249999999997</c:v>
                </c:pt>
                <c:pt idx="15406">
                  <c:v>-339.65049999999997</c:v>
                </c:pt>
                <c:pt idx="15407">
                  <c:v>-339.64849999999996</c:v>
                </c:pt>
                <c:pt idx="15408">
                  <c:v>-339.6465</c:v>
                </c:pt>
                <c:pt idx="15409">
                  <c:v>-339.64449999999999</c:v>
                </c:pt>
                <c:pt idx="15410">
                  <c:v>-339.64249999999998</c:v>
                </c:pt>
                <c:pt idx="15411">
                  <c:v>-339.64049999999997</c:v>
                </c:pt>
                <c:pt idx="15412">
                  <c:v>-339.63849999999996</c:v>
                </c:pt>
                <c:pt idx="15413">
                  <c:v>-339.63649999999996</c:v>
                </c:pt>
                <c:pt idx="15414">
                  <c:v>-339.6345</c:v>
                </c:pt>
                <c:pt idx="15415">
                  <c:v>-339.63249999999999</c:v>
                </c:pt>
                <c:pt idx="15416">
                  <c:v>-339.63049999999998</c:v>
                </c:pt>
                <c:pt idx="15417">
                  <c:v>-339.62849999999997</c:v>
                </c:pt>
                <c:pt idx="15418">
                  <c:v>-339.62649999999996</c:v>
                </c:pt>
                <c:pt idx="15419">
                  <c:v>-339.62449999999995</c:v>
                </c:pt>
                <c:pt idx="15420">
                  <c:v>-339.6225</c:v>
                </c:pt>
                <c:pt idx="15421">
                  <c:v>-339.62049999999999</c:v>
                </c:pt>
                <c:pt idx="15422">
                  <c:v>-339.61849999999998</c:v>
                </c:pt>
                <c:pt idx="15423">
                  <c:v>-339.61649999999997</c:v>
                </c:pt>
                <c:pt idx="15424">
                  <c:v>-339.61449999999996</c:v>
                </c:pt>
                <c:pt idx="15425">
                  <c:v>-339.61249999999995</c:v>
                </c:pt>
                <c:pt idx="15426">
                  <c:v>-339.6105</c:v>
                </c:pt>
                <c:pt idx="15427">
                  <c:v>-339.60849999999999</c:v>
                </c:pt>
                <c:pt idx="15428">
                  <c:v>-339.60649999999998</c:v>
                </c:pt>
                <c:pt idx="15429">
                  <c:v>-339.60449999999997</c:v>
                </c:pt>
                <c:pt idx="15430">
                  <c:v>-339.60249999999996</c:v>
                </c:pt>
                <c:pt idx="15431">
                  <c:v>-339.60049999999995</c:v>
                </c:pt>
                <c:pt idx="15432">
                  <c:v>-339.5985</c:v>
                </c:pt>
                <c:pt idx="15433">
                  <c:v>-339.59649999999999</c:v>
                </c:pt>
                <c:pt idx="15434">
                  <c:v>-339.59449999999998</c:v>
                </c:pt>
                <c:pt idx="15435">
                  <c:v>-339.59249999999997</c:v>
                </c:pt>
                <c:pt idx="15436">
                  <c:v>-339.59049999999996</c:v>
                </c:pt>
                <c:pt idx="15437">
                  <c:v>-339.58849999999995</c:v>
                </c:pt>
                <c:pt idx="15438">
                  <c:v>-339.5865</c:v>
                </c:pt>
                <c:pt idx="15439">
                  <c:v>-339.58449999999999</c:v>
                </c:pt>
                <c:pt idx="15440">
                  <c:v>-339.58249999999998</c:v>
                </c:pt>
                <c:pt idx="15441">
                  <c:v>-339.58049999999997</c:v>
                </c:pt>
                <c:pt idx="15442">
                  <c:v>-339.57849999999996</c:v>
                </c:pt>
                <c:pt idx="15443">
                  <c:v>-339.57649999999995</c:v>
                </c:pt>
                <c:pt idx="15444">
                  <c:v>-339.5745</c:v>
                </c:pt>
                <c:pt idx="15445">
                  <c:v>-339.57249999999999</c:v>
                </c:pt>
                <c:pt idx="15446">
                  <c:v>-339.57049999999998</c:v>
                </c:pt>
                <c:pt idx="15447">
                  <c:v>-339.56849999999997</c:v>
                </c:pt>
                <c:pt idx="15448">
                  <c:v>-339.56649999999996</c:v>
                </c:pt>
                <c:pt idx="15449">
                  <c:v>-339.56449999999995</c:v>
                </c:pt>
                <c:pt idx="15450">
                  <c:v>-339.5625</c:v>
                </c:pt>
                <c:pt idx="15451">
                  <c:v>-339.56049999999999</c:v>
                </c:pt>
                <c:pt idx="15452">
                  <c:v>-339.55849999999998</c:v>
                </c:pt>
                <c:pt idx="15453">
                  <c:v>-339.55649999999997</c:v>
                </c:pt>
                <c:pt idx="15454">
                  <c:v>-339.55449999999996</c:v>
                </c:pt>
                <c:pt idx="15455">
                  <c:v>-339.55249999999995</c:v>
                </c:pt>
                <c:pt idx="15456">
                  <c:v>-339.5505</c:v>
                </c:pt>
                <c:pt idx="15457">
                  <c:v>-339.54849999999999</c:v>
                </c:pt>
                <c:pt idx="15458">
                  <c:v>-339.54649999999998</c:v>
                </c:pt>
                <c:pt idx="15459">
                  <c:v>-339.54449999999997</c:v>
                </c:pt>
                <c:pt idx="15460">
                  <c:v>-339.54249999999996</c:v>
                </c:pt>
                <c:pt idx="15461">
                  <c:v>-339.54049999999995</c:v>
                </c:pt>
                <c:pt idx="15462">
                  <c:v>-339.5385</c:v>
                </c:pt>
                <c:pt idx="15463">
                  <c:v>-339.53649999999999</c:v>
                </c:pt>
                <c:pt idx="15464">
                  <c:v>-339.53449999999998</c:v>
                </c:pt>
                <c:pt idx="15465">
                  <c:v>-339.53249999999997</c:v>
                </c:pt>
                <c:pt idx="15466">
                  <c:v>-339.53049999999996</c:v>
                </c:pt>
                <c:pt idx="15467">
                  <c:v>-339.52849999999995</c:v>
                </c:pt>
                <c:pt idx="15468">
                  <c:v>-339.5265</c:v>
                </c:pt>
                <c:pt idx="15469">
                  <c:v>-339.52449999999999</c:v>
                </c:pt>
                <c:pt idx="15470">
                  <c:v>-339.52249999999998</c:v>
                </c:pt>
                <c:pt idx="15471">
                  <c:v>-339.52049999999997</c:v>
                </c:pt>
                <c:pt idx="15472">
                  <c:v>-339.51849999999996</c:v>
                </c:pt>
                <c:pt idx="15473">
                  <c:v>-339.51649999999995</c:v>
                </c:pt>
                <c:pt idx="15474">
                  <c:v>-339.5145</c:v>
                </c:pt>
                <c:pt idx="15475">
                  <c:v>-339.51249999999999</c:v>
                </c:pt>
                <c:pt idx="15476">
                  <c:v>-339.51049999999998</c:v>
                </c:pt>
                <c:pt idx="15477">
                  <c:v>-339.50849999999997</c:v>
                </c:pt>
                <c:pt idx="15478">
                  <c:v>-339.50649999999996</c:v>
                </c:pt>
                <c:pt idx="15479">
                  <c:v>-339.50450000000001</c:v>
                </c:pt>
                <c:pt idx="15480">
                  <c:v>-339.5025</c:v>
                </c:pt>
                <c:pt idx="15481">
                  <c:v>-339.50049999999999</c:v>
                </c:pt>
                <c:pt idx="15482">
                  <c:v>-339.49849999999998</c:v>
                </c:pt>
                <c:pt idx="15483">
                  <c:v>-339.49649999999997</c:v>
                </c:pt>
                <c:pt idx="15484">
                  <c:v>-339.49449999999996</c:v>
                </c:pt>
                <c:pt idx="15485">
                  <c:v>-339.49249999999995</c:v>
                </c:pt>
                <c:pt idx="15486">
                  <c:v>-339.4905</c:v>
                </c:pt>
                <c:pt idx="15487">
                  <c:v>-339.48849999999999</c:v>
                </c:pt>
                <c:pt idx="15488">
                  <c:v>-339.48649999999998</c:v>
                </c:pt>
                <c:pt idx="15489">
                  <c:v>-339.48449999999997</c:v>
                </c:pt>
                <c:pt idx="15490">
                  <c:v>-339.48249999999996</c:v>
                </c:pt>
                <c:pt idx="15491">
                  <c:v>-339.48050000000001</c:v>
                </c:pt>
                <c:pt idx="15492">
                  <c:v>-339.4785</c:v>
                </c:pt>
                <c:pt idx="15493">
                  <c:v>-339.47649999999999</c:v>
                </c:pt>
                <c:pt idx="15494">
                  <c:v>-339.47449999999998</c:v>
                </c:pt>
                <c:pt idx="15495">
                  <c:v>-339.47249999999997</c:v>
                </c:pt>
                <c:pt idx="15496">
                  <c:v>-339.47049999999996</c:v>
                </c:pt>
                <c:pt idx="15497">
                  <c:v>-339.46849999999995</c:v>
                </c:pt>
                <c:pt idx="15498">
                  <c:v>-339.4665</c:v>
                </c:pt>
                <c:pt idx="15499">
                  <c:v>-339.46449999999999</c:v>
                </c:pt>
                <c:pt idx="15500">
                  <c:v>-339.46249999999998</c:v>
                </c:pt>
                <c:pt idx="15501">
                  <c:v>-339.46049999999997</c:v>
                </c:pt>
                <c:pt idx="15502">
                  <c:v>-339.45849999999996</c:v>
                </c:pt>
                <c:pt idx="15503">
                  <c:v>-339.45650000000001</c:v>
                </c:pt>
                <c:pt idx="15504">
                  <c:v>-339.4545</c:v>
                </c:pt>
                <c:pt idx="15505">
                  <c:v>-339.45249999999999</c:v>
                </c:pt>
                <c:pt idx="15506">
                  <c:v>-339.45049999999998</c:v>
                </c:pt>
                <c:pt idx="15507">
                  <c:v>-339.44849999999997</c:v>
                </c:pt>
                <c:pt idx="15508">
                  <c:v>-339.44649999999996</c:v>
                </c:pt>
                <c:pt idx="15509">
                  <c:v>-339.44449999999995</c:v>
                </c:pt>
                <c:pt idx="15510">
                  <c:v>-339.4425</c:v>
                </c:pt>
                <c:pt idx="15511">
                  <c:v>-339.44049999999999</c:v>
                </c:pt>
                <c:pt idx="15512">
                  <c:v>-339.43849999999998</c:v>
                </c:pt>
                <c:pt idx="15513">
                  <c:v>-339.43649999999997</c:v>
                </c:pt>
                <c:pt idx="15514">
                  <c:v>-339.43449999999996</c:v>
                </c:pt>
                <c:pt idx="15515">
                  <c:v>-339.4325</c:v>
                </c:pt>
                <c:pt idx="15516">
                  <c:v>-339.43049999999999</c:v>
                </c:pt>
                <c:pt idx="15517">
                  <c:v>-339.42849999999999</c:v>
                </c:pt>
                <c:pt idx="15518">
                  <c:v>-339.42649999999998</c:v>
                </c:pt>
                <c:pt idx="15519">
                  <c:v>-339.42449999999997</c:v>
                </c:pt>
                <c:pt idx="15520">
                  <c:v>-339.42249999999996</c:v>
                </c:pt>
                <c:pt idx="15521">
                  <c:v>-339.42049999999995</c:v>
                </c:pt>
                <c:pt idx="15522">
                  <c:v>-339.41849999999999</c:v>
                </c:pt>
                <c:pt idx="15523">
                  <c:v>-339.41649999999998</c:v>
                </c:pt>
                <c:pt idx="15524">
                  <c:v>-339.41449999999998</c:v>
                </c:pt>
                <c:pt idx="15525">
                  <c:v>-339.41249999999997</c:v>
                </c:pt>
                <c:pt idx="15526">
                  <c:v>-339.41049999999996</c:v>
                </c:pt>
                <c:pt idx="15527">
                  <c:v>-339.4085</c:v>
                </c:pt>
                <c:pt idx="15528">
                  <c:v>-339.40649999999999</c:v>
                </c:pt>
                <c:pt idx="15529">
                  <c:v>-339.40449999999998</c:v>
                </c:pt>
                <c:pt idx="15530">
                  <c:v>-339.40249999999997</c:v>
                </c:pt>
                <c:pt idx="15531">
                  <c:v>-339.40049999999997</c:v>
                </c:pt>
                <c:pt idx="15532">
                  <c:v>-339.39849999999996</c:v>
                </c:pt>
                <c:pt idx="15533">
                  <c:v>-339.3965</c:v>
                </c:pt>
                <c:pt idx="15534">
                  <c:v>-339.39449999999999</c:v>
                </c:pt>
                <c:pt idx="15535">
                  <c:v>-339.39249999999998</c:v>
                </c:pt>
                <c:pt idx="15536">
                  <c:v>-339.39049999999997</c:v>
                </c:pt>
                <c:pt idx="15537">
                  <c:v>-339.38849999999996</c:v>
                </c:pt>
                <c:pt idx="15538">
                  <c:v>-339.38649999999996</c:v>
                </c:pt>
                <c:pt idx="15539">
                  <c:v>-339.3845</c:v>
                </c:pt>
                <c:pt idx="15540">
                  <c:v>-339.38249999999999</c:v>
                </c:pt>
                <c:pt idx="15541">
                  <c:v>-339.38049999999998</c:v>
                </c:pt>
                <c:pt idx="15542">
                  <c:v>-339.37849999999997</c:v>
                </c:pt>
                <c:pt idx="15543">
                  <c:v>-339.37649999999996</c:v>
                </c:pt>
                <c:pt idx="15544">
                  <c:v>-339.37449999999995</c:v>
                </c:pt>
                <c:pt idx="15545">
                  <c:v>-339.3725</c:v>
                </c:pt>
                <c:pt idx="15546">
                  <c:v>-339.37049999999999</c:v>
                </c:pt>
                <c:pt idx="15547">
                  <c:v>-339.36849999999998</c:v>
                </c:pt>
                <c:pt idx="15548">
                  <c:v>-339.36649999999997</c:v>
                </c:pt>
                <c:pt idx="15549">
                  <c:v>-339.36449999999996</c:v>
                </c:pt>
                <c:pt idx="15550">
                  <c:v>-339.36249999999995</c:v>
                </c:pt>
                <c:pt idx="15551">
                  <c:v>-339.3605</c:v>
                </c:pt>
                <c:pt idx="15552">
                  <c:v>-339.35849999999999</c:v>
                </c:pt>
                <c:pt idx="15553">
                  <c:v>-339.35649999999998</c:v>
                </c:pt>
                <c:pt idx="15554">
                  <c:v>-339.35449999999997</c:v>
                </c:pt>
                <c:pt idx="15555">
                  <c:v>-339.35249999999996</c:v>
                </c:pt>
                <c:pt idx="15556">
                  <c:v>-339.35049999999995</c:v>
                </c:pt>
                <c:pt idx="15557">
                  <c:v>-339.3485</c:v>
                </c:pt>
                <c:pt idx="15558">
                  <c:v>-339.34649999999999</c:v>
                </c:pt>
                <c:pt idx="15559">
                  <c:v>-339.34449999999998</c:v>
                </c:pt>
                <c:pt idx="15560">
                  <c:v>-339.34249999999997</c:v>
                </c:pt>
                <c:pt idx="15561">
                  <c:v>-339.34049999999996</c:v>
                </c:pt>
                <c:pt idx="15562">
                  <c:v>-339.33849999999995</c:v>
                </c:pt>
                <c:pt idx="15563">
                  <c:v>-339.3365</c:v>
                </c:pt>
                <c:pt idx="15564">
                  <c:v>-339.33449999999999</c:v>
                </c:pt>
                <c:pt idx="15565">
                  <c:v>-339.33249999999998</c:v>
                </c:pt>
                <c:pt idx="15566">
                  <c:v>-339.33049999999997</c:v>
                </c:pt>
                <c:pt idx="15567">
                  <c:v>-339.32849999999996</c:v>
                </c:pt>
                <c:pt idx="15568">
                  <c:v>-339.32649999999995</c:v>
                </c:pt>
                <c:pt idx="15569">
                  <c:v>-339.3245</c:v>
                </c:pt>
                <c:pt idx="15570">
                  <c:v>-339.32249999999999</c:v>
                </c:pt>
                <c:pt idx="15571">
                  <c:v>-339.32049999999998</c:v>
                </c:pt>
                <c:pt idx="15572">
                  <c:v>-339.31849999999997</c:v>
                </c:pt>
                <c:pt idx="15573">
                  <c:v>-339.31649999999996</c:v>
                </c:pt>
                <c:pt idx="15574">
                  <c:v>-339.31449999999995</c:v>
                </c:pt>
                <c:pt idx="15575">
                  <c:v>-339.3125</c:v>
                </c:pt>
                <c:pt idx="15576">
                  <c:v>-339.31049999999999</c:v>
                </c:pt>
                <c:pt idx="15577">
                  <c:v>-339.30849999999998</c:v>
                </c:pt>
                <c:pt idx="15578">
                  <c:v>-339.30649999999997</c:v>
                </c:pt>
                <c:pt idx="15579">
                  <c:v>-339.30449999999996</c:v>
                </c:pt>
                <c:pt idx="15580">
                  <c:v>-339.30249999999995</c:v>
                </c:pt>
                <c:pt idx="15581">
                  <c:v>-339.3005</c:v>
                </c:pt>
                <c:pt idx="15582">
                  <c:v>-339.29849999999999</c:v>
                </c:pt>
                <c:pt idx="15583">
                  <c:v>-339.29649999999998</c:v>
                </c:pt>
                <c:pt idx="15584">
                  <c:v>-339.29449999999997</c:v>
                </c:pt>
                <c:pt idx="15585">
                  <c:v>-339.29249999999996</c:v>
                </c:pt>
                <c:pt idx="15586">
                  <c:v>-339.29049999999995</c:v>
                </c:pt>
                <c:pt idx="15587">
                  <c:v>-339.2885</c:v>
                </c:pt>
                <c:pt idx="15588">
                  <c:v>-339.28649999999999</c:v>
                </c:pt>
                <c:pt idx="15589">
                  <c:v>-339.28449999999998</c:v>
                </c:pt>
                <c:pt idx="15590">
                  <c:v>-339.28249999999997</c:v>
                </c:pt>
                <c:pt idx="15591">
                  <c:v>-339.28049999999996</c:v>
                </c:pt>
                <c:pt idx="15592">
                  <c:v>-339.27849999999995</c:v>
                </c:pt>
                <c:pt idx="15593">
                  <c:v>-339.2765</c:v>
                </c:pt>
                <c:pt idx="15594">
                  <c:v>-339.27449999999999</c:v>
                </c:pt>
                <c:pt idx="15595">
                  <c:v>-339.27249999999998</c:v>
                </c:pt>
                <c:pt idx="15596">
                  <c:v>-339.27049999999997</c:v>
                </c:pt>
                <c:pt idx="15597">
                  <c:v>-339.26849999999996</c:v>
                </c:pt>
                <c:pt idx="15598">
                  <c:v>-339.26649999999995</c:v>
                </c:pt>
                <c:pt idx="15599">
                  <c:v>-339.2645</c:v>
                </c:pt>
                <c:pt idx="15600">
                  <c:v>-339.26249999999999</c:v>
                </c:pt>
                <c:pt idx="15601">
                  <c:v>-339.26049999999998</c:v>
                </c:pt>
                <c:pt idx="15602">
                  <c:v>-339.25849999999997</c:v>
                </c:pt>
                <c:pt idx="15603">
                  <c:v>-339.25649999999996</c:v>
                </c:pt>
                <c:pt idx="15604">
                  <c:v>-339.25450000000001</c:v>
                </c:pt>
                <c:pt idx="15605">
                  <c:v>-339.2525</c:v>
                </c:pt>
                <c:pt idx="15606">
                  <c:v>-339.25049999999999</c:v>
                </c:pt>
                <c:pt idx="15607">
                  <c:v>-339.24849999999998</c:v>
                </c:pt>
                <c:pt idx="15608">
                  <c:v>-339.24649999999997</c:v>
                </c:pt>
                <c:pt idx="15609">
                  <c:v>-339.24449999999996</c:v>
                </c:pt>
                <c:pt idx="15610">
                  <c:v>-339.24249999999995</c:v>
                </c:pt>
                <c:pt idx="15611">
                  <c:v>-339.2405</c:v>
                </c:pt>
                <c:pt idx="15612">
                  <c:v>-339.23849999999999</c:v>
                </c:pt>
                <c:pt idx="15613">
                  <c:v>-339.23649999999998</c:v>
                </c:pt>
                <c:pt idx="15614">
                  <c:v>-339.23449999999997</c:v>
                </c:pt>
                <c:pt idx="15615">
                  <c:v>-339.23249999999996</c:v>
                </c:pt>
                <c:pt idx="15616">
                  <c:v>-339.23050000000001</c:v>
                </c:pt>
                <c:pt idx="15617">
                  <c:v>-339.2285</c:v>
                </c:pt>
                <c:pt idx="15618">
                  <c:v>-339.22649999999999</c:v>
                </c:pt>
                <c:pt idx="15619">
                  <c:v>-339.22449999999998</c:v>
                </c:pt>
                <c:pt idx="15620">
                  <c:v>-339.22249999999997</c:v>
                </c:pt>
                <c:pt idx="15621">
                  <c:v>-339.22049999999996</c:v>
                </c:pt>
                <c:pt idx="15622">
                  <c:v>-339.21849999999995</c:v>
                </c:pt>
                <c:pt idx="15623">
                  <c:v>-339.2165</c:v>
                </c:pt>
                <c:pt idx="15624">
                  <c:v>-339.21449999999999</c:v>
                </c:pt>
                <c:pt idx="15625">
                  <c:v>-339.21249999999998</c:v>
                </c:pt>
                <c:pt idx="15626">
                  <c:v>-339.21049999999997</c:v>
                </c:pt>
                <c:pt idx="15627">
                  <c:v>-339.20849999999996</c:v>
                </c:pt>
                <c:pt idx="15628">
                  <c:v>-339.20650000000001</c:v>
                </c:pt>
                <c:pt idx="15629">
                  <c:v>-339.2045</c:v>
                </c:pt>
                <c:pt idx="15630">
                  <c:v>-339.20249999999999</c:v>
                </c:pt>
                <c:pt idx="15631">
                  <c:v>-339.20049999999998</c:v>
                </c:pt>
                <c:pt idx="15632">
                  <c:v>-339.19849999999997</c:v>
                </c:pt>
                <c:pt idx="15633">
                  <c:v>-339.19649999999996</c:v>
                </c:pt>
                <c:pt idx="15634">
                  <c:v>-339.19449999999995</c:v>
                </c:pt>
                <c:pt idx="15635">
                  <c:v>-339.1925</c:v>
                </c:pt>
                <c:pt idx="15636">
                  <c:v>-339.19049999999999</c:v>
                </c:pt>
                <c:pt idx="15637">
                  <c:v>-339.18849999999998</c:v>
                </c:pt>
                <c:pt idx="15638">
                  <c:v>-339.18649999999997</c:v>
                </c:pt>
                <c:pt idx="15639">
                  <c:v>-339.18449999999996</c:v>
                </c:pt>
                <c:pt idx="15640">
                  <c:v>-339.1825</c:v>
                </c:pt>
                <c:pt idx="15641">
                  <c:v>-339.18049999999999</c:v>
                </c:pt>
                <c:pt idx="15642">
                  <c:v>-339.17849999999999</c:v>
                </c:pt>
                <c:pt idx="15643">
                  <c:v>-339.17649999999998</c:v>
                </c:pt>
                <c:pt idx="15644">
                  <c:v>-339.17449999999997</c:v>
                </c:pt>
                <c:pt idx="15645">
                  <c:v>-339.17249999999996</c:v>
                </c:pt>
                <c:pt idx="15646">
                  <c:v>-339.17049999999995</c:v>
                </c:pt>
                <c:pt idx="15647">
                  <c:v>-339.16849999999999</c:v>
                </c:pt>
                <c:pt idx="15648">
                  <c:v>-339.16649999999998</c:v>
                </c:pt>
                <c:pt idx="15649">
                  <c:v>-339.16449999999998</c:v>
                </c:pt>
                <c:pt idx="15650">
                  <c:v>-339.16249999999997</c:v>
                </c:pt>
                <c:pt idx="15651">
                  <c:v>-339.16049999999996</c:v>
                </c:pt>
                <c:pt idx="15652">
                  <c:v>-339.1585</c:v>
                </c:pt>
                <c:pt idx="15653">
                  <c:v>-339.15649999999999</c:v>
                </c:pt>
                <c:pt idx="15654">
                  <c:v>-339.15449999999998</c:v>
                </c:pt>
                <c:pt idx="15655">
                  <c:v>-339.15249999999997</c:v>
                </c:pt>
                <c:pt idx="15656">
                  <c:v>-339.15049999999997</c:v>
                </c:pt>
                <c:pt idx="15657">
                  <c:v>-339.14849999999996</c:v>
                </c:pt>
                <c:pt idx="15658">
                  <c:v>-339.1465</c:v>
                </c:pt>
                <c:pt idx="15659">
                  <c:v>-339.14449999999999</c:v>
                </c:pt>
                <c:pt idx="15660">
                  <c:v>-339.14249999999998</c:v>
                </c:pt>
                <c:pt idx="15661">
                  <c:v>-339.14049999999997</c:v>
                </c:pt>
                <c:pt idx="15662">
                  <c:v>-339.13849999999996</c:v>
                </c:pt>
                <c:pt idx="15663">
                  <c:v>-339.13649999999996</c:v>
                </c:pt>
                <c:pt idx="15664">
                  <c:v>-339.1345</c:v>
                </c:pt>
                <c:pt idx="15665">
                  <c:v>-339.13249999999999</c:v>
                </c:pt>
                <c:pt idx="15666">
                  <c:v>-339.13049999999998</c:v>
                </c:pt>
                <c:pt idx="15667">
                  <c:v>-339.12849999999997</c:v>
                </c:pt>
                <c:pt idx="15668">
                  <c:v>-339.12649999999996</c:v>
                </c:pt>
                <c:pt idx="15669">
                  <c:v>-339.12449999999995</c:v>
                </c:pt>
                <c:pt idx="15670">
                  <c:v>-339.1225</c:v>
                </c:pt>
                <c:pt idx="15671">
                  <c:v>-339.12049999999999</c:v>
                </c:pt>
                <c:pt idx="15672">
                  <c:v>-339.11849999999998</c:v>
                </c:pt>
                <c:pt idx="15673">
                  <c:v>-339.11649999999997</c:v>
                </c:pt>
                <c:pt idx="15674">
                  <c:v>-339.11449999999996</c:v>
                </c:pt>
                <c:pt idx="15675">
                  <c:v>-339.11249999999995</c:v>
                </c:pt>
                <c:pt idx="15676">
                  <c:v>-339.1105</c:v>
                </c:pt>
                <c:pt idx="15677">
                  <c:v>-339.10849999999999</c:v>
                </c:pt>
                <c:pt idx="15678">
                  <c:v>-339.10649999999998</c:v>
                </c:pt>
                <c:pt idx="15679">
                  <c:v>-339.10449999999997</c:v>
                </c:pt>
                <c:pt idx="15680">
                  <c:v>-339.10249999999996</c:v>
                </c:pt>
                <c:pt idx="15681">
                  <c:v>-339.10049999999995</c:v>
                </c:pt>
                <c:pt idx="15682">
                  <c:v>-339.0985</c:v>
                </c:pt>
                <c:pt idx="15683">
                  <c:v>-339.09649999999999</c:v>
                </c:pt>
                <c:pt idx="15684">
                  <c:v>-339.09449999999998</c:v>
                </c:pt>
                <c:pt idx="15685">
                  <c:v>-339.09249999999997</c:v>
                </c:pt>
                <c:pt idx="15686">
                  <c:v>-339.09049999999996</c:v>
                </c:pt>
                <c:pt idx="15687">
                  <c:v>-339.08849999999995</c:v>
                </c:pt>
                <c:pt idx="15688">
                  <c:v>-339.0865</c:v>
                </c:pt>
                <c:pt idx="15689">
                  <c:v>-339.08449999999999</c:v>
                </c:pt>
                <c:pt idx="15690">
                  <c:v>-339.08249999999998</c:v>
                </c:pt>
                <c:pt idx="15691">
                  <c:v>-339.08049999999997</c:v>
                </c:pt>
                <c:pt idx="15692">
                  <c:v>-339.07849999999996</c:v>
                </c:pt>
                <c:pt idx="15693">
                  <c:v>-339.07649999999995</c:v>
                </c:pt>
                <c:pt idx="15694">
                  <c:v>-339.0745</c:v>
                </c:pt>
                <c:pt idx="15695">
                  <c:v>-339.07249999999999</c:v>
                </c:pt>
                <c:pt idx="15696">
                  <c:v>-339.07049999999998</c:v>
                </c:pt>
                <c:pt idx="15697">
                  <c:v>-339.06849999999997</c:v>
                </c:pt>
                <c:pt idx="15698">
                  <c:v>-339.06649999999996</c:v>
                </c:pt>
                <c:pt idx="15699">
                  <c:v>-339.06449999999995</c:v>
                </c:pt>
                <c:pt idx="15700">
                  <c:v>-339.0625</c:v>
                </c:pt>
                <c:pt idx="15701">
                  <c:v>-339.06049999999999</c:v>
                </c:pt>
                <c:pt idx="15702">
                  <c:v>-339.05849999999998</c:v>
                </c:pt>
                <c:pt idx="15703">
                  <c:v>-339.05649999999997</c:v>
                </c:pt>
                <c:pt idx="15704">
                  <c:v>-339.05449999999996</c:v>
                </c:pt>
                <c:pt idx="15705">
                  <c:v>-339.05249999999995</c:v>
                </c:pt>
                <c:pt idx="15706">
                  <c:v>-339.0505</c:v>
                </c:pt>
                <c:pt idx="15707">
                  <c:v>-339.04849999999999</c:v>
                </c:pt>
                <c:pt idx="15708">
                  <c:v>-339.04649999999998</c:v>
                </c:pt>
                <c:pt idx="15709">
                  <c:v>-339.04449999999997</c:v>
                </c:pt>
                <c:pt idx="15710">
                  <c:v>-339.04249999999996</c:v>
                </c:pt>
                <c:pt idx="15711">
                  <c:v>-339.04049999999995</c:v>
                </c:pt>
                <c:pt idx="15712">
                  <c:v>-339.0385</c:v>
                </c:pt>
                <c:pt idx="15713">
                  <c:v>-339.03649999999999</c:v>
                </c:pt>
                <c:pt idx="15714">
                  <c:v>-339.03449999999998</c:v>
                </c:pt>
                <c:pt idx="15715">
                  <c:v>-339.03249999999997</c:v>
                </c:pt>
                <c:pt idx="15716">
                  <c:v>-339.03049999999996</c:v>
                </c:pt>
                <c:pt idx="15717">
                  <c:v>-339.02849999999995</c:v>
                </c:pt>
                <c:pt idx="15718">
                  <c:v>-339.0265</c:v>
                </c:pt>
                <c:pt idx="15719">
                  <c:v>-339.02449999999999</c:v>
                </c:pt>
                <c:pt idx="15720">
                  <c:v>-339.02249999999998</c:v>
                </c:pt>
                <c:pt idx="15721">
                  <c:v>-339.02049999999997</c:v>
                </c:pt>
                <c:pt idx="15722">
                  <c:v>-339.01849999999996</c:v>
                </c:pt>
                <c:pt idx="15723">
                  <c:v>-339.01649999999995</c:v>
                </c:pt>
                <c:pt idx="15724">
                  <c:v>-339.0145</c:v>
                </c:pt>
                <c:pt idx="15725">
                  <c:v>-339.01249999999999</c:v>
                </c:pt>
                <c:pt idx="15726">
                  <c:v>-339.01049999999998</c:v>
                </c:pt>
                <c:pt idx="15727">
                  <c:v>-339.00849999999997</c:v>
                </c:pt>
                <c:pt idx="15728">
                  <c:v>-339.00649999999996</c:v>
                </c:pt>
                <c:pt idx="15729">
                  <c:v>-339.00450000000001</c:v>
                </c:pt>
                <c:pt idx="15730">
                  <c:v>-339.0025</c:v>
                </c:pt>
                <c:pt idx="15731">
                  <c:v>-339.00049999999999</c:v>
                </c:pt>
                <c:pt idx="15732">
                  <c:v>-338.99849999999998</c:v>
                </c:pt>
                <c:pt idx="15733">
                  <c:v>-338.99649999999997</c:v>
                </c:pt>
                <c:pt idx="15734">
                  <c:v>-338.99449999999996</c:v>
                </c:pt>
                <c:pt idx="15735">
                  <c:v>-338.99249999999995</c:v>
                </c:pt>
                <c:pt idx="15736">
                  <c:v>-338.9905</c:v>
                </c:pt>
                <c:pt idx="15737">
                  <c:v>-338.98849999999999</c:v>
                </c:pt>
                <c:pt idx="15738">
                  <c:v>-338.98649999999998</c:v>
                </c:pt>
                <c:pt idx="15739">
                  <c:v>-338.98449999999997</c:v>
                </c:pt>
                <c:pt idx="15740">
                  <c:v>-338.98249999999996</c:v>
                </c:pt>
                <c:pt idx="15741">
                  <c:v>-338.98050000000001</c:v>
                </c:pt>
                <c:pt idx="15742">
                  <c:v>-338.9785</c:v>
                </c:pt>
                <c:pt idx="15743">
                  <c:v>-338.97649999999999</c:v>
                </c:pt>
                <c:pt idx="15744">
                  <c:v>-338.97449999999998</c:v>
                </c:pt>
                <c:pt idx="15745">
                  <c:v>-338.97249999999997</c:v>
                </c:pt>
                <c:pt idx="15746">
                  <c:v>-338.97049999999996</c:v>
                </c:pt>
                <c:pt idx="15747">
                  <c:v>-338.96849999999995</c:v>
                </c:pt>
                <c:pt idx="15748">
                  <c:v>-338.9665</c:v>
                </c:pt>
                <c:pt idx="15749">
                  <c:v>-338.96449999999999</c:v>
                </c:pt>
                <c:pt idx="15750">
                  <c:v>-338.96249999999998</c:v>
                </c:pt>
                <c:pt idx="15751">
                  <c:v>-338.96049999999997</c:v>
                </c:pt>
                <c:pt idx="15752">
                  <c:v>-338.95849999999996</c:v>
                </c:pt>
                <c:pt idx="15753">
                  <c:v>-338.95650000000001</c:v>
                </c:pt>
                <c:pt idx="15754">
                  <c:v>-338.9545</c:v>
                </c:pt>
                <c:pt idx="15755">
                  <c:v>-338.95249999999999</c:v>
                </c:pt>
                <c:pt idx="15756">
                  <c:v>-338.95049999999998</c:v>
                </c:pt>
                <c:pt idx="15757">
                  <c:v>-338.94849999999997</c:v>
                </c:pt>
                <c:pt idx="15758">
                  <c:v>-338.94649999999996</c:v>
                </c:pt>
                <c:pt idx="15759">
                  <c:v>-338.94449999999995</c:v>
                </c:pt>
                <c:pt idx="15760">
                  <c:v>-338.9425</c:v>
                </c:pt>
                <c:pt idx="15761">
                  <c:v>-338.94049999999999</c:v>
                </c:pt>
                <c:pt idx="15762">
                  <c:v>-338.93849999999998</c:v>
                </c:pt>
                <c:pt idx="15763">
                  <c:v>-338.93649999999997</c:v>
                </c:pt>
                <c:pt idx="15764">
                  <c:v>-338.93449999999996</c:v>
                </c:pt>
                <c:pt idx="15765">
                  <c:v>-338.9325</c:v>
                </c:pt>
                <c:pt idx="15766">
                  <c:v>-338.93049999999999</c:v>
                </c:pt>
                <c:pt idx="15767">
                  <c:v>-338.92849999999999</c:v>
                </c:pt>
                <c:pt idx="15768">
                  <c:v>-338.92649999999998</c:v>
                </c:pt>
                <c:pt idx="15769">
                  <c:v>-338.92449999999997</c:v>
                </c:pt>
                <c:pt idx="15770">
                  <c:v>-338.92249999999996</c:v>
                </c:pt>
                <c:pt idx="15771">
                  <c:v>-338.92049999999995</c:v>
                </c:pt>
                <c:pt idx="15772">
                  <c:v>-338.91849999999999</c:v>
                </c:pt>
                <c:pt idx="15773">
                  <c:v>-338.91649999999998</c:v>
                </c:pt>
                <c:pt idx="15774">
                  <c:v>-338.91449999999998</c:v>
                </c:pt>
                <c:pt idx="15775">
                  <c:v>-338.91249999999997</c:v>
                </c:pt>
                <c:pt idx="15776">
                  <c:v>-338.91049999999996</c:v>
                </c:pt>
                <c:pt idx="15777">
                  <c:v>-338.9085</c:v>
                </c:pt>
                <c:pt idx="15778">
                  <c:v>-338.90649999999999</c:v>
                </c:pt>
                <c:pt idx="15779">
                  <c:v>-338.90449999999998</c:v>
                </c:pt>
                <c:pt idx="15780">
                  <c:v>-338.90249999999997</c:v>
                </c:pt>
                <c:pt idx="15781">
                  <c:v>-338.90049999999997</c:v>
                </c:pt>
                <c:pt idx="15782">
                  <c:v>-338.89849999999996</c:v>
                </c:pt>
                <c:pt idx="15783">
                  <c:v>-338.8965</c:v>
                </c:pt>
                <c:pt idx="15784">
                  <c:v>-338.89449999999999</c:v>
                </c:pt>
                <c:pt idx="15785">
                  <c:v>-338.89249999999998</c:v>
                </c:pt>
                <c:pt idx="15786">
                  <c:v>-338.89049999999997</c:v>
                </c:pt>
                <c:pt idx="15787">
                  <c:v>-338.88849999999996</c:v>
                </c:pt>
                <c:pt idx="15788">
                  <c:v>-338.88649999999996</c:v>
                </c:pt>
                <c:pt idx="15789">
                  <c:v>-338.8845</c:v>
                </c:pt>
                <c:pt idx="15790">
                  <c:v>-338.88249999999999</c:v>
                </c:pt>
                <c:pt idx="15791">
                  <c:v>-338.88049999999998</c:v>
                </c:pt>
                <c:pt idx="15792">
                  <c:v>-338.87849999999997</c:v>
                </c:pt>
                <c:pt idx="15793">
                  <c:v>-338.87649999999996</c:v>
                </c:pt>
                <c:pt idx="15794">
                  <c:v>-338.87449999999995</c:v>
                </c:pt>
                <c:pt idx="15795">
                  <c:v>-338.8725</c:v>
                </c:pt>
                <c:pt idx="15796">
                  <c:v>-338.87049999999999</c:v>
                </c:pt>
                <c:pt idx="15797">
                  <c:v>-338.86849999999998</c:v>
                </c:pt>
                <c:pt idx="15798">
                  <c:v>-338.86649999999997</c:v>
                </c:pt>
                <c:pt idx="15799">
                  <c:v>-338.86449999999996</c:v>
                </c:pt>
                <c:pt idx="15800">
                  <c:v>-338.86249999999995</c:v>
                </c:pt>
                <c:pt idx="15801">
                  <c:v>-338.8605</c:v>
                </c:pt>
                <c:pt idx="15802">
                  <c:v>-338.85849999999999</c:v>
                </c:pt>
                <c:pt idx="15803">
                  <c:v>-338.85649999999998</c:v>
                </c:pt>
                <c:pt idx="15804">
                  <c:v>-338.85449999999997</c:v>
                </c:pt>
                <c:pt idx="15805">
                  <c:v>-338.85249999999996</c:v>
                </c:pt>
                <c:pt idx="15806">
                  <c:v>-338.85049999999995</c:v>
                </c:pt>
                <c:pt idx="15807">
                  <c:v>-338.8485</c:v>
                </c:pt>
                <c:pt idx="15808">
                  <c:v>-338.84649999999999</c:v>
                </c:pt>
                <c:pt idx="15809">
                  <c:v>-338.84449999999998</c:v>
                </c:pt>
                <c:pt idx="15810">
                  <c:v>-338.84249999999997</c:v>
                </c:pt>
                <c:pt idx="15811">
                  <c:v>-338.84049999999996</c:v>
                </c:pt>
                <c:pt idx="15812">
                  <c:v>-338.83849999999995</c:v>
                </c:pt>
                <c:pt idx="15813">
                  <c:v>-338.8365</c:v>
                </c:pt>
                <c:pt idx="15814">
                  <c:v>-338.83449999999999</c:v>
                </c:pt>
                <c:pt idx="15815">
                  <c:v>-338.83249999999998</c:v>
                </c:pt>
                <c:pt idx="15816">
                  <c:v>-338.83049999999997</c:v>
                </c:pt>
                <c:pt idx="15817">
                  <c:v>-338.82849999999996</c:v>
                </c:pt>
                <c:pt idx="15818">
                  <c:v>-338.82649999999995</c:v>
                </c:pt>
                <c:pt idx="15819">
                  <c:v>-338.8245</c:v>
                </c:pt>
                <c:pt idx="15820">
                  <c:v>-338.82249999999999</c:v>
                </c:pt>
                <c:pt idx="15821">
                  <c:v>-338.82049999999998</c:v>
                </c:pt>
                <c:pt idx="15822">
                  <c:v>-338.81849999999997</c:v>
                </c:pt>
                <c:pt idx="15823">
                  <c:v>-338.81649999999996</c:v>
                </c:pt>
                <c:pt idx="15824">
                  <c:v>-338.81449999999995</c:v>
                </c:pt>
                <c:pt idx="15825">
                  <c:v>-338.8125</c:v>
                </c:pt>
                <c:pt idx="15826">
                  <c:v>-338.81049999999999</c:v>
                </c:pt>
                <c:pt idx="15827">
                  <c:v>-338.80849999999998</c:v>
                </c:pt>
                <c:pt idx="15828">
                  <c:v>-338.80649999999997</c:v>
                </c:pt>
                <c:pt idx="15829">
                  <c:v>-338.80449999999996</c:v>
                </c:pt>
                <c:pt idx="15830">
                  <c:v>-338.80249999999995</c:v>
                </c:pt>
                <c:pt idx="15831">
                  <c:v>-338.8005</c:v>
                </c:pt>
                <c:pt idx="15832">
                  <c:v>-338.79849999999999</c:v>
                </c:pt>
                <c:pt idx="15833">
                  <c:v>-338.79649999999998</c:v>
                </c:pt>
                <c:pt idx="15834">
                  <c:v>-338.79449999999997</c:v>
                </c:pt>
                <c:pt idx="15835">
                  <c:v>-338.79249999999996</c:v>
                </c:pt>
                <c:pt idx="15836">
                  <c:v>-338.79049999999995</c:v>
                </c:pt>
                <c:pt idx="15837">
                  <c:v>-338.7885</c:v>
                </c:pt>
                <c:pt idx="15838">
                  <c:v>-338.78649999999999</c:v>
                </c:pt>
                <c:pt idx="15839">
                  <c:v>-338.78449999999998</c:v>
                </c:pt>
                <c:pt idx="15840">
                  <c:v>-338.78249999999997</c:v>
                </c:pt>
                <c:pt idx="15841">
                  <c:v>-338.78049999999996</c:v>
                </c:pt>
                <c:pt idx="15842">
                  <c:v>-338.77849999999995</c:v>
                </c:pt>
                <c:pt idx="15843">
                  <c:v>-338.7765</c:v>
                </c:pt>
                <c:pt idx="15844">
                  <c:v>-338.77449999999999</c:v>
                </c:pt>
                <c:pt idx="15845">
                  <c:v>-338.77249999999998</c:v>
                </c:pt>
                <c:pt idx="15846">
                  <c:v>-338.77049999999997</c:v>
                </c:pt>
                <c:pt idx="15847">
                  <c:v>-338.76849999999996</c:v>
                </c:pt>
                <c:pt idx="15848">
                  <c:v>-338.76649999999995</c:v>
                </c:pt>
                <c:pt idx="15849">
                  <c:v>-338.7645</c:v>
                </c:pt>
                <c:pt idx="15850">
                  <c:v>-338.76249999999999</c:v>
                </c:pt>
                <c:pt idx="15851">
                  <c:v>-338.76049999999998</c:v>
                </c:pt>
                <c:pt idx="15852">
                  <c:v>-338.75849999999997</c:v>
                </c:pt>
                <c:pt idx="15853">
                  <c:v>-338.75649999999996</c:v>
                </c:pt>
                <c:pt idx="15854">
                  <c:v>-338.75450000000001</c:v>
                </c:pt>
                <c:pt idx="15855">
                  <c:v>-338.7525</c:v>
                </c:pt>
                <c:pt idx="15856">
                  <c:v>-338.75049999999999</c:v>
                </c:pt>
                <c:pt idx="15857">
                  <c:v>-338.74849999999998</c:v>
                </c:pt>
                <c:pt idx="15858">
                  <c:v>-338.74649999999997</c:v>
                </c:pt>
                <c:pt idx="15859">
                  <c:v>-338.74449999999996</c:v>
                </c:pt>
                <c:pt idx="15860">
                  <c:v>-338.74249999999995</c:v>
                </c:pt>
                <c:pt idx="15861">
                  <c:v>-338.7405</c:v>
                </c:pt>
                <c:pt idx="15862">
                  <c:v>-338.73849999999999</c:v>
                </c:pt>
                <c:pt idx="15863">
                  <c:v>-338.73649999999998</c:v>
                </c:pt>
                <c:pt idx="15864">
                  <c:v>-338.73449999999997</c:v>
                </c:pt>
                <c:pt idx="15865">
                  <c:v>-338.73249999999996</c:v>
                </c:pt>
                <c:pt idx="15866">
                  <c:v>-338.73050000000001</c:v>
                </c:pt>
                <c:pt idx="15867">
                  <c:v>-338.7285</c:v>
                </c:pt>
                <c:pt idx="15868">
                  <c:v>-338.72649999999999</c:v>
                </c:pt>
                <c:pt idx="15869">
                  <c:v>-338.72449999999998</c:v>
                </c:pt>
                <c:pt idx="15870">
                  <c:v>-338.72249999999997</c:v>
                </c:pt>
                <c:pt idx="15871">
                  <c:v>-338.72049999999996</c:v>
                </c:pt>
                <c:pt idx="15872">
                  <c:v>-338.71849999999995</c:v>
                </c:pt>
                <c:pt idx="15873">
                  <c:v>-338.7165</c:v>
                </c:pt>
                <c:pt idx="15874">
                  <c:v>-338.71449999999999</c:v>
                </c:pt>
                <c:pt idx="15875">
                  <c:v>-338.71249999999998</c:v>
                </c:pt>
                <c:pt idx="15876">
                  <c:v>-338.71049999999997</c:v>
                </c:pt>
                <c:pt idx="15877">
                  <c:v>-338.70849999999996</c:v>
                </c:pt>
                <c:pt idx="15878">
                  <c:v>-338.70650000000001</c:v>
                </c:pt>
                <c:pt idx="15879">
                  <c:v>-338.7045</c:v>
                </c:pt>
                <c:pt idx="15880">
                  <c:v>-338.70249999999999</c:v>
                </c:pt>
                <c:pt idx="15881">
                  <c:v>-338.70049999999998</c:v>
                </c:pt>
                <c:pt idx="15882">
                  <c:v>-338.69849999999997</c:v>
                </c:pt>
                <c:pt idx="15883">
                  <c:v>-338.69649999999996</c:v>
                </c:pt>
                <c:pt idx="15884">
                  <c:v>-338.69449999999995</c:v>
                </c:pt>
                <c:pt idx="15885">
                  <c:v>-338.6925</c:v>
                </c:pt>
                <c:pt idx="15886">
                  <c:v>-338.69049999999999</c:v>
                </c:pt>
                <c:pt idx="15887">
                  <c:v>-338.68849999999998</c:v>
                </c:pt>
                <c:pt idx="15888">
                  <c:v>-338.68649999999997</c:v>
                </c:pt>
                <c:pt idx="15889">
                  <c:v>-338.68449999999996</c:v>
                </c:pt>
                <c:pt idx="15890">
                  <c:v>-338.6825</c:v>
                </c:pt>
                <c:pt idx="15891">
                  <c:v>-338.68049999999999</c:v>
                </c:pt>
                <c:pt idx="15892">
                  <c:v>-338.67849999999999</c:v>
                </c:pt>
                <c:pt idx="15893">
                  <c:v>-338.67649999999998</c:v>
                </c:pt>
                <c:pt idx="15894">
                  <c:v>-338.67449999999997</c:v>
                </c:pt>
                <c:pt idx="15895">
                  <c:v>-338.67249999999996</c:v>
                </c:pt>
                <c:pt idx="15896">
                  <c:v>-338.67049999999995</c:v>
                </c:pt>
                <c:pt idx="15897">
                  <c:v>-338.66849999999999</c:v>
                </c:pt>
                <c:pt idx="15898">
                  <c:v>-338.66649999999998</c:v>
                </c:pt>
                <c:pt idx="15899">
                  <c:v>-338.66449999999998</c:v>
                </c:pt>
                <c:pt idx="15900">
                  <c:v>-338.66249999999997</c:v>
                </c:pt>
                <c:pt idx="15901">
                  <c:v>-338.66049999999996</c:v>
                </c:pt>
                <c:pt idx="15902">
                  <c:v>-338.6585</c:v>
                </c:pt>
                <c:pt idx="15903">
                  <c:v>-338.65649999999999</c:v>
                </c:pt>
                <c:pt idx="15904">
                  <c:v>-338.65449999999998</c:v>
                </c:pt>
                <c:pt idx="15905">
                  <c:v>-338.65249999999997</c:v>
                </c:pt>
                <c:pt idx="15906">
                  <c:v>-338.65049999999997</c:v>
                </c:pt>
                <c:pt idx="15907">
                  <c:v>-338.64849999999996</c:v>
                </c:pt>
                <c:pt idx="15908">
                  <c:v>-338.6465</c:v>
                </c:pt>
                <c:pt idx="15909">
                  <c:v>-338.64449999999999</c:v>
                </c:pt>
                <c:pt idx="15910">
                  <c:v>-338.64249999999998</c:v>
                </c:pt>
                <c:pt idx="15911">
                  <c:v>-338.64049999999997</c:v>
                </c:pt>
                <c:pt idx="15912">
                  <c:v>-338.63849999999996</c:v>
                </c:pt>
                <c:pt idx="15913">
                  <c:v>-338.63649999999996</c:v>
                </c:pt>
                <c:pt idx="15914">
                  <c:v>-338.6345</c:v>
                </c:pt>
                <c:pt idx="15915">
                  <c:v>-338.63249999999999</c:v>
                </c:pt>
                <c:pt idx="15916">
                  <c:v>-338.63049999999998</c:v>
                </c:pt>
                <c:pt idx="15917">
                  <c:v>-338.62849999999997</c:v>
                </c:pt>
                <c:pt idx="15918">
                  <c:v>-338.62649999999996</c:v>
                </c:pt>
                <c:pt idx="15919">
                  <c:v>-338.62449999999995</c:v>
                </c:pt>
                <c:pt idx="15920">
                  <c:v>-338.6225</c:v>
                </c:pt>
                <c:pt idx="15921">
                  <c:v>-338.62049999999999</c:v>
                </c:pt>
                <c:pt idx="15922">
                  <c:v>-338.61849999999998</c:v>
                </c:pt>
                <c:pt idx="15923">
                  <c:v>-338.61649999999997</c:v>
                </c:pt>
                <c:pt idx="15924">
                  <c:v>-338.61449999999996</c:v>
                </c:pt>
                <c:pt idx="15925">
                  <c:v>-338.61249999999995</c:v>
                </c:pt>
                <c:pt idx="15926">
                  <c:v>-338.6105</c:v>
                </c:pt>
                <c:pt idx="15927">
                  <c:v>-338.60849999999999</c:v>
                </c:pt>
                <c:pt idx="15928">
                  <c:v>-338.60649999999998</c:v>
                </c:pt>
                <c:pt idx="15929">
                  <c:v>-338.60449999999997</c:v>
                </c:pt>
                <c:pt idx="15930">
                  <c:v>-338.60249999999996</c:v>
                </c:pt>
                <c:pt idx="15931">
                  <c:v>-338.60049999999995</c:v>
                </c:pt>
                <c:pt idx="15932">
                  <c:v>-338.5985</c:v>
                </c:pt>
                <c:pt idx="15933">
                  <c:v>-338.59649999999999</c:v>
                </c:pt>
                <c:pt idx="15934">
                  <c:v>-338.59449999999998</c:v>
                </c:pt>
                <c:pt idx="15935">
                  <c:v>-338.59249999999997</c:v>
                </c:pt>
                <c:pt idx="15936">
                  <c:v>-338.59049999999996</c:v>
                </c:pt>
                <c:pt idx="15937">
                  <c:v>-338.58849999999995</c:v>
                </c:pt>
                <c:pt idx="15938">
                  <c:v>-338.5865</c:v>
                </c:pt>
                <c:pt idx="15939">
                  <c:v>-338.58449999999999</c:v>
                </c:pt>
                <c:pt idx="15940">
                  <c:v>-338.58249999999998</c:v>
                </c:pt>
                <c:pt idx="15941">
                  <c:v>-338.58049999999997</c:v>
                </c:pt>
                <c:pt idx="15942">
                  <c:v>-338.57849999999996</c:v>
                </c:pt>
                <c:pt idx="15943">
                  <c:v>-338.57649999999995</c:v>
                </c:pt>
                <c:pt idx="15944">
                  <c:v>-338.5745</c:v>
                </c:pt>
                <c:pt idx="15945">
                  <c:v>-338.57249999999999</c:v>
                </c:pt>
                <c:pt idx="15946">
                  <c:v>-338.57049999999998</c:v>
                </c:pt>
                <c:pt idx="15947">
                  <c:v>-338.56849999999997</c:v>
                </c:pt>
                <c:pt idx="15948">
                  <c:v>-338.56649999999996</c:v>
                </c:pt>
                <c:pt idx="15949">
                  <c:v>-338.56449999999995</c:v>
                </c:pt>
                <c:pt idx="15950">
                  <c:v>-338.5625</c:v>
                </c:pt>
                <c:pt idx="15951">
                  <c:v>-338.56049999999999</c:v>
                </c:pt>
                <c:pt idx="15952">
                  <c:v>-338.55849999999998</c:v>
                </c:pt>
                <c:pt idx="15953">
                  <c:v>-338.55649999999997</c:v>
                </c:pt>
                <c:pt idx="15954">
                  <c:v>-338.55449999999996</c:v>
                </c:pt>
                <c:pt idx="15955">
                  <c:v>-338.55249999999995</c:v>
                </c:pt>
                <c:pt idx="15956">
                  <c:v>-338.5505</c:v>
                </c:pt>
                <c:pt idx="15957">
                  <c:v>-338.54849999999999</c:v>
                </c:pt>
                <c:pt idx="15958">
                  <c:v>-338.54649999999998</c:v>
                </c:pt>
                <c:pt idx="15959">
                  <c:v>-338.54449999999997</c:v>
                </c:pt>
                <c:pt idx="15960">
                  <c:v>-338.54249999999996</c:v>
                </c:pt>
                <c:pt idx="15961">
                  <c:v>-338.54049999999995</c:v>
                </c:pt>
                <c:pt idx="15962">
                  <c:v>-338.5385</c:v>
                </c:pt>
                <c:pt idx="15963">
                  <c:v>-338.53649999999999</c:v>
                </c:pt>
                <c:pt idx="15964">
                  <c:v>-338.53449999999998</c:v>
                </c:pt>
                <c:pt idx="15965">
                  <c:v>-338.53249999999997</c:v>
                </c:pt>
                <c:pt idx="15966">
                  <c:v>-338.53049999999996</c:v>
                </c:pt>
                <c:pt idx="15967">
                  <c:v>-338.52849999999995</c:v>
                </c:pt>
                <c:pt idx="15968">
                  <c:v>-338.5265</c:v>
                </c:pt>
                <c:pt idx="15969">
                  <c:v>-338.52449999999999</c:v>
                </c:pt>
                <c:pt idx="15970">
                  <c:v>-338.52249999999998</c:v>
                </c:pt>
                <c:pt idx="15971">
                  <c:v>-338.52049999999997</c:v>
                </c:pt>
                <c:pt idx="15972">
                  <c:v>-338.51849999999996</c:v>
                </c:pt>
                <c:pt idx="15973">
                  <c:v>-338.51649999999995</c:v>
                </c:pt>
                <c:pt idx="15974">
                  <c:v>-338.5145</c:v>
                </c:pt>
                <c:pt idx="15975">
                  <c:v>-338.51249999999999</c:v>
                </c:pt>
                <c:pt idx="15976">
                  <c:v>-338.51049999999998</c:v>
                </c:pt>
                <c:pt idx="15977">
                  <c:v>-338.50849999999997</c:v>
                </c:pt>
                <c:pt idx="15978">
                  <c:v>-338.50649999999996</c:v>
                </c:pt>
                <c:pt idx="15979">
                  <c:v>-338.50450000000001</c:v>
                </c:pt>
                <c:pt idx="15980">
                  <c:v>-338.5025</c:v>
                </c:pt>
                <c:pt idx="15981">
                  <c:v>-338.50049999999999</c:v>
                </c:pt>
                <c:pt idx="15982">
                  <c:v>-338.49849999999998</c:v>
                </c:pt>
                <c:pt idx="15983">
                  <c:v>-338.49649999999997</c:v>
                </c:pt>
                <c:pt idx="15984">
                  <c:v>-338.49449999999996</c:v>
                </c:pt>
                <c:pt idx="15985">
                  <c:v>-338.49249999999995</c:v>
                </c:pt>
                <c:pt idx="15986">
                  <c:v>-338.4905</c:v>
                </c:pt>
                <c:pt idx="15987">
                  <c:v>-338.48849999999999</c:v>
                </c:pt>
                <c:pt idx="15988">
                  <c:v>-338.48649999999998</c:v>
                </c:pt>
                <c:pt idx="15989">
                  <c:v>-338.48449999999997</c:v>
                </c:pt>
                <c:pt idx="15990">
                  <c:v>-338.48249999999996</c:v>
                </c:pt>
                <c:pt idx="15991">
                  <c:v>-338.48050000000001</c:v>
                </c:pt>
                <c:pt idx="15992">
                  <c:v>-338.4785</c:v>
                </c:pt>
                <c:pt idx="15993">
                  <c:v>-338.47649999999999</c:v>
                </c:pt>
                <c:pt idx="15994">
                  <c:v>-338.47449999999998</c:v>
                </c:pt>
                <c:pt idx="15995">
                  <c:v>-338.47249999999997</c:v>
                </c:pt>
                <c:pt idx="15996">
                  <c:v>-338.47049999999996</c:v>
                </c:pt>
                <c:pt idx="15997">
                  <c:v>-338.46849999999995</c:v>
                </c:pt>
                <c:pt idx="15998">
                  <c:v>-338.4665</c:v>
                </c:pt>
                <c:pt idx="15999">
                  <c:v>-338.46449999999999</c:v>
                </c:pt>
                <c:pt idx="16000">
                  <c:v>-338.46249999999998</c:v>
                </c:pt>
                <c:pt idx="16001">
                  <c:v>-338.46049999999997</c:v>
                </c:pt>
                <c:pt idx="16002">
                  <c:v>-338.45849999999996</c:v>
                </c:pt>
                <c:pt idx="16003">
                  <c:v>-338.45650000000001</c:v>
                </c:pt>
                <c:pt idx="16004">
                  <c:v>-338.4545</c:v>
                </c:pt>
                <c:pt idx="16005">
                  <c:v>-338.45249999999999</c:v>
                </c:pt>
                <c:pt idx="16006">
                  <c:v>-338.45049999999998</c:v>
                </c:pt>
                <c:pt idx="16007">
                  <c:v>-338.44849999999997</c:v>
                </c:pt>
                <c:pt idx="16008">
                  <c:v>-338.44649999999996</c:v>
                </c:pt>
                <c:pt idx="16009">
                  <c:v>-338.44449999999995</c:v>
                </c:pt>
                <c:pt idx="16010">
                  <c:v>-338.4425</c:v>
                </c:pt>
                <c:pt idx="16011">
                  <c:v>-338.44049999999999</c:v>
                </c:pt>
                <c:pt idx="16012">
                  <c:v>-338.43849999999998</c:v>
                </c:pt>
                <c:pt idx="16013">
                  <c:v>-338.43649999999997</c:v>
                </c:pt>
                <c:pt idx="16014">
                  <c:v>-338.43449999999996</c:v>
                </c:pt>
                <c:pt idx="16015">
                  <c:v>-338.4325</c:v>
                </c:pt>
                <c:pt idx="16016">
                  <c:v>-338.43049999999999</c:v>
                </c:pt>
                <c:pt idx="16017">
                  <c:v>-338.42849999999999</c:v>
                </c:pt>
                <c:pt idx="16018">
                  <c:v>-338.42649999999998</c:v>
                </c:pt>
                <c:pt idx="16019">
                  <c:v>-338.42449999999997</c:v>
                </c:pt>
                <c:pt idx="16020">
                  <c:v>-338.42249999999996</c:v>
                </c:pt>
                <c:pt idx="16021">
                  <c:v>-338.42049999999995</c:v>
                </c:pt>
                <c:pt idx="16022">
                  <c:v>-338.41849999999999</c:v>
                </c:pt>
                <c:pt idx="16023">
                  <c:v>-338.41649999999998</c:v>
                </c:pt>
                <c:pt idx="16024">
                  <c:v>-338.41449999999998</c:v>
                </c:pt>
                <c:pt idx="16025">
                  <c:v>-338.41249999999997</c:v>
                </c:pt>
                <c:pt idx="16026">
                  <c:v>-338.41049999999996</c:v>
                </c:pt>
                <c:pt idx="16027">
                  <c:v>-338.4085</c:v>
                </c:pt>
                <c:pt idx="16028">
                  <c:v>-338.40649999999999</c:v>
                </c:pt>
                <c:pt idx="16029">
                  <c:v>-338.40449999999998</c:v>
                </c:pt>
                <c:pt idx="16030">
                  <c:v>-338.40249999999997</c:v>
                </c:pt>
                <c:pt idx="16031">
                  <c:v>-338.40049999999997</c:v>
                </c:pt>
                <c:pt idx="16032">
                  <c:v>-338.39849999999996</c:v>
                </c:pt>
                <c:pt idx="16033">
                  <c:v>-338.39649999999995</c:v>
                </c:pt>
                <c:pt idx="16034">
                  <c:v>-338.39449999999999</c:v>
                </c:pt>
                <c:pt idx="16035">
                  <c:v>-338.39249999999998</c:v>
                </c:pt>
                <c:pt idx="16036">
                  <c:v>-338.39049999999997</c:v>
                </c:pt>
                <c:pt idx="16037">
                  <c:v>-338.38849999999996</c:v>
                </c:pt>
                <c:pt idx="16038">
                  <c:v>-338.38649999999996</c:v>
                </c:pt>
                <c:pt idx="16039">
                  <c:v>-338.3845</c:v>
                </c:pt>
                <c:pt idx="16040">
                  <c:v>-338.38249999999999</c:v>
                </c:pt>
                <c:pt idx="16041">
                  <c:v>-338.38049999999998</c:v>
                </c:pt>
                <c:pt idx="16042">
                  <c:v>-338.37849999999997</c:v>
                </c:pt>
                <c:pt idx="16043">
                  <c:v>-338.37649999999996</c:v>
                </c:pt>
                <c:pt idx="16044">
                  <c:v>-338.37449999999995</c:v>
                </c:pt>
                <c:pt idx="16045">
                  <c:v>-338.37249999999995</c:v>
                </c:pt>
                <c:pt idx="16046">
                  <c:v>-338.37049999999999</c:v>
                </c:pt>
                <c:pt idx="16047">
                  <c:v>-338.36849999999998</c:v>
                </c:pt>
                <c:pt idx="16048">
                  <c:v>-338.36649999999997</c:v>
                </c:pt>
                <c:pt idx="16049">
                  <c:v>-338.36449999999996</c:v>
                </c:pt>
                <c:pt idx="16050">
                  <c:v>-338.36249999999995</c:v>
                </c:pt>
                <c:pt idx="16051">
                  <c:v>-338.3605</c:v>
                </c:pt>
                <c:pt idx="16052">
                  <c:v>-338.35849999999999</c:v>
                </c:pt>
                <c:pt idx="16053">
                  <c:v>-338.35649999999998</c:v>
                </c:pt>
                <c:pt idx="16054">
                  <c:v>-338.35449999999997</c:v>
                </c:pt>
                <c:pt idx="16055">
                  <c:v>-338.35249999999996</c:v>
                </c:pt>
                <c:pt idx="16056">
                  <c:v>-338.35049999999995</c:v>
                </c:pt>
                <c:pt idx="16057">
                  <c:v>-338.3485</c:v>
                </c:pt>
                <c:pt idx="16058">
                  <c:v>-338.34649999999999</c:v>
                </c:pt>
                <c:pt idx="16059">
                  <c:v>-338.34449999999998</c:v>
                </c:pt>
                <c:pt idx="16060">
                  <c:v>-338.34249999999997</c:v>
                </c:pt>
                <c:pt idx="16061">
                  <c:v>-338.34049999999996</c:v>
                </c:pt>
                <c:pt idx="16062">
                  <c:v>-338.33849999999995</c:v>
                </c:pt>
                <c:pt idx="16063">
                  <c:v>-338.3365</c:v>
                </c:pt>
                <c:pt idx="16064">
                  <c:v>-338.33449999999999</c:v>
                </c:pt>
                <c:pt idx="16065">
                  <c:v>-338.33249999999998</c:v>
                </c:pt>
                <c:pt idx="16066">
                  <c:v>-338.33049999999997</c:v>
                </c:pt>
                <c:pt idx="16067">
                  <c:v>-338.32849999999996</c:v>
                </c:pt>
                <c:pt idx="16068">
                  <c:v>-338.32649999999995</c:v>
                </c:pt>
                <c:pt idx="16069">
                  <c:v>-338.3245</c:v>
                </c:pt>
                <c:pt idx="16070">
                  <c:v>-338.32249999999999</c:v>
                </c:pt>
                <c:pt idx="16071">
                  <c:v>-338.32049999999998</c:v>
                </c:pt>
                <c:pt idx="16072">
                  <c:v>-338.31849999999997</c:v>
                </c:pt>
                <c:pt idx="16073">
                  <c:v>-338.31649999999996</c:v>
                </c:pt>
                <c:pt idx="16074">
                  <c:v>-338.31449999999995</c:v>
                </c:pt>
                <c:pt idx="16075">
                  <c:v>-338.3125</c:v>
                </c:pt>
                <c:pt idx="16076">
                  <c:v>-338.31049999999999</c:v>
                </c:pt>
                <c:pt idx="16077">
                  <c:v>-338.30849999999998</c:v>
                </c:pt>
                <c:pt idx="16078">
                  <c:v>-338.30649999999997</c:v>
                </c:pt>
                <c:pt idx="16079">
                  <c:v>-338.30449999999996</c:v>
                </c:pt>
                <c:pt idx="16080">
                  <c:v>-338.30250000000001</c:v>
                </c:pt>
                <c:pt idx="16081">
                  <c:v>-338.3005</c:v>
                </c:pt>
                <c:pt idx="16082">
                  <c:v>-338.29849999999999</c:v>
                </c:pt>
                <c:pt idx="16083">
                  <c:v>-338.29649999999998</c:v>
                </c:pt>
                <c:pt idx="16084">
                  <c:v>-338.29449999999997</c:v>
                </c:pt>
                <c:pt idx="16085">
                  <c:v>-338.29249999999996</c:v>
                </c:pt>
                <c:pt idx="16086">
                  <c:v>-338.29049999999995</c:v>
                </c:pt>
                <c:pt idx="16087">
                  <c:v>-338.2885</c:v>
                </c:pt>
                <c:pt idx="16088">
                  <c:v>-338.28649999999999</c:v>
                </c:pt>
                <c:pt idx="16089">
                  <c:v>-338.28449999999998</c:v>
                </c:pt>
                <c:pt idx="16090">
                  <c:v>-338.28249999999997</c:v>
                </c:pt>
                <c:pt idx="16091">
                  <c:v>-338.28049999999996</c:v>
                </c:pt>
                <c:pt idx="16092">
                  <c:v>-338.27850000000001</c:v>
                </c:pt>
                <c:pt idx="16093">
                  <c:v>-338.2765</c:v>
                </c:pt>
                <c:pt idx="16094">
                  <c:v>-338.27449999999999</c:v>
                </c:pt>
                <c:pt idx="16095">
                  <c:v>-338.27249999999998</c:v>
                </c:pt>
                <c:pt idx="16096">
                  <c:v>-338.27049999999997</c:v>
                </c:pt>
                <c:pt idx="16097">
                  <c:v>-338.26849999999996</c:v>
                </c:pt>
                <c:pt idx="16098">
                  <c:v>-338.26649999999995</c:v>
                </c:pt>
                <c:pt idx="16099">
                  <c:v>-338.2645</c:v>
                </c:pt>
                <c:pt idx="16100">
                  <c:v>-338.26249999999999</c:v>
                </c:pt>
                <c:pt idx="16101">
                  <c:v>-338.26049999999998</c:v>
                </c:pt>
                <c:pt idx="16102">
                  <c:v>-338.25849999999997</c:v>
                </c:pt>
                <c:pt idx="16103">
                  <c:v>-338.25649999999996</c:v>
                </c:pt>
                <c:pt idx="16104">
                  <c:v>-338.25450000000001</c:v>
                </c:pt>
                <c:pt idx="16105">
                  <c:v>-338.2525</c:v>
                </c:pt>
                <c:pt idx="16106">
                  <c:v>-338.25049999999999</c:v>
                </c:pt>
                <c:pt idx="16107">
                  <c:v>-338.24849999999998</c:v>
                </c:pt>
                <c:pt idx="16108">
                  <c:v>-338.24649999999997</c:v>
                </c:pt>
                <c:pt idx="16109">
                  <c:v>-338.24449999999996</c:v>
                </c:pt>
                <c:pt idx="16110">
                  <c:v>-338.24249999999995</c:v>
                </c:pt>
                <c:pt idx="16111">
                  <c:v>-338.2405</c:v>
                </c:pt>
                <c:pt idx="16112">
                  <c:v>-338.23849999999999</c:v>
                </c:pt>
                <c:pt idx="16113">
                  <c:v>-338.23649999999998</c:v>
                </c:pt>
                <c:pt idx="16114">
                  <c:v>-338.23449999999997</c:v>
                </c:pt>
                <c:pt idx="16115">
                  <c:v>-338.23249999999996</c:v>
                </c:pt>
                <c:pt idx="16116">
                  <c:v>-338.23050000000001</c:v>
                </c:pt>
                <c:pt idx="16117">
                  <c:v>-338.2285</c:v>
                </c:pt>
                <c:pt idx="16118">
                  <c:v>-338.22649999999999</c:v>
                </c:pt>
                <c:pt idx="16119">
                  <c:v>-338.22449999999998</c:v>
                </c:pt>
                <c:pt idx="16120">
                  <c:v>-338.22249999999997</c:v>
                </c:pt>
                <c:pt idx="16121">
                  <c:v>-338.22049999999996</c:v>
                </c:pt>
                <c:pt idx="16122">
                  <c:v>-338.21849999999995</c:v>
                </c:pt>
                <c:pt idx="16123">
                  <c:v>-338.2165</c:v>
                </c:pt>
                <c:pt idx="16124">
                  <c:v>-338.21449999999999</c:v>
                </c:pt>
                <c:pt idx="16125">
                  <c:v>-338.21249999999998</c:v>
                </c:pt>
                <c:pt idx="16126">
                  <c:v>-338.21049999999997</c:v>
                </c:pt>
                <c:pt idx="16127">
                  <c:v>-338.20849999999996</c:v>
                </c:pt>
                <c:pt idx="16128">
                  <c:v>-338.20650000000001</c:v>
                </c:pt>
                <c:pt idx="16129">
                  <c:v>-338.2045</c:v>
                </c:pt>
                <c:pt idx="16130">
                  <c:v>-338.20249999999999</c:v>
                </c:pt>
                <c:pt idx="16131">
                  <c:v>-338.20049999999998</c:v>
                </c:pt>
                <c:pt idx="16132">
                  <c:v>-338.19849999999997</c:v>
                </c:pt>
                <c:pt idx="16133">
                  <c:v>-338.19649999999996</c:v>
                </c:pt>
                <c:pt idx="16134">
                  <c:v>-338.19449999999995</c:v>
                </c:pt>
                <c:pt idx="16135">
                  <c:v>-338.1925</c:v>
                </c:pt>
                <c:pt idx="16136">
                  <c:v>-338.19049999999999</c:v>
                </c:pt>
                <c:pt idx="16137">
                  <c:v>-338.18849999999998</c:v>
                </c:pt>
                <c:pt idx="16138">
                  <c:v>-338.18649999999997</c:v>
                </c:pt>
                <c:pt idx="16139">
                  <c:v>-338.18449999999996</c:v>
                </c:pt>
                <c:pt idx="16140">
                  <c:v>-338.1825</c:v>
                </c:pt>
                <c:pt idx="16141">
                  <c:v>-338.18049999999999</c:v>
                </c:pt>
                <c:pt idx="16142">
                  <c:v>-338.17849999999999</c:v>
                </c:pt>
                <c:pt idx="16143">
                  <c:v>-338.17649999999998</c:v>
                </c:pt>
                <c:pt idx="16144">
                  <c:v>-338.17449999999997</c:v>
                </c:pt>
                <c:pt idx="16145">
                  <c:v>-338.17249999999996</c:v>
                </c:pt>
                <c:pt idx="16146">
                  <c:v>-338.17049999999995</c:v>
                </c:pt>
                <c:pt idx="16147">
                  <c:v>-338.16849999999999</c:v>
                </c:pt>
                <c:pt idx="16148">
                  <c:v>-338.16649999999998</c:v>
                </c:pt>
                <c:pt idx="16149">
                  <c:v>-338.16449999999998</c:v>
                </c:pt>
                <c:pt idx="16150">
                  <c:v>-338.16249999999997</c:v>
                </c:pt>
                <c:pt idx="16151">
                  <c:v>-338.16049999999996</c:v>
                </c:pt>
                <c:pt idx="16152">
                  <c:v>-338.1585</c:v>
                </c:pt>
                <c:pt idx="16153">
                  <c:v>-338.15649999999999</c:v>
                </c:pt>
                <c:pt idx="16154">
                  <c:v>-338.15449999999998</c:v>
                </c:pt>
                <c:pt idx="16155">
                  <c:v>-338.15249999999997</c:v>
                </c:pt>
                <c:pt idx="16156">
                  <c:v>-338.15049999999997</c:v>
                </c:pt>
                <c:pt idx="16157">
                  <c:v>-338.14849999999996</c:v>
                </c:pt>
                <c:pt idx="16158">
                  <c:v>-338.14649999999995</c:v>
                </c:pt>
                <c:pt idx="16159">
                  <c:v>-338.14449999999999</c:v>
                </c:pt>
                <c:pt idx="16160">
                  <c:v>-338.14249999999998</c:v>
                </c:pt>
                <c:pt idx="16161">
                  <c:v>-338.14049999999997</c:v>
                </c:pt>
                <c:pt idx="16162">
                  <c:v>-338.13849999999996</c:v>
                </c:pt>
                <c:pt idx="16163">
                  <c:v>-338.13649999999996</c:v>
                </c:pt>
                <c:pt idx="16164">
                  <c:v>-338.1345</c:v>
                </c:pt>
                <c:pt idx="16165">
                  <c:v>-338.13249999999999</c:v>
                </c:pt>
                <c:pt idx="16166">
                  <c:v>-338.13049999999998</c:v>
                </c:pt>
                <c:pt idx="16167">
                  <c:v>-338.12849999999997</c:v>
                </c:pt>
                <c:pt idx="16168">
                  <c:v>-338.12649999999996</c:v>
                </c:pt>
                <c:pt idx="16169">
                  <c:v>-338.12449999999995</c:v>
                </c:pt>
                <c:pt idx="16170">
                  <c:v>-338.12249999999995</c:v>
                </c:pt>
                <c:pt idx="16171">
                  <c:v>-338.12049999999999</c:v>
                </c:pt>
                <c:pt idx="16172">
                  <c:v>-338.11849999999998</c:v>
                </c:pt>
                <c:pt idx="16173">
                  <c:v>-338.11649999999997</c:v>
                </c:pt>
                <c:pt idx="16174">
                  <c:v>-338.11449999999996</c:v>
                </c:pt>
                <c:pt idx="16175">
                  <c:v>-338.11249999999995</c:v>
                </c:pt>
                <c:pt idx="16176">
                  <c:v>-338.1105</c:v>
                </c:pt>
                <c:pt idx="16177">
                  <c:v>-338.10849999999999</c:v>
                </c:pt>
                <c:pt idx="16178">
                  <c:v>-338.10649999999998</c:v>
                </c:pt>
                <c:pt idx="16179">
                  <c:v>-338.10449999999997</c:v>
                </c:pt>
                <c:pt idx="16180">
                  <c:v>-338.10249999999996</c:v>
                </c:pt>
                <c:pt idx="16181">
                  <c:v>-338.10049999999995</c:v>
                </c:pt>
                <c:pt idx="16182">
                  <c:v>-338.0985</c:v>
                </c:pt>
                <c:pt idx="16183">
                  <c:v>-338.09649999999999</c:v>
                </c:pt>
                <c:pt idx="16184">
                  <c:v>-338.09449999999998</c:v>
                </c:pt>
                <c:pt idx="16185">
                  <c:v>-338.09249999999997</c:v>
                </c:pt>
                <c:pt idx="16186">
                  <c:v>-338.09049999999996</c:v>
                </c:pt>
                <c:pt idx="16187">
                  <c:v>-338.08849999999995</c:v>
                </c:pt>
                <c:pt idx="16188">
                  <c:v>-338.0865</c:v>
                </c:pt>
                <c:pt idx="16189">
                  <c:v>-338.08449999999999</c:v>
                </c:pt>
                <c:pt idx="16190">
                  <c:v>-338.08249999999998</c:v>
                </c:pt>
                <c:pt idx="16191">
                  <c:v>-338.08049999999997</c:v>
                </c:pt>
                <c:pt idx="16192">
                  <c:v>-338.07849999999996</c:v>
                </c:pt>
                <c:pt idx="16193">
                  <c:v>-338.07649999999995</c:v>
                </c:pt>
                <c:pt idx="16194">
                  <c:v>-338.0745</c:v>
                </c:pt>
                <c:pt idx="16195">
                  <c:v>-338.07249999999999</c:v>
                </c:pt>
                <c:pt idx="16196">
                  <c:v>-338.07049999999998</c:v>
                </c:pt>
                <c:pt idx="16197">
                  <c:v>-338.06849999999997</c:v>
                </c:pt>
                <c:pt idx="16198">
                  <c:v>-338.06649999999996</c:v>
                </c:pt>
                <c:pt idx="16199">
                  <c:v>-338.06449999999995</c:v>
                </c:pt>
                <c:pt idx="16200">
                  <c:v>-338.0625</c:v>
                </c:pt>
                <c:pt idx="16201">
                  <c:v>-338.06049999999999</c:v>
                </c:pt>
                <c:pt idx="16202">
                  <c:v>-338.05849999999998</c:v>
                </c:pt>
                <c:pt idx="16203">
                  <c:v>-338.05649999999997</c:v>
                </c:pt>
                <c:pt idx="16204">
                  <c:v>-338.05449999999996</c:v>
                </c:pt>
                <c:pt idx="16205">
                  <c:v>-338.05250000000001</c:v>
                </c:pt>
                <c:pt idx="16206">
                  <c:v>-338.0505</c:v>
                </c:pt>
                <c:pt idx="16207">
                  <c:v>-338.04849999999999</c:v>
                </c:pt>
                <c:pt idx="16208">
                  <c:v>-338.04649999999998</c:v>
                </c:pt>
                <c:pt idx="16209">
                  <c:v>-338.04449999999997</c:v>
                </c:pt>
                <c:pt idx="16210">
                  <c:v>-338.04249999999996</c:v>
                </c:pt>
                <c:pt idx="16211">
                  <c:v>-338.04049999999995</c:v>
                </c:pt>
                <c:pt idx="16212">
                  <c:v>-338.0385</c:v>
                </c:pt>
                <c:pt idx="16213">
                  <c:v>-338.03649999999999</c:v>
                </c:pt>
                <c:pt idx="16214">
                  <c:v>-338.03449999999998</c:v>
                </c:pt>
                <c:pt idx="16215">
                  <c:v>-338.03249999999997</c:v>
                </c:pt>
                <c:pt idx="16216">
                  <c:v>-338.03049999999996</c:v>
                </c:pt>
                <c:pt idx="16217">
                  <c:v>-338.02850000000001</c:v>
                </c:pt>
                <c:pt idx="16218">
                  <c:v>-338.0265</c:v>
                </c:pt>
                <c:pt idx="16219">
                  <c:v>-338.02449999999999</c:v>
                </c:pt>
                <c:pt idx="16220">
                  <c:v>-338.02249999999998</c:v>
                </c:pt>
                <c:pt idx="16221">
                  <c:v>-338.02049999999997</c:v>
                </c:pt>
                <c:pt idx="16222">
                  <c:v>-338.01849999999996</c:v>
                </c:pt>
                <c:pt idx="16223">
                  <c:v>-338.01649999999995</c:v>
                </c:pt>
                <c:pt idx="16224">
                  <c:v>-338.0145</c:v>
                </c:pt>
                <c:pt idx="16225">
                  <c:v>-338.01249999999999</c:v>
                </c:pt>
                <c:pt idx="16226">
                  <c:v>-338.01049999999998</c:v>
                </c:pt>
                <c:pt idx="16227">
                  <c:v>-338.00849999999997</c:v>
                </c:pt>
                <c:pt idx="16228">
                  <c:v>-338.00649999999996</c:v>
                </c:pt>
                <c:pt idx="16229">
                  <c:v>-338.00450000000001</c:v>
                </c:pt>
                <c:pt idx="16230">
                  <c:v>-338.0025</c:v>
                </c:pt>
                <c:pt idx="16231">
                  <c:v>-338.00049999999999</c:v>
                </c:pt>
                <c:pt idx="16232">
                  <c:v>-337.99849999999998</c:v>
                </c:pt>
                <c:pt idx="16233">
                  <c:v>-337.99649999999997</c:v>
                </c:pt>
                <c:pt idx="16234">
                  <c:v>-337.99449999999996</c:v>
                </c:pt>
                <c:pt idx="16235">
                  <c:v>-337.99249999999995</c:v>
                </c:pt>
                <c:pt idx="16236">
                  <c:v>-337.9905</c:v>
                </c:pt>
                <c:pt idx="16237">
                  <c:v>-337.98849999999999</c:v>
                </c:pt>
                <c:pt idx="16238">
                  <c:v>-337.98649999999998</c:v>
                </c:pt>
                <c:pt idx="16239">
                  <c:v>-337.98449999999997</c:v>
                </c:pt>
                <c:pt idx="16240">
                  <c:v>-337.98249999999996</c:v>
                </c:pt>
                <c:pt idx="16241">
                  <c:v>-337.98050000000001</c:v>
                </c:pt>
                <c:pt idx="16242">
                  <c:v>-337.9785</c:v>
                </c:pt>
                <c:pt idx="16243">
                  <c:v>-337.97649999999999</c:v>
                </c:pt>
                <c:pt idx="16244">
                  <c:v>-337.97449999999998</c:v>
                </c:pt>
                <c:pt idx="16245">
                  <c:v>-337.97249999999997</c:v>
                </c:pt>
                <c:pt idx="16246">
                  <c:v>-337.97049999999996</c:v>
                </c:pt>
                <c:pt idx="16247">
                  <c:v>-337.96849999999995</c:v>
                </c:pt>
                <c:pt idx="16248">
                  <c:v>-337.9665</c:v>
                </c:pt>
                <c:pt idx="16249">
                  <c:v>-337.96449999999999</c:v>
                </c:pt>
                <c:pt idx="16250">
                  <c:v>-337.96249999999998</c:v>
                </c:pt>
                <c:pt idx="16251">
                  <c:v>-337.96049999999997</c:v>
                </c:pt>
                <c:pt idx="16252">
                  <c:v>-337.95849999999996</c:v>
                </c:pt>
                <c:pt idx="16253">
                  <c:v>-337.95650000000001</c:v>
                </c:pt>
                <c:pt idx="16254">
                  <c:v>-337.9545</c:v>
                </c:pt>
                <c:pt idx="16255">
                  <c:v>-337.95249999999999</c:v>
                </c:pt>
                <c:pt idx="16256">
                  <c:v>-337.95049999999998</c:v>
                </c:pt>
                <c:pt idx="16257">
                  <c:v>-337.94849999999997</c:v>
                </c:pt>
                <c:pt idx="16258">
                  <c:v>-337.94649999999996</c:v>
                </c:pt>
                <c:pt idx="16259">
                  <c:v>-337.94449999999995</c:v>
                </c:pt>
                <c:pt idx="16260">
                  <c:v>-337.9425</c:v>
                </c:pt>
                <c:pt idx="16261">
                  <c:v>-337.94049999999999</c:v>
                </c:pt>
                <c:pt idx="16262">
                  <c:v>-337.93849999999998</c:v>
                </c:pt>
                <c:pt idx="16263">
                  <c:v>-337.93649999999997</c:v>
                </c:pt>
                <c:pt idx="16264">
                  <c:v>-337.93449999999996</c:v>
                </c:pt>
                <c:pt idx="16265">
                  <c:v>-337.9325</c:v>
                </c:pt>
                <c:pt idx="16266">
                  <c:v>-337.93049999999999</c:v>
                </c:pt>
                <c:pt idx="16267">
                  <c:v>-337.92849999999999</c:v>
                </c:pt>
                <c:pt idx="16268">
                  <c:v>-337.92649999999998</c:v>
                </c:pt>
                <c:pt idx="16269">
                  <c:v>-337.92449999999997</c:v>
                </c:pt>
                <c:pt idx="16270">
                  <c:v>-337.92249999999996</c:v>
                </c:pt>
                <c:pt idx="16271">
                  <c:v>-337.92049999999995</c:v>
                </c:pt>
                <c:pt idx="16272">
                  <c:v>-337.91849999999999</c:v>
                </c:pt>
                <c:pt idx="16273">
                  <c:v>-337.91649999999998</c:v>
                </c:pt>
                <c:pt idx="16274">
                  <c:v>-337.91449999999998</c:v>
                </c:pt>
                <c:pt idx="16275">
                  <c:v>-337.91249999999997</c:v>
                </c:pt>
                <c:pt idx="16276">
                  <c:v>-337.91049999999996</c:v>
                </c:pt>
                <c:pt idx="16277">
                  <c:v>-337.9085</c:v>
                </c:pt>
                <c:pt idx="16278">
                  <c:v>-337.90649999999999</c:v>
                </c:pt>
                <c:pt idx="16279">
                  <c:v>-337.90449999999998</c:v>
                </c:pt>
                <c:pt idx="16280">
                  <c:v>-337.90249999999997</c:v>
                </c:pt>
                <c:pt idx="16281">
                  <c:v>-337.90049999999997</c:v>
                </c:pt>
                <c:pt idx="16282">
                  <c:v>-337.89849999999996</c:v>
                </c:pt>
                <c:pt idx="16283">
                  <c:v>-337.89649999999995</c:v>
                </c:pt>
                <c:pt idx="16284">
                  <c:v>-337.89449999999999</c:v>
                </c:pt>
                <c:pt idx="16285">
                  <c:v>-337.89249999999998</c:v>
                </c:pt>
                <c:pt idx="16286">
                  <c:v>-337.89049999999997</c:v>
                </c:pt>
                <c:pt idx="16287">
                  <c:v>-337.88849999999996</c:v>
                </c:pt>
                <c:pt idx="16288">
                  <c:v>-337.88649999999996</c:v>
                </c:pt>
                <c:pt idx="16289">
                  <c:v>-337.8845</c:v>
                </c:pt>
                <c:pt idx="16290">
                  <c:v>-337.88249999999999</c:v>
                </c:pt>
                <c:pt idx="16291">
                  <c:v>-337.88049999999998</c:v>
                </c:pt>
                <c:pt idx="16292">
                  <c:v>-337.87849999999997</c:v>
                </c:pt>
                <c:pt idx="16293">
                  <c:v>-337.87649999999996</c:v>
                </c:pt>
                <c:pt idx="16294">
                  <c:v>-337.87449999999995</c:v>
                </c:pt>
                <c:pt idx="16295">
                  <c:v>-337.87249999999995</c:v>
                </c:pt>
                <c:pt idx="16296">
                  <c:v>-337.87049999999999</c:v>
                </c:pt>
                <c:pt idx="16297">
                  <c:v>-337.86849999999998</c:v>
                </c:pt>
                <c:pt idx="16298">
                  <c:v>-337.86649999999997</c:v>
                </c:pt>
                <c:pt idx="16299">
                  <c:v>-337.86449999999996</c:v>
                </c:pt>
                <c:pt idx="16300">
                  <c:v>-337.86249999999995</c:v>
                </c:pt>
                <c:pt idx="16301">
                  <c:v>-337.8605</c:v>
                </c:pt>
                <c:pt idx="16302">
                  <c:v>-337.85849999999999</c:v>
                </c:pt>
                <c:pt idx="16303">
                  <c:v>-337.85649999999998</c:v>
                </c:pt>
                <c:pt idx="16304">
                  <c:v>-337.85449999999997</c:v>
                </c:pt>
                <c:pt idx="16305">
                  <c:v>-337.85249999999996</c:v>
                </c:pt>
                <c:pt idx="16306">
                  <c:v>-337.85049999999995</c:v>
                </c:pt>
                <c:pt idx="16307">
                  <c:v>-337.8485</c:v>
                </c:pt>
                <c:pt idx="16308">
                  <c:v>-337.84649999999999</c:v>
                </c:pt>
                <c:pt idx="16309">
                  <c:v>-337.84449999999998</c:v>
                </c:pt>
                <c:pt idx="16310">
                  <c:v>-337.84249999999997</c:v>
                </c:pt>
                <c:pt idx="16311">
                  <c:v>-337.84049999999996</c:v>
                </c:pt>
                <c:pt idx="16312">
                  <c:v>-337.83849999999995</c:v>
                </c:pt>
                <c:pt idx="16313">
                  <c:v>-337.8365</c:v>
                </c:pt>
                <c:pt idx="16314">
                  <c:v>-337.83449999999999</c:v>
                </c:pt>
                <c:pt idx="16315">
                  <c:v>-337.83249999999998</c:v>
                </c:pt>
                <c:pt idx="16316">
                  <c:v>-337.83049999999997</c:v>
                </c:pt>
                <c:pt idx="16317">
                  <c:v>-337.82849999999996</c:v>
                </c:pt>
                <c:pt idx="16318">
                  <c:v>-337.82649999999995</c:v>
                </c:pt>
                <c:pt idx="16319">
                  <c:v>-337.8245</c:v>
                </c:pt>
                <c:pt idx="16320">
                  <c:v>-337.82249999999999</c:v>
                </c:pt>
                <c:pt idx="16321">
                  <c:v>-337.82049999999998</c:v>
                </c:pt>
                <c:pt idx="16322">
                  <c:v>-337.81849999999997</c:v>
                </c:pt>
                <c:pt idx="16323">
                  <c:v>-337.81649999999996</c:v>
                </c:pt>
                <c:pt idx="16324">
                  <c:v>-337.81449999999995</c:v>
                </c:pt>
                <c:pt idx="16325">
                  <c:v>-337.8125</c:v>
                </c:pt>
                <c:pt idx="16326">
                  <c:v>-337.81049999999999</c:v>
                </c:pt>
                <c:pt idx="16327">
                  <c:v>-337.80849999999998</c:v>
                </c:pt>
                <c:pt idx="16328">
                  <c:v>-337.80649999999997</c:v>
                </c:pt>
                <c:pt idx="16329">
                  <c:v>-337.80449999999996</c:v>
                </c:pt>
                <c:pt idx="16330">
                  <c:v>-337.80250000000001</c:v>
                </c:pt>
                <c:pt idx="16331">
                  <c:v>-337.8005</c:v>
                </c:pt>
                <c:pt idx="16332">
                  <c:v>-337.79849999999999</c:v>
                </c:pt>
                <c:pt idx="16333">
                  <c:v>-337.79649999999998</c:v>
                </c:pt>
                <c:pt idx="16334">
                  <c:v>-337.79449999999997</c:v>
                </c:pt>
                <c:pt idx="16335">
                  <c:v>-337.79249999999996</c:v>
                </c:pt>
                <c:pt idx="16336">
                  <c:v>-337.79049999999995</c:v>
                </c:pt>
                <c:pt idx="16337">
                  <c:v>-337.7885</c:v>
                </c:pt>
                <c:pt idx="16338">
                  <c:v>-337.78649999999999</c:v>
                </c:pt>
                <c:pt idx="16339">
                  <c:v>-337.78449999999998</c:v>
                </c:pt>
                <c:pt idx="16340">
                  <c:v>-337.78249999999997</c:v>
                </c:pt>
                <c:pt idx="16341">
                  <c:v>-337.78049999999996</c:v>
                </c:pt>
                <c:pt idx="16342">
                  <c:v>-337.77850000000001</c:v>
                </c:pt>
                <c:pt idx="16343">
                  <c:v>-337.7765</c:v>
                </c:pt>
                <c:pt idx="16344">
                  <c:v>-337.77449999999999</c:v>
                </c:pt>
                <c:pt idx="16345">
                  <c:v>-337.77249999999998</c:v>
                </c:pt>
                <c:pt idx="16346">
                  <c:v>-337.77049999999997</c:v>
                </c:pt>
                <c:pt idx="16347">
                  <c:v>-337.76849999999996</c:v>
                </c:pt>
                <c:pt idx="16348">
                  <c:v>-337.76649999999995</c:v>
                </c:pt>
                <c:pt idx="16349">
                  <c:v>-337.7645</c:v>
                </c:pt>
                <c:pt idx="16350">
                  <c:v>-337.76249999999999</c:v>
                </c:pt>
                <c:pt idx="16351">
                  <c:v>-337.76049999999998</c:v>
                </c:pt>
                <c:pt idx="16352">
                  <c:v>-337.75849999999997</c:v>
                </c:pt>
                <c:pt idx="16353">
                  <c:v>-337.75649999999996</c:v>
                </c:pt>
                <c:pt idx="16354">
                  <c:v>-337.75450000000001</c:v>
                </c:pt>
                <c:pt idx="16355">
                  <c:v>-337.7525</c:v>
                </c:pt>
                <c:pt idx="16356">
                  <c:v>-337.75049999999999</c:v>
                </c:pt>
                <c:pt idx="16357">
                  <c:v>-337.74849999999998</c:v>
                </c:pt>
                <c:pt idx="16358">
                  <c:v>-337.74649999999997</c:v>
                </c:pt>
                <c:pt idx="16359">
                  <c:v>-337.74449999999996</c:v>
                </c:pt>
                <c:pt idx="16360">
                  <c:v>-337.74249999999995</c:v>
                </c:pt>
                <c:pt idx="16361">
                  <c:v>-337.7405</c:v>
                </c:pt>
                <c:pt idx="16362">
                  <c:v>-337.73849999999999</c:v>
                </c:pt>
                <c:pt idx="16363">
                  <c:v>-337.73649999999998</c:v>
                </c:pt>
                <c:pt idx="16364">
                  <c:v>-337.73449999999997</c:v>
                </c:pt>
                <c:pt idx="16365">
                  <c:v>-337.73249999999996</c:v>
                </c:pt>
                <c:pt idx="16366">
                  <c:v>-337.73050000000001</c:v>
                </c:pt>
                <c:pt idx="16367">
                  <c:v>-337.7285</c:v>
                </c:pt>
                <c:pt idx="16368">
                  <c:v>-337.72649999999999</c:v>
                </c:pt>
                <c:pt idx="16369">
                  <c:v>-337.72449999999998</c:v>
                </c:pt>
                <c:pt idx="16370">
                  <c:v>-337.72249999999997</c:v>
                </c:pt>
                <c:pt idx="16371">
                  <c:v>-337.72049999999996</c:v>
                </c:pt>
                <c:pt idx="16372">
                  <c:v>-337.71849999999995</c:v>
                </c:pt>
                <c:pt idx="16373">
                  <c:v>-337.7165</c:v>
                </c:pt>
                <c:pt idx="16374">
                  <c:v>-337.71449999999999</c:v>
                </c:pt>
                <c:pt idx="16375">
                  <c:v>-337.71249999999998</c:v>
                </c:pt>
                <c:pt idx="16376">
                  <c:v>-337.71049999999997</c:v>
                </c:pt>
                <c:pt idx="16377">
                  <c:v>-337.70849999999996</c:v>
                </c:pt>
                <c:pt idx="16378">
                  <c:v>-337.70650000000001</c:v>
                </c:pt>
                <c:pt idx="16379">
                  <c:v>-337.7045</c:v>
                </c:pt>
                <c:pt idx="16380">
                  <c:v>-337.70249999999999</c:v>
                </c:pt>
                <c:pt idx="16381">
                  <c:v>-337.70049999999998</c:v>
                </c:pt>
                <c:pt idx="16382">
                  <c:v>-337.69849999999997</c:v>
                </c:pt>
                <c:pt idx="16383">
                  <c:v>-337.69649999999996</c:v>
                </c:pt>
                <c:pt idx="16384">
                  <c:v>-337.69449999999995</c:v>
                </c:pt>
                <c:pt idx="16385">
                  <c:v>-337.6925</c:v>
                </c:pt>
                <c:pt idx="16386">
                  <c:v>-337.69049999999999</c:v>
                </c:pt>
                <c:pt idx="16387">
                  <c:v>-337.68849999999998</c:v>
                </c:pt>
                <c:pt idx="16388">
                  <c:v>-337.68649999999997</c:v>
                </c:pt>
                <c:pt idx="16389">
                  <c:v>-337.68449999999996</c:v>
                </c:pt>
                <c:pt idx="16390">
                  <c:v>-337.6825</c:v>
                </c:pt>
                <c:pt idx="16391">
                  <c:v>-337.68049999999999</c:v>
                </c:pt>
                <c:pt idx="16392">
                  <c:v>-337.67849999999999</c:v>
                </c:pt>
                <c:pt idx="16393">
                  <c:v>-337.67649999999998</c:v>
                </c:pt>
                <c:pt idx="16394">
                  <c:v>-337.67449999999997</c:v>
                </c:pt>
                <c:pt idx="16395">
                  <c:v>-337.67249999999996</c:v>
                </c:pt>
                <c:pt idx="16396">
                  <c:v>-337.67049999999995</c:v>
                </c:pt>
                <c:pt idx="16397">
                  <c:v>-337.66849999999999</c:v>
                </c:pt>
                <c:pt idx="16398">
                  <c:v>-337.66649999999998</c:v>
                </c:pt>
                <c:pt idx="16399">
                  <c:v>-337.66449999999998</c:v>
                </c:pt>
                <c:pt idx="16400">
                  <c:v>-337.66249999999997</c:v>
                </c:pt>
                <c:pt idx="16401">
                  <c:v>-337.66049999999996</c:v>
                </c:pt>
                <c:pt idx="16402">
                  <c:v>-337.6585</c:v>
                </c:pt>
                <c:pt idx="16403">
                  <c:v>-337.65649999999999</c:v>
                </c:pt>
                <c:pt idx="16404">
                  <c:v>-337.65449999999998</c:v>
                </c:pt>
                <c:pt idx="16405">
                  <c:v>-337.65249999999997</c:v>
                </c:pt>
                <c:pt idx="16406">
                  <c:v>-337.65049999999997</c:v>
                </c:pt>
                <c:pt idx="16407">
                  <c:v>-337.64849999999996</c:v>
                </c:pt>
                <c:pt idx="16408">
                  <c:v>-337.64649999999995</c:v>
                </c:pt>
                <c:pt idx="16409">
                  <c:v>-337.64449999999999</c:v>
                </c:pt>
                <c:pt idx="16410">
                  <c:v>-337.64249999999998</c:v>
                </c:pt>
                <c:pt idx="16411">
                  <c:v>-337.64049999999997</c:v>
                </c:pt>
                <c:pt idx="16412">
                  <c:v>-337.63849999999996</c:v>
                </c:pt>
                <c:pt idx="16413">
                  <c:v>-337.63649999999996</c:v>
                </c:pt>
                <c:pt idx="16414">
                  <c:v>-337.6345</c:v>
                </c:pt>
                <c:pt idx="16415">
                  <c:v>-337.63249999999999</c:v>
                </c:pt>
                <c:pt idx="16416">
                  <c:v>-337.63049999999998</c:v>
                </c:pt>
                <c:pt idx="16417">
                  <c:v>-337.62849999999997</c:v>
                </c:pt>
                <c:pt idx="16418">
                  <c:v>-337.62649999999996</c:v>
                </c:pt>
                <c:pt idx="16419">
                  <c:v>-337.62449999999995</c:v>
                </c:pt>
                <c:pt idx="16420">
                  <c:v>-337.62249999999995</c:v>
                </c:pt>
                <c:pt idx="16421">
                  <c:v>-337.62049999999999</c:v>
                </c:pt>
                <c:pt idx="16422">
                  <c:v>-337.61849999999998</c:v>
                </c:pt>
                <c:pt idx="16423">
                  <c:v>-337.61649999999997</c:v>
                </c:pt>
                <c:pt idx="16424">
                  <c:v>-337.61449999999996</c:v>
                </c:pt>
                <c:pt idx="16425">
                  <c:v>-337.61249999999995</c:v>
                </c:pt>
                <c:pt idx="16426">
                  <c:v>-337.6105</c:v>
                </c:pt>
                <c:pt idx="16427">
                  <c:v>-337.60849999999999</c:v>
                </c:pt>
                <c:pt idx="16428">
                  <c:v>-337.60649999999998</c:v>
                </c:pt>
                <c:pt idx="16429">
                  <c:v>-337.60449999999997</c:v>
                </c:pt>
                <c:pt idx="16430">
                  <c:v>-337.60249999999996</c:v>
                </c:pt>
                <c:pt idx="16431">
                  <c:v>-337.60049999999995</c:v>
                </c:pt>
                <c:pt idx="16432">
                  <c:v>-337.5985</c:v>
                </c:pt>
                <c:pt idx="16433">
                  <c:v>-337.59649999999999</c:v>
                </c:pt>
                <c:pt idx="16434">
                  <c:v>-337.59449999999998</c:v>
                </c:pt>
                <c:pt idx="16435">
                  <c:v>-337.59249999999997</c:v>
                </c:pt>
                <c:pt idx="16436">
                  <c:v>-337.59049999999996</c:v>
                </c:pt>
                <c:pt idx="16437">
                  <c:v>-337.58849999999995</c:v>
                </c:pt>
                <c:pt idx="16438">
                  <c:v>-337.5865</c:v>
                </c:pt>
                <c:pt idx="16439">
                  <c:v>-337.58449999999999</c:v>
                </c:pt>
                <c:pt idx="16440">
                  <c:v>-337.58249999999998</c:v>
                </c:pt>
                <c:pt idx="16441">
                  <c:v>-337.58049999999997</c:v>
                </c:pt>
                <c:pt idx="16442">
                  <c:v>-337.57849999999996</c:v>
                </c:pt>
                <c:pt idx="16443">
                  <c:v>-337.57649999999995</c:v>
                </c:pt>
                <c:pt idx="16444">
                  <c:v>-337.5745</c:v>
                </c:pt>
                <c:pt idx="16445">
                  <c:v>-337.57249999999999</c:v>
                </c:pt>
                <c:pt idx="16446">
                  <c:v>-337.57049999999998</c:v>
                </c:pt>
                <c:pt idx="16447">
                  <c:v>-337.56849999999997</c:v>
                </c:pt>
                <c:pt idx="16448">
                  <c:v>-337.56649999999996</c:v>
                </c:pt>
                <c:pt idx="16449">
                  <c:v>-337.56449999999995</c:v>
                </c:pt>
                <c:pt idx="16450">
                  <c:v>-337.5625</c:v>
                </c:pt>
                <c:pt idx="16451">
                  <c:v>-337.56049999999999</c:v>
                </c:pt>
                <c:pt idx="16452">
                  <c:v>-337.55849999999998</c:v>
                </c:pt>
                <c:pt idx="16453">
                  <c:v>-337.55649999999997</c:v>
                </c:pt>
                <c:pt idx="16454">
                  <c:v>-337.55449999999996</c:v>
                </c:pt>
                <c:pt idx="16455">
                  <c:v>-337.55250000000001</c:v>
                </c:pt>
                <c:pt idx="16456">
                  <c:v>-337.5505</c:v>
                </c:pt>
                <c:pt idx="16457">
                  <c:v>-337.54849999999999</c:v>
                </c:pt>
                <c:pt idx="16458">
                  <c:v>-337.54649999999998</c:v>
                </c:pt>
                <c:pt idx="16459">
                  <c:v>-337.54449999999997</c:v>
                </c:pt>
                <c:pt idx="16460">
                  <c:v>-337.54249999999996</c:v>
                </c:pt>
                <c:pt idx="16461">
                  <c:v>-337.54049999999995</c:v>
                </c:pt>
                <c:pt idx="16462">
                  <c:v>-337.5385</c:v>
                </c:pt>
                <c:pt idx="16463">
                  <c:v>-337.53649999999999</c:v>
                </c:pt>
                <c:pt idx="16464">
                  <c:v>-337.53449999999998</c:v>
                </c:pt>
                <c:pt idx="16465">
                  <c:v>-337.53249999999997</c:v>
                </c:pt>
                <c:pt idx="16466">
                  <c:v>-337.53049999999996</c:v>
                </c:pt>
                <c:pt idx="16467">
                  <c:v>-337.52850000000001</c:v>
                </c:pt>
                <c:pt idx="16468">
                  <c:v>-337.5265</c:v>
                </c:pt>
                <c:pt idx="16469">
                  <c:v>-337.52449999999999</c:v>
                </c:pt>
                <c:pt idx="16470">
                  <c:v>-337.52249999999998</c:v>
                </c:pt>
                <c:pt idx="16471">
                  <c:v>-337.52049999999997</c:v>
                </c:pt>
                <c:pt idx="16472">
                  <c:v>-337.51849999999996</c:v>
                </c:pt>
                <c:pt idx="16473">
                  <c:v>-337.51649999999995</c:v>
                </c:pt>
                <c:pt idx="16474">
                  <c:v>-337.5145</c:v>
                </c:pt>
                <c:pt idx="16475">
                  <c:v>-337.51249999999999</c:v>
                </c:pt>
                <c:pt idx="16476">
                  <c:v>-337.51049999999998</c:v>
                </c:pt>
                <c:pt idx="16477">
                  <c:v>-337.50849999999997</c:v>
                </c:pt>
                <c:pt idx="16478">
                  <c:v>-337.50649999999996</c:v>
                </c:pt>
                <c:pt idx="16479">
                  <c:v>-337.50450000000001</c:v>
                </c:pt>
                <c:pt idx="16480">
                  <c:v>-337.5025</c:v>
                </c:pt>
                <c:pt idx="16481">
                  <c:v>-337.50049999999999</c:v>
                </c:pt>
                <c:pt idx="16482">
                  <c:v>-337.49849999999998</c:v>
                </c:pt>
                <c:pt idx="16483">
                  <c:v>-337.49649999999997</c:v>
                </c:pt>
                <c:pt idx="16484">
                  <c:v>-337.49449999999996</c:v>
                </c:pt>
                <c:pt idx="16485">
                  <c:v>-337.49249999999995</c:v>
                </c:pt>
                <c:pt idx="16486">
                  <c:v>-337.4905</c:v>
                </c:pt>
                <c:pt idx="16487">
                  <c:v>-337.48849999999999</c:v>
                </c:pt>
                <c:pt idx="16488">
                  <c:v>-337.48649999999998</c:v>
                </c:pt>
                <c:pt idx="16489">
                  <c:v>-337.48449999999997</c:v>
                </c:pt>
                <c:pt idx="16490">
                  <c:v>-337.48249999999996</c:v>
                </c:pt>
                <c:pt idx="16491">
                  <c:v>-337.48050000000001</c:v>
                </c:pt>
                <c:pt idx="16492">
                  <c:v>-337.4785</c:v>
                </c:pt>
                <c:pt idx="16493">
                  <c:v>-337.47649999999999</c:v>
                </c:pt>
                <c:pt idx="16494">
                  <c:v>-337.47449999999998</c:v>
                </c:pt>
                <c:pt idx="16495">
                  <c:v>-337.47249999999997</c:v>
                </c:pt>
                <c:pt idx="16496">
                  <c:v>-337.47049999999996</c:v>
                </c:pt>
                <c:pt idx="16497">
                  <c:v>-337.46849999999995</c:v>
                </c:pt>
                <c:pt idx="16498">
                  <c:v>-337.4665</c:v>
                </c:pt>
                <c:pt idx="16499">
                  <c:v>-337.46449999999999</c:v>
                </c:pt>
                <c:pt idx="16500">
                  <c:v>-337.46249999999998</c:v>
                </c:pt>
                <c:pt idx="16501">
                  <c:v>-337.46049999999997</c:v>
                </c:pt>
                <c:pt idx="16502">
                  <c:v>-337.45849999999996</c:v>
                </c:pt>
                <c:pt idx="16503">
                  <c:v>-337.45650000000001</c:v>
                </c:pt>
                <c:pt idx="16504">
                  <c:v>-337.4545</c:v>
                </c:pt>
                <c:pt idx="16505">
                  <c:v>-337.45249999999999</c:v>
                </c:pt>
                <c:pt idx="16506">
                  <c:v>-337.45049999999998</c:v>
                </c:pt>
                <c:pt idx="16507">
                  <c:v>-337.44849999999997</c:v>
                </c:pt>
                <c:pt idx="16508">
                  <c:v>-337.44649999999996</c:v>
                </c:pt>
                <c:pt idx="16509">
                  <c:v>-337.44449999999995</c:v>
                </c:pt>
                <c:pt idx="16510">
                  <c:v>-337.4425</c:v>
                </c:pt>
                <c:pt idx="16511">
                  <c:v>-337.44049999999999</c:v>
                </c:pt>
                <c:pt idx="16512">
                  <c:v>-337.43849999999998</c:v>
                </c:pt>
                <c:pt idx="16513">
                  <c:v>-337.43649999999997</c:v>
                </c:pt>
                <c:pt idx="16514">
                  <c:v>-337.43449999999996</c:v>
                </c:pt>
                <c:pt idx="16515">
                  <c:v>-337.4325</c:v>
                </c:pt>
                <c:pt idx="16516">
                  <c:v>-337.43049999999999</c:v>
                </c:pt>
                <c:pt idx="16517">
                  <c:v>-337.42849999999999</c:v>
                </c:pt>
                <c:pt idx="16518">
                  <c:v>-337.42649999999998</c:v>
                </c:pt>
                <c:pt idx="16519">
                  <c:v>-337.42449999999997</c:v>
                </c:pt>
                <c:pt idx="16520">
                  <c:v>-337.42249999999996</c:v>
                </c:pt>
                <c:pt idx="16521">
                  <c:v>-337.42049999999995</c:v>
                </c:pt>
                <c:pt idx="16522">
                  <c:v>-337.41849999999999</c:v>
                </c:pt>
                <c:pt idx="16523">
                  <c:v>-337.41649999999998</c:v>
                </c:pt>
                <c:pt idx="16524">
                  <c:v>-337.41449999999998</c:v>
                </c:pt>
                <c:pt idx="16525">
                  <c:v>-337.41249999999997</c:v>
                </c:pt>
                <c:pt idx="16526">
                  <c:v>-337.41049999999996</c:v>
                </c:pt>
                <c:pt idx="16527">
                  <c:v>-337.4085</c:v>
                </c:pt>
                <c:pt idx="16528">
                  <c:v>-337.40649999999999</c:v>
                </c:pt>
                <c:pt idx="16529">
                  <c:v>-337.40449999999998</c:v>
                </c:pt>
                <c:pt idx="16530">
                  <c:v>-337.40249999999997</c:v>
                </c:pt>
                <c:pt idx="16531">
                  <c:v>-337.40049999999997</c:v>
                </c:pt>
                <c:pt idx="16532">
                  <c:v>-337.39849999999996</c:v>
                </c:pt>
                <c:pt idx="16533">
                  <c:v>-337.39649999999995</c:v>
                </c:pt>
                <c:pt idx="16534">
                  <c:v>-337.39449999999999</c:v>
                </c:pt>
                <c:pt idx="16535">
                  <c:v>-337.39249999999998</c:v>
                </c:pt>
                <c:pt idx="16536">
                  <c:v>-337.39049999999997</c:v>
                </c:pt>
                <c:pt idx="16537">
                  <c:v>-337.38849999999996</c:v>
                </c:pt>
                <c:pt idx="16538">
                  <c:v>-337.38649999999996</c:v>
                </c:pt>
                <c:pt idx="16539">
                  <c:v>-337.3845</c:v>
                </c:pt>
                <c:pt idx="16540">
                  <c:v>-337.38249999999999</c:v>
                </c:pt>
                <c:pt idx="16541">
                  <c:v>-337.38049999999998</c:v>
                </c:pt>
                <c:pt idx="16542">
                  <c:v>-337.37849999999997</c:v>
                </c:pt>
                <c:pt idx="16543">
                  <c:v>-337.37649999999996</c:v>
                </c:pt>
                <c:pt idx="16544">
                  <c:v>-337.37449999999995</c:v>
                </c:pt>
                <c:pt idx="16545">
                  <c:v>-337.37249999999995</c:v>
                </c:pt>
                <c:pt idx="16546">
                  <c:v>-337.37049999999999</c:v>
                </c:pt>
                <c:pt idx="16547">
                  <c:v>-337.36849999999998</c:v>
                </c:pt>
                <c:pt idx="16548">
                  <c:v>-337.36649999999997</c:v>
                </c:pt>
                <c:pt idx="16549">
                  <c:v>-337.36449999999996</c:v>
                </c:pt>
                <c:pt idx="16550">
                  <c:v>-337.36249999999995</c:v>
                </c:pt>
                <c:pt idx="16551">
                  <c:v>-337.3605</c:v>
                </c:pt>
                <c:pt idx="16552">
                  <c:v>-337.35849999999999</c:v>
                </c:pt>
                <c:pt idx="16553">
                  <c:v>-337.35649999999998</c:v>
                </c:pt>
                <c:pt idx="16554">
                  <c:v>-337.35449999999997</c:v>
                </c:pt>
                <c:pt idx="16555">
                  <c:v>-337.35249999999996</c:v>
                </c:pt>
                <c:pt idx="16556">
                  <c:v>-337.35049999999995</c:v>
                </c:pt>
                <c:pt idx="16557">
                  <c:v>-337.3485</c:v>
                </c:pt>
                <c:pt idx="16558">
                  <c:v>-337.34649999999999</c:v>
                </c:pt>
                <c:pt idx="16559">
                  <c:v>-337.34449999999998</c:v>
                </c:pt>
                <c:pt idx="16560">
                  <c:v>-337.34249999999997</c:v>
                </c:pt>
                <c:pt idx="16561">
                  <c:v>-337.34049999999996</c:v>
                </c:pt>
                <c:pt idx="16562">
                  <c:v>-337.33849999999995</c:v>
                </c:pt>
                <c:pt idx="16563">
                  <c:v>-337.3365</c:v>
                </c:pt>
                <c:pt idx="16564">
                  <c:v>-337.33449999999999</c:v>
                </c:pt>
                <c:pt idx="16565">
                  <c:v>-337.33249999999998</c:v>
                </c:pt>
                <c:pt idx="16566">
                  <c:v>-337.33049999999997</c:v>
                </c:pt>
                <c:pt idx="16567">
                  <c:v>-337.32849999999996</c:v>
                </c:pt>
                <c:pt idx="16568">
                  <c:v>-337.32649999999995</c:v>
                </c:pt>
                <c:pt idx="16569">
                  <c:v>-337.3245</c:v>
                </c:pt>
                <c:pt idx="16570">
                  <c:v>-337.32249999999999</c:v>
                </c:pt>
                <c:pt idx="16571">
                  <c:v>-337.32049999999998</c:v>
                </c:pt>
                <c:pt idx="16572">
                  <c:v>-337.31849999999997</c:v>
                </c:pt>
                <c:pt idx="16573">
                  <c:v>-337.31649999999996</c:v>
                </c:pt>
                <c:pt idx="16574">
                  <c:v>-337.31449999999995</c:v>
                </c:pt>
                <c:pt idx="16575">
                  <c:v>-337.3125</c:v>
                </c:pt>
                <c:pt idx="16576">
                  <c:v>-337.31049999999999</c:v>
                </c:pt>
                <c:pt idx="16577">
                  <c:v>-337.30849999999998</c:v>
                </c:pt>
                <c:pt idx="16578">
                  <c:v>-337.30649999999997</c:v>
                </c:pt>
                <c:pt idx="16579">
                  <c:v>-337.30449999999996</c:v>
                </c:pt>
                <c:pt idx="16580">
                  <c:v>-337.30250000000001</c:v>
                </c:pt>
                <c:pt idx="16581">
                  <c:v>-337.3005</c:v>
                </c:pt>
                <c:pt idx="16582">
                  <c:v>-337.29849999999999</c:v>
                </c:pt>
                <c:pt idx="16583">
                  <c:v>-337.29649999999998</c:v>
                </c:pt>
                <c:pt idx="16584">
                  <c:v>-337.29449999999997</c:v>
                </c:pt>
                <c:pt idx="16585">
                  <c:v>-337.29249999999996</c:v>
                </c:pt>
                <c:pt idx="16586">
                  <c:v>-337.29049999999995</c:v>
                </c:pt>
                <c:pt idx="16587">
                  <c:v>-337.2885</c:v>
                </c:pt>
                <c:pt idx="16588">
                  <c:v>-337.28649999999999</c:v>
                </c:pt>
                <c:pt idx="16589">
                  <c:v>-337.28449999999998</c:v>
                </c:pt>
                <c:pt idx="16590">
                  <c:v>-337.28249999999997</c:v>
                </c:pt>
                <c:pt idx="16591">
                  <c:v>-337.28049999999996</c:v>
                </c:pt>
                <c:pt idx="16592">
                  <c:v>-337.27850000000001</c:v>
                </c:pt>
                <c:pt idx="16593">
                  <c:v>-337.2765</c:v>
                </c:pt>
                <c:pt idx="16594">
                  <c:v>-337.27449999999999</c:v>
                </c:pt>
                <c:pt idx="16595">
                  <c:v>-337.27249999999998</c:v>
                </c:pt>
                <c:pt idx="16596">
                  <c:v>-337.27049999999997</c:v>
                </c:pt>
                <c:pt idx="16597">
                  <c:v>-337.26849999999996</c:v>
                </c:pt>
                <c:pt idx="16598">
                  <c:v>-337.26649999999995</c:v>
                </c:pt>
                <c:pt idx="16599">
                  <c:v>-337.2645</c:v>
                </c:pt>
                <c:pt idx="16600">
                  <c:v>-337.26249999999999</c:v>
                </c:pt>
                <c:pt idx="16601">
                  <c:v>-337.26049999999998</c:v>
                </c:pt>
                <c:pt idx="16602">
                  <c:v>-337.25849999999997</c:v>
                </c:pt>
                <c:pt idx="16603">
                  <c:v>-337.25649999999996</c:v>
                </c:pt>
                <c:pt idx="16604">
                  <c:v>-337.25450000000001</c:v>
                </c:pt>
                <c:pt idx="16605">
                  <c:v>-337.2525</c:v>
                </c:pt>
                <c:pt idx="16606">
                  <c:v>-337.25049999999999</c:v>
                </c:pt>
                <c:pt idx="16607">
                  <c:v>-337.24849999999998</c:v>
                </c:pt>
                <c:pt idx="16608">
                  <c:v>-337.24649999999997</c:v>
                </c:pt>
                <c:pt idx="16609">
                  <c:v>-337.24449999999996</c:v>
                </c:pt>
                <c:pt idx="16610">
                  <c:v>-337.24249999999995</c:v>
                </c:pt>
                <c:pt idx="16611">
                  <c:v>-337.2405</c:v>
                </c:pt>
                <c:pt idx="16612">
                  <c:v>-337.23849999999999</c:v>
                </c:pt>
                <c:pt idx="16613">
                  <c:v>-337.23649999999998</c:v>
                </c:pt>
                <c:pt idx="16614">
                  <c:v>-337.23449999999997</c:v>
                </c:pt>
                <c:pt idx="16615">
                  <c:v>-337.23249999999996</c:v>
                </c:pt>
                <c:pt idx="16616">
                  <c:v>-337.23050000000001</c:v>
                </c:pt>
                <c:pt idx="16617">
                  <c:v>-337.2285</c:v>
                </c:pt>
                <c:pt idx="16618">
                  <c:v>-337.22649999999999</c:v>
                </c:pt>
                <c:pt idx="16619">
                  <c:v>-337.22449999999998</c:v>
                </c:pt>
                <c:pt idx="16620">
                  <c:v>-337.22249999999997</c:v>
                </c:pt>
                <c:pt idx="16621">
                  <c:v>-337.22049999999996</c:v>
                </c:pt>
                <c:pt idx="16622">
                  <c:v>-337.21849999999995</c:v>
                </c:pt>
                <c:pt idx="16623">
                  <c:v>-337.2165</c:v>
                </c:pt>
                <c:pt idx="16624">
                  <c:v>-337.21449999999999</c:v>
                </c:pt>
                <c:pt idx="16625">
                  <c:v>-337.21249999999998</c:v>
                </c:pt>
                <c:pt idx="16626">
                  <c:v>-337.21049999999997</c:v>
                </c:pt>
                <c:pt idx="16627">
                  <c:v>-337.20849999999996</c:v>
                </c:pt>
                <c:pt idx="16628">
                  <c:v>-337.20650000000001</c:v>
                </c:pt>
                <c:pt idx="16629">
                  <c:v>-337.2045</c:v>
                </c:pt>
                <c:pt idx="16630">
                  <c:v>-337.20249999999999</c:v>
                </c:pt>
                <c:pt idx="16631">
                  <c:v>-337.20049999999998</c:v>
                </c:pt>
                <c:pt idx="16632">
                  <c:v>-337.19849999999997</c:v>
                </c:pt>
                <c:pt idx="16633">
                  <c:v>-337.19649999999996</c:v>
                </c:pt>
                <c:pt idx="16634">
                  <c:v>-337.19449999999995</c:v>
                </c:pt>
                <c:pt idx="16635">
                  <c:v>-337.1925</c:v>
                </c:pt>
                <c:pt idx="16636">
                  <c:v>-337.19049999999999</c:v>
                </c:pt>
                <c:pt idx="16637">
                  <c:v>-337.18849999999998</c:v>
                </c:pt>
                <c:pt idx="16638">
                  <c:v>-337.18649999999997</c:v>
                </c:pt>
                <c:pt idx="16639">
                  <c:v>-337.18449999999996</c:v>
                </c:pt>
                <c:pt idx="16640">
                  <c:v>-337.1825</c:v>
                </c:pt>
                <c:pt idx="16641">
                  <c:v>-337.18049999999999</c:v>
                </c:pt>
                <c:pt idx="16642">
                  <c:v>-337.17849999999999</c:v>
                </c:pt>
                <c:pt idx="16643">
                  <c:v>-337.17649999999998</c:v>
                </c:pt>
                <c:pt idx="16644">
                  <c:v>-337.17449999999997</c:v>
                </c:pt>
                <c:pt idx="16645">
                  <c:v>-337.17249999999996</c:v>
                </c:pt>
                <c:pt idx="16646">
                  <c:v>-337.17049999999995</c:v>
                </c:pt>
                <c:pt idx="16647">
                  <c:v>-337.16849999999999</c:v>
                </c:pt>
                <c:pt idx="16648">
                  <c:v>-337.16649999999998</c:v>
                </c:pt>
                <c:pt idx="16649">
                  <c:v>-337.16449999999998</c:v>
                </c:pt>
                <c:pt idx="16650">
                  <c:v>-337.16249999999997</c:v>
                </c:pt>
                <c:pt idx="16651">
                  <c:v>-337.16049999999996</c:v>
                </c:pt>
                <c:pt idx="16652">
                  <c:v>-337.1585</c:v>
                </c:pt>
                <c:pt idx="16653">
                  <c:v>-337.15649999999999</c:v>
                </c:pt>
                <c:pt idx="16654">
                  <c:v>-337.15449999999998</c:v>
                </c:pt>
                <c:pt idx="16655">
                  <c:v>-337.15249999999997</c:v>
                </c:pt>
                <c:pt idx="16656">
                  <c:v>-337.15049999999997</c:v>
                </c:pt>
                <c:pt idx="16657">
                  <c:v>-337.14849999999996</c:v>
                </c:pt>
                <c:pt idx="16658">
                  <c:v>-337.14649999999995</c:v>
                </c:pt>
                <c:pt idx="16659">
                  <c:v>-337.14449999999999</c:v>
                </c:pt>
                <c:pt idx="16660">
                  <c:v>-337.14249999999998</c:v>
                </c:pt>
                <c:pt idx="16661">
                  <c:v>-337.14049999999997</c:v>
                </c:pt>
                <c:pt idx="16662">
                  <c:v>-337.13849999999996</c:v>
                </c:pt>
                <c:pt idx="16663">
                  <c:v>-337.13649999999996</c:v>
                </c:pt>
                <c:pt idx="16664">
                  <c:v>-337.1345</c:v>
                </c:pt>
                <c:pt idx="16665">
                  <c:v>-337.13249999999999</c:v>
                </c:pt>
                <c:pt idx="16666">
                  <c:v>-337.13049999999998</c:v>
                </c:pt>
                <c:pt idx="16667">
                  <c:v>-337.12849999999997</c:v>
                </c:pt>
                <c:pt idx="16668">
                  <c:v>-337.12649999999996</c:v>
                </c:pt>
                <c:pt idx="16669">
                  <c:v>-337.12449999999995</c:v>
                </c:pt>
                <c:pt idx="16670">
                  <c:v>-337.12249999999995</c:v>
                </c:pt>
                <c:pt idx="16671">
                  <c:v>-337.12049999999999</c:v>
                </c:pt>
                <c:pt idx="16672">
                  <c:v>-337.11849999999998</c:v>
                </c:pt>
                <c:pt idx="16673">
                  <c:v>-337.11649999999997</c:v>
                </c:pt>
                <c:pt idx="16674">
                  <c:v>-337.11449999999996</c:v>
                </c:pt>
                <c:pt idx="16675">
                  <c:v>-337.11249999999995</c:v>
                </c:pt>
                <c:pt idx="16676">
                  <c:v>-337.1105</c:v>
                </c:pt>
                <c:pt idx="16677">
                  <c:v>-337.10849999999999</c:v>
                </c:pt>
                <c:pt idx="16678">
                  <c:v>-337.10649999999998</c:v>
                </c:pt>
                <c:pt idx="16679">
                  <c:v>-337.10449999999997</c:v>
                </c:pt>
                <c:pt idx="16680">
                  <c:v>-337.10249999999996</c:v>
                </c:pt>
                <c:pt idx="16681">
                  <c:v>-337.10049999999995</c:v>
                </c:pt>
                <c:pt idx="16682">
                  <c:v>-337.0985</c:v>
                </c:pt>
                <c:pt idx="16683">
                  <c:v>-337.09649999999999</c:v>
                </c:pt>
                <c:pt idx="16684">
                  <c:v>-337.09449999999998</c:v>
                </c:pt>
                <c:pt idx="16685">
                  <c:v>-337.09249999999997</c:v>
                </c:pt>
                <c:pt idx="16686">
                  <c:v>-337.09049999999996</c:v>
                </c:pt>
                <c:pt idx="16687">
                  <c:v>-337.08849999999995</c:v>
                </c:pt>
                <c:pt idx="16688">
                  <c:v>-337.0865</c:v>
                </c:pt>
                <c:pt idx="16689">
                  <c:v>-337.08449999999999</c:v>
                </c:pt>
                <c:pt idx="16690">
                  <c:v>-337.08249999999998</c:v>
                </c:pt>
                <c:pt idx="16691">
                  <c:v>-337.08049999999997</c:v>
                </c:pt>
                <c:pt idx="16692">
                  <c:v>-337.07849999999996</c:v>
                </c:pt>
                <c:pt idx="16693">
                  <c:v>-337.07649999999995</c:v>
                </c:pt>
                <c:pt idx="16694">
                  <c:v>-337.0745</c:v>
                </c:pt>
                <c:pt idx="16695">
                  <c:v>-337.07249999999999</c:v>
                </c:pt>
                <c:pt idx="16696">
                  <c:v>-337.07049999999998</c:v>
                </c:pt>
                <c:pt idx="16697">
                  <c:v>-337.06849999999997</c:v>
                </c:pt>
                <c:pt idx="16698">
                  <c:v>-337.06649999999996</c:v>
                </c:pt>
                <c:pt idx="16699">
                  <c:v>-337.06449999999995</c:v>
                </c:pt>
                <c:pt idx="16700">
                  <c:v>-337.0625</c:v>
                </c:pt>
                <c:pt idx="16701">
                  <c:v>-337.06049999999999</c:v>
                </c:pt>
                <c:pt idx="16702">
                  <c:v>-337.05849999999998</c:v>
                </c:pt>
                <c:pt idx="16703">
                  <c:v>-337.05649999999997</c:v>
                </c:pt>
                <c:pt idx="16704">
                  <c:v>-337.05449999999996</c:v>
                </c:pt>
                <c:pt idx="16705">
                  <c:v>-337.05250000000001</c:v>
                </c:pt>
                <c:pt idx="16706">
                  <c:v>-337.0505</c:v>
                </c:pt>
                <c:pt idx="16707">
                  <c:v>-337.04849999999999</c:v>
                </c:pt>
                <c:pt idx="16708">
                  <c:v>-337.04649999999998</c:v>
                </c:pt>
                <c:pt idx="16709">
                  <c:v>-337.04449999999997</c:v>
                </c:pt>
                <c:pt idx="16710">
                  <c:v>-337.04249999999996</c:v>
                </c:pt>
                <c:pt idx="16711">
                  <c:v>-337.04049999999995</c:v>
                </c:pt>
                <c:pt idx="16712">
                  <c:v>-337.0385</c:v>
                </c:pt>
                <c:pt idx="16713">
                  <c:v>-337.03649999999999</c:v>
                </c:pt>
                <c:pt idx="16714">
                  <c:v>-337.03449999999998</c:v>
                </c:pt>
                <c:pt idx="16715">
                  <c:v>-337.03249999999997</c:v>
                </c:pt>
                <c:pt idx="16716">
                  <c:v>-337.03049999999996</c:v>
                </c:pt>
                <c:pt idx="16717">
                  <c:v>-337.02850000000001</c:v>
                </c:pt>
                <c:pt idx="16718">
                  <c:v>-337.0265</c:v>
                </c:pt>
                <c:pt idx="16719">
                  <c:v>-337.02449999999999</c:v>
                </c:pt>
                <c:pt idx="16720">
                  <c:v>-337.02249999999998</c:v>
                </c:pt>
                <c:pt idx="16721">
                  <c:v>-337.02049999999997</c:v>
                </c:pt>
                <c:pt idx="16722">
                  <c:v>-337.01849999999996</c:v>
                </c:pt>
                <c:pt idx="16723">
                  <c:v>-337.01649999999995</c:v>
                </c:pt>
                <c:pt idx="16724">
                  <c:v>-337.0145</c:v>
                </c:pt>
                <c:pt idx="16725">
                  <c:v>-337.01249999999999</c:v>
                </c:pt>
                <c:pt idx="16726">
                  <c:v>-337.01049999999998</c:v>
                </c:pt>
                <c:pt idx="16727">
                  <c:v>-337.00849999999997</c:v>
                </c:pt>
                <c:pt idx="16728">
                  <c:v>-337.00649999999996</c:v>
                </c:pt>
                <c:pt idx="16729">
                  <c:v>-337.00450000000001</c:v>
                </c:pt>
                <c:pt idx="16730">
                  <c:v>-337.0025</c:v>
                </c:pt>
                <c:pt idx="16731">
                  <c:v>-337.00049999999999</c:v>
                </c:pt>
                <c:pt idx="16732">
                  <c:v>-336.99849999999998</c:v>
                </c:pt>
                <c:pt idx="16733">
                  <c:v>-336.99649999999997</c:v>
                </c:pt>
                <c:pt idx="16734">
                  <c:v>-336.99449999999996</c:v>
                </c:pt>
                <c:pt idx="16735">
                  <c:v>-336.99249999999995</c:v>
                </c:pt>
                <c:pt idx="16736">
                  <c:v>-336.9905</c:v>
                </c:pt>
                <c:pt idx="16737">
                  <c:v>-336.98849999999999</c:v>
                </c:pt>
                <c:pt idx="16738">
                  <c:v>-336.98649999999998</c:v>
                </c:pt>
                <c:pt idx="16739">
                  <c:v>-336.98449999999997</c:v>
                </c:pt>
                <c:pt idx="16740">
                  <c:v>-336.98249999999996</c:v>
                </c:pt>
                <c:pt idx="16741">
                  <c:v>-336.98050000000001</c:v>
                </c:pt>
                <c:pt idx="16742">
                  <c:v>-336.9785</c:v>
                </c:pt>
                <c:pt idx="16743">
                  <c:v>-336.97649999999999</c:v>
                </c:pt>
                <c:pt idx="16744">
                  <c:v>-336.97449999999998</c:v>
                </c:pt>
                <c:pt idx="16745">
                  <c:v>-336.97249999999997</c:v>
                </c:pt>
                <c:pt idx="16746">
                  <c:v>-336.97049999999996</c:v>
                </c:pt>
                <c:pt idx="16747">
                  <c:v>-336.96849999999995</c:v>
                </c:pt>
                <c:pt idx="16748">
                  <c:v>-336.9665</c:v>
                </c:pt>
                <c:pt idx="16749">
                  <c:v>-336.96449999999999</c:v>
                </c:pt>
                <c:pt idx="16750">
                  <c:v>-336.96249999999998</c:v>
                </c:pt>
                <c:pt idx="16751">
                  <c:v>-336.96049999999997</c:v>
                </c:pt>
                <c:pt idx="16752">
                  <c:v>-336.95849999999996</c:v>
                </c:pt>
                <c:pt idx="16753">
                  <c:v>-336.95650000000001</c:v>
                </c:pt>
                <c:pt idx="16754">
                  <c:v>-336.9545</c:v>
                </c:pt>
                <c:pt idx="16755">
                  <c:v>-336.95249999999999</c:v>
                </c:pt>
                <c:pt idx="16756">
                  <c:v>-336.95049999999998</c:v>
                </c:pt>
                <c:pt idx="16757">
                  <c:v>-336.94849999999997</c:v>
                </c:pt>
                <c:pt idx="16758">
                  <c:v>-336.94649999999996</c:v>
                </c:pt>
                <c:pt idx="16759">
                  <c:v>-336.94449999999995</c:v>
                </c:pt>
                <c:pt idx="16760">
                  <c:v>-336.9425</c:v>
                </c:pt>
                <c:pt idx="16761">
                  <c:v>-336.94049999999999</c:v>
                </c:pt>
                <c:pt idx="16762">
                  <c:v>-336.93849999999998</c:v>
                </c:pt>
                <c:pt idx="16763">
                  <c:v>-336.93649999999997</c:v>
                </c:pt>
                <c:pt idx="16764">
                  <c:v>-336.93449999999996</c:v>
                </c:pt>
                <c:pt idx="16765">
                  <c:v>-336.9325</c:v>
                </c:pt>
                <c:pt idx="16766">
                  <c:v>-336.93049999999999</c:v>
                </c:pt>
                <c:pt idx="16767">
                  <c:v>-336.92849999999999</c:v>
                </c:pt>
                <c:pt idx="16768">
                  <c:v>-336.92649999999998</c:v>
                </c:pt>
                <c:pt idx="16769">
                  <c:v>-336.92449999999997</c:v>
                </c:pt>
                <c:pt idx="16770">
                  <c:v>-336.92249999999996</c:v>
                </c:pt>
                <c:pt idx="16771">
                  <c:v>-336.92049999999995</c:v>
                </c:pt>
                <c:pt idx="16772">
                  <c:v>-336.91849999999999</c:v>
                </c:pt>
                <c:pt idx="16773">
                  <c:v>-336.91649999999998</c:v>
                </c:pt>
                <c:pt idx="16774">
                  <c:v>-336.91449999999998</c:v>
                </c:pt>
                <c:pt idx="16775">
                  <c:v>-336.91249999999997</c:v>
                </c:pt>
                <c:pt idx="16776">
                  <c:v>-336.91049999999996</c:v>
                </c:pt>
                <c:pt idx="16777">
                  <c:v>-336.9085</c:v>
                </c:pt>
                <c:pt idx="16778">
                  <c:v>-336.90649999999999</c:v>
                </c:pt>
                <c:pt idx="16779">
                  <c:v>-336.90449999999998</c:v>
                </c:pt>
                <c:pt idx="16780">
                  <c:v>-336.90249999999997</c:v>
                </c:pt>
                <c:pt idx="16781">
                  <c:v>-336.90049999999997</c:v>
                </c:pt>
                <c:pt idx="16782">
                  <c:v>-336.89849999999996</c:v>
                </c:pt>
                <c:pt idx="16783">
                  <c:v>-336.89649999999995</c:v>
                </c:pt>
                <c:pt idx="16784">
                  <c:v>-336.89449999999999</c:v>
                </c:pt>
                <c:pt idx="16785">
                  <c:v>-336.89249999999998</c:v>
                </c:pt>
                <c:pt idx="16786">
                  <c:v>-336.89049999999997</c:v>
                </c:pt>
                <c:pt idx="16787">
                  <c:v>-336.88849999999996</c:v>
                </c:pt>
                <c:pt idx="16788">
                  <c:v>-336.88649999999996</c:v>
                </c:pt>
                <c:pt idx="16789">
                  <c:v>-336.8845</c:v>
                </c:pt>
                <c:pt idx="16790">
                  <c:v>-336.88249999999999</c:v>
                </c:pt>
                <c:pt idx="16791">
                  <c:v>-336.88049999999998</c:v>
                </c:pt>
                <c:pt idx="16792">
                  <c:v>-336.87849999999997</c:v>
                </c:pt>
                <c:pt idx="16793">
                  <c:v>-336.87649999999996</c:v>
                </c:pt>
                <c:pt idx="16794">
                  <c:v>-336.87449999999995</c:v>
                </c:pt>
                <c:pt idx="16795">
                  <c:v>-336.87249999999995</c:v>
                </c:pt>
                <c:pt idx="16796">
                  <c:v>-336.87049999999999</c:v>
                </c:pt>
                <c:pt idx="16797">
                  <c:v>-336.86849999999998</c:v>
                </c:pt>
                <c:pt idx="16798">
                  <c:v>-336.86649999999997</c:v>
                </c:pt>
                <c:pt idx="16799">
                  <c:v>-336.86449999999996</c:v>
                </c:pt>
                <c:pt idx="16800">
                  <c:v>-336.86249999999995</c:v>
                </c:pt>
                <c:pt idx="16801">
                  <c:v>-336.8605</c:v>
                </c:pt>
                <c:pt idx="16802">
                  <c:v>-336.85849999999999</c:v>
                </c:pt>
                <c:pt idx="16803">
                  <c:v>-336.85649999999998</c:v>
                </c:pt>
                <c:pt idx="16804">
                  <c:v>-336.85449999999997</c:v>
                </c:pt>
                <c:pt idx="16805">
                  <c:v>-336.85249999999996</c:v>
                </c:pt>
                <c:pt idx="16806">
                  <c:v>-336.85049999999995</c:v>
                </c:pt>
                <c:pt idx="16807">
                  <c:v>-336.8485</c:v>
                </c:pt>
                <c:pt idx="16808">
                  <c:v>-336.84649999999999</c:v>
                </c:pt>
                <c:pt idx="16809">
                  <c:v>-336.84449999999998</c:v>
                </c:pt>
                <c:pt idx="16810">
                  <c:v>-336.84249999999997</c:v>
                </c:pt>
                <c:pt idx="16811">
                  <c:v>-336.84049999999996</c:v>
                </c:pt>
                <c:pt idx="16812">
                  <c:v>-336.83849999999995</c:v>
                </c:pt>
                <c:pt idx="16813">
                  <c:v>-336.8365</c:v>
                </c:pt>
                <c:pt idx="16814">
                  <c:v>-336.83449999999999</c:v>
                </c:pt>
                <c:pt idx="16815">
                  <c:v>-336.83249999999998</c:v>
                </c:pt>
                <c:pt idx="16816">
                  <c:v>-336.83049999999997</c:v>
                </c:pt>
                <c:pt idx="16817">
                  <c:v>-336.82849999999996</c:v>
                </c:pt>
                <c:pt idx="16818">
                  <c:v>-336.82649999999995</c:v>
                </c:pt>
                <c:pt idx="16819">
                  <c:v>-336.8245</c:v>
                </c:pt>
                <c:pt idx="16820">
                  <c:v>-336.82249999999999</c:v>
                </c:pt>
                <c:pt idx="16821">
                  <c:v>-336.82049999999998</c:v>
                </c:pt>
                <c:pt idx="16822">
                  <c:v>-336.81849999999997</c:v>
                </c:pt>
                <c:pt idx="16823">
                  <c:v>-336.81649999999996</c:v>
                </c:pt>
                <c:pt idx="16824">
                  <c:v>-336.81449999999995</c:v>
                </c:pt>
                <c:pt idx="16825">
                  <c:v>-336.8125</c:v>
                </c:pt>
                <c:pt idx="16826">
                  <c:v>-336.81049999999999</c:v>
                </c:pt>
                <c:pt idx="16827">
                  <c:v>-336.80849999999998</c:v>
                </c:pt>
                <c:pt idx="16828">
                  <c:v>-336.80649999999997</c:v>
                </c:pt>
                <c:pt idx="16829">
                  <c:v>-336.80449999999996</c:v>
                </c:pt>
                <c:pt idx="16830">
                  <c:v>-336.80250000000001</c:v>
                </c:pt>
                <c:pt idx="16831">
                  <c:v>-336.8005</c:v>
                </c:pt>
                <c:pt idx="16832">
                  <c:v>-336.79849999999999</c:v>
                </c:pt>
                <c:pt idx="16833">
                  <c:v>-336.79649999999998</c:v>
                </c:pt>
                <c:pt idx="16834">
                  <c:v>-336.79449999999997</c:v>
                </c:pt>
                <c:pt idx="16835">
                  <c:v>-336.79249999999996</c:v>
                </c:pt>
                <c:pt idx="16836">
                  <c:v>-336.79049999999995</c:v>
                </c:pt>
                <c:pt idx="16837">
                  <c:v>-336.7885</c:v>
                </c:pt>
                <c:pt idx="16838">
                  <c:v>-336.78649999999999</c:v>
                </c:pt>
                <c:pt idx="16839">
                  <c:v>-336.78449999999998</c:v>
                </c:pt>
                <c:pt idx="16840">
                  <c:v>-336.78249999999997</c:v>
                </c:pt>
                <c:pt idx="16841">
                  <c:v>-336.78049999999996</c:v>
                </c:pt>
                <c:pt idx="16842">
                  <c:v>-336.77850000000001</c:v>
                </c:pt>
                <c:pt idx="16843">
                  <c:v>-336.7765</c:v>
                </c:pt>
                <c:pt idx="16844">
                  <c:v>-336.77449999999999</c:v>
                </c:pt>
                <c:pt idx="16845">
                  <c:v>-336.77249999999998</c:v>
                </c:pt>
                <c:pt idx="16846">
                  <c:v>-336.77049999999997</c:v>
                </c:pt>
                <c:pt idx="16847">
                  <c:v>-336.76849999999996</c:v>
                </c:pt>
                <c:pt idx="16848">
                  <c:v>-336.76649999999995</c:v>
                </c:pt>
                <c:pt idx="16849">
                  <c:v>-336.7645</c:v>
                </c:pt>
                <c:pt idx="16850">
                  <c:v>-336.76249999999999</c:v>
                </c:pt>
                <c:pt idx="16851">
                  <c:v>-336.76049999999998</c:v>
                </c:pt>
                <c:pt idx="16852">
                  <c:v>-336.75849999999997</c:v>
                </c:pt>
                <c:pt idx="16853">
                  <c:v>-336.75649999999996</c:v>
                </c:pt>
                <c:pt idx="16854">
                  <c:v>-336.75450000000001</c:v>
                </c:pt>
                <c:pt idx="16855">
                  <c:v>-336.7525</c:v>
                </c:pt>
                <c:pt idx="16856">
                  <c:v>-336.75049999999999</c:v>
                </c:pt>
                <c:pt idx="16857">
                  <c:v>-336.74849999999998</c:v>
                </c:pt>
                <c:pt idx="16858">
                  <c:v>-336.74649999999997</c:v>
                </c:pt>
                <c:pt idx="16859">
                  <c:v>-336.74449999999996</c:v>
                </c:pt>
                <c:pt idx="16860">
                  <c:v>-336.74249999999995</c:v>
                </c:pt>
                <c:pt idx="16861">
                  <c:v>-336.7405</c:v>
                </c:pt>
                <c:pt idx="16862">
                  <c:v>-336.73849999999999</c:v>
                </c:pt>
                <c:pt idx="16863">
                  <c:v>-336.73649999999998</c:v>
                </c:pt>
                <c:pt idx="16864">
                  <c:v>-336.73449999999997</c:v>
                </c:pt>
                <c:pt idx="16865">
                  <c:v>-336.73249999999996</c:v>
                </c:pt>
                <c:pt idx="16866">
                  <c:v>-336.73050000000001</c:v>
                </c:pt>
                <c:pt idx="16867">
                  <c:v>-336.7285</c:v>
                </c:pt>
                <c:pt idx="16868">
                  <c:v>-336.72649999999999</c:v>
                </c:pt>
                <c:pt idx="16869">
                  <c:v>-336.72449999999998</c:v>
                </c:pt>
                <c:pt idx="16870">
                  <c:v>-336.72249999999997</c:v>
                </c:pt>
                <c:pt idx="16871">
                  <c:v>-336.72049999999996</c:v>
                </c:pt>
                <c:pt idx="16872">
                  <c:v>-336.71849999999995</c:v>
                </c:pt>
                <c:pt idx="16873">
                  <c:v>-336.7165</c:v>
                </c:pt>
                <c:pt idx="16874">
                  <c:v>-336.71449999999999</c:v>
                </c:pt>
                <c:pt idx="16875">
                  <c:v>-336.71249999999998</c:v>
                </c:pt>
                <c:pt idx="16876">
                  <c:v>-336.71049999999997</c:v>
                </c:pt>
                <c:pt idx="16877">
                  <c:v>-336.70849999999996</c:v>
                </c:pt>
                <c:pt idx="16878">
                  <c:v>-336.70650000000001</c:v>
                </c:pt>
                <c:pt idx="16879">
                  <c:v>-336.7045</c:v>
                </c:pt>
                <c:pt idx="16880">
                  <c:v>-336.70249999999999</c:v>
                </c:pt>
                <c:pt idx="16881">
                  <c:v>-336.70049999999998</c:v>
                </c:pt>
                <c:pt idx="16882">
                  <c:v>-336.69849999999997</c:v>
                </c:pt>
                <c:pt idx="16883">
                  <c:v>-336.69649999999996</c:v>
                </c:pt>
                <c:pt idx="16884">
                  <c:v>-336.69449999999995</c:v>
                </c:pt>
                <c:pt idx="16885">
                  <c:v>-336.6925</c:v>
                </c:pt>
                <c:pt idx="16886">
                  <c:v>-336.69049999999999</c:v>
                </c:pt>
                <c:pt idx="16887">
                  <c:v>-336.68849999999998</c:v>
                </c:pt>
                <c:pt idx="16888">
                  <c:v>-336.68649999999997</c:v>
                </c:pt>
                <c:pt idx="16889">
                  <c:v>-336.68449999999996</c:v>
                </c:pt>
                <c:pt idx="16890">
                  <c:v>-336.6825</c:v>
                </c:pt>
                <c:pt idx="16891">
                  <c:v>-336.68049999999999</c:v>
                </c:pt>
                <c:pt idx="16892">
                  <c:v>-336.67849999999999</c:v>
                </c:pt>
                <c:pt idx="16893">
                  <c:v>-336.67649999999998</c:v>
                </c:pt>
                <c:pt idx="16894">
                  <c:v>-336.67449999999997</c:v>
                </c:pt>
                <c:pt idx="16895">
                  <c:v>-336.67249999999996</c:v>
                </c:pt>
                <c:pt idx="16896">
                  <c:v>-336.67049999999995</c:v>
                </c:pt>
                <c:pt idx="16897">
                  <c:v>-336.66849999999999</c:v>
                </c:pt>
                <c:pt idx="16898">
                  <c:v>-336.66649999999998</c:v>
                </c:pt>
                <c:pt idx="16899">
                  <c:v>-336.66449999999998</c:v>
                </c:pt>
                <c:pt idx="16900">
                  <c:v>-336.66249999999997</c:v>
                </c:pt>
                <c:pt idx="16901">
                  <c:v>-336.66049999999996</c:v>
                </c:pt>
                <c:pt idx="16902">
                  <c:v>-336.6585</c:v>
                </c:pt>
                <c:pt idx="16903">
                  <c:v>-336.65649999999999</c:v>
                </c:pt>
                <c:pt idx="16904">
                  <c:v>-336.65449999999998</c:v>
                </c:pt>
                <c:pt idx="16905">
                  <c:v>-336.65249999999997</c:v>
                </c:pt>
                <c:pt idx="16906">
                  <c:v>-336.65049999999997</c:v>
                </c:pt>
                <c:pt idx="16907">
                  <c:v>-336.64849999999996</c:v>
                </c:pt>
                <c:pt idx="16908">
                  <c:v>-336.64649999999995</c:v>
                </c:pt>
                <c:pt idx="16909">
                  <c:v>-336.64449999999999</c:v>
                </c:pt>
                <c:pt idx="16910">
                  <c:v>-336.64249999999998</c:v>
                </c:pt>
                <c:pt idx="16911">
                  <c:v>-336.64049999999997</c:v>
                </c:pt>
                <c:pt idx="16912">
                  <c:v>-336.63849999999996</c:v>
                </c:pt>
                <c:pt idx="16913">
                  <c:v>-336.63649999999996</c:v>
                </c:pt>
                <c:pt idx="16914">
                  <c:v>-336.6345</c:v>
                </c:pt>
                <c:pt idx="16915">
                  <c:v>-336.63249999999999</c:v>
                </c:pt>
                <c:pt idx="16916">
                  <c:v>-336.63049999999998</c:v>
                </c:pt>
                <c:pt idx="16917">
                  <c:v>-336.62849999999997</c:v>
                </c:pt>
                <c:pt idx="16918">
                  <c:v>-336.62649999999996</c:v>
                </c:pt>
                <c:pt idx="16919">
                  <c:v>-336.62449999999995</c:v>
                </c:pt>
                <c:pt idx="16920">
                  <c:v>-336.62249999999995</c:v>
                </c:pt>
                <c:pt idx="16921">
                  <c:v>-336.62049999999999</c:v>
                </c:pt>
                <c:pt idx="16922">
                  <c:v>-336.61849999999998</c:v>
                </c:pt>
                <c:pt idx="16923">
                  <c:v>-336.61649999999997</c:v>
                </c:pt>
                <c:pt idx="16924">
                  <c:v>-336.61449999999996</c:v>
                </c:pt>
                <c:pt idx="16925">
                  <c:v>-336.61249999999995</c:v>
                </c:pt>
                <c:pt idx="16926">
                  <c:v>-336.6105</c:v>
                </c:pt>
                <c:pt idx="16927">
                  <c:v>-336.60849999999999</c:v>
                </c:pt>
                <c:pt idx="16928">
                  <c:v>-336.60649999999998</c:v>
                </c:pt>
                <c:pt idx="16929">
                  <c:v>-336.60449999999997</c:v>
                </c:pt>
                <c:pt idx="16930">
                  <c:v>-336.60249999999996</c:v>
                </c:pt>
                <c:pt idx="16931">
                  <c:v>-336.60049999999995</c:v>
                </c:pt>
                <c:pt idx="16932">
                  <c:v>-336.5985</c:v>
                </c:pt>
                <c:pt idx="16933">
                  <c:v>-336.59649999999999</c:v>
                </c:pt>
                <c:pt idx="16934">
                  <c:v>-336.59449999999998</c:v>
                </c:pt>
                <c:pt idx="16935">
                  <c:v>-336.59249999999997</c:v>
                </c:pt>
                <c:pt idx="16936">
                  <c:v>-336.59049999999996</c:v>
                </c:pt>
                <c:pt idx="16937">
                  <c:v>-336.58849999999995</c:v>
                </c:pt>
                <c:pt idx="16938">
                  <c:v>-336.5865</c:v>
                </c:pt>
                <c:pt idx="16939">
                  <c:v>-336.58449999999999</c:v>
                </c:pt>
                <c:pt idx="16940">
                  <c:v>-336.58249999999998</c:v>
                </c:pt>
                <c:pt idx="16941">
                  <c:v>-336.58049999999997</c:v>
                </c:pt>
                <c:pt idx="16942">
                  <c:v>-336.57849999999996</c:v>
                </c:pt>
                <c:pt idx="16943">
                  <c:v>-336.57649999999995</c:v>
                </c:pt>
                <c:pt idx="16944">
                  <c:v>-336.5745</c:v>
                </c:pt>
                <c:pt idx="16945">
                  <c:v>-336.57249999999999</c:v>
                </c:pt>
                <c:pt idx="16946">
                  <c:v>-336.57049999999998</c:v>
                </c:pt>
                <c:pt idx="16947">
                  <c:v>-336.56849999999997</c:v>
                </c:pt>
                <c:pt idx="16948">
                  <c:v>-336.56649999999996</c:v>
                </c:pt>
                <c:pt idx="16949">
                  <c:v>-336.56449999999995</c:v>
                </c:pt>
                <c:pt idx="16950">
                  <c:v>-336.5625</c:v>
                </c:pt>
                <c:pt idx="16951">
                  <c:v>-336.56049999999999</c:v>
                </c:pt>
                <c:pt idx="16952">
                  <c:v>-336.55849999999998</c:v>
                </c:pt>
                <c:pt idx="16953">
                  <c:v>-336.55649999999997</c:v>
                </c:pt>
                <c:pt idx="16954">
                  <c:v>-336.55449999999996</c:v>
                </c:pt>
                <c:pt idx="16955">
                  <c:v>-336.55250000000001</c:v>
                </c:pt>
                <c:pt idx="16956">
                  <c:v>-336.5505</c:v>
                </c:pt>
                <c:pt idx="16957">
                  <c:v>-336.54849999999999</c:v>
                </c:pt>
                <c:pt idx="16958">
                  <c:v>-336.54649999999998</c:v>
                </c:pt>
                <c:pt idx="16959">
                  <c:v>-336.54449999999997</c:v>
                </c:pt>
                <c:pt idx="16960">
                  <c:v>-336.54249999999996</c:v>
                </c:pt>
                <c:pt idx="16961">
                  <c:v>-336.54049999999995</c:v>
                </c:pt>
                <c:pt idx="16962">
                  <c:v>-336.5385</c:v>
                </c:pt>
                <c:pt idx="16963">
                  <c:v>-336.53649999999999</c:v>
                </c:pt>
                <c:pt idx="16964">
                  <c:v>-336.53449999999998</c:v>
                </c:pt>
                <c:pt idx="16965">
                  <c:v>-336.53249999999997</c:v>
                </c:pt>
                <c:pt idx="16966">
                  <c:v>-336.53049999999996</c:v>
                </c:pt>
                <c:pt idx="16967">
                  <c:v>-336.52850000000001</c:v>
                </c:pt>
                <c:pt idx="16968">
                  <c:v>-336.5265</c:v>
                </c:pt>
                <c:pt idx="16969">
                  <c:v>-336.52449999999999</c:v>
                </c:pt>
                <c:pt idx="16970">
                  <c:v>-336.52249999999998</c:v>
                </c:pt>
                <c:pt idx="16971">
                  <c:v>-336.52049999999997</c:v>
                </c:pt>
                <c:pt idx="16972">
                  <c:v>-336.51849999999996</c:v>
                </c:pt>
                <c:pt idx="16973">
                  <c:v>-336.51649999999995</c:v>
                </c:pt>
                <c:pt idx="16974">
                  <c:v>-336.5145</c:v>
                </c:pt>
                <c:pt idx="16975">
                  <c:v>-336.51249999999999</c:v>
                </c:pt>
                <c:pt idx="16976">
                  <c:v>-336.51049999999998</c:v>
                </c:pt>
                <c:pt idx="16977">
                  <c:v>-336.50849999999997</c:v>
                </c:pt>
                <c:pt idx="16978">
                  <c:v>-336.50649999999996</c:v>
                </c:pt>
                <c:pt idx="16979">
                  <c:v>-336.50450000000001</c:v>
                </c:pt>
                <c:pt idx="16980">
                  <c:v>-336.5025</c:v>
                </c:pt>
                <c:pt idx="16981">
                  <c:v>-336.50049999999999</c:v>
                </c:pt>
                <c:pt idx="16982">
                  <c:v>-336.49849999999998</c:v>
                </c:pt>
                <c:pt idx="16983">
                  <c:v>-336.49649999999997</c:v>
                </c:pt>
                <c:pt idx="16984">
                  <c:v>-336.49449999999996</c:v>
                </c:pt>
                <c:pt idx="16985">
                  <c:v>-336.49249999999995</c:v>
                </c:pt>
                <c:pt idx="16986">
                  <c:v>-336.4905</c:v>
                </c:pt>
                <c:pt idx="16987">
                  <c:v>-336.48849999999999</c:v>
                </c:pt>
                <c:pt idx="16988">
                  <c:v>-336.48649999999998</c:v>
                </c:pt>
                <c:pt idx="16989">
                  <c:v>-336.48449999999997</c:v>
                </c:pt>
                <c:pt idx="16990">
                  <c:v>-336.48249999999996</c:v>
                </c:pt>
                <c:pt idx="16991">
                  <c:v>-336.48050000000001</c:v>
                </c:pt>
                <c:pt idx="16992">
                  <c:v>-336.4785</c:v>
                </c:pt>
                <c:pt idx="16993">
                  <c:v>-336.47649999999999</c:v>
                </c:pt>
                <c:pt idx="16994">
                  <c:v>-336.47449999999998</c:v>
                </c:pt>
                <c:pt idx="16995">
                  <c:v>-336.47249999999997</c:v>
                </c:pt>
                <c:pt idx="16996">
                  <c:v>-336.47049999999996</c:v>
                </c:pt>
                <c:pt idx="16997">
                  <c:v>-336.46849999999995</c:v>
                </c:pt>
                <c:pt idx="16998">
                  <c:v>-336.4665</c:v>
                </c:pt>
                <c:pt idx="16999">
                  <c:v>-336.46449999999999</c:v>
                </c:pt>
                <c:pt idx="17000">
                  <c:v>-336.46249999999998</c:v>
                </c:pt>
                <c:pt idx="17001">
                  <c:v>-336.46049999999997</c:v>
                </c:pt>
                <c:pt idx="17002">
                  <c:v>-336.45849999999996</c:v>
                </c:pt>
                <c:pt idx="17003">
                  <c:v>-336.45650000000001</c:v>
                </c:pt>
                <c:pt idx="17004">
                  <c:v>-336.4545</c:v>
                </c:pt>
                <c:pt idx="17005">
                  <c:v>-336.45249999999999</c:v>
                </c:pt>
                <c:pt idx="17006">
                  <c:v>-336.45049999999998</c:v>
                </c:pt>
                <c:pt idx="17007">
                  <c:v>-336.44849999999997</c:v>
                </c:pt>
                <c:pt idx="17008">
                  <c:v>-336.44649999999996</c:v>
                </c:pt>
                <c:pt idx="17009">
                  <c:v>-336.44449999999995</c:v>
                </c:pt>
                <c:pt idx="17010">
                  <c:v>-336.4425</c:v>
                </c:pt>
                <c:pt idx="17011">
                  <c:v>-336.44049999999999</c:v>
                </c:pt>
                <c:pt idx="17012">
                  <c:v>-336.43849999999998</c:v>
                </c:pt>
                <c:pt idx="17013">
                  <c:v>-336.43649999999997</c:v>
                </c:pt>
                <c:pt idx="17014">
                  <c:v>-336.43449999999996</c:v>
                </c:pt>
                <c:pt idx="17015">
                  <c:v>-336.4325</c:v>
                </c:pt>
                <c:pt idx="17016">
                  <c:v>-336.43049999999999</c:v>
                </c:pt>
                <c:pt idx="17017">
                  <c:v>-336.42849999999999</c:v>
                </c:pt>
                <c:pt idx="17018">
                  <c:v>-336.42649999999998</c:v>
                </c:pt>
                <c:pt idx="17019">
                  <c:v>-336.42449999999997</c:v>
                </c:pt>
                <c:pt idx="17020">
                  <c:v>-336.42249999999996</c:v>
                </c:pt>
                <c:pt idx="17021">
                  <c:v>-336.42049999999995</c:v>
                </c:pt>
                <c:pt idx="17022">
                  <c:v>-336.41849999999999</c:v>
                </c:pt>
                <c:pt idx="17023">
                  <c:v>-336.41649999999998</c:v>
                </c:pt>
                <c:pt idx="17024">
                  <c:v>-336.41449999999998</c:v>
                </c:pt>
                <c:pt idx="17025">
                  <c:v>-336.41249999999997</c:v>
                </c:pt>
                <c:pt idx="17026">
                  <c:v>-336.41049999999996</c:v>
                </c:pt>
                <c:pt idx="17027">
                  <c:v>-336.4085</c:v>
                </c:pt>
                <c:pt idx="17028">
                  <c:v>-336.40649999999999</c:v>
                </c:pt>
                <c:pt idx="17029">
                  <c:v>-336.40449999999998</c:v>
                </c:pt>
                <c:pt idx="17030">
                  <c:v>-336.40249999999997</c:v>
                </c:pt>
                <c:pt idx="17031">
                  <c:v>-336.40049999999997</c:v>
                </c:pt>
                <c:pt idx="17032">
                  <c:v>-336.39849999999996</c:v>
                </c:pt>
                <c:pt idx="17033">
                  <c:v>-336.39649999999995</c:v>
                </c:pt>
                <c:pt idx="17034">
                  <c:v>-336.39449999999999</c:v>
                </c:pt>
                <c:pt idx="17035">
                  <c:v>-336.39249999999998</c:v>
                </c:pt>
                <c:pt idx="17036">
                  <c:v>-336.39049999999997</c:v>
                </c:pt>
                <c:pt idx="17037">
                  <c:v>-336.38849999999996</c:v>
                </c:pt>
                <c:pt idx="17038">
                  <c:v>-336.38649999999996</c:v>
                </c:pt>
                <c:pt idx="17039">
                  <c:v>-336.3845</c:v>
                </c:pt>
                <c:pt idx="17040">
                  <c:v>-336.38249999999999</c:v>
                </c:pt>
                <c:pt idx="17041">
                  <c:v>-336.38049999999998</c:v>
                </c:pt>
                <c:pt idx="17042">
                  <c:v>-336.37849999999997</c:v>
                </c:pt>
                <c:pt idx="17043">
                  <c:v>-336.37649999999996</c:v>
                </c:pt>
                <c:pt idx="17044">
                  <c:v>-336.37449999999995</c:v>
                </c:pt>
                <c:pt idx="17045">
                  <c:v>-336.37249999999995</c:v>
                </c:pt>
                <c:pt idx="17046">
                  <c:v>-336.37049999999999</c:v>
                </c:pt>
                <c:pt idx="17047">
                  <c:v>-336.36849999999998</c:v>
                </c:pt>
                <c:pt idx="17048">
                  <c:v>-336.36649999999997</c:v>
                </c:pt>
                <c:pt idx="17049">
                  <c:v>-336.36449999999996</c:v>
                </c:pt>
                <c:pt idx="17050">
                  <c:v>-336.36249999999995</c:v>
                </c:pt>
                <c:pt idx="17051">
                  <c:v>-336.3605</c:v>
                </c:pt>
                <c:pt idx="17052">
                  <c:v>-336.35849999999999</c:v>
                </c:pt>
                <c:pt idx="17053">
                  <c:v>-336.35649999999998</c:v>
                </c:pt>
                <c:pt idx="17054">
                  <c:v>-336.35449999999997</c:v>
                </c:pt>
                <c:pt idx="17055">
                  <c:v>-336.35249999999996</c:v>
                </c:pt>
                <c:pt idx="17056">
                  <c:v>-336.35049999999995</c:v>
                </c:pt>
                <c:pt idx="17057">
                  <c:v>-336.3485</c:v>
                </c:pt>
                <c:pt idx="17058">
                  <c:v>-336.34649999999999</c:v>
                </c:pt>
                <c:pt idx="17059">
                  <c:v>-336.34449999999998</c:v>
                </c:pt>
                <c:pt idx="17060">
                  <c:v>-336.34249999999997</c:v>
                </c:pt>
                <c:pt idx="17061">
                  <c:v>-336.34049999999996</c:v>
                </c:pt>
                <c:pt idx="17062">
                  <c:v>-336.33849999999995</c:v>
                </c:pt>
                <c:pt idx="17063">
                  <c:v>-336.3365</c:v>
                </c:pt>
                <c:pt idx="17064">
                  <c:v>-336.33449999999999</c:v>
                </c:pt>
                <c:pt idx="17065">
                  <c:v>-336.33249999999998</c:v>
                </c:pt>
                <c:pt idx="17066">
                  <c:v>-336.33049999999997</c:v>
                </c:pt>
                <c:pt idx="17067">
                  <c:v>-336.32849999999996</c:v>
                </c:pt>
                <c:pt idx="17068">
                  <c:v>-336.32649999999995</c:v>
                </c:pt>
                <c:pt idx="17069">
                  <c:v>-336.3245</c:v>
                </c:pt>
                <c:pt idx="17070">
                  <c:v>-336.32249999999999</c:v>
                </c:pt>
                <c:pt idx="17071">
                  <c:v>-336.32049999999998</c:v>
                </c:pt>
                <c:pt idx="17072">
                  <c:v>-336.31849999999997</c:v>
                </c:pt>
                <c:pt idx="17073">
                  <c:v>-336.31649999999996</c:v>
                </c:pt>
                <c:pt idx="17074">
                  <c:v>-336.31449999999995</c:v>
                </c:pt>
                <c:pt idx="17075">
                  <c:v>-336.3125</c:v>
                </c:pt>
                <c:pt idx="17076">
                  <c:v>-336.31049999999999</c:v>
                </c:pt>
                <c:pt idx="17077">
                  <c:v>-336.30849999999998</c:v>
                </c:pt>
                <c:pt idx="17078">
                  <c:v>-336.30649999999997</c:v>
                </c:pt>
                <c:pt idx="17079">
                  <c:v>-336.30449999999996</c:v>
                </c:pt>
                <c:pt idx="17080">
                  <c:v>-336.30250000000001</c:v>
                </c:pt>
                <c:pt idx="17081">
                  <c:v>-336.3005</c:v>
                </c:pt>
                <c:pt idx="17082">
                  <c:v>-336.29849999999999</c:v>
                </c:pt>
                <c:pt idx="17083">
                  <c:v>-336.29649999999998</c:v>
                </c:pt>
                <c:pt idx="17084">
                  <c:v>-336.29449999999997</c:v>
                </c:pt>
                <c:pt idx="17085">
                  <c:v>-336.29249999999996</c:v>
                </c:pt>
                <c:pt idx="17086">
                  <c:v>-336.29049999999995</c:v>
                </c:pt>
                <c:pt idx="17087">
                  <c:v>-336.2885</c:v>
                </c:pt>
                <c:pt idx="17088">
                  <c:v>-336.28649999999999</c:v>
                </c:pt>
                <c:pt idx="17089">
                  <c:v>-336.28449999999998</c:v>
                </c:pt>
                <c:pt idx="17090">
                  <c:v>-336.28249999999997</c:v>
                </c:pt>
                <c:pt idx="17091">
                  <c:v>-336.28049999999996</c:v>
                </c:pt>
                <c:pt idx="17092">
                  <c:v>-336.27850000000001</c:v>
                </c:pt>
                <c:pt idx="17093">
                  <c:v>-336.2765</c:v>
                </c:pt>
                <c:pt idx="17094">
                  <c:v>-336.27449999999999</c:v>
                </c:pt>
                <c:pt idx="17095">
                  <c:v>-336.27249999999998</c:v>
                </c:pt>
                <c:pt idx="17096">
                  <c:v>-336.27049999999997</c:v>
                </c:pt>
                <c:pt idx="17097">
                  <c:v>-336.26849999999996</c:v>
                </c:pt>
                <c:pt idx="17098">
                  <c:v>-336.26649999999995</c:v>
                </c:pt>
                <c:pt idx="17099">
                  <c:v>-336.2645</c:v>
                </c:pt>
                <c:pt idx="17100">
                  <c:v>-336.26249999999999</c:v>
                </c:pt>
                <c:pt idx="17101">
                  <c:v>-336.26049999999998</c:v>
                </c:pt>
                <c:pt idx="17102">
                  <c:v>-336.25849999999997</c:v>
                </c:pt>
                <c:pt idx="17103">
                  <c:v>-336.25649999999996</c:v>
                </c:pt>
                <c:pt idx="17104">
                  <c:v>-336.25450000000001</c:v>
                </c:pt>
                <c:pt idx="17105">
                  <c:v>-336.2525</c:v>
                </c:pt>
                <c:pt idx="17106">
                  <c:v>-336.25049999999999</c:v>
                </c:pt>
                <c:pt idx="17107">
                  <c:v>-336.24849999999998</c:v>
                </c:pt>
                <c:pt idx="17108">
                  <c:v>-336.24649999999997</c:v>
                </c:pt>
                <c:pt idx="17109">
                  <c:v>-336.24449999999996</c:v>
                </c:pt>
                <c:pt idx="17110">
                  <c:v>-336.24249999999995</c:v>
                </c:pt>
                <c:pt idx="17111">
                  <c:v>-336.2405</c:v>
                </c:pt>
                <c:pt idx="17112">
                  <c:v>-336.23849999999999</c:v>
                </c:pt>
                <c:pt idx="17113">
                  <c:v>-336.23649999999998</c:v>
                </c:pt>
                <c:pt idx="17114">
                  <c:v>-336.23449999999997</c:v>
                </c:pt>
                <c:pt idx="17115">
                  <c:v>-336.23249999999996</c:v>
                </c:pt>
                <c:pt idx="17116">
                  <c:v>-336.23050000000001</c:v>
                </c:pt>
                <c:pt idx="17117">
                  <c:v>-336.2285</c:v>
                </c:pt>
                <c:pt idx="17118">
                  <c:v>-336.22649999999999</c:v>
                </c:pt>
                <c:pt idx="17119">
                  <c:v>-336.22449999999998</c:v>
                </c:pt>
                <c:pt idx="17120">
                  <c:v>-336.22249999999997</c:v>
                </c:pt>
                <c:pt idx="17121">
                  <c:v>-336.22049999999996</c:v>
                </c:pt>
                <c:pt idx="17122">
                  <c:v>-336.21849999999995</c:v>
                </c:pt>
                <c:pt idx="17123">
                  <c:v>-336.2165</c:v>
                </c:pt>
                <c:pt idx="17124">
                  <c:v>-336.21449999999999</c:v>
                </c:pt>
                <c:pt idx="17125">
                  <c:v>-336.21249999999998</c:v>
                </c:pt>
                <c:pt idx="17126">
                  <c:v>-336.21049999999997</c:v>
                </c:pt>
                <c:pt idx="17127">
                  <c:v>-336.20849999999996</c:v>
                </c:pt>
                <c:pt idx="17128">
                  <c:v>-336.20650000000001</c:v>
                </c:pt>
                <c:pt idx="17129">
                  <c:v>-336.2045</c:v>
                </c:pt>
                <c:pt idx="17130">
                  <c:v>-336.20249999999999</c:v>
                </c:pt>
                <c:pt idx="17131">
                  <c:v>-336.20049999999998</c:v>
                </c:pt>
                <c:pt idx="17132">
                  <c:v>-336.19849999999997</c:v>
                </c:pt>
                <c:pt idx="17133">
                  <c:v>-336.19649999999996</c:v>
                </c:pt>
                <c:pt idx="17134">
                  <c:v>-336.19449999999995</c:v>
                </c:pt>
                <c:pt idx="17135">
                  <c:v>-336.1925</c:v>
                </c:pt>
                <c:pt idx="17136">
                  <c:v>-336.19049999999999</c:v>
                </c:pt>
                <c:pt idx="17137">
                  <c:v>-336.18849999999998</c:v>
                </c:pt>
                <c:pt idx="17138">
                  <c:v>-336.18649999999997</c:v>
                </c:pt>
                <c:pt idx="17139">
                  <c:v>-336.18449999999996</c:v>
                </c:pt>
                <c:pt idx="17140">
                  <c:v>-336.1825</c:v>
                </c:pt>
                <c:pt idx="17141">
                  <c:v>-336.18049999999999</c:v>
                </c:pt>
                <c:pt idx="17142">
                  <c:v>-336.17849999999999</c:v>
                </c:pt>
                <c:pt idx="17143">
                  <c:v>-336.17649999999998</c:v>
                </c:pt>
                <c:pt idx="17144">
                  <c:v>-336.17449999999997</c:v>
                </c:pt>
                <c:pt idx="17145">
                  <c:v>-336.17249999999996</c:v>
                </c:pt>
                <c:pt idx="17146">
                  <c:v>-336.17049999999995</c:v>
                </c:pt>
                <c:pt idx="17147">
                  <c:v>-336.16849999999999</c:v>
                </c:pt>
                <c:pt idx="17148">
                  <c:v>-336.16649999999998</c:v>
                </c:pt>
                <c:pt idx="17149">
                  <c:v>-336.16449999999998</c:v>
                </c:pt>
                <c:pt idx="17150">
                  <c:v>-336.16249999999997</c:v>
                </c:pt>
                <c:pt idx="17151">
                  <c:v>-336.16049999999996</c:v>
                </c:pt>
                <c:pt idx="17152">
                  <c:v>-336.1585</c:v>
                </c:pt>
                <c:pt idx="17153">
                  <c:v>-336.15649999999999</c:v>
                </c:pt>
                <c:pt idx="17154">
                  <c:v>-336.15449999999998</c:v>
                </c:pt>
                <c:pt idx="17155">
                  <c:v>-336.15249999999997</c:v>
                </c:pt>
                <c:pt idx="17156">
                  <c:v>-336.15049999999997</c:v>
                </c:pt>
                <c:pt idx="17157">
                  <c:v>-336.14849999999996</c:v>
                </c:pt>
                <c:pt idx="17158">
                  <c:v>-336.14649999999995</c:v>
                </c:pt>
                <c:pt idx="17159">
                  <c:v>-336.14449999999999</c:v>
                </c:pt>
                <c:pt idx="17160">
                  <c:v>-336.14249999999998</c:v>
                </c:pt>
                <c:pt idx="17161">
                  <c:v>-336.14049999999997</c:v>
                </c:pt>
                <c:pt idx="17162">
                  <c:v>-336.13849999999996</c:v>
                </c:pt>
                <c:pt idx="17163">
                  <c:v>-336.13649999999996</c:v>
                </c:pt>
                <c:pt idx="17164">
                  <c:v>-336.1345</c:v>
                </c:pt>
                <c:pt idx="17165">
                  <c:v>-336.13249999999999</c:v>
                </c:pt>
                <c:pt idx="17166">
                  <c:v>-336.13049999999998</c:v>
                </c:pt>
                <c:pt idx="17167">
                  <c:v>-336.12849999999997</c:v>
                </c:pt>
                <c:pt idx="17168">
                  <c:v>-336.12649999999996</c:v>
                </c:pt>
                <c:pt idx="17169">
                  <c:v>-336.12449999999995</c:v>
                </c:pt>
                <c:pt idx="17170">
                  <c:v>-336.12249999999995</c:v>
                </c:pt>
                <c:pt idx="17171">
                  <c:v>-336.12049999999999</c:v>
                </c:pt>
                <c:pt idx="17172">
                  <c:v>-336.11849999999998</c:v>
                </c:pt>
                <c:pt idx="17173">
                  <c:v>-336.11649999999997</c:v>
                </c:pt>
                <c:pt idx="17174">
                  <c:v>-336.11449999999996</c:v>
                </c:pt>
                <c:pt idx="17175">
                  <c:v>-336.11249999999995</c:v>
                </c:pt>
                <c:pt idx="17176">
                  <c:v>-336.1105</c:v>
                </c:pt>
                <c:pt idx="17177">
                  <c:v>-336.10849999999999</c:v>
                </c:pt>
                <c:pt idx="17178">
                  <c:v>-336.10649999999998</c:v>
                </c:pt>
                <c:pt idx="17179">
                  <c:v>-336.10449999999997</c:v>
                </c:pt>
                <c:pt idx="17180">
                  <c:v>-336.10249999999996</c:v>
                </c:pt>
                <c:pt idx="17181">
                  <c:v>-336.10049999999995</c:v>
                </c:pt>
                <c:pt idx="17182">
                  <c:v>-336.0985</c:v>
                </c:pt>
                <c:pt idx="17183">
                  <c:v>-336.09649999999999</c:v>
                </c:pt>
                <c:pt idx="17184">
                  <c:v>-336.09449999999998</c:v>
                </c:pt>
                <c:pt idx="17185">
                  <c:v>-336.09249999999997</c:v>
                </c:pt>
                <c:pt idx="17186">
                  <c:v>-336.09049999999996</c:v>
                </c:pt>
                <c:pt idx="17187">
                  <c:v>-336.08849999999995</c:v>
                </c:pt>
                <c:pt idx="17188">
                  <c:v>-336.0865</c:v>
                </c:pt>
                <c:pt idx="17189">
                  <c:v>-336.08449999999999</c:v>
                </c:pt>
                <c:pt idx="17190">
                  <c:v>-336.08249999999998</c:v>
                </c:pt>
                <c:pt idx="17191">
                  <c:v>-336.08049999999997</c:v>
                </c:pt>
                <c:pt idx="17192">
                  <c:v>-336.07849999999996</c:v>
                </c:pt>
                <c:pt idx="17193">
                  <c:v>-336.07649999999995</c:v>
                </c:pt>
                <c:pt idx="17194">
                  <c:v>-336.0745</c:v>
                </c:pt>
                <c:pt idx="17195">
                  <c:v>-336.07249999999999</c:v>
                </c:pt>
                <c:pt idx="17196">
                  <c:v>-336.07049999999998</c:v>
                </c:pt>
                <c:pt idx="17197">
                  <c:v>-336.06849999999997</c:v>
                </c:pt>
                <c:pt idx="17198">
                  <c:v>-336.06649999999996</c:v>
                </c:pt>
                <c:pt idx="17199">
                  <c:v>-336.06449999999995</c:v>
                </c:pt>
                <c:pt idx="17200">
                  <c:v>-336.0625</c:v>
                </c:pt>
                <c:pt idx="17201">
                  <c:v>-336.06049999999999</c:v>
                </c:pt>
                <c:pt idx="17202">
                  <c:v>-336.05849999999998</c:v>
                </c:pt>
                <c:pt idx="17203">
                  <c:v>-336.05649999999997</c:v>
                </c:pt>
                <c:pt idx="17204">
                  <c:v>-336.05449999999996</c:v>
                </c:pt>
                <c:pt idx="17205">
                  <c:v>-336.05250000000001</c:v>
                </c:pt>
                <c:pt idx="17206">
                  <c:v>-336.0505</c:v>
                </c:pt>
                <c:pt idx="17207">
                  <c:v>-336.04849999999999</c:v>
                </c:pt>
                <c:pt idx="17208">
                  <c:v>-336.04649999999998</c:v>
                </c:pt>
                <c:pt idx="17209">
                  <c:v>-336.04449999999997</c:v>
                </c:pt>
                <c:pt idx="17210">
                  <c:v>-336.04249999999996</c:v>
                </c:pt>
                <c:pt idx="17211">
                  <c:v>-336.04049999999995</c:v>
                </c:pt>
                <c:pt idx="17212">
                  <c:v>-336.0385</c:v>
                </c:pt>
                <c:pt idx="17213">
                  <c:v>-336.03649999999999</c:v>
                </c:pt>
                <c:pt idx="17214">
                  <c:v>-336.03449999999998</c:v>
                </c:pt>
                <c:pt idx="17215">
                  <c:v>-336.03249999999997</c:v>
                </c:pt>
                <c:pt idx="17216">
                  <c:v>-336.03049999999996</c:v>
                </c:pt>
                <c:pt idx="17217">
                  <c:v>-336.02850000000001</c:v>
                </c:pt>
                <c:pt idx="17218">
                  <c:v>-336.0265</c:v>
                </c:pt>
                <c:pt idx="17219">
                  <c:v>-336.02449999999999</c:v>
                </c:pt>
                <c:pt idx="17220">
                  <c:v>-336.02249999999998</c:v>
                </c:pt>
                <c:pt idx="17221">
                  <c:v>-336.02049999999997</c:v>
                </c:pt>
                <c:pt idx="17222">
                  <c:v>-336.01849999999996</c:v>
                </c:pt>
                <c:pt idx="17223">
                  <c:v>-336.01649999999995</c:v>
                </c:pt>
                <c:pt idx="17224">
                  <c:v>-336.0145</c:v>
                </c:pt>
                <c:pt idx="17225">
                  <c:v>-336.01249999999999</c:v>
                </c:pt>
                <c:pt idx="17226">
                  <c:v>-336.01049999999998</c:v>
                </c:pt>
                <c:pt idx="17227">
                  <c:v>-336.00849999999997</c:v>
                </c:pt>
                <c:pt idx="17228">
                  <c:v>-336.00649999999996</c:v>
                </c:pt>
                <c:pt idx="17229">
                  <c:v>-336.00450000000001</c:v>
                </c:pt>
                <c:pt idx="17230">
                  <c:v>-336.0025</c:v>
                </c:pt>
                <c:pt idx="17231">
                  <c:v>-336.00049999999999</c:v>
                </c:pt>
                <c:pt idx="17232">
                  <c:v>-335.99849999999998</c:v>
                </c:pt>
                <c:pt idx="17233">
                  <c:v>-335.99649999999997</c:v>
                </c:pt>
                <c:pt idx="17234">
                  <c:v>-335.99449999999996</c:v>
                </c:pt>
                <c:pt idx="17235">
                  <c:v>-335.99249999999995</c:v>
                </c:pt>
                <c:pt idx="17236">
                  <c:v>-335.9905</c:v>
                </c:pt>
                <c:pt idx="17237">
                  <c:v>-335.98849999999999</c:v>
                </c:pt>
                <c:pt idx="17238">
                  <c:v>-335.98649999999998</c:v>
                </c:pt>
                <c:pt idx="17239">
                  <c:v>-335.98449999999997</c:v>
                </c:pt>
                <c:pt idx="17240">
                  <c:v>-335.98249999999996</c:v>
                </c:pt>
                <c:pt idx="17241">
                  <c:v>-335.98050000000001</c:v>
                </c:pt>
                <c:pt idx="17242">
                  <c:v>-335.9785</c:v>
                </c:pt>
                <c:pt idx="17243">
                  <c:v>-335.97649999999999</c:v>
                </c:pt>
                <c:pt idx="17244">
                  <c:v>-335.97449999999998</c:v>
                </c:pt>
                <c:pt idx="17245">
                  <c:v>-335.97249999999997</c:v>
                </c:pt>
                <c:pt idx="17246">
                  <c:v>-335.97049999999996</c:v>
                </c:pt>
                <c:pt idx="17247">
                  <c:v>-335.96849999999995</c:v>
                </c:pt>
                <c:pt idx="17248">
                  <c:v>-335.9665</c:v>
                </c:pt>
                <c:pt idx="17249">
                  <c:v>-335.96449999999999</c:v>
                </c:pt>
                <c:pt idx="17250">
                  <c:v>-335.96249999999998</c:v>
                </c:pt>
                <c:pt idx="17251">
                  <c:v>-335.96049999999997</c:v>
                </c:pt>
                <c:pt idx="17252">
                  <c:v>-335.95849999999996</c:v>
                </c:pt>
                <c:pt idx="17253">
                  <c:v>-335.95650000000001</c:v>
                </c:pt>
                <c:pt idx="17254">
                  <c:v>-335.9545</c:v>
                </c:pt>
                <c:pt idx="17255">
                  <c:v>-335.95249999999999</c:v>
                </c:pt>
                <c:pt idx="17256">
                  <c:v>-335.95049999999998</c:v>
                </c:pt>
                <c:pt idx="17257">
                  <c:v>-335.94849999999997</c:v>
                </c:pt>
                <c:pt idx="17258">
                  <c:v>-335.94649999999996</c:v>
                </c:pt>
                <c:pt idx="17259">
                  <c:v>-335.94449999999995</c:v>
                </c:pt>
                <c:pt idx="17260">
                  <c:v>-335.9425</c:v>
                </c:pt>
                <c:pt idx="17261">
                  <c:v>-335.94049999999999</c:v>
                </c:pt>
                <c:pt idx="17262">
                  <c:v>-335.93849999999998</c:v>
                </c:pt>
                <c:pt idx="17263">
                  <c:v>-335.93649999999997</c:v>
                </c:pt>
                <c:pt idx="17264">
                  <c:v>-335.93449999999996</c:v>
                </c:pt>
                <c:pt idx="17265">
                  <c:v>-335.9325</c:v>
                </c:pt>
                <c:pt idx="17266">
                  <c:v>-335.93049999999999</c:v>
                </c:pt>
                <c:pt idx="17267">
                  <c:v>-335.92849999999999</c:v>
                </c:pt>
                <c:pt idx="17268">
                  <c:v>-335.92649999999998</c:v>
                </c:pt>
                <c:pt idx="17269">
                  <c:v>-335.92449999999997</c:v>
                </c:pt>
                <c:pt idx="17270">
                  <c:v>-335.92249999999996</c:v>
                </c:pt>
                <c:pt idx="17271">
                  <c:v>-335.92049999999995</c:v>
                </c:pt>
                <c:pt idx="17272">
                  <c:v>-335.91849999999999</c:v>
                </c:pt>
                <c:pt idx="17273">
                  <c:v>-335.91649999999998</c:v>
                </c:pt>
                <c:pt idx="17274">
                  <c:v>-335.91449999999998</c:v>
                </c:pt>
                <c:pt idx="17275">
                  <c:v>-335.91249999999997</c:v>
                </c:pt>
                <c:pt idx="17276">
                  <c:v>-335.91049999999996</c:v>
                </c:pt>
                <c:pt idx="17277">
                  <c:v>-335.9085</c:v>
                </c:pt>
                <c:pt idx="17278">
                  <c:v>-335.90649999999999</c:v>
                </c:pt>
                <c:pt idx="17279">
                  <c:v>-335.90449999999998</c:v>
                </c:pt>
                <c:pt idx="17280">
                  <c:v>-335.90249999999997</c:v>
                </c:pt>
                <c:pt idx="17281">
                  <c:v>-335.90049999999997</c:v>
                </c:pt>
                <c:pt idx="17282">
                  <c:v>-335.89849999999996</c:v>
                </c:pt>
                <c:pt idx="17283">
                  <c:v>-335.89649999999995</c:v>
                </c:pt>
                <c:pt idx="17284">
                  <c:v>-335.89449999999999</c:v>
                </c:pt>
                <c:pt idx="17285">
                  <c:v>-335.89249999999998</c:v>
                </c:pt>
                <c:pt idx="17286">
                  <c:v>-335.89049999999997</c:v>
                </c:pt>
                <c:pt idx="17287">
                  <c:v>-335.88849999999996</c:v>
                </c:pt>
                <c:pt idx="17288">
                  <c:v>-335.88649999999996</c:v>
                </c:pt>
                <c:pt idx="17289">
                  <c:v>-335.8845</c:v>
                </c:pt>
                <c:pt idx="17290">
                  <c:v>-335.88249999999999</c:v>
                </c:pt>
                <c:pt idx="17291">
                  <c:v>-335.88049999999998</c:v>
                </c:pt>
                <c:pt idx="17292">
                  <c:v>-335.87849999999997</c:v>
                </c:pt>
                <c:pt idx="17293">
                  <c:v>-335.87649999999996</c:v>
                </c:pt>
                <c:pt idx="17294">
                  <c:v>-335.87449999999995</c:v>
                </c:pt>
                <c:pt idx="17295">
                  <c:v>-335.87249999999995</c:v>
                </c:pt>
                <c:pt idx="17296">
                  <c:v>-335.87049999999999</c:v>
                </c:pt>
                <c:pt idx="17297">
                  <c:v>-335.86849999999998</c:v>
                </c:pt>
                <c:pt idx="17298">
                  <c:v>-335.86649999999997</c:v>
                </c:pt>
                <c:pt idx="17299">
                  <c:v>-335.86449999999996</c:v>
                </c:pt>
                <c:pt idx="17300">
                  <c:v>-335.86249999999995</c:v>
                </c:pt>
                <c:pt idx="17301">
                  <c:v>-335.8605</c:v>
                </c:pt>
                <c:pt idx="17302">
                  <c:v>-335.85849999999999</c:v>
                </c:pt>
                <c:pt idx="17303">
                  <c:v>-335.85649999999998</c:v>
                </c:pt>
                <c:pt idx="17304">
                  <c:v>-335.85449999999997</c:v>
                </c:pt>
                <c:pt idx="17305">
                  <c:v>-335.85249999999996</c:v>
                </c:pt>
                <c:pt idx="17306">
                  <c:v>-335.85049999999995</c:v>
                </c:pt>
                <c:pt idx="17307">
                  <c:v>-335.8485</c:v>
                </c:pt>
                <c:pt idx="17308">
                  <c:v>-335.84649999999999</c:v>
                </c:pt>
                <c:pt idx="17309">
                  <c:v>-335.84449999999998</c:v>
                </c:pt>
                <c:pt idx="17310">
                  <c:v>-335.84249999999997</c:v>
                </c:pt>
                <c:pt idx="17311">
                  <c:v>-335.84049999999996</c:v>
                </c:pt>
                <c:pt idx="17312">
                  <c:v>-335.83849999999995</c:v>
                </c:pt>
                <c:pt idx="17313">
                  <c:v>-335.8365</c:v>
                </c:pt>
                <c:pt idx="17314">
                  <c:v>-335.83449999999999</c:v>
                </c:pt>
                <c:pt idx="17315">
                  <c:v>-335.83249999999998</c:v>
                </c:pt>
                <c:pt idx="17316">
                  <c:v>-335.83049999999997</c:v>
                </c:pt>
                <c:pt idx="17317">
                  <c:v>-335.82849999999996</c:v>
                </c:pt>
                <c:pt idx="17318">
                  <c:v>-335.82649999999995</c:v>
                </c:pt>
                <c:pt idx="17319">
                  <c:v>-335.8245</c:v>
                </c:pt>
                <c:pt idx="17320">
                  <c:v>-335.82249999999999</c:v>
                </c:pt>
                <c:pt idx="17321">
                  <c:v>-335.82049999999998</c:v>
                </c:pt>
                <c:pt idx="17322">
                  <c:v>-335.81849999999997</c:v>
                </c:pt>
                <c:pt idx="17323">
                  <c:v>-335.81649999999996</c:v>
                </c:pt>
                <c:pt idx="17324">
                  <c:v>-335.81449999999995</c:v>
                </c:pt>
                <c:pt idx="17325">
                  <c:v>-335.8125</c:v>
                </c:pt>
                <c:pt idx="17326">
                  <c:v>-335.81049999999999</c:v>
                </c:pt>
                <c:pt idx="17327">
                  <c:v>-335.80849999999998</c:v>
                </c:pt>
                <c:pt idx="17328">
                  <c:v>-335.80649999999997</c:v>
                </c:pt>
                <c:pt idx="17329">
                  <c:v>-335.80449999999996</c:v>
                </c:pt>
                <c:pt idx="17330">
                  <c:v>-335.80250000000001</c:v>
                </c:pt>
                <c:pt idx="17331">
                  <c:v>-335.8005</c:v>
                </c:pt>
                <c:pt idx="17332">
                  <c:v>-335.79849999999999</c:v>
                </c:pt>
                <c:pt idx="17333">
                  <c:v>-335.79649999999998</c:v>
                </c:pt>
                <c:pt idx="17334">
                  <c:v>-335.79449999999997</c:v>
                </c:pt>
                <c:pt idx="17335">
                  <c:v>-335.79249999999996</c:v>
                </c:pt>
                <c:pt idx="17336">
                  <c:v>-335.79049999999995</c:v>
                </c:pt>
                <c:pt idx="17337">
                  <c:v>-335.7885</c:v>
                </c:pt>
                <c:pt idx="17338">
                  <c:v>-335.78649999999999</c:v>
                </c:pt>
                <c:pt idx="17339">
                  <c:v>-335.78449999999998</c:v>
                </c:pt>
                <c:pt idx="17340">
                  <c:v>-335.78249999999997</c:v>
                </c:pt>
                <c:pt idx="17341">
                  <c:v>-335.78049999999996</c:v>
                </c:pt>
                <c:pt idx="17342">
                  <c:v>-335.77850000000001</c:v>
                </c:pt>
                <c:pt idx="17343">
                  <c:v>-335.7765</c:v>
                </c:pt>
                <c:pt idx="17344">
                  <c:v>-335.77449999999999</c:v>
                </c:pt>
                <c:pt idx="17345">
                  <c:v>-335.77249999999998</c:v>
                </c:pt>
                <c:pt idx="17346">
                  <c:v>-335.77049999999997</c:v>
                </c:pt>
                <c:pt idx="17347">
                  <c:v>-335.76849999999996</c:v>
                </c:pt>
                <c:pt idx="17348">
                  <c:v>-335.76649999999995</c:v>
                </c:pt>
                <c:pt idx="17349">
                  <c:v>-335.7645</c:v>
                </c:pt>
                <c:pt idx="17350">
                  <c:v>-335.76249999999999</c:v>
                </c:pt>
                <c:pt idx="17351">
                  <c:v>-335.76049999999998</c:v>
                </c:pt>
                <c:pt idx="17352">
                  <c:v>-335.75849999999997</c:v>
                </c:pt>
                <c:pt idx="17353">
                  <c:v>-335.75649999999996</c:v>
                </c:pt>
                <c:pt idx="17354">
                  <c:v>-335.75450000000001</c:v>
                </c:pt>
                <c:pt idx="17355">
                  <c:v>-335.7525</c:v>
                </c:pt>
                <c:pt idx="17356">
                  <c:v>-335.75049999999999</c:v>
                </c:pt>
                <c:pt idx="17357">
                  <c:v>-335.74849999999998</c:v>
                </c:pt>
                <c:pt idx="17358">
                  <c:v>-335.74649999999997</c:v>
                </c:pt>
                <c:pt idx="17359">
                  <c:v>-335.74449999999996</c:v>
                </c:pt>
                <c:pt idx="17360">
                  <c:v>-335.74249999999995</c:v>
                </c:pt>
                <c:pt idx="17361">
                  <c:v>-335.7405</c:v>
                </c:pt>
                <c:pt idx="17362">
                  <c:v>-335.73849999999999</c:v>
                </c:pt>
                <c:pt idx="17363">
                  <c:v>-335.73649999999998</c:v>
                </c:pt>
                <c:pt idx="17364">
                  <c:v>-335.73449999999997</c:v>
                </c:pt>
                <c:pt idx="17365">
                  <c:v>-335.73249999999996</c:v>
                </c:pt>
                <c:pt idx="17366">
                  <c:v>-335.73050000000001</c:v>
                </c:pt>
                <c:pt idx="17367">
                  <c:v>-335.7285</c:v>
                </c:pt>
                <c:pt idx="17368">
                  <c:v>-335.72649999999999</c:v>
                </c:pt>
                <c:pt idx="17369">
                  <c:v>-335.72449999999998</c:v>
                </c:pt>
                <c:pt idx="17370">
                  <c:v>-335.72249999999997</c:v>
                </c:pt>
                <c:pt idx="17371">
                  <c:v>-335.72049999999996</c:v>
                </c:pt>
                <c:pt idx="17372">
                  <c:v>-335.71849999999995</c:v>
                </c:pt>
                <c:pt idx="17373">
                  <c:v>-335.7165</c:v>
                </c:pt>
                <c:pt idx="17374">
                  <c:v>-335.71449999999999</c:v>
                </c:pt>
                <c:pt idx="17375">
                  <c:v>-335.71249999999998</c:v>
                </c:pt>
                <c:pt idx="17376">
                  <c:v>-335.71049999999997</c:v>
                </c:pt>
                <c:pt idx="17377">
                  <c:v>-335.70849999999996</c:v>
                </c:pt>
                <c:pt idx="17378">
                  <c:v>-335.70650000000001</c:v>
                </c:pt>
                <c:pt idx="17379">
                  <c:v>-335.7045</c:v>
                </c:pt>
                <c:pt idx="17380">
                  <c:v>-335.70249999999999</c:v>
                </c:pt>
                <c:pt idx="17381">
                  <c:v>-335.70049999999998</c:v>
                </c:pt>
                <c:pt idx="17382">
                  <c:v>-335.69849999999997</c:v>
                </c:pt>
                <c:pt idx="17383">
                  <c:v>-335.69649999999996</c:v>
                </c:pt>
                <c:pt idx="17384">
                  <c:v>-335.69449999999995</c:v>
                </c:pt>
                <c:pt idx="17385">
                  <c:v>-335.6925</c:v>
                </c:pt>
                <c:pt idx="17386">
                  <c:v>-335.69049999999999</c:v>
                </c:pt>
                <c:pt idx="17387">
                  <c:v>-335.68849999999998</c:v>
                </c:pt>
                <c:pt idx="17388">
                  <c:v>-335.68649999999997</c:v>
                </c:pt>
                <c:pt idx="17389">
                  <c:v>-335.68449999999996</c:v>
                </c:pt>
                <c:pt idx="17390">
                  <c:v>-335.6825</c:v>
                </c:pt>
                <c:pt idx="17391">
                  <c:v>-335.68049999999999</c:v>
                </c:pt>
                <c:pt idx="17392">
                  <c:v>-335.67849999999999</c:v>
                </c:pt>
                <c:pt idx="17393">
                  <c:v>-335.67649999999998</c:v>
                </c:pt>
                <c:pt idx="17394">
                  <c:v>-335.67449999999997</c:v>
                </c:pt>
                <c:pt idx="17395">
                  <c:v>-335.67249999999996</c:v>
                </c:pt>
                <c:pt idx="17396">
                  <c:v>-335.67049999999995</c:v>
                </c:pt>
                <c:pt idx="17397">
                  <c:v>-335.66849999999999</c:v>
                </c:pt>
                <c:pt idx="17398">
                  <c:v>-335.66649999999998</c:v>
                </c:pt>
                <c:pt idx="17399">
                  <c:v>-335.66449999999998</c:v>
                </c:pt>
                <c:pt idx="17400">
                  <c:v>-335.66249999999997</c:v>
                </c:pt>
                <c:pt idx="17401">
                  <c:v>-335.66049999999996</c:v>
                </c:pt>
                <c:pt idx="17402">
                  <c:v>-335.6585</c:v>
                </c:pt>
                <c:pt idx="17403">
                  <c:v>-335.65649999999999</c:v>
                </c:pt>
                <c:pt idx="17404">
                  <c:v>-335.65449999999998</c:v>
                </c:pt>
                <c:pt idx="17405">
                  <c:v>-335.65249999999997</c:v>
                </c:pt>
                <c:pt idx="17406">
                  <c:v>-335.65049999999997</c:v>
                </c:pt>
                <c:pt idx="17407">
                  <c:v>-335.64849999999996</c:v>
                </c:pt>
                <c:pt idx="17408">
                  <c:v>-335.64649999999995</c:v>
                </c:pt>
                <c:pt idx="17409">
                  <c:v>-335.64449999999999</c:v>
                </c:pt>
                <c:pt idx="17410">
                  <c:v>-335.64249999999998</c:v>
                </c:pt>
                <c:pt idx="17411">
                  <c:v>-335.64049999999997</c:v>
                </c:pt>
                <c:pt idx="17412">
                  <c:v>-335.63849999999996</c:v>
                </c:pt>
                <c:pt idx="17413">
                  <c:v>-335.63649999999996</c:v>
                </c:pt>
                <c:pt idx="17414">
                  <c:v>-335.6345</c:v>
                </c:pt>
                <c:pt idx="17415">
                  <c:v>-335.63249999999999</c:v>
                </c:pt>
                <c:pt idx="17416">
                  <c:v>-335.63049999999998</c:v>
                </c:pt>
                <c:pt idx="17417">
                  <c:v>-335.62849999999997</c:v>
                </c:pt>
                <c:pt idx="17418">
                  <c:v>-335.62649999999996</c:v>
                </c:pt>
                <c:pt idx="17419">
                  <c:v>-335.62449999999995</c:v>
                </c:pt>
                <c:pt idx="17420">
                  <c:v>-335.62249999999995</c:v>
                </c:pt>
                <c:pt idx="17421">
                  <c:v>-335.62049999999999</c:v>
                </c:pt>
                <c:pt idx="17422">
                  <c:v>-335.61849999999998</c:v>
                </c:pt>
                <c:pt idx="17423">
                  <c:v>-335.61649999999997</c:v>
                </c:pt>
                <c:pt idx="17424">
                  <c:v>-335.61449999999996</c:v>
                </c:pt>
                <c:pt idx="17425">
                  <c:v>-335.61249999999995</c:v>
                </c:pt>
                <c:pt idx="17426">
                  <c:v>-335.6105</c:v>
                </c:pt>
                <c:pt idx="17427">
                  <c:v>-335.60849999999999</c:v>
                </c:pt>
                <c:pt idx="17428">
                  <c:v>-335.60649999999998</c:v>
                </c:pt>
                <c:pt idx="17429">
                  <c:v>-335.60449999999997</c:v>
                </c:pt>
                <c:pt idx="17430">
                  <c:v>-335.60249999999996</c:v>
                </c:pt>
                <c:pt idx="17431">
                  <c:v>-335.60049999999995</c:v>
                </c:pt>
                <c:pt idx="17432">
                  <c:v>-335.5985</c:v>
                </c:pt>
                <c:pt idx="17433">
                  <c:v>-335.59649999999999</c:v>
                </c:pt>
                <c:pt idx="17434">
                  <c:v>-335.59449999999998</c:v>
                </c:pt>
                <c:pt idx="17435">
                  <c:v>-335.59249999999997</c:v>
                </c:pt>
                <c:pt idx="17436">
                  <c:v>-335.59049999999996</c:v>
                </c:pt>
                <c:pt idx="17437">
                  <c:v>-335.58849999999995</c:v>
                </c:pt>
                <c:pt idx="17438">
                  <c:v>-335.5865</c:v>
                </c:pt>
                <c:pt idx="17439">
                  <c:v>-335.58449999999999</c:v>
                </c:pt>
                <c:pt idx="17440">
                  <c:v>-335.58249999999998</c:v>
                </c:pt>
                <c:pt idx="17441">
                  <c:v>-335.58049999999997</c:v>
                </c:pt>
                <c:pt idx="17442">
                  <c:v>-335.57849999999996</c:v>
                </c:pt>
                <c:pt idx="17443">
                  <c:v>-335.57649999999995</c:v>
                </c:pt>
                <c:pt idx="17444">
                  <c:v>-335.5745</c:v>
                </c:pt>
                <c:pt idx="17445">
                  <c:v>-335.57249999999999</c:v>
                </c:pt>
                <c:pt idx="17446">
                  <c:v>-335.57049999999998</c:v>
                </c:pt>
                <c:pt idx="17447">
                  <c:v>-335.56849999999997</c:v>
                </c:pt>
                <c:pt idx="17448">
                  <c:v>-335.56649999999996</c:v>
                </c:pt>
                <c:pt idx="17449">
                  <c:v>-335.56449999999995</c:v>
                </c:pt>
                <c:pt idx="17450">
                  <c:v>-335.5625</c:v>
                </c:pt>
                <c:pt idx="17451">
                  <c:v>-335.56049999999999</c:v>
                </c:pt>
                <c:pt idx="17452">
                  <c:v>-335.55849999999998</c:v>
                </c:pt>
                <c:pt idx="17453">
                  <c:v>-335.55649999999997</c:v>
                </c:pt>
                <c:pt idx="17454">
                  <c:v>-335.55449999999996</c:v>
                </c:pt>
                <c:pt idx="17455">
                  <c:v>-335.55250000000001</c:v>
                </c:pt>
                <c:pt idx="17456">
                  <c:v>-335.5505</c:v>
                </c:pt>
                <c:pt idx="17457">
                  <c:v>-335.54849999999999</c:v>
                </c:pt>
                <c:pt idx="17458">
                  <c:v>-335.54649999999998</c:v>
                </c:pt>
                <c:pt idx="17459">
                  <c:v>-335.54449999999997</c:v>
                </c:pt>
                <c:pt idx="17460">
                  <c:v>-335.54249999999996</c:v>
                </c:pt>
                <c:pt idx="17461">
                  <c:v>-335.54049999999995</c:v>
                </c:pt>
                <c:pt idx="17462">
                  <c:v>-335.5385</c:v>
                </c:pt>
                <c:pt idx="17463">
                  <c:v>-335.53649999999999</c:v>
                </c:pt>
                <c:pt idx="17464">
                  <c:v>-335.53449999999998</c:v>
                </c:pt>
                <c:pt idx="17465">
                  <c:v>-335.53249999999997</c:v>
                </c:pt>
                <c:pt idx="17466">
                  <c:v>-335.53049999999996</c:v>
                </c:pt>
                <c:pt idx="17467">
                  <c:v>-335.52850000000001</c:v>
                </c:pt>
                <c:pt idx="17468">
                  <c:v>-335.5265</c:v>
                </c:pt>
                <c:pt idx="17469">
                  <c:v>-335.52449999999999</c:v>
                </c:pt>
                <c:pt idx="17470">
                  <c:v>-335.52249999999998</c:v>
                </c:pt>
                <c:pt idx="17471">
                  <c:v>-335.52049999999997</c:v>
                </c:pt>
                <c:pt idx="17472">
                  <c:v>-335.51849999999996</c:v>
                </c:pt>
                <c:pt idx="17473">
                  <c:v>-335.51649999999995</c:v>
                </c:pt>
                <c:pt idx="17474">
                  <c:v>-335.5145</c:v>
                </c:pt>
                <c:pt idx="17475">
                  <c:v>-335.51249999999999</c:v>
                </c:pt>
                <c:pt idx="17476">
                  <c:v>-335.51049999999998</c:v>
                </c:pt>
                <c:pt idx="17477">
                  <c:v>-335.50849999999997</c:v>
                </c:pt>
                <c:pt idx="17478">
                  <c:v>-335.50649999999996</c:v>
                </c:pt>
                <c:pt idx="17479">
                  <c:v>-335.50450000000001</c:v>
                </c:pt>
                <c:pt idx="17480">
                  <c:v>-335.5025</c:v>
                </c:pt>
                <c:pt idx="17481">
                  <c:v>-335.50049999999999</c:v>
                </c:pt>
                <c:pt idx="17482">
                  <c:v>-335.49849999999998</c:v>
                </c:pt>
                <c:pt idx="17483">
                  <c:v>-335.49649999999997</c:v>
                </c:pt>
                <c:pt idx="17484">
                  <c:v>-335.49449999999996</c:v>
                </c:pt>
                <c:pt idx="17485">
                  <c:v>-335.49249999999995</c:v>
                </c:pt>
                <c:pt idx="17486">
                  <c:v>-335.4905</c:v>
                </c:pt>
                <c:pt idx="17487">
                  <c:v>-335.48849999999999</c:v>
                </c:pt>
                <c:pt idx="17488">
                  <c:v>-335.48649999999998</c:v>
                </c:pt>
                <c:pt idx="17489">
                  <c:v>-335.48449999999997</c:v>
                </c:pt>
                <c:pt idx="17490">
                  <c:v>-335.48249999999996</c:v>
                </c:pt>
                <c:pt idx="17491">
                  <c:v>-335.48050000000001</c:v>
                </c:pt>
                <c:pt idx="17492">
                  <c:v>-335.4785</c:v>
                </c:pt>
                <c:pt idx="17493">
                  <c:v>-335.47649999999999</c:v>
                </c:pt>
                <c:pt idx="17494">
                  <c:v>-335.47449999999998</c:v>
                </c:pt>
                <c:pt idx="17495">
                  <c:v>-335.47249999999997</c:v>
                </c:pt>
                <c:pt idx="17496">
                  <c:v>-335.47049999999996</c:v>
                </c:pt>
                <c:pt idx="17497">
                  <c:v>-335.46849999999995</c:v>
                </c:pt>
                <c:pt idx="17498">
                  <c:v>-335.4665</c:v>
                </c:pt>
                <c:pt idx="17499">
                  <c:v>-335.46449999999999</c:v>
                </c:pt>
                <c:pt idx="17500">
                  <c:v>-335.46249999999998</c:v>
                </c:pt>
                <c:pt idx="17501">
                  <c:v>-335.46049999999997</c:v>
                </c:pt>
                <c:pt idx="17502">
                  <c:v>-335.45849999999996</c:v>
                </c:pt>
                <c:pt idx="17503">
                  <c:v>-335.45650000000001</c:v>
                </c:pt>
                <c:pt idx="17504">
                  <c:v>-335.4545</c:v>
                </c:pt>
                <c:pt idx="17505">
                  <c:v>-335.45249999999999</c:v>
                </c:pt>
                <c:pt idx="17506">
                  <c:v>-335.45049999999998</c:v>
                </c:pt>
                <c:pt idx="17507">
                  <c:v>-335.44849999999997</c:v>
                </c:pt>
                <c:pt idx="17508">
                  <c:v>-335.44649999999996</c:v>
                </c:pt>
                <c:pt idx="17509">
                  <c:v>-335.44449999999995</c:v>
                </c:pt>
                <c:pt idx="17510">
                  <c:v>-335.4425</c:v>
                </c:pt>
                <c:pt idx="17511">
                  <c:v>-335.44049999999999</c:v>
                </c:pt>
                <c:pt idx="17512">
                  <c:v>-335.43849999999998</c:v>
                </c:pt>
                <c:pt idx="17513">
                  <c:v>-335.43649999999997</c:v>
                </c:pt>
                <c:pt idx="17514">
                  <c:v>-335.43449999999996</c:v>
                </c:pt>
                <c:pt idx="17515">
                  <c:v>-335.4325</c:v>
                </c:pt>
                <c:pt idx="17516">
                  <c:v>-335.43049999999999</c:v>
                </c:pt>
                <c:pt idx="17517">
                  <c:v>-335.42849999999999</c:v>
                </c:pt>
                <c:pt idx="17518">
                  <c:v>-335.42649999999998</c:v>
                </c:pt>
                <c:pt idx="17519">
                  <c:v>-335.42449999999997</c:v>
                </c:pt>
                <c:pt idx="17520">
                  <c:v>-335.42249999999996</c:v>
                </c:pt>
                <c:pt idx="17521">
                  <c:v>-335.42049999999995</c:v>
                </c:pt>
                <c:pt idx="17522">
                  <c:v>-335.41849999999999</c:v>
                </c:pt>
                <c:pt idx="17523">
                  <c:v>-335.41649999999998</c:v>
                </c:pt>
                <c:pt idx="17524">
                  <c:v>-335.41449999999998</c:v>
                </c:pt>
                <c:pt idx="17525">
                  <c:v>-335.41249999999997</c:v>
                </c:pt>
                <c:pt idx="17526">
                  <c:v>-335.41049999999996</c:v>
                </c:pt>
                <c:pt idx="17527">
                  <c:v>-335.4085</c:v>
                </c:pt>
                <c:pt idx="17528">
                  <c:v>-335.40649999999999</c:v>
                </c:pt>
                <c:pt idx="17529">
                  <c:v>-335.40449999999998</c:v>
                </c:pt>
                <c:pt idx="17530">
                  <c:v>-335.40249999999997</c:v>
                </c:pt>
                <c:pt idx="17531">
                  <c:v>-335.40049999999997</c:v>
                </c:pt>
                <c:pt idx="17532">
                  <c:v>-335.39849999999996</c:v>
                </c:pt>
                <c:pt idx="17533">
                  <c:v>-335.39649999999995</c:v>
                </c:pt>
                <c:pt idx="17534">
                  <c:v>-335.39449999999999</c:v>
                </c:pt>
                <c:pt idx="17535">
                  <c:v>-335.39249999999998</c:v>
                </c:pt>
                <c:pt idx="17536">
                  <c:v>-335.39049999999997</c:v>
                </c:pt>
                <c:pt idx="17537">
                  <c:v>-335.38849999999996</c:v>
                </c:pt>
                <c:pt idx="17538">
                  <c:v>-335.38649999999996</c:v>
                </c:pt>
                <c:pt idx="17539">
                  <c:v>-335.3845</c:v>
                </c:pt>
                <c:pt idx="17540">
                  <c:v>-335.38249999999999</c:v>
                </c:pt>
                <c:pt idx="17541">
                  <c:v>-335.38049999999998</c:v>
                </c:pt>
                <c:pt idx="17542">
                  <c:v>-335.37849999999997</c:v>
                </c:pt>
                <c:pt idx="17543">
                  <c:v>-335.37649999999996</c:v>
                </c:pt>
                <c:pt idx="17544">
                  <c:v>-335.37449999999995</c:v>
                </c:pt>
                <c:pt idx="17545">
                  <c:v>-335.37249999999995</c:v>
                </c:pt>
                <c:pt idx="17546">
                  <c:v>-335.37049999999999</c:v>
                </c:pt>
                <c:pt idx="17547">
                  <c:v>-335.36849999999998</c:v>
                </c:pt>
                <c:pt idx="17548">
                  <c:v>-335.36649999999997</c:v>
                </c:pt>
                <c:pt idx="17549">
                  <c:v>-335.36449999999996</c:v>
                </c:pt>
                <c:pt idx="17550">
                  <c:v>-335.36249999999995</c:v>
                </c:pt>
                <c:pt idx="17551">
                  <c:v>-335.3605</c:v>
                </c:pt>
                <c:pt idx="17552">
                  <c:v>-335.35849999999999</c:v>
                </c:pt>
                <c:pt idx="17553">
                  <c:v>-335.35649999999998</c:v>
                </c:pt>
                <c:pt idx="17554">
                  <c:v>-335.35449999999997</c:v>
                </c:pt>
                <c:pt idx="17555">
                  <c:v>-335.35249999999996</c:v>
                </c:pt>
                <c:pt idx="17556">
                  <c:v>-335.35049999999995</c:v>
                </c:pt>
                <c:pt idx="17557">
                  <c:v>-335.3485</c:v>
                </c:pt>
                <c:pt idx="17558">
                  <c:v>-335.34649999999999</c:v>
                </c:pt>
                <c:pt idx="17559">
                  <c:v>-335.34449999999998</c:v>
                </c:pt>
                <c:pt idx="17560">
                  <c:v>-335.34249999999997</c:v>
                </c:pt>
                <c:pt idx="17561">
                  <c:v>-335.34049999999996</c:v>
                </c:pt>
                <c:pt idx="17562">
                  <c:v>-335.33849999999995</c:v>
                </c:pt>
                <c:pt idx="17563">
                  <c:v>-335.3365</c:v>
                </c:pt>
                <c:pt idx="17564">
                  <c:v>-335.33449999999999</c:v>
                </c:pt>
                <c:pt idx="17565">
                  <c:v>-335.33249999999998</c:v>
                </c:pt>
                <c:pt idx="17566">
                  <c:v>-335.33049999999997</c:v>
                </c:pt>
                <c:pt idx="17567">
                  <c:v>-335.32849999999996</c:v>
                </c:pt>
                <c:pt idx="17568">
                  <c:v>-335.32649999999995</c:v>
                </c:pt>
                <c:pt idx="17569">
                  <c:v>-335.3245</c:v>
                </c:pt>
                <c:pt idx="17570">
                  <c:v>-335.32249999999999</c:v>
                </c:pt>
                <c:pt idx="17571">
                  <c:v>-335.32049999999998</c:v>
                </c:pt>
                <c:pt idx="17572">
                  <c:v>-335.31849999999997</c:v>
                </c:pt>
                <c:pt idx="17573">
                  <c:v>-335.31649999999996</c:v>
                </c:pt>
                <c:pt idx="17574">
                  <c:v>-335.31449999999995</c:v>
                </c:pt>
                <c:pt idx="17575">
                  <c:v>-335.3125</c:v>
                </c:pt>
                <c:pt idx="17576">
                  <c:v>-335.31049999999999</c:v>
                </c:pt>
                <c:pt idx="17577">
                  <c:v>-335.30849999999998</c:v>
                </c:pt>
                <c:pt idx="17578">
                  <c:v>-335.30649999999997</c:v>
                </c:pt>
                <c:pt idx="17579">
                  <c:v>-335.30449999999996</c:v>
                </c:pt>
                <c:pt idx="17580">
                  <c:v>-335.30250000000001</c:v>
                </c:pt>
                <c:pt idx="17581">
                  <c:v>-335.3005</c:v>
                </c:pt>
                <c:pt idx="17582">
                  <c:v>-335.29849999999999</c:v>
                </c:pt>
                <c:pt idx="17583">
                  <c:v>-335.29649999999998</c:v>
                </c:pt>
                <c:pt idx="17584">
                  <c:v>-335.29449999999997</c:v>
                </c:pt>
                <c:pt idx="17585">
                  <c:v>-335.29249999999996</c:v>
                </c:pt>
                <c:pt idx="17586">
                  <c:v>-335.29049999999995</c:v>
                </c:pt>
                <c:pt idx="17587">
                  <c:v>-335.2885</c:v>
                </c:pt>
                <c:pt idx="17588">
                  <c:v>-335.28649999999999</c:v>
                </c:pt>
                <c:pt idx="17589">
                  <c:v>-335.28449999999998</c:v>
                </c:pt>
                <c:pt idx="17590">
                  <c:v>-335.28249999999997</c:v>
                </c:pt>
                <c:pt idx="17591">
                  <c:v>-335.28049999999996</c:v>
                </c:pt>
                <c:pt idx="17592">
                  <c:v>-335.27850000000001</c:v>
                </c:pt>
                <c:pt idx="17593">
                  <c:v>-335.2765</c:v>
                </c:pt>
                <c:pt idx="17594">
                  <c:v>-335.27449999999999</c:v>
                </c:pt>
                <c:pt idx="17595">
                  <c:v>-335.27249999999998</c:v>
                </c:pt>
                <c:pt idx="17596">
                  <c:v>-335.27049999999997</c:v>
                </c:pt>
                <c:pt idx="17597">
                  <c:v>-335.26849999999996</c:v>
                </c:pt>
                <c:pt idx="17598">
                  <c:v>-335.26649999999995</c:v>
                </c:pt>
                <c:pt idx="17599">
                  <c:v>-335.2645</c:v>
                </c:pt>
                <c:pt idx="17600">
                  <c:v>-335.26249999999999</c:v>
                </c:pt>
                <c:pt idx="17601">
                  <c:v>-335.26049999999998</c:v>
                </c:pt>
                <c:pt idx="17602">
                  <c:v>-335.25849999999997</c:v>
                </c:pt>
                <c:pt idx="17603">
                  <c:v>-335.25649999999996</c:v>
                </c:pt>
                <c:pt idx="17604">
                  <c:v>-335.25450000000001</c:v>
                </c:pt>
                <c:pt idx="17605">
                  <c:v>-335.2525</c:v>
                </c:pt>
                <c:pt idx="17606">
                  <c:v>-335.25049999999999</c:v>
                </c:pt>
                <c:pt idx="17607">
                  <c:v>-335.24849999999998</c:v>
                </c:pt>
                <c:pt idx="17608">
                  <c:v>-335.24649999999997</c:v>
                </c:pt>
                <c:pt idx="17609">
                  <c:v>-335.24449999999996</c:v>
                </c:pt>
                <c:pt idx="17610">
                  <c:v>-335.24249999999995</c:v>
                </c:pt>
                <c:pt idx="17611">
                  <c:v>-335.2405</c:v>
                </c:pt>
                <c:pt idx="17612">
                  <c:v>-335.23849999999999</c:v>
                </c:pt>
                <c:pt idx="17613">
                  <c:v>-335.23649999999998</c:v>
                </c:pt>
                <c:pt idx="17614">
                  <c:v>-335.23449999999997</c:v>
                </c:pt>
                <c:pt idx="17615">
                  <c:v>-335.23249999999996</c:v>
                </c:pt>
                <c:pt idx="17616">
                  <c:v>-335.23050000000001</c:v>
                </c:pt>
                <c:pt idx="17617">
                  <c:v>-335.2285</c:v>
                </c:pt>
                <c:pt idx="17618">
                  <c:v>-335.22649999999999</c:v>
                </c:pt>
                <c:pt idx="17619">
                  <c:v>-335.22449999999998</c:v>
                </c:pt>
                <c:pt idx="17620">
                  <c:v>-335.22249999999997</c:v>
                </c:pt>
                <c:pt idx="17621">
                  <c:v>-335.22049999999996</c:v>
                </c:pt>
                <c:pt idx="17622">
                  <c:v>-335.21849999999995</c:v>
                </c:pt>
                <c:pt idx="17623">
                  <c:v>-335.2165</c:v>
                </c:pt>
                <c:pt idx="17624">
                  <c:v>-335.21449999999999</c:v>
                </c:pt>
                <c:pt idx="17625">
                  <c:v>-335.21249999999998</c:v>
                </c:pt>
                <c:pt idx="17626">
                  <c:v>-335.21049999999997</c:v>
                </c:pt>
                <c:pt idx="17627">
                  <c:v>-335.20849999999996</c:v>
                </c:pt>
                <c:pt idx="17628">
                  <c:v>-335.20650000000001</c:v>
                </c:pt>
                <c:pt idx="17629">
                  <c:v>-335.2045</c:v>
                </c:pt>
                <c:pt idx="17630">
                  <c:v>-335.20249999999999</c:v>
                </c:pt>
                <c:pt idx="17631">
                  <c:v>-335.20049999999998</c:v>
                </c:pt>
                <c:pt idx="17632">
                  <c:v>-335.19849999999997</c:v>
                </c:pt>
                <c:pt idx="17633">
                  <c:v>-335.19649999999996</c:v>
                </c:pt>
                <c:pt idx="17634">
                  <c:v>-335.19449999999995</c:v>
                </c:pt>
                <c:pt idx="17635">
                  <c:v>-335.1925</c:v>
                </c:pt>
                <c:pt idx="17636">
                  <c:v>-335.19049999999999</c:v>
                </c:pt>
                <c:pt idx="17637">
                  <c:v>-335.18849999999998</c:v>
                </c:pt>
                <c:pt idx="17638">
                  <c:v>-335.18649999999997</c:v>
                </c:pt>
                <c:pt idx="17639">
                  <c:v>-335.18449999999996</c:v>
                </c:pt>
                <c:pt idx="17640">
                  <c:v>-335.1825</c:v>
                </c:pt>
                <c:pt idx="17641">
                  <c:v>-335.18049999999999</c:v>
                </c:pt>
                <c:pt idx="17642">
                  <c:v>-335.17849999999999</c:v>
                </c:pt>
                <c:pt idx="17643">
                  <c:v>-335.17649999999998</c:v>
                </c:pt>
                <c:pt idx="17644">
                  <c:v>-335.17449999999997</c:v>
                </c:pt>
                <c:pt idx="17645">
                  <c:v>-335.17249999999996</c:v>
                </c:pt>
                <c:pt idx="17646">
                  <c:v>-335.17049999999995</c:v>
                </c:pt>
                <c:pt idx="17647">
                  <c:v>-335.16849999999999</c:v>
                </c:pt>
                <c:pt idx="17648">
                  <c:v>-335.16649999999998</c:v>
                </c:pt>
                <c:pt idx="17649">
                  <c:v>-335.16449999999998</c:v>
                </c:pt>
                <c:pt idx="17650">
                  <c:v>-335.16249999999997</c:v>
                </c:pt>
                <c:pt idx="17651">
                  <c:v>-335.16049999999996</c:v>
                </c:pt>
                <c:pt idx="17652">
                  <c:v>-335.1585</c:v>
                </c:pt>
                <c:pt idx="17653">
                  <c:v>-335.15649999999999</c:v>
                </c:pt>
                <c:pt idx="17654">
                  <c:v>-335.15449999999998</c:v>
                </c:pt>
                <c:pt idx="17655">
                  <c:v>-335.15249999999997</c:v>
                </c:pt>
                <c:pt idx="17656">
                  <c:v>-335.15049999999997</c:v>
                </c:pt>
                <c:pt idx="17657">
                  <c:v>-335.14849999999996</c:v>
                </c:pt>
                <c:pt idx="17658">
                  <c:v>-335.14649999999995</c:v>
                </c:pt>
                <c:pt idx="17659">
                  <c:v>-335.14449999999999</c:v>
                </c:pt>
                <c:pt idx="17660">
                  <c:v>-335.14249999999998</c:v>
                </c:pt>
                <c:pt idx="17661">
                  <c:v>-335.14049999999997</c:v>
                </c:pt>
                <c:pt idx="17662">
                  <c:v>-335.13849999999996</c:v>
                </c:pt>
                <c:pt idx="17663">
                  <c:v>-335.13649999999996</c:v>
                </c:pt>
                <c:pt idx="17664">
                  <c:v>-335.1345</c:v>
                </c:pt>
                <c:pt idx="17665">
                  <c:v>-335.13249999999999</c:v>
                </c:pt>
                <c:pt idx="17666">
                  <c:v>-335.13049999999998</c:v>
                </c:pt>
                <c:pt idx="17667">
                  <c:v>-335.12849999999997</c:v>
                </c:pt>
                <c:pt idx="17668">
                  <c:v>-335.12649999999996</c:v>
                </c:pt>
                <c:pt idx="17669">
                  <c:v>-335.12449999999995</c:v>
                </c:pt>
                <c:pt idx="17670">
                  <c:v>-335.12249999999995</c:v>
                </c:pt>
                <c:pt idx="17671">
                  <c:v>-335.12049999999999</c:v>
                </c:pt>
                <c:pt idx="17672">
                  <c:v>-335.11849999999998</c:v>
                </c:pt>
                <c:pt idx="17673">
                  <c:v>-335.11649999999997</c:v>
                </c:pt>
                <c:pt idx="17674">
                  <c:v>-335.11449999999996</c:v>
                </c:pt>
                <c:pt idx="17675">
                  <c:v>-335.11249999999995</c:v>
                </c:pt>
                <c:pt idx="17676">
                  <c:v>-335.1105</c:v>
                </c:pt>
                <c:pt idx="17677">
                  <c:v>-335.10849999999999</c:v>
                </c:pt>
                <c:pt idx="17678">
                  <c:v>-335.10649999999998</c:v>
                </c:pt>
                <c:pt idx="17679">
                  <c:v>-335.10449999999997</c:v>
                </c:pt>
                <c:pt idx="17680">
                  <c:v>-335.10249999999996</c:v>
                </c:pt>
                <c:pt idx="17681">
                  <c:v>-335.10049999999995</c:v>
                </c:pt>
                <c:pt idx="17682">
                  <c:v>-335.0985</c:v>
                </c:pt>
                <c:pt idx="17683">
                  <c:v>-335.09649999999999</c:v>
                </c:pt>
                <c:pt idx="17684">
                  <c:v>-335.09449999999998</c:v>
                </c:pt>
                <c:pt idx="17685">
                  <c:v>-335.09249999999997</c:v>
                </c:pt>
                <c:pt idx="17686">
                  <c:v>-335.09049999999996</c:v>
                </c:pt>
                <c:pt idx="17687">
                  <c:v>-335.08849999999995</c:v>
                </c:pt>
                <c:pt idx="17688">
                  <c:v>-335.0865</c:v>
                </c:pt>
                <c:pt idx="17689">
                  <c:v>-335.08449999999999</c:v>
                </c:pt>
                <c:pt idx="17690">
                  <c:v>-335.08249999999998</c:v>
                </c:pt>
                <c:pt idx="17691">
                  <c:v>-335.08049999999997</c:v>
                </c:pt>
                <c:pt idx="17692">
                  <c:v>-335.07849999999996</c:v>
                </c:pt>
                <c:pt idx="17693">
                  <c:v>-335.07649999999995</c:v>
                </c:pt>
                <c:pt idx="17694">
                  <c:v>-335.0745</c:v>
                </c:pt>
                <c:pt idx="17695">
                  <c:v>-335.07249999999999</c:v>
                </c:pt>
                <c:pt idx="17696">
                  <c:v>-335.07049999999998</c:v>
                </c:pt>
                <c:pt idx="17697">
                  <c:v>-335.06849999999997</c:v>
                </c:pt>
                <c:pt idx="17698">
                  <c:v>-335.06649999999996</c:v>
                </c:pt>
                <c:pt idx="17699">
                  <c:v>-335.06449999999995</c:v>
                </c:pt>
                <c:pt idx="17700">
                  <c:v>-335.0625</c:v>
                </c:pt>
                <c:pt idx="17701">
                  <c:v>-335.06049999999999</c:v>
                </c:pt>
                <c:pt idx="17702">
                  <c:v>-335.05849999999998</c:v>
                </c:pt>
                <c:pt idx="17703">
                  <c:v>-335.05649999999997</c:v>
                </c:pt>
                <c:pt idx="17704">
                  <c:v>-335.05449999999996</c:v>
                </c:pt>
                <c:pt idx="17705">
                  <c:v>-335.05250000000001</c:v>
                </c:pt>
                <c:pt idx="17706">
                  <c:v>-335.0505</c:v>
                </c:pt>
                <c:pt idx="17707">
                  <c:v>-335.04849999999999</c:v>
                </c:pt>
                <c:pt idx="17708">
                  <c:v>-335.04649999999998</c:v>
                </c:pt>
                <c:pt idx="17709">
                  <c:v>-335.04449999999997</c:v>
                </c:pt>
                <c:pt idx="17710">
                  <c:v>-335.04249999999996</c:v>
                </c:pt>
                <c:pt idx="17711">
                  <c:v>-335.04049999999995</c:v>
                </c:pt>
                <c:pt idx="17712">
                  <c:v>-335.0385</c:v>
                </c:pt>
                <c:pt idx="17713">
                  <c:v>-335.03649999999999</c:v>
                </c:pt>
                <c:pt idx="17714">
                  <c:v>-335.03449999999998</c:v>
                </c:pt>
                <c:pt idx="17715">
                  <c:v>-335.03249999999997</c:v>
                </c:pt>
                <c:pt idx="17716">
                  <c:v>-335.03049999999996</c:v>
                </c:pt>
                <c:pt idx="17717">
                  <c:v>-335.02850000000001</c:v>
                </c:pt>
                <c:pt idx="17718">
                  <c:v>-335.0265</c:v>
                </c:pt>
                <c:pt idx="17719">
                  <c:v>-335.02449999999999</c:v>
                </c:pt>
                <c:pt idx="17720">
                  <c:v>-335.02249999999998</c:v>
                </c:pt>
                <c:pt idx="17721">
                  <c:v>-335.02049999999997</c:v>
                </c:pt>
                <c:pt idx="17722">
                  <c:v>-335.01849999999996</c:v>
                </c:pt>
                <c:pt idx="17723">
                  <c:v>-335.01649999999995</c:v>
                </c:pt>
                <c:pt idx="17724">
                  <c:v>-335.0145</c:v>
                </c:pt>
                <c:pt idx="17725">
                  <c:v>-335.01249999999999</c:v>
                </c:pt>
                <c:pt idx="17726">
                  <c:v>-335.01049999999998</c:v>
                </c:pt>
                <c:pt idx="17727">
                  <c:v>-335.00849999999997</c:v>
                </c:pt>
                <c:pt idx="17728">
                  <c:v>-335.00649999999996</c:v>
                </c:pt>
                <c:pt idx="17729">
                  <c:v>-335.00450000000001</c:v>
                </c:pt>
                <c:pt idx="17730">
                  <c:v>-335.0025</c:v>
                </c:pt>
                <c:pt idx="17731">
                  <c:v>-335.00049999999999</c:v>
                </c:pt>
                <c:pt idx="17732">
                  <c:v>-334.99849999999998</c:v>
                </c:pt>
                <c:pt idx="17733">
                  <c:v>-334.99649999999997</c:v>
                </c:pt>
                <c:pt idx="17734">
                  <c:v>-334.99449999999996</c:v>
                </c:pt>
                <c:pt idx="17735">
                  <c:v>-334.99249999999995</c:v>
                </c:pt>
                <c:pt idx="17736">
                  <c:v>-334.9905</c:v>
                </c:pt>
                <c:pt idx="17737">
                  <c:v>-334.98849999999999</c:v>
                </c:pt>
                <c:pt idx="17738">
                  <c:v>-334.98649999999998</c:v>
                </c:pt>
                <c:pt idx="17739">
                  <c:v>-334.98449999999997</c:v>
                </c:pt>
                <c:pt idx="17740">
                  <c:v>-334.98249999999996</c:v>
                </c:pt>
                <c:pt idx="17741">
                  <c:v>-334.98050000000001</c:v>
                </c:pt>
                <c:pt idx="17742">
                  <c:v>-334.9785</c:v>
                </c:pt>
                <c:pt idx="17743">
                  <c:v>-334.97649999999999</c:v>
                </c:pt>
                <c:pt idx="17744">
                  <c:v>-334.97449999999998</c:v>
                </c:pt>
                <c:pt idx="17745">
                  <c:v>-334.97249999999997</c:v>
                </c:pt>
                <c:pt idx="17746">
                  <c:v>-334.97049999999996</c:v>
                </c:pt>
                <c:pt idx="17747">
                  <c:v>-334.96849999999995</c:v>
                </c:pt>
                <c:pt idx="17748">
                  <c:v>-334.9665</c:v>
                </c:pt>
                <c:pt idx="17749">
                  <c:v>-334.96449999999999</c:v>
                </c:pt>
                <c:pt idx="17750">
                  <c:v>-334.96249999999998</c:v>
                </c:pt>
                <c:pt idx="17751">
                  <c:v>-334.96049999999997</c:v>
                </c:pt>
                <c:pt idx="17752">
                  <c:v>-334.95849999999996</c:v>
                </c:pt>
                <c:pt idx="17753">
                  <c:v>-334.95650000000001</c:v>
                </c:pt>
                <c:pt idx="17754">
                  <c:v>-334.9545</c:v>
                </c:pt>
                <c:pt idx="17755">
                  <c:v>-334.95249999999999</c:v>
                </c:pt>
                <c:pt idx="17756">
                  <c:v>-334.95049999999998</c:v>
                </c:pt>
                <c:pt idx="17757">
                  <c:v>-334.94849999999997</c:v>
                </c:pt>
                <c:pt idx="17758">
                  <c:v>-334.94649999999996</c:v>
                </c:pt>
                <c:pt idx="17759">
                  <c:v>-334.94449999999995</c:v>
                </c:pt>
                <c:pt idx="17760">
                  <c:v>-334.9425</c:v>
                </c:pt>
                <c:pt idx="17761">
                  <c:v>-334.94049999999999</c:v>
                </c:pt>
                <c:pt idx="17762">
                  <c:v>-334.93849999999998</c:v>
                </c:pt>
                <c:pt idx="17763">
                  <c:v>-334.93649999999997</c:v>
                </c:pt>
                <c:pt idx="17764">
                  <c:v>-334.93449999999996</c:v>
                </c:pt>
                <c:pt idx="17765">
                  <c:v>-334.9325</c:v>
                </c:pt>
                <c:pt idx="17766">
                  <c:v>-334.93049999999999</c:v>
                </c:pt>
                <c:pt idx="17767">
                  <c:v>-334.92849999999999</c:v>
                </c:pt>
                <c:pt idx="17768">
                  <c:v>-334.92649999999998</c:v>
                </c:pt>
                <c:pt idx="17769">
                  <c:v>-334.92449999999997</c:v>
                </c:pt>
                <c:pt idx="17770">
                  <c:v>-334.92249999999996</c:v>
                </c:pt>
                <c:pt idx="17771">
                  <c:v>-334.92049999999995</c:v>
                </c:pt>
                <c:pt idx="17772">
                  <c:v>-334.91849999999999</c:v>
                </c:pt>
                <c:pt idx="17773">
                  <c:v>-334.91649999999998</c:v>
                </c:pt>
                <c:pt idx="17774">
                  <c:v>-334.91449999999998</c:v>
                </c:pt>
                <c:pt idx="17775">
                  <c:v>-334.91249999999997</c:v>
                </c:pt>
                <c:pt idx="17776">
                  <c:v>-334.91049999999996</c:v>
                </c:pt>
                <c:pt idx="17777">
                  <c:v>-334.9085</c:v>
                </c:pt>
                <c:pt idx="17778">
                  <c:v>-334.90649999999999</c:v>
                </c:pt>
                <c:pt idx="17779">
                  <c:v>-334.90449999999998</c:v>
                </c:pt>
                <c:pt idx="17780">
                  <c:v>-334.90249999999997</c:v>
                </c:pt>
                <c:pt idx="17781">
                  <c:v>-334.90049999999997</c:v>
                </c:pt>
                <c:pt idx="17782">
                  <c:v>-334.89849999999996</c:v>
                </c:pt>
                <c:pt idx="17783">
                  <c:v>-334.89649999999995</c:v>
                </c:pt>
                <c:pt idx="17784">
                  <c:v>-334.89449999999999</c:v>
                </c:pt>
                <c:pt idx="17785">
                  <c:v>-334.89249999999998</c:v>
                </c:pt>
                <c:pt idx="17786">
                  <c:v>-334.89049999999997</c:v>
                </c:pt>
                <c:pt idx="17787">
                  <c:v>-334.88849999999996</c:v>
                </c:pt>
                <c:pt idx="17788">
                  <c:v>-334.88649999999996</c:v>
                </c:pt>
                <c:pt idx="17789">
                  <c:v>-334.8845</c:v>
                </c:pt>
                <c:pt idx="17790">
                  <c:v>-334.88249999999999</c:v>
                </c:pt>
                <c:pt idx="17791">
                  <c:v>-334.88049999999998</c:v>
                </c:pt>
                <c:pt idx="17792">
                  <c:v>-334.87849999999997</c:v>
                </c:pt>
                <c:pt idx="17793">
                  <c:v>-334.87649999999996</c:v>
                </c:pt>
                <c:pt idx="17794">
                  <c:v>-334.87449999999995</c:v>
                </c:pt>
                <c:pt idx="17795">
                  <c:v>-334.87249999999995</c:v>
                </c:pt>
                <c:pt idx="17796">
                  <c:v>-334.87049999999999</c:v>
                </c:pt>
                <c:pt idx="17797">
                  <c:v>-334.86849999999998</c:v>
                </c:pt>
                <c:pt idx="17798">
                  <c:v>-334.86649999999997</c:v>
                </c:pt>
                <c:pt idx="17799">
                  <c:v>-334.86449999999996</c:v>
                </c:pt>
                <c:pt idx="17800">
                  <c:v>-334.86249999999995</c:v>
                </c:pt>
                <c:pt idx="17801">
                  <c:v>-334.8605</c:v>
                </c:pt>
                <c:pt idx="17802">
                  <c:v>-334.85849999999999</c:v>
                </c:pt>
                <c:pt idx="17803">
                  <c:v>-334.85649999999998</c:v>
                </c:pt>
                <c:pt idx="17804">
                  <c:v>-334.85449999999997</c:v>
                </c:pt>
                <c:pt idx="17805">
                  <c:v>-334.85249999999996</c:v>
                </c:pt>
                <c:pt idx="17806">
                  <c:v>-334.85049999999995</c:v>
                </c:pt>
                <c:pt idx="17807">
                  <c:v>-334.8485</c:v>
                </c:pt>
                <c:pt idx="17808">
                  <c:v>-334.84649999999999</c:v>
                </c:pt>
                <c:pt idx="17809">
                  <c:v>-334.84449999999998</c:v>
                </c:pt>
                <c:pt idx="17810">
                  <c:v>-334.84249999999997</c:v>
                </c:pt>
                <c:pt idx="17811">
                  <c:v>-334.84049999999996</c:v>
                </c:pt>
                <c:pt idx="17812">
                  <c:v>-334.83849999999995</c:v>
                </c:pt>
                <c:pt idx="17813">
                  <c:v>-334.8365</c:v>
                </c:pt>
                <c:pt idx="17814">
                  <c:v>-334.83449999999999</c:v>
                </c:pt>
                <c:pt idx="17815">
                  <c:v>-334.83249999999998</c:v>
                </c:pt>
                <c:pt idx="17816">
                  <c:v>-334.83049999999997</c:v>
                </c:pt>
                <c:pt idx="17817">
                  <c:v>-334.82849999999996</c:v>
                </c:pt>
                <c:pt idx="17818">
                  <c:v>-334.82649999999995</c:v>
                </c:pt>
                <c:pt idx="17819">
                  <c:v>-334.8245</c:v>
                </c:pt>
                <c:pt idx="17820">
                  <c:v>-334.82249999999999</c:v>
                </c:pt>
                <c:pt idx="17821">
                  <c:v>-334.82049999999998</c:v>
                </c:pt>
                <c:pt idx="17822">
                  <c:v>-334.81849999999997</c:v>
                </c:pt>
                <c:pt idx="17823">
                  <c:v>-334.81649999999996</c:v>
                </c:pt>
                <c:pt idx="17824">
                  <c:v>-334.81449999999995</c:v>
                </c:pt>
                <c:pt idx="17825">
                  <c:v>-334.8125</c:v>
                </c:pt>
                <c:pt idx="17826">
                  <c:v>-334.81049999999999</c:v>
                </c:pt>
                <c:pt idx="17827">
                  <c:v>-334.80849999999998</c:v>
                </c:pt>
                <c:pt idx="17828">
                  <c:v>-334.80649999999997</c:v>
                </c:pt>
                <c:pt idx="17829">
                  <c:v>-334.80449999999996</c:v>
                </c:pt>
                <c:pt idx="17830">
                  <c:v>-334.80250000000001</c:v>
                </c:pt>
                <c:pt idx="17831">
                  <c:v>-334.8005</c:v>
                </c:pt>
                <c:pt idx="17832">
                  <c:v>-334.79849999999999</c:v>
                </c:pt>
                <c:pt idx="17833">
                  <c:v>-334.79649999999998</c:v>
                </c:pt>
                <c:pt idx="17834">
                  <c:v>-334.79449999999997</c:v>
                </c:pt>
                <c:pt idx="17835">
                  <c:v>-334.79249999999996</c:v>
                </c:pt>
                <c:pt idx="17836">
                  <c:v>-334.79049999999995</c:v>
                </c:pt>
                <c:pt idx="17837">
                  <c:v>-334.7885</c:v>
                </c:pt>
                <c:pt idx="17838">
                  <c:v>-334.78649999999999</c:v>
                </c:pt>
                <c:pt idx="17839">
                  <c:v>-334.78449999999998</c:v>
                </c:pt>
                <c:pt idx="17840">
                  <c:v>-334.78249999999997</c:v>
                </c:pt>
                <c:pt idx="17841">
                  <c:v>-334.78049999999996</c:v>
                </c:pt>
                <c:pt idx="17842">
                  <c:v>-334.77850000000001</c:v>
                </c:pt>
                <c:pt idx="17843">
                  <c:v>-334.7765</c:v>
                </c:pt>
                <c:pt idx="17844">
                  <c:v>-334.77449999999999</c:v>
                </c:pt>
                <c:pt idx="17845">
                  <c:v>-334.77249999999998</c:v>
                </c:pt>
                <c:pt idx="17846">
                  <c:v>-334.77049999999997</c:v>
                </c:pt>
                <c:pt idx="17847">
                  <c:v>-334.76849999999996</c:v>
                </c:pt>
                <c:pt idx="17848">
                  <c:v>-334.76649999999995</c:v>
                </c:pt>
                <c:pt idx="17849">
                  <c:v>-334.7645</c:v>
                </c:pt>
                <c:pt idx="17850">
                  <c:v>-334.76249999999999</c:v>
                </c:pt>
                <c:pt idx="17851">
                  <c:v>-334.76049999999998</c:v>
                </c:pt>
                <c:pt idx="17852">
                  <c:v>-334.75849999999997</c:v>
                </c:pt>
                <c:pt idx="17853">
                  <c:v>-334.75649999999996</c:v>
                </c:pt>
                <c:pt idx="17854">
                  <c:v>-334.75450000000001</c:v>
                </c:pt>
                <c:pt idx="17855">
                  <c:v>-334.7525</c:v>
                </c:pt>
                <c:pt idx="17856">
                  <c:v>-334.75049999999999</c:v>
                </c:pt>
                <c:pt idx="17857">
                  <c:v>-334.74849999999998</c:v>
                </c:pt>
                <c:pt idx="17858">
                  <c:v>-334.74649999999997</c:v>
                </c:pt>
                <c:pt idx="17859">
                  <c:v>-334.74449999999996</c:v>
                </c:pt>
                <c:pt idx="17860">
                  <c:v>-334.74249999999995</c:v>
                </c:pt>
                <c:pt idx="17861">
                  <c:v>-334.7405</c:v>
                </c:pt>
                <c:pt idx="17862">
                  <c:v>-334.73849999999999</c:v>
                </c:pt>
                <c:pt idx="17863">
                  <c:v>-334.73649999999998</c:v>
                </c:pt>
                <c:pt idx="17864">
                  <c:v>-334.73449999999997</c:v>
                </c:pt>
                <c:pt idx="17865">
                  <c:v>-334.73249999999996</c:v>
                </c:pt>
                <c:pt idx="17866">
                  <c:v>-334.73050000000001</c:v>
                </c:pt>
                <c:pt idx="17867">
                  <c:v>-334.7285</c:v>
                </c:pt>
                <c:pt idx="17868">
                  <c:v>-334.72649999999999</c:v>
                </c:pt>
                <c:pt idx="17869">
                  <c:v>-334.72449999999998</c:v>
                </c:pt>
                <c:pt idx="17870">
                  <c:v>-334.72249999999997</c:v>
                </c:pt>
                <c:pt idx="17871">
                  <c:v>-334.72049999999996</c:v>
                </c:pt>
                <c:pt idx="17872">
                  <c:v>-334.71849999999995</c:v>
                </c:pt>
                <c:pt idx="17873">
                  <c:v>-334.7165</c:v>
                </c:pt>
                <c:pt idx="17874">
                  <c:v>-334.71449999999999</c:v>
                </c:pt>
                <c:pt idx="17875">
                  <c:v>-334.71249999999998</c:v>
                </c:pt>
                <c:pt idx="17876">
                  <c:v>-334.71049999999997</c:v>
                </c:pt>
                <c:pt idx="17877">
                  <c:v>-334.70849999999996</c:v>
                </c:pt>
                <c:pt idx="17878">
                  <c:v>-334.70650000000001</c:v>
                </c:pt>
                <c:pt idx="17879">
                  <c:v>-334.7045</c:v>
                </c:pt>
                <c:pt idx="17880">
                  <c:v>-334.70249999999999</c:v>
                </c:pt>
                <c:pt idx="17881">
                  <c:v>-334.70049999999998</c:v>
                </c:pt>
                <c:pt idx="17882">
                  <c:v>-334.69849999999997</c:v>
                </c:pt>
                <c:pt idx="17883">
                  <c:v>-334.69649999999996</c:v>
                </c:pt>
                <c:pt idx="17884">
                  <c:v>-334.69449999999995</c:v>
                </c:pt>
                <c:pt idx="17885">
                  <c:v>-334.6925</c:v>
                </c:pt>
                <c:pt idx="17886">
                  <c:v>-334.69049999999999</c:v>
                </c:pt>
                <c:pt idx="17887">
                  <c:v>-334.68849999999998</c:v>
                </c:pt>
                <c:pt idx="17888">
                  <c:v>-334.68649999999997</c:v>
                </c:pt>
                <c:pt idx="17889">
                  <c:v>-334.68449999999996</c:v>
                </c:pt>
                <c:pt idx="17890">
                  <c:v>-334.6825</c:v>
                </c:pt>
                <c:pt idx="17891">
                  <c:v>-334.68049999999999</c:v>
                </c:pt>
                <c:pt idx="17892">
                  <c:v>-334.67849999999999</c:v>
                </c:pt>
                <c:pt idx="17893">
                  <c:v>-334.67649999999998</c:v>
                </c:pt>
                <c:pt idx="17894">
                  <c:v>-334.67449999999997</c:v>
                </c:pt>
                <c:pt idx="17895">
                  <c:v>-334.67249999999996</c:v>
                </c:pt>
                <c:pt idx="17896">
                  <c:v>-334.67049999999995</c:v>
                </c:pt>
                <c:pt idx="17897">
                  <c:v>-334.66849999999999</c:v>
                </c:pt>
                <c:pt idx="17898">
                  <c:v>-334.66649999999998</c:v>
                </c:pt>
                <c:pt idx="17899">
                  <c:v>-334.66449999999998</c:v>
                </c:pt>
                <c:pt idx="17900">
                  <c:v>-334.66249999999997</c:v>
                </c:pt>
                <c:pt idx="17901">
                  <c:v>-334.66049999999996</c:v>
                </c:pt>
                <c:pt idx="17902">
                  <c:v>-334.6585</c:v>
                </c:pt>
                <c:pt idx="17903">
                  <c:v>-334.65649999999999</c:v>
                </c:pt>
                <c:pt idx="17904">
                  <c:v>-334.65449999999998</c:v>
                </c:pt>
                <c:pt idx="17905">
                  <c:v>-334.65249999999997</c:v>
                </c:pt>
                <c:pt idx="17906">
                  <c:v>-334.65049999999997</c:v>
                </c:pt>
                <c:pt idx="17907">
                  <c:v>-334.64849999999996</c:v>
                </c:pt>
                <c:pt idx="17908">
                  <c:v>-334.64649999999995</c:v>
                </c:pt>
                <c:pt idx="17909">
                  <c:v>-334.64449999999999</c:v>
                </c:pt>
                <c:pt idx="17910">
                  <c:v>-334.64249999999998</c:v>
                </c:pt>
                <c:pt idx="17911">
                  <c:v>-334.64049999999997</c:v>
                </c:pt>
                <c:pt idx="17912">
                  <c:v>-334.63849999999996</c:v>
                </c:pt>
                <c:pt idx="17913">
                  <c:v>-334.63649999999996</c:v>
                </c:pt>
                <c:pt idx="17914">
                  <c:v>-334.6345</c:v>
                </c:pt>
                <c:pt idx="17915">
                  <c:v>-334.63249999999999</c:v>
                </c:pt>
                <c:pt idx="17916">
                  <c:v>-334.63049999999998</c:v>
                </c:pt>
                <c:pt idx="17917">
                  <c:v>-334.62849999999997</c:v>
                </c:pt>
                <c:pt idx="17918">
                  <c:v>-334.62649999999996</c:v>
                </c:pt>
                <c:pt idx="17919">
                  <c:v>-334.62449999999995</c:v>
                </c:pt>
                <c:pt idx="17920">
                  <c:v>-334.62249999999995</c:v>
                </c:pt>
                <c:pt idx="17921">
                  <c:v>-334.62049999999999</c:v>
                </c:pt>
                <c:pt idx="17922">
                  <c:v>-334.61849999999998</c:v>
                </c:pt>
                <c:pt idx="17923">
                  <c:v>-334.61649999999997</c:v>
                </c:pt>
                <c:pt idx="17924">
                  <c:v>-334.61449999999996</c:v>
                </c:pt>
                <c:pt idx="17925">
                  <c:v>-334.61249999999995</c:v>
                </c:pt>
                <c:pt idx="17926">
                  <c:v>-334.6105</c:v>
                </c:pt>
                <c:pt idx="17927">
                  <c:v>-334.60849999999999</c:v>
                </c:pt>
                <c:pt idx="17928">
                  <c:v>-334.60649999999998</c:v>
                </c:pt>
                <c:pt idx="17929">
                  <c:v>-334.60449999999997</c:v>
                </c:pt>
                <c:pt idx="17930">
                  <c:v>-334.60249999999996</c:v>
                </c:pt>
                <c:pt idx="17931">
                  <c:v>-334.60049999999995</c:v>
                </c:pt>
                <c:pt idx="17932">
                  <c:v>-334.5985</c:v>
                </c:pt>
                <c:pt idx="17933">
                  <c:v>-334.59649999999999</c:v>
                </c:pt>
                <c:pt idx="17934">
                  <c:v>-334.59449999999998</c:v>
                </c:pt>
                <c:pt idx="17935">
                  <c:v>-334.59249999999997</c:v>
                </c:pt>
                <c:pt idx="17936">
                  <c:v>-334.59049999999996</c:v>
                </c:pt>
                <c:pt idx="17937">
                  <c:v>-334.58849999999995</c:v>
                </c:pt>
                <c:pt idx="17938">
                  <c:v>-334.5865</c:v>
                </c:pt>
                <c:pt idx="17939">
                  <c:v>-334.58449999999999</c:v>
                </c:pt>
                <c:pt idx="17940">
                  <c:v>-334.58249999999998</c:v>
                </c:pt>
                <c:pt idx="17941">
                  <c:v>-334.58049999999997</c:v>
                </c:pt>
                <c:pt idx="17942">
                  <c:v>-334.57849999999996</c:v>
                </c:pt>
                <c:pt idx="17943">
                  <c:v>-334.57649999999995</c:v>
                </c:pt>
                <c:pt idx="17944">
                  <c:v>-334.5745</c:v>
                </c:pt>
                <c:pt idx="17945">
                  <c:v>-334.57249999999999</c:v>
                </c:pt>
                <c:pt idx="17946">
                  <c:v>-334.57049999999998</c:v>
                </c:pt>
                <c:pt idx="17947">
                  <c:v>-334.56849999999997</c:v>
                </c:pt>
                <c:pt idx="17948">
                  <c:v>-334.56649999999996</c:v>
                </c:pt>
                <c:pt idx="17949">
                  <c:v>-334.56449999999995</c:v>
                </c:pt>
                <c:pt idx="17950">
                  <c:v>-334.5625</c:v>
                </c:pt>
                <c:pt idx="17951">
                  <c:v>-334.56049999999999</c:v>
                </c:pt>
                <c:pt idx="17952">
                  <c:v>-334.55849999999998</c:v>
                </c:pt>
                <c:pt idx="17953">
                  <c:v>-334.55649999999997</c:v>
                </c:pt>
                <c:pt idx="17954">
                  <c:v>-334.55449999999996</c:v>
                </c:pt>
                <c:pt idx="17955">
                  <c:v>-334.55250000000001</c:v>
                </c:pt>
                <c:pt idx="17956">
                  <c:v>-334.5505</c:v>
                </c:pt>
                <c:pt idx="17957">
                  <c:v>-334.54849999999999</c:v>
                </c:pt>
                <c:pt idx="17958">
                  <c:v>-334.54649999999998</c:v>
                </c:pt>
                <c:pt idx="17959">
                  <c:v>-334.54449999999997</c:v>
                </c:pt>
                <c:pt idx="17960">
                  <c:v>-334.54249999999996</c:v>
                </c:pt>
                <c:pt idx="17961">
                  <c:v>-334.54049999999995</c:v>
                </c:pt>
                <c:pt idx="17962">
                  <c:v>-334.5385</c:v>
                </c:pt>
                <c:pt idx="17963">
                  <c:v>-334.53649999999999</c:v>
                </c:pt>
                <c:pt idx="17964">
                  <c:v>-334.53449999999998</c:v>
                </c:pt>
                <c:pt idx="17965">
                  <c:v>-334.53249999999997</c:v>
                </c:pt>
                <c:pt idx="17966">
                  <c:v>-334.53049999999996</c:v>
                </c:pt>
                <c:pt idx="17967">
                  <c:v>-334.52850000000001</c:v>
                </c:pt>
                <c:pt idx="17968">
                  <c:v>-334.5265</c:v>
                </c:pt>
                <c:pt idx="17969">
                  <c:v>-334.52449999999999</c:v>
                </c:pt>
                <c:pt idx="17970">
                  <c:v>-334.52249999999998</c:v>
                </c:pt>
                <c:pt idx="17971">
                  <c:v>-334.52049999999997</c:v>
                </c:pt>
                <c:pt idx="17972">
                  <c:v>-334.51849999999996</c:v>
                </c:pt>
                <c:pt idx="17973">
                  <c:v>-334.51649999999995</c:v>
                </c:pt>
                <c:pt idx="17974">
                  <c:v>-334.5145</c:v>
                </c:pt>
                <c:pt idx="17975">
                  <c:v>-334.51249999999999</c:v>
                </c:pt>
                <c:pt idx="17976">
                  <c:v>-334.51049999999998</c:v>
                </c:pt>
                <c:pt idx="17977">
                  <c:v>-334.50849999999997</c:v>
                </c:pt>
                <c:pt idx="17978">
                  <c:v>-334.50649999999996</c:v>
                </c:pt>
                <c:pt idx="17979">
                  <c:v>-334.50450000000001</c:v>
                </c:pt>
                <c:pt idx="17980">
                  <c:v>-334.5025</c:v>
                </c:pt>
                <c:pt idx="17981">
                  <c:v>-334.50049999999999</c:v>
                </c:pt>
                <c:pt idx="17982">
                  <c:v>-334.49849999999998</c:v>
                </c:pt>
                <c:pt idx="17983">
                  <c:v>-334.49649999999997</c:v>
                </c:pt>
                <c:pt idx="17984">
                  <c:v>-334.49449999999996</c:v>
                </c:pt>
                <c:pt idx="17985">
                  <c:v>-334.49249999999995</c:v>
                </c:pt>
                <c:pt idx="17986">
                  <c:v>-334.4905</c:v>
                </c:pt>
                <c:pt idx="17987">
                  <c:v>-334.48849999999999</c:v>
                </c:pt>
                <c:pt idx="17988">
                  <c:v>-334.48649999999998</c:v>
                </c:pt>
                <c:pt idx="17989">
                  <c:v>-334.48449999999997</c:v>
                </c:pt>
                <c:pt idx="17990">
                  <c:v>-334.48249999999996</c:v>
                </c:pt>
                <c:pt idx="17991">
                  <c:v>-334.48050000000001</c:v>
                </c:pt>
                <c:pt idx="17992">
                  <c:v>-334.4785</c:v>
                </c:pt>
                <c:pt idx="17993">
                  <c:v>-334.47649999999999</c:v>
                </c:pt>
                <c:pt idx="17994">
                  <c:v>-334.47449999999998</c:v>
                </c:pt>
                <c:pt idx="17995">
                  <c:v>-334.47249999999997</c:v>
                </c:pt>
                <c:pt idx="17996">
                  <c:v>-334.47049999999996</c:v>
                </c:pt>
                <c:pt idx="17997">
                  <c:v>-334.46849999999995</c:v>
                </c:pt>
                <c:pt idx="17998">
                  <c:v>-334.4665</c:v>
                </c:pt>
                <c:pt idx="17999">
                  <c:v>-334.46449999999999</c:v>
                </c:pt>
                <c:pt idx="18000">
                  <c:v>-334.46249999999998</c:v>
                </c:pt>
                <c:pt idx="18001">
                  <c:v>-334.46049999999997</c:v>
                </c:pt>
                <c:pt idx="18002">
                  <c:v>-334.45849999999996</c:v>
                </c:pt>
                <c:pt idx="18003">
                  <c:v>-334.45650000000001</c:v>
                </c:pt>
                <c:pt idx="18004">
                  <c:v>-334.4545</c:v>
                </c:pt>
                <c:pt idx="18005">
                  <c:v>-334.45249999999999</c:v>
                </c:pt>
                <c:pt idx="18006">
                  <c:v>-334.45049999999998</c:v>
                </c:pt>
                <c:pt idx="18007">
                  <c:v>-334.44849999999997</c:v>
                </c:pt>
                <c:pt idx="18008">
                  <c:v>-334.44649999999996</c:v>
                </c:pt>
                <c:pt idx="18009">
                  <c:v>-334.44449999999995</c:v>
                </c:pt>
                <c:pt idx="18010">
                  <c:v>-334.4425</c:v>
                </c:pt>
                <c:pt idx="18011">
                  <c:v>-334.44049999999999</c:v>
                </c:pt>
                <c:pt idx="18012">
                  <c:v>-334.43849999999998</c:v>
                </c:pt>
                <c:pt idx="18013">
                  <c:v>-334.43649999999997</c:v>
                </c:pt>
                <c:pt idx="18014">
                  <c:v>-334.43449999999996</c:v>
                </c:pt>
                <c:pt idx="18015">
                  <c:v>-334.4325</c:v>
                </c:pt>
                <c:pt idx="18016">
                  <c:v>-334.43049999999999</c:v>
                </c:pt>
                <c:pt idx="18017">
                  <c:v>-334.42849999999999</c:v>
                </c:pt>
                <c:pt idx="18018">
                  <c:v>-334.42649999999998</c:v>
                </c:pt>
                <c:pt idx="18019">
                  <c:v>-334.42449999999997</c:v>
                </c:pt>
                <c:pt idx="18020">
                  <c:v>-334.42249999999996</c:v>
                </c:pt>
                <c:pt idx="18021">
                  <c:v>-334.42049999999995</c:v>
                </c:pt>
                <c:pt idx="18022">
                  <c:v>-334.41849999999999</c:v>
                </c:pt>
                <c:pt idx="18023">
                  <c:v>-334.41649999999998</c:v>
                </c:pt>
                <c:pt idx="18024">
                  <c:v>-334.41449999999998</c:v>
                </c:pt>
                <c:pt idx="18025">
                  <c:v>-334.41249999999997</c:v>
                </c:pt>
                <c:pt idx="18026">
                  <c:v>-334.41049999999996</c:v>
                </c:pt>
                <c:pt idx="18027">
                  <c:v>-334.4085</c:v>
                </c:pt>
                <c:pt idx="18028">
                  <c:v>-334.40649999999999</c:v>
                </c:pt>
                <c:pt idx="18029">
                  <c:v>-334.40449999999998</c:v>
                </c:pt>
                <c:pt idx="18030">
                  <c:v>-334.40249999999997</c:v>
                </c:pt>
                <c:pt idx="18031">
                  <c:v>-334.40049999999997</c:v>
                </c:pt>
                <c:pt idx="18032">
                  <c:v>-334.39849999999996</c:v>
                </c:pt>
                <c:pt idx="18033">
                  <c:v>-334.39649999999995</c:v>
                </c:pt>
                <c:pt idx="18034">
                  <c:v>-334.39449999999999</c:v>
                </c:pt>
                <c:pt idx="18035">
                  <c:v>-334.39249999999998</c:v>
                </c:pt>
                <c:pt idx="18036">
                  <c:v>-334.39049999999997</c:v>
                </c:pt>
                <c:pt idx="18037">
                  <c:v>-334.38849999999996</c:v>
                </c:pt>
                <c:pt idx="18038">
                  <c:v>-334.38649999999996</c:v>
                </c:pt>
                <c:pt idx="18039">
                  <c:v>-334.3845</c:v>
                </c:pt>
                <c:pt idx="18040">
                  <c:v>-334.38249999999999</c:v>
                </c:pt>
                <c:pt idx="18041">
                  <c:v>-334.38049999999998</c:v>
                </c:pt>
                <c:pt idx="18042">
                  <c:v>-334.37849999999997</c:v>
                </c:pt>
                <c:pt idx="18043">
                  <c:v>-334.37649999999996</c:v>
                </c:pt>
                <c:pt idx="18044">
                  <c:v>-334.37449999999995</c:v>
                </c:pt>
                <c:pt idx="18045">
                  <c:v>-334.37249999999995</c:v>
                </c:pt>
                <c:pt idx="18046">
                  <c:v>-334.37049999999999</c:v>
                </c:pt>
                <c:pt idx="18047">
                  <c:v>-334.36849999999998</c:v>
                </c:pt>
                <c:pt idx="18048">
                  <c:v>-334.36649999999997</c:v>
                </c:pt>
                <c:pt idx="18049">
                  <c:v>-334.36449999999996</c:v>
                </c:pt>
                <c:pt idx="18050">
                  <c:v>-334.36249999999995</c:v>
                </c:pt>
                <c:pt idx="18051">
                  <c:v>-334.3605</c:v>
                </c:pt>
                <c:pt idx="18052">
                  <c:v>-334.35849999999999</c:v>
                </c:pt>
                <c:pt idx="18053">
                  <c:v>-334.35649999999998</c:v>
                </c:pt>
                <c:pt idx="18054">
                  <c:v>-334.35449999999997</c:v>
                </c:pt>
                <c:pt idx="18055">
                  <c:v>-334.35249999999996</c:v>
                </c:pt>
                <c:pt idx="18056">
                  <c:v>-334.35049999999995</c:v>
                </c:pt>
                <c:pt idx="18057">
                  <c:v>-334.3485</c:v>
                </c:pt>
                <c:pt idx="18058">
                  <c:v>-334.34649999999999</c:v>
                </c:pt>
                <c:pt idx="18059">
                  <c:v>-334.34449999999998</c:v>
                </c:pt>
                <c:pt idx="18060">
                  <c:v>-334.34249999999997</c:v>
                </c:pt>
                <c:pt idx="18061">
                  <c:v>-334.34049999999996</c:v>
                </c:pt>
                <c:pt idx="18062">
                  <c:v>-334.33849999999995</c:v>
                </c:pt>
                <c:pt idx="18063">
                  <c:v>-334.3365</c:v>
                </c:pt>
                <c:pt idx="18064">
                  <c:v>-334.33449999999999</c:v>
                </c:pt>
                <c:pt idx="18065">
                  <c:v>-334.33249999999998</c:v>
                </c:pt>
                <c:pt idx="18066">
                  <c:v>-334.33049999999997</c:v>
                </c:pt>
                <c:pt idx="18067">
                  <c:v>-334.32849999999996</c:v>
                </c:pt>
                <c:pt idx="18068">
                  <c:v>-334.32649999999995</c:v>
                </c:pt>
                <c:pt idx="18069">
                  <c:v>-334.3245</c:v>
                </c:pt>
                <c:pt idx="18070">
                  <c:v>-334.32249999999999</c:v>
                </c:pt>
                <c:pt idx="18071">
                  <c:v>-334.32049999999998</c:v>
                </c:pt>
                <c:pt idx="18072">
                  <c:v>-334.31849999999997</c:v>
                </c:pt>
                <c:pt idx="18073">
                  <c:v>-334.31649999999996</c:v>
                </c:pt>
                <c:pt idx="18074">
                  <c:v>-334.31449999999995</c:v>
                </c:pt>
                <c:pt idx="18075">
                  <c:v>-334.3125</c:v>
                </c:pt>
                <c:pt idx="18076">
                  <c:v>-334.31049999999999</c:v>
                </c:pt>
                <c:pt idx="18077">
                  <c:v>-334.30849999999998</c:v>
                </c:pt>
                <c:pt idx="18078">
                  <c:v>-334.30649999999997</c:v>
                </c:pt>
                <c:pt idx="18079">
                  <c:v>-334.30449999999996</c:v>
                </c:pt>
                <c:pt idx="18080">
                  <c:v>-334.30250000000001</c:v>
                </c:pt>
                <c:pt idx="18081">
                  <c:v>-334.3005</c:v>
                </c:pt>
                <c:pt idx="18082">
                  <c:v>-334.29849999999999</c:v>
                </c:pt>
                <c:pt idx="18083">
                  <c:v>-334.29649999999998</c:v>
                </c:pt>
                <c:pt idx="18084">
                  <c:v>-334.29449999999997</c:v>
                </c:pt>
                <c:pt idx="18085">
                  <c:v>-334.29249999999996</c:v>
                </c:pt>
                <c:pt idx="18086">
                  <c:v>-334.29049999999995</c:v>
                </c:pt>
                <c:pt idx="18087">
                  <c:v>-334.2885</c:v>
                </c:pt>
                <c:pt idx="18088">
                  <c:v>-334.28649999999999</c:v>
                </c:pt>
                <c:pt idx="18089">
                  <c:v>-334.28449999999998</c:v>
                </c:pt>
                <c:pt idx="18090">
                  <c:v>-334.28249999999997</c:v>
                </c:pt>
                <c:pt idx="18091">
                  <c:v>-334.28049999999996</c:v>
                </c:pt>
                <c:pt idx="18092">
                  <c:v>-334.27850000000001</c:v>
                </c:pt>
                <c:pt idx="18093">
                  <c:v>-334.2765</c:v>
                </c:pt>
                <c:pt idx="18094">
                  <c:v>-334.27449999999999</c:v>
                </c:pt>
                <c:pt idx="18095">
                  <c:v>-334.27249999999998</c:v>
                </c:pt>
                <c:pt idx="18096">
                  <c:v>-334.27049999999997</c:v>
                </c:pt>
                <c:pt idx="18097">
                  <c:v>-334.26849999999996</c:v>
                </c:pt>
                <c:pt idx="18098">
                  <c:v>-334.26649999999995</c:v>
                </c:pt>
                <c:pt idx="18099">
                  <c:v>-334.2645</c:v>
                </c:pt>
                <c:pt idx="18100">
                  <c:v>-334.26249999999999</c:v>
                </c:pt>
                <c:pt idx="18101">
                  <c:v>-334.26049999999998</c:v>
                </c:pt>
                <c:pt idx="18102">
                  <c:v>-334.25849999999997</c:v>
                </c:pt>
                <c:pt idx="18103">
                  <c:v>-334.25649999999996</c:v>
                </c:pt>
                <c:pt idx="18104">
                  <c:v>-334.25450000000001</c:v>
                </c:pt>
                <c:pt idx="18105">
                  <c:v>-334.2525</c:v>
                </c:pt>
                <c:pt idx="18106">
                  <c:v>-334.25049999999999</c:v>
                </c:pt>
                <c:pt idx="18107">
                  <c:v>-334.24849999999998</c:v>
                </c:pt>
                <c:pt idx="18108">
                  <c:v>-334.24649999999997</c:v>
                </c:pt>
                <c:pt idx="18109">
                  <c:v>-334.24449999999996</c:v>
                </c:pt>
                <c:pt idx="18110">
                  <c:v>-334.24249999999995</c:v>
                </c:pt>
                <c:pt idx="18111">
                  <c:v>-334.2405</c:v>
                </c:pt>
                <c:pt idx="18112">
                  <c:v>-334.23849999999999</c:v>
                </c:pt>
                <c:pt idx="18113">
                  <c:v>-334.23649999999998</c:v>
                </c:pt>
                <c:pt idx="18114">
                  <c:v>-334.23449999999997</c:v>
                </c:pt>
                <c:pt idx="18115">
                  <c:v>-334.23249999999996</c:v>
                </c:pt>
                <c:pt idx="18116">
                  <c:v>-334.23050000000001</c:v>
                </c:pt>
                <c:pt idx="18117">
                  <c:v>-334.2285</c:v>
                </c:pt>
                <c:pt idx="18118">
                  <c:v>-334.22649999999999</c:v>
                </c:pt>
                <c:pt idx="18119">
                  <c:v>-334.22449999999998</c:v>
                </c:pt>
                <c:pt idx="18120">
                  <c:v>-334.22249999999997</c:v>
                </c:pt>
                <c:pt idx="18121">
                  <c:v>-334.22049999999996</c:v>
                </c:pt>
                <c:pt idx="18122">
                  <c:v>-334.21849999999995</c:v>
                </c:pt>
                <c:pt idx="18123">
                  <c:v>-334.2165</c:v>
                </c:pt>
                <c:pt idx="18124">
                  <c:v>-334.21449999999999</c:v>
                </c:pt>
                <c:pt idx="18125">
                  <c:v>-334.21249999999998</c:v>
                </c:pt>
                <c:pt idx="18126">
                  <c:v>-334.21049999999997</c:v>
                </c:pt>
                <c:pt idx="18127">
                  <c:v>-334.20849999999996</c:v>
                </c:pt>
                <c:pt idx="18128">
                  <c:v>-334.20650000000001</c:v>
                </c:pt>
                <c:pt idx="18129">
                  <c:v>-334.2045</c:v>
                </c:pt>
                <c:pt idx="18130">
                  <c:v>-334.20249999999999</c:v>
                </c:pt>
                <c:pt idx="18131">
                  <c:v>-334.20049999999998</c:v>
                </c:pt>
                <c:pt idx="18132">
                  <c:v>-334.19849999999997</c:v>
                </c:pt>
                <c:pt idx="18133">
                  <c:v>-334.19649999999996</c:v>
                </c:pt>
                <c:pt idx="18134">
                  <c:v>-334.19449999999995</c:v>
                </c:pt>
                <c:pt idx="18135">
                  <c:v>-334.1925</c:v>
                </c:pt>
                <c:pt idx="18136">
                  <c:v>-334.19049999999999</c:v>
                </c:pt>
                <c:pt idx="18137">
                  <c:v>-334.18849999999998</c:v>
                </c:pt>
                <c:pt idx="18138">
                  <c:v>-334.18649999999997</c:v>
                </c:pt>
                <c:pt idx="18139">
                  <c:v>-334.18449999999996</c:v>
                </c:pt>
                <c:pt idx="18140">
                  <c:v>-334.1825</c:v>
                </c:pt>
                <c:pt idx="18141">
                  <c:v>-334.18049999999999</c:v>
                </c:pt>
                <c:pt idx="18142">
                  <c:v>-334.17849999999999</c:v>
                </c:pt>
                <c:pt idx="18143">
                  <c:v>-334.17649999999998</c:v>
                </c:pt>
                <c:pt idx="18144">
                  <c:v>-334.17449999999997</c:v>
                </c:pt>
                <c:pt idx="18145">
                  <c:v>-334.17249999999996</c:v>
                </c:pt>
                <c:pt idx="18146">
                  <c:v>-334.17049999999995</c:v>
                </c:pt>
                <c:pt idx="18147">
                  <c:v>-334.16849999999999</c:v>
                </c:pt>
                <c:pt idx="18148">
                  <c:v>-334.16649999999998</c:v>
                </c:pt>
                <c:pt idx="18149">
                  <c:v>-334.16449999999998</c:v>
                </c:pt>
                <c:pt idx="18150">
                  <c:v>-334.16249999999997</c:v>
                </c:pt>
                <c:pt idx="18151">
                  <c:v>-334.16049999999996</c:v>
                </c:pt>
                <c:pt idx="18152">
                  <c:v>-334.1585</c:v>
                </c:pt>
                <c:pt idx="18153">
                  <c:v>-334.15649999999999</c:v>
                </c:pt>
                <c:pt idx="18154">
                  <c:v>-334.15449999999998</c:v>
                </c:pt>
                <c:pt idx="18155">
                  <c:v>-334.15249999999997</c:v>
                </c:pt>
                <c:pt idx="18156">
                  <c:v>-334.15049999999997</c:v>
                </c:pt>
                <c:pt idx="18157">
                  <c:v>-334.14849999999996</c:v>
                </c:pt>
                <c:pt idx="18158">
                  <c:v>-334.14649999999995</c:v>
                </c:pt>
                <c:pt idx="18159">
                  <c:v>-334.14449999999999</c:v>
                </c:pt>
                <c:pt idx="18160">
                  <c:v>-334.14249999999998</c:v>
                </c:pt>
                <c:pt idx="18161">
                  <c:v>-334.14049999999997</c:v>
                </c:pt>
                <c:pt idx="18162">
                  <c:v>-334.13849999999996</c:v>
                </c:pt>
                <c:pt idx="18163">
                  <c:v>-334.13649999999996</c:v>
                </c:pt>
                <c:pt idx="18164">
                  <c:v>-334.1345</c:v>
                </c:pt>
                <c:pt idx="18165">
                  <c:v>-334.13249999999999</c:v>
                </c:pt>
                <c:pt idx="18166">
                  <c:v>-334.13049999999998</c:v>
                </c:pt>
                <c:pt idx="18167">
                  <c:v>-334.12849999999997</c:v>
                </c:pt>
                <c:pt idx="18168">
                  <c:v>-334.12649999999996</c:v>
                </c:pt>
                <c:pt idx="18169">
                  <c:v>-334.12449999999995</c:v>
                </c:pt>
                <c:pt idx="18170">
                  <c:v>-334.12249999999995</c:v>
                </c:pt>
                <c:pt idx="18171">
                  <c:v>-334.12049999999999</c:v>
                </c:pt>
                <c:pt idx="18172">
                  <c:v>-334.11849999999998</c:v>
                </c:pt>
                <c:pt idx="18173">
                  <c:v>-334.11649999999997</c:v>
                </c:pt>
                <c:pt idx="18174">
                  <c:v>-334.11449999999996</c:v>
                </c:pt>
                <c:pt idx="18175">
                  <c:v>-334.11249999999995</c:v>
                </c:pt>
                <c:pt idx="18176">
                  <c:v>-334.1105</c:v>
                </c:pt>
                <c:pt idx="18177">
                  <c:v>-334.10849999999999</c:v>
                </c:pt>
                <c:pt idx="18178">
                  <c:v>-334.10649999999998</c:v>
                </c:pt>
                <c:pt idx="18179">
                  <c:v>-334.10449999999997</c:v>
                </c:pt>
                <c:pt idx="18180">
                  <c:v>-334.10249999999996</c:v>
                </c:pt>
                <c:pt idx="18181">
                  <c:v>-334.10049999999995</c:v>
                </c:pt>
                <c:pt idx="18182">
                  <c:v>-334.0985</c:v>
                </c:pt>
                <c:pt idx="18183">
                  <c:v>-334.09649999999999</c:v>
                </c:pt>
                <c:pt idx="18184">
                  <c:v>-334.09449999999998</c:v>
                </c:pt>
                <c:pt idx="18185">
                  <c:v>-334.09249999999997</c:v>
                </c:pt>
                <c:pt idx="18186">
                  <c:v>-334.09049999999996</c:v>
                </c:pt>
                <c:pt idx="18187">
                  <c:v>-334.08849999999995</c:v>
                </c:pt>
                <c:pt idx="18188">
                  <c:v>-334.0865</c:v>
                </c:pt>
                <c:pt idx="18189">
                  <c:v>-334.08449999999999</c:v>
                </c:pt>
                <c:pt idx="18190">
                  <c:v>-334.08249999999998</c:v>
                </c:pt>
                <c:pt idx="18191">
                  <c:v>-334.08049999999997</c:v>
                </c:pt>
                <c:pt idx="18192">
                  <c:v>-334.07849999999996</c:v>
                </c:pt>
                <c:pt idx="18193">
                  <c:v>-334.07649999999995</c:v>
                </c:pt>
                <c:pt idx="18194">
                  <c:v>-334.0745</c:v>
                </c:pt>
                <c:pt idx="18195">
                  <c:v>-334.07249999999999</c:v>
                </c:pt>
                <c:pt idx="18196">
                  <c:v>-334.07049999999998</c:v>
                </c:pt>
                <c:pt idx="18197">
                  <c:v>-334.06849999999997</c:v>
                </c:pt>
                <c:pt idx="18198">
                  <c:v>-334.06649999999996</c:v>
                </c:pt>
                <c:pt idx="18199">
                  <c:v>-334.06449999999995</c:v>
                </c:pt>
                <c:pt idx="18200">
                  <c:v>-334.0625</c:v>
                </c:pt>
                <c:pt idx="18201">
                  <c:v>-334.06049999999999</c:v>
                </c:pt>
                <c:pt idx="18202">
                  <c:v>-334.05849999999998</c:v>
                </c:pt>
                <c:pt idx="18203">
                  <c:v>-334.05649999999997</c:v>
                </c:pt>
                <c:pt idx="18204">
                  <c:v>-334.05449999999996</c:v>
                </c:pt>
                <c:pt idx="18205">
                  <c:v>-334.05250000000001</c:v>
                </c:pt>
                <c:pt idx="18206">
                  <c:v>-334.0505</c:v>
                </c:pt>
                <c:pt idx="18207">
                  <c:v>-334.04849999999999</c:v>
                </c:pt>
                <c:pt idx="18208">
                  <c:v>-334.04649999999998</c:v>
                </c:pt>
                <c:pt idx="18209">
                  <c:v>-334.04449999999997</c:v>
                </c:pt>
                <c:pt idx="18210">
                  <c:v>-334.04249999999996</c:v>
                </c:pt>
                <c:pt idx="18211">
                  <c:v>-334.04049999999995</c:v>
                </c:pt>
                <c:pt idx="18212">
                  <c:v>-334.0385</c:v>
                </c:pt>
                <c:pt idx="18213">
                  <c:v>-334.03649999999999</c:v>
                </c:pt>
                <c:pt idx="18214">
                  <c:v>-334.03449999999998</c:v>
                </c:pt>
                <c:pt idx="18215">
                  <c:v>-334.03249999999997</c:v>
                </c:pt>
                <c:pt idx="18216">
                  <c:v>-334.03049999999996</c:v>
                </c:pt>
                <c:pt idx="18217">
                  <c:v>-334.02850000000001</c:v>
                </c:pt>
                <c:pt idx="18218">
                  <c:v>-334.0265</c:v>
                </c:pt>
                <c:pt idx="18219">
                  <c:v>-334.02449999999999</c:v>
                </c:pt>
                <c:pt idx="18220">
                  <c:v>-334.02249999999998</c:v>
                </c:pt>
                <c:pt idx="18221">
                  <c:v>-334.02049999999997</c:v>
                </c:pt>
                <c:pt idx="18222">
                  <c:v>-334.01849999999996</c:v>
                </c:pt>
                <c:pt idx="18223">
                  <c:v>-334.01649999999995</c:v>
                </c:pt>
                <c:pt idx="18224">
                  <c:v>-334.0145</c:v>
                </c:pt>
                <c:pt idx="18225">
                  <c:v>-334.01249999999999</c:v>
                </c:pt>
                <c:pt idx="18226">
                  <c:v>-334.01049999999998</c:v>
                </c:pt>
                <c:pt idx="18227">
                  <c:v>-334.00849999999997</c:v>
                </c:pt>
                <c:pt idx="18228">
                  <c:v>-334.00649999999996</c:v>
                </c:pt>
                <c:pt idx="18229">
                  <c:v>-334.00450000000001</c:v>
                </c:pt>
                <c:pt idx="18230">
                  <c:v>-334.0025</c:v>
                </c:pt>
                <c:pt idx="18231">
                  <c:v>-334.00049999999999</c:v>
                </c:pt>
                <c:pt idx="18232">
                  <c:v>-333.99849999999998</c:v>
                </c:pt>
                <c:pt idx="18233">
                  <c:v>-333.99649999999997</c:v>
                </c:pt>
                <c:pt idx="18234">
                  <c:v>-333.99449999999996</c:v>
                </c:pt>
                <c:pt idx="18235">
                  <c:v>-333.99249999999995</c:v>
                </c:pt>
                <c:pt idx="18236">
                  <c:v>-333.9905</c:v>
                </c:pt>
                <c:pt idx="18237">
                  <c:v>-333.98849999999999</c:v>
                </c:pt>
                <c:pt idx="18238">
                  <c:v>-333.98649999999998</c:v>
                </c:pt>
                <c:pt idx="18239">
                  <c:v>-333.98449999999997</c:v>
                </c:pt>
                <c:pt idx="18240">
                  <c:v>-333.98249999999996</c:v>
                </c:pt>
                <c:pt idx="18241">
                  <c:v>-333.98050000000001</c:v>
                </c:pt>
                <c:pt idx="18242">
                  <c:v>-333.9785</c:v>
                </c:pt>
                <c:pt idx="18243">
                  <c:v>-333.97649999999999</c:v>
                </c:pt>
                <c:pt idx="18244">
                  <c:v>-333.97449999999998</c:v>
                </c:pt>
                <c:pt idx="18245">
                  <c:v>-333.97249999999997</c:v>
                </c:pt>
                <c:pt idx="18246">
                  <c:v>-333.97049999999996</c:v>
                </c:pt>
                <c:pt idx="18247">
                  <c:v>-333.96849999999995</c:v>
                </c:pt>
                <c:pt idx="18248">
                  <c:v>-333.9665</c:v>
                </c:pt>
                <c:pt idx="18249">
                  <c:v>-333.96449999999999</c:v>
                </c:pt>
                <c:pt idx="18250">
                  <c:v>-333.96249999999998</c:v>
                </c:pt>
                <c:pt idx="18251">
                  <c:v>-333.96049999999997</c:v>
                </c:pt>
                <c:pt idx="18252">
                  <c:v>-333.95849999999996</c:v>
                </c:pt>
                <c:pt idx="18253">
                  <c:v>-333.95650000000001</c:v>
                </c:pt>
                <c:pt idx="18254">
                  <c:v>-333.9545</c:v>
                </c:pt>
                <c:pt idx="18255">
                  <c:v>-333.95249999999999</c:v>
                </c:pt>
                <c:pt idx="18256">
                  <c:v>-333.95049999999998</c:v>
                </c:pt>
                <c:pt idx="18257">
                  <c:v>-333.94849999999997</c:v>
                </c:pt>
                <c:pt idx="18258">
                  <c:v>-333.94649999999996</c:v>
                </c:pt>
                <c:pt idx="18259">
                  <c:v>-333.94449999999995</c:v>
                </c:pt>
                <c:pt idx="18260">
                  <c:v>-333.9425</c:v>
                </c:pt>
                <c:pt idx="18261">
                  <c:v>-333.94049999999999</c:v>
                </c:pt>
                <c:pt idx="18262">
                  <c:v>-333.93849999999998</c:v>
                </c:pt>
                <c:pt idx="18263">
                  <c:v>-333.93649999999997</c:v>
                </c:pt>
                <c:pt idx="18264">
                  <c:v>-333.93449999999996</c:v>
                </c:pt>
                <c:pt idx="18265">
                  <c:v>-333.9325</c:v>
                </c:pt>
                <c:pt idx="18266">
                  <c:v>-333.93049999999999</c:v>
                </c:pt>
                <c:pt idx="18267">
                  <c:v>-333.92849999999999</c:v>
                </c:pt>
                <c:pt idx="18268">
                  <c:v>-333.92649999999998</c:v>
                </c:pt>
                <c:pt idx="18269">
                  <c:v>-333.92449999999997</c:v>
                </c:pt>
                <c:pt idx="18270">
                  <c:v>-333.92249999999996</c:v>
                </c:pt>
                <c:pt idx="18271">
                  <c:v>-333.92049999999995</c:v>
                </c:pt>
                <c:pt idx="18272">
                  <c:v>-333.91849999999999</c:v>
                </c:pt>
                <c:pt idx="18273">
                  <c:v>-333.91649999999998</c:v>
                </c:pt>
                <c:pt idx="18274">
                  <c:v>-333.91449999999998</c:v>
                </c:pt>
                <c:pt idx="18275">
                  <c:v>-333.91249999999997</c:v>
                </c:pt>
                <c:pt idx="18276">
                  <c:v>-333.91049999999996</c:v>
                </c:pt>
                <c:pt idx="18277">
                  <c:v>-333.9085</c:v>
                </c:pt>
                <c:pt idx="18278">
                  <c:v>-333.90649999999999</c:v>
                </c:pt>
                <c:pt idx="18279">
                  <c:v>-333.90449999999998</c:v>
                </c:pt>
                <c:pt idx="18280">
                  <c:v>-333.90249999999997</c:v>
                </c:pt>
                <c:pt idx="18281">
                  <c:v>-333.90049999999997</c:v>
                </c:pt>
                <c:pt idx="18282">
                  <c:v>-333.89849999999996</c:v>
                </c:pt>
                <c:pt idx="18283">
                  <c:v>-333.89649999999995</c:v>
                </c:pt>
                <c:pt idx="18284">
                  <c:v>-333.89449999999999</c:v>
                </c:pt>
                <c:pt idx="18285">
                  <c:v>-333.89249999999998</c:v>
                </c:pt>
                <c:pt idx="18286">
                  <c:v>-333.89049999999997</c:v>
                </c:pt>
                <c:pt idx="18287">
                  <c:v>-333.88849999999996</c:v>
                </c:pt>
                <c:pt idx="18288">
                  <c:v>-333.88649999999996</c:v>
                </c:pt>
                <c:pt idx="18289">
                  <c:v>-333.8845</c:v>
                </c:pt>
                <c:pt idx="18290">
                  <c:v>-333.88249999999999</c:v>
                </c:pt>
                <c:pt idx="18291">
                  <c:v>-333.88049999999998</c:v>
                </c:pt>
                <c:pt idx="18292">
                  <c:v>-333.87849999999997</c:v>
                </c:pt>
                <c:pt idx="18293">
                  <c:v>-333.87649999999996</c:v>
                </c:pt>
                <c:pt idx="18294">
                  <c:v>-333.87449999999995</c:v>
                </c:pt>
                <c:pt idx="18295">
                  <c:v>-333.87249999999995</c:v>
                </c:pt>
                <c:pt idx="18296">
                  <c:v>-333.87049999999999</c:v>
                </c:pt>
                <c:pt idx="18297">
                  <c:v>-333.86849999999998</c:v>
                </c:pt>
                <c:pt idx="18298">
                  <c:v>-333.86649999999997</c:v>
                </c:pt>
                <c:pt idx="18299">
                  <c:v>-333.86449999999996</c:v>
                </c:pt>
                <c:pt idx="18300">
                  <c:v>-333.86249999999995</c:v>
                </c:pt>
                <c:pt idx="18301">
                  <c:v>-333.8605</c:v>
                </c:pt>
                <c:pt idx="18302">
                  <c:v>-333.85849999999999</c:v>
                </c:pt>
                <c:pt idx="18303">
                  <c:v>-333.85649999999998</c:v>
                </c:pt>
                <c:pt idx="18304">
                  <c:v>-333.85449999999997</c:v>
                </c:pt>
                <c:pt idx="18305">
                  <c:v>-333.85249999999996</c:v>
                </c:pt>
                <c:pt idx="18306">
                  <c:v>-333.85049999999995</c:v>
                </c:pt>
                <c:pt idx="18307">
                  <c:v>-333.8485</c:v>
                </c:pt>
                <c:pt idx="18308">
                  <c:v>-333.84649999999999</c:v>
                </c:pt>
                <c:pt idx="18309">
                  <c:v>-333.84449999999998</c:v>
                </c:pt>
                <c:pt idx="18310">
                  <c:v>-333.84249999999997</c:v>
                </c:pt>
                <c:pt idx="18311">
                  <c:v>-333.84049999999996</c:v>
                </c:pt>
                <c:pt idx="18312">
                  <c:v>-333.83849999999995</c:v>
                </c:pt>
                <c:pt idx="18313">
                  <c:v>-333.8365</c:v>
                </c:pt>
                <c:pt idx="18314">
                  <c:v>-333.83449999999999</c:v>
                </c:pt>
                <c:pt idx="18315">
                  <c:v>-333.83249999999998</c:v>
                </c:pt>
                <c:pt idx="18316">
                  <c:v>-333.83049999999997</c:v>
                </c:pt>
                <c:pt idx="18317">
                  <c:v>-333.82849999999996</c:v>
                </c:pt>
                <c:pt idx="18318">
                  <c:v>-333.82649999999995</c:v>
                </c:pt>
                <c:pt idx="18319">
                  <c:v>-333.8245</c:v>
                </c:pt>
                <c:pt idx="18320">
                  <c:v>-333.82249999999999</c:v>
                </c:pt>
                <c:pt idx="18321">
                  <c:v>-333.82049999999998</c:v>
                </c:pt>
                <c:pt idx="18322">
                  <c:v>-333.81849999999997</c:v>
                </c:pt>
                <c:pt idx="18323">
                  <c:v>-333.81649999999996</c:v>
                </c:pt>
                <c:pt idx="18324">
                  <c:v>-333.81449999999995</c:v>
                </c:pt>
                <c:pt idx="18325">
                  <c:v>-333.8125</c:v>
                </c:pt>
                <c:pt idx="18326">
                  <c:v>-333.81049999999999</c:v>
                </c:pt>
                <c:pt idx="18327">
                  <c:v>-333.80849999999998</c:v>
                </c:pt>
                <c:pt idx="18328">
                  <c:v>-333.80649999999997</c:v>
                </c:pt>
                <c:pt idx="18329">
                  <c:v>-333.80449999999996</c:v>
                </c:pt>
                <c:pt idx="18330">
                  <c:v>-333.80250000000001</c:v>
                </c:pt>
                <c:pt idx="18331">
                  <c:v>-333.8005</c:v>
                </c:pt>
                <c:pt idx="18332">
                  <c:v>-333.79849999999999</c:v>
                </c:pt>
                <c:pt idx="18333">
                  <c:v>-333.79649999999998</c:v>
                </c:pt>
                <c:pt idx="18334">
                  <c:v>-333.79449999999997</c:v>
                </c:pt>
                <c:pt idx="18335">
                  <c:v>-333.79249999999996</c:v>
                </c:pt>
                <c:pt idx="18336">
                  <c:v>-333.79049999999995</c:v>
                </c:pt>
                <c:pt idx="18337">
                  <c:v>-333.7885</c:v>
                </c:pt>
                <c:pt idx="18338">
                  <c:v>-333.78649999999999</c:v>
                </c:pt>
                <c:pt idx="18339">
                  <c:v>-333.78449999999998</c:v>
                </c:pt>
                <c:pt idx="18340">
                  <c:v>-333.78249999999997</c:v>
                </c:pt>
                <c:pt idx="18341">
                  <c:v>-333.78049999999996</c:v>
                </c:pt>
                <c:pt idx="18342">
                  <c:v>-333.77850000000001</c:v>
                </c:pt>
                <c:pt idx="18343">
                  <c:v>-333.7765</c:v>
                </c:pt>
                <c:pt idx="18344">
                  <c:v>-333.77449999999999</c:v>
                </c:pt>
                <c:pt idx="18345">
                  <c:v>-333.77249999999998</c:v>
                </c:pt>
                <c:pt idx="18346">
                  <c:v>-333.77049999999997</c:v>
                </c:pt>
                <c:pt idx="18347">
                  <c:v>-333.76849999999996</c:v>
                </c:pt>
                <c:pt idx="18348">
                  <c:v>-333.76649999999995</c:v>
                </c:pt>
                <c:pt idx="18349">
                  <c:v>-333.7645</c:v>
                </c:pt>
                <c:pt idx="18350">
                  <c:v>-333.76249999999999</c:v>
                </c:pt>
                <c:pt idx="18351">
                  <c:v>-333.76049999999998</c:v>
                </c:pt>
                <c:pt idx="18352">
                  <c:v>-333.75849999999997</c:v>
                </c:pt>
                <c:pt idx="18353">
                  <c:v>-333.75649999999996</c:v>
                </c:pt>
                <c:pt idx="18354">
                  <c:v>-333.75450000000001</c:v>
                </c:pt>
                <c:pt idx="18355">
                  <c:v>-333.7525</c:v>
                </c:pt>
                <c:pt idx="18356">
                  <c:v>-333.75049999999999</c:v>
                </c:pt>
                <c:pt idx="18357">
                  <c:v>-333.74849999999998</c:v>
                </c:pt>
                <c:pt idx="18358">
                  <c:v>-333.74649999999997</c:v>
                </c:pt>
                <c:pt idx="18359">
                  <c:v>-333.74449999999996</c:v>
                </c:pt>
                <c:pt idx="18360">
                  <c:v>-333.74249999999995</c:v>
                </c:pt>
                <c:pt idx="18361">
                  <c:v>-333.7405</c:v>
                </c:pt>
                <c:pt idx="18362">
                  <c:v>-333.73849999999999</c:v>
                </c:pt>
                <c:pt idx="18363">
                  <c:v>-333.73649999999998</c:v>
                </c:pt>
                <c:pt idx="18364">
                  <c:v>-333.73449999999997</c:v>
                </c:pt>
                <c:pt idx="18365">
                  <c:v>-333.73249999999996</c:v>
                </c:pt>
                <c:pt idx="18366">
                  <c:v>-333.73050000000001</c:v>
                </c:pt>
                <c:pt idx="18367">
                  <c:v>-333.7285</c:v>
                </c:pt>
                <c:pt idx="18368">
                  <c:v>-333.72649999999999</c:v>
                </c:pt>
                <c:pt idx="18369">
                  <c:v>-333.72449999999998</c:v>
                </c:pt>
                <c:pt idx="18370">
                  <c:v>-333.72249999999997</c:v>
                </c:pt>
                <c:pt idx="18371">
                  <c:v>-333.72049999999996</c:v>
                </c:pt>
                <c:pt idx="18372">
                  <c:v>-333.71849999999995</c:v>
                </c:pt>
                <c:pt idx="18373">
                  <c:v>-333.7165</c:v>
                </c:pt>
                <c:pt idx="18374">
                  <c:v>-333.71449999999999</c:v>
                </c:pt>
                <c:pt idx="18375">
                  <c:v>-333.71249999999998</c:v>
                </c:pt>
                <c:pt idx="18376">
                  <c:v>-333.71049999999997</c:v>
                </c:pt>
                <c:pt idx="18377">
                  <c:v>-333.70849999999996</c:v>
                </c:pt>
                <c:pt idx="18378">
                  <c:v>-333.70650000000001</c:v>
                </c:pt>
                <c:pt idx="18379">
                  <c:v>-333.7045</c:v>
                </c:pt>
                <c:pt idx="18380">
                  <c:v>-333.70249999999999</c:v>
                </c:pt>
                <c:pt idx="18381">
                  <c:v>-333.70049999999998</c:v>
                </c:pt>
                <c:pt idx="18382">
                  <c:v>-333.69849999999997</c:v>
                </c:pt>
                <c:pt idx="18383">
                  <c:v>-333.69649999999996</c:v>
                </c:pt>
                <c:pt idx="18384">
                  <c:v>-333.69449999999995</c:v>
                </c:pt>
                <c:pt idx="18385">
                  <c:v>-333.6925</c:v>
                </c:pt>
                <c:pt idx="18386">
                  <c:v>-333.69049999999999</c:v>
                </c:pt>
                <c:pt idx="18387">
                  <c:v>-333.68849999999998</c:v>
                </c:pt>
                <c:pt idx="18388">
                  <c:v>-333.68649999999997</c:v>
                </c:pt>
                <c:pt idx="18389">
                  <c:v>-333.68449999999996</c:v>
                </c:pt>
                <c:pt idx="18390">
                  <c:v>-333.6825</c:v>
                </c:pt>
                <c:pt idx="18391">
                  <c:v>-333.68049999999999</c:v>
                </c:pt>
                <c:pt idx="18392">
                  <c:v>-333.67849999999999</c:v>
                </c:pt>
                <c:pt idx="18393">
                  <c:v>-333.67649999999998</c:v>
                </c:pt>
                <c:pt idx="18394">
                  <c:v>-333.67449999999997</c:v>
                </c:pt>
                <c:pt idx="18395">
                  <c:v>-333.67249999999996</c:v>
                </c:pt>
                <c:pt idx="18396">
                  <c:v>-333.67049999999995</c:v>
                </c:pt>
                <c:pt idx="18397">
                  <c:v>-333.66849999999999</c:v>
                </c:pt>
                <c:pt idx="18398">
                  <c:v>-333.66649999999998</c:v>
                </c:pt>
                <c:pt idx="18399">
                  <c:v>-333.66449999999998</c:v>
                </c:pt>
                <c:pt idx="18400">
                  <c:v>-333.66249999999997</c:v>
                </c:pt>
                <c:pt idx="18401">
                  <c:v>-333.66049999999996</c:v>
                </c:pt>
                <c:pt idx="18402">
                  <c:v>-333.6585</c:v>
                </c:pt>
                <c:pt idx="18403">
                  <c:v>-333.65649999999999</c:v>
                </c:pt>
                <c:pt idx="18404">
                  <c:v>-333.65449999999998</c:v>
                </c:pt>
                <c:pt idx="18405">
                  <c:v>-333.65249999999997</c:v>
                </c:pt>
                <c:pt idx="18406">
                  <c:v>-333.65049999999997</c:v>
                </c:pt>
                <c:pt idx="18407">
                  <c:v>-333.64849999999996</c:v>
                </c:pt>
                <c:pt idx="18408">
                  <c:v>-333.64649999999995</c:v>
                </c:pt>
                <c:pt idx="18409">
                  <c:v>-333.64449999999999</c:v>
                </c:pt>
                <c:pt idx="18410">
                  <c:v>-333.64249999999998</c:v>
                </c:pt>
                <c:pt idx="18411">
                  <c:v>-333.64049999999997</c:v>
                </c:pt>
                <c:pt idx="18412">
                  <c:v>-333.63849999999996</c:v>
                </c:pt>
                <c:pt idx="18413">
                  <c:v>-333.63649999999996</c:v>
                </c:pt>
                <c:pt idx="18414">
                  <c:v>-333.6345</c:v>
                </c:pt>
                <c:pt idx="18415">
                  <c:v>-333.63249999999999</c:v>
                </c:pt>
                <c:pt idx="18416">
                  <c:v>-333.63049999999998</c:v>
                </c:pt>
                <c:pt idx="18417">
                  <c:v>-333.62849999999997</c:v>
                </c:pt>
                <c:pt idx="18418">
                  <c:v>-333.62649999999996</c:v>
                </c:pt>
                <c:pt idx="18419">
                  <c:v>-333.62449999999995</c:v>
                </c:pt>
                <c:pt idx="18420">
                  <c:v>-333.62249999999995</c:v>
                </c:pt>
                <c:pt idx="18421">
                  <c:v>-333.62049999999999</c:v>
                </c:pt>
                <c:pt idx="18422">
                  <c:v>-333.61849999999998</c:v>
                </c:pt>
                <c:pt idx="18423">
                  <c:v>-333.61649999999997</c:v>
                </c:pt>
                <c:pt idx="18424">
                  <c:v>-333.61449999999996</c:v>
                </c:pt>
                <c:pt idx="18425">
                  <c:v>-333.61249999999995</c:v>
                </c:pt>
                <c:pt idx="18426">
                  <c:v>-333.6105</c:v>
                </c:pt>
                <c:pt idx="18427">
                  <c:v>-333.60849999999999</c:v>
                </c:pt>
                <c:pt idx="18428">
                  <c:v>-333.60649999999998</c:v>
                </c:pt>
                <c:pt idx="18429">
                  <c:v>-333.60449999999997</c:v>
                </c:pt>
                <c:pt idx="18430">
                  <c:v>-333.60249999999996</c:v>
                </c:pt>
                <c:pt idx="18431">
                  <c:v>-333.60049999999995</c:v>
                </c:pt>
                <c:pt idx="18432">
                  <c:v>-333.5985</c:v>
                </c:pt>
                <c:pt idx="18433">
                  <c:v>-333.59649999999999</c:v>
                </c:pt>
                <c:pt idx="18434">
                  <c:v>-333.59449999999998</c:v>
                </c:pt>
                <c:pt idx="18435">
                  <c:v>-333.59249999999997</c:v>
                </c:pt>
                <c:pt idx="18436">
                  <c:v>-333.59049999999996</c:v>
                </c:pt>
                <c:pt idx="18437">
                  <c:v>-333.58849999999995</c:v>
                </c:pt>
                <c:pt idx="18438">
                  <c:v>-333.5865</c:v>
                </c:pt>
                <c:pt idx="18439">
                  <c:v>-333.58449999999999</c:v>
                </c:pt>
                <c:pt idx="18440">
                  <c:v>-333.58249999999998</c:v>
                </c:pt>
                <c:pt idx="18441">
                  <c:v>-333.58049999999997</c:v>
                </c:pt>
                <c:pt idx="18442">
                  <c:v>-333.57849999999996</c:v>
                </c:pt>
                <c:pt idx="18443">
                  <c:v>-333.57649999999995</c:v>
                </c:pt>
                <c:pt idx="18444">
                  <c:v>-333.5745</c:v>
                </c:pt>
                <c:pt idx="18445">
                  <c:v>-333.57249999999999</c:v>
                </c:pt>
                <c:pt idx="18446">
                  <c:v>-333.57049999999998</c:v>
                </c:pt>
                <c:pt idx="18447">
                  <c:v>-333.56849999999997</c:v>
                </c:pt>
                <c:pt idx="18448">
                  <c:v>-333.56649999999996</c:v>
                </c:pt>
                <c:pt idx="18449">
                  <c:v>-333.56449999999995</c:v>
                </c:pt>
                <c:pt idx="18450">
                  <c:v>-333.5625</c:v>
                </c:pt>
                <c:pt idx="18451">
                  <c:v>-333.56049999999999</c:v>
                </c:pt>
                <c:pt idx="18452">
                  <c:v>-333.55849999999998</c:v>
                </c:pt>
                <c:pt idx="18453">
                  <c:v>-333.55649999999997</c:v>
                </c:pt>
                <c:pt idx="18454">
                  <c:v>-333.55449999999996</c:v>
                </c:pt>
                <c:pt idx="18455">
                  <c:v>-333.55250000000001</c:v>
                </c:pt>
                <c:pt idx="18456">
                  <c:v>-333.5505</c:v>
                </c:pt>
                <c:pt idx="18457">
                  <c:v>-333.54849999999999</c:v>
                </c:pt>
                <c:pt idx="18458">
                  <c:v>-333.54649999999998</c:v>
                </c:pt>
                <c:pt idx="18459">
                  <c:v>-333.54449999999997</c:v>
                </c:pt>
                <c:pt idx="18460">
                  <c:v>-333.54249999999996</c:v>
                </c:pt>
                <c:pt idx="18461">
                  <c:v>-333.54049999999995</c:v>
                </c:pt>
                <c:pt idx="18462">
                  <c:v>-333.5385</c:v>
                </c:pt>
                <c:pt idx="18463">
                  <c:v>-333.53649999999999</c:v>
                </c:pt>
                <c:pt idx="18464">
                  <c:v>-333.53449999999998</c:v>
                </c:pt>
                <c:pt idx="18465">
                  <c:v>-333.53249999999997</c:v>
                </c:pt>
                <c:pt idx="18466">
                  <c:v>-333.53049999999996</c:v>
                </c:pt>
                <c:pt idx="18467">
                  <c:v>-333.52850000000001</c:v>
                </c:pt>
                <c:pt idx="18468">
                  <c:v>-333.5265</c:v>
                </c:pt>
                <c:pt idx="18469">
                  <c:v>-333.52449999999999</c:v>
                </c:pt>
                <c:pt idx="18470">
                  <c:v>-333.52249999999998</c:v>
                </c:pt>
                <c:pt idx="18471">
                  <c:v>-333.52049999999997</c:v>
                </c:pt>
                <c:pt idx="18472">
                  <c:v>-333.51849999999996</c:v>
                </c:pt>
                <c:pt idx="18473">
                  <c:v>-333.51649999999995</c:v>
                </c:pt>
                <c:pt idx="18474">
                  <c:v>-333.5145</c:v>
                </c:pt>
                <c:pt idx="18475">
                  <c:v>-333.51249999999999</c:v>
                </c:pt>
                <c:pt idx="18476">
                  <c:v>-333.51049999999998</c:v>
                </c:pt>
                <c:pt idx="18477">
                  <c:v>-333.50849999999997</c:v>
                </c:pt>
                <c:pt idx="18478">
                  <c:v>-333.50649999999996</c:v>
                </c:pt>
                <c:pt idx="18479">
                  <c:v>-333.50450000000001</c:v>
                </c:pt>
                <c:pt idx="18480">
                  <c:v>-333.5025</c:v>
                </c:pt>
                <c:pt idx="18481">
                  <c:v>-333.50049999999999</c:v>
                </c:pt>
                <c:pt idx="18482">
                  <c:v>-333.49849999999998</c:v>
                </c:pt>
                <c:pt idx="18483">
                  <c:v>-333.49649999999997</c:v>
                </c:pt>
                <c:pt idx="18484">
                  <c:v>-333.49449999999996</c:v>
                </c:pt>
                <c:pt idx="18485">
                  <c:v>-333.49249999999995</c:v>
                </c:pt>
                <c:pt idx="18486">
                  <c:v>-333.4905</c:v>
                </c:pt>
                <c:pt idx="18487">
                  <c:v>-333.48849999999999</c:v>
                </c:pt>
                <c:pt idx="18488">
                  <c:v>-333.48649999999998</c:v>
                </c:pt>
                <c:pt idx="18489">
                  <c:v>-333.48449999999997</c:v>
                </c:pt>
                <c:pt idx="18490">
                  <c:v>-333.48249999999996</c:v>
                </c:pt>
                <c:pt idx="18491">
                  <c:v>-333.48050000000001</c:v>
                </c:pt>
                <c:pt idx="18492">
                  <c:v>-333.4785</c:v>
                </c:pt>
                <c:pt idx="18493">
                  <c:v>-333.47649999999999</c:v>
                </c:pt>
                <c:pt idx="18494">
                  <c:v>-333.47449999999998</c:v>
                </c:pt>
                <c:pt idx="18495">
                  <c:v>-333.47249999999997</c:v>
                </c:pt>
                <c:pt idx="18496">
                  <c:v>-333.47049999999996</c:v>
                </c:pt>
                <c:pt idx="18497">
                  <c:v>-333.46849999999995</c:v>
                </c:pt>
                <c:pt idx="18498">
                  <c:v>-333.4665</c:v>
                </c:pt>
                <c:pt idx="18499">
                  <c:v>-333.46449999999999</c:v>
                </c:pt>
                <c:pt idx="18500">
                  <c:v>-333.46249999999998</c:v>
                </c:pt>
                <c:pt idx="18501">
                  <c:v>-333.46049999999997</c:v>
                </c:pt>
                <c:pt idx="18502">
                  <c:v>-333.45849999999996</c:v>
                </c:pt>
                <c:pt idx="18503">
                  <c:v>-333.45650000000001</c:v>
                </c:pt>
                <c:pt idx="18504">
                  <c:v>-333.4545</c:v>
                </c:pt>
                <c:pt idx="18505">
                  <c:v>-333.45249999999999</c:v>
                </c:pt>
                <c:pt idx="18506">
                  <c:v>-333.45049999999998</c:v>
                </c:pt>
                <c:pt idx="18507">
                  <c:v>-333.44849999999997</c:v>
                </c:pt>
                <c:pt idx="18508">
                  <c:v>-333.44649999999996</c:v>
                </c:pt>
                <c:pt idx="18509">
                  <c:v>-333.44449999999995</c:v>
                </c:pt>
                <c:pt idx="18510">
                  <c:v>-333.4425</c:v>
                </c:pt>
                <c:pt idx="18511">
                  <c:v>-333.44049999999999</c:v>
                </c:pt>
                <c:pt idx="18512">
                  <c:v>-333.43849999999998</c:v>
                </c:pt>
                <c:pt idx="18513">
                  <c:v>-333.43649999999997</c:v>
                </c:pt>
                <c:pt idx="18514">
                  <c:v>-333.43449999999996</c:v>
                </c:pt>
                <c:pt idx="18515">
                  <c:v>-333.4325</c:v>
                </c:pt>
                <c:pt idx="18516">
                  <c:v>-333.43049999999999</c:v>
                </c:pt>
                <c:pt idx="18517">
                  <c:v>-333.42849999999999</c:v>
                </c:pt>
                <c:pt idx="18518">
                  <c:v>-333.42649999999998</c:v>
                </c:pt>
                <c:pt idx="18519">
                  <c:v>-333.42449999999997</c:v>
                </c:pt>
                <c:pt idx="18520">
                  <c:v>-333.42249999999996</c:v>
                </c:pt>
                <c:pt idx="18521">
                  <c:v>-333.42049999999995</c:v>
                </c:pt>
                <c:pt idx="18522">
                  <c:v>-333.41849999999999</c:v>
                </c:pt>
                <c:pt idx="18523">
                  <c:v>-333.41649999999998</c:v>
                </c:pt>
                <c:pt idx="18524">
                  <c:v>-333.41449999999998</c:v>
                </c:pt>
                <c:pt idx="18525">
                  <c:v>-333.41249999999997</c:v>
                </c:pt>
                <c:pt idx="18526">
                  <c:v>-333.41049999999996</c:v>
                </c:pt>
                <c:pt idx="18527">
                  <c:v>-333.4085</c:v>
                </c:pt>
                <c:pt idx="18528">
                  <c:v>-333.40649999999999</c:v>
                </c:pt>
                <c:pt idx="18529">
                  <c:v>-333.40449999999998</c:v>
                </c:pt>
                <c:pt idx="18530">
                  <c:v>-333.40249999999997</c:v>
                </c:pt>
                <c:pt idx="18531">
                  <c:v>-333.40049999999997</c:v>
                </c:pt>
                <c:pt idx="18532">
                  <c:v>-333.39849999999996</c:v>
                </c:pt>
                <c:pt idx="18533">
                  <c:v>-333.39649999999995</c:v>
                </c:pt>
                <c:pt idx="18534">
                  <c:v>-333.39449999999999</c:v>
                </c:pt>
                <c:pt idx="18535">
                  <c:v>-333.39249999999998</c:v>
                </c:pt>
                <c:pt idx="18536">
                  <c:v>-333.39049999999997</c:v>
                </c:pt>
                <c:pt idx="18537">
                  <c:v>-333.38849999999996</c:v>
                </c:pt>
                <c:pt idx="18538">
                  <c:v>-333.38649999999996</c:v>
                </c:pt>
                <c:pt idx="18539">
                  <c:v>-333.3845</c:v>
                </c:pt>
                <c:pt idx="18540">
                  <c:v>-333.38249999999999</c:v>
                </c:pt>
                <c:pt idx="18541">
                  <c:v>-333.38049999999998</c:v>
                </c:pt>
                <c:pt idx="18542">
                  <c:v>-333.37849999999997</c:v>
                </c:pt>
                <c:pt idx="18543">
                  <c:v>-333.37649999999996</c:v>
                </c:pt>
                <c:pt idx="18544">
                  <c:v>-333.37449999999995</c:v>
                </c:pt>
                <c:pt idx="18545">
                  <c:v>-333.37249999999995</c:v>
                </c:pt>
                <c:pt idx="18546">
                  <c:v>-333.37049999999999</c:v>
                </c:pt>
                <c:pt idx="18547">
                  <c:v>-333.36849999999998</c:v>
                </c:pt>
                <c:pt idx="18548">
                  <c:v>-333.36649999999997</c:v>
                </c:pt>
                <c:pt idx="18549">
                  <c:v>-333.36449999999996</c:v>
                </c:pt>
                <c:pt idx="18550">
                  <c:v>-333.36249999999995</c:v>
                </c:pt>
                <c:pt idx="18551">
                  <c:v>-333.3605</c:v>
                </c:pt>
                <c:pt idx="18552">
                  <c:v>-333.35849999999999</c:v>
                </c:pt>
                <c:pt idx="18553">
                  <c:v>-333.35649999999998</c:v>
                </c:pt>
                <c:pt idx="18554">
                  <c:v>-333.35449999999997</c:v>
                </c:pt>
                <c:pt idx="18555">
                  <c:v>-333.35249999999996</c:v>
                </c:pt>
                <c:pt idx="18556">
                  <c:v>-333.35049999999995</c:v>
                </c:pt>
                <c:pt idx="18557">
                  <c:v>-333.3485</c:v>
                </c:pt>
                <c:pt idx="18558">
                  <c:v>-333.34649999999999</c:v>
                </c:pt>
                <c:pt idx="18559">
                  <c:v>-333.34449999999998</c:v>
                </c:pt>
                <c:pt idx="18560">
                  <c:v>-333.34249999999997</c:v>
                </c:pt>
                <c:pt idx="18561">
                  <c:v>-333.34049999999996</c:v>
                </c:pt>
                <c:pt idx="18562">
                  <c:v>-333.33849999999995</c:v>
                </c:pt>
                <c:pt idx="18563">
                  <c:v>-333.3365</c:v>
                </c:pt>
                <c:pt idx="18564">
                  <c:v>-333.33449999999999</c:v>
                </c:pt>
                <c:pt idx="18565">
                  <c:v>-333.33249999999998</c:v>
                </c:pt>
                <c:pt idx="18566">
                  <c:v>-333.33049999999997</c:v>
                </c:pt>
                <c:pt idx="18567">
                  <c:v>-333.32849999999996</c:v>
                </c:pt>
                <c:pt idx="18568">
                  <c:v>-333.32649999999995</c:v>
                </c:pt>
                <c:pt idx="18569">
                  <c:v>-333.3245</c:v>
                </c:pt>
                <c:pt idx="18570">
                  <c:v>-333.32249999999999</c:v>
                </c:pt>
                <c:pt idx="18571">
                  <c:v>-333.32049999999998</c:v>
                </c:pt>
                <c:pt idx="18572">
                  <c:v>-333.31849999999997</c:v>
                </c:pt>
                <c:pt idx="18573">
                  <c:v>-333.31649999999996</c:v>
                </c:pt>
                <c:pt idx="18574">
                  <c:v>-333.31449999999995</c:v>
                </c:pt>
                <c:pt idx="18575">
                  <c:v>-333.3125</c:v>
                </c:pt>
                <c:pt idx="18576">
                  <c:v>-333.31049999999999</c:v>
                </c:pt>
                <c:pt idx="18577">
                  <c:v>-333.30849999999998</c:v>
                </c:pt>
                <c:pt idx="18578">
                  <c:v>-333.30649999999997</c:v>
                </c:pt>
                <c:pt idx="18579">
                  <c:v>-333.30449999999996</c:v>
                </c:pt>
                <c:pt idx="18580">
                  <c:v>-333.30250000000001</c:v>
                </c:pt>
                <c:pt idx="18581">
                  <c:v>-333.3005</c:v>
                </c:pt>
                <c:pt idx="18582">
                  <c:v>-333.29849999999999</c:v>
                </c:pt>
                <c:pt idx="18583">
                  <c:v>-333.29649999999998</c:v>
                </c:pt>
                <c:pt idx="18584">
                  <c:v>-333.29449999999997</c:v>
                </c:pt>
                <c:pt idx="18585">
                  <c:v>-333.29249999999996</c:v>
                </c:pt>
                <c:pt idx="18586">
                  <c:v>-333.29049999999995</c:v>
                </c:pt>
                <c:pt idx="18587">
                  <c:v>-333.2885</c:v>
                </c:pt>
                <c:pt idx="18588">
                  <c:v>-333.28649999999999</c:v>
                </c:pt>
                <c:pt idx="18589">
                  <c:v>-333.28449999999998</c:v>
                </c:pt>
                <c:pt idx="18590">
                  <c:v>-333.28249999999997</c:v>
                </c:pt>
                <c:pt idx="18591">
                  <c:v>-333.28049999999996</c:v>
                </c:pt>
                <c:pt idx="18592">
                  <c:v>-333.27850000000001</c:v>
                </c:pt>
                <c:pt idx="18593">
                  <c:v>-333.2765</c:v>
                </c:pt>
                <c:pt idx="18594">
                  <c:v>-333.27449999999999</c:v>
                </c:pt>
                <c:pt idx="18595">
                  <c:v>-333.27249999999998</c:v>
                </c:pt>
                <c:pt idx="18596">
                  <c:v>-333.27049999999997</c:v>
                </c:pt>
                <c:pt idx="18597">
                  <c:v>-333.26849999999996</c:v>
                </c:pt>
                <c:pt idx="18598">
                  <c:v>-333.26649999999995</c:v>
                </c:pt>
                <c:pt idx="18599">
                  <c:v>-333.2645</c:v>
                </c:pt>
                <c:pt idx="18600">
                  <c:v>-333.26249999999999</c:v>
                </c:pt>
                <c:pt idx="18601">
                  <c:v>-333.26049999999998</c:v>
                </c:pt>
                <c:pt idx="18602">
                  <c:v>-333.25849999999997</c:v>
                </c:pt>
                <c:pt idx="18603">
                  <c:v>-333.25649999999996</c:v>
                </c:pt>
                <c:pt idx="18604">
                  <c:v>-333.25450000000001</c:v>
                </c:pt>
                <c:pt idx="18605">
                  <c:v>-333.2525</c:v>
                </c:pt>
                <c:pt idx="18606">
                  <c:v>-333.25049999999999</c:v>
                </c:pt>
                <c:pt idx="18607">
                  <c:v>-333.24849999999998</c:v>
                </c:pt>
                <c:pt idx="18608">
                  <c:v>-333.24649999999997</c:v>
                </c:pt>
                <c:pt idx="18609">
                  <c:v>-333.24449999999996</c:v>
                </c:pt>
                <c:pt idx="18610">
                  <c:v>-333.24249999999995</c:v>
                </c:pt>
                <c:pt idx="18611">
                  <c:v>-333.2405</c:v>
                </c:pt>
                <c:pt idx="18612">
                  <c:v>-333.23849999999999</c:v>
                </c:pt>
                <c:pt idx="18613">
                  <c:v>-333.23649999999998</c:v>
                </c:pt>
                <c:pt idx="18614">
                  <c:v>-333.23449999999997</c:v>
                </c:pt>
                <c:pt idx="18615">
                  <c:v>-333.23249999999996</c:v>
                </c:pt>
                <c:pt idx="18616">
                  <c:v>-333.23050000000001</c:v>
                </c:pt>
                <c:pt idx="18617">
                  <c:v>-333.2285</c:v>
                </c:pt>
                <c:pt idx="18618">
                  <c:v>-333.22649999999999</c:v>
                </c:pt>
                <c:pt idx="18619">
                  <c:v>-333.22449999999998</c:v>
                </c:pt>
                <c:pt idx="18620">
                  <c:v>-333.22249999999997</c:v>
                </c:pt>
                <c:pt idx="18621">
                  <c:v>-333.22049999999996</c:v>
                </c:pt>
                <c:pt idx="18622">
                  <c:v>-333.21849999999995</c:v>
                </c:pt>
                <c:pt idx="18623">
                  <c:v>-333.2165</c:v>
                </c:pt>
                <c:pt idx="18624">
                  <c:v>-333.21449999999999</c:v>
                </c:pt>
                <c:pt idx="18625">
                  <c:v>-333.21249999999998</c:v>
                </c:pt>
                <c:pt idx="18626">
                  <c:v>-333.21049999999997</c:v>
                </c:pt>
                <c:pt idx="18627">
                  <c:v>-333.20849999999996</c:v>
                </c:pt>
                <c:pt idx="18628">
                  <c:v>-333.20650000000001</c:v>
                </c:pt>
                <c:pt idx="18629">
                  <c:v>-333.2045</c:v>
                </c:pt>
                <c:pt idx="18630">
                  <c:v>-333.20249999999999</c:v>
                </c:pt>
                <c:pt idx="18631">
                  <c:v>-333.20049999999998</c:v>
                </c:pt>
                <c:pt idx="18632">
                  <c:v>-333.19849999999997</c:v>
                </c:pt>
                <c:pt idx="18633">
                  <c:v>-333.19649999999996</c:v>
                </c:pt>
                <c:pt idx="18634">
                  <c:v>-333.19449999999995</c:v>
                </c:pt>
                <c:pt idx="18635">
                  <c:v>-333.1925</c:v>
                </c:pt>
                <c:pt idx="18636">
                  <c:v>-333.19049999999999</c:v>
                </c:pt>
                <c:pt idx="18637">
                  <c:v>-333.18849999999998</c:v>
                </c:pt>
                <c:pt idx="18638">
                  <c:v>-333.18649999999997</c:v>
                </c:pt>
                <c:pt idx="18639">
                  <c:v>-333.18449999999996</c:v>
                </c:pt>
                <c:pt idx="18640">
                  <c:v>-333.1825</c:v>
                </c:pt>
                <c:pt idx="18641">
                  <c:v>-333.18049999999999</c:v>
                </c:pt>
                <c:pt idx="18642">
                  <c:v>-333.17849999999999</c:v>
                </c:pt>
                <c:pt idx="18643">
                  <c:v>-333.17649999999998</c:v>
                </c:pt>
                <c:pt idx="18644">
                  <c:v>-333.17449999999997</c:v>
                </c:pt>
                <c:pt idx="18645">
                  <c:v>-333.17249999999996</c:v>
                </c:pt>
                <c:pt idx="18646">
                  <c:v>-333.17049999999995</c:v>
                </c:pt>
                <c:pt idx="18647">
                  <c:v>-333.16849999999999</c:v>
                </c:pt>
                <c:pt idx="18648">
                  <c:v>-333.16649999999998</c:v>
                </c:pt>
                <c:pt idx="18649">
                  <c:v>-333.16449999999998</c:v>
                </c:pt>
                <c:pt idx="18650">
                  <c:v>-333.16249999999997</c:v>
                </c:pt>
                <c:pt idx="18651">
                  <c:v>-333.16049999999996</c:v>
                </c:pt>
                <c:pt idx="18652">
                  <c:v>-333.1585</c:v>
                </c:pt>
                <c:pt idx="18653">
                  <c:v>-333.15649999999999</c:v>
                </c:pt>
                <c:pt idx="18654">
                  <c:v>-333.15449999999998</c:v>
                </c:pt>
                <c:pt idx="18655">
                  <c:v>-333.15249999999997</c:v>
                </c:pt>
                <c:pt idx="18656">
                  <c:v>-333.15049999999997</c:v>
                </c:pt>
                <c:pt idx="18657">
                  <c:v>-333.14849999999996</c:v>
                </c:pt>
                <c:pt idx="18658">
                  <c:v>-333.14649999999995</c:v>
                </c:pt>
                <c:pt idx="18659">
                  <c:v>-333.14449999999999</c:v>
                </c:pt>
                <c:pt idx="18660">
                  <c:v>-333.14249999999998</c:v>
                </c:pt>
                <c:pt idx="18661">
                  <c:v>-333.14049999999997</c:v>
                </c:pt>
                <c:pt idx="18662">
                  <c:v>-333.13849999999996</c:v>
                </c:pt>
                <c:pt idx="18663">
                  <c:v>-333.13649999999996</c:v>
                </c:pt>
                <c:pt idx="18664">
                  <c:v>-333.1345</c:v>
                </c:pt>
                <c:pt idx="18665">
                  <c:v>-333.13249999999999</c:v>
                </c:pt>
                <c:pt idx="18666">
                  <c:v>-333.13049999999998</c:v>
                </c:pt>
                <c:pt idx="18667">
                  <c:v>-333.12849999999997</c:v>
                </c:pt>
                <c:pt idx="18668">
                  <c:v>-333.12649999999996</c:v>
                </c:pt>
                <c:pt idx="18669">
                  <c:v>-333.12449999999995</c:v>
                </c:pt>
                <c:pt idx="18670">
                  <c:v>-333.12249999999995</c:v>
                </c:pt>
                <c:pt idx="18671">
                  <c:v>-333.12049999999999</c:v>
                </c:pt>
                <c:pt idx="18672">
                  <c:v>-333.11849999999998</c:v>
                </c:pt>
                <c:pt idx="18673">
                  <c:v>-333.11649999999997</c:v>
                </c:pt>
                <c:pt idx="18674">
                  <c:v>-333.11449999999996</c:v>
                </c:pt>
                <c:pt idx="18675">
                  <c:v>-333.11249999999995</c:v>
                </c:pt>
                <c:pt idx="18676">
                  <c:v>-333.1105</c:v>
                </c:pt>
                <c:pt idx="18677">
                  <c:v>-333.10849999999999</c:v>
                </c:pt>
                <c:pt idx="18678">
                  <c:v>-333.10649999999998</c:v>
                </c:pt>
                <c:pt idx="18679">
                  <c:v>-333.10449999999997</c:v>
                </c:pt>
                <c:pt idx="18680">
                  <c:v>-333.10249999999996</c:v>
                </c:pt>
                <c:pt idx="18681">
                  <c:v>-333.10049999999995</c:v>
                </c:pt>
                <c:pt idx="18682">
                  <c:v>-333.0985</c:v>
                </c:pt>
                <c:pt idx="18683">
                  <c:v>-333.09649999999999</c:v>
                </c:pt>
                <c:pt idx="18684">
                  <c:v>-333.09449999999998</c:v>
                </c:pt>
                <c:pt idx="18685">
                  <c:v>-333.09249999999997</c:v>
                </c:pt>
                <c:pt idx="18686">
                  <c:v>-333.09049999999996</c:v>
                </c:pt>
                <c:pt idx="18687">
                  <c:v>-333.08849999999995</c:v>
                </c:pt>
                <c:pt idx="18688">
                  <c:v>-333.0865</c:v>
                </c:pt>
                <c:pt idx="18689">
                  <c:v>-333.08449999999999</c:v>
                </c:pt>
                <c:pt idx="18690">
                  <c:v>-333.08249999999998</c:v>
                </c:pt>
                <c:pt idx="18691">
                  <c:v>-333.08049999999997</c:v>
                </c:pt>
                <c:pt idx="18692">
                  <c:v>-333.07849999999996</c:v>
                </c:pt>
                <c:pt idx="18693">
                  <c:v>-333.07649999999995</c:v>
                </c:pt>
                <c:pt idx="18694">
                  <c:v>-333.0745</c:v>
                </c:pt>
                <c:pt idx="18695">
                  <c:v>-333.07249999999999</c:v>
                </c:pt>
                <c:pt idx="18696">
                  <c:v>-333.07049999999998</c:v>
                </c:pt>
                <c:pt idx="18697">
                  <c:v>-333.06849999999997</c:v>
                </c:pt>
                <c:pt idx="18698">
                  <c:v>-333.06649999999996</c:v>
                </c:pt>
                <c:pt idx="18699">
                  <c:v>-333.06449999999995</c:v>
                </c:pt>
                <c:pt idx="18700">
                  <c:v>-333.0625</c:v>
                </c:pt>
                <c:pt idx="18701">
                  <c:v>-333.06049999999999</c:v>
                </c:pt>
                <c:pt idx="18702">
                  <c:v>-333.05849999999998</c:v>
                </c:pt>
                <c:pt idx="18703">
                  <c:v>-333.05649999999997</c:v>
                </c:pt>
                <c:pt idx="18704">
                  <c:v>-333.05449999999996</c:v>
                </c:pt>
                <c:pt idx="18705">
                  <c:v>-333.05250000000001</c:v>
                </c:pt>
                <c:pt idx="18706">
                  <c:v>-333.0505</c:v>
                </c:pt>
                <c:pt idx="18707">
                  <c:v>-333.04849999999999</c:v>
                </c:pt>
                <c:pt idx="18708">
                  <c:v>-333.04649999999998</c:v>
                </c:pt>
                <c:pt idx="18709">
                  <c:v>-333.04449999999997</c:v>
                </c:pt>
                <c:pt idx="18710">
                  <c:v>-333.04249999999996</c:v>
                </c:pt>
                <c:pt idx="18711">
                  <c:v>-333.04049999999995</c:v>
                </c:pt>
                <c:pt idx="18712">
                  <c:v>-333.0385</c:v>
                </c:pt>
                <c:pt idx="18713">
                  <c:v>-333.03649999999999</c:v>
                </c:pt>
                <c:pt idx="18714">
                  <c:v>-333.03449999999998</c:v>
                </c:pt>
                <c:pt idx="18715">
                  <c:v>-333.03249999999997</c:v>
                </c:pt>
                <c:pt idx="18716">
                  <c:v>-333.03049999999996</c:v>
                </c:pt>
                <c:pt idx="18717">
                  <c:v>-333.02850000000001</c:v>
                </c:pt>
                <c:pt idx="18718">
                  <c:v>-333.0265</c:v>
                </c:pt>
                <c:pt idx="18719">
                  <c:v>-333.02449999999999</c:v>
                </c:pt>
                <c:pt idx="18720">
                  <c:v>-333.02249999999998</c:v>
                </c:pt>
                <c:pt idx="18721">
                  <c:v>-333.02049999999997</c:v>
                </c:pt>
                <c:pt idx="18722">
                  <c:v>-333.01849999999996</c:v>
                </c:pt>
                <c:pt idx="18723">
                  <c:v>-333.01649999999995</c:v>
                </c:pt>
                <c:pt idx="18724">
                  <c:v>-333.0145</c:v>
                </c:pt>
                <c:pt idx="18725">
                  <c:v>-333.01249999999999</c:v>
                </c:pt>
                <c:pt idx="18726">
                  <c:v>-333.01049999999998</c:v>
                </c:pt>
                <c:pt idx="18727">
                  <c:v>-333.00849999999997</c:v>
                </c:pt>
                <c:pt idx="18728">
                  <c:v>-333.00649999999996</c:v>
                </c:pt>
                <c:pt idx="18729">
                  <c:v>-333.00450000000001</c:v>
                </c:pt>
                <c:pt idx="18730">
                  <c:v>-333.0025</c:v>
                </c:pt>
                <c:pt idx="18731">
                  <c:v>-333.00049999999999</c:v>
                </c:pt>
                <c:pt idx="18732">
                  <c:v>-332.99849999999998</c:v>
                </c:pt>
                <c:pt idx="18733">
                  <c:v>-332.99649999999997</c:v>
                </c:pt>
                <c:pt idx="18734">
                  <c:v>-332.99449999999996</c:v>
                </c:pt>
                <c:pt idx="18735">
                  <c:v>-332.99249999999995</c:v>
                </c:pt>
                <c:pt idx="18736">
                  <c:v>-332.9905</c:v>
                </c:pt>
                <c:pt idx="18737">
                  <c:v>-332.98849999999999</c:v>
                </c:pt>
                <c:pt idx="18738">
                  <c:v>-332.98649999999998</c:v>
                </c:pt>
                <c:pt idx="18739">
                  <c:v>-332.98449999999997</c:v>
                </c:pt>
                <c:pt idx="18740">
                  <c:v>-332.98249999999996</c:v>
                </c:pt>
                <c:pt idx="18741">
                  <c:v>-332.98050000000001</c:v>
                </c:pt>
                <c:pt idx="18742">
                  <c:v>-332.9785</c:v>
                </c:pt>
                <c:pt idx="18743">
                  <c:v>-332.97649999999999</c:v>
                </c:pt>
                <c:pt idx="18744">
                  <c:v>-332.97449999999998</c:v>
                </c:pt>
                <c:pt idx="18745">
                  <c:v>-332.97249999999997</c:v>
                </c:pt>
                <c:pt idx="18746">
                  <c:v>-332.97049999999996</c:v>
                </c:pt>
                <c:pt idx="18747">
                  <c:v>-332.96849999999995</c:v>
                </c:pt>
                <c:pt idx="18748">
                  <c:v>-332.9665</c:v>
                </c:pt>
                <c:pt idx="18749">
                  <c:v>-332.96449999999999</c:v>
                </c:pt>
                <c:pt idx="18750">
                  <c:v>-332.96249999999998</c:v>
                </c:pt>
                <c:pt idx="18751">
                  <c:v>-332.96049999999997</c:v>
                </c:pt>
                <c:pt idx="18752">
                  <c:v>-332.95849999999996</c:v>
                </c:pt>
                <c:pt idx="18753">
                  <c:v>-332.95650000000001</c:v>
                </c:pt>
                <c:pt idx="18754">
                  <c:v>-332.9545</c:v>
                </c:pt>
                <c:pt idx="18755">
                  <c:v>-332.95249999999999</c:v>
                </c:pt>
                <c:pt idx="18756">
                  <c:v>-332.95049999999998</c:v>
                </c:pt>
                <c:pt idx="18757">
                  <c:v>-332.94849999999997</c:v>
                </c:pt>
                <c:pt idx="18758">
                  <c:v>-332.94649999999996</c:v>
                </c:pt>
                <c:pt idx="18759">
                  <c:v>-332.94449999999995</c:v>
                </c:pt>
                <c:pt idx="18760">
                  <c:v>-332.9425</c:v>
                </c:pt>
                <c:pt idx="18761">
                  <c:v>-332.94049999999999</c:v>
                </c:pt>
                <c:pt idx="18762">
                  <c:v>-332.93849999999998</c:v>
                </c:pt>
                <c:pt idx="18763">
                  <c:v>-332.93649999999997</c:v>
                </c:pt>
                <c:pt idx="18764">
                  <c:v>-332.93449999999996</c:v>
                </c:pt>
                <c:pt idx="18765">
                  <c:v>-332.9325</c:v>
                </c:pt>
                <c:pt idx="18766">
                  <c:v>-332.93049999999999</c:v>
                </c:pt>
                <c:pt idx="18767">
                  <c:v>-332.92849999999999</c:v>
                </c:pt>
                <c:pt idx="18768">
                  <c:v>-332.92649999999998</c:v>
                </c:pt>
                <c:pt idx="18769">
                  <c:v>-332.92449999999997</c:v>
                </c:pt>
                <c:pt idx="18770">
                  <c:v>-332.92249999999996</c:v>
                </c:pt>
                <c:pt idx="18771">
                  <c:v>-332.92049999999995</c:v>
                </c:pt>
                <c:pt idx="18772">
                  <c:v>-332.91849999999999</c:v>
                </c:pt>
                <c:pt idx="18773">
                  <c:v>-332.91649999999998</c:v>
                </c:pt>
                <c:pt idx="18774">
                  <c:v>-332.91449999999998</c:v>
                </c:pt>
                <c:pt idx="18775">
                  <c:v>-332.91249999999997</c:v>
                </c:pt>
                <c:pt idx="18776">
                  <c:v>-332.91049999999996</c:v>
                </c:pt>
                <c:pt idx="18777">
                  <c:v>-332.9085</c:v>
                </c:pt>
                <c:pt idx="18778">
                  <c:v>-332.90649999999999</c:v>
                </c:pt>
                <c:pt idx="18779">
                  <c:v>-332.90449999999998</c:v>
                </c:pt>
                <c:pt idx="18780">
                  <c:v>-332.90249999999997</c:v>
                </c:pt>
                <c:pt idx="18781">
                  <c:v>-332.90049999999997</c:v>
                </c:pt>
                <c:pt idx="18782">
                  <c:v>-332.89849999999996</c:v>
                </c:pt>
                <c:pt idx="18783">
                  <c:v>-332.89649999999995</c:v>
                </c:pt>
                <c:pt idx="18784">
                  <c:v>-332.89449999999999</c:v>
                </c:pt>
                <c:pt idx="18785">
                  <c:v>-332.89249999999998</c:v>
                </c:pt>
                <c:pt idx="18786">
                  <c:v>-332.89049999999997</c:v>
                </c:pt>
                <c:pt idx="18787">
                  <c:v>-332.88849999999996</c:v>
                </c:pt>
                <c:pt idx="18788">
                  <c:v>-332.88649999999996</c:v>
                </c:pt>
                <c:pt idx="18789">
                  <c:v>-332.8845</c:v>
                </c:pt>
                <c:pt idx="18790">
                  <c:v>-332.88249999999999</c:v>
                </c:pt>
                <c:pt idx="18791">
                  <c:v>-332.88049999999998</c:v>
                </c:pt>
                <c:pt idx="18792">
                  <c:v>-332.87849999999997</c:v>
                </c:pt>
                <c:pt idx="18793">
                  <c:v>-332.87649999999996</c:v>
                </c:pt>
                <c:pt idx="18794">
                  <c:v>-332.87449999999995</c:v>
                </c:pt>
                <c:pt idx="18795">
                  <c:v>-332.87249999999995</c:v>
                </c:pt>
                <c:pt idx="18796">
                  <c:v>-332.87049999999999</c:v>
                </c:pt>
                <c:pt idx="18797">
                  <c:v>-332.86849999999998</c:v>
                </c:pt>
                <c:pt idx="18798">
                  <c:v>-332.86649999999997</c:v>
                </c:pt>
                <c:pt idx="18799">
                  <c:v>-332.86449999999996</c:v>
                </c:pt>
                <c:pt idx="18800">
                  <c:v>-332.86249999999995</c:v>
                </c:pt>
                <c:pt idx="18801">
                  <c:v>-332.8605</c:v>
                </c:pt>
                <c:pt idx="18802">
                  <c:v>-332.85849999999999</c:v>
                </c:pt>
                <c:pt idx="18803">
                  <c:v>-332.85649999999998</c:v>
                </c:pt>
                <c:pt idx="18804">
                  <c:v>-332.85449999999997</c:v>
                </c:pt>
                <c:pt idx="18805">
                  <c:v>-332.85249999999996</c:v>
                </c:pt>
                <c:pt idx="18806">
                  <c:v>-332.85049999999995</c:v>
                </c:pt>
                <c:pt idx="18807">
                  <c:v>-332.8485</c:v>
                </c:pt>
                <c:pt idx="18808">
                  <c:v>-332.84649999999999</c:v>
                </c:pt>
                <c:pt idx="18809">
                  <c:v>-332.84449999999998</c:v>
                </c:pt>
                <c:pt idx="18810">
                  <c:v>-332.84249999999997</c:v>
                </c:pt>
                <c:pt idx="18811">
                  <c:v>-332.84049999999996</c:v>
                </c:pt>
                <c:pt idx="18812">
                  <c:v>-332.83849999999995</c:v>
                </c:pt>
                <c:pt idx="18813">
                  <c:v>-332.8365</c:v>
                </c:pt>
                <c:pt idx="18814">
                  <c:v>-332.83449999999999</c:v>
                </c:pt>
                <c:pt idx="18815">
                  <c:v>-332.83249999999998</c:v>
                </c:pt>
                <c:pt idx="18816">
                  <c:v>-332.83049999999997</c:v>
                </c:pt>
                <c:pt idx="18817">
                  <c:v>-332.82849999999996</c:v>
                </c:pt>
                <c:pt idx="18818">
                  <c:v>-332.82649999999995</c:v>
                </c:pt>
                <c:pt idx="18819">
                  <c:v>-332.8245</c:v>
                </c:pt>
                <c:pt idx="18820">
                  <c:v>-332.82249999999999</c:v>
                </c:pt>
                <c:pt idx="18821">
                  <c:v>-332.82049999999998</c:v>
                </c:pt>
                <c:pt idx="18822">
                  <c:v>-332.81849999999997</c:v>
                </c:pt>
                <c:pt idx="18823">
                  <c:v>-332.81649999999996</c:v>
                </c:pt>
                <c:pt idx="18824">
                  <c:v>-332.81449999999995</c:v>
                </c:pt>
                <c:pt idx="18825">
                  <c:v>-332.8125</c:v>
                </c:pt>
                <c:pt idx="18826">
                  <c:v>-332.81049999999999</c:v>
                </c:pt>
                <c:pt idx="18827">
                  <c:v>-332.80849999999998</c:v>
                </c:pt>
                <c:pt idx="18828">
                  <c:v>-332.80649999999997</c:v>
                </c:pt>
                <c:pt idx="18829">
                  <c:v>-332.80449999999996</c:v>
                </c:pt>
                <c:pt idx="18830">
                  <c:v>-332.80250000000001</c:v>
                </c:pt>
                <c:pt idx="18831">
                  <c:v>-332.8005</c:v>
                </c:pt>
                <c:pt idx="18832">
                  <c:v>-332.79849999999999</c:v>
                </c:pt>
                <c:pt idx="18833">
                  <c:v>-332.79649999999998</c:v>
                </c:pt>
                <c:pt idx="18834">
                  <c:v>-332.79449999999997</c:v>
                </c:pt>
                <c:pt idx="18835">
                  <c:v>-332.79249999999996</c:v>
                </c:pt>
                <c:pt idx="18836">
                  <c:v>-332.79049999999995</c:v>
                </c:pt>
                <c:pt idx="18837">
                  <c:v>-332.7885</c:v>
                </c:pt>
                <c:pt idx="18838">
                  <c:v>-332.78649999999999</c:v>
                </c:pt>
                <c:pt idx="18839">
                  <c:v>-332.78449999999998</c:v>
                </c:pt>
                <c:pt idx="18840">
                  <c:v>-332.78249999999997</c:v>
                </c:pt>
                <c:pt idx="18841">
                  <c:v>-332.78049999999996</c:v>
                </c:pt>
                <c:pt idx="18842">
                  <c:v>-332.77850000000001</c:v>
                </c:pt>
                <c:pt idx="18843">
                  <c:v>-332.7765</c:v>
                </c:pt>
                <c:pt idx="18844">
                  <c:v>-332.77449999999999</c:v>
                </c:pt>
                <c:pt idx="18845">
                  <c:v>-332.77249999999998</c:v>
                </c:pt>
                <c:pt idx="18846">
                  <c:v>-332.77049999999997</c:v>
                </c:pt>
                <c:pt idx="18847">
                  <c:v>-332.76849999999996</c:v>
                </c:pt>
                <c:pt idx="18848">
                  <c:v>-332.76649999999995</c:v>
                </c:pt>
                <c:pt idx="18849">
                  <c:v>-332.7645</c:v>
                </c:pt>
                <c:pt idx="18850">
                  <c:v>-332.76249999999999</c:v>
                </c:pt>
                <c:pt idx="18851">
                  <c:v>-332.76049999999998</c:v>
                </c:pt>
                <c:pt idx="18852">
                  <c:v>-332.75849999999997</c:v>
                </c:pt>
                <c:pt idx="18853">
                  <c:v>-332.75649999999996</c:v>
                </c:pt>
                <c:pt idx="18854">
                  <c:v>-332.75450000000001</c:v>
                </c:pt>
                <c:pt idx="18855">
                  <c:v>-332.7525</c:v>
                </c:pt>
                <c:pt idx="18856">
                  <c:v>-332.75049999999999</c:v>
                </c:pt>
                <c:pt idx="18857">
                  <c:v>-332.74849999999998</c:v>
                </c:pt>
                <c:pt idx="18858">
                  <c:v>-332.74649999999997</c:v>
                </c:pt>
                <c:pt idx="18859">
                  <c:v>-332.74449999999996</c:v>
                </c:pt>
                <c:pt idx="18860">
                  <c:v>-332.74249999999995</c:v>
                </c:pt>
                <c:pt idx="18861">
                  <c:v>-332.7405</c:v>
                </c:pt>
                <c:pt idx="18862">
                  <c:v>-332.73849999999999</c:v>
                </c:pt>
                <c:pt idx="18863">
                  <c:v>-332.73649999999998</c:v>
                </c:pt>
                <c:pt idx="18864">
                  <c:v>-332.73449999999997</c:v>
                </c:pt>
                <c:pt idx="18865">
                  <c:v>-332.73249999999996</c:v>
                </c:pt>
                <c:pt idx="18866">
                  <c:v>-332.73050000000001</c:v>
                </c:pt>
                <c:pt idx="18867">
                  <c:v>-332.7285</c:v>
                </c:pt>
                <c:pt idx="18868">
                  <c:v>-332.72649999999999</c:v>
                </c:pt>
                <c:pt idx="18869">
                  <c:v>-332.72449999999998</c:v>
                </c:pt>
                <c:pt idx="18870">
                  <c:v>-332.72249999999997</c:v>
                </c:pt>
                <c:pt idx="18871">
                  <c:v>-332.72049999999996</c:v>
                </c:pt>
                <c:pt idx="18872">
                  <c:v>-332.71849999999995</c:v>
                </c:pt>
                <c:pt idx="18873">
                  <c:v>-332.7165</c:v>
                </c:pt>
                <c:pt idx="18874">
                  <c:v>-332.71449999999999</c:v>
                </c:pt>
                <c:pt idx="18875">
                  <c:v>-332.71249999999998</c:v>
                </c:pt>
                <c:pt idx="18876">
                  <c:v>-332.71049999999997</c:v>
                </c:pt>
                <c:pt idx="18877">
                  <c:v>-332.70849999999996</c:v>
                </c:pt>
                <c:pt idx="18878">
                  <c:v>-332.70650000000001</c:v>
                </c:pt>
                <c:pt idx="18879">
                  <c:v>-332.7045</c:v>
                </c:pt>
                <c:pt idx="18880">
                  <c:v>-332.70249999999999</c:v>
                </c:pt>
                <c:pt idx="18881">
                  <c:v>-332.70049999999998</c:v>
                </c:pt>
                <c:pt idx="18882">
                  <c:v>-332.69849999999997</c:v>
                </c:pt>
                <c:pt idx="18883">
                  <c:v>-332.69649999999996</c:v>
                </c:pt>
                <c:pt idx="18884">
                  <c:v>-332.69449999999995</c:v>
                </c:pt>
                <c:pt idx="18885">
                  <c:v>-332.6925</c:v>
                </c:pt>
                <c:pt idx="18886">
                  <c:v>-332.69049999999999</c:v>
                </c:pt>
                <c:pt idx="18887">
                  <c:v>-332.68849999999998</c:v>
                </c:pt>
                <c:pt idx="18888">
                  <c:v>-332.68649999999997</c:v>
                </c:pt>
                <c:pt idx="18889">
                  <c:v>-332.68449999999996</c:v>
                </c:pt>
                <c:pt idx="18890">
                  <c:v>-332.6825</c:v>
                </c:pt>
                <c:pt idx="18891">
                  <c:v>-332.68049999999999</c:v>
                </c:pt>
                <c:pt idx="18892">
                  <c:v>-332.67849999999999</c:v>
                </c:pt>
                <c:pt idx="18893">
                  <c:v>-332.67649999999998</c:v>
                </c:pt>
                <c:pt idx="18894">
                  <c:v>-332.67449999999997</c:v>
                </c:pt>
                <c:pt idx="18895">
                  <c:v>-332.67249999999996</c:v>
                </c:pt>
                <c:pt idx="18896">
                  <c:v>-332.67049999999995</c:v>
                </c:pt>
                <c:pt idx="18897">
                  <c:v>-332.66849999999999</c:v>
                </c:pt>
                <c:pt idx="18898">
                  <c:v>-332.66649999999998</c:v>
                </c:pt>
                <c:pt idx="18899">
                  <c:v>-332.66449999999998</c:v>
                </c:pt>
                <c:pt idx="18900">
                  <c:v>-332.66249999999997</c:v>
                </c:pt>
                <c:pt idx="18901">
                  <c:v>-332.66049999999996</c:v>
                </c:pt>
                <c:pt idx="18902">
                  <c:v>-332.6585</c:v>
                </c:pt>
                <c:pt idx="18903">
                  <c:v>-332.65649999999999</c:v>
                </c:pt>
                <c:pt idx="18904">
                  <c:v>-332.65449999999998</c:v>
                </c:pt>
                <c:pt idx="18905">
                  <c:v>-332.65249999999997</c:v>
                </c:pt>
                <c:pt idx="18906">
                  <c:v>-332.65049999999997</c:v>
                </c:pt>
                <c:pt idx="18907">
                  <c:v>-332.64849999999996</c:v>
                </c:pt>
                <c:pt idx="18908">
                  <c:v>-332.64649999999995</c:v>
                </c:pt>
                <c:pt idx="18909">
                  <c:v>-332.64449999999999</c:v>
                </c:pt>
                <c:pt idx="18910">
                  <c:v>-332.64249999999998</c:v>
                </c:pt>
                <c:pt idx="18911">
                  <c:v>-332.64049999999997</c:v>
                </c:pt>
                <c:pt idx="18912">
                  <c:v>-332.63849999999996</c:v>
                </c:pt>
                <c:pt idx="18913">
                  <c:v>-332.63649999999996</c:v>
                </c:pt>
                <c:pt idx="18914">
                  <c:v>-332.6345</c:v>
                </c:pt>
                <c:pt idx="18915">
                  <c:v>-332.63249999999999</c:v>
                </c:pt>
                <c:pt idx="18916">
                  <c:v>-332.63049999999998</c:v>
                </c:pt>
                <c:pt idx="18917">
                  <c:v>-332.62849999999997</c:v>
                </c:pt>
                <c:pt idx="18918">
                  <c:v>-332.62649999999996</c:v>
                </c:pt>
                <c:pt idx="18919">
                  <c:v>-332.62449999999995</c:v>
                </c:pt>
                <c:pt idx="18920">
                  <c:v>-332.62249999999995</c:v>
                </c:pt>
                <c:pt idx="18921">
                  <c:v>-332.62049999999999</c:v>
                </c:pt>
                <c:pt idx="18922">
                  <c:v>-332.61849999999998</c:v>
                </c:pt>
                <c:pt idx="18923">
                  <c:v>-332.61649999999997</c:v>
                </c:pt>
                <c:pt idx="18924">
                  <c:v>-332.61449999999996</c:v>
                </c:pt>
                <c:pt idx="18925">
                  <c:v>-332.61249999999995</c:v>
                </c:pt>
                <c:pt idx="18926">
                  <c:v>-332.6105</c:v>
                </c:pt>
                <c:pt idx="18927">
                  <c:v>-332.60849999999999</c:v>
                </c:pt>
                <c:pt idx="18928">
                  <c:v>-332.60649999999998</c:v>
                </c:pt>
                <c:pt idx="18929">
                  <c:v>-332.60449999999997</c:v>
                </c:pt>
                <c:pt idx="18930">
                  <c:v>-332.60249999999996</c:v>
                </c:pt>
                <c:pt idx="18931">
                  <c:v>-332.60049999999995</c:v>
                </c:pt>
                <c:pt idx="18932">
                  <c:v>-332.5985</c:v>
                </c:pt>
                <c:pt idx="18933">
                  <c:v>-332.59649999999999</c:v>
                </c:pt>
                <c:pt idx="18934">
                  <c:v>-332.59449999999998</c:v>
                </c:pt>
                <c:pt idx="18935">
                  <c:v>-332.59249999999997</c:v>
                </c:pt>
                <c:pt idx="18936">
                  <c:v>-332.59049999999996</c:v>
                </c:pt>
                <c:pt idx="18937">
                  <c:v>-332.58849999999995</c:v>
                </c:pt>
                <c:pt idx="18938">
                  <c:v>-332.5865</c:v>
                </c:pt>
                <c:pt idx="18939">
                  <c:v>-332.58449999999999</c:v>
                </c:pt>
                <c:pt idx="18940">
                  <c:v>-332.58249999999998</c:v>
                </c:pt>
                <c:pt idx="18941">
                  <c:v>-332.58049999999997</c:v>
                </c:pt>
                <c:pt idx="18942">
                  <c:v>-332.57849999999996</c:v>
                </c:pt>
                <c:pt idx="18943">
                  <c:v>-332.57649999999995</c:v>
                </c:pt>
                <c:pt idx="18944">
                  <c:v>-332.5745</c:v>
                </c:pt>
                <c:pt idx="18945">
                  <c:v>-332.57249999999999</c:v>
                </c:pt>
                <c:pt idx="18946">
                  <c:v>-332.57049999999998</c:v>
                </c:pt>
                <c:pt idx="18947">
                  <c:v>-332.56849999999997</c:v>
                </c:pt>
                <c:pt idx="18948">
                  <c:v>-332.56649999999996</c:v>
                </c:pt>
                <c:pt idx="18949">
                  <c:v>-332.56449999999995</c:v>
                </c:pt>
                <c:pt idx="18950">
                  <c:v>-332.5625</c:v>
                </c:pt>
                <c:pt idx="18951">
                  <c:v>-332.56049999999999</c:v>
                </c:pt>
                <c:pt idx="18952">
                  <c:v>-332.55849999999998</c:v>
                </c:pt>
                <c:pt idx="18953">
                  <c:v>-332.55649999999997</c:v>
                </c:pt>
                <c:pt idx="18954">
                  <c:v>-332.55449999999996</c:v>
                </c:pt>
                <c:pt idx="18955">
                  <c:v>-332.55250000000001</c:v>
                </c:pt>
                <c:pt idx="18956">
                  <c:v>-332.5505</c:v>
                </c:pt>
                <c:pt idx="18957">
                  <c:v>-332.54849999999999</c:v>
                </c:pt>
                <c:pt idx="18958">
                  <c:v>-332.54649999999998</c:v>
                </c:pt>
                <c:pt idx="18959">
                  <c:v>-332.54449999999997</c:v>
                </c:pt>
                <c:pt idx="18960">
                  <c:v>-332.54249999999996</c:v>
                </c:pt>
                <c:pt idx="18961">
                  <c:v>-332.54049999999995</c:v>
                </c:pt>
                <c:pt idx="18962">
                  <c:v>-332.5385</c:v>
                </c:pt>
                <c:pt idx="18963">
                  <c:v>-332.53649999999999</c:v>
                </c:pt>
                <c:pt idx="18964">
                  <c:v>-332.53449999999998</c:v>
                </c:pt>
                <c:pt idx="18965">
                  <c:v>-332.53249999999997</c:v>
                </c:pt>
                <c:pt idx="18966">
                  <c:v>-332.53049999999996</c:v>
                </c:pt>
                <c:pt idx="18967">
                  <c:v>-332.52850000000001</c:v>
                </c:pt>
                <c:pt idx="18968">
                  <c:v>-332.5265</c:v>
                </c:pt>
                <c:pt idx="18969">
                  <c:v>-332.52449999999999</c:v>
                </c:pt>
                <c:pt idx="18970">
                  <c:v>-332.52249999999998</c:v>
                </c:pt>
                <c:pt idx="18971">
                  <c:v>-332.52049999999997</c:v>
                </c:pt>
                <c:pt idx="18972">
                  <c:v>-332.51849999999996</c:v>
                </c:pt>
                <c:pt idx="18973">
                  <c:v>-332.51649999999995</c:v>
                </c:pt>
                <c:pt idx="18974">
                  <c:v>-332.5145</c:v>
                </c:pt>
                <c:pt idx="18975">
                  <c:v>-332.51249999999999</c:v>
                </c:pt>
                <c:pt idx="18976">
                  <c:v>-332.51049999999998</c:v>
                </c:pt>
                <c:pt idx="18977">
                  <c:v>-332.50849999999997</c:v>
                </c:pt>
                <c:pt idx="18978">
                  <c:v>-332.50649999999996</c:v>
                </c:pt>
                <c:pt idx="18979">
                  <c:v>-332.50450000000001</c:v>
                </c:pt>
                <c:pt idx="18980">
                  <c:v>-332.5025</c:v>
                </c:pt>
                <c:pt idx="18981">
                  <c:v>-332.50049999999999</c:v>
                </c:pt>
                <c:pt idx="18982">
                  <c:v>-332.49849999999998</c:v>
                </c:pt>
                <c:pt idx="18983">
                  <c:v>-332.49649999999997</c:v>
                </c:pt>
                <c:pt idx="18984">
                  <c:v>-332.49449999999996</c:v>
                </c:pt>
                <c:pt idx="18985">
                  <c:v>-332.49249999999995</c:v>
                </c:pt>
                <c:pt idx="18986">
                  <c:v>-332.4905</c:v>
                </c:pt>
                <c:pt idx="18987">
                  <c:v>-332.48849999999999</c:v>
                </c:pt>
                <c:pt idx="18988">
                  <c:v>-332.48649999999998</c:v>
                </c:pt>
                <c:pt idx="18989">
                  <c:v>-332.48449999999997</c:v>
                </c:pt>
                <c:pt idx="18990">
                  <c:v>-332.48249999999996</c:v>
                </c:pt>
                <c:pt idx="18991">
                  <c:v>-332.48050000000001</c:v>
                </c:pt>
                <c:pt idx="18992">
                  <c:v>-332.4785</c:v>
                </c:pt>
                <c:pt idx="18993">
                  <c:v>-332.47649999999999</c:v>
                </c:pt>
                <c:pt idx="18994">
                  <c:v>-332.47449999999998</c:v>
                </c:pt>
                <c:pt idx="18995">
                  <c:v>-332.47249999999997</c:v>
                </c:pt>
                <c:pt idx="18996">
                  <c:v>-332.47049999999996</c:v>
                </c:pt>
                <c:pt idx="18997">
                  <c:v>-332.46849999999995</c:v>
                </c:pt>
                <c:pt idx="18998">
                  <c:v>-332.4665</c:v>
                </c:pt>
                <c:pt idx="18999">
                  <c:v>-332.46449999999999</c:v>
                </c:pt>
                <c:pt idx="19000">
                  <c:v>-332.46249999999998</c:v>
                </c:pt>
                <c:pt idx="19001">
                  <c:v>-332.46049999999997</c:v>
                </c:pt>
                <c:pt idx="19002">
                  <c:v>-332.45849999999996</c:v>
                </c:pt>
                <c:pt idx="19003">
                  <c:v>-332.45650000000001</c:v>
                </c:pt>
                <c:pt idx="19004">
                  <c:v>-332.4545</c:v>
                </c:pt>
                <c:pt idx="19005">
                  <c:v>-332.45249999999999</c:v>
                </c:pt>
                <c:pt idx="19006">
                  <c:v>-332.45049999999998</c:v>
                </c:pt>
                <c:pt idx="19007">
                  <c:v>-332.44849999999997</c:v>
                </c:pt>
                <c:pt idx="19008">
                  <c:v>-332.44649999999996</c:v>
                </c:pt>
                <c:pt idx="19009">
                  <c:v>-332.44449999999995</c:v>
                </c:pt>
                <c:pt idx="19010">
                  <c:v>-332.4425</c:v>
                </c:pt>
                <c:pt idx="19011">
                  <c:v>-332.44049999999999</c:v>
                </c:pt>
                <c:pt idx="19012">
                  <c:v>-332.43849999999998</c:v>
                </c:pt>
                <c:pt idx="19013">
                  <c:v>-332.43649999999997</c:v>
                </c:pt>
                <c:pt idx="19014">
                  <c:v>-332.43449999999996</c:v>
                </c:pt>
                <c:pt idx="19015">
                  <c:v>-332.4325</c:v>
                </c:pt>
                <c:pt idx="19016">
                  <c:v>-332.43049999999999</c:v>
                </c:pt>
                <c:pt idx="19017">
                  <c:v>-332.42849999999999</c:v>
                </c:pt>
                <c:pt idx="19018">
                  <c:v>-332.42649999999998</c:v>
                </c:pt>
                <c:pt idx="19019">
                  <c:v>-332.42449999999997</c:v>
                </c:pt>
                <c:pt idx="19020">
                  <c:v>-332.42249999999996</c:v>
                </c:pt>
                <c:pt idx="19021">
                  <c:v>-332.42049999999995</c:v>
                </c:pt>
                <c:pt idx="19022">
                  <c:v>-332.41849999999999</c:v>
                </c:pt>
                <c:pt idx="19023">
                  <c:v>-332.41649999999998</c:v>
                </c:pt>
                <c:pt idx="19024">
                  <c:v>-332.41449999999998</c:v>
                </c:pt>
                <c:pt idx="19025">
                  <c:v>-332.41249999999997</c:v>
                </c:pt>
                <c:pt idx="19026">
                  <c:v>-332.41049999999996</c:v>
                </c:pt>
                <c:pt idx="19027">
                  <c:v>-332.4085</c:v>
                </c:pt>
                <c:pt idx="19028">
                  <c:v>-332.40649999999999</c:v>
                </c:pt>
                <c:pt idx="19029">
                  <c:v>-332.40449999999998</c:v>
                </c:pt>
                <c:pt idx="19030">
                  <c:v>-332.40249999999997</c:v>
                </c:pt>
                <c:pt idx="19031">
                  <c:v>-332.40049999999997</c:v>
                </c:pt>
                <c:pt idx="19032">
                  <c:v>-332.39849999999996</c:v>
                </c:pt>
                <c:pt idx="19033">
                  <c:v>-332.39649999999995</c:v>
                </c:pt>
                <c:pt idx="19034">
                  <c:v>-332.39449999999999</c:v>
                </c:pt>
                <c:pt idx="19035">
                  <c:v>-332.39249999999998</c:v>
                </c:pt>
                <c:pt idx="19036">
                  <c:v>-332.39049999999997</c:v>
                </c:pt>
                <c:pt idx="19037">
                  <c:v>-332.38849999999996</c:v>
                </c:pt>
                <c:pt idx="19038">
                  <c:v>-332.38649999999996</c:v>
                </c:pt>
                <c:pt idx="19039">
                  <c:v>-332.3845</c:v>
                </c:pt>
                <c:pt idx="19040">
                  <c:v>-332.38249999999999</c:v>
                </c:pt>
                <c:pt idx="19041">
                  <c:v>-332.38049999999998</c:v>
                </c:pt>
                <c:pt idx="19042">
                  <c:v>-332.37849999999997</c:v>
                </c:pt>
                <c:pt idx="19043">
                  <c:v>-332.37649999999996</c:v>
                </c:pt>
                <c:pt idx="19044">
                  <c:v>-332.37449999999995</c:v>
                </c:pt>
                <c:pt idx="19045">
                  <c:v>-332.37249999999995</c:v>
                </c:pt>
                <c:pt idx="19046">
                  <c:v>-332.37049999999999</c:v>
                </c:pt>
                <c:pt idx="19047">
                  <c:v>-332.36849999999998</c:v>
                </c:pt>
                <c:pt idx="19048">
                  <c:v>-332.36649999999997</c:v>
                </c:pt>
                <c:pt idx="19049">
                  <c:v>-332.36449999999996</c:v>
                </c:pt>
                <c:pt idx="19050">
                  <c:v>-332.36249999999995</c:v>
                </c:pt>
                <c:pt idx="19051">
                  <c:v>-332.3605</c:v>
                </c:pt>
                <c:pt idx="19052">
                  <c:v>-332.35849999999999</c:v>
                </c:pt>
                <c:pt idx="19053">
                  <c:v>-332.35649999999998</c:v>
                </c:pt>
                <c:pt idx="19054">
                  <c:v>-332.35449999999997</c:v>
                </c:pt>
                <c:pt idx="19055">
                  <c:v>-332.35249999999996</c:v>
                </c:pt>
                <c:pt idx="19056">
                  <c:v>-332.35049999999995</c:v>
                </c:pt>
                <c:pt idx="19057">
                  <c:v>-332.3485</c:v>
                </c:pt>
                <c:pt idx="19058">
                  <c:v>-332.34649999999999</c:v>
                </c:pt>
                <c:pt idx="19059">
                  <c:v>-332.34449999999998</c:v>
                </c:pt>
                <c:pt idx="19060">
                  <c:v>-332.34249999999997</c:v>
                </c:pt>
                <c:pt idx="19061">
                  <c:v>-332.34049999999996</c:v>
                </c:pt>
                <c:pt idx="19062">
                  <c:v>-332.33849999999995</c:v>
                </c:pt>
                <c:pt idx="19063">
                  <c:v>-332.3365</c:v>
                </c:pt>
                <c:pt idx="19064">
                  <c:v>-332.33449999999999</c:v>
                </c:pt>
                <c:pt idx="19065">
                  <c:v>-332.33249999999998</c:v>
                </c:pt>
                <c:pt idx="19066">
                  <c:v>-332.33049999999997</c:v>
                </c:pt>
                <c:pt idx="19067">
                  <c:v>-332.32849999999996</c:v>
                </c:pt>
                <c:pt idx="19068">
                  <c:v>-332.32649999999995</c:v>
                </c:pt>
                <c:pt idx="19069">
                  <c:v>-332.3245</c:v>
                </c:pt>
                <c:pt idx="19070">
                  <c:v>-332.32249999999999</c:v>
                </c:pt>
                <c:pt idx="19071">
                  <c:v>-332.32049999999998</c:v>
                </c:pt>
                <c:pt idx="19072">
                  <c:v>-332.31849999999997</c:v>
                </c:pt>
                <c:pt idx="19073">
                  <c:v>-332.31649999999996</c:v>
                </c:pt>
                <c:pt idx="19074">
                  <c:v>-332.31449999999995</c:v>
                </c:pt>
                <c:pt idx="19075">
                  <c:v>-332.3125</c:v>
                </c:pt>
                <c:pt idx="19076">
                  <c:v>-332.31049999999999</c:v>
                </c:pt>
                <c:pt idx="19077">
                  <c:v>-332.30849999999998</c:v>
                </c:pt>
                <c:pt idx="19078">
                  <c:v>-332.30649999999997</c:v>
                </c:pt>
                <c:pt idx="19079">
                  <c:v>-332.30449999999996</c:v>
                </c:pt>
                <c:pt idx="19080">
                  <c:v>-332.30250000000001</c:v>
                </c:pt>
                <c:pt idx="19081">
                  <c:v>-332.3005</c:v>
                </c:pt>
                <c:pt idx="19082">
                  <c:v>-332.29849999999999</c:v>
                </c:pt>
                <c:pt idx="19083">
                  <c:v>-332.29649999999998</c:v>
                </c:pt>
                <c:pt idx="19084">
                  <c:v>-332.29449999999997</c:v>
                </c:pt>
                <c:pt idx="19085">
                  <c:v>-332.29249999999996</c:v>
                </c:pt>
                <c:pt idx="19086">
                  <c:v>-332.29049999999995</c:v>
                </c:pt>
                <c:pt idx="19087">
                  <c:v>-332.2885</c:v>
                </c:pt>
                <c:pt idx="19088">
                  <c:v>-332.28649999999999</c:v>
                </c:pt>
                <c:pt idx="19089">
                  <c:v>-332.28449999999998</c:v>
                </c:pt>
                <c:pt idx="19090">
                  <c:v>-332.28249999999997</c:v>
                </c:pt>
                <c:pt idx="19091">
                  <c:v>-332.28049999999996</c:v>
                </c:pt>
                <c:pt idx="19092">
                  <c:v>-332.27850000000001</c:v>
                </c:pt>
                <c:pt idx="19093">
                  <c:v>-332.2765</c:v>
                </c:pt>
                <c:pt idx="19094">
                  <c:v>-332.27449999999999</c:v>
                </c:pt>
                <c:pt idx="19095">
                  <c:v>-332.27249999999998</c:v>
                </c:pt>
                <c:pt idx="19096">
                  <c:v>-332.27049999999997</c:v>
                </c:pt>
                <c:pt idx="19097">
                  <c:v>-332.26849999999996</c:v>
                </c:pt>
                <c:pt idx="19098">
                  <c:v>-332.26649999999995</c:v>
                </c:pt>
                <c:pt idx="19099">
                  <c:v>-332.2645</c:v>
                </c:pt>
                <c:pt idx="19100">
                  <c:v>-332.26249999999999</c:v>
                </c:pt>
                <c:pt idx="19101">
                  <c:v>-332.26049999999998</c:v>
                </c:pt>
                <c:pt idx="19102">
                  <c:v>-332.25849999999997</c:v>
                </c:pt>
                <c:pt idx="19103">
                  <c:v>-332.25649999999996</c:v>
                </c:pt>
                <c:pt idx="19104">
                  <c:v>-332.25450000000001</c:v>
                </c:pt>
                <c:pt idx="19105">
                  <c:v>-332.2525</c:v>
                </c:pt>
                <c:pt idx="19106">
                  <c:v>-332.25049999999999</c:v>
                </c:pt>
                <c:pt idx="19107">
                  <c:v>-332.24849999999998</c:v>
                </c:pt>
                <c:pt idx="19108">
                  <c:v>-332.24649999999997</c:v>
                </c:pt>
                <c:pt idx="19109">
                  <c:v>-332.24449999999996</c:v>
                </c:pt>
                <c:pt idx="19110">
                  <c:v>-332.24249999999995</c:v>
                </c:pt>
                <c:pt idx="19111">
                  <c:v>-332.2405</c:v>
                </c:pt>
                <c:pt idx="19112">
                  <c:v>-332.23849999999999</c:v>
                </c:pt>
                <c:pt idx="19113">
                  <c:v>-332.23649999999998</c:v>
                </c:pt>
                <c:pt idx="19114">
                  <c:v>-332.23449999999997</c:v>
                </c:pt>
                <c:pt idx="19115">
                  <c:v>-332.23249999999996</c:v>
                </c:pt>
                <c:pt idx="19116">
                  <c:v>-332.23050000000001</c:v>
                </c:pt>
                <c:pt idx="19117">
                  <c:v>-332.2285</c:v>
                </c:pt>
                <c:pt idx="19118">
                  <c:v>-332.22649999999999</c:v>
                </c:pt>
                <c:pt idx="19119">
                  <c:v>-332.22449999999998</c:v>
                </c:pt>
                <c:pt idx="19120">
                  <c:v>-332.22249999999997</c:v>
                </c:pt>
                <c:pt idx="19121">
                  <c:v>-332.22049999999996</c:v>
                </c:pt>
                <c:pt idx="19122">
                  <c:v>-332.21849999999995</c:v>
                </c:pt>
                <c:pt idx="19123">
                  <c:v>-332.2165</c:v>
                </c:pt>
                <c:pt idx="19124">
                  <c:v>-332.21449999999999</c:v>
                </c:pt>
                <c:pt idx="19125">
                  <c:v>-332.21249999999998</c:v>
                </c:pt>
                <c:pt idx="19126">
                  <c:v>-332.21049999999997</c:v>
                </c:pt>
                <c:pt idx="19127">
                  <c:v>-332.20849999999996</c:v>
                </c:pt>
                <c:pt idx="19128">
                  <c:v>-332.20650000000001</c:v>
                </c:pt>
                <c:pt idx="19129">
                  <c:v>-332.2045</c:v>
                </c:pt>
                <c:pt idx="19130">
                  <c:v>-332.20249999999999</c:v>
                </c:pt>
                <c:pt idx="19131">
                  <c:v>-332.20049999999998</c:v>
                </c:pt>
                <c:pt idx="19132">
                  <c:v>-332.19849999999997</c:v>
                </c:pt>
                <c:pt idx="19133">
                  <c:v>-332.19649999999996</c:v>
                </c:pt>
                <c:pt idx="19134">
                  <c:v>-332.19449999999995</c:v>
                </c:pt>
                <c:pt idx="19135">
                  <c:v>-332.1925</c:v>
                </c:pt>
                <c:pt idx="19136">
                  <c:v>-332.19049999999999</c:v>
                </c:pt>
                <c:pt idx="19137">
                  <c:v>-332.18849999999998</c:v>
                </c:pt>
                <c:pt idx="19138">
                  <c:v>-332.18649999999997</c:v>
                </c:pt>
                <c:pt idx="19139">
                  <c:v>-332.18449999999996</c:v>
                </c:pt>
                <c:pt idx="19140">
                  <c:v>-332.1825</c:v>
                </c:pt>
                <c:pt idx="19141">
                  <c:v>-332.18049999999999</c:v>
                </c:pt>
                <c:pt idx="19142">
                  <c:v>-332.17849999999999</c:v>
                </c:pt>
                <c:pt idx="19143">
                  <c:v>-332.17649999999998</c:v>
                </c:pt>
                <c:pt idx="19144">
                  <c:v>-332.17449999999997</c:v>
                </c:pt>
                <c:pt idx="19145">
                  <c:v>-332.17249999999996</c:v>
                </c:pt>
                <c:pt idx="19146">
                  <c:v>-332.17049999999995</c:v>
                </c:pt>
                <c:pt idx="19147">
                  <c:v>-332.16849999999999</c:v>
                </c:pt>
                <c:pt idx="19148">
                  <c:v>-332.16649999999998</c:v>
                </c:pt>
                <c:pt idx="19149">
                  <c:v>-332.16449999999998</c:v>
                </c:pt>
                <c:pt idx="19150">
                  <c:v>-332.16249999999997</c:v>
                </c:pt>
                <c:pt idx="19151">
                  <c:v>-332.16049999999996</c:v>
                </c:pt>
                <c:pt idx="19152">
                  <c:v>-332.1585</c:v>
                </c:pt>
                <c:pt idx="19153">
                  <c:v>-332.15649999999999</c:v>
                </c:pt>
                <c:pt idx="19154">
                  <c:v>-332.15449999999998</c:v>
                </c:pt>
                <c:pt idx="19155">
                  <c:v>-332.15249999999997</c:v>
                </c:pt>
                <c:pt idx="19156">
                  <c:v>-332.15049999999997</c:v>
                </c:pt>
                <c:pt idx="19157">
                  <c:v>-332.14849999999996</c:v>
                </c:pt>
                <c:pt idx="19158">
                  <c:v>-332.14649999999995</c:v>
                </c:pt>
                <c:pt idx="19159">
                  <c:v>-332.14449999999999</c:v>
                </c:pt>
                <c:pt idx="19160">
                  <c:v>-332.14249999999998</c:v>
                </c:pt>
                <c:pt idx="19161">
                  <c:v>-332.14049999999997</c:v>
                </c:pt>
                <c:pt idx="19162">
                  <c:v>-332.13849999999996</c:v>
                </c:pt>
                <c:pt idx="19163">
                  <c:v>-332.13649999999996</c:v>
                </c:pt>
                <c:pt idx="19164">
                  <c:v>-332.1345</c:v>
                </c:pt>
                <c:pt idx="19165">
                  <c:v>-332.13249999999999</c:v>
                </c:pt>
                <c:pt idx="19166">
                  <c:v>-332.13049999999998</c:v>
                </c:pt>
                <c:pt idx="19167">
                  <c:v>-332.12849999999997</c:v>
                </c:pt>
                <c:pt idx="19168">
                  <c:v>-332.12649999999996</c:v>
                </c:pt>
                <c:pt idx="19169">
                  <c:v>-332.12449999999995</c:v>
                </c:pt>
                <c:pt idx="19170">
                  <c:v>-332.12249999999995</c:v>
                </c:pt>
                <c:pt idx="19171">
                  <c:v>-332.12049999999999</c:v>
                </c:pt>
                <c:pt idx="19172">
                  <c:v>-332.11849999999998</c:v>
                </c:pt>
                <c:pt idx="19173">
                  <c:v>-332.11649999999997</c:v>
                </c:pt>
                <c:pt idx="19174">
                  <c:v>-332.11449999999996</c:v>
                </c:pt>
                <c:pt idx="19175">
                  <c:v>-332.11249999999995</c:v>
                </c:pt>
                <c:pt idx="19176">
                  <c:v>-332.1105</c:v>
                </c:pt>
                <c:pt idx="19177">
                  <c:v>-332.10849999999999</c:v>
                </c:pt>
                <c:pt idx="19178">
                  <c:v>-332.10649999999998</c:v>
                </c:pt>
                <c:pt idx="19179">
                  <c:v>-332.10449999999997</c:v>
                </c:pt>
                <c:pt idx="19180">
                  <c:v>-332.10249999999996</c:v>
                </c:pt>
                <c:pt idx="19181">
                  <c:v>-332.10049999999995</c:v>
                </c:pt>
                <c:pt idx="19182">
                  <c:v>-332.0985</c:v>
                </c:pt>
                <c:pt idx="19183">
                  <c:v>-332.09649999999999</c:v>
                </c:pt>
                <c:pt idx="19184">
                  <c:v>-332.09449999999998</c:v>
                </c:pt>
                <c:pt idx="19185">
                  <c:v>-332.09249999999997</c:v>
                </c:pt>
                <c:pt idx="19186">
                  <c:v>-332.09049999999996</c:v>
                </c:pt>
                <c:pt idx="19187">
                  <c:v>-332.08849999999995</c:v>
                </c:pt>
                <c:pt idx="19188">
                  <c:v>-332.0865</c:v>
                </c:pt>
                <c:pt idx="19189">
                  <c:v>-332.08449999999999</c:v>
                </c:pt>
                <c:pt idx="19190">
                  <c:v>-332.08249999999998</c:v>
                </c:pt>
                <c:pt idx="19191">
                  <c:v>-332.08049999999997</c:v>
                </c:pt>
                <c:pt idx="19192">
                  <c:v>-332.07849999999996</c:v>
                </c:pt>
                <c:pt idx="19193">
                  <c:v>-332.07649999999995</c:v>
                </c:pt>
                <c:pt idx="19194">
                  <c:v>-332.0745</c:v>
                </c:pt>
                <c:pt idx="19195">
                  <c:v>-332.07249999999999</c:v>
                </c:pt>
                <c:pt idx="19196">
                  <c:v>-332.07049999999998</c:v>
                </c:pt>
                <c:pt idx="19197">
                  <c:v>-332.06849999999997</c:v>
                </c:pt>
                <c:pt idx="19198">
                  <c:v>-332.06649999999996</c:v>
                </c:pt>
                <c:pt idx="19199">
                  <c:v>-332.06449999999995</c:v>
                </c:pt>
                <c:pt idx="19200">
                  <c:v>-332.0625</c:v>
                </c:pt>
                <c:pt idx="19201">
                  <c:v>-332.06049999999999</c:v>
                </c:pt>
                <c:pt idx="19202">
                  <c:v>-332.05849999999998</c:v>
                </c:pt>
                <c:pt idx="19203">
                  <c:v>-332.05649999999997</c:v>
                </c:pt>
                <c:pt idx="19204">
                  <c:v>-332.05449999999996</c:v>
                </c:pt>
                <c:pt idx="19205">
                  <c:v>-332.05250000000001</c:v>
                </c:pt>
                <c:pt idx="19206">
                  <c:v>-332.0505</c:v>
                </c:pt>
                <c:pt idx="19207">
                  <c:v>-332.04849999999999</c:v>
                </c:pt>
                <c:pt idx="19208">
                  <c:v>-332.04649999999998</c:v>
                </c:pt>
                <c:pt idx="19209">
                  <c:v>-332.04449999999997</c:v>
                </c:pt>
                <c:pt idx="19210">
                  <c:v>-332.04249999999996</c:v>
                </c:pt>
                <c:pt idx="19211">
                  <c:v>-332.04049999999995</c:v>
                </c:pt>
                <c:pt idx="19212">
                  <c:v>-332.0385</c:v>
                </c:pt>
                <c:pt idx="19213">
                  <c:v>-332.03649999999999</c:v>
                </c:pt>
                <c:pt idx="19214">
                  <c:v>-332.03449999999998</c:v>
                </c:pt>
                <c:pt idx="19215">
                  <c:v>-332.03249999999997</c:v>
                </c:pt>
                <c:pt idx="19216">
                  <c:v>-332.03049999999996</c:v>
                </c:pt>
                <c:pt idx="19217">
                  <c:v>-332.02850000000001</c:v>
                </c:pt>
                <c:pt idx="19218">
                  <c:v>-332.0265</c:v>
                </c:pt>
                <c:pt idx="19219">
                  <c:v>-332.02449999999999</c:v>
                </c:pt>
                <c:pt idx="19220">
                  <c:v>-332.02249999999998</c:v>
                </c:pt>
                <c:pt idx="19221">
                  <c:v>-332.02049999999997</c:v>
                </c:pt>
                <c:pt idx="19222">
                  <c:v>-332.01849999999996</c:v>
                </c:pt>
                <c:pt idx="19223">
                  <c:v>-332.01649999999995</c:v>
                </c:pt>
                <c:pt idx="19224">
                  <c:v>-332.0145</c:v>
                </c:pt>
                <c:pt idx="19225">
                  <c:v>-332.01249999999999</c:v>
                </c:pt>
                <c:pt idx="19226">
                  <c:v>-332.01049999999998</c:v>
                </c:pt>
                <c:pt idx="19227">
                  <c:v>-332.00849999999997</c:v>
                </c:pt>
                <c:pt idx="19228">
                  <c:v>-332.00649999999996</c:v>
                </c:pt>
                <c:pt idx="19229">
                  <c:v>-332.00450000000001</c:v>
                </c:pt>
                <c:pt idx="19230">
                  <c:v>-332.0025</c:v>
                </c:pt>
                <c:pt idx="19231">
                  <c:v>-332.00049999999999</c:v>
                </c:pt>
                <c:pt idx="19232">
                  <c:v>-331.99849999999998</c:v>
                </c:pt>
                <c:pt idx="19233">
                  <c:v>-331.99649999999997</c:v>
                </c:pt>
                <c:pt idx="19234">
                  <c:v>-331.99449999999996</c:v>
                </c:pt>
                <c:pt idx="19235">
                  <c:v>-331.99249999999995</c:v>
                </c:pt>
                <c:pt idx="19236">
                  <c:v>-331.9905</c:v>
                </c:pt>
                <c:pt idx="19237">
                  <c:v>-331.98849999999999</c:v>
                </c:pt>
                <c:pt idx="19238">
                  <c:v>-331.98649999999998</c:v>
                </c:pt>
                <c:pt idx="19239">
                  <c:v>-331.98449999999997</c:v>
                </c:pt>
                <c:pt idx="19240">
                  <c:v>-331.98249999999996</c:v>
                </c:pt>
                <c:pt idx="19241">
                  <c:v>-331.98050000000001</c:v>
                </c:pt>
                <c:pt idx="19242">
                  <c:v>-331.9785</c:v>
                </c:pt>
                <c:pt idx="19243">
                  <c:v>-331.97649999999999</c:v>
                </c:pt>
                <c:pt idx="19244">
                  <c:v>-331.97449999999998</c:v>
                </c:pt>
                <c:pt idx="19245">
                  <c:v>-331.97249999999997</c:v>
                </c:pt>
                <c:pt idx="19246">
                  <c:v>-331.97049999999996</c:v>
                </c:pt>
                <c:pt idx="19247">
                  <c:v>-331.96849999999995</c:v>
                </c:pt>
                <c:pt idx="19248">
                  <c:v>-331.9665</c:v>
                </c:pt>
                <c:pt idx="19249">
                  <c:v>-331.96449999999999</c:v>
                </c:pt>
                <c:pt idx="19250">
                  <c:v>-331.96249999999998</c:v>
                </c:pt>
                <c:pt idx="19251">
                  <c:v>-331.96049999999997</c:v>
                </c:pt>
                <c:pt idx="19252">
                  <c:v>-331.95849999999996</c:v>
                </c:pt>
                <c:pt idx="19253">
                  <c:v>-331.95650000000001</c:v>
                </c:pt>
                <c:pt idx="19254">
                  <c:v>-331.9545</c:v>
                </c:pt>
                <c:pt idx="19255">
                  <c:v>-331.95249999999999</c:v>
                </c:pt>
                <c:pt idx="19256">
                  <c:v>-331.95049999999998</c:v>
                </c:pt>
                <c:pt idx="19257">
                  <c:v>-331.94849999999997</c:v>
                </c:pt>
                <c:pt idx="19258">
                  <c:v>-331.94649999999996</c:v>
                </c:pt>
                <c:pt idx="19259">
                  <c:v>-331.94449999999995</c:v>
                </c:pt>
                <c:pt idx="19260">
                  <c:v>-331.9425</c:v>
                </c:pt>
                <c:pt idx="19261">
                  <c:v>-331.94049999999999</c:v>
                </c:pt>
                <c:pt idx="19262">
                  <c:v>-331.93849999999998</c:v>
                </c:pt>
                <c:pt idx="19263">
                  <c:v>-331.93649999999997</c:v>
                </c:pt>
                <c:pt idx="19264">
                  <c:v>-331.93449999999996</c:v>
                </c:pt>
                <c:pt idx="19265">
                  <c:v>-331.9325</c:v>
                </c:pt>
                <c:pt idx="19266">
                  <c:v>-331.93049999999999</c:v>
                </c:pt>
                <c:pt idx="19267">
                  <c:v>-331.92849999999999</c:v>
                </c:pt>
                <c:pt idx="19268">
                  <c:v>-331.92649999999998</c:v>
                </c:pt>
                <c:pt idx="19269">
                  <c:v>-331.92449999999997</c:v>
                </c:pt>
                <c:pt idx="19270">
                  <c:v>-331.92249999999996</c:v>
                </c:pt>
                <c:pt idx="19271">
                  <c:v>-331.92049999999995</c:v>
                </c:pt>
                <c:pt idx="19272">
                  <c:v>-331.91849999999999</c:v>
                </c:pt>
                <c:pt idx="19273">
                  <c:v>-331.91649999999998</c:v>
                </c:pt>
                <c:pt idx="19274">
                  <c:v>-331.91449999999998</c:v>
                </c:pt>
                <c:pt idx="19275">
                  <c:v>-331.91249999999997</c:v>
                </c:pt>
                <c:pt idx="19276">
                  <c:v>-331.91049999999996</c:v>
                </c:pt>
                <c:pt idx="19277">
                  <c:v>-331.9085</c:v>
                </c:pt>
                <c:pt idx="19278">
                  <c:v>-331.90649999999999</c:v>
                </c:pt>
                <c:pt idx="19279">
                  <c:v>-331.90449999999998</c:v>
                </c:pt>
                <c:pt idx="19280">
                  <c:v>-331.90249999999997</c:v>
                </c:pt>
                <c:pt idx="19281">
                  <c:v>-331.90049999999997</c:v>
                </c:pt>
                <c:pt idx="19282">
                  <c:v>-331.89849999999996</c:v>
                </c:pt>
                <c:pt idx="19283">
                  <c:v>-331.89649999999995</c:v>
                </c:pt>
                <c:pt idx="19284">
                  <c:v>-331.89449999999999</c:v>
                </c:pt>
                <c:pt idx="19285">
                  <c:v>-331.89249999999998</c:v>
                </c:pt>
                <c:pt idx="19286">
                  <c:v>-331.89049999999997</c:v>
                </c:pt>
                <c:pt idx="19287">
                  <c:v>-331.88849999999996</c:v>
                </c:pt>
                <c:pt idx="19288">
                  <c:v>-331.88649999999996</c:v>
                </c:pt>
                <c:pt idx="19289">
                  <c:v>-331.8845</c:v>
                </c:pt>
                <c:pt idx="19290">
                  <c:v>-331.88249999999999</c:v>
                </c:pt>
                <c:pt idx="19291">
                  <c:v>-331.88049999999998</c:v>
                </c:pt>
                <c:pt idx="19292">
                  <c:v>-331.87849999999997</c:v>
                </c:pt>
                <c:pt idx="19293">
                  <c:v>-331.87649999999996</c:v>
                </c:pt>
                <c:pt idx="19294">
                  <c:v>-331.87449999999995</c:v>
                </c:pt>
                <c:pt idx="19295">
                  <c:v>-331.87249999999995</c:v>
                </c:pt>
                <c:pt idx="19296">
                  <c:v>-331.87049999999999</c:v>
                </c:pt>
                <c:pt idx="19297">
                  <c:v>-331.86849999999998</c:v>
                </c:pt>
                <c:pt idx="19298">
                  <c:v>-331.86649999999997</c:v>
                </c:pt>
                <c:pt idx="19299">
                  <c:v>-331.86449999999996</c:v>
                </c:pt>
                <c:pt idx="19300">
                  <c:v>-331.86249999999995</c:v>
                </c:pt>
                <c:pt idx="19301">
                  <c:v>-331.8605</c:v>
                </c:pt>
                <c:pt idx="19302">
                  <c:v>-331.85849999999999</c:v>
                </c:pt>
                <c:pt idx="19303">
                  <c:v>-331.85649999999998</c:v>
                </c:pt>
                <c:pt idx="19304">
                  <c:v>-331.85449999999997</c:v>
                </c:pt>
                <c:pt idx="19305">
                  <c:v>-331.85249999999996</c:v>
                </c:pt>
                <c:pt idx="19306">
                  <c:v>-331.85049999999995</c:v>
                </c:pt>
                <c:pt idx="19307">
                  <c:v>-331.8485</c:v>
                </c:pt>
                <c:pt idx="19308">
                  <c:v>-331.84649999999999</c:v>
                </c:pt>
                <c:pt idx="19309">
                  <c:v>-331.84449999999998</c:v>
                </c:pt>
                <c:pt idx="19310">
                  <c:v>-331.84249999999997</c:v>
                </c:pt>
                <c:pt idx="19311">
                  <c:v>-331.84049999999996</c:v>
                </c:pt>
                <c:pt idx="19312">
                  <c:v>-331.83849999999995</c:v>
                </c:pt>
                <c:pt idx="19313">
                  <c:v>-331.8365</c:v>
                </c:pt>
                <c:pt idx="19314">
                  <c:v>-331.83449999999999</c:v>
                </c:pt>
                <c:pt idx="19315">
                  <c:v>-331.83249999999998</c:v>
                </c:pt>
                <c:pt idx="19316">
                  <c:v>-331.83049999999997</c:v>
                </c:pt>
                <c:pt idx="19317">
                  <c:v>-331.82849999999996</c:v>
                </c:pt>
                <c:pt idx="19318">
                  <c:v>-331.82649999999995</c:v>
                </c:pt>
                <c:pt idx="19319">
                  <c:v>-331.8245</c:v>
                </c:pt>
                <c:pt idx="19320">
                  <c:v>-331.82249999999999</c:v>
                </c:pt>
                <c:pt idx="19321">
                  <c:v>-331.82049999999998</c:v>
                </c:pt>
                <c:pt idx="19322">
                  <c:v>-331.81849999999997</c:v>
                </c:pt>
                <c:pt idx="19323">
                  <c:v>-331.81649999999996</c:v>
                </c:pt>
                <c:pt idx="19324">
                  <c:v>-331.81449999999995</c:v>
                </c:pt>
                <c:pt idx="19325">
                  <c:v>-331.8125</c:v>
                </c:pt>
                <c:pt idx="19326">
                  <c:v>-331.81049999999999</c:v>
                </c:pt>
                <c:pt idx="19327">
                  <c:v>-331.80849999999998</c:v>
                </c:pt>
                <c:pt idx="19328">
                  <c:v>-331.80649999999997</c:v>
                </c:pt>
                <c:pt idx="19329">
                  <c:v>-331.80449999999996</c:v>
                </c:pt>
                <c:pt idx="19330">
                  <c:v>-331.80250000000001</c:v>
                </c:pt>
                <c:pt idx="19331">
                  <c:v>-331.8005</c:v>
                </c:pt>
                <c:pt idx="19332">
                  <c:v>-331.79849999999999</c:v>
                </c:pt>
                <c:pt idx="19333">
                  <c:v>-331.79649999999998</c:v>
                </c:pt>
                <c:pt idx="19334">
                  <c:v>-331.79449999999997</c:v>
                </c:pt>
                <c:pt idx="19335">
                  <c:v>-331.79249999999996</c:v>
                </c:pt>
                <c:pt idx="19336">
                  <c:v>-331.79049999999995</c:v>
                </c:pt>
                <c:pt idx="19337">
                  <c:v>-331.7885</c:v>
                </c:pt>
                <c:pt idx="19338">
                  <c:v>-331.78649999999999</c:v>
                </c:pt>
                <c:pt idx="19339">
                  <c:v>-331.78449999999998</c:v>
                </c:pt>
                <c:pt idx="19340">
                  <c:v>-331.78249999999997</c:v>
                </c:pt>
                <c:pt idx="19341">
                  <c:v>-331.78049999999996</c:v>
                </c:pt>
                <c:pt idx="19342">
                  <c:v>-331.77850000000001</c:v>
                </c:pt>
                <c:pt idx="19343">
                  <c:v>-331.7765</c:v>
                </c:pt>
                <c:pt idx="19344">
                  <c:v>-331.77449999999999</c:v>
                </c:pt>
                <c:pt idx="19345">
                  <c:v>-331.77249999999998</c:v>
                </c:pt>
                <c:pt idx="19346">
                  <c:v>-331.77049999999997</c:v>
                </c:pt>
                <c:pt idx="19347">
                  <c:v>-331.76849999999996</c:v>
                </c:pt>
                <c:pt idx="19348">
                  <c:v>-331.76649999999995</c:v>
                </c:pt>
                <c:pt idx="19349">
                  <c:v>-331.7645</c:v>
                </c:pt>
                <c:pt idx="19350">
                  <c:v>-331.76249999999999</c:v>
                </c:pt>
                <c:pt idx="19351">
                  <c:v>-331.76049999999998</c:v>
                </c:pt>
                <c:pt idx="19352">
                  <c:v>-331.75849999999997</c:v>
                </c:pt>
                <c:pt idx="19353">
                  <c:v>-331.75649999999996</c:v>
                </c:pt>
                <c:pt idx="19354">
                  <c:v>-331.75450000000001</c:v>
                </c:pt>
                <c:pt idx="19355">
                  <c:v>-331.7525</c:v>
                </c:pt>
                <c:pt idx="19356">
                  <c:v>-331.75049999999999</c:v>
                </c:pt>
                <c:pt idx="19357">
                  <c:v>-331.74849999999998</c:v>
                </c:pt>
                <c:pt idx="19358">
                  <c:v>-331.74649999999997</c:v>
                </c:pt>
                <c:pt idx="19359">
                  <c:v>-331.74449999999996</c:v>
                </c:pt>
                <c:pt idx="19360">
                  <c:v>-331.74249999999995</c:v>
                </c:pt>
                <c:pt idx="19361">
                  <c:v>-331.7405</c:v>
                </c:pt>
                <c:pt idx="19362">
                  <c:v>-331.73849999999999</c:v>
                </c:pt>
                <c:pt idx="19363">
                  <c:v>-331.73649999999998</c:v>
                </c:pt>
                <c:pt idx="19364">
                  <c:v>-331.73449999999997</c:v>
                </c:pt>
                <c:pt idx="19365">
                  <c:v>-331.73249999999996</c:v>
                </c:pt>
                <c:pt idx="19366">
                  <c:v>-331.73050000000001</c:v>
                </c:pt>
                <c:pt idx="19367">
                  <c:v>-331.7285</c:v>
                </c:pt>
                <c:pt idx="19368">
                  <c:v>-331.72649999999999</c:v>
                </c:pt>
                <c:pt idx="19369">
                  <c:v>-331.72449999999998</c:v>
                </c:pt>
                <c:pt idx="19370">
                  <c:v>-331.72249999999997</c:v>
                </c:pt>
                <c:pt idx="19371">
                  <c:v>-331.72049999999996</c:v>
                </c:pt>
                <c:pt idx="19372">
                  <c:v>-331.71849999999995</c:v>
                </c:pt>
                <c:pt idx="19373">
                  <c:v>-331.7165</c:v>
                </c:pt>
                <c:pt idx="19374">
                  <c:v>-331.71449999999999</c:v>
                </c:pt>
                <c:pt idx="19375">
                  <c:v>-331.71249999999998</c:v>
                </c:pt>
                <c:pt idx="19376">
                  <c:v>-331.71049999999997</c:v>
                </c:pt>
                <c:pt idx="19377">
                  <c:v>-331.70849999999996</c:v>
                </c:pt>
                <c:pt idx="19378">
                  <c:v>-331.70650000000001</c:v>
                </c:pt>
                <c:pt idx="19379">
                  <c:v>-331.7045</c:v>
                </c:pt>
                <c:pt idx="19380">
                  <c:v>-331.70249999999999</c:v>
                </c:pt>
                <c:pt idx="19381">
                  <c:v>-331.70049999999998</c:v>
                </c:pt>
                <c:pt idx="19382">
                  <c:v>-331.69849999999997</c:v>
                </c:pt>
                <c:pt idx="19383">
                  <c:v>-331.69649999999996</c:v>
                </c:pt>
                <c:pt idx="19384">
                  <c:v>-331.69449999999995</c:v>
                </c:pt>
                <c:pt idx="19385">
                  <c:v>-331.6925</c:v>
                </c:pt>
                <c:pt idx="19386">
                  <c:v>-331.69049999999999</c:v>
                </c:pt>
                <c:pt idx="19387">
                  <c:v>-331.68849999999998</c:v>
                </c:pt>
                <c:pt idx="19388">
                  <c:v>-331.68649999999997</c:v>
                </c:pt>
                <c:pt idx="19389">
                  <c:v>-331.68449999999996</c:v>
                </c:pt>
                <c:pt idx="19390">
                  <c:v>-331.6825</c:v>
                </c:pt>
                <c:pt idx="19391">
                  <c:v>-331.68049999999999</c:v>
                </c:pt>
                <c:pt idx="19392">
                  <c:v>-331.67849999999999</c:v>
                </c:pt>
                <c:pt idx="19393">
                  <c:v>-331.67649999999998</c:v>
                </c:pt>
                <c:pt idx="19394">
                  <c:v>-331.67449999999997</c:v>
                </c:pt>
                <c:pt idx="19395">
                  <c:v>-331.67249999999996</c:v>
                </c:pt>
                <c:pt idx="19396">
                  <c:v>-331.67049999999995</c:v>
                </c:pt>
                <c:pt idx="19397">
                  <c:v>-331.66849999999999</c:v>
                </c:pt>
                <c:pt idx="19398">
                  <c:v>-331.66649999999998</c:v>
                </c:pt>
                <c:pt idx="19399">
                  <c:v>-331.66449999999998</c:v>
                </c:pt>
                <c:pt idx="19400">
                  <c:v>-331.66249999999997</c:v>
                </c:pt>
                <c:pt idx="19401">
                  <c:v>-331.66049999999996</c:v>
                </c:pt>
                <c:pt idx="19402">
                  <c:v>-331.6585</c:v>
                </c:pt>
                <c:pt idx="19403">
                  <c:v>-331.65649999999999</c:v>
                </c:pt>
                <c:pt idx="19404">
                  <c:v>-331.65449999999998</c:v>
                </c:pt>
                <c:pt idx="19405">
                  <c:v>-331.65249999999997</c:v>
                </c:pt>
                <c:pt idx="19406">
                  <c:v>-331.65049999999997</c:v>
                </c:pt>
                <c:pt idx="19407">
                  <c:v>-331.64849999999996</c:v>
                </c:pt>
                <c:pt idx="19408">
                  <c:v>-331.64649999999995</c:v>
                </c:pt>
                <c:pt idx="19409">
                  <c:v>-331.64449999999999</c:v>
                </c:pt>
                <c:pt idx="19410">
                  <c:v>-331.64249999999998</c:v>
                </c:pt>
                <c:pt idx="19411">
                  <c:v>-331.64049999999997</c:v>
                </c:pt>
                <c:pt idx="19412">
                  <c:v>-331.63849999999996</c:v>
                </c:pt>
                <c:pt idx="19413">
                  <c:v>-331.63649999999996</c:v>
                </c:pt>
                <c:pt idx="19414">
                  <c:v>-331.6345</c:v>
                </c:pt>
                <c:pt idx="19415">
                  <c:v>-331.63249999999999</c:v>
                </c:pt>
                <c:pt idx="19416">
                  <c:v>-331.63049999999998</c:v>
                </c:pt>
                <c:pt idx="19417">
                  <c:v>-331.62849999999997</c:v>
                </c:pt>
                <c:pt idx="19418">
                  <c:v>-331.62649999999996</c:v>
                </c:pt>
                <c:pt idx="19419">
                  <c:v>-331.62449999999995</c:v>
                </c:pt>
                <c:pt idx="19420">
                  <c:v>-331.62249999999995</c:v>
                </c:pt>
                <c:pt idx="19421">
                  <c:v>-331.62049999999999</c:v>
                </c:pt>
                <c:pt idx="19422">
                  <c:v>-331.61849999999998</c:v>
                </c:pt>
                <c:pt idx="19423">
                  <c:v>-331.61649999999997</c:v>
                </c:pt>
                <c:pt idx="19424">
                  <c:v>-331.61449999999996</c:v>
                </c:pt>
                <c:pt idx="19425">
                  <c:v>-331.61249999999995</c:v>
                </c:pt>
                <c:pt idx="19426">
                  <c:v>-331.6105</c:v>
                </c:pt>
                <c:pt idx="19427">
                  <c:v>-331.60849999999999</c:v>
                </c:pt>
                <c:pt idx="19428">
                  <c:v>-331.60649999999998</c:v>
                </c:pt>
                <c:pt idx="19429">
                  <c:v>-331.60449999999997</c:v>
                </c:pt>
                <c:pt idx="19430">
                  <c:v>-331.60249999999996</c:v>
                </c:pt>
                <c:pt idx="19431">
                  <c:v>-331.60049999999995</c:v>
                </c:pt>
                <c:pt idx="19432">
                  <c:v>-331.5985</c:v>
                </c:pt>
                <c:pt idx="19433">
                  <c:v>-331.59649999999999</c:v>
                </c:pt>
                <c:pt idx="19434">
                  <c:v>-331.59449999999998</c:v>
                </c:pt>
                <c:pt idx="19435">
                  <c:v>-331.59249999999997</c:v>
                </c:pt>
                <c:pt idx="19436">
                  <c:v>-331.59049999999996</c:v>
                </c:pt>
                <c:pt idx="19437">
                  <c:v>-331.58849999999995</c:v>
                </c:pt>
                <c:pt idx="19438">
                  <c:v>-331.5865</c:v>
                </c:pt>
                <c:pt idx="19439">
                  <c:v>-331.58449999999999</c:v>
                </c:pt>
                <c:pt idx="19440">
                  <c:v>-331.58249999999998</c:v>
                </c:pt>
                <c:pt idx="19441">
                  <c:v>-331.58049999999997</c:v>
                </c:pt>
                <c:pt idx="19442">
                  <c:v>-331.57849999999996</c:v>
                </c:pt>
                <c:pt idx="19443">
                  <c:v>-331.57649999999995</c:v>
                </c:pt>
                <c:pt idx="19444">
                  <c:v>-331.5745</c:v>
                </c:pt>
                <c:pt idx="19445">
                  <c:v>-331.57249999999999</c:v>
                </c:pt>
                <c:pt idx="19446">
                  <c:v>-331.57049999999998</c:v>
                </c:pt>
                <c:pt idx="19447">
                  <c:v>-331.56849999999997</c:v>
                </c:pt>
                <c:pt idx="19448">
                  <c:v>-331.56649999999996</c:v>
                </c:pt>
                <c:pt idx="19449">
                  <c:v>-331.56449999999995</c:v>
                </c:pt>
                <c:pt idx="19450">
                  <c:v>-331.5625</c:v>
                </c:pt>
                <c:pt idx="19451">
                  <c:v>-331.56049999999999</c:v>
                </c:pt>
                <c:pt idx="19452">
                  <c:v>-331.55849999999998</c:v>
                </c:pt>
                <c:pt idx="19453">
                  <c:v>-331.55649999999997</c:v>
                </c:pt>
                <c:pt idx="19454">
                  <c:v>-331.55449999999996</c:v>
                </c:pt>
                <c:pt idx="19455">
                  <c:v>-331.55250000000001</c:v>
                </c:pt>
                <c:pt idx="19456">
                  <c:v>-331.5505</c:v>
                </c:pt>
                <c:pt idx="19457">
                  <c:v>-331.54849999999999</c:v>
                </c:pt>
                <c:pt idx="19458">
                  <c:v>-331.54649999999998</c:v>
                </c:pt>
                <c:pt idx="19459">
                  <c:v>-331.54449999999997</c:v>
                </c:pt>
                <c:pt idx="19460">
                  <c:v>-331.54249999999996</c:v>
                </c:pt>
                <c:pt idx="19461">
                  <c:v>-331.54049999999995</c:v>
                </c:pt>
                <c:pt idx="19462">
                  <c:v>-331.5385</c:v>
                </c:pt>
                <c:pt idx="19463">
                  <c:v>-331.53649999999999</c:v>
                </c:pt>
                <c:pt idx="19464">
                  <c:v>-331.53449999999998</c:v>
                </c:pt>
                <c:pt idx="19465">
                  <c:v>-331.53249999999997</c:v>
                </c:pt>
                <c:pt idx="19466">
                  <c:v>-331.53049999999996</c:v>
                </c:pt>
                <c:pt idx="19467">
                  <c:v>-331.52850000000001</c:v>
                </c:pt>
                <c:pt idx="19468">
                  <c:v>-331.5265</c:v>
                </c:pt>
                <c:pt idx="19469">
                  <c:v>-331.52449999999999</c:v>
                </c:pt>
                <c:pt idx="19470">
                  <c:v>-331.52249999999998</c:v>
                </c:pt>
                <c:pt idx="19471">
                  <c:v>-331.52049999999997</c:v>
                </c:pt>
                <c:pt idx="19472">
                  <c:v>-331.51849999999996</c:v>
                </c:pt>
                <c:pt idx="19473">
                  <c:v>-331.51649999999995</c:v>
                </c:pt>
                <c:pt idx="19474">
                  <c:v>-331.5145</c:v>
                </c:pt>
                <c:pt idx="19475">
                  <c:v>-331.51249999999999</c:v>
                </c:pt>
                <c:pt idx="19476">
                  <c:v>-331.51049999999998</c:v>
                </c:pt>
                <c:pt idx="19477">
                  <c:v>-331.50849999999997</c:v>
                </c:pt>
                <c:pt idx="19478">
                  <c:v>-331.50649999999996</c:v>
                </c:pt>
                <c:pt idx="19479">
                  <c:v>-331.50450000000001</c:v>
                </c:pt>
                <c:pt idx="19480">
                  <c:v>-331.5025</c:v>
                </c:pt>
                <c:pt idx="19481">
                  <c:v>-331.50049999999999</c:v>
                </c:pt>
                <c:pt idx="19482">
                  <c:v>-331.49849999999998</c:v>
                </c:pt>
                <c:pt idx="19483">
                  <c:v>-331.49649999999997</c:v>
                </c:pt>
                <c:pt idx="19484">
                  <c:v>-331.49449999999996</c:v>
                </c:pt>
                <c:pt idx="19485">
                  <c:v>-331.49249999999995</c:v>
                </c:pt>
                <c:pt idx="19486">
                  <c:v>-331.4905</c:v>
                </c:pt>
                <c:pt idx="19487">
                  <c:v>-331.48849999999999</c:v>
                </c:pt>
                <c:pt idx="19488">
                  <c:v>-331.48649999999998</c:v>
                </c:pt>
                <c:pt idx="19489">
                  <c:v>-331.48449999999997</c:v>
                </c:pt>
                <c:pt idx="19490">
                  <c:v>-331.48249999999996</c:v>
                </c:pt>
                <c:pt idx="19491">
                  <c:v>-331.48050000000001</c:v>
                </c:pt>
                <c:pt idx="19492">
                  <c:v>-331.4785</c:v>
                </c:pt>
                <c:pt idx="19493">
                  <c:v>-331.47649999999999</c:v>
                </c:pt>
                <c:pt idx="19494">
                  <c:v>-331.47449999999998</c:v>
                </c:pt>
                <c:pt idx="19495">
                  <c:v>-331.47249999999997</c:v>
                </c:pt>
                <c:pt idx="19496">
                  <c:v>-331.47049999999996</c:v>
                </c:pt>
                <c:pt idx="19497">
                  <c:v>-331.46849999999995</c:v>
                </c:pt>
                <c:pt idx="19498">
                  <c:v>-331.4665</c:v>
                </c:pt>
                <c:pt idx="19499">
                  <c:v>-331.46449999999999</c:v>
                </c:pt>
                <c:pt idx="19500">
                  <c:v>-331.46249999999998</c:v>
                </c:pt>
                <c:pt idx="19501">
                  <c:v>-331.46049999999997</c:v>
                </c:pt>
                <c:pt idx="19502">
                  <c:v>-331.45849999999996</c:v>
                </c:pt>
                <c:pt idx="19503">
                  <c:v>-331.45650000000001</c:v>
                </c:pt>
                <c:pt idx="19504">
                  <c:v>-331.4545</c:v>
                </c:pt>
                <c:pt idx="19505">
                  <c:v>-331.45249999999999</c:v>
                </c:pt>
                <c:pt idx="19506">
                  <c:v>-331.45049999999998</c:v>
                </c:pt>
                <c:pt idx="19507">
                  <c:v>-331.44849999999997</c:v>
                </c:pt>
                <c:pt idx="19508">
                  <c:v>-331.44649999999996</c:v>
                </c:pt>
                <c:pt idx="19509">
                  <c:v>-331.44449999999995</c:v>
                </c:pt>
                <c:pt idx="19510">
                  <c:v>-331.4425</c:v>
                </c:pt>
                <c:pt idx="19511">
                  <c:v>-331.44049999999999</c:v>
                </c:pt>
                <c:pt idx="19512">
                  <c:v>-331.43849999999998</c:v>
                </c:pt>
                <c:pt idx="19513">
                  <c:v>-331.43649999999997</c:v>
                </c:pt>
                <c:pt idx="19514">
                  <c:v>-331.43449999999996</c:v>
                </c:pt>
                <c:pt idx="19515">
                  <c:v>-331.4325</c:v>
                </c:pt>
                <c:pt idx="19516">
                  <c:v>-331.43049999999999</c:v>
                </c:pt>
                <c:pt idx="19517">
                  <c:v>-331.42849999999999</c:v>
                </c:pt>
                <c:pt idx="19518">
                  <c:v>-331.42649999999998</c:v>
                </c:pt>
                <c:pt idx="19519">
                  <c:v>-331.42449999999997</c:v>
                </c:pt>
                <c:pt idx="19520">
                  <c:v>-331.42249999999996</c:v>
                </c:pt>
                <c:pt idx="19521">
                  <c:v>-331.42049999999995</c:v>
                </c:pt>
                <c:pt idx="19522">
                  <c:v>-331.41849999999999</c:v>
                </c:pt>
                <c:pt idx="19523">
                  <c:v>-331.41649999999998</c:v>
                </c:pt>
                <c:pt idx="19524">
                  <c:v>-331.41449999999998</c:v>
                </c:pt>
                <c:pt idx="19525">
                  <c:v>-331.41249999999997</c:v>
                </c:pt>
                <c:pt idx="19526">
                  <c:v>-331.41049999999996</c:v>
                </c:pt>
                <c:pt idx="19527">
                  <c:v>-331.4085</c:v>
                </c:pt>
                <c:pt idx="19528">
                  <c:v>-331.40649999999999</c:v>
                </c:pt>
                <c:pt idx="19529">
                  <c:v>-331.40449999999998</c:v>
                </c:pt>
                <c:pt idx="19530">
                  <c:v>-331.40249999999997</c:v>
                </c:pt>
                <c:pt idx="19531">
                  <c:v>-331.40049999999997</c:v>
                </c:pt>
                <c:pt idx="19532">
                  <c:v>-331.39849999999996</c:v>
                </c:pt>
                <c:pt idx="19533">
                  <c:v>-331.39649999999995</c:v>
                </c:pt>
                <c:pt idx="19534">
                  <c:v>-331.39449999999999</c:v>
                </c:pt>
                <c:pt idx="19535">
                  <c:v>-331.39249999999998</c:v>
                </c:pt>
                <c:pt idx="19536">
                  <c:v>-331.39049999999997</c:v>
                </c:pt>
                <c:pt idx="19537">
                  <c:v>-331.38849999999996</c:v>
                </c:pt>
                <c:pt idx="19538">
                  <c:v>-331.38649999999996</c:v>
                </c:pt>
                <c:pt idx="19539">
                  <c:v>-331.3845</c:v>
                </c:pt>
                <c:pt idx="19540">
                  <c:v>-331.38249999999999</c:v>
                </c:pt>
                <c:pt idx="19541">
                  <c:v>-331.38049999999998</c:v>
                </c:pt>
                <c:pt idx="19542">
                  <c:v>-331.37849999999997</c:v>
                </c:pt>
                <c:pt idx="19543">
                  <c:v>-331.37649999999996</c:v>
                </c:pt>
                <c:pt idx="19544">
                  <c:v>-331.37449999999995</c:v>
                </c:pt>
                <c:pt idx="19545">
                  <c:v>-331.37249999999995</c:v>
                </c:pt>
                <c:pt idx="19546">
                  <c:v>-331.37049999999999</c:v>
                </c:pt>
                <c:pt idx="19547">
                  <c:v>-331.36849999999998</c:v>
                </c:pt>
                <c:pt idx="19548">
                  <c:v>-331.36649999999997</c:v>
                </c:pt>
                <c:pt idx="19549">
                  <c:v>-331.36449999999996</c:v>
                </c:pt>
                <c:pt idx="19550">
                  <c:v>-331.36249999999995</c:v>
                </c:pt>
                <c:pt idx="19551">
                  <c:v>-331.3605</c:v>
                </c:pt>
                <c:pt idx="19552">
                  <c:v>-331.35849999999999</c:v>
                </c:pt>
                <c:pt idx="19553">
                  <c:v>-331.35649999999998</c:v>
                </c:pt>
                <c:pt idx="19554">
                  <c:v>-331.35449999999997</c:v>
                </c:pt>
                <c:pt idx="19555">
                  <c:v>-331.35249999999996</c:v>
                </c:pt>
                <c:pt idx="19556">
                  <c:v>-331.35049999999995</c:v>
                </c:pt>
                <c:pt idx="19557">
                  <c:v>-331.3485</c:v>
                </c:pt>
                <c:pt idx="19558">
                  <c:v>-331.34649999999999</c:v>
                </c:pt>
                <c:pt idx="19559">
                  <c:v>-331.34449999999998</c:v>
                </c:pt>
                <c:pt idx="19560">
                  <c:v>-331.34249999999997</c:v>
                </c:pt>
                <c:pt idx="19561">
                  <c:v>-331.34049999999996</c:v>
                </c:pt>
                <c:pt idx="19562">
                  <c:v>-331.33849999999995</c:v>
                </c:pt>
                <c:pt idx="19563">
                  <c:v>-331.3365</c:v>
                </c:pt>
                <c:pt idx="19564">
                  <c:v>-331.33449999999999</c:v>
                </c:pt>
                <c:pt idx="19565">
                  <c:v>-331.33249999999998</c:v>
                </c:pt>
                <c:pt idx="19566">
                  <c:v>-331.33049999999997</c:v>
                </c:pt>
                <c:pt idx="19567">
                  <c:v>-331.32849999999996</c:v>
                </c:pt>
                <c:pt idx="19568">
                  <c:v>-331.32649999999995</c:v>
                </c:pt>
                <c:pt idx="19569">
                  <c:v>-331.3245</c:v>
                </c:pt>
                <c:pt idx="19570">
                  <c:v>-331.32249999999999</c:v>
                </c:pt>
                <c:pt idx="19571">
                  <c:v>-331.32049999999998</c:v>
                </c:pt>
                <c:pt idx="19572">
                  <c:v>-331.31849999999997</c:v>
                </c:pt>
                <c:pt idx="19573">
                  <c:v>-331.31649999999996</c:v>
                </c:pt>
                <c:pt idx="19574">
                  <c:v>-331.31449999999995</c:v>
                </c:pt>
                <c:pt idx="19575">
                  <c:v>-331.3125</c:v>
                </c:pt>
                <c:pt idx="19576">
                  <c:v>-331.31049999999999</c:v>
                </c:pt>
                <c:pt idx="19577">
                  <c:v>-331.30849999999998</c:v>
                </c:pt>
                <c:pt idx="19578">
                  <c:v>-331.30649999999997</c:v>
                </c:pt>
                <c:pt idx="19579">
                  <c:v>-331.30449999999996</c:v>
                </c:pt>
                <c:pt idx="19580">
                  <c:v>-331.30250000000001</c:v>
                </c:pt>
                <c:pt idx="19581">
                  <c:v>-331.3005</c:v>
                </c:pt>
                <c:pt idx="19582">
                  <c:v>-331.29849999999999</c:v>
                </c:pt>
                <c:pt idx="19583">
                  <c:v>-331.29649999999998</c:v>
                </c:pt>
                <c:pt idx="19584">
                  <c:v>-331.29449999999997</c:v>
                </c:pt>
                <c:pt idx="19585">
                  <c:v>-331.29249999999996</c:v>
                </c:pt>
                <c:pt idx="19586">
                  <c:v>-331.29049999999995</c:v>
                </c:pt>
                <c:pt idx="19587">
                  <c:v>-331.2885</c:v>
                </c:pt>
                <c:pt idx="19588">
                  <c:v>-331.28649999999999</c:v>
                </c:pt>
                <c:pt idx="19589">
                  <c:v>-331.28449999999998</c:v>
                </c:pt>
                <c:pt idx="19590">
                  <c:v>-331.28249999999997</c:v>
                </c:pt>
                <c:pt idx="19591">
                  <c:v>-331.28049999999996</c:v>
                </c:pt>
                <c:pt idx="19592">
                  <c:v>-331.27850000000001</c:v>
                </c:pt>
                <c:pt idx="19593">
                  <c:v>-331.2765</c:v>
                </c:pt>
                <c:pt idx="19594">
                  <c:v>-331.27449999999999</c:v>
                </c:pt>
                <c:pt idx="19595">
                  <c:v>-331.27249999999998</c:v>
                </c:pt>
                <c:pt idx="19596">
                  <c:v>-331.27049999999997</c:v>
                </c:pt>
                <c:pt idx="19597">
                  <c:v>-331.26849999999996</c:v>
                </c:pt>
                <c:pt idx="19598">
                  <c:v>-331.26649999999995</c:v>
                </c:pt>
                <c:pt idx="19599">
                  <c:v>-331.2645</c:v>
                </c:pt>
                <c:pt idx="19600">
                  <c:v>-331.26249999999999</c:v>
                </c:pt>
                <c:pt idx="19601">
                  <c:v>-331.26049999999998</c:v>
                </c:pt>
                <c:pt idx="19602">
                  <c:v>-331.25849999999997</c:v>
                </c:pt>
                <c:pt idx="19603">
                  <c:v>-331.25649999999996</c:v>
                </c:pt>
                <c:pt idx="19604">
                  <c:v>-331.25450000000001</c:v>
                </c:pt>
                <c:pt idx="19605">
                  <c:v>-331.2525</c:v>
                </c:pt>
                <c:pt idx="19606">
                  <c:v>-331.25049999999999</c:v>
                </c:pt>
                <c:pt idx="19607">
                  <c:v>-331.24849999999998</c:v>
                </c:pt>
                <c:pt idx="19608">
                  <c:v>-331.24649999999997</c:v>
                </c:pt>
                <c:pt idx="19609">
                  <c:v>-331.24449999999996</c:v>
                </c:pt>
                <c:pt idx="19610">
                  <c:v>-331.24249999999995</c:v>
                </c:pt>
                <c:pt idx="19611">
                  <c:v>-331.2405</c:v>
                </c:pt>
                <c:pt idx="19612">
                  <c:v>-331.23849999999999</c:v>
                </c:pt>
                <c:pt idx="19613">
                  <c:v>-331.23649999999998</c:v>
                </c:pt>
                <c:pt idx="19614">
                  <c:v>-331.23449999999997</c:v>
                </c:pt>
                <c:pt idx="19615">
                  <c:v>-331.23249999999996</c:v>
                </c:pt>
                <c:pt idx="19616">
                  <c:v>-331.23050000000001</c:v>
                </c:pt>
                <c:pt idx="19617">
                  <c:v>-331.2285</c:v>
                </c:pt>
                <c:pt idx="19618">
                  <c:v>-331.22649999999999</c:v>
                </c:pt>
                <c:pt idx="19619">
                  <c:v>-331.22449999999998</c:v>
                </c:pt>
                <c:pt idx="19620">
                  <c:v>-331.22249999999997</c:v>
                </c:pt>
                <c:pt idx="19621">
                  <c:v>-331.22049999999996</c:v>
                </c:pt>
                <c:pt idx="19622">
                  <c:v>-331.21849999999995</c:v>
                </c:pt>
                <c:pt idx="19623">
                  <c:v>-331.2165</c:v>
                </c:pt>
                <c:pt idx="19624">
                  <c:v>-331.21449999999999</c:v>
                </c:pt>
                <c:pt idx="19625">
                  <c:v>-331.21249999999998</c:v>
                </c:pt>
                <c:pt idx="19626">
                  <c:v>-331.21049999999997</c:v>
                </c:pt>
                <c:pt idx="19627">
                  <c:v>-331.20849999999996</c:v>
                </c:pt>
                <c:pt idx="19628">
                  <c:v>-331.20650000000001</c:v>
                </c:pt>
                <c:pt idx="19629">
                  <c:v>-331.2045</c:v>
                </c:pt>
                <c:pt idx="19630">
                  <c:v>-331.20249999999999</c:v>
                </c:pt>
                <c:pt idx="19631">
                  <c:v>-331.20049999999998</c:v>
                </c:pt>
                <c:pt idx="19632">
                  <c:v>-331.19849999999997</c:v>
                </c:pt>
                <c:pt idx="19633">
                  <c:v>-331.19649999999996</c:v>
                </c:pt>
                <c:pt idx="19634">
                  <c:v>-331.19449999999995</c:v>
                </c:pt>
                <c:pt idx="19635">
                  <c:v>-331.1925</c:v>
                </c:pt>
                <c:pt idx="19636">
                  <c:v>-331.19049999999999</c:v>
                </c:pt>
                <c:pt idx="19637">
                  <c:v>-331.18849999999998</c:v>
                </c:pt>
                <c:pt idx="19638">
                  <c:v>-331.18649999999997</c:v>
                </c:pt>
                <c:pt idx="19639">
                  <c:v>-331.18449999999996</c:v>
                </c:pt>
                <c:pt idx="19640">
                  <c:v>-331.1825</c:v>
                </c:pt>
                <c:pt idx="19641">
                  <c:v>-331.18049999999999</c:v>
                </c:pt>
                <c:pt idx="19642">
                  <c:v>-331.17849999999999</c:v>
                </c:pt>
                <c:pt idx="19643">
                  <c:v>-331.17649999999998</c:v>
                </c:pt>
                <c:pt idx="19644">
                  <c:v>-331.17449999999997</c:v>
                </c:pt>
                <c:pt idx="19645">
                  <c:v>-331.17249999999996</c:v>
                </c:pt>
                <c:pt idx="19646">
                  <c:v>-331.17049999999995</c:v>
                </c:pt>
                <c:pt idx="19647">
                  <c:v>-331.16849999999999</c:v>
                </c:pt>
                <c:pt idx="19648">
                  <c:v>-331.16649999999998</c:v>
                </c:pt>
                <c:pt idx="19649">
                  <c:v>-331.16449999999998</c:v>
                </c:pt>
                <c:pt idx="19650">
                  <c:v>-331.16249999999997</c:v>
                </c:pt>
                <c:pt idx="19651">
                  <c:v>-331.16049999999996</c:v>
                </c:pt>
                <c:pt idx="19652">
                  <c:v>-331.1585</c:v>
                </c:pt>
                <c:pt idx="19653">
                  <c:v>-331.15649999999999</c:v>
                </c:pt>
                <c:pt idx="19654">
                  <c:v>-331.15449999999998</c:v>
                </c:pt>
                <c:pt idx="19655">
                  <c:v>-331.15249999999997</c:v>
                </c:pt>
                <c:pt idx="19656">
                  <c:v>-331.15049999999997</c:v>
                </c:pt>
                <c:pt idx="19657">
                  <c:v>-331.14849999999996</c:v>
                </c:pt>
                <c:pt idx="19658">
                  <c:v>-331.14649999999995</c:v>
                </c:pt>
                <c:pt idx="19659">
                  <c:v>-331.14449999999999</c:v>
                </c:pt>
                <c:pt idx="19660">
                  <c:v>-331.14249999999998</c:v>
                </c:pt>
                <c:pt idx="19661">
                  <c:v>-331.14049999999997</c:v>
                </c:pt>
                <c:pt idx="19662">
                  <c:v>-331.13849999999996</c:v>
                </c:pt>
                <c:pt idx="19663">
                  <c:v>-331.13649999999996</c:v>
                </c:pt>
                <c:pt idx="19664">
                  <c:v>-331.1345</c:v>
                </c:pt>
                <c:pt idx="19665">
                  <c:v>-331.13249999999999</c:v>
                </c:pt>
                <c:pt idx="19666">
                  <c:v>-331.13049999999998</c:v>
                </c:pt>
                <c:pt idx="19667">
                  <c:v>-331.12849999999997</c:v>
                </c:pt>
                <c:pt idx="19668">
                  <c:v>-331.12649999999996</c:v>
                </c:pt>
                <c:pt idx="19669">
                  <c:v>-331.12449999999995</c:v>
                </c:pt>
                <c:pt idx="19670">
                  <c:v>-331.12249999999995</c:v>
                </c:pt>
                <c:pt idx="19671">
                  <c:v>-331.12049999999999</c:v>
                </c:pt>
                <c:pt idx="19672">
                  <c:v>-331.11849999999998</c:v>
                </c:pt>
                <c:pt idx="19673">
                  <c:v>-331.11649999999997</c:v>
                </c:pt>
                <c:pt idx="19674">
                  <c:v>-331.11449999999996</c:v>
                </c:pt>
                <c:pt idx="19675">
                  <c:v>-331.11249999999995</c:v>
                </c:pt>
                <c:pt idx="19676">
                  <c:v>-331.1105</c:v>
                </c:pt>
                <c:pt idx="19677">
                  <c:v>-331.10849999999999</c:v>
                </c:pt>
                <c:pt idx="19678">
                  <c:v>-331.10649999999998</c:v>
                </c:pt>
                <c:pt idx="19679">
                  <c:v>-331.10449999999997</c:v>
                </c:pt>
                <c:pt idx="19680">
                  <c:v>-331.10249999999996</c:v>
                </c:pt>
                <c:pt idx="19681">
                  <c:v>-331.10049999999995</c:v>
                </c:pt>
                <c:pt idx="19682">
                  <c:v>-331.0985</c:v>
                </c:pt>
                <c:pt idx="19683">
                  <c:v>-331.09649999999999</c:v>
                </c:pt>
                <c:pt idx="19684">
                  <c:v>-331.09449999999998</c:v>
                </c:pt>
                <c:pt idx="19685">
                  <c:v>-331.09249999999997</c:v>
                </c:pt>
                <c:pt idx="19686">
                  <c:v>-331.09049999999996</c:v>
                </c:pt>
                <c:pt idx="19687">
                  <c:v>-331.08849999999995</c:v>
                </c:pt>
                <c:pt idx="19688">
                  <c:v>-331.0865</c:v>
                </c:pt>
                <c:pt idx="19689">
                  <c:v>-331.08449999999999</c:v>
                </c:pt>
                <c:pt idx="19690">
                  <c:v>-331.08249999999998</c:v>
                </c:pt>
                <c:pt idx="19691">
                  <c:v>-331.08049999999997</c:v>
                </c:pt>
                <c:pt idx="19692">
                  <c:v>-331.07849999999996</c:v>
                </c:pt>
                <c:pt idx="19693">
                  <c:v>-331.07649999999995</c:v>
                </c:pt>
                <c:pt idx="19694">
                  <c:v>-331.0745</c:v>
                </c:pt>
                <c:pt idx="19695">
                  <c:v>-331.07249999999999</c:v>
                </c:pt>
                <c:pt idx="19696">
                  <c:v>-331.07049999999998</c:v>
                </c:pt>
                <c:pt idx="19697">
                  <c:v>-331.06849999999997</c:v>
                </c:pt>
                <c:pt idx="19698">
                  <c:v>-331.06649999999996</c:v>
                </c:pt>
                <c:pt idx="19699">
                  <c:v>-331.06449999999995</c:v>
                </c:pt>
                <c:pt idx="19700">
                  <c:v>-331.0625</c:v>
                </c:pt>
                <c:pt idx="19701">
                  <c:v>-331.06049999999999</c:v>
                </c:pt>
                <c:pt idx="19702">
                  <c:v>-331.05849999999998</c:v>
                </c:pt>
                <c:pt idx="19703">
                  <c:v>-331.05649999999997</c:v>
                </c:pt>
                <c:pt idx="19704">
                  <c:v>-331.05449999999996</c:v>
                </c:pt>
                <c:pt idx="19705">
                  <c:v>-331.05250000000001</c:v>
                </c:pt>
                <c:pt idx="19706">
                  <c:v>-331.0505</c:v>
                </c:pt>
                <c:pt idx="19707">
                  <c:v>-331.04849999999999</c:v>
                </c:pt>
                <c:pt idx="19708">
                  <c:v>-331.04649999999998</c:v>
                </c:pt>
                <c:pt idx="19709">
                  <c:v>-331.04449999999997</c:v>
                </c:pt>
                <c:pt idx="19710">
                  <c:v>-331.04249999999996</c:v>
                </c:pt>
                <c:pt idx="19711">
                  <c:v>-331.04049999999995</c:v>
                </c:pt>
                <c:pt idx="19712">
                  <c:v>-331.0385</c:v>
                </c:pt>
                <c:pt idx="19713">
                  <c:v>-331.03649999999999</c:v>
                </c:pt>
                <c:pt idx="19714">
                  <c:v>-331.03449999999998</c:v>
                </c:pt>
                <c:pt idx="19715">
                  <c:v>-331.03249999999997</c:v>
                </c:pt>
                <c:pt idx="19716">
                  <c:v>-331.03049999999996</c:v>
                </c:pt>
                <c:pt idx="19717">
                  <c:v>-331.02850000000001</c:v>
                </c:pt>
                <c:pt idx="19718">
                  <c:v>-331.0265</c:v>
                </c:pt>
                <c:pt idx="19719">
                  <c:v>-331.02449999999999</c:v>
                </c:pt>
                <c:pt idx="19720">
                  <c:v>-331.02249999999998</c:v>
                </c:pt>
                <c:pt idx="19721">
                  <c:v>-331.02049999999997</c:v>
                </c:pt>
                <c:pt idx="19722">
                  <c:v>-331.01849999999996</c:v>
                </c:pt>
                <c:pt idx="19723">
                  <c:v>-331.01649999999995</c:v>
                </c:pt>
                <c:pt idx="19724">
                  <c:v>-331.0145</c:v>
                </c:pt>
                <c:pt idx="19725">
                  <c:v>-331.01249999999999</c:v>
                </c:pt>
                <c:pt idx="19726">
                  <c:v>-331.01049999999998</c:v>
                </c:pt>
                <c:pt idx="19727">
                  <c:v>-331.00849999999997</c:v>
                </c:pt>
                <c:pt idx="19728">
                  <c:v>-331.00649999999996</c:v>
                </c:pt>
                <c:pt idx="19729">
                  <c:v>-331.00450000000001</c:v>
                </c:pt>
                <c:pt idx="19730">
                  <c:v>-331.0025</c:v>
                </c:pt>
                <c:pt idx="19731">
                  <c:v>-331.00049999999999</c:v>
                </c:pt>
                <c:pt idx="19732">
                  <c:v>-330.99849999999998</c:v>
                </c:pt>
                <c:pt idx="19733">
                  <c:v>-330.99649999999997</c:v>
                </c:pt>
                <c:pt idx="19734">
                  <c:v>-330.99449999999996</c:v>
                </c:pt>
                <c:pt idx="19735">
                  <c:v>-330.99249999999995</c:v>
                </c:pt>
                <c:pt idx="19736">
                  <c:v>-330.9905</c:v>
                </c:pt>
                <c:pt idx="19737">
                  <c:v>-330.98849999999999</c:v>
                </c:pt>
                <c:pt idx="19738">
                  <c:v>-330.98649999999998</c:v>
                </c:pt>
                <c:pt idx="19739">
                  <c:v>-330.98449999999997</c:v>
                </c:pt>
                <c:pt idx="19740">
                  <c:v>-330.98249999999996</c:v>
                </c:pt>
                <c:pt idx="19741">
                  <c:v>-330.98050000000001</c:v>
                </c:pt>
                <c:pt idx="19742">
                  <c:v>-330.9785</c:v>
                </c:pt>
                <c:pt idx="19743">
                  <c:v>-330.97649999999999</c:v>
                </c:pt>
                <c:pt idx="19744">
                  <c:v>-330.97449999999998</c:v>
                </c:pt>
                <c:pt idx="19745">
                  <c:v>-330.97249999999997</c:v>
                </c:pt>
                <c:pt idx="19746">
                  <c:v>-330.97049999999996</c:v>
                </c:pt>
                <c:pt idx="19747">
                  <c:v>-330.96849999999995</c:v>
                </c:pt>
                <c:pt idx="19748">
                  <c:v>-330.9665</c:v>
                </c:pt>
                <c:pt idx="19749">
                  <c:v>-330.96449999999999</c:v>
                </c:pt>
                <c:pt idx="19750">
                  <c:v>-330.96249999999998</c:v>
                </c:pt>
                <c:pt idx="19751">
                  <c:v>-330.96049999999997</c:v>
                </c:pt>
                <c:pt idx="19752">
                  <c:v>-330.95849999999996</c:v>
                </c:pt>
                <c:pt idx="19753">
                  <c:v>-330.95650000000001</c:v>
                </c:pt>
                <c:pt idx="19754">
                  <c:v>-330.9545</c:v>
                </c:pt>
                <c:pt idx="19755">
                  <c:v>-330.95249999999999</c:v>
                </c:pt>
                <c:pt idx="19756">
                  <c:v>-330.95049999999998</c:v>
                </c:pt>
                <c:pt idx="19757">
                  <c:v>-330.94849999999997</c:v>
                </c:pt>
                <c:pt idx="19758">
                  <c:v>-330.94649999999996</c:v>
                </c:pt>
                <c:pt idx="19759">
                  <c:v>-330.94449999999995</c:v>
                </c:pt>
                <c:pt idx="19760">
                  <c:v>-330.9425</c:v>
                </c:pt>
                <c:pt idx="19761">
                  <c:v>-330.94049999999999</c:v>
                </c:pt>
                <c:pt idx="19762">
                  <c:v>-330.93849999999998</c:v>
                </c:pt>
                <c:pt idx="19763">
                  <c:v>-330.93649999999997</c:v>
                </c:pt>
                <c:pt idx="19764">
                  <c:v>-330.93449999999996</c:v>
                </c:pt>
                <c:pt idx="19765">
                  <c:v>-330.9325</c:v>
                </c:pt>
                <c:pt idx="19766">
                  <c:v>-330.93049999999999</c:v>
                </c:pt>
                <c:pt idx="19767">
                  <c:v>-330.92849999999999</c:v>
                </c:pt>
                <c:pt idx="19768">
                  <c:v>-330.92649999999998</c:v>
                </c:pt>
                <c:pt idx="19769">
                  <c:v>-330.92449999999997</c:v>
                </c:pt>
                <c:pt idx="19770">
                  <c:v>-330.92249999999996</c:v>
                </c:pt>
                <c:pt idx="19771">
                  <c:v>-330.92049999999995</c:v>
                </c:pt>
                <c:pt idx="19772">
                  <c:v>-330.91849999999999</c:v>
                </c:pt>
                <c:pt idx="19773">
                  <c:v>-330.91649999999998</c:v>
                </c:pt>
                <c:pt idx="19774">
                  <c:v>-330.91449999999998</c:v>
                </c:pt>
                <c:pt idx="19775">
                  <c:v>-330.91249999999997</c:v>
                </c:pt>
                <c:pt idx="19776">
                  <c:v>-330.91049999999996</c:v>
                </c:pt>
                <c:pt idx="19777">
                  <c:v>-330.9085</c:v>
                </c:pt>
                <c:pt idx="19778">
                  <c:v>-330.90649999999999</c:v>
                </c:pt>
                <c:pt idx="19779">
                  <c:v>-330.90449999999998</c:v>
                </c:pt>
                <c:pt idx="19780">
                  <c:v>-330.90249999999997</c:v>
                </c:pt>
                <c:pt idx="19781">
                  <c:v>-330.90049999999997</c:v>
                </c:pt>
                <c:pt idx="19782">
                  <c:v>-330.89849999999996</c:v>
                </c:pt>
                <c:pt idx="19783">
                  <c:v>-330.89649999999995</c:v>
                </c:pt>
                <c:pt idx="19784">
                  <c:v>-330.89449999999999</c:v>
                </c:pt>
                <c:pt idx="19785">
                  <c:v>-330.89249999999998</c:v>
                </c:pt>
                <c:pt idx="19786">
                  <c:v>-330.89049999999997</c:v>
                </c:pt>
                <c:pt idx="19787">
                  <c:v>-330.88849999999996</c:v>
                </c:pt>
                <c:pt idx="19788">
                  <c:v>-330.88649999999996</c:v>
                </c:pt>
                <c:pt idx="19789">
                  <c:v>-330.8845</c:v>
                </c:pt>
                <c:pt idx="19790">
                  <c:v>-330.88249999999999</c:v>
                </c:pt>
                <c:pt idx="19791">
                  <c:v>-330.88049999999998</c:v>
                </c:pt>
                <c:pt idx="19792">
                  <c:v>-330.87849999999997</c:v>
                </c:pt>
                <c:pt idx="19793">
                  <c:v>-330.87649999999996</c:v>
                </c:pt>
                <c:pt idx="19794">
                  <c:v>-330.87449999999995</c:v>
                </c:pt>
                <c:pt idx="19795">
                  <c:v>-330.87249999999995</c:v>
                </c:pt>
                <c:pt idx="19796">
                  <c:v>-330.87049999999999</c:v>
                </c:pt>
                <c:pt idx="19797">
                  <c:v>-330.86849999999998</c:v>
                </c:pt>
                <c:pt idx="19798">
                  <c:v>-330.86649999999997</c:v>
                </c:pt>
                <c:pt idx="19799">
                  <c:v>-330.86449999999996</c:v>
                </c:pt>
                <c:pt idx="19800">
                  <c:v>-330.86249999999995</c:v>
                </c:pt>
                <c:pt idx="19801">
                  <c:v>-330.8605</c:v>
                </c:pt>
                <c:pt idx="19802">
                  <c:v>-330.85849999999999</c:v>
                </c:pt>
                <c:pt idx="19803">
                  <c:v>-330.85649999999998</c:v>
                </c:pt>
                <c:pt idx="19804">
                  <c:v>-330.85449999999997</c:v>
                </c:pt>
                <c:pt idx="19805">
                  <c:v>-330.85249999999996</c:v>
                </c:pt>
                <c:pt idx="19806">
                  <c:v>-330.85049999999995</c:v>
                </c:pt>
                <c:pt idx="19807">
                  <c:v>-330.8485</c:v>
                </c:pt>
                <c:pt idx="19808">
                  <c:v>-330.84649999999999</c:v>
                </c:pt>
                <c:pt idx="19809">
                  <c:v>-330.84449999999998</c:v>
                </c:pt>
                <c:pt idx="19810">
                  <c:v>-330.84249999999997</c:v>
                </c:pt>
                <c:pt idx="19811">
                  <c:v>-330.84049999999996</c:v>
                </c:pt>
                <c:pt idx="19812">
                  <c:v>-330.83849999999995</c:v>
                </c:pt>
                <c:pt idx="19813">
                  <c:v>-330.8365</c:v>
                </c:pt>
                <c:pt idx="19814">
                  <c:v>-330.83449999999999</c:v>
                </c:pt>
                <c:pt idx="19815">
                  <c:v>-330.83249999999998</c:v>
                </c:pt>
                <c:pt idx="19816">
                  <c:v>-330.83049999999997</c:v>
                </c:pt>
                <c:pt idx="19817">
                  <c:v>-330.82849999999996</c:v>
                </c:pt>
                <c:pt idx="19818">
                  <c:v>-330.82649999999995</c:v>
                </c:pt>
                <c:pt idx="19819">
                  <c:v>-330.8245</c:v>
                </c:pt>
                <c:pt idx="19820">
                  <c:v>-330.82249999999999</c:v>
                </c:pt>
                <c:pt idx="19821">
                  <c:v>-330.82049999999998</c:v>
                </c:pt>
                <c:pt idx="19822">
                  <c:v>-330.81849999999997</c:v>
                </c:pt>
                <c:pt idx="19823">
                  <c:v>-330.81649999999996</c:v>
                </c:pt>
                <c:pt idx="19824">
                  <c:v>-330.81449999999995</c:v>
                </c:pt>
                <c:pt idx="19825">
                  <c:v>-330.8125</c:v>
                </c:pt>
                <c:pt idx="19826">
                  <c:v>-330.81049999999999</c:v>
                </c:pt>
                <c:pt idx="19827">
                  <c:v>-330.80849999999998</c:v>
                </c:pt>
                <c:pt idx="19828">
                  <c:v>-330.80649999999997</c:v>
                </c:pt>
                <c:pt idx="19829">
                  <c:v>-330.80449999999996</c:v>
                </c:pt>
                <c:pt idx="19830">
                  <c:v>-330.80250000000001</c:v>
                </c:pt>
                <c:pt idx="19831">
                  <c:v>-330.8005</c:v>
                </c:pt>
                <c:pt idx="19832">
                  <c:v>-330.79849999999999</c:v>
                </c:pt>
                <c:pt idx="19833">
                  <c:v>-330.79649999999998</c:v>
                </c:pt>
                <c:pt idx="19834">
                  <c:v>-330.79449999999997</c:v>
                </c:pt>
                <c:pt idx="19835">
                  <c:v>-330.79249999999996</c:v>
                </c:pt>
                <c:pt idx="19836">
                  <c:v>-330.79049999999995</c:v>
                </c:pt>
                <c:pt idx="19837">
                  <c:v>-330.7885</c:v>
                </c:pt>
                <c:pt idx="19838">
                  <c:v>-330.78649999999999</c:v>
                </c:pt>
                <c:pt idx="19839">
                  <c:v>-330.78449999999998</c:v>
                </c:pt>
                <c:pt idx="19840">
                  <c:v>-330.78249999999997</c:v>
                </c:pt>
                <c:pt idx="19841">
                  <c:v>-330.78049999999996</c:v>
                </c:pt>
                <c:pt idx="19842">
                  <c:v>-330.77850000000001</c:v>
                </c:pt>
                <c:pt idx="19843">
                  <c:v>-330.7765</c:v>
                </c:pt>
                <c:pt idx="19844">
                  <c:v>-330.77449999999999</c:v>
                </c:pt>
                <c:pt idx="19845">
                  <c:v>-330.77249999999998</c:v>
                </c:pt>
                <c:pt idx="19846">
                  <c:v>-330.77049999999997</c:v>
                </c:pt>
                <c:pt idx="19847">
                  <c:v>-330.76849999999996</c:v>
                </c:pt>
                <c:pt idx="19848">
                  <c:v>-330.76649999999995</c:v>
                </c:pt>
                <c:pt idx="19849">
                  <c:v>-330.7645</c:v>
                </c:pt>
                <c:pt idx="19850">
                  <c:v>-330.76249999999999</c:v>
                </c:pt>
                <c:pt idx="19851">
                  <c:v>-330.76049999999998</c:v>
                </c:pt>
                <c:pt idx="19852">
                  <c:v>-330.75849999999997</c:v>
                </c:pt>
                <c:pt idx="19853">
                  <c:v>-330.75649999999996</c:v>
                </c:pt>
                <c:pt idx="19854">
                  <c:v>-330.75450000000001</c:v>
                </c:pt>
                <c:pt idx="19855">
                  <c:v>-330.7525</c:v>
                </c:pt>
                <c:pt idx="19856">
                  <c:v>-330.75049999999999</c:v>
                </c:pt>
                <c:pt idx="19857">
                  <c:v>-330.74849999999998</c:v>
                </c:pt>
                <c:pt idx="19858">
                  <c:v>-330.74649999999997</c:v>
                </c:pt>
                <c:pt idx="19859">
                  <c:v>-330.74449999999996</c:v>
                </c:pt>
                <c:pt idx="19860">
                  <c:v>-330.74249999999995</c:v>
                </c:pt>
                <c:pt idx="19861">
                  <c:v>-330.7405</c:v>
                </c:pt>
                <c:pt idx="19862">
                  <c:v>-330.73849999999999</c:v>
                </c:pt>
                <c:pt idx="19863">
                  <c:v>-330.73649999999998</c:v>
                </c:pt>
                <c:pt idx="19864">
                  <c:v>-330.73449999999997</c:v>
                </c:pt>
                <c:pt idx="19865">
                  <c:v>-330.73249999999996</c:v>
                </c:pt>
                <c:pt idx="19866">
                  <c:v>-330.73050000000001</c:v>
                </c:pt>
                <c:pt idx="19867">
                  <c:v>-330.7285</c:v>
                </c:pt>
                <c:pt idx="19868">
                  <c:v>-330.72649999999999</c:v>
                </c:pt>
                <c:pt idx="19869">
                  <c:v>-330.72449999999998</c:v>
                </c:pt>
                <c:pt idx="19870">
                  <c:v>-330.72249999999997</c:v>
                </c:pt>
                <c:pt idx="19871">
                  <c:v>-330.72049999999996</c:v>
                </c:pt>
                <c:pt idx="19872">
                  <c:v>-330.71849999999995</c:v>
                </c:pt>
                <c:pt idx="19873">
                  <c:v>-330.7165</c:v>
                </c:pt>
                <c:pt idx="19874">
                  <c:v>-330.71449999999999</c:v>
                </c:pt>
                <c:pt idx="19875">
                  <c:v>-330.71249999999998</c:v>
                </c:pt>
                <c:pt idx="19876">
                  <c:v>-330.71049999999997</c:v>
                </c:pt>
                <c:pt idx="19877">
                  <c:v>-330.70849999999996</c:v>
                </c:pt>
                <c:pt idx="19878">
                  <c:v>-330.70650000000001</c:v>
                </c:pt>
                <c:pt idx="19879">
                  <c:v>-330.7045</c:v>
                </c:pt>
                <c:pt idx="19880">
                  <c:v>-330.70249999999999</c:v>
                </c:pt>
                <c:pt idx="19881">
                  <c:v>-330.70049999999998</c:v>
                </c:pt>
                <c:pt idx="19882">
                  <c:v>-330.69849999999997</c:v>
                </c:pt>
                <c:pt idx="19883">
                  <c:v>-330.69649999999996</c:v>
                </c:pt>
                <c:pt idx="19884">
                  <c:v>-330.69449999999995</c:v>
                </c:pt>
                <c:pt idx="19885">
                  <c:v>-330.6925</c:v>
                </c:pt>
                <c:pt idx="19886">
                  <c:v>-330.69049999999999</c:v>
                </c:pt>
                <c:pt idx="19887">
                  <c:v>-330.68849999999998</c:v>
                </c:pt>
                <c:pt idx="19888">
                  <c:v>-330.68649999999997</c:v>
                </c:pt>
                <c:pt idx="19889">
                  <c:v>-330.68449999999996</c:v>
                </c:pt>
                <c:pt idx="19890">
                  <c:v>-330.6825</c:v>
                </c:pt>
                <c:pt idx="19891">
                  <c:v>-330.68049999999999</c:v>
                </c:pt>
                <c:pt idx="19892">
                  <c:v>-330.67849999999999</c:v>
                </c:pt>
                <c:pt idx="19893">
                  <c:v>-330.67649999999998</c:v>
                </c:pt>
                <c:pt idx="19894">
                  <c:v>-330.67449999999997</c:v>
                </c:pt>
                <c:pt idx="19895">
                  <c:v>-330.67249999999996</c:v>
                </c:pt>
                <c:pt idx="19896">
                  <c:v>-330.67049999999995</c:v>
                </c:pt>
                <c:pt idx="19897">
                  <c:v>-330.66849999999999</c:v>
                </c:pt>
                <c:pt idx="19898">
                  <c:v>-330.66649999999998</c:v>
                </c:pt>
                <c:pt idx="19899">
                  <c:v>-330.66449999999998</c:v>
                </c:pt>
                <c:pt idx="19900">
                  <c:v>-330.66249999999997</c:v>
                </c:pt>
                <c:pt idx="19901">
                  <c:v>-330.66049999999996</c:v>
                </c:pt>
                <c:pt idx="19902">
                  <c:v>-330.6585</c:v>
                </c:pt>
                <c:pt idx="19903">
                  <c:v>-330.65649999999999</c:v>
                </c:pt>
                <c:pt idx="19904">
                  <c:v>-330.65449999999998</c:v>
                </c:pt>
                <c:pt idx="19905">
                  <c:v>-330.65249999999997</c:v>
                </c:pt>
                <c:pt idx="19906">
                  <c:v>-330.65049999999997</c:v>
                </c:pt>
                <c:pt idx="19907">
                  <c:v>-330.64849999999996</c:v>
                </c:pt>
                <c:pt idx="19908">
                  <c:v>-330.64649999999995</c:v>
                </c:pt>
                <c:pt idx="19909">
                  <c:v>-330.64449999999999</c:v>
                </c:pt>
                <c:pt idx="19910">
                  <c:v>-330.64249999999998</c:v>
                </c:pt>
                <c:pt idx="19911">
                  <c:v>-330.64049999999997</c:v>
                </c:pt>
                <c:pt idx="19912">
                  <c:v>-330.63849999999996</c:v>
                </c:pt>
                <c:pt idx="19913">
                  <c:v>-330.63649999999996</c:v>
                </c:pt>
                <c:pt idx="19914">
                  <c:v>-330.6345</c:v>
                </c:pt>
                <c:pt idx="19915">
                  <c:v>-330.63249999999999</c:v>
                </c:pt>
                <c:pt idx="19916">
                  <c:v>-330.63049999999998</c:v>
                </c:pt>
                <c:pt idx="19917">
                  <c:v>-330.62849999999997</c:v>
                </c:pt>
                <c:pt idx="19918">
                  <c:v>-330.62649999999996</c:v>
                </c:pt>
                <c:pt idx="19919">
                  <c:v>-330.62449999999995</c:v>
                </c:pt>
                <c:pt idx="19920">
                  <c:v>-330.62249999999995</c:v>
                </c:pt>
                <c:pt idx="19921">
                  <c:v>-330.62049999999999</c:v>
                </c:pt>
                <c:pt idx="19922">
                  <c:v>-330.61849999999998</c:v>
                </c:pt>
                <c:pt idx="19923">
                  <c:v>-330.61649999999997</c:v>
                </c:pt>
                <c:pt idx="19924">
                  <c:v>-330.61449999999996</c:v>
                </c:pt>
                <c:pt idx="19925">
                  <c:v>-330.61249999999995</c:v>
                </c:pt>
                <c:pt idx="19926">
                  <c:v>-330.6105</c:v>
                </c:pt>
                <c:pt idx="19927">
                  <c:v>-330.60849999999999</c:v>
                </c:pt>
                <c:pt idx="19928">
                  <c:v>-330.60649999999998</c:v>
                </c:pt>
                <c:pt idx="19929">
                  <c:v>-330.60449999999997</c:v>
                </c:pt>
                <c:pt idx="19930">
                  <c:v>-330.60249999999996</c:v>
                </c:pt>
                <c:pt idx="19931">
                  <c:v>-330.60049999999995</c:v>
                </c:pt>
                <c:pt idx="19932">
                  <c:v>-330.5985</c:v>
                </c:pt>
                <c:pt idx="19933">
                  <c:v>-330.59649999999999</c:v>
                </c:pt>
                <c:pt idx="19934">
                  <c:v>-330.59449999999998</c:v>
                </c:pt>
                <c:pt idx="19935">
                  <c:v>-330.59249999999997</c:v>
                </c:pt>
                <c:pt idx="19936">
                  <c:v>-330.59049999999996</c:v>
                </c:pt>
                <c:pt idx="19937">
                  <c:v>-330.58849999999995</c:v>
                </c:pt>
                <c:pt idx="19938">
                  <c:v>-330.5865</c:v>
                </c:pt>
                <c:pt idx="19939">
                  <c:v>-330.58449999999999</c:v>
                </c:pt>
                <c:pt idx="19940">
                  <c:v>-330.58249999999998</c:v>
                </c:pt>
                <c:pt idx="19941">
                  <c:v>-330.58049999999997</c:v>
                </c:pt>
                <c:pt idx="19942">
                  <c:v>-330.57849999999996</c:v>
                </c:pt>
                <c:pt idx="19943">
                  <c:v>-330.57649999999995</c:v>
                </c:pt>
                <c:pt idx="19944">
                  <c:v>-330.5745</c:v>
                </c:pt>
                <c:pt idx="19945">
                  <c:v>-330.57249999999999</c:v>
                </c:pt>
                <c:pt idx="19946">
                  <c:v>-330.57049999999998</c:v>
                </c:pt>
                <c:pt idx="19947">
                  <c:v>-330.56849999999997</c:v>
                </c:pt>
                <c:pt idx="19948">
                  <c:v>-330.56649999999996</c:v>
                </c:pt>
                <c:pt idx="19949">
                  <c:v>-330.56449999999995</c:v>
                </c:pt>
                <c:pt idx="19950">
                  <c:v>-330.5625</c:v>
                </c:pt>
                <c:pt idx="19951">
                  <c:v>-330.56049999999999</c:v>
                </c:pt>
                <c:pt idx="19952">
                  <c:v>-330.55849999999998</c:v>
                </c:pt>
                <c:pt idx="19953">
                  <c:v>-330.55649999999997</c:v>
                </c:pt>
                <c:pt idx="19954">
                  <c:v>-330.55449999999996</c:v>
                </c:pt>
                <c:pt idx="19955">
                  <c:v>-330.55250000000001</c:v>
                </c:pt>
                <c:pt idx="19956">
                  <c:v>-330.5505</c:v>
                </c:pt>
                <c:pt idx="19957">
                  <c:v>-330.54849999999999</c:v>
                </c:pt>
                <c:pt idx="19958">
                  <c:v>-330.54649999999998</c:v>
                </c:pt>
                <c:pt idx="19959">
                  <c:v>-330.54449999999997</c:v>
                </c:pt>
                <c:pt idx="19960">
                  <c:v>-330.54249999999996</c:v>
                </c:pt>
                <c:pt idx="19961">
                  <c:v>-330.54049999999995</c:v>
                </c:pt>
                <c:pt idx="19962">
                  <c:v>-330.5385</c:v>
                </c:pt>
                <c:pt idx="19963">
                  <c:v>-330.53649999999999</c:v>
                </c:pt>
                <c:pt idx="19964">
                  <c:v>-330.53449999999998</c:v>
                </c:pt>
                <c:pt idx="19965">
                  <c:v>-330.53249999999997</c:v>
                </c:pt>
                <c:pt idx="19966">
                  <c:v>-330.53049999999996</c:v>
                </c:pt>
                <c:pt idx="19967">
                  <c:v>-330.52850000000001</c:v>
                </c:pt>
                <c:pt idx="19968">
                  <c:v>-330.5265</c:v>
                </c:pt>
                <c:pt idx="19969">
                  <c:v>-330.52449999999999</c:v>
                </c:pt>
                <c:pt idx="19970">
                  <c:v>-330.52249999999998</c:v>
                </c:pt>
                <c:pt idx="19971">
                  <c:v>-330.52049999999997</c:v>
                </c:pt>
                <c:pt idx="19972">
                  <c:v>-330.51849999999996</c:v>
                </c:pt>
                <c:pt idx="19973">
                  <c:v>-330.51649999999995</c:v>
                </c:pt>
                <c:pt idx="19974">
                  <c:v>-330.5145</c:v>
                </c:pt>
                <c:pt idx="19975">
                  <c:v>-330.51249999999999</c:v>
                </c:pt>
                <c:pt idx="19976">
                  <c:v>-330.51049999999998</c:v>
                </c:pt>
                <c:pt idx="19977">
                  <c:v>-330.50849999999997</c:v>
                </c:pt>
                <c:pt idx="19978">
                  <c:v>-330.50649999999996</c:v>
                </c:pt>
                <c:pt idx="19979">
                  <c:v>-330.50450000000001</c:v>
                </c:pt>
                <c:pt idx="19980">
                  <c:v>-330.5025</c:v>
                </c:pt>
                <c:pt idx="19981">
                  <c:v>-330.50049999999999</c:v>
                </c:pt>
                <c:pt idx="19982">
                  <c:v>-330.49849999999998</c:v>
                </c:pt>
                <c:pt idx="19983">
                  <c:v>-330.49649999999997</c:v>
                </c:pt>
                <c:pt idx="19984">
                  <c:v>-330.49449999999996</c:v>
                </c:pt>
                <c:pt idx="19985">
                  <c:v>-330.49249999999995</c:v>
                </c:pt>
                <c:pt idx="19986">
                  <c:v>-330.4905</c:v>
                </c:pt>
                <c:pt idx="19987">
                  <c:v>-330.48849999999999</c:v>
                </c:pt>
                <c:pt idx="19988">
                  <c:v>-330.48649999999998</c:v>
                </c:pt>
                <c:pt idx="19989">
                  <c:v>-330.48449999999997</c:v>
                </c:pt>
                <c:pt idx="19990">
                  <c:v>-330.48249999999996</c:v>
                </c:pt>
                <c:pt idx="19991">
                  <c:v>-330.48050000000001</c:v>
                </c:pt>
                <c:pt idx="19992">
                  <c:v>-330.4785</c:v>
                </c:pt>
                <c:pt idx="19993">
                  <c:v>-330.47649999999999</c:v>
                </c:pt>
                <c:pt idx="19994">
                  <c:v>-330.47449999999998</c:v>
                </c:pt>
                <c:pt idx="19995">
                  <c:v>-330.47249999999997</c:v>
                </c:pt>
                <c:pt idx="19996">
                  <c:v>-330.47049999999996</c:v>
                </c:pt>
                <c:pt idx="19997">
                  <c:v>-330.46849999999995</c:v>
                </c:pt>
                <c:pt idx="19998">
                  <c:v>-330.4665</c:v>
                </c:pt>
                <c:pt idx="19999">
                  <c:v>-330.46449999999999</c:v>
                </c:pt>
                <c:pt idx="20000">
                  <c:v>-330.46249999999998</c:v>
                </c:pt>
                <c:pt idx="20001">
                  <c:v>-330.46049999999997</c:v>
                </c:pt>
                <c:pt idx="20002">
                  <c:v>-330.45849999999996</c:v>
                </c:pt>
                <c:pt idx="20003">
                  <c:v>-330.45650000000001</c:v>
                </c:pt>
                <c:pt idx="20004">
                  <c:v>-330.4545</c:v>
                </c:pt>
                <c:pt idx="20005">
                  <c:v>-330.45249999999999</c:v>
                </c:pt>
                <c:pt idx="20006">
                  <c:v>-330.45049999999998</c:v>
                </c:pt>
                <c:pt idx="20007">
                  <c:v>-330.44849999999997</c:v>
                </c:pt>
                <c:pt idx="20008">
                  <c:v>-330.44649999999996</c:v>
                </c:pt>
                <c:pt idx="20009">
                  <c:v>-330.44449999999995</c:v>
                </c:pt>
                <c:pt idx="20010">
                  <c:v>-330.4425</c:v>
                </c:pt>
                <c:pt idx="20011">
                  <c:v>-330.44049999999999</c:v>
                </c:pt>
                <c:pt idx="20012">
                  <c:v>-330.43849999999998</c:v>
                </c:pt>
                <c:pt idx="20013">
                  <c:v>-330.43649999999997</c:v>
                </c:pt>
                <c:pt idx="20014">
                  <c:v>-330.43449999999996</c:v>
                </c:pt>
                <c:pt idx="20015">
                  <c:v>-330.4325</c:v>
                </c:pt>
                <c:pt idx="20016">
                  <c:v>-330.43049999999999</c:v>
                </c:pt>
                <c:pt idx="20017">
                  <c:v>-330.42849999999999</c:v>
                </c:pt>
                <c:pt idx="20018">
                  <c:v>-330.42649999999998</c:v>
                </c:pt>
                <c:pt idx="20019">
                  <c:v>-330.42449999999997</c:v>
                </c:pt>
                <c:pt idx="20020">
                  <c:v>-330.42249999999996</c:v>
                </c:pt>
                <c:pt idx="20021">
                  <c:v>-330.42049999999995</c:v>
                </c:pt>
                <c:pt idx="20022">
                  <c:v>-330.41849999999999</c:v>
                </c:pt>
                <c:pt idx="20023">
                  <c:v>-330.41649999999998</c:v>
                </c:pt>
                <c:pt idx="20024">
                  <c:v>-330.41449999999998</c:v>
                </c:pt>
                <c:pt idx="20025">
                  <c:v>-330.41249999999997</c:v>
                </c:pt>
                <c:pt idx="20026">
                  <c:v>-330.41049999999996</c:v>
                </c:pt>
                <c:pt idx="20027">
                  <c:v>-330.4085</c:v>
                </c:pt>
                <c:pt idx="20028">
                  <c:v>-330.40649999999999</c:v>
                </c:pt>
                <c:pt idx="20029">
                  <c:v>-330.40449999999998</c:v>
                </c:pt>
                <c:pt idx="20030">
                  <c:v>-330.40249999999997</c:v>
                </c:pt>
                <c:pt idx="20031">
                  <c:v>-330.40049999999997</c:v>
                </c:pt>
                <c:pt idx="20032">
                  <c:v>-330.39849999999996</c:v>
                </c:pt>
                <c:pt idx="20033">
                  <c:v>-330.39649999999995</c:v>
                </c:pt>
                <c:pt idx="20034">
                  <c:v>-330.39449999999999</c:v>
                </c:pt>
                <c:pt idx="20035">
                  <c:v>-330.39249999999998</c:v>
                </c:pt>
                <c:pt idx="20036">
                  <c:v>-330.39049999999997</c:v>
                </c:pt>
                <c:pt idx="20037">
                  <c:v>-330.38849999999996</c:v>
                </c:pt>
                <c:pt idx="20038">
                  <c:v>-330.38649999999996</c:v>
                </c:pt>
                <c:pt idx="20039">
                  <c:v>-330.3845</c:v>
                </c:pt>
                <c:pt idx="20040">
                  <c:v>-330.38249999999999</c:v>
                </c:pt>
                <c:pt idx="20041">
                  <c:v>-330.38049999999998</c:v>
                </c:pt>
                <c:pt idx="20042">
                  <c:v>-330.37849999999997</c:v>
                </c:pt>
                <c:pt idx="20043">
                  <c:v>-330.37649999999996</c:v>
                </c:pt>
                <c:pt idx="20044">
                  <c:v>-330.37449999999995</c:v>
                </c:pt>
                <c:pt idx="20045">
                  <c:v>-330.37249999999995</c:v>
                </c:pt>
                <c:pt idx="20046">
                  <c:v>-330.37049999999999</c:v>
                </c:pt>
                <c:pt idx="20047">
                  <c:v>-330.36849999999998</c:v>
                </c:pt>
                <c:pt idx="20048">
                  <c:v>-330.36649999999997</c:v>
                </c:pt>
                <c:pt idx="20049">
                  <c:v>-330.36449999999996</c:v>
                </c:pt>
                <c:pt idx="20050">
                  <c:v>-330.36249999999995</c:v>
                </c:pt>
                <c:pt idx="20051">
                  <c:v>-330.3605</c:v>
                </c:pt>
                <c:pt idx="20052">
                  <c:v>-330.35849999999999</c:v>
                </c:pt>
                <c:pt idx="20053">
                  <c:v>-330.35649999999998</c:v>
                </c:pt>
                <c:pt idx="20054">
                  <c:v>-330.35449999999997</c:v>
                </c:pt>
                <c:pt idx="20055">
                  <c:v>-330.35249999999996</c:v>
                </c:pt>
                <c:pt idx="20056">
                  <c:v>-330.35049999999995</c:v>
                </c:pt>
                <c:pt idx="20057">
                  <c:v>-330.3485</c:v>
                </c:pt>
                <c:pt idx="20058">
                  <c:v>-330.34649999999999</c:v>
                </c:pt>
                <c:pt idx="20059">
                  <c:v>-330.34449999999998</c:v>
                </c:pt>
                <c:pt idx="20060">
                  <c:v>-330.34249999999997</c:v>
                </c:pt>
                <c:pt idx="20061">
                  <c:v>-330.34049999999996</c:v>
                </c:pt>
                <c:pt idx="20062">
                  <c:v>-330.33849999999995</c:v>
                </c:pt>
                <c:pt idx="20063">
                  <c:v>-330.3365</c:v>
                </c:pt>
                <c:pt idx="20064">
                  <c:v>-330.33449999999999</c:v>
                </c:pt>
                <c:pt idx="20065">
                  <c:v>-330.33249999999998</c:v>
                </c:pt>
                <c:pt idx="20066">
                  <c:v>-330.33049999999997</c:v>
                </c:pt>
                <c:pt idx="20067">
                  <c:v>-330.32849999999996</c:v>
                </c:pt>
                <c:pt idx="20068">
                  <c:v>-330.32649999999995</c:v>
                </c:pt>
                <c:pt idx="20069">
                  <c:v>-330.3245</c:v>
                </c:pt>
                <c:pt idx="20070">
                  <c:v>-330.32249999999999</c:v>
                </c:pt>
                <c:pt idx="20071">
                  <c:v>-330.32049999999998</c:v>
                </c:pt>
                <c:pt idx="20072">
                  <c:v>-330.31849999999997</c:v>
                </c:pt>
                <c:pt idx="20073">
                  <c:v>-330.31649999999996</c:v>
                </c:pt>
                <c:pt idx="20074">
                  <c:v>-330.31449999999995</c:v>
                </c:pt>
                <c:pt idx="20075">
                  <c:v>-330.3125</c:v>
                </c:pt>
                <c:pt idx="20076">
                  <c:v>-330.31049999999999</c:v>
                </c:pt>
                <c:pt idx="20077">
                  <c:v>-330.30849999999998</c:v>
                </c:pt>
                <c:pt idx="20078">
                  <c:v>-330.30649999999997</c:v>
                </c:pt>
                <c:pt idx="20079">
                  <c:v>-330.30449999999996</c:v>
                </c:pt>
                <c:pt idx="20080">
                  <c:v>-330.30250000000001</c:v>
                </c:pt>
                <c:pt idx="20081">
                  <c:v>-330.3005</c:v>
                </c:pt>
                <c:pt idx="20082">
                  <c:v>-330.29849999999999</c:v>
                </c:pt>
                <c:pt idx="20083">
                  <c:v>-330.29649999999998</c:v>
                </c:pt>
                <c:pt idx="20084">
                  <c:v>-330.29449999999997</c:v>
                </c:pt>
                <c:pt idx="20085">
                  <c:v>-330.29249999999996</c:v>
                </c:pt>
                <c:pt idx="20086">
                  <c:v>-330.29049999999995</c:v>
                </c:pt>
                <c:pt idx="20087">
                  <c:v>-330.2885</c:v>
                </c:pt>
                <c:pt idx="20088">
                  <c:v>-330.28649999999999</c:v>
                </c:pt>
                <c:pt idx="20089">
                  <c:v>-330.28449999999998</c:v>
                </c:pt>
                <c:pt idx="20090">
                  <c:v>-330.28249999999997</c:v>
                </c:pt>
                <c:pt idx="20091">
                  <c:v>-330.28049999999996</c:v>
                </c:pt>
                <c:pt idx="20092">
                  <c:v>-330.27850000000001</c:v>
                </c:pt>
                <c:pt idx="20093">
                  <c:v>-330.2765</c:v>
                </c:pt>
                <c:pt idx="20094">
                  <c:v>-330.27449999999999</c:v>
                </c:pt>
                <c:pt idx="20095">
                  <c:v>-330.27249999999998</c:v>
                </c:pt>
                <c:pt idx="20096">
                  <c:v>-330.27049999999997</c:v>
                </c:pt>
                <c:pt idx="20097">
                  <c:v>-330.26849999999996</c:v>
                </c:pt>
                <c:pt idx="20098">
                  <c:v>-330.26649999999995</c:v>
                </c:pt>
                <c:pt idx="20099">
                  <c:v>-330.2645</c:v>
                </c:pt>
                <c:pt idx="20100">
                  <c:v>-330.26249999999999</c:v>
                </c:pt>
                <c:pt idx="20101">
                  <c:v>-330.26049999999998</c:v>
                </c:pt>
                <c:pt idx="20102">
                  <c:v>-330.25849999999997</c:v>
                </c:pt>
                <c:pt idx="20103">
                  <c:v>-330.25649999999996</c:v>
                </c:pt>
                <c:pt idx="20104">
                  <c:v>-330.25450000000001</c:v>
                </c:pt>
                <c:pt idx="20105">
                  <c:v>-330.2525</c:v>
                </c:pt>
                <c:pt idx="20106">
                  <c:v>-330.25049999999999</c:v>
                </c:pt>
                <c:pt idx="20107">
                  <c:v>-330.24849999999998</c:v>
                </c:pt>
                <c:pt idx="20108">
                  <c:v>-330.24649999999997</c:v>
                </c:pt>
                <c:pt idx="20109">
                  <c:v>-330.24449999999996</c:v>
                </c:pt>
                <c:pt idx="20110">
                  <c:v>-330.24249999999995</c:v>
                </c:pt>
                <c:pt idx="20111">
                  <c:v>-330.2405</c:v>
                </c:pt>
                <c:pt idx="20112">
                  <c:v>-330.23849999999999</c:v>
                </c:pt>
                <c:pt idx="20113">
                  <c:v>-330.23649999999998</c:v>
                </c:pt>
                <c:pt idx="20114">
                  <c:v>-330.23449999999997</c:v>
                </c:pt>
                <c:pt idx="20115">
                  <c:v>-330.23249999999996</c:v>
                </c:pt>
                <c:pt idx="20116">
                  <c:v>-330.23050000000001</c:v>
                </c:pt>
                <c:pt idx="20117">
                  <c:v>-330.2285</c:v>
                </c:pt>
                <c:pt idx="20118">
                  <c:v>-330.22649999999999</c:v>
                </c:pt>
                <c:pt idx="20119">
                  <c:v>-330.22449999999998</c:v>
                </c:pt>
                <c:pt idx="20120">
                  <c:v>-330.22249999999997</c:v>
                </c:pt>
                <c:pt idx="20121">
                  <c:v>-330.22049999999996</c:v>
                </c:pt>
                <c:pt idx="20122">
                  <c:v>-330.21849999999995</c:v>
                </c:pt>
                <c:pt idx="20123">
                  <c:v>-330.2165</c:v>
                </c:pt>
                <c:pt idx="20124">
                  <c:v>-330.21449999999999</c:v>
                </c:pt>
                <c:pt idx="20125">
                  <c:v>-330.21249999999998</c:v>
                </c:pt>
                <c:pt idx="20126">
                  <c:v>-330.21049999999997</c:v>
                </c:pt>
                <c:pt idx="20127">
                  <c:v>-330.20849999999996</c:v>
                </c:pt>
                <c:pt idx="20128">
                  <c:v>-330.20650000000001</c:v>
                </c:pt>
                <c:pt idx="20129">
                  <c:v>-330.2045</c:v>
                </c:pt>
                <c:pt idx="20130">
                  <c:v>-330.20249999999999</c:v>
                </c:pt>
                <c:pt idx="20131">
                  <c:v>-330.20049999999998</c:v>
                </c:pt>
                <c:pt idx="20132">
                  <c:v>-330.19849999999997</c:v>
                </c:pt>
                <c:pt idx="20133">
                  <c:v>-330.19649999999996</c:v>
                </c:pt>
                <c:pt idx="20134">
                  <c:v>-330.19449999999995</c:v>
                </c:pt>
                <c:pt idx="20135">
                  <c:v>-330.1925</c:v>
                </c:pt>
                <c:pt idx="20136">
                  <c:v>-330.19049999999999</c:v>
                </c:pt>
                <c:pt idx="20137">
                  <c:v>-330.18849999999998</c:v>
                </c:pt>
                <c:pt idx="20138">
                  <c:v>-330.18649999999997</c:v>
                </c:pt>
                <c:pt idx="20139">
                  <c:v>-330.18449999999996</c:v>
                </c:pt>
                <c:pt idx="20140">
                  <c:v>-330.1825</c:v>
                </c:pt>
                <c:pt idx="20141">
                  <c:v>-330.18049999999999</c:v>
                </c:pt>
                <c:pt idx="20142">
                  <c:v>-330.17849999999999</c:v>
                </c:pt>
                <c:pt idx="20143">
                  <c:v>-330.17649999999998</c:v>
                </c:pt>
                <c:pt idx="20144">
                  <c:v>-330.17449999999997</c:v>
                </c:pt>
                <c:pt idx="20145">
                  <c:v>-330.17249999999996</c:v>
                </c:pt>
                <c:pt idx="20146">
                  <c:v>-330.17049999999995</c:v>
                </c:pt>
                <c:pt idx="20147">
                  <c:v>-330.16849999999999</c:v>
                </c:pt>
                <c:pt idx="20148">
                  <c:v>-330.16649999999998</c:v>
                </c:pt>
                <c:pt idx="20149">
                  <c:v>-330.16449999999998</c:v>
                </c:pt>
                <c:pt idx="20150">
                  <c:v>-330.16249999999997</c:v>
                </c:pt>
                <c:pt idx="20151">
                  <c:v>-330.16049999999996</c:v>
                </c:pt>
                <c:pt idx="20152">
                  <c:v>-330.1585</c:v>
                </c:pt>
                <c:pt idx="20153">
                  <c:v>-330.15649999999999</c:v>
                </c:pt>
                <c:pt idx="20154">
                  <c:v>-330.15449999999998</c:v>
                </c:pt>
                <c:pt idx="20155">
                  <c:v>-330.15249999999997</c:v>
                </c:pt>
                <c:pt idx="20156">
                  <c:v>-330.15049999999997</c:v>
                </c:pt>
                <c:pt idx="20157">
                  <c:v>-330.14849999999996</c:v>
                </c:pt>
                <c:pt idx="20158">
                  <c:v>-330.14649999999995</c:v>
                </c:pt>
                <c:pt idx="20159">
                  <c:v>-330.14449999999999</c:v>
                </c:pt>
                <c:pt idx="20160">
                  <c:v>-330.14249999999998</c:v>
                </c:pt>
                <c:pt idx="20161">
                  <c:v>-330.14049999999997</c:v>
                </c:pt>
                <c:pt idx="20162">
                  <c:v>-330.13849999999996</c:v>
                </c:pt>
                <c:pt idx="20163">
                  <c:v>-330.13649999999996</c:v>
                </c:pt>
                <c:pt idx="20164">
                  <c:v>-330.1345</c:v>
                </c:pt>
                <c:pt idx="20165">
                  <c:v>-330.13249999999999</c:v>
                </c:pt>
                <c:pt idx="20166">
                  <c:v>-330.13049999999998</c:v>
                </c:pt>
                <c:pt idx="20167">
                  <c:v>-330.12849999999997</c:v>
                </c:pt>
                <c:pt idx="20168">
                  <c:v>-330.12649999999996</c:v>
                </c:pt>
                <c:pt idx="20169">
                  <c:v>-330.12449999999995</c:v>
                </c:pt>
                <c:pt idx="20170">
                  <c:v>-330.12249999999995</c:v>
                </c:pt>
                <c:pt idx="20171">
                  <c:v>-330.12049999999999</c:v>
                </c:pt>
                <c:pt idx="20172">
                  <c:v>-330.11849999999998</c:v>
                </c:pt>
                <c:pt idx="20173">
                  <c:v>-330.11649999999997</c:v>
                </c:pt>
                <c:pt idx="20174">
                  <c:v>-330.11449999999996</c:v>
                </c:pt>
                <c:pt idx="20175">
                  <c:v>-330.11249999999995</c:v>
                </c:pt>
                <c:pt idx="20176">
                  <c:v>-330.1105</c:v>
                </c:pt>
                <c:pt idx="20177">
                  <c:v>-330.10849999999999</c:v>
                </c:pt>
                <c:pt idx="20178">
                  <c:v>-330.10649999999998</c:v>
                </c:pt>
                <c:pt idx="20179">
                  <c:v>-330.10449999999997</c:v>
                </c:pt>
                <c:pt idx="20180">
                  <c:v>-330.10249999999996</c:v>
                </c:pt>
                <c:pt idx="20181">
                  <c:v>-330.10049999999995</c:v>
                </c:pt>
                <c:pt idx="20182">
                  <c:v>-330.0985</c:v>
                </c:pt>
                <c:pt idx="20183">
                  <c:v>-330.09649999999999</c:v>
                </c:pt>
                <c:pt idx="20184">
                  <c:v>-330.09449999999998</c:v>
                </c:pt>
                <c:pt idx="20185">
                  <c:v>-330.09249999999997</c:v>
                </c:pt>
                <c:pt idx="20186">
                  <c:v>-330.09049999999996</c:v>
                </c:pt>
                <c:pt idx="20187">
                  <c:v>-330.08849999999995</c:v>
                </c:pt>
                <c:pt idx="20188">
                  <c:v>-330.0865</c:v>
                </c:pt>
                <c:pt idx="20189">
                  <c:v>-330.08449999999999</c:v>
                </c:pt>
                <c:pt idx="20190">
                  <c:v>-330.08249999999998</c:v>
                </c:pt>
                <c:pt idx="20191">
                  <c:v>-330.08049999999997</c:v>
                </c:pt>
                <c:pt idx="20192">
                  <c:v>-330.07849999999996</c:v>
                </c:pt>
                <c:pt idx="20193">
                  <c:v>-330.07649999999995</c:v>
                </c:pt>
                <c:pt idx="20194">
                  <c:v>-330.0745</c:v>
                </c:pt>
                <c:pt idx="20195">
                  <c:v>-330.07249999999999</c:v>
                </c:pt>
                <c:pt idx="20196">
                  <c:v>-330.07049999999998</c:v>
                </c:pt>
                <c:pt idx="20197">
                  <c:v>-330.06849999999997</c:v>
                </c:pt>
                <c:pt idx="20198">
                  <c:v>-330.06649999999996</c:v>
                </c:pt>
                <c:pt idx="20199">
                  <c:v>-330.06449999999995</c:v>
                </c:pt>
                <c:pt idx="20200">
                  <c:v>-330.0625</c:v>
                </c:pt>
                <c:pt idx="20201">
                  <c:v>-330.06049999999999</c:v>
                </c:pt>
                <c:pt idx="20202">
                  <c:v>-330.05849999999998</c:v>
                </c:pt>
                <c:pt idx="20203">
                  <c:v>-330.05649999999997</c:v>
                </c:pt>
                <c:pt idx="20204">
                  <c:v>-330.05449999999996</c:v>
                </c:pt>
                <c:pt idx="20205">
                  <c:v>-330.05250000000001</c:v>
                </c:pt>
                <c:pt idx="20206">
                  <c:v>-330.0505</c:v>
                </c:pt>
                <c:pt idx="20207">
                  <c:v>-330.04849999999999</c:v>
                </c:pt>
                <c:pt idx="20208">
                  <c:v>-330.04649999999998</c:v>
                </c:pt>
                <c:pt idx="20209">
                  <c:v>-330.04449999999997</c:v>
                </c:pt>
                <c:pt idx="20210">
                  <c:v>-330.04249999999996</c:v>
                </c:pt>
                <c:pt idx="20211">
                  <c:v>-330.04049999999995</c:v>
                </c:pt>
                <c:pt idx="20212">
                  <c:v>-330.0385</c:v>
                </c:pt>
                <c:pt idx="20213">
                  <c:v>-330.03649999999999</c:v>
                </c:pt>
                <c:pt idx="20214">
                  <c:v>-330.03449999999998</c:v>
                </c:pt>
                <c:pt idx="20215">
                  <c:v>-330.03249999999997</c:v>
                </c:pt>
                <c:pt idx="20216">
                  <c:v>-330.03049999999996</c:v>
                </c:pt>
                <c:pt idx="20217">
                  <c:v>-330.02850000000001</c:v>
                </c:pt>
                <c:pt idx="20218">
                  <c:v>-330.0265</c:v>
                </c:pt>
                <c:pt idx="20219">
                  <c:v>-330.02449999999999</c:v>
                </c:pt>
                <c:pt idx="20220">
                  <c:v>-330.02249999999998</c:v>
                </c:pt>
                <c:pt idx="20221">
                  <c:v>-330.02049999999997</c:v>
                </c:pt>
                <c:pt idx="20222">
                  <c:v>-330.01849999999996</c:v>
                </c:pt>
                <c:pt idx="20223">
                  <c:v>-330.01649999999995</c:v>
                </c:pt>
                <c:pt idx="20224">
                  <c:v>-330.0145</c:v>
                </c:pt>
                <c:pt idx="20225">
                  <c:v>-330.01249999999999</c:v>
                </c:pt>
                <c:pt idx="20226">
                  <c:v>-330.01049999999998</c:v>
                </c:pt>
                <c:pt idx="20227">
                  <c:v>-330.00849999999997</c:v>
                </c:pt>
                <c:pt idx="20228">
                  <c:v>-330.00649999999996</c:v>
                </c:pt>
                <c:pt idx="20229">
                  <c:v>-330.00450000000001</c:v>
                </c:pt>
                <c:pt idx="20230">
                  <c:v>-330.0025</c:v>
                </c:pt>
                <c:pt idx="20231">
                  <c:v>-330.00049999999999</c:v>
                </c:pt>
                <c:pt idx="20232">
                  <c:v>-329.99849999999998</c:v>
                </c:pt>
                <c:pt idx="20233">
                  <c:v>-329.99649999999997</c:v>
                </c:pt>
                <c:pt idx="20234">
                  <c:v>-329.99449999999996</c:v>
                </c:pt>
                <c:pt idx="20235">
                  <c:v>-329.99249999999995</c:v>
                </c:pt>
                <c:pt idx="20236">
                  <c:v>-329.9905</c:v>
                </c:pt>
                <c:pt idx="20237">
                  <c:v>-329.98849999999999</c:v>
                </c:pt>
                <c:pt idx="20238">
                  <c:v>-329.98649999999998</c:v>
                </c:pt>
                <c:pt idx="20239">
                  <c:v>-329.98449999999997</c:v>
                </c:pt>
                <c:pt idx="20240">
                  <c:v>-329.98249999999996</c:v>
                </c:pt>
                <c:pt idx="20241">
                  <c:v>-329.98050000000001</c:v>
                </c:pt>
                <c:pt idx="20242">
                  <c:v>-329.9785</c:v>
                </c:pt>
                <c:pt idx="20243">
                  <c:v>-329.97649999999999</c:v>
                </c:pt>
                <c:pt idx="20244">
                  <c:v>-329.97449999999998</c:v>
                </c:pt>
                <c:pt idx="20245">
                  <c:v>-329.97249999999997</c:v>
                </c:pt>
                <c:pt idx="20246">
                  <c:v>-329.97049999999996</c:v>
                </c:pt>
                <c:pt idx="20247">
                  <c:v>-329.96849999999995</c:v>
                </c:pt>
                <c:pt idx="20248">
                  <c:v>-329.9665</c:v>
                </c:pt>
                <c:pt idx="20249">
                  <c:v>-329.96449999999999</c:v>
                </c:pt>
                <c:pt idx="20250">
                  <c:v>-329.96249999999998</c:v>
                </c:pt>
                <c:pt idx="20251">
                  <c:v>-329.96049999999997</c:v>
                </c:pt>
                <c:pt idx="20252">
                  <c:v>-329.95849999999996</c:v>
                </c:pt>
                <c:pt idx="20253">
                  <c:v>-329.95650000000001</c:v>
                </c:pt>
                <c:pt idx="20254">
                  <c:v>-329.9545</c:v>
                </c:pt>
                <c:pt idx="20255">
                  <c:v>-329.95249999999999</c:v>
                </c:pt>
                <c:pt idx="20256">
                  <c:v>-329.95049999999998</c:v>
                </c:pt>
                <c:pt idx="20257">
                  <c:v>-329.94849999999997</c:v>
                </c:pt>
                <c:pt idx="20258">
                  <c:v>-329.94649999999996</c:v>
                </c:pt>
                <c:pt idx="20259">
                  <c:v>-329.94449999999995</c:v>
                </c:pt>
                <c:pt idx="20260">
                  <c:v>-329.9425</c:v>
                </c:pt>
                <c:pt idx="20261">
                  <c:v>-329.94049999999999</c:v>
                </c:pt>
                <c:pt idx="20262">
                  <c:v>-329.93849999999998</c:v>
                </c:pt>
                <c:pt idx="20263">
                  <c:v>-329.93649999999997</c:v>
                </c:pt>
                <c:pt idx="20264">
                  <c:v>-329.93449999999996</c:v>
                </c:pt>
                <c:pt idx="20265">
                  <c:v>-329.9325</c:v>
                </c:pt>
                <c:pt idx="20266">
                  <c:v>-329.93049999999999</c:v>
                </c:pt>
                <c:pt idx="20267">
                  <c:v>-329.92849999999999</c:v>
                </c:pt>
                <c:pt idx="20268">
                  <c:v>-329.92649999999998</c:v>
                </c:pt>
                <c:pt idx="20269">
                  <c:v>-329.92449999999997</c:v>
                </c:pt>
                <c:pt idx="20270">
                  <c:v>-329.92249999999996</c:v>
                </c:pt>
                <c:pt idx="20271">
                  <c:v>-329.92049999999995</c:v>
                </c:pt>
                <c:pt idx="20272">
                  <c:v>-329.91849999999999</c:v>
                </c:pt>
                <c:pt idx="20273">
                  <c:v>-329.91649999999998</c:v>
                </c:pt>
                <c:pt idx="20274">
                  <c:v>-329.91449999999998</c:v>
                </c:pt>
                <c:pt idx="20275">
                  <c:v>-329.91249999999997</c:v>
                </c:pt>
                <c:pt idx="20276">
                  <c:v>-329.91049999999996</c:v>
                </c:pt>
                <c:pt idx="20277">
                  <c:v>-329.9085</c:v>
                </c:pt>
                <c:pt idx="20278">
                  <c:v>-329.90649999999999</c:v>
                </c:pt>
                <c:pt idx="20279">
                  <c:v>-329.90449999999998</c:v>
                </c:pt>
                <c:pt idx="20280">
                  <c:v>-329.90249999999997</c:v>
                </c:pt>
                <c:pt idx="20281">
                  <c:v>-329.90049999999997</c:v>
                </c:pt>
                <c:pt idx="20282">
                  <c:v>-329.89849999999996</c:v>
                </c:pt>
                <c:pt idx="20283">
                  <c:v>-329.89649999999995</c:v>
                </c:pt>
                <c:pt idx="20284">
                  <c:v>-329.89449999999999</c:v>
                </c:pt>
                <c:pt idx="20285">
                  <c:v>-329.89249999999998</c:v>
                </c:pt>
                <c:pt idx="20286">
                  <c:v>-329.89049999999997</c:v>
                </c:pt>
                <c:pt idx="20287">
                  <c:v>-329.88849999999996</c:v>
                </c:pt>
                <c:pt idx="20288">
                  <c:v>-329.88649999999996</c:v>
                </c:pt>
                <c:pt idx="20289">
                  <c:v>-329.8845</c:v>
                </c:pt>
                <c:pt idx="20290">
                  <c:v>-329.88249999999999</c:v>
                </c:pt>
                <c:pt idx="20291">
                  <c:v>-329.88049999999998</c:v>
                </c:pt>
                <c:pt idx="20292">
                  <c:v>-329.87849999999997</c:v>
                </c:pt>
                <c:pt idx="20293">
                  <c:v>-329.87649999999996</c:v>
                </c:pt>
                <c:pt idx="20294">
                  <c:v>-329.87449999999995</c:v>
                </c:pt>
                <c:pt idx="20295">
                  <c:v>-329.87249999999995</c:v>
                </c:pt>
                <c:pt idx="20296">
                  <c:v>-329.87049999999999</c:v>
                </c:pt>
                <c:pt idx="20297">
                  <c:v>-329.86849999999998</c:v>
                </c:pt>
                <c:pt idx="20298">
                  <c:v>-329.86649999999997</c:v>
                </c:pt>
                <c:pt idx="20299">
                  <c:v>-329.86449999999996</c:v>
                </c:pt>
                <c:pt idx="20300">
                  <c:v>-329.86249999999995</c:v>
                </c:pt>
                <c:pt idx="20301">
                  <c:v>-329.8605</c:v>
                </c:pt>
                <c:pt idx="20302">
                  <c:v>-329.85849999999999</c:v>
                </c:pt>
                <c:pt idx="20303">
                  <c:v>-329.85649999999998</c:v>
                </c:pt>
                <c:pt idx="20304">
                  <c:v>-329.85449999999997</c:v>
                </c:pt>
                <c:pt idx="20305">
                  <c:v>-329.85249999999996</c:v>
                </c:pt>
                <c:pt idx="20306">
                  <c:v>-329.85049999999995</c:v>
                </c:pt>
                <c:pt idx="20307">
                  <c:v>-329.8485</c:v>
                </c:pt>
                <c:pt idx="20308">
                  <c:v>-329.84649999999999</c:v>
                </c:pt>
                <c:pt idx="20309">
                  <c:v>-329.84449999999998</c:v>
                </c:pt>
                <c:pt idx="20310">
                  <c:v>-329.84249999999997</c:v>
                </c:pt>
                <c:pt idx="20311">
                  <c:v>-329.84049999999996</c:v>
                </c:pt>
                <c:pt idx="20312">
                  <c:v>-329.83849999999995</c:v>
                </c:pt>
                <c:pt idx="20313">
                  <c:v>-329.8365</c:v>
                </c:pt>
                <c:pt idx="20314">
                  <c:v>-329.83449999999999</c:v>
                </c:pt>
                <c:pt idx="20315">
                  <c:v>-329.83249999999998</c:v>
                </c:pt>
                <c:pt idx="20316">
                  <c:v>-329.83049999999997</c:v>
                </c:pt>
                <c:pt idx="20317">
                  <c:v>-329.82849999999996</c:v>
                </c:pt>
                <c:pt idx="20318">
                  <c:v>-329.82649999999995</c:v>
                </c:pt>
                <c:pt idx="20319">
                  <c:v>-329.8245</c:v>
                </c:pt>
                <c:pt idx="20320">
                  <c:v>-329.82249999999999</c:v>
                </c:pt>
                <c:pt idx="20321">
                  <c:v>-329.82049999999998</c:v>
                </c:pt>
                <c:pt idx="20322">
                  <c:v>-329.81849999999997</c:v>
                </c:pt>
                <c:pt idx="20323">
                  <c:v>-329.81649999999996</c:v>
                </c:pt>
                <c:pt idx="20324">
                  <c:v>-329.81449999999995</c:v>
                </c:pt>
                <c:pt idx="20325">
                  <c:v>-329.8125</c:v>
                </c:pt>
                <c:pt idx="20326">
                  <c:v>-329.81049999999999</c:v>
                </c:pt>
                <c:pt idx="20327">
                  <c:v>-329.80849999999998</c:v>
                </c:pt>
                <c:pt idx="20328">
                  <c:v>-329.80649999999997</c:v>
                </c:pt>
                <c:pt idx="20329">
                  <c:v>-329.80449999999996</c:v>
                </c:pt>
                <c:pt idx="20330">
                  <c:v>-329.80250000000001</c:v>
                </c:pt>
                <c:pt idx="20331">
                  <c:v>-329.8005</c:v>
                </c:pt>
                <c:pt idx="20332">
                  <c:v>-329.79849999999999</c:v>
                </c:pt>
                <c:pt idx="20333">
                  <c:v>-329.79649999999998</c:v>
                </c:pt>
                <c:pt idx="20334">
                  <c:v>-329.79449999999997</c:v>
                </c:pt>
                <c:pt idx="20335">
                  <c:v>-329.79249999999996</c:v>
                </c:pt>
                <c:pt idx="20336">
                  <c:v>-329.79049999999995</c:v>
                </c:pt>
                <c:pt idx="20337">
                  <c:v>-329.7885</c:v>
                </c:pt>
                <c:pt idx="20338">
                  <c:v>-329.78649999999999</c:v>
                </c:pt>
                <c:pt idx="20339">
                  <c:v>-329.78449999999998</c:v>
                </c:pt>
                <c:pt idx="20340">
                  <c:v>-329.78249999999997</c:v>
                </c:pt>
                <c:pt idx="20341">
                  <c:v>-329.78049999999996</c:v>
                </c:pt>
                <c:pt idx="20342">
                  <c:v>-329.77850000000001</c:v>
                </c:pt>
                <c:pt idx="20343">
                  <c:v>-329.7765</c:v>
                </c:pt>
                <c:pt idx="20344">
                  <c:v>-329.77449999999999</c:v>
                </c:pt>
                <c:pt idx="20345">
                  <c:v>-329.77249999999998</c:v>
                </c:pt>
                <c:pt idx="20346">
                  <c:v>-329.77049999999997</c:v>
                </c:pt>
                <c:pt idx="20347">
                  <c:v>-329.76849999999996</c:v>
                </c:pt>
                <c:pt idx="20348">
                  <c:v>-329.76649999999995</c:v>
                </c:pt>
                <c:pt idx="20349">
                  <c:v>-329.7645</c:v>
                </c:pt>
                <c:pt idx="20350">
                  <c:v>-329.76249999999999</c:v>
                </c:pt>
                <c:pt idx="20351">
                  <c:v>-329.76049999999998</c:v>
                </c:pt>
                <c:pt idx="20352">
                  <c:v>-329.75849999999997</c:v>
                </c:pt>
                <c:pt idx="20353">
                  <c:v>-329.75649999999996</c:v>
                </c:pt>
                <c:pt idx="20354">
                  <c:v>-329.75450000000001</c:v>
                </c:pt>
                <c:pt idx="20355">
                  <c:v>-329.7525</c:v>
                </c:pt>
                <c:pt idx="20356">
                  <c:v>-329.75049999999999</c:v>
                </c:pt>
                <c:pt idx="20357">
                  <c:v>-329.74849999999998</c:v>
                </c:pt>
                <c:pt idx="20358">
                  <c:v>-329.74649999999997</c:v>
                </c:pt>
                <c:pt idx="20359">
                  <c:v>-329.74449999999996</c:v>
                </c:pt>
                <c:pt idx="20360">
                  <c:v>-329.74249999999995</c:v>
                </c:pt>
                <c:pt idx="20361">
                  <c:v>-329.7405</c:v>
                </c:pt>
                <c:pt idx="20362">
                  <c:v>-329.73849999999999</c:v>
                </c:pt>
                <c:pt idx="20363">
                  <c:v>-329.73649999999998</c:v>
                </c:pt>
                <c:pt idx="20364">
                  <c:v>-329.73449999999997</c:v>
                </c:pt>
                <c:pt idx="20365">
                  <c:v>-329.73249999999996</c:v>
                </c:pt>
                <c:pt idx="20366">
                  <c:v>-329.73050000000001</c:v>
                </c:pt>
                <c:pt idx="20367">
                  <c:v>-329.7285</c:v>
                </c:pt>
                <c:pt idx="20368">
                  <c:v>-329.72649999999999</c:v>
                </c:pt>
                <c:pt idx="20369">
                  <c:v>-329.72449999999998</c:v>
                </c:pt>
                <c:pt idx="20370">
                  <c:v>-329.72249999999997</c:v>
                </c:pt>
                <c:pt idx="20371">
                  <c:v>-329.72049999999996</c:v>
                </c:pt>
                <c:pt idx="20372">
                  <c:v>-329.71849999999995</c:v>
                </c:pt>
                <c:pt idx="20373">
                  <c:v>-329.7165</c:v>
                </c:pt>
                <c:pt idx="20374">
                  <c:v>-329.71449999999999</c:v>
                </c:pt>
                <c:pt idx="20375">
                  <c:v>-329.71249999999998</c:v>
                </c:pt>
                <c:pt idx="20376">
                  <c:v>-329.71049999999997</c:v>
                </c:pt>
                <c:pt idx="20377">
                  <c:v>-329.70849999999996</c:v>
                </c:pt>
                <c:pt idx="20378">
                  <c:v>-329.70650000000001</c:v>
                </c:pt>
                <c:pt idx="20379">
                  <c:v>-329.7045</c:v>
                </c:pt>
                <c:pt idx="20380">
                  <c:v>-329.70249999999999</c:v>
                </c:pt>
                <c:pt idx="20381">
                  <c:v>-329.70049999999998</c:v>
                </c:pt>
                <c:pt idx="20382">
                  <c:v>-329.69849999999997</c:v>
                </c:pt>
                <c:pt idx="20383">
                  <c:v>-329.69649999999996</c:v>
                </c:pt>
                <c:pt idx="20384">
                  <c:v>-329.69449999999995</c:v>
                </c:pt>
                <c:pt idx="20385">
                  <c:v>-329.6925</c:v>
                </c:pt>
                <c:pt idx="20386">
                  <c:v>-329.69049999999999</c:v>
                </c:pt>
                <c:pt idx="20387">
                  <c:v>-329.68849999999998</c:v>
                </c:pt>
                <c:pt idx="20388">
                  <c:v>-329.68649999999997</c:v>
                </c:pt>
                <c:pt idx="20389">
                  <c:v>-329.68449999999996</c:v>
                </c:pt>
                <c:pt idx="20390">
                  <c:v>-329.6825</c:v>
                </c:pt>
                <c:pt idx="20391">
                  <c:v>-329.68049999999999</c:v>
                </c:pt>
                <c:pt idx="20392">
                  <c:v>-329.67849999999999</c:v>
                </c:pt>
                <c:pt idx="20393">
                  <c:v>-329.67649999999998</c:v>
                </c:pt>
                <c:pt idx="20394">
                  <c:v>-329.67449999999997</c:v>
                </c:pt>
                <c:pt idx="20395">
                  <c:v>-329.67249999999996</c:v>
                </c:pt>
                <c:pt idx="20396">
                  <c:v>-329.67049999999995</c:v>
                </c:pt>
                <c:pt idx="20397">
                  <c:v>-329.66849999999999</c:v>
                </c:pt>
                <c:pt idx="20398">
                  <c:v>-329.66649999999998</c:v>
                </c:pt>
                <c:pt idx="20399">
                  <c:v>-329.66449999999998</c:v>
                </c:pt>
                <c:pt idx="20400">
                  <c:v>-329.66249999999997</c:v>
                </c:pt>
                <c:pt idx="20401">
                  <c:v>-329.66049999999996</c:v>
                </c:pt>
                <c:pt idx="20402">
                  <c:v>-329.6585</c:v>
                </c:pt>
                <c:pt idx="20403">
                  <c:v>-329.65649999999999</c:v>
                </c:pt>
                <c:pt idx="20404">
                  <c:v>-329.65449999999998</c:v>
                </c:pt>
                <c:pt idx="20405">
                  <c:v>-329.65249999999997</c:v>
                </c:pt>
                <c:pt idx="20406">
                  <c:v>-329.65049999999997</c:v>
                </c:pt>
                <c:pt idx="20407">
                  <c:v>-329.64849999999996</c:v>
                </c:pt>
                <c:pt idx="20408">
                  <c:v>-329.64649999999995</c:v>
                </c:pt>
                <c:pt idx="20409">
                  <c:v>-329.64449999999999</c:v>
                </c:pt>
                <c:pt idx="20410">
                  <c:v>-329.64249999999998</c:v>
                </c:pt>
                <c:pt idx="20411">
                  <c:v>-329.64049999999997</c:v>
                </c:pt>
                <c:pt idx="20412">
                  <c:v>-329.63849999999996</c:v>
                </c:pt>
                <c:pt idx="20413">
                  <c:v>-329.63649999999996</c:v>
                </c:pt>
                <c:pt idx="20414">
                  <c:v>-329.6345</c:v>
                </c:pt>
                <c:pt idx="20415">
                  <c:v>-329.63249999999999</c:v>
                </c:pt>
                <c:pt idx="20416">
                  <c:v>-329.63049999999998</c:v>
                </c:pt>
                <c:pt idx="20417">
                  <c:v>-329.62849999999997</c:v>
                </c:pt>
                <c:pt idx="20418">
                  <c:v>-329.62649999999996</c:v>
                </c:pt>
                <c:pt idx="20419">
                  <c:v>-329.62449999999995</c:v>
                </c:pt>
                <c:pt idx="20420">
                  <c:v>-329.62249999999995</c:v>
                </c:pt>
                <c:pt idx="20421">
                  <c:v>-329.62049999999999</c:v>
                </c:pt>
                <c:pt idx="20422">
                  <c:v>-329.61849999999998</c:v>
                </c:pt>
                <c:pt idx="20423">
                  <c:v>-329.61649999999997</c:v>
                </c:pt>
                <c:pt idx="20424">
                  <c:v>-329.61449999999996</c:v>
                </c:pt>
                <c:pt idx="20425">
                  <c:v>-329.61249999999995</c:v>
                </c:pt>
                <c:pt idx="20426">
                  <c:v>-329.6105</c:v>
                </c:pt>
                <c:pt idx="20427">
                  <c:v>-329.60849999999999</c:v>
                </c:pt>
                <c:pt idx="20428">
                  <c:v>-329.60649999999998</c:v>
                </c:pt>
                <c:pt idx="20429">
                  <c:v>-329.60449999999997</c:v>
                </c:pt>
                <c:pt idx="20430">
                  <c:v>-329.60249999999996</c:v>
                </c:pt>
                <c:pt idx="20431">
                  <c:v>-329.60049999999995</c:v>
                </c:pt>
                <c:pt idx="20432">
                  <c:v>-329.5985</c:v>
                </c:pt>
                <c:pt idx="20433">
                  <c:v>-329.59649999999999</c:v>
                </c:pt>
                <c:pt idx="20434">
                  <c:v>-329.59449999999998</c:v>
                </c:pt>
                <c:pt idx="20435">
                  <c:v>-329.59249999999997</c:v>
                </c:pt>
                <c:pt idx="20436">
                  <c:v>-329.59049999999996</c:v>
                </c:pt>
                <c:pt idx="20437">
                  <c:v>-329.58849999999995</c:v>
                </c:pt>
                <c:pt idx="20438">
                  <c:v>-329.5865</c:v>
                </c:pt>
                <c:pt idx="20439">
                  <c:v>-329.58449999999999</c:v>
                </c:pt>
                <c:pt idx="20440">
                  <c:v>-329.58249999999998</c:v>
                </c:pt>
                <c:pt idx="20441">
                  <c:v>-329.58049999999997</c:v>
                </c:pt>
                <c:pt idx="20442">
                  <c:v>-329.57849999999996</c:v>
                </c:pt>
                <c:pt idx="20443">
                  <c:v>-329.57649999999995</c:v>
                </c:pt>
                <c:pt idx="20444">
                  <c:v>-329.5745</c:v>
                </c:pt>
                <c:pt idx="20445">
                  <c:v>-329.57249999999999</c:v>
                </c:pt>
                <c:pt idx="20446">
                  <c:v>-329.57049999999998</c:v>
                </c:pt>
                <c:pt idx="20447">
                  <c:v>-329.56849999999997</c:v>
                </c:pt>
                <c:pt idx="20448">
                  <c:v>-329.56649999999996</c:v>
                </c:pt>
                <c:pt idx="20449">
                  <c:v>-329.56449999999995</c:v>
                </c:pt>
                <c:pt idx="20450">
                  <c:v>-329.5625</c:v>
                </c:pt>
                <c:pt idx="20451">
                  <c:v>-329.56049999999999</c:v>
                </c:pt>
                <c:pt idx="20452">
                  <c:v>-329.55849999999998</c:v>
                </c:pt>
                <c:pt idx="20453">
                  <c:v>-329.55649999999997</c:v>
                </c:pt>
                <c:pt idx="20454">
                  <c:v>-329.55449999999996</c:v>
                </c:pt>
                <c:pt idx="20455">
                  <c:v>-329.55250000000001</c:v>
                </c:pt>
                <c:pt idx="20456">
                  <c:v>-329.5505</c:v>
                </c:pt>
                <c:pt idx="20457">
                  <c:v>-329.54849999999999</c:v>
                </c:pt>
                <c:pt idx="20458">
                  <c:v>-329.54649999999998</c:v>
                </c:pt>
                <c:pt idx="20459">
                  <c:v>-329.54449999999997</c:v>
                </c:pt>
                <c:pt idx="20460">
                  <c:v>-329.54249999999996</c:v>
                </c:pt>
                <c:pt idx="20461">
                  <c:v>-329.54049999999995</c:v>
                </c:pt>
                <c:pt idx="20462">
                  <c:v>-329.5385</c:v>
                </c:pt>
                <c:pt idx="20463">
                  <c:v>-329.53649999999999</c:v>
                </c:pt>
                <c:pt idx="20464">
                  <c:v>-329.53449999999998</c:v>
                </c:pt>
                <c:pt idx="20465">
                  <c:v>-329.53249999999997</c:v>
                </c:pt>
                <c:pt idx="20466">
                  <c:v>-329.53049999999996</c:v>
                </c:pt>
                <c:pt idx="20467">
                  <c:v>-329.52850000000001</c:v>
                </c:pt>
                <c:pt idx="20468">
                  <c:v>-329.5265</c:v>
                </c:pt>
                <c:pt idx="20469">
                  <c:v>-329.52449999999999</c:v>
                </c:pt>
                <c:pt idx="20470">
                  <c:v>-329.52249999999998</c:v>
                </c:pt>
                <c:pt idx="20471">
                  <c:v>-329.52049999999997</c:v>
                </c:pt>
                <c:pt idx="20472">
                  <c:v>-329.51849999999996</c:v>
                </c:pt>
                <c:pt idx="20473">
                  <c:v>-329.51649999999995</c:v>
                </c:pt>
                <c:pt idx="20474">
                  <c:v>-329.5145</c:v>
                </c:pt>
                <c:pt idx="20475">
                  <c:v>-329.51249999999999</c:v>
                </c:pt>
                <c:pt idx="20476">
                  <c:v>-329.51049999999998</c:v>
                </c:pt>
                <c:pt idx="20477">
                  <c:v>-329.50849999999997</c:v>
                </c:pt>
                <c:pt idx="20478">
                  <c:v>-329.50649999999996</c:v>
                </c:pt>
                <c:pt idx="20479">
                  <c:v>-329.50450000000001</c:v>
                </c:pt>
                <c:pt idx="20480">
                  <c:v>-329.5025</c:v>
                </c:pt>
                <c:pt idx="20481">
                  <c:v>-329.50049999999999</c:v>
                </c:pt>
                <c:pt idx="20482">
                  <c:v>-329.49849999999998</c:v>
                </c:pt>
                <c:pt idx="20483">
                  <c:v>-329.49649999999997</c:v>
                </c:pt>
                <c:pt idx="20484">
                  <c:v>-329.49449999999996</c:v>
                </c:pt>
                <c:pt idx="20485">
                  <c:v>-329.49249999999995</c:v>
                </c:pt>
                <c:pt idx="20486">
                  <c:v>-329.4905</c:v>
                </c:pt>
                <c:pt idx="20487">
                  <c:v>-329.48849999999999</c:v>
                </c:pt>
                <c:pt idx="20488">
                  <c:v>-329.48649999999998</c:v>
                </c:pt>
                <c:pt idx="20489">
                  <c:v>-329.48449999999997</c:v>
                </c:pt>
                <c:pt idx="20490">
                  <c:v>-329.48249999999996</c:v>
                </c:pt>
                <c:pt idx="20491">
                  <c:v>-329.48050000000001</c:v>
                </c:pt>
                <c:pt idx="20492">
                  <c:v>-329.4785</c:v>
                </c:pt>
                <c:pt idx="20493">
                  <c:v>-329.47649999999999</c:v>
                </c:pt>
                <c:pt idx="20494">
                  <c:v>-329.47449999999998</c:v>
                </c:pt>
                <c:pt idx="20495">
                  <c:v>-329.47249999999997</c:v>
                </c:pt>
                <c:pt idx="20496">
                  <c:v>-329.47049999999996</c:v>
                </c:pt>
                <c:pt idx="20497">
                  <c:v>-329.46849999999995</c:v>
                </c:pt>
                <c:pt idx="20498">
                  <c:v>-329.4665</c:v>
                </c:pt>
                <c:pt idx="20499">
                  <c:v>-329.46449999999999</c:v>
                </c:pt>
                <c:pt idx="20500">
                  <c:v>-329.46249999999998</c:v>
                </c:pt>
                <c:pt idx="20501">
                  <c:v>-329.46049999999997</c:v>
                </c:pt>
                <c:pt idx="20502">
                  <c:v>-329.45849999999996</c:v>
                </c:pt>
                <c:pt idx="20503">
                  <c:v>-329.45650000000001</c:v>
                </c:pt>
                <c:pt idx="20504">
                  <c:v>-329.4545</c:v>
                </c:pt>
                <c:pt idx="20505">
                  <c:v>-329.45249999999999</c:v>
                </c:pt>
                <c:pt idx="20506">
                  <c:v>-329.45049999999998</c:v>
                </c:pt>
                <c:pt idx="20507">
                  <c:v>-329.44849999999997</c:v>
                </c:pt>
                <c:pt idx="20508">
                  <c:v>-329.44649999999996</c:v>
                </c:pt>
                <c:pt idx="20509">
                  <c:v>-329.44449999999995</c:v>
                </c:pt>
                <c:pt idx="20510">
                  <c:v>-329.4425</c:v>
                </c:pt>
                <c:pt idx="20511">
                  <c:v>-329.44049999999999</c:v>
                </c:pt>
                <c:pt idx="20512">
                  <c:v>-329.43849999999998</c:v>
                </c:pt>
                <c:pt idx="20513">
                  <c:v>-329.43649999999997</c:v>
                </c:pt>
                <c:pt idx="20514">
                  <c:v>-329.43449999999996</c:v>
                </c:pt>
                <c:pt idx="20515">
                  <c:v>-329.4325</c:v>
                </c:pt>
                <c:pt idx="20516">
                  <c:v>-329.43049999999999</c:v>
                </c:pt>
                <c:pt idx="20517">
                  <c:v>-329.42849999999999</c:v>
                </c:pt>
                <c:pt idx="20518">
                  <c:v>-329.42649999999998</c:v>
                </c:pt>
                <c:pt idx="20519">
                  <c:v>-329.42449999999997</c:v>
                </c:pt>
                <c:pt idx="20520">
                  <c:v>-329.42249999999996</c:v>
                </c:pt>
                <c:pt idx="20521">
                  <c:v>-329.42049999999995</c:v>
                </c:pt>
                <c:pt idx="20522">
                  <c:v>-329.41849999999999</c:v>
                </c:pt>
                <c:pt idx="20523">
                  <c:v>-329.41649999999998</c:v>
                </c:pt>
                <c:pt idx="20524">
                  <c:v>-329.41449999999998</c:v>
                </c:pt>
                <c:pt idx="20525">
                  <c:v>-329.41249999999997</c:v>
                </c:pt>
                <c:pt idx="20526">
                  <c:v>-329.41049999999996</c:v>
                </c:pt>
                <c:pt idx="20527">
                  <c:v>-329.4085</c:v>
                </c:pt>
                <c:pt idx="20528">
                  <c:v>-329.40649999999999</c:v>
                </c:pt>
                <c:pt idx="20529">
                  <c:v>-329.40449999999998</c:v>
                </c:pt>
                <c:pt idx="20530">
                  <c:v>-329.40249999999997</c:v>
                </c:pt>
                <c:pt idx="20531">
                  <c:v>-329.40049999999997</c:v>
                </c:pt>
                <c:pt idx="20532">
                  <c:v>-329.39849999999996</c:v>
                </c:pt>
                <c:pt idx="20533">
                  <c:v>-329.39649999999995</c:v>
                </c:pt>
                <c:pt idx="20534">
                  <c:v>-329.39449999999999</c:v>
                </c:pt>
                <c:pt idx="20535">
                  <c:v>-329.39249999999998</c:v>
                </c:pt>
                <c:pt idx="20536">
                  <c:v>-329.39049999999997</c:v>
                </c:pt>
                <c:pt idx="20537">
                  <c:v>-329.38849999999996</c:v>
                </c:pt>
                <c:pt idx="20538">
                  <c:v>-329.38649999999996</c:v>
                </c:pt>
                <c:pt idx="20539">
                  <c:v>-329.3845</c:v>
                </c:pt>
                <c:pt idx="20540">
                  <c:v>-329.38249999999999</c:v>
                </c:pt>
                <c:pt idx="20541">
                  <c:v>-329.38049999999998</c:v>
                </c:pt>
                <c:pt idx="20542">
                  <c:v>-329.37849999999997</c:v>
                </c:pt>
                <c:pt idx="20543">
                  <c:v>-329.37649999999996</c:v>
                </c:pt>
                <c:pt idx="20544">
                  <c:v>-329.37449999999995</c:v>
                </c:pt>
                <c:pt idx="20545">
                  <c:v>-329.37249999999995</c:v>
                </c:pt>
                <c:pt idx="20546">
                  <c:v>-329.37049999999999</c:v>
                </c:pt>
                <c:pt idx="20547">
                  <c:v>-329.36849999999998</c:v>
                </c:pt>
                <c:pt idx="20548">
                  <c:v>-329.36649999999997</c:v>
                </c:pt>
                <c:pt idx="20549">
                  <c:v>-329.36449999999996</c:v>
                </c:pt>
                <c:pt idx="20550">
                  <c:v>-329.36249999999995</c:v>
                </c:pt>
                <c:pt idx="20551">
                  <c:v>-329.3605</c:v>
                </c:pt>
                <c:pt idx="20552">
                  <c:v>-329.35849999999999</c:v>
                </c:pt>
                <c:pt idx="20553">
                  <c:v>-329.35649999999998</c:v>
                </c:pt>
                <c:pt idx="20554">
                  <c:v>-329.35449999999997</c:v>
                </c:pt>
                <c:pt idx="20555">
                  <c:v>-329.35249999999996</c:v>
                </c:pt>
                <c:pt idx="20556">
                  <c:v>-329.35049999999995</c:v>
                </c:pt>
                <c:pt idx="20557">
                  <c:v>-329.3485</c:v>
                </c:pt>
                <c:pt idx="20558">
                  <c:v>-329.34649999999999</c:v>
                </c:pt>
                <c:pt idx="20559">
                  <c:v>-329.34449999999998</c:v>
                </c:pt>
                <c:pt idx="20560">
                  <c:v>-329.34249999999997</c:v>
                </c:pt>
                <c:pt idx="20561">
                  <c:v>-329.34049999999996</c:v>
                </c:pt>
                <c:pt idx="20562">
                  <c:v>-329.33849999999995</c:v>
                </c:pt>
                <c:pt idx="20563">
                  <c:v>-329.3365</c:v>
                </c:pt>
                <c:pt idx="20564">
                  <c:v>-329.33449999999999</c:v>
                </c:pt>
                <c:pt idx="20565">
                  <c:v>-329.33249999999998</c:v>
                </c:pt>
                <c:pt idx="20566">
                  <c:v>-329.33049999999997</c:v>
                </c:pt>
                <c:pt idx="20567">
                  <c:v>-329.32849999999996</c:v>
                </c:pt>
                <c:pt idx="20568">
                  <c:v>-329.32649999999995</c:v>
                </c:pt>
                <c:pt idx="20569">
                  <c:v>-329.3245</c:v>
                </c:pt>
                <c:pt idx="20570">
                  <c:v>-329.32249999999999</c:v>
                </c:pt>
                <c:pt idx="20571">
                  <c:v>-329.32049999999998</c:v>
                </c:pt>
                <c:pt idx="20572">
                  <c:v>-329.31849999999997</c:v>
                </c:pt>
                <c:pt idx="20573">
                  <c:v>-329.31649999999996</c:v>
                </c:pt>
                <c:pt idx="20574">
                  <c:v>-329.31449999999995</c:v>
                </c:pt>
                <c:pt idx="20575">
                  <c:v>-329.3125</c:v>
                </c:pt>
                <c:pt idx="20576">
                  <c:v>-329.31049999999999</c:v>
                </c:pt>
                <c:pt idx="20577">
                  <c:v>-329.30849999999998</c:v>
                </c:pt>
                <c:pt idx="20578">
                  <c:v>-329.30649999999997</c:v>
                </c:pt>
                <c:pt idx="20579">
                  <c:v>-329.30449999999996</c:v>
                </c:pt>
                <c:pt idx="20580">
                  <c:v>-329.30250000000001</c:v>
                </c:pt>
                <c:pt idx="20581">
                  <c:v>-329.3005</c:v>
                </c:pt>
                <c:pt idx="20582">
                  <c:v>-329.29849999999999</c:v>
                </c:pt>
                <c:pt idx="20583">
                  <c:v>-329.29649999999998</c:v>
                </c:pt>
                <c:pt idx="20584">
                  <c:v>-329.29449999999997</c:v>
                </c:pt>
                <c:pt idx="20585">
                  <c:v>-329.29249999999996</c:v>
                </c:pt>
                <c:pt idx="20586">
                  <c:v>-329.29049999999995</c:v>
                </c:pt>
                <c:pt idx="20587">
                  <c:v>-329.2885</c:v>
                </c:pt>
                <c:pt idx="20588">
                  <c:v>-329.28649999999999</c:v>
                </c:pt>
                <c:pt idx="20589">
                  <c:v>-329.28449999999998</c:v>
                </c:pt>
                <c:pt idx="20590">
                  <c:v>-329.28249999999997</c:v>
                </c:pt>
                <c:pt idx="20591">
                  <c:v>-329.28049999999996</c:v>
                </c:pt>
                <c:pt idx="20592">
                  <c:v>-329.27850000000001</c:v>
                </c:pt>
                <c:pt idx="20593">
                  <c:v>-329.2765</c:v>
                </c:pt>
                <c:pt idx="20594">
                  <c:v>-329.27449999999999</c:v>
                </c:pt>
                <c:pt idx="20595">
                  <c:v>-329.27249999999998</c:v>
                </c:pt>
                <c:pt idx="20596">
                  <c:v>-329.27049999999997</c:v>
                </c:pt>
                <c:pt idx="20597">
                  <c:v>-329.26849999999996</c:v>
                </c:pt>
                <c:pt idx="20598">
                  <c:v>-329.26649999999995</c:v>
                </c:pt>
                <c:pt idx="20599">
                  <c:v>-329.2645</c:v>
                </c:pt>
                <c:pt idx="20600">
                  <c:v>-329.26249999999999</c:v>
                </c:pt>
                <c:pt idx="20601">
                  <c:v>-329.26049999999998</c:v>
                </c:pt>
                <c:pt idx="20602">
                  <c:v>-329.25849999999997</c:v>
                </c:pt>
                <c:pt idx="20603">
                  <c:v>-329.25649999999996</c:v>
                </c:pt>
                <c:pt idx="20604">
                  <c:v>-329.25450000000001</c:v>
                </c:pt>
                <c:pt idx="20605">
                  <c:v>-329.2525</c:v>
                </c:pt>
                <c:pt idx="20606">
                  <c:v>-329.25049999999999</c:v>
                </c:pt>
                <c:pt idx="20607">
                  <c:v>-329.24849999999998</c:v>
                </c:pt>
                <c:pt idx="20608">
                  <c:v>-329.24649999999997</c:v>
                </c:pt>
                <c:pt idx="20609">
                  <c:v>-329.24449999999996</c:v>
                </c:pt>
                <c:pt idx="20610">
                  <c:v>-329.24249999999995</c:v>
                </c:pt>
                <c:pt idx="20611">
                  <c:v>-329.2405</c:v>
                </c:pt>
                <c:pt idx="20612">
                  <c:v>-329.23849999999999</c:v>
                </c:pt>
                <c:pt idx="20613">
                  <c:v>-329.23649999999998</c:v>
                </c:pt>
                <c:pt idx="20614">
                  <c:v>-329.23449999999997</c:v>
                </c:pt>
                <c:pt idx="20615">
                  <c:v>-329.23249999999996</c:v>
                </c:pt>
                <c:pt idx="20616">
                  <c:v>-329.23050000000001</c:v>
                </c:pt>
                <c:pt idx="20617">
                  <c:v>-329.2285</c:v>
                </c:pt>
                <c:pt idx="20618">
                  <c:v>-329.22649999999999</c:v>
                </c:pt>
                <c:pt idx="20619">
                  <c:v>-329.22449999999998</c:v>
                </c:pt>
                <c:pt idx="20620">
                  <c:v>-329.22249999999997</c:v>
                </c:pt>
                <c:pt idx="20621">
                  <c:v>-329.22049999999996</c:v>
                </c:pt>
                <c:pt idx="20622">
                  <c:v>-329.21849999999995</c:v>
                </c:pt>
                <c:pt idx="20623">
                  <c:v>-329.2165</c:v>
                </c:pt>
                <c:pt idx="20624">
                  <c:v>-329.21449999999999</c:v>
                </c:pt>
                <c:pt idx="20625">
                  <c:v>-329.21249999999998</c:v>
                </c:pt>
                <c:pt idx="20626">
                  <c:v>-329.21049999999997</c:v>
                </c:pt>
                <c:pt idx="20627">
                  <c:v>-329.20849999999996</c:v>
                </c:pt>
                <c:pt idx="20628">
                  <c:v>-329.20650000000001</c:v>
                </c:pt>
                <c:pt idx="20629">
                  <c:v>-329.2045</c:v>
                </c:pt>
                <c:pt idx="20630">
                  <c:v>-329.20249999999999</c:v>
                </c:pt>
                <c:pt idx="20631">
                  <c:v>-329.20049999999998</c:v>
                </c:pt>
                <c:pt idx="20632">
                  <c:v>-329.19849999999997</c:v>
                </c:pt>
                <c:pt idx="20633">
                  <c:v>-329.19649999999996</c:v>
                </c:pt>
                <c:pt idx="20634">
                  <c:v>-329.19449999999995</c:v>
                </c:pt>
                <c:pt idx="20635">
                  <c:v>-329.1925</c:v>
                </c:pt>
                <c:pt idx="20636">
                  <c:v>-329.19049999999999</c:v>
                </c:pt>
                <c:pt idx="20637">
                  <c:v>-329.18849999999998</c:v>
                </c:pt>
                <c:pt idx="20638">
                  <c:v>-329.18649999999997</c:v>
                </c:pt>
                <c:pt idx="20639">
                  <c:v>-329.18449999999996</c:v>
                </c:pt>
                <c:pt idx="20640">
                  <c:v>-329.1825</c:v>
                </c:pt>
                <c:pt idx="20641">
                  <c:v>-329.18049999999999</c:v>
                </c:pt>
                <c:pt idx="20642">
                  <c:v>-329.17849999999999</c:v>
                </c:pt>
                <c:pt idx="20643">
                  <c:v>-329.17649999999998</c:v>
                </c:pt>
                <c:pt idx="20644">
                  <c:v>-329.17449999999997</c:v>
                </c:pt>
                <c:pt idx="20645">
                  <c:v>-329.17249999999996</c:v>
                </c:pt>
                <c:pt idx="20646">
                  <c:v>-329.17049999999995</c:v>
                </c:pt>
                <c:pt idx="20647">
                  <c:v>-329.16849999999999</c:v>
                </c:pt>
                <c:pt idx="20648">
                  <c:v>-329.16649999999998</c:v>
                </c:pt>
                <c:pt idx="20649">
                  <c:v>-329.16449999999998</c:v>
                </c:pt>
                <c:pt idx="20650">
                  <c:v>-329.16249999999997</c:v>
                </c:pt>
                <c:pt idx="20651">
                  <c:v>-329.16049999999996</c:v>
                </c:pt>
                <c:pt idx="20652">
                  <c:v>-329.1585</c:v>
                </c:pt>
                <c:pt idx="20653">
                  <c:v>-329.15649999999999</c:v>
                </c:pt>
                <c:pt idx="20654">
                  <c:v>-329.15449999999998</c:v>
                </c:pt>
                <c:pt idx="20655">
                  <c:v>-329.15249999999997</c:v>
                </c:pt>
                <c:pt idx="20656">
                  <c:v>-329.15049999999997</c:v>
                </c:pt>
                <c:pt idx="20657">
                  <c:v>-329.14849999999996</c:v>
                </c:pt>
                <c:pt idx="20658">
                  <c:v>-329.14649999999995</c:v>
                </c:pt>
                <c:pt idx="20659">
                  <c:v>-329.14449999999999</c:v>
                </c:pt>
                <c:pt idx="20660">
                  <c:v>-329.14249999999998</c:v>
                </c:pt>
                <c:pt idx="20661">
                  <c:v>-329.14049999999997</c:v>
                </c:pt>
                <c:pt idx="20662">
                  <c:v>-329.13849999999996</c:v>
                </c:pt>
                <c:pt idx="20663">
                  <c:v>-329.13649999999996</c:v>
                </c:pt>
                <c:pt idx="20664">
                  <c:v>-329.1345</c:v>
                </c:pt>
                <c:pt idx="20665">
                  <c:v>-329.13249999999999</c:v>
                </c:pt>
                <c:pt idx="20666">
                  <c:v>-329.13049999999998</c:v>
                </c:pt>
                <c:pt idx="20667">
                  <c:v>-329.12849999999997</c:v>
                </c:pt>
                <c:pt idx="20668">
                  <c:v>-329.12649999999996</c:v>
                </c:pt>
                <c:pt idx="20669">
                  <c:v>-329.12449999999995</c:v>
                </c:pt>
                <c:pt idx="20670">
                  <c:v>-329.12249999999995</c:v>
                </c:pt>
                <c:pt idx="20671">
                  <c:v>-329.12049999999999</c:v>
                </c:pt>
                <c:pt idx="20672">
                  <c:v>-329.11849999999998</c:v>
                </c:pt>
                <c:pt idx="20673">
                  <c:v>-329.11649999999997</c:v>
                </c:pt>
                <c:pt idx="20674">
                  <c:v>-329.11449999999996</c:v>
                </c:pt>
                <c:pt idx="20675">
                  <c:v>-329.11249999999995</c:v>
                </c:pt>
                <c:pt idx="20676">
                  <c:v>-329.1105</c:v>
                </c:pt>
                <c:pt idx="20677">
                  <c:v>-329.10849999999999</c:v>
                </c:pt>
                <c:pt idx="20678">
                  <c:v>-329.10649999999998</c:v>
                </c:pt>
                <c:pt idx="20679">
                  <c:v>-329.10449999999997</c:v>
                </c:pt>
                <c:pt idx="20680">
                  <c:v>-329.10249999999996</c:v>
                </c:pt>
                <c:pt idx="20681">
                  <c:v>-329.10049999999995</c:v>
                </c:pt>
                <c:pt idx="20682">
                  <c:v>-329.0985</c:v>
                </c:pt>
                <c:pt idx="20683">
                  <c:v>-329.09649999999999</c:v>
                </c:pt>
                <c:pt idx="20684">
                  <c:v>-329.09449999999998</c:v>
                </c:pt>
                <c:pt idx="20685">
                  <c:v>-329.09249999999997</c:v>
                </c:pt>
                <c:pt idx="20686">
                  <c:v>-329.09049999999996</c:v>
                </c:pt>
                <c:pt idx="20687">
                  <c:v>-329.08849999999995</c:v>
                </c:pt>
                <c:pt idx="20688">
                  <c:v>-329.0865</c:v>
                </c:pt>
                <c:pt idx="20689">
                  <c:v>-329.08449999999999</c:v>
                </c:pt>
                <c:pt idx="20690">
                  <c:v>-329.08249999999998</c:v>
                </c:pt>
                <c:pt idx="20691">
                  <c:v>-329.08049999999997</c:v>
                </c:pt>
                <c:pt idx="20692">
                  <c:v>-329.07849999999996</c:v>
                </c:pt>
                <c:pt idx="20693">
                  <c:v>-329.07649999999995</c:v>
                </c:pt>
                <c:pt idx="20694">
                  <c:v>-329.0745</c:v>
                </c:pt>
                <c:pt idx="20695">
                  <c:v>-329.07249999999999</c:v>
                </c:pt>
                <c:pt idx="20696">
                  <c:v>-329.07049999999998</c:v>
                </c:pt>
                <c:pt idx="20697">
                  <c:v>-329.06849999999997</c:v>
                </c:pt>
                <c:pt idx="20698">
                  <c:v>-329.06649999999996</c:v>
                </c:pt>
                <c:pt idx="20699">
                  <c:v>-329.06449999999995</c:v>
                </c:pt>
                <c:pt idx="20700">
                  <c:v>-329.0625</c:v>
                </c:pt>
                <c:pt idx="20701">
                  <c:v>-329.06049999999999</c:v>
                </c:pt>
                <c:pt idx="20702">
                  <c:v>-329.05849999999998</c:v>
                </c:pt>
                <c:pt idx="20703">
                  <c:v>-329.05649999999997</c:v>
                </c:pt>
                <c:pt idx="20704">
                  <c:v>-329.05449999999996</c:v>
                </c:pt>
                <c:pt idx="20705">
                  <c:v>-329.05250000000001</c:v>
                </c:pt>
                <c:pt idx="20706">
                  <c:v>-329.0505</c:v>
                </c:pt>
                <c:pt idx="20707">
                  <c:v>-329.04849999999999</c:v>
                </c:pt>
                <c:pt idx="20708">
                  <c:v>-329.04649999999998</c:v>
                </c:pt>
                <c:pt idx="20709">
                  <c:v>-329.04449999999997</c:v>
                </c:pt>
                <c:pt idx="20710">
                  <c:v>-329.04249999999996</c:v>
                </c:pt>
                <c:pt idx="20711">
                  <c:v>-329.04049999999995</c:v>
                </c:pt>
                <c:pt idx="20712">
                  <c:v>-329.0385</c:v>
                </c:pt>
                <c:pt idx="20713">
                  <c:v>-329.03649999999999</c:v>
                </c:pt>
                <c:pt idx="20714">
                  <c:v>-329.03449999999998</c:v>
                </c:pt>
                <c:pt idx="20715">
                  <c:v>-329.03249999999997</c:v>
                </c:pt>
                <c:pt idx="20716">
                  <c:v>-329.03049999999996</c:v>
                </c:pt>
                <c:pt idx="20717">
                  <c:v>-329.02850000000001</c:v>
                </c:pt>
                <c:pt idx="20718">
                  <c:v>-329.0265</c:v>
                </c:pt>
                <c:pt idx="20719">
                  <c:v>-329.02449999999999</c:v>
                </c:pt>
                <c:pt idx="20720">
                  <c:v>-329.02249999999998</c:v>
                </c:pt>
                <c:pt idx="20721">
                  <c:v>-329.02049999999997</c:v>
                </c:pt>
                <c:pt idx="20722">
                  <c:v>-329.01849999999996</c:v>
                </c:pt>
                <c:pt idx="20723">
                  <c:v>-329.01649999999995</c:v>
                </c:pt>
                <c:pt idx="20724">
                  <c:v>-329.0145</c:v>
                </c:pt>
                <c:pt idx="20725">
                  <c:v>-329.01249999999999</c:v>
                </c:pt>
                <c:pt idx="20726">
                  <c:v>-329.01049999999998</c:v>
                </c:pt>
                <c:pt idx="20727">
                  <c:v>-329.00849999999997</c:v>
                </c:pt>
                <c:pt idx="20728">
                  <c:v>-329.00649999999996</c:v>
                </c:pt>
                <c:pt idx="20729">
                  <c:v>-329.00450000000001</c:v>
                </c:pt>
                <c:pt idx="20730">
                  <c:v>-329.0025</c:v>
                </c:pt>
                <c:pt idx="20731">
                  <c:v>-329.00049999999999</c:v>
                </c:pt>
                <c:pt idx="20732">
                  <c:v>-328.99849999999998</c:v>
                </c:pt>
                <c:pt idx="20733">
                  <c:v>-328.99649999999997</c:v>
                </c:pt>
                <c:pt idx="20734">
                  <c:v>-328.99449999999996</c:v>
                </c:pt>
                <c:pt idx="20735">
                  <c:v>-328.99249999999995</c:v>
                </c:pt>
                <c:pt idx="20736">
                  <c:v>-328.9905</c:v>
                </c:pt>
                <c:pt idx="20737">
                  <c:v>-328.98849999999999</c:v>
                </c:pt>
                <c:pt idx="20738">
                  <c:v>-328.98649999999998</c:v>
                </c:pt>
                <c:pt idx="20739">
                  <c:v>-328.98449999999997</c:v>
                </c:pt>
                <c:pt idx="20740">
                  <c:v>-328.98249999999996</c:v>
                </c:pt>
                <c:pt idx="20741">
                  <c:v>-328.98050000000001</c:v>
                </c:pt>
                <c:pt idx="20742">
                  <c:v>-328.9785</c:v>
                </c:pt>
                <c:pt idx="20743">
                  <c:v>-328.97649999999999</c:v>
                </c:pt>
                <c:pt idx="20744">
                  <c:v>-328.97449999999998</c:v>
                </c:pt>
                <c:pt idx="20745">
                  <c:v>-328.97249999999997</c:v>
                </c:pt>
                <c:pt idx="20746">
                  <c:v>-328.97049999999996</c:v>
                </c:pt>
                <c:pt idx="20747">
                  <c:v>-328.96849999999995</c:v>
                </c:pt>
                <c:pt idx="20748">
                  <c:v>-328.9665</c:v>
                </c:pt>
                <c:pt idx="20749">
                  <c:v>-328.96449999999999</c:v>
                </c:pt>
                <c:pt idx="20750">
                  <c:v>-328.96249999999998</c:v>
                </c:pt>
                <c:pt idx="20751">
                  <c:v>-328.96049999999997</c:v>
                </c:pt>
                <c:pt idx="20752">
                  <c:v>-328.95849999999996</c:v>
                </c:pt>
                <c:pt idx="20753">
                  <c:v>-328.95650000000001</c:v>
                </c:pt>
                <c:pt idx="20754">
                  <c:v>-328.9545</c:v>
                </c:pt>
                <c:pt idx="20755">
                  <c:v>-328.95249999999999</c:v>
                </c:pt>
                <c:pt idx="20756">
                  <c:v>-328.95049999999998</c:v>
                </c:pt>
                <c:pt idx="20757">
                  <c:v>-328.94849999999997</c:v>
                </c:pt>
                <c:pt idx="20758">
                  <c:v>-328.94649999999996</c:v>
                </c:pt>
                <c:pt idx="20759">
                  <c:v>-328.94449999999995</c:v>
                </c:pt>
                <c:pt idx="20760">
                  <c:v>-328.9425</c:v>
                </c:pt>
                <c:pt idx="20761">
                  <c:v>-328.94049999999999</c:v>
                </c:pt>
                <c:pt idx="20762">
                  <c:v>-328.93849999999998</c:v>
                </c:pt>
                <c:pt idx="20763">
                  <c:v>-328.93649999999997</c:v>
                </c:pt>
                <c:pt idx="20764">
                  <c:v>-328.93449999999996</c:v>
                </c:pt>
                <c:pt idx="20765">
                  <c:v>-328.9325</c:v>
                </c:pt>
                <c:pt idx="20766">
                  <c:v>-328.93049999999999</c:v>
                </c:pt>
                <c:pt idx="20767">
                  <c:v>-328.92849999999999</c:v>
                </c:pt>
                <c:pt idx="20768">
                  <c:v>-328.92649999999998</c:v>
                </c:pt>
                <c:pt idx="20769">
                  <c:v>-328.92449999999997</c:v>
                </c:pt>
                <c:pt idx="20770">
                  <c:v>-328.92249999999996</c:v>
                </c:pt>
                <c:pt idx="20771">
                  <c:v>-328.92049999999995</c:v>
                </c:pt>
                <c:pt idx="20772">
                  <c:v>-328.91849999999999</c:v>
                </c:pt>
                <c:pt idx="20773">
                  <c:v>-328.91649999999998</c:v>
                </c:pt>
                <c:pt idx="20774">
                  <c:v>-328.91449999999998</c:v>
                </c:pt>
                <c:pt idx="20775">
                  <c:v>-328.91249999999997</c:v>
                </c:pt>
                <c:pt idx="20776">
                  <c:v>-328.91049999999996</c:v>
                </c:pt>
                <c:pt idx="20777">
                  <c:v>-328.9085</c:v>
                </c:pt>
                <c:pt idx="20778">
                  <c:v>-328.90649999999999</c:v>
                </c:pt>
                <c:pt idx="20779">
                  <c:v>-328.90449999999998</c:v>
                </c:pt>
                <c:pt idx="20780">
                  <c:v>-328.90249999999997</c:v>
                </c:pt>
                <c:pt idx="20781">
                  <c:v>-328.90049999999997</c:v>
                </c:pt>
                <c:pt idx="20782">
                  <c:v>-328.89849999999996</c:v>
                </c:pt>
                <c:pt idx="20783">
                  <c:v>-328.89649999999995</c:v>
                </c:pt>
                <c:pt idx="20784">
                  <c:v>-328.89449999999999</c:v>
                </c:pt>
                <c:pt idx="20785">
                  <c:v>-328.89249999999998</c:v>
                </c:pt>
                <c:pt idx="20786">
                  <c:v>-328.89049999999997</c:v>
                </c:pt>
                <c:pt idx="20787">
                  <c:v>-328.88849999999996</c:v>
                </c:pt>
                <c:pt idx="20788">
                  <c:v>-328.88649999999996</c:v>
                </c:pt>
                <c:pt idx="20789">
                  <c:v>-328.8845</c:v>
                </c:pt>
                <c:pt idx="20790">
                  <c:v>-328.88249999999999</c:v>
                </c:pt>
                <c:pt idx="20791">
                  <c:v>-328.88049999999998</c:v>
                </c:pt>
                <c:pt idx="20792">
                  <c:v>-328.87849999999997</c:v>
                </c:pt>
                <c:pt idx="20793">
                  <c:v>-328.87649999999996</c:v>
                </c:pt>
                <c:pt idx="20794">
                  <c:v>-328.87449999999995</c:v>
                </c:pt>
                <c:pt idx="20795">
                  <c:v>-328.87249999999995</c:v>
                </c:pt>
                <c:pt idx="20796">
                  <c:v>-328.87049999999999</c:v>
                </c:pt>
                <c:pt idx="20797">
                  <c:v>-328.86849999999998</c:v>
                </c:pt>
                <c:pt idx="20798">
                  <c:v>-328.86649999999997</c:v>
                </c:pt>
                <c:pt idx="20799">
                  <c:v>-328.86449999999996</c:v>
                </c:pt>
                <c:pt idx="20800">
                  <c:v>-328.86249999999995</c:v>
                </c:pt>
                <c:pt idx="20801">
                  <c:v>-328.8605</c:v>
                </c:pt>
                <c:pt idx="20802">
                  <c:v>-328.85849999999999</c:v>
                </c:pt>
                <c:pt idx="20803">
                  <c:v>-328.85649999999998</c:v>
                </c:pt>
                <c:pt idx="20804">
                  <c:v>-328.85449999999997</c:v>
                </c:pt>
                <c:pt idx="20805">
                  <c:v>-328.85249999999996</c:v>
                </c:pt>
                <c:pt idx="20806">
                  <c:v>-328.85049999999995</c:v>
                </c:pt>
                <c:pt idx="20807">
                  <c:v>-328.8485</c:v>
                </c:pt>
                <c:pt idx="20808">
                  <c:v>-328.84649999999999</c:v>
                </c:pt>
                <c:pt idx="20809">
                  <c:v>-328.84449999999998</c:v>
                </c:pt>
                <c:pt idx="20810">
                  <c:v>-328.84249999999997</c:v>
                </c:pt>
                <c:pt idx="20811">
                  <c:v>-328.84049999999996</c:v>
                </c:pt>
                <c:pt idx="20812">
                  <c:v>-328.83849999999995</c:v>
                </c:pt>
                <c:pt idx="20813">
                  <c:v>-328.8365</c:v>
                </c:pt>
                <c:pt idx="20814">
                  <c:v>-328.83449999999999</c:v>
                </c:pt>
                <c:pt idx="20815">
                  <c:v>-328.83249999999998</c:v>
                </c:pt>
                <c:pt idx="20816">
                  <c:v>-328.83049999999997</c:v>
                </c:pt>
                <c:pt idx="20817">
                  <c:v>-328.82849999999996</c:v>
                </c:pt>
                <c:pt idx="20818">
                  <c:v>-328.82649999999995</c:v>
                </c:pt>
                <c:pt idx="20819">
                  <c:v>-328.8245</c:v>
                </c:pt>
                <c:pt idx="20820">
                  <c:v>-328.82249999999999</c:v>
                </c:pt>
                <c:pt idx="20821">
                  <c:v>-328.82049999999998</c:v>
                </c:pt>
                <c:pt idx="20822">
                  <c:v>-328.81849999999997</c:v>
                </c:pt>
                <c:pt idx="20823">
                  <c:v>-328.81649999999996</c:v>
                </c:pt>
                <c:pt idx="20824">
                  <c:v>-328.81449999999995</c:v>
                </c:pt>
                <c:pt idx="20825">
                  <c:v>-328.8125</c:v>
                </c:pt>
                <c:pt idx="20826">
                  <c:v>-328.81049999999999</c:v>
                </c:pt>
                <c:pt idx="20827">
                  <c:v>-328.80849999999998</c:v>
                </c:pt>
                <c:pt idx="20828">
                  <c:v>-328.80649999999997</c:v>
                </c:pt>
                <c:pt idx="20829">
                  <c:v>-328.80449999999996</c:v>
                </c:pt>
                <c:pt idx="20830">
                  <c:v>-328.80250000000001</c:v>
                </c:pt>
                <c:pt idx="20831">
                  <c:v>-328.8005</c:v>
                </c:pt>
                <c:pt idx="20832">
                  <c:v>-328.79849999999999</c:v>
                </c:pt>
                <c:pt idx="20833">
                  <c:v>-328.79649999999998</c:v>
                </c:pt>
                <c:pt idx="20834">
                  <c:v>-328.79449999999997</c:v>
                </c:pt>
                <c:pt idx="20835">
                  <c:v>-328.79249999999996</c:v>
                </c:pt>
                <c:pt idx="20836">
                  <c:v>-328.79049999999995</c:v>
                </c:pt>
                <c:pt idx="20837">
                  <c:v>-328.7885</c:v>
                </c:pt>
                <c:pt idx="20838">
                  <c:v>-328.78649999999999</c:v>
                </c:pt>
                <c:pt idx="20839">
                  <c:v>-328.78449999999998</c:v>
                </c:pt>
                <c:pt idx="20840">
                  <c:v>-328.78249999999997</c:v>
                </c:pt>
                <c:pt idx="20841">
                  <c:v>-328.78049999999996</c:v>
                </c:pt>
                <c:pt idx="20842">
                  <c:v>-328.77850000000001</c:v>
                </c:pt>
                <c:pt idx="20843">
                  <c:v>-328.7765</c:v>
                </c:pt>
                <c:pt idx="20844">
                  <c:v>-328.77449999999999</c:v>
                </c:pt>
                <c:pt idx="20845">
                  <c:v>-328.77249999999998</c:v>
                </c:pt>
                <c:pt idx="20846">
                  <c:v>-328.77049999999997</c:v>
                </c:pt>
                <c:pt idx="20847">
                  <c:v>-328.76849999999996</c:v>
                </c:pt>
                <c:pt idx="20848">
                  <c:v>-328.76649999999995</c:v>
                </c:pt>
                <c:pt idx="20849">
                  <c:v>-328.7645</c:v>
                </c:pt>
                <c:pt idx="20850">
                  <c:v>-328.76249999999999</c:v>
                </c:pt>
                <c:pt idx="20851">
                  <c:v>-328.76049999999998</c:v>
                </c:pt>
                <c:pt idx="20852">
                  <c:v>-328.75849999999997</c:v>
                </c:pt>
                <c:pt idx="20853">
                  <c:v>-328.75649999999996</c:v>
                </c:pt>
                <c:pt idx="20854">
                  <c:v>-328.75450000000001</c:v>
                </c:pt>
                <c:pt idx="20855">
                  <c:v>-328.7525</c:v>
                </c:pt>
                <c:pt idx="20856">
                  <c:v>-328.75049999999999</c:v>
                </c:pt>
                <c:pt idx="20857">
                  <c:v>-328.74849999999998</c:v>
                </c:pt>
                <c:pt idx="20858">
                  <c:v>-328.74649999999997</c:v>
                </c:pt>
                <c:pt idx="20859">
                  <c:v>-328.74449999999996</c:v>
                </c:pt>
                <c:pt idx="20860">
                  <c:v>-328.74249999999995</c:v>
                </c:pt>
                <c:pt idx="20861">
                  <c:v>-328.7405</c:v>
                </c:pt>
                <c:pt idx="20862">
                  <c:v>-328.73849999999999</c:v>
                </c:pt>
                <c:pt idx="20863">
                  <c:v>-328.73649999999998</c:v>
                </c:pt>
                <c:pt idx="20864">
                  <c:v>-328.73449999999997</c:v>
                </c:pt>
                <c:pt idx="20865">
                  <c:v>-328.73249999999996</c:v>
                </c:pt>
                <c:pt idx="20866">
                  <c:v>-328.73050000000001</c:v>
                </c:pt>
                <c:pt idx="20867">
                  <c:v>-328.7285</c:v>
                </c:pt>
                <c:pt idx="20868">
                  <c:v>-328.72649999999999</c:v>
                </c:pt>
                <c:pt idx="20869">
                  <c:v>-328.72449999999998</c:v>
                </c:pt>
                <c:pt idx="20870">
                  <c:v>-328.72249999999997</c:v>
                </c:pt>
                <c:pt idx="20871">
                  <c:v>-328.72049999999996</c:v>
                </c:pt>
                <c:pt idx="20872">
                  <c:v>-328.71849999999995</c:v>
                </c:pt>
                <c:pt idx="20873">
                  <c:v>-328.7165</c:v>
                </c:pt>
                <c:pt idx="20874">
                  <c:v>-328.71449999999999</c:v>
                </c:pt>
                <c:pt idx="20875">
                  <c:v>-328.71249999999998</c:v>
                </c:pt>
                <c:pt idx="20876">
                  <c:v>-328.71049999999997</c:v>
                </c:pt>
                <c:pt idx="20877">
                  <c:v>-328.70849999999996</c:v>
                </c:pt>
                <c:pt idx="20878">
                  <c:v>-328.70650000000001</c:v>
                </c:pt>
                <c:pt idx="20879">
                  <c:v>-328.7045</c:v>
                </c:pt>
                <c:pt idx="20880">
                  <c:v>-328.70249999999999</c:v>
                </c:pt>
                <c:pt idx="20881">
                  <c:v>-328.70049999999998</c:v>
                </c:pt>
                <c:pt idx="20882">
                  <c:v>-328.69849999999997</c:v>
                </c:pt>
                <c:pt idx="20883">
                  <c:v>-328.69649999999996</c:v>
                </c:pt>
                <c:pt idx="20884">
                  <c:v>-328.69449999999995</c:v>
                </c:pt>
                <c:pt idx="20885">
                  <c:v>-328.6925</c:v>
                </c:pt>
                <c:pt idx="20886">
                  <c:v>-328.69049999999999</c:v>
                </c:pt>
                <c:pt idx="20887">
                  <c:v>-328.68849999999998</c:v>
                </c:pt>
                <c:pt idx="20888">
                  <c:v>-328.68649999999997</c:v>
                </c:pt>
                <c:pt idx="20889">
                  <c:v>-328.68449999999996</c:v>
                </c:pt>
                <c:pt idx="20890">
                  <c:v>-328.6825</c:v>
                </c:pt>
                <c:pt idx="20891">
                  <c:v>-328.68049999999999</c:v>
                </c:pt>
                <c:pt idx="20892">
                  <c:v>-328.67849999999999</c:v>
                </c:pt>
                <c:pt idx="20893">
                  <c:v>-328.67649999999998</c:v>
                </c:pt>
                <c:pt idx="20894">
                  <c:v>-328.67449999999997</c:v>
                </c:pt>
                <c:pt idx="20895">
                  <c:v>-328.67249999999996</c:v>
                </c:pt>
                <c:pt idx="20896">
                  <c:v>-328.67049999999995</c:v>
                </c:pt>
                <c:pt idx="20897">
                  <c:v>-328.66849999999999</c:v>
                </c:pt>
                <c:pt idx="20898">
                  <c:v>-328.66649999999998</c:v>
                </c:pt>
                <c:pt idx="20899">
                  <c:v>-328.66449999999998</c:v>
                </c:pt>
                <c:pt idx="20900">
                  <c:v>-328.66249999999997</c:v>
                </c:pt>
                <c:pt idx="20901">
                  <c:v>-328.66049999999996</c:v>
                </c:pt>
                <c:pt idx="20902">
                  <c:v>-328.6585</c:v>
                </c:pt>
                <c:pt idx="20903">
                  <c:v>-328.65649999999999</c:v>
                </c:pt>
                <c:pt idx="20904">
                  <c:v>-328.65449999999998</c:v>
                </c:pt>
                <c:pt idx="20905">
                  <c:v>-328.65249999999997</c:v>
                </c:pt>
                <c:pt idx="20906">
                  <c:v>-328.65049999999997</c:v>
                </c:pt>
                <c:pt idx="20907">
                  <c:v>-328.64849999999996</c:v>
                </c:pt>
                <c:pt idx="20908">
                  <c:v>-328.64649999999995</c:v>
                </c:pt>
                <c:pt idx="20909">
                  <c:v>-328.64449999999999</c:v>
                </c:pt>
                <c:pt idx="20910">
                  <c:v>-328.64249999999998</c:v>
                </c:pt>
                <c:pt idx="20911">
                  <c:v>-328.64049999999997</c:v>
                </c:pt>
                <c:pt idx="20912">
                  <c:v>-328.63849999999996</c:v>
                </c:pt>
                <c:pt idx="20913">
                  <c:v>-328.63649999999996</c:v>
                </c:pt>
                <c:pt idx="20914">
                  <c:v>-328.6345</c:v>
                </c:pt>
                <c:pt idx="20915">
                  <c:v>-328.63249999999999</c:v>
                </c:pt>
                <c:pt idx="20916">
                  <c:v>-328.63049999999998</c:v>
                </c:pt>
                <c:pt idx="20917">
                  <c:v>-328.62849999999997</c:v>
                </c:pt>
                <c:pt idx="20918">
                  <c:v>-328.62649999999996</c:v>
                </c:pt>
                <c:pt idx="20919">
                  <c:v>-328.62449999999995</c:v>
                </c:pt>
                <c:pt idx="20920">
                  <c:v>-328.62249999999995</c:v>
                </c:pt>
                <c:pt idx="20921">
                  <c:v>-328.62049999999999</c:v>
                </c:pt>
                <c:pt idx="20922">
                  <c:v>-328.61849999999998</c:v>
                </c:pt>
                <c:pt idx="20923">
                  <c:v>-328.61649999999997</c:v>
                </c:pt>
                <c:pt idx="20924">
                  <c:v>-328.61449999999996</c:v>
                </c:pt>
                <c:pt idx="20925">
                  <c:v>-328.61249999999995</c:v>
                </c:pt>
                <c:pt idx="20926">
                  <c:v>-328.6105</c:v>
                </c:pt>
                <c:pt idx="20927">
                  <c:v>-328.60849999999999</c:v>
                </c:pt>
                <c:pt idx="20928">
                  <c:v>-328.60649999999998</c:v>
                </c:pt>
                <c:pt idx="20929">
                  <c:v>-328.60449999999997</c:v>
                </c:pt>
                <c:pt idx="20930">
                  <c:v>-328.60249999999996</c:v>
                </c:pt>
                <c:pt idx="20931">
                  <c:v>-328.60049999999995</c:v>
                </c:pt>
                <c:pt idx="20932">
                  <c:v>-328.5985</c:v>
                </c:pt>
                <c:pt idx="20933">
                  <c:v>-328.59649999999999</c:v>
                </c:pt>
                <c:pt idx="20934">
                  <c:v>-328.59449999999998</c:v>
                </c:pt>
                <c:pt idx="20935">
                  <c:v>-328.59249999999997</c:v>
                </c:pt>
                <c:pt idx="20936">
                  <c:v>-328.59049999999996</c:v>
                </c:pt>
                <c:pt idx="20937">
                  <c:v>-328.58849999999995</c:v>
                </c:pt>
                <c:pt idx="20938">
                  <c:v>-328.5865</c:v>
                </c:pt>
                <c:pt idx="20939">
                  <c:v>-328.58449999999999</c:v>
                </c:pt>
                <c:pt idx="20940">
                  <c:v>-328.58249999999998</c:v>
                </c:pt>
                <c:pt idx="20941">
                  <c:v>-328.58049999999997</c:v>
                </c:pt>
                <c:pt idx="20942">
                  <c:v>-328.57849999999996</c:v>
                </c:pt>
                <c:pt idx="20943">
                  <c:v>-328.57649999999995</c:v>
                </c:pt>
                <c:pt idx="20944">
                  <c:v>-328.5745</c:v>
                </c:pt>
                <c:pt idx="20945">
                  <c:v>-328.57249999999999</c:v>
                </c:pt>
                <c:pt idx="20946">
                  <c:v>-328.57049999999998</c:v>
                </c:pt>
                <c:pt idx="20947">
                  <c:v>-328.56849999999997</c:v>
                </c:pt>
                <c:pt idx="20948">
                  <c:v>-328.56649999999996</c:v>
                </c:pt>
                <c:pt idx="20949">
                  <c:v>-328.56449999999995</c:v>
                </c:pt>
                <c:pt idx="20950">
                  <c:v>-328.5625</c:v>
                </c:pt>
                <c:pt idx="20951">
                  <c:v>-328.56049999999999</c:v>
                </c:pt>
                <c:pt idx="20952">
                  <c:v>-328.55849999999998</c:v>
                </c:pt>
                <c:pt idx="20953">
                  <c:v>-328.55649999999997</c:v>
                </c:pt>
                <c:pt idx="20954">
                  <c:v>-328.55449999999996</c:v>
                </c:pt>
                <c:pt idx="20955">
                  <c:v>-328.55250000000001</c:v>
                </c:pt>
                <c:pt idx="20956">
                  <c:v>-328.5505</c:v>
                </c:pt>
                <c:pt idx="20957">
                  <c:v>-328.54849999999999</c:v>
                </c:pt>
                <c:pt idx="20958">
                  <c:v>-328.54649999999998</c:v>
                </c:pt>
                <c:pt idx="20959">
                  <c:v>-328.54449999999997</c:v>
                </c:pt>
                <c:pt idx="20960">
                  <c:v>-328.54249999999996</c:v>
                </c:pt>
                <c:pt idx="20961">
                  <c:v>-328.54049999999995</c:v>
                </c:pt>
                <c:pt idx="20962">
                  <c:v>-328.5385</c:v>
                </c:pt>
                <c:pt idx="20963">
                  <c:v>-328.53649999999999</c:v>
                </c:pt>
                <c:pt idx="20964">
                  <c:v>-328.53449999999998</c:v>
                </c:pt>
                <c:pt idx="20965">
                  <c:v>-328.53249999999997</c:v>
                </c:pt>
                <c:pt idx="20966">
                  <c:v>-328.53049999999996</c:v>
                </c:pt>
                <c:pt idx="20967">
                  <c:v>-328.52850000000001</c:v>
                </c:pt>
                <c:pt idx="20968">
                  <c:v>-328.5265</c:v>
                </c:pt>
                <c:pt idx="20969">
                  <c:v>-328.52449999999999</c:v>
                </c:pt>
                <c:pt idx="20970">
                  <c:v>-328.52249999999998</c:v>
                </c:pt>
                <c:pt idx="20971">
                  <c:v>-328.52049999999997</c:v>
                </c:pt>
                <c:pt idx="20972">
                  <c:v>-328.51849999999996</c:v>
                </c:pt>
                <c:pt idx="20973">
                  <c:v>-328.51649999999995</c:v>
                </c:pt>
                <c:pt idx="20974">
                  <c:v>-328.5145</c:v>
                </c:pt>
                <c:pt idx="20975">
                  <c:v>-328.51249999999999</c:v>
                </c:pt>
                <c:pt idx="20976">
                  <c:v>-328.51049999999998</c:v>
                </c:pt>
                <c:pt idx="20977">
                  <c:v>-328.50849999999997</c:v>
                </c:pt>
                <c:pt idx="20978">
                  <c:v>-328.50649999999996</c:v>
                </c:pt>
                <c:pt idx="20979">
                  <c:v>-328.50450000000001</c:v>
                </c:pt>
                <c:pt idx="20980">
                  <c:v>-328.5025</c:v>
                </c:pt>
                <c:pt idx="20981">
                  <c:v>-328.50049999999999</c:v>
                </c:pt>
                <c:pt idx="20982">
                  <c:v>-328.49849999999998</c:v>
                </c:pt>
                <c:pt idx="20983">
                  <c:v>-328.49649999999997</c:v>
                </c:pt>
                <c:pt idx="20984">
                  <c:v>-328.49449999999996</c:v>
                </c:pt>
                <c:pt idx="20985">
                  <c:v>-328.49249999999995</c:v>
                </c:pt>
                <c:pt idx="20986">
                  <c:v>-328.4905</c:v>
                </c:pt>
                <c:pt idx="20987">
                  <c:v>-328.48849999999999</c:v>
                </c:pt>
                <c:pt idx="20988">
                  <c:v>-328.48649999999998</c:v>
                </c:pt>
                <c:pt idx="20989">
                  <c:v>-328.48449999999997</c:v>
                </c:pt>
                <c:pt idx="20990">
                  <c:v>-328.48249999999996</c:v>
                </c:pt>
                <c:pt idx="20991">
                  <c:v>-328.48050000000001</c:v>
                </c:pt>
                <c:pt idx="20992">
                  <c:v>-328.4785</c:v>
                </c:pt>
                <c:pt idx="20993">
                  <c:v>-328.47649999999999</c:v>
                </c:pt>
                <c:pt idx="20994">
                  <c:v>-328.47449999999998</c:v>
                </c:pt>
                <c:pt idx="20995">
                  <c:v>-328.47249999999997</c:v>
                </c:pt>
                <c:pt idx="20996">
                  <c:v>-328.47049999999996</c:v>
                </c:pt>
                <c:pt idx="20997">
                  <c:v>-328.46849999999995</c:v>
                </c:pt>
                <c:pt idx="20998">
                  <c:v>-328.4665</c:v>
                </c:pt>
                <c:pt idx="20999">
                  <c:v>-328.46449999999999</c:v>
                </c:pt>
                <c:pt idx="21000">
                  <c:v>-328.46249999999998</c:v>
                </c:pt>
                <c:pt idx="21001">
                  <c:v>-328.46049999999997</c:v>
                </c:pt>
                <c:pt idx="21002">
                  <c:v>-328.45849999999996</c:v>
                </c:pt>
                <c:pt idx="21003">
                  <c:v>-328.45650000000001</c:v>
                </c:pt>
                <c:pt idx="21004">
                  <c:v>-328.4545</c:v>
                </c:pt>
                <c:pt idx="21005">
                  <c:v>-328.45249999999999</c:v>
                </c:pt>
                <c:pt idx="21006">
                  <c:v>-328.45049999999998</c:v>
                </c:pt>
                <c:pt idx="21007">
                  <c:v>-328.44849999999997</c:v>
                </c:pt>
                <c:pt idx="21008">
                  <c:v>-328.44649999999996</c:v>
                </c:pt>
                <c:pt idx="21009">
                  <c:v>-328.44449999999995</c:v>
                </c:pt>
                <c:pt idx="21010">
                  <c:v>-328.4425</c:v>
                </c:pt>
                <c:pt idx="21011">
                  <c:v>-328.44049999999999</c:v>
                </c:pt>
                <c:pt idx="21012">
                  <c:v>-328.43849999999998</c:v>
                </c:pt>
                <c:pt idx="21013">
                  <c:v>-328.43649999999997</c:v>
                </c:pt>
                <c:pt idx="21014">
                  <c:v>-328.43449999999996</c:v>
                </c:pt>
                <c:pt idx="21015">
                  <c:v>-328.4325</c:v>
                </c:pt>
                <c:pt idx="21016">
                  <c:v>-328.43049999999999</c:v>
                </c:pt>
                <c:pt idx="21017">
                  <c:v>-328.42849999999999</c:v>
                </c:pt>
                <c:pt idx="21018">
                  <c:v>-328.42649999999998</c:v>
                </c:pt>
                <c:pt idx="21019">
                  <c:v>-328.42449999999997</c:v>
                </c:pt>
                <c:pt idx="21020">
                  <c:v>-328.42249999999996</c:v>
                </c:pt>
                <c:pt idx="21021">
                  <c:v>-328.42049999999995</c:v>
                </c:pt>
                <c:pt idx="21022">
                  <c:v>-328.41849999999999</c:v>
                </c:pt>
                <c:pt idx="21023">
                  <c:v>-328.41649999999998</c:v>
                </c:pt>
                <c:pt idx="21024">
                  <c:v>-328.41449999999998</c:v>
                </c:pt>
                <c:pt idx="21025">
                  <c:v>-328.41249999999997</c:v>
                </c:pt>
                <c:pt idx="21026">
                  <c:v>-328.41049999999996</c:v>
                </c:pt>
                <c:pt idx="21027">
                  <c:v>-328.4085</c:v>
                </c:pt>
                <c:pt idx="21028">
                  <c:v>-328.40649999999999</c:v>
                </c:pt>
                <c:pt idx="21029">
                  <c:v>-328.40449999999998</c:v>
                </c:pt>
                <c:pt idx="21030">
                  <c:v>-328.40249999999997</c:v>
                </c:pt>
                <c:pt idx="21031">
                  <c:v>-328.40049999999997</c:v>
                </c:pt>
                <c:pt idx="21032">
                  <c:v>-328.39849999999996</c:v>
                </c:pt>
                <c:pt idx="21033">
                  <c:v>-328.39649999999995</c:v>
                </c:pt>
                <c:pt idx="21034">
                  <c:v>-328.39449999999999</c:v>
                </c:pt>
                <c:pt idx="21035">
                  <c:v>-328.39249999999998</c:v>
                </c:pt>
                <c:pt idx="21036">
                  <c:v>-328.39049999999997</c:v>
                </c:pt>
                <c:pt idx="21037">
                  <c:v>-328.38849999999996</c:v>
                </c:pt>
                <c:pt idx="21038">
                  <c:v>-328.38649999999996</c:v>
                </c:pt>
                <c:pt idx="21039">
                  <c:v>-328.3845</c:v>
                </c:pt>
                <c:pt idx="21040">
                  <c:v>-328.38249999999999</c:v>
                </c:pt>
                <c:pt idx="21041">
                  <c:v>-328.38049999999998</c:v>
                </c:pt>
                <c:pt idx="21042">
                  <c:v>-328.37849999999997</c:v>
                </c:pt>
                <c:pt idx="21043">
                  <c:v>-328.37649999999996</c:v>
                </c:pt>
                <c:pt idx="21044">
                  <c:v>-328.37449999999995</c:v>
                </c:pt>
                <c:pt idx="21045">
                  <c:v>-328.37249999999995</c:v>
                </c:pt>
                <c:pt idx="21046">
                  <c:v>-328.37049999999999</c:v>
                </c:pt>
                <c:pt idx="21047">
                  <c:v>-328.36849999999998</c:v>
                </c:pt>
                <c:pt idx="21048">
                  <c:v>-328.36649999999997</c:v>
                </c:pt>
                <c:pt idx="21049">
                  <c:v>-328.36449999999996</c:v>
                </c:pt>
                <c:pt idx="21050">
                  <c:v>-328.36249999999995</c:v>
                </c:pt>
                <c:pt idx="21051">
                  <c:v>-328.3605</c:v>
                </c:pt>
                <c:pt idx="21052">
                  <c:v>-328.35849999999999</c:v>
                </c:pt>
                <c:pt idx="21053">
                  <c:v>-328.35649999999998</c:v>
                </c:pt>
                <c:pt idx="21054">
                  <c:v>-328.35449999999997</c:v>
                </c:pt>
                <c:pt idx="21055">
                  <c:v>-328.35249999999996</c:v>
                </c:pt>
                <c:pt idx="21056">
                  <c:v>-328.35049999999995</c:v>
                </c:pt>
                <c:pt idx="21057">
                  <c:v>-328.3485</c:v>
                </c:pt>
                <c:pt idx="21058">
                  <c:v>-328.34649999999999</c:v>
                </c:pt>
                <c:pt idx="21059">
                  <c:v>-328.34449999999998</c:v>
                </c:pt>
                <c:pt idx="21060">
                  <c:v>-328.34249999999997</c:v>
                </c:pt>
                <c:pt idx="21061">
                  <c:v>-328.34049999999996</c:v>
                </c:pt>
                <c:pt idx="21062">
                  <c:v>-328.33849999999995</c:v>
                </c:pt>
                <c:pt idx="21063">
                  <c:v>-328.3365</c:v>
                </c:pt>
                <c:pt idx="21064">
                  <c:v>-328.33449999999999</c:v>
                </c:pt>
                <c:pt idx="21065">
                  <c:v>-328.33249999999998</c:v>
                </c:pt>
                <c:pt idx="21066">
                  <c:v>-328.33049999999997</c:v>
                </c:pt>
                <c:pt idx="21067">
                  <c:v>-328.32849999999996</c:v>
                </c:pt>
                <c:pt idx="21068">
                  <c:v>-328.32649999999995</c:v>
                </c:pt>
                <c:pt idx="21069">
                  <c:v>-328.3245</c:v>
                </c:pt>
                <c:pt idx="21070">
                  <c:v>-328.32249999999999</c:v>
                </c:pt>
                <c:pt idx="21071">
                  <c:v>-328.32049999999998</c:v>
                </c:pt>
                <c:pt idx="21072">
                  <c:v>-328.31849999999997</c:v>
                </c:pt>
                <c:pt idx="21073">
                  <c:v>-328.31649999999996</c:v>
                </c:pt>
                <c:pt idx="21074">
                  <c:v>-328.31449999999995</c:v>
                </c:pt>
                <c:pt idx="21075">
                  <c:v>-328.3125</c:v>
                </c:pt>
                <c:pt idx="21076">
                  <c:v>-328.31049999999999</c:v>
                </c:pt>
                <c:pt idx="21077">
                  <c:v>-328.30849999999998</c:v>
                </c:pt>
                <c:pt idx="21078">
                  <c:v>-328.30649999999997</c:v>
                </c:pt>
                <c:pt idx="21079">
                  <c:v>-328.30449999999996</c:v>
                </c:pt>
                <c:pt idx="21080">
                  <c:v>-328.30250000000001</c:v>
                </c:pt>
                <c:pt idx="21081">
                  <c:v>-328.3005</c:v>
                </c:pt>
                <c:pt idx="21082">
                  <c:v>-328.29849999999999</c:v>
                </c:pt>
                <c:pt idx="21083">
                  <c:v>-328.29649999999998</c:v>
                </c:pt>
                <c:pt idx="21084">
                  <c:v>-328.29449999999997</c:v>
                </c:pt>
                <c:pt idx="21085">
                  <c:v>-328.29249999999996</c:v>
                </c:pt>
                <c:pt idx="21086">
                  <c:v>-328.29049999999995</c:v>
                </c:pt>
                <c:pt idx="21087">
                  <c:v>-328.2885</c:v>
                </c:pt>
                <c:pt idx="21088">
                  <c:v>-328.28649999999999</c:v>
                </c:pt>
                <c:pt idx="21089">
                  <c:v>-328.28449999999998</c:v>
                </c:pt>
                <c:pt idx="21090">
                  <c:v>-328.28249999999997</c:v>
                </c:pt>
                <c:pt idx="21091">
                  <c:v>-328.28049999999996</c:v>
                </c:pt>
                <c:pt idx="21092">
                  <c:v>-328.27850000000001</c:v>
                </c:pt>
                <c:pt idx="21093">
                  <c:v>-328.2765</c:v>
                </c:pt>
                <c:pt idx="21094">
                  <c:v>-328.27449999999999</c:v>
                </c:pt>
                <c:pt idx="21095">
                  <c:v>-328.27249999999998</c:v>
                </c:pt>
                <c:pt idx="21096">
                  <c:v>-328.27049999999997</c:v>
                </c:pt>
                <c:pt idx="21097">
                  <c:v>-328.26849999999996</c:v>
                </c:pt>
                <c:pt idx="21098">
                  <c:v>-328.26649999999995</c:v>
                </c:pt>
                <c:pt idx="21099">
                  <c:v>-328.2645</c:v>
                </c:pt>
                <c:pt idx="21100">
                  <c:v>-328.26249999999999</c:v>
                </c:pt>
                <c:pt idx="21101">
                  <c:v>-328.26049999999998</c:v>
                </c:pt>
                <c:pt idx="21102">
                  <c:v>-328.25849999999997</c:v>
                </c:pt>
                <c:pt idx="21103">
                  <c:v>-328.25649999999996</c:v>
                </c:pt>
                <c:pt idx="21104">
                  <c:v>-328.25450000000001</c:v>
                </c:pt>
                <c:pt idx="21105">
                  <c:v>-328.2525</c:v>
                </c:pt>
                <c:pt idx="21106">
                  <c:v>-328.25049999999999</c:v>
                </c:pt>
                <c:pt idx="21107">
                  <c:v>-328.24849999999998</c:v>
                </c:pt>
                <c:pt idx="21108">
                  <c:v>-328.24649999999997</c:v>
                </c:pt>
                <c:pt idx="21109">
                  <c:v>-328.24449999999996</c:v>
                </c:pt>
                <c:pt idx="21110">
                  <c:v>-328.24249999999995</c:v>
                </c:pt>
                <c:pt idx="21111">
                  <c:v>-328.2405</c:v>
                </c:pt>
                <c:pt idx="21112">
                  <c:v>-328.23849999999999</c:v>
                </c:pt>
                <c:pt idx="21113">
                  <c:v>-328.23649999999998</c:v>
                </c:pt>
                <c:pt idx="21114">
                  <c:v>-328.23449999999997</c:v>
                </c:pt>
                <c:pt idx="21115">
                  <c:v>-328.23249999999996</c:v>
                </c:pt>
                <c:pt idx="21116">
                  <c:v>-328.23050000000001</c:v>
                </c:pt>
                <c:pt idx="21117">
                  <c:v>-328.2285</c:v>
                </c:pt>
                <c:pt idx="21118">
                  <c:v>-328.22649999999999</c:v>
                </c:pt>
                <c:pt idx="21119">
                  <c:v>-328.22449999999998</c:v>
                </c:pt>
                <c:pt idx="21120">
                  <c:v>-328.22249999999997</c:v>
                </c:pt>
                <c:pt idx="21121">
                  <c:v>-328.22049999999996</c:v>
                </c:pt>
                <c:pt idx="21122">
                  <c:v>-328.21849999999995</c:v>
                </c:pt>
                <c:pt idx="21123">
                  <c:v>-328.2165</c:v>
                </c:pt>
                <c:pt idx="21124">
                  <c:v>-328.21449999999999</c:v>
                </c:pt>
                <c:pt idx="21125">
                  <c:v>-328.21249999999998</c:v>
                </c:pt>
                <c:pt idx="21126">
                  <c:v>-328.21049999999997</c:v>
                </c:pt>
                <c:pt idx="21127">
                  <c:v>-328.20849999999996</c:v>
                </c:pt>
                <c:pt idx="21128">
                  <c:v>-328.20650000000001</c:v>
                </c:pt>
                <c:pt idx="21129">
                  <c:v>-328.2045</c:v>
                </c:pt>
                <c:pt idx="21130">
                  <c:v>-328.20249999999999</c:v>
                </c:pt>
                <c:pt idx="21131">
                  <c:v>-328.20049999999998</c:v>
                </c:pt>
                <c:pt idx="21132">
                  <c:v>-328.19849999999997</c:v>
                </c:pt>
                <c:pt idx="21133">
                  <c:v>-328.19649999999996</c:v>
                </c:pt>
                <c:pt idx="21134">
                  <c:v>-328.19449999999995</c:v>
                </c:pt>
                <c:pt idx="21135">
                  <c:v>-328.1925</c:v>
                </c:pt>
                <c:pt idx="21136">
                  <c:v>-328.19049999999999</c:v>
                </c:pt>
                <c:pt idx="21137">
                  <c:v>-328.18849999999998</c:v>
                </c:pt>
                <c:pt idx="21138">
                  <c:v>-328.18649999999997</c:v>
                </c:pt>
                <c:pt idx="21139">
                  <c:v>-328.18449999999996</c:v>
                </c:pt>
                <c:pt idx="21140">
                  <c:v>-328.1825</c:v>
                </c:pt>
                <c:pt idx="21141">
                  <c:v>-328.18049999999999</c:v>
                </c:pt>
                <c:pt idx="21142">
                  <c:v>-328.17849999999999</c:v>
                </c:pt>
                <c:pt idx="21143">
                  <c:v>-328.17649999999998</c:v>
                </c:pt>
                <c:pt idx="21144">
                  <c:v>-328.17449999999997</c:v>
                </c:pt>
                <c:pt idx="21145">
                  <c:v>-328.17249999999996</c:v>
                </c:pt>
                <c:pt idx="21146">
                  <c:v>-328.17049999999995</c:v>
                </c:pt>
                <c:pt idx="21147">
                  <c:v>-328.16849999999999</c:v>
                </c:pt>
                <c:pt idx="21148">
                  <c:v>-328.16649999999998</c:v>
                </c:pt>
                <c:pt idx="21149">
                  <c:v>-328.16449999999998</c:v>
                </c:pt>
                <c:pt idx="21150">
                  <c:v>-328.16249999999997</c:v>
                </c:pt>
                <c:pt idx="21151">
                  <c:v>-328.16049999999996</c:v>
                </c:pt>
                <c:pt idx="21152">
                  <c:v>-328.1585</c:v>
                </c:pt>
                <c:pt idx="21153">
                  <c:v>-328.15649999999999</c:v>
                </c:pt>
                <c:pt idx="21154">
                  <c:v>-328.15449999999998</c:v>
                </c:pt>
                <c:pt idx="21155">
                  <c:v>-328.15249999999997</c:v>
                </c:pt>
                <c:pt idx="21156">
                  <c:v>-328.15049999999997</c:v>
                </c:pt>
                <c:pt idx="21157">
                  <c:v>-328.14849999999996</c:v>
                </c:pt>
                <c:pt idx="21158">
                  <c:v>-328.14649999999995</c:v>
                </c:pt>
                <c:pt idx="21159">
                  <c:v>-328.14449999999999</c:v>
                </c:pt>
                <c:pt idx="21160">
                  <c:v>-328.14249999999998</c:v>
                </c:pt>
                <c:pt idx="21161">
                  <c:v>-328.14049999999997</c:v>
                </c:pt>
                <c:pt idx="21162">
                  <c:v>-328.13849999999996</c:v>
                </c:pt>
                <c:pt idx="21163">
                  <c:v>-328.13649999999996</c:v>
                </c:pt>
                <c:pt idx="21164">
                  <c:v>-328.1345</c:v>
                </c:pt>
                <c:pt idx="21165">
                  <c:v>-328.13249999999999</c:v>
                </c:pt>
                <c:pt idx="21166">
                  <c:v>-328.13049999999998</c:v>
                </c:pt>
                <c:pt idx="21167">
                  <c:v>-328.12849999999997</c:v>
                </c:pt>
                <c:pt idx="21168">
                  <c:v>-328.12649999999996</c:v>
                </c:pt>
                <c:pt idx="21169">
                  <c:v>-328.12449999999995</c:v>
                </c:pt>
                <c:pt idx="21170">
                  <c:v>-328.12249999999995</c:v>
                </c:pt>
                <c:pt idx="21171">
                  <c:v>-328.12049999999999</c:v>
                </c:pt>
                <c:pt idx="21172">
                  <c:v>-328.11849999999998</c:v>
                </c:pt>
                <c:pt idx="21173">
                  <c:v>-328.11649999999997</c:v>
                </c:pt>
                <c:pt idx="21174">
                  <c:v>-328.11449999999996</c:v>
                </c:pt>
                <c:pt idx="21175">
                  <c:v>-328.11249999999995</c:v>
                </c:pt>
                <c:pt idx="21176">
                  <c:v>-328.1105</c:v>
                </c:pt>
                <c:pt idx="21177">
                  <c:v>-328.10849999999999</c:v>
                </c:pt>
                <c:pt idx="21178">
                  <c:v>-328.10649999999998</c:v>
                </c:pt>
                <c:pt idx="21179">
                  <c:v>-328.10449999999997</c:v>
                </c:pt>
                <c:pt idx="21180">
                  <c:v>-328.10249999999996</c:v>
                </c:pt>
                <c:pt idx="21181">
                  <c:v>-328.10049999999995</c:v>
                </c:pt>
                <c:pt idx="21182">
                  <c:v>-328.0985</c:v>
                </c:pt>
                <c:pt idx="21183">
                  <c:v>-328.09649999999999</c:v>
                </c:pt>
                <c:pt idx="21184">
                  <c:v>-328.09449999999998</c:v>
                </c:pt>
                <c:pt idx="21185">
                  <c:v>-328.09249999999997</c:v>
                </c:pt>
                <c:pt idx="21186">
                  <c:v>-328.09049999999996</c:v>
                </c:pt>
                <c:pt idx="21187">
                  <c:v>-328.08849999999995</c:v>
                </c:pt>
                <c:pt idx="21188">
                  <c:v>-328.0865</c:v>
                </c:pt>
                <c:pt idx="21189">
                  <c:v>-328.08449999999999</c:v>
                </c:pt>
                <c:pt idx="21190">
                  <c:v>-328.08249999999998</c:v>
                </c:pt>
                <c:pt idx="21191">
                  <c:v>-328.08049999999997</c:v>
                </c:pt>
                <c:pt idx="21192">
                  <c:v>-328.07849999999996</c:v>
                </c:pt>
                <c:pt idx="21193">
                  <c:v>-328.07649999999995</c:v>
                </c:pt>
                <c:pt idx="21194">
                  <c:v>-328.0745</c:v>
                </c:pt>
                <c:pt idx="21195">
                  <c:v>-328.07249999999999</c:v>
                </c:pt>
                <c:pt idx="21196">
                  <c:v>-328.07049999999998</c:v>
                </c:pt>
                <c:pt idx="21197">
                  <c:v>-328.06849999999997</c:v>
                </c:pt>
                <c:pt idx="21198">
                  <c:v>-328.06649999999996</c:v>
                </c:pt>
                <c:pt idx="21199">
                  <c:v>-328.06449999999995</c:v>
                </c:pt>
                <c:pt idx="21200">
                  <c:v>-328.0625</c:v>
                </c:pt>
                <c:pt idx="21201">
                  <c:v>-328.06049999999999</c:v>
                </c:pt>
                <c:pt idx="21202">
                  <c:v>-328.05849999999998</c:v>
                </c:pt>
                <c:pt idx="21203">
                  <c:v>-328.05649999999997</c:v>
                </c:pt>
                <c:pt idx="21204">
                  <c:v>-328.05449999999996</c:v>
                </c:pt>
                <c:pt idx="21205">
                  <c:v>-328.05250000000001</c:v>
                </c:pt>
                <c:pt idx="21206">
                  <c:v>-328.0505</c:v>
                </c:pt>
                <c:pt idx="21207">
                  <c:v>-328.04849999999999</c:v>
                </c:pt>
                <c:pt idx="21208">
                  <c:v>-328.04649999999998</c:v>
                </c:pt>
                <c:pt idx="21209">
                  <c:v>-328.04449999999997</c:v>
                </c:pt>
                <c:pt idx="21210">
                  <c:v>-328.04249999999996</c:v>
                </c:pt>
                <c:pt idx="21211">
                  <c:v>-328.04049999999995</c:v>
                </c:pt>
                <c:pt idx="21212">
                  <c:v>-328.0385</c:v>
                </c:pt>
                <c:pt idx="21213">
                  <c:v>-328.03649999999999</c:v>
                </c:pt>
                <c:pt idx="21214">
                  <c:v>-328.03449999999998</c:v>
                </c:pt>
                <c:pt idx="21215">
                  <c:v>-328.03249999999997</c:v>
                </c:pt>
                <c:pt idx="21216">
                  <c:v>-328.03049999999996</c:v>
                </c:pt>
                <c:pt idx="21217">
                  <c:v>-328.02850000000001</c:v>
                </c:pt>
                <c:pt idx="21218">
                  <c:v>-328.0265</c:v>
                </c:pt>
                <c:pt idx="21219">
                  <c:v>-328.02449999999999</c:v>
                </c:pt>
                <c:pt idx="21220">
                  <c:v>-328.02249999999998</c:v>
                </c:pt>
                <c:pt idx="21221">
                  <c:v>-328.02049999999997</c:v>
                </c:pt>
                <c:pt idx="21222">
                  <c:v>-328.01849999999996</c:v>
                </c:pt>
                <c:pt idx="21223">
                  <c:v>-328.01649999999995</c:v>
                </c:pt>
                <c:pt idx="21224">
                  <c:v>-328.0145</c:v>
                </c:pt>
                <c:pt idx="21225">
                  <c:v>-328.01249999999999</c:v>
                </c:pt>
                <c:pt idx="21226">
                  <c:v>-328.01049999999998</c:v>
                </c:pt>
                <c:pt idx="21227">
                  <c:v>-328.00849999999997</c:v>
                </c:pt>
                <c:pt idx="21228">
                  <c:v>-328.00649999999996</c:v>
                </c:pt>
                <c:pt idx="21229">
                  <c:v>-328.00450000000001</c:v>
                </c:pt>
                <c:pt idx="21230">
                  <c:v>-328.0025</c:v>
                </c:pt>
                <c:pt idx="21231">
                  <c:v>-328.00049999999999</c:v>
                </c:pt>
                <c:pt idx="21232">
                  <c:v>-327.99849999999998</c:v>
                </c:pt>
                <c:pt idx="21233">
                  <c:v>-327.99649999999997</c:v>
                </c:pt>
                <c:pt idx="21234">
                  <c:v>-327.99449999999996</c:v>
                </c:pt>
                <c:pt idx="21235">
                  <c:v>-327.99249999999995</c:v>
                </c:pt>
                <c:pt idx="21236">
                  <c:v>-327.9905</c:v>
                </c:pt>
                <c:pt idx="21237">
                  <c:v>-327.98849999999999</c:v>
                </c:pt>
                <c:pt idx="21238">
                  <c:v>-327.98649999999998</c:v>
                </c:pt>
                <c:pt idx="21239">
                  <c:v>-327.98449999999997</c:v>
                </c:pt>
                <c:pt idx="21240">
                  <c:v>-327.98249999999996</c:v>
                </c:pt>
                <c:pt idx="21241">
                  <c:v>-327.98050000000001</c:v>
                </c:pt>
                <c:pt idx="21242">
                  <c:v>-327.9785</c:v>
                </c:pt>
                <c:pt idx="21243">
                  <c:v>-327.97649999999999</c:v>
                </c:pt>
                <c:pt idx="21244">
                  <c:v>-327.97449999999998</c:v>
                </c:pt>
                <c:pt idx="21245">
                  <c:v>-327.97249999999997</c:v>
                </c:pt>
                <c:pt idx="21246">
                  <c:v>-327.97049999999996</c:v>
                </c:pt>
                <c:pt idx="21247">
                  <c:v>-327.96849999999995</c:v>
                </c:pt>
                <c:pt idx="21248">
                  <c:v>-327.9665</c:v>
                </c:pt>
                <c:pt idx="21249">
                  <c:v>-327.96449999999999</c:v>
                </c:pt>
                <c:pt idx="21250">
                  <c:v>-327.96249999999998</c:v>
                </c:pt>
                <c:pt idx="21251">
                  <c:v>-327.96049999999997</c:v>
                </c:pt>
                <c:pt idx="21252">
                  <c:v>-327.95849999999996</c:v>
                </c:pt>
                <c:pt idx="21253">
                  <c:v>-327.95650000000001</c:v>
                </c:pt>
                <c:pt idx="21254">
                  <c:v>-327.9545</c:v>
                </c:pt>
                <c:pt idx="21255">
                  <c:v>-327.95249999999999</c:v>
                </c:pt>
                <c:pt idx="21256">
                  <c:v>-327.95049999999998</c:v>
                </c:pt>
                <c:pt idx="21257">
                  <c:v>-327.94849999999997</c:v>
                </c:pt>
                <c:pt idx="21258">
                  <c:v>-327.94649999999996</c:v>
                </c:pt>
                <c:pt idx="21259">
                  <c:v>-327.94449999999995</c:v>
                </c:pt>
                <c:pt idx="21260">
                  <c:v>-327.9425</c:v>
                </c:pt>
                <c:pt idx="21261">
                  <c:v>-327.94049999999999</c:v>
                </c:pt>
                <c:pt idx="21262">
                  <c:v>-327.93849999999998</c:v>
                </c:pt>
                <c:pt idx="21263">
                  <c:v>-327.93649999999997</c:v>
                </c:pt>
                <c:pt idx="21264">
                  <c:v>-327.93449999999996</c:v>
                </c:pt>
                <c:pt idx="21265">
                  <c:v>-327.9325</c:v>
                </c:pt>
                <c:pt idx="21266">
                  <c:v>-327.93049999999999</c:v>
                </c:pt>
                <c:pt idx="21267">
                  <c:v>-327.92849999999999</c:v>
                </c:pt>
                <c:pt idx="21268">
                  <c:v>-327.92649999999998</c:v>
                </c:pt>
                <c:pt idx="21269">
                  <c:v>-327.92449999999997</c:v>
                </c:pt>
                <c:pt idx="21270">
                  <c:v>-327.92249999999996</c:v>
                </c:pt>
                <c:pt idx="21271">
                  <c:v>-327.92049999999995</c:v>
                </c:pt>
                <c:pt idx="21272">
                  <c:v>-327.91849999999999</c:v>
                </c:pt>
                <c:pt idx="21273">
                  <c:v>-327.91649999999998</c:v>
                </c:pt>
                <c:pt idx="21274">
                  <c:v>-327.91449999999998</c:v>
                </c:pt>
                <c:pt idx="21275">
                  <c:v>-327.91249999999997</c:v>
                </c:pt>
                <c:pt idx="21276">
                  <c:v>-327.91049999999996</c:v>
                </c:pt>
                <c:pt idx="21277">
                  <c:v>-327.9085</c:v>
                </c:pt>
                <c:pt idx="21278">
                  <c:v>-327.90649999999999</c:v>
                </c:pt>
                <c:pt idx="21279">
                  <c:v>-327.90449999999998</c:v>
                </c:pt>
                <c:pt idx="21280">
                  <c:v>-327.90249999999997</c:v>
                </c:pt>
                <c:pt idx="21281">
                  <c:v>-327.90049999999997</c:v>
                </c:pt>
                <c:pt idx="21282">
                  <c:v>-327.89849999999996</c:v>
                </c:pt>
                <c:pt idx="21283">
                  <c:v>-327.89649999999995</c:v>
                </c:pt>
                <c:pt idx="21284">
                  <c:v>-327.89449999999999</c:v>
                </c:pt>
                <c:pt idx="21285">
                  <c:v>-327.89249999999998</c:v>
                </c:pt>
                <c:pt idx="21286">
                  <c:v>-327.89049999999997</c:v>
                </c:pt>
                <c:pt idx="21287">
                  <c:v>-327.88849999999996</c:v>
                </c:pt>
                <c:pt idx="21288">
                  <c:v>-327.88649999999996</c:v>
                </c:pt>
                <c:pt idx="21289">
                  <c:v>-327.8845</c:v>
                </c:pt>
                <c:pt idx="21290">
                  <c:v>-327.88249999999999</c:v>
                </c:pt>
                <c:pt idx="21291">
                  <c:v>-327.88049999999998</c:v>
                </c:pt>
                <c:pt idx="21292">
                  <c:v>-327.87849999999997</c:v>
                </c:pt>
                <c:pt idx="21293">
                  <c:v>-327.87649999999996</c:v>
                </c:pt>
                <c:pt idx="21294">
                  <c:v>-327.87449999999995</c:v>
                </c:pt>
                <c:pt idx="21295">
                  <c:v>-327.87249999999995</c:v>
                </c:pt>
                <c:pt idx="21296">
                  <c:v>-327.87049999999999</c:v>
                </c:pt>
                <c:pt idx="21297">
                  <c:v>-327.86849999999998</c:v>
                </c:pt>
                <c:pt idx="21298">
                  <c:v>-327.86649999999997</c:v>
                </c:pt>
                <c:pt idx="21299">
                  <c:v>-327.86449999999996</c:v>
                </c:pt>
                <c:pt idx="21300">
                  <c:v>-327.86249999999995</c:v>
                </c:pt>
                <c:pt idx="21301">
                  <c:v>-327.8605</c:v>
                </c:pt>
                <c:pt idx="21302">
                  <c:v>-327.85849999999999</c:v>
                </c:pt>
                <c:pt idx="21303">
                  <c:v>-327.85649999999998</c:v>
                </c:pt>
                <c:pt idx="21304">
                  <c:v>-327.85449999999997</c:v>
                </c:pt>
                <c:pt idx="21305">
                  <c:v>-327.85249999999996</c:v>
                </c:pt>
                <c:pt idx="21306">
                  <c:v>-327.85049999999995</c:v>
                </c:pt>
                <c:pt idx="21307">
                  <c:v>-327.8485</c:v>
                </c:pt>
                <c:pt idx="21308">
                  <c:v>-327.84649999999999</c:v>
                </c:pt>
                <c:pt idx="21309">
                  <c:v>-327.84449999999998</c:v>
                </c:pt>
                <c:pt idx="21310">
                  <c:v>-327.84249999999997</c:v>
                </c:pt>
                <c:pt idx="21311">
                  <c:v>-327.84049999999996</c:v>
                </c:pt>
                <c:pt idx="21312">
                  <c:v>-327.83849999999995</c:v>
                </c:pt>
                <c:pt idx="21313">
                  <c:v>-327.8365</c:v>
                </c:pt>
                <c:pt idx="21314">
                  <c:v>-327.83449999999999</c:v>
                </c:pt>
                <c:pt idx="21315">
                  <c:v>-327.83249999999998</c:v>
                </c:pt>
                <c:pt idx="21316">
                  <c:v>-327.83049999999997</c:v>
                </c:pt>
                <c:pt idx="21317">
                  <c:v>-327.82849999999996</c:v>
                </c:pt>
                <c:pt idx="21318">
                  <c:v>-327.82649999999995</c:v>
                </c:pt>
                <c:pt idx="21319">
                  <c:v>-327.8245</c:v>
                </c:pt>
                <c:pt idx="21320">
                  <c:v>-327.82249999999999</c:v>
                </c:pt>
                <c:pt idx="21321">
                  <c:v>-327.82049999999998</c:v>
                </c:pt>
                <c:pt idx="21322">
                  <c:v>-327.81849999999997</c:v>
                </c:pt>
                <c:pt idx="21323">
                  <c:v>-327.81649999999996</c:v>
                </c:pt>
                <c:pt idx="21324">
                  <c:v>-327.81449999999995</c:v>
                </c:pt>
                <c:pt idx="21325">
                  <c:v>-327.8125</c:v>
                </c:pt>
                <c:pt idx="21326">
                  <c:v>-327.81049999999999</c:v>
                </c:pt>
                <c:pt idx="21327">
                  <c:v>-327.80849999999998</c:v>
                </c:pt>
                <c:pt idx="21328">
                  <c:v>-327.80649999999997</c:v>
                </c:pt>
                <c:pt idx="21329">
                  <c:v>-327.80449999999996</c:v>
                </c:pt>
                <c:pt idx="21330">
                  <c:v>-327.80250000000001</c:v>
                </c:pt>
                <c:pt idx="21331">
                  <c:v>-327.8005</c:v>
                </c:pt>
                <c:pt idx="21332">
                  <c:v>-327.79849999999999</c:v>
                </c:pt>
                <c:pt idx="21333">
                  <c:v>-327.79649999999998</c:v>
                </c:pt>
                <c:pt idx="21334">
                  <c:v>-327.79449999999997</c:v>
                </c:pt>
                <c:pt idx="21335">
                  <c:v>-327.79249999999996</c:v>
                </c:pt>
                <c:pt idx="21336">
                  <c:v>-327.79049999999995</c:v>
                </c:pt>
                <c:pt idx="21337">
                  <c:v>-327.7885</c:v>
                </c:pt>
                <c:pt idx="21338">
                  <c:v>-327.78649999999999</c:v>
                </c:pt>
                <c:pt idx="21339">
                  <c:v>-327.78449999999998</c:v>
                </c:pt>
                <c:pt idx="21340">
                  <c:v>-327.78249999999997</c:v>
                </c:pt>
                <c:pt idx="21341">
                  <c:v>-327.78049999999996</c:v>
                </c:pt>
                <c:pt idx="21342">
                  <c:v>-327.77850000000001</c:v>
                </c:pt>
                <c:pt idx="21343">
                  <c:v>-327.7765</c:v>
                </c:pt>
                <c:pt idx="21344">
                  <c:v>-327.77449999999999</c:v>
                </c:pt>
                <c:pt idx="21345">
                  <c:v>-327.77249999999998</c:v>
                </c:pt>
                <c:pt idx="21346">
                  <c:v>-327.77049999999997</c:v>
                </c:pt>
                <c:pt idx="21347">
                  <c:v>-327.76849999999996</c:v>
                </c:pt>
                <c:pt idx="21348">
                  <c:v>-327.76649999999995</c:v>
                </c:pt>
                <c:pt idx="21349">
                  <c:v>-327.7645</c:v>
                </c:pt>
                <c:pt idx="21350">
                  <c:v>-327.76249999999999</c:v>
                </c:pt>
                <c:pt idx="21351">
                  <c:v>-327.76049999999998</c:v>
                </c:pt>
                <c:pt idx="21352">
                  <c:v>-327.75849999999997</c:v>
                </c:pt>
                <c:pt idx="21353">
                  <c:v>-327.75649999999996</c:v>
                </c:pt>
                <c:pt idx="21354">
                  <c:v>-327.75450000000001</c:v>
                </c:pt>
                <c:pt idx="21355">
                  <c:v>-327.7525</c:v>
                </c:pt>
                <c:pt idx="21356">
                  <c:v>-327.75049999999999</c:v>
                </c:pt>
                <c:pt idx="21357">
                  <c:v>-327.74849999999998</c:v>
                </c:pt>
                <c:pt idx="21358">
                  <c:v>-327.74649999999997</c:v>
                </c:pt>
                <c:pt idx="21359">
                  <c:v>-327.74449999999996</c:v>
                </c:pt>
                <c:pt idx="21360">
                  <c:v>-327.74249999999995</c:v>
                </c:pt>
                <c:pt idx="21361">
                  <c:v>-327.7405</c:v>
                </c:pt>
                <c:pt idx="21362">
                  <c:v>-327.73849999999999</c:v>
                </c:pt>
                <c:pt idx="21363">
                  <c:v>-327.73649999999998</c:v>
                </c:pt>
                <c:pt idx="21364">
                  <c:v>-327.73449999999997</c:v>
                </c:pt>
                <c:pt idx="21365">
                  <c:v>-327.73249999999996</c:v>
                </c:pt>
                <c:pt idx="21366">
                  <c:v>-327.73050000000001</c:v>
                </c:pt>
                <c:pt idx="21367">
                  <c:v>-327.7285</c:v>
                </c:pt>
                <c:pt idx="21368">
                  <c:v>-327.72649999999999</c:v>
                </c:pt>
                <c:pt idx="21369">
                  <c:v>-327.72449999999998</c:v>
                </c:pt>
                <c:pt idx="21370">
                  <c:v>-327.72249999999997</c:v>
                </c:pt>
                <c:pt idx="21371">
                  <c:v>-327.72049999999996</c:v>
                </c:pt>
                <c:pt idx="21372">
                  <c:v>-327.71849999999995</c:v>
                </c:pt>
                <c:pt idx="21373">
                  <c:v>-327.7165</c:v>
                </c:pt>
                <c:pt idx="21374">
                  <c:v>-327.71449999999999</c:v>
                </c:pt>
                <c:pt idx="21375">
                  <c:v>-327.71249999999998</c:v>
                </c:pt>
                <c:pt idx="21376">
                  <c:v>-327.71049999999997</c:v>
                </c:pt>
                <c:pt idx="21377">
                  <c:v>-327.70849999999996</c:v>
                </c:pt>
                <c:pt idx="21378">
                  <c:v>-327.70650000000001</c:v>
                </c:pt>
                <c:pt idx="21379">
                  <c:v>-327.7045</c:v>
                </c:pt>
                <c:pt idx="21380">
                  <c:v>-327.70249999999999</c:v>
                </c:pt>
                <c:pt idx="21381">
                  <c:v>-327.70049999999998</c:v>
                </c:pt>
                <c:pt idx="21382">
                  <c:v>-327.69849999999997</c:v>
                </c:pt>
                <c:pt idx="21383">
                  <c:v>-327.69649999999996</c:v>
                </c:pt>
                <c:pt idx="21384">
                  <c:v>-327.69449999999995</c:v>
                </c:pt>
                <c:pt idx="21385">
                  <c:v>-327.6925</c:v>
                </c:pt>
                <c:pt idx="21386">
                  <c:v>-327.69049999999999</c:v>
                </c:pt>
                <c:pt idx="21387">
                  <c:v>-327.68849999999998</c:v>
                </c:pt>
                <c:pt idx="21388">
                  <c:v>-327.68649999999997</c:v>
                </c:pt>
                <c:pt idx="21389">
                  <c:v>-327.68449999999996</c:v>
                </c:pt>
                <c:pt idx="21390">
                  <c:v>-327.6825</c:v>
                </c:pt>
                <c:pt idx="21391">
                  <c:v>-327.68049999999999</c:v>
                </c:pt>
                <c:pt idx="21392">
                  <c:v>-327.67849999999999</c:v>
                </c:pt>
                <c:pt idx="21393">
                  <c:v>-327.67649999999998</c:v>
                </c:pt>
                <c:pt idx="21394">
                  <c:v>-327.67449999999997</c:v>
                </c:pt>
                <c:pt idx="21395">
                  <c:v>-327.67249999999996</c:v>
                </c:pt>
                <c:pt idx="21396">
                  <c:v>-327.67049999999995</c:v>
                </c:pt>
                <c:pt idx="21397">
                  <c:v>-327.66849999999999</c:v>
                </c:pt>
                <c:pt idx="21398">
                  <c:v>-327.66649999999998</c:v>
                </c:pt>
                <c:pt idx="21399">
                  <c:v>-327.66449999999998</c:v>
                </c:pt>
                <c:pt idx="21400">
                  <c:v>-327.66249999999997</c:v>
                </c:pt>
                <c:pt idx="21401">
                  <c:v>-327.66049999999996</c:v>
                </c:pt>
                <c:pt idx="21402">
                  <c:v>-327.6585</c:v>
                </c:pt>
                <c:pt idx="21403">
                  <c:v>-327.65649999999999</c:v>
                </c:pt>
                <c:pt idx="21404">
                  <c:v>-327.65449999999998</c:v>
                </c:pt>
                <c:pt idx="21405">
                  <c:v>-327.65249999999997</c:v>
                </c:pt>
                <c:pt idx="21406">
                  <c:v>-327.65049999999997</c:v>
                </c:pt>
                <c:pt idx="21407">
                  <c:v>-327.64849999999996</c:v>
                </c:pt>
                <c:pt idx="21408">
                  <c:v>-327.64649999999995</c:v>
                </c:pt>
                <c:pt idx="21409">
                  <c:v>-327.64449999999999</c:v>
                </c:pt>
                <c:pt idx="21410">
                  <c:v>-327.64249999999998</c:v>
                </c:pt>
                <c:pt idx="21411">
                  <c:v>-327.64049999999997</c:v>
                </c:pt>
                <c:pt idx="21412">
                  <c:v>-327.63849999999996</c:v>
                </c:pt>
                <c:pt idx="21413">
                  <c:v>-327.63649999999996</c:v>
                </c:pt>
                <c:pt idx="21414">
                  <c:v>-327.6345</c:v>
                </c:pt>
                <c:pt idx="21415">
                  <c:v>-327.63249999999999</c:v>
                </c:pt>
                <c:pt idx="21416">
                  <c:v>-327.63049999999998</c:v>
                </c:pt>
                <c:pt idx="21417">
                  <c:v>-327.62849999999997</c:v>
                </c:pt>
                <c:pt idx="21418">
                  <c:v>-327.62649999999996</c:v>
                </c:pt>
                <c:pt idx="21419">
                  <c:v>-327.62449999999995</c:v>
                </c:pt>
                <c:pt idx="21420">
                  <c:v>-327.62249999999995</c:v>
                </c:pt>
                <c:pt idx="21421">
                  <c:v>-327.62049999999999</c:v>
                </c:pt>
                <c:pt idx="21422">
                  <c:v>-327.61849999999998</c:v>
                </c:pt>
                <c:pt idx="21423">
                  <c:v>-327.61649999999997</c:v>
                </c:pt>
                <c:pt idx="21424">
                  <c:v>-327.61449999999996</c:v>
                </c:pt>
                <c:pt idx="21425">
                  <c:v>-327.61249999999995</c:v>
                </c:pt>
                <c:pt idx="21426">
                  <c:v>-327.6105</c:v>
                </c:pt>
                <c:pt idx="21427">
                  <c:v>-327.60849999999999</c:v>
                </c:pt>
                <c:pt idx="21428">
                  <c:v>-327.60649999999998</c:v>
                </c:pt>
                <c:pt idx="21429">
                  <c:v>-327.60449999999997</c:v>
                </c:pt>
                <c:pt idx="21430">
                  <c:v>-327.60249999999996</c:v>
                </c:pt>
                <c:pt idx="21431">
                  <c:v>-327.60049999999995</c:v>
                </c:pt>
                <c:pt idx="21432">
                  <c:v>-327.5985</c:v>
                </c:pt>
                <c:pt idx="21433">
                  <c:v>-327.59649999999999</c:v>
                </c:pt>
                <c:pt idx="21434">
                  <c:v>-327.59449999999998</c:v>
                </c:pt>
                <c:pt idx="21435">
                  <c:v>-327.59249999999997</c:v>
                </c:pt>
                <c:pt idx="21436">
                  <c:v>-327.59049999999996</c:v>
                </c:pt>
                <c:pt idx="21437">
                  <c:v>-327.58849999999995</c:v>
                </c:pt>
                <c:pt idx="21438">
                  <c:v>-327.5865</c:v>
                </c:pt>
                <c:pt idx="21439">
                  <c:v>-327.58449999999999</c:v>
                </c:pt>
                <c:pt idx="21440">
                  <c:v>-327.58249999999998</c:v>
                </c:pt>
                <c:pt idx="21441">
                  <c:v>-327.58049999999997</c:v>
                </c:pt>
                <c:pt idx="21442">
                  <c:v>-327.57849999999996</c:v>
                </c:pt>
                <c:pt idx="21443">
                  <c:v>-327.57649999999995</c:v>
                </c:pt>
                <c:pt idx="21444">
                  <c:v>-327.5745</c:v>
                </c:pt>
                <c:pt idx="21445">
                  <c:v>-327.57249999999999</c:v>
                </c:pt>
                <c:pt idx="21446">
                  <c:v>-327.57049999999998</c:v>
                </c:pt>
                <c:pt idx="21447">
                  <c:v>-327.56849999999997</c:v>
                </c:pt>
                <c:pt idx="21448">
                  <c:v>-327.56649999999996</c:v>
                </c:pt>
                <c:pt idx="21449">
                  <c:v>-327.56449999999995</c:v>
                </c:pt>
                <c:pt idx="21450">
                  <c:v>-327.5625</c:v>
                </c:pt>
                <c:pt idx="21451">
                  <c:v>-327.56049999999999</c:v>
                </c:pt>
                <c:pt idx="21452">
                  <c:v>-327.55849999999998</c:v>
                </c:pt>
                <c:pt idx="21453">
                  <c:v>-327.55649999999997</c:v>
                </c:pt>
                <c:pt idx="21454">
                  <c:v>-327.55449999999996</c:v>
                </c:pt>
                <c:pt idx="21455">
                  <c:v>-327.55250000000001</c:v>
                </c:pt>
                <c:pt idx="21456">
                  <c:v>-327.5505</c:v>
                </c:pt>
                <c:pt idx="21457">
                  <c:v>-327.54849999999999</c:v>
                </c:pt>
                <c:pt idx="21458">
                  <c:v>-327.54649999999998</c:v>
                </c:pt>
                <c:pt idx="21459">
                  <c:v>-327.54449999999997</c:v>
                </c:pt>
                <c:pt idx="21460">
                  <c:v>-327.54249999999996</c:v>
                </c:pt>
                <c:pt idx="21461">
                  <c:v>-327.54049999999995</c:v>
                </c:pt>
                <c:pt idx="21462">
                  <c:v>-327.5385</c:v>
                </c:pt>
                <c:pt idx="21463">
                  <c:v>-327.53649999999999</c:v>
                </c:pt>
                <c:pt idx="21464">
                  <c:v>-327.53449999999998</c:v>
                </c:pt>
                <c:pt idx="21465">
                  <c:v>-327.53249999999997</c:v>
                </c:pt>
                <c:pt idx="21466">
                  <c:v>-327.53049999999996</c:v>
                </c:pt>
                <c:pt idx="21467">
                  <c:v>-327.52850000000001</c:v>
                </c:pt>
                <c:pt idx="21468">
                  <c:v>-327.5265</c:v>
                </c:pt>
                <c:pt idx="21469">
                  <c:v>-327.52449999999999</c:v>
                </c:pt>
                <c:pt idx="21470">
                  <c:v>-327.52249999999998</c:v>
                </c:pt>
                <c:pt idx="21471">
                  <c:v>-327.52049999999997</c:v>
                </c:pt>
                <c:pt idx="21472">
                  <c:v>-327.51849999999996</c:v>
                </c:pt>
                <c:pt idx="21473">
                  <c:v>-327.51649999999995</c:v>
                </c:pt>
                <c:pt idx="21474">
                  <c:v>-327.5145</c:v>
                </c:pt>
                <c:pt idx="21475">
                  <c:v>-327.51249999999999</c:v>
                </c:pt>
                <c:pt idx="21476">
                  <c:v>-327.51049999999998</c:v>
                </c:pt>
                <c:pt idx="21477">
                  <c:v>-327.50849999999997</c:v>
                </c:pt>
                <c:pt idx="21478">
                  <c:v>-327.50649999999996</c:v>
                </c:pt>
                <c:pt idx="21479">
                  <c:v>-327.50450000000001</c:v>
                </c:pt>
                <c:pt idx="21480">
                  <c:v>-327.5025</c:v>
                </c:pt>
                <c:pt idx="21481">
                  <c:v>-327.50049999999999</c:v>
                </c:pt>
                <c:pt idx="21482">
                  <c:v>-327.49849999999998</c:v>
                </c:pt>
                <c:pt idx="21483">
                  <c:v>-327.49649999999997</c:v>
                </c:pt>
                <c:pt idx="21484">
                  <c:v>-327.49449999999996</c:v>
                </c:pt>
                <c:pt idx="21485">
                  <c:v>-327.49249999999995</c:v>
                </c:pt>
                <c:pt idx="21486">
                  <c:v>-327.4905</c:v>
                </c:pt>
                <c:pt idx="21487">
                  <c:v>-327.48849999999999</c:v>
                </c:pt>
                <c:pt idx="21488">
                  <c:v>-327.48649999999998</c:v>
                </c:pt>
                <c:pt idx="21489">
                  <c:v>-327.48449999999997</c:v>
                </c:pt>
                <c:pt idx="21490">
                  <c:v>-327.48249999999996</c:v>
                </c:pt>
                <c:pt idx="21491">
                  <c:v>-327.48050000000001</c:v>
                </c:pt>
                <c:pt idx="21492">
                  <c:v>-327.4785</c:v>
                </c:pt>
                <c:pt idx="21493">
                  <c:v>-327.47649999999999</c:v>
                </c:pt>
                <c:pt idx="21494">
                  <c:v>-327.47449999999998</c:v>
                </c:pt>
                <c:pt idx="21495">
                  <c:v>-327.47249999999997</c:v>
                </c:pt>
                <c:pt idx="21496">
                  <c:v>-327.47049999999996</c:v>
                </c:pt>
                <c:pt idx="21497">
                  <c:v>-327.46849999999995</c:v>
                </c:pt>
                <c:pt idx="21498">
                  <c:v>-327.4665</c:v>
                </c:pt>
                <c:pt idx="21499">
                  <c:v>-327.46449999999999</c:v>
                </c:pt>
                <c:pt idx="21500">
                  <c:v>-327.46249999999998</c:v>
                </c:pt>
                <c:pt idx="21501">
                  <c:v>-327.46049999999997</c:v>
                </c:pt>
                <c:pt idx="21502">
                  <c:v>-327.45849999999996</c:v>
                </c:pt>
                <c:pt idx="21503">
                  <c:v>-327.45650000000001</c:v>
                </c:pt>
                <c:pt idx="21504">
                  <c:v>-327.4545</c:v>
                </c:pt>
                <c:pt idx="21505">
                  <c:v>-327.45249999999999</c:v>
                </c:pt>
                <c:pt idx="21506">
                  <c:v>-327.45049999999998</c:v>
                </c:pt>
                <c:pt idx="21507">
                  <c:v>-327.44849999999997</c:v>
                </c:pt>
                <c:pt idx="21508">
                  <c:v>-327.44649999999996</c:v>
                </c:pt>
                <c:pt idx="21509">
                  <c:v>-327.44449999999995</c:v>
                </c:pt>
                <c:pt idx="21510">
                  <c:v>-327.4425</c:v>
                </c:pt>
                <c:pt idx="21511">
                  <c:v>-327.44049999999999</c:v>
                </c:pt>
                <c:pt idx="21512">
                  <c:v>-327.43849999999998</c:v>
                </c:pt>
                <c:pt idx="21513">
                  <c:v>-327.43649999999997</c:v>
                </c:pt>
                <c:pt idx="21514">
                  <c:v>-327.43449999999996</c:v>
                </c:pt>
                <c:pt idx="21515">
                  <c:v>-327.4325</c:v>
                </c:pt>
                <c:pt idx="21516">
                  <c:v>-327.43049999999999</c:v>
                </c:pt>
                <c:pt idx="21517">
                  <c:v>-327.42849999999999</c:v>
                </c:pt>
                <c:pt idx="21518">
                  <c:v>-327.42649999999998</c:v>
                </c:pt>
                <c:pt idx="21519">
                  <c:v>-327.42449999999997</c:v>
                </c:pt>
                <c:pt idx="21520">
                  <c:v>-327.42249999999996</c:v>
                </c:pt>
                <c:pt idx="21521">
                  <c:v>-327.42049999999995</c:v>
                </c:pt>
                <c:pt idx="21522">
                  <c:v>-327.41849999999999</c:v>
                </c:pt>
                <c:pt idx="21523">
                  <c:v>-327.41649999999998</c:v>
                </c:pt>
                <c:pt idx="21524">
                  <c:v>-327.41449999999998</c:v>
                </c:pt>
                <c:pt idx="21525">
                  <c:v>-327.41249999999997</c:v>
                </c:pt>
                <c:pt idx="21526">
                  <c:v>-327.41049999999996</c:v>
                </c:pt>
                <c:pt idx="21527">
                  <c:v>-327.4085</c:v>
                </c:pt>
                <c:pt idx="21528">
                  <c:v>-327.40649999999999</c:v>
                </c:pt>
                <c:pt idx="21529">
                  <c:v>-327.40449999999998</c:v>
                </c:pt>
                <c:pt idx="21530">
                  <c:v>-327.40249999999997</c:v>
                </c:pt>
                <c:pt idx="21531">
                  <c:v>-327.40049999999997</c:v>
                </c:pt>
                <c:pt idx="21532">
                  <c:v>-327.39849999999996</c:v>
                </c:pt>
                <c:pt idx="21533">
                  <c:v>-327.39649999999995</c:v>
                </c:pt>
                <c:pt idx="21534">
                  <c:v>-327.39449999999999</c:v>
                </c:pt>
                <c:pt idx="21535">
                  <c:v>-327.39249999999998</c:v>
                </c:pt>
                <c:pt idx="21536">
                  <c:v>-327.39049999999997</c:v>
                </c:pt>
                <c:pt idx="21537">
                  <c:v>-327.38849999999996</c:v>
                </c:pt>
                <c:pt idx="21538">
                  <c:v>-327.38649999999996</c:v>
                </c:pt>
                <c:pt idx="21539">
                  <c:v>-327.3845</c:v>
                </c:pt>
                <c:pt idx="21540">
                  <c:v>-327.38249999999999</c:v>
                </c:pt>
                <c:pt idx="21541">
                  <c:v>-327.38049999999998</c:v>
                </c:pt>
                <c:pt idx="21542">
                  <c:v>-327.37849999999997</c:v>
                </c:pt>
                <c:pt idx="21543">
                  <c:v>-327.37649999999996</c:v>
                </c:pt>
                <c:pt idx="21544">
                  <c:v>-327.37449999999995</c:v>
                </c:pt>
                <c:pt idx="21545">
                  <c:v>-327.37249999999995</c:v>
                </c:pt>
                <c:pt idx="21546">
                  <c:v>-327.37049999999999</c:v>
                </c:pt>
                <c:pt idx="21547">
                  <c:v>-327.36849999999998</c:v>
                </c:pt>
                <c:pt idx="21548">
                  <c:v>-327.36649999999997</c:v>
                </c:pt>
                <c:pt idx="21549">
                  <c:v>-327.36449999999996</c:v>
                </c:pt>
                <c:pt idx="21550">
                  <c:v>-327.36249999999995</c:v>
                </c:pt>
                <c:pt idx="21551">
                  <c:v>-327.3605</c:v>
                </c:pt>
                <c:pt idx="21552">
                  <c:v>-327.35849999999999</c:v>
                </c:pt>
                <c:pt idx="21553">
                  <c:v>-327.35649999999998</c:v>
                </c:pt>
                <c:pt idx="21554">
                  <c:v>-327.35449999999997</c:v>
                </c:pt>
                <c:pt idx="21555">
                  <c:v>-327.35249999999996</c:v>
                </c:pt>
                <c:pt idx="21556">
                  <c:v>-327.35049999999995</c:v>
                </c:pt>
                <c:pt idx="21557">
                  <c:v>-327.3485</c:v>
                </c:pt>
                <c:pt idx="21558">
                  <c:v>-327.34649999999999</c:v>
                </c:pt>
                <c:pt idx="21559">
                  <c:v>-327.34449999999998</c:v>
                </c:pt>
                <c:pt idx="21560">
                  <c:v>-327.34249999999997</c:v>
                </c:pt>
                <c:pt idx="21561">
                  <c:v>-327.34049999999996</c:v>
                </c:pt>
                <c:pt idx="21562">
                  <c:v>-327.33849999999995</c:v>
                </c:pt>
                <c:pt idx="21563">
                  <c:v>-327.3365</c:v>
                </c:pt>
                <c:pt idx="21564">
                  <c:v>-327.33449999999999</c:v>
                </c:pt>
                <c:pt idx="21565">
                  <c:v>-327.33249999999998</c:v>
                </c:pt>
                <c:pt idx="21566">
                  <c:v>-327.33049999999997</c:v>
                </c:pt>
                <c:pt idx="21567">
                  <c:v>-327.32849999999996</c:v>
                </c:pt>
                <c:pt idx="21568">
                  <c:v>-327.32649999999995</c:v>
                </c:pt>
                <c:pt idx="21569">
                  <c:v>-327.3245</c:v>
                </c:pt>
                <c:pt idx="21570">
                  <c:v>-327.32249999999999</c:v>
                </c:pt>
                <c:pt idx="21571">
                  <c:v>-327.32049999999998</c:v>
                </c:pt>
                <c:pt idx="21572">
                  <c:v>-327.31849999999997</c:v>
                </c:pt>
                <c:pt idx="21573">
                  <c:v>-327.31649999999996</c:v>
                </c:pt>
                <c:pt idx="21574">
                  <c:v>-327.31449999999995</c:v>
                </c:pt>
                <c:pt idx="21575">
                  <c:v>-327.3125</c:v>
                </c:pt>
                <c:pt idx="21576">
                  <c:v>-327.31049999999999</c:v>
                </c:pt>
                <c:pt idx="21577">
                  <c:v>-327.30849999999998</c:v>
                </c:pt>
                <c:pt idx="21578">
                  <c:v>-327.30649999999997</c:v>
                </c:pt>
                <c:pt idx="21579">
                  <c:v>-327.30449999999996</c:v>
                </c:pt>
                <c:pt idx="21580">
                  <c:v>-327.30250000000001</c:v>
                </c:pt>
                <c:pt idx="21581">
                  <c:v>-327.3005</c:v>
                </c:pt>
                <c:pt idx="21582">
                  <c:v>-327.29849999999999</c:v>
                </c:pt>
                <c:pt idx="21583">
                  <c:v>-327.29649999999998</c:v>
                </c:pt>
                <c:pt idx="21584">
                  <c:v>-327.29449999999997</c:v>
                </c:pt>
                <c:pt idx="21585">
                  <c:v>-327.29249999999996</c:v>
                </c:pt>
                <c:pt idx="21586">
                  <c:v>-327.29049999999995</c:v>
                </c:pt>
                <c:pt idx="21587">
                  <c:v>-327.2885</c:v>
                </c:pt>
                <c:pt idx="21588">
                  <c:v>-327.28649999999999</c:v>
                </c:pt>
                <c:pt idx="21589">
                  <c:v>-327.28449999999998</c:v>
                </c:pt>
                <c:pt idx="21590">
                  <c:v>-327.28249999999997</c:v>
                </c:pt>
                <c:pt idx="21591">
                  <c:v>-327.28049999999996</c:v>
                </c:pt>
                <c:pt idx="21592">
                  <c:v>-327.27850000000001</c:v>
                </c:pt>
                <c:pt idx="21593">
                  <c:v>-327.2765</c:v>
                </c:pt>
                <c:pt idx="21594">
                  <c:v>-327.27449999999999</c:v>
                </c:pt>
                <c:pt idx="21595">
                  <c:v>-327.27249999999998</c:v>
                </c:pt>
                <c:pt idx="21596">
                  <c:v>-327.27049999999997</c:v>
                </c:pt>
                <c:pt idx="21597">
                  <c:v>-327.26849999999996</c:v>
                </c:pt>
                <c:pt idx="21598">
                  <c:v>-327.26649999999995</c:v>
                </c:pt>
                <c:pt idx="21599">
                  <c:v>-327.2645</c:v>
                </c:pt>
                <c:pt idx="21600">
                  <c:v>-327.26249999999999</c:v>
                </c:pt>
                <c:pt idx="21601">
                  <c:v>-327.26049999999998</c:v>
                </c:pt>
                <c:pt idx="21602">
                  <c:v>-327.25849999999997</c:v>
                </c:pt>
                <c:pt idx="21603">
                  <c:v>-327.25649999999996</c:v>
                </c:pt>
                <c:pt idx="21604">
                  <c:v>-327.25450000000001</c:v>
                </c:pt>
                <c:pt idx="21605">
                  <c:v>-327.2525</c:v>
                </c:pt>
                <c:pt idx="21606">
                  <c:v>-327.25049999999999</c:v>
                </c:pt>
                <c:pt idx="21607">
                  <c:v>-327.24849999999998</c:v>
                </c:pt>
                <c:pt idx="21608">
                  <c:v>-327.24649999999997</c:v>
                </c:pt>
                <c:pt idx="21609">
                  <c:v>-327.24449999999996</c:v>
                </c:pt>
                <c:pt idx="21610">
                  <c:v>-327.24249999999995</c:v>
                </c:pt>
                <c:pt idx="21611">
                  <c:v>-327.2405</c:v>
                </c:pt>
                <c:pt idx="21612">
                  <c:v>-327.23849999999999</c:v>
                </c:pt>
                <c:pt idx="21613">
                  <c:v>-327.23649999999998</c:v>
                </c:pt>
                <c:pt idx="21614">
                  <c:v>-327.23449999999997</c:v>
                </c:pt>
                <c:pt idx="21615">
                  <c:v>-327.23249999999996</c:v>
                </c:pt>
                <c:pt idx="21616">
                  <c:v>-327.23050000000001</c:v>
                </c:pt>
                <c:pt idx="21617">
                  <c:v>-327.2285</c:v>
                </c:pt>
                <c:pt idx="21618">
                  <c:v>-327.22649999999999</c:v>
                </c:pt>
                <c:pt idx="21619">
                  <c:v>-327.22449999999998</c:v>
                </c:pt>
                <c:pt idx="21620">
                  <c:v>-327.22249999999997</c:v>
                </c:pt>
                <c:pt idx="21621">
                  <c:v>-327.22049999999996</c:v>
                </c:pt>
                <c:pt idx="21622">
                  <c:v>-327.21849999999995</c:v>
                </c:pt>
                <c:pt idx="21623">
                  <c:v>-327.2165</c:v>
                </c:pt>
                <c:pt idx="21624">
                  <c:v>-327.21449999999999</c:v>
                </c:pt>
                <c:pt idx="21625">
                  <c:v>-327.21249999999998</c:v>
                </c:pt>
                <c:pt idx="21626">
                  <c:v>-327.21049999999997</c:v>
                </c:pt>
                <c:pt idx="21627">
                  <c:v>-327.20849999999996</c:v>
                </c:pt>
                <c:pt idx="21628">
                  <c:v>-327.20650000000001</c:v>
                </c:pt>
                <c:pt idx="21629">
                  <c:v>-327.2045</c:v>
                </c:pt>
                <c:pt idx="21630">
                  <c:v>-327.20249999999999</c:v>
                </c:pt>
                <c:pt idx="21631">
                  <c:v>-327.20049999999998</c:v>
                </c:pt>
                <c:pt idx="21632">
                  <c:v>-327.19849999999997</c:v>
                </c:pt>
                <c:pt idx="21633">
                  <c:v>-327.19649999999996</c:v>
                </c:pt>
                <c:pt idx="21634">
                  <c:v>-327.19449999999995</c:v>
                </c:pt>
                <c:pt idx="21635">
                  <c:v>-327.1925</c:v>
                </c:pt>
                <c:pt idx="21636">
                  <c:v>-327.19049999999999</c:v>
                </c:pt>
                <c:pt idx="21637">
                  <c:v>-327.18849999999998</c:v>
                </c:pt>
                <c:pt idx="21638">
                  <c:v>-327.18649999999997</c:v>
                </c:pt>
                <c:pt idx="21639">
                  <c:v>-327.18449999999996</c:v>
                </c:pt>
                <c:pt idx="21640">
                  <c:v>-327.1825</c:v>
                </c:pt>
                <c:pt idx="21641">
                  <c:v>-327.18049999999999</c:v>
                </c:pt>
                <c:pt idx="21642">
                  <c:v>-327.17849999999999</c:v>
                </c:pt>
                <c:pt idx="21643">
                  <c:v>-327.17649999999998</c:v>
                </c:pt>
                <c:pt idx="21644">
                  <c:v>-327.17449999999997</c:v>
                </c:pt>
                <c:pt idx="21645">
                  <c:v>-327.17249999999996</c:v>
                </c:pt>
                <c:pt idx="21646">
                  <c:v>-327.17049999999995</c:v>
                </c:pt>
                <c:pt idx="21647">
                  <c:v>-327.16849999999999</c:v>
                </c:pt>
                <c:pt idx="21648">
                  <c:v>-327.16649999999998</c:v>
                </c:pt>
                <c:pt idx="21649">
                  <c:v>-327.16449999999998</c:v>
                </c:pt>
                <c:pt idx="21650">
                  <c:v>-327.16249999999997</c:v>
                </c:pt>
                <c:pt idx="21651">
                  <c:v>-327.16049999999996</c:v>
                </c:pt>
                <c:pt idx="21652">
                  <c:v>-327.1585</c:v>
                </c:pt>
                <c:pt idx="21653">
                  <c:v>-327.15649999999999</c:v>
                </c:pt>
                <c:pt idx="21654">
                  <c:v>-327.15449999999998</c:v>
                </c:pt>
                <c:pt idx="21655">
                  <c:v>-327.15249999999997</c:v>
                </c:pt>
                <c:pt idx="21656">
                  <c:v>-327.15049999999997</c:v>
                </c:pt>
                <c:pt idx="21657">
                  <c:v>-327.14849999999996</c:v>
                </c:pt>
                <c:pt idx="21658">
                  <c:v>-327.14649999999995</c:v>
                </c:pt>
                <c:pt idx="21659">
                  <c:v>-327.14449999999999</c:v>
                </c:pt>
                <c:pt idx="21660">
                  <c:v>-327.14249999999998</c:v>
                </c:pt>
                <c:pt idx="21661">
                  <c:v>-327.14049999999997</c:v>
                </c:pt>
                <c:pt idx="21662">
                  <c:v>-327.13849999999996</c:v>
                </c:pt>
                <c:pt idx="21663">
                  <c:v>-327.13649999999996</c:v>
                </c:pt>
                <c:pt idx="21664">
                  <c:v>-327.1345</c:v>
                </c:pt>
                <c:pt idx="21665">
                  <c:v>-327.13249999999999</c:v>
                </c:pt>
                <c:pt idx="21666">
                  <c:v>-327.13049999999998</c:v>
                </c:pt>
                <c:pt idx="21667">
                  <c:v>-327.12849999999997</c:v>
                </c:pt>
                <c:pt idx="21668">
                  <c:v>-327.12649999999996</c:v>
                </c:pt>
                <c:pt idx="21669">
                  <c:v>-327.12449999999995</c:v>
                </c:pt>
                <c:pt idx="21670">
                  <c:v>-327.12249999999995</c:v>
                </c:pt>
                <c:pt idx="21671">
                  <c:v>-327.12049999999999</c:v>
                </c:pt>
                <c:pt idx="21672">
                  <c:v>-327.11849999999998</c:v>
                </c:pt>
                <c:pt idx="21673">
                  <c:v>-327.11649999999997</c:v>
                </c:pt>
                <c:pt idx="21674">
                  <c:v>-327.11449999999996</c:v>
                </c:pt>
                <c:pt idx="21675">
                  <c:v>-327.11249999999995</c:v>
                </c:pt>
                <c:pt idx="21676">
                  <c:v>-327.1105</c:v>
                </c:pt>
                <c:pt idx="21677">
                  <c:v>-327.10849999999999</c:v>
                </c:pt>
                <c:pt idx="21678">
                  <c:v>-327.10649999999998</c:v>
                </c:pt>
                <c:pt idx="21679">
                  <c:v>-327.10449999999997</c:v>
                </c:pt>
                <c:pt idx="21680">
                  <c:v>-327.10249999999996</c:v>
                </c:pt>
                <c:pt idx="21681">
                  <c:v>-327.10049999999995</c:v>
                </c:pt>
                <c:pt idx="21682">
                  <c:v>-327.0985</c:v>
                </c:pt>
                <c:pt idx="21683">
                  <c:v>-327.09649999999999</c:v>
                </c:pt>
                <c:pt idx="21684">
                  <c:v>-327.09449999999998</c:v>
                </c:pt>
                <c:pt idx="21685">
                  <c:v>-327.09249999999997</c:v>
                </c:pt>
                <c:pt idx="21686">
                  <c:v>-327.09049999999996</c:v>
                </c:pt>
                <c:pt idx="21687">
                  <c:v>-327.08849999999995</c:v>
                </c:pt>
                <c:pt idx="21688">
                  <c:v>-327.0865</c:v>
                </c:pt>
                <c:pt idx="21689">
                  <c:v>-327.08449999999999</c:v>
                </c:pt>
                <c:pt idx="21690">
                  <c:v>-327.08249999999998</c:v>
                </c:pt>
                <c:pt idx="21691">
                  <c:v>-327.08049999999997</c:v>
                </c:pt>
                <c:pt idx="21692">
                  <c:v>-327.07849999999996</c:v>
                </c:pt>
                <c:pt idx="21693">
                  <c:v>-327.07649999999995</c:v>
                </c:pt>
                <c:pt idx="21694">
                  <c:v>-327.0745</c:v>
                </c:pt>
                <c:pt idx="21695">
                  <c:v>-327.07249999999999</c:v>
                </c:pt>
                <c:pt idx="21696">
                  <c:v>-327.07049999999998</c:v>
                </c:pt>
                <c:pt idx="21697">
                  <c:v>-327.06849999999997</c:v>
                </c:pt>
                <c:pt idx="21698">
                  <c:v>-327.06649999999996</c:v>
                </c:pt>
                <c:pt idx="21699">
                  <c:v>-327.06449999999995</c:v>
                </c:pt>
                <c:pt idx="21700">
                  <c:v>-327.0625</c:v>
                </c:pt>
                <c:pt idx="21701">
                  <c:v>-327.06049999999999</c:v>
                </c:pt>
                <c:pt idx="21702">
                  <c:v>-327.05849999999998</c:v>
                </c:pt>
                <c:pt idx="21703">
                  <c:v>-327.05649999999997</c:v>
                </c:pt>
                <c:pt idx="21704">
                  <c:v>-327.05449999999996</c:v>
                </c:pt>
                <c:pt idx="21705">
                  <c:v>-327.05250000000001</c:v>
                </c:pt>
                <c:pt idx="21706">
                  <c:v>-327.0505</c:v>
                </c:pt>
                <c:pt idx="21707">
                  <c:v>-327.04849999999999</c:v>
                </c:pt>
                <c:pt idx="21708">
                  <c:v>-327.04649999999998</c:v>
                </c:pt>
                <c:pt idx="21709">
                  <c:v>-327.04449999999997</c:v>
                </c:pt>
                <c:pt idx="21710">
                  <c:v>-327.04249999999996</c:v>
                </c:pt>
                <c:pt idx="21711">
                  <c:v>-327.04049999999995</c:v>
                </c:pt>
                <c:pt idx="21712">
                  <c:v>-327.0385</c:v>
                </c:pt>
                <c:pt idx="21713">
                  <c:v>-327.03649999999999</c:v>
                </c:pt>
                <c:pt idx="21714">
                  <c:v>-327.03449999999998</c:v>
                </c:pt>
                <c:pt idx="21715">
                  <c:v>-327.03249999999997</c:v>
                </c:pt>
                <c:pt idx="21716">
                  <c:v>-327.03049999999996</c:v>
                </c:pt>
                <c:pt idx="21717">
                  <c:v>-327.02850000000001</c:v>
                </c:pt>
                <c:pt idx="21718">
                  <c:v>-327.0265</c:v>
                </c:pt>
                <c:pt idx="21719">
                  <c:v>-327.02449999999999</c:v>
                </c:pt>
                <c:pt idx="21720">
                  <c:v>-327.02249999999998</c:v>
                </c:pt>
                <c:pt idx="21721">
                  <c:v>-327.02049999999997</c:v>
                </c:pt>
                <c:pt idx="21722">
                  <c:v>-327.01849999999996</c:v>
                </c:pt>
                <c:pt idx="21723">
                  <c:v>-327.01649999999995</c:v>
                </c:pt>
                <c:pt idx="21724">
                  <c:v>-327.0145</c:v>
                </c:pt>
                <c:pt idx="21725">
                  <c:v>-327.01249999999999</c:v>
                </c:pt>
                <c:pt idx="21726">
                  <c:v>-327.01049999999998</c:v>
                </c:pt>
                <c:pt idx="21727">
                  <c:v>-327.00849999999997</c:v>
                </c:pt>
                <c:pt idx="21728">
                  <c:v>-327.00649999999996</c:v>
                </c:pt>
                <c:pt idx="21729">
                  <c:v>-327.00450000000001</c:v>
                </c:pt>
                <c:pt idx="21730">
                  <c:v>-327.0025</c:v>
                </c:pt>
                <c:pt idx="21731">
                  <c:v>-327.00049999999999</c:v>
                </c:pt>
                <c:pt idx="21732">
                  <c:v>-326.99849999999998</c:v>
                </c:pt>
                <c:pt idx="21733">
                  <c:v>-326.99649999999997</c:v>
                </c:pt>
                <c:pt idx="21734">
                  <c:v>-326.99449999999996</c:v>
                </c:pt>
                <c:pt idx="21735">
                  <c:v>-326.99249999999995</c:v>
                </c:pt>
                <c:pt idx="21736">
                  <c:v>-326.9905</c:v>
                </c:pt>
                <c:pt idx="21737">
                  <c:v>-326.98849999999999</c:v>
                </c:pt>
                <c:pt idx="21738">
                  <c:v>-326.98649999999998</c:v>
                </c:pt>
                <c:pt idx="21739">
                  <c:v>-326.98449999999997</c:v>
                </c:pt>
                <c:pt idx="21740">
                  <c:v>-326.98249999999996</c:v>
                </c:pt>
                <c:pt idx="21741">
                  <c:v>-326.98050000000001</c:v>
                </c:pt>
                <c:pt idx="21742">
                  <c:v>-326.9785</c:v>
                </c:pt>
                <c:pt idx="21743">
                  <c:v>-326.97649999999999</c:v>
                </c:pt>
                <c:pt idx="21744">
                  <c:v>-326.97449999999998</c:v>
                </c:pt>
                <c:pt idx="21745">
                  <c:v>-326.97249999999997</c:v>
                </c:pt>
                <c:pt idx="21746">
                  <c:v>-326.97049999999996</c:v>
                </c:pt>
                <c:pt idx="21747">
                  <c:v>-326.96849999999995</c:v>
                </c:pt>
                <c:pt idx="21748">
                  <c:v>-326.9665</c:v>
                </c:pt>
                <c:pt idx="21749">
                  <c:v>-326.96449999999999</c:v>
                </c:pt>
                <c:pt idx="21750">
                  <c:v>-326.96249999999998</c:v>
                </c:pt>
                <c:pt idx="21751">
                  <c:v>-326.96049999999997</c:v>
                </c:pt>
                <c:pt idx="21752">
                  <c:v>-326.95849999999996</c:v>
                </c:pt>
                <c:pt idx="21753">
                  <c:v>-326.95650000000001</c:v>
                </c:pt>
                <c:pt idx="21754">
                  <c:v>-326.9545</c:v>
                </c:pt>
                <c:pt idx="21755">
                  <c:v>-326.95249999999999</c:v>
                </c:pt>
                <c:pt idx="21756">
                  <c:v>-326.95049999999998</c:v>
                </c:pt>
                <c:pt idx="21757">
                  <c:v>-326.94849999999997</c:v>
                </c:pt>
                <c:pt idx="21758">
                  <c:v>-326.94649999999996</c:v>
                </c:pt>
                <c:pt idx="21759">
                  <c:v>-326.94449999999995</c:v>
                </c:pt>
                <c:pt idx="21760">
                  <c:v>-326.9425</c:v>
                </c:pt>
                <c:pt idx="21761">
                  <c:v>-326.94049999999999</c:v>
                </c:pt>
                <c:pt idx="21762">
                  <c:v>-326.93849999999998</c:v>
                </c:pt>
                <c:pt idx="21763">
                  <c:v>-326.93649999999997</c:v>
                </c:pt>
                <c:pt idx="21764">
                  <c:v>-326.93449999999996</c:v>
                </c:pt>
                <c:pt idx="21765">
                  <c:v>-326.9325</c:v>
                </c:pt>
                <c:pt idx="21766">
                  <c:v>-326.93049999999999</c:v>
                </c:pt>
                <c:pt idx="21767">
                  <c:v>-326.92849999999999</c:v>
                </c:pt>
                <c:pt idx="21768">
                  <c:v>-326.92649999999998</c:v>
                </c:pt>
                <c:pt idx="21769">
                  <c:v>-326.92449999999997</c:v>
                </c:pt>
                <c:pt idx="21770">
                  <c:v>-326.92249999999996</c:v>
                </c:pt>
                <c:pt idx="21771">
                  <c:v>-326.92049999999995</c:v>
                </c:pt>
                <c:pt idx="21772">
                  <c:v>-326.91849999999999</c:v>
                </c:pt>
                <c:pt idx="21773">
                  <c:v>-326.91649999999998</c:v>
                </c:pt>
                <c:pt idx="21774">
                  <c:v>-326.91449999999998</c:v>
                </c:pt>
                <c:pt idx="21775">
                  <c:v>-326.91249999999997</c:v>
                </c:pt>
                <c:pt idx="21776">
                  <c:v>-326.91049999999996</c:v>
                </c:pt>
                <c:pt idx="21777">
                  <c:v>-326.9085</c:v>
                </c:pt>
                <c:pt idx="21778">
                  <c:v>-326.90649999999999</c:v>
                </c:pt>
                <c:pt idx="21779">
                  <c:v>-326.90449999999998</c:v>
                </c:pt>
                <c:pt idx="21780">
                  <c:v>-326.90249999999997</c:v>
                </c:pt>
                <c:pt idx="21781">
                  <c:v>-326.90049999999997</c:v>
                </c:pt>
                <c:pt idx="21782">
                  <c:v>-326.89849999999996</c:v>
                </c:pt>
                <c:pt idx="21783">
                  <c:v>-326.89649999999995</c:v>
                </c:pt>
                <c:pt idx="21784">
                  <c:v>-326.89449999999999</c:v>
                </c:pt>
                <c:pt idx="21785">
                  <c:v>-326.89249999999998</c:v>
                </c:pt>
                <c:pt idx="21786">
                  <c:v>-326.89049999999997</c:v>
                </c:pt>
                <c:pt idx="21787">
                  <c:v>-326.88849999999996</c:v>
                </c:pt>
                <c:pt idx="21788">
                  <c:v>-326.88649999999996</c:v>
                </c:pt>
                <c:pt idx="21789">
                  <c:v>-326.8845</c:v>
                </c:pt>
                <c:pt idx="21790">
                  <c:v>-326.88249999999999</c:v>
                </c:pt>
                <c:pt idx="21791">
                  <c:v>-326.88049999999998</c:v>
                </c:pt>
                <c:pt idx="21792">
                  <c:v>-326.87849999999997</c:v>
                </c:pt>
                <c:pt idx="21793">
                  <c:v>-326.87649999999996</c:v>
                </c:pt>
                <c:pt idx="21794">
                  <c:v>-326.87449999999995</c:v>
                </c:pt>
                <c:pt idx="21795">
                  <c:v>-326.87249999999995</c:v>
                </c:pt>
                <c:pt idx="21796">
                  <c:v>-326.87049999999999</c:v>
                </c:pt>
                <c:pt idx="21797">
                  <c:v>-326.86849999999998</c:v>
                </c:pt>
                <c:pt idx="21798">
                  <c:v>-326.86649999999997</c:v>
                </c:pt>
                <c:pt idx="21799">
                  <c:v>-326.86449999999996</c:v>
                </c:pt>
                <c:pt idx="21800">
                  <c:v>-326.86249999999995</c:v>
                </c:pt>
                <c:pt idx="21801">
                  <c:v>-326.8605</c:v>
                </c:pt>
                <c:pt idx="21802">
                  <c:v>-326.85849999999999</c:v>
                </c:pt>
                <c:pt idx="21803">
                  <c:v>-326.85649999999998</c:v>
                </c:pt>
                <c:pt idx="21804">
                  <c:v>-326.85449999999997</c:v>
                </c:pt>
                <c:pt idx="21805">
                  <c:v>-326.85249999999996</c:v>
                </c:pt>
                <c:pt idx="21806">
                  <c:v>-326.85049999999995</c:v>
                </c:pt>
                <c:pt idx="21807">
                  <c:v>-326.8485</c:v>
                </c:pt>
                <c:pt idx="21808">
                  <c:v>-326.84649999999999</c:v>
                </c:pt>
                <c:pt idx="21809">
                  <c:v>-326.84449999999998</c:v>
                </c:pt>
                <c:pt idx="21810">
                  <c:v>-326.84249999999997</c:v>
                </c:pt>
                <c:pt idx="21811">
                  <c:v>-326.84049999999996</c:v>
                </c:pt>
                <c:pt idx="21812">
                  <c:v>-326.83849999999995</c:v>
                </c:pt>
                <c:pt idx="21813">
                  <c:v>-326.8365</c:v>
                </c:pt>
                <c:pt idx="21814">
                  <c:v>-326.83449999999999</c:v>
                </c:pt>
                <c:pt idx="21815">
                  <c:v>-326.83249999999998</c:v>
                </c:pt>
                <c:pt idx="21816">
                  <c:v>-326.83049999999997</c:v>
                </c:pt>
                <c:pt idx="21817">
                  <c:v>-326.82849999999996</c:v>
                </c:pt>
                <c:pt idx="21818">
                  <c:v>-326.82649999999995</c:v>
                </c:pt>
                <c:pt idx="21819">
                  <c:v>-326.8245</c:v>
                </c:pt>
                <c:pt idx="21820">
                  <c:v>-326.82249999999999</c:v>
                </c:pt>
                <c:pt idx="21821">
                  <c:v>-326.82049999999998</c:v>
                </c:pt>
                <c:pt idx="21822">
                  <c:v>-326.81849999999997</c:v>
                </c:pt>
                <c:pt idx="21823">
                  <c:v>-326.81649999999996</c:v>
                </c:pt>
                <c:pt idx="21824">
                  <c:v>-326.81449999999995</c:v>
                </c:pt>
                <c:pt idx="21825">
                  <c:v>-326.8125</c:v>
                </c:pt>
                <c:pt idx="21826">
                  <c:v>-326.81049999999999</c:v>
                </c:pt>
                <c:pt idx="21827">
                  <c:v>-326.80849999999998</c:v>
                </c:pt>
                <c:pt idx="21828">
                  <c:v>-326.80649999999997</c:v>
                </c:pt>
                <c:pt idx="21829">
                  <c:v>-326.80449999999996</c:v>
                </c:pt>
                <c:pt idx="21830">
                  <c:v>-326.80250000000001</c:v>
                </c:pt>
                <c:pt idx="21831">
                  <c:v>-326.8005</c:v>
                </c:pt>
                <c:pt idx="21832">
                  <c:v>-326.79849999999999</c:v>
                </c:pt>
                <c:pt idx="21833">
                  <c:v>-326.79649999999998</c:v>
                </c:pt>
                <c:pt idx="21834">
                  <c:v>-326.79449999999997</c:v>
                </c:pt>
                <c:pt idx="21835">
                  <c:v>-326.79249999999996</c:v>
                </c:pt>
                <c:pt idx="21836">
                  <c:v>-326.79049999999995</c:v>
                </c:pt>
                <c:pt idx="21837">
                  <c:v>-326.7885</c:v>
                </c:pt>
                <c:pt idx="21838">
                  <c:v>-326.78649999999999</c:v>
                </c:pt>
                <c:pt idx="21839">
                  <c:v>-326.78449999999998</c:v>
                </c:pt>
                <c:pt idx="21840">
                  <c:v>-326.78249999999997</c:v>
                </c:pt>
                <c:pt idx="21841">
                  <c:v>-326.78049999999996</c:v>
                </c:pt>
                <c:pt idx="21842">
                  <c:v>-326.77850000000001</c:v>
                </c:pt>
                <c:pt idx="21843">
                  <c:v>-326.7765</c:v>
                </c:pt>
                <c:pt idx="21844">
                  <c:v>-326.77449999999999</c:v>
                </c:pt>
                <c:pt idx="21845">
                  <c:v>-326.77249999999998</c:v>
                </c:pt>
                <c:pt idx="21846">
                  <c:v>-326.77049999999997</c:v>
                </c:pt>
                <c:pt idx="21847">
                  <c:v>-326.76849999999996</c:v>
                </c:pt>
                <c:pt idx="21848">
                  <c:v>-326.76649999999995</c:v>
                </c:pt>
                <c:pt idx="21849">
                  <c:v>-326.7645</c:v>
                </c:pt>
                <c:pt idx="21850">
                  <c:v>-326.76249999999999</c:v>
                </c:pt>
                <c:pt idx="21851">
                  <c:v>-326.76049999999998</c:v>
                </c:pt>
                <c:pt idx="21852">
                  <c:v>-326.75849999999997</c:v>
                </c:pt>
                <c:pt idx="21853">
                  <c:v>-326.75649999999996</c:v>
                </c:pt>
                <c:pt idx="21854">
                  <c:v>-326.75450000000001</c:v>
                </c:pt>
                <c:pt idx="21855">
                  <c:v>-326.7525</c:v>
                </c:pt>
                <c:pt idx="21856">
                  <c:v>-326.75049999999999</c:v>
                </c:pt>
                <c:pt idx="21857">
                  <c:v>-326.74849999999998</c:v>
                </c:pt>
                <c:pt idx="21858">
                  <c:v>-326.74649999999997</c:v>
                </c:pt>
                <c:pt idx="21859">
                  <c:v>-326.74449999999996</c:v>
                </c:pt>
                <c:pt idx="21860">
                  <c:v>-326.74249999999995</c:v>
                </c:pt>
                <c:pt idx="21861">
                  <c:v>-326.7405</c:v>
                </c:pt>
                <c:pt idx="21862">
                  <c:v>-326.73849999999999</c:v>
                </c:pt>
                <c:pt idx="21863">
                  <c:v>-326.73649999999998</c:v>
                </c:pt>
                <c:pt idx="21864">
                  <c:v>-326.73449999999997</c:v>
                </c:pt>
                <c:pt idx="21865">
                  <c:v>-326.73249999999996</c:v>
                </c:pt>
                <c:pt idx="21866">
                  <c:v>-326.73050000000001</c:v>
                </c:pt>
                <c:pt idx="21867">
                  <c:v>-326.7285</c:v>
                </c:pt>
                <c:pt idx="21868">
                  <c:v>-326.72649999999999</c:v>
                </c:pt>
                <c:pt idx="21869">
                  <c:v>-326.72449999999998</c:v>
                </c:pt>
                <c:pt idx="21870">
                  <c:v>-326.72249999999997</c:v>
                </c:pt>
                <c:pt idx="21871">
                  <c:v>-326.72049999999996</c:v>
                </c:pt>
                <c:pt idx="21872">
                  <c:v>-326.71849999999995</c:v>
                </c:pt>
                <c:pt idx="21873">
                  <c:v>-326.7165</c:v>
                </c:pt>
                <c:pt idx="21874">
                  <c:v>-326.71449999999999</c:v>
                </c:pt>
                <c:pt idx="21875">
                  <c:v>-326.71249999999998</c:v>
                </c:pt>
                <c:pt idx="21876">
                  <c:v>-326.71049999999997</c:v>
                </c:pt>
                <c:pt idx="21877">
                  <c:v>-326.70849999999996</c:v>
                </c:pt>
                <c:pt idx="21878">
                  <c:v>-326.70650000000001</c:v>
                </c:pt>
                <c:pt idx="21879">
                  <c:v>-326.7045</c:v>
                </c:pt>
                <c:pt idx="21880">
                  <c:v>-326.70249999999999</c:v>
                </c:pt>
                <c:pt idx="21881">
                  <c:v>-326.70049999999998</c:v>
                </c:pt>
                <c:pt idx="21882">
                  <c:v>-326.69849999999997</c:v>
                </c:pt>
                <c:pt idx="21883">
                  <c:v>-326.69649999999996</c:v>
                </c:pt>
                <c:pt idx="21884">
                  <c:v>-326.69449999999995</c:v>
                </c:pt>
                <c:pt idx="21885">
                  <c:v>-326.6925</c:v>
                </c:pt>
                <c:pt idx="21886">
                  <c:v>-326.69049999999999</c:v>
                </c:pt>
                <c:pt idx="21887">
                  <c:v>-326.68849999999998</c:v>
                </c:pt>
                <c:pt idx="21888">
                  <c:v>-326.68649999999997</c:v>
                </c:pt>
                <c:pt idx="21889">
                  <c:v>-326.68449999999996</c:v>
                </c:pt>
                <c:pt idx="21890">
                  <c:v>-326.6825</c:v>
                </c:pt>
                <c:pt idx="21891">
                  <c:v>-326.68049999999999</c:v>
                </c:pt>
                <c:pt idx="21892">
                  <c:v>-326.67849999999999</c:v>
                </c:pt>
                <c:pt idx="21893">
                  <c:v>-326.67649999999998</c:v>
                </c:pt>
                <c:pt idx="21894">
                  <c:v>-326.67449999999997</c:v>
                </c:pt>
                <c:pt idx="21895">
                  <c:v>-326.67249999999996</c:v>
                </c:pt>
                <c:pt idx="21896">
                  <c:v>-326.67049999999995</c:v>
                </c:pt>
                <c:pt idx="21897">
                  <c:v>-326.66849999999999</c:v>
                </c:pt>
                <c:pt idx="21898">
                  <c:v>-326.66649999999998</c:v>
                </c:pt>
                <c:pt idx="21899">
                  <c:v>-326.66449999999998</c:v>
                </c:pt>
                <c:pt idx="21900">
                  <c:v>-326.66249999999997</c:v>
                </c:pt>
                <c:pt idx="21901">
                  <c:v>-326.66049999999996</c:v>
                </c:pt>
                <c:pt idx="21902">
                  <c:v>-326.6585</c:v>
                </c:pt>
                <c:pt idx="21903">
                  <c:v>-326.65649999999999</c:v>
                </c:pt>
                <c:pt idx="21904">
                  <c:v>-326.65449999999998</c:v>
                </c:pt>
                <c:pt idx="21905">
                  <c:v>-326.65249999999997</c:v>
                </c:pt>
                <c:pt idx="21906">
                  <c:v>-326.65049999999997</c:v>
                </c:pt>
                <c:pt idx="21907">
                  <c:v>-326.64849999999996</c:v>
                </c:pt>
                <c:pt idx="21908">
                  <c:v>-326.64649999999995</c:v>
                </c:pt>
                <c:pt idx="21909">
                  <c:v>-326.64449999999999</c:v>
                </c:pt>
                <c:pt idx="21910">
                  <c:v>-326.64249999999998</c:v>
                </c:pt>
                <c:pt idx="21911">
                  <c:v>-326.64049999999997</c:v>
                </c:pt>
                <c:pt idx="21912">
                  <c:v>-326.63849999999996</c:v>
                </c:pt>
                <c:pt idx="21913">
                  <c:v>-326.63649999999996</c:v>
                </c:pt>
                <c:pt idx="21914">
                  <c:v>-326.6345</c:v>
                </c:pt>
                <c:pt idx="21915">
                  <c:v>-326.63249999999999</c:v>
                </c:pt>
                <c:pt idx="21916">
                  <c:v>-326.63049999999998</c:v>
                </c:pt>
                <c:pt idx="21917">
                  <c:v>-326.62849999999997</c:v>
                </c:pt>
                <c:pt idx="21918">
                  <c:v>-326.62649999999996</c:v>
                </c:pt>
                <c:pt idx="21919">
                  <c:v>-326.62449999999995</c:v>
                </c:pt>
                <c:pt idx="21920">
                  <c:v>-326.62249999999995</c:v>
                </c:pt>
                <c:pt idx="21921">
                  <c:v>-326.62049999999999</c:v>
                </c:pt>
                <c:pt idx="21922">
                  <c:v>-326.61849999999998</c:v>
                </c:pt>
                <c:pt idx="21923">
                  <c:v>-326.61649999999997</c:v>
                </c:pt>
                <c:pt idx="21924">
                  <c:v>-326.61449999999996</c:v>
                </c:pt>
                <c:pt idx="21925">
                  <c:v>-326.61249999999995</c:v>
                </c:pt>
                <c:pt idx="21926">
                  <c:v>-326.6105</c:v>
                </c:pt>
                <c:pt idx="21927">
                  <c:v>-326.60849999999999</c:v>
                </c:pt>
                <c:pt idx="21928">
                  <c:v>-326.60649999999998</c:v>
                </c:pt>
                <c:pt idx="21929">
                  <c:v>-326.60449999999997</c:v>
                </c:pt>
                <c:pt idx="21930">
                  <c:v>-326.60249999999996</c:v>
                </c:pt>
                <c:pt idx="21931">
                  <c:v>-326.60049999999995</c:v>
                </c:pt>
                <c:pt idx="21932">
                  <c:v>-326.5985</c:v>
                </c:pt>
                <c:pt idx="21933">
                  <c:v>-326.59649999999999</c:v>
                </c:pt>
                <c:pt idx="21934">
                  <c:v>-326.59449999999998</c:v>
                </c:pt>
                <c:pt idx="21935">
                  <c:v>-326.59249999999997</c:v>
                </c:pt>
                <c:pt idx="21936">
                  <c:v>-326.59049999999996</c:v>
                </c:pt>
                <c:pt idx="21937">
                  <c:v>-326.58849999999995</c:v>
                </c:pt>
                <c:pt idx="21938">
                  <c:v>-326.5865</c:v>
                </c:pt>
                <c:pt idx="21939">
                  <c:v>-326.58449999999999</c:v>
                </c:pt>
                <c:pt idx="21940">
                  <c:v>-326.58249999999998</c:v>
                </c:pt>
                <c:pt idx="21941">
                  <c:v>-326.58049999999997</c:v>
                </c:pt>
                <c:pt idx="21942">
                  <c:v>-326.57849999999996</c:v>
                </c:pt>
                <c:pt idx="21943">
                  <c:v>-326.57649999999995</c:v>
                </c:pt>
                <c:pt idx="21944">
                  <c:v>-326.5745</c:v>
                </c:pt>
                <c:pt idx="21945">
                  <c:v>-326.57249999999999</c:v>
                </c:pt>
                <c:pt idx="21946">
                  <c:v>-326.57049999999998</c:v>
                </c:pt>
                <c:pt idx="21947">
                  <c:v>-326.56849999999997</c:v>
                </c:pt>
                <c:pt idx="21948">
                  <c:v>-326.56649999999996</c:v>
                </c:pt>
                <c:pt idx="21949">
                  <c:v>-326.56449999999995</c:v>
                </c:pt>
                <c:pt idx="21950">
                  <c:v>-326.5625</c:v>
                </c:pt>
                <c:pt idx="21951">
                  <c:v>-326.56049999999999</c:v>
                </c:pt>
                <c:pt idx="21952">
                  <c:v>-326.55849999999998</c:v>
                </c:pt>
                <c:pt idx="21953">
                  <c:v>-326.55649999999997</c:v>
                </c:pt>
                <c:pt idx="21954">
                  <c:v>-326.55449999999996</c:v>
                </c:pt>
                <c:pt idx="21955">
                  <c:v>-326.55250000000001</c:v>
                </c:pt>
                <c:pt idx="21956">
                  <c:v>-326.5505</c:v>
                </c:pt>
                <c:pt idx="21957">
                  <c:v>-326.54849999999999</c:v>
                </c:pt>
                <c:pt idx="21958">
                  <c:v>-326.54649999999998</c:v>
                </c:pt>
                <c:pt idx="21959">
                  <c:v>-326.54449999999997</c:v>
                </c:pt>
                <c:pt idx="21960">
                  <c:v>-326.54249999999996</c:v>
                </c:pt>
                <c:pt idx="21961">
                  <c:v>-326.54049999999995</c:v>
                </c:pt>
                <c:pt idx="21962">
                  <c:v>-326.5385</c:v>
                </c:pt>
                <c:pt idx="21963">
                  <c:v>-326.53649999999999</c:v>
                </c:pt>
                <c:pt idx="21964">
                  <c:v>-326.53449999999998</c:v>
                </c:pt>
                <c:pt idx="21965">
                  <c:v>-326.53249999999997</c:v>
                </c:pt>
                <c:pt idx="21966">
                  <c:v>-326.53049999999996</c:v>
                </c:pt>
                <c:pt idx="21967">
                  <c:v>-326.52850000000001</c:v>
                </c:pt>
                <c:pt idx="21968">
                  <c:v>-326.5265</c:v>
                </c:pt>
                <c:pt idx="21969">
                  <c:v>-326.52449999999999</c:v>
                </c:pt>
                <c:pt idx="21970">
                  <c:v>-326.52249999999998</c:v>
                </c:pt>
                <c:pt idx="21971">
                  <c:v>-326.52049999999997</c:v>
                </c:pt>
                <c:pt idx="21972">
                  <c:v>-326.51849999999996</c:v>
                </c:pt>
                <c:pt idx="21973">
                  <c:v>-326.51649999999995</c:v>
                </c:pt>
                <c:pt idx="21974">
                  <c:v>-326.5145</c:v>
                </c:pt>
                <c:pt idx="21975">
                  <c:v>-326.51249999999999</c:v>
                </c:pt>
                <c:pt idx="21976">
                  <c:v>-326.51049999999998</c:v>
                </c:pt>
                <c:pt idx="21977">
                  <c:v>-326.50849999999997</c:v>
                </c:pt>
                <c:pt idx="21978">
                  <c:v>-326.50649999999996</c:v>
                </c:pt>
                <c:pt idx="21979">
                  <c:v>-326.50450000000001</c:v>
                </c:pt>
                <c:pt idx="21980">
                  <c:v>-326.5025</c:v>
                </c:pt>
                <c:pt idx="21981">
                  <c:v>-326.50049999999999</c:v>
                </c:pt>
                <c:pt idx="21982">
                  <c:v>-326.49849999999998</c:v>
                </c:pt>
                <c:pt idx="21983">
                  <c:v>-326.49649999999997</c:v>
                </c:pt>
                <c:pt idx="21984">
                  <c:v>-326.49449999999996</c:v>
                </c:pt>
                <c:pt idx="21985">
                  <c:v>-326.49249999999995</c:v>
                </c:pt>
                <c:pt idx="21986">
                  <c:v>-326.4905</c:v>
                </c:pt>
                <c:pt idx="21987">
                  <c:v>-326.48849999999999</c:v>
                </c:pt>
                <c:pt idx="21988">
                  <c:v>-326.48649999999998</c:v>
                </c:pt>
                <c:pt idx="21989">
                  <c:v>-326.48449999999997</c:v>
                </c:pt>
                <c:pt idx="21990">
                  <c:v>-326.48249999999996</c:v>
                </c:pt>
                <c:pt idx="21991">
                  <c:v>-326.48050000000001</c:v>
                </c:pt>
                <c:pt idx="21992">
                  <c:v>-326.4785</c:v>
                </c:pt>
                <c:pt idx="21993">
                  <c:v>-326.47649999999999</c:v>
                </c:pt>
                <c:pt idx="21994">
                  <c:v>-326.47449999999998</c:v>
                </c:pt>
                <c:pt idx="21995">
                  <c:v>-326.47249999999997</c:v>
                </c:pt>
                <c:pt idx="21996">
                  <c:v>-326.47049999999996</c:v>
                </c:pt>
                <c:pt idx="21997">
                  <c:v>-326.46849999999995</c:v>
                </c:pt>
                <c:pt idx="21998">
                  <c:v>-326.4665</c:v>
                </c:pt>
                <c:pt idx="21999">
                  <c:v>-326.46449999999999</c:v>
                </c:pt>
                <c:pt idx="22000">
                  <c:v>-326.46249999999998</c:v>
                </c:pt>
                <c:pt idx="22001">
                  <c:v>-326.46049999999997</c:v>
                </c:pt>
                <c:pt idx="22002">
                  <c:v>-326.45849999999996</c:v>
                </c:pt>
                <c:pt idx="22003">
                  <c:v>-326.45650000000001</c:v>
                </c:pt>
                <c:pt idx="22004">
                  <c:v>-326.4545</c:v>
                </c:pt>
                <c:pt idx="22005">
                  <c:v>-326.45249999999999</c:v>
                </c:pt>
                <c:pt idx="22006">
                  <c:v>-326.45049999999998</c:v>
                </c:pt>
                <c:pt idx="22007">
                  <c:v>-326.44849999999997</c:v>
                </c:pt>
                <c:pt idx="22008">
                  <c:v>-326.44649999999996</c:v>
                </c:pt>
                <c:pt idx="22009">
                  <c:v>-326.44449999999995</c:v>
                </c:pt>
                <c:pt idx="22010">
                  <c:v>-326.4425</c:v>
                </c:pt>
                <c:pt idx="22011">
                  <c:v>-326.44049999999999</c:v>
                </c:pt>
                <c:pt idx="22012">
                  <c:v>-326.43849999999998</c:v>
                </c:pt>
                <c:pt idx="22013">
                  <c:v>-326.43649999999997</c:v>
                </c:pt>
                <c:pt idx="22014">
                  <c:v>-326.43449999999996</c:v>
                </c:pt>
                <c:pt idx="22015">
                  <c:v>-326.4325</c:v>
                </c:pt>
                <c:pt idx="22016">
                  <c:v>-326.43049999999999</c:v>
                </c:pt>
                <c:pt idx="22017">
                  <c:v>-326.42849999999999</c:v>
                </c:pt>
                <c:pt idx="22018">
                  <c:v>-326.42649999999998</c:v>
                </c:pt>
                <c:pt idx="22019">
                  <c:v>-326.42449999999997</c:v>
                </c:pt>
                <c:pt idx="22020">
                  <c:v>-326.42249999999996</c:v>
                </c:pt>
                <c:pt idx="22021">
                  <c:v>-326.42049999999995</c:v>
                </c:pt>
                <c:pt idx="22022">
                  <c:v>-326.41849999999999</c:v>
                </c:pt>
                <c:pt idx="22023">
                  <c:v>-326.41649999999998</c:v>
                </c:pt>
                <c:pt idx="22024">
                  <c:v>-326.41449999999998</c:v>
                </c:pt>
                <c:pt idx="22025">
                  <c:v>-326.41249999999997</c:v>
                </c:pt>
                <c:pt idx="22026">
                  <c:v>-326.41049999999996</c:v>
                </c:pt>
                <c:pt idx="22027">
                  <c:v>-326.4085</c:v>
                </c:pt>
                <c:pt idx="22028">
                  <c:v>-326.40649999999999</c:v>
                </c:pt>
                <c:pt idx="22029">
                  <c:v>-326.40449999999998</c:v>
                </c:pt>
                <c:pt idx="22030">
                  <c:v>-326.40249999999997</c:v>
                </c:pt>
                <c:pt idx="22031">
                  <c:v>-326.40049999999997</c:v>
                </c:pt>
                <c:pt idx="22032">
                  <c:v>-326.39849999999996</c:v>
                </c:pt>
                <c:pt idx="22033">
                  <c:v>-326.39649999999995</c:v>
                </c:pt>
                <c:pt idx="22034">
                  <c:v>-326.39449999999999</c:v>
                </c:pt>
                <c:pt idx="22035">
                  <c:v>-326.39249999999998</c:v>
                </c:pt>
                <c:pt idx="22036">
                  <c:v>-326.39049999999997</c:v>
                </c:pt>
                <c:pt idx="22037">
                  <c:v>-326.38849999999996</c:v>
                </c:pt>
                <c:pt idx="22038">
                  <c:v>-326.38649999999996</c:v>
                </c:pt>
                <c:pt idx="22039">
                  <c:v>-326.3845</c:v>
                </c:pt>
                <c:pt idx="22040">
                  <c:v>-326.38249999999999</c:v>
                </c:pt>
                <c:pt idx="22041">
                  <c:v>-326.38049999999998</c:v>
                </c:pt>
                <c:pt idx="22042">
                  <c:v>-326.37849999999997</c:v>
                </c:pt>
                <c:pt idx="22043">
                  <c:v>-326.37649999999996</c:v>
                </c:pt>
                <c:pt idx="22044">
                  <c:v>-326.37449999999995</c:v>
                </c:pt>
                <c:pt idx="22045">
                  <c:v>-326.37249999999995</c:v>
                </c:pt>
                <c:pt idx="22046">
                  <c:v>-326.37049999999999</c:v>
                </c:pt>
                <c:pt idx="22047">
                  <c:v>-326.36849999999998</c:v>
                </c:pt>
                <c:pt idx="22048">
                  <c:v>-326.36649999999997</c:v>
                </c:pt>
                <c:pt idx="22049">
                  <c:v>-326.36449999999996</c:v>
                </c:pt>
                <c:pt idx="22050">
                  <c:v>-326.36249999999995</c:v>
                </c:pt>
                <c:pt idx="22051">
                  <c:v>-326.3605</c:v>
                </c:pt>
                <c:pt idx="22052">
                  <c:v>-326.35849999999999</c:v>
                </c:pt>
                <c:pt idx="22053">
                  <c:v>-326.35649999999998</c:v>
                </c:pt>
                <c:pt idx="22054">
                  <c:v>-326.35449999999997</c:v>
                </c:pt>
                <c:pt idx="22055">
                  <c:v>-326.35249999999996</c:v>
                </c:pt>
                <c:pt idx="22056">
                  <c:v>-326.35049999999995</c:v>
                </c:pt>
                <c:pt idx="22057">
                  <c:v>-326.3485</c:v>
                </c:pt>
                <c:pt idx="22058">
                  <c:v>-326.34649999999999</c:v>
                </c:pt>
                <c:pt idx="22059">
                  <c:v>-326.34449999999998</c:v>
                </c:pt>
                <c:pt idx="22060">
                  <c:v>-326.34249999999997</c:v>
                </c:pt>
                <c:pt idx="22061">
                  <c:v>-326.34049999999996</c:v>
                </c:pt>
                <c:pt idx="22062">
                  <c:v>-326.33849999999995</c:v>
                </c:pt>
                <c:pt idx="22063">
                  <c:v>-326.3365</c:v>
                </c:pt>
                <c:pt idx="22064">
                  <c:v>-326.33449999999999</c:v>
                </c:pt>
                <c:pt idx="22065">
                  <c:v>-326.33249999999998</c:v>
                </c:pt>
                <c:pt idx="22066">
                  <c:v>-326.33049999999997</c:v>
                </c:pt>
                <c:pt idx="22067">
                  <c:v>-326.32849999999996</c:v>
                </c:pt>
                <c:pt idx="22068">
                  <c:v>-326.32649999999995</c:v>
                </c:pt>
                <c:pt idx="22069">
                  <c:v>-326.3245</c:v>
                </c:pt>
                <c:pt idx="22070">
                  <c:v>-326.32249999999999</c:v>
                </c:pt>
                <c:pt idx="22071">
                  <c:v>-326.32049999999998</c:v>
                </c:pt>
                <c:pt idx="22072">
                  <c:v>-326.31849999999997</c:v>
                </c:pt>
                <c:pt idx="22073">
                  <c:v>-326.31649999999996</c:v>
                </c:pt>
                <c:pt idx="22074">
                  <c:v>-326.31449999999995</c:v>
                </c:pt>
                <c:pt idx="22075">
                  <c:v>-326.3125</c:v>
                </c:pt>
                <c:pt idx="22076">
                  <c:v>-326.31049999999999</c:v>
                </c:pt>
                <c:pt idx="22077">
                  <c:v>-326.30849999999998</c:v>
                </c:pt>
                <c:pt idx="22078">
                  <c:v>-326.30649999999997</c:v>
                </c:pt>
                <c:pt idx="22079">
                  <c:v>-326.30449999999996</c:v>
                </c:pt>
                <c:pt idx="22080">
                  <c:v>-326.30250000000001</c:v>
                </c:pt>
                <c:pt idx="22081">
                  <c:v>-326.3005</c:v>
                </c:pt>
                <c:pt idx="22082">
                  <c:v>-326.29849999999999</c:v>
                </c:pt>
                <c:pt idx="22083">
                  <c:v>-326.29649999999998</c:v>
                </c:pt>
                <c:pt idx="22084">
                  <c:v>-326.29449999999997</c:v>
                </c:pt>
                <c:pt idx="22085">
                  <c:v>-326.29249999999996</c:v>
                </c:pt>
                <c:pt idx="22086">
                  <c:v>-326.29049999999995</c:v>
                </c:pt>
                <c:pt idx="22087">
                  <c:v>-326.2885</c:v>
                </c:pt>
                <c:pt idx="22088">
                  <c:v>-326.28649999999999</c:v>
                </c:pt>
                <c:pt idx="22089">
                  <c:v>-326.28449999999998</c:v>
                </c:pt>
                <c:pt idx="22090">
                  <c:v>-326.28249999999997</c:v>
                </c:pt>
                <c:pt idx="22091">
                  <c:v>-326.28049999999996</c:v>
                </c:pt>
                <c:pt idx="22092">
                  <c:v>-326.27850000000001</c:v>
                </c:pt>
                <c:pt idx="22093">
                  <c:v>-326.2765</c:v>
                </c:pt>
                <c:pt idx="22094">
                  <c:v>-326.27449999999999</c:v>
                </c:pt>
                <c:pt idx="22095">
                  <c:v>-326.27249999999998</c:v>
                </c:pt>
                <c:pt idx="22096">
                  <c:v>-326.27049999999997</c:v>
                </c:pt>
                <c:pt idx="22097">
                  <c:v>-326.26849999999996</c:v>
                </c:pt>
                <c:pt idx="22098">
                  <c:v>-326.26649999999995</c:v>
                </c:pt>
                <c:pt idx="22099">
                  <c:v>-326.2645</c:v>
                </c:pt>
                <c:pt idx="22100">
                  <c:v>-326.26249999999999</c:v>
                </c:pt>
                <c:pt idx="22101">
                  <c:v>-326.26049999999998</c:v>
                </c:pt>
                <c:pt idx="22102">
                  <c:v>-326.25849999999997</c:v>
                </c:pt>
                <c:pt idx="22103">
                  <c:v>-326.25649999999996</c:v>
                </c:pt>
                <c:pt idx="22104">
                  <c:v>-326.25450000000001</c:v>
                </c:pt>
                <c:pt idx="22105">
                  <c:v>-326.2525</c:v>
                </c:pt>
                <c:pt idx="22106">
                  <c:v>-326.25049999999999</c:v>
                </c:pt>
                <c:pt idx="22107">
                  <c:v>-326.24849999999998</c:v>
                </c:pt>
                <c:pt idx="22108">
                  <c:v>-326.24649999999997</c:v>
                </c:pt>
                <c:pt idx="22109">
                  <c:v>-326.24449999999996</c:v>
                </c:pt>
                <c:pt idx="22110">
                  <c:v>-326.24249999999995</c:v>
                </c:pt>
                <c:pt idx="22111">
                  <c:v>-326.2405</c:v>
                </c:pt>
                <c:pt idx="22112">
                  <c:v>-326.23849999999999</c:v>
                </c:pt>
                <c:pt idx="22113">
                  <c:v>-326.23649999999998</c:v>
                </c:pt>
                <c:pt idx="22114">
                  <c:v>-326.23449999999997</c:v>
                </c:pt>
                <c:pt idx="22115">
                  <c:v>-326.23249999999996</c:v>
                </c:pt>
                <c:pt idx="22116">
                  <c:v>-326.23050000000001</c:v>
                </c:pt>
                <c:pt idx="22117">
                  <c:v>-326.2285</c:v>
                </c:pt>
                <c:pt idx="22118">
                  <c:v>-326.22649999999999</c:v>
                </c:pt>
                <c:pt idx="22119">
                  <c:v>-326.22449999999998</c:v>
                </c:pt>
                <c:pt idx="22120">
                  <c:v>-326.22249999999997</c:v>
                </c:pt>
                <c:pt idx="22121">
                  <c:v>-326.22049999999996</c:v>
                </c:pt>
                <c:pt idx="22122">
                  <c:v>-326.21849999999995</c:v>
                </c:pt>
                <c:pt idx="22123">
                  <c:v>-326.2165</c:v>
                </c:pt>
                <c:pt idx="22124">
                  <c:v>-326.21449999999999</c:v>
                </c:pt>
                <c:pt idx="22125">
                  <c:v>-326.21249999999998</c:v>
                </c:pt>
                <c:pt idx="22126">
                  <c:v>-326.21049999999997</c:v>
                </c:pt>
                <c:pt idx="22127">
                  <c:v>-326.20849999999996</c:v>
                </c:pt>
                <c:pt idx="22128">
                  <c:v>-326.20650000000001</c:v>
                </c:pt>
                <c:pt idx="22129">
                  <c:v>-326.2045</c:v>
                </c:pt>
                <c:pt idx="22130">
                  <c:v>-326.20249999999999</c:v>
                </c:pt>
                <c:pt idx="22131">
                  <c:v>-326.20049999999998</c:v>
                </c:pt>
                <c:pt idx="22132">
                  <c:v>-326.19849999999997</c:v>
                </c:pt>
                <c:pt idx="22133">
                  <c:v>-326.19649999999996</c:v>
                </c:pt>
                <c:pt idx="22134">
                  <c:v>-326.19449999999995</c:v>
                </c:pt>
                <c:pt idx="22135">
                  <c:v>-326.1925</c:v>
                </c:pt>
                <c:pt idx="22136">
                  <c:v>-326.19049999999999</c:v>
                </c:pt>
                <c:pt idx="22137">
                  <c:v>-326.18849999999998</c:v>
                </c:pt>
                <c:pt idx="22138">
                  <c:v>-326.18649999999997</c:v>
                </c:pt>
                <c:pt idx="22139">
                  <c:v>-326.18449999999996</c:v>
                </c:pt>
                <c:pt idx="22140">
                  <c:v>-326.1825</c:v>
                </c:pt>
                <c:pt idx="22141">
                  <c:v>-326.18049999999999</c:v>
                </c:pt>
                <c:pt idx="22142">
                  <c:v>-326.17849999999999</c:v>
                </c:pt>
                <c:pt idx="22143">
                  <c:v>-326.17649999999998</c:v>
                </c:pt>
                <c:pt idx="22144">
                  <c:v>-326.17449999999997</c:v>
                </c:pt>
                <c:pt idx="22145">
                  <c:v>-326.17249999999996</c:v>
                </c:pt>
                <c:pt idx="22146">
                  <c:v>-326.17049999999995</c:v>
                </c:pt>
                <c:pt idx="22147">
                  <c:v>-326.16849999999999</c:v>
                </c:pt>
                <c:pt idx="22148">
                  <c:v>-326.16649999999998</c:v>
                </c:pt>
                <c:pt idx="22149">
                  <c:v>-326.16449999999998</c:v>
                </c:pt>
                <c:pt idx="22150">
                  <c:v>-326.16249999999997</c:v>
                </c:pt>
                <c:pt idx="22151">
                  <c:v>-326.16049999999996</c:v>
                </c:pt>
                <c:pt idx="22152">
                  <c:v>-326.1585</c:v>
                </c:pt>
                <c:pt idx="22153">
                  <c:v>-326.15649999999999</c:v>
                </c:pt>
                <c:pt idx="22154">
                  <c:v>-326.15449999999998</c:v>
                </c:pt>
                <c:pt idx="22155">
                  <c:v>-326.15249999999997</c:v>
                </c:pt>
                <c:pt idx="22156">
                  <c:v>-326.15049999999997</c:v>
                </c:pt>
                <c:pt idx="22157">
                  <c:v>-326.14849999999996</c:v>
                </c:pt>
                <c:pt idx="22158">
                  <c:v>-326.14649999999995</c:v>
                </c:pt>
                <c:pt idx="22159">
                  <c:v>-326.14449999999999</c:v>
                </c:pt>
                <c:pt idx="22160">
                  <c:v>-326.14249999999998</c:v>
                </c:pt>
                <c:pt idx="22161">
                  <c:v>-326.14049999999997</c:v>
                </c:pt>
                <c:pt idx="22162">
                  <c:v>-326.13849999999996</c:v>
                </c:pt>
                <c:pt idx="22163">
                  <c:v>-326.13649999999996</c:v>
                </c:pt>
                <c:pt idx="22164">
                  <c:v>-326.1345</c:v>
                </c:pt>
                <c:pt idx="22165">
                  <c:v>-326.13249999999999</c:v>
                </c:pt>
                <c:pt idx="22166">
                  <c:v>-326.13049999999998</c:v>
                </c:pt>
                <c:pt idx="22167">
                  <c:v>-326.12849999999997</c:v>
                </c:pt>
                <c:pt idx="22168">
                  <c:v>-326.12649999999996</c:v>
                </c:pt>
                <c:pt idx="22169">
                  <c:v>-326.12449999999995</c:v>
                </c:pt>
                <c:pt idx="22170">
                  <c:v>-326.12249999999995</c:v>
                </c:pt>
                <c:pt idx="22171">
                  <c:v>-326.12049999999999</c:v>
                </c:pt>
                <c:pt idx="22172">
                  <c:v>-326.11849999999998</c:v>
                </c:pt>
                <c:pt idx="22173">
                  <c:v>-326.11649999999997</c:v>
                </c:pt>
                <c:pt idx="22174">
                  <c:v>-326.11449999999996</c:v>
                </c:pt>
                <c:pt idx="22175">
                  <c:v>-326.11249999999995</c:v>
                </c:pt>
                <c:pt idx="22176">
                  <c:v>-326.1105</c:v>
                </c:pt>
                <c:pt idx="22177">
                  <c:v>-326.10849999999999</c:v>
                </c:pt>
                <c:pt idx="22178">
                  <c:v>-326.10649999999998</c:v>
                </c:pt>
                <c:pt idx="22179">
                  <c:v>-326.10449999999997</c:v>
                </c:pt>
                <c:pt idx="22180">
                  <c:v>-326.10249999999996</c:v>
                </c:pt>
                <c:pt idx="22181">
                  <c:v>-326.10049999999995</c:v>
                </c:pt>
                <c:pt idx="22182">
                  <c:v>-326.0985</c:v>
                </c:pt>
                <c:pt idx="22183">
                  <c:v>-326.09649999999999</c:v>
                </c:pt>
                <c:pt idx="22184">
                  <c:v>-326.09449999999998</c:v>
                </c:pt>
                <c:pt idx="22185">
                  <c:v>-326.09249999999997</c:v>
                </c:pt>
                <c:pt idx="22186">
                  <c:v>-326.09049999999996</c:v>
                </c:pt>
                <c:pt idx="22187">
                  <c:v>-326.08849999999995</c:v>
                </c:pt>
                <c:pt idx="22188">
                  <c:v>-326.0865</c:v>
                </c:pt>
                <c:pt idx="22189">
                  <c:v>-326.08449999999999</c:v>
                </c:pt>
                <c:pt idx="22190">
                  <c:v>-326.08249999999998</c:v>
                </c:pt>
                <c:pt idx="22191">
                  <c:v>-326.08049999999997</c:v>
                </c:pt>
                <c:pt idx="22192">
                  <c:v>-326.07849999999996</c:v>
                </c:pt>
                <c:pt idx="22193">
                  <c:v>-326.07649999999995</c:v>
                </c:pt>
                <c:pt idx="22194">
                  <c:v>-326.0745</c:v>
                </c:pt>
                <c:pt idx="22195">
                  <c:v>-326.07249999999999</c:v>
                </c:pt>
                <c:pt idx="22196">
                  <c:v>-326.07049999999998</c:v>
                </c:pt>
                <c:pt idx="22197">
                  <c:v>-326.06849999999997</c:v>
                </c:pt>
                <c:pt idx="22198">
                  <c:v>-326.06649999999996</c:v>
                </c:pt>
                <c:pt idx="22199">
                  <c:v>-326.06449999999995</c:v>
                </c:pt>
                <c:pt idx="22200">
                  <c:v>-326.0625</c:v>
                </c:pt>
                <c:pt idx="22201">
                  <c:v>-326.06049999999999</c:v>
                </c:pt>
                <c:pt idx="22202">
                  <c:v>-326.05849999999998</c:v>
                </c:pt>
                <c:pt idx="22203">
                  <c:v>-326.05649999999997</c:v>
                </c:pt>
                <c:pt idx="22204">
                  <c:v>-326.05449999999996</c:v>
                </c:pt>
                <c:pt idx="22205">
                  <c:v>-326.05250000000001</c:v>
                </c:pt>
                <c:pt idx="22206">
                  <c:v>-326.0505</c:v>
                </c:pt>
                <c:pt idx="22207">
                  <c:v>-326.04849999999999</c:v>
                </c:pt>
                <c:pt idx="22208">
                  <c:v>-326.04649999999998</c:v>
                </c:pt>
                <c:pt idx="22209">
                  <c:v>-326.04449999999997</c:v>
                </c:pt>
                <c:pt idx="22210">
                  <c:v>-326.04249999999996</c:v>
                </c:pt>
                <c:pt idx="22211">
                  <c:v>-326.04049999999995</c:v>
                </c:pt>
                <c:pt idx="22212">
                  <c:v>-326.0385</c:v>
                </c:pt>
                <c:pt idx="22213">
                  <c:v>-326.03649999999999</c:v>
                </c:pt>
                <c:pt idx="22214">
                  <c:v>-326.03449999999998</c:v>
                </c:pt>
                <c:pt idx="22215">
                  <c:v>-326.03249999999997</c:v>
                </c:pt>
                <c:pt idx="22216">
                  <c:v>-326.03049999999996</c:v>
                </c:pt>
                <c:pt idx="22217">
                  <c:v>-326.02850000000001</c:v>
                </c:pt>
                <c:pt idx="22218">
                  <c:v>-326.0265</c:v>
                </c:pt>
                <c:pt idx="22219">
                  <c:v>-326.02449999999999</c:v>
                </c:pt>
                <c:pt idx="22220">
                  <c:v>-326.02249999999998</c:v>
                </c:pt>
                <c:pt idx="22221">
                  <c:v>-326.02049999999997</c:v>
                </c:pt>
                <c:pt idx="22222">
                  <c:v>-326.01849999999996</c:v>
                </c:pt>
                <c:pt idx="22223">
                  <c:v>-326.01649999999995</c:v>
                </c:pt>
                <c:pt idx="22224">
                  <c:v>-326.0145</c:v>
                </c:pt>
                <c:pt idx="22225">
                  <c:v>-326.01249999999999</c:v>
                </c:pt>
                <c:pt idx="22226">
                  <c:v>-326.01049999999998</c:v>
                </c:pt>
                <c:pt idx="22227">
                  <c:v>-326.00849999999997</c:v>
                </c:pt>
                <c:pt idx="22228">
                  <c:v>-326.00649999999996</c:v>
                </c:pt>
                <c:pt idx="22229">
                  <c:v>-326.00450000000001</c:v>
                </c:pt>
                <c:pt idx="22230">
                  <c:v>-326.0025</c:v>
                </c:pt>
                <c:pt idx="22231">
                  <c:v>-326.00049999999999</c:v>
                </c:pt>
                <c:pt idx="22232">
                  <c:v>-325.99849999999998</c:v>
                </c:pt>
                <c:pt idx="22233">
                  <c:v>-325.99649999999997</c:v>
                </c:pt>
                <c:pt idx="22234">
                  <c:v>-325.99449999999996</c:v>
                </c:pt>
                <c:pt idx="22235">
                  <c:v>-325.99249999999995</c:v>
                </c:pt>
                <c:pt idx="22236">
                  <c:v>-325.9905</c:v>
                </c:pt>
                <c:pt idx="22237">
                  <c:v>-325.98849999999999</c:v>
                </c:pt>
                <c:pt idx="22238">
                  <c:v>-325.98649999999998</c:v>
                </c:pt>
                <c:pt idx="22239">
                  <c:v>-325.98449999999997</c:v>
                </c:pt>
                <c:pt idx="22240">
                  <c:v>-325.98249999999996</c:v>
                </c:pt>
                <c:pt idx="22241">
                  <c:v>-325.98050000000001</c:v>
                </c:pt>
                <c:pt idx="22242">
                  <c:v>-325.9785</c:v>
                </c:pt>
                <c:pt idx="22243">
                  <c:v>-325.97649999999999</c:v>
                </c:pt>
                <c:pt idx="22244">
                  <c:v>-325.97449999999998</c:v>
                </c:pt>
                <c:pt idx="22245">
                  <c:v>-325.97249999999997</c:v>
                </c:pt>
                <c:pt idx="22246">
                  <c:v>-325.97049999999996</c:v>
                </c:pt>
                <c:pt idx="22247">
                  <c:v>-325.96849999999995</c:v>
                </c:pt>
                <c:pt idx="22248">
                  <c:v>-325.9665</c:v>
                </c:pt>
                <c:pt idx="22249">
                  <c:v>-325.96449999999999</c:v>
                </c:pt>
                <c:pt idx="22250">
                  <c:v>-325.96249999999998</c:v>
                </c:pt>
                <c:pt idx="22251">
                  <c:v>-325.96049999999997</c:v>
                </c:pt>
                <c:pt idx="22252">
                  <c:v>-325.95849999999996</c:v>
                </c:pt>
                <c:pt idx="22253">
                  <c:v>-325.95650000000001</c:v>
                </c:pt>
                <c:pt idx="22254">
                  <c:v>-325.9545</c:v>
                </c:pt>
                <c:pt idx="22255">
                  <c:v>-325.95249999999999</c:v>
                </c:pt>
                <c:pt idx="22256">
                  <c:v>-325.95049999999998</c:v>
                </c:pt>
                <c:pt idx="22257">
                  <c:v>-325.94849999999997</c:v>
                </c:pt>
                <c:pt idx="22258">
                  <c:v>-325.94649999999996</c:v>
                </c:pt>
                <c:pt idx="22259">
                  <c:v>-325.94449999999995</c:v>
                </c:pt>
                <c:pt idx="22260">
                  <c:v>-325.9425</c:v>
                </c:pt>
                <c:pt idx="22261">
                  <c:v>-325.94049999999999</c:v>
                </c:pt>
                <c:pt idx="22262">
                  <c:v>-325.93849999999998</c:v>
                </c:pt>
                <c:pt idx="22263">
                  <c:v>-325.93649999999997</c:v>
                </c:pt>
                <c:pt idx="22264">
                  <c:v>-325.93449999999996</c:v>
                </c:pt>
                <c:pt idx="22265">
                  <c:v>-325.9325</c:v>
                </c:pt>
                <c:pt idx="22266">
                  <c:v>-325.93049999999999</c:v>
                </c:pt>
                <c:pt idx="22267">
                  <c:v>-325.92849999999999</c:v>
                </c:pt>
                <c:pt idx="22268">
                  <c:v>-325.92649999999998</c:v>
                </c:pt>
                <c:pt idx="22269">
                  <c:v>-325.92449999999997</c:v>
                </c:pt>
                <c:pt idx="22270">
                  <c:v>-325.92249999999996</c:v>
                </c:pt>
                <c:pt idx="22271">
                  <c:v>-325.92049999999995</c:v>
                </c:pt>
                <c:pt idx="22272">
                  <c:v>-325.91849999999999</c:v>
                </c:pt>
                <c:pt idx="22273">
                  <c:v>-325.91649999999998</c:v>
                </c:pt>
                <c:pt idx="22274">
                  <c:v>-325.91449999999998</c:v>
                </c:pt>
                <c:pt idx="22275">
                  <c:v>-325.91249999999997</c:v>
                </c:pt>
                <c:pt idx="22276">
                  <c:v>-325.91049999999996</c:v>
                </c:pt>
                <c:pt idx="22277">
                  <c:v>-325.9085</c:v>
                </c:pt>
                <c:pt idx="22278">
                  <c:v>-325.90649999999999</c:v>
                </c:pt>
                <c:pt idx="22279">
                  <c:v>-325.90449999999998</c:v>
                </c:pt>
                <c:pt idx="22280">
                  <c:v>-325.90249999999997</c:v>
                </c:pt>
                <c:pt idx="22281">
                  <c:v>-325.90049999999997</c:v>
                </c:pt>
                <c:pt idx="22282">
                  <c:v>-325.89849999999996</c:v>
                </c:pt>
                <c:pt idx="22283">
                  <c:v>-325.89649999999995</c:v>
                </c:pt>
                <c:pt idx="22284">
                  <c:v>-325.89449999999999</c:v>
                </c:pt>
                <c:pt idx="22285">
                  <c:v>-325.89249999999998</c:v>
                </c:pt>
                <c:pt idx="22286">
                  <c:v>-325.89049999999997</c:v>
                </c:pt>
                <c:pt idx="22287">
                  <c:v>-325.88849999999996</c:v>
                </c:pt>
                <c:pt idx="22288">
                  <c:v>-325.88649999999996</c:v>
                </c:pt>
                <c:pt idx="22289">
                  <c:v>-325.8845</c:v>
                </c:pt>
                <c:pt idx="22290">
                  <c:v>-325.88249999999999</c:v>
                </c:pt>
                <c:pt idx="22291">
                  <c:v>-325.88049999999998</c:v>
                </c:pt>
                <c:pt idx="22292">
                  <c:v>-325.87849999999997</c:v>
                </c:pt>
                <c:pt idx="22293">
                  <c:v>-325.87649999999996</c:v>
                </c:pt>
                <c:pt idx="22294">
                  <c:v>-325.87449999999995</c:v>
                </c:pt>
                <c:pt idx="22295">
                  <c:v>-325.87249999999995</c:v>
                </c:pt>
                <c:pt idx="22296">
                  <c:v>-325.87049999999999</c:v>
                </c:pt>
                <c:pt idx="22297">
                  <c:v>-325.86849999999998</c:v>
                </c:pt>
                <c:pt idx="22298">
                  <c:v>-325.86649999999997</c:v>
                </c:pt>
                <c:pt idx="22299">
                  <c:v>-325.86449999999996</c:v>
                </c:pt>
                <c:pt idx="22300">
                  <c:v>-325.86249999999995</c:v>
                </c:pt>
                <c:pt idx="22301">
                  <c:v>-325.8605</c:v>
                </c:pt>
                <c:pt idx="22302">
                  <c:v>-325.85849999999999</c:v>
                </c:pt>
                <c:pt idx="22303">
                  <c:v>-325.85649999999998</c:v>
                </c:pt>
                <c:pt idx="22304">
                  <c:v>-325.85449999999997</c:v>
                </c:pt>
                <c:pt idx="22305">
                  <c:v>-325.85249999999996</c:v>
                </c:pt>
                <c:pt idx="22306">
                  <c:v>-325.85049999999995</c:v>
                </c:pt>
                <c:pt idx="22307">
                  <c:v>-325.8485</c:v>
                </c:pt>
                <c:pt idx="22308">
                  <c:v>-325.84649999999999</c:v>
                </c:pt>
                <c:pt idx="22309">
                  <c:v>-325.84449999999998</c:v>
                </c:pt>
                <c:pt idx="22310">
                  <c:v>-325.84249999999997</c:v>
                </c:pt>
                <c:pt idx="22311">
                  <c:v>-325.84049999999996</c:v>
                </c:pt>
                <c:pt idx="22312">
                  <c:v>-325.83849999999995</c:v>
                </c:pt>
                <c:pt idx="22313">
                  <c:v>-325.8365</c:v>
                </c:pt>
                <c:pt idx="22314">
                  <c:v>-325.83449999999999</c:v>
                </c:pt>
                <c:pt idx="22315">
                  <c:v>-325.83249999999998</c:v>
                </c:pt>
                <c:pt idx="22316">
                  <c:v>-325.83049999999997</c:v>
                </c:pt>
                <c:pt idx="22317">
                  <c:v>-325.82849999999996</c:v>
                </c:pt>
                <c:pt idx="22318">
                  <c:v>-325.82649999999995</c:v>
                </c:pt>
                <c:pt idx="22319">
                  <c:v>-325.8245</c:v>
                </c:pt>
                <c:pt idx="22320">
                  <c:v>-325.82249999999999</c:v>
                </c:pt>
                <c:pt idx="22321">
                  <c:v>-325.82049999999998</c:v>
                </c:pt>
                <c:pt idx="22322">
                  <c:v>-325.81849999999997</c:v>
                </c:pt>
                <c:pt idx="22323">
                  <c:v>-325.81649999999996</c:v>
                </c:pt>
                <c:pt idx="22324">
                  <c:v>-325.81449999999995</c:v>
                </c:pt>
                <c:pt idx="22325">
                  <c:v>-325.8125</c:v>
                </c:pt>
                <c:pt idx="22326">
                  <c:v>-325.81049999999999</c:v>
                </c:pt>
                <c:pt idx="22327">
                  <c:v>-325.80849999999998</c:v>
                </c:pt>
                <c:pt idx="22328">
                  <c:v>-325.80649999999997</c:v>
                </c:pt>
                <c:pt idx="22329">
                  <c:v>-325.80449999999996</c:v>
                </c:pt>
                <c:pt idx="22330">
                  <c:v>-325.80250000000001</c:v>
                </c:pt>
                <c:pt idx="22331">
                  <c:v>-325.8005</c:v>
                </c:pt>
                <c:pt idx="22332">
                  <c:v>-325.79849999999999</c:v>
                </c:pt>
                <c:pt idx="22333">
                  <c:v>-325.79649999999998</c:v>
                </c:pt>
                <c:pt idx="22334">
                  <c:v>-325.79449999999997</c:v>
                </c:pt>
                <c:pt idx="22335">
                  <c:v>-325.79249999999996</c:v>
                </c:pt>
                <c:pt idx="22336">
                  <c:v>-325.79049999999995</c:v>
                </c:pt>
                <c:pt idx="22337">
                  <c:v>-325.7885</c:v>
                </c:pt>
                <c:pt idx="22338">
                  <c:v>-325.78649999999999</c:v>
                </c:pt>
                <c:pt idx="22339">
                  <c:v>-325.78449999999998</c:v>
                </c:pt>
                <c:pt idx="22340">
                  <c:v>-325.78249999999997</c:v>
                </c:pt>
                <c:pt idx="22341">
                  <c:v>-325.78049999999996</c:v>
                </c:pt>
                <c:pt idx="22342">
                  <c:v>-325.77850000000001</c:v>
                </c:pt>
                <c:pt idx="22343">
                  <c:v>-325.7765</c:v>
                </c:pt>
                <c:pt idx="22344">
                  <c:v>-325.77449999999999</c:v>
                </c:pt>
                <c:pt idx="22345">
                  <c:v>-325.77249999999998</c:v>
                </c:pt>
                <c:pt idx="22346">
                  <c:v>-325.77049999999997</c:v>
                </c:pt>
                <c:pt idx="22347">
                  <c:v>-325.76849999999996</c:v>
                </c:pt>
                <c:pt idx="22348">
                  <c:v>-325.76649999999995</c:v>
                </c:pt>
                <c:pt idx="22349">
                  <c:v>-325.7645</c:v>
                </c:pt>
                <c:pt idx="22350">
                  <c:v>-325.76249999999999</c:v>
                </c:pt>
                <c:pt idx="22351">
                  <c:v>-325.76049999999998</c:v>
                </c:pt>
                <c:pt idx="22352">
                  <c:v>-325.75849999999997</c:v>
                </c:pt>
                <c:pt idx="22353">
                  <c:v>-325.75649999999996</c:v>
                </c:pt>
                <c:pt idx="22354">
                  <c:v>-325.75450000000001</c:v>
                </c:pt>
                <c:pt idx="22355">
                  <c:v>-325.7525</c:v>
                </c:pt>
                <c:pt idx="22356">
                  <c:v>-325.75049999999999</c:v>
                </c:pt>
                <c:pt idx="22357">
                  <c:v>-325.74849999999998</c:v>
                </c:pt>
                <c:pt idx="22358">
                  <c:v>-325.74649999999997</c:v>
                </c:pt>
                <c:pt idx="22359">
                  <c:v>-325.74449999999996</c:v>
                </c:pt>
                <c:pt idx="22360">
                  <c:v>-325.74249999999995</c:v>
                </c:pt>
                <c:pt idx="22361">
                  <c:v>-325.7405</c:v>
                </c:pt>
                <c:pt idx="22362">
                  <c:v>-325.73849999999999</c:v>
                </c:pt>
                <c:pt idx="22363">
                  <c:v>-325.73649999999998</c:v>
                </c:pt>
                <c:pt idx="22364">
                  <c:v>-325.73449999999997</c:v>
                </c:pt>
                <c:pt idx="22365">
                  <c:v>-325.73249999999996</c:v>
                </c:pt>
                <c:pt idx="22366">
                  <c:v>-325.73050000000001</c:v>
                </c:pt>
                <c:pt idx="22367">
                  <c:v>-325.7285</c:v>
                </c:pt>
                <c:pt idx="22368">
                  <c:v>-325.72649999999999</c:v>
                </c:pt>
                <c:pt idx="22369">
                  <c:v>-325.72449999999998</c:v>
                </c:pt>
                <c:pt idx="22370">
                  <c:v>-325.72249999999997</c:v>
                </c:pt>
                <c:pt idx="22371">
                  <c:v>-325.72049999999996</c:v>
                </c:pt>
                <c:pt idx="22372">
                  <c:v>-325.71849999999995</c:v>
                </c:pt>
                <c:pt idx="22373">
                  <c:v>-325.7165</c:v>
                </c:pt>
                <c:pt idx="22374">
                  <c:v>-325.71449999999999</c:v>
                </c:pt>
                <c:pt idx="22375">
                  <c:v>-325.71249999999998</c:v>
                </c:pt>
                <c:pt idx="22376">
                  <c:v>-325.71049999999997</c:v>
                </c:pt>
                <c:pt idx="22377">
                  <c:v>-325.70849999999996</c:v>
                </c:pt>
                <c:pt idx="22378">
                  <c:v>-325.70650000000001</c:v>
                </c:pt>
                <c:pt idx="22379">
                  <c:v>-325.7045</c:v>
                </c:pt>
                <c:pt idx="22380">
                  <c:v>-325.70249999999999</c:v>
                </c:pt>
                <c:pt idx="22381">
                  <c:v>-325.70049999999998</c:v>
                </c:pt>
                <c:pt idx="22382">
                  <c:v>-325.69849999999997</c:v>
                </c:pt>
                <c:pt idx="22383">
                  <c:v>-325.69649999999996</c:v>
                </c:pt>
                <c:pt idx="22384">
                  <c:v>-325.69449999999995</c:v>
                </c:pt>
                <c:pt idx="22385">
                  <c:v>-325.6925</c:v>
                </c:pt>
                <c:pt idx="22386">
                  <c:v>-325.69049999999999</c:v>
                </c:pt>
                <c:pt idx="22387">
                  <c:v>-325.68849999999998</c:v>
                </c:pt>
                <c:pt idx="22388">
                  <c:v>-325.68649999999997</c:v>
                </c:pt>
                <c:pt idx="22389">
                  <c:v>-325.68449999999996</c:v>
                </c:pt>
                <c:pt idx="22390">
                  <c:v>-325.6825</c:v>
                </c:pt>
                <c:pt idx="22391">
                  <c:v>-325.68049999999999</c:v>
                </c:pt>
                <c:pt idx="22392">
                  <c:v>-325.67849999999999</c:v>
                </c:pt>
                <c:pt idx="22393">
                  <c:v>-325.67649999999998</c:v>
                </c:pt>
                <c:pt idx="22394">
                  <c:v>-325.67449999999997</c:v>
                </c:pt>
                <c:pt idx="22395">
                  <c:v>-325.67249999999996</c:v>
                </c:pt>
                <c:pt idx="22396">
                  <c:v>-325.67049999999995</c:v>
                </c:pt>
                <c:pt idx="22397">
                  <c:v>-325.66849999999999</c:v>
                </c:pt>
                <c:pt idx="22398">
                  <c:v>-325.66649999999998</c:v>
                </c:pt>
                <c:pt idx="22399">
                  <c:v>-325.66449999999998</c:v>
                </c:pt>
                <c:pt idx="22400">
                  <c:v>-325.66249999999997</c:v>
                </c:pt>
                <c:pt idx="22401">
                  <c:v>-325.66049999999996</c:v>
                </c:pt>
                <c:pt idx="22402">
                  <c:v>-325.6585</c:v>
                </c:pt>
                <c:pt idx="22403">
                  <c:v>-325.65649999999999</c:v>
                </c:pt>
                <c:pt idx="22404">
                  <c:v>-325.65449999999998</c:v>
                </c:pt>
                <c:pt idx="22405">
                  <c:v>-325.65249999999997</c:v>
                </c:pt>
                <c:pt idx="22406">
                  <c:v>-325.65049999999997</c:v>
                </c:pt>
                <c:pt idx="22407">
                  <c:v>-325.64849999999996</c:v>
                </c:pt>
                <c:pt idx="22408">
                  <c:v>-325.64649999999995</c:v>
                </c:pt>
                <c:pt idx="22409">
                  <c:v>-325.64449999999999</c:v>
                </c:pt>
                <c:pt idx="22410">
                  <c:v>-325.64249999999998</c:v>
                </c:pt>
                <c:pt idx="22411">
                  <c:v>-325.64049999999997</c:v>
                </c:pt>
                <c:pt idx="22412">
                  <c:v>-325.63849999999996</c:v>
                </c:pt>
                <c:pt idx="22413">
                  <c:v>-325.63649999999996</c:v>
                </c:pt>
                <c:pt idx="22414">
                  <c:v>-325.6345</c:v>
                </c:pt>
                <c:pt idx="22415">
                  <c:v>-325.63249999999999</c:v>
                </c:pt>
                <c:pt idx="22416">
                  <c:v>-325.63049999999998</c:v>
                </c:pt>
                <c:pt idx="22417">
                  <c:v>-325.62849999999997</c:v>
                </c:pt>
                <c:pt idx="22418">
                  <c:v>-325.62649999999996</c:v>
                </c:pt>
                <c:pt idx="22419">
                  <c:v>-325.62449999999995</c:v>
                </c:pt>
                <c:pt idx="22420">
                  <c:v>-325.62249999999995</c:v>
                </c:pt>
                <c:pt idx="22421">
                  <c:v>-325.62049999999999</c:v>
                </c:pt>
                <c:pt idx="22422">
                  <c:v>-325.61849999999998</c:v>
                </c:pt>
                <c:pt idx="22423">
                  <c:v>-325.61649999999997</c:v>
                </c:pt>
                <c:pt idx="22424">
                  <c:v>-325.61449999999996</c:v>
                </c:pt>
                <c:pt idx="22425">
                  <c:v>-325.61249999999995</c:v>
                </c:pt>
                <c:pt idx="22426">
                  <c:v>-325.6105</c:v>
                </c:pt>
                <c:pt idx="22427">
                  <c:v>-325.60849999999999</c:v>
                </c:pt>
                <c:pt idx="22428">
                  <c:v>-325.60649999999998</c:v>
                </c:pt>
                <c:pt idx="22429">
                  <c:v>-325.60449999999997</c:v>
                </c:pt>
                <c:pt idx="22430">
                  <c:v>-325.60249999999996</c:v>
                </c:pt>
                <c:pt idx="22431">
                  <c:v>-325.60049999999995</c:v>
                </c:pt>
                <c:pt idx="22432">
                  <c:v>-325.5985</c:v>
                </c:pt>
                <c:pt idx="22433">
                  <c:v>-325.59649999999999</c:v>
                </c:pt>
                <c:pt idx="22434">
                  <c:v>-325.59449999999998</c:v>
                </c:pt>
                <c:pt idx="22435">
                  <c:v>-325.59249999999997</c:v>
                </c:pt>
                <c:pt idx="22436">
                  <c:v>-325.59049999999996</c:v>
                </c:pt>
                <c:pt idx="22437">
                  <c:v>-325.58849999999995</c:v>
                </c:pt>
                <c:pt idx="22438">
                  <c:v>-325.5865</c:v>
                </c:pt>
                <c:pt idx="22439">
                  <c:v>-325.58449999999999</c:v>
                </c:pt>
                <c:pt idx="22440">
                  <c:v>-325.58249999999998</c:v>
                </c:pt>
                <c:pt idx="22441">
                  <c:v>-325.58049999999997</c:v>
                </c:pt>
                <c:pt idx="22442">
                  <c:v>-325.57849999999996</c:v>
                </c:pt>
                <c:pt idx="22443">
                  <c:v>-325.57649999999995</c:v>
                </c:pt>
                <c:pt idx="22444">
                  <c:v>-325.5745</c:v>
                </c:pt>
                <c:pt idx="22445">
                  <c:v>-325.57249999999999</c:v>
                </c:pt>
                <c:pt idx="22446">
                  <c:v>-325.57049999999998</c:v>
                </c:pt>
                <c:pt idx="22447">
                  <c:v>-325.56849999999997</c:v>
                </c:pt>
                <c:pt idx="22448">
                  <c:v>-325.56649999999996</c:v>
                </c:pt>
                <c:pt idx="22449">
                  <c:v>-325.56449999999995</c:v>
                </c:pt>
                <c:pt idx="22450">
                  <c:v>-325.5625</c:v>
                </c:pt>
                <c:pt idx="22451">
                  <c:v>-325.56049999999999</c:v>
                </c:pt>
                <c:pt idx="22452">
                  <c:v>-325.55849999999998</c:v>
                </c:pt>
                <c:pt idx="22453">
                  <c:v>-325.55649999999997</c:v>
                </c:pt>
                <c:pt idx="22454">
                  <c:v>-325.55449999999996</c:v>
                </c:pt>
                <c:pt idx="22455">
                  <c:v>-325.55250000000001</c:v>
                </c:pt>
                <c:pt idx="22456">
                  <c:v>-325.5505</c:v>
                </c:pt>
                <c:pt idx="22457">
                  <c:v>-325.54849999999999</c:v>
                </c:pt>
                <c:pt idx="22458">
                  <c:v>-325.54649999999998</c:v>
                </c:pt>
                <c:pt idx="22459">
                  <c:v>-325.54449999999997</c:v>
                </c:pt>
                <c:pt idx="22460">
                  <c:v>-325.54249999999996</c:v>
                </c:pt>
                <c:pt idx="22461">
                  <c:v>-325.54049999999995</c:v>
                </c:pt>
                <c:pt idx="22462">
                  <c:v>-325.5385</c:v>
                </c:pt>
                <c:pt idx="22463">
                  <c:v>-325.53649999999999</c:v>
                </c:pt>
                <c:pt idx="22464">
                  <c:v>-325.53449999999998</c:v>
                </c:pt>
                <c:pt idx="22465">
                  <c:v>-325.53249999999997</c:v>
                </c:pt>
                <c:pt idx="22466">
                  <c:v>-325.53049999999996</c:v>
                </c:pt>
                <c:pt idx="22467">
                  <c:v>-325.52850000000001</c:v>
                </c:pt>
                <c:pt idx="22468">
                  <c:v>-325.5265</c:v>
                </c:pt>
                <c:pt idx="22469">
                  <c:v>-325.52449999999999</c:v>
                </c:pt>
                <c:pt idx="22470">
                  <c:v>-325.52249999999998</c:v>
                </c:pt>
                <c:pt idx="22471">
                  <c:v>-325.52049999999997</c:v>
                </c:pt>
                <c:pt idx="22472">
                  <c:v>-325.51849999999996</c:v>
                </c:pt>
                <c:pt idx="22473">
                  <c:v>-325.51649999999995</c:v>
                </c:pt>
                <c:pt idx="22474">
                  <c:v>-325.5145</c:v>
                </c:pt>
                <c:pt idx="22475">
                  <c:v>-325.51249999999999</c:v>
                </c:pt>
                <c:pt idx="22476">
                  <c:v>-325.51049999999998</c:v>
                </c:pt>
                <c:pt idx="22477">
                  <c:v>-325.50849999999997</c:v>
                </c:pt>
                <c:pt idx="22478">
                  <c:v>-325.50649999999996</c:v>
                </c:pt>
                <c:pt idx="22479">
                  <c:v>-325.50450000000001</c:v>
                </c:pt>
                <c:pt idx="22480">
                  <c:v>-325.5025</c:v>
                </c:pt>
                <c:pt idx="22481">
                  <c:v>-325.50049999999999</c:v>
                </c:pt>
                <c:pt idx="22482">
                  <c:v>-325.49849999999998</c:v>
                </c:pt>
                <c:pt idx="22483">
                  <c:v>-325.49649999999997</c:v>
                </c:pt>
                <c:pt idx="22484">
                  <c:v>-325.49449999999996</c:v>
                </c:pt>
                <c:pt idx="22485">
                  <c:v>-325.49249999999995</c:v>
                </c:pt>
                <c:pt idx="22486">
                  <c:v>-325.4905</c:v>
                </c:pt>
                <c:pt idx="22487">
                  <c:v>-325.48849999999999</c:v>
                </c:pt>
                <c:pt idx="22488">
                  <c:v>-325.48649999999998</c:v>
                </c:pt>
                <c:pt idx="22489">
                  <c:v>-325.48449999999997</c:v>
                </c:pt>
                <c:pt idx="22490">
                  <c:v>-325.48249999999996</c:v>
                </c:pt>
                <c:pt idx="22491">
                  <c:v>-325.48050000000001</c:v>
                </c:pt>
                <c:pt idx="22492">
                  <c:v>-325.4785</c:v>
                </c:pt>
                <c:pt idx="22493">
                  <c:v>-325.47649999999999</c:v>
                </c:pt>
                <c:pt idx="22494">
                  <c:v>-325.47449999999998</c:v>
                </c:pt>
                <c:pt idx="22495">
                  <c:v>-325.47249999999997</c:v>
                </c:pt>
                <c:pt idx="22496">
                  <c:v>-325.47049999999996</c:v>
                </c:pt>
                <c:pt idx="22497">
                  <c:v>-325.46849999999995</c:v>
                </c:pt>
                <c:pt idx="22498">
                  <c:v>-325.4665</c:v>
                </c:pt>
                <c:pt idx="22499">
                  <c:v>-325.46449999999999</c:v>
                </c:pt>
                <c:pt idx="22500">
                  <c:v>-325.46249999999998</c:v>
                </c:pt>
                <c:pt idx="22501">
                  <c:v>-325.46049999999997</c:v>
                </c:pt>
                <c:pt idx="22502">
                  <c:v>-325.45849999999996</c:v>
                </c:pt>
                <c:pt idx="22503">
                  <c:v>-325.45650000000001</c:v>
                </c:pt>
                <c:pt idx="22504">
                  <c:v>-325.4545</c:v>
                </c:pt>
                <c:pt idx="22505">
                  <c:v>-325.45249999999999</c:v>
                </c:pt>
                <c:pt idx="22506">
                  <c:v>-325.45049999999998</c:v>
                </c:pt>
                <c:pt idx="22507">
                  <c:v>-325.44849999999997</c:v>
                </c:pt>
                <c:pt idx="22508">
                  <c:v>-325.44649999999996</c:v>
                </c:pt>
                <c:pt idx="22509">
                  <c:v>-325.44449999999995</c:v>
                </c:pt>
                <c:pt idx="22510">
                  <c:v>-325.4425</c:v>
                </c:pt>
                <c:pt idx="22511">
                  <c:v>-325.44049999999999</c:v>
                </c:pt>
                <c:pt idx="22512">
                  <c:v>-325.43849999999998</c:v>
                </c:pt>
                <c:pt idx="22513">
                  <c:v>-325.43649999999997</c:v>
                </c:pt>
                <c:pt idx="22514">
                  <c:v>-325.43449999999996</c:v>
                </c:pt>
                <c:pt idx="22515">
                  <c:v>-325.4325</c:v>
                </c:pt>
                <c:pt idx="22516">
                  <c:v>-325.43049999999999</c:v>
                </c:pt>
                <c:pt idx="22517">
                  <c:v>-325.42849999999999</c:v>
                </c:pt>
                <c:pt idx="22518">
                  <c:v>-325.42649999999998</c:v>
                </c:pt>
                <c:pt idx="22519">
                  <c:v>-325.42449999999997</c:v>
                </c:pt>
                <c:pt idx="22520">
                  <c:v>-325.42249999999996</c:v>
                </c:pt>
                <c:pt idx="22521">
                  <c:v>-325.42049999999995</c:v>
                </c:pt>
                <c:pt idx="22522">
                  <c:v>-325.41849999999999</c:v>
                </c:pt>
                <c:pt idx="22523">
                  <c:v>-325.41649999999998</c:v>
                </c:pt>
                <c:pt idx="22524">
                  <c:v>-325.41449999999998</c:v>
                </c:pt>
                <c:pt idx="22525">
                  <c:v>-325.41249999999997</c:v>
                </c:pt>
                <c:pt idx="22526">
                  <c:v>-325.41049999999996</c:v>
                </c:pt>
                <c:pt idx="22527">
                  <c:v>-325.4085</c:v>
                </c:pt>
                <c:pt idx="22528">
                  <c:v>-325.40649999999999</c:v>
                </c:pt>
                <c:pt idx="22529">
                  <c:v>-325.40449999999998</c:v>
                </c:pt>
                <c:pt idx="22530">
                  <c:v>-325.40249999999997</c:v>
                </c:pt>
                <c:pt idx="22531">
                  <c:v>-325.40049999999997</c:v>
                </c:pt>
                <c:pt idx="22532">
                  <c:v>-325.39849999999996</c:v>
                </c:pt>
                <c:pt idx="22533">
                  <c:v>-325.39649999999995</c:v>
                </c:pt>
                <c:pt idx="22534">
                  <c:v>-325.39449999999999</c:v>
                </c:pt>
                <c:pt idx="22535">
                  <c:v>-325.39249999999998</c:v>
                </c:pt>
                <c:pt idx="22536">
                  <c:v>-325.39049999999997</c:v>
                </c:pt>
                <c:pt idx="22537">
                  <c:v>-325.38849999999996</c:v>
                </c:pt>
                <c:pt idx="22538">
                  <c:v>-325.38649999999996</c:v>
                </c:pt>
                <c:pt idx="22539">
                  <c:v>-325.3845</c:v>
                </c:pt>
                <c:pt idx="22540">
                  <c:v>-325.38249999999999</c:v>
                </c:pt>
                <c:pt idx="22541">
                  <c:v>-325.38049999999998</c:v>
                </c:pt>
                <c:pt idx="22542">
                  <c:v>-325.37849999999997</c:v>
                </c:pt>
                <c:pt idx="22543">
                  <c:v>-325.37649999999996</c:v>
                </c:pt>
                <c:pt idx="22544">
                  <c:v>-325.37449999999995</c:v>
                </c:pt>
                <c:pt idx="22545">
                  <c:v>-325.37249999999995</c:v>
                </c:pt>
                <c:pt idx="22546">
                  <c:v>-325.37049999999999</c:v>
                </c:pt>
                <c:pt idx="22547">
                  <c:v>-325.36849999999998</c:v>
                </c:pt>
                <c:pt idx="22548">
                  <c:v>-325.36649999999997</c:v>
                </c:pt>
                <c:pt idx="22549">
                  <c:v>-325.36449999999996</c:v>
                </c:pt>
                <c:pt idx="22550">
                  <c:v>-325.36249999999995</c:v>
                </c:pt>
                <c:pt idx="22551">
                  <c:v>-325.3605</c:v>
                </c:pt>
                <c:pt idx="22552">
                  <c:v>-325.35849999999999</c:v>
                </c:pt>
                <c:pt idx="22553">
                  <c:v>-325.35649999999998</c:v>
                </c:pt>
                <c:pt idx="22554">
                  <c:v>-325.35449999999997</c:v>
                </c:pt>
                <c:pt idx="22555">
                  <c:v>-325.35249999999996</c:v>
                </c:pt>
                <c:pt idx="22556">
                  <c:v>-325.35049999999995</c:v>
                </c:pt>
                <c:pt idx="22557">
                  <c:v>-325.3485</c:v>
                </c:pt>
                <c:pt idx="22558">
                  <c:v>-325.34649999999999</c:v>
                </c:pt>
                <c:pt idx="22559">
                  <c:v>-325.34449999999998</c:v>
                </c:pt>
                <c:pt idx="22560">
                  <c:v>-325.34249999999997</c:v>
                </c:pt>
                <c:pt idx="22561">
                  <c:v>-325.34049999999996</c:v>
                </c:pt>
                <c:pt idx="22562">
                  <c:v>-325.33849999999995</c:v>
                </c:pt>
                <c:pt idx="22563">
                  <c:v>-325.3365</c:v>
                </c:pt>
                <c:pt idx="22564">
                  <c:v>-325.33449999999999</c:v>
                </c:pt>
                <c:pt idx="22565">
                  <c:v>-325.33249999999998</c:v>
                </c:pt>
                <c:pt idx="22566">
                  <c:v>-325.33049999999997</c:v>
                </c:pt>
                <c:pt idx="22567">
                  <c:v>-325.32849999999996</c:v>
                </c:pt>
                <c:pt idx="22568">
                  <c:v>-325.32649999999995</c:v>
                </c:pt>
                <c:pt idx="22569">
                  <c:v>-325.3245</c:v>
                </c:pt>
                <c:pt idx="22570">
                  <c:v>-325.32249999999999</c:v>
                </c:pt>
                <c:pt idx="22571">
                  <c:v>-325.32049999999998</c:v>
                </c:pt>
                <c:pt idx="22572">
                  <c:v>-325.31849999999997</c:v>
                </c:pt>
                <c:pt idx="22573">
                  <c:v>-325.31649999999996</c:v>
                </c:pt>
                <c:pt idx="22574">
                  <c:v>-325.31449999999995</c:v>
                </c:pt>
                <c:pt idx="22575">
                  <c:v>-325.3125</c:v>
                </c:pt>
                <c:pt idx="22576">
                  <c:v>-325.31049999999999</c:v>
                </c:pt>
                <c:pt idx="22577">
                  <c:v>-325.30849999999998</c:v>
                </c:pt>
                <c:pt idx="22578">
                  <c:v>-325.30649999999997</c:v>
                </c:pt>
                <c:pt idx="22579">
                  <c:v>-325.30449999999996</c:v>
                </c:pt>
                <c:pt idx="22580">
                  <c:v>-325.30250000000001</c:v>
                </c:pt>
                <c:pt idx="22581">
                  <c:v>-325.3005</c:v>
                </c:pt>
                <c:pt idx="22582">
                  <c:v>-325.29849999999999</c:v>
                </c:pt>
                <c:pt idx="22583">
                  <c:v>-325.29649999999998</c:v>
                </c:pt>
                <c:pt idx="22584">
                  <c:v>-325.29449999999997</c:v>
                </c:pt>
                <c:pt idx="22585">
                  <c:v>-325.29249999999996</c:v>
                </c:pt>
                <c:pt idx="22586">
                  <c:v>-325.29049999999995</c:v>
                </c:pt>
                <c:pt idx="22587">
                  <c:v>-325.2885</c:v>
                </c:pt>
                <c:pt idx="22588">
                  <c:v>-325.28649999999999</c:v>
                </c:pt>
                <c:pt idx="22589">
                  <c:v>-325.28449999999998</c:v>
                </c:pt>
                <c:pt idx="22590">
                  <c:v>-325.28249999999997</c:v>
                </c:pt>
                <c:pt idx="22591">
                  <c:v>-325.28049999999996</c:v>
                </c:pt>
                <c:pt idx="22592">
                  <c:v>-325.27850000000001</c:v>
                </c:pt>
                <c:pt idx="22593">
                  <c:v>-325.2765</c:v>
                </c:pt>
                <c:pt idx="22594">
                  <c:v>-325.27449999999999</c:v>
                </c:pt>
                <c:pt idx="22595">
                  <c:v>-325.27249999999998</c:v>
                </c:pt>
                <c:pt idx="22596">
                  <c:v>-325.27049999999997</c:v>
                </c:pt>
                <c:pt idx="22597">
                  <c:v>-325.26849999999996</c:v>
                </c:pt>
                <c:pt idx="22598">
                  <c:v>-325.26649999999995</c:v>
                </c:pt>
                <c:pt idx="22599">
                  <c:v>-325.2645</c:v>
                </c:pt>
                <c:pt idx="22600">
                  <c:v>-325.26249999999999</c:v>
                </c:pt>
                <c:pt idx="22601">
                  <c:v>-325.26049999999998</c:v>
                </c:pt>
                <c:pt idx="22602">
                  <c:v>-325.25849999999997</c:v>
                </c:pt>
                <c:pt idx="22603">
                  <c:v>-325.25649999999996</c:v>
                </c:pt>
                <c:pt idx="22604">
                  <c:v>-325.25450000000001</c:v>
                </c:pt>
                <c:pt idx="22605">
                  <c:v>-325.2525</c:v>
                </c:pt>
                <c:pt idx="22606">
                  <c:v>-325.25049999999999</c:v>
                </c:pt>
                <c:pt idx="22607">
                  <c:v>-325.24849999999998</c:v>
                </c:pt>
                <c:pt idx="22608">
                  <c:v>-325.24649999999997</c:v>
                </c:pt>
                <c:pt idx="22609">
                  <c:v>-325.24449999999996</c:v>
                </c:pt>
                <c:pt idx="22610">
                  <c:v>-325.24249999999995</c:v>
                </c:pt>
                <c:pt idx="22611">
                  <c:v>-325.2405</c:v>
                </c:pt>
                <c:pt idx="22612">
                  <c:v>-325.23849999999999</c:v>
                </c:pt>
                <c:pt idx="22613">
                  <c:v>-325.23649999999998</c:v>
                </c:pt>
                <c:pt idx="22614">
                  <c:v>-325.23449999999997</c:v>
                </c:pt>
                <c:pt idx="22615">
                  <c:v>-325.23249999999996</c:v>
                </c:pt>
                <c:pt idx="22616">
                  <c:v>-325.23050000000001</c:v>
                </c:pt>
                <c:pt idx="22617">
                  <c:v>-325.2285</c:v>
                </c:pt>
                <c:pt idx="22618">
                  <c:v>-325.22649999999999</c:v>
                </c:pt>
                <c:pt idx="22619">
                  <c:v>-325.22449999999998</c:v>
                </c:pt>
                <c:pt idx="22620">
                  <c:v>-325.22249999999997</c:v>
                </c:pt>
                <c:pt idx="22621">
                  <c:v>-325.22049999999996</c:v>
                </c:pt>
                <c:pt idx="22622">
                  <c:v>-325.21849999999995</c:v>
                </c:pt>
                <c:pt idx="22623">
                  <c:v>-325.2165</c:v>
                </c:pt>
                <c:pt idx="22624">
                  <c:v>-325.21449999999999</c:v>
                </c:pt>
                <c:pt idx="22625">
                  <c:v>-325.21249999999998</c:v>
                </c:pt>
                <c:pt idx="22626">
                  <c:v>-325.21049999999997</c:v>
                </c:pt>
                <c:pt idx="22627">
                  <c:v>-325.20849999999996</c:v>
                </c:pt>
                <c:pt idx="22628">
                  <c:v>-325.20650000000001</c:v>
                </c:pt>
                <c:pt idx="22629">
                  <c:v>-325.2045</c:v>
                </c:pt>
                <c:pt idx="22630">
                  <c:v>-325.20249999999999</c:v>
                </c:pt>
                <c:pt idx="22631">
                  <c:v>-325.20049999999998</c:v>
                </c:pt>
                <c:pt idx="22632">
                  <c:v>-325.19849999999997</c:v>
                </c:pt>
                <c:pt idx="22633">
                  <c:v>-325.19649999999996</c:v>
                </c:pt>
                <c:pt idx="22634">
                  <c:v>-325.19449999999995</c:v>
                </c:pt>
                <c:pt idx="22635">
                  <c:v>-325.1925</c:v>
                </c:pt>
                <c:pt idx="22636">
                  <c:v>-325.19049999999999</c:v>
                </c:pt>
                <c:pt idx="22637">
                  <c:v>-325.18849999999998</c:v>
                </c:pt>
                <c:pt idx="22638">
                  <c:v>-325.18649999999997</c:v>
                </c:pt>
                <c:pt idx="22639">
                  <c:v>-325.18449999999996</c:v>
                </c:pt>
                <c:pt idx="22640">
                  <c:v>-325.1825</c:v>
                </c:pt>
                <c:pt idx="22641">
                  <c:v>-325.18049999999999</c:v>
                </c:pt>
                <c:pt idx="22642">
                  <c:v>-325.17849999999999</c:v>
                </c:pt>
                <c:pt idx="22643">
                  <c:v>-325.17649999999998</c:v>
                </c:pt>
                <c:pt idx="22644">
                  <c:v>-325.17449999999997</c:v>
                </c:pt>
                <c:pt idx="22645">
                  <c:v>-325.17249999999996</c:v>
                </c:pt>
                <c:pt idx="22646">
                  <c:v>-325.17049999999995</c:v>
                </c:pt>
                <c:pt idx="22647">
                  <c:v>-325.16849999999999</c:v>
                </c:pt>
                <c:pt idx="22648">
                  <c:v>-325.16649999999998</c:v>
                </c:pt>
                <c:pt idx="22649">
                  <c:v>-325.16449999999998</c:v>
                </c:pt>
                <c:pt idx="22650">
                  <c:v>-325.16249999999997</c:v>
                </c:pt>
                <c:pt idx="22651">
                  <c:v>-325.16049999999996</c:v>
                </c:pt>
                <c:pt idx="22652">
                  <c:v>-325.1585</c:v>
                </c:pt>
                <c:pt idx="22653">
                  <c:v>-325.15649999999999</c:v>
                </c:pt>
                <c:pt idx="22654">
                  <c:v>-325.15449999999998</c:v>
                </c:pt>
                <c:pt idx="22655">
                  <c:v>-325.15249999999997</c:v>
                </c:pt>
                <c:pt idx="22656">
                  <c:v>-325.15049999999997</c:v>
                </c:pt>
                <c:pt idx="22657">
                  <c:v>-325.14849999999996</c:v>
                </c:pt>
                <c:pt idx="22658">
                  <c:v>-325.14649999999995</c:v>
                </c:pt>
                <c:pt idx="22659">
                  <c:v>-325.14449999999999</c:v>
                </c:pt>
                <c:pt idx="22660">
                  <c:v>-325.14249999999998</c:v>
                </c:pt>
                <c:pt idx="22661">
                  <c:v>-325.14049999999997</c:v>
                </c:pt>
                <c:pt idx="22662">
                  <c:v>-325.13849999999996</c:v>
                </c:pt>
                <c:pt idx="22663">
                  <c:v>-325.13649999999996</c:v>
                </c:pt>
                <c:pt idx="22664">
                  <c:v>-325.1345</c:v>
                </c:pt>
                <c:pt idx="22665">
                  <c:v>-325.13249999999999</c:v>
                </c:pt>
                <c:pt idx="22666">
                  <c:v>-325.13049999999998</c:v>
                </c:pt>
                <c:pt idx="22667">
                  <c:v>-325.12849999999997</c:v>
                </c:pt>
                <c:pt idx="22668">
                  <c:v>-325.12649999999996</c:v>
                </c:pt>
                <c:pt idx="22669">
                  <c:v>-325.12449999999995</c:v>
                </c:pt>
                <c:pt idx="22670">
                  <c:v>-325.12249999999995</c:v>
                </c:pt>
                <c:pt idx="22671">
                  <c:v>-325.12049999999999</c:v>
                </c:pt>
                <c:pt idx="22672">
                  <c:v>-325.11849999999998</c:v>
                </c:pt>
                <c:pt idx="22673">
                  <c:v>-325.11649999999997</c:v>
                </c:pt>
                <c:pt idx="22674">
                  <c:v>-325.11449999999996</c:v>
                </c:pt>
                <c:pt idx="22675">
                  <c:v>-325.11249999999995</c:v>
                </c:pt>
                <c:pt idx="22676">
                  <c:v>-325.1105</c:v>
                </c:pt>
                <c:pt idx="22677">
                  <c:v>-325.10849999999999</c:v>
                </c:pt>
                <c:pt idx="22678">
                  <c:v>-325.10649999999998</c:v>
                </c:pt>
                <c:pt idx="22679">
                  <c:v>-325.10449999999997</c:v>
                </c:pt>
                <c:pt idx="22680">
                  <c:v>-325.10249999999996</c:v>
                </c:pt>
                <c:pt idx="22681">
                  <c:v>-325.10049999999995</c:v>
                </c:pt>
                <c:pt idx="22682">
                  <c:v>-325.0985</c:v>
                </c:pt>
                <c:pt idx="22683">
                  <c:v>-325.09649999999999</c:v>
                </c:pt>
                <c:pt idx="22684">
                  <c:v>-325.09449999999998</c:v>
                </c:pt>
                <c:pt idx="22685">
                  <c:v>-325.09249999999997</c:v>
                </c:pt>
                <c:pt idx="22686">
                  <c:v>-325.09049999999996</c:v>
                </c:pt>
                <c:pt idx="22687">
                  <c:v>-325.08849999999995</c:v>
                </c:pt>
                <c:pt idx="22688">
                  <c:v>-325.0865</c:v>
                </c:pt>
                <c:pt idx="22689">
                  <c:v>-325.08449999999999</c:v>
                </c:pt>
                <c:pt idx="22690">
                  <c:v>-325.08249999999998</c:v>
                </c:pt>
                <c:pt idx="22691">
                  <c:v>-325.08049999999997</c:v>
                </c:pt>
                <c:pt idx="22692">
                  <c:v>-325.07849999999996</c:v>
                </c:pt>
                <c:pt idx="22693">
                  <c:v>-325.07649999999995</c:v>
                </c:pt>
                <c:pt idx="22694">
                  <c:v>-325.0745</c:v>
                </c:pt>
                <c:pt idx="22695">
                  <c:v>-325.07249999999999</c:v>
                </c:pt>
                <c:pt idx="22696">
                  <c:v>-325.07049999999998</c:v>
                </c:pt>
                <c:pt idx="22697">
                  <c:v>-325.06849999999997</c:v>
                </c:pt>
                <c:pt idx="22698">
                  <c:v>-325.06649999999996</c:v>
                </c:pt>
                <c:pt idx="22699">
                  <c:v>-325.06449999999995</c:v>
                </c:pt>
                <c:pt idx="22700">
                  <c:v>-325.0625</c:v>
                </c:pt>
                <c:pt idx="22701">
                  <c:v>-325.06049999999999</c:v>
                </c:pt>
                <c:pt idx="22702">
                  <c:v>-325.05849999999998</c:v>
                </c:pt>
                <c:pt idx="22703">
                  <c:v>-325.05649999999997</c:v>
                </c:pt>
                <c:pt idx="22704">
                  <c:v>-325.05449999999996</c:v>
                </c:pt>
                <c:pt idx="22705">
                  <c:v>-325.05250000000001</c:v>
                </c:pt>
                <c:pt idx="22706">
                  <c:v>-325.0505</c:v>
                </c:pt>
                <c:pt idx="22707">
                  <c:v>-325.04849999999999</c:v>
                </c:pt>
                <c:pt idx="22708">
                  <c:v>-325.04649999999998</c:v>
                </c:pt>
                <c:pt idx="22709">
                  <c:v>-325.04449999999997</c:v>
                </c:pt>
                <c:pt idx="22710">
                  <c:v>-325.04249999999996</c:v>
                </c:pt>
                <c:pt idx="22711">
                  <c:v>-325.04049999999995</c:v>
                </c:pt>
                <c:pt idx="22712">
                  <c:v>-325.0385</c:v>
                </c:pt>
                <c:pt idx="22713">
                  <c:v>-325.03649999999999</c:v>
                </c:pt>
                <c:pt idx="22714">
                  <c:v>-325.03449999999998</c:v>
                </c:pt>
                <c:pt idx="22715">
                  <c:v>-325.03249999999997</c:v>
                </c:pt>
                <c:pt idx="22716">
                  <c:v>-325.03049999999996</c:v>
                </c:pt>
                <c:pt idx="22717">
                  <c:v>-325.02850000000001</c:v>
                </c:pt>
                <c:pt idx="22718">
                  <c:v>-325.0265</c:v>
                </c:pt>
                <c:pt idx="22719">
                  <c:v>-325.02449999999999</c:v>
                </c:pt>
                <c:pt idx="22720">
                  <c:v>-325.02249999999998</c:v>
                </c:pt>
                <c:pt idx="22721">
                  <c:v>-325.02049999999997</c:v>
                </c:pt>
                <c:pt idx="22722">
                  <c:v>-325.01849999999996</c:v>
                </c:pt>
                <c:pt idx="22723">
                  <c:v>-325.01649999999995</c:v>
                </c:pt>
                <c:pt idx="22724">
                  <c:v>-325.0145</c:v>
                </c:pt>
                <c:pt idx="22725">
                  <c:v>-325.01249999999999</c:v>
                </c:pt>
                <c:pt idx="22726">
                  <c:v>-325.01049999999998</c:v>
                </c:pt>
                <c:pt idx="22727">
                  <c:v>-325.00849999999997</c:v>
                </c:pt>
                <c:pt idx="22728">
                  <c:v>-325.00649999999996</c:v>
                </c:pt>
                <c:pt idx="22729">
                  <c:v>-325.00450000000001</c:v>
                </c:pt>
                <c:pt idx="22730">
                  <c:v>-325.0025</c:v>
                </c:pt>
                <c:pt idx="22731">
                  <c:v>-325.00049999999999</c:v>
                </c:pt>
                <c:pt idx="22732">
                  <c:v>-324.99849999999998</c:v>
                </c:pt>
                <c:pt idx="22733">
                  <c:v>-324.99649999999997</c:v>
                </c:pt>
                <c:pt idx="22734">
                  <c:v>-324.99449999999996</c:v>
                </c:pt>
                <c:pt idx="22735">
                  <c:v>-324.99249999999995</c:v>
                </c:pt>
                <c:pt idx="22736">
                  <c:v>-324.9905</c:v>
                </c:pt>
                <c:pt idx="22737">
                  <c:v>-324.98849999999999</c:v>
                </c:pt>
                <c:pt idx="22738">
                  <c:v>-324.98649999999998</c:v>
                </c:pt>
                <c:pt idx="22739">
                  <c:v>-324.98449999999997</c:v>
                </c:pt>
                <c:pt idx="22740">
                  <c:v>-324.98249999999996</c:v>
                </c:pt>
                <c:pt idx="22741">
                  <c:v>-324.98050000000001</c:v>
                </c:pt>
                <c:pt idx="22742">
                  <c:v>-324.9785</c:v>
                </c:pt>
                <c:pt idx="22743">
                  <c:v>-324.97649999999999</c:v>
                </c:pt>
                <c:pt idx="22744">
                  <c:v>-324.97449999999998</c:v>
                </c:pt>
                <c:pt idx="22745">
                  <c:v>-324.97249999999997</c:v>
                </c:pt>
                <c:pt idx="22746">
                  <c:v>-324.97049999999996</c:v>
                </c:pt>
                <c:pt idx="22747">
                  <c:v>-324.96849999999995</c:v>
                </c:pt>
                <c:pt idx="22748">
                  <c:v>-324.9665</c:v>
                </c:pt>
                <c:pt idx="22749">
                  <c:v>-324.96449999999999</c:v>
                </c:pt>
                <c:pt idx="22750">
                  <c:v>-324.96249999999998</c:v>
                </c:pt>
                <c:pt idx="22751">
                  <c:v>-324.96049999999997</c:v>
                </c:pt>
                <c:pt idx="22752">
                  <c:v>-324.95849999999996</c:v>
                </c:pt>
                <c:pt idx="22753">
                  <c:v>-324.95650000000001</c:v>
                </c:pt>
                <c:pt idx="22754">
                  <c:v>-324.9545</c:v>
                </c:pt>
                <c:pt idx="22755">
                  <c:v>-324.95249999999999</c:v>
                </c:pt>
                <c:pt idx="22756">
                  <c:v>-324.95049999999998</c:v>
                </c:pt>
                <c:pt idx="22757">
                  <c:v>-324.94849999999997</c:v>
                </c:pt>
                <c:pt idx="22758">
                  <c:v>-324.94649999999996</c:v>
                </c:pt>
                <c:pt idx="22759">
                  <c:v>-324.94449999999995</c:v>
                </c:pt>
                <c:pt idx="22760">
                  <c:v>-324.9425</c:v>
                </c:pt>
                <c:pt idx="22761">
                  <c:v>-324.94049999999999</c:v>
                </c:pt>
                <c:pt idx="22762">
                  <c:v>-324.93849999999998</c:v>
                </c:pt>
                <c:pt idx="22763">
                  <c:v>-324.93649999999997</c:v>
                </c:pt>
                <c:pt idx="22764">
                  <c:v>-324.93449999999996</c:v>
                </c:pt>
                <c:pt idx="22765">
                  <c:v>-324.9325</c:v>
                </c:pt>
                <c:pt idx="22766">
                  <c:v>-324.93049999999999</c:v>
                </c:pt>
                <c:pt idx="22767">
                  <c:v>-324.92849999999999</c:v>
                </c:pt>
                <c:pt idx="22768">
                  <c:v>-324.92649999999998</c:v>
                </c:pt>
                <c:pt idx="22769">
                  <c:v>-324.92449999999997</c:v>
                </c:pt>
                <c:pt idx="22770">
                  <c:v>-324.92249999999996</c:v>
                </c:pt>
                <c:pt idx="22771">
                  <c:v>-324.92049999999995</c:v>
                </c:pt>
                <c:pt idx="22772">
                  <c:v>-324.91849999999999</c:v>
                </c:pt>
                <c:pt idx="22773">
                  <c:v>-324.91649999999998</c:v>
                </c:pt>
                <c:pt idx="22774">
                  <c:v>-324.91449999999998</c:v>
                </c:pt>
                <c:pt idx="22775">
                  <c:v>-324.91249999999997</c:v>
                </c:pt>
                <c:pt idx="22776">
                  <c:v>-324.91049999999996</c:v>
                </c:pt>
                <c:pt idx="22777">
                  <c:v>-324.9085</c:v>
                </c:pt>
                <c:pt idx="22778">
                  <c:v>-324.90649999999999</c:v>
                </c:pt>
                <c:pt idx="22779">
                  <c:v>-324.90449999999998</c:v>
                </c:pt>
                <c:pt idx="22780">
                  <c:v>-324.90249999999997</c:v>
                </c:pt>
                <c:pt idx="22781">
                  <c:v>-324.90049999999997</c:v>
                </c:pt>
                <c:pt idx="22782">
                  <c:v>-324.89849999999996</c:v>
                </c:pt>
                <c:pt idx="22783">
                  <c:v>-324.89649999999995</c:v>
                </c:pt>
                <c:pt idx="22784">
                  <c:v>-324.89449999999999</c:v>
                </c:pt>
                <c:pt idx="22785">
                  <c:v>-324.89249999999998</c:v>
                </c:pt>
                <c:pt idx="22786">
                  <c:v>-324.89049999999997</c:v>
                </c:pt>
                <c:pt idx="22787">
                  <c:v>-324.88849999999996</c:v>
                </c:pt>
                <c:pt idx="22788">
                  <c:v>-324.88649999999996</c:v>
                </c:pt>
                <c:pt idx="22789">
                  <c:v>-324.8845</c:v>
                </c:pt>
                <c:pt idx="22790">
                  <c:v>-324.88249999999999</c:v>
                </c:pt>
                <c:pt idx="22791">
                  <c:v>-324.88049999999998</c:v>
                </c:pt>
                <c:pt idx="22792">
                  <c:v>-324.87849999999997</c:v>
                </c:pt>
                <c:pt idx="22793">
                  <c:v>-324.87649999999996</c:v>
                </c:pt>
                <c:pt idx="22794">
                  <c:v>-324.87449999999995</c:v>
                </c:pt>
                <c:pt idx="22795">
                  <c:v>-324.87249999999995</c:v>
                </c:pt>
                <c:pt idx="22796">
                  <c:v>-324.87049999999999</c:v>
                </c:pt>
                <c:pt idx="22797">
                  <c:v>-324.86849999999998</c:v>
                </c:pt>
                <c:pt idx="22798">
                  <c:v>-324.86649999999997</c:v>
                </c:pt>
                <c:pt idx="22799">
                  <c:v>-324.86449999999996</c:v>
                </c:pt>
                <c:pt idx="22800">
                  <c:v>-324.86249999999995</c:v>
                </c:pt>
                <c:pt idx="22801">
                  <c:v>-324.8605</c:v>
                </c:pt>
                <c:pt idx="22802">
                  <c:v>-324.85849999999999</c:v>
                </c:pt>
                <c:pt idx="22803">
                  <c:v>-324.85649999999998</c:v>
                </c:pt>
                <c:pt idx="22804">
                  <c:v>-324.85449999999997</c:v>
                </c:pt>
                <c:pt idx="22805">
                  <c:v>-324.85249999999996</c:v>
                </c:pt>
                <c:pt idx="22806">
                  <c:v>-324.85049999999995</c:v>
                </c:pt>
                <c:pt idx="22807">
                  <c:v>-324.8485</c:v>
                </c:pt>
                <c:pt idx="22808">
                  <c:v>-324.84649999999999</c:v>
                </c:pt>
                <c:pt idx="22809">
                  <c:v>-324.84449999999998</c:v>
                </c:pt>
                <c:pt idx="22810">
                  <c:v>-324.84249999999997</c:v>
                </c:pt>
                <c:pt idx="22811">
                  <c:v>-324.84049999999996</c:v>
                </c:pt>
                <c:pt idx="22812">
                  <c:v>-324.83849999999995</c:v>
                </c:pt>
                <c:pt idx="22813">
                  <c:v>-324.8365</c:v>
                </c:pt>
                <c:pt idx="22814">
                  <c:v>-324.83449999999999</c:v>
                </c:pt>
                <c:pt idx="22815">
                  <c:v>-324.83249999999998</c:v>
                </c:pt>
                <c:pt idx="22816">
                  <c:v>-324.83049999999997</c:v>
                </c:pt>
                <c:pt idx="22817">
                  <c:v>-324.82849999999996</c:v>
                </c:pt>
                <c:pt idx="22818">
                  <c:v>-324.82649999999995</c:v>
                </c:pt>
                <c:pt idx="22819">
                  <c:v>-324.8245</c:v>
                </c:pt>
                <c:pt idx="22820">
                  <c:v>-324.82249999999999</c:v>
                </c:pt>
                <c:pt idx="22821">
                  <c:v>-324.82049999999998</c:v>
                </c:pt>
                <c:pt idx="22822">
                  <c:v>-324.81849999999997</c:v>
                </c:pt>
                <c:pt idx="22823">
                  <c:v>-324.81649999999996</c:v>
                </c:pt>
                <c:pt idx="22824">
                  <c:v>-324.81449999999995</c:v>
                </c:pt>
                <c:pt idx="22825">
                  <c:v>-324.8125</c:v>
                </c:pt>
                <c:pt idx="22826">
                  <c:v>-324.81049999999999</c:v>
                </c:pt>
                <c:pt idx="22827">
                  <c:v>-324.80849999999998</c:v>
                </c:pt>
                <c:pt idx="22828">
                  <c:v>-324.80649999999997</c:v>
                </c:pt>
                <c:pt idx="22829">
                  <c:v>-324.80449999999996</c:v>
                </c:pt>
                <c:pt idx="22830">
                  <c:v>-324.80250000000001</c:v>
                </c:pt>
                <c:pt idx="22831">
                  <c:v>-324.8005</c:v>
                </c:pt>
                <c:pt idx="22832">
                  <c:v>-324.79849999999999</c:v>
                </c:pt>
                <c:pt idx="22833">
                  <c:v>-324.79649999999998</c:v>
                </c:pt>
                <c:pt idx="22834">
                  <c:v>-324.79449999999997</c:v>
                </c:pt>
                <c:pt idx="22835">
                  <c:v>-324.79249999999996</c:v>
                </c:pt>
                <c:pt idx="22836">
                  <c:v>-324.79049999999995</c:v>
                </c:pt>
                <c:pt idx="22837">
                  <c:v>-324.7885</c:v>
                </c:pt>
                <c:pt idx="22838">
                  <c:v>-324.78649999999999</c:v>
                </c:pt>
                <c:pt idx="22839">
                  <c:v>-324.78449999999998</c:v>
                </c:pt>
                <c:pt idx="22840">
                  <c:v>-324.78249999999997</c:v>
                </c:pt>
                <c:pt idx="22841">
                  <c:v>-324.78049999999996</c:v>
                </c:pt>
                <c:pt idx="22842">
                  <c:v>-324.77850000000001</c:v>
                </c:pt>
                <c:pt idx="22843">
                  <c:v>-324.7765</c:v>
                </c:pt>
                <c:pt idx="22844">
                  <c:v>-324.77449999999999</c:v>
                </c:pt>
                <c:pt idx="22845">
                  <c:v>-324.77249999999998</c:v>
                </c:pt>
                <c:pt idx="22846">
                  <c:v>-324.77049999999997</c:v>
                </c:pt>
                <c:pt idx="22847">
                  <c:v>-324.76849999999996</c:v>
                </c:pt>
                <c:pt idx="22848">
                  <c:v>-324.76649999999995</c:v>
                </c:pt>
                <c:pt idx="22849">
                  <c:v>-324.7645</c:v>
                </c:pt>
                <c:pt idx="22850">
                  <c:v>-324.76249999999999</c:v>
                </c:pt>
                <c:pt idx="22851">
                  <c:v>-324.76049999999998</c:v>
                </c:pt>
                <c:pt idx="22852">
                  <c:v>-324.75849999999997</c:v>
                </c:pt>
                <c:pt idx="22853">
                  <c:v>-324.75649999999996</c:v>
                </c:pt>
                <c:pt idx="22854">
                  <c:v>-324.75450000000001</c:v>
                </c:pt>
                <c:pt idx="22855">
                  <c:v>-324.7525</c:v>
                </c:pt>
                <c:pt idx="22856">
                  <c:v>-324.75049999999999</c:v>
                </c:pt>
                <c:pt idx="22857">
                  <c:v>-324.74849999999998</c:v>
                </c:pt>
                <c:pt idx="22858">
                  <c:v>-324.74649999999997</c:v>
                </c:pt>
                <c:pt idx="22859">
                  <c:v>-324.74449999999996</c:v>
                </c:pt>
                <c:pt idx="22860">
                  <c:v>-324.74249999999995</c:v>
                </c:pt>
                <c:pt idx="22861">
                  <c:v>-324.7405</c:v>
                </c:pt>
                <c:pt idx="22862">
                  <c:v>-324.73849999999999</c:v>
                </c:pt>
                <c:pt idx="22863">
                  <c:v>-324.73649999999998</c:v>
                </c:pt>
                <c:pt idx="22864">
                  <c:v>-324.73449999999997</c:v>
                </c:pt>
                <c:pt idx="22865">
                  <c:v>-324.73249999999996</c:v>
                </c:pt>
                <c:pt idx="22866">
                  <c:v>-324.73050000000001</c:v>
                </c:pt>
                <c:pt idx="22867">
                  <c:v>-324.7285</c:v>
                </c:pt>
                <c:pt idx="22868">
                  <c:v>-324.72649999999999</c:v>
                </c:pt>
                <c:pt idx="22869">
                  <c:v>-324.72449999999998</c:v>
                </c:pt>
                <c:pt idx="22870">
                  <c:v>-324.72249999999997</c:v>
                </c:pt>
                <c:pt idx="22871">
                  <c:v>-324.72049999999996</c:v>
                </c:pt>
                <c:pt idx="22872">
                  <c:v>-324.71849999999995</c:v>
                </c:pt>
                <c:pt idx="22873">
                  <c:v>-324.7165</c:v>
                </c:pt>
                <c:pt idx="22874">
                  <c:v>-324.71449999999999</c:v>
                </c:pt>
                <c:pt idx="22875">
                  <c:v>-324.71249999999998</c:v>
                </c:pt>
                <c:pt idx="22876">
                  <c:v>-324.71049999999997</c:v>
                </c:pt>
                <c:pt idx="22877">
                  <c:v>-324.70849999999996</c:v>
                </c:pt>
                <c:pt idx="22878">
                  <c:v>-324.70650000000001</c:v>
                </c:pt>
                <c:pt idx="22879">
                  <c:v>-324.7045</c:v>
                </c:pt>
                <c:pt idx="22880">
                  <c:v>-324.70249999999999</c:v>
                </c:pt>
                <c:pt idx="22881">
                  <c:v>-324.70049999999998</c:v>
                </c:pt>
                <c:pt idx="22882">
                  <c:v>-324.69849999999997</c:v>
                </c:pt>
                <c:pt idx="22883">
                  <c:v>-324.69649999999996</c:v>
                </c:pt>
                <c:pt idx="22884">
                  <c:v>-324.69449999999995</c:v>
                </c:pt>
                <c:pt idx="22885">
                  <c:v>-324.6925</c:v>
                </c:pt>
                <c:pt idx="22886">
                  <c:v>-324.69049999999999</c:v>
                </c:pt>
                <c:pt idx="22887">
                  <c:v>-324.68849999999998</c:v>
                </c:pt>
                <c:pt idx="22888">
                  <c:v>-324.68649999999997</c:v>
                </c:pt>
                <c:pt idx="22889">
                  <c:v>-324.68449999999996</c:v>
                </c:pt>
                <c:pt idx="22890">
                  <c:v>-324.6825</c:v>
                </c:pt>
                <c:pt idx="22891">
                  <c:v>-324.68049999999999</c:v>
                </c:pt>
                <c:pt idx="22892">
                  <c:v>-324.67849999999999</c:v>
                </c:pt>
                <c:pt idx="22893">
                  <c:v>-324.67649999999998</c:v>
                </c:pt>
                <c:pt idx="22894">
                  <c:v>-324.67449999999997</c:v>
                </c:pt>
                <c:pt idx="22895">
                  <c:v>-324.67249999999996</c:v>
                </c:pt>
                <c:pt idx="22896">
                  <c:v>-324.67049999999995</c:v>
                </c:pt>
                <c:pt idx="22897">
                  <c:v>-324.66849999999999</c:v>
                </c:pt>
                <c:pt idx="22898">
                  <c:v>-324.66649999999998</c:v>
                </c:pt>
                <c:pt idx="22899">
                  <c:v>-324.66449999999998</c:v>
                </c:pt>
                <c:pt idx="22900">
                  <c:v>-324.66249999999997</c:v>
                </c:pt>
                <c:pt idx="22901">
                  <c:v>-324.66049999999996</c:v>
                </c:pt>
                <c:pt idx="22902">
                  <c:v>-324.6585</c:v>
                </c:pt>
                <c:pt idx="22903">
                  <c:v>-324.65649999999999</c:v>
                </c:pt>
                <c:pt idx="22904">
                  <c:v>-324.65449999999998</c:v>
                </c:pt>
                <c:pt idx="22905">
                  <c:v>-324.65249999999997</c:v>
                </c:pt>
                <c:pt idx="22906">
                  <c:v>-324.65049999999997</c:v>
                </c:pt>
                <c:pt idx="22907">
                  <c:v>-324.64849999999996</c:v>
                </c:pt>
                <c:pt idx="22908">
                  <c:v>-324.64649999999995</c:v>
                </c:pt>
                <c:pt idx="22909">
                  <c:v>-324.64449999999999</c:v>
                </c:pt>
                <c:pt idx="22910">
                  <c:v>-324.64249999999998</c:v>
                </c:pt>
                <c:pt idx="22911">
                  <c:v>-324.64049999999997</c:v>
                </c:pt>
                <c:pt idx="22912">
                  <c:v>-324.63849999999996</c:v>
                </c:pt>
                <c:pt idx="22913">
                  <c:v>-324.63649999999996</c:v>
                </c:pt>
                <c:pt idx="22914">
                  <c:v>-324.6345</c:v>
                </c:pt>
                <c:pt idx="22915">
                  <c:v>-324.63249999999999</c:v>
                </c:pt>
                <c:pt idx="22916">
                  <c:v>-324.63049999999998</c:v>
                </c:pt>
                <c:pt idx="22917">
                  <c:v>-324.62849999999997</c:v>
                </c:pt>
                <c:pt idx="22918">
                  <c:v>-324.62649999999996</c:v>
                </c:pt>
                <c:pt idx="22919">
                  <c:v>-324.62449999999995</c:v>
                </c:pt>
                <c:pt idx="22920">
                  <c:v>-324.62249999999995</c:v>
                </c:pt>
                <c:pt idx="22921">
                  <c:v>-324.62049999999999</c:v>
                </c:pt>
                <c:pt idx="22922">
                  <c:v>-324.61849999999998</c:v>
                </c:pt>
                <c:pt idx="22923">
                  <c:v>-324.61649999999997</c:v>
                </c:pt>
                <c:pt idx="22924">
                  <c:v>-324.61449999999996</c:v>
                </c:pt>
                <c:pt idx="22925">
                  <c:v>-324.61249999999995</c:v>
                </c:pt>
                <c:pt idx="22926">
                  <c:v>-324.6105</c:v>
                </c:pt>
                <c:pt idx="22927">
                  <c:v>-324.60849999999999</c:v>
                </c:pt>
                <c:pt idx="22928">
                  <c:v>-324.60649999999998</c:v>
                </c:pt>
                <c:pt idx="22929">
                  <c:v>-324.60449999999997</c:v>
                </c:pt>
                <c:pt idx="22930">
                  <c:v>-324.60249999999996</c:v>
                </c:pt>
                <c:pt idx="22931">
                  <c:v>-324.60049999999995</c:v>
                </c:pt>
                <c:pt idx="22932">
                  <c:v>-324.5985</c:v>
                </c:pt>
                <c:pt idx="22933">
                  <c:v>-324.59649999999999</c:v>
                </c:pt>
                <c:pt idx="22934">
                  <c:v>-324.59449999999998</c:v>
                </c:pt>
                <c:pt idx="22935">
                  <c:v>-324.59249999999997</c:v>
                </c:pt>
                <c:pt idx="22936">
                  <c:v>-324.59049999999996</c:v>
                </c:pt>
                <c:pt idx="22937">
                  <c:v>-324.58849999999995</c:v>
                </c:pt>
                <c:pt idx="22938">
                  <c:v>-324.5865</c:v>
                </c:pt>
                <c:pt idx="22939">
                  <c:v>-324.58449999999999</c:v>
                </c:pt>
                <c:pt idx="22940">
                  <c:v>-324.58249999999998</c:v>
                </c:pt>
                <c:pt idx="22941">
                  <c:v>-324.58049999999997</c:v>
                </c:pt>
                <c:pt idx="22942">
                  <c:v>-324.57849999999996</c:v>
                </c:pt>
                <c:pt idx="22943">
                  <c:v>-324.57649999999995</c:v>
                </c:pt>
                <c:pt idx="22944">
                  <c:v>-324.5745</c:v>
                </c:pt>
                <c:pt idx="22945">
                  <c:v>-324.57249999999999</c:v>
                </c:pt>
                <c:pt idx="22946">
                  <c:v>-324.57049999999998</c:v>
                </c:pt>
                <c:pt idx="22947">
                  <c:v>-324.56849999999997</c:v>
                </c:pt>
                <c:pt idx="22948">
                  <c:v>-324.56649999999996</c:v>
                </c:pt>
                <c:pt idx="22949">
                  <c:v>-324.56449999999995</c:v>
                </c:pt>
                <c:pt idx="22950">
                  <c:v>-324.5625</c:v>
                </c:pt>
                <c:pt idx="22951">
                  <c:v>-324.56049999999999</c:v>
                </c:pt>
                <c:pt idx="22952">
                  <c:v>-324.55849999999998</c:v>
                </c:pt>
                <c:pt idx="22953">
                  <c:v>-324.55649999999997</c:v>
                </c:pt>
                <c:pt idx="22954">
                  <c:v>-324.55449999999996</c:v>
                </c:pt>
                <c:pt idx="22955">
                  <c:v>-324.55250000000001</c:v>
                </c:pt>
                <c:pt idx="22956">
                  <c:v>-324.5505</c:v>
                </c:pt>
                <c:pt idx="22957">
                  <c:v>-324.54849999999999</c:v>
                </c:pt>
                <c:pt idx="22958">
                  <c:v>-324.54649999999998</c:v>
                </c:pt>
                <c:pt idx="22959">
                  <c:v>-324.54449999999997</c:v>
                </c:pt>
                <c:pt idx="22960">
                  <c:v>-324.54249999999996</c:v>
                </c:pt>
                <c:pt idx="22961">
                  <c:v>-324.54049999999995</c:v>
                </c:pt>
                <c:pt idx="22962">
                  <c:v>-324.5385</c:v>
                </c:pt>
                <c:pt idx="22963">
                  <c:v>-324.53649999999999</c:v>
                </c:pt>
                <c:pt idx="22964">
                  <c:v>-324.53449999999998</c:v>
                </c:pt>
                <c:pt idx="22965">
                  <c:v>-324.53249999999997</c:v>
                </c:pt>
                <c:pt idx="22966">
                  <c:v>-324.53049999999996</c:v>
                </c:pt>
                <c:pt idx="22967">
                  <c:v>-324.52850000000001</c:v>
                </c:pt>
                <c:pt idx="22968">
                  <c:v>-324.5265</c:v>
                </c:pt>
                <c:pt idx="22969">
                  <c:v>-324.52449999999999</c:v>
                </c:pt>
                <c:pt idx="22970">
                  <c:v>-324.52249999999998</c:v>
                </c:pt>
                <c:pt idx="22971">
                  <c:v>-324.52049999999997</c:v>
                </c:pt>
                <c:pt idx="22972">
                  <c:v>-324.51849999999996</c:v>
                </c:pt>
                <c:pt idx="22973">
                  <c:v>-324.51649999999995</c:v>
                </c:pt>
                <c:pt idx="22974">
                  <c:v>-324.5145</c:v>
                </c:pt>
                <c:pt idx="22975">
                  <c:v>-324.51249999999999</c:v>
                </c:pt>
                <c:pt idx="22976">
                  <c:v>-324.51049999999998</c:v>
                </c:pt>
                <c:pt idx="22977">
                  <c:v>-324.50849999999997</c:v>
                </c:pt>
                <c:pt idx="22978">
                  <c:v>-324.50649999999996</c:v>
                </c:pt>
                <c:pt idx="22979">
                  <c:v>-324.50450000000001</c:v>
                </c:pt>
                <c:pt idx="22980">
                  <c:v>-324.5025</c:v>
                </c:pt>
                <c:pt idx="22981">
                  <c:v>-324.50049999999999</c:v>
                </c:pt>
                <c:pt idx="22982">
                  <c:v>-324.49849999999998</c:v>
                </c:pt>
                <c:pt idx="22983">
                  <c:v>-324.49649999999997</c:v>
                </c:pt>
                <c:pt idx="22984">
                  <c:v>-324.49449999999996</c:v>
                </c:pt>
                <c:pt idx="22985">
                  <c:v>-324.49249999999995</c:v>
                </c:pt>
                <c:pt idx="22986">
                  <c:v>-324.4905</c:v>
                </c:pt>
                <c:pt idx="22987">
                  <c:v>-324.48849999999999</c:v>
                </c:pt>
                <c:pt idx="22988">
                  <c:v>-324.48649999999998</c:v>
                </c:pt>
                <c:pt idx="22989">
                  <c:v>-324.48449999999997</c:v>
                </c:pt>
                <c:pt idx="22990">
                  <c:v>-324.48249999999996</c:v>
                </c:pt>
                <c:pt idx="22991">
                  <c:v>-324.48050000000001</c:v>
                </c:pt>
                <c:pt idx="22992">
                  <c:v>-324.4785</c:v>
                </c:pt>
                <c:pt idx="22993">
                  <c:v>-324.47649999999999</c:v>
                </c:pt>
                <c:pt idx="22994">
                  <c:v>-324.47449999999998</c:v>
                </c:pt>
                <c:pt idx="22995">
                  <c:v>-324.47249999999997</c:v>
                </c:pt>
                <c:pt idx="22996">
                  <c:v>-324.47049999999996</c:v>
                </c:pt>
                <c:pt idx="22997">
                  <c:v>-324.46849999999995</c:v>
                </c:pt>
                <c:pt idx="22998">
                  <c:v>-324.4665</c:v>
                </c:pt>
                <c:pt idx="22999">
                  <c:v>-324.46449999999999</c:v>
                </c:pt>
                <c:pt idx="23000">
                  <c:v>-324.46249999999998</c:v>
                </c:pt>
                <c:pt idx="23001">
                  <c:v>-324.46049999999997</c:v>
                </c:pt>
                <c:pt idx="23002">
                  <c:v>-324.45849999999996</c:v>
                </c:pt>
                <c:pt idx="23003">
                  <c:v>-324.45650000000001</c:v>
                </c:pt>
                <c:pt idx="23004">
                  <c:v>-324.4545</c:v>
                </c:pt>
                <c:pt idx="23005">
                  <c:v>-324.45249999999999</c:v>
                </c:pt>
                <c:pt idx="23006">
                  <c:v>-324.45049999999998</c:v>
                </c:pt>
                <c:pt idx="23007">
                  <c:v>-324.44849999999997</c:v>
                </c:pt>
                <c:pt idx="23008">
                  <c:v>-324.44649999999996</c:v>
                </c:pt>
                <c:pt idx="23009">
                  <c:v>-324.44449999999995</c:v>
                </c:pt>
                <c:pt idx="23010">
                  <c:v>-324.4425</c:v>
                </c:pt>
                <c:pt idx="23011">
                  <c:v>-324.44049999999999</c:v>
                </c:pt>
                <c:pt idx="23012">
                  <c:v>-324.43849999999998</c:v>
                </c:pt>
                <c:pt idx="23013">
                  <c:v>-324.43649999999997</c:v>
                </c:pt>
                <c:pt idx="23014">
                  <c:v>-324.43449999999996</c:v>
                </c:pt>
                <c:pt idx="23015">
                  <c:v>-324.4325</c:v>
                </c:pt>
                <c:pt idx="23016">
                  <c:v>-324.43049999999999</c:v>
                </c:pt>
                <c:pt idx="23017">
                  <c:v>-324.42849999999999</c:v>
                </c:pt>
                <c:pt idx="23018">
                  <c:v>-324.42649999999998</c:v>
                </c:pt>
                <c:pt idx="23019">
                  <c:v>-324.42449999999997</c:v>
                </c:pt>
                <c:pt idx="23020">
                  <c:v>-324.42249999999996</c:v>
                </c:pt>
                <c:pt idx="23021">
                  <c:v>-324.42049999999995</c:v>
                </c:pt>
                <c:pt idx="23022">
                  <c:v>-324.41849999999999</c:v>
                </c:pt>
                <c:pt idx="23023">
                  <c:v>-324.41649999999998</c:v>
                </c:pt>
                <c:pt idx="23024">
                  <c:v>-324.41449999999998</c:v>
                </c:pt>
                <c:pt idx="23025">
                  <c:v>-324.41249999999997</c:v>
                </c:pt>
                <c:pt idx="23026">
                  <c:v>-324.41049999999996</c:v>
                </c:pt>
                <c:pt idx="23027">
                  <c:v>-324.4085</c:v>
                </c:pt>
                <c:pt idx="23028">
                  <c:v>-324.40649999999999</c:v>
                </c:pt>
                <c:pt idx="23029">
                  <c:v>-324.40449999999998</c:v>
                </c:pt>
                <c:pt idx="23030">
                  <c:v>-324.40249999999997</c:v>
                </c:pt>
                <c:pt idx="23031">
                  <c:v>-324.40049999999997</c:v>
                </c:pt>
                <c:pt idx="23032">
                  <c:v>-324.39849999999996</c:v>
                </c:pt>
                <c:pt idx="23033">
                  <c:v>-324.39649999999995</c:v>
                </c:pt>
                <c:pt idx="23034">
                  <c:v>-324.39449999999999</c:v>
                </c:pt>
                <c:pt idx="23035">
                  <c:v>-324.39249999999998</c:v>
                </c:pt>
                <c:pt idx="23036">
                  <c:v>-324.39049999999997</c:v>
                </c:pt>
                <c:pt idx="23037">
                  <c:v>-324.38849999999996</c:v>
                </c:pt>
                <c:pt idx="23038">
                  <c:v>-324.38649999999996</c:v>
                </c:pt>
                <c:pt idx="23039">
                  <c:v>-324.3845</c:v>
                </c:pt>
                <c:pt idx="23040">
                  <c:v>-324.38249999999999</c:v>
                </c:pt>
                <c:pt idx="23041">
                  <c:v>-324.38049999999998</c:v>
                </c:pt>
                <c:pt idx="23042">
                  <c:v>-324.37849999999997</c:v>
                </c:pt>
                <c:pt idx="23043">
                  <c:v>-324.37649999999996</c:v>
                </c:pt>
                <c:pt idx="23044">
                  <c:v>-324.37449999999995</c:v>
                </c:pt>
                <c:pt idx="23045">
                  <c:v>-324.37249999999995</c:v>
                </c:pt>
                <c:pt idx="23046">
                  <c:v>-324.37049999999999</c:v>
                </c:pt>
                <c:pt idx="23047">
                  <c:v>-324.36849999999998</c:v>
                </c:pt>
                <c:pt idx="23048">
                  <c:v>-324.36649999999997</c:v>
                </c:pt>
                <c:pt idx="23049">
                  <c:v>-324.36449999999996</c:v>
                </c:pt>
                <c:pt idx="23050">
                  <c:v>-324.36249999999995</c:v>
                </c:pt>
                <c:pt idx="23051">
                  <c:v>-324.3605</c:v>
                </c:pt>
                <c:pt idx="23052">
                  <c:v>-324.35849999999999</c:v>
                </c:pt>
                <c:pt idx="23053">
                  <c:v>-324.35649999999998</c:v>
                </c:pt>
                <c:pt idx="23054">
                  <c:v>-324.35449999999997</c:v>
                </c:pt>
                <c:pt idx="23055">
                  <c:v>-324.35249999999996</c:v>
                </c:pt>
                <c:pt idx="23056">
                  <c:v>-324.35049999999995</c:v>
                </c:pt>
                <c:pt idx="23057">
                  <c:v>-324.3485</c:v>
                </c:pt>
                <c:pt idx="23058">
                  <c:v>-324.34649999999999</c:v>
                </c:pt>
                <c:pt idx="23059">
                  <c:v>-324.34449999999998</c:v>
                </c:pt>
                <c:pt idx="23060">
                  <c:v>-324.34249999999997</c:v>
                </c:pt>
                <c:pt idx="23061">
                  <c:v>-324.34049999999996</c:v>
                </c:pt>
                <c:pt idx="23062">
                  <c:v>-324.33849999999995</c:v>
                </c:pt>
                <c:pt idx="23063">
                  <c:v>-324.3365</c:v>
                </c:pt>
                <c:pt idx="23064">
                  <c:v>-324.33449999999999</c:v>
                </c:pt>
                <c:pt idx="23065">
                  <c:v>-324.33249999999998</c:v>
                </c:pt>
                <c:pt idx="23066">
                  <c:v>-324.33049999999997</c:v>
                </c:pt>
                <c:pt idx="23067">
                  <c:v>-324.32849999999996</c:v>
                </c:pt>
                <c:pt idx="23068">
                  <c:v>-324.32649999999995</c:v>
                </c:pt>
                <c:pt idx="23069">
                  <c:v>-324.3245</c:v>
                </c:pt>
                <c:pt idx="23070">
                  <c:v>-324.32249999999999</c:v>
                </c:pt>
                <c:pt idx="23071">
                  <c:v>-324.32049999999998</c:v>
                </c:pt>
                <c:pt idx="23072">
                  <c:v>-324.31849999999997</c:v>
                </c:pt>
                <c:pt idx="23073">
                  <c:v>-324.31649999999996</c:v>
                </c:pt>
                <c:pt idx="23074">
                  <c:v>-324.31449999999995</c:v>
                </c:pt>
                <c:pt idx="23075">
                  <c:v>-324.3125</c:v>
                </c:pt>
                <c:pt idx="23076">
                  <c:v>-324.31049999999999</c:v>
                </c:pt>
                <c:pt idx="23077">
                  <c:v>-324.30849999999998</c:v>
                </c:pt>
                <c:pt idx="23078">
                  <c:v>-324.30649999999997</c:v>
                </c:pt>
                <c:pt idx="23079">
                  <c:v>-324.30449999999996</c:v>
                </c:pt>
                <c:pt idx="23080">
                  <c:v>-324.30250000000001</c:v>
                </c:pt>
                <c:pt idx="23081">
                  <c:v>-324.3005</c:v>
                </c:pt>
                <c:pt idx="23082">
                  <c:v>-324.29849999999999</c:v>
                </c:pt>
                <c:pt idx="23083">
                  <c:v>-324.29649999999998</c:v>
                </c:pt>
                <c:pt idx="23084">
                  <c:v>-324.29449999999997</c:v>
                </c:pt>
                <c:pt idx="23085">
                  <c:v>-324.29249999999996</c:v>
                </c:pt>
                <c:pt idx="23086">
                  <c:v>-324.29049999999995</c:v>
                </c:pt>
                <c:pt idx="23087">
                  <c:v>-324.2885</c:v>
                </c:pt>
                <c:pt idx="23088">
                  <c:v>-324.28649999999999</c:v>
                </c:pt>
                <c:pt idx="23089">
                  <c:v>-324.28449999999998</c:v>
                </c:pt>
                <c:pt idx="23090">
                  <c:v>-324.28249999999997</c:v>
                </c:pt>
                <c:pt idx="23091">
                  <c:v>-324.28049999999996</c:v>
                </c:pt>
                <c:pt idx="23092">
                  <c:v>-324.27850000000001</c:v>
                </c:pt>
                <c:pt idx="23093">
                  <c:v>-324.2765</c:v>
                </c:pt>
                <c:pt idx="23094">
                  <c:v>-324.27449999999999</c:v>
                </c:pt>
                <c:pt idx="23095">
                  <c:v>-324.27249999999998</c:v>
                </c:pt>
                <c:pt idx="23096">
                  <c:v>-324.27049999999997</c:v>
                </c:pt>
                <c:pt idx="23097">
                  <c:v>-324.26849999999996</c:v>
                </c:pt>
                <c:pt idx="23098">
                  <c:v>-324.26649999999995</c:v>
                </c:pt>
                <c:pt idx="23099">
                  <c:v>-324.2645</c:v>
                </c:pt>
                <c:pt idx="23100">
                  <c:v>-324.26249999999999</c:v>
                </c:pt>
                <c:pt idx="23101">
                  <c:v>-324.26049999999998</c:v>
                </c:pt>
                <c:pt idx="23102">
                  <c:v>-324.25849999999997</c:v>
                </c:pt>
                <c:pt idx="23103">
                  <c:v>-324.25649999999996</c:v>
                </c:pt>
                <c:pt idx="23104">
                  <c:v>-324.25450000000001</c:v>
                </c:pt>
                <c:pt idx="23105">
                  <c:v>-324.2525</c:v>
                </c:pt>
                <c:pt idx="23106">
                  <c:v>-324.25049999999999</c:v>
                </c:pt>
                <c:pt idx="23107">
                  <c:v>-324.24849999999998</c:v>
                </c:pt>
                <c:pt idx="23108">
                  <c:v>-324.24649999999997</c:v>
                </c:pt>
                <c:pt idx="23109">
                  <c:v>-324.24449999999996</c:v>
                </c:pt>
                <c:pt idx="23110">
                  <c:v>-324.24249999999995</c:v>
                </c:pt>
                <c:pt idx="23111">
                  <c:v>-324.2405</c:v>
                </c:pt>
                <c:pt idx="23112">
                  <c:v>-324.23849999999999</c:v>
                </c:pt>
                <c:pt idx="23113">
                  <c:v>-324.23649999999998</c:v>
                </c:pt>
                <c:pt idx="23114">
                  <c:v>-324.23449999999997</c:v>
                </c:pt>
                <c:pt idx="23115">
                  <c:v>-324.23249999999996</c:v>
                </c:pt>
                <c:pt idx="23116">
                  <c:v>-324.23050000000001</c:v>
                </c:pt>
                <c:pt idx="23117">
                  <c:v>-324.2285</c:v>
                </c:pt>
                <c:pt idx="23118">
                  <c:v>-324.22649999999999</c:v>
                </c:pt>
                <c:pt idx="23119">
                  <c:v>-324.22449999999998</c:v>
                </c:pt>
                <c:pt idx="23120">
                  <c:v>-324.22249999999997</c:v>
                </c:pt>
                <c:pt idx="23121">
                  <c:v>-324.22049999999996</c:v>
                </c:pt>
                <c:pt idx="23122">
                  <c:v>-324.21849999999995</c:v>
                </c:pt>
                <c:pt idx="23123">
                  <c:v>-324.2165</c:v>
                </c:pt>
                <c:pt idx="23124">
                  <c:v>-324.21449999999999</c:v>
                </c:pt>
                <c:pt idx="23125">
                  <c:v>-324.21249999999998</c:v>
                </c:pt>
                <c:pt idx="23126">
                  <c:v>-324.21049999999997</c:v>
                </c:pt>
                <c:pt idx="23127">
                  <c:v>-324.20849999999996</c:v>
                </c:pt>
                <c:pt idx="23128">
                  <c:v>-324.20650000000001</c:v>
                </c:pt>
                <c:pt idx="23129">
                  <c:v>-324.2045</c:v>
                </c:pt>
                <c:pt idx="23130">
                  <c:v>-324.20249999999999</c:v>
                </c:pt>
                <c:pt idx="23131">
                  <c:v>-324.20049999999998</c:v>
                </c:pt>
                <c:pt idx="23132">
                  <c:v>-324.19849999999997</c:v>
                </c:pt>
                <c:pt idx="23133">
                  <c:v>-324.19649999999996</c:v>
                </c:pt>
                <c:pt idx="23134">
                  <c:v>-324.19449999999995</c:v>
                </c:pt>
                <c:pt idx="23135">
                  <c:v>-324.1925</c:v>
                </c:pt>
                <c:pt idx="23136">
                  <c:v>-324.19049999999999</c:v>
                </c:pt>
                <c:pt idx="23137">
                  <c:v>-324.18849999999998</c:v>
                </c:pt>
                <c:pt idx="23138">
                  <c:v>-324.18649999999997</c:v>
                </c:pt>
                <c:pt idx="23139">
                  <c:v>-324.18449999999996</c:v>
                </c:pt>
                <c:pt idx="23140">
                  <c:v>-324.1825</c:v>
                </c:pt>
                <c:pt idx="23141">
                  <c:v>-324.18049999999999</c:v>
                </c:pt>
                <c:pt idx="23142">
                  <c:v>-324.17849999999999</c:v>
                </c:pt>
                <c:pt idx="23143">
                  <c:v>-324.17649999999998</c:v>
                </c:pt>
                <c:pt idx="23144">
                  <c:v>-324.17449999999997</c:v>
                </c:pt>
                <c:pt idx="23145">
                  <c:v>-324.17249999999996</c:v>
                </c:pt>
                <c:pt idx="23146">
                  <c:v>-324.17049999999995</c:v>
                </c:pt>
                <c:pt idx="23147">
                  <c:v>-324.16849999999999</c:v>
                </c:pt>
                <c:pt idx="23148">
                  <c:v>-324.16649999999998</c:v>
                </c:pt>
                <c:pt idx="23149">
                  <c:v>-324.16449999999998</c:v>
                </c:pt>
                <c:pt idx="23150">
                  <c:v>-324.16249999999997</c:v>
                </c:pt>
                <c:pt idx="23151">
                  <c:v>-324.16049999999996</c:v>
                </c:pt>
                <c:pt idx="23152">
                  <c:v>-324.1585</c:v>
                </c:pt>
                <c:pt idx="23153">
                  <c:v>-324.15649999999999</c:v>
                </c:pt>
                <c:pt idx="23154">
                  <c:v>-324.15449999999998</c:v>
                </c:pt>
                <c:pt idx="23155">
                  <c:v>-324.15249999999997</c:v>
                </c:pt>
                <c:pt idx="23156">
                  <c:v>-324.15049999999997</c:v>
                </c:pt>
                <c:pt idx="23157">
                  <c:v>-324.14849999999996</c:v>
                </c:pt>
                <c:pt idx="23158">
                  <c:v>-324.14649999999995</c:v>
                </c:pt>
                <c:pt idx="23159">
                  <c:v>-324.14449999999999</c:v>
                </c:pt>
                <c:pt idx="23160">
                  <c:v>-324.14249999999998</c:v>
                </c:pt>
                <c:pt idx="23161">
                  <c:v>-324.14049999999997</c:v>
                </c:pt>
                <c:pt idx="23162">
                  <c:v>-324.13849999999996</c:v>
                </c:pt>
                <c:pt idx="23163">
                  <c:v>-324.13649999999996</c:v>
                </c:pt>
                <c:pt idx="23164">
                  <c:v>-324.1345</c:v>
                </c:pt>
                <c:pt idx="23165">
                  <c:v>-324.13249999999999</c:v>
                </c:pt>
                <c:pt idx="23166">
                  <c:v>-324.13049999999998</c:v>
                </c:pt>
                <c:pt idx="23167">
                  <c:v>-324.12849999999997</c:v>
                </c:pt>
                <c:pt idx="23168">
                  <c:v>-324.12649999999996</c:v>
                </c:pt>
                <c:pt idx="23169">
                  <c:v>-324.12449999999995</c:v>
                </c:pt>
                <c:pt idx="23170">
                  <c:v>-324.12249999999995</c:v>
                </c:pt>
                <c:pt idx="23171">
                  <c:v>-324.12049999999999</c:v>
                </c:pt>
                <c:pt idx="23172">
                  <c:v>-324.11849999999998</c:v>
                </c:pt>
                <c:pt idx="23173">
                  <c:v>-324.11649999999997</c:v>
                </c:pt>
                <c:pt idx="23174">
                  <c:v>-324.11449999999996</c:v>
                </c:pt>
                <c:pt idx="23175">
                  <c:v>-324.11249999999995</c:v>
                </c:pt>
                <c:pt idx="23176">
                  <c:v>-324.1105</c:v>
                </c:pt>
                <c:pt idx="23177">
                  <c:v>-324.10849999999999</c:v>
                </c:pt>
                <c:pt idx="23178">
                  <c:v>-324.10649999999998</c:v>
                </c:pt>
                <c:pt idx="23179">
                  <c:v>-324.10449999999997</c:v>
                </c:pt>
                <c:pt idx="23180">
                  <c:v>-324.10249999999996</c:v>
                </c:pt>
                <c:pt idx="23181">
                  <c:v>-324.10049999999995</c:v>
                </c:pt>
                <c:pt idx="23182">
                  <c:v>-324.0985</c:v>
                </c:pt>
                <c:pt idx="23183">
                  <c:v>-324.09649999999999</c:v>
                </c:pt>
                <c:pt idx="23184">
                  <c:v>-324.09449999999998</c:v>
                </c:pt>
                <c:pt idx="23185">
                  <c:v>-324.09249999999997</c:v>
                </c:pt>
                <c:pt idx="23186">
                  <c:v>-324.09049999999996</c:v>
                </c:pt>
                <c:pt idx="23187">
                  <c:v>-324.08849999999995</c:v>
                </c:pt>
                <c:pt idx="23188">
                  <c:v>-324.0865</c:v>
                </c:pt>
                <c:pt idx="23189">
                  <c:v>-324.08449999999999</c:v>
                </c:pt>
                <c:pt idx="23190">
                  <c:v>-324.08249999999998</c:v>
                </c:pt>
                <c:pt idx="23191">
                  <c:v>-324.08049999999997</c:v>
                </c:pt>
                <c:pt idx="23192">
                  <c:v>-324.07849999999996</c:v>
                </c:pt>
                <c:pt idx="23193">
                  <c:v>-324.07649999999995</c:v>
                </c:pt>
                <c:pt idx="23194">
                  <c:v>-324.0745</c:v>
                </c:pt>
                <c:pt idx="23195">
                  <c:v>-324.07249999999999</c:v>
                </c:pt>
                <c:pt idx="23196">
                  <c:v>-324.07049999999998</c:v>
                </c:pt>
                <c:pt idx="23197">
                  <c:v>-324.06849999999997</c:v>
                </c:pt>
                <c:pt idx="23198">
                  <c:v>-324.06649999999996</c:v>
                </c:pt>
                <c:pt idx="23199">
                  <c:v>-324.06449999999995</c:v>
                </c:pt>
                <c:pt idx="23200">
                  <c:v>-324.0625</c:v>
                </c:pt>
                <c:pt idx="23201">
                  <c:v>-324.06049999999999</c:v>
                </c:pt>
                <c:pt idx="23202">
                  <c:v>-324.05849999999998</c:v>
                </c:pt>
                <c:pt idx="23203">
                  <c:v>-324.05649999999997</c:v>
                </c:pt>
                <c:pt idx="23204">
                  <c:v>-324.05449999999996</c:v>
                </c:pt>
                <c:pt idx="23205">
                  <c:v>-324.05250000000001</c:v>
                </c:pt>
                <c:pt idx="23206">
                  <c:v>-324.0505</c:v>
                </c:pt>
                <c:pt idx="23207">
                  <c:v>-324.04849999999999</c:v>
                </c:pt>
                <c:pt idx="23208">
                  <c:v>-324.04649999999998</c:v>
                </c:pt>
                <c:pt idx="23209">
                  <c:v>-324.04449999999997</c:v>
                </c:pt>
                <c:pt idx="23210">
                  <c:v>-324.04249999999996</c:v>
                </c:pt>
                <c:pt idx="23211">
                  <c:v>-324.04049999999995</c:v>
                </c:pt>
                <c:pt idx="23212">
                  <c:v>-324.0385</c:v>
                </c:pt>
                <c:pt idx="23213">
                  <c:v>-324.03649999999999</c:v>
                </c:pt>
                <c:pt idx="23214">
                  <c:v>-324.03449999999998</c:v>
                </c:pt>
                <c:pt idx="23215">
                  <c:v>-324.03249999999997</c:v>
                </c:pt>
                <c:pt idx="23216">
                  <c:v>-324.03049999999996</c:v>
                </c:pt>
                <c:pt idx="23217">
                  <c:v>-324.02850000000001</c:v>
                </c:pt>
                <c:pt idx="23218">
                  <c:v>-324.0265</c:v>
                </c:pt>
                <c:pt idx="23219">
                  <c:v>-324.02449999999999</c:v>
                </c:pt>
                <c:pt idx="23220">
                  <c:v>-324.02249999999998</c:v>
                </c:pt>
                <c:pt idx="23221">
                  <c:v>-324.02049999999997</c:v>
                </c:pt>
                <c:pt idx="23222">
                  <c:v>-324.01849999999996</c:v>
                </c:pt>
                <c:pt idx="23223">
                  <c:v>-324.01649999999995</c:v>
                </c:pt>
                <c:pt idx="23224">
                  <c:v>-324.0145</c:v>
                </c:pt>
                <c:pt idx="23225">
                  <c:v>-324.01249999999999</c:v>
                </c:pt>
                <c:pt idx="23226">
                  <c:v>-324.01049999999998</c:v>
                </c:pt>
                <c:pt idx="23227">
                  <c:v>-324.00849999999997</c:v>
                </c:pt>
                <c:pt idx="23228">
                  <c:v>-324.00649999999996</c:v>
                </c:pt>
                <c:pt idx="23229">
                  <c:v>-324.00450000000001</c:v>
                </c:pt>
                <c:pt idx="23230">
                  <c:v>-324.0025</c:v>
                </c:pt>
                <c:pt idx="23231">
                  <c:v>-324.00049999999999</c:v>
                </c:pt>
                <c:pt idx="23232">
                  <c:v>-323.99849999999998</c:v>
                </c:pt>
                <c:pt idx="23233">
                  <c:v>-323.99649999999997</c:v>
                </c:pt>
                <c:pt idx="23234">
                  <c:v>-323.99449999999996</c:v>
                </c:pt>
                <c:pt idx="23235">
                  <c:v>-323.99249999999995</c:v>
                </c:pt>
                <c:pt idx="23236">
                  <c:v>-323.9905</c:v>
                </c:pt>
                <c:pt idx="23237">
                  <c:v>-323.98849999999999</c:v>
                </c:pt>
                <c:pt idx="23238">
                  <c:v>-323.98649999999998</c:v>
                </c:pt>
                <c:pt idx="23239">
                  <c:v>-323.98449999999997</c:v>
                </c:pt>
                <c:pt idx="23240">
                  <c:v>-323.98249999999996</c:v>
                </c:pt>
                <c:pt idx="23241">
                  <c:v>-323.98050000000001</c:v>
                </c:pt>
                <c:pt idx="23242">
                  <c:v>-323.9785</c:v>
                </c:pt>
                <c:pt idx="23243">
                  <c:v>-323.97649999999999</c:v>
                </c:pt>
                <c:pt idx="23244">
                  <c:v>-323.97449999999998</c:v>
                </c:pt>
                <c:pt idx="23245">
                  <c:v>-323.97249999999997</c:v>
                </c:pt>
                <c:pt idx="23246">
                  <c:v>-323.97049999999996</c:v>
                </c:pt>
                <c:pt idx="23247">
                  <c:v>-323.96849999999995</c:v>
                </c:pt>
                <c:pt idx="23248">
                  <c:v>-323.9665</c:v>
                </c:pt>
                <c:pt idx="23249">
                  <c:v>-323.96449999999999</c:v>
                </c:pt>
                <c:pt idx="23250">
                  <c:v>-323.96249999999998</c:v>
                </c:pt>
                <c:pt idx="23251">
                  <c:v>-323.96049999999997</c:v>
                </c:pt>
                <c:pt idx="23252">
                  <c:v>-323.95849999999996</c:v>
                </c:pt>
                <c:pt idx="23253">
                  <c:v>-323.95650000000001</c:v>
                </c:pt>
                <c:pt idx="23254">
                  <c:v>-323.9545</c:v>
                </c:pt>
                <c:pt idx="23255">
                  <c:v>-323.95249999999999</c:v>
                </c:pt>
                <c:pt idx="23256">
                  <c:v>-323.95049999999998</c:v>
                </c:pt>
                <c:pt idx="23257">
                  <c:v>-323.94849999999997</c:v>
                </c:pt>
                <c:pt idx="23258">
                  <c:v>-323.94649999999996</c:v>
                </c:pt>
                <c:pt idx="23259">
                  <c:v>-323.94449999999995</c:v>
                </c:pt>
                <c:pt idx="23260">
                  <c:v>-323.9425</c:v>
                </c:pt>
                <c:pt idx="23261">
                  <c:v>-323.94049999999999</c:v>
                </c:pt>
                <c:pt idx="23262">
                  <c:v>-323.93849999999998</c:v>
                </c:pt>
                <c:pt idx="23263">
                  <c:v>-323.93649999999997</c:v>
                </c:pt>
                <c:pt idx="23264">
                  <c:v>-323.93449999999996</c:v>
                </c:pt>
                <c:pt idx="23265">
                  <c:v>-323.9325</c:v>
                </c:pt>
                <c:pt idx="23266">
                  <c:v>-323.93049999999999</c:v>
                </c:pt>
                <c:pt idx="23267">
                  <c:v>-323.92849999999999</c:v>
                </c:pt>
                <c:pt idx="23268">
                  <c:v>-323.92649999999998</c:v>
                </c:pt>
                <c:pt idx="23269">
                  <c:v>-323.92449999999997</c:v>
                </c:pt>
                <c:pt idx="23270">
                  <c:v>-323.92249999999996</c:v>
                </c:pt>
                <c:pt idx="23271">
                  <c:v>-323.92049999999995</c:v>
                </c:pt>
                <c:pt idx="23272">
                  <c:v>-323.91849999999999</c:v>
                </c:pt>
                <c:pt idx="23273">
                  <c:v>-323.91649999999998</c:v>
                </c:pt>
                <c:pt idx="23274">
                  <c:v>-323.91449999999998</c:v>
                </c:pt>
                <c:pt idx="23275">
                  <c:v>-323.91249999999997</c:v>
                </c:pt>
                <c:pt idx="23276">
                  <c:v>-323.91049999999996</c:v>
                </c:pt>
                <c:pt idx="23277">
                  <c:v>-323.9085</c:v>
                </c:pt>
                <c:pt idx="23278">
                  <c:v>-323.90649999999999</c:v>
                </c:pt>
                <c:pt idx="23279">
                  <c:v>-323.90449999999998</c:v>
                </c:pt>
                <c:pt idx="23280">
                  <c:v>-323.90249999999997</c:v>
                </c:pt>
                <c:pt idx="23281">
                  <c:v>-323.90049999999997</c:v>
                </c:pt>
                <c:pt idx="23282">
                  <c:v>-323.89849999999996</c:v>
                </c:pt>
                <c:pt idx="23283">
                  <c:v>-323.89649999999995</c:v>
                </c:pt>
                <c:pt idx="23284">
                  <c:v>-323.89449999999999</c:v>
                </c:pt>
                <c:pt idx="23285">
                  <c:v>-323.89249999999998</c:v>
                </c:pt>
                <c:pt idx="23286">
                  <c:v>-323.89049999999997</c:v>
                </c:pt>
                <c:pt idx="23287">
                  <c:v>-323.88849999999996</c:v>
                </c:pt>
                <c:pt idx="23288">
                  <c:v>-323.88649999999996</c:v>
                </c:pt>
                <c:pt idx="23289">
                  <c:v>-323.8845</c:v>
                </c:pt>
                <c:pt idx="23290">
                  <c:v>-323.88249999999999</c:v>
                </c:pt>
                <c:pt idx="23291">
                  <c:v>-323.88049999999998</c:v>
                </c:pt>
                <c:pt idx="23292">
                  <c:v>-323.87849999999997</c:v>
                </c:pt>
                <c:pt idx="23293">
                  <c:v>-323.87649999999996</c:v>
                </c:pt>
                <c:pt idx="23294">
                  <c:v>-323.87449999999995</c:v>
                </c:pt>
                <c:pt idx="23295">
                  <c:v>-323.87249999999995</c:v>
                </c:pt>
                <c:pt idx="23296">
                  <c:v>-323.87049999999999</c:v>
                </c:pt>
                <c:pt idx="23297">
                  <c:v>-323.86849999999998</c:v>
                </c:pt>
                <c:pt idx="23298">
                  <c:v>-323.86649999999997</c:v>
                </c:pt>
                <c:pt idx="23299">
                  <c:v>-323.86449999999996</c:v>
                </c:pt>
                <c:pt idx="23300">
                  <c:v>-323.86249999999995</c:v>
                </c:pt>
                <c:pt idx="23301">
                  <c:v>-323.8605</c:v>
                </c:pt>
                <c:pt idx="23302">
                  <c:v>-323.85849999999999</c:v>
                </c:pt>
                <c:pt idx="23303">
                  <c:v>-323.85649999999998</c:v>
                </c:pt>
                <c:pt idx="23304">
                  <c:v>-323.85449999999997</c:v>
                </c:pt>
                <c:pt idx="23305">
                  <c:v>-323.85249999999996</c:v>
                </c:pt>
                <c:pt idx="23306">
                  <c:v>-323.85049999999995</c:v>
                </c:pt>
                <c:pt idx="23307">
                  <c:v>-323.8485</c:v>
                </c:pt>
                <c:pt idx="23308">
                  <c:v>-323.84649999999999</c:v>
                </c:pt>
                <c:pt idx="23309">
                  <c:v>-323.84449999999998</c:v>
                </c:pt>
                <c:pt idx="23310">
                  <c:v>-323.84249999999997</c:v>
                </c:pt>
                <c:pt idx="23311">
                  <c:v>-323.84049999999996</c:v>
                </c:pt>
                <c:pt idx="23312">
                  <c:v>-323.83849999999995</c:v>
                </c:pt>
                <c:pt idx="23313">
                  <c:v>-323.8365</c:v>
                </c:pt>
                <c:pt idx="23314">
                  <c:v>-323.83449999999999</c:v>
                </c:pt>
                <c:pt idx="23315">
                  <c:v>-323.83249999999998</c:v>
                </c:pt>
                <c:pt idx="23316">
                  <c:v>-323.83049999999997</c:v>
                </c:pt>
                <c:pt idx="23317">
                  <c:v>-323.82849999999996</c:v>
                </c:pt>
                <c:pt idx="23318">
                  <c:v>-323.82649999999995</c:v>
                </c:pt>
                <c:pt idx="23319">
                  <c:v>-323.8245</c:v>
                </c:pt>
                <c:pt idx="23320">
                  <c:v>-323.82249999999999</c:v>
                </c:pt>
                <c:pt idx="23321">
                  <c:v>-323.82049999999998</c:v>
                </c:pt>
                <c:pt idx="23322">
                  <c:v>-323.81849999999997</c:v>
                </c:pt>
                <c:pt idx="23323">
                  <c:v>-323.81649999999996</c:v>
                </c:pt>
                <c:pt idx="23324">
                  <c:v>-323.81449999999995</c:v>
                </c:pt>
                <c:pt idx="23325">
                  <c:v>-323.8125</c:v>
                </c:pt>
                <c:pt idx="23326">
                  <c:v>-323.81049999999999</c:v>
                </c:pt>
                <c:pt idx="23327">
                  <c:v>-323.80849999999998</c:v>
                </c:pt>
                <c:pt idx="23328">
                  <c:v>-323.80649999999997</c:v>
                </c:pt>
                <c:pt idx="23329">
                  <c:v>-323.80449999999996</c:v>
                </c:pt>
                <c:pt idx="23330">
                  <c:v>-323.80250000000001</c:v>
                </c:pt>
                <c:pt idx="23331">
                  <c:v>-323.8005</c:v>
                </c:pt>
                <c:pt idx="23332">
                  <c:v>-323.79849999999999</c:v>
                </c:pt>
                <c:pt idx="23333">
                  <c:v>-323.79649999999998</c:v>
                </c:pt>
                <c:pt idx="23334">
                  <c:v>-323.79449999999997</c:v>
                </c:pt>
                <c:pt idx="23335">
                  <c:v>-323.79249999999996</c:v>
                </c:pt>
                <c:pt idx="23336">
                  <c:v>-323.79049999999995</c:v>
                </c:pt>
                <c:pt idx="23337">
                  <c:v>-323.7885</c:v>
                </c:pt>
                <c:pt idx="23338">
                  <c:v>-323.78649999999999</c:v>
                </c:pt>
                <c:pt idx="23339">
                  <c:v>-323.78449999999998</c:v>
                </c:pt>
                <c:pt idx="23340">
                  <c:v>-323.78249999999997</c:v>
                </c:pt>
                <c:pt idx="23341">
                  <c:v>-323.78049999999996</c:v>
                </c:pt>
                <c:pt idx="23342">
                  <c:v>-323.77850000000001</c:v>
                </c:pt>
                <c:pt idx="23343">
                  <c:v>-323.7765</c:v>
                </c:pt>
                <c:pt idx="23344">
                  <c:v>-323.77449999999999</c:v>
                </c:pt>
                <c:pt idx="23345">
                  <c:v>-323.77249999999998</c:v>
                </c:pt>
                <c:pt idx="23346">
                  <c:v>-323.77049999999997</c:v>
                </c:pt>
                <c:pt idx="23347">
                  <c:v>-323.76849999999996</c:v>
                </c:pt>
                <c:pt idx="23348">
                  <c:v>-323.76649999999995</c:v>
                </c:pt>
                <c:pt idx="23349">
                  <c:v>-323.7645</c:v>
                </c:pt>
                <c:pt idx="23350">
                  <c:v>-323.76249999999999</c:v>
                </c:pt>
                <c:pt idx="23351">
                  <c:v>-323.76049999999998</c:v>
                </c:pt>
                <c:pt idx="23352">
                  <c:v>-323.75849999999997</c:v>
                </c:pt>
                <c:pt idx="23353">
                  <c:v>-323.75649999999996</c:v>
                </c:pt>
                <c:pt idx="23354">
                  <c:v>-323.75450000000001</c:v>
                </c:pt>
                <c:pt idx="23355">
                  <c:v>-323.7525</c:v>
                </c:pt>
                <c:pt idx="23356">
                  <c:v>-323.75049999999999</c:v>
                </c:pt>
                <c:pt idx="23357">
                  <c:v>-323.74849999999998</c:v>
                </c:pt>
                <c:pt idx="23358">
                  <c:v>-323.74649999999997</c:v>
                </c:pt>
                <c:pt idx="23359">
                  <c:v>-323.74449999999996</c:v>
                </c:pt>
                <c:pt idx="23360">
                  <c:v>-323.74249999999995</c:v>
                </c:pt>
                <c:pt idx="23361">
                  <c:v>-323.7405</c:v>
                </c:pt>
                <c:pt idx="23362">
                  <c:v>-323.73849999999999</c:v>
                </c:pt>
                <c:pt idx="23363">
                  <c:v>-323.73649999999998</c:v>
                </c:pt>
                <c:pt idx="23364">
                  <c:v>-323.73449999999997</c:v>
                </c:pt>
                <c:pt idx="23365">
                  <c:v>-323.73249999999996</c:v>
                </c:pt>
                <c:pt idx="23366">
                  <c:v>-323.73050000000001</c:v>
                </c:pt>
                <c:pt idx="23367">
                  <c:v>-323.7285</c:v>
                </c:pt>
                <c:pt idx="23368">
                  <c:v>-323.72649999999999</c:v>
                </c:pt>
                <c:pt idx="23369">
                  <c:v>-323.72449999999998</c:v>
                </c:pt>
                <c:pt idx="23370">
                  <c:v>-323.72249999999997</c:v>
                </c:pt>
                <c:pt idx="23371">
                  <c:v>-323.72049999999996</c:v>
                </c:pt>
                <c:pt idx="23372">
                  <c:v>-323.71849999999995</c:v>
                </c:pt>
                <c:pt idx="23373">
                  <c:v>-323.7165</c:v>
                </c:pt>
                <c:pt idx="23374">
                  <c:v>-323.71449999999999</c:v>
                </c:pt>
                <c:pt idx="23375">
                  <c:v>-323.71249999999998</c:v>
                </c:pt>
                <c:pt idx="23376">
                  <c:v>-323.71049999999997</c:v>
                </c:pt>
                <c:pt idx="23377">
                  <c:v>-323.70849999999996</c:v>
                </c:pt>
                <c:pt idx="23378">
                  <c:v>-323.70650000000001</c:v>
                </c:pt>
                <c:pt idx="23379">
                  <c:v>-323.7045</c:v>
                </c:pt>
                <c:pt idx="23380">
                  <c:v>-323.70249999999999</c:v>
                </c:pt>
                <c:pt idx="23381">
                  <c:v>-323.70049999999998</c:v>
                </c:pt>
                <c:pt idx="23382">
                  <c:v>-323.69849999999997</c:v>
                </c:pt>
                <c:pt idx="23383">
                  <c:v>-323.69649999999996</c:v>
                </c:pt>
                <c:pt idx="23384">
                  <c:v>-323.69449999999995</c:v>
                </c:pt>
                <c:pt idx="23385">
                  <c:v>-323.6925</c:v>
                </c:pt>
                <c:pt idx="23386">
                  <c:v>-323.69049999999999</c:v>
                </c:pt>
                <c:pt idx="23387">
                  <c:v>-323.68849999999998</c:v>
                </c:pt>
                <c:pt idx="23388">
                  <c:v>-323.68649999999997</c:v>
                </c:pt>
                <c:pt idx="23389">
                  <c:v>-323.68449999999996</c:v>
                </c:pt>
                <c:pt idx="23390">
                  <c:v>-323.6825</c:v>
                </c:pt>
                <c:pt idx="23391">
                  <c:v>-323.68049999999999</c:v>
                </c:pt>
                <c:pt idx="23392">
                  <c:v>-323.67849999999999</c:v>
                </c:pt>
                <c:pt idx="23393">
                  <c:v>-323.67649999999998</c:v>
                </c:pt>
                <c:pt idx="23394">
                  <c:v>-323.67449999999997</c:v>
                </c:pt>
                <c:pt idx="23395">
                  <c:v>-323.67249999999996</c:v>
                </c:pt>
                <c:pt idx="23396">
                  <c:v>-323.67049999999995</c:v>
                </c:pt>
                <c:pt idx="23397">
                  <c:v>-323.66849999999999</c:v>
                </c:pt>
                <c:pt idx="23398">
                  <c:v>-323.66649999999998</c:v>
                </c:pt>
                <c:pt idx="23399">
                  <c:v>-323.66449999999998</c:v>
                </c:pt>
                <c:pt idx="23400">
                  <c:v>-323.66249999999997</c:v>
                </c:pt>
                <c:pt idx="23401">
                  <c:v>-323.66049999999996</c:v>
                </c:pt>
                <c:pt idx="23402">
                  <c:v>-323.6585</c:v>
                </c:pt>
                <c:pt idx="23403">
                  <c:v>-323.65649999999999</c:v>
                </c:pt>
                <c:pt idx="23404">
                  <c:v>-323.65449999999998</c:v>
                </c:pt>
                <c:pt idx="23405">
                  <c:v>-323.65249999999997</c:v>
                </c:pt>
                <c:pt idx="23406">
                  <c:v>-323.65049999999997</c:v>
                </c:pt>
                <c:pt idx="23407">
                  <c:v>-323.64849999999996</c:v>
                </c:pt>
                <c:pt idx="23408">
                  <c:v>-323.64649999999995</c:v>
                </c:pt>
                <c:pt idx="23409">
                  <c:v>-323.64449999999999</c:v>
                </c:pt>
                <c:pt idx="23410">
                  <c:v>-323.64249999999998</c:v>
                </c:pt>
                <c:pt idx="23411">
                  <c:v>-323.64049999999997</c:v>
                </c:pt>
                <c:pt idx="23412">
                  <c:v>-323.63849999999996</c:v>
                </c:pt>
                <c:pt idx="23413">
                  <c:v>-323.63649999999996</c:v>
                </c:pt>
                <c:pt idx="23414">
                  <c:v>-323.6345</c:v>
                </c:pt>
                <c:pt idx="23415">
                  <c:v>-323.63249999999999</c:v>
                </c:pt>
                <c:pt idx="23416">
                  <c:v>-323.63049999999998</c:v>
                </c:pt>
                <c:pt idx="23417">
                  <c:v>-323.62849999999997</c:v>
                </c:pt>
                <c:pt idx="23418">
                  <c:v>-323.62649999999996</c:v>
                </c:pt>
                <c:pt idx="23419">
                  <c:v>-323.62449999999995</c:v>
                </c:pt>
                <c:pt idx="23420">
                  <c:v>-323.62249999999995</c:v>
                </c:pt>
                <c:pt idx="23421">
                  <c:v>-323.62049999999999</c:v>
                </c:pt>
                <c:pt idx="23422">
                  <c:v>-323.61849999999998</c:v>
                </c:pt>
                <c:pt idx="23423">
                  <c:v>-323.61649999999997</c:v>
                </c:pt>
                <c:pt idx="23424">
                  <c:v>-323.61449999999996</c:v>
                </c:pt>
                <c:pt idx="23425">
                  <c:v>-323.61249999999995</c:v>
                </c:pt>
                <c:pt idx="23426">
                  <c:v>-323.6105</c:v>
                </c:pt>
                <c:pt idx="23427">
                  <c:v>-323.60849999999999</c:v>
                </c:pt>
                <c:pt idx="23428">
                  <c:v>-323.60649999999998</c:v>
                </c:pt>
                <c:pt idx="23429">
                  <c:v>-323.60449999999997</c:v>
                </c:pt>
                <c:pt idx="23430">
                  <c:v>-323.60249999999996</c:v>
                </c:pt>
                <c:pt idx="23431">
                  <c:v>-323.60049999999995</c:v>
                </c:pt>
                <c:pt idx="23432">
                  <c:v>-323.5985</c:v>
                </c:pt>
                <c:pt idx="23433">
                  <c:v>-323.59649999999999</c:v>
                </c:pt>
                <c:pt idx="23434">
                  <c:v>-323.59449999999998</c:v>
                </c:pt>
                <c:pt idx="23435">
                  <c:v>-323.59249999999997</c:v>
                </c:pt>
                <c:pt idx="23436">
                  <c:v>-323.59049999999996</c:v>
                </c:pt>
                <c:pt idx="23437">
                  <c:v>-323.58849999999995</c:v>
                </c:pt>
                <c:pt idx="23438">
                  <c:v>-323.5865</c:v>
                </c:pt>
                <c:pt idx="23439">
                  <c:v>-323.58449999999999</c:v>
                </c:pt>
                <c:pt idx="23440">
                  <c:v>-323.58249999999998</c:v>
                </c:pt>
                <c:pt idx="23441">
                  <c:v>-323.58049999999997</c:v>
                </c:pt>
                <c:pt idx="23442">
                  <c:v>-323.57849999999996</c:v>
                </c:pt>
                <c:pt idx="23443">
                  <c:v>-323.57649999999995</c:v>
                </c:pt>
                <c:pt idx="23444">
                  <c:v>-323.5745</c:v>
                </c:pt>
                <c:pt idx="23445">
                  <c:v>-323.57249999999999</c:v>
                </c:pt>
                <c:pt idx="23446">
                  <c:v>-323.57049999999998</c:v>
                </c:pt>
                <c:pt idx="23447">
                  <c:v>-323.56849999999997</c:v>
                </c:pt>
                <c:pt idx="23448">
                  <c:v>-323.56649999999996</c:v>
                </c:pt>
                <c:pt idx="23449">
                  <c:v>-323.56449999999995</c:v>
                </c:pt>
                <c:pt idx="23450">
                  <c:v>-323.5625</c:v>
                </c:pt>
                <c:pt idx="23451">
                  <c:v>-323.56049999999999</c:v>
                </c:pt>
                <c:pt idx="23452">
                  <c:v>-323.55849999999998</c:v>
                </c:pt>
                <c:pt idx="23453">
                  <c:v>-323.55649999999997</c:v>
                </c:pt>
                <c:pt idx="23454">
                  <c:v>-323.55449999999996</c:v>
                </c:pt>
                <c:pt idx="23455">
                  <c:v>-323.55250000000001</c:v>
                </c:pt>
                <c:pt idx="23456">
                  <c:v>-323.5505</c:v>
                </c:pt>
                <c:pt idx="23457">
                  <c:v>-323.54849999999999</c:v>
                </c:pt>
                <c:pt idx="23458">
                  <c:v>-323.54649999999998</c:v>
                </c:pt>
                <c:pt idx="23459">
                  <c:v>-323.54449999999997</c:v>
                </c:pt>
                <c:pt idx="23460">
                  <c:v>-323.54249999999996</c:v>
                </c:pt>
                <c:pt idx="23461">
                  <c:v>-323.54049999999995</c:v>
                </c:pt>
                <c:pt idx="23462">
                  <c:v>-323.5385</c:v>
                </c:pt>
                <c:pt idx="23463">
                  <c:v>-323.53649999999999</c:v>
                </c:pt>
                <c:pt idx="23464">
                  <c:v>-323.53449999999998</c:v>
                </c:pt>
                <c:pt idx="23465">
                  <c:v>-323.53249999999997</c:v>
                </c:pt>
                <c:pt idx="23466">
                  <c:v>-323.53049999999996</c:v>
                </c:pt>
                <c:pt idx="23467">
                  <c:v>-323.52850000000001</c:v>
                </c:pt>
                <c:pt idx="23468">
                  <c:v>-323.5265</c:v>
                </c:pt>
                <c:pt idx="23469">
                  <c:v>-323.52449999999999</c:v>
                </c:pt>
                <c:pt idx="23470">
                  <c:v>-323.52249999999998</c:v>
                </c:pt>
                <c:pt idx="23471">
                  <c:v>-323.52049999999997</c:v>
                </c:pt>
                <c:pt idx="23472">
                  <c:v>-323.51849999999996</c:v>
                </c:pt>
                <c:pt idx="23473">
                  <c:v>-323.51649999999995</c:v>
                </c:pt>
                <c:pt idx="23474">
                  <c:v>-323.5145</c:v>
                </c:pt>
                <c:pt idx="23475">
                  <c:v>-323.51249999999999</c:v>
                </c:pt>
                <c:pt idx="23476">
                  <c:v>-323.51049999999998</c:v>
                </c:pt>
                <c:pt idx="23477">
                  <c:v>-323.50849999999997</c:v>
                </c:pt>
                <c:pt idx="23478">
                  <c:v>-323.50649999999996</c:v>
                </c:pt>
                <c:pt idx="23479">
                  <c:v>-323.50450000000001</c:v>
                </c:pt>
                <c:pt idx="23480">
                  <c:v>-323.5025</c:v>
                </c:pt>
                <c:pt idx="23481">
                  <c:v>-323.50049999999999</c:v>
                </c:pt>
                <c:pt idx="23482">
                  <c:v>-323.49849999999998</c:v>
                </c:pt>
                <c:pt idx="23483">
                  <c:v>-323.49649999999997</c:v>
                </c:pt>
                <c:pt idx="23484">
                  <c:v>-323.49449999999996</c:v>
                </c:pt>
                <c:pt idx="23485">
                  <c:v>-323.49249999999995</c:v>
                </c:pt>
                <c:pt idx="23486">
                  <c:v>-323.4905</c:v>
                </c:pt>
                <c:pt idx="23487">
                  <c:v>-323.48849999999999</c:v>
                </c:pt>
                <c:pt idx="23488">
                  <c:v>-323.48649999999998</c:v>
                </c:pt>
                <c:pt idx="23489">
                  <c:v>-323.48449999999997</c:v>
                </c:pt>
                <c:pt idx="23490">
                  <c:v>-323.48249999999996</c:v>
                </c:pt>
                <c:pt idx="23491">
                  <c:v>-323.48050000000001</c:v>
                </c:pt>
                <c:pt idx="23492">
                  <c:v>-323.4785</c:v>
                </c:pt>
                <c:pt idx="23493">
                  <c:v>-323.47649999999999</c:v>
                </c:pt>
                <c:pt idx="23494">
                  <c:v>-323.47449999999998</c:v>
                </c:pt>
                <c:pt idx="23495">
                  <c:v>-323.47249999999997</c:v>
                </c:pt>
                <c:pt idx="23496">
                  <c:v>-323.47049999999996</c:v>
                </c:pt>
                <c:pt idx="23497">
                  <c:v>-323.46849999999995</c:v>
                </c:pt>
                <c:pt idx="23498">
                  <c:v>-323.4665</c:v>
                </c:pt>
                <c:pt idx="23499">
                  <c:v>-323.46449999999999</c:v>
                </c:pt>
                <c:pt idx="23500">
                  <c:v>-323.46249999999998</c:v>
                </c:pt>
                <c:pt idx="23501">
                  <c:v>-323.46049999999997</c:v>
                </c:pt>
                <c:pt idx="23502">
                  <c:v>-323.45849999999996</c:v>
                </c:pt>
                <c:pt idx="23503">
                  <c:v>-323.45650000000001</c:v>
                </c:pt>
                <c:pt idx="23504">
                  <c:v>-323.4545</c:v>
                </c:pt>
                <c:pt idx="23505">
                  <c:v>-323.45249999999999</c:v>
                </c:pt>
                <c:pt idx="23506">
                  <c:v>-323.45049999999998</c:v>
                </c:pt>
                <c:pt idx="23507">
                  <c:v>-323.44849999999997</c:v>
                </c:pt>
                <c:pt idx="23508">
                  <c:v>-323.44649999999996</c:v>
                </c:pt>
                <c:pt idx="23509">
                  <c:v>-323.44449999999995</c:v>
                </c:pt>
                <c:pt idx="23510">
                  <c:v>-323.4425</c:v>
                </c:pt>
                <c:pt idx="23511">
                  <c:v>-323.44049999999999</c:v>
                </c:pt>
                <c:pt idx="23512">
                  <c:v>-323.43849999999998</c:v>
                </c:pt>
                <c:pt idx="23513">
                  <c:v>-323.43649999999997</c:v>
                </c:pt>
                <c:pt idx="23514">
                  <c:v>-323.43449999999996</c:v>
                </c:pt>
                <c:pt idx="23515">
                  <c:v>-323.4325</c:v>
                </c:pt>
                <c:pt idx="23516">
                  <c:v>-323.43049999999999</c:v>
                </c:pt>
                <c:pt idx="23517">
                  <c:v>-323.42849999999999</c:v>
                </c:pt>
                <c:pt idx="23518">
                  <c:v>-323.42649999999998</c:v>
                </c:pt>
                <c:pt idx="23519">
                  <c:v>-323.42449999999997</c:v>
                </c:pt>
                <c:pt idx="23520">
                  <c:v>-323.42249999999996</c:v>
                </c:pt>
                <c:pt idx="23521">
                  <c:v>-323.42049999999995</c:v>
                </c:pt>
                <c:pt idx="23522">
                  <c:v>-323.41849999999999</c:v>
                </c:pt>
                <c:pt idx="23523">
                  <c:v>-323.41649999999998</c:v>
                </c:pt>
                <c:pt idx="23524">
                  <c:v>-323.41449999999998</c:v>
                </c:pt>
                <c:pt idx="23525">
                  <c:v>-323.41249999999997</c:v>
                </c:pt>
                <c:pt idx="23526">
                  <c:v>-323.41049999999996</c:v>
                </c:pt>
                <c:pt idx="23527">
                  <c:v>-323.4085</c:v>
                </c:pt>
                <c:pt idx="23528">
                  <c:v>-323.40649999999999</c:v>
                </c:pt>
                <c:pt idx="23529">
                  <c:v>-323.40449999999998</c:v>
                </c:pt>
                <c:pt idx="23530">
                  <c:v>-323.40249999999997</c:v>
                </c:pt>
                <c:pt idx="23531">
                  <c:v>-323.40049999999997</c:v>
                </c:pt>
                <c:pt idx="23532">
                  <c:v>-323.39849999999996</c:v>
                </c:pt>
                <c:pt idx="23533">
                  <c:v>-323.39649999999995</c:v>
                </c:pt>
                <c:pt idx="23534">
                  <c:v>-323.39449999999999</c:v>
                </c:pt>
                <c:pt idx="23535">
                  <c:v>-323.39249999999998</c:v>
                </c:pt>
                <c:pt idx="23536">
                  <c:v>-323.39049999999997</c:v>
                </c:pt>
                <c:pt idx="23537">
                  <c:v>-323.38849999999996</c:v>
                </c:pt>
                <c:pt idx="23538">
                  <c:v>-323.38649999999996</c:v>
                </c:pt>
                <c:pt idx="23539">
                  <c:v>-323.3845</c:v>
                </c:pt>
                <c:pt idx="23540">
                  <c:v>-323.38249999999999</c:v>
                </c:pt>
                <c:pt idx="23541">
                  <c:v>-323.38049999999998</c:v>
                </c:pt>
                <c:pt idx="23542">
                  <c:v>-323.37849999999997</c:v>
                </c:pt>
                <c:pt idx="23543">
                  <c:v>-323.37649999999996</c:v>
                </c:pt>
                <c:pt idx="23544">
                  <c:v>-323.37449999999995</c:v>
                </c:pt>
                <c:pt idx="23545">
                  <c:v>-323.37249999999995</c:v>
                </c:pt>
                <c:pt idx="23546">
                  <c:v>-323.37049999999999</c:v>
                </c:pt>
                <c:pt idx="23547">
                  <c:v>-323.36849999999998</c:v>
                </c:pt>
                <c:pt idx="23548">
                  <c:v>-323.36649999999997</c:v>
                </c:pt>
                <c:pt idx="23549">
                  <c:v>-323.36449999999996</c:v>
                </c:pt>
                <c:pt idx="23550">
                  <c:v>-323.36249999999995</c:v>
                </c:pt>
                <c:pt idx="23551">
                  <c:v>-323.3605</c:v>
                </c:pt>
                <c:pt idx="23552">
                  <c:v>-323.35849999999999</c:v>
                </c:pt>
                <c:pt idx="23553">
                  <c:v>-323.35649999999998</c:v>
                </c:pt>
                <c:pt idx="23554">
                  <c:v>-323.35449999999997</c:v>
                </c:pt>
                <c:pt idx="23555">
                  <c:v>-323.35249999999996</c:v>
                </c:pt>
                <c:pt idx="23556">
                  <c:v>-323.35049999999995</c:v>
                </c:pt>
                <c:pt idx="23557">
                  <c:v>-323.3485</c:v>
                </c:pt>
                <c:pt idx="23558">
                  <c:v>-323.34649999999999</c:v>
                </c:pt>
                <c:pt idx="23559">
                  <c:v>-323.34449999999998</c:v>
                </c:pt>
                <c:pt idx="23560">
                  <c:v>-323.34249999999997</c:v>
                </c:pt>
                <c:pt idx="23561">
                  <c:v>-323.34049999999996</c:v>
                </c:pt>
                <c:pt idx="23562">
                  <c:v>-323.33849999999995</c:v>
                </c:pt>
                <c:pt idx="23563">
                  <c:v>-323.3365</c:v>
                </c:pt>
                <c:pt idx="23564">
                  <c:v>-323.33449999999999</c:v>
                </c:pt>
                <c:pt idx="23565">
                  <c:v>-323.33249999999998</c:v>
                </c:pt>
                <c:pt idx="23566">
                  <c:v>-323.33049999999997</c:v>
                </c:pt>
                <c:pt idx="23567">
                  <c:v>-323.32849999999996</c:v>
                </c:pt>
                <c:pt idx="23568">
                  <c:v>-323.32649999999995</c:v>
                </c:pt>
                <c:pt idx="23569">
                  <c:v>-323.3245</c:v>
                </c:pt>
                <c:pt idx="23570">
                  <c:v>-323.32249999999999</c:v>
                </c:pt>
                <c:pt idx="23571">
                  <c:v>-323.32049999999998</c:v>
                </c:pt>
                <c:pt idx="23572">
                  <c:v>-323.31849999999997</c:v>
                </c:pt>
                <c:pt idx="23573">
                  <c:v>-323.31649999999996</c:v>
                </c:pt>
                <c:pt idx="23574">
                  <c:v>-323.31449999999995</c:v>
                </c:pt>
                <c:pt idx="23575">
                  <c:v>-323.3125</c:v>
                </c:pt>
                <c:pt idx="23576">
                  <c:v>-323.31049999999999</c:v>
                </c:pt>
                <c:pt idx="23577">
                  <c:v>-323.30849999999998</c:v>
                </c:pt>
                <c:pt idx="23578">
                  <c:v>-323.30649999999997</c:v>
                </c:pt>
                <c:pt idx="23579">
                  <c:v>-323.30449999999996</c:v>
                </c:pt>
                <c:pt idx="23580">
                  <c:v>-323.30250000000001</c:v>
                </c:pt>
                <c:pt idx="23581">
                  <c:v>-323.3005</c:v>
                </c:pt>
                <c:pt idx="23582">
                  <c:v>-323.29849999999999</c:v>
                </c:pt>
                <c:pt idx="23583">
                  <c:v>-323.29649999999998</c:v>
                </c:pt>
                <c:pt idx="23584">
                  <c:v>-323.29449999999997</c:v>
                </c:pt>
                <c:pt idx="23585">
                  <c:v>-323.29249999999996</c:v>
                </c:pt>
                <c:pt idx="23586">
                  <c:v>-323.29049999999995</c:v>
                </c:pt>
                <c:pt idx="23587">
                  <c:v>-323.2885</c:v>
                </c:pt>
                <c:pt idx="23588">
                  <c:v>-323.28649999999999</c:v>
                </c:pt>
                <c:pt idx="23589">
                  <c:v>-323.28449999999998</c:v>
                </c:pt>
                <c:pt idx="23590">
                  <c:v>-323.28249999999997</c:v>
                </c:pt>
                <c:pt idx="23591">
                  <c:v>-323.28049999999996</c:v>
                </c:pt>
                <c:pt idx="23592">
                  <c:v>-323.27850000000001</c:v>
                </c:pt>
                <c:pt idx="23593">
                  <c:v>-323.2765</c:v>
                </c:pt>
                <c:pt idx="23594">
                  <c:v>-323.27449999999999</c:v>
                </c:pt>
                <c:pt idx="23595">
                  <c:v>-323.27249999999998</c:v>
                </c:pt>
                <c:pt idx="23596">
                  <c:v>-323.27049999999997</c:v>
                </c:pt>
                <c:pt idx="23597">
                  <c:v>-323.26849999999996</c:v>
                </c:pt>
                <c:pt idx="23598">
                  <c:v>-323.26649999999995</c:v>
                </c:pt>
                <c:pt idx="23599">
                  <c:v>-323.2645</c:v>
                </c:pt>
                <c:pt idx="23600">
                  <c:v>-323.26249999999999</c:v>
                </c:pt>
                <c:pt idx="23601">
                  <c:v>-323.26049999999998</c:v>
                </c:pt>
                <c:pt idx="23602">
                  <c:v>-323.25849999999997</c:v>
                </c:pt>
                <c:pt idx="23603">
                  <c:v>-323.25649999999996</c:v>
                </c:pt>
                <c:pt idx="23604">
                  <c:v>-323.25450000000001</c:v>
                </c:pt>
                <c:pt idx="23605">
                  <c:v>-323.2525</c:v>
                </c:pt>
                <c:pt idx="23606">
                  <c:v>-323.25049999999999</c:v>
                </c:pt>
                <c:pt idx="23607">
                  <c:v>-323.24849999999998</c:v>
                </c:pt>
                <c:pt idx="23608">
                  <c:v>-323.24649999999997</c:v>
                </c:pt>
                <c:pt idx="23609">
                  <c:v>-323.24449999999996</c:v>
                </c:pt>
                <c:pt idx="23610">
                  <c:v>-323.24249999999995</c:v>
                </c:pt>
                <c:pt idx="23611">
                  <c:v>-323.2405</c:v>
                </c:pt>
                <c:pt idx="23612">
                  <c:v>-323.23849999999999</c:v>
                </c:pt>
                <c:pt idx="23613">
                  <c:v>-323.23649999999998</c:v>
                </c:pt>
                <c:pt idx="23614">
                  <c:v>-323.23449999999997</c:v>
                </c:pt>
                <c:pt idx="23615">
                  <c:v>-323.23249999999996</c:v>
                </c:pt>
                <c:pt idx="23616">
                  <c:v>-323.23050000000001</c:v>
                </c:pt>
                <c:pt idx="23617">
                  <c:v>-323.2285</c:v>
                </c:pt>
                <c:pt idx="23618">
                  <c:v>-323.22649999999999</c:v>
                </c:pt>
                <c:pt idx="23619">
                  <c:v>-323.22449999999998</c:v>
                </c:pt>
                <c:pt idx="23620">
                  <c:v>-323.22249999999997</c:v>
                </c:pt>
                <c:pt idx="23621">
                  <c:v>-323.22049999999996</c:v>
                </c:pt>
                <c:pt idx="23622">
                  <c:v>-323.21849999999995</c:v>
                </c:pt>
                <c:pt idx="23623">
                  <c:v>-323.2165</c:v>
                </c:pt>
                <c:pt idx="23624">
                  <c:v>-323.21449999999999</c:v>
                </c:pt>
                <c:pt idx="23625">
                  <c:v>-323.21249999999998</c:v>
                </c:pt>
                <c:pt idx="23626">
                  <c:v>-323.21049999999997</c:v>
                </c:pt>
                <c:pt idx="23627">
                  <c:v>-323.20849999999996</c:v>
                </c:pt>
                <c:pt idx="23628">
                  <c:v>-323.20650000000001</c:v>
                </c:pt>
                <c:pt idx="23629">
                  <c:v>-323.2045</c:v>
                </c:pt>
                <c:pt idx="23630">
                  <c:v>-323.20249999999999</c:v>
                </c:pt>
                <c:pt idx="23631">
                  <c:v>-323.20049999999998</c:v>
                </c:pt>
                <c:pt idx="23632">
                  <c:v>-323.19849999999997</c:v>
                </c:pt>
                <c:pt idx="23633">
                  <c:v>-323.19649999999996</c:v>
                </c:pt>
                <c:pt idx="23634">
                  <c:v>-323.19449999999995</c:v>
                </c:pt>
                <c:pt idx="23635">
                  <c:v>-323.1925</c:v>
                </c:pt>
                <c:pt idx="23636">
                  <c:v>-323.19049999999999</c:v>
                </c:pt>
                <c:pt idx="23637">
                  <c:v>-323.18849999999998</c:v>
                </c:pt>
                <c:pt idx="23638">
                  <c:v>-323.18649999999997</c:v>
                </c:pt>
                <c:pt idx="23639">
                  <c:v>-323.18449999999996</c:v>
                </c:pt>
                <c:pt idx="23640">
                  <c:v>-323.1825</c:v>
                </c:pt>
                <c:pt idx="23641">
                  <c:v>-323.18049999999999</c:v>
                </c:pt>
                <c:pt idx="23642">
                  <c:v>-323.17849999999999</c:v>
                </c:pt>
                <c:pt idx="23643">
                  <c:v>-323.17649999999998</c:v>
                </c:pt>
                <c:pt idx="23644">
                  <c:v>-323.17449999999997</c:v>
                </c:pt>
                <c:pt idx="23645">
                  <c:v>-323.17249999999996</c:v>
                </c:pt>
                <c:pt idx="23646">
                  <c:v>-323.17049999999995</c:v>
                </c:pt>
                <c:pt idx="23647">
                  <c:v>-323.16849999999999</c:v>
                </c:pt>
                <c:pt idx="23648">
                  <c:v>-323.16649999999998</c:v>
                </c:pt>
                <c:pt idx="23649">
                  <c:v>-323.16449999999998</c:v>
                </c:pt>
                <c:pt idx="23650">
                  <c:v>-323.16249999999997</c:v>
                </c:pt>
                <c:pt idx="23651">
                  <c:v>-323.16049999999996</c:v>
                </c:pt>
                <c:pt idx="23652">
                  <c:v>-323.1585</c:v>
                </c:pt>
                <c:pt idx="23653">
                  <c:v>-323.15649999999999</c:v>
                </c:pt>
                <c:pt idx="23654">
                  <c:v>-323.15449999999998</c:v>
                </c:pt>
                <c:pt idx="23655">
                  <c:v>-323.15249999999997</c:v>
                </c:pt>
                <c:pt idx="23656">
                  <c:v>-323.15049999999997</c:v>
                </c:pt>
                <c:pt idx="23657">
                  <c:v>-323.14849999999996</c:v>
                </c:pt>
                <c:pt idx="23658">
                  <c:v>-323.14649999999995</c:v>
                </c:pt>
                <c:pt idx="23659">
                  <c:v>-323.14449999999999</c:v>
                </c:pt>
                <c:pt idx="23660">
                  <c:v>-323.14249999999998</c:v>
                </c:pt>
                <c:pt idx="23661">
                  <c:v>-323.14049999999997</c:v>
                </c:pt>
                <c:pt idx="23662">
                  <c:v>-323.13849999999996</c:v>
                </c:pt>
                <c:pt idx="23663">
                  <c:v>-323.13649999999996</c:v>
                </c:pt>
                <c:pt idx="23664">
                  <c:v>-323.1345</c:v>
                </c:pt>
                <c:pt idx="23665">
                  <c:v>-323.13249999999999</c:v>
                </c:pt>
                <c:pt idx="23666">
                  <c:v>-323.13049999999998</c:v>
                </c:pt>
                <c:pt idx="23667">
                  <c:v>-323.12849999999997</c:v>
                </c:pt>
                <c:pt idx="23668">
                  <c:v>-323.12649999999996</c:v>
                </c:pt>
                <c:pt idx="23669">
                  <c:v>-323.12449999999995</c:v>
                </c:pt>
                <c:pt idx="23670">
                  <c:v>-323.12249999999995</c:v>
                </c:pt>
                <c:pt idx="23671">
                  <c:v>-323.12049999999999</c:v>
                </c:pt>
                <c:pt idx="23672">
                  <c:v>-323.11849999999998</c:v>
                </c:pt>
                <c:pt idx="23673">
                  <c:v>-323.11649999999997</c:v>
                </c:pt>
                <c:pt idx="23674">
                  <c:v>-323.11449999999996</c:v>
                </c:pt>
                <c:pt idx="23675">
                  <c:v>-323.11249999999995</c:v>
                </c:pt>
                <c:pt idx="23676">
                  <c:v>-323.1105</c:v>
                </c:pt>
                <c:pt idx="23677">
                  <c:v>-323.10849999999999</c:v>
                </c:pt>
                <c:pt idx="23678">
                  <c:v>-323.10649999999998</c:v>
                </c:pt>
                <c:pt idx="23679">
                  <c:v>-323.10449999999997</c:v>
                </c:pt>
                <c:pt idx="23680">
                  <c:v>-323.10249999999996</c:v>
                </c:pt>
                <c:pt idx="23681">
                  <c:v>-323.10049999999995</c:v>
                </c:pt>
                <c:pt idx="23682">
                  <c:v>-323.0985</c:v>
                </c:pt>
                <c:pt idx="23683">
                  <c:v>-323.09649999999999</c:v>
                </c:pt>
                <c:pt idx="23684">
                  <c:v>-323.09449999999998</c:v>
                </c:pt>
                <c:pt idx="23685">
                  <c:v>-323.09249999999997</c:v>
                </c:pt>
                <c:pt idx="23686">
                  <c:v>-323.09049999999996</c:v>
                </c:pt>
                <c:pt idx="23687">
                  <c:v>-323.08849999999995</c:v>
                </c:pt>
                <c:pt idx="23688">
                  <c:v>-323.0865</c:v>
                </c:pt>
                <c:pt idx="23689">
                  <c:v>-323.08449999999999</c:v>
                </c:pt>
                <c:pt idx="23690">
                  <c:v>-323.08249999999998</c:v>
                </c:pt>
                <c:pt idx="23691">
                  <c:v>-323.08049999999997</c:v>
                </c:pt>
                <c:pt idx="23692">
                  <c:v>-323.07849999999996</c:v>
                </c:pt>
                <c:pt idx="23693">
                  <c:v>-323.07649999999995</c:v>
                </c:pt>
                <c:pt idx="23694">
                  <c:v>-323.0745</c:v>
                </c:pt>
                <c:pt idx="23695">
                  <c:v>-323.07249999999999</c:v>
                </c:pt>
                <c:pt idx="23696">
                  <c:v>-323.07049999999998</c:v>
                </c:pt>
                <c:pt idx="23697">
                  <c:v>-323.06849999999997</c:v>
                </c:pt>
                <c:pt idx="23698">
                  <c:v>-323.06649999999996</c:v>
                </c:pt>
                <c:pt idx="23699">
                  <c:v>-323.06449999999995</c:v>
                </c:pt>
                <c:pt idx="23700">
                  <c:v>-323.0625</c:v>
                </c:pt>
                <c:pt idx="23701">
                  <c:v>-323.06049999999999</c:v>
                </c:pt>
                <c:pt idx="23702">
                  <c:v>-323.05849999999998</c:v>
                </c:pt>
                <c:pt idx="23703">
                  <c:v>-323.05649999999997</c:v>
                </c:pt>
                <c:pt idx="23704">
                  <c:v>-323.05449999999996</c:v>
                </c:pt>
                <c:pt idx="23705">
                  <c:v>-323.05250000000001</c:v>
                </c:pt>
                <c:pt idx="23706">
                  <c:v>-323.0505</c:v>
                </c:pt>
                <c:pt idx="23707">
                  <c:v>-323.04849999999999</c:v>
                </c:pt>
                <c:pt idx="23708">
                  <c:v>-323.04649999999998</c:v>
                </c:pt>
                <c:pt idx="23709">
                  <c:v>-323.04449999999997</c:v>
                </c:pt>
                <c:pt idx="23710">
                  <c:v>-323.04249999999996</c:v>
                </c:pt>
                <c:pt idx="23711">
                  <c:v>-323.04049999999995</c:v>
                </c:pt>
                <c:pt idx="23712">
                  <c:v>-323.0385</c:v>
                </c:pt>
                <c:pt idx="23713">
                  <c:v>-323.03649999999999</c:v>
                </c:pt>
                <c:pt idx="23714">
                  <c:v>-323.03449999999998</c:v>
                </c:pt>
                <c:pt idx="23715">
                  <c:v>-323.03249999999997</c:v>
                </c:pt>
                <c:pt idx="23716">
                  <c:v>-323.03049999999996</c:v>
                </c:pt>
                <c:pt idx="23717">
                  <c:v>-323.02850000000001</c:v>
                </c:pt>
                <c:pt idx="23718">
                  <c:v>-323.0265</c:v>
                </c:pt>
                <c:pt idx="23719">
                  <c:v>-323.02449999999999</c:v>
                </c:pt>
                <c:pt idx="23720">
                  <c:v>-323.02249999999998</c:v>
                </c:pt>
                <c:pt idx="23721">
                  <c:v>-323.02049999999997</c:v>
                </c:pt>
                <c:pt idx="23722">
                  <c:v>-323.01849999999996</c:v>
                </c:pt>
                <c:pt idx="23723">
                  <c:v>-323.01649999999995</c:v>
                </c:pt>
                <c:pt idx="23724">
                  <c:v>-323.0145</c:v>
                </c:pt>
                <c:pt idx="23725">
                  <c:v>-323.01249999999999</c:v>
                </c:pt>
                <c:pt idx="23726">
                  <c:v>-323.01049999999998</c:v>
                </c:pt>
                <c:pt idx="23727">
                  <c:v>-323.00849999999997</c:v>
                </c:pt>
                <c:pt idx="23728">
                  <c:v>-323.00649999999996</c:v>
                </c:pt>
                <c:pt idx="23729">
                  <c:v>-323.00450000000001</c:v>
                </c:pt>
                <c:pt idx="23730">
                  <c:v>-323.0025</c:v>
                </c:pt>
                <c:pt idx="23731">
                  <c:v>-323.00049999999999</c:v>
                </c:pt>
                <c:pt idx="23732">
                  <c:v>-322.99849999999998</c:v>
                </c:pt>
                <c:pt idx="23733">
                  <c:v>-322.99649999999997</c:v>
                </c:pt>
                <c:pt idx="23734">
                  <c:v>-322.99449999999996</c:v>
                </c:pt>
                <c:pt idx="23735">
                  <c:v>-322.99249999999995</c:v>
                </c:pt>
                <c:pt idx="23736">
                  <c:v>-322.9905</c:v>
                </c:pt>
                <c:pt idx="23737">
                  <c:v>-322.98849999999999</c:v>
                </c:pt>
                <c:pt idx="23738">
                  <c:v>-322.98649999999998</c:v>
                </c:pt>
                <c:pt idx="23739">
                  <c:v>-322.98449999999997</c:v>
                </c:pt>
                <c:pt idx="23740">
                  <c:v>-322.98249999999996</c:v>
                </c:pt>
                <c:pt idx="23741">
                  <c:v>-322.98050000000001</c:v>
                </c:pt>
                <c:pt idx="23742">
                  <c:v>-322.9785</c:v>
                </c:pt>
                <c:pt idx="23743">
                  <c:v>-322.97649999999999</c:v>
                </c:pt>
                <c:pt idx="23744">
                  <c:v>-322.97449999999998</c:v>
                </c:pt>
                <c:pt idx="23745">
                  <c:v>-322.97249999999997</c:v>
                </c:pt>
                <c:pt idx="23746">
                  <c:v>-322.97049999999996</c:v>
                </c:pt>
                <c:pt idx="23747">
                  <c:v>-322.96849999999995</c:v>
                </c:pt>
                <c:pt idx="23748">
                  <c:v>-322.9665</c:v>
                </c:pt>
                <c:pt idx="23749">
                  <c:v>-322.96449999999999</c:v>
                </c:pt>
                <c:pt idx="23750">
                  <c:v>-322.96249999999998</c:v>
                </c:pt>
                <c:pt idx="23751">
                  <c:v>-322.96049999999997</c:v>
                </c:pt>
                <c:pt idx="23752">
                  <c:v>-322.95849999999996</c:v>
                </c:pt>
                <c:pt idx="23753">
                  <c:v>-322.95650000000001</c:v>
                </c:pt>
                <c:pt idx="23754">
                  <c:v>-322.9545</c:v>
                </c:pt>
                <c:pt idx="23755">
                  <c:v>-322.95249999999999</c:v>
                </c:pt>
                <c:pt idx="23756">
                  <c:v>-322.95049999999998</c:v>
                </c:pt>
                <c:pt idx="23757">
                  <c:v>-322.94849999999997</c:v>
                </c:pt>
                <c:pt idx="23758">
                  <c:v>-322.94649999999996</c:v>
                </c:pt>
                <c:pt idx="23759">
                  <c:v>-322.94449999999995</c:v>
                </c:pt>
                <c:pt idx="23760">
                  <c:v>-322.9425</c:v>
                </c:pt>
                <c:pt idx="23761">
                  <c:v>-322.94049999999999</c:v>
                </c:pt>
                <c:pt idx="23762">
                  <c:v>-322.93849999999998</c:v>
                </c:pt>
                <c:pt idx="23763">
                  <c:v>-322.93649999999997</c:v>
                </c:pt>
                <c:pt idx="23764">
                  <c:v>-322.93449999999996</c:v>
                </c:pt>
                <c:pt idx="23765">
                  <c:v>-322.9325</c:v>
                </c:pt>
                <c:pt idx="23766">
                  <c:v>-322.93049999999999</c:v>
                </c:pt>
                <c:pt idx="23767">
                  <c:v>-322.92849999999999</c:v>
                </c:pt>
                <c:pt idx="23768">
                  <c:v>-322.92649999999998</c:v>
                </c:pt>
                <c:pt idx="23769">
                  <c:v>-322.92449999999997</c:v>
                </c:pt>
                <c:pt idx="23770">
                  <c:v>-322.92249999999996</c:v>
                </c:pt>
                <c:pt idx="23771">
                  <c:v>-322.92049999999995</c:v>
                </c:pt>
                <c:pt idx="23772">
                  <c:v>-322.91849999999999</c:v>
                </c:pt>
                <c:pt idx="23773">
                  <c:v>-322.91649999999998</c:v>
                </c:pt>
                <c:pt idx="23774">
                  <c:v>-322.91449999999998</c:v>
                </c:pt>
                <c:pt idx="23775">
                  <c:v>-322.91249999999997</c:v>
                </c:pt>
                <c:pt idx="23776">
                  <c:v>-322.91049999999996</c:v>
                </c:pt>
                <c:pt idx="23777">
                  <c:v>-322.9085</c:v>
                </c:pt>
                <c:pt idx="23778">
                  <c:v>-322.90649999999999</c:v>
                </c:pt>
                <c:pt idx="23779">
                  <c:v>-322.90449999999998</c:v>
                </c:pt>
                <c:pt idx="23780">
                  <c:v>-322.90249999999997</c:v>
                </c:pt>
                <c:pt idx="23781">
                  <c:v>-322.90049999999997</c:v>
                </c:pt>
                <c:pt idx="23782">
                  <c:v>-322.89849999999996</c:v>
                </c:pt>
                <c:pt idx="23783">
                  <c:v>-322.89649999999995</c:v>
                </c:pt>
                <c:pt idx="23784">
                  <c:v>-322.89449999999999</c:v>
                </c:pt>
                <c:pt idx="23785">
                  <c:v>-322.89249999999998</c:v>
                </c:pt>
                <c:pt idx="23786">
                  <c:v>-322.89049999999997</c:v>
                </c:pt>
                <c:pt idx="23787">
                  <c:v>-322.88849999999996</c:v>
                </c:pt>
                <c:pt idx="23788">
                  <c:v>-322.88649999999996</c:v>
                </c:pt>
                <c:pt idx="23789">
                  <c:v>-322.8845</c:v>
                </c:pt>
                <c:pt idx="23790">
                  <c:v>-322.88249999999999</c:v>
                </c:pt>
                <c:pt idx="23791">
                  <c:v>-322.88049999999998</c:v>
                </c:pt>
                <c:pt idx="23792">
                  <c:v>-322.87849999999997</c:v>
                </c:pt>
                <c:pt idx="23793">
                  <c:v>-322.87649999999996</c:v>
                </c:pt>
                <c:pt idx="23794">
                  <c:v>-322.87449999999995</c:v>
                </c:pt>
                <c:pt idx="23795">
                  <c:v>-322.87249999999995</c:v>
                </c:pt>
                <c:pt idx="23796">
                  <c:v>-322.87049999999999</c:v>
                </c:pt>
                <c:pt idx="23797">
                  <c:v>-322.86849999999998</c:v>
                </c:pt>
                <c:pt idx="23798">
                  <c:v>-322.86649999999997</c:v>
                </c:pt>
                <c:pt idx="23799">
                  <c:v>-322.86449999999996</c:v>
                </c:pt>
                <c:pt idx="23800">
                  <c:v>-322.86249999999995</c:v>
                </c:pt>
                <c:pt idx="23801">
                  <c:v>-322.8605</c:v>
                </c:pt>
                <c:pt idx="23802">
                  <c:v>-322.85849999999999</c:v>
                </c:pt>
                <c:pt idx="23803">
                  <c:v>-322.85649999999998</c:v>
                </c:pt>
                <c:pt idx="23804">
                  <c:v>-322.85449999999997</c:v>
                </c:pt>
                <c:pt idx="23805">
                  <c:v>-322.85249999999996</c:v>
                </c:pt>
                <c:pt idx="23806">
                  <c:v>-322.85049999999995</c:v>
                </c:pt>
                <c:pt idx="23807">
                  <c:v>-322.8485</c:v>
                </c:pt>
                <c:pt idx="23808">
                  <c:v>-322.84649999999999</c:v>
                </c:pt>
                <c:pt idx="23809">
                  <c:v>-322.84449999999998</c:v>
                </c:pt>
                <c:pt idx="23810">
                  <c:v>-322.84249999999997</c:v>
                </c:pt>
                <c:pt idx="23811">
                  <c:v>-322.84049999999996</c:v>
                </c:pt>
                <c:pt idx="23812">
                  <c:v>-322.83849999999995</c:v>
                </c:pt>
                <c:pt idx="23813">
                  <c:v>-322.8365</c:v>
                </c:pt>
                <c:pt idx="23814">
                  <c:v>-322.83449999999999</c:v>
                </c:pt>
                <c:pt idx="23815">
                  <c:v>-322.83249999999998</c:v>
                </c:pt>
                <c:pt idx="23816">
                  <c:v>-322.83049999999997</c:v>
                </c:pt>
                <c:pt idx="23817">
                  <c:v>-322.82849999999996</c:v>
                </c:pt>
                <c:pt idx="23818">
                  <c:v>-322.82649999999995</c:v>
                </c:pt>
                <c:pt idx="23819">
                  <c:v>-322.8245</c:v>
                </c:pt>
                <c:pt idx="23820">
                  <c:v>-322.82249999999999</c:v>
                </c:pt>
                <c:pt idx="23821">
                  <c:v>-322.82049999999998</c:v>
                </c:pt>
                <c:pt idx="23822">
                  <c:v>-322.81849999999997</c:v>
                </c:pt>
                <c:pt idx="23823">
                  <c:v>-322.81649999999996</c:v>
                </c:pt>
                <c:pt idx="23824">
                  <c:v>-322.81449999999995</c:v>
                </c:pt>
                <c:pt idx="23825">
                  <c:v>-322.8125</c:v>
                </c:pt>
                <c:pt idx="23826">
                  <c:v>-322.81049999999999</c:v>
                </c:pt>
                <c:pt idx="23827">
                  <c:v>-322.80849999999998</c:v>
                </c:pt>
                <c:pt idx="23828">
                  <c:v>-322.80649999999997</c:v>
                </c:pt>
                <c:pt idx="23829">
                  <c:v>-322.80449999999996</c:v>
                </c:pt>
                <c:pt idx="23830">
                  <c:v>-322.80250000000001</c:v>
                </c:pt>
                <c:pt idx="23831">
                  <c:v>-322.8005</c:v>
                </c:pt>
                <c:pt idx="23832">
                  <c:v>-322.79849999999999</c:v>
                </c:pt>
                <c:pt idx="23833">
                  <c:v>-322.79649999999998</c:v>
                </c:pt>
                <c:pt idx="23834">
                  <c:v>-322.79449999999997</c:v>
                </c:pt>
                <c:pt idx="23835">
                  <c:v>-322.79249999999996</c:v>
                </c:pt>
                <c:pt idx="23836">
                  <c:v>-322.79049999999995</c:v>
                </c:pt>
                <c:pt idx="23837">
                  <c:v>-322.7885</c:v>
                </c:pt>
                <c:pt idx="23838">
                  <c:v>-322.78649999999999</c:v>
                </c:pt>
                <c:pt idx="23839">
                  <c:v>-322.78449999999998</c:v>
                </c:pt>
                <c:pt idx="23840">
                  <c:v>-322.78249999999997</c:v>
                </c:pt>
                <c:pt idx="23841">
                  <c:v>-322.78049999999996</c:v>
                </c:pt>
                <c:pt idx="23842">
                  <c:v>-322.77850000000001</c:v>
                </c:pt>
                <c:pt idx="23843">
                  <c:v>-322.7765</c:v>
                </c:pt>
                <c:pt idx="23844">
                  <c:v>-322.77449999999999</c:v>
                </c:pt>
                <c:pt idx="23845">
                  <c:v>-322.77249999999998</c:v>
                </c:pt>
                <c:pt idx="23846">
                  <c:v>-322.77049999999997</c:v>
                </c:pt>
                <c:pt idx="23847">
                  <c:v>-322.76849999999996</c:v>
                </c:pt>
                <c:pt idx="23848">
                  <c:v>-322.76649999999995</c:v>
                </c:pt>
                <c:pt idx="23849">
                  <c:v>-322.7645</c:v>
                </c:pt>
                <c:pt idx="23850">
                  <c:v>-322.76249999999999</c:v>
                </c:pt>
                <c:pt idx="23851">
                  <c:v>-322.76049999999998</c:v>
                </c:pt>
                <c:pt idx="23852">
                  <c:v>-322.75849999999997</c:v>
                </c:pt>
                <c:pt idx="23853">
                  <c:v>-322.75649999999996</c:v>
                </c:pt>
                <c:pt idx="23854">
                  <c:v>-322.75450000000001</c:v>
                </c:pt>
                <c:pt idx="23855">
                  <c:v>-322.7525</c:v>
                </c:pt>
                <c:pt idx="23856">
                  <c:v>-322.75049999999999</c:v>
                </c:pt>
                <c:pt idx="23857">
                  <c:v>-322.74849999999998</c:v>
                </c:pt>
                <c:pt idx="23858">
                  <c:v>-322.74649999999997</c:v>
                </c:pt>
                <c:pt idx="23859">
                  <c:v>-322.74449999999996</c:v>
                </c:pt>
                <c:pt idx="23860">
                  <c:v>-322.74249999999995</c:v>
                </c:pt>
                <c:pt idx="23861">
                  <c:v>-322.7405</c:v>
                </c:pt>
                <c:pt idx="23862">
                  <c:v>-322.73849999999999</c:v>
                </c:pt>
                <c:pt idx="23863">
                  <c:v>-322.73649999999998</c:v>
                </c:pt>
                <c:pt idx="23864">
                  <c:v>-322.73449999999997</c:v>
                </c:pt>
                <c:pt idx="23865">
                  <c:v>-322.73249999999996</c:v>
                </c:pt>
                <c:pt idx="23866">
                  <c:v>-322.73050000000001</c:v>
                </c:pt>
                <c:pt idx="23867">
                  <c:v>-322.7285</c:v>
                </c:pt>
                <c:pt idx="23868">
                  <c:v>-322.72649999999999</c:v>
                </c:pt>
                <c:pt idx="23869">
                  <c:v>-322.72449999999998</c:v>
                </c:pt>
                <c:pt idx="23870">
                  <c:v>-322.72249999999997</c:v>
                </c:pt>
                <c:pt idx="23871">
                  <c:v>-322.72049999999996</c:v>
                </c:pt>
                <c:pt idx="23872">
                  <c:v>-322.71849999999995</c:v>
                </c:pt>
                <c:pt idx="23873">
                  <c:v>-322.7165</c:v>
                </c:pt>
                <c:pt idx="23874">
                  <c:v>-322.71449999999999</c:v>
                </c:pt>
                <c:pt idx="23875">
                  <c:v>-322.71249999999998</c:v>
                </c:pt>
                <c:pt idx="23876">
                  <c:v>-322.71049999999997</c:v>
                </c:pt>
                <c:pt idx="23877">
                  <c:v>-322.70849999999996</c:v>
                </c:pt>
                <c:pt idx="23878">
                  <c:v>-322.70650000000001</c:v>
                </c:pt>
                <c:pt idx="23879">
                  <c:v>-322.7045</c:v>
                </c:pt>
                <c:pt idx="23880">
                  <c:v>-322.70249999999999</c:v>
                </c:pt>
                <c:pt idx="23881">
                  <c:v>-322.70049999999998</c:v>
                </c:pt>
                <c:pt idx="23882">
                  <c:v>-322.69849999999997</c:v>
                </c:pt>
                <c:pt idx="23883">
                  <c:v>-322.69649999999996</c:v>
                </c:pt>
                <c:pt idx="23884">
                  <c:v>-322.69449999999995</c:v>
                </c:pt>
                <c:pt idx="23885">
                  <c:v>-322.6925</c:v>
                </c:pt>
                <c:pt idx="23886">
                  <c:v>-322.69049999999999</c:v>
                </c:pt>
                <c:pt idx="23887">
                  <c:v>-322.68849999999998</c:v>
                </c:pt>
                <c:pt idx="23888">
                  <c:v>-322.68649999999997</c:v>
                </c:pt>
                <c:pt idx="23889">
                  <c:v>-322.68449999999996</c:v>
                </c:pt>
                <c:pt idx="23890">
                  <c:v>-322.6825</c:v>
                </c:pt>
                <c:pt idx="23891">
                  <c:v>-322.68049999999999</c:v>
                </c:pt>
                <c:pt idx="23892">
                  <c:v>-322.67849999999999</c:v>
                </c:pt>
                <c:pt idx="23893">
                  <c:v>-322.67649999999998</c:v>
                </c:pt>
                <c:pt idx="23894">
                  <c:v>-322.67449999999997</c:v>
                </c:pt>
                <c:pt idx="23895">
                  <c:v>-322.67249999999996</c:v>
                </c:pt>
                <c:pt idx="23896">
                  <c:v>-322.67049999999995</c:v>
                </c:pt>
                <c:pt idx="23897">
                  <c:v>-322.66849999999999</c:v>
                </c:pt>
                <c:pt idx="23898">
                  <c:v>-322.66649999999998</c:v>
                </c:pt>
                <c:pt idx="23899">
                  <c:v>-322.66449999999998</c:v>
                </c:pt>
                <c:pt idx="23900">
                  <c:v>-322.66249999999997</c:v>
                </c:pt>
                <c:pt idx="23901">
                  <c:v>-322.66049999999996</c:v>
                </c:pt>
                <c:pt idx="23902">
                  <c:v>-322.6585</c:v>
                </c:pt>
                <c:pt idx="23903">
                  <c:v>-322.65649999999999</c:v>
                </c:pt>
                <c:pt idx="23904">
                  <c:v>-322.65449999999998</c:v>
                </c:pt>
                <c:pt idx="23905">
                  <c:v>-322.65249999999997</c:v>
                </c:pt>
                <c:pt idx="23906">
                  <c:v>-322.65049999999997</c:v>
                </c:pt>
                <c:pt idx="23907">
                  <c:v>-322.64849999999996</c:v>
                </c:pt>
                <c:pt idx="23908">
                  <c:v>-322.64649999999995</c:v>
                </c:pt>
                <c:pt idx="23909">
                  <c:v>-322.64449999999999</c:v>
                </c:pt>
                <c:pt idx="23910">
                  <c:v>-322.64249999999998</c:v>
                </c:pt>
                <c:pt idx="23911">
                  <c:v>-322.64049999999997</c:v>
                </c:pt>
                <c:pt idx="23912">
                  <c:v>-322.63849999999996</c:v>
                </c:pt>
                <c:pt idx="23913">
                  <c:v>-322.63649999999996</c:v>
                </c:pt>
                <c:pt idx="23914">
                  <c:v>-322.6345</c:v>
                </c:pt>
                <c:pt idx="23915">
                  <c:v>-322.63249999999999</c:v>
                </c:pt>
                <c:pt idx="23916">
                  <c:v>-322.63049999999998</c:v>
                </c:pt>
                <c:pt idx="23917">
                  <c:v>-322.62849999999997</c:v>
                </c:pt>
                <c:pt idx="23918">
                  <c:v>-322.62649999999996</c:v>
                </c:pt>
                <c:pt idx="23919">
                  <c:v>-322.62449999999995</c:v>
                </c:pt>
                <c:pt idx="23920">
                  <c:v>-322.62249999999995</c:v>
                </c:pt>
                <c:pt idx="23921">
                  <c:v>-322.62049999999999</c:v>
                </c:pt>
                <c:pt idx="23922">
                  <c:v>-322.61849999999998</c:v>
                </c:pt>
                <c:pt idx="23923">
                  <c:v>-322.61649999999997</c:v>
                </c:pt>
                <c:pt idx="23924">
                  <c:v>-322.61449999999996</c:v>
                </c:pt>
                <c:pt idx="23925">
                  <c:v>-322.61249999999995</c:v>
                </c:pt>
                <c:pt idx="23926">
                  <c:v>-322.6105</c:v>
                </c:pt>
                <c:pt idx="23927">
                  <c:v>-322.60849999999999</c:v>
                </c:pt>
                <c:pt idx="23928">
                  <c:v>-322.60649999999998</c:v>
                </c:pt>
                <c:pt idx="23929">
                  <c:v>-322.60449999999997</c:v>
                </c:pt>
                <c:pt idx="23930">
                  <c:v>-322.60249999999996</c:v>
                </c:pt>
                <c:pt idx="23931">
                  <c:v>-322.60049999999995</c:v>
                </c:pt>
                <c:pt idx="23932">
                  <c:v>-322.5985</c:v>
                </c:pt>
                <c:pt idx="23933">
                  <c:v>-322.59649999999999</c:v>
                </c:pt>
                <c:pt idx="23934">
                  <c:v>-322.59449999999998</c:v>
                </c:pt>
                <c:pt idx="23935">
                  <c:v>-322.59249999999997</c:v>
                </c:pt>
                <c:pt idx="23936">
                  <c:v>-322.59049999999996</c:v>
                </c:pt>
                <c:pt idx="23937">
                  <c:v>-322.58849999999995</c:v>
                </c:pt>
                <c:pt idx="23938">
                  <c:v>-322.5865</c:v>
                </c:pt>
                <c:pt idx="23939">
                  <c:v>-322.58449999999999</c:v>
                </c:pt>
                <c:pt idx="23940">
                  <c:v>-322.58249999999998</c:v>
                </c:pt>
                <c:pt idx="23941">
                  <c:v>-322.58049999999997</c:v>
                </c:pt>
                <c:pt idx="23942">
                  <c:v>-322.57849999999996</c:v>
                </c:pt>
                <c:pt idx="23943">
                  <c:v>-322.57649999999995</c:v>
                </c:pt>
                <c:pt idx="23944">
                  <c:v>-322.5745</c:v>
                </c:pt>
                <c:pt idx="23945">
                  <c:v>-322.57249999999999</c:v>
                </c:pt>
                <c:pt idx="23946">
                  <c:v>-322.57049999999998</c:v>
                </c:pt>
                <c:pt idx="23947">
                  <c:v>-322.56849999999997</c:v>
                </c:pt>
                <c:pt idx="23948">
                  <c:v>-322.56649999999996</c:v>
                </c:pt>
                <c:pt idx="23949">
                  <c:v>-322.56449999999995</c:v>
                </c:pt>
                <c:pt idx="23950">
                  <c:v>-322.5625</c:v>
                </c:pt>
                <c:pt idx="23951">
                  <c:v>-322.56049999999999</c:v>
                </c:pt>
                <c:pt idx="23952">
                  <c:v>-322.55849999999998</c:v>
                </c:pt>
                <c:pt idx="23953">
                  <c:v>-322.55649999999997</c:v>
                </c:pt>
                <c:pt idx="23954">
                  <c:v>-322.55449999999996</c:v>
                </c:pt>
                <c:pt idx="23955">
                  <c:v>-322.55250000000001</c:v>
                </c:pt>
                <c:pt idx="23956">
                  <c:v>-322.5505</c:v>
                </c:pt>
                <c:pt idx="23957">
                  <c:v>-322.54849999999999</c:v>
                </c:pt>
                <c:pt idx="23958">
                  <c:v>-322.54649999999998</c:v>
                </c:pt>
                <c:pt idx="23959">
                  <c:v>-322.54449999999997</c:v>
                </c:pt>
                <c:pt idx="23960">
                  <c:v>-322.54249999999996</c:v>
                </c:pt>
                <c:pt idx="23961">
                  <c:v>-322.54049999999995</c:v>
                </c:pt>
                <c:pt idx="23962">
                  <c:v>-322.5385</c:v>
                </c:pt>
                <c:pt idx="23963">
                  <c:v>-322.53649999999999</c:v>
                </c:pt>
                <c:pt idx="23964">
                  <c:v>-322.53449999999998</c:v>
                </c:pt>
                <c:pt idx="23965">
                  <c:v>-322.53249999999997</c:v>
                </c:pt>
                <c:pt idx="23966">
                  <c:v>-322.53049999999996</c:v>
                </c:pt>
                <c:pt idx="23967">
                  <c:v>-322.52850000000001</c:v>
                </c:pt>
                <c:pt idx="23968">
                  <c:v>-322.5265</c:v>
                </c:pt>
                <c:pt idx="23969">
                  <c:v>-322.52449999999999</c:v>
                </c:pt>
                <c:pt idx="23970">
                  <c:v>-322.52249999999998</c:v>
                </c:pt>
                <c:pt idx="23971">
                  <c:v>-322.52049999999997</c:v>
                </c:pt>
                <c:pt idx="23972">
                  <c:v>-322.51849999999996</c:v>
                </c:pt>
                <c:pt idx="23973">
                  <c:v>-322.51649999999995</c:v>
                </c:pt>
                <c:pt idx="23974">
                  <c:v>-322.5145</c:v>
                </c:pt>
                <c:pt idx="23975">
                  <c:v>-322.51249999999999</c:v>
                </c:pt>
                <c:pt idx="23976">
                  <c:v>-322.51049999999998</c:v>
                </c:pt>
                <c:pt idx="23977">
                  <c:v>-322.50849999999997</c:v>
                </c:pt>
                <c:pt idx="23978">
                  <c:v>-322.50649999999996</c:v>
                </c:pt>
                <c:pt idx="23979">
                  <c:v>-322.50450000000001</c:v>
                </c:pt>
                <c:pt idx="23980">
                  <c:v>-322.5025</c:v>
                </c:pt>
                <c:pt idx="23981">
                  <c:v>-322.50049999999999</c:v>
                </c:pt>
                <c:pt idx="23982">
                  <c:v>-322.49849999999998</c:v>
                </c:pt>
                <c:pt idx="23983">
                  <c:v>-322.49649999999997</c:v>
                </c:pt>
                <c:pt idx="23984">
                  <c:v>-322.49449999999996</c:v>
                </c:pt>
                <c:pt idx="23985">
                  <c:v>-322.49249999999995</c:v>
                </c:pt>
                <c:pt idx="23986">
                  <c:v>-322.4905</c:v>
                </c:pt>
                <c:pt idx="23987">
                  <c:v>-322.48849999999999</c:v>
                </c:pt>
                <c:pt idx="23988">
                  <c:v>-322.48649999999998</c:v>
                </c:pt>
                <c:pt idx="23989">
                  <c:v>-322.48449999999997</c:v>
                </c:pt>
                <c:pt idx="23990">
                  <c:v>-322.48249999999996</c:v>
                </c:pt>
                <c:pt idx="23991">
                  <c:v>-322.48050000000001</c:v>
                </c:pt>
                <c:pt idx="23992">
                  <c:v>-322.4785</c:v>
                </c:pt>
                <c:pt idx="23993">
                  <c:v>-322.47649999999999</c:v>
                </c:pt>
                <c:pt idx="23994">
                  <c:v>-322.47449999999998</c:v>
                </c:pt>
                <c:pt idx="23995">
                  <c:v>-322.47249999999997</c:v>
                </c:pt>
                <c:pt idx="23996">
                  <c:v>-322.47049999999996</c:v>
                </c:pt>
                <c:pt idx="23997">
                  <c:v>-322.46849999999995</c:v>
                </c:pt>
                <c:pt idx="23998">
                  <c:v>-322.4665</c:v>
                </c:pt>
                <c:pt idx="23999">
                  <c:v>-322.46449999999999</c:v>
                </c:pt>
                <c:pt idx="24000">
                  <c:v>-322.46249999999998</c:v>
                </c:pt>
                <c:pt idx="24001">
                  <c:v>-322.46049999999997</c:v>
                </c:pt>
                <c:pt idx="24002">
                  <c:v>-322.45849999999996</c:v>
                </c:pt>
                <c:pt idx="24003">
                  <c:v>-322.45650000000001</c:v>
                </c:pt>
                <c:pt idx="24004">
                  <c:v>-322.4545</c:v>
                </c:pt>
                <c:pt idx="24005">
                  <c:v>-322.45249999999999</c:v>
                </c:pt>
                <c:pt idx="24006">
                  <c:v>-322.45049999999998</c:v>
                </c:pt>
                <c:pt idx="24007">
                  <c:v>-322.44849999999997</c:v>
                </c:pt>
                <c:pt idx="24008">
                  <c:v>-322.44649999999996</c:v>
                </c:pt>
                <c:pt idx="24009">
                  <c:v>-322.44449999999995</c:v>
                </c:pt>
                <c:pt idx="24010">
                  <c:v>-322.4425</c:v>
                </c:pt>
                <c:pt idx="24011">
                  <c:v>-322.44049999999999</c:v>
                </c:pt>
                <c:pt idx="24012">
                  <c:v>-322.43849999999998</c:v>
                </c:pt>
                <c:pt idx="24013">
                  <c:v>-322.43649999999997</c:v>
                </c:pt>
                <c:pt idx="24014">
                  <c:v>-322.43449999999996</c:v>
                </c:pt>
                <c:pt idx="24015">
                  <c:v>-322.4325</c:v>
                </c:pt>
                <c:pt idx="24016">
                  <c:v>-322.43049999999999</c:v>
                </c:pt>
                <c:pt idx="24017">
                  <c:v>-322.42849999999999</c:v>
                </c:pt>
                <c:pt idx="24018">
                  <c:v>-322.42649999999998</c:v>
                </c:pt>
                <c:pt idx="24019">
                  <c:v>-322.42449999999997</c:v>
                </c:pt>
                <c:pt idx="24020">
                  <c:v>-322.42249999999996</c:v>
                </c:pt>
                <c:pt idx="24021">
                  <c:v>-322.42049999999995</c:v>
                </c:pt>
                <c:pt idx="24022">
                  <c:v>-322.41849999999999</c:v>
                </c:pt>
                <c:pt idx="24023">
                  <c:v>-322.41649999999998</c:v>
                </c:pt>
                <c:pt idx="24024">
                  <c:v>-322.41449999999998</c:v>
                </c:pt>
                <c:pt idx="24025">
                  <c:v>-322.41249999999997</c:v>
                </c:pt>
                <c:pt idx="24026">
                  <c:v>-322.41049999999996</c:v>
                </c:pt>
                <c:pt idx="24027">
                  <c:v>-322.4085</c:v>
                </c:pt>
                <c:pt idx="24028">
                  <c:v>-322.40649999999999</c:v>
                </c:pt>
                <c:pt idx="24029">
                  <c:v>-322.40449999999998</c:v>
                </c:pt>
                <c:pt idx="24030">
                  <c:v>-322.40249999999997</c:v>
                </c:pt>
                <c:pt idx="24031">
                  <c:v>-322.40049999999997</c:v>
                </c:pt>
                <c:pt idx="24032">
                  <c:v>-322.39849999999996</c:v>
                </c:pt>
                <c:pt idx="24033">
                  <c:v>-322.39649999999995</c:v>
                </c:pt>
                <c:pt idx="24034">
                  <c:v>-322.39449999999999</c:v>
                </c:pt>
                <c:pt idx="24035">
                  <c:v>-322.39249999999998</c:v>
                </c:pt>
                <c:pt idx="24036">
                  <c:v>-322.39049999999997</c:v>
                </c:pt>
                <c:pt idx="24037">
                  <c:v>-322.38849999999996</c:v>
                </c:pt>
                <c:pt idx="24038">
                  <c:v>-322.38649999999996</c:v>
                </c:pt>
                <c:pt idx="24039">
                  <c:v>-322.3845</c:v>
                </c:pt>
                <c:pt idx="24040">
                  <c:v>-322.38249999999999</c:v>
                </c:pt>
                <c:pt idx="24041">
                  <c:v>-322.38049999999998</c:v>
                </c:pt>
                <c:pt idx="24042">
                  <c:v>-322.37849999999997</c:v>
                </c:pt>
                <c:pt idx="24043">
                  <c:v>-322.37649999999996</c:v>
                </c:pt>
                <c:pt idx="24044">
                  <c:v>-322.37449999999995</c:v>
                </c:pt>
                <c:pt idx="24045">
                  <c:v>-322.37249999999995</c:v>
                </c:pt>
                <c:pt idx="24046">
                  <c:v>-322.37049999999999</c:v>
                </c:pt>
                <c:pt idx="24047">
                  <c:v>-322.36849999999998</c:v>
                </c:pt>
                <c:pt idx="24048">
                  <c:v>-322.36649999999997</c:v>
                </c:pt>
                <c:pt idx="24049">
                  <c:v>-322.36449999999996</c:v>
                </c:pt>
                <c:pt idx="24050">
                  <c:v>-322.36249999999995</c:v>
                </c:pt>
                <c:pt idx="24051">
                  <c:v>-322.3605</c:v>
                </c:pt>
                <c:pt idx="24052">
                  <c:v>-322.35849999999999</c:v>
                </c:pt>
                <c:pt idx="24053">
                  <c:v>-322.35649999999998</c:v>
                </c:pt>
                <c:pt idx="24054">
                  <c:v>-322.35449999999997</c:v>
                </c:pt>
                <c:pt idx="24055">
                  <c:v>-322.35249999999996</c:v>
                </c:pt>
                <c:pt idx="24056">
                  <c:v>-322.35049999999995</c:v>
                </c:pt>
                <c:pt idx="24057">
                  <c:v>-322.3485</c:v>
                </c:pt>
                <c:pt idx="24058">
                  <c:v>-322.34649999999999</c:v>
                </c:pt>
                <c:pt idx="24059">
                  <c:v>-322.34449999999998</c:v>
                </c:pt>
                <c:pt idx="24060">
                  <c:v>-322.34249999999997</c:v>
                </c:pt>
                <c:pt idx="24061">
                  <c:v>-322.34049999999996</c:v>
                </c:pt>
                <c:pt idx="24062">
                  <c:v>-322.33849999999995</c:v>
                </c:pt>
                <c:pt idx="24063">
                  <c:v>-322.3365</c:v>
                </c:pt>
                <c:pt idx="24064">
                  <c:v>-322.33449999999999</c:v>
                </c:pt>
                <c:pt idx="24065">
                  <c:v>-322.33249999999998</c:v>
                </c:pt>
                <c:pt idx="24066">
                  <c:v>-322.33049999999997</c:v>
                </c:pt>
                <c:pt idx="24067">
                  <c:v>-322.32849999999996</c:v>
                </c:pt>
                <c:pt idx="24068">
                  <c:v>-322.32649999999995</c:v>
                </c:pt>
                <c:pt idx="24069">
                  <c:v>-322.3245</c:v>
                </c:pt>
                <c:pt idx="24070">
                  <c:v>-322.32249999999999</c:v>
                </c:pt>
                <c:pt idx="24071">
                  <c:v>-322.32049999999998</c:v>
                </c:pt>
                <c:pt idx="24072">
                  <c:v>-322.31849999999997</c:v>
                </c:pt>
                <c:pt idx="24073">
                  <c:v>-322.31649999999996</c:v>
                </c:pt>
                <c:pt idx="24074">
                  <c:v>-322.31449999999995</c:v>
                </c:pt>
                <c:pt idx="24075">
                  <c:v>-322.3125</c:v>
                </c:pt>
                <c:pt idx="24076">
                  <c:v>-322.31049999999999</c:v>
                </c:pt>
                <c:pt idx="24077">
                  <c:v>-322.30849999999998</c:v>
                </c:pt>
                <c:pt idx="24078">
                  <c:v>-322.30649999999997</c:v>
                </c:pt>
                <c:pt idx="24079">
                  <c:v>-322.30449999999996</c:v>
                </c:pt>
                <c:pt idx="24080">
                  <c:v>-322.30250000000001</c:v>
                </c:pt>
                <c:pt idx="24081">
                  <c:v>-322.3005</c:v>
                </c:pt>
                <c:pt idx="24082">
                  <c:v>-322.29849999999999</c:v>
                </c:pt>
                <c:pt idx="24083">
                  <c:v>-322.29649999999998</c:v>
                </c:pt>
                <c:pt idx="24084">
                  <c:v>-322.29449999999997</c:v>
                </c:pt>
                <c:pt idx="24085">
                  <c:v>-322.29249999999996</c:v>
                </c:pt>
                <c:pt idx="24086">
                  <c:v>-322.29049999999995</c:v>
                </c:pt>
                <c:pt idx="24087">
                  <c:v>-322.2885</c:v>
                </c:pt>
                <c:pt idx="24088">
                  <c:v>-322.28649999999999</c:v>
                </c:pt>
                <c:pt idx="24089">
                  <c:v>-322.28449999999998</c:v>
                </c:pt>
                <c:pt idx="24090">
                  <c:v>-322.28249999999997</c:v>
                </c:pt>
                <c:pt idx="24091">
                  <c:v>-322.28049999999996</c:v>
                </c:pt>
                <c:pt idx="24092">
                  <c:v>-322.27850000000001</c:v>
                </c:pt>
                <c:pt idx="24093">
                  <c:v>-322.2765</c:v>
                </c:pt>
                <c:pt idx="24094">
                  <c:v>-322.27449999999999</c:v>
                </c:pt>
                <c:pt idx="24095">
                  <c:v>-322.27249999999998</c:v>
                </c:pt>
                <c:pt idx="24096">
                  <c:v>-322.27049999999997</c:v>
                </c:pt>
                <c:pt idx="24097">
                  <c:v>-322.26849999999996</c:v>
                </c:pt>
                <c:pt idx="24098">
                  <c:v>-322.26649999999995</c:v>
                </c:pt>
                <c:pt idx="24099">
                  <c:v>-322.2645</c:v>
                </c:pt>
                <c:pt idx="24100">
                  <c:v>-322.26249999999999</c:v>
                </c:pt>
                <c:pt idx="24101">
                  <c:v>-322.26049999999998</c:v>
                </c:pt>
                <c:pt idx="24102">
                  <c:v>-322.25849999999997</c:v>
                </c:pt>
                <c:pt idx="24103">
                  <c:v>-322.25649999999996</c:v>
                </c:pt>
                <c:pt idx="24104">
                  <c:v>-322.25450000000001</c:v>
                </c:pt>
                <c:pt idx="24105">
                  <c:v>-322.2525</c:v>
                </c:pt>
                <c:pt idx="24106">
                  <c:v>-322.25049999999999</c:v>
                </c:pt>
                <c:pt idx="24107">
                  <c:v>-322.24849999999998</c:v>
                </c:pt>
                <c:pt idx="24108">
                  <c:v>-322.24649999999997</c:v>
                </c:pt>
                <c:pt idx="24109">
                  <c:v>-322.24449999999996</c:v>
                </c:pt>
                <c:pt idx="24110">
                  <c:v>-322.24249999999995</c:v>
                </c:pt>
                <c:pt idx="24111">
                  <c:v>-322.2405</c:v>
                </c:pt>
                <c:pt idx="24112">
                  <c:v>-322.23849999999999</c:v>
                </c:pt>
                <c:pt idx="24113">
                  <c:v>-322.23649999999998</c:v>
                </c:pt>
                <c:pt idx="24114">
                  <c:v>-322.23449999999997</c:v>
                </c:pt>
                <c:pt idx="24115">
                  <c:v>-322.23249999999996</c:v>
                </c:pt>
                <c:pt idx="24116">
                  <c:v>-322.23050000000001</c:v>
                </c:pt>
                <c:pt idx="24117">
                  <c:v>-322.2285</c:v>
                </c:pt>
                <c:pt idx="24118">
                  <c:v>-322.22649999999999</c:v>
                </c:pt>
                <c:pt idx="24119">
                  <c:v>-322.22449999999998</c:v>
                </c:pt>
                <c:pt idx="24120">
                  <c:v>-322.22249999999997</c:v>
                </c:pt>
                <c:pt idx="24121">
                  <c:v>-322.22049999999996</c:v>
                </c:pt>
                <c:pt idx="24122">
                  <c:v>-322.21849999999995</c:v>
                </c:pt>
                <c:pt idx="24123">
                  <c:v>-322.2165</c:v>
                </c:pt>
                <c:pt idx="24124">
                  <c:v>-322.21449999999999</c:v>
                </c:pt>
                <c:pt idx="24125">
                  <c:v>-322.21249999999998</c:v>
                </c:pt>
                <c:pt idx="24126">
                  <c:v>-322.21049999999997</c:v>
                </c:pt>
                <c:pt idx="24127">
                  <c:v>-322.20849999999996</c:v>
                </c:pt>
                <c:pt idx="24128">
                  <c:v>-322.20650000000001</c:v>
                </c:pt>
                <c:pt idx="24129">
                  <c:v>-322.2045</c:v>
                </c:pt>
                <c:pt idx="24130">
                  <c:v>-322.20249999999999</c:v>
                </c:pt>
                <c:pt idx="24131">
                  <c:v>-322.20049999999998</c:v>
                </c:pt>
                <c:pt idx="24132">
                  <c:v>-322.19849999999997</c:v>
                </c:pt>
                <c:pt idx="24133">
                  <c:v>-322.19649999999996</c:v>
                </c:pt>
                <c:pt idx="24134">
                  <c:v>-322.19449999999995</c:v>
                </c:pt>
                <c:pt idx="24135">
                  <c:v>-322.1925</c:v>
                </c:pt>
                <c:pt idx="24136">
                  <c:v>-322.19049999999999</c:v>
                </c:pt>
                <c:pt idx="24137">
                  <c:v>-322.18849999999998</c:v>
                </c:pt>
                <c:pt idx="24138">
                  <c:v>-322.18649999999997</c:v>
                </c:pt>
                <c:pt idx="24139">
                  <c:v>-322.18449999999996</c:v>
                </c:pt>
                <c:pt idx="24140">
                  <c:v>-322.1825</c:v>
                </c:pt>
                <c:pt idx="24141">
                  <c:v>-322.18049999999999</c:v>
                </c:pt>
                <c:pt idx="24142">
                  <c:v>-322.17849999999999</c:v>
                </c:pt>
                <c:pt idx="24143">
                  <c:v>-322.17649999999998</c:v>
                </c:pt>
                <c:pt idx="24144">
                  <c:v>-322.17449999999997</c:v>
                </c:pt>
                <c:pt idx="24145">
                  <c:v>-322.17249999999996</c:v>
                </c:pt>
                <c:pt idx="24146">
                  <c:v>-322.17049999999995</c:v>
                </c:pt>
                <c:pt idx="24147">
                  <c:v>-322.16849999999999</c:v>
                </c:pt>
                <c:pt idx="24148">
                  <c:v>-322.16649999999998</c:v>
                </c:pt>
                <c:pt idx="24149">
                  <c:v>-322.16449999999998</c:v>
                </c:pt>
                <c:pt idx="24150">
                  <c:v>-322.16249999999997</c:v>
                </c:pt>
                <c:pt idx="24151">
                  <c:v>-322.16049999999996</c:v>
                </c:pt>
                <c:pt idx="24152">
                  <c:v>-322.1585</c:v>
                </c:pt>
                <c:pt idx="24153">
                  <c:v>-322.15649999999999</c:v>
                </c:pt>
                <c:pt idx="24154">
                  <c:v>-322.15449999999998</c:v>
                </c:pt>
                <c:pt idx="24155">
                  <c:v>-322.15249999999997</c:v>
                </c:pt>
                <c:pt idx="24156">
                  <c:v>-322.15049999999997</c:v>
                </c:pt>
                <c:pt idx="24157">
                  <c:v>-322.14849999999996</c:v>
                </c:pt>
                <c:pt idx="24158">
                  <c:v>-322.14649999999995</c:v>
                </c:pt>
                <c:pt idx="24159">
                  <c:v>-322.14449999999999</c:v>
                </c:pt>
                <c:pt idx="24160">
                  <c:v>-322.14249999999998</c:v>
                </c:pt>
                <c:pt idx="24161">
                  <c:v>-322.14049999999997</c:v>
                </c:pt>
                <c:pt idx="24162">
                  <c:v>-322.13849999999996</c:v>
                </c:pt>
                <c:pt idx="24163">
                  <c:v>-322.13649999999996</c:v>
                </c:pt>
                <c:pt idx="24164">
                  <c:v>-322.1345</c:v>
                </c:pt>
                <c:pt idx="24165">
                  <c:v>-322.13249999999999</c:v>
                </c:pt>
                <c:pt idx="24166">
                  <c:v>-322.13049999999998</c:v>
                </c:pt>
                <c:pt idx="24167">
                  <c:v>-322.12849999999997</c:v>
                </c:pt>
                <c:pt idx="24168">
                  <c:v>-322.12649999999996</c:v>
                </c:pt>
                <c:pt idx="24169">
                  <c:v>-322.12449999999995</c:v>
                </c:pt>
                <c:pt idx="24170">
                  <c:v>-322.12249999999995</c:v>
                </c:pt>
                <c:pt idx="24171">
                  <c:v>-322.12049999999999</c:v>
                </c:pt>
                <c:pt idx="24172">
                  <c:v>-322.11849999999998</c:v>
                </c:pt>
                <c:pt idx="24173">
                  <c:v>-322.11649999999997</c:v>
                </c:pt>
                <c:pt idx="24174">
                  <c:v>-322.11449999999996</c:v>
                </c:pt>
                <c:pt idx="24175">
                  <c:v>-322.11249999999995</c:v>
                </c:pt>
                <c:pt idx="24176">
                  <c:v>-322.1105</c:v>
                </c:pt>
                <c:pt idx="24177">
                  <c:v>-322.10849999999999</c:v>
                </c:pt>
                <c:pt idx="24178">
                  <c:v>-322.10649999999998</c:v>
                </c:pt>
                <c:pt idx="24179">
                  <c:v>-322.10449999999997</c:v>
                </c:pt>
                <c:pt idx="24180">
                  <c:v>-322.10249999999996</c:v>
                </c:pt>
                <c:pt idx="24181">
                  <c:v>-322.10049999999995</c:v>
                </c:pt>
                <c:pt idx="24182">
                  <c:v>-322.0985</c:v>
                </c:pt>
                <c:pt idx="24183">
                  <c:v>-322.09649999999999</c:v>
                </c:pt>
                <c:pt idx="24184">
                  <c:v>-322.09449999999998</c:v>
                </c:pt>
                <c:pt idx="24185">
                  <c:v>-322.09249999999997</c:v>
                </c:pt>
                <c:pt idx="24186">
                  <c:v>-322.09049999999996</c:v>
                </c:pt>
                <c:pt idx="24187">
                  <c:v>-322.08849999999995</c:v>
                </c:pt>
                <c:pt idx="24188">
                  <c:v>-322.0865</c:v>
                </c:pt>
                <c:pt idx="24189">
                  <c:v>-322.08449999999999</c:v>
                </c:pt>
                <c:pt idx="24190">
                  <c:v>-322.08249999999998</c:v>
                </c:pt>
                <c:pt idx="24191">
                  <c:v>-322.08049999999997</c:v>
                </c:pt>
                <c:pt idx="24192">
                  <c:v>-322.07849999999996</c:v>
                </c:pt>
                <c:pt idx="24193">
                  <c:v>-322.07649999999995</c:v>
                </c:pt>
                <c:pt idx="24194">
                  <c:v>-322.0745</c:v>
                </c:pt>
                <c:pt idx="24195">
                  <c:v>-322.07249999999999</c:v>
                </c:pt>
                <c:pt idx="24196">
                  <c:v>-322.07049999999998</c:v>
                </c:pt>
                <c:pt idx="24197">
                  <c:v>-322.06849999999997</c:v>
                </c:pt>
                <c:pt idx="24198">
                  <c:v>-322.06649999999996</c:v>
                </c:pt>
                <c:pt idx="24199">
                  <c:v>-322.06449999999995</c:v>
                </c:pt>
                <c:pt idx="24200">
                  <c:v>-322.0625</c:v>
                </c:pt>
                <c:pt idx="24201">
                  <c:v>-322.06049999999999</c:v>
                </c:pt>
                <c:pt idx="24202">
                  <c:v>-322.05849999999998</c:v>
                </c:pt>
                <c:pt idx="24203">
                  <c:v>-322.05649999999997</c:v>
                </c:pt>
                <c:pt idx="24204">
                  <c:v>-322.05449999999996</c:v>
                </c:pt>
                <c:pt idx="24205">
                  <c:v>-322.05250000000001</c:v>
                </c:pt>
                <c:pt idx="24206">
                  <c:v>-322.0505</c:v>
                </c:pt>
                <c:pt idx="24207">
                  <c:v>-322.04849999999999</c:v>
                </c:pt>
                <c:pt idx="24208">
                  <c:v>-322.04649999999998</c:v>
                </c:pt>
                <c:pt idx="24209">
                  <c:v>-322.04449999999997</c:v>
                </c:pt>
                <c:pt idx="24210">
                  <c:v>-322.04249999999996</c:v>
                </c:pt>
                <c:pt idx="24211">
                  <c:v>-322.04049999999995</c:v>
                </c:pt>
                <c:pt idx="24212">
                  <c:v>-322.0385</c:v>
                </c:pt>
                <c:pt idx="24213">
                  <c:v>-322.03649999999999</c:v>
                </c:pt>
                <c:pt idx="24214">
                  <c:v>-322.03449999999998</c:v>
                </c:pt>
                <c:pt idx="24215">
                  <c:v>-322.03249999999997</c:v>
                </c:pt>
                <c:pt idx="24216">
                  <c:v>-322.03049999999996</c:v>
                </c:pt>
                <c:pt idx="24217">
                  <c:v>-322.02850000000001</c:v>
                </c:pt>
                <c:pt idx="24218">
                  <c:v>-322.0265</c:v>
                </c:pt>
                <c:pt idx="24219">
                  <c:v>-322.02449999999999</c:v>
                </c:pt>
                <c:pt idx="24220">
                  <c:v>-322.02249999999998</c:v>
                </c:pt>
                <c:pt idx="24221">
                  <c:v>-322.02049999999997</c:v>
                </c:pt>
                <c:pt idx="24222">
                  <c:v>-322.01849999999996</c:v>
                </c:pt>
                <c:pt idx="24223">
                  <c:v>-322.01649999999995</c:v>
                </c:pt>
                <c:pt idx="24224">
                  <c:v>-322.0145</c:v>
                </c:pt>
                <c:pt idx="24225">
                  <c:v>-322.01249999999999</c:v>
                </c:pt>
                <c:pt idx="24226">
                  <c:v>-322.01049999999998</c:v>
                </c:pt>
                <c:pt idx="24227">
                  <c:v>-322.00849999999997</c:v>
                </c:pt>
                <c:pt idx="24228">
                  <c:v>-322.00649999999996</c:v>
                </c:pt>
                <c:pt idx="24229">
                  <c:v>-322.00450000000001</c:v>
                </c:pt>
                <c:pt idx="24230">
                  <c:v>-322.0025</c:v>
                </c:pt>
                <c:pt idx="24231">
                  <c:v>-322.00049999999999</c:v>
                </c:pt>
                <c:pt idx="24232">
                  <c:v>-321.99849999999998</c:v>
                </c:pt>
                <c:pt idx="24233">
                  <c:v>-321.99649999999997</c:v>
                </c:pt>
                <c:pt idx="24234">
                  <c:v>-321.99449999999996</c:v>
                </c:pt>
                <c:pt idx="24235">
                  <c:v>-321.99249999999995</c:v>
                </c:pt>
                <c:pt idx="24236">
                  <c:v>-321.9905</c:v>
                </c:pt>
                <c:pt idx="24237">
                  <c:v>-321.98849999999999</c:v>
                </c:pt>
                <c:pt idx="24238">
                  <c:v>-321.98649999999998</c:v>
                </c:pt>
                <c:pt idx="24239">
                  <c:v>-321.98449999999997</c:v>
                </c:pt>
                <c:pt idx="24240">
                  <c:v>-321.98249999999996</c:v>
                </c:pt>
                <c:pt idx="24241">
                  <c:v>-321.98050000000001</c:v>
                </c:pt>
                <c:pt idx="24242">
                  <c:v>-321.9785</c:v>
                </c:pt>
                <c:pt idx="24243">
                  <c:v>-321.97649999999999</c:v>
                </c:pt>
                <c:pt idx="24244">
                  <c:v>-321.97449999999998</c:v>
                </c:pt>
                <c:pt idx="24245">
                  <c:v>-321.97249999999997</c:v>
                </c:pt>
                <c:pt idx="24246">
                  <c:v>-321.97049999999996</c:v>
                </c:pt>
                <c:pt idx="24247">
                  <c:v>-321.96849999999995</c:v>
                </c:pt>
                <c:pt idx="24248">
                  <c:v>-321.9665</c:v>
                </c:pt>
                <c:pt idx="24249">
                  <c:v>-321.96449999999999</c:v>
                </c:pt>
                <c:pt idx="24250">
                  <c:v>-321.96249999999998</c:v>
                </c:pt>
                <c:pt idx="24251">
                  <c:v>-321.96049999999997</c:v>
                </c:pt>
                <c:pt idx="24252">
                  <c:v>-321.95849999999996</c:v>
                </c:pt>
                <c:pt idx="24253">
                  <c:v>-321.95650000000001</c:v>
                </c:pt>
                <c:pt idx="24254">
                  <c:v>-321.9545</c:v>
                </c:pt>
                <c:pt idx="24255">
                  <c:v>-321.95249999999999</c:v>
                </c:pt>
                <c:pt idx="24256">
                  <c:v>-321.95049999999998</c:v>
                </c:pt>
                <c:pt idx="24257">
                  <c:v>-321.94849999999997</c:v>
                </c:pt>
                <c:pt idx="24258">
                  <c:v>-321.94649999999996</c:v>
                </c:pt>
                <c:pt idx="24259">
                  <c:v>-321.94449999999995</c:v>
                </c:pt>
                <c:pt idx="24260">
                  <c:v>-321.9425</c:v>
                </c:pt>
                <c:pt idx="24261">
                  <c:v>-321.94049999999999</c:v>
                </c:pt>
                <c:pt idx="24262">
                  <c:v>-321.93849999999998</c:v>
                </c:pt>
                <c:pt idx="24263">
                  <c:v>-321.93649999999997</c:v>
                </c:pt>
                <c:pt idx="24264">
                  <c:v>-321.93449999999996</c:v>
                </c:pt>
                <c:pt idx="24265">
                  <c:v>-321.9325</c:v>
                </c:pt>
                <c:pt idx="24266">
                  <c:v>-321.93049999999999</c:v>
                </c:pt>
                <c:pt idx="24267">
                  <c:v>-321.92849999999999</c:v>
                </c:pt>
                <c:pt idx="24268">
                  <c:v>-321.92649999999998</c:v>
                </c:pt>
                <c:pt idx="24269">
                  <c:v>-321.92449999999997</c:v>
                </c:pt>
                <c:pt idx="24270">
                  <c:v>-321.92249999999996</c:v>
                </c:pt>
                <c:pt idx="24271">
                  <c:v>-321.92049999999995</c:v>
                </c:pt>
                <c:pt idx="24272">
                  <c:v>-321.91849999999999</c:v>
                </c:pt>
                <c:pt idx="24273">
                  <c:v>-321.91649999999998</c:v>
                </c:pt>
                <c:pt idx="24274">
                  <c:v>-321.91449999999998</c:v>
                </c:pt>
                <c:pt idx="24275">
                  <c:v>-321.91249999999997</c:v>
                </c:pt>
                <c:pt idx="24276">
                  <c:v>-321.91049999999996</c:v>
                </c:pt>
                <c:pt idx="24277">
                  <c:v>-321.9085</c:v>
                </c:pt>
                <c:pt idx="24278">
                  <c:v>-321.90649999999999</c:v>
                </c:pt>
                <c:pt idx="24279">
                  <c:v>-321.90449999999998</c:v>
                </c:pt>
                <c:pt idx="24280">
                  <c:v>-321.90249999999997</c:v>
                </c:pt>
                <c:pt idx="24281">
                  <c:v>-321.90049999999997</c:v>
                </c:pt>
                <c:pt idx="24282">
                  <c:v>-321.89849999999996</c:v>
                </c:pt>
                <c:pt idx="24283">
                  <c:v>-321.89649999999995</c:v>
                </c:pt>
                <c:pt idx="24284">
                  <c:v>-321.89449999999999</c:v>
                </c:pt>
                <c:pt idx="24285">
                  <c:v>-321.89249999999998</c:v>
                </c:pt>
                <c:pt idx="24286">
                  <c:v>-321.89049999999997</c:v>
                </c:pt>
                <c:pt idx="24287">
                  <c:v>-321.88849999999996</c:v>
                </c:pt>
                <c:pt idx="24288">
                  <c:v>-321.88649999999996</c:v>
                </c:pt>
                <c:pt idx="24289">
                  <c:v>-321.8845</c:v>
                </c:pt>
                <c:pt idx="24290">
                  <c:v>-321.88249999999999</c:v>
                </c:pt>
                <c:pt idx="24291">
                  <c:v>-321.88049999999998</c:v>
                </c:pt>
                <c:pt idx="24292">
                  <c:v>-321.87849999999997</c:v>
                </c:pt>
                <c:pt idx="24293">
                  <c:v>-321.87649999999996</c:v>
                </c:pt>
                <c:pt idx="24294">
                  <c:v>-321.87449999999995</c:v>
                </c:pt>
                <c:pt idx="24295">
                  <c:v>-321.87249999999995</c:v>
                </c:pt>
                <c:pt idx="24296">
                  <c:v>-321.87049999999999</c:v>
                </c:pt>
                <c:pt idx="24297">
                  <c:v>-321.86849999999998</c:v>
                </c:pt>
                <c:pt idx="24298">
                  <c:v>-321.86649999999997</c:v>
                </c:pt>
                <c:pt idx="24299">
                  <c:v>-321.86449999999996</c:v>
                </c:pt>
                <c:pt idx="24300">
                  <c:v>-321.86249999999995</c:v>
                </c:pt>
                <c:pt idx="24301">
                  <c:v>-321.8605</c:v>
                </c:pt>
                <c:pt idx="24302">
                  <c:v>-321.85849999999999</c:v>
                </c:pt>
                <c:pt idx="24303">
                  <c:v>-321.85649999999998</c:v>
                </c:pt>
                <c:pt idx="24304">
                  <c:v>-321.85449999999997</c:v>
                </c:pt>
                <c:pt idx="24305">
                  <c:v>-321.85249999999996</c:v>
                </c:pt>
                <c:pt idx="24306">
                  <c:v>-321.85049999999995</c:v>
                </c:pt>
                <c:pt idx="24307">
                  <c:v>-321.8485</c:v>
                </c:pt>
                <c:pt idx="24308">
                  <c:v>-321.84649999999999</c:v>
                </c:pt>
                <c:pt idx="24309">
                  <c:v>-321.84449999999998</c:v>
                </c:pt>
                <c:pt idx="24310">
                  <c:v>-321.84249999999997</c:v>
                </c:pt>
                <c:pt idx="24311">
                  <c:v>-321.84049999999996</c:v>
                </c:pt>
                <c:pt idx="24312">
                  <c:v>-321.83849999999995</c:v>
                </c:pt>
                <c:pt idx="24313">
                  <c:v>-321.8365</c:v>
                </c:pt>
                <c:pt idx="24314">
                  <c:v>-321.83449999999999</c:v>
                </c:pt>
                <c:pt idx="24315">
                  <c:v>-321.83249999999998</c:v>
                </c:pt>
                <c:pt idx="24316">
                  <c:v>-321.83049999999997</c:v>
                </c:pt>
                <c:pt idx="24317">
                  <c:v>-321.82849999999996</c:v>
                </c:pt>
                <c:pt idx="24318">
                  <c:v>-321.82649999999995</c:v>
                </c:pt>
                <c:pt idx="24319">
                  <c:v>-321.8245</c:v>
                </c:pt>
                <c:pt idx="24320">
                  <c:v>-321.82249999999999</c:v>
                </c:pt>
                <c:pt idx="24321">
                  <c:v>-321.82049999999998</c:v>
                </c:pt>
                <c:pt idx="24322">
                  <c:v>-321.81849999999997</c:v>
                </c:pt>
                <c:pt idx="24323">
                  <c:v>-321.81649999999996</c:v>
                </c:pt>
                <c:pt idx="24324">
                  <c:v>-321.81449999999995</c:v>
                </c:pt>
                <c:pt idx="24325">
                  <c:v>-321.8125</c:v>
                </c:pt>
                <c:pt idx="24326">
                  <c:v>-321.81049999999999</c:v>
                </c:pt>
                <c:pt idx="24327">
                  <c:v>-321.80849999999998</c:v>
                </c:pt>
                <c:pt idx="24328">
                  <c:v>-321.80649999999997</c:v>
                </c:pt>
                <c:pt idx="24329">
                  <c:v>-321.80449999999996</c:v>
                </c:pt>
                <c:pt idx="24330">
                  <c:v>-321.80250000000001</c:v>
                </c:pt>
                <c:pt idx="24331">
                  <c:v>-321.8005</c:v>
                </c:pt>
                <c:pt idx="24332">
                  <c:v>-321.79849999999999</c:v>
                </c:pt>
                <c:pt idx="24333">
                  <c:v>-321.79649999999998</c:v>
                </c:pt>
                <c:pt idx="24334">
                  <c:v>-321.79449999999997</c:v>
                </c:pt>
                <c:pt idx="24335">
                  <c:v>-321.79249999999996</c:v>
                </c:pt>
                <c:pt idx="24336">
                  <c:v>-321.79049999999995</c:v>
                </c:pt>
                <c:pt idx="24337">
                  <c:v>-321.7885</c:v>
                </c:pt>
                <c:pt idx="24338">
                  <c:v>-321.78649999999999</c:v>
                </c:pt>
                <c:pt idx="24339">
                  <c:v>-321.78449999999998</c:v>
                </c:pt>
                <c:pt idx="24340">
                  <c:v>-321.78249999999997</c:v>
                </c:pt>
                <c:pt idx="24341">
                  <c:v>-321.78049999999996</c:v>
                </c:pt>
                <c:pt idx="24342">
                  <c:v>-321.77850000000001</c:v>
                </c:pt>
                <c:pt idx="24343">
                  <c:v>-321.7765</c:v>
                </c:pt>
                <c:pt idx="24344">
                  <c:v>-321.77449999999999</c:v>
                </c:pt>
                <c:pt idx="24345">
                  <c:v>-321.77249999999998</c:v>
                </c:pt>
                <c:pt idx="24346">
                  <c:v>-321.77049999999997</c:v>
                </c:pt>
                <c:pt idx="24347">
                  <c:v>-321.76849999999996</c:v>
                </c:pt>
                <c:pt idx="24348">
                  <c:v>-321.76649999999995</c:v>
                </c:pt>
                <c:pt idx="24349">
                  <c:v>-321.7645</c:v>
                </c:pt>
                <c:pt idx="24350">
                  <c:v>-321.76249999999999</c:v>
                </c:pt>
                <c:pt idx="24351">
                  <c:v>-321.76049999999998</c:v>
                </c:pt>
                <c:pt idx="24352">
                  <c:v>-321.75849999999997</c:v>
                </c:pt>
                <c:pt idx="24353">
                  <c:v>-321.75649999999996</c:v>
                </c:pt>
                <c:pt idx="24354">
                  <c:v>-321.75450000000001</c:v>
                </c:pt>
                <c:pt idx="24355">
                  <c:v>-321.7525</c:v>
                </c:pt>
                <c:pt idx="24356">
                  <c:v>-321.75049999999999</c:v>
                </c:pt>
                <c:pt idx="24357">
                  <c:v>-321.74849999999998</c:v>
                </c:pt>
                <c:pt idx="24358">
                  <c:v>-321.74649999999997</c:v>
                </c:pt>
                <c:pt idx="24359">
                  <c:v>-321.74449999999996</c:v>
                </c:pt>
                <c:pt idx="24360">
                  <c:v>-321.74249999999995</c:v>
                </c:pt>
                <c:pt idx="24361">
                  <c:v>-321.7405</c:v>
                </c:pt>
                <c:pt idx="24362">
                  <c:v>-321.73849999999999</c:v>
                </c:pt>
                <c:pt idx="24363">
                  <c:v>-321.73649999999998</c:v>
                </c:pt>
                <c:pt idx="24364">
                  <c:v>-321.73449999999997</c:v>
                </c:pt>
                <c:pt idx="24365">
                  <c:v>-321.73249999999996</c:v>
                </c:pt>
                <c:pt idx="24366">
                  <c:v>-321.73050000000001</c:v>
                </c:pt>
                <c:pt idx="24367">
                  <c:v>-321.7285</c:v>
                </c:pt>
                <c:pt idx="24368">
                  <c:v>-321.72649999999999</c:v>
                </c:pt>
                <c:pt idx="24369">
                  <c:v>-321.72449999999998</c:v>
                </c:pt>
                <c:pt idx="24370">
                  <c:v>-321.72249999999997</c:v>
                </c:pt>
                <c:pt idx="24371">
                  <c:v>-321.72049999999996</c:v>
                </c:pt>
                <c:pt idx="24372">
                  <c:v>-321.71849999999995</c:v>
                </c:pt>
                <c:pt idx="24373">
                  <c:v>-321.7165</c:v>
                </c:pt>
                <c:pt idx="24374">
                  <c:v>-321.71449999999999</c:v>
                </c:pt>
                <c:pt idx="24375">
                  <c:v>-321.71249999999998</c:v>
                </c:pt>
                <c:pt idx="24376">
                  <c:v>-321.71049999999997</c:v>
                </c:pt>
                <c:pt idx="24377">
                  <c:v>-321.70849999999996</c:v>
                </c:pt>
                <c:pt idx="24378">
                  <c:v>-321.70650000000001</c:v>
                </c:pt>
                <c:pt idx="24379">
                  <c:v>-321.7045</c:v>
                </c:pt>
                <c:pt idx="24380">
                  <c:v>-321.70249999999999</c:v>
                </c:pt>
                <c:pt idx="24381">
                  <c:v>-321.70049999999998</c:v>
                </c:pt>
                <c:pt idx="24382">
                  <c:v>-321.69849999999997</c:v>
                </c:pt>
                <c:pt idx="24383">
                  <c:v>-321.69649999999996</c:v>
                </c:pt>
                <c:pt idx="24384">
                  <c:v>-321.69449999999995</c:v>
                </c:pt>
                <c:pt idx="24385">
                  <c:v>-321.6925</c:v>
                </c:pt>
                <c:pt idx="24386">
                  <c:v>-321.69049999999999</c:v>
                </c:pt>
                <c:pt idx="24387">
                  <c:v>-321.68849999999998</c:v>
                </c:pt>
                <c:pt idx="24388">
                  <c:v>-321.68649999999997</c:v>
                </c:pt>
                <c:pt idx="24389">
                  <c:v>-321.68449999999996</c:v>
                </c:pt>
                <c:pt idx="24390">
                  <c:v>-321.6825</c:v>
                </c:pt>
                <c:pt idx="24391">
                  <c:v>-321.68049999999999</c:v>
                </c:pt>
                <c:pt idx="24392">
                  <c:v>-321.67849999999999</c:v>
                </c:pt>
                <c:pt idx="24393">
                  <c:v>-321.67649999999998</c:v>
                </c:pt>
                <c:pt idx="24394">
                  <c:v>-321.67449999999997</c:v>
                </c:pt>
                <c:pt idx="24395">
                  <c:v>-321.67249999999996</c:v>
                </c:pt>
                <c:pt idx="24396">
                  <c:v>-321.67049999999995</c:v>
                </c:pt>
                <c:pt idx="24397">
                  <c:v>-321.66849999999999</c:v>
                </c:pt>
                <c:pt idx="24398">
                  <c:v>-321.66649999999998</c:v>
                </c:pt>
                <c:pt idx="24399">
                  <c:v>-321.66449999999998</c:v>
                </c:pt>
                <c:pt idx="24400">
                  <c:v>-321.66249999999997</c:v>
                </c:pt>
                <c:pt idx="24401">
                  <c:v>-321.66049999999996</c:v>
                </c:pt>
                <c:pt idx="24402">
                  <c:v>-321.6585</c:v>
                </c:pt>
                <c:pt idx="24403">
                  <c:v>-321.65649999999999</c:v>
                </c:pt>
                <c:pt idx="24404">
                  <c:v>-321.65449999999998</c:v>
                </c:pt>
                <c:pt idx="24405">
                  <c:v>-321.65249999999997</c:v>
                </c:pt>
                <c:pt idx="24406">
                  <c:v>-321.65049999999997</c:v>
                </c:pt>
                <c:pt idx="24407">
                  <c:v>-321.64849999999996</c:v>
                </c:pt>
                <c:pt idx="24408">
                  <c:v>-321.64649999999995</c:v>
                </c:pt>
                <c:pt idx="24409">
                  <c:v>-321.64449999999999</c:v>
                </c:pt>
                <c:pt idx="24410">
                  <c:v>-321.64249999999998</c:v>
                </c:pt>
                <c:pt idx="24411">
                  <c:v>-321.64049999999997</c:v>
                </c:pt>
                <c:pt idx="24412">
                  <c:v>-321.63849999999996</c:v>
                </c:pt>
                <c:pt idx="24413">
                  <c:v>-321.63649999999996</c:v>
                </c:pt>
                <c:pt idx="24414">
                  <c:v>-321.6345</c:v>
                </c:pt>
                <c:pt idx="24415">
                  <c:v>-321.63249999999999</c:v>
                </c:pt>
                <c:pt idx="24416">
                  <c:v>-321.63049999999998</c:v>
                </c:pt>
                <c:pt idx="24417">
                  <c:v>-321.62849999999997</c:v>
                </c:pt>
                <c:pt idx="24418">
                  <c:v>-321.62649999999996</c:v>
                </c:pt>
                <c:pt idx="24419">
                  <c:v>-321.62449999999995</c:v>
                </c:pt>
                <c:pt idx="24420">
                  <c:v>-321.62249999999995</c:v>
                </c:pt>
                <c:pt idx="24421">
                  <c:v>-321.62049999999999</c:v>
                </c:pt>
                <c:pt idx="24422">
                  <c:v>-321.61849999999998</c:v>
                </c:pt>
                <c:pt idx="24423">
                  <c:v>-321.61649999999997</c:v>
                </c:pt>
                <c:pt idx="24424">
                  <c:v>-321.61449999999996</c:v>
                </c:pt>
                <c:pt idx="24425">
                  <c:v>-321.61249999999995</c:v>
                </c:pt>
                <c:pt idx="24426">
                  <c:v>-321.6105</c:v>
                </c:pt>
                <c:pt idx="24427">
                  <c:v>-321.60849999999999</c:v>
                </c:pt>
                <c:pt idx="24428">
                  <c:v>-321.60649999999998</c:v>
                </c:pt>
                <c:pt idx="24429">
                  <c:v>-321.60449999999997</c:v>
                </c:pt>
                <c:pt idx="24430">
                  <c:v>-321.60249999999996</c:v>
                </c:pt>
                <c:pt idx="24431">
                  <c:v>-321.60049999999995</c:v>
                </c:pt>
                <c:pt idx="24432">
                  <c:v>-321.5985</c:v>
                </c:pt>
                <c:pt idx="24433">
                  <c:v>-321.59649999999999</c:v>
                </c:pt>
                <c:pt idx="24434">
                  <c:v>-321.59449999999998</c:v>
                </c:pt>
                <c:pt idx="24435">
                  <c:v>-321.59249999999997</c:v>
                </c:pt>
                <c:pt idx="24436">
                  <c:v>-321.59049999999996</c:v>
                </c:pt>
                <c:pt idx="24437">
                  <c:v>-321.58849999999995</c:v>
                </c:pt>
                <c:pt idx="24438">
                  <c:v>-321.5865</c:v>
                </c:pt>
                <c:pt idx="24439">
                  <c:v>-321.58449999999999</c:v>
                </c:pt>
                <c:pt idx="24440">
                  <c:v>-321.58249999999998</c:v>
                </c:pt>
                <c:pt idx="24441">
                  <c:v>-321.58049999999997</c:v>
                </c:pt>
                <c:pt idx="24442">
                  <c:v>-321.57849999999996</c:v>
                </c:pt>
                <c:pt idx="24443">
                  <c:v>-321.57649999999995</c:v>
                </c:pt>
                <c:pt idx="24444">
                  <c:v>-321.5745</c:v>
                </c:pt>
                <c:pt idx="24445">
                  <c:v>-321.57249999999999</c:v>
                </c:pt>
                <c:pt idx="24446">
                  <c:v>-321.57049999999998</c:v>
                </c:pt>
                <c:pt idx="24447">
                  <c:v>-321.56849999999997</c:v>
                </c:pt>
                <c:pt idx="24448">
                  <c:v>-321.56649999999996</c:v>
                </c:pt>
                <c:pt idx="24449">
                  <c:v>-321.56449999999995</c:v>
                </c:pt>
                <c:pt idx="24450">
                  <c:v>-321.5625</c:v>
                </c:pt>
                <c:pt idx="24451">
                  <c:v>-321.56049999999999</c:v>
                </c:pt>
                <c:pt idx="24452">
                  <c:v>-321.55849999999998</c:v>
                </c:pt>
                <c:pt idx="24453">
                  <c:v>-321.55649999999997</c:v>
                </c:pt>
                <c:pt idx="24454">
                  <c:v>-321.55449999999996</c:v>
                </c:pt>
                <c:pt idx="24455">
                  <c:v>-321.55250000000001</c:v>
                </c:pt>
                <c:pt idx="24456">
                  <c:v>-321.5505</c:v>
                </c:pt>
                <c:pt idx="24457">
                  <c:v>-321.54849999999999</c:v>
                </c:pt>
                <c:pt idx="24458">
                  <c:v>-321.54649999999998</c:v>
                </c:pt>
                <c:pt idx="24459">
                  <c:v>-321.54449999999997</c:v>
                </c:pt>
                <c:pt idx="24460">
                  <c:v>-321.54249999999996</c:v>
                </c:pt>
                <c:pt idx="24461">
                  <c:v>-321.54049999999995</c:v>
                </c:pt>
                <c:pt idx="24462">
                  <c:v>-321.5385</c:v>
                </c:pt>
                <c:pt idx="24463">
                  <c:v>-321.53649999999999</c:v>
                </c:pt>
                <c:pt idx="24464">
                  <c:v>-321.53449999999998</c:v>
                </c:pt>
                <c:pt idx="24465">
                  <c:v>-321.53249999999997</c:v>
                </c:pt>
                <c:pt idx="24466">
                  <c:v>-321.53049999999996</c:v>
                </c:pt>
                <c:pt idx="24467">
                  <c:v>-321.52850000000001</c:v>
                </c:pt>
                <c:pt idx="24468">
                  <c:v>-321.5265</c:v>
                </c:pt>
                <c:pt idx="24469">
                  <c:v>-321.52449999999999</c:v>
                </c:pt>
                <c:pt idx="24470">
                  <c:v>-321.52249999999998</c:v>
                </c:pt>
                <c:pt idx="24471">
                  <c:v>-321.52049999999997</c:v>
                </c:pt>
                <c:pt idx="24472">
                  <c:v>-321.51849999999996</c:v>
                </c:pt>
                <c:pt idx="24473">
                  <c:v>-321.51649999999995</c:v>
                </c:pt>
                <c:pt idx="24474">
                  <c:v>-321.5145</c:v>
                </c:pt>
                <c:pt idx="24475">
                  <c:v>-321.51249999999999</c:v>
                </c:pt>
                <c:pt idx="24476">
                  <c:v>-321.51049999999998</c:v>
                </c:pt>
                <c:pt idx="24477">
                  <c:v>-321.50849999999997</c:v>
                </c:pt>
                <c:pt idx="24478">
                  <c:v>-321.50649999999996</c:v>
                </c:pt>
                <c:pt idx="24479">
                  <c:v>-321.50450000000001</c:v>
                </c:pt>
                <c:pt idx="24480">
                  <c:v>-321.5025</c:v>
                </c:pt>
                <c:pt idx="24481">
                  <c:v>-321.50049999999999</c:v>
                </c:pt>
                <c:pt idx="24482">
                  <c:v>-321.49849999999998</c:v>
                </c:pt>
                <c:pt idx="24483">
                  <c:v>-321.49649999999997</c:v>
                </c:pt>
                <c:pt idx="24484">
                  <c:v>-321.49449999999996</c:v>
                </c:pt>
                <c:pt idx="24485">
                  <c:v>-321.49249999999995</c:v>
                </c:pt>
                <c:pt idx="24486">
                  <c:v>-321.4905</c:v>
                </c:pt>
                <c:pt idx="24487">
                  <c:v>-321.48849999999999</c:v>
                </c:pt>
                <c:pt idx="24488">
                  <c:v>-321.48649999999998</c:v>
                </c:pt>
                <c:pt idx="24489">
                  <c:v>-321.48449999999997</c:v>
                </c:pt>
                <c:pt idx="24490">
                  <c:v>-321.48249999999996</c:v>
                </c:pt>
                <c:pt idx="24491">
                  <c:v>-321.48050000000001</c:v>
                </c:pt>
                <c:pt idx="24492">
                  <c:v>-321.4785</c:v>
                </c:pt>
                <c:pt idx="24493">
                  <c:v>-321.47649999999999</c:v>
                </c:pt>
                <c:pt idx="24494">
                  <c:v>-321.47449999999998</c:v>
                </c:pt>
                <c:pt idx="24495">
                  <c:v>-321.47249999999997</c:v>
                </c:pt>
                <c:pt idx="24496">
                  <c:v>-321.47049999999996</c:v>
                </c:pt>
                <c:pt idx="24497">
                  <c:v>-321.46849999999995</c:v>
                </c:pt>
                <c:pt idx="24498">
                  <c:v>-321.4665</c:v>
                </c:pt>
                <c:pt idx="24499">
                  <c:v>-321.46449999999999</c:v>
                </c:pt>
                <c:pt idx="24500">
                  <c:v>-321.46249999999998</c:v>
                </c:pt>
                <c:pt idx="24501">
                  <c:v>-321.46049999999997</c:v>
                </c:pt>
                <c:pt idx="24502">
                  <c:v>-321.45849999999996</c:v>
                </c:pt>
                <c:pt idx="24503">
                  <c:v>-321.45650000000001</c:v>
                </c:pt>
                <c:pt idx="24504">
                  <c:v>-321.4545</c:v>
                </c:pt>
                <c:pt idx="24505">
                  <c:v>-321.45249999999999</c:v>
                </c:pt>
                <c:pt idx="24506">
                  <c:v>-321.45049999999998</c:v>
                </c:pt>
                <c:pt idx="24507">
                  <c:v>-321.44849999999997</c:v>
                </c:pt>
                <c:pt idx="24508">
                  <c:v>-321.44649999999996</c:v>
                </c:pt>
                <c:pt idx="24509">
                  <c:v>-321.44449999999995</c:v>
                </c:pt>
                <c:pt idx="24510">
                  <c:v>-321.4425</c:v>
                </c:pt>
                <c:pt idx="24511">
                  <c:v>-321.44049999999999</c:v>
                </c:pt>
                <c:pt idx="24512">
                  <c:v>-321.43849999999998</c:v>
                </c:pt>
                <c:pt idx="24513">
                  <c:v>-321.43649999999997</c:v>
                </c:pt>
                <c:pt idx="24514">
                  <c:v>-321.43449999999996</c:v>
                </c:pt>
                <c:pt idx="24515">
                  <c:v>-321.4325</c:v>
                </c:pt>
                <c:pt idx="24516">
                  <c:v>-321.43049999999999</c:v>
                </c:pt>
                <c:pt idx="24517">
                  <c:v>-321.42849999999999</c:v>
                </c:pt>
                <c:pt idx="24518">
                  <c:v>-321.42649999999998</c:v>
                </c:pt>
                <c:pt idx="24519">
                  <c:v>-321.42449999999997</c:v>
                </c:pt>
                <c:pt idx="24520">
                  <c:v>-321.42249999999996</c:v>
                </c:pt>
                <c:pt idx="24521">
                  <c:v>-321.42049999999995</c:v>
                </c:pt>
                <c:pt idx="24522">
                  <c:v>-321.41849999999999</c:v>
                </c:pt>
                <c:pt idx="24523">
                  <c:v>-321.41649999999998</c:v>
                </c:pt>
                <c:pt idx="24524">
                  <c:v>-321.41449999999998</c:v>
                </c:pt>
                <c:pt idx="24525">
                  <c:v>-321.41249999999997</c:v>
                </c:pt>
                <c:pt idx="24526">
                  <c:v>-321.41049999999996</c:v>
                </c:pt>
                <c:pt idx="24527">
                  <c:v>-321.4085</c:v>
                </c:pt>
                <c:pt idx="24528">
                  <c:v>-321.40649999999999</c:v>
                </c:pt>
                <c:pt idx="24529">
                  <c:v>-321.40449999999998</c:v>
                </c:pt>
                <c:pt idx="24530">
                  <c:v>-321.40249999999997</c:v>
                </c:pt>
                <c:pt idx="24531">
                  <c:v>-321.40049999999997</c:v>
                </c:pt>
                <c:pt idx="24532">
                  <c:v>-321.39849999999996</c:v>
                </c:pt>
                <c:pt idx="24533">
                  <c:v>-321.39649999999995</c:v>
                </c:pt>
                <c:pt idx="24534">
                  <c:v>-321.39449999999999</c:v>
                </c:pt>
                <c:pt idx="24535">
                  <c:v>-321.39249999999998</c:v>
                </c:pt>
                <c:pt idx="24536">
                  <c:v>-321.39049999999997</c:v>
                </c:pt>
                <c:pt idx="24537">
                  <c:v>-321.38849999999996</c:v>
                </c:pt>
                <c:pt idx="24538">
                  <c:v>-321.38649999999996</c:v>
                </c:pt>
                <c:pt idx="24539">
                  <c:v>-321.3845</c:v>
                </c:pt>
                <c:pt idx="24540">
                  <c:v>-321.38249999999999</c:v>
                </c:pt>
                <c:pt idx="24541">
                  <c:v>-321.38049999999998</c:v>
                </c:pt>
                <c:pt idx="24542">
                  <c:v>-321.37849999999997</c:v>
                </c:pt>
                <c:pt idx="24543">
                  <c:v>-321.37649999999996</c:v>
                </c:pt>
                <c:pt idx="24544">
                  <c:v>-321.37449999999995</c:v>
                </c:pt>
                <c:pt idx="24545">
                  <c:v>-321.37249999999995</c:v>
                </c:pt>
                <c:pt idx="24546">
                  <c:v>-321.37049999999999</c:v>
                </c:pt>
                <c:pt idx="24547">
                  <c:v>-321.36849999999998</c:v>
                </c:pt>
                <c:pt idx="24548">
                  <c:v>-321.36649999999997</c:v>
                </c:pt>
                <c:pt idx="24549">
                  <c:v>-321.36449999999996</c:v>
                </c:pt>
                <c:pt idx="24550">
                  <c:v>-321.36249999999995</c:v>
                </c:pt>
                <c:pt idx="24551">
                  <c:v>-321.3605</c:v>
                </c:pt>
                <c:pt idx="24552">
                  <c:v>-321.35849999999999</c:v>
                </c:pt>
                <c:pt idx="24553">
                  <c:v>-321.35649999999998</c:v>
                </c:pt>
                <c:pt idx="24554">
                  <c:v>-321.35449999999997</c:v>
                </c:pt>
                <c:pt idx="24555">
                  <c:v>-321.35249999999996</c:v>
                </c:pt>
                <c:pt idx="24556">
                  <c:v>-321.35049999999995</c:v>
                </c:pt>
                <c:pt idx="24557">
                  <c:v>-321.3485</c:v>
                </c:pt>
                <c:pt idx="24558">
                  <c:v>-321.34649999999999</c:v>
                </c:pt>
                <c:pt idx="24559">
                  <c:v>-321.34449999999998</c:v>
                </c:pt>
                <c:pt idx="24560">
                  <c:v>-321.34249999999997</c:v>
                </c:pt>
                <c:pt idx="24561">
                  <c:v>-321.34049999999996</c:v>
                </c:pt>
                <c:pt idx="24562">
                  <c:v>-321.33849999999995</c:v>
                </c:pt>
                <c:pt idx="24563">
                  <c:v>-321.3365</c:v>
                </c:pt>
                <c:pt idx="24564">
                  <c:v>-321.33449999999999</c:v>
                </c:pt>
                <c:pt idx="24565">
                  <c:v>-321.33249999999998</c:v>
                </c:pt>
                <c:pt idx="24566">
                  <c:v>-321.33049999999997</c:v>
                </c:pt>
                <c:pt idx="24567">
                  <c:v>-321.32849999999996</c:v>
                </c:pt>
                <c:pt idx="24568">
                  <c:v>-321.32649999999995</c:v>
                </c:pt>
                <c:pt idx="24569">
                  <c:v>-321.3245</c:v>
                </c:pt>
                <c:pt idx="24570">
                  <c:v>-321.32249999999999</c:v>
                </c:pt>
                <c:pt idx="24571">
                  <c:v>-321.32049999999998</c:v>
                </c:pt>
                <c:pt idx="24572">
                  <c:v>-321.31849999999997</c:v>
                </c:pt>
                <c:pt idx="24573">
                  <c:v>-321.31649999999996</c:v>
                </c:pt>
                <c:pt idx="24574">
                  <c:v>-321.31449999999995</c:v>
                </c:pt>
                <c:pt idx="24575">
                  <c:v>-321.3125</c:v>
                </c:pt>
                <c:pt idx="24576">
                  <c:v>-321.31049999999999</c:v>
                </c:pt>
                <c:pt idx="24577">
                  <c:v>-321.30849999999998</c:v>
                </c:pt>
                <c:pt idx="24578">
                  <c:v>-321.30649999999997</c:v>
                </c:pt>
                <c:pt idx="24579">
                  <c:v>-321.30449999999996</c:v>
                </c:pt>
                <c:pt idx="24580">
                  <c:v>-321.30250000000001</c:v>
                </c:pt>
                <c:pt idx="24581">
                  <c:v>-321.3005</c:v>
                </c:pt>
                <c:pt idx="24582">
                  <c:v>-321.29849999999999</c:v>
                </c:pt>
                <c:pt idx="24583">
                  <c:v>-321.29649999999998</c:v>
                </c:pt>
                <c:pt idx="24584">
                  <c:v>-321.29449999999997</c:v>
                </c:pt>
                <c:pt idx="24585">
                  <c:v>-321.29249999999996</c:v>
                </c:pt>
                <c:pt idx="24586">
                  <c:v>-321.29049999999995</c:v>
                </c:pt>
                <c:pt idx="24587">
                  <c:v>-321.2885</c:v>
                </c:pt>
                <c:pt idx="24588">
                  <c:v>-321.28649999999999</c:v>
                </c:pt>
                <c:pt idx="24589">
                  <c:v>-321.28449999999998</c:v>
                </c:pt>
                <c:pt idx="24590">
                  <c:v>-321.28249999999997</c:v>
                </c:pt>
                <c:pt idx="24591">
                  <c:v>-321.28049999999996</c:v>
                </c:pt>
                <c:pt idx="24592">
                  <c:v>-321.27850000000001</c:v>
                </c:pt>
                <c:pt idx="24593">
                  <c:v>-321.2765</c:v>
                </c:pt>
                <c:pt idx="24594">
                  <c:v>-321.27449999999999</c:v>
                </c:pt>
                <c:pt idx="24595">
                  <c:v>-321.27249999999998</c:v>
                </c:pt>
                <c:pt idx="24596">
                  <c:v>-321.27049999999997</c:v>
                </c:pt>
                <c:pt idx="24597">
                  <c:v>-321.26849999999996</c:v>
                </c:pt>
                <c:pt idx="24598">
                  <c:v>-321.26649999999995</c:v>
                </c:pt>
                <c:pt idx="24599">
                  <c:v>-321.2645</c:v>
                </c:pt>
                <c:pt idx="24600">
                  <c:v>-321.26249999999999</c:v>
                </c:pt>
                <c:pt idx="24601">
                  <c:v>-321.26049999999998</c:v>
                </c:pt>
                <c:pt idx="24602">
                  <c:v>-321.25849999999997</c:v>
                </c:pt>
                <c:pt idx="24603">
                  <c:v>-321.25649999999996</c:v>
                </c:pt>
                <c:pt idx="24604">
                  <c:v>-321.25450000000001</c:v>
                </c:pt>
                <c:pt idx="24605">
                  <c:v>-321.2525</c:v>
                </c:pt>
                <c:pt idx="24606">
                  <c:v>-321.25049999999999</c:v>
                </c:pt>
                <c:pt idx="24607">
                  <c:v>-321.24849999999998</c:v>
                </c:pt>
                <c:pt idx="24608">
                  <c:v>-321.24649999999997</c:v>
                </c:pt>
                <c:pt idx="24609">
                  <c:v>-321.24449999999996</c:v>
                </c:pt>
                <c:pt idx="24610">
                  <c:v>-321.24249999999995</c:v>
                </c:pt>
                <c:pt idx="24611">
                  <c:v>-321.2405</c:v>
                </c:pt>
                <c:pt idx="24612">
                  <c:v>-321.23849999999999</c:v>
                </c:pt>
                <c:pt idx="24613">
                  <c:v>-321.23649999999998</c:v>
                </c:pt>
                <c:pt idx="24614">
                  <c:v>-321.23449999999997</c:v>
                </c:pt>
                <c:pt idx="24615">
                  <c:v>-321.23249999999996</c:v>
                </c:pt>
                <c:pt idx="24616">
                  <c:v>-321.23050000000001</c:v>
                </c:pt>
                <c:pt idx="24617">
                  <c:v>-321.2285</c:v>
                </c:pt>
                <c:pt idx="24618">
                  <c:v>-321.22649999999999</c:v>
                </c:pt>
                <c:pt idx="24619">
                  <c:v>-321.22449999999998</c:v>
                </c:pt>
                <c:pt idx="24620">
                  <c:v>-321.22249999999997</c:v>
                </c:pt>
                <c:pt idx="24621">
                  <c:v>-321.22049999999996</c:v>
                </c:pt>
                <c:pt idx="24622">
                  <c:v>-321.21849999999995</c:v>
                </c:pt>
                <c:pt idx="24623">
                  <c:v>-321.2165</c:v>
                </c:pt>
                <c:pt idx="24624">
                  <c:v>-321.21449999999999</c:v>
                </c:pt>
                <c:pt idx="24625">
                  <c:v>-321.21249999999998</c:v>
                </c:pt>
                <c:pt idx="24626">
                  <c:v>-321.21049999999997</c:v>
                </c:pt>
                <c:pt idx="24627">
                  <c:v>-321.20849999999996</c:v>
                </c:pt>
                <c:pt idx="24628">
                  <c:v>-321.20650000000001</c:v>
                </c:pt>
                <c:pt idx="24629">
                  <c:v>-321.2045</c:v>
                </c:pt>
                <c:pt idx="24630">
                  <c:v>-321.20249999999999</c:v>
                </c:pt>
                <c:pt idx="24631">
                  <c:v>-321.20049999999998</c:v>
                </c:pt>
                <c:pt idx="24632">
                  <c:v>-321.19849999999997</c:v>
                </c:pt>
                <c:pt idx="24633">
                  <c:v>-321.19649999999996</c:v>
                </c:pt>
                <c:pt idx="24634">
                  <c:v>-321.19449999999995</c:v>
                </c:pt>
                <c:pt idx="24635">
                  <c:v>-321.1925</c:v>
                </c:pt>
                <c:pt idx="24636">
                  <c:v>-321.19049999999999</c:v>
                </c:pt>
                <c:pt idx="24637">
                  <c:v>-321.18849999999998</c:v>
                </c:pt>
                <c:pt idx="24638">
                  <c:v>-321.18649999999997</c:v>
                </c:pt>
                <c:pt idx="24639">
                  <c:v>-321.18449999999996</c:v>
                </c:pt>
                <c:pt idx="24640">
                  <c:v>-321.1825</c:v>
                </c:pt>
                <c:pt idx="24641">
                  <c:v>-321.18049999999999</c:v>
                </c:pt>
                <c:pt idx="24642">
                  <c:v>-321.17849999999999</c:v>
                </c:pt>
                <c:pt idx="24643">
                  <c:v>-321.17649999999998</c:v>
                </c:pt>
                <c:pt idx="24644">
                  <c:v>-321.17449999999997</c:v>
                </c:pt>
                <c:pt idx="24645">
                  <c:v>-321.17249999999996</c:v>
                </c:pt>
                <c:pt idx="24646">
                  <c:v>-321.17049999999995</c:v>
                </c:pt>
                <c:pt idx="24647">
                  <c:v>-321.16849999999999</c:v>
                </c:pt>
                <c:pt idx="24648">
                  <c:v>-321.16649999999998</c:v>
                </c:pt>
                <c:pt idx="24649">
                  <c:v>-321.16449999999998</c:v>
                </c:pt>
                <c:pt idx="24650">
                  <c:v>-321.16249999999997</c:v>
                </c:pt>
                <c:pt idx="24651">
                  <c:v>-321.16049999999996</c:v>
                </c:pt>
                <c:pt idx="24652">
                  <c:v>-321.1585</c:v>
                </c:pt>
                <c:pt idx="24653">
                  <c:v>-321.15649999999999</c:v>
                </c:pt>
                <c:pt idx="24654">
                  <c:v>-321.15449999999998</c:v>
                </c:pt>
                <c:pt idx="24655">
                  <c:v>-321.15249999999997</c:v>
                </c:pt>
                <c:pt idx="24656">
                  <c:v>-321.15049999999997</c:v>
                </c:pt>
                <c:pt idx="24657">
                  <c:v>-321.14849999999996</c:v>
                </c:pt>
                <c:pt idx="24658">
                  <c:v>-321.14649999999995</c:v>
                </c:pt>
                <c:pt idx="24659">
                  <c:v>-321.14449999999999</c:v>
                </c:pt>
                <c:pt idx="24660">
                  <c:v>-321.14249999999998</c:v>
                </c:pt>
                <c:pt idx="24661">
                  <c:v>-321.14049999999997</c:v>
                </c:pt>
                <c:pt idx="24662">
                  <c:v>-321.13849999999996</c:v>
                </c:pt>
                <c:pt idx="24663">
                  <c:v>-321.13649999999996</c:v>
                </c:pt>
                <c:pt idx="24664">
                  <c:v>-321.1345</c:v>
                </c:pt>
                <c:pt idx="24665">
                  <c:v>-321.13249999999999</c:v>
                </c:pt>
                <c:pt idx="24666">
                  <c:v>-321.13049999999998</c:v>
                </c:pt>
                <c:pt idx="24667">
                  <c:v>-321.12849999999997</c:v>
                </c:pt>
                <c:pt idx="24668">
                  <c:v>-321.12649999999996</c:v>
                </c:pt>
                <c:pt idx="24669">
                  <c:v>-321.12449999999995</c:v>
                </c:pt>
                <c:pt idx="24670">
                  <c:v>-321.12249999999995</c:v>
                </c:pt>
                <c:pt idx="24671">
                  <c:v>-321.12049999999999</c:v>
                </c:pt>
                <c:pt idx="24672">
                  <c:v>-321.11849999999998</c:v>
                </c:pt>
                <c:pt idx="24673">
                  <c:v>-321.11649999999997</c:v>
                </c:pt>
                <c:pt idx="24674">
                  <c:v>-321.11449999999996</c:v>
                </c:pt>
                <c:pt idx="24675">
                  <c:v>-321.11249999999995</c:v>
                </c:pt>
                <c:pt idx="24676">
                  <c:v>-321.1105</c:v>
                </c:pt>
                <c:pt idx="24677">
                  <c:v>-321.10849999999999</c:v>
                </c:pt>
                <c:pt idx="24678">
                  <c:v>-321.10649999999998</c:v>
                </c:pt>
                <c:pt idx="24679">
                  <c:v>-321.10449999999997</c:v>
                </c:pt>
                <c:pt idx="24680">
                  <c:v>-321.10249999999996</c:v>
                </c:pt>
                <c:pt idx="24681">
                  <c:v>-321.10049999999995</c:v>
                </c:pt>
                <c:pt idx="24682">
                  <c:v>-321.0985</c:v>
                </c:pt>
                <c:pt idx="24683">
                  <c:v>-321.09649999999999</c:v>
                </c:pt>
                <c:pt idx="24684">
                  <c:v>-321.09449999999998</c:v>
                </c:pt>
                <c:pt idx="24685">
                  <c:v>-321.09249999999997</c:v>
                </c:pt>
                <c:pt idx="24686">
                  <c:v>-321.09049999999996</c:v>
                </c:pt>
                <c:pt idx="24687">
                  <c:v>-321.08849999999995</c:v>
                </c:pt>
                <c:pt idx="24688">
                  <c:v>-321.0865</c:v>
                </c:pt>
                <c:pt idx="24689">
                  <c:v>-321.08449999999999</c:v>
                </c:pt>
                <c:pt idx="24690">
                  <c:v>-321.08249999999998</c:v>
                </c:pt>
                <c:pt idx="24691">
                  <c:v>-321.08049999999997</c:v>
                </c:pt>
                <c:pt idx="24692">
                  <c:v>-321.07849999999996</c:v>
                </c:pt>
                <c:pt idx="24693">
                  <c:v>-321.07649999999995</c:v>
                </c:pt>
                <c:pt idx="24694">
                  <c:v>-321.0745</c:v>
                </c:pt>
                <c:pt idx="24695">
                  <c:v>-321.07249999999999</c:v>
                </c:pt>
                <c:pt idx="24696">
                  <c:v>-321.07049999999998</c:v>
                </c:pt>
                <c:pt idx="24697">
                  <c:v>-321.06849999999997</c:v>
                </c:pt>
                <c:pt idx="24698">
                  <c:v>-321.06649999999996</c:v>
                </c:pt>
                <c:pt idx="24699">
                  <c:v>-321.06449999999995</c:v>
                </c:pt>
                <c:pt idx="24700">
                  <c:v>-321.0625</c:v>
                </c:pt>
                <c:pt idx="24701">
                  <c:v>-321.06049999999999</c:v>
                </c:pt>
                <c:pt idx="24702">
                  <c:v>-321.05849999999998</c:v>
                </c:pt>
                <c:pt idx="24703">
                  <c:v>-321.05649999999997</c:v>
                </c:pt>
                <c:pt idx="24704">
                  <c:v>-321.05449999999996</c:v>
                </c:pt>
                <c:pt idx="24705">
                  <c:v>-321.05250000000001</c:v>
                </c:pt>
                <c:pt idx="24706">
                  <c:v>-321.0505</c:v>
                </c:pt>
                <c:pt idx="24707">
                  <c:v>-321.04849999999999</c:v>
                </c:pt>
                <c:pt idx="24708">
                  <c:v>-321.04649999999998</c:v>
                </c:pt>
                <c:pt idx="24709">
                  <c:v>-321.04449999999997</c:v>
                </c:pt>
                <c:pt idx="24710">
                  <c:v>-321.04249999999996</c:v>
                </c:pt>
                <c:pt idx="24711">
                  <c:v>-321.04049999999995</c:v>
                </c:pt>
                <c:pt idx="24712">
                  <c:v>-321.0385</c:v>
                </c:pt>
                <c:pt idx="24713">
                  <c:v>-321.03649999999999</c:v>
                </c:pt>
                <c:pt idx="24714">
                  <c:v>-321.03449999999998</c:v>
                </c:pt>
                <c:pt idx="24715">
                  <c:v>-321.03249999999997</c:v>
                </c:pt>
                <c:pt idx="24716">
                  <c:v>-321.03049999999996</c:v>
                </c:pt>
                <c:pt idx="24717">
                  <c:v>-321.02850000000001</c:v>
                </c:pt>
                <c:pt idx="24718">
                  <c:v>-321.0265</c:v>
                </c:pt>
                <c:pt idx="24719">
                  <c:v>-321.02449999999999</c:v>
                </c:pt>
                <c:pt idx="24720">
                  <c:v>-321.02249999999998</c:v>
                </c:pt>
                <c:pt idx="24721">
                  <c:v>-321.02049999999997</c:v>
                </c:pt>
                <c:pt idx="24722">
                  <c:v>-321.01849999999996</c:v>
                </c:pt>
                <c:pt idx="24723">
                  <c:v>-321.01649999999995</c:v>
                </c:pt>
                <c:pt idx="24724">
                  <c:v>-321.0145</c:v>
                </c:pt>
                <c:pt idx="24725">
                  <c:v>-321.01249999999999</c:v>
                </c:pt>
                <c:pt idx="24726">
                  <c:v>-321.01049999999998</c:v>
                </c:pt>
                <c:pt idx="24727">
                  <c:v>-321.00849999999997</c:v>
                </c:pt>
                <c:pt idx="24728">
                  <c:v>-321.00649999999996</c:v>
                </c:pt>
                <c:pt idx="24729">
                  <c:v>-321.00450000000001</c:v>
                </c:pt>
                <c:pt idx="24730">
                  <c:v>-321.0025</c:v>
                </c:pt>
                <c:pt idx="24731">
                  <c:v>-321.00049999999999</c:v>
                </c:pt>
                <c:pt idx="24732">
                  <c:v>-320.99849999999998</c:v>
                </c:pt>
                <c:pt idx="24733">
                  <c:v>-320.99649999999997</c:v>
                </c:pt>
                <c:pt idx="24734">
                  <c:v>-320.99449999999996</c:v>
                </c:pt>
                <c:pt idx="24735">
                  <c:v>-320.99249999999995</c:v>
                </c:pt>
                <c:pt idx="24736">
                  <c:v>-320.9905</c:v>
                </c:pt>
                <c:pt idx="24737">
                  <c:v>-320.98849999999999</c:v>
                </c:pt>
                <c:pt idx="24738">
                  <c:v>-320.98649999999998</c:v>
                </c:pt>
                <c:pt idx="24739">
                  <c:v>-320.98449999999997</c:v>
                </c:pt>
                <c:pt idx="24740">
                  <c:v>-320.98249999999996</c:v>
                </c:pt>
                <c:pt idx="24741">
                  <c:v>-320.98050000000001</c:v>
                </c:pt>
                <c:pt idx="24742">
                  <c:v>-320.9785</c:v>
                </c:pt>
                <c:pt idx="24743">
                  <c:v>-320.97649999999999</c:v>
                </c:pt>
                <c:pt idx="24744">
                  <c:v>-320.97449999999998</c:v>
                </c:pt>
                <c:pt idx="24745">
                  <c:v>-320.97249999999997</c:v>
                </c:pt>
                <c:pt idx="24746">
                  <c:v>-320.97049999999996</c:v>
                </c:pt>
                <c:pt idx="24747">
                  <c:v>-320.96849999999995</c:v>
                </c:pt>
                <c:pt idx="24748">
                  <c:v>-320.9665</c:v>
                </c:pt>
                <c:pt idx="24749">
                  <c:v>-320.96449999999999</c:v>
                </c:pt>
                <c:pt idx="24750">
                  <c:v>-320.96249999999998</c:v>
                </c:pt>
                <c:pt idx="24751">
                  <c:v>-320.96049999999997</c:v>
                </c:pt>
                <c:pt idx="24752">
                  <c:v>-320.95849999999996</c:v>
                </c:pt>
                <c:pt idx="24753">
                  <c:v>-320.95650000000001</c:v>
                </c:pt>
                <c:pt idx="24754">
                  <c:v>-320.9545</c:v>
                </c:pt>
                <c:pt idx="24755">
                  <c:v>-320.95249999999999</c:v>
                </c:pt>
                <c:pt idx="24756">
                  <c:v>-320.95049999999998</c:v>
                </c:pt>
                <c:pt idx="24757">
                  <c:v>-320.94849999999997</c:v>
                </c:pt>
                <c:pt idx="24758">
                  <c:v>-320.94649999999996</c:v>
                </c:pt>
                <c:pt idx="24759">
                  <c:v>-320.94449999999995</c:v>
                </c:pt>
                <c:pt idx="24760">
                  <c:v>-320.9425</c:v>
                </c:pt>
                <c:pt idx="24761">
                  <c:v>-320.94049999999999</c:v>
                </c:pt>
                <c:pt idx="24762">
                  <c:v>-320.93849999999998</c:v>
                </c:pt>
                <c:pt idx="24763">
                  <c:v>-320.93649999999997</c:v>
                </c:pt>
                <c:pt idx="24764">
                  <c:v>-320.93449999999996</c:v>
                </c:pt>
                <c:pt idx="24765">
                  <c:v>-320.9325</c:v>
                </c:pt>
                <c:pt idx="24766">
                  <c:v>-320.93049999999999</c:v>
                </c:pt>
                <c:pt idx="24767">
                  <c:v>-320.92849999999999</c:v>
                </c:pt>
                <c:pt idx="24768">
                  <c:v>-320.92649999999998</c:v>
                </c:pt>
                <c:pt idx="24769">
                  <c:v>-320.92449999999997</c:v>
                </c:pt>
                <c:pt idx="24770">
                  <c:v>-320.92249999999996</c:v>
                </c:pt>
                <c:pt idx="24771">
                  <c:v>-320.92049999999995</c:v>
                </c:pt>
                <c:pt idx="24772">
                  <c:v>-320.91849999999999</c:v>
                </c:pt>
                <c:pt idx="24773">
                  <c:v>-320.91649999999998</c:v>
                </c:pt>
                <c:pt idx="24774">
                  <c:v>-320.91449999999998</c:v>
                </c:pt>
                <c:pt idx="24775">
                  <c:v>-320.91249999999997</c:v>
                </c:pt>
                <c:pt idx="24776">
                  <c:v>-320.91049999999996</c:v>
                </c:pt>
                <c:pt idx="24777">
                  <c:v>-320.9085</c:v>
                </c:pt>
                <c:pt idx="24778">
                  <c:v>-320.90649999999999</c:v>
                </c:pt>
                <c:pt idx="24779">
                  <c:v>-320.90449999999998</c:v>
                </c:pt>
                <c:pt idx="24780">
                  <c:v>-320.90249999999997</c:v>
                </c:pt>
                <c:pt idx="24781">
                  <c:v>-320.90049999999997</c:v>
                </c:pt>
                <c:pt idx="24782">
                  <c:v>-320.89849999999996</c:v>
                </c:pt>
                <c:pt idx="24783">
                  <c:v>-320.89649999999995</c:v>
                </c:pt>
                <c:pt idx="24784">
                  <c:v>-320.89449999999999</c:v>
                </c:pt>
                <c:pt idx="24785">
                  <c:v>-320.89249999999998</c:v>
                </c:pt>
                <c:pt idx="24786">
                  <c:v>-320.89049999999997</c:v>
                </c:pt>
                <c:pt idx="24787">
                  <c:v>-320.88849999999996</c:v>
                </c:pt>
                <c:pt idx="24788">
                  <c:v>-320.88649999999996</c:v>
                </c:pt>
                <c:pt idx="24789">
                  <c:v>-320.8845</c:v>
                </c:pt>
                <c:pt idx="24790">
                  <c:v>-320.88249999999999</c:v>
                </c:pt>
                <c:pt idx="24791">
                  <c:v>-320.88049999999998</c:v>
                </c:pt>
                <c:pt idx="24792">
                  <c:v>-320.87849999999997</c:v>
                </c:pt>
                <c:pt idx="24793">
                  <c:v>-320.87649999999996</c:v>
                </c:pt>
                <c:pt idx="24794">
                  <c:v>-320.87449999999995</c:v>
                </c:pt>
                <c:pt idx="24795">
                  <c:v>-320.87249999999995</c:v>
                </c:pt>
                <c:pt idx="24796">
                  <c:v>-320.87049999999999</c:v>
                </c:pt>
                <c:pt idx="24797">
                  <c:v>-320.86849999999998</c:v>
                </c:pt>
                <c:pt idx="24798">
                  <c:v>-320.86649999999997</c:v>
                </c:pt>
                <c:pt idx="24799">
                  <c:v>-320.86449999999996</c:v>
                </c:pt>
                <c:pt idx="24800">
                  <c:v>-320.86249999999995</c:v>
                </c:pt>
                <c:pt idx="24801">
                  <c:v>-320.8605</c:v>
                </c:pt>
                <c:pt idx="24802">
                  <c:v>-320.85849999999999</c:v>
                </c:pt>
                <c:pt idx="24803">
                  <c:v>-320.85649999999998</c:v>
                </c:pt>
                <c:pt idx="24804">
                  <c:v>-320.85449999999997</c:v>
                </c:pt>
                <c:pt idx="24805">
                  <c:v>-320.85249999999996</c:v>
                </c:pt>
                <c:pt idx="24806">
                  <c:v>-320.85049999999995</c:v>
                </c:pt>
                <c:pt idx="24807">
                  <c:v>-320.8485</c:v>
                </c:pt>
                <c:pt idx="24808">
                  <c:v>-320.84649999999999</c:v>
                </c:pt>
                <c:pt idx="24809">
                  <c:v>-320.84449999999998</c:v>
                </c:pt>
                <c:pt idx="24810">
                  <c:v>-320.84249999999997</c:v>
                </c:pt>
                <c:pt idx="24811">
                  <c:v>-320.84049999999996</c:v>
                </c:pt>
                <c:pt idx="24812">
                  <c:v>-320.83849999999995</c:v>
                </c:pt>
                <c:pt idx="24813">
                  <c:v>-320.8365</c:v>
                </c:pt>
                <c:pt idx="24814">
                  <c:v>-320.83449999999999</c:v>
                </c:pt>
                <c:pt idx="24815">
                  <c:v>-320.83249999999998</c:v>
                </c:pt>
                <c:pt idx="24816">
                  <c:v>-320.83049999999997</c:v>
                </c:pt>
                <c:pt idx="24817">
                  <c:v>-320.82849999999996</c:v>
                </c:pt>
                <c:pt idx="24818">
                  <c:v>-320.82649999999995</c:v>
                </c:pt>
                <c:pt idx="24819">
                  <c:v>-320.8245</c:v>
                </c:pt>
                <c:pt idx="24820">
                  <c:v>-320.82249999999999</c:v>
                </c:pt>
                <c:pt idx="24821">
                  <c:v>-320.82049999999998</c:v>
                </c:pt>
                <c:pt idx="24822">
                  <c:v>-320.81849999999997</c:v>
                </c:pt>
                <c:pt idx="24823">
                  <c:v>-320.81649999999996</c:v>
                </c:pt>
                <c:pt idx="24824">
                  <c:v>-320.81449999999995</c:v>
                </c:pt>
                <c:pt idx="24825">
                  <c:v>-320.8125</c:v>
                </c:pt>
                <c:pt idx="24826">
                  <c:v>-320.81049999999999</c:v>
                </c:pt>
                <c:pt idx="24827">
                  <c:v>-320.80849999999998</c:v>
                </c:pt>
                <c:pt idx="24828">
                  <c:v>-320.80649999999997</c:v>
                </c:pt>
                <c:pt idx="24829">
                  <c:v>-320.80449999999996</c:v>
                </c:pt>
                <c:pt idx="24830">
                  <c:v>-320.80250000000001</c:v>
                </c:pt>
                <c:pt idx="24831">
                  <c:v>-320.8005</c:v>
                </c:pt>
                <c:pt idx="24832">
                  <c:v>-320.79849999999999</c:v>
                </c:pt>
                <c:pt idx="24833">
                  <c:v>-320.79649999999998</c:v>
                </c:pt>
                <c:pt idx="24834">
                  <c:v>-320.79449999999997</c:v>
                </c:pt>
                <c:pt idx="24835">
                  <c:v>-320.79249999999996</c:v>
                </c:pt>
                <c:pt idx="24836">
                  <c:v>-320.79049999999995</c:v>
                </c:pt>
                <c:pt idx="24837">
                  <c:v>-320.7885</c:v>
                </c:pt>
                <c:pt idx="24838">
                  <c:v>-320.78649999999999</c:v>
                </c:pt>
                <c:pt idx="24839">
                  <c:v>-320.78449999999998</c:v>
                </c:pt>
                <c:pt idx="24840">
                  <c:v>-320.78249999999997</c:v>
                </c:pt>
                <c:pt idx="24841">
                  <c:v>-320.78049999999996</c:v>
                </c:pt>
                <c:pt idx="24842">
                  <c:v>-320.77850000000001</c:v>
                </c:pt>
                <c:pt idx="24843">
                  <c:v>-320.7765</c:v>
                </c:pt>
                <c:pt idx="24844">
                  <c:v>-320.77449999999999</c:v>
                </c:pt>
                <c:pt idx="24845">
                  <c:v>-320.77249999999998</c:v>
                </c:pt>
                <c:pt idx="24846">
                  <c:v>-320.77049999999997</c:v>
                </c:pt>
                <c:pt idx="24847">
                  <c:v>-320.76849999999996</c:v>
                </c:pt>
                <c:pt idx="24848">
                  <c:v>-320.76649999999995</c:v>
                </c:pt>
                <c:pt idx="24849">
                  <c:v>-320.7645</c:v>
                </c:pt>
                <c:pt idx="24850">
                  <c:v>-320.76249999999999</c:v>
                </c:pt>
                <c:pt idx="24851">
                  <c:v>-320.76049999999998</c:v>
                </c:pt>
                <c:pt idx="24852">
                  <c:v>-320.75849999999997</c:v>
                </c:pt>
                <c:pt idx="24853">
                  <c:v>-320.75649999999996</c:v>
                </c:pt>
                <c:pt idx="24854">
                  <c:v>-320.75450000000001</c:v>
                </c:pt>
                <c:pt idx="24855">
                  <c:v>-320.7525</c:v>
                </c:pt>
                <c:pt idx="24856">
                  <c:v>-320.75049999999999</c:v>
                </c:pt>
                <c:pt idx="24857">
                  <c:v>-320.74849999999998</c:v>
                </c:pt>
                <c:pt idx="24858">
                  <c:v>-320.74649999999997</c:v>
                </c:pt>
                <c:pt idx="24859">
                  <c:v>-320.74449999999996</c:v>
                </c:pt>
                <c:pt idx="24860">
                  <c:v>-320.74249999999995</c:v>
                </c:pt>
                <c:pt idx="24861">
                  <c:v>-320.7405</c:v>
                </c:pt>
                <c:pt idx="24862">
                  <c:v>-320.73849999999999</c:v>
                </c:pt>
                <c:pt idx="24863">
                  <c:v>-320.73649999999998</c:v>
                </c:pt>
                <c:pt idx="24864">
                  <c:v>-320.73449999999997</c:v>
                </c:pt>
                <c:pt idx="24865">
                  <c:v>-320.73249999999996</c:v>
                </c:pt>
                <c:pt idx="24866">
                  <c:v>-320.73050000000001</c:v>
                </c:pt>
                <c:pt idx="24867">
                  <c:v>-320.7285</c:v>
                </c:pt>
                <c:pt idx="24868">
                  <c:v>-320.72649999999999</c:v>
                </c:pt>
                <c:pt idx="24869">
                  <c:v>-320.72449999999998</c:v>
                </c:pt>
                <c:pt idx="24870">
                  <c:v>-320.72249999999997</c:v>
                </c:pt>
                <c:pt idx="24871">
                  <c:v>-320.72049999999996</c:v>
                </c:pt>
                <c:pt idx="24872">
                  <c:v>-320.71849999999995</c:v>
                </c:pt>
                <c:pt idx="24873">
                  <c:v>-320.7165</c:v>
                </c:pt>
                <c:pt idx="24874">
                  <c:v>-320.71449999999999</c:v>
                </c:pt>
                <c:pt idx="24875">
                  <c:v>-320.71249999999998</c:v>
                </c:pt>
                <c:pt idx="24876">
                  <c:v>-320.71049999999997</c:v>
                </c:pt>
                <c:pt idx="24877">
                  <c:v>-320.70849999999996</c:v>
                </c:pt>
                <c:pt idx="24878">
                  <c:v>-320.70650000000001</c:v>
                </c:pt>
                <c:pt idx="24879">
                  <c:v>-320.7045</c:v>
                </c:pt>
                <c:pt idx="24880">
                  <c:v>-320.70249999999999</c:v>
                </c:pt>
                <c:pt idx="24881">
                  <c:v>-320.70049999999998</c:v>
                </c:pt>
                <c:pt idx="24882">
                  <c:v>-320.69849999999997</c:v>
                </c:pt>
                <c:pt idx="24883">
                  <c:v>-320.69649999999996</c:v>
                </c:pt>
                <c:pt idx="24884">
                  <c:v>-320.69449999999995</c:v>
                </c:pt>
                <c:pt idx="24885">
                  <c:v>-320.6925</c:v>
                </c:pt>
                <c:pt idx="24886">
                  <c:v>-320.69049999999999</c:v>
                </c:pt>
                <c:pt idx="24887">
                  <c:v>-320.68849999999998</c:v>
                </c:pt>
                <c:pt idx="24888">
                  <c:v>-320.68649999999997</c:v>
                </c:pt>
                <c:pt idx="24889">
                  <c:v>-320.68449999999996</c:v>
                </c:pt>
                <c:pt idx="24890">
                  <c:v>-320.6825</c:v>
                </c:pt>
                <c:pt idx="24891">
                  <c:v>-320.68049999999999</c:v>
                </c:pt>
                <c:pt idx="24892">
                  <c:v>-320.67849999999999</c:v>
                </c:pt>
                <c:pt idx="24893">
                  <c:v>-320.67649999999998</c:v>
                </c:pt>
                <c:pt idx="24894">
                  <c:v>-320.67449999999997</c:v>
                </c:pt>
                <c:pt idx="24895">
                  <c:v>-320.67249999999996</c:v>
                </c:pt>
                <c:pt idx="24896">
                  <c:v>-320.67049999999995</c:v>
                </c:pt>
                <c:pt idx="24897">
                  <c:v>-320.66849999999999</c:v>
                </c:pt>
                <c:pt idx="24898">
                  <c:v>-320.66649999999998</c:v>
                </c:pt>
                <c:pt idx="24899">
                  <c:v>-320.66449999999998</c:v>
                </c:pt>
                <c:pt idx="24900">
                  <c:v>-320.66249999999997</c:v>
                </c:pt>
                <c:pt idx="24901">
                  <c:v>-320.66049999999996</c:v>
                </c:pt>
                <c:pt idx="24902">
                  <c:v>-320.6585</c:v>
                </c:pt>
                <c:pt idx="24903">
                  <c:v>-320.65649999999999</c:v>
                </c:pt>
                <c:pt idx="24904">
                  <c:v>-320.65449999999998</c:v>
                </c:pt>
                <c:pt idx="24905">
                  <c:v>-320.65249999999997</c:v>
                </c:pt>
                <c:pt idx="24906">
                  <c:v>-320.65049999999997</c:v>
                </c:pt>
                <c:pt idx="24907">
                  <c:v>-320.64849999999996</c:v>
                </c:pt>
                <c:pt idx="24908">
                  <c:v>-320.64649999999995</c:v>
                </c:pt>
                <c:pt idx="24909">
                  <c:v>-320.64449999999999</c:v>
                </c:pt>
                <c:pt idx="24910">
                  <c:v>-320.64249999999998</c:v>
                </c:pt>
                <c:pt idx="24911">
                  <c:v>-320.64049999999997</c:v>
                </c:pt>
                <c:pt idx="24912">
                  <c:v>-320.63849999999996</c:v>
                </c:pt>
                <c:pt idx="24913">
                  <c:v>-320.63649999999996</c:v>
                </c:pt>
                <c:pt idx="24914">
                  <c:v>-320.6345</c:v>
                </c:pt>
                <c:pt idx="24915">
                  <c:v>-320.63249999999999</c:v>
                </c:pt>
                <c:pt idx="24916">
                  <c:v>-320.63049999999998</c:v>
                </c:pt>
                <c:pt idx="24917">
                  <c:v>-320.62849999999997</c:v>
                </c:pt>
                <c:pt idx="24918">
                  <c:v>-320.62649999999996</c:v>
                </c:pt>
                <c:pt idx="24919">
                  <c:v>-320.62449999999995</c:v>
                </c:pt>
                <c:pt idx="24920">
                  <c:v>-320.62249999999995</c:v>
                </c:pt>
                <c:pt idx="24921">
                  <c:v>-320.62049999999999</c:v>
                </c:pt>
                <c:pt idx="24922">
                  <c:v>-320.61849999999998</c:v>
                </c:pt>
                <c:pt idx="24923">
                  <c:v>-320.61649999999997</c:v>
                </c:pt>
                <c:pt idx="24924">
                  <c:v>-320.61449999999996</c:v>
                </c:pt>
                <c:pt idx="24925">
                  <c:v>-320.61249999999995</c:v>
                </c:pt>
                <c:pt idx="24926">
                  <c:v>-320.6105</c:v>
                </c:pt>
                <c:pt idx="24927">
                  <c:v>-320.60849999999999</c:v>
                </c:pt>
                <c:pt idx="24928">
                  <c:v>-320.60649999999998</c:v>
                </c:pt>
                <c:pt idx="24929">
                  <c:v>-320.60449999999997</c:v>
                </c:pt>
                <c:pt idx="24930">
                  <c:v>-320.60249999999996</c:v>
                </c:pt>
                <c:pt idx="24931">
                  <c:v>-320.60049999999995</c:v>
                </c:pt>
                <c:pt idx="24932">
                  <c:v>-320.5985</c:v>
                </c:pt>
                <c:pt idx="24933">
                  <c:v>-320.59649999999999</c:v>
                </c:pt>
                <c:pt idx="24934">
                  <c:v>-320.59449999999998</c:v>
                </c:pt>
                <c:pt idx="24935">
                  <c:v>-320.59249999999997</c:v>
                </c:pt>
                <c:pt idx="24936">
                  <c:v>-320.59049999999996</c:v>
                </c:pt>
                <c:pt idx="24937">
                  <c:v>-320.58849999999995</c:v>
                </c:pt>
                <c:pt idx="24938">
                  <c:v>-320.5865</c:v>
                </c:pt>
                <c:pt idx="24939">
                  <c:v>-320.58449999999999</c:v>
                </c:pt>
                <c:pt idx="24940">
                  <c:v>-320.58249999999998</c:v>
                </c:pt>
                <c:pt idx="24941">
                  <c:v>-320.58049999999997</c:v>
                </c:pt>
                <c:pt idx="24942">
                  <c:v>-320.57849999999996</c:v>
                </c:pt>
                <c:pt idx="24943">
                  <c:v>-320.57649999999995</c:v>
                </c:pt>
                <c:pt idx="24944">
                  <c:v>-320.5745</c:v>
                </c:pt>
                <c:pt idx="24945">
                  <c:v>-320.57249999999999</c:v>
                </c:pt>
                <c:pt idx="24946">
                  <c:v>-320.57049999999998</c:v>
                </c:pt>
                <c:pt idx="24947">
                  <c:v>-320.56849999999997</c:v>
                </c:pt>
                <c:pt idx="24948">
                  <c:v>-320.56649999999996</c:v>
                </c:pt>
                <c:pt idx="24949">
                  <c:v>-320.56449999999995</c:v>
                </c:pt>
                <c:pt idx="24950">
                  <c:v>-320.5625</c:v>
                </c:pt>
                <c:pt idx="24951">
                  <c:v>-320.56049999999999</c:v>
                </c:pt>
                <c:pt idx="24952">
                  <c:v>-320.55849999999998</c:v>
                </c:pt>
                <c:pt idx="24953">
                  <c:v>-320.55649999999997</c:v>
                </c:pt>
                <c:pt idx="24954">
                  <c:v>-320.55449999999996</c:v>
                </c:pt>
                <c:pt idx="24955">
                  <c:v>-320.55250000000001</c:v>
                </c:pt>
                <c:pt idx="24956">
                  <c:v>-320.5505</c:v>
                </c:pt>
                <c:pt idx="24957">
                  <c:v>-320.54849999999999</c:v>
                </c:pt>
                <c:pt idx="24958">
                  <c:v>-320.54649999999998</c:v>
                </c:pt>
                <c:pt idx="24959">
                  <c:v>-320.54449999999997</c:v>
                </c:pt>
                <c:pt idx="24960">
                  <c:v>-320.54249999999996</c:v>
                </c:pt>
                <c:pt idx="24961">
                  <c:v>-320.54049999999995</c:v>
                </c:pt>
                <c:pt idx="24962">
                  <c:v>-320.5385</c:v>
                </c:pt>
                <c:pt idx="24963">
                  <c:v>-320.53649999999999</c:v>
                </c:pt>
                <c:pt idx="24964">
                  <c:v>-320.53449999999998</c:v>
                </c:pt>
                <c:pt idx="24965">
                  <c:v>-320.53249999999997</c:v>
                </c:pt>
                <c:pt idx="24966">
                  <c:v>-320.53049999999996</c:v>
                </c:pt>
                <c:pt idx="24967">
                  <c:v>-320.52850000000001</c:v>
                </c:pt>
                <c:pt idx="24968">
                  <c:v>-320.5265</c:v>
                </c:pt>
                <c:pt idx="24969">
                  <c:v>-320.52449999999999</c:v>
                </c:pt>
                <c:pt idx="24970">
                  <c:v>-320.52249999999998</c:v>
                </c:pt>
                <c:pt idx="24971">
                  <c:v>-320.52049999999997</c:v>
                </c:pt>
                <c:pt idx="24972">
                  <c:v>-320.51849999999996</c:v>
                </c:pt>
                <c:pt idx="24973">
                  <c:v>-320.51649999999995</c:v>
                </c:pt>
                <c:pt idx="24974">
                  <c:v>-320.5145</c:v>
                </c:pt>
                <c:pt idx="24975">
                  <c:v>-320.51249999999999</c:v>
                </c:pt>
                <c:pt idx="24976">
                  <c:v>-320.51049999999998</c:v>
                </c:pt>
                <c:pt idx="24977">
                  <c:v>-320.50849999999997</c:v>
                </c:pt>
                <c:pt idx="24978">
                  <c:v>-320.50649999999996</c:v>
                </c:pt>
                <c:pt idx="24979">
                  <c:v>-320.50450000000001</c:v>
                </c:pt>
                <c:pt idx="24980">
                  <c:v>-320.5025</c:v>
                </c:pt>
                <c:pt idx="24981">
                  <c:v>-320.50049999999999</c:v>
                </c:pt>
                <c:pt idx="24982">
                  <c:v>-320.49849999999998</c:v>
                </c:pt>
                <c:pt idx="24983">
                  <c:v>-320.49649999999997</c:v>
                </c:pt>
                <c:pt idx="24984">
                  <c:v>-320.49449999999996</c:v>
                </c:pt>
                <c:pt idx="24985">
                  <c:v>-320.49249999999995</c:v>
                </c:pt>
                <c:pt idx="24986">
                  <c:v>-320.4905</c:v>
                </c:pt>
                <c:pt idx="24987">
                  <c:v>-320.48849999999999</c:v>
                </c:pt>
                <c:pt idx="24988">
                  <c:v>-320.48649999999998</c:v>
                </c:pt>
                <c:pt idx="24989">
                  <c:v>-320.48449999999997</c:v>
                </c:pt>
                <c:pt idx="24990">
                  <c:v>-320.48249999999996</c:v>
                </c:pt>
                <c:pt idx="24991">
                  <c:v>-320.48050000000001</c:v>
                </c:pt>
                <c:pt idx="24992">
                  <c:v>-320.4785</c:v>
                </c:pt>
                <c:pt idx="24993">
                  <c:v>-320.47649999999999</c:v>
                </c:pt>
                <c:pt idx="24994">
                  <c:v>-320.47449999999998</c:v>
                </c:pt>
                <c:pt idx="24995">
                  <c:v>-320.47249999999997</c:v>
                </c:pt>
                <c:pt idx="24996">
                  <c:v>-320.47049999999996</c:v>
                </c:pt>
                <c:pt idx="24997">
                  <c:v>-320.46849999999995</c:v>
                </c:pt>
                <c:pt idx="24998">
                  <c:v>-320.4665</c:v>
                </c:pt>
                <c:pt idx="24999">
                  <c:v>-320.46449999999999</c:v>
                </c:pt>
                <c:pt idx="25000">
                  <c:v>-320.46249999999998</c:v>
                </c:pt>
                <c:pt idx="25001">
                  <c:v>-320.46049999999997</c:v>
                </c:pt>
                <c:pt idx="25002">
                  <c:v>-320.45849999999996</c:v>
                </c:pt>
                <c:pt idx="25003">
                  <c:v>-320.45650000000001</c:v>
                </c:pt>
                <c:pt idx="25004">
                  <c:v>-320.4545</c:v>
                </c:pt>
                <c:pt idx="25005">
                  <c:v>-320.45249999999999</c:v>
                </c:pt>
                <c:pt idx="25006">
                  <c:v>-320.45049999999998</c:v>
                </c:pt>
                <c:pt idx="25007">
                  <c:v>-320.44849999999997</c:v>
                </c:pt>
                <c:pt idx="25008">
                  <c:v>-320.44649999999996</c:v>
                </c:pt>
                <c:pt idx="25009">
                  <c:v>-320.44449999999995</c:v>
                </c:pt>
                <c:pt idx="25010">
                  <c:v>-320.4425</c:v>
                </c:pt>
                <c:pt idx="25011">
                  <c:v>-320.44049999999999</c:v>
                </c:pt>
                <c:pt idx="25012">
                  <c:v>-320.43849999999998</c:v>
                </c:pt>
                <c:pt idx="25013">
                  <c:v>-320.43649999999997</c:v>
                </c:pt>
                <c:pt idx="25014">
                  <c:v>-320.43449999999996</c:v>
                </c:pt>
                <c:pt idx="25015">
                  <c:v>-320.4325</c:v>
                </c:pt>
                <c:pt idx="25016">
                  <c:v>-320.43049999999999</c:v>
                </c:pt>
                <c:pt idx="25017">
                  <c:v>-320.42849999999999</c:v>
                </c:pt>
                <c:pt idx="25018">
                  <c:v>-320.42649999999998</c:v>
                </c:pt>
                <c:pt idx="25019">
                  <c:v>-320.42449999999997</c:v>
                </c:pt>
                <c:pt idx="25020">
                  <c:v>-320.42249999999996</c:v>
                </c:pt>
                <c:pt idx="25021">
                  <c:v>-320.42049999999995</c:v>
                </c:pt>
                <c:pt idx="25022">
                  <c:v>-320.41849999999999</c:v>
                </c:pt>
                <c:pt idx="25023">
                  <c:v>-320.41649999999998</c:v>
                </c:pt>
                <c:pt idx="25024">
                  <c:v>-320.41449999999998</c:v>
                </c:pt>
                <c:pt idx="25025">
                  <c:v>-320.41249999999997</c:v>
                </c:pt>
                <c:pt idx="25026">
                  <c:v>-320.41049999999996</c:v>
                </c:pt>
                <c:pt idx="25027">
                  <c:v>-320.4085</c:v>
                </c:pt>
                <c:pt idx="25028">
                  <c:v>-320.40649999999999</c:v>
                </c:pt>
                <c:pt idx="25029">
                  <c:v>-320.40449999999998</c:v>
                </c:pt>
                <c:pt idx="25030">
                  <c:v>-320.40249999999997</c:v>
                </c:pt>
                <c:pt idx="25031">
                  <c:v>-320.40049999999997</c:v>
                </c:pt>
                <c:pt idx="25032">
                  <c:v>-320.39849999999996</c:v>
                </c:pt>
                <c:pt idx="25033">
                  <c:v>-320.39649999999995</c:v>
                </c:pt>
                <c:pt idx="25034">
                  <c:v>-320.39449999999999</c:v>
                </c:pt>
                <c:pt idx="25035">
                  <c:v>-320.39249999999998</c:v>
                </c:pt>
                <c:pt idx="25036">
                  <c:v>-320.39049999999997</c:v>
                </c:pt>
                <c:pt idx="25037">
                  <c:v>-320.38849999999996</c:v>
                </c:pt>
                <c:pt idx="25038">
                  <c:v>-320.38649999999996</c:v>
                </c:pt>
                <c:pt idx="25039">
                  <c:v>-320.3845</c:v>
                </c:pt>
                <c:pt idx="25040">
                  <c:v>-320.38249999999999</c:v>
                </c:pt>
                <c:pt idx="25041">
                  <c:v>-320.38049999999998</c:v>
                </c:pt>
                <c:pt idx="25042">
                  <c:v>-320.37849999999997</c:v>
                </c:pt>
                <c:pt idx="25043">
                  <c:v>-320.37649999999996</c:v>
                </c:pt>
                <c:pt idx="25044">
                  <c:v>-320.37449999999995</c:v>
                </c:pt>
                <c:pt idx="25045">
                  <c:v>-320.37249999999995</c:v>
                </c:pt>
                <c:pt idx="25046">
                  <c:v>-320.37049999999999</c:v>
                </c:pt>
                <c:pt idx="25047">
                  <c:v>-320.36849999999998</c:v>
                </c:pt>
                <c:pt idx="25048">
                  <c:v>-320.36649999999997</c:v>
                </c:pt>
                <c:pt idx="25049">
                  <c:v>-320.36449999999996</c:v>
                </c:pt>
                <c:pt idx="25050">
                  <c:v>-320.36249999999995</c:v>
                </c:pt>
                <c:pt idx="25051">
                  <c:v>-320.3605</c:v>
                </c:pt>
                <c:pt idx="25052">
                  <c:v>-320.35849999999999</c:v>
                </c:pt>
                <c:pt idx="25053">
                  <c:v>-320.35649999999998</c:v>
                </c:pt>
                <c:pt idx="25054">
                  <c:v>-320.35449999999997</c:v>
                </c:pt>
                <c:pt idx="25055">
                  <c:v>-320.35249999999996</c:v>
                </c:pt>
                <c:pt idx="25056">
                  <c:v>-320.35049999999995</c:v>
                </c:pt>
                <c:pt idx="25057">
                  <c:v>-320.3485</c:v>
                </c:pt>
                <c:pt idx="25058">
                  <c:v>-320.34649999999999</c:v>
                </c:pt>
                <c:pt idx="25059">
                  <c:v>-320.34449999999998</c:v>
                </c:pt>
                <c:pt idx="25060">
                  <c:v>-320.34249999999997</c:v>
                </c:pt>
                <c:pt idx="25061">
                  <c:v>-320.34049999999996</c:v>
                </c:pt>
                <c:pt idx="25062">
                  <c:v>-320.33849999999995</c:v>
                </c:pt>
                <c:pt idx="25063">
                  <c:v>-320.3365</c:v>
                </c:pt>
                <c:pt idx="25064">
                  <c:v>-320.33449999999999</c:v>
                </c:pt>
                <c:pt idx="25065">
                  <c:v>-320.33249999999998</c:v>
                </c:pt>
                <c:pt idx="25066">
                  <c:v>-320.33049999999997</c:v>
                </c:pt>
                <c:pt idx="25067">
                  <c:v>-320.32849999999996</c:v>
                </c:pt>
                <c:pt idx="25068">
                  <c:v>-320.32649999999995</c:v>
                </c:pt>
                <c:pt idx="25069">
                  <c:v>-320.3245</c:v>
                </c:pt>
                <c:pt idx="25070">
                  <c:v>-320.32249999999999</c:v>
                </c:pt>
                <c:pt idx="25071">
                  <c:v>-320.32049999999998</c:v>
                </c:pt>
                <c:pt idx="25072">
                  <c:v>-320.31849999999997</c:v>
                </c:pt>
                <c:pt idx="25073">
                  <c:v>-320.31649999999996</c:v>
                </c:pt>
                <c:pt idx="25074">
                  <c:v>-320.31449999999995</c:v>
                </c:pt>
                <c:pt idx="25075">
                  <c:v>-320.3125</c:v>
                </c:pt>
                <c:pt idx="25076">
                  <c:v>-320.31049999999999</c:v>
                </c:pt>
                <c:pt idx="25077">
                  <c:v>-320.30849999999998</c:v>
                </c:pt>
                <c:pt idx="25078">
                  <c:v>-320.30649999999997</c:v>
                </c:pt>
                <c:pt idx="25079">
                  <c:v>-320.30449999999996</c:v>
                </c:pt>
                <c:pt idx="25080">
                  <c:v>-320.30250000000001</c:v>
                </c:pt>
                <c:pt idx="25081">
                  <c:v>-320.3005</c:v>
                </c:pt>
                <c:pt idx="25082">
                  <c:v>-320.29849999999999</c:v>
                </c:pt>
                <c:pt idx="25083">
                  <c:v>-320.29649999999998</c:v>
                </c:pt>
                <c:pt idx="25084">
                  <c:v>-320.29449999999997</c:v>
                </c:pt>
                <c:pt idx="25085">
                  <c:v>-320.29249999999996</c:v>
                </c:pt>
                <c:pt idx="25086">
                  <c:v>-320.29049999999995</c:v>
                </c:pt>
                <c:pt idx="25087">
                  <c:v>-320.2885</c:v>
                </c:pt>
                <c:pt idx="25088">
                  <c:v>-320.28649999999999</c:v>
                </c:pt>
                <c:pt idx="25089">
                  <c:v>-320.28449999999998</c:v>
                </c:pt>
                <c:pt idx="25090">
                  <c:v>-320.28249999999997</c:v>
                </c:pt>
                <c:pt idx="25091">
                  <c:v>-320.28049999999996</c:v>
                </c:pt>
                <c:pt idx="25092">
                  <c:v>-320.27850000000001</c:v>
                </c:pt>
                <c:pt idx="25093">
                  <c:v>-320.2765</c:v>
                </c:pt>
                <c:pt idx="25094">
                  <c:v>-320.27449999999999</c:v>
                </c:pt>
                <c:pt idx="25095">
                  <c:v>-320.27249999999998</c:v>
                </c:pt>
                <c:pt idx="25096">
                  <c:v>-320.27049999999997</c:v>
                </c:pt>
                <c:pt idx="25097">
                  <c:v>-320.26849999999996</c:v>
                </c:pt>
                <c:pt idx="25098">
                  <c:v>-320.26649999999995</c:v>
                </c:pt>
                <c:pt idx="25099">
                  <c:v>-320.2645</c:v>
                </c:pt>
                <c:pt idx="25100">
                  <c:v>-320.26249999999999</c:v>
                </c:pt>
                <c:pt idx="25101">
                  <c:v>-320.26049999999998</c:v>
                </c:pt>
                <c:pt idx="25102">
                  <c:v>-320.25849999999997</c:v>
                </c:pt>
                <c:pt idx="25103">
                  <c:v>-320.25649999999996</c:v>
                </c:pt>
                <c:pt idx="25104">
                  <c:v>-320.25450000000001</c:v>
                </c:pt>
                <c:pt idx="25105">
                  <c:v>-320.2525</c:v>
                </c:pt>
                <c:pt idx="25106">
                  <c:v>-320.25049999999999</c:v>
                </c:pt>
                <c:pt idx="25107">
                  <c:v>-320.24849999999998</c:v>
                </c:pt>
                <c:pt idx="25108">
                  <c:v>-320.24649999999997</c:v>
                </c:pt>
                <c:pt idx="25109">
                  <c:v>-320.24449999999996</c:v>
                </c:pt>
                <c:pt idx="25110">
                  <c:v>-320.24249999999995</c:v>
                </c:pt>
                <c:pt idx="25111">
                  <c:v>-320.2405</c:v>
                </c:pt>
                <c:pt idx="25112">
                  <c:v>-320.23849999999999</c:v>
                </c:pt>
                <c:pt idx="25113">
                  <c:v>-320.23649999999998</c:v>
                </c:pt>
                <c:pt idx="25114">
                  <c:v>-320.23449999999997</c:v>
                </c:pt>
                <c:pt idx="25115">
                  <c:v>-320.23249999999996</c:v>
                </c:pt>
                <c:pt idx="25116">
                  <c:v>-320.23050000000001</c:v>
                </c:pt>
                <c:pt idx="25117">
                  <c:v>-320.2285</c:v>
                </c:pt>
                <c:pt idx="25118">
                  <c:v>-320.22649999999999</c:v>
                </c:pt>
                <c:pt idx="25119">
                  <c:v>-320.22449999999998</c:v>
                </c:pt>
                <c:pt idx="25120">
                  <c:v>-320.22249999999997</c:v>
                </c:pt>
                <c:pt idx="25121">
                  <c:v>-320.22049999999996</c:v>
                </c:pt>
                <c:pt idx="25122">
                  <c:v>-320.21849999999995</c:v>
                </c:pt>
                <c:pt idx="25123">
                  <c:v>-320.2165</c:v>
                </c:pt>
                <c:pt idx="25124">
                  <c:v>-320.21449999999999</c:v>
                </c:pt>
                <c:pt idx="25125">
                  <c:v>-320.21249999999998</c:v>
                </c:pt>
                <c:pt idx="25126">
                  <c:v>-320.21049999999997</c:v>
                </c:pt>
                <c:pt idx="25127">
                  <c:v>-320.20849999999996</c:v>
                </c:pt>
                <c:pt idx="25128">
                  <c:v>-320.20650000000001</c:v>
                </c:pt>
                <c:pt idx="25129">
                  <c:v>-320.2045</c:v>
                </c:pt>
                <c:pt idx="25130">
                  <c:v>-320.20249999999999</c:v>
                </c:pt>
                <c:pt idx="25131">
                  <c:v>-320.20049999999998</c:v>
                </c:pt>
                <c:pt idx="25132">
                  <c:v>-320.19849999999997</c:v>
                </c:pt>
                <c:pt idx="25133">
                  <c:v>-320.19649999999996</c:v>
                </c:pt>
                <c:pt idx="25134">
                  <c:v>-320.19449999999995</c:v>
                </c:pt>
                <c:pt idx="25135">
                  <c:v>-320.1925</c:v>
                </c:pt>
                <c:pt idx="25136">
                  <c:v>-320.19049999999999</c:v>
                </c:pt>
                <c:pt idx="25137">
                  <c:v>-320.18849999999998</c:v>
                </c:pt>
                <c:pt idx="25138">
                  <c:v>-320.18649999999997</c:v>
                </c:pt>
                <c:pt idx="25139">
                  <c:v>-320.18449999999996</c:v>
                </c:pt>
                <c:pt idx="25140">
                  <c:v>-320.1825</c:v>
                </c:pt>
                <c:pt idx="25141">
                  <c:v>-320.18049999999999</c:v>
                </c:pt>
                <c:pt idx="25142">
                  <c:v>-320.17849999999999</c:v>
                </c:pt>
                <c:pt idx="25143">
                  <c:v>-320.17649999999998</c:v>
                </c:pt>
                <c:pt idx="25144">
                  <c:v>-320.17449999999997</c:v>
                </c:pt>
                <c:pt idx="25145">
                  <c:v>-320.17249999999996</c:v>
                </c:pt>
                <c:pt idx="25146">
                  <c:v>-320.17049999999995</c:v>
                </c:pt>
                <c:pt idx="25147">
                  <c:v>-320.16849999999999</c:v>
                </c:pt>
                <c:pt idx="25148">
                  <c:v>-320.16649999999998</c:v>
                </c:pt>
                <c:pt idx="25149">
                  <c:v>-320.16449999999998</c:v>
                </c:pt>
                <c:pt idx="25150">
                  <c:v>-320.16249999999997</c:v>
                </c:pt>
                <c:pt idx="25151">
                  <c:v>-320.16049999999996</c:v>
                </c:pt>
                <c:pt idx="25152">
                  <c:v>-320.1585</c:v>
                </c:pt>
                <c:pt idx="25153">
                  <c:v>-320.15649999999999</c:v>
                </c:pt>
                <c:pt idx="25154">
                  <c:v>-320.15449999999998</c:v>
                </c:pt>
                <c:pt idx="25155">
                  <c:v>-320.15249999999997</c:v>
                </c:pt>
                <c:pt idx="25156">
                  <c:v>-320.15049999999997</c:v>
                </c:pt>
                <c:pt idx="25157">
                  <c:v>-320.14849999999996</c:v>
                </c:pt>
                <c:pt idx="25158">
                  <c:v>-320.14649999999995</c:v>
                </c:pt>
                <c:pt idx="25159">
                  <c:v>-320.14449999999999</c:v>
                </c:pt>
                <c:pt idx="25160">
                  <c:v>-320.14249999999998</c:v>
                </c:pt>
                <c:pt idx="25161">
                  <c:v>-320.14049999999997</c:v>
                </c:pt>
                <c:pt idx="25162">
                  <c:v>-320.13849999999996</c:v>
                </c:pt>
                <c:pt idx="25163">
                  <c:v>-320.13649999999996</c:v>
                </c:pt>
                <c:pt idx="25164">
                  <c:v>-320.1345</c:v>
                </c:pt>
                <c:pt idx="25165">
                  <c:v>-320.13249999999999</c:v>
                </c:pt>
                <c:pt idx="25166">
                  <c:v>-320.13049999999998</c:v>
                </c:pt>
                <c:pt idx="25167">
                  <c:v>-320.12849999999997</c:v>
                </c:pt>
                <c:pt idx="25168">
                  <c:v>-320.12649999999996</c:v>
                </c:pt>
                <c:pt idx="25169">
                  <c:v>-320.12449999999995</c:v>
                </c:pt>
                <c:pt idx="25170">
                  <c:v>-320.12249999999995</c:v>
                </c:pt>
                <c:pt idx="25171">
                  <c:v>-320.12049999999999</c:v>
                </c:pt>
                <c:pt idx="25172">
                  <c:v>-320.11849999999998</c:v>
                </c:pt>
                <c:pt idx="25173">
                  <c:v>-320.11649999999997</c:v>
                </c:pt>
                <c:pt idx="25174">
                  <c:v>-320.11449999999996</c:v>
                </c:pt>
                <c:pt idx="25175">
                  <c:v>-320.11249999999995</c:v>
                </c:pt>
                <c:pt idx="25176">
                  <c:v>-320.1105</c:v>
                </c:pt>
                <c:pt idx="25177">
                  <c:v>-320.10849999999999</c:v>
                </c:pt>
                <c:pt idx="25178">
                  <c:v>-320.10649999999998</c:v>
                </c:pt>
                <c:pt idx="25179">
                  <c:v>-320.10449999999997</c:v>
                </c:pt>
                <c:pt idx="25180">
                  <c:v>-320.10249999999996</c:v>
                </c:pt>
                <c:pt idx="25181">
                  <c:v>-320.10049999999995</c:v>
                </c:pt>
                <c:pt idx="25182">
                  <c:v>-320.0985</c:v>
                </c:pt>
                <c:pt idx="25183">
                  <c:v>-320.09649999999999</c:v>
                </c:pt>
                <c:pt idx="25184">
                  <c:v>-320.09449999999998</c:v>
                </c:pt>
                <c:pt idx="25185">
                  <c:v>-320.09249999999997</c:v>
                </c:pt>
                <c:pt idx="25186">
                  <c:v>-320.09049999999996</c:v>
                </c:pt>
                <c:pt idx="25187">
                  <c:v>-320.08849999999995</c:v>
                </c:pt>
                <c:pt idx="25188">
                  <c:v>-320.0865</c:v>
                </c:pt>
                <c:pt idx="25189">
                  <c:v>-320.08449999999999</c:v>
                </c:pt>
                <c:pt idx="25190">
                  <c:v>-320.08249999999998</c:v>
                </c:pt>
                <c:pt idx="25191">
                  <c:v>-320.08049999999997</c:v>
                </c:pt>
                <c:pt idx="25192">
                  <c:v>-320.07849999999996</c:v>
                </c:pt>
                <c:pt idx="25193">
                  <c:v>-320.07649999999995</c:v>
                </c:pt>
                <c:pt idx="25194">
                  <c:v>-320.0745</c:v>
                </c:pt>
                <c:pt idx="25195">
                  <c:v>-320.07249999999999</c:v>
                </c:pt>
                <c:pt idx="25196">
                  <c:v>-320.07049999999998</c:v>
                </c:pt>
                <c:pt idx="25197">
                  <c:v>-320.06849999999997</c:v>
                </c:pt>
                <c:pt idx="25198">
                  <c:v>-320.06649999999996</c:v>
                </c:pt>
                <c:pt idx="25199">
                  <c:v>-320.06449999999995</c:v>
                </c:pt>
                <c:pt idx="25200">
                  <c:v>-320.0625</c:v>
                </c:pt>
                <c:pt idx="25201">
                  <c:v>-320.06049999999999</c:v>
                </c:pt>
                <c:pt idx="25202">
                  <c:v>-320.05849999999998</c:v>
                </c:pt>
                <c:pt idx="25203">
                  <c:v>-320.05649999999997</c:v>
                </c:pt>
                <c:pt idx="25204">
                  <c:v>-320.05449999999996</c:v>
                </c:pt>
                <c:pt idx="25205">
                  <c:v>-320.05250000000001</c:v>
                </c:pt>
                <c:pt idx="25206">
                  <c:v>-320.0505</c:v>
                </c:pt>
                <c:pt idx="25207">
                  <c:v>-320.04849999999999</c:v>
                </c:pt>
                <c:pt idx="25208">
                  <c:v>-320.04649999999998</c:v>
                </c:pt>
                <c:pt idx="25209">
                  <c:v>-320.04449999999997</c:v>
                </c:pt>
                <c:pt idx="25210">
                  <c:v>-320.04249999999996</c:v>
                </c:pt>
                <c:pt idx="25211">
                  <c:v>-320.04049999999995</c:v>
                </c:pt>
                <c:pt idx="25212">
                  <c:v>-320.0385</c:v>
                </c:pt>
                <c:pt idx="25213">
                  <c:v>-320.03649999999999</c:v>
                </c:pt>
                <c:pt idx="25214">
                  <c:v>-320.03449999999998</c:v>
                </c:pt>
                <c:pt idx="25215">
                  <c:v>-320.03249999999997</c:v>
                </c:pt>
                <c:pt idx="25216">
                  <c:v>-320.03049999999996</c:v>
                </c:pt>
                <c:pt idx="25217">
                  <c:v>-320.02850000000001</c:v>
                </c:pt>
                <c:pt idx="25218">
                  <c:v>-320.0265</c:v>
                </c:pt>
                <c:pt idx="25219">
                  <c:v>-320.02449999999999</c:v>
                </c:pt>
                <c:pt idx="25220">
                  <c:v>-320.02249999999998</c:v>
                </c:pt>
                <c:pt idx="25221">
                  <c:v>-320.02049999999997</c:v>
                </c:pt>
                <c:pt idx="25222">
                  <c:v>-320.01849999999996</c:v>
                </c:pt>
                <c:pt idx="25223">
                  <c:v>-320.01649999999995</c:v>
                </c:pt>
                <c:pt idx="25224">
                  <c:v>-320.0145</c:v>
                </c:pt>
                <c:pt idx="25225">
                  <c:v>-320.01249999999999</c:v>
                </c:pt>
                <c:pt idx="25226">
                  <c:v>-320.01049999999998</c:v>
                </c:pt>
                <c:pt idx="25227">
                  <c:v>-320.00849999999997</c:v>
                </c:pt>
                <c:pt idx="25228">
                  <c:v>-320.00649999999996</c:v>
                </c:pt>
                <c:pt idx="25229">
                  <c:v>-320.00450000000001</c:v>
                </c:pt>
                <c:pt idx="25230">
                  <c:v>-320.0025</c:v>
                </c:pt>
                <c:pt idx="25231">
                  <c:v>-320.00049999999999</c:v>
                </c:pt>
                <c:pt idx="25232">
                  <c:v>-319.99849999999998</c:v>
                </c:pt>
                <c:pt idx="25233">
                  <c:v>-319.99649999999997</c:v>
                </c:pt>
                <c:pt idx="25234">
                  <c:v>-319.99449999999996</c:v>
                </c:pt>
                <c:pt idx="25235">
                  <c:v>-319.99249999999995</c:v>
                </c:pt>
                <c:pt idx="25236">
                  <c:v>-319.9905</c:v>
                </c:pt>
                <c:pt idx="25237">
                  <c:v>-319.98849999999999</c:v>
                </c:pt>
                <c:pt idx="25238">
                  <c:v>-319.98649999999998</c:v>
                </c:pt>
                <c:pt idx="25239">
                  <c:v>-319.98449999999997</c:v>
                </c:pt>
                <c:pt idx="25240">
                  <c:v>-319.98249999999996</c:v>
                </c:pt>
                <c:pt idx="25241">
                  <c:v>-319.98050000000001</c:v>
                </c:pt>
                <c:pt idx="25242">
                  <c:v>-319.9785</c:v>
                </c:pt>
                <c:pt idx="25243">
                  <c:v>-319.97649999999999</c:v>
                </c:pt>
                <c:pt idx="25244">
                  <c:v>-319.97449999999998</c:v>
                </c:pt>
                <c:pt idx="25245">
                  <c:v>-319.97249999999997</c:v>
                </c:pt>
                <c:pt idx="25246">
                  <c:v>-319.97049999999996</c:v>
                </c:pt>
                <c:pt idx="25247">
                  <c:v>-319.96849999999995</c:v>
                </c:pt>
                <c:pt idx="25248">
                  <c:v>-319.9665</c:v>
                </c:pt>
                <c:pt idx="25249">
                  <c:v>-319.96449999999999</c:v>
                </c:pt>
                <c:pt idx="25250">
                  <c:v>-319.96249999999998</c:v>
                </c:pt>
                <c:pt idx="25251">
                  <c:v>-319.96049999999997</c:v>
                </c:pt>
                <c:pt idx="25252">
                  <c:v>-319.95849999999996</c:v>
                </c:pt>
                <c:pt idx="25253">
                  <c:v>-319.95650000000001</c:v>
                </c:pt>
                <c:pt idx="25254">
                  <c:v>-319.9545</c:v>
                </c:pt>
                <c:pt idx="25255">
                  <c:v>-319.95249999999999</c:v>
                </c:pt>
                <c:pt idx="25256">
                  <c:v>-319.95049999999998</c:v>
                </c:pt>
                <c:pt idx="25257">
                  <c:v>-319.94849999999997</c:v>
                </c:pt>
                <c:pt idx="25258">
                  <c:v>-319.94649999999996</c:v>
                </c:pt>
                <c:pt idx="25259">
                  <c:v>-319.94449999999995</c:v>
                </c:pt>
                <c:pt idx="25260">
                  <c:v>-319.9425</c:v>
                </c:pt>
                <c:pt idx="25261">
                  <c:v>-319.94049999999999</c:v>
                </c:pt>
                <c:pt idx="25262">
                  <c:v>-319.93849999999998</c:v>
                </c:pt>
                <c:pt idx="25263">
                  <c:v>-319.93649999999997</c:v>
                </c:pt>
                <c:pt idx="25264">
                  <c:v>-319.93449999999996</c:v>
                </c:pt>
                <c:pt idx="25265">
                  <c:v>-319.9325</c:v>
                </c:pt>
                <c:pt idx="25266">
                  <c:v>-319.93049999999999</c:v>
                </c:pt>
                <c:pt idx="25267">
                  <c:v>-319.92849999999999</c:v>
                </c:pt>
                <c:pt idx="25268">
                  <c:v>-319.92649999999998</c:v>
                </c:pt>
                <c:pt idx="25269">
                  <c:v>-319.92449999999997</c:v>
                </c:pt>
                <c:pt idx="25270">
                  <c:v>-319.92249999999996</c:v>
                </c:pt>
                <c:pt idx="25271">
                  <c:v>-319.92049999999995</c:v>
                </c:pt>
                <c:pt idx="25272">
                  <c:v>-319.91849999999999</c:v>
                </c:pt>
                <c:pt idx="25273">
                  <c:v>-319.91649999999998</c:v>
                </c:pt>
                <c:pt idx="25274">
                  <c:v>-319.91449999999998</c:v>
                </c:pt>
                <c:pt idx="25275">
                  <c:v>-319.91249999999997</c:v>
                </c:pt>
                <c:pt idx="25276">
                  <c:v>-319.91049999999996</c:v>
                </c:pt>
                <c:pt idx="25277">
                  <c:v>-319.9085</c:v>
                </c:pt>
                <c:pt idx="25278">
                  <c:v>-319.90649999999999</c:v>
                </c:pt>
                <c:pt idx="25279">
                  <c:v>-319.90449999999998</c:v>
                </c:pt>
                <c:pt idx="25280">
                  <c:v>-319.90249999999997</c:v>
                </c:pt>
                <c:pt idx="25281">
                  <c:v>-319.90049999999997</c:v>
                </c:pt>
                <c:pt idx="25282">
                  <c:v>-319.89849999999996</c:v>
                </c:pt>
                <c:pt idx="25283">
                  <c:v>-319.89649999999995</c:v>
                </c:pt>
                <c:pt idx="25284">
                  <c:v>-319.89449999999999</c:v>
                </c:pt>
                <c:pt idx="25285">
                  <c:v>-319.89249999999998</c:v>
                </c:pt>
                <c:pt idx="25286">
                  <c:v>-319.89049999999997</c:v>
                </c:pt>
                <c:pt idx="25287">
                  <c:v>-319.88849999999996</c:v>
                </c:pt>
                <c:pt idx="25288">
                  <c:v>-319.88649999999996</c:v>
                </c:pt>
                <c:pt idx="25289">
                  <c:v>-319.8845</c:v>
                </c:pt>
                <c:pt idx="25290">
                  <c:v>-319.88249999999999</c:v>
                </c:pt>
                <c:pt idx="25291">
                  <c:v>-319.88049999999998</c:v>
                </c:pt>
                <c:pt idx="25292">
                  <c:v>-319.87849999999997</c:v>
                </c:pt>
                <c:pt idx="25293">
                  <c:v>-319.87649999999996</c:v>
                </c:pt>
                <c:pt idx="25294">
                  <c:v>-319.87449999999995</c:v>
                </c:pt>
                <c:pt idx="25295">
                  <c:v>-319.87249999999995</c:v>
                </c:pt>
                <c:pt idx="25296">
                  <c:v>-319.87049999999999</c:v>
                </c:pt>
                <c:pt idx="25297">
                  <c:v>-319.86849999999998</c:v>
                </c:pt>
                <c:pt idx="25298">
                  <c:v>-319.86649999999997</c:v>
                </c:pt>
                <c:pt idx="25299">
                  <c:v>-319.86449999999996</c:v>
                </c:pt>
                <c:pt idx="25300">
                  <c:v>-319.86249999999995</c:v>
                </c:pt>
                <c:pt idx="25301">
                  <c:v>-319.8605</c:v>
                </c:pt>
                <c:pt idx="25302">
                  <c:v>-319.85849999999999</c:v>
                </c:pt>
                <c:pt idx="25303">
                  <c:v>-319.85649999999998</c:v>
                </c:pt>
                <c:pt idx="25304">
                  <c:v>-319.85449999999997</c:v>
                </c:pt>
                <c:pt idx="25305">
                  <c:v>-319.85249999999996</c:v>
                </c:pt>
                <c:pt idx="25306">
                  <c:v>-319.85049999999995</c:v>
                </c:pt>
                <c:pt idx="25307">
                  <c:v>-319.8485</c:v>
                </c:pt>
                <c:pt idx="25308">
                  <c:v>-319.84649999999999</c:v>
                </c:pt>
                <c:pt idx="25309">
                  <c:v>-319.84449999999998</c:v>
                </c:pt>
                <c:pt idx="25310">
                  <c:v>-319.84249999999997</c:v>
                </c:pt>
                <c:pt idx="25311">
                  <c:v>-319.84049999999996</c:v>
                </c:pt>
                <c:pt idx="25312">
                  <c:v>-319.83849999999995</c:v>
                </c:pt>
                <c:pt idx="25313">
                  <c:v>-319.8365</c:v>
                </c:pt>
                <c:pt idx="25314">
                  <c:v>-319.83449999999999</c:v>
                </c:pt>
                <c:pt idx="25315">
                  <c:v>-319.83249999999998</c:v>
                </c:pt>
                <c:pt idx="25316">
                  <c:v>-319.83049999999997</c:v>
                </c:pt>
                <c:pt idx="25317">
                  <c:v>-319.82849999999996</c:v>
                </c:pt>
                <c:pt idx="25318">
                  <c:v>-319.82649999999995</c:v>
                </c:pt>
                <c:pt idx="25319">
                  <c:v>-319.8245</c:v>
                </c:pt>
                <c:pt idx="25320">
                  <c:v>-319.82249999999999</c:v>
                </c:pt>
                <c:pt idx="25321">
                  <c:v>-319.82049999999998</c:v>
                </c:pt>
                <c:pt idx="25322">
                  <c:v>-319.81849999999997</c:v>
                </c:pt>
                <c:pt idx="25323">
                  <c:v>-319.81649999999996</c:v>
                </c:pt>
                <c:pt idx="25324">
                  <c:v>-319.81449999999995</c:v>
                </c:pt>
                <c:pt idx="25325">
                  <c:v>-319.8125</c:v>
                </c:pt>
                <c:pt idx="25326">
                  <c:v>-319.81049999999999</c:v>
                </c:pt>
                <c:pt idx="25327">
                  <c:v>-319.80849999999998</c:v>
                </c:pt>
                <c:pt idx="25328">
                  <c:v>-319.80649999999997</c:v>
                </c:pt>
                <c:pt idx="25329">
                  <c:v>-319.80449999999996</c:v>
                </c:pt>
                <c:pt idx="25330">
                  <c:v>-319.80250000000001</c:v>
                </c:pt>
                <c:pt idx="25331">
                  <c:v>-319.8005</c:v>
                </c:pt>
                <c:pt idx="25332">
                  <c:v>-319.79849999999999</c:v>
                </c:pt>
                <c:pt idx="25333">
                  <c:v>-319.79649999999998</c:v>
                </c:pt>
                <c:pt idx="25334">
                  <c:v>-319.79449999999997</c:v>
                </c:pt>
                <c:pt idx="25335">
                  <c:v>-319.79249999999996</c:v>
                </c:pt>
                <c:pt idx="25336">
                  <c:v>-319.79049999999995</c:v>
                </c:pt>
                <c:pt idx="25337">
                  <c:v>-319.7885</c:v>
                </c:pt>
                <c:pt idx="25338">
                  <c:v>-319.78649999999999</c:v>
                </c:pt>
                <c:pt idx="25339">
                  <c:v>-319.78449999999998</c:v>
                </c:pt>
                <c:pt idx="25340">
                  <c:v>-319.78249999999997</c:v>
                </c:pt>
                <c:pt idx="25341">
                  <c:v>-319.78049999999996</c:v>
                </c:pt>
                <c:pt idx="25342">
                  <c:v>-319.77850000000001</c:v>
                </c:pt>
                <c:pt idx="25343">
                  <c:v>-319.7765</c:v>
                </c:pt>
                <c:pt idx="25344">
                  <c:v>-319.77449999999999</c:v>
                </c:pt>
                <c:pt idx="25345">
                  <c:v>-319.77249999999998</c:v>
                </c:pt>
                <c:pt idx="25346">
                  <c:v>-319.77049999999997</c:v>
                </c:pt>
                <c:pt idx="25347">
                  <c:v>-319.76849999999996</c:v>
                </c:pt>
                <c:pt idx="25348">
                  <c:v>-319.76649999999995</c:v>
                </c:pt>
                <c:pt idx="25349">
                  <c:v>-319.7645</c:v>
                </c:pt>
                <c:pt idx="25350">
                  <c:v>-319.76249999999999</c:v>
                </c:pt>
                <c:pt idx="25351">
                  <c:v>-319.76049999999998</c:v>
                </c:pt>
                <c:pt idx="25352">
                  <c:v>-319.75849999999997</c:v>
                </c:pt>
                <c:pt idx="25353">
                  <c:v>-319.75649999999996</c:v>
                </c:pt>
                <c:pt idx="25354">
                  <c:v>-319.75450000000001</c:v>
                </c:pt>
                <c:pt idx="25355">
                  <c:v>-319.7525</c:v>
                </c:pt>
                <c:pt idx="25356">
                  <c:v>-319.75049999999999</c:v>
                </c:pt>
                <c:pt idx="25357">
                  <c:v>-319.74849999999998</c:v>
                </c:pt>
                <c:pt idx="25358">
                  <c:v>-319.74649999999997</c:v>
                </c:pt>
                <c:pt idx="25359">
                  <c:v>-319.74449999999996</c:v>
                </c:pt>
                <c:pt idx="25360">
                  <c:v>-319.74249999999995</c:v>
                </c:pt>
                <c:pt idx="25361">
                  <c:v>-319.7405</c:v>
                </c:pt>
                <c:pt idx="25362">
                  <c:v>-319.73849999999999</c:v>
                </c:pt>
                <c:pt idx="25363">
                  <c:v>-319.73649999999998</c:v>
                </c:pt>
                <c:pt idx="25364">
                  <c:v>-319.73449999999997</c:v>
                </c:pt>
                <c:pt idx="25365">
                  <c:v>-319.73249999999996</c:v>
                </c:pt>
                <c:pt idx="25366">
                  <c:v>-319.73050000000001</c:v>
                </c:pt>
                <c:pt idx="25367">
                  <c:v>-319.7285</c:v>
                </c:pt>
                <c:pt idx="25368">
                  <c:v>-319.72649999999999</c:v>
                </c:pt>
                <c:pt idx="25369">
                  <c:v>-319.72449999999998</c:v>
                </c:pt>
                <c:pt idx="25370">
                  <c:v>-319.72249999999997</c:v>
                </c:pt>
                <c:pt idx="25371">
                  <c:v>-319.72049999999996</c:v>
                </c:pt>
                <c:pt idx="25372">
                  <c:v>-319.71849999999995</c:v>
                </c:pt>
                <c:pt idx="25373">
                  <c:v>-319.7165</c:v>
                </c:pt>
                <c:pt idx="25374">
                  <c:v>-319.71449999999999</c:v>
                </c:pt>
                <c:pt idx="25375">
                  <c:v>-319.71249999999998</c:v>
                </c:pt>
                <c:pt idx="25376">
                  <c:v>-319.71049999999997</c:v>
                </c:pt>
                <c:pt idx="25377">
                  <c:v>-319.70849999999996</c:v>
                </c:pt>
                <c:pt idx="25378">
                  <c:v>-319.70650000000001</c:v>
                </c:pt>
                <c:pt idx="25379">
                  <c:v>-319.7045</c:v>
                </c:pt>
                <c:pt idx="25380">
                  <c:v>-319.70249999999999</c:v>
                </c:pt>
                <c:pt idx="25381">
                  <c:v>-319.70049999999998</c:v>
                </c:pt>
                <c:pt idx="25382">
                  <c:v>-319.69849999999997</c:v>
                </c:pt>
                <c:pt idx="25383">
                  <c:v>-319.69649999999996</c:v>
                </c:pt>
                <c:pt idx="25384">
                  <c:v>-319.69449999999995</c:v>
                </c:pt>
                <c:pt idx="25385">
                  <c:v>-319.6925</c:v>
                </c:pt>
                <c:pt idx="25386">
                  <c:v>-319.69049999999999</c:v>
                </c:pt>
                <c:pt idx="25387">
                  <c:v>-319.68849999999998</c:v>
                </c:pt>
                <c:pt idx="25388">
                  <c:v>-319.68649999999997</c:v>
                </c:pt>
                <c:pt idx="25389">
                  <c:v>-319.68449999999996</c:v>
                </c:pt>
                <c:pt idx="25390">
                  <c:v>-319.6825</c:v>
                </c:pt>
                <c:pt idx="25391">
                  <c:v>-319.68049999999999</c:v>
                </c:pt>
                <c:pt idx="25392">
                  <c:v>-319.67849999999999</c:v>
                </c:pt>
                <c:pt idx="25393">
                  <c:v>-319.67649999999998</c:v>
                </c:pt>
                <c:pt idx="25394">
                  <c:v>-319.67449999999997</c:v>
                </c:pt>
                <c:pt idx="25395">
                  <c:v>-319.67249999999996</c:v>
                </c:pt>
                <c:pt idx="25396">
                  <c:v>-319.67049999999995</c:v>
                </c:pt>
                <c:pt idx="25397">
                  <c:v>-319.66849999999999</c:v>
                </c:pt>
                <c:pt idx="25398">
                  <c:v>-319.66649999999998</c:v>
                </c:pt>
                <c:pt idx="25399">
                  <c:v>-319.66449999999998</c:v>
                </c:pt>
                <c:pt idx="25400">
                  <c:v>-319.66249999999997</c:v>
                </c:pt>
                <c:pt idx="25401">
                  <c:v>-319.66049999999996</c:v>
                </c:pt>
                <c:pt idx="25402">
                  <c:v>-319.6585</c:v>
                </c:pt>
                <c:pt idx="25403">
                  <c:v>-319.65649999999999</c:v>
                </c:pt>
                <c:pt idx="25404">
                  <c:v>-319.65449999999998</c:v>
                </c:pt>
                <c:pt idx="25405">
                  <c:v>-319.65249999999997</c:v>
                </c:pt>
                <c:pt idx="25406">
                  <c:v>-319.65049999999997</c:v>
                </c:pt>
                <c:pt idx="25407">
                  <c:v>-319.64849999999996</c:v>
                </c:pt>
                <c:pt idx="25408">
                  <c:v>-319.64649999999995</c:v>
                </c:pt>
                <c:pt idx="25409">
                  <c:v>-319.64449999999999</c:v>
                </c:pt>
                <c:pt idx="25410">
                  <c:v>-319.64249999999998</c:v>
                </c:pt>
                <c:pt idx="25411">
                  <c:v>-319.64049999999997</c:v>
                </c:pt>
                <c:pt idx="25412">
                  <c:v>-319.63849999999996</c:v>
                </c:pt>
                <c:pt idx="25413">
                  <c:v>-319.63649999999996</c:v>
                </c:pt>
                <c:pt idx="25414">
                  <c:v>-319.6345</c:v>
                </c:pt>
                <c:pt idx="25415">
                  <c:v>-319.63249999999999</c:v>
                </c:pt>
                <c:pt idx="25416">
                  <c:v>-319.63049999999998</c:v>
                </c:pt>
                <c:pt idx="25417">
                  <c:v>-319.62849999999997</c:v>
                </c:pt>
                <c:pt idx="25418">
                  <c:v>-319.62649999999996</c:v>
                </c:pt>
                <c:pt idx="25419">
                  <c:v>-319.62449999999995</c:v>
                </c:pt>
                <c:pt idx="25420">
                  <c:v>-319.62249999999995</c:v>
                </c:pt>
                <c:pt idx="25421">
                  <c:v>-319.62049999999999</c:v>
                </c:pt>
                <c:pt idx="25422">
                  <c:v>-319.61849999999998</c:v>
                </c:pt>
                <c:pt idx="25423">
                  <c:v>-319.61649999999997</c:v>
                </c:pt>
                <c:pt idx="25424">
                  <c:v>-319.61449999999996</c:v>
                </c:pt>
                <c:pt idx="25425">
                  <c:v>-319.61249999999995</c:v>
                </c:pt>
                <c:pt idx="25426">
                  <c:v>-319.6105</c:v>
                </c:pt>
                <c:pt idx="25427">
                  <c:v>-319.60849999999999</c:v>
                </c:pt>
                <c:pt idx="25428">
                  <c:v>-319.60649999999998</c:v>
                </c:pt>
                <c:pt idx="25429">
                  <c:v>-319.60449999999997</c:v>
                </c:pt>
                <c:pt idx="25430">
                  <c:v>-319.60249999999996</c:v>
                </c:pt>
                <c:pt idx="25431">
                  <c:v>-319.60049999999995</c:v>
                </c:pt>
                <c:pt idx="25432">
                  <c:v>-319.5985</c:v>
                </c:pt>
                <c:pt idx="25433">
                  <c:v>-319.59649999999999</c:v>
                </c:pt>
                <c:pt idx="25434">
                  <c:v>-319.59449999999998</c:v>
                </c:pt>
                <c:pt idx="25435">
                  <c:v>-319.59249999999997</c:v>
                </c:pt>
                <c:pt idx="25436">
                  <c:v>-319.59049999999996</c:v>
                </c:pt>
                <c:pt idx="25437">
                  <c:v>-319.58849999999995</c:v>
                </c:pt>
                <c:pt idx="25438">
                  <c:v>-319.5865</c:v>
                </c:pt>
                <c:pt idx="25439">
                  <c:v>-319.58449999999999</c:v>
                </c:pt>
                <c:pt idx="25440">
                  <c:v>-319.58249999999998</c:v>
                </c:pt>
                <c:pt idx="25441">
                  <c:v>-319.58049999999997</c:v>
                </c:pt>
                <c:pt idx="25442">
                  <c:v>-319.57849999999996</c:v>
                </c:pt>
                <c:pt idx="25443">
                  <c:v>-319.57649999999995</c:v>
                </c:pt>
                <c:pt idx="25444">
                  <c:v>-319.5745</c:v>
                </c:pt>
                <c:pt idx="25445">
                  <c:v>-319.57249999999999</c:v>
                </c:pt>
                <c:pt idx="25446">
                  <c:v>-319.57049999999998</c:v>
                </c:pt>
                <c:pt idx="25447">
                  <c:v>-319.56849999999997</c:v>
                </c:pt>
                <c:pt idx="25448">
                  <c:v>-319.56649999999996</c:v>
                </c:pt>
                <c:pt idx="25449">
                  <c:v>-319.56449999999995</c:v>
                </c:pt>
                <c:pt idx="25450">
                  <c:v>-319.5625</c:v>
                </c:pt>
                <c:pt idx="25451">
                  <c:v>-319.56049999999999</c:v>
                </c:pt>
                <c:pt idx="25452">
                  <c:v>-319.55849999999998</c:v>
                </c:pt>
                <c:pt idx="25453">
                  <c:v>-319.55649999999997</c:v>
                </c:pt>
                <c:pt idx="25454">
                  <c:v>-319.55449999999996</c:v>
                </c:pt>
                <c:pt idx="25455">
                  <c:v>-319.55250000000001</c:v>
                </c:pt>
                <c:pt idx="25456">
                  <c:v>-319.5505</c:v>
                </c:pt>
                <c:pt idx="25457">
                  <c:v>-319.54849999999999</c:v>
                </c:pt>
                <c:pt idx="25458">
                  <c:v>-319.54649999999998</c:v>
                </c:pt>
                <c:pt idx="25459">
                  <c:v>-319.54449999999997</c:v>
                </c:pt>
                <c:pt idx="25460">
                  <c:v>-319.54249999999996</c:v>
                </c:pt>
                <c:pt idx="25461">
                  <c:v>-319.54049999999995</c:v>
                </c:pt>
                <c:pt idx="25462">
                  <c:v>-319.5385</c:v>
                </c:pt>
                <c:pt idx="25463">
                  <c:v>-319.53649999999999</c:v>
                </c:pt>
                <c:pt idx="25464">
                  <c:v>-319.53449999999998</c:v>
                </c:pt>
                <c:pt idx="25465">
                  <c:v>-319.53249999999997</c:v>
                </c:pt>
                <c:pt idx="25466">
                  <c:v>-319.53049999999996</c:v>
                </c:pt>
                <c:pt idx="25467">
                  <c:v>-319.52850000000001</c:v>
                </c:pt>
                <c:pt idx="25468">
                  <c:v>-319.5265</c:v>
                </c:pt>
                <c:pt idx="25469">
                  <c:v>-319.52449999999999</c:v>
                </c:pt>
                <c:pt idx="25470">
                  <c:v>-319.52249999999998</c:v>
                </c:pt>
                <c:pt idx="25471">
                  <c:v>-319.52049999999997</c:v>
                </c:pt>
                <c:pt idx="25472">
                  <c:v>-319.51849999999996</c:v>
                </c:pt>
                <c:pt idx="25473">
                  <c:v>-319.51649999999995</c:v>
                </c:pt>
                <c:pt idx="25474">
                  <c:v>-319.5145</c:v>
                </c:pt>
                <c:pt idx="25475">
                  <c:v>-319.51249999999999</c:v>
                </c:pt>
                <c:pt idx="25476">
                  <c:v>-319.51049999999998</c:v>
                </c:pt>
                <c:pt idx="25477">
                  <c:v>-319.50849999999997</c:v>
                </c:pt>
                <c:pt idx="25478">
                  <c:v>-319.50649999999996</c:v>
                </c:pt>
                <c:pt idx="25479">
                  <c:v>-319.50450000000001</c:v>
                </c:pt>
                <c:pt idx="25480">
                  <c:v>-319.5025</c:v>
                </c:pt>
                <c:pt idx="25481">
                  <c:v>-319.50049999999999</c:v>
                </c:pt>
                <c:pt idx="25482">
                  <c:v>-319.49849999999998</c:v>
                </c:pt>
                <c:pt idx="25483">
                  <c:v>-319.49649999999997</c:v>
                </c:pt>
                <c:pt idx="25484">
                  <c:v>-319.49449999999996</c:v>
                </c:pt>
                <c:pt idx="25485">
                  <c:v>-319.49249999999995</c:v>
                </c:pt>
                <c:pt idx="25486">
                  <c:v>-319.4905</c:v>
                </c:pt>
                <c:pt idx="25487">
                  <c:v>-319.48849999999999</c:v>
                </c:pt>
                <c:pt idx="25488">
                  <c:v>-319.48649999999998</c:v>
                </c:pt>
                <c:pt idx="25489">
                  <c:v>-319.48449999999997</c:v>
                </c:pt>
                <c:pt idx="25490">
                  <c:v>-319.48249999999996</c:v>
                </c:pt>
                <c:pt idx="25491">
                  <c:v>-319.48050000000001</c:v>
                </c:pt>
                <c:pt idx="25492">
                  <c:v>-319.4785</c:v>
                </c:pt>
                <c:pt idx="25493">
                  <c:v>-319.47649999999999</c:v>
                </c:pt>
                <c:pt idx="25494">
                  <c:v>-319.47449999999998</c:v>
                </c:pt>
                <c:pt idx="25495">
                  <c:v>-319.47249999999997</c:v>
                </c:pt>
                <c:pt idx="25496">
                  <c:v>-319.47049999999996</c:v>
                </c:pt>
                <c:pt idx="25497">
                  <c:v>-319.46849999999995</c:v>
                </c:pt>
                <c:pt idx="25498">
                  <c:v>-319.4665</c:v>
                </c:pt>
                <c:pt idx="25499">
                  <c:v>-319.46449999999999</c:v>
                </c:pt>
                <c:pt idx="25500">
                  <c:v>-319.46249999999998</c:v>
                </c:pt>
                <c:pt idx="25501">
                  <c:v>-319.46049999999997</c:v>
                </c:pt>
                <c:pt idx="25502">
                  <c:v>-319.45849999999996</c:v>
                </c:pt>
                <c:pt idx="25503">
                  <c:v>-319.45650000000001</c:v>
                </c:pt>
                <c:pt idx="25504">
                  <c:v>-319.4545</c:v>
                </c:pt>
                <c:pt idx="25505">
                  <c:v>-319.45249999999999</c:v>
                </c:pt>
                <c:pt idx="25506">
                  <c:v>-319.45049999999998</c:v>
                </c:pt>
                <c:pt idx="25507">
                  <c:v>-319.44849999999997</c:v>
                </c:pt>
                <c:pt idx="25508">
                  <c:v>-319.44649999999996</c:v>
                </c:pt>
                <c:pt idx="25509">
                  <c:v>-319.44449999999995</c:v>
                </c:pt>
                <c:pt idx="25510">
                  <c:v>-319.4425</c:v>
                </c:pt>
                <c:pt idx="25511">
                  <c:v>-319.44049999999999</c:v>
                </c:pt>
                <c:pt idx="25512">
                  <c:v>-319.43849999999998</c:v>
                </c:pt>
                <c:pt idx="25513">
                  <c:v>-319.43649999999997</c:v>
                </c:pt>
                <c:pt idx="25514">
                  <c:v>-319.43449999999996</c:v>
                </c:pt>
                <c:pt idx="25515">
                  <c:v>-319.4325</c:v>
                </c:pt>
                <c:pt idx="25516">
                  <c:v>-319.43049999999999</c:v>
                </c:pt>
                <c:pt idx="25517">
                  <c:v>-319.42849999999999</c:v>
                </c:pt>
                <c:pt idx="25518">
                  <c:v>-319.42649999999998</c:v>
                </c:pt>
                <c:pt idx="25519">
                  <c:v>-319.42449999999997</c:v>
                </c:pt>
                <c:pt idx="25520">
                  <c:v>-319.42249999999996</c:v>
                </c:pt>
                <c:pt idx="25521">
                  <c:v>-319.42049999999995</c:v>
                </c:pt>
                <c:pt idx="25522">
                  <c:v>-319.41849999999999</c:v>
                </c:pt>
                <c:pt idx="25523">
                  <c:v>-319.41649999999998</c:v>
                </c:pt>
                <c:pt idx="25524">
                  <c:v>-319.41449999999998</c:v>
                </c:pt>
                <c:pt idx="25525">
                  <c:v>-319.41249999999997</c:v>
                </c:pt>
                <c:pt idx="25526">
                  <c:v>-319.41049999999996</c:v>
                </c:pt>
                <c:pt idx="25527">
                  <c:v>-319.4085</c:v>
                </c:pt>
                <c:pt idx="25528">
                  <c:v>-319.40649999999999</c:v>
                </c:pt>
                <c:pt idx="25529">
                  <c:v>-319.40449999999998</c:v>
                </c:pt>
                <c:pt idx="25530">
                  <c:v>-319.40249999999997</c:v>
                </c:pt>
                <c:pt idx="25531">
                  <c:v>-319.40049999999997</c:v>
                </c:pt>
                <c:pt idx="25532">
                  <c:v>-319.39849999999996</c:v>
                </c:pt>
                <c:pt idx="25533">
                  <c:v>-319.39649999999995</c:v>
                </c:pt>
                <c:pt idx="25534">
                  <c:v>-319.39449999999999</c:v>
                </c:pt>
                <c:pt idx="25535">
                  <c:v>-319.39249999999998</c:v>
                </c:pt>
                <c:pt idx="25536">
                  <c:v>-319.39049999999997</c:v>
                </c:pt>
                <c:pt idx="25537">
                  <c:v>-319.38849999999996</c:v>
                </c:pt>
                <c:pt idx="25538">
                  <c:v>-319.38649999999996</c:v>
                </c:pt>
                <c:pt idx="25539">
                  <c:v>-319.3845</c:v>
                </c:pt>
                <c:pt idx="25540">
                  <c:v>-319.38249999999999</c:v>
                </c:pt>
                <c:pt idx="25541">
                  <c:v>-319.38049999999998</c:v>
                </c:pt>
                <c:pt idx="25542">
                  <c:v>-319.37849999999997</c:v>
                </c:pt>
                <c:pt idx="25543">
                  <c:v>-319.37649999999996</c:v>
                </c:pt>
                <c:pt idx="25544">
                  <c:v>-319.37449999999995</c:v>
                </c:pt>
                <c:pt idx="25545">
                  <c:v>-319.37249999999995</c:v>
                </c:pt>
                <c:pt idx="25546">
                  <c:v>-319.37049999999999</c:v>
                </c:pt>
                <c:pt idx="25547">
                  <c:v>-319.36849999999998</c:v>
                </c:pt>
                <c:pt idx="25548">
                  <c:v>-319.36649999999997</c:v>
                </c:pt>
                <c:pt idx="25549">
                  <c:v>-319.36449999999996</c:v>
                </c:pt>
                <c:pt idx="25550">
                  <c:v>-319.36249999999995</c:v>
                </c:pt>
                <c:pt idx="25551">
                  <c:v>-319.3605</c:v>
                </c:pt>
                <c:pt idx="25552">
                  <c:v>-319.35849999999999</c:v>
                </c:pt>
                <c:pt idx="25553">
                  <c:v>-319.35649999999998</c:v>
                </c:pt>
                <c:pt idx="25554">
                  <c:v>-319.35449999999997</c:v>
                </c:pt>
                <c:pt idx="25555">
                  <c:v>-319.35249999999996</c:v>
                </c:pt>
                <c:pt idx="25556">
                  <c:v>-319.35049999999995</c:v>
                </c:pt>
                <c:pt idx="25557">
                  <c:v>-319.3485</c:v>
                </c:pt>
                <c:pt idx="25558">
                  <c:v>-319.34649999999999</c:v>
                </c:pt>
                <c:pt idx="25559">
                  <c:v>-319.34449999999998</c:v>
                </c:pt>
                <c:pt idx="25560">
                  <c:v>-319.34249999999997</c:v>
                </c:pt>
                <c:pt idx="25561">
                  <c:v>-319.34049999999996</c:v>
                </c:pt>
                <c:pt idx="25562">
                  <c:v>-319.33849999999995</c:v>
                </c:pt>
                <c:pt idx="25563">
                  <c:v>-319.3365</c:v>
                </c:pt>
                <c:pt idx="25564">
                  <c:v>-319.33449999999999</c:v>
                </c:pt>
                <c:pt idx="25565">
                  <c:v>-319.33249999999998</c:v>
                </c:pt>
                <c:pt idx="25566">
                  <c:v>-319.33049999999997</c:v>
                </c:pt>
                <c:pt idx="25567">
                  <c:v>-319.32849999999996</c:v>
                </c:pt>
                <c:pt idx="25568">
                  <c:v>-319.32649999999995</c:v>
                </c:pt>
                <c:pt idx="25569">
                  <c:v>-319.3245</c:v>
                </c:pt>
                <c:pt idx="25570">
                  <c:v>-319.32249999999999</c:v>
                </c:pt>
                <c:pt idx="25571">
                  <c:v>-319.32049999999998</c:v>
                </c:pt>
                <c:pt idx="25572">
                  <c:v>-319.31849999999997</c:v>
                </c:pt>
                <c:pt idx="25573">
                  <c:v>-319.31649999999996</c:v>
                </c:pt>
                <c:pt idx="25574">
                  <c:v>-319.31449999999995</c:v>
                </c:pt>
                <c:pt idx="25575">
                  <c:v>-319.3125</c:v>
                </c:pt>
                <c:pt idx="25576">
                  <c:v>-319.31049999999999</c:v>
                </c:pt>
                <c:pt idx="25577">
                  <c:v>-319.30849999999998</c:v>
                </c:pt>
                <c:pt idx="25578">
                  <c:v>-319.30649999999997</c:v>
                </c:pt>
                <c:pt idx="25579">
                  <c:v>-319.30449999999996</c:v>
                </c:pt>
                <c:pt idx="25580">
                  <c:v>-319.30250000000001</c:v>
                </c:pt>
                <c:pt idx="25581">
                  <c:v>-319.3005</c:v>
                </c:pt>
                <c:pt idx="25582">
                  <c:v>-319.29849999999999</c:v>
                </c:pt>
                <c:pt idx="25583">
                  <c:v>-319.29649999999998</c:v>
                </c:pt>
                <c:pt idx="25584">
                  <c:v>-319.29449999999997</c:v>
                </c:pt>
                <c:pt idx="25585">
                  <c:v>-319.29249999999996</c:v>
                </c:pt>
                <c:pt idx="25586">
                  <c:v>-319.29049999999995</c:v>
                </c:pt>
                <c:pt idx="25587">
                  <c:v>-319.2885</c:v>
                </c:pt>
                <c:pt idx="25588">
                  <c:v>-319.28649999999999</c:v>
                </c:pt>
                <c:pt idx="25589">
                  <c:v>-319.28449999999998</c:v>
                </c:pt>
                <c:pt idx="25590">
                  <c:v>-319.28249999999997</c:v>
                </c:pt>
                <c:pt idx="25591">
                  <c:v>-319.28049999999996</c:v>
                </c:pt>
                <c:pt idx="25592">
                  <c:v>-319.27850000000001</c:v>
                </c:pt>
                <c:pt idx="25593">
                  <c:v>-319.2765</c:v>
                </c:pt>
                <c:pt idx="25594">
                  <c:v>-319.27449999999999</c:v>
                </c:pt>
                <c:pt idx="25595">
                  <c:v>-319.27249999999998</c:v>
                </c:pt>
                <c:pt idx="25596">
                  <c:v>-319.27049999999997</c:v>
                </c:pt>
                <c:pt idx="25597">
                  <c:v>-319.26849999999996</c:v>
                </c:pt>
                <c:pt idx="25598">
                  <c:v>-319.26649999999995</c:v>
                </c:pt>
                <c:pt idx="25599">
                  <c:v>-319.2645</c:v>
                </c:pt>
                <c:pt idx="25600">
                  <c:v>-319.26249999999999</c:v>
                </c:pt>
                <c:pt idx="25601">
                  <c:v>-319.26049999999998</c:v>
                </c:pt>
                <c:pt idx="25602">
                  <c:v>-319.25849999999997</c:v>
                </c:pt>
                <c:pt idx="25603">
                  <c:v>-319.25649999999996</c:v>
                </c:pt>
                <c:pt idx="25604">
                  <c:v>-319.25450000000001</c:v>
                </c:pt>
                <c:pt idx="25605">
                  <c:v>-319.2525</c:v>
                </c:pt>
                <c:pt idx="25606">
                  <c:v>-319.25049999999999</c:v>
                </c:pt>
                <c:pt idx="25607">
                  <c:v>-319.24849999999998</c:v>
                </c:pt>
                <c:pt idx="25608">
                  <c:v>-319.24649999999997</c:v>
                </c:pt>
                <c:pt idx="25609">
                  <c:v>-319.24449999999996</c:v>
                </c:pt>
                <c:pt idx="25610">
                  <c:v>-319.24249999999995</c:v>
                </c:pt>
                <c:pt idx="25611">
                  <c:v>-319.2405</c:v>
                </c:pt>
                <c:pt idx="25612">
                  <c:v>-319.23849999999999</c:v>
                </c:pt>
                <c:pt idx="25613">
                  <c:v>-319.23649999999998</c:v>
                </c:pt>
                <c:pt idx="25614">
                  <c:v>-319.23449999999997</c:v>
                </c:pt>
                <c:pt idx="25615">
                  <c:v>-319.23249999999996</c:v>
                </c:pt>
                <c:pt idx="25616">
                  <c:v>-319.23050000000001</c:v>
                </c:pt>
                <c:pt idx="25617">
                  <c:v>-319.2285</c:v>
                </c:pt>
                <c:pt idx="25618">
                  <c:v>-319.22649999999999</c:v>
                </c:pt>
                <c:pt idx="25619">
                  <c:v>-319.22449999999998</c:v>
                </c:pt>
                <c:pt idx="25620">
                  <c:v>-319.22249999999997</c:v>
                </c:pt>
                <c:pt idx="25621">
                  <c:v>-319.22049999999996</c:v>
                </c:pt>
                <c:pt idx="25622">
                  <c:v>-319.21849999999995</c:v>
                </c:pt>
                <c:pt idx="25623">
                  <c:v>-319.2165</c:v>
                </c:pt>
                <c:pt idx="25624">
                  <c:v>-319.21449999999999</c:v>
                </c:pt>
                <c:pt idx="25625">
                  <c:v>-319.21249999999998</c:v>
                </c:pt>
                <c:pt idx="25626">
                  <c:v>-319.21049999999997</c:v>
                </c:pt>
                <c:pt idx="25627">
                  <c:v>-319.20849999999996</c:v>
                </c:pt>
                <c:pt idx="25628">
                  <c:v>-319.20650000000001</c:v>
                </c:pt>
                <c:pt idx="25629">
                  <c:v>-319.2045</c:v>
                </c:pt>
                <c:pt idx="25630">
                  <c:v>-319.20249999999999</c:v>
                </c:pt>
                <c:pt idx="25631">
                  <c:v>-319.20049999999998</c:v>
                </c:pt>
                <c:pt idx="25632">
                  <c:v>-319.19849999999997</c:v>
                </c:pt>
                <c:pt idx="25633">
                  <c:v>-319.19649999999996</c:v>
                </c:pt>
                <c:pt idx="25634">
                  <c:v>-319.19449999999995</c:v>
                </c:pt>
                <c:pt idx="25635">
                  <c:v>-319.1925</c:v>
                </c:pt>
                <c:pt idx="25636">
                  <c:v>-319.19049999999999</c:v>
                </c:pt>
                <c:pt idx="25637">
                  <c:v>-319.18849999999998</c:v>
                </c:pt>
                <c:pt idx="25638">
                  <c:v>-319.18649999999997</c:v>
                </c:pt>
                <c:pt idx="25639">
                  <c:v>-319.18449999999996</c:v>
                </c:pt>
                <c:pt idx="25640">
                  <c:v>-319.1825</c:v>
                </c:pt>
                <c:pt idx="25641">
                  <c:v>-319.18049999999999</c:v>
                </c:pt>
                <c:pt idx="25642">
                  <c:v>-319.17849999999999</c:v>
                </c:pt>
                <c:pt idx="25643">
                  <c:v>-319.17649999999998</c:v>
                </c:pt>
                <c:pt idx="25644">
                  <c:v>-319.17449999999997</c:v>
                </c:pt>
                <c:pt idx="25645">
                  <c:v>-319.17249999999996</c:v>
                </c:pt>
                <c:pt idx="25646">
                  <c:v>-319.17049999999995</c:v>
                </c:pt>
                <c:pt idx="25647">
                  <c:v>-319.16849999999999</c:v>
                </c:pt>
                <c:pt idx="25648">
                  <c:v>-319.16649999999998</c:v>
                </c:pt>
                <c:pt idx="25649">
                  <c:v>-319.16449999999998</c:v>
                </c:pt>
                <c:pt idx="25650">
                  <c:v>-319.16249999999997</c:v>
                </c:pt>
                <c:pt idx="25651">
                  <c:v>-319.16049999999996</c:v>
                </c:pt>
                <c:pt idx="25652">
                  <c:v>-319.1585</c:v>
                </c:pt>
                <c:pt idx="25653">
                  <c:v>-319.15649999999999</c:v>
                </c:pt>
                <c:pt idx="25654">
                  <c:v>-319.15449999999998</c:v>
                </c:pt>
                <c:pt idx="25655">
                  <c:v>-319.15249999999997</c:v>
                </c:pt>
                <c:pt idx="25656">
                  <c:v>-319.15049999999997</c:v>
                </c:pt>
                <c:pt idx="25657">
                  <c:v>-319.14849999999996</c:v>
                </c:pt>
                <c:pt idx="25658">
                  <c:v>-319.14649999999995</c:v>
                </c:pt>
                <c:pt idx="25659">
                  <c:v>-319.14449999999999</c:v>
                </c:pt>
                <c:pt idx="25660">
                  <c:v>-319.14249999999998</c:v>
                </c:pt>
                <c:pt idx="25661">
                  <c:v>-319.14049999999997</c:v>
                </c:pt>
                <c:pt idx="25662">
                  <c:v>-319.13849999999996</c:v>
                </c:pt>
                <c:pt idx="25663">
                  <c:v>-319.13649999999996</c:v>
                </c:pt>
                <c:pt idx="25664">
                  <c:v>-319.1345</c:v>
                </c:pt>
                <c:pt idx="25665">
                  <c:v>-319.13249999999999</c:v>
                </c:pt>
                <c:pt idx="25666">
                  <c:v>-319.13049999999998</c:v>
                </c:pt>
                <c:pt idx="25667">
                  <c:v>-319.12849999999997</c:v>
                </c:pt>
                <c:pt idx="25668">
                  <c:v>-319.12649999999996</c:v>
                </c:pt>
                <c:pt idx="25669">
                  <c:v>-319.12449999999995</c:v>
                </c:pt>
                <c:pt idx="25670">
                  <c:v>-319.12249999999995</c:v>
                </c:pt>
                <c:pt idx="25671">
                  <c:v>-319.12049999999999</c:v>
                </c:pt>
                <c:pt idx="25672">
                  <c:v>-319.11849999999998</c:v>
                </c:pt>
                <c:pt idx="25673">
                  <c:v>-319.11649999999997</c:v>
                </c:pt>
                <c:pt idx="25674">
                  <c:v>-319.11449999999996</c:v>
                </c:pt>
                <c:pt idx="25675">
                  <c:v>-319.11249999999995</c:v>
                </c:pt>
                <c:pt idx="25676">
                  <c:v>-319.1105</c:v>
                </c:pt>
                <c:pt idx="25677">
                  <c:v>-319.10849999999999</c:v>
                </c:pt>
                <c:pt idx="25678">
                  <c:v>-319.10649999999998</c:v>
                </c:pt>
                <c:pt idx="25679">
                  <c:v>-319.10449999999997</c:v>
                </c:pt>
                <c:pt idx="25680">
                  <c:v>-319.10249999999996</c:v>
                </c:pt>
                <c:pt idx="25681">
                  <c:v>-319.10049999999995</c:v>
                </c:pt>
                <c:pt idx="25682">
                  <c:v>-319.0985</c:v>
                </c:pt>
                <c:pt idx="25683">
                  <c:v>-319.09649999999999</c:v>
                </c:pt>
                <c:pt idx="25684">
                  <c:v>-319.09449999999998</c:v>
                </c:pt>
                <c:pt idx="25685">
                  <c:v>-319.09249999999997</c:v>
                </c:pt>
                <c:pt idx="25686">
                  <c:v>-319.09049999999996</c:v>
                </c:pt>
                <c:pt idx="25687">
                  <c:v>-319.08849999999995</c:v>
                </c:pt>
                <c:pt idx="25688">
                  <c:v>-319.0865</c:v>
                </c:pt>
                <c:pt idx="25689">
                  <c:v>-319.08449999999999</c:v>
                </c:pt>
                <c:pt idx="25690">
                  <c:v>-319.08249999999998</c:v>
                </c:pt>
                <c:pt idx="25691">
                  <c:v>-319.08049999999997</c:v>
                </c:pt>
                <c:pt idx="25692">
                  <c:v>-319.07849999999996</c:v>
                </c:pt>
                <c:pt idx="25693">
                  <c:v>-319.07649999999995</c:v>
                </c:pt>
                <c:pt idx="25694">
                  <c:v>-319.0745</c:v>
                </c:pt>
                <c:pt idx="25695">
                  <c:v>-319.07249999999999</c:v>
                </c:pt>
                <c:pt idx="25696">
                  <c:v>-319.07049999999998</c:v>
                </c:pt>
                <c:pt idx="25697">
                  <c:v>-319.06849999999997</c:v>
                </c:pt>
                <c:pt idx="25698">
                  <c:v>-319.06649999999996</c:v>
                </c:pt>
                <c:pt idx="25699">
                  <c:v>-319.06449999999995</c:v>
                </c:pt>
                <c:pt idx="25700">
                  <c:v>-319.0625</c:v>
                </c:pt>
                <c:pt idx="25701">
                  <c:v>-319.06049999999999</c:v>
                </c:pt>
                <c:pt idx="25702">
                  <c:v>-319.05849999999998</c:v>
                </c:pt>
                <c:pt idx="25703">
                  <c:v>-319.05649999999997</c:v>
                </c:pt>
                <c:pt idx="25704">
                  <c:v>-319.05449999999996</c:v>
                </c:pt>
                <c:pt idx="25705">
                  <c:v>-319.05250000000001</c:v>
                </c:pt>
                <c:pt idx="25706">
                  <c:v>-319.0505</c:v>
                </c:pt>
                <c:pt idx="25707">
                  <c:v>-319.04849999999999</c:v>
                </c:pt>
                <c:pt idx="25708">
                  <c:v>-319.04649999999998</c:v>
                </c:pt>
                <c:pt idx="25709">
                  <c:v>-319.04449999999997</c:v>
                </c:pt>
                <c:pt idx="25710">
                  <c:v>-319.04249999999996</c:v>
                </c:pt>
                <c:pt idx="25711">
                  <c:v>-319.04049999999995</c:v>
                </c:pt>
                <c:pt idx="25712">
                  <c:v>-319.0385</c:v>
                </c:pt>
                <c:pt idx="25713">
                  <c:v>-319.03649999999999</c:v>
                </c:pt>
                <c:pt idx="25714">
                  <c:v>-319.03449999999998</c:v>
                </c:pt>
                <c:pt idx="25715">
                  <c:v>-319.03249999999997</c:v>
                </c:pt>
                <c:pt idx="25716">
                  <c:v>-319.03049999999996</c:v>
                </c:pt>
                <c:pt idx="25717">
                  <c:v>-319.02850000000001</c:v>
                </c:pt>
                <c:pt idx="25718">
                  <c:v>-319.0265</c:v>
                </c:pt>
                <c:pt idx="25719">
                  <c:v>-319.02449999999999</c:v>
                </c:pt>
                <c:pt idx="25720">
                  <c:v>-319.02249999999998</c:v>
                </c:pt>
                <c:pt idx="25721">
                  <c:v>-319.02049999999997</c:v>
                </c:pt>
                <c:pt idx="25722">
                  <c:v>-319.01849999999996</c:v>
                </c:pt>
                <c:pt idx="25723">
                  <c:v>-319.01649999999995</c:v>
                </c:pt>
                <c:pt idx="25724">
                  <c:v>-319.0145</c:v>
                </c:pt>
                <c:pt idx="25725">
                  <c:v>-319.01249999999999</c:v>
                </c:pt>
                <c:pt idx="25726">
                  <c:v>-319.01049999999998</c:v>
                </c:pt>
                <c:pt idx="25727">
                  <c:v>-319.00849999999997</c:v>
                </c:pt>
                <c:pt idx="25728">
                  <c:v>-319.00649999999996</c:v>
                </c:pt>
                <c:pt idx="25729">
                  <c:v>-319.00450000000001</c:v>
                </c:pt>
                <c:pt idx="25730">
                  <c:v>-319.0025</c:v>
                </c:pt>
                <c:pt idx="25731">
                  <c:v>-319.00049999999999</c:v>
                </c:pt>
                <c:pt idx="25732">
                  <c:v>-318.99849999999998</c:v>
                </c:pt>
                <c:pt idx="25733">
                  <c:v>-318.99649999999997</c:v>
                </c:pt>
                <c:pt idx="25734">
                  <c:v>-318.99449999999996</c:v>
                </c:pt>
                <c:pt idx="25735">
                  <c:v>-318.99249999999995</c:v>
                </c:pt>
                <c:pt idx="25736">
                  <c:v>-318.9905</c:v>
                </c:pt>
                <c:pt idx="25737">
                  <c:v>-318.98849999999999</c:v>
                </c:pt>
                <c:pt idx="25738">
                  <c:v>-318.98649999999998</c:v>
                </c:pt>
                <c:pt idx="25739">
                  <c:v>-318.98449999999997</c:v>
                </c:pt>
                <c:pt idx="25740">
                  <c:v>-318.98249999999996</c:v>
                </c:pt>
                <c:pt idx="25741">
                  <c:v>-318.98050000000001</c:v>
                </c:pt>
                <c:pt idx="25742">
                  <c:v>-318.9785</c:v>
                </c:pt>
                <c:pt idx="25743">
                  <c:v>-318.97649999999999</c:v>
                </c:pt>
                <c:pt idx="25744">
                  <c:v>-318.97449999999998</c:v>
                </c:pt>
                <c:pt idx="25745">
                  <c:v>-318.97249999999997</c:v>
                </c:pt>
                <c:pt idx="25746">
                  <c:v>-318.97049999999996</c:v>
                </c:pt>
                <c:pt idx="25747">
                  <c:v>-318.96849999999995</c:v>
                </c:pt>
                <c:pt idx="25748">
                  <c:v>-318.9665</c:v>
                </c:pt>
                <c:pt idx="25749">
                  <c:v>-318.96449999999999</c:v>
                </c:pt>
                <c:pt idx="25750">
                  <c:v>-318.96249999999998</c:v>
                </c:pt>
                <c:pt idx="25751">
                  <c:v>-318.96049999999997</c:v>
                </c:pt>
                <c:pt idx="25752">
                  <c:v>-318.95849999999996</c:v>
                </c:pt>
                <c:pt idx="25753">
                  <c:v>-318.95650000000001</c:v>
                </c:pt>
                <c:pt idx="25754">
                  <c:v>-318.9545</c:v>
                </c:pt>
                <c:pt idx="25755">
                  <c:v>-318.95249999999999</c:v>
                </c:pt>
                <c:pt idx="25756">
                  <c:v>-318.95049999999998</c:v>
                </c:pt>
                <c:pt idx="25757">
                  <c:v>-318.94849999999997</c:v>
                </c:pt>
                <c:pt idx="25758">
                  <c:v>-318.94649999999996</c:v>
                </c:pt>
                <c:pt idx="25759">
                  <c:v>-318.94449999999995</c:v>
                </c:pt>
                <c:pt idx="25760">
                  <c:v>-318.9425</c:v>
                </c:pt>
                <c:pt idx="25761">
                  <c:v>-318.94049999999999</c:v>
                </c:pt>
                <c:pt idx="25762">
                  <c:v>-318.93849999999998</c:v>
                </c:pt>
                <c:pt idx="25763">
                  <c:v>-318.93649999999997</c:v>
                </c:pt>
                <c:pt idx="25764">
                  <c:v>-318.93449999999996</c:v>
                </c:pt>
                <c:pt idx="25765">
                  <c:v>-318.9325</c:v>
                </c:pt>
                <c:pt idx="25766">
                  <c:v>-318.93049999999999</c:v>
                </c:pt>
                <c:pt idx="25767">
                  <c:v>-318.92849999999999</c:v>
                </c:pt>
                <c:pt idx="25768">
                  <c:v>-318.92649999999998</c:v>
                </c:pt>
                <c:pt idx="25769">
                  <c:v>-318.92449999999997</c:v>
                </c:pt>
                <c:pt idx="25770">
                  <c:v>-318.92249999999996</c:v>
                </c:pt>
                <c:pt idx="25771">
                  <c:v>-318.92049999999995</c:v>
                </c:pt>
                <c:pt idx="25772">
                  <c:v>-318.91849999999999</c:v>
                </c:pt>
                <c:pt idx="25773">
                  <c:v>-318.91649999999998</c:v>
                </c:pt>
                <c:pt idx="25774">
                  <c:v>-318.91449999999998</c:v>
                </c:pt>
                <c:pt idx="25775">
                  <c:v>-318.91249999999997</c:v>
                </c:pt>
                <c:pt idx="25776">
                  <c:v>-318.91049999999996</c:v>
                </c:pt>
                <c:pt idx="25777">
                  <c:v>-318.9085</c:v>
                </c:pt>
                <c:pt idx="25778">
                  <c:v>-318.90649999999999</c:v>
                </c:pt>
                <c:pt idx="25779">
                  <c:v>-318.90449999999998</c:v>
                </c:pt>
                <c:pt idx="25780">
                  <c:v>-318.90249999999997</c:v>
                </c:pt>
                <c:pt idx="25781">
                  <c:v>-318.90049999999997</c:v>
                </c:pt>
                <c:pt idx="25782">
                  <c:v>-318.89849999999996</c:v>
                </c:pt>
                <c:pt idx="25783">
                  <c:v>-318.89649999999995</c:v>
                </c:pt>
                <c:pt idx="25784">
                  <c:v>-318.89449999999999</c:v>
                </c:pt>
                <c:pt idx="25785">
                  <c:v>-318.89249999999998</c:v>
                </c:pt>
                <c:pt idx="25786">
                  <c:v>-318.89049999999997</c:v>
                </c:pt>
                <c:pt idx="25787">
                  <c:v>-318.88849999999996</c:v>
                </c:pt>
                <c:pt idx="25788">
                  <c:v>-318.88649999999996</c:v>
                </c:pt>
                <c:pt idx="25789">
                  <c:v>-318.8845</c:v>
                </c:pt>
                <c:pt idx="25790">
                  <c:v>-318.88249999999999</c:v>
                </c:pt>
                <c:pt idx="25791">
                  <c:v>-318.88049999999998</c:v>
                </c:pt>
                <c:pt idx="25792">
                  <c:v>-318.87849999999997</c:v>
                </c:pt>
                <c:pt idx="25793">
                  <c:v>-318.87649999999996</c:v>
                </c:pt>
                <c:pt idx="25794">
                  <c:v>-318.87449999999995</c:v>
                </c:pt>
                <c:pt idx="25795">
                  <c:v>-318.87249999999995</c:v>
                </c:pt>
                <c:pt idx="25796">
                  <c:v>-318.87049999999999</c:v>
                </c:pt>
                <c:pt idx="25797">
                  <c:v>-318.86849999999998</c:v>
                </c:pt>
                <c:pt idx="25798">
                  <c:v>-318.86649999999997</c:v>
                </c:pt>
                <c:pt idx="25799">
                  <c:v>-318.86449999999996</c:v>
                </c:pt>
                <c:pt idx="25800">
                  <c:v>-318.86249999999995</c:v>
                </c:pt>
                <c:pt idx="25801">
                  <c:v>-318.8605</c:v>
                </c:pt>
                <c:pt idx="25802">
                  <c:v>-318.85849999999999</c:v>
                </c:pt>
                <c:pt idx="25803">
                  <c:v>-318.85649999999998</c:v>
                </c:pt>
                <c:pt idx="25804">
                  <c:v>-318.85449999999997</c:v>
                </c:pt>
                <c:pt idx="25805">
                  <c:v>-318.85249999999996</c:v>
                </c:pt>
                <c:pt idx="25806">
                  <c:v>-318.85049999999995</c:v>
                </c:pt>
                <c:pt idx="25807">
                  <c:v>-318.8485</c:v>
                </c:pt>
                <c:pt idx="25808">
                  <c:v>-318.84649999999999</c:v>
                </c:pt>
                <c:pt idx="25809">
                  <c:v>-318.84449999999998</c:v>
                </c:pt>
                <c:pt idx="25810">
                  <c:v>-318.84249999999997</c:v>
                </c:pt>
                <c:pt idx="25811">
                  <c:v>-318.84049999999996</c:v>
                </c:pt>
                <c:pt idx="25812">
                  <c:v>-318.83849999999995</c:v>
                </c:pt>
                <c:pt idx="25813">
                  <c:v>-318.8365</c:v>
                </c:pt>
                <c:pt idx="25814">
                  <c:v>-318.83449999999999</c:v>
                </c:pt>
                <c:pt idx="25815">
                  <c:v>-318.83249999999998</c:v>
                </c:pt>
                <c:pt idx="25816">
                  <c:v>-318.83049999999997</c:v>
                </c:pt>
                <c:pt idx="25817">
                  <c:v>-318.82849999999996</c:v>
                </c:pt>
                <c:pt idx="25818">
                  <c:v>-318.82649999999995</c:v>
                </c:pt>
                <c:pt idx="25819">
                  <c:v>-318.8245</c:v>
                </c:pt>
                <c:pt idx="25820">
                  <c:v>-318.82249999999999</c:v>
                </c:pt>
                <c:pt idx="25821">
                  <c:v>-318.82049999999998</c:v>
                </c:pt>
                <c:pt idx="25822">
                  <c:v>-318.81849999999997</c:v>
                </c:pt>
                <c:pt idx="25823">
                  <c:v>-318.81649999999996</c:v>
                </c:pt>
                <c:pt idx="25824">
                  <c:v>-318.81449999999995</c:v>
                </c:pt>
                <c:pt idx="25825">
                  <c:v>-318.8125</c:v>
                </c:pt>
                <c:pt idx="25826">
                  <c:v>-318.81049999999999</c:v>
                </c:pt>
                <c:pt idx="25827">
                  <c:v>-318.80849999999998</c:v>
                </c:pt>
                <c:pt idx="25828">
                  <c:v>-318.80649999999997</c:v>
                </c:pt>
                <c:pt idx="25829">
                  <c:v>-318.80449999999996</c:v>
                </c:pt>
                <c:pt idx="25830">
                  <c:v>-318.80250000000001</c:v>
                </c:pt>
                <c:pt idx="25831">
                  <c:v>-318.8005</c:v>
                </c:pt>
                <c:pt idx="25832">
                  <c:v>-318.79849999999999</c:v>
                </c:pt>
                <c:pt idx="25833">
                  <c:v>-318.79649999999998</c:v>
                </c:pt>
                <c:pt idx="25834">
                  <c:v>-318.79449999999997</c:v>
                </c:pt>
                <c:pt idx="25835">
                  <c:v>-318.79249999999996</c:v>
                </c:pt>
                <c:pt idx="25836">
                  <c:v>-318.79049999999995</c:v>
                </c:pt>
                <c:pt idx="25837">
                  <c:v>-318.7885</c:v>
                </c:pt>
                <c:pt idx="25838">
                  <c:v>-318.78649999999999</c:v>
                </c:pt>
                <c:pt idx="25839">
                  <c:v>-318.78449999999998</c:v>
                </c:pt>
                <c:pt idx="25840">
                  <c:v>-318.78249999999997</c:v>
                </c:pt>
                <c:pt idx="25841">
                  <c:v>-318.78049999999996</c:v>
                </c:pt>
                <c:pt idx="25842">
                  <c:v>-318.77850000000001</c:v>
                </c:pt>
                <c:pt idx="25843">
                  <c:v>-318.7765</c:v>
                </c:pt>
                <c:pt idx="25844">
                  <c:v>-318.77449999999999</c:v>
                </c:pt>
                <c:pt idx="25845">
                  <c:v>-318.77249999999998</c:v>
                </c:pt>
                <c:pt idx="25846">
                  <c:v>-318.77049999999997</c:v>
                </c:pt>
                <c:pt idx="25847">
                  <c:v>-318.76849999999996</c:v>
                </c:pt>
                <c:pt idx="25848">
                  <c:v>-318.76649999999995</c:v>
                </c:pt>
                <c:pt idx="25849">
                  <c:v>-318.7645</c:v>
                </c:pt>
                <c:pt idx="25850">
                  <c:v>-318.76249999999999</c:v>
                </c:pt>
                <c:pt idx="25851">
                  <c:v>-318.76049999999998</c:v>
                </c:pt>
                <c:pt idx="25852">
                  <c:v>-318.75849999999997</c:v>
                </c:pt>
                <c:pt idx="25853">
                  <c:v>-318.75649999999996</c:v>
                </c:pt>
                <c:pt idx="25854">
                  <c:v>-318.75450000000001</c:v>
                </c:pt>
                <c:pt idx="25855">
                  <c:v>-318.7525</c:v>
                </c:pt>
                <c:pt idx="25856">
                  <c:v>-318.75049999999999</c:v>
                </c:pt>
                <c:pt idx="25857">
                  <c:v>-318.74849999999998</c:v>
                </c:pt>
                <c:pt idx="25858">
                  <c:v>-318.74649999999997</c:v>
                </c:pt>
                <c:pt idx="25859">
                  <c:v>-318.74449999999996</c:v>
                </c:pt>
                <c:pt idx="25860">
                  <c:v>-318.74249999999995</c:v>
                </c:pt>
                <c:pt idx="25861">
                  <c:v>-318.7405</c:v>
                </c:pt>
                <c:pt idx="25862">
                  <c:v>-318.73849999999999</c:v>
                </c:pt>
                <c:pt idx="25863">
                  <c:v>-318.73649999999998</c:v>
                </c:pt>
                <c:pt idx="25864">
                  <c:v>-318.73449999999997</c:v>
                </c:pt>
                <c:pt idx="25865">
                  <c:v>-318.73249999999996</c:v>
                </c:pt>
                <c:pt idx="25866">
                  <c:v>-318.73050000000001</c:v>
                </c:pt>
                <c:pt idx="25867">
                  <c:v>-318.7285</c:v>
                </c:pt>
                <c:pt idx="25868">
                  <c:v>-318.72649999999999</c:v>
                </c:pt>
                <c:pt idx="25869">
                  <c:v>-318.72449999999998</c:v>
                </c:pt>
                <c:pt idx="25870">
                  <c:v>-318.72249999999997</c:v>
                </c:pt>
                <c:pt idx="25871">
                  <c:v>-318.72049999999996</c:v>
                </c:pt>
                <c:pt idx="25872">
                  <c:v>-318.71849999999995</c:v>
                </c:pt>
                <c:pt idx="25873">
                  <c:v>-318.7165</c:v>
                </c:pt>
                <c:pt idx="25874">
                  <c:v>-318.71449999999999</c:v>
                </c:pt>
                <c:pt idx="25875">
                  <c:v>-318.71249999999998</c:v>
                </c:pt>
                <c:pt idx="25876">
                  <c:v>-318.71049999999997</c:v>
                </c:pt>
                <c:pt idx="25877">
                  <c:v>-318.70849999999996</c:v>
                </c:pt>
                <c:pt idx="25878">
                  <c:v>-318.70650000000001</c:v>
                </c:pt>
                <c:pt idx="25879">
                  <c:v>-318.7045</c:v>
                </c:pt>
                <c:pt idx="25880">
                  <c:v>-318.70249999999999</c:v>
                </c:pt>
                <c:pt idx="25881">
                  <c:v>-318.70049999999998</c:v>
                </c:pt>
                <c:pt idx="25882">
                  <c:v>-318.69849999999997</c:v>
                </c:pt>
                <c:pt idx="25883">
                  <c:v>-318.69649999999996</c:v>
                </c:pt>
                <c:pt idx="25884">
                  <c:v>-318.69449999999995</c:v>
                </c:pt>
                <c:pt idx="25885">
                  <c:v>-318.6925</c:v>
                </c:pt>
                <c:pt idx="25886">
                  <c:v>-318.69049999999999</c:v>
                </c:pt>
                <c:pt idx="25887">
                  <c:v>-318.68849999999998</c:v>
                </c:pt>
                <c:pt idx="25888">
                  <c:v>-318.68649999999997</c:v>
                </c:pt>
                <c:pt idx="25889">
                  <c:v>-318.68449999999996</c:v>
                </c:pt>
                <c:pt idx="25890">
                  <c:v>-318.6825</c:v>
                </c:pt>
                <c:pt idx="25891">
                  <c:v>-318.68049999999999</c:v>
                </c:pt>
                <c:pt idx="25892">
                  <c:v>-318.67849999999999</c:v>
                </c:pt>
                <c:pt idx="25893">
                  <c:v>-318.67649999999998</c:v>
                </c:pt>
                <c:pt idx="25894">
                  <c:v>-318.67449999999997</c:v>
                </c:pt>
                <c:pt idx="25895">
                  <c:v>-318.67249999999996</c:v>
                </c:pt>
                <c:pt idx="25896">
                  <c:v>-318.67049999999995</c:v>
                </c:pt>
                <c:pt idx="25897">
                  <c:v>-318.66849999999999</c:v>
                </c:pt>
                <c:pt idx="25898">
                  <c:v>-318.66649999999998</c:v>
                </c:pt>
                <c:pt idx="25899">
                  <c:v>-318.66449999999998</c:v>
                </c:pt>
                <c:pt idx="25900">
                  <c:v>-318.66249999999997</c:v>
                </c:pt>
                <c:pt idx="25901">
                  <c:v>-318.66049999999996</c:v>
                </c:pt>
                <c:pt idx="25902">
                  <c:v>-318.6585</c:v>
                </c:pt>
                <c:pt idx="25903">
                  <c:v>-318.65649999999999</c:v>
                </c:pt>
                <c:pt idx="25904">
                  <c:v>-318.65449999999998</c:v>
                </c:pt>
                <c:pt idx="25905">
                  <c:v>-318.65249999999997</c:v>
                </c:pt>
                <c:pt idx="25906">
                  <c:v>-318.65049999999997</c:v>
                </c:pt>
                <c:pt idx="25907">
                  <c:v>-318.64849999999996</c:v>
                </c:pt>
                <c:pt idx="25908">
                  <c:v>-318.64649999999995</c:v>
                </c:pt>
                <c:pt idx="25909">
                  <c:v>-318.64449999999999</c:v>
                </c:pt>
                <c:pt idx="25910">
                  <c:v>-318.64249999999998</c:v>
                </c:pt>
                <c:pt idx="25911">
                  <c:v>-318.64049999999997</c:v>
                </c:pt>
                <c:pt idx="25912">
                  <c:v>-318.63849999999996</c:v>
                </c:pt>
                <c:pt idx="25913">
                  <c:v>-318.63649999999996</c:v>
                </c:pt>
                <c:pt idx="25914">
                  <c:v>-318.6345</c:v>
                </c:pt>
                <c:pt idx="25915">
                  <c:v>-318.63249999999999</c:v>
                </c:pt>
                <c:pt idx="25916">
                  <c:v>-318.63049999999998</c:v>
                </c:pt>
                <c:pt idx="25917">
                  <c:v>-318.62849999999997</c:v>
                </c:pt>
                <c:pt idx="25918">
                  <c:v>-318.62649999999996</c:v>
                </c:pt>
                <c:pt idx="25919">
                  <c:v>-318.62449999999995</c:v>
                </c:pt>
                <c:pt idx="25920">
                  <c:v>-318.62249999999995</c:v>
                </c:pt>
                <c:pt idx="25921">
                  <c:v>-318.62049999999999</c:v>
                </c:pt>
                <c:pt idx="25922">
                  <c:v>-318.61849999999998</c:v>
                </c:pt>
                <c:pt idx="25923">
                  <c:v>-318.61649999999997</c:v>
                </c:pt>
                <c:pt idx="25924">
                  <c:v>-318.61449999999996</c:v>
                </c:pt>
                <c:pt idx="25925">
                  <c:v>-318.61249999999995</c:v>
                </c:pt>
                <c:pt idx="25926">
                  <c:v>-318.6105</c:v>
                </c:pt>
                <c:pt idx="25927">
                  <c:v>-318.60849999999999</c:v>
                </c:pt>
                <c:pt idx="25928">
                  <c:v>-318.60649999999998</c:v>
                </c:pt>
                <c:pt idx="25929">
                  <c:v>-318.60449999999997</c:v>
                </c:pt>
                <c:pt idx="25930">
                  <c:v>-318.60249999999996</c:v>
                </c:pt>
                <c:pt idx="25931">
                  <c:v>-318.60049999999995</c:v>
                </c:pt>
                <c:pt idx="25932">
                  <c:v>-318.5985</c:v>
                </c:pt>
                <c:pt idx="25933">
                  <c:v>-318.59649999999999</c:v>
                </c:pt>
                <c:pt idx="25934">
                  <c:v>-318.59449999999998</c:v>
                </c:pt>
                <c:pt idx="25935">
                  <c:v>-318.59249999999997</c:v>
                </c:pt>
                <c:pt idx="25936">
                  <c:v>-318.59049999999996</c:v>
                </c:pt>
                <c:pt idx="25937">
                  <c:v>-318.58849999999995</c:v>
                </c:pt>
                <c:pt idx="25938">
                  <c:v>-318.5865</c:v>
                </c:pt>
                <c:pt idx="25939">
                  <c:v>-318.58449999999999</c:v>
                </c:pt>
                <c:pt idx="25940">
                  <c:v>-318.58249999999998</c:v>
                </c:pt>
                <c:pt idx="25941">
                  <c:v>-318.58049999999997</c:v>
                </c:pt>
                <c:pt idx="25942">
                  <c:v>-318.57849999999996</c:v>
                </c:pt>
                <c:pt idx="25943">
                  <c:v>-318.57649999999995</c:v>
                </c:pt>
                <c:pt idx="25944">
                  <c:v>-318.5745</c:v>
                </c:pt>
                <c:pt idx="25945">
                  <c:v>-318.57249999999999</c:v>
                </c:pt>
                <c:pt idx="25946">
                  <c:v>-318.57049999999998</c:v>
                </c:pt>
                <c:pt idx="25947">
                  <c:v>-318.56849999999997</c:v>
                </c:pt>
                <c:pt idx="25948">
                  <c:v>-318.56649999999996</c:v>
                </c:pt>
                <c:pt idx="25949">
                  <c:v>-318.56449999999995</c:v>
                </c:pt>
                <c:pt idx="25950">
                  <c:v>-318.5625</c:v>
                </c:pt>
                <c:pt idx="25951">
                  <c:v>-318.56049999999999</c:v>
                </c:pt>
                <c:pt idx="25952">
                  <c:v>-318.55849999999998</c:v>
                </c:pt>
                <c:pt idx="25953">
                  <c:v>-318.55649999999997</c:v>
                </c:pt>
                <c:pt idx="25954">
                  <c:v>-318.55449999999996</c:v>
                </c:pt>
                <c:pt idx="25955">
                  <c:v>-318.55250000000001</c:v>
                </c:pt>
                <c:pt idx="25956">
                  <c:v>-318.5505</c:v>
                </c:pt>
                <c:pt idx="25957">
                  <c:v>-318.54849999999999</c:v>
                </c:pt>
                <c:pt idx="25958">
                  <c:v>-318.54649999999998</c:v>
                </c:pt>
                <c:pt idx="25959">
                  <c:v>-318.54449999999997</c:v>
                </c:pt>
                <c:pt idx="25960">
                  <c:v>-318.54249999999996</c:v>
                </c:pt>
                <c:pt idx="25961">
                  <c:v>-318.54049999999995</c:v>
                </c:pt>
                <c:pt idx="25962">
                  <c:v>-318.5385</c:v>
                </c:pt>
                <c:pt idx="25963">
                  <c:v>-318.53649999999999</c:v>
                </c:pt>
                <c:pt idx="25964">
                  <c:v>-318.53449999999998</c:v>
                </c:pt>
                <c:pt idx="25965">
                  <c:v>-318.53249999999997</c:v>
                </c:pt>
                <c:pt idx="25966">
                  <c:v>-318.53049999999996</c:v>
                </c:pt>
                <c:pt idx="25967">
                  <c:v>-318.52850000000001</c:v>
                </c:pt>
                <c:pt idx="25968">
                  <c:v>-318.5265</c:v>
                </c:pt>
                <c:pt idx="25969">
                  <c:v>-318.52449999999999</c:v>
                </c:pt>
                <c:pt idx="25970">
                  <c:v>-318.52249999999998</c:v>
                </c:pt>
                <c:pt idx="25971">
                  <c:v>-318.52049999999997</c:v>
                </c:pt>
                <c:pt idx="25972">
                  <c:v>-318.51849999999996</c:v>
                </c:pt>
                <c:pt idx="25973">
                  <c:v>-318.51649999999995</c:v>
                </c:pt>
                <c:pt idx="25974">
                  <c:v>-318.5145</c:v>
                </c:pt>
                <c:pt idx="25975">
                  <c:v>-318.51249999999999</c:v>
                </c:pt>
                <c:pt idx="25976">
                  <c:v>-318.51049999999998</c:v>
                </c:pt>
                <c:pt idx="25977">
                  <c:v>-318.50849999999997</c:v>
                </c:pt>
                <c:pt idx="25978">
                  <c:v>-318.50649999999996</c:v>
                </c:pt>
                <c:pt idx="25979">
                  <c:v>-318.50450000000001</c:v>
                </c:pt>
                <c:pt idx="25980">
                  <c:v>-318.5025</c:v>
                </c:pt>
                <c:pt idx="25981">
                  <c:v>-318.50049999999999</c:v>
                </c:pt>
                <c:pt idx="25982">
                  <c:v>-318.49849999999998</c:v>
                </c:pt>
                <c:pt idx="25983">
                  <c:v>-318.49649999999997</c:v>
                </c:pt>
                <c:pt idx="25984">
                  <c:v>-318.49449999999996</c:v>
                </c:pt>
                <c:pt idx="25985">
                  <c:v>-318.49249999999995</c:v>
                </c:pt>
                <c:pt idx="25986">
                  <c:v>-318.4905</c:v>
                </c:pt>
                <c:pt idx="25987">
                  <c:v>-318.48849999999999</c:v>
                </c:pt>
                <c:pt idx="25988">
                  <c:v>-318.48649999999998</c:v>
                </c:pt>
                <c:pt idx="25989">
                  <c:v>-318.48449999999997</c:v>
                </c:pt>
                <c:pt idx="25990">
                  <c:v>-318.48249999999996</c:v>
                </c:pt>
                <c:pt idx="25991">
                  <c:v>-318.48050000000001</c:v>
                </c:pt>
                <c:pt idx="25992">
                  <c:v>-318.4785</c:v>
                </c:pt>
                <c:pt idx="25993">
                  <c:v>-318.47649999999999</c:v>
                </c:pt>
                <c:pt idx="25994">
                  <c:v>-318.47449999999998</c:v>
                </c:pt>
                <c:pt idx="25995">
                  <c:v>-318.47249999999997</c:v>
                </c:pt>
                <c:pt idx="25996">
                  <c:v>-318.47049999999996</c:v>
                </c:pt>
                <c:pt idx="25997">
                  <c:v>-318.46849999999995</c:v>
                </c:pt>
                <c:pt idx="25998">
                  <c:v>-318.4665</c:v>
                </c:pt>
                <c:pt idx="25999">
                  <c:v>-318.46449999999999</c:v>
                </c:pt>
                <c:pt idx="26000">
                  <c:v>-318.46249999999998</c:v>
                </c:pt>
                <c:pt idx="26001">
                  <c:v>-318.46049999999997</c:v>
                </c:pt>
                <c:pt idx="26002">
                  <c:v>-318.45849999999996</c:v>
                </c:pt>
                <c:pt idx="26003">
                  <c:v>-318.45650000000001</c:v>
                </c:pt>
                <c:pt idx="26004">
                  <c:v>-318.4545</c:v>
                </c:pt>
                <c:pt idx="26005">
                  <c:v>-318.45249999999999</c:v>
                </c:pt>
                <c:pt idx="26006">
                  <c:v>-318.45049999999998</c:v>
                </c:pt>
                <c:pt idx="26007">
                  <c:v>-318.44849999999997</c:v>
                </c:pt>
                <c:pt idx="26008">
                  <c:v>-318.44649999999996</c:v>
                </c:pt>
                <c:pt idx="26009">
                  <c:v>-318.44449999999995</c:v>
                </c:pt>
                <c:pt idx="26010">
                  <c:v>-318.4425</c:v>
                </c:pt>
                <c:pt idx="26011">
                  <c:v>-318.44049999999999</c:v>
                </c:pt>
                <c:pt idx="26012">
                  <c:v>-318.43849999999998</c:v>
                </c:pt>
                <c:pt idx="26013">
                  <c:v>-318.43649999999997</c:v>
                </c:pt>
                <c:pt idx="26014">
                  <c:v>-318.43449999999996</c:v>
                </c:pt>
                <c:pt idx="26015">
                  <c:v>-318.4325</c:v>
                </c:pt>
                <c:pt idx="26016">
                  <c:v>-318.43049999999999</c:v>
                </c:pt>
                <c:pt idx="26017">
                  <c:v>-318.42849999999999</c:v>
                </c:pt>
                <c:pt idx="26018">
                  <c:v>-318.42649999999998</c:v>
                </c:pt>
                <c:pt idx="26019">
                  <c:v>-318.42449999999997</c:v>
                </c:pt>
                <c:pt idx="26020">
                  <c:v>-318.42249999999996</c:v>
                </c:pt>
                <c:pt idx="26021">
                  <c:v>-318.42049999999995</c:v>
                </c:pt>
                <c:pt idx="26022">
                  <c:v>-318.41849999999999</c:v>
                </c:pt>
                <c:pt idx="26023">
                  <c:v>-318.41649999999998</c:v>
                </c:pt>
                <c:pt idx="26024">
                  <c:v>-318.41449999999998</c:v>
                </c:pt>
                <c:pt idx="26025">
                  <c:v>-318.41249999999997</c:v>
                </c:pt>
                <c:pt idx="26026">
                  <c:v>-318.41049999999996</c:v>
                </c:pt>
                <c:pt idx="26027">
                  <c:v>-318.4085</c:v>
                </c:pt>
                <c:pt idx="26028">
                  <c:v>-318.40649999999999</c:v>
                </c:pt>
                <c:pt idx="26029">
                  <c:v>-318.40449999999998</c:v>
                </c:pt>
                <c:pt idx="26030">
                  <c:v>-318.40249999999997</c:v>
                </c:pt>
                <c:pt idx="26031">
                  <c:v>-318.40049999999997</c:v>
                </c:pt>
                <c:pt idx="26032">
                  <c:v>-318.39849999999996</c:v>
                </c:pt>
                <c:pt idx="26033">
                  <c:v>-318.39649999999995</c:v>
                </c:pt>
                <c:pt idx="26034">
                  <c:v>-318.39449999999999</c:v>
                </c:pt>
                <c:pt idx="26035">
                  <c:v>-318.39249999999998</c:v>
                </c:pt>
                <c:pt idx="26036">
                  <c:v>-318.39049999999997</c:v>
                </c:pt>
                <c:pt idx="26037">
                  <c:v>-318.38849999999996</c:v>
                </c:pt>
                <c:pt idx="26038">
                  <c:v>-318.38649999999996</c:v>
                </c:pt>
                <c:pt idx="26039">
                  <c:v>-318.3845</c:v>
                </c:pt>
                <c:pt idx="26040">
                  <c:v>-318.38249999999999</c:v>
                </c:pt>
                <c:pt idx="26041">
                  <c:v>-318.38049999999998</c:v>
                </c:pt>
                <c:pt idx="26042">
                  <c:v>-318.37849999999997</c:v>
                </c:pt>
                <c:pt idx="26043">
                  <c:v>-318.37649999999996</c:v>
                </c:pt>
                <c:pt idx="26044">
                  <c:v>-318.37449999999995</c:v>
                </c:pt>
                <c:pt idx="26045">
                  <c:v>-318.37249999999995</c:v>
                </c:pt>
                <c:pt idx="26046">
                  <c:v>-318.37049999999999</c:v>
                </c:pt>
                <c:pt idx="26047">
                  <c:v>-318.36849999999998</c:v>
                </c:pt>
                <c:pt idx="26048">
                  <c:v>-318.36649999999997</c:v>
                </c:pt>
                <c:pt idx="26049">
                  <c:v>-318.36449999999996</c:v>
                </c:pt>
                <c:pt idx="26050">
                  <c:v>-318.36249999999995</c:v>
                </c:pt>
                <c:pt idx="26051">
                  <c:v>-318.3605</c:v>
                </c:pt>
                <c:pt idx="26052">
                  <c:v>-318.35849999999999</c:v>
                </c:pt>
                <c:pt idx="26053">
                  <c:v>-318.35649999999998</c:v>
                </c:pt>
                <c:pt idx="26054">
                  <c:v>-318.35449999999997</c:v>
                </c:pt>
                <c:pt idx="26055">
                  <c:v>-318.35249999999996</c:v>
                </c:pt>
                <c:pt idx="26056">
                  <c:v>-318.35049999999995</c:v>
                </c:pt>
                <c:pt idx="26057">
                  <c:v>-318.3485</c:v>
                </c:pt>
                <c:pt idx="26058">
                  <c:v>-318.34649999999999</c:v>
                </c:pt>
                <c:pt idx="26059">
                  <c:v>-318.34449999999998</c:v>
                </c:pt>
                <c:pt idx="26060">
                  <c:v>-318.34249999999997</c:v>
                </c:pt>
                <c:pt idx="26061">
                  <c:v>-318.34049999999996</c:v>
                </c:pt>
                <c:pt idx="26062">
                  <c:v>-318.33849999999995</c:v>
                </c:pt>
                <c:pt idx="26063">
                  <c:v>-318.3365</c:v>
                </c:pt>
                <c:pt idx="26064">
                  <c:v>-318.33449999999999</c:v>
                </c:pt>
                <c:pt idx="26065">
                  <c:v>-318.33249999999998</c:v>
                </c:pt>
                <c:pt idx="26066">
                  <c:v>-318.33049999999997</c:v>
                </c:pt>
                <c:pt idx="26067">
                  <c:v>-318.32849999999996</c:v>
                </c:pt>
                <c:pt idx="26068">
                  <c:v>-318.32649999999995</c:v>
                </c:pt>
                <c:pt idx="26069">
                  <c:v>-318.3245</c:v>
                </c:pt>
                <c:pt idx="26070">
                  <c:v>-318.32249999999999</c:v>
                </c:pt>
                <c:pt idx="26071">
                  <c:v>-318.32049999999998</c:v>
                </c:pt>
                <c:pt idx="26072">
                  <c:v>-318.31849999999997</c:v>
                </c:pt>
                <c:pt idx="26073">
                  <c:v>-318.31649999999996</c:v>
                </c:pt>
                <c:pt idx="26074">
                  <c:v>-318.31449999999995</c:v>
                </c:pt>
                <c:pt idx="26075">
                  <c:v>-318.3125</c:v>
                </c:pt>
                <c:pt idx="26076">
                  <c:v>-318.31049999999999</c:v>
                </c:pt>
                <c:pt idx="26077">
                  <c:v>-318.30849999999998</c:v>
                </c:pt>
                <c:pt idx="26078">
                  <c:v>-318.30649999999997</c:v>
                </c:pt>
                <c:pt idx="26079">
                  <c:v>-318.30449999999996</c:v>
                </c:pt>
                <c:pt idx="26080">
                  <c:v>-318.30250000000001</c:v>
                </c:pt>
                <c:pt idx="26081">
                  <c:v>-318.3005</c:v>
                </c:pt>
                <c:pt idx="26082">
                  <c:v>-318.29849999999999</c:v>
                </c:pt>
                <c:pt idx="26083">
                  <c:v>-318.29649999999998</c:v>
                </c:pt>
                <c:pt idx="26084">
                  <c:v>-318.29449999999997</c:v>
                </c:pt>
                <c:pt idx="26085">
                  <c:v>-318.29249999999996</c:v>
                </c:pt>
                <c:pt idx="26086">
                  <c:v>-318.29049999999995</c:v>
                </c:pt>
                <c:pt idx="26087">
                  <c:v>-318.2885</c:v>
                </c:pt>
                <c:pt idx="26088">
                  <c:v>-318.28649999999999</c:v>
                </c:pt>
                <c:pt idx="26089">
                  <c:v>-318.28449999999998</c:v>
                </c:pt>
                <c:pt idx="26090">
                  <c:v>-318.28249999999997</c:v>
                </c:pt>
                <c:pt idx="26091">
                  <c:v>-318.28049999999996</c:v>
                </c:pt>
                <c:pt idx="26092">
                  <c:v>-318.27850000000001</c:v>
                </c:pt>
                <c:pt idx="26093">
                  <c:v>-318.2765</c:v>
                </c:pt>
                <c:pt idx="26094">
                  <c:v>-318.27449999999999</c:v>
                </c:pt>
                <c:pt idx="26095">
                  <c:v>-318.27249999999998</c:v>
                </c:pt>
                <c:pt idx="26096">
                  <c:v>-318.27049999999997</c:v>
                </c:pt>
                <c:pt idx="26097">
                  <c:v>-318.26849999999996</c:v>
                </c:pt>
                <c:pt idx="26098">
                  <c:v>-318.26649999999995</c:v>
                </c:pt>
                <c:pt idx="26099">
                  <c:v>-318.2645</c:v>
                </c:pt>
                <c:pt idx="26100">
                  <c:v>-318.26249999999999</c:v>
                </c:pt>
                <c:pt idx="26101">
                  <c:v>-318.26049999999998</c:v>
                </c:pt>
                <c:pt idx="26102">
                  <c:v>-318.25849999999997</c:v>
                </c:pt>
                <c:pt idx="26103">
                  <c:v>-318.25649999999996</c:v>
                </c:pt>
                <c:pt idx="26104">
                  <c:v>-318.25450000000001</c:v>
                </c:pt>
                <c:pt idx="26105">
                  <c:v>-318.2525</c:v>
                </c:pt>
                <c:pt idx="26106">
                  <c:v>-318.25049999999999</c:v>
                </c:pt>
                <c:pt idx="26107">
                  <c:v>-318.24849999999998</c:v>
                </c:pt>
                <c:pt idx="26108">
                  <c:v>-318.24649999999997</c:v>
                </c:pt>
                <c:pt idx="26109">
                  <c:v>-318.24449999999996</c:v>
                </c:pt>
                <c:pt idx="26110">
                  <c:v>-318.24249999999995</c:v>
                </c:pt>
                <c:pt idx="26111">
                  <c:v>-318.2405</c:v>
                </c:pt>
                <c:pt idx="26112">
                  <c:v>-318.23849999999999</c:v>
                </c:pt>
                <c:pt idx="26113">
                  <c:v>-318.23649999999998</c:v>
                </c:pt>
                <c:pt idx="26114">
                  <c:v>-318.23449999999997</c:v>
                </c:pt>
                <c:pt idx="26115">
                  <c:v>-318.23249999999996</c:v>
                </c:pt>
                <c:pt idx="26116">
                  <c:v>-318.23050000000001</c:v>
                </c:pt>
                <c:pt idx="26117">
                  <c:v>-318.2285</c:v>
                </c:pt>
                <c:pt idx="26118">
                  <c:v>-318.22649999999999</c:v>
                </c:pt>
                <c:pt idx="26119">
                  <c:v>-318.22449999999998</c:v>
                </c:pt>
                <c:pt idx="26120">
                  <c:v>-318.22249999999997</c:v>
                </c:pt>
                <c:pt idx="26121">
                  <c:v>-318.22049999999996</c:v>
                </c:pt>
                <c:pt idx="26122">
                  <c:v>-318.21849999999995</c:v>
                </c:pt>
                <c:pt idx="26123">
                  <c:v>-318.2165</c:v>
                </c:pt>
                <c:pt idx="26124">
                  <c:v>-318.21449999999999</c:v>
                </c:pt>
                <c:pt idx="26125">
                  <c:v>-318.21249999999998</c:v>
                </c:pt>
                <c:pt idx="26126">
                  <c:v>-318.21049999999997</c:v>
                </c:pt>
                <c:pt idx="26127">
                  <c:v>-318.20849999999996</c:v>
                </c:pt>
                <c:pt idx="26128">
                  <c:v>-318.20650000000001</c:v>
                </c:pt>
                <c:pt idx="26129">
                  <c:v>-318.2045</c:v>
                </c:pt>
                <c:pt idx="26130">
                  <c:v>-318.20249999999999</c:v>
                </c:pt>
                <c:pt idx="26131">
                  <c:v>-318.20049999999998</c:v>
                </c:pt>
                <c:pt idx="26132">
                  <c:v>-318.19849999999997</c:v>
                </c:pt>
                <c:pt idx="26133">
                  <c:v>-318.19649999999996</c:v>
                </c:pt>
                <c:pt idx="26134">
                  <c:v>-318.19449999999995</c:v>
                </c:pt>
                <c:pt idx="26135">
                  <c:v>-318.1925</c:v>
                </c:pt>
                <c:pt idx="26136">
                  <c:v>-318.19049999999999</c:v>
                </c:pt>
                <c:pt idx="26137">
                  <c:v>-318.18849999999998</c:v>
                </c:pt>
                <c:pt idx="26138">
                  <c:v>-318.18649999999997</c:v>
                </c:pt>
                <c:pt idx="26139">
                  <c:v>-318.18449999999996</c:v>
                </c:pt>
                <c:pt idx="26140">
                  <c:v>-318.1825</c:v>
                </c:pt>
                <c:pt idx="26141">
                  <c:v>-318.18049999999999</c:v>
                </c:pt>
                <c:pt idx="26142">
                  <c:v>-318.17849999999999</c:v>
                </c:pt>
                <c:pt idx="26143">
                  <c:v>-318.17649999999998</c:v>
                </c:pt>
                <c:pt idx="26144">
                  <c:v>-318.17449999999997</c:v>
                </c:pt>
                <c:pt idx="26145">
                  <c:v>-318.17249999999996</c:v>
                </c:pt>
                <c:pt idx="26146">
                  <c:v>-318.17049999999995</c:v>
                </c:pt>
                <c:pt idx="26147">
                  <c:v>-318.16849999999999</c:v>
                </c:pt>
                <c:pt idx="26148">
                  <c:v>-318.16649999999998</c:v>
                </c:pt>
                <c:pt idx="26149">
                  <c:v>-318.16449999999998</c:v>
                </c:pt>
                <c:pt idx="26150">
                  <c:v>-318.16249999999997</c:v>
                </c:pt>
                <c:pt idx="26151">
                  <c:v>-318.16049999999996</c:v>
                </c:pt>
                <c:pt idx="26152">
                  <c:v>-318.1585</c:v>
                </c:pt>
                <c:pt idx="26153">
                  <c:v>-318.15649999999999</c:v>
                </c:pt>
                <c:pt idx="26154">
                  <c:v>-318.15449999999998</c:v>
                </c:pt>
                <c:pt idx="26155">
                  <c:v>-318.15249999999997</c:v>
                </c:pt>
                <c:pt idx="26156">
                  <c:v>-318.15049999999997</c:v>
                </c:pt>
                <c:pt idx="26157">
                  <c:v>-318.14849999999996</c:v>
                </c:pt>
                <c:pt idx="26158">
                  <c:v>-318.14649999999995</c:v>
                </c:pt>
                <c:pt idx="26159">
                  <c:v>-318.14449999999999</c:v>
                </c:pt>
                <c:pt idx="26160">
                  <c:v>-318.14249999999998</c:v>
                </c:pt>
                <c:pt idx="26161">
                  <c:v>-318.14049999999997</c:v>
                </c:pt>
                <c:pt idx="26162">
                  <c:v>-318.13849999999996</c:v>
                </c:pt>
                <c:pt idx="26163">
                  <c:v>-318.13649999999996</c:v>
                </c:pt>
                <c:pt idx="26164">
                  <c:v>-318.1345</c:v>
                </c:pt>
                <c:pt idx="26165">
                  <c:v>-318.13249999999999</c:v>
                </c:pt>
                <c:pt idx="26166">
                  <c:v>-318.13049999999998</c:v>
                </c:pt>
                <c:pt idx="26167">
                  <c:v>-318.12849999999997</c:v>
                </c:pt>
                <c:pt idx="26168">
                  <c:v>-318.12649999999996</c:v>
                </c:pt>
                <c:pt idx="26169">
                  <c:v>-318.12449999999995</c:v>
                </c:pt>
                <c:pt idx="26170">
                  <c:v>-318.12249999999995</c:v>
                </c:pt>
                <c:pt idx="26171">
                  <c:v>-318.12049999999999</c:v>
                </c:pt>
                <c:pt idx="26172">
                  <c:v>-318.11849999999998</c:v>
                </c:pt>
                <c:pt idx="26173">
                  <c:v>-318.11649999999997</c:v>
                </c:pt>
                <c:pt idx="26174">
                  <c:v>-318.11449999999996</c:v>
                </c:pt>
                <c:pt idx="26175">
                  <c:v>-318.11249999999995</c:v>
                </c:pt>
                <c:pt idx="26176">
                  <c:v>-318.1105</c:v>
                </c:pt>
                <c:pt idx="26177">
                  <c:v>-318.10849999999999</c:v>
                </c:pt>
                <c:pt idx="26178">
                  <c:v>-318.10649999999998</c:v>
                </c:pt>
                <c:pt idx="26179">
                  <c:v>-318.10449999999997</c:v>
                </c:pt>
                <c:pt idx="26180">
                  <c:v>-318.10249999999996</c:v>
                </c:pt>
                <c:pt idx="26181">
                  <c:v>-318.10049999999995</c:v>
                </c:pt>
                <c:pt idx="26182">
                  <c:v>-318.0985</c:v>
                </c:pt>
                <c:pt idx="26183">
                  <c:v>-318.09649999999999</c:v>
                </c:pt>
                <c:pt idx="26184">
                  <c:v>-318.09449999999998</c:v>
                </c:pt>
                <c:pt idx="26185">
                  <c:v>-318.09249999999997</c:v>
                </c:pt>
                <c:pt idx="26186">
                  <c:v>-318.09049999999996</c:v>
                </c:pt>
                <c:pt idx="26187">
                  <c:v>-318.08849999999995</c:v>
                </c:pt>
                <c:pt idx="26188">
                  <c:v>-318.0865</c:v>
                </c:pt>
                <c:pt idx="26189">
                  <c:v>-318.08449999999999</c:v>
                </c:pt>
                <c:pt idx="26190">
                  <c:v>-318.08249999999998</c:v>
                </c:pt>
                <c:pt idx="26191">
                  <c:v>-318.08049999999997</c:v>
                </c:pt>
                <c:pt idx="26192">
                  <c:v>-318.07849999999996</c:v>
                </c:pt>
                <c:pt idx="26193">
                  <c:v>-318.07649999999995</c:v>
                </c:pt>
                <c:pt idx="26194">
                  <c:v>-318.0745</c:v>
                </c:pt>
                <c:pt idx="26195">
                  <c:v>-318.07249999999999</c:v>
                </c:pt>
                <c:pt idx="26196">
                  <c:v>-318.07049999999998</c:v>
                </c:pt>
                <c:pt idx="26197">
                  <c:v>-318.06849999999997</c:v>
                </c:pt>
                <c:pt idx="26198">
                  <c:v>-318.06649999999996</c:v>
                </c:pt>
                <c:pt idx="26199">
                  <c:v>-318.06449999999995</c:v>
                </c:pt>
                <c:pt idx="26200">
                  <c:v>-318.0625</c:v>
                </c:pt>
                <c:pt idx="26201">
                  <c:v>-318.06049999999999</c:v>
                </c:pt>
                <c:pt idx="26202">
                  <c:v>-318.05849999999998</c:v>
                </c:pt>
                <c:pt idx="26203">
                  <c:v>-318.05649999999997</c:v>
                </c:pt>
                <c:pt idx="26204">
                  <c:v>-318.05449999999996</c:v>
                </c:pt>
                <c:pt idx="26205">
                  <c:v>-318.05250000000001</c:v>
                </c:pt>
                <c:pt idx="26206">
                  <c:v>-318.0505</c:v>
                </c:pt>
                <c:pt idx="26207">
                  <c:v>-318.04849999999999</c:v>
                </c:pt>
                <c:pt idx="26208">
                  <c:v>-318.04649999999998</c:v>
                </c:pt>
                <c:pt idx="26209">
                  <c:v>-318.04449999999997</c:v>
                </c:pt>
                <c:pt idx="26210">
                  <c:v>-318.04249999999996</c:v>
                </c:pt>
                <c:pt idx="26211">
                  <c:v>-318.04049999999995</c:v>
                </c:pt>
                <c:pt idx="26212">
                  <c:v>-318.0385</c:v>
                </c:pt>
                <c:pt idx="26213">
                  <c:v>-318.03649999999999</c:v>
                </c:pt>
                <c:pt idx="26214">
                  <c:v>-318.03449999999998</c:v>
                </c:pt>
                <c:pt idx="26215">
                  <c:v>-318.03249999999997</c:v>
                </c:pt>
                <c:pt idx="26216">
                  <c:v>-318.03049999999996</c:v>
                </c:pt>
                <c:pt idx="26217">
                  <c:v>-318.02850000000001</c:v>
                </c:pt>
                <c:pt idx="26218">
                  <c:v>-318.0265</c:v>
                </c:pt>
                <c:pt idx="26219">
                  <c:v>-318.02449999999999</c:v>
                </c:pt>
                <c:pt idx="26220">
                  <c:v>-318.02249999999998</c:v>
                </c:pt>
                <c:pt idx="26221">
                  <c:v>-318.02049999999997</c:v>
                </c:pt>
                <c:pt idx="26222">
                  <c:v>-318.01849999999996</c:v>
                </c:pt>
                <c:pt idx="26223">
                  <c:v>-318.01649999999995</c:v>
                </c:pt>
                <c:pt idx="26224">
                  <c:v>-318.0145</c:v>
                </c:pt>
                <c:pt idx="26225">
                  <c:v>-318.01249999999999</c:v>
                </c:pt>
                <c:pt idx="26226">
                  <c:v>-318.01049999999998</c:v>
                </c:pt>
                <c:pt idx="26227">
                  <c:v>-318.00849999999997</c:v>
                </c:pt>
                <c:pt idx="26228">
                  <c:v>-318.00649999999996</c:v>
                </c:pt>
                <c:pt idx="26229">
                  <c:v>-318.00450000000001</c:v>
                </c:pt>
                <c:pt idx="26230">
                  <c:v>-318.0025</c:v>
                </c:pt>
                <c:pt idx="26231">
                  <c:v>-318.00049999999999</c:v>
                </c:pt>
                <c:pt idx="26232">
                  <c:v>-317.99849999999998</c:v>
                </c:pt>
                <c:pt idx="26233">
                  <c:v>-317.99649999999997</c:v>
                </c:pt>
                <c:pt idx="26234">
                  <c:v>-317.99449999999996</c:v>
                </c:pt>
                <c:pt idx="26235">
                  <c:v>-317.99249999999995</c:v>
                </c:pt>
                <c:pt idx="26236">
                  <c:v>-317.9905</c:v>
                </c:pt>
                <c:pt idx="26237">
                  <c:v>-317.98849999999999</c:v>
                </c:pt>
                <c:pt idx="26238">
                  <c:v>-317.98649999999998</c:v>
                </c:pt>
                <c:pt idx="26239">
                  <c:v>-317.98449999999997</c:v>
                </c:pt>
                <c:pt idx="26240">
                  <c:v>-317.98249999999996</c:v>
                </c:pt>
                <c:pt idx="26241">
                  <c:v>-317.98050000000001</c:v>
                </c:pt>
                <c:pt idx="26242">
                  <c:v>-317.9785</c:v>
                </c:pt>
                <c:pt idx="26243">
                  <c:v>-317.97649999999999</c:v>
                </c:pt>
                <c:pt idx="26244">
                  <c:v>-317.97449999999998</c:v>
                </c:pt>
                <c:pt idx="26245">
                  <c:v>-317.97249999999997</c:v>
                </c:pt>
                <c:pt idx="26246">
                  <c:v>-317.97049999999996</c:v>
                </c:pt>
                <c:pt idx="26247">
                  <c:v>-317.96849999999995</c:v>
                </c:pt>
                <c:pt idx="26248">
                  <c:v>-317.9665</c:v>
                </c:pt>
                <c:pt idx="26249">
                  <c:v>-317.96449999999999</c:v>
                </c:pt>
                <c:pt idx="26250">
                  <c:v>-317.96249999999998</c:v>
                </c:pt>
                <c:pt idx="26251">
                  <c:v>-317.96049999999997</c:v>
                </c:pt>
                <c:pt idx="26252">
                  <c:v>-317.95849999999996</c:v>
                </c:pt>
                <c:pt idx="26253">
                  <c:v>-317.95650000000001</c:v>
                </c:pt>
                <c:pt idx="26254">
                  <c:v>-317.9545</c:v>
                </c:pt>
                <c:pt idx="26255">
                  <c:v>-317.95249999999999</c:v>
                </c:pt>
                <c:pt idx="26256">
                  <c:v>-317.95049999999998</c:v>
                </c:pt>
                <c:pt idx="26257">
                  <c:v>-317.94849999999997</c:v>
                </c:pt>
                <c:pt idx="26258">
                  <c:v>-317.94649999999996</c:v>
                </c:pt>
                <c:pt idx="26259">
                  <c:v>-317.94449999999995</c:v>
                </c:pt>
                <c:pt idx="26260">
                  <c:v>-317.9425</c:v>
                </c:pt>
                <c:pt idx="26261">
                  <c:v>-317.94049999999999</c:v>
                </c:pt>
                <c:pt idx="26262">
                  <c:v>-317.93849999999998</c:v>
                </c:pt>
                <c:pt idx="26263">
                  <c:v>-317.93649999999997</c:v>
                </c:pt>
                <c:pt idx="26264">
                  <c:v>-317.93449999999996</c:v>
                </c:pt>
                <c:pt idx="26265">
                  <c:v>-317.9325</c:v>
                </c:pt>
                <c:pt idx="26266">
                  <c:v>-317.93049999999999</c:v>
                </c:pt>
                <c:pt idx="26267">
                  <c:v>-317.92849999999999</c:v>
                </c:pt>
                <c:pt idx="26268">
                  <c:v>-317.92649999999998</c:v>
                </c:pt>
                <c:pt idx="26269">
                  <c:v>-317.92449999999997</c:v>
                </c:pt>
                <c:pt idx="26270">
                  <c:v>-317.92249999999996</c:v>
                </c:pt>
                <c:pt idx="26271">
                  <c:v>-317.92049999999995</c:v>
                </c:pt>
                <c:pt idx="26272">
                  <c:v>-317.91849999999999</c:v>
                </c:pt>
                <c:pt idx="26273">
                  <c:v>-317.91649999999998</c:v>
                </c:pt>
                <c:pt idx="26274">
                  <c:v>-317.91449999999998</c:v>
                </c:pt>
                <c:pt idx="26275">
                  <c:v>-317.91249999999997</c:v>
                </c:pt>
                <c:pt idx="26276">
                  <c:v>-317.91049999999996</c:v>
                </c:pt>
                <c:pt idx="26277">
                  <c:v>-317.9085</c:v>
                </c:pt>
                <c:pt idx="26278">
                  <c:v>-317.90649999999999</c:v>
                </c:pt>
                <c:pt idx="26279">
                  <c:v>-317.90449999999998</c:v>
                </c:pt>
                <c:pt idx="26280">
                  <c:v>-317.90249999999997</c:v>
                </c:pt>
                <c:pt idx="26281">
                  <c:v>-317.90049999999997</c:v>
                </c:pt>
                <c:pt idx="26282">
                  <c:v>-317.89849999999996</c:v>
                </c:pt>
                <c:pt idx="26283">
                  <c:v>-317.89649999999995</c:v>
                </c:pt>
                <c:pt idx="26284">
                  <c:v>-317.89449999999999</c:v>
                </c:pt>
                <c:pt idx="26285">
                  <c:v>-317.89249999999998</c:v>
                </c:pt>
                <c:pt idx="26286">
                  <c:v>-317.89049999999997</c:v>
                </c:pt>
                <c:pt idx="26287">
                  <c:v>-317.88849999999996</c:v>
                </c:pt>
                <c:pt idx="26288">
                  <c:v>-317.88649999999996</c:v>
                </c:pt>
                <c:pt idx="26289">
                  <c:v>-317.8845</c:v>
                </c:pt>
                <c:pt idx="26290">
                  <c:v>-317.88249999999999</c:v>
                </c:pt>
                <c:pt idx="26291">
                  <c:v>-317.88049999999998</c:v>
                </c:pt>
                <c:pt idx="26292">
                  <c:v>-317.87849999999997</c:v>
                </c:pt>
                <c:pt idx="26293">
                  <c:v>-317.87649999999996</c:v>
                </c:pt>
                <c:pt idx="26294">
                  <c:v>-317.87449999999995</c:v>
                </c:pt>
                <c:pt idx="26295">
                  <c:v>-317.87249999999995</c:v>
                </c:pt>
                <c:pt idx="26296">
                  <c:v>-317.87049999999999</c:v>
                </c:pt>
                <c:pt idx="26297">
                  <c:v>-317.86849999999998</c:v>
                </c:pt>
                <c:pt idx="26298">
                  <c:v>-317.86649999999997</c:v>
                </c:pt>
                <c:pt idx="26299">
                  <c:v>-317.86449999999996</c:v>
                </c:pt>
                <c:pt idx="26300">
                  <c:v>-317.86249999999995</c:v>
                </c:pt>
                <c:pt idx="26301">
                  <c:v>-317.8605</c:v>
                </c:pt>
                <c:pt idx="26302">
                  <c:v>-317.85849999999999</c:v>
                </c:pt>
                <c:pt idx="26303">
                  <c:v>-317.85649999999998</c:v>
                </c:pt>
                <c:pt idx="26304">
                  <c:v>-317.85449999999997</c:v>
                </c:pt>
                <c:pt idx="26305">
                  <c:v>-317.85249999999996</c:v>
                </c:pt>
                <c:pt idx="26306">
                  <c:v>-317.85049999999995</c:v>
                </c:pt>
                <c:pt idx="26307">
                  <c:v>-317.8485</c:v>
                </c:pt>
                <c:pt idx="26308">
                  <c:v>-317.84649999999999</c:v>
                </c:pt>
                <c:pt idx="26309">
                  <c:v>-317.84449999999998</c:v>
                </c:pt>
                <c:pt idx="26310">
                  <c:v>-317.84249999999997</c:v>
                </c:pt>
                <c:pt idx="26311">
                  <c:v>-317.84049999999996</c:v>
                </c:pt>
                <c:pt idx="26312">
                  <c:v>-317.83849999999995</c:v>
                </c:pt>
                <c:pt idx="26313">
                  <c:v>-317.8365</c:v>
                </c:pt>
                <c:pt idx="26314">
                  <c:v>-317.83449999999999</c:v>
                </c:pt>
                <c:pt idx="26315">
                  <c:v>-317.83249999999998</c:v>
                </c:pt>
                <c:pt idx="26316">
                  <c:v>-317.83049999999997</c:v>
                </c:pt>
                <c:pt idx="26317">
                  <c:v>-317.82849999999996</c:v>
                </c:pt>
                <c:pt idx="26318">
                  <c:v>-317.82649999999995</c:v>
                </c:pt>
                <c:pt idx="26319">
                  <c:v>-317.8245</c:v>
                </c:pt>
                <c:pt idx="26320">
                  <c:v>-317.82249999999999</c:v>
                </c:pt>
                <c:pt idx="26321">
                  <c:v>-317.82049999999998</c:v>
                </c:pt>
                <c:pt idx="26322">
                  <c:v>-317.81849999999997</c:v>
                </c:pt>
                <c:pt idx="26323">
                  <c:v>-317.81649999999996</c:v>
                </c:pt>
                <c:pt idx="26324">
                  <c:v>-317.81449999999995</c:v>
                </c:pt>
                <c:pt idx="26325">
                  <c:v>-317.8125</c:v>
                </c:pt>
                <c:pt idx="26326">
                  <c:v>-317.81049999999999</c:v>
                </c:pt>
                <c:pt idx="26327">
                  <c:v>-317.80849999999998</c:v>
                </c:pt>
                <c:pt idx="26328">
                  <c:v>-317.80649999999997</c:v>
                </c:pt>
                <c:pt idx="26329">
                  <c:v>-317.80449999999996</c:v>
                </c:pt>
                <c:pt idx="26330">
                  <c:v>-317.80250000000001</c:v>
                </c:pt>
                <c:pt idx="26331">
                  <c:v>-317.8005</c:v>
                </c:pt>
                <c:pt idx="26332">
                  <c:v>-317.79849999999999</c:v>
                </c:pt>
                <c:pt idx="26333">
                  <c:v>-317.79649999999998</c:v>
                </c:pt>
                <c:pt idx="26334">
                  <c:v>-317.79449999999997</c:v>
                </c:pt>
                <c:pt idx="26335">
                  <c:v>-317.79249999999996</c:v>
                </c:pt>
                <c:pt idx="26336">
                  <c:v>-317.79049999999995</c:v>
                </c:pt>
                <c:pt idx="26337">
                  <c:v>-317.7885</c:v>
                </c:pt>
                <c:pt idx="26338">
                  <c:v>-317.78649999999999</c:v>
                </c:pt>
                <c:pt idx="26339">
                  <c:v>-317.78449999999998</c:v>
                </c:pt>
                <c:pt idx="26340">
                  <c:v>-317.78249999999997</c:v>
                </c:pt>
                <c:pt idx="26341">
                  <c:v>-317.78049999999996</c:v>
                </c:pt>
                <c:pt idx="26342">
                  <c:v>-317.77850000000001</c:v>
                </c:pt>
                <c:pt idx="26343">
                  <c:v>-317.7765</c:v>
                </c:pt>
                <c:pt idx="26344">
                  <c:v>-317.77449999999999</c:v>
                </c:pt>
                <c:pt idx="26345">
                  <c:v>-317.77249999999998</c:v>
                </c:pt>
                <c:pt idx="26346">
                  <c:v>-317.77049999999997</c:v>
                </c:pt>
                <c:pt idx="26347">
                  <c:v>-317.76849999999996</c:v>
                </c:pt>
                <c:pt idx="26348">
                  <c:v>-317.76649999999995</c:v>
                </c:pt>
                <c:pt idx="26349">
                  <c:v>-317.7645</c:v>
                </c:pt>
                <c:pt idx="26350">
                  <c:v>-317.76249999999999</c:v>
                </c:pt>
                <c:pt idx="26351">
                  <c:v>-317.76049999999998</c:v>
                </c:pt>
                <c:pt idx="26352">
                  <c:v>-317.75849999999997</c:v>
                </c:pt>
                <c:pt idx="26353">
                  <c:v>-317.75649999999996</c:v>
                </c:pt>
                <c:pt idx="26354">
                  <c:v>-317.75450000000001</c:v>
                </c:pt>
                <c:pt idx="26355">
                  <c:v>-317.7525</c:v>
                </c:pt>
                <c:pt idx="26356">
                  <c:v>-317.75049999999999</c:v>
                </c:pt>
                <c:pt idx="26357">
                  <c:v>-317.74849999999998</c:v>
                </c:pt>
                <c:pt idx="26358">
                  <c:v>-317.74649999999997</c:v>
                </c:pt>
                <c:pt idx="26359">
                  <c:v>-317.74449999999996</c:v>
                </c:pt>
                <c:pt idx="26360">
                  <c:v>-317.74249999999995</c:v>
                </c:pt>
                <c:pt idx="26361">
                  <c:v>-317.7405</c:v>
                </c:pt>
                <c:pt idx="26362">
                  <c:v>-317.73849999999999</c:v>
                </c:pt>
                <c:pt idx="26363">
                  <c:v>-317.73649999999998</c:v>
                </c:pt>
                <c:pt idx="26364">
                  <c:v>-317.73449999999997</c:v>
                </c:pt>
                <c:pt idx="26365">
                  <c:v>-317.73249999999996</c:v>
                </c:pt>
                <c:pt idx="26366">
                  <c:v>-317.73050000000001</c:v>
                </c:pt>
                <c:pt idx="26367">
                  <c:v>-317.7285</c:v>
                </c:pt>
                <c:pt idx="26368">
                  <c:v>-317.72649999999999</c:v>
                </c:pt>
                <c:pt idx="26369">
                  <c:v>-317.72449999999998</c:v>
                </c:pt>
                <c:pt idx="26370">
                  <c:v>-317.72249999999997</c:v>
                </c:pt>
                <c:pt idx="26371">
                  <c:v>-317.72049999999996</c:v>
                </c:pt>
                <c:pt idx="26372">
                  <c:v>-317.71849999999995</c:v>
                </c:pt>
                <c:pt idx="26373">
                  <c:v>-317.7165</c:v>
                </c:pt>
                <c:pt idx="26374">
                  <c:v>-317.71449999999999</c:v>
                </c:pt>
                <c:pt idx="26375">
                  <c:v>-317.71249999999998</c:v>
                </c:pt>
                <c:pt idx="26376">
                  <c:v>-317.71049999999997</c:v>
                </c:pt>
                <c:pt idx="26377">
                  <c:v>-317.70849999999996</c:v>
                </c:pt>
                <c:pt idx="26378">
                  <c:v>-317.70650000000001</c:v>
                </c:pt>
                <c:pt idx="26379">
                  <c:v>-317.7045</c:v>
                </c:pt>
                <c:pt idx="26380">
                  <c:v>-317.70249999999999</c:v>
                </c:pt>
                <c:pt idx="26381">
                  <c:v>-317.70049999999998</c:v>
                </c:pt>
                <c:pt idx="26382">
                  <c:v>-317.69849999999997</c:v>
                </c:pt>
                <c:pt idx="26383">
                  <c:v>-317.69649999999996</c:v>
                </c:pt>
                <c:pt idx="26384">
                  <c:v>-317.69449999999995</c:v>
                </c:pt>
                <c:pt idx="26385">
                  <c:v>-317.6925</c:v>
                </c:pt>
                <c:pt idx="26386">
                  <c:v>-317.69049999999999</c:v>
                </c:pt>
                <c:pt idx="26387">
                  <c:v>-317.68849999999998</c:v>
                </c:pt>
                <c:pt idx="26388">
                  <c:v>-317.68649999999997</c:v>
                </c:pt>
                <c:pt idx="26389">
                  <c:v>-317.68449999999996</c:v>
                </c:pt>
                <c:pt idx="26390">
                  <c:v>-317.6825</c:v>
                </c:pt>
                <c:pt idx="26391">
                  <c:v>-317.68049999999999</c:v>
                </c:pt>
                <c:pt idx="26392">
                  <c:v>-317.67849999999999</c:v>
                </c:pt>
                <c:pt idx="26393">
                  <c:v>-317.67649999999998</c:v>
                </c:pt>
                <c:pt idx="26394">
                  <c:v>-317.67449999999997</c:v>
                </c:pt>
                <c:pt idx="26395">
                  <c:v>-317.67249999999996</c:v>
                </c:pt>
                <c:pt idx="26396">
                  <c:v>-317.67049999999995</c:v>
                </c:pt>
                <c:pt idx="26397">
                  <c:v>-317.66849999999999</c:v>
                </c:pt>
                <c:pt idx="26398">
                  <c:v>-317.66649999999998</c:v>
                </c:pt>
                <c:pt idx="26399">
                  <c:v>-317.66449999999998</c:v>
                </c:pt>
                <c:pt idx="26400">
                  <c:v>-317.66249999999997</c:v>
                </c:pt>
                <c:pt idx="26401">
                  <c:v>-317.66049999999996</c:v>
                </c:pt>
                <c:pt idx="26402">
                  <c:v>-317.6585</c:v>
                </c:pt>
                <c:pt idx="26403">
                  <c:v>-317.65649999999999</c:v>
                </c:pt>
                <c:pt idx="26404">
                  <c:v>-317.65449999999998</c:v>
                </c:pt>
                <c:pt idx="26405">
                  <c:v>-317.65249999999997</c:v>
                </c:pt>
                <c:pt idx="26406">
                  <c:v>-317.65049999999997</c:v>
                </c:pt>
                <c:pt idx="26407">
                  <c:v>-317.64849999999996</c:v>
                </c:pt>
                <c:pt idx="26408">
                  <c:v>-317.64649999999995</c:v>
                </c:pt>
                <c:pt idx="26409">
                  <c:v>-317.64449999999999</c:v>
                </c:pt>
                <c:pt idx="26410">
                  <c:v>-317.64249999999998</c:v>
                </c:pt>
                <c:pt idx="26411">
                  <c:v>-317.64049999999997</c:v>
                </c:pt>
                <c:pt idx="26412">
                  <c:v>-317.63849999999996</c:v>
                </c:pt>
                <c:pt idx="26413">
                  <c:v>-317.63649999999996</c:v>
                </c:pt>
                <c:pt idx="26414">
                  <c:v>-317.6345</c:v>
                </c:pt>
                <c:pt idx="26415">
                  <c:v>-317.63249999999999</c:v>
                </c:pt>
                <c:pt idx="26416">
                  <c:v>-317.63049999999998</c:v>
                </c:pt>
                <c:pt idx="26417">
                  <c:v>-317.62849999999997</c:v>
                </c:pt>
                <c:pt idx="26418">
                  <c:v>-317.62649999999996</c:v>
                </c:pt>
                <c:pt idx="26419">
                  <c:v>-317.62449999999995</c:v>
                </c:pt>
                <c:pt idx="26420">
                  <c:v>-317.62249999999995</c:v>
                </c:pt>
                <c:pt idx="26421">
                  <c:v>-317.62049999999999</c:v>
                </c:pt>
                <c:pt idx="26422">
                  <c:v>-317.61849999999998</c:v>
                </c:pt>
                <c:pt idx="26423">
                  <c:v>-317.61649999999997</c:v>
                </c:pt>
                <c:pt idx="26424">
                  <c:v>-317.61449999999996</c:v>
                </c:pt>
                <c:pt idx="26425">
                  <c:v>-317.61249999999995</c:v>
                </c:pt>
                <c:pt idx="26426">
                  <c:v>-317.6105</c:v>
                </c:pt>
                <c:pt idx="26427">
                  <c:v>-317.60849999999999</c:v>
                </c:pt>
                <c:pt idx="26428">
                  <c:v>-317.60649999999998</c:v>
                </c:pt>
                <c:pt idx="26429">
                  <c:v>-317.60449999999997</c:v>
                </c:pt>
                <c:pt idx="26430">
                  <c:v>-317.60249999999996</c:v>
                </c:pt>
                <c:pt idx="26431">
                  <c:v>-317.60049999999995</c:v>
                </c:pt>
                <c:pt idx="26432">
                  <c:v>-317.5985</c:v>
                </c:pt>
                <c:pt idx="26433">
                  <c:v>-317.59649999999999</c:v>
                </c:pt>
                <c:pt idx="26434">
                  <c:v>-317.59449999999998</c:v>
                </c:pt>
                <c:pt idx="26435">
                  <c:v>-317.59249999999997</c:v>
                </c:pt>
                <c:pt idx="26436">
                  <c:v>-317.59049999999996</c:v>
                </c:pt>
                <c:pt idx="26437">
                  <c:v>-317.58849999999995</c:v>
                </c:pt>
                <c:pt idx="26438">
                  <c:v>-317.5865</c:v>
                </c:pt>
                <c:pt idx="26439">
                  <c:v>-317.58449999999999</c:v>
                </c:pt>
                <c:pt idx="26440">
                  <c:v>-317.58249999999998</c:v>
                </c:pt>
                <c:pt idx="26441">
                  <c:v>-317.58049999999997</c:v>
                </c:pt>
                <c:pt idx="26442">
                  <c:v>-317.57849999999996</c:v>
                </c:pt>
                <c:pt idx="26443">
                  <c:v>-317.57649999999995</c:v>
                </c:pt>
                <c:pt idx="26444">
                  <c:v>-317.5745</c:v>
                </c:pt>
                <c:pt idx="26445">
                  <c:v>-317.57249999999999</c:v>
                </c:pt>
                <c:pt idx="26446">
                  <c:v>-317.57049999999998</c:v>
                </c:pt>
                <c:pt idx="26447">
                  <c:v>-317.56849999999997</c:v>
                </c:pt>
                <c:pt idx="26448">
                  <c:v>-317.56649999999996</c:v>
                </c:pt>
                <c:pt idx="26449">
                  <c:v>-317.56449999999995</c:v>
                </c:pt>
                <c:pt idx="26450">
                  <c:v>-317.5625</c:v>
                </c:pt>
                <c:pt idx="26451">
                  <c:v>-317.56049999999999</c:v>
                </c:pt>
                <c:pt idx="26452">
                  <c:v>-317.55849999999998</c:v>
                </c:pt>
                <c:pt idx="26453">
                  <c:v>-317.55649999999997</c:v>
                </c:pt>
                <c:pt idx="26454">
                  <c:v>-317.55449999999996</c:v>
                </c:pt>
                <c:pt idx="26455">
                  <c:v>-317.55250000000001</c:v>
                </c:pt>
                <c:pt idx="26456">
                  <c:v>-317.5505</c:v>
                </c:pt>
                <c:pt idx="26457">
                  <c:v>-317.54849999999999</c:v>
                </c:pt>
                <c:pt idx="26458">
                  <c:v>-317.54649999999998</c:v>
                </c:pt>
                <c:pt idx="26459">
                  <c:v>-317.54449999999997</c:v>
                </c:pt>
                <c:pt idx="26460">
                  <c:v>-317.54249999999996</c:v>
                </c:pt>
                <c:pt idx="26461">
                  <c:v>-317.54049999999995</c:v>
                </c:pt>
                <c:pt idx="26462">
                  <c:v>-317.5385</c:v>
                </c:pt>
                <c:pt idx="26463">
                  <c:v>-317.53649999999999</c:v>
                </c:pt>
                <c:pt idx="26464">
                  <c:v>-317.53449999999998</c:v>
                </c:pt>
                <c:pt idx="26465">
                  <c:v>-317.53249999999997</c:v>
                </c:pt>
                <c:pt idx="26466">
                  <c:v>-317.53049999999996</c:v>
                </c:pt>
                <c:pt idx="26467">
                  <c:v>-317.52850000000001</c:v>
                </c:pt>
                <c:pt idx="26468">
                  <c:v>-317.5265</c:v>
                </c:pt>
                <c:pt idx="26469">
                  <c:v>-317.52449999999999</c:v>
                </c:pt>
                <c:pt idx="26470">
                  <c:v>-317.52249999999998</c:v>
                </c:pt>
                <c:pt idx="26471">
                  <c:v>-317.52049999999997</c:v>
                </c:pt>
                <c:pt idx="26472">
                  <c:v>-317.51849999999996</c:v>
                </c:pt>
                <c:pt idx="26473">
                  <c:v>-317.51649999999995</c:v>
                </c:pt>
                <c:pt idx="26474">
                  <c:v>-317.5145</c:v>
                </c:pt>
                <c:pt idx="26475">
                  <c:v>-317.51249999999999</c:v>
                </c:pt>
                <c:pt idx="26476">
                  <c:v>-317.51049999999998</c:v>
                </c:pt>
                <c:pt idx="26477">
                  <c:v>-317.50849999999997</c:v>
                </c:pt>
                <c:pt idx="26478">
                  <c:v>-317.50649999999996</c:v>
                </c:pt>
                <c:pt idx="26479">
                  <c:v>-317.50450000000001</c:v>
                </c:pt>
                <c:pt idx="26480">
                  <c:v>-317.5025</c:v>
                </c:pt>
                <c:pt idx="26481">
                  <c:v>-317.50049999999999</c:v>
                </c:pt>
                <c:pt idx="26482">
                  <c:v>-317.49849999999998</c:v>
                </c:pt>
                <c:pt idx="26483">
                  <c:v>-317.49649999999997</c:v>
                </c:pt>
                <c:pt idx="26484">
                  <c:v>-317.49449999999996</c:v>
                </c:pt>
                <c:pt idx="26485">
                  <c:v>-317.49249999999995</c:v>
                </c:pt>
                <c:pt idx="26486">
                  <c:v>-317.4905</c:v>
                </c:pt>
                <c:pt idx="26487">
                  <c:v>-317.48849999999999</c:v>
                </c:pt>
                <c:pt idx="26488">
                  <c:v>-317.48649999999998</c:v>
                </c:pt>
                <c:pt idx="26489">
                  <c:v>-317.48449999999997</c:v>
                </c:pt>
                <c:pt idx="26490">
                  <c:v>-317.48249999999996</c:v>
                </c:pt>
                <c:pt idx="26491">
                  <c:v>-317.48050000000001</c:v>
                </c:pt>
                <c:pt idx="26492">
                  <c:v>-317.4785</c:v>
                </c:pt>
                <c:pt idx="26493">
                  <c:v>-317.47649999999999</c:v>
                </c:pt>
                <c:pt idx="26494">
                  <c:v>-317.47449999999998</c:v>
                </c:pt>
                <c:pt idx="26495">
                  <c:v>-317.47249999999997</c:v>
                </c:pt>
                <c:pt idx="26496">
                  <c:v>-317.47049999999996</c:v>
                </c:pt>
                <c:pt idx="26497">
                  <c:v>-317.46849999999995</c:v>
                </c:pt>
                <c:pt idx="26498">
                  <c:v>-317.4665</c:v>
                </c:pt>
                <c:pt idx="26499">
                  <c:v>-317.46449999999999</c:v>
                </c:pt>
                <c:pt idx="26500">
                  <c:v>-317.46249999999998</c:v>
                </c:pt>
                <c:pt idx="26501">
                  <c:v>-317.46049999999997</c:v>
                </c:pt>
                <c:pt idx="26502">
                  <c:v>-317.45849999999996</c:v>
                </c:pt>
                <c:pt idx="26503">
                  <c:v>-317.45650000000001</c:v>
                </c:pt>
                <c:pt idx="26504">
                  <c:v>-317.4545</c:v>
                </c:pt>
                <c:pt idx="26505">
                  <c:v>-317.45249999999999</c:v>
                </c:pt>
                <c:pt idx="26506">
                  <c:v>-317.45049999999998</c:v>
                </c:pt>
                <c:pt idx="26507">
                  <c:v>-317.44849999999997</c:v>
                </c:pt>
                <c:pt idx="26508">
                  <c:v>-317.44649999999996</c:v>
                </c:pt>
                <c:pt idx="26509">
                  <c:v>-317.44449999999995</c:v>
                </c:pt>
                <c:pt idx="26510">
                  <c:v>-317.4425</c:v>
                </c:pt>
                <c:pt idx="26511">
                  <c:v>-317.44049999999999</c:v>
                </c:pt>
                <c:pt idx="26512">
                  <c:v>-317.43849999999998</c:v>
                </c:pt>
                <c:pt idx="26513">
                  <c:v>-317.43649999999997</c:v>
                </c:pt>
                <c:pt idx="26514">
                  <c:v>-317.43449999999996</c:v>
                </c:pt>
                <c:pt idx="26515">
                  <c:v>-317.4325</c:v>
                </c:pt>
                <c:pt idx="26516">
                  <c:v>-317.43049999999999</c:v>
                </c:pt>
                <c:pt idx="26517">
                  <c:v>-317.42849999999999</c:v>
                </c:pt>
                <c:pt idx="26518">
                  <c:v>-317.42649999999998</c:v>
                </c:pt>
                <c:pt idx="26519">
                  <c:v>-317.42449999999997</c:v>
                </c:pt>
                <c:pt idx="26520">
                  <c:v>-317.42249999999996</c:v>
                </c:pt>
                <c:pt idx="26521">
                  <c:v>-317.42049999999995</c:v>
                </c:pt>
                <c:pt idx="26522">
                  <c:v>-317.41849999999999</c:v>
                </c:pt>
                <c:pt idx="26523">
                  <c:v>-317.41649999999998</c:v>
                </c:pt>
                <c:pt idx="26524">
                  <c:v>-317.41449999999998</c:v>
                </c:pt>
                <c:pt idx="26525">
                  <c:v>-317.41249999999997</c:v>
                </c:pt>
                <c:pt idx="26526">
                  <c:v>-317.41049999999996</c:v>
                </c:pt>
                <c:pt idx="26527">
                  <c:v>-317.4085</c:v>
                </c:pt>
                <c:pt idx="26528">
                  <c:v>-317.40649999999999</c:v>
                </c:pt>
                <c:pt idx="26529">
                  <c:v>-317.40449999999998</c:v>
                </c:pt>
                <c:pt idx="26530">
                  <c:v>-317.40249999999997</c:v>
                </c:pt>
                <c:pt idx="26531">
                  <c:v>-317.40049999999997</c:v>
                </c:pt>
                <c:pt idx="26532">
                  <c:v>-317.39849999999996</c:v>
                </c:pt>
                <c:pt idx="26533">
                  <c:v>-317.39649999999995</c:v>
                </c:pt>
                <c:pt idx="26534">
                  <c:v>-317.39449999999999</c:v>
                </c:pt>
                <c:pt idx="26535">
                  <c:v>-317.39249999999998</c:v>
                </c:pt>
                <c:pt idx="26536">
                  <c:v>-317.39049999999997</c:v>
                </c:pt>
                <c:pt idx="26537">
                  <c:v>-317.38849999999996</c:v>
                </c:pt>
                <c:pt idx="26538">
                  <c:v>-317.38649999999996</c:v>
                </c:pt>
                <c:pt idx="26539">
                  <c:v>-317.3845</c:v>
                </c:pt>
                <c:pt idx="26540">
                  <c:v>-317.38249999999999</c:v>
                </c:pt>
                <c:pt idx="26541">
                  <c:v>-317.38049999999998</c:v>
                </c:pt>
                <c:pt idx="26542">
                  <c:v>-317.37849999999997</c:v>
                </c:pt>
                <c:pt idx="26543">
                  <c:v>-317.37649999999996</c:v>
                </c:pt>
                <c:pt idx="26544">
                  <c:v>-317.37449999999995</c:v>
                </c:pt>
                <c:pt idx="26545">
                  <c:v>-317.37249999999995</c:v>
                </c:pt>
                <c:pt idx="26546">
                  <c:v>-317.37049999999999</c:v>
                </c:pt>
                <c:pt idx="26547">
                  <c:v>-317.36849999999998</c:v>
                </c:pt>
                <c:pt idx="26548">
                  <c:v>-317.36649999999997</c:v>
                </c:pt>
                <c:pt idx="26549">
                  <c:v>-317.36449999999996</c:v>
                </c:pt>
                <c:pt idx="26550">
                  <c:v>-317.36249999999995</c:v>
                </c:pt>
                <c:pt idx="26551">
                  <c:v>-317.3605</c:v>
                </c:pt>
                <c:pt idx="26552">
                  <c:v>-317.35849999999999</c:v>
                </c:pt>
                <c:pt idx="26553">
                  <c:v>-317.35649999999998</c:v>
                </c:pt>
                <c:pt idx="26554">
                  <c:v>-317.35449999999997</c:v>
                </c:pt>
                <c:pt idx="26555">
                  <c:v>-317.35249999999996</c:v>
                </c:pt>
                <c:pt idx="26556">
                  <c:v>-317.35049999999995</c:v>
                </c:pt>
                <c:pt idx="26557">
                  <c:v>-317.3485</c:v>
                </c:pt>
                <c:pt idx="26558">
                  <c:v>-317.34649999999999</c:v>
                </c:pt>
                <c:pt idx="26559">
                  <c:v>-317.34449999999998</c:v>
                </c:pt>
                <c:pt idx="26560">
                  <c:v>-317.34249999999997</c:v>
                </c:pt>
                <c:pt idx="26561">
                  <c:v>-317.34049999999996</c:v>
                </c:pt>
                <c:pt idx="26562">
                  <c:v>-317.33849999999995</c:v>
                </c:pt>
                <c:pt idx="26563">
                  <c:v>-317.3365</c:v>
                </c:pt>
                <c:pt idx="26564">
                  <c:v>-317.33449999999999</c:v>
                </c:pt>
                <c:pt idx="26565">
                  <c:v>-317.33249999999998</c:v>
                </c:pt>
                <c:pt idx="26566">
                  <c:v>-317.33049999999997</c:v>
                </c:pt>
                <c:pt idx="26567">
                  <c:v>-317.32849999999996</c:v>
                </c:pt>
                <c:pt idx="26568">
                  <c:v>-317.32649999999995</c:v>
                </c:pt>
                <c:pt idx="26569">
                  <c:v>-317.3245</c:v>
                </c:pt>
                <c:pt idx="26570">
                  <c:v>-317.32249999999999</c:v>
                </c:pt>
                <c:pt idx="26571">
                  <c:v>-317.32049999999998</c:v>
                </c:pt>
                <c:pt idx="26572">
                  <c:v>-317.31849999999997</c:v>
                </c:pt>
                <c:pt idx="26573">
                  <c:v>-317.31649999999996</c:v>
                </c:pt>
                <c:pt idx="26574">
                  <c:v>-317.31449999999995</c:v>
                </c:pt>
                <c:pt idx="26575">
                  <c:v>-317.3125</c:v>
                </c:pt>
                <c:pt idx="26576">
                  <c:v>-317.31049999999999</c:v>
                </c:pt>
                <c:pt idx="26577">
                  <c:v>-317.30849999999998</c:v>
                </c:pt>
                <c:pt idx="26578">
                  <c:v>-317.30649999999997</c:v>
                </c:pt>
                <c:pt idx="26579">
                  <c:v>-317.30449999999996</c:v>
                </c:pt>
                <c:pt idx="26580">
                  <c:v>-317.30250000000001</c:v>
                </c:pt>
                <c:pt idx="26581">
                  <c:v>-317.3005</c:v>
                </c:pt>
                <c:pt idx="26582">
                  <c:v>-317.29849999999999</c:v>
                </c:pt>
                <c:pt idx="26583">
                  <c:v>-317.29649999999998</c:v>
                </c:pt>
                <c:pt idx="26584">
                  <c:v>-317.29449999999997</c:v>
                </c:pt>
                <c:pt idx="26585">
                  <c:v>-317.29249999999996</c:v>
                </c:pt>
                <c:pt idx="26586">
                  <c:v>-317.29049999999995</c:v>
                </c:pt>
                <c:pt idx="26587">
                  <c:v>-317.2885</c:v>
                </c:pt>
                <c:pt idx="26588">
                  <c:v>-317.28649999999999</c:v>
                </c:pt>
                <c:pt idx="26589">
                  <c:v>-317.28449999999998</c:v>
                </c:pt>
                <c:pt idx="26590">
                  <c:v>-317.28249999999997</c:v>
                </c:pt>
                <c:pt idx="26591">
                  <c:v>-317.28049999999996</c:v>
                </c:pt>
                <c:pt idx="26592">
                  <c:v>-317.27850000000001</c:v>
                </c:pt>
                <c:pt idx="26593">
                  <c:v>-317.2765</c:v>
                </c:pt>
                <c:pt idx="26594">
                  <c:v>-317.27449999999999</c:v>
                </c:pt>
                <c:pt idx="26595">
                  <c:v>-317.27249999999998</c:v>
                </c:pt>
                <c:pt idx="26596">
                  <c:v>-317.27049999999997</c:v>
                </c:pt>
                <c:pt idx="26597">
                  <c:v>-317.26849999999996</c:v>
                </c:pt>
                <c:pt idx="26598">
                  <c:v>-317.26649999999995</c:v>
                </c:pt>
                <c:pt idx="26599">
                  <c:v>-317.2645</c:v>
                </c:pt>
                <c:pt idx="26600">
                  <c:v>-317.26249999999999</c:v>
                </c:pt>
                <c:pt idx="26601">
                  <c:v>-317.26049999999998</c:v>
                </c:pt>
                <c:pt idx="26602">
                  <c:v>-317.25849999999997</c:v>
                </c:pt>
                <c:pt idx="26603">
                  <c:v>-317.25649999999996</c:v>
                </c:pt>
                <c:pt idx="26604">
                  <c:v>-317.25450000000001</c:v>
                </c:pt>
                <c:pt idx="26605">
                  <c:v>-317.2525</c:v>
                </c:pt>
                <c:pt idx="26606">
                  <c:v>-317.25049999999999</c:v>
                </c:pt>
                <c:pt idx="26607">
                  <c:v>-317.24849999999998</c:v>
                </c:pt>
                <c:pt idx="26608">
                  <c:v>-317.24649999999997</c:v>
                </c:pt>
                <c:pt idx="26609">
                  <c:v>-317.24449999999996</c:v>
                </c:pt>
                <c:pt idx="26610">
                  <c:v>-317.24249999999995</c:v>
                </c:pt>
                <c:pt idx="26611">
                  <c:v>-317.2405</c:v>
                </c:pt>
                <c:pt idx="26612">
                  <c:v>-317.23849999999999</c:v>
                </c:pt>
                <c:pt idx="26613">
                  <c:v>-317.23649999999998</c:v>
                </c:pt>
                <c:pt idx="26614">
                  <c:v>-317.23449999999997</c:v>
                </c:pt>
                <c:pt idx="26615">
                  <c:v>-317.23249999999996</c:v>
                </c:pt>
                <c:pt idx="26616">
                  <c:v>-317.23050000000001</c:v>
                </c:pt>
                <c:pt idx="26617">
                  <c:v>-317.2285</c:v>
                </c:pt>
                <c:pt idx="26618">
                  <c:v>-317.22649999999999</c:v>
                </c:pt>
                <c:pt idx="26619">
                  <c:v>-317.22449999999998</c:v>
                </c:pt>
                <c:pt idx="26620">
                  <c:v>-317.22249999999997</c:v>
                </c:pt>
                <c:pt idx="26621">
                  <c:v>-317.22049999999996</c:v>
                </c:pt>
                <c:pt idx="26622">
                  <c:v>-317.21849999999995</c:v>
                </c:pt>
                <c:pt idx="26623">
                  <c:v>-317.2165</c:v>
                </c:pt>
                <c:pt idx="26624">
                  <c:v>-317.21449999999999</c:v>
                </c:pt>
                <c:pt idx="26625">
                  <c:v>-317.21249999999998</c:v>
                </c:pt>
                <c:pt idx="26626">
                  <c:v>-317.21049999999997</c:v>
                </c:pt>
                <c:pt idx="26627">
                  <c:v>-317.20849999999996</c:v>
                </c:pt>
                <c:pt idx="26628">
                  <c:v>-317.20650000000001</c:v>
                </c:pt>
                <c:pt idx="26629">
                  <c:v>-317.2045</c:v>
                </c:pt>
                <c:pt idx="26630">
                  <c:v>-317.20249999999999</c:v>
                </c:pt>
                <c:pt idx="26631">
                  <c:v>-317.20049999999998</c:v>
                </c:pt>
                <c:pt idx="26632">
                  <c:v>-317.19849999999997</c:v>
                </c:pt>
                <c:pt idx="26633">
                  <c:v>-317.19649999999996</c:v>
                </c:pt>
                <c:pt idx="26634">
                  <c:v>-317.19449999999995</c:v>
                </c:pt>
                <c:pt idx="26635">
                  <c:v>-317.1925</c:v>
                </c:pt>
                <c:pt idx="26636">
                  <c:v>-317.19049999999999</c:v>
                </c:pt>
                <c:pt idx="26637">
                  <c:v>-317.18849999999998</c:v>
                </c:pt>
                <c:pt idx="26638">
                  <c:v>-317.18649999999997</c:v>
                </c:pt>
                <c:pt idx="26639">
                  <c:v>-317.18449999999996</c:v>
                </c:pt>
                <c:pt idx="26640">
                  <c:v>-317.1825</c:v>
                </c:pt>
                <c:pt idx="26641">
                  <c:v>-317.18049999999999</c:v>
                </c:pt>
                <c:pt idx="26642">
                  <c:v>-317.17849999999999</c:v>
                </c:pt>
                <c:pt idx="26643">
                  <c:v>-317.17649999999998</c:v>
                </c:pt>
                <c:pt idx="26644">
                  <c:v>-317.17449999999997</c:v>
                </c:pt>
                <c:pt idx="26645">
                  <c:v>-317.17249999999996</c:v>
                </c:pt>
                <c:pt idx="26646">
                  <c:v>-317.17049999999995</c:v>
                </c:pt>
                <c:pt idx="26647">
                  <c:v>-317.16849999999999</c:v>
                </c:pt>
                <c:pt idx="26648">
                  <c:v>-317.16649999999998</c:v>
                </c:pt>
                <c:pt idx="26649">
                  <c:v>-317.16449999999998</c:v>
                </c:pt>
                <c:pt idx="26650">
                  <c:v>-317.16249999999997</c:v>
                </c:pt>
                <c:pt idx="26651">
                  <c:v>-317.16049999999996</c:v>
                </c:pt>
                <c:pt idx="26652">
                  <c:v>-317.1585</c:v>
                </c:pt>
                <c:pt idx="26653">
                  <c:v>-317.15649999999999</c:v>
                </c:pt>
                <c:pt idx="26654">
                  <c:v>-317.15449999999998</c:v>
                </c:pt>
                <c:pt idx="26655">
                  <c:v>-317.15249999999997</c:v>
                </c:pt>
                <c:pt idx="26656">
                  <c:v>-317.15049999999997</c:v>
                </c:pt>
                <c:pt idx="26657">
                  <c:v>-317.14849999999996</c:v>
                </c:pt>
                <c:pt idx="26658">
                  <c:v>-317.14649999999995</c:v>
                </c:pt>
                <c:pt idx="26659">
                  <c:v>-317.14449999999999</c:v>
                </c:pt>
                <c:pt idx="26660">
                  <c:v>-317.14249999999998</c:v>
                </c:pt>
                <c:pt idx="26661">
                  <c:v>-317.14049999999997</c:v>
                </c:pt>
                <c:pt idx="26662">
                  <c:v>-317.13849999999996</c:v>
                </c:pt>
                <c:pt idx="26663">
                  <c:v>-317.13649999999996</c:v>
                </c:pt>
                <c:pt idx="26664">
                  <c:v>-317.1345</c:v>
                </c:pt>
                <c:pt idx="26665">
                  <c:v>-317.13249999999999</c:v>
                </c:pt>
                <c:pt idx="26666">
                  <c:v>-317.13049999999998</c:v>
                </c:pt>
                <c:pt idx="26667">
                  <c:v>-317.12849999999997</c:v>
                </c:pt>
                <c:pt idx="26668">
                  <c:v>-317.12649999999996</c:v>
                </c:pt>
                <c:pt idx="26669">
                  <c:v>-317.12449999999995</c:v>
                </c:pt>
                <c:pt idx="26670">
                  <c:v>-317.12249999999995</c:v>
                </c:pt>
                <c:pt idx="26671">
                  <c:v>-317.12049999999999</c:v>
                </c:pt>
                <c:pt idx="26672">
                  <c:v>-317.11849999999998</c:v>
                </c:pt>
                <c:pt idx="26673">
                  <c:v>-317.11649999999997</c:v>
                </c:pt>
                <c:pt idx="26674">
                  <c:v>-317.11449999999996</c:v>
                </c:pt>
                <c:pt idx="26675">
                  <c:v>-317.11249999999995</c:v>
                </c:pt>
                <c:pt idx="26676">
                  <c:v>-317.1105</c:v>
                </c:pt>
                <c:pt idx="26677">
                  <c:v>-317.10849999999999</c:v>
                </c:pt>
                <c:pt idx="26678">
                  <c:v>-317.10649999999998</c:v>
                </c:pt>
                <c:pt idx="26679">
                  <c:v>-317.10449999999997</c:v>
                </c:pt>
                <c:pt idx="26680">
                  <c:v>-317.10249999999996</c:v>
                </c:pt>
                <c:pt idx="26681">
                  <c:v>-317.10049999999995</c:v>
                </c:pt>
                <c:pt idx="26682">
                  <c:v>-317.0985</c:v>
                </c:pt>
                <c:pt idx="26683">
                  <c:v>-317.09649999999999</c:v>
                </c:pt>
                <c:pt idx="26684">
                  <c:v>-317.09449999999998</c:v>
                </c:pt>
                <c:pt idx="26685">
                  <c:v>-317.09249999999997</c:v>
                </c:pt>
                <c:pt idx="26686">
                  <c:v>-317.09049999999996</c:v>
                </c:pt>
                <c:pt idx="26687">
                  <c:v>-317.08849999999995</c:v>
                </c:pt>
                <c:pt idx="26688">
                  <c:v>-317.0865</c:v>
                </c:pt>
                <c:pt idx="26689">
                  <c:v>-317.08449999999999</c:v>
                </c:pt>
                <c:pt idx="26690">
                  <c:v>-317.08249999999998</c:v>
                </c:pt>
                <c:pt idx="26691">
                  <c:v>-317.08049999999997</c:v>
                </c:pt>
                <c:pt idx="26692">
                  <c:v>-317.07849999999996</c:v>
                </c:pt>
                <c:pt idx="26693">
                  <c:v>-317.07649999999995</c:v>
                </c:pt>
                <c:pt idx="26694">
                  <c:v>-317.0745</c:v>
                </c:pt>
                <c:pt idx="26695">
                  <c:v>-317.07249999999999</c:v>
                </c:pt>
                <c:pt idx="26696">
                  <c:v>-317.07049999999998</c:v>
                </c:pt>
                <c:pt idx="26697">
                  <c:v>-317.06849999999997</c:v>
                </c:pt>
                <c:pt idx="26698">
                  <c:v>-317.06649999999996</c:v>
                </c:pt>
                <c:pt idx="26699">
                  <c:v>-317.06449999999995</c:v>
                </c:pt>
                <c:pt idx="26700">
                  <c:v>-317.0625</c:v>
                </c:pt>
                <c:pt idx="26701">
                  <c:v>-317.06049999999999</c:v>
                </c:pt>
                <c:pt idx="26702">
                  <c:v>-317.05849999999998</c:v>
                </c:pt>
                <c:pt idx="26703">
                  <c:v>-317.05649999999997</c:v>
                </c:pt>
                <c:pt idx="26704">
                  <c:v>-317.05449999999996</c:v>
                </c:pt>
                <c:pt idx="26705">
                  <c:v>-317.05250000000001</c:v>
                </c:pt>
                <c:pt idx="26706">
                  <c:v>-317.0505</c:v>
                </c:pt>
                <c:pt idx="26707">
                  <c:v>-317.04849999999999</c:v>
                </c:pt>
                <c:pt idx="26708">
                  <c:v>-317.04649999999998</c:v>
                </c:pt>
                <c:pt idx="26709">
                  <c:v>-317.04449999999997</c:v>
                </c:pt>
                <c:pt idx="26710">
                  <c:v>-317.04249999999996</c:v>
                </c:pt>
                <c:pt idx="26711">
                  <c:v>-317.04049999999995</c:v>
                </c:pt>
                <c:pt idx="26712">
                  <c:v>-317.0385</c:v>
                </c:pt>
                <c:pt idx="26713">
                  <c:v>-317.03649999999999</c:v>
                </c:pt>
                <c:pt idx="26714">
                  <c:v>-317.03449999999998</c:v>
                </c:pt>
                <c:pt idx="26715">
                  <c:v>-317.03249999999997</c:v>
                </c:pt>
                <c:pt idx="26716">
                  <c:v>-317.03049999999996</c:v>
                </c:pt>
                <c:pt idx="26717">
                  <c:v>-317.02850000000001</c:v>
                </c:pt>
                <c:pt idx="26718">
                  <c:v>-317.0265</c:v>
                </c:pt>
                <c:pt idx="26719">
                  <c:v>-317.02449999999999</c:v>
                </c:pt>
                <c:pt idx="26720">
                  <c:v>-317.02249999999998</c:v>
                </c:pt>
                <c:pt idx="26721">
                  <c:v>-317.02049999999997</c:v>
                </c:pt>
                <c:pt idx="26722">
                  <c:v>-317.01849999999996</c:v>
                </c:pt>
                <c:pt idx="26723">
                  <c:v>-317.01649999999995</c:v>
                </c:pt>
                <c:pt idx="26724">
                  <c:v>-317.0145</c:v>
                </c:pt>
                <c:pt idx="26725">
                  <c:v>-317.01249999999999</c:v>
                </c:pt>
                <c:pt idx="26726">
                  <c:v>-317.01049999999998</c:v>
                </c:pt>
                <c:pt idx="26727">
                  <c:v>-317.00849999999997</c:v>
                </c:pt>
                <c:pt idx="26728">
                  <c:v>-317.00649999999996</c:v>
                </c:pt>
                <c:pt idx="26729">
                  <c:v>-317.00450000000001</c:v>
                </c:pt>
                <c:pt idx="26730">
                  <c:v>-317.0025</c:v>
                </c:pt>
                <c:pt idx="26731">
                  <c:v>-317.00049999999999</c:v>
                </c:pt>
                <c:pt idx="26732">
                  <c:v>-316.99849999999998</c:v>
                </c:pt>
                <c:pt idx="26733">
                  <c:v>-316.99649999999997</c:v>
                </c:pt>
                <c:pt idx="26734">
                  <c:v>-316.99449999999996</c:v>
                </c:pt>
                <c:pt idx="26735">
                  <c:v>-316.99249999999995</c:v>
                </c:pt>
                <c:pt idx="26736">
                  <c:v>-316.9905</c:v>
                </c:pt>
                <c:pt idx="26737">
                  <c:v>-316.98849999999999</c:v>
                </c:pt>
                <c:pt idx="26738">
                  <c:v>-316.98649999999998</c:v>
                </c:pt>
                <c:pt idx="26739">
                  <c:v>-316.98449999999997</c:v>
                </c:pt>
                <c:pt idx="26740">
                  <c:v>-316.98249999999996</c:v>
                </c:pt>
                <c:pt idx="26741">
                  <c:v>-316.98050000000001</c:v>
                </c:pt>
                <c:pt idx="26742">
                  <c:v>-316.9785</c:v>
                </c:pt>
                <c:pt idx="26743">
                  <c:v>-316.97649999999999</c:v>
                </c:pt>
                <c:pt idx="26744">
                  <c:v>-316.97449999999998</c:v>
                </c:pt>
                <c:pt idx="26745">
                  <c:v>-316.97249999999997</c:v>
                </c:pt>
                <c:pt idx="26746">
                  <c:v>-316.97049999999996</c:v>
                </c:pt>
                <c:pt idx="26747">
                  <c:v>-316.96849999999995</c:v>
                </c:pt>
                <c:pt idx="26748">
                  <c:v>-316.9665</c:v>
                </c:pt>
                <c:pt idx="26749">
                  <c:v>-316.96449999999999</c:v>
                </c:pt>
                <c:pt idx="26750">
                  <c:v>-316.96249999999998</c:v>
                </c:pt>
                <c:pt idx="26751">
                  <c:v>-316.96049999999997</c:v>
                </c:pt>
                <c:pt idx="26752">
                  <c:v>-316.95849999999996</c:v>
                </c:pt>
                <c:pt idx="26753">
                  <c:v>-316.95650000000001</c:v>
                </c:pt>
                <c:pt idx="26754">
                  <c:v>-316.9545</c:v>
                </c:pt>
                <c:pt idx="26755">
                  <c:v>-316.95249999999999</c:v>
                </c:pt>
                <c:pt idx="26756">
                  <c:v>-316.95049999999998</c:v>
                </c:pt>
                <c:pt idx="26757">
                  <c:v>-316.94849999999997</c:v>
                </c:pt>
                <c:pt idx="26758">
                  <c:v>-316.94649999999996</c:v>
                </c:pt>
                <c:pt idx="26759">
                  <c:v>-316.94449999999995</c:v>
                </c:pt>
                <c:pt idx="26760">
                  <c:v>-316.9425</c:v>
                </c:pt>
                <c:pt idx="26761">
                  <c:v>-316.94049999999999</c:v>
                </c:pt>
                <c:pt idx="26762">
                  <c:v>-316.93849999999998</c:v>
                </c:pt>
                <c:pt idx="26763">
                  <c:v>-316.93649999999997</c:v>
                </c:pt>
                <c:pt idx="26764">
                  <c:v>-316.93449999999996</c:v>
                </c:pt>
                <c:pt idx="26765">
                  <c:v>-316.9325</c:v>
                </c:pt>
                <c:pt idx="26766">
                  <c:v>-316.93049999999999</c:v>
                </c:pt>
                <c:pt idx="26767">
                  <c:v>-316.92849999999999</c:v>
                </c:pt>
                <c:pt idx="26768">
                  <c:v>-316.92649999999998</c:v>
                </c:pt>
                <c:pt idx="26769">
                  <c:v>-316.92449999999997</c:v>
                </c:pt>
                <c:pt idx="26770">
                  <c:v>-316.92249999999996</c:v>
                </c:pt>
                <c:pt idx="26771">
                  <c:v>-316.92049999999995</c:v>
                </c:pt>
                <c:pt idx="26772">
                  <c:v>-316.91849999999999</c:v>
                </c:pt>
                <c:pt idx="26773">
                  <c:v>-316.91649999999998</c:v>
                </c:pt>
                <c:pt idx="26774">
                  <c:v>-316.91449999999998</c:v>
                </c:pt>
                <c:pt idx="26775">
                  <c:v>-316.91249999999997</c:v>
                </c:pt>
                <c:pt idx="26776">
                  <c:v>-316.91049999999996</c:v>
                </c:pt>
                <c:pt idx="26777">
                  <c:v>-316.9085</c:v>
                </c:pt>
                <c:pt idx="26778">
                  <c:v>-316.90649999999999</c:v>
                </c:pt>
                <c:pt idx="26779">
                  <c:v>-316.90449999999998</c:v>
                </c:pt>
                <c:pt idx="26780">
                  <c:v>-316.90249999999997</c:v>
                </c:pt>
                <c:pt idx="26781">
                  <c:v>-316.90049999999997</c:v>
                </c:pt>
                <c:pt idx="26782">
                  <c:v>-316.89849999999996</c:v>
                </c:pt>
                <c:pt idx="26783">
                  <c:v>-316.89649999999995</c:v>
                </c:pt>
                <c:pt idx="26784">
                  <c:v>-316.89449999999999</c:v>
                </c:pt>
                <c:pt idx="26785">
                  <c:v>-316.89249999999998</c:v>
                </c:pt>
                <c:pt idx="26786">
                  <c:v>-316.89049999999997</c:v>
                </c:pt>
                <c:pt idx="26787">
                  <c:v>-316.88849999999996</c:v>
                </c:pt>
                <c:pt idx="26788">
                  <c:v>-316.88649999999996</c:v>
                </c:pt>
                <c:pt idx="26789">
                  <c:v>-316.8845</c:v>
                </c:pt>
                <c:pt idx="26790">
                  <c:v>-316.88249999999999</c:v>
                </c:pt>
                <c:pt idx="26791">
                  <c:v>-316.88049999999998</c:v>
                </c:pt>
                <c:pt idx="26792">
                  <c:v>-316.87849999999997</c:v>
                </c:pt>
                <c:pt idx="26793">
                  <c:v>-316.87649999999996</c:v>
                </c:pt>
                <c:pt idx="26794">
                  <c:v>-316.87449999999995</c:v>
                </c:pt>
                <c:pt idx="26795">
                  <c:v>-316.87249999999995</c:v>
                </c:pt>
                <c:pt idx="26796">
                  <c:v>-316.87049999999999</c:v>
                </c:pt>
                <c:pt idx="26797">
                  <c:v>-316.86849999999998</c:v>
                </c:pt>
                <c:pt idx="26798">
                  <c:v>-316.86649999999997</c:v>
                </c:pt>
                <c:pt idx="26799">
                  <c:v>-316.86449999999996</c:v>
                </c:pt>
                <c:pt idx="26800">
                  <c:v>-316.86249999999995</c:v>
                </c:pt>
                <c:pt idx="26801">
                  <c:v>-316.8605</c:v>
                </c:pt>
                <c:pt idx="26802">
                  <c:v>-316.85849999999999</c:v>
                </c:pt>
                <c:pt idx="26803">
                  <c:v>-316.85649999999998</c:v>
                </c:pt>
                <c:pt idx="26804">
                  <c:v>-316.85449999999997</c:v>
                </c:pt>
                <c:pt idx="26805">
                  <c:v>-316.85249999999996</c:v>
                </c:pt>
                <c:pt idx="26806">
                  <c:v>-316.85049999999995</c:v>
                </c:pt>
                <c:pt idx="26807">
                  <c:v>-316.8485</c:v>
                </c:pt>
                <c:pt idx="26808">
                  <c:v>-316.84649999999999</c:v>
                </c:pt>
                <c:pt idx="26809">
                  <c:v>-316.84449999999998</c:v>
                </c:pt>
                <c:pt idx="26810">
                  <c:v>-316.84249999999997</c:v>
                </c:pt>
                <c:pt idx="26811">
                  <c:v>-316.84049999999996</c:v>
                </c:pt>
                <c:pt idx="26812">
                  <c:v>-316.83849999999995</c:v>
                </c:pt>
                <c:pt idx="26813">
                  <c:v>-316.8365</c:v>
                </c:pt>
                <c:pt idx="26814">
                  <c:v>-316.83449999999999</c:v>
                </c:pt>
                <c:pt idx="26815">
                  <c:v>-316.83249999999998</c:v>
                </c:pt>
                <c:pt idx="26816">
                  <c:v>-316.83049999999997</c:v>
                </c:pt>
                <c:pt idx="26817">
                  <c:v>-316.82849999999996</c:v>
                </c:pt>
                <c:pt idx="26818">
                  <c:v>-316.82649999999995</c:v>
                </c:pt>
                <c:pt idx="26819">
                  <c:v>-316.8245</c:v>
                </c:pt>
                <c:pt idx="26820">
                  <c:v>-316.82249999999999</c:v>
                </c:pt>
                <c:pt idx="26821">
                  <c:v>-316.82049999999998</c:v>
                </c:pt>
                <c:pt idx="26822">
                  <c:v>-316.81849999999997</c:v>
                </c:pt>
                <c:pt idx="26823">
                  <c:v>-316.81649999999996</c:v>
                </c:pt>
                <c:pt idx="26824">
                  <c:v>-316.81449999999995</c:v>
                </c:pt>
                <c:pt idx="26825">
                  <c:v>-316.8125</c:v>
                </c:pt>
                <c:pt idx="26826">
                  <c:v>-316.81049999999999</c:v>
                </c:pt>
                <c:pt idx="26827">
                  <c:v>-316.80849999999998</c:v>
                </c:pt>
                <c:pt idx="26828">
                  <c:v>-316.80649999999997</c:v>
                </c:pt>
                <c:pt idx="26829">
                  <c:v>-316.80449999999996</c:v>
                </c:pt>
                <c:pt idx="26830">
                  <c:v>-316.80250000000001</c:v>
                </c:pt>
                <c:pt idx="26831">
                  <c:v>-316.8005</c:v>
                </c:pt>
                <c:pt idx="26832">
                  <c:v>-316.79849999999999</c:v>
                </c:pt>
                <c:pt idx="26833">
                  <c:v>-316.79649999999998</c:v>
                </c:pt>
                <c:pt idx="26834">
                  <c:v>-316.79449999999997</c:v>
                </c:pt>
                <c:pt idx="26835">
                  <c:v>-316.79249999999996</c:v>
                </c:pt>
                <c:pt idx="26836">
                  <c:v>-316.79049999999995</c:v>
                </c:pt>
                <c:pt idx="26837">
                  <c:v>-316.7885</c:v>
                </c:pt>
                <c:pt idx="26838">
                  <c:v>-316.78649999999999</c:v>
                </c:pt>
                <c:pt idx="26839">
                  <c:v>-316.78449999999998</c:v>
                </c:pt>
                <c:pt idx="26840">
                  <c:v>-316.78249999999997</c:v>
                </c:pt>
                <c:pt idx="26841">
                  <c:v>-316.78049999999996</c:v>
                </c:pt>
                <c:pt idx="26842">
                  <c:v>-316.77850000000001</c:v>
                </c:pt>
                <c:pt idx="26843">
                  <c:v>-316.7765</c:v>
                </c:pt>
                <c:pt idx="26844">
                  <c:v>-316.77449999999999</c:v>
                </c:pt>
                <c:pt idx="26845">
                  <c:v>-316.77249999999998</c:v>
                </c:pt>
                <c:pt idx="26846">
                  <c:v>-316.77049999999997</c:v>
                </c:pt>
                <c:pt idx="26847">
                  <c:v>-316.76849999999996</c:v>
                </c:pt>
                <c:pt idx="26848">
                  <c:v>-316.76649999999995</c:v>
                </c:pt>
                <c:pt idx="26849">
                  <c:v>-316.7645</c:v>
                </c:pt>
                <c:pt idx="26850">
                  <c:v>-316.76249999999999</c:v>
                </c:pt>
                <c:pt idx="26851">
                  <c:v>-316.76049999999998</c:v>
                </c:pt>
                <c:pt idx="26852">
                  <c:v>-316.75849999999997</c:v>
                </c:pt>
                <c:pt idx="26853">
                  <c:v>-316.75649999999996</c:v>
                </c:pt>
                <c:pt idx="26854">
                  <c:v>-316.75450000000001</c:v>
                </c:pt>
                <c:pt idx="26855">
                  <c:v>-316.7525</c:v>
                </c:pt>
                <c:pt idx="26856">
                  <c:v>-316.75049999999999</c:v>
                </c:pt>
                <c:pt idx="26857">
                  <c:v>-316.74849999999998</c:v>
                </c:pt>
                <c:pt idx="26858">
                  <c:v>-316.74649999999997</c:v>
                </c:pt>
                <c:pt idx="26859">
                  <c:v>-316.74449999999996</c:v>
                </c:pt>
                <c:pt idx="26860">
                  <c:v>-316.74249999999995</c:v>
                </c:pt>
                <c:pt idx="26861">
                  <c:v>-316.7405</c:v>
                </c:pt>
                <c:pt idx="26862">
                  <c:v>-316.73849999999999</c:v>
                </c:pt>
                <c:pt idx="26863">
                  <c:v>-316.73649999999998</c:v>
                </c:pt>
                <c:pt idx="26864">
                  <c:v>-316.73449999999997</c:v>
                </c:pt>
                <c:pt idx="26865">
                  <c:v>-316.73249999999996</c:v>
                </c:pt>
                <c:pt idx="26866">
                  <c:v>-316.73050000000001</c:v>
                </c:pt>
                <c:pt idx="26867">
                  <c:v>-316.7285</c:v>
                </c:pt>
                <c:pt idx="26868">
                  <c:v>-316.72649999999999</c:v>
                </c:pt>
                <c:pt idx="26869">
                  <c:v>-316.72449999999998</c:v>
                </c:pt>
                <c:pt idx="26870">
                  <c:v>-316.72249999999997</c:v>
                </c:pt>
                <c:pt idx="26871">
                  <c:v>-316.72049999999996</c:v>
                </c:pt>
                <c:pt idx="26872">
                  <c:v>-316.71849999999995</c:v>
                </c:pt>
                <c:pt idx="26873">
                  <c:v>-316.7165</c:v>
                </c:pt>
                <c:pt idx="26874">
                  <c:v>-316.71449999999999</c:v>
                </c:pt>
                <c:pt idx="26875">
                  <c:v>-316.71249999999998</c:v>
                </c:pt>
                <c:pt idx="26876">
                  <c:v>-316.71049999999997</c:v>
                </c:pt>
                <c:pt idx="26877">
                  <c:v>-316.70849999999996</c:v>
                </c:pt>
                <c:pt idx="26878">
                  <c:v>-316.70650000000001</c:v>
                </c:pt>
                <c:pt idx="26879">
                  <c:v>-316.7045</c:v>
                </c:pt>
                <c:pt idx="26880">
                  <c:v>-316.70249999999999</c:v>
                </c:pt>
                <c:pt idx="26881">
                  <c:v>-316.70049999999998</c:v>
                </c:pt>
                <c:pt idx="26882">
                  <c:v>-316.69849999999997</c:v>
                </c:pt>
                <c:pt idx="26883">
                  <c:v>-316.69649999999996</c:v>
                </c:pt>
                <c:pt idx="26884">
                  <c:v>-316.69449999999995</c:v>
                </c:pt>
                <c:pt idx="26885">
                  <c:v>-316.6925</c:v>
                </c:pt>
                <c:pt idx="26886">
                  <c:v>-316.69049999999999</c:v>
                </c:pt>
                <c:pt idx="26887">
                  <c:v>-316.68849999999998</c:v>
                </c:pt>
                <c:pt idx="26888">
                  <c:v>-316.68649999999997</c:v>
                </c:pt>
                <c:pt idx="26889">
                  <c:v>-316.68449999999996</c:v>
                </c:pt>
                <c:pt idx="26890">
                  <c:v>-316.6825</c:v>
                </c:pt>
                <c:pt idx="26891">
                  <c:v>-316.68049999999999</c:v>
                </c:pt>
                <c:pt idx="26892">
                  <c:v>-316.67849999999999</c:v>
                </c:pt>
                <c:pt idx="26893">
                  <c:v>-316.67649999999998</c:v>
                </c:pt>
                <c:pt idx="26894">
                  <c:v>-316.67449999999997</c:v>
                </c:pt>
                <c:pt idx="26895">
                  <c:v>-316.67249999999996</c:v>
                </c:pt>
                <c:pt idx="26896">
                  <c:v>-316.67049999999995</c:v>
                </c:pt>
                <c:pt idx="26897">
                  <c:v>-316.66849999999999</c:v>
                </c:pt>
                <c:pt idx="26898">
                  <c:v>-316.66649999999998</c:v>
                </c:pt>
                <c:pt idx="26899">
                  <c:v>-316.66449999999998</c:v>
                </c:pt>
                <c:pt idx="26900">
                  <c:v>-316.66249999999997</c:v>
                </c:pt>
                <c:pt idx="26901">
                  <c:v>-316.66049999999996</c:v>
                </c:pt>
                <c:pt idx="26902">
                  <c:v>-316.6585</c:v>
                </c:pt>
                <c:pt idx="26903">
                  <c:v>-316.65649999999999</c:v>
                </c:pt>
                <c:pt idx="26904">
                  <c:v>-316.65449999999998</c:v>
                </c:pt>
                <c:pt idx="26905">
                  <c:v>-316.65249999999997</c:v>
                </c:pt>
                <c:pt idx="26906">
                  <c:v>-316.65049999999997</c:v>
                </c:pt>
                <c:pt idx="26907">
                  <c:v>-316.64849999999996</c:v>
                </c:pt>
                <c:pt idx="26908">
                  <c:v>-316.64649999999995</c:v>
                </c:pt>
                <c:pt idx="26909">
                  <c:v>-316.64449999999999</c:v>
                </c:pt>
                <c:pt idx="26910">
                  <c:v>-316.64249999999998</c:v>
                </c:pt>
                <c:pt idx="26911">
                  <c:v>-316.64049999999997</c:v>
                </c:pt>
                <c:pt idx="26912">
                  <c:v>-316.63849999999996</c:v>
                </c:pt>
                <c:pt idx="26913">
                  <c:v>-316.63649999999996</c:v>
                </c:pt>
                <c:pt idx="26914">
                  <c:v>-316.6345</c:v>
                </c:pt>
                <c:pt idx="26915">
                  <c:v>-316.63249999999999</c:v>
                </c:pt>
                <c:pt idx="26916">
                  <c:v>-316.63049999999998</c:v>
                </c:pt>
                <c:pt idx="26917">
                  <c:v>-316.62849999999997</c:v>
                </c:pt>
                <c:pt idx="26918">
                  <c:v>-316.62649999999996</c:v>
                </c:pt>
                <c:pt idx="26919">
                  <c:v>-316.62449999999995</c:v>
                </c:pt>
                <c:pt idx="26920">
                  <c:v>-316.62249999999995</c:v>
                </c:pt>
                <c:pt idx="26921">
                  <c:v>-316.62049999999999</c:v>
                </c:pt>
                <c:pt idx="26922">
                  <c:v>-316.61849999999998</c:v>
                </c:pt>
                <c:pt idx="26923">
                  <c:v>-316.61649999999997</c:v>
                </c:pt>
                <c:pt idx="26924">
                  <c:v>-316.61449999999996</c:v>
                </c:pt>
                <c:pt idx="26925">
                  <c:v>-316.61249999999995</c:v>
                </c:pt>
                <c:pt idx="26926">
                  <c:v>-316.6105</c:v>
                </c:pt>
                <c:pt idx="26927">
                  <c:v>-316.60849999999999</c:v>
                </c:pt>
                <c:pt idx="26928">
                  <c:v>-316.60649999999998</c:v>
                </c:pt>
                <c:pt idx="26929">
                  <c:v>-316.60449999999997</c:v>
                </c:pt>
                <c:pt idx="26930">
                  <c:v>-316.60249999999996</c:v>
                </c:pt>
                <c:pt idx="26931">
                  <c:v>-316.60049999999995</c:v>
                </c:pt>
                <c:pt idx="26932">
                  <c:v>-316.5985</c:v>
                </c:pt>
                <c:pt idx="26933">
                  <c:v>-316.59649999999999</c:v>
                </c:pt>
                <c:pt idx="26934">
                  <c:v>-316.59449999999998</c:v>
                </c:pt>
                <c:pt idx="26935">
                  <c:v>-316.59249999999997</c:v>
                </c:pt>
                <c:pt idx="26936">
                  <c:v>-316.59049999999996</c:v>
                </c:pt>
                <c:pt idx="26937">
                  <c:v>-316.58849999999995</c:v>
                </c:pt>
                <c:pt idx="26938">
                  <c:v>-316.5865</c:v>
                </c:pt>
                <c:pt idx="26939">
                  <c:v>-316.58449999999999</c:v>
                </c:pt>
                <c:pt idx="26940">
                  <c:v>-316.58249999999998</c:v>
                </c:pt>
                <c:pt idx="26941">
                  <c:v>-316.58049999999997</c:v>
                </c:pt>
                <c:pt idx="26942">
                  <c:v>-316.57849999999996</c:v>
                </c:pt>
                <c:pt idx="26943">
                  <c:v>-316.57649999999995</c:v>
                </c:pt>
                <c:pt idx="26944">
                  <c:v>-316.5745</c:v>
                </c:pt>
                <c:pt idx="26945">
                  <c:v>-316.57249999999999</c:v>
                </c:pt>
                <c:pt idx="26946">
                  <c:v>-316.57049999999998</c:v>
                </c:pt>
                <c:pt idx="26947">
                  <c:v>-316.56849999999997</c:v>
                </c:pt>
                <c:pt idx="26948">
                  <c:v>-316.56649999999996</c:v>
                </c:pt>
                <c:pt idx="26949">
                  <c:v>-316.56449999999995</c:v>
                </c:pt>
                <c:pt idx="26950">
                  <c:v>-316.5625</c:v>
                </c:pt>
                <c:pt idx="26951">
                  <c:v>-316.56049999999999</c:v>
                </c:pt>
                <c:pt idx="26952">
                  <c:v>-316.55849999999998</c:v>
                </c:pt>
                <c:pt idx="26953">
                  <c:v>-316.55649999999997</c:v>
                </c:pt>
                <c:pt idx="26954">
                  <c:v>-316.55449999999996</c:v>
                </c:pt>
                <c:pt idx="26955">
                  <c:v>-316.55250000000001</c:v>
                </c:pt>
                <c:pt idx="26956">
                  <c:v>-316.5505</c:v>
                </c:pt>
                <c:pt idx="26957">
                  <c:v>-316.54849999999999</c:v>
                </c:pt>
                <c:pt idx="26958">
                  <c:v>-316.54649999999998</c:v>
                </c:pt>
                <c:pt idx="26959">
                  <c:v>-316.54449999999997</c:v>
                </c:pt>
                <c:pt idx="26960">
                  <c:v>-316.54249999999996</c:v>
                </c:pt>
                <c:pt idx="26961">
                  <c:v>-316.54049999999995</c:v>
                </c:pt>
                <c:pt idx="26962">
                  <c:v>-316.5385</c:v>
                </c:pt>
                <c:pt idx="26963">
                  <c:v>-316.53649999999999</c:v>
                </c:pt>
                <c:pt idx="26964">
                  <c:v>-316.53449999999998</c:v>
                </c:pt>
                <c:pt idx="26965">
                  <c:v>-316.53249999999997</c:v>
                </c:pt>
                <c:pt idx="26966">
                  <c:v>-316.53049999999996</c:v>
                </c:pt>
                <c:pt idx="26967">
                  <c:v>-316.52850000000001</c:v>
                </c:pt>
                <c:pt idx="26968">
                  <c:v>-316.5265</c:v>
                </c:pt>
                <c:pt idx="26969">
                  <c:v>-316.52449999999999</c:v>
                </c:pt>
                <c:pt idx="26970">
                  <c:v>-316.52249999999998</c:v>
                </c:pt>
                <c:pt idx="26971">
                  <c:v>-316.52049999999997</c:v>
                </c:pt>
                <c:pt idx="26972">
                  <c:v>-316.51849999999996</c:v>
                </c:pt>
                <c:pt idx="26973">
                  <c:v>-316.51649999999995</c:v>
                </c:pt>
                <c:pt idx="26974">
                  <c:v>-316.5145</c:v>
                </c:pt>
                <c:pt idx="26975">
                  <c:v>-316.51249999999999</c:v>
                </c:pt>
                <c:pt idx="26976">
                  <c:v>-316.51049999999998</c:v>
                </c:pt>
                <c:pt idx="26977">
                  <c:v>-316.50849999999997</c:v>
                </c:pt>
                <c:pt idx="26978">
                  <c:v>-316.50649999999996</c:v>
                </c:pt>
                <c:pt idx="26979">
                  <c:v>-316.50450000000001</c:v>
                </c:pt>
                <c:pt idx="26980">
                  <c:v>-316.5025</c:v>
                </c:pt>
                <c:pt idx="26981">
                  <c:v>-316.50049999999999</c:v>
                </c:pt>
                <c:pt idx="26982">
                  <c:v>-316.49849999999998</c:v>
                </c:pt>
                <c:pt idx="26983">
                  <c:v>-316.49649999999997</c:v>
                </c:pt>
                <c:pt idx="26984">
                  <c:v>-316.49449999999996</c:v>
                </c:pt>
                <c:pt idx="26985">
                  <c:v>-316.49249999999995</c:v>
                </c:pt>
                <c:pt idx="26986">
                  <c:v>-316.4905</c:v>
                </c:pt>
                <c:pt idx="26987">
                  <c:v>-316.48849999999999</c:v>
                </c:pt>
                <c:pt idx="26988">
                  <c:v>-316.48649999999998</c:v>
                </c:pt>
                <c:pt idx="26989">
                  <c:v>-316.48449999999997</c:v>
                </c:pt>
                <c:pt idx="26990">
                  <c:v>-316.48249999999996</c:v>
                </c:pt>
                <c:pt idx="26991">
                  <c:v>-316.48050000000001</c:v>
                </c:pt>
                <c:pt idx="26992">
                  <c:v>-316.4785</c:v>
                </c:pt>
                <c:pt idx="26993">
                  <c:v>-316.47649999999999</c:v>
                </c:pt>
                <c:pt idx="26994">
                  <c:v>-316.47449999999998</c:v>
                </c:pt>
                <c:pt idx="26995">
                  <c:v>-316.47249999999997</c:v>
                </c:pt>
                <c:pt idx="26996">
                  <c:v>-316.47049999999996</c:v>
                </c:pt>
                <c:pt idx="26997">
                  <c:v>-316.46849999999995</c:v>
                </c:pt>
                <c:pt idx="26998">
                  <c:v>-316.4665</c:v>
                </c:pt>
                <c:pt idx="26999">
                  <c:v>-316.46449999999999</c:v>
                </c:pt>
                <c:pt idx="27000">
                  <c:v>-316.46249999999998</c:v>
                </c:pt>
                <c:pt idx="27001">
                  <c:v>-316.46049999999997</c:v>
                </c:pt>
                <c:pt idx="27002">
                  <c:v>-316.45849999999996</c:v>
                </c:pt>
                <c:pt idx="27003">
                  <c:v>-316.45650000000001</c:v>
                </c:pt>
                <c:pt idx="27004">
                  <c:v>-316.4545</c:v>
                </c:pt>
                <c:pt idx="27005">
                  <c:v>-316.45249999999999</c:v>
                </c:pt>
                <c:pt idx="27006">
                  <c:v>-316.45049999999998</c:v>
                </c:pt>
                <c:pt idx="27007">
                  <c:v>-316.44849999999997</c:v>
                </c:pt>
                <c:pt idx="27008">
                  <c:v>-316.44649999999996</c:v>
                </c:pt>
                <c:pt idx="27009">
                  <c:v>-316.44449999999995</c:v>
                </c:pt>
                <c:pt idx="27010">
                  <c:v>-316.4425</c:v>
                </c:pt>
                <c:pt idx="27011">
                  <c:v>-316.44049999999999</c:v>
                </c:pt>
                <c:pt idx="27012">
                  <c:v>-316.43849999999998</c:v>
                </c:pt>
                <c:pt idx="27013">
                  <c:v>-316.43649999999997</c:v>
                </c:pt>
                <c:pt idx="27014">
                  <c:v>-316.43449999999996</c:v>
                </c:pt>
                <c:pt idx="27015">
                  <c:v>-316.4325</c:v>
                </c:pt>
                <c:pt idx="27016">
                  <c:v>-316.43049999999999</c:v>
                </c:pt>
                <c:pt idx="27017">
                  <c:v>-316.42849999999999</c:v>
                </c:pt>
                <c:pt idx="27018">
                  <c:v>-316.42649999999998</c:v>
                </c:pt>
                <c:pt idx="27019">
                  <c:v>-316.42449999999997</c:v>
                </c:pt>
                <c:pt idx="27020">
                  <c:v>-316.42249999999996</c:v>
                </c:pt>
                <c:pt idx="27021">
                  <c:v>-316.42049999999995</c:v>
                </c:pt>
                <c:pt idx="27022">
                  <c:v>-316.41849999999999</c:v>
                </c:pt>
                <c:pt idx="27023">
                  <c:v>-316.41649999999998</c:v>
                </c:pt>
                <c:pt idx="27024">
                  <c:v>-316.41449999999998</c:v>
                </c:pt>
                <c:pt idx="27025">
                  <c:v>-316.41249999999997</c:v>
                </c:pt>
                <c:pt idx="27026">
                  <c:v>-316.41049999999996</c:v>
                </c:pt>
                <c:pt idx="27027">
                  <c:v>-316.4085</c:v>
                </c:pt>
                <c:pt idx="27028">
                  <c:v>-316.40649999999999</c:v>
                </c:pt>
                <c:pt idx="27029">
                  <c:v>-316.40449999999998</c:v>
                </c:pt>
                <c:pt idx="27030">
                  <c:v>-316.40249999999997</c:v>
                </c:pt>
                <c:pt idx="27031">
                  <c:v>-316.40049999999997</c:v>
                </c:pt>
                <c:pt idx="27032">
                  <c:v>-316.39849999999996</c:v>
                </c:pt>
                <c:pt idx="27033">
                  <c:v>-316.39649999999995</c:v>
                </c:pt>
                <c:pt idx="27034">
                  <c:v>-316.39449999999999</c:v>
                </c:pt>
                <c:pt idx="27035">
                  <c:v>-316.39249999999998</c:v>
                </c:pt>
                <c:pt idx="27036">
                  <c:v>-316.39049999999997</c:v>
                </c:pt>
                <c:pt idx="27037">
                  <c:v>-316.38849999999996</c:v>
                </c:pt>
                <c:pt idx="27038">
                  <c:v>-316.38649999999996</c:v>
                </c:pt>
                <c:pt idx="27039">
                  <c:v>-316.3845</c:v>
                </c:pt>
                <c:pt idx="27040">
                  <c:v>-316.38249999999999</c:v>
                </c:pt>
                <c:pt idx="27041">
                  <c:v>-316.38049999999998</c:v>
                </c:pt>
                <c:pt idx="27042">
                  <c:v>-316.37849999999997</c:v>
                </c:pt>
                <c:pt idx="27043">
                  <c:v>-316.37649999999996</c:v>
                </c:pt>
                <c:pt idx="27044">
                  <c:v>-316.37449999999995</c:v>
                </c:pt>
                <c:pt idx="27045">
                  <c:v>-316.37249999999995</c:v>
                </c:pt>
                <c:pt idx="27046">
                  <c:v>-316.37049999999999</c:v>
                </c:pt>
                <c:pt idx="27047">
                  <c:v>-316.36849999999998</c:v>
                </c:pt>
                <c:pt idx="27048">
                  <c:v>-316.36649999999997</c:v>
                </c:pt>
                <c:pt idx="27049">
                  <c:v>-316.36449999999996</c:v>
                </c:pt>
                <c:pt idx="27050">
                  <c:v>-316.36249999999995</c:v>
                </c:pt>
                <c:pt idx="27051">
                  <c:v>-316.3605</c:v>
                </c:pt>
                <c:pt idx="27052">
                  <c:v>-316.35849999999999</c:v>
                </c:pt>
                <c:pt idx="27053">
                  <c:v>-316.35649999999998</c:v>
                </c:pt>
                <c:pt idx="27054">
                  <c:v>-316.35449999999997</c:v>
                </c:pt>
                <c:pt idx="27055">
                  <c:v>-316.35249999999996</c:v>
                </c:pt>
                <c:pt idx="27056">
                  <c:v>-316.35049999999995</c:v>
                </c:pt>
                <c:pt idx="27057">
                  <c:v>-316.3485</c:v>
                </c:pt>
                <c:pt idx="27058">
                  <c:v>-316.34649999999999</c:v>
                </c:pt>
                <c:pt idx="27059">
                  <c:v>-316.34449999999998</c:v>
                </c:pt>
                <c:pt idx="27060">
                  <c:v>-316.34249999999997</c:v>
                </c:pt>
                <c:pt idx="27061">
                  <c:v>-316.34049999999996</c:v>
                </c:pt>
                <c:pt idx="27062">
                  <c:v>-316.33849999999995</c:v>
                </c:pt>
                <c:pt idx="27063">
                  <c:v>-316.3365</c:v>
                </c:pt>
                <c:pt idx="27064">
                  <c:v>-316.33449999999999</c:v>
                </c:pt>
                <c:pt idx="27065">
                  <c:v>-316.33249999999998</c:v>
                </c:pt>
                <c:pt idx="27066">
                  <c:v>-316.33049999999997</c:v>
                </c:pt>
                <c:pt idx="27067">
                  <c:v>-316.32849999999996</c:v>
                </c:pt>
                <c:pt idx="27068">
                  <c:v>-316.32649999999995</c:v>
                </c:pt>
                <c:pt idx="27069">
                  <c:v>-316.3245</c:v>
                </c:pt>
                <c:pt idx="27070">
                  <c:v>-316.32249999999999</c:v>
                </c:pt>
                <c:pt idx="27071">
                  <c:v>-316.32049999999998</c:v>
                </c:pt>
                <c:pt idx="27072">
                  <c:v>-316.31849999999997</c:v>
                </c:pt>
                <c:pt idx="27073">
                  <c:v>-316.31649999999996</c:v>
                </c:pt>
                <c:pt idx="27074">
                  <c:v>-316.31449999999995</c:v>
                </c:pt>
                <c:pt idx="27075">
                  <c:v>-316.3125</c:v>
                </c:pt>
                <c:pt idx="27076">
                  <c:v>-316.31049999999999</c:v>
                </c:pt>
                <c:pt idx="27077">
                  <c:v>-316.30849999999998</c:v>
                </c:pt>
                <c:pt idx="27078">
                  <c:v>-316.30649999999997</c:v>
                </c:pt>
                <c:pt idx="27079">
                  <c:v>-316.30449999999996</c:v>
                </c:pt>
                <c:pt idx="27080">
                  <c:v>-316.30250000000001</c:v>
                </c:pt>
                <c:pt idx="27081">
                  <c:v>-316.3005</c:v>
                </c:pt>
                <c:pt idx="27082">
                  <c:v>-316.29849999999999</c:v>
                </c:pt>
                <c:pt idx="27083">
                  <c:v>-316.29649999999998</c:v>
                </c:pt>
                <c:pt idx="27084">
                  <c:v>-316.29449999999997</c:v>
                </c:pt>
                <c:pt idx="27085">
                  <c:v>-316.29249999999996</c:v>
                </c:pt>
                <c:pt idx="27086">
                  <c:v>-316.29049999999995</c:v>
                </c:pt>
                <c:pt idx="27087">
                  <c:v>-316.2885</c:v>
                </c:pt>
                <c:pt idx="27088">
                  <c:v>-316.28649999999999</c:v>
                </c:pt>
                <c:pt idx="27089">
                  <c:v>-316.28449999999998</c:v>
                </c:pt>
                <c:pt idx="27090">
                  <c:v>-316.28249999999997</c:v>
                </c:pt>
                <c:pt idx="27091">
                  <c:v>-316.28049999999996</c:v>
                </c:pt>
                <c:pt idx="27092">
                  <c:v>-316.27850000000001</c:v>
                </c:pt>
                <c:pt idx="27093">
                  <c:v>-316.2765</c:v>
                </c:pt>
                <c:pt idx="27094">
                  <c:v>-316.27449999999999</c:v>
                </c:pt>
                <c:pt idx="27095">
                  <c:v>-316.27249999999998</c:v>
                </c:pt>
                <c:pt idx="27096">
                  <c:v>-316.27049999999997</c:v>
                </c:pt>
                <c:pt idx="27097">
                  <c:v>-316.26849999999996</c:v>
                </c:pt>
                <c:pt idx="27098">
                  <c:v>-316.26649999999995</c:v>
                </c:pt>
                <c:pt idx="27099">
                  <c:v>-316.2645</c:v>
                </c:pt>
                <c:pt idx="27100">
                  <c:v>-316.26249999999999</c:v>
                </c:pt>
                <c:pt idx="27101">
                  <c:v>-316.26049999999998</c:v>
                </c:pt>
                <c:pt idx="27102">
                  <c:v>-316.25849999999997</c:v>
                </c:pt>
                <c:pt idx="27103">
                  <c:v>-316.25649999999996</c:v>
                </c:pt>
                <c:pt idx="27104">
                  <c:v>-316.25450000000001</c:v>
                </c:pt>
                <c:pt idx="27105">
                  <c:v>-316.2525</c:v>
                </c:pt>
                <c:pt idx="27106">
                  <c:v>-316.25049999999999</c:v>
                </c:pt>
                <c:pt idx="27107">
                  <c:v>-316.24849999999998</c:v>
                </c:pt>
                <c:pt idx="27108">
                  <c:v>-316.24649999999997</c:v>
                </c:pt>
                <c:pt idx="27109">
                  <c:v>-316.24449999999996</c:v>
                </c:pt>
                <c:pt idx="27110">
                  <c:v>-316.24249999999995</c:v>
                </c:pt>
                <c:pt idx="27111">
                  <c:v>-316.2405</c:v>
                </c:pt>
                <c:pt idx="27112">
                  <c:v>-316.23849999999999</c:v>
                </c:pt>
                <c:pt idx="27113">
                  <c:v>-316.23649999999998</c:v>
                </c:pt>
                <c:pt idx="27114">
                  <c:v>-316.23449999999997</c:v>
                </c:pt>
                <c:pt idx="27115">
                  <c:v>-316.23249999999996</c:v>
                </c:pt>
                <c:pt idx="27116">
                  <c:v>-316.23050000000001</c:v>
                </c:pt>
                <c:pt idx="27117">
                  <c:v>-316.2285</c:v>
                </c:pt>
                <c:pt idx="27118">
                  <c:v>-316.22649999999999</c:v>
                </c:pt>
                <c:pt idx="27119">
                  <c:v>-316.22449999999998</c:v>
                </c:pt>
                <c:pt idx="27120">
                  <c:v>-316.22249999999997</c:v>
                </c:pt>
                <c:pt idx="27121">
                  <c:v>-316.22049999999996</c:v>
                </c:pt>
                <c:pt idx="27122">
                  <c:v>-316.21849999999995</c:v>
                </c:pt>
                <c:pt idx="27123">
                  <c:v>-316.2165</c:v>
                </c:pt>
                <c:pt idx="27124">
                  <c:v>-316.21449999999999</c:v>
                </c:pt>
                <c:pt idx="27125">
                  <c:v>-316.21249999999998</c:v>
                </c:pt>
                <c:pt idx="27126">
                  <c:v>-316.21049999999997</c:v>
                </c:pt>
                <c:pt idx="27127">
                  <c:v>-316.20849999999996</c:v>
                </c:pt>
                <c:pt idx="27128">
                  <c:v>-316.20650000000001</c:v>
                </c:pt>
                <c:pt idx="27129">
                  <c:v>-316.2045</c:v>
                </c:pt>
                <c:pt idx="27130">
                  <c:v>-316.20249999999999</c:v>
                </c:pt>
                <c:pt idx="27131">
                  <c:v>-316.20049999999998</c:v>
                </c:pt>
                <c:pt idx="27132">
                  <c:v>-316.19849999999997</c:v>
                </c:pt>
                <c:pt idx="27133">
                  <c:v>-316.19649999999996</c:v>
                </c:pt>
                <c:pt idx="27134">
                  <c:v>-316.19449999999995</c:v>
                </c:pt>
                <c:pt idx="27135">
                  <c:v>-316.1925</c:v>
                </c:pt>
                <c:pt idx="27136">
                  <c:v>-316.19049999999999</c:v>
                </c:pt>
                <c:pt idx="27137">
                  <c:v>-316.18849999999998</c:v>
                </c:pt>
                <c:pt idx="27138">
                  <c:v>-316.18649999999997</c:v>
                </c:pt>
                <c:pt idx="27139">
                  <c:v>-316.18449999999996</c:v>
                </c:pt>
                <c:pt idx="27140">
                  <c:v>-316.1825</c:v>
                </c:pt>
                <c:pt idx="27141">
                  <c:v>-316.18049999999999</c:v>
                </c:pt>
                <c:pt idx="27142">
                  <c:v>-316.17849999999999</c:v>
                </c:pt>
                <c:pt idx="27143">
                  <c:v>-316.17649999999998</c:v>
                </c:pt>
                <c:pt idx="27144">
                  <c:v>-316.17449999999997</c:v>
                </c:pt>
                <c:pt idx="27145">
                  <c:v>-316.17249999999996</c:v>
                </c:pt>
                <c:pt idx="27146">
                  <c:v>-316.17049999999995</c:v>
                </c:pt>
                <c:pt idx="27147">
                  <c:v>-316.16849999999999</c:v>
                </c:pt>
                <c:pt idx="27148">
                  <c:v>-316.16649999999998</c:v>
                </c:pt>
                <c:pt idx="27149">
                  <c:v>-316.16449999999998</c:v>
                </c:pt>
                <c:pt idx="27150">
                  <c:v>-316.16249999999997</c:v>
                </c:pt>
                <c:pt idx="27151">
                  <c:v>-316.16049999999996</c:v>
                </c:pt>
                <c:pt idx="27152">
                  <c:v>-316.1585</c:v>
                </c:pt>
                <c:pt idx="27153">
                  <c:v>-316.15649999999999</c:v>
                </c:pt>
                <c:pt idx="27154">
                  <c:v>-316.15449999999998</c:v>
                </c:pt>
                <c:pt idx="27155">
                  <c:v>-316.15249999999997</c:v>
                </c:pt>
                <c:pt idx="27156">
                  <c:v>-316.15049999999997</c:v>
                </c:pt>
                <c:pt idx="27157">
                  <c:v>-316.14849999999996</c:v>
                </c:pt>
                <c:pt idx="27158">
                  <c:v>-316.14649999999995</c:v>
                </c:pt>
                <c:pt idx="27159">
                  <c:v>-316.14449999999999</c:v>
                </c:pt>
                <c:pt idx="27160">
                  <c:v>-316.14249999999998</c:v>
                </c:pt>
                <c:pt idx="27161">
                  <c:v>-316.14049999999997</c:v>
                </c:pt>
                <c:pt idx="27162">
                  <c:v>-316.13849999999996</c:v>
                </c:pt>
                <c:pt idx="27163">
                  <c:v>-316.13649999999996</c:v>
                </c:pt>
                <c:pt idx="27164">
                  <c:v>-316.1345</c:v>
                </c:pt>
                <c:pt idx="27165">
                  <c:v>-316.13249999999999</c:v>
                </c:pt>
                <c:pt idx="27166">
                  <c:v>-316.13049999999998</c:v>
                </c:pt>
                <c:pt idx="27167">
                  <c:v>-316.12849999999997</c:v>
                </c:pt>
                <c:pt idx="27168">
                  <c:v>-316.12649999999996</c:v>
                </c:pt>
                <c:pt idx="27169">
                  <c:v>-316.12449999999995</c:v>
                </c:pt>
                <c:pt idx="27170">
                  <c:v>-316.12249999999995</c:v>
                </c:pt>
                <c:pt idx="27171">
                  <c:v>-316.12049999999999</c:v>
                </c:pt>
                <c:pt idx="27172">
                  <c:v>-316.11849999999998</c:v>
                </c:pt>
                <c:pt idx="27173">
                  <c:v>-316.11649999999997</c:v>
                </c:pt>
                <c:pt idx="27174">
                  <c:v>-316.11449999999996</c:v>
                </c:pt>
                <c:pt idx="27175">
                  <c:v>-316.11249999999995</c:v>
                </c:pt>
                <c:pt idx="27176">
                  <c:v>-316.1105</c:v>
                </c:pt>
                <c:pt idx="27177">
                  <c:v>-316.10849999999999</c:v>
                </c:pt>
                <c:pt idx="27178">
                  <c:v>-316.10649999999998</c:v>
                </c:pt>
                <c:pt idx="27179">
                  <c:v>-316.10449999999997</c:v>
                </c:pt>
                <c:pt idx="27180">
                  <c:v>-316.10249999999996</c:v>
                </c:pt>
                <c:pt idx="27181">
                  <c:v>-316.10049999999995</c:v>
                </c:pt>
                <c:pt idx="27182">
                  <c:v>-316.0985</c:v>
                </c:pt>
                <c:pt idx="27183">
                  <c:v>-316.09649999999999</c:v>
                </c:pt>
                <c:pt idx="27184">
                  <c:v>-316.09449999999998</c:v>
                </c:pt>
                <c:pt idx="27185">
                  <c:v>-316.09249999999997</c:v>
                </c:pt>
                <c:pt idx="27186">
                  <c:v>-316.09049999999996</c:v>
                </c:pt>
                <c:pt idx="27187">
                  <c:v>-316.08849999999995</c:v>
                </c:pt>
                <c:pt idx="27188">
                  <c:v>-316.0865</c:v>
                </c:pt>
                <c:pt idx="27189">
                  <c:v>-316.08449999999999</c:v>
                </c:pt>
                <c:pt idx="27190">
                  <c:v>-316.08249999999998</c:v>
                </c:pt>
                <c:pt idx="27191">
                  <c:v>-316.08049999999997</c:v>
                </c:pt>
                <c:pt idx="27192">
                  <c:v>-316.07849999999996</c:v>
                </c:pt>
                <c:pt idx="27193">
                  <c:v>-316.07649999999995</c:v>
                </c:pt>
                <c:pt idx="27194">
                  <c:v>-316.0745</c:v>
                </c:pt>
                <c:pt idx="27195">
                  <c:v>-316.07249999999999</c:v>
                </c:pt>
                <c:pt idx="27196">
                  <c:v>-316.07049999999998</c:v>
                </c:pt>
                <c:pt idx="27197">
                  <c:v>-316.06849999999997</c:v>
                </c:pt>
                <c:pt idx="27198">
                  <c:v>-316.06649999999996</c:v>
                </c:pt>
                <c:pt idx="27199">
                  <c:v>-316.06449999999995</c:v>
                </c:pt>
                <c:pt idx="27200">
                  <c:v>-316.0625</c:v>
                </c:pt>
                <c:pt idx="27201">
                  <c:v>-316.06049999999999</c:v>
                </c:pt>
                <c:pt idx="27202">
                  <c:v>-316.05849999999998</c:v>
                </c:pt>
                <c:pt idx="27203">
                  <c:v>-316.05649999999997</c:v>
                </c:pt>
                <c:pt idx="27204">
                  <c:v>-316.05449999999996</c:v>
                </c:pt>
                <c:pt idx="27205">
                  <c:v>-316.05250000000001</c:v>
                </c:pt>
                <c:pt idx="27206">
                  <c:v>-316.0505</c:v>
                </c:pt>
                <c:pt idx="27207">
                  <c:v>-316.04849999999999</c:v>
                </c:pt>
                <c:pt idx="27208">
                  <c:v>-316.04649999999998</c:v>
                </c:pt>
                <c:pt idx="27209">
                  <c:v>-316.04449999999997</c:v>
                </c:pt>
                <c:pt idx="27210">
                  <c:v>-316.04249999999996</c:v>
                </c:pt>
                <c:pt idx="27211">
                  <c:v>-316.04049999999995</c:v>
                </c:pt>
                <c:pt idx="27212">
                  <c:v>-316.0385</c:v>
                </c:pt>
                <c:pt idx="27213">
                  <c:v>-316.03649999999999</c:v>
                </c:pt>
                <c:pt idx="27214">
                  <c:v>-316.03449999999998</c:v>
                </c:pt>
                <c:pt idx="27215">
                  <c:v>-316.03249999999997</c:v>
                </c:pt>
                <c:pt idx="27216">
                  <c:v>-316.03049999999996</c:v>
                </c:pt>
                <c:pt idx="27217">
                  <c:v>-316.02850000000001</c:v>
                </c:pt>
                <c:pt idx="27218">
                  <c:v>-316.0265</c:v>
                </c:pt>
                <c:pt idx="27219">
                  <c:v>-316.02449999999999</c:v>
                </c:pt>
                <c:pt idx="27220">
                  <c:v>-316.02249999999998</c:v>
                </c:pt>
                <c:pt idx="27221">
                  <c:v>-316.02049999999997</c:v>
                </c:pt>
                <c:pt idx="27222">
                  <c:v>-316.01849999999996</c:v>
                </c:pt>
                <c:pt idx="27223">
                  <c:v>-316.01649999999995</c:v>
                </c:pt>
                <c:pt idx="27224">
                  <c:v>-316.0145</c:v>
                </c:pt>
                <c:pt idx="27225">
                  <c:v>-316.01249999999999</c:v>
                </c:pt>
                <c:pt idx="27226">
                  <c:v>-316.01049999999998</c:v>
                </c:pt>
                <c:pt idx="27227">
                  <c:v>-316.00849999999997</c:v>
                </c:pt>
                <c:pt idx="27228">
                  <c:v>-316.00649999999996</c:v>
                </c:pt>
                <c:pt idx="27229">
                  <c:v>-316.00450000000001</c:v>
                </c:pt>
                <c:pt idx="27230">
                  <c:v>-316.0025</c:v>
                </c:pt>
                <c:pt idx="27231">
                  <c:v>-316.00049999999999</c:v>
                </c:pt>
                <c:pt idx="27232">
                  <c:v>-315.99849999999998</c:v>
                </c:pt>
                <c:pt idx="27233">
                  <c:v>-315.99649999999997</c:v>
                </c:pt>
                <c:pt idx="27234">
                  <c:v>-315.99449999999996</c:v>
                </c:pt>
                <c:pt idx="27235">
                  <c:v>-315.99249999999995</c:v>
                </c:pt>
                <c:pt idx="27236">
                  <c:v>-315.9905</c:v>
                </c:pt>
                <c:pt idx="27237">
                  <c:v>-315.98849999999999</c:v>
                </c:pt>
                <c:pt idx="27238">
                  <c:v>-315.98649999999998</c:v>
                </c:pt>
                <c:pt idx="27239">
                  <c:v>-315.98449999999997</c:v>
                </c:pt>
                <c:pt idx="27240">
                  <c:v>-315.98249999999996</c:v>
                </c:pt>
                <c:pt idx="27241">
                  <c:v>-315.98050000000001</c:v>
                </c:pt>
                <c:pt idx="27242">
                  <c:v>-315.9785</c:v>
                </c:pt>
                <c:pt idx="27243">
                  <c:v>-315.97649999999999</c:v>
                </c:pt>
                <c:pt idx="27244">
                  <c:v>-315.97449999999998</c:v>
                </c:pt>
                <c:pt idx="27245">
                  <c:v>-315.97249999999997</c:v>
                </c:pt>
                <c:pt idx="27246">
                  <c:v>-315.97049999999996</c:v>
                </c:pt>
                <c:pt idx="27247">
                  <c:v>-315.96849999999995</c:v>
                </c:pt>
                <c:pt idx="27248">
                  <c:v>-315.9665</c:v>
                </c:pt>
                <c:pt idx="27249">
                  <c:v>-315.96449999999999</c:v>
                </c:pt>
                <c:pt idx="27250">
                  <c:v>-315.96249999999998</c:v>
                </c:pt>
                <c:pt idx="27251">
                  <c:v>-315.96049999999997</c:v>
                </c:pt>
                <c:pt idx="27252">
                  <c:v>-315.95849999999996</c:v>
                </c:pt>
                <c:pt idx="27253">
                  <c:v>-315.95650000000001</c:v>
                </c:pt>
                <c:pt idx="27254">
                  <c:v>-315.9545</c:v>
                </c:pt>
                <c:pt idx="27255">
                  <c:v>-315.95249999999999</c:v>
                </c:pt>
                <c:pt idx="27256">
                  <c:v>-315.95049999999998</c:v>
                </c:pt>
                <c:pt idx="27257">
                  <c:v>-315.94849999999997</c:v>
                </c:pt>
                <c:pt idx="27258">
                  <c:v>-315.94649999999996</c:v>
                </c:pt>
                <c:pt idx="27259">
                  <c:v>-315.94449999999995</c:v>
                </c:pt>
                <c:pt idx="27260">
                  <c:v>-315.9425</c:v>
                </c:pt>
                <c:pt idx="27261">
                  <c:v>-315.94049999999999</c:v>
                </c:pt>
                <c:pt idx="27262">
                  <c:v>-315.93849999999998</c:v>
                </c:pt>
                <c:pt idx="27263">
                  <c:v>-315.93649999999997</c:v>
                </c:pt>
                <c:pt idx="27264">
                  <c:v>-315.93449999999996</c:v>
                </c:pt>
                <c:pt idx="27265">
                  <c:v>-315.9325</c:v>
                </c:pt>
                <c:pt idx="27266">
                  <c:v>-315.93049999999999</c:v>
                </c:pt>
                <c:pt idx="27267">
                  <c:v>-315.92849999999999</c:v>
                </c:pt>
                <c:pt idx="27268">
                  <c:v>-315.92649999999998</c:v>
                </c:pt>
                <c:pt idx="27269">
                  <c:v>-315.92449999999997</c:v>
                </c:pt>
                <c:pt idx="27270">
                  <c:v>-315.92249999999996</c:v>
                </c:pt>
                <c:pt idx="27271">
                  <c:v>-315.92049999999995</c:v>
                </c:pt>
                <c:pt idx="27272">
                  <c:v>-315.91849999999999</c:v>
                </c:pt>
                <c:pt idx="27273">
                  <c:v>-315.91649999999998</c:v>
                </c:pt>
                <c:pt idx="27274">
                  <c:v>-315.91449999999998</c:v>
                </c:pt>
                <c:pt idx="27275">
                  <c:v>-315.91249999999997</c:v>
                </c:pt>
                <c:pt idx="27276">
                  <c:v>-315.91049999999996</c:v>
                </c:pt>
                <c:pt idx="27277">
                  <c:v>-315.9085</c:v>
                </c:pt>
                <c:pt idx="27278">
                  <c:v>-315.90649999999999</c:v>
                </c:pt>
                <c:pt idx="27279">
                  <c:v>-315.90449999999998</c:v>
                </c:pt>
                <c:pt idx="27280">
                  <c:v>-315.90249999999997</c:v>
                </c:pt>
                <c:pt idx="27281">
                  <c:v>-315.90049999999997</c:v>
                </c:pt>
                <c:pt idx="27282">
                  <c:v>-315.89849999999996</c:v>
                </c:pt>
                <c:pt idx="27283">
                  <c:v>-315.89649999999995</c:v>
                </c:pt>
                <c:pt idx="27284">
                  <c:v>-315.89449999999999</c:v>
                </c:pt>
                <c:pt idx="27285">
                  <c:v>-315.89249999999998</c:v>
                </c:pt>
                <c:pt idx="27286">
                  <c:v>-315.89049999999997</c:v>
                </c:pt>
                <c:pt idx="27287">
                  <c:v>-315.88849999999996</c:v>
                </c:pt>
                <c:pt idx="27288">
                  <c:v>-315.88649999999996</c:v>
                </c:pt>
                <c:pt idx="27289">
                  <c:v>-315.8845</c:v>
                </c:pt>
                <c:pt idx="27290">
                  <c:v>-315.88249999999999</c:v>
                </c:pt>
                <c:pt idx="27291">
                  <c:v>-315.88049999999998</c:v>
                </c:pt>
                <c:pt idx="27292">
                  <c:v>-315.87849999999997</c:v>
                </c:pt>
                <c:pt idx="27293">
                  <c:v>-315.87649999999996</c:v>
                </c:pt>
                <c:pt idx="27294">
                  <c:v>-315.87449999999995</c:v>
                </c:pt>
                <c:pt idx="27295">
                  <c:v>-315.87249999999995</c:v>
                </c:pt>
                <c:pt idx="27296">
                  <c:v>-315.87049999999999</c:v>
                </c:pt>
                <c:pt idx="27297">
                  <c:v>-315.86849999999998</c:v>
                </c:pt>
                <c:pt idx="27298">
                  <c:v>-315.86649999999997</c:v>
                </c:pt>
                <c:pt idx="27299">
                  <c:v>-315.86449999999996</c:v>
                </c:pt>
                <c:pt idx="27300">
                  <c:v>-315.86249999999995</c:v>
                </c:pt>
                <c:pt idx="27301">
                  <c:v>-315.8605</c:v>
                </c:pt>
                <c:pt idx="27302">
                  <c:v>-315.85849999999999</c:v>
                </c:pt>
                <c:pt idx="27303">
                  <c:v>-315.85649999999998</c:v>
                </c:pt>
                <c:pt idx="27304">
                  <c:v>-315.85449999999997</c:v>
                </c:pt>
                <c:pt idx="27305">
                  <c:v>-315.85249999999996</c:v>
                </c:pt>
                <c:pt idx="27306">
                  <c:v>-315.85049999999995</c:v>
                </c:pt>
                <c:pt idx="27307">
                  <c:v>-315.8485</c:v>
                </c:pt>
                <c:pt idx="27308">
                  <c:v>-315.84649999999999</c:v>
                </c:pt>
                <c:pt idx="27309">
                  <c:v>-315.84449999999998</c:v>
                </c:pt>
                <c:pt idx="27310">
                  <c:v>-315.84249999999997</c:v>
                </c:pt>
                <c:pt idx="27311">
                  <c:v>-315.84049999999996</c:v>
                </c:pt>
                <c:pt idx="27312">
                  <c:v>-315.83849999999995</c:v>
                </c:pt>
                <c:pt idx="27313">
                  <c:v>-315.8365</c:v>
                </c:pt>
                <c:pt idx="27314">
                  <c:v>-315.83449999999999</c:v>
                </c:pt>
                <c:pt idx="27315">
                  <c:v>-315.83249999999998</c:v>
                </c:pt>
                <c:pt idx="27316">
                  <c:v>-315.83049999999997</c:v>
                </c:pt>
                <c:pt idx="27317">
                  <c:v>-315.82849999999996</c:v>
                </c:pt>
                <c:pt idx="27318">
                  <c:v>-315.82649999999995</c:v>
                </c:pt>
                <c:pt idx="27319">
                  <c:v>-315.8245</c:v>
                </c:pt>
                <c:pt idx="27320">
                  <c:v>-315.82249999999999</c:v>
                </c:pt>
                <c:pt idx="27321">
                  <c:v>-315.82049999999998</c:v>
                </c:pt>
                <c:pt idx="27322">
                  <c:v>-315.81849999999997</c:v>
                </c:pt>
                <c:pt idx="27323">
                  <c:v>-315.81649999999996</c:v>
                </c:pt>
                <c:pt idx="27324">
                  <c:v>-315.81449999999995</c:v>
                </c:pt>
                <c:pt idx="27325">
                  <c:v>-315.8125</c:v>
                </c:pt>
                <c:pt idx="27326">
                  <c:v>-315.81049999999999</c:v>
                </c:pt>
                <c:pt idx="27327">
                  <c:v>-315.80849999999998</c:v>
                </c:pt>
                <c:pt idx="27328">
                  <c:v>-315.80649999999997</c:v>
                </c:pt>
                <c:pt idx="27329">
                  <c:v>-315.80449999999996</c:v>
                </c:pt>
                <c:pt idx="27330">
                  <c:v>-315.80250000000001</c:v>
                </c:pt>
                <c:pt idx="27331">
                  <c:v>-315.8005</c:v>
                </c:pt>
                <c:pt idx="27332">
                  <c:v>-315.79849999999999</c:v>
                </c:pt>
                <c:pt idx="27333">
                  <c:v>-315.79649999999998</c:v>
                </c:pt>
                <c:pt idx="27334">
                  <c:v>-315.79449999999997</c:v>
                </c:pt>
                <c:pt idx="27335">
                  <c:v>-315.79249999999996</c:v>
                </c:pt>
                <c:pt idx="27336">
                  <c:v>-315.79049999999995</c:v>
                </c:pt>
                <c:pt idx="27337">
                  <c:v>-315.7885</c:v>
                </c:pt>
                <c:pt idx="27338">
                  <c:v>-315.78649999999999</c:v>
                </c:pt>
                <c:pt idx="27339">
                  <c:v>-315.78449999999998</c:v>
                </c:pt>
                <c:pt idx="27340">
                  <c:v>-315.78249999999997</c:v>
                </c:pt>
                <c:pt idx="27341">
                  <c:v>-315.78049999999996</c:v>
                </c:pt>
                <c:pt idx="27342">
                  <c:v>-315.77850000000001</c:v>
                </c:pt>
                <c:pt idx="27343">
                  <c:v>-315.7765</c:v>
                </c:pt>
                <c:pt idx="27344">
                  <c:v>-315.77449999999999</c:v>
                </c:pt>
                <c:pt idx="27345">
                  <c:v>-315.77249999999998</c:v>
                </c:pt>
                <c:pt idx="27346">
                  <c:v>-315.77049999999997</c:v>
                </c:pt>
                <c:pt idx="27347">
                  <c:v>-315.76849999999996</c:v>
                </c:pt>
                <c:pt idx="27348">
                  <c:v>-315.76649999999995</c:v>
                </c:pt>
                <c:pt idx="27349">
                  <c:v>-315.7645</c:v>
                </c:pt>
                <c:pt idx="27350">
                  <c:v>-315.76249999999999</c:v>
                </c:pt>
                <c:pt idx="27351">
                  <c:v>-315.76049999999998</c:v>
                </c:pt>
                <c:pt idx="27352">
                  <c:v>-315.75849999999997</c:v>
                </c:pt>
                <c:pt idx="27353">
                  <c:v>-315.75649999999996</c:v>
                </c:pt>
                <c:pt idx="27354">
                  <c:v>-315.75450000000001</c:v>
                </c:pt>
                <c:pt idx="27355">
                  <c:v>-315.7525</c:v>
                </c:pt>
                <c:pt idx="27356">
                  <c:v>-315.75049999999999</c:v>
                </c:pt>
                <c:pt idx="27357">
                  <c:v>-315.74849999999998</c:v>
                </c:pt>
                <c:pt idx="27358">
                  <c:v>-315.74649999999997</c:v>
                </c:pt>
                <c:pt idx="27359">
                  <c:v>-315.74449999999996</c:v>
                </c:pt>
                <c:pt idx="27360">
                  <c:v>-315.74249999999995</c:v>
                </c:pt>
                <c:pt idx="27361">
                  <c:v>-315.7405</c:v>
                </c:pt>
                <c:pt idx="27362">
                  <c:v>-315.73849999999999</c:v>
                </c:pt>
                <c:pt idx="27363">
                  <c:v>-315.73649999999998</c:v>
                </c:pt>
                <c:pt idx="27364">
                  <c:v>-315.73449999999997</c:v>
                </c:pt>
                <c:pt idx="27365">
                  <c:v>-315.73249999999996</c:v>
                </c:pt>
                <c:pt idx="27366">
                  <c:v>-315.73050000000001</c:v>
                </c:pt>
                <c:pt idx="27367">
                  <c:v>-315.7285</c:v>
                </c:pt>
                <c:pt idx="27368">
                  <c:v>-315.72649999999999</c:v>
                </c:pt>
                <c:pt idx="27369">
                  <c:v>-315.72449999999998</c:v>
                </c:pt>
                <c:pt idx="27370">
                  <c:v>-315.72249999999997</c:v>
                </c:pt>
                <c:pt idx="27371">
                  <c:v>-315.72049999999996</c:v>
                </c:pt>
                <c:pt idx="27372">
                  <c:v>-315.71849999999995</c:v>
                </c:pt>
                <c:pt idx="27373">
                  <c:v>-315.7165</c:v>
                </c:pt>
                <c:pt idx="27374">
                  <c:v>-315.71449999999999</c:v>
                </c:pt>
                <c:pt idx="27375">
                  <c:v>-315.71249999999998</c:v>
                </c:pt>
                <c:pt idx="27376">
                  <c:v>-315.71049999999997</c:v>
                </c:pt>
                <c:pt idx="27377">
                  <c:v>-315.70849999999996</c:v>
                </c:pt>
                <c:pt idx="27378">
                  <c:v>-315.70650000000001</c:v>
                </c:pt>
                <c:pt idx="27379">
                  <c:v>-315.7045</c:v>
                </c:pt>
                <c:pt idx="27380">
                  <c:v>-315.70249999999999</c:v>
                </c:pt>
                <c:pt idx="27381">
                  <c:v>-315.70049999999998</c:v>
                </c:pt>
                <c:pt idx="27382">
                  <c:v>-315.69849999999997</c:v>
                </c:pt>
                <c:pt idx="27383">
                  <c:v>-315.69649999999996</c:v>
                </c:pt>
                <c:pt idx="27384">
                  <c:v>-315.69449999999995</c:v>
                </c:pt>
                <c:pt idx="27385">
                  <c:v>-315.6925</c:v>
                </c:pt>
                <c:pt idx="27386">
                  <c:v>-315.69049999999999</c:v>
                </c:pt>
                <c:pt idx="27387">
                  <c:v>-315.68849999999998</c:v>
                </c:pt>
                <c:pt idx="27388">
                  <c:v>-315.68649999999997</c:v>
                </c:pt>
                <c:pt idx="27389">
                  <c:v>-315.68449999999996</c:v>
                </c:pt>
                <c:pt idx="27390">
                  <c:v>-315.6825</c:v>
                </c:pt>
                <c:pt idx="27391">
                  <c:v>-315.68049999999999</c:v>
                </c:pt>
                <c:pt idx="27392">
                  <c:v>-315.67849999999999</c:v>
                </c:pt>
                <c:pt idx="27393">
                  <c:v>-315.67649999999998</c:v>
                </c:pt>
                <c:pt idx="27394">
                  <c:v>-315.67449999999997</c:v>
                </c:pt>
                <c:pt idx="27395">
                  <c:v>-315.67249999999996</c:v>
                </c:pt>
                <c:pt idx="27396">
                  <c:v>-315.67049999999995</c:v>
                </c:pt>
                <c:pt idx="27397">
                  <c:v>-315.66849999999999</c:v>
                </c:pt>
                <c:pt idx="27398">
                  <c:v>-315.66649999999998</c:v>
                </c:pt>
                <c:pt idx="27399">
                  <c:v>-315.66449999999998</c:v>
                </c:pt>
                <c:pt idx="27400">
                  <c:v>-315.66249999999997</c:v>
                </c:pt>
                <c:pt idx="27401">
                  <c:v>-315.66049999999996</c:v>
                </c:pt>
                <c:pt idx="27402">
                  <c:v>-315.6585</c:v>
                </c:pt>
                <c:pt idx="27403">
                  <c:v>-315.65649999999999</c:v>
                </c:pt>
                <c:pt idx="27404">
                  <c:v>-315.65449999999998</c:v>
                </c:pt>
                <c:pt idx="27405">
                  <c:v>-315.65249999999997</c:v>
                </c:pt>
                <c:pt idx="27406">
                  <c:v>-315.65049999999997</c:v>
                </c:pt>
                <c:pt idx="27407">
                  <c:v>-315.64849999999996</c:v>
                </c:pt>
                <c:pt idx="27408">
                  <c:v>-315.64649999999995</c:v>
                </c:pt>
                <c:pt idx="27409">
                  <c:v>-315.64449999999999</c:v>
                </c:pt>
                <c:pt idx="27410">
                  <c:v>-315.64249999999998</c:v>
                </c:pt>
                <c:pt idx="27411">
                  <c:v>-315.64049999999997</c:v>
                </c:pt>
                <c:pt idx="27412">
                  <c:v>-315.63849999999996</c:v>
                </c:pt>
                <c:pt idx="27413">
                  <c:v>-315.63649999999996</c:v>
                </c:pt>
                <c:pt idx="27414">
                  <c:v>-315.6345</c:v>
                </c:pt>
                <c:pt idx="27415">
                  <c:v>-315.63249999999999</c:v>
                </c:pt>
                <c:pt idx="27416">
                  <c:v>-315.63049999999998</c:v>
                </c:pt>
                <c:pt idx="27417">
                  <c:v>-315.62849999999997</c:v>
                </c:pt>
                <c:pt idx="27418">
                  <c:v>-315.62649999999996</c:v>
                </c:pt>
                <c:pt idx="27419">
                  <c:v>-315.62449999999995</c:v>
                </c:pt>
                <c:pt idx="27420">
                  <c:v>-315.62249999999995</c:v>
                </c:pt>
                <c:pt idx="27421">
                  <c:v>-315.62049999999999</c:v>
                </c:pt>
                <c:pt idx="27422">
                  <c:v>-315.61849999999998</c:v>
                </c:pt>
                <c:pt idx="27423">
                  <c:v>-315.61649999999997</c:v>
                </c:pt>
                <c:pt idx="27424">
                  <c:v>-315.61449999999996</c:v>
                </c:pt>
                <c:pt idx="27425">
                  <c:v>-315.61249999999995</c:v>
                </c:pt>
                <c:pt idx="27426">
                  <c:v>-315.6105</c:v>
                </c:pt>
                <c:pt idx="27427">
                  <c:v>-315.60849999999999</c:v>
                </c:pt>
                <c:pt idx="27428">
                  <c:v>-315.60649999999998</c:v>
                </c:pt>
                <c:pt idx="27429">
                  <c:v>-315.60449999999997</c:v>
                </c:pt>
                <c:pt idx="27430">
                  <c:v>-315.60249999999996</c:v>
                </c:pt>
                <c:pt idx="27431">
                  <c:v>-315.60049999999995</c:v>
                </c:pt>
                <c:pt idx="27432">
                  <c:v>-315.5985</c:v>
                </c:pt>
                <c:pt idx="27433">
                  <c:v>-315.59649999999999</c:v>
                </c:pt>
                <c:pt idx="27434">
                  <c:v>-315.59449999999998</c:v>
                </c:pt>
                <c:pt idx="27435">
                  <c:v>-315.59249999999997</c:v>
                </c:pt>
                <c:pt idx="27436">
                  <c:v>-315.59049999999996</c:v>
                </c:pt>
                <c:pt idx="27437">
                  <c:v>-315.58849999999995</c:v>
                </c:pt>
                <c:pt idx="27438">
                  <c:v>-315.5865</c:v>
                </c:pt>
                <c:pt idx="27439">
                  <c:v>-315.58449999999999</c:v>
                </c:pt>
                <c:pt idx="27440">
                  <c:v>-315.58249999999998</c:v>
                </c:pt>
                <c:pt idx="27441">
                  <c:v>-315.58049999999997</c:v>
                </c:pt>
                <c:pt idx="27442">
                  <c:v>-315.57849999999996</c:v>
                </c:pt>
                <c:pt idx="27443">
                  <c:v>-315.57649999999995</c:v>
                </c:pt>
                <c:pt idx="27444">
                  <c:v>-315.5745</c:v>
                </c:pt>
                <c:pt idx="27445">
                  <c:v>-315.57249999999999</c:v>
                </c:pt>
                <c:pt idx="27446">
                  <c:v>-315.57049999999998</c:v>
                </c:pt>
                <c:pt idx="27447">
                  <c:v>-315.56849999999997</c:v>
                </c:pt>
                <c:pt idx="27448">
                  <c:v>-315.56649999999996</c:v>
                </c:pt>
                <c:pt idx="27449">
                  <c:v>-315.56449999999995</c:v>
                </c:pt>
                <c:pt idx="27450">
                  <c:v>-315.5625</c:v>
                </c:pt>
                <c:pt idx="27451">
                  <c:v>-315.56049999999999</c:v>
                </c:pt>
                <c:pt idx="27452">
                  <c:v>-315.55849999999998</c:v>
                </c:pt>
                <c:pt idx="27453">
                  <c:v>-315.55649999999997</c:v>
                </c:pt>
                <c:pt idx="27454">
                  <c:v>-315.55449999999996</c:v>
                </c:pt>
                <c:pt idx="27455">
                  <c:v>-315.55250000000001</c:v>
                </c:pt>
                <c:pt idx="27456">
                  <c:v>-315.5505</c:v>
                </c:pt>
                <c:pt idx="27457">
                  <c:v>-315.54849999999999</c:v>
                </c:pt>
                <c:pt idx="27458">
                  <c:v>-315.54649999999998</c:v>
                </c:pt>
                <c:pt idx="27459">
                  <c:v>-315.54449999999997</c:v>
                </c:pt>
                <c:pt idx="27460">
                  <c:v>-315.54249999999996</c:v>
                </c:pt>
                <c:pt idx="27461">
                  <c:v>-315.54049999999995</c:v>
                </c:pt>
                <c:pt idx="27462">
                  <c:v>-315.5385</c:v>
                </c:pt>
                <c:pt idx="27463">
                  <c:v>-315.53649999999999</c:v>
                </c:pt>
                <c:pt idx="27464">
                  <c:v>-315.53449999999998</c:v>
                </c:pt>
                <c:pt idx="27465">
                  <c:v>-315.53249999999997</c:v>
                </c:pt>
                <c:pt idx="27466">
                  <c:v>-315.53049999999996</c:v>
                </c:pt>
                <c:pt idx="27467">
                  <c:v>-315.52850000000001</c:v>
                </c:pt>
                <c:pt idx="27468">
                  <c:v>-315.5265</c:v>
                </c:pt>
                <c:pt idx="27469">
                  <c:v>-315.52449999999999</c:v>
                </c:pt>
                <c:pt idx="27470">
                  <c:v>-315.52249999999998</c:v>
                </c:pt>
                <c:pt idx="27471">
                  <c:v>-315.52049999999997</c:v>
                </c:pt>
                <c:pt idx="27472">
                  <c:v>-315.51849999999996</c:v>
                </c:pt>
                <c:pt idx="27473">
                  <c:v>-315.51649999999995</c:v>
                </c:pt>
                <c:pt idx="27474">
                  <c:v>-315.5145</c:v>
                </c:pt>
                <c:pt idx="27475">
                  <c:v>-315.51249999999999</c:v>
                </c:pt>
                <c:pt idx="27476">
                  <c:v>-315.51049999999998</c:v>
                </c:pt>
                <c:pt idx="27477">
                  <c:v>-315.50849999999997</c:v>
                </c:pt>
                <c:pt idx="27478">
                  <c:v>-315.50649999999996</c:v>
                </c:pt>
                <c:pt idx="27479">
                  <c:v>-315.50450000000001</c:v>
                </c:pt>
                <c:pt idx="27480">
                  <c:v>-315.5025</c:v>
                </c:pt>
                <c:pt idx="27481">
                  <c:v>-315.50049999999999</c:v>
                </c:pt>
                <c:pt idx="27482">
                  <c:v>-315.49849999999998</c:v>
                </c:pt>
                <c:pt idx="27483">
                  <c:v>-315.49649999999997</c:v>
                </c:pt>
                <c:pt idx="27484">
                  <c:v>-315.49449999999996</c:v>
                </c:pt>
                <c:pt idx="27485">
                  <c:v>-315.49249999999995</c:v>
                </c:pt>
                <c:pt idx="27486">
                  <c:v>-315.4905</c:v>
                </c:pt>
                <c:pt idx="27487">
                  <c:v>-315.48849999999999</c:v>
                </c:pt>
                <c:pt idx="27488">
                  <c:v>-315.48649999999998</c:v>
                </c:pt>
                <c:pt idx="27489">
                  <c:v>-315.48449999999997</c:v>
                </c:pt>
                <c:pt idx="27490">
                  <c:v>-315.48249999999996</c:v>
                </c:pt>
                <c:pt idx="27491">
                  <c:v>-315.48050000000001</c:v>
                </c:pt>
                <c:pt idx="27492">
                  <c:v>-315.4785</c:v>
                </c:pt>
                <c:pt idx="27493">
                  <c:v>-315.47649999999999</c:v>
                </c:pt>
                <c:pt idx="27494">
                  <c:v>-315.47449999999998</c:v>
                </c:pt>
                <c:pt idx="27495">
                  <c:v>-315.47249999999997</c:v>
                </c:pt>
                <c:pt idx="27496">
                  <c:v>-315.47049999999996</c:v>
                </c:pt>
                <c:pt idx="27497">
                  <c:v>-315.46849999999995</c:v>
                </c:pt>
                <c:pt idx="27498">
                  <c:v>-315.4665</c:v>
                </c:pt>
                <c:pt idx="27499">
                  <c:v>-315.46449999999999</c:v>
                </c:pt>
                <c:pt idx="27500">
                  <c:v>-315.46249999999998</c:v>
                </c:pt>
                <c:pt idx="27501">
                  <c:v>-315.46049999999997</c:v>
                </c:pt>
                <c:pt idx="27502">
                  <c:v>-315.45849999999996</c:v>
                </c:pt>
                <c:pt idx="27503">
                  <c:v>-315.45650000000001</c:v>
                </c:pt>
                <c:pt idx="27504">
                  <c:v>-315.4545</c:v>
                </c:pt>
                <c:pt idx="27505">
                  <c:v>-315.45249999999999</c:v>
                </c:pt>
                <c:pt idx="27506">
                  <c:v>-315.45049999999998</c:v>
                </c:pt>
                <c:pt idx="27507">
                  <c:v>-315.44849999999997</c:v>
                </c:pt>
                <c:pt idx="27508">
                  <c:v>-315.44649999999996</c:v>
                </c:pt>
                <c:pt idx="27509">
                  <c:v>-315.44449999999995</c:v>
                </c:pt>
                <c:pt idx="27510">
                  <c:v>-315.4425</c:v>
                </c:pt>
                <c:pt idx="27511">
                  <c:v>-315.44049999999999</c:v>
                </c:pt>
                <c:pt idx="27512">
                  <c:v>-315.43849999999998</c:v>
                </c:pt>
                <c:pt idx="27513">
                  <c:v>-315.43649999999997</c:v>
                </c:pt>
                <c:pt idx="27514">
                  <c:v>-315.43449999999996</c:v>
                </c:pt>
                <c:pt idx="27515">
                  <c:v>-315.4325</c:v>
                </c:pt>
                <c:pt idx="27516">
                  <c:v>-315.43049999999999</c:v>
                </c:pt>
                <c:pt idx="27517">
                  <c:v>-315.42849999999999</c:v>
                </c:pt>
                <c:pt idx="27518">
                  <c:v>-315.42649999999998</c:v>
                </c:pt>
                <c:pt idx="27519">
                  <c:v>-315.42449999999997</c:v>
                </c:pt>
                <c:pt idx="27520">
                  <c:v>-315.42249999999996</c:v>
                </c:pt>
                <c:pt idx="27521">
                  <c:v>-315.42049999999995</c:v>
                </c:pt>
                <c:pt idx="27522">
                  <c:v>-315.41849999999999</c:v>
                </c:pt>
                <c:pt idx="27523">
                  <c:v>-315.41649999999998</c:v>
                </c:pt>
                <c:pt idx="27524">
                  <c:v>-315.41449999999998</c:v>
                </c:pt>
                <c:pt idx="27525">
                  <c:v>-315.41249999999997</c:v>
                </c:pt>
                <c:pt idx="27526">
                  <c:v>-315.41049999999996</c:v>
                </c:pt>
                <c:pt idx="27527">
                  <c:v>-315.4085</c:v>
                </c:pt>
                <c:pt idx="27528">
                  <c:v>-315.40649999999999</c:v>
                </c:pt>
                <c:pt idx="27529">
                  <c:v>-315.40449999999998</c:v>
                </c:pt>
                <c:pt idx="27530">
                  <c:v>-315.40249999999997</c:v>
                </c:pt>
                <c:pt idx="27531">
                  <c:v>-315.40049999999997</c:v>
                </c:pt>
                <c:pt idx="27532">
                  <c:v>-315.39849999999996</c:v>
                </c:pt>
                <c:pt idx="27533">
                  <c:v>-315.39649999999995</c:v>
                </c:pt>
                <c:pt idx="27534">
                  <c:v>-315.39449999999999</c:v>
                </c:pt>
                <c:pt idx="27535">
                  <c:v>-315.39249999999998</c:v>
                </c:pt>
                <c:pt idx="27536">
                  <c:v>-315.39049999999997</c:v>
                </c:pt>
                <c:pt idx="27537">
                  <c:v>-315.38849999999996</c:v>
                </c:pt>
                <c:pt idx="27538">
                  <c:v>-315.38649999999996</c:v>
                </c:pt>
                <c:pt idx="27539">
                  <c:v>-315.3845</c:v>
                </c:pt>
                <c:pt idx="27540">
                  <c:v>-315.38249999999999</c:v>
                </c:pt>
                <c:pt idx="27541">
                  <c:v>-315.38049999999998</c:v>
                </c:pt>
                <c:pt idx="27542">
                  <c:v>-315.37849999999997</c:v>
                </c:pt>
                <c:pt idx="27543">
                  <c:v>-315.37649999999996</c:v>
                </c:pt>
                <c:pt idx="27544">
                  <c:v>-315.37449999999995</c:v>
                </c:pt>
                <c:pt idx="27545">
                  <c:v>-315.37249999999995</c:v>
                </c:pt>
                <c:pt idx="27546">
                  <c:v>-315.37049999999999</c:v>
                </c:pt>
                <c:pt idx="27547">
                  <c:v>-315.36849999999998</c:v>
                </c:pt>
                <c:pt idx="27548">
                  <c:v>-315.36649999999997</c:v>
                </c:pt>
                <c:pt idx="27549">
                  <c:v>-315.36449999999996</c:v>
                </c:pt>
                <c:pt idx="27550">
                  <c:v>-315.36249999999995</c:v>
                </c:pt>
                <c:pt idx="27551">
                  <c:v>-315.3605</c:v>
                </c:pt>
                <c:pt idx="27552">
                  <c:v>-315.35849999999999</c:v>
                </c:pt>
                <c:pt idx="27553">
                  <c:v>-315.35649999999998</c:v>
                </c:pt>
                <c:pt idx="27554">
                  <c:v>-315.35449999999997</c:v>
                </c:pt>
                <c:pt idx="27555">
                  <c:v>-315.35249999999996</c:v>
                </c:pt>
                <c:pt idx="27556">
                  <c:v>-315.35049999999995</c:v>
                </c:pt>
                <c:pt idx="27557">
                  <c:v>-315.3485</c:v>
                </c:pt>
                <c:pt idx="27558">
                  <c:v>-315.34649999999999</c:v>
                </c:pt>
                <c:pt idx="27559">
                  <c:v>-315.34449999999998</c:v>
                </c:pt>
                <c:pt idx="27560">
                  <c:v>-315.34249999999997</c:v>
                </c:pt>
                <c:pt idx="27561">
                  <c:v>-315.34049999999996</c:v>
                </c:pt>
                <c:pt idx="27562">
                  <c:v>-315.33849999999995</c:v>
                </c:pt>
                <c:pt idx="27563">
                  <c:v>-315.3365</c:v>
                </c:pt>
                <c:pt idx="27564">
                  <c:v>-315.33449999999999</c:v>
                </c:pt>
                <c:pt idx="27565">
                  <c:v>-315.33249999999998</c:v>
                </c:pt>
                <c:pt idx="27566">
                  <c:v>-315.33049999999997</c:v>
                </c:pt>
                <c:pt idx="27567">
                  <c:v>-315.32849999999996</c:v>
                </c:pt>
                <c:pt idx="27568">
                  <c:v>-315.32649999999995</c:v>
                </c:pt>
                <c:pt idx="27569">
                  <c:v>-315.3245</c:v>
                </c:pt>
                <c:pt idx="27570">
                  <c:v>-315.32249999999999</c:v>
                </c:pt>
                <c:pt idx="27571">
                  <c:v>-315.32049999999998</c:v>
                </c:pt>
                <c:pt idx="27572">
                  <c:v>-315.31849999999997</c:v>
                </c:pt>
                <c:pt idx="27573">
                  <c:v>-315.31649999999996</c:v>
                </c:pt>
                <c:pt idx="27574">
                  <c:v>-315.31449999999995</c:v>
                </c:pt>
                <c:pt idx="27575">
                  <c:v>-315.3125</c:v>
                </c:pt>
                <c:pt idx="27576">
                  <c:v>-315.31049999999999</c:v>
                </c:pt>
                <c:pt idx="27577">
                  <c:v>-315.30849999999998</c:v>
                </c:pt>
                <c:pt idx="27578">
                  <c:v>-315.30649999999997</c:v>
                </c:pt>
                <c:pt idx="27579">
                  <c:v>-315.30449999999996</c:v>
                </c:pt>
                <c:pt idx="27580">
                  <c:v>-315.30250000000001</c:v>
                </c:pt>
                <c:pt idx="27581">
                  <c:v>-315.3005</c:v>
                </c:pt>
                <c:pt idx="27582">
                  <c:v>-315.29849999999999</c:v>
                </c:pt>
                <c:pt idx="27583">
                  <c:v>-315.29649999999998</c:v>
                </c:pt>
                <c:pt idx="27584">
                  <c:v>-315.29449999999997</c:v>
                </c:pt>
                <c:pt idx="27585">
                  <c:v>-315.29249999999996</c:v>
                </c:pt>
                <c:pt idx="27586">
                  <c:v>-315.29049999999995</c:v>
                </c:pt>
                <c:pt idx="27587">
                  <c:v>-315.2885</c:v>
                </c:pt>
                <c:pt idx="27588">
                  <c:v>-315.28649999999999</c:v>
                </c:pt>
                <c:pt idx="27589">
                  <c:v>-315.28449999999998</c:v>
                </c:pt>
                <c:pt idx="27590">
                  <c:v>-315.28249999999997</c:v>
                </c:pt>
                <c:pt idx="27591">
                  <c:v>-315.28049999999996</c:v>
                </c:pt>
                <c:pt idx="27592">
                  <c:v>-315.27850000000001</c:v>
                </c:pt>
                <c:pt idx="27593">
                  <c:v>-315.2765</c:v>
                </c:pt>
                <c:pt idx="27594">
                  <c:v>-315.27449999999999</c:v>
                </c:pt>
                <c:pt idx="27595">
                  <c:v>-315.27249999999998</c:v>
                </c:pt>
                <c:pt idx="27596">
                  <c:v>-315.27049999999997</c:v>
                </c:pt>
                <c:pt idx="27597">
                  <c:v>-315.26849999999996</c:v>
                </c:pt>
                <c:pt idx="27598">
                  <c:v>-315.26649999999995</c:v>
                </c:pt>
                <c:pt idx="27599">
                  <c:v>-315.2645</c:v>
                </c:pt>
                <c:pt idx="27600">
                  <c:v>-315.26249999999999</c:v>
                </c:pt>
                <c:pt idx="27601">
                  <c:v>-315.26049999999998</c:v>
                </c:pt>
                <c:pt idx="27602">
                  <c:v>-315.25849999999997</c:v>
                </c:pt>
                <c:pt idx="27603">
                  <c:v>-315.25649999999996</c:v>
                </c:pt>
                <c:pt idx="27604">
                  <c:v>-315.25450000000001</c:v>
                </c:pt>
                <c:pt idx="27605">
                  <c:v>-315.2525</c:v>
                </c:pt>
                <c:pt idx="27606">
                  <c:v>-315.25049999999999</c:v>
                </c:pt>
                <c:pt idx="27607">
                  <c:v>-315.24849999999998</c:v>
                </c:pt>
                <c:pt idx="27608">
                  <c:v>-315.24649999999997</c:v>
                </c:pt>
                <c:pt idx="27609">
                  <c:v>-315.24449999999996</c:v>
                </c:pt>
                <c:pt idx="27610">
                  <c:v>-315.24249999999995</c:v>
                </c:pt>
                <c:pt idx="27611">
                  <c:v>-315.2405</c:v>
                </c:pt>
                <c:pt idx="27612">
                  <c:v>-315.23849999999999</c:v>
                </c:pt>
                <c:pt idx="27613">
                  <c:v>-315.23649999999998</c:v>
                </c:pt>
                <c:pt idx="27614">
                  <c:v>-315.23449999999997</c:v>
                </c:pt>
                <c:pt idx="27615">
                  <c:v>-315.23249999999996</c:v>
                </c:pt>
                <c:pt idx="27616">
                  <c:v>-315.23050000000001</c:v>
                </c:pt>
                <c:pt idx="27617">
                  <c:v>-315.2285</c:v>
                </c:pt>
                <c:pt idx="27618">
                  <c:v>-315.22649999999999</c:v>
                </c:pt>
                <c:pt idx="27619">
                  <c:v>-315.22449999999998</c:v>
                </c:pt>
                <c:pt idx="27620">
                  <c:v>-315.22249999999997</c:v>
                </c:pt>
                <c:pt idx="27621">
                  <c:v>-315.22049999999996</c:v>
                </c:pt>
                <c:pt idx="27622">
                  <c:v>-315.21849999999995</c:v>
                </c:pt>
                <c:pt idx="27623">
                  <c:v>-315.2165</c:v>
                </c:pt>
                <c:pt idx="27624">
                  <c:v>-315.21449999999999</c:v>
                </c:pt>
                <c:pt idx="27625">
                  <c:v>-315.21249999999998</c:v>
                </c:pt>
                <c:pt idx="27626">
                  <c:v>-315.21049999999997</c:v>
                </c:pt>
                <c:pt idx="27627">
                  <c:v>-315.20849999999996</c:v>
                </c:pt>
                <c:pt idx="27628">
                  <c:v>-315.20650000000001</c:v>
                </c:pt>
                <c:pt idx="27629">
                  <c:v>-315.2045</c:v>
                </c:pt>
                <c:pt idx="27630">
                  <c:v>-315.20249999999999</c:v>
                </c:pt>
                <c:pt idx="27631">
                  <c:v>-315.20049999999998</c:v>
                </c:pt>
                <c:pt idx="27632">
                  <c:v>-315.19849999999997</c:v>
                </c:pt>
                <c:pt idx="27633">
                  <c:v>-315.19649999999996</c:v>
                </c:pt>
                <c:pt idx="27634">
                  <c:v>-315.19449999999995</c:v>
                </c:pt>
                <c:pt idx="27635">
                  <c:v>-315.1925</c:v>
                </c:pt>
                <c:pt idx="27636">
                  <c:v>-315.19049999999999</c:v>
                </c:pt>
                <c:pt idx="27637">
                  <c:v>-315.18849999999998</c:v>
                </c:pt>
                <c:pt idx="27638">
                  <c:v>-315.18649999999997</c:v>
                </c:pt>
                <c:pt idx="27639">
                  <c:v>-315.18449999999996</c:v>
                </c:pt>
                <c:pt idx="27640">
                  <c:v>-315.1825</c:v>
                </c:pt>
                <c:pt idx="27641">
                  <c:v>-315.18049999999999</c:v>
                </c:pt>
                <c:pt idx="27642">
                  <c:v>-315.17849999999999</c:v>
                </c:pt>
                <c:pt idx="27643">
                  <c:v>-315.17649999999998</c:v>
                </c:pt>
                <c:pt idx="27644">
                  <c:v>-315.17449999999997</c:v>
                </c:pt>
                <c:pt idx="27645">
                  <c:v>-315.17249999999996</c:v>
                </c:pt>
                <c:pt idx="27646">
                  <c:v>-315.17049999999995</c:v>
                </c:pt>
                <c:pt idx="27647">
                  <c:v>-315.16849999999999</c:v>
                </c:pt>
                <c:pt idx="27648">
                  <c:v>-315.16649999999998</c:v>
                </c:pt>
                <c:pt idx="27649">
                  <c:v>-315.16449999999998</c:v>
                </c:pt>
                <c:pt idx="27650">
                  <c:v>-315.16249999999997</c:v>
                </c:pt>
                <c:pt idx="27651">
                  <c:v>-315.16049999999996</c:v>
                </c:pt>
                <c:pt idx="27652">
                  <c:v>-315.1585</c:v>
                </c:pt>
                <c:pt idx="27653">
                  <c:v>-315.15649999999999</c:v>
                </c:pt>
                <c:pt idx="27654">
                  <c:v>-315.15449999999998</c:v>
                </c:pt>
                <c:pt idx="27655">
                  <c:v>-315.15249999999997</c:v>
                </c:pt>
                <c:pt idx="27656">
                  <c:v>-315.15049999999997</c:v>
                </c:pt>
                <c:pt idx="27657">
                  <c:v>-315.14849999999996</c:v>
                </c:pt>
                <c:pt idx="27658">
                  <c:v>-315.14649999999995</c:v>
                </c:pt>
                <c:pt idx="27659">
                  <c:v>-315.14449999999999</c:v>
                </c:pt>
                <c:pt idx="27660">
                  <c:v>-315.14249999999998</c:v>
                </c:pt>
                <c:pt idx="27661">
                  <c:v>-315.14049999999997</c:v>
                </c:pt>
                <c:pt idx="27662">
                  <c:v>-315.13849999999996</c:v>
                </c:pt>
                <c:pt idx="27663">
                  <c:v>-315.13649999999996</c:v>
                </c:pt>
                <c:pt idx="27664">
                  <c:v>-315.1345</c:v>
                </c:pt>
                <c:pt idx="27665">
                  <c:v>-315.13249999999999</c:v>
                </c:pt>
                <c:pt idx="27666">
                  <c:v>-315.13049999999998</c:v>
                </c:pt>
                <c:pt idx="27667">
                  <c:v>-315.12849999999997</c:v>
                </c:pt>
                <c:pt idx="27668">
                  <c:v>-315.12649999999996</c:v>
                </c:pt>
                <c:pt idx="27669">
                  <c:v>-315.12449999999995</c:v>
                </c:pt>
                <c:pt idx="27670">
                  <c:v>-315.12249999999995</c:v>
                </c:pt>
                <c:pt idx="27671">
                  <c:v>-315.12049999999999</c:v>
                </c:pt>
                <c:pt idx="27672">
                  <c:v>-315.11849999999998</c:v>
                </c:pt>
                <c:pt idx="27673">
                  <c:v>-315.11649999999997</c:v>
                </c:pt>
                <c:pt idx="27674">
                  <c:v>-315.11449999999996</c:v>
                </c:pt>
                <c:pt idx="27675">
                  <c:v>-315.11249999999995</c:v>
                </c:pt>
                <c:pt idx="27676">
                  <c:v>-315.1105</c:v>
                </c:pt>
                <c:pt idx="27677">
                  <c:v>-315.10849999999999</c:v>
                </c:pt>
                <c:pt idx="27678">
                  <c:v>-315.10649999999998</c:v>
                </c:pt>
                <c:pt idx="27679">
                  <c:v>-315.10449999999997</c:v>
                </c:pt>
                <c:pt idx="27680">
                  <c:v>-315.10249999999996</c:v>
                </c:pt>
                <c:pt idx="27681">
                  <c:v>-315.10049999999995</c:v>
                </c:pt>
                <c:pt idx="27682">
                  <c:v>-315.0985</c:v>
                </c:pt>
                <c:pt idx="27683">
                  <c:v>-315.09649999999999</c:v>
                </c:pt>
                <c:pt idx="27684">
                  <c:v>-315.09449999999998</c:v>
                </c:pt>
                <c:pt idx="27685">
                  <c:v>-315.09249999999997</c:v>
                </c:pt>
                <c:pt idx="27686">
                  <c:v>-315.09049999999996</c:v>
                </c:pt>
                <c:pt idx="27687">
                  <c:v>-315.08849999999995</c:v>
                </c:pt>
                <c:pt idx="27688">
                  <c:v>-315.0865</c:v>
                </c:pt>
                <c:pt idx="27689">
                  <c:v>-315.08449999999999</c:v>
                </c:pt>
                <c:pt idx="27690">
                  <c:v>-315.08249999999998</c:v>
                </c:pt>
                <c:pt idx="27691">
                  <c:v>-315.08049999999997</c:v>
                </c:pt>
                <c:pt idx="27692">
                  <c:v>-315.07849999999996</c:v>
                </c:pt>
                <c:pt idx="27693">
                  <c:v>-315.07649999999995</c:v>
                </c:pt>
                <c:pt idx="27694">
                  <c:v>-315.0745</c:v>
                </c:pt>
                <c:pt idx="27695">
                  <c:v>-315.07249999999999</c:v>
                </c:pt>
                <c:pt idx="27696">
                  <c:v>-315.07049999999998</c:v>
                </c:pt>
                <c:pt idx="27697">
                  <c:v>-315.06849999999997</c:v>
                </c:pt>
                <c:pt idx="27698">
                  <c:v>-315.06649999999996</c:v>
                </c:pt>
                <c:pt idx="27699">
                  <c:v>-315.06449999999995</c:v>
                </c:pt>
                <c:pt idx="27700">
                  <c:v>-315.0625</c:v>
                </c:pt>
                <c:pt idx="27701">
                  <c:v>-315.06049999999999</c:v>
                </c:pt>
                <c:pt idx="27702">
                  <c:v>-315.05849999999998</c:v>
                </c:pt>
                <c:pt idx="27703">
                  <c:v>-315.05649999999997</c:v>
                </c:pt>
                <c:pt idx="27704">
                  <c:v>-315.05449999999996</c:v>
                </c:pt>
                <c:pt idx="27705">
                  <c:v>-315.05250000000001</c:v>
                </c:pt>
                <c:pt idx="27706">
                  <c:v>-315.0505</c:v>
                </c:pt>
                <c:pt idx="27707">
                  <c:v>-315.04849999999999</c:v>
                </c:pt>
                <c:pt idx="27708">
                  <c:v>-315.04649999999998</c:v>
                </c:pt>
                <c:pt idx="27709">
                  <c:v>-315.04449999999997</c:v>
                </c:pt>
                <c:pt idx="27710">
                  <c:v>-315.04249999999996</c:v>
                </c:pt>
                <c:pt idx="27711">
                  <c:v>-315.04049999999995</c:v>
                </c:pt>
                <c:pt idx="27712">
                  <c:v>-315.0385</c:v>
                </c:pt>
                <c:pt idx="27713">
                  <c:v>-315.03649999999999</c:v>
                </c:pt>
                <c:pt idx="27714">
                  <c:v>-315.03449999999998</c:v>
                </c:pt>
                <c:pt idx="27715">
                  <c:v>-315.03249999999997</c:v>
                </c:pt>
                <c:pt idx="27716">
                  <c:v>-315.03049999999996</c:v>
                </c:pt>
                <c:pt idx="27717">
                  <c:v>-315.02850000000001</c:v>
                </c:pt>
                <c:pt idx="27718">
                  <c:v>-315.0265</c:v>
                </c:pt>
                <c:pt idx="27719">
                  <c:v>-315.02449999999999</c:v>
                </c:pt>
                <c:pt idx="27720">
                  <c:v>-315.02249999999998</c:v>
                </c:pt>
                <c:pt idx="27721">
                  <c:v>-315.02049999999997</c:v>
                </c:pt>
                <c:pt idx="27722">
                  <c:v>-315.01849999999996</c:v>
                </c:pt>
                <c:pt idx="27723">
                  <c:v>-315.01649999999995</c:v>
                </c:pt>
                <c:pt idx="27724">
                  <c:v>-315.0145</c:v>
                </c:pt>
                <c:pt idx="27725">
                  <c:v>-315.01249999999999</c:v>
                </c:pt>
                <c:pt idx="27726">
                  <c:v>-315.01049999999998</c:v>
                </c:pt>
                <c:pt idx="27727">
                  <c:v>-315.00849999999997</c:v>
                </c:pt>
                <c:pt idx="27728">
                  <c:v>-315.00649999999996</c:v>
                </c:pt>
                <c:pt idx="27729">
                  <c:v>-315.00450000000001</c:v>
                </c:pt>
                <c:pt idx="27730">
                  <c:v>-315.0025</c:v>
                </c:pt>
                <c:pt idx="27731">
                  <c:v>-315.00049999999999</c:v>
                </c:pt>
                <c:pt idx="27732">
                  <c:v>-314.99849999999998</c:v>
                </c:pt>
                <c:pt idx="27733">
                  <c:v>-314.99649999999997</c:v>
                </c:pt>
                <c:pt idx="27734">
                  <c:v>-314.99449999999996</c:v>
                </c:pt>
                <c:pt idx="27735">
                  <c:v>-314.99249999999995</c:v>
                </c:pt>
                <c:pt idx="27736">
                  <c:v>-314.9905</c:v>
                </c:pt>
                <c:pt idx="27737">
                  <c:v>-314.98849999999999</c:v>
                </c:pt>
                <c:pt idx="27738">
                  <c:v>-314.98649999999998</c:v>
                </c:pt>
                <c:pt idx="27739">
                  <c:v>-314.98449999999997</c:v>
                </c:pt>
                <c:pt idx="27740">
                  <c:v>-314.98249999999996</c:v>
                </c:pt>
                <c:pt idx="27741">
                  <c:v>-314.98050000000001</c:v>
                </c:pt>
                <c:pt idx="27742">
                  <c:v>-314.9785</c:v>
                </c:pt>
                <c:pt idx="27743">
                  <c:v>-314.97649999999999</c:v>
                </c:pt>
                <c:pt idx="27744">
                  <c:v>-314.97449999999998</c:v>
                </c:pt>
                <c:pt idx="27745">
                  <c:v>-314.97249999999997</c:v>
                </c:pt>
                <c:pt idx="27746">
                  <c:v>-314.97049999999996</c:v>
                </c:pt>
                <c:pt idx="27747">
                  <c:v>-314.96849999999995</c:v>
                </c:pt>
                <c:pt idx="27748">
                  <c:v>-314.9665</c:v>
                </c:pt>
                <c:pt idx="27749">
                  <c:v>-314.96449999999999</c:v>
                </c:pt>
                <c:pt idx="27750">
                  <c:v>-314.96249999999998</c:v>
                </c:pt>
                <c:pt idx="27751">
                  <c:v>-314.96049999999997</c:v>
                </c:pt>
                <c:pt idx="27752">
                  <c:v>-314.95849999999996</c:v>
                </c:pt>
                <c:pt idx="27753">
                  <c:v>-314.95650000000001</c:v>
                </c:pt>
                <c:pt idx="27754">
                  <c:v>-314.9545</c:v>
                </c:pt>
                <c:pt idx="27755">
                  <c:v>-314.95249999999999</c:v>
                </c:pt>
                <c:pt idx="27756">
                  <c:v>-314.95049999999998</c:v>
                </c:pt>
                <c:pt idx="27757">
                  <c:v>-314.94849999999997</c:v>
                </c:pt>
                <c:pt idx="27758">
                  <c:v>-314.94649999999996</c:v>
                </c:pt>
                <c:pt idx="27759">
                  <c:v>-314.94449999999995</c:v>
                </c:pt>
                <c:pt idx="27760">
                  <c:v>-314.9425</c:v>
                </c:pt>
                <c:pt idx="27761">
                  <c:v>-314.94049999999999</c:v>
                </c:pt>
                <c:pt idx="27762">
                  <c:v>-314.93849999999998</c:v>
                </c:pt>
                <c:pt idx="27763">
                  <c:v>-314.93649999999997</c:v>
                </c:pt>
                <c:pt idx="27764">
                  <c:v>-314.93449999999996</c:v>
                </c:pt>
                <c:pt idx="27765">
                  <c:v>-314.9325</c:v>
                </c:pt>
                <c:pt idx="27766">
                  <c:v>-314.93049999999999</c:v>
                </c:pt>
                <c:pt idx="27767">
                  <c:v>-314.92849999999999</c:v>
                </c:pt>
                <c:pt idx="27768">
                  <c:v>-314.92649999999998</c:v>
                </c:pt>
                <c:pt idx="27769">
                  <c:v>-314.92449999999997</c:v>
                </c:pt>
                <c:pt idx="27770">
                  <c:v>-314.92249999999996</c:v>
                </c:pt>
                <c:pt idx="27771">
                  <c:v>-314.92049999999995</c:v>
                </c:pt>
                <c:pt idx="27772">
                  <c:v>-314.91849999999999</c:v>
                </c:pt>
                <c:pt idx="27773">
                  <c:v>-314.91649999999998</c:v>
                </c:pt>
                <c:pt idx="27774">
                  <c:v>-314.91449999999998</c:v>
                </c:pt>
                <c:pt idx="27775">
                  <c:v>-314.91249999999997</c:v>
                </c:pt>
                <c:pt idx="27776">
                  <c:v>-314.91049999999996</c:v>
                </c:pt>
                <c:pt idx="27777">
                  <c:v>-314.9085</c:v>
                </c:pt>
                <c:pt idx="27778">
                  <c:v>-314.90649999999999</c:v>
                </c:pt>
                <c:pt idx="27779">
                  <c:v>-314.90449999999998</c:v>
                </c:pt>
                <c:pt idx="27780">
                  <c:v>-314.90249999999997</c:v>
                </c:pt>
                <c:pt idx="27781">
                  <c:v>-314.90049999999997</c:v>
                </c:pt>
                <c:pt idx="27782">
                  <c:v>-314.89849999999996</c:v>
                </c:pt>
                <c:pt idx="27783">
                  <c:v>-314.89649999999995</c:v>
                </c:pt>
                <c:pt idx="27784">
                  <c:v>-314.89449999999999</c:v>
                </c:pt>
                <c:pt idx="27785">
                  <c:v>-314.89249999999998</c:v>
                </c:pt>
                <c:pt idx="27786">
                  <c:v>-314.89049999999997</c:v>
                </c:pt>
                <c:pt idx="27787">
                  <c:v>-314.88849999999996</c:v>
                </c:pt>
                <c:pt idx="27788">
                  <c:v>-314.88649999999996</c:v>
                </c:pt>
                <c:pt idx="27789">
                  <c:v>-314.8845</c:v>
                </c:pt>
                <c:pt idx="27790">
                  <c:v>-314.88249999999999</c:v>
                </c:pt>
                <c:pt idx="27791">
                  <c:v>-314.88049999999998</c:v>
                </c:pt>
                <c:pt idx="27792">
                  <c:v>-314.87849999999997</c:v>
                </c:pt>
                <c:pt idx="27793">
                  <c:v>-314.87649999999996</c:v>
                </c:pt>
                <c:pt idx="27794">
                  <c:v>-314.87449999999995</c:v>
                </c:pt>
                <c:pt idx="27795">
                  <c:v>-314.87249999999995</c:v>
                </c:pt>
                <c:pt idx="27796">
                  <c:v>-314.87049999999999</c:v>
                </c:pt>
                <c:pt idx="27797">
                  <c:v>-314.86849999999998</c:v>
                </c:pt>
                <c:pt idx="27798">
                  <c:v>-314.86649999999997</c:v>
                </c:pt>
                <c:pt idx="27799">
                  <c:v>-314.86449999999996</c:v>
                </c:pt>
                <c:pt idx="27800">
                  <c:v>-314.86249999999995</c:v>
                </c:pt>
                <c:pt idx="27801">
                  <c:v>-314.8605</c:v>
                </c:pt>
                <c:pt idx="27802">
                  <c:v>-314.85849999999999</c:v>
                </c:pt>
                <c:pt idx="27803">
                  <c:v>-314.85649999999998</c:v>
                </c:pt>
                <c:pt idx="27804">
                  <c:v>-314.85449999999997</c:v>
                </c:pt>
                <c:pt idx="27805">
                  <c:v>-314.85249999999996</c:v>
                </c:pt>
                <c:pt idx="27806">
                  <c:v>-314.85049999999995</c:v>
                </c:pt>
                <c:pt idx="27807">
                  <c:v>-314.8485</c:v>
                </c:pt>
                <c:pt idx="27808">
                  <c:v>-314.84649999999999</c:v>
                </c:pt>
                <c:pt idx="27809">
                  <c:v>-314.84449999999998</c:v>
                </c:pt>
                <c:pt idx="27810">
                  <c:v>-314.84249999999997</c:v>
                </c:pt>
                <c:pt idx="27811">
                  <c:v>-314.84049999999996</c:v>
                </c:pt>
                <c:pt idx="27812">
                  <c:v>-314.83849999999995</c:v>
                </c:pt>
                <c:pt idx="27813">
                  <c:v>-314.8365</c:v>
                </c:pt>
                <c:pt idx="27814">
                  <c:v>-314.83449999999999</c:v>
                </c:pt>
                <c:pt idx="27815">
                  <c:v>-314.83249999999998</c:v>
                </c:pt>
                <c:pt idx="27816">
                  <c:v>-314.83049999999997</c:v>
                </c:pt>
                <c:pt idx="27817">
                  <c:v>-314.82849999999996</c:v>
                </c:pt>
                <c:pt idx="27818">
                  <c:v>-314.82649999999995</c:v>
                </c:pt>
                <c:pt idx="27819">
                  <c:v>-314.8245</c:v>
                </c:pt>
                <c:pt idx="27820">
                  <c:v>-314.82249999999999</c:v>
                </c:pt>
                <c:pt idx="27821">
                  <c:v>-314.82049999999998</c:v>
                </c:pt>
                <c:pt idx="27822">
                  <c:v>-314.81849999999997</c:v>
                </c:pt>
                <c:pt idx="27823">
                  <c:v>-314.81649999999996</c:v>
                </c:pt>
                <c:pt idx="27824">
                  <c:v>-314.81449999999995</c:v>
                </c:pt>
                <c:pt idx="27825">
                  <c:v>-314.8125</c:v>
                </c:pt>
                <c:pt idx="27826">
                  <c:v>-314.81049999999999</c:v>
                </c:pt>
                <c:pt idx="27827">
                  <c:v>-314.80849999999998</c:v>
                </c:pt>
                <c:pt idx="27828">
                  <c:v>-314.80649999999997</c:v>
                </c:pt>
                <c:pt idx="27829">
                  <c:v>-314.80449999999996</c:v>
                </c:pt>
                <c:pt idx="27830">
                  <c:v>-314.80250000000001</c:v>
                </c:pt>
                <c:pt idx="27831">
                  <c:v>-314.8005</c:v>
                </c:pt>
                <c:pt idx="27832">
                  <c:v>-314.79849999999999</c:v>
                </c:pt>
                <c:pt idx="27833">
                  <c:v>-314.79649999999998</c:v>
                </c:pt>
                <c:pt idx="27834">
                  <c:v>-314.79449999999997</c:v>
                </c:pt>
                <c:pt idx="27835">
                  <c:v>-314.79249999999996</c:v>
                </c:pt>
                <c:pt idx="27836">
                  <c:v>-314.79049999999995</c:v>
                </c:pt>
                <c:pt idx="27837">
                  <c:v>-314.7885</c:v>
                </c:pt>
                <c:pt idx="27838">
                  <c:v>-314.78649999999999</c:v>
                </c:pt>
                <c:pt idx="27839">
                  <c:v>-314.78449999999998</c:v>
                </c:pt>
                <c:pt idx="27840">
                  <c:v>-314.78249999999997</c:v>
                </c:pt>
                <c:pt idx="27841">
                  <c:v>-314.78049999999996</c:v>
                </c:pt>
                <c:pt idx="27842">
                  <c:v>-314.77850000000001</c:v>
                </c:pt>
                <c:pt idx="27843">
                  <c:v>-314.7765</c:v>
                </c:pt>
                <c:pt idx="27844">
                  <c:v>-314.77449999999999</c:v>
                </c:pt>
                <c:pt idx="27845">
                  <c:v>-314.77249999999998</c:v>
                </c:pt>
                <c:pt idx="27846">
                  <c:v>-314.77049999999997</c:v>
                </c:pt>
                <c:pt idx="27847">
                  <c:v>-314.76849999999996</c:v>
                </c:pt>
                <c:pt idx="27848">
                  <c:v>-314.76649999999995</c:v>
                </c:pt>
                <c:pt idx="27849">
                  <c:v>-314.7645</c:v>
                </c:pt>
                <c:pt idx="27850">
                  <c:v>-314.76249999999999</c:v>
                </c:pt>
                <c:pt idx="27851">
                  <c:v>-314.76049999999998</c:v>
                </c:pt>
                <c:pt idx="27852">
                  <c:v>-314.75849999999997</c:v>
                </c:pt>
                <c:pt idx="27853">
                  <c:v>-314.75649999999996</c:v>
                </c:pt>
                <c:pt idx="27854">
                  <c:v>-314.75450000000001</c:v>
                </c:pt>
                <c:pt idx="27855">
                  <c:v>-314.7525</c:v>
                </c:pt>
                <c:pt idx="27856">
                  <c:v>-314.75049999999999</c:v>
                </c:pt>
                <c:pt idx="27857">
                  <c:v>-314.74849999999998</c:v>
                </c:pt>
                <c:pt idx="27858">
                  <c:v>-314.74649999999997</c:v>
                </c:pt>
                <c:pt idx="27859">
                  <c:v>-314.74449999999996</c:v>
                </c:pt>
                <c:pt idx="27860">
                  <c:v>-314.74249999999995</c:v>
                </c:pt>
                <c:pt idx="27861">
                  <c:v>-314.7405</c:v>
                </c:pt>
                <c:pt idx="27862">
                  <c:v>-314.73849999999999</c:v>
                </c:pt>
                <c:pt idx="27863">
                  <c:v>-314.73649999999998</c:v>
                </c:pt>
                <c:pt idx="27864">
                  <c:v>-314.73449999999997</c:v>
                </c:pt>
                <c:pt idx="27865">
                  <c:v>-314.73249999999996</c:v>
                </c:pt>
                <c:pt idx="27866">
                  <c:v>-314.73050000000001</c:v>
                </c:pt>
                <c:pt idx="27867">
                  <c:v>-314.7285</c:v>
                </c:pt>
                <c:pt idx="27868">
                  <c:v>-314.72649999999999</c:v>
                </c:pt>
                <c:pt idx="27869">
                  <c:v>-314.72449999999998</c:v>
                </c:pt>
                <c:pt idx="27870">
                  <c:v>-314.72249999999997</c:v>
                </c:pt>
                <c:pt idx="27871">
                  <c:v>-314.72049999999996</c:v>
                </c:pt>
                <c:pt idx="27872">
                  <c:v>-314.71849999999995</c:v>
                </c:pt>
                <c:pt idx="27873">
                  <c:v>-314.7165</c:v>
                </c:pt>
                <c:pt idx="27874">
                  <c:v>-314.71449999999999</c:v>
                </c:pt>
                <c:pt idx="27875">
                  <c:v>-314.71249999999998</c:v>
                </c:pt>
                <c:pt idx="27876">
                  <c:v>-314.71049999999997</c:v>
                </c:pt>
                <c:pt idx="27877">
                  <c:v>-314.70849999999996</c:v>
                </c:pt>
                <c:pt idx="27878">
                  <c:v>-314.70650000000001</c:v>
                </c:pt>
                <c:pt idx="27879">
                  <c:v>-314.7045</c:v>
                </c:pt>
                <c:pt idx="27880">
                  <c:v>-314.70249999999999</c:v>
                </c:pt>
                <c:pt idx="27881">
                  <c:v>-314.70049999999998</c:v>
                </c:pt>
                <c:pt idx="27882">
                  <c:v>-314.69849999999997</c:v>
                </c:pt>
                <c:pt idx="27883">
                  <c:v>-314.69649999999996</c:v>
                </c:pt>
                <c:pt idx="27884">
                  <c:v>-314.69449999999995</c:v>
                </c:pt>
                <c:pt idx="27885">
                  <c:v>-314.6925</c:v>
                </c:pt>
                <c:pt idx="27886">
                  <c:v>-314.69049999999999</c:v>
                </c:pt>
                <c:pt idx="27887">
                  <c:v>-314.68849999999998</c:v>
                </c:pt>
                <c:pt idx="27888">
                  <c:v>-314.68649999999997</c:v>
                </c:pt>
                <c:pt idx="27889">
                  <c:v>-314.68449999999996</c:v>
                </c:pt>
                <c:pt idx="27890">
                  <c:v>-314.6825</c:v>
                </c:pt>
                <c:pt idx="27891">
                  <c:v>-314.68049999999999</c:v>
                </c:pt>
                <c:pt idx="27892">
                  <c:v>-314.67849999999999</c:v>
                </c:pt>
                <c:pt idx="27893">
                  <c:v>-314.67649999999998</c:v>
                </c:pt>
                <c:pt idx="27894">
                  <c:v>-314.67449999999997</c:v>
                </c:pt>
                <c:pt idx="27895">
                  <c:v>-314.67249999999996</c:v>
                </c:pt>
                <c:pt idx="27896">
                  <c:v>-314.67049999999995</c:v>
                </c:pt>
                <c:pt idx="27897">
                  <c:v>-314.66849999999999</c:v>
                </c:pt>
                <c:pt idx="27898">
                  <c:v>-314.66649999999998</c:v>
                </c:pt>
                <c:pt idx="27899">
                  <c:v>-314.66449999999998</c:v>
                </c:pt>
                <c:pt idx="27900">
                  <c:v>-314.66249999999997</c:v>
                </c:pt>
                <c:pt idx="27901">
                  <c:v>-314.66049999999996</c:v>
                </c:pt>
                <c:pt idx="27902">
                  <c:v>-314.6585</c:v>
                </c:pt>
                <c:pt idx="27903">
                  <c:v>-314.65649999999999</c:v>
                </c:pt>
                <c:pt idx="27904">
                  <c:v>-314.65449999999998</c:v>
                </c:pt>
                <c:pt idx="27905">
                  <c:v>-314.65249999999997</c:v>
                </c:pt>
                <c:pt idx="27906">
                  <c:v>-314.65049999999997</c:v>
                </c:pt>
                <c:pt idx="27907">
                  <c:v>-314.64849999999996</c:v>
                </c:pt>
                <c:pt idx="27908">
                  <c:v>-314.64649999999995</c:v>
                </c:pt>
                <c:pt idx="27909">
                  <c:v>-314.64449999999999</c:v>
                </c:pt>
                <c:pt idx="27910">
                  <c:v>-314.64249999999998</c:v>
                </c:pt>
                <c:pt idx="27911">
                  <c:v>-314.64049999999997</c:v>
                </c:pt>
                <c:pt idx="27912">
                  <c:v>-314.63849999999996</c:v>
                </c:pt>
                <c:pt idx="27913">
                  <c:v>-314.63649999999996</c:v>
                </c:pt>
                <c:pt idx="27914">
                  <c:v>-314.6345</c:v>
                </c:pt>
                <c:pt idx="27915">
                  <c:v>-314.63249999999999</c:v>
                </c:pt>
                <c:pt idx="27916">
                  <c:v>-314.63049999999998</c:v>
                </c:pt>
                <c:pt idx="27917">
                  <c:v>-314.62849999999997</c:v>
                </c:pt>
                <c:pt idx="27918">
                  <c:v>-314.62649999999996</c:v>
                </c:pt>
                <c:pt idx="27919">
                  <c:v>-314.62449999999995</c:v>
                </c:pt>
                <c:pt idx="27920">
                  <c:v>-314.62249999999995</c:v>
                </c:pt>
                <c:pt idx="27921">
                  <c:v>-314.62049999999999</c:v>
                </c:pt>
                <c:pt idx="27922">
                  <c:v>-314.61849999999998</c:v>
                </c:pt>
                <c:pt idx="27923">
                  <c:v>-314.61649999999997</c:v>
                </c:pt>
                <c:pt idx="27924">
                  <c:v>-314.61449999999996</c:v>
                </c:pt>
                <c:pt idx="27925">
                  <c:v>-314.61249999999995</c:v>
                </c:pt>
                <c:pt idx="27926">
                  <c:v>-314.6105</c:v>
                </c:pt>
                <c:pt idx="27927">
                  <c:v>-314.60849999999999</c:v>
                </c:pt>
                <c:pt idx="27928">
                  <c:v>-314.60649999999998</c:v>
                </c:pt>
                <c:pt idx="27929">
                  <c:v>-314.60449999999997</c:v>
                </c:pt>
                <c:pt idx="27930">
                  <c:v>-314.60249999999996</c:v>
                </c:pt>
                <c:pt idx="27931">
                  <c:v>-314.60049999999995</c:v>
                </c:pt>
                <c:pt idx="27932">
                  <c:v>-314.5985</c:v>
                </c:pt>
                <c:pt idx="27933">
                  <c:v>-314.59649999999999</c:v>
                </c:pt>
                <c:pt idx="27934">
                  <c:v>-314.59449999999998</c:v>
                </c:pt>
                <c:pt idx="27935">
                  <c:v>-314.59249999999997</c:v>
                </c:pt>
                <c:pt idx="27936">
                  <c:v>-314.59049999999996</c:v>
                </c:pt>
                <c:pt idx="27937">
                  <c:v>-314.58849999999995</c:v>
                </c:pt>
                <c:pt idx="27938">
                  <c:v>-314.5865</c:v>
                </c:pt>
                <c:pt idx="27939">
                  <c:v>-314.58449999999999</c:v>
                </c:pt>
                <c:pt idx="27940">
                  <c:v>-314.58249999999998</c:v>
                </c:pt>
                <c:pt idx="27941">
                  <c:v>-314.58049999999997</c:v>
                </c:pt>
                <c:pt idx="27942">
                  <c:v>-314.57849999999996</c:v>
                </c:pt>
                <c:pt idx="27943">
                  <c:v>-314.57649999999995</c:v>
                </c:pt>
                <c:pt idx="27944">
                  <c:v>-314.5745</c:v>
                </c:pt>
                <c:pt idx="27945">
                  <c:v>-314.57249999999999</c:v>
                </c:pt>
                <c:pt idx="27946">
                  <c:v>-314.57049999999998</c:v>
                </c:pt>
                <c:pt idx="27947">
                  <c:v>-314.56849999999997</c:v>
                </c:pt>
                <c:pt idx="27948">
                  <c:v>-314.56649999999996</c:v>
                </c:pt>
                <c:pt idx="27949">
                  <c:v>-314.56449999999995</c:v>
                </c:pt>
                <c:pt idx="27950">
                  <c:v>-314.5625</c:v>
                </c:pt>
                <c:pt idx="27951">
                  <c:v>-314.56049999999999</c:v>
                </c:pt>
                <c:pt idx="27952">
                  <c:v>-314.55849999999998</c:v>
                </c:pt>
                <c:pt idx="27953">
                  <c:v>-314.55649999999997</c:v>
                </c:pt>
                <c:pt idx="27954">
                  <c:v>-314.55449999999996</c:v>
                </c:pt>
                <c:pt idx="27955">
                  <c:v>-314.55250000000001</c:v>
                </c:pt>
                <c:pt idx="27956">
                  <c:v>-314.5505</c:v>
                </c:pt>
                <c:pt idx="27957">
                  <c:v>-314.54849999999999</c:v>
                </c:pt>
                <c:pt idx="27958">
                  <c:v>-314.54649999999998</c:v>
                </c:pt>
                <c:pt idx="27959">
                  <c:v>-314.54449999999997</c:v>
                </c:pt>
                <c:pt idx="27960">
                  <c:v>-314.54249999999996</c:v>
                </c:pt>
                <c:pt idx="27961">
                  <c:v>-314.54049999999995</c:v>
                </c:pt>
                <c:pt idx="27962">
                  <c:v>-314.5385</c:v>
                </c:pt>
                <c:pt idx="27963">
                  <c:v>-314.53649999999999</c:v>
                </c:pt>
                <c:pt idx="27964">
                  <c:v>-314.53449999999998</c:v>
                </c:pt>
                <c:pt idx="27965">
                  <c:v>-314.53249999999997</c:v>
                </c:pt>
                <c:pt idx="27966">
                  <c:v>-314.53049999999996</c:v>
                </c:pt>
                <c:pt idx="27967">
                  <c:v>-314.52850000000001</c:v>
                </c:pt>
                <c:pt idx="27968">
                  <c:v>-314.5265</c:v>
                </c:pt>
                <c:pt idx="27969">
                  <c:v>-314.52449999999999</c:v>
                </c:pt>
                <c:pt idx="27970">
                  <c:v>-314.52249999999998</c:v>
                </c:pt>
                <c:pt idx="27971">
                  <c:v>-314.52049999999997</c:v>
                </c:pt>
                <c:pt idx="27972">
                  <c:v>-314.51849999999996</c:v>
                </c:pt>
                <c:pt idx="27973">
                  <c:v>-314.51649999999995</c:v>
                </c:pt>
                <c:pt idx="27974">
                  <c:v>-314.5145</c:v>
                </c:pt>
                <c:pt idx="27975">
                  <c:v>-314.51249999999999</c:v>
                </c:pt>
                <c:pt idx="27976">
                  <c:v>-314.51049999999998</c:v>
                </c:pt>
                <c:pt idx="27977">
                  <c:v>-314.50849999999997</c:v>
                </c:pt>
                <c:pt idx="27978">
                  <c:v>-314.50649999999996</c:v>
                </c:pt>
                <c:pt idx="27979">
                  <c:v>-314.50450000000001</c:v>
                </c:pt>
                <c:pt idx="27980">
                  <c:v>-314.5025</c:v>
                </c:pt>
                <c:pt idx="27981">
                  <c:v>-314.50049999999999</c:v>
                </c:pt>
                <c:pt idx="27982">
                  <c:v>-314.49849999999998</c:v>
                </c:pt>
                <c:pt idx="27983">
                  <c:v>-314.49649999999997</c:v>
                </c:pt>
                <c:pt idx="27984">
                  <c:v>-314.49449999999996</c:v>
                </c:pt>
                <c:pt idx="27985">
                  <c:v>-314.49249999999995</c:v>
                </c:pt>
                <c:pt idx="27986">
                  <c:v>-314.4905</c:v>
                </c:pt>
                <c:pt idx="27987">
                  <c:v>-314.48849999999999</c:v>
                </c:pt>
                <c:pt idx="27988">
                  <c:v>-314.48649999999998</c:v>
                </c:pt>
                <c:pt idx="27989">
                  <c:v>-314.48449999999997</c:v>
                </c:pt>
                <c:pt idx="27990">
                  <c:v>-314.48249999999996</c:v>
                </c:pt>
                <c:pt idx="27991">
                  <c:v>-314.48050000000001</c:v>
                </c:pt>
                <c:pt idx="27992">
                  <c:v>-314.4785</c:v>
                </c:pt>
                <c:pt idx="27993">
                  <c:v>-314.47649999999999</c:v>
                </c:pt>
                <c:pt idx="27994">
                  <c:v>-314.47449999999998</c:v>
                </c:pt>
                <c:pt idx="27995">
                  <c:v>-314.47249999999997</c:v>
                </c:pt>
                <c:pt idx="27996">
                  <c:v>-314.47049999999996</c:v>
                </c:pt>
                <c:pt idx="27997">
                  <c:v>-314.46849999999995</c:v>
                </c:pt>
                <c:pt idx="27998">
                  <c:v>-314.4665</c:v>
                </c:pt>
                <c:pt idx="27999">
                  <c:v>-314.46449999999999</c:v>
                </c:pt>
                <c:pt idx="28000">
                  <c:v>-314.46249999999998</c:v>
                </c:pt>
                <c:pt idx="28001">
                  <c:v>-314.46049999999997</c:v>
                </c:pt>
                <c:pt idx="28002">
                  <c:v>-314.45849999999996</c:v>
                </c:pt>
                <c:pt idx="28003">
                  <c:v>-314.45650000000001</c:v>
                </c:pt>
                <c:pt idx="28004">
                  <c:v>-314.4545</c:v>
                </c:pt>
                <c:pt idx="28005">
                  <c:v>-314.45249999999999</c:v>
                </c:pt>
                <c:pt idx="28006">
                  <c:v>-314.45049999999998</c:v>
                </c:pt>
                <c:pt idx="28007">
                  <c:v>-314.44849999999997</c:v>
                </c:pt>
                <c:pt idx="28008">
                  <c:v>-314.44649999999996</c:v>
                </c:pt>
                <c:pt idx="28009">
                  <c:v>-314.44449999999995</c:v>
                </c:pt>
                <c:pt idx="28010">
                  <c:v>-314.4425</c:v>
                </c:pt>
                <c:pt idx="28011">
                  <c:v>-314.44049999999999</c:v>
                </c:pt>
                <c:pt idx="28012">
                  <c:v>-314.43849999999998</c:v>
                </c:pt>
                <c:pt idx="28013">
                  <c:v>-314.43649999999997</c:v>
                </c:pt>
                <c:pt idx="28014">
                  <c:v>-314.43449999999996</c:v>
                </c:pt>
                <c:pt idx="28015">
                  <c:v>-314.4325</c:v>
                </c:pt>
                <c:pt idx="28016">
                  <c:v>-314.43049999999999</c:v>
                </c:pt>
                <c:pt idx="28017">
                  <c:v>-314.42849999999999</c:v>
                </c:pt>
                <c:pt idx="28018">
                  <c:v>-314.42649999999998</c:v>
                </c:pt>
                <c:pt idx="28019">
                  <c:v>-314.42449999999997</c:v>
                </c:pt>
                <c:pt idx="28020">
                  <c:v>-314.42249999999996</c:v>
                </c:pt>
                <c:pt idx="28021">
                  <c:v>-314.42049999999995</c:v>
                </c:pt>
                <c:pt idx="28022">
                  <c:v>-314.41849999999999</c:v>
                </c:pt>
                <c:pt idx="28023">
                  <c:v>-314.41649999999998</c:v>
                </c:pt>
                <c:pt idx="28024">
                  <c:v>-314.41449999999998</c:v>
                </c:pt>
                <c:pt idx="28025">
                  <c:v>-314.41249999999997</c:v>
                </c:pt>
                <c:pt idx="28026">
                  <c:v>-314.41049999999996</c:v>
                </c:pt>
                <c:pt idx="28027">
                  <c:v>-314.4085</c:v>
                </c:pt>
                <c:pt idx="28028">
                  <c:v>-314.40649999999999</c:v>
                </c:pt>
                <c:pt idx="28029">
                  <c:v>-314.40449999999998</c:v>
                </c:pt>
                <c:pt idx="28030">
                  <c:v>-314.40249999999997</c:v>
                </c:pt>
                <c:pt idx="28031">
                  <c:v>-314.40049999999997</c:v>
                </c:pt>
                <c:pt idx="28032">
                  <c:v>-314.39849999999996</c:v>
                </c:pt>
                <c:pt idx="28033">
                  <c:v>-314.39649999999995</c:v>
                </c:pt>
                <c:pt idx="28034">
                  <c:v>-314.39449999999999</c:v>
                </c:pt>
                <c:pt idx="28035">
                  <c:v>-314.39249999999998</c:v>
                </c:pt>
                <c:pt idx="28036">
                  <c:v>-314.39049999999997</c:v>
                </c:pt>
                <c:pt idx="28037">
                  <c:v>-314.38849999999996</c:v>
                </c:pt>
                <c:pt idx="28038">
                  <c:v>-314.38649999999996</c:v>
                </c:pt>
                <c:pt idx="28039">
                  <c:v>-314.3845</c:v>
                </c:pt>
                <c:pt idx="28040">
                  <c:v>-314.38249999999999</c:v>
                </c:pt>
                <c:pt idx="28041">
                  <c:v>-314.38049999999998</c:v>
                </c:pt>
                <c:pt idx="28042">
                  <c:v>-314.37849999999997</c:v>
                </c:pt>
                <c:pt idx="28043">
                  <c:v>-314.37649999999996</c:v>
                </c:pt>
                <c:pt idx="28044">
                  <c:v>-314.37449999999995</c:v>
                </c:pt>
                <c:pt idx="28045">
                  <c:v>-314.37249999999995</c:v>
                </c:pt>
                <c:pt idx="28046">
                  <c:v>-314.37049999999999</c:v>
                </c:pt>
                <c:pt idx="28047">
                  <c:v>-314.36849999999998</c:v>
                </c:pt>
                <c:pt idx="28048">
                  <c:v>-314.36649999999997</c:v>
                </c:pt>
                <c:pt idx="28049">
                  <c:v>-314.36449999999996</c:v>
                </c:pt>
                <c:pt idx="28050">
                  <c:v>-314.36249999999995</c:v>
                </c:pt>
                <c:pt idx="28051">
                  <c:v>-314.3605</c:v>
                </c:pt>
                <c:pt idx="28052">
                  <c:v>-314.35849999999999</c:v>
                </c:pt>
                <c:pt idx="28053">
                  <c:v>-314.35649999999998</c:v>
                </c:pt>
                <c:pt idx="28054">
                  <c:v>-314.35449999999997</c:v>
                </c:pt>
                <c:pt idx="28055">
                  <c:v>-314.35249999999996</c:v>
                </c:pt>
                <c:pt idx="28056">
                  <c:v>-314.35049999999995</c:v>
                </c:pt>
                <c:pt idx="28057">
                  <c:v>-314.3485</c:v>
                </c:pt>
                <c:pt idx="28058">
                  <c:v>-314.34649999999999</c:v>
                </c:pt>
                <c:pt idx="28059">
                  <c:v>-314.34449999999998</c:v>
                </c:pt>
                <c:pt idx="28060">
                  <c:v>-314.34249999999997</c:v>
                </c:pt>
                <c:pt idx="28061">
                  <c:v>-314.34049999999996</c:v>
                </c:pt>
                <c:pt idx="28062">
                  <c:v>-314.33849999999995</c:v>
                </c:pt>
                <c:pt idx="28063">
                  <c:v>-314.3365</c:v>
                </c:pt>
                <c:pt idx="28064">
                  <c:v>-314.33449999999999</c:v>
                </c:pt>
                <c:pt idx="28065">
                  <c:v>-314.33249999999998</c:v>
                </c:pt>
                <c:pt idx="28066">
                  <c:v>-314.33049999999997</c:v>
                </c:pt>
                <c:pt idx="28067">
                  <c:v>-314.32849999999996</c:v>
                </c:pt>
                <c:pt idx="28068">
                  <c:v>-314.32649999999995</c:v>
                </c:pt>
                <c:pt idx="28069">
                  <c:v>-314.3245</c:v>
                </c:pt>
                <c:pt idx="28070">
                  <c:v>-314.32249999999999</c:v>
                </c:pt>
                <c:pt idx="28071">
                  <c:v>-314.32049999999998</c:v>
                </c:pt>
                <c:pt idx="28072">
                  <c:v>-314.31849999999997</c:v>
                </c:pt>
                <c:pt idx="28073">
                  <c:v>-314.31649999999996</c:v>
                </c:pt>
                <c:pt idx="28074">
                  <c:v>-314.31449999999995</c:v>
                </c:pt>
                <c:pt idx="28075">
                  <c:v>-314.3125</c:v>
                </c:pt>
                <c:pt idx="28076">
                  <c:v>-314.31049999999999</c:v>
                </c:pt>
                <c:pt idx="28077">
                  <c:v>-314.30849999999998</c:v>
                </c:pt>
                <c:pt idx="28078">
                  <c:v>-314.30649999999997</c:v>
                </c:pt>
                <c:pt idx="28079">
                  <c:v>-314.30449999999996</c:v>
                </c:pt>
                <c:pt idx="28080">
                  <c:v>-314.30250000000001</c:v>
                </c:pt>
                <c:pt idx="28081">
                  <c:v>-314.3005</c:v>
                </c:pt>
                <c:pt idx="28082">
                  <c:v>-314.29849999999999</c:v>
                </c:pt>
                <c:pt idx="28083">
                  <c:v>-314.29649999999998</c:v>
                </c:pt>
                <c:pt idx="28084">
                  <c:v>-314.29449999999997</c:v>
                </c:pt>
                <c:pt idx="28085">
                  <c:v>-314.29249999999996</c:v>
                </c:pt>
                <c:pt idx="28086">
                  <c:v>-314.29049999999995</c:v>
                </c:pt>
                <c:pt idx="28087">
                  <c:v>-314.2885</c:v>
                </c:pt>
                <c:pt idx="28088">
                  <c:v>-314.28649999999999</c:v>
                </c:pt>
                <c:pt idx="28089">
                  <c:v>-314.28449999999998</c:v>
                </c:pt>
                <c:pt idx="28090">
                  <c:v>-314.28249999999997</c:v>
                </c:pt>
                <c:pt idx="28091">
                  <c:v>-314.28049999999996</c:v>
                </c:pt>
                <c:pt idx="28092">
                  <c:v>-314.27850000000001</c:v>
                </c:pt>
                <c:pt idx="28093">
                  <c:v>-314.2765</c:v>
                </c:pt>
                <c:pt idx="28094">
                  <c:v>-314.27449999999999</c:v>
                </c:pt>
                <c:pt idx="28095">
                  <c:v>-314.27249999999998</c:v>
                </c:pt>
                <c:pt idx="28096">
                  <c:v>-314.27049999999997</c:v>
                </c:pt>
                <c:pt idx="28097">
                  <c:v>-314.26849999999996</c:v>
                </c:pt>
                <c:pt idx="28098">
                  <c:v>-314.26649999999995</c:v>
                </c:pt>
                <c:pt idx="28099">
                  <c:v>-314.2645</c:v>
                </c:pt>
                <c:pt idx="28100">
                  <c:v>-314.26249999999999</c:v>
                </c:pt>
                <c:pt idx="28101">
                  <c:v>-314.26049999999998</c:v>
                </c:pt>
                <c:pt idx="28102">
                  <c:v>-314.25849999999997</c:v>
                </c:pt>
                <c:pt idx="28103">
                  <c:v>-314.25649999999996</c:v>
                </c:pt>
                <c:pt idx="28104">
                  <c:v>-314.25450000000001</c:v>
                </c:pt>
                <c:pt idx="28105">
                  <c:v>-314.2525</c:v>
                </c:pt>
                <c:pt idx="28106">
                  <c:v>-314.25049999999999</c:v>
                </c:pt>
                <c:pt idx="28107">
                  <c:v>-314.24849999999998</c:v>
                </c:pt>
                <c:pt idx="28108">
                  <c:v>-314.24649999999997</c:v>
                </c:pt>
                <c:pt idx="28109">
                  <c:v>-314.24449999999996</c:v>
                </c:pt>
                <c:pt idx="28110">
                  <c:v>-314.24249999999995</c:v>
                </c:pt>
                <c:pt idx="28111">
                  <c:v>-314.2405</c:v>
                </c:pt>
                <c:pt idx="28112">
                  <c:v>-314.23849999999999</c:v>
                </c:pt>
                <c:pt idx="28113">
                  <c:v>-314.23649999999998</c:v>
                </c:pt>
                <c:pt idx="28114">
                  <c:v>-314.23449999999997</c:v>
                </c:pt>
                <c:pt idx="28115">
                  <c:v>-314.23249999999996</c:v>
                </c:pt>
                <c:pt idx="28116">
                  <c:v>-314.23050000000001</c:v>
                </c:pt>
                <c:pt idx="28117">
                  <c:v>-314.2285</c:v>
                </c:pt>
                <c:pt idx="28118">
                  <c:v>-314.22649999999999</c:v>
                </c:pt>
                <c:pt idx="28119">
                  <c:v>-314.22449999999998</c:v>
                </c:pt>
                <c:pt idx="28120">
                  <c:v>-314.22249999999997</c:v>
                </c:pt>
                <c:pt idx="28121">
                  <c:v>-314.22049999999996</c:v>
                </c:pt>
                <c:pt idx="28122">
                  <c:v>-314.21849999999995</c:v>
                </c:pt>
                <c:pt idx="28123">
                  <c:v>-314.2165</c:v>
                </c:pt>
                <c:pt idx="28124">
                  <c:v>-314.21449999999999</c:v>
                </c:pt>
                <c:pt idx="28125">
                  <c:v>-314.21249999999998</c:v>
                </c:pt>
                <c:pt idx="28126">
                  <c:v>-314.21049999999997</c:v>
                </c:pt>
                <c:pt idx="28127">
                  <c:v>-314.20849999999996</c:v>
                </c:pt>
                <c:pt idx="28128">
                  <c:v>-314.20650000000001</c:v>
                </c:pt>
                <c:pt idx="28129">
                  <c:v>-314.2045</c:v>
                </c:pt>
                <c:pt idx="28130">
                  <c:v>-314.20249999999999</c:v>
                </c:pt>
                <c:pt idx="28131">
                  <c:v>-314.20049999999998</c:v>
                </c:pt>
                <c:pt idx="28132">
                  <c:v>-314.19849999999997</c:v>
                </c:pt>
                <c:pt idx="28133">
                  <c:v>-314.19649999999996</c:v>
                </c:pt>
                <c:pt idx="28134">
                  <c:v>-314.19449999999995</c:v>
                </c:pt>
                <c:pt idx="28135">
                  <c:v>-314.1925</c:v>
                </c:pt>
                <c:pt idx="28136">
                  <c:v>-314.19049999999999</c:v>
                </c:pt>
                <c:pt idx="28137">
                  <c:v>-314.18849999999998</c:v>
                </c:pt>
                <c:pt idx="28138">
                  <c:v>-314.18649999999997</c:v>
                </c:pt>
                <c:pt idx="28139">
                  <c:v>-314.18449999999996</c:v>
                </c:pt>
                <c:pt idx="28140">
                  <c:v>-314.1825</c:v>
                </c:pt>
                <c:pt idx="28141">
                  <c:v>-314.18049999999999</c:v>
                </c:pt>
                <c:pt idx="28142">
                  <c:v>-314.17849999999999</c:v>
                </c:pt>
                <c:pt idx="28143">
                  <c:v>-314.17649999999998</c:v>
                </c:pt>
                <c:pt idx="28144">
                  <c:v>-314.17449999999997</c:v>
                </c:pt>
                <c:pt idx="28145">
                  <c:v>-314.17249999999996</c:v>
                </c:pt>
                <c:pt idx="28146">
                  <c:v>-314.17049999999995</c:v>
                </c:pt>
                <c:pt idx="28147">
                  <c:v>-314.16849999999999</c:v>
                </c:pt>
                <c:pt idx="28148">
                  <c:v>-314.16649999999998</c:v>
                </c:pt>
                <c:pt idx="28149">
                  <c:v>-314.16449999999998</c:v>
                </c:pt>
                <c:pt idx="28150">
                  <c:v>-314.16249999999997</c:v>
                </c:pt>
                <c:pt idx="28151">
                  <c:v>-314.16049999999996</c:v>
                </c:pt>
                <c:pt idx="28152">
                  <c:v>-314.1585</c:v>
                </c:pt>
                <c:pt idx="28153">
                  <c:v>-314.15649999999999</c:v>
                </c:pt>
                <c:pt idx="28154">
                  <c:v>-314.15449999999998</c:v>
                </c:pt>
                <c:pt idx="28155">
                  <c:v>-314.15249999999997</c:v>
                </c:pt>
                <c:pt idx="28156">
                  <c:v>-314.15049999999997</c:v>
                </c:pt>
                <c:pt idx="28157">
                  <c:v>-314.14849999999996</c:v>
                </c:pt>
                <c:pt idx="28158">
                  <c:v>-314.14649999999995</c:v>
                </c:pt>
                <c:pt idx="28159">
                  <c:v>-314.14449999999999</c:v>
                </c:pt>
                <c:pt idx="28160">
                  <c:v>-314.14249999999998</c:v>
                </c:pt>
                <c:pt idx="28161">
                  <c:v>-314.14049999999997</c:v>
                </c:pt>
                <c:pt idx="28162">
                  <c:v>-314.13849999999996</c:v>
                </c:pt>
                <c:pt idx="28163">
                  <c:v>-314.13649999999996</c:v>
                </c:pt>
                <c:pt idx="28164">
                  <c:v>-314.1345</c:v>
                </c:pt>
                <c:pt idx="28165">
                  <c:v>-314.13249999999999</c:v>
                </c:pt>
                <c:pt idx="28166">
                  <c:v>-314.13049999999998</c:v>
                </c:pt>
                <c:pt idx="28167">
                  <c:v>-314.12849999999997</c:v>
                </c:pt>
                <c:pt idx="28168">
                  <c:v>-314.12649999999996</c:v>
                </c:pt>
                <c:pt idx="28169">
                  <c:v>-314.12449999999995</c:v>
                </c:pt>
                <c:pt idx="28170">
                  <c:v>-314.12249999999995</c:v>
                </c:pt>
                <c:pt idx="28171">
                  <c:v>-314.12049999999999</c:v>
                </c:pt>
                <c:pt idx="28172">
                  <c:v>-314.11849999999998</c:v>
                </c:pt>
                <c:pt idx="28173">
                  <c:v>-314.11649999999997</c:v>
                </c:pt>
                <c:pt idx="28174">
                  <c:v>-314.11449999999996</c:v>
                </c:pt>
                <c:pt idx="28175">
                  <c:v>-314.11249999999995</c:v>
                </c:pt>
                <c:pt idx="28176">
                  <c:v>-314.1105</c:v>
                </c:pt>
                <c:pt idx="28177">
                  <c:v>-314.10849999999999</c:v>
                </c:pt>
                <c:pt idx="28178">
                  <c:v>-314.10649999999998</c:v>
                </c:pt>
                <c:pt idx="28179">
                  <c:v>-314.10449999999997</c:v>
                </c:pt>
                <c:pt idx="28180">
                  <c:v>-314.10249999999996</c:v>
                </c:pt>
                <c:pt idx="28181">
                  <c:v>-314.10049999999995</c:v>
                </c:pt>
                <c:pt idx="28182">
                  <c:v>-314.0985</c:v>
                </c:pt>
                <c:pt idx="28183">
                  <c:v>-314.09649999999999</c:v>
                </c:pt>
                <c:pt idx="28184">
                  <c:v>-314.09449999999998</c:v>
                </c:pt>
                <c:pt idx="28185">
                  <c:v>-314.09249999999997</c:v>
                </c:pt>
                <c:pt idx="28186">
                  <c:v>-314.09049999999996</c:v>
                </c:pt>
                <c:pt idx="28187">
                  <c:v>-314.08849999999995</c:v>
                </c:pt>
                <c:pt idx="28188">
                  <c:v>-314.0865</c:v>
                </c:pt>
                <c:pt idx="28189">
                  <c:v>-314.08449999999999</c:v>
                </c:pt>
                <c:pt idx="28190">
                  <c:v>-314.08249999999998</c:v>
                </c:pt>
                <c:pt idx="28191">
                  <c:v>-314.08049999999997</c:v>
                </c:pt>
                <c:pt idx="28192">
                  <c:v>-314.07849999999996</c:v>
                </c:pt>
                <c:pt idx="28193">
                  <c:v>-314.07649999999995</c:v>
                </c:pt>
                <c:pt idx="28194">
                  <c:v>-314.0745</c:v>
                </c:pt>
                <c:pt idx="28195">
                  <c:v>-314.07249999999999</c:v>
                </c:pt>
                <c:pt idx="28196">
                  <c:v>-314.07049999999998</c:v>
                </c:pt>
                <c:pt idx="28197">
                  <c:v>-314.06849999999997</c:v>
                </c:pt>
                <c:pt idx="28198">
                  <c:v>-314.06649999999996</c:v>
                </c:pt>
                <c:pt idx="28199">
                  <c:v>-314.06449999999995</c:v>
                </c:pt>
                <c:pt idx="28200">
                  <c:v>-314.0625</c:v>
                </c:pt>
                <c:pt idx="28201">
                  <c:v>-314.06049999999999</c:v>
                </c:pt>
                <c:pt idx="28202">
                  <c:v>-314.05849999999998</c:v>
                </c:pt>
                <c:pt idx="28203">
                  <c:v>-314.05649999999997</c:v>
                </c:pt>
                <c:pt idx="28204">
                  <c:v>-314.05449999999996</c:v>
                </c:pt>
                <c:pt idx="28205">
                  <c:v>-314.05250000000001</c:v>
                </c:pt>
                <c:pt idx="28206">
                  <c:v>-314.0505</c:v>
                </c:pt>
                <c:pt idx="28207">
                  <c:v>-314.04849999999999</c:v>
                </c:pt>
                <c:pt idx="28208">
                  <c:v>-314.04649999999998</c:v>
                </c:pt>
                <c:pt idx="28209">
                  <c:v>-314.04449999999997</c:v>
                </c:pt>
                <c:pt idx="28210">
                  <c:v>-314.04249999999996</c:v>
                </c:pt>
                <c:pt idx="28211">
                  <c:v>-314.04049999999995</c:v>
                </c:pt>
                <c:pt idx="28212">
                  <c:v>-314.0385</c:v>
                </c:pt>
                <c:pt idx="28213">
                  <c:v>-314.03649999999999</c:v>
                </c:pt>
                <c:pt idx="28214">
                  <c:v>-314.03449999999998</c:v>
                </c:pt>
                <c:pt idx="28215">
                  <c:v>-314.03249999999997</c:v>
                </c:pt>
                <c:pt idx="28216">
                  <c:v>-314.03049999999996</c:v>
                </c:pt>
                <c:pt idx="28217">
                  <c:v>-314.02850000000001</c:v>
                </c:pt>
                <c:pt idx="28218">
                  <c:v>-314.0265</c:v>
                </c:pt>
                <c:pt idx="28219">
                  <c:v>-314.02449999999999</c:v>
                </c:pt>
                <c:pt idx="28220">
                  <c:v>-314.02249999999998</c:v>
                </c:pt>
                <c:pt idx="28221">
                  <c:v>-314.02049999999997</c:v>
                </c:pt>
                <c:pt idx="28222">
                  <c:v>-314.01849999999996</c:v>
                </c:pt>
                <c:pt idx="28223">
                  <c:v>-314.01649999999995</c:v>
                </c:pt>
                <c:pt idx="28224">
                  <c:v>-314.0145</c:v>
                </c:pt>
                <c:pt idx="28225">
                  <c:v>-314.01249999999999</c:v>
                </c:pt>
                <c:pt idx="28226">
                  <c:v>-314.01049999999998</c:v>
                </c:pt>
                <c:pt idx="28227">
                  <c:v>-314.00849999999997</c:v>
                </c:pt>
                <c:pt idx="28228">
                  <c:v>-314.00649999999996</c:v>
                </c:pt>
                <c:pt idx="28229">
                  <c:v>-314.00450000000001</c:v>
                </c:pt>
                <c:pt idx="28230">
                  <c:v>-314.0025</c:v>
                </c:pt>
                <c:pt idx="28231">
                  <c:v>-314.00049999999999</c:v>
                </c:pt>
                <c:pt idx="28232">
                  <c:v>-313.99849999999998</c:v>
                </c:pt>
                <c:pt idx="28233">
                  <c:v>-313.99649999999997</c:v>
                </c:pt>
                <c:pt idx="28234">
                  <c:v>-313.99449999999996</c:v>
                </c:pt>
                <c:pt idx="28235">
                  <c:v>-313.99249999999995</c:v>
                </c:pt>
                <c:pt idx="28236">
                  <c:v>-313.9905</c:v>
                </c:pt>
                <c:pt idx="28237">
                  <c:v>-313.98849999999999</c:v>
                </c:pt>
                <c:pt idx="28238">
                  <c:v>-313.98649999999998</c:v>
                </c:pt>
                <c:pt idx="28239">
                  <c:v>-313.98449999999997</c:v>
                </c:pt>
                <c:pt idx="28240">
                  <c:v>-313.98249999999996</c:v>
                </c:pt>
                <c:pt idx="28241">
                  <c:v>-313.98050000000001</c:v>
                </c:pt>
                <c:pt idx="28242">
                  <c:v>-313.9785</c:v>
                </c:pt>
                <c:pt idx="28243">
                  <c:v>-313.97649999999999</c:v>
                </c:pt>
                <c:pt idx="28244">
                  <c:v>-313.97449999999998</c:v>
                </c:pt>
                <c:pt idx="28245">
                  <c:v>-313.97249999999997</c:v>
                </c:pt>
                <c:pt idx="28246">
                  <c:v>-313.97049999999996</c:v>
                </c:pt>
                <c:pt idx="28247">
                  <c:v>-313.96849999999995</c:v>
                </c:pt>
                <c:pt idx="28248">
                  <c:v>-313.9665</c:v>
                </c:pt>
                <c:pt idx="28249">
                  <c:v>-313.96449999999999</c:v>
                </c:pt>
                <c:pt idx="28250">
                  <c:v>-313.96249999999998</c:v>
                </c:pt>
                <c:pt idx="28251">
                  <c:v>-313.96049999999997</c:v>
                </c:pt>
                <c:pt idx="28252">
                  <c:v>-313.95849999999996</c:v>
                </c:pt>
                <c:pt idx="28253">
                  <c:v>-313.95650000000001</c:v>
                </c:pt>
                <c:pt idx="28254">
                  <c:v>-313.9545</c:v>
                </c:pt>
                <c:pt idx="28255">
                  <c:v>-313.95249999999999</c:v>
                </c:pt>
                <c:pt idx="28256">
                  <c:v>-313.95049999999998</c:v>
                </c:pt>
                <c:pt idx="28257">
                  <c:v>-313.94849999999997</c:v>
                </c:pt>
                <c:pt idx="28258">
                  <c:v>-313.94649999999996</c:v>
                </c:pt>
                <c:pt idx="28259">
                  <c:v>-313.94449999999995</c:v>
                </c:pt>
                <c:pt idx="28260">
                  <c:v>-313.9425</c:v>
                </c:pt>
                <c:pt idx="28261">
                  <c:v>-313.94049999999999</c:v>
                </c:pt>
                <c:pt idx="28262">
                  <c:v>-313.93849999999998</c:v>
                </c:pt>
                <c:pt idx="28263">
                  <c:v>-313.93649999999997</c:v>
                </c:pt>
                <c:pt idx="28264">
                  <c:v>-313.93449999999996</c:v>
                </c:pt>
                <c:pt idx="28265">
                  <c:v>-313.9325</c:v>
                </c:pt>
                <c:pt idx="28266">
                  <c:v>-313.93049999999999</c:v>
                </c:pt>
                <c:pt idx="28267">
                  <c:v>-313.92849999999999</c:v>
                </c:pt>
                <c:pt idx="28268">
                  <c:v>-313.92649999999998</c:v>
                </c:pt>
                <c:pt idx="28269">
                  <c:v>-313.92449999999997</c:v>
                </c:pt>
                <c:pt idx="28270">
                  <c:v>-313.92249999999996</c:v>
                </c:pt>
                <c:pt idx="28271">
                  <c:v>-313.92049999999995</c:v>
                </c:pt>
                <c:pt idx="28272">
                  <c:v>-313.91849999999999</c:v>
                </c:pt>
                <c:pt idx="28273">
                  <c:v>-313.91649999999998</c:v>
                </c:pt>
                <c:pt idx="28274">
                  <c:v>-313.91449999999998</c:v>
                </c:pt>
                <c:pt idx="28275">
                  <c:v>-313.91249999999997</c:v>
                </c:pt>
                <c:pt idx="28276">
                  <c:v>-313.91049999999996</c:v>
                </c:pt>
                <c:pt idx="28277">
                  <c:v>-313.9085</c:v>
                </c:pt>
                <c:pt idx="28278">
                  <c:v>-313.90649999999999</c:v>
                </c:pt>
                <c:pt idx="28279">
                  <c:v>-313.90449999999998</c:v>
                </c:pt>
                <c:pt idx="28280">
                  <c:v>-313.90249999999997</c:v>
                </c:pt>
                <c:pt idx="28281">
                  <c:v>-313.90049999999997</c:v>
                </c:pt>
                <c:pt idx="28282">
                  <c:v>-313.89849999999996</c:v>
                </c:pt>
                <c:pt idx="28283">
                  <c:v>-313.89649999999995</c:v>
                </c:pt>
                <c:pt idx="28284">
                  <c:v>-313.89449999999999</c:v>
                </c:pt>
                <c:pt idx="28285">
                  <c:v>-313.89249999999998</c:v>
                </c:pt>
                <c:pt idx="28286">
                  <c:v>-313.89049999999997</c:v>
                </c:pt>
                <c:pt idx="28287">
                  <c:v>-313.88849999999996</c:v>
                </c:pt>
                <c:pt idx="28288">
                  <c:v>-313.88649999999996</c:v>
                </c:pt>
                <c:pt idx="28289">
                  <c:v>-313.8845</c:v>
                </c:pt>
                <c:pt idx="28290">
                  <c:v>-313.88249999999999</c:v>
                </c:pt>
                <c:pt idx="28291">
                  <c:v>-313.88049999999998</c:v>
                </c:pt>
                <c:pt idx="28292">
                  <c:v>-313.87849999999997</c:v>
                </c:pt>
                <c:pt idx="28293">
                  <c:v>-313.87649999999996</c:v>
                </c:pt>
                <c:pt idx="28294">
                  <c:v>-313.87449999999995</c:v>
                </c:pt>
                <c:pt idx="28295">
                  <c:v>-313.87249999999995</c:v>
                </c:pt>
                <c:pt idx="28296">
                  <c:v>-313.87049999999999</c:v>
                </c:pt>
                <c:pt idx="28297">
                  <c:v>-313.86849999999998</c:v>
                </c:pt>
                <c:pt idx="28298">
                  <c:v>-313.86649999999997</c:v>
                </c:pt>
                <c:pt idx="28299">
                  <c:v>-313.86449999999996</c:v>
                </c:pt>
                <c:pt idx="28300">
                  <c:v>-313.86249999999995</c:v>
                </c:pt>
                <c:pt idx="28301">
                  <c:v>-313.8605</c:v>
                </c:pt>
                <c:pt idx="28302">
                  <c:v>-313.85849999999999</c:v>
                </c:pt>
                <c:pt idx="28303">
                  <c:v>-313.85649999999998</c:v>
                </c:pt>
                <c:pt idx="28304">
                  <c:v>-313.85449999999997</c:v>
                </c:pt>
                <c:pt idx="28305">
                  <c:v>-313.85249999999996</c:v>
                </c:pt>
                <c:pt idx="28306">
                  <c:v>-313.85049999999995</c:v>
                </c:pt>
                <c:pt idx="28307">
                  <c:v>-313.8485</c:v>
                </c:pt>
                <c:pt idx="28308">
                  <c:v>-313.84649999999999</c:v>
                </c:pt>
                <c:pt idx="28309">
                  <c:v>-313.84449999999998</c:v>
                </c:pt>
                <c:pt idx="28310">
                  <c:v>-313.84249999999997</c:v>
                </c:pt>
                <c:pt idx="28311">
                  <c:v>-313.84049999999996</c:v>
                </c:pt>
                <c:pt idx="28312">
                  <c:v>-313.83849999999995</c:v>
                </c:pt>
                <c:pt idx="28313">
                  <c:v>-313.8365</c:v>
                </c:pt>
                <c:pt idx="28314">
                  <c:v>-313.83449999999999</c:v>
                </c:pt>
                <c:pt idx="28315">
                  <c:v>-313.83249999999998</c:v>
                </c:pt>
                <c:pt idx="28316">
                  <c:v>-313.83049999999997</c:v>
                </c:pt>
                <c:pt idx="28317">
                  <c:v>-313.82849999999996</c:v>
                </c:pt>
                <c:pt idx="28318">
                  <c:v>-313.82649999999995</c:v>
                </c:pt>
                <c:pt idx="28319">
                  <c:v>-313.8245</c:v>
                </c:pt>
                <c:pt idx="28320">
                  <c:v>-313.82249999999999</c:v>
                </c:pt>
                <c:pt idx="28321">
                  <c:v>-313.82049999999998</c:v>
                </c:pt>
                <c:pt idx="28322">
                  <c:v>-313.81849999999997</c:v>
                </c:pt>
                <c:pt idx="28323">
                  <c:v>-313.81649999999996</c:v>
                </c:pt>
                <c:pt idx="28324">
                  <c:v>-313.81449999999995</c:v>
                </c:pt>
                <c:pt idx="28325">
                  <c:v>-313.8125</c:v>
                </c:pt>
                <c:pt idx="28326">
                  <c:v>-313.81049999999999</c:v>
                </c:pt>
                <c:pt idx="28327">
                  <c:v>-313.80849999999998</c:v>
                </c:pt>
                <c:pt idx="28328">
                  <c:v>-313.80649999999997</c:v>
                </c:pt>
                <c:pt idx="28329">
                  <c:v>-313.80449999999996</c:v>
                </c:pt>
                <c:pt idx="28330">
                  <c:v>-313.80250000000001</c:v>
                </c:pt>
                <c:pt idx="28331">
                  <c:v>-313.8005</c:v>
                </c:pt>
                <c:pt idx="28332">
                  <c:v>-313.79849999999999</c:v>
                </c:pt>
                <c:pt idx="28333">
                  <c:v>-313.79649999999998</c:v>
                </c:pt>
                <c:pt idx="28334">
                  <c:v>-313.79449999999997</c:v>
                </c:pt>
                <c:pt idx="28335">
                  <c:v>-313.79249999999996</c:v>
                </c:pt>
                <c:pt idx="28336">
                  <c:v>-313.79049999999995</c:v>
                </c:pt>
                <c:pt idx="28337">
                  <c:v>-313.7885</c:v>
                </c:pt>
                <c:pt idx="28338">
                  <c:v>-313.78649999999999</c:v>
                </c:pt>
                <c:pt idx="28339">
                  <c:v>-313.78449999999998</c:v>
                </c:pt>
                <c:pt idx="28340">
                  <c:v>-313.78249999999997</c:v>
                </c:pt>
                <c:pt idx="28341">
                  <c:v>-313.78049999999996</c:v>
                </c:pt>
                <c:pt idx="28342">
                  <c:v>-313.77850000000001</c:v>
                </c:pt>
                <c:pt idx="28343">
                  <c:v>-313.7765</c:v>
                </c:pt>
                <c:pt idx="28344">
                  <c:v>-313.77449999999999</c:v>
                </c:pt>
                <c:pt idx="28345">
                  <c:v>-313.77249999999998</c:v>
                </c:pt>
                <c:pt idx="28346">
                  <c:v>-313.77049999999997</c:v>
                </c:pt>
                <c:pt idx="28347">
                  <c:v>-313.76849999999996</c:v>
                </c:pt>
                <c:pt idx="28348">
                  <c:v>-313.76649999999995</c:v>
                </c:pt>
                <c:pt idx="28349">
                  <c:v>-313.7645</c:v>
                </c:pt>
                <c:pt idx="28350">
                  <c:v>-313.76249999999999</c:v>
                </c:pt>
                <c:pt idx="28351">
                  <c:v>-313.76049999999998</c:v>
                </c:pt>
                <c:pt idx="28352">
                  <c:v>-313.75849999999997</c:v>
                </c:pt>
                <c:pt idx="28353">
                  <c:v>-313.75649999999996</c:v>
                </c:pt>
                <c:pt idx="28354">
                  <c:v>-313.75450000000001</c:v>
                </c:pt>
                <c:pt idx="28355">
                  <c:v>-313.7525</c:v>
                </c:pt>
                <c:pt idx="28356">
                  <c:v>-313.75049999999999</c:v>
                </c:pt>
                <c:pt idx="28357">
                  <c:v>-313.74849999999998</c:v>
                </c:pt>
                <c:pt idx="28358">
                  <c:v>-313.74649999999997</c:v>
                </c:pt>
                <c:pt idx="28359">
                  <c:v>-313.74449999999996</c:v>
                </c:pt>
                <c:pt idx="28360">
                  <c:v>-313.74249999999995</c:v>
                </c:pt>
                <c:pt idx="28361">
                  <c:v>-313.7405</c:v>
                </c:pt>
                <c:pt idx="28362">
                  <c:v>-313.73849999999999</c:v>
                </c:pt>
                <c:pt idx="28363">
                  <c:v>-313.73649999999998</c:v>
                </c:pt>
                <c:pt idx="28364">
                  <c:v>-313.73449999999997</c:v>
                </c:pt>
                <c:pt idx="28365">
                  <c:v>-313.73249999999996</c:v>
                </c:pt>
                <c:pt idx="28366">
                  <c:v>-313.73050000000001</c:v>
                </c:pt>
                <c:pt idx="28367">
                  <c:v>-313.7285</c:v>
                </c:pt>
                <c:pt idx="28368">
                  <c:v>-313.72649999999999</c:v>
                </c:pt>
                <c:pt idx="28369">
                  <c:v>-313.72449999999998</c:v>
                </c:pt>
                <c:pt idx="28370">
                  <c:v>-313.72249999999997</c:v>
                </c:pt>
                <c:pt idx="28371">
                  <c:v>-313.72049999999996</c:v>
                </c:pt>
                <c:pt idx="28372">
                  <c:v>-313.71849999999995</c:v>
                </c:pt>
                <c:pt idx="28373">
                  <c:v>-313.7165</c:v>
                </c:pt>
                <c:pt idx="28374">
                  <c:v>-313.71449999999999</c:v>
                </c:pt>
                <c:pt idx="28375">
                  <c:v>-313.71249999999998</c:v>
                </c:pt>
                <c:pt idx="28376">
                  <c:v>-313.71049999999997</c:v>
                </c:pt>
                <c:pt idx="28377">
                  <c:v>-313.70849999999996</c:v>
                </c:pt>
                <c:pt idx="28378">
                  <c:v>-313.70650000000001</c:v>
                </c:pt>
                <c:pt idx="28379">
                  <c:v>-313.7045</c:v>
                </c:pt>
                <c:pt idx="28380">
                  <c:v>-313.70249999999999</c:v>
                </c:pt>
                <c:pt idx="28381">
                  <c:v>-313.70049999999998</c:v>
                </c:pt>
                <c:pt idx="28382">
                  <c:v>-313.69849999999997</c:v>
                </c:pt>
                <c:pt idx="28383">
                  <c:v>-313.69649999999996</c:v>
                </c:pt>
                <c:pt idx="28384">
                  <c:v>-313.69449999999995</c:v>
                </c:pt>
                <c:pt idx="28385">
                  <c:v>-313.6925</c:v>
                </c:pt>
                <c:pt idx="28386">
                  <c:v>-313.69049999999999</c:v>
                </c:pt>
                <c:pt idx="28387">
                  <c:v>-313.68849999999998</c:v>
                </c:pt>
                <c:pt idx="28388">
                  <c:v>-313.68649999999997</c:v>
                </c:pt>
                <c:pt idx="28389">
                  <c:v>-313.68449999999996</c:v>
                </c:pt>
                <c:pt idx="28390">
                  <c:v>-313.6825</c:v>
                </c:pt>
                <c:pt idx="28391">
                  <c:v>-313.68049999999999</c:v>
                </c:pt>
                <c:pt idx="28392">
                  <c:v>-313.67849999999999</c:v>
                </c:pt>
                <c:pt idx="28393">
                  <c:v>-313.67649999999998</c:v>
                </c:pt>
                <c:pt idx="28394">
                  <c:v>-313.67449999999997</c:v>
                </c:pt>
                <c:pt idx="28395">
                  <c:v>-313.67249999999996</c:v>
                </c:pt>
                <c:pt idx="28396">
                  <c:v>-313.67049999999995</c:v>
                </c:pt>
                <c:pt idx="28397">
                  <c:v>-313.66849999999999</c:v>
                </c:pt>
                <c:pt idx="28398">
                  <c:v>-313.66649999999998</c:v>
                </c:pt>
                <c:pt idx="28399">
                  <c:v>-313.66449999999998</c:v>
                </c:pt>
                <c:pt idx="28400">
                  <c:v>-313.66249999999997</c:v>
                </c:pt>
                <c:pt idx="28401">
                  <c:v>-313.66049999999996</c:v>
                </c:pt>
                <c:pt idx="28402">
                  <c:v>-313.6585</c:v>
                </c:pt>
                <c:pt idx="28403">
                  <c:v>-313.65649999999999</c:v>
                </c:pt>
                <c:pt idx="28404">
                  <c:v>-313.65449999999998</c:v>
                </c:pt>
                <c:pt idx="28405">
                  <c:v>-313.65249999999997</c:v>
                </c:pt>
                <c:pt idx="28406">
                  <c:v>-313.65049999999997</c:v>
                </c:pt>
                <c:pt idx="28407">
                  <c:v>-313.64849999999996</c:v>
                </c:pt>
                <c:pt idx="28408">
                  <c:v>-313.64649999999995</c:v>
                </c:pt>
                <c:pt idx="28409">
                  <c:v>-313.64449999999999</c:v>
                </c:pt>
                <c:pt idx="28410">
                  <c:v>-313.64249999999998</c:v>
                </c:pt>
                <c:pt idx="28411">
                  <c:v>-313.64049999999997</c:v>
                </c:pt>
                <c:pt idx="28412">
                  <c:v>-313.63849999999996</c:v>
                </c:pt>
                <c:pt idx="28413">
                  <c:v>-313.63649999999996</c:v>
                </c:pt>
                <c:pt idx="28414">
                  <c:v>-313.6345</c:v>
                </c:pt>
                <c:pt idx="28415">
                  <c:v>-313.63249999999999</c:v>
                </c:pt>
                <c:pt idx="28416">
                  <c:v>-313.63049999999998</c:v>
                </c:pt>
                <c:pt idx="28417">
                  <c:v>-313.62849999999997</c:v>
                </c:pt>
                <c:pt idx="28418">
                  <c:v>-313.62649999999996</c:v>
                </c:pt>
                <c:pt idx="28419">
                  <c:v>-313.62449999999995</c:v>
                </c:pt>
                <c:pt idx="28420">
                  <c:v>-313.62249999999995</c:v>
                </c:pt>
                <c:pt idx="28421">
                  <c:v>-313.62049999999999</c:v>
                </c:pt>
                <c:pt idx="28422">
                  <c:v>-313.61849999999998</c:v>
                </c:pt>
                <c:pt idx="28423">
                  <c:v>-313.61649999999997</c:v>
                </c:pt>
                <c:pt idx="28424">
                  <c:v>-313.61449999999996</c:v>
                </c:pt>
                <c:pt idx="28425">
                  <c:v>-313.61249999999995</c:v>
                </c:pt>
                <c:pt idx="28426">
                  <c:v>-313.6105</c:v>
                </c:pt>
                <c:pt idx="28427">
                  <c:v>-313.60849999999999</c:v>
                </c:pt>
                <c:pt idx="28428">
                  <c:v>-313.60649999999998</c:v>
                </c:pt>
                <c:pt idx="28429">
                  <c:v>-313.60449999999997</c:v>
                </c:pt>
                <c:pt idx="28430">
                  <c:v>-313.60249999999996</c:v>
                </c:pt>
                <c:pt idx="28431">
                  <c:v>-313.60049999999995</c:v>
                </c:pt>
                <c:pt idx="28432">
                  <c:v>-313.5985</c:v>
                </c:pt>
                <c:pt idx="28433">
                  <c:v>-313.59649999999999</c:v>
                </c:pt>
                <c:pt idx="28434">
                  <c:v>-313.59449999999998</c:v>
                </c:pt>
                <c:pt idx="28435">
                  <c:v>-313.59249999999997</c:v>
                </c:pt>
                <c:pt idx="28436">
                  <c:v>-313.59049999999996</c:v>
                </c:pt>
                <c:pt idx="28437">
                  <c:v>-313.58849999999995</c:v>
                </c:pt>
                <c:pt idx="28438">
                  <c:v>-313.5865</c:v>
                </c:pt>
                <c:pt idx="28439">
                  <c:v>-313.58449999999999</c:v>
                </c:pt>
                <c:pt idx="28440">
                  <c:v>-313.58249999999998</c:v>
                </c:pt>
                <c:pt idx="28441">
                  <c:v>-313.58049999999997</c:v>
                </c:pt>
                <c:pt idx="28442">
                  <c:v>-313.57849999999996</c:v>
                </c:pt>
                <c:pt idx="28443">
                  <c:v>-313.57649999999995</c:v>
                </c:pt>
                <c:pt idx="28444">
                  <c:v>-313.5745</c:v>
                </c:pt>
                <c:pt idx="28445">
                  <c:v>-313.57249999999999</c:v>
                </c:pt>
                <c:pt idx="28446">
                  <c:v>-313.57049999999998</c:v>
                </c:pt>
                <c:pt idx="28447">
                  <c:v>-313.56849999999997</c:v>
                </c:pt>
                <c:pt idx="28448">
                  <c:v>-313.56649999999996</c:v>
                </c:pt>
                <c:pt idx="28449">
                  <c:v>-313.56449999999995</c:v>
                </c:pt>
                <c:pt idx="28450">
                  <c:v>-313.5625</c:v>
                </c:pt>
                <c:pt idx="28451">
                  <c:v>-313.56049999999999</c:v>
                </c:pt>
                <c:pt idx="28452">
                  <c:v>-313.55849999999998</c:v>
                </c:pt>
                <c:pt idx="28453">
                  <c:v>-313.55649999999997</c:v>
                </c:pt>
                <c:pt idx="28454">
                  <c:v>-313.55449999999996</c:v>
                </c:pt>
                <c:pt idx="28455">
                  <c:v>-313.55250000000001</c:v>
                </c:pt>
                <c:pt idx="28456">
                  <c:v>-313.5505</c:v>
                </c:pt>
                <c:pt idx="28457">
                  <c:v>-313.54849999999999</c:v>
                </c:pt>
                <c:pt idx="28458">
                  <c:v>-313.54649999999998</c:v>
                </c:pt>
                <c:pt idx="28459">
                  <c:v>-313.54449999999997</c:v>
                </c:pt>
                <c:pt idx="28460">
                  <c:v>-313.54249999999996</c:v>
                </c:pt>
                <c:pt idx="28461">
                  <c:v>-313.54049999999995</c:v>
                </c:pt>
                <c:pt idx="28462">
                  <c:v>-313.5385</c:v>
                </c:pt>
                <c:pt idx="28463">
                  <c:v>-313.53649999999999</c:v>
                </c:pt>
                <c:pt idx="28464">
                  <c:v>-313.53449999999998</c:v>
                </c:pt>
                <c:pt idx="28465">
                  <c:v>-313.53249999999997</c:v>
                </c:pt>
                <c:pt idx="28466">
                  <c:v>-313.53049999999996</c:v>
                </c:pt>
                <c:pt idx="28467">
                  <c:v>-313.52850000000001</c:v>
                </c:pt>
                <c:pt idx="28468">
                  <c:v>-313.5265</c:v>
                </c:pt>
                <c:pt idx="28469">
                  <c:v>-313.52449999999999</c:v>
                </c:pt>
                <c:pt idx="28470">
                  <c:v>-313.52249999999998</c:v>
                </c:pt>
                <c:pt idx="28471">
                  <c:v>-313.52049999999997</c:v>
                </c:pt>
                <c:pt idx="28472">
                  <c:v>-313.51849999999996</c:v>
                </c:pt>
                <c:pt idx="28473">
                  <c:v>-313.51649999999995</c:v>
                </c:pt>
                <c:pt idx="28474">
                  <c:v>-313.5145</c:v>
                </c:pt>
                <c:pt idx="28475">
                  <c:v>-313.51249999999999</c:v>
                </c:pt>
                <c:pt idx="28476">
                  <c:v>-313.51049999999998</c:v>
                </c:pt>
                <c:pt idx="28477">
                  <c:v>-313.50849999999997</c:v>
                </c:pt>
                <c:pt idx="28478">
                  <c:v>-313.50649999999996</c:v>
                </c:pt>
                <c:pt idx="28479">
                  <c:v>-313.50450000000001</c:v>
                </c:pt>
                <c:pt idx="28480">
                  <c:v>-313.5025</c:v>
                </c:pt>
                <c:pt idx="28481">
                  <c:v>-313.50049999999999</c:v>
                </c:pt>
                <c:pt idx="28482">
                  <c:v>-313.49849999999998</c:v>
                </c:pt>
                <c:pt idx="28483">
                  <c:v>-313.49649999999997</c:v>
                </c:pt>
                <c:pt idx="28484">
                  <c:v>-313.49449999999996</c:v>
                </c:pt>
                <c:pt idx="28485">
                  <c:v>-313.49249999999995</c:v>
                </c:pt>
                <c:pt idx="28486">
                  <c:v>-313.4905</c:v>
                </c:pt>
                <c:pt idx="28487">
                  <c:v>-313.48849999999999</c:v>
                </c:pt>
                <c:pt idx="28488">
                  <c:v>-313.48649999999998</c:v>
                </c:pt>
                <c:pt idx="28489">
                  <c:v>-313.48449999999997</c:v>
                </c:pt>
                <c:pt idx="28490">
                  <c:v>-313.48249999999996</c:v>
                </c:pt>
                <c:pt idx="28491">
                  <c:v>-313.48050000000001</c:v>
                </c:pt>
                <c:pt idx="28492">
                  <c:v>-313.4785</c:v>
                </c:pt>
                <c:pt idx="28493">
                  <c:v>-313.47649999999999</c:v>
                </c:pt>
                <c:pt idx="28494">
                  <c:v>-313.47449999999998</c:v>
                </c:pt>
                <c:pt idx="28495">
                  <c:v>-313.47249999999997</c:v>
                </c:pt>
                <c:pt idx="28496">
                  <c:v>-313.47049999999996</c:v>
                </c:pt>
                <c:pt idx="28497">
                  <c:v>-313.46849999999995</c:v>
                </c:pt>
                <c:pt idx="28498">
                  <c:v>-313.4665</c:v>
                </c:pt>
                <c:pt idx="28499">
                  <c:v>-313.46449999999999</c:v>
                </c:pt>
                <c:pt idx="28500">
                  <c:v>-313.46249999999998</c:v>
                </c:pt>
                <c:pt idx="28501">
                  <c:v>-313.46049999999997</c:v>
                </c:pt>
                <c:pt idx="28502">
                  <c:v>-313.45849999999996</c:v>
                </c:pt>
                <c:pt idx="28503">
                  <c:v>-313.45650000000001</c:v>
                </c:pt>
                <c:pt idx="28504">
                  <c:v>-313.4545</c:v>
                </c:pt>
                <c:pt idx="28505">
                  <c:v>-313.45249999999999</c:v>
                </c:pt>
                <c:pt idx="28506">
                  <c:v>-313.45049999999998</c:v>
                </c:pt>
                <c:pt idx="28507">
                  <c:v>-313.44849999999997</c:v>
                </c:pt>
                <c:pt idx="28508">
                  <c:v>-313.44649999999996</c:v>
                </c:pt>
                <c:pt idx="28509">
                  <c:v>-313.44449999999995</c:v>
                </c:pt>
                <c:pt idx="28510">
                  <c:v>-313.4425</c:v>
                </c:pt>
                <c:pt idx="28511">
                  <c:v>-313.44049999999999</c:v>
                </c:pt>
                <c:pt idx="28512">
                  <c:v>-313.43849999999998</c:v>
                </c:pt>
                <c:pt idx="28513">
                  <c:v>-313.43649999999997</c:v>
                </c:pt>
                <c:pt idx="28514">
                  <c:v>-313.43449999999996</c:v>
                </c:pt>
                <c:pt idx="28515">
                  <c:v>-313.4325</c:v>
                </c:pt>
                <c:pt idx="28516">
                  <c:v>-313.43049999999999</c:v>
                </c:pt>
                <c:pt idx="28517">
                  <c:v>-313.42849999999999</c:v>
                </c:pt>
                <c:pt idx="28518">
                  <c:v>-313.42649999999998</c:v>
                </c:pt>
                <c:pt idx="28519">
                  <c:v>-313.42449999999997</c:v>
                </c:pt>
                <c:pt idx="28520">
                  <c:v>-313.42249999999996</c:v>
                </c:pt>
                <c:pt idx="28521">
                  <c:v>-313.42049999999995</c:v>
                </c:pt>
                <c:pt idx="28522">
                  <c:v>-313.41849999999999</c:v>
                </c:pt>
                <c:pt idx="28523">
                  <c:v>-313.41649999999998</c:v>
                </c:pt>
                <c:pt idx="28524">
                  <c:v>-313.41449999999998</c:v>
                </c:pt>
                <c:pt idx="28525">
                  <c:v>-313.41249999999997</c:v>
                </c:pt>
                <c:pt idx="28526">
                  <c:v>-313.41049999999996</c:v>
                </c:pt>
                <c:pt idx="28527">
                  <c:v>-313.4085</c:v>
                </c:pt>
                <c:pt idx="28528">
                  <c:v>-313.40649999999999</c:v>
                </c:pt>
                <c:pt idx="28529">
                  <c:v>-313.40449999999998</c:v>
                </c:pt>
                <c:pt idx="28530">
                  <c:v>-313.40249999999997</c:v>
                </c:pt>
                <c:pt idx="28531">
                  <c:v>-313.40049999999997</c:v>
                </c:pt>
                <c:pt idx="28532">
                  <c:v>-313.39849999999996</c:v>
                </c:pt>
                <c:pt idx="28533">
                  <c:v>-313.39649999999995</c:v>
                </c:pt>
                <c:pt idx="28534">
                  <c:v>-313.39449999999999</c:v>
                </c:pt>
                <c:pt idx="28535">
                  <c:v>-313.39249999999998</c:v>
                </c:pt>
                <c:pt idx="28536">
                  <c:v>-313.39049999999997</c:v>
                </c:pt>
                <c:pt idx="28537">
                  <c:v>-313.38849999999996</c:v>
                </c:pt>
                <c:pt idx="28538">
                  <c:v>-313.38649999999996</c:v>
                </c:pt>
                <c:pt idx="28539">
                  <c:v>-313.3845</c:v>
                </c:pt>
                <c:pt idx="28540">
                  <c:v>-313.38249999999999</c:v>
                </c:pt>
                <c:pt idx="28541">
                  <c:v>-313.38049999999998</c:v>
                </c:pt>
                <c:pt idx="28542">
                  <c:v>-313.37849999999997</c:v>
                </c:pt>
                <c:pt idx="28543">
                  <c:v>-313.37649999999996</c:v>
                </c:pt>
                <c:pt idx="28544">
                  <c:v>-313.37449999999995</c:v>
                </c:pt>
                <c:pt idx="28545">
                  <c:v>-313.37249999999995</c:v>
                </c:pt>
                <c:pt idx="28546">
                  <c:v>-313.37049999999999</c:v>
                </c:pt>
                <c:pt idx="28547">
                  <c:v>-313.36849999999998</c:v>
                </c:pt>
                <c:pt idx="28548">
                  <c:v>-313.36649999999997</c:v>
                </c:pt>
                <c:pt idx="28549">
                  <c:v>-313.36449999999996</c:v>
                </c:pt>
                <c:pt idx="28550">
                  <c:v>-313.36249999999995</c:v>
                </c:pt>
                <c:pt idx="28551">
                  <c:v>-313.3605</c:v>
                </c:pt>
                <c:pt idx="28552">
                  <c:v>-313.35849999999999</c:v>
                </c:pt>
                <c:pt idx="28553">
                  <c:v>-313.35649999999998</c:v>
                </c:pt>
                <c:pt idx="28554">
                  <c:v>-313.35449999999997</c:v>
                </c:pt>
                <c:pt idx="28555">
                  <c:v>-313.35249999999996</c:v>
                </c:pt>
                <c:pt idx="28556">
                  <c:v>-313.35049999999995</c:v>
                </c:pt>
                <c:pt idx="28557">
                  <c:v>-313.3485</c:v>
                </c:pt>
                <c:pt idx="28558">
                  <c:v>-313.34649999999999</c:v>
                </c:pt>
                <c:pt idx="28559">
                  <c:v>-313.34449999999998</c:v>
                </c:pt>
                <c:pt idx="28560">
                  <c:v>-313.34249999999997</c:v>
                </c:pt>
                <c:pt idx="28561">
                  <c:v>-313.34049999999996</c:v>
                </c:pt>
                <c:pt idx="28562">
                  <c:v>-313.33849999999995</c:v>
                </c:pt>
                <c:pt idx="28563">
                  <c:v>-313.3365</c:v>
                </c:pt>
                <c:pt idx="28564">
                  <c:v>-313.33449999999999</c:v>
                </c:pt>
                <c:pt idx="28565">
                  <c:v>-313.33249999999998</c:v>
                </c:pt>
                <c:pt idx="28566">
                  <c:v>-313.33049999999997</c:v>
                </c:pt>
                <c:pt idx="28567">
                  <c:v>-313.32849999999996</c:v>
                </c:pt>
                <c:pt idx="28568">
                  <c:v>-313.32649999999995</c:v>
                </c:pt>
                <c:pt idx="28569">
                  <c:v>-313.3245</c:v>
                </c:pt>
                <c:pt idx="28570">
                  <c:v>-313.32249999999999</c:v>
                </c:pt>
                <c:pt idx="28571">
                  <c:v>-313.32049999999998</c:v>
                </c:pt>
                <c:pt idx="28572">
                  <c:v>-313.31849999999997</c:v>
                </c:pt>
                <c:pt idx="28573">
                  <c:v>-313.31649999999996</c:v>
                </c:pt>
                <c:pt idx="28574">
                  <c:v>-313.31449999999995</c:v>
                </c:pt>
                <c:pt idx="28575">
                  <c:v>-313.3125</c:v>
                </c:pt>
                <c:pt idx="28576">
                  <c:v>-313.31049999999999</c:v>
                </c:pt>
                <c:pt idx="28577">
                  <c:v>-313.30849999999998</c:v>
                </c:pt>
                <c:pt idx="28578">
                  <c:v>-313.30649999999997</c:v>
                </c:pt>
                <c:pt idx="28579">
                  <c:v>-313.30449999999996</c:v>
                </c:pt>
                <c:pt idx="28580">
                  <c:v>-313.30250000000001</c:v>
                </c:pt>
                <c:pt idx="28581">
                  <c:v>-313.3005</c:v>
                </c:pt>
                <c:pt idx="28582">
                  <c:v>-313.29849999999999</c:v>
                </c:pt>
                <c:pt idx="28583">
                  <c:v>-313.29649999999998</c:v>
                </c:pt>
                <c:pt idx="28584">
                  <c:v>-313.29449999999997</c:v>
                </c:pt>
                <c:pt idx="28585">
                  <c:v>-313.29249999999996</c:v>
                </c:pt>
                <c:pt idx="28586">
                  <c:v>-313.29049999999995</c:v>
                </c:pt>
                <c:pt idx="28587">
                  <c:v>-313.2885</c:v>
                </c:pt>
                <c:pt idx="28588">
                  <c:v>-313.28649999999999</c:v>
                </c:pt>
                <c:pt idx="28589">
                  <c:v>-313.28449999999998</c:v>
                </c:pt>
                <c:pt idx="28590">
                  <c:v>-313.28249999999997</c:v>
                </c:pt>
                <c:pt idx="28591">
                  <c:v>-313.28049999999996</c:v>
                </c:pt>
                <c:pt idx="28592">
                  <c:v>-313.27850000000001</c:v>
                </c:pt>
                <c:pt idx="28593">
                  <c:v>-313.2765</c:v>
                </c:pt>
                <c:pt idx="28594">
                  <c:v>-313.27449999999999</c:v>
                </c:pt>
                <c:pt idx="28595">
                  <c:v>-313.27249999999998</c:v>
                </c:pt>
                <c:pt idx="28596">
                  <c:v>-313.27049999999997</c:v>
                </c:pt>
                <c:pt idx="28597">
                  <c:v>-313.26849999999996</c:v>
                </c:pt>
                <c:pt idx="28598">
                  <c:v>-313.26649999999995</c:v>
                </c:pt>
                <c:pt idx="28599">
                  <c:v>-313.2645</c:v>
                </c:pt>
                <c:pt idx="28600">
                  <c:v>-313.26249999999999</c:v>
                </c:pt>
                <c:pt idx="28601">
                  <c:v>-313.26049999999998</c:v>
                </c:pt>
                <c:pt idx="28602">
                  <c:v>-313.25849999999997</c:v>
                </c:pt>
                <c:pt idx="28603">
                  <c:v>-313.25649999999996</c:v>
                </c:pt>
                <c:pt idx="28604">
                  <c:v>-313.25450000000001</c:v>
                </c:pt>
                <c:pt idx="28605">
                  <c:v>-313.2525</c:v>
                </c:pt>
                <c:pt idx="28606">
                  <c:v>-313.25049999999999</c:v>
                </c:pt>
                <c:pt idx="28607">
                  <c:v>-313.24849999999998</c:v>
                </c:pt>
                <c:pt idx="28608">
                  <c:v>-313.24649999999997</c:v>
                </c:pt>
                <c:pt idx="28609">
                  <c:v>-313.24449999999996</c:v>
                </c:pt>
                <c:pt idx="28610">
                  <c:v>-313.24249999999995</c:v>
                </c:pt>
                <c:pt idx="28611">
                  <c:v>-313.2405</c:v>
                </c:pt>
                <c:pt idx="28612">
                  <c:v>-313.23849999999999</c:v>
                </c:pt>
                <c:pt idx="28613">
                  <c:v>-313.23649999999998</c:v>
                </c:pt>
                <c:pt idx="28614">
                  <c:v>-313.23449999999997</c:v>
                </c:pt>
                <c:pt idx="28615">
                  <c:v>-313.23249999999996</c:v>
                </c:pt>
                <c:pt idx="28616">
                  <c:v>-313.23050000000001</c:v>
                </c:pt>
                <c:pt idx="28617">
                  <c:v>-313.2285</c:v>
                </c:pt>
                <c:pt idx="28618">
                  <c:v>-313.22649999999999</c:v>
                </c:pt>
                <c:pt idx="28619">
                  <c:v>-313.22449999999998</c:v>
                </c:pt>
                <c:pt idx="28620">
                  <c:v>-313.22249999999997</c:v>
                </c:pt>
                <c:pt idx="28621">
                  <c:v>-313.22049999999996</c:v>
                </c:pt>
                <c:pt idx="28622">
                  <c:v>-313.21849999999995</c:v>
                </c:pt>
                <c:pt idx="28623">
                  <c:v>-313.2165</c:v>
                </c:pt>
                <c:pt idx="28624">
                  <c:v>-313.21449999999999</c:v>
                </c:pt>
                <c:pt idx="28625">
                  <c:v>-313.21249999999998</c:v>
                </c:pt>
                <c:pt idx="28626">
                  <c:v>-313.21049999999997</c:v>
                </c:pt>
                <c:pt idx="28627">
                  <c:v>-313.20849999999996</c:v>
                </c:pt>
                <c:pt idx="28628">
                  <c:v>-313.20650000000001</c:v>
                </c:pt>
                <c:pt idx="28629">
                  <c:v>-313.2045</c:v>
                </c:pt>
                <c:pt idx="28630">
                  <c:v>-313.20249999999999</c:v>
                </c:pt>
                <c:pt idx="28631">
                  <c:v>-313.20049999999998</c:v>
                </c:pt>
                <c:pt idx="28632">
                  <c:v>-313.19849999999997</c:v>
                </c:pt>
                <c:pt idx="28633">
                  <c:v>-313.19649999999996</c:v>
                </c:pt>
                <c:pt idx="28634">
                  <c:v>-313.19449999999995</c:v>
                </c:pt>
                <c:pt idx="28635">
                  <c:v>-313.1925</c:v>
                </c:pt>
                <c:pt idx="28636">
                  <c:v>-313.19049999999999</c:v>
                </c:pt>
                <c:pt idx="28637">
                  <c:v>-313.18849999999998</c:v>
                </c:pt>
                <c:pt idx="28638">
                  <c:v>-313.18649999999997</c:v>
                </c:pt>
                <c:pt idx="28639">
                  <c:v>-313.18449999999996</c:v>
                </c:pt>
                <c:pt idx="28640">
                  <c:v>-313.1825</c:v>
                </c:pt>
                <c:pt idx="28641">
                  <c:v>-313.18049999999999</c:v>
                </c:pt>
                <c:pt idx="28642">
                  <c:v>-313.17849999999999</c:v>
                </c:pt>
                <c:pt idx="28643">
                  <c:v>-313.17649999999998</c:v>
                </c:pt>
                <c:pt idx="28644">
                  <c:v>-313.17449999999997</c:v>
                </c:pt>
                <c:pt idx="28645">
                  <c:v>-313.17249999999996</c:v>
                </c:pt>
                <c:pt idx="28646">
                  <c:v>-313.17049999999995</c:v>
                </c:pt>
                <c:pt idx="28647">
                  <c:v>-313.16849999999999</c:v>
                </c:pt>
                <c:pt idx="28648">
                  <c:v>-313.16649999999998</c:v>
                </c:pt>
                <c:pt idx="28649">
                  <c:v>-313.16449999999998</c:v>
                </c:pt>
                <c:pt idx="28650">
                  <c:v>-313.16249999999997</c:v>
                </c:pt>
                <c:pt idx="28651">
                  <c:v>-313.16049999999996</c:v>
                </c:pt>
                <c:pt idx="28652">
                  <c:v>-313.1585</c:v>
                </c:pt>
                <c:pt idx="28653">
                  <c:v>-313.15649999999999</c:v>
                </c:pt>
                <c:pt idx="28654">
                  <c:v>-313.15449999999998</c:v>
                </c:pt>
                <c:pt idx="28655">
                  <c:v>-313.15249999999997</c:v>
                </c:pt>
                <c:pt idx="28656">
                  <c:v>-313.15049999999997</c:v>
                </c:pt>
                <c:pt idx="28657">
                  <c:v>-313.14849999999996</c:v>
                </c:pt>
                <c:pt idx="28658">
                  <c:v>-313.14649999999995</c:v>
                </c:pt>
                <c:pt idx="28659">
                  <c:v>-313.14449999999999</c:v>
                </c:pt>
                <c:pt idx="28660">
                  <c:v>-313.14249999999998</c:v>
                </c:pt>
                <c:pt idx="28661">
                  <c:v>-313.14049999999997</c:v>
                </c:pt>
                <c:pt idx="28662">
                  <c:v>-313.13849999999996</c:v>
                </c:pt>
                <c:pt idx="28663">
                  <c:v>-313.13649999999996</c:v>
                </c:pt>
                <c:pt idx="28664">
                  <c:v>-313.1345</c:v>
                </c:pt>
                <c:pt idx="28665">
                  <c:v>-313.13249999999999</c:v>
                </c:pt>
                <c:pt idx="28666">
                  <c:v>-313.13049999999998</c:v>
                </c:pt>
                <c:pt idx="28667">
                  <c:v>-313.12849999999997</c:v>
                </c:pt>
                <c:pt idx="28668">
                  <c:v>-313.12649999999996</c:v>
                </c:pt>
                <c:pt idx="28669">
                  <c:v>-313.12449999999995</c:v>
                </c:pt>
                <c:pt idx="28670">
                  <c:v>-313.12249999999995</c:v>
                </c:pt>
                <c:pt idx="28671">
                  <c:v>-313.12049999999999</c:v>
                </c:pt>
                <c:pt idx="28672">
                  <c:v>-313.11849999999998</c:v>
                </c:pt>
                <c:pt idx="28673">
                  <c:v>-313.11649999999997</c:v>
                </c:pt>
                <c:pt idx="28674">
                  <c:v>-313.11449999999996</c:v>
                </c:pt>
                <c:pt idx="28675">
                  <c:v>-313.11249999999995</c:v>
                </c:pt>
                <c:pt idx="28676">
                  <c:v>-313.1105</c:v>
                </c:pt>
                <c:pt idx="28677">
                  <c:v>-313.10849999999999</c:v>
                </c:pt>
                <c:pt idx="28678">
                  <c:v>-313.10649999999998</c:v>
                </c:pt>
                <c:pt idx="28679">
                  <c:v>-313.10449999999997</c:v>
                </c:pt>
                <c:pt idx="28680">
                  <c:v>-313.10249999999996</c:v>
                </c:pt>
                <c:pt idx="28681">
                  <c:v>-313.10049999999995</c:v>
                </c:pt>
                <c:pt idx="28682">
                  <c:v>-313.0985</c:v>
                </c:pt>
                <c:pt idx="28683">
                  <c:v>-313.09649999999999</c:v>
                </c:pt>
                <c:pt idx="28684">
                  <c:v>-313.09449999999998</c:v>
                </c:pt>
                <c:pt idx="28685">
                  <c:v>-313.09249999999997</c:v>
                </c:pt>
                <c:pt idx="28686">
                  <c:v>-313.09049999999996</c:v>
                </c:pt>
                <c:pt idx="28687">
                  <c:v>-313.08849999999995</c:v>
                </c:pt>
                <c:pt idx="28688">
                  <c:v>-313.0865</c:v>
                </c:pt>
                <c:pt idx="28689">
                  <c:v>-313.08449999999999</c:v>
                </c:pt>
                <c:pt idx="28690">
                  <c:v>-313.08249999999998</c:v>
                </c:pt>
                <c:pt idx="28691">
                  <c:v>-313.08049999999997</c:v>
                </c:pt>
                <c:pt idx="28692">
                  <c:v>-313.07849999999996</c:v>
                </c:pt>
                <c:pt idx="28693">
                  <c:v>-313.07649999999995</c:v>
                </c:pt>
                <c:pt idx="28694">
                  <c:v>-313.0745</c:v>
                </c:pt>
                <c:pt idx="28695">
                  <c:v>-313.07249999999999</c:v>
                </c:pt>
                <c:pt idx="28696">
                  <c:v>-313.07049999999998</c:v>
                </c:pt>
                <c:pt idx="28697">
                  <c:v>-313.06849999999997</c:v>
                </c:pt>
                <c:pt idx="28698">
                  <c:v>-313.06649999999996</c:v>
                </c:pt>
                <c:pt idx="28699">
                  <c:v>-313.06449999999995</c:v>
                </c:pt>
                <c:pt idx="28700">
                  <c:v>-313.0625</c:v>
                </c:pt>
                <c:pt idx="28701">
                  <c:v>-313.06049999999999</c:v>
                </c:pt>
                <c:pt idx="28702">
                  <c:v>-313.05849999999998</c:v>
                </c:pt>
                <c:pt idx="28703">
                  <c:v>-313.05649999999997</c:v>
                </c:pt>
                <c:pt idx="28704">
                  <c:v>-313.05449999999996</c:v>
                </c:pt>
                <c:pt idx="28705">
                  <c:v>-313.05250000000001</c:v>
                </c:pt>
                <c:pt idx="28706">
                  <c:v>-313.0505</c:v>
                </c:pt>
                <c:pt idx="28707">
                  <c:v>-313.04849999999999</c:v>
                </c:pt>
                <c:pt idx="28708">
                  <c:v>-313.04649999999998</c:v>
                </c:pt>
                <c:pt idx="28709">
                  <c:v>-313.04449999999997</c:v>
                </c:pt>
                <c:pt idx="28710">
                  <c:v>-313.04249999999996</c:v>
                </c:pt>
                <c:pt idx="28711">
                  <c:v>-313.04049999999995</c:v>
                </c:pt>
                <c:pt idx="28712">
                  <c:v>-313.0385</c:v>
                </c:pt>
                <c:pt idx="28713">
                  <c:v>-313.03649999999999</c:v>
                </c:pt>
                <c:pt idx="28714">
                  <c:v>-313.03449999999998</c:v>
                </c:pt>
                <c:pt idx="28715">
                  <c:v>-313.03249999999997</c:v>
                </c:pt>
                <c:pt idx="28716">
                  <c:v>-313.03049999999996</c:v>
                </c:pt>
                <c:pt idx="28717">
                  <c:v>-313.02850000000001</c:v>
                </c:pt>
                <c:pt idx="28718">
                  <c:v>-313.0265</c:v>
                </c:pt>
                <c:pt idx="28719">
                  <c:v>-313.02449999999999</c:v>
                </c:pt>
                <c:pt idx="28720">
                  <c:v>-313.02249999999998</c:v>
                </c:pt>
                <c:pt idx="28721">
                  <c:v>-313.02049999999997</c:v>
                </c:pt>
                <c:pt idx="28722">
                  <c:v>-313.01849999999996</c:v>
                </c:pt>
                <c:pt idx="28723">
                  <c:v>-313.01649999999995</c:v>
                </c:pt>
                <c:pt idx="28724">
                  <c:v>-313.0145</c:v>
                </c:pt>
                <c:pt idx="28725">
                  <c:v>-313.01249999999999</c:v>
                </c:pt>
                <c:pt idx="28726">
                  <c:v>-313.01049999999998</c:v>
                </c:pt>
                <c:pt idx="28727">
                  <c:v>-313.00849999999997</c:v>
                </c:pt>
                <c:pt idx="28728">
                  <c:v>-313.00649999999996</c:v>
                </c:pt>
                <c:pt idx="28729">
                  <c:v>-313.00450000000001</c:v>
                </c:pt>
                <c:pt idx="28730">
                  <c:v>-313.0025</c:v>
                </c:pt>
                <c:pt idx="28731">
                  <c:v>-313.00049999999999</c:v>
                </c:pt>
                <c:pt idx="28732">
                  <c:v>-312.99849999999998</c:v>
                </c:pt>
                <c:pt idx="28733">
                  <c:v>-312.99649999999997</c:v>
                </c:pt>
                <c:pt idx="28734">
                  <c:v>-312.99449999999996</c:v>
                </c:pt>
                <c:pt idx="28735">
                  <c:v>-312.99249999999995</c:v>
                </c:pt>
                <c:pt idx="28736">
                  <c:v>-312.9905</c:v>
                </c:pt>
                <c:pt idx="28737">
                  <c:v>-312.98849999999999</c:v>
                </c:pt>
                <c:pt idx="28738">
                  <c:v>-312.98649999999998</c:v>
                </c:pt>
                <c:pt idx="28739">
                  <c:v>-312.98449999999997</c:v>
                </c:pt>
                <c:pt idx="28740">
                  <c:v>-312.98249999999996</c:v>
                </c:pt>
                <c:pt idx="28741">
                  <c:v>-312.98050000000001</c:v>
                </c:pt>
                <c:pt idx="28742">
                  <c:v>-312.9785</c:v>
                </c:pt>
                <c:pt idx="28743">
                  <c:v>-312.97649999999999</c:v>
                </c:pt>
                <c:pt idx="28744">
                  <c:v>-312.97449999999998</c:v>
                </c:pt>
                <c:pt idx="28745">
                  <c:v>-312.97249999999997</c:v>
                </c:pt>
                <c:pt idx="28746">
                  <c:v>-312.97049999999996</c:v>
                </c:pt>
                <c:pt idx="28747">
                  <c:v>-312.96849999999995</c:v>
                </c:pt>
                <c:pt idx="28748">
                  <c:v>-312.9665</c:v>
                </c:pt>
                <c:pt idx="28749">
                  <c:v>-312.96449999999999</c:v>
                </c:pt>
                <c:pt idx="28750">
                  <c:v>-312.96249999999998</c:v>
                </c:pt>
                <c:pt idx="28751">
                  <c:v>-312.96049999999997</c:v>
                </c:pt>
                <c:pt idx="28752">
                  <c:v>-312.95849999999996</c:v>
                </c:pt>
                <c:pt idx="28753">
                  <c:v>-312.95650000000001</c:v>
                </c:pt>
                <c:pt idx="28754">
                  <c:v>-312.9545</c:v>
                </c:pt>
                <c:pt idx="28755">
                  <c:v>-312.95249999999999</c:v>
                </c:pt>
                <c:pt idx="28756">
                  <c:v>-312.95049999999998</c:v>
                </c:pt>
                <c:pt idx="28757">
                  <c:v>-312.94849999999997</c:v>
                </c:pt>
                <c:pt idx="28758">
                  <c:v>-312.94649999999996</c:v>
                </c:pt>
                <c:pt idx="28759">
                  <c:v>-312.94449999999995</c:v>
                </c:pt>
                <c:pt idx="28760">
                  <c:v>-312.9425</c:v>
                </c:pt>
                <c:pt idx="28761">
                  <c:v>-312.94049999999999</c:v>
                </c:pt>
                <c:pt idx="28762">
                  <c:v>-312.93849999999998</c:v>
                </c:pt>
                <c:pt idx="28763">
                  <c:v>-312.93649999999997</c:v>
                </c:pt>
                <c:pt idx="28764">
                  <c:v>-312.93449999999996</c:v>
                </c:pt>
                <c:pt idx="28765">
                  <c:v>-312.9325</c:v>
                </c:pt>
                <c:pt idx="28766">
                  <c:v>-312.93049999999999</c:v>
                </c:pt>
                <c:pt idx="28767">
                  <c:v>-312.92849999999999</c:v>
                </c:pt>
                <c:pt idx="28768">
                  <c:v>-312.92649999999998</c:v>
                </c:pt>
                <c:pt idx="28769">
                  <c:v>-312.92449999999997</c:v>
                </c:pt>
                <c:pt idx="28770">
                  <c:v>-312.92249999999996</c:v>
                </c:pt>
                <c:pt idx="28771">
                  <c:v>-312.92049999999995</c:v>
                </c:pt>
                <c:pt idx="28772">
                  <c:v>-312.91849999999999</c:v>
                </c:pt>
                <c:pt idx="28773">
                  <c:v>-312.91649999999998</c:v>
                </c:pt>
                <c:pt idx="28774">
                  <c:v>-312.91449999999998</c:v>
                </c:pt>
                <c:pt idx="28775">
                  <c:v>-312.91249999999997</c:v>
                </c:pt>
                <c:pt idx="28776">
                  <c:v>-312.91049999999996</c:v>
                </c:pt>
                <c:pt idx="28777">
                  <c:v>-312.9085</c:v>
                </c:pt>
                <c:pt idx="28778">
                  <c:v>-312.90649999999999</c:v>
                </c:pt>
                <c:pt idx="28779">
                  <c:v>-312.90449999999998</c:v>
                </c:pt>
                <c:pt idx="28780">
                  <c:v>-312.90249999999997</c:v>
                </c:pt>
                <c:pt idx="28781">
                  <c:v>-312.90049999999997</c:v>
                </c:pt>
                <c:pt idx="28782">
                  <c:v>-312.89849999999996</c:v>
                </c:pt>
                <c:pt idx="28783">
                  <c:v>-312.89649999999995</c:v>
                </c:pt>
                <c:pt idx="28784">
                  <c:v>-312.89449999999999</c:v>
                </c:pt>
                <c:pt idx="28785">
                  <c:v>-312.89249999999998</c:v>
                </c:pt>
                <c:pt idx="28786">
                  <c:v>-312.89049999999997</c:v>
                </c:pt>
                <c:pt idx="28787">
                  <c:v>-312.88849999999996</c:v>
                </c:pt>
                <c:pt idx="28788">
                  <c:v>-312.88649999999996</c:v>
                </c:pt>
                <c:pt idx="28789">
                  <c:v>-312.8845</c:v>
                </c:pt>
                <c:pt idx="28790">
                  <c:v>-312.88249999999999</c:v>
                </c:pt>
                <c:pt idx="28791">
                  <c:v>-312.88049999999998</c:v>
                </c:pt>
                <c:pt idx="28792">
                  <c:v>-312.87849999999997</c:v>
                </c:pt>
                <c:pt idx="28793">
                  <c:v>-312.87649999999996</c:v>
                </c:pt>
                <c:pt idx="28794">
                  <c:v>-312.87449999999995</c:v>
                </c:pt>
                <c:pt idx="28795">
                  <c:v>-312.87249999999995</c:v>
                </c:pt>
                <c:pt idx="28796">
                  <c:v>-312.87049999999999</c:v>
                </c:pt>
                <c:pt idx="28797">
                  <c:v>-312.86849999999998</c:v>
                </c:pt>
                <c:pt idx="28798">
                  <c:v>-312.86649999999997</c:v>
                </c:pt>
                <c:pt idx="28799">
                  <c:v>-312.86449999999996</c:v>
                </c:pt>
                <c:pt idx="28800">
                  <c:v>-312.86249999999995</c:v>
                </c:pt>
                <c:pt idx="28801">
                  <c:v>-312.8605</c:v>
                </c:pt>
                <c:pt idx="28802">
                  <c:v>-312.85849999999999</c:v>
                </c:pt>
                <c:pt idx="28803">
                  <c:v>-312.85649999999998</c:v>
                </c:pt>
                <c:pt idx="28804">
                  <c:v>-312.85449999999997</c:v>
                </c:pt>
                <c:pt idx="28805">
                  <c:v>-312.85249999999996</c:v>
                </c:pt>
                <c:pt idx="28806">
                  <c:v>-312.85049999999995</c:v>
                </c:pt>
                <c:pt idx="28807">
                  <c:v>-312.8485</c:v>
                </c:pt>
                <c:pt idx="28808">
                  <c:v>-312.84649999999999</c:v>
                </c:pt>
                <c:pt idx="28809">
                  <c:v>-312.84449999999998</c:v>
                </c:pt>
                <c:pt idx="28810">
                  <c:v>-312.84249999999997</c:v>
                </c:pt>
                <c:pt idx="28811">
                  <c:v>-312.84049999999996</c:v>
                </c:pt>
                <c:pt idx="28812">
                  <c:v>-312.83849999999995</c:v>
                </c:pt>
                <c:pt idx="28813">
                  <c:v>-312.8365</c:v>
                </c:pt>
                <c:pt idx="28814">
                  <c:v>-312.83449999999999</c:v>
                </c:pt>
                <c:pt idx="28815">
                  <c:v>-312.83249999999998</c:v>
                </c:pt>
                <c:pt idx="28816">
                  <c:v>-312.83049999999997</c:v>
                </c:pt>
                <c:pt idx="28817">
                  <c:v>-312.82849999999996</c:v>
                </c:pt>
                <c:pt idx="28818">
                  <c:v>-312.82649999999995</c:v>
                </c:pt>
                <c:pt idx="28819">
                  <c:v>-312.8245</c:v>
                </c:pt>
                <c:pt idx="28820">
                  <c:v>-312.82249999999999</c:v>
                </c:pt>
                <c:pt idx="28821">
                  <c:v>-312.82049999999998</c:v>
                </c:pt>
                <c:pt idx="28822">
                  <c:v>-312.81849999999997</c:v>
                </c:pt>
                <c:pt idx="28823">
                  <c:v>-312.81649999999996</c:v>
                </c:pt>
                <c:pt idx="28824">
                  <c:v>-312.81449999999995</c:v>
                </c:pt>
                <c:pt idx="28825">
                  <c:v>-312.8125</c:v>
                </c:pt>
                <c:pt idx="28826">
                  <c:v>-312.81049999999999</c:v>
                </c:pt>
                <c:pt idx="28827">
                  <c:v>-312.80849999999998</c:v>
                </c:pt>
                <c:pt idx="28828">
                  <c:v>-312.80649999999997</c:v>
                </c:pt>
                <c:pt idx="28829">
                  <c:v>-312.80449999999996</c:v>
                </c:pt>
                <c:pt idx="28830">
                  <c:v>-312.80250000000001</c:v>
                </c:pt>
                <c:pt idx="28831">
                  <c:v>-312.8005</c:v>
                </c:pt>
                <c:pt idx="28832">
                  <c:v>-312.79849999999999</c:v>
                </c:pt>
                <c:pt idx="28833">
                  <c:v>-312.79649999999998</c:v>
                </c:pt>
                <c:pt idx="28834">
                  <c:v>-312.79449999999997</c:v>
                </c:pt>
                <c:pt idx="28835">
                  <c:v>-312.79249999999996</c:v>
                </c:pt>
                <c:pt idx="28836">
                  <c:v>-312.79049999999995</c:v>
                </c:pt>
                <c:pt idx="28837">
                  <c:v>-312.7885</c:v>
                </c:pt>
                <c:pt idx="28838">
                  <c:v>-312.78649999999999</c:v>
                </c:pt>
                <c:pt idx="28839">
                  <c:v>-312.78449999999998</c:v>
                </c:pt>
                <c:pt idx="28840">
                  <c:v>-312.78249999999997</c:v>
                </c:pt>
                <c:pt idx="28841">
                  <c:v>-312.78049999999996</c:v>
                </c:pt>
                <c:pt idx="28842">
                  <c:v>-312.77850000000001</c:v>
                </c:pt>
                <c:pt idx="28843">
                  <c:v>-312.7765</c:v>
                </c:pt>
                <c:pt idx="28844">
                  <c:v>-312.77449999999999</c:v>
                </c:pt>
                <c:pt idx="28845">
                  <c:v>-312.77249999999998</c:v>
                </c:pt>
                <c:pt idx="28846">
                  <c:v>-312.77049999999997</c:v>
                </c:pt>
                <c:pt idx="28847">
                  <c:v>-312.76849999999996</c:v>
                </c:pt>
                <c:pt idx="28848">
                  <c:v>-312.76649999999995</c:v>
                </c:pt>
                <c:pt idx="28849">
                  <c:v>-312.7645</c:v>
                </c:pt>
                <c:pt idx="28850">
                  <c:v>-312.76249999999999</c:v>
                </c:pt>
                <c:pt idx="28851">
                  <c:v>-312.76049999999998</c:v>
                </c:pt>
                <c:pt idx="28852">
                  <c:v>-312.75849999999997</c:v>
                </c:pt>
                <c:pt idx="28853">
                  <c:v>-312.75649999999996</c:v>
                </c:pt>
                <c:pt idx="28854">
                  <c:v>-312.75450000000001</c:v>
                </c:pt>
                <c:pt idx="28855">
                  <c:v>-312.7525</c:v>
                </c:pt>
                <c:pt idx="28856">
                  <c:v>-312.75049999999999</c:v>
                </c:pt>
                <c:pt idx="28857">
                  <c:v>-312.74849999999998</c:v>
                </c:pt>
                <c:pt idx="28858">
                  <c:v>-312.74649999999997</c:v>
                </c:pt>
                <c:pt idx="28859">
                  <c:v>-312.74449999999996</c:v>
                </c:pt>
                <c:pt idx="28860">
                  <c:v>-312.74249999999995</c:v>
                </c:pt>
                <c:pt idx="28861">
                  <c:v>-312.7405</c:v>
                </c:pt>
                <c:pt idx="28862">
                  <c:v>-312.73849999999999</c:v>
                </c:pt>
                <c:pt idx="28863">
                  <c:v>-312.73649999999998</c:v>
                </c:pt>
                <c:pt idx="28864">
                  <c:v>-312.73449999999997</c:v>
                </c:pt>
                <c:pt idx="28865">
                  <c:v>-312.73249999999996</c:v>
                </c:pt>
                <c:pt idx="28866">
                  <c:v>-312.73050000000001</c:v>
                </c:pt>
                <c:pt idx="28867">
                  <c:v>-312.7285</c:v>
                </c:pt>
                <c:pt idx="28868">
                  <c:v>-312.72649999999999</c:v>
                </c:pt>
                <c:pt idx="28869">
                  <c:v>-312.72449999999998</c:v>
                </c:pt>
                <c:pt idx="28870">
                  <c:v>-312.72249999999997</c:v>
                </c:pt>
                <c:pt idx="28871">
                  <c:v>-312.72049999999996</c:v>
                </c:pt>
                <c:pt idx="28872">
                  <c:v>-312.71849999999995</c:v>
                </c:pt>
                <c:pt idx="28873">
                  <c:v>-312.7165</c:v>
                </c:pt>
                <c:pt idx="28874">
                  <c:v>-312.71449999999999</c:v>
                </c:pt>
                <c:pt idx="28875">
                  <c:v>-312.71249999999998</c:v>
                </c:pt>
                <c:pt idx="28876">
                  <c:v>-312.71049999999997</c:v>
                </c:pt>
                <c:pt idx="28877">
                  <c:v>-312.70849999999996</c:v>
                </c:pt>
                <c:pt idx="28878">
                  <c:v>-312.70650000000001</c:v>
                </c:pt>
                <c:pt idx="28879">
                  <c:v>-312.7045</c:v>
                </c:pt>
                <c:pt idx="28880">
                  <c:v>-312.70249999999999</c:v>
                </c:pt>
                <c:pt idx="28881">
                  <c:v>-312.70049999999998</c:v>
                </c:pt>
                <c:pt idx="28882">
                  <c:v>-312.69849999999997</c:v>
                </c:pt>
                <c:pt idx="28883">
                  <c:v>-312.69649999999996</c:v>
                </c:pt>
                <c:pt idx="28884">
                  <c:v>-312.69449999999995</c:v>
                </c:pt>
                <c:pt idx="28885">
                  <c:v>-312.6925</c:v>
                </c:pt>
                <c:pt idx="28886">
                  <c:v>-312.69049999999999</c:v>
                </c:pt>
                <c:pt idx="28887">
                  <c:v>-312.68849999999998</c:v>
                </c:pt>
                <c:pt idx="28888">
                  <c:v>-312.68649999999997</c:v>
                </c:pt>
                <c:pt idx="28889">
                  <c:v>-312.68449999999996</c:v>
                </c:pt>
                <c:pt idx="28890">
                  <c:v>-312.6825</c:v>
                </c:pt>
                <c:pt idx="28891">
                  <c:v>-312.68049999999999</c:v>
                </c:pt>
                <c:pt idx="28892">
                  <c:v>-312.67849999999999</c:v>
                </c:pt>
                <c:pt idx="28893">
                  <c:v>-312.67649999999998</c:v>
                </c:pt>
                <c:pt idx="28894">
                  <c:v>-312.67449999999997</c:v>
                </c:pt>
                <c:pt idx="28895">
                  <c:v>-312.67249999999996</c:v>
                </c:pt>
                <c:pt idx="28896">
                  <c:v>-312.67049999999995</c:v>
                </c:pt>
                <c:pt idx="28897">
                  <c:v>-312.66849999999999</c:v>
                </c:pt>
                <c:pt idx="28898">
                  <c:v>-312.66649999999998</c:v>
                </c:pt>
                <c:pt idx="28899">
                  <c:v>-312.66449999999998</c:v>
                </c:pt>
                <c:pt idx="28900">
                  <c:v>-312.66249999999997</c:v>
                </c:pt>
                <c:pt idx="28901">
                  <c:v>-312.66049999999996</c:v>
                </c:pt>
                <c:pt idx="28902">
                  <c:v>-312.6585</c:v>
                </c:pt>
                <c:pt idx="28903">
                  <c:v>-312.65649999999999</c:v>
                </c:pt>
                <c:pt idx="28904">
                  <c:v>-312.65449999999998</c:v>
                </c:pt>
                <c:pt idx="28905">
                  <c:v>-312.65249999999997</c:v>
                </c:pt>
                <c:pt idx="28906">
                  <c:v>-312.65049999999997</c:v>
                </c:pt>
                <c:pt idx="28907">
                  <c:v>-312.64849999999996</c:v>
                </c:pt>
                <c:pt idx="28908">
                  <c:v>-312.64649999999995</c:v>
                </c:pt>
                <c:pt idx="28909">
                  <c:v>-312.64449999999999</c:v>
                </c:pt>
                <c:pt idx="28910">
                  <c:v>-312.64249999999998</c:v>
                </c:pt>
                <c:pt idx="28911">
                  <c:v>-312.64049999999997</c:v>
                </c:pt>
                <c:pt idx="28912">
                  <c:v>-312.63849999999996</c:v>
                </c:pt>
                <c:pt idx="28913">
                  <c:v>-312.63649999999996</c:v>
                </c:pt>
                <c:pt idx="28914">
                  <c:v>-312.6345</c:v>
                </c:pt>
                <c:pt idx="28915">
                  <c:v>-312.63249999999999</c:v>
                </c:pt>
                <c:pt idx="28916">
                  <c:v>-312.63049999999998</c:v>
                </c:pt>
                <c:pt idx="28917">
                  <c:v>-312.62849999999997</c:v>
                </c:pt>
                <c:pt idx="28918">
                  <c:v>-312.62649999999996</c:v>
                </c:pt>
                <c:pt idx="28919">
                  <c:v>-312.62449999999995</c:v>
                </c:pt>
                <c:pt idx="28920">
                  <c:v>-312.62249999999995</c:v>
                </c:pt>
                <c:pt idx="28921">
                  <c:v>-312.62049999999999</c:v>
                </c:pt>
                <c:pt idx="28922">
                  <c:v>-312.61849999999998</c:v>
                </c:pt>
                <c:pt idx="28923">
                  <c:v>-312.61649999999997</c:v>
                </c:pt>
                <c:pt idx="28924">
                  <c:v>-312.61449999999996</c:v>
                </c:pt>
                <c:pt idx="28925">
                  <c:v>-312.61249999999995</c:v>
                </c:pt>
                <c:pt idx="28926">
                  <c:v>-312.6105</c:v>
                </c:pt>
                <c:pt idx="28927">
                  <c:v>-312.60849999999999</c:v>
                </c:pt>
                <c:pt idx="28928">
                  <c:v>-312.60649999999998</c:v>
                </c:pt>
                <c:pt idx="28929">
                  <c:v>-312.60449999999997</c:v>
                </c:pt>
                <c:pt idx="28930">
                  <c:v>-312.60249999999996</c:v>
                </c:pt>
                <c:pt idx="28931">
                  <c:v>-312.60049999999995</c:v>
                </c:pt>
                <c:pt idx="28932">
                  <c:v>-312.5985</c:v>
                </c:pt>
                <c:pt idx="28933">
                  <c:v>-312.59649999999999</c:v>
                </c:pt>
                <c:pt idx="28934">
                  <c:v>-312.59449999999998</c:v>
                </c:pt>
                <c:pt idx="28935">
                  <c:v>-312.59249999999997</c:v>
                </c:pt>
                <c:pt idx="28936">
                  <c:v>-312.59049999999996</c:v>
                </c:pt>
                <c:pt idx="28937">
                  <c:v>-312.58849999999995</c:v>
                </c:pt>
                <c:pt idx="28938">
                  <c:v>-312.5865</c:v>
                </c:pt>
                <c:pt idx="28939">
                  <c:v>-312.58449999999999</c:v>
                </c:pt>
                <c:pt idx="28940">
                  <c:v>-312.58249999999998</c:v>
                </c:pt>
                <c:pt idx="28941">
                  <c:v>-312.58049999999997</c:v>
                </c:pt>
                <c:pt idx="28942">
                  <c:v>-312.57849999999996</c:v>
                </c:pt>
                <c:pt idx="28943">
                  <c:v>-312.57649999999995</c:v>
                </c:pt>
                <c:pt idx="28944">
                  <c:v>-312.5745</c:v>
                </c:pt>
                <c:pt idx="28945">
                  <c:v>-312.57249999999999</c:v>
                </c:pt>
                <c:pt idx="28946">
                  <c:v>-312.57049999999998</c:v>
                </c:pt>
                <c:pt idx="28947">
                  <c:v>-312.56849999999997</c:v>
                </c:pt>
                <c:pt idx="28948">
                  <c:v>-312.56649999999996</c:v>
                </c:pt>
                <c:pt idx="28949">
                  <c:v>-312.56449999999995</c:v>
                </c:pt>
                <c:pt idx="28950">
                  <c:v>-312.5625</c:v>
                </c:pt>
                <c:pt idx="28951">
                  <c:v>-312.56049999999999</c:v>
                </c:pt>
                <c:pt idx="28952">
                  <c:v>-312.55849999999998</c:v>
                </c:pt>
                <c:pt idx="28953">
                  <c:v>-312.55649999999997</c:v>
                </c:pt>
                <c:pt idx="28954">
                  <c:v>-312.55449999999996</c:v>
                </c:pt>
                <c:pt idx="28955">
                  <c:v>-312.55250000000001</c:v>
                </c:pt>
                <c:pt idx="28956">
                  <c:v>-312.5505</c:v>
                </c:pt>
                <c:pt idx="28957">
                  <c:v>-312.54849999999999</c:v>
                </c:pt>
                <c:pt idx="28958">
                  <c:v>-312.54649999999998</c:v>
                </c:pt>
                <c:pt idx="28959">
                  <c:v>-312.54449999999997</c:v>
                </c:pt>
                <c:pt idx="28960">
                  <c:v>-312.54249999999996</c:v>
                </c:pt>
                <c:pt idx="28961">
                  <c:v>-312.54049999999995</c:v>
                </c:pt>
                <c:pt idx="28962">
                  <c:v>-312.5385</c:v>
                </c:pt>
                <c:pt idx="28963">
                  <c:v>-312.53649999999999</c:v>
                </c:pt>
                <c:pt idx="28964">
                  <c:v>-312.53449999999998</c:v>
                </c:pt>
                <c:pt idx="28965">
                  <c:v>-312.53249999999997</c:v>
                </c:pt>
                <c:pt idx="28966">
                  <c:v>-312.53049999999996</c:v>
                </c:pt>
                <c:pt idx="28967">
                  <c:v>-312.52850000000001</c:v>
                </c:pt>
                <c:pt idx="28968">
                  <c:v>-312.5265</c:v>
                </c:pt>
                <c:pt idx="28969">
                  <c:v>-312.52449999999999</c:v>
                </c:pt>
                <c:pt idx="28970">
                  <c:v>-312.52249999999998</c:v>
                </c:pt>
                <c:pt idx="28971">
                  <c:v>-312.52049999999997</c:v>
                </c:pt>
                <c:pt idx="28972">
                  <c:v>-312.51849999999996</c:v>
                </c:pt>
                <c:pt idx="28973">
                  <c:v>-312.51649999999995</c:v>
                </c:pt>
                <c:pt idx="28974">
                  <c:v>-312.5145</c:v>
                </c:pt>
                <c:pt idx="28975">
                  <c:v>-312.51249999999999</c:v>
                </c:pt>
                <c:pt idx="28976">
                  <c:v>-312.51049999999998</c:v>
                </c:pt>
                <c:pt idx="28977">
                  <c:v>-312.50849999999997</c:v>
                </c:pt>
                <c:pt idx="28978">
                  <c:v>-312.50649999999996</c:v>
                </c:pt>
                <c:pt idx="28979">
                  <c:v>-312.50450000000001</c:v>
                </c:pt>
                <c:pt idx="28980">
                  <c:v>-312.5025</c:v>
                </c:pt>
                <c:pt idx="28981">
                  <c:v>-312.50049999999999</c:v>
                </c:pt>
                <c:pt idx="28982">
                  <c:v>-312.49849999999998</c:v>
                </c:pt>
                <c:pt idx="28983">
                  <c:v>-312.49649999999997</c:v>
                </c:pt>
                <c:pt idx="28984">
                  <c:v>-312.49449999999996</c:v>
                </c:pt>
                <c:pt idx="28985">
                  <c:v>-312.49249999999995</c:v>
                </c:pt>
                <c:pt idx="28986">
                  <c:v>-312.4905</c:v>
                </c:pt>
                <c:pt idx="28987">
                  <c:v>-312.48849999999999</c:v>
                </c:pt>
                <c:pt idx="28988">
                  <c:v>-312.48649999999998</c:v>
                </c:pt>
                <c:pt idx="28989">
                  <c:v>-312.48449999999997</c:v>
                </c:pt>
                <c:pt idx="28990">
                  <c:v>-312.48249999999996</c:v>
                </c:pt>
                <c:pt idx="28991">
                  <c:v>-312.48050000000001</c:v>
                </c:pt>
                <c:pt idx="28992">
                  <c:v>-312.4785</c:v>
                </c:pt>
                <c:pt idx="28993">
                  <c:v>-312.47649999999999</c:v>
                </c:pt>
                <c:pt idx="28994">
                  <c:v>-312.47449999999998</c:v>
                </c:pt>
                <c:pt idx="28995">
                  <c:v>-312.47249999999997</c:v>
                </c:pt>
                <c:pt idx="28996">
                  <c:v>-312.47049999999996</c:v>
                </c:pt>
                <c:pt idx="28997">
                  <c:v>-312.46849999999995</c:v>
                </c:pt>
                <c:pt idx="28998">
                  <c:v>-312.4665</c:v>
                </c:pt>
                <c:pt idx="28999">
                  <c:v>-312.46449999999999</c:v>
                </c:pt>
                <c:pt idx="29000">
                  <c:v>-312.46249999999998</c:v>
                </c:pt>
                <c:pt idx="29001">
                  <c:v>-312.46049999999997</c:v>
                </c:pt>
                <c:pt idx="29002">
                  <c:v>-312.45849999999996</c:v>
                </c:pt>
                <c:pt idx="29003">
                  <c:v>-312.45650000000001</c:v>
                </c:pt>
                <c:pt idx="29004">
                  <c:v>-312.4545</c:v>
                </c:pt>
                <c:pt idx="29005">
                  <c:v>-312.45249999999999</c:v>
                </c:pt>
                <c:pt idx="29006">
                  <c:v>-312.45049999999998</c:v>
                </c:pt>
                <c:pt idx="29007">
                  <c:v>-312.44849999999997</c:v>
                </c:pt>
                <c:pt idx="29008">
                  <c:v>-312.44649999999996</c:v>
                </c:pt>
                <c:pt idx="29009">
                  <c:v>-312.44449999999995</c:v>
                </c:pt>
                <c:pt idx="29010">
                  <c:v>-312.4425</c:v>
                </c:pt>
                <c:pt idx="29011">
                  <c:v>-312.44049999999999</c:v>
                </c:pt>
                <c:pt idx="29012">
                  <c:v>-312.43849999999998</c:v>
                </c:pt>
                <c:pt idx="29013">
                  <c:v>-312.43649999999997</c:v>
                </c:pt>
                <c:pt idx="29014">
                  <c:v>-312.43449999999996</c:v>
                </c:pt>
                <c:pt idx="29015">
                  <c:v>-312.4325</c:v>
                </c:pt>
                <c:pt idx="29016">
                  <c:v>-312.43049999999999</c:v>
                </c:pt>
                <c:pt idx="29017">
                  <c:v>-312.42849999999999</c:v>
                </c:pt>
                <c:pt idx="29018">
                  <c:v>-312.42649999999998</c:v>
                </c:pt>
                <c:pt idx="29019">
                  <c:v>-312.42449999999997</c:v>
                </c:pt>
                <c:pt idx="29020">
                  <c:v>-312.42249999999996</c:v>
                </c:pt>
                <c:pt idx="29021">
                  <c:v>-312.42049999999995</c:v>
                </c:pt>
                <c:pt idx="29022">
                  <c:v>-312.41849999999999</c:v>
                </c:pt>
                <c:pt idx="29023">
                  <c:v>-312.41649999999998</c:v>
                </c:pt>
                <c:pt idx="29024">
                  <c:v>-312.41449999999998</c:v>
                </c:pt>
                <c:pt idx="29025">
                  <c:v>-312.41249999999997</c:v>
                </c:pt>
                <c:pt idx="29026">
                  <c:v>-312.41049999999996</c:v>
                </c:pt>
                <c:pt idx="29027">
                  <c:v>-312.4085</c:v>
                </c:pt>
                <c:pt idx="29028">
                  <c:v>-312.40649999999999</c:v>
                </c:pt>
                <c:pt idx="29029">
                  <c:v>-312.40449999999998</c:v>
                </c:pt>
                <c:pt idx="29030">
                  <c:v>-312.40249999999997</c:v>
                </c:pt>
                <c:pt idx="29031">
                  <c:v>-312.40049999999997</c:v>
                </c:pt>
                <c:pt idx="29032">
                  <c:v>-312.39849999999996</c:v>
                </c:pt>
                <c:pt idx="29033">
                  <c:v>-312.39649999999995</c:v>
                </c:pt>
                <c:pt idx="29034">
                  <c:v>-312.39449999999999</c:v>
                </c:pt>
                <c:pt idx="29035">
                  <c:v>-312.39249999999998</c:v>
                </c:pt>
                <c:pt idx="29036">
                  <c:v>-312.39049999999997</c:v>
                </c:pt>
                <c:pt idx="29037">
                  <c:v>-312.38849999999996</c:v>
                </c:pt>
                <c:pt idx="29038">
                  <c:v>-312.38649999999996</c:v>
                </c:pt>
                <c:pt idx="29039">
                  <c:v>-312.3845</c:v>
                </c:pt>
                <c:pt idx="29040">
                  <c:v>-312.38249999999999</c:v>
                </c:pt>
                <c:pt idx="29041">
                  <c:v>-312.38049999999998</c:v>
                </c:pt>
                <c:pt idx="29042">
                  <c:v>-312.37849999999997</c:v>
                </c:pt>
                <c:pt idx="29043">
                  <c:v>-312.37649999999996</c:v>
                </c:pt>
                <c:pt idx="29044">
                  <c:v>-312.37449999999995</c:v>
                </c:pt>
                <c:pt idx="29045">
                  <c:v>-312.37249999999995</c:v>
                </c:pt>
                <c:pt idx="29046">
                  <c:v>-312.37049999999999</c:v>
                </c:pt>
                <c:pt idx="29047">
                  <c:v>-312.36849999999998</c:v>
                </c:pt>
                <c:pt idx="29048">
                  <c:v>-312.36649999999997</c:v>
                </c:pt>
                <c:pt idx="29049">
                  <c:v>-312.36449999999996</c:v>
                </c:pt>
                <c:pt idx="29050">
                  <c:v>-312.36249999999995</c:v>
                </c:pt>
                <c:pt idx="29051">
                  <c:v>-312.3605</c:v>
                </c:pt>
                <c:pt idx="29052">
                  <c:v>-312.35849999999999</c:v>
                </c:pt>
                <c:pt idx="29053">
                  <c:v>-312.35649999999998</c:v>
                </c:pt>
                <c:pt idx="29054">
                  <c:v>-312.35449999999997</c:v>
                </c:pt>
                <c:pt idx="29055">
                  <c:v>-312.35249999999996</c:v>
                </c:pt>
                <c:pt idx="29056">
                  <c:v>-312.35049999999995</c:v>
                </c:pt>
                <c:pt idx="29057">
                  <c:v>-312.3485</c:v>
                </c:pt>
                <c:pt idx="29058">
                  <c:v>-312.34649999999999</c:v>
                </c:pt>
                <c:pt idx="29059">
                  <c:v>-312.34449999999998</c:v>
                </c:pt>
                <c:pt idx="29060">
                  <c:v>-312.34249999999997</c:v>
                </c:pt>
                <c:pt idx="29061">
                  <c:v>-312.34049999999996</c:v>
                </c:pt>
                <c:pt idx="29062">
                  <c:v>-312.33849999999995</c:v>
                </c:pt>
                <c:pt idx="29063">
                  <c:v>-312.3365</c:v>
                </c:pt>
                <c:pt idx="29064">
                  <c:v>-312.33449999999999</c:v>
                </c:pt>
                <c:pt idx="29065">
                  <c:v>-312.33249999999998</c:v>
                </c:pt>
                <c:pt idx="29066">
                  <c:v>-312.33049999999997</c:v>
                </c:pt>
                <c:pt idx="29067">
                  <c:v>-312.32849999999996</c:v>
                </c:pt>
                <c:pt idx="29068">
                  <c:v>-312.32649999999995</c:v>
                </c:pt>
                <c:pt idx="29069">
                  <c:v>-312.3245</c:v>
                </c:pt>
                <c:pt idx="29070">
                  <c:v>-312.32249999999999</c:v>
                </c:pt>
                <c:pt idx="29071">
                  <c:v>-312.32049999999998</c:v>
                </c:pt>
                <c:pt idx="29072">
                  <c:v>-312.31849999999997</c:v>
                </c:pt>
                <c:pt idx="29073">
                  <c:v>-312.31649999999996</c:v>
                </c:pt>
                <c:pt idx="29074">
                  <c:v>-312.31449999999995</c:v>
                </c:pt>
                <c:pt idx="29075">
                  <c:v>-312.3125</c:v>
                </c:pt>
                <c:pt idx="29076">
                  <c:v>-312.31049999999999</c:v>
                </c:pt>
                <c:pt idx="29077">
                  <c:v>-312.30849999999998</c:v>
                </c:pt>
                <c:pt idx="29078">
                  <c:v>-312.30649999999997</c:v>
                </c:pt>
                <c:pt idx="29079">
                  <c:v>-312.30449999999996</c:v>
                </c:pt>
                <c:pt idx="29080">
                  <c:v>-312.30250000000001</c:v>
                </c:pt>
                <c:pt idx="29081">
                  <c:v>-312.3005</c:v>
                </c:pt>
                <c:pt idx="29082">
                  <c:v>-312.29849999999999</c:v>
                </c:pt>
                <c:pt idx="29083">
                  <c:v>-312.29649999999998</c:v>
                </c:pt>
                <c:pt idx="29084">
                  <c:v>-312.29449999999997</c:v>
                </c:pt>
                <c:pt idx="29085">
                  <c:v>-312.29249999999996</c:v>
                </c:pt>
                <c:pt idx="29086">
                  <c:v>-312.29049999999995</c:v>
                </c:pt>
                <c:pt idx="29087">
                  <c:v>-312.2885</c:v>
                </c:pt>
                <c:pt idx="29088">
                  <c:v>-312.28649999999999</c:v>
                </c:pt>
                <c:pt idx="29089">
                  <c:v>-312.28449999999998</c:v>
                </c:pt>
                <c:pt idx="29090">
                  <c:v>-312.28249999999997</c:v>
                </c:pt>
                <c:pt idx="29091">
                  <c:v>-312.28049999999996</c:v>
                </c:pt>
                <c:pt idx="29092">
                  <c:v>-312.27850000000001</c:v>
                </c:pt>
                <c:pt idx="29093">
                  <c:v>-312.2765</c:v>
                </c:pt>
                <c:pt idx="29094">
                  <c:v>-312.27449999999999</c:v>
                </c:pt>
                <c:pt idx="29095">
                  <c:v>-312.27249999999998</c:v>
                </c:pt>
                <c:pt idx="29096">
                  <c:v>-312.27049999999997</c:v>
                </c:pt>
                <c:pt idx="29097">
                  <c:v>-312.26849999999996</c:v>
                </c:pt>
                <c:pt idx="29098">
                  <c:v>-312.26649999999995</c:v>
                </c:pt>
                <c:pt idx="29099">
                  <c:v>-312.2645</c:v>
                </c:pt>
                <c:pt idx="29100">
                  <c:v>-312.26249999999999</c:v>
                </c:pt>
                <c:pt idx="29101">
                  <c:v>-312.26049999999998</c:v>
                </c:pt>
                <c:pt idx="29102">
                  <c:v>-312.25849999999997</c:v>
                </c:pt>
                <c:pt idx="29103">
                  <c:v>-312.25649999999996</c:v>
                </c:pt>
                <c:pt idx="29104">
                  <c:v>-312.25450000000001</c:v>
                </c:pt>
                <c:pt idx="29105">
                  <c:v>-312.2525</c:v>
                </c:pt>
                <c:pt idx="29106">
                  <c:v>-312.25049999999999</c:v>
                </c:pt>
                <c:pt idx="29107">
                  <c:v>-312.24849999999998</c:v>
                </c:pt>
                <c:pt idx="29108">
                  <c:v>-312.24649999999997</c:v>
                </c:pt>
                <c:pt idx="29109">
                  <c:v>-312.24449999999996</c:v>
                </c:pt>
                <c:pt idx="29110">
                  <c:v>-312.24249999999995</c:v>
                </c:pt>
                <c:pt idx="29111">
                  <c:v>-312.2405</c:v>
                </c:pt>
                <c:pt idx="29112">
                  <c:v>-312.23849999999999</c:v>
                </c:pt>
                <c:pt idx="29113">
                  <c:v>-312.23649999999998</c:v>
                </c:pt>
                <c:pt idx="29114">
                  <c:v>-312.23449999999997</c:v>
                </c:pt>
                <c:pt idx="29115">
                  <c:v>-312.23249999999996</c:v>
                </c:pt>
                <c:pt idx="29116">
                  <c:v>-312.23050000000001</c:v>
                </c:pt>
                <c:pt idx="29117">
                  <c:v>-312.2285</c:v>
                </c:pt>
                <c:pt idx="29118">
                  <c:v>-312.22649999999999</c:v>
                </c:pt>
                <c:pt idx="29119">
                  <c:v>-312.22449999999998</c:v>
                </c:pt>
                <c:pt idx="29120">
                  <c:v>-312.22249999999997</c:v>
                </c:pt>
                <c:pt idx="29121">
                  <c:v>-312.22049999999996</c:v>
                </c:pt>
                <c:pt idx="29122">
                  <c:v>-312.21849999999995</c:v>
                </c:pt>
                <c:pt idx="29123">
                  <c:v>-312.2165</c:v>
                </c:pt>
                <c:pt idx="29124">
                  <c:v>-312.21449999999999</c:v>
                </c:pt>
                <c:pt idx="29125">
                  <c:v>-312.21249999999998</c:v>
                </c:pt>
                <c:pt idx="29126">
                  <c:v>-312.21049999999997</c:v>
                </c:pt>
                <c:pt idx="29127">
                  <c:v>-312.20849999999996</c:v>
                </c:pt>
                <c:pt idx="29128">
                  <c:v>-312.20650000000001</c:v>
                </c:pt>
                <c:pt idx="29129">
                  <c:v>-312.2045</c:v>
                </c:pt>
                <c:pt idx="29130">
                  <c:v>-312.20249999999999</c:v>
                </c:pt>
                <c:pt idx="29131">
                  <c:v>-312.20049999999998</c:v>
                </c:pt>
                <c:pt idx="29132">
                  <c:v>-312.19849999999997</c:v>
                </c:pt>
                <c:pt idx="29133">
                  <c:v>-312.19649999999996</c:v>
                </c:pt>
                <c:pt idx="29134">
                  <c:v>-312.19449999999995</c:v>
                </c:pt>
                <c:pt idx="29135">
                  <c:v>-312.1925</c:v>
                </c:pt>
                <c:pt idx="29136">
                  <c:v>-312.19049999999999</c:v>
                </c:pt>
                <c:pt idx="29137">
                  <c:v>-312.18849999999998</c:v>
                </c:pt>
                <c:pt idx="29138">
                  <c:v>-312.18649999999997</c:v>
                </c:pt>
                <c:pt idx="29139">
                  <c:v>-312.18449999999996</c:v>
                </c:pt>
                <c:pt idx="29140">
                  <c:v>-312.1825</c:v>
                </c:pt>
                <c:pt idx="29141">
                  <c:v>-312.18049999999999</c:v>
                </c:pt>
                <c:pt idx="29142">
                  <c:v>-312.17849999999999</c:v>
                </c:pt>
                <c:pt idx="29143">
                  <c:v>-312.17649999999998</c:v>
                </c:pt>
                <c:pt idx="29144">
                  <c:v>-312.17449999999997</c:v>
                </c:pt>
                <c:pt idx="29145">
                  <c:v>-312.17249999999996</c:v>
                </c:pt>
                <c:pt idx="29146">
                  <c:v>-312.17049999999995</c:v>
                </c:pt>
                <c:pt idx="29147">
                  <c:v>-312.16849999999999</c:v>
                </c:pt>
                <c:pt idx="29148">
                  <c:v>-312.16649999999998</c:v>
                </c:pt>
                <c:pt idx="29149">
                  <c:v>-312.16449999999998</c:v>
                </c:pt>
                <c:pt idx="29150">
                  <c:v>-312.16249999999997</c:v>
                </c:pt>
                <c:pt idx="29151">
                  <c:v>-312.16049999999996</c:v>
                </c:pt>
                <c:pt idx="29152">
                  <c:v>-312.1585</c:v>
                </c:pt>
                <c:pt idx="29153">
                  <c:v>-312.15649999999999</c:v>
                </c:pt>
                <c:pt idx="29154">
                  <c:v>-312.15449999999998</c:v>
                </c:pt>
                <c:pt idx="29155">
                  <c:v>-312.15249999999997</c:v>
                </c:pt>
                <c:pt idx="29156">
                  <c:v>-312.15049999999997</c:v>
                </c:pt>
                <c:pt idx="29157">
                  <c:v>-312.14849999999996</c:v>
                </c:pt>
                <c:pt idx="29158">
                  <c:v>-312.14649999999995</c:v>
                </c:pt>
                <c:pt idx="29159">
                  <c:v>-312.14449999999999</c:v>
                </c:pt>
                <c:pt idx="29160">
                  <c:v>-312.14249999999998</c:v>
                </c:pt>
                <c:pt idx="29161">
                  <c:v>-312.14049999999997</c:v>
                </c:pt>
                <c:pt idx="29162">
                  <c:v>-312.13849999999996</c:v>
                </c:pt>
                <c:pt idx="29163">
                  <c:v>-312.13649999999996</c:v>
                </c:pt>
                <c:pt idx="29164">
                  <c:v>-312.1345</c:v>
                </c:pt>
                <c:pt idx="29165">
                  <c:v>-312.13249999999999</c:v>
                </c:pt>
                <c:pt idx="29166">
                  <c:v>-312.13049999999998</c:v>
                </c:pt>
                <c:pt idx="29167">
                  <c:v>-312.12849999999997</c:v>
                </c:pt>
                <c:pt idx="29168">
                  <c:v>-312.12649999999996</c:v>
                </c:pt>
                <c:pt idx="29169">
                  <c:v>-312.12449999999995</c:v>
                </c:pt>
                <c:pt idx="29170">
                  <c:v>-312.12249999999995</c:v>
                </c:pt>
                <c:pt idx="29171">
                  <c:v>-312.12049999999999</c:v>
                </c:pt>
                <c:pt idx="29172">
                  <c:v>-312.11849999999998</c:v>
                </c:pt>
                <c:pt idx="29173">
                  <c:v>-312.11649999999997</c:v>
                </c:pt>
                <c:pt idx="29174">
                  <c:v>-312.11449999999996</c:v>
                </c:pt>
                <c:pt idx="29175">
                  <c:v>-312.11249999999995</c:v>
                </c:pt>
                <c:pt idx="29176">
                  <c:v>-312.1105</c:v>
                </c:pt>
                <c:pt idx="29177">
                  <c:v>-312.10849999999999</c:v>
                </c:pt>
                <c:pt idx="29178">
                  <c:v>-312.10649999999998</c:v>
                </c:pt>
                <c:pt idx="29179">
                  <c:v>-312.10449999999997</c:v>
                </c:pt>
                <c:pt idx="29180">
                  <c:v>-312.10249999999996</c:v>
                </c:pt>
                <c:pt idx="29181">
                  <c:v>-312.10049999999995</c:v>
                </c:pt>
                <c:pt idx="29182">
                  <c:v>-312.0985</c:v>
                </c:pt>
                <c:pt idx="29183">
                  <c:v>-312.09649999999999</c:v>
                </c:pt>
                <c:pt idx="29184">
                  <c:v>-312.09449999999998</c:v>
                </c:pt>
                <c:pt idx="29185">
                  <c:v>-312.09249999999997</c:v>
                </c:pt>
                <c:pt idx="29186">
                  <c:v>-312.09049999999996</c:v>
                </c:pt>
                <c:pt idx="29187">
                  <c:v>-312.08849999999995</c:v>
                </c:pt>
                <c:pt idx="29188">
                  <c:v>-312.0865</c:v>
                </c:pt>
                <c:pt idx="29189">
                  <c:v>-312.08449999999999</c:v>
                </c:pt>
                <c:pt idx="29190">
                  <c:v>-312.08249999999998</c:v>
                </c:pt>
                <c:pt idx="29191">
                  <c:v>-312.08049999999997</c:v>
                </c:pt>
                <c:pt idx="29192">
                  <c:v>-312.07849999999996</c:v>
                </c:pt>
                <c:pt idx="29193">
                  <c:v>-312.07649999999995</c:v>
                </c:pt>
                <c:pt idx="29194">
                  <c:v>-312.0745</c:v>
                </c:pt>
                <c:pt idx="29195">
                  <c:v>-312.07249999999999</c:v>
                </c:pt>
                <c:pt idx="29196">
                  <c:v>-312.07049999999998</c:v>
                </c:pt>
                <c:pt idx="29197">
                  <c:v>-312.06849999999997</c:v>
                </c:pt>
                <c:pt idx="29198">
                  <c:v>-312.06649999999996</c:v>
                </c:pt>
                <c:pt idx="29199">
                  <c:v>-312.06449999999995</c:v>
                </c:pt>
                <c:pt idx="29200">
                  <c:v>-312.0625</c:v>
                </c:pt>
                <c:pt idx="29201">
                  <c:v>-312.06049999999999</c:v>
                </c:pt>
                <c:pt idx="29202">
                  <c:v>-312.05849999999998</c:v>
                </c:pt>
                <c:pt idx="29203">
                  <c:v>-312.05649999999997</c:v>
                </c:pt>
                <c:pt idx="29204">
                  <c:v>-312.05449999999996</c:v>
                </c:pt>
                <c:pt idx="29205">
                  <c:v>-312.05250000000001</c:v>
                </c:pt>
                <c:pt idx="29206">
                  <c:v>-312.0505</c:v>
                </c:pt>
                <c:pt idx="29207">
                  <c:v>-312.04849999999999</c:v>
                </c:pt>
                <c:pt idx="29208">
                  <c:v>-312.04649999999998</c:v>
                </c:pt>
                <c:pt idx="29209">
                  <c:v>-312.04449999999997</c:v>
                </c:pt>
                <c:pt idx="29210">
                  <c:v>-312.04249999999996</c:v>
                </c:pt>
                <c:pt idx="29211">
                  <c:v>-312.04049999999995</c:v>
                </c:pt>
                <c:pt idx="29212">
                  <c:v>-312.0385</c:v>
                </c:pt>
                <c:pt idx="29213">
                  <c:v>-312.03649999999999</c:v>
                </c:pt>
                <c:pt idx="29214">
                  <c:v>-312.03449999999998</c:v>
                </c:pt>
                <c:pt idx="29215">
                  <c:v>-312.03249999999997</c:v>
                </c:pt>
                <c:pt idx="29216">
                  <c:v>-312.03049999999996</c:v>
                </c:pt>
                <c:pt idx="29217">
                  <c:v>-312.02850000000001</c:v>
                </c:pt>
                <c:pt idx="29218">
                  <c:v>-312.0265</c:v>
                </c:pt>
                <c:pt idx="29219">
                  <c:v>-312.02449999999999</c:v>
                </c:pt>
                <c:pt idx="29220">
                  <c:v>-312.02249999999998</c:v>
                </c:pt>
                <c:pt idx="29221">
                  <c:v>-312.02049999999997</c:v>
                </c:pt>
                <c:pt idx="29222">
                  <c:v>-312.01849999999996</c:v>
                </c:pt>
                <c:pt idx="29223">
                  <c:v>-312.01649999999995</c:v>
                </c:pt>
                <c:pt idx="29224">
                  <c:v>-312.0145</c:v>
                </c:pt>
                <c:pt idx="29225">
                  <c:v>-312.01249999999999</c:v>
                </c:pt>
                <c:pt idx="29226">
                  <c:v>-312.01049999999998</c:v>
                </c:pt>
                <c:pt idx="29227">
                  <c:v>-312.00849999999997</c:v>
                </c:pt>
                <c:pt idx="29228">
                  <c:v>-312.00649999999996</c:v>
                </c:pt>
                <c:pt idx="29229">
                  <c:v>-312.00450000000001</c:v>
                </c:pt>
                <c:pt idx="29230">
                  <c:v>-312.0025</c:v>
                </c:pt>
                <c:pt idx="29231">
                  <c:v>-312.00049999999999</c:v>
                </c:pt>
                <c:pt idx="29232">
                  <c:v>-311.99849999999998</c:v>
                </c:pt>
                <c:pt idx="29233">
                  <c:v>-311.99649999999997</c:v>
                </c:pt>
                <c:pt idx="29234">
                  <c:v>-311.99449999999996</c:v>
                </c:pt>
                <c:pt idx="29235">
                  <c:v>-311.99249999999995</c:v>
                </c:pt>
                <c:pt idx="29236">
                  <c:v>-311.9905</c:v>
                </c:pt>
                <c:pt idx="29237">
                  <c:v>-311.98849999999999</c:v>
                </c:pt>
                <c:pt idx="29238">
                  <c:v>-311.98649999999998</c:v>
                </c:pt>
                <c:pt idx="29239">
                  <c:v>-311.98449999999997</c:v>
                </c:pt>
                <c:pt idx="29240">
                  <c:v>-311.98249999999996</c:v>
                </c:pt>
                <c:pt idx="29241">
                  <c:v>-311.98050000000001</c:v>
                </c:pt>
                <c:pt idx="29242">
                  <c:v>-311.9785</c:v>
                </c:pt>
                <c:pt idx="29243">
                  <c:v>-311.97649999999999</c:v>
                </c:pt>
                <c:pt idx="29244">
                  <c:v>-311.97449999999998</c:v>
                </c:pt>
                <c:pt idx="29245">
                  <c:v>-311.97249999999997</c:v>
                </c:pt>
                <c:pt idx="29246">
                  <c:v>-311.97049999999996</c:v>
                </c:pt>
                <c:pt idx="29247">
                  <c:v>-311.96849999999995</c:v>
                </c:pt>
                <c:pt idx="29248">
                  <c:v>-311.9665</c:v>
                </c:pt>
                <c:pt idx="29249">
                  <c:v>-311.96449999999999</c:v>
                </c:pt>
                <c:pt idx="29250">
                  <c:v>-311.96249999999998</c:v>
                </c:pt>
                <c:pt idx="29251">
                  <c:v>-311.96049999999997</c:v>
                </c:pt>
                <c:pt idx="29252">
                  <c:v>-311.95849999999996</c:v>
                </c:pt>
                <c:pt idx="29253">
                  <c:v>-311.95650000000001</c:v>
                </c:pt>
                <c:pt idx="29254">
                  <c:v>-311.9545</c:v>
                </c:pt>
                <c:pt idx="29255">
                  <c:v>-311.95249999999999</c:v>
                </c:pt>
                <c:pt idx="29256">
                  <c:v>-311.95049999999998</c:v>
                </c:pt>
                <c:pt idx="29257">
                  <c:v>-311.94849999999997</c:v>
                </c:pt>
                <c:pt idx="29258">
                  <c:v>-311.94649999999996</c:v>
                </c:pt>
                <c:pt idx="29259">
                  <c:v>-311.94449999999995</c:v>
                </c:pt>
                <c:pt idx="29260">
                  <c:v>-311.9425</c:v>
                </c:pt>
                <c:pt idx="29261">
                  <c:v>-311.94049999999999</c:v>
                </c:pt>
                <c:pt idx="29262">
                  <c:v>-311.93849999999998</c:v>
                </c:pt>
                <c:pt idx="29263">
                  <c:v>-311.93649999999997</c:v>
                </c:pt>
                <c:pt idx="29264">
                  <c:v>-311.93449999999996</c:v>
                </c:pt>
                <c:pt idx="29265">
                  <c:v>-311.9325</c:v>
                </c:pt>
                <c:pt idx="29266">
                  <c:v>-311.93049999999999</c:v>
                </c:pt>
                <c:pt idx="29267">
                  <c:v>-311.92849999999999</c:v>
                </c:pt>
                <c:pt idx="29268">
                  <c:v>-311.92649999999998</c:v>
                </c:pt>
                <c:pt idx="29269">
                  <c:v>-311.92449999999997</c:v>
                </c:pt>
                <c:pt idx="29270">
                  <c:v>-311.92249999999996</c:v>
                </c:pt>
                <c:pt idx="29271">
                  <c:v>-311.92049999999995</c:v>
                </c:pt>
                <c:pt idx="29272">
                  <c:v>-311.91849999999999</c:v>
                </c:pt>
                <c:pt idx="29273">
                  <c:v>-311.91649999999998</c:v>
                </c:pt>
                <c:pt idx="29274">
                  <c:v>-311.91449999999998</c:v>
                </c:pt>
                <c:pt idx="29275">
                  <c:v>-311.91249999999997</c:v>
                </c:pt>
                <c:pt idx="29276">
                  <c:v>-311.91049999999996</c:v>
                </c:pt>
                <c:pt idx="29277">
                  <c:v>-311.9085</c:v>
                </c:pt>
                <c:pt idx="29278">
                  <c:v>-311.90649999999999</c:v>
                </c:pt>
                <c:pt idx="29279">
                  <c:v>-311.90449999999998</c:v>
                </c:pt>
                <c:pt idx="29280">
                  <c:v>-311.90249999999997</c:v>
                </c:pt>
                <c:pt idx="29281">
                  <c:v>-311.90049999999997</c:v>
                </c:pt>
                <c:pt idx="29282">
                  <c:v>-311.89849999999996</c:v>
                </c:pt>
                <c:pt idx="29283">
                  <c:v>-311.89649999999995</c:v>
                </c:pt>
                <c:pt idx="29284">
                  <c:v>-311.89449999999999</c:v>
                </c:pt>
                <c:pt idx="29285">
                  <c:v>-311.89249999999998</c:v>
                </c:pt>
                <c:pt idx="29286">
                  <c:v>-311.89049999999997</c:v>
                </c:pt>
                <c:pt idx="29287">
                  <c:v>-311.88849999999996</c:v>
                </c:pt>
                <c:pt idx="29288">
                  <c:v>-311.88649999999996</c:v>
                </c:pt>
                <c:pt idx="29289">
                  <c:v>-311.8845</c:v>
                </c:pt>
                <c:pt idx="29290">
                  <c:v>-311.88249999999999</c:v>
                </c:pt>
                <c:pt idx="29291">
                  <c:v>-311.88049999999998</c:v>
                </c:pt>
                <c:pt idx="29292">
                  <c:v>-311.87849999999997</c:v>
                </c:pt>
                <c:pt idx="29293">
                  <c:v>-311.87649999999996</c:v>
                </c:pt>
                <c:pt idx="29294">
                  <c:v>-311.87449999999995</c:v>
                </c:pt>
                <c:pt idx="29295">
                  <c:v>-311.87249999999995</c:v>
                </c:pt>
                <c:pt idx="29296">
                  <c:v>-311.87049999999999</c:v>
                </c:pt>
                <c:pt idx="29297">
                  <c:v>-311.86849999999998</c:v>
                </c:pt>
                <c:pt idx="29298">
                  <c:v>-311.86649999999997</c:v>
                </c:pt>
                <c:pt idx="29299">
                  <c:v>-311.86449999999996</c:v>
                </c:pt>
                <c:pt idx="29300">
                  <c:v>-311.86249999999995</c:v>
                </c:pt>
                <c:pt idx="29301">
                  <c:v>-311.8605</c:v>
                </c:pt>
                <c:pt idx="29302">
                  <c:v>-311.85849999999999</c:v>
                </c:pt>
                <c:pt idx="29303">
                  <c:v>-311.85649999999998</c:v>
                </c:pt>
                <c:pt idx="29304">
                  <c:v>-311.85449999999997</c:v>
                </c:pt>
                <c:pt idx="29305">
                  <c:v>-311.85249999999996</c:v>
                </c:pt>
                <c:pt idx="29306">
                  <c:v>-311.85049999999995</c:v>
                </c:pt>
                <c:pt idx="29307">
                  <c:v>-311.8485</c:v>
                </c:pt>
                <c:pt idx="29308">
                  <c:v>-311.84649999999999</c:v>
                </c:pt>
                <c:pt idx="29309">
                  <c:v>-311.84449999999998</c:v>
                </c:pt>
                <c:pt idx="29310">
                  <c:v>-311.84249999999997</c:v>
                </c:pt>
                <c:pt idx="29311">
                  <c:v>-311.84049999999996</c:v>
                </c:pt>
                <c:pt idx="29312">
                  <c:v>-311.83849999999995</c:v>
                </c:pt>
                <c:pt idx="29313">
                  <c:v>-311.8365</c:v>
                </c:pt>
                <c:pt idx="29314">
                  <c:v>-311.83449999999999</c:v>
                </c:pt>
                <c:pt idx="29315">
                  <c:v>-311.83249999999998</c:v>
                </c:pt>
                <c:pt idx="29316">
                  <c:v>-311.83049999999997</c:v>
                </c:pt>
                <c:pt idx="29317">
                  <c:v>-311.82849999999996</c:v>
                </c:pt>
                <c:pt idx="29318">
                  <c:v>-311.82649999999995</c:v>
                </c:pt>
                <c:pt idx="29319">
                  <c:v>-311.8245</c:v>
                </c:pt>
                <c:pt idx="29320">
                  <c:v>-311.82249999999999</c:v>
                </c:pt>
                <c:pt idx="29321">
                  <c:v>-311.82049999999998</c:v>
                </c:pt>
                <c:pt idx="29322">
                  <c:v>-311.81849999999997</c:v>
                </c:pt>
                <c:pt idx="29323">
                  <c:v>-311.81649999999996</c:v>
                </c:pt>
                <c:pt idx="29324">
                  <c:v>-311.81449999999995</c:v>
                </c:pt>
                <c:pt idx="29325">
                  <c:v>-311.8125</c:v>
                </c:pt>
                <c:pt idx="29326">
                  <c:v>-311.81049999999999</c:v>
                </c:pt>
                <c:pt idx="29327">
                  <c:v>-311.80849999999998</c:v>
                </c:pt>
                <c:pt idx="29328">
                  <c:v>-311.80649999999997</c:v>
                </c:pt>
                <c:pt idx="29329">
                  <c:v>-311.80449999999996</c:v>
                </c:pt>
                <c:pt idx="29330">
                  <c:v>-311.80250000000001</c:v>
                </c:pt>
                <c:pt idx="29331">
                  <c:v>-311.8005</c:v>
                </c:pt>
                <c:pt idx="29332">
                  <c:v>-311.79849999999999</c:v>
                </c:pt>
                <c:pt idx="29333">
                  <c:v>-311.79649999999998</c:v>
                </c:pt>
                <c:pt idx="29334">
                  <c:v>-311.79449999999997</c:v>
                </c:pt>
                <c:pt idx="29335">
                  <c:v>-311.79249999999996</c:v>
                </c:pt>
                <c:pt idx="29336">
                  <c:v>-311.79049999999995</c:v>
                </c:pt>
                <c:pt idx="29337">
                  <c:v>-311.7885</c:v>
                </c:pt>
                <c:pt idx="29338">
                  <c:v>-311.78649999999999</c:v>
                </c:pt>
                <c:pt idx="29339">
                  <c:v>-311.78449999999998</c:v>
                </c:pt>
                <c:pt idx="29340">
                  <c:v>-311.78249999999997</c:v>
                </c:pt>
                <c:pt idx="29341">
                  <c:v>-311.78049999999996</c:v>
                </c:pt>
                <c:pt idx="29342">
                  <c:v>-311.77850000000001</c:v>
                </c:pt>
                <c:pt idx="29343">
                  <c:v>-311.7765</c:v>
                </c:pt>
                <c:pt idx="29344">
                  <c:v>-311.77449999999999</c:v>
                </c:pt>
                <c:pt idx="29345">
                  <c:v>-311.77249999999998</c:v>
                </c:pt>
                <c:pt idx="29346">
                  <c:v>-311.77049999999997</c:v>
                </c:pt>
                <c:pt idx="29347">
                  <c:v>-311.76849999999996</c:v>
                </c:pt>
                <c:pt idx="29348">
                  <c:v>-311.76649999999995</c:v>
                </c:pt>
                <c:pt idx="29349">
                  <c:v>-311.7645</c:v>
                </c:pt>
                <c:pt idx="29350">
                  <c:v>-311.76249999999999</c:v>
                </c:pt>
                <c:pt idx="29351">
                  <c:v>-311.76049999999998</c:v>
                </c:pt>
                <c:pt idx="29352">
                  <c:v>-311.75849999999997</c:v>
                </c:pt>
                <c:pt idx="29353">
                  <c:v>-311.75649999999996</c:v>
                </c:pt>
                <c:pt idx="29354">
                  <c:v>-311.75450000000001</c:v>
                </c:pt>
                <c:pt idx="29355">
                  <c:v>-311.7525</c:v>
                </c:pt>
                <c:pt idx="29356">
                  <c:v>-311.75049999999999</c:v>
                </c:pt>
                <c:pt idx="29357">
                  <c:v>-311.74849999999998</c:v>
                </c:pt>
                <c:pt idx="29358">
                  <c:v>-311.74649999999997</c:v>
                </c:pt>
                <c:pt idx="29359">
                  <c:v>-311.74449999999996</c:v>
                </c:pt>
                <c:pt idx="29360">
                  <c:v>-311.74249999999995</c:v>
                </c:pt>
                <c:pt idx="29361">
                  <c:v>-311.7405</c:v>
                </c:pt>
                <c:pt idx="29362">
                  <c:v>-311.73849999999999</c:v>
                </c:pt>
                <c:pt idx="29363">
                  <c:v>-311.73649999999998</c:v>
                </c:pt>
                <c:pt idx="29364">
                  <c:v>-311.73449999999997</c:v>
                </c:pt>
                <c:pt idx="29365">
                  <c:v>-311.73249999999996</c:v>
                </c:pt>
                <c:pt idx="29366">
                  <c:v>-311.73050000000001</c:v>
                </c:pt>
                <c:pt idx="29367">
                  <c:v>-311.7285</c:v>
                </c:pt>
                <c:pt idx="29368">
                  <c:v>-311.72649999999999</c:v>
                </c:pt>
                <c:pt idx="29369">
                  <c:v>-311.72449999999998</c:v>
                </c:pt>
                <c:pt idx="29370">
                  <c:v>-311.72249999999997</c:v>
                </c:pt>
                <c:pt idx="29371">
                  <c:v>-311.72049999999996</c:v>
                </c:pt>
                <c:pt idx="29372">
                  <c:v>-311.71849999999995</c:v>
                </c:pt>
                <c:pt idx="29373">
                  <c:v>-311.7165</c:v>
                </c:pt>
                <c:pt idx="29374">
                  <c:v>-311.71449999999999</c:v>
                </c:pt>
                <c:pt idx="29375">
                  <c:v>-311.71249999999998</c:v>
                </c:pt>
                <c:pt idx="29376">
                  <c:v>-311.71049999999997</c:v>
                </c:pt>
                <c:pt idx="29377">
                  <c:v>-311.70849999999996</c:v>
                </c:pt>
                <c:pt idx="29378">
                  <c:v>-311.70650000000001</c:v>
                </c:pt>
                <c:pt idx="29379">
                  <c:v>-311.7045</c:v>
                </c:pt>
                <c:pt idx="29380">
                  <c:v>-311.70249999999999</c:v>
                </c:pt>
                <c:pt idx="29381">
                  <c:v>-311.70049999999998</c:v>
                </c:pt>
                <c:pt idx="29382">
                  <c:v>-311.69849999999997</c:v>
                </c:pt>
                <c:pt idx="29383">
                  <c:v>-311.69649999999996</c:v>
                </c:pt>
                <c:pt idx="29384">
                  <c:v>-311.69449999999995</c:v>
                </c:pt>
                <c:pt idx="29385">
                  <c:v>-311.6925</c:v>
                </c:pt>
                <c:pt idx="29386">
                  <c:v>-311.69049999999999</c:v>
                </c:pt>
                <c:pt idx="29387">
                  <c:v>-311.68849999999998</c:v>
                </c:pt>
                <c:pt idx="29388">
                  <c:v>-311.68649999999997</c:v>
                </c:pt>
                <c:pt idx="29389">
                  <c:v>-311.68449999999996</c:v>
                </c:pt>
                <c:pt idx="29390">
                  <c:v>-311.6825</c:v>
                </c:pt>
                <c:pt idx="29391">
                  <c:v>-311.68049999999999</c:v>
                </c:pt>
                <c:pt idx="29392">
                  <c:v>-311.67849999999999</c:v>
                </c:pt>
                <c:pt idx="29393">
                  <c:v>-311.67649999999998</c:v>
                </c:pt>
                <c:pt idx="29394">
                  <c:v>-311.67449999999997</c:v>
                </c:pt>
                <c:pt idx="29395">
                  <c:v>-311.67249999999996</c:v>
                </c:pt>
                <c:pt idx="29396">
                  <c:v>-311.67049999999995</c:v>
                </c:pt>
                <c:pt idx="29397">
                  <c:v>-311.66849999999999</c:v>
                </c:pt>
                <c:pt idx="29398">
                  <c:v>-311.66649999999998</c:v>
                </c:pt>
                <c:pt idx="29399">
                  <c:v>-311.66449999999998</c:v>
                </c:pt>
                <c:pt idx="29400">
                  <c:v>-311.66249999999997</c:v>
                </c:pt>
                <c:pt idx="29401">
                  <c:v>-311.66049999999996</c:v>
                </c:pt>
                <c:pt idx="29402">
                  <c:v>-311.6585</c:v>
                </c:pt>
                <c:pt idx="29403">
                  <c:v>-311.65649999999999</c:v>
                </c:pt>
                <c:pt idx="29404">
                  <c:v>-311.65449999999998</c:v>
                </c:pt>
                <c:pt idx="29405">
                  <c:v>-311.65249999999997</c:v>
                </c:pt>
                <c:pt idx="29406">
                  <c:v>-311.65049999999997</c:v>
                </c:pt>
                <c:pt idx="29407">
                  <c:v>-311.64849999999996</c:v>
                </c:pt>
                <c:pt idx="29408">
                  <c:v>-311.64649999999995</c:v>
                </c:pt>
                <c:pt idx="29409">
                  <c:v>-311.64449999999999</c:v>
                </c:pt>
                <c:pt idx="29410">
                  <c:v>-311.64249999999998</c:v>
                </c:pt>
                <c:pt idx="29411">
                  <c:v>-311.64049999999997</c:v>
                </c:pt>
                <c:pt idx="29412">
                  <c:v>-311.63849999999996</c:v>
                </c:pt>
                <c:pt idx="29413">
                  <c:v>-311.63649999999996</c:v>
                </c:pt>
                <c:pt idx="29414">
                  <c:v>-311.6345</c:v>
                </c:pt>
                <c:pt idx="29415">
                  <c:v>-311.63249999999999</c:v>
                </c:pt>
                <c:pt idx="29416">
                  <c:v>-311.63049999999998</c:v>
                </c:pt>
                <c:pt idx="29417">
                  <c:v>-311.62849999999997</c:v>
                </c:pt>
                <c:pt idx="29418">
                  <c:v>-311.62649999999996</c:v>
                </c:pt>
                <c:pt idx="29419">
                  <c:v>-311.62449999999995</c:v>
                </c:pt>
                <c:pt idx="29420">
                  <c:v>-311.62249999999995</c:v>
                </c:pt>
                <c:pt idx="29421">
                  <c:v>-311.62049999999999</c:v>
                </c:pt>
                <c:pt idx="29422">
                  <c:v>-311.61849999999998</c:v>
                </c:pt>
                <c:pt idx="29423">
                  <c:v>-311.61649999999997</c:v>
                </c:pt>
                <c:pt idx="29424">
                  <c:v>-311.61449999999996</c:v>
                </c:pt>
                <c:pt idx="29425">
                  <c:v>-311.61249999999995</c:v>
                </c:pt>
                <c:pt idx="29426">
                  <c:v>-311.6105</c:v>
                </c:pt>
                <c:pt idx="29427">
                  <c:v>-311.60849999999999</c:v>
                </c:pt>
                <c:pt idx="29428">
                  <c:v>-311.60649999999998</c:v>
                </c:pt>
                <c:pt idx="29429">
                  <c:v>-311.60449999999997</c:v>
                </c:pt>
                <c:pt idx="29430">
                  <c:v>-311.60249999999996</c:v>
                </c:pt>
                <c:pt idx="29431">
                  <c:v>-311.60049999999995</c:v>
                </c:pt>
                <c:pt idx="29432">
                  <c:v>-311.5985</c:v>
                </c:pt>
                <c:pt idx="29433">
                  <c:v>-311.59649999999999</c:v>
                </c:pt>
                <c:pt idx="29434">
                  <c:v>-311.59449999999998</c:v>
                </c:pt>
                <c:pt idx="29435">
                  <c:v>-311.59249999999997</c:v>
                </c:pt>
                <c:pt idx="29436">
                  <c:v>-311.59049999999996</c:v>
                </c:pt>
                <c:pt idx="29437">
                  <c:v>-311.58849999999995</c:v>
                </c:pt>
                <c:pt idx="29438">
                  <c:v>-311.5865</c:v>
                </c:pt>
                <c:pt idx="29439">
                  <c:v>-311.58449999999999</c:v>
                </c:pt>
                <c:pt idx="29440">
                  <c:v>-311.58249999999998</c:v>
                </c:pt>
                <c:pt idx="29441">
                  <c:v>-311.58049999999997</c:v>
                </c:pt>
                <c:pt idx="29442">
                  <c:v>-311.57849999999996</c:v>
                </c:pt>
                <c:pt idx="29443">
                  <c:v>-311.57649999999995</c:v>
                </c:pt>
                <c:pt idx="29444">
                  <c:v>-311.5745</c:v>
                </c:pt>
                <c:pt idx="29445">
                  <c:v>-311.57249999999999</c:v>
                </c:pt>
                <c:pt idx="29446">
                  <c:v>-311.57049999999998</c:v>
                </c:pt>
                <c:pt idx="29447">
                  <c:v>-311.56849999999997</c:v>
                </c:pt>
                <c:pt idx="29448">
                  <c:v>-311.56649999999996</c:v>
                </c:pt>
                <c:pt idx="29449">
                  <c:v>-311.56449999999995</c:v>
                </c:pt>
                <c:pt idx="29450">
                  <c:v>-311.5625</c:v>
                </c:pt>
                <c:pt idx="29451">
                  <c:v>-311.56049999999999</c:v>
                </c:pt>
                <c:pt idx="29452">
                  <c:v>-311.55849999999998</c:v>
                </c:pt>
                <c:pt idx="29453">
                  <c:v>-311.55649999999997</c:v>
                </c:pt>
                <c:pt idx="29454">
                  <c:v>-311.55449999999996</c:v>
                </c:pt>
                <c:pt idx="29455">
                  <c:v>-311.55250000000001</c:v>
                </c:pt>
                <c:pt idx="29456">
                  <c:v>-311.5505</c:v>
                </c:pt>
                <c:pt idx="29457">
                  <c:v>-311.54849999999999</c:v>
                </c:pt>
                <c:pt idx="29458">
                  <c:v>-311.54649999999998</c:v>
                </c:pt>
                <c:pt idx="29459">
                  <c:v>-311.54449999999997</c:v>
                </c:pt>
                <c:pt idx="29460">
                  <c:v>-311.54249999999996</c:v>
                </c:pt>
                <c:pt idx="29461">
                  <c:v>-311.54049999999995</c:v>
                </c:pt>
                <c:pt idx="29462">
                  <c:v>-311.5385</c:v>
                </c:pt>
                <c:pt idx="29463">
                  <c:v>-311.53649999999999</c:v>
                </c:pt>
                <c:pt idx="29464">
                  <c:v>-311.53449999999998</c:v>
                </c:pt>
                <c:pt idx="29465">
                  <c:v>-311.53249999999997</c:v>
                </c:pt>
                <c:pt idx="29466">
                  <c:v>-311.53049999999996</c:v>
                </c:pt>
                <c:pt idx="29467">
                  <c:v>-311.52850000000001</c:v>
                </c:pt>
                <c:pt idx="29468">
                  <c:v>-311.5265</c:v>
                </c:pt>
                <c:pt idx="29469">
                  <c:v>-311.52449999999999</c:v>
                </c:pt>
                <c:pt idx="29470">
                  <c:v>-311.52249999999998</c:v>
                </c:pt>
                <c:pt idx="29471">
                  <c:v>-311.52049999999997</c:v>
                </c:pt>
                <c:pt idx="29472">
                  <c:v>-311.51849999999996</c:v>
                </c:pt>
                <c:pt idx="29473">
                  <c:v>-311.51649999999995</c:v>
                </c:pt>
                <c:pt idx="29474">
                  <c:v>-311.5145</c:v>
                </c:pt>
                <c:pt idx="29475">
                  <c:v>-311.51249999999999</c:v>
                </c:pt>
                <c:pt idx="29476">
                  <c:v>-311.51049999999998</c:v>
                </c:pt>
                <c:pt idx="29477">
                  <c:v>-311.50849999999997</c:v>
                </c:pt>
                <c:pt idx="29478">
                  <c:v>-311.50649999999996</c:v>
                </c:pt>
                <c:pt idx="29479">
                  <c:v>-311.50450000000001</c:v>
                </c:pt>
                <c:pt idx="29480">
                  <c:v>-311.5025</c:v>
                </c:pt>
                <c:pt idx="29481">
                  <c:v>-311.50049999999999</c:v>
                </c:pt>
                <c:pt idx="29482">
                  <c:v>-311.49849999999998</c:v>
                </c:pt>
                <c:pt idx="29483">
                  <c:v>-311.49649999999997</c:v>
                </c:pt>
                <c:pt idx="29484">
                  <c:v>-311.49449999999996</c:v>
                </c:pt>
                <c:pt idx="29485">
                  <c:v>-311.49249999999995</c:v>
                </c:pt>
                <c:pt idx="29486">
                  <c:v>-311.4905</c:v>
                </c:pt>
                <c:pt idx="29487">
                  <c:v>-311.48849999999999</c:v>
                </c:pt>
                <c:pt idx="29488">
                  <c:v>-311.48649999999998</c:v>
                </c:pt>
                <c:pt idx="29489">
                  <c:v>-311.48449999999997</c:v>
                </c:pt>
                <c:pt idx="29490">
                  <c:v>-311.48249999999996</c:v>
                </c:pt>
                <c:pt idx="29491">
                  <c:v>-311.48050000000001</c:v>
                </c:pt>
                <c:pt idx="29492">
                  <c:v>-311.4785</c:v>
                </c:pt>
                <c:pt idx="29493">
                  <c:v>-311.47649999999999</c:v>
                </c:pt>
                <c:pt idx="29494">
                  <c:v>-311.47449999999998</c:v>
                </c:pt>
                <c:pt idx="29495">
                  <c:v>-311.47249999999997</c:v>
                </c:pt>
                <c:pt idx="29496">
                  <c:v>-311.47049999999996</c:v>
                </c:pt>
                <c:pt idx="29497">
                  <c:v>-311.46849999999995</c:v>
                </c:pt>
                <c:pt idx="29498">
                  <c:v>-311.4665</c:v>
                </c:pt>
                <c:pt idx="29499">
                  <c:v>-311.46449999999999</c:v>
                </c:pt>
                <c:pt idx="29500">
                  <c:v>-311.46249999999998</c:v>
                </c:pt>
                <c:pt idx="29501">
                  <c:v>-311.46049999999997</c:v>
                </c:pt>
                <c:pt idx="29502">
                  <c:v>-311.45849999999996</c:v>
                </c:pt>
                <c:pt idx="29503">
                  <c:v>-311.45650000000001</c:v>
                </c:pt>
                <c:pt idx="29504">
                  <c:v>-311.4545</c:v>
                </c:pt>
                <c:pt idx="29505">
                  <c:v>-311.45249999999999</c:v>
                </c:pt>
                <c:pt idx="29506">
                  <c:v>-311.45049999999998</c:v>
                </c:pt>
                <c:pt idx="29507">
                  <c:v>-311.44849999999997</c:v>
                </c:pt>
                <c:pt idx="29508">
                  <c:v>-311.44649999999996</c:v>
                </c:pt>
                <c:pt idx="29509">
                  <c:v>-311.44449999999995</c:v>
                </c:pt>
                <c:pt idx="29510">
                  <c:v>-311.4425</c:v>
                </c:pt>
                <c:pt idx="29511">
                  <c:v>-311.44049999999999</c:v>
                </c:pt>
                <c:pt idx="29512">
                  <c:v>-311.43849999999998</c:v>
                </c:pt>
                <c:pt idx="29513">
                  <c:v>-311.43649999999997</c:v>
                </c:pt>
                <c:pt idx="29514">
                  <c:v>-311.43449999999996</c:v>
                </c:pt>
                <c:pt idx="29515">
                  <c:v>-311.4325</c:v>
                </c:pt>
                <c:pt idx="29516">
                  <c:v>-311.43049999999999</c:v>
                </c:pt>
                <c:pt idx="29517">
                  <c:v>-311.42849999999999</c:v>
                </c:pt>
                <c:pt idx="29518">
                  <c:v>-311.42649999999998</c:v>
                </c:pt>
                <c:pt idx="29519">
                  <c:v>-311.42449999999997</c:v>
                </c:pt>
                <c:pt idx="29520">
                  <c:v>-311.42249999999996</c:v>
                </c:pt>
                <c:pt idx="29521">
                  <c:v>-311.42049999999995</c:v>
                </c:pt>
                <c:pt idx="29522">
                  <c:v>-311.41849999999999</c:v>
                </c:pt>
                <c:pt idx="29523">
                  <c:v>-311.41649999999998</c:v>
                </c:pt>
                <c:pt idx="29524">
                  <c:v>-311.41449999999998</c:v>
                </c:pt>
                <c:pt idx="29525">
                  <c:v>-311.41249999999997</c:v>
                </c:pt>
                <c:pt idx="29526">
                  <c:v>-311.41049999999996</c:v>
                </c:pt>
                <c:pt idx="29527">
                  <c:v>-311.4085</c:v>
                </c:pt>
                <c:pt idx="29528">
                  <c:v>-311.40649999999999</c:v>
                </c:pt>
                <c:pt idx="29529">
                  <c:v>-311.40449999999998</c:v>
                </c:pt>
                <c:pt idx="29530">
                  <c:v>-311.40249999999997</c:v>
                </c:pt>
                <c:pt idx="29531">
                  <c:v>-311.40049999999997</c:v>
                </c:pt>
                <c:pt idx="29532">
                  <c:v>-311.39849999999996</c:v>
                </c:pt>
                <c:pt idx="29533">
                  <c:v>-311.39649999999995</c:v>
                </c:pt>
                <c:pt idx="29534">
                  <c:v>-311.39449999999999</c:v>
                </c:pt>
                <c:pt idx="29535">
                  <c:v>-311.39249999999998</c:v>
                </c:pt>
                <c:pt idx="29536">
                  <c:v>-311.39049999999997</c:v>
                </c:pt>
                <c:pt idx="29537">
                  <c:v>-311.38849999999996</c:v>
                </c:pt>
                <c:pt idx="29538">
                  <c:v>-311.38649999999996</c:v>
                </c:pt>
                <c:pt idx="29539">
                  <c:v>-311.3845</c:v>
                </c:pt>
                <c:pt idx="29540">
                  <c:v>-311.38249999999999</c:v>
                </c:pt>
                <c:pt idx="29541">
                  <c:v>-311.38049999999998</c:v>
                </c:pt>
                <c:pt idx="29542">
                  <c:v>-311.37849999999997</c:v>
                </c:pt>
                <c:pt idx="29543">
                  <c:v>-311.37649999999996</c:v>
                </c:pt>
                <c:pt idx="29544">
                  <c:v>-311.37449999999995</c:v>
                </c:pt>
                <c:pt idx="29545">
                  <c:v>-311.37249999999995</c:v>
                </c:pt>
                <c:pt idx="29546">
                  <c:v>-311.37049999999999</c:v>
                </c:pt>
                <c:pt idx="29547">
                  <c:v>-311.36849999999998</c:v>
                </c:pt>
                <c:pt idx="29548">
                  <c:v>-311.36649999999997</c:v>
                </c:pt>
                <c:pt idx="29549">
                  <c:v>-311.36449999999996</c:v>
                </c:pt>
                <c:pt idx="29550">
                  <c:v>-311.36249999999995</c:v>
                </c:pt>
                <c:pt idx="29551">
                  <c:v>-311.3605</c:v>
                </c:pt>
                <c:pt idx="29552">
                  <c:v>-311.35849999999999</c:v>
                </c:pt>
                <c:pt idx="29553">
                  <c:v>-311.35649999999998</c:v>
                </c:pt>
                <c:pt idx="29554">
                  <c:v>-311.35449999999997</c:v>
                </c:pt>
                <c:pt idx="29555">
                  <c:v>-311.35249999999996</c:v>
                </c:pt>
                <c:pt idx="29556">
                  <c:v>-311.35049999999995</c:v>
                </c:pt>
                <c:pt idx="29557">
                  <c:v>-311.3485</c:v>
                </c:pt>
                <c:pt idx="29558">
                  <c:v>-311.34649999999999</c:v>
                </c:pt>
                <c:pt idx="29559">
                  <c:v>-311.34449999999998</c:v>
                </c:pt>
                <c:pt idx="29560">
                  <c:v>-311.34249999999997</c:v>
                </c:pt>
                <c:pt idx="29561">
                  <c:v>-311.34049999999996</c:v>
                </c:pt>
                <c:pt idx="29562">
                  <c:v>-311.33849999999995</c:v>
                </c:pt>
                <c:pt idx="29563">
                  <c:v>-311.3365</c:v>
                </c:pt>
                <c:pt idx="29564">
                  <c:v>-311.33449999999999</c:v>
                </c:pt>
                <c:pt idx="29565">
                  <c:v>-311.33249999999998</c:v>
                </c:pt>
                <c:pt idx="29566">
                  <c:v>-311.33049999999997</c:v>
                </c:pt>
                <c:pt idx="29567">
                  <c:v>-311.32849999999996</c:v>
                </c:pt>
                <c:pt idx="29568">
                  <c:v>-311.32649999999995</c:v>
                </c:pt>
                <c:pt idx="29569">
                  <c:v>-311.3245</c:v>
                </c:pt>
                <c:pt idx="29570">
                  <c:v>-311.32249999999999</c:v>
                </c:pt>
                <c:pt idx="29571">
                  <c:v>-311.32049999999998</c:v>
                </c:pt>
                <c:pt idx="29572">
                  <c:v>-311.31849999999997</c:v>
                </c:pt>
                <c:pt idx="29573">
                  <c:v>-311.31649999999996</c:v>
                </c:pt>
                <c:pt idx="29574">
                  <c:v>-311.31449999999995</c:v>
                </c:pt>
                <c:pt idx="29575">
                  <c:v>-311.3125</c:v>
                </c:pt>
                <c:pt idx="29576">
                  <c:v>-311.31049999999999</c:v>
                </c:pt>
                <c:pt idx="29577">
                  <c:v>-311.30849999999998</c:v>
                </c:pt>
                <c:pt idx="29578">
                  <c:v>-311.30649999999997</c:v>
                </c:pt>
                <c:pt idx="29579">
                  <c:v>-311.30449999999996</c:v>
                </c:pt>
                <c:pt idx="29580">
                  <c:v>-311.30250000000001</c:v>
                </c:pt>
                <c:pt idx="29581">
                  <c:v>-311.3005</c:v>
                </c:pt>
                <c:pt idx="29582">
                  <c:v>-311.29849999999999</c:v>
                </c:pt>
                <c:pt idx="29583">
                  <c:v>-311.29649999999998</c:v>
                </c:pt>
                <c:pt idx="29584">
                  <c:v>-311.29449999999997</c:v>
                </c:pt>
                <c:pt idx="29585">
                  <c:v>-311.29249999999996</c:v>
                </c:pt>
                <c:pt idx="29586">
                  <c:v>-311.29049999999995</c:v>
                </c:pt>
                <c:pt idx="29587">
                  <c:v>-311.2885</c:v>
                </c:pt>
                <c:pt idx="29588">
                  <c:v>-311.28649999999999</c:v>
                </c:pt>
                <c:pt idx="29589">
                  <c:v>-311.28449999999998</c:v>
                </c:pt>
                <c:pt idx="29590">
                  <c:v>-311.28249999999997</c:v>
                </c:pt>
                <c:pt idx="29591">
                  <c:v>-311.28049999999996</c:v>
                </c:pt>
                <c:pt idx="29592">
                  <c:v>-311.27850000000001</c:v>
                </c:pt>
                <c:pt idx="29593">
                  <c:v>-311.2765</c:v>
                </c:pt>
                <c:pt idx="29594">
                  <c:v>-311.27449999999999</c:v>
                </c:pt>
                <c:pt idx="29595">
                  <c:v>-311.27249999999998</c:v>
                </c:pt>
                <c:pt idx="29596">
                  <c:v>-311.27049999999997</c:v>
                </c:pt>
                <c:pt idx="29597">
                  <c:v>-311.26849999999996</c:v>
                </c:pt>
                <c:pt idx="29598">
                  <c:v>-311.26649999999995</c:v>
                </c:pt>
                <c:pt idx="29599">
                  <c:v>-311.2645</c:v>
                </c:pt>
                <c:pt idx="29600">
                  <c:v>-311.26249999999999</c:v>
                </c:pt>
                <c:pt idx="29601">
                  <c:v>-311.26049999999998</c:v>
                </c:pt>
                <c:pt idx="29602">
                  <c:v>-311.25849999999997</c:v>
                </c:pt>
                <c:pt idx="29603">
                  <c:v>-311.25649999999996</c:v>
                </c:pt>
                <c:pt idx="29604">
                  <c:v>-311.25450000000001</c:v>
                </c:pt>
                <c:pt idx="29605">
                  <c:v>-311.2525</c:v>
                </c:pt>
                <c:pt idx="29606">
                  <c:v>-311.25049999999999</c:v>
                </c:pt>
                <c:pt idx="29607">
                  <c:v>-311.24849999999998</c:v>
                </c:pt>
                <c:pt idx="29608">
                  <c:v>-311.24649999999997</c:v>
                </c:pt>
                <c:pt idx="29609">
                  <c:v>-311.24449999999996</c:v>
                </c:pt>
                <c:pt idx="29610">
                  <c:v>-311.24249999999995</c:v>
                </c:pt>
                <c:pt idx="29611">
                  <c:v>-311.2405</c:v>
                </c:pt>
                <c:pt idx="29612">
                  <c:v>-311.23849999999999</c:v>
                </c:pt>
                <c:pt idx="29613">
                  <c:v>-311.23649999999998</c:v>
                </c:pt>
                <c:pt idx="29614">
                  <c:v>-311.23449999999997</c:v>
                </c:pt>
                <c:pt idx="29615">
                  <c:v>-311.23249999999996</c:v>
                </c:pt>
                <c:pt idx="29616">
                  <c:v>-311.23050000000001</c:v>
                </c:pt>
                <c:pt idx="29617">
                  <c:v>-311.2285</c:v>
                </c:pt>
                <c:pt idx="29618">
                  <c:v>-311.22649999999999</c:v>
                </c:pt>
                <c:pt idx="29619">
                  <c:v>-311.22449999999998</c:v>
                </c:pt>
                <c:pt idx="29620">
                  <c:v>-311.22249999999997</c:v>
                </c:pt>
                <c:pt idx="29621">
                  <c:v>-311.22049999999996</c:v>
                </c:pt>
                <c:pt idx="29622">
                  <c:v>-311.21849999999995</c:v>
                </c:pt>
                <c:pt idx="29623">
                  <c:v>-311.2165</c:v>
                </c:pt>
                <c:pt idx="29624">
                  <c:v>-311.21449999999999</c:v>
                </c:pt>
                <c:pt idx="29625">
                  <c:v>-311.21249999999998</c:v>
                </c:pt>
                <c:pt idx="29626">
                  <c:v>-311.21049999999997</c:v>
                </c:pt>
                <c:pt idx="29627">
                  <c:v>-311.20849999999996</c:v>
                </c:pt>
                <c:pt idx="29628">
                  <c:v>-311.20650000000001</c:v>
                </c:pt>
                <c:pt idx="29629">
                  <c:v>-311.2045</c:v>
                </c:pt>
                <c:pt idx="29630">
                  <c:v>-311.20249999999999</c:v>
                </c:pt>
                <c:pt idx="29631">
                  <c:v>-311.20049999999998</c:v>
                </c:pt>
                <c:pt idx="29632">
                  <c:v>-311.19849999999997</c:v>
                </c:pt>
                <c:pt idx="29633">
                  <c:v>-311.19649999999996</c:v>
                </c:pt>
                <c:pt idx="29634">
                  <c:v>-311.19449999999995</c:v>
                </c:pt>
                <c:pt idx="29635">
                  <c:v>-311.1925</c:v>
                </c:pt>
                <c:pt idx="29636">
                  <c:v>-311.19049999999999</c:v>
                </c:pt>
                <c:pt idx="29637">
                  <c:v>-311.18849999999998</c:v>
                </c:pt>
                <c:pt idx="29638">
                  <c:v>-311.18649999999997</c:v>
                </c:pt>
                <c:pt idx="29639">
                  <c:v>-311.18449999999996</c:v>
                </c:pt>
                <c:pt idx="29640">
                  <c:v>-311.1825</c:v>
                </c:pt>
                <c:pt idx="29641">
                  <c:v>-311.18049999999999</c:v>
                </c:pt>
                <c:pt idx="29642">
                  <c:v>-311.17849999999999</c:v>
                </c:pt>
                <c:pt idx="29643">
                  <c:v>-311.17649999999998</c:v>
                </c:pt>
                <c:pt idx="29644">
                  <c:v>-311.17449999999997</c:v>
                </c:pt>
                <c:pt idx="29645">
                  <c:v>-311.17249999999996</c:v>
                </c:pt>
                <c:pt idx="29646">
                  <c:v>-311.17049999999995</c:v>
                </c:pt>
                <c:pt idx="29647">
                  <c:v>-311.16849999999999</c:v>
                </c:pt>
                <c:pt idx="29648">
                  <c:v>-311.16649999999998</c:v>
                </c:pt>
                <c:pt idx="29649">
                  <c:v>-311.16449999999998</c:v>
                </c:pt>
                <c:pt idx="29650">
                  <c:v>-311.16249999999997</c:v>
                </c:pt>
                <c:pt idx="29651">
                  <c:v>-311.16049999999996</c:v>
                </c:pt>
                <c:pt idx="29652">
                  <c:v>-311.1585</c:v>
                </c:pt>
                <c:pt idx="29653">
                  <c:v>-311.15649999999999</c:v>
                </c:pt>
                <c:pt idx="29654">
                  <c:v>-311.15449999999998</c:v>
                </c:pt>
                <c:pt idx="29655">
                  <c:v>-311.15249999999997</c:v>
                </c:pt>
                <c:pt idx="29656">
                  <c:v>-311.15049999999997</c:v>
                </c:pt>
                <c:pt idx="29657">
                  <c:v>-311.14849999999996</c:v>
                </c:pt>
                <c:pt idx="29658">
                  <c:v>-311.14649999999995</c:v>
                </c:pt>
                <c:pt idx="29659">
                  <c:v>-311.14449999999999</c:v>
                </c:pt>
                <c:pt idx="29660">
                  <c:v>-311.14249999999998</c:v>
                </c:pt>
                <c:pt idx="29661">
                  <c:v>-311.14049999999997</c:v>
                </c:pt>
                <c:pt idx="29662">
                  <c:v>-311.13849999999996</c:v>
                </c:pt>
                <c:pt idx="29663">
                  <c:v>-311.13649999999996</c:v>
                </c:pt>
                <c:pt idx="29664">
                  <c:v>-311.1345</c:v>
                </c:pt>
                <c:pt idx="29665">
                  <c:v>-311.13249999999999</c:v>
                </c:pt>
                <c:pt idx="29666">
                  <c:v>-311.13049999999998</c:v>
                </c:pt>
                <c:pt idx="29667">
                  <c:v>-311.12849999999997</c:v>
                </c:pt>
                <c:pt idx="29668">
                  <c:v>-311.12649999999996</c:v>
                </c:pt>
                <c:pt idx="29669">
                  <c:v>-311.12449999999995</c:v>
                </c:pt>
                <c:pt idx="29670">
                  <c:v>-311.12249999999995</c:v>
                </c:pt>
                <c:pt idx="29671">
                  <c:v>-311.12049999999999</c:v>
                </c:pt>
                <c:pt idx="29672">
                  <c:v>-311.11849999999998</c:v>
                </c:pt>
                <c:pt idx="29673">
                  <c:v>-311.11649999999997</c:v>
                </c:pt>
                <c:pt idx="29674">
                  <c:v>-311.11449999999996</c:v>
                </c:pt>
                <c:pt idx="29675">
                  <c:v>-311.11249999999995</c:v>
                </c:pt>
                <c:pt idx="29676">
                  <c:v>-311.1105</c:v>
                </c:pt>
                <c:pt idx="29677">
                  <c:v>-311.10849999999999</c:v>
                </c:pt>
                <c:pt idx="29678">
                  <c:v>-311.10649999999998</c:v>
                </c:pt>
                <c:pt idx="29679">
                  <c:v>-311.10449999999997</c:v>
                </c:pt>
                <c:pt idx="29680">
                  <c:v>-311.10249999999996</c:v>
                </c:pt>
                <c:pt idx="29681">
                  <c:v>-311.10049999999995</c:v>
                </c:pt>
                <c:pt idx="29682">
                  <c:v>-311.0985</c:v>
                </c:pt>
                <c:pt idx="29683">
                  <c:v>-311.09649999999999</c:v>
                </c:pt>
                <c:pt idx="29684">
                  <c:v>-311.09449999999998</c:v>
                </c:pt>
                <c:pt idx="29685">
                  <c:v>-311.09249999999997</c:v>
                </c:pt>
                <c:pt idx="29686">
                  <c:v>-311.09049999999996</c:v>
                </c:pt>
                <c:pt idx="29687">
                  <c:v>-311.08849999999995</c:v>
                </c:pt>
                <c:pt idx="29688">
                  <c:v>-311.0865</c:v>
                </c:pt>
                <c:pt idx="29689">
                  <c:v>-311.08449999999999</c:v>
                </c:pt>
                <c:pt idx="29690">
                  <c:v>-311.08249999999998</c:v>
                </c:pt>
                <c:pt idx="29691">
                  <c:v>-311.08049999999997</c:v>
                </c:pt>
                <c:pt idx="29692">
                  <c:v>-311.07849999999996</c:v>
                </c:pt>
                <c:pt idx="29693">
                  <c:v>-311.07649999999995</c:v>
                </c:pt>
                <c:pt idx="29694">
                  <c:v>-311.0745</c:v>
                </c:pt>
                <c:pt idx="29695">
                  <c:v>-311.07249999999999</c:v>
                </c:pt>
                <c:pt idx="29696">
                  <c:v>-311.07049999999998</c:v>
                </c:pt>
                <c:pt idx="29697">
                  <c:v>-311.06849999999997</c:v>
                </c:pt>
                <c:pt idx="29698">
                  <c:v>-311.06649999999996</c:v>
                </c:pt>
                <c:pt idx="29699">
                  <c:v>-311.06449999999995</c:v>
                </c:pt>
                <c:pt idx="29700">
                  <c:v>-311.0625</c:v>
                </c:pt>
                <c:pt idx="29701">
                  <c:v>-311.06049999999999</c:v>
                </c:pt>
                <c:pt idx="29702">
                  <c:v>-311.05849999999998</c:v>
                </c:pt>
                <c:pt idx="29703">
                  <c:v>-311.05649999999997</c:v>
                </c:pt>
                <c:pt idx="29704">
                  <c:v>-311.05449999999996</c:v>
                </c:pt>
                <c:pt idx="29705">
                  <c:v>-311.05250000000001</c:v>
                </c:pt>
                <c:pt idx="29706">
                  <c:v>-311.0505</c:v>
                </c:pt>
                <c:pt idx="29707">
                  <c:v>-311.04849999999999</c:v>
                </c:pt>
                <c:pt idx="29708">
                  <c:v>-311.04649999999998</c:v>
                </c:pt>
                <c:pt idx="29709">
                  <c:v>-311.04449999999997</c:v>
                </c:pt>
                <c:pt idx="29710">
                  <c:v>-311.04249999999996</c:v>
                </c:pt>
                <c:pt idx="29711">
                  <c:v>-311.04049999999995</c:v>
                </c:pt>
                <c:pt idx="29712">
                  <c:v>-311.0385</c:v>
                </c:pt>
                <c:pt idx="29713">
                  <c:v>-311.03649999999999</c:v>
                </c:pt>
                <c:pt idx="29714">
                  <c:v>-311.03449999999998</c:v>
                </c:pt>
                <c:pt idx="29715">
                  <c:v>-311.03249999999997</c:v>
                </c:pt>
                <c:pt idx="29716">
                  <c:v>-311.03049999999996</c:v>
                </c:pt>
                <c:pt idx="29717">
                  <c:v>-311.02850000000001</c:v>
                </c:pt>
                <c:pt idx="29718">
                  <c:v>-311.0265</c:v>
                </c:pt>
                <c:pt idx="29719">
                  <c:v>-311.02449999999999</c:v>
                </c:pt>
                <c:pt idx="29720">
                  <c:v>-311.02249999999998</c:v>
                </c:pt>
                <c:pt idx="29721">
                  <c:v>-311.02049999999997</c:v>
                </c:pt>
                <c:pt idx="29722">
                  <c:v>-311.01849999999996</c:v>
                </c:pt>
                <c:pt idx="29723">
                  <c:v>-311.01649999999995</c:v>
                </c:pt>
                <c:pt idx="29724">
                  <c:v>-311.0145</c:v>
                </c:pt>
                <c:pt idx="29725">
                  <c:v>-311.01249999999999</c:v>
                </c:pt>
                <c:pt idx="29726">
                  <c:v>-311.01049999999998</c:v>
                </c:pt>
                <c:pt idx="29727">
                  <c:v>-311.00849999999997</c:v>
                </c:pt>
                <c:pt idx="29728">
                  <c:v>-311.00649999999996</c:v>
                </c:pt>
                <c:pt idx="29729">
                  <c:v>-311.00450000000001</c:v>
                </c:pt>
                <c:pt idx="29730">
                  <c:v>-311.0025</c:v>
                </c:pt>
                <c:pt idx="29731">
                  <c:v>-311.00049999999999</c:v>
                </c:pt>
                <c:pt idx="29732">
                  <c:v>-310.99849999999998</c:v>
                </c:pt>
                <c:pt idx="29733">
                  <c:v>-310.99649999999997</c:v>
                </c:pt>
                <c:pt idx="29734">
                  <c:v>-310.99449999999996</c:v>
                </c:pt>
                <c:pt idx="29735">
                  <c:v>-310.99249999999995</c:v>
                </c:pt>
                <c:pt idx="29736">
                  <c:v>-310.9905</c:v>
                </c:pt>
                <c:pt idx="29737">
                  <c:v>-310.98849999999999</c:v>
                </c:pt>
                <c:pt idx="29738">
                  <c:v>-310.98649999999998</c:v>
                </c:pt>
                <c:pt idx="29739">
                  <c:v>-310.98449999999997</c:v>
                </c:pt>
                <c:pt idx="29740">
                  <c:v>-310.98249999999996</c:v>
                </c:pt>
                <c:pt idx="29741">
                  <c:v>-310.98050000000001</c:v>
                </c:pt>
                <c:pt idx="29742">
                  <c:v>-310.9785</c:v>
                </c:pt>
                <c:pt idx="29743">
                  <c:v>-310.97649999999999</c:v>
                </c:pt>
                <c:pt idx="29744">
                  <c:v>-310.97449999999998</c:v>
                </c:pt>
                <c:pt idx="29745">
                  <c:v>-310.97249999999997</c:v>
                </c:pt>
                <c:pt idx="29746">
                  <c:v>-310.97049999999996</c:v>
                </c:pt>
                <c:pt idx="29747">
                  <c:v>-310.96849999999995</c:v>
                </c:pt>
                <c:pt idx="29748">
                  <c:v>-310.9665</c:v>
                </c:pt>
                <c:pt idx="29749">
                  <c:v>-310.96449999999999</c:v>
                </c:pt>
                <c:pt idx="29750">
                  <c:v>-310.96249999999998</c:v>
                </c:pt>
                <c:pt idx="29751">
                  <c:v>-310.96049999999997</c:v>
                </c:pt>
                <c:pt idx="29752">
                  <c:v>-310.95849999999996</c:v>
                </c:pt>
                <c:pt idx="29753">
                  <c:v>-310.95650000000001</c:v>
                </c:pt>
                <c:pt idx="29754">
                  <c:v>-310.9545</c:v>
                </c:pt>
                <c:pt idx="29755">
                  <c:v>-310.95249999999999</c:v>
                </c:pt>
                <c:pt idx="29756">
                  <c:v>-310.95049999999998</c:v>
                </c:pt>
                <c:pt idx="29757">
                  <c:v>-310.94849999999997</c:v>
                </c:pt>
                <c:pt idx="29758">
                  <c:v>-310.94649999999996</c:v>
                </c:pt>
                <c:pt idx="29759">
                  <c:v>-310.94449999999995</c:v>
                </c:pt>
                <c:pt idx="29760">
                  <c:v>-310.9425</c:v>
                </c:pt>
                <c:pt idx="29761">
                  <c:v>-310.94049999999999</c:v>
                </c:pt>
                <c:pt idx="29762">
                  <c:v>-310.93849999999998</c:v>
                </c:pt>
                <c:pt idx="29763">
                  <c:v>-310.93649999999997</c:v>
                </c:pt>
                <c:pt idx="29764">
                  <c:v>-310.93449999999996</c:v>
                </c:pt>
                <c:pt idx="29765">
                  <c:v>-310.9325</c:v>
                </c:pt>
                <c:pt idx="29766">
                  <c:v>-310.93049999999999</c:v>
                </c:pt>
                <c:pt idx="29767">
                  <c:v>-310.92849999999999</c:v>
                </c:pt>
                <c:pt idx="29768">
                  <c:v>-310.92649999999998</c:v>
                </c:pt>
                <c:pt idx="29769">
                  <c:v>-310.92449999999997</c:v>
                </c:pt>
                <c:pt idx="29770">
                  <c:v>-310.92249999999996</c:v>
                </c:pt>
                <c:pt idx="29771">
                  <c:v>-310.92049999999995</c:v>
                </c:pt>
                <c:pt idx="29772">
                  <c:v>-310.91849999999999</c:v>
                </c:pt>
                <c:pt idx="29773">
                  <c:v>-310.91649999999998</c:v>
                </c:pt>
                <c:pt idx="29774">
                  <c:v>-310.91449999999998</c:v>
                </c:pt>
                <c:pt idx="29775">
                  <c:v>-310.91249999999997</c:v>
                </c:pt>
                <c:pt idx="29776">
                  <c:v>-310.91049999999996</c:v>
                </c:pt>
                <c:pt idx="29777">
                  <c:v>-310.9085</c:v>
                </c:pt>
                <c:pt idx="29778">
                  <c:v>-310.90649999999999</c:v>
                </c:pt>
                <c:pt idx="29779">
                  <c:v>-310.90449999999998</c:v>
                </c:pt>
                <c:pt idx="29780">
                  <c:v>-310.90249999999997</c:v>
                </c:pt>
                <c:pt idx="29781">
                  <c:v>-310.90049999999997</c:v>
                </c:pt>
                <c:pt idx="29782">
                  <c:v>-310.89849999999996</c:v>
                </c:pt>
                <c:pt idx="29783">
                  <c:v>-310.89649999999995</c:v>
                </c:pt>
                <c:pt idx="29784">
                  <c:v>-310.89449999999999</c:v>
                </c:pt>
                <c:pt idx="29785">
                  <c:v>-310.89249999999998</c:v>
                </c:pt>
                <c:pt idx="29786">
                  <c:v>-310.89049999999997</c:v>
                </c:pt>
                <c:pt idx="29787">
                  <c:v>-310.88849999999996</c:v>
                </c:pt>
                <c:pt idx="29788">
                  <c:v>-310.88649999999996</c:v>
                </c:pt>
                <c:pt idx="29789">
                  <c:v>-310.8845</c:v>
                </c:pt>
                <c:pt idx="29790">
                  <c:v>-310.88249999999999</c:v>
                </c:pt>
                <c:pt idx="29791">
                  <c:v>-310.88049999999998</c:v>
                </c:pt>
                <c:pt idx="29792">
                  <c:v>-310.87849999999997</c:v>
                </c:pt>
                <c:pt idx="29793">
                  <c:v>-310.87649999999996</c:v>
                </c:pt>
                <c:pt idx="29794">
                  <c:v>-310.87449999999995</c:v>
                </c:pt>
                <c:pt idx="29795">
                  <c:v>-310.87249999999995</c:v>
                </c:pt>
                <c:pt idx="29796">
                  <c:v>-310.87049999999999</c:v>
                </c:pt>
                <c:pt idx="29797">
                  <c:v>-310.86849999999998</c:v>
                </c:pt>
                <c:pt idx="29798">
                  <c:v>-310.86649999999997</c:v>
                </c:pt>
                <c:pt idx="29799">
                  <c:v>-310.86449999999996</c:v>
                </c:pt>
                <c:pt idx="29800">
                  <c:v>-310.86249999999995</c:v>
                </c:pt>
                <c:pt idx="29801">
                  <c:v>-310.8605</c:v>
                </c:pt>
                <c:pt idx="29802">
                  <c:v>-310.85849999999999</c:v>
                </c:pt>
                <c:pt idx="29803">
                  <c:v>-310.85649999999998</c:v>
                </c:pt>
                <c:pt idx="29804">
                  <c:v>-310.85449999999997</c:v>
                </c:pt>
                <c:pt idx="29805">
                  <c:v>-310.85249999999996</c:v>
                </c:pt>
                <c:pt idx="29806">
                  <c:v>-310.85049999999995</c:v>
                </c:pt>
                <c:pt idx="29807">
                  <c:v>-310.8485</c:v>
                </c:pt>
                <c:pt idx="29808">
                  <c:v>-310.84649999999999</c:v>
                </c:pt>
                <c:pt idx="29809">
                  <c:v>-310.84449999999998</c:v>
                </c:pt>
                <c:pt idx="29810">
                  <c:v>-310.84249999999997</c:v>
                </c:pt>
                <c:pt idx="29811">
                  <c:v>-310.84049999999996</c:v>
                </c:pt>
                <c:pt idx="29812">
                  <c:v>-310.83849999999995</c:v>
                </c:pt>
                <c:pt idx="29813">
                  <c:v>-310.8365</c:v>
                </c:pt>
                <c:pt idx="29814">
                  <c:v>-310.83449999999999</c:v>
                </c:pt>
                <c:pt idx="29815">
                  <c:v>-310.83249999999998</c:v>
                </c:pt>
                <c:pt idx="29816">
                  <c:v>-310.83049999999997</c:v>
                </c:pt>
                <c:pt idx="29817">
                  <c:v>-310.82849999999996</c:v>
                </c:pt>
                <c:pt idx="29818">
                  <c:v>-310.82649999999995</c:v>
                </c:pt>
                <c:pt idx="29819">
                  <c:v>-310.8245</c:v>
                </c:pt>
                <c:pt idx="29820">
                  <c:v>-310.82249999999999</c:v>
                </c:pt>
                <c:pt idx="29821">
                  <c:v>-310.82049999999998</c:v>
                </c:pt>
                <c:pt idx="29822">
                  <c:v>-310.81849999999997</c:v>
                </c:pt>
                <c:pt idx="29823">
                  <c:v>-310.81649999999996</c:v>
                </c:pt>
                <c:pt idx="29824">
                  <c:v>-310.81449999999995</c:v>
                </c:pt>
                <c:pt idx="29825">
                  <c:v>-310.8125</c:v>
                </c:pt>
                <c:pt idx="29826">
                  <c:v>-310.81049999999999</c:v>
                </c:pt>
                <c:pt idx="29827">
                  <c:v>-310.80849999999998</c:v>
                </c:pt>
                <c:pt idx="29828">
                  <c:v>-310.80649999999997</c:v>
                </c:pt>
                <c:pt idx="29829">
                  <c:v>-310.80449999999996</c:v>
                </c:pt>
                <c:pt idx="29830">
                  <c:v>-310.80250000000001</c:v>
                </c:pt>
                <c:pt idx="29831">
                  <c:v>-310.8005</c:v>
                </c:pt>
                <c:pt idx="29832">
                  <c:v>-310.79849999999999</c:v>
                </c:pt>
                <c:pt idx="29833">
                  <c:v>-310.79649999999998</c:v>
                </c:pt>
                <c:pt idx="29834">
                  <c:v>-310.79449999999997</c:v>
                </c:pt>
                <c:pt idx="29835">
                  <c:v>-310.79249999999996</c:v>
                </c:pt>
                <c:pt idx="29836">
                  <c:v>-310.79049999999995</c:v>
                </c:pt>
                <c:pt idx="29837">
                  <c:v>-310.7885</c:v>
                </c:pt>
                <c:pt idx="29838">
                  <c:v>-310.78649999999999</c:v>
                </c:pt>
                <c:pt idx="29839">
                  <c:v>-310.78449999999998</c:v>
                </c:pt>
                <c:pt idx="29840">
                  <c:v>-310.78249999999997</c:v>
                </c:pt>
                <c:pt idx="29841">
                  <c:v>-310.78049999999996</c:v>
                </c:pt>
                <c:pt idx="29842">
                  <c:v>-310.77850000000001</c:v>
                </c:pt>
                <c:pt idx="29843">
                  <c:v>-310.7765</c:v>
                </c:pt>
                <c:pt idx="29844">
                  <c:v>-310.77449999999999</c:v>
                </c:pt>
                <c:pt idx="29845">
                  <c:v>-310.77249999999998</c:v>
                </c:pt>
                <c:pt idx="29846">
                  <c:v>-310.77049999999997</c:v>
                </c:pt>
                <c:pt idx="29847">
                  <c:v>-310.76849999999996</c:v>
                </c:pt>
                <c:pt idx="29848">
                  <c:v>-310.76649999999995</c:v>
                </c:pt>
                <c:pt idx="29849">
                  <c:v>-310.7645</c:v>
                </c:pt>
                <c:pt idx="29850">
                  <c:v>-310.76249999999999</c:v>
                </c:pt>
                <c:pt idx="29851">
                  <c:v>-310.76049999999998</c:v>
                </c:pt>
                <c:pt idx="29852">
                  <c:v>-310.75849999999997</c:v>
                </c:pt>
                <c:pt idx="29853">
                  <c:v>-310.75649999999996</c:v>
                </c:pt>
                <c:pt idx="29854">
                  <c:v>-310.75450000000001</c:v>
                </c:pt>
                <c:pt idx="29855">
                  <c:v>-310.7525</c:v>
                </c:pt>
                <c:pt idx="29856">
                  <c:v>-310.75049999999999</c:v>
                </c:pt>
                <c:pt idx="29857">
                  <c:v>-310.74849999999998</c:v>
                </c:pt>
                <c:pt idx="29858">
                  <c:v>-310.74649999999997</c:v>
                </c:pt>
                <c:pt idx="29859">
                  <c:v>-310.74449999999996</c:v>
                </c:pt>
                <c:pt idx="29860">
                  <c:v>-310.74249999999995</c:v>
                </c:pt>
                <c:pt idx="29861">
                  <c:v>-310.7405</c:v>
                </c:pt>
                <c:pt idx="29862">
                  <c:v>-310.73849999999999</c:v>
                </c:pt>
                <c:pt idx="29863">
                  <c:v>-310.73649999999998</c:v>
                </c:pt>
                <c:pt idx="29864">
                  <c:v>-310.73449999999997</c:v>
                </c:pt>
                <c:pt idx="29865">
                  <c:v>-310.73249999999996</c:v>
                </c:pt>
                <c:pt idx="29866">
                  <c:v>-310.73050000000001</c:v>
                </c:pt>
                <c:pt idx="29867">
                  <c:v>-310.7285</c:v>
                </c:pt>
                <c:pt idx="29868">
                  <c:v>-310.72649999999999</c:v>
                </c:pt>
                <c:pt idx="29869">
                  <c:v>-310.72449999999998</c:v>
                </c:pt>
                <c:pt idx="29870">
                  <c:v>-310.72249999999997</c:v>
                </c:pt>
                <c:pt idx="29871">
                  <c:v>-310.72049999999996</c:v>
                </c:pt>
                <c:pt idx="29872">
                  <c:v>-310.71849999999995</c:v>
                </c:pt>
                <c:pt idx="29873">
                  <c:v>-310.7165</c:v>
                </c:pt>
                <c:pt idx="29874">
                  <c:v>-310.71449999999999</c:v>
                </c:pt>
                <c:pt idx="29875">
                  <c:v>-310.71249999999998</c:v>
                </c:pt>
                <c:pt idx="29876">
                  <c:v>-310.71049999999997</c:v>
                </c:pt>
                <c:pt idx="29877">
                  <c:v>-310.70849999999996</c:v>
                </c:pt>
                <c:pt idx="29878">
                  <c:v>-310.70650000000001</c:v>
                </c:pt>
                <c:pt idx="29879">
                  <c:v>-310.7045</c:v>
                </c:pt>
                <c:pt idx="29880">
                  <c:v>-310.70249999999999</c:v>
                </c:pt>
                <c:pt idx="29881">
                  <c:v>-310.70049999999998</c:v>
                </c:pt>
                <c:pt idx="29882">
                  <c:v>-310.69849999999997</c:v>
                </c:pt>
                <c:pt idx="29883">
                  <c:v>-310.69649999999996</c:v>
                </c:pt>
                <c:pt idx="29884">
                  <c:v>-310.69449999999995</c:v>
                </c:pt>
                <c:pt idx="29885">
                  <c:v>-310.6925</c:v>
                </c:pt>
                <c:pt idx="29886">
                  <c:v>-310.69049999999999</c:v>
                </c:pt>
                <c:pt idx="29887">
                  <c:v>-310.68849999999998</c:v>
                </c:pt>
                <c:pt idx="29888">
                  <c:v>-310.68649999999997</c:v>
                </c:pt>
                <c:pt idx="29889">
                  <c:v>-310.68449999999996</c:v>
                </c:pt>
                <c:pt idx="29890">
                  <c:v>-310.6825</c:v>
                </c:pt>
                <c:pt idx="29891">
                  <c:v>-310.68049999999999</c:v>
                </c:pt>
                <c:pt idx="29892">
                  <c:v>-310.67849999999999</c:v>
                </c:pt>
                <c:pt idx="29893">
                  <c:v>-310.67649999999998</c:v>
                </c:pt>
                <c:pt idx="29894">
                  <c:v>-310.67449999999997</c:v>
                </c:pt>
                <c:pt idx="29895">
                  <c:v>-310.67249999999996</c:v>
                </c:pt>
                <c:pt idx="29896">
                  <c:v>-310.67049999999995</c:v>
                </c:pt>
                <c:pt idx="29897">
                  <c:v>-310.66849999999999</c:v>
                </c:pt>
                <c:pt idx="29898">
                  <c:v>-310.66649999999998</c:v>
                </c:pt>
                <c:pt idx="29899">
                  <c:v>-310.66449999999998</c:v>
                </c:pt>
                <c:pt idx="29900">
                  <c:v>-310.66249999999997</c:v>
                </c:pt>
                <c:pt idx="29901">
                  <c:v>-310.66049999999996</c:v>
                </c:pt>
                <c:pt idx="29902">
                  <c:v>-310.6585</c:v>
                </c:pt>
                <c:pt idx="29903">
                  <c:v>-310.65649999999999</c:v>
                </c:pt>
                <c:pt idx="29904">
                  <c:v>-310.65449999999998</c:v>
                </c:pt>
                <c:pt idx="29905">
                  <c:v>-310.65249999999997</c:v>
                </c:pt>
                <c:pt idx="29906">
                  <c:v>-310.65049999999997</c:v>
                </c:pt>
                <c:pt idx="29907">
                  <c:v>-310.64849999999996</c:v>
                </c:pt>
                <c:pt idx="29908">
                  <c:v>-310.64649999999995</c:v>
                </c:pt>
                <c:pt idx="29909">
                  <c:v>-310.64449999999999</c:v>
                </c:pt>
                <c:pt idx="29910">
                  <c:v>-310.64249999999998</c:v>
                </c:pt>
                <c:pt idx="29911">
                  <c:v>-310.64049999999997</c:v>
                </c:pt>
                <c:pt idx="29912">
                  <c:v>-310.63849999999996</c:v>
                </c:pt>
                <c:pt idx="29913">
                  <c:v>-310.63649999999996</c:v>
                </c:pt>
                <c:pt idx="29914">
                  <c:v>-310.6345</c:v>
                </c:pt>
                <c:pt idx="29915">
                  <c:v>-310.63249999999999</c:v>
                </c:pt>
                <c:pt idx="29916">
                  <c:v>-310.63049999999998</c:v>
                </c:pt>
                <c:pt idx="29917">
                  <c:v>-310.62849999999997</c:v>
                </c:pt>
                <c:pt idx="29918">
                  <c:v>-310.62649999999996</c:v>
                </c:pt>
                <c:pt idx="29919">
                  <c:v>-310.62449999999995</c:v>
                </c:pt>
                <c:pt idx="29920">
                  <c:v>-310.62249999999995</c:v>
                </c:pt>
                <c:pt idx="29921">
                  <c:v>-310.62049999999999</c:v>
                </c:pt>
                <c:pt idx="29922">
                  <c:v>-310.61849999999998</c:v>
                </c:pt>
                <c:pt idx="29923">
                  <c:v>-310.61649999999997</c:v>
                </c:pt>
                <c:pt idx="29924">
                  <c:v>-310.61449999999996</c:v>
                </c:pt>
                <c:pt idx="29925">
                  <c:v>-310.61249999999995</c:v>
                </c:pt>
                <c:pt idx="29926">
                  <c:v>-310.6105</c:v>
                </c:pt>
                <c:pt idx="29927">
                  <c:v>-310.60849999999999</c:v>
                </c:pt>
                <c:pt idx="29928">
                  <c:v>-310.60649999999998</c:v>
                </c:pt>
                <c:pt idx="29929">
                  <c:v>-310.60449999999997</c:v>
                </c:pt>
                <c:pt idx="29930">
                  <c:v>-310.60249999999996</c:v>
                </c:pt>
                <c:pt idx="29931">
                  <c:v>-310.60049999999995</c:v>
                </c:pt>
                <c:pt idx="29932">
                  <c:v>-310.5985</c:v>
                </c:pt>
                <c:pt idx="29933">
                  <c:v>-310.59649999999999</c:v>
                </c:pt>
                <c:pt idx="29934">
                  <c:v>-310.59449999999998</c:v>
                </c:pt>
                <c:pt idx="29935">
                  <c:v>-310.59249999999997</c:v>
                </c:pt>
                <c:pt idx="29936">
                  <c:v>-310.59049999999996</c:v>
                </c:pt>
                <c:pt idx="29937">
                  <c:v>-310.58849999999995</c:v>
                </c:pt>
                <c:pt idx="29938">
                  <c:v>-310.5865</c:v>
                </c:pt>
                <c:pt idx="29939">
                  <c:v>-310.58449999999999</c:v>
                </c:pt>
                <c:pt idx="29940">
                  <c:v>-310.58249999999998</c:v>
                </c:pt>
                <c:pt idx="29941">
                  <c:v>-310.58049999999997</c:v>
                </c:pt>
                <c:pt idx="29942">
                  <c:v>-310.57849999999996</c:v>
                </c:pt>
                <c:pt idx="29943">
                  <c:v>-310.57649999999995</c:v>
                </c:pt>
                <c:pt idx="29944">
                  <c:v>-310.5745</c:v>
                </c:pt>
                <c:pt idx="29945">
                  <c:v>-310.57249999999999</c:v>
                </c:pt>
                <c:pt idx="29946">
                  <c:v>-310.57049999999998</c:v>
                </c:pt>
                <c:pt idx="29947">
                  <c:v>-310.56849999999997</c:v>
                </c:pt>
                <c:pt idx="29948">
                  <c:v>-310.56649999999996</c:v>
                </c:pt>
                <c:pt idx="29949">
                  <c:v>-310.56449999999995</c:v>
                </c:pt>
                <c:pt idx="29950">
                  <c:v>-310.5625</c:v>
                </c:pt>
                <c:pt idx="29951">
                  <c:v>-310.56049999999999</c:v>
                </c:pt>
                <c:pt idx="29952">
                  <c:v>-310.55849999999998</c:v>
                </c:pt>
                <c:pt idx="29953">
                  <c:v>-310.55649999999997</c:v>
                </c:pt>
                <c:pt idx="29954">
                  <c:v>-310.55449999999996</c:v>
                </c:pt>
                <c:pt idx="29955">
                  <c:v>-310.55250000000001</c:v>
                </c:pt>
                <c:pt idx="29956">
                  <c:v>-310.5505</c:v>
                </c:pt>
                <c:pt idx="29957">
                  <c:v>-310.54849999999999</c:v>
                </c:pt>
                <c:pt idx="29958">
                  <c:v>-310.54649999999998</c:v>
                </c:pt>
                <c:pt idx="29959">
                  <c:v>-310.54449999999997</c:v>
                </c:pt>
                <c:pt idx="29960">
                  <c:v>-310.54249999999996</c:v>
                </c:pt>
                <c:pt idx="29961">
                  <c:v>-310.54049999999995</c:v>
                </c:pt>
                <c:pt idx="29962">
                  <c:v>-310.5385</c:v>
                </c:pt>
                <c:pt idx="29963">
                  <c:v>-310.53649999999999</c:v>
                </c:pt>
                <c:pt idx="29964">
                  <c:v>-310.53449999999998</c:v>
                </c:pt>
                <c:pt idx="29965">
                  <c:v>-310.53249999999997</c:v>
                </c:pt>
                <c:pt idx="29966">
                  <c:v>-310.53049999999996</c:v>
                </c:pt>
                <c:pt idx="29967">
                  <c:v>-310.52850000000001</c:v>
                </c:pt>
                <c:pt idx="29968">
                  <c:v>-310.5265</c:v>
                </c:pt>
                <c:pt idx="29969">
                  <c:v>-310.52449999999999</c:v>
                </c:pt>
                <c:pt idx="29970">
                  <c:v>-310.52249999999998</c:v>
                </c:pt>
                <c:pt idx="29971">
                  <c:v>-310.52049999999997</c:v>
                </c:pt>
                <c:pt idx="29972">
                  <c:v>-310.51849999999996</c:v>
                </c:pt>
                <c:pt idx="29973">
                  <c:v>-310.51649999999995</c:v>
                </c:pt>
                <c:pt idx="29974">
                  <c:v>-310.5145</c:v>
                </c:pt>
                <c:pt idx="29975">
                  <c:v>-310.51249999999999</c:v>
                </c:pt>
                <c:pt idx="29976">
                  <c:v>-310.51049999999998</c:v>
                </c:pt>
                <c:pt idx="29977">
                  <c:v>-310.50849999999997</c:v>
                </c:pt>
                <c:pt idx="29978">
                  <c:v>-310.50649999999996</c:v>
                </c:pt>
                <c:pt idx="29979">
                  <c:v>-310.50450000000001</c:v>
                </c:pt>
                <c:pt idx="29980">
                  <c:v>-310.5025</c:v>
                </c:pt>
                <c:pt idx="29981">
                  <c:v>-310.50049999999999</c:v>
                </c:pt>
                <c:pt idx="29982">
                  <c:v>-310.49849999999998</c:v>
                </c:pt>
                <c:pt idx="29983">
                  <c:v>-310.49649999999997</c:v>
                </c:pt>
                <c:pt idx="29984">
                  <c:v>-310.49449999999996</c:v>
                </c:pt>
                <c:pt idx="29985">
                  <c:v>-310.49249999999995</c:v>
                </c:pt>
                <c:pt idx="29986">
                  <c:v>-310.4905</c:v>
                </c:pt>
                <c:pt idx="29987">
                  <c:v>-310.48849999999999</c:v>
                </c:pt>
                <c:pt idx="29988">
                  <c:v>-310.48649999999998</c:v>
                </c:pt>
                <c:pt idx="29989">
                  <c:v>-310.48449999999997</c:v>
                </c:pt>
                <c:pt idx="29990">
                  <c:v>-310.48249999999996</c:v>
                </c:pt>
                <c:pt idx="29991">
                  <c:v>-310.48050000000001</c:v>
                </c:pt>
                <c:pt idx="29992">
                  <c:v>-310.4785</c:v>
                </c:pt>
                <c:pt idx="29993">
                  <c:v>-310.47649999999999</c:v>
                </c:pt>
                <c:pt idx="29994">
                  <c:v>-310.47449999999998</c:v>
                </c:pt>
                <c:pt idx="29995">
                  <c:v>-310.47249999999997</c:v>
                </c:pt>
                <c:pt idx="29996">
                  <c:v>-310.47049999999996</c:v>
                </c:pt>
                <c:pt idx="29997">
                  <c:v>-310.46849999999995</c:v>
                </c:pt>
                <c:pt idx="29998">
                  <c:v>-310.4665</c:v>
                </c:pt>
                <c:pt idx="29999">
                  <c:v>-310.46449999999999</c:v>
                </c:pt>
                <c:pt idx="30000">
                  <c:v>-310.46249999999998</c:v>
                </c:pt>
                <c:pt idx="30001">
                  <c:v>-310.46049999999997</c:v>
                </c:pt>
                <c:pt idx="30002">
                  <c:v>-310.45849999999996</c:v>
                </c:pt>
                <c:pt idx="30003">
                  <c:v>-310.45650000000001</c:v>
                </c:pt>
                <c:pt idx="30004">
                  <c:v>-310.4545</c:v>
                </c:pt>
                <c:pt idx="30005">
                  <c:v>-310.45249999999999</c:v>
                </c:pt>
                <c:pt idx="30006">
                  <c:v>-310.45049999999998</c:v>
                </c:pt>
                <c:pt idx="30007">
                  <c:v>-310.44849999999997</c:v>
                </c:pt>
                <c:pt idx="30008">
                  <c:v>-310.44649999999996</c:v>
                </c:pt>
                <c:pt idx="30009">
                  <c:v>-310.44449999999995</c:v>
                </c:pt>
                <c:pt idx="30010">
                  <c:v>-310.4425</c:v>
                </c:pt>
                <c:pt idx="30011">
                  <c:v>-310.44049999999999</c:v>
                </c:pt>
                <c:pt idx="30012">
                  <c:v>-310.43849999999998</c:v>
                </c:pt>
                <c:pt idx="30013">
                  <c:v>-310.43649999999997</c:v>
                </c:pt>
                <c:pt idx="30014">
                  <c:v>-310.43449999999996</c:v>
                </c:pt>
                <c:pt idx="30015">
                  <c:v>-310.4325</c:v>
                </c:pt>
                <c:pt idx="30016">
                  <c:v>-310.43049999999999</c:v>
                </c:pt>
                <c:pt idx="30017">
                  <c:v>-310.42849999999999</c:v>
                </c:pt>
                <c:pt idx="30018">
                  <c:v>-310.42649999999998</c:v>
                </c:pt>
                <c:pt idx="30019">
                  <c:v>-310.42449999999997</c:v>
                </c:pt>
                <c:pt idx="30020">
                  <c:v>-310.42249999999996</c:v>
                </c:pt>
                <c:pt idx="30021">
                  <c:v>-310.42049999999995</c:v>
                </c:pt>
                <c:pt idx="30022">
                  <c:v>-310.41849999999999</c:v>
                </c:pt>
                <c:pt idx="30023">
                  <c:v>-310.41649999999998</c:v>
                </c:pt>
                <c:pt idx="30024">
                  <c:v>-310.41449999999998</c:v>
                </c:pt>
                <c:pt idx="30025">
                  <c:v>-310.41249999999997</c:v>
                </c:pt>
                <c:pt idx="30026">
                  <c:v>-310.41049999999996</c:v>
                </c:pt>
                <c:pt idx="30027">
                  <c:v>-310.4085</c:v>
                </c:pt>
                <c:pt idx="30028">
                  <c:v>-310.40649999999999</c:v>
                </c:pt>
                <c:pt idx="30029">
                  <c:v>-310.40449999999998</c:v>
                </c:pt>
                <c:pt idx="30030">
                  <c:v>-310.40249999999997</c:v>
                </c:pt>
                <c:pt idx="30031">
                  <c:v>-310.40049999999997</c:v>
                </c:pt>
                <c:pt idx="30032">
                  <c:v>-310.39849999999996</c:v>
                </c:pt>
                <c:pt idx="30033">
                  <c:v>-310.39649999999995</c:v>
                </c:pt>
                <c:pt idx="30034">
                  <c:v>-310.39449999999999</c:v>
                </c:pt>
                <c:pt idx="30035">
                  <c:v>-310.39249999999998</c:v>
                </c:pt>
                <c:pt idx="30036">
                  <c:v>-310.39049999999997</c:v>
                </c:pt>
                <c:pt idx="30037">
                  <c:v>-310.38849999999996</c:v>
                </c:pt>
                <c:pt idx="30038">
                  <c:v>-310.38649999999996</c:v>
                </c:pt>
                <c:pt idx="30039">
                  <c:v>-310.3845</c:v>
                </c:pt>
                <c:pt idx="30040">
                  <c:v>-310.38249999999999</c:v>
                </c:pt>
                <c:pt idx="30041">
                  <c:v>-310.38049999999998</c:v>
                </c:pt>
                <c:pt idx="30042">
                  <c:v>-310.37849999999997</c:v>
                </c:pt>
                <c:pt idx="30043">
                  <c:v>-310.37649999999996</c:v>
                </c:pt>
                <c:pt idx="30044">
                  <c:v>-310.37449999999995</c:v>
                </c:pt>
                <c:pt idx="30045">
                  <c:v>-310.37249999999995</c:v>
                </c:pt>
                <c:pt idx="30046">
                  <c:v>-310.37049999999999</c:v>
                </c:pt>
                <c:pt idx="30047">
                  <c:v>-310.36849999999998</c:v>
                </c:pt>
                <c:pt idx="30048">
                  <c:v>-310.36649999999997</c:v>
                </c:pt>
                <c:pt idx="30049">
                  <c:v>-310.36449999999996</c:v>
                </c:pt>
                <c:pt idx="30050">
                  <c:v>-310.36249999999995</c:v>
                </c:pt>
                <c:pt idx="30051">
                  <c:v>-310.3605</c:v>
                </c:pt>
                <c:pt idx="30052">
                  <c:v>-310.35849999999999</c:v>
                </c:pt>
                <c:pt idx="30053">
                  <c:v>-310.35649999999998</c:v>
                </c:pt>
                <c:pt idx="30054">
                  <c:v>-310.35449999999997</c:v>
                </c:pt>
                <c:pt idx="30055">
                  <c:v>-310.35249999999996</c:v>
                </c:pt>
                <c:pt idx="30056">
                  <c:v>-310.35049999999995</c:v>
                </c:pt>
                <c:pt idx="30057">
                  <c:v>-310.3485</c:v>
                </c:pt>
                <c:pt idx="30058">
                  <c:v>-310.34649999999999</c:v>
                </c:pt>
                <c:pt idx="30059">
                  <c:v>-310.34449999999998</c:v>
                </c:pt>
                <c:pt idx="30060">
                  <c:v>-310.34249999999997</c:v>
                </c:pt>
                <c:pt idx="30061">
                  <c:v>-310.34049999999996</c:v>
                </c:pt>
                <c:pt idx="30062">
                  <c:v>-310.33849999999995</c:v>
                </c:pt>
                <c:pt idx="30063">
                  <c:v>-310.3365</c:v>
                </c:pt>
                <c:pt idx="30064">
                  <c:v>-310.33449999999999</c:v>
                </c:pt>
                <c:pt idx="30065">
                  <c:v>-310.33249999999998</c:v>
                </c:pt>
                <c:pt idx="30066">
                  <c:v>-310.33049999999997</c:v>
                </c:pt>
                <c:pt idx="30067">
                  <c:v>-310.32849999999996</c:v>
                </c:pt>
                <c:pt idx="30068">
                  <c:v>-310.32649999999995</c:v>
                </c:pt>
                <c:pt idx="30069">
                  <c:v>-310.3245</c:v>
                </c:pt>
                <c:pt idx="30070">
                  <c:v>-310.32249999999999</c:v>
                </c:pt>
                <c:pt idx="30071">
                  <c:v>-310.32049999999998</c:v>
                </c:pt>
                <c:pt idx="30072">
                  <c:v>-310.31849999999997</c:v>
                </c:pt>
                <c:pt idx="30073">
                  <c:v>-310.31649999999996</c:v>
                </c:pt>
                <c:pt idx="30074">
                  <c:v>-310.31449999999995</c:v>
                </c:pt>
                <c:pt idx="30075">
                  <c:v>-310.3125</c:v>
                </c:pt>
                <c:pt idx="30076">
                  <c:v>-310.31049999999999</c:v>
                </c:pt>
                <c:pt idx="30077">
                  <c:v>-310.30849999999998</c:v>
                </c:pt>
                <c:pt idx="30078">
                  <c:v>-310.30649999999997</c:v>
                </c:pt>
                <c:pt idx="30079">
                  <c:v>-310.30449999999996</c:v>
                </c:pt>
                <c:pt idx="30080">
                  <c:v>-310.30250000000001</c:v>
                </c:pt>
                <c:pt idx="30081">
                  <c:v>-310.3005</c:v>
                </c:pt>
                <c:pt idx="30082">
                  <c:v>-310.29849999999999</c:v>
                </c:pt>
                <c:pt idx="30083">
                  <c:v>-310.29649999999998</c:v>
                </c:pt>
                <c:pt idx="30084">
                  <c:v>-310.29449999999997</c:v>
                </c:pt>
                <c:pt idx="30085">
                  <c:v>-310.29249999999996</c:v>
                </c:pt>
                <c:pt idx="30086">
                  <c:v>-310.29049999999995</c:v>
                </c:pt>
                <c:pt idx="30087">
                  <c:v>-310.2885</c:v>
                </c:pt>
                <c:pt idx="30088">
                  <c:v>-310.28649999999999</c:v>
                </c:pt>
                <c:pt idx="30089">
                  <c:v>-310.28449999999998</c:v>
                </c:pt>
                <c:pt idx="30090">
                  <c:v>-310.28249999999997</c:v>
                </c:pt>
                <c:pt idx="30091">
                  <c:v>-310.28049999999996</c:v>
                </c:pt>
                <c:pt idx="30092">
                  <c:v>-310.27850000000001</c:v>
                </c:pt>
                <c:pt idx="30093">
                  <c:v>-310.2765</c:v>
                </c:pt>
                <c:pt idx="30094">
                  <c:v>-310.27449999999999</c:v>
                </c:pt>
                <c:pt idx="30095">
                  <c:v>-310.27249999999998</c:v>
                </c:pt>
                <c:pt idx="30096">
                  <c:v>-310.27049999999997</c:v>
                </c:pt>
                <c:pt idx="30097">
                  <c:v>-310.26849999999996</c:v>
                </c:pt>
                <c:pt idx="30098">
                  <c:v>-310.26649999999995</c:v>
                </c:pt>
                <c:pt idx="30099">
                  <c:v>-310.2645</c:v>
                </c:pt>
                <c:pt idx="30100">
                  <c:v>-310.26249999999999</c:v>
                </c:pt>
                <c:pt idx="30101">
                  <c:v>-310.26049999999998</c:v>
                </c:pt>
                <c:pt idx="30102">
                  <c:v>-310.25849999999997</c:v>
                </c:pt>
                <c:pt idx="30103">
                  <c:v>-310.25649999999996</c:v>
                </c:pt>
                <c:pt idx="30104">
                  <c:v>-310.25450000000001</c:v>
                </c:pt>
                <c:pt idx="30105">
                  <c:v>-310.2525</c:v>
                </c:pt>
                <c:pt idx="30106">
                  <c:v>-310.25049999999999</c:v>
                </c:pt>
                <c:pt idx="30107">
                  <c:v>-310.24849999999998</c:v>
                </c:pt>
                <c:pt idx="30108">
                  <c:v>-310.24649999999997</c:v>
                </c:pt>
                <c:pt idx="30109">
                  <c:v>-310.24449999999996</c:v>
                </c:pt>
                <c:pt idx="30110">
                  <c:v>-310.24249999999995</c:v>
                </c:pt>
                <c:pt idx="30111">
                  <c:v>-310.2405</c:v>
                </c:pt>
                <c:pt idx="30112">
                  <c:v>-310.23849999999999</c:v>
                </c:pt>
                <c:pt idx="30113">
                  <c:v>-310.23649999999998</c:v>
                </c:pt>
                <c:pt idx="30114">
                  <c:v>-310.23449999999997</c:v>
                </c:pt>
                <c:pt idx="30115">
                  <c:v>-310.23249999999996</c:v>
                </c:pt>
                <c:pt idx="30116">
                  <c:v>-310.23050000000001</c:v>
                </c:pt>
                <c:pt idx="30117">
                  <c:v>-310.2285</c:v>
                </c:pt>
                <c:pt idx="30118">
                  <c:v>-310.22649999999999</c:v>
                </c:pt>
                <c:pt idx="30119">
                  <c:v>-310.22449999999998</c:v>
                </c:pt>
                <c:pt idx="30120">
                  <c:v>-310.22249999999997</c:v>
                </c:pt>
                <c:pt idx="30121">
                  <c:v>-310.22049999999996</c:v>
                </c:pt>
                <c:pt idx="30122">
                  <c:v>-310.21849999999995</c:v>
                </c:pt>
                <c:pt idx="30123">
                  <c:v>-310.2165</c:v>
                </c:pt>
                <c:pt idx="30124">
                  <c:v>-310.21449999999999</c:v>
                </c:pt>
                <c:pt idx="30125">
                  <c:v>-310.21249999999998</c:v>
                </c:pt>
                <c:pt idx="30126">
                  <c:v>-310.21049999999997</c:v>
                </c:pt>
                <c:pt idx="30127">
                  <c:v>-310.20849999999996</c:v>
                </c:pt>
                <c:pt idx="30128">
                  <c:v>-310.20650000000001</c:v>
                </c:pt>
                <c:pt idx="30129">
                  <c:v>-310.2045</c:v>
                </c:pt>
                <c:pt idx="30130">
                  <c:v>-310.20249999999999</c:v>
                </c:pt>
                <c:pt idx="30131">
                  <c:v>-310.20049999999998</c:v>
                </c:pt>
                <c:pt idx="30132">
                  <c:v>-310.19849999999997</c:v>
                </c:pt>
                <c:pt idx="30133">
                  <c:v>-310.19649999999996</c:v>
                </c:pt>
                <c:pt idx="30134">
                  <c:v>-310.19449999999995</c:v>
                </c:pt>
                <c:pt idx="30135">
                  <c:v>-310.1925</c:v>
                </c:pt>
                <c:pt idx="30136">
                  <c:v>-310.19049999999999</c:v>
                </c:pt>
                <c:pt idx="30137">
                  <c:v>-310.18849999999998</c:v>
                </c:pt>
                <c:pt idx="30138">
                  <c:v>-310.18649999999997</c:v>
                </c:pt>
                <c:pt idx="30139">
                  <c:v>-310.18449999999996</c:v>
                </c:pt>
                <c:pt idx="30140">
                  <c:v>-310.1825</c:v>
                </c:pt>
                <c:pt idx="30141">
                  <c:v>-310.18049999999999</c:v>
                </c:pt>
                <c:pt idx="30142">
                  <c:v>-310.17849999999999</c:v>
                </c:pt>
                <c:pt idx="30143">
                  <c:v>-310.17649999999998</c:v>
                </c:pt>
                <c:pt idx="30144">
                  <c:v>-310.17449999999997</c:v>
                </c:pt>
                <c:pt idx="30145">
                  <c:v>-310.17249999999996</c:v>
                </c:pt>
                <c:pt idx="30146">
                  <c:v>-310.17049999999995</c:v>
                </c:pt>
                <c:pt idx="30147">
                  <c:v>-310.16849999999999</c:v>
                </c:pt>
                <c:pt idx="30148">
                  <c:v>-310.16649999999998</c:v>
                </c:pt>
                <c:pt idx="30149">
                  <c:v>-310.16449999999998</c:v>
                </c:pt>
                <c:pt idx="30150">
                  <c:v>-310.16249999999997</c:v>
                </c:pt>
                <c:pt idx="30151">
                  <c:v>-310.16049999999996</c:v>
                </c:pt>
                <c:pt idx="30152">
                  <c:v>-310.1585</c:v>
                </c:pt>
                <c:pt idx="30153">
                  <c:v>-310.15649999999999</c:v>
                </c:pt>
                <c:pt idx="30154">
                  <c:v>-310.15449999999998</c:v>
                </c:pt>
                <c:pt idx="30155">
                  <c:v>-310.15249999999997</c:v>
                </c:pt>
                <c:pt idx="30156">
                  <c:v>-310.15049999999997</c:v>
                </c:pt>
                <c:pt idx="30157">
                  <c:v>-310.14849999999996</c:v>
                </c:pt>
                <c:pt idx="30158">
                  <c:v>-310.14649999999995</c:v>
                </c:pt>
                <c:pt idx="30159">
                  <c:v>-310.14449999999999</c:v>
                </c:pt>
                <c:pt idx="30160">
                  <c:v>-310.14249999999998</c:v>
                </c:pt>
                <c:pt idx="30161">
                  <c:v>-310.14049999999997</c:v>
                </c:pt>
                <c:pt idx="30162">
                  <c:v>-310.13849999999996</c:v>
                </c:pt>
                <c:pt idx="30163">
                  <c:v>-310.13649999999996</c:v>
                </c:pt>
                <c:pt idx="30164">
                  <c:v>-310.1345</c:v>
                </c:pt>
                <c:pt idx="30165">
                  <c:v>-310.13249999999999</c:v>
                </c:pt>
                <c:pt idx="30166">
                  <c:v>-310.13049999999998</c:v>
                </c:pt>
                <c:pt idx="30167">
                  <c:v>-310.12849999999997</c:v>
                </c:pt>
                <c:pt idx="30168">
                  <c:v>-310.12649999999996</c:v>
                </c:pt>
                <c:pt idx="30169">
                  <c:v>-310.12449999999995</c:v>
                </c:pt>
                <c:pt idx="30170">
                  <c:v>-310.12249999999995</c:v>
                </c:pt>
                <c:pt idx="30171">
                  <c:v>-310.12049999999999</c:v>
                </c:pt>
                <c:pt idx="30172">
                  <c:v>-310.11849999999998</c:v>
                </c:pt>
                <c:pt idx="30173">
                  <c:v>-310.11649999999997</c:v>
                </c:pt>
                <c:pt idx="30174">
                  <c:v>-310.11449999999996</c:v>
                </c:pt>
                <c:pt idx="30175">
                  <c:v>-310.11249999999995</c:v>
                </c:pt>
                <c:pt idx="30176">
                  <c:v>-310.1105</c:v>
                </c:pt>
                <c:pt idx="30177">
                  <c:v>-310.10849999999999</c:v>
                </c:pt>
                <c:pt idx="30178">
                  <c:v>-310.10649999999998</c:v>
                </c:pt>
                <c:pt idx="30179">
                  <c:v>-310.10449999999997</c:v>
                </c:pt>
                <c:pt idx="30180">
                  <c:v>-310.10249999999996</c:v>
                </c:pt>
                <c:pt idx="30181">
                  <c:v>-310.10049999999995</c:v>
                </c:pt>
                <c:pt idx="30182">
                  <c:v>-310.0985</c:v>
                </c:pt>
                <c:pt idx="30183">
                  <c:v>-310.09649999999999</c:v>
                </c:pt>
                <c:pt idx="30184">
                  <c:v>-310.09449999999998</c:v>
                </c:pt>
                <c:pt idx="30185">
                  <c:v>-310.09249999999997</c:v>
                </c:pt>
                <c:pt idx="30186">
                  <c:v>-310.09049999999996</c:v>
                </c:pt>
                <c:pt idx="30187">
                  <c:v>-310.08849999999995</c:v>
                </c:pt>
                <c:pt idx="30188">
                  <c:v>-310.0865</c:v>
                </c:pt>
                <c:pt idx="30189">
                  <c:v>-310.08449999999999</c:v>
                </c:pt>
                <c:pt idx="30190">
                  <c:v>-310.08249999999998</c:v>
                </c:pt>
                <c:pt idx="30191">
                  <c:v>-310.08049999999997</c:v>
                </c:pt>
                <c:pt idx="30192">
                  <c:v>-310.07849999999996</c:v>
                </c:pt>
                <c:pt idx="30193">
                  <c:v>-310.07649999999995</c:v>
                </c:pt>
                <c:pt idx="30194">
                  <c:v>-310.0745</c:v>
                </c:pt>
                <c:pt idx="30195">
                  <c:v>-310.07249999999999</c:v>
                </c:pt>
                <c:pt idx="30196">
                  <c:v>-310.07049999999998</c:v>
                </c:pt>
                <c:pt idx="30197">
                  <c:v>-310.06849999999997</c:v>
                </c:pt>
                <c:pt idx="30198">
                  <c:v>-310.06649999999996</c:v>
                </c:pt>
                <c:pt idx="30199">
                  <c:v>-310.06449999999995</c:v>
                </c:pt>
                <c:pt idx="30200">
                  <c:v>-310.0625</c:v>
                </c:pt>
                <c:pt idx="30201">
                  <c:v>-310.06049999999999</c:v>
                </c:pt>
                <c:pt idx="30202">
                  <c:v>-310.05849999999998</c:v>
                </c:pt>
                <c:pt idx="30203">
                  <c:v>-310.05649999999997</c:v>
                </c:pt>
                <c:pt idx="30204">
                  <c:v>-310.05449999999996</c:v>
                </c:pt>
                <c:pt idx="30205">
                  <c:v>-310.05250000000001</c:v>
                </c:pt>
                <c:pt idx="30206">
                  <c:v>-310.0505</c:v>
                </c:pt>
                <c:pt idx="30207">
                  <c:v>-310.04849999999999</c:v>
                </c:pt>
                <c:pt idx="30208">
                  <c:v>-310.04649999999998</c:v>
                </c:pt>
                <c:pt idx="30209">
                  <c:v>-310.04449999999997</c:v>
                </c:pt>
                <c:pt idx="30210">
                  <c:v>-310.04249999999996</c:v>
                </c:pt>
                <c:pt idx="30211">
                  <c:v>-310.04049999999995</c:v>
                </c:pt>
                <c:pt idx="30212">
                  <c:v>-310.0385</c:v>
                </c:pt>
                <c:pt idx="30213">
                  <c:v>-310.03649999999999</c:v>
                </c:pt>
                <c:pt idx="30214">
                  <c:v>-310.03449999999998</c:v>
                </c:pt>
                <c:pt idx="30215">
                  <c:v>-310.03249999999997</c:v>
                </c:pt>
                <c:pt idx="30216">
                  <c:v>-310.03049999999996</c:v>
                </c:pt>
                <c:pt idx="30217">
                  <c:v>-310.02850000000001</c:v>
                </c:pt>
                <c:pt idx="30218">
                  <c:v>-310.0265</c:v>
                </c:pt>
                <c:pt idx="30219">
                  <c:v>-310.02449999999999</c:v>
                </c:pt>
                <c:pt idx="30220">
                  <c:v>-310.02249999999998</c:v>
                </c:pt>
                <c:pt idx="30221">
                  <c:v>-310.02049999999997</c:v>
                </c:pt>
                <c:pt idx="30222">
                  <c:v>-310.01849999999996</c:v>
                </c:pt>
                <c:pt idx="30223">
                  <c:v>-310.01649999999995</c:v>
                </c:pt>
                <c:pt idx="30224">
                  <c:v>-310.0145</c:v>
                </c:pt>
                <c:pt idx="30225">
                  <c:v>-310.01249999999999</c:v>
                </c:pt>
                <c:pt idx="30226">
                  <c:v>-310.01049999999998</c:v>
                </c:pt>
                <c:pt idx="30227">
                  <c:v>-310.00849999999997</c:v>
                </c:pt>
                <c:pt idx="30228">
                  <c:v>-310.00649999999996</c:v>
                </c:pt>
                <c:pt idx="30229">
                  <c:v>-310.00450000000001</c:v>
                </c:pt>
                <c:pt idx="30230">
                  <c:v>-310.0025</c:v>
                </c:pt>
                <c:pt idx="30231">
                  <c:v>-310.00049999999999</c:v>
                </c:pt>
                <c:pt idx="30232">
                  <c:v>-309.99849999999998</c:v>
                </c:pt>
                <c:pt idx="30233">
                  <c:v>-309.99649999999997</c:v>
                </c:pt>
                <c:pt idx="30234">
                  <c:v>-309.99449999999996</c:v>
                </c:pt>
                <c:pt idx="30235">
                  <c:v>-309.99249999999995</c:v>
                </c:pt>
                <c:pt idx="30236">
                  <c:v>-309.9905</c:v>
                </c:pt>
                <c:pt idx="30237">
                  <c:v>-309.98849999999999</c:v>
                </c:pt>
                <c:pt idx="30238">
                  <c:v>-309.98649999999998</c:v>
                </c:pt>
                <c:pt idx="30239">
                  <c:v>-309.98449999999997</c:v>
                </c:pt>
                <c:pt idx="30240">
                  <c:v>-309.98249999999996</c:v>
                </c:pt>
                <c:pt idx="30241">
                  <c:v>-309.98050000000001</c:v>
                </c:pt>
                <c:pt idx="30242">
                  <c:v>-309.9785</c:v>
                </c:pt>
                <c:pt idx="30243">
                  <c:v>-309.97649999999999</c:v>
                </c:pt>
                <c:pt idx="30244">
                  <c:v>-309.97449999999998</c:v>
                </c:pt>
                <c:pt idx="30245">
                  <c:v>-309.97249999999997</c:v>
                </c:pt>
                <c:pt idx="30246">
                  <c:v>-309.97049999999996</c:v>
                </c:pt>
                <c:pt idx="30247">
                  <c:v>-309.96849999999995</c:v>
                </c:pt>
                <c:pt idx="30248">
                  <c:v>-309.9665</c:v>
                </c:pt>
                <c:pt idx="30249">
                  <c:v>-309.96449999999999</c:v>
                </c:pt>
                <c:pt idx="30250">
                  <c:v>-309.96249999999998</c:v>
                </c:pt>
                <c:pt idx="30251">
                  <c:v>-309.96049999999997</c:v>
                </c:pt>
                <c:pt idx="30252">
                  <c:v>-309.95849999999996</c:v>
                </c:pt>
                <c:pt idx="30253">
                  <c:v>-309.95650000000001</c:v>
                </c:pt>
                <c:pt idx="30254">
                  <c:v>-309.9545</c:v>
                </c:pt>
                <c:pt idx="30255">
                  <c:v>-309.95249999999999</c:v>
                </c:pt>
                <c:pt idx="30256">
                  <c:v>-309.95049999999998</c:v>
                </c:pt>
                <c:pt idx="30257">
                  <c:v>-309.94849999999997</c:v>
                </c:pt>
                <c:pt idx="30258">
                  <c:v>-309.94649999999996</c:v>
                </c:pt>
                <c:pt idx="30259">
                  <c:v>-309.94449999999995</c:v>
                </c:pt>
                <c:pt idx="30260">
                  <c:v>-309.9425</c:v>
                </c:pt>
                <c:pt idx="30261">
                  <c:v>-309.94049999999999</c:v>
                </c:pt>
                <c:pt idx="30262">
                  <c:v>-309.93849999999998</c:v>
                </c:pt>
                <c:pt idx="30263">
                  <c:v>-309.93649999999997</c:v>
                </c:pt>
                <c:pt idx="30264">
                  <c:v>-309.93449999999996</c:v>
                </c:pt>
                <c:pt idx="30265">
                  <c:v>-309.9325</c:v>
                </c:pt>
                <c:pt idx="30266">
                  <c:v>-309.93049999999999</c:v>
                </c:pt>
                <c:pt idx="30267">
                  <c:v>-309.92849999999999</c:v>
                </c:pt>
                <c:pt idx="30268">
                  <c:v>-309.92649999999998</c:v>
                </c:pt>
                <c:pt idx="30269">
                  <c:v>-309.92449999999997</c:v>
                </c:pt>
                <c:pt idx="30270">
                  <c:v>-309.92249999999996</c:v>
                </c:pt>
                <c:pt idx="30271">
                  <c:v>-309.92049999999995</c:v>
                </c:pt>
                <c:pt idx="30272">
                  <c:v>-309.91849999999999</c:v>
                </c:pt>
                <c:pt idx="30273">
                  <c:v>-309.91649999999998</c:v>
                </c:pt>
                <c:pt idx="30274">
                  <c:v>-309.91449999999998</c:v>
                </c:pt>
                <c:pt idx="30275">
                  <c:v>-309.91249999999997</c:v>
                </c:pt>
                <c:pt idx="30276">
                  <c:v>-309.91049999999996</c:v>
                </c:pt>
                <c:pt idx="30277">
                  <c:v>-309.9085</c:v>
                </c:pt>
                <c:pt idx="30278">
                  <c:v>-309.90649999999999</c:v>
                </c:pt>
                <c:pt idx="30279">
                  <c:v>-309.90449999999998</c:v>
                </c:pt>
                <c:pt idx="30280">
                  <c:v>-309.90249999999997</c:v>
                </c:pt>
                <c:pt idx="30281">
                  <c:v>-309.90049999999997</c:v>
                </c:pt>
                <c:pt idx="30282">
                  <c:v>-309.89849999999996</c:v>
                </c:pt>
                <c:pt idx="30283">
                  <c:v>-309.89649999999995</c:v>
                </c:pt>
                <c:pt idx="30284">
                  <c:v>-309.89449999999999</c:v>
                </c:pt>
                <c:pt idx="30285">
                  <c:v>-309.89249999999998</c:v>
                </c:pt>
                <c:pt idx="30286">
                  <c:v>-309.89049999999997</c:v>
                </c:pt>
                <c:pt idx="30287">
                  <c:v>-309.88849999999996</c:v>
                </c:pt>
                <c:pt idx="30288">
                  <c:v>-309.88649999999996</c:v>
                </c:pt>
                <c:pt idx="30289">
                  <c:v>-309.8845</c:v>
                </c:pt>
                <c:pt idx="30290">
                  <c:v>-309.88249999999999</c:v>
                </c:pt>
                <c:pt idx="30291">
                  <c:v>-309.88049999999998</c:v>
                </c:pt>
                <c:pt idx="30292">
                  <c:v>-309.87849999999997</c:v>
                </c:pt>
                <c:pt idx="30293">
                  <c:v>-309.87649999999996</c:v>
                </c:pt>
                <c:pt idx="30294">
                  <c:v>-309.87449999999995</c:v>
                </c:pt>
                <c:pt idx="30295">
                  <c:v>-309.87249999999995</c:v>
                </c:pt>
                <c:pt idx="30296">
                  <c:v>-309.87049999999999</c:v>
                </c:pt>
                <c:pt idx="30297">
                  <c:v>-309.86849999999998</c:v>
                </c:pt>
                <c:pt idx="30298">
                  <c:v>-309.86649999999997</c:v>
                </c:pt>
                <c:pt idx="30299">
                  <c:v>-309.86449999999996</c:v>
                </c:pt>
                <c:pt idx="30300">
                  <c:v>-309.86249999999995</c:v>
                </c:pt>
                <c:pt idx="30301">
                  <c:v>-309.8605</c:v>
                </c:pt>
                <c:pt idx="30302">
                  <c:v>-309.85849999999999</c:v>
                </c:pt>
                <c:pt idx="30303">
                  <c:v>-309.85649999999998</c:v>
                </c:pt>
                <c:pt idx="30304">
                  <c:v>-309.85449999999997</c:v>
                </c:pt>
                <c:pt idx="30305">
                  <c:v>-309.85249999999996</c:v>
                </c:pt>
                <c:pt idx="30306">
                  <c:v>-309.85049999999995</c:v>
                </c:pt>
                <c:pt idx="30307">
                  <c:v>-309.8485</c:v>
                </c:pt>
                <c:pt idx="30308">
                  <c:v>-309.84649999999999</c:v>
                </c:pt>
                <c:pt idx="30309">
                  <c:v>-309.84449999999998</c:v>
                </c:pt>
                <c:pt idx="30310">
                  <c:v>-309.84249999999997</c:v>
                </c:pt>
                <c:pt idx="30311">
                  <c:v>-309.84049999999996</c:v>
                </c:pt>
                <c:pt idx="30312">
                  <c:v>-309.83849999999995</c:v>
                </c:pt>
                <c:pt idx="30313">
                  <c:v>-309.8365</c:v>
                </c:pt>
                <c:pt idx="30314">
                  <c:v>-309.83449999999999</c:v>
                </c:pt>
                <c:pt idx="30315">
                  <c:v>-309.83249999999998</c:v>
                </c:pt>
                <c:pt idx="30316">
                  <c:v>-309.83049999999997</c:v>
                </c:pt>
                <c:pt idx="30317">
                  <c:v>-309.82849999999996</c:v>
                </c:pt>
                <c:pt idx="30318">
                  <c:v>-309.82649999999995</c:v>
                </c:pt>
                <c:pt idx="30319">
                  <c:v>-309.8245</c:v>
                </c:pt>
                <c:pt idx="30320">
                  <c:v>-309.82249999999999</c:v>
                </c:pt>
                <c:pt idx="30321">
                  <c:v>-309.82049999999998</c:v>
                </c:pt>
                <c:pt idx="30322">
                  <c:v>-309.81849999999997</c:v>
                </c:pt>
                <c:pt idx="30323">
                  <c:v>-309.81649999999996</c:v>
                </c:pt>
                <c:pt idx="30324">
                  <c:v>-309.81449999999995</c:v>
                </c:pt>
                <c:pt idx="30325">
                  <c:v>-309.8125</c:v>
                </c:pt>
                <c:pt idx="30326">
                  <c:v>-309.81049999999999</c:v>
                </c:pt>
                <c:pt idx="30327">
                  <c:v>-309.80849999999998</c:v>
                </c:pt>
                <c:pt idx="30328">
                  <c:v>-309.80649999999997</c:v>
                </c:pt>
                <c:pt idx="30329">
                  <c:v>-309.80449999999996</c:v>
                </c:pt>
                <c:pt idx="30330">
                  <c:v>-309.80250000000001</c:v>
                </c:pt>
                <c:pt idx="30331">
                  <c:v>-309.8005</c:v>
                </c:pt>
                <c:pt idx="30332">
                  <c:v>-309.79849999999999</c:v>
                </c:pt>
                <c:pt idx="30333">
                  <c:v>-309.79649999999998</c:v>
                </c:pt>
                <c:pt idx="30334">
                  <c:v>-309.79449999999997</c:v>
                </c:pt>
                <c:pt idx="30335">
                  <c:v>-309.79249999999996</c:v>
                </c:pt>
                <c:pt idx="30336">
                  <c:v>-309.79049999999995</c:v>
                </c:pt>
                <c:pt idx="30337">
                  <c:v>-309.7885</c:v>
                </c:pt>
                <c:pt idx="30338">
                  <c:v>-309.78649999999999</c:v>
                </c:pt>
                <c:pt idx="30339">
                  <c:v>-309.78449999999998</c:v>
                </c:pt>
                <c:pt idx="30340">
                  <c:v>-309.78249999999997</c:v>
                </c:pt>
                <c:pt idx="30341">
                  <c:v>-309.78049999999996</c:v>
                </c:pt>
                <c:pt idx="30342">
                  <c:v>-309.77850000000001</c:v>
                </c:pt>
                <c:pt idx="30343">
                  <c:v>-309.7765</c:v>
                </c:pt>
                <c:pt idx="30344">
                  <c:v>-309.77449999999999</c:v>
                </c:pt>
                <c:pt idx="30345">
                  <c:v>-309.77249999999998</c:v>
                </c:pt>
                <c:pt idx="30346">
                  <c:v>-309.77049999999997</c:v>
                </c:pt>
                <c:pt idx="30347">
                  <c:v>-309.76849999999996</c:v>
                </c:pt>
                <c:pt idx="30348">
                  <c:v>-309.76649999999995</c:v>
                </c:pt>
                <c:pt idx="30349">
                  <c:v>-309.7645</c:v>
                </c:pt>
                <c:pt idx="30350">
                  <c:v>-309.76249999999999</c:v>
                </c:pt>
                <c:pt idx="30351">
                  <c:v>-309.76049999999998</c:v>
                </c:pt>
                <c:pt idx="30352">
                  <c:v>-309.75849999999997</c:v>
                </c:pt>
                <c:pt idx="30353">
                  <c:v>-309.75649999999996</c:v>
                </c:pt>
                <c:pt idx="30354">
                  <c:v>-309.75450000000001</c:v>
                </c:pt>
                <c:pt idx="30355">
                  <c:v>-309.7525</c:v>
                </c:pt>
                <c:pt idx="30356">
                  <c:v>-309.75049999999999</c:v>
                </c:pt>
                <c:pt idx="30357">
                  <c:v>-309.74849999999998</c:v>
                </c:pt>
                <c:pt idx="30358">
                  <c:v>-309.74649999999997</c:v>
                </c:pt>
                <c:pt idx="30359">
                  <c:v>-309.74449999999996</c:v>
                </c:pt>
                <c:pt idx="30360">
                  <c:v>-309.74249999999995</c:v>
                </c:pt>
                <c:pt idx="30361">
                  <c:v>-309.7405</c:v>
                </c:pt>
                <c:pt idx="30362">
                  <c:v>-309.73849999999999</c:v>
                </c:pt>
                <c:pt idx="30363">
                  <c:v>-309.73649999999998</c:v>
                </c:pt>
                <c:pt idx="30364">
                  <c:v>-309.73449999999997</c:v>
                </c:pt>
                <c:pt idx="30365">
                  <c:v>-309.73249999999996</c:v>
                </c:pt>
                <c:pt idx="30366">
                  <c:v>-309.73050000000001</c:v>
                </c:pt>
                <c:pt idx="30367">
                  <c:v>-309.7285</c:v>
                </c:pt>
                <c:pt idx="30368">
                  <c:v>-309.72649999999999</c:v>
                </c:pt>
                <c:pt idx="30369">
                  <c:v>-309.72449999999998</c:v>
                </c:pt>
                <c:pt idx="30370">
                  <c:v>-309.72249999999997</c:v>
                </c:pt>
                <c:pt idx="30371">
                  <c:v>-309.72049999999996</c:v>
                </c:pt>
                <c:pt idx="30372">
                  <c:v>-309.71849999999995</c:v>
                </c:pt>
                <c:pt idx="30373">
                  <c:v>-309.7165</c:v>
                </c:pt>
                <c:pt idx="30374">
                  <c:v>-309.71449999999999</c:v>
                </c:pt>
                <c:pt idx="30375">
                  <c:v>-309.71249999999998</c:v>
                </c:pt>
                <c:pt idx="30376">
                  <c:v>-309.71049999999997</c:v>
                </c:pt>
                <c:pt idx="30377">
                  <c:v>-309.70849999999996</c:v>
                </c:pt>
                <c:pt idx="30378">
                  <c:v>-309.70650000000001</c:v>
                </c:pt>
                <c:pt idx="30379">
                  <c:v>-309.7045</c:v>
                </c:pt>
                <c:pt idx="30380">
                  <c:v>-309.70249999999999</c:v>
                </c:pt>
                <c:pt idx="30381">
                  <c:v>-309.70049999999998</c:v>
                </c:pt>
                <c:pt idx="30382">
                  <c:v>-309.69849999999997</c:v>
                </c:pt>
                <c:pt idx="30383">
                  <c:v>-309.69649999999996</c:v>
                </c:pt>
                <c:pt idx="30384">
                  <c:v>-309.69449999999995</c:v>
                </c:pt>
                <c:pt idx="30385">
                  <c:v>-309.6925</c:v>
                </c:pt>
                <c:pt idx="30386">
                  <c:v>-309.69049999999999</c:v>
                </c:pt>
                <c:pt idx="30387">
                  <c:v>-309.68849999999998</c:v>
                </c:pt>
                <c:pt idx="30388">
                  <c:v>-309.68649999999997</c:v>
                </c:pt>
                <c:pt idx="30389">
                  <c:v>-309.68449999999996</c:v>
                </c:pt>
                <c:pt idx="30390">
                  <c:v>-309.6825</c:v>
                </c:pt>
                <c:pt idx="30391">
                  <c:v>-309.68049999999999</c:v>
                </c:pt>
                <c:pt idx="30392">
                  <c:v>-309.67849999999999</c:v>
                </c:pt>
                <c:pt idx="30393">
                  <c:v>-309.67649999999998</c:v>
                </c:pt>
                <c:pt idx="30394">
                  <c:v>-309.67449999999997</c:v>
                </c:pt>
                <c:pt idx="30395">
                  <c:v>-309.67249999999996</c:v>
                </c:pt>
                <c:pt idx="30396">
                  <c:v>-309.67049999999995</c:v>
                </c:pt>
                <c:pt idx="30397">
                  <c:v>-309.66849999999999</c:v>
                </c:pt>
                <c:pt idx="30398">
                  <c:v>-309.66649999999998</c:v>
                </c:pt>
                <c:pt idx="30399">
                  <c:v>-309.66449999999998</c:v>
                </c:pt>
                <c:pt idx="30400">
                  <c:v>-309.66249999999997</c:v>
                </c:pt>
                <c:pt idx="30401">
                  <c:v>-309.66049999999996</c:v>
                </c:pt>
                <c:pt idx="30402">
                  <c:v>-309.6585</c:v>
                </c:pt>
                <c:pt idx="30403">
                  <c:v>-309.65649999999999</c:v>
                </c:pt>
                <c:pt idx="30404">
                  <c:v>-309.65449999999998</c:v>
                </c:pt>
                <c:pt idx="30405">
                  <c:v>-309.65249999999997</c:v>
                </c:pt>
                <c:pt idx="30406">
                  <c:v>-309.65049999999997</c:v>
                </c:pt>
                <c:pt idx="30407">
                  <c:v>-309.64849999999996</c:v>
                </c:pt>
                <c:pt idx="30408">
                  <c:v>-309.64649999999995</c:v>
                </c:pt>
                <c:pt idx="30409">
                  <c:v>-309.64449999999999</c:v>
                </c:pt>
                <c:pt idx="30410">
                  <c:v>-309.64249999999998</c:v>
                </c:pt>
                <c:pt idx="30411">
                  <c:v>-309.64049999999997</c:v>
                </c:pt>
                <c:pt idx="30412">
                  <c:v>-309.63849999999996</c:v>
                </c:pt>
                <c:pt idx="30413">
                  <c:v>-309.63649999999996</c:v>
                </c:pt>
                <c:pt idx="30414">
                  <c:v>-309.6345</c:v>
                </c:pt>
                <c:pt idx="30415">
                  <c:v>-309.63249999999999</c:v>
                </c:pt>
                <c:pt idx="30416">
                  <c:v>-309.63049999999998</c:v>
                </c:pt>
                <c:pt idx="30417">
                  <c:v>-309.62849999999997</c:v>
                </c:pt>
                <c:pt idx="30418">
                  <c:v>-309.62649999999996</c:v>
                </c:pt>
                <c:pt idx="30419">
                  <c:v>-309.62449999999995</c:v>
                </c:pt>
                <c:pt idx="30420">
                  <c:v>-309.62249999999995</c:v>
                </c:pt>
                <c:pt idx="30421">
                  <c:v>-309.62049999999999</c:v>
                </c:pt>
                <c:pt idx="30422">
                  <c:v>-309.61849999999998</c:v>
                </c:pt>
                <c:pt idx="30423">
                  <c:v>-309.61649999999997</c:v>
                </c:pt>
                <c:pt idx="30424">
                  <c:v>-309.61449999999996</c:v>
                </c:pt>
                <c:pt idx="30425">
                  <c:v>-309.61249999999995</c:v>
                </c:pt>
                <c:pt idx="30426">
                  <c:v>-309.6105</c:v>
                </c:pt>
                <c:pt idx="30427">
                  <c:v>-309.60849999999999</c:v>
                </c:pt>
                <c:pt idx="30428">
                  <c:v>-309.60649999999998</c:v>
                </c:pt>
                <c:pt idx="30429">
                  <c:v>-309.60449999999997</c:v>
                </c:pt>
                <c:pt idx="30430">
                  <c:v>-309.60249999999996</c:v>
                </c:pt>
                <c:pt idx="30431">
                  <c:v>-309.60049999999995</c:v>
                </c:pt>
                <c:pt idx="30432">
                  <c:v>-309.5985</c:v>
                </c:pt>
                <c:pt idx="30433">
                  <c:v>-309.59649999999999</c:v>
                </c:pt>
                <c:pt idx="30434">
                  <c:v>-309.59449999999998</c:v>
                </c:pt>
                <c:pt idx="30435">
                  <c:v>-309.59249999999997</c:v>
                </c:pt>
                <c:pt idx="30436">
                  <c:v>-309.59049999999996</c:v>
                </c:pt>
                <c:pt idx="30437">
                  <c:v>-309.58849999999995</c:v>
                </c:pt>
                <c:pt idx="30438">
                  <c:v>-309.5865</c:v>
                </c:pt>
                <c:pt idx="30439">
                  <c:v>-309.58449999999999</c:v>
                </c:pt>
                <c:pt idx="30440">
                  <c:v>-309.58249999999998</c:v>
                </c:pt>
                <c:pt idx="30441">
                  <c:v>-309.58049999999997</c:v>
                </c:pt>
                <c:pt idx="30442">
                  <c:v>-309.57849999999996</c:v>
                </c:pt>
                <c:pt idx="30443">
                  <c:v>-309.57649999999995</c:v>
                </c:pt>
                <c:pt idx="30444">
                  <c:v>-309.5745</c:v>
                </c:pt>
                <c:pt idx="30445">
                  <c:v>-309.57249999999999</c:v>
                </c:pt>
                <c:pt idx="30446">
                  <c:v>-309.57049999999998</c:v>
                </c:pt>
                <c:pt idx="30447">
                  <c:v>-309.56849999999997</c:v>
                </c:pt>
                <c:pt idx="30448">
                  <c:v>-309.56649999999996</c:v>
                </c:pt>
                <c:pt idx="30449">
                  <c:v>-309.56449999999995</c:v>
                </c:pt>
                <c:pt idx="30450">
                  <c:v>-309.5625</c:v>
                </c:pt>
                <c:pt idx="30451">
                  <c:v>-309.56049999999999</c:v>
                </c:pt>
                <c:pt idx="30452">
                  <c:v>-309.55849999999998</c:v>
                </c:pt>
                <c:pt idx="30453">
                  <c:v>-309.55649999999997</c:v>
                </c:pt>
                <c:pt idx="30454">
                  <c:v>-309.55449999999996</c:v>
                </c:pt>
                <c:pt idx="30455">
                  <c:v>-309.55250000000001</c:v>
                </c:pt>
                <c:pt idx="30456">
                  <c:v>-309.5505</c:v>
                </c:pt>
                <c:pt idx="30457">
                  <c:v>-309.54849999999999</c:v>
                </c:pt>
                <c:pt idx="30458">
                  <c:v>-309.54649999999998</c:v>
                </c:pt>
                <c:pt idx="30459">
                  <c:v>-309.54449999999997</c:v>
                </c:pt>
                <c:pt idx="30460">
                  <c:v>-309.54249999999996</c:v>
                </c:pt>
                <c:pt idx="30461">
                  <c:v>-309.54049999999995</c:v>
                </c:pt>
                <c:pt idx="30462">
                  <c:v>-309.5385</c:v>
                </c:pt>
                <c:pt idx="30463">
                  <c:v>-309.53649999999999</c:v>
                </c:pt>
                <c:pt idx="30464">
                  <c:v>-309.53449999999998</c:v>
                </c:pt>
                <c:pt idx="30465">
                  <c:v>-309.53249999999997</c:v>
                </c:pt>
                <c:pt idx="30466">
                  <c:v>-309.53049999999996</c:v>
                </c:pt>
                <c:pt idx="30467">
                  <c:v>-309.52850000000001</c:v>
                </c:pt>
                <c:pt idx="30468">
                  <c:v>-309.5265</c:v>
                </c:pt>
                <c:pt idx="30469">
                  <c:v>-309.52449999999999</c:v>
                </c:pt>
                <c:pt idx="30470">
                  <c:v>-309.52249999999998</c:v>
                </c:pt>
                <c:pt idx="30471">
                  <c:v>-309.52049999999997</c:v>
                </c:pt>
                <c:pt idx="30472">
                  <c:v>-309.51849999999996</c:v>
                </c:pt>
                <c:pt idx="30473">
                  <c:v>-309.51649999999995</c:v>
                </c:pt>
                <c:pt idx="30474">
                  <c:v>-309.5145</c:v>
                </c:pt>
                <c:pt idx="30475">
                  <c:v>-309.51249999999999</c:v>
                </c:pt>
                <c:pt idx="30476">
                  <c:v>-309.51049999999998</c:v>
                </c:pt>
                <c:pt idx="30477">
                  <c:v>-309.50849999999997</c:v>
                </c:pt>
                <c:pt idx="30478">
                  <c:v>-309.50649999999996</c:v>
                </c:pt>
                <c:pt idx="30479">
                  <c:v>-309.50450000000001</c:v>
                </c:pt>
                <c:pt idx="30480">
                  <c:v>-309.5025</c:v>
                </c:pt>
                <c:pt idx="30481">
                  <c:v>-309.50049999999999</c:v>
                </c:pt>
                <c:pt idx="30482">
                  <c:v>-309.49849999999998</c:v>
                </c:pt>
                <c:pt idx="30483">
                  <c:v>-309.49649999999997</c:v>
                </c:pt>
                <c:pt idx="30484">
                  <c:v>-309.49449999999996</c:v>
                </c:pt>
                <c:pt idx="30485">
                  <c:v>-309.49249999999995</c:v>
                </c:pt>
                <c:pt idx="30486">
                  <c:v>-309.4905</c:v>
                </c:pt>
                <c:pt idx="30487">
                  <c:v>-309.48849999999999</c:v>
                </c:pt>
                <c:pt idx="30488">
                  <c:v>-309.48649999999998</c:v>
                </c:pt>
                <c:pt idx="30489">
                  <c:v>-309.48449999999997</c:v>
                </c:pt>
                <c:pt idx="30490">
                  <c:v>-309.48249999999996</c:v>
                </c:pt>
                <c:pt idx="30491">
                  <c:v>-309.48050000000001</c:v>
                </c:pt>
                <c:pt idx="30492">
                  <c:v>-309.4785</c:v>
                </c:pt>
                <c:pt idx="30493">
                  <c:v>-309.47649999999999</c:v>
                </c:pt>
                <c:pt idx="30494">
                  <c:v>-309.47449999999998</c:v>
                </c:pt>
                <c:pt idx="30495">
                  <c:v>-309.47249999999997</c:v>
                </c:pt>
                <c:pt idx="30496">
                  <c:v>-309.47049999999996</c:v>
                </c:pt>
                <c:pt idx="30497">
                  <c:v>-309.46849999999995</c:v>
                </c:pt>
                <c:pt idx="30498">
                  <c:v>-309.4665</c:v>
                </c:pt>
                <c:pt idx="30499">
                  <c:v>-309.46449999999999</c:v>
                </c:pt>
                <c:pt idx="30500">
                  <c:v>-309.46249999999998</c:v>
                </c:pt>
                <c:pt idx="30501">
                  <c:v>-309.46049999999997</c:v>
                </c:pt>
                <c:pt idx="30502">
                  <c:v>-309.45849999999996</c:v>
                </c:pt>
                <c:pt idx="30503">
                  <c:v>-309.45650000000001</c:v>
                </c:pt>
                <c:pt idx="30504">
                  <c:v>-309.4545</c:v>
                </c:pt>
                <c:pt idx="30505">
                  <c:v>-309.45249999999999</c:v>
                </c:pt>
                <c:pt idx="30506">
                  <c:v>-309.45049999999998</c:v>
                </c:pt>
                <c:pt idx="30507">
                  <c:v>-309.44849999999997</c:v>
                </c:pt>
                <c:pt idx="30508">
                  <c:v>-309.44649999999996</c:v>
                </c:pt>
                <c:pt idx="30509">
                  <c:v>-309.44449999999995</c:v>
                </c:pt>
                <c:pt idx="30510">
                  <c:v>-309.4425</c:v>
                </c:pt>
                <c:pt idx="30511">
                  <c:v>-309.44049999999999</c:v>
                </c:pt>
                <c:pt idx="30512">
                  <c:v>-309.43849999999998</c:v>
                </c:pt>
                <c:pt idx="30513">
                  <c:v>-309.43649999999997</c:v>
                </c:pt>
                <c:pt idx="30514">
                  <c:v>-309.43449999999996</c:v>
                </c:pt>
                <c:pt idx="30515">
                  <c:v>-309.4325</c:v>
                </c:pt>
                <c:pt idx="30516">
                  <c:v>-309.43049999999999</c:v>
                </c:pt>
                <c:pt idx="30517">
                  <c:v>-309.42849999999999</c:v>
                </c:pt>
                <c:pt idx="30518">
                  <c:v>-309.42649999999998</c:v>
                </c:pt>
                <c:pt idx="30519">
                  <c:v>-309.42449999999997</c:v>
                </c:pt>
                <c:pt idx="30520">
                  <c:v>-309.42249999999996</c:v>
                </c:pt>
                <c:pt idx="30521">
                  <c:v>-309.42049999999995</c:v>
                </c:pt>
                <c:pt idx="30522">
                  <c:v>-309.41849999999999</c:v>
                </c:pt>
                <c:pt idx="30523">
                  <c:v>-309.41649999999998</c:v>
                </c:pt>
                <c:pt idx="30524">
                  <c:v>-309.41449999999998</c:v>
                </c:pt>
                <c:pt idx="30525">
                  <c:v>-309.41249999999997</c:v>
                </c:pt>
                <c:pt idx="30526">
                  <c:v>-309.41049999999996</c:v>
                </c:pt>
                <c:pt idx="30527">
                  <c:v>-309.4085</c:v>
                </c:pt>
                <c:pt idx="30528">
                  <c:v>-309.40649999999999</c:v>
                </c:pt>
                <c:pt idx="30529">
                  <c:v>-309.40449999999998</c:v>
                </c:pt>
                <c:pt idx="30530">
                  <c:v>-309.40249999999997</c:v>
                </c:pt>
                <c:pt idx="30531">
                  <c:v>-309.40049999999997</c:v>
                </c:pt>
                <c:pt idx="30532">
                  <c:v>-309.39849999999996</c:v>
                </c:pt>
                <c:pt idx="30533">
                  <c:v>-309.39649999999995</c:v>
                </c:pt>
                <c:pt idx="30534">
                  <c:v>-309.39449999999999</c:v>
                </c:pt>
                <c:pt idx="30535">
                  <c:v>-309.39249999999998</c:v>
                </c:pt>
                <c:pt idx="30536">
                  <c:v>-309.39049999999997</c:v>
                </c:pt>
                <c:pt idx="30537">
                  <c:v>-309.38849999999996</c:v>
                </c:pt>
                <c:pt idx="30538">
                  <c:v>-309.38649999999996</c:v>
                </c:pt>
                <c:pt idx="30539">
                  <c:v>-309.3845</c:v>
                </c:pt>
                <c:pt idx="30540">
                  <c:v>-309.38249999999999</c:v>
                </c:pt>
                <c:pt idx="30541">
                  <c:v>-309.38049999999998</c:v>
                </c:pt>
                <c:pt idx="30542">
                  <c:v>-309.37849999999997</c:v>
                </c:pt>
                <c:pt idx="30543">
                  <c:v>-309.37649999999996</c:v>
                </c:pt>
                <c:pt idx="30544">
                  <c:v>-309.37449999999995</c:v>
                </c:pt>
                <c:pt idx="30545">
                  <c:v>-309.37249999999995</c:v>
                </c:pt>
                <c:pt idx="30546">
                  <c:v>-309.37049999999999</c:v>
                </c:pt>
                <c:pt idx="30547">
                  <c:v>-309.36849999999998</c:v>
                </c:pt>
                <c:pt idx="30548">
                  <c:v>-309.36649999999997</c:v>
                </c:pt>
                <c:pt idx="30549">
                  <c:v>-309.36449999999996</c:v>
                </c:pt>
                <c:pt idx="30550">
                  <c:v>-309.36249999999995</c:v>
                </c:pt>
                <c:pt idx="30551">
                  <c:v>-309.3605</c:v>
                </c:pt>
                <c:pt idx="30552">
                  <c:v>-309.35849999999999</c:v>
                </c:pt>
                <c:pt idx="30553">
                  <c:v>-309.35649999999998</c:v>
                </c:pt>
                <c:pt idx="30554">
                  <c:v>-309.35449999999997</c:v>
                </c:pt>
                <c:pt idx="30555">
                  <c:v>-309.35249999999996</c:v>
                </c:pt>
                <c:pt idx="30556">
                  <c:v>-309.35049999999995</c:v>
                </c:pt>
                <c:pt idx="30557">
                  <c:v>-309.3485</c:v>
                </c:pt>
                <c:pt idx="30558">
                  <c:v>-309.34649999999999</c:v>
                </c:pt>
                <c:pt idx="30559">
                  <c:v>-309.34449999999998</c:v>
                </c:pt>
                <c:pt idx="30560">
                  <c:v>-309.34249999999997</c:v>
                </c:pt>
                <c:pt idx="30561">
                  <c:v>-309.34049999999996</c:v>
                </c:pt>
                <c:pt idx="30562">
                  <c:v>-309.33849999999995</c:v>
                </c:pt>
                <c:pt idx="30563">
                  <c:v>-309.3365</c:v>
                </c:pt>
                <c:pt idx="30564">
                  <c:v>-309.33449999999999</c:v>
                </c:pt>
                <c:pt idx="30565">
                  <c:v>-309.33249999999998</c:v>
                </c:pt>
                <c:pt idx="30566">
                  <c:v>-309.33049999999997</c:v>
                </c:pt>
                <c:pt idx="30567">
                  <c:v>-309.32849999999996</c:v>
                </c:pt>
                <c:pt idx="30568">
                  <c:v>-309.32649999999995</c:v>
                </c:pt>
                <c:pt idx="30569">
                  <c:v>-309.3245</c:v>
                </c:pt>
                <c:pt idx="30570">
                  <c:v>-309.32249999999999</c:v>
                </c:pt>
                <c:pt idx="30571">
                  <c:v>-309.32049999999998</c:v>
                </c:pt>
                <c:pt idx="30572">
                  <c:v>-309.31849999999997</c:v>
                </c:pt>
                <c:pt idx="30573">
                  <c:v>-309.31649999999996</c:v>
                </c:pt>
                <c:pt idx="30574">
                  <c:v>-309.31449999999995</c:v>
                </c:pt>
                <c:pt idx="30575">
                  <c:v>-309.3125</c:v>
                </c:pt>
                <c:pt idx="30576">
                  <c:v>-309.31049999999999</c:v>
                </c:pt>
                <c:pt idx="30577">
                  <c:v>-309.30849999999998</c:v>
                </c:pt>
                <c:pt idx="30578">
                  <c:v>-309.30649999999997</c:v>
                </c:pt>
                <c:pt idx="30579">
                  <c:v>-309.30449999999996</c:v>
                </c:pt>
                <c:pt idx="30580">
                  <c:v>-309.30250000000001</c:v>
                </c:pt>
                <c:pt idx="30581">
                  <c:v>-309.3005</c:v>
                </c:pt>
                <c:pt idx="30582">
                  <c:v>-309.29849999999999</c:v>
                </c:pt>
                <c:pt idx="30583">
                  <c:v>-309.29649999999998</c:v>
                </c:pt>
                <c:pt idx="30584">
                  <c:v>-309.29449999999997</c:v>
                </c:pt>
                <c:pt idx="30585">
                  <c:v>-309.29249999999996</c:v>
                </c:pt>
                <c:pt idx="30586">
                  <c:v>-309.29049999999995</c:v>
                </c:pt>
                <c:pt idx="30587">
                  <c:v>-309.2885</c:v>
                </c:pt>
                <c:pt idx="30588">
                  <c:v>-309.28649999999999</c:v>
                </c:pt>
                <c:pt idx="30589">
                  <c:v>-309.28449999999998</c:v>
                </c:pt>
                <c:pt idx="30590">
                  <c:v>-309.28249999999997</c:v>
                </c:pt>
                <c:pt idx="30591">
                  <c:v>-309.28049999999996</c:v>
                </c:pt>
                <c:pt idx="30592">
                  <c:v>-309.27850000000001</c:v>
                </c:pt>
                <c:pt idx="30593">
                  <c:v>-309.2765</c:v>
                </c:pt>
                <c:pt idx="30594">
                  <c:v>-309.27449999999999</c:v>
                </c:pt>
                <c:pt idx="30595">
                  <c:v>-309.27249999999998</c:v>
                </c:pt>
                <c:pt idx="30596">
                  <c:v>-309.27049999999997</c:v>
                </c:pt>
                <c:pt idx="30597">
                  <c:v>-309.26849999999996</c:v>
                </c:pt>
                <c:pt idx="30598">
                  <c:v>-309.26649999999995</c:v>
                </c:pt>
                <c:pt idx="30599">
                  <c:v>-309.2645</c:v>
                </c:pt>
                <c:pt idx="30600">
                  <c:v>-309.26249999999999</c:v>
                </c:pt>
                <c:pt idx="30601">
                  <c:v>-309.26049999999998</c:v>
                </c:pt>
                <c:pt idx="30602">
                  <c:v>-309.25849999999997</c:v>
                </c:pt>
                <c:pt idx="30603">
                  <c:v>-309.25649999999996</c:v>
                </c:pt>
                <c:pt idx="30604">
                  <c:v>-309.25450000000001</c:v>
                </c:pt>
                <c:pt idx="30605">
                  <c:v>-309.2525</c:v>
                </c:pt>
                <c:pt idx="30606">
                  <c:v>-309.25049999999999</c:v>
                </c:pt>
                <c:pt idx="30607">
                  <c:v>-309.24849999999998</c:v>
                </c:pt>
                <c:pt idx="30608">
                  <c:v>-309.24649999999997</c:v>
                </c:pt>
                <c:pt idx="30609">
                  <c:v>-309.24449999999996</c:v>
                </c:pt>
                <c:pt idx="30610">
                  <c:v>-309.24249999999995</c:v>
                </c:pt>
                <c:pt idx="30611">
                  <c:v>-309.2405</c:v>
                </c:pt>
                <c:pt idx="30612">
                  <c:v>-309.23849999999999</c:v>
                </c:pt>
                <c:pt idx="30613">
                  <c:v>-309.23649999999998</c:v>
                </c:pt>
                <c:pt idx="30614">
                  <c:v>-309.23449999999997</c:v>
                </c:pt>
                <c:pt idx="30615">
                  <c:v>-309.23249999999996</c:v>
                </c:pt>
                <c:pt idx="30616">
                  <c:v>-309.23050000000001</c:v>
                </c:pt>
                <c:pt idx="30617">
                  <c:v>-309.2285</c:v>
                </c:pt>
                <c:pt idx="30618">
                  <c:v>-309.22649999999999</c:v>
                </c:pt>
                <c:pt idx="30619">
                  <c:v>-309.22449999999998</c:v>
                </c:pt>
                <c:pt idx="30620">
                  <c:v>-309.22249999999997</c:v>
                </c:pt>
                <c:pt idx="30621">
                  <c:v>-309.22049999999996</c:v>
                </c:pt>
                <c:pt idx="30622">
                  <c:v>-309.21849999999995</c:v>
                </c:pt>
                <c:pt idx="30623">
                  <c:v>-309.2165</c:v>
                </c:pt>
                <c:pt idx="30624">
                  <c:v>-309.21449999999999</c:v>
                </c:pt>
                <c:pt idx="30625">
                  <c:v>-309.21249999999998</c:v>
                </c:pt>
                <c:pt idx="30626">
                  <c:v>-309.21049999999997</c:v>
                </c:pt>
                <c:pt idx="30627">
                  <c:v>-309.20849999999996</c:v>
                </c:pt>
                <c:pt idx="30628">
                  <c:v>-309.20650000000001</c:v>
                </c:pt>
                <c:pt idx="30629">
                  <c:v>-309.2045</c:v>
                </c:pt>
                <c:pt idx="30630">
                  <c:v>-309.20249999999999</c:v>
                </c:pt>
                <c:pt idx="30631">
                  <c:v>-309.20049999999998</c:v>
                </c:pt>
                <c:pt idx="30632">
                  <c:v>-309.19849999999997</c:v>
                </c:pt>
                <c:pt idx="30633">
                  <c:v>-309.19649999999996</c:v>
                </c:pt>
                <c:pt idx="30634">
                  <c:v>-309.19449999999995</c:v>
                </c:pt>
                <c:pt idx="30635">
                  <c:v>-309.1925</c:v>
                </c:pt>
                <c:pt idx="30636">
                  <c:v>-309.19049999999999</c:v>
                </c:pt>
                <c:pt idx="30637">
                  <c:v>-309.18849999999998</c:v>
                </c:pt>
                <c:pt idx="30638">
                  <c:v>-309.18649999999997</c:v>
                </c:pt>
                <c:pt idx="30639">
                  <c:v>-309.18449999999996</c:v>
                </c:pt>
                <c:pt idx="30640">
                  <c:v>-309.1825</c:v>
                </c:pt>
                <c:pt idx="30641">
                  <c:v>-309.18049999999999</c:v>
                </c:pt>
                <c:pt idx="30642">
                  <c:v>-309.17849999999999</c:v>
                </c:pt>
                <c:pt idx="30643">
                  <c:v>-309.17649999999998</c:v>
                </c:pt>
                <c:pt idx="30644">
                  <c:v>-309.17449999999997</c:v>
                </c:pt>
                <c:pt idx="30645">
                  <c:v>-309.17249999999996</c:v>
                </c:pt>
                <c:pt idx="30646">
                  <c:v>-309.17049999999995</c:v>
                </c:pt>
                <c:pt idx="30647">
                  <c:v>-309.16849999999999</c:v>
                </c:pt>
                <c:pt idx="30648">
                  <c:v>-309.16649999999998</c:v>
                </c:pt>
                <c:pt idx="30649">
                  <c:v>-309.16449999999998</c:v>
                </c:pt>
                <c:pt idx="30650">
                  <c:v>-309.16249999999997</c:v>
                </c:pt>
                <c:pt idx="30651">
                  <c:v>-309.16049999999996</c:v>
                </c:pt>
                <c:pt idx="30652">
                  <c:v>-309.1585</c:v>
                </c:pt>
                <c:pt idx="30653">
                  <c:v>-309.15649999999999</c:v>
                </c:pt>
                <c:pt idx="30654">
                  <c:v>-309.15449999999998</c:v>
                </c:pt>
                <c:pt idx="30655">
                  <c:v>-309.15249999999997</c:v>
                </c:pt>
                <c:pt idx="30656">
                  <c:v>-309.15049999999997</c:v>
                </c:pt>
                <c:pt idx="30657">
                  <c:v>-309.14849999999996</c:v>
                </c:pt>
                <c:pt idx="30658">
                  <c:v>-309.14649999999995</c:v>
                </c:pt>
                <c:pt idx="30659">
                  <c:v>-309.14449999999999</c:v>
                </c:pt>
                <c:pt idx="30660">
                  <c:v>-309.14249999999998</c:v>
                </c:pt>
                <c:pt idx="30661">
                  <c:v>-309.14049999999997</c:v>
                </c:pt>
                <c:pt idx="30662">
                  <c:v>-309.13849999999996</c:v>
                </c:pt>
                <c:pt idx="30663">
                  <c:v>-309.13649999999996</c:v>
                </c:pt>
                <c:pt idx="30664">
                  <c:v>-309.1345</c:v>
                </c:pt>
                <c:pt idx="30665">
                  <c:v>-309.13249999999999</c:v>
                </c:pt>
                <c:pt idx="30666">
                  <c:v>-309.13049999999998</c:v>
                </c:pt>
                <c:pt idx="30667">
                  <c:v>-309.12849999999997</c:v>
                </c:pt>
                <c:pt idx="30668">
                  <c:v>-309.12649999999996</c:v>
                </c:pt>
                <c:pt idx="30669">
                  <c:v>-309.12449999999995</c:v>
                </c:pt>
                <c:pt idx="30670">
                  <c:v>-309.12249999999995</c:v>
                </c:pt>
                <c:pt idx="30671">
                  <c:v>-309.12049999999999</c:v>
                </c:pt>
                <c:pt idx="30672">
                  <c:v>-309.11849999999998</c:v>
                </c:pt>
                <c:pt idx="30673">
                  <c:v>-309.11649999999997</c:v>
                </c:pt>
                <c:pt idx="30674">
                  <c:v>-309.11449999999996</c:v>
                </c:pt>
                <c:pt idx="30675">
                  <c:v>-309.11249999999995</c:v>
                </c:pt>
                <c:pt idx="30676">
                  <c:v>-309.1105</c:v>
                </c:pt>
                <c:pt idx="30677">
                  <c:v>-309.10849999999999</c:v>
                </c:pt>
                <c:pt idx="30678">
                  <c:v>-309.10649999999998</c:v>
                </c:pt>
                <c:pt idx="30679">
                  <c:v>-309.10449999999997</c:v>
                </c:pt>
                <c:pt idx="30680">
                  <c:v>-309.10249999999996</c:v>
                </c:pt>
                <c:pt idx="30681">
                  <c:v>-309.10049999999995</c:v>
                </c:pt>
                <c:pt idx="30682">
                  <c:v>-309.0985</c:v>
                </c:pt>
                <c:pt idx="30683">
                  <c:v>-309.09649999999999</c:v>
                </c:pt>
                <c:pt idx="30684">
                  <c:v>-309.09449999999998</c:v>
                </c:pt>
                <c:pt idx="30685">
                  <c:v>-309.09249999999997</c:v>
                </c:pt>
                <c:pt idx="30686">
                  <c:v>-309.09049999999996</c:v>
                </c:pt>
                <c:pt idx="30687">
                  <c:v>-309.08849999999995</c:v>
                </c:pt>
                <c:pt idx="30688">
                  <c:v>-309.0865</c:v>
                </c:pt>
                <c:pt idx="30689">
                  <c:v>-309.08449999999999</c:v>
                </c:pt>
                <c:pt idx="30690">
                  <c:v>-309.08249999999998</c:v>
                </c:pt>
                <c:pt idx="30691">
                  <c:v>-309.08049999999997</c:v>
                </c:pt>
                <c:pt idx="30692">
                  <c:v>-309.07849999999996</c:v>
                </c:pt>
                <c:pt idx="30693">
                  <c:v>-309.07649999999995</c:v>
                </c:pt>
                <c:pt idx="30694">
                  <c:v>-309.0745</c:v>
                </c:pt>
                <c:pt idx="30695">
                  <c:v>-309.07249999999999</c:v>
                </c:pt>
                <c:pt idx="30696">
                  <c:v>-309.07049999999998</c:v>
                </c:pt>
                <c:pt idx="30697">
                  <c:v>-309.06849999999997</c:v>
                </c:pt>
                <c:pt idx="30698">
                  <c:v>-309.06649999999996</c:v>
                </c:pt>
                <c:pt idx="30699">
                  <c:v>-309.06449999999995</c:v>
                </c:pt>
                <c:pt idx="30700">
                  <c:v>-309.0625</c:v>
                </c:pt>
                <c:pt idx="30701">
                  <c:v>-309.06049999999999</c:v>
                </c:pt>
                <c:pt idx="30702">
                  <c:v>-309.05849999999998</c:v>
                </c:pt>
                <c:pt idx="30703">
                  <c:v>-309.05649999999997</c:v>
                </c:pt>
                <c:pt idx="30704">
                  <c:v>-309.05449999999996</c:v>
                </c:pt>
                <c:pt idx="30705">
                  <c:v>-309.05250000000001</c:v>
                </c:pt>
                <c:pt idx="30706">
                  <c:v>-309.0505</c:v>
                </c:pt>
                <c:pt idx="30707">
                  <c:v>-309.04849999999999</c:v>
                </c:pt>
                <c:pt idx="30708">
                  <c:v>-309.04649999999998</c:v>
                </c:pt>
                <c:pt idx="30709">
                  <c:v>-309.04449999999997</c:v>
                </c:pt>
                <c:pt idx="30710">
                  <c:v>-309.04249999999996</c:v>
                </c:pt>
                <c:pt idx="30711">
                  <c:v>-309.04049999999995</c:v>
                </c:pt>
                <c:pt idx="30712">
                  <c:v>-309.0385</c:v>
                </c:pt>
                <c:pt idx="30713">
                  <c:v>-309.03649999999999</c:v>
                </c:pt>
                <c:pt idx="30714">
                  <c:v>-309.03449999999998</c:v>
                </c:pt>
                <c:pt idx="30715">
                  <c:v>-309.03249999999997</c:v>
                </c:pt>
                <c:pt idx="30716">
                  <c:v>-309.03049999999996</c:v>
                </c:pt>
                <c:pt idx="30717">
                  <c:v>-309.02850000000001</c:v>
                </c:pt>
                <c:pt idx="30718">
                  <c:v>-309.0265</c:v>
                </c:pt>
                <c:pt idx="30719">
                  <c:v>-309.02449999999999</c:v>
                </c:pt>
                <c:pt idx="30720">
                  <c:v>-309.02249999999998</c:v>
                </c:pt>
                <c:pt idx="30721">
                  <c:v>-309.02049999999997</c:v>
                </c:pt>
                <c:pt idx="30722">
                  <c:v>-309.01849999999996</c:v>
                </c:pt>
                <c:pt idx="30723">
                  <c:v>-309.01649999999995</c:v>
                </c:pt>
                <c:pt idx="30724">
                  <c:v>-309.0145</c:v>
                </c:pt>
                <c:pt idx="30725">
                  <c:v>-309.01249999999999</c:v>
                </c:pt>
                <c:pt idx="30726">
                  <c:v>-309.01049999999998</c:v>
                </c:pt>
                <c:pt idx="30727">
                  <c:v>-309.00849999999997</c:v>
                </c:pt>
                <c:pt idx="30728">
                  <c:v>-309.00649999999996</c:v>
                </c:pt>
                <c:pt idx="30729">
                  <c:v>-309.00450000000001</c:v>
                </c:pt>
                <c:pt idx="30730">
                  <c:v>-309.0025</c:v>
                </c:pt>
                <c:pt idx="30731">
                  <c:v>-309.00049999999999</c:v>
                </c:pt>
                <c:pt idx="30732">
                  <c:v>-308.99849999999998</c:v>
                </c:pt>
                <c:pt idx="30733">
                  <c:v>-308.99649999999997</c:v>
                </c:pt>
                <c:pt idx="30734">
                  <c:v>-308.99449999999996</c:v>
                </c:pt>
                <c:pt idx="30735">
                  <c:v>-308.99249999999995</c:v>
                </c:pt>
                <c:pt idx="30736">
                  <c:v>-308.9905</c:v>
                </c:pt>
                <c:pt idx="30737">
                  <c:v>-308.98849999999999</c:v>
                </c:pt>
                <c:pt idx="30738">
                  <c:v>-308.98649999999998</c:v>
                </c:pt>
                <c:pt idx="30739">
                  <c:v>-308.98449999999997</c:v>
                </c:pt>
                <c:pt idx="30740">
                  <c:v>-308.98249999999996</c:v>
                </c:pt>
                <c:pt idx="30741">
                  <c:v>-308.98050000000001</c:v>
                </c:pt>
                <c:pt idx="30742">
                  <c:v>-308.9785</c:v>
                </c:pt>
                <c:pt idx="30743">
                  <c:v>-308.97649999999999</c:v>
                </c:pt>
                <c:pt idx="30744">
                  <c:v>-308.97449999999998</c:v>
                </c:pt>
                <c:pt idx="30745">
                  <c:v>-308.97249999999997</c:v>
                </c:pt>
                <c:pt idx="30746">
                  <c:v>-308.97049999999996</c:v>
                </c:pt>
                <c:pt idx="30747">
                  <c:v>-308.96849999999995</c:v>
                </c:pt>
                <c:pt idx="30748">
                  <c:v>-308.9665</c:v>
                </c:pt>
                <c:pt idx="30749">
                  <c:v>-308.96449999999999</c:v>
                </c:pt>
                <c:pt idx="30750">
                  <c:v>-308.96249999999998</c:v>
                </c:pt>
                <c:pt idx="30751">
                  <c:v>-308.96049999999997</c:v>
                </c:pt>
                <c:pt idx="30752">
                  <c:v>-308.95849999999996</c:v>
                </c:pt>
                <c:pt idx="30753">
                  <c:v>-308.95650000000001</c:v>
                </c:pt>
                <c:pt idx="30754">
                  <c:v>-308.9545</c:v>
                </c:pt>
                <c:pt idx="30755">
                  <c:v>-308.95249999999999</c:v>
                </c:pt>
                <c:pt idx="30756">
                  <c:v>-308.95049999999998</c:v>
                </c:pt>
                <c:pt idx="30757">
                  <c:v>-308.94849999999997</c:v>
                </c:pt>
                <c:pt idx="30758">
                  <c:v>-308.94649999999996</c:v>
                </c:pt>
                <c:pt idx="30759">
                  <c:v>-308.94449999999995</c:v>
                </c:pt>
                <c:pt idx="30760">
                  <c:v>-308.9425</c:v>
                </c:pt>
                <c:pt idx="30761">
                  <c:v>-308.94049999999999</c:v>
                </c:pt>
                <c:pt idx="30762">
                  <c:v>-308.93849999999998</c:v>
                </c:pt>
                <c:pt idx="30763">
                  <c:v>-308.93649999999997</c:v>
                </c:pt>
                <c:pt idx="30764">
                  <c:v>-308.93449999999996</c:v>
                </c:pt>
                <c:pt idx="30765">
                  <c:v>-308.9325</c:v>
                </c:pt>
                <c:pt idx="30766">
                  <c:v>-308.93049999999999</c:v>
                </c:pt>
                <c:pt idx="30767">
                  <c:v>-308.92849999999999</c:v>
                </c:pt>
                <c:pt idx="30768">
                  <c:v>-308.92649999999998</c:v>
                </c:pt>
                <c:pt idx="30769">
                  <c:v>-308.92449999999997</c:v>
                </c:pt>
                <c:pt idx="30770">
                  <c:v>-308.92249999999996</c:v>
                </c:pt>
                <c:pt idx="30771">
                  <c:v>-308.92049999999995</c:v>
                </c:pt>
                <c:pt idx="30772">
                  <c:v>-308.91849999999999</c:v>
                </c:pt>
                <c:pt idx="30773">
                  <c:v>-308.91649999999998</c:v>
                </c:pt>
                <c:pt idx="30774">
                  <c:v>-308.91449999999998</c:v>
                </c:pt>
                <c:pt idx="30775">
                  <c:v>-308.91249999999997</c:v>
                </c:pt>
                <c:pt idx="30776">
                  <c:v>-308.91049999999996</c:v>
                </c:pt>
                <c:pt idx="30777">
                  <c:v>-308.9085</c:v>
                </c:pt>
                <c:pt idx="30778">
                  <c:v>-308.90649999999999</c:v>
                </c:pt>
                <c:pt idx="30779">
                  <c:v>-308.90449999999998</c:v>
                </c:pt>
                <c:pt idx="30780">
                  <c:v>-308.90249999999997</c:v>
                </c:pt>
                <c:pt idx="30781">
                  <c:v>-308.90049999999997</c:v>
                </c:pt>
                <c:pt idx="30782">
                  <c:v>-308.89849999999996</c:v>
                </c:pt>
                <c:pt idx="30783">
                  <c:v>-308.89649999999995</c:v>
                </c:pt>
                <c:pt idx="30784">
                  <c:v>-308.89449999999999</c:v>
                </c:pt>
                <c:pt idx="30785">
                  <c:v>-308.89249999999998</c:v>
                </c:pt>
                <c:pt idx="30786">
                  <c:v>-308.89049999999997</c:v>
                </c:pt>
                <c:pt idx="30787">
                  <c:v>-308.88849999999996</c:v>
                </c:pt>
                <c:pt idx="30788">
                  <c:v>-308.88649999999996</c:v>
                </c:pt>
                <c:pt idx="30789">
                  <c:v>-308.8845</c:v>
                </c:pt>
                <c:pt idx="30790">
                  <c:v>-308.88249999999999</c:v>
                </c:pt>
                <c:pt idx="30791">
                  <c:v>-308.88049999999998</c:v>
                </c:pt>
                <c:pt idx="30792">
                  <c:v>-308.87849999999997</c:v>
                </c:pt>
                <c:pt idx="30793">
                  <c:v>-308.87649999999996</c:v>
                </c:pt>
                <c:pt idx="30794">
                  <c:v>-308.87449999999995</c:v>
                </c:pt>
                <c:pt idx="30795">
                  <c:v>-308.87249999999995</c:v>
                </c:pt>
                <c:pt idx="30796">
                  <c:v>-308.87049999999999</c:v>
                </c:pt>
                <c:pt idx="30797">
                  <c:v>-308.86849999999998</c:v>
                </c:pt>
                <c:pt idx="30798">
                  <c:v>-308.86649999999997</c:v>
                </c:pt>
                <c:pt idx="30799">
                  <c:v>-308.86449999999996</c:v>
                </c:pt>
                <c:pt idx="30800">
                  <c:v>-308.86249999999995</c:v>
                </c:pt>
                <c:pt idx="30801">
                  <c:v>-308.8605</c:v>
                </c:pt>
                <c:pt idx="30802">
                  <c:v>-308.85849999999999</c:v>
                </c:pt>
                <c:pt idx="30803">
                  <c:v>-308.85649999999998</c:v>
                </c:pt>
                <c:pt idx="30804">
                  <c:v>-308.85449999999997</c:v>
                </c:pt>
                <c:pt idx="30805">
                  <c:v>-308.85249999999996</c:v>
                </c:pt>
                <c:pt idx="30806">
                  <c:v>-308.85049999999995</c:v>
                </c:pt>
                <c:pt idx="30807">
                  <c:v>-308.8485</c:v>
                </c:pt>
                <c:pt idx="30808">
                  <c:v>-308.84649999999999</c:v>
                </c:pt>
                <c:pt idx="30809">
                  <c:v>-308.84449999999998</c:v>
                </c:pt>
                <c:pt idx="30810">
                  <c:v>-308.84249999999997</c:v>
                </c:pt>
                <c:pt idx="30811">
                  <c:v>-308.84049999999996</c:v>
                </c:pt>
                <c:pt idx="30812">
                  <c:v>-308.83849999999995</c:v>
                </c:pt>
                <c:pt idx="30813">
                  <c:v>-308.8365</c:v>
                </c:pt>
                <c:pt idx="30814">
                  <c:v>-308.83449999999999</c:v>
                </c:pt>
                <c:pt idx="30815">
                  <c:v>-308.83249999999998</c:v>
                </c:pt>
                <c:pt idx="30816">
                  <c:v>-308.83049999999997</c:v>
                </c:pt>
                <c:pt idx="30817">
                  <c:v>-308.82849999999996</c:v>
                </c:pt>
                <c:pt idx="30818">
                  <c:v>-308.82649999999995</c:v>
                </c:pt>
                <c:pt idx="30819">
                  <c:v>-308.8245</c:v>
                </c:pt>
                <c:pt idx="30820">
                  <c:v>-308.82249999999999</c:v>
                </c:pt>
                <c:pt idx="30821">
                  <c:v>-308.82049999999998</c:v>
                </c:pt>
                <c:pt idx="30822">
                  <c:v>-308.81849999999997</c:v>
                </c:pt>
                <c:pt idx="30823">
                  <c:v>-308.81649999999996</c:v>
                </c:pt>
                <c:pt idx="30824">
                  <c:v>-308.81449999999995</c:v>
                </c:pt>
                <c:pt idx="30825">
                  <c:v>-308.8125</c:v>
                </c:pt>
                <c:pt idx="30826">
                  <c:v>-308.81049999999999</c:v>
                </c:pt>
                <c:pt idx="30827">
                  <c:v>-308.80849999999998</c:v>
                </c:pt>
                <c:pt idx="30828">
                  <c:v>-308.80649999999997</c:v>
                </c:pt>
                <c:pt idx="30829">
                  <c:v>-308.80449999999996</c:v>
                </c:pt>
                <c:pt idx="30830">
                  <c:v>-308.80250000000001</c:v>
                </c:pt>
                <c:pt idx="30831">
                  <c:v>-308.8005</c:v>
                </c:pt>
                <c:pt idx="30832">
                  <c:v>-308.79849999999999</c:v>
                </c:pt>
                <c:pt idx="30833">
                  <c:v>-308.79649999999998</c:v>
                </c:pt>
                <c:pt idx="30834">
                  <c:v>-308.79449999999997</c:v>
                </c:pt>
                <c:pt idx="30835">
                  <c:v>-308.79249999999996</c:v>
                </c:pt>
                <c:pt idx="30836">
                  <c:v>-308.79049999999995</c:v>
                </c:pt>
                <c:pt idx="30837">
                  <c:v>-308.7885</c:v>
                </c:pt>
                <c:pt idx="30838">
                  <c:v>-308.78649999999999</c:v>
                </c:pt>
                <c:pt idx="30839">
                  <c:v>-308.78449999999998</c:v>
                </c:pt>
                <c:pt idx="30840">
                  <c:v>-308.78249999999997</c:v>
                </c:pt>
                <c:pt idx="30841">
                  <c:v>-308.78049999999996</c:v>
                </c:pt>
                <c:pt idx="30842">
                  <c:v>-308.77850000000001</c:v>
                </c:pt>
                <c:pt idx="30843">
                  <c:v>-308.7765</c:v>
                </c:pt>
                <c:pt idx="30844">
                  <c:v>-308.77449999999999</c:v>
                </c:pt>
                <c:pt idx="30845">
                  <c:v>-308.77249999999998</c:v>
                </c:pt>
                <c:pt idx="30846">
                  <c:v>-308.77049999999997</c:v>
                </c:pt>
                <c:pt idx="30847">
                  <c:v>-308.76849999999996</c:v>
                </c:pt>
                <c:pt idx="30848">
                  <c:v>-308.76649999999995</c:v>
                </c:pt>
                <c:pt idx="30849">
                  <c:v>-308.7645</c:v>
                </c:pt>
                <c:pt idx="30850">
                  <c:v>-308.76249999999999</c:v>
                </c:pt>
                <c:pt idx="30851">
                  <c:v>-308.76049999999998</c:v>
                </c:pt>
                <c:pt idx="30852">
                  <c:v>-308.75849999999997</c:v>
                </c:pt>
                <c:pt idx="30853">
                  <c:v>-308.75649999999996</c:v>
                </c:pt>
                <c:pt idx="30854">
                  <c:v>-308.75450000000001</c:v>
                </c:pt>
                <c:pt idx="30855">
                  <c:v>-308.7525</c:v>
                </c:pt>
                <c:pt idx="30856">
                  <c:v>-308.75049999999999</c:v>
                </c:pt>
                <c:pt idx="30857">
                  <c:v>-308.74849999999998</c:v>
                </c:pt>
                <c:pt idx="30858">
                  <c:v>-308.74649999999997</c:v>
                </c:pt>
                <c:pt idx="30859">
                  <c:v>-308.74449999999996</c:v>
                </c:pt>
                <c:pt idx="30860">
                  <c:v>-308.74249999999995</c:v>
                </c:pt>
                <c:pt idx="30861">
                  <c:v>-308.7405</c:v>
                </c:pt>
                <c:pt idx="30862">
                  <c:v>-308.73849999999999</c:v>
                </c:pt>
                <c:pt idx="30863">
                  <c:v>-308.73649999999998</c:v>
                </c:pt>
                <c:pt idx="30864">
                  <c:v>-308.73449999999997</c:v>
                </c:pt>
                <c:pt idx="30865">
                  <c:v>-308.73249999999996</c:v>
                </c:pt>
                <c:pt idx="30866">
                  <c:v>-308.73050000000001</c:v>
                </c:pt>
                <c:pt idx="30867">
                  <c:v>-308.7285</c:v>
                </c:pt>
                <c:pt idx="30868">
                  <c:v>-308.72649999999999</c:v>
                </c:pt>
                <c:pt idx="30869">
                  <c:v>-308.72449999999998</c:v>
                </c:pt>
                <c:pt idx="30870">
                  <c:v>-308.72249999999997</c:v>
                </c:pt>
                <c:pt idx="30871">
                  <c:v>-308.72049999999996</c:v>
                </c:pt>
                <c:pt idx="30872">
                  <c:v>-308.71849999999995</c:v>
                </c:pt>
                <c:pt idx="30873">
                  <c:v>-308.7165</c:v>
                </c:pt>
                <c:pt idx="30874">
                  <c:v>-308.71449999999999</c:v>
                </c:pt>
                <c:pt idx="30875">
                  <c:v>-308.71249999999998</c:v>
                </c:pt>
                <c:pt idx="30876">
                  <c:v>-308.71049999999997</c:v>
                </c:pt>
                <c:pt idx="30877">
                  <c:v>-308.70849999999996</c:v>
                </c:pt>
                <c:pt idx="30878">
                  <c:v>-308.70650000000001</c:v>
                </c:pt>
                <c:pt idx="30879">
                  <c:v>-308.7045</c:v>
                </c:pt>
                <c:pt idx="30880">
                  <c:v>-308.70249999999999</c:v>
                </c:pt>
                <c:pt idx="30881">
                  <c:v>-308.70049999999998</c:v>
                </c:pt>
                <c:pt idx="30882">
                  <c:v>-308.69849999999997</c:v>
                </c:pt>
                <c:pt idx="30883">
                  <c:v>-308.69649999999996</c:v>
                </c:pt>
                <c:pt idx="30884">
                  <c:v>-308.69449999999995</c:v>
                </c:pt>
                <c:pt idx="30885">
                  <c:v>-308.6925</c:v>
                </c:pt>
                <c:pt idx="30886">
                  <c:v>-308.69049999999999</c:v>
                </c:pt>
                <c:pt idx="30887">
                  <c:v>-308.68849999999998</c:v>
                </c:pt>
                <c:pt idx="30888">
                  <c:v>-308.68649999999997</c:v>
                </c:pt>
                <c:pt idx="30889">
                  <c:v>-308.68449999999996</c:v>
                </c:pt>
                <c:pt idx="30890">
                  <c:v>-308.6825</c:v>
                </c:pt>
                <c:pt idx="30891">
                  <c:v>-308.68049999999999</c:v>
                </c:pt>
                <c:pt idx="30892">
                  <c:v>-308.67849999999999</c:v>
                </c:pt>
                <c:pt idx="30893">
                  <c:v>-308.67649999999998</c:v>
                </c:pt>
                <c:pt idx="30894">
                  <c:v>-308.67449999999997</c:v>
                </c:pt>
                <c:pt idx="30895">
                  <c:v>-308.67249999999996</c:v>
                </c:pt>
                <c:pt idx="30896">
                  <c:v>-308.67049999999995</c:v>
                </c:pt>
                <c:pt idx="30897">
                  <c:v>-308.66849999999999</c:v>
                </c:pt>
                <c:pt idx="30898">
                  <c:v>-308.66649999999998</c:v>
                </c:pt>
                <c:pt idx="30899">
                  <c:v>-308.66449999999998</c:v>
                </c:pt>
                <c:pt idx="30900">
                  <c:v>-308.66249999999997</c:v>
                </c:pt>
                <c:pt idx="30901">
                  <c:v>-308.66049999999996</c:v>
                </c:pt>
                <c:pt idx="30902">
                  <c:v>-308.6585</c:v>
                </c:pt>
                <c:pt idx="30903">
                  <c:v>-308.65649999999999</c:v>
                </c:pt>
                <c:pt idx="30904">
                  <c:v>-308.65449999999998</c:v>
                </c:pt>
                <c:pt idx="30905">
                  <c:v>-308.65249999999997</c:v>
                </c:pt>
                <c:pt idx="30906">
                  <c:v>-308.65049999999997</c:v>
                </c:pt>
                <c:pt idx="30907">
                  <c:v>-308.64849999999996</c:v>
                </c:pt>
                <c:pt idx="30908">
                  <c:v>-308.64649999999995</c:v>
                </c:pt>
                <c:pt idx="30909">
                  <c:v>-308.64449999999999</c:v>
                </c:pt>
                <c:pt idx="30910">
                  <c:v>-308.64249999999998</c:v>
                </c:pt>
                <c:pt idx="30911">
                  <c:v>-308.64049999999997</c:v>
                </c:pt>
                <c:pt idx="30912">
                  <c:v>-308.63849999999996</c:v>
                </c:pt>
                <c:pt idx="30913">
                  <c:v>-308.63649999999996</c:v>
                </c:pt>
                <c:pt idx="30914">
                  <c:v>-308.6345</c:v>
                </c:pt>
                <c:pt idx="30915">
                  <c:v>-308.63249999999999</c:v>
                </c:pt>
                <c:pt idx="30916">
                  <c:v>-308.63049999999998</c:v>
                </c:pt>
                <c:pt idx="30917">
                  <c:v>-308.62849999999997</c:v>
                </c:pt>
                <c:pt idx="30918">
                  <c:v>-308.62649999999996</c:v>
                </c:pt>
                <c:pt idx="30919">
                  <c:v>-308.62449999999995</c:v>
                </c:pt>
                <c:pt idx="30920">
                  <c:v>-308.62249999999995</c:v>
                </c:pt>
                <c:pt idx="30921">
                  <c:v>-308.62049999999999</c:v>
                </c:pt>
                <c:pt idx="30922">
                  <c:v>-308.61849999999998</c:v>
                </c:pt>
                <c:pt idx="30923">
                  <c:v>-308.61649999999997</c:v>
                </c:pt>
                <c:pt idx="30924">
                  <c:v>-308.61449999999996</c:v>
                </c:pt>
                <c:pt idx="30925">
                  <c:v>-308.61249999999995</c:v>
                </c:pt>
                <c:pt idx="30926">
                  <c:v>-308.6105</c:v>
                </c:pt>
                <c:pt idx="30927">
                  <c:v>-308.60849999999999</c:v>
                </c:pt>
                <c:pt idx="30928">
                  <c:v>-308.60649999999998</c:v>
                </c:pt>
                <c:pt idx="30929">
                  <c:v>-308.60449999999997</c:v>
                </c:pt>
                <c:pt idx="30930">
                  <c:v>-308.60249999999996</c:v>
                </c:pt>
                <c:pt idx="30931">
                  <c:v>-308.60049999999995</c:v>
                </c:pt>
                <c:pt idx="30932">
                  <c:v>-308.5985</c:v>
                </c:pt>
                <c:pt idx="30933">
                  <c:v>-308.59649999999999</c:v>
                </c:pt>
                <c:pt idx="30934">
                  <c:v>-308.59449999999998</c:v>
                </c:pt>
                <c:pt idx="30935">
                  <c:v>-308.59249999999997</c:v>
                </c:pt>
                <c:pt idx="30936">
                  <c:v>-308.59049999999996</c:v>
                </c:pt>
                <c:pt idx="30937">
                  <c:v>-308.58849999999995</c:v>
                </c:pt>
                <c:pt idx="30938">
                  <c:v>-308.5865</c:v>
                </c:pt>
                <c:pt idx="30939">
                  <c:v>-308.58449999999999</c:v>
                </c:pt>
                <c:pt idx="30940">
                  <c:v>-308.58249999999998</c:v>
                </c:pt>
                <c:pt idx="30941">
                  <c:v>-308.58049999999997</c:v>
                </c:pt>
                <c:pt idx="30942">
                  <c:v>-308.57849999999996</c:v>
                </c:pt>
                <c:pt idx="30943">
                  <c:v>-308.57649999999995</c:v>
                </c:pt>
                <c:pt idx="30944">
                  <c:v>-308.5745</c:v>
                </c:pt>
                <c:pt idx="30945">
                  <c:v>-308.57249999999999</c:v>
                </c:pt>
                <c:pt idx="30946">
                  <c:v>-308.57049999999998</c:v>
                </c:pt>
                <c:pt idx="30947">
                  <c:v>-308.56849999999997</c:v>
                </c:pt>
                <c:pt idx="30948">
                  <c:v>-308.56649999999996</c:v>
                </c:pt>
                <c:pt idx="30949">
                  <c:v>-308.56449999999995</c:v>
                </c:pt>
                <c:pt idx="30950">
                  <c:v>-308.5625</c:v>
                </c:pt>
                <c:pt idx="30951">
                  <c:v>-308.56049999999999</c:v>
                </c:pt>
                <c:pt idx="30952">
                  <c:v>-308.55849999999998</c:v>
                </c:pt>
                <c:pt idx="30953">
                  <c:v>-308.55649999999997</c:v>
                </c:pt>
                <c:pt idx="30954">
                  <c:v>-308.55449999999996</c:v>
                </c:pt>
                <c:pt idx="30955">
                  <c:v>-308.55250000000001</c:v>
                </c:pt>
                <c:pt idx="30956">
                  <c:v>-308.5505</c:v>
                </c:pt>
                <c:pt idx="30957">
                  <c:v>-308.54849999999999</c:v>
                </c:pt>
                <c:pt idx="30958">
                  <c:v>-308.54649999999998</c:v>
                </c:pt>
                <c:pt idx="30959">
                  <c:v>-308.54449999999997</c:v>
                </c:pt>
                <c:pt idx="30960">
                  <c:v>-308.54249999999996</c:v>
                </c:pt>
                <c:pt idx="30961">
                  <c:v>-308.54049999999995</c:v>
                </c:pt>
                <c:pt idx="30962">
                  <c:v>-308.5385</c:v>
                </c:pt>
                <c:pt idx="30963">
                  <c:v>-308.53649999999999</c:v>
                </c:pt>
                <c:pt idx="30964">
                  <c:v>-308.53449999999998</c:v>
                </c:pt>
                <c:pt idx="30965">
                  <c:v>-308.53249999999997</c:v>
                </c:pt>
                <c:pt idx="30966">
                  <c:v>-308.53049999999996</c:v>
                </c:pt>
                <c:pt idx="30967">
                  <c:v>-308.52850000000001</c:v>
                </c:pt>
                <c:pt idx="30968">
                  <c:v>-308.5265</c:v>
                </c:pt>
                <c:pt idx="30969">
                  <c:v>-308.52449999999999</c:v>
                </c:pt>
                <c:pt idx="30970">
                  <c:v>-308.52249999999998</c:v>
                </c:pt>
                <c:pt idx="30971">
                  <c:v>-308.52049999999997</c:v>
                </c:pt>
                <c:pt idx="30972">
                  <c:v>-308.51849999999996</c:v>
                </c:pt>
                <c:pt idx="30973">
                  <c:v>-308.51649999999995</c:v>
                </c:pt>
                <c:pt idx="30974">
                  <c:v>-308.5145</c:v>
                </c:pt>
                <c:pt idx="30975">
                  <c:v>-308.51249999999999</c:v>
                </c:pt>
                <c:pt idx="30976">
                  <c:v>-308.51049999999998</c:v>
                </c:pt>
                <c:pt idx="30977">
                  <c:v>-308.50849999999997</c:v>
                </c:pt>
                <c:pt idx="30978">
                  <c:v>-308.50649999999996</c:v>
                </c:pt>
                <c:pt idx="30979">
                  <c:v>-308.50450000000001</c:v>
                </c:pt>
                <c:pt idx="30980">
                  <c:v>-308.5025</c:v>
                </c:pt>
                <c:pt idx="30981">
                  <c:v>-308.50049999999999</c:v>
                </c:pt>
                <c:pt idx="30982">
                  <c:v>-308.49849999999998</c:v>
                </c:pt>
                <c:pt idx="30983">
                  <c:v>-308.49649999999997</c:v>
                </c:pt>
                <c:pt idx="30984">
                  <c:v>-308.49449999999996</c:v>
                </c:pt>
                <c:pt idx="30985">
                  <c:v>-308.49249999999995</c:v>
                </c:pt>
                <c:pt idx="30986">
                  <c:v>-308.4905</c:v>
                </c:pt>
                <c:pt idx="30987">
                  <c:v>-308.48849999999999</c:v>
                </c:pt>
                <c:pt idx="30988">
                  <c:v>-308.48649999999998</c:v>
                </c:pt>
                <c:pt idx="30989">
                  <c:v>-308.48449999999997</c:v>
                </c:pt>
                <c:pt idx="30990">
                  <c:v>-308.48249999999996</c:v>
                </c:pt>
                <c:pt idx="30991">
                  <c:v>-308.48050000000001</c:v>
                </c:pt>
                <c:pt idx="30992">
                  <c:v>-308.4785</c:v>
                </c:pt>
                <c:pt idx="30993">
                  <c:v>-308.47649999999999</c:v>
                </c:pt>
                <c:pt idx="30994">
                  <c:v>-308.47449999999998</c:v>
                </c:pt>
                <c:pt idx="30995">
                  <c:v>-308.47249999999997</c:v>
                </c:pt>
                <c:pt idx="30996">
                  <c:v>-308.47049999999996</c:v>
                </c:pt>
                <c:pt idx="30997">
                  <c:v>-308.46849999999995</c:v>
                </c:pt>
                <c:pt idx="30998">
                  <c:v>-308.4665</c:v>
                </c:pt>
                <c:pt idx="30999">
                  <c:v>-308.46449999999999</c:v>
                </c:pt>
                <c:pt idx="31000">
                  <c:v>-308.46249999999998</c:v>
                </c:pt>
                <c:pt idx="31001">
                  <c:v>-308.46049999999997</c:v>
                </c:pt>
                <c:pt idx="31002">
                  <c:v>-308.45849999999996</c:v>
                </c:pt>
                <c:pt idx="31003">
                  <c:v>-308.45650000000001</c:v>
                </c:pt>
                <c:pt idx="31004">
                  <c:v>-308.4545</c:v>
                </c:pt>
                <c:pt idx="31005">
                  <c:v>-308.45249999999999</c:v>
                </c:pt>
                <c:pt idx="31006">
                  <c:v>-308.45049999999998</c:v>
                </c:pt>
                <c:pt idx="31007">
                  <c:v>-308.44849999999997</c:v>
                </c:pt>
                <c:pt idx="31008">
                  <c:v>-308.44649999999996</c:v>
                </c:pt>
                <c:pt idx="31009">
                  <c:v>-308.44449999999995</c:v>
                </c:pt>
                <c:pt idx="31010">
                  <c:v>-308.4425</c:v>
                </c:pt>
                <c:pt idx="31011">
                  <c:v>-308.44049999999999</c:v>
                </c:pt>
                <c:pt idx="31012">
                  <c:v>-308.43849999999998</c:v>
                </c:pt>
                <c:pt idx="31013">
                  <c:v>-308.43649999999997</c:v>
                </c:pt>
                <c:pt idx="31014">
                  <c:v>-308.43449999999996</c:v>
                </c:pt>
                <c:pt idx="31015">
                  <c:v>-308.4325</c:v>
                </c:pt>
                <c:pt idx="31016">
                  <c:v>-308.43049999999999</c:v>
                </c:pt>
                <c:pt idx="31017">
                  <c:v>-308.42849999999999</c:v>
                </c:pt>
                <c:pt idx="31018">
                  <c:v>-308.42649999999998</c:v>
                </c:pt>
                <c:pt idx="31019">
                  <c:v>-308.42449999999997</c:v>
                </c:pt>
                <c:pt idx="31020">
                  <c:v>-308.42249999999996</c:v>
                </c:pt>
                <c:pt idx="31021">
                  <c:v>-308.42049999999995</c:v>
                </c:pt>
                <c:pt idx="31022">
                  <c:v>-308.41849999999999</c:v>
                </c:pt>
                <c:pt idx="31023">
                  <c:v>-308.41649999999998</c:v>
                </c:pt>
                <c:pt idx="31024">
                  <c:v>-308.41449999999998</c:v>
                </c:pt>
                <c:pt idx="31025">
                  <c:v>-308.41249999999997</c:v>
                </c:pt>
                <c:pt idx="31026">
                  <c:v>-308.41049999999996</c:v>
                </c:pt>
                <c:pt idx="31027">
                  <c:v>-308.4085</c:v>
                </c:pt>
                <c:pt idx="31028">
                  <c:v>-308.40649999999999</c:v>
                </c:pt>
                <c:pt idx="31029">
                  <c:v>-308.40449999999998</c:v>
                </c:pt>
                <c:pt idx="31030">
                  <c:v>-308.40249999999997</c:v>
                </c:pt>
                <c:pt idx="31031">
                  <c:v>-308.40049999999997</c:v>
                </c:pt>
                <c:pt idx="31032">
                  <c:v>-308.39849999999996</c:v>
                </c:pt>
                <c:pt idx="31033">
                  <c:v>-308.39649999999995</c:v>
                </c:pt>
                <c:pt idx="31034">
                  <c:v>-308.39449999999999</c:v>
                </c:pt>
                <c:pt idx="31035">
                  <c:v>-308.39249999999998</c:v>
                </c:pt>
                <c:pt idx="31036">
                  <c:v>-308.39049999999997</c:v>
                </c:pt>
                <c:pt idx="31037">
                  <c:v>-308.38849999999996</c:v>
                </c:pt>
                <c:pt idx="31038">
                  <c:v>-308.38649999999996</c:v>
                </c:pt>
                <c:pt idx="31039">
                  <c:v>-308.3845</c:v>
                </c:pt>
                <c:pt idx="31040">
                  <c:v>-308.38249999999999</c:v>
                </c:pt>
                <c:pt idx="31041">
                  <c:v>-308.38049999999998</c:v>
                </c:pt>
                <c:pt idx="31042">
                  <c:v>-308.37849999999997</c:v>
                </c:pt>
                <c:pt idx="31043">
                  <c:v>-308.37649999999996</c:v>
                </c:pt>
                <c:pt idx="31044">
                  <c:v>-308.37449999999995</c:v>
                </c:pt>
                <c:pt idx="31045">
                  <c:v>-308.37249999999995</c:v>
                </c:pt>
                <c:pt idx="31046">
                  <c:v>-308.37049999999999</c:v>
                </c:pt>
                <c:pt idx="31047">
                  <c:v>-308.36849999999998</c:v>
                </c:pt>
                <c:pt idx="31048">
                  <c:v>-308.36649999999997</c:v>
                </c:pt>
                <c:pt idx="31049">
                  <c:v>-308.36449999999996</c:v>
                </c:pt>
                <c:pt idx="31050">
                  <c:v>-308.36249999999995</c:v>
                </c:pt>
                <c:pt idx="31051">
                  <c:v>-308.3605</c:v>
                </c:pt>
                <c:pt idx="31052">
                  <c:v>-308.35849999999999</c:v>
                </c:pt>
                <c:pt idx="31053">
                  <c:v>-308.35649999999998</c:v>
                </c:pt>
                <c:pt idx="31054">
                  <c:v>-308.35449999999997</c:v>
                </c:pt>
                <c:pt idx="31055">
                  <c:v>-308.35249999999996</c:v>
                </c:pt>
                <c:pt idx="31056">
                  <c:v>-308.35049999999995</c:v>
                </c:pt>
                <c:pt idx="31057">
                  <c:v>-308.3485</c:v>
                </c:pt>
                <c:pt idx="31058">
                  <c:v>-308.34649999999999</c:v>
                </c:pt>
                <c:pt idx="31059">
                  <c:v>-308.34449999999998</c:v>
                </c:pt>
                <c:pt idx="31060">
                  <c:v>-308.34249999999997</c:v>
                </c:pt>
                <c:pt idx="31061">
                  <c:v>-308.34049999999996</c:v>
                </c:pt>
                <c:pt idx="31062">
                  <c:v>-308.33849999999995</c:v>
                </c:pt>
                <c:pt idx="31063">
                  <c:v>-308.3365</c:v>
                </c:pt>
                <c:pt idx="31064">
                  <c:v>-308.33449999999999</c:v>
                </c:pt>
                <c:pt idx="31065">
                  <c:v>-308.33249999999998</c:v>
                </c:pt>
                <c:pt idx="31066">
                  <c:v>-308.33049999999997</c:v>
                </c:pt>
                <c:pt idx="31067">
                  <c:v>-308.32849999999996</c:v>
                </c:pt>
                <c:pt idx="31068">
                  <c:v>-308.32649999999995</c:v>
                </c:pt>
                <c:pt idx="31069">
                  <c:v>-308.3245</c:v>
                </c:pt>
                <c:pt idx="31070">
                  <c:v>-308.32249999999999</c:v>
                </c:pt>
                <c:pt idx="31071">
                  <c:v>-308.32049999999998</c:v>
                </c:pt>
                <c:pt idx="31072">
                  <c:v>-308.31849999999997</c:v>
                </c:pt>
                <c:pt idx="31073">
                  <c:v>-308.31649999999996</c:v>
                </c:pt>
                <c:pt idx="31074">
                  <c:v>-308.31449999999995</c:v>
                </c:pt>
                <c:pt idx="31075">
                  <c:v>-308.3125</c:v>
                </c:pt>
                <c:pt idx="31076">
                  <c:v>-308.31049999999999</c:v>
                </c:pt>
                <c:pt idx="31077">
                  <c:v>-308.30849999999998</c:v>
                </c:pt>
                <c:pt idx="31078">
                  <c:v>-308.30649999999997</c:v>
                </c:pt>
                <c:pt idx="31079">
                  <c:v>-308.30449999999996</c:v>
                </c:pt>
                <c:pt idx="31080">
                  <c:v>-308.30250000000001</c:v>
                </c:pt>
                <c:pt idx="31081">
                  <c:v>-308.3005</c:v>
                </c:pt>
                <c:pt idx="31082">
                  <c:v>-308.29849999999999</c:v>
                </c:pt>
                <c:pt idx="31083">
                  <c:v>-308.29649999999998</c:v>
                </c:pt>
                <c:pt idx="31084">
                  <c:v>-308.29449999999997</c:v>
                </c:pt>
                <c:pt idx="31085">
                  <c:v>-308.29249999999996</c:v>
                </c:pt>
                <c:pt idx="31086">
                  <c:v>-308.29049999999995</c:v>
                </c:pt>
                <c:pt idx="31087">
                  <c:v>-308.2885</c:v>
                </c:pt>
                <c:pt idx="31088">
                  <c:v>-308.28649999999999</c:v>
                </c:pt>
                <c:pt idx="31089">
                  <c:v>-308.28449999999998</c:v>
                </c:pt>
                <c:pt idx="31090">
                  <c:v>-308.28249999999997</c:v>
                </c:pt>
                <c:pt idx="31091">
                  <c:v>-308.28049999999996</c:v>
                </c:pt>
                <c:pt idx="31092">
                  <c:v>-308.27850000000001</c:v>
                </c:pt>
                <c:pt idx="31093">
                  <c:v>-308.2765</c:v>
                </c:pt>
                <c:pt idx="31094">
                  <c:v>-308.27449999999999</c:v>
                </c:pt>
                <c:pt idx="31095">
                  <c:v>-308.27249999999998</c:v>
                </c:pt>
                <c:pt idx="31096">
                  <c:v>-308.27049999999997</c:v>
                </c:pt>
                <c:pt idx="31097">
                  <c:v>-308.26849999999996</c:v>
                </c:pt>
                <c:pt idx="31098">
                  <c:v>-308.26649999999995</c:v>
                </c:pt>
                <c:pt idx="31099">
                  <c:v>-308.2645</c:v>
                </c:pt>
                <c:pt idx="31100">
                  <c:v>-308.26249999999999</c:v>
                </c:pt>
                <c:pt idx="31101">
                  <c:v>-308.26049999999998</c:v>
                </c:pt>
                <c:pt idx="31102">
                  <c:v>-308.25849999999997</c:v>
                </c:pt>
                <c:pt idx="31103">
                  <c:v>-308.25649999999996</c:v>
                </c:pt>
                <c:pt idx="31104">
                  <c:v>-308.25450000000001</c:v>
                </c:pt>
                <c:pt idx="31105">
                  <c:v>-308.2525</c:v>
                </c:pt>
                <c:pt idx="31106">
                  <c:v>-308.25049999999999</c:v>
                </c:pt>
                <c:pt idx="31107">
                  <c:v>-308.24849999999998</c:v>
                </c:pt>
                <c:pt idx="31108">
                  <c:v>-308.24649999999997</c:v>
                </c:pt>
                <c:pt idx="31109">
                  <c:v>-308.24449999999996</c:v>
                </c:pt>
                <c:pt idx="31110">
                  <c:v>-308.24249999999995</c:v>
                </c:pt>
                <c:pt idx="31111">
                  <c:v>-308.2405</c:v>
                </c:pt>
                <c:pt idx="31112">
                  <c:v>-308.23849999999999</c:v>
                </c:pt>
                <c:pt idx="31113">
                  <c:v>-308.23649999999998</c:v>
                </c:pt>
                <c:pt idx="31114">
                  <c:v>-308.23449999999997</c:v>
                </c:pt>
                <c:pt idx="31115">
                  <c:v>-308.23249999999996</c:v>
                </c:pt>
                <c:pt idx="31116">
                  <c:v>-308.23050000000001</c:v>
                </c:pt>
                <c:pt idx="31117">
                  <c:v>-308.2285</c:v>
                </c:pt>
                <c:pt idx="31118">
                  <c:v>-308.22649999999999</c:v>
                </c:pt>
                <c:pt idx="31119">
                  <c:v>-308.22449999999998</c:v>
                </c:pt>
                <c:pt idx="31120">
                  <c:v>-308.22249999999997</c:v>
                </c:pt>
                <c:pt idx="31121">
                  <c:v>-308.22049999999996</c:v>
                </c:pt>
                <c:pt idx="31122">
                  <c:v>-308.21849999999995</c:v>
                </c:pt>
                <c:pt idx="31123">
                  <c:v>-308.2165</c:v>
                </c:pt>
                <c:pt idx="31124">
                  <c:v>-308.21449999999999</c:v>
                </c:pt>
                <c:pt idx="31125">
                  <c:v>-308.21249999999998</c:v>
                </c:pt>
                <c:pt idx="31126">
                  <c:v>-308.21049999999997</c:v>
                </c:pt>
                <c:pt idx="31127">
                  <c:v>-308.20849999999996</c:v>
                </c:pt>
                <c:pt idx="31128">
                  <c:v>-308.20650000000001</c:v>
                </c:pt>
                <c:pt idx="31129">
                  <c:v>-308.2045</c:v>
                </c:pt>
                <c:pt idx="31130">
                  <c:v>-308.20249999999999</c:v>
                </c:pt>
                <c:pt idx="31131">
                  <c:v>-308.20049999999998</c:v>
                </c:pt>
                <c:pt idx="31132">
                  <c:v>-308.19849999999997</c:v>
                </c:pt>
                <c:pt idx="31133">
                  <c:v>-308.19649999999996</c:v>
                </c:pt>
                <c:pt idx="31134">
                  <c:v>-308.19449999999995</c:v>
                </c:pt>
                <c:pt idx="31135">
                  <c:v>-308.1925</c:v>
                </c:pt>
                <c:pt idx="31136">
                  <c:v>-308.19049999999999</c:v>
                </c:pt>
                <c:pt idx="31137">
                  <c:v>-308.18849999999998</c:v>
                </c:pt>
                <c:pt idx="31138">
                  <c:v>-308.18649999999997</c:v>
                </c:pt>
                <c:pt idx="31139">
                  <c:v>-308.18449999999996</c:v>
                </c:pt>
                <c:pt idx="31140">
                  <c:v>-308.1825</c:v>
                </c:pt>
                <c:pt idx="31141">
                  <c:v>-308.18049999999999</c:v>
                </c:pt>
                <c:pt idx="31142">
                  <c:v>-308.17849999999999</c:v>
                </c:pt>
                <c:pt idx="31143">
                  <c:v>-308.17649999999998</c:v>
                </c:pt>
                <c:pt idx="31144">
                  <c:v>-308.17449999999997</c:v>
                </c:pt>
                <c:pt idx="31145">
                  <c:v>-308.17249999999996</c:v>
                </c:pt>
                <c:pt idx="31146">
                  <c:v>-308.17049999999995</c:v>
                </c:pt>
                <c:pt idx="31147">
                  <c:v>-308.16849999999999</c:v>
                </c:pt>
                <c:pt idx="31148">
                  <c:v>-308.16649999999998</c:v>
                </c:pt>
                <c:pt idx="31149">
                  <c:v>-308.16449999999998</c:v>
                </c:pt>
                <c:pt idx="31150">
                  <c:v>-308.16249999999997</c:v>
                </c:pt>
                <c:pt idx="31151">
                  <c:v>-308.16049999999996</c:v>
                </c:pt>
                <c:pt idx="31152">
                  <c:v>-308.1585</c:v>
                </c:pt>
                <c:pt idx="31153">
                  <c:v>-308.15649999999999</c:v>
                </c:pt>
                <c:pt idx="31154">
                  <c:v>-308.15449999999998</c:v>
                </c:pt>
                <c:pt idx="31155">
                  <c:v>-308.15249999999997</c:v>
                </c:pt>
                <c:pt idx="31156">
                  <c:v>-308.15049999999997</c:v>
                </c:pt>
                <c:pt idx="31157">
                  <c:v>-308.14849999999996</c:v>
                </c:pt>
                <c:pt idx="31158">
                  <c:v>-308.14649999999995</c:v>
                </c:pt>
                <c:pt idx="31159">
                  <c:v>-308.14449999999999</c:v>
                </c:pt>
                <c:pt idx="31160">
                  <c:v>-308.14249999999998</c:v>
                </c:pt>
                <c:pt idx="31161">
                  <c:v>-308.14049999999997</c:v>
                </c:pt>
                <c:pt idx="31162">
                  <c:v>-308.13849999999996</c:v>
                </c:pt>
                <c:pt idx="31163">
                  <c:v>-308.13649999999996</c:v>
                </c:pt>
                <c:pt idx="31164">
                  <c:v>-308.1345</c:v>
                </c:pt>
                <c:pt idx="31165">
                  <c:v>-308.13249999999999</c:v>
                </c:pt>
                <c:pt idx="31166">
                  <c:v>-308.13049999999998</c:v>
                </c:pt>
                <c:pt idx="31167">
                  <c:v>-308.12849999999997</c:v>
                </c:pt>
                <c:pt idx="31168">
                  <c:v>-308.12649999999996</c:v>
                </c:pt>
                <c:pt idx="31169">
                  <c:v>-308.12449999999995</c:v>
                </c:pt>
                <c:pt idx="31170">
                  <c:v>-308.12249999999995</c:v>
                </c:pt>
                <c:pt idx="31171">
                  <c:v>-308.12049999999999</c:v>
                </c:pt>
                <c:pt idx="31172">
                  <c:v>-308.11849999999998</c:v>
                </c:pt>
                <c:pt idx="31173">
                  <c:v>-308.11649999999997</c:v>
                </c:pt>
                <c:pt idx="31174">
                  <c:v>-308.11449999999996</c:v>
                </c:pt>
                <c:pt idx="31175">
                  <c:v>-308.11249999999995</c:v>
                </c:pt>
                <c:pt idx="31176">
                  <c:v>-308.1105</c:v>
                </c:pt>
                <c:pt idx="31177">
                  <c:v>-308.10849999999999</c:v>
                </c:pt>
                <c:pt idx="31178">
                  <c:v>-308.10649999999998</c:v>
                </c:pt>
                <c:pt idx="31179">
                  <c:v>-308.10449999999997</c:v>
                </c:pt>
                <c:pt idx="31180">
                  <c:v>-308.10249999999996</c:v>
                </c:pt>
                <c:pt idx="31181">
                  <c:v>-308.10049999999995</c:v>
                </c:pt>
                <c:pt idx="31182">
                  <c:v>-308.0985</c:v>
                </c:pt>
                <c:pt idx="31183">
                  <c:v>-308.09649999999999</c:v>
                </c:pt>
                <c:pt idx="31184">
                  <c:v>-308.09449999999998</c:v>
                </c:pt>
                <c:pt idx="31185">
                  <c:v>-308.09249999999997</c:v>
                </c:pt>
                <c:pt idx="31186">
                  <c:v>-308.09049999999996</c:v>
                </c:pt>
                <c:pt idx="31187">
                  <c:v>-308.08849999999995</c:v>
                </c:pt>
                <c:pt idx="31188">
                  <c:v>-308.0865</c:v>
                </c:pt>
                <c:pt idx="31189">
                  <c:v>-308.08449999999999</c:v>
                </c:pt>
                <c:pt idx="31190">
                  <c:v>-308.08249999999998</c:v>
                </c:pt>
                <c:pt idx="31191">
                  <c:v>-308.08049999999997</c:v>
                </c:pt>
                <c:pt idx="31192">
                  <c:v>-308.07849999999996</c:v>
                </c:pt>
                <c:pt idx="31193">
                  <c:v>-308.07649999999995</c:v>
                </c:pt>
                <c:pt idx="31194">
                  <c:v>-308.0745</c:v>
                </c:pt>
                <c:pt idx="31195">
                  <c:v>-308.07249999999999</c:v>
                </c:pt>
                <c:pt idx="31196">
                  <c:v>-308.07049999999998</c:v>
                </c:pt>
                <c:pt idx="31197">
                  <c:v>-308.06849999999997</c:v>
                </c:pt>
                <c:pt idx="31198">
                  <c:v>-308.06649999999996</c:v>
                </c:pt>
                <c:pt idx="31199">
                  <c:v>-308.06449999999995</c:v>
                </c:pt>
                <c:pt idx="31200">
                  <c:v>-308.0625</c:v>
                </c:pt>
                <c:pt idx="31201">
                  <c:v>-308.06049999999999</c:v>
                </c:pt>
                <c:pt idx="31202">
                  <c:v>-308.05849999999998</c:v>
                </c:pt>
                <c:pt idx="31203">
                  <c:v>-308.05649999999997</c:v>
                </c:pt>
                <c:pt idx="31204">
                  <c:v>-308.05449999999996</c:v>
                </c:pt>
                <c:pt idx="31205">
                  <c:v>-308.05250000000001</c:v>
                </c:pt>
                <c:pt idx="31206">
                  <c:v>-308.0505</c:v>
                </c:pt>
                <c:pt idx="31207">
                  <c:v>-308.04849999999999</c:v>
                </c:pt>
                <c:pt idx="31208">
                  <c:v>-308.04649999999998</c:v>
                </c:pt>
                <c:pt idx="31209">
                  <c:v>-308.04449999999997</c:v>
                </c:pt>
                <c:pt idx="31210">
                  <c:v>-308.04249999999996</c:v>
                </c:pt>
                <c:pt idx="31211">
                  <c:v>-308.04049999999995</c:v>
                </c:pt>
                <c:pt idx="31212">
                  <c:v>-308.0385</c:v>
                </c:pt>
                <c:pt idx="31213">
                  <c:v>-308.03649999999999</c:v>
                </c:pt>
                <c:pt idx="31214">
                  <c:v>-308.03449999999998</c:v>
                </c:pt>
                <c:pt idx="31215">
                  <c:v>-308.03249999999997</c:v>
                </c:pt>
                <c:pt idx="31216">
                  <c:v>-308.03049999999996</c:v>
                </c:pt>
                <c:pt idx="31217">
                  <c:v>-308.02850000000001</c:v>
                </c:pt>
                <c:pt idx="31218">
                  <c:v>-308.0265</c:v>
                </c:pt>
                <c:pt idx="31219">
                  <c:v>-308.02449999999999</c:v>
                </c:pt>
                <c:pt idx="31220">
                  <c:v>-308.02249999999998</c:v>
                </c:pt>
                <c:pt idx="31221">
                  <c:v>-308.02049999999997</c:v>
                </c:pt>
                <c:pt idx="31222">
                  <c:v>-308.01849999999996</c:v>
                </c:pt>
                <c:pt idx="31223">
                  <c:v>-308.01649999999995</c:v>
                </c:pt>
                <c:pt idx="31224">
                  <c:v>-308.0145</c:v>
                </c:pt>
                <c:pt idx="31225">
                  <c:v>-308.01249999999999</c:v>
                </c:pt>
                <c:pt idx="31226">
                  <c:v>-308.01049999999998</c:v>
                </c:pt>
                <c:pt idx="31227">
                  <c:v>-308.00849999999997</c:v>
                </c:pt>
                <c:pt idx="31228">
                  <c:v>-308.00649999999996</c:v>
                </c:pt>
                <c:pt idx="31229">
                  <c:v>-308.00450000000001</c:v>
                </c:pt>
                <c:pt idx="31230">
                  <c:v>-308.0025</c:v>
                </c:pt>
                <c:pt idx="31231">
                  <c:v>-308.00049999999999</c:v>
                </c:pt>
                <c:pt idx="31232">
                  <c:v>-307.99849999999998</c:v>
                </c:pt>
                <c:pt idx="31233">
                  <c:v>-307.99649999999997</c:v>
                </c:pt>
                <c:pt idx="31234">
                  <c:v>-307.99449999999996</c:v>
                </c:pt>
                <c:pt idx="31235">
                  <c:v>-307.99249999999995</c:v>
                </c:pt>
                <c:pt idx="31236">
                  <c:v>-307.9905</c:v>
                </c:pt>
                <c:pt idx="31237">
                  <c:v>-307.98849999999999</c:v>
                </c:pt>
                <c:pt idx="31238">
                  <c:v>-307.98649999999998</c:v>
                </c:pt>
                <c:pt idx="31239">
                  <c:v>-307.98449999999997</c:v>
                </c:pt>
                <c:pt idx="31240">
                  <c:v>-307.98249999999996</c:v>
                </c:pt>
                <c:pt idx="31241">
                  <c:v>-307.98050000000001</c:v>
                </c:pt>
                <c:pt idx="31242">
                  <c:v>-307.9785</c:v>
                </c:pt>
                <c:pt idx="31243">
                  <c:v>-307.97649999999999</c:v>
                </c:pt>
                <c:pt idx="31244">
                  <c:v>-307.97449999999998</c:v>
                </c:pt>
                <c:pt idx="31245">
                  <c:v>-307.97249999999997</c:v>
                </c:pt>
                <c:pt idx="31246">
                  <c:v>-307.97049999999996</c:v>
                </c:pt>
                <c:pt idx="31247">
                  <c:v>-307.96849999999995</c:v>
                </c:pt>
                <c:pt idx="31248">
                  <c:v>-307.9665</c:v>
                </c:pt>
                <c:pt idx="31249">
                  <c:v>-307.96449999999999</c:v>
                </c:pt>
                <c:pt idx="31250">
                  <c:v>-307.96249999999998</c:v>
                </c:pt>
                <c:pt idx="31251">
                  <c:v>-307.96049999999997</c:v>
                </c:pt>
                <c:pt idx="31252">
                  <c:v>-307.95849999999996</c:v>
                </c:pt>
                <c:pt idx="31253">
                  <c:v>-307.95650000000001</c:v>
                </c:pt>
                <c:pt idx="31254">
                  <c:v>-307.9545</c:v>
                </c:pt>
                <c:pt idx="31255">
                  <c:v>-307.95249999999999</c:v>
                </c:pt>
                <c:pt idx="31256">
                  <c:v>-307.95049999999998</c:v>
                </c:pt>
                <c:pt idx="31257">
                  <c:v>-307.94849999999997</c:v>
                </c:pt>
                <c:pt idx="31258">
                  <c:v>-307.94649999999996</c:v>
                </c:pt>
                <c:pt idx="31259">
                  <c:v>-307.94449999999995</c:v>
                </c:pt>
                <c:pt idx="31260">
                  <c:v>-307.9425</c:v>
                </c:pt>
                <c:pt idx="31261">
                  <c:v>-307.94049999999999</c:v>
                </c:pt>
                <c:pt idx="31262">
                  <c:v>-307.93849999999998</c:v>
                </c:pt>
                <c:pt idx="31263">
                  <c:v>-307.93649999999997</c:v>
                </c:pt>
                <c:pt idx="31264">
                  <c:v>-307.93449999999996</c:v>
                </c:pt>
                <c:pt idx="31265">
                  <c:v>-307.9325</c:v>
                </c:pt>
                <c:pt idx="31266">
                  <c:v>-307.93049999999999</c:v>
                </c:pt>
                <c:pt idx="31267">
                  <c:v>-307.92849999999999</c:v>
                </c:pt>
                <c:pt idx="31268">
                  <c:v>-307.92649999999998</c:v>
                </c:pt>
                <c:pt idx="31269">
                  <c:v>-307.92449999999997</c:v>
                </c:pt>
                <c:pt idx="31270">
                  <c:v>-307.92249999999996</c:v>
                </c:pt>
                <c:pt idx="31271">
                  <c:v>-307.92049999999995</c:v>
                </c:pt>
                <c:pt idx="31272">
                  <c:v>-307.91849999999999</c:v>
                </c:pt>
                <c:pt idx="31273">
                  <c:v>-307.91649999999998</c:v>
                </c:pt>
                <c:pt idx="31274">
                  <c:v>-307.91449999999998</c:v>
                </c:pt>
                <c:pt idx="31275">
                  <c:v>-307.91249999999997</c:v>
                </c:pt>
                <c:pt idx="31276">
                  <c:v>-307.91049999999996</c:v>
                </c:pt>
                <c:pt idx="31277">
                  <c:v>-307.9085</c:v>
                </c:pt>
                <c:pt idx="31278">
                  <c:v>-307.90649999999999</c:v>
                </c:pt>
                <c:pt idx="31279">
                  <c:v>-307.90449999999998</c:v>
                </c:pt>
                <c:pt idx="31280">
                  <c:v>-307.90249999999997</c:v>
                </c:pt>
                <c:pt idx="31281">
                  <c:v>-307.90049999999997</c:v>
                </c:pt>
                <c:pt idx="31282">
                  <c:v>-307.89849999999996</c:v>
                </c:pt>
                <c:pt idx="31283">
                  <c:v>-307.89649999999995</c:v>
                </c:pt>
                <c:pt idx="31284">
                  <c:v>-307.89449999999999</c:v>
                </c:pt>
                <c:pt idx="31285">
                  <c:v>-307.89249999999998</c:v>
                </c:pt>
                <c:pt idx="31286">
                  <c:v>-307.89049999999997</c:v>
                </c:pt>
                <c:pt idx="31287">
                  <c:v>-307.88849999999996</c:v>
                </c:pt>
                <c:pt idx="31288">
                  <c:v>-307.88649999999996</c:v>
                </c:pt>
                <c:pt idx="31289">
                  <c:v>-307.8845</c:v>
                </c:pt>
                <c:pt idx="31290">
                  <c:v>-307.88249999999999</c:v>
                </c:pt>
                <c:pt idx="31291">
                  <c:v>-307.88049999999998</c:v>
                </c:pt>
                <c:pt idx="31292">
                  <c:v>-307.87849999999997</c:v>
                </c:pt>
                <c:pt idx="31293">
                  <c:v>-307.87649999999996</c:v>
                </c:pt>
                <c:pt idx="31294">
                  <c:v>-307.87449999999995</c:v>
                </c:pt>
                <c:pt idx="31295">
                  <c:v>-307.87249999999995</c:v>
                </c:pt>
                <c:pt idx="31296">
                  <c:v>-307.87049999999999</c:v>
                </c:pt>
                <c:pt idx="31297">
                  <c:v>-307.86849999999998</c:v>
                </c:pt>
                <c:pt idx="31298">
                  <c:v>-307.86649999999997</c:v>
                </c:pt>
                <c:pt idx="31299">
                  <c:v>-307.86449999999996</c:v>
                </c:pt>
                <c:pt idx="31300">
                  <c:v>-307.86249999999995</c:v>
                </c:pt>
                <c:pt idx="31301">
                  <c:v>-307.8605</c:v>
                </c:pt>
                <c:pt idx="31302">
                  <c:v>-307.85849999999999</c:v>
                </c:pt>
                <c:pt idx="31303">
                  <c:v>-307.85649999999998</c:v>
                </c:pt>
                <c:pt idx="31304">
                  <c:v>-307.85449999999997</c:v>
                </c:pt>
                <c:pt idx="31305">
                  <c:v>-307.85249999999996</c:v>
                </c:pt>
                <c:pt idx="31306">
                  <c:v>-307.85049999999995</c:v>
                </c:pt>
                <c:pt idx="31307">
                  <c:v>-307.8485</c:v>
                </c:pt>
                <c:pt idx="31308">
                  <c:v>-307.84649999999999</c:v>
                </c:pt>
                <c:pt idx="31309">
                  <c:v>-307.84449999999998</c:v>
                </c:pt>
                <c:pt idx="31310">
                  <c:v>-307.84249999999997</c:v>
                </c:pt>
                <c:pt idx="31311">
                  <c:v>-307.84049999999996</c:v>
                </c:pt>
                <c:pt idx="31312">
                  <c:v>-307.83849999999995</c:v>
                </c:pt>
                <c:pt idx="31313">
                  <c:v>-307.8365</c:v>
                </c:pt>
                <c:pt idx="31314">
                  <c:v>-307.83449999999999</c:v>
                </c:pt>
                <c:pt idx="31315">
                  <c:v>-307.83249999999998</c:v>
                </c:pt>
                <c:pt idx="31316">
                  <c:v>-307.83049999999997</c:v>
                </c:pt>
                <c:pt idx="31317">
                  <c:v>-307.82849999999996</c:v>
                </c:pt>
                <c:pt idx="31318">
                  <c:v>-307.82649999999995</c:v>
                </c:pt>
                <c:pt idx="31319">
                  <c:v>-307.8245</c:v>
                </c:pt>
                <c:pt idx="31320">
                  <c:v>-307.82249999999999</c:v>
                </c:pt>
                <c:pt idx="31321">
                  <c:v>-307.82049999999998</c:v>
                </c:pt>
                <c:pt idx="31322">
                  <c:v>-307.81849999999997</c:v>
                </c:pt>
                <c:pt idx="31323">
                  <c:v>-307.81649999999996</c:v>
                </c:pt>
                <c:pt idx="31324">
                  <c:v>-307.81449999999995</c:v>
                </c:pt>
                <c:pt idx="31325">
                  <c:v>-307.8125</c:v>
                </c:pt>
                <c:pt idx="31326">
                  <c:v>-307.81049999999999</c:v>
                </c:pt>
                <c:pt idx="31327">
                  <c:v>-307.80849999999998</c:v>
                </c:pt>
                <c:pt idx="31328">
                  <c:v>-307.80649999999997</c:v>
                </c:pt>
                <c:pt idx="31329">
                  <c:v>-307.80449999999996</c:v>
                </c:pt>
                <c:pt idx="31330">
                  <c:v>-307.80250000000001</c:v>
                </c:pt>
                <c:pt idx="31331">
                  <c:v>-307.8005</c:v>
                </c:pt>
                <c:pt idx="31332">
                  <c:v>-307.79849999999999</c:v>
                </c:pt>
                <c:pt idx="31333">
                  <c:v>-307.79649999999998</c:v>
                </c:pt>
                <c:pt idx="31334">
                  <c:v>-307.79449999999997</c:v>
                </c:pt>
                <c:pt idx="31335">
                  <c:v>-307.79249999999996</c:v>
                </c:pt>
                <c:pt idx="31336">
                  <c:v>-307.79049999999995</c:v>
                </c:pt>
                <c:pt idx="31337">
                  <c:v>-307.7885</c:v>
                </c:pt>
                <c:pt idx="31338">
                  <c:v>-307.78649999999999</c:v>
                </c:pt>
                <c:pt idx="31339">
                  <c:v>-307.78449999999998</c:v>
                </c:pt>
                <c:pt idx="31340">
                  <c:v>-307.78249999999997</c:v>
                </c:pt>
                <c:pt idx="31341">
                  <c:v>-307.78049999999996</c:v>
                </c:pt>
                <c:pt idx="31342">
                  <c:v>-307.77850000000001</c:v>
                </c:pt>
                <c:pt idx="31343">
                  <c:v>-307.7765</c:v>
                </c:pt>
                <c:pt idx="31344">
                  <c:v>-307.77449999999999</c:v>
                </c:pt>
                <c:pt idx="31345">
                  <c:v>-307.77249999999998</c:v>
                </c:pt>
                <c:pt idx="31346">
                  <c:v>-307.77049999999997</c:v>
                </c:pt>
                <c:pt idx="31347">
                  <c:v>-307.76849999999996</c:v>
                </c:pt>
                <c:pt idx="31348">
                  <c:v>-307.76649999999995</c:v>
                </c:pt>
                <c:pt idx="31349">
                  <c:v>-307.7645</c:v>
                </c:pt>
                <c:pt idx="31350">
                  <c:v>-307.76249999999999</c:v>
                </c:pt>
                <c:pt idx="31351">
                  <c:v>-307.76049999999998</c:v>
                </c:pt>
                <c:pt idx="31352">
                  <c:v>-307.75849999999997</c:v>
                </c:pt>
                <c:pt idx="31353">
                  <c:v>-307.75649999999996</c:v>
                </c:pt>
                <c:pt idx="31354">
                  <c:v>-307.75450000000001</c:v>
                </c:pt>
                <c:pt idx="31355">
                  <c:v>-307.7525</c:v>
                </c:pt>
                <c:pt idx="31356">
                  <c:v>-307.75049999999999</c:v>
                </c:pt>
                <c:pt idx="31357">
                  <c:v>-307.74849999999998</c:v>
                </c:pt>
                <c:pt idx="31358">
                  <c:v>-307.74649999999997</c:v>
                </c:pt>
                <c:pt idx="31359">
                  <c:v>-307.74449999999996</c:v>
                </c:pt>
                <c:pt idx="31360">
                  <c:v>-307.74249999999995</c:v>
                </c:pt>
                <c:pt idx="31361">
                  <c:v>-307.7405</c:v>
                </c:pt>
                <c:pt idx="31362">
                  <c:v>-307.73849999999999</c:v>
                </c:pt>
                <c:pt idx="31363">
                  <c:v>-307.73649999999998</c:v>
                </c:pt>
                <c:pt idx="31364">
                  <c:v>-307.73449999999997</c:v>
                </c:pt>
                <c:pt idx="31365">
                  <c:v>-307.73249999999996</c:v>
                </c:pt>
                <c:pt idx="31366">
                  <c:v>-307.73050000000001</c:v>
                </c:pt>
                <c:pt idx="31367">
                  <c:v>-307.7285</c:v>
                </c:pt>
                <c:pt idx="31368">
                  <c:v>-307.72649999999999</c:v>
                </c:pt>
                <c:pt idx="31369">
                  <c:v>-307.72449999999998</c:v>
                </c:pt>
                <c:pt idx="31370">
                  <c:v>-307.72249999999997</c:v>
                </c:pt>
                <c:pt idx="31371">
                  <c:v>-307.72049999999996</c:v>
                </c:pt>
                <c:pt idx="31372">
                  <c:v>-307.71849999999995</c:v>
                </c:pt>
                <c:pt idx="31373">
                  <c:v>-307.7165</c:v>
                </c:pt>
                <c:pt idx="31374">
                  <c:v>-307.71449999999999</c:v>
                </c:pt>
                <c:pt idx="31375">
                  <c:v>-307.71249999999998</c:v>
                </c:pt>
                <c:pt idx="31376">
                  <c:v>-307.71049999999997</c:v>
                </c:pt>
                <c:pt idx="31377">
                  <c:v>-307.70849999999996</c:v>
                </c:pt>
                <c:pt idx="31378">
                  <c:v>-307.70650000000001</c:v>
                </c:pt>
                <c:pt idx="31379">
                  <c:v>-307.7045</c:v>
                </c:pt>
                <c:pt idx="31380">
                  <c:v>-307.70249999999999</c:v>
                </c:pt>
                <c:pt idx="31381">
                  <c:v>-307.70049999999998</c:v>
                </c:pt>
                <c:pt idx="31382">
                  <c:v>-307.69849999999997</c:v>
                </c:pt>
                <c:pt idx="31383">
                  <c:v>-307.69649999999996</c:v>
                </c:pt>
                <c:pt idx="31384">
                  <c:v>-307.69449999999995</c:v>
                </c:pt>
                <c:pt idx="31385">
                  <c:v>-307.6925</c:v>
                </c:pt>
                <c:pt idx="31386">
                  <c:v>-307.69049999999999</c:v>
                </c:pt>
                <c:pt idx="31387">
                  <c:v>-307.68849999999998</c:v>
                </c:pt>
                <c:pt idx="31388">
                  <c:v>-307.68649999999997</c:v>
                </c:pt>
                <c:pt idx="31389">
                  <c:v>-307.68449999999996</c:v>
                </c:pt>
                <c:pt idx="31390">
                  <c:v>-307.6825</c:v>
                </c:pt>
                <c:pt idx="31391">
                  <c:v>-307.68049999999999</c:v>
                </c:pt>
                <c:pt idx="31392">
                  <c:v>-307.67849999999999</c:v>
                </c:pt>
                <c:pt idx="31393">
                  <c:v>-307.67649999999998</c:v>
                </c:pt>
                <c:pt idx="31394">
                  <c:v>-307.67449999999997</c:v>
                </c:pt>
                <c:pt idx="31395">
                  <c:v>-307.67249999999996</c:v>
                </c:pt>
                <c:pt idx="31396">
                  <c:v>-307.67049999999995</c:v>
                </c:pt>
                <c:pt idx="31397">
                  <c:v>-307.66849999999999</c:v>
                </c:pt>
                <c:pt idx="31398">
                  <c:v>-307.66649999999998</c:v>
                </c:pt>
                <c:pt idx="31399">
                  <c:v>-307.66449999999998</c:v>
                </c:pt>
                <c:pt idx="31400">
                  <c:v>-307.66249999999997</c:v>
                </c:pt>
                <c:pt idx="31401">
                  <c:v>-307.66049999999996</c:v>
                </c:pt>
                <c:pt idx="31402">
                  <c:v>-307.6585</c:v>
                </c:pt>
                <c:pt idx="31403">
                  <c:v>-307.65649999999999</c:v>
                </c:pt>
                <c:pt idx="31404">
                  <c:v>-307.65449999999998</c:v>
                </c:pt>
                <c:pt idx="31405">
                  <c:v>-307.65249999999997</c:v>
                </c:pt>
                <c:pt idx="31406">
                  <c:v>-307.65049999999997</c:v>
                </c:pt>
                <c:pt idx="31407">
                  <c:v>-307.64849999999996</c:v>
                </c:pt>
                <c:pt idx="31408">
                  <c:v>-307.64649999999995</c:v>
                </c:pt>
                <c:pt idx="31409">
                  <c:v>-307.64449999999999</c:v>
                </c:pt>
                <c:pt idx="31410">
                  <c:v>-307.64249999999998</c:v>
                </c:pt>
                <c:pt idx="31411">
                  <c:v>-307.64049999999997</c:v>
                </c:pt>
                <c:pt idx="31412">
                  <c:v>-307.63849999999996</c:v>
                </c:pt>
                <c:pt idx="31413">
                  <c:v>-307.63649999999996</c:v>
                </c:pt>
                <c:pt idx="31414">
                  <c:v>-307.6345</c:v>
                </c:pt>
                <c:pt idx="31415">
                  <c:v>-307.63249999999999</c:v>
                </c:pt>
                <c:pt idx="31416">
                  <c:v>-307.63049999999998</c:v>
                </c:pt>
                <c:pt idx="31417">
                  <c:v>-307.62849999999997</c:v>
                </c:pt>
                <c:pt idx="31418">
                  <c:v>-307.62649999999996</c:v>
                </c:pt>
                <c:pt idx="31419">
                  <c:v>-307.62449999999995</c:v>
                </c:pt>
                <c:pt idx="31420">
                  <c:v>-307.62249999999995</c:v>
                </c:pt>
                <c:pt idx="31421">
                  <c:v>-307.62049999999999</c:v>
                </c:pt>
                <c:pt idx="31422">
                  <c:v>-307.61849999999998</c:v>
                </c:pt>
                <c:pt idx="31423">
                  <c:v>-307.61649999999997</c:v>
                </c:pt>
                <c:pt idx="31424">
                  <c:v>-307.61449999999996</c:v>
                </c:pt>
                <c:pt idx="31425">
                  <c:v>-307.61249999999995</c:v>
                </c:pt>
                <c:pt idx="31426">
                  <c:v>-307.6105</c:v>
                </c:pt>
                <c:pt idx="31427">
                  <c:v>-307.60849999999999</c:v>
                </c:pt>
                <c:pt idx="31428">
                  <c:v>-307.60649999999998</c:v>
                </c:pt>
                <c:pt idx="31429">
                  <c:v>-307.60449999999997</c:v>
                </c:pt>
                <c:pt idx="31430">
                  <c:v>-307.60249999999996</c:v>
                </c:pt>
                <c:pt idx="31431">
                  <c:v>-307.60049999999995</c:v>
                </c:pt>
                <c:pt idx="31432">
                  <c:v>-307.5985</c:v>
                </c:pt>
                <c:pt idx="31433">
                  <c:v>-307.59649999999999</c:v>
                </c:pt>
                <c:pt idx="31434">
                  <c:v>-307.59449999999998</c:v>
                </c:pt>
                <c:pt idx="31435">
                  <c:v>-307.59249999999997</c:v>
                </c:pt>
                <c:pt idx="31436">
                  <c:v>-307.59049999999996</c:v>
                </c:pt>
                <c:pt idx="31437">
                  <c:v>-307.58849999999995</c:v>
                </c:pt>
                <c:pt idx="31438">
                  <c:v>-307.5865</c:v>
                </c:pt>
                <c:pt idx="31439">
                  <c:v>-307.58449999999999</c:v>
                </c:pt>
                <c:pt idx="31440">
                  <c:v>-307.58249999999998</c:v>
                </c:pt>
                <c:pt idx="31441">
                  <c:v>-307.58049999999997</c:v>
                </c:pt>
                <c:pt idx="31442">
                  <c:v>-307.57849999999996</c:v>
                </c:pt>
                <c:pt idx="31443">
                  <c:v>-307.57649999999995</c:v>
                </c:pt>
                <c:pt idx="31444">
                  <c:v>-307.5745</c:v>
                </c:pt>
                <c:pt idx="31445">
                  <c:v>-307.57249999999999</c:v>
                </c:pt>
                <c:pt idx="31446">
                  <c:v>-307.57049999999998</c:v>
                </c:pt>
                <c:pt idx="31447">
                  <c:v>-307.56849999999997</c:v>
                </c:pt>
                <c:pt idx="31448">
                  <c:v>-307.56649999999996</c:v>
                </c:pt>
                <c:pt idx="31449">
                  <c:v>-307.56449999999995</c:v>
                </c:pt>
                <c:pt idx="31450">
                  <c:v>-307.5625</c:v>
                </c:pt>
                <c:pt idx="31451">
                  <c:v>-307.56049999999999</c:v>
                </c:pt>
                <c:pt idx="31452">
                  <c:v>-307.55849999999998</c:v>
                </c:pt>
                <c:pt idx="31453">
                  <c:v>-307.55649999999997</c:v>
                </c:pt>
                <c:pt idx="31454">
                  <c:v>-307.55449999999996</c:v>
                </c:pt>
                <c:pt idx="31455">
                  <c:v>-307.55250000000001</c:v>
                </c:pt>
                <c:pt idx="31456">
                  <c:v>-307.5505</c:v>
                </c:pt>
                <c:pt idx="31457">
                  <c:v>-307.54849999999999</c:v>
                </c:pt>
                <c:pt idx="31458">
                  <c:v>-307.54649999999998</c:v>
                </c:pt>
                <c:pt idx="31459">
                  <c:v>-307.54449999999997</c:v>
                </c:pt>
                <c:pt idx="31460">
                  <c:v>-307.54249999999996</c:v>
                </c:pt>
                <c:pt idx="31461">
                  <c:v>-307.54049999999995</c:v>
                </c:pt>
                <c:pt idx="31462">
                  <c:v>-307.5385</c:v>
                </c:pt>
                <c:pt idx="31463">
                  <c:v>-307.53649999999999</c:v>
                </c:pt>
                <c:pt idx="31464">
                  <c:v>-307.53449999999998</c:v>
                </c:pt>
                <c:pt idx="31465">
                  <c:v>-307.53249999999997</c:v>
                </c:pt>
                <c:pt idx="31466">
                  <c:v>-307.53049999999996</c:v>
                </c:pt>
                <c:pt idx="31467">
                  <c:v>-307.52850000000001</c:v>
                </c:pt>
                <c:pt idx="31468">
                  <c:v>-307.5265</c:v>
                </c:pt>
                <c:pt idx="31469">
                  <c:v>-307.52449999999999</c:v>
                </c:pt>
                <c:pt idx="31470">
                  <c:v>-307.52249999999998</c:v>
                </c:pt>
                <c:pt idx="31471">
                  <c:v>-307.52049999999997</c:v>
                </c:pt>
                <c:pt idx="31472">
                  <c:v>-307.51849999999996</c:v>
                </c:pt>
                <c:pt idx="31473">
                  <c:v>-307.51649999999995</c:v>
                </c:pt>
                <c:pt idx="31474">
                  <c:v>-307.5145</c:v>
                </c:pt>
                <c:pt idx="31475">
                  <c:v>-307.51249999999999</c:v>
                </c:pt>
                <c:pt idx="31476">
                  <c:v>-307.51049999999998</c:v>
                </c:pt>
                <c:pt idx="31477">
                  <c:v>-307.50849999999997</c:v>
                </c:pt>
                <c:pt idx="31478">
                  <c:v>-307.50649999999996</c:v>
                </c:pt>
                <c:pt idx="31479">
                  <c:v>-307.50450000000001</c:v>
                </c:pt>
                <c:pt idx="31480">
                  <c:v>-307.5025</c:v>
                </c:pt>
                <c:pt idx="31481">
                  <c:v>-307.50049999999999</c:v>
                </c:pt>
                <c:pt idx="31482">
                  <c:v>-307.49849999999998</c:v>
                </c:pt>
                <c:pt idx="31483">
                  <c:v>-307.49649999999997</c:v>
                </c:pt>
                <c:pt idx="31484">
                  <c:v>-307.49449999999996</c:v>
                </c:pt>
                <c:pt idx="31485">
                  <c:v>-307.49249999999995</c:v>
                </c:pt>
                <c:pt idx="31486">
                  <c:v>-307.4905</c:v>
                </c:pt>
                <c:pt idx="31487">
                  <c:v>-307.48849999999999</c:v>
                </c:pt>
                <c:pt idx="31488">
                  <c:v>-307.48649999999998</c:v>
                </c:pt>
                <c:pt idx="31489">
                  <c:v>-307.48449999999997</c:v>
                </c:pt>
                <c:pt idx="31490">
                  <c:v>-307.48249999999996</c:v>
                </c:pt>
                <c:pt idx="31491">
                  <c:v>-307.48050000000001</c:v>
                </c:pt>
                <c:pt idx="31492">
                  <c:v>-307.4785</c:v>
                </c:pt>
                <c:pt idx="31493">
                  <c:v>-307.47649999999999</c:v>
                </c:pt>
                <c:pt idx="31494">
                  <c:v>-307.47449999999998</c:v>
                </c:pt>
                <c:pt idx="31495">
                  <c:v>-307.47249999999997</c:v>
                </c:pt>
                <c:pt idx="31496">
                  <c:v>-307.47049999999996</c:v>
                </c:pt>
                <c:pt idx="31497">
                  <c:v>-307.46849999999995</c:v>
                </c:pt>
                <c:pt idx="31498">
                  <c:v>-307.4665</c:v>
                </c:pt>
                <c:pt idx="31499">
                  <c:v>-307.46449999999999</c:v>
                </c:pt>
                <c:pt idx="31500">
                  <c:v>-307.46249999999998</c:v>
                </c:pt>
                <c:pt idx="31501">
                  <c:v>-307.46049999999997</c:v>
                </c:pt>
                <c:pt idx="31502">
                  <c:v>-307.45849999999996</c:v>
                </c:pt>
                <c:pt idx="31503">
                  <c:v>-307.45650000000001</c:v>
                </c:pt>
                <c:pt idx="31504">
                  <c:v>-307.4545</c:v>
                </c:pt>
                <c:pt idx="31505">
                  <c:v>-307.45249999999999</c:v>
                </c:pt>
                <c:pt idx="31506">
                  <c:v>-307.45049999999998</c:v>
                </c:pt>
                <c:pt idx="31507">
                  <c:v>-307.44849999999997</c:v>
                </c:pt>
                <c:pt idx="31508">
                  <c:v>-307.44649999999996</c:v>
                </c:pt>
                <c:pt idx="31509">
                  <c:v>-307.44449999999995</c:v>
                </c:pt>
                <c:pt idx="31510">
                  <c:v>-307.4425</c:v>
                </c:pt>
                <c:pt idx="31511">
                  <c:v>-307.44049999999999</c:v>
                </c:pt>
                <c:pt idx="31512">
                  <c:v>-307.43849999999998</c:v>
                </c:pt>
                <c:pt idx="31513">
                  <c:v>-307.43649999999997</c:v>
                </c:pt>
                <c:pt idx="31514">
                  <c:v>-307.43449999999996</c:v>
                </c:pt>
                <c:pt idx="31515">
                  <c:v>-307.4325</c:v>
                </c:pt>
                <c:pt idx="31516">
                  <c:v>-307.43049999999999</c:v>
                </c:pt>
                <c:pt idx="31517">
                  <c:v>-307.42849999999999</c:v>
                </c:pt>
                <c:pt idx="31518">
                  <c:v>-307.42649999999998</c:v>
                </c:pt>
                <c:pt idx="31519">
                  <c:v>-307.42449999999997</c:v>
                </c:pt>
                <c:pt idx="31520">
                  <c:v>-307.42249999999996</c:v>
                </c:pt>
                <c:pt idx="31521">
                  <c:v>-307.42049999999995</c:v>
                </c:pt>
                <c:pt idx="31522">
                  <c:v>-307.41849999999999</c:v>
                </c:pt>
                <c:pt idx="31523">
                  <c:v>-307.41649999999998</c:v>
                </c:pt>
                <c:pt idx="31524">
                  <c:v>-307.41449999999998</c:v>
                </c:pt>
                <c:pt idx="31525">
                  <c:v>-307.41249999999997</c:v>
                </c:pt>
                <c:pt idx="31526">
                  <c:v>-307.41049999999996</c:v>
                </c:pt>
                <c:pt idx="31527">
                  <c:v>-307.4085</c:v>
                </c:pt>
                <c:pt idx="31528">
                  <c:v>-307.40649999999999</c:v>
                </c:pt>
                <c:pt idx="31529">
                  <c:v>-307.40449999999998</c:v>
                </c:pt>
                <c:pt idx="31530">
                  <c:v>-307.40249999999997</c:v>
                </c:pt>
                <c:pt idx="31531">
                  <c:v>-307.40049999999997</c:v>
                </c:pt>
                <c:pt idx="31532">
                  <c:v>-307.39849999999996</c:v>
                </c:pt>
                <c:pt idx="31533">
                  <c:v>-307.39649999999995</c:v>
                </c:pt>
                <c:pt idx="31534">
                  <c:v>-307.39449999999999</c:v>
                </c:pt>
                <c:pt idx="31535">
                  <c:v>-307.39249999999998</c:v>
                </c:pt>
                <c:pt idx="31536">
                  <c:v>-307.39049999999997</c:v>
                </c:pt>
                <c:pt idx="31537">
                  <c:v>-307.38849999999996</c:v>
                </c:pt>
                <c:pt idx="31538">
                  <c:v>-307.38649999999996</c:v>
                </c:pt>
                <c:pt idx="31539">
                  <c:v>-307.3845</c:v>
                </c:pt>
                <c:pt idx="31540">
                  <c:v>-307.38249999999999</c:v>
                </c:pt>
                <c:pt idx="31541">
                  <c:v>-307.38049999999998</c:v>
                </c:pt>
                <c:pt idx="31542">
                  <c:v>-307.37849999999997</c:v>
                </c:pt>
                <c:pt idx="31543">
                  <c:v>-307.37649999999996</c:v>
                </c:pt>
                <c:pt idx="31544">
                  <c:v>-307.37449999999995</c:v>
                </c:pt>
                <c:pt idx="31545">
                  <c:v>-307.37249999999995</c:v>
                </c:pt>
                <c:pt idx="31546">
                  <c:v>-307.37049999999999</c:v>
                </c:pt>
                <c:pt idx="31547">
                  <c:v>-307.36849999999998</c:v>
                </c:pt>
                <c:pt idx="31548">
                  <c:v>-307.36649999999997</c:v>
                </c:pt>
                <c:pt idx="31549">
                  <c:v>-307.36449999999996</c:v>
                </c:pt>
                <c:pt idx="31550">
                  <c:v>-307.36249999999995</c:v>
                </c:pt>
                <c:pt idx="31551">
                  <c:v>-307.3605</c:v>
                </c:pt>
                <c:pt idx="31552">
                  <c:v>-307.35849999999999</c:v>
                </c:pt>
                <c:pt idx="31553">
                  <c:v>-307.35649999999998</c:v>
                </c:pt>
                <c:pt idx="31554">
                  <c:v>-307.35449999999997</c:v>
                </c:pt>
                <c:pt idx="31555">
                  <c:v>-307.35249999999996</c:v>
                </c:pt>
                <c:pt idx="31556">
                  <c:v>-307.35049999999995</c:v>
                </c:pt>
                <c:pt idx="31557">
                  <c:v>-307.3485</c:v>
                </c:pt>
                <c:pt idx="31558">
                  <c:v>-307.34649999999999</c:v>
                </c:pt>
                <c:pt idx="31559">
                  <c:v>-307.34449999999998</c:v>
                </c:pt>
                <c:pt idx="31560">
                  <c:v>-307.34249999999997</c:v>
                </c:pt>
                <c:pt idx="31561">
                  <c:v>-307.34049999999996</c:v>
                </c:pt>
                <c:pt idx="31562">
                  <c:v>-307.33849999999995</c:v>
                </c:pt>
                <c:pt idx="31563">
                  <c:v>-307.3365</c:v>
                </c:pt>
                <c:pt idx="31564">
                  <c:v>-307.33449999999999</c:v>
                </c:pt>
                <c:pt idx="31565">
                  <c:v>-307.33249999999998</c:v>
                </c:pt>
                <c:pt idx="31566">
                  <c:v>-307.33049999999997</c:v>
                </c:pt>
                <c:pt idx="31567">
                  <c:v>-307.32849999999996</c:v>
                </c:pt>
                <c:pt idx="31568">
                  <c:v>-307.32649999999995</c:v>
                </c:pt>
                <c:pt idx="31569">
                  <c:v>-307.3245</c:v>
                </c:pt>
                <c:pt idx="31570">
                  <c:v>-307.32249999999999</c:v>
                </c:pt>
                <c:pt idx="31571">
                  <c:v>-307.32049999999998</c:v>
                </c:pt>
                <c:pt idx="31572">
                  <c:v>-307.31849999999997</c:v>
                </c:pt>
                <c:pt idx="31573">
                  <c:v>-307.31649999999996</c:v>
                </c:pt>
                <c:pt idx="31574">
                  <c:v>-307.31449999999995</c:v>
                </c:pt>
                <c:pt idx="31575">
                  <c:v>-307.3125</c:v>
                </c:pt>
                <c:pt idx="31576">
                  <c:v>-307.31049999999999</c:v>
                </c:pt>
                <c:pt idx="31577">
                  <c:v>-307.30849999999998</c:v>
                </c:pt>
                <c:pt idx="31578">
                  <c:v>-307.30649999999997</c:v>
                </c:pt>
                <c:pt idx="31579">
                  <c:v>-307.30449999999996</c:v>
                </c:pt>
                <c:pt idx="31580">
                  <c:v>-307.30250000000001</c:v>
                </c:pt>
                <c:pt idx="31581">
                  <c:v>-307.3005</c:v>
                </c:pt>
                <c:pt idx="31582">
                  <c:v>-307.29849999999999</c:v>
                </c:pt>
                <c:pt idx="31583">
                  <c:v>-307.29649999999998</c:v>
                </c:pt>
                <c:pt idx="31584">
                  <c:v>-307.29449999999997</c:v>
                </c:pt>
                <c:pt idx="31585">
                  <c:v>-307.29249999999996</c:v>
                </c:pt>
                <c:pt idx="31586">
                  <c:v>-307.29049999999995</c:v>
                </c:pt>
                <c:pt idx="31587">
                  <c:v>-307.2885</c:v>
                </c:pt>
                <c:pt idx="31588">
                  <c:v>-307.28649999999999</c:v>
                </c:pt>
                <c:pt idx="31589">
                  <c:v>-307.28449999999998</c:v>
                </c:pt>
                <c:pt idx="31590">
                  <c:v>-307.28249999999997</c:v>
                </c:pt>
                <c:pt idx="31591">
                  <c:v>-307.28049999999996</c:v>
                </c:pt>
                <c:pt idx="31592">
                  <c:v>-307.27850000000001</c:v>
                </c:pt>
                <c:pt idx="31593">
                  <c:v>-307.2765</c:v>
                </c:pt>
                <c:pt idx="31594">
                  <c:v>-307.27449999999999</c:v>
                </c:pt>
                <c:pt idx="31595">
                  <c:v>-307.27249999999998</c:v>
                </c:pt>
                <c:pt idx="31596">
                  <c:v>-307.27049999999997</c:v>
                </c:pt>
                <c:pt idx="31597">
                  <c:v>-307.26849999999996</c:v>
                </c:pt>
                <c:pt idx="31598">
                  <c:v>-307.26649999999995</c:v>
                </c:pt>
                <c:pt idx="31599">
                  <c:v>-307.2645</c:v>
                </c:pt>
                <c:pt idx="31600">
                  <c:v>-307.26249999999999</c:v>
                </c:pt>
                <c:pt idx="31601">
                  <c:v>-307.26049999999998</c:v>
                </c:pt>
                <c:pt idx="31602">
                  <c:v>-307.25849999999997</c:v>
                </c:pt>
                <c:pt idx="31603">
                  <c:v>-307.25649999999996</c:v>
                </c:pt>
                <c:pt idx="31604">
                  <c:v>-307.25450000000001</c:v>
                </c:pt>
                <c:pt idx="31605">
                  <c:v>-307.2525</c:v>
                </c:pt>
                <c:pt idx="31606">
                  <c:v>-307.25049999999999</c:v>
                </c:pt>
                <c:pt idx="31607">
                  <c:v>-307.24849999999998</c:v>
                </c:pt>
                <c:pt idx="31608">
                  <c:v>-307.24649999999997</c:v>
                </c:pt>
                <c:pt idx="31609">
                  <c:v>-307.24449999999996</c:v>
                </c:pt>
                <c:pt idx="31610">
                  <c:v>-307.24249999999995</c:v>
                </c:pt>
                <c:pt idx="31611">
                  <c:v>-307.2405</c:v>
                </c:pt>
                <c:pt idx="31612">
                  <c:v>-307.23849999999999</c:v>
                </c:pt>
                <c:pt idx="31613">
                  <c:v>-307.23649999999998</c:v>
                </c:pt>
                <c:pt idx="31614">
                  <c:v>-307.23449999999997</c:v>
                </c:pt>
                <c:pt idx="31615">
                  <c:v>-307.23249999999996</c:v>
                </c:pt>
                <c:pt idx="31616">
                  <c:v>-307.23050000000001</c:v>
                </c:pt>
                <c:pt idx="31617">
                  <c:v>-307.2285</c:v>
                </c:pt>
                <c:pt idx="31618">
                  <c:v>-307.22649999999999</c:v>
                </c:pt>
                <c:pt idx="31619">
                  <c:v>-307.22449999999998</c:v>
                </c:pt>
                <c:pt idx="31620">
                  <c:v>-307.22249999999997</c:v>
                </c:pt>
                <c:pt idx="31621">
                  <c:v>-307.22049999999996</c:v>
                </c:pt>
                <c:pt idx="31622">
                  <c:v>-307.21849999999995</c:v>
                </c:pt>
                <c:pt idx="31623">
                  <c:v>-307.2165</c:v>
                </c:pt>
                <c:pt idx="31624">
                  <c:v>-307.21449999999999</c:v>
                </c:pt>
                <c:pt idx="31625">
                  <c:v>-307.21249999999998</c:v>
                </c:pt>
                <c:pt idx="31626">
                  <c:v>-307.21049999999997</c:v>
                </c:pt>
                <c:pt idx="31627">
                  <c:v>-307.20849999999996</c:v>
                </c:pt>
                <c:pt idx="31628">
                  <c:v>-307.20650000000001</c:v>
                </c:pt>
                <c:pt idx="31629">
                  <c:v>-307.2045</c:v>
                </c:pt>
                <c:pt idx="31630">
                  <c:v>-307.20249999999999</c:v>
                </c:pt>
                <c:pt idx="31631">
                  <c:v>-307.20049999999998</c:v>
                </c:pt>
                <c:pt idx="31632">
                  <c:v>-307.19849999999997</c:v>
                </c:pt>
                <c:pt idx="31633">
                  <c:v>-307.19649999999996</c:v>
                </c:pt>
                <c:pt idx="31634">
                  <c:v>-307.19449999999995</c:v>
                </c:pt>
                <c:pt idx="31635">
                  <c:v>-307.1925</c:v>
                </c:pt>
                <c:pt idx="31636">
                  <c:v>-307.19049999999999</c:v>
                </c:pt>
                <c:pt idx="31637">
                  <c:v>-307.18849999999998</c:v>
                </c:pt>
                <c:pt idx="31638">
                  <c:v>-307.18649999999997</c:v>
                </c:pt>
                <c:pt idx="31639">
                  <c:v>-307.18449999999996</c:v>
                </c:pt>
                <c:pt idx="31640">
                  <c:v>-307.1825</c:v>
                </c:pt>
                <c:pt idx="31641">
                  <c:v>-307.18049999999999</c:v>
                </c:pt>
                <c:pt idx="31642">
                  <c:v>-307.17849999999999</c:v>
                </c:pt>
                <c:pt idx="31643">
                  <c:v>-307.17649999999998</c:v>
                </c:pt>
                <c:pt idx="31644">
                  <c:v>-307.17449999999997</c:v>
                </c:pt>
                <c:pt idx="31645">
                  <c:v>-307.17249999999996</c:v>
                </c:pt>
                <c:pt idx="31646">
                  <c:v>-307.17049999999995</c:v>
                </c:pt>
                <c:pt idx="31647">
                  <c:v>-307.16849999999999</c:v>
                </c:pt>
                <c:pt idx="31648">
                  <c:v>-307.16649999999998</c:v>
                </c:pt>
                <c:pt idx="31649">
                  <c:v>-307.16449999999998</c:v>
                </c:pt>
                <c:pt idx="31650">
                  <c:v>-307.16249999999997</c:v>
                </c:pt>
                <c:pt idx="31651">
                  <c:v>-307.16049999999996</c:v>
                </c:pt>
                <c:pt idx="31652">
                  <c:v>-307.1585</c:v>
                </c:pt>
                <c:pt idx="31653">
                  <c:v>-307.15649999999999</c:v>
                </c:pt>
                <c:pt idx="31654">
                  <c:v>-307.15449999999998</c:v>
                </c:pt>
                <c:pt idx="31655">
                  <c:v>-307.15249999999997</c:v>
                </c:pt>
                <c:pt idx="31656">
                  <c:v>-307.15049999999997</c:v>
                </c:pt>
                <c:pt idx="31657">
                  <c:v>-307.14849999999996</c:v>
                </c:pt>
                <c:pt idx="31658">
                  <c:v>-307.14649999999995</c:v>
                </c:pt>
                <c:pt idx="31659">
                  <c:v>-307.14449999999999</c:v>
                </c:pt>
                <c:pt idx="31660">
                  <c:v>-307.14249999999998</c:v>
                </c:pt>
                <c:pt idx="31661">
                  <c:v>-307.14049999999997</c:v>
                </c:pt>
                <c:pt idx="31662">
                  <c:v>-307.13849999999996</c:v>
                </c:pt>
                <c:pt idx="31663">
                  <c:v>-307.13649999999996</c:v>
                </c:pt>
                <c:pt idx="31664">
                  <c:v>-307.1345</c:v>
                </c:pt>
                <c:pt idx="31665">
                  <c:v>-307.13249999999999</c:v>
                </c:pt>
                <c:pt idx="31666">
                  <c:v>-307.13049999999998</c:v>
                </c:pt>
                <c:pt idx="31667">
                  <c:v>-307.12849999999997</c:v>
                </c:pt>
                <c:pt idx="31668">
                  <c:v>-307.12649999999996</c:v>
                </c:pt>
                <c:pt idx="31669">
                  <c:v>-307.12449999999995</c:v>
                </c:pt>
                <c:pt idx="31670">
                  <c:v>-307.12249999999995</c:v>
                </c:pt>
                <c:pt idx="31671">
                  <c:v>-307.12049999999999</c:v>
                </c:pt>
                <c:pt idx="31672">
                  <c:v>-307.11849999999998</c:v>
                </c:pt>
                <c:pt idx="31673">
                  <c:v>-307.11649999999997</c:v>
                </c:pt>
                <c:pt idx="31674">
                  <c:v>-307.11449999999996</c:v>
                </c:pt>
                <c:pt idx="31675">
                  <c:v>-307.11249999999995</c:v>
                </c:pt>
                <c:pt idx="31676">
                  <c:v>-307.1105</c:v>
                </c:pt>
                <c:pt idx="31677">
                  <c:v>-307.10849999999999</c:v>
                </c:pt>
                <c:pt idx="31678">
                  <c:v>-307.10649999999998</c:v>
                </c:pt>
                <c:pt idx="31679">
                  <c:v>-307.10449999999997</c:v>
                </c:pt>
                <c:pt idx="31680">
                  <c:v>-307.10249999999996</c:v>
                </c:pt>
                <c:pt idx="31681">
                  <c:v>-307.10049999999995</c:v>
                </c:pt>
                <c:pt idx="31682">
                  <c:v>-307.0985</c:v>
                </c:pt>
                <c:pt idx="31683">
                  <c:v>-307.09649999999999</c:v>
                </c:pt>
                <c:pt idx="31684">
                  <c:v>-307.09449999999998</c:v>
                </c:pt>
                <c:pt idx="31685">
                  <c:v>-307.09249999999997</c:v>
                </c:pt>
                <c:pt idx="31686">
                  <c:v>-307.09049999999996</c:v>
                </c:pt>
                <c:pt idx="31687">
                  <c:v>-307.08849999999995</c:v>
                </c:pt>
                <c:pt idx="31688">
                  <c:v>-307.0865</c:v>
                </c:pt>
                <c:pt idx="31689">
                  <c:v>-307.08449999999999</c:v>
                </c:pt>
                <c:pt idx="31690">
                  <c:v>-307.08249999999998</c:v>
                </c:pt>
                <c:pt idx="31691">
                  <c:v>-307.08049999999997</c:v>
                </c:pt>
                <c:pt idx="31692">
                  <c:v>-307.07849999999996</c:v>
                </c:pt>
                <c:pt idx="31693">
                  <c:v>-307.07649999999995</c:v>
                </c:pt>
                <c:pt idx="31694">
                  <c:v>-307.0745</c:v>
                </c:pt>
                <c:pt idx="31695">
                  <c:v>-307.07249999999999</c:v>
                </c:pt>
                <c:pt idx="31696">
                  <c:v>-307.07049999999998</c:v>
                </c:pt>
                <c:pt idx="31697">
                  <c:v>-307.06849999999997</c:v>
                </c:pt>
                <c:pt idx="31698">
                  <c:v>-307.06649999999996</c:v>
                </c:pt>
                <c:pt idx="31699">
                  <c:v>-307.06449999999995</c:v>
                </c:pt>
                <c:pt idx="31700">
                  <c:v>-307.0625</c:v>
                </c:pt>
                <c:pt idx="31701">
                  <c:v>-307.06049999999999</c:v>
                </c:pt>
                <c:pt idx="31702">
                  <c:v>-307.05849999999998</c:v>
                </c:pt>
                <c:pt idx="31703">
                  <c:v>-307.05649999999997</c:v>
                </c:pt>
                <c:pt idx="31704">
                  <c:v>-307.05449999999996</c:v>
                </c:pt>
                <c:pt idx="31705">
                  <c:v>-307.05250000000001</c:v>
                </c:pt>
                <c:pt idx="31706">
                  <c:v>-307.0505</c:v>
                </c:pt>
                <c:pt idx="31707">
                  <c:v>-307.04849999999999</c:v>
                </c:pt>
                <c:pt idx="31708">
                  <c:v>-307.04649999999998</c:v>
                </c:pt>
                <c:pt idx="31709">
                  <c:v>-307.04449999999997</c:v>
                </c:pt>
                <c:pt idx="31710">
                  <c:v>-307.04249999999996</c:v>
                </c:pt>
                <c:pt idx="31711">
                  <c:v>-307.04049999999995</c:v>
                </c:pt>
                <c:pt idx="31712">
                  <c:v>-307.0385</c:v>
                </c:pt>
                <c:pt idx="31713">
                  <c:v>-307.03649999999999</c:v>
                </c:pt>
                <c:pt idx="31714">
                  <c:v>-307.03449999999998</c:v>
                </c:pt>
                <c:pt idx="31715">
                  <c:v>-307.03249999999997</c:v>
                </c:pt>
                <c:pt idx="31716">
                  <c:v>-307.03049999999996</c:v>
                </c:pt>
                <c:pt idx="31717">
                  <c:v>-307.02850000000001</c:v>
                </c:pt>
                <c:pt idx="31718">
                  <c:v>-307.0265</c:v>
                </c:pt>
                <c:pt idx="31719">
                  <c:v>-307.02449999999999</c:v>
                </c:pt>
                <c:pt idx="31720">
                  <c:v>-307.02249999999998</c:v>
                </c:pt>
                <c:pt idx="31721">
                  <c:v>-307.02049999999997</c:v>
                </c:pt>
                <c:pt idx="31722">
                  <c:v>-307.01849999999996</c:v>
                </c:pt>
                <c:pt idx="31723">
                  <c:v>-307.01649999999995</c:v>
                </c:pt>
                <c:pt idx="31724">
                  <c:v>-307.0145</c:v>
                </c:pt>
                <c:pt idx="31725">
                  <c:v>-307.01249999999999</c:v>
                </c:pt>
                <c:pt idx="31726">
                  <c:v>-307.01049999999998</c:v>
                </c:pt>
                <c:pt idx="31727">
                  <c:v>-307.00849999999997</c:v>
                </c:pt>
                <c:pt idx="31728">
                  <c:v>-307.00649999999996</c:v>
                </c:pt>
                <c:pt idx="31729">
                  <c:v>-307.00450000000001</c:v>
                </c:pt>
                <c:pt idx="31730">
                  <c:v>-307.0025</c:v>
                </c:pt>
                <c:pt idx="31731">
                  <c:v>-307.00049999999999</c:v>
                </c:pt>
                <c:pt idx="31732">
                  <c:v>-306.99849999999998</c:v>
                </c:pt>
                <c:pt idx="31733">
                  <c:v>-306.99649999999997</c:v>
                </c:pt>
                <c:pt idx="31734">
                  <c:v>-306.99449999999996</c:v>
                </c:pt>
                <c:pt idx="31735">
                  <c:v>-306.99249999999995</c:v>
                </c:pt>
                <c:pt idx="31736">
                  <c:v>-306.9905</c:v>
                </c:pt>
                <c:pt idx="31737">
                  <c:v>-306.98849999999999</c:v>
                </c:pt>
                <c:pt idx="31738">
                  <c:v>-306.98649999999998</c:v>
                </c:pt>
                <c:pt idx="31739">
                  <c:v>-306.98449999999997</c:v>
                </c:pt>
                <c:pt idx="31740">
                  <c:v>-306.98249999999996</c:v>
                </c:pt>
                <c:pt idx="31741">
                  <c:v>-306.98050000000001</c:v>
                </c:pt>
                <c:pt idx="31742">
                  <c:v>-306.9785</c:v>
                </c:pt>
                <c:pt idx="31743">
                  <c:v>-306.97649999999999</c:v>
                </c:pt>
                <c:pt idx="31744">
                  <c:v>-306.97449999999998</c:v>
                </c:pt>
                <c:pt idx="31745">
                  <c:v>-306.97249999999997</c:v>
                </c:pt>
                <c:pt idx="31746">
                  <c:v>-306.97049999999996</c:v>
                </c:pt>
                <c:pt idx="31747">
                  <c:v>-306.96849999999995</c:v>
                </c:pt>
                <c:pt idx="31748">
                  <c:v>-306.9665</c:v>
                </c:pt>
                <c:pt idx="31749">
                  <c:v>-306.96449999999999</c:v>
                </c:pt>
                <c:pt idx="31750">
                  <c:v>-306.96249999999998</c:v>
                </c:pt>
                <c:pt idx="31751">
                  <c:v>-306.96049999999997</c:v>
                </c:pt>
                <c:pt idx="31752">
                  <c:v>-306.95849999999996</c:v>
                </c:pt>
                <c:pt idx="31753">
                  <c:v>-306.95650000000001</c:v>
                </c:pt>
                <c:pt idx="31754">
                  <c:v>-306.9545</c:v>
                </c:pt>
                <c:pt idx="31755">
                  <c:v>-306.95249999999999</c:v>
                </c:pt>
                <c:pt idx="31756">
                  <c:v>-306.95049999999998</c:v>
                </c:pt>
                <c:pt idx="31757">
                  <c:v>-306.94849999999997</c:v>
                </c:pt>
                <c:pt idx="31758">
                  <c:v>-306.94649999999996</c:v>
                </c:pt>
                <c:pt idx="31759">
                  <c:v>-306.94449999999995</c:v>
                </c:pt>
                <c:pt idx="31760">
                  <c:v>-306.9425</c:v>
                </c:pt>
                <c:pt idx="31761">
                  <c:v>-306.94049999999999</c:v>
                </c:pt>
                <c:pt idx="31762">
                  <c:v>-306.93849999999998</c:v>
                </c:pt>
                <c:pt idx="31763">
                  <c:v>-306.93649999999997</c:v>
                </c:pt>
                <c:pt idx="31764">
                  <c:v>-306.93449999999996</c:v>
                </c:pt>
                <c:pt idx="31765">
                  <c:v>-306.9325</c:v>
                </c:pt>
                <c:pt idx="31766">
                  <c:v>-306.93049999999999</c:v>
                </c:pt>
                <c:pt idx="31767">
                  <c:v>-306.92849999999999</c:v>
                </c:pt>
                <c:pt idx="31768">
                  <c:v>-306.92649999999998</c:v>
                </c:pt>
                <c:pt idx="31769">
                  <c:v>-306.92449999999997</c:v>
                </c:pt>
                <c:pt idx="31770">
                  <c:v>-306.92249999999996</c:v>
                </c:pt>
                <c:pt idx="31771">
                  <c:v>-306.92049999999995</c:v>
                </c:pt>
                <c:pt idx="31772">
                  <c:v>-306.91849999999999</c:v>
                </c:pt>
                <c:pt idx="31773">
                  <c:v>-306.91649999999998</c:v>
                </c:pt>
                <c:pt idx="31774">
                  <c:v>-306.91449999999998</c:v>
                </c:pt>
                <c:pt idx="31775">
                  <c:v>-306.91249999999997</c:v>
                </c:pt>
                <c:pt idx="31776">
                  <c:v>-306.91049999999996</c:v>
                </c:pt>
                <c:pt idx="31777">
                  <c:v>-306.9085</c:v>
                </c:pt>
                <c:pt idx="31778">
                  <c:v>-306.90649999999999</c:v>
                </c:pt>
                <c:pt idx="31779">
                  <c:v>-306.90449999999998</c:v>
                </c:pt>
                <c:pt idx="31780">
                  <c:v>-306.90249999999997</c:v>
                </c:pt>
                <c:pt idx="31781">
                  <c:v>-306.90049999999997</c:v>
                </c:pt>
                <c:pt idx="31782">
                  <c:v>-306.89849999999996</c:v>
                </c:pt>
                <c:pt idx="31783">
                  <c:v>-306.89649999999995</c:v>
                </c:pt>
                <c:pt idx="31784">
                  <c:v>-306.89449999999999</c:v>
                </c:pt>
                <c:pt idx="31785">
                  <c:v>-306.89249999999998</c:v>
                </c:pt>
                <c:pt idx="31786">
                  <c:v>-306.89049999999997</c:v>
                </c:pt>
                <c:pt idx="31787">
                  <c:v>-306.88849999999996</c:v>
                </c:pt>
                <c:pt idx="31788">
                  <c:v>-306.88649999999996</c:v>
                </c:pt>
                <c:pt idx="31789">
                  <c:v>-306.8845</c:v>
                </c:pt>
                <c:pt idx="31790">
                  <c:v>-306.88249999999999</c:v>
                </c:pt>
                <c:pt idx="31791">
                  <c:v>-306.88049999999998</c:v>
                </c:pt>
                <c:pt idx="31792">
                  <c:v>-306.87849999999997</c:v>
                </c:pt>
                <c:pt idx="31793">
                  <c:v>-306.87649999999996</c:v>
                </c:pt>
                <c:pt idx="31794">
                  <c:v>-306.87449999999995</c:v>
                </c:pt>
                <c:pt idx="31795">
                  <c:v>-306.87249999999995</c:v>
                </c:pt>
                <c:pt idx="31796">
                  <c:v>-306.87049999999999</c:v>
                </c:pt>
                <c:pt idx="31797">
                  <c:v>-306.86849999999998</c:v>
                </c:pt>
                <c:pt idx="31798">
                  <c:v>-306.86649999999997</c:v>
                </c:pt>
                <c:pt idx="31799">
                  <c:v>-306.86449999999996</c:v>
                </c:pt>
                <c:pt idx="31800">
                  <c:v>-306.86249999999995</c:v>
                </c:pt>
                <c:pt idx="31801">
                  <c:v>-306.8605</c:v>
                </c:pt>
                <c:pt idx="31802">
                  <c:v>-306.85849999999999</c:v>
                </c:pt>
                <c:pt idx="31803">
                  <c:v>-306.85649999999998</c:v>
                </c:pt>
                <c:pt idx="31804">
                  <c:v>-306.85449999999997</c:v>
                </c:pt>
                <c:pt idx="31805">
                  <c:v>-306.85249999999996</c:v>
                </c:pt>
                <c:pt idx="31806">
                  <c:v>-306.85049999999995</c:v>
                </c:pt>
                <c:pt idx="31807">
                  <c:v>-306.8485</c:v>
                </c:pt>
                <c:pt idx="31808">
                  <c:v>-306.84649999999999</c:v>
                </c:pt>
                <c:pt idx="31809">
                  <c:v>-306.84449999999998</c:v>
                </c:pt>
                <c:pt idx="31810">
                  <c:v>-306.84249999999997</c:v>
                </c:pt>
                <c:pt idx="31811">
                  <c:v>-306.84049999999996</c:v>
                </c:pt>
                <c:pt idx="31812">
                  <c:v>-306.83849999999995</c:v>
                </c:pt>
                <c:pt idx="31813">
                  <c:v>-306.8365</c:v>
                </c:pt>
                <c:pt idx="31814">
                  <c:v>-306.83449999999999</c:v>
                </c:pt>
                <c:pt idx="31815">
                  <c:v>-306.83249999999998</c:v>
                </c:pt>
                <c:pt idx="31816">
                  <c:v>-306.83049999999997</c:v>
                </c:pt>
                <c:pt idx="31817">
                  <c:v>-306.82849999999996</c:v>
                </c:pt>
                <c:pt idx="31818">
                  <c:v>-306.82649999999995</c:v>
                </c:pt>
                <c:pt idx="31819">
                  <c:v>-306.8245</c:v>
                </c:pt>
                <c:pt idx="31820">
                  <c:v>-306.82249999999999</c:v>
                </c:pt>
                <c:pt idx="31821">
                  <c:v>-306.82049999999998</c:v>
                </c:pt>
                <c:pt idx="31822">
                  <c:v>-306.81849999999997</c:v>
                </c:pt>
                <c:pt idx="31823">
                  <c:v>-306.81649999999996</c:v>
                </c:pt>
                <c:pt idx="31824">
                  <c:v>-306.81449999999995</c:v>
                </c:pt>
                <c:pt idx="31825">
                  <c:v>-306.8125</c:v>
                </c:pt>
                <c:pt idx="31826">
                  <c:v>-306.81049999999999</c:v>
                </c:pt>
                <c:pt idx="31827">
                  <c:v>-306.80849999999998</c:v>
                </c:pt>
                <c:pt idx="31828">
                  <c:v>-306.80649999999997</c:v>
                </c:pt>
                <c:pt idx="31829">
                  <c:v>-306.80449999999996</c:v>
                </c:pt>
                <c:pt idx="31830">
                  <c:v>-306.80250000000001</c:v>
                </c:pt>
                <c:pt idx="31831">
                  <c:v>-306.8005</c:v>
                </c:pt>
                <c:pt idx="31832">
                  <c:v>-306.79849999999999</c:v>
                </c:pt>
                <c:pt idx="31833">
                  <c:v>-306.79649999999998</c:v>
                </c:pt>
                <c:pt idx="31834">
                  <c:v>-306.79449999999997</c:v>
                </c:pt>
                <c:pt idx="31835">
                  <c:v>-306.79249999999996</c:v>
                </c:pt>
                <c:pt idx="31836">
                  <c:v>-306.79049999999995</c:v>
                </c:pt>
                <c:pt idx="31837">
                  <c:v>-306.7885</c:v>
                </c:pt>
                <c:pt idx="31838">
                  <c:v>-306.78649999999999</c:v>
                </c:pt>
                <c:pt idx="31839">
                  <c:v>-306.78449999999998</c:v>
                </c:pt>
                <c:pt idx="31840">
                  <c:v>-306.78249999999997</c:v>
                </c:pt>
                <c:pt idx="31841">
                  <c:v>-306.78049999999996</c:v>
                </c:pt>
                <c:pt idx="31842">
                  <c:v>-306.77850000000001</c:v>
                </c:pt>
                <c:pt idx="31843">
                  <c:v>-306.7765</c:v>
                </c:pt>
                <c:pt idx="31844">
                  <c:v>-306.77449999999999</c:v>
                </c:pt>
                <c:pt idx="31845">
                  <c:v>-306.77249999999998</c:v>
                </c:pt>
                <c:pt idx="31846">
                  <c:v>-306.77049999999997</c:v>
                </c:pt>
                <c:pt idx="31847">
                  <c:v>-306.76849999999996</c:v>
                </c:pt>
                <c:pt idx="31848">
                  <c:v>-306.76649999999995</c:v>
                </c:pt>
                <c:pt idx="31849">
                  <c:v>-306.7645</c:v>
                </c:pt>
                <c:pt idx="31850">
                  <c:v>-306.76249999999999</c:v>
                </c:pt>
                <c:pt idx="31851">
                  <c:v>-306.76049999999998</c:v>
                </c:pt>
                <c:pt idx="31852">
                  <c:v>-306.75849999999997</c:v>
                </c:pt>
                <c:pt idx="31853">
                  <c:v>-306.75649999999996</c:v>
                </c:pt>
                <c:pt idx="31854">
                  <c:v>-306.75450000000001</c:v>
                </c:pt>
                <c:pt idx="31855">
                  <c:v>-306.7525</c:v>
                </c:pt>
                <c:pt idx="31856">
                  <c:v>-306.75049999999999</c:v>
                </c:pt>
                <c:pt idx="31857">
                  <c:v>-306.74849999999998</c:v>
                </c:pt>
                <c:pt idx="31858">
                  <c:v>-306.74649999999997</c:v>
                </c:pt>
                <c:pt idx="31859">
                  <c:v>-306.74449999999996</c:v>
                </c:pt>
                <c:pt idx="31860">
                  <c:v>-306.74249999999995</c:v>
                </c:pt>
                <c:pt idx="31861">
                  <c:v>-306.7405</c:v>
                </c:pt>
                <c:pt idx="31862">
                  <c:v>-306.73849999999999</c:v>
                </c:pt>
                <c:pt idx="31863">
                  <c:v>-306.73649999999998</c:v>
                </c:pt>
                <c:pt idx="31864">
                  <c:v>-306.73449999999997</c:v>
                </c:pt>
                <c:pt idx="31865">
                  <c:v>-306.73249999999996</c:v>
                </c:pt>
                <c:pt idx="31866">
                  <c:v>-306.73050000000001</c:v>
                </c:pt>
                <c:pt idx="31867">
                  <c:v>-306.7285</c:v>
                </c:pt>
                <c:pt idx="31868">
                  <c:v>-306.72649999999999</c:v>
                </c:pt>
                <c:pt idx="31869">
                  <c:v>-306.72449999999998</c:v>
                </c:pt>
                <c:pt idx="31870">
                  <c:v>-306.72249999999997</c:v>
                </c:pt>
                <c:pt idx="31871">
                  <c:v>-306.72049999999996</c:v>
                </c:pt>
                <c:pt idx="31872">
                  <c:v>-306.71849999999995</c:v>
                </c:pt>
                <c:pt idx="31873">
                  <c:v>-306.7165</c:v>
                </c:pt>
                <c:pt idx="31874">
                  <c:v>-306.71449999999999</c:v>
                </c:pt>
                <c:pt idx="31875">
                  <c:v>-306.71249999999998</c:v>
                </c:pt>
                <c:pt idx="31876">
                  <c:v>-306.71049999999997</c:v>
                </c:pt>
                <c:pt idx="31877">
                  <c:v>-306.70849999999996</c:v>
                </c:pt>
                <c:pt idx="31878">
                  <c:v>-306.70650000000001</c:v>
                </c:pt>
                <c:pt idx="31879">
                  <c:v>-306.7045</c:v>
                </c:pt>
                <c:pt idx="31880">
                  <c:v>-306.70249999999999</c:v>
                </c:pt>
                <c:pt idx="31881">
                  <c:v>-306.70049999999998</c:v>
                </c:pt>
                <c:pt idx="31882">
                  <c:v>-306.69849999999997</c:v>
                </c:pt>
                <c:pt idx="31883">
                  <c:v>-306.69649999999996</c:v>
                </c:pt>
                <c:pt idx="31884">
                  <c:v>-306.69449999999995</c:v>
                </c:pt>
                <c:pt idx="31885">
                  <c:v>-306.6925</c:v>
                </c:pt>
                <c:pt idx="31886">
                  <c:v>-306.69049999999999</c:v>
                </c:pt>
                <c:pt idx="31887">
                  <c:v>-306.68849999999998</c:v>
                </c:pt>
                <c:pt idx="31888">
                  <c:v>-306.68649999999997</c:v>
                </c:pt>
                <c:pt idx="31889">
                  <c:v>-306.68449999999996</c:v>
                </c:pt>
                <c:pt idx="31890">
                  <c:v>-306.6825</c:v>
                </c:pt>
                <c:pt idx="31891">
                  <c:v>-306.68049999999999</c:v>
                </c:pt>
                <c:pt idx="31892">
                  <c:v>-306.67849999999999</c:v>
                </c:pt>
                <c:pt idx="31893">
                  <c:v>-306.67649999999998</c:v>
                </c:pt>
                <c:pt idx="31894">
                  <c:v>-306.67449999999997</c:v>
                </c:pt>
                <c:pt idx="31895">
                  <c:v>-306.67249999999996</c:v>
                </c:pt>
                <c:pt idx="31896">
                  <c:v>-306.67049999999995</c:v>
                </c:pt>
                <c:pt idx="31897">
                  <c:v>-306.66849999999999</c:v>
                </c:pt>
                <c:pt idx="31898">
                  <c:v>-306.66649999999998</c:v>
                </c:pt>
                <c:pt idx="31899">
                  <c:v>-306.66449999999998</c:v>
                </c:pt>
                <c:pt idx="31900">
                  <c:v>-306.66249999999997</c:v>
                </c:pt>
                <c:pt idx="31901">
                  <c:v>-306.66049999999996</c:v>
                </c:pt>
                <c:pt idx="31902">
                  <c:v>-306.6585</c:v>
                </c:pt>
                <c:pt idx="31903">
                  <c:v>-306.65649999999999</c:v>
                </c:pt>
                <c:pt idx="31904">
                  <c:v>-306.65449999999998</c:v>
                </c:pt>
                <c:pt idx="31905">
                  <c:v>-306.65249999999997</c:v>
                </c:pt>
                <c:pt idx="31906">
                  <c:v>-306.65049999999997</c:v>
                </c:pt>
                <c:pt idx="31907">
                  <c:v>-306.64849999999996</c:v>
                </c:pt>
                <c:pt idx="31908">
                  <c:v>-306.64649999999995</c:v>
                </c:pt>
                <c:pt idx="31909">
                  <c:v>-306.64449999999999</c:v>
                </c:pt>
                <c:pt idx="31910">
                  <c:v>-306.64249999999998</c:v>
                </c:pt>
                <c:pt idx="31911">
                  <c:v>-306.64049999999997</c:v>
                </c:pt>
                <c:pt idx="31912">
                  <c:v>-306.63849999999996</c:v>
                </c:pt>
                <c:pt idx="31913">
                  <c:v>-306.63649999999996</c:v>
                </c:pt>
                <c:pt idx="31914">
                  <c:v>-306.6345</c:v>
                </c:pt>
                <c:pt idx="31915">
                  <c:v>-306.63249999999999</c:v>
                </c:pt>
                <c:pt idx="31916">
                  <c:v>-306.63049999999998</c:v>
                </c:pt>
                <c:pt idx="31917">
                  <c:v>-306.62849999999997</c:v>
                </c:pt>
                <c:pt idx="31918">
                  <c:v>-306.62649999999996</c:v>
                </c:pt>
                <c:pt idx="31919">
                  <c:v>-306.62449999999995</c:v>
                </c:pt>
                <c:pt idx="31920">
                  <c:v>-306.62249999999995</c:v>
                </c:pt>
                <c:pt idx="31921">
                  <c:v>-306.62049999999999</c:v>
                </c:pt>
                <c:pt idx="31922">
                  <c:v>-306.61849999999998</c:v>
                </c:pt>
                <c:pt idx="31923">
                  <c:v>-306.61649999999997</c:v>
                </c:pt>
                <c:pt idx="31924">
                  <c:v>-306.61449999999996</c:v>
                </c:pt>
                <c:pt idx="31925">
                  <c:v>-306.61249999999995</c:v>
                </c:pt>
                <c:pt idx="31926">
                  <c:v>-306.6105</c:v>
                </c:pt>
                <c:pt idx="31927">
                  <c:v>-306.60849999999999</c:v>
                </c:pt>
                <c:pt idx="31928">
                  <c:v>-306.60649999999998</c:v>
                </c:pt>
                <c:pt idx="31929">
                  <c:v>-306.60449999999997</c:v>
                </c:pt>
                <c:pt idx="31930">
                  <c:v>-306.60249999999996</c:v>
                </c:pt>
                <c:pt idx="31931">
                  <c:v>-306.60049999999995</c:v>
                </c:pt>
                <c:pt idx="31932">
                  <c:v>-306.5985</c:v>
                </c:pt>
                <c:pt idx="31933">
                  <c:v>-306.59649999999999</c:v>
                </c:pt>
                <c:pt idx="31934">
                  <c:v>-306.59449999999998</c:v>
                </c:pt>
                <c:pt idx="31935">
                  <c:v>-306.59249999999997</c:v>
                </c:pt>
                <c:pt idx="31936">
                  <c:v>-306.59049999999996</c:v>
                </c:pt>
                <c:pt idx="31937">
                  <c:v>-306.58849999999995</c:v>
                </c:pt>
                <c:pt idx="31938">
                  <c:v>-306.5865</c:v>
                </c:pt>
                <c:pt idx="31939">
                  <c:v>-306.58449999999999</c:v>
                </c:pt>
                <c:pt idx="31940">
                  <c:v>-306.58249999999998</c:v>
                </c:pt>
                <c:pt idx="31941">
                  <c:v>-306.58049999999997</c:v>
                </c:pt>
                <c:pt idx="31942">
                  <c:v>-306.57849999999996</c:v>
                </c:pt>
                <c:pt idx="31943">
                  <c:v>-306.57649999999995</c:v>
                </c:pt>
                <c:pt idx="31944">
                  <c:v>-306.5745</c:v>
                </c:pt>
                <c:pt idx="31945">
                  <c:v>-306.57249999999999</c:v>
                </c:pt>
                <c:pt idx="31946">
                  <c:v>-306.57049999999998</c:v>
                </c:pt>
                <c:pt idx="31947">
                  <c:v>-306.56849999999997</c:v>
                </c:pt>
                <c:pt idx="31948">
                  <c:v>-306.56649999999996</c:v>
                </c:pt>
                <c:pt idx="31949">
                  <c:v>-306.56449999999995</c:v>
                </c:pt>
                <c:pt idx="31950">
                  <c:v>-306.5625</c:v>
                </c:pt>
                <c:pt idx="31951">
                  <c:v>-306.56049999999999</c:v>
                </c:pt>
                <c:pt idx="31952">
                  <c:v>-306.55849999999998</c:v>
                </c:pt>
                <c:pt idx="31953">
                  <c:v>-306.55649999999997</c:v>
                </c:pt>
                <c:pt idx="31954">
                  <c:v>-306.55449999999996</c:v>
                </c:pt>
                <c:pt idx="31955">
                  <c:v>-306.55250000000001</c:v>
                </c:pt>
                <c:pt idx="31956">
                  <c:v>-306.5505</c:v>
                </c:pt>
                <c:pt idx="31957">
                  <c:v>-306.54849999999999</c:v>
                </c:pt>
                <c:pt idx="31958">
                  <c:v>-306.54649999999998</c:v>
                </c:pt>
                <c:pt idx="31959">
                  <c:v>-306.54449999999997</c:v>
                </c:pt>
                <c:pt idx="31960">
                  <c:v>-306.54249999999996</c:v>
                </c:pt>
                <c:pt idx="31961">
                  <c:v>-306.54049999999995</c:v>
                </c:pt>
                <c:pt idx="31962">
                  <c:v>-306.5385</c:v>
                </c:pt>
                <c:pt idx="31963">
                  <c:v>-306.53649999999999</c:v>
                </c:pt>
                <c:pt idx="31964">
                  <c:v>-306.53449999999998</c:v>
                </c:pt>
                <c:pt idx="31965">
                  <c:v>-306.53249999999997</c:v>
                </c:pt>
                <c:pt idx="31966">
                  <c:v>-306.53049999999996</c:v>
                </c:pt>
                <c:pt idx="31967">
                  <c:v>-306.52850000000001</c:v>
                </c:pt>
                <c:pt idx="31968">
                  <c:v>-306.5265</c:v>
                </c:pt>
                <c:pt idx="31969">
                  <c:v>-306.52449999999999</c:v>
                </c:pt>
                <c:pt idx="31970">
                  <c:v>-306.52249999999998</c:v>
                </c:pt>
                <c:pt idx="31971">
                  <c:v>-306.52049999999997</c:v>
                </c:pt>
                <c:pt idx="31972">
                  <c:v>-306.51849999999996</c:v>
                </c:pt>
                <c:pt idx="31973">
                  <c:v>-306.51649999999995</c:v>
                </c:pt>
                <c:pt idx="31974">
                  <c:v>-306.5145</c:v>
                </c:pt>
                <c:pt idx="31975">
                  <c:v>-306.51249999999999</c:v>
                </c:pt>
                <c:pt idx="31976">
                  <c:v>-306.51049999999998</c:v>
                </c:pt>
                <c:pt idx="31977">
                  <c:v>-306.50849999999997</c:v>
                </c:pt>
                <c:pt idx="31978">
                  <c:v>-306.50649999999996</c:v>
                </c:pt>
                <c:pt idx="31979">
                  <c:v>-306.50450000000001</c:v>
                </c:pt>
                <c:pt idx="31980">
                  <c:v>-306.5025</c:v>
                </c:pt>
                <c:pt idx="31981">
                  <c:v>-306.50049999999999</c:v>
                </c:pt>
                <c:pt idx="31982">
                  <c:v>-306.49849999999998</c:v>
                </c:pt>
                <c:pt idx="31983">
                  <c:v>-306.49649999999997</c:v>
                </c:pt>
                <c:pt idx="31984">
                  <c:v>-306.49449999999996</c:v>
                </c:pt>
                <c:pt idx="31985">
                  <c:v>-306.49249999999995</c:v>
                </c:pt>
                <c:pt idx="31986">
                  <c:v>-306.4905</c:v>
                </c:pt>
                <c:pt idx="31987">
                  <c:v>-306.48849999999999</c:v>
                </c:pt>
                <c:pt idx="31988">
                  <c:v>-306.48649999999998</c:v>
                </c:pt>
                <c:pt idx="31989">
                  <c:v>-306.48449999999997</c:v>
                </c:pt>
                <c:pt idx="31990">
                  <c:v>-306.48249999999996</c:v>
                </c:pt>
                <c:pt idx="31991">
                  <c:v>-306.48050000000001</c:v>
                </c:pt>
                <c:pt idx="31992">
                  <c:v>-306.4785</c:v>
                </c:pt>
                <c:pt idx="31993">
                  <c:v>-306.47649999999999</c:v>
                </c:pt>
                <c:pt idx="31994">
                  <c:v>-306.47449999999998</c:v>
                </c:pt>
                <c:pt idx="31995">
                  <c:v>-306.47249999999997</c:v>
                </c:pt>
                <c:pt idx="31996">
                  <c:v>-306.47049999999996</c:v>
                </c:pt>
                <c:pt idx="31997">
                  <c:v>-306.46849999999995</c:v>
                </c:pt>
                <c:pt idx="31998">
                  <c:v>-306.4665</c:v>
                </c:pt>
                <c:pt idx="31999">
                  <c:v>-306.46449999999999</c:v>
                </c:pt>
                <c:pt idx="32000">
                  <c:v>-306.46249999999998</c:v>
                </c:pt>
                <c:pt idx="32001">
                  <c:v>-306.46049999999997</c:v>
                </c:pt>
                <c:pt idx="32002">
                  <c:v>-306.45849999999996</c:v>
                </c:pt>
                <c:pt idx="32003">
                  <c:v>-306.45650000000001</c:v>
                </c:pt>
                <c:pt idx="32004">
                  <c:v>-306.4545</c:v>
                </c:pt>
                <c:pt idx="32005">
                  <c:v>-306.45249999999999</c:v>
                </c:pt>
                <c:pt idx="32006">
                  <c:v>-306.45049999999998</c:v>
                </c:pt>
                <c:pt idx="32007">
                  <c:v>-306.44849999999997</c:v>
                </c:pt>
                <c:pt idx="32008">
                  <c:v>-306.44649999999996</c:v>
                </c:pt>
                <c:pt idx="32009">
                  <c:v>-306.44449999999995</c:v>
                </c:pt>
                <c:pt idx="32010">
                  <c:v>-306.4425</c:v>
                </c:pt>
                <c:pt idx="32011">
                  <c:v>-306.44049999999999</c:v>
                </c:pt>
                <c:pt idx="32012">
                  <c:v>-306.43849999999998</c:v>
                </c:pt>
                <c:pt idx="32013">
                  <c:v>-306.43649999999997</c:v>
                </c:pt>
                <c:pt idx="32014">
                  <c:v>-306.43449999999996</c:v>
                </c:pt>
                <c:pt idx="32015">
                  <c:v>-306.4325</c:v>
                </c:pt>
                <c:pt idx="32016">
                  <c:v>-306.43049999999999</c:v>
                </c:pt>
                <c:pt idx="32017">
                  <c:v>-306.42849999999999</c:v>
                </c:pt>
                <c:pt idx="32018">
                  <c:v>-306.42649999999998</c:v>
                </c:pt>
                <c:pt idx="32019">
                  <c:v>-306.42449999999997</c:v>
                </c:pt>
                <c:pt idx="32020">
                  <c:v>-306.42249999999996</c:v>
                </c:pt>
                <c:pt idx="32021">
                  <c:v>-306.42049999999995</c:v>
                </c:pt>
                <c:pt idx="32022">
                  <c:v>-306.41849999999999</c:v>
                </c:pt>
                <c:pt idx="32023">
                  <c:v>-306.41649999999998</c:v>
                </c:pt>
                <c:pt idx="32024">
                  <c:v>-306.41449999999998</c:v>
                </c:pt>
                <c:pt idx="32025">
                  <c:v>-306.41249999999997</c:v>
                </c:pt>
                <c:pt idx="32026">
                  <c:v>-306.41049999999996</c:v>
                </c:pt>
                <c:pt idx="32027">
                  <c:v>-306.4085</c:v>
                </c:pt>
                <c:pt idx="32028">
                  <c:v>-306.40649999999999</c:v>
                </c:pt>
                <c:pt idx="32029">
                  <c:v>-306.40449999999998</c:v>
                </c:pt>
                <c:pt idx="32030">
                  <c:v>-306.40249999999997</c:v>
                </c:pt>
                <c:pt idx="32031">
                  <c:v>-306.40049999999997</c:v>
                </c:pt>
                <c:pt idx="32032">
                  <c:v>-306.39850000000001</c:v>
                </c:pt>
                <c:pt idx="32033">
                  <c:v>-306.39649999999995</c:v>
                </c:pt>
                <c:pt idx="32034">
                  <c:v>-306.39449999999999</c:v>
                </c:pt>
                <c:pt idx="32035">
                  <c:v>-306.39249999999998</c:v>
                </c:pt>
                <c:pt idx="32036">
                  <c:v>-306.39049999999997</c:v>
                </c:pt>
                <c:pt idx="32037">
                  <c:v>-306.38849999999996</c:v>
                </c:pt>
                <c:pt idx="32038">
                  <c:v>-306.38649999999996</c:v>
                </c:pt>
                <c:pt idx="32039">
                  <c:v>-306.3845</c:v>
                </c:pt>
                <c:pt idx="32040">
                  <c:v>-306.38249999999999</c:v>
                </c:pt>
                <c:pt idx="32041">
                  <c:v>-306.38049999999998</c:v>
                </c:pt>
                <c:pt idx="32042">
                  <c:v>-306.37849999999997</c:v>
                </c:pt>
                <c:pt idx="32043">
                  <c:v>-306.37649999999996</c:v>
                </c:pt>
                <c:pt idx="32044">
                  <c:v>-306.37450000000001</c:v>
                </c:pt>
                <c:pt idx="32045">
                  <c:v>-306.37249999999995</c:v>
                </c:pt>
                <c:pt idx="32046">
                  <c:v>-306.37049999999999</c:v>
                </c:pt>
                <c:pt idx="32047">
                  <c:v>-306.36849999999998</c:v>
                </c:pt>
                <c:pt idx="32048">
                  <c:v>-306.36649999999997</c:v>
                </c:pt>
                <c:pt idx="32049">
                  <c:v>-306.36449999999996</c:v>
                </c:pt>
                <c:pt idx="32050">
                  <c:v>-306.36249999999995</c:v>
                </c:pt>
                <c:pt idx="32051">
                  <c:v>-306.3605</c:v>
                </c:pt>
                <c:pt idx="32052">
                  <c:v>-306.35849999999999</c:v>
                </c:pt>
                <c:pt idx="32053">
                  <c:v>-306.35649999999998</c:v>
                </c:pt>
                <c:pt idx="32054">
                  <c:v>-306.35449999999997</c:v>
                </c:pt>
                <c:pt idx="32055">
                  <c:v>-306.35249999999996</c:v>
                </c:pt>
                <c:pt idx="32056">
                  <c:v>-306.35050000000001</c:v>
                </c:pt>
                <c:pt idx="32057">
                  <c:v>-306.34849999999994</c:v>
                </c:pt>
                <c:pt idx="32058">
                  <c:v>-306.34649999999999</c:v>
                </c:pt>
                <c:pt idx="32059">
                  <c:v>-306.34449999999998</c:v>
                </c:pt>
                <c:pt idx="32060">
                  <c:v>-306.34249999999997</c:v>
                </c:pt>
                <c:pt idx="32061">
                  <c:v>-306.34049999999996</c:v>
                </c:pt>
                <c:pt idx="32062">
                  <c:v>-306.33849999999995</c:v>
                </c:pt>
                <c:pt idx="32063">
                  <c:v>-306.3365</c:v>
                </c:pt>
                <c:pt idx="32064">
                  <c:v>-306.33449999999999</c:v>
                </c:pt>
                <c:pt idx="32065">
                  <c:v>-306.33249999999998</c:v>
                </c:pt>
                <c:pt idx="32066">
                  <c:v>-306.33049999999997</c:v>
                </c:pt>
                <c:pt idx="32067">
                  <c:v>-306.32849999999996</c:v>
                </c:pt>
                <c:pt idx="32068">
                  <c:v>-306.32650000000001</c:v>
                </c:pt>
                <c:pt idx="32069">
                  <c:v>-306.32449999999994</c:v>
                </c:pt>
                <c:pt idx="32070">
                  <c:v>-306.32249999999999</c:v>
                </c:pt>
                <c:pt idx="32071">
                  <c:v>-306.32049999999998</c:v>
                </c:pt>
                <c:pt idx="32072">
                  <c:v>-306.31849999999997</c:v>
                </c:pt>
                <c:pt idx="32073">
                  <c:v>-306.31649999999996</c:v>
                </c:pt>
                <c:pt idx="32074">
                  <c:v>-306.31449999999995</c:v>
                </c:pt>
                <c:pt idx="32075">
                  <c:v>-306.3125</c:v>
                </c:pt>
                <c:pt idx="32076">
                  <c:v>-306.31049999999999</c:v>
                </c:pt>
                <c:pt idx="32077">
                  <c:v>-306.30849999999998</c:v>
                </c:pt>
                <c:pt idx="32078">
                  <c:v>-306.30649999999997</c:v>
                </c:pt>
                <c:pt idx="32079">
                  <c:v>-306.30449999999996</c:v>
                </c:pt>
                <c:pt idx="32080">
                  <c:v>-306.30250000000001</c:v>
                </c:pt>
                <c:pt idx="32081">
                  <c:v>-306.30049999999994</c:v>
                </c:pt>
                <c:pt idx="32082">
                  <c:v>-306.29849999999999</c:v>
                </c:pt>
                <c:pt idx="32083">
                  <c:v>-306.29649999999998</c:v>
                </c:pt>
                <c:pt idx="32084">
                  <c:v>-306.29449999999997</c:v>
                </c:pt>
                <c:pt idx="32085">
                  <c:v>-306.29249999999996</c:v>
                </c:pt>
                <c:pt idx="32086">
                  <c:v>-306.29049999999995</c:v>
                </c:pt>
                <c:pt idx="32087">
                  <c:v>-306.2885</c:v>
                </c:pt>
                <c:pt idx="32088">
                  <c:v>-306.28649999999999</c:v>
                </c:pt>
                <c:pt idx="32089">
                  <c:v>-306.28449999999998</c:v>
                </c:pt>
                <c:pt idx="32090">
                  <c:v>-306.28249999999997</c:v>
                </c:pt>
                <c:pt idx="32091">
                  <c:v>-306.28049999999996</c:v>
                </c:pt>
                <c:pt idx="32092">
                  <c:v>-306.27850000000001</c:v>
                </c:pt>
                <c:pt idx="32093">
                  <c:v>-306.27649999999994</c:v>
                </c:pt>
                <c:pt idx="32094">
                  <c:v>-306.27449999999999</c:v>
                </c:pt>
                <c:pt idx="32095">
                  <c:v>-306.27249999999998</c:v>
                </c:pt>
                <c:pt idx="32096">
                  <c:v>-306.27049999999997</c:v>
                </c:pt>
                <c:pt idx="32097">
                  <c:v>-306.26849999999996</c:v>
                </c:pt>
                <c:pt idx="32098">
                  <c:v>-306.26649999999995</c:v>
                </c:pt>
                <c:pt idx="32099">
                  <c:v>-306.2645</c:v>
                </c:pt>
                <c:pt idx="32100">
                  <c:v>-306.26249999999999</c:v>
                </c:pt>
                <c:pt idx="32101">
                  <c:v>-306.26049999999998</c:v>
                </c:pt>
                <c:pt idx="32102">
                  <c:v>-306.25849999999997</c:v>
                </c:pt>
                <c:pt idx="32103">
                  <c:v>-306.25649999999996</c:v>
                </c:pt>
                <c:pt idx="32104">
                  <c:v>-306.25450000000001</c:v>
                </c:pt>
                <c:pt idx="32105">
                  <c:v>-306.2525</c:v>
                </c:pt>
                <c:pt idx="32106">
                  <c:v>-306.25049999999999</c:v>
                </c:pt>
                <c:pt idx="32107">
                  <c:v>-306.24849999999998</c:v>
                </c:pt>
                <c:pt idx="32108">
                  <c:v>-306.24649999999997</c:v>
                </c:pt>
                <c:pt idx="32109">
                  <c:v>-306.24449999999996</c:v>
                </c:pt>
                <c:pt idx="32110">
                  <c:v>-306.24249999999995</c:v>
                </c:pt>
                <c:pt idx="32111">
                  <c:v>-306.2405</c:v>
                </c:pt>
                <c:pt idx="32112">
                  <c:v>-306.23849999999999</c:v>
                </c:pt>
                <c:pt idx="32113">
                  <c:v>-306.23649999999998</c:v>
                </c:pt>
                <c:pt idx="32114">
                  <c:v>-306.23449999999997</c:v>
                </c:pt>
                <c:pt idx="32115">
                  <c:v>-306.23249999999996</c:v>
                </c:pt>
                <c:pt idx="32116">
                  <c:v>-306.23050000000001</c:v>
                </c:pt>
                <c:pt idx="32117">
                  <c:v>-306.2285</c:v>
                </c:pt>
                <c:pt idx="32118">
                  <c:v>-306.22649999999999</c:v>
                </c:pt>
                <c:pt idx="32119">
                  <c:v>-306.22449999999998</c:v>
                </c:pt>
                <c:pt idx="32120">
                  <c:v>-306.22249999999997</c:v>
                </c:pt>
                <c:pt idx="32121">
                  <c:v>-306.22049999999996</c:v>
                </c:pt>
                <c:pt idx="32122">
                  <c:v>-306.21849999999995</c:v>
                </c:pt>
                <c:pt idx="32123">
                  <c:v>-306.2165</c:v>
                </c:pt>
                <c:pt idx="32124">
                  <c:v>-306.21449999999999</c:v>
                </c:pt>
                <c:pt idx="32125">
                  <c:v>-306.21249999999998</c:v>
                </c:pt>
                <c:pt idx="32126">
                  <c:v>-306.21049999999997</c:v>
                </c:pt>
                <c:pt idx="32127">
                  <c:v>-306.20849999999996</c:v>
                </c:pt>
                <c:pt idx="32128">
                  <c:v>-306.20650000000001</c:v>
                </c:pt>
                <c:pt idx="32129">
                  <c:v>-306.2045</c:v>
                </c:pt>
                <c:pt idx="32130">
                  <c:v>-306.20249999999999</c:v>
                </c:pt>
                <c:pt idx="32131">
                  <c:v>-306.20049999999998</c:v>
                </c:pt>
                <c:pt idx="32132">
                  <c:v>-306.19849999999997</c:v>
                </c:pt>
                <c:pt idx="32133">
                  <c:v>-306.19649999999996</c:v>
                </c:pt>
                <c:pt idx="32134">
                  <c:v>-306.19449999999995</c:v>
                </c:pt>
                <c:pt idx="32135">
                  <c:v>-306.1925</c:v>
                </c:pt>
                <c:pt idx="32136">
                  <c:v>-306.19049999999999</c:v>
                </c:pt>
                <c:pt idx="32137">
                  <c:v>-306.18849999999998</c:v>
                </c:pt>
                <c:pt idx="32138">
                  <c:v>-306.18649999999997</c:v>
                </c:pt>
                <c:pt idx="32139">
                  <c:v>-306.18449999999996</c:v>
                </c:pt>
                <c:pt idx="32140">
                  <c:v>-306.1825</c:v>
                </c:pt>
                <c:pt idx="32141">
                  <c:v>-306.18049999999999</c:v>
                </c:pt>
                <c:pt idx="32142">
                  <c:v>-306.17849999999999</c:v>
                </c:pt>
                <c:pt idx="32143">
                  <c:v>-306.17649999999998</c:v>
                </c:pt>
                <c:pt idx="32144">
                  <c:v>-306.17449999999997</c:v>
                </c:pt>
                <c:pt idx="32145">
                  <c:v>-306.17249999999996</c:v>
                </c:pt>
                <c:pt idx="32146">
                  <c:v>-306.17049999999995</c:v>
                </c:pt>
                <c:pt idx="32147">
                  <c:v>-306.16849999999999</c:v>
                </c:pt>
                <c:pt idx="32148">
                  <c:v>-306.16649999999998</c:v>
                </c:pt>
                <c:pt idx="32149">
                  <c:v>-306.16449999999998</c:v>
                </c:pt>
                <c:pt idx="32150">
                  <c:v>-306.16249999999997</c:v>
                </c:pt>
                <c:pt idx="32151">
                  <c:v>-306.16049999999996</c:v>
                </c:pt>
                <c:pt idx="32152">
                  <c:v>-306.1585</c:v>
                </c:pt>
                <c:pt idx="32153">
                  <c:v>-306.15649999999999</c:v>
                </c:pt>
                <c:pt idx="32154">
                  <c:v>-306.15449999999998</c:v>
                </c:pt>
                <c:pt idx="32155">
                  <c:v>-306.15249999999997</c:v>
                </c:pt>
                <c:pt idx="32156">
                  <c:v>-306.15049999999997</c:v>
                </c:pt>
                <c:pt idx="32157">
                  <c:v>-306.14850000000001</c:v>
                </c:pt>
                <c:pt idx="32158">
                  <c:v>-306.14649999999995</c:v>
                </c:pt>
                <c:pt idx="32159">
                  <c:v>-306.14449999999999</c:v>
                </c:pt>
                <c:pt idx="32160">
                  <c:v>-306.14249999999998</c:v>
                </c:pt>
                <c:pt idx="32161">
                  <c:v>-306.14049999999997</c:v>
                </c:pt>
                <c:pt idx="32162">
                  <c:v>-306.13849999999996</c:v>
                </c:pt>
                <c:pt idx="32163">
                  <c:v>-306.13649999999996</c:v>
                </c:pt>
                <c:pt idx="32164">
                  <c:v>-306.1345</c:v>
                </c:pt>
                <c:pt idx="32165">
                  <c:v>-306.13249999999999</c:v>
                </c:pt>
                <c:pt idx="32166">
                  <c:v>-306.13049999999998</c:v>
                </c:pt>
                <c:pt idx="32167">
                  <c:v>-306.12849999999997</c:v>
                </c:pt>
                <c:pt idx="32168">
                  <c:v>-306.12649999999996</c:v>
                </c:pt>
                <c:pt idx="32169">
                  <c:v>-306.12450000000001</c:v>
                </c:pt>
                <c:pt idx="32170">
                  <c:v>-306.12249999999995</c:v>
                </c:pt>
                <c:pt idx="32171">
                  <c:v>-306.12049999999999</c:v>
                </c:pt>
                <c:pt idx="32172">
                  <c:v>-306.11849999999998</c:v>
                </c:pt>
                <c:pt idx="32173">
                  <c:v>-306.11649999999997</c:v>
                </c:pt>
                <c:pt idx="32174">
                  <c:v>-306.11449999999996</c:v>
                </c:pt>
                <c:pt idx="32175">
                  <c:v>-306.11249999999995</c:v>
                </c:pt>
                <c:pt idx="32176">
                  <c:v>-306.1105</c:v>
                </c:pt>
                <c:pt idx="32177">
                  <c:v>-306.10849999999999</c:v>
                </c:pt>
                <c:pt idx="32178">
                  <c:v>-306.10649999999998</c:v>
                </c:pt>
                <c:pt idx="32179">
                  <c:v>-306.10449999999997</c:v>
                </c:pt>
                <c:pt idx="32180">
                  <c:v>-306.10249999999996</c:v>
                </c:pt>
                <c:pt idx="32181">
                  <c:v>-306.10050000000001</c:v>
                </c:pt>
                <c:pt idx="32182">
                  <c:v>-306.09849999999994</c:v>
                </c:pt>
                <c:pt idx="32183">
                  <c:v>-306.09649999999999</c:v>
                </c:pt>
                <c:pt idx="32184">
                  <c:v>-306.09449999999998</c:v>
                </c:pt>
                <c:pt idx="32185">
                  <c:v>-306.09249999999997</c:v>
                </c:pt>
                <c:pt idx="32186">
                  <c:v>-306.09049999999996</c:v>
                </c:pt>
                <c:pt idx="32187">
                  <c:v>-306.08849999999995</c:v>
                </c:pt>
                <c:pt idx="32188">
                  <c:v>-306.0865</c:v>
                </c:pt>
                <c:pt idx="32189">
                  <c:v>-306.08449999999999</c:v>
                </c:pt>
                <c:pt idx="32190">
                  <c:v>-306.08249999999998</c:v>
                </c:pt>
                <c:pt idx="32191">
                  <c:v>-306.08049999999997</c:v>
                </c:pt>
                <c:pt idx="32192">
                  <c:v>-306.07849999999996</c:v>
                </c:pt>
                <c:pt idx="32193">
                  <c:v>-306.07650000000001</c:v>
                </c:pt>
                <c:pt idx="32194">
                  <c:v>-306.07449999999994</c:v>
                </c:pt>
                <c:pt idx="32195">
                  <c:v>-306.07249999999999</c:v>
                </c:pt>
                <c:pt idx="32196">
                  <c:v>-306.07049999999998</c:v>
                </c:pt>
                <c:pt idx="32197">
                  <c:v>-306.06849999999997</c:v>
                </c:pt>
                <c:pt idx="32198">
                  <c:v>-306.06649999999996</c:v>
                </c:pt>
                <c:pt idx="32199">
                  <c:v>-306.06449999999995</c:v>
                </c:pt>
                <c:pt idx="32200">
                  <c:v>-306.0625</c:v>
                </c:pt>
                <c:pt idx="32201">
                  <c:v>-306.06049999999999</c:v>
                </c:pt>
                <c:pt idx="32202">
                  <c:v>-306.05849999999998</c:v>
                </c:pt>
                <c:pt idx="32203">
                  <c:v>-306.05649999999997</c:v>
                </c:pt>
                <c:pt idx="32204">
                  <c:v>-306.05449999999996</c:v>
                </c:pt>
                <c:pt idx="32205">
                  <c:v>-306.05250000000001</c:v>
                </c:pt>
                <c:pt idx="32206">
                  <c:v>-306.05049999999994</c:v>
                </c:pt>
                <c:pt idx="32207">
                  <c:v>-306.04849999999999</c:v>
                </c:pt>
                <c:pt idx="32208">
                  <c:v>-306.04649999999998</c:v>
                </c:pt>
                <c:pt idx="32209">
                  <c:v>-306.04449999999997</c:v>
                </c:pt>
                <c:pt idx="32210">
                  <c:v>-306.04249999999996</c:v>
                </c:pt>
                <c:pt idx="32211">
                  <c:v>-306.04049999999995</c:v>
                </c:pt>
                <c:pt idx="32212">
                  <c:v>-306.0385</c:v>
                </c:pt>
                <c:pt idx="32213">
                  <c:v>-306.03649999999999</c:v>
                </c:pt>
                <c:pt idx="32214">
                  <c:v>-306.03449999999998</c:v>
                </c:pt>
                <c:pt idx="32215">
                  <c:v>-306.03249999999997</c:v>
                </c:pt>
                <c:pt idx="32216">
                  <c:v>-306.03049999999996</c:v>
                </c:pt>
                <c:pt idx="32217">
                  <c:v>-306.02850000000001</c:v>
                </c:pt>
                <c:pt idx="32218">
                  <c:v>-306.02649999999994</c:v>
                </c:pt>
                <c:pt idx="32219">
                  <c:v>-306.02449999999999</c:v>
                </c:pt>
                <c:pt idx="32220">
                  <c:v>-306.02249999999998</c:v>
                </c:pt>
                <c:pt idx="32221">
                  <c:v>-306.02049999999997</c:v>
                </c:pt>
                <c:pt idx="32222">
                  <c:v>-306.01849999999996</c:v>
                </c:pt>
                <c:pt idx="32223">
                  <c:v>-306.01649999999995</c:v>
                </c:pt>
                <c:pt idx="32224">
                  <c:v>-306.0145</c:v>
                </c:pt>
                <c:pt idx="32225">
                  <c:v>-306.01249999999999</c:v>
                </c:pt>
                <c:pt idx="32226">
                  <c:v>-306.01049999999998</c:v>
                </c:pt>
                <c:pt idx="32227">
                  <c:v>-306.00849999999997</c:v>
                </c:pt>
                <c:pt idx="32228">
                  <c:v>-306.00649999999996</c:v>
                </c:pt>
                <c:pt idx="32229">
                  <c:v>-306.00450000000001</c:v>
                </c:pt>
                <c:pt idx="32230">
                  <c:v>-306.0025</c:v>
                </c:pt>
                <c:pt idx="32231">
                  <c:v>-306.00049999999999</c:v>
                </c:pt>
                <c:pt idx="32232">
                  <c:v>-305.99849999999998</c:v>
                </c:pt>
                <c:pt idx="32233">
                  <c:v>-305.99649999999997</c:v>
                </c:pt>
                <c:pt idx="32234">
                  <c:v>-305.99449999999996</c:v>
                </c:pt>
                <c:pt idx="32235">
                  <c:v>-305.99249999999995</c:v>
                </c:pt>
                <c:pt idx="32236">
                  <c:v>-305.9905</c:v>
                </c:pt>
                <c:pt idx="32237">
                  <c:v>-305.98849999999999</c:v>
                </c:pt>
                <c:pt idx="32238">
                  <c:v>-305.98649999999998</c:v>
                </c:pt>
                <c:pt idx="32239">
                  <c:v>-305.98449999999997</c:v>
                </c:pt>
                <c:pt idx="32240">
                  <c:v>-305.98249999999996</c:v>
                </c:pt>
                <c:pt idx="32241">
                  <c:v>-305.98050000000001</c:v>
                </c:pt>
                <c:pt idx="32242">
                  <c:v>-305.9785</c:v>
                </c:pt>
                <c:pt idx="32243">
                  <c:v>-305.97649999999999</c:v>
                </c:pt>
                <c:pt idx="32244">
                  <c:v>-305.97449999999998</c:v>
                </c:pt>
                <c:pt idx="32245">
                  <c:v>-305.97249999999997</c:v>
                </c:pt>
                <c:pt idx="32246">
                  <c:v>-305.97049999999996</c:v>
                </c:pt>
                <c:pt idx="32247">
                  <c:v>-305.96849999999995</c:v>
                </c:pt>
                <c:pt idx="32248">
                  <c:v>-305.9665</c:v>
                </c:pt>
                <c:pt idx="32249">
                  <c:v>-305.96449999999999</c:v>
                </c:pt>
                <c:pt idx="32250">
                  <c:v>-305.96249999999998</c:v>
                </c:pt>
                <c:pt idx="32251">
                  <c:v>-305.96049999999997</c:v>
                </c:pt>
                <c:pt idx="32252">
                  <c:v>-305.95849999999996</c:v>
                </c:pt>
                <c:pt idx="32253">
                  <c:v>-305.95650000000001</c:v>
                </c:pt>
                <c:pt idx="32254">
                  <c:v>-305.9545</c:v>
                </c:pt>
                <c:pt idx="32255">
                  <c:v>-305.95249999999999</c:v>
                </c:pt>
                <c:pt idx="32256">
                  <c:v>-305.95049999999998</c:v>
                </c:pt>
                <c:pt idx="32257">
                  <c:v>-305.94849999999997</c:v>
                </c:pt>
                <c:pt idx="32258">
                  <c:v>-305.94649999999996</c:v>
                </c:pt>
                <c:pt idx="32259">
                  <c:v>-305.94449999999995</c:v>
                </c:pt>
                <c:pt idx="32260">
                  <c:v>-305.9425</c:v>
                </c:pt>
                <c:pt idx="32261">
                  <c:v>-305.94049999999999</c:v>
                </c:pt>
                <c:pt idx="32262">
                  <c:v>-305.93849999999998</c:v>
                </c:pt>
                <c:pt idx="32263">
                  <c:v>-305.93649999999997</c:v>
                </c:pt>
                <c:pt idx="32264">
                  <c:v>-305.93449999999996</c:v>
                </c:pt>
                <c:pt idx="32265">
                  <c:v>-305.9325</c:v>
                </c:pt>
                <c:pt idx="32266">
                  <c:v>-305.93049999999999</c:v>
                </c:pt>
                <c:pt idx="32267">
                  <c:v>-305.92849999999999</c:v>
                </c:pt>
                <c:pt idx="32268">
                  <c:v>-305.92649999999998</c:v>
                </c:pt>
                <c:pt idx="32269">
                  <c:v>-305.92449999999997</c:v>
                </c:pt>
                <c:pt idx="32270">
                  <c:v>-305.92249999999996</c:v>
                </c:pt>
                <c:pt idx="32271">
                  <c:v>-305.92049999999995</c:v>
                </c:pt>
                <c:pt idx="32272">
                  <c:v>-305.91849999999999</c:v>
                </c:pt>
                <c:pt idx="32273">
                  <c:v>-305.91649999999998</c:v>
                </c:pt>
                <c:pt idx="32274">
                  <c:v>-305.91449999999998</c:v>
                </c:pt>
                <c:pt idx="32275">
                  <c:v>-305.91249999999997</c:v>
                </c:pt>
                <c:pt idx="32276">
                  <c:v>-305.91049999999996</c:v>
                </c:pt>
                <c:pt idx="32277">
                  <c:v>-305.9085</c:v>
                </c:pt>
                <c:pt idx="32278">
                  <c:v>-305.90649999999999</c:v>
                </c:pt>
                <c:pt idx="32279">
                  <c:v>-305.90449999999998</c:v>
                </c:pt>
                <c:pt idx="32280">
                  <c:v>-305.90249999999997</c:v>
                </c:pt>
                <c:pt idx="32281">
                  <c:v>-305.90049999999997</c:v>
                </c:pt>
                <c:pt idx="32282">
                  <c:v>-305.89850000000001</c:v>
                </c:pt>
                <c:pt idx="32283">
                  <c:v>-305.89649999999995</c:v>
                </c:pt>
                <c:pt idx="32284">
                  <c:v>-305.89449999999999</c:v>
                </c:pt>
                <c:pt idx="32285">
                  <c:v>-305.89249999999998</c:v>
                </c:pt>
                <c:pt idx="32286">
                  <c:v>-305.89049999999997</c:v>
                </c:pt>
                <c:pt idx="32287">
                  <c:v>-305.88849999999996</c:v>
                </c:pt>
                <c:pt idx="32288">
                  <c:v>-305.88649999999996</c:v>
                </c:pt>
                <c:pt idx="32289">
                  <c:v>-305.8845</c:v>
                </c:pt>
                <c:pt idx="32290">
                  <c:v>-305.88249999999999</c:v>
                </c:pt>
                <c:pt idx="32291">
                  <c:v>-305.88049999999998</c:v>
                </c:pt>
                <c:pt idx="32292">
                  <c:v>-305.87849999999997</c:v>
                </c:pt>
                <c:pt idx="32293">
                  <c:v>-305.87649999999996</c:v>
                </c:pt>
                <c:pt idx="32294">
                  <c:v>-305.87450000000001</c:v>
                </c:pt>
                <c:pt idx="32295">
                  <c:v>-305.87249999999995</c:v>
                </c:pt>
                <c:pt idx="32296">
                  <c:v>-305.87049999999999</c:v>
                </c:pt>
                <c:pt idx="32297">
                  <c:v>-305.86849999999998</c:v>
                </c:pt>
                <c:pt idx="32298">
                  <c:v>-305.86649999999997</c:v>
                </c:pt>
                <c:pt idx="32299">
                  <c:v>-305.86449999999996</c:v>
                </c:pt>
                <c:pt idx="32300">
                  <c:v>-305.86249999999995</c:v>
                </c:pt>
                <c:pt idx="32301">
                  <c:v>-305.8605</c:v>
                </c:pt>
                <c:pt idx="32302">
                  <c:v>-305.85849999999999</c:v>
                </c:pt>
                <c:pt idx="32303">
                  <c:v>-305.85649999999998</c:v>
                </c:pt>
                <c:pt idx="32304">
                  <c:v>-305.85449999999997</c:v>
                </c:pt>
                <c:pt idx="32305">
                  <c:v>-305.85249999999996</c:v>
                </c:pt>
                <c:pt idx="32306">
                  <c:v>-305.85050000000001</c:v>
                </c:pt>
                <c:pt idx="32307">
                  <c:v>-305.84849999999994</c:v>
                </c:pt>
                <c:pt idx="32308">
                  <c:v>-305.84649999999999</c:v>
                </c:pt>
                <c:pt idx="32309">
                  <c:v>-305.84449999999998</c:v>
                </c:pt>
                <c:pt idx="32310">
                  <c:v>-305.84249999999997</c:v>
                </c:pt>
                <c:pt idx="32311">
                  <c:v>-305.84049999999996</c:v>
                </c:pt>
                <c:pt idx="32312">
                  <c:v>-305.83849999999995</c:v>
                </c:pt>
                <c:pt idx="32313">
                  <c:v>-305.8365</c:v>
                </c:pt>
                <c:pt idx="32314">
                  <c:v>-305.83449999999999</c:v>
                </c:pt>
                <c:pt idx="32315">
                  <c:v>-305.83249999999998</c:v>
                </c:pt>
                <c:pt idx="32316">
                  <c:v>-305.83049999999997</c:v>
                </c:pt>
                <c:pt idx="32317">
                  <c:v>-305.82849999999996</c:v>
                </c:pt>
                <c:pt idx="32318">
                  <c:v>-305.82650000000001</c:v>
                </c:pt>
                <c:pt idx="32319">
                  <c:v>-305.82449999999994</c:v>
                </c:pt>
                <c:pt idx="32320">
                  <c:v>-305.82249999999999</c:v>
                </c:pt>
                <c:pt idx="32321">
                  <c:v>-305.82049999999998</c:v>
                </c:pt>
                <c:pt idx="32322">
                  <c:v>-305.81849999999997</c:v>
                </c:pt>
                <c:pt idx="32323">
                  <c:v>-305.81649999999996</c:v>
                </c:pt>
                <c:pt idx="32324">
                  <c:v>-305.81449999999995</c:v>
                </c:pt>
                <c:pt idx="32325">
                  <c:v>-305.8125</c:v>
                </c:pt>
                <c:pt idx="32326">
                  <c:v>-305.81049999999999</c:v>
                </c:pt>
                <c:pt idx="32327">
                  <c:v>-305.80849999999998</c:v>
                </c:pt>
                <c:pt idx="32328">
                  <c:v>-305.80649999999997</c:v>
                </c:pt>
                <c:pt idx="32329">
                  <c:v>-305.80449999999996</c:v>
                </c:pt>
                <c:pt idx="32330">
                  <c:v>-305.80250000000001</c:v>
                </c:pt>
                <c:pt idx="32331">
                  <c:v>-305.80049999999994</c:v>
                </c:pt>
                <c:pt idx="32332">
                  <c:v>-305.79849999999999</c:v>
                </c:pt>
                <c:pt idx="32333">
                  <c:v>-305.79649999999998</c:v>
                </c:pt>
                <c:pt idx="32334">
                  <c:v>-305.79449999999997</c:v>
                </c:pt>
                <c:pt idx="32335">
                  <c:v>-305.79249999999996</c:v>
                </c:pt>
                <c:pt idx="32336">
                  <c:v>-305.79049999999995</c:v>
                </c:pt>
                <c:pt idx="32337">
                  <c:v>-305.7885</c:v>
                </c:pt>
                <c:pt idx="32338">
                  <c:v>-305.78649999999999</c:v>
                </c:pt>
                <c:pt idx="32339">
                  <c:v>-305.78449999999998</c:v>
                </c:pt>
                <c:pt idx="32340">
                  <c:v>-305.78249999999997</c:v>
                </c:pt>
                <c:pt idx="32341">
                  <c:v>-305.78049999999996</c:v>
                </c:pt>
                <c:pt idx="32342">
                  <c:v>-305.77850000000001</c:v>
                </c:pt>
                <c:pt idx="32343">
                  <c:v>-305.77649999999994</c:v>
                </c:pt>
                <c:pt idx="32344">
                  <c:v>-305.77449999999999</c:v>
                </c:pt>
                <c:pt idx="32345">
                  <c:v>-305.77249999999998</c:v>
                </c:pt>
                <c:pt idx="32346">
                  <c:v>-305.77049999999997</c:v>
                </c:pt>
                <c:pt idx="32347">
                  <c:v>-305.76849999999996</c:v>
                </c:pt>
                <c:pt idx="32348">
                  <c:v>-305.76649999999995</c:v>
                </c:pt>
                <c:pt idx="32349">
                  <c:v>-305.7645</c:v>
                </c:pt>
                <c:pt idx="32350">
                  <c:v>-305.76249999999999</c:v>
                </c:pt>
                <c:pt idx="32351">
                  <c:v>-305.76049999999998</c:v>
                </c:pt>
                <c:pt idx="32352">
                  <c:v>-305.75849999999997</c:v>
                </c:pt>
                <c:pt idx="32353">
                  <c:v>-305.75649999999996</c:v>
                </c:pt>
                <c:pt idx="32354">
                  <c:v>-305.75450000000001</c:v>
                </c:pt>
                <c:pt idx="32355">
                  <c:v>-305.7525</c:v>
                </c:pt>
                <c:pt idx="32356">
                  <c:v>-305.75049999999999</c:v>
                </c:pt>
                <c:pt idx="32357">
                  <c:v>-305.74849999999998</c:v>
                </c:pt>
                <c:pt idx="32358">
                  <c:v>-305.74649999999997</c:v>
                </c:pt>
                <c:pt idx="32359">
                  <c:v>-305.74449999999996</c:v>
                </c:pt>
                <c:pt idx="32360">
                  <c:v>-305.74249999999995</c:v>
                </c:pt>
                <c:pt idx="32361">
                  <c:v>-305.7405</c:v>
                </c:pt>
                <c:pt idx="32362">
                  <c:v>-305.73849999999999</c:v>
                </c:pt>
                <c:pt idx="32363">
                  <c:v>-305.73649999999998</c:v>
                </c:pt>
                <c:pt idx="32364">
                  <c:v>-305.73449999999997</c:v>
                </c:pt>
                <c:pt idx="32365">
                  <c:v>-305.73249999999996</c:v>
                </c:pt>
                <c:pt idx="32366">
                  <c:v>-305.73050000000001</c:v>
                </c:pt>
                <c:pt idx="32367">
                  <c:v>-305.7285</c:v>
                </c:pt>
                <c:pt idx="32368">
                  <c:v>-305.72649999999999</c:v>
                </c:pt>
                <c:pt idx="32369">
                  <c:v>-305.72449999999998</c:v>
                </c:pt>
                <c:pt idx="32370">
                  <c:v>-305.72249999999997</c:v>
                </c:pt>
                <c:pt idx="32371">
                  <c:v>-305.72049999999996</c:v>
                </c:pt>
                <c:pt idx="32372">
                  <c:v>-305.71849999999995</c:v>
                </c:pt>
                <c:pt idx="32373">
                  <c:v>-305.7165</c:v>
                </c:pt>
                <c:pt idx="32374">
                  <c:v>-305.71449999999999</c:v>
                </c:pt>
                <c:pt idx="32375">
                  <c:v>-305.71249999999998</c:v>
                </c:pt>
                <c:pt idx="32376">
                  <c:v>-305.71049999999997</c:v>
                </c:pt>
                <c:pt idx="32377">
                  <c:v>-305.70849999999996</c:v>
                </c:pt>
                <c:pt idx="32378">
                  <c:v>-305.70650000000001</c:v>
                </c:pt>
                <c:pt idx="32379">
                  <c:v>-305.7045</c:v>
                </c:pt>
                <c:pt idx="32380">
                  <c:v>-305.70249999999999</c:v>
                </c:pt>
                <c:pt idx="32381">
                  <c:v>-305.70049999999998</c:v>
                </c:pt>
                <c:pt idx="32382">
                  <c:v>-305.69849999999997</c:v>
                </c:pt>
                <c:pt idx="32383">
                  <c:v>-305.69649999999996</c:v>
                </c:pt>
                <c:pt idx="32384">
                  <c:v>-305.69449999999995</c:v>
                </c:pt>
                <c:pt idx="32385">
                  <c:v>-305.6925</c:v>
                </c:pt>
                <c:pt idx="32386">
                  <c:v>-305.69049999999999</c:v>
                </c:pt>
                <c:pt idx="32387">
                  <c:v>-305.68849999999998</c:v>
                </c:pt>
                <c:pt idx="32388">
                  <c:v>-305.68649999999997</c:v>
                </c:pt>
                <c:pt idx="32389">
                  <c:v>-305.68449999999996</c:v>
                </c:pt>
                <c:pt idx="32390">
                  <c:v>-305.6825</c:v>
                </c:pt>
                <c:pt idx="32391">
                  <c:v>-305.68049999999999</c:v>
                </c:pt>
                <c:pt idx="32392">
                  <c:v>-305.67849999999999</c:v>
                </c:pt>
                <c:pt idx="32393">
                  <c:v>-305.67649999999998</c:v>
                </c:pt>
                <c:pt idx="32394">
                  <c:v>-305.67449999999997</c:v>
                </c:pt>
                <c:pt idx="32395">
                  <c:v>-305.67249999999996</c:v>
                </c:pt>
                <c:pt idx="32396">
                  <c:v>-305.67049999999995</c:v>
                </c:pt>
                <c:pt idx="32397">
                  <c:v>-305.66849999999999</c:v>
                </c:pt>
                <c:pt idx="32398">
                  <c:v>-305.66649999999998</c:v>
                </c:pt>
                <c:pt idx="32399">
                  <c:v>-305.66449999999998</c:v>
                </c:pt>
                <c:pt idx="32400">
                  <c:v>-305.66249999999997</c:v>
                </c:pt>
                <c:pt idx="32401">
                  <c:v>-305.66049999999996</c:v>
                </c:pt>
                <c:pt idx="32402">
                  <c:v>-305.6585</c:v>
                </c:pt>
                <c:pt idx="32403">
                  <c:v>-305.65649999999999</c:v>
                </c:pt>
                <c:pt idx="32404">
                  <c:v>-305.65449999999998</c:v>
                </c:pt>
                <c:pt idx="32405">
                  <c:v>-305.65249999999997</c:v>
                </c:pt>
                <c:pt idx="32406">
                  <c:v>-305.65049999999997</c:v>
                </c:pt>
                <c:pt idx="32407">
                  <c:v>-305.64850000000001</c:v>
                </c:pt>
                <c:pt idx="32408">
                  <c:v>-305.64649999999995</c:v>
                </c:pt>
                <c:pt idx="32409">
                  <c:v>-305.64449999999999</c:v>
                </c:pt>
                <c:pt idx="32410">
                  <c:v>-305.64249999999998</c:v>
                </c:pt>
                <c:pt idx="32411">
                  <c:v>-305.64049999999997</c:v>
                </c:pt>
                <c:pt idx="32412">
                  <c:v>-305.63849999999996</c:v>
                </c:pt>
                <c:pt idx="32413">
                  <c:v>-305.63649999999996</c:v>
                </c:pt>
                <c:pt idx="32414">
                  <c:v>-305.6345</c:v>
                </c:pt>
                <c:pt idx="32415">
                  <c:v>-305.63249999999999</c:v>
                </c:pt>
                <c:pt idx="32416">
                  <c:v>-305.63049999999998</c:v>
                </c:pt>
                <c:pt idx="32417">
                  <c:v>-305.62849999999997</c:v>
                </c:pt>
                <c:pt idx="32418">
                  <c:v>-305.62649999999996</c:v>
                </c:pt>
                <c:pt idx="32419">
                  <c:v>-305.62450000000001</c:v>
                </c:pt>
                <c:pt idx="32420">
                  <c:v>-305.62249999999995</c:v>
                </c:pt>
                <c:pt idx="32421">
                  <c:v>-305.62049999999999</c:v>
                </c:pt>
                <c:pt idx="32422">
                  <c:v>-305.61849999999998</c:v>
                </c:pt>
                <c:pt idx="32423">
                  <c:v>-305.61649999999997</c:v>
                </c:pt>
                <c:pt idx="32424">
                  <c:v>-305.61449999999996</c:v>
                </c:pt>
                <c:pt idx="32425">
                  <c:v>-305.61249999999995</c:v>
                </c:pt>
                <c:pt idx="32426">
                  <c:v>-305.6105</c:v>
                </c:pt>
                <c:pt idx="32427">
                  <c:v>-305.60849999999999</c:v>
                </c:pt>
                <c:pt idx="32428">
                  <c:v>-305.60649999999998</c:v>
                </c:pt>
                <c:pt idx="32429">
                  <c:v>-305.60449999999997</c:v>
                </c:pt>
                <c:pt idx="32430">
                  <c:v>-305.60249999999996</c:v>
                </c:pt>
                <c:pt idx="32431">
                  <c:v>-305.60050000000001</c:v>
                </c:pt>
                <c:pt idx="32432">
                  <c:v>-305.59849999999994</c:v>
                </c:pt>
                <c:pt idx="32433">
                  <c:v>-305.59649999999999</c:v>
                </c:pt>
                <c:pt idx="32434">
                  <c:v>-305.59449999999998</c:v>
                </c:pt>
                <c:pt idx="32435">
                  <c:v>-305.59249999999997</c:v>
                </c:pt>
                <c:pt idx="32436">
                  <c:v>-305.59049999999996</c:v>
                </c:pt>
                <c:pt idx="32437">
                  <c:v>-305.58849999999995</c:v>
                </c:pt>
                <c:pt idx="32438">
                  <c:v>-305.5865</c:v>
                </c:pt>
                <c:pt idx="32439">
                  <c:v>-305.58449999999999</c:v>
                </c:pt>
                <c:pt idx="32440">
                  <c:v>-305.58249999999998</c:v>
                </c:pt>
                <c:pt idx="32441">
                  <c:v>-305.58049999999997</c:v>
                </c:pt>
                <c:pt idx="32442">
                  <c:v>-305.57849999999996</c:v>
                </c:pt>
                <c:pt idx="32443">
                  <c:v>-305.57650000000001</c:v>
                </c:pt>
                <c:pt idx="32444">
                  <c:v>-305.57449999999994</c:v>
                </c:pt>
                <c:pt idx="32445">
                  <c:v>-305.57249999999999</c:v>
                </c:pt>
                <c:pt idx="32446">
                  <c:v>-305.57049999999998</c:v>
                </c:pt>
                <c:pt idx="32447">
                  <c:v>-305.56849999999997</c:v>
                </c:pt>
                <c:pt idx="32448">
                  <c:v>-305.56649999999996</c:v>
                </c:pt>
                <c:pt idx="32449">
                  <c:v>-305.56449999999995</c:v>
                </c:pt>
                <c:pt idx="32450">
                  <c:v>-305.5625</c:v>
                </c:pt>
                <c:pt idx="32451">
                  <c:v>-305.56049999999999</c:v>
                </c:pt>
                <c:pt idx="32452">
                  <c:v>-305.55849999999998</c:v>
                </c:pt>
                <c:pt idx="32453">
                  <c:v>-305.55649999999997</c:v>
                </c:pt>
                <c:pt idx="32454">
                  <c:v>-305.55449999999996</c:v>
                </c:pt>
                <c:pt idx="32455">
                  <c:v>-305.55250000000001</c:v>
                </c:pt>
                <c:pt idx="32456">
                  <c:v>-305.55049999999994</c:v>
                </c:pt>
                <c:pt idx="32457">
                  <c:v>-305.54849999999999</c:v>
                </c:pt>
                <c:pt idx="32458">
                  <c:v>-305.54649999999998</c:v>
                </c:pt>
                <c:pt idx="32459">
                  <c:v>-305.54449999999997</c:v>
                </c:pt>
                <c:pt idx="32460">
                  <c:v>-305.54249999999996</c:v>
                </c:pt>
                <c:pt idx="32461">
                  <c:v>-305.54049999999995</c:v>
                </c:pt>
                <c:pt idx="32462">
                  <c:v>-305.5385</c:v>
                </c:pt>
                <c:pt idx="32463">
                  <c:v>-305.53649999999999</c:v>
                </c:pt>
                <c:pt idx="32464">
                  <c:v>-305.53449999999998</c:v>
                </c:pt>
                <c:pt idx="32465">
                  <c:v>-305.53249999999997</c:v>
                </c:pt>
                <c:pt idx="32466">
                  <c:v>-305.53049999999996</c:v>
                </c:pt>
                <c:pt idx="32467">
                  <c:v>-305.52850000000001</c:v>
                </c:pt>
                <c:pt idx="32468">
                  <c:v>-305.52649999999994</c:v>
                </c:pt>
                <c:pt idx="32469">
                  <c:v>-305.52449999999999</c:v>
                </c:pt>
                <c:pt idx="32470">
                  <c:v>-305.52249999999998</c:v>
                </c:pt>
                <c:pt idx="32471">
                  <c:v>-305.52049999999997</c:v>
                </c:pt>
                <c:pt idx="32472">
                  <c:v>-305.51849999999996</c:v>
                </c:pt>
                <c:pt idx="32473">
                  <c:v>-305.51649999999995</c:v>
                </c:pt>
                <c:pt idx="32474">
                  <c:v>-305.5145</c:v>
                </c:pt>
                <c:pt idx="32475">
                  <c:v>-305.51249999999999</c:v>
                </c:pt>
                <c:pt idx="32476">
                  <c:v>-305.51049999999998</c:v>
                </c:pt>
                <c:pt idx="32477">
                  <c:v>-305.50849999999997</c:v>
                </c:pt>
                <c:pt idx="32478">
                  <c:v>-305.50649999999996</c:v>
                </c:pt>
                <c:pt idx="32479">
                  <c:v>-305.50450000000001</c:v>
                </c:pt>
                <c:pt idx="32480">
                  <c:v>-305.5025</c:v>
                </c:pt>
                <c:pt idx="32481">
                  <c:v>-305.50049999999999</c:v>
                </c:pt>
                <c:pt idx="32482">
                  <c:v>-305.49849999999998</c:v>
                </c:pt>
                <c:pt idx="32483">
                  <c:v>-305.49649999999997</c:v>
                </c:pt>
                <c:pt idx="32484">
                  <c:v>-305.49449999999996</c:v>
                </c:pt>
                <c:pt idx="32485">
                  <c:v>-305.49249999999995</c:v>
                </c:pt>
                <c:pt idx="32486">
                  <c:v>-305.4905</c:v>
                </c:pt>
                <c:pt idx="32487">
                  <c:v>-305.48849999999999</c:v>
                </c:pt>
                <c:pt idx="32488">
                  <c:v>-305.48649999999998</c:v>
                </c:pt>
                <c:pt idx="32489">
                  <c:v>-305.48449999999997</c:v>
                </c:pt>
                <c:pt idx="32490">
                  <c:v>-305.48249999999996</c:v>
                </c:pt>
                <c:pt idx="32491">
                  <c:v>-305.48050000000001</c:v>
                </c:pt>
                <c:pt idx="32492">
                  <c:v>-305.4785</c:v>
                </c:pt>
                <c:pt idx="32493">
                  <c:v>-305.47649999999999</c:v>
                </c:pt>
                <c:pt idx="32494">
                  <c:v>-305.47449999999998</c:v>
                </c:pt>
                <c:pt idx="32495">
                  <c:v>-305.47249999999997</c:v>
                </c:pt>
                <c:pt idx="32496">
                  <c:v>-305.47049999999996</c:v>
                </c:pt>
                <c:pt idx="32497">
                  <c:v>-305.46849999999995</c:v>
                </c:pt>
                <c:pt idx="32498">
                  <c:v>-305.4665</c:v>
                </c:pt>
                <c:pt idx="32499">
                  <c:v>-305.46449999999999</c:v>
                </c:pt>
                <c:pt idx="32500">
                  <c:v>-305.46249999999998</c:v>
                </c:pt>
                <c:pt idx="32501">
                  <c:v>-305.46049999999997</c:v>
                </c:pt>
                <c:pt idx="32502">
                  <c:v>-305.45849999999996</c:v>
                </c:pt>
                <c:pt idx="32503">
                  <c:v>-305.45650000000001</c:v>
                </c:pt>
                <c:pt idx="32504">
                  <c:v>-305.4545</c:v>
                </c:pt>
                <c:pt idx="32505">
                  <c:v>-305.45249999999999</c:v>
                </c:pt>
                <c:pt idx="32506">
                  <c:v>-305.45049999999998</c:v>
                </c:pt>
                <c:pt idx="32507">
                  <c:v>-305.44849999999997</c:v>
                </c:pt>
                <c:pt idx="32508">
                  <c:v>-305.44649999999996</c:v>
                </c:pt>
                <c:pt idx="32509">
                  <c:v>-305.44449999999995</c:v>
                </c:pt>
                <c:pt idx="32510">
                  <c:v>-305.4425</c:v>
                </c:pt>
                <c:pt idx="32511">
                  <c:v>-305.44049999999999</c:v>
                </c:pt>
                <c:pt idx="32512">
                  <c:v>-305.43849999999998</c:v>
                </c:pt>
                <c:pt idx="32513">
                  <c:v>-305.43649999999997</c:v>
                </c:pt>
                <c:pt idx="32514">
                  <c:v>-305.43449999999996</c:v>
                </c:pt>
                <c:pt idx="32515">
                  <c:v>-305.4325</c:v>
                </c:pt>
                <c:pt idx="32516">
                  <c:v>-305.43049999999999</c:v>
                </c:pt>
                <c:pt idx="32517">
                  <c:v>-305.42849999999999</c:v>
                </c:pt>
                <c:pt idx="32518">
                  <c:v>-305.42649999999998</c:v>
                </c:pt>
                <c:pt idx="32519">
                  <c:v>-305.42449999999997</c:v>
                </c:pt>
                <c:pt idx="32520">
                  <c:v>-305.42249999999996</c:v>
                </c:pt>
                <c:pt idx="32521">
                  <c:v>-305.42049999999995</c:v>
                </c:pt>
                <c:pt idx="32522">
                  <c:v>-305.41849999999999</c:v>
                </c:pt>
                <c:pt idx="32523">
                  <c:v>-305.41649999999998</c:v>
                </c:pt>
                <c:pt idx="32524">
                  <c:v>-305.41449999999998</c:v>
                </c:pt>
                <c:pt idx="32525">
                  <c:v>-305.41249999999997</c:v>
                </c:pt>
                <c:pt idx="32526">
                  <c:v>-305.41049999999996</c:v>
                </c:pt>
                <c:pt idx="32527">
                  <c:v>-305.4085</c:v>
                </c:pt>
                <c:pt idx="32528">
                  <c:v>-305.40649999999999</c:v>
                </c:pt>
                <c:pt idx="32529">
                  <c:v>-305.40449999999998</c:v>
                </c:pt>
                <c:pt idx="32530">
                  <c:v>-305.40249999999997</c:v>
                </c:pt>
                <c:pt idx="32531">
                  <c:v>-305.40049999999997</c:v>
                </c:pt>
                <c:pt idx="32532">
                  <c:v>-305.39850000000001</c:v>
                </c:pt>
                <c:pt idx="32533">
                  <c:v>-305.39649999999995</c:v>
                </c:pt>
                <c:pt idx="32534">
                  <c:v>-305.39449999999999</c:v>
                </c:pt>
                <c:pt idx="32535">
                  <c:v>-305.39249999999998</c:v>
                </c:pt>
                <c:pt idx="32536">
                  <c:v>-305.39049999999997</c:v>
                </c:pt>
                <c:pt idx="32537">
                  <c:v>-305.38849999999996</c:v>
                </c:pt>
                <c:pt idx="32538">
                  <c:v>-305.38649999999996</c:v>
                </c:pt>
                <c:pt idx="32539">
                  <c:v>-305.3845</c:v>
                </c:pt>
                <c:pt idx="32540">
                  <c:v>-305.38249999999999</c:v>
                </c:pt>
                <c:pt idx="32541">
                  <c:v>-305.38049999999998</c:v>
                </c:pt>
                <c:pt idx="32542">
                  <c:v>-305.37849999999997</c:v>
                </c:pt>
                <c:pt idx="32543">
                  <c:v>-305.37649999999996</c:v>
                </c:pt>
                <c:pt idx="32544">
                  <c:v>-305.37450000000001</c:v>
                </c:pt>
                <c:pt idx="32545">
                  <c:v>-305.37249999999995</c:v>
                </c:pt>
                <c:pt idx="32546">
                  <c:v>-305.37049999999999</c:v>
                </c:pt>
                <c:pt idx="32547">
                  <c:v>-305.36849999999998</c:v>
                </c:pt>
                <c:pt idx="32548">
                  <c:v>-305.36649999999997</c:v>
                </c:pt>
                <c:pt idx="32549">
                  <c:v>-305.36449999999996</c:v>
                </c:pt>
                <c:pt idx="32550">
                  <c:v>-305.36249999999995</c:v>
                </c:pt>
                <c:pt idx="32551">
                  <c:v>-305.3605</c:v>
                </c:pt>
                <c:pt idx="32552">
                  <c:v>-305.35849999999999</c:v>
                </c:pt>
                <c:pt idx="32553">
                  <c:v>-305.35649999999998</c:v>
                </c:pt>
                <c:pt idx="32554">
                  <c:v>-305.35449999999997</c:v>
                </c:pt>
                <c:pt idx="32555">
                  <c:v>-305.35249999999996</c:v>
                </c:pt>
                <c:pt idx="32556">
                  <c:v>-305.35050000000001</c:v>
                </c:pt>
                <c:pt idx="32557">
                  <c:v>-305.34849999999994</c:v>
                </c:pt>
                <c:pt idx="32558">
                  <c:v>-305.34649999999999</c:v>
                </c:pt>
                <c:pt idx="32559">
                  <c:v>-305.34449999999998</c:v>
                </c:pt>
                <c:pt idx="32560">
                  <c:v>-305.34249999999997</c:v>
                </c:pt>
                <c:pt idx="32561">
                  <c:v>-305.34049999999996</c:v>
                </c:pt>
                <c:pt idx="32562">
                  <c:v>-305.33849999999995</c:v>
                </c:pt>
                <c:pt idx="32563">
                  <c:v>-305.3365</c:v>
                </c:pt>
                <c:pt idx="32564">
                  <c:v>-305.33449999999999</c:v>
                </c:pt>
                <c:pt idx="32565">
                  <c:v>-305.33249999999998</c:v>
                </c:pt>
                <c:pt idx="32566">
                  <c:v>-305.33049999999997</c:v>
                </c:pt>
                <c:pt idx="32567">
                  <c:v>-305.32849999999996</c:v>
                </c:pt>
                <c:pt idx="32568">
                  <c:v>-305.32650000000001</c:v>
                </c:pt>
                <c:pt idx="32569">
                  <c:v>-305.32449999999994</c:v>
                </c:pt>
                <c:pt idx="32570">
                  <c:v>-305.32249999999999</c:v>
                </c:pt>
                <c:pt idx="32571">
                  <c:v>-305.32049999999998</c:v>
                </c:pt>
                <c:pt idx="32572">
                  <c:v>-305.31849999999997</c:v>
                </c:pt>
                <c:pt idx="32573">
                  <c:v>-305.31649999999996</c:v>
                </c:pt>
                <c:pt idx="32574">
                  <c:v>-305.31449999999995</c:v>
                </c:pt>
                <c:pt idx="32575">
                  <c:v>-305.3125</c:v>
                </c:pt>
                <c:pt idx="32576">
                  <c:v>-305.31049999999999</c:v>
                </c:pt>
                <c:pt idx="32577">
                  <c:v>-305.30849999999998</c:v>
                </c:pt>
                <c:pt idx="32578">
                  <c:v>-305.30649999999997</c:v>
                </c:pt>
                <c:pt idx="32579">
                  <c:v>-305.30449999999996</c:v>
                </c:pt>
                <c:pt idx="32580">
                  <c:v>-305.30250000000001</c:v>
                </c:pt>
                <c:pt idx="32581">
                  <c:v>-305.30049999999994</c:v>
                </c:pt>
                <c:pt idx="32582">
                  <c:v>-305.29849999999999</c:v>
                </c:pt>
                <c:pt idx="32583">
                  <c:v>-305.29649999999998</c:v>
                </c:pt>
                <c:pt idx="32584">
                  <c:v>-305.29449999999997</c:v>
                </c:pt>
                <c:pt idx="32585">
                  <c:v>-305.29249999999996</c:v>
                </c:pt>
                <c:pt idx="32586">
                  <c:v>-305.29049999999995</c:v>
                </c:pt>
                <c:pt idx="32587">
                  <c:v>-305.2885</c:v>
                </c:pt>
                <c:pt idx="32588">
                  <c:v>-305.28649999999999</c:v>
                </c:pt>
                <c:pt idx="32589">
                  <c:v>-305.28449999999998</c:v>
                </c:pt>
                <c:pt idx="32590">
                  <c:v>-305.28249999999997</c:v>
                </c:pt>
                <c:pt idx="32591">
                  <c:v>-305.28049999999996</c:v>
                </c:pt>
                <c:pt idx="32592">
                  <c:v>-305.27850000000001</c:v>
                </c:pt>
                <c:pt idx="32593">
                  <c:v>-305.27649999999994</c:v>
                </c:pt>
                <c:pt idx="32594">
                  <c:v>-305.27449999999999</c:v>
                </c:pt>
                <c:pt idx="32595">
                  <c:v>-305.27249999999998</c:v>
                </c:pt>
                <c:pt idx="32596">
                  <c:v>-305.27049999999997</c:v>
                </c:pt>
                <c:pt idx="32597">
                  <c:v>-305.26849999999996</c:v>
                </c:pt>
                <c:pt idx="32598">
                  <c:v>-305.26649999999995</c:v>
                </c:pt>
                <c:pt idx="32599">
                  <c:v>-305.2645</c:v>
                </c:pt>
                <c:pt idx="32600">
                  <c:v>-305.26249999999999</c:v>
                </c:pt>
                <c:pt idx="32601">
                  <c:v>-305.26049999999998</c:v>
                </c:pt>
                <c:pt idx="32602">
                  <c:v>-305.25849999999997</c:v>
                </c:pt>
                <c:pt idx="32603">
                  <c:v>-305.25649999999996</c:v>
                </c:pt>
                <c:pt idx="32604">
                  <c:v>-305.25450000000001</c:v>
                </c:pt>
                <c:pt idx="32605">
                  <c:v>-305.2525</c:v>
                </c:pt>
                <c:pt idx="32606">
                  <c:v>-305.25049999999999</c:v>
                </c:pt>
                <c:pt idx="32607">
                  <c:v>-305.24849999999998</c:v>
                </c:pt>
                <c:pt idx="32608">
                  <c:v>-305.24649999999997</c:v>
                </c:pt>
                <c:pt idx="32609">
                  <c:v>-305.24449999999996</c:v>
                </c:pt>
                <c:pt idx="32610">
                  <c:v>-305.24249999999995</c:v>
                </c:pt>
                <c:pt idx="32611">
                  <c:v>-305.2405</c:v>
                </c:pt>
                <c:pt idx="32612">
                  <c:v>-305.23849999999999</c:v>
                </c:pt>
                <c:pt idx="32613">
                  <c:v>-305.23649999999998</c:v>
                </c:pt>
                <c:pt idx="32614">
                  <c:v>-305.23449999999997</c:v>
                </c:pt>
                <c:pt idx="32615">
                  <c:v>-305.23249999999996</c:v>
                </c:pt>
                <c:pt idx="32616">
                  <c:v>-305.23050000000001</c:v>
                </c:pt>
                <c:pt idx="32617">
                  <c:v>-305.2285</c:v>
                </c:pt>
                <c:pt idx="32618">
                  <c:v>-305.22649999999999</c:v>
                </c:pt>
                <c:pt idx="32619">
                  <c:v>-305.22449999999998</c:v>
                </c:pt>
                <c:pt idx="32620">
                  <c:v>-305.22249999999997</c:v>
                </c:pt>
                <c:pt idx="32621">
                  <c:v>-305.22049999999996</c:v>
                </c:pt>
                <c:pt idx="32622">
                  <c:v>-305.21849999999995</c:v>
                </c:pt>
                <c:pt idx="32623">
                  <c:v>-305.2165</c:v>
                </c:pt>
                <c:pt idx="32624">
                  <c:v>-305.21449999999999</c:v>
                </c:pt>
                <c:pt idx="32625">
                  <c:v>-305.21249999999998</c:v>
                </c:pt>
                <c:pt idx="32626">
                  <c:v>-305.21049999999997</c:v>
                </c:pt>
                <c:pt idx="32627">
                  <c:v>-305.20849999999996</c:v>
                </c:pt>
                <c:pt idx="32628">
                  <c:v>-305.20650000000001</c:v>
                </c:pt>
                <c:pt idx="32629">
                  <c:v>-305.2045</c:v>
                </c:pt>
                <c:pt idx="32630">
                  <c:v>-305.20249999999999</c:v>
                </c:pt>
                <c:pt idx="32631">
                  <c:v>-305.20049999999998</c:v>
                </c:pt>
                <c:pt idx="32632">
                  <c:v>-305.19849999999997</c:v>
                </c:pt>
                <c:pt idx="32633">
                  <c:v>-305.19649999999996</c:v>
                </c:pt>
                <c:pt idx="32634">
                  <c:v>-305.19449999999995</c:v>
                </c:pt>
                <c:pt idx="32635">
                  <c:v>-305.1925</c:v>
                </c:pt>
                <c:pt idx="32636">
                  <c:v>-305.19049999999999</c:v>
                </c:pt>
                <c:pt idx="32637">
                  <c:v>-305.18849999999998</c:v>
                </c:pt>
                <c:pt idx="32638">
                  <c:v>-305.18649999999997</c:v>
                </c:pt>
                <c:pt idx="32639">
                  <c:v>-305.18449999999996</c:v>
                </c:pt>
                <c:pt idx="32640">
                  <c:v>-305.1825</c:v>
                </c:pt>
                <c:pt idx="32641">
                  <c:v>-305.18049999999999</c:v>
                </c:pt>
                <c:pt idx="32642">
                  <c:v>-305.17849999999999</c:v>
                </c:pt>
                <c:pt idx="32643">
                  <c:v>-305.17649999999998</c:v>
                </c:pt>
                <c:pt idx="32644">
                  <c:v>-305.17449999999997</c:v>
                </c:pt>
                <c:pt idx="32645">
                  <c:v>-305.17249999999996</c:v>
                </c:pt>
                <c:pt idx="32646">
                  <c:v>-305.17049999999995</c:v>
                </c:pt>
                <c:pt idx="32647">
                  <c:v>-305.16849999999999</c:v>
                </c:pt>
                <c:pt idx="32648">
                  <c:v>-305.16649999999998</c:v>
                </c:pt>
                <c:pt idx="32649">
                  <c:v>-305.16449999999998</c:v>
                </c:pt>
                <c:pt idx="32650">
                  <c:v>-305.16249999999997</c:v>
                </c:pt>
                <c:pt idx="32651">
                  <c:v>-305.16049999999996</c:v>
                </c:pt>
                <c:pt idx="32652">
                  <c:v>-305.1585</c:v>
                </c:pt>
                <c:pt idx="32653">
                  <c:v>-305.15649999999999</c:v>
                </c:pt>
                <c:pt idx="32654">
                  <c:v>-305.15449999999998</c:v>
                </c:pt>
                <c:pt idx="32655">
                  <c:v>-305.15249999999997</c:v>
                </c:pt>
                <c:pt idx="32656">
                  <c:v>-305.15049999999997</c:v>
                </c:pt>
                <c:pt idx="32657">
                  <c:v>-305.14850000000001</c:v>
                </c:pt>
                <c:pt idx="32658">
                  <c:v>-305.14649999999995</c:v>
                </c:pt>
                <c:pt idx="32659">
                  <c:v>-305.14449999999999</c:v>
                </c:pt>
                <c:pt idx="32660">
                  <c:v>-305.14249999999998</c:v>
                </c:pt>
                <c:pt idx="32661">
                  <c:v>-305.14049999999997</c:v>
                </c:pt>
                <c:pt idx="32662">
                  <c:v>-305.13849999999996</c:v>
                </c:pt>
                <c:pt idx="32663">
                  <c:v>-305.13649999999996</c:v>
                </c:pt>
                <c:pt idx="32664">
                  <c:v>-305.1345</c:v>
                </c:pt>
                <c:pt idx="32665">
                  <c:v>-305.13249999999999</c:v>
                </c:pt>
                <c:pt idx="32666">
                  <c:v>-305.13049999999998</c:v>
                </c:pt>
                <c:pt idx="32667">
                  <c:v>-305.12849999999997</c:v>
                </c:pt>
                <c:pt idx="32668">
                  <c:v>-305.12649999999996</c:v>
                </c:pt>
                <c:pt idx="32669">
                  <c:v>-305.12450000000001</c:v>
                </c:pt>
                <c:pt idx="32670">
                  <c:v>-305.12249999999995</c:v>
                </c:pt>
                <c:pt idx="32671">
                  <c:v>-305.12049999999999</c:v>
                </c:pt>
                <c:pt idx="32672">
                  <c:v>-305.11849999999998</c:v>
                </c:pt>
                <c:pt idx="32673">
                  <c:v>-305.11649999999997</c:v>
                </c:pt>
                <c:pt idx="32674">
                  <c:v>-305.11449999999996</c:v>
                </c:pt>
                <c:pt idx="32675">
                  <c:v>-305.11249999999995</c:v>
                </c:pt>
                <c:pt idx="32676">
                  <c:v>-305.1105</c:v>
                </c:pt>
                <c:pt idx="32677">
                  <c:v>-305.10849999999999</c:v>
                </c:pt>
                <c:pt idx="32678">
                  <c:v>-305.10649999999998</c:v>
                </c:pt>
                <c:pt idx="32679">
                  <c:v>-305.10449999999997</c:v>
                </c:pt>
                <c:pt idx="32680">
                  <c:v>-305.10249999999996</c:v>
                </c:pt>
                <c:pt idx="32681">
                  <c:v>-305.10050000000001</c:v>
                </c:pt>
                <c:pt idx="32682">
                  <c:v>-305.09849999999994</c:v>
                </c:pt>
                <c:pt idx="32683">
                  <c:v>-305.09649999999999</c:v>
                </c:pt>
                <c:pt idx="32684">
                  <c:v>-305.09449999999998</c:v>
                </c:pt>
                <c:pt idx="32685">
                  <c:v>-305.09249999999997</c:v>
                </c:pt>
                <c:pt idx="32686">
                  <c:v>-305.09049999999996</c:v>
                </c:pt>
                <c:pt idx="32687">
                  <c:v>-305.08849999999995</c:v>
                </c:pt>
                <c:pt idx="32688">
                  <c:v>-305.0865</c:v>
                </c:pt>
                <c:pt idx="32689">
                  <c:v>-305.08449999999999</c:v>
                </c:pt>
                <c:pt idx="32690">
                  <c:v>-305.08249999999998</c:v>
                </c:pt>
                <c:pt idx="32691">
                  <c:v>-305.08049999999997</c:v>
                </c:pt>
                <c:pt idx="32692">
                  <c:v>-305.07849999999996</c:v>
                </c:pt>
                <c:pt idx="32693">
                  <c:v>-305.07650000000001</c:v>
                </c:pt>
                <c:pt idx="32694">
                  <c:v>-305.07449999999994</c:v>
                </c:pt>
                <c:pt idx="32695">
                  <c:v>-305.07249999999999</c:v>
                </c:pt>
                <c:pt idx="32696">
                  <c:v>-305.07049999999998</c:v>
                </c:pt>
                <c:pt idx="32697">
                  <c:v>-305.06849999999997</c:v>
                </c:pt>
                <c:pt idx="32698">
                  <c:v>-305.06649999999996</c:v>
                </c:pt>
                <c:pt idx="32699">
                  <c:v>-305.06449999999995</c:v>
                </c:pt>
                <c:pt idx="32700">
                  <c:v>-305.0625</c:v>
                </c:pt>
                <c:pt idx="32701">
                  <c:v>-305.06049999999999</c:v>
                </c:pt>
                <c:pt idx="32702">
                  <c:v>-305.05849999999998</c:v>
                </c:pt>
                <c:pt idx="32703">
                  <c:v>-305.05649999999997</c:v>
                </c:pt>
                <c:pt idx="32704">
                  <c:v>-305.05449999999996</c:v>
                </c:pt>
                <c:pt idx="32705">
                  <c:v>-305.05250000000001</c:v>
                </c:pt>
                <c:pt idx="32706">
                  <c:v>-305.05049999999994</c:v>
                </c:pt>
                <c:pt idx="32707">
                  <c:v>-305.04849999999999</c:v>
                </c:pt>
                <c:pt idx="32708">
                  <c:v>-305.04649999999998</c:v>
                </c:pt>
                <c:pt idx="32709">
                  <c:v>-305.04449999999997</c:v>
                </c:pt>
                <c:pt idx="32710">
                  <c:v>-305.04249999999996</c:v>
                </c:pt>
                <c:pt idx="32711">
                  <c:v>-305.04049999999995</c:v>
                </c:pt>
                <c:pt idx="32712">
                  <c:v>-305.0385</c:v>
                </c:pt>
                <c:pt idx="32713">
                  <c:v>-305.03649999999999</c:v>
                </c:pt>
                <c:pt idx="32714">
                  <c:v>-305.03449999999998</c:v>
                </c:pt>
                <c:pt idx="32715">
                  <c:v>-305.03249999999997</c:v>
                </c:pt>
                <c:pt idx="32716">
                  <c:v>-305.03049999999996</c:v>
                </c:pt>
                <c:pt idx="32717">
                  <c:v>-305.02850000000001</c:v>
                </c:pt>
                <c:pt idx="32718">
                  <c:v>-305.02649999999994</c:v>
                </c:pt>
                <c:pt idx="32719">
                  <c:v>-305.02449999999999</c:v>
                </c:pt>
                <c:pt idx="32720">
                  <c:v>-305.02249999999998</c:v>
                </c:pt>
                <c:pt idx="32721">
                  <c:v>-305.02049999999997</c:v>
                </c:pt>
                <c:pt idx="32722">
                  <c:v>-305.01849999999996</c:v>
                </c:pt>
                <c:pt idx="32723">
                  <c:v>-305.01649999999995</c:v>
                </c:pt>
                <c:pt idx="32724">
                  <c:v>-305.0145</c:v>
                </c:pt>
                <c:pt idx="32725">
                  <c:v>-305.01249999999999</c:v>
                </c:pt>
                <c:pt idx="32726">
                  <c:v>-305.01049999999998</c:v>
                </c:pt>
                <c:pt idx="32727">
                  <c:v>-305.00849999999997</c:v>
                </c:pt>
                <c:pt idx="32728">
                  <c:v>-305.00649999999996</c:v>
                </c:pt>
                <c:pt idx="32729">
                  <c:v>-305.00450000000001</c:v>
                </c:pt>
                <c:pt idx="32730">
                  <c:v>-305.0025</c:v>
                </c:pt>
                <c:pt idx="32731">
                  <c:v>-305.00049999999999</c:v>
                </c:pt>
                <c:pt idx="32732">
                  <c:v>-304.99849999999998</c:v>
                </c:pt>
                <c:pt idx="32733">
                  <c:v>-304.99649999999997</c:v>
                </c:pt>
                <c:pt idx="32734">
                  <c:v>-304.99449999999996</c:v>
                </c:pt>
                <c:pt idx="32735">
                  <c:v>-304.99249999999995</c:v>
                </c:pt>
                <c:pt idx="32736">
                  <c:v>-304.9905</c:v>
                </c:pt>
                <c:pt idx="32737">
                  <c:v>-304.98849999999999</c:v>
                </c:pt>
                <c:pt idx="32738">
                  <c:v>-304.98649999999998</c:v>
                </c:pt>
                <c:pt idx="32739">
                  <c:v>-304.98449999999997</c:v>
                </c:pt>
                <c:pt idx="32740">
                  <c:v>-304.98249999999996</c:v>
                </c:pt>
                <c:pt idx="32741">
                  <c:v>-304.98050000000001</c:v>
                </c:pt>
                <c:pt idx="32742">
                  <c:v>-304.9785</c:v>
                </c:pt>
                <c:pt idx="32743">
                  <c:v>-304.97649999999999</c:v>
                </c:pt>
                <c:pt idx="32744">
                  <c:v>-304.97449999999998</c:v>
                </c:pt>
                <c:pt idx="32745">
                  <c:v>-304.97249999999997</c:v>
                </c:pt>
                <c:pt idx="32746">
                  <c:v>-304.97049999999996</c:v>
                </c:pt>
                <c:pt idx="32747">
                  <c:v>-304.96849999999995</c:v>
                </c:pt>
                <c:pt idx="32748">
                  <c:v>-304.9665</c:v>
                </c:pt>
                <c:pt idx="32749">
                  <c:v>-304.96449999999999</c:v>
                </c:pt>
                <c:pt idx="32750">
                  <c:v>-304.96249999999998</c:v>
                </c:pt>
                <c:pt idx="32751">
                  <c:v>-304.96049999999997</c:v>
                </c:pt>
                <c:pt idx="32752">
                  <c:v>-304.95849999999996</c:v>
                </c:pt>
                <c:pt idx="32753">
                  <c:v>-304.95650000000001</c:v>
                </c:pt>
                <c:pt idx="32754">
                  <c:v>-304.9545</c:v>
                </c:pt>
                <c:pt idx="32755">
                  <c:v>-304.95249999999999</c:v>
                </c:pt>
                <c:pt idx="32756">
                  <c:v>-304.95049999999998</c:v>
                </c:pt>
                <c:pt idx="32757">
                  <c:v>-304.94849999999997</c:v>
                </c:pt>
                <c:pt idx="32758">
                  <c:v>-304.94649999999996</c:v>
                </c:pt>
                <c:pt idx="32759">
                  <c:v>-304.94449999999995</c:v>
                </c:pt>
                <c:pt idx="32760">
                  <c:v>-304.9425</c:v>
                </c:pt>
                <c:pt idx="32761">
                  <c:v>-304.94049999999999</c:v>
                </c:pt>
                <c:pt idx="32762">
                  <c:v>-304.93849999999998</c:v>
                </c:pt>
                <c:pt idx="32763">
                  <c:v>-304.93649999999997</c:v>
                </c:pt>
                <c:pt idx="32764">
                  <c:v>-304.93449999999996</c:v>
                </c:pt>
                <c:pt idx="32765">
                  <c:v>-304.9325</c:v>
                </c:pt>
                <c:pt idx="32766">
                  <c:v>-304.93049999999999</c:v>
                </c:pt>
                <c:pt idx="32767">
                  <c:v>-304.92849999999999</c:v>
                </c:pt>
                <c:pt idx="32768">
                  <c:v>-304.92649999999998</c:v>
                </c:pt>
                <c:pt idx="32769">
                  <c:v>-304.92449999999997</c:v>
                </c:pt>
                <c:pt idx="32770">
                  <c:v>-304.92249999999996</c:v>
                </c:pt>
                <c:pt idx="32771">
                  <c:v>-304.92049999999995</c:v>
                </c:pt>
                <c:pt idx="32772">
                  <c:v>-304.91849999999999</c:v>
                </c:pt>
                <c:pt idx="32773">
                  <c:v>-304.91649999999998</c:v>
                </c:pt>
                <c:pt idx="32774">
                  <c:v>-304.91449999999998</c:v>
                </c:pt>
                <c:pt idx="32775">
                  <c:v>-304.91249999999997</c:v>
                </c:pt>
                <c:pt idx="32776">
                  <c:v>-304.91049999999996</c:v>
                </c:pt>
                <c:pt idx="32777">
                  <c:v>-304.9085</c:v>
                </c:pt>
                <c:pt idx="32778">
                  <c:v>-304.90649999999999</c:v>
                </c:pt>
                <c:pt idx="32779">
                  <c:v>-304.90449999999998</c:v>
                </c:pt>
                <c:pt idx="32780">
                  <c:v>-304.90249999999997</c:v>
                </c:pt>
                <c:pt idx="32781">
                  <c:v>-304.90049999999997</c:v>
                </c:pt>
                <c:pt idx="32782">
                  <c:v>-304.89850000000001</c:v>
                </c:pt>
                <c:pt idx="32783">
                  <c:v>-304.89649999999995</c:v>
                </c:pt>
                <c:pt idx="32784">
                  <c:v>-304.89449999999999</c:v>
                </c:pt>
                <c:pt idx="32785">
                  <c:v>-304.89249999999998</c:v>
                </c:pt>
                <c:pt idx="32786">
                  <c:v>-304.89049999999997</c:v>
                </c:pt>
                <c:pt idx="32787">
                  <c:v>-304.88849999999996</c:v>
                </c:pt>
                <c:pt idx="32788">
                  <c:v>-304.88649999999996</c:v>
                </c:pt>
                <c:pt idx="32789">
                  <c:v>-304.8845</c:v>
                </c:pt>
                <c:pt idx="32790">
                  <c:v>-304.88249999999999</c:v>
                </c:pt>
                <c:pt idx="32791">
                  <c:v>-304.88049999999998</c:v>
                </c:pt>
                <c:pt idx="32792">
                  <c:v>-304.87849999999997</c:v>
                </c:pt>
                <c:pt idx="32793">
                  <c:v>-304.87649999999996</c:v>
                </c:pt>
                <c:pt idx="32794">
                  <c:v>-304.87450000000001</c:v>
                </c:pt>
                <c:pt idx="32795">
                  <c:v>-304.87249999999995</c:v>
                </c:pt>
                <c:pt idx="32796">
                  <c:v>-304.87049999999999</c:v>
                </c:pt>
                <c:pt idx="32797">
                  <c:v>-304.86849999999998</c:v>
                </c:pt>
                <c:pt idx="32798">
                  <c:v>-304.86649999999997</c:v>
                </c:pt>
                <c:pt idx="32799">
                  <c:v>-304.86449999999996</c:v>
                </c:pt>
                <c:pt idx="32800">
                  <c:v>-304.86249999999995</c:v>
                </c:pt>
                <c:pt idx="32801">
                  <c:v>-304.8605</c:v>
                </c:pt>
                <c:pt idx="32802">
                  <c:v>-304.85849999999999</c:v>
                </c:pt>
                <c:pt idx="32803">
                  <c:v>-304.85649999999998</c:v>
                </c:pt>
                <c:pt idx="32804">
                  <c:v>-304.85449999999997</c:v>
                </c:pt>
                <c:pt idx="32805">
                  <c:v>-304.85249999999996</c:v>
                </c:pt>
                <c:pt idx="32806">
                  <c:v>-304.85050000000001</c:v>
                </c:pt>
                <c:pt idx="32807">
                  <c:v>-304.84849999999994</c:v>
                </c:pt>
                <c:pt idx="32808">
                  <c:v>-304.84649999999999</c:v>
                </c:pt>
                <c:pt idx="32809">
                  <c:v>-304.84449999999998</c:v>
                </c:pt>
                <c:pt idx="32810">
                  <c:v>-304.84249999999997</c:v>
                </c:pt>
                <c:pt idx="32811">
                  <c:v>-304.84049999999996</c:v>
                </c:pt>
                <c:pt idx="32812">
                  <c:v>-304.83849999999995</c:v>
                </c:pt>
                <c:pt idx="32813">
                  <c:v>-304.8365</c:v>
                </c:pt>
                <c:pt idx="32814">
                  <c:v>-304.83449999999999</c:v>
                </c:pt>
                <c:pt idx="32815">
                  <c:v>-304.83249999999998</c:v>
                </c:pt>
                <c:pt idx="32816">
                  <c:v>-304.83049999999997</c:v>
                </c:pt>
                <c:pt idx="32817">
                  <c:v>-304.82849999999996</c:v>
                </c:pt>
                <c:pt idx="32818">
                  <c:v>-304.82650000000001</c:v>
                </c:pt>
                <c:pt idx="32819">
                  <c:v>-304.82449999999994</c:v>
                </c:pt>
                <c:pt idx="32820">
                  <c:v>-304.82249999999999</c:v>
                </c:pt>
                <c:pt idx="32821">
                  <c:v>-304.82049999999998</c:v>
                </c:pt>
                <c:pt idx="32822">
                  <c:v>-304.81849999999997</c:v>
                </c:pt>
                <c:pt idx="32823">
                  <c:v>-304.81649999999996</c:v>
                </c:pt>
                <c:pt idx="32824">
                  <c:v>-304.81449999999995</c:v>
                </c:pt>
                <c:pt idx="32825">
                  <c:v>-304.8125</c:v>
                </c:pt>
                <c:pt idx="32826">
                  <c:v>-304.81049999999999</c:v>
                </c:pt>
                <c:pt idx="32827">
                  <c:v>-304.80849999999998</c:v>
                </c:pt>
                <c:pt idx="32828">
                  <c:v>-304.80649999999997</c:v>
                </c:pt>
                <c:pt idx="32829">
                  <c:v>-304.80449999999996</c:v>
                </c:pt>
                <c:pt idx="32830">
                  <c:v>-304.80250000000001</c:v>
                </c:pt>
                <c:pt idx="32831">
                  <c:v>-304.80049999999994</c:v>
                </c:pt>
                <c:pt idx="32832">
                  <c:v>-304.79849999999999</c:v>
                </c:pt>
                <c:pt idx="32833">
                  <c:v>-304.79649999999998</c:v>
                </c:pt>
                <c:pt idx="32834">
                  <c:v>-304.79449999999997</c:v>
                </c:pt>
                <c:pt idx="32835">
                  <c:v>-304.79249999999996</c:v>
                </c:pt>
                <c:pt idx="32836">
                  <c:v>-304.79049999999995</c:v>
                </c:pt>
                <c:pt idx="32837">
                  <c:v>-304.7885</c:v>
                </c:pt>
                <c:pt idx="32838">
                  <c:v>-304.78649999999999</c:v>
                </c:pt>
                <c:pt idx="32839">
                  <c:v>-304.78449999999998</c:v>
                </c:pt>
                <c:pt idx="32840">
                  <c:v>-304.78249999999997</c:v>
                </c:pt>
                <c:pt idx="32841">
                  <c:v>-304.78049999999996</c:v>
                </c:pt>
                <c:pt idx="32842">
                  <c:v>-304.77850000000001</c:v>
                </c:pt>
                <c:pt idx="32843">
                  <c:v>-304.77649999999994</c:v>
                </c:pt>
                <c:pt idx="32844">
                  <c:v>-304.77449999999999</c:v>
                </c:pt>
                <c:pt idx="32845">
                  <c:v>-304.77249999999998</c:v>
                </c:pt>
                <c:pt idx="32846">
                  <c:v>-304.77049999999997</c:v>
                </c:pt>
                <c:pt idx="32847">
                  <c:v>-304.76849999999996</c:v>
                </c:pt>
                <c:pt idx="32848">
                  <c:v>-304.76649999999995</c:v>
                </c:pt>
                <c:pt idx="32849">
                  <c:v>-304.7645</c:v>
                </c:pt>
                <c:pt idx="32850">
                  <c:v>-304.76249999999999</c:v>
                </c:pt>
                <c:pt idx="32851">
                  <c:v>-304.76049999999998</c:v>
                </c:pt>
                <c:pt idx="32852">
                  <c:v>-304.75849999999997</c:v>
                </c:pt>
                <c:pt idx="32853">
                  <c:v>-304.75649999999996</c:v>
                </c:pt>
                <c:pt idx="32854">
                  <c:v>-304.75450000000001</c:v>
                </c:pt>
                <c:pt idx="32855">
                  <c:v>-304.7525</c:v>
                </c:pt>
                <c:pt idx="32856">
                  <c:v>-304.75049999999999</c:v>
                </c:pt>
                <c:pt idx="32857">
                  <c:v>-304.74849999999998</c:v>
                </c:pt>
                <c:pt idx="32858">
                  <c:v>-304.74649999999997</c:v>
                </c:pt>
                <c:pt idx="32859">
                  <c:v>-304.74449999999996</c:v>
                </c:pt>
                <c:pt idx="32860">
                  <c:v>-304.74249999999995</c:v>
                </c:pt>
                <c:pt idx="32861">
                  <c:v>-304.7405</c:v>
                </c:pt>
                <c:pt idx="32862">
                  <c:v>-304.73849999999999</c:v>
                </c:pt>
                <c:pt idx="32863">
                  <c:v>-304.73649999999998</c:v>
                </c:pt>
                <c:pt idx="32864">
                  <c:v>-304.73449999999997</c:v>
                </c:pt>
                <c:pt idx="32865">
                  <c:v>-304.73249999999996</c:v>
                </c:pt>
                <c:pt idx="32866">
                  <c:v>-304.73050000000001</c:v>
                </c:pt>
                <c:pt idx="32867">
                  <c:v>-304.7285</c:v>
                </c:pt>
                <c:pt idx="32868">
                  <c:v>-304.72649999999999</c:v>
                </c:pt>
                <c:pt idx="32869">
                  <c:v>-304.72449999999998</c:v>
                </c:pt>
                <c:pt idx="32870">
                  <c:v>-304.72249999999997</c:v>
                </c:pt>
                <c:pt idx="32871">
                  <c:v>-304.72049999999996</c:v>
                </c:pt>
                <c:pt idx="32872">
                  <c:v>-304.71849999999995</c:v>
                </c:pt>
                <c:pt idx="32873">
                  <c:v>-304.7165</c:v>
                </c:pt>
                <c:pt idx="32874">
                  <c:v>-304.71449999999999</c:v>
                </c:pt>
                <c:pt idx="32875">
                  <c:v>-304.71249999999998</c:v>
                </c:pt>
                <c:pt idx="32876">
                  <c:v>-304.71049999999997</c:v>
                </c:pt>
                <c:pt idx="32877">
                  <c:v>-304.70849999999996</c:v>
                </c:pt>
                <c:pt idx="32878">
                  <c:v>-304.70650000000001</c:v>
                </c:pt>
                <c:pt idx="32879">
                  <c:v>-304.7045</c:v>
                </c:pt>
                <c:pt idx="32880">
                  <c:v>-304.70249999999999</c:v>
                </c:pt>
                <c:pt idx="32881">
                  <c:v>-304.70049999999998</c:v>
                </c:pt>
                <c:pt idx="32882">
                  <c:v>-304.69849999999997</c:v>
                </c:pt>
                <c:pt idx="32883">
                  <c:v>-304.69649999999996</c:v>
                </c:pt>
                <c:pt idx="32884">
                  <c:v>-304.69449999999995</c:v>
                </c:pt>
                <c:pt idx="32885">
                  <c:v>-304.6925</c:v>
                </c:pt>
                <c:pt idx="32886">
                  <c:v>-304.69049999999999</c:v>
                </c:pt>
                <c:pt idx="32887">
                  <c:v>-304.68849999999998</c:v>
                </c:pt>
                <c:pt idx="32888">
                  <c:v>-304.68649999999997</c:v>
                </c:pt>
                <c:pt idx="32889">
                  <c:v>-304.68449999999996</c:v>
                </c:pt>
                <c:pt idx="32890">
                  <c:v>-304.6825</c:v>
                </c:pt>
                <c:pt idx="32891">
                  <c:v>-304.68049999999999</c:v>
                </c:pt>
                <c:pt idx="32892">
                  <c:v>-304.67849999999999</c:v>
                </c:pt>
                <c:pt idx="32893">
                  <c:v>-304.67649999999998</c:v>
                </c:pt>
                <c:pt idx="32894">
                  <c:v>-304.67449999999997</c:v>
                </c:pt>
                <c:pt idx="32895">
                  <c:v>-304.67249999999996</c:v>
                </c:pt>
                <c:pt idx="32896">
                  <c:v>-304.67049999999995</c:v>
                </c:pt>
                <c:pt idx="32897">
                  <c:v>-304.66849999999999</c:v>
                </c:pt>
                <c:pt idx="32898">
                  <c:v>-304.66649999999998</c:v>
                </c:pt>
                <c:pt idx="32899">
                  <c:v>-304.66449999999998</c:v>
                </c:pt>
                <c:pt idx="32900">
                  <c:v>-304.66249999999997</c:v>
                </c:pt>
                <c:pt idx="32901">
                  <c:v>-304.66049999999996</c:v>
                </c:pt>
                <c:pt idx="32902">
                  <c:v>-304.6585</c:v>
                </c:pt>
                <c:pt idx="32903">
                  <c:v>-304.65649999999999</c:v>
                </c:pt>
                <c:pt idx="32904">
                  <c:v>-304.65449999999998</c:v>
                </c:pt>
                <c:pt idx="32905">
                  <c:v>-304.65249999999997</c:v>
                </c:pt>
                <c:pt idx="32906">
                  <c:v>-304.65049999999997</c:v>
                </c:pt>
                <c:pt idx="32907">
                  <c:v>-304.64850000000001</c:v>
                </c:pt>
                <c:pt idx="32908">
                  <c:v>-304.64649999999995</c:v>
                </c:pt>
                <c:pt idx="32909">
                  <c:v>-304.64449999999999</c:v>
                </c:pt>
                <c:pt idx="32910">
                  <c:v>-304.64249999999998</c:v>
                </c:pt>
                <c:pt idx="32911">
                  <c:v>-304.64049999999997</c:v>
                </c:pt>
                <c:pt idx="32912">
                  <c:v>-304.63849999999996</c:v>
                </c:pt>
                <c:pt idx="32913">
                  <c:v>-304.63649999999996</c:v>
                </c:pt>
                <c:pt idx="32914">
                  <c:v>-304.6345</c:v>
                </c:pt>
                <c:pt idx="32915">
                  <c:v>-304.63249999999999</c:v>
                </c:pt>
                <c:pt idx="32916">
                  <c:v>-304.63049999999998</c:v>
                </c:pt>
                <c:pt idx="32917">
                  <c:v>-304.62849999999997</c:v>
                </c:pt>
                <c:pt idx="32918">
                  <c:v>-304.62649999999996</c:v>
                </c:pt>
                <c:pt idx="32919">
                  <c:v>-304.62450000000001</c:v>
                </c:pt>
                <c:pt idx="32920">
                  <c:v>-304.62249999999995</c:v>
                </c:pt>
                <c:pt idx="32921">
                  <c:v>-304.62049999999999</c:v>
                </c:pt>
                <c:pt idx="32922">
                  <c:v>-304.61849999999998</c:v>
                </c:pt>
                <c:pt idx="32923">
                  <c:v>-304.61649999999997</c:v>
                </c:pt>
                <c:pt idx="32924">
                  <c:v>-304.61449999999996</c:v>
                </c:pt>
                <c:pt idx="32925">
                  <c:v>-304.61249999999995</c:v>
                </c:pt>
                <c:pt idx="32926">
                  <c:v>-304.6105</c:v>
                </c:pt>
                <c:pt idx="32927">
                  <c:v>-304.60849999999999</c:v>
                </c:pt>
                <c:pt idx="32928">
                  <c:v>-304.60649999999998</c:v>
                </c:pt>
                <c:pt idx="32929">
                  <c:v>-304.60449999999997</c:v>
                </c:pt>
                <c:pt idx="32930">
                  <c:v>-304.60249999999996</c:v>
                </c:pt>
                <c:pt idx="32931">
                  <c:v>-304.60050000000001</c:v>
                </c:pt>
                <c:pt idx="32932">
                  <c:v>-304.59849999999994</c:v>
                </c:pt>
                <c:pt idx="32933">
                  <c:v>-304.59649999999999</c:v>
                </c:pt>
                <c:pt idx="32934">
                  <c:v>-304.59449999999998</c:v>
                </c:pt>
                <c:pt idx="32935">
                  <c:v>-304.59249999999997</c:v>
                </c:pt>
                <c:pt idx="32936">
                  <c:v>-304.59049999999996</c:v>
                </c:pt>
                <c:pt idx="32937">
                  <c:v>-304.58849999999995</c:v>
                </c:pt>
                <c:pt idx="32938">
                  <c:v>-304.5865</c:v>
                </c:pt>
                <c:pt idx="32939">
                  <c:v>-304.58449999999999</c:v>
                </c:pt>
                <c:pt idx="32940">
                  <c:v>-304.58249999999998</c:v>
                </c:pt>
                <c:pt idx="32941">
                  <c:v>-304.58049999999997</c:v>
                </c:pt>
                <c:pt idx="32942">
                  <c:v>-304.57849999999996</c:v>
                </c:pt>
                <c:pt idx="32943">
                  <c:v>-304.57650000000001</c:v>
                </c:pt>
                <c:pt idx="32944">
                  <c:v>-304.57449999999994</c:v>
                </c:pt>
                <c:pt idx="32945">
                  <c:v>-304.57249999999999</c:v>
                </c:pt>
                <c:pt idx="32946">
                  <c:v>-304.57049999999998</c:v>
                </c:pt>
                <c:pt idx="32947">
                  <c:v>-304.56849999999997</c:v>
                </c:pt>
                <c:pt idx="32948">
                  <c:v>-304.56649999999996</c:v>
                </c:pt>
                <c:pt idx="32949">
                  <c:v>-304.56449999999995</c:v>
                </c:pt>
                <c:pt idx="32950">
                  <c:v>-304.5625</c:v>
                </c:pt>
                <c:pt idx="32951">
                  <c:v>-304.56049999999999</c:v>
                </c:pt>
                <c:pt idx="32952">
                  <c:v>-304.55849999999998</c:v>
                </c:pt>
                <c:pt idx="32953">
                  <c:v>-304.55649999999997</c:v>
                </c:pt>
                <c:pt idx="32954">
                  <c:v>-304.55449999999996</c:v>
                </c:pt>
                <c:pt idx="32955">
                  <c:v>-304.55250000000001</c:v>
                </c:pt>
                <c:pt idx="32956">
                  <c:v>-304.55049999999994</c:v>
                </c:pt>
                <c:pt idx="32957">
                  <c:v>-304.54849999999999</c:v>
                </c:pt>
                <c:pt idx="32958">
                  <c:v>-304.54649999999998</c:v>
                </c:pt>
                <c:pt idx="32959">
                  <c:v>-304.54449999999997</c:v>
                </c:pt>
                <c:pt idx="32960">
                  <c:v>-304.54249999999996</c:v>
                </c:pt>
                <c:pt idx="32961">
                  <c:v>-304.54049999999995</c:v>
                </c:pt>
                <c:pt idx="32962">
                  <c:v>-304.5385</c:v>
                </c:pt>
                <c:pt idx="32963">
                  <c:v>-304.53649999999999</c:v>
                </c:pt>
                <c:pt idx="32964">
                  <c:v>-304.53449999999998</c:v>
                </c:pt>
                <c:pt idx="32965">
                  <c:v>-304.53249999999997</c:v>
                </c:pt>
                <c:pt idx="32966">
                  <c:v>-304.53049999999996</c:v>
                </c:pt>
                <c:pt idx="32967">
                  <c:v>-304.52850000000001</c:v>
                </c:pt>
                <c:pt idx="32968">
                  <c:v>-304.52649999999994</c:v>
                </c:pt>
                <c:pt idx="32969">
                  <c:v>-304.52449999999999</c:v>
                </c:pt>
                <c:pt idx="32970">
                  <c:v>-304.52249999999998</c:v>
                </c:pt>
                <c:pt idx="32971">
                  <c:v>-304.52049999999997</c:v>
                </c:pt>
                <c:pt idx="32972">
                  <c:v>-304.51849999999996</c:v>
                </c:pt>
                <c:pt idx="32973">
                  <c:v>-304.51649999999995</c:v>
                </c:pt>
                <c:pt idx="32974">
                  <c:v>-304.5145</c:v>
                </c:pt>
                <c:pt idx="32975">
                  <c:v>-304.51249999999999</c:v>
                </c:pt>
                <c:pt idx="32976">
                  <c:v>-304.51049999999998</c:v>
                </c:pt>
                <c:pt idx="32977">
                  <c:v>-304.50849999999997</c:v>
                </c:pt>
                <c:pt idx="32978">
                  <c:v>-304.50649999999996</c:v>
                </c:pt>
                <c:pt idx="32979">
                  <c:v>-304.50450000000001</c:v>
                </c:pt>
                <c:pt idx="32980">
                  <c:v>-304.5025</c:v>
                </c:pt>
                <c:pt idx="32981">
                  <c:v>-304.50049999999999</c:v>
                </c:pt>
                <c:pt idx="32982">
                  <c:v>-304.49849999999998</c:v>
                </c:pt>
                <c:pt idx="32983">
                  <c:v>-304.49649999999997</c:v>
                </c:pt>
                <c:pt idx="32984">
                  <c:v>-304.49449999999996</c:v>
                </c:pt>
                <c:pt idx="32985">
                  <c:v>-304.49249999999995</c:v>
                </c:pt>
                <c:pt idx="32986">
                  <c:v>-304.4905</c:v>
                </c:pt>
                <c:pt idx="32987">
                  <c:v>-304.48849999999999</c:v>
                </c:pt>
                <c:pt idx="32988">
                  <c:v>-304.48649999999998</c:v>
                </c:pt>
                <c:pt idx="32989">
                  <c:v>-304.48449999999997</c:v>
                </c:pt>
                <c:pt idx="32990">
                  <c:v>-304.48249999999996</c:v>
                </c:pt>
                <c:pt idx="32991">
                  <c:v>-304.48050000000001</c:v>
                </c:pt>
                <c:pt idx="32992">
                  <c:v>-304.4785</c:v>
                </c:pt>
                <c:pt idx="32993">
                  <c:v>-304.47649999999999</c:v>
                </c:pt>
                <c:pt idx="32994">
                  <c:v>-304.47449999999998</c:v>
                </c:pt>
                <c:pt idx="32995">
                  <c:v>-304.47249999999997</c:v>
                </c:pt>
                <c:pt idx="32996">
                  <c:v>-304.47049999999996</c:v>
                </c:pt>
                <c:pt idx="32997">
                  <c:v>-304.46849999999995</c:v>
                </c:pt>
                <c:pt idx="32998">
                  <c:v>-304.4665</c:v>
                </c:pt>
                <c:pt idx="32999">
                  <c:v>-304.46449999999999</c:v>
                </c:pt>
                <c:pt idx="33000">
                  <c:v>-304.46249999999998</c:v>
                </c:pt>
                <c:pt idx="33001">
                  <c:v>-304.46049999999997</c:v>
                </c:pt>
                <c:pt idx="33002">
                  <c:v>-304.45849999999996</c:v>
                </c:pt>
                <c:pt idx="33003">
                  <c:v>-304.45650000000001</c:v>
                </c:pt>
                <c:pt idx="33004">
                  <c:v>-304.4545</c:v>
                </c:pt>
                <c:pt idx="33005">
                  <c:v>-304.45249999999999</c:v>
                </c:pt>
                <c:pt idx="33006">
                  <c:v>-304.45049999999998</c:v>
                </c:pt>
                <c:pt idx="33007">
                  <c:v>-304.44849999999997</c:v>
                </c:pt>
                <c:pt idx="33008">
                  <c:v>-304.44649999999996</c:v>
                </c:pt>
                <c:pt idx="33009">
                  <c:v>-304.44449999999995</c:v>
                </c:pt>
                <c:pt idx="33010">
                  <c:v>-304.4425</c:v>
                </c:pt>
                <c:pt idx="33011">
                  <c:v>-304.44049999999999</c:v>
                </c:pt>
                <c:pt idx="33012">
                  <c:v>-304.43849999999998</c:v>
                </c:pt>
                <c:pt idx="33013">
                  <c:v>-304.43649999999997</c:v>
                </c:pt>
                <c:pt idx="33014">
                  <c:v>-304.43449999999996</c:v>
                </c:pt>
                <c:pt idx="33015">
                  <c:v>-304.4325</c:v>
                </c:pt>
                <c:pt idx="33016">
                  <c:v>-304.43049999999999</c:v>
                </c:pt>
                <c:pt idx="33017">
                  <c:v>-304.42849999999999</c:v>
                </c:pt>
                <c:pt idx="33018">
                  <c:v>-304.42649999999998</c:v>
                </c:pt>
                <c:pt idx="33019">
                  <c:v>-304.42449999999997</c:v>
                </c:pt>
                <c:pt idx="33020">
                  <c:v>-304.42249999999996</c:v>
                </c:pt>
                <c:pt idx="33021">
                  <c:v>-304.42049999999995</c:v>
                </c:pt>
                <c:pt idx="33022">
                  <c:v>-304.41849999999999</c:v>
                </c:pt>
                <c:pt idx="33023">
                  <c:v>-304.41649999999998</c:v>
                </c:pt>
                <c:pt idx="33024">
                  <c:v>-304.41449999999998</c:v>
                </c:pt>
                <c:pt idx="33025">
                  <c:v>-304.41249999999997</c:v>
                </c:pt>
                <c:pt idx="33026">
                  <c:v>-304.41049999999996</c:v>
                </c:pt>
                <c:pt idx="33027">
                  <c:v>-304.4085</c:v>
                </c:pt>
                <c:pt idx="33028">
                  <c:v>-304.40649999999999</c:v>
                </c:pt>
                <c:pt idx="33029">
                  <c:v>-304.40449999999998</c:v>
                </c:pt>
                <c:pt idx="33030">
                  <c:v>-304.40249999999997</c:v>
                </c:pt>
                <c:pt idx="33031">
                  <c:v>-304.40049999999997</c:v>
                </c:pt>
                <c:pt idx="33032">
                  <c:v>-304.39850000000001</c:v>
                </c:pt>
                <c:pt idx="33033">
                  <c:v>-304.39649999999995</c:v>
                </c:pt>
                <c:pt idx="33034">
                  <c:v>-304.39449999999999</c:v>
                </c:pt>
                <c:pt idx="33035">
                  <c:v>-304.39249999999998</c:v>
                </c:pt>
                <c:pt idx="33036">
                  <c:v>-304.39049999999997</c:v>
                </c:pt>
                <c:pt idx="33037">
                  <c:v>-304.38849999999996</c:v>
                </c:pt>
                <c:pt idx="33038">
                  <c:v>-304.38649999999996</c:v>
                </c:pt>
                <c:pt idx="33039">
                  <c:v>-304.3845</c:v>
                </c:pt>
                <c:pt idx="33040">
                  <c:v>-304.38249999999999</c:v>
                </c:pt>
                <c:pt idx="33041">
                  <c:v>-304.38049999999998</c:v>
                </c:pt>
                <c:pt idx="33042">
                  <c:v>-304.37849999999997</c:v>
                </c:pt>
                <c:pt idx="33043">
                  <c:v>-304.37649999999996</c:v>
                </c:pt>
                <c:pt idx="33044">
                  <c:v>-304.37450000000001</c:v>
                </c:pt>
                <c:pt idx="33045">
                  <c:v>-304.37249999999995</c:v>
                </c:pt>
                <c:pt idx="33046">
                  <c:v>-304.37049999999999</c:v>
                </c:pt>
                <c:pt idx="33047">
                  <c:v>-304.36849999999998</c:v>
                </c:pt>
                <c:pt idx="33048">
                  <c:v>-304.36649999999997</c:v>
                </c:pt>
                <c:pt idx="33049">
                  <c:v>-304.36449999999996</c:v>
                </c:pt>
                <c:pt idx="33050">
                  <c:v>-304.36249999999995</c:v>
                </c:pt>
                <c:pt idx="33051">
                  <c:v>-304.3605</c:v>
                </c:pt>
                <c:pt idx="33052">
                  <c:v>-304.35849999999999</c:v>
                </c:pt>
                <c:pt idx="33053">
                  <c:v>-304.35649999999998</c:v>
                </c:pt>
                <c:pt idx="33054">
                  <c:v>-304.35449999999997</c:v>
                </c:pt>
                <c:pt idx="33055">
                  <c:v>-304.35249999999996</c:v>
                </c:pt>
                <c:pt idx="33056">
                  <c:v>-304.35050000000001</c:v>
                </c:pt>
                <c:pt idx="33057">
                  <c:v>-304.34849999999994</c:v>
                </c:pt>
                <c:pt idx="33058">
                  <c:v>-304.34649999999999</c:v>
                </c:pt>
                <c:pt idx="33059">
                  <c:v>-304.34449999999998</c:v>
                </c:pt>
                <c:pt idx="33060">
                  <c:v>-304.34249999999997</c:v>
                </c:pt>
                <c:pt idx="33061">
                  <c:v>-304.34049999999996</c:v>
                </c:pt>
                <c:pt idx="33062">
                  <c:v>-304.33849999999995</c:v>
                </c:pt>
                <c:pt idx="33063">
                  <c:v>-304.3365</c:v>
                </c:pt>
                <c:pt idx="33064">
                  <c:v>-304.33449999999999</c:v>
                </c:pt>
                <c:pt idx="33065">
                  <c:v>-304.33249999999998</c:v>
                </c:pt>
                <c:pt idx="33066">
                  <c:v>-304.33049999999997</c:v>
                </c:pt>
                <c:pt idx="33067">
                  <c:v>-304.32849999999996</c:v>
                </c:pt>
                <c:pt idx="33068">
                  <c:v>-304.32650000000001</c:v>
                </c:pt>
                <c:pt idx="33069">
                  <c:v>-304.32449999999994</c:v>
                </c:pt>
                <c:pt idx="33070">
                  <c:v>-304.32249999999999</c:v>
                </c:pt>
                <c:pt idx="33071">
                  <c:v>-304.32049999999998</c:v>
                </c:pt>
                <c:pt idx="33072">
                  <c:v>-304.31849999999997</c:v>
                </c:pt>
                <c:pt idx="33073">
                  <c:v>-304.31649999999996</c:v>
                </c:pt>
                <c:pt idx="33074">
                  <c:v>-304.31449999999995</c:v>
                </c:pt>
                <c:pt idx="33075">
                  <c:v>-304.3125</c:v>
                </c:pt>
                <c:pt idx="33076">
                  <c:v>-304.31049999999999</c:v>
                </c:pt>
                <c:pt idx="33077">
                  <c:v>-304.30849999999998</c:v>
                </c:pt>
                <c:pt idx="33078">
                  <c:v>-304.30649999999997</c:v>
                </c:pt>
                <c:pt idx="33079">
                  <c:v>-304.30449999999996</c:v>
                </c:pt>
                <c:pt idx="33080">
                  <c:v>-304.30250000000001</c:v>
                </c:pt>
                <c:pt idx="33081">
                  <c:v>-304.30049999999994</c:v>
                </c:pt>
                <c:pt idx="33082">
                  <c:v>-304.29849999999999</c:v>
                </c:pt>
                <c:pt idx="33083">
                  <c:v>-304.29649999999998</c:v>
                </c:pt>
                <c:pt idx="33084">
                  <c:v>-304.29449999999997</c:v>
                </c:pt>
                <c:pt idx="33085">
                  <c:v>-304.29249999999996</c:v>
                </c:pt>
                <c:pt idx="33086">
                  <c:v>-304.29049999999995</c:v>
                </c:pt>
                <c:pt idx="33087">
                  <c:v>-304.2885</c:v>
                </c:pt>
                <c:pt idx="33088">
                  <c:v>-304.28649999999999</c:v>
                </c:pt>
                <c:pt idx="33089">
                  <c:v>-304.28449999999998</c:v>
                </c:pt>
                <c:pt idx="33090">
                  <c:v>-304.28249999999997</c:v>
                </c:pt>
                <c:pt idx="33091">
                  <c:v>-304.28049999999996</c:v>
                </c:pt>
                <c:pt idx="33092">
                  <c:v>-304.27850000000001</c:v>
                </c:pt>
                <c:pt idx="33093">
                  <c:v>-304.27649999999994</c:v>
                </c:pt>
                <c:pt idx="33094">
                  <c:v>-304.27449999999999</c:v>
                </c:pt>
                <c:pt idx="33095">
                  <c:v>-304.27249999999998</c:v>
                </c:pt>
                <c:pt idx="33096">
                  <c:v>-304.27049999999997</c:v>
                </c:pt>
                <c:pt idx="33097">
                  <c:v>-304.26849999999996</c:v>
                </c:pt>
                <c:pt idx="33098">
                  <c:v>-304.26649999999995</c:v>
                </c:pt>
                <c:pt idx="33099">
                  <c:v>-304.2645</c:v>
                </c:pt>
                <c:pt idx="33100">
                  <c:v>-304.26249999999999</c:v>
                </c:pt>
                <c:pt idx="33101">
                  <c:v>-304.26049999999998</c:v>
                </c:pt>
                <c:pt idx="33102">
                  <c:v>-304.25849999999997</c:v>
                </c:pt>
                <c:pt idx="33103">
                  <c:v>-304.25649999999996</c:v>
                </c:pt>
                <c:pt idx="33104">
                  <c:v>-304.25450000000001</c:v>
                </c:pt>
                <c:pt idx="33105">
                  <c:v>-304.2525</c:v>
                </c:pt>
                <c:pt idx="33106">
                  <c:v>-304.25049999999999</c:v>
                </c:pt>
                <c:pt idx="33107">
                  <c:v>-304.24849999999998</c:v>
                </c:pt>
                <c:pt idx="33108">
                  <c:v>-304.24649999999997</c:v>
                </c:pt>
                <c:pt idx="33109">
                  <c:v>-304.24449999999996</c:v>
                </c:pt>
                <c:pt idx="33110">
                  <c:v>-304.24249999999995</c:v>
                </c:pt>
                <c:pt idx="33111">
                  <c:v>-304.2405</c:v>
                </c:pt>
                <c:pt idx="33112">
                  <c:v>-304.23849999999999</c:v>
                </c:pt>
                <c:pt idx="33113">
                  <c:v>-304.23649999999998</c:v>
                </c:pt>
                <c:pt idx="33114">
                  <c:v>-304.23449999999997</c:v>
                </c:pt>
                <c:pt idx="33115">
                  <c:v>-304.23249999999996</c:v>
                </c:pt>
                <c:pt idx="33116">
                  <c:v>-304.23050000000001</c:v>
                </c:pt>
                <c:pt idx="33117">
                  <c:v>-304.2285</c:v>
                </c:pt>
                <c:pt idx="33118">
                  <c:v>-304.22649999999999</c:v>
                </c:pt>
                <c:pt idx="33119">
                  <c:v>-304.22449999999998</c:v>
                </c:pt>
                <c:pt idx="33120">
                  <c:v>-304.22249999999997</c:v>
                </c:pt>
                <c:pt idx="33121">
                  <c:v>-304.22049999999996</c:v>
                </c:pt>
                <c:pt idx="33122">
                  <c:v>-304.21849999999995</c:v>
                </c:pt>
                <c:pt idx="33123">
                  <c:v>-304.2165</c:v>
                </c:pt>
                <c:pt idx="33124">
                  <c:v>-304.21449999999999</c:v>
                </c:pt>
                <c:pt idx="33125">
                  <c:v>-304.21249999999998</c:v>
                </c:pt>
                <c:pt idx="33126">
                  <c:v>-304.21049999999997</c:v>
                </c:pt>
                <c:pt idx="33127">
                  <c:v>-304.20849999999996</c:v>
                </c:pt>
                <c:pt idx="33128">
                  <c:v>-304.20650000000001</c:v>
                </c:pt>
                <c:pt idx="33129">
                  <c:v>-304.2045</c:v>
                </c:pt>
                <c:pt idx="33130">
                  <c:v>-304.20249999999999</c:v>
                </c:pt>
                <c:pt idx="33131">
                  <c:v>-304.20049999999998</c:v>
                </c:pt>
                <c:pt idx="33132">
                  <c:v>-304.19849999999997</c:v>
                </c:pt>
                <c:pt idx="33133">
                  <c:v>-304.19649999999996</c:v>
                </c:pt>
                <c:pt idx="33134">
                  <c:v>-304.19449999999995</c:v>
                </c:pt>
                <c:pt idx="33135">
                  <c:v>-304.1925</c:v>
                </c:pt>
                <c:pt idx="33136">
                  <c:v>-304.19049999999999</c:v>
                </c:pt>
                <c:pt idx="33137">
                  <c:v>-304.18849999999998</c:v>
                </c:pt>
                <c:pt idx="33138">
                  <c:v>-304.18649999999997</c:v>
                </c:pt>
                <c:pt idx="33139">
                  <c:v>-304.18449999999996</c:v>
                </c:pt>
                <c:pt idx="33140">
                  <c:v>-304.1825</c:v>
                </c:pt>
                <c:pt idx="33141">
                  <c:v>-304.18049999999999</c:v>
                </c:pt>
                <c:pt idx="33142">
                  <c:v>-304.17849999999999</c:v>
                </c:pt>
                <c:pt idx="33143">
                  <c:v>-304.17649999999998</c:v>
                </c:pt>
                <c:pt idx="33144">
                  <c:v>-304.17449999999997</c:v>
                </c:pt>
                <c:pt idx="33145">
                  <c:v>-304.17249999999996</c:v>
                </c:pt>
                <c:pt idx="33146">
                  <c:v>-304.17049999999995</c:v>
                </c:pt>
                <c:pt idx="33147">
                  <c:v>-304.16849999999999</c:v>
                </c:pt>
                <c:pt idx="33148">
                  <c:v>-304.16649999999998</c:v>
                </c:pt>
                <c:pt idx="33149">
                  <c:v>-304.16449999999998</c:v>
                </c:pt>
                <c:pt idx="33150">
                  <c:v>-304.16249999999997</c:v>
                </c:pt>
                <c:pt idx="33151">
                  <c:v>-304.16049999999996</c:v>
                </c:pt>
                <c:pt idx="33152">
                  <c:v>-304.1585</c:v>
                </c:pt>
                <c:pt idx="33153">
                  <c:v>-304.15649999999999</c:v>
                </c:pt>
                <c:pt idx="33154">
                  <c:v>-304.15449999999998</c:v>
                </c:pt>
                <c:pt idx="33155">
                  <c:v>-304.15249999999997</c:v>
                </c:pt>
                <c:pt idx="33156">
                  <c:v>-304.15049999999997</c:v>
                </c:pt>
                <c:pt idx="33157">
                  <c:v>-304.14850000000001</c:v>
                </c:pt>
                <c:pt idx="33158">
                  <c:v>-304.14649999999995</c:v>
                </c:pt>
                <c:pt idx="33159">
                  <c:v>-304.14449999999999</c:v>
                </c:pt>
                <c:pt idx="33160">
                  <c:v>-304.14249999999998</c:v>
                </c:pt>
                <c:pt idx="33161">
                  <c:v>-304.14049999999997</c:v>
                </c:pt>
                <c:pt idx="33162">
                  <c:v>-304.13849999999996</c:v>
                </c:pt>
                <c:pt idx="33163">
                  <c:v>-304.13649999999996</c:v>
                </c:pt>
                <c:pt idx="33164">
                  <c:v>-304.1345</c:v>
                </c:pt>
                <c:pt idx="33165">
                  <c:v>-304.13249999999999</c:v>
                </c:pt>
                <c:pt idx="33166">
                  <c:v>-304.13049999999998</c:v>
                </c:pt>
                <c:pt idx="33167">
                  <c:v>-304.12849999999997</c:v>
                </c:pt>
                <c:pt idx="33168">
                  <c:v>-304.12649999999996</c:v>
                </c:pt>
                <c:pt idx="33169">
                  <c:v>-304.12450000000001</c:v>
                </c:pt>
                <c:pt idx="33170">
                  <c:v>-304.12249999999995</c:v>
                </c:pt>
                <c:pt idx="33171">
                  <c:v>-304.12049999999999</c:v>
                </c:pt>
                <c:pt idx="33172">
                  <c:v>-304.11849999999998</c:v>
                </c:pt>
                <c:pt idx="33173">
                  <c:v>-304.11649999999997</c:v>
                </c:pt>
                <c:pt idx="33174">
                  <c:v>-304.11449999999996</c:v>
                </c:pt>
                <c:pt idx="33175">
                  <c:v>-304.11249999999995</c:v>
                </c:pt>
                <c:pt idx="33176">
                  <c:v>-304.1105</c:v>
                </c:pt>
                <c:pt idx="33177">
                  <c:v>-304.10849999999999</c:v>
                </c:pt>
                <c:pt idx="33178">
                  <c:v>-304.10649999999998</c:v>
                </c:pt>
                <c:pt idx="33179">
                  <c:v>-304.10449999999997</c:v>
                </c:pt>
                <c:pt idx="33180">
                  <c:v>-304.10249999999996</c:v>
                </c:pt>
                <c:pt idx="33181">
                  <c:v>-304.10050000000001</c:v>
                </c:pt>
                <c:pt idx="33182">
                  <c:v>-304.09849999999994</c:v>
                </c:pt>
                <c:pt idx="33183">
                  <c:v>-304.09649999999999</c:v>
                </c:pt>
                <c:pt idx="33184">
                  <c:v>-304.09449999999998</c:v>
                </c:pt>
                <c:pt idx="33185">
                  <c:v>-304.09249999999997</c:v>
                </c:pt>
                <c:pt idx="33186">
                  <c:v>-304.09049999999996</c:v>
                </c:pt>
                <c:pt idx="33187">
                  <c:v>-304.08849999999995</c:v>
                </c:pt>
                <c:pt idx="33188">
                  <c:v>-304.0865</c:v>
                </c:pt>
                <c:pt idx="33189">
                  <c:v>-304.08449999999999</c:v>
                </c:pt>
                <c:pt idx="33190">
                  <c:v>-304.08249999999998</c:v>
                </c:pt>
                <c:pt idx="33191">
                  <c:v>-304.08049999999997</c:v>
                </c:pt>
                <c:pt idx="33192">
                  <c:v>-304.07849999999996</c:v>
                </c:pt>
                <c:pt idx="33193">
                  <c:v>-304.07650000000001</c:v>
                </c:pt>
                <c:pt idx="33194">
                  <c:v>-304.07449999999994</c:v>
                </c:pt>
                <c:pt idx="33195">
                  <c:v>-304.07249999999999</c:v>
                </c:pt>
                <c:pt idx="33196">
                  <c:v>-304.07049999999998</c:v>
                </c:pt>
                <c:pt idx="33197">
                  <c:v>-304.06849999999997</c:v>
                </c:pt>
                <c:pt idx="33198">
                  <c:v>-304.06649999999996</c:v>
                </c:pt>
                <c:pt idx="33199">
                  <c:v>-304.06449999999995</c:v>
                </c:pt>
                <c:pt idx="33200">
                  <c:v>-304.0625</c:v>
                </c:pt>
                <c:pt idx="33201">
                  <c:v>-304.06049999999999</c:v>
                </c:pt>
                <c:pt idx="33202">
                  <c:v>-304.05849999999998</c:v>
                </c:pt>
                <c:pt idx="33203">
                  <c:v>-304.05649999999997</c:v>
                </c:pt>
                <c:pt idx="33204">
                  <c:v>-304.05449999999996</c:v>
                </c:pt>
                <c:pt idx="33205">
                  <c:v>-304.05250000000001</c:v>
                </c:pt>
                <c:pt idx="33206">
                  <c:v>-304.05049999999994</c:v>
                </c:pt>
                <c:pt idx="33207">
                  <c:v>-304.04849999999999</c:v>
                </c:pt>
                <c:pt idx="33208">
                  <c:v>-304.04649999999998</c:v>
                </c:pt>
                <c:pt idx="33209">
                  <c:v>-304.04449999999997</c:v>
                </c:pt>
                <c:pt idx="33210">
                  <c:v>-304.04249999999996</c:v>
                </c:pt>
                <c:pt idx="33211">
                  <c:v>-304.04049999999995</c:v>
                </c:pt>
                <c:pt idx="33212">
                  <c:v>-304.0385</c:v>
                </c:pt>
                <c:pt idx="33213">
                  <c:v>-304.03649999999999</c:v>
                </c:pt>
                <c:pt idx="33214">
                  <c:v>-304.03449999999998</c:v>
                </c:pt>
                <c:pt idx="33215">
                  <c:v>-304.03249999999997</c:v>
                </c:pt>
                <c:pt idx="33216">
                  <c:v>-304.03049999999996</c:v>
                </c:pt>
                <c:pt idx="33217">
                  <c:v>-304.02850000000001</c:v>
                </c:pt>
                <c:pt idx="33218">
                  <c:v>-304.02649999999994</c:v>
                </c:pt>
                <c:pt idx="33219">
                  <c:v>-304.02449999999999</c:v>
                </c:pt>
                <c:pt idx="33220">
                  <c:v>-304.02249999999998</c:v>
                </c:pt>
                <c:pt idx="33221">
                  <c:v>-304.02049999999997</c:v>
                </c:pt>
                <c:pt idx="33222">
                  <c:v>-304.01849999999996</c:v>
                </c:pt>
                <c:pt idx="33223">
                  <c:v>-304.01649999999995</c:v>
                </c:pt>
                <c:pt idx="33224">
                  <c:v>-304.0145</c:v>
                </c:pt>
                <c:pt idx="33225">
                  <c:v>-304.01249999999999</c:v>
                </c:pt>
                <c:pt idx="33226">
                  <c:v>-304.01049999999998</c:v>
                </c:pt>
                <c:pt idx="33227">
                  <c:v>-304.00849999999997</c:v>
                </c:pt>
                <c:pt idx="33228">
                  <c:v>-304.00649999999996</c:v>
                </c:pt>
                <c:pt idx="33229">
                  <c:v>-304.00450000000001</c:v>
                </c:pt>
                <c:pt idx="33230">
                  <c:v>-304.0025</c:v>
                </c:pt>
                <c:pt idx="33231">
                  <c:v>-304.00049999999999</c:v>
                </c:pt>
                <c:pt idx="33232">
                  <c:v>-303.99849999999998</c:v>
                </c:pt>
                <c:pt idx="33233">
                  <c:v>-303.99649999999997</c:v>
                </c:pt>
                <c:pt idx="33234">
                  <c:v>-303.99449999999996</c:v>
                </c:pt>
                <c:pt idx="33235">
                  <c:v>-303.99249999999995</c:v>
                </c:pt>
                <c:pt idx="33236">
                  <c:v>-303.9905</c:v>
                </c:pt>
                <c:pt idx="33237">
                  <c:v>-303.98849999999999</c:v>
                </c:pt>
                <c:pt idx="33238">
                  <c:v>-303.98649999999998</c:v>
                </c:pt>
                <c:pt idx="33239">
                  <c:v>-303.98449999999997</c:v>
                </c:pt>
                <c:pt idx="33240">
                  <c:v>-303.98249999999996</c:v>
                </c:pt>
                <c:pt idx="33241">
                  <c:v>-303.98050000000001</c:v>
                </c:pt>
                <c:pt idx="33242">
                  <c:v>-303.9785</c:v>
                </c:pt>
                <c:pt idx="33243">
                  <c:v>-303.97649999999999</c:v>
                </c:pt>
                <c:pt idx="33244">
                  <c:v>-303.97449999999998</c:v>
                </c:pt>
                <c:pt idx="33245">
                  <c:v>-303.97249999999997</c:v>
                </c:pt>
                <c:pt idx="33246">
                  <c:v>-303.97049999999996</c:v>
                </c:pt>
                <c:pt idx="33247">
                  <c:v>-303.96849999999995</c:v>
                </c:pt>
                <c:pt idx="33248">
                  <c:v>-303.9665</c:v>
                </c:pt>
                <c:pt idx="33249">
                  <c:v>-303.96449999999999</c:v>
                </c:pt>
                <c:pt idx="33250">
                  <c:v>-303.96249999999998</c:v>
                </c:pt>
                <c:pt idx="33251">
                  <c:v>-303.96049999999997</c:v>
                </c:pt>
                <c:pt idx="33252">
                  <c:v>-303.95849999999996</c:v>
                </c:pt>
                <c:pt idx="33253">
                  <c:v>-303.95650000000001</c:v>
                </c:pt>
                <c:pt idx="33254">
                  <c:v>-303.9545</c:v>
                </c:pt>
                <c:pt idx="33255">
                  <c:v>-303.95249999999999</c:v>
                </c:pt>
                <c:pt idx="33256">
                  <c:v>-303.95049999999998</c:v>
                </c:pt>
                <c:pt idx="33257">
                  <c:v>-303.94849999999997</c:v>
                </c:pt>
                <c:pt idx="33258">
                  <c:v>-303.94649999999996</c:v>
                </c:pt>
                <c:pt idx="33259">
                  <c:v>-303.94449999999995</c:v>
                </c:pt>
                <c:pt idx="33260">
                  <c:v>-303.9425</c:v>
                </c:pt>
                <c:pt idx="33261">
                  <c:v>-303.94049999999999</c:v>
                </c:pt>
                <c:pt idx="33262">
                  <c:v>-303.93849999999998</c:v>
                </c:pt>
                <c:pt idx="33263">
                  <c:v>-303.93649999999997</c:v>
                </c:pt>
                <c:pt idx="33264">
                  <c:v>-303.93449999999996</c:v>
                </c:pt>
                <c:pt idx="33265">
                  <c:v>-303.9325</c:v>
                </c:pt>
                <c:pt idx="33266">
                  <c:v>-303.93049999999999</c:v>
                </c:pt>
                <c:pt idx="33267">
                  <c:v>-303.92849999999999</c:v>
                </c:pt>
                <c:pt idx="33268">
                  <c:v>-303.92649999999998</c:v>
                </c:pt>
                <c:pt idx="33269">
                  <c:v>-303.92449999999997</c:v>
                </c:pt>
                <c:pt idx="33270">
                  <c:v>-303.92249999999996</c:v>
                </c:pt>
                <c:pt idx="33271">
                  <c:v>-303.92049999999995</c:v>
                </c:pt>
                <c:pt idx="33272">
                  <c:v>-303.91849999999999</c:v>
                </c:pt>
                <c:pt idx="33273">
                  <c:v>-303.91649999999998</c:v>
                </c:pt>
                <c:pt idx="33274">
                  <c:v>-303.91449999999998</c:v>
                </c:pt>
                <c:pt idx="33275">
                  <c:v>-303.91249999999997</c:v>
                </c:pt>
                <c:pt idx="33276">
                  <c:v>-303.91049999999996</c:v>
                </c:pt>
                <c:pt idx="33277">
                  <c:v>-303.9085</c:v>
                </c:pt>
                <c:pt idx="33278">
                  <c:v>-303.90649999999999</c:v>
                </c:pt>
                <c:pt idx="33279">
                  <c:v>-303.90449999999998</c:v>
                </c:pt>
                <c:pt idx="33280">
                  <c:v>-303.90249999999997</c:v>
                </c:pt>
                <c:pt idx="33281">
                  <c:v>-303.90049999999997</c:v>
                </c:pt>
                <c:pt idx="33282">
                  <c:v>-303.89850000000001</c:v>
                </c:pt>
                <c:pt idx="33283">
                  <c:v>-303.89649999999995</c:v>
                </c:pt>
                <c:pt idx="33284">
                  <c:v>-303.89449999999999</c:v>
                </c:pt>
                <c:pt idx="33285">
                  <c:v>-303.89249999999998</c:v>
                </c:pt>
                <c:pt idx="33286">
                  <c:v>-303.89049999999997</c:v>
                </c:pt>
                <c:pt idx="33287">
                  <c:v>-303.88849999999996</c:v>
                </c:pt>
                <c:pt idx="33288">
                  <c:v>-303.88649999999996</c:v>
                </c:pt>
                <c:pt idx="33289">
                  <c:v>-303.8845</c:v>
                </c:pt>
                <c:pt idx="33290">
                  <c:v>-303.88249999999999</c:v>
                </c:pt>
                <c:pt idx="33291">
                  <c:v>-303.88049999999998</c:v>
                </c:pt>
                <c:pt idx="33292">
                  <c:v>-303.87849999999997</c:v>
                </c:pt>
                <c:pt idx="33293">
                  <c:v>-303.87649999999996</c:v>
                </c:pt>
                <c:pt idx="33294">
                  <c:v>-303.87450000000001</c:v>
                </c:pt>
                <c:pt idx="33295">
                  <c:v>-303.87249999999995</c:v>
                </c:pt>
                <c:pt idx="33296">
                  <c:v>-303.87049999999999</c:v>
                </c:pt>
                <c:pt idx="33297">
                  <c:v>-303.86849999999998</c:v>
                </c:pt>
                <c:pt idx="33298">
                  <c:v>-303.86649999999997</c:v>
                </c:pt>
                <c:pt idx="33299">
                  <c:v>-303.86449999999996</c:v>
                </c:pt>
                <c:pt idx="33300">
                  <c:v>-303.86249999999995</c:v>
                </c:pt>
                <c:pt idx="33301">
                  <c:v>-303.8605</c:v>
                </c:pt>
                <c:pt idx="33302">
                  <c:v>-303.85849999999999</c:v>
                </c:pt>
                <c:pt idx="33303">
                  <c:v>-303.85649999999998</c:v>
                </c:pt>
                <c:pt idx="33304">
                  <c:v>-303.85449999999997</c:v>
                </c:pt>
                <c:pt idx="33305">
                  <c:v>-303.85249999999996</c:v>
                </c:pt>
                <c:pt idx="33306">
                  <c:v>-303.85050000000001</c:v>
                </c:pt>
                <c:pt idx="33307">
                  <c:v>-303.84849999999994</c:v>
                </c:pt>
                <c:pt idx="33308">
                  <c:v>-303.84649999999999</c:v>
                </c:pt>
                <c:pt idx="33309">
                  <c:v>-303.84449999999998</c:v>
                </c:pt>
                <c:pt idx="33310">
                  <c:v>-303.84249999999997</c:v>
                </c:pt>
                <c:pt idx="33311">
                  <c:v>-303.84049999999996</c:v>
                </c:pt>
                <c:pt idx="33312">
                  <c:v>-303.83849999999995</c:v>
                </c:pt>
                <c:pt idx="33313">
                  <c:v>-303.8365</c:v>
                </c:pt>
                <c:pt idx="33314">
                  <c:v>-303.83449999999999</c:v>
                </c:pt>
                <c:pt idx="33315">
                  <c:v>-303.83249999999998</c:v>
                </c:pt>
                <c:pt idx="33316">
                  <c:v>-303.83049999999997</c:v>
                </c:pt>
                <c:pt idx="33317">
                  <c:v>-303.82849999999996</c:v>
                </c:pt>
                <c:pt idx="33318">
                  <c:v>-303.82650000000001</c:v>
                </c:pt>
                <c:pt idx="33319">
                  <c:v>-303.82449999999994</c:v>
                </c:pt>
                <c:pt idx="33320">
                  <c:v>-303.82249999999999</c:v>
                </c:pt>
                <c:pt idx="33321">
                  <c:v>-303.82049999999998</c:v>
                </c:pt>
                <c:pt idx="33322">
                  <c:v>-303.81849999999997</c:v>
                </c:pt>
                <c:pt idx="33323">
                  <c:v>-303.81649999999996</c:v>
                </c:pt>
                <c:pt idx="33324">
                  <c:v>-303.81449999999995</c:v>
                </c:pt>
                <c:pt idx="33325">
                  <c:v>-303.8125</c:v>
                </c:pt>
                <c:pt idx="33326">
                  <c:v>-303.81049999999999</c:v>
                </c:pt>
                <c:pt idx="33327">
                  <c:v>-303.80849999999998</c:v>
                </c:pt>
                <c:pt idx="33328">
                  <c:v>-303.80649999999997</c:v>
                </c:pt>
                <c:pt idx="33329">
                  <c:v>-303.80449999999996</c:v>
                </c:pt>
                <c:pt idx="33330">
                  <c:v>-303.80250000000001</c:v>
                </c:pt>
                <c:pt idx="33331">
                  <c:v>-303.80049999999994</c:v>
                </c:pt>
                <c:pt idx="33332">
                  <c:v>-303.79849999999999</c:v>
                </c:pt>
                <c:pt idx="33333">
                  <c:v>-303.79649999999998</c:v>
                </c:pt>
                <c:pt idx="33334">
                  <c:v>-303.79449999999997</c:v>
                </c:pt>
                <c:pt idx="33335">
                  <c:v>-303.79249999999996</c:v>
                </c:pt>
                <c:pt idx="33336">
                  <c:v>-303.79049999999995</c:v>
                </c:pt>
                <c:pt idx="33337">
                  <c:v>-303.7885</c:v>
                </c:pt>
                <c:pt idx="33338">
                  <c:v>-303.78649999999999</c:v>
                </c:pt>
                <c:pt idx="33339">
                  <c:v>-303.78449999999998</c:v>
                </c:pt>
                <c:pt idx="33340">
                  <c:v>-303.78249999999997</c:v>
                </c:pt>
                <c:pt idx="33341">
                  <c:v>-303.78049999999996</c:v>
                </c:pt>
                <c:pt idx="33342">
                  <c:v>-303.77850000000001</c:v>
                </c:pt>
                <c:pt idx="33343">
                  <c:v>-303.77649999999994</c:v>
                </c:pt>
                <c:pt idx="33344">
                  <c:v>-303.77449999999999</c:v>
                </c:pt>
                <c:pt idx="33345">
                  <c:v>-303.77249999999998</c:v>
                </c:pt>
                <c:pt idx="33346">
                  <c:v>-303.77049999999997</c:v>
                </c:pt>
                <c:pt idx="33347">
                  <c:v>-303.76849999999996</c:v>
                </c:pt>
                <c:pt idx="33348">
                  <c:v>-303.76649999999995</c:v>
                </c:pt>
                <c:pt idx="33349">
                  <c:v>-303.7645</c:v>
                </c:pt>
                <c:pt idx="33350">
                  <c:v>-303.76249999999999</c:v>
                </c:pt>
                <c:pt idx="33351">
                  <c:v>-303.76049999999998</c:v>
                </c:pt>
                <c:pt idx="33352">
                  <c:v>-303.75849999999997</c:v>
                </c:pt>
                <c:pt idx="33353">
                  <c:v>-303.75649999999996</c:v>
                </c:pt>
                <c:pt idx="33354">
                  <c:v>-303.75450000000001</c:v>
                </c:pt>
                <c:pt idx="33355">
                  <c:v>-303.7525</c:v>
                </c:pt>
                <c:pt idx="33356">
                  <c:v>-303.75049999999999</c:v>
                </c:pt>
                <c:pt idx="33357">
                  <c:v>-303.74849999999998</c:v>
                </c:pt>
                <c:pt idx="33358">
                  <c:v>-303.74649999999997</c:v>
                </c:pt>
                <c:pt idx="33359">
                  <c:v>-303.74449999999996</c:v>
                </c:pt>
                <c:pt idx="33360">
                  <c:v>-303.74249999999995</c:v>
                </c:pt>
                <c:pt idx="33361">
                  <c:v>-303.7405</c:v>
                </c:pt>
                <c:pt idx="33362">
                  <c:v>-303.73849999999999</c:v>
                </c:pt>
                <c:pt idx="33363">
                  <c:v>-303.73649999999998</c:v>
                </c:pt>
                <c:pt idx="33364">
                  <c:v>-303.73449999999997</c:v>
                </c:pt>
                <c:pt idx="33365">
                  <c:v>-303.73249999999996</c:v>
                </c:pt>
                <c:pt idx="33366">
                  <c:v>-303.73050000000001</c:v>
                </c:pt>
                <c:pt idx="33367">
                  <c:v>-303.7285</c:v>
                </c:pt>
                <c:pt idx="33368">
                  <c:v>-303.72649999999999</c:v>
                </c:pt>
                <c:pt idx="33369">
                  <c:v>-303.72449999999998</c:v>
                </c:pt>
                <c:pt idx="33370">
                  <c:v>-303.72249999999997</c:v>
                </c:pt>
                <c:pt idx="33371">
                  <c:v>-303.72049999999996</c:v>
                </c:pt>
                <c:pt idx="33372">
                  <c:v>-303.71849999999995</c:v>
                </c:pt>
                <c:pt idx="33373">
                  <c:v>-303.7165</c:v>
                </c:pt>
                <c:pt idx="33374">
                  <c:v>-303.71449999999999</c:v>
                </c:pt>
                <c:pt idx="33375">
                  <c:v>-303.71249999999998</c:v>
                </c:pt>
                <c:pt idx="33376">
                  <c:v>-303.71049999999997</c:v>
                </c:pt>
                <c:pt idx="33377">
                  <c:v>-303.70849999999996</c:v>
                </c:pt>
                <c:pt idx="33378">
                  <c:v>-303.70650000000001</c:v>
                </c:pt>
                <c:pt idx="33379">
                  <c:v>-303.7045</c:v>
                </c:pt>
                <c:pt idx="33380">
                  <c:v>-303.70249999999999</c:v>
                </c:pt>
                <c:pt idx="33381">
                  <c:v>-303.70049999999998</c:v>
                </c:pt>
                <c:pt idx="33382">
                  <c:v>-303.69849999999997</c:v>
                </c:pt>
                <c:pt idx="33383">
                  <c:v>-303.69649999999996</c:v>
                </c:pt>
                <c:pt idx="33384">
                  <c:v>-303.69449999999995</c:v>
                </c:pt>
                <c:pt idx="33385">
                  <c:v>-303.6925</c:v>
                </c:pt>
                <c:pt idx="33386">
                  <c:v>-303.69049999999999</c:v>
                </c:pt>
                <c:pt idx="33387">
                  <c:v>-303.68849999999998</c:v>
                </c:pt>
                <c:pt idx="33388">
                  <c:v>-303.68649999999997</c:v>
                </c:pt>
                <c:pt idx="33389">
                  <c:v>-303.68449999999996</c:v>
                </c:pt>
                <c:pt idx="33390">
                  <c:v>-303.6825</c:v>
                </c:pt>
                <c:pt idx="33391">
                  <c:v>-303.68049999999999</c:v>
                </c:pt>
                <c:pt idx="33392">
                  <c:v>-303.67849999999999</c:v>
                </c:pt>
                <c:pt idx="33393">
                  <c:v>-303.67649999999998</c:v>
                </c:pt>
                <c:pt idx="33394">
                  <c:v>-303.67449999999997</c:v>
                </c:pt>
                <c:pt idx="33395">
                  <c:v>-303.67249999999996</c:v>
                </c:pt>
                <c:pt idx="33396">
                  <c:v>-303.67049999999995</c:v>
                </c:pt>
                <c:pt idx="33397">
                  <c:v>-303.66849999999999</c:v>
                </c:pt>
                <c:pt idx="33398">
                  <c:v>-303.66649999999998</c:v>
                </c:pt>
                <c:pt idx="33399">
                  <c:v>-303.66449999999998</c:v>
                </c:pt>
                <c:pt idx="33400">
                  <c:v>-303.66249999999997</c:v>
                </c:pt>
                <c:pt idx="33401">
                  <c:v>-303.66049999999996</c:v>
                </c:pt>
                <c:pt idx="33402">
                  <c:v>-303.6585</c:v>
                </c:pt>
                <c:pt idx="33403">
                  <c:v>-303.65649999999999</c:v>
                </c:pt>
                <c:pt idx="33404">
                  <c:v>-303.65449999999998</c:v>
                </c:pt>
                <c:pt idx="33405">
                  <c:v>-303.65249999999997</c:v>
                </c:pt>
                <c:pt idx="33406">
                  <c:v>-303.65049999999997</c:v>
                </c:pt>
                <c:pt idx="33407">
                  <c:v>-303.64850000000001</c:v>
                </c:pt>
                <c:pt idx="33408">
                  <c:v>-303.64649999999995</c:v>
                </c:pt>
                <c:pt idx="33409">
                  <c:v>-303.64449999999999</c:v>
                </c:pt>
                <c:pt idx="33410">
                  <c:v>-303.64249999999998</c:v>
                </c:pt>
                <c:pt idx="33411">
                  <c:v>-303.64049999999997</c:v>
                </c:pt>
                <c:pt idx="33412">
                  <c:v>-303.63849999999996</c:v>
                </c:pt>
                <c:pt idx="33413">
                  <c:v>-303.63649999999996</c:v>
                </c:pt>
                <c:pt idx="33414">
                  <c:v>-303.6345</c:v>
                </c:pt>
                <c:pt idx="33415">
                  <c:v>-303.63249999999999</c:v>
                </c:pt>
                <c:pt idx="33416">
                  <c:v>-303.63049999999998</c:v>
                </c:pt>
                <c:pt idx="33417">
                  <c:v>-303.62849999999997</c:v>
                </c:pt>
                <c:pt idx="33418">
                  <c:v>-303.62649999999996</c:v>
                </c:pt>
                <c:pt idx="33419">
                  <c:v>-303.62450000000001</c:v>
                </c:pt>
                <c:pt idx="33420">
                  <c:v>-303.62249999999995</c:v>
                </c:pt>
                <c:pt idx="33421">
                  <c:v>-303.62049999999999</c:v>
                </c:pt>
                <c:pt idx="33422">
                  <c:v>-303.61849999999998</c:v>
                </c:pt>
                <c:pt idx="33423">
                  <c:v>-303.61649999999997</c:v>
                </c:pt>
                <c:pt idx="33424">
                  <c:v>-303.61449999999996</c:v>
                </c:pt>
                <c:pt idx="33425">
                  <c:v>-303.61249999999995</c:v>
                </c:pt>
                <c:pt idx="33426">
                  <c:v>-303.6105</c:v>
                </c:pt>
                <c:pt idx="33427">
                  <c:v>-303.60849999999999</c:v>
                </c:pt>
                <c:pt idx="33428">
                  <c:v>-303.60649999999998</c:v>
                </c:pt>
                <c:pt idx="33429">
                  <c:v>-303.60449999999997</c:v>
                </c:pt>
                <c:pt idx="33430">
                  <c:v>-303.60249999999996</c:v>
                </c:pt>
                <c:pt idx="33431">
                  <c:v>-303.60050000000001</c:v>
                </c:pt>
                <c:pt idx="33432">
                  <c:v>-303.59849999999994</c:v>
                </c:pt>
                <c:pt idx="33433">
                  <c:v>-303.59649999999999</c:v>
                </c:pt>
                <c:pt idx="33434">
                  <c:v>-303.59449999999998</c:v>
                </c:pt>
                <c:pt idx="33435">
                  <c:v>-303.59249999999997</c:v>
                </c:pt>
                <c:pt idx="33436">
                  <c:v>-303.59049999999996</c:v>
                </c:pt>
                <c:pt idx="33437">
                  <c:v>-303.58849999999995</c:v>
                </c:pt>
                <c:pt idx="33438">
                  <c:v>-303.5865</c:v>
                </c:pt>
                <c:pt idx="33439">
                  <c:v>-303.58449999999999</c:v>
                </c:pt>
                <c:pt idx="33440">
                  <c:v>-303.58249999999998</c:v>
                </c:pt>
                <c:pt idx="33441">
                  <c:v>-303.58049999999997</c:v>
                </c:pt>
                <c:pt idx="33442">
                  <c:v>-303.57849999999996</c:v>
                </c:pt>
                <c:pt idx="33443">
                  <c:v>-303.57650000000001</c:v>
                </c:pt>
                <c:pt idx="33444">
                  <c:v>-303.57449999999994</c:v>
                </c:pt>
                <c:pt idx="33445">
                  <c:v>-303.57249999999999</c:v>
                </c:pt>
                <c:pt idx="33446">
                  <c:v>-303.57049999999998</c:v>
                </c:pt>
                <c:pt idx="33447">
                  <c:v>-303.56849999999997</c:v>
                </c:pt>
                <c:pt idx="33448">
                  <c:v>-303.56649999999996</c:v>
                </c:pt>
                <c:pt idx="33449">
                  <c:v>-303.56449999999995</c:v>
                </c:pt>
                <c:pt idx="33450">
                  <c:v>-303.5625</c:v>
                </c:pt>
                <c:pt idx="33451">
                  <c:v>-303.56049999999999</c:v>
                </c:pt>
                <c:pt idx="33452">
                  <c:v>-303.55849999999998</c:v>
                </c:pt>
                <c:pt idx="33453">
                  <c:v>-303.55649999999997</c:v>
                </c:pt>
                <c:pt idx="33454">
                  <c:v>-303.55449999999996</c:v>
                </c:pt>
                <c:pt idx="33455">
                  <c:v>-303.55250000000001</c:v>
                </c:pt>
                <c:pt idx="33456">
                  <c:v>-303.55049999999994</c:v>
                </c:pt>
                <c:pt idx="33457">
                  <c:v>-303.54849999999999</c:v>
                </c:pt>
                <c:pt idx="33458">
                  <c:v>-303.54649999999998</c:v>
                </c:pt>
                <c:pt idx="33459">
                  <c:v>-303.54449999999997</c:v>
                </c:pt>
                <c:pt idx="33460">
                  <c:v>-303.54249999999996</c:v>
                </c:pt>
                <c:pt idx="33461">
                  <c:v>-303.54049999999995</c:v>
                </c:pt>
                <c:pt idx="33462">
                  <c:v>-303.5385</c:v>
                </c:pt>
                <c:pt idx="33463">
                  <c:v>-303.53649999999999</c:v>
                </c:pt>
                <c:pt idx="33464">
                  <c:v>-303.53449999999998</c:v>
                </c:pt>
                <c:pt idx="33465">
                  <c:v>-303.53249999999997</c:v>
                </c:pt>
                <c:pt idx="33466">
                  <c:v>-303.53049999999996</c:v>
                </c:pt>
                <c:pt idx="33467">
                  <c:v>-303.52850000000001</c:v>
                </c:pt>
                <c:pt idx="33468">
                  <c:v>-303.52649999999994</c:v>
                </c:pt>
                <c:pt idx="33469">
                  <c:v>-303.52449999999999</c:v>
                </c:pt>
                <c:pt idx="33470">
                  <c:v>-303.52249999999998</c:v>
                </c:pt>
                <c:pt idx="33471">
                  <c:v>-303.52049999999997</c:v>
                </c:pt>
                <c:pt idx="33472">
                  <c:v>-303.51849999999996</c:v>
                </c:pt>
                <c:pt idx="33473">
                  <c:v>-303.51649999999995</c:v>
                </c:pt>
                <c:pt idx="33474">
                  <c:v>-303.5145</c:v>
                </c:pt>
                <c:pt idx="33475">
                  <c:v>-303.51249999999999</c:v>
                </c:pt>
                <c:pt idx="33476">
                  <c:v>-303.51049999999998</c:v>
                </c:pt>
                <c:pt idx="33477">
                  <c:v>-303.50849999999997</c:v>
                </c:pt>
                <c:pt idx="33478">
                  <c:v>-303.50649999999996</c:v>
                </c:pt>
                <c:pt idx="33479">
                  <c:v>-303.50450000000001</c:v>
                </c:pt>
                <c:pt idx="33480">
                  <c:v>-303.5025</c:v>
                </c:pt>
                <c:pt idx="33481">
                  <c:v>-303.50049999999999</c:v>
                </c:pt>
                <c:pt idx="33482">
                  <c:v>-303.49849999999998</c:v>
                </c:pt>
                <c:pt idx="33483">
                  <c:v>-303.49649999999997</c:v>
                </c:pt>
                <c:pt idx="33484">
                  <c:v>-303.49449999999996</c:v>
                </c:pt>
                <c:pt idx="33485">
                  <c:v>-303.49249999999995</c:v>
                </c:pt>
                <c:pt idx="33486">
                  <c:v>-303.4905</c:v>
                </c:pt>
                <c:pt idx="33487">
                  <c:v>-303.48849999999999</c:v>
                </c:pt>
                <c:pt idx="33488">
                  <c:v>-303.48649999999998</c:v>
                </c:pt>
                <c:pt idx="33489">
                  <c:v>-303.48449999999997</c:v>
                </c:pt>
                <c:pt idx="33490">
                  <c:v>-303.48249999999996</c:v>
                </c:pt>
                <c:pt idx="33491">
                  <c:v>-303.48050000000001</c:v>
                </c:pt>
                <c:pt idx="33492">
                  <c:v>-303.4785</c:v>
                </c:pt>
                <c:pt idx="33493">
                  <c:v>-303.47649999999999</c:v>
                </c:pt>
                <c:pt idx="33494">
                  <c:v>-303.47449999999998</c:v>
                </c:pt>
                <c:pt idx="33495">
                  <c:v>-303.47249999999997</c:v>
                </c:pt>
                <c:pt idx="33496">
                  <c:v>-303.47049999999996</c:v>
                </c:pt>
                <c:pt idx="33497">
                  <c:v>-303.46849999999995</c:v>
                </c:pt>
                <c:pt idx="33498">
                  <c:v>-303.4665</c:v>
                </c:pt>
                <c:pt idx="33499">
                  <c:v>-303.46449999999999</c:v>
                </c:pt>
                <c:pt idx="33500">
                  <c:v>-303.46249999999998</c:v>
                </c:pt>
                <c:pt idx="33501">
                  <c:v>-303.46049999999997</c:v>
                </c:pt>
                <c:pt idx="33502">
                  <c:v>-303.45849999999996</c:v>
                </c:pt>
                <c:pt idx="33503">
                  <c:v>-303.45650000000001</c:v>
                </c:pt>
                <c:pt idx="33504">
                  <c:v>-303.4545</c:v>
                </c:pt>
                <c:pt idx="33505">
                  <c:v>-303.45249999999999</c:v>
                </c:pt>
                <c:pt idx="33506">
                  <c:v>-303.45049999999998</c:v>
                </c:pt>
                <c:pt idx="33507">
                  <c:v>-303.44849999999997</c:v>
                </c:pt>
                <c:pt idx="33508">
                  <c:v>-303.44649999999996</c:v>
                </c:pt>
                <c:pt idx="33509">
                  <c:v>-303.44449999999995</c:v>
                </c:pt>
                <c:pt idx="33510">
                  <c:v>-303.4425</c:v>
                </c:pt>
                <c:pt idx="33511">
                  <c:v>-303.44049999999999</c:v>
                </c:pt>
                <c:pt idx="33512">
                  <c:v>-303.43849999999998</c:v>
                </c:pt>
                <c:pt idx="33513">
                  <c:v>-303.43649999999997</c:v>
                </c:pt>
                <c:pt idx="33514">
                  <c:v>-303.43449999999996</c:v>
                </c:pt>
                <c:pt idx="33515">
                  <c:v>-303.4325</c:v>
                </c:pt>
                <c:pt idx="33516">
                  <c:v>-303.43049999999999</c:v>
                </c:pt>
                <c:pt idx="33517">
                  <c:v>-303.42849999999999</c:v>
                </c:pt>
                <c:pt idx="33518">
                  <c:v>-303.42649999999998</c:v>
                </c:pt>
                <c:pt idx="33519">
                  <c:v>-303.42449999999997</c:v>
                </c:pt>
                <c:pt idx="33520">
                  <c:v>-303.42249999999996</c:v>
                </c:pt>
                <c:pt idx="33521">
                  <c:v>-303.42049999999995</c:v>
                </c:pt>
                <c:pt idx="33522">
                  <c:v>-303.41849999999999</c:v>
                </c:pt>
                <c:pt idx="33523">
                  <c:v>-303.41649999999998</c:v>
                </c:pt>
                <c:pt idx="33524">
                  <c:v>-303.41449999999998</c:v>
                </c:pt>
                <c:pt idx="33525">
                  <c:v>-303.41249999999997</c:v>
                </c:pt>
                <c:pt idx="33526">
                  <c:v>-303.41049999999996</c:v>
                </c:pt>
                <c:pt idx="33527">
                  <c:v>-303.4085</c:v>
                </c:pt>
                <c:pt idx="33528">
                  <c:v>-303.40649999999999</c:v>
                </c:pt>
                <c:pt idx="33529">
                  <c:v>-303.40449999999998</c:v>
                </c:pt>
                <c:pt idx="33530">
                  <c:v>-303.40249999999997</c:v>
                </c:pt>
                <c:pt idx="33531">
                  <c:v>-303.40049999999997</c:v>
                </c:pt>
                <c:pt idx="33532">
                  <c:v>-303.39850000000001</c:v>
                </c:pt>
                <c:pt idx="33533">
                  <c:v>-303.39649999999995</c:v>
                </c:pt>
                <c:pt idx="33534">
                  <c:v>-303.39449999999999</c:v>
                </c:pt>
                <c:pt idx="33535">
                  <c:v>-303.39249999999998</c:v>
                </c:pt>
                <c:pt idx="33536">
                  <c:v>-303.39049999999997</c:v>
                </c:pt>
                <c:pt idx="33537">
                  <c:v>-303.38849999999996</c:v>
                </c:pt>
                <c:pt idx="33538">
                  <c:v>-303.38649999999996</c:v>
                </c:pt>
                <c:pt idx="33539">
                  <c:v>-303.3845</c:v>
                </c:pt>
                <c:pt idx="33540">
                  <c:v>-303.38249999999999</c:v>
                </c:pt>
                <c:pt idx="33541">
                  <c:v>-303.38049999999998</c:v>
                </c:pt>
                <c:pt idx="33542">
                  <c:v>-303.37849999999997</c:v>
                </c:pt>
                <c:pt idx="33543">
                  <c:v>-303.37649999999996</c:v>
                </c:pt>
                <c:pt idx="33544">
                  <c:v>-303.37450000000001</c:v>
                </c:pt>
                <c:pt idx="33545">
                  <c:v>-303.37249999999995</c:v>
                </c:pt>
                <c:pt idx="33546">
                  <c:v>-303.37049999999999</c:v>
                </c:pt>
                <c:pt idx="33547">
                  <c:v>-303.36849999999998</c:v>
                </c:pt>
                <c:pt idx="33548">
                  <c:v>-303.36649999999997</c:v>
                </c:pt>
                <c:pt idx="33549">
                  <c:v>-303.36449999999996</c:v>
                </c:pt>
                <c:pt idx="33550">
                  <c:v>-303.36249999999995</c:v>
                </c:pt>
                <c:pt idx="33551">
                  <c:v>-303.3605</c:v>
                </c:pt>
                <c:pt idx="33552">
                  <c:v>-303.35849999999999</c:v>
                </c:pt>
                <c:pt idx="33553">
                  <c:v>-303.35649999999998</c:v>
                </c:pt>
                <c:pt idx="33554">
                  <c:v>-303.35449999999997</c:v>
                </c:pt>
                <c:pt idx="33555">
                  <c:v>-303.35249999999996</c:v>
                </c:pt>
                <c:pt idx="33556">
                  <c:v>-303.35050000000001</c:v>
                </c:pt>
                <c:pt idx="33557">
                  <c:v>-303.34849999999994</c:v>
                </c:pt>
                <c:pt idx="33558">
                  <c:v>-303.34649999999999</c:v>
                </c:pt>
                <c:pt idx="33559">
                  <c:v>-303.34449999999998</c:v>
                </c:pt>
                <c:pt idx="33560">
                  <c:v>-303.34249999999997</c:v>
                </c:pt>
                <c:pt idx="33561">
                  <c:v>-303.34049999999996</c:v>
                </c:pt>
                <c:pt idx="33562">
                  <c:v>-303.33849999999995</c:v>
                </c:pt>
                <c:pt idx="33563">
                  <c:v>-303.3365</c:v>
                </c:pt>
                <c:pt idx="33564">
                  <c:v>-303.33449999999999</c:v>
                </c:pt>
                <c:pt idx="33565">
                  <c:v>-303.33249999999998</c:v>
                </c:pt>
                <c:pt idx="33566">
                  <c:v>-303.33049999999997</c:v>
                </c:pt>
                <c:pt idx="33567">
                  <c:v>-303.32849999999996</c:v>
                </c:pt>
                <c:pt idx="33568">
                  <c:v>-303.32650000000001</c:v>
                </c:pt>
                <c:pt idx="33569">
                  <c:v>-303.32449999999994</c:v>
                </c:pt>
                <c:pt idx="33570">
                  <c:v>-303.32249999999999</c:v>
                </c:pt>
                <c:pt idx="33571">
                  <c:v>-303.32049999999998</c:v>
                </c:pt>
                <c:pt idx="33572">
                  <c:v>-303.31849999999997</c:v>
                </c:pt>
                <c:pt idx="33573">
                  <c:v>-303.31649999999996</c:v>
                </c:pt>
                <c:pt idx="33574">
                  <c:v>-303.31449999999995</c:v>
                </c:pt>
                <c:pt idx="33575">
                  <c:v>-303.3125</c:v>
                </c:pt>
                <c:pt idx="33576">
                  <c:v>-303.31049999999999</c:v>
                </c:pt>
                <c:pt idx="33577">
                  <c:v>-303.30849999999998</c:v>
                </c:pt>
                <c:pt idx="33578">
                  <c:v>-303.30649999999997</c:v>
                </c:pt>
                <c:pt idx="33579">
                  <c:v>-303.30449999999996</c:v>
                </c:pt>
                <c:pt idx="33580">
                  <c:v>-303.30250000000001</c:v>
                </c:pt>
                <c:pt idx="33581">
                  <c:v>-303.30049999999994</c:v>
                </c:pt>
                <c:pt idx="33582">
                  <c:v>-303.29849999999999</c:v>
                </c:pt>
                <c:pt idx="33583">
                  <c:v>-303.29649999999998</c:v>
                </c:pt>
                <c:pt idx="33584">
                  <c:v>-303.29449999999997</c:v>
                </c:pt>
                <c:pt idx="33585">
                  <c:v>-303.29249999999996</c:v>
                </c:pt>
                <c:pt idx="33586">
                  <c:v>-303.29049999999995</c:v>
                </c:pt>
                <c:pt idx="33587">
                  <c:v>-303.2885</c:v>
                </c:pt>
                <c:pt idx="33588">
                  <c:v>-303.28649999999999</c:v>
                </c:pt>
                <c:pt idx="33589">
                  <c:v>-303.28449999999998</c:v>
                </c:pt>
                <c:pt idx="33590">
                  <c:v>-303.28249999999997</c:v>
                </c:pt>
                <c:pt idx="33591">
                  <c:v>-303.28049999999996</c:v>
                </c:pt>
                <c:pt idx="33592">
                  <c:v>-303.27850000000001</c:v>
                </c:pt>
                <c:pt idx="33593">
                  <c:v>-303.27649999999994</c:v>
                </c:pt>
                <c:pt idx="33594">
                  <c:v>-303.27449999999999</c:v>
                </c:pt>
                <c:pt idx="33595">
                  <c:v>-303.27249999999998</c:v>
                </c:pt>
                <c:pt idx="33596">
                  <c:v>-303.27049999999997</c:v>
                </c:pt>
                <c:pt idx="33597">
                  <c:v>-303.26849999999996</c:v>
                </c:pt>
                <c:pt idx="33598">
                  <c:v>-303.26649999999995</c:v>
                </c:pt>
                <c:pt idx="33599">
                  <c:v>-303.2645</c:v>
                </c:pt>
                <c:pt idx="33600">
                  <c:v>-303.26249999999999</c:v>
                </c:pt>
                <c:pt idx="33601">
                  <c:v>-303.26049999999998</c:v>
                </c:pt>
                <c:pt idx="33602">
                  <c:v>-303.25849999999997</c:v>
                </c:pt>
                <c:pt idx="33603">
                  <c:v>-303.25649999999996</c:v>
                </c:pt>
                <c:pt idx="33604">
                  <c:v>-303.25450000000001</c:v>
                </c:pt>
                <c:pt idx="33605">
                  <c:v>-303.2525</c:v>
                </c:pt>
                <c:pt idx="33606">
                  <c:v>-303.25049999999999</c:v>
                </c:pt>
                <c:pt idx="33607">
                  <c:v>-303.24849999999998</c:v>
                </c:pt>
                <c:pt idx="33608">
                  <c:v>-303.24649999999997</c:v>
                </c:pt>
                <c:pt idx="33609">
                  <c:v>-303.24449999999996</c:v>
                </c:pt>
                <c:pt idx="33610">
                  <c:v>-303.24249999999995</c:v>
                </c:pt>
                <c:pt idx="33611">
                  <c:v>-303.2405</c:v>
                </c:pt>
                <c:pt idx="33612">
                  <c:v>-303.23849999999999</c:v>
                </c:pt>
                <c:pt idx="33613">
                  <c:v>-303.23649999999998</c:v>
                </c:pt>
                <c:pt idx="33614">
                  <c:v>-303.23449999999997</c:v>
                </c:pt>
                <c:pt idx="33615">
                  <c:v>-303.23249999999996</c:v>
                </c:pt>
                <c:pt idx="33616">
                  <c:v>-303.23050000000001</c:v>
                </c:pt>
                <c:pt idx="33617">
                  <c:v>-303.2285</c:v>
                </c:pt>
                <c:pt idx="33618">
                  <c:v>-303.22649999999999</c:v>
                </c:pt>
                <c:pt idx="33619">
                  <c:v>-303.22449999999998</c:v>
                </c:pt>
                <c:pt idx="33620">
                  <c:v>-303.22249999999997</c:v>
                </c:pt>
                <c:pt idx="33621">
                  <c:v>-303.22049999999996</c:v>
                </c:pt>
                <c:pt idx="33622">
                  <c:v>-303.21849999999995</c:v>
                </c:pt>
                <c:pt idx="33623">
                  <c:v>-303.2165</c:v>
                </c:pt>
                <c:pt idx="33624">
                  <c:v>-303.21449999999999</c:v>
                </c:pt>
                <c:pt idx="33625">
                  <c:v>-303.21249999999998</c:v>
                </c:pt>
                <c:pt idx="33626">
                  <c:v>-303.21049999999997</c:v>
                </c:pt>
                <c:pt idx="33627">
                  <c:v>-303.20849999999996</c:v>
                </c:pt>
                <c:pt idx="33628">
                  <c:v>-303.20650000000001</c:v>
                </c:pt>
                <c:pt idx="33629">
                  <c:v>-303.2045</c:v>
                </c:pt>
                <c:pt idx="33630">
                  <c:v>-303.20249999999999</c:v>
                </c:pt>
                <c:pt idx="33631">
                  <c:v>-303.20049999999998</c:v>
                </c:pt>
                <c:pt idx="33632">
                  <c:v>-303.19849999999997</c:v>
                </c:pt>
                <c:pt idx="33633">
                  <c:v>-303.19649999999996</c:v>
                </c:pt>
                <c:pt idx="33634">
                  <c:v>-303.19449999999995</c:v>
                </c:pt>
                <c:pt idx="33635">
                  <c:v>-303.1925</c:v>
                </c:pt>
                <c:pt idx="33636">
                  <c:v>-303.19049999999999</c:v>
                </c:pt>
                <c:pt idx="33637">
                  <c:v>-303.18849999999998</c:v>
                </c:pt>
                <c:pt idx="33638">
                  <c:v>-303.18649999999997</c:v>
                </c:pt>
                <c:pt idx="33639">
                  <c:v>-303.18449999999996</c:v>
                </c:pt>
                <c:pt idx="33640">
                  <c:v>-303.1825</c:v>
                </c:pt>
                <c:pt idx="33641">
                  <c:v>-303.18049999999999</c:v>
                </c:pt>
                <c:pt idx="33642">
                  <c:v>-303.17849999999999</c:v>
                </c:pt>
                <c:pt idx="33643">
                  <c:v>-303.17649999999998</c:v>
                </c:pt>
                <c:pt idx="33644">
                  <c:v>-303.17449999999997</c:v>
                </c:pt>
                <c:pt idx="33645">
                  <c:v>-303.17249999999996</c:v>
                </c:pt>
                <c:pt idx="33646">
                  <c:v>-303.17049999999995</c:v>
                </c:pt>
                <c:pt idx="33647">
                  <c:v>-303.16849999999999</c:v>
                </c:pt>
                <c:pt idx="33648">
                  <c:v>-303.16649999999998</c:v>
                </c:pt>
                <c:pt idx="33649">
                  <c:v>-303.16449999999998</c:v>
                </c:pt>
                <c:pt idx="33650">
                  <c:v>-303.16249999999997</c:v>
                </c:pt>
                <c:pt idx="33651">
                  <c:v>-303.16049999999996</c:v>
                </c:pt>
                <c:pt idx="33652">
                  <c:v>-303.1585</c:v>
                </c:pt>
                <c:pt idx="33653">
                  <c:v>-303.15649999999999</c:v>
                </c:pt>
                <c:pt idx="33654">
                  <c:v>-303.15449999999998</c:v>
                </c:pt>
                <c:pt idx="33655">
                  <c:v>-303.15249999999997</c:v>
                </c:pt>
                <c:pt idx="33656">
                  <c:v>-303.15049999999997</c:v>
                </c:pt>
                <c:pt idx="33657">
                  <c:v>-303.14850000000001</c:v>
                </c:pt>
                <c:pt idx="33658">
                  <c:v>-303.14649999999995</c:v>
                </c:pt>
                <c:pt idx="33659">
                  <c:v>-303.14449999999999</c:v>
                </c:pt>
                <c:pt idx="33660">
                  <c:v>-303.14249999999998</c:v>
                </c:pt>
                <c:pt idx="33661">
                  <c:v>-303.14049999999997</c:v>
                </c:pt>
                <c:pt idx="33662">
                  <c:v>-303.13849999999996</c:v>
                </c:pt>
                <c:pt idx="33663">
                  <c:v>-303.13649999999996</c:v>
                </c:pt>
                <c:pt idx="33664">
                  <c:v>-303.1345</c:v>
                </c:pt>
                <c:pt idx="33665">
                  <c:v>-303.13249999999999</c:v>
                </c:pt>
                <c:pt idx="33666">
                  <c:v>-303.13049999999998</c:v>
                </c:pt>
                <c:pt idx="33667">
                  <c:v>-303.12849999999997</c:v>
                </c:pt>
                <c:pt idx="33668">
                  <c:v>-303.12649999999996</c:v>
                </c:pt>
                <c:pt idx="33669">
                  <c:v>-303.12450000000001</c:v>
                </c:pt>
                <c:pt idx="33670">
                  <c:v>-303.12249999999995</c:v>
                </c:pt>
                <c:pt idx="33671">
                  <c:v>-303.12049999999999</c:v>
                </c:pt>
                <c:pt idx="33672">
                  <c:v>-303.11849999999998</c:v>
                </c:pt>
                <c:pt idx="33673">
                  <c:v>-303.11649999999997</c:v>
                </c:pt>
                <c:pt idx="33674">
                  <c:v>-303.11449999999996</c:v>
                </c:pt>
                <c:pt idx="33675">
                  <c:v>-303.11249999999995</c:v>
                </c:pt>
                <c:pt idx="33676">
                  <c:v>-303.1105</c:v>
                </c:pt>
                <c:pt idx="33677">
                  <c:v>-303.10849999999999</c:v>
                </c:pt>
                <c:pt idx="33678">
                  <c:v>-303.10649999999998</c:v>
                </c:pt>
                <c:pt idx="33679">
                  <c:v>-303.10449999999997</c:v>
                </c:pt>
                <c:pt idx="33680">
                  <c:v>-303.10249999999996</c:v>
                </c:pt>
                <c:pt idx="33681">
                  <c:v>-303.10050000000001</c:v>
                </c:pt>
                <c:pt idx="33682">
                  <c:v>-303.09849999999994</c:v>
                </c:pt>
                <c:pt idx="33683">
                  <c:v>-303.09649999999999</c:v>
                </c:pt>
                <c:pt idx="33684">
                  <c:v>-303.09449999999998</c:v>
                </c:pt>
                <c:pt idx="33685">
                  <c:v>-303.09249999999997</c:v>
                </c:pt>
                <c:pt idx="33686">
                  <c:v>-303.09049999999996</c:v>
                </c:pt>
                <c:pt idx="33687">
                  <c:v>-303.08849999999995</c:v>
                </c:pt>
                <c:pt idx="33688">
                  <c:v>-303.0865</c:v>
                </c:pt>
                <c:pt idx="33689">
                  <c:v>-303.08449999999999</c:v>
                </c:pt>
                <c:pt idx="33690">
                  <c:v>-303.08249999999998</c:v>
                </c:pt>
                <c:pt idx="33691">
                  <c:v>-303.08049999999997</c:v>
                </c:pt>
                <c:pt idx="33692">
                  <c:v>-303.07849999999996</c:v>
                </c:pt>
                <c:pt idx="33693">
                  <c:v>-303.07650000000001</c:v>
                </c:pt>
                <c:pt idx="33694">
                  <c:v>-303.07449999999994</c:v>
                </c:pt>
                <c:pt idx="33695">
                  <c:v>-303.07249999999999</c:v>
                </c:pt>
                <c:pt idx="33696">
                  <c:v>-303.07049999999998</c:v>
                </c:pt>
                <c:pt idx="33697">
                  <c:v>-303.06849999999997</c:v>
                </c:pt>
                <c:pt idx="33698">
                  <c:v>-303.06649999999996</c:v>
                </c:pt>
                <c:pt idx="33699">
                  <c:v>-303.06449999999995</c:v>
                </c:pt>
                <c:pt idx="33700">
                  <c:v>-303.0625</c:v>
                </c:pt>
                <c:pt idx="33701">
                  <c:v>-303.06049999999999</c:v>
                </c:pt>
                <c:pt idx="33702">
                  <c:v>-303.05849999999998</c:v>
                </c:pt>
                <c:pt idx="33703">
                  <c:v>-303.05649999999997</c:v>
                </c:pt>
                <c:pt idx="33704">
                  <c:v>-303.05449999999996</c:v>
                </c:pt>
                <c:pt idx="33705">
                  <c:v>-303.05250000000001</c:v>
                </c:pt>
                <c:pt idx="33706">
                  <c:v>-303.05049999999994</c:v>
                </c:pt>
                <c:pt idx="33707">
                  <c:v>-303.04849999999999</c:v>
                </c:pt>
                <c:pt idx="33708">
                  <c:v>-303.04649999999998</c:v>
                </c:pt>
                <c:pt idx="33709">
                  <c:v>-303.04449999999997</c:v>
                </c:pt>
                <c:pt idx="33710">
                  <c:v>-303.04249999999996</c:v>
                </c:pt>
                <c:pt idx="33711">
                  <c:v>-303.04049999999995</c:v>
                </c:pt>
                <c:pt idx="33712">
                  <c:v>-303.0385</c:v>
                </c:pt>
                <c:pt idx="33713">
                  <c:v>-303.03649999999999</c:v>
                </c:pt>
                <c:pt idx="33714">
                  <c:v>-303.03449999999998</c:v>
                </c:pt>
                <c:pt idx="33715">
                  <c:v>-303.03249999999997</c:v>
                </c:pt>
                <c:pt idx="33716">
                  <c:v>-303.03049999999996</c:v>
                </c:pt>
                <c:pt idx="33717">
                  <c:v>-303.02850000000001</c:v>
                </c:pt>
                <c:pt idx="33718">
                  <c:v>-303.02649999999994</c:v>
                </c:pt>
                <c:pt idx="33719">
                  <c:v>-303.02449999999999</c:v>
                </c:pt>
                <c:pt idx="33720">
                  <c:v>-303.02249999999998</c:v>
                </c:pt>
                <c:pt idx="33721">
                  <c:v>-303.02049999999997</c:v>
                </c:pt>
                <c:pt idx="33722">
                  <c:v>-303.01849999999996</c:v>
                </c:pt>
                <c:pt idx="33723">
                  <c:v>-303.01649999999995</c:v>
                </c:pt>
                <c:pt idx="33724">
                  <c:v>-303.0145</c:v>
                </c:pt>
                <c:pt idx="33725">
                  <c:v>-303.01249999999999</c:v>
                </c:pt>
                <c:pt idx="33726">
                  <c:v>-303.01049999999998</c:v>
                </c:pt>
                <c:pt idx="33727">
                  <c:v>-303.00849999999997</c:v>
                </c:pt>
                <c:pt idx="33728">
                  <c:v>-303.00649999999996</c:v>
                </c:pt>
                <c:pt idx="33729">
                  <c:v>-303.00450000000001</c:v>
                </c:pt>
                <c:pt idx="33730">
                  <c:v>-303.0025</c:v>
                </c:pt>
                <c:pt idx="33731">
                  <c:v>-303.00049999999999</c:v>
                </c:pt>
                <c:pt idx="33732">
                  <c:v>-302.99849999999998</c:v>
                </c:pt>
                <c:pt idx="33733">
                  <c:v>-302.99649999999997</c:v>
                </c:pt>
                <c:pt idx="33734">
                  <c:v>-302.99449999999996</c:v>
                </c:pt>
                <c:pt idx="33735">
                  <c:v>-302.99249999999995</c:v>
                </c:pt>
                <c:pt idx="33736">
                  <c:v>-302.9905</c:v>
                </c:pt>
                <c:pt idx="33737">
                  <c:v>-302.98849999999999</c:v>
                </c:pt>
                <c:pt idx="33738">
                  <c:v>-302.98649999999998</c:v>
                </c:pt>
                <c:pt idx="33739">
                  <c:v>-302.98449999999997</c:v>
                </c:pt>
                <c:pt idx="33740">
                  <c:v>-302.98249999999996</c:v>
                </c:pt>
                <c:pt idx="33741">
                  <c:v>-302.98050000000001</c:v>
                </c:pt>
                <c:pt idx="33742">
                  <c:v>-302.9785</c:v>
                </c:pt>
                <c:pt idx="33743">
                  <c:v>-302.97649999999999</c:v>
                </c:pt>
                <c:pt idx="33744">
                  <c:v>-302.97449999999998</c:v>
                </c:pt>
                <c:pt idx="33745">
                  <c:v>-302.97249999999997</c:v>
                </c:pt>
                <c:pt idx="33746">
                  <c:v>-302.97049999999996</c:v>
                </c:pt>
                <c:pt idx="33747">
                  <c:v>-302.96849999999995</c:v>
                </c:pt>
                <c:pt idx="33748">
                  <c:v>-302.9665</c:v>
                </c:pt>
                <c:pt idx="33749">
                  <c:v>-302.96449999999999</c:v>
                </c:pt>
                <c:pt idx="33750">
                  <c:v>-302.96249999999998</c:v>
                </c:pt>
                <c:pt idx="33751">
                  <c:v>-302.96049999999997</c:v>
                </c:pt>
                <c:pt idx="33752">
                  <c:v>-302.95849999999996</c:v>
                </c:pt>
                <c:pt idx="33753">
                  <c:v>-302.95650000000001</c:v>
                </c:pt>
                <c:pt idx="33754">
                  <c:v>-302.9545</c:v>
                </c:pt>
                <c:pt idx="33755">
                  <c:v>-302.95249999999999</c:v>
                </c:pt>
                <c:pt idx="33756">
                  <c:v>-302.95049999999998</c:v>
                </c:pt>
                <c:pt idx="33757">
                  <c:v>-302.94849999999997</c:v>
                </c:pt>
                <c:pt idx="33758">
                  <c:v>-302.94649999999996</c:v>
                </c:pt>
                <c:pt idx="33759">
                  <c:v>-302.94449999999995</c:v>
                </c:pt>
                <c:pt idx="33760">
                  <c:v>-302.9425</c:v>
                </c:pt>
                <c:pt idx="33761">
                  <c:v>-302.94049999999999</c:v>
                </c:pt>
                <c:pt idx="33762">
                  <c:v>-302.93849999999998</c:v>
                </c:pt>
                <c:pt idx="33763">
                  <c:v>-302.93649999999997</c:v>
                </c:pt>
                <c:pt idx="33764">
                  <c:v>-302.93449999999996</c:v>
                </c:pt>
                <c:pt idx="33765">
                  <c:v>-302.9325</c:v>
                </c:pt>
                <c:pt idx="33766">
                  <c:v>-302.93049999999999</c:v>
                </c:pt>
                <c:pt idx="33767">
                  <c:v>-302.92849999999999</c:v>
                </c:pt>
                <c:pt idx="33768">
                  <c:v>-302.92649999999998</c:v>
                </c:pt>
                <c:pt idx="33769">
                  <c:v>-302.92449999999997</c:v>
                </c:pt>
                <c:pt idx="33770">
                  <c:v>-302.92249999999996</c:v>
                </c:pt>
                <c:pt idx="33771">
                  <c:v>-302.92049999999995</c:v>
                </c:pt>
                <c:pt idx="33772">
                  <c:v>-302.91849999999999</c:v>
                </c:pt>
                <c:pt idx="33773">
                  <c:v>-302.91649999999998</c:v>
                </c:pt>
                <c:pt idx="33774">
                  <c:v>-302.91449999999998</c:v>
                </c:pt>
                <c:pt idx="33775">
                  <c:v>-302.91249999999997</c:v>
                </c:pt>
                <c:pt idx="33776">
                  <c:v>-302.91049999999996</c:v>
                </c:pt>
                <c:pt idx="33777">
                  <c:v>-302.9085</c:v>
                </c:pt>
                <c:pt idx="33778">
                  <c:v>-302.90649999999999</c:v>
                </c:pt>
                <c:pt idx="33779">
                  <c:v>-302.90449999999998</c:v>
                </c:pt>
                <c:pt idx="33780">
                  <c:v>-302.90249999999997</c:v>
                </c:pt>
                <c:pt idx="33781">
                  <c:v>-302.90049999999997</c:v>
                </c:pt>
                <c:pt idx="33782">
                  <c:v>-302.89850000000001</c:v>
                </c:pt>
                <c:pt idx="33783">
                  <c:v>-302.89649999999995</c:v>
                </c:pt>
                <c:pt idx="33784">
                  <c:v>-302.89449999999999</c:v>
                </c:pt>
                <c:pt idx="33785">
                  <c:v>-302.89249999999998</c:v>
                </c:pt>
                <c:pt idx="33786">
                  <c:v>-302.89049999999997</c:v>
                </c:pt>
                <c:pt idx="33787">
                  <c:v>-302.88849999999996</c:v>
                </c:pt>
                <c:pt idx="33788">
                  <c:v>-302.88649999999996</c:v>
                </c:pt>
                <c:pt idx="33789">
                  <c:v>-302.8845</c:v>
                </c:pt>
                <c:pt idx="33790">
                  <c:v>-302.88249999999999</c:v>
                </c:pt>
                <c:pt idx="33791">
                  <c:v>-302.88049999999998</c:v>
                </c:pt>
                <c:pt idx="33792">
                  <c:v>-302.87849999999997</c:v>
                </c:pt>
                <c:pt idx="33793">
                  <c:v>-302.87649999999996</c:v>
                </c:pt>
                <c:pt idx="33794">
                  <c:v>-302.87450000000001</c:v>
                </c:pt>
                <c:pt idx="33795">
                  <c:v>-302.87249999999995</c:v>
                </c:pt>
                <c:pt idx="33796">
                  <c:v>-302.87049999999999</c:v>
                </c:pt>
                <c:pt idx="33797">
                  <c:v>-302.86849999999998</c:v>
                </c:pt>
                <c:pt idx="33798">
                  <c:v>-302.86649999999997</c:v>
                </c:pt>
                <c:pt idx="33799">
                  <c:v>-302.86449999999996</c:v>
                </c:pt>
                <c:pt idx="33800">
                  <c:v>-302.86249999999995</c:v>
                </c:pt>
                <c:pt idx="33801">
                  <c:v>-302.8605</c:v>
                </c:pt>
                <c:pt idx="33802">
                  <c:v>-302.85849999999999</c:v>
                </c:pt>
                <c:pt idx="33803">
                  <c:v>-302.85649999999998</c:v>
                </c:pt>
                <c:pt idx="33804">
                  <c:v>-302.85449999999997</c:v>
                </c:pt>
                <c:pt idx="33805">
                  <c:v>-302.85249999999996</c:v>
                </c:pt>
                <c:pt idx="33806">
                  <c:v>-302.85050000000001</c:v>
                </c:pt>
                <c:pt idx="33807">
                  <c:v>-302.84849999999994</c:v>
                </c:pt>
                <c:pt idx="33808">
                  <c:v>-302.84649999999999</c:v>
                </c:pt>
                <c:pt idx="33809">
                  <c:v>-302.84449999999998</c:v>
                </c:pt>
                <c:pt idx="33810">
                  <c:v>-302.84249999999997</c:v>
                </c:pt>
                <c:pt idx="33811">
                  <c:v>-302.84049999999996</c:v>
                </c:pt>
                <c:pt idx="33812">
                  <c:v>-302.83849999999995</c:v>
                </c:pt>
                <c:pt idx="33813">
                  <c:v>-302.8365</c:v>
                </c:pt>
                <c:pt idx="33814">
                  <c:v>-302.83449999999999</c:v>
                </c:pt>
                <c:pt idx="33815">
                  <c:v>-302.83249999999998</c:v>
                </c:pt>
                <c:pt idx="33816">
                  <c:v>-302.83049999999997</c:v>
                </c:pt>
                <c:pt idx="33817">
                  <c:v>-302.82849999999996</c:v>
                </c:pt>
                <c:pt idx="33818">
                  <c:v>-302.82650000000001</c:v>
                </c:pt>
                <c:pt idx="33819">
                  <c:v>-302.82449999999994</c:v>
                </c:pt>
                <c:pt idx="33820">
                  <c:v>-302.82249999999999</c:v>
                </c:pt>
                <c:pt idx="33821">
                  <c:v>-302.82049999999998</c:v>
                </c:pt>
                <c:pt idx="33822">
                  <c:v>-302.81849999999997</c:v>
                </c:pt>
                <c:pt idx="33823">
                  <c:v>-302.81649999999996</c:v>
                </c:pt>
                <c:pt idx="33824">
                  <c:v>-302.81449999999995</c:v>
                </c:pt>
                <c:pt idx="33825">
                  <c:v>-302.8125</c:v>
                </c:pt>
                <c:pt idx="33826">
                  <c:v>-302.81049999999999</c:v>
                </c:pt>
                <c:pt idx="33827">
                  <c:v>-302.80849999999998</c:v>
                </c:pt>
                <c:pt idx="33828">
                  <c:v>-302.80649999999997</c:v>
                </c:pt>
                <c:pt idx="33829">
                  <c:v>-302.80449999999996</c:v>
                </c:pt>
                <c:pt idx="33830">
                  <c:v>-302.80250000000001</c:v>
                </c:pt>
                <c:pt idx="33831">
                  <c:v>-302.80049999999994</c:v>
                </c:pt>
                <c:pt idx="33832">
                  <c:v>-302.79849999999999</c:v>
                </c:pt>
                <c:pt idx="33833">
                  <c:v>-302.79649999999998</c:v>
                </c:pt>
                <c:pt idx="33834">
                  <c:v>-302.79449999999997</c:v>
                </c:pt>
                <c:pt idx="33835">
                  <c:v>-302.79249999999996</c:v>
                </c:pt>
                <c:pt idx="33836">
                  <c:v>-302.79049999999995</c:v>
                </c:pt>
                <c:pt idx="33837">
                  <c:v>-302.7885</c:v>
                </c:pt>
                <c:pt idx="33838">
                  <c:v>-302.78649999999999</c:v>
                </c:pt>
                <c:pt idx="33839">
                  <c:v>-302.78449999999998</c:v>
                </c:pt>
                <c:pt idx="33840">
                  <c:v>-302.78249999999997</c:v>
                </c:pt>
                <c:pt idx="33841">
                  <c:v>-302.78049999999996</c:v>
                </c:pt>
                <c:pt idx="33842">
                  <c:v>-302.77850000000001</c:v>
                </c:pt>
                <c:pt idx="33843">
                  <c:v>-302.77649999999994</c:v>
                </c:pt>
                <c:pt idx="33844">
                  <c:v>-302.77449999999999</c:v>
                </c:pt>
                <c:pt idx="33845">
                  <c:v>-302.77249999999998</c:v>
                </c:pt>
                <c:pt idx="33846">
                  <c:v>-302.77049999999997</c:v>
                </c:pt>
                <c:pt idx="33847">
                  <c:v>-302.76849999999996</c:v>
                </c:pt>
                <c:pt idx="33848">
                  <c:v>-302.76649999999995</c:v>
                </c:pt>
                <c:pt idx="33849">
                  <c:v>-302.7645</c:v>
                </c:pt>
                <c:pt idx="33850">
                  <c:v>-302.76249999999999</c:v>
                </c:pt>
                <c:pt idx="33851">
                  <c:v>-302.76049999999998</c:v>
                </c:pt>
                <c:pt idx="33852">
                  <c:v>-302.75849999999997</c:v>
                </c:pt>
                <c:pt idx="33853">
                  <c:v>-302.75649999999996</c:v>
                </c:pt>
                <c:pt idx="33854">
                  <c:v>-302.75450000000001</c:v>
                </c:pt>
                <c:pt idx="33855">
                  <c:v>-302.7525</c:v>
                </c:pt>
                <c:pt idx="33856">
                  <c:v>-302.75049999999999</c:v>
                </c:pt>
                <c:pt idx="33857">
                  <c:v>-302.74849999999998</c:v>
                </c:pt>
                <c:pt idx="33858">
                  <c:v>-302.74649999999997</c:v>
                </c:pt>
                <c:pt idx="33859">
                  <c:v>-302.74449999999996</c:v>
                </c:pt>
                <c:pt idx="33860">
                  <c:v>-302.74249999999995</c:v>
                </c:pt>
                <c:pt idx="33861">
                  <c:v>-302.7405</c:v>
                </c:pt>
                <c:pt idx="33862">
                  <c:v>-302.73849999999999</c:v>
                </c:pt>
                <c:pt idx="33863">
                  <c:v>-302.73649999999998</c:v>
                </c:pt>
                <c:pt idx="33864">
                  <c:v>-302.73449999999997</c:v>
                </c:pt>
                <c:pt idx="33865">
                  <c:v>-302.73249999999996</c:v>
                </c:pt>
                <c:pt idx="33866">
                  <c:v>-302.73050000000001</c:v>
                </c:pt>
                <c:pt idx="33867">
                  <c:v>-302.7285</c:v>
                </c:pt>
                <c:pt idx="33868">
                  <c:v>-302.72649999999999</c:v>
                </c:pt>
                <c:pt idx="33869">
                  <c:v>-302.72449999999998</c:v>
                </c:pt>
                <c:pt idx="33870">
                  <c:v>-302.72249999999997</c:v>
                </c:pt>
                <c:pt idx="33871">
                  <c:v>-302.72049999999996</c:v>
                </c:pt>
                <c:pt idx="33872">
                  <c:v>-302.71849999999995</c:v>
                </c:pt>
                <c:pt idx="33873">
                  <c:v>-302.7165</c:v>
                </c:pt>
                <c:pt idx="33874">
                  <c:v>-302.71449999999999</c:v>
                </c:pt>
                <c:pt idx="33875">
                  <c:v>-302.71249999999998</c:v>
                </c:pt>
                <c:pt idx="33876">
                  <c:v>-302.71049999999997</c:v>
                </c:pt>
                <c:pt idx="33877">
                  <c:v>-302.70849999999996</c:v>
                </c:pt>
                <c:pt idx="33878">
                  <c:v>-302.70650000000001</c:v>
                </c:pt>
                <c:pt idx="33879">
                  <c:v>-302.7045</c:v>
                </c:pt>
                <c:pt idx="33880">
                  <c:v>-302.70249999999999</c:v>
                </c:pt>
                <c:pt idx="33881">
                  <c:v>-302.70049999999998</c:v>
                </c:pt>
                <c:pt idx="33882">
                  <c:v>-302.69849999999997</c:v>
                </c:pt>
                <c:pt idx="33883">
                  <c:v>-302.69649999999996</c:v>
                </c:pt>
                <c:pt idx="33884">
                  <c:v>-302.69449999999995</c:v>
                </c:pt>
                <c:pt idx="33885">
                  <c:v>-302.6925</c:v>
                </c:pt>
                <c:pt idx="33886">
                  <c:v>-302.69049999999999</c:v>
                </c:pt>
                <c:pt idx="33887">
                  <c:v>-302.68849999999998</c:v>
                </c:pt>
                <c:pt idx="33888">
                  <c:v>-302.68649999999997</c:v>
                </c:pt>
                <c:pt idx="33889">
                  <c:v>-302.68449999999996</c:v>
                </c:pt>
                <c:pt idx="33890">
                  <c:v>-302.6825</c:v>
                </c:pt>
                <c:pt idx="33891">
                  <c:v>-302.68049999999999</c:v>
                </c:pt>
                <c:pt idx="33892">
                  <c:v>-302.67849999999999</c:v>
                </c:pt>
                <c:pt idx="33893">
                  <c:v>-302.67649999999998</c:v>
                </c:pt>
                <c:pt idx="33894">
                  <c:v>-302.67449999999997</c:v>
                </c:pt>
                <c:pt idx="33895">
                  <c:v>-302.67249999999996</c:v>
                </c:pt>
                <c:pt idx="33896">
                  <c:v>-302.67049999999995</c:v>
                </c:pt>
                <c:pt idx="33897">
                  <c:v>-302.66849999999999</c:v>
                </c:pt>
                <c:pt idx="33898">
                  <c:v>-302.66649999999998</c:v>
                </c:pt>
                <c:pt idx="33899">
                  <c:v>-302.66449999999998</c:v>
                </c:pt>
                <c:pt idx="33900">
                  <c:v>-302.66249999999997</c:v>
                </c:pt>
                <c:pt idx="33901">
                  <c:v>-302.66049999999996</c:v>
                </c:pt>
                <c:pt idx="33902">
                  <c:v>-302.6585</c:v>
                </c:pt>
                <c:pt idx="33903">
                  <c:v>-302.65649999999999</c:v>
                </c:pt>
                <c:pt idx="33904">
                  <c:v>-302.65449999999998</c:v>
                </c:pt>
                <c:pt idx="33905">
                  <c:v>-302.65249999999997</c:v>
                </c:pt>
                <c:pt idx="33906">
                  <c:v>-302.65049999999997</c:v>
                </c:pt>
                <c:pt idx="33907">
                  <c:v>-302.64850000000001</c:v>
                </c:pt>
                <c:pt idx="33908">
                  <c:v>-302.64649999999995</c:v>
                </c:pt>
                <c:pt idx="33909">
                  <c:v>-302.64449999999999</c:v>
                </c:pt>
                <c:pt idx="33910">
                  <c:v>-302.64249999999998</c:v>
                </c:pt>
                <c:pt idx="33911">
                  <c:v>-302.64049999999997</c:v>
                </c:pt>
                <c:pt idx="33912">
                  <c:v>-302.63849999999996</c:v>
                </c:pt>
                <c:pt idx="33913">
                  <c:v>-302.63649999999996</c:v>
                </c:pt>
                <c:pt idx="33914">
                  <c:v>-302.6345</c:v>
                </c:pt>
                <c:pt idx="33915">
                  <c:v>-302.63249999999999</c:v>
                </c:pt>
                <c:pt idx="33916">
                  <c:v>-302.63049999999998</c:v>
                </c:pt>
                <c:pt idx="33917">
                  <c:v>-302.62849999999997</c:v>
                </c:pt>
                <c:pt idx="33918">
                  <c:v>-302.62649999999996</c:v>
                </c:pt>
                <c:pt idx="33919">
                  <c:v>-302.62450000000001</c:v>
                </c:pt>
                <c:pt idx="33920">
                  <c:v>-302.62249999999995</c:v>
                </c:pt>
                <c:pt idx="33921">
                  <c:v>-302.62049999999999</c:v>
                </c:pt>
                <c:pt idx="33922">
                  <c:v>-302.61849999999998</c:v>
                </c:pt>
                <c:pt idx="33923">
                  <c:v>-302.61649999999997</c:v>
                </c:pt>
                <c:pt idx="33924">
                  <c:v>-302.61449999999996</c:v>
                </c:pt>
                <c:pt idx="33925">
                  <c:v>-302.61249999999995</c:v>
                </c:pt>
                <c:pt idx="33926">
                  <c:v>-302.6105</c:v>
                </c:pt>
                <c:pt idx="33927">
                  <c:v>-302.60849999999999</c:v>
                </c:pt>
                <c:pt idx="33928">
                  <c:v>-302.60649999999998</c:v>
                </c:pt>
                <c:pt idx="33929">
                  <c:v>-302.60449999999997</c:v>
                </c:pt>
                <c:pt idx="33930">
                  <c:v>-302.60249999999996</c:v>
                </c:pt>
                <c:pt idx="33931">
                  <c:v>-302.60050000000001</c:v>
                </c:pt>
                <c:pt idx="33932">
                  <c:v>-302.59849999999994</c:v>
                </c:pt>
                <c:pt idx="33933">
                  <c:v>-302.59649999999999</c:v>
                </c:pt>
                <c:pt idx="33934">
                  <c:v>-302.59449999999998</c:v>
                </c:pt>
                <c:pt idx="33935">
                  <c:v>-302.59249999999997</c:v>
                </c:pt>
                <c:pt idx="33936">
                  <c:v>-302.59049999999996</c:v>
                </c:pt>
                <c:pt idx="33937">
                  <c:v>-302.58849999999995</c:v>
                </c:pt>
                <c:pt idx="33938">
                  <c:v>-302.5865</c:v>
                </c:pt>
                <c:pt idx="33939">
                  <c:v>-302.58449999999999</c:v>
                </c:pt>
                <c:pt idx="33940">
                  <c:v>-302.58249999999998</c:v>
                </c:pt>
                <c:pt idx="33941">
                  <c:v>-302.58049999999997</c:v>
                </c:pt>
                <c:pt idx="33942">
                  <c:v>-302.57849999999996</c:v>
                </c:pt>
                <c:pt idx="33943">
                  <c:v>-302.57650000000001</c:v>
                </c:pt>
                <c:pt idx="33944">
                  <c:v>-302.57449999999994</c:v>
                </c:pt>
                <c:pt idx="33945">
                  <c:v>-302.57249999999999</c:v>
                </c:pt>
                <c:pt idx="33946">
                  <c:v>-302.57049999999998</c:v>
                </c:pt>
                <c:pt idx="33947">
                  <c:v>-302.56849999999997</c:v>
                </c:pt>
                <c:pt idx="33948">
                  <c:v>-302.56649999999996</c:v>
                </c:pt>
                <c:pt idx="33949">
                  <c:v>-302.56449999999995</c:v>
                </c:pt>
                <c:pt idx="33950">
                  <c:v>-302.5625</c:v>
                </c:pt>
                <c:pt idx="33951">
                  <c:v>-302.56049999999999</c:v>
                </c:pt>
                <c:pt idx="33952">
                  <c:v>-302.55849999999998</c:v>
                </c:pt>
                <c:pt idx="33953">
                  <c:v>-302.55649999999997</c:v>
                </c:pt>
                <c:pt idx="33954">
                  <c:v>-302.55449999999996</c:v>
                </c:pt>
                <c:pt idx="33955">
                  <c:v>-302.55250000000001</c:v>
                </c:pt>
                <c:pt idx="33956">
                  <c:v>-302.55049999999994</c:v>
                </c:pt>
                <c:pt idx="33957">
                  <c:v>-302.54849999999999</c:v>
                </c:pt>
                <c:pt idx="33958">
                  <c:v>-302.54649999999998</c:v>
                </c:pt>
                <c:pt idx="33959">
                  <c:v>-302.54449999999997</c:v>
                </c:pt>
                <c:pt idx="33960">
                  <c:v>-302.54249999999996</c:v>
                </c:pt>
                <c:pt idx="33961">
                  <c:v>-302.54049999999995</c:v>
                </c:pt>
                <c:pt idx="33962">
                  <c:v>-302.5385</c:v>
                </c:pt>
                <c:pt idx="33963">
                  <c:v>-302.53649999999999</c:v>
                </c:pt>
                <c:pt idx="33964">
                  <c:v>-302.53449999999998</c:v>
                </c:pt>
                <c:pt idx="33965">
                  <c:v>-302.53249999999997</c:v>
                </c:pt>
                <c:pt idx="33966">
                  <c:v>-302.53049999999996</c:v>
                </c:pt>
                <c:pt idx="33967">
                  <c:v>-302.52850000000001</c:v>
                </c:pt>
                <c:pt idx="33968">
                  <c:v>-302.52649999999994</c:v>
                </c:pt>
                <c:pt idx="33969">
                  <c:v>-302.52449999999999</c:v>
                </c:pt>
                <c:pt idx="33970">
                  <c:v>-302.52249999999998</c:v>
                </c:pt>
                <c:pt idx="33971">
                  <c:v>-302.52049999999997</c:v>
                </c:pt>
                <c:pt idx="33972">
                  <c:v>-302.51849999999996</c:v>
                </c:pt>
                <c:pt idx="33973">
                  <c:v>-302.51649999999995</c:v>
                </c:pt>
                <c:pt idx="33974">
                  <c:v>-302.5145</c:v>
                </c:pt>
                <c:pt idx="33975">
                  <c:v>-302.51249999999999</c:v>
                </c:pt>
                <c:pt idx="33976">
                  <c:v>-302.51049999999998</c:v>
                </c:pt>
                <c:pt idx="33977">
                  <c:v>-302.50849999999997</c:v>
                </c:pt>
                <c:pt idx="33978">
                  <c:v>-302.50649999999996</c:v>
                </c:pt>
                <c:pt idx="33979">
                  <c:v>-302.50450000000001</c:v>
                </c:pt>
                <c:pt idx="33980">
                  <c:v>-302.5025</c:v>
                </c:pt>
                <c:pt idx="33981">
                  <c:v>-302.50049999999999</c:v>
                </c:pt>
                <c:pt idx="33982">
                  <c:v>-302.49849999999998</c:v>
                </c:pt>
                <c:pt idx="33983">
                  <c:v>-302.49649999999997</c:v>
                </c:pt>
                <c:pt idx="33984">
                  <c:v>-302.49449999999996</c:v>
                </c:pt>
                <c:pt idx="33985">
                  <c:v>-302.49249999999995</c:v>
                </c:pt>
                <c:pt idx="33986">
                  <c:v>-302.4905</c:v>
                </c:pt>
                <c:pt idx="33987">
                  <c:v>-302.48849999999999</c:v>
                </c:pt>
                <c:pt idx="33988">
                  <c:v>-302.48649999999998</c:v>
                </c:pt>
                <c:pt idx="33989">
                  <c:v>-302.48449999999997</c:v>
                </c:pt>
                <c:pt idx="33990">
                  <c:v>-302.48249999999996</c:v>
                </c:pt>
                <c:pt idx="33991">
                  <c:v>-302.48050000000001</c:v>
                </c:pt>
                <c:pt idx="33992">
                  <c:v>-302.4785</c:v>
                </c:pt>
                <c:pt idx="33993">
                  <c:v>-302.47649999999999</c:v>
                </c:pt>
                <c:pt idx="33994">
                  <c:v>-302.47449999999998</c:v>
                </c:pt>
                <c:pt idx="33995">
                  <c:v>-302.47249999999997</c:v>
                </c:pt>
                <c:pt idx="33996">
                  <c:v>-302.47049999999996</c:v>
                </c:pt>
                <c:pt idx="33997">
                  <c:v>-302.46849999999995</c:v>
                </c:pt>
                <c:pt idx="33998">
                  <c:v>-302.4665</c:v>
                </c:pt>
                <c:pt idx="33999">
                  <c:v>-302.46449999999999</c:v>
                </c:pt>
                <c:pt idx="34000">
                  <c:v>-302.46249999999998</c:v>
                </c:pt>
                <c:pt idx="34001">
                  <c:v>-302.46049999999997</c:v>
                </c:pt>
                <c:pt idx="34002">
                  <c:v>-302.45849999999996</c:v>
                </c:pt>
                <c:pt idx="34003">
                  <c:v>-302.45650000000001</c:v>
                </c:pt>
                <c:pt idx="34004">
                  <c:v>-302.4545</c:v>
                </c:pt>
                <c:pt idx="34005">
                  <c:v>-302.45249999999999</c:v>
                </c:pt>
                <c:pt idx="34006">
                  <c:v>-302.45049999999998</c:v>
                </c:pt>
                <c:pt idx="34007">
                  <c:v>-302.44849999999997</c:v>
                </c:pt>
                <c:pt idx="34008">
                  <c:v>-302.44649999999996</c:v>
                </c:pt>
                <c:pt idx="34009">
                  <c:v>-302.44449999999995</c:v>
                </c:pt>
                <c:pt idx="34010">
                  <c:v>-302.4425</c:v>
                </c:pt>
                <c:pt idx="34011">
                  <c:v>-302.44049999999999</c:v>
                </c:pt>
                <c:pt idx="34012">
                  <c:v>-302.43849999999998</c:v>
                </c:pt>
                <c:pt idx="34013">
                  <c:v>-302.43649999999997</c:v>
                </c:pt>
                <c:pt idx="34014">
                  <c:v>-302.43449999999996</c:v>
                </c:pt>
                <c:pt idx="34015">
                  <c:v>-302.4325</c:v>
                </c:pt>
                <c:pt idx="34016">
                  <c:v>-302.43049999999999</c:v>
                </c:pt>
                <c:pt idx="34017">
                  <c:v>-302.42849999999999</c:v>
                </c:pt>
                <c:pt idx="34018">
                  <c:v>-302.42649999999998</c:v>
                </c:pt>
                <c:pt idx="34019">
                  <c:v>-302.42449999999997</c:v>
                </c:pt>
                <c:pt idx="34020">
                  <c:v>-302.42249999999996</c:v>
                </c:pt>
                <c:pt idx="34021">
                  <c:v>-302.42049999999995</c:v>
                </c:pt>
                <c:pt idx="34022">
                  <c:v>-302.41849999999999</c:v>
                </c:pt>
                <c:pt idx="34023">
                  <c:v>-302.41649999999998</c:v>
                </c:pt>
                <c:pt idx="34024">
                  <c:v>-302.41449999999998</c:v>
                </c:pt>
                <c:pt idx="34025">
                  <c:v>-302.41249999999997</c:v>
                </c:pt>
                <c:pt idx="34026">
                  <c:v>-302.41049999999996</c:v>
                </c:pt>
                <c:pt idx="34027">
                  <c:v>-302.4085</c:v>
                </c:pt>
                <c:pt idx="34028">
                  <c:v>-302.40649999999999</c:v>
                </c:pt>
                <c:pt idx="34029">
                  <c:v>-302.40449999999998</c:v>
                </c:pt>
                <c:pt idx="34030">
                  <c:v>-302.40249999999997</c:v>
                </c:pt>
                <c:pt idx="34031">
                  <c:v>-302.40049999999997</c:v>
                </c:pt>
                <c:pt idx="34032">
                  <c:v>-302.39850000000001</c:v>
                </c:pt>
                <c:pt idx="34033">
                  <c:v>-302.39649999999995</c:v>
                </c:pt>
                <c:pt idx="34034">
                  <c:v>-302.39449999999999</c:v>
                </c:pt>
                <c:pt idx="34035">
                  <c:v>-302.39249999999998</c:v>
                </c:pt>
                <c:pt idx="34036">
                  <c:v>-302.39049999999997</c:v>
                </c:pt>
                <c:pt idx="34037">
                  <c:v>-302.38849999999996</c:v>
                </c:pt>
                <c:pt idx="34038">
                  <c:v>-302.38649999999996</c:v>
                </c:pt>
                <c:pt idx="34039">
                  <c:v>-302.3845</c:v>
                </c:pt>
                <c:pt idx="34040">
                  <c:v>-302.38249999999999</c:v>
                </c:pt>
                <c:pt idx="34041">
                  <c:v>-302.38049999999998</c:v>
                </c:pt>
                <c:pt idx="34042">
                  <c:v>-302.37849999999997</c:v>
                </c:pt>
                <c:pt idx="34043">
                  <c:v>-302.37649999999996</c:v>
                </c:pt>
                <c:pt idx="34044">
                  <c:v>-302.37450000000001</c:v>
                </c:pt>
                <c:pt idx="34045">
                  <c:v>-302.37249999999995</c:v>
                </c:pt>
                <c:pt idx="34046">
                  <c:v>-302.37049999999999</c:v>
                </c:pt>
                <c:pt idx="34047">
                  <c:v>-302.36849999999998</c:v>
                </c:pt>
                <c:pt idx="34048">
                  <c:v>-302.36649999999997</c:v>
                </c:pt>
                <c:pt idx="34049">
                  <c:v>-302.36449999999996</c:v>
                </c:pt>
                <c:pt idx="34050">
                  <c:v>-302.36249999999995</c:v>
                </c:pt>
                <c:pt idx="34051">
                  <c:v>-302.3605</c:v>
                </c:pt>
                <c:pt idx="34052">
                  <c:v>-302.35849999999999</c:v>
                </c:pt>
                <c:pt idx="34053">
                  <c:v>-302.35649999999998</c:v>
                </c:pt>
                <c:pt idx="34054">
                  <c:v>-302.35449999999997</c:v>
                </c:pt>
                <c:pt idx="34055">
                  <c:v>-302.35249999999996</c:v>
                </c:pt>
                <c:pt idx="34056">
                  <c:v>-302.35050000000001</c:v>
                </c:pt>
                <c:pt idx="34057">
                  <c:v>-302.34849999999994</c:v>
                </c:pt>
                <c:pt idx="34058">
                  <c:v>-302.34649999999999</c:v>
                </c:pt>
                <c:pt idx="34059">
                  <c:v>-302.34449999999998</c:v>
                </c:pt>
                <c:pt idx="34060">
                  <c:v>-302.34249999999997</c:v>
                </c:pt>
                <c:pt idx="34061">
                  <c:v>-302.34049999999996</c:v>
                </c:pt>
                <c:pt idx="34062">
                  <c:v>-302.33849999999995</c:v>
                </c:pt>
                <c:pt idx="34063">
                  <c:v>-302.3365</c:v>
                </c:pt>
                <c:pt idx="34064">
                  <c:v>-302.33449999999999</c:v>
                </c:pt>
                <c:pt idx="34065">
                  <c:v>-302.33249999999998</c:v>
                </c:pt>
                <c:pt idx="34066">
                  <c:v>-302.33049999999997</c:v>
                </c:pt>
                <c:pt idx="34067">
                  <c:v>-302.32849999999996</c:v>
                </c:pt>
                <c:pt idx="34068">
                  <c:v>-302.32650000000001</c:v>
                </c:pt>
                <c:pt idx="34069">
                  <c:v>-302.32449999999994</c:v>
                </c:pt>
                <c:pt idx="34070">
                  <c:v>-302.32249999999999</c:v>
                </c:pt>
                <c:pt idx="34071">
                  <c:v>-302.32049999999998</c:v>
                </c:pt>
                <c:pt idx="34072">
                  <c:v>-302.31849999999997</c:v>
                </c:pt>
                <c:pt idx="34073">
                  <c:v>-302.31649999999996</c:v>
                </c:pt>
                <c:pt idx="34074">
                  <c:v>-302.31449999999995</c:v>
                </c:pt>
                <c:pt idx="34075">
                  <c:v>-302.3125</c:v>
                </c:pt>
                <c:pt idx="34076">
                  <c:v>-302.31049999999999</c:v>
                </c:pt>
                <c:pt idx="34077">
                  <c:v>-302.30849999999998</c:v>
                </c:pt>
                <c:pt idx="34078">
                  <c:v>-302.30649999999997</c:v>
                </c:pt>
                <c:pt idx="34079">
                  <c:v>-302.30449999999996</c:v>
                </c:pt>
                <c:pt idx="34080">
                  <c:v>-302.30250000000001</c:v>
                </c:pt>
                <c:pt idx="34081">
                  <c:v>-302.30049999999994</c:v>
                </c:pt>
                <c:pt idx="34082">
                  <c:v>-302.29849999999999</c:v>
                </c:pt>
                <c:pt idx="34083">
                  <c:v>-302.29649999999998</c:v>
                </c:pt>
                <c:pt idx="34084">
                  <c:v>-302.29449999999997</c:v>
                </c:pt>
                <c:pt idx="34085">
                  <c:v>-302.29249999999996</c:v>
                </c:pt>
                <c:pt idx="34086">
                  <c:v>-302.29049999999995</c:v>
                </c:pt>
                <c:pt idx="34087">
                  <c:v>-302.2885</c:v>
                </c:pt>
                <c:pt idx="34088">
                  <c:v>-302.28649999999999</c:v>
                </c:pt>
                <c:pt idx="34089">
                  <c:v>-302.28449999999998</c:v>
                </c:pt>
                <c:pt idx="34090">
                  <c:v>-302.28249999999997</c:v>
                </c:pt>
                <c:pt idx="34091">
                  <c:v>-302.28049999999996</c:v>
                </c:pt>
                <c:pt idx="34092">
                  <c:v>-302.27850000000001</c:v>
                </c:pt>
                <c:pt idx="34093">
                  <c:v>-302.27649999999994</c:v>
                </c:pt>
                <c:pt idx="34094">
                  <c:v>-302.27449999999999</c:v>
                </c:pt>
                <c:pt idx="34095">
                  <c:v>-302.27249999999998</c:v>
                </c:pt>
                <c:pt idx="34096">
                  <c:v>-302.27049999999997</c:v>
                </c:pt>
                <c:pt idx="34097">
                  <c:v>-302.26849999999996</c:v>
                </c:pt>
                <c:pt idx="34098">
                  <c:v>-302.26649999999995</c:v>
                </c:pt>
                <c:pt idx="34099">
                  <c:v>-302.2645</c:v>
                </c:pt>
                <c:pt idx="34100">
                  <c:v>-302.26249999999999</c:v>
                </c:pt>
                <c:pt idx="34101">
                  <c:v>-302.26049999999998</c:v>
                </c:pt>
                <c:pt idx="34102">
                  <c:v>-302.25849999999997</c:v>
                </c:pt>
                <c:pt idx="34103">
                  <c:v>-302.25649999999996</c:v>
                </c:pt>
                <c:pt idx="34104">
                  <c:v>-302.25450000000001</c:v>
                </c:pt>
                <c:pt idx="34105">
                  <c:v>-302.2525</c:v>
                </c:pt>
                <c:pt idx="34106">
                  <c:v>-302.25049999999999</c:v>
                </c:pt>
                <c:pt idx="34107">
                  <c:v>-302.24849999999998</c:v>
                </c:pt>
                <c:pt idx="34108">
                  <c:v>-302.24649999999997</c:v>
                </c:pt>
                <c:pt idx="34109">
                  <c:v>-302.24449999999996</c:v>
                </c:pt>
                <c:pt idx="34110">
                  <c:v>-302.24249999999995</c:v>
                </c:pt>
                <c:pt idx="34111">
                  <c:v>-302.2405</c:v>
                </c:pt>
                <c:pt idx="34112">
                  <c:v>-302.23849999999999</c:v>
                </c:pt>
                <c:pt idx="34113">
                  <c:v>-302.23649999999998</c:v>
                </c:pt>
                <c:pt idx="34114">
                  <c:v>-302.23449999999997</c:v>
                </c:pt>
                <c:pt idx="34115">
                  <c:v>-302.23249999999996</c:v>
                </c:pt>
                <c:pt idx="34116">
                  <c:v>-302.23050000000001</c:v>
                </c:pt>
                <c:pt idx="34117">
                  <c:v>-302.2285</c:v>
                </c:pt>
                <c:pt idx="34118">
                  <c:v>-302.22649999999999</c:v>
                </c:pt>
                <c:pt idx="34119">
                  <c:v>-302.22449999999998</c:v>
                </c:pt>
                <c:pt idx="34120">
                  <c:v>-302.22249999999997</c:v>
                </c:pt>
                <c:pt idx="34121">
                  <c:v>-302.22049999999996</c:v>
                </c:pt>
                <c:pt idx="34122">
                  <c:v>-302.21849999999995</c:v>
                </c:pt>
                <c:pt idx="34123">
                  <c:v>-302.2165</c:v>
                </c:pt>
                <c:pt idx="34124">
                  <c:v>-302.21449999999999</c:v>
                </c:pt>
                <c:pt idx="34125">
                  <c:v>-302.21249999999998</c:v>
                </c:pt>
                <c:pt idx="34126">
                  <c:v>-302.21049999999997</c:v>
                </c:pt>
                <c:pt idx="34127">
                  <c:v>-302.20849999999996</c:v>
                </c:pt>
                <c:pt idx="34128">
                  <c:v>-302.20650000000001</c:v>
                </c:pt>
                <c:pt idx="34129">
                  <c:v>-302.2045</c:v>
                </c:pt>
                <c:pt idx="34130">
                  <c:v>-302.20249999999999</c:v>
                </c:pt>
                <c:pt idx="34131">
                  <c:v>-302.20049999999998</c:v>
                </c:pt>
                <c:pt idx="34132">
                  <c:v>-302.19849999999997</c:v>
                </c:pt>
                <c:pt idx="34133">
                  <c:v>-302.19649999999996</c:v>
                </c:pt>
                <c:pt idx="34134">
                  <c:v>-302.19449999999995</c:v>
                </c:pt>
                <c:pt idx="34135">
                  <c:v>-302.1925</c:v>
                </c:pt>
                <c:pt idx="34136">
                  <c:v>-302.19049999999999</c:v>
                </c:pt>
                <c:pt idx="34137">
                  <c:v>-302.18849999999998</c:v>
                </c:pt>
                <c:pt idx="34138">
                  <c:v>-302.18649999999997</c:v>
                </c:pt>
                <c:pt idx="34139">
                  <c:v>-302.18449999999996</c:v>
                </c:pt>
                <c:pt idx="34140">
                  <c:v>-302.1825</c:v>
                </c:pt>
                <c:pt idx="34141">
                  <c:v>-302.18049999999999</c:v>
                </c:pt>
                <c:pt idx="34142">
                  <c:v>-302.17849999999999</c:v>
                </c:pt>
                <c:pt idx="34143">
                  <c:v>-302.17649999999998</c:v>
                </c:pt>
                <c:pt idx="34144">
                  <c:v>-302.17449999999997</c:v>
                </c:pt>
                <c:pt idx="34145">
                  <c:v>-302.17249999999996</c:v>
                </c:pt>
                <c:pt idx="34146">
                  <c:v>-302.17049999999995</c:v>
                </c:pt>
                <c:pt idx="34147">
                  <c:v>-302.16849999999999</c:v>
                </c:pt>
                <c:pt idx="34148">
                  <c:v>-302.16649999999998</c:v>
                </c:pt>
                <c:pt idx="34149">
                  <c:v>-302.16449999999998</c:v>
                </c:pt>
                <c:pt idx="34150">
                  <c:v>-302.16249999999997</c:v>
                </c:pt>
                <c:pt idx="34151">
                  <c:v>-302.16049999999996</c:v>
                </c:pt>
                <c:pt idx="34152">
                  <c:v>-302.1585</c:v>
                </c:pt>
                <c:pt idx="34153">
                  <c:v>-302.15649999999999</c:v>
                </c:pt>
                <c:pt idx="34154">
                  <c:v>-302.15449999999998</c:v>
                </c:pt>
                <c:pt idx="34155">
                  <c:v>-302.15249999999997</c:v>
                </c:pt>
                <c:pt idx="34156">
                  <c:v>-302.15049999999997</c:v>
                </c:pt>
                <c:pt idx="34157">
                  <c:v>-302.14850000000001</c:v>
                </c:pt>
                <c:pt idx="34158">
                  <c:v>-302.14649999999995</c:v>
                </c:pt>
                <c:pt idx="34159">
                  <c:v>-302.14449999999999</c:v>
                </c:pt>
                <c:pt idx="34160">
                  <c:v>-302.14249999999998</c:v>
                </c:pt>
                <c:pt idx="34161">
                  <c:v>-302.14049999999997</c:v>
                </c:pt>
                <c:pt idx="34162">
                  <c:v>-302.13849999999996</c:v>
                </c:pt>
                <c:pt idx="34163">
                  <c:v>-302.13649999999996</c:v>
                </c:pt>
                <c:pt idx="34164">
                  <c:v>-302.1345</c:v>
                </c:pt>
                <c:pt idx="34165">
                  <c:v>-302.13249999999999</c:v>
                </c:pt>
                <c:pt idx="34166">
                  <c:v>-302.13049999999998</c:v>
                </c:pt>
                <c:pt idx="34167">
                  <c:v>-302.12849999999997</c:v>
                </c:pt>
                <c:pt idx="34168">
                  <c:v>-302.12649999999996</c:v>
                </c:pt>
                <c:pt idx="34169">
                  <c:v>-302.12450000000001</c:v>
                </c:pt>
                <c:pt idx="34170">
                  <c:v>-302.12249999999995</c:v>
                </c:pt>
                <c:pt idx="34171">
                  <c:v>-302.12049999999999</c:v>
                </c:pt>
                <c:pt idx="34172">
                  <c:v>-302.11849999999998</c:v>
                </c:pt>
                <c:pt idx="34173">
                  <c:v>-302.11649999999997</c:v>
                </c:pt>
                <c:pt idx="34174">
                  <c:v>-302.11449999999996</c:v>
                </c:pt>
                <c:pt idx="34175">
                  <c:v>-302.11249999999995</c:v>
                </c:pt>
                <c:pt idx="34176">
                  <c:v>-302.1105</c:v>
                </c:pt>
                <c:pt idx="34177">
                  <c:v>-302.10849999999999</c:v>
                </c:pt>
                <c:pt idx="34178">
                  <c:v>-302.10649999999998</c:v>
                </c:pt>
                <c:pt idx="34179">
                  <c:v>-302.10449999999997</c:v>
                </c:pt>
                <c:pt idx="34180">
                  <c:v>-302.10249999999996</c:v>
                </c:pt>
                <c:pt idx="34181">
                  <c:v>-302.10050000000001</c:v>
                </c:pt>
                <c:pt idx="34182">
                  <c:v>-302.09849999999994</c:v>
                </c:pt>
                <c:pt idx="34183">
                  <c:v>-302.09649999999999</c:v>
                </c:pt>
                <c:pt idx="34184">
                  <c:v>-302.09449999999998</c:v>
                </c:pt>
                <c:pt idx="34185">
                  <c:v>-302.09249999999997</c:v>
                </c:pt>
                <c:pt idx="34186">
                  <c:v>-302.09049999999996</c:v>
                </c:pt>
                <c:pt idx="34187">
                  <c:v>-302.08849999999995</c:v>
                </c:pt>
                <c:pt idx="34188">
                  <c:v>-302.0865</c:v>
                </c:pt>
                <c:pt idx="34189">
                  <c:v>-302.08449999999999</c:v>
                </c:pt>
                <c:pt idx="34190">
                  <c:v>-302.08249999999998</c:v>
                </c:pt>
                <c:pt idx="34191">
                  <c:v>-302.08049999999997</c:v>
                </c:pt>
                <c:pt idx="34192">
                  <c:v>-302.07849999999996</c:v>
                </c:pt>
                <c:pt idx="34193">
                  <c:v>-302.07650000000001</c:v>
                </c:pt>
                <c:pt idx="34194">
                  <c:v>-302.07449999999994</c:v>
                </c:pt>
                <c:pt idx="34195">
                  <c:v>-302.07249999999999</c:v>
                </c:pt>
                <c:pt idx="34196">
                  <c:v>-302.07049999999998</c:v>
                </c:pt>
                <c:pt idx="34197">
                  <c:v>-302.06849999999997</c:v>
                </c:pt>
                <c:pt idx="34198">
                  <c:v>-302.06649999999996</c:v>
                </c:pt>
                <c:pt idx="34199">
                  <c:v>-302.06449999999995</c:v>
                </c:pt>
                <c:pt idx="34200">
                  <c:v>-302.0625</c:v>
                </c:pt>
                <c:pt idx="34201">
                  <c:v>-302.06049999999999</c:v>
                </c:pt>
                <c:pt idx="34202">
                  <c:v>-302.05849999999998</c:v>
                </c:pt>
                <c:pt idx="34203">
                  <c:v>-302.05649999999997</c:v>
                </c:pt>
                <c:pt idx="34204">
                  <c:v>-302.05449999999996</c:v>
                </c:pt>
                <c:pt idx="34205">
                  <c:v>-302.05250000000001</c:v>
                </c:pt>
                <c:pt idx="34206">
                  <c:v>-302.05049999999994</c:v>
                </c:pt>
                <c:pt idx="34207">
                  <c:v>-302.04849999999999</c:v>
                </c:pt>
                <c:pt idx="34208">
                  <c:v>-302.04649999999998</c:v>
                </c:pt>
                <c:pt idx="34209">
                  <c:v>-302.04449999999997</c:v>
                </c:pt>
                <c:pt idx="34210">
                  <c:v>-302.04249999999996</c:v>
                </c:pt>
                <c:pt idx="34211">
                  <c:v>-302.04049999999995</c:v>
                </c:pt>
                <c:pt idx="34212">
                  <c:v>-302.0385</c:v>
                </c:pt>
                <c:pt idx="34213">
                  <c:v>-302.03649999999999</c:v>
                </c:pt>
                <c:pt idx="34214">
                  <c:v>-302.03449999999998</c:v>
                </c:pt>
                <c:pt idx="34215">
                  <c:v>-302.03249999999997</c:v>
                </c:pt>
                <c:pt idx="34216">
                  <c:v>-302.03049999999996</c:v>
                </c:pt>
                <c:pt idx="34217">
                  <c:v>-302.02850000000001</c:v>
                </c:pt>
                <c:pt idx="34218">
                  <c:v>-302.02649999999994</c:v>
                </c:pt>
                <c:pt idx="34219">
                  <c:v>-302.02449999999999</c:v>
                </c:pt>
                <c:pt idx="34220">
                  <c:v>-302.02249999999998</c:v>
                </c:pt>
                <c:pt idx="34221">
                  <c:v>-302.02049999999997</c:v>
                </c:pt>
                <c:pt idx="34222">
                  <c:v>-302.01849999999996</c:v>
                </c:pt>
                <c:pt idx="34223">
                  <c:v>-302.01649999999995</c:v>
                </c:pt>
                <c:pt idx="34224">
                  <c:v>-302.0145</c:v>
                </c:pt>
                <c:pt idx="34225">
                  <c:v>-302.01249999999999</c:v>
                </c:pt>
                <c:pt idx="34226">
                  <c:v>-302.01049999999998</c:v>
                </c:pt>
                <c:pt idx="34227">
                  <c:v>-302.00849999999997</c:v>
                </c:pt>
                <c:pt idx="34228">
                  <c:v>-302.00649999999996</c:v>
                </c:pt>
                <c:pt idx="34229">
                  <c:v>-302.00450000000001</c:v>
                </c:pt>
                <c:pt idx="34230">
                  <c:v>-302.0025</c:v>
                </c:pt>
                <c:pt idx="34231">
                  <c:v>-302.00049999999999</c:v>
                </c:pt>
                <c:pt idx="34232">
                  <c:v>-301.99849999999998</c:v>
                </c:pt>
                <c:pt idx="34233">
                  <c:v>-301.99649999999997</c:v>
                </c:pt>
                <c:pt idx="34234">
                  <c:v>-301.99449999999996</c:v>
                </c:pt>
                <c:pt idx="34235">
                  <c:v>-301.99249999999995</c:v>
                </c:pt>
                <c:pt idx="34236">
                  <c:v>-301.9905</c:v>
                </c:pt>
                <c:pt idx="34237">
                  <c:v>-301.98849999999999</c:v>
                </c:pt>
                <c:pt idx="34238">
                  <c:v>-301.98649999999998</c:v>
                </c:pt>
                <c:pt idx="34239">
                  <c:v>-301.98449999999997</c:v>
                </c:pt>
                <c:pt idx="34240">
                  <c:v>-301.98249999999996</c:v>
                </c:pt>
                <c:pt idx="34241">
                  <c:v>-301.98050000000001</c:v>
                </c:pt>
                <c:pt idx="34242">
                  <c:v>-301.9785</c:v>
                </c:pt>
                <c:pt idx="34243">
                  <c:v>-301.97649999999999</c:v>
                </c:pt>
                <c:pt idx="34244">
                  <c:v>-301.97449999999998</c:v>
                </c:pt>
                <c:pt idx="34245">
                  <c:v>-301.97249999999997</c:v>
                </c:pt>
                <c:pt idx="34246">
                  <c:v>-301.97049999999996</c:v>
                </c:pt>
                <c:pt idx="34247">
                  <c:v>-301.96849999999995</c:v>
                </c:pt>
                <c:pt idx="34248">
                  <c:v>-301.9665</c:v>
                </c:pt>
                <c:pt idx="34249">
                  <c:v>-301.96449999999999</c:v>
                </c:pt>
                <c:pt idx="34250">
                  <c:v>-301.96249999999998</c:v>
                </c:pt>
                <c:pt idx="34251">
                  <c:v>-301.96049999999997</c:v>
                </c:pt>
                <c:pt idx="34252">
                  <c:v>-301.95849999999996</c:v>
                </c:pt>
                <c:pt idx="34253">
                  <c:v>-301.95650000000001</c:v>
                </c:pt>
                <c:pt idx="34254">
                  <c:v>-301.9545</c:v>
                </c:pt>
                <c:pt idx="34255">
                  <c:v>-301.95249999999999</c:v>
                </c:pt>
                <c:pt idx="34256">
                  <c:v>-301.95049999999998</c:v>
                </c:pt>
                <c:pt idx="34257">
                  <c:v>-301.94849999999997</c:v>
                </c:pt>
                <c:pt idx="34258">
                  <c:v>-301.94649999999996</c:v>
                </c:pt>
                <c:pt idx="34259">
                  <c:v>-301.94449999999995</c:v>
                </c:pt>
                <c:pt idx="34260">
                  <c:v>-301.9425</c:v>
                </c:pt>
                <c:pt idx="34261">
                  <c:v>-301.94049999999999</c:v>
                </c:pt>
                <c:pt idx="34262">
                  <c:v>-301.93849999999998</c:v>
                </c:pt>
                <c:pt idx="34263">
                  <c:v>-301.93649999999997</c:v>
                </c:pt>
                <c:pt idx="34264">
                  <c:v>-301.93449999999996</c:v>
                </c:pt>
                <c:pt idx="34265">
                  <c:v>-301.9325</c:v>
                </c:pt>
                <c:pt idx="34266">
                  <c:v>-301.93049999999999</c:v>
                </c:pt>
                <c:pt idx="34267">
                  <c:v>-301.92849999999999</c:v>
                </c:pt>
                <c:pt idx="34268">
                  <c:v>-301.92649999999998</c:v>
                </c:pt>
                <c:pt idx="34269">
                  <c:v>-301.92449999999997</c:v>
                </c:pt>
                <c:pt idx="34270">
                  <c:v>-301.92249999999996</c:v>
                </c:pt>
                <c:pt idx="34271">
                  <c:v>-301.92049999999995</c:v>
                </c:pt>
                <c:pt idx="34272">
                  <c:v>-301.91849999999999</c:v>
                </c:pt>
                <c:pt idx="34273">
                  <c:v>-301.91649999999998</c:v>
                </c:pt>
                <c:pt idx="34274">
                  <c:v>-301.91449999999998</c:v>
                </c:pt>
                <c:pt idx="34275">
                  <c:v>-301.91249999999997</c:v>
                </c:pt>
                <c:pt idx="34276">
                  <c:v>-301.91049999999996</c:v>
                </c:pt>
                <c:pt idx="34277">
                  <c:v>-301.9085</c:v>
                </c:pt>
                <c:pt idx="34278">
                  <c:v>-301.90649999999999</c:v>
                </c:pt>
                <c:pt idx="34279">
                  <c:v>-301.90449999999998</c:v>
                </c:pt>
                <c:pt idx="34280">
                  <c:v>-301.90249999999997</c:v>
                </c:pt>
                <c:pt idx="34281">
                  <c:v>-301.90049999999997</c:v>
                </c:pt>
                <c:pt idx="34282">
                  <c:v>-301.89850000000001</c:v>
                </c:pt>
                <c:pt idx="34283">
                  <c:v>-301.89649999999995</c:v>
                </c:pt>
                <c:pt idx="34284">
                  <c:v>-301.89449999999999</c:v>
                </c:pt>
                <c:pt idx="34285">
                  <c:v>-301.89249999999998</c:v>
                </c:pt>
                <c:pt idx="34286">
                  <c:v>-301.89049999999997</c:v>
                </c:pt>
                <c:pt idx="34287">
                  <c:v>-301.88849999999996</c:v>
                </c:pt>
                <c:pt idx="34288">
                  <c:v>-301.88649999999996</c:v>
                </c:pt>
                <c:pt idx="34289">
                  <c:v>-301.8845</c:v>
                </c:pt>
                <c:pt idx="34290">
                  <c:v>-301.88249999999999</c:v>
                </c:pt>
                <c:pt idx="34291">
                  <c:v>-301.88049999999998</c:v>
                </c:pt>
                <c:pt idx="34292">
                  <c:v>-301.87849999999997</c:v>
                </c:pt>
                <c:pt idx="34293">
                  <c:v>-301.87649999999996</c:v>
                </c:pt>
                <c:pt idx="34294">
                  <c:v>-301.87450000000001</c:v>
                </c:pt>
                <c:pt idx="34295">
                  <c:v>-301.87249999999995</c:v>
                </c:pt>
                <c:pt idx="34296">
                  <c:v>-301.87049999999999</c:v>
                </c:pt>
                <c:pt idx="34297">
                  <c:v>-301.86849999999998</c:v>
                </c:pt>
                <c:pt idx="34298">
                  <c:v>-301.86649999999997</c:v>
                </c:pt>
                <c:pt idx="34299">
                  <c:v>-301.86449999999996</c:v>
                </c:pt>
                <c:pt idx="34300">
                  <c:v>-301.86249999999995</c:v>
                </c:pt>
                <c:pt idx="34301">
                  <c:v>-301.8605</c:v>
                </c:pt>
                <c:pt idx="34302">
                  <c:v>-301.85849999999999</c:v>
                </c:pt>
                <c:pt idx="34303">
                  <c:v>-301.85649999999998</c:v>
                </c:pt>
                <c:pt idx="34304">
                  <c:v>-301.85449999999997</c:v>
                </c:pt>
                <c:pt idx="34305">
                  <c:v>-301.85249999999996</c:v>
                </c:pt>
                <c:pt idx="34306">
                  <c:v>-301.85050000000001</c:v>
                </c:pt>
                <c:pt idx="34307">
                  <c:v>-301.84849999999994</c:v>
                </c:pt>
                <c:pt idx="34308">
                  <c:v>-301.84649999999999</c:v>
                </c:pt>
                <c:pt idx="34309">
                  <c:v>-301.84449999999998</c:v>
                </c:pt>
                <c:pt idx="34310">
                  <c:v>-301.84249999999997</c:v>
                </c:pt>
                <c:pt idx="34311">
                  <c:v>-301.84049999999996</c:v>
                </c:pt>
                <c:pt idx="34312">
                  <c:v>-301.83849999999995</c:v>
                </c:pt>
                <c:pt idx="34313">
                  <c:v>-301.8365</c:v>
                </c:pt>
                <c:pt idx="34314">
                  <c:v>-301.83449999999999</c:v>
                </c:pt>
                <c:pt idx="34315">
                  <c:v>-301.83249999999998</c:v>
                </c:pt>
                <c:pt idx="34316">
                  <c:v>-301.83049999999997</c:v>
                </c:pt>
                <c:pt idx="34317">
                  <c:v>-301.82849999999996</c:v>
                </c:pt>
                <c:pt idx="34318">
                  <c:v>-301.82650000000001</c:v>
                </c:pt>
                <c:pt idx="34319">
                  <c:v>-301.82449999999994</c:v>
                </c:pt>
                <c:pt idx="34320">
                  <c:v>-301.82249999999999</c:v>
                </c:pt>
                <c:pt idx="34321">
                  <c:v>-301.82049999999998</c:v>
                </c:pt>
                <c:pt idx="34322">
                  <c:v>-301.81849999999997</c:v>
                </c:pt>
                <c:pt idx="34323">
                  <c:v>-301.81649999999996</c:v>
                </c:pt>
                <c:pt idx="34324">
                  <c:v>-301.81449999999995</c:v>
                </c:pt>
                <c:pt idx="34325">
                  <c:v>-301.8125</c:v>
                </c:pt>
                <c:pt idx="34326">
                  <c:v>-301.81049999999999</c:v>
                </c:pt>
                <c:pt idx="34327">
                  <c:v>-301.80849999999998</c:v>
                </c:pt>
                <c:pt idx="34328">
                  <c:v>-301.80649999999997</c:v>
                </c:pt>
                <c:pt idx="34329">
                  <c:v>-301.80449999999996</c:v>
                </c:pt>
                <c:pt idx="34330">
                  <c:v>-301.80250000000001</c:v>
                </c:pt>
                <c:pt idx="34331">
                  <c:v>-301.80049999999994</c:v>
                </c:pt>
                <c:pt idx="34332">
                  <c:v>-301.79849999999999</c:v>
                </c:pt>
                <c:pt idx="34333">
                  <c:v>-301.79649999999998</c:v>
                </c:pt>
                <c:pt idx="34334">
                  <c:v>-301.79449999999997</c:v>
                </c:pt>
                <c:pt idx="34335">
                  <c:v>-301.79249999999996</c:v>
                </c:pt>
                <c:pt idx="34336">
                  <c:v>-301.79049999999995</c:v>
                </c:pt>
                <c:pt idx="34337">
                  <c:v>-301.7885</c:v>
                </c:pt>
                <c:pt idx="34338">
                  <c:v>-301.78649999999999</c:v>
                </c:pt>
                <c:pt idx="34339">
                  <c:v>-301.78449999999998</c:v>
                </c:pt>
                <c:pt idx="34340">
                  <c:v>-301.78249999999997</c:v>
                </c:pt>
                <c:pt idx="34341">
                  <c:v>-301.78049999999996</c:v>
                </c:pt>
                <c:pt idx="34342">
                  <c:v>-301.77850000000001</c:v>
                </c:pt>
                <c:pt idx="34343">
                  <c:v>-301.77649999999994</c:v>
                </c:pt>
                <c:pt idx="34344">
                  <c:v>-301.77449999999999</c:v>
                </c:pt>
                <c:pt idx="34345">
                  <c:v>-301.77249999999998</c:v>
                </c:pt>
                <c:pt idx="34346">
                  <c:v>-301.77049999999997</c:v>
                </c:pt>
                <c:pt idx="34347">
                  <c:v>-301.76849999999996</c:v>
                </c:pt>
                <c:pt idx="34348">
                  <c:v>-301.76649999999995</c:v>
                </c:pt>
                <c:pt idx="34349">
                  <c:v>-301.7645</c:v>
                </c:pt>
                <c:pt idx="34350">
                  <c:v>-301.76249999999999</c:v>
                </c:pt>
                <c:pt idx="34351">
                  <c:v>-301.76049999999998</c:v>
                </c:pt>
                <c:pt idx="34352">
                  <c:v>-301.75849999999997</c:v>
                </c:pt>
                <c:pt idx="34353">
                  <c:v>-301.75649999999996</c:v>
                </c:pt>
                <c:pt idx="34354">
                  <c:v>-301.75450000000001</c:v>
                </c:pt>
                <c:pt idx="34355">
                  <c:v>-301.7525</c:v>
                </c:pt>
                <c:pt idx="34356">
                  <c:v>-301.75049999999999</c:v>
                </c:pt>
                <c:pt idx="34357">
                  <c:v>-301.74849999999998</c:v>
                </c:pt>
                <c:pt idx="34358">
                  <c:v>-301.74649999999997</c:v>
                </c:pt>
                <c:pt idx="34359">
                  <c:v>-301.74449999999996</c:v>
                </c:pt>
                <c:pt idx="34360">
                  <c:v>-301.74249999999995</c:v>
                </c:pt>
                <c:pt idx="34361">
                  <c:v>-301.7405</c:v>
                </c:pt>
                <c:pt idx="34362">
                  <c:v>-301.73849999999999</c:v>
                </c:pt>
                <c:pt idx="34363">
                  <c:v>-301.73649999999998</c:v>
                </c:pt>
                <c:pt idx="34364">
                  <c:v>-301.73449999999997</c:v>
                </c:pt>
                <c:pt idx="34365">
                  <c:v>-301.73249999999996</c:v>
                </c:pt>
                <c:pt idx="34366">
                  <c:v>-301.73050000000001</c:v>
                </c:pt>
                <c:pt idx="34367">
                  <c:v>-301.7285</c:v>
                </c:pt>
                <c:pt idx="34368">
                  <c:v>-301.72649999999999</c:v>
                </c:pt>
                <c:pt idx="34369">
                  <c:v>-301.72449999999998</c:v>
                </c:pt>
                <c:pt idx="34370">
                  <c:v>-301.72249999999997</c:v>
                </c:pt>
                <c:pt idx="34371">
                  <c:v>-301.72049999999996</c:v>
                </c:pt>
                <c:pt idx="34372">
                  <c:v>-301.71849999999995</c:v>
                </c:pt>
                <c:pt idx="34373">
                  <c:v>-301.7165</c:v>
                </c:pt>
                <c:pt idx="34374">
                  <c:v>-301.71449999999999</c:v>
                </c:pt>
                <c:pt idx="34375">
                  <c:v>-301.71249999999998</c:v>
                </c:pt>
                <c:pt idx="34376">
                  <c:v>-301.71049999999997</c:v>
                </c:pt>
                <c:pt idx="34377">
                  <c:v>-301.70849999999996</c:v>
                </c:pt>
                <c:pt idx="34378">
                  <c:v>-301.70650000000001</c:v>
                </c:pt>
                <c:pt idx="34379">
                  <c:v>-301.7045</c:v>
                </c:pt>
                <c:pt idx="34380">
                  <c:v>-301.70249999999999</c:v>
                </c:pt>
                <c:pt idx="34381">
                  <c:v>-301.70049999999998</c:v>
                </c:pt>
                <c:pt idx="34382">
                  <c:v>-301.69849999999997</c:v>
                </c:pt>
                <c:pt idx="34383">
                  <c:v>-301.69649999999996</c:v>
                </c:pt>
                <c:pt idx="34384">
                  <c:v>-301.69449999999995</c:v>
                </c:pt>
                <c:pt idx="34385">
                  <c:v>-301.6925</c:v>
                </c:pt>
                <c:pt idx="34386">
                  <c:v>-301.69049999999999</c:v>
                </c:pt>
                <c:pt idx="34387">
                  <c:v>-301.68849999999998</c:v>
                </c:pt>
                <c:pt idx="34388">
                  <c:v>-301.68649999999997</c:v>
                </c:pt>
                <c:pt idx="34389">
                  <c:v>-301.68449999999996</c:v>
                </c:pt>
                <c:pt idx="34390">
                  <c:v>-301.6825</c:v>
                </c:pt>
                <c:pt idx="34391">
                  <c:v>-301.68049999999999</c:v>
                </c:pt>
                <c:pt idx="34392">
                  <c:v>-301.67849999999999</c:v>
                </c:pt>
                <c:pt idx="34393">
                  <c:v>-301.67649999999998</c:v>
                </c:pt>
                <c:pt idx="34394">
                  <c:v>-301.67449999999997</c:v>
                </c:pt>
                <c:pt idx="34395">
                  <c:v>-301.67249999999996</c:v>
                </c:pt>
                <c:pt idx="34396">
                  <c:v>-301.67049999999995</c:v>
                </c:pt>
                <c:pt idx="34397">
                  <c:v>-301.66849999999999</c:v>
                </c:pt>
                <c:pt idx="34398">
                  <c:v>-301.66649999999998</c:v>
                </c:pt>
                <c:pt idx="34399">
                  <c:v>-301.66449999999998</c:v>
                </c:pt>
                <c:pt idx="34400">
                  <c:v>-301.66249999999997</c:v>
                </c:pt>
                <c:pt idx="34401">
                  <c:v>-301.66049999999996</c:v>
                </c:pt>
                <c:pt idx="34402">
                  <c:v>-301.6585</c:v>
                </c:pt>
                <c:pt idx="34403">
                  <c:v>-301.65649999999999</c:v>
                </c:pt>
                <c:pt idx="34404">
                  <c:v>-301.65449999999998</c:v>
                </c:pt>
                <c:pt idx="34405">
                  <c:v>-301.65249999999997</c:v>
                </c:pt>
                <c:pt idx="34406">
                  <c:v>-301.65049999999997</c:v>
                </c:pt>
                <c:pt idx="34407">
                  <c:v>-301.64850000000001</c:v>
                </c:pt>
                <c:pt idx="34408">
                  <c:v>-301.64649999999995</c:v>
                </c:pt>
                <c:pt idx="34409">
                  <c:v>-301.64449999999999</c:v>
                </c:pt>
                <c:pt idx="34410">
                  <c:v>-301.64249999999998</c:v>
                </c:pt>
                <c:pt idx="34411">
                  <c:v>-301.64049999999997</c:v>
                </c:pt>
                <c:pt idx="34412">
                  <c:v>-301.63849999999996</c:v>
                </c:pt>
                <c:pt idx="34413">
                  <c:v>-301.63649999999996</c:v>
                </c:pt>
                <c:pt idx="34414">
                  <c:v>-301.6345</c:v>
                </c:pt>
                <c:pt idx="34415">
                  <c:v>-301.63249999999999</c:v>
                </c:pt>
                <c:pt idx="34416">
                  <c:v>-301.63049999999998</c:v>
                </c:pt>
                <c:pt idx="34417">
                  <c:v>-301.62849999999997</c:v>
                </c:pt>
                <c:pt idx="34418">
                  <c:v>-301.62649999999996</c:v>
                </c:pt>
                <c:pt idx="34419">
                  <c:v>-301.62450000000001</c:v>
                </c:pt>
                <c:pt idx="34420">
                  <c:v>-301.62249999999995</c:v>
                </c:pt>
                <c:pt idx="34421">
                  <c:v>-301.62049999999999</c:v>
                </c:pt>
                <c:pt idx="34422">
                  <c:v>-301.61849999999998</c:v>
                </c:pt>
                <c:pt idx="34423">
                  <c:v>-301.61649999999997</c:v>
                </c:pt>
                <c:pt idx="34424">
                  <c:v>-301.61449999999996</c:v>
                </c:pt>
                <c:pt idx="34425">
                  <c:v>-301.61249999999995</c:v>
                </c:pt>
                <c:pt idx="34426">
                  <c:v>-301.6105</c:v>
                </c:pt>
                <c:pt idx="34427">
                  <c:v>-301.60849999999999</c:v>
                </c:pt>
                <c:pt idx="34428">
                  <c:v>-301.60649999999998</c:v>
                </c:pt>
                <c:pt idx="34429">
                  <c:v>-301.60449999999997</c:v>
                </c:pt>
                <c:pt idx="34430">
                  <c:v>-301.60249999999996</c:v>
                </c:pt>
                <c:pt idx="34431">
                  <c:v>-301.60050000000001</c:v>
                </c:pt>
                <c:pt idx="34432">
                  <c:v>-301.59849999999994</c:v>
                </c:pt>
                <c:pt idx="34433">
                  <c:v>-301.59649999999999</c:v>
                </c:pt>
                <c:pt idx="34434">
                  <c:v>-301.59449999999998</c:v>
                </c:pt>
                <c:pt idx="34435">
                  <c:v>-301.59249999999997</c:v>
                </c:pt>
                <c:pt idx="34436">
                  <c:v>-301.59049999999996</c:v>
                </c:pt>
                <c:pt idx="34437">
                  <c:v>-301.58849999999995</c:v>
                </c:pt>
                <c:pt idx="34438">
                  <c:v>-301.5865</c:v>
                </c:pt>
                <c:pt idx="34439">
                  <c:v>-301.58449999999999</c:v>
                </c:pt>
                <c:pt idx="34440">
                  <c:v>-301.58249999999998</c:v>
                </c:pt>
                <c:pt idx="34441">
                  <c:v>-301.58049999999997</c:v>
                </c:pt>
                <c:pt idx="34442">
                  <c:v>-301.57849999999996</c:v>
                </c:pt>
                <c:pt idx="34443">
                  <c:v>-301.57650000000001</c:v>
                </c:pt>
                <c:pt idx="34444">
                  <c:v>-301.57449999999994</c:v>
                </c:pt>
                <c:pt idx="34445">
                  <c:v>-301.57249999999999</c:v>
                </c:pt>
                <c:pt idx="34446">
                  <c:v>-301.57049999999998</c:v>
                </c:pt>
                <c:pt idx="34447">
                  <c:v>-301.56849999999997</c:v>
                </c:pt>
                <c:pt idx="34448">
                  <c:v>-301.56649999999996</c:v>
                </c:pt>
                <c:pt idx="34449">
                  <c:v>-301.56449999999995</c:v>
                </c:pt>
                <c:pt idx="34450">
                  <c:v>-301.5625</c:v>
                </c:pt>
                <c:pt idx="34451">
                  <c:v>-301.56049999999999</c:v>
                </c:pt>
                <c:pt idx="34452">
                  <c:v>-301.55849999999998</c:v>
                </c:pt>
                <c:pt idx="34453">
                  <c:v>-301.55649999999997</c:v>
                </c:pt>
                <c:pt idx="34454">
                  <c:v>-301.55449999999996</c:v>
                </c:pt>
                <c:pt idx="34455">
                  <c:v>-301.55250000000001</c:v>
                </c:pt>
                <c:pt idx="34456">
                  <c:v>-301.55049999999994</c:v>
                </c:pt>
                <c:pt idx="34457">
                  <c:v>-301.54849999999999</c:v>
                </c:pt>
                <c:pt idx="34458">
                  <c:v>-301.54649999999998</c:v>
                </c:pt>
                <c:pt idx="34459">
                  <c:v>-301.54449999999997</c:v>
                </c:pt>
                <c:pt idx="34460">
                  <c:v>-301.54249999999996</c:v>
                </c:pt>
                <c:pt idx="34461">
                  <c:v>-301.54049999999995</c:v>
                </c:pt>
                <c:pt idx="34462">
                  <c:v>-301.5385</c:v>
                </c:pt>
                <c:pt idx="34463">
                  <c:v>-301.53649999999999</c:v>
                </c:pt>
                <c:pt idx="34464">
                  <c:v>-301.53449999999998</c:v>
                </c:pt>
                <c:pt idx="34465">
                  <c:v>-301.53249999999997</c:v>
                </c:pt>
                <c:pt idx="34466">
                  <c:v>-301.53049999999996</c:v>
                </c:pt>
                <c:pt idx="34467">
                  <c:v>-301.52850000000001</c:v>
                </c:pt>
                <c:pt idx="34468">
                  <c:v>-301.52649999999994</c:v>
                </c:pt>
                <c:pt idx="34469">
                  <c:v>-301.52449999999999</c:v>
                </c:pt>
                <c:pt idx="34470">
                  <c:v>-301.52249999999998</c:v>
                </c:pt>
                <c:pt idx="34471">
                  <c:v>-301.52049999999997</c:v>
                </c:pt>
                <c:pt idx="34472">
                  <c:v>-301.51849999999996</c:v>
                </c:pt>
                <c:pt idx="34473">
                  <c:v>-301.51649999999995</c:v>
                </c:pt>
                <c:pt idx="34474">
                  <c:v>-301.5145</c:v>
                </c:pt>
                <c:pt idx="34475">
                  <c:v>-301.51249999999999</c:v>
                </c:pt>
                <c:pt idx="34476">
                  <c:v>-301.51049999999998</c:v>
                </c:pt>
                <c:pt idx="34477">
                  <c:v>-301.50849999999997</c:v>
                </c:pt>
                <c:pt idx="34478">
                  <c:v>-301.50649999999996</c:v>
                </c:pt>
                <c:pt idx="34479">
                  <c:v>-301.50450000000001</c:v>
                </c:pt>
                <c:pt idx="34480">
                  <c:v>-301.5025</c:v>
                </c:pt>
                <c:pt idx="34481">
                  <c:v>-301.50049999999999</c:v>
                </c:pt>
                <c:pt idx="34482">
                  <c:v>-301.49849999999998</c:v>
                </c:pt>
                <c:pt idx="34483">
                  <c:v>-301.49649999999997</c:v>
                </c:pt>
                <c:pt idx="34484">
                  <c:v>-301.49449999999996</c:v>
                </c:pt>
                <c:pt idx="34485">
                  <c:v>-301.49249999999995</c:v>
                </c:pt>
                <c:pt idx="34486">
                  <c:v>-301.4905</c:v>
                </c:pt>
                <c:pt idx="34487">
                  <c:v>-301.48849999999999</c:v>
                </c:pt>
                <c:pt idx="34488">
                  <c:v>-301.48649999999998</c:v>
                </c:pt>
                <c:pt idx="34489">
                  <c:v>-301.48449999999997</c:v>
                </c:pt>
                <c:pt idx="34490">
                  <c:v>-301.48249999999996</c:v>
                </c:pt>
                <c:pt idx="34491">
                  <c:v>-301.48050000000001</c:v>
                </c:pt>
                <c:pt idx="34492">
                  <c:v>-301.4785</c:v>
                </c:pt>
                <c:pt idx="34493">
                  <c:v>-301.47649999999999</c:v>
                </c:pt>
                <c:pt idx="34494">
                  <c:v>-301.47449999999998</c:v>
                </c:pt>
                <c:pt idx="34495">
                  <c:v>-301.47249999999997</c:v>
                </c:pt>
                <c:pt idx="34496">
                  <c:v>-301.47049999999996</c:v>
                </c:pt>
                <c:pt idx="34497">
                  <c:v>-301.46849999999995</c:v>
                </c:pt>
                <c:pt idx="34498">
                  <c:v>-301.4665</c:v>
                </c:pt>
                <c:pt idx="34499">
                  <c:v>-301.46449999999999</c:v>
                </c:pt>
                <c:pt idx="34500">
                  <c:v>-301.46249999999998</c:v>
                </c:pt>
                <c:pt idx="34501">
                  <c:v>-301.46049999999997</c:v>
                </c:pt>
                <c:pt idx="34502">
                  <c:v>-301.45849999999996</c:v>
                </c:pt>
                <c:pt idx="34503">
                  <c:v>-301.45650000000001</c:v>
                </c:pt>
                <c:pt idx="34504">
                  <c:v>-301.4545</c:v>
                </c:pt>
                <c:pt idx="34505">
                  <c:v>-301.45249999999999</c:v>
                </c:pt>
                <c:pt idx="34506">
                  <c:v>-301.45049999999998</c:v>
                </c:pt>
                <c:pt idx="34507">
                  <c:v>-301.44849999999997</c:v>
                </c:pt>
                <c:pt idx="34508">
                  <c:v>-301.44649999999996</c:v>
                </c:pt>
                <c:pt idx="34509">
                  <c:v>-301.44449999999995</c:v>
                </c:pt>
                <c:pt idx="34510">
                  <c:v>-301.4425</c:v>
                </c:pt>
                <c:pt idx="34511">
                  <c:v>-301.44049999999999</c:v>
                </c:pt>
                <c:pt idx="34512">
                  <c:v>-301.43849999999998</c:v>
                </c:pt>
                <c:pt idx="34513">
                  <c:v>-301.43649999999997</c:v>
                </c:pt>
                <c:pt idx="34514">
                  <c:v>-301.43449999999996</c:v>
                </c:pt>
                <c:pt idx="34515">
                  <c:v>-301.4325</c:v>
                </c:pt>
                <c:pt idx="34516">
                  <c:v>-301.43049999999999</c:v>
                </c:pt>
                <c:pt idx="34517">
                  <c:v>-301.42849999999999</c:v>
                </c:pt>
                <c:pt idx="34518">
                  <c:v>-301.42649999999998</c:v>
                </c:pt>
                <c:pt idx="34519">
                  <c:v>-301.42449999999997</c:v>
                </c:pt>
                <c:pt idx="34520">
                  <c:v>-301.42249999999996</c:v>
                </c:pt>
                <c:pt idx="34521">
                  <c:v>-301.42049999999995</c:v>
                </c:pt>
                <c:pt idx="34522">
                  <c:v>-301.41849999999999</c:v>
                </c:pt>
                <c:pt idx="34523">
                  <c:v>-301.41649999999998</c:v>
                </c:pt>
                <c:pt idx="34524">
                  <c:v>-301.41449999999998</c:v>
                </c:pt>
                <c:pt idx="34525">
                  <c:v>-301.41249999999997</c:v>
                </c:pt>
                <c:pt idx="34526">
                  <c:v>-301.41049999999996</c:v>
                </c:pt>
                <c:pt idx="34527">
                  <c:v>-301.4085</c:v>
                </c:pt>
                <c:pt idx="34528">
                  <c:v>-301.40649999999999</c:v>
                </c:pt>
                <c:pt idx="34529">
                  <c:v>-301.40449999999998</c:v>
                </c:pt>
                <c:pt idx="34530">
                  <c:v>-301.40249999999997</c:v>
                </c:pt>
                <c:pt idx="34531">
                  <c:v>-301.40049999999997</c:v>
                </c:pt>
                <c:pt idx="34532">
                  <c:v>-301.39850000000001</c:v>
                </c:pt>
                <c:pt idx="34533">
                  <c:v>-301.39649999999995</c:v>
                </c:pt>
                <c:pt idx="34534">
                  <c:v>-301.39449999999999</c:v>
                </c:pt>
                <c:pt idx="34535">
                  <c:v>-301.39249999999998</c:v>
                </c:pt>
                <c:pt idx="34536">
                  <c:v>-301.39049999999997</c:v>
                </c:pt>
                <c:pt idx="34537">
                  <c:v>-301.38849999999996</c:v>
                </c:pt>
                <c:pt idx="34538">
                  <c:v>-301.38649999999996</c:v>
                </c:pt>
                <c:pt idx="34539">
                  <c:v>-301.3845</c:v>
                </c:pt>
                <c:pt idx="34540">
                  <c:v>-301.38249999999999</c:v>
                </c:pt>
                <c:pt idx="34541">
                  <c:v>-301.38049999999998</c:v>
                </c:pt>
                <c:pt idx="34542">
                  <c:v>-301.37849999999997</c:v>
                </c:pt>
                <c:pt idx="34543">
                  <c:v>-301.37649999999996</c:v>
                </c:pt>
                <c:pt idx="34544">
                  <c:v>-301.37450000000001</c:v>
                </c:pt>
                <c:pt idx="34545">
                  <c:v>-301.37249999999995</c:v>
                </c:pt>
                <c:pt idx="34546">
                  <c:v>-301.37049999999999</c:v>
                </c:pt>
                <c:pt idx="34547">
                  <c:v>-301.36849999999998</c:v>
                </c:pt>
                <c:pt idx="34548">
                  <c:v>-301.36649999999997</c:v>
                </c:pt>
                <c:pt idx="34549">
                  <c:v>-301.36449999999996</c:v>
                </c:pt>
                <c:pt idx="34550">
                  <c:v>-301.36249999999995</c:v>
                </c:pt>
                <c:pt idx="34551">
                  <c:v>-301.3605</c:v>
                </c:pt>
                <c:pt idx="34552">
                  <c:v>-301.35849999999999</c:v>
                </c:pt>
                <c:pt idx="34553">
                  <c:v>-301.35649999999998</c:v>
                </c:pt>
                <c:pt idx="34554">
                  <c:v>-301.35449999999997</c:v>
                </c:pt>
                <c:pt idx="34555">
                  <c:v>-301.35249999999996</c:v>
                </c:pt>
                <c:pt idx="34556">
                  <c:v>-301.35050000000001</c:v>
                </c:pt>
                <c:pt idx="34557">
                  <c:v>-301.34849999999994</c:v>
                </c:pt>
                <c:pt idx="34558">
                  <c:v>-301.34649999999999</c:v>
                </c:pt>
                <c:pt idx="34559">
                  <c:v>-301.34449999999998</c:v>
                </c:pt>
                <c:pt idx="34560">
                  <c:v>-301.34249999999997</c:v>
                </c:pt>
                <c:pt idx="34561">
                  <c:v>-301.34049999999996</c:v>
                </c:pt>
                <c:pt idx="34562">
                  <c:v>-301.33849999999995</c:v>
                </c:pt>
                <c:pt idx="34563">
                  <c:v>-301.3365</c:v>
                </c:pt>
                <c:pt idx="34564">
                  <c:v>-301.33449999999999</c:v>
                </c:pt>
                <c:pt idx="34565">
                  <c:v>-301.33249999999998</c:v>
                </c:pt>
                <c:pt idx="34566">
                  <c:v>-301.33049999999997</c:v>
                </c:pt>
                <c:pt idx="34567">
                  <c:v>-301.32849999999996</c:v>
                </c:pt>
                <c:pt idx="34568">
                  <c:v>-301.32650000000001</c:v>
                </c:pt>
                <c:pt idx="34569">
                  <c:v>-301.32449999999994</c:v>
                </c:pt>
                <c:pt idx="34570">
                  <c:v>-301.32249999999999</c:v>
                </c:pt>
                <c:pt idx="34571">
                  <c:v>-301.32049999999998</c:v>
                </c:pt>
                <c:pt idx="34572">
                  <c:v>-301.31849999999997</c:v>
                </c:pt>
                <c:pt idx="34573">
                  <c:v>-301.31649999999996</c:v>
                </c:pt>
                <c:pt idx="34574">
                  <c:v>-301.31449999999995</c:v>
                </c:pt>
                <c:pt idx="34575">
                  <c:v>-301.3125</c:v>
                </c:pt>
                <c:pt idx="34576">
                  <c:v>-301.31049999999999</c:v>
                </c:pt>
                <c:pt idx="34577">
                  <c:v>-301.30849999999998</c:v>
                </c:pt>
                <c:pt idx="34578">
                  <c:v>-301.30649999999997</c:v>
                </c:pt>
                <c:pt idx="34579">
                  <c:v>-301.30449999999996</c:v>
                </c:pt>
                <c:pt idx="34580">
                  <c:v>-301.30250000000001</c:v>
                </c:pt>
                <c:pt idx="34581">
                  <c:v>-301.30049999999994</c:v>
                </c:pt>
                <c:pt idx="34582">
                  <c:v>-301.29849999999999</c:v>
                </c:pt>
                <c:pt idx="34583">
                  <c:v>-301.29649999999998</c:v>
                </c:pt>
                <c:pt idx="34584">
                  <c:v>-301.29449999999997</c:v>
                </c:pt>
                <c:pt idx="34585">
                  <c:v>-301.29249999999996</c:v>
                </c:pt>
                <c:pt idx="34586">
                  <c:v>-301.29049999999995</c:v>
                </c:pt>
                <c:pt idx="34587">
                  <c:v>-301.2885</c:v>
                </c:pt>
                <c:pt idx="34588">
                  <c:v>-301.28649999999999</c:v>
                </c:pt>
                <c:pt idx="34589">
                  <c:v>-301.28449999999998</c:v>
                </c:pt>
                <c:pt idx="34590">
                  <c:v>-301.28249999999997</c:v>
                </c:pt>
                <c:pt idx="34591">
                  <c:v>-301.28049999999996</c:v>
                </c:pt>
                <c:pt idx="34592">
                  <c:v>-301.27850000000001</c:v>
                </c:pt>
                <c:pt idx="34593">
                  <c:v>-301.27649999999994</c:v>
                </c:pt>
                <c:pt idx="34594">
                  <c:v>-301.27449999999999</c:v>
                </c:pt>
                <c:pt idx="34595">
                  <c:v>-301.27249999999998</c:v>
                </c:pt>
                <c:pt idx="34596">
                  <c:v>-301.27049999999997</c:v>
                </c:pt>
                <c:pt idx="34597">
                  <c:v>-301.26849999999996</c:v>
                </c:pt>
                <c:pt idx="34598">
                  <c:v>-301.26649999999995</c:v>
                </c:pt>
                <c:pt idx="34599">
                  <c:v>-301.2645</c:v>
                </c:pt>
                <c:pt idx="34600">
                  <c:v>-301.26249999999999</c:v>
                </c:pt>
                <c:pt idx="34601">
                  <c:v>-301.26049999999998</c:v>
                </c:pt>
                <c:pt idx="34602">
                  <c:v>-301.25849999999997</c:v>
                </c:pt>
                <c:pt idx="34603">
                  <c:v>-301.25649999999996</c:v>
                </c:pt>
                <c:pt idx="34604">
                  <c:v>-301.25450000000001</c:v>
                </c:pt>
                <c:pt idx="34605">
                  <c:v>-301.2525</c:v>
                </c:pt>
                <c:pt idx="34606">
                  <c:v>-301.25049999999999</c:v>
                </c:pt>
                <c:pt idx="34607">
                  <c:v>-301.24849999999998</c:v>
                </c:pt>
                <c:pt idx="34608">
                  <c:v>-301.24649999999997</c:v>
                </c:pt>
                <c:pt idx="34609">
                  <c:v>-301.24449999999996</c:v>
                </c:pt>
                <c:pt idx="34610">
                  <c:v>-301.24249999999995</c:v>
                </c:pt>
                <c:pt idx="34611">
                  <c:v>-301.2405</c:v>
                </c:pt>
                <c:pt idx="34612">
                  <c:v>-301.23849999999999</c:v>
                </c:pt>
                <c:pt idx="34613">
                  <c:v>-301.23649999999998</c:v>
                </c:pt>
                <c:pt idx="34614">
                  <c:v>-301.23449999999997</c:v>
                </c:pt>
                <c:pt idx="34615">
                  <c:v>-301.23249999999996</c:v>
                </c:pt>
                <c:pt idx="34616">
                  <c:v>-301.23050000000001</c:v>
                </c:pt>
                <c:pt idx="34617">
                  <c:v>-301.2285</c:v>
                </c:pt>
                <c:pt idx="34618">
                  <c:v>-301.22649999999999</c:v>
                </c:pt>
                <c:pt idx="34619">
                  <c:v>-301.22449999999998</c:v>
                </c:pt>
                <c:pt idx="34620">
                  <c:v>-301.22249999999997</c:v>
                </c:pt>
                <c:pt idx="34621">
                  <c:v>-301.22049999999996</c:v>
                </c:pt>
                <c:pt idx="34622">
                  <c:v>-301.21849999999995</c:v>
                </c:pt>
                <c:pt idx="34623">
                  <c:v>-301.2165</c:v>
                </c:pt>
                <c:pt idx="34624">
                  <c:v>-301.21449999999999</c:v>
                </c:pt>
                <c:pt idx="34625">
                  <c:v>-301.21249999999998</c:v>
                </c:pt>
                <c:pt idx="34626">
                  <c:v>-301.21049999999997</c:v>
                </c:pt>
                <c:pt idx="34627">
                  <c:v>-301.20849999999996</c:v>
                </c:pt>
                <c:pt idx="34628">
                  <c:v>-301.20650000000001</c:v>
                </c:pt>
                <c:pt idx="34629">
                  <c:v>-301.2045</c:v>
                </c:pt>
                <c:pt idx="34630">
                  <c:v>-301.20249999999999</c:v>
                </c:pt>
                <c:pt idx="34631">
                  <c:v>-301.20049999999998</c:v>
                </c:pt>
                <c:pt idx="34632">
                  <c:v>-301.19849999999997</c:v>
                </c:pt>
                <c:pt idx="34633">
                  <c:v>-301.19649999999996</c:v>
                </c:pt>
                <c:pt idx="34634">
                  <c:v>-301.19449999999995</c:v>
                </c:pt>
                <c:pt idx="34635">
                  <c:v>-301.1925</c:v>
                </c:pt>
                <c:pt idx="34636">
                  <c:v>-301.19049999999999</c:v>
                </c:pt>
                <c:pt idx="34637">
                  <c:v>-301.18849999999998</c:v>
                </c:pt>
                <c:pt idx="34638">
                  <c:v>-301.18649999999997</c:v>
                </c:pt>
                <c:pt idx="34639">
                  <c:v>-301.18449999999996</c:v>
                </c:pt>
                <c:pt idx="34640">
                  <c:v>-301.1825</c:v>
                </c:pt>
                <c:pt idx="34641">
                  <c:v>-301.18049999999999</c:v>
                </c:pt>
                <c:pt idx="34642">
                  <c:v>-301.17849999999999</c:v>
                </c:pt>
                <c:pt idx="34643">
                  <c:v>-301.17649999999998</c:v>
                </c:pt>
                <c:pt idx="34644">
                  <c:v>-301.17449999999997</c:v>
                </c:pt>
                <c:pt idx="34645">
                  <c:v>-301.17249999999996</c:v>
                </c:pt>
                <c:pt idx="34646">
                  <c:v>-301.17049999999995</c:v>
                </c:pt>
                <c:pt idx="34647">
                  <c:v>-301.16849999999999</c:v>
                </c:pt>
                <c:pt idx="34648">
                  <c:v>-301.16649999999998</c:v>
                </c:pt>
                <c:pt idx="34649">
                  <c:v>-301.16449999999998</c:v>
                </c:pt>
                <c:pt idx="34650">
                  <c:v>-301.16249999999997</c:v>
                </c:pt>
                <c:pt idx="34651">
                  <c:v>-301.16049999999996</c:v>
                </c:pt>
                <c:pt idx="34652">
                  <c:v>-301.1585</c:v>
                </c:pt>
                <c:pt idx="34653">
                  <c:v>-301.15649999999999</c:v>
                </c:pt>
                <c:pt idx="34654">
                  <c:v>-301.15449999999998</c:v>
                </c:pt>
                <c:pt idx="34655">
                  <c:v>-301.15249999999997</c:v>
                </c:pt>
                <c:pt idx="34656">
                  <c:v>-301.15049999999997</c:v>
                </c:pt>
                <c:pt idx="34657">
                  <c:v>-301.14850000000001</c:v>
                </c:pt>
                <c:pt idx="34658">
                  <c:v>-301.14649999999995</c:v>
                </c:pt>
                <c:pt idx="34659">
                  <c:v>-301.14449999999999</c:v>
                </c:pt>
                <c:pt idx="34660">
                  <c:v>-301.14249999999998</c:v>
                </c:pt>
                <c:pt idx="34661">
                  <c:v>-301.14049999999997</c:v>
                </c:pt>
                <c:pt idx="34662">
                  <c:v>-301.13849999999996</c:v>
                </c:pt>
                <c:pt idx="34663">
                  <c:v>-301.13649999999996</c:v>
                </c:pt>
                <c:pt idx="34664">
                  <c:v>-301.1345</c:v>
                </c:pt>
                <c:pt idx="34665">
                  <c:v>-301.13249999999999</c:v>
                </c:pt>
                <c:pt idx="34666">
                  <c:v>-301.13049999999998</c:v>
                </c:pt>
                <c:pt idx="34667">
                  <c:v>-301.12849999999997</c:v>
                </c:pt>
                <c:pt idx="34668">
                  <c:v>-301.12649999999996</c:v>
                </c:pt>
                <c:pt idx="34669">
                  <c:v>-301.12450000000001</c:v>
                </c:pt>
                <c:pt idx="34670">
                  <c:v>-301.12249999999995</c:v>
                </c:pt>
                <c:pt idx="34671">
                  <c:v>-301.12049999999999</c:v>
                </c:pt>
                <c:pt idx="34672">
                  <c:v>-301.11849999999998</c:v>
                </c:pt>
                <c:pt idx="34673">
                  <c:v>-301.11649999999997</c:v>
                </c:pt>
                <c:pt idx="34674">
                  <c:v>-301.11449999999996</c:v>
                </c:pt>
                <c:pt idx="34675">
                  <c:v>-301.11249999999995</c:v>
                </c:pt>
                <c:pt idx="34676">
                  <c:v>-301.1105</c:v>
                </c:pt>
                <c:pt idx="34677">
                  <c:v>-301.10849999999999</c:v>
                </c:pt>
                <c:pt idx="34678">
                  <c:v>-301.10649999999998</c:v>
                </c:pt>
                <c:pt idx="34679">
                  <c:v>-301.10449999999997</c:v>
                </c:pt>
                <c:pt idx="34680">
                  <c:v>-301.10249999999996</c:v>
                </c:pt>
                <c:pt idx="34681">
                  <c:v>-301.10050000000001</c:v>
                </c:pt>
                <c:pt idx="34682">
                  <c:v>-301.09849999999994</c:v>
                </c:pt>
                <c:pt idx="34683">
                  <c:v>-301.09649999999999</c:v>
                </c:pt>
                <c:pt idx="34684">
                  <c:v>-301.09449999999998</c:v>
                </c:pt>
                <c:pt idx="34685">
                  <c:v>-301.09249999999997</c:v>
                </c:pt>
                <c:pt idx="34686">
                  <c:v>-301.09049999999996</c:v>
                </c:pt>
                <c:pt idx="34687">
                  <c:v>-301.08849999999995</c:v>
                </c:pt>
                <c:pt idx="34688">
                  <c:v>-301.0865</c:v>
                </c:pt>
                <c:pt idx="34689">
                  <c:v>-301.08449999999999</c:v>
                </c:pt>
                <c:pt idx="34690">
                  <c:v>-301.08249999999998</c:v>
                </c:pt>
                <c:pt idx="34691">
                  <c:v>-301.08049999999997</c:v>
                </c:pt>
                <c:pt idx="34692">
                  <c:v>-301.07849999999996</c:v>
                </c:pt>
                <c:pt idx="34693">
                  <c:v>-301.07650000000001</c:v>
                </c:pt>
                <c:pt idx="34694">
                  <c:v>-301.07449999999994</c:v>
                </c:pt>
                <c:pt idx="34695">
                  <c:v>-301.07249999999999</c:v>
                </c:pt>
                <c:pt idx="34696">
                  <c:v>-301.07049999999998</c:v>
                </c:pt>
                <c:pt idx="34697">
                  <c:v>-301.06849999999997</c:v>
                </c:pt>
                <c:pt idx="34698">
                  <c:v>-301.06649999999996</c:v>
                </c:pt>
                <c:pt idx="34699">
                  <c:v>-301.06449999999995</c:v>
                </c:pt>
                <c:pt idx="34700">
                  <c:v>-301.0625</c:v>
                </c:pt>
                <c:pt idx="34701">
                  <c:v>-301.06049999999999</c:v>
                </c:pt>
                <c:pt idx="34702">
                  <c:v>-301.05849999999998</c:v>
                </c:pt>
                <c:pt idx="34703">
                  <c:v>-301.05649999999997</c:v>
                </c:pt>
                <c:pt idx="34704">
                  <c:v>-301.05449999999996</c:v>
                </c:pt>
                <c:pt idx="34705">
                  <c:v>-301.05250000000001</c:v>
                </c:pt>
                <c:pt idx="34706">
                  <c:v>-301.05049999999994</c:v>
                </c:pt>
                <c:pt idx="34707">
                  <c:v>-301.04849999999999</c:v>
                </c:pt>
                <c:pt idx="34708">
                  <c:v>-301.04649999999998</c:v>
                </c:pt>
                <c:pt idx="34709">
                  <c:v>-301.04449999999997</c:v>
                </c:pt>
                <c:pt idx="34710">
                  <c:v>-301.04249999999996</c:v>
                </c:pt>
                <c:pt idx="34711">
                  <c:v>-301.04049999999995</c:v>
                </c:pt>
                <c:pt idx="34712">
                  <c:v>-301.0385</c:v>
                </c:pt>
                <c:pt idx="34713">
                  <c:v>-301.03649999999999</c:v>
                </c:pt>
                <c:pt idx="34714">
                  <c:v>-301.03449999999998</c:v>
                </c:pt>
                <c:pt idx="34715">
                  <c:v>-301.03249999999997</c:v>
                </c:pt>
                <c:pt idx="34716">
                  <c:v>-301.03049999999996</c:v>
                </c:pt>
                <c:pt idx="34717">
                  <c:v>-301.02850000000001</c:v>
                </c:pt>
                <c:pt idx="34718">
                  <c:v>-301.02649999999994</c:v>
                </c:pt>
                <c:pt idx="34719">
                  <c:v>-301.02449999999999</c:v>
                </c:pt>
                <c:pt idx="34720">
                  <c:v>-301.02249999999998</c:v>
                </c:pt>
                <c:pt idx="34721">
                  <c:v>-301.02049999999997</c:v>
                </c:pt>
                <c:pt idx="34722">
                  <c:v>-301.01849999999996</c:v>
                </c:pt>
                <c:pt idx="34723">
                  <c:v>-301.01649999999995</c:v>
                </c:pt>
                <c:pt idx="34724">
                  <c:v>-301.0145</c:v>
                </c:pt>
                <c:pt idx="34725">
                  <c:v>-301.01249999999999</c:v>
                </c:pt>
                <c:pt idx="34726">
                  <c:v>-301.01049999999998</c:v>
                </c:pt>
                <c:pt idx="34727">
                  <c:v>-301.00849999999997</c:v>
                </c:pt>
                <c:pt idx="34728">
                  <c:v>-301.00649999999996</c:v>
                </c:pt>
                <c:pt idx="34729">
                  <c:v>-301.00450000000001</c:v>
                </c:pt>
                <c:pt idx="34730">
                  <c:v>-301.0025</c:v>
                </c:pt>
                <c:pt idx="34731">
                  <c:v>-301.00049999999999</c:v>
                </c:pt>
                <c:pt idx="34732">
                  <c:v>-300.99849999999998</c:v>
                </c:pt>
                <c:pt idx="34733">
                  <c:v>-300.99649999999997</c:v>
                </c:pt>
                <c:pt idx="34734">
                  <c:v>-300.99449999999996</c:v>
                </c:pt>
                <c:pt idx="34735">
                  <c:v>-300.99249999999995</c:v>
                </c:pt>
                <c:pt idx="34736">
                  <c:v>-300.9905</c:v>
                </c:pt>
                <c:pt idx="34737">
                  <c:v>-300.98849999999999</c:v>
                </c:pt>
                <c:pt idx="34738">
                  <c:v>-300.98649999999998</c:v>
                </c:pt>
                <c:pt idx="34739">
                  <c:v>-300.98449999999997</c:v>
                </c:pt>
                <c:pt idx="34740">
                  <c:v>-300.98249999999996</c:v>
                </c:pt>
                <c:pt idx="34741">
                  <c:v>-300.98050000000001</c:v>
                </c:pt>
                <c:pt idx="34742">
                  <c:v>-300.9785</c:v>
                </c:pt>
                <c:pt idx="34743">
                  <c:v>-300.97649999999999</c:v>
                </c:pt>
                <c:pt idx="34744">
                  <c:v>-300.97449999999998</c:v>
                </c:pt>
                <c:pt idx="34745">
                  <c:v>-300.97249999999997</c:v>
                </c:pt>
                <c:pt idx="34746">
                  <c:v>-300.97049999999996</c:v>
                </c:pt>
                <c:pt idx="34747">
                  <c:v>-300.96849999999995</c:v>
                </c:pt>
                <c:pt idx="34748">
                  <c:v>-300.9665</c:v>
                </c:pt>
                <c:pt idx="34749">
                  <c:v>-300.96449999999999</c:v>
                </c:pt>
                <c:pt idx="34750">
                  <c:v>-300.96249999999998</c:v>
                </c:pt>
                <c:pt idx="34751">
                  <c:v>-300.96049999999997</c:v>
                </c:pt>
                <c:pt idx="34752">
                  <c:v>-300.95849999999996</c:v>
                </c:pt>
                <c:pt idx="34753">
                  <c:v>-300.95650000000001</c:v>
                </c:pt>
                <c:pt idx="34754">
                  <c:v>-300.9545</c:v>
                </c:pt>
                <c:pt idx="34755">
                  <c:v>-300.95249999999999</c:v>
                </c:pt>
                <c:pt idx="34756">
                  <c:v>-300.95049999999998</c:v>
                </c:pt>
                <c:pt idx="34757">
                  <c:v>-300.94849999999997</c:v>
                </c:pt>
                <c:pt idx="34758">
                  <c:v>-300.94649999999996</c:v>
                </c:pt>
                <c:pt idx="34759">
                  <c:v>-300.94449999999995</c:v>
                </c:pt>
                <c:pt idx="34760">
                  <c:v>-300.9425</c:v>
                </c:pt>
                <c:pt idx="34761">
                  <c:v>-300.94049999999999</c:v>
                </c:pt>
                <c:pt idx="34762">
                  <c:v>-300.93849999999998</c:v>
                </c:pt>
                <c:pt idx="34763">
                  <c:v>-300.93649999999997</c:v>
                </c:pt>
                <c:pt idx="34764">
                  <c:v>-300.93449999999996</c:v>
                </c:pt>
                <c:pt idx="34765">
                  <c:v>-300.9325</c:v>
                </c:pt>
                <c:pt idx="34766">
                  <c:v>-300.93049999999999</c:v>
                </c:pt>
                <c:pt idx="34767">
                  <c:v>-300.92849999999999</c:v>
                </c:pt>
                <c:pt idx="34768">
                  <c:v>-300.92649999999998</c:v>
                </c:pt>
                <c:pt idx="34769">
                  <c:v>-300.92449999999997</c:v>
                </c:pt>
                <c:pt idx="34770">
                  <c:v>-300.92249999999996</c:v>
                </c:pt>
                <c:pt idx="34771">
                  <c:v>-300.92049999999995</c:v>
                </c:pt>
                <c:pt idx="34772">
                  <c:v>-300.91849999999999</c:v>
                </c:pt>
                <c:pt idx="34773">
                  <c:v>-300.91649999999998</c:v>
                </c:pt>
                <c:pt idx="34774">
                  <c:v>-300.91449999999998</c:v>
                </c:pt>
                <c:pt idx="34775">
                  <c:v>-300.91249999999997</c:v>
                </c:pt>
                <c:pt idx="34776">
                  <c:v>-300.91049999999996</c:v>
                </c:pt>
                <c:pt idx="34777">
                  <c:v>-300.9085</c:v>
                </c:pt>
                <c:pt idx="34778">
                  <c:v>-300.90649999999999</c:v>
                </c:pt>
                <c:pt idx="34779">
                  <c:v>-300.90449999999998</c:v>
                </c:pt>
                <c:pt idx="34780">
                  <c:v>-300.90249999999997</c:v>
                </c:pt>
                <c:pt idx="34781">
                  <c:v>-300.90049999999997</c:v>
                </c:pt>
                <c:pt idx="34782">
                  <c:v>-300.89850000000001</c:v>
                </c:pt>
                <c:pt idx="34783">
                  <c:v>-300.89649999999995</c:v>
                </c:pt>
                <c:pt idx="34784">
                  <c:v>-300.89449999999999</c:v>
                </c:pt>
                <c:pt idx="34785">
                  <c:v>-300.89249999999998</c:v>
                </c:pt>
                <c:pt idx="34786">
                  <c:v>-300.89049999999997</c:v>
                </c:pt>
                <c:pt idx="34787">
                  <c:v>-300.88849999999996</c:v>
                </c:pt>
                <c:pt idx="34788">
                  <c:v>-300.88649999999996</c:v>
                </c:pt>
                <c:pt idx="34789">
                  <c:v>-300.8845</c:v>
                </c:pt>
                <c:pt idx="34790">
                  <c:v>-300.88249999999999</c:v>
                </c:pt>
                <c:pt idx="34791">
                  <c:v>-300.88049999999998</c:v>
                </c:pt>
                <c:pt idx="34792">
                  <c:v>-300.87849999999997</c:v>
                </c:pt>
                <c:pt idx="34793">
                  <c:v>-300.87649999999996</c:v>
                </c:pt>
                <c:pt idx="34794">
                  <c:v>-300.87450000000001</c:v>
                </c:pt>
                <c:pt idx="34795">
                  <c:v>-300.87249999999995</c:v>
                </c:pt>
                <c:pt idx="34796">
                  <c:v>-300.87049999999999</c:v>
                </c:pt>
                <c:pt idx="34797">
                  <c:v>-300.86849999999998</c:v>
                </c:pt>
                <c:pt idx="34798">
                  <c:v>-300.86649999999997</c:v>
                </c:pt>
                <c:pt idx="34799">
                  <c:v>-300.86449999999996</c:v>
                </c:pt>
                <c:pt idx="34800">
                  <c:v>-300.86249999999995</c:v>
                </c:pt>
                <c:pt idx="34801">
                  <c:v>-300.8605</c:v>
                </c:pt>
                <c:pt idx="34802">
                  <c:v>-300.85849999999999</c:v>
                </c:pt>
                <c:pt idx="34803">
                  <c:v>-300.85649999999998</c:v>
                </c:pt>
                <c:pt idx="34804">
                  <c:v>-300.85449999999997</c:v>
                </c:pt>
                <c:pt idx="34805">
                  <c:v>-300.85249999999996</c:v>
                </c:pt>
                <c:pt idx="34806">
                  <c:v>-300.85050000000001</c:v>
                </c:pt>
                <c:pt idx="34807">
                  <c:v>-300.84849999999994</c:v>
                </c:pt>
                <c:pt idx="34808">
                  <c:v>-300.84649999999999</c:v>
                </c:pt>
                <c:pt idx="34809">
                  <c:v>-300.84449999999998</c:v>
                </c:pt>
                <c:pt idx="34810">
                  <c:v>-300.84249999999997</c:v>
                </c:pt>
                <c:pt idx="34811">
                  <c:v>-300.84049999999996</c:v>
                </c:pt>
                <c:pt idx="34812">
                  <c:v>-300.83849999999995</c:v>
                </c:pt>
                <c:pt idx="34813">
                  <c:v>-300.8365</c:v>
                </c:pt>
                <c:pt idx="34814">
                  <c:v>-300.83449999999999</c:v>
                </c:pt>
                <c:pt idx="34815">
                  <c:v>-300.83249999999998</c:v>
                </c:pt>
                <c:pt idx="34816">
                  <c:v>-300.83049999999997</c:v>
                </c:pt>
                <c:pt idx="34817">
                  <c:v>-300.82849999999996</c:v>
                </c:pt>
                <c:pt idx="34818">
                  <c:v>-300.82650000000001</c:v>
                </c:pt>
                <c:pt idx="34819">
                  <c:v>-300.82449999999994</c:v>
                </c:pt>
                <c:pt idx="34820">
                  <c:v>-300.82249999999999</c:v>
                </c:pt>
                <c:pt idx="34821">
                  <c:v>-300.82049999999998</c:v>
                </c:pt>
                <c:pt idx="34822">
                  <c:v>-300.81849999999997</c:v>
                </c:pt>
                <c:pt idx="34823">
                  <c:v>-300.81649999999996</c:v>
                </c:pt>
                <c:pt idx="34824">
                  <c:v>-300.81449999999995</c:v>
                </c:pt>
                <c:pt idx="34825">
                  <c:v>-300.8125</c:v>
                </c:pt>
                <c:pt idx="34826">
                  <c:v>-300.81049999999999</c:v>
                </c:pt>
                <c:pt idx="34827">
                  <c:v>-300.80849999999998</c:v>
                </c:pt>
                <c:pt idx="34828">
                  <c:v>-300.80649999999997</c:v>
                </c:pt>
                <c:pt idx="34829">
                  <c:v>-300.80449999999996</c:v>
                </c:pt>
                <c:pt idx="34830">
                  <c:v>-300.80250000000001</c:v>
                </c:pt>
                <c:pt idx="34831">
                  <c:v>-300.80049999999994</c:v>
                </c:pt>
                <c:pt idx="34832">
                  <c:v>-300.79849999999999</c:v>
                </c:pt>
                <c:pt idx="34833">
                  <c:v>-300.79649999999998</c:v>
                </c:pt>
                <c:pt idx="34834">
                  <c:v>-300.79449999999997</c:v>
                </c:pt>
                <c:pt idx="34835">
                  <c:v>-300.79249999999996</c:v>
                </c:pt>
                <c:pt idx="34836">
                  <c:v>-300.79049999999995</c:v>
                </c:pt>
                <c:pt idx="34837">
                  <c:v>-300.7885</c:v>
                </c:pt>
                <c:pt idx="34838">
                  <c:v>-300.78649999999999</c:v>
                </c:pt>
                <c:pt idx="34839">
                  <c:v>-300.78449999999998</c:v>
                </c:pt>
                <c:pt idx="34840">
                  <c:v>-300.78249999999997</c:v>
                </c:pt>
                <c:pt idx="34841">
                  <c:v>-300.78049999999996</c:v>
                </c:pt>
                <c:pt idx="34842">
                  <c:v>-300.77850000000001</c:v>
                </c:pt>
                <c:pt idx="34843">
                  <c:v>-300.77649999999994</c:v>
                </c:pt>
                <c:pt idx="34844">
                  <c:v>-300.77449999999999</c:v>
                </c:pt>
                <c:pt idx="34845">
                  <c:v>-300.77249999999998</c:v>
                </c:pt>
                <c:pt idx="34846">
                  <c:v>-300.77049999999997</c:v>
                </c:pt>
                <c:pt idx="34847">
                  <c:v>-300.76849999999996</c:v>
                </c:pt>
                <c:pt idx="34848">
                  <c:v>-300.76649999999995</c:v>
                </c:pt>
                <c:pt idx="34849">
                  <c:v>-300.7645</c:v>
                </c:pt>
                <c:pt idx="34850">
                  <c:v>-300.76249999999999</c:v>
                </c:pt>
                <c:pt idx="34851">
                  <c:v>-300.76049999999998</c:v>
                </c:pt>
                <c:pt idx="34852">
                  <c:v>-300.75849999999997</c:v>
                </c:pt>
                <c:pt idx="34853">
                  <c:v>-300.75649999999996</c:v>
                </c:pt>
                <c:pt idx="34854">
                  <c:v>-300.75450000000001</c:v>
                </c:pt>
                <c:pt idx="34855">
                  <c:v>-300.7525</c:v>
                </c:pt>
                <c:pt idx="34856">
                  <c:v>-300.75049999999999</c:v>
                </c:pt>
                <c:pt idx="34857">
                  <c:v>-300.74849999999998</c:v>
                </c:pt>
                <c:pt idx="34858">
                  <c:v>-300.74649999999997</c:v>
                </c:pt>
                <c:pt idx="34859">
                  <c:v>-300.74449999999996</c:v>
                </c:pt>
                <c:pt idx="34860">
                  <c:v>-300.74249999999995</c:v>
                </c:pt>
                <c:pt idx="34861">
                  <c:v>-300.7405</c:v>
                </c:pt>
                <c:pt idx="34862">
                  <c:v>-300.73849999999999</c:v>
                </c:pt>
                <c:pt idx="34863">
                  <c:v>-300.73649999999998</c:v>
                </c:pt>
                <c:pt idx="34864">
                  <c:v>-300.73449999999997</c:v>
                </c:pt>
                <c:pt idx="34865">
                  <c:v>-300.73249999999996</c:v>
                </c:pt>
                <c:pt idx="34866">
                  <c:v>-300.73050000000001</c:v>
                </c:pt>
                <c:pt idx="34867">
                  <c:v>-300.7285</c:v>
                </c:pt>
                <c:pt idx="34868">
                  <c:v>-300.72649999999999</c:v>
                </c:pt>
                <c:pt idx="34869">
                  <c:v>-300.72449999999998</c:v>
                </c:pt>
                <c:pt idx="34870">
                  <c:v>-300.72249999999997</c:v>
                </c:pt>
                <c:pt idx="34871">
                  <c:v>-300.72049999999996</c:v>
                </c:pt>
                <c:pt idx="34872">
                  <c:v>-300.71849999999995</c:v>
                </c:pt>
                <c:pt idx="34873">
                  <c:v>-300.7165</c:v>
                </c:pt>
                <c:pt idx="34874">
                  <c:v>-300.71449999999999</c:v>
                </c:pt>
                <c:pt idx="34875">
                  <c:v>-300.71249999999998</c:v>
                </c:pt>
                <c:pt idx="34876">
                  <c:v>-300.71049999999997</c:v>
                </c:pt>
                <c:pt idx="34877">
                  <c:v>-300.70849999999996</c:v>
                </c:pt>
                <c:pt idx="34878">
                  <c:v>-300.70650000000001</c:v>
                </c:pt>
                <c:pt idx="34879">
                  <c:v>-300.7045</c:v>
                </c:pt>
                <c:pt idx="34880">
                  <c:v>-300.70249999999999</c:v>
                </c:pt>
                <c:pt idx="34881">
                  <c:v>-300.70049999999998</c:v>
                </c:pt>
                <c:pt idx="34882">
                  <c:v>-300.69849999999997</c:v>
                </c:pt>
                <c:pt idx="34883">
                  <c:v>-300.69649999999996</c:v>
                </c:pt>
                <c:pt idx="34884">
                  <c:v>-300.69449999999995</c:v>
                </c:pt>
                <c:pt idx="34885">
                  <c:v>-300.6925</c:v>
                </c:pt>
                <c:pt idx="34886">
                  <c:v>-300.69049999999999</c:v>
                </c:pt>
                <c:pt idx="34887">
                  <c:v>-300.68849999999998</c:v>
                </c:pt>
                <c:pt idx="34888">
                  <c:v>-300.68649999999997</c:v>
                </c:pt>
                <c:pt idx="34889">
                  <c:v>-300.68449999999996</c:v>
                </c:pt>
                <c:pt idx="34890">
                  <c:v>-300.6825</c:v>
                </c:pt>
                <c:pt idx="34891">
                  <c:v>-300.68049999999999</c:v>
                </c:pt>
                <c:pt idx="34892">
                  <c:v>-300.67849999999999</c:v>
                </c:pt>
                <c:pt idx="34893">
                  <c:v>-300.67649999999998</c:v>
                </c:pt>
                <c:pt idx="34894">
                  <c:v>-300.67449999999997</c:v>
                </c:pt>
                <c:pt idx="34895">
                  <c:v>-300.67249999999996</c:v>
                </c:pt>
                <c:pt idx="34896">
                  <c:v>-300.67049999999995</c:v>
                </c:pt>
                <c:pt idx="34897">
                  <c:v>-300.66849999999999</c:v>
                </c:pt>
                <c:pt idx="34898">
                  <c:v>-300.66649999999998</c:v>
                </c:pt>
                <c:pt idx="34899">
                  <c:v>-300.66449999999998</c:v>
                </c:pt>
                <c:pt idx="34900">
                  <c:v>-300.66249999999997</c:v>
                </c:pt>
                <c:pt idx="34901">
                  <c:v>-300.66049999999996</c:v>
                </c:pt>
                <c:pt idx="34902">
                  <c:v>-300.6585</c:v>
                </c:pt>
                <c:pt idx="34903">
                  <c:v>-300.65649999999999</c:v>
                </c:pt>
                <c:pt idx="34904">
                  <c:v>-300.65449999999998</c:v>
                </c:pt>
                <c:pt idx="34905">
                  <c:v>-300.65249999999997</c:v>
                </c:pt>
                <c:pt idx="34906">
                  <c:v>-300.65049999999997</c:v>
                </c:pt>
                <c:pt idx="34907">
                  <c:v>-300.64850000000001</c:v>
                </c:pt>
                <c:pt idx="34908">
                  <c:v>-300.64649999999995</c:v>
                </c:pt>
                <c:pt idx="34909">
                  <c:v>-300.64449999999999</c:v>
                </c:pt>
                <c:pt idx="34910">
                  <c:v>-300.64249999999998</c:v>
                </c:pt>
                <c:pt idx="34911">
                  <c:v>-300.64049999999997</c:v>
                </c:pt>
                <c:pt idx="34912">
                  <c:v>-300.63849999999996</c:v>
                </c:pt>
                <c:pt idx="34913">
                  <c:v>-300.63649999999996</c:v>
                </c:pt>
                <c:pt idx="34914">
                  <c:v>-300.6345</c:v>
                </c:pt>
                <c:pt idx="34915">
                  <c:v>-300.63249999999999</c:v>
                </c:pt>
                <c:pt idx="34916">
                  <c:v>-300.63049999999998</c:v>
                </c:pt>
                <c:pt idx="34917">
                  <c:v>-300.62849999999997</c:v>
                </c:pt>
                <c:pt idx="34918">
                  <c:v>-300.62649999999996</c:v>
                </c:pt>
                <c:pt idx="34919">
                  <c:v>-300.62450000000001</c:v>
                </c:pt>
                <c:pt idx="34920">
                  <c:v>-300.62249999999995</c:v>
                </c:pt>
                <c:pt idx="34921">
                  <c:v>-300.62049999999999</c:v>
                </c:pt>
                <c:pt idx="34922">
                  <c:v>-300.61849999999998</c:v>
                </c:pt>
                <c:pt idx="34923">
                  <c:v>-300.61649999999997</c:v>
                </c:pt>
                <c:pt idx="34924">
                  <c:v>-300.61449999999996</c:v>
                </c:pt>
                <c:pt idx="34925">
                  <c:v>-300.61249999999995</c:v>
                </c:pt>
                <c:pt idx="34926">
                  <c:v>-300.6105</c:v>
                </c:pt>
                <c:pt idx="34927">
                  <c:v>-300.60849999999999</c:v>
                </c:pt>
                <c:pt idx="34928">
                  <c:v>-300.60649999999998</c:v>
                </c:pt>
                <c:pt idx="34929">
                  <c:v>-300.60449999999997</c:v>
                </c:pt>
                <c:pt idx="34930">
                  <c:v>-300.60249999999996</c:v>
                </c:pt>
                <c:pt idx="34931">
                  <c:v>-300.60050000000001</c:v>
                </c:pt>
                <c:pt idx="34932">
                  <c:v>-300.59849999999994</c:v>
                </c:pt>
                <c:pt idx="34933">
                  <c:v>-300.59649999999999</c:v>
                </c:pt>
                <c:pt idx="34934">
                  <c:v>-300.59449999999998</c:v>
                </c:pt>
                <c:pt idx="34935">
                  <c:v>-300.59249999999997</c:v>
                </c:pt>
                <c:pt idx="34936">
                  <c:v>-300.59049999999996</c:v>
                </c:pt>
                <c:pt idx="34937">
                  <c:v>-300.58849999999995</c:v>
                </c:pt>
                <c:pt idx="34938">
                  <c:v>-300.5865</c:v>
                </c:pt>
                <c:pt idx="34939">
                  <c:v>-300.58449999999999</c:v>
                </c:pt>
                <c:pt idx="34940">
                  <c:v>-300.58249999999998</c:v>
                </c:pt>
                <c:pt idx="34941">
                  <c:v>-300.58049999999997</c:v>
                </c:pt>
                <c:pt idx="34942">
                  <c:v>-300.57849999999996</c:v>
                </c:pt>
                <c:pt idx="34943">
                  <c:v>-300.57650000000001</c:v>
                </c:pt>
                <c:pt idx="34944">
                  <c:v>-300.57449999999994</c:v>
                </c:pt>
                <c:pt idx="34945">
                  <c:v>-300.57249999999999</c:v>
                </c:pt>
                <c:pt idx="34946">
                  <c:v>-300.57049999999998</c:v>
                </c:pt>
                <c:pt idx="34947">
                  <c:v>-300.56849999999997</c:v>
                </c:pt>
                <c:pt idx="34948">
                  <c:v>-300.56649999999996</c:v>
                </c:pt>
                <c:pt idx="34949">
                  <c:v>-300.56449999999995</c:v>
                </c:pt>
                <c:pt idx="34950">
                  <c:v>-300.5625</c:v>
                </c:pt>
                <c:pt idx="34951">
                  <c:v>-300.56049999999999</c:v>
                </c:pt>
                <c:pt idx="34952">
                  <c:v>-300.55849999999998</c:v>
                </c:pt>
                <c:pt idx="34953">
                  <c:v>-300.55649999999997</c:v>
                </c:pt>
                <c:pt idx="34954">
                  <c:v>-300.55449999999996</c:v>
                </c:pt>
                <c:pt idx="34955">
                  <c:v>-300.55250000000001</c:v>
                </c:pt>
                <c:pt idx="34956">
                  <c:v>-300.55049999999994</c:v>
                </c:pt>
                <c:pt idx="34957">
                  <c:v>-300.54849999999999</c:v>
                </c:pt>
                <c:pt idx="34958">
                  <c:v>-300.54649999999998</c:v>
                </c:pt>
                <c:pt idx="34959">
                  <c:v>-300.54449999999997</c:v>
                </c:pt>
                <c:pt idx="34960">
                  <c:v>-300.54249999999996</c:v>
                </c:pt>
                <c:pt idx="34961">
                  <c:v>-300.54049999999995</c:v>
                </c:pt>
                <c:pt idx="34962">
                  <c:v>-300.5385</c:v>
                </c:pt>
                <c:pt idx="34963">
                  <c:v>-300.53649999999999</c:v>
                </c:pt>
                <c:pt idx="34964">
                  <c:v>-300.53449999999998</c:v>
                </c:pt>
                <c:pt idx="34965">
                  <c:v>-300.53249999999997</c:v>
                </c:pt>
                <c:pt idx="34966">
                  <c:v>-300.53049999999996</c:v>
                </c:pt>
                <c:pt idx="34967">
                  <c:v>-300.52850000000001</c:v>
                </c:pt>
                <c:pt idx="34968">
                  <c:v>-300.52649999999994</c:v>
                </c:pt>
                <c:pt idx="34969">
                  <c:v>-300.52449999999999</c:v>
                </c:pt>
                <c:pt idx="34970">
                  <c:v>-300.52249999999998</c:v>
                </c:pt>
                <c:pt idx="34971">
                  <c:v>-300.52049999999997</c:v>
                </c:pt>
                <c:pt idx="34972">
                  <c:v>-300.51849999999996</c:v>
                </c:pt>
                <c:pt idx="34973">
                  <c:v>-300.51649999999995</c:v>
                </c:pt>
                <c:pt idx="34974">
                  <c:v>-300.5145</c:v>
                </c:pt>
                <c:pt idx="34975">
                  <c:v>-300.51249999999999</c:v>
                </c:pt>
                <c:pt idx="34976">
                  <c:v>-300.51049999999998</c:v>
                </c:pt>
                <c:pt idx="34977">
                  <c:v>-300.50849999999997</c:v>
                </c:pt>
                <c:pt idx="34978">
                  <c:v>-300.50649999999996</c:v>
                </c:pt>
                <c:pt idx="34979">
                  <c:v>-300.50450000000001</c:v>
                </c:pt>
                <c:pt idx="34980">
                  <c:v>-300.5025</c:v>
                </c:pt>
                <c:pt idx="34981">
                  <c:v>-300.50049999999999</c:v>
                </c:pt>
                <c:pt idx="34982">
                  <c:v>-300.49849999999998</c:v>
                </c:pt>
                <c:pt idx="34983">
                  <c:v>-300.49649999999997</c:v>
                </c:pt>
                <c:pt idx="34984">
                  <c:v>-300.49449999999996</c:v>
                </c:pt>
                <c:pt idx="34985">
                  <c:v>-300.49249999999995</c:v>
                </c:pt>
                <c:pt idx="34986">
                  <c:v>-300.4905</c:v>
                </c:pt>
                <c:pt idx="34987">
                  <c:v>-300.48849999999999</c:v>
                </c:pt>
                <c:pt idx="34988">
                  <c:v>-300.48649999999998</c:v>
                </c:pt>
                <c:pt idx="34989">
                  <c:v>-300.48449999999997</c:v>
                </c:pt>
                <c:pt idx="34990">
                  <c:v>-300.48249999999996</c:v>
                </c:pt>
                <c:pt idx="34991">
                  <c:v>-300.48050000000001</c:v>
                </c:pt>
                <c:pt idx="34992">
                  <c:v>-300.4785</c:v>
                </c:pt>
                <c:pt idx="34993">
                  <c:v>-300.47649999999999</c:v>
                </c:pt>
                <c:pt idx="34994">
                  <c:v>-300.47449999999998</c:v>
                </c:pt>
                <c:pt idx="34995">
                  <c:v>-300.47249999999997</c:v>
                </c:pt>
                <c:pt idx="34996">
                  <c:v>-300.47049999999996</c:v>
                </c:pt>
                <c:pt idx="34997">
                  <c:v>-300.46849999999995</c:v>
                </c:pt>
                <c:pt idx="34998">
                  <c:v>-300.4665</c:v>
                </c:pt>
                <c:pt idx="34999">
                  <c:v>-300.46449999999999</c:v>
                </c:pt>
                <c:pt idx="35000">
                  <c:v>-300.46249999999998</c:v>
                </c:pt>
                <c:pt idx="35001">
                  <c:v>-300.46049999999997</c:v>
                </c:pt>
                <c:pt idx="35002">
                  <c:v>-300.45849999999996</c:v>
                </c:pt>
                <c:pt idx="35003">
                  <c:v>-300.45650000000001</c:v>
                </c:pt>
                <c:pt idx="35004">
                  <c:v>-300.4545</c:v>
                </c:pt>
                <c:pt idx="35005">
                  <c:v>-300.45249999999999</c:v>
                </c:pt>
                <c:pt idx="35006">
                  <c:v>-300.45049999999998</c:v>
                </c:pt>
                <c:pt idx="35007">
                  <c:v>-300.44849999999997</c:v>
                </c:pt>
                <c:pt idx="35008">
                  <c:v>-300.44649999999996</c:v>
                </c:pt>
                <c:pt idx="35009">
                  <c:v>-300.44449999999995</c:v>
                </c:pt>
                <c:pt idx="35010">
                  <c:v>-300.4425</c:v>
                </c:pt>
                <c:pt idx="35011">
                  <c:v>-300.44049999999999</c:v>
                </c:pt>
                <c:pt idx="35012">
                  <c:v>-300.43849999999998</c:v>
                </c:pt>
                <c:pt idx="35013">
                  <c:v>-300.43649999999997</c:v>
                </c:pt>
                <c:pt idx="35014">
                  <c:v>-300.43449999999996</c:v>
                </c:pt>
                <c:pt idx="35015">
                  <c:v>-300.4325</c:v>
                </c:pt>
                <c:pt idx="35016">
                  <c:v>-300.43049999999999</c:v>
                </c:pt>
                <c:pt idx="35017">
                  <c:v>-300.42849999999999</c:v>
                </c:pt>
                <c:pt idx="35018">
                  <c:v>-300.42649999999998</c:v>
                </c:pt>
                <c:pt idx="35019">
                  <c:v>-300.42449999999997</c:v>
                </c:pt>
                <c:pt idx="35020">
                  <c:v>-300.42249999999996</c:v>
                </c:pt>
                <c:pt idx="35021">
                  <c:v>-300.42049999999995</c:v>
                </c:pt>
                <c:pt idx="35022">
                  <c:v>-300.41849999999999</c:v>
                </c:pt>
                <c:pt idx="35023">
                  <c:v>-300.41649999999998</c:v>
                </c:pt>
                <c:pt idx="35024">
                  <c:v>-300.41449999999998</c:v>
                </c:pt>
                <c:pt idx="35025">
                  <c:v>-300.41249999999997</c:v>
                </c:pt>
                <c:pt idx="35026">
                  <c:v>-300.41049999999996</c:v>
                </c:pt>
                <c:pt idx="35027">
                  <c:v>-300.4085</c:v>
                </c:pt>
                <c:pt idx="35028">
                  <c:v>-300.40649999999999</c:v>
                </c:pt>
                <c:pt idx="35029">
                  <c:v>-300.40449999999998</c:v>
                </c:pt>
                <c:pt idx="35030">
                  <c:v>-300.40249999999997</c:v>
                </c:pt>
                <c:pt idx="35031">
                  <c:v>-300.40049999999997</c:v>
                </c:pt>
                <c:pt idx="35032">
                  <c:v>-300.39850000000001</c:v>
                </c:pt>
                <c:pt idx="35033">
                  <c:v>-300.39649999999995</c:v>
                </c:pt>
                <c:pt idx="35034">
                  <c:v>-300.39449999999999</c:v>
                </c:pt>
                <c:pt idx="35035">
                  <c:v>-300.39249999999998</c:v>
                </c:pt>
                <c:pt idx="35036">
                  <c:v>-300.39049999999997</c:v>
                </c:pt>
                <c:pt idx="35037">
                  <c:v>-300.38849999999996</c:v>
                </c:pt>
                <c:pt idx="35038">
                  <c:v>-300.38649999999996</c:v>
                </c:pt>
                <c:pt idx="35039">
                  <c:v>-300.3845</c:v>
                </c:pt>
                <c:pt idx="35040">
                  <c:v>-300.38249999999999</c:v>
                </c:pt>
                <c:pt idx="35041">
                  <c:v>-300.38049999999998</c:v>
                </c:pt>
                <c:pt idx="35042">
                  <c:v>-300.37849999999997</c:v>
                </c:pt>
                <c:pt idx="35043">
                  <c:v>-300.37649999999996</c:v>
                </c:pt>
                <c:pt idx="35044">
                  <c:v>-300.37450000000001</c:v>
                </c:pt>
                <c:pt idx="35045">
                  <c:v>-300.37249999999995</c:v>
                </c:pt>
                <c:pt idx="35046">
                  <c:v>-300.37049999999999</c:v>
                </c:pt>
                <c:pt idx="35047">
                  <c:v>-300.36849999999998</c:v>
                </c:pt>
                <c:pt idx="35048">
                  <c:v>-300.36649999999997</c:v>
                </c:pt>
                <c:pt idx="35049">
                  <c:v>-300.36449999999996</c:v>
                </c:pt>
                <c:pt idx="35050">
                  <c:v>-300.36249999999995</c:v>
                </c:pt>
                <c:pt idx="35051">
                  <c:v>-300.3605</c:v>
                </c:pt>
                <c:pt idx="35052">
                  <c:v>-300.35849999999999</c:v>
                </c:pt>
                <c:pt idx="35053">
                  <c:v>-300.35649999999998</c:v>
                </c:pt>
                <c:pt idx="35054">
                  <c:v>-300.35449999999997</c:v>
                </c:pt>
                <c:pt idx="35055">
                  <c:v>-300.35249999999996</c:v>
                </c:pt>
                <c:pt idx="35056">
                  <c:v>-300.35050000000001</c:v>
                </c:pt>
                <c:pt idx="35057">
                  <c:v>-300.34849999999994</c:v>
                </c:pt>
                <c:pt idx="35058">
                  <c:v>-300.34649999999999</c:v>
                </c:pt>
                <c:pt idx="35059">
                  <c:v>-300.34449999999998</c:v>
                </c:pt>
                <c:pt idx="35060">
                  <c:v>-300.34249999999997</c:v>
                </c:pt>
                <c:pt idx="35061">
                  <c:v>-300.34049999999996</c:v>
                </c:pt>
                <c:pt idx="35062">
                  <c:v>-300.33849999999995</c:v>
                </c:pt>
                <c:pt idx="35063">
                  <c:v>-300.3365</c:v>
                </c:pt>
                <c:pt idx="35064">
                  <c:v>-300.33449999999999</c:v>
                </c:pt>
                <c:pt idx="35065">
                  <c:v>-300.33249999999998</c:v>
                </c:pt>
                <c:pt idx="35066">
                  <c:v>-300.33049999999997</c:v>
                </c:pt>
                <c:pt idx="35067">
                  <c:v>-300.32849999999996</c:v>
                </c:pt>
                <c:pt idx="35068">
                  <c:v>-300.32650000000001</c:v>
                </c:pt>
                <c:pt idx="35069">
                  <c:v>-300.32449999999994</c:v>
                </c:pt>
                <c:pt idx="35070">
                  <c:v>-300.32249999999999</c:v>
                </c:pt>
                <c:pt idx="35071">
                  <c:v>-300.32049999999998</c:v>
                </c:pt>
                <c:pt idx="35072">
                  <c:v>-300.31849999999997</c:v>
                </c:pt>
                <c:pt idx="35073">
                  <c:v>-300.31649999999996</c:v>
                </c:pt>
                <c:pt idx="35074">
                  <c:v>-300.31449999999995</c:v>
                </c:pt>
                <c:pt idx="35075">
                  <c:v>-300.3125</c:v>
                </c:pt>
                <c:pt idx="35076">
                  <c:v>-300.31049999999999</c:v>
                </c:pt>
                <c:pt idx="35077">
                  <c:v>-300.30849999999998</c:v>
                </c:pt>
                <c:pt idx="35078">
                  <c:v>-300.30649999999997</c:v>
                </c:pt>
                <c:pt idx="35079">
                  <c:v>-300.30449999999996</c:v>
                </c:pt>
                <c:pt idx="35080">
                  <c:v>-300.30250000000001</c:v>
                </c:pt>
                <c:pt idx="35081">
                  <c:v>-300.30049999999994</c:v>
                </c:pt>
                <c:pt idx="35082">
                  <c:v>-300.29849999999999</c:v>
                </c:pt>
                <c:pt idx="35083">
                  <c:v>-300.29649999999998</c:v>
                </c:pt>
                <c:pt idx="35084">
                  <c:v>-300.29449999999997</c:v>
                </c:pt>
                <c:pt idx="35085">
                  <c:v>-300.29249999999996</c:v>
                </c:pt>
                <c:pt idx="35086">
                  <c:v>-300.29049999999995</c:v>
                </c:pt>
                <c:pt idx="35087">
                  <c:v>-300.2885</c:v>
                </c:pt>
                <c:pt idx="35088">
                  <c:v>-300.28649999999999</c:v>
                </c:pt>
                <c:pt idx="35089">
                  <c:v>-300.28449999999998</c:v>
                </c:pt>
                <c:pt idx="35090">
                  <c:v>-300.28249999999997</c:v>
                </c:pt>
                <c:pt idx="35091">
                  <c:v>-300.28049999999996</c:v>
                </c:pt>
                <c:pt idx="35092">
                  <c:v>-300.27850000000001</c:v>
                </c:pt>
                <c:pt idx="35093">
                  <c:v>-300.27649999999994</c:v>
                </c:pt>
                <c:pt idx="35094">
                  <c:v>-300.27449999999999</c:v>
                </c:pt>
                <c:pt idx="35095">
                  <c:v>-300.27249999999998</c:v>
                </c:pt>
                <c:pt idx="35096">
                  <c:v>-300.27049999999997</c:v>
                </c:pt>
                <c:pt idx="35097">
                  <c:v>-300.26849999999996</c:v>
                </c:pt>
                <c:pt idx="35098">
                  <c:v>-300.26649999999995</c:v>
                </c:pt>
                <c:pt idx="35099">
                  <c:v>-300.2645</c:v>
                </c:pt>
                <c:pt idx="35100">
                  <c:v>-300.26249999999999</c:v>
                </c:pt>
                <c:pt idx="35101">
                  <c:v>-300.26049999999998</c:v>
                </c:pt>
                <c:pt idx="35102">
                  <c:v>-300.25849999999997</c:v>
                </c:pt>
                <c:pt idx="35103">
                  <c:v>-300.25649999999996</c:v>
                </c:pt>
                <c:pt idx="35104">
                  <c:v>-300.25450000000001</c:v>
                </c:pt>
                <c:pt idx="35105">
                  <c:v>-300.2525</c:v>
                </c:pt>
                <c:pt idx="35106">
                  <c:v>-300.25049999999999</c:v>
                </c:pt>
                <c:pt idx="35107">
                  <c:v>-300.24849999999998</c:v>
                </c:pt>
                <c:pt idx="35108">
                  <c:v>-300.24649999999997</c:v>
                </c:pt>
                <c:pt idx="35109">
                  <c:v>-300.24449999999996</c:v>
                </c:pt>
                <c:pt idx="35110">
                  <c:v>-300.24249999999995</c:v>
                </c:pt>
                <c:pt idx="35111">
                  <c:v>-300.2405</c:v>
                </c:pt>
                <c:pt idx="35112">
                  <c:v>-300.23849999999999</c:v>
                </c:pt>
                <c:pt idx="35113">
                  <c:v>-300.23649999999998</c:v>
                </c:pt>
                <c:pt idx="35114">
                  <c:v>-300.23449999999997</c:v>
                </c:pt>
                <c:pt idx="35115">
                  <c:v>-300.23249999999996</c:v>
                </c:pt>
                <c:pt idx="35116">
                  <c:v>-300.23050000000001</c:v>
                </c:pt>
                <c:pt idx="35117">
                  <c:v>-300.2285</c:v>
                </c:pt>
                <c:pt idx="35118">
                  <c:v>-300.22649999999999</c:v>
                </c:pt>
                <c:pt idx="35119">
                  <c:v>-300.22449999999998</c:v>
                </c:pt>
                <c:pt idx="35120">
                  <c:v>-300.22249999999997</c:v>
                </c:pt>
                <c:pt idx="35121">
                  <c:v>-300.22049999999996</c:v>
                </c:pt>
                <c:pt idx="35122">
                  <c:v>-300.21849999999995</c:v>
                </c:pt>
                <c:pt idx="35123">
                  <c:v>-300.2165</c:v>
                </c:pt>
                <c:pt idx="35124">
                  <c:v>-300.21449999999999</c:v>
                </c:pt>
                <c:pt idx="35125">
                  <c:v>-300.21249999999998</c:v>
                </c:pt>
                <c:pt idx="35126">
                  <c:v>-300.21049999999997</c:v>
                </c:pt>
                <c:pt idx="35127">
                  <c:v>-300.20849999999996</c:v>
                </c:pt>
                <c:pt idx="35128">
                  <c:v>-300.20650000000001</c:v>
                </c:pt>
                <c:pt idx="35129">
                  <c:v>-300.2045</c:v>
                </c:pt>
                <c:pt idx="35130">
                  <c:v>-300.20249999999999</c:v>
                </c:pt>
                <c:pt idx="35131">
                  <c:v>-300.20049999999998</c:v>
                </c:pt>
                <c:pt idx="35132">
                  <c:v>-300.19849999999997</c:v>
                </c:pt>
                <c:pt idx="35133">
                  <c:v>-300.19649999999996</c:v>
                </c:pt>
                <c:pt idx="35134">
                  <c:v>-300.19449999999995</c:v>
                </c:pt>
                <c:pt idx="35135">
                  <c:v>-300.1925</c:v>
                </c:pt>
                <c:pt idx="35136">
                  <c:v>-300.19049999999999</c:v>
                </c:pt>
                <c:pt idx="35137">
                  <c:v>-300.18849999999998</c:v>
                </c:pt>
                <c:pt idx="35138">
                  <c:v>-300.18649999999997</c:v>
                </c:pt>
                <c:pt idx="35139">
                  <c:v>-300.18449999999996</c:v>
                </c:pt>
                <c:pt idx="35140">
                  <c:v>-300.1825</c:v>
                </c:pt>
                <c:pt idx="35141">
                  <c:v>-300.18049999999999</c:v>
                </c:pt>
                <c:pt idx="35142">
                  <c:v>-300.17849999999999</c:v>
                </c:pt>
                <c:pt idx="35143">
                  <c:v>-300.17649999999998</c:v>
                </c:pt>
                <c:pt idx="35144">
                  <c:v>-300.17449999999997</c:v>
                </c:pt>
                <c:pt idx="35145">
                  <c:v>-300.17249999999996</c:v>
                </c:pt>
                <c:pt idx="35146">
                  <c:v>-300.17049999999995</c:v>
                </c:pt>
                <c:pt idx="35147">
                  <c:v>-300.16849999999999</c:v>
                </c:pt>
                <c:pt idx="35148">
                  <c:v>-300.16649999999998</c:v>
                </c:pt>
                <c:pt idx="35149">
                  <c:v>-300.16449999999998</c:v>
                </c:pt>
                <c:pt idx="35150">
                  <c:v>-300.16249999999997</c:v>
                </c:pt>
                <c:pt idx="35151">
                  <c:v>-300.16049999999996</c:v>
                </c:pt>
                <c:pt idx="35152">
                  <c:v>-300.1585</c:v>
                </c:pt>
                <c:pt idx="35153">
                  <c:v>-300.15649999999999</c:v>
                </c:pt>
                <c:pt idx="35154">
                  <c:v>-300.15449999999998</c:v>
                </c:pt>
                <c:pt idx="35155">
                  <c:v>-300.15249999999997</c:v>
                </c:pt>
                <c:pt idx="35156">
                  <c:v>-300.15049999999997</c:v>
                </c:pt>
                <c:pt idx="35157">
                  <c:v>-300.14850000000001</c:v>
                </c:pt>
                <c:pt idx="35158">
                  <c:v>-300.14649999999995</c:v>
                </c:pt>
                <c:pt idx="35159">
                  <c:v>-300.14449999999999</c:v>
                </c:pt>
                <c:pt idx="35160">
                  <c:v>-300.14249999999998</c:v>
                </c:pt>
                <c:pt idx="35161">
                  <c:v>-300.14049999999997</c:v>
                </c:pt>
                <c:pt idx="35162">
                  <c:v>-300.13849999999996</c:v>
                </c:pt>
                <c:pt idx="35163">
                  <c:v>-300.13649999999996</c:v>
                </c:pt>
                <c:pt idx="35164">
                  <c:v>-300.1345</c:v>
                </c:pt>
                <c:pt idx="35165">
                  <c:v>-300.13249999999999</c:v>
                </c:pt>
                <c:pt idx="35166">
                  <c:v>-300.13049999999998</c:v>
                </c:pt>
                <c:pt idx="35167">
                  <c:v>-300.12849999999997</c:v>
                </c:pt>
                <c:pt idx="35168">
                  <c:v>-300.12649999999996</c:v>
                </c:pt>
                <c:pt idx="35169">
                  <c:v>-300.12450000000001</c:v>
                </c:pt>
                <c:pt idx="35170">
                  <c:v>-300.12249999999995</c:v>
                </c:pt>
                <c:pt idx="35171">
                  <c:v>-300.12049999999999</c:v>
                </c:pt>
                <c:pt idx="35172">
                  <c:v>-300.11849999999998</c:v>
                </c:pt>
                <c:pt idx="35173">
                  <c:v>-300.11649999999997</c:v>
                </c:pt>
                <c:pt idx="35174">
                  <c:v>-300.11449999999996</c:v>
                </c:pt>
                <c:pt idx="35175">
                  <c:v>-300.11249999999995</c:v>
                </c:pt>
                <c:pt idx="35176">
                  <c:v>-300.1105</c:v>
                </c:pt>
                <c:pt idx="35177">
                  <c:v>-300.10849999999999</c:v>
                </c:pt>
                <c:pt idx="35178">
                  <c:v>-300.10649999999998</c:v>
                </c:pt>
                <c:pt idx="35179">
                  <c:v>-300.10449999999997</c:v>
                </c:pt>
                <c:pt idx="35180">
                  <c:v>-300.10249999999996</c:v>
                </c:pt>
                <c:pt idx="35181">
                  <c:v>-300.10050000000001</c:v>
                </c:pt>
                <c:pt idx="35182">
                  <c:v>-300.09849999999994</c:v>
                </c:pt>
                <c:pt idx="35183">
                  <c:v>-300.09649999999999</c:v>
                </c:pt>
                <c:pt idx="35184">
                  <c:v>-300.09449999999998</c:v>
                </c:pt>
                <c:pt idx="35185">
                  <c:v>-300.09249999999997</c:v>
                </c:pt>
                <c:pt idx="35186">
                  <c:v>-300.09049999999996</c:v>
                </c:pt>
                <c:pt idx="35187">
                  <c:v>-300.08849999999995</c:v>
                </c:pt>
                <c:pt idx="35188">
                  <c:v>-300.0865</c:v>
                </c:pt>
                <c:pt idx="35189">
                  <c:v>-300.08449999999999</c:v>
                </c:pt>
                <c:pt idx="35190">
                  <c:v>-300.08249999999998</c:v>
                </c:pt>
                <c:pt idx="35191">
                  <c:v>-300.08049999999997</c:v>
                </c:pt>
                <c:pt idx="35192">
                  <c:v>-300.07849999999996</c:v>
                </c:pt>
                <c:pt idx="35193">
                  <c:v>-300.07650000000001</c:v>
                </c:pt>
                <c:pt idx="35194">
                  <c:v>-300.07449999999994</c:v>
                </c:pt>
                <c:pt idx="35195">
                  <c:v>-300.07249999999999</c:v>
                </c:pt>
                <c:pt idx="35196">
                  <c:v>-300.07049999999998</c:v>
                </c:pt>
                <c:pt idx="35197">
                  <c:v>-300.06849999999997</c:v>
                </c:pt>
                <c:pt idx="35198">
                  <c:v>-300.06649999999996</c:v>
                </c:pt>
                <c:pt idx="35199">
                  <c:v>-300.06449999999995</c:v>
                </c:pt>
                <c:pt idx="35200">
                  <c:v>-300.0625</c:v>
                </c:pt>
                <c:pt idx="35201">
                  <c:v>-300.06049999999999</c:v>
                </c:pt>
                <c:pt idx="35202">
                  <c:v>-300.05849999999998</c:v>
                </c:pt>
                <c:pt idx="35203">
                  <c:v>-300.05649999999997</c:v>
                </c:pt>
                <c:pt idx="35204">
                  <c:v>-300.05449999999996</c:v>
                </c:pt>
                <c:pt idx="35205">
                  <c:v>-300.05250000000001</c:v>
                </c:pt>
                <c:pt idx="35206">
                  <c:v>-300.05049999999994</c:v>
                </c:pt>
                <c:pt idx="35207">
                  <c:v>-300.04849999999999</c:v>
                </c:pt>
                <c:pt idx="35208">
                  <c:v>-300.04649999999998</c:v>
                </c:pt>
                <c:pt idx="35209">
                  <c:v>-300.04449999999997</c:v>
                </c:pt>
                <c:pt idx="35210">
                  <c:v>-300.04249999999996</c:v>
                </c:pt>
                <c:pt idx="35211">
                  <c:v>-300.04049999999995</c:v>
                </c:pt>
                <c:pt idx="35212">
                  <c:v>-300.0385</c:v>
                </c:pt>
                <c:pt idx="35213">
                  <c:v>-300.03649999999999</c:v>
                </c:pt>
                <c:pt idx="35214">
                  <c:v>-300.03449999999998</c:v>
                </c:pt>
                <c:pt idx="35215">
                  <c:v>-300.03249999999997</c:v>
                </c:pt>
                <c:pt idx="35216">
                  <c:v>-300.03049999999996</c:v>
                </c:pt>
                <c:pt idx="35217">
                  <c:v>-300.02850000000001</c:v>
                </c:pt>
                <c:pt idx="35218">
                  <c:v>-300.02649999999994</c:v>
                </c:pt>
                <c:pt idx="35219">
                  <c:v>-300.02449999999999</c:v>
                </c:pt>
                <c:pt idx="35220">
                  <c:v>-300.02249999999998</c:v>
                </c:pt>
                <c:pt idx="35221">
                  <c:v>-300.02049999999997</c:v>
                </c:pt>
                <c:pt idx="35222">
                  <c:v>-300.01849999999996</c:v>
                </c:pt>
                <c:pt idx="35223">
                  <c:v>-300.01649999999995</c:v>
                </c:pt>
                <c:pt idx="35224">
                  <c:v>-300.0145</c:v>
                </c:pt>
                <c:pt idx="35225">
                  <c:v>-300.01249999999999</c:v>
                </c:pt>
                <c:pt idx="35226">
                  <c:v>-300.01049999999998</c:v>
                </c:pt>
                <c:pt idx="35227">
                  <c:v>-300.00849999999997</c:v>
                </c:pt>
                <c:pt idx="35228">
                  <c:v>-300.00649999999996</c:v>
                </c:pt>
                <c:pt idx="35229">
                  <c:v>-300.00450000000001</c:v>
                </c:pt>
                <c:pt idx="35230">
                  <c:v>-300.0025</c:v>
                </c:pt>
                <c:pt idx="35231">
                  <c:v>-300.00049999999999</c:v>
                </c:pt>
                <c:pt idx="35232">
                  <c:v>-299.99849999999998</c:v>
                </c:pt>
                <c:pt idx="35233">
                  <c:v>-299.99649999999997</c:v>
                </c:pt>
                <c:pt idx="35234">
                  <c:v>-299.99449999999996</c:v>
                </c:pt>
                <c:pt idx="35235">
                  <c:v>-299.99249999999995</c:v>
                </c:pt>
                <c:pt idx="35236">
                  <c:v>-299.9905</c:v>
                </c:pt>
                <c:pt idx="35237">
                  <c:v>-299.98849999999999</c:v>
                </c:pt>
                <c:pt idx="35238">
                  <c:v>-299.98649999999998</c:v>
                </c:pt>
                <c:pt idx="35239">
                  <c:v>-299.98449999999997</c:v>
                </c:pt>
                <c:pt idx="35240">
                  <c:v>-299.98249999999996</c:v>
                </c:pt>
                <c:pt idx="35241">
                  <c:v>-299.98050000000001</c:v>
                </c:pt>
                <c:pt idx="35242">
                  <c:v>-299.9785</c:v>
                </c:pt>
                <c:pt idx="35243">
                  <c:v>-299.97649999999999</c:v>
                </c:pt>
                <c:pt idx="35244">
                  <c:v>-299.97449999999998</c:v>
                </c:pt>
                <c:pt idx="35245">
                  <c:v>-299.97249999999997</c:v>
                </c:pt>
                <c:pt idx="35246">
                  <c:v>-299.97049999999996</c:v>
                </c:pt>
                <c:pt idx="35247">
                  <c:v>-299.96849999999995</c:v>
                </c:pt>
                <c:pt idx="35248">
                  <c:v>-299.9665</c:v>
                </c:pt>
                <c:pt idx="35249">
                  <c:v>-299.96449999999999</c:v>
                </c:pt>
                <c:pt idx="35250">
                  <c:v>-299.96249999999998</c:v>
                </c:pt>
                <c:pt idx="35251">
                  <c:v>-299.96049999999997</c:v>
                </c:pt>
                <c:pt idx="35252">
                  <c:v>-299.95849999999996</c:v>
                </c:pt>
                <c:pt idx="35253">
                  <c:v>-299.95650000000001</c:v>
                </c:pt>
                <c:pt idx="35254">
                  <c:v>-299.9545</c:v>
                </c:pt>
                <c:pt idx="35255">
                  <c:v>-299.95249999999999</c:v>
                </c:pt>
                <c:pt idx="35256">
                  <c:v>-299.95049999999998</c:v>
                </c:pt>
                <c:pt idx="35257">
                  <c:v>-299.94849999999997</c:v>
                </c:pt>
                <c:pt idx="35258">
                  <c:v>-299.94649999999996</c:v>
                </c:pt>
                <c:pt idx="35259">
                  <c:v>-299.94449999999995</c:v>
                </c:pt>
                <c:pt idx="35260">
                  <c:v>-299.9425</c:v>
                </c:pt>
                <c:pt idx="35261">
                  <c:v>-299.94049999999999</c:v>
                </c:pt>
                <c:pt idx="35262">
                  <c:v>-299.93849999999998</c:v>
                </c:pt>
                <c:pt idx="35263">
                  <c:v>-299.93649999999997</c:v>
                </c:pt>
                <c:pt idx="35264">
                  <c:v>-299.93449999999996</c:v>
                </c:pt>
                <c:pt idx="35265">
                  <c:v>-299.9325</c:v>
                </c:pt>
                <c:pt idx="35266">
                  <c:v>-299.93049999999999</c:v>
                </c:pt>
                <c:pt idx="35267">
                  <c:v>-299.92849999999999</c:v>
                </c:pt>
                <c:pt idx="35268">
                  <c:v>-299.92649999999998</c:v>
                </c:pt>
                <c:pt idx="35269">
                  <c:v>-299.92449999999997</c:v>
                </c:pt>
                <c:pt idx="35270">
                  <c:v>-299.92249999999996</c:v>
                </c:pt>
                <c:pt idx="35271">
                  <c:v>-299.92049999999995</c:v>
                </c:pt>
                <c:pt idx="35272">
                  <c:v>-299.91849999999999</c:v>
                </c:pt>
                <c:pt idx="35273">
                  <c:v>-299.91649999999998</c:v>
                </c:pt>
                <c:pt idx="35274">
                  <c:v>-299.91449999999998</c:v>
                </c:pt>
                <c:pt idx="35275">
                  <c:v>-299.91249999999997</c:v>
                </c:pt>
                <c:pt idx="35276">
                  <c:v>-299.91049999999996</c:v>
                </c:pt>
                <c:pt idx="35277">
                  <c:v>-299.9085</c:v>
                </c:pt>
                <c:pt idx="35278">
                  <c:v>-299.90649999999999</c:v>
                </c:pt>
                <c:pt idx="35279">
                  <c:v>-299.90449999999998</c:v>
                </c:pt>
                <c:pt idx="35280">
                  <c:v>-299.90249999999997</c:v>
                </c:pt>
                <c:pt idx="35281">
                  <c:v>-299.90049999999997</c:v>
                </c:pt>
                <c:pt idx="35282">
                  <c:v>-299.89850000000001</c:v>
                </c:pt>
                <c:pt idx="35283">
                  <c:v>-299.89649999999995</c:v>
                </c:pt>
                <c:pt idx="35284">
                  <c:v>-299.89449999999999</c:v>
                </c:pt>
                <c:pt idx="35285">
                  <c:v>-299.89249999999998</c:v>
                </c:pt>
                <c:pt idx="35286">
                  <c:v>-299.89049999999997</c:v>
                </c:pt>
                <c:pt idx="35287">
                  <c:v>-299.88849999999996</c:v>
                </c:pt>
                <c:pt idx="35288">
                  <c:v>-299.88649999999996</c:v>
                </c:pt>
                <c:pt idx="35289">
                  <c:v>-299.8845</c:v>
                </c:pt>
                <c:pt idx="35290">
                  <c:v>-299.88249999999999</c:v>
                </c:pt>
                <c:pt idx="35291">
                  <c:v>-299.88049999999998</c:v>
                </c:pt>
                <c:pt idx="35292">
                  <c:v>-299.87849999999997</c:v>
                </c:pt>
                <c:pt idx="35293">
                  <c:v>-299.87649999999996</c:v>
                </c:pt>
                <c:pt idx="35294">
                  <c:v>-299.87450000000001</c:v>
                </c:pt>
                <c:pt idx="35295">
                  <c:v>-299.87249999999995</c:v>
                </c:pt>
                <c:pt idx="35296">
                  <c:v>-299.87049999999999</c:v>
                </c:pt>
                <c:pt idx="35297">
                  <c:v>-299.86849999999998</c:v>
                </c:pt>
                <c:pt idx="35298">
                  <c:v>-299.86649999999997</c:v>
                </c:pt>
                <c:pt idx="35299">
                  <c:v>-299.86449999999996</c:v>
                </c:pt>
                <c:pt idx="35300">
                  <c:v>-299.86249999999995</c:v>
                </c:pt>
                <c:pt idx="35301">
                  <c:v>-299.8605</c:v>
                </c:pt>
                <c:pt idx="35302">
                  <c:v>-299.85849999999999</c:v>
                </c:pt>
                <c:pt idx="35303">
                  <c:v>-299.85649999999998</c:v>
                </c:pt>
                <c:pt idx="35304">
                  <c:v>-299.85449999999997</c:v>
                </c:pt>
                <c:pt idx="35305">
                  <c:v>-299.85249999999996</c:v>
                </c:pt>
                <c:pt idx="35306">
                  <c:v>-299.85050000000001</c:v>
                </c:pt>
                <c:pt idx="35307">
                  <c:v>-299.84849999999994</c:v>
                </c:pt>
                <c:pt idx="35308">
                  <c:v>-299.84649999999999</c:v>
                </c:pt>
                <c:pt idx="35309">
                  <c:v>-299.84449999999998</c:v>
                </c:pt>
                <c:pt idx="35310">
                  <c:v>-299.84249999999997</c:v>
                </c:pt>
                <c:pt idx="35311">
                  <c:v>-299.84049999999996</c:v>
                </c:pt>
                <c:pt idx="35312">
                  <c:v>-299.83849999999995</c:v>
                </c:pt>
                <c:pt idx="35313">
                  <c:v>-299.8365</c:v>
                </c:pt>
                <c:pt idx="35314">
                  <c:v>-299.83449999999999</c:v>
                </c:pt>
                <c:pt idx="35315">
                  <c:v>-299.83249999999998</c:v>
                </c:pt>
                <c:pt idx="35316">
                  <c:v>-299.83049999999997</c:v>
                </c:pt>
                <c:pt idx="35317">
                  <c:v>-299.82849999999996</c:v>
                </c:pt>
                <c:pt idx="35318">
                  <c:v>-299.82650000000001</c:v>
                </c:pt>
                <c:pt idx="35319">
                  <c:v>-299.82449999999994</c:v>
                </c:pt>
                <c:pt idx="35320">
                  <c:v>-299.82249999999999</c:v>
                </c:pt>
                <c:pt idx="35321">
                  <c:v>-299.82049999999998</c:v>
                </c:pt>
                <c:pt idx="35322">
                  <c:v>-299.81849999999997</c:v>
                </c:pt>
                <c:pt idx="35323">
                  <c:v>-299.81649999999996</c:v>
                </c:pt>
                <c:pt idx="35324">
                  <c:v>-299.81449999999995</c:v>
                </c:pt>
                <c:pt idx="35325">
                  <c:v>-299.8125</c:v>
                </c:pt>
                <c:pt idx="35326">
                  <c:v>-299.81049999999999</c:v>
                </c:pt>
                <c:pt idx="35327">
                  <c:v>-299.80849999999998</c:v>
                </c:pt>
                <c:pt idx="35328">
                  <c:v>-299.80649999999997</c:v>
                </c:pt>
                <c:pt idx="35329">
                  <c:v>-299.80449999999996</c:v>
                </c:pt>
                <c:pt idx="35330">
                  <c:v>-299.80250000000001</c:v>
                </c:pt>
                <c:pt idx="35331">
                  <c:v>-299.80049999999994</c:v>
                </c:pt>
                <c:pt idx="35332">
                  <c:v>-299.79849999999999</c:v>
                </c:pt>
                <c:pt idx="35333">
                  <c:v>-299.79649999999998</c:v>
                </c:pt>
                <c:pt idx="35334">
                  <c:v>-299.79449999999997</c:v>
                </c:pt>
                <c:pt idx="35335">
                  <c:v>-299.79249999999996</c:v>
                </c:pt>
                <c:pt idx="35336">
                  <c:v>-299.79049999999995</c:v>
                </c:pt>
                <c:pt idx="35337">
                  <c:v>-299.7885</c:v>
                </c:pt>
                <c:pt idx="35338">
                  <c:v>-299.78649999999999</c:v>
                </c:pt>
                <c:pt idx="35339">
                  <c:v>-299.78449999999998</c:v>
                </c:pt>
                <c:pt idx="35340">
                  <c:v>-299.78249999999997</c:v>
                </c:pt>
                <c:pt idx="35341">
                  <c:v>-299.78049999999996</c:v>
                </c:pt>
                <c:pt idx="35342">
                  <c:v>-299.77850000000001</c:v>
                </c:pt>
                <c:pt idx="35343">
                  <c:v>-299.77649999999994</c:v>
                </c:pt>
                <c:pt idx="35344">
                  <c:v>-299.77449999999999</c:v>
                </c:pt>
                <c:pt idx="35345">
                  <c:v>-299.77249999999998</c:v>
                </c:pt>
                <c:pt idx="35346">
                  <c:v>-299.77049999999997</c:v>
                </c:pt>
                <c:pt idx="35347">
                  <c:v>-299.76849999999996</c:v>
                </c:pt>
                <c:pt idx="35348">
                  <c:v>-299.76649999999995</c:v>
                </c:pt>
                <c:pt idx="35349">
                  <c:v>-299.7645</c:v>
                </c:pt>
                <c:pt idx="35350">
                  <c:v>-299.76249999999999</c:v>
                </c:pt>
                <c:pt idx="35351">
                  <c:v>-299.76049999999998</c:v>
                </c:pt>
                <c:pt idx="35352">
                  <c:v>-299.75849999999997</c:v>
                </c:pt>
                <c:pt idx="35353">
                  <c:v>-299.75649999999996</c:v>
                </c:pt>
                <c:pt idx="35354">
                  <c:v>-299.75450000000001</c:v>
                </c:pt>
                <c:pt idx="35355">
                  <c:v>-299.7525</c:v>
                </c:pt>
                <c:pt idx="35356">
                  <c:v>-299.75049999999999</c:v>
                </c:pt>
                <c:pt idx="35357">
                  <c:v>-299.74849999999998</c:v>
                </c:pt>
                <c:pt idx="35358">
                  <c:v>-299.74649999999997</c:v>
                </c:pt>
                <c:pt idx="35359">
                  <c:v>-299.74449999999996</c:v>
                </c:pt>
                <c:pt idx="35360">
                  <c:v>-299.74249999999995</c:v>
                </c:pt>
                <c:pt idx="35361">
                  <c:v>-299.7405</c:v>
                </c:pt>
                <c:pt idx="35362">
                  <c:v>-299.73849999999999</c:v>
                </c:pt>
                <c:pt idx="35363">
                  <c:v>-299.73649999999998</c:v>
                </c:pt>
                <c:pt idx="35364">
                  <c:v>-299.73449999999997</c:v>
                </c:pt>
                <c:pt idx="35365">
                  <c:v>-299.73249999999996</c:v>
                </c:pt>
                <c:pt idx="35366">
                  <c:v>-299.73050000000001</c:v>
                </c:pt>
                <c:pt idx="35367">
                  <c:v>-299.7285</c:v>
                </c:pt>
                <c:pt idx="35368">
                  <c:v>-299.72649999999999</c:v>
                </c:pt>
                <c:pt idx="35369">
                  <c:v>-299.72449999999998</c:v>
                </c:pt>
                <c:pt idx="35370">
                  <c:v>-299.72249999999997</c:v>
                </c:pt>
                <c:pt idx="35371">
                  <c:v>-299.72049999999996</c:v>
                </c:pt>
                <c:pt idx="35372">
                  <c:v>-299.71849999999995</c:v>
                </c:pt>
                <c:pt idx="35373">
                  <c:v>-299.7165</c:v>
                </c:pt>
                <c:pt idx="35374">
                  <c:v>-299.71449999999999</c:v>
                </c:pt>
                <c:pt idx="35375">
                  <c:v>-299.71249999999998</c:v>
                </c:pt>
                <c:pt idx="35376">
                  <c:v>-299.71049999999997</c:v>
                </c:pt>
                <c:pt idx="35377">
                  <c:v>-299.70849999999996</c:v>
                </c:pt>
                <c:pt idx="35378">
                  <c:v>-299.70650000000001</c:v>
                </c:pt>
                <c:pt idx="35379">
                  <c:v>-299.7045</c:v>
                </c:pt>
                <c:pt idx="35380">
                  <c:v>-299.70249999999999</c:v>
                </c:pt>
                <c:pt idx="35381">
                  <c:v>-299.70049999999998</c:v>
                </c:pt>
                <c:pt idx="35382">
                  <c:v>-299.69849999999997</c:v>
                </c:pt>
                <c:pt idx="35383">
                  <c:v>-299.69649999999996</c:v>
                </c:pt>
                <c:pt idx="35384">
                  <c:v>-299.69449999999995</c:v>
                </c:pt>
                <c:pt idx="35385">
                  <c:v>-299.6925</c:v>
                </c:pt>
                <c:pt idx="35386">
                  <c:v>-299.69049999999999</c:v>
                </c:pt>
                <c:pt idx="35387">
                  <c:v>-299.68849999999998</c:v>
                </c:pt>
                <c:pt idx="35388">
                  <c:v>-299.68649999999997</c:v>
                </c:pt>
                <c:pt idx="35389">
                  <c:v>-299.68449999999996</c:v>
                </c:pt>
                <c:pt idx="35390">
                  <c:v>-299.6825</c:v>
                </c:pt>
                <c:pt idx="35391">
                  <c:v>-299.68049999999999</c:v>
                </c:pt>
                <c:pt idx="35392">
                  <c:v>-299.67849999999999</c:v>
                </c:pt>
                <c:pt idx="35393">
                  <c:v>-299.67649999999998</c:v>
                </c:pt>
                <c:pt idx="35394">
                  <c:v>-299.67449999999997</c:v>
                </c:pt>
                <c:pt idx="35395">
                  <c:v>-299.67249999999996</c:v>
                </c:pt>
                <c:pt idx="35396">
                  <c:v>-299.67049999999995</c:v>
                </c:pt>
                <c:pt idx="35397">
                  <c:v>-299.66849999999999</c:v>
                </c:pt>
                <c:pt idx="35398">
                  <c:v>-299.66649999999998</c:v>
                </c:pt>
                <c:pt idx="35399">
                  <c:v>-299.66449999999998</c:v>
                </c:pt>
                <c:pt idx="35400">
                  <c:v>-299.66249999999997</c:v>
                </c:pt>
                <c:pt idx="35401">
                  <c:v>-299.66049999999996</c:v>
                </c:pt>
                <c:pt idx="35402">
                  <c:v>-299.6585</c:v>
                </c:pt>
                <c:pt idx="35403">
                  <c:v>-299.65649999999999</c:v>
                </c:pt>
                <c:pt idx="35404">
                  <c:v>-299.65449999999998</c:v>
                </c:pt>
                <c:pt idx="35405">
                  <c:v>-299.65249999999997</c:v>
                </c:pt>
                <c:pt idx="35406">
                  <c:v>-299.65049999999997</c:v>
                </c:pt>
                <c:pt idx="35407">
                  <c:v>-299.64850000000001</c:v>
                </c:pt>
                <c:pt idx="35408">
                  <c:v>-299.64649999999995</c:v>
                </c:pt>
                <c:pt idx="35409">
                  <c:v>-299.64449999999999</c:v>
                </c:pt>
                <c:pt idx="35410">
                  <c:v>-299.64249999999998</c:v>
                </c:pt>
                <c:pt idx="35411">
                  <c:v>-299.64049999999997</c:v>
                </c:pt>
                <c:pt idx="35412">
                  <c:v>-299.63849999999996</c:v>
                </c:pt>
                <c:pt idx="35413">
                  <c:v>-299.63649999999996</c:v>
                </c:pt>
                <c:pt idx="35414">
                  <c:v>-299.6345</c:v>
                </c:pt>
                <c:pt idx="35415">
                  <c:v>-299.63249999999999</c:v>
                </c:pt>
                <c:pt idx="35416">
                  <c:v>-299.63049999999998</c:v>
                </c:pt>
                <c:pt idx="35417">
                  <c:v>-299.62849999999997</c:v>
                </c:pt>
                <c:pt idx="35418">
                  <c:v>-299.62649999999996</c:v>
                </c:pt>
                <c:pt idx="35419">
                  <c:v>-299.62450000000001</c:v>
                </c:pt>
                <c:pt idx="35420">
                  <c:v>-299.62249999999995</c:v>
                </c:pt>
                <c:pt idx="35421">
                  <c:v>-299.62049999999999</c:v>
                </c:pt>
                <c:pt idx="35422">
                  <c:v>-299.61849999999998</c:v>
                </c:pt>
                <c:pt idx="35423">
                  <c:v>-299.61649999999997</c:v>
                </c:pt>
                <c:pt idx="35424">
                  <c:v>-299.61449999999996</c:v>
                </c:pt>
                <c:pt idx="35425">
                  <c:v>-299.61249999999995</c:v>
                </c:pt>
                <c:pt idx="35426">
                  <c:v>-299.6105</c:v>
                </c:pt>
                <c:pt idx="35427">
                  <c:v>-299.60849999999999</c:v>
                </c:pt>
                <c:pt idx="35428">
                  <c:v>-299.60649999999998</c:v>
                </c:pt>
                <c:pt idx="35429">
                  <c:v>-299.60449999999997</c:v>
                </c:pt>
                <c:pt idx="35430">
                  <c:v>-299.60249999999996</c:v>
                </c:pt>
                <c:pt idx="35431">
                  <c:v>-299.60050000000001</c:v>
                </c:pt>
                <c:pt idx="35432">
                  <c:v>-299.59849999999994</c:v>
                </c:pt>
                <c:pt idx="35433">
                  <c:v>-299.59649999999999</c:v>
                </c:pt>
                <c:pt idx="35434">
                  <c:v>-299.59449999999998</c:v>
                </c:pt>
                <c:pt idx="35435">
                  <c:v>-299.59249999999997</c:v>
                </c:pt>
                <c:pt idx="35436">
                  <c:v>-299.59049999999996</c:v>
                </c:pt>
                <c:pt idx="35437">
                  <c:v>-299.58849999999995</c:v>
                </c:pt>
                <c:pt idx="35438">
                  <c:v>-299.5865</c:v>
                </c:pt>
                <c:pt idx="35439">
                  <c:v>-299.58449999999999</c:v>
                </c:pt>
                <c:pt idx="35440">
                  <c:v>-299.58249999999998</c:v>
                </c:pt>
                <c:pt idx="35441">
                  <c:v>-299.58049999999997</c:v>
                </c:pt>
                <c:pt idx="35442">
                  <c:v>-299.57849999999996</c:v>
                </c:pt>
                <c:pt idx="35443">
                  <c:v>-299.57650000000001</c:v>
                </c:pt>
                <c:pt idx="35444">
                  <c:v>-299.57449999999994</c:v>
                </c:pt>
                <c:pt idx="35445">
                  <c:v>-299.57249999999999</c:v>
                </c:pt>
                <c:pt idx="35446">
                  <c:v>-299.57049999999998</c:v>
                </c:pt>
                <c:pt idx="35447">
                  <c:v>-299.56849999999997</c:v>
                </c:pt>
                <c:pt idx="35448">
                  <c:v>-299.56649999999996</c:v>
                </c:pt>
                <c:pt idx="35449">
                  <c:v>-299.56449999999995</c:v>
                </c:pt>
                <c:pt idx="35450">
                  <c:v>-299.5625</c:v>
                </c:pt>
                <c:pt idx="35451">
                  <c:v>-299.56049999999999</c:v>
                </c:pt>
                <c:pt idx="35452">
                  <c:v>-299.55849999999998</c:v>
                </c:pt>
                <c:pt idx="35453">
                  <c:v>-299.55649999999997</c:v>
                </c:pt>
                <c:pt idx="35454">
                  <c:v>-299.55449999999996</c:v>
                </c:pt>
                <c:pt idx="35455">
                  <c:v>-299.55250000000001</c:v>
                </c:pt>
                <c:pt idx="35456">
                  <c:v>-299.55049999999994</c:v>
                </c:pt>
                <c:pt idx="35457">
                  <c:v>-299.54849999999999</c:v>
                </c:pt>
                <c:pt idx="35458">
                  <c:v>-299.54649999999998</c:v>
                </c:pt>
                <c:pt idx="35459">
                  <c:v>-299.54449999999997</c:v>
                </c:pt>
                <c:pt idx="35460">
                  <c:v>-299.54249999999996</c:v>
                </c:pt>
                <c:pt idx="35461">
                  <c:v>-299.54049999999995</c:v>
                </c:pt>
                <c:pt idx="35462">
                  <c:v>-299.5385</c:v>
                </c:pt>
                <c:pt idx="35463">
                  <c:v>-299.53649999999999</c:v>
                </c:pt>
                <c:pt idx="35464">
                  <c:v>-299.53449999999998</c:v>
                </c:pt>
                <c:pt idx="35465">
                  <c:v>-299.53249999999997</c:v>
                </c:pt>
                <c:pt idx="35466">
                  <c:v>-299.53049999999996</c:v>
                </c:pt>
                <c:pt idx="35467">
                  <c:v>-299.52850000000001</c:v>
                </c:pt>
                <c:pt idx="35468">
                  <c:v>-299.52649999999994</c:v>
                </c:pt>
                <c:pt idx="35469">
                  <c:v>-299.52449999999999</c:v>
                </c:pt>
                <c:pt idx="35470">
                  <c:v>-299.52249999999998</c:v>
                </c:pt>
                <c:pt idx="35471">
                  <c:v>-299.52049999999997</c:v>
                </c:pt>
                <c:pt idx="35472">
                  <c:v>-299.51849999999996</c:v>
                </c:pt>
                <c:pt idx="35473">
                  <c:v>-299.51649999999995</c:v>
                </c:pt>
                <c:pt idx="35474">
                  <c:v>-299.5145</c:v>
                </c:pt>
                <c:pt idx="35475">
                  <c:v>-299.51249999999999</c:v>
                </c:pt>
                <c:pt idx="35476">
                  <c:v>-299.51049999999998</c:v>
                </c:pt>
                <c:pt idx="35477">
                  <c:v>-299.50849999999997</c:v>
                </c:pt>
                <c:pt idx="35478">
                  <c:v>-299.50649999999996</c:v>
                </c:pt>
                <c:pt idx="35479">
                  <c:v>-299.50450000000001</c:v>
                </c:pt>
                <c:pt idx="35480">
                  <c:v>-299.5025</c:v>
                </c:pt>
                <c:pt idx="35481">
                  <c:v>-299.50049999999999</c:v>
                </c:pt>
                <c:pt idx="35482">
                  <c:v>-299.49849999999998</c:v>
                </c:pt>
                <c:pt idx="35483">
                  <c:v>-299.49649999999997</c:v>
                </c:pt>
                <c:pt idx="35484">
                  <c:v>-299.49449999999996</c:v>
                </c:pt>
                <c:pt idx="35485">
                  <c:v>-299.49249999999995</c:v>
                </c:pt>
                <c:pt idx="35486">
                  <c:v>-299.4905</c:v>
                </c:pt>
                <c:pt idx="35487">
                  <c:v>-299.48849999999999</c:v>
                </c:pt>
                <c:pt idx="35488">
                  <c:v>-299.48649999999998</c:v>
                </c:pt>
                <c:pt idx="35489">
                  <c:v>-299.48449999999997</c:v>
                </c:pt>
                <c:pt idx="35490">
                  <c:v>-299.48249999999996</c:v>
                </c:pt>
                <c:pt idx="35491">
                  <c:v>-299.48050000000001</c:v>
                </c:pt>
                <c:pt idx="35492">
                  <c:v>-299.4785</c:v>
                </c:pt>
                <c:pt idx="35493">
                  <c:v>-299.47649999999999</c:v>
                </c:pt>
                <c:pt idx="35494">
                  <c:v>-299.47449999999998</c:v>
                </c:pt>
                <c:pt idx="35495">
                  <c:v>-299.47249999999997</c:v>
                </c:pt>
                <c:pt idx="35496">
                  <c:v>-299.47049999999996</c:v>
                </c:pt>
                <c:pt idx="35497">
                  <c:v>-299.46849999999995</c:v>
                </c:pt>
                <c:pt idx="35498">
                  <c:v>-299.4665</c:v>
                </c:pt>
                <c:pt idx="35499">
                  <c:v>-299.46449999999999</c:v>
                </c:pt>
                <c:pt idx="35500">
                  <c:v>-299.46249999999998</c:v>
                </c:pt>
                <c:pt idx="35501">
                  <c:v>-299.46049999999997</c:v>
                </c:pt>
                <c:pt idx="35502">
                  <c:v>-299.45849999999996</c:v>
                </c:pt>
                <c:pt idx="35503">
                  <c:v>-299.45650000000001</c:v>
                </c:pt>
                <c:pt idx="35504">
                  <c:v>-299.4545</c:v>
                </c:pt>
                <c:pt idx="35505">
                  <c:v>-299.45249999999999</c:v>
                </c:pt>
                <c:pt idx="35506">
                  <c:v>-299.45049999999998</c:v>
                </c:pt>
                <c:pt idx="35507">
                  <c:v>-299.44849999999997</c:v>
                </c:pt>
                <c:pt idx="35508">
                  <c:v>-299.44649999999996</c:v>
                </c:pt>
                <c:pt idx="35509">
                  <c:v>-299.44449999999995</c:v>
                </c:pt>
                <c:pt idx="35510">
                  <c:v>-299.4425</c:v>
                </c:pt>
                <c:pt idx="35511">
                  <c:v>-299.44049999999999</c:v>
                </c:pt>
                <c:pt idx="35512">
                  <c:v>-299.43849999999998</c:v>
                </c:pt>
                <c:pt idx="35513">
                  <c:v>-299.43649999999997</c:v>
                </c:pt>
                <c:pt idx="35514">
                  <c:v>-299.43449999999996</c:v>
                </c:pt>
                <c:pt idx="35515">
                  <c:v>-299.4325</c:v>
                </c:pt>
                <c:pt idx="35516">
                  <c:v>-299.43049999999999</c:v>
                </c:pt>
                <c:pt idx="35517">
                  <c:v>-299.42849999999999</c:v>
                </c:pt>
                <c:pt idx="35518">
                  <c:v>-299.42649999999998</c:v>
                </c:pt>
                <c:pt idx="35519">
                  <c:v>-299.42449999999997</c:v>
                </c:pt>
                <c:pt idx="35520">
                  <c:v>-299.42249999999996</c:v>
                </c:pt>
                <c:pt idx="35521">
                  <c:v>-299.42049999999995</c:v>
                </c:pt>
                <c:pt idx="35522">
                  <c:v>-299.41849999999999</c:v>
                </c:pt>
                <c:pt idx="35523">
                  <c:v>-299.41649999999998</c:v>
                </c:pt>
                <c:pt idx="35524">
                  <c:v>-299.41449999999998</c:v>
                </c:pt>
                <c:pt idx="35525">
                  <c:v>-299.41249999999997</c:v>
                </c:pt>
                <c:pt idx="35526">
                  <c:v>-299.41049999999996</c:v>
                </c:pt>
                <c:pt idx="35527">
                  <c:v>-299.4085</c:v>
                </c:pt>
                <c:pt idx="35528">
                  <c:v>-299.40649999999999</c:v>
                </c:pt>
                <c:pt idx="35529">
                  <c:v>-299.40449999999998</c:v>
                </c:pt>
                <c:pt idx="35530">
                  <c:v>-299.40249999999997</c:v>
                </c:pt>
                <c:pt idx="35531">
                  <c:v>-299.40049999999997</c:v>
                </c:pt>
                <c:pt idx="35532">
                  <c:v>-299.39850000000001</c:v>
                </c:pt>
                <c:pt idx="35533">
                  <c:v>-299.39649999999995</c:v>
                </c:pt>
                <c:pt idx="35534">
                  <c:v>-299.39449999999999</c:v>
                </c:pt>
                <c:pt idx="35535">
                  <c:v>-299.39249999999998</c:v>
                </c:pt>
                <c:pt idx="35536">
                  <c:v>-299.39049999999997</c:v>
                </c:pt>
                <c:pt idx="35537">
                  <c:v>-299.38849999999996</c:v>
                </c:pt>
                <c:pt idx="35538">
                  <c:v>-299.38649999999996</c:v>
                </c:pt>
                <c:pt idx="35539">
                  <c:v>-299.3845</c:v>
                </c:pt>
                <c:pt idx="35540">
                  <c:v>-299.38249999999999</c:v>
                </c:pt>
                <c:pt idx="35541">
                  <c:v>-299.38049999999998</c:v>
                </c:pt>
                <c:pt idx="35542">
                  <c:v>-299.37849999999997</c:v>
                </c:pt>
                <c:pt idx="35543">
                  <c:v>-299.37649999999996</c:v>
                </c:pt>
                <c:pt idx="35544">
                  <c:v>-299.37450000000001</c:v>
                </c:pt>
                <c:pt idx="35545">
                  <c:v>-299.37249999999995</c:v>
                </c:pt>
                <c:pt idx="35546">
                  <c:v>-299.37049999999999</c:v>
                </c:pt>
                <c:pt idx="35547">
                  <c:v>-299.36849999999998</c:v>
                </c:pt>
                <c:pt idx="35548">
                  <c:v>-299.36649999999997</c:v>
                </c:pt>
                <c:pt idx="35549">
                  <c:v>-299.36449999999996</c:v>
                </c:pt>
                <c:pt idx="35550">
                  <c:v>-299.36249999999995</c:v>
                </c:pt>
                <c:pt idx="35551">
                  <c:v>-299.3605</c:v>
                </c:pt>
                <c:pt idx="35552">
                  <c:v>-299.35849999999999</c:v>
                </c:pt>
                <c:pt idx="35553">
                  <c:v>-299.35649999999998</c:v>
                </c:pt>
                <c:pt idx="35554">
                  <c:v>-299.35449999999997</c:v>
                </c:pt>
                <c:pt idx="35555">
                  <c:v>-299.35249999999996</c:v>
                </c:pt>
                <c:pt idx="35556">
                  <c:v>-299.35050000000001</c:v>
                </c:pt>
                <c:pt idx="35557">
                  <c:v>-299.34849999999994</c:v>
                </c:pt>
                <c:pt idx="35558">
                  <c:v>-299.34649999999999</c:v>
                </c:pt>
                <c:pt idx="35559">
                  <c:v>-299.34449999999998</c:v>
                </c:pt>
                <c:pt idx="35560">
                  <c:v>-299.34249999999997</c:v>
                </c:pt>
                <c:pt idx="35561">
                  <c:v>-299.34049999999996</c:v>
                </c:pt>
                <c:pt idx="35562">
                  <c:v>-299.33849999999995</c:v>
                </c:pt>
                <c:pt idx="35563">
                  <c:v>-299.3365</c:v>
                </c:pt>
                <c:pt idx="35564">
                  <c:v>-299.33449999999999</c:v>
                </c:pt>
                <c:pt idx="35565">
                  <c:v>-299.33249999999998</c:v>
                </c:pt>
                <c:pt idx="35566">
                  <c:v>-299.33049999999997</c:v>
                </c:pt>
                <c:pt idx="35567">
                  <c:v>-299.32849999999996</c:v>
                </c:pt>
                <c:pt idx="35568">
                  <c:v>-299.32650000000001</c:v>
                </c:pt>
                <c:pt idx="35569">
                  <c:v>-299.32449999999994</c:v>
                </c:pt>
                <c:pt idx="35570">
                  <c:v>-299.32249999999999</c:v>
                </c:pt>
                <c:pt idx="35571">
                  <c:v>-299.32049999999998</c:v>
                </c:pt>
                <c:pt idx="35572">
                  <c:v>-299.31849999999997</c:v>
                </c:pt>
                <c:pt idx="35573">
                  <c:v>-299.31649999999996</c:v>
                </c:pt>
                <c:pt idx="35574">
                  <c:v>-299.31449999999995</c:v>
                </c:pt>
                <c:pt idx="35575">
                  <c:v>-299.3125</c:v>
                </c:pt>
                <c:pt idx="35576">
                  <c:v>-299.31049999999999</c:v>
                </c:pt>
                <c:pt idx="35577">
                  <c:v>-299.30849999999998</c:v>
                </c:pt>
                <c:pt idx="35578">
                  <c:v>-299.30649999999997</c:v>
                </c:pt>
                <c:pt idx="35579">
                  <c:v>-299.30449999999996</c:v>
                </c:pt>
                <c:pt idx="35580">
                  <c:v>-299.30250000000001</c:v>
                </c:pt>
                <c:pt idx="35581">
                  <c:v>-299.30049999999994</c:v>
                </c:pt>
                <c:pt idx="35582">
                  <c:v>-299.29849999999999</c:v>
                </c:pt>
                <c:pt idx="35583">
                  <c:v>-299.29649999999998</c:v>
                </c:pt>
                <c:pt idx="35584">
                  <c:v>-299.29449999999997</c:v>
                </c:pt>
                <c:pt idx="35585">
                  <c:v>-299.29249999999996</c:v>
                </c:pt>
                <c:pt idx="35586">
                  <c:v>-299.29049999999995</c:v>
                </c:pt>
                <c:pt idx="35587">
                  <c:v>-299.2885</c:v>
                </c:pt>
                <c:pt idx="35588">
                  <c:v>-299.28649999999999</c:v>
                </c:pt>
                <c:pt idx="35589">
                  <c:v>-299.28449999999998</c:v>
                </c:pt>
                <c:pt idx="35590">
                  <c:v>-299.28249999999997</c:v>
                </c:pt>
                <c:pt idx="35591">
                  <c:v>-299.28049999999996</c:v>
                </c:pt>
                <c:pt idx="35592">
                  <c:v>-299.27850000000001</c:v>
                </c:pt>
                <c:pt idx="35593">
                  <c:v>-299.27649999999994</c:v>
                </c:pt>
                <c:pt idx="35594">
                  <c:v>-299.27449999999999</c:v>
                </c:pt>
                <c:pt idx="35595">
                  <c:v>-299.27249999999998</c:v>
                </c:pt>
                <c:pt idx="35596">
                  <c:v>-299.27049999999997</c:v>
                </c:pt>
                <c:pt idx="35597">
                  <c:v>-299.26849999999996</c:v>
                </c:pt>
                <c:pt idx="35598">
                  <c:v>-299.26649999999995</c:v>
                </c:pt>
                <c:pt idx="35599">
                  <c:v>-299.2645</c:v>
                </c:pt>
                <c:pt idx="35600">
                  <c:v>-299.26249999999999</c:v>
                </c:pt>
                <c:pt idx="35601">
                  <c:v>-299.26049999999998</c:v>
                </c:pt>
                <c:pt idx="35602">
                  <c:v>-299.25849999999997</c:v>
                </c:pt>
                <c:pt idx="35603">
                  <c:v>-299.25649999999996</c:v>
                </c:pt>
                <c:pt idx="35604">
                  <c:v>-299.25450000000001</c:v>
                </c:pt>
                <c:pt idx="35605">
                  <c:v>-299.2525</c:v>
                </c:pt>
                <c:pt idx="35606">
                  <c:v>-299.25049999999999</c:v>
                </c:pt>
                <c:pt idx="35607">
                  <c:v>-299.24849999999998</c:v>
                </c:pt>
                <c:pt idx="35608">
                  <c:v>-299.24649999999997</c:v>
                </c:pt>
                <c:pt idx="35609">
                  <c:v>-299.24449999999996</c:v>
                </c:pt>
                <c:pt idx="35610">
                  <c:v>-299.24249999999995</c:v>
                </c:pt>
                <c:pt idx="35611">
                  <c:v>-299.2405</c:v>
                </c:pt>
                <c:pt idx="35612">
                  <c:v>-299.23849999999999</c:v>
                </c:pt>
                <c:pt idx="35613">
                  <c:v>-299.23649999999998</c:v>
                </c:pt>
                <c:pt idx="35614">
                  <c:v>-299.23449999999997</c:v>
                </c:pt>
                <c:pt idx="35615">
                  <c:v>-299.23249999999996</c:v>
                </c:pt>
                <c:pt idx="35616">
                  <c:v>-299.23050000000001</c:v>
                </c:pt>
                <c:pt idx="35617">
                  <c:v>-299.2285</c:v>
                </c:pt>
                <c:pt idx="35618">
                  <c:v>-299.22649999999999</c:v>
                </c:pt>
                <c:pt idx="35619">
                  <c:v>-299.22449999999998</c:v>
                </c:pt>
                <c:pt idx="35620">
                  <c:v>-299.22249999999997</c:v>
                </c:pt>
                <c:pt idx="35621">
                  <c:v>-299.22049999999996</c:v>
                </c:pt>
                <c:pt idx="35622">
                  <c:v>-299.21849999999995</c:v>
                </c:pt>
                <c:pt idx="35623">
                  <c:v>-299.2165</c:v>
                </c:pt>
                <c:pt idx="35624">
                  <c:v>-299.21449999999999</c:v>
                </c:pt>
                <c:pt idx="35625">
                  <c:v>-299.21249999999998</c:v>
                </c:pt>
                <c:pt idx="35626">
                  <c:v>-299.21049999999997</c:v>
                </c:pt>
                <c:pt idx="35627">
                  <c:v>-299.20849999999996</c:v>
                </c:pt>
                <c:pt idx="35628">
                  <c:v>-299.20650000000001</c:v>
                </c:pt>
                <c:pt idx="35629">
                  <c:v>-299.2045</c:v>
                </c:pt>
                <c:pt idx="35630">
                  <c:v>-299.20249999999999</c:v>
                </c:pt>
                <c:pt idx="35631">
                  <c:v>-299.20049999999998</c:v>
                </c:pt>
                <c:pt idx="35632">
                  <c:v>-299.19849999999997</c:v>
                </c:pt>
                <c:pt idx="35633">
                  <c:v>-299.19649999999996</c:v>
                </c:pt>
                <c:pt idx="35634">
                  <c:v>-299.19449999999995</c:v>
                </c:pt>
                <c:pt idx="35635">
                  <c:v>-299.1925</c:v>
                </c:pt>
                <c:pt idx="35636">
                  <c:v>-299.19049999999999</c:v>
                </c:pt>
                <c:pt idx="35637">
                  <c:v>-299.18849999999998</c:v>
                </c:pt>
                <c:pt idx="35638">
                  <c:v>-299.18649999999997</c:v>
                </c:pt>
                <c:pt idx="35639">
                  <c:v>-299.18449999999996</c:v>
                </c:pt>
                <c:pt idx="35640">
                  <c:v>-299.1825</c:v>
                </c:pt>
                <c:pt idx="35641">
                  <c:v>-299.18049999999999</c:v>
                </c:pt>
                <c:pt idx="35642">
                  <c:v>-299.17849999999999</c:v>
                </c:pt>
                <c:pt idx="35643">
                  <c:v>-299.17649999999998</c:v>
                </c:pt>
                <c:pt idx="35644">
                  <c:v>-299.17449999999997</c:v>
                </c:pt>
                <c:pt idx="35645">
                  <c:v>-299.17249999999996</c:v>
                </c:pt>
                <c:pt idx="35646">
                  <c:v>-299.17049999999995</c:v>
                </c:pt>
                <c:pt idx="35647">
                  <c:v>-299.16849999999999</c:v>
                </c:pt>
                <c:pt idx="35648">
                  <c:v>-299.16649999999998</c:v>
                </c:pt>
                <c:pt idx="35649">
                  <c:v>-299.16449999999998</c:v>
                </c:pt>
                <c:pt idx="35650">
                  <c:v>-299.16249999999997</c:v>
                </c:pt>
                <c:pt idx="35651">
                  <c:v>-299.16049999999996</c:v>
                </c:pt>
                <c:pt idx="35652">
                  <c:v>-299.1585</c:v>
                </c:pt>
                <c:pt idx="35653">
                  <c:v>-299.15649999999999</c:v>
                </c:pt>
                <c:pt idx="35654">
                  <c:v>-299.15449999999998</c:v>
                </c:pt>
                <c:pt idx="35655">
                  <c:v>-299.15249999999997</c:v>
                </c:pt>
                <c:pt idx="35656">
                  <c:v>-299.15049999999997</c:v>
                </c:pt>
                <c:pt idx="35657">
                  <c:v>-299.14850000000001</c:v>
                </c:pt>
                <c:pt idx="35658">
                  <c:v>-299.14649999999995</c:v>
                </c:pt>
                <c:pt idx="35659">
                  <c:v>-299.14449999999999</c:v>
                </c:pt>
                <c:pt idx="35660">
                  <c:v>-299.14249999999998</c:v>
                </c:pt>
                <c:pt idx="35661">
                  <c:v>-299.14049999999997</c:v>
                </c:pt>
                <c:pt idx="35662">
                  <c:v>-299.13849999999996</c:v>
                </c:pt>
                <c:pt idx="35663">
                  <c:v>-299.13649999999996</c:v>
                </c:pt>
                <c:pt idx="35664">
                  <c:v>-299.1345</c:v>
                </c:pt>
                <c:pt idx="35665">
                  <c:v>-299.13249999999999</c:v>
                </c:pt>
                <c:pt idx="35666">
                  <c:v>-299.13049999999998</c:v>
                </c:pt>
                <c:pt idx="35667">
                  <c:v>-299.12849999999997</c:v>
                </c:pt>
                <c:pt idx="35668">
                  <c:v>-299.12649999999996</c:v>
                </c:pt>
                <c:pt idx="35669">
                  <c:v>-299.12450000000001</c:v>
                </c:pt>
                <c:pt idx="35670">
                  <c:v>-299.12249999999995</c:v>
                </c:pt>
                <c:pt idx="35671">
                  <c:v>-299.12049999999999</c:v>
                </c:pt>
                <c:pt idx="35672">
                  <c:v>-299.11849999999998</c:v>
                </c:pt>
                <c:pt idx="35673">
                  <c:v>-299.11649999999997</c:v>
                </c:pt>
                <c:pt idx="35674">
                  <c:v>-299.11449999999996</c:v>
                </c:pt>
                <c:pt idx="35675">
                  <c:v>-299.11249999999995</c:v>
                </c:pt>
                <c:pt idx="35676">
                  <c:v>-299.1105</c:v>
                </c:pt>
                <c:pt idx="35677">
                  <c:v>-299.10849999999999</c:v>
                </c:pt>
                <c:pt idx="35678">
                  <c:v>-299.10649999999998</c:v>
                </c:pt>
                <c:pt idx="35679">
                  <c:v>-299.10449999999997</c:v>
                </c:pt>
                <c:pt idx="35680">
                  <c:v>-299.10249999999996</c:v>
                </c:pt>
                <c:pt idx="35681">
                  <c:v>-299.10050000000001</c:v>
                </c:pt>
                <c:pt idx="35682">
                  <c:v>-299.09849999999994</c:v>
                </c:pt>
                <c:pt idx="35683">
                  <c:v>-299.09649999999999</c:v>
                </c:pt>
                <c:pt idx="35684">
                  <c:v>-299.09449999999998</c:v>
                </c:pt>
                <c:pt idx="35685">
                  <c:v>-299.09249999999997</c:v>
                </c:pt>
                <c:pt idx="35686">
                  <c:v>-299.09049999999996</c:v>
                </c:pt>
                <c:pt idx="35687">
                  <c:v>-299.08849999999995</c:v>
                </c:pt>
                <c:pt idx="35688">
                  <c:v>-299.0865</c:v>
                </c:pt>
                <c:pt idx="35689">
                  <c:v>-299.08449999999999</c:v>
                </c:pt>
                <c:pt idx="35690">
                  <c:v>-299.08249999999998</c:v>
                </c:pt>
                <c:pt idx="35691">
                  <c:v>-299.08049999999997</c:v>
                </c:pt>
                <c:pt idx="35692">
                  <c:v>-299.07849999999996</c:v>
                </c:pt>
                <c:pt idx="35693">
                  <c:v>-299.07650000000001</c:v>
                </c:pt>
                <c:pt idx="35694">
                  <c:v>-299.07449999999994</c:v>
                </c:pt>
                <c:pt idx="35695">
                  <c:v>-299.07249999999999</c:v>
                </c:pt>
                <c:pt idx="35696">
                  <c:v>-299.07049999999998</c:v>
                </c:pt>
                <c:pt idx="35697">
                  <c:v>-299.06849999999997</c:v>
                </c:pt>
                <c:pt idx="35698">
                  <c:v>-299.06649999999996</c:v>
                </c:pt>
                <c:pt idx="35699">
                  <c:v>-299.06449999999995</c:v>
                </c:pt>
                <c:pt idx="35700">
                  <c:v>-299.0625</c:v>
                </c:pt>
                <c:pt idx="35701">
                  <c:v>-299.06049999999999</c:v>
                </c:pt>
                <c:pt idx="35702">
                  <c:v>-299.05849999999998</c:v>
                </c:pt>
                <c:pt idx="35703">
                  <c:v>-299.05649999999997</c:v>
                </c:pt>
                <c:pt idx="35704">
                  <c:v>-299.05449999999996</c:v>
                </c:pt>
                <c:pt idx="35705">
                  <c:v>-299.05250000000001</c:v>
                </c:pt>
                <c:pt idx="35706">
                  <c:v>-299.05049999999994</c:v>
                </c:pt>
                <c:pt idx="35707">
                  <c:v>-299.04849999999999</c:v>
                </c:pt>
                <c:pt idx="35708">
                  <c:v>-299.04649999999998</c:v>
                </c:pt>
                <c:pt idx="35709">
                  <c:v>-299.04449999999997</c:v>
                </c:pt>
                <c:pt idx="35710">
                  <c:v>-299.04249999999996</c:v>
                </c:pt>
                <c:pt idx="35711">
                  <c:v>-299.04049999999995</c:v>
                </c:pt>
                <c:pt idx="35712">
                  <c:v>-299.0385</c:v>
                </c:pt>
                <c:pt idx="35713">
                  <c:v>-299.03649999999999</c:v>
                </c:pt>
                <c:pt idx="35714">
                  <c:v>-299.03449999999998</c:v>
                </c:pt>
                <c:pt idx="35715">
                  <c:v>-299.03249999999997</c:v>
                </c:pt>
                <c:pt idx="35716">
                  <c:v>-299.03049999999996</c:v>
                </c:pt>
                <c:pt idx="35717">
                  <c:v>-299.02850000000001</c:v>
                </c:pt>
                <c:pt idx="35718">
                  <c:v>-299.02649999999994</c:v>
                </c:pt>
                <c:pt idx="35719">
                  <c:v>-299.02449999999999</c:v>
                </c:pt>
                <c:pt idx="35720">
                  <c:v>-299.02249999999998</c:v>
                </c:pt>
                <c:pt idx="35721">
                  <c:v>-299.02049999999997</c:v>
                </c:pt>
                <c:pt idx="35722">
                  <c:v>-299.01849999999996</c:v>
                </c:pt>
                <c:pt idx="35723">
                  <c:v>-299.01649999999995</c:v>
                </c:pt>
                <c:pt idx="35724">
                  <c:v>-299.0145</c:v>
                </c:pt>
                <c:pt idx="35725">
                  <c:v>-299.01249999999999</c:v>
                </c:pt>
                <c:pt idx="35726">
                  <c:v>-299.01049999999998</c:v>
                </c:pt>
                <c:pt idx="35727">
                  <c:v>-299.00849999999997</c:v>
                </c:pt>
                <c:pt idx="35728">
                  <c:v>-299.00649999999996</c:v>
                </c:pt>
                <c:pt idx="35729">
                  <c:v>-299.00450000000001</c:v>
                </c:pt>
                <c:pt idx="35730">
                  <c:v>-299.0025</c:v>
                </c:pt>
                <c:pt idx="35731">
                  <c:v>-299.00049999999999</c:v>
                </c:pt>
                <c:pt idx="35732">
                  <c:v>-298.99849999999998</c:v>
                </c:pt>
                <c:pt idx="35733">
                  <c:v>-298.99649999999997</c:v>
                </c:pt>
                <c:pt idx="35734">
                  <c:v>-298.99449999999996</c:v>
                </c:pt>
                <c:pt idx="35735">
                  <c:v>-298.99249999999995</c:v>
                </c:pt>
                <c:pt idx="35736">
                  <c:v>-298.9905</c:v>
                </c:pt>
                <c:pt idx="35737">
                  <c:v>-298.98849999999999</c:v>
                </c:pt>
                <c:pt idx="35738">
                  <c:v>-298.98649999999998</c:v>
                </c:pt>
                <c:pt idx="35739">
                  <c:v>-298.98449999999997</c:v>
                </c:pt>
                <c:pt idx="35740">
                  <c:v>-298.98249999999996</c:v>
                </c:pt>
                <c:pt idx="35741">
                  <c:v>-298.98050000000001</c:v>
                </c:pt>
                <c:pt idx="35742">
                  <c:v>-298.9785</c:v>
                </c:pt>
                <c:pt idx="35743">
                  <c:v>-298.97649999999999</c:v>
                </c:pt>
                <c:pt idx="35744">
                  <c:v>-298.97449999999998</c:v>
                </c:pt>
                <c:pt idx="35745">
                  <c:v>-298.97249999999997</c:v>
                </c:pt>
                <c:pt idx="35746">
                  <c:v>-298.97049999999996</c:v>
                </c:pt>
                <c:pt idx="35747">
                  <c:v>-298.96849999999995</c:v>
                </c:pt>
                <c:pt idx="35748">
                  <c:v>-298.9665</c:v>
                </c:pt>
                <c:pt idx="35749">
                  <c:v>-298.96449999999999</c:v>
                </c:pt>
                <c:pt idx="35750">
                  <c:v>-298.96249999999998</c:v>
                </c:pt>
                <c:pt idx="35751">
                  <c:v>-298.96049999999997</c:v>
                </c:pt>
                <c:pt idx="35752">
                  <c:v>-298.95849999999996</c:v>
                </c:pt>
                <c:pt idx="35753">
                  <c:v>-298.95650000000001</c:v>
                </c:pt>
                <c:pt idx="35754">
                  <c:v>-298.9545</c:v>
                </c:pt>
                <c:pt idx="35755">
                  <c:v>-298.95249999999999</c:v>
                </c:pt>
                <c:pt idx="35756">
                  <c:v>-298.95049999999998</c:v>
                </c:pt>
                <c:pt idx="35757">
                  <c:v>-298.94849999999997</c:v>
                </c:pt>
                <c:pt idx="35758">
                  <c:v>-298.94649999999996</c:v>
                </c:pt>
                <c:pt idx="35759">
                  <c:v>-298.94449999999995</c:v>
                </c:pt>
                <c:pt idx="35760">
                  <c:v>-298.9425</c:v>
                </c:pt>
                <c:pt idx="35761">
                  <c:v>-298.94049999999999</c:v>
                </c:pt>
                <c:pt idx="35762">
                  <c:v>-298.93849999999998</c:v>
                </c:pt>
                <c:pt idx="35763">
                  <c:v>-298.93649999999997</c:v>
                </c:pt>
                <c:pt idx="35764">
                  <c:v>-298.93449999999996</c:v>
                </c:pt>
                <c:pt idx="35765">
                  <c:v>-298.9325</c:v>
                </c:pt>
                <c:pt idx="35766">
                  <c:v>-298.93049999999999</c:v>
                </c:pt>
                <c:pt idx="35767">
                  <c:v>-298.92849999999999</c:v>
                </c:pt>
                <c:pt idx="35768">
                  <c:v>-298.92649999999998</c:v>
                </c:pt>
                <c:pt idx="35769">
                  <c:v>-298.92449999999997</c:v>
                </c:pt>
                <c:pt idx="35770">
                  <c:v>-298.92249999999996</c:v>
                </c:pt>
                <c:pt idx="35771">
                  <c:v>-298.92049999999995</c:v>
                </c:pt>
                <c:pt idx="35772">
                  <c:v>-298.91849999999999</c:v>
                </c:pt>
                <c:pt idx="35773">
                  <c:v>-298.91649999999998</c:v>
                </c:pt>
                <c:pt idx="35774">
                  <c:v>-298.91449999999998</c:v>
                </c:pt>
                <c:pt idx="35775">
                  <c:v>-298.91249999999997</c:v>
                </c:pt>
                <c:pt idx="35776">
                  <c:v>-298.91049999999996</c:v>
                </c:pt>
                <c:pt idx="35777">
                  <c:v>-298.9085</c:v>
                </c:pt>
                <c:pt idx="35778">
                  <c:v>-298.90649999999999</c:v>
                </c:pt>
                <c:pt idx="35779">
                  <c:v>-298.90449999999998</c:v>
                </c:pt>
                <c:pt idx="35780">
                  <c:v>-298.90249999999997</c:v>
                </c:pt>
                <c:pt idx="35781">
                  <c:v>-298.90049999999997</c:v>
                </c:pt>
                <c:pt idx="35782">
                  <c:v>-298.89850000000001</c:v>
                </c:pt>
                <c:pt idx="35783">
                  <c:v>-298.89649999999995</c:v>
                </c:pt>
                <c:pt idx="35784">
                  <c:v>-298.89449999999999</c:v>
                </c:pt>
                <c:pt idx="35785">
                  <c:v>-298.89249999999998</c:v>
                </c:pt>
                <c:pt idx="35786">
                  <c:v>-298.89049999999997</c:v>
                </c:pt>
                <c:pt idx="35787">
                  <c:v>-298.88849999999996</c:v>
                </c:pt>
                <c:pt idx="35788">
                  <c:v>-298.88649999999996</c:v>
                </c:pt>
                <c:pt idx="35789">
                  <c:v>-298.8845</c:v>
                </c:pt>
                <c:pt idx="35790">
                  <c:v>-298.88249999999999</c:v>
                </c:pt>
                <c:pt idx="35791">
                  <c:v>-298.88049999999998</c:v>
                </c:pt>
                <c:pt idx="35792">
                  <c:v>-298.87849999999997</c:v>
                </c:pt>
                <c:pt idx="35793">
                  <c:v>-298.87649999999996</c:v>
                </c:pt>
                <c:pt idx="35794">
                  <c:v>-298.87450000000001</c:v>
                </c:pt>
                <c:pt idx="35795">
                  <c:v>-298.87249999999995</c:v>
                </c:pt>
                <c:pt idx="35796">
                  <c:v>-298.87049999999999</c:v>
                </c:pt>
                <c:pt idx="35797">
                  <c:v>-298.86849999999998</c:v>
                </c:pt>
                <c:pt idx="35798">
                  <c:v>-298.86649999999997</c:v>
                </c:pt>
                <c:pt idx="35799">
                  <c:v>-298.86449999999996</c:v>
                </c:pt>
                <c:pt idx="35800">
                  <c:v>-298.86249999999995</c:v>
                </c:pt>
                <c:pt idx="35801">
                  <c:v>-298.8605</c:v>
                </c:pt>
                <c:pt idx="35802">
                  <c:v>-298.85849999999999</c:v>
                </c:pt>
                <c:pt idx="35803">
                  <c:v>-298.85649999999998</c:v>
                </c:pt>
                <c:pt idx="35804">
                  <c:v>-298.85449999999997</c:v>
                </c:pt>
                <c:pt idx="35805">
                  <c:v>-298.85249999999996</c:v>
                </c:pt>
                <c:pt idx="35806">
                  <c:v>-298.85050000000001</c:v>
                </c:pt>
                <c:pt idx="35807">
                  <c:v>-298.84849999999994</c:v>
                </c:pt>
                <c:pt idx="35808">
                  <c:v>-298.84649999999999</c:v>
                </c:pt>
                <c:pt idx="35809">
                  <c:v>-298.84449999999998</c:v>
                </c:pt>
                <c:pt idx="35810">
                  <c:v>-298.84249999999997</c:v>
                </c:pt>
                <c:pt idx="35811">
                  <c:v>-298.84049999999996</c:v>
                </c:pt>
                <c:pt idx="35812">
                  <c:v>-298.83849999999995</c:v>
                </c:pt>
                <c:pt idx="35813">
                  <c:v>-298.8365</c:v>
                </c:pt>
                <c:pt idx="35814">
                  <c:v>-298.83449999999999</c:v>
                </c:pt>
                <c:pt idx="35815">
                  <c:v>-298.83249999999998</c:v>
                </c:pt>
                <c:pt idx="35816">
                  <c:v>-298.83049999999997</c:v>
                </c:pt>
                <c:pt idx="35817">
                  <c:v>-298.82849999999996</c:v>
                </c:pt>
                <c:pt idx="35818">
                  <c:v>-298.82650000000001</c:v>
                </c:pt>
                <c:pt idx="35819">
                  <c:v>-298.82449999999994</c:v>
                </c:pt>
                <c:pt idx="35820">
                  <c:v>-298.82249999999999</c:v>
                </c:pt>
                <c:pt idx="35821">
                  <c:v>-298.82049999999998</c:v>
                </c:pt>
                <c:pt idx="35822">
                  <c:v>-298.81849999999997</c:v>
                </c:pt>
                <c:pt idx="35823">
                  <c:v>-298.81649999999996</c:v>
                </c:pt>
                <c:pt idx="35824">
                  <c:v>-298.81449999999995</c:v>
                </c:pt>
                <c:pt idx="35825">
                  <c:v>-298.8125</c:v>
                </c:pt>
                <c:pt idx="35826">
                  <c:v>-298.81049999999999</c:v>
                </c:pt>
                <c:pt idx="35827">
                  <c:v>-298.80849999999998</c:v>
                </c:pt>
                <c:pt idx="35828">
                  <c:v>-298.80649999999997</c:v>
                </c:pt>
                <c:pt idx="35829">
                  <c:v>-298.80449999999996</c:v>
                </c:pt>
                <c:pt idx="35830">
                  <c:v>-298.80250000000001</c:v>
                </c:pt>
                <c:pt idx="35831">
                  <c:v>-298.80049999999994</c:v>
                </c:pt>
                <c:pt idx="35832">
                  <c:v>-298.79849999999999</c:v>
                </c:pt>
                <c:pt idx="35833">
                  <c:v>-298.79649999999998</c:v>
                </c:pt>
                <c:pt idx="35834">
                  <c:v>-298.79449999999997</c:v>
                </c:pt>
                <c:pt idx="35835">
                  <c:v>-298.79249999999996</c:v>
                </c:pt>
                <c:pt idx="35836">
                  <c:v>-298.79049999999995</c:v>
                </c:pt>
                <c:pt idx="35837">
                  <c:v>-298.7885</c:v>
                </c:pt>
                <c:pt idx="35838">
                  <c:v>-298.78649999999999</c:v>
                </c:pt>
                <c:pt idx="35839">
                  <c:v>-298.78449999999998</c:v>
                </c:pt>
                <c:pt idx="35840">
                  <c:v>-298.78249999999997</c:v>
                </c:pt>
                <c:pt idx="35841">
                  <c:v>-298.78049999999996</c:v>
                </c:pt>
                <c:pt idx="35842">
                  <c:v>-298.77850000000001</c:v>
                </c:pt>
                <c:pt idx="35843">
                  <c:v>-298.77649999999994</c:v>
                </c:pt>
                <c:pt idx="35844">
                  <c:v>-298.77449999999999</c:v>
                </c:pt>
                <c:pt idx="35845">
                  <c:v>-298.77249999999998</c:v>
                </c:pt>
                <c:pt idx="35846">
                  <c:v>-298.77049999999997</c:v>
                </c:pt>
                <c:pt idx="35847">
                  <c:v>-298.76849999999996</c:v>
                </c:pt>
                <c:pt idx="35848">
                  <c:v>-298.76649999999995</c:v>
                </c:pt>
                <c:pt idx="35849">
                  <c:v>-298.7645</c:v>
                </c:pt>
                <c:pt idx="35850">
                  <c:v>-298.76249999999999</c:v>
                </c:pt>
                <c:pt idx="35851">
                  <c:v>-298.76049999999998</c:v>
                </c:pt>
                <c:pt idx="35852">
                  <c:v>-298.75849999999997</c:v>
                </c:pt>
                <c:pt idx="35853">
                  <c:v>-298.75649999999996</c:v>
                </c:pt>
                <c:pt idx="35854">
                  <c:v>-298.75450000000001</c:v>
                </c:pt>
                <c:pt idx="35855">
                  <c:v>-298.7525</c:v>
                </c:pt>
                <c:pt idx="35856">
                  <c:v>-298.75049999999999</c:v>
                </c:pt>
                <c:pt idx="35857">
                  <c:v>-298.74849999999998</c:v>
                </c:pt>
                <c:pt idx="35858">
                  <c:v>-298.74649999999997</c:v>
                </c:pt>
                <c:pt idx="35859">
                  <c:v>-298.74449999999996</c:v>
                </c:pt>
                <c:pt idx="35860">
                  <c:v>-298.74249999999995</c:v>
                </c:pt>
                <c:pt idx="35861">
                  <c:v>-298.7405</c:v>
                </c:pt>
                <c:pt idx="35862">
                  <c:v>-298.73849999999999</c:v>
                </c:pt>
                <c:pt idx="35863">
                  <c:v>-298.73649999999998</c:v>
                </c:pt>
                <c:pt idx="35864">
                  <c:v>-298.73449999999997</c:v>
                </c:pt>
                <c:pt idx="35865">
                  <c:v>-298.73249999999996</c:v>
                </c:pt>
                <c:pt idx="35866">
                  <c:v>-298.73050000000001</c:v>
                </c:pt>
                <c:pt idx="35867">
                  <c:v>-298.7285</c:v>
                </c:pt>
                <c:pt idx="35868">
                  <c:v>-298.72649999999999</c:v>
                </c:pt>
                <c:pt idx="35869">
                  <c:v>-298.72449999999998</c:v>
                </c:pt>
                <c:pt idx="35870">
                  <c:v>-298.72249999999997</c:v>
                </c:pt>
                <c:pt idx="35871">
                  <c:v>-298.72049999999996</c:v>
                </c:pt>
                <c:pt idx="35872">
                  <c:v>-298.71849999999995</c:v>
                </c:pt>
                <c:pt idx="35873">
                  <c:v>-298.7165</c:v>
                </c:pt>
                <c:pt idx="35874">
                  <c:v>-298.71449999999999</c:v>
                </c:pt>
                <c:pt idx="35875">
                  <c:v>-298.71249999999998</c:v>
                </c:pt>
                <c:pt idx="35876">
                  <c:v>-298.71049999999997</c:v>
                </c:pt>
                <c:pt idx="35877">
                  <c:v>-298.70849999999996</c:v>
                </c:pt>
                <c:pt idx="35878">
                  <c:v>-298.70650000000001</c:v>
                </c:pt>
                <c:pt idx="35879">
                  <c:v>-298.7045</c:v>
                </c:pt>
                <c:pt idx="35880">
                  <c:v>-298.70249999999999</c:v>
                </c:pt>
                <c:pt idx="35881">
                  <c:v>-298.70049999999998</c:v>
                </c:pt>
                <c:pt idx="35882">
                  <c:v>-298.69849999999997</c:v>
                </c:pt>
                <c:pt idx="35883">
                  <c:v>-298.69649999999996</c:v>
                </c:pt>
                <c:pt idx="35884">
                  <c:v>-298.69449999999995</c:v>
                </c:pt>
                <c:pt idx="35885">
                  <c:v>-298.6925</c:v>
                </c:pt>
                <c:pt idx="35886">
                  <c:v>-298.69049999999999</c:v>
                </c:pt>
                <c:pt idx="35887">
                  <c:v>-298.68849999999998</c:v>
                </c:pt>
                <c:pt idx="35888">
                  <c:v>-298.68649999999997</c:v>
                </c:pt>
                <c:pt idx="35889">
                  <c:v>-298.68449999999996</c:v>
                </c:pt>
                <c:pt idx="35890">
                  <c:v>-298.6825</c:v>
                </c:pt>
                <c:pt idx="35891">
                  <c:v>-298.68049999999999</c:v>
                </c:pt>
                <c:pt idx="35892">
                  <c:v>-298.67849999999999</c:v>
                </c:pt>
                <c:pt idx="35893">
                  <c:v>-298.67649999999998</c:v>
                </c:pt>
                <c:pt idx="35894">
                  <c:v>-298.67449999999997</c:v>
                </c:pt>
                <c:pt idx="35895">
                  <c:v>-298.67249999999996</c:v>
                </c:pt>
                <c:pt idx="35896">
                  <c:v>-298.67049999999995</c:v>
                </c:pt>
                <c:pt idx="35897">
                  <c:v>-298.66849999999999</c:v>
                </c:pt>
                <c:pt idx="35898">
                  <c:v>-298.66649999999998</c:v>
                </c:pt>
                <c:pt idx="35899">
                  <c:v>-298.66449999999998</c:v>
                </c:pt>
                <c:pt idx="35900">
                  <c:v>-298.66249999999997</c:v>
                </c:pt>
                <c:pt idx="35901">
                  <c:v>-298.66049999999996</c:v>
                </c:pt>
                <c:pt idx="35902">
                  <c:v>-298.6585</c:v>
                </c:pt>
                <c:pt idx="35903">
                  <c:v>-298.65649999999999</c:v>
                </c:pt>
                <c:pt idx="35904">
                  <c:v>-298.65449999999998</c:v>
                </c:pt>
                <c:pt idx="35905">
                  <c:v>-298.65249999999997</c:v>
                </c:pt>
                <c:pt idx="35906">
                  <c:v>-298.65049999999997</c:v>
                </c:pt>
                <c:pt idx="35907">
                  <c:v>-298.64850000000001</c:v>
                </c:pt>
                <c:pt idx="35908">
                  <c:v>-298.64649999999995</c:v>
                </c:pt>
                <c:pt idx="35909">
                  <c:v>-298.64449999999999</c:v>
                </c:pt>
                <c:pt idx="35910">
                  <c:v>-298.64249999999998</c:v>
                </c:pt>
                <c:pt idx="35911">
                  <c:v>-298.64049999999997</c:v>
                </c:pt>
                <c:pt idx="35912">
                  <c:v>-298.63849999999996</c:v>
                </c:pt>
                <c:pt idx="35913">
                  <c:v>-298.63649999999996</c:v>
                </c:pt>
                <c:pt idx="35914">
                  <c:v>-298.6345</c:v>
                </c:pt>
                <c:pt idx="35915">
                  <c:v>-298.63249999999999</c:v>
                </c:pt>
                <c:pt idx="35916">
                  <c:v>-298.63049999999998</c:v>
                </c:pt>
                <c:pt idx="35917">
                  <c:v>-298.62849999999997</c:v>
                </c:pt>
                <c:pt idx="35918">
                  <c:v>-298.62649999999996</c:v>
                </c:pt>
                <c:pt idx="35919">
                  <c:v>-298.62450000000001</c:v>
                </c:pt>
                <c:pt idx="35920">
                  <c:v>-298.62249999999995</c:v>
                </c:pt>
                <c:pt idx="35921">
                  <c:v>-298.62049999999999</c:v>
                </c:pt>
                <c:pt idx="35922">
                  <c:v>-298.61849999999998</c:v>
                </c:pt>
                <c:pt idx="35923">
                  <c:v>-298.61649999999997</c:v>
                </c:pt>
                <c:pt idx="35924">
                  <c:v>-298.61449999999996</c:v>
                </c:pt>
                <c:pt idx="35925">
                  <c:v>-298.61249999999995</c:v>
                </c:pt>
                <c:pt idx="35926">
                  <c:v>-298.6105</c:v>
                </c:pt>
                <c:pt idx="35927">
                  <c:v>-298.60849999999999</c:v>
                </c:pt>
                <c:pt idx="35928">
                  <c:v>-298.60649999999998</c:v>
                </c:pt>
                <c:pt idx="35929">
                  <c:v>-298.60449999999997</c:v>
                </c:pt>
                <c:pt idx="35930">
                  <c:v>-298.60249999999996</c:v>
                </c:pt>
                <c:pt idx="35931">
                  <c:v>-298.60050000000001</c:v>
                </c:pt>
                <c:pt idx="35932">
                  <c:v>-298.59849999999994</c:v>
                </c:pt>
                <c:pt idx="35933">
                  <c:v>-298.59649999999999</c:v>
                </c:pt>
                <c:pt idx="35934">
                  <c:v>-298.59449999999998</c:v>
                </c:pt>
                <c:pt idx="35935">
                  <c:v>-298.59249999999997</c:v>
                </c:pt>
                <c:pt idx="35936">
                  <c:v>-298.59049999999996</c:v>
                </c:pt>
                <c:pt idx="35937">
                  <c:v>-298.58849999999995</c:v>
                </c:pt>
                <c:pt idx="35938">
                  <c:v>-298.5865</c:v>
                </c:pt>
                <c:pt idx="35939">
                  <c:v>-298.58449999999999</c:v>
                </c:pt>
                <c:pt idx="35940">
                  <c:v>-298.58249999999998</c:v>
                </c:pt>
                <c:pt idx="35941">
                  <c:v>-298.58049999999997</c:v>
                </c:pt>
                <c:pt idx="35942">
                  <c:v>-298.57849999999996</c:v>
                </c:pt>
                <c:pt idx="35943">
                  <c:v>-298.57650000000001</c:v>
                </c:pt>
                <c:pt idx="35944">
                  <c:v>-298.57449999999994</c:v>
                </c:pt>
                <c:pt idx="35945">
                  <c:v>-298.57249999999999</c:v>
                </c:pt>
                <c:pt idx="35946">
                  <c:v>-298.57049999999998</c:v>
                </c:pt>
                <c:pt idx="35947">
                  <c:v>-298.56849999999997</c:v>
                </c:pt>
                <c:pt idx="35948">
                  <c:v>-298.56649999999996</c:v>
                </c:pt>
                <c:pt idx="35949">
                  <c:v>-298.56449999999995</c:v>
                </c:pt>
                <c:pt idx="35950">
                  <c:v>-298.5625</c:v>
                </c:pt>
                <c:pt idx="35951">
                  <c:v>-298.56049999999999</c:v>
                </c:pt>
                <c:pt idx="35952">
                  <c:v>-298.55849999999998</c:v>
                </c:pt>
                <c:pt idx="35953">
                  <c:v>-298.55649999999997</c:v>
                </c:pt>
                <c:pt idx="35954">
                  <c:v>-298.55449999999996</c:v>
                </c:pt>
                <c:pt idx="35955">
                  <c:v>-298.55250000000001</c:v>
                </c:pt>
                <c:pt idx="35956">
                  <c:v>-298.55049999999994</c:v>
                </c:pt>
                <c:pt idx="35957">
                  <c:v>-298.54849999999999</c:v>
                </c:pt>
                <c:pt idx="35958">
                  <c:v>-298.54649999999998</c:v>
                </c:pt>
                <c:pt idx="35959">
                  <c:v>-298.54449999999997</c:v>
                </c:pt>
                <c:pt idx="35960">
                  <c:v>-298.54249999999996</c:v>
                </c:pt>
                <c:pt idx="35961">
                  <c:v>-298.54049999999995</c:v>
                </c:pt>
                <c:pt idx="35962">
                  <c:v>-298.5385</c:v>
                </c:pt>
                <c:pt idx="35963">
                  <c:v>-298.53649999999999</c:v>
                </c:pt>
                <c:pt idx="35964">
                  <c:v>-298.53449999999998</c:v>
                </c:pt>
                <c:pt idx="35965">
                  <c:v>-298.53249999999997</c:v>
                </c:pt>
                <c:pt idx="35966">
                  <c:v>-298.53049999999996</c:v>
                </c:pt>
                <c:pt idx="35967">
                  <c:v>-298.52850000000001</c:v>
                </c:pt>
                <c:pt idx="35968">
                  <c:v>-298.52649999999994</c:v>
                </c:pt>
                <c:pt idx="35969">
                  <c:v>-298.52449999999999</c:v>
                </c:pt>
                <c:pt idx="35970">
                  <c:v>-298.52249999999998</c:v>
                </c:pt>
                <c:pt idx="35971">
                  <c:v>-298.52049999999997</c:v>
                </c:pt>
                <c:pt idx="35972">
                  <c:v>-298.51849999999996</c:v>
                </c:pt>
                <c:pt idx="35973">
                  <c:v>-298.51649999999995</c:v>
                </c:pt>
                <c:pt idx="35974">
                  <c:v>-298.5145</c:v>
                </c:pt>
                <c:pt idx="35975">
                  <c:v>-298.51249999999999</c:v>
                </c:pt>
                <c:pt idx="35976">
                  <c:v>-298.51049999999998</c:v>
                </c:pt>
                <c:pt idx="35977">
                  <c:v>-298.50849999999997</c:v>
                </c:pt>
                <c:pt idx="35978">
                  <c:v>-298.50649999999996</c:v>
                </c:pt>
                <c:pt idx="35979">
                  <c:v>-298.50450000000001</c:v>
                </c:pt>
                <c:pt idx="35980">
                  <c:v>-298.5025</c:v>
                </c:pt>
                <c:pt idx="35981">
                  <c:v>-298.50049999999999</c:v>
                </c:pt>
                <c:pt idx="35982">
                  <c:v>-298.49849999999998</c:v>
                </c:pt>
                <c:pt idx="35983">
                  <c:v>-298.49649999999997</c:v>
                </c:pt>
                <c:pt idx="35984">
                  <c:v>-298.49449999999996</c:v>
                </c:pt>
                <c:pt idx="35985">
                  <c:v>-298.49249999999995</c:v>
                </c:pt>
                <c:pt idx="35986">
                  <c:v>-298.4905</c:v>
                </c:pt>
                <c:pt idx="35987">
                  <c:v>-298.48849999999999</c:v>
                </c:pt>
                <c:pt idx="35988">
                  <c:v>-298.48649999999998</c:v>
                </c:pt>
                <c:pt idx="35989">
                  <c:v>-298.48449999999997</c:v>
                </c:pt>
                <c:pt idx="35990">
                  <c:v>-298.48249999999996</c:v>
                </c:pt>
                <c:pt idx="35991">
                  <c:v>-298.48050000000001</c:v>
                </c:pt>
                <c:pt idx="35992">
                  <c:v>-298.4785</c:v>
                </c:pt>
                <c:pt idx="35993">
                  <c:v>-298.47649999999999</c:v>
                </c:pt>
                <c:pt idx="35994">
                  <c:v>-298.47449999999998</c:v>
                </c:pt>
                <c:pt idx="35995">
                  <c:v>-298.47249999999997</c:v>
                </c:pt>
                <c:pt idx="35996">
                  <c:v>-298.47049999999996</c:v>
                </c:pt>
                <c:pt idx="35997">
                  <c:v>-298.46849999999995</c:v>
                </c:pt>
                <c:pt idx="35998">
                  <c:v>-298.4665</c:v>
                </c:pt>
                <c:pt idx="35999">
                  <c:v>-298.46449999999999</c:v>
                </c:pt>
                <c:pt idx="36000">
                  <c:v>-298.46249999999998</c:v>
                </c:pt>
                <c:pt idx="36001">
                  <c:v>-298.46049999999997</c:v>
                </c:pt>
                <c:pt idx="36002">
                  <c:v>-298.45849999999996</c:v>
                </c:pt>
                <c:pt idx="36003">
                  <c:v>-298.45650000000001</c:v>
                </c:pt>
                <c:pt idx="36004">
                  <c:v>-298.4545</c:v>
                </c:pt>
                <c:pt idx="36005">
                  <c:v>-298.45249999999999</c:v>
                </c:pt>
                <c:pt idx="36006">
                  <c:v>-298.45049999999998</c:v>
                </c:pt>
                <c:pt idx="36007">
                  <c:v>-298.44849999999997</c:v>
                </c:pt>
                <c:pt idx="36008">
                  <c:v>-298.44649999999996</c:v>
                </c:pt>
                <c:pt idx="36009">
                  <c:v>-298.44449999999995</c:v>
                </c:pt>
                <c:pt idx="36010">
                  <c:v>-298.4425</c:v>
                </c:pt>
                <c:pt idx="36011">
                  <c:v>-298.44049999999999</c:v>
                </c:pt>
                <c:pt idx="36012">
                  <c:v>-298.43849999999998</c:v>
                </c:pt>
                <c:pt idx="36013">
                  <c:v>-298.43649999999997</c:v>
                </c:pt>
                <c:pt idx="36014">
                  <c:v>-298.43449999999996</c:v>
                </c:pt>
                <c:pt idx="36015">
                  <c:v>-298.4325</c:v>
                </c:pt>
                <c:pt idx="36016">
                  <c:v>-298.43049999999999</c:v>
                </c:pt>
                <c:pt idx="36017">
                  <c:v>-298.42849999999999</c:v>
                </c:pt>
                <c:pt idx="36018">
                  <c:v>-298.42649999999998</c:v>
                </c:pt>
                <c:pt idx="36019">
                  <c:v>-298.42449999999997</c:v>
                </c:pt>
                <c:pt idx="36020">
                  <c:v>-298.42249999999996</c:v>
                </c:pt>
                <c:pt idx="36021">
                  <c:v>-298.42049999999995</c:v>
                </c:pt>
                <c:pt idx="36022">
                  <c:v>-298.41849999999999</c:v>
                </c:pt>
                <c:pt idx="36023">
                  <c:v>-298.41649999999998</c:v>
                </c:pt>
                <c:pt idx="36024">
                  <c:v>-298.41449999999998</c:v>
                </c:pt>
                <c:pt idx="36025">
                  <c:v>-298.41249999999997</c:v>
                </c:pt>
                <c:pt idx="36026">
                  <c:v>-298.41049999999996</c:v>
                </c:pt>
                <c:pt idx="36027">
                  <c:v>-298.4085</c:v>
                </c:pt>
                <c:pt idx="36028">
                  <c:v>-298.40649999999999</c:v>
                </c:pt>
                <c:pt idx="36029">
                  <c:v>-298.40449999999998</c:v>
                </c:pt>
                <c:pt idx="36030">
                  <c:v>-298.40249999999997</c:v>
                </c:pt>
                <c:pt idx="36031">
                  <c:v>-298.40049999999997</c:v>
                </c:pt>
                <c:pt idx="36032">
                  <c:v>-298.39850000000001</c:v>
                </c:pt>
                <c:pt idx="36033">
                  <c:v>-298.39649999999995</c:v>
                </c:pt>
                <c:pt idx="36034">
                  <c:v>-298.39449999999999</c:v>
                </c:pt>
                <c:pt idx="36035">
                  <c:v>-298.39249999999998</c:v>
                </c:pt>
                <c:pt idx="36036">
                  <c:v>-298.39049999999997</c:v>
                </c:pt>
                <c:pt idx="36037">
                  <c:v>-298.38849999999996</c:v>
                </c:pt>
                <c:pt idx="36038">
                  <c:v>-298.38649999999996</c:v>
                </c:pt>
                <c:pt idx="36039">
                  <c:v>-298.3845</c:v>
                </c:pt>
                <c:pt idx="36040">
                  <c:v>-298.38249999999999</c:v>
                </c:pt>
                <c:pt idx="36041">
                  <c:v>-298.38049999999998</c:v>
                </c:pt>
                <c:pt idx="36042">
                  <c:v>-298.37849999999997</c:v>
                </c:pt>
                <c:pt idx="36043">
                  <c:v>-298.37649999999996</c:v>
                </c:pt>
                <c:pt idx="36044">
                  <c:v>-298.37450000000001</c:v>
                </c:pt>
                <c:pt idx="36045">
                  <c:v>-298.37249999999995</c:v>
                </c:pt>
                <c:pt idx="36046">
                  <c:v>-298.37049999999999</c:v>
                </c:pt>
                <c:pt idx="36047">
                  <c:v>-298.36849999999998</c:v>
                </c:pt>
                <c:pt idx="36048">
                  <c:v>-298.36649999999997</c:v>
                </c:pt>
                <c:pt idx="36049">
                  <c:v>-298.36449999999996</c:v>
                </c:pt>
                <c:pt idx="36050">
                  <c:v>-298.36249999999995</c:v>
                </c:pt>
                <c:pt idx="36051">
                  <c:v>-298.3605</c:v>
                </c:pt>
                <c:pt idx="36052">
                  <c:v>-298.35849999999999</c:v>
                </c:pt>
                <c:pt idx="36053">
                  <c:v>-298.35649999999998</c:v>
                </c:pt>
                <c:pt idx="36054">
                  <c:v>-298.35449999999997</c:v>
                </c:pt>
                <c:pt idx="36055">
                  <c:v>-298.35249999999996</c:v>
                </c:pt>
                <c:pt idx="36056">
                  <c:v>-298.35050000000001</c:v>
                </c:pt>
                <c:pt idx="36057">
                  <c:v>-298.34849999999994</c:v>
                </c:pt>
                <c:pt idx="36058">
                  <c:v>-298.34649999999999</c:v>
                </c:pt>
                <c:pt idx="36059">
                  <c:v>-298.34449999999998</c:v>
                </c:pt>
                <c:pt idx="36060">
                  <c:v>-298.34249999999997</c:v>
                </c:pt>
                <c:pt idx="36061">
                  <c:v>-298.34049999999996</c:v>
                </c:pt>
                <c:pt idx="36062">
                  <c:v>-298.33849999999995</c:v>
                </c:pt>
                <c:pt idx="36063">
                  <c:v>-298.3365</c:v>
                </c:pt>
                <c:pt idx="36064">
                  <c:v>-298.33449999999999</c:v>
                </c:pt>
                <c:pt idx="36065">
                  <c:v>-298.33249999999998</c:v>
                </c:pt>
                <c:pt idx="36066">
                  <c:v>-298.33049999999997</c:v>
                </c:pt>
                <c:pt idx="36067">
                  <c:v>-298.32849999999996</c:v>
                </c:pt>
                <c:pt idx="36068">
                  <c:v>-298.32650000000001</c:v>
                </c:pt>
                <c:pt idx="36069">
                  <c:v>-298.32449999999994</c:v>
                </c:pt>
                <c:pt idx="36070">
                  <c:v>-298.32249999999999</c:v>
                </c:pt>
                <c:pt idx="36071">
                  <c:v>-298.32049999999998</c:v>
                </c:pt>
                <c:pt idx="36072">
                  <c:v>-298.31849999999997</c:v>
                </c:pt>
                <c:pt idx="36073">
                  <c:v>-298.31649999999996</c:v>
                </c:pt>
                <c:pt idx="36074">
                  <c:v>-298.31449999999995</c:v>
                </c:pt>
                <c:pt idx="36075">
                  <c:v>-298.3125</c:v>
                </c:pt>
                <c:pt idx="36076">
                  <c:v>-298.31049999999999</c:v>
                </c:pt>
                <c:pt idx="36077">
                  <c:v>-298.30849999999998</c:v>
                </c:pt>
                <c:pt idx="36078">
                  <c:v>-298.30649999999997</c:v>
                </c:pt>
                <c:pt idx="36079">
                  <c:v>-298.30449999999996</c:v>
                </c:pt>
                <c:pt idx="36080">
                  <c:v>-298.30250000000001</c:v>
                </c:pt>
                <c:pt idx="36081">
                  <c:v>-298.30049999999994</c:v>
                </c:pt>
                <c:pt idx="36082">
                  <c:v>-298.29849999999999</c:v>
                </c:pt>
                <c:pt idx="36083">
                  <c:v>-298.29649999999998</c:v>
                </c:pt>
                <c:pt idx="36084">
                  <c:v>-298.29449999999997</c:v>
                </c:pt>
                <c:pt idx="36085">
                  <c:v>-298.29249999999996</c:v>
                </c:pt>
                <c:pt idx="36086">
                  <c:v>-298.29049999999995</c:v>
                </c:pt>
                <c:pt idx="36087">
                  <c:v>-298.2885</c:v>
                </c:pt>
                <c:pt idx="36088">
                  <c:v>-298.28649999999999</c:v>
                </c:pt>
                <c:pt idx="36089">
                  <c:v>-298.28449999999998</c:v>
                </c:pt>
                <c:pt idx="36090">
                  <c:v>-298.28249999999997</c:v>
                </c:pt>
                <c:pt idx="36091">
                  <c:v>-298.28049999999996</c:v>
                </c:pt>
                <c:pt idx="36092">
                  <c:v>-298.27850000000001</c:v>
                </c:pt>
                <c:pt idx="36093">
                  <c:v>-298.27649999999994</c:v>
                </c:pt>
                <c:pt idx="36094">
                  <c:v>-298.27449999999999</c:v>
                </c:pt>
                <c:pt idx="36095">
                  <c:v>-298.27249999999998</c:v>
                </c:pt>
                <c:pt idx="36096">
                  <c:v>-298.27049999999997</c:v>
                </c:pt>
                <c:pt idx="36097">
                  <c:v>-298.26849999999996</c:v>
                </c:pt>
                <c:pt idx="36098">
                  <c:v>-298.26649999999995</c:v>
                </c:pt>
                <c:pt idx="36099">
                  <c:v>-298.2645</c:v>
                </c:pt>
                <c:pt idx="36100">
                  <c:v>-298.26249999999999</c:v>
                </c:pt>
                <c:pt idx="36101">
                  <c:v>-298.26049999999998</c:v>
                </c:pt>
                <c:pt idx="36102">
                  <c:v>-298.25849999999997</c:v>
                </c:pt>
                <c:pt idx="36103">
                  <c:v>-298.25649999999996</c:v>
                </c:pt>
                <c:pt idx="36104">
                  <c:v>-298.25450000000001</c:v>
                </c:pt>
                <c:pt idx="36105">
                  <c:v>-298.2525</c:v>
                </c:pt>
                <c:pt idx="36106">
                  <c:v>-298.25049999999999</c:v>
                </c:pt>
                <c:pt idx="36107">
                  <c:v>-298.24849999999998</c:v>
                </c:pt>
                <c:pt idx="36108">
                  <c:v>-298.24649999999997</c:v>
                </c:pt>
                <c:pt idx="36109">
                  <c:v>-298.24449999999996</c:v>
                </c:pt>
                <c:pt idx="36110">
                  <c:v>-298.24249999999995</c:v>
                </c:pt>
                <c:pt idx="36111">
                  <c:v>-298.2405</c:v>
                </c:pt>
                <c:pt idx="36112">
                  <c:v>-298.23849999999999</c:v>
                </c:pt>
                <c:pt idx="36113">
                  <c:v>-298.23649999999998</c:v>
                </c:pt>
                <c:pt idx="36114">
                  <c:v>-298.23449999999997</c:v>
                </c:pt>
                <c:pt idx="36115">
                  <c:v>-298.23249999999996</c:v>
                </c:pt>
                <c:pt idx="36116">
                  <c:v>-298.23050000000001</c:v>
                </c:pt>
                <c:pt idx="36117">
                  <c:v>-298.2285</c:v>
                </c:pt>
                <c:pt idx="36118">
                  <c:v>-298.22649999999999</c:v>
                </c:pt>
                <c:pt idx="36119">
                  <c:v>-298.22449999999998</c:v>
                </c:pt>
                <c:pt idx="36120">
                  <c:v>-298.22249999999997</c:v>
                </c:pt>
                <c:pt idx="36121">
                  <c:v>-298.22049999999996</c:v>
                </c:pt>
                <c:pt idx="36122">
                  <c:v>-298.21849999999995</c:v>
                </c:pt>
                <c:pt idx="36123">
                  <c:v>-298.2165</c:v>
                </c:pt>
                <c:pt idx="36124">
                  <c:v>-298.21449999999999</c:v>
                </c:pt>
                <c:pt idx="36125">
                  <c:v>-298.21249999999998</c:v>
                </c:pt>
                <c:pt idx="36126">
                  <c:v>-298.21049999999997</c:v>
                </c:pt>
                <c:pt idx="36127">
                  <c:v>-298.20849999999996</c:v>
                </c:pt>
                <c:pt idx="36128">
                  <c:v>-298.20650000000001</c:v>
                </c:pt>
                <c:pt idx="36129">
                  <c:v>-298.2045</c:v>
                </c:pt>
                <c:pt idx="36130">
                  <c:v>-298.20249999999999</c:v>
                </c:pt>
                <c:pt idx="36131">
                  <c:v>-298.20049999999998</c:v>
                </c:pt>
                <c:pt idx="36132">
                  <c:v>-298.19849999999997</c:v>
                </c:pt>
                <c:pt idx="36133">
                  <c:v>-298.19649999999996</c:v>
                </c:pt>
                <c:pt idx="36134">
                  <c:v>-298.19449999999995</c:v>
                </c:pt>
                <c:pt idx="36135">
                  <c:v>-298.1925</c:v>
                </c:pt>
                <c:pt idx="36136">
                  <c:v>-298.19049999999999</c:v>
                </c:pt>
                <c:pt idx="36137">
                  <c:v>-298.18849999999998</c:v>
                </c:pt>
                <c:pt idx="36138">
                  <c:v>-298.18649999999997</c:v>
                </c:pt>
                <c:pt idx="36139">
                  <c:v>-298.18449999999996</c:v>
                </c:pt>
                <c:pt idx="36140">
                  <c:v>-298.1825</c:v>
                </c:pt>
                <c:pt idx="36141">
                  <c:v>-298.18049999999999</c:v>
                </c:pt>
                <c:pt idx="36142">
                  <c:v>-298.17849999999999</c:v>
                </c:pt>
                <c:pt idx="36143">
                  <c:v>-298.17649999999998</c:v>
                </c:pt>
                <c:pt idx="36144">
                  <c:v>-298.17449999999997</c:v>
                </c:pt>
                <c:pt idx="36145">
                  <c:v>-298.17249999999996</c:v>
                </c:pt>
                <c:pt idx="36146">
                  <c:v>-298.17049999999995</c:v>
                </c:pt>
                <c:pt idx="36147">
                  <c:v>-298.16849999999999</c:v>
                </c:pt>
                <c:pt idx="36148">
                  <c:v>-298.16649999999998</c:v>
                </c:pt>
                <c:pt idx="36149">
                  <c:v>-298.16449999999998</c:v>
                </c:pt>
                <c:pt idx="36150">
                  <c:v>-298.16249999999997</c:v>
                </c:pt>
                <c:pt idx="36151">
                  <c:v>-298.16049999999996</c:v>
                </c:pt>
                <c:pt idx="36152">
                  <c:v>-298.1585</c:v>
                </c:pt>
                <c:pt idx="36153">
                  <c:v>-298.15649999999999</c:v>
                </c:pt>
                <c:pt idx="36154">
                  <c:v>-298.15449999999998</c:v>
                </c:pt>
                <c:pt idx="36155">
                  <c:v>-298.15249999999997</c:v>
                </c:pt>
                <c:pt idx="36156">
                  <c:v>-298.15049999999997</c:v>
                </c:pt>
                <c:pt idx="36157">
                  <c:v>-298.14850000000001</c:v>
                </c:pt>
                <c:pt idx="36158">
                  <c:v>-298.14649999999995</c:v>
                </c:pt>
                <c:pt idx="36159">
                  <c:v>-298.14449999999999</c:v>
                </c:pt>
                <c:pt idx="36160">
                  <c:v>-298.14249999999998</c:v>
                </c:pt>
                <c:pt idx="36161">
                  <c:v>-298.14049999999997</c:v>
                </c:pt>
                <c:pt idx="36162">
                  <c:v>-298.13849999999996</c:v>
                </c:pt>
                <c:pt idx="36163">
                  <c:v>-298.13649999999996</c:v>
                </c:pt>
                <c:pt idx="36164">
                  <c:v>-298.1345</c:v>
                </c:pt>
                <c:pt idx="36165">
                  <c:v>-298.13249999999999</c:v>
                </c:pt>
                <c:pt idx="36166">
                  <c:v>-298.13049999999998</c:v>
                </c:pt>
                <c:pt idx="36167">
                  <c:v>-298.12849999999997</c:v>
                </c:pt>
                <c:pt idx="36168">
                  <c:v>-298.12649999999996</c:v>
                </c:pt>
                <c:pt idx="36169">
                  <c:v>-298.12450000000001</c:v>
                </c:pt>
                <c:pt idx="36170">
                  <c:v>-298.12249999999995</c:v>
                </c:pt>
                <c:pt idx="36171">
                  <c:v>-298.12049999999999</c:v>
                </c:pt>
                <c:pt idx="36172">
                  <c:v>-298.11849999999998</c:v>
                </c:pt>
                <c:pt idx="36173">
                  <c:v>-298.11649999999997</c:v>
                </c:pt>
                <c:pt idx="36174">
                  <c:v>-298.11449999999996</c:v>
                </c:pt>
                <c:pt idx="36175">
                  <c:v>-298.11249999999995</c:v>
                </c:pt>
                <c:pt idx="36176">
                  <c:v>-298.1105</c:v>
                </c:pt>
                <c:pt idx="36177">
                  <c:v>-298.10849999999999</c:v>
                </c:pt>
                <c:pt idx="36178">
                  <c:v>-298.10649999999998</c:v>
                </c:pt>
                <c:pt idx="36179">
                  <c:v>-298.10449999999997</c:v>
                </c:pt>
                <c:pt idx="36180">
                  <c:v>-298.10249999999996</c:v>
                </c:pt>
                <c:pt idx="36181">
                  <c:v>-298.10050000000001</c:v>
                </c:pt>
                <c:pt idx="36182">
                  <c:v>-298.09849999999994</c:v>
                </c:pt>
                <c:pt idx="36183">
                  <c:v>-298.09649999999999</c:v>
                </c:pt>
                <c:pt idx="36184">
                  <c:v>-298.09449999999998</c:v>
                </c:pt>
                <c:pt idx="36185">
                  <c:v>-298.09249999999997</c:v>
                </c:pt>
                <c:pt idx="36186">
                  <c:v>-298.09049999999996</c:v>
                </c:pt>
                <c:pt idx="36187">
                  <c:v>-298.08849999999995</c:v>
                </c:pt>
                <c:pt idx="36188">
                  <c:v>-298.0865</c:v>
                </c:pt>
                <c:pt idx="36189">
                  <c:v>-298.08449999999999</c:v>
                </c:pt>
                <c:pt idx="36190">
                  <c:v>-298.08249999999998</c:v>
                </c:pt>
                <c:pt idx="36191">
                  <c:v>-298.08049999999997</c:v>
                </c:pt>
                <c:pt idx="36192">
                  <c:v>-298.07849999999996</c:v>
                </c:pt>
                <c:pt idx="36193">
                  <c:v>-298.07650000000001</c:v>
                </c:pt>
                <c:pt idx="36194">
                  <c:v>-298.07449999999994</c:v>
                </c:pt>
                <c:pt idx="36195">
                  <c:v>-298.07249999999999</c:v>
                </c:pt>
                <c:pt idx="36196">
                  <c:v>-298.07049999999998</c:v>
                </c:pt>
                <c:pt idx="36197">
                  <c:v>-298.06849999999997</c:v>
                </c:pt>
                <c:pt idx="36198">
                  <c:v>-298.06649999999996</c:v>
                </c:pt>
                <c:pt idx="36199">
                  <c:v>-298.06449999999995</c:v>
                </c:pt>
                <c:pt idx="36200">
                  <c:v>-298.0625</c:v>
                </c:pt>
                <c:pt idx="36201">
                  <c:v>-298.06049999999999</c:v>
                </c:pt>
                <c:pt idx="36202">
                  <c:v>-298.05849999999998</c:v>
                </c:pt>
                <c:pt idx="36203">
                  <c:v>-298.05649999999997</c:v>
                </c:pt>
                <c:pt idx="36204">
                  <c:v>-298.05449999999996</c:v>
                </c:pt>
                <c:pt idx="36205">
                  <c:v>-298.05250000000001</c:v>
                </c:pt>
                <c:pt idx="36206">
                  <c:v>-298.05049999999994</c:v>
                </c:pt>
                <c:pt idx="36207">
                  <c:v>-298.04849999999999</c:v>
                </c:pt>
                <c:pt idx="36208">
                  <c:v>-298.04649999999998</c:v>
                </c:pt>
                <c:pt idx="36209">
                  <c:v>-298.04449999999997</c:v>
                </c:pt>
                <c:pt idx="36210">
                  <c:v>-298.04249999999996</c:v>
                </c:pt>
                <c:pt idx="36211">
                  <c:v>-298.04049999999995</c:v>
                </c:pt>
                <c:pt idx="36212">
                  <c:v>-298.0385</c:v>
                </c:pt>
                <c:pt idx="36213">
                  <c:v>-298.03649999999999</c:v>
                </c:pt>
                <c:pt idx="36214">
                  <c:v>-298.03449999999998</c:v>
                </c:pt>
                <c:pt idx="36215">
                  <c:v>-298.03249999999997</c:v>
                </c:pt>
                <c:pt idx="36216">
                  <c:v>-298.03049999999996</c:v>
                </c:pt>
                <c:pt idx="36217">
                  <c:v>-298.02850000000001</c:v>
                </c:pt>
                <c:pt idx="36218">
                  <c:v>-298.02649999999994</c:v>
                </c:pt>
                <c:pt idx="36219">
                  <c:v>-298.02449999999999</c:v>
                </c:pt>
                <c:pt idx="36220">
                  <c:v>-298.02249999999998</c:v>
                </c:pt>
                <c:pt idx="36221">
                  <c:v>-298.02049999999997</c:v>
                </c:pt>
                <c:pt idx="36222">
                  <c:v>-298.01849999999996</c:v>
                </c:pt>
                <c:pt idx="36223">
                  <c:v>-298.01649999999995</c:v>
                </c:pt>
                <c:pt idx="36224">
                  <c:v>-298.0145</c:v>
                </c:pt>
                <c:pt idx="36225">
                  <c:v>-298.01249999999999</c:v>
                </c:pt>
                <c:pt idx="36226">
                  <c:v>-298.01049999999998</c:v>
                </c:pt>
                <c:pt idx="36227">
                  <c:v>-298.00849999999997</c:v>
                </c:pt>
                <c:pt idx="36228">
                  <c:v>-298.00649999999996</c:v>
                </c:pt>
                <c:pt idx="36229">
                  <c:v>-298.00450000000001</c:v>
                </c:pt>
                <c:pt idx="36230">
                  <c:v>-298.0025</c:v>
                </c:pt>
                <c:pt idx="36231">
                  <c:v>-298.00049999999999</c:v>
                </c:pt>
                <c:pt idx="36232">
                  <c:v>-297.99849999999998</c:v>
                </c:pt>
                <c:pt idx="36233">
                  <c:v>-297.99649999999997</c:v>
                </c:pt>
                <c:pt idx="36234">
                  <c:v>-297.99449999999996</c:v>
                </c:pt>
                <c:pt idx="36235">
                  <c:v>-297.99249999999995</c:v>
                </c:pt>
                <c:pt idx="36236">
                  <c:v>-297.9905</c:v>
                </c:pt>
                <c:pt idx="36237">
                  <c:v>-297.98849999999999</c:v>
                </c:pt>
                <c:pt idx="36238">
                  <c:v>-297.98649999999998</c:v>
                </c:pt>
                <c:pt idx="36239">
                  <c:v>-297.98449999999997</c:v>
                </c:pt>
                <c:pt idx="36240">
                  <c:v>-297.98249999999996</c:v>
                </c:pt>
                <c:pt idx="36241">
                  <c:v>-297.98050000000001</c:v>
                </c:pt>
                <c:pt idx="36242">
                  <c:v>-297.9785</c:v>
                </c:pt>
                <c:pt idx="36243">
                  <c:v>-297.97649999999999</c:v>
                </c:pt>
                <c:pt idx="36244">
                  <c:v>-297.97449999999998</c:v>
                </c:pt>
                <c:pt idx="36245">
                  <c:v>-297.97249999999997</c:v>
                </c:pt>
                <c:pt idx="36246">
                  <c:v>-297.97049999999996</c:v>
                </c:pt>
                <c:pt idx="36247">
                  <c:v>-297.96849999999995</c:v>
                </c:pt>
                <c:pt idx="36248">
                  <c:v>-297.9665</c:v>
                </c:pt>
                <c:pt idx="36249">
                  <c:v>-297.96449999999999</c:v>
                </c:pt>
                <c:pt idx="36250">
                  <c:v>-297.96249999999998</c:v>
                </c:pt>
                <c:pt idx="36251">
                  <c:v>-297.96049999999997</c:v>
                </c:pt>
                <c:pt idx="36252">
                  <c:v>-297.95849999999996</c:v>
                </c:pt>
                <c:pt idx="36253">
                  <c:v>-297.95650000000001</c:v>
                </c:pt>
                <c:pt idx="36254">
                  <c:v>-297.9545</c:v>
                </c:pt>
                <c:pt idx="36255">
                  <c:v>-297.95249999999999</c:v>
                </c:pt>
                <c:pt idx="36256">
                  <c:v>-297.95049999999998</c:v>
                </c:pt>
                <c:pt idx="36257">
                  <c:v>-297.94849999999997</c:v>
                </c:pt>
                <c:pt idx="36258">
                  <c:v>-297.94649999999996</c:v>
                </c:pt>
                <c:pt idx="36259">
                  <c:v>-297.94449999999995</c:v>
                </c:pt>
                <c:pt idx="36260">
                  <c:v>-297.9425</c:v>
                </c:pt>
                <c:pt idx="36261">
                  <c:v>-297.94049999999999</c:v>
                </c:pt>
                <c:pt idx="36262">
                  <c:v>-297.93849999999998</c:v>
                </c:pt>
                <c:pt idx="36263">
                  <c:v>-297.93649999999997</c:v>
                </c:pt>
                <c:pt idx="36264">
                  <c:v>-297.93449999999996</c:v>
                </c:pt>
                <c:pt idx="36265">
                  <c:v>-297.9325</c:v>
                </c:pt>
                <c:pt idx="36266">
                  <c:v>-297.93049999999999</c:v>
                </c:pt>
                <c:pt idx="36267">
                  <c:v>-297.92849999999999</c:v>
                </c:pt>
                <c:pt idx="36268">
                  <c:v>-297.92649999999998</c:v>
                </c:pt>
                <c:pt idx="36269">
                  <c:v>-297.92449999999997</c:v>
                </c:pt>
                <c:pt idx="36270">
                  <c:v>-297.92249999999996</c:v>
                </c:pt>
                <c:pt idx="36271">
                  <c:v>-297.92049999999995</c:v>
                </c:pt>
                <c:pt idx="36272">
                  <c:v>-297.91849999999999</c:v>
                </c:pt>
                <c:pt idx="36273">
                  <c:v>-297.91649999999998</c:v>
                </c:pt>
                <c:pt idx="36274">
                  <c:v>-297.91449999999998</c:v>
                </c:pt>
                <c:pt idx="36275">
                  <c:v>-297.91249999999997</c:v>
                </c:pt>
                <c:pt idx="36276">
                  <c:v>-297.91049999999996</c:v>
                </c:pt>
                <c:pt idx="36277">
                  <c:v>-297.9085</c:v>
                </c:pt>
                <c:pt idx="36278">
                  <c:v>-297.90649999999999</c:v>
                </c:pt>
                <c:pt idx="36279">
                  <c:v>-297.90449999999998</c:v>
                </c:pt>
                <c:pt idx="36280">
                  <c:v>-297.90249999999997</c:v>
                </c:pt>
                <c:pt idx="36281">
                  <c:v>-297.90049999999997</c:v>
                </c:pt>
                <c:pt idx="36282">
                  <c:v>-297.89850000000001</c:v>
                </c:pt>
                <c:pt idx="36283">
                  <c:v>-297.89649999999995</c:v>
                </c:pt>
                <c:pt idx="36284">
                  <c:v>-297.89449999999999</c:v>
                </c:pt>
                <c:pt idx="36285">
                  <c:v>-297.89249999999998</c:v>
                </c:pt>
                <c:pt idx="36286">
                  <c:v>-297.89049999999997</c:v>
                </c:pt>
                <c:pt idx="36287">
                  <c:v>-297.88849999999996</c:v>
                </c:pt>
                <c:pt idx="36288">
                  <c:v>-297.88649999999996</c:v>
                </c:pt>
                <c:pt idx="36289">
                  <c:v>-297.8845</c:v>
                </c:pt>
                <c:pt idx="36290">
                  <c:v>-297.88249999999999</c:v>
                </c:pt>
                <c:pt idx="36291">
                  <c:v>-297.88049999999998</c:v>
                </c:pt>
                <c:pt idx="36292">
                  <c:v>-297.87849999999997</c:v>
                </c:pt>
                <c:pt idx="36293">
                  <c:v>-297.87649999999996</c:v>
                </c:pt>
                <c:pt idx="36294">
                  <c:v>-297.87450000000001</c:v>
                </c:pt>
                <c:pt idx="36295">
                  <c:v>-297.87249999999995</c:v>
                </c:pt>
                <c:pt idx="36296">
                  <c:v>-297.87049999999999</c:v>
                </c:pt>
                <c:pt idx="36297">
                  <c:v>-297.86849999999998</c:v>
                </c:pt>
                <c:pt idx="36298">
                  <c:v>-297.86649999999997</c:v>
                </c:pt>
                <c:pt idx="36299">
                  <c:v>-297.86449999999996</c:v>
                </c:pt>
                <c:pt idx="36300">
                  <c:v>-297.86249999999995</c:v>
                </c:pt>
                <c:pt idx="36301">
                  <c:v>-297.8605</c:v>
                </c:pt>
                <c:pt idx="36302">
                  <c:v>-297.85849999999999</c:v>
                </c:pt>
                <c:pt idx="36303">
                  <c:v>-297.85649999999998</c:v>
                </c:pt>
                <c:pt idx="36304">
                  <c:v>-297.85449999999997</c:v>
                </c:pt>
                <c:pt idx="36305">
                  <c:v>-297.85249999999996</c:v>
                </c:pt>
                <c:pt idx="36306">
                  <c:v>-297.85050000000001</c:v>
                </c:pt>
                <c:pt idx="36307">
                  <c:v>-297.84849999999994</c:v>
                </c:pt>
                <c:pt idx="36308">
                  <c:v>-297.84649999999999</c:v>
                </c:pt>
                <c:pt idx="36309">
                  <c:v>-297.84449999999998</c:v>
                </c:pt>
                <c:pt idx="36310">
                  <c:v>-297.84249999999997</c:v>
                </c:pt>
                <c:pt idx="36311">
                  <c:v>-297.84049999999996</c:v>
                </c:pt>
                <c:pt idx="36312">
                  <c:v>-297.83849999999995</c:v>
                </c:pt>
                <c:pt idx="36313">
                  <c:v>-297.8365</c:v>
                </c:pt>
                <c:pt idx="36314">
                  <c:v>-297.83449999999999</c:v>
                </c:pt>
                <c:pt idx="36315">
                  <c:v>-297.83249999999998</c:v>
                </c:pt>
                <c:pt idx="36316">
                  <c:v>-297.83049999999997</c:v>
                </c:pt>
                <c:pt idx="36317">
                  <c:v>-297.82849999999996</c:v>
                </c:pt>
                <c:pt idx="36318">
                  <c:v>-297.82650000000001</c:v>
                </c:pt>
                <c:pt idx="36319">
                  <c:v>-297.82449999999994</c:v>
                </c:pt>
                <c:pt idx="36320">
                  <c:v>-297.82249999999999</c:v>
                </c:pt>
                <c:pt idx="36321">
                  <c:v>-297.82049999999998</c:v>
                </c:pt>
                <c:pt idx="36322">
                  <c:v>-297.81849999999997</c:v>
                </c:pt>
                <c:pt idx="36323">
                  <c:v>-297.81649999999996</c:v>
                </c:pt>
                <c:pt idx="36324">
                  <c:v>-297.81449999999995</c:v>
                </c:pt>
                <c:pt idx="36325">
                  <c:v>-297.8125</c:v>
                </c:pt>
                <c:pt idx="36326">
                  <c:v>-297.81049999999999</c:v>
                </c:pt>
                <c:pt idx="36327">
                  <c:v>-297.80849999999998</c:v>
                </c:pt>
                <c:pt idx="36328">
                  <c:v>-297.80649999999997</c:v>
                </c:pt>
                <c:pt idx="36329">
                  <c:v>-297.80449999999996</c:v>
                </c:pt>
                <c:pt idx="36330">
                  <c:v>-297.80250000000001</c:v>
                </c:pt>
                <c:pt idx="36331">
                  <c:v>-297.80049999999994</c:v>
                </c:pt>
                <c:pt idx="36332">
                  <c:v>-297.79849999999999</c:v>
                </c:pt>
                <c:pt idx="36333">
                  <c:v>-297.79649999999998</c:v>
                </c:pt>
                <c:pt idx="36334">
                  <c:v>-297.79449999999997</c:v>
                </c:pt>
                <c:pt idx="36335">
                  <c:v>-297.79249999999996</c:v>
                </c:pt>
                <c:pt idx="36336">
                  <c:v>-297.79049999999995</c:v>
                </c:pt>
                <c:pt idx="36337">
                  <c:v>-297.7885</c:v>
                </c:pt>
                <c:pt idx="36338">
                  <c:v>-297.78649999999999</c:v>
                </c:pt>
                <c:pt idx="36339">
                  <c:v>-297.78449999999998</c:v>
                </c:pt>
                <c:pt idx="36340">
                  <c:v>-297.78249999999997</c:v>
                </c:pt>
                <c:pt idx="36341">
                  <c:v>-297.78049999999996</c:v>
                </c:pt>
                <c:pt idx="36342">
                  <c:v>-297.77850000000001</c:v>
                </c:pt>
                <c:pt idx="36343">
                  <c:v>-297.77649999999994</c:v>
                </c:pt>
                <c:pt idx="36344">
                  <c:v>-297.77449999999999</c:v>
                </c:pt>
                <c:pt idx="36345">
                  <c:v>-297.77249999999998</c:v>
                </c:pt>
                <c:pt idx="36346">
                  <c:v>-297.77049999999997</c:v>
                </c:pt>
                <c:pt idx="36347">
                  <c:v>-297.76849999999996</c:v>
                </c:pt>
                <c:pt idx="36348">
                  <c:v>-297.76649999999995</c:v>
                </c:pt>
                <c:pt idx="36349">
                  <c:v>-297.7645</c:v>
                </c:pt>
                <c:pt idx="36350">
                  <c:v>-297.76249999999999</c:v>
                </c:pt>
                <c:pt idx="36351">
                  <c:v>-297.76049999999998</c:v>
                </c:pt>
                <c:pt idx="36352">
                  <c:v>-297.75849999999997</c:v>
                </c:pt>
                <c:pt idx="36353">
                  <c:v>-297.75649999999996</c:v>
                </c:pt>
                <c:pt idx="36354">
                  <c:v>-297.75450000000001</c:v>
                </c:pt>
                <c:pt idx="36355">
                  <c:v>-297.7525</c:v>
                </c:pt>
                <c:pt idx="36356">
                  <c:v>-297.75049999999999</c:v>
                </c:pt>
                <c:pt idx="36357">
                  <c:v>-297.74849999999998</c:v>
                </c:pt>
                <c:pt idx="36358">
                  <c:v>-297.74649999999997</c:v>
                </c:pt>
                <c:pt idx="36359">
                  <c:v>-297.74449999999996</c:v>
                </c:pt>
                <c:pt idx="36360">
                  <c:v>-297.74249999999995</c:v>
                </c:pt>
                <c:pt idx="36361">
                  <c:v>-297.7405</c:v>
                </c:pt>
                <c:pt idx="36362">
                  <c:v>-297.73849999999999</c:v>
                </c:pt>
                <c:pt idx="36363">
                  <c:v>-297.73649999999998</c:v>
                </c:pt>
                <c:pt idx="36364">
                  <c:v>-297.73449999999997</c:v>
                </c:pt>
                <c:pt idx="36365">
                  <c:v>-297.73249999999996</c:v>
                </c:pt>
                <c:pt idx="36366">
                  <c:v>-297.73050000000001</c:v>
                </c:pt>
                <c:pt idx="36367">
                  <c:v>-297.7285</c:v>
                </c:pt>
                <c:pt idx="36368">
                  <c:v>-297.72649999999999</c:v>
                </c:pt>
                <c:pt idx="36369">
                  <c:v>-297.72449999999998</c:v>
                </c:pt>
                <c:pt idx="36370">
                  <c:v>-297.72249999999997</c:v>
                </c:pt>
                <c:pt idx="36371">
                  <c:v>-297.72049999999996</c:v>
                </c:pt>
                <c:pt idx="36372">
                  <c:v>-297.71849999999995</c:v>
                </c:pt>
                <c:pt idx="36373">
                  <c:v>-297.7165</c:v>
                </c:pt>
                <c:pt idx="36374">
                  <c:v>-297.71449999999999</c:v>
                </c:pt>
                <c:pt idx="36375">
                  <c:v>-297.71249999999998</c:v>
                </c:pt>
                <c:pt idx="36376">
                  <c:v>-297.71049999999997</c:v>
                </c:pt>
                <c:pt idx="36377">
                  <c:v>-297.70849999999996</c:v>
                </c:pt>
                <c:pt idx="36378">
                  <c:v>-297.70650000000001</c:v>
                </c:pt>
                <c:pt idx="36379">
                  <c:v>-297.7045</c:v>
                </c:pt>
                <c:pt idx="36380">
                  <c:v>-297.70249999999999</c:v>
                </c:pt>
                <c:pt idx="36381">
                  <c:v>-297.70049999999998</c:v>
                </c:pt>
                <c:pt idx="36382">
                  <c:v>-297.69849999999997</c:v>
                </c:pt>
                <c:pt idx="36383">
                  <c:v>-297.69649999999996</c:v>
                </c:pt>
                <c:pt idx="36384">
                  <c:v>-297.69449999999995</c:v>
                </c:pt>
                <c:pt idx="36385">
                  <c:v>-297.6925</c:v>
                </c:pt>
                <c:pt idx="36386">
                  <c:v>-297.69049999999999</c:v>
                </c:pt>
                <c:pt idx="36387">
                  <c:v>-297.68849999999998</c:v>
                </c:pt>
                <c:pt idx="36388">
                  <c:v>-297.68649999999997</c:v>
                </c:pt>
                <c:pt idx="36389">
                  <c:v>-297.68449999999996</c:v>
                </c:pt>
                <c:pt idx="36390">
                  <c:v>-297.6825</c:v>
                </c:pt>
                <c:pt idx="36391">
                  <c:v>-297.68049999999999</c:v>
                </c:pt>
                <c:pt idx="36392">
                  <c:v>-297.67849999999999</c:v>
                </c:pt>
                <c:pt idx="36393">
                  <c:v>-297.67649999999998</c:v>
                </c:pt>
                <c:pt idx="36394">
                  <c:v>-297.67449999999997</c:v>
                </c:pt>
                <c:pt idx="36395">
                  <c:v>-297.67249999999996</c:v>
                </c:pt>
                <c:pt idx="36396">
                  <c:v>-297.67049999999995</c:v>
                </c:pt>
                <c:pt idx="36397">
                  <c:v>-297.66849999999999</c:v>
                </c:pt>
                <c:pt idx="36398">
                  <c:v>-297.66649999999998</c:v>
                </c:pt>
                <c:pt idx="36399">
                  <c:v>-297.66449999999998</c:v>
                </c:pt>
                <c:pt idx="36400">
                  <c:v>-297.66249999999997</c:v>
                </c:pt>
                <c:pt idx="36401">
                  <c:v>-297.66049999999996</c:v>
                </c:pt>
                <c:pt idx="36402">
                  <c:v>-297.6585</c:v>
                </c:pt>
                <c:pt idx="36403">
                  <c:v>-297.65649999999999</c:v>
                </c:pt>
                <c:pt idx="36404">
                  <c:v>-297.65449999999998</c:v>
                </c:pt>
                <c:pt idx="36405">
                  <c:v>-297.65249999999997</c:v>
                </c:pt>
                <c:pt idx="36406">
                  <c:v>-297.65049999999997</c:v>
                </c:pt>
                <c:pt idx="36407">
                  <c:v>-297.64850000000001</c:v>
                </c:pt>
                <c:pt idx="36408">
                  <c:v>-297.64649999999995</c:v>
                </c:pt>
                <c:pt idx="36409">
                  <c:v>-297.64449999999999</c:v>
                </c:pt>
                <c:pt idx="36410">
                  <c:v>-297.64249999999998</c:v>
                </c:pt>
                <c:pt idx="36411">
                  <c:v>-297.64049999999997</c:v>
                </c:pt>
                <c:pt idx="36412">
                  <c:v>-297.63849999999996</c:v>
                </c:pt>
                <c:pt idx="36413">
                  <c:v>-297.63649999999996</c:v>
                </c:pt>
                <c:pt idx="36414">
                  <c:v>-297.6345</c:v>
                </c:pt>
                <c:pt idx="36415">
                  <c:v>-297.63249999999999</c:v>
                </c:pt>
                <c:pt idx="36416">
                  <c:v>-297.63049999999998</c:v>
                </c:pt>
                <c:pt idx="36417">
                  <c:v>-297.62849999999997</c:v>
                </c:pt>
                <c:pt idx="36418">
                  <c:v>-297.62649999999996</c:v>
                </c:pt>
                <c:pt idx="36419">
                  <c:v>-297.62450000000001</c:v>
                </c:pt>
                <c:pt idx="36420">
                  <c:v>-297.62249999999995</c:v>
                </c:pt>
                <c:pt idx="36421">
                  <c:v>-297.62049999999999</c:v>
                </c:pt>
                <c:pt idx="36422">
                  <c:v>-297.61849999999998</c:v>
                </c:pt>
                <c:pt idx="36423">
                  <c:v>-297.61649999999997</c:v>
                </c:pt>
                <c:pt idx="36424">
                  <c:v>-297.61449999999996</c:v>
                </c:pt>
                <c:pt idx="36425">
                  <c:v>-297.61249999999995</c:v>
                </c:pt>
                <c:pt idx="36426">
                  <c:v>-297.6105</c:v>
                </c:pt>
                <c:pt idx="36427">
                  <c:v>-297.60849999999999</c:v>
                </c:pt>
                <c:pt idx="36428">
                  <c:v>-297.60649999999998</c:v>
                </c:pt>
                <c:pt idx="36429">
                  <c:v>-297.60449999999997</c:v>
                </c:pt>
                <c:pt idx="36430">
                  <c:v>-297.60249999999996</c:v>
                </c:pt>
                <c:pt idx="36431">
                  <c:v>-297.60050000000001</c:v>
                </c:pt>
                <c:pt idx="36432">
                  <c:v>-297.59849999999994</c:v>
                </c:pt>
                <c:pt idx="36433">
                  <c:v>-297.59649999999999</c:v>
                </c:pt>
                <c:pt idx="36434">
                  <c:v>-297.59449999999998</c:v>
                </c:pt>
                <c:pt idx="36435">
                  <c:v>-297.59249999999997</c:v>
                </c:pt>
                <c:pt idx="36436">
                  <c:v>-297.59049999999996</c:v>
                </c:pt>
                <c:pt idx="36437">
                  <c:v>-297.58849999999995</c:v>
                </c:pt>
                <c:pt idx="36438">
                  <c:v>-297.5865</c:v>
                </c:pt>
                <c:pt idx="36439">
                  <c:v>-297.58449999999999</c:v>
                </c:pt>
                <c:pt idx="36440">
                  <c:v>-297.58249999999998</c:v>
                </c:pt>
                <c:pt idx="36441">
                  <c:v>-297.58049999999997</c:v>
                </c:pt>
                <c:pt idx="36442">
                  <c:v>-297.57849999999996</c:v>
                </c:pt>
                <c:pt idx="36443">
                  <c:v>-297.57650000000001</c:v>
                </c:pt>
                <c:pt idx="36444">
                  <c:v>-297.57449999999994</c:v>
                </c:pt>
                <c:pt idx="36445">
                  <c:v>-297.57249999999999</c:v>
                </c:pt>
                <c:pt idx="36446">
                  <c:v>-297.57049999999998</c:v>
                </c:pt>
                <c:pt idx="36447">
                  <c:v>-297.56849999999997</c:v>
                </c:pt>
                <c:pt idx="36448">
                  <c:v>-297.56649999999996</c:v>
                </c:pt>
                <c:pt idx="36449">
                  <c:v>-297.56449999999995</c:v>
                </c:pt>
                <c:pt idx="36450">
                  <c:v>-297.5625</c:v>
                </c:pt>
                <c:pt idx="36451">
                  <c:v>-297.56049999999999</c:v>
                </c:pt>
                <c:pt idx="36452">
                  <c:v>-297.55849999999998</c:v>
                </c:pt>
                <c:pt idx="36453">
                  <c:v>-297.55649999999997</c:v>
                </c:pt>
                <c:pt idx="36454">
                  <c:v>-297.55449999999996</c:v>
                </c:pt>
                <c:pt idx="36455">
                  <c:v>-297.55250000000001</c:v>
                </c:pt>
                <c:pt idx="36456">
                  <c:v>-297.55049999999994</c:v>
                </c:pt>
                <c:pt idx="36457">
                  <c:v>-297.54849999999999</c:v>
                </c:pt>
                <c:pt idx="36458">
                  <c:v>-297.54649999999998</c:v>
                </c:pt>
                <c:pt idx="36459">
                  <c:v>-297.54449999999997</c:v>
                </c:pt>
                <c:pt idx="36460">
                  <c:v>-297.54249999999996</c:v>
                </c:pt>
                <c:pt idx="36461">
                  <c:v>-297.54049999999995</c:v>
                </c:pt>
                <c:pt idx="36462">
                  <c:v>-297.5385</c:v>
                </c:pt>
                <c:pt idx="36463">
                  <c:v>-297.53649999999999</c:v>
                </c:pt>
                <c:pt idx="36464">
                  <c:v>-297.53449999999998</c:v>
                </c:pt>
                <c:pt idx="36465">
                  <c:v>-297.53249999999997</c:v>
                </c:pt>
                <c:pt idx="36466">
                  <c:v>-297.53049999999996</c:v>
                </c:pt>
                <c:pt idx="36467">
                  <c:v>-297.52850000000001</c:v>
                </c:pt>
                <c:pt idx="36468">
                  <c:v>-297.52649999999994</c:v>
                </c:pt>
                <c:pt idx="36469">
                  <c:v>-297.52449999999999</c:v>
                </c:pt>
                <c:pt idx="36470">
                  <c:v>-297.52249999999998</c:v>
                </c:pt>
                <c:pt idx="36471">
                  <c:v>-297.52049999999997</c:v>
                </c:pt>
                <c:pt idx="36472">
                  <c:v>-297.51849999999996</c:v>
                </c:pt>
                <c:pt idx="36473">
                  <c:v>-297.51649999999995</c:v>
                </c:pt>
                <c:pt idx="36474">
                  <c:v>-297.5145</c:v>
                </c:pt>
                <c:pt idx="36475">
                  <c:v>-297.51249999999999</c:v>
                </c:pt>
                <c:pt idx="36476">
                  <c:v>-297.51049999999998</c:v>
                </c:pt>
                <c:pt idx="36477">
                  <c:v>-297.50849999999997</c:v>
                </c:pt>
                <c:pt idx="36478">
                  <c:v>-297.50649999999996</c:v>
                </c:pt>
                <c:pt idx="36479">
                  <c:v>-297.50450000000001</c:v>
                </c:pt>
                <c:pt idx="36480">
                  <c:v>-297.5025</c:v>
                </c:pt>
                <c:pt idx="36481">
                  <c:v>-297.50049999999999</c:v>
                </c:pt>
                <c:pt idx="36482">
                  <c:v>-297.49849999999998</c:v>
                </c:pt>
                <c:pt idx="36483">
                  <c:v>-297.49649999999997</c:v>
                </c:pt>
                <c:pt idx="36484">
                  <c:v>-297.49449999999996</c:v>
                </c:pt>
                <c:pt idx="36485">
                  <c:v>-297.49249999999995</c:v>
                </c:pt>
                <c:pt idx="36486">
                  <c:v>-297.4905</c:v>
                </c:pt>
                <c:pt idx="36487">
                  <c:v>-297.48849999999999</c:v>
                </c:pt>
                <c:pt idx="36488">
                  <c:v>-297.48649999999998</c:v>
                </c:pt>
                <c:pt idx="36489">
                  <c:v>-297.48449999999997</c:v>
                </c:pt>
                <c:pt idx="36490">
                  <c:v>-297.48249999999996</c:v>
                </c:pt>
                <c:pt idx="36491">
                  <c:v>-297.48050000000001</c:v>
                </c:pt>
                <c:pt idx="36492">
                  <c:v>-297.4785</c:v>
                </c:pt>
                <c:pt idx="36493">
                  <c:v>-297.47649999999999</c:v>
                </c:pt>
                <c:pt idx="36494">
                  <c:v>-297.47449999999998</c:v>
                </c:pt>
                <c:pt idx="36495">
                  <c:v>-297.47249999999997</c:v>
                </c:pt>
                <c:pt idx="36496">
                  <c:v>-297.47049999999996</c:v>
                </c:pt>
                <c:pt idx="36497">
                  <c:v>-297.46849999999995</c:v>
                </c:pt>
                <c:pt idx="36498">
                  <c:v>-297.4665</c:v>
                </c:pt>
                <c:pt idx="36499">
                  <c:v>-297.46449999999999</c:v>
                </c:pt>
                <c:pt idx="36500">
                  <c:v>-297.46249999999998</c:v>
                </c:pt>
                <c:pt idx="36501">
                  <c:v>-297.46049999999997</c:v>
                </c:pt>
                <c:pt idx="36502">
                  <c:v>-297.45849999999996</c:v>
                </c:pt>
                <c:pt idx="36503">
                  <c:v>-297.45650000000001</c:v>
                </c:pt>
                <c:pt idx="36504">
                  <c:v>-297.4545</c:v>
                </c:pt>
                <c:pt idx="36505">
                  <c:v>-297.45249999999999</c:v>
                </c:pt>
                <c:pt idx="36506">
                  <c:v>-297.45049999999998</c:v>
                </c:pt>
                <c:pt idx="36507">
                  <c:v>-297.44849999999997</c:v>
                </c:pt>
                <c:pt idx="36508">
                  <c:v>-297.44649999999996</c:v>
                </c:pt>
                <c:pt idx="36509">
                  <c:v>-297.44449999999995</c:v>
                </c:pt>
                <c:pt idx="36510">
                  <c:v>-297.4425</c:v>
                </c:pt>
                <c:pt idx="36511">
                  <c:v>-297.44049999999999</c:v>
                </c:pt>
                <c:pt idx="36512">
                  <c:v>-297.43849999999998</c:v>
                </c:pt>
                <c:pt idx="36513">
                  <c:v>-297.43649999999997</c:v>
                </c:pt>
                <c:pt idx="36514">
                  <c:v>-297.43449999999996</c:v>
                </c:pt>
                <c:pt idx="36515">
                  <c:v>-297.4325</c:v>
                </c:pt>
                <c:pt idx="36516">
                  <c:v>-297.43049999999999</c:v>
                </c:pt>
                <c:pt idx="36517">
                  <c:v>-297.42849999999999</c:v>
                </c:pt>
                <c:pt idx="36518">
                  <c:v>-297.42649999999998</c:v>
                </c:pt>
                <c:pt idx="36519">
                  <c:v>-297.42449999999997</c:v>
                </c:pt>
                <c:pt idx="36520">
                  <c:v>-297.42249999999996</c:v>
                </c:pt>
                <c:pt idx="36521">
                  <c:v>-297.42049999999995</c:v>
                </c:pt>
                <c:pt idx="36522">
                  <c:v>-297.41849999999999</c:v>
                </c:pt>
                <c:pt idx="36523">
                  <c:v>-297.41649999999998</c:v>
                </c:pt>
                <c:pt idx="36524">
                  <c:v>-297.41449999999998</c:v>
                </c:pt>
                <c:pt idx="36525">
                  <c:v>-297.41249999999997</c:v>
                </c:pt>
                <c:pt idx="36526">
                  <c:v>-297.41049999999996</c:v>
                </c:pt>
                <c:pt idx="36527">
                  <c:v>-297.4085</c:v>
                </c:pt>
                <c:pt idx="36528">
                  <c:v>-297.40649999999999</c:v>
                </c:pt>
                <c:pt idx="36529">
                  <c:v>-297.40449999999998</c:v>
                </c:pt>
                <c:pt idx="36530">
                  <c:v>-297.40249999999997</c:v>
                </c:pt>
                <c:pt idx="36531">
                  <c:v>-297.40049999999997</c:v>
                </c:pt>
                <c:pt idx="36532">
                  <c:v>-297.39850000000001</c:v>
                </c:pt>
                <c:pt idx="36533">
                  <c:v>-297.39649999999995</c:v>
                </c:pt>
                <c:pt idx="36534">
                  <c:v>-297.39449999999999</c:v>
                </c:pt>
                <c:pt idx="36535">
                  <c:v>-297.39249999999998</c:v>
                </c:pt>
                <c:pt idx="36536">
                  <c:v>-297.39049999999997</c:v>
                </c:pt>
                <c:pt idx="36537">
                  <c:v>-297.38849999999996</c:v>
                </c:pt>
                <c:pt idx="36538">
                  <c:v>-297.38649999999996</c:v>
                </c:pt>
                <c:pt idx="36539">
                  <c:v>-297.3845</c:v>
                </c:pt>
                <c:pt idx="36540">
                  <c:v>-297.38249999999999</c:v>
                </c:pt>
                <c:pt idx="36541">
                  <c:v>-297.38049999999998</c:v>
                </c:pt>
                <c:pt idx="36542">
                  <c:v>-297.37849999999997</c:v>
                </c:pt>
                <c:pt idx="36543">
                  <c:v>-297.37649999999996</c:v>
                </c:pt>
                <c:pt idx="36544">
                  <c:v>-297.37450000000001</c:v>
                </c:pt>
                <c:pt idx="36545">
                  <c:v>-297.37249999999995</c:v>
                </c:pt>
                <c:pt idx="36546">
                  <c:v>-297.37049999999999</c:v>
                </c:pt>
                <c:pt idx="36547">
                  <c:v>-297.36849999999998</c:v>
                </c:pt>
                <c:pt idx="36548">
                  <c:v>-297.36649999999997</c:v>
                </c:pt>
                <c:pt idx="36549">
                  <c:v>-297.36449999999996</c:v>
                </c:pt>
                <c:pt idx="36550">
                  <c:v>-297.36249999999995</c:v>
                </c:pt>
                <c:pt idx="36551">
                  <c:v>-297.3605</c:v>
                </c:pt>
                <c:pt idx="36552">
                  <c:v>-297.35849999999999</c:v>
                </c:pt>
                <c:pt idx="36553">
                  <c:v>-297.35649999999998</c:v>
                </c:pt>
                <c:pt idx="36554">
                  <c:v>-297.35449999999997</c:v>
                </c:pt>
                <c:pt idx="36555">
                  <c:v>-297.35249999999996</c:v>
                </c:pt>
                <c:pt idx="36556">
                  <c:v>-297.35050000000001</c:v>
                </c:pt>
                <c:pt idx="36557">
                  <c:v>-297.34849999999994</c:v>
                </c:pt>
                <c:pt idx="36558">
                  <c:v>-297.34649999999999</c:v>
                </c:pt>
                <c:pt idx="36559">
                  <c:v>-297.34449999999998</c:v>
                </c:pt>
                <c:pt idx="36560">
                  <c:v>-297.34249999999997</c:v>
                </c:pt>
                <c:pt idx="36561">
                  <c:v>-297.34049999999996</c:v>
                </c:pt>
                <c:pt idx="36562">
                  <c:v>-297.33849999999995</c:v>
                </c:pt>
                <c:pt idx="36563">
                  <c:v>-297.3365</c:v>
                </c:pt>
                <c:pt idx="36564">
                  <c:v>-297.33449999999999</c:v>
                </c:pt>
                <c:pt idx="36565">
                  <c:v>-297.33249999999998</c:v>
                </c:pt>
                <c:pt idx="36566">
                  <c:v>-297.33049999999997</c:v>
                </c:pt>
                <c:pt idx="36567">
                  <c:v>-297.32849999999996</c:v>
                </c:pt>
                <c:pt idx="36568">
                  <c:v>-297.32650000000001</c:v>
                </c:pt>
                <c:pt idx="36569">
                  <c:v>-297.32449999999994</c:v>
                </c:pt>
                <c:pt idx="36570">
                  <c:v>-297.32249999999999</c:v>
                </c:pt>
                <c:pt idx="36571">
                  <c:v>-297.32049999999998</c:v>
                </c:pt>
                <c:pt idx="36572">
                  <c:v>-297.31849999999997</c:v>
                </c:pt>
                <c:pt idx="36573">
                  <c:v>-297.31649999999996</c:v>
                </c:pt>
                <c:pt idx="36574">
                  <c:v>-297.31449999999995</c:v>
                </c:pt>
                <c:pt idx="36575">
                  <c:v>-297.3125</c:v>
                </c:pt>
                <c:pt idx="36576">
                  <c:v>-297.31049999999999</c:v>
                </c:pt>
                <c:pt idx="36577">
                  <c:v>-297.30849999999998</c:v>
                </c:pt>
                <c:pt idx="36578">
                  <c:v>-297.30649999999997</c:v>
                </c:pt>
                <c:pt idx="36579">
                  <c:v>-297.30449999999996</c:v>
                </c:pt>
                <c:pt idx="36580">
                  <c:v>-297.30250000000001</c:v>
                </c:pt>
                <c:pt idx="36581">
                  <c:v>-297.30049999999994</c:v>
                </c:pt>
                <c:pt idx="36582">
                  <c:v>-297.29849999999999</c:v>
                </c:pt>
                <c:pt idx="36583">
                  <c:v>-297.29649999999998</c:v>
                </c:pt>
                <c:pt idx="36584">
                  <c:v>-297.29449999999997</c:v>
                </c:pt>
                <c:pt idx="36585">
                  <c:v>-297.29249999999996</c:v>
                </c:pt>
                <c:pt idx="36586">
                  <c:v>-297.29049999999995</c:v>
                </c:pt>
                <c:pt idx="36587">
                  <c:v>-297.2885</c:v>
                </c:pt>
                <c:pt idx="36588">
                  <c:v>-297.28649999999999</c:v>
                </c:pt>
                <c:pt idx="36589">
                  <c:v>-297.28449999999998</c:v>
                </c:pt>
                <c:pt idx="36590">
                  <c:v>-297.28249999999997</c:v>
                </c:pt>
                <c:pt idx="36591">
                  <c:v>-297.28049999999996</c:v>
                </c:pt>
                <c:pt idx="36592">
                  <c:v>-297.27850000000001</c:v>
                </c:pt>
                <c:pt idx="36593">
                  <c:v>-297.27649999999994</c:v>
                </c:pt>
                <c:pt idx="36594">
                  <c:v>-297.27449999999999</c:v>
                </c:pt>
                <c:pt idx="36595">
                  <c:v>-297.27249999999998</c:v>
                </c:pt>
                <c:pt idx="36596">
                  <c:v>-297.27049999999997</c:v>
                </c:pt>
                <c:pt idx="36597">
                  <c:v>-297.26849999999996</c:v>
                </c:pt>
                <c:pt idx="36598">
                  <c:v>-297.26649999999995</c:v>
                </c:pt>
                <c:pt idx="36599">
                  <c:v>-297.2645</c:v>
                </c:pt>
                <c:pt idx="36600">
                  <c:v>-297.26249999999999</c:v>
                </c:pt>
                <c:pt idx="36601">
                  <c:v>-297.26049999999998</c:v>
                </c:pt>
                <c:pt idx="36602">
                  <c:v>-297.25849999999997</c:v>
                </c:pt>
                <c:pt idx="36603">
                  <c:v>-297.25649999999996</c:v>
                </c:pt>
                <c:pt idx="36604">
                  <c:v>-297.25450000000001</c:v>
                </c:pt>
                <c:pt idx="36605">
                  <c:v>-297.2525</c:v>
                </c:pt>
                <c:pt idx="36606">
                  <c:v>-297.25049999999999</c:v>
                </c:pt>
                <c:pt idx="36607">
                  <c:v>-297.24849999999998</c:v>
                </c:pt>
                <c:pt idx="36608">
                  <c:v>-297.24649999999997</c:v>
                </c:pt>
                <c:pt idx="36609">
                  <c:v>-297.24449999999996</c:v>
                </c:pt>
                <c:pt idx="36610">
                  <c:v>-297.24249999999995</c:v>
                </c:pt>
                <c:pt idx="36611">
                  <c:v>-297.2405</c:v>
                </c:pt>
                <c:pt idx="36612">
                  <c:v>-297.23849999999999</c:v>
                </c:pt>
                <c:pt idx="36613">
                  <c:v>-297.23649999999998</c:v>
                </c:pt>
                <c:pt idx="36614">
                  <c:v>-297.23449999999997</c:v>
                </c:pt>
                <c:pt idx="36615">
                  <c:v>-297.23249999999996</c:v>
                </c:pt>
                <c:pt idx="36616">
                  <c:v>-297.23050000000001</c:v>
                </c:pt>
                <c:pt idx="36617">
                  <c:v>-297.2285</c:v>
                </c:pt>
                <c:pt idx="36618">
                  <c:v>-297.22649999999999</c:v>
                </c:pt>
                <c:pt idx="36619">
                  <c:v>-297.22449999999998</c:v>
                </c:pt>
                <c:pt idx="36620">
                  <c:v>-297.22249999999997</c:v>
                </c:pt>
                <c:pt idx="36621">
                  <c:v>-297.22049999999996</c:v>
                </c:pt>
                <c:pt idx="36622">
                  <c:v>-297.21849999999995</c:v>
                </c:pt>
                <c:pt idx="36623">
                  <c:v>-297.2165</c:v>
                </c:pt>
                <c:pt idx="36624">
                  <c:v>-297.21449999999999</c:v>
                </c:pt>
                <c:pt idx="36625">
                  <c:v>-297.21249999999998</c:v>
                </c:pt>
                <c:pt idx="36626">
                  <c:v>-297.21049999999997</c:v>
                </c:pt>
                <c:pt idx="36627">
                  <c:v>-297.20849999999996</c:v>
                </c:pt>
                <c:pt idx="36628">
                  <c:v>-297.20650000000001</c:v>
                </c:pt>
                <c:pt idx="36629">
                  <c:v>-297.2045</c:v>
                </c:pt>
                <c:pt idx="36630">
                  <c:v>-297.20249999999999</c:v>
                </c:pt>
                <c:pt idx="36631">
                  <c:v>-297.20049999999998</c:v>
                </c:pt>
                <c:pt idx="36632">
                  <c:v>-297.19849999999997</c:v>
                </c:pt>
                <c:pt idx="36633">
                  <c:v>-297.19649999999996</c:v>
                </c:pt>
                <c:pt idx="36634">
                  <c:v>-297.19449999999995</c:v>
                </c:pt>
                <c:pt idx="36635">
                  <c:v>-297.1925</c:v>
                </c:pt>
                <c:pt idx="36636">
                  <c:v>-297.19049999999999</c:v>
                </c:pt>
                <c:pt idx="36637">
                  <c:v>-297.18849999999998</c:v>
                </c:pt>
                <c:pt idx="36638">
                  <c:v>-297.18649999999997</c:v>
                </c:pt>
                <c:pt idx="36639">
                  <c:v>-297.18449999999996</c:v>
                </c:pt>
                <c:pt idx="36640">
                  <c:v>-297.1825</c:v>
                </c:pt>
                <c:pt idx="36641">
                  <c:v>-297.18049999999999</c:v>
                </c:pt>
                <c:pt idx="36642">
                  <c:v>-297.17849999999999</c:v>
                </c:pt>
                <c:pt idx="36643">
                  <c:v>-297.17649999999998</c:v>
                </c:pt>
                <c:pt idx="36644">
                  <c:v>-297.17449999999997</c:v>
                </c:pt>
                <c:pt idx="36645">
                  <c:v>-297.17249999999996</c:v>
                </c:pt>
                <c:pt idx="36646">
                  <c:v>-297.17049999999995</c:v>
                </c:pt>
                <c:pt idx="36647">
                  <c:v>-297.16849999999999</c:v>
                </c:pt>
                <c:pt idx="36648">
                  <c:v>-297.16649999999998</c:v>
                </c:pt>
                <c:pt idx="36649">
                  <c:v>-297.16449999999998</c:v>
                </c:pt>
                <c:pt idx="36650">
                  <c:v>-297.16249999999997</c:v>
                </c:pt>
                <c:pt idx="36651">
                  <c:v>-297.16049999999996</c:v>
                </c:pt>
                <c:pt idx="36652">
                  <c:v>-297.1585</c:v>
                </c:pt>
                <c:pt idx="36653">
                  <c:v>-297.15649999999999</c:v>
                </c:pt>
                <c:pt idx="36654">
                  <c:v>-297.15449999999998</c:v>
                </c:pt>
                <c:pt idx="36655">
                  <c:v>-297.15249999999997</c:v>
                </c:pt>
                <c:pt idx="36656">
                  <c:v>-297.15049999999997</c:v>
                </c:pt>
                <c:pt idx="36657">
                  <c:v>-297.14850000000001</c:v>
                </c:pt>
                <c:pt idx="36658">
                  <c:v>-297.14649999999995</c:v>
                </c:pt>
                <c:pt idx="36659">
                  <c:v>-297.14449999999999</c:v>
                </c:pt>
                <c:pt idx="36660">
                  <c:v>-297.14249999999998</c:v>
                </c:pt>
                <c:pt idx="36661">
                  <c:v>-297.14049999999997</c:v>
                </c:pt>
                <c:pt idx="36662">
                  <c:v>-297.13849999999996</c:v>
                </c:pt>
                <c:pt idx="36663">
                  <c:v>-297.13649999999996</c:v>
                </c:pt>
                <c:pt idx="36664">
                  <c:v>-297.1345</c:v>
                </c:pt>
                <c:pt idx="36665">
                  <c:v>-297.13249999999999</c:v>
                </c:pt>
                <c:pt idx="36666">
                  <c:v>-297.13049999999998</c:v>
                </c:pt>
                <c:pt idx="36667">
                  <c:v>-297.12849999999997</c:v>
                </c:pt>
                <c:pt idx="36668">
                  <c:v>-297.12649999999996</c:v>
                </c:pt>
                <c:pt idx="36669">
                  <c:v>-297.12450000000001</c:v>
                </c:pt>
                <c:pt idx="36670">
                  <c:v>-297.12249999999995</c:v>
                </c:pt>
                <c:pt idx="36671">
                  <c:v>-297.12049999999999</c:v>
                </c:pt>
                <c:pt idx="36672">
                  <c:v>-297.11849999999998</c:v>
                </c:pt>
                <c:pt idx="36673">
                  <c:v>-297.11649999999997</c:v>
                </c:pt>
                <c:pt idx="36674">
                  <c:v>-297.11449999999996</c:v>
                </c:pt>
                <c:pt idx="36675">
                  <c:v>-297.11249999999995</c:v>
                </c:pt>
                <c:pt idx="36676">
                  <c:v>-297.1105</c:v>
                </c:pt>
                <c:pt idx="36677">
                  <c:v>-297.10849999999999</c:v>
                </c:pt>
                <c:pt idx="36678">
                  <c:v>-297.10649999999998</c:v>
                </c:pt>
                <c:pt idx="36679">
                  <c:v>-297.10449999999997</c:v>
                </c:pt>
                <c:pt idx="36680">
                  <c:v>-297.10249999999996</c:v>
                </c:pt>
                <c:pt idx="36681">
                  <c:v>-297.10050000000001</c:v>
                </c:pt>
                <c:pt idx="36682">
                  <c:v>-297.09849999999994</c:v>
                </c:pt>
                <c:pt idx="36683">
                  <c:v>-297.09649999999999</c:v>
                </c:pt>
                <c:pt idx="36684">
                  <c:v>-297.09449999999998</c:v>
                </c:pt>
                <c:pt idx="36685">
                  <c:v>-297.09249999999997</c:v>
                </c:pt>
                <c:pt idx="36686">
                  <c:v>-297.09049999999996</c:v>
                </c:pt>
                <c:pt idx="36687">
                  <c:v>-297.08849999999995</c:v>
                </c:pt>
                <c:pt idx="36688">
                  <c:v>-297.0865</c:v>
                </c:pt>
                <c:pt idx="36689">
                  <c:v>-297.08449999999999</c:v>
                </c:pt>
                <c:pt idx="36690">
                  <c:v>-297.08249999999998</c:v>
                </c:pt>
                <c:pt idx="36691">
                  <c:v>-297.08049999999997</c:v>
                </c:pt>
                <c:pt idx="36692">
                  <c:v>-297.07849999999996</c:v>
                </c:pt>
                <c:pt idx="36693">
                  <c:v>-297.07650000000001</c:v>
                </c:pt>
                <c:pt idx="36694">
                  <c:v>-297.07449999999994</c:v>
                </c:pt>
                <c:pt idx="36695">
                  <c:v>-297.07249999999999</c:v>
                </c:pt>
                <c:pt idx="36696">
                  <c:v>-297.07049999999998</c:v>
                </c:pt>
                <c:pt idx="36697">
                  <c:v>-297.06849999999997</c:v>
                </c:pt>
                <c:pt idx="36698">
                  <c:v>-297.06649999999996</c:v>
                </c:pt>
                <c:pt idx="36699">
                  <c:v>-297.06449999999995</c:v>
                </c:pt>
                <c:pt idx="36700">
                  <c:v>-297.0625</c:v>
                </c:pt>
                <c:pt idx="36701">
                  <c:v>-297.06049999999999</c:v>
                </c:pt>
                <c:pt idx="36702">
                  <c:v>-297.05849999999998</c:v>
                </c:pt>
                <c:pt idx="36703">
                  <c:v>-297.05649999999997</c:v>
                </c:pt>
                <c:pt idx="36704">
                  <c:v>-297.05449999999996</c:v>
                </c:pt>
                <c:pt idx="36705">
                  <c:v>-297.05250000000001</c:v>
                </c:pt>
                <c:pt idx="36706">
                  <c:v>-297.05049999999994</c:v>
                </c:pt>
                <c:pt idx="36707">
                  <c:v>-297.04849999999999</c:v>
                </c:pt>
                <c:pt idx="36708">
                  <c:v>-297.04649999999998</c:v>
                </c:pt>
                <c:pt idx="36709">
                  <c:v>-297.04449999999997</c:v>
                </c:pt>
                <c:pt idx="36710">
                  <c:v>-297.04249999999996</c:v>
                </c:pt>
                <c:pt idx="36711">
                  <c:v>-297.04049999999995</c:v>
                </c:pt>
                <c:pt idx="36712">
                  <c:v>-297.0385</c:v>
                </c:pt>
                <c:pt idx="36713">
                  <c:v>-297.03649999999999</c:v>
                </c:pt>
                <c:pt idx="36714">
                  <c:v>-297.03449999999998</c:v>
                </c:pt>
                <c:pt idx="36715">
                  <c:v>-297.03249999999997</c:v>
                </c:pt>
                <c:pt idx="36716">
                  <c:v>-297.03049999999996</c:v>
                </c:pt>
                <c:pt idx="36717">
                  <c:v>-297.02850000000001</c:v>
                </c:pt>
                <c:pt idx="36718">
                  <c:v>-297.02649999999994</c:v>
                </c:pt>
                <c:pt idx="36719">
                  <c:v>-297.02449999999999</c:v>
                </c:pt>
                <c:pt idx="36720">
                  <c:v>-297.02249999999998</c:v>
                </c:pt>
                <c:pt idx="36721">
                  <c:v>-297.02049999999997</c:v>
                </c:pt>
                <c:pt idx="36722">
                  <c:v>-297.01849999999996</c:v>
                </c:pt>
                <c:pt idx="36723">
                  <c:v>-297.01649999999995</c:v>
                </c:pt>
                <c:pt idx="36724">
                  <c:v>-297.0145</c:v>
                </c:pt>
                <c:pt idx="36725">
                  <c:v>-297.01249999999999</c:v>
                </c:pt>
                <c:pt idx="36726">
                  <c:v>-297.01049999999998</c:v>
                </c:pt>
                <c:pt idx="36727">
                  <c:v>-297.00849999999997</c:v>
                </c:pt>
                <c:pt idx="36728">
                  <c:v>-297.00649999999996</c:v>
                </c:pt>
                <c:pt idx="36729">
                  <c:v>-297.00450000000001</c:v>
                </c:pt>
                <c:pt idx="36730">
                  <c:v>-297.0025</c:v>
                </c:pt>
                <c:pt idx="36731">
                  <c:v>-297.00049999999999</c:v>
                </c:pt>
                <c:pt idx="36732">
                  <c:v>-296.99849999999998</c:v>
                </c:pt>
                <c:pt idx="36733">
                  <c:v>-296.99649999999997</c:v>
                </c:pt>
                <c:pt idx="36734">
                  <c:v>-296.99449999999996</c:v>
                </c:pt>
                <c:pt idx="36735">
                  <c:v>-296.99249999999995</c:v>
                </c:pt>
                <c:pt idx="36736">
                  <c:v>-296.9905</c:v>
                </c:pt>
                <c:pt idx="36737">
                  <c:v>-296.98849999999999</c:v>
                </c:pt>
                <c:pt idx="36738">
                  <c:v>-296.98649999999998</c:v>
                </c:pt>
                <c:pt idx="36739">
                  <c:v>-296.98449999999997</c:v>
                </c:pt>
                <c:pt idx="36740">
                  <c:v>-296.98249999999996</c:v>
                </c:pt>
                <c:pt idx="36741">
                  <c:v>-296.98050000000001</c:v>
                </c:pt>
                <c:pt idx="36742">
                  <c:v>-296.9785</c:v>
                </c:pt>
                <c:pt idx="36743">
                  <c:v>-296.97649999999999</c:v>
                </c:pt>
                <c:pt idx="36744">
                  <c:v>-296.97449999999998</c:v>
                </c:pt>
                <c:pt idx="36745">
                  <c:v>-296.97249999999997</c:v>
                </c:pt>
                <c:pt idx="36746">
                  <c:v>-296.97049999999996</c:v>
                </c:pt>
                <c:pt idx="36747">
                  <c:v>-296.96849999999995</c:v>
                </c:pt>
                <c:pt idx="36748">
                  <c:v>-296.9665</c:v>
                </c:pt>
                <c:pt idx="36749">
                  <c:v>-296.96449999999999</c:v>
                </c:pt>
                <c:pt idx="36750">
                  <c:v>-296.96249999999998</c:v>
                </c:pt>
                <c:pt idx="36751">
                  <c:v>-296.96049999999997</c:v>
                </c:pt>
                <c:pt idx="36752">
                  <c:v>-296.95849999999996</c:v>
                </c:pt>
                <c:pt idx="36753">
                  <c:v>-296.95650000000001</c:v>
                </c:pt>
                <c:pt idx="36754">
                  <c:v>-296.9545</c:v>
                </c:pt>
                <c:pt idx="36755">
                  <c:v>-296.95249999999999</c:v>
                </c:pt>
                <c:pt idx="36756">
                  <c:v>-296.95049999999998</c:v>
                </c:pt>
                <c:pt idx="36757">
                  <c:v>-296.94849999999997</c:v>
                </c:pt>
                <c:pt idx="36758">
                  <c:v>-296.94649999999996</c:v>
                </c:pt>
                <c:pt idx="36759">
                  <c:v>-296.94449999999995</c:v>
                </c:pt>
                <c:pt idx="36760">
                  <c:v>-296.9425</c:v>
                </c:pt>
                <c:pt idx="36761">
                  <c:v>-296.94049999999999</c:v>
                </c:pt>
                <c:pt idx="36762">
                  <c:v>-296.93849999999998</c:v>
                </c:pt>
                <c:pt idx="36763">
                  <c:v>-296.93649999999997</c:v>
                </c:pt>
                <c:pt idx="36764">
                  <c:v>-296.93449999999996</c:v>
                </c:pt>
                <c:pt idx="36765">
                  <c:v>-296.9325</c:v>
                </c:pt>
                <c:pt idx="36766">
                  <c:v>-296.93049999999999</c:v>
                </c:pt>
                <c:pt idx="36767">
                  <c:v>-296.92849999999999</c:v>
                </c:pt>
                <c:pt idx="36768">
                  <c:v>-296.92649999999998</c:v>
                </c:pt>
                <c:pt idx="36769">
                  <c:v>-296.92449999999997</c:v>
                </c:pt>
                <c:pt idx="36770">
                  <c:v>-296.92249999999996</c:v>
                </c:pt>
                <c:pt idx="36771">
                  <c:v>-296.92049999999995</c:v>
                </c:pt>
                <c:pt idx="36772">
                  <c:v>-296.91849999999999</c:v>
                </c:pt>
                <c:pt idx="36773">
                  <c:v>-296.91649999999998</c:v>
                </c:pt>
                <c:pt idx="36774">
                  <c:v>-296.91449999999998</c:v>
                </c:pt>
                <c:pt idx="36775">
                  <c:v>-296.91249999999997</c:v>
                </c:pt>
                <c:pt idx="36776">
                  <c:v>-296.91049999999996</c:v>
                </c:pt>
                <c:pt idx="36777">
                  <c:v>-296.9085</c:v>
                </c:pt>
                <c:pt idx="36778">
                  <c:v>-296.90649999999999</c:v>
                </c:pt>
                <c:pt idx="36779">
                  <c:v>-296.90449999999998</c:v>
                </c:pt>
                <c:pt idx="36780">
                  <c:v>-296.90249999999997</c:v>
                </c:pt>
                <c:pt idx="36781">
                  <c:v>-296.90049999999997</c:v>
                </c:pt>
                <c:pt idx="36782">
                  <c:v>-296.89850000000001</c:v>
                </c:pt>
                <c:pt idx="36783">
                  <c:v>-296.89649999999995</c:v>
                </c:pt>
                <c:pt idx="36784">
                  <c:v>-296.89449999999999</c:v>
                </c:pt>
                <c:pt idx="36785">
                  <c:v>-296.89249999999998</c:v>
                </c:pt>
                <c:pt idx="36786">
                  <c:v>-296.89049999999997</c:v>
                </c:pt>
                <c:pt idx="36787">
                  <c:v>-296.88849999999996</c:v>
                </c:pt>
                <c:pt idx="36788">
                  <c:v>-296.88649999999996</c:v>
                </c:pt>
                <c:pt idx="36789">
                  <c:v>-296.8845</c:v>
                </c:pt>
                <c:pt idx="36790">
                  <c:v>-296.88249999999999</c:v>
                </c:pt>
                <c:pt idx="36791">
                  <c:v>-296.88049999999998</c:v>
                </c:pt>
                <c:pt idx="36792">
                  <c:v>-296.87849999999997</c:v>
                </c:pt>
                <c:pt idx="36793">
                  <c:v>-296.87649999999996</c:v>
                </c:pt>
                <c:pt idx="36794">
                  <c:v>-296.87450000000001</c:v>
                </c:pt>
                <c:pt idx="36795">
                  <c:v>-296.87249999999995</c:v>
                </c:pt>
                <c:pt idx="36796">
                  <c:v>-296.87049999999999</c:v>
                </c:pt>
                <c:pt idx="36797">
                  <c:v>-296.86849999999998</c:v>
                </c:pt>
                <c:pt idx="36798">
                  <c:v>-296.86649999999997</c:v>
                </c:pt>
                <c:pt idx="36799">
                  <c:v>-296.86449999999996</c:v>
                </c:pt>
                <c:pt idx="36800">
                  <c:v>-296.86249999999995</c:v>
                </c:pt>
                <c:pt idx="36801">
                  <c:v>-296.8605</c:v>
                </c:pt>
                <c:pt idx="36802">
                  <c:v>-296.85849999999999</c:v>
                </c:pt>
                <c:pt idx="36803">
                  <c:v>-296.85649999999998</c:v>
                </c:pt>
                <c:pt idx="36804">
                  <c:v>-296.85449999999997</c:v>
                </c:pt>
                <c:pt idx="36805">
                  <c:v>-296.85249999999996</c:v>
                </c:pt>
                <c:pt idx="36806">
                  <c:v>-296.85050000000001</c:v>
                </c:pt>
                <c:pt idx="36807">
                  <c:v>-296.84849999999994</c:v>
                </c:pt>
                <c:pt idx="36808">
                  <c:v>-296.84649999999999</c:v>
                </c:pt>
                <c:pt idx="36809">
                  <c:v>-296.84449999999998</c:v>
                </c:pt>
                <c:pt idx="36810">
                  <c:v>-296.84249999999997</c:v>
                </c:pt>
                <c:pt idx="36811">
                  <c:v>-296.84049999999996</c:v>
                </c:pt>
                <c:pt idx="36812">
                  <c:v>-296.83849999999995</c:v>
                </c:pt>
                <c:pt idx="36813">
                  <c:v>-296.8365</c:v>
                </c:pt>
                <c:pt idx="36814">
                  <c:v>-296.83449999999999</c:v>
                </c:pt>
                <c:pt idx="36815">
                  <c:v>-296.83249999999998</c:v>
                </c:pt>
                <c:pt idx="36816">
                  <c:v>-296.83049999999997</c:v>
                </c:pt>
                <c:pt idx="36817">
                  <c:v>-296.82849999999996</c:v>
                </c:pt>
                <c:pt idx="36818">
                  <c:v>-296.82650000000001</c:v>
                </c:pt>
                <c:pt idx="36819">
                  <c:v>-296.82449999999994</c:v>
                </c:pt>
                <c:pt idx="36820">
                  <c:v>-296.82249999999999</c:v>
                </c:pt>
                <c:pt idx="36821">
                  <c:v>-296.82049999999998</c:v>
                </c:pt>
                <c:pt idx="36822">
                  <c:v>-296.81849999999997</c:v>
                </c:pt>
                <c:pt idx="36823">
                  <c:v>-296.81649999999996</c:v>
                </c:pt>
                <c:pt idx="36824">
                  <c:v>-296.81449999999995</c:v>
                </c:pt>
                <c:pt idx="36825">
                  <c:v>-296.8125</c:v>
                </c:pt>
                <c:pt idx="36826">
                  <c:v>-296.81049999999999</c:v>
                </c:pt>
                <c:pt idx="36827">
                  <c:v>-296.80849999999998</c:v>
                </c:pt>
                <c:pt idx="36828">
                  <c:v>-296.80649999999997</c:v>
                </c:pt>
                <c:pt idx="36829">
                  <c:v>-296.80449999999996</c:v>
                </c:pt>
                <c:pt idx="36830">
                  <c:v>-296.80250000000001</c:v>
                </c:pt>
                <c:pt idx="36831">
                  <c:v>-296.80049999999994</c:v>
                </c:pt>
                <c:pt idx="36832">
                  <c:v>-296.79849999999999</c:v>
                </c:pt>
                <c:pt idx="36833">
                  <c:v>-296.79649999999998</c:v>
                </c:pt>
                <c:pt idx="36834">
                  <c:v>-296.79449999999997</c:v>
                </c:pt>
                <c:pt idx="36835">
                  <c:v>-296.79249999999996</c:v>
                </c:pt>
                <c:pt idx="36836">
                  <c:v>-296.79049999999995</c:v>
                </c:pt>
                <c:pt idx="36837">
                  <c:v>-296.7885</c:v>
                </c:pt>
                <c:pt idx="36838">
                  <c:v>-296.78649999999999</c:v>
                </c:pt>
                <c:pt idx="36839">
                  <c:v>-296.78449999999998</c:v>
                </c:pt>
                <c:pt idx="36840">
                  <c:v>-296.78249999999997</c:v>
                </c:pt>
                <c:pt idx="36841">
                  <c:v>-296.78049999999996</c:v>
                </c:pt>
                <c:pt idx="36842">
                  <c:v>-296.77850000000001</c:v>
                </c:pt>
                <c:pt idx="36843">
                  <c:v>-296.77649999999994</c:v>
                </c:pt>
                <c:pt idx="36844">
                  <c:v>-296.77449999999999</c:v>
                </c:pt>
                <c:pt idx="36845">
                  <c:v>-296.77249999999998</c:v>
                </c:pt>
                <c:pt idx="36846">
                  <c:v>-296.77049999999997</c:v>
                </c:pt>
                <c:pt idx="36847">
                  <c:v>-296.76849999999996</c:v>
                </c:pt>
                <c:pt idx="36848">
                  <c:v>-296.76649999999995</c:v>
                </c:pt>
                <c:pt idx="36849">
                  <c:v>-296.7645</c:v>
                </c:pt>
                <c:pt idx="36850">
                  <c:v>-296.76249999999999</c:v>
                </c:pt>
                <c:pt idx="36851">
                  <c:v>-296.76049999999998</c:v>
                </c:pt>
                <c:pt idx="36852">
                  <c:v>-296.75849999999997</c:v>
                </c:pt>
                <c:pt idx="36853">
                  <c:v>-296.75649999999996</c:v>
                </c:pt>
                <c:pt idx="36854">
                  <c:v>-296.75450000000001</c:v>
                </c:pt>
                <c:pt idx="36855">
                  <c:v>-296.7525</c:v>
                </c:pt>
                <c:pt idx="36856">
                  <c:v>-296.75049999999999</c:v>
                </c:pt>
                <c:pt idx="36857">
                  <c:v>-296.74849999999998</c:v>
                </c:pt>
                <c:pt idx="36858">
                  <c:v>-296.74649999999997</c:v>
                </c:pt>
                <c:pt idx="36859">
                  <c:v>-296.74449999999996</c:v>
                </c:pt>
                <c:pt idx="36860">
                  <c:v>-296.74249999999995</c:v>
                </c:pt>
                <c:pt idx="36861">
                  <c:v>-296.7405</c:v>
                </c:pt>
                <c:pt idx="36862">
                  <c:v>-296.73849999999999</c:v>
                </c:pt>
                <c:pt idx="36863">
                  <c:v>-296.73649999999998</c:v>
                </c:pt>
                <c:pt idx="36864">
                  <c:v>-296.73449999999997</c:v>
                </c:pt>
                <c:pt idx="36865">
                  <c:v>-296.73249999999996</c:v>
                </c:pt>
                <c:pt idx="36866">
                  <c:v>-296.73050000000001</c:v>
                </c:pt>
                <c:pt idx="36867">
                  <c:v>-296.7285</c:v>
                </c:pt>
                <c:pt idx="36868">
                  <c:v>-296.72649999999999</c:v>
                </c:pt>
                <c:pt idx="36869">
                  <c:v>-296.72449999999998</c:v>
                </c:pt>
                <c:pt idx="36870">
                  <c:v>-296.72249999999997</c:v>
                </c:pt>
                <c:pt idx="36871">
                  <c:v>-296.72049999999996</c:v>
                </c:pt>
                <c:pt idx="36872">
                  <c:v>-296.71849999999995</c:v>
                </c:pt>
                <c:pt idx="36873">
                  <c:v>-296.7165</c:v>
                </c:pt>
                <c:pt idx="36874">
                  <c:v>-296.71449999999999</c:v>
                </c:pt>
                <c:pt idx="36875">
                  <c:v>-296.71249999999998</c:v>
                </c:pt>
                <c:pt idx="36876">
                  <c:v>-296.71049999999997</c:v>
                </c:pt>
                <c:pt idx="36877">
                  <c:v>-296.70849999999996</c:v>
                </c:pt>
                <c:pt idx="36878">
                  <c:v>-296.70650000000001</c:v>
                </c:pt>
                <c:pt idx="36879">
                  <c:v>-296.7045</c:v>
                </c:pt>
                <c:pt idx="36880">
                  <c:v>-296.70249999999999</c:v>
                </c:pt>
                <c:pt idx="36881">
                  <c:v>-296.70049999999998</c:v>
                </c:pt>
                <c:pt idx="36882">
                  <c:v>-296.69849999999997</c:v>
                </c:pt>
                <c:pt idx="36883">
                  <c:v>-296.69649999999996</c:v>
                </c:pt>
                <c:pt idx="36884">
                  <c:v>-296.69449999999995</c:v>
                </c:pt>
                <c:pt idx="36885">
                  <c:v>-296.6925</c:v>
                </c:pt>
                <c:pt idx="36886">
                  <c:v>-296.69049999999999</c:v>
                </c:pt>
                <c:pt idx="36887">
                  <c:v>-296.68849999999998</c:v>
                </c:pt>
                <c:pt idx="36888">
                  <c:v>-296.68649999999997</c:v>
                </c:pt>
                <c:pt idx="36889">
                  <c:v>-296.68449999999996</c:v>
                </c:pt>
                <c:pt idx="36890">
                  <c:v>-296.6825</c:v>
                </c:pt>
                <c:pt idx="36891">
                  <c:v>-296.68049999999999</c:v>
                </c:pt>
                <c:pt idx="36892">
                  <c:v>-296.67849999999999</c:v>
                </c:pt>
                <c:pt idx="36893">
                  <c:v>-296.67649999999998</c:v>
                </c:pt>
                <c:pt idx="36894">
                  <c:v>-296.67449999999997</c:v>
                </c:pt>
                <c:pt idx="36895">
                  <c:v>-296.67249999999996</c:v>
                </c:pt>
                <c:pt idx="36896">
                  <c:v>-296.67049999999995</c:v>
                </c:pt>
                <c:pt idx="36897">
                  <c:v>-296.66849999999999</c:v>
                </c:pt>
                <c:pt idx="36898">
                  <c:v>-296.66649999999998</c:v>
                </c:pt>
                <c:pt idx="36899">
                  <c:v>-296.66449999999998</c:v>
                </c:pt>
                <c:pt idx="36900">
                  <c:v>-296.66249999999997</c:v>
                </c:pt>
                <c:pt idx="36901">
                  <c:v>-296.66049999999996</c:v>
                </c:pt>
                <c:pt idx="36902">
                  <c:v>-296.6585</c:v>
                </c:pt>
                <c:pt idx="36903">
                  <c:v>-296.65649999999999</c:v>
                </c:pt>
                <c:pt idx="36904">
                  <c:v>-296.65449999999998</c:v>
                </c:pt>
                <c:pt idx="36905">
                  <c:v>-296.65249999999997</c:v>
                </c:pt>
                <c:pt idx="36906">
                  <c:v>-296.65049999999997</c:v>
                </c:pt>
                <c:pt idx="36907">
                  <c:v>-296.64850000000001</c:v>
                </c:pt>
                <c:pt idx="36908">
                  <c:v>-296.64649999999995</c:v>
                </c:pt>
                <c:pt idx="36909">
                  <c:v>-296.64449999999999</c:v>
                </c:pt>
                <c:pt idx="36910">
                  <c:v>-296.64249999999998</c:v>
                </c:pt>
                <c:pt idx="36911">
                  <c:v>-296.64049999999997</c:v>
                </c:pt>
                <c:pt idx="36912">
                  <c:v>-296.63849999999996</c:v>
                </c:pt>
                <c:pt idx="36913">
                  <c:v>-296.63649999999996</c:v>
                </c:pt>
                <c:pt idx="36914">
                  <c:v>-296.6345</c:v>
                </c:pt>
                <c:pt idx="36915">
                  <c:v>-296.63249999999999</c:v>
                </c:pt>
                <c:pt idx="36916">
                  <c:v>-296.63049999999998</c:v>
                </c:pt>
                <c:pt idx="36917">
                  <c:v>-296.62849999999997</c:v>
                </c:pt>
                <c:pt idx="36918">
                  <c:v>-296.62649999999996</c:v>
                </c:pt>
                <c:pt idx="36919">
                  <c:v>-296.62450000000001</c:v>
                </c:pt>
                <c:pt idx="36920">
                  <c:v>-296.62249999999995</c:v>
                </c:pt>
                <c:pt idx="36921">
                  <c:v>-296.62049999999999</c:v>
                </c:pt>
                <c:pt idx="36922">
                  <c:v>-296.61849999999998</c:v>
                </c:pt>
                <c:pt idx="36923">
                  <c:v>-296.61649999999997</c:v>
                </c:pt>
                <c:pt idx="36924">
                  <c:v>-296.61449999999996</c:v>
                </c:pt>
                <c:pt idx="36925">
                  <c:v>-296.61249999999995</c:v>
                </c:pt>
                <c:pt idx="36926">
                  <c:v>-296.6105</c:v>
                </c:pt>
                <c:pt idx="36927">
                  <c:v>-296.60849999999999</c:v>
                </c:pt>
                <c:pt idx="36928">
                  <c:v>-296.60649999999998</c:v>
                </c:pt>
                <c:pt idx="36929">
                  <c:v>-296.60449999999997</c:v>
                </c:pt>
                <c:pt idx="36930">
                  <c:v>-296.60249999999996</c:v>
                </c:pt>
                <c:pt idx="36931">
                  <c:v>-296.60050000000001</c:v>
                </c:pt>
                <c:pt idx="36932">
                  <c:v>-296.59849999999994</c:v>
                </c:pt>
                <c:pt idx="36933">
                  <c:v>-296.59649999999999</c:v>
                </c:pt>
                <c:pt idx="36934">
                  <c:v>-296.59449999999998</c:v>
                </c:pt>
                <c:pt idx="36935">
                  <c:v>-296.59249999999997</c:v>
                </c:pt>
                <c:pt idx="36936">
                  <c:v>-296.59049999999996</c:v>
                </c:pt>
                <c:pt idx="36937">
                  <c:v>-296.58849999999995</c:v>
                </c:pt>
                <c:pt idx="36938">
                  <c:v>-296.5865</c:v>
                </c:pt>
                <c:pt idx="36939">
                  <c:v>-296.58449999999999</c:v>
                </c:pt>
                <c:pt idx="36940">
                  <c:v>-296.58249999999998</c:v>
                </c:pt>
                <c:pt idx="36941">
                  <c:v>-296.58049999999997</c:v>
                </c:pt>
                <c:pt idx="36942">
                  <c:v>-296.57849999999996</c:v>
                </c:pt>
                <c:pt idx="36943">
                  <c:v>-296.57650000000001</c:v>
                </c:pt>
                <c:pt idx="36944">
                  <c:v>-296.57449999999994</c:v>
                </c:pt>
                <c:pt idx="36945">
                  <c:v>-296.57249999999999</c:v>
                </c:pt>
                <c:pt idx="36946">
                  <c:v>-296.57049999999998</c:v>
                </c:pt>
                <c:pt idx="36947">
                  <c:v>-296.56849999999997</c:v>
                </c:pt>
                <c:pt idx="36948">
                  <c:v>-296.56649999999996</c:v>
                </c:pt>
                <c:pt idx="36949">
                  <c:v>-296.56449999999995</c:v>
                </c:pt>
                <c:pt idx="36950">
                  <c:v>-296.5625</c:v>
                </c:pt>
                <c:pt idx="36951">
                  <c:v>-296.56049999999999</c:v>
                </c:pt>
                <c:pt idx="36952">
                  <c:v>-296.55849999999998</c:v>
                </c:pt>
                <c:pt idx="36953">
                  <c:v>-296.55649999999997</c:v>
                </c:pt>
                <c:pt idx="36954">
                  <c:v>-296.55449999999996</c:v>
                </c:pt>
                <c:pt idx="36955">
                  <c:v>-296.55250000000001</c:v>
                </c:pt>
                <c:pt idx="36956">
                  <c:v>-296.55049999999994</c:v>
                </c:pt>
                <c:pt idx="36957">
                  <c:v>-296.54849999999999</c:v>
                </c:pt>
                <c:pt idx="36958">
                  <c:v>-296.54649999999998</c:v>
                </c:pt>
                <c:pt idx="36959">
                  <c:v>-296.54449999999997</c:v>
                </c:pt>
                <c:pt idx="36960">
                  <c:v>-296.54249999999996</c:v>
                </c:pt>
                <c:pt idx="36961">
                  <c:v>-296.54049999999995</c:v>
                </c:pt>
                <c:pt idx="36962">
                  <c:v>-296.5385</c:v>
                </c:pt>
                <c:pt idx="36963">
                  <c:v>-296.53649999999999</c:v>
                </c:pt>
                <c:pt idx="36964">
                  <c:v>-296.53449999999998</c:v>
                </c:pt>
                <c:pt idx="36965">
                  <c:v>-296.53249999999997</c:v>
                </c:pt>
                <c:pt idx="36966">
                  <c:v>-296.53049999999996</c:v>
                </c:pt>
                <c:pt idx="36967">
                  <c:v>-296.52850000000001</c:v>
                </c:pt>
                <c:pt idx="36968">
                  <c:v>-296.52649999999994</c:v>
                </c:pt>
                <c:pt idx="36969">
                  <c:v>-296.52449999999999</c:v>
                </c:pt>
                <c:pt idx="36970">
                  <c:v>-296.52249999999998</c:v>
                </c:pt>
                <c:pt idx="36971">
                  <c:v>-296.52049999999997</c:v>
                </c:pt>
                <c:pt idx="36972">
                  <c:v>-296.51849999999996</c:v>
                </c:pt>
                <c:pt idx="36973">
                  <c:v>-296.51649999999995</c:v>
                </c:pt>
                <c:pt idx="36974">
                  <c:v>-296.5145</c:v>
                </c:pt>
                <c:pt idx="36975">
                  <c:v>-296.51249999999999</c:v>
                </c:pt>
                <c:pt idx="36976">
                  <c:v>-296.51049999999998</c:v>
                </c:pt>
                <c:pt idx="36977">
                  <c:v>-296.50849999999997</c:v>
                </c:pt>
                <c:pt idx="36978">
                  <c:v>-296.50649999999996</c:v>
                </c:pt>
                <c:pt idx="36979">
                  <c:v>-296.50450000000001</c:v>
                </c:pt>
                <c:pt idx="36980">
                  <c:v>-296.5025</c:v>
                </c:pt>
                <c:pt idx="36981">
                  <c:v>-296.50049999999999</c:v>
                </c:pt>
                <c:pt idx="36982">
                  <c:v>-296.49849999999998</c:v>
                </c:pt>
                <c:pt idx="36983">
                  <c:v>-296.49649999999997</c:v>
                </c:pt>
                <c:pt idx="36984">
                  <c:v>-296.49449999999996</c:v>
                </c:pt>
                <c:pt idx="36985">
                  <c:v>-296.49249999999995</c:v>
                </c:pt>
                <c:pt idx="36986">
                  <c:v>-296.4905</c:v>
                </c:pt>
                <c:pt idx="36987">
                  <c:v>-296.48849999999999</c:v>
                </c:pt>
                <c:pt idx="36988">
                  <c:v>-296.48649999999998</c:v>
                </c:pt>
                <c:pt idx="36989">
                  <c:v>-296.48449999999997</c:v>
                </c:pt>
                <c:pt idx="36990">
                  <c:v>-296.48249999999996</c:v>
                </c:pt>
                <c:pt idx="36991">
                  <c:v>-296.48050000000001</c:v>
                </c:pt>
                <c:pt idx="36992">
                  <c:v>-296.4785</c:v>
                </c:pt>
                <c:pt idx="36993">
                  <c:v>-296.47649999999999</c:v>
                </c:pt>
                <c:pt idx="36994">
                  <c:v>-296.47449999999998</c:v>
                </c:pt>
                <c:pt idx="36995">
                  <c:v>-296.47249999999997</c:v>
                </c:pt>
                <c:pt idx="36996">
                  <c:v>-296.47049999999996</c:v>
                </c:pt>
                <c:pt idx="36997">
                  <c:v>-296.46849999999995</c:v>
                </c:pt>
                <c:pt idx="36998">
                  <c:v>-296.4665</c:v>
                </c:pt>
                <c:pt idx="36999">
                  <c:v>-296.46449999999999</c:v>
                </c:pt>
                <c:pt idx="37000">
                  <c:v>-296.46249999999998</c:v>
                </c:pt>
                <c:pt idx="37001">
                  <c:v>-296.46049999999997</c:v>
                </c:pt>
                <c:pt idx="37002">
                  <c:v>-296.45849999999996</c:v>
                </c:pt>
                <c:pt idx="37003">
                  <c:v>-296.45650000000001</c:v>
                </c:pt>
                <c:pt idx="37004">
                  <c:v>-296.4545</c:v>
                </c:pt>
                <c:pt idx="37005">
                  <c:v>-296.45249999999999</c:v>
                </c:pt>
                <c:pt idx="37006">
                  <c:v>-296.45049999999998</c:v>
                </c:pt>
                <c:pt idx="37007">
                  <c:v>-296.44849999999997</c:v>
                </c:pt>
                <c:pt idx="37008">
                  <c:v>-296.44649999999996</c:v>
                </c:pt>
                <c:pt idx="37009">
                  <c:v>-296.44449999999995</c:v>
                </c:pt>
                <c:pt idx="37010">
                  <c:v>-296.4425</c:v>
                </c:pt>
                <c:pt idx="37011">
                  <c:v>-296.44049999999999</c:v>
                </c:pt>
                <c:pt idx="37012">
                  <c:v>-296.43849999999998</c:v>
                </c:pt>
                <c:pt idx="37013">
                  <c:v>-296.43649999999997</c:v>
                </c:pt>
                <c:pt idx="37014">
                  <c:v>-296.43449999999996</c:v>
                </c:pt>
                <c:pt idx="37015">
                  <c:v>-296.4325</c:v>
                </c:pt>
                <c:pt idx="37016">
                  <c:v>-296.43049999999999</c:v>
                </c:pt>
                <c:pt idx="37017">
                  <c:v>-296.42849999999999</c:v>
                </c:pt>
                <c:pt idx="37018">
                  <c:v>-296.42649999999998</c:v>
                </c:pt>
                <c:pt idx="37019">
                  <c:v>-296.42449999999997</c:v>
                </c:pt>
                <c:pt idx="37020">
                  <c:v>-296.42249999999996</c:v>
                </c:pt>
                <c:pt idx="37021">
                  <c:v>-296.42049999999995</c:v>
                </c:pt>
                <c:pt idx="37022">
                  <c:v>-296.41849999999999</c:v>
                </c:pt>
                <c:pt idx="37023">
                  <c:v>-296.41649999999998</c:v>
                </c:pt>
                <c:pt idx="37024">
                  <c:v>-296.41449999999998</c:v>
                </c:pt>
                <c:pt idx="37025">
                  <c:v>-296.41249999999997</c:v>
                </c:pt>
                <c:pt idx="37026">
                  <c:v>-296.41049999999996</c:v>
                </c:pt>
                <c:pt idx="37027">
                  <c:v>-296.4085</c:v>
                </c:pt>
                <c:pt idx="37028">
                  <c:v>-296.40649999999999</c:v>
                </c:pt>
                <c:pt idx="37029">
                  <c:v>-296.40449999999998</c:v>
                </c:pt>
                <c:pt idx="37030">
                  <c:v>-296.40249999999997</c:v>
                </c:pt>
                <c:pt idx="37031">
                  <c:v>-296.40049999999997</c:v>
                </c:pt>
                <c:pt idx="37032">
                  <c:v>-296.39850000000001</c:v>
                </c:pt>
                <c:pt idx="37033">
                  <c:v>-296.39649999999995</c:v>
                </c:pt>
                <c:pt idx="37034">
                  <c:v>-296.39449999999999</c:v>
                </c:pt>
                <c:pt idx="37035">
                  <c:v>-296.39249999999998</c:v>
                </c:pt>
                <c:pt idx="37036">
                  <c:v>-296.39049999999997</c:v>
                </c:pt>
                <c:pt idx="37037">
                  <c:v>-296.38849999999996</c:v>
                </c:pt>
                <c:pt idx="37038">
                  <c:v>-296.38649999999996</c:v>
                </c:pt>
                <c:pt idx="37039">
                  <c:v>-296.3845</c:v>
                </c:pt>
                <c:pt idx="37040">
                  <c:v>-296.38249999999999</c:v>
                </c:pt>
                <c:pt idx="37041">
                  <c:v>-296.38049999999998</c:v>
                </c:pt>
                <c:pt idx="37042">
                  <c:v>-296.37849999999997</c:v>
                </c:pt>
                <c:pt idx="37043">
                  <c:v>-296.37649999999996</c:v>
                </c:pt>
                <c:pt idx="37044">
                  <c:v>-296.37450000000001</c:v>
                </c:pt>
                <c:pt idx="37045">
                  <c:v>-296.37249999999995</c:v>
                </c:pt>
                <c:pt idx="37046">
                  <c:v>-296.37049999999999</c:v>
                </c:pt>
                <c:pt idx="37047">
                  <c:v>-296.36849999999998</c:v>
                </c:pt>
                <c:pt idx="37048">
                  <c:v>-296.36649999999997</c:v>
                </c:pt>
                <c:pt idx="37049">
                  <c:v>-296.36449999999996</c:v>
                </c:pt>
                <c:pt idx="37050">
                  <c:v>-296.36249999999995</c:v>
                </c:pt>
                <c:pt idx="37051">
                  <c:v>-296.3605</c:v>
                </c:pt>
                <c:pt idx="37052">
                  <c:v>-296.35849999999999</c:v>
                </c:pt>
                <c:pt idx="37053">
                  <c:v>-296.35649999999998</c:v>
                </c:pt>
                <c:pt idx="37054">
                  <c:v>-296.35449999999997</c:v>
                </c:pt>
                <c:pt idx="37055">
                  <c:v>-296.35249999999996</c:v>
                </c:pt>
                <c:pt idx="37056">
                  <c:v>-296.35050000000001</c:v>
                </c:pt>
                <c:pt idx="37057">
                  <c:v>-296.34849999999994</c:v>
                </c:pt>
                <c:pt idx="37058">
                  <c:v>-296.34649999999999</c:v>
                </c:pt>
                <c:pt idx="37059">
                  <c:v>-296.34449999999998</c:v>
                </c:pt>
                <c:pt idx="37060">
                  <c:v>-296.34249999999997</c:v>
                </c:pt>
                <c:pt idx="37061">
                  <c:v>-296.34049999999996</c:v>
                </c:pt>
                <c:pt idx="37062">
                  <c:v>-296.33849999999995</c:v>
                </c:pt>
                <c:pt idx="37063">
                  <c:v>-296.3365</c:v>
                </c:pt>
                <c:pt idx="37064">
                  <c:v>-296.33449999999999</c:v>
                </c:pt>
                <c:pt idx="37065">
                  <c:v>-296.33249999999998</c:v>
                </c:pt>
                <c:pt idx="37066">
                  <c:v>-296.33049999999997</c:v>
                </c:pt>
                <c:pt idx="37067">
                  <c:v>-296.32849999999996</c:v>
                </c:pt>
                <c:pt idx="37068">
                  <c:v>-296.32650000000001</c:v>
                </c:pt>
                <c:pt idx="37069">
                  <c:v>-296.32449999999994</c:v>
                </c:pt>
                <c:pt idx="37070">
                  <c:v>-296.32249999999999</c:v>
                </c:pt>
                <c:pt idx="37071">
                  <c:v>-296.32049999999998</c:v>
                </c:pt>
                <c:pt idx="37072">
                  <c:v>-296.31849999999997</c:v>
                </c:pt>
                <c:pt idx="37073">
                  <c:v>-296.31649999999996</c:v>
                </c:pt>
                <c:pt idx="37074">
                  <c:v>-296.31449999999995</c:v>
                </c:pt>
                <c:pt idx="37075">
                  <c:v>-296.3125</c:v>
                </c:pt>
                <c:pt idx="37076">
                  <c:v>-296.31049999999999</c:v>
                </c:pt>
                <c:pt idx="37077">
                  <c:v>-296.30849999999998</c:v>
                </c:pt>
                <c:pt idx="37078">
                  <c:v>-296.30649999999997</c:v>
                </c:pt>
                <c:pt idx="37079">
                  <c:v>-296.30449999999996</c:v>
                </c:pt>
                <c:pt idx="37080">
                  <c:v>-296.30250000000001</c:v>
                </c:pt>
                <c:pt idx="37081">
                  <c:v>-296.30049999999994</c:v>
                </c:pt>
                <c:pt idx="37082">
                  <c:v>-296.29849999999999</c:v>
                </c:pt>
                <c:pt idx="37083">
                  <c:v>-296.29649999999998</c:v>
                </c:pt>
                <c:pt idx="37084">
                  <c:v>-296.29449999999997</c:v>
                </c:pt>
                <c:pt idx="37085">
                  <c:v>-296.29249999999996</c:v>
                </c:pt>
                <c:pt idx="37086">
                  <c:v>-296.29049999999995</c:v>
                </c:pt>
                <c:pt idx="37087">
                  <c:v>-296.2885</c:v>
                </c:pt>
                <c:pt idx="37088">
                  <c:v>-296.28649999999999</c:v>
                </c:pt>
                <c:pt idx="37089">
                  <c:v>-296.28449999999998</c:v>
                </c:pt>
                <c:pt idx="37090">
                  <c:v>-296.28249999999997</c:v>
                </c:pt>
                <c:pt idx="37091">
                  <c:v>-296.28049999999996</c:v>
                </c:pt>
                <c:pt idx="37092">
                  <c:v>-296.27850000000001</c:v>
                </c:pt>
                <c:pt idx="37093">
                  <c:v>-296.27649999999994</c:v>
                </c:pt>
                <c:pt idx="37094">
                  <c:v>-296.27449999999999</c:v>
                </c:pt>
                <c:pt idx="37095">
                  <c:v>-296.27249999999998</c:v>
                </c:pt>
                <c:pt idx="37096">
                  <c:v>-296.27049999999997</c:v>
                </c:pt>
                <c:pt idx="37097">
                  <c:v>-296.26849999999996</c:v>
                </c:pt>
                <c:pt idx="37098">
                  <c:v>-296.26649999999995</c:v>
                </c:pt>
                <c:pt idx="37099">
                  <c:v>-296.2645</c:v>
                </c:pt>
                <c:pt idx="37100">
                  <c:v>-296.26249999999999</c:v>
                </c:pt>
                <c:pt idx="37101">
                  <c:v>-296.26049999999998</c:v>
                </c:pt>
                <c:pt idx="37102">
                  <c:v>-296.25849999999997</c:v>
                </c:pt>
                <c:pt idx="37103">
                  <c:v>-296.25649999999996</c:v>
                </c:pt>
                <c:pt idx="37104">
                  <c:v>-296.25450000000001</c:v>
                </c:pt>
                <c:pt idx="37105">
                  <c:v>-296.2525</c:v>
                </c:pt>
                <c:pt idx="37106">
                  <c:v>-296.25049999999999</c:v>
                </c:pt>
                <c:pt idx="37107">
                  <c:v>-296.24849999999998</c:v>
                </c:pt>
                <c:pt idx="37108">
                  <c:v>-296.24649999999997</c:v>
                </c:pt>
                <c:pt idx="37109">
                  <c:v>-296.24449999999996</c:v>
                </c:pt>
                <c:pt idx="37110">
                  <c:v>-296.24249999999995</c:v>
                </c:pt>
                <c:pt idx="37111">
                  <c:v>-296.2405</c:v>
                </c:pt>
                <c:pt idx="37112">
                  <c:v>-296.23849999999999</c:v>
                </c:pt>
                <c:pt idx="37113">
                  <c:v>-296.23649999999998</c:v>
                </c:pt>
                <c:pt idx="37114">
                  <c:v>-296.23449999999997</c:v>
                </c:pt>
                <c:pt idx="37115">
                  <c:v>-296.23249999999996</c:v>
                </c:pt>
                <c:pt idx="37116">
                  <c:v>-296.23050000000001</c:v>
                </c:pt>
                <c:pt idx="37117">
                  <c:v>-296.2285</c:v>
                </c:pt>
                <c:pt idx="37118">
                  <c:v>-296.22649999999999</c:v>
                </c:pt>
                <c:pt idx="37119">
                  <c:v>-296.22449999999998</c:v>
                </c:pt>
                <c:pt idx="37120">
                  <c:v>-296.22249999999997</c:v>
                </c:pt>
                <c:pt idx="37121">
                  <c:v>-296.22049999999996</c:v>
                </c:pt>
                <c:pt idx="37122">
                  <c:v>-296.21849999999995</c:v>
                </c:pt>
                <c:pt idx="37123">
                  <c:v>-296.2165</c:v>
                </c:pt>
                <c:pt idx="37124">
                  <c:v>-296.21449999999999</c:v>
                </c:pt>
                <c:pt idx="37125">
                  <c:v>-296.21249999999998</c:v>
                </c:pt>
                <c:pt idx="37126">
                  <c:v>-296.21049999999997</c:v>
                </c:pt>
                <c:pt idx="37127">
                  <c:v>-296.20849999999996</c:v>
                </c:pt>
                <c:pt idx="37128">
                  <c:v>-296.20650000000001</c:v>
                </c:pt>
                <c:pt idx="37129">
                  <c:v>-296.2045</c:v>
                </c:pt>
                <c:pt idx="37130">
                  <c:v>-296.20249999999999</c:v>
                </c:pt>
                <c:pt idx="37131">
                  <c:v>-296.20049999999998</c:v>
                </c:pt>
                <c:pt idx="37132">
                  <c:v>-296.19849999999997</c:v>
                </c:pt>
                <c:pt idx="37133">
                  <c:v>-296.19649999999996</c:v>
                </c:pt>
                <c:pt idx="37134">
                  <c:v>-296.19449999999995</c:v>
                </c:pt>
                <c:pt idx="37135">
                  <c:v>-296.1925</c:v>
                </c:pt>
                <c:pt idx="37136">
                  <c:v>-296.19049999999999</c:v>
                </c:pt>
                <c:pt idx="37137">
                  <c:v>-296.18849999999998</c:v>
                </c:pt>
                <c:pt idx="37138">
                  <c:v>-296.18649999999997</c:v>
                </c:pt>
                <c:pt idx="37139">
                  <c:v>-296.18449999999996</c:v>
                </c:pt>
                <c:pt idx="37140">
                  <c:v>-296.1825</c:v>
                </c:pt>
                <c:pt idx="37141">
                  <c:v>-296.18049999999999</c:v>
                </c:pt>
                <c:pt idx="37142">
                  <c:v>-296.17849999999999</c:v>
                </c:pt>
                <c:pt idx="37143">
                  <c:v>-296.17649999999998</c:v>
                </c:pt>
                <c:pt idx="37144">
                  <c:v>-296.17449999999997</c:v>
                </c:pt>
                <c:pt idx="37145">
                  <c:v>-296.17249999999996</c:v>
                </c:pt>
                <c:pt idx="37146">
                  <c:v>-296.17049999999995</c:v>
                </c:pt>
                <c:pt idx="37147">
                  <c:v>-296.16849999999999</c:v>
                </c:pt>
                <c:pt idx="37148">
                  <c:v>-296.16649999999998</c:v>
                </c:pt>
                <c:pt idx="37149">
                  <c:v>-296.16449999999998</c:v>
                </c:pt>
                <c:pt idx="37150">
                  <c:v>-296.16249999999997</c:v>
                </c:pt>
                <c:pt idx="37151">
                  <c:v>-296.16049999999996</c:v>
                </c:pt>
                <c:pt idx="37152">
                  <c:v>-296.1585</c:v>
                </c:pt>
                <c:pt idx="37153">
                  <c:v>-296.15649999999999</c:v>
                </c:pt>
                <c:pt idx="37154">
                  <c:v>-296.15449999999998</c:v>
                </c:pt>
                <c:pt idx="37155">
                  <c:v>-296.15249999999997</c:v>
                </c:pt>
                <c:pt idx="37156">
                  <c:v>-296.15049999999997</c:v>
                </c:pt>
                <c:pt idx="37157">
                  <c:v>-296.14850000000001</c:v>
                </c:pt>
                <c:pt idx="37158">
                  <c:v>-296.14649999999995</c:v>
                </c:pt>
                <c:pt idx="37159">
                  <c:v>-296.14449999999999</c:v>
                </c:pt>
                <c:pt idx="37160">
                  <c:v>-296.14249999999998</c:v>
                </c:pt>
                <c:pt idx="37161">
                  <c:v>-296.14049999999997</c:v>
                </c:pt>
                <c:pt idx="37162">
                  <c:v>-296.13849999999996</c:v>
                </c:pt>
                <c:pt idx="37163">
                  <c:v>-296.13649999999996</c:v>
                </c:pt>
                <c:pt idx="37164">
                  <c:v>-296.1345</c:v>
                </c:pt>
                <c:pt idx="37165">
                  <c:v>-296.13249999999999</c:v>
                </c:pt>
                <c:pt idx="37166">
                  <c:v>-296.13049999999998</c:v>
                </c:pt>
                <c:pt idx="37167">
                  <c:v>-296.12849999999997</c:v>
                </c:pt>
                <c:pt idx="37168">
                  <c:v>-296.12649999999996</c:v>
                </c:pt>
                <c:pt idx="37169">
                  <c:v>-296.12450000000001</c:v>
                </c:pt>
                <c:pt idx="37170">
                  <c:v>-296.12249999999995</c:v>
                </c:pt>
                <c:pt idx="37171">
                  <c:v>-296.12049999999999</c:v>
                </c:pt>
                <c:pt idx="37172">
                  <c:v>-296.11849999999998</c:v>
                </c:pt>
                <c:pt idx="37173">
                  <c:v>-296.11649999999997</c:v>
                </c:pt>
                <c:pt idx="37174">
                  <c:v>-296.11449999999996</c:v>
                </c:pt>
                <c:pt idx="37175">
                  <c:v>-296.11249999999995</c:v>
                </c:pt>
                <c:pt idx="37176">
                  <c:v>-296.1105</c:v>
                </c:pt>
                <c:pt idx="37177">
                  <c:v>-296.10849999999999</c:v>
                </c:pt>
                <c:pt idx="37178">
                  <c:v>-296.10649999999998</c:v>
                </c:pt>
                <c:pt idx="37179">
                  <c:v>-296.10449999999997</c:v>
                </c:pt>
                <c:pt idx="37180">
                  <c:v>-296.10249999999996</c:v>
                </c:pt>
                <c:pt idx="37181">
                  <c:v>-296.10050000000001</c:v>
                </c:pt>
                <c:pt idx="37182">
                  <c:v>-296.09849999999994</c:v>
                </c:pt>
                <c:pt idx="37183">
                  <c:v>-296.09649999999999</c:v>
                </c:pt>
                <c:pt idx="37184">
                  <c:v>-296.09449999999998</c:v>
                </c:pt>
                <c:pt idx="37185">
                  <c:v>-296.09249999999997</c:v>
                </c:pt>
                <c:pt idx="37186">
                  <c:v>-296.09049999999996</c:v>
                </c:pt>
                <c:pt idx="37187">
                  <c:v>-296.08849999999995</c:v>
                </c:pt>
                <c:pt idx="37188">
                  <c:v>-296.0865</c:v>
                </c:pt>
                <c:pt idx="37189">
                  <c:v>-296.08449999999999</c:v>
                </c:pt>
                <c:pt idx="37190">
                  <c:v>-296.08249999999998</c:v>
                </c:pt>
                <c:pt idx="37191">
                  <c:v>-296.08049999999997</c:v>
                </c:pt>
                <c:pt idx="37192">
                  <c:v>-296.07849999999996</c:v>
                </c:pt>
                <c:pt idx="37193">
                  <c:v>-296.07650000000001</c:v>
                </c:pt>
                <c:pt idx="37194">
                  <c:v>-296.07449999999994</c:v>
                </c:pt>
                <c:pt idx="37195">
                  <c:v>-296.07249999999999</c:v>
                </c:pt>
                <c:pt idx="37196">
                  <c:v>-296.07049999999998</c:v>
                </c:pt>
                <c:pt idx="37197">
                  <c:v>-296.06849999999997</c:v>
                </c:pt>
                <c:pt idx="37198">
                  <c:v>-296.06649999999996</c:v>
                </c:pt>
                <c:pt idx="37199">
                  <c:v>-296.06449999999995</c:v>
                </c:pt>
                <c:pt idx="37200">
                  <c:v>-296.0625</c:v>
                </c:pt>
                <c:pt idx="37201">
                  <c:v>-296.06049999999999</c:v>
                </c:pt>
                <c:pt idx="37202">
                  <c:v>-296.05849999999998</c:v>
                </c:pt>
                <c:pt idx="37203">
                  <c:v>-296.05649999999997</c:v>
                </c:pt>
                <c:pt idx="37204">
                  <c:v>-296.05449999999996</c:v>
                </c:pt>
                <c:pt idx="37205">
                  <c:v>-296.05250000000001</c:v>
                </c:pt>
                <c:pt idx="37206">
                  <c:v>-296.05049999999994</c:v>
                </c:pt>
                <c:pt idx="37207">
                  <c:v>-296.04849999999999</c:v>
                </c:pt>
                <c:pt idx="37208">
                  <c:v>-296.04649999999998</c:v>
                </c:pt>
                <c:pt idx="37209">
                  <c:v>-296.04449999999997</c:v>
                </c:pt>
                <c:pt idx="37210">
                  <c:v>-296.04249999999996</c:v>
                </c:pt>
                <c:pt idx="37211">
                  <c:v>-296.04049999999995</c:v>
                </c:pt>
                <c:pt idx="37212">
                  <c:v>-296.0385</c:v>
                </c:pt>
                <c:pt idx="37213">
                  <c:v>-296.03649999999999</c:v>
                </c:pt>
                <c:pt idx="37214">
                  <c:v>-296.03449999999998</c:v>
                </c:pt>
                <c:pt idx="37215">
                  <c:v>-296.03249999999997</c:v>
                </c:pt>
                <c:pt idx="37216">
                  <c:v>-296.03049999999996</c:v>
                </c:pt>
                <c:pt idx="37217">
                  <c:v>-296.02850000000001</c:v>
                </c:pt>
                <c:pt idx="37218">
                  <c:v>-296.02649999999994</c:v>
                </c:pt>
                <c:pt idx="37219">
                  <c:v>-296.02449999999999</c:v>
                </c:pt>
                <c:pt idx="37220">
                  <c:v>-296.02249999999998</c:v>
                </c:pt>
                <c:pt idx="37221">
                  <c:v>-296.02049999999997</c:v>
                </c:pt>
                <c:pt idx="37222">
                  <c:v>-296.01849999999996</c:v>
                </c:pt>
                <c:pt idx="37223">
                  <c:v>-296.01649999999995</c:v>
                </c:pt>
                <c:pt idx="37224">
                  <c:v>-296.0145</c:v>
                </c:pt>
                <c:pt idx="37225">
                  <c:v>-296.01249999999999</c:v>
                </c:pt>
                <c:pt idx="37226">
                  <c:v>-296.01049999999998</c:v>
                </c:pt>
                <c:pt idx="37227">
                  <c:v>-296.00849999999997</c:v>
                </c:pt>
                <c:pt idx="37228">
                  <c:v>-296.00649999999996</c:v>
                </c:pt>
                <c:pt idx="37229">
                  <c:v>-296.00450000000001</c:v>
                </c:pt>
                <c:pt idx="37230">
                  <c:v>-296.0025</c:v>
                </c:pt>
                <c:pt idx="37231">
                  <c:v>-296.00049999999999</c:v>
                </c:pt>
                <c:pt idx="37232">
                  <c:v>-295.99849999999998</c:v>
                </c:pt>
                <c:pt idx="37233">
                  <c:v>-295.99649999999997</c:v>
                </c:pt>
                <c:pt idx="37234">
                  <c:v>-295.99449999999996</c:v>
                </c:pt>
                <c:pt idx="37235">
                  <c:v>-295.99249999999995</c:v>
                </c:pt>
                <c:pt idx="37236">
                  <c:v>-295.9905</c:v>
                </c:pt>
                <c:pt idx="37237">
                  <c:v>-295.98849999999999</c:v>
                </c:pt>
                <c:pt idx="37238">
                  <c:v>-295.98649999999998</c:v>
                </c:pt>
                <c:pt idx="37239">
                  <c:v>-295.98449999999997</c:v>
                </c:pt>
                <c:pt idx="37240">
                  <c:v>-295.98249999999996</c:v>
                </c:pt>
                <c:pt idx="37241">
                  <c:v>-295.98050000000001</c:v>
                </c:pt>
                <c:pt idx="37242">
                  <c:v>-295.9785</c:v>
                </c:pt>
                <c:pt idx="37243">
                  <c:v>-295.97649999999999</c:v>
                </c:pt>
                <c:pt idx="37244">
                  <c:v>-295.97449999999998</c:v>
                </c:pt>
                <c:pt idx="37245">
                  <c:v>-295.97249999999997</c:v>
                </c:pt>
                <c:pt idx="37246">
                  <c:v>-295.97049999999996</c:v>
                </c:pt>
                <c:pt idx="37247">
                  <c:v>-295.96849999999995</c:v>
                </c:pt>
                <c:pt idx="37248">
                  <c:v>-295.9665</c:v>
                </c:pt>
                <c:pt idx="37249">
                  <c:v>-295.96449999999999</c:v>
                </c:pt>
                <c:pt idx="37250">
                  <c:v>-295.96249999999998</c:v>
                </c:pt>
                <c:pt idx="37251">
                  <c:v>-295.96049999999997</c:v>
                </c:pt>
                <c:pt idx="37252">
                  <c:v>-295.95849999999996</c:v>
                </c:pt>
                <c:pt idx="37253">
                  <c:v>-295.95650000000001</c:v>
                </c:pt>
                <c:pt idx="37254">
                  <c:v>-295.9545</c:v>
                </c:pt>
                <c:pt idx="37255">
                  <c:v>-295.95249999999999</c:v>
                </c:pt>
                <c:pt idx="37256">
                  <c:v>-295.95049999999998</c:v>
                </c:pt>
                <c:pt idx="37257">
                  <c:v>-295.94849999999997</c:v>
                </c:pt>
                <c:pt idx="37258">
                  <c:v>-295.94649999999996</c:v>
                </c:pt>
                <c:pt idx="37259">
                  <c:v>-295.94449999999995</c:v>
                </c:pt>
                <c:pt idx="37260">
                  <c:v>-295.9425</c:v>
                </c:pt>
                <c:pt idx="37261">
                  <c:v>-295.94049999999999</c:v>
                </c:pt>
                <c:pt idx="37262">
                  <c:v>-295.93849999999998</c:v>
                </c:pt>
                <c:pt idx="37263">
                  <c:v>-295.93649999999997</c:v>
                </c:pt>
                <c:pt idx="37264">
                  <c:v>-295.93449999999996</c:v>
                </c:pt>
                <c:pt idx="37265">
                  <c:v>-295.9325</c:v>
                </c:pt>
                <c:pt idx="37266">
                  <c:v>-295.93049999999999</c:v>
                </c:pt>
                <c:pt idx="37267">
                  <c:v>-295.92849999999999</c:v>
                </c:pt>
                <c:pt idx="37268">
                  <c:v>-295.92649999999998</c:v>
                </c:pt>
                <c:pt idx="37269">
                  <c:v>-295.92449999999997</c:v>
                </c:pt>
                <c:pt idx="37270">
                  <c:v>-295.92249999999996</c:v>
                </c:pt>
                <c:pt idx="37271">
                  <c:v>-295.92049999999995</c:v>
                </c:pt>
                <c:pt idx="37272">
                  <c:v>-295.91849999999999</c:v>
                </c:pt>
                <c:pt idx="37273">
                  <c:v>-295.91649999999998</c:v>
                </c:pt>
                <c:pt idx="37274">
                  <c:v>-295.91449999999998</c:v>
                </c:pt>
                <c:pt idx="37275">
                  <c:v>-295.91249999999997</c:v>
                </c:pt>
                <c:pt idx="37276">
                  <c:v>-295.91049999999996</c:v>
                </c:pt>
                <c:pt idx="37277">
                  <c:v>-295.9085</c:v>
                </c:pt>
                <c:pt idx="37278">
                  <c:v>-295.90649999999999</c:v>
                </c:pt>
                <c:pt idx="37279">
                  <c:v>-295.90449999999998</c:v>
                </c:pt>
                <c:pt idx="37280">
                  <c:v>-295.90249999999997</c:v>
                </c:pt>
                <c:pt idx="37281">
                  <c:v>-295.90049999999997</c:v>
                </c:pt>
                <c:pt idx="37282">
                  <c:v>-295.89850000000001</c:v>
                </c:pt>
                <c:pt idx="37283">
                  <c:v>-295.89649999999995</c:v>
                </c:pt>
                <c:pt idx="37284">
                  <c:v>-295.89449999999999</c:v>
                </c:pt>
                <c:pt idx="37285">
                  <c:v>-295.89249999999998</c:v>
                </c:pt>
                <c:pt idx="37286">
                  <c:v>-295.89049999999997</c:v>
                </c:pt>
                <c:pt idx="37287">
                  <c:v>-295.88849999999996</c:v>
                </c:pt>
                <c:pt idx="37288">
                  <c:v>-295.88649999999996</c:v>
                </c:pt>
                <c:pt idx="37289">
                  <c:v>-295.8845</c:v>
                </c:pt>
                <c:pt idx="37290">
                  <c:v>-295.88249999999999</c:v>
                </c:pt>
                <c:pt idx="37291">
                  <c:v>-295.88049999999998</c:v>
                </c:pt>
                <c:pt idx="37292">
                  <c:v>-295.87849999999997</c:v>
                </c:pt>
                <c:pt idx="37293">
                  <c:v>-295.87649999999996</c:v>
                </c:pt>
                <c:pt idx="37294">
                  <c:v>-295.87450000000001</c:v>
                </c:pt>
                <c:pt idx="37295">
                  <c:v>-295.87249999999995</c:v>
                </c:pt>
                <c:pt idx="37296">
                  <c:v>-295.87049999999999</c:v>
                </c:pt>
                <c:pt idx="37297">
                  <c:v>-295.86849999999998</c:v>
                </c:pt>
                <c:pt idx="37298">
                  <c:v>-295.86649999999997</c:v>
                </c:pt>
                <c:pt idx="37299">
                  <c:v>-295.86449999999996</c:v>
                </c:pt>
                <c:pt idx="37300">
                  <c:v>-295.86249999999995</c:v>
                </c:pt>
                <c:pt idx="37301">
                  <c:v>-295.8605</c:v>
                </c:pt>
                <c:pt idx="37302">
                  <c:v>-295.85849999999999</c:v>
                </c:pt>
                <c:pt idx="37303">
                  <c:v>-295.85649999999998</c:v>
                </c:pt>
                <c:pt idx="37304">
                  <c:v>-295.85449999999997</c:v>
                </c:pt>
                <c:pt idx="37305">
                  <c:v>-295.85249999999996</c:v>
                </c:pt>
                <c:pt idx="37306">
                  <c:v>-295.85050000000001</c:v>
                </c:pt>
                <c:pt idx="37307">
                  <c:v>-295.84849999999994</c:v>
                </c:pt>
                <c:pt idx="37308">
                  <c:v>-295.84649999999999</c:v>
                </c:pt>
                <c:pt idx="37309">
                  <c:v>-295.84449999999998</c:v>
                </c:pt>
                <c:pt idx="37310">
                  <c:v>-295.84249999999997</c:v>
                </c:pt>
                <c:pt idx="37311">
                  <c:v>-295.84049999999996</c:v>
                </c:pt>
                <c:pt idx="37312">
                  <c:v>-295.83849999999995</c:v>
                </c:pt>
                <c:pt idx="37313">
                  <c:v>-295.8365</c:v>
                </c:pt>
                <c:pt idx="37314">
                  <c:v>-295.83449999999999</c:v>
                </c:pt>
                <c:pt idx="37315">
                  <c:v>-295.83249999999998</c:v>
                </c:pt>
                <c:pt idx="37316">
                  <c:v>-295.83049999999997</c:v>
                </c:pt>
                <c:pt idx="37317">
                  <c:v>-295.82849999999996</c:v>
                </c:pt>
                <c:pt idx="37318">
                  <c:v>-295.82650000000001</c:v>
                </c:pt>
                <c:pt idx="37319">
                  <c:v>-295.82449999999994</c:v>
                </c:pt>
                <c:pt idx="37320">
                  <c:v>-295.82249999999999</c:v>
                </c:pt>
                <c:pt idx="37321">
                  <c:v>-295.82049999999998</c:v>
                </c:pt>
                <c:pt idx="37322">
                  <c:v>-295.81849999999997</c:v>
                </c:pt>
                <c:pt idx="37323">
                  <c:v>-295.81649999999996</c:v>
                </c:pt>
                <c:pt idx="37324">
                  <c:v>-295.81449999999995</c:v>
                </c:pt>
                <c:pt idx="37325">
                  <c:v>-295.8125</c:v>
                </c:pt>
                <c:pt idx="37326">
                  <c:v>-295.81049999999999</c:v>
                </c:pt>
                <c:pt idx="37327">
                  <c:v>-295.80849999999998</c:v>
                </c:pt>
                <c:pt idx="37328">
                  <c:v>-295.80649999999997</c:v>
                </c:pt>
                <c:pt idx="37329">
                  <c:v>-295.80449999999996</c:v>
                </c:pt>
                <c:pt idx="37330">
                  <c:v>-295.80250000000001</c:v>
                </c:pt>
                <c:pt idx="37331">
                  <c:v>-295.80049999999994</c:v>
                </c:pt>
                <c:pt idx="37332">
                  <c:v>-295.79849999999999</c:v>
                </c:pt>
                <c:pt idx="37333">
                  <c:v>-295.79649999999998</c:v>
                </c:pt>
                <c:pt idx="37334">
                  <c:v>-295.79449999999997</c:v>
                </c:pt>
                <c:pt idx="37335">
                  <c:v>-295.79249999999996</c:v>
                </c:pt>
                <c:pt idx="37336">
                  <c:v>-295.79049999999995</c:v>
                </c:pt>
                <c:pt idx="37337">
                  <c:v>-295.7885</c:v>
                </c:pt>
                <c:pt idx="37338">
                  <c:v>-295.78649999999999</c:v>
                </c:pt>
                <c:pt idx="37339">
                  <c:v>-295.78449999999998</c:v>
                </c:pt>
                <c:pt idx="37340">
                  <c:v>-295.78249999999997</c:v>
                </c:pt>
                <c:pt idx="37341">
                  <c:v>-295.78049999999996</c:v>
                </c:pt>
                <c:pt idx="37342">
                  <c:v>-295.77850000000001</c:v>
                </c:pt>
                <c:pt idx="37343">
                  <c:v>-295.77649999999994</c:v>
                </c:pt>
                <c:pt idx="37344">
                  <c:v>-295.77449999999999</c:v>
                </c:pt>
                <c:pt idx="37345">
                  <c:v>-295.77249999999998</c:v>
                </c:pt>
                <c:pt idx="37346">
                  <c:v>-295.77049999999997</c:v>
                </c:pt>
                <c:pt idx="37347">
                  <c:v>-295.76849999999996</c:v>
                </c:pt>
                <c:pt idx="37348">
                  <c:v>-295.76649999999995</c:v>
                </c:pt>
                <c:pt idx="37349">
                  <c:v>-295.7645</c:v>
                </c:pt>
                <c:pt idx="37350">
                  <c:v>-295.76249999999999</c:v>
                </c:pt>
                <c:pt idx="37351">
                  <c:v>-295.76049999999998</c:v>
                </c:pt>
                <c:pt idx="37352">
                  <c:v>-295.75849999999997</c:v>
                </c:pt>
                <c:pt idx="37353">
                  <c:v>-295.75649999999996</c:v>
                </c:pt>
                <c:pt idx="37354">
                  <c:v>-295.75450000000001</c:v>
                </c:pt>
                <c:pt idx="37355">
                  <c:v>-295.7525</c:v>
                </c:pt>
                <c:pt idx="37356">
                  <c:v>-295.75049999999999</c:v>
                </c:pt>
                <c:pt idx="37357">
                  <c:v>-295.74849999999998</c:v>
                </c:pt>
                <c:pt idx="37358">
                  <c:v>-295.74649999999997</c:v>
                </c:pt>
                <c:pt idx="37359">
                  <c:v>-295.74449999999996</c:v>
                </c:pt>
                <c:pt idx="37360">
                  <c:v>-295.74249999999995</c:v>
                </c:pt>
                <c:pt idx="37361">
                  <c:v>-295.7405</c:v>
                </c:pt>
                <c:pt idx="37362">
                  <c:v>-295.73849999999999</c:v>
                </c:pt>
                <c:pt idx="37363">
                  <c:v>-295.73649999999998</c:v>
                </c:pt>
                <c:pt idx="37364">
                  <c:v>-295.73449999999997</c:v>
                </c:pt>
                <c:pt idx="37365">
                  <c:v>-295.73249999999996</c:v>
                </c:pt>
                <c:pt idx="37366">
                  <c:v>-295.73050000000001</c:v>
                </c:pt>
                <c:pt idx="37367">
                  <c:v>-295.7285</c:v>
                </c:pt>
                <c:pt idx="37368">
                  <c:v>-295.72649999999999</c:v>
                </c:pt>
                <c:pt idx="37369">
                  <c:v>-295.72449999999998</c:v>
                </c:pt>
                <c:pt idx="37370">
                  <c:v>-295.72249999999997</c:v>
                </c:pt>
                <c:pt idx="37371">
                  <c:v>-295.72049999999996</c:v>
                </c:pt>
                <c:pt idx="37372">
                  <c:v>-295.71849999999995</c:v>
                </c:pt>
                <c:pt idx="37373">
                  <c:v>-295.7165</c:v>
                </c:pt>
                <c:pt idx="37374">
                  <c:v>-295.71449999999999</c:v>
                </c:pt>
                <c:pt idx="37375">
                  <c:v>-295.71249999999998</c:v>
                </c:pt>
                <c:pt idx="37376">
                  <c:v>-295.71049999999997</c:v>
                </c:pt>
                <c:pt idx="37377">
                  <c:v>-295.70849999999996</c:v>
                </c:pt>
                <c:pt idx="37378">
                  <c:v>-295.70650000000001</c:v>
                </c:pt>
                <c:pt idx="37379">
                  <c:v>-295.7045</c:v>
                </c:pt>
                <c:pt idx="37380">
                  <c:v>-295.70249999999999</c:v>
                </c:pt>
                <c:pt idx="37381">
                  <c:v>-295.70049999999998</c:v>
                </c:pt>
                <c:pt idx="37382">
                  <c:v>-295.69849999999997</c:v>
                </c:pt>
                <c:pt idx="37383">
                  <c:v>-295.69649999999996</c:v>
                </c:pt>
                <c:pt idx="37384">
                  <c:v>-295.69449999999995</c:v>
                </c:pt>
                <c:pt idx="37385">
                  <c:v>-295.6925</c:v>
                </c:pt>
                <c:pt idx="37386">
                  <c:v>-295.69049999999999</c:v>
                </c:pt>
                <c:pt idx="37387">
                  <c:v>-295.68849999999998</c:v>
                </c:pt>
                <c:pt idx="37388">
                  <c:v>-295.68649999999997</c:v>
                </c:pt>
                <c:pt idx="37389">
                  <c:v>-295.68449999999996</c:v>
                </c:pt>
                <c:pt idx="37390">
                  <c:v>-295.6825</c:v>
                </c:pt>
                <c:pt idx="37391">
                  <c:v>-295.68049999999999</c:v>
                </c:pt>
                <c:pt idx="37392">
                  <c:v>-295.67849999999999</c:v>
                </c:pt>
                <c:pt idx="37393">
                  <c:v>-295.67649999999998</c:v>
                </c:pt>
                <c:pt idx="37394">
                  <c:v>-295.67449999999997</c:v>
                </c:pt>
                <c:pt idx="37395">
                  <c:v>-295.67249999999996</c:v>
                </c:pt>
                <c:pt idx="37396">
                  <c:v>-295.67049999999995</c:v>
                </c:pt>
                <c:pt idx="37397">
                  <c:v>-295.66849999999999</c:v>
                </c:pt>
                <c:pt idx="37398">
                  <c:v>-295.66649999999998</c:v>
                </c:pt>
                <c:pt idx="37399">
                  <c:v>-295.66449999999998</c:v>
                </c:pt>
                <c:pt idx="37400">
                  <c:v>-295.66249999999997</c:v>
                </c:pt>
                <c:pt idx="37401">
                  <c:v>-295.66049999999996</c:v>
                </c:pt>
                <c:pt idx="37402">
                  <c:v>-295.6585</c:v>
                </c:pt>
                <c:pt idx="37403">
                  <c:v>-295.65649999999999</c:v>
                </c:pt>
                <c:pt idx="37404">
                  <c:v>-295.65449999999998</c:v>
                </c:pt>
                <c:pt idx="37405">
                  <c:v>-295.65249999999997</c:v>
                </c:pt>
                <c:pt idx="37406">
                  <c:v>-295.65049999999997</c:v>
                </c:pt>
                <c:pt idx="37407">
                  <c:v>-295.64850000000001</c:v>
                </c:pt>
                <c:pt idx="37408">
                  <c:v>-295.64649999999995</c:v>
                </c:pt>
                <c:pt idx="37409">
                  <c:v>-295.64449999999999</c:v>
                </c:pt>
                <c:pt idx="37410">
                  <c:v>-295.64249999999998</c:v>
                </c:pt>
                <c:pt idx="37411">
                  <c:v>-295.64049999999997</c:v>
                </c:pt>
                <c:pt idx="37412">
                  <c:v>-295.63849999999996</c:v>
                </c:pt>
                <c:pt idx="37413">
                  <c:v>-295.63649999999996</c:v>
                </c:pt>
                <c:pt idx="37414">
                  <c:v>-295.6345</c:v>
                </c:pt>
                <c:pt idx="37415">
                  <c:v>-295.63249999999999</c:v>
                </c:pt>
                <c:pt idx="37416">
                  <c:v>-295.63049999999998</c:v>
                </c:pt>
                <c:pt idx="37417">
                  <c:v>-295.62849999999997</c:v>
                </c:pt>
                <c:pt idx="37418">
                  <c:v>-295.62649999999996</c:v>
                </c:pt>
                <c:pt idx="37419">
                  <c:v>-295.62450000000001</c:v>
                </c:pt>
                <c:pt idx="37420">
                  <c:v>-295.62249999999995</c:v>
                </c:pt>
                <c:pt idx="37421">
                  <c:v>-295.62049999999999</c:v>
                </c:pt>
                <c:pt idx="37422">
                  <c:v>-295.61849999999998</c:v>
                </c:pt>
                <c:pt idx="37423">
                  <c:v>-295.61649999999997</c:v>
                </c:pt>
                <c:pt idx="37424">
                  <c:v>-295.61449999999996</c:v>
                </c:pt>
                <c:pt idx="37425">
                  <c:v>-295.61249999999995</c:v>
                </c:pt>
                <c:pt idx="37426">
                  <c:v>-295.6105</c:v>
                </c:pt>
                <c:pt idx="37427">
                  <c:v>-295.60849999999999</c:v>
                </c:pt>
                <c:pt idx="37428">
                  <c:v>-295.60649999999998</c:v>
                </c:pt>
                <c:pt idx="37429">
                  <c:v>-295.60449999999997</c:v>
                </c:pt>
                <c:pt idx="37430">
                  <c:v>-295.60249999999996</c:v>
                </c:pt>
                <c:pt idx="37431">
                  <c:v>-295.60050000000001</c:v>
                </c:pt>
                <c:pt idx="37432">
                  <c:v>-295.59849999999994</c:v>
                </c:pt>
                <c:pt idx="37433">
                  <c:v>-295.59649999999999</c:v>
                </c:pt>
                <c:pt idx="37434">
                  <c:v>-295.59449999999998</c:v>
                </c:pt>
                <c:pt idx="37435">
                  <c:v>-295.59249999999997</c:v>
                </c:pt>
                <c:pt idx="37436">
                  <c:v>-295.59049999999996</c:v>
                </c:pt>
                <c:pt idx="37437">
                  <c:v>-295.58849999999995</c:v>
                </c:pt>
                <c:pt idx="37438">
                  <c:v>-295.5865</c:v>
                </c:pt>
                <c:pt idx="37439">
                  <c:v>-295.58449999999999</c:v>
                </c:pt>
                <c:pt idx="37440">
                  <c:v>-295.58249999999998</c:v>
                </c:pt>
                <c:pt idx="37441">
                  <c:v>-295.58049999999997</c:v>
                </c:pt>
                <c:pt idx="37442">
                  <c:v>-295.57849999999996</c:v>
                </c:pt>
                <c:pt idx="37443">
                  <c:v>-295.57650000000001</c:v>
                </c:pt>
                <c:pt idx="37444">
                  <c:v>-295.57449999999994</c:v>
                </c:pt>
                <c:pt idx="37445">
                  <c:v>-295.57249999999999</c:v>
                </c:pt>
                <c:pt idx="37446">
                  <c:v>-295.57049999999998</c:v>
                </c:pt>
                <c:pt idx="37447">
                  <c:v>-295.56849999999997</c:v>
                </c:pt>
                <c:pt idx="37448">
                  <c:v>-295.56649999999996</c:v>
                </c:pt>
                <c:pt idx="37449">
                  <c:v>-295.56449999999995</c:v>
                </c:pt>
                <c:pt idx="37450">
                  <c:v>-295.5625</c:v>
                </c:pt>
                <c:pt idx="37451">
                  <c:v>-295.56049999999999</c:v>
                </c:pt>
                <c:pt idx="37452">
                  <c:v>-295.55849999999998</c:v>
                </c:pt>
                <c:pt idx="37453">
                  <c:v>-295.55649999999997</c:v>
                </c:pt>
                <c:pt idx="37454">
                  <c:v>-295.55449999999996</c:v>
                </c:pt>
                <c:pt idx="37455">
                  <c:v>-295.55250000000001</c:v>
                </c:pt>
                <c:pt idx="37456">
                  <c:v>-295.55049999999994</c:v>
                </c:pt>
                <c:pt idx="37457">
                  <c:v>-295.54849999999999</c:v>
                </c:pt>
                <c:pt idx="37458">
                  <c:v>-295.54649999999998</c:v>
                </c:pt>
                <c:pt idx="37459">
                  <c:v>-295.54449999999997</c:v>
                </c:pt>
                <c:pt idx="37460">
                  <c:v>-295.54249999999996</c:v>
                </c:pt>
                <c:pt idx="37461">
                  <c:v>-295.54049999999995</c:v>
                </c:pt>
                <c:pt idx="37462">
                  <c:v>-295.5385</c:v>
                </c:pt>
                <c:pt idx="37463">
                  <c:v>-295.53649999999999</c:v>
                </c:pt>
                <c:pt idx="37464">
                  <c:v>-295.53449999999998</c:v>
                </c:pt>
                <c:pt idx="37465">
                  <c:v>-295.53249999999997</c:v>
                </c:pt>
                <c:pt idx="37466">
                  <c:v>-295.53049999999996</c:v>
                </c:pt>
                <c:pt idx="37467">
                  <c:v>-295.52850000000001</c:v>
                </c:pt>
                <c:pt idx="37468">
                  <c:v>-295.52649999999994</c:v>
                </c:pt>
                <c:pt idx="37469">
                  <c:v>-295.52449999999999</c:v>
                </c:pt>
                <c:pt idx="37470">
                  <c:v>-295.52249999999998</c:v>
                </c:pt>
                <c:pt idx="37471">
                  <c:v>-295.52049999999997</c:v>
                </c:pt>
                <c:pt idx="37472">
                  <c:v>-295.51849999999996</c:v>
                </c:pt>
                <c:pt idx="37473">
                  <c:v>-295.51649999999995</c:v>
                </c:pt>
                <c:pt idx="37474">
                  <c:v>-295.5145</c:v>
                </c:pt>
                <c:pt idx="37475">
                  <c:v>-295.51249999999999</c:v>
                </c:pt>
                <c:pt idx="37476">
                  <c:v>-295.51049999999998</c:v>
                </c:pt>
                <c:pt idx="37477">
                  <c:v>-295.50849999999997</c:v>
                </c:pt>
                <c:pt idx="37478">
                  <c:v>-295.50649999999996</c:v>
                </c:pt>
                <c:pt idx="37479">
                  <c:v>-295.50450000000001</c:v>
                </c:pt>
                <c:pt idx="37480">
                  <c:v>-295.5025</c:v>
                </c:pt>
                <c:pt idx="37481">
                  <c:v>-295.50049999999999</c:v>
                </c:pt>
                <c:pt idx="37482">
                  <c:v>-295.49849999999998</c:v>
                </c:pt>
                <c:pt idx="37483">
                  <c:v>-295.49649999999997</c:v>
                </c:pt>
                <c:pt idx="37484">
                  <c:v>-295.49449999999996</c:v>
                </c:pt>
                <c:pt idx="37485">
                  <c:v>-295.49249999999995</c:v>
                </c:pt>
                <c:pt idx="37486">
                  <c:v>-295.4905</c:v>
                </c:pt>
                <c:pt idx="37487">
                  <c:v>-295.48849999999999</c:v>
                </c:pt>
                <c:pt idx="37488">
                  <c:v>-295.48649999999998</c:v>
                </c:pt>
                <c:pt idx="37489">
                  <c:v>-295.48449999999997</c:v>
                </c:pt>
                <c:pt idx="37490">
                  <c:v>-295.48249999999996</c:v>
                </c:pt>
                <c:pt idx="37491">
                  <c:v>-295.48050000000001</c:v>
                </c:pt>
                <c:pt idx="37492">
                  <c:v>-295.4785</c:v>
                </c:pt>
                <c:pt idx="37493">
                  <c:v>-295.47649999999999</c:v>
                </c:pt>
                <c:pt idx="37494">
                  <c:v>-295.47449999999998</c:v>
                </c:pt>
                <c:pt idx="37495">
                  <c:v>-295.47249999999997</c:v>
                </c:pt>
                <c:pt idx="37496">
                  <c:v>-295.47049999999996</c:v>
                </c:pt>
                <c:pt idx="37497">
                  <c:v>-295.46849999999995</c:v>
                </c:pt>
                <c:pt idx="37498">
                  <c:v>-295.4665</c:v>
                </c:pt>
                <c:pt idx="37499">
                  <c:v>-295.46449999999999</c:v>
                </c:pt>
                <c:pt idx="37500">
                  <c:v>-295.46249999999998</c:v>
                </c:pt>
                <c:pt idx="37501">
                  <c:v>-295.46049999999997</c:v>
                </c:pt>
                <c:pt idx="37502">
                  <c:v>-295.45849999999996</c:v>
                </c:pt>
                <c:pt idx="37503">
                  <c:v>-295.45650000000001</c:v>
                </c:pt>
                <c:pt idx="37504">
                  <c:v>-295.4545</c:v>
                </c:pt>
                <c:pt idx="37505">
                  <c:v>-295.45249999999999</c:v>
                </c:pt>
                <c:pt idx="37506">
                  <c:v>-295.45049999999998</c:v>
                </c:pt>
                <c:pt idx="37507">
                  <c:v>-295.44849999999997</c:v>
                </c:pt>
                <c:pt idx="37508">
                  <c:v>-295.44649999999996</c:v>
                </c:pt>
                <c:pt idx="37509">
                  <c:v>-295.44449999999995</c:v>
                </c:pt>
                <c:pt idx="37510">
                  <c:v>-295.4425</c:v>
                </c:pt>
                <c:pt idx="37511">
                  <c:v>-295.44049999999999</c:v>
                </c:pt>
                <c:pt idx="37512">
                  <c:v>-295.43849999999998</c:v>
                </c:pt>
                <c:pt idx="37513">
                  <c:v>-295.43649999999997</c:v>
                </c:pt>
                <c:pt idx="37514">
                  <c:v>-295.43449999999996</c:v>
                </c:pt>
                <c:pt idx="37515">
                  <c:v>-295.4325</c:v>
                </c:pt>
                <c:pt idx="37516">
                  <c:v>-295.43049999999999</c:v>
                </c:pt>
                <c:pt idx="37517">
                  <c:v>-295.42849999999999</c:v>
                </c:pt>
                <c:pt idx="37518">
                  <c:v>-295.42649999999998</c:v>
                </c:pt>
                <c:pt idx="37519">
                  <c:v>-295.42449999999997</c:v>
                </c:pt>
                <c:pt idx="37520">
                  <c:v>-295.42249999999996</c:v>
                </c:pt>
                <c:pt idx="37521">
                  <c:v>-295.42049999999995</c:v>
                </c:pt>
                <c:pt idx="37522">
                  <c:v>-295.41849999999999</c:v>
                </c:pt>
                <c:pt idx="37523">
                  <c:v>-295.41649999999998</c:v>
                </c:pt>
                <c:pt idx="37524">
                  <c:v>-295.41449999999998</c:v>
                </c:pt>
                <c:pt idx="37525">
                  <c:v>-295.41249999999997</c:v>
                </c:pt>
                <c:pt idx="37526">
                  <c:v>-295.41049999999996</c:v>
                </c:pt>
                <c:pt idx="37527">
                  <c:v>-295.4085</c:v>
                </c:pt>
                <c:pt idx="37528">
                  <c:v>-295.40649999999999</c:v>
                </c:pt>
                <c:pt idx="37529">
                  <c:v>-295.40449999999998</c:v>
                </c:pt>
                <c:pt idx="37530">
                  <c:v>-295.40249999999997</c:v>
                </c:pt>
                <c:pt idx="37531">
                  <c:v>-295.40049999999997</c:v>
                </c:pt>
                <c:pt idx="37532">
                  <c:v>-295.39850000000001</c:v>
                </c:pt>
                <c:pt idx="37533">
                  <c:v>-295.39649999999995</c:v>
                </c:pt>
                <c:pt idx="37534">
                  <c:v>-295.39449999999999</c:v>
                </c:pt>
                <c:pt idx="37535">
                  <c:v>-295.39249999999998</c:v>
                </c:pt>
                <c:pt idx="37536">
                  <c:v>-295.39049999999997</c:v>
                </c:pt>
                <c:pt idx="37537">
                  <c:v>-295.38849999999996</c:v>
                </c:pt>
                <c:pt idx="37538">
                  <c:v>-295.38649999999996</c:v>
                </c:pt>
                <c:pt idx="37539">
                  <c:v>-295.3845</c:v>
                </c:pt>
                <c:pt idx="37540">
                  <c:v>-295.38249999999999</c:v>
                </c:pt>
                <c:pt idx="37541">
                  <c:v>-295.38049999999998</c:v>
                </c:pt>
                <c:pt idx="37542">
                  <c:v>-295.37849999999997</c:v>
                </c:pt>
                <c:pt idx="37543">
                  <c:v>-295.37649999999996</c:v>
                </c:pt>
                <c:pt idx="37544">
                  <c:v>-295.37450000000001</c:v>
                </c:pt>
                <c:pt idx="37545">
                  <c:v>-295.37249999999995</c:v>
                </c:pt>
                <c:pt idx="37546">
                  <c:v>-295.37049999999999</c:v>
                </c:pt>
                <c:pt idx="37547">
                  <c:v>-295.36849999999998</c:v>
                </c:pt>
                <c:pt idx="37548">
                  <c:v>-295.36649999999997</c:v>
                </c:pt>
                <c:pt idx="37549">
                  <c:v>-295.36449999999996</c:v>
                </c:pt>
                <c:pt idx="37550">
                  <c:v>-295.36249999999995</c:v>
                </c:pt>
                <c:pt idx="37551">
                  <c:v>-295.3605</c:v>
                </c:pt>
                <c:pt idx="37552">
                  <c:v>-295.35849999999999</c:v>
                </c:pt>
                <c:pt idx="37553">
                  <c:v>-295.35649999999998</c:v>
                </c:pt>
                <c:pt idx="37554">
                  <c:v>-295.35449999999997</c:v>
                </c:pt>
                <c:pt idx="37555">
                  <c:v>-295.35249999999996</c:v>
                </c:pt>
                <c:pt idx="37556">
                  <c:v>-295.35050000000001</c:v>
                </c:pt>
                <c:pt idx="37557">
                  <c:v>-295.34849999999994</c:v>
                </c:pt>
                <c:pt idx="37558">
                  <c:v>-295.34649999999999</c:v>
                </c:pt>
                <c:pt idx="37559">
                  <c:v>-295.34449999999998</c:v>
                </c:pt>
                <c:pt idx="37560">
                  <c:v>-295.34249999999997</c:v>
                </c:pt>
                <c:pt idx="37561">
                  <c:v>-295.34049999999996</c:v>
                </c:pt>
                <c:pt idx="37562">
                  <c:v>-295.33849999999995</c:v>
                </c:pt>
                <c:pt idx="37563">
                  <c:v>-295.3365</c:v>
                </c:pt>
                <c:pt idx="37564">
                  <c:v>-295.33449999999999</c:v>
                </c:pt>
                <c:pt idx="37565">
                  <c:v>-295.33249999999998</c:v>
                </c:pt>
                <c:pt idx="37566">
                  <c:v>-295.33049999999997</c:v>
                </c:pt>
                <c:pt idx="37567">
                  <c:v>-295.32849999999996</c:v>
                </c:pt>
                <c:pt idx="37568">
                  <c:v>-295.32650000000001</c:v>
                </c:pt>
                <c:pt idx="37569">
                  <c:v>-295.32449999999994</c:v>
                </c:pt>
                <c:pt idx="37570">
                  <c:v>-295.32249999999999</c:v>
                </c:pt>
                <c:pt idx="37571">
                  <c:v>-295.32049999999998</c:v>
                </c:pt>
                <c:pt idx="37572">
                  <c:v>-295.31849999999997</c:v>
                </c:pt>
                <c:pt idx="37573">
                  <c:v>-295.31649999999996</c:v>
                </c:pt>
                <c:pt idx="37574">
                  <c:v>-295.31449999999995</c:v>
                </c:pt>
                <c:pt idx="37575">
                  <c:v>-295.3125</c:v>
                </c:pt>
                <c:pt idx="37576">
                  <c:v>-295.31049999999999</c:v>
                </c:pt>
                <c:pt idx="37577">
                  <c:v>-295.30849999999998</c:v>
                </c:pt>
                <c:pt idx="37578">
                  <c:v>-295.30649999999997</c:v>
                </c:pt>
                <c:pt idx="37579">
                  <c:v>-295.30449999999996</c:v>
                </c:pt>
                <c:pt idx="37580">
                  <c:v>-295.30250000000001</c:v>
                </c:pt>
                <c:pt idx="37581">
                  <c:v>-295.30049999999994</c:v>
                </c:pt>
                <c:pt idx="37582">
                  <c:v>-295.29849999999999</c:v>
                </c:pt>
                <c:pt idx="37583">
                  <c:v>-295.29649999999998</c:v>
                </c:pt>
                <c:pt idx="37584">
                  <c:v>-295.29449999999997</c:v>
                </c:pt>
                <c:pt idx="37585">
                  <c:v>-295.29249999999996</c:v>
                </c:pt>
                <c:pt idx="37586">
                  <c:v>-295.29049999999995</c:v>
                </c:pt>
                <c:pt idx="37587">
                  <c:v>-295.2885</c:v>
                </c:pt>
                <c:pt idx="37588">
                  <c:v>-295.28649999999999</c:v>
                </c:pt>
                <c:pt idx="37589">
                  <c:v>-295.28449999999998</c:v>
                </c:pt>
                <c:pt idx="37590">
                  <c:v>-295.28249999999997</c:v>
                </c:pt>
                <c:pt idx="37591">
                  <c:v>-295.28049999999996</c:v>
                </c:pt>
                <c:pt idx="37592">
                  <c:v>-295.27850000000001</c:v>
                </c:pt>
                <c:pt idx="37593">
                  <c:v>-295.27649999999994</c:v>
                </c:pt>
                <c:pt idx="37594">
                  <c:v>-295.27449999999999</c:v>
                </c:pt>
                <c:pt idx="37595">
                  <c:v>-295.27249999999998</c:v>
                </c:pt>
                <c:pt idx="37596">
                  <c:v>-295.27049999999997</c:v>
                </c:pt>
                <c:pt idx="37597">
                  <c:v>-295.26849999999996</c:v>
                </c:pt>
                <c:pt idx="37598">
                  <c:v>-295.26649999999995</c:v>
                </c:pt>
                <c:pt idx="37599">
                  <c:v>-295.2645</c:v>
                </c:pt>
                <c:pt idx="37600">
                  <c:v>-295.26249999999999</c:v>
                </c:pt>
                <c:pt idx="37601">
                  <c:v>-295.26049999999998</c:v>
                </c:pt>
                <c:pt idx="37602">
                  <c:v>-295.25849999999997</c:v>
                </c:pt>
                <c:pt idx="37603">
                  <c:v>-295.25649999999996</c:v>
                </c:pt>
                <c:pt idx="37604">
                  <c:v>-295.25450000000001</c:v>
                </c:pt>
                <c:pt idx="37605">
                  <c:v>-295.2525</c:v>
                </c:pt>
                <c:pt idx="37606">
                  <c:v>-295.25049999999999</c:v>
                </c:pt>
                <c:pt idx="37607">
                  <c:v>-295.24849999999998</c:v>
                </c:pt>
                <c:pt idx="37608">
                  <c:v>-295.24649999999997</c:v>
                </c:pt>
                <c:pt idx="37609">
                  <c:v>-295.24449999999996</c:v>
                </c:pt>
                <c:pt idx="37610">
                  <c:v>-295.24249999999995</c:v>
                </c:pt>
                <c:pt idx="37611">
                  <c:v>-295.2405</c:v>
                </c:pt>
                <c:pt idx="37612">
                  <c:v>-295.23849999999999</c:v>
                </c:pt>
                <c:pt idx="37613">
                  <c:v>-295.23649999999998</c:v>
                </c:pt>
                <c:pt idx="37614">
                  <c:v>-295.23449999999997</c:v>
                </c:pt>
                <c:pt idx="37615">
                  <c:v>-295.23249999999996</c:v>
                </c:pt>
                <c:pt idx="37616">
                  <c:v>-295.23050000000001</c:v>
                </c:pt>
                <c:pt idx="37617">
                  <c:v>-295.2285</c:v>
                </c:pt>
                <c:pt idx="37618">
                  <c:v>-295.22649999999999</c:v>
                </c:pt>
                <c:pt idx="37619">
                  <c:v>-295.22449999999998</c:v>
                </c:pt>
                <c:pt idx="37620">
                  <c:v>-295.22249999999997</c:v>
                </c:pt>
                <c:pt idx="37621">
                  <c:v>-295.22049999999996</c:v>
                </c:pt>
                <c:pt idx="37622">
                  <c:v>-295.21849999999995</c:v>
                </c:pt>
                <c:pt idx="37623">
                  <c:v>-295.2165</c:v>
                </c:pt>
                <c:pt idx="37624">
                  <c:v>-295.21449999999999</c:v>
                </c:pt>
                <c:pt idx="37625">
                  <c:v>-295.21249999999998</c:v>
                </c:pt>
                <c:pt idx="37626">
                  <c:v>-295.21049999999997</c:v>
                </c:pt>
                <c:pt idx="37627">
                  <c:v>-295.20849999999996</c:v>
                </c:pt>
                <c:pt idx="37628">
                  <c:v>-295.20650000000001</c:v>
                </c:pt>
                <c:pt idx="37629">
                  <c:v>-295.2045</c:v>
                </c:pt>
                <c:pt idx="37630">
                  <c:v>-295.20249999999999</c:v>
                </c:pt>
                <c:pt idx="37631">
                  <c:v>-295.20049999999998</c:v>
                </c:pt>
                <c:pt idx="37632">
                  <c:v>-295.19849999999997</c:v>
                </c:pt>
                <c:pt idx="37633">
                  <c:v>-295.19649999999996</c:v>
                </c:pt>
                <c:pt idx="37634">
                  <c:v>-295.19449999999995</c:v>
                </c:pt>
                <c:pt idx="37635">
                  <c:v>-295.1925</c:v>
                </c:pt>
                <c:pt idx="37636">
                  <c:v>-295.19049999999999</c:v>
                </c:pt>
                <c:pt idx="37637">
                  <c:v>-295.18849999999998</c:v>
                </c:pt>
                <c:pt idx="37638">
                  <c:v>-295.18649999999997</c:v>
                </c:pt>
                <c:pt idx="37639">
                  <c:v>-295.18449999999996</c:v>
                </c:pt>
                <c:pt idx="37640">
                  <c:v>-295.1825</c:v>
                </c:pt>
                <c:pt idx="37641">
                  <c:v>-295.18049999999999</c:v>
                </c:pt>
                <c:pt idx="37642">
                  <c:v>-295.17849999999999</c:v>
                </c:pt>
                <c:pt idx="37643">
                  <c:v>-295.17649999999998</c:v>
                </c:pt>
                <c:pt idx="37644">
                  <c:v>-295.17449999999997</c:v>
                </c:pt>
                <c:pt idx="37645">
                  <c:v>-295.17249999999996</c:v>
                </c:pt>
                <c:pt idx="37646">
                  <c:v>-295.17049999999995</c:v>
                </c:pt>
                <c:pt idx="37647">
                  <c:v>-295.16849999999999</c:v>
                </c:pt>
                <c:pt idx="37648">
                  <c:v>-295.16649999999998</c:v>
                </c:pt>
                <c:pt idx="37649">
                  <c:v>-295.16449999999998</c:v>
                </c:pt>
                <c:pt idx="37650">
                  <c:v>-295.16249999999997</c:v>
                </c:pt>
                <c:pt idx="37651">
                  <c:v>-295.16049999999996</c:v>
                </c:pt>
                <c:pt idx="37652">
                  <c:v>-295.1585</c:v>
                </c:pt>
                <c:pt idx="37653">
                  <c:v>-295.15649999999999</c:v>
                </c:pt>
                <c:pt idx="37654">
                  <c:v>-295.15449999999998</c:v>
                </c:pt>
                <c:pt idx="37655">
                  <c:v>-295.15249999999997</c:v>
                </c:pt>
                <c:pt idx="37656">
                  <c:v>-295.15049999999997</c:v>
                </c:pt>
                <c:pt idx="37657">
                  <c:v>-295.14850000000001</c:v>
                </c:pt>
                <c:pt idx="37658">
                  <c:v>-295.14649999999995</c:v>
                </c:pt>
                <c:pt idx="37659">
                  <c:v>-295.14449999999999</c:v>
                </c:pt>
                <c:pt idx="37660">
                  <c:v>-295.14249999999998</c:v>
                </c:pt>
                <c:pt idx="37661">
                  <c:v>-295.14049999999997</c:v>
                </c:pt>
                <c:pt idx="37662">
                  <c:v>-295.13849999999996</c:v>
                </c:pt>
                <c:pt idx="37663">
                  <c:v>-295.13649999999996</c:v>
                </c:pt>
                <c:pt idx="37664">
                  <c:v>-295.1345</c:v>
                </c:pt>
                <c:pt idx="37665">
                  <c:v>-295.13249999999999</c:v>
                </c:pt>
                <c:pt idx="37666">
                  <c:v>-295.13049999999998</c:v>
                </c:pt>
                <c:pt idx="37667">
                  <c:v>-295.12849999999997</c:v>
                </c:pt>
                <c:pt idx="37668">
                  <c:v>-295.12649999999996</c:v>
                </c:pt>
                <c:pt idx="37669">
                  <c:v>-295.12450000000001</c:v>
                </c:pt>
                <c:pt idx="37670">
                  <c:v>-295.12249999999995</c:v>
                </c:pt>
                <c:pt idx="37671">
                  <c:v>-295.12049999999999</c:v>
                </c:pt>
                <c:pt idx="37672">
                  <c:v>-295.11849999999998</c:v>
                </c:pt>
                <c:pt idx="37673">
                  <c:v>-295.11649999999997</c:v>
                </c:pt>
                <c:pt idx="37674">
                  <c:v>-295.11449999999996</c:v>
                </c:pt>
                <c:pt idx="37675">
                  <c:v>-295.11249999999995</c:v>
                </c:pt>
                <c:pt idx="37676">
                  <c:v>-295.1105</c:v>
                </c:pt>
                <c:pt idx="37677">
                  <c:v>-295.10849999999999</c:v>
                </c:pt>
                <c:pt idx="37678">
                  <c:v>-295.10649999999998</c:v>
                </c:pt>
                <c:pt idx="37679">
                  <c:v>-295.10449999999997</c:v>
                </c:pt>
                <c:pt idx="37680">
                  <c:v>-295.10249999999996</c:v>
                </c:pt>
                <c:pt idx="37681">
                  <c:v>-295.10050000000001</c:v>
                </c:pt>
                <c:pt idx="37682">
                  <c:v>-295.09849999999994</c:v>
                </c:pt>
                <c:pt idx="37683">
                  <c:v>-295.09649999999999</c:v>
                </c:pt>
                <c:pt idx="37684">
                  <c:v>-295.09449999999998</c:v>
                </c:pt>
                <c:pt idx="37685">
                  <c:v>-295.09249999999997</c:v>
                </c:pt>
                <c:pt idx="37686">
                  <c:v>-295.09049999999996</c:v>
                </c:pt>
                <c:pt idx="37687">
                  <c:v>-295.08849999999995</c:v>
                </c:pt>
                <c:pt idx="37688">
                  <c:v>-295.0865</c:v>
                </c:pt>
                <c:pt idx="37689">
                  <c:v>-295.08449999999999</c:v>
                </c:pt>
                <c:pt idx="37690">
                  <c:v>-295.08249999999998</c:v>
                </c:pt>
                <c:pt idx="37691">
                  <c:v>-295.08049999999997</c:v>
                </c:pt>
                <c:pt idx="37692">
                  <c:v>-295.07849999999996</c:v>
                </c:pt>
                <c:pt idx="37693">
                  <c:v>-295.07650000000001</c:v>
                </c:pt>
                <c:pt idx="37694">
                  <c:v>-295.07449999999994</c:v>
                </c:pt>
                <c:pt idx="37695">
                  <c:v>-295.07249999999999</c:v>
                </c:pt>
                <c:pt idx="37696">
                  <c:v>-295.07049999999998</c:v>
                </c:pt>
                <c:pt idx="37697">
                  <c:v>-295.06849999999997</c:v>
                </c:pt>
                <c:pt idx="37698">
                  <c:v>-295.06649999999996</c:v>
                </c:pt>
                <c:pt idx="37699">
                  <c:v>-295.06449999999995</c:v>
                </c:pt>
                <c:pt idx="37700">
                  <c:v>-295.0625</c:v>
                </c:pt>
                <c:pt idx="37701">
                  <c:v>-295.06049999999999</c:v>
                </c:pt>
                <c:pt idx="37702">
                  <c:v>-295.05849999999998</c:v>
                </c:pt>
                <c:pt idx="37703">
                  <c:v>-295.05649999999997</c:v>
                </c:pt>
                <c:pt idx="37704">
                  <c:v>-295.05449999999996</c:v>
                </c:pt>
                <c:pt idx="37705">
                  <c:v>-295.05250000000001</c:v>
                </c:pt>
                <c:pt idx="37706">
                  <c:v>-295.05049999999994</c:v>
                </c:pt>
                <c:pt idx="37707">
                  <c:v>-295.04849999999999</c:v>
                </c:pt>
                <c:pt idx="37708">
                  <c:v>-295.04649999999998</c:v>
                </c:pt>
                <c:pt idx="37709">
                  <c:v>-295.04449999999997</c:v>
                </c:pt>
                <c:pt idx="37710">
                  <c:v>-295.04249999999996</c:v>
                </c:pt>
                <c:pt idx="37711">
                  <c:v>-295.04049999999995</c:v>
                </c:pt>
                <c:pt idx="37712">
                  <c:v>-295.0385</c:v>
                </c:pt>
                <c:pt idx="37713">
                  <c:v>-295.03649999999999</c:v>
                </c:pt>
                <c:pt idx="37714">
                  <c:v>-295.03449999999998</c:v>
                </c:pt>
                <c:pt idx="37715">
                  <c:v>-295.03249999999997</c:v>
                </c:pt>
                <c:pt idx="37716">
                  <c:v>-295.03049999999996</c:v>
                </c:pt>
                <c:pt idx="37717">
                  <c:v>-295.02850000000001</c:v>
                </c:pt>
                <c:pt idx="37718">
                  <c:v>-295.02649999999994</c:v>
                </c:pt>
                <c:pt idx="37719">
                  <c:v>-295.02449999999999</c:v>
                </c:pt>
                <c:pt idx="37720">
                  <c:v>-295.02249999999998</c:v>
                </c:pt>
                <c:pt idx="37721">
                  <c:v>-295.02049999999997</c:v>
                </c:pt>
                <c:pt idx="37722">
                  <c:v>-295.01849999999996</c:v>
                </c:pt>
                <c:pt idx="37723">
                  <c:v>-295.01649999999995</c:v>
                </c:pt>
                <c:pt idx="37724">
                  <c:v>-295.0145</c:v>
                </c:pt>
                <c:pt idx="37725">
                  <c:v>-295.01249999999999</c:v>
                </c:pt>
                <c:pt idx="37726">
                  <c:v>-295.01049999999998</c:v>
                </c:pt>
                <c:pt idx="37727">
                  <c:v>-295.00849999999997</c:v>
                </c:pt>
                <c:pt idx="37728">
                  <c:v>-295.00649999999996</c:v>
                </c:pt>
                <c:pt idx="37729">
                  <c:v>-295.00450000000001</c:v>
                </c:pt>
                <c:pt idx="37730">
                  <c:v>-295.0025</c:v>
                </c:pt>
                <c:pt idx="37731">
                  <c:v>-295.00049999999999</c:v>
                </c:pt>
                <c:pt idx="37732">
                  <c:v>-294.99849999999998</c:v>
                </c:pt>
                <c:pt idx="37733">
                  <c:v>-294.99649999999997</c:v>
                </c:pt>
                <c:pt idx="37734">
                  <c:v>-294.99449999999996</c:v>
                </c:pt>
                <c:pt idx="37735">
                  <c:v>-294.99249999999995</c:v>
                </c:pt>
                <c:pt idx="37736">
                  <c:v>-294.9905</c:v>
                </c:pt>
                <c:pt idx="37737">
                  <c:v>-294.98849999999999</c:v>
                </c:pt>
                <c:pt idx="37738">
                  <c:v>-294.98649999999998</c:v>
                </c:pt>
                <c:pt idx="37739">
                  <c:v>-294.98449999999997</c:v>
                </c:pt>
                <c:pt idx="37740">
                  <c:v>-294.98249999999996</c:v>
                </c:pt>
                <c:pt idx="37741">
                  <c:v>-294.98050000000001</c:v>
                </c:pt>
                <c:pt idx="37742">
                  <c:v>-294.9785</c:v>
                </c:pt>
                <c:pt idx="37743">
                  <c:v>-294.97649999999999</c:v>
                </c:pt>
                <c:pt idx="37744">
                  <c:v>-294.97449999999998</c:v>
                </c:pt>
                <c:pt idx="37745">
                  <c:v>-294.97249999999997</c:v>
                </c:pt>
                <c:pt idx="37746">
                  <c:v>-294.97049999999996</c:v>
                </c:pt>
                <c:pt idx="37747">
                  <c:v>-294.96849999999995</c:v>
                </c:pt>
                <c:pt idx="37748">
                  <c:v>-294.9665</c:v>
                </c:pt>
                <c:pt idx="37749">
                  <c:v>-294.96449999999999</c:v>
                </c:pt>
                <c:pt idx="37750">
                  <c:v>-294.96249999999998</c:v>
                </c:pt>
                <c:pt idx="37751">
                  <c:v>-294.96049999999997</c:v>
                </c:pt>
                <c:pt idx="37752">
                  <c:v>-294.95849999999996</c:v>
                </c:pt>
                <c:pt idx="37753">
                  <c:v>-294.95650000000001</c:v>
                </c:pt>
                <c:pt idx="37754">
                  <c:v>-294.9545</c:v>
                </c:pt>
                <c:pt idx="37755">
                  <c:v>-294.95249999999999</c:v>
                </c:pt>
                <c:pt idx="37756">
                  <c:v>-294.95049999999998</c:v>
                </c:pt>
                <c:pt idx="37757">
                  <c:v>-294.94849999999997</c:v>
                </c:pt>
                <c:pt idx="37758">
                  <c:v>-294.94649999999996</c:v>
                </c:pt>
                <c:pt idx="37759">
                  <c:v>-294.94449999999995</c:v>
                </c:pt>
                <c:pt idx="37760">
                  <c:v>-294.9425</c:v>
                </c:pt>
                <c:pt idx="37761">
                  <c:v>-294.94049999999999</c:v>
                </c:pt>
                <c:pt idx="37762">
                  <c:v>-294.93849999999998</c:v>
                </c:pt>
                <c:pt idx="37763">
                  <c:v>-294.93649999999997</c:v>
                </c:pt>
                <c:pt idx="37764">
                  <c:v>-294.93449999999996</c:v>
                </c:pt>
                <c:pt idx="37765">
                  <c:v>-294.9325</c:v>
                </c:pt>
                <c:pt idx="37766">
                  <c:v>-294.93049999999999</c:v>
                </c:pt>
                <c:pt idx="37767">
                  <c:v>-294.92849999999999</c:v>
                </c:pt>
                <c:pt idx="37768">
                  <c:v>-294.92649999999998</c:v>
                </c:pt>
                <c:pt idx="37769">
                  <c:v>-294.92449999999997</c:v>
                </c:pt>
                <c:pt idx="37770">
                  <c:v>-294.92249999999996</c:v>
                </c:pt>
                <c:pt idx="37771">
                  <c:v>-294.92049999999995</c:v>
                </c:pt>
                <c:pt idx="37772">
                  <c:v>-294.91849999999999</c:v>
                </c:pt>
                <c:pt idx="37773">
                  <c:v>-294.91649999999998</c:v>
                </c:pt>
                <c:pt idx="37774">
                  <c:v>-294.91449999999998</c:v>
                </c:pt>
                <c:pt idx="37775">
                  <c:v>-294.91249999999997</c:v>
                </c:pt>
                <c:pt idx="37776">
                  <c:v>-294.91049999999996</c:v>
                </c:pt>
                <c:pt idx="37777">
                  <c:v>-294.9085</c:v>
                </c:pt>
                <c:pt idx="37778">
                  <c:v>-294.90649999999999</c:v>
                </c:pt>
                <c:pt idx="37779">
                  <c:v>-294.90449999999998</c:v>
                </c:pt>
                <c:pt idx="37780">
                  <c:v>-294.90249999999997</c:v>
                </c:pt>
                <c:pt idx="37781">
                  <c:v>-294.90049999999997</c:v>
                </c:pt>
                <c:pt idx="37782">
                  <c:v>-294.89850000000001</c:v>
                </c:pt>
                <c:pt idx="37783">
                  <c:v>-294.89649999999995</c:v>
                </c:pt>
                <c:pt idx="37784">
                  <c:v>-294.89449999999999</c:v>
                </c:pt>
                <c:pt idx="37785">
                  <c:v>-294.89249999999998</c:v>
                </c:pt>
                <c:pt idx="37786">
                  <c:v>-294.89049999999997</c:v>
                </c:pt>
                <c:pt idx="37787">
                  <c:v>-294.88849999999996</c:v>
                </c:pt>
                <c:pt idx="37788">
                  <c:v>-294.88649999999996</c:v>
                </c:pt>
                <c:pt idx="37789">
                  <c:v>-294.8845</c:v>
                </c:pt>
                <c:pt idx="37790">
                  <c:v>-294.88249999999999</c:v>
                </c:pt>
                <c:pt idx="37791">
                  <c:v>-294.88049999999998</c:v>
                </c:pt>
                <c:pt idx="37792">
                  <c:v>-294.87849999999997</c:v>
                </c:pt>
                <c:pt idx="37793">
                  <c:v>-294.87649999999996</c:v>
                </c:pt>
                <c:pt idx="37794">
                  <c:v>-294.87450000000001</c:v>
                </c:pt>
                <c:pt idx="37795">
                  <c:v>-294.87249999999995</c:v>
                </c:pt>
                <c:pt idx="37796">
                  <c:v>-294.87049999999999</c:v>
                </c:pt>
                <c:pt idx="37797">
                  <c:v>-294.86849999999998</c:v>
                </c:pt>
                <c:pt idx="37798">
                  <c:v>-294.86649999999997</c:v>
                </c:pt>
                <c:pt idx="37799">
                  <c:v>-294.86449999999996</c:v>
                </c:pt>
                <c:pt idx="37800">
                  <c:v>-294.86249999999995</c:v>
                </c:pt>
                <c:pt idx="37801">
                  <c:v>-294.8605</c:v>
                </c:pt>
                <c:pt idx="37802">
                  <c:v>-294.85849999999999</c:v>
                </c:pt>
                <c:pt idx="37803">
                  <c:v>-294.85649999999998</c:v>
                </c:pt>
                <c:pt idx="37804">
                  <c:v>-294.85449999999997</c:v>
                </c:pt>
                <c:pt idx="37805">
                  <c:v>-294.85249999999996</c:v>
                </c:pt>
                <c:pt idx="37806">
                  <c:v>-294.85050000000001</c:v>
                </c:pt>
                <c:pt idx="37807">
                  <c:v>-294.84849999999994</c:v>
                </c:pt>
                <c:pt idx="37808">
                  <c:v>-294.84649999999999</c:v>
                </c:pt>
                <c:pt idx="37809">
                  <c:v>-294.84449999999998</c:v>
                </c:pt>
                <c:pt idx="37810">
                  <c:v>-294.84249999999997</c:v>
                </c:pt>
                <c:pt idx="37811">
                  <c:v>-294.84049999999996</c:v>
                </c:pt>
                <c:pt idx="37812">
                  <c:v>-294.83849999999995</c:v>
                </c:pt>
                <c:pt idx="37813">
                  <c:v>-294.8365</c:v>
                </c:pt>
                <c:pt idx="37814">
                  <c:v>-294.83449999999999</c:v>
                </c:pt>
                <c:pt idx="37815">
                  <c:v>-294.83249999999998</c:v>
                </c:pt>
                <c:pt idx="37816">
                  <c:v>-294.83049999999997</c:v>
                </c:pt>
                <c:pt idx="37817">
                  <c:v>-294.82849999999996</c:v>
                </c:pt>
                <c:pt idx="37818">
                  <c:v>-294.82650000000001</c:v>
                </c:pt>
                <c:pt idx="37819">
                  <c:v>-294.82449999999994</c:v>
                </c:pt>
                <c:pt idx="37820">
                  <c:v>-294.82249999999999</c:v>
                </c:pt>
                <c:pt idx="37821">
                  <c:v>-294.82049999999998</c:v>
                </c:pt>
                <c:pt idx="37822">
                  <c:v>-294.81849999999997</c:v>
                </c:pt>
                <c:pt idx="37823">
                  <c:v>-294.81649999999996</c:v>
                </c:pt>
                <c:pt idx="37824">
                  <c:v>-294.81449999999995</c:v>
                </c:pt>
                <c:pt idx="37825">
                  <c:v>-294.8125</c:v>
                </c:pt>
                <c:pt idx="37826">
                  <c:v>-294.81049999999999</c:v>
                </c:pt>
                <c:pt idx="37827">
                  <c:v>-294.80849999999998</c:v>
                </c:pt>
                <c:pt idx="37828">
                  <c:v>-294.80649999999997</c:v>
                </c:pt>
                <c:pt idx="37829">
                  <c:v>-294.80449999999996</c:v>
                </c:pt>
                <c:pt idx="37830">
                  <c:v>-294.80250000000001</c:v>
                </c:pt>
                <c:pt idx="37831">
                  <c:v>-294.80049999999994</c:v>
                </c:pt>
                <c:pt idx="37832">
                  <c:v>-294.79849999999999</c:v>
                </c:pt>
                <c:pt idx="37833">
                  <c:v>-294.79649999999998</c:v>
                </c:pt>
                <c:pt idx="37834">
                  <c:v>-294.79449999999997</c:v>
                </c:pt>
                <c:pt idx="37835">
                  <c:v>-294.79249999999996</c:v>
                </c:pt>
                <c:pt idx="37836">
                  <c:v>-294.79049999999995</c:v>
                </c:pt>
                <c:pt idx="37837">
                  <c:v>-294.7885</c:v>
                </c:pt>
                <c:pt idx="37838">
                  <c:v>-294.78649999999999</c:v>
                </c:pt>
                <c:pt idx="37839">
                  <c:v>-294.78449999999998</c:v>
                </c:pt>
                <c:pt idx="37840">
                  <c:v>-294.78249999999997</c:v>
                </c:pt>
                <c:pt idx="37841">
                  <c:v>-294.78049999999996</c:v>
                </c:pt>
                <c:pt idx="37842">
                  <c:v>-294.77850000000001</c:v>
                </c:pt>
                <c:pt idx="37843">
                  <c:v>-294.77649999999994</c:v>
                </c:pt>
                <c:pt idx="37844">
                  <c:v>-294.77449999999999</c:v>
                </c:pt>
                <c:pt idx="37845">
                  <c:v>-294.77249999999998</c:v>
                </c:pt>
                <c:pt idx="37846">
                  <c:v>-294.77049999999997</c:v>
                </c:pt>
                <c:pt idx="37847">
                  <c:v>-294.76849999999996</c:v>
                </c:pt>
                <c:pt idx="37848">
                  <c:v>-294.76649999999995</c:v>
                </c:pt>
                <c:pt idx="37849">
                  <c:v>-294.7645</c:v>
                </c:pt>
                <c:pt idx="37850">
                  <c:v>-294.76249999999999</c:v>
                </c:pt>
                <c:pt idx="37851">
                  <c:v>-294.76049999999998</c:v>
                </c:pt>
                <c:pt idx="37852">
                  <c:v>-294.75849999999997</c:v>
                </c:pt>
                <c:pt idx="37853">
                  <c:v>-294.75649999999996</c:v>
                </c:pt>
                <c:pt idx="37854">
                  <c:v>-294.75450000000001</c:v>
                </c:pt>
                <c:pt idx="37855">
                  <c:v>-294.7525</c:v>
                </c:pt>
                <c:pt idx="37856">
                  <c:v>-294.75049999999999</c:v>
                </c:pt>
                <c:pt idx="37857">
                  <c:v>-294.74849999999998</c:v>
                </c:pt>
                <c:pt idx="37858">
                  <c:v>-294.74649999999997</c:v>
                </c:pt>
                <c:pt idx="37859">
                  <c:v>-294.74449999999996</c:v>
                </c:pt>
                <c:pt idx="37860">
                  <c:v>-294.74249999999995</c:v>
                </c:pt>
                <c:pt idx="37861">
                  <c:v>-294.7405</c:v>
                </c:pt>
                <c:pt idx="37862">
                  <c:v>-294.73849999999999</c:v>
                </c:pt>
                <c:pt idx="37863">
                  <c:v>-294.73649999999998</c:v>
                </c:pt>
                <c:pt idx="37864">
                  <c:v>-294.73449999999997</c:v>
                </c:pt>
                <c:pt idx="37865">
                  <c:v>-294.73249999999996</c:v>
                </c:pt>
                <c:pt idx="37866">
                  <c:v>-294.73050000000001</c:v>
                </c:pt>
                <c:pt idx="37867">
                  <c:v>-294.7285</c:v>
                </c:pt>
                <c:pt idx="37868">
                  <c:v>-294.72649999999999</c:v>
                </c:pt>
                <c:pt idx="37869">
                  <c:v>-294.72449999999998</c:v>
                </c:pt>
                <c:pt idx="37870">
                  <c:v>-294.72249999999997</c:v>
                </c:pt>
                <c:pt idx="37871">
                  <c:v>-294.72049999999996</c:v>
                </c:pt>
                <c:pt idx="37872">
                  <c:v>-294.71849999999995</c:v>
                </c:pt>
                <c:pt idx="37873">
                  <c:v>-294.7165</c:v>
                </c:pt>
                <c:pt idx="37874">
                  <c:v>-294.71449999999999</c:v>
                </c:pt>
                <c:pt idx="37875">
                  <c:v>-294.71249999999998</c:v>
                </c:pt>
                <c:pt idx="37876">
                  <c:v>-294.71049999999997</c:v>
                </c:pt>
                <c:pt idx="37877">
                  <c:v>-294.70849999999996</c:v>
                </c:pt>
                <c:pt idx="37878">
                  <c:v>-294.70650000000001</c:v>
                </c:pt>
                <c:pt idx="37879">
                  <c:v>-294.7045</c:v>
                </c:pt>
                <c:pt idx="37880">
                  <c:v>-294.70249999999999</c:v>
                </c:pt>
                <c:pt idx="37881">
                  <c:v>-294.70049999999998</c:v>
                </c:pt>
                <c:pt idx="37882">
                  <c:v>-294.69849999999997</c:v>
                </c:pt>
                <c:pt idx="37883">
                  <c:v>-294.69649999999996</c:v>
                </c:pt>
                <c:pt idx="37884">
                  <c:v>-294.69449999999995</c:v>
                </c:pt>
                <c:pt idx="37885">
                  <c:v>-294.6925</c:v>
                </c:pt>
                <c:pt idx="37886">
                  <c:v>-294.69049999999999</c:v>
                </c:pt>
                <c:pt idx="37887">
                  <c:v>-294.68849999999998</c:v>
                </c:pt>
                <c:pt idx="37888">
                  <c:v>-294.68649999999997</c:v>
                </c:pt>
                <c:pt idx="37889">
                  <c:v>-294.68449999999996</c:v>
                </c:pt>
                <c:pt idx="37890">
                  <c:v>-294.6825</c:v>
                </c:pt>
                <c:pt idx="37891">
                  <c:v>-294.68049999999999</c:v>
                </c:pt>
                <c:pt idx="37892">
                  <c:v>-294.67849999999999</c:v>
                </c:pt>
                <c:pt idx="37893">
                  <c:v>-294.67649999999998</c:v>
                </c:pt>
                <c:pt idx="37894">
                  <c:v>-294.67449999999997</c:v>
                </c:pt>
                <c:pt idx="37895">
                  <c:v>-294.67249999999996</c:v>
                </c:pt>
                <c:pt idx="37896">
                  <c:v>-294.67049999999995</c:v>
                </c:pt>
                <c:pt idx="37897">
                  <c:v>-294.66849999999999</c:v>
                </c:pt>
                <c:pt idx="37898">
                  <c:v>-294.66649999999998</c:v>
                </c:pt>
                <c:pt idx="37899">
                  <c:v>-294.66449999999998</c:v>
                </c:pt>
                <c:pt idx="37900">
                  <c:v>-294.66249999999997</c:v>
                </c:pt>
                <c:pt idx="37901">
                  <c:v>-294.66049999999996</c:v>
                </c:pt>
                <c:pt idx="37902">
                  <c:v>-294.6585</c:v>
                </c:pt>
                <c:pt idx="37903">
                  <c:v>-294.65649999999999</c:v>
                </c:pt>
                <c:pt idx="37904">
                  <c:v>-294.65449999999998</c:v>
                </c:pt>
                <c:pt idx="37905">
                  <c:v>-294.65249999999997</c:v>
                </c:pt>
                <c:pt idx="37906">
                  <c:v>-294.65049999999997</c:v>
                </c:pt>
                <c:pt idx="37907">
                  <c:v>-294.64850000000001</c:v>
                </c:pt>
                <c:pt idx="37908">
                  <c:v>-294.64649999999995</c:v>
                </c:pt>
                <c:pt idx="37909">
                  <c:v>-294.64449999999999</c:v>
                </c:pt>
                <c:pt idx="37910">
                  <c:v>-294.64249999999998</c:v>
                </c:pt>
                <c:pt idx="37911">
                  <c:v>-294.64049999999997</c:v>
                </c:pt>
                <c:pt idx="37912">
                  <c:v>-294.63849999999996</c:v>
                </c:pt>
                <c:pt idx="37913">
                  <c:v>-294.63649999999996</c:v>
                </c:pt>
                <c:pt idx="37914">
                  <c:v>-294.6345</c:v>
                </c:pt>
                <c:pt idx="37915">
                  <c:v>-294.63249999999999</c:v>
                </c:pt>
                <c:pt idx="37916">
                  <c:v>-294.63049999999998</c:v>
                </c:pt>
                <c:pt idx="37917">
                  <c:v>-294.62849999999997</c:v>
                </c:pt>
                <c:pt idx="37918">
                  <c:v>-294.62649999999996</c:v>
                </c:pt>
                <c:pt idx="37919">
                  <c:v>-294.62450000000001</c:v>
                </c:pt>
                <c:pt idx="37920">
                  <c:v>-294.62249999999995</c:v>
                </c:pt>
                <c:pt idx="37921">
                  <c:v>-294.62049999999999</c:v>
                </c:pt>
                <c:pt idx="37922">
                  <c:v>-294.61849999999998</c:v>
                </c:pt>
                <c:pt idx="37923">
                  <c:v>-294.61649999999997</c:v>
                </c:pt>
                <c:pt idx="37924">
                  <c:v>-294.61449999999996</c:v>
                </c:pt>
                <c:pt idx="37925">
                  <c:v>-294.61249999999995</c:v>
                </c:pt>
                <c:pt idx="37926">
                  <c:v>-294.6105</c:v>
                </c:pt>
                <c:pt idx="37927">
                  <c:v>-294.60849999999999</c:v>
                </c:pt>
                <c:pt idx="37928">
                  <c:v>-294.60649999999998</c:v>
                </c:pt>
                <c:pt idx="37929">
                  <c:v>-294.60449999999997</c:v>
                </c:pt>
                <c:pt idx="37930">
                  <c:v>-294.60249999999996</c:v>
                </c:pt>
                <c:pt idx="37931">
                  <c:v>-294.60050000000001</c:v>
                </c:pt>
                <c:pt idx="37932">
                  <c:v>-294.59849999999994</c:v>
                </c:pt>
                <c:pt idx="37933">
                  <c:v>-294.59649999999999</c:v>
                </c:pt>
                <c:pt idx="37934">
                  <c:v>-294.59449999999998</c:v>
                </c:pt>
                <c:pt idx="37935">
                  <c:v>-294.59249999999997</c:v>
                </c:pt>
                <c:pt idx="37936">
                  <c:v>-294.59049999999996</c:v>
                </c:pt>
                <c:pt idx="37937">
                  <c:v>-294.58849999999995</c:v>
                </c:pt>
                <c:pt idx="37938">
                  <c:v>-294.5865</c:v>
                </c:pt>
                <c:pt idx="37939">
                  <c:v>-294.58449999999999</c:v>
                </c:pt>
                <c:pt idx="37940">
                  <c:v>-294.58249999999998</c:v>
                </c:pt>
                <c:pt idx="37941">
                  <c:v>-294.58049999999997</c:v>
                </c:pt>
                <c:pt idx="37942">
                  <c:v>-294.57849999999996</c:v>
                </c:pt>
                <c:pt idx="37943">
                  <c:v>-294.57650000000001</c:v>
                </c:pt>
                <c:pt idx="37944">
                  <c:v>-294.57449999999994</c:v>
                </c:pt>
                <c:pt idx="37945">
                  <c:v>-294.57249999999999</c:v>
                </c:pt>
                <c:pt idx="37946">
                  <c:v>-294.57049999999998</c:v>
                </c:pt>
                <c:pt idx="37947">
                  <c:v>-294.56849999999997</c:v>
                </c:pt>
                <c:pt idx="37948">
                  <c:v>-294.56649999999996</c:v>
                </c:pt>
                <c:pt idx="37949">
                  <c:v>-294.56449999999995</c:v>
                </c:pt>
                <c:pt idx="37950">
                  <c:v>-294.5625</c:v>
                </c:pt>
                <c:pt idx="37951">
                  <c:v>-294.56049999999999</c:v>
                </c:pt>
                <c:pt idx="37952">
                  <c:v>-294.55849999999998</c:v>
                </c:pt>
                <c:pt idx="37953">
                  <c:v>-294.55649999999997</c:v>
                </c:pt>
                <c:pt idx="37954">
                  <c:v>-294.55449999999996</c:v>
                </c:pt>
                <c:pt idx="37955">
                  <c:v>-294.55250000000001</c:v>
                </c:pt>
                <c:pt idx="37956">
                  <c:v>-294.55049999999994</c:v>
                </c:pt>
                <c:pt idx="37957">
                  <c:v>-294.54849999999999</c:v>
                </c:pt>
                <c:pt idx="37958">
                  <c:v>-294.54649999999998</c:v>
                </c:pt>
                <c:pt idx="37959">
                  <c:v>-294.54449999999997</c:v>
                </c:pt>
                <c:pt idx="37960">
                  <c:v>-294.54249999999996</c:v>
                </c:pt>
                <c:pt idx="37961">
                  <c:v>-294.54049999999995</c:v>
                </c:pt>
                <c:pt idx="37962">
                  <c:v>-294.5385</c:v>
                </c:pt>
                <c:pt idx="37963">
                  <c:v>-294.53649999999999</c:v>
                </c:pt>
                <c:pt idx="37964">
                  <c:v>-294.53449999999998</c:v>
                </c:pt>
                <c:pt idx="37965">
                  <c:v>-294.53249999999997</c:v>
                </c:pt>
                <c:pt idx="37966">
                  <c:v>-294.53049999999996</c:v>
                </c:pt>
                <c:pt idx="37967">
                  <c:v>-294.52850000000001</c:v>
                </c:pt>
                <c:pt idx="37968">
                  <c:v>-294.52649999999994</c:v>
                </c:pt>
                <c:pt idx="37969">
                  <c:v>-294.52449999999999</c:v>
                </c:pt>
                <c:pt idx="37970">
                  <c:v>-294.52249999999998</c:v>
                </c:pt>
                <c:pt idx="37971">
                  <c:v>-294.52049999999997</c:v>
                </c:pt>
                <c:pt idx="37972">
                  <c:v>-294.51849999999996</c:v>
                </c:pt>
                <c:pt idx="37973">
                  <c:v>-294.51649999999995</c:v>
                </c:pt>
                <c:pt idx="37974">
                  <c:v>-294.5145</c:v>
                </c:pt>
                <c:pt idx="37975">
                  <c:v>-294.51249999999999</c:v>
                </c:pt>
                <c:pt idx="37976">
                  <c:v>-294.51049999999998</c:v>
                </c:pt>
                <c:pt idx="37977">
                  <c:v>-294.50849999999997</c:v>
                </c:pt>
                <c:pt idx="37978">
                  <c:v>-294.50649999999996</c:v>
                </c:pt>
                <c:pt idx="37979">
                  <c:v>-294.50450000000001</c:v>
                </c:pt>
                <c:pt idx="37980">
                  <c:v>-294.5025</c:v>
                </c:pt>
                <c:pt idx="37981">
                  <c:v>-294.50049999999999</c:v>
                </c:pt>
                <c:pt idx="37982">
                  <c:v>-294.49849999999998</c:v>
                </c:pt>
                <c:pt idx="37983">
                  <c:v>-294.49649999999997</c:v>
                </c:pt>
                <c:pt idx="37984">
                  <c:v>-294.49449999999996</c:v>
                </c:pt>
                <c:pt idx="37985">
                  <c:v>-294.49249999999995</c:v>
                </c:pt>
                <c:pt idx="37986">
                  <c:v>-294.4905</c:v>
                </c:pt>
                <c:pt idx="37987">
                  <c:v>-294.48849999999999</c:v>
                </c:pt>
                <c:pt idx="37988">
                  <c:v>-294.48649999999998</c:v>
                </c:pt>
                <c:pt idx="37989">
                  <c:v>-294.48449999999997</c:v>
                </c:pt>
                <c:pt idx="37990">
                  <c:v>-294.48249999999996</c:v>
                </c:pt>
                <c:pt idx="37991">
                  <c:v>-294.48050000000001</c:v>
                </c:pt>
                <c:pt idx="37992">
                  <c:v>-294.4785</c:v>
                </c:pt>
                <c:pt idx="37993">
                  <c:v>-294.47649999999999</c:v>
                </c:pt>
                <c:pt idx="37994">
                  <c:v>-294.47449999999998</c:v>
                </c:pt>
                <c:pt idx="37995">
                  <c:v>-294.47249999999997</c:v>
                </c:pt>
                <c:pt idx="37996">
                  <c:v>-294.47049999999996</c:v>
                </c:pt>
                <c:pt idx="37997">
                  <c:v>-294.46849999999995</c:v>
                </c:pt>
                <c:pt idx="37998">
                  <c:v>-294.4665</c:v>
                </c:pt>
                <c:pt idx="37999">
                  <c:v>-294.46449999999999</c:v>
                </c:pt>
                <c:pt idx="38000">
                  <c:v>-294.46249999999998</c:v>
                </c:pt>
                <c:pt idx="38001">
                  <c:v>-294.46049999999997</c:v>
                </c:pt>
                <c:pt idx="38002">
                  <c:v>-294.45849999999996</c:v>
                </c:pt>
                <c:pt idx="38003">
                  <c:v>-294.45650000000001</c:v>
                </c:pt>
                <c:pt idx="38004">
                  <c:v>-294.4545</c:v>
                </c:pt>
                <c:pt idx="38005">
                  <c:v>-294.45249999999999</c:v>
                </c:pt>
                <c:pt idx="38006">
                  <c:v>-294.45049999999998</c:v>
                </c:pt>
                <c:pt idx="38007">
                  <c:v>-294.44849999999997</c:v>
                </c:pt>
                <c:pt idx="38008">
                  <c:v>-294.44649999999996</c:v>
                </c:pt>
                <c:pt idx="38009">
                  <c:v>-294.44449999999995</c:v>
                </c:pt>
                <c:pt idx="38010">
                  <c:v>-294.4425</c:v>
                </c:pt>
                <c:pt idx="38011">
                  <c:v>-294.44049999999999</c:v>
                </c:pt>
                <c:pt idx="38012">
                  <c:v>-294.43849999999998</c:v>
                </c:pt>
                <c:pt idx="38013">
                  <c:v>-294.43649999999997</c:v>
                </c:pt>
                <c:pt idx="38014">
                  <c:v>-294.43449999999996</c:v>
                </c:pt>
                <c:pt idx="38015">
                  <c:v>-294.4325</c:v>
                </c:pt>
                <c:pt idx="38016">
                  <c:v>-294.43049999999999</c:v>
                </c:pt>
                <c:pt idx="38017">
                  <c:v>-294.42849999999999</c:v>
                </c:pt>
                <c:pt idx="38018">
                  <c:v>-294.42649999999998</c:v>
                </c:pt>
                <c:pt idx="38019">
                  <c:v>-294.42449999999997</c:v>
                </c:pt>
                <c:pt idx="38020">
                  <c:v>-294.42249999999996</c:v>
                </c:pt>
                <c:pt idx="38021">
                  <c:v>-294.42049999999995</c:v>
                </c:pt>
                <c:pt idx="38022">
                  <c:v>-294.41849999999999</c:v>
                </c:pt>
                <c:pt idx="38023">
                  <c:v>-294.41649999999998</c:v>
                </c:pt>
                <c:pt idx="38024">
                  <c:v>-294.41449999999998</c:v>
                </c:pt>
                <c:pt idx="38025">
                  <c:v>-294.41249999999997</c:v>
                </c:pt>
                <c:pt idx="38026">
                  <c:v>-294.41049999999996</c:v>
                </c:pt>
                <c:pt idx="38027">
                  <c:v>-294.4085</c:v>
                </c:pt>
                <c:pt idx="38028">
                  <c:v>-294.40649999999999</c:v>
                </c:pt>
                <c:pt idx="38029">
                  <c:v>-294.40449999999998</c:v>
                </c:pt>
                <c:pt idx="38030">
                  <c:v>-294.40249999999997</c:v>
                </c:pt>
                <c:pt idx="38031">
                  <c:v>-294.40049999999997</c:v>
                </c:pt>
                <c:pt idx="38032">
                  <c:v>-294.39850000000001</c:v>
                </c:pt>
                <c:pt idx="38033">
                  <c:v>-294.39649999999995</c:v>
                </c:pt>
                <c:pt idx="38034">
                  <c:v>-294.39449999999999</c:v>
                </c:pt>
                <c:pt idx="38035">
                  <c:v>-294.39249999999998</c:v>
                </c:pt>
                <c:pt idx="38036">
                  <c:v>-294.39049999999997</c:v>
                </c:pt>
                <c:pt idx="38037">
                  <c:v>-294.38849999999996</c:v>
                </c:pt>
                <c:pt idx="38038">
                  <c:v>-294.38649999999996</c:v>
                </c:pt>
                <c:pt idx="38039">
                  <c:v>-294.3845</c:v>
                </c:pt>
                <c:pt idx="38040">
                  <c:v>-294.38249999999999</c:v>
                </c:pt>
                <c:pt idx="38041">
                  <c:v>-294.38049999999998</c:v>
                </c:pt>
                <c:pt idx="38042">
                  <c:v>-294.37849999999997</c:v>
                </c:pt>
                <c:pt idx="38043">
                  <c:v>-294.37649999999996</c:v>
                </c:pt>
                <c:pt idx="38044">
                  <c:v>-294.37450000000001</c:v>
                </c:pt>
                <c:pt idx="38045">
                  <c:v>-294.37249999999995</c:v>
                </c:pt>
                <c:pt idx="38046">
                  <c:v>-294.37049999999999</c:v>
                </c:pt>
                <c:pt idx="38047">
                  <c:v>-294.36849999999998</c:v>
                </c:pt>
                <c:pt idx="38048">
                  <c:v>-294.36649999999997</c:v>
                </c:pt>
                <c:pt idx="38049">
                  <c:v>-294.36449999999996</c:v>
                </c:pt>
                <c:pt idx="38050">
                  <c:v>-294.36249999999995</c:v>
                </c:pt>
                <c:pt idx="38051">
                  <c:v>-294.3605</c:v>
                </c:pt>
                <c:pt idx="38052">
                  <c:v>-294.35849999999999</c:v>
                </c:pt>
                <c:pt idx="38053">
                  <c:v>-294.35649999999998</c:v>
                </c:pt>
                <c:pt idx="38054">
                  <c:v>-294.35449999999997</c:v>
                </c:pt>
                <c:pt idx="38055">
                  <c:v>-294.35249999999996</c:v>
                </c:pt>
                <c:pt idx="38056">
                  <c:v>-294.35050000000001</c:v>
                </c:pt>
                <c:pt idx="38057">
                  <c:v>-294.34849999999994</c:v>
                </c:pt>
                <c:pt idx="38058">
                  <c:v>-294.34649999999999</c:v>
                </c:pt>
                <c:pt idx="38059">
                  <c:v>-294.34449999999998</c:v>
                </c:pt>
                <c:pt idx="38060">
                  <c:v>-294.34249999999997</c:v>
                </c:pt>
                <c:pt idx="38061">
                  <c:v>-294.34049999999996</c:v>
                </c:pt>
                <c:pt idx="38062">
                  <c:v>-294.33849999999995</c:v>
                </c:pt>
                <c:pt idx="38063">
                  <c:v>-294.3365</c:v>
                </c:pt>
                <c:pt idx="38064">
                  <c:v>-294.33449999999999</c:v>
                </c:pt>
                <c:pt idx="38065">
                  <c:v>-294.33249999999998</c:v>
                </c:pt>
                <c:pt idx="38066">
                  <c:v>-294.33049999999997</c:v>
                </c:pt>
                <c:pt idx="38067">
                  <c:v>-294.32849999999996</c:v>
                </c:pt>
                <c:pt idx="38068">
                  <c:v>-294.32650000000001</c:v>
                </c:pt>
                <c:pt idx="38069">
                  <c:v>-294.32449999999994</c:v>
                </c:pt>
                <c:pt idx="38070">
                  <c:v>-294.32249999999999</c:v>
                </c:pt>
                <c:pt idx="38071">
                  <c:v>-294.32049999999998</c:v>
                </c:pt>
                <c:pt idx="38072">
                  <c:v>-294.31849999999997</c:v>
                </c:pt>
                <c:pt idx="38073">
                  <c:v>-294.31649999999996</c:v>
                </c:pt>
                <c:pt idx="38074">
                  <c:v>-294.31449999999995</c:v>
                </c:pt>
                <c:pt idx="38075">
                  <c:v>-294.3125</c:v>
                </c:pt>
                <c:pt idx="38076">
                  <c:v>-294.31049999999999</c:v>
                </c:pt>
                <c:pt idx="38077">
                  <c:v>-294.30849999999998</c:v>
                </c:pt>
                <c:pt idx="38078">
                  <c:v>-294.30649999999997</c:v>
                </c:pt>
                <c:pt idx="38079">
                  <c:v>-294.30449999999996</c:v>
                </c:pt>
                <c:pt idx="38080">
                  <c:v>-294.30250000000001</c:v>
                </c:pt>
                <c:pt idx="38081">
                  <c:v>-294.30049999999994</c:v>
                </c:pt>
                <c:pt idx="38082">
                  <c:v>-294.29849999999999</c:v>
                </c:pt>
                <c:pt idx="38083">
                  <c:v>-294.29649999999998</c:v>
                </c:pt>
                <c:pt idx="38084">
                  <c:v>-294.29449999999997</c:v>
                </c:pt>
                <c:pt idx="38085">
                  <c:v>-294.29249999999996</c:v>
                </c:pt>
                <c:pt idx="38086">
                  <c:v>-294.29049999999995</c:v>
                </c:pt>
                <c:pt idx="38087">
                  <c:v>-294.2885</c:v>
                </c:pt>
                <c:pt idx="38088">
                  <c:v>-294.28649999999999</c:v>
                </c:pt>
                <c:pt idx="38089">
                  <c:v>-294.28449999999998</c:v>
                </c:pt>
                <c:pt idx="38090">
                  <c:v>-294.28249999999997</c:v>
                </c:pt>
                <c:pt idx="38091">
                  <c:v>-294.28049999999996</c:v>
                </c:pt>
                <c:pt idx="38092">
                  <c:v>-294.27850000000001</c:v>
                </c:pt>
                <c:pt idx="38093">
                  <c:v>-294.27649999999994</c:v>
                </c:pt>
                <c:pt idx="38094">
                  <c:v>-294.27449999999999</c:v>
                </c:pt>
                <c:pt idx="38095">
                  <c:v>-294.27249999999998</c:v>
                </c:pt>
                <c:pt idx="38096">
                  <c:v>-294.27049999999997</c:v>
                </c:pt>
                <c:pt idx="38097">
                  <c:v>-294.26849999999996</c:v>
                </c:pt>
                <c:pt idx="38098">
                  <c:v>-294.26649999999995</c:v>
                </c:pt>
                <c:pt idx="38099">
                  <c:v>-294.2645</c:v>
                </c:pt>
                <c:pt idx="38100">
                  <c:v>-294.26249999999999</c:v>
                </c:pt>
                <c:pt idx="38101">
                  <c:v>-294.26049999999998</c:v>
                </c:pt>
                <c:pt idx="38102">
                  <c:v>-294.25849999999997</c:v>
                </c:pt>
                <c:pt idx="38103">
                  <c:v>-294.25649999999996</c:v>
                </c:pt>
                <c:pt idx="38104">
                  <c:v>-294.25450000000001</c:v>
                </c:pt>
                <c:pt idx="38105">
                  <c:v>-294.2525</c:v>
                </c:pt>
                <c:pt idx="38106">
                  <c:v>-294.25049999999999</c:v>
                </c:pt>
                <c:pt idx="38107">
                  <c:v>-294.24849999999998</c:v>
                </c:pt>
                <c:pt idx="38108">
                  <c:v>-294.24649999999997</c:v>
                </c:pt>
                <c:pt idx="38109">
                  <c:v>-294.24449999999996</c:v>
                </c:pt>
                <c:pt idx="38110">
                  <c:v>-294.24249999999995</c:v>
                </c:pt>
                <c:pt idx="38111">
                  <c:v>-294.2405</c:v>
                </c:pt>
                <c:pt idx="38112">
                  <c:v>-294.23849999999999</c:v>
                </c:pt>
                <c:pt idx="38113">
                  <c:v>-294.23649999999998</c:v>
                </c:pt>
                <c:pt idx="38114">
                  <c:v>-294.23449999999997</c:v>
                </c:pt>
                <c:pt idx="38115">
                  <c:v>-294.23249999999996</c:v>
                </c:pt>
                <c:pt idx="38116">
                  <c:v>-294.23050000000001</c:v>
                </c:pt>
                <c:pt idx="38117">
                  <c:v>-294.2285</c:v>
                </c:pt>
                <c:pt idx="38118">
                  <c:v>-294.22649999999999</c:v>
                </c:pt>
                <c:pt idx="38119">
                  <c:v>-294.22449999999998</c:v>
                </c:pt>
                <c:pt idx="38120">
                  <c:v>-294.22249999999997</c:v>
                </c:pt>
                <c:pt idx="38121">
                  <c:v>-294.22049999999996</c:v>
                </c:pt>
                <c:pt idx="38122">
                  <c:v>-294.21849999999995</c:v>
                </c:pt>
                <c:pt idx="38123">
                  <c:v>-294.2165</c:v>
                </c:pt>
                <c:pt idx="38124">
                  <c:v>-294.21449999999999</c:v>
                </c:pt>
                <c:pt idx="38125">
                  <c:v>-294.21249999999998</c:v>
                </c:pt>
                <c:pt idx="38126">
                  <c:v>-294.21049999999997</c:v>
                </c:pt>
                <c:pt idx="38127">
                  <c:v>-294.20849999999996</c:v>
                </c:pt>
                <c:pt idx="38128">
                  <c:v>-294.20650000000001</c:v>
                </c:pt>
                <c:pt idx="38129">
                  <c:v>-294.2045</c:v>
                </c:pt>
                <c:pt idx="38130">
                  <c:v>-294.20249999999999</c:v>
                </c:pt>
                <c:pt idx="38131">
                  <c:v>-294.20049999999998</c:v>
                </c:pt>
                <c:pt idx="38132">
                  <c:v>-294.19849999999997</c:v>
                </c:pt>
                <c:pt idx="38133">
                  <c:v>-294.19649999999996</c:v>
                </c:pt>
                <c:pt idx="38134">
                  <c:v>-294.19449999999995</c:v>
                </c:pt>
                <c:pt idx="38135">
                  <c:v>-294.1925</c:v>
                </c:pt>
                <c:pt idx="38136">
                  <c:v>-294.19049999999999</c:v>
                </c:pt>
                <c:pt idx="38137">
                  <c:v>-294.18849999999998</c:v>
                </c:pt>
                <c:pt idx="38138">
                  <c:v>-294.18649999999997</c:v>
                </c:pt>
                <c:pt idx="38139">
                  <c:v>-294.18449999999996</c:v>
                </c:pt>
                <c:pt idx="38140">
                  <c:v>-294.1825</c:v>
                </c:pt>
                <c:pt idx="38141">
                  <c:v>-294.18049999999999</c:v>
                </c:pt>
                <c:pt idx="38142">
                  <c:v>-294.17849999999999</c:v>
                </c:pt>
                <c:pt idx="38143">
                  <c:v>-294.17649999999998</c:v>
                </c:pt>
                <c:pt idx="38144">
                  <c:v>-294.17449999999997</c:v>
                </c:pt>
                <c:pt idx="38145">
                  <c:v>-294.17249999999996</c:v>
                </c:pt>
                <c:pt idx="38146">
                  <c:v>-294.17049999999995</c:v>
                </c:pt>
                <c:pt idx="38147">
                  <c:v>-294.16849999999999</c:v>
                </c:pt>
                <c:pt idx="38148">
                  <c:v>-294.16649999999998</c:v>
                </c:pt>
                <c:pt idx="38149">
                  <c:v>-294.16449999999998</c:v>
                </c:pt>
                <c:pt idx="38150">
                  <c:v>-294.16249999999997</c:v>
                </c:pt>
                <c:pt idx="38151">
                  <c:v>-294.16049999999996</c:v>
                </c:pt>
                <c:pt idx="38152">
                  <c:v>-294.1585</c:v>
                </c:pt>
                <c:pt idx="38153">
                  <c:v>-294.15649999999999</c:v>
                </c:pt>
                <c:pt idx="38154">
                  <c:v>-294.15449999999998</c:v>
                </c:pt>
                <c:pt idx="38155">
                  <c:v>-294.15249999999997</c:v>
                </c:pt>
                <c:pt idx="38156">
                  <c:v>-294.15049999999997</c:v>
                </c:pt>
                <c:pt idx="38157">
                  <c:v>-294.14850000000001</c:v>
                </c:pt>
                <c:pt idx="38158">
                  <c:v>-294.14649999999995</c:v>
                </c:pt>
                <c:pt idx="38159">
                  <c:v>-294.14449999999999</c:v>
                </c:pt>
                <c:pt idx="38160">
                  <c:v>-294.14249999999998</c:v>
                </c:pt>
                <c:pt idx="38161">
                  <c:v>-294.14049999999997</c:v>
                </c:pt>
                <c:pt idx="38162">
                  <c:v>-294.13849999999996</c:v>
                </c:pt>
                <c:pt idx="38163">
                  <c:v>-294.13649999999996</c:v>
                </c:pt>
                <c:pt idx="38164">
                  <c:v>-294.1345</c:v>
                </c:pt>
                <c:pt idx="38165">
                  <c:v>-294.13249999999999</c:v>
                </c:pt>
                <c:pt idx="38166">
                  <c:v>-294.13049999999998</c:v>
                </c:pt>
                <c:pt idx="38167">
                  <c:v>-294.12849999999997</c:v>
                </c:pt>
                <c:pt idx="38168">
                  <c:v>-294.12649999999996</c:v>
                </c:pt>
                <c:pt idx="38169">
                  <c:v>-294.12450000000001</c:v>
                </c:pt>
                <c:pt idx="38170">
                  <c:v>-294.12249999999995</c:v>
                </c:pt>
                <c:pt idx="38171">
                  <c:v>-294.12049999999999</c:v>
                </c:pt>
                <c:pt idx="38172">
                  <c:v>-294.11849999999998</c:v>
                </c:pt>
                <c:pt idx="38173">
                  <c:v>-294.11649999999997</c:v>
                </c:pt>
                <c:pt idx="38174">
                  <c:v>-294.11449999999996</c:v>
                </c:pt>
                <c:pt idx="38175">
                  <c:v>-294.11249999999995</c:v>
                </c:pt>
                <c:pt idx="38176">
                  <c:v>-294.1105</c:v>
                </c:pt>
                <c:pt idx="38177">
                  <c:v>-294.10849999999999</c:v>
                </c:pt>
                <c:pt idx="38178">
                  <c:v>-294.10649999999998</c:v>
                </c:pt>
                <c:pt idx="38179">
                  <c:v>-294.10449999999997</c:v>
                </c:pt>
                <c:pt idx="38180">
                  <c:v>-294.10249999999996</c:v>
                </c:pt>
                <c:pt idx="38181">
                  <c:v>-294.10050000000001</c:v>
                </c:pt>
                <c:pt idx="38182">
                  <c:v>-294.09849999999994</c:v>
                </c:pt>
                <c:pt idx="38183">
                  <c:v>-294.09649999999999</c:v>
                </c:pt>
                <c:pt idx="38184">
                  <c:v>-294.09449999999998</c:v>
                </c:pt>
                <c:pt idx="38185">
                  <c:v>-294.09249999999997</c:v>
                </c:pt>
                <c:pt idx="38186">
                  <c:v>-294.09049999999996</c:v>
                </c:pt>
                <c:pt idx="38187">
                  <c:v>-294.08849999999995</c:v>
                </c:pt>
                <c:pt idx="38188">
                  <c:v>-294.0865</c:v>
                </c:pt>
                <c:pt idx="38189">
                  <c:v>-294.08449999999999</c:v>
                </c:pt>
                <c:pt idx="38190">
                  <c:v>-294.08249999999998</c:v>
                </c:pt>
                <c:pt idx="38191">
                  <c:v>-294.08049999999997</c:v>
                </c:pt>
                <c:pt idx="38192">
                  <c:v>-294.07849999999996</c:v>
                </c:pt>
                <c:pt idx="38193">
                  <c:v>-294.07650000000001</c:v>
                </c:pt>
                <c:pt idx="38194">
                  <c:v>-294.07449999999994</c:v>
                </c:pt>
                <c:pt idx="38195">
                  <c:v>-294.07249999999999</c:v>
                </c:pt>
                <c:pt idx="38196">
                  <c:v>-294.07049999999998</c:v>
                </c:pt>
                <c:pt idx="38197">
                  <c:v>-294.06849999999997</c:v>
                </c:pt>
                <c:pt idx="38198">
                  <c:v>-294.06649999999996</c:v>
                </c:pt>
                <c:pt idx="38199">
                  <c:v>-294.06449999999995</c:v>
                </c:pt>
                <c:pt idx="38200">
                  <c:v>-294.0625</c:v>
                </c:pt>
                <c:pt idx="38201">
                  <c:v>-294.06049999999999</c:v>
                </c:pt>
                <c:pt idx="38202">
                  <c:v>-294.05849999999998</c:v>
                </c:pt>
                <c:pt idx="38203">
                  <c:v>-294.05649999999997</c:v>
                </c:pt>
                <c:pt idx="38204">
                  <c:v>-294.05449999999996</c:v>
                </c:pt>
                <c:pt idx="38205">
                  <c:v>-294.05250000000001</c:v>
                </c:pt>
                <c:pt idx="38206">
                  <c:v>-294.05049999999994</c:v>
                </c:pt>
                <c:pt idx="38207">
                  <c:v>-294.04849999999999</c:v>
                </c:pt>
                <c:pt idx="38208">
                  <c:v>-294.04649999999998</c:v>
                </c:pt>
                <c:pt idx="38209">
                  <c:v>-294.04449999999997</c:v>
                </c:pt>
                <c:pt idx="38210">
                  <c:v>-294.04249999999996</c:v>
                </c:pt>
                <c:pt idx="38211">
                  <c:v>-294.04049999999995</c:v>
                </c:pt>
                <c:pt idx="38212">
                  <c:v>-294.0385</c:v>
                </c:pt>
                <c:pt idx="38213">
                  <c:v>-294.03649999999999</c:v>
                </c:pt>
                <c:pt idx="38214">
                  <c:v>-294.03449999999998</c:v>
                </c:pt>
                <c:pt idx="38215">
                  <c:v>-294.03249999999997</c:v>
                </c:pt>
                <c:pt idx="38216">
                  <c:v>-294.03049999999996</c:v>
                </c:pt>
                <c:pt idx="38217">
                  <c:v>-294.02850000000001</c:v>
                </c:pt>
                <c:pt idx="38218">
                  <c:v>-294.02649999999994</c:v>
                </c:pt>
                <c:pt idx="38219">
                  <c:v>-294.02449999999999</c:v>
                </c:pt>
                <c:pt idx="38220">
                  <c:v>-294.02249999999998</c:v>
                </c:pt>
                <c:pt idx="38221">
                  <c:v>-294.02049999999997</c:v>
                </c:pt>
                <c:pt idx="38222">
                  <c:v>-294.01849999999996</c:v>
                </c:pt>
                <c:pt idx="38223">
                  <c:v>-294.01649999999995</c:v>
                </c:pt>
                <c:pt idx="38224">
                  <c:v>-294.0145</c:v>
                </c:pt>
                <c:pt idx="38225">
                  <c:v>-294.01249999999999</c:v>
                </c:pt>
                <c:pt idx="38226">
                  <c:v>-294.01049999999998</c:v>
                </c:pt>
                <c:pt idx="38227">
                  <c:v>-294.00849999999997</c:v>
                </c:pt>
                <c:pt idx="38228">
                  <c:v>-294.00649999999996</c:v>
                </c:pt>
                <c:pt idx="38229">
                  <c:v>-294.00450000000001</c:v>
                </c:pt>
                <c:pt idx="38230">
                  <c:v>-294.0025</c:v>
                </c:pt>
                <c:pt idx="38231">
                  <c:v>-294.00049999999999</c:v>
                </c:pt>
                <c:pt idx="38232">
                  <c:v>-293.99849999999998</c:v>
                </c:pt>
                <c:pt idx="38233">
                  <c:v>-293.99649999999997</c:v>
                </c:pt>
                <c:pt idx="38234">
                  <c:v>-293.99449999999996</c:v>
                </c:pt>
                <c:pt idx="38235">
                  <c:v>-293.99249999999995</c:v>
                </c:pt>
                <c:pt idx="38236">
                  <c:v>-293.9905</c:v>
                </c:pt>
                <c:pt idx="38237">
                  <c:v>-293.98849999999999</c:v>
                </c:pt>
                <c:pt idx="38238">
                  <c:v>-293.98649999999998</c:v>
                </c:pt>
                <c:pt idx="38239">
                  <c:v>-293.98449999999997</c:v>
                </c:pt>
                <c:pt idx="38240">
                  <c:v>-293.98249999999996</c:v>
                </c:pt>
                <c:pt idx="38241">
                  <c:v>-293.98050000000001</c:v>
                </c:pt>
                <c:pt idx="38242">
                  <c:v>-293.9785</c:v>
                </c:pt>
                <c:pt idx="38243">
                  <c:v>-293.97649999999999</c:v>
                </c:pt>
                <c:pt idx="38244">
                  <c:v>-293.97449999999998</c:v>
                </c:pt>
                <c:pt idx="38245">
                  <c:v>-293.97249999999997</c:v>
                </c:pt>
                <c:pt idx="38246">
                  <c:v>-293.97049999999996</c:v>
                </c:pt>
                <c:pt idx="38247">
                  <c:v>-293.96849999999995</c:v>
                </c:pt>
                <c:pt idx="38248">
                  <c:v>-293.9665</c:v>
                </c:pt>
                <c:pt idx="38249">
                  <c:v>-293.96449999999999</c:v>
                </c:pt>
                <c:pt idx="38250">
                  <c:v>-293.96249999999998</c:v>
                </c:pt>
                <c:pt idx="38251">
                  <c:v>-293.96049999999997</c:v>
                </c:pt>
                <c:pt idx="38252">
                  <c:v>-293.95849999999996</c:v>
                </c:pt>
                <c:pt idx="38253">
                  <c:v>-293.95650000000001</c:v>
                </c:pt>
                <c:pt idx="38254">
                  <c:v>-293.9545</c:v>
                </c:pt>
                <c:pt idx="38255">
                  <c:v>-293.95249999999999</c:v>
                </c:pt>
                <c:pt idx="38256">
                  <c:v>-293.95049999999998</c:v>
                </c:pt>
                <c:pt idx="38257">
                  <c:v>-293.94849999999997</c:v>
                </c:pt>
                <c:pt idx="38258">
                  <c:v>-293.94649999999996</c:v>
                </c:pt>
                <c:pt idx="38259">
                  <c:v>-293.94449999999995</c:v>
                </c:pt>
                <c:pt idx="38260">
                  <c:v>-293.9425</c:v>
                </c:pt>
                <c:pt idx="38261">
                  <c:v>-293.94049999999999</c:v>
                </c:pt>
                <c:pt idx="38262">
                  <c:v>-293.93849999999998</c:v>
                </c:pt>
                <c:pt idx="38263">
                  <c:v>-293.93649999999997</c:v>
                </c:pt>
                <c:pt idx="38264">
                  <c:v>-293.93449999999996</c:v>
                </c:pt>
                <c:pt idx="38265">
                  <c:v>-293.9325</c:v>
                </c:pt>
                <c:pt idx="38266">
                  <c:v>-293.93049999999999</c:v>
                </c:pt>
                <c:pt idx="38267">
                  <c:v>-293.92849999999999</c:v>
                </c:pt>
                <c:pt idx="38268">
                  <c:v>-293.92649999999998</c:v>
                </c:pt>
                <c:pt idx="38269">
                  <c:v>-293.92449999999997</c:v>
                </c:pt>
                <c:pt idx="38270">
                  <c:v>-293.92249999999996</c:v>
                </c:pt>
                <c:pt idx="38271">
                  <c:v>-293.92049999999995</c:v>
                </c:pt>
                <c:pt idx="38272">
                  <c:v>-293.91849999999999</c:v>
                </c:pt>
                <c:pt idx="38273">
                  <c:v>-293.91649999999998</c:v>
                </c:pt>
                <c:pt idx="38274">
                  <c:v>-293.91449999999998</c:v>
                </c:pt>
                <c:pt idx="38275">
                  <c:v>-293.91249999999997</c:v>
                </c:pt>
                <c:pt idx="38276">
                  <c:v>-293.91049999999996</c:v>
                </c:pt>
                <c:pt idx="38277">
                  <c:v>-293.9085</c:v>
                </c:pt>
                <c:pt idx="38278">
                  <c:v>-293.90649999999999</c:v>
                </c:pt>
                <c:pt idx="38279">
                  <c:v>-293.90449999999998</c:v>
                </c:pt>
                <c:pt idx="38280">
                  <c:v>-293.90249999999997</c:v>
                </c:pt>
                <c:pt idx="38281">
                  <c:v>-293.90049999999997</c:v>
                </c:pt>
                <c:pt idx="38282">
                  <c:v>-293.89850000000001</c:v>
                </c:pt>
                <c:pt idx="38283">
                  <c:v>-293.89649999999995</c:v>
                </c:pt>
                <c:pt idx="38284">
                  <c:v>-293.89449999999999</c:v>
                </c:pt>
                <c:pt idx="38285">
                  <c:v>-293.89249999999998</c:v>
                </c:pt>
                <c:pt idx="38286">
                  <c:v>-293.89049999999997</c:v>
                </c:pt>
                <c:pt idx="38287">
                  <c:v>-293.88849999999996</c:v>
                </c:pt>
                <c:pt idx="38288">
                  <c:v>-293.88649999999996</c:v>
                </c:pt>
                <c:pt idx="38289">
                  <c:v>-293.8845</c:v>
                </c:pt>
                <c:pt idx="38290">
                  <c:v>-293.88249999999999</c:v>
                </c:pt>
                <c:pt idx="38291">
                  <c:v>-293.88049999999998</c:v>
                </c:pt>
                <c:pt idx="38292">
                  <c:v>-293.87849999999997</c:v>
                </c:pt>
                <c:pt idx="38293">
                  <c:v>-293.87649999999996</c:v>
                </c:pt>
                <c:pt idx="38294">
                  <c:v>-293.87450000000001</c:v>
                </c:pt>
                <c:pt idx="38295">
                  <c:v>-293.87249999999995</c:v>
                </c:pt>
                <c:pt idx="38296">
                  <c:v>-293.87049999999999</c:v>
                </c:pt>
                <c:pt idx="38297">
                  <c:v>-293.86849999999998</c:v>
                </c:pt>
                <c:pt idx="38298">
                  <c:v>-293.86649999999997</c:v>
                </c:pt>
                <c:pt idx="38299">
                  <c:v>-293.86449999999996</c:v>
                </c:pt>
                <c:pt idx="38300">
                  <c:v>-293.86249999999995</c:v>
                </c:pt>
                <c:pt idx="38301">
                  <c:v>-293.8605</c:v>
                </c:pt>
                <c:pt idx="38302">
                  <c:v>-293.85849999999999</c:v>
                </c:pt>
                <c:pt idx="38303">
                  <c:v>-293.85649999999998</c:v>
                </c:pt>
                <c:pt idx="38304">
                  <c:v>-293.85449999999997</c:v>
                </c:pt>
                <c:pt idx="38305">
                  <c:v>-293.85249999999996</c:v>
                </c:pt>
                <c:pt idx="38306">
                  <c:v>-293.85050000000001</c:v>
                </c:pt>
                <c:pt idx="38307">
                  <c:v>-293.84849999999994</c:v>
                </c:pt>
                <c:pt idx="38308">
                  <c:v>-293.84649999999999</c:v>
                </c:pt>
                <c:pt idx="38309">
                  <c:v>-293.84449999999998</c:v>
                </c:pt>
                <c:pt idx="38310">
                  <c:v>-293.84249999999997</c:v>
                </c:pt>
                <c:pt idx="38311">
                  <c:v>-293.84049999999996</c:v>
                </c:pt>
                <c:pt idx="38312">
                  <c:v>-293.83849999999995</c:v>
                </c:pt>
                <c:pt idx="38313">
                  <c:v>-293.8365</c:v>
                </c:pt>
                <c:pt idx="38314">
                  <c:v>-293.83449999999999</c:v>
                </c:pt>
                <c:pt idx="38315">
                  <c:v>-293.83249999999998</c:v>
                </c:pt>
                <c:pt idx="38316">
                  <c:v>-293.83049999999997</c:v>
                </c:pt>
                <c:pt idx="38317">
                  <c:v>-293.82849999999996</c:v>
                </c:pt>
                <c:pt idx="38318">
                  <c:v>-293.82650000000001</c:v>
                </c:pt>
                <c:pt idx="38319">
                  <c:v>-293.82449999999994</c:v>
                </c:pt>
                <c:pt idx="38320">
                  <c:v>-293.82249999999999</c:v>
                </c:pt>
                <c:pt idx="38321">
                  <c:v>-293.82049999999998</c:v>
                </c:pt>
                <c:pt idx="38322">
                  <c:v>-293.81849999999997</c:v>
                </c:pt>
                <c:pt idx="38323">
                  <c:v>-293.81649999999996</c:v>
                </c:pt>
                <c:pt idx="38324">
                  <c:v>-293.81449999999995</c:v>
                </c:pt>
                <c:pt idx="38325">
                  <c:v>-293.8125</c:v>
                </c:pt>
                <c:pt idx="38326">
                  <c:v>-293.81049999999999</c:v>
                </c:pt>
                <c:pt idx="38327">
                  <c:v>-293.80849999999998</c:v>
                </c:pt>
                <c:pt idx="38328">
                  <c:v>-293.80649999999997</c:v>
                </c:pt>
                <c:pt idx="38329">
                  <c:v>-293.80449999999996</c:v>
                </c:pt>
                <c:pt idx="38330">
                  <c:v>-293.80250000000001</c:v>
                </c:pt>
                <c:pt idx="38331">
                  <c:v>-293.80049999999994</c:v>
                </c:pt>
                <c:pt idx="38332">
                  <c:v>-293.79849999999999</c:v>
                </c:pt>
                <c:pt idx="38333">
                  <c:v>-293.79649999999998</c:v>
                </c:pt>
                <c:pt idx="38334">
                  <c:v>-293.79449999999997</c:v>
                </c:pt>
                <c:pt idx="38335">
                  <c:v>-293.79249999999996</c:v>
                </c:pt>
                <c:pt idx="38336">
                  <c:v>-293.79049999999995</c:v>
                </c:pt>
                <c:pt idx="38337">
                  <c:v>-293.7885</c:v>
                </c:pt>
                <c:pt idx="38338">
                  <c:v>-293.78649999999999</c:v>
                </c:pt>
                <c:pt idx="38339">
                  <c:v>-293.78449999999998</c:v>
                </c:pt>
                <c:pt idx="38340">
                  <c:v>-293.78249999999997</c:v>
                </c:pt>
                <c:pt idx="38341">
                  <c:v>-293.78049999999996</c:v>
                </c:pt>
                <c:pt idx="38342">
                  <c:v>-293.77850000000001</c:v>
                </c:pt>
                <c:pt idx="38343">
                  <c:v>-293.77649999999994</c:v>
                </c:pt>
                <c:pt idx="38344">
                  <c:v>-293.77449999999999</c:v>
                </c:pt>
                <c:pt idx="38345">
                  <c:v>-293.77249999999998</c:v>
                </c:pt>
                <c:pt idx="38346">
                  <c:v>-293.77049999999997</c:v>
                </c:pt>
                <c:pt idx="38347">
                  <c:v>-293.76849999999996</c:v>
                </c:pt>
                <c:pt idx="38348">
                  <c:v>-293.76649999999995</c:v>
                </c:pt>
                <c:pt idx="38349">
                  <c:v>-293.7645</c:v>
                </c:pt>
                <c:pt idx="38350">
                  <c:v>-293.76249999999999</c:v>
                </c:pt>
                <c:pt idx="38351">
                  <c:v>-293.76049999999998</c:v>
                </c:pt>
                <c:pt idx="38352">
                  <c:v>-293.75849999999997</c:v>
                </c:pt>
                <c:pt idx="38353">
                  <c:v>-293.75649999999996</c:v>
                </c:pt>
                <c:pt idx="38354">
                  <c:v>-293.75450000000001</c:v>
                </c:pt>
                <c:pt idx="38355">
                  <c:v>-293.7525</c:v>
                </c:pt>
                <c:pt idx="38356">
                  <c:v>-293.75049999999999</c:v>
                </c:pt>
                <c:pt idx="38357">
                  <c:v>-293.74849999999998</c:v>
                </c:pt>
                <c:pt idx="38358">
                  <c:v>-293.74649999999997</c:v>
                </c:pt>
                <c:pt idx="38359">
                  <c:v>-293.74449999999996</c:v>
                </c:pt>
                <c:pt idx="38360">
                  <c:v>-293.74249999999995</c:v>
                </c:pt>
                <c:pt idx="38361">
                  <c:v>-293.7405</c:v>
                </c:pt>
                <c:pt idx="38362">
                  <c:v>-293.73849999999999</c:v>
                </c:pt>
                <c:pt idx="38363">
                  <c:v>-293.73649999999998</c:v>
                </c:pt>
                <c:pt idx="38364">
                  <c:v>-293.73449999999997</c:v>
                </c:pt>
                <c:pt idx="38365">
                  <c:v>-293.73249999999996</c:v>
                </c:pt>
                <c:pt idx="38366">
                  <c:v>-293.73050000000001</c:v>
                </c:pt>
                <c:pt idx="38367">
                  <c:v>-293.7285</c:v>
                </c:pt>
                <c:pt idx="38368">
                  <c:v>-293.72649999999999</c:v>
                </c:pt>
                <c:pt idx="38369">
                  <c:v>-293.72449999999998</c:v>
                </c:pt>
                <c:pt idx="38370">
                  <c:v>-293.72249999999997</c:v>
                </c:pt>
                <c:pt idx="38371">
                  <c:v>-293.72049999999996</c:v>
                </c:pt>
                <c:pt idx="38372">
                  <c:v>-293.71849999999995</c:v>
                </c:pt>
                <c:pt idx="38373">
                  <c:v>-293.7165</c:v>
                </c:pt>
                <c:pt idx="38374">
                  <c:v>-293.71449999999999</c:v>
                </c:pt>
                <c:pt idx="38375">
                  <c:v>-293.71249999999998</c:v>
                </c:pt>
                <c:pt idx="38376">
                  <c:v>-293.71049999999997</c:v>
                </c:pt>
                <c:pt idx="38377">
                  <c:v>-293.70849999999996</c:v>
                </c:pt>
                <c:pt idx="38378">
                  <c:v>-293.70650000000001</c:v>
                </c:pt>
                <c:pt idx="38379">
                  <c:v>-293.7045</c:v>
                </c:pt>
                <c:pt idx="38380">
                  <c:v>-293.70249999999999</c:v>
                </c:pt>
                <c:pt idx="38381">
                  <c:v>-293.70049999999998</c:v>
                </c:pt>
                <c:pt idx="38382">
                  <c:v>-293.69849999999997</c:v>
                </c:pt>
                <c:pt idx="38383">
                  <c:v>-293.69649999999996</c:v>
                </c:pt>
                <c:pt idx="38384">
                  <c:v>-293.69449999999995</c:v>
                </c:pt>
                <c:pt idx="38385">
                  <c:v>-293.6925</c:v>
                </c:pt>
                <c:pt idx="38386">
                  <c:v>-293.69049999999999</c:v>
                </c:pt>
                <c:pt idx="38387">
                  <c:v>-293.68849999999998</c:v>
                </c:pt>
                <c:pt idx="38388">
                  <c:v>-293.68649999999997</c:v>
                </c:pt>
                <c:pt idx="38389">
                  <c:v>-293.68449999999996</c:v>
                </c:pt>
                <c:pt idx="38390">
                  <c:v>-293.6825</c:v>
                </c:pt>
                <c:pt idx="38391">
                  <c:v>-293.68049999999999</c:v>
                </c:pt>
                <c:pt idx="38392">
                  <c:v>-293.67849999999999</c:v>
                </c:pt>
                <c:pt idx="38393">
                  <c:v>-293.67649999999998</c:v>
                </c:pt>
                <c:pt idx="38394">
                  <c:v>-293.67449999999997</c:v>
                </c:pt>
                <c:pt idx="38395">
                  <c:v>-293.67249999999996</c:v>
                </c:pt>
                <c:pt idx="38396">
                  <c:v>-293.67049999999995</c:v>
                </c:pt>
                <c:pt idx="38397">
                  <c:v>-293.66849999999999</c:v>
                </c:pt>
                <c:pt idx="38398">
                  <c:v>-293.66649999999998</c:v>
                </c:pt>
                <c:pt idx="38399">
                  <c:v>-293.66449999999998</c:v>
                </c:pt>
                <c:pt idx="38400">
                  <c:v>-293.66249999999997</c:v>
                </c:pt>
                <c:pt idx="38401">
                  <c:v>-293.66049999999996</c:v>
                </c:pt>
                <c:pt idx="38402">
                  <c:v>-293.6585</c:v>
                </c:pt>
                <c:pt idx="38403">
                  <c:v>-293.65649999999999</c:v>
                </c:pt>
                <c:pt idx="38404">
                  <c:v>-293.65449999999998</c:v>
                </c:pt>
                <c:pt idx="38405">
                  <c:v>-293.65249999999997</c:v>
                </c:pt>
                <c:pt idx="38406">
                  <c:v>-293.65049999999997</c:v>
                </c:pt>
                <c:pt idx="38407">
                  <c:v>-293.64850000000001</c:v>
                </c:pt>
                <c:pt idx="38408">
                  <c:v>-293.64649999999995</c:v>
                </c:pt>
                <c:pt idx="38409">
                  <c:v>-293.64449999999999</c:v>
                </c:pt>
                <c:pt idx="38410">
                  <c:v>-293.64249999999998</c:v>
                </c:pt>
                <c:pt idx="38411">
                  <c:v>-293.64049999999997</c:v>
                </c:pt>
                <c:pt idx="38412">
                  <c:v>-293.63849999999996</c:v>
                </c:pt>
                <c:pt idx="38413">
                  <c:v>-293.63649999999996</c:v>
                </c:pt>
                <c:pt idx="38414">
                  <c:v>-293.6345</c:v>
                </c:pt>
                <c:pt idx="38415">
                  <c:v>-293.63249999999999</c:v>
                </c:pt>
                <c:pt idx="38416">
                  <c:v>-293.63049999999998</c:v>
                </c:pt>
                <c:pt idx="38417">
                  <c:v>-293.62849999999997</c:v>
                </c:pt>
                <c:pt idx="38418">
                  <c:v>-293.62649999999996</c:v>
                </c:pt>
                <c:pt idx="38419">
                  <c:v>-293.62450000000001</c:v>
                </c:pt>
                <c:pt idx="38420">
                  <c:v>-293.62249999999995</c:v>
                </c:pt>
                <c:pt idx="38421">
                  <c:v>-293.62049999999999</c:v>
                </c:pt>
                <c:pt idx="38422">
                  <c:v>-293.61849999999998</c:v>
                </c:pt>
                <c:pt idx="38423">
                  <c:v>-293.61649999999997</c:v>
                </c:pt>
                <c:pt idx="38424">
                  <c:v>-293.61449999999996</c:v>
                </c:pt>
                <c:pt idx="38425">
                  <c:v>-293.61249999999995</c:v>
                </c:pt>
                <c:pt idx="38426">
                  <c:v>-293.6105</c:v>
                </c:pt>
                <c:pt idx="38427">
                  <c:v>-293.60849999999999</c:v>
                </c:pt>
                <c:pt idx="38428">
                  <c:v>-293.60649999999998</c:v>
                </c:pt>
                <c:pt idx="38429">
                  <c:v>-293.60449999999997</c:v>
                </c:pt>
                <c:pt idx="38430">
                  <c:v>-293.60249999999996</c:v>
                </c:pt>
                <c:pt idx="38431">
                  <c:v>-293.60050000000001</c:v>
                </c:pt>
                <c:pt idx="38432">
                  <c:v>-293.59849999999994</c:v>
                </c:pt>
                <c:pt idx="38433">
                  <c:v>-293.59649999999999</c:v>
                </c:pt>
                <c:pt idx="38434">
                  <c:v>-293.59449999999998</c:v>
                </c:pt>
                <c:pt idx="38435">
                  <c:v>-293.59249999999997</c:v>
                </c:pt>
                <c:pt idx="38436">
                  <c:v>-293.59049999999996</c:v>
                </c:pt>
                <c:pt idx="38437">
                  <c:v>-293.58849999999995</c:v>
                </c:pt>
                <c:pt idx="38438">
                  <c:v>-293.5865</c:v>
                </c:pt>
                <c:pt idx="38439">
                  <c:v>-293.58449999999999</c:v>
                </c:pt>
                <c:pt idx="38440">
                  <c:v>-293.58249999999998</c:v>
                </c:pt>
                <c:pt idx="38441">
                  <c:v>-293.58049999999997</c:v>
                </c:pt>
                <c:pt idx="38442">
                  <c:v>-293.57849999999996</c:v>
                </c:pt>
                <c:pt idx="38443">
                  <c:v>-293.57650000000001</c:v>
                </c:pt>
                <c:pt idx="38444">
                  <c:v>-293.57449999999994</c:v>
                </c:pt>
                <c:pt idx="38445">
                  <c:v>-293.57249999999999</c:v>
                </c:pt>
                <c:pt idx="38446">
                  <c:v>-293.57049999999998</c:v>
                </c:pt>
                <c:pt idx="38447">
                  <c:v>-293.56849999999997</c:v>
                </c:pt>
                <c:pt idx="38448">
                  <c:v>-293.56649999999996</c:v>
                </c:pt>
                <c:pt idx="38449">
                  <c:v>-293.56449999999995</c:v>
                </c:pt>
                <c:pt idx="38450">
                  <c:v>-293.5625</c:v>
                </c:pt>
                <c:pt idx="38451">
                  <c:v>-293.56049999999999</c:v>
                </c:pt>
                <c:pt idx="38452">
                  <c:v>-293.55849999999998</c:v>
                </c:pt>
                <c:pt idx="38453">
                  <c:v>-293.55649999999997</c:v>
                </c:pt>
                <c:pt idx="38454">
                  <c:v>-293.55449999999996</c:v>
                </c:pt>
                <c:pt idx="38455">
                  <c:v>-293.55250000000001</c:v>
                </c:pt>
                <c:pt idx="38456">
                  <c:v>-293.55049999999994</c:v>
                </c:pt>
                <c:pt idx="38457">
                  <c:v>-293.54849999999999</c:v>
                </c:pt>
                <c:pt idx="38458">
                  <c:v>-293.54649999999998</c:v>
                </c:pt>
                <c:pt idx="38459">
                  <c:v>-293.54449999999997</c:v>
                </c:pt>
                <c:pt idx="38460">
                  <c:v>-293.54249999999996</c:v>
                </c:pt>
                <c:pt idx="38461">
                  <c:v>-293.54049999999995</c:v>
                </c:pt>
                <c:pt idx="38462">
                  <c:v>-293.5385</c:v>
                </c:pt>
                <c:pt idx="38463">
                  <c:v>-293.53649999999999</c:v>
                </c:pt>
                <c:pt idx="38464">
                  <c:v>-293.53449999999998</c:v>
                </c:pt>
                <c:pt idx="38465">
                  <c:v>-293.53249999999997</c:v>
                </c:pt>
                <c:pt idx="38466">
                  <c:v>-293.53049999999996</c:v>
                </c:pt>
                <c:pt idx="38467">
                  <c:v>-293.52850000000001</c:v>
                </c:pt>
                <c:pt idx="38468">
                  <c:v>-293.52649999999994</c:v>
                </c:pt>
                <c:pt idx="38469">
                  <c:v>-293.52449999999999</c:v>
                </c:pt>
                <c:pt idx="38470">
                  <c:v>-293.52249999999998</c:v>
                </c:pt>
                <c:pt idx="38471">
                  <c:v>-293.52049999999997</c:v>
                </c:pt>
                <c:pt idx="38472">
                  <c:v>-293.51849999999996</c:v>
                </c:pt>
                <c:pt idx="38473">
                  <c:v>-293.51649999999995</c:v>
                </c:pt>
                <c:pt idx="38474">
                  <c:v>-293.5145</c:v>
                </c:pt>
                <c:pt idx="38475">
                  <c:v>-293.51249999999999</c:v>
                </c:pt>
                <c:pt idx="38476">
                  <c:v>-293.51049999999998</c:v>
                </c:pt>
                <c:pt idx="38477">
                  <c:v>-293.50849999999997</c:v>
                </c:pt>
                <c:pt idx="38478">
                  <c:v>-293.50649999999996</c:v>
                </c:pt>
                <c:pt idx="38479">
                  <c:v>-293.50450000000001</c:v>
                </c:pt>
                <c:pt idx="38480">
                  <c:v>-293.5025</c:v>
                </c:pt>
                <c:pt idx="38481">
                  <c:v>-293.50049999999999</c:v>
                </c:pt>
                <c:pt idx="38482">
                  <c:v>-293.49849999999998</c:v>
                </c:pt>
                <c:pt idx="38483">
                  <c:v>-293.49649999999997</c:v>
                </c:pt>
                <c:pt idx="38484">
                  <c:v>-293.49449999999996</c:v>
                </c:pt>
                <c:pt idx="38485">
                  <c:v>-293.49249999999995</c:v>
                </c:pt>
                <c:pt idx="38486">
                  <c:v>-293.4905</c:v>
                </c:pt>
                <c:pt idx="38487">
                  <c:v>-293.48849999999999</c:v>
                </c:pt>
                <c:pt idx="38488">
                  <c:v>-293.48649999999998</c:v>
                </c:pt>
                <c:pt idx="38489">
                  <c:v>-293.48449999999997</c:v>
                </c:pt>
                <c:pt idx="38490">
                  <c:v>-293.48249999999996</c:v>
                </c:pt>
                <c:pt idx="38491">
                  <c:v>-293.48050000000001</c:v>
                </c:pt>
                <c:pt idx="38492">
                  <c:v>-293.4785</c:v>
                </c:pt>
                <c:pt idx="38493">
                  <c:v>-293.47649999999999</c:v>
                </c:pt>
                <c:pt idx="38494">
                  <c:v>-293.47449999999998</c:v>
                </c:pt>
                <c:pt idx="38495">
                  <c:v>-293.47249999999997</c:v>
                </c:pt>
                <c:pt idx="38496">
                  <c:v>-293.47049999999996</c:v>
                </c:pt>
                <c:pt idx="38497">
                  <c:v>-293.46849999999995</c:v>
                </c:pt>
                <c:pt idx="38498">
                  <c:v>-293.4665</c:v>
                </c:pt>
                <c:pt idx="38499">
                  <c:v>-293.46449999999999</c:v>
                </c:pt>
                <c:pt idx="38500">
                  <c:v>-293.46249999999998</c:v>
                </c:pt>
                <c:pt idx="38501">
                  <c:v>-293.46049999999997</c:v>
                </c:pt>
                <c:pt idx="38502">
                  <c:v>-293.45849999999996</c:v>
                </c:pt>
                <c:pt idx="38503">
                  <c:v>-293.45650000000001</c:v>
                </c:pt>
                <c:pt idx="38504">
                  <c:v>-293.4545</c:v>
                </c:pt>
                <c:pt idx="38505">
                  <c:v>-293.45249999999999</c:v>
                </c:pt>
                <c:pt idx="38506">
                  <c:v>-293.45049999999998</c:v>
                </c:pt>
                <c:pt idx="38507">
                  <c:v>-293.44849999999997</c:v>
                </c:pt>
                <c:pt idx="38508">
                  <c:v>-293.44649999999996</c:v>
                </c:pt>
                <c:pt idx="38509">
                  <c:v>-293.44449999999995</c:v>
                </c:pt>
                <c:pt idx="38510">
                  <c:v>-293.4425</c:v>
                </c:pt>
                <c:pt idx="38511">
                  <c:v>-293.44049999999999</c:v>
                </c:pt>
                <c:pt idx="38512">
                  <c:v>-293.43849999999998</c:v>
                </c:pt>
                <c:pt idx="38513">
                  <c:v>-293.43649999999997</c:v>
                </c:pt>
                <c:pt idx="38514">
                  <c:v>-293.43449999999996</c:v>
                </c:pt>
                <c:pt idx="38515">
                  <c:v>-293.4325</c:v>
                </c:pt>
                <c:pt idx="38516">
                  <c:v>-293.43049999999999</c:v>
                </c:pt>
                <c:pt idx="38517">
                  <c:v>-293.42849999999999</c:v>
                </c:pt>
                <c:pt idx="38518">
                  <c:v>-293.42649999999998</c:v>
                </c:pt>
                <c:pt idx="38519">
                  <c:v>-293.42449999999997</c:v>
                </c:pt>
                <c:pt idx="38520">
                  <c:v>-293.42249999999996</c:v>
                </c:pt>
                <c:pt idx="38521">
                  <c:v>-293.42049999999995</c:v>
                </c:pt>
                <c:pt idx="38522">
                  <c:v>-293.41849999999999</c:v>
                </c:pt>
                <c:pt idx="38523">
                  <c:v>-293.41649999999998</c:v>
                </c:pt>
                <c:pt idx="38524">
                  <c:v>-293.41449999999998</c:v>
                </c:pt>
                <c:pt idx="38525">
                  <c:v>-293.41249999999997</c:v>
                </c:pt>
                <c:pt idx="38526">
                  <c:v>-293.41049999999996</c:v>
                </c:pt>
                <c:pt idx="38527">
                  <c:v>-293.4085</c:v>
                </c:pt>
                <c:pt idx="38528">
                  <c:v>-293.40649999999999</c:v>
                </c:pt>
                <c:pt idx="38529">
                  <c:v>-293.40449999999998</c:v>
                </c:pt>
                <c:pt idx="38530">
                  <c:v>-293.40249999999997</c:v>
                </c:pt>
                <c:pt idx="38531">
                  <c:v>-293.40049999999997</c:v>
                </c:pt>
                <c:pt idx="38532">
                  <c:v>-293.39850000000001</c:v>
                </c:pt>
                <c:pt idx="38533">
                  <c:v>-293.39649999999995</c:v>
                </c:pt>
                <c:pt idx="38534">
                  <c:v>-293.39449999999999</c:v>
                </c:pt>
                <c:pt idx="38535">
                  <c:v>-293.39249999999998</c:v>
                </c:pt>
                <c:pt idx="38536">
                  <c:v>-293.39049999999997</c:v>
                </c:pt>
                <c:pt idx="38537">
                  <c:v>-293.38849999999996</c:v>
                </c:pt>
                <c:pt idx="38538">
                  <c:v>-293.38649999999996</c:v>
                </c:pt>
                <c:pt idx="38539">
                  <c:v>-293.3845</c:v>
                </c:pt>
                <c:pt idx="38540">
                  <c:v>-293.38249999999999</c:v>
                </c:pt>
                <c:pt idx="38541">
                  <c:v>-293.38049999999998</c:v>
                </c:pt>
                <c:pt idx="38542">
                  <c:v>-293.37849999999997</c:v>
                </c:pt>
                <c:pt idx="38543">
                  <c:v>-293.37649999999996</c:v>
                </c:pt>
                <c:pt idx="38544">
                  <c:v>-293.37450000000001</c:v>
                </c:pt>
                <c:pt idx="38545">
                  <c:v>-293.37249999999995</c:v>
                </c:pt>
                <c:pt idx="38546">
                  <c:v>-293.37049999999999</c:v>
                </c:pt>
                <c:pt idx="38547">
                  <c:v>-293.36849999999998</c:v>
                </c:pt>
                <c:pt idx="38548">
                  <c:v>-293.36649999999997</c:v>
                </c:pt>
                <c:pt idx="38549">
                  <c:v>-293.36449999999996</c:v>
                </c:pt>
                <c:pt idx="38550">
                  <c:v>-293.36249999999995</c:v>
                </c:pt>
                <c:pt idx="38551">
                  <c:v>-293.3605</c:v>
                </c:pt>
                <c:pt idx="38552">
                  <c:v>-293.35849999999999</c:v>
                </c:pt>
                <c:pt idx="38553">
                  <c:v>-293.35649999999998</c:v>
                </c:pt>
                <c:pt idx="38554">
                  <c:v>-293.35449999999997</c:v>
                </c:pt>
                <c:pt idx="38555">
                  <c:v>-293.35249999999996</c:v>
                </c:pt>
                <c:pt idx="38556">
                  <c:v>-293.35050000000001</c:v>
                </c:pt>
                <c:pt idx="38557">
                  <c:v>-293.34849999999994</c:v>
                </c:pt>
                <c:pt idx="38558">
                  <c:v>-293.34649999999999</c:v>
                </c:pt>
                <c:pt idx="38559">
                  <c:v>-293.34449999999998</c:v>
                </c:pt>
                <c:pt idx="38560">
                  <c:v>-293.34249999999997</c:v>
                </c:pt>
                <c:pt idx="38561">
                  <c:v>-293.34049999999996</c:v>
                </c:pt>
                <c:pt idx="38562">
                  <c:v>-293.33849999999995</c:v>
                </c:pt>
                <c:pt idx="38563">
                  <c:v>-293.3365</c:v>
                </c:pt>
                <c:pt idx="38564">
                  <c:v>-293.33449999999999</c:v>
                </c:pt>
                <c:pt idx="38565">
                  <c:v>-293.33249999999998</c:v>
                </c:pt>
                <c:pt idx="38566">
                  <c:v>-293.33049999999997</c:v>
                </c:pt>
                <c:pt idx="38567">
                  <c:v>-293.32849999999996</c:v>
                </c:pt>
                <c:pt idx="38568">
                  <c:v>-293.32650000000001</c:v>
                </c:pt>
                <c:pt idx="38569">
                  <c:v>-293.32449999999994</c:v>
                </c:pt>
                <c:pt idx="38570">
                  <c:v>-293.32249999999999</c:v>
                </c:pt>
                <c:pt idx="38571">
                  <c:v>-293.32049999999998</c:v>
                </c:pt>
                <c:pt idx="38572">
                  <c:v>-293.31849999999997</c:v>
                </c:pt>
                <c:pt idx="38573">
                  <c:v>-293.31649999999996</c:v>
                </c:pt>
                <c:pt idx="38574">
                  <c:v>-293.31449999999995</c:v>
                </c:pt>
                <c:pt idx="38575">
                  <c:v>-293.3125</c:v>
                </c:pt>
                <c:pt idx="38576">
                  <c:v>-293.31049999999999</c:v>
                </c:pt>
                <c:pt idx="38577">
                  <c:v>-293.30849999999998</c:v>
                </c:pt>
                <c:pt idx="38578">
                  <c:v>-293.30649999999997</c:v>
                </c:pt>
                <c:pt idx="38579">
                  <c:v>-293.30449999999996</c:v>
                </c:pt>
                <c:pt idx="38580">
                  <c:v>-293.30250000000001</c:v>
                </c:pt>
                <c:pt idx="38581">
                  <c:v>-293.30049999999994</c:v>
                </c:pt>
                <c:pt idx="38582">
                  <c:v>-293.29849999999999</c:v>
                </c:pt>
                <c:pt idx="38583">
                  <c:v>-293.29649999999998</c:v>
                </c:pt>
                <c:pt idx="38584">
                  <c:v>-293.29449999999997</c:v>
                </c:pt>
                <c:pt idx="38585">
                  <c:v>-293.29249999999996</c:v>
                </c:pt>
                <c:pt idx="38586">
                  <c:v>-293.29049999999995</c:v>
                </c:pt>
                <c:pt idx="38587">
                  <c:v>-293.2885</c:v>
                </c:pt>
                <c:pt idx="38588">
                  <c:v>-293.28649999999999</c:v>
                </c:pt>
                <c:pt idx="38589">
                  <c:v>-293.28449999999998</c:v>
                </c:pt>
                <c:pt idx="38590">
                  <c:v>-293.28249999999997</c:v>
                </c:pt>
                <c:pt idx="38591">
                  <c:v>-293.28049999999996</c:v>
                </c:pt>
                <c:pt idx="38592">
                  <c:v>-293.27850000000001</c:v>
                </c:pt>
                <c:pt idx="38593">
                  <c:v>-293.27649999999994</c:v>
                </c:pt>
                <c:pt idx="38594">
                  <c:v>-293.27449999999999</c:v>
                </c:pt>
                <c:pt idx="38595">
                  <c:v>-293.27249999999998</c:v>
                </c:pt>
                <c:pt idx="38596">
                  <c:v>-293.27049999999997</c:v>
                </c:pt>
                <c:pt idx="38597">
                  <c:v>-293.26849999999996</c:v>
                </c:pt>
                <c:pt idx="38598">
                  <c:v>-293.26649999999995</c:v>
                </c:pt>
                <c:pt idx="38599">
                  <c:v>-293.2645</c:v>
                </c:pt>
                <c:pt idx="38600">
                  <c:v>-293.26249999999999</c:v>
                </c:pt>
                <c:pt idx="38601">
                  <c:v>-293.26049999999998</c:v>
                </c:pt>
                <c:pt idx="38602">
                  <c:v>-293.25849999999997</c:v>
                </c:pt>
                <c:pt idx="38603">
                  <c:v>-293.25649999999996</c:v>
                </c:pt>
                <c:pt idx="38604">
                  <c:v>-293.25450000000001</c:v>
                </c:pt>
                <c:pt idx="38605">
                  <c:v>-293.2525</c:v>
                </c:pt>
                <c:pt idx="38606">
                  <c:v>-293.25049999999999</c:v>
                </c:pt>
                <c:pt idx="38607">
                  <c:v>-293.24849999999998</c:v>
                </c:pt>
                <c:pt idx="38608">
                  <c:v>-293.24649999999997</c:v>
                </c:pt>
                <c:pt idx="38609">
                  <c:v>-293.24449999999996</c:v>
                </c:pt>
                <c:pt idx="38610">
                  <c:v>-293.24249999999995</c:v>
                </c:pt>
                <c:pt idx="38611">
                  <c:v>-293.2405</c:v>
                </c:pt>
                <c:pt idx="38612">
                  <c:v>-293.23849999999999</c:v>
                </c:pt>
                <c:pt idx="38613">
                  <c:v>-293.23649999999998</c:v>
                </c:pt>
                <c:pt idx="38614">
                  <c:v>-293.23449999999997</c:v>
                </c:pt>
                <c:pt idx="38615">
                  <c:v>-293.23249999999996</c:v>
                </c:pt>
                <c:pt idx="38616">
                  <c:v>-293.23050000000001</c:v>
                </c:pt>
                <c:pt idx="38617">
                  <c:v>-293.2285</c:v>
                </c:pt>
                <c:pt idx="38618">
                  <c:v>-293.22649999999999</c:v>
                </c:pt>
                <c:pt idx="38619">
                  <c:v>-293.22449999999998</c:v>
                </c:pt>
                <c:pt idx="38620">
                  <c:v>-293.22249999999997</c:v>
                </c:pt>
                <c:pt idx="38621">
                  <c:v>-293.22049999999996</c:v>
                </c:pt>
                <c:pt idx="38622">
                  <c:v>-293.21849999999995</c:v>
                </c:pt>
                <c:pt idx="38623">
                  <c:v>-293.2165</c:v>
                </c:pt>
                <c:pt idx="38624">
                  <c:v>-293.21449999999999</c:v>
                </c:pt>
                <c:pt idx="38625">
                  <c:v>-293.21249999999998</c:v>
                </c:pt>
                <c:pt idx="38626">
                  <c:v>-293.21049999999997</c:v>
                </c:pt>
                <c:pt idx="38627">
                  <c:v>-293.20849999999996</c:v>
                </c:pt>
                <c:pt idx="38628">
                  <c:v>-293.20650000000001</c:v>
                </c:pt>
                <c:pt idx="38629">
                  <c:v>-293.2045</c:v>
                </c:pt>
                <c:pt idx="38630">
                  <c:v>-293.20249999999999</c:v>
                </c:pt>
                <c:pt idx="38631">
                  <c:v>-293.20049999999998</c:v>
                </c:pt>
                <c:pt idx="38632">
                  <c:v>-293.19849999999997</c:v>
                </c:pt>
                <c:pt idx="38633">
                  <c:v>-293.19649999999996</c:v>
                </c:pt>
                <c:pt idx="38634">
                  <c:v>-293.19449999999995</c:v>
                </c:pt>
                <c:pt idx="38635">
                  <c:v>-293.1925</c:v>
                </c:pt>
                <c:pt idx="38636">
                  <c:v>-293.19049999999999</c:v>
                </c:pt>
                <c:pt idx="38637">
                  <c:v>-293.18849999999998</c:v>
                </c:pt>
                <c:pt idx="38638">
                  <c:v>-293.18649999999997</c:v>
                </c:pt>
                <c:pt idx="38639">
                  <c:v>-293.18449999999996</c:v>
                </c:pt>
                <c:pt idx="38640">
                  <c:v>-293.1825</c:v>
                </c:pt>
                <c:pt idx="38641">
                  <c:v>-293.18049999999999</c:v>
                </c:pt>
                <c:pt idx="38642">
                  <c:v>-293.17849999999999</c:v>
                </c:pt>
                <c:pt idx="38643">
                  <c:v>-293.17649999999998</c:v>
                </c:pt>
                <c:pt idx="38644">
                  <c:v>-293.17449999999997</c:v>
                </c:pt>
                <c:pt idx="38645">
                  <c:v>-293.17249999999996</c:v>
                </c:pt>
                <c:pt idx="38646">
                  <c:v>-293.17049999999995</c:v>
                </c:pt>
                <c:pt idx="38647">
                  <c:v>-293.16849999999999</c:v>
                </c:pt>
                <c:pt idx="38648">
                  <c:v>-293.16649999999998</c:v>
                </c:pt>
                <c:pt idx="38649">
                  <c:v>-293.16449999999998</c:v>
                </c:pt>
                <c:pt idx="38650">
                  <c:v>-293.16249999999997</c:v>
                </c:pt>
                <c:pt idx="38651">
                  <c:v>-293.16049999999996</c:v>
                </c:pt>
                <c:pt idx="38652">
                  <c:v>-293.1585</c:v>
                </c:pt>
                <c:pt idx="38653">
                  <c:v>-293.15649999999999</c:v>
                </c:pt>
                <c:pt idx="38654">
                  <c:v>-293.15449999999998</c:v>
                </c:pt>
                <c:pt idx="38655">
                  <c:v>-293.15249999999997</c:v>
                </c:pt>
                <c:pt idx="38656">
                  <c:v>-293.15049999999997</c:v>
                </c:pt>
                <c:pt idx="38657">
                  <c:v>-293.14850000000001</c:v>
                </c:pt>
                <c:pt idx="38658">
                  <c:v>-293.14649999999995</c:v>
                </c:pt>
                <c:pt idx="38659">
                  <c:v>-293.14449999999999</c:v>
                </c:pt>
                <c:pt idx="38660">
                  <c:v>-293.14249999999998</c:v>
                </c:pt>
                <c:pt idx="38661">
                  <c:v>-293.14049999999997</c:v>
                </c:pt>
                <c:pt idx="38662">
                  <c:v>-293.13849999999996</c:v>
                </c:pt>
                <c:pt idx="38663">
                  <c:v>-293.13649999999996</c:v>
                </c:pt>
                <c:pt idx="38664">
                  <c:v>-293.1345</c:v>
                </c:pt>
                <c:pt idx="38665">
                  <c:v>-293.13249999999999</c:v>
                </c:pt>
                <c:pt idx="38666">
                  <c:v>-293.13049999999998</c:v>
                </c:pt>
                <c:pt idx="38667">
                  <c:v>-293.12849999999997</c:v>
                </c:pt>
                <c:pt idx="38668">
                  <c:v>-293.12649999999996</c:v>
                </c:pt>
                <c:pt idx="38669">
                  <c:v>-293.12450000000001</c:v>
                </c:pt>
                <c:pt idx="38670">
                  <c:v>-293.12249999999995</c:v>
                </c:pt>
                <c:pt idx="38671">
                  <c:v>-293.12049999999999</c:v>
                </c:pt>
                <c:pt idx="38672">
                  <c:v>-293.11849999999998</c:v>
                </c:pt>
                <c:pt idx="38673">
                  <c:v>-293.11649999999997</c:v>
                </c:pt>
                <c:pt idx="38674">
                  <c:v>-293.11449999999996</c:v>
                </c:pt>
                <c:pt idx="38675">
                  <c:v>-293.11249999999995</c:v>
                </c:pt>
                <c:pt idx="38676">
                  <c:v>-293.1105</c:v>
                </c:pt>
                <c:pt idx="38677">
                  <c:v>-293.10849999999999</c:v>
                </c:pt>
                <c:pt idx="38678">
                  <c:v>-293.10649999999998</c:v>
                </c:pt>
                <c:pt idx="38679">
                  <c:v>-293.10449999999997</c:v>
                </c:pt>
                <c:pt idx="38680">
                  <c:v>-293.10249999999996</c:v>
                </c:pt>
                <c:pt idx="38681">
                  <c:v>-293.10050000000001</c:v>
                </c:pt>
                <c:pt idx="38682">
                  <c:v>-293.09849999999994</c:v>
                </c:pt>
                <c:pt idx="38683">
                  <c:v>-293.09649999999999</c:v>
                </c:pt>
                <c:pt idx="38684">
                  <c:v>-293.09449999999998</c:v>
                </c:pt>
                <c:pt idx="38685">
                  <c:v>-293.09249999999997</c:v>
                </c:pt>
                <c:pt idx="38686">
                  <c:v>-293.09049999999996</c:v>
                </c:pt>
                <c:pt idx="38687">
                  <c:v>-293.08849999999995</c:v>
                </c:pt>
                <c:pt idx="38688">
                  <c:v>-293.0865</c:v>
                </c:pt>
                <c:pt idx="38689">
                  <c:v>-293.08449999999999</c:v>
                </c:pt>
                <c:pt idx="38690">
                  <c:v>-293.08249999999998</c:v>
                </c:pt>
                <c:pt idx="38691">
                  <c:v>-293.08049999999997</c:v>
                </c:pt>
                <c:pt idx="38692">
                  <c:v>-293.07849999999996</c:v>
                </c:pt>
                <c:pt idx="38693">
                  <c:v>-293.07650000000001</c:v>
                </c:pt>
                <c:pt idx="38694">
                  <c:v>-293.07449999999994</c:v>
                </c:pt>
                <c:pt idx="38695">
                  <c:v>-293.07249999999999</c:v>
                </c:pt>
                <c:pt idx="38696">
                  <c:v>-293.07049999999998</c:v>
                </c:pt>
                <c:pt idx="38697">
                  <c:v>-293.06849999999997</c:v>
                </c:pt>
                <c:pt idx="38698">
                  <c:v>-293.06649999999996</c:v>
                </c:pt>
                <c:pt idx="38699">
                  <c:v>-293.06449999999995</c:v>
                </c:pt>
                <c:pt idx="38700">
                  <c:v>-293.0625</c:v>
                </c:pt>
                <c:pt idx="38701">
                  <c:v>-293.06049999999999</c:v>
                </c:pt>
                <c:pt idx="38702">
                  <c:v>-293.05849999999998</c:v>
                </c:pt>
                <c:pt idx="38703">
                  <c:v>-293.05649999999997</c:v>
                </c:pt>
                <c:pt idx="38704">
                  <c:v>-293.05449999999996</c:v>
                </c:pt>
                <c:pt idx="38705">
                  <c:v>-293.05250000000001</c:v>
                </c:pt>
                <c:pt idx="38706">
                  <c:v>-293.05049999999994</c:v>
                </c:pt>
                <c:pt idx="38707">
                  <c:v>-293.04849999999999</c:v>
                </c:pt>
                <c:pt idx="38708">
                  <c:v>-293.04649999999998</c:v>
                </c:pt>
                <c:pt idx="38709">
                  <c:v>-293.04449999999997</c:v>
                </c:pt>
                <c:pt idx="38710">
                  <c:v>-293.04249999999996</c:v>
                </c:pt>
                <c:pt idx="38711">
                  <c:v>-293.04049999999995</c:v>
                </c:pt>
                <c:pt idx="38712">
                  <c:v>-293.0385</c:v>
                </c:pt>
                <c:pt idx="38713">
                  <c:v>-293.03649999999999</c:v>
                </c:pt>
                <c:pt idx="38714">
                  <c:v>-293.03449999999998</c:v>
                </c:pt>
                <c:pt idx="38715">
                  <c:v>-293.03249999999997</c:v>
                </c:pt>
                <c:pt idx="38716">
                  <c:v>-293.03049999999996</c:v>
                </c:pt>
                <c:pt idx="38717">
                  <c:v>-293.02850000000001</c:v>
                </c:pt>
                <c:pt idx="38718">
                  <c:v>-293.02649999999994</c:v>
                </c:pt>
                <c:pt idx="38719">
                  <c:v>-293.02449999999999</c:v>
                </c:pt>
                <c:pt idx="38720">
                  <c:v>-293.02249999999998</c:v>
                </c:pt>
                <c:pt idx="38721">
                  <c:v>-293.02049999999997</c:v>
                </c:pt>
                <c:pt idx="38722">
                  <c:v>-293.01849999999996</c:v>
                </c:pt>
                <c:pt idx="38723">
                  <c:v>-293.01649999999995</c:v>
                </c:pt>
                <c:pt idx="38724">
                  <c:v>-293.0145</c:v>
                </c:pt>
                <c:pt idx="38725">
                  <c:v>-293.01249999999999</c:v>
                </c:pt>
                <c:pt idx="38726">
                  <c:v>-293.01049999999998</c:v>
                </c:pt>
                <c:pt idx="38727">
                  <c:v>-293.00849999999997</c:v>
                </c:pt>
                <c:pt idx="38728">
                  <c:v>-293.00649999999996</c:v>
                </c:pt>
                <c:pt idx="38729">
                  <c:v>-293.00450000000001</c:v>
                </c:pt>
                <c:pt idx="38730">
                  <c:v>-293.0025</c:v>
                </c:pt>
                <c:pt idx="38731">
                  <c:v>-293.00049999999999</c:v>
                </c:pt>
                <c:pt idx="38732">
                  <c:v>-292.99849999999998</c:v>
                </c:pt>
                <c:pt idx="38733">
                  <c:v>-292.99649999999997</c:v>
                </c:pt>
                <c:pt idx="38734">
                  <c:v>-292.99449999999996</c:v>
                </c:pt>
                <c:pt idx="38735">
                  <c:v>-292.99249999999995</c:v>
                </c:pt>
                <c:pt idx="38736">
                  <c:v>-292.9905</c:v>
                </c:pt>
                <c:pt idx="38737">
                  <c:v>-292.98849999999999</c:v>
                </c:pt>
                <c:pt idx="38738">
                  <c:v>-292.98649999999998</c:v>
                </c:pt>
                <c:pt idx="38739">
                  <c:v>-292.98449999999997</c:v>
                </c:pt>
                <c:pt idx="38740">
                  <c:v>-292.98249999999996</c:v>
                </c:pt>
                <c:pt idx="38741">
                  <c:v>-292.98050000000001</c:v>
                </c:pt>
                <c:pt idx="38742">
                  <c:v>-292.9785</c:v>
                </c:pt>
                <c:pt idx="38743">
                  <c:v>-292.97649999999999</c:v>
                </c:pt>
                <c:pt idx="38744">
                  <c:v>-292.97449999999998</c:v>
                </c:pt>
                <c:pt idx="38745">
                  <c:v>-292.97249999999997</c:v>
                </c:pt>
                <c:pt idx="38746">
                  <c:v>-292.97049999999996</c:v>
                </c:pt>
                <c:pt idx="38747">
                  <c:v>-292.96849999999995</c:v>
                </c:pt>
                <c:pt idx="38748">
                  <c:v>-292.9665</c:v>
                </c:pt>
                <c:pt idx="38749">
                  <c:v>-292.96449999999999</c:v>
                </c:pt>
                <c:pt idx="38750">
                  <c:v>-292.96249999999998</c:v>
                </c:pt>
                <c:pt idx="38751">
                  <c:v>-292.96049999999997</c:v>
                </c:pt>
                <c:pt idx="38752">
                  <c:v>-292.95849999999996</c:v>
                </c:pt>
                <c:pt idx="38753">
                  <c:v>-292.95650000000001</c:v>
                </c:pt>
                <c:pt idx="38754">
                  <c:v>-292.9545</c:v>
                </c:pt>
                <c:pt idx="38755">
                  <c:v>-292.95249999999999</c:v>
                </c:pt>
                <c:pt idx="38756">
                  <c:v>-292.95049999999998</c:v>
                </c:pt>
                <c:pt idx="38757">
                  <c:v>-292.94849999999997</c:v>
                </c:pt>
                <c:pt idx="38758">
                  <c:v>-292.94649999999996</c:v>
                </c:pt>
                <c:pt idx="38759">
                  <c:v>-292.94449999999995</c:v>
                </c:pt>
                <c:pt idx="38760">
                  <c:v>-292.9425</c:v>
                </c:pt>
                <c:pt idx="38761">
                  <c:v>-292.94049999999999</c:v>
                </c:pt>
                <c:pt idx="38762">
                  <c:v>-292.93849999999998</c:v>
                </c:pt>
                <c:pt idx="38763">
                  <c:v>-292.93649999999997</c:v>
                </c:pt>
                <c:pt idx="38764">
                  <c:v>-292.93449999999996</c:v>
                </c:pt>
                <c:pt idx="38765">
                  <c:v>-292.9325</c:v>
                </c:pt>
                <c:pt idx="38766">
                  <c:v>-292.93049999999999</c:v>
                </c:pt>
                <c:pt idx="38767">
                  <c:v>-292.92849999999999</c:v>
                </c:pt>
                <c:pt idx="38768">
                  <c:v>-292.92649999999998</c:v>
                </c:pt>
                <c:pt idx="38769">
                  <c:v>-292.92449999999997</c:v>
                </c:pt>
                <c:pt idx="38770">
                  <c:v>-292.92249999999996</c:v>
                </c:pt>
                <c:pt idx="38771">
                  <c:v>-292.92049999999995</c:v>
                </c:pt>
                <c:pt idx="38772">
                  <c:v>-292.91849999999999</c:v>
                </c:pt>
                <c:pt idx="38773">
                  <c:v>-292.91649999999998</c:v>
                </c:pt>
                <c:pt idx="38774">
                  <c:v>-292.91449999999998</c:v>
                </c:pt>
                <c:pt idx="38775">
                  <c:v>-292.91249999999997</c:v>
                </c:pt>
                <c:pt idx="38776">
                  <c:v>-292.91049999999996</c:v>
                </c:pt>
                <c:pt idx="38777">
                  <c:v>-292.9085</c:v>
                </c:pt>
                <c:pt idx="38778">
                  <c:v>-292.90649999999999</c:v>
                </c:pt>
                <c:pt idx="38779">
                  <c:v>-292.90449999999998</c:v>
                </c:pt>
                <c:pt idx="38780">
                  <c:v>-292.90249999999997</c:v>
                </c:pt>
                <c:pt idx="38781">
                  <c:v>-292.90049999999997</c:v>
                </c:pt>
                <c:pt idx="38782">
                  <c:v>-292.89850000000001</c:v>
                </c:pt>
                <c:pt idx="38783">
                  <c:v>-292.89649999999995</c:v>
                </c:pt>
                <c:pt idx="38784">
                  <c:v>-292.89449999999999</c:v>
                </c:pt>
                <c:pt idx="38785">
                  <c:v>-292.89249999999998</c:v>
                </c:pt>
                <c:pt idx="38786">
                  <c:v>-292.89049999999997</c:v>
                </c:pt>
                <c:pt idx="38787">
                  <c:v>-292.88849999999996</c:v>
                </c:pt>
                <c:pt idx="38788">
                  <c:v>-292.88649999999996</c:v>
                </c:pt>
                <c:pt idx="38789">
                  <c:v>-292.8845</c:v>
                </c:pt>
                <c:pt idx="38790">
                  <c:v>-292.88249999999999</c:v>
                </c:pt>
                <c:pt idx="38791">
                  <c:v>-292.88049999999998</c:v>
                </c:pt>
                <c:pt idx="38792">
                  <c:v>-292.87849999999997</c:v>
                </c:pt>
                <c:pt idx="38793">
                  <c:v>-292.87649999999996</c:v>
                </c:pt>
                <c:pt idx="38794">
                  <c:v>-292.87450000000001</c:v>
                </c:pt>
                <c:pt idx="38795">
                  <c:v>-292.87249999999995</c:v>
                </c:pt>
                <c:pt idx="38796">
                  <c:v>-292.87049999999999</c:v>
                </c:pt>
                <c:pt idx="38797">
                  <c:v>-292.86849999999998</c:v>
                </c:pt>
                <c:pt idx="38798">
                  <c:v>-292.86649999999997</c:v>
                </c:pt>
                <c:pt idx="38799">
                  <c:v>-292.86449999999996</c:v>
                </c:pt>
                <c:pt idx="38800">
                  <c:v>-292.86249999999995</c:v>
                </c:pt>
                <c:pt idx="38801">
                  <c:v>-292.8605</c:v>
                </c:pt>
                <c:pt idx="38802">
                  <c:v>-292.85849999999999</c:v>
                </c:pt>
                <c:pt idx="38803">
                  <c:v>-292.85649999999998</c:v>
                </c:pt>
                <c:pt idx="38804">
                  <c:v>-292.85449999999997</c:v>
                </c:pt>
                <c:pt idx="38805">
                  <c:v>-292.85249999999996</c:v>
                </c:pt>
                <c:pt idx="38806">
                  <c:v>-292.85050000000001</c:v>
                </c:pt>
                <c:pt idx="38807">
                  <c:v>-292.84849999999994</c:v>
                </c:pt>
                <c:pt idx="38808">
                  <c:v>-292.84649999999999</c:v>
                </c:pt>
                <c:pt idx="38809">
                  <c:v>-292.84449999999998</c:v>
                </c:pt>
                <c:pt idx="38810">
                  <c:v>-292.84249999999997</c:v>
                </c:pt>
                <c:pt idx="38811">
                  <c:v>-292.84049999999996</c:v>
                </c:pt>
                <c:pt idx="38812">
                  <c:v>-292.83849999999995</c:v>
                </c:pt>
                <c:pt idx="38813">
                  <c:v>-292.8365</c:v>
                </c:pt>
                <c:pt idx="38814">
                  <c:v>-292.83449999999999</c:v>
                </c:pt>
                <c:pt idx="38815">
                  <c:v>-292.83249999999998</c:v>
                </c:pt>
                <c:pt idx="38816">
                  <c:v>-292.83049999999997</c:v>
                </c:pt>
                <c:pt idx="38817">
                  <c:v>-292.82849999999996</c:v>
                </c:pt>
                <c:pt idx="38818">
                  <c:v>-292.82650000000001</c:v>
                </c:pt>
                <c:pt idx="38819">
                  <c:v>-292.82449999999994</c:v>
                </c:pt>
                <c:pt idx="38820">
                  <c:v>-292.82249999999999</c:v>
                </c:pt>
                <c:pt idx="38821">
                  <c:v>-292.82049999999998</c:v>
                </c:pt>
                <c:pt idx="38822">
                  <c:v>-292.81849999999997</c:v>
                </c:pt>
                <c:pt idx="38823">
                  <c:v>-292.81649999999996</c:v>
                </c:pt>
                <c:pt idx="38824">
                  <c:v>-292.81449999999995</c:v>
                </c:pt>
                <c:pt idx="38825">
                  <c:v>-292.8125</c:v>
                </c:pt>
                <c:pt idx="38826">
                  <c:v>-292.81049999999999</c:v>
                </c:pt>
                <c:pt idx="38827">
                  <c:v>-292.80849999999998</c:v>
                </c:pt>
                <c:pt idx="38828">
                  <c:v>-292.80649999999997</c:v>
                </c:pt>
                <c:pt idx="38829">
                  <c:v>-292.80449999999996</c:v>
                </c:pt>
                <c:pt idx="38830">
                  <c:v>-292.80250000000001</c:v>
                </c:pt>
                <c:pt idx="38831">
                  <c:v>-292.80049999999994</c:v>
                </c:pt>
                <c:pt idx="38832">
                  <c:v>-292.79849999999999</c:v>
                </c:pt>
                <c:pt idx="38833">
                  <c:v>-292.79649999999998</c:v>
                </c:pt>
                <c:pt idx="38834">
                  <c:v>-292.79449999999997</c:v>
                </c:pt>
                <c:pt idx="38835">
                  <c:v>-292.79249999999996</c:v>
                </c:pt>
                <c:pt idx="38836">
                  <c:v>-292.79049999999995</c:v>
                </c:pt>
                <c:pt idx="38837">
                  <c:v>-292.7885</c:v>
                </c:pt>
                <c:pt idx="38838">
                  <c:v>-292.78649999999999</c:v>
                </c:pt>
                <c:pt idx="38839">
                  <c:v>-292.78449999999998</c:v>
                </c:pt>
                <c:pt idx="38840">
                  <c:v>-292.78249999999997</c:v>
                </c:pt>
                <c:pt idx="38841">
                  <c:v>-292.78049999999996</c:v>
                </c:pt>
                <c:pt idx="38842">
                  <c:v>-292.77850000000001</c:v>
                </c:pt>
                <c:pt idx="38843">
                  <c:v>-292.77649999999994</c:v>
                </c:pt>
                <c:pt idx="38844">
                  <c:v>-292.77449999999999</c:v>
                </c:pt>
                <c:pt idx="38845">
                  <c:v>-292.77249999999998</c:v>
                </c:pt>
                <c:pt idx="38846">
                  <c:v>-292.77049999999997</c:v>
                </c:pt>
                <c:pt idx="38847">
                  <c:v>-292.76849999999996</c:v>
                </c:pt>
                <c:pt idx="38848">
                  <c:v>-292.76649999999995</c:v>
                </c:pt>
                <c:pt idx="38849">
                  <c:v>-292.7645</c:v>
                </c:pt>
                <c:pt idx="38850">
                  <c:v>-292.76249999999999</c:v>
                </c:pt>
                <c:pt idx="38851">
                  <c:v>-292.76049999999998</c:v>
                </c:pt>
                <c:pt idx="38852">
                  <c:v>-292.75849999999997</c:v>
                </c:pt>
                <c:pt idx="38853">
                  <c:v>-292.75649999999996</c:v>
                </c:pt>
                <c:pt idx="38854">
                  <c:v>-292.75450000000001</c:v>
                </c:pt>
                <c:pt idx="38855">
                  <c:v>-292.7525</c:v>
                </c:pt>
                <c:pt idx="38856">
                  <c:v>-292.75049999999999</c:v>
                </c:pt>
                <c:pt idx="38857">
                  <c:v>-292.74849999999998</c:v>
                </c:pt>
                <c:pt idx="38858">
                  <c:v>-292.74649999999997</c:v>
                </c:pt>
                <c:pt idx="38859">
                  <c:v>-292.74449999999996</c:v>
                </c:pt>
                <c:pt idx="38860">
                  <c:v>-292.74249999999995</c:v>
                </c:pt>
                <c:pt idx="38861">
                  <c:v>-292.7405</c:v>
                </c:pt>
                <c:pt idx="38862">
                  <c:v>-292.73849999999999</c:v>
                </c:pt>
                <c:pt idx="38863">
                  <c:v>-292.73649999999998</c:v>
                </c:pt>
                <c:pt idx="38864">
                  <c:v>-292.73449999999997</c:v>
                </c:pt>
                <c:pt idx="38865">
                  <c:v>-292.73249999999996</c:v>
                </c:pt>
                <c:pt idx="38866">
                  <c:v>-292.73050000000001</c:v>
                </c:pt>
                <c:pt idx="38867">
                  <c:v>-292.7285</c:v>
                </c:pt>
                <c:pt idx="38868">
                  <c:v>-292.72649999999999</c:v>
                </c:pt>
                <c:pt idx="38869">
                  <c:v>-292.72449999999998</c:v>
                </c:pt>
                <c:pt idx="38870">
                  <c:v>-292.72249999999997</c:v>
                </c:pt>
                <c:pt idx="38871">
                  <c:v>-292.72049999999996</c:v>
                </c:pt>
                <c:pt idx="38872">
                  <c:v>-292.71849999999995</c:v>
                </c:pt>
                <c:pt idx="38873">
                  <c:v>-292.7165</c:v>
                </c:pt>
                <c:pt idx="38874">
                  <c:v>-292.71449999999999</c:v>
                </c:pt>
                <c:pt idx="38875">
                  <c:v>-292.71249999999998</c:v>
                </c:pt>
                <c:pt idx="38876">
                  <c:v>-292.71049999999997</c:v>
                </c:pt>
                <c:pt idx="38877">
                  <c:v>-292.70849999999996</c:v>
                </c:pt>
                <c:pt idx="38878">
                  <c:v>-292.70650000000001</c:v>
                </c:pt>
                <c:pt idx="38879">
                  <c:v>-292.7045</c:v>
                </c:pt>
                <c:pt idx="38880">
                  <c:v>-292.70249999999999</c:v>
                </c:pt>
                <c:pt idx="38881">
                  <c:v>-292.70049999999998</c:v>
                </c:pt>
                <c:pt idx="38882">
                  <c:v>-292.69849999999997</c:v>
                </c:pt>
                <c:pt idx="38883">
                  <c:v>-292.69649999999996</c:v>
                </c:pt>
                <c:pt idx="38884">
                  <c:v>-292.69449999999995</c:v>
                </c:pt>
                <c:pt idx="38885">
                  <c:v>-292.6925</c:v>
                </c:pt>
                <c:pt idx="38886">
                  <c:v>-292.69049999999999</c:v>
                </c:pt>
                <c:pt idx="38887">
                  <c:v>-292.68849999999998</c:v>
                </c:pt>
                <c:pt idx="38888">
                  <c:v>-292.68649999999997</c:v>
                </c:pt>
                <c:pt idx="38889">
                  <c:v>-292.68449999999996</c:v>
                </c:pt>
                <c:pt idx="38890">
                  <c:v>-292.6825</c:v>
                </c:pt>
                <c:pt idx="38891">
                  <c:v>-292.68049999999999</c:v>
                </c:pt>
                <c:pt idx="38892">
                  <c:v>-292.67849999999999</c:v>
                </c:pt>
                <c:pt idx="38893">
                  <c:v>-292.67649999999998</c:v>
                </c:pt>
                <c:pt idx="38894">
                  <c:v>-292.67449999999997</c:v>
                </c:pt>
                <c:pt idx="38895">
                  <c:v>-292.67249999999996</c:v>
                </c:pt>
                <c:pt idx="38896">
                  <c:v>-292.67049999999995</c:v>
                </c:pt>
                <c:pt idx="38897">
                  <c:v>-292.66849999999999</c:v>
                </c:pt>
                <c:pt idx="38898">
                  <c:v>-292.66649999999998</c:v>
                </c:pt>
                <c:pt idx="38899">
                  <c:v>-292.66449999999998</c:v>
                </c:pt>
                <c:pt idx="38900">
                  <c:v>-292.66249999999997</c:v>
                </c:pt>
                <c:pt idx="38901">
                  <c:v>-292.66049999999996</c:v>
                </c:pt>
                <c:pt idx="38902">
                  <c:v>-292.6585</c:v>
                </c:pt>
                <c:pt idx="38903">
                  <c:v>-292.65649999999999</c:v>
                </c:pt>
                <c:pt idx="38904">
                  <c:v>-292.65449999999998</c:v>
                </c:pt>
                <c:pt idx="38905">
                  <c:v>-292.65249999999997</c:v>
                </c:pt>
                <c:pt idx="38906">
                  <c:v>-292.65049999999997</c:v>
                </c:pt>
                <c:pt idx="38907">
                  <c:v>-292.64850000000001</c:v>
                </c:pt>
                <c:pt idx="38908">
                  <c:v>-292.64649999999995</c:v>
                </c:pt>
                <c:pt idx="38909">
                  <c:v>-292.64449999999999</c:v>
                </c:pt>
                <c:pt idx="38910">
                  <c:v>-292.64249999999998</c:v>
                </c:pt>
                <c:pt idx="38911">
                  <c:v>-292.64049999999997</c:v>
                </c:pt>
                <c:pt idx="38912">
                  <c:v>-292.63849999999996</c:v>
                </c:pt>
                <c:pt idx="38913">
                  <c:v>-292.63649999999996</c:v>
                </c:pt>
                <c:pt idx="38914">
                  <c:v>-292.6345</c:v>
                </c:pt>
                <c:pt idx="38915">
                  <c:v>-292.63249999999999</c:v>
                </c:pt>
                <c:pt idx="38916">
                  <c:v>-292.63049999999998</c:v>
                </c:pt>
                <c:pt idx="38917">
                  <c:v>-292.62849999999997</c:v>
                </c:pt>
                <c:pt idx="38918">
                  <c:v>-292.62649999999996</c:v>
                </c:pt>
                <c:pt idx="38919">
                  <c:v>-292.62450000000001</c:v>
                </c:pt>
                <c:pt idx="38920">
                  <c:v>-292.62249999999995</c:v>
                </c:pt>
                <c:pt idx="38921">
                  <c:v>-292.62049999999999</c:v>
                </c:pt>
                <c:pt idx="38922">
                  <c:v>-292.61849999999998</c:v>
                </c:pt>
                <c:pt idx="38923">
                  <c:v>-292.61649999999997</c:v>
                </c:pt>
                <c:pt idx="38924">
                  <c:v>-292.61449999999996</c:v>
                </c:pt>
                <c:pt idx="38925">
                  <c:v>-292.61249999999995</c:v>
                </c:pt>
                <c:pt idx="38926">
                  <c:v>-292.6105</c:v>
                </c:pt>
                <c:pt idx="38927">
                  <c:v>-292.60849999999999</c:v>
                </c:pt>
                <c:pt idx="38928">
                  <c:v>-292.60649999999998</c:v>
                </c:pt>
                <c:pt idx="38929">
                  <c:v>-292.60449999999997</c:v>
                </c:pt>
                <c:pt idx="38930">
                  <c:v>-292.60249999999996</c:v>
                </c:pt>
                <c:pt idx="38931">
                  <c:v>-292.60050000000001</c:v>
                </c:pt>
                <c:pt idx="38932">
                  <c:v>-292.59849999999994</c:v>
                </c:pt>
                <c:pt idx="38933">
                  <c:v>-292.59649999999999</c:v>
                </c:pt>
                <c:pt idx="38934">
                  <c:v>-292.59449999999998</c:v>
                </c:pt>
                <c:pt idx="38935">
                  <c:v>-292.59249999999997</c:v>
                </c:pt>
                <c:pt idx="38936">
                  <c:v>-292.59049999999996</c:v>
                </c:pt>
                <c:pt idx="38937">
                  <c:v>-292.58849999999995</c:v>
                </c:pt>
                <c:pt idx="38938">
                  <c:v>-292.5865</c:v>
                </c:pt>
                <c:pt idx="38939">
                  <c:v>-292.58449999999999</c:v>
                </c:pt>
                <c:pt idx="38940">
                  <c:v>-292.58249999999998</c:v>
                </c:pt>
                <c:pt idx="38941">
                  <c:v>-292.58049999999997</c:v>
                </c:pt>
                <c:pt idx="38942">
                  <c:v>-292.57849999999996</c:v>
                </c:pt>
                <c:pt idx="38943">
                  <c:v>-292.57650000000001</c:v>
                </c:pt>
                <c:pt idx="38944">
                  <c:v>-292.57449999999994</c:v>
                </c:pt>
                <c:pt idx="38945">
                  <c:v>-292.57249999999999</c:v>
                </c:pt>
                <c:pt idx="38946">
                  <c:v>-292.57049999999998</c:v>
                </c:pt>
                <c:pt idx="38947">
                  <c:v>-292.56849999999997</c:v>
                </c:pt>
                <c:pt idx="38948">
                  <c:v>-292.56649999999996</c:v>
                </c:pt>
                <c:pt idx="38949">
                  <c:v>-292.56449999999995</c:v>
                </c:pt>
                <c:pt idx="38950">
                  <c:v>-292.5625</c:v>
                </c:pt>
                <c:pt idx="38951">
                  <c:v>-292.56049999999999</c:v>
                </c:pt>
                <c:pt idx="38952">
                  <c:v>-292.55849999999998</c:v>
                </c:pt>
                <c:pt idx="38953">
                  <c:v>-292.55649999999997</c:v>
                </c:pt>
                <c:pt idx="38954">
                  <c:v>-292.55449999999996</c:v>
                </c:pt>
                <c:pt idx="38955">
                  <c:v>-292.55250000000001</c:v>
                </c:pt>
                <c:pt idx="38956">
                  <c:v>-292.55049999999994</c:v>
                </c:pt>
                <c:pt idx="38957">
                  <c:v>-292.54849999999999</c:v>
                </c:pt>
                <c:pt idx="38958">
                  <c:v>-292.54649999999998</c:v>
                </c:pt>
                <c:pt idx="38959">
                  <c:v>-292.54449999999997</c:v>
                </c:pt>
                <c:pt idx="38960">
                  <c:v>-292.54249999999996</c:v>
                </c:pt>
                <c:pt idx="38961">
                  <c:v>-292.54049999999995</c:v>
                </c:pt>
                <c:pt idx="38962">
                  <c:v>-292.5385</c:v>
                </c:pt>
                <c:pt idx="38963">
                  <c:v>-292.53649999999999</c:v>
                </c:pt>
                <c:pt idx="38964">
                  <c:v>-292.53449999999998</c:v>
                </c:pt>
                <c:pt idx="38965">
                  <c:v>-292.53249999999997</c:v>
                </c:pt>
                <c:pt idx="38966">
                  <c:v>-292.53049999999996</c:v>
                </c:pt>
                <c:pt idx="38967">
                  <c:v>-292.52850000000001</c:v>
                </c:pt>
                <c:pt idx="38968">
                  <c:v>-292.52649999999994</c:v>
                </c:pt>
                <c:pt idx="38969">
                  <c:v>-292.52449999999999</c:v>
                </c:pt>
                <c:pt idx="38970">
                  <c:v>-292.52249999999998</c:v>
                </c:pt>
                <c:pt idx="38971">
                  <c:v>-292.52049999999997</c:v>
                </c:pt>
                <c:pt idx="38972">
                  <c:v>-292.51849999999996</c:v>
                </c:pt>
                <c:pt idx="38973">
                  <c:v>-292.51649999999995</c:v>
                </c:pt>
                <c:pt idx="38974">
                  <c:v>-292.5145</c:v>
                </c:pt>
                <c:pt idx="38975">
                  <c:v>-292.51249999999999</c:v>
                </c:pt>
                <c:pt idx="38976">
                  <c:v>-292.51049999999998</c:v>
                </c:pt>
                <c:pt idx="38977">
                  <c:v>-292.50849999999997</c:v>
                </c:pt>
                <c:pt idx="38978">
                  <c:v>-292.50649999999996</c:v>
                </c:pt>
                <c:pt idx="38979">
                  <c:v>-292.50450000000001</c:v>
                </c:pt>
                <c:pt idx="38980">
                  <c:v>-292.5025</c:v>
                </c:pt>
                <c:pt idx="38981">
                  <c:v>-292.50049999999999</c:v>
                </c:pt>
                <c:pt idx="38982">
                  <c:v>-292.49849999999998</c:v>
                </c:pt>
                <c:pt idx="38983">
                  <c:v>-292.49649999999997</c:v>
                </c:pt>
                <c:pt idx="38984">
                  <c:v>-292.49449999999996</c:v>
                </c:pt>
                <c:pt idx="38985">
                  <c:v>-292.49249999999995</c:v>
                </c:pt>
                <c:pt idx="38986">
                  <c:v>-292.4905</c:v>
                </c:pt>
                <c:pt idx="38987">
                  <c:v>-292.48849999999999</c:v>
                </c:pt>
                <c:pt idx="38988">
                  <c:v>-292.48649999999998</c:v>
                </c:pt>
                <c:pt idx="38989">
                  <c:v>-292.48449999999997</c:v>
                </c:pt>
                <c:pt idx="38990">
                  <c:v>-292.48249999999996</c:v>
                </c:pt>
                <c:pt idx="38991">
                  <c:v>-292.48050000000001</c:v>
                </c:pt>
                <c:pt idx="38992">
                  <c:v>-292.4785</c:v>
                </c:pt>
                <c:pt idx="38993">
                  <c:v>-292.47649999999999</c:v>
                </c:pt>
                <c:pt idx="38994">
                  <c:v>-292.47449999999998</c:v>
                </c:pt>
                <c:pt idx="38995">
                  <c:v>-292.47249999999997</c:v>
                </c:pt>
                <c:pt idx="38996">
                  <c:v>-292.47049999999996</c:v>
                </c:pt>
                <c:pt idx="38997">
                  <c:v>-292.46849999999995</c:v>
                </c:pt>
                <c:pt idx="38998">
                  <c:v>-292.4665</c:v>
                </c:pt>
                <c:pt idx="38999">
                  <c:v>-292.46449999999999</c:v>
                </c:pt>
                <c:pt idx="39000">
                  <c:v>-292.46249999999998</c:v>
                </c:pt>
                <c:pt idx="39001">
                  <c:v>-292.46049999999997</c:v>
                </c:pt>
                <c:pt idx="39002">
                  <c:v>-292.45849999999996</c:v>
                </c:pt>
                <c:pt idx="39003">
                  <c:v>-292.45650000000001</c:v>
                </c:pt>
                <c:pt idx="39004">
                  <c:v>-292.4545</c:v>
                </c:pt>
                <c:pt idx="39005">
                  <c:v>-292.45249999999999</c:v>
                </c:pt>
                <c:pt idx="39006">
                  <c:v>-292.45049999999998</c:v>
                </c:pt>
                <c:pt idx="39007">
                  <c:v>-292.44849999999997</c:v>
                </c:pt>
                <c:pt idx="39008">
                  <c:v>-292.44649999999996</c:v>
                </c:pt>
                <c:pt idx="39009">
                  <c:v>-292.44449999999995</c:v>
                </c:pt>
                <c:pt idx="39010">
                  <c:v>-292.4425</c:v>
                </c:pt>
                <c:pt idx="39011">
                  <c:v>-292.44049999999999</c:v>
                </c:pt>
                <c:pt idx="39012">
                  <c:v>-292.43849999999998</c:v>
                </c:pt>
                <c:pt idx="39013">
                  <c:v>-292.43649999999997</c:v>
                </c:pt>
                <c:pt idx="39014">
                  <c:v>-292.43449999999996</c:v>
                </c:pt>
                <c:pt idx="39015">
                  <c:v>-292.4325</c:v>
                </c:pt>
                <c:pt idx="39016">
                  <c:v>-292.43049999999999</c:v>
                </c:pt>
                <c:pt idx="39017">
                  <c:v>-292.42849999999999</c:v>
                </c:pt>
                <c:pt idx="39018">
                  <c:v>-292.42649999999998</c:v>
                </c:pt>
                <c:pt idx="39019">
                  <c:v>-292.42449999999997</c:v>
                </c:pt>
                <c:pt idx="39020">
                  <c:v>-292.42249999999996</c:v>
                </c:pt>
                <c:pt idx="39021">
                  <c:v>-292.42049999999995</c:v>
                </c:pt>
                <c:pt idx="39022">
                  <c:v>-292.41849999999999</c:v>
                </c:pt>
                <c:pt idx="39023">
                  <c:v>-292.41649999999998</c:v>
                </c:pt>
                <c:pt idx="39024">
                  <c:v>-292.41449999999998</c:v>
                </c:pt>
                <c:pt idx="39025">
                  <c:v>-292.41249999999997</c:v>
                </c:pt>
                <c:pt idx="39026">
                  <c:v>-292.41049999999996</c:v>
                </c:pt>
                <c:pt idx="39027">
                  <c:v>-292.4085</c:v>
                </c:pt>
                <c:pt idx="39028">
                  <c:v>-292.40649999999999</c:v>
                </c:pt>
                <c:pt idx="39029">
                  <c:v>-292.40449999999998</c:v>
                </c:pt>
                <c:pt idx="39030">
                  <c:v>-292.40249999999997</c:v>
                </c:pt>
                <c:pt idx="39031">
                  <c:v>-292.40049999999997</c:v>
                </c:pt>
                <c:pt idx="39032">
                  <c:v>-292.39850000000001</c:v>
                </c:pt>
                <c:pt idx="39033">
                  <c:v>-292.39649999999995</c:v>
                </c:pt>
                <c:pt idx="39034">
                  <c:v>-292.39449999999999</c:v>
                </c:pt>
                <c:pt idx="39035">
                  <c:v>-292.39249999999998</c:v>
                </c:pt>
                <c:pt idx="39036">
                  <c:v>-292.39049999999997</c:v>
                </c:pt>
                <c:pt idx="39037">
                  <c:v>-292.38849999999996</c:v>
                </c:pt>
                <c:pt idx="39038">
                  <c:v>-292.38649999999996</c:v>
                </c:pt>
                <c:pt idx="39039">
                  <c:v>-292.3845</c:v>
                </c:pt>
                <c:pt idx="39040">
                  <c:v>-292.38249999999999</c:v>
                </c:pt>
                <c:pt idx="39041">
                  <c:v>-292.38049999999998</c:v>
                </c:pt>
                <c:pt idx="39042">
                  <c:v>-292.37849999999997</c:v>
                </c:pt>
                <c:pt idx="39043">
                  <c:v>-292.37649999999996</c:v>
                </c:pt>
                <c:pt idx="39044">
                  <c:v>-292.37450000000001</c:v>
                </c:pt>
                <c:pt idx="39045">
                  <c:v>-292.37249999999995</c:v>
                </c:pt>
                <c:pt idx="39046">
                  <c:v>-292.37049999999999</c:v>
                </c:pt>
                <c:pt idx="39047">
                  <c:v>-292.36849999999998</c:v>
                </c:pt>
                <c:pt idx="39048">
                  <c:v>-292.36649999999997</c:v>
                </c:pt>
                <c:pt idx="39049">
                  <c:v>-292.36449999999996</c:v>
                </c:pt>
                <c:pt idx="39050">
                  <c:v>-292.36249999999995</c:v>
                </c:pt>
                <c:pt idx="39051">
                  <c:v>-292.3605</c:v>
                </c:pt>
                <c:pt idx="39052">
                  <c:v>-292.35849999999999</c:v>
                </c:pt>
                <c:pt idx="39053">
                  <c:v>-292.35649999999998</c:v>
                </c:pt>
                <c:pt idx="39054">
                  <c:v>-292.35449999999997</c:v>
                </c:pt>
                <c:pt idx="39055">
                  <c:v>-292.35249999999996</c:v>
                </c:pt>
                <c:pt idx="39056">
                  <c:v>-292.35050000000001</c:v>
                </c:pt>
                <c:pt idx="39057">
                  <c:v>-292.34849999999994</c:v>
                </c:pt>
                <c:pt idx="39058">
                  <c:v>-292.34649999999999</c:v>
                </c:pt>
                <c:pt idx="39059">
                  <c:v>-292.34449999999998</c:v>
                </c:pt>
                <c:pt idx="39060">
                  <c:v>-292.34249999999997</c:v>
                </c:pt>
                <c:pt idx="39061">
                  <c:v>-292.34049999999996</c:v>
                </c:pt>
                <c:pt idx="39062">
                  <c:v>-292.33849999999995</c:v>
                </c:pt>
                <c:pt idx="39063">
                  <c:v>-292.3365</c:v>
                </c:pt>
                <c:pt idx="39064">
                  <c:v>-292.33449999999999</c:v>
                </c:pt>
                <c:pt idx="39065">
                  <c:v>-292.33249999999998</c:v>
                </c:pt>
                <c:pt idx="39066">
                  <c:v>-292.33049999999997</c:v>
                </c:pt>
                <c:pt idx="39067">
                  <c:v>-292.32849999999996</c:v>
                </c:pt>
                <c:pt idx="39068">
                  <c:v>-292.32650000000001</c:v>
                </c:pt>
                <c:pt idx="39069">
                  <c:v>-292.32449999999994</c:v>
                </c:pt>
                <c:pt idx="39070">
                  <c:v>-292.32249999999999</c:v>
                </c:pt>
                <c:pt idx="39071">
                  <c:v>-292.32049999999998</c:v>
                </c:pt>
                <c:pt idx="39072">
                  <c:v>-292.31849999999997</c:v>
                </c:pt>
                <c:pt idx="39073">
                  <c:v>-292.31649999999996</c:v>
                </c:pt>
                <c:pt idx="39074">
                  <c:v>-292.31449999999995</c:v>
                </c:pt>
                <c:pt idx="39075">
                  <c:v>-292.3125</c:v>
                </c:pt>
                <c:pt idx="39076">
                  <c:v>-292.31049999999999</c:v>
                </c:pt>
                <c:pt idx="39077">
                  <c:v>-292.30849999999998</c:v>
                </c:pt>
                <c:pt idx="39078">
                  <c:v>-292.30649999999997</c:v>
                </c:pt>
                <c:pt idx="39079">
                  <c:v>-292.30449999999996</c:v>
                </c:pt>
                <c:pt idx="39080">
                  <c:v>-292.30250000000001</c:v>
                </c:pt>
                <c:pt idx="39081">
                  <c:v>-292.30049999999994</c:v>
                </c:pt>
                <c:pt idx="39082">
                  <c:v>-292.29849999999999</c:v>
                </c:pt>
                <c:pt idx="39083">
                  <c:v>-292.29649999999998</c:v>
                </c:pt>
                <c:pt idx="39084">
                  <c:v>-292.29449999999997</c:v>
                </c:pt>
                <c:pt idx="39085">
                  <c:v>-292.29249999999996</c:v>
                </c:pt>
                <c:pt idx="39086">
                  <c:v>-292.29049999999995</c:v>
                </c:pt>
                <c:pt idx="39087">
                  <c:v>-292.2885</c:v>
                </c:pt>
                <c:pt idx="39088">
                  <c:v>-292.28649999999999</c:v>
                </c:pt>
                <c:pt idx="39089">
                  <c:v>-292.28449999999998</c:v>
                </c:pt>
                <c:pt idx="39090">
                  <c:v>-292.28249999999997</c:v>
                </c:pt>
                <c:pt idx="39091">
                  <c:v>-292.28049999999996</c:v>
                </c:pt>
                <c:pt idx="39092">
                  <c:v>-292.27850000000001</c:v>
                </c:pt>
                <c:pt idx="39093">
                  <c:v>-292.27649999999994</c:v>
                </c:pt>
                <c:pt idx="39094">
                  <c:v>-292.27449999999999</c:v>
                </c:pt>
                <c:pt idx="39095">
                  <c:v>-292.27249999999998</c:v>
                </c:pt>
                <c:pt idx="39096">
                  <c:v>-292.27049999999997</c:v>
                </c:pt>
                <c:pt idx="39097">
                  <c:v>-292.26849999999996</c:v>
                </c:pt>
                <c:pt idx="39098">
                  <c:v>-292.26649999999995</c:v>
                </c:pt>
                <c:pt idx="39099">
                  <c:v>-292.2645</c:v>
                </c:pt>
                <c:pt idx="39100">
                  <c:v>-292.26249999999999</c:v>
                </c:pt>
                <c:pt idx="39101">
                  <c:v>-292.26049999999998</c:v>
                </c:pt>
                <c:pt idx="39102">
                  <c:v>-292.25849999999997</c:v>
                </c:pt>
                <c:pt idx="39103">
                  <c:v>-292.25649999999996</c:v>
                </c:pt>
                <c:pt idx="39104">
                  <c:v>-292.25450000000001</c:v>
                </c:pt>
                <c:pt idx="39105">
                  <c:v>-292.2525</c:v>
                </c:pt>
                <c:pt idx="39106">
                  <c:v>-292.25049999999999</c:v>
                </c:pt>
                <c:pt idx="39107">
                  <c:v>-292.24849999999998</c:v>
                </c:pt>
                <c:pt idx="39108">
                  <c:v>-292.24649999999997</c:v>
                </c:pt>
                <c:pt idx="39109">
                  <c:v>-292.24449999999996</c:v>
                </c:pt>
                <c:pt idx="39110">
                  <c:v>-292.24249999999995</c:v>
                </c:pt>
                <c:pt idx="39111">
                  <c:v>-292.2405</c:v>
                </c:pt>
                <c:pt idx="39112">
                  <c:v>-292.23849999999999</c:v>
                </c:pt>
                <c:pt idx="39113">
                  <c:v>-292.23649999999998</c:v>
                </c:pt>
                <c:pt idx="39114">
                  <c:v>-292.23449999999997</c:v>
                </c:pt>
                <c:pt idx="39115">
                  <c:v>-292.23249999999996</c:v>
                </c:pt>
                <c:pt idx="39116">
                  <c:v>-292.23050000000001</c:v>
                </c:pt>
                <c:pt idx="39117">
                  <c:v>-292.2285</c:v>
                </c:pt>
                <c:pt idx="39118">
                  <c:v>-292.22649999999999</c:v>
                </c:pt>
                <c:pt idx="39119">
                  <c:v>-292.22449999999998</c:v>
                </c:pt>
                <c:pt idx="39120">
                  <c:v>-292.22249999999997</c:v>
                </c:pt>
                <c:pt idx="39121">
                  <c:v>-292.22049999999996</c:v>
                </c:pt>
                <c:pt idx="39122">
                  <c:v>-292.21849999999995</c:v>
                </c:pt>
                <c:pt idx="39123">
                  <c:v>-292.2165</c:v>
                </c:pt>
                <c:pt idx="39124">
                  <c:v>-292.21449999999999</c:v>
                </c:pt>
                <c:pt idx="39125">
                  <c:v>-292.21249999999998</c:v>
                </c:pt>
                <c:pt idx="39126">
                  <c:v>-292.21049999999997</c:v>
                </c:pt>
                <c:pt idx="39127">
                  <c:v>-292.20849999999996</c:v>
                </c:pt>
                <c:pt idx="39128">
                  <c:v>-292.20650000000001</c:v>
                </c:pt>
                <c:pt idx="39129">
                  <c:v>-292.2045</c:v>
                </c:pt>
                <c:pt idx="39130">
                  <c:v>-292.20249999999999</c:v>
                </c:pt>
                <c:pt idx="39131">
                  <c:v>-292.20049999999998</c:v>
                </c:pt>
                <c:pt idx="39132">
                  <c:v>-292.19849999999997</c:v>
                </c:pt>
                <c:pt idx="39133">
                  <c:v>-292.19649999999996</c:v>
                </c:pt>
                <c:pt idx="39134">
                  <c:v>-292.19449999999995</c:v>
                </c:pt>
                <c:pt idx="39135">
                  <c:v>-292.1925</c:v>
                </c:pt>
                <c:pt idx="39136">
                  <c:v>-292.19049999999999</c:v>
                </c:pt>
                <c:pt idx="39137">
                  <c:v>-292.18849999999998</c:v>
                </c:pt>
                <c:pt idx="39138">
                  <c:v>-292.18649999999997</c:v>
                </c:pt>
                <c:pt idx="39139">
                  <c:v>-292.18449999999996</c:v>
                </c:pt>
                <c:pt idx="39140">
                  <c:v>-292.1825</c:v>
                </c:pt>
                <c:pt idx="39141">
                  <c:v>-292.18049999999999</c:v>
                </c:pt>
                <c:pt idx="39142">
                  <c:v>-292.17849999999999</c:v>
                </c:pt>
                <c:pt idx="39143">
                  <c:v>-292.17649999999998</c:v>
                </c:pt>
                <c:pt idx="39144">
                  <c:v>-292.17449999999997</c:v>
                </c:pt>
                <c:pt idx="39145">
                  <c:v>-292.17249999999996</c:v>
                </c:pt>
                <c:pt idx="39146">
                  <c:v>-292.17049999999995</c:v>
                </c:pt>
                <c:pt idx="39147">
                  <c:v>-292.16849999999999</c:v>
                </c:pt>
                <c:pt idx="39148">
                  <c:v>-292.16649999999998</c:v>
                </c:pt>
                <c:pt idx="39149">
                  <c:v>-292.16449999999998</c:v>
                </c:pt>
                <c:pt idx="39150">
                  <c:v>-292.16249999999997</c:v>
                </c:pt>
                <c:pt idx="39151">
                  <c:v>-292.16049999999996</c:v>
                </c:pt>
                <c:pt idx="39152">
                  <c:v>-292.1585</c:v>
                </c:pt>
                <c:pt idx="39153">
                  <c:v>-292.15649999999999</c:v>
                </c:pt>
                <c:pt idx="39154">
                  <c:v>-292.15449999999998</c:v>
                </c:pt>
                <c:pt idx="39155">
                  <c:v>-292.15249999999997</c:v>
                </c:pt>
                <c:pt idx="39156">
                  <c:v>-292.15049999999997</c:v>
                </c:pt>
                <c:pt idx="39157">
                  <c:v>-292.14850000000001</c:v>
                </c:pt>
                <c:pt idx="39158">
                  <c:v>-292.14649999999995</c:v>
                </c:pt>
                <c:pt idx="39159">
                  <c:v>-292.14449999999999</c:v>
                </c:pt>
                <c:pt idx="39160">
                  <c:v>-292.14249999999998</c:v>
                </c:pt>
                <c:pt idx="39161">
                  <c:v>-292.14049999999997</c:v>
                </c:pt>
                <c:pt idx="39162">
                  <c:v>-292.13849999999996</c:v>
                </c:pt>
                <c:pt idx="39163">
                  <c:v>-292.13649999999996</c:v>
                </c:pt>
                <c:pt idx="39164">
                  <c:v>-292.1345</c:v>
                </c:pt>
                <c:pt idx="39165">
                  <c:v>-292.13249999999999</c:v>
                </c:pt>
                <c:pt idx="39166">
                  <c:v>-292.13049999999998</c:v>
                </c:pt>
                <c:pt idx="39167">
                  <c:v>-292.12849999999997</c:v>
                </c:pt>
                <c:pt idx="39168">
                  <c:v>-292.12649999999996</c:v>
                </c:pt>
                <c:pt idx="39169">
                  <c:v>-292.12450000000001</c:v>
                </c:pt>
                <c:pt idx="39170">
                  <c:v>-292.12249999999995</c:v>
                </c:pt>
                <c:pt idx="39171">
                  <c:v>-292.12049999999999</c:v>
                </c:pt>
                <c:pt idx="39172">
                  <c:v>-292.11849999999998</c:v>
                </c:pt>
                <c:pt idx="39173">
                  <c:v>-292.11649999999997</c:v>
                </c:pt>
                <c:pt idx="39174">
                  <c:v>-292.11449999999996</c:v>
                </c:pt>
                <c:pt idx="39175">
                  <c:v>-292.11249999999995</c:v>
                </c:pt>
                <c:pt idx="39176">
                  <c:v>-292.1105</c:v>
                </c:pt>
                <c:pt idx="39177">
                  <c:v>-292.10849999999999</c:v>
                </c:pt>
                <c:pt idx="39178">
                  <c:v>-292.10649999999998</c:v>
                </c:pt>
                <c:pt idx="39179">
                  <c:v>-292.10449999999997</c:v>
                </c:pt>
                <c:pt idx="39180">
                  <c:v>-292.10249999999996</c:v>
                </c:pt>
                <c:pt idx="39181">
                  <c:v>-292.10050000000001</c:v>
                </c:pt>
                <c:pt idx="39182">
                  <c:v>-292.09849999999994</c:v>
                </c:pt>
                <c:pt idx="39183">
                  <c:v>-292.09649999999999</c:v>
                </c:pt>
                <c:pt idx="39184">
                  <c:v>-292.09449999999998</c:v>
                </c:pt>
                <c:pt idx="39185">
                  <c:v>-292.09249999999997</c:v>
                </c:pt>
                <c:pt idx="39186">
                  <c:v>-292.09049999999996</c:v>
                </c:pt>
                <c:pt idx="39187">
                  <c:v>-292.08849999999995</c:v>
                </c:pt>
                <c:pt idx="39188">
                  <c:v>-292.0865</c:v>
                </c:pt>
                <c:pt idx="39189">
                  <c:v>-292.08449999999999</c:v>
                </c:pt>
                <c:pt idx="39190">
                  <c:v>-292.08249999999998</c:v>
                </c:pt>
                <c:pt idx="39191">
                  <c:v>-292.08049999999997</c:v>
                </c:pt>
                <c:pt idx="39192">
                  <c:v>-292.07849999999996</c:v>
                </c:pt>
                <c:pt idx="39193">
                  <c:v>-292.07650000000001</c:v>
                </c:pt>
                <c:pt idx="39194">
                  <c:v>-292.07449999999994</c:v>
                </c:pt>
                <c:pt idx="39195">
                  <c:v>-292.07249999999999</c:v>
                </c:pt>
                <c:pt idx="39196">
                  <c:v>-292.07049999999998</c:v>
                </c:pt>
                <c:pt idx="39197">
                  <c:v>-292.06849999999997</c:v>
                </c:pt>
                <c:pt idx="39198">
                  <c:v>-292.06649999999996</c:v>
                </c:pt>
                <c:pt idx="39199">
                  <c:v>-292.06449999999995</c:v>
                </c:pt>
                <c:pt idx="39200">
                  <c:v>-292.0625</c:v>
                </c:pt>
                <c:pt idx="39201">
                  <c:v>-292.06049999999999</c:v>
                </c:pt>
                <c:pt idx="39202">
                  <c:v>-292.05849999999998</c:v>
                </c:pt>
                <c:pt idx="39203">
                  <c:v>-292.05649999999997</c:v>
                </c:pt>
                <c:pt idx="39204">
                  <c:v>-292.05449999999996</c:v>
                </c:pt>
                <c:pt idx="39205">
                  <c:v>-292.05250000000001</c:v>
                </c:pt>
                <c:pt idx="39206">
                  <c:v>-292.05049999999994</c:v>
                </c:pt>
                <c:pt idx="39207">
                  <c:v>-292.04849999999999</c:v>
                </c:pt>
                <c:pt idx="39208">
                  <c:v>-292.04649999999998</c:v>
                </c:pt>
                <c:pt idx="39209">
                  <c:v>-292.04449999999997</c:v>
                </c:pt>
                <c:pt idx="39210">
                  <c:v>-292.04249999999996</c:v>
                </c:pt>
                <c:pt idx="39211">
                  <c:v>-292.04049999999995</c:v>
                </c:pt>
                <c:pt idx="39212">
                  <c:v>-292.0385</c:v>
                </c:pt>
                <c:pt idx="39213">
                  <c:v>-292.03649999999999</c:v>
                </c:pt>
                <c:pt idx="39214">
                  <c:v>-292.03449999999998</c:v>
                </c:pt>
                <c:pt idx="39215">
                  <c:v>-292.03249999999997</c:v>
                </c:pt>
                <c:pt idx="39216">
                  <c:v>-292.03049999999996</c:v>
                </c:pt>
                <c:pt idx="39217">
                  <c:v>-292.02850000000001</c:v>
                </c:pt>
                <c:pt idx="39218">
                  <c:v>-292.02649999999994</c:v>
                </c:pt>
                <c:pt idx="39219">
                  <c:v>-292.02449999999999</c:v>
                </c:pt>
                <c:pt idx="39220">
                  <c:v>-292.02249999999998</c:v>
                </c:pt>
                <c:pt idx="39221">
                  <c:v>-292.02049999999997</c:v>
                </c:pt>
                <c:pt idx="39222">
                  <c:v>-292.01849999999996</c:v>
                </c:pt>
                <c:pt idx="39223">
                  <c:v>-292.01649999999995</c:v>
                </c:pt>
                <c:pt idx="39224">
                  <c:v>-292.0145</c:v>
                </c:pt>
                <c:pt idx="39225">
                  <c:v>-292.01249999999999</c:v>
                </c:pt>
                <c:pt idx="39226">
                  <c:v>-292.01049999999998</c:v>
                </c:pt>
                <c:pt idx="39227">
                  <c:v>-292.00849999999997</c:v>
                </c:pt>
                <c:pt idx="39228">
                  <c:v>-292.00649999999996</c:v>
                </c:pt>
                <c:pt idx="39229">
                  <c:v>-292.00450000000001</c:v>
                </c:pt>
                <c:pt idx="39230">
                  <c:v>-292.0025</c:v>
                </c:pt>
                <c:pt idx="39231">
                  <c:v>-292.00049999999999</c:v>
                </c:pt>
                <c:pt idx="39232">
                  <c:v>-291.99849999999998</c:v>
                </c:pt>
                <c:pt idx="39233">
                  <c:v>-291.99649999999997</c:v>
                </c:pt>
                <c:pt idx="39234">
                  <c:v>-291.99449999999996</c:v>
                </c:pt>
                <c:pt idx="39235">
                  <c:v>-291.99249999999995</c:v>
                </c:pt>
                <c:pt idx="39236">
                  <c:v>-291.9905</c:v>
                </c:pt>
                <c:pt idx="39237">
                  <c:v>-291.98849999999999</c:v>
                </c:pt>
                <c:pt idx="39238">
                  <c:v>-291.98649999999998</c:v>
                </c:pt>
                <c:pt idx="39239">
                  <c:v>-291.98449999999997</c:v>
                </c:pt>
                <c:pt idx="39240">
                  <c:v>-291.98249999999996</c:v>
                </c:pt>
                <c:pt idx="39241">
                  <c:v>-291.98050000000001</c:v>
                </c:pt>
                <c:pt idx="39242">
                  <c:v>-291.9785</c:v>
                </c:pt>
                <c:pt idx="39243">
                  <c:v>-291.97649999999999</c:v>
                </c:pt>
                <c:pt idx="39244">
                  <c:v>-291.97449999999998</c:v>
                </c:pt>
                <c:pt idx="39245">
                  <c:v>-291.97249999999997</c:v>
                </c:pt>
                <c:pt idx="39246">
                  <c:v>-291.97049999999996</c:v>
                </c:pt>
                <c:pt idx="39247">
                  <c:v>-291.96849999999995</c:v>
                </c:pt>
                <c:pt idx="39248">
                  <c:v>-291.9665</c:v>
                </c:pt>
                <c:pt idx="39249">
                  <c:v>-291.96449999999999</c:v>
                </c:pt>
                <c:pt idx="39250">
                  <c:v>-291.96249999999998</c:v>
                </c:pt>
                <c:pt idx="39251">
                  <c:v>-291.96049999999997</c:v>
                </c:pt>
                <c:pt idx="39252">
                  <c:v>-291.95849999999996</c:v>
                </c:pt>
                <c:pt idx="39253">
                  <c:v>-291.95650000000001</c:v>
                </c:pt>
                <c:pt idx="39254">
                  <c:v>-291.9545</c:v>
                </c:pt>
                <c:pt idx="39255">
                  <c:v>-291.95249999999999</c:v>
                </c:pt>
                <c:pt idx="39256">
                  <c:v>-291.95049999999998</c:v>
                </c:pt>
                <c:pt idx="39257">
                  <c:v>-291.94849999999997</c:v>
                </c:pt>
                <c:pt idx="39258">
                  <c:v>-291.94649999999996</c:v>
                </c:pt>
                <c:pt idx="39259">
                  <c:v>-291.94449999999995</c:v>
                </c:pt>
                <c:pt idx="39260">
                  <c:v>-291.9425</c:v>
                </c:pt>
                <c:pt idx="39261">
                  <c:v>-291.94049999999999</c:v>
                </c:pt>
                <c:pt idx="39262">
                  <c:v>-291.93849999999998</c:v>
                </c:pt>
                <c:pt idx="39263">
                  <c:v>-291.93649999999997</c:v>
                </c:pt>
                <c:pt idx="39264">
                  <c:v>-291.93449999999996</c:v>
                </c:pt>
                <c:pt idx="39265">
                  <c:v>-291.9325</c:v>
                </c:pt>
                <c:pt idx="39266">
                  <c:v>-291.93049999999999</c:v>
                </c:pt>
                <c:pt idx="39267">
                  <c:v>-291.92849999999999</c:v>
                </c:pt>
                <c:pt idx="39268">
                  <c:v>-291.92649999999998</c:v>
                </c:pt>
                <c:pt idx="39269">
                  <c:v>-291.92449999999997</c:v>
                </c:pt>
                <c:pt idx="39270">
                  <c:v>-291.92249999999996</c:v>
                </c:pt>
                <c:pt idx="39271">
                  <c:v>-291.92049999999995</c:v>
                </c:pt>
                <c:pt idx="39272">
                  <c:v>-291.91849999999999</c:v>
                </c:pt>
                <c:pt idx="39273">
                  <c:v>-291.91649999999998</c:v>
                </c:pt>
                <c:pt idx="39274">
                  <c:v>-291.91449999999998</c:v>
                </c:pt>
                <c:pt idx="39275">
                  <c:v>-291.91249999999997</c:v>
                </c:pt>
                <c:pt idx="39276">
                  <c:v>-291.91049999999996</c:v>
                </c:pt>
                <c:pt idx="39277">
                  <c:v>-291.9085</c:v>
                </c:pt>
                <c:pt idx="39278">
                  <c:v>-291.90649999999999</c:v>
                </c:pt>
                <c:pt idx="39279">
                  <c:v>-291.90449999999998</c:v>
                </c:pt>
                <c:pt idx="39280">
                  <c:v>-291.90249999999997</c:v>
                </c:pt>
                <c:pt idx="39281">
                  <c:v>-291.90049999999997</c:v>
                </c:pt>
                <c:pt idx="39282">
                  <c:v>-291.89850000000001</c:v>
                </c:pt>
                <c:pt idx="39283">
                  <c:v>-291.89649999999995</c:v>
                </c:pt>
                <c:pt idx="39284">
                  <c:v>-291.89449999999999</c:v>
                </c:pt>
                <c:pt idx="39285">
                  <c:v>-291.89249999999998</c:v>
                </c:pt>
                <c:pt idx="39286">
                  <c:v>-291.89049999999997</c:v>
                </c:pt>
                <c:pt idx="39287">
                  <c:v>-291.88849999999996</c:v>
                </c:pt>
                <c:pt idx="39288">
                  <c:v>-291.88649999999996</c:v>
                </c:pt>
                <c:pt idx="39289">
                  <c:v>-291.8845</c:v>
                </c:pt>
                <c:pt idx="39290">
                  <c:v>-291.88249999999999</c:v>
                </c:pt>
                <c:pt idx="39291">
                  <c:v>-291.88049999999998</c:v>
                </c:pt>
                <c:pt idx="39292">
                  <c:v>-291.87849999999997</c:v>
                </c:pt>
                <c:pt idx="39293">
                  <c:v>-291.87649999999996</c:v>
                </c:pt>
                <c:pt idx="39294">
                  <c:v>-291.87450000000001</c:v>
                </c:pt>
                <c:pt idx="39295">
                  <c:v>-291.87249999999995</c:v>
                </c:pt>
                <c:pt idx="39296">
                  <c:v>-291.87049999999999</c:v>
                </c:pt>
                <c:pt idx="39297">
                  <c:v>-291.86849999999998</c:v>
                </c:pt>
                <c:pt idx="39298">
                  <c:v>-291.86649999999997</c:v>
                </c:pt>
                <c:pt idx="39299">
                  <c:v>-291.86449999999996</c:v>
                </c:pt>
                <c:pt idx="39300">
                  <c:v>-291.86249999999995</c:v>
                </c:pt>
                <c:pt idx="39301">
                  <c:v>-291.8605</c:v>
                </c:pt>
                <c:pt idx="39302">
                  <c:v>-291.85849999999999</c:v>
                </c:pt>
                <c:pt idx="39303">
                  <c:v>-291.85649999999998</c:v>
                </c:pt>
                <c:pt idx="39304">
                  <c:v>-291.85449999999997</c:v>
                </c:pt>
                <c:pt idx="39305">
                  <c:v>-291.85249999999996</c:v>
                </c:pt>
                <c:pt idx="39306">
                  <c:v>-291.85050000000001</c:v>
                </c:pt>
                <c:pt idx="39307">
                  <c:v>-291.84849999999994</c:v>
                </c:pt>
                <c:pt idx="39308">
                  <c:v>-291.84649999999999</c:v>
                </c:pt>
                <c:pt idx="39309">
                  <c:v>-291.84449999999998</c:v>
                </c:pt>
                <c:pt idx="39310">
                  <c:v>-291.84249999999997</c:v>
                </c:pt>
                <c:pt idx="39311">
                  <c:v>-291.84049999999996</c:v>
                </c:pt>
                <c:pt idx="39312">
                  <c:v>-291.83849999999995</c:v>
                </c:pt>
                <c:pt idx="39313">
                  <c:v>-291.8365</c:v>
                </c:pt>
                <c:pt idx="39314">
                  <c:v>-291.83449999999999</c:v>
                </c:pt>
                <c:pt idx="39315">
                  <c:v>-291.83249999999998</c:v>
                </c:pt>
                <c:pt idx="39316">
                  <c:v>-291.83049999999997</c:v>
                </c:pt>
                <c:pt idx="39317">
                  <c:v>-291.82849999999996</c:v>
                </c:pt>
                <c:pt idx="39318">
                  <c:v>-291.82650000000001</c:v>
                </c:pt>
                <c:pt idx="39319">
                  <c:v>-291.82449999999994</c:v>
                </c:pt>
                <c:pt idx="39320">
                  <c:v>-291.82249999999999</c:v>
                </c:pt>
                <c:pt idx="39321">
                  <c:v>-291.82049999999998</c:v>
                </c:pt>
                <c:pt idx="39322">
                  <c:v>-291.81849999999997</c:v>
                </c:pt>
                <c:pt idx="39323">
                  <c:v>-291.81649999999996</c:v>
                </c:pt>
                <c:pt idx="39324">
                  <c:v>-291.81449999999995</c:v>
                </c:pt>
                <c:pt idx="39325">
                  <c:v>-291.8125</c:v>
                </c:pt>
                <c:pt idx="39326">
                  <c:v>-291.81049999999999</c:v>
                </c:pt>
                <c:pt idx="39327">
                  <c:v>-291.80849999999998</c:v>
                </c:pt>
                <c:pt idx="39328">
                  <c:v>-291.80649999999997</c:v>
                </c:pt>
                <c:pt idx="39329">
                  <c:v>-291.80449999999996</c:v>
                </c:pt>
                <c:pt idx="39330">
                  <c:v>-291.80250000000001</c:v>
                </c:pt>
                <c:pt idx="39331">
                  <c:v>-291.80049999999994</c:v>
                </c:pt>
                <c:pt idx="39332">
                  <c:v>-291.79849999999999</c:v>
                </c:pt>
                <c:pt idx="39333">
                  <c:v>-291.79649999999998</c:v>
                </c:pt>
                <c:pt idx="39334">
                  <c:v>-291.79449999999997</c:v>
                </c:pt>
                <c:pt idx="39335">
                  <c:v>-291.79249999999996</c:v>
                </c:pt>
                <c:pt idx="39336">
                  <c:v>-291.79049999999995</c:v>
                </c:pt>
                <c:pt idx="39337">
                  <c:v>-291.7885</c:v>
                </c:pt>
                <c:pt idx="39338">
                  <c:v>-291.78649999999999</c:v>
                </c:pt>
                <c:pt idx="39339">
                  <c:v>-291.78449999999998</c:v>
                </c:pt>
                <c:pt idx="39340">
                  <c:v>-291.78249999999997</c:v>
                </c:pt>
                <c:pt idx="39341">
                  <c:v>-291.78049999999996</c:v>
                </c:pt>
                <c:pt idx="39342">
                  <c:v>-291.77850000000001</c:v>
                </c:pt>
                <c:pt idx="39343">
                  <c:v>-291.77649999999994</c:v>
                </c:pt>
                <c:pt idx="39344">
                  <c:v>-291.77449999999999</c:v>
                </c:pt>
                <c:pt idx="39345">
                  <c:v>-291.77249999999998</c:v>
                </c:pt>
                <c:pt idx="39346">
                  <c:v>-291.77049999999997</c:v>
                </c:pt>
                <c:pt idx="39347">
                  <c:v>-291.76849999999996</c:v>
                </c:pt>
                <c:pt idx="39348">
                  <c:v>-291.76649999999995</c:v>
                </c:pt>
                <c:pt idx="39349">
                  <c:v>-291.7645</c:v>
                </c:pt>
                <c:pt idx="39350">
                  <c:v>-291.76249999999999</c:v>
                </c:pt>
                <c:pt idx="39351">
                  <c:v>-291.76049999999998</c:v>
                </c:pt>
                <c:pt idx="39352">
                  <c:v>-291.75849999999997</c:v>
                </c:pt>
                <c:pt idx="39353">
                  <c:v>-291.75649999999996</c:v>
                </c:pt>
                <c:pt idx="39354">
                  <c:v>-291.75450000000001</c:v>
                </c:pt>
                <c:pt idx="39355">
                  <c:v>-291.7525</c:v>
                </c:pt>
                <c:pt idx="39356">
                  <c:v>-291.75049999999999</c:v>
                </c:pt>
                <c:pt idx="39357">
                  <c:v>-291.74849999999998</c:v>
                </c:pt>
                <c:pt idx="39358">
                  <c:v>-291.74649999999997</c:v>
                </c:pt>
                <c:pt idx="39359">
                  <c:v>-291.74449999999996</c:v>
                </c:pt>
                <c:pt idx="39360">
                  <c:v>-291.74249999999995</c:v>
                </c:pt>
                <c:pt idx="39361">
                  <c:v>-291.7405</c:v>
                </c:pt>
                <c:pt idx="39362">
                  <c:v>-291.73849999999999</c:v>
                </c:pt>
                <c:pt idx="39363">
                  <c:v>-291.73649999999998</c:v>
                </c:pt>
                <c:pt idx="39364">
                  <c:v>-291.73449999999997</c:v>
                </c:pt>
                <c:pt idx="39365">
                  <c:v>-291.73249999999996</c:v>
                </c:pt>
                <c:pt idx="39366">
                  <c:v>-291.73050000000001</c:v>
                </c:pt>
                <c:pt idx="39367">
                  <c:v>-291.7285</c:v>
                </c:pt>
                <c:pt idx="39368">
                  <c:v>-291.72649999999999</c:v>
                </c:pt>
                <c:pt idx="39369">
                  <c:v>-291.72449999999998</c:v>
                </c:pt>
                <c:pt idx="39370">
                  <c:v>-291.72249999999997</c:v>
                </c:pt>
                <c:pt idx="39371">
                  <c:v>-291.72049999999996</c:v>
                </c:pt>
                <c:pt idx="39372">
                  <c:v>-291.71849999999995</c:v>
                </c:pt>
                <c:pt idx="39373">
                  <c:v>-291.7165</c:v>
                </c:pt>
                <c:pt idx="39374">
                  <c:v>-291.71449999999999</c:v>
                </c:pt>
                <c:pt idx="39375">
                  <c:v>-291.71249999999998</c:v>
                </c:pt>
                <c:pt idx="39376">
                  <c:v>-291.71049999999997</c:v>
                </c:pt>
                <c:pt idx="39377">
                  <c:v>-291.70849999999996</c:v>
                </c:pt>
                <c:pt idx="39378">
                  <c:v>-291.70650000000001</c:v>
                </c:pt>
                <c:pt idx="39379">
                  <c:v>-291.7045</c:v>
                </c:pt>
                <c:pt idx="39380">
                  <c:v>-291.70249999999999</c:v>
                </c:pt>
                <c:pt idx="39381">
                  <c:v>-291.70049999999998</c:v>
                </c:pt>
                <c:pt idx="39382">
                  <c:v>-291.69849999999997</c:v>
                </c:pt>
                <c:pt idx="39383">
                  <c:v>-291.69649999999996</c:v>
                </c:pt>
                <c:pt idx="39384">
                  <c:v>-291.69449999999995</c:v>
                </c:pt>
                <c:pt idx="39385">
                  <c:v>-291.6925</c:v>
                </c:pt>
                <c:pt idx="39386">
                  <c:v>-291.69049999999999</c:v>
                </c:pt>
                <c:pt idx="39387">
                  <c:v>-291.68849999999998</c:v>
                </c:pt>
                <c:pt idx="39388">
                  <c:v>-291.68649999999997</c:v>
                </c:pt>
                <c:pt idx="39389">
                  <c:v>-291.68449999999996</c:v>
                </c:pt>
                <c:pt idx="39390">
                  <c:v>-291.6825</c:v>
                </c:pt>
                <c:pt idx="39391">
                  <c:v>-291.68049999999999</c:v>
                </c:pt>
                <c:pt idx="39392">
                  <c:v>-291.67849999999999</c:v>
                </c:pt>
                <c:pt idx="39393">
                  <c:v>-291.67649999999998</c:v>
                </c:pt>
                <c:pt idx="39394">
                  <c:v>-291.67449999999997</c:v>
                </c:pt>
                <c:pt idx="39395">
                  <c:v>-291.67249999999996</c:v>
                </c:pt>
                <c:pt idx="39396">
                  <c:v>-291.67049999999995</c:v>
                </c:pt>
                <c:pt idx="39397">
                  <c:v>-291.66849999999999</c:v>
                </c:pt>
                <c:pt idx="39398">
                  <c:v>-291.66649999999998</c:v>
                </c:pt>
                <c:pt idx="39399">
                  <c:v>-291.66449999999998</c:v>
                </c:pt>
                <c:pt idx="39400">
                  <c:v>-291.66249999999997</c:v>
                </c:pt>
                <c:pt idx="39401">
                  <c:v>-291.66049999999996</c:v>
                </c:pt>
                <c:pt idx="39402">
                  <c:v>-291.6585</c:v>
                </c:pt>
                <c:pt idx="39403">
                  <c:v>-291.65649999999999</c:v>
                </c:pt>
                <c:pt idx="39404">
                  <c:v>-291.65449999999998</c:v>
                </c:pt>
                <c:pt idx="39405">
                  <c:v>-291.65249999999997</c:v>
                </c:pt>
                <c:pt idx="39406">
                  <c:v>-291.65049999999997</c:v>
                </c:pt>
                <c:pt idx="39407">
                  <c:v>-291.64850000000001</c:v>
                </c:pt>
                <c:pt idx="39408">
                  <c:v>-291.64649999999995</c:v>
                </c:pt>
                <c:pt idx="39409">
                  <c:v>-291.64449999999999</c:v>
                </c:pt>
                <c:pt idx="39410">
                  <c:v>-291.64249999999998</c:v>
                </c:pt>
                <c:pt idx="39411">
                  <c:v>-291.64049999999997</c:v>
                </c:pt>
                <c:pt idx="39412">
                  <c:v>-291.63849999999996</c:v>
                </c:pt>
                <c:pt idx="39413">
                  <c:v>-291.63649999999996</c:v>
                </c:pt>
                <c:pt idx="39414">
                  <c:v>-291.6345</c:v>
                </c:pt>
                <c:pt idx="39415">
                  <c:v>-291.63249999999999</c:v>
                </c:pt>
                <c:pt idx="39416">
                  <c:v>-291.63049999999998</c:v>
                </c:pt>
                <c:pt idx="39417">
                  <c:v>-291.62849999999997</c:v>
                </c:pt>
                <c:pt idx="39418">
                  <c:v>-291.62649999999996</c:v>
                </c:pt>
                <c:pt idx="39419">
                  <c:v>-291.62450000000001</c:v>
                </c:pt>
                <c:pt idx="39420">
                  <c:v>-291.62249999999995</c:v>
                </c:pt>
                <c:pt idx="39421">
                  <c:v>-291.62049999999999</c:v>
                </c:pt>
                <c:pt idx="39422">
                  <c:v>-291.61849999999998</c:v>
                </c:pt>
                <c:pt idx="39423">
                  <c:v>-291.61649999999997</c:v>
                </c:pt>
                <c:pt idx="39424">
                  <c:v>-291.61449999999996</c:v>
                </c:pt>
                <c:pt idx="39425">
                  <c:v>-291.61249999999995</c:v>
                </c:pt>
                <c:pt idx="39426">
                  <c:v>-291.6105</c:v>
                </c:pt>
                <c:pt idx="39427">
                  <c:v>-291.60849999999999</c:v>
                </c:pt>
                <c:pt idx="39428">
                  <c:v>-291.60649999999998</c:v>
                </c:pt>
                <c:pt idx="39429">
                  <c:v>-291.60449999999997</c:v>
                </c:pt>
                <c:pt idx="39430">
                  <c:v>-291.60249999999996</c:v>
                </c:pt>
                <c:pt idx="39431">
                  <c:v>-291.60050000000001</c:v>
                </c:pt>
                <c:pt idx="39432">
                  <c:v>-291.59849999999994</c:v>
                </c:pt>
                <c:pt idx="39433">
                  <c:v>-291.59649999999999</c:v>
                </c:pt>
                <c:pt idx="39434">
                  <c:v>-291.59449999999998</c:v>
                </c:pt>
                <c:pt idx="39435">
                  <c:v>-291.59249999999997</c:v>
                </c:pt>
                <c:pt idx="39436">
                  <c:v>-291.59049999999996</c:v>
                </c:pt>
                <c:pt idx="39437">
                  <c:v>-291.58849999999995</c:v>
                </c:pt>
                <c:pt idx="39438">
                  <c:v>-291.5865</c:v>
                </c:pt>
                <c:pt idx="39439">
                  <c:v>-291.58449999999999</c:v>
                </c:pt>
                <c:pt idx="39440">
                  <c:v>-291.58249999999998</c:v>
                </c:pt>
                <c:pt idx="39441">
                  <c:v>-291.58049999999997</c:v>
                </c:pt>
                <c:pt idx="39442">
                  <c:v>-291.57849999999996</c:v>
                </c:pt>
                <c:pt idx="39443">
                  <c:v>-291.57650000000001</c:v>
                </c:pt>
                <c:pt idx="39444">
                  <c:v>-291.57449999999994</c:v>
                </c:pt>
                <c:pt idx="39445">
                  <c:v>-291.57249999999999</c:v>
                </c:pt>
                <c:pt idx="39446">
                  <c:v>-291.57049999999998</c:v>
                </c:pt>
                <c:pt idx="39447">
                  <c:v>-291.56849999999997</c:v>
                </c:pt>
                <c:pt idx="39448">
                  <c:v>-291.56649999999996</c:v>
                </c:pt>
                <c:pt idx="39449">
                  <c:v>-291.56449999999995</c:v>
                </c:pt>
                <c:pt idx="39450">
                  <c:v>-291.5625</c:v>
                </c:pt>
                <c:pt idx="39451">
                  <c:v>-291.56049999999999</c:v>
                </c:pt>
                <c:pt idx="39452">
                  <c:v>-291.55849999999998</c:v>
                </c:pt>
                <c:pt idx="39453">
                  <c:v>-291.55649999999997</c:v>
                </c:pt>
                <c:pt idx="39454">
                  <c:v>-291.55449999999996</c:v>
                </c:pt>
                <c:pt idx="39455">
                  <c:v>-291.55250000000001</c:v>
                </c:pt>
                <c:pt idx="39456">
                  <c:v>-291.55049999999994</c:v>
                </c:pt>
                <c:pt idx="39457">
                  <c:v>-291.54849999999999</c:v>
                </c:pt>
                <c:pt idx="39458">
                  <c:v>-291.54649999999998</c:v>
                </c:pt>
                <c:pt idx="39459">
                  <c:v>-291.54449999999997</c:v>
                </c:pt>
                <c:pt idx="39460">
                  <c:v>-291.54249999999996</c:v>
                </c:pt>
                <c:pt idx="39461">
                  <c:v>-291.54049999999995</c:v>
                </c:pt>
                <c:pt idx="39462">
                  <c:v>-291.5385</c:v>
                </c:pt>
                <c:pt idx="39463">
                  <c:v>-291.53649999999999</c:v>
                </c:pt>
                <c:pt idx="39464">
                  <c:v>-291.53449999999998</c:v>
                </c:pt>
                <c:pt idx="39465">
                  <c:v>-291.53249999999997</c:v>
                </c:pt>
                <c:pt idx="39466">
                  <c:v>-291.53049999999996</c:v>
                </c:pt>
                <c:pt idx="39467">
                  <c:v>-291.52850000000001</c:v>
                </c:pt>
                <c:pt idx="39468">
                  <c:v>-291.52649999999994</c:v>
                </c:pt>
                <c:pt idx="39469">
                  <c:v>-291.52449999999999</c:v>
                </c:pt>
                <c:pt idx="39470">
                  <c:v>-291.52249999999998</c:v>
                </c:pt>
                <c:pt idx="39471">
                  <c:v>-291.52049999999997</c:v>
                </c:pt>
                <c:pt idx="39472">
                  <c:v>-291.51849999999996</c:v>
                </c:pt>
                <c:pt idx="39473">
                  <c:v>-291.51649999999995</c:v>
                </c:pt>
                <c:pt idx="39474">
                  <c:v>-291.5145</c:v>
                </c:pt>
                <c:pt idx="39475">
                  <c:v>-291.51249999999999</c:v>
                </c:pt>
                <c:pt idx="39476">
                  <c:v>-291.51049999999998</c:v>
                </c:pt>
                <c:pt idx="39477">
                  <c:v>-291.50849999999997</c:v>
                </c:pt>
                <c:pt idx="39478">
                  <c:v>-291.50649999999996</c:v>
                </c:pt>
                <c:pt idx="39479">
                  <c:v>-291.50450000000001</c:v>
                </c:pt>
                <c:pt idx="39480">
                  <c:v>-291.5025</c:v>
                </c:pt>
                <c:pt idx="39481">
                  <c:v>-291.50049999999999</c:v>
                </c:pt>
                <c:pt idx="39482">
                  <c:v>-291.49849999999998</c:v>
                </c:pt>
                <c:pt idx="39483">
                  <c:v>-291.49649999999997</c:v>
                </c:pt>
                <c:pt idx="39484">
                  <c:v>-291.49449999999996</c:v>
                </c:pt>
                <c:pt idx="39485">
                  <c:v>-291.49249999999995</c:v>
                </c:pt>
                <c:pt idx="39486">
                  <c:v>-291.4905</c:v>
                </c:pt>
                <c:pt idx="39487">
                  <c:v>-291.48849999999999</c:v>
                </c:pt>
                <c:pt idx="39488">
                  <c:v>-291.48649999999998</c:v>
                </c:pt>
                <c:pt idx="39489">
                  <c:v>-291.48449999999997</c:v>
                </c:pt>
                <c:pt idx="39490">
                  <c:v>-291.48249999999996</c:v>
                </c:pt>
                <c:pt idx="39491">
                  <c:v>-291.48050000000001</c:v>
                </c:pt>
                <c:pt idx="39492">
                  <c:v>-291.4785</c:v>
                </c:pt>
                <c:pt idx="39493">
                  <c:v>-291.47649999999999</c:v>
                </c:pt>
                <c:pt idx="39494">
                  <c:v>-291.47449999999998</c:v>
                </c:pt>
                <c:pt idx="39495">
                  <c:v>-291.47249999999997</c:v>
                </c:pt>
                <c:pt idx="39496">
                  <c:v>-291.47049999999996</c:v>
                </c:pt>
                <c:pt idx="39497">
                  <c:v>-291.46849999999995</c:v>
                </c:pt>
                <c:pt idx="39498">
                  <c:v>-291.4665</c:v>
                </c:pt>
                <c:pt idx="39499">
                  <c:v>-291.46449999999999</c:v>
                </c:pt>
                <c:pt idx="39500">
                  <c:v>-291.46249999999998</c:v>
                </c:pt>
                <c:pt idx="39501">
                  <c:v>-291.46049999999997</c:v>
                </c:pt>
                <c:pt idx="39502">
                  <c:v>-291.45849999999996</c:v>
                </c:pt>
                <c:pt idx="39503">
                  <c:v>-291.45650000000001</c:v>
                </c:pt>
                <c:pt idx="39504">
                  <c:v>-291.4545</c:v>
                </c:pt>
                <c:pt idx="39505">
                  <c:v>-291.45249999999999</c:v>
                </c:pt>
                <c:pt idx="39506">
                  <c:v>-291.45049999999998</c:v>
                </c:pt>
                <c:pt idx="39507">
                  <c:v>-291.44849999999997</c:v>
                </c:pt>
                <c:pt idx="39508">
                  <c:v>-291.44649999999996</c:v>
                </c:pt>
                <c:pt idx="39509">
                  <c:v>-291.44449999999995</c:v>
                </c:pt>
                <c:pt idx="39510">
                  <c:v>-291.4425</c:v>
                </c:pt>
                <c:pt idx="39511">
                  <c:v>-291.44049999999999</c:v>
                </c:pt>
                <c:pt idx="39512">
                  <c:v>-291.43849999999998</c:v>
                </c:pt>
                <c:pt idx="39513">
                  <c:v>-291.43649999999997</c:v>
                </c:pt>
                <c:pt idx="39514">
                  <c:v>-291.43449999999996</c:v>
                </c:pt>
                <c:pt idx="39515">
                  <c:v>-291.4325</c:v>
                </c:pt>
                <c:pt idx="39516">
                  <c:v>-291.43049999999999</c:v>
                </c:pt>
                <c:pt idx="39517">
                  <c:v>-291.42849999999999</c:v>
                </c:pt>
                <c:pt idx="39518">
                  <c:v>-291.42649999999998</c:v>
                </c:pt>
                <c:pt idx="39519">
                  <c:v>-291.42449999999997</c:v>
                </c:pt>
                <c:pt idx="39520">
                  <c:v>-291.42249999999996</c:v>
                </c:pt>
                <c:pt idx="39521">
                  <c:v>-291.42049999999995</c:v>
                </c:pt>
                <c:pt idx="39522">
                  <c:v>-291.41849999999999</c:v>
                </c:pt>
                <c:pt idx="39523">
                  <c:v>-291.41649999999998</c:v>
                </c:pt>
                <c:pt idx="39524">
                  <c:v>-291.41449999999998</c:v>
                </c:pt>
                <c:pt idx="39525">
                  <c:v>-291.41249999999997</c:v>
                </c:pt>
                <c:pt idx="39526">
                  <c:v>-291.41049999999996</c:v>
                </c:pt>
                <c:pt idx="39527">
                  <c:v>-291.4085</c:v>
                </c:pt>
                <c:pt idx="39528">
                  <c:v>-291.40649999999999</c:v>
                </c:pt>
                <c:pt idx="39529">
                  <c:v>-291.40449999999998</c:v>
                </c:pt>
                <c:pt idx="39530">
                  <c:v>-291.40249999999997</c:v>
                </c:pt>
                <c:pt idx="39531">
                  <c:v>-291.40049999999997</c:v>
                </c:pt>
                <c:pt idx="39532">
                  <c:v>-291.39850000000001</c:v>
                </c:pt>
                <c:pt idx="39533">
                  <c:v>-291.39649999999995</c:v>
                </c:pt>
                <c:pt idx="39534">
                  <c:v>-291.39449999999999</c:v>
                </c:pt>
                <c:pt idx="39535">
                  <c:v>-291.39249999999998</c:v>
                </c:pt>
                <c:pt idx="39536">
                  <c:v>-291.39049999999997</c:v>
                </c:pt>
                <c:pt idx="39537">
                  <c:v>-291.38849999999996</c:v>
                </c:pt>
                <c:pt idx="39538">
                  <c:v>-291.38649999999996</c:v>
                </c:pt>
                <c:pt idx="39539">
                  <c:v>-291.3845</c:v>
                </c:pt>
                <c:pt idx="39540">
                  <c:v>-291.38249999999999</c:v>
                </c:pt>
                <c:pt idx="39541">
                  <c:v>-291.38049999999998</c:v>
                </c:pt>
                <c:pt idx="39542">
                  <c:v>-291.37849999999997</c:v>
                </c:pt>
                <c:pt idx="39543">
                  <c:v>-291.37649999999996</c:v>
                </c:pt>
                <c:pt idx="39544">
                  <c:v>-291.37450000000001</c:v>
                </c:pt>
                <c:pt idx="39545">
                  <c:v>-291.37249999999995</c:v>
                </c:pt>
                <c:pt idx="39546">
                  <c:v>-291.37049999999999</c:v>
                </c:pt>
                <c:pt idx="39547">
                  <c:v>-291.36849999999998</c:v>
                </c:pt>
                <c:pt idx="39548">
                  <c:v>-291.36649999999997</c:v>
                </c:pt>
                <c:pt idx="39549">
                  <c:v>-291.36449999999996</c:v>
                </c:pt>
                <c:pt idx="39550">
                  <c:v>-291.36249999999995</c:v>
                </c:pt>
                <c:pt idx="39551">
                  <c:v>-291.3605</c:v>
                </c:pt>
                <c:pt idx="39552">
                  <c:v>-291.35849999999999</c:v>
                </c:pt>
                <c:pt idx="39553">
                  <c:v>-291.35649999999998</c:v>
                </c:pt>
                <c:pt idx="39554">
                  <c:v>-291.35449999999997</c:v>
                </c:pt>
                <c:pt idx="39555">
                  <c:v>-291.35249999999996</c:v>
                </c:pt>
                <c:pt idx="39556">
                  <c:v>-291.35050000000001</c:v>
                </c:pt>
                <c:pt idx="39557">
                  <c:v>-291.34849999999994</c:v>
                </c:pt>
                <c:pt idx="39558">
                  <c:v>-291.34649999999999</c:v>
                </c:pt>
                <c:pt idx="39559">
                  <c:v>-291.34449999999998</c:v>
                </c:pt>
                <c:pt idx="39560">
                  <c:v>-291.34249999999997</c:v>
                </c:pt>
                <c:pt idx="39561">
                  <c:v>-291.34049999999996</c:v>
                </c:pt>
                <c:pt idx="39562">
                  <c:v>-291.33849999999995</c:v>
                </c:pt>
                <c:pt idx="39563">
                  <c:v>-291.3365</c:v>
                </c:pt>
                <c:pt idx="39564">
                  <c:v>-291.33449999999999</c:v>
                </c:pt>
                <c:pt idx="39565">
                  <c:v>-291.33249999999998</c:v>
                </c:pt>
                <c:pt idx="39566">
                  <c:v>-291.33049999999997</c:v>
                </c:pt>
                <c:pt idx="39567">
                  <c:v>-291.32849999999996</c:v>
                </c:pt>
                <c:pt idx="39568">
                  <c:v>-291.32650000000001</c:v>
                </c:pt>
                <c:pt idx="39569">
                  <c:v>-291.32449999999994</c:v>
                </c:pt>
                <c:pt idx="39570">
                  <c:v>-291.32249999999999</c:v>
                </c:pt>
                <c:pt idx="39571">
                  <c:v>-291.32049999999998</c:v>
                </c:pt>
                <c:pt idx="39572">
                  <c:v>-291.31849999999997</c:v>
                </c:pt>
                <c:pt idx="39573">
                  <c:v>-291.31649999999996</c:v>
                </c:pt>
                <c:pt idx="39574">
                  <c:v>-291.31449999999995</c:v>
                </c:pt>
                <c:pt idx="39575">
                  <c:v>-291.3125</c:v>
                </c:pt>
                <c:pt idx="39576">
                  <c:v>-291.31049999999999</c:v>
                </c:pt>
                <c:pt idx="39577">
                  <c:v>-291.30849999999998</c:v>
                </c:pt>
                <c:pt idx="39578">
                  <c:v>-291.30649999999997</c:v>
                </c:pt>
                <c:pt idx="39579">
                  <c:v>-291.30449999999996</c:v>
                </c:pt>
                <c:pt idx="39580">
                  <c:v>-291.30250000000001</c:v>
                </c:pt>
                <c:pt idx="39581">
                  <c:v>-291.30049999999994</c:v>
                </c:pt>
                <c:pt idx="39582">
                  <c:v>-291.29849999999999</c:v>
                </c:pt>
                <c:pt idx="39583">
                  <c:v>-291.29649999999998</c:v>
                </c:pt>
                <c:pt idx="39584">
                  <c:v>-291.29449999999997</c:v>
                </c:pt>
                <c:pt idx="39585">
                  <c:v>-291.29249999999996</c:v>
                </c:pt>
                <c:pt idx="39586">
                  <c:v>-291.29049999999995</c:v>
                </c:pt>
                <c:pt idx="39587">
                  <c:v>-291.2885</c:v>
                </c:pt>
                <c:pt idx="39588">
                  <c:v>-291.28649999999999</c:v>
                </c:pt>
                <c:pt idx="39589">
                  <c:v>-291.28449999999998</c:v>
                </c:pt>
                <c:pt idx="39590">
                  <c:v>-291.28249999999997</c:v>
                </c:pt>
                <c:pt idx="39591">
                  <c:v>-291.28049999999996</c:v>
                </c:pt>
                <c:pt idx="39592">
                  <c:v>-291.27850000000001</c:v>
                </c:pt>
                <c:pt idx="39593">
                  <c:v>-291.27649999999994</c:v>
                </c:pt>
                <c:pt idx="39594">
                  <c:v>-291.27449999999999</c:v>
                </c:pt>
                <c:pt idx="39595">
                  <c:v>-291.27249999999998</c:v>
                </c:pt>
                <c:pt idx="39596">
                  <c:v>-291.27049999999997</c:v>
                </c:pt>
                <c:pt idx="39597">
                  <c:v>-291.26849999999996</c:v>
                </c:pt>
                <c:pt idx="39598">
                  <c:v>-291.26649999999995</c:v>
                </c:pt>
                <c:pt idx="39599">
                  <c:v>-291.2645</c:v>
                </c:pt>
                <c:pt idx="39600">
                  <c:v>-291.26249999999999</c:v>
                </c:pt>
                <c:pt idx="39601">
                  <c:v>-291.26049999999998</c:v>
                </c:pt>
                <c:pt idx="39602">
                  <c:v>-291.25849999999997</c:v>
                </c:pt>
                <c:pt idx="39603">
                  <c:v>-291.25649999999996</c:v>
                </c:pt>
                <c:pt idx="39604">
                  <c:v>-291.25450000000001</c:v>
                </c:pt>
                <c:pt idx="39605">
                  <c:v>-291.2525</c:v>
                </c:pt>
                <c:pt idx="39606">
                  <c:v>-291.25049999999999</c:v>
                </c:pt>
                <c:pt idx="39607">
                  <c:v>-291.24849999999998</c:v>
                </c:pt>
                <c:pt idx="39608">
                  <c:v>-291.24649999999997</c:v>
                </c:pt>
                <c:pt idx="39609">
                  <c:v>-291.24449999999996</c:v>
                </c:pt>
                <c:pt idx="39610">
                  <c:v>-291.24249999999995</c:v>
                </c:pt>
                <c:pt idx="39611">
                  <c:v>-291.2405</c:v>
                </c:pt>
                <c:pt idx="39612">
                  <c:v>-291.23849999999999</c:v>
                </c:pt>
                <c:pt idx="39613">
                  <c:v>-291.23649999999998</c:v>
                </c:pt>
                <c:pt idx="39614">
                  <c:v>-291.23449999999997</c:v>
                </c:pt>
                <c:pt idx="39615">
                  <c:v>-291.23249999999996</c:v>
                </c:pt>
                <c:pt idx="39616">
                  <c:v>-291.23050000000001</c:v>
                </c:pt>
                <c:pt idx="39617">
                  <c:v>-291.2285</c:v>
                </c:pt>
                <c:pt idx="39618">
                  <c:v>-291.22649999999999</c:v>
                </c:pt>
                <c:pt idx="39619">
                  <c:v>-291.22449999999998</c:v>
                </c:pt>
                <c:pt idx="39620">
                  <c:v>-291.22249999999997</c:v>
                </c:pt>
                <c:pt idx="39621">
                  <c:v>-291.22049999999996</c:v>
                </c:pt>
                <c:pt idx="39622">
                  <c:v>-291.21849999999995</c:v>
                </c:pt>
                <c:pt idx="39623">
                  <c:v>-291.2165</c:v>
                </c:pt>
                <c:pt idx="39624">
                  <c:v>-291.21449999999999</c:v>
                </c:pt>
                <c:pt idx="39625">
                  <c:v>-291.21249999999998</c:v>
                </c:pt>
                <c:pt idx="39626">
                  <c:v>-291.21049999999997</c:v>
                </c:pt>
                <c:pt idx="39627">
                  <c:v>-291.20849999999996</c:v>
                </c:pt>
                <c:pt idx="39628">
                  <c:v>-291.20650000000001</c:v>
                </c:pt>
                <c:pt idx="39629">
                  <c:v>-291.2045</c:v>
                </c:pt>
                <c:pt idx="39630">
                  <c:v>-291.20249999999999</c:v>
                </c:pt>
                <c:pt idx="39631">
                  <c:v>-291.20049999999998</c:v>
                </c:pt>
                <c:pt idx="39632">
                  <c:v>-291.19849999999997</c:v>
                </c:pt>
                <c:pt idx="39633">
                  <c:v>-291.19649999999996</c:v>
                </c:pt>
                <c:pt idx="39634">
                  <c:v>-291.19449999999995</c:v>
                </c:pt>
                <c:pt idx="39635">
                  <c:v>-291.1925</c:v>
                </c:pt>
                <c:pt idx="39636">
                  <c:v>-291.19049999999999</c:v>
                </c:pt>
                <c:pt idx="39637">
                  <c:v>-291.18849999999998</c:v>
                </c:pt>
                <c:pt idx="39638">
                  <c:v>-291.18649999999997</c:v>
                </c:pt>
                <c:pt idx="39639">
                  <c:v>-291.18449999999996</c:v>
                </c:pt>
                <c:pt idx="39640">
                  <c:v>-291.1825</c:v>
                </c:pt>
                <c:pt idx="39641">
                  <c:v>-291.18049999999999</c:v>
                </c:pt>
                <c:pt idx="39642">
                  <c:v>-291.17849999999999</c:v>
                </c:pt>
                <c:pt idx="39643">
                  <c:v>-291.17649999999998</c:v>
                </c:pt>
                <c:pt idx="39644">
                  <c:v>-291.17449999999997</c:v>
                </c:pt>
                <c:pt idx="39645">
                  <c:v>-291.17249999999996</c:v>
                </c:pt>
                <c:pt idx="39646">
                  <c:v>-291.17049999999995</c:v>
                </c:pt>
                <c:pt idx="39647">
                  <c:v>-291.16849999999999</c:v>
                </c:pt>
                <c:pt idx="39648">
                  <c:v>-291.16649999999998</c:v>
                </c:pt>
                <c:pt idx="39649">
                  <c:v>-291.16449999999998</c:v>
                </c:pt>
                <c:pt idx="39650">
                  <c:v>-291.16249999999997</c:v>
                </c:pt>
                <c:pt idx="39651">
                  <c:v>-291.16049999999996</c:v>
                </c:pt>
                <c:pt idx="39652">
                  <c:v>-291.1585</c:v>
                </c:pt>
                <c:pt idx="39653">
                  <c:v>-291.15649999999999</c:v>
                </c:pt>
                <c:pt idx="39654">
                  <c:v>-291.15449999999998</c:v>
                </c:pt>
                <c:pt idx="39655">
                  <c:v>-291.15249999999997</c:v>
                </c:pt>
                <c:pt idx="39656">
                  <c:v>-291.15049999999997</c:v>
                </c:pt>
                <c:pt idx="39657">
                  <c:v>-291.14850000000001</c:v>
                </c:pt>
                <c:pt idx="39658">
                  <c:v>-291.14649999999995</c:v>
                </c:pt>
                <c:pt idx="39659">
                  <c:v>-291.14449999999999</c:v>
                </c:pt>
                <c:pt idx="39660">
                  <c:v>-291.14249999999998</c:v>
                </c:pt>
                <c:pt idx="39661">
                  <c:v>-291.14049999999997</c:v>
                </c:pt>
                <c:pt idx="39662">
                  <c:v>-291.13849999999996</c:v>
                </c:pt>
                <c:pt idx="39663">
                  <c:v>-291.13649999999996</c:v>
                </c:pt>
                <c:pt idx="39664">
                  <c:v>-291.1345</c:v>
                </c:pt>
                <c:pt idx="39665">
                  <c:v>-291.13249999999999</c:v>
                </c:pt>
                <c:pt idx="39666">
                  <c:v>-291.13049999999998</c:v>
                </c:pt>
                <c:pt idx="39667">
                  <c:v>-291.12849999999997</c:v>
                </c:pt>
                <c:pt idx="39668">
                  <c:v>-291.12649999999996</c:v>
                </c:pt>
                <c:pt idx="39669">
                  <c:v>-291.12450000000001</c:v>
                </c:pt>
                <c:pt idx="39670">
                  <c:v>-291.12249999999995</c:v>
                </c:pt>
                <c:pt idx="39671">
                  <c:v>-291.12049999999999</c:v>
                </c:pt>
                <c:pt idx="39672">
                  <c:v>-291.11849999999998</c:v>
                </c:pt>
                <c:pt idx="39673">
                  <c:v>-291.11649999999997</c:v>
                </c:pt>
                <c:pt idx="39674">
                  <c:v>-291.11449999999996</c:v>
                </c:pt>
                <c:pt idx="39675">
                  <c:v>-291.11249999999995</c:v>
                </c:pt>
                <c:pt idx="39676">
                  <c:v>-291.1105</c:v>
                </c:pt>
                <c:pt idx="39677">
                  <c:v>-291.10849999999999</c:v>
                </c:pt>
                <c:pt idx="39678">
                  <c:v>-291.10649999999998</c:v>
                </c:pt>
                <c:pt idx="39679">
                  <c:v>-291.10449999999997</c:v>
                </c:pt>
                <c:pt idx="39680">
                  <c:v>-291.10249999999996</c:v>
                </c:pt>
                <c:pt idx="39681">
                  <c:v>-291.10050000000001</c:v>
                </c:pt>
                <c:pt idx="39682">
                  <c:v>-291.09849999999994</c:v>
                </c:pt>
                <c:pt idx="39683">
                  <c:v>-291.09649999999999</c:v>
                </c:pt>
                <c:pt idx="39684">
                  <c:v>-291.09449999999998</c:v>
                </c:pt>
                <c:pt idx="39685">
                  <c:v>-291.09249999999997</c:v>
                </c:pt>
                <c:pt idx="39686">
                  <c:v>-291.09049999999996</c:v>
                </c:pt>
                <c:pt idx="39687">
                  <c:v>-291.08849999999995</c:v>
                </c:pt>
                <c:pt idx="39688">
                  <c:v>-291.0865</c:v>
                </c:pt>
                <c:pt idx="39689">
                  <c:v>-291.08449999999999</c:v>
                </c:pt>
                <c:pt idx="39690">
                  <c:v>-291.08249999999998</c:v>
                </c:pt>
                <c:pt idx="39691">
                  <c:v>-291.08049999999997</c:v>
                </c:pt>
                <c:pt idx="39692">
                  <c:v>-291.07849999999996</c:v>
                </c:pt>
                <c:pt idx="39693">
                  <c:v>-291.07650000000001</c:v>
                </c:pt>
                <c:pt idx="39694">
                  <c:v>-291.07449999999994</c:v>
                </c:pt>
                <c:pt idx="39695">
                  <c:v>-291.07249999999999</c:v>
                </c:pt>
                <c:pt idx="39696">
                  <c:v>-291.07049999999998</c:v>
                </c:pt>
                <c:pt idx="39697">
                  <c:v>-291.06849999999997</c:v>
                </c:pt>
                <c:pt idx="39698">
                  <c:v>-291.06649999999996</c:v>
                </c:pt>
                <c:pt idx="39699">
                  <c:v>-291.06449999999995</c:v>
                </c:pt>
                <c:pt idx="39700">
                  <c:v>-291.0625</c:v>
                </c:pt>
                <c:pt idx="39701">
                  <c:v>-291.06049999999999</c:v>
                </c:pt>
                <c:pt idx="39702">
                  <c:v>-291.05849999999998</c:v>
                </c:pt>
                <c:pt idx="39703">
                  <c:v>-291.05649999999997</c:v>
                </c:pt>
                <c:pt idx="39704">
                  <c:v>-291.05449999999996</c:v>
                </c:pt>
                <c:pt idx="39705">
                  <c:v>-291.05250000000001</c:v>
                </c:pt>
                <c:pt idx="39706">
                  <c:v>-291.05049999999994</c:v>
                </c:pt>
                <c:pt idx="39707">
                  <c:v>-291.04849999999999</c:v>
                </c:pt>
                <c:pt idx="39708">
                  <c:v>-291.04649999999998</c:v>
                </c:pt>
                <c:pt idx="39709">
                  <c:v>-291.04449999999997</c:v>
                </c:pt>
                <c:pt idx="39710">
                  <c:v>-291.04249999999996</c:v>
                </c:pt>
                <c:pt idx="39711">
                  <c:v>-291.04049999999995</c:v>
                </c:pt>
                <c:pt idx="39712">
                  <c:v>-291.0385</c:v>
                </c:pt>
                <c:pt idx="39713">
                  <c:v>-291.03649999999999</c:v>
                </c:pt>
                <c:pt idx="39714">
                  <c:v>-291.03449999999998</c:v>
                </c:pt>
                <c:pt idx="39715">
                  <c:v>-291.03249999999997</c:v>
                </c:pt>
                <c:pt idx="39716">
                  <c:v>-291.03049999999996</c:v>
                </c:pt>
                <c:pt idx="39717">
                  <c:v>-291.02850000000001</c:v>
                </c:pt>
                <c:pt idx="39718">
                  <c:v>-291.02649999999994</c:v>
                </c:pt>
                <c:pt idx="39719">
                  <c:v>-291.02449999999999</c:v>
                </c:pt>
                <c:pt idx="39720">
                  <c:v>-291.02249999999998</c:v>
                </c:pt>
                <c:pt idx="39721">
                  <c:v>-291.02049999999997</c:v>
                </c:pt>
                <c:pt idx="39722">
                  <c:v>-291.01849999999996</c:v>
                </c:pt>
                <c:pt idx="39723">
                  <c:v>-291.01649999999995</c:v>
                </c:pt>
                <c:pt idx="39724">
                  <c:v>-291.0145</c:v>
                </c:pt>
                <c:pt idx="39725">
                  <c:v>-291.01249999999999</c:v>
                </c:pt>
                <c:pt idx="39726">
                  <c:v>-291.01049999999998</c:v>
                </c:pt>
                <c:pt idx="39727">
                  <c:v>-291.00849999999997</c:v>
                </c:pt>
                <c:pt idx="39728">
                  <c:v>-291.00649999999996</c:v>
                </c:pt>
                <c:pt idx="39729">
                  <c:v>-291.00450000000001</c:v>
                </c:pt>
                <c:pt idx="39730">
                  <c:v>-291.0025</c:v>
                </c:pt>
                <c:pt idx="39731">
                  <c:v>-291.00049999999999</c:v>
                </c:pt>
                <c:pt idx="39732">
                  <c:v>-290.99849999999998</c:v>
                </c:pt>
                <c:pt idx="39733">
                  <c:v>-290.99649999999997</c:v>
                </c:pt>
                <c:pt idx="39734">
                  <c:v>-290.99449999999996</c:v>
                </c:pt>
                <c:pt idx="39735">
                  <c:v>-290.99249999999995</c:v>
                </c:pt>
                <c:pt idx="39736">
                  <c:v>-290.9905</c:v>
                </c:pt>
                <c:pt idx="39737">
                  <c:v>-290.98849999999999</c:v>
                </c:pt>
                <c:pt idx="39738">
                  <c:v>-290.98649999999998</c:v>
                </c:pt>
                <c:pt idx="39739">
                  <c:v>-290.98449999999997</c:v>
                </c:pt>
                <c:pt idx="39740">
                  <c:v>-290.98249999999996</c:v>
                </c:pt>
                <c:pt idx="39741">
                  <c:v>-290.98050000000001</c:v>
                </c:pt>
                <c:pt idx="39742">
                  <c:v>-290.9785</c:v>
                </c:pt>
                <c:pt idx="39743">
                  <c:v>-290.97649999999999</c:v>
                </c:pt>
                <c:pt idx="39744">
                  <c:v>-290.97449999999998</c:v>
                </c:pt>
                <c:pt idx="39745">
                  <c:v>-290.97249999999997</c:v>
                </c:pt>
                <c:pt idx="39746">
                  <c:v>-290.97049999999996</c:v>
                </c:pt>
                <c:pt idx="39747">
                  <c:v>-290.96849999999995</c:v>
                </c:pt>
                <c:pt idx="39748">
                  <c:v>-290.9665</c:v>
                </c:pt>
                <c:pt idx="39749">
                  <c:v>-290.96449999999999</c:v>
                </c:pt>
                <c:pt idx="39750">
                  <c:v>-290.96249999999998</c:v>
                </c:pt>
                <c:pt idx="39751">
                  <c:v>-290.96049999999997</c:v>
                </c:pt>
                <c:pt idx="39752">
                  <c:v>-290.95849999999996</c:v>
                </c:pt>
                <c:pt idx="39753">
                  <c:v>-290.95650000000001</c:v>
                </c:pt>
                <c:pt idx="39754">
                  <c:v>-290.9545</c:v>
                </c:pt>
                <c:pt idx="39755">
                  <c:v>-290.95249999999999</c:v>
                </c:pt>
                <c:pt idx="39756">
                  <c:v>-290.95049999999998</c:v>
                </c:pt>
                <c:pt idx="39757">
                  <c:v>-290.94849999999997</c:v>
                </c:pt>
                <c:pt idx="39758">
                  <c:v>-290.94649999999996</c:v>
                </c:pt>
                <c:pt idx="39759">
                  <c:v>-290.94449999999995</c:v>
                </c:pt>
                <c:pt idx="39760">
                  <c:v>-290.9425</c:v>
                </c:pt>
                <c:pt idx="39761">
                  <c:v>-290.94049999999999</c:v>
                </c:pt>
                <c:pt idx="39762">
                  <c:v>-290.93849999999998</c:v>
                </c:pt>
                <c:pt idx="39763">
                  <c:v>-290.93649999999997</c:v>
                </c:pt>
                <c:pt idx="39764">
                  <c:v>-290.93449999999996</c:v>
                </c:pt>
                <c:pt idx="39765">
                  <c:v>-290.9325</c:v>
                </c:pt>
                <c:pt idx="39766">
                  <c:v>-290.93049999999999</c:v>
                </c:pt>
                <c:pt idx="39767">
                  <c:v>-290.92849999999999</c:v>
                </c:pt>
                <c:pt idx="39768">
                  <c:v>-290.92649999999998</c:v>
                </c:pt>
                <c:pt idx="39769">
                  <c:v>-290.92449999999997</c:v>
                </c:pt>
                <c:pt idx="39770">
                  <c:v>-290.92249999999996</c:v>
                </c:pt>
                <c:pt idx="39771">
                  <c:v>-290.92049999999995</c:v>
                </c:pt>
                <c:pt idx="39772">
                  <c:v>-290.91849999999999</c:v>
                </c:pt>
                <c:pt idx="39773">
                  <c:v>-290.91649999999998</c:v>
                </c:pt>
                <c:pt idx="39774">
                  <c:v>-290.91449999999998</c:v>
                </c:pt>
                <c:pt idx="39775">
                  <c:v>-290.91249999999997</c:v>
                </c:pt>
                <c:pt idx="39776">
                  <c:v>-290.91049999999996</c:v>
                </c:pt>
                <c:pt idx="39777">
                  <c:v>-290.9085</c:v>
                </c:pt>
                <c:pt idx="39778">
                  <c:v>-290.90649999999999</c:v>
                </c:pt>
                <c:pt idx="39779">
                  <c:v>-290.90449999999998</c:v>
                </c:pt>
                <c:pt idx="39780">
                  <c:v>-290.90249999999997</c:v>
                </c:pt>
                <c:pt idx="39781">
                  <c:v>-290.90049999999997</c:v>
                </c:pt>
                <c:pt idx="39782">
                  <c:v>-290.89850000000001</c:v>
                </c:pt>
                <c:pt idx="39783">
                  <c:v>-290.89649999999995</c:v>
                </c:pt>
                <c:pt idx="39784">
                  <c:v>-290.89449999999999</c:v>
                </c:pt>
                <c:pt idx="39785">
                  <c:v>-290.89249999999998</c:v>
                </c:pt>
                <c:pt idx="39786">
                  <c:v>-290.89049999999997</c:v>
                </c:pt>
                <c:pt idx="39787">
                  <c:v>-290.88849999999996</c:v>
                </c:pt>
                <c:pt idx="39788">
                  <c:v>-290.88649999999996</c:v>
                </c:pt>
                <c:pt idx="39789">
                  <c:v>-290.8845</c:v>
                </c:pt>
                <c:pt idx="39790">
                  <c:v>-290.88249999999999</c:v>
                </c:pt>
                <c:pt idx="39791">
                  <c:v>-290.88049999999998</c:v>
                </c:pt>
                <c:pt idx="39792">
                  <c:v>-290.87849999999997</c:v>
                </c:pt>
                <c:pt idx="39793">
                  <c:v>-290.87649999999996</c:v>
                </c:pt>
                <c:pt idx="39794">
                  <c:v>-290.87450000000001</c:v>
                </c:pt>
                <c:pt idx="39795">
                  <c:v>-290.87249999999995</c:v>
                </c:pt>
                <c:pt idx="39796">
                  <c:v>-290.87049999999999</c:v>
                </c:pt>
                <c:pt idx="39797">
                  <c:v>-290.86849999999998</c:v>
                </c:pt>
                <c:pt idx="39798">
                  <c:v>-290.86649999999997</c:v>
                </c:pt>
                <c:pt idx="39799">
                  <c:v>-290.86449999999996</c:v>
                </c:pt>
                <c:pt idx="39800">
                  <c:v>-290.86249999999995</c:v>
                </c:pt>
                <c:pt idx="39801">
                  <c:v>-290.8605</c:v>
                </c:pt>
                <c:pt idx="39802">
                  <c:v>-290.85849999999999</c:v>
                </c:pt>
                <c:pt idx="39803">
                  <c:v>-290.85649999999998</c:v>
                </c:pt>
                <c:pt idx="39804">
                  <c:v>-290.85449999999997</c:v>
                </c:pt>
                <c:pt idx="39805">
                  <c:v>-290.85249999999996</c:v>
                </c:pt>
                <c:pt idx="39806">
                  <c:v>-290.85050000000001</c:v>
                </c:pt>
                <c:pt idx="39807">
                  <c:v>-290.84849999999994</c:v>
                </c:pt>
                <c:pt idx="39808">
                  <c:v>-290.84649999999999</c:v>
                </c:pt>
                <c:pt idx="39809">
                  <c:v>-290.84449999999998</c:v>
                </c:pt>
                <c:pt idx="39810">
                  <c:v>-290.84249999999997</c:v>
                </c:pt>
                <c:pt idx="39811">
                  <c:v>-290.84049999999996</c:v>
                </c:pt>
                <c:pt idx="39812">
                  <c:v>-290.83849999999995</c:v>
                </c:pt>
                <c:pt idx="39813">
                  <c:v>-290.8365</c:v>
                </c:pt>
                <c:pt idx="39814">
                  <c:v>-290.83449999999999</c:v>
                </c:pt>
                <c:pt idx="39815">
                  <c:v>-290.83249999999998</c:v>
                </c:pt>
                <c:pt idx="39816">
                  <c:v>-290.83049999999997</c:v>
                </c:pt>
                <c:pt idx="39817">
                  <c:v>-290.82849999999996</c:v>
                </c:pt>
                <c:pt idx="39818">
                  <c:v>-290.82650000000001</c:v>
                </c:pt>
                <c:pt idx="39819">
                  <c:v>-290.82449999999994</c:v>
                </c:pt>
                <c:pt idx="39820">
                  <c:v>-290.82249999999999</c:v>
                </c:pt>
                <c:pt idx="39821">
                  <c:v>-290.82049999999998</c:v>
                </c:pt>
                <c:pt idx="39822">
                  <c:v>-290.81849999999997</c:v>
                </c:pt>
                <c:pt idx="39823">
                  <c:v>-290.81649999999996</c:v>
                </c:pt>
                <c:pt idx="39824">
                  <c:v>-290.81449999999995</c:v>
                </c:pt>
                <c:pt idx="39825">
                  <c:v>-290.8125</c:v>
                </c:pt>
                <c:pt idx="39826">
                  <c:v>-290.81049999999999</c:v>
                </c:pt>
                <c:pt idx="39827">
                  <c:v>-290.80849999999998</c:v>
                </c:pt>
                <c:pt idx="39828">
                  <c:v>-290.80649999999997</c:v>
                </c:pt>
                <c:pt idx="39829">
                  <c:v>-290.80449999999996</c:v>
                </c:pt>
                <c:pt idx="39830">
                  <c:v>-290.80250000000001</c:v>
                </c:pt>
                <c:pt idx="39831">
                  <c:v>-290.80049999999994</c:v>
                </c:pt>
                <c:pt idx="39832">
                  <c:v>-290.79849999999999</c:v>
                </c:pt>
                <c:pt idx="39833">
                  <c:v>-290.79649999999998</c:v>
                </c:pt>
                <c:pt idx="39834">
                  <c:v>-290.79449999999997</c:v>
                </c:pt>
                <c:pt idx="39835">
                  <c:v>-290.79249999999996</c:v>
                </c:pt>
                <c:pt idx="39836">
                  <c:v>-290.79049999999995</c:v>
                </c:pt>
                <c:pt idx="39837">
                  <c:v>-290.7885</c:v>
                </c:pt>
                <c:pt idx="39838">
                  <c:v>-290.78649999999999</c:v>
                </c:pt>
                <c:pt idx="39839">
                  <c:v>-290.78449999999998</c:v>
                </c:pt>
                <c:pt idx="39840">
                  <c:v>-290.78249999999997</c:v>
                </c:pt>
                <c:pt idx="39841">
                  <c:v>-290.78049999999996</c:v>
                </c:pt>
                <c:pt idx="39842">
                  <c:v>-290.77850000000001</c:v>
                </c:pt>
                <c:pt idx="39843">
                  <c:v>-290.77649999999994</c:v>
                </c:pt>
                <c:pt idx="39844">
                  <c:v>-290.77449999999999</c:v>
                </c:pt>
                <c:pt idx="39845">
                  <c:v>-290.77249999999998</c:v>
                </c:pt>
                <c:pt idx="39846">
                  <c:v>-290.77049999999997</c:v>
                </c:pt>
                <c:pt idx="39847">
                  <c:v>-290.76849999999996</c:v>
                </c:pt>
                <c:pt idx="39848">
                  <c:v>-290.76649999999995</c:v>
                </c:pt>
                <c:pt idx="39849">
                  <c:v>-290.7645</c:v>
                </c:pt>
                <c:pt idx="39850">
                  <c:v>-290.76249999999999</c:v>
                </c:pt>
                <c:pt idx="39851">
                  <c:v>-290.76049999999998</c:v>
                </c:pt>
                <c:pt idx="39852">
                  <c:v>-290.75849999999997</c:v>
                </c:pt>
                <c:pt idx="39853">
                  <c:v>-290.75649999999996</c:v>
                </c:pt>
                <c:pt idx="39854">
                  <c:v>-290.75450000000001</c:v>
                </c:pt>
                <c:pt idx="39855">
                  <c:v>-290.7525</c:v>
                </c:pt>
                <c:pt idx="39856">
                  <c:v>-290.75049999999999</c:v>
                </c:pt>
                <c:pt idx="39857">
                  <c:v>-290.74849999999998</c:v>
                </c:pt>
                <c:pt idx="39858">
                  <c:v>-290.74649999999997</c:v>
                </c:pt>
                <c:pt idx="39859">
                  <c:v>-290.74449999999996</c:v>
                </c:pt>
                <c:pt idx="39860">
                  <c:v>-290.74249999999995</c:v>
                </c:pt>
                <c:pt idx="39861">
                  <c:v>-290.7405</c:v>
                </c:pt>
                <c:pt idx="39862">
                  <c:v>-290.73849999999999</c:v>
                </c:pt>
                <c:pt idx="39863">
                  <c:v>-290.73649999999998</c:v>
                </c:pt>
                <c:pt idx="39864">
                  <c:v>-290.73449999999997</c:v>
                </c:pt>
                <c:pt idx="39865">
                  <c:v>-290.73249999999996</c:v>
                </c:pt>
                <c:pt idx="39866">
                  <c:v>-290.73050000000001</c:v>
                </c:pt>
                <c:pt idx="39867">
                  <c:v>-290.7285</c:v>
                </c:pt>
                <c:pt idx="39868">
                  <c:v>-290.72649999999999</c:v>
                </c:pt>
                <c:pt idx="39869">
                  <c:v>-290.72449999999998</c:v>
                </c:pt>
                <c:pt idx="39870">
                  <c:v>-290.72249999999997</c:v>
                </c:pt>
                <c:pt idx="39871">
                  <c:v>-290.72049999999996</c:v>
                </c:pt>
                <c:pt idx="39872">
                  <c:v>-290.71849999999995</c:v>
                </c:pt>
                <c:pt idx="39873">
                  <c:v>-290.7165</c:v>
                </c:pt>
                <c:pt idx="39874">
                  <c:v>-290.71449999999999</c:v>
                </c:pt>
                <c:pt idx="39875">
                  <c:v>-290.71249999999998</c:v>
                </c:pt>
                <c:pt idx="39876">
                  <c:v>-290.71049999999997</c:v>
                </c:pt>
                <c:pt idx="39877">
                  <c:v>-290.70849999999996</c:v>
                </c:pt>
                <c:pt idx="39878">
                  <c:v>-290.70650000000001</c:v>
                </c:pt>
                <c:pt idx="39879">
                  <c:v>-290.7045</c:v>
                </c:pt>
                <c:pt idx="39880">
                  <c:v>-290.70249999999999</c:v>
                </c:pt>
                <c:pt idx="39881">
                  <c:v>-290.70049999999998</c:v>
                </c:pt>
                <c:pt idx="39882">
                  <c:v>-290.69849999999997</c:v>
                </c:pt>
                <c:pt idx="39883">
                  <c:v>-290.69649999999996</c:v>
                </c:pt>
                <c:pt idx="39884">
                  <c:v>-290.69449999999995</c:v>
                </c:pt>
                <c:pt idx="39885">
                  <c:v>-290.6925</c:v>
                </c:pt>
                <c:pt idx="39886">
                  <c:v>-290.69049999999999</c:v>
                </c:pt>
                <c:pt idx="39887">
                  <c:v>-290.68849999999998</c:v>
                </c:pt>
                <c:pt idx="39888">
                  <c:v>-290.68649999999997</c:v>
                </c:pt>
                <c:pt idx="39889">
                  <c:v>-290.68449999999996</c:v>
                </c:pt>
                <c:pt idx="39890">
                  <c:v>-290.6825</c:v>
                </c:pt>
                <c:pt idx="39891">
                  <c:v>-290.68049999999999</c:v>
                </c:pt>
                <c:pt idx="39892">
                  <c:v>-290.67849999999999</c:v>
                </c:pt>
                <c:pt idx="39893">
                  <c:v>-290.67649999999998</c:v>
                </c:pt>
                <c:pt idx="39894">
                  <c:v>-290.67449999999997</c:v>
                </c:pt>
                <c:pt idx="39895">
                  <c:v>-290.67249999999996</c:v>
                </c:pt>
                <c:pt idx="39896">
                  <c:v>-290.67049999999995</c:v>
                </c:pt>
                <c:pt idx="39897">
                  <c:v>-290.66849999999999</c:v>
                </c:pt>
                <c:pt idx="39898">
                  <c:v>-290.66649999999998</c:v>
                </c:pt>
                <c:pt idx="39899">
                  <c:v>-290.66449999999998</c:v>
                </c:pt>
                <c:pt idx="39900">
                  <c:v>-290.66249999999997</c:v>
                </c:pt>
                <c:pt idx="39901">
                  <c:v>-290.66049999999996</c:v>
                </c:pt>
                <c:pt idx="39902">
                  <c:v>-290.6585</c:v>
                </c:pt>
                <c:pt idx="39903">
                  <c:v>-290.65649999999999</c:v>
                </c:pt>
                <c:pt idx="39904">
                  <c:v>-290.65449999999998</c:v>
                </c:pt>
                <c:pt idx="39905">
                  <c:v>-290.65249999999997</c:v>
                </c:pt>
                <c:pt idx="39906">
                  <c:v>-290.65049999999997</c:v>
                </c:pt>
                <c:pt idx="39907">
                  <c:v>-290.64850000000001</c:v>
                </c:pt>
                <c:pt idx="39908">
                  <c:v>-290.64649999999995</c:v>
                </c:pt>
                <c:pt idx="39909">
                  <c:v>-290.64449999999999</c:v>
                </c:pt>
                <c:pt idx="39910">
                  <c:v>-290.64249999999998</c:v>
                </c:pt>
                <c:pt idx="39911">
                  <c:v>-290.64049999999997</c:v>
                </c:pt>
                <c:pt idx="39912">
                  <c:v>-290.63849999999996</c:v>
                </c:pt>
                <c:pt idx="39913">
                  <c:v>-290.63649999999996</c:v>
                </c:pt>
                <c:pt idx="39914">
                  <c:v>-290.6345</c:v>
                </c:pt>
                <c:pt idx="39915">
                  <c:v>-290.63249999999999</c:v>
                </c:pt>
                <c:pt idx="39916">
                  <c:v>-290.63049999999998</c:v>
                </c:pt>
                <c:pt idx="39917">
                  <c:v>-290.62849999999997</c:v>
                </c:pt>
                <c:pt idx="39918">
                  <c:v>-290.62649999999996</c:v>
                </c:pt>
                <c:pt idx="39919">
                  <c:v>-290.62450000000001</c:v>
                </c:pt>
                <c:pt idx="39920">
                  <c:v>-290.62249999999995</c:v>
                </c:pt>
                <c:pt idx="39921">
                  <c:v>-290.62049999999999</c:v>
                </c:pt>
                <c:pt idx="39922">
                  <c:v>-290.61849999999998</c:v>
                </c:pt>
                <c:pt idx="39923">
                  <c:v>-290.61649999999997</c:v>
                </c:pt>
                <c:pt idx="39924">
                  <c:v>-290.61449999999996</c:v>
                </c:pt>
                <c:pt idx="39925">
                  <c:v>-290.61249999999995</c:v>
                </c:pt>
                <c:pt idx="39926">
                  <c:v>-290.6105</c:v>
                </c:pt>
                <c:pt idx="39927">
                  <c:v>-290.60849999999999</c:v>
                </c:pt>
                <c:pt idx="39928">
                  <c:v>-290.60649999999998</c:v>
                </c:pt>
                <c:pt idx="39929">
                  <c:v>-290.60449999999997</c:v>
                </c:pt>
                <c:pt idx="39930">
                  <c:v>-290.60249999999996</c:v>
                </c:pt>
                <c:pt idx="39931">
                  <c:v>-290.60050000000001</c:v>
                </c:pt>
                <c:pt idx="39932">
                  <c:v>-290.59849999999994</c:v>
                </c:pt>
                <c:pt idx="39933">
                  <c:v>-290.59649999999999</c:v>
                </c:pt>
                <c:pt idx="39934">
                  <c:v>-290.59449999999998</c:v>
                </c:pt>
                <c:pt idx="39935">
                  <c:v>-290.59249999999997</c:v>
                </c:pt>
                <c:pt idx="39936">
                  <c:v>-290.59049999999996</c:v>
                </c:pt>
                <c:pt idx="39937">
                  <c:v>-290.58849999999995</c:v>
                </c:pt>
                <c:pt idx="39938">
                  <c:v>-290.5865</c:v>
                </c:pt>
                <c:pt idx="39939">
                  <c:v>-290.58449999999999</c:v>
                </c:pt>
                <c:pt idx="39940">
                  <c:v>-290.58249999999998</c:v>
                </c:pt>
                <c:pt idx="39941">
                  <c:v>-290.58049999999997</c:v>
                </c:pt>
                <c:pt idx="39942">
                  <c:v>-290.57849999999996</c:v>
                </c:pt>
                <c:pt idx="39943">
                  <c:v>-290.57650000000001</c:v>
                </c:pt>
                <c:pt idx="39944">
                  <c:v>-290.57449999999994</c:v>
                </c:pt>
                <c:pt idx="39945">
                  <c:v>-290.57249999999999</c:v>
                </c:pt>
                <c:pt idx="39946">
                  <c:v>-290.57049999999998</c:v>
                </c:pt>
                <c:pt idx="39947">
                  <c:v>-290.56849999999997</c:v>
                </c:pt>
                <c:pt idx="39948">
                  <c:v>-290.56649999999996</c:v>
                </c:pt>
                <c:pt idx="39949">
                  <c:v>-290.56449999999995</c:v>
                </c:pt>
                <c:pt idx="39950">
                  <c:v>-290.5625</c:v>
                </c:pt>
                <c:pt idx="39951">
                  <c:v>-290.56049999999999</c:v>
                </c:pt>
                <c:pt idx="39952">
                  <c:v>-290.55849999999998</c:v>
                </c:pt>
                <c:pt idx="39953">
                  <c:v>-290.55649999999997</c:v>
                </c:pt>
                <c:pt idx="39954">
                  <c:v>-290.55449999999996</c:v>
                </c:pt>
                <c:pt idx="39955">
                  <c:v>-290.55250000000001</c:v>
                </c:pt>
                <c:pt idx="39956">
                  <c:v>-290.55049999999994</c:v>
                </c:pt>
                <c:pt idx="39957">
                  <c:v>-290.54849999999999</c:v>
                </c:pt>
                <c:pt idx="39958">
                  <c:v>-290.54649999999998</c:v>
                </c:pt>
                <c:pt idx="39959">
                  <c:v>-290.54449999999997</c:v>
                </c:pt>
                <c:pt idx="39960">
                  <c:v>-290.54249999999996</c:v>
                </c:pt>
                <c:pt idx="39961">
                  <c:v>-290.54049999999995</c:v>
                </c:pt>
                <c:pt idx="39962">
                  <c:v>-290.5385</c:v>
                </c:pt>
                <c:pt idx="39963">
                  <c:v>-290.53649999999999</c:v>
                </c:pt>
                <c:pt idx="39964">
                  <c:v>-290.53449999999998</c:v>
                </c:pt>
                <c:pt idx="39965">
                  <c:v>-290.53249999999997</c:v>
                </c:pt>
                <c:pt idx="39966">
                  <c:v>-290.53049999999996</c:v>
                </c:pt>
                <c:pt idx="39967">
                  <c:v>-290.52850000000001</c:v>
                </c:pt>
                <c:pt idx="39968">
                  <c:v>-290.52649999999994</c:v>
                </c:pt>
                <c:pt idx="39969">
                  <c:v>-290.52449999999999</c:v>
                </c:pt>
                <c:pt idx="39970">
                  <c:v>-290.52249999999998</c:v>
                </c:pt>
                <c:pt idx="39971">
                  <c:v>-290.52049999999997</c:v>
                </c:pt>
                <c:pt idx="39972">
                  <c:v>-290.51849999999996</c:v>
                </c:pt>
                <c:pt idx="39973">
                  <c:v>-290.51649999999995</c:v>
                </c:pt>
                <c:pt idx="39974">
                  <c:v>-290.5145</c:v>
                </c:pt>
                <c:pt idx="39975">
                  <c:v>-290.51249999999999</c:v>
                </c:pt>
                <c:pt idx="39976">
                  <c:v>-290.51049999999998</c:v>
                </c:pt>
                <c:pt idx="39977">
                  <c:v>-290.50849999999997</c:v>
                </c:pt>
                <c:pt idx="39978">
                  <c:v>-290.50649999999996</c:v>
                </c:pt>
                <c:pt idx="39979">
                  <c:v>-290.50450000000001</c:v>
                </c:pt>
                <c:pt idx="39980">
                  <c:v>-290.5025</c:v>
                </c:pt>
                <c:pt idx="39981">
                  <c:v>-290.50049999999999</c:v>
                </c:pt>
                <c:pt idx="39982">
                  <c:v>-290.49849999999998</c:v>
                </c:pt>
                <c:pt idx="39983">
                  <c:v>-290.49649999999997</c:v>
                </c:pt>
                <c:pt idx="39984">
                  <c:v>-290.49449999999996</c:v>
                </c:pt>
                <c:pt idx="39985">
                  <c:v>-290.49249999999995</c:v>
                </c:pt>
                <c:pt idx="39986">
                  <c:v>-290.4905</c:v>
                </c:pt>
                <c:pt idx="39987">
                  <c:v>-290.48849999999999</c:v>
                </c:pt>
                <c:pt idx="39988">
                  <c:v>-290.48649999999998</c:v>
                </c:pt>
                <c:pt idx="39989">
                  <c:v>-290.48449999999997</c:v>
                </c:pt>
                <c:pt idx="39990">
                  <c:v>-290.48249999999996</c:v>
                </c:pt>
                <c:pt idx="39991">
                  <c:v>-290.48050000000001</c:v>
                </c:pt>
                <c:pt idx="39992">
                  <c:v>-290.4785</c:v>
                </c:pt>
                <c:pt idx="39993">
                  <c:v>-290.47649999999999</c:v>
                </c:pt>
                <c:pt idx="39994">
                  <c:v>-290.47449999999998</c:v>
                </c:pt>
                <c:pt idx="39995">
                  <c:v>-290.47249999999997</c:v>
                </c:pt>
                <c:pt idx="39996">
                  <c:v>-290.47049999999996</c:v>
                </c:pt>
                <c:pt idx="39997">
                  <c:v>-290.46849999999995</c:v>
                </c:pt>
                <c:pt idx="39998">
                  <c:v>-290.4665</c:v>
                </c:pt>
                <c:pt idx="39999">
                  <c:v>-290.46449999999999</c:v>
                </c:pt>
                <c:pt idx="40000">
                  <c:v>-290.46249999999998</c:v>
                </c:pt>
                <c:pt idx="40001">
                  <c:v>-290.46049999999997</c:v>
                </c:pt>
                <c:pt idx="40002">
                  <c:v>-290.45849999999996</c:v>
                </c:pt>
                <c:pt idx="40003">
                  <c:v>-290.45650000000001</c:v>
                </c:pt>
                <c:pt idx="40004">
                  <c:v>-290.4545</c:v>
                </c:pt>
                <c:pt idx="40005">
                  <c:v>-290.45249999999999</c:v>
                </c:pt>
                <c:pt idx="40006">
                  <c:v>-290.45049999999998</c:v>
                </c:pt>
                <c:pt idx="40007">
                  <c:v>-290.44849999999997</c:v>
                </c:pt>
                <c:pt idx="40008">
                  <c:v>-290.44649999999996</c:v>
                </c:pt>
                <c:pt idx="40009">
                  <c:v>-290.44449999999995</c:v>
                </c:pt>
                <c:pt idx="40010">
                  <c:v>-290.4425</c:v>
                </c:pt>
                <c:pt idx="40011">
                  <c:v>-290.44049999999999</c:v>
                </c:pt>
                <c:pt idx="40012">
                  <c:v>-290.43849999999998</c:v>
                </c:pt>
                <c:pt idx="40013">
                  <c:v>-290.43649999999997</c:v>
                </c:pt>
                <c:pt idx="40014">
                  <c:v>-290.43449999999996</c:v>
                </c:pt>
                <c:pt idx="40015">
                  <c:v>-290.4325</c:v>
                </c:pt>
                <c:pt idx="40016">
                  <c:v>-290.43049999999999</c:v>
                </c:pt>
                <c:pt idx="40017">
                  <c:v>-290.42849999999999</c:v>
                </c:pt>
                <c:pt idx="40018">
                  <c:v>-290.42649999999998</c:v>
                </c:pt>
                <c:pt idx="40019">
                  <c:v>-290.42449999999997</c:v>
                </c:pt>
                <c:pt idx="40020">
                  <c:v>-290.42249999999996</c:v>
                </c:pt>
                <c:pt idx="40021">
                  <c:v>-290.42049999999995</c:v>
                </c:pt>
                <c:pt idx="40022">
                  <c:v>-290.41849999999999</c:v>
                </c:pt>
                <c:pt idx="40023">
                  <c:v>-290.41649999999998</c:v>
                </c:pt>
                <c:pt idx="40024">
                  <c:v>-290.41449999999998</c:v>
                </c:pt>
                <c:pt idx="40025">
                  <c:v>-290.41249999999997</c:v>
                </c:pt>
                <c:pt idx="40026">
                  <c:v>-290.41049999999996</c:v>
                </c:pt>
                <c:pt idx="40027">
                  <c:v>-290.4085</c:v>
                </c:pt>
                <c:pt idx="40028">
                  <c:v>-290.40649999999999</c:v>
                </c:pt>
                <c:pt idx="40029">
                  <c:v>-290.40449999999998</c:v>
                </c:pt>
                <c:pt idx="40030">
                  <c:v>-290.40249999999997</c:v>
                </c:pt>
                <c:pt idx="40031">
                  <c:v>-290.40049999999997</c:v>
                </c:pt>
                <c:pt idx="40032">
                  <c:v>-290.39850000000001</c:v>
                </c:pt>
                <c:pt idx="40033">
                  <c:v>-290.39649999999995</c:v>
                </c:pt>
                <c:pt idx="40034">
                  <c:v>-290.39449999999999</c:v>
                </c:pt>
                <c:pt idx="40035">
                  <c:v>-290.39249999999998</c:v>
                </c:pt>
                <c:pt idx="40036">
                  <c:v>-290.39049999999997</c:v>
                </c:pt>
                <c:pt idx="40037">
                  <c:v>-290.38849999999996</c:v>
                </c:pt>
                <c:pt idx="40038">
                  <c:v>-290.38649999999996</c:v>
                </c:pt>
                <c:pt idx="40039">
                  <c:v>-290.3845</c:v>
                </c:pt>
                <c:pt idx="40040">
                  <c:v>-290.38249999999999</c:v>
                </c:pt>
                <c:pt idx="40041">
                  <c:v>-290.38049999999998</c:v>
                </c:pt>
                <c:pt idx="40042">
                  <c:v>-290.37849999999997</c:v>
                </c:pt>
                <c:pt idx="40043">
                  <c:v>-290.37649999999996</c:v>
                </c:pt>
                <c:pt idx="40044">
                  <c:v>-290.37450000000001</c:v>
                </c:pt>
                <c:pt idx="40045">
                  <c:v>-290.37249999999995</c:v>
                </c:pt>
                <c:pt idx="40046">
                  <c:v>-290.37049999999999</c:v>
                </c:pt>
                <c:pt idx="40047">
                  <c:v>-290.36849999999998</c:v>
                </c:pt>
                <c:pt idx="40048">
                  <c:v>-290.36649999999997</c:v>
                </c:pt>
                <c:pt idx="40049">
                  <c:v>-290.36449999999996</c:v>
                </c:pt>
                <c:pt idx="40050">
                  <c:v>-290.36249999999995</c:v>
                </c:pt>
                <c:pt idx="40051">
                  <c:v>-290.3605</c:v>
                </c:pt>
                <c:pt idx="40052">
                  <c:v>-290.35849999999999</c:v>
                </c:pt>
                <c:pt idx="40053">
                  <c:v>-290.35649999999998</c:v>
                </c:pt>
                <c:pt idx="40054">
                  <c:v>-290.35449999999997</c:v>
                </c:pt>
                <c:pt idx="40055">
                  <c:v>-290.35249999999996</c:v>
                </c:pt>
                <c:pt idx="40056">
                  <c:v>-290.35050000000001</c:v>
                </c:pt>
                <c:pt idx="40057">
                  <c:v>-290.34849999999994</c:v>
                </c:pt>
                <c:pt idx="40058">
                  <c:v>-290.34649999999999</c:v>
                </c:pt>
                <c:pt idx="40059">
                  <c:v>-290.34449999999998</c:v>
                </c:pt>
                <c:pt idx="40060">
                  <c:v>-290.34249999999997</c:v>
                </c:pt>
                <c:pt idx="40061">
                  <c:v>-290.34049999999996</c:v>
                </c:pt>
                <c:pt idx="40062">
                  <c:v>-290.33849999999995</c:v>
                </c:pt>
                <c:pt idx="40063">
                  <c:v>-290.3365</c:v>
                </c:pt>
                <c:pt idx="40064">
                  <c:v>-290.33449999999999</c:v>
                </c:pt>
                <c:pt idx="40065">
                  <c:v>-290.33249999999998</c:v>
                </c:pt>
                <c:pt idx="40066">
                  <c:v>-290.33049999999997</c:v>
                </c:pt>
                <c:pt idx="40067">
                  <c:v>-290.32849999999996</c:v>
                </c:pt>
                <c:pt idx="40068">
                  <c:v>-290.32650000000001</c:v>
                </c:pt>
                <c:pt idx="40069">
                  <c:v>-290.32449999999994</c:v>
                </c:pt>
                <c:pt idx="40070">
                  <c:v>-290.32249999999999</c:v>
                </c:pt>
                <c:pt idx="40071">
                  <c:v>-290.32049999999998</c:v>
                </c:pt>
                <c:pt idx="40072">
                  <c:v>-290.31849999999997</c:v>
                </c:pt>
                <c:pt idx="40073">
                  <c:v>-290.31649999999996</c:v>
                </c:pt>
                <c:pt idx="40074">
                  <c:v>-290.31449999999995</c:v>
                </c:pt>
                <c:pt idx="40075">
                  <c:v>-290.3125</c:v>
                </c:pt>
                <c:pt idx="40076">
                  <c:v>-290.31049999999999</c:v>
                </c:pt>
                <c:pt idx="40077">
                  <c:v>-290.30849999999998</c:v>
                </c:pt>
                <c:pt idx="40078">
                  <c:v>-290.30649999999997</c:v>
                </c:pt>
                <c:pt idx="40079">
                  <c:v>-290.30449999999996</c:v>
                </c:pt>
                <c:pt idx="40080">
                  <c:v>-290.30250000000001</c:v>
                </c:pt>
                <c:pt idx="40081">
                  <c:v>-290.30049999999994</c:v>
                </c:pt>
                <c:pt idx="40082">
                  <c:v>-290.29849999999999</c:v>
                </c:pt>
                <c:pt idx="40083">
                  <c:v>-290.29649999999998</c:v>
                </c:pt>
                <c:pt idx="40084">
                  <c:v>-290.29449999999997</c:v>
                </c:pt>
                <c:pt idx="40085">
                  <c:v>-290.29249999999996</c:v>
                </c:pt>
                <c:pt idx="40086">
                  <c:v>-290.29049999999995</c:v>
                </c:pt>
                <c:pt idx="40087">
                  <c:v>-290.2885</c:v>
                </c:pt>
                <c:pt idx="40088">
                  <c:v>-290.28649999999999</c:v>
                </c:pt>
                <c:pt idx="40089">
                  <c:v>-290.28449999999998</c:v>
                </c:pt>
                <c:pt idx="40090">
                  <c:v>-290.28249999999997</c:v>
                </c:pt>
                <c:pt idx="40091">
                  <c:v>-290.28049999999996</c:v>
                </c:pt>
                <c:pt idx="40092">
                  <c:v>-290.27850000000001</c:v>
                </c:pt>
                <c:pt idx="40093">
                  <c:v>-290.27649999999994</c:v>
                </c:pt>
                <c:pt idx="40094">
                  <c:v>-290.27449999999999</c:v>
                </c:pt>
                <c:pt idx="40095">
                  <c:v>-290.27249999999998</c:v>
                </c:pt>
                <c:pt idx="40096">
                  <c:v>-290.27049999999997</c:v>
                </c:pt>
                <c:pt idx="40097">
                  <c:v>-290.26849999999996</c:v>
                </c:pt>
                <c:pt idx="40098">
                  <c:v>-290.26649999999995</c:v>
                </c:pt>
                <c:pt idx="40099">
                  <c:v>-290.2645</c:v>
                </c:pt>
                <c:pt idx="40100">
                  <c:v>-290.26249999999999</c:v>
                </c:pt>
                <c:pt idx="40101">
                  <c:v>-290.26049999999998</c:v>
                </c:pt>
                <c:pt idx="40102">
                  <c:v>-290.25849999999997</c:v>
                </c:pt>
                <c:pt idx="40103">
                  <c:v>-290.25649999999996</c:v>
                </c:pt>
                <c:pt idx="40104">
                  <c:v>-290.25450000000001</c:v>
                </c:pt>
                <c:pt idx="40105">
                  <c:v>-290.2525</c:v>
                </c:pt>
                <c:pt idx="40106">
                  <c:v>-290.25049999999999</c:v>
                </c:pt>
                <c:pt idx="40107">
                  <c:v>-290.24849999999998</c:v>
                </c:pt>
                <c:pt idx="40108">
                  <c:v>-290.24649999999997</c:v>
                </c:pt>
                <c:pt idx="40109">
                  <c:v>-290.24449999999996</c:v>
                </c:pt>
                <c:pt idx="40110">
                  <c:v>-290.24249999999995</c:v>
                </c:pt>
                <c:pt idx="40111">
                  <c:v>-290.2405</c:v>
                </c:pt>
                <c:pt idx="40112">
                  <c:v>-290.23849999999999</c:v>
                </c:pt>
                <c:pt idx="40113">
                  <c:v>-290.23649999999998</c:v>
                </c:pt>
                <c:pt idx="40114">
                  <c:v>-290.23449999999997</c:v>
                </c:pt>
                <c:pt idx="40115">
                  <c:v>-290.23249999999996</c:v>
                </c:pt>
                <c:pt idx="40116">
                  <c:v>-290.23050000000001</c:v>
                </c:pt>
                <c:pt idx="40117">
                  <c:v>-290.2285</c:v>
                </c:pt>
                <c:pt idx="40118">
                  <c:v>-290.22649999999999</c:v>
                </c:pt>
                <c:pt idx="40119">
                  <c:v>-290.22449999999998</c:v>
                </c:pt>
                <c:pt idx="40120">
                  <c:v>-290.22249999999997</c:v>
                </c:pt>
                <c:pt idx="40121">
                  <c:v>-290.22049999999996</c:v>
                </c:pt>
                <c:pt idx="40122">
                  <c:v>-290.21849999999995</c:v>
                </c:pt>
                <c:pt idx="40123">
                  <c:v>-290.2165</c:v>
                </c:pt>
                <c:pt idx="40124">
                  <c:v>-290.21449999999999</c:v>
                </c:pt>
                <c:pt idx="40125">
                  <c:v>-290.21249999999998</c:v>
                </c:pt>
                <c:pt idx="40126">
                  <c:v>-290.21049999999997</c:v>
                </c:pt>
                <c:pt idx="40127">
                  <c:v>-290.20849999999996</c:v>
                </c:pt>
                <c:pt idx="40128">
                  <c:v>-290.20650000000001</c:v>
                </c:pt>
                <c:pt idx="40129">
                  <c:v>-290.2045</c:v>
                </c:pt>
                <c:pt idx="40130">
                  <c:v>-290.20249999999999</c:v>
                </c:pt>
                <c:pt idx="40131">
                  <c:v>-290.20049999999998</c:v>
                </c:pt>
                <c:pt idx="40132">
                  <c:v>-290.19849999999997</c:v>
                </c:pt>
                <c:pt idx="40133">
                  <c:v>-290.19649999999996</c:v>
                </c:pt>
                <c:pt idx="40134">
                  <c:v>-290.19449999999995</c:v>
                </c:pt>
                <c:pt idx="40135">
                  <c:v>-290.1925</c:v>
                </c:pt>
                <c:pt idx="40136">
                  <c:v>-290.19049999999999</c:v>
                </c:pt>
                <c:pt idx="40137">
                  <c:v>-290.18849999999998</c:v>
                </c:pt>
                <c:pt idx="40138">
                  <c:v>-290.18649999999997</c:v>
                </c:pt>
                <c:pt idx="40139">
                  <c:v>-290.18449999999996</c:v>
                </c:pt>
                <c:pt idx="40140">
                  <c:v>-290.1825</c:v>
                </c:pt>
                <c:pt idx="40141">
                  <c:v>-290.18049999999999</c:v>
                </c:pt>
                <c:pt idx="40142">
                  <c:v>-290.17849999999999</c:v>
                </c:pt>
                <c:pt idx="40143">
                  <c:v>-290.17649999999998</c:v>
                </c:pt>
                <c:pt idx="40144">
                  <c:v>-290.17449999999997</c:v>
                </c:pt>
                <c:pt idx="40145">
                  <c:v>-290.17249999999996</c:v>
                </c:pt>
                <c:pt idx="40146">
                  <c:v>-290.17049999999995</c:v>
                </c:pt>
                <c:pt idx="40147">
                  <c:v>-290.16849999999999</c:v>
                </c:pt>
                <c:pt idx="40148">
                  <c:v>-290.16649999999998</c:v>
                </c:pt>
                <c:pt idx="40149">
                  <c:v>-290.16449999999998</c:v>
                </c:pt>
                <c:pt idx="40150">
                  <c:v>-290.16249999999997</c:v>
                </c:pt>
                <c:pt idx="40151">
                  <c:v>-290.16049999999996</c:v>
                </c:pt>
                <c:pt idx="40152">
                  <c:v>-290.1585</c:v>
                </c:pt>
                <c:pt idx="40153">
                  <c:v>-290.15649999999999</c:v>
                </c:pt>
                <c:pt idx="40154">
                  <c:v>-290.15449999999998</c:v>
                </c:pt>
                <c:pt idx="40155">
                  <c:v>-290.15249999999997</c:v>
                </c:pt>
                <c:pt idx="40156">
                  <c:v>-290.15049999999997</c:v>
                </c:pt>
                <c:pt idx="40157">
                  <c:v>-290.14850000000001</c:v>
                </c:pt>
                <c:pt idx="40158">
                  <c:v>-290.14649999999995</c:v>
                </c:pt>
                <c:pt idx="40159">
                  <c:v>-290.14449999999999</c:v>
                </c:pt>
                <c:pt idx="40160">
                  <c:v>-290.14249999999998</c:v>
                </c:pt>
                <c:pt idx="40161">
                  <c:v>-290.14049999999997</c:v>
                </c:pt>
                <c:pt idx="40162">
                  <c:v>-290.13849999999996</c:v>
                </c:pt>
                <c:pt idx="40163">
                  <c:v>-290.13649999999996</c:v>
                </c:pt>
                <c:pt idx="40164">
                  <c:v>-290.1345</c:v>
                </c:pt>
                <c:pt idx="40165">
                  <c:v>-290.13249999999999</c:v>
                </c:pt>
                <c:pt idx="40166">
                  <c:v>-290.13049999999998</c:v>
                </c:pt>
                <c:pt idx="40167">
                  <c:v>-290.12849999999997</c:v>
                </c:pt>
                <c:pt idx="40168">
                  <c:v>-290.12649999999996</c:v>
                </c:pt>
                <c:pt idx="40169">
                  <c:v>-290.12450000000001</c:v>
                </c:pt>
                <c:pt idx="40170">
                  <c:v>-290.12249999999995</c:v>
                </c:pt>
                <c:pt idx="40171">
                  <c:v>-290.12049999999999</c:v>
                </c:pt>
                <c:pt idx="40172">
                  <c:v>-290.11849999999998</c:v>
                </c:pt>
                <c:pt idx="40173">
                  <c:v>-290.11649999999997</c:v>
                </c:pt>
                <c:pt idx="40174">
                  <c:v>-290.11449999999996</c:v>
                </c:pt>
                <c:pt idx="40175">
                  <c:v>-290.11249999999995</c:v>
                </c:pt>
                <c:pt idx="40176">
                  <c:v>-290.1105</c:v>
                </c:pt>
                <c:pt idx="40177">
                  <c:v>-290.10849999999999</c:v>
                </c:pt>
                <c:pt idx="40178">
                  <c:v>-290.10649999999998</c:v>
                </c:pt>
                <c:pt idx="40179">
                  <c:v>-290.10449999999997</c:v>
                </c:pt>
                <c:pt idx="40180">
                  <c:v>-290.10249999999996</c:v>
                </c:pt>
                <c:pt idx="40181">
                  <c:v>-290.10050000000001</c:v>
                </c:pt>
                <c:pt idx="40182">
                  <c:v>-290.09849999999994</c:v>
                </c:pt>
                <c:pt idx="40183">
                  <c:v>-290.09649999999999</c:v>
                </c:pt>
                <c:pt idx="40184">
                  <c:v>-290.09449999999998</c:v>
                </c:pt>
                <c:pt idx="40185">
                  <c:v>-290.09249999999997</c:v>
                </c:pt>
                <c:pt idx="40186">
                  <c:v>-290.09049999999996</c:v>
                </c:pt>
                <c:pt idx="40187">
                  <c:v>-290.08849999999995</c:v>
                </c:pt>
                <c:pt idx="40188">
                  <c:v>-290.0865</c:v>
                </c:pt>
                <c:pt idx="40189">
                  <c:v>-290.08449999999999</c:v>
                </c:pt>
                <c:pt idx="40190">
                  <c:v>-290.08249999999998</c:v>
                </c:pt>
                <c:pt idx="40191">
                  <c:v>-290.08049999999997</c:v>
                </c:pt>
                <c:pt idx="40192">
                  <c:v>-290.07849999999996</c:v>
                </c:pt>
                <c:pt idx="40193">
                  <c:v>-290.07650000000001</c:v>
                </c:pt>
                <c:pt idx="40194">
                  <c:v>-290.07449999999994</c:v>
                </c:pt>
                <c:pt idx="40195">
                  <c:v>-290.07249999999999</c:v>
                </c:pt>
                <c:pt idx="40196">
                  <c:v>-290.07049999999998</c:v>
                </c:pt>
                <c:pt idx="40197">
                  <c:v>-290.06849999999997</c:v>
                </c:pt>
                <c:pt idx="40198">
                  <c:v>-290.06649999999996</c:v>
                </c:pt>
                <c:pt idx="40199">
                  <c:v>-290.06449999999995</c:v>
                </c:pt>
                <c:pt idx="40200">
                  <c:v>-290.0625</c:v>
                </c:pt>
                <c:pt idx="40201">
                  <c:v>-290.06049999999999</c:v>
                </c:pt>
                <c:pt idx="40202">
                  <c:v>-290.05849999999998</c:v>
                </c:pt>
                <c:pt idx="40203">
                  <c:v>-290.05649999999997</c:v>
                </c:pt>
                <c:pt idx="40204">
                  <c:v>-290.05449999999996</c:v>
                </c:pt>
                <c:pt idx="40205">
                  <c:v>-290.05250000000001</c:v>
                </c:pt>
                <c:pt idx="40206">
                  <c:v>-290.05049999999994</c:v>
                </c:pt>
                <c:pt idx="40207">
                  <c:v>-290.04849999999999</c:v>
                </c:pt>
                <c:pt idx="40208">
                  <c:v>-290.04649999999998</c:v>
                </c:pt>
                <c:pt idx="40209">
                  <c:v>-290.04449999999997</c:v>
                </c:pt>
                <c:pt idx="40210">
                  <c:v>-290.04249999999996</c:v>
                </c:pt>
                <c:pt idx="40211">
                  <c:v>-290.04049999999995</c:v>
                </c:pt>
                <c:pt idx="40212">
                  <c:v>-290.0385</c:v>
                </c:pt>
                <c:pt idx="40213">
                  <c:v>-290.03649999999999</c:v>
                </c:pt>
                <c:pt idx="40214">
                  <c:v>-290.03449999999998</c:v>
                </c:pt>
                <c:pt idx="40215">
                  <c:v>-290.03249999999997</c:v>
                </c:pt>
                <c:pt idx="40216">
                  <c:v>-290.03049999999996</c:v>
                </c:pt>
                <c:pt idx="40217">
                  <c:v>-290.02850000000001</c:v>
                </c:pt>
                <c:pt idx="40218">
                  <c:v>-290.02649999999994</c:v>
                </c:pt>
                <c:pt idx="40219">
                  <c:v>-290.02449999999999</c:v>
                </c:pt>
                <c:pt idx="40220">
                  <c:v>-290.02249999999998</c:v>
                </c:pt>
                <c:pt idx="40221">
                  <c:v>-290.02049999999997</c:v>
                </c:pt>
                <c:pt idx="40222">
                  <c:v>-290.01849999999996</c:v>
                </c:pt>
                <c:pt idx="40223">
                  <c:v>-290.01649999999995</c:v>
                </c:pt>
                <c:pt idx="40224">
                  <c:v>-290.0145</c:v>
                </c:pt>
                <c:pt idx="40225">
                  <c:v>-290.01249999999999</c:v>
                </c:pt>
                <c:pt idx="40226">
                  <c:v>-290.01049999999998</c:v>
                </c:pt>
                <c:pt idx="40227">
                  <c:v>-290.00849999999997</c:v>
                </c:pt>
                <c:pt idx="40228">
                  <c:v>-290.00649999999996</c:v>
                </c:pt>
                <c:pt idx="40229">
                  <c:v>-290.00450000000001</c:v>
                </c:pt>
                <c:pt idx="40230">
                  <c:v>-290.0025</c:v>
                </c:pt>
                <c:pt idx="40231">
                  <c:v>-290.00049999999999</c:v>
                </c:pt>
                <c:pt idx="40232">
                  <c:v>-289.99849999999998</c:v>
                </c:pt>
                <c:pt idx="40233">
                  <c:v>-289.99649999999997</c:v>
                </c:pt>
                <c:pt idx="40234">
                  <c:v>-289.99449999999996</c:v>
                </c:pt>
                <c:pt idx="40235">
                  <c:v>-289.99249999999995</c:v>
                </c:pt>
                <c:pt idx="40236">
                  <c:v>-289.9905</c:v>
                </c:pt>
                <c:pt idx="40237">
                  <c:v>-289.98849999999999</c:v>
                </c:pt>
                <c:pt idx="40238">
                  <c:v>-289.98649999999998</c:v>
                </c:pt>
                <c:pt idx="40239">
                  <c:v>-289.98449999999997</c:v>
                </c:pt>
                <c:pt idx="40240">
                  <c:v>-289.98249999999996</c:v>
                </c:pt>
                <c:pt idx="40241">
                  <c:v>-289.98050000000001</c:v>
                </c:pt>
                <c:pt idx="40242">
                  <c:v>-289.9785</c:v>
                </c:pt>
                <c:pt idx="40243">
                  <c:v>-289.97649999999999</c:v>
                </c:pt>
                <c:pt idx="40244">
                  <c:v>-289.97449999999998</c:v>
                </c:pt>
                <c:pt idx="40245">
                  <c:v>-289.97249999999997</c:v>
                </c:pt>
                <c:pt idx="40246">
                  <c:v>-289.97049999999996</c:v>
                </c:pt>
                <c:pt idx="40247">
                  <c:v>-289.96849999999995</c:v>
                </c:pt>
                <c:pt idx="40248">
                  <c:v>-289.9665</c:v>
                </c:pt>
                <c:pt idx="40249">
                  <c:v>-289.96449999999999</c:v>
                </c:pt>
                <c:pt idx="40250">
                  <c:v>-289.96249999999998</c:v>
                </c:pt>
                <c:pt idx="40251">
                  <c:v>-289.96049999999997</c:v>
                </c:pt>
                <c:pt idx="40252">
                  <c:v>-289.95849999999996</c:v>
                </c:pt>
                <c:pt idx="40253">
                  <c:v>-289.95650000000001</c:v>
                </c:pt>
                <c:pt idx="40254">
                  <c:v>-289.9545</c:v>
                </c:pt>
                <c:pt idx="40255">
                  <c:v>-289.95249999999999</c:v>
                </c:pt>
                <c:pt idx="40256">
                  <c:v>-289.95049999999998</c:v>
                </c:pt>
                <c:pt idx="40257">
                  <c:v>-289.94849999999997</c:v>
                </c:pt>
                <c:pt idx="40258">
                  <c:v>-289.94649999999996</c:v>
                </c:pt>
                <c:pt idx="40259">
                  <c:v>-289.94449999999995</c:v>
                </c:pt>
                <c:pt idx="40260">
                  <c:v>-289.9425</c:v>
                </c:pt>
                <c:pt idx="40261">
                  <c:v>-289.94049999999999</c:v>
                </c:pt>
                <c:pt idx="40262">
                  <c:v>-289.93849999999998</c:v>
                </c:pt>
                <c:pt idx="40263">
                  <c:v>-289.93649999999997</c:v>
                </c:pt>
                <c:pt idx="40264">
                  <c:v>-289.93449999999996</c:v>
                </c:pt>
                <c:pt idx="40265">
                  <c:v>-289.9325</c:v>
                </c:pt>
                <c:pt idx="40266">
                  <c:v>-289.93049999999999</c:v>
                </c:pt>
                <c:pt idx="40267">
                  <c:v>-289.92849999999999</c:v>
                </c:pt>
                <c:pt idx="40268">
                  <c:v>-289.92649999999998</c:v>
                </c:pt>
                <c:pt idx="40269">
                  <c:v>-289.92449999999997</c:v>
                </c:pt>
                <c:pt idx="40270">
                  <c:v>-289.92249999999996</c:v>
                </c:pt>
                <c:pt idx="40271">
                  <c:v>-289.92049999999995</c:v>
                </c:pt>
                <c:pt idx="40272">
                  <c:v>-289.91849999999999</c:v>
                </c:pt>
                <c:pt idx="40273">
                  <c:v>-289.91649999999998</c:v>
                </c:pt>
                <c:pt idx="40274">
                  <c:v>-289.91449999999998</c:v>
                </c:pt>
                <c:pt idx="40275">
                  <c:v>-289.91249999999997</c:v>
                </c:pt>
                <c:pt idx="40276">
                  <c:v>-289.91049999999996</c:v>
                </c:pt>
                <c:pt idx="40277">
                  <c:v>-289.9085</c:v>
                </c:pt>
                <c:pt idx="40278">
                  <c:v>-289.90649999999999</c:v>
                </c:pt>
                <c:pt idx="40279">
                  <c:v>-289.90449999999998</c:v>
                </c:pt>
                <c:pt idx="40280">
                  <c:v>-289.90249999999997</c:v>
                </c:pt>
                <c:pt idx="40281">
                  <c:v>-289.90049999999997</c:v>
                </c:pt>
                <c:pt idx="40282">
                  <c:v>-289.89850000000001</c:v>
                </c:pt>
                <c:pt idx="40283">
                  <c:v>-289.89649999999995</c:v>
                </c:pt>
                <c:pt idx="40284">
                  <c:v>-289.89449999999999</c:v>
                </c:pt>
                <c:pt idx="40285">
                  <c:v>-289.89249999999998</c:v>
                </c:pt>
                <c:pt idx="40286">
                  <c:v>-289.89049999999997</c:v>
                </c:pt>
                <c:pt idx="40287">
                  <c:v>-289.88849999999996</c:v>
                </c:pt>
                <c:pt idx="40288">
                  <c:v>-289.88649999999996</c:v>
                </c:pt>
                <c:pt idx="40289">
                  <c:v>-289.8845</c:v>
                </c:pt>
                <c:pt idx="40290">
                  <c:v>-289.88249999999999</c:v>
                </c:pt>
                <c:pt idx="40291">
                  <c:v>-289.88049999999998</c:v>
                </c:pt>
                <c:pt idx="40292">
                  <c:v>-289.87849999999997</c:v>
                </c:pt>
                <c:pt idx="40293">
                  <c:v>-289.87649999999996</c:v>
                </c:pt>
                <c:pt idx="40294">
                  <c:v>-289.87450000000001</c:v>
                </c:pt>
                <c:pt idx="40295">
                  <c:v>-289.87249999999995</c:v>
                </c:pt>
                <c:pt idx="40296">
                  <c:v>-289.87049999999999</c:v>
                </c:pt>
                <c:pt idx="40297">
                  <c:v>-289.86849999999998</c:v>
                </c:pt>
                <c:pt idx="40298">
                  <c:v>-289.86649999999997</c:v>
                </c:pt>
                <c:pt idx="40299">
                  <c:v>-289.86449999999996</c:v>
                </c:pt>
                <c:pt idx="40300">
                  <c:v>-289.86249999999995</c:v>
                </c:pt>
                <c:pt idx="40301">
                  <c:v>-289.8605</c:v>
                </c:pt>
                <c:pt idx="40302">
                  <c:v>-289.85849999999999</c:v>
                </c:pt>
                <c:pt idx="40303">
                  <c:v>-289.85649999999998</c:v>
                </c:pt>
                <c:pt idx="40304">
                  <c:v>-289.85449999999997</c:v>
                </c:pt>
                <c:pt idx="40305">
                  <c:v>-289.85249999999996</c:v>
                </c:pt>
                <c:pt idx="40306">
                  <c:v>-289.85050000000001</c:v>
                </c:pt>
                <c:pt idx="40307">
                  <c:v>-289.84849999999994</c:v>
                </c:pt>
                <c:pt idx="40308">
                  <c:v>-289.84649999999999</c:v>
                </c:pt>
                <c:pt idx="40309">
                  <c:v>-289.84449999999998</c:v>
                </c:pt>
                <c:pt idx="40310">
                  <c:v>-289.84249999999997</c:v>
                </c:pt>
                <c:pt idx="40311">
                  <c:v>-289.84049999999996</c:v>
                </c:pt>
                <c:pt idx="40312">
                  <c:v>-289.83849999999995</c:v>
                </c:pt>
                <c:pt idx="40313">
                  <c:v>-289.8365</c:v>
                </c:pt>
                <c:pt idx="40314">
                  <c:v>-289.83449999999999</c:v>
                </c:pt>
                <c:pt idx="40315">
                  <c:v>-289.83249999999998</c:v>
                </c:pt>
                <c:pt idx="40316">
                  <c:v>-289.83049999999997</c:v>
                </c:pt>
                <c:pt idx="40317">
                  <c:v>-289.82849999999996</c:v>
                </c:pt>
                <c:pt idx="40318">
                  <c:v>-289.82650000000001</c:v>
                </c:pt>
                <c:pt idx="40319">
                  <c:v>-289.82449999999994</c:v>
                </c:pt>
                <c:pt idx="40320">
                  <c:v>-289.82249999999999</c:v>
                </c:pt>
                <c:pt idx="40321">
                  <c:v>-289.82049999999998</c:v>
                </c:pt>
                <c:pt idx="40322">
                  <c:v>-289.81849999999997</c:v>
                </c:pt>
                <c:pt idx="40323">
                  <c:v>-289.81649999999996</c:v>
                </c:pt>
                <c:pt idx="40324">
                  <c:v>-289.81449999999995</c:v>
                </c:pt>
                <c:pt idx="40325">
                  <c:v>-289.8125</c:v>
                </c:pt>
                <c:pt idx="40326">
                  <c:v>-289.81049999999999</c:v>
                </c:pt>
                <c:pt idx="40327">
                  <c:v>-289.80849999999998</c:v>
                </c:pt>
                <c:pt idx="40328">
                  <c:v>-289.80649999999997</c:v>
                </c:pt>
                <c:pt idx="40329">
                  <c:v>-289.80449999999996</c:v>
                </c:pt>
                <c:pt idx="40330">
                  <c:v>-289.80250000000001</c:v>
                </c:pt>
                <c:pt idx="40331">
                  <c:v>-289.80049999999994</c:v>
                </c:pt>
                <c:pt idx="40332">
                  <c:v>-289.79849999999999</c:v>
                </c:pt>
                <c:pt idx="40333">
                  <c:v>-289.79649999999998</c:v>
                </c:pt>
                <c:pt idx="40334">
                  <c:v>-289.79449999999997</c:v>
                </c:pt>
                <c:pt idx="40335">
                  <c:v>-289.79249999999996</c:v>
                </c:pt>
                <c:pt idx="40336">
                  <c:v>-289.79049999999995</c:v>
                </c:pt>
                <c:pt idx="40337">
                  <c:v>-289.7885</c:v>
                </c:pt>
                <c:pt idx="40338">
                  <c:v>-289.78649999999999</c:v>
                </c:pt>
                <c:pt idx="40339">
                  <c:v>-289.78449999999998</c:v>
                </c:pt>
                <c:pt idx="40340">
                  <c:v>-289.78249999999997</c:v>
                </c:pt>
                <c:pt idx="40341">
                  <c:v>-289.78049999999996</c:v>
                </c:pt>
                <c:pt idx="40342">
                  <c:v>-289.77850000000001</c:v>
                </c:pt>
                <c:pt idx="40343">
                  <c:v>-289.77649999999994</c:v>
                </c:pt>
                <c:pt idx="40344">
                  <c:v>-289.77449999999999</c:v>
                </c:pt>
                <c:pt idx="40345">
                  <c:v>-289.77249999999998</c:v>
                </c:pt>
                <c:pt idx="40346">
                  <c:v>-289.77049999999997</c:v>
                </c:pt>
                <c:pt idx="40347">
                  <c:v>-289.76849999999996</c:v>
                </c:pt>
                <c:pt idx="40348">
                  <c:v>-289.76649999999995</c:v>
                </c:pt>
                <c:pt idx="40349">
                  <c:v>-289.7645</c:v>
                </c:pt>
                <c:pt idx="40350">
                  <c:v>-289.76249999999999</c:v>
                </c:pt>
                <c:pt idx="40351">
                  <c:v>-289.76049999999998</c:v>
                </c:pt>
                <c:pt idx="40352">
                  <c:v>-289.75849999999997</c:v>
                </c:pt>
                <c:pt idx="40353">
                  <c:v>-289.75649999999996</c:v>
                </c:pt>
                <c:pt idx="40354">
                  <c:v>-289.75450000000001</c:v>
                </c:pt>
                <c:pt idx="40355">
                  <c:v>-289.7525</c:v>
                </c:pt>
                <c:pt idx="40356">
                  <c:v>-289.75049999999999</c:v>
                </c:pt>
                <c:pt idx="40357">
                  <c:v>-289.74849999999998</c:v>
                </c:pt>
                <c:pt idx="40358">
                  <c:v>-289.74649999999997</c:v>
                </c:pt>
                <c:pt idx="40359">
                  <c:v>-289.74449999999996</c:v>
                </c:pt>
                <c:pt idx="40360">
                  <c:v>-289.74249999999995</c:v>
                </c:pt>
                <c:pt idx="40361">
                  <c:v>-289.7405</c:v>
                </c:pt>
                <c:pt idx="40362">
                  <c:v>-289.73849999999999</c:v>
                </c:pt>
                <c:pt idx="40363">
                  <c:v>-289.73649999999998</c:v>
                </c:pt>
                <c:pt idx="40364">
                  <c:v>-289.73449999999997</c:v>
                </c:pt>
                <c:pt idx="40365">
                  <c:v>-289.73249999999996</c:v>
                </c:pt>
                <c:pt idx="40366">
                  <c:v>-289.73050000000001</c:v>
                </c:pt>
                <c:pt idx="40367">
                  <c:v>-289.7285</c:v>
                </c:pt>
                <c:pt idx="40368">
                  <c:v>-289.72649999999999</c:v>
                </c:pt>
                <c:pt idx="40369">
                  <c:v>-289.72449999999998</c:v>
                </c:pt>
                <c:pt idx="40370">
                  <c:v>-289.72249999999997</c:v>
                </c:pt>
                <c:pt idx="40371">
                  <c:v>-289.72049999999996</c:v>
                </c:pt>
                <c:pt idx="40372">
                  <c:v>-289.71849999999995</c:v>
                </c:pt>
                <c:pt idx="40373">
                  <c:v>-289.7165</c:v>
                </c:pt>
                <c:pt idx="40374">
                  <c:v>-289.71449999999999</c:v>
                </c:pt>
                <c:pt idx="40375">
                  <c:v>-289.71249999999998</c:v>
                </c:pt>
                <c:pt idx="40376">
                  <c:v>-289.71049999999997</c:v>
                </c:pt>
                <c:pt idx="40377">
                  <c:v>-289.70849999999996</c:v>
                </c:pt>
                <c:pt idx="40378">
                  <c:v>-289.70650000000001</c:v>
                </c:pt>
                <c:pt idx="40379">
                  <c:v>-289.7045</c:v>
                </c:pt>
                <c:pt idx="40380">
                  <c:v>-289.70249999999999</c:v>
                </c:pt>
                <c:pt idx="40381">
                  <c:v>-289.70049999999998</c:v>
                </c:pt>
                <c:pt idx="40382">
                  <c:v>-289.69849999999997</c:v>
                </c:pt>
                <c:pt idx="40383">
                  <c:v>-289.69649999999996</c:v>
                </c:pt>
                <c:pt idx="40384">
                  <c:v>-289.69449999999995</c:v>
                </c:pt>
                <c:pt idx="40385">
                  <c:v>-289.6925</c:v>
                </c:pt>
                <c:pt idx="40386">
                  <c:v>-289.69049999999999</c:v>
                </c:pt>
                <c:pt idx="40387">
                  <c:v>-289.68849999999998</c:v>
                </c:pt>
                <c:pt idx="40388">
                  <c:v>-289.68649999999997</c:v>
                </c:pt>
                <c:pt idx="40389">
                  <c:v>-289.68449999999996</c:v>
                </c:pt>
                <c:pt idx="40390">
                  <c:v>-289.6825</c:v>
                </c:pt>
                <c:pt idx="40391">
                  <c:v>-289.68049999999999</c:v>
                </c:pt>
                <c:pt idx="40392">
                  <c:v>-289.67849999999999</c:v>
                </c:pt>
                <c:pt idx="40393">
                  <c:v>-289.67649999999998</c:v>
                </c:pt>
                <c:pt idx="40394">
                  <c:v>-289.67449999999997</c:v>
                </c:pt>
                <c:pt idx="40395">
                  <c:v>-289.67249999999996</c:v>
                </c:pt>
                <c:pt idx="40396">
                  <c:v>-289.67049999999995</c:v>
                </c:pt>
                <c:pt idx="40397">
                  <c:v>-289.66849999999999</c:v>
                </c:pt>
                <c:pt idx="40398">
                  <c:v>-289.66649999999998</c:v>
                </c:pt>
                <c:pt idx="40399">
                  <c:v>-289.66449999999998</c:v>
                </c:pt>
                <c:pt idx="40400">
                  <c:v>-289.66249999999997</c:v>
                </c:pt>
                <c:pt idx="40401">
                  <c:v>-289.66049999999996</c:v>
                </c:pt>
                <c:pt idx="40402">
                  <c:v>-289.6585</c:v>
                </c:pt>
                <c:pt idx="40403">
                  <c:v>-289.65649999999999</c:v>
                </c:pt>
                <c:pt idx="40404">
                  <c:v>-289.65449999999998</c:v>
                </c:pt>
                <c:pt idx="40405">
                  <c:v>-289.65249999999997</c:v>
                </c:pt>
                <c:pt idx="40406">
                  <c:v>-289.65049999999997</c:v>
                </c:pt>
                <c:pt idx="40407">
                  <c:v>-289.64850000000001</c:v>
                </c:pt>
                <c:pt idx="40408">
                  <c:v>-289.64649999999995</c:v>
                </c:pt>
                <c:pt idx="40409">
                  <c:v>-289.64449999999999</c:v>
                </c:pt>
                <c:pt idx="40410">
                  <c:v>-289.64249999999998</c:v>
                </c:pt>
                <c:pt idx="40411">
                  <c:v>-289.64049999999997</c:v>
                </c:pt>
                <c:pt idx="40412">
                  <c:v>-289.63849999999996</c:v>
                </c:pt>
                <c:pt idx="40413">
                  <c:v>-289.63649999999996</c:v>
                </c:pt>
                <c:pt idx="40414">
                  <c:v>-289.6345</c:v>
                </c:pt>
                <c:pt idx="40415">
                  <c:v>-289.63249999999999</c:v>
                </c:pt>
                <c:pt idx="40416">
                  <c:v>-289.63049999999998</c:v>
                </c:pt>
                <c:pt idx="40417">
                  <c:v>-289.62849999999997</c:v>
                </c:pt>
                <c:pt idx="40418">
                  <c:v>-289.62649999999996</c:v>
                </c:pt>
                <c:pt idx="40419">
                  <c:v>-289.62450000000001</c:v>
                </c:pt>
                <c:pt idx="40420">
                  <c:v>-289.62249999999995</c:v>
                </c:pt>
                <c:pt idx="40421">
                  <c:v>-289.62049999999999</c:v>
                </c:pt>
                <c:pt idx="40422">
                  <c:v>-289.61849999999998</c:v>
                </c:pt>
                <c:pt idx="40423">
                  <c:v>-289.61649999999997</c:v>
                </c:pt>
                <c:pt idx="40424">
                  <c:v>-289.61449999999996</c:v>
                </c:pt>
                <c:pt idx="40425">
                  <c:v>-289.61249999999995</c:v>
                </c:pt>
                <c:pt idx="40426">
                  <c:v>-289.6105</c:v>
                </c:pt>
                <c:pt idx="40427">
                  <c:v>-289.60849999999999</c:v>
                </c:pt>
                <c:pt idx="40428">
                  <c:v>-289.60649999999998</c:v>
                </c:pt>
                <c:pt idx="40429">
                  <c:v>-289.60449999999997</c:v>
                </c:pt>
                <c:pt idx="40430">
                  <c:v>-289.60249999999996</c:v>
                </c:pt>
                <c:pt idx="40431">
                  <c:v>-289.60050000000001</c:v>
                </c:pt>
                <c:pt idx="40432">
                  <c:v>-289.59849999999994</c:v>
                </c:pt>
                <c:pt idx="40433">
                  <c:v>-289.59649999999999</c:v>
                </c:pt>
                <c:pt idx="40434">
                  <c:v>-289.59449999999998</c:v>
                </c:pt>
                <c:pt idx="40435">
                  <c:v>-289.59249999999997</c:v>
                </c:pt>
                <c:pt idx="40436">
                  <c:v>-289.59049999999996</c:v>
                </c:pt>
                <c:pt idx="40437">
                  <c:v>-289.58849999999995</c:v>
                </c:pt>
                <c:pt idx="40438">
                  <c:v>-289.5865</c:v>
                </c:pt>
                <c:pt idx="40439">
                  <c:v>-289.58449999999999</c:v>
                </c:pt>
                <c:pt idx="40440">
                  <c:v>-289.58249999999998</c:v>
                </c:pt>
                <c:pt idx="40441">
                  <c:v>-289.58049999999997</c:v>
                </c:pt>
                <c:pt idx="40442">
                  <c:v>-289.57849999999996</c:v>
                </c:pt>
                <c:pt idx="40443">
                  <c:v>-289.57650000000001</c:v>
                </c:pt>
                <c:pt idx="40444">
                  <c:v>-289.57449999999994</c:v>
                </c:pt>
                <c:pt idx="40445">
                  <c:v>-289.57249999999999</c:v>
                </c:pt>
                <c:pt idx="40446">
                  <c:v>-289.57049999999998</c:v>
                </c:pt>
                <c:pt idx="40447">
                  <c:v>-289.56849999999997</c:v>
                </c:pt>
                <c:pt idx="40448">
                  <c:v>-289.56649999999996</c:v>
                </c:pt>
                <c:pt idx="40449">
                  <c:v>-289.56449999999995</c:v>
                </c:pt>
                <c:pt idx="40450">
                  <c:v>-289.5625</c:v>
                </c:pt>
                <c:pt idx="40451">
                  <c:v>-289.56049999999999</c:v>
                </c:pt>
                <c:pt idx="40452">
                  <c:v>-289.55849999999998</c:v>
                </c:pt>
                <c:pt idx="40453">
                  <c:v>-289.55649999999997</c:v>
                </c:pt>
                <c:pt idx="40454">
                  <c:v>-289.55449999999996</c:v>
                </c:pt>
                <c:pt idx="40455">
                  <c:v>-289.55250000000001</c:v>
                </c:pt>
                <c:pt idx="40456">
                  <c:v>-289.55049999999994</c:v>
                </c:pt>
                <c:pt idx="40457">
                  <c:v>-289.54849999999999</c:v>
                </c:pt>
                <c:pt idx="40458">
                  <c:v>-289.54649999999998</c:v>
                </c:pt>
                <c:pt idx="40459">
                  <c:v>-289.54449999999997</c:v>
                </c:pt>
                <c:pt idx="40460">
                  <c:v>-289.54249999999996</c:v>
                </c:pt>
                <c:pt idx="40461">
                  <c:v>-289.54049999999995</c:v>
                </c:pt>
                <c:pt idx="40462">
                  <c:v>-289.5385</c:v>
                </c:pt>
                <c:pt idx="40463">
                  <c:v>-289.53649999999999</c:v>
                </c:pt>
                <c:pt idx="40464">
                  <c:v>-289.53449999999998</c:v>
                </c:pt>
                <c:pt idx="40465">
                  <c:v>-289.53249999999997</c:v>
                </c:pt>
                <c:pt idx="40466">
                  <c:v>-289.53049999999996</c:v>
                </c:pt>
                <c:pt idx="40467">
                  <c:v>-289.52850000000001</c:v>
                </c:pt>
                <c:pt idx="40468">
                  <c:v>-289.52649999999994</c:v>
                </c:pt>
                <c:pt idx="40469">
                  <c:v>-289.52449999999999</c:v>
                </c:pt>
                <c:pt idx="40470">
                  <c:v>-289.52249999999998</c:v>
                </c:pt>
                <c:pt idx="40471">
                  <c:v>-289.52049999999997</c:v>
                </c:pt>
                <c:pt idx="40472">
                  <c:v>-289.51849999999996</c:v>
                </c:pt>
                <c:pt idx="40473">
                  <c:v>-289.51649999999995</c:v>
                </c:pt>
                <c:pt idx="40474">
                  <c:v>-289.5145</c:v>
                </c:pt>
                <c:pt idx="40475">
                  <c:v>-289.51249999999999</c:v>
                </c:pt>
                <c:pt idx="40476">
                  <c:v>-289.51049999999998</c:v>
                </c:pt>
                <c:pt idx="40477">
                  <c:v>-289.50849999999997</c:v>
                </c:pt>
                <c:pt idx="40478">
                  <c:v>-289.50649999999996</c:v>
                </c:pt>
                <c:pt idx="40479">
                  <c:v>-289.50450000000001</c:v>
                </c:pt>
                <c:pt idx="40480">
                  <c:v>-289.5025</c:v>
                </c:pt>
                <c:pt idx="40481">
                  <c:v>-289.50049999999999</c:v>
                </c:pt>
                <c:pt idx="40482">
                  <c:v>-289.49849999999998</c:v>
                </c:pt>
                <c:pt idx="40483">
                  <c:v>-289.49649999999997</c:v>
                </c:pt>
                <c:pt idx="40484">
                  <c:v>-289.49449999999996</c:v>
                </c:pt>
                <c:pt idx="40485">
                  <c:v>-289.49249999999995</c:v>
                </c:pt>
                <c:pt idx="40486">
                  <c:v>-289.4905</c:v>
                </c:pt>
                <c:pt idx="40487">
                  <c:v>-289.48849999999999</c:v>
                </c:pt>
                <c:pt idx="40488">
                  <c:v>-289.48649999999998</c:v>
                </c:pt>
                <c:pt idx="40489">
                  <c:v>-289.48449999999997</c:v>
                </c:pt>
                <c:pt idx="40490">
                  <c:v>-289.48249999999996</c:v>
                </c:pt>
                <c:pt idx="40491">
                  <c:v>-289.48050000000001</c:v>
                </c:pt>
                <c:pt idx="40492">
                  <c:v>-289.4785</c:v>
                </c:pt>
                <c:pt idx="40493">
                  <c:v>-289.47649999999999</c:v>
                </c:pt>
                <c:pt idx="40494">
                  <c:v>-289.47449999999998</c:v>
                </c:pt>
                <c:pt idx="40495">
                  <c:v>-289.47249999999997</c:v>
                </c:pt>
                <c:pt idx="40496">
                  <c:v>-289.47049999999996</c:v>
                </c:pt>
                <c:pt idx="40497">
                  <c:v>-289.46849999999995</c:v>
                </c:pt>
                <c:pt idx="40498">
                  <c:v>-289.4665</c:v>
                </c:pt>
                <c:pt idx="40499">
                  <c:v>-289.46449999999999</c:v>
                </c:pt>
                <c:pt idx="40500">
                  <c:v>-289.46249999999998</c:v>
                </c:pt>
                <c:pt idx="40501">
                  <c:v>-289.46049999999997</c:v>
                </c:pt>
                <c:pt idx="40502">
                  <c:v>-289.45849999999996</c:v>
                </c:pt>
                <c:pt idx="40503">
                  <c:v>-289.45650000000001</c:v>
                </c:pt>
                <c:pt idx="40504">
                  <c:v>-289.4545</c:v>
                </c:pt>
                <c:pt idx="40505">
                  <c:v>-289.45249999999999</c:v>
                </c:pt>
                <c:pt idx="40506">
                  <c:v>-289.45049999999998</c:v>
                </c:pt>
                <c:pt idx="40507">
                  <c:v>-289.44849999999997</c:v>
                </c:pt>
                <c:pt idx="40508">
                  <c:v>-289.44649999999996</c:v>
                </c:pt>
                <c:pt idx="40509">
                  <c:v>-289.44449999999995</c:v>
                </c:pt>
                <c:pt idx="40510">
                  <c:v>-289.4425</c:v>
                </c:pt>
                <c:pt idx="40511">
                  <c:v>-289.44049999999999</c:v>
                </c:pt>
                <c:pt idx="40512">
                  <c:v>-289.43849999999998</c:v>
                </c:pt>
                <c:pt idx="40513">
                  <c:v>-289.43649999999997</c:v>
                </c:pt>
                <c:pt idx="40514">
                  <c:v>-289.43449999999996</c:v>
                </c:pt>
                <c:pt idx="40515">
                  <c:v>-289.4325</c:v>
                </c:pt>
                <c:pt idx="40516">
                  <c:v>-289.43049999999999</c:v>
                </c:pt>
                <c:pt idx="40517">
                  <c:v>-289.42849999999999</c:v>
                </c:pt>
                <c:pt idx="40518">
                  <c:v>-289.42649999999998</c:v>
                </c:pt>
                <c:pt idx="40519">
                  <c:v>-289.42449999999997</c:v>
                </c:pt>
                <c:pt idx="40520">
                  <c:v>-289.42249999999996</c:v>
                </c:pt>
                <c:pt idx="40521">
                  <c:v>-289.42049999999995</c:v>
                </c:pt>
                <c:pt idx="40522">
                  <c:v>-289.41849999999999</c:v>
                </c:pt>
                <c:pt idx="40523">
                  <c:v>-289.41649999999998</c:v>
                </c:pt>
                <c:pt idx="40524">
                  <c:v>-289.41449999999998</c:v>
                </c:pt>
                <c:pt idx="40525">
                  <c:v>-289.41249999999997</c:v>
                </c:pt>
                <c:pt idx="40526">
                  <c:v>-289.41049999999996</c:v>
                </c:pt>
                <c:pt idx="40527">
                  <c:v>-289.4085</c:v>
                </c:pt>
                <c:pt idx="40528">
                  <c:v>-289.40649999999999</c:v>
                </c:pt>
                <c:pt idx="40529">
                  <c:v>-289.40449999999998</c:v>
                </c:pt>
                <c:pt idx="40530">
                  <c:v>-289.40249999999997</c:v>
                </c:pt>
                <c:pt idx="40531">
                  <c:v>-289.40049999999997</c:v>
                </c:pt>
                <c:pt idx="40532">
                  <c:v>-289.39850000000001</c:v>
                </c:pt>
                <c:pt idx="40533">
                  <c:v>-289.39649999999995</c:v>
                </c:pt>
                <c:pt idx="40534">
                  <c:v>-289.39449999999999</c:v>
                </c:pt>
                <c:pt idx="40535">
                  <c:v>-289.39249999999998</c:v>
                </c:pt>
                <c:pt idx="40536">
                  <c:v>-289.39049999999997</c:v>
                </c:pt>
                <c:pt idx="40537">
                  <c:v>-289.38849999999996</c:v>
                </c:pt>
                <c:pt idx="40538">
                  <c:v>-289.38649999999996</c:v>
                </c:pt>
                <c:pt idx="40539">
                  <c:v>-289.3845</c:v>
                </c:pt>
                <c:pt idx="40540">
                  <c:v>-289.38249999999999</c:v>
                </c:pt>
                <c:pt idx="40541">
                  <c:v>-289.38049999999998</c:v>
                </c:pt>
                <c:pt idx="40542">
                  <c:v>-289.37849999999997</c:v>
                </c:pt>
                <c:pt idx="40543">
                  <c:v>-289.37649999999996</c:v>
                </c:pt>
                <c:pt idx="40544">
                  <c:v>-289.37450000000001</c:v>
                </c:pt>
                <c:pt idx="40545">
                  <c:v>-289.37249999999995</c:v>
                </c:pt>
                <c:pt idx="40546">
                  <c:v>-289.37049999999999</c:v>
                </c:pt>
                <c:pt idx="40547">
                  <c:v>-289.36849999999998</c:v>
                </c:pt>
                <c:pt idx="40548">
                  <c:v>-289.36649999999997</c:v>
                </c:pt>
                <c:pt idx="40549">
                  <c:v>-289.36449999999996</c:v>
                </c:pt>
                <c:pt idx="40550">
                  <c:v>-289.36249999999995</c:v>
                </c:pt>
                <c:pt idx="40551">
                  <c:v>-289.3605</c:v>
                </c:pt>
                <c:pt idx="40552">
                  <c:v>-289.35849999999999</c:v>
                </c:pt>
                <c:pt idx="40553">
                  <c:v>-289.35649999999998</c:v>
                </c:pt>
                <c:pt idx="40554">
                  <c:v>-289.35449999999997</c:v>
                </c:pt>
                <c:pt idx="40555">
                  <c:v>-289.35249999999996</c:v>
                </c:pt>
                <c:pt idx="40556">
                  <c:v>-289.35050000000001</c:v>
                </c:pt>
                <c:pt idx="40557">
                  <c:v>-289.34849999999994</c:v>
                </c:pt>
                <c:pt idx="40558">
                  <c:v>-289.34649999999999</c:v>
                </c:pt>
                <c:pt idx="40559">
                  <c:v>-289.34449999999998</c:v>
                </c:pt>
                <c:pt idx="40560">
                  <c:v>-289.34249999999997</c:v>
                </c:pt>
                <c:pt idx="40561">
                  <c:v>-289.34049999999996</c:v>
                </c:pt>
                <c:pt idx="40562">
                  <c:v>-289.33849999999995</c:v>
                </c:pt>
                <c:pt idx="40563">
                  <c:v>-289.3365</c:v>
                </c:pt>
                <c:pt idx="40564">
                  <c:v>-289.33449999999999</c:v>
                </c:pt>
                <c:pt idx="40565">
                  <c:v>-289.33249999999998</c:v>
                </c:pt>
                <c:pt idx="40566">
                  <c:v>-289.33049999999997</c:v>
                </c:pt>
                <c:pt idx="40567">
                  <c:v>-289.32849999999996</c:v>
                </c:pt>
                <c:pt idx="40568">
                  <c:v>-289.32650000000001</c:v>
                </c:pt>
                <c:pt idx="40569">
                  <c:v>-289.32449999999994</c:v>
                </c:pt>
                <c:pt idx="40570">
                  <c:v>-289.32249999999999</c:v>
                </c:pt>
                <c:pt idx="40571">
                  <c:v>-289.32049999999998</c:v>
                </c:pt>
                <c:pt idx="40572">
                  <c:v>-289.31849999999997</c:v>
                </c:pt>
                <c:pt idx="40573">
                  <c:v>-289.31649999999996</c:v>
                </c:pt>
                <c:pt idx="40574">
                  <c:v>-289.31449999999995</c:v>
                </c:pt>
                <c:pt idx="40575">
                  <c:v>-289.3125</c:v>
                </c:pt>
                <c:pt idx="40576">
                  <c:v>-289.31049999999999</c:v>
                </c:pt>
                <c:pt idx="40577">
                  <c:v>-289.30849999999998</c:v>
                </c:pt>
                <c:pt idx="40578">
                  <c:v>-289.30649999999997</c:v>
                </c:pt>
                <c:pt idx="40579">
                  <c:v>-289.30449999999996</c:v>
                </c:pt>
                <c:pt idx="40580">
                  <c:v>-289.30250000000001</c:v>
                </c:pt>
                <c:pt idx="40581">
                  <c:v>-289.30049999999994</c:v>
                </c:pt>
                <c:pt idx="40582">
                  <c:v>-289.29849999999999</c:v>
                </c:pt>
                <c:pt idx="40583">
                  <c:v>-289.29649999999998</c:v>
                </c:pt>
                <c:pt idx="40584">
                  <c:v>-289.29449999999997</c:v>
                </c:pt>
                <c:pt idx="40585">
                  <c:v>-289.29249999999996</c:v>
                </c:pt>
                <c:pt idx="40586">
                  <c:v>-289.29049999999995</c:v>
                </c:pt>
                <c:pt idx="40587">
                  <c:v>-289.2885</c:v>
                </c:pt>
                <c:pt idx="40588">
                  <c:v>-289.28649999999999</c:v>
                </c:pt>
                <c:pt idx="40589">
                  <c:v>-289.28449999999998</c:v>
                </c:pt>
                <c:pt idx="40590">
                  <c:v>-289.28249999999997</c:v>
                </c:pt>
                <c:pt idx="40591">
                  <c:v>-289.28049999999996</c:v>
                </c:pt>
                <c:pt idx="40592">
                  <c:v>-289.27850000000001</c:v>
                </c:pt>
                <c:pt idx="40593">
                  <c:v>-289.27649999999994</c:v>
                </c:pt>
                <c:pt idx="40594">
                  <c:v>-289.27449999999999</c:v>
                </c:pt>
                <c:pt idx="40595">
                  <c:v>-289.27249999999998</c:v>
                </c:pt>
                <c:pt idx="40596">
                  <c:v>-289.27049999999997</c:v>
                </c:pt>
                <c:pt idx="40597">
                  <c:v>-289.26849999999996</c:v>
                </c:pt>
                <c:pt idx="40598">
                  <c:v>-289.26649999999995</c:v>
                </c:pt>
                <c:pt idx="40599">
                  <c:v>-289.2645</c:v>
                </c:pt>
                <c:pt idx="40600">
                  <c:v>-289.26249999999999</c:v>
                </c:pt>
                <c:pt idx="40601">
                  <c:v>-289.26049999999998</c:v>
                </c:pt>
                <c:pt idx="40602">
                  <c:v>-289.25849999999997</c:v>
                </c:pt>
                <c:pt idx="40603">
                  <c:v>-289.25649999999996</c:v>
                </c:pt>
                <c:pt idx="40604">
                  <c:v>-289.25450000000001</c:v>
                </c:pt>
                <c:pt idx="40605">
                  <c:v>-289.2525</c:v>
                </c:pt>
                <c:pt idx="40606">
                  <c:v>-289.25049999999999</c:v>
                </c:pt>
                <c:pt idx="40607">
                  <c:v>-289.24849999999998</c:v>
                </c:pt>
                <c:pt idx="40608">
                  <c:v>-289.24649999999997</c:v>
                </c:pt>
                <c:pt idx="40609">
                  <c:v>-289.24449999999996</c:v>
                </c:pt>
                <c:pt idx="40610">
                  <c:v>-289.24249999999995</c:v>
                </c:pt>
                <c:pt idx="40611">
                  <c:v>-289.2405</c:v>
                </c:pt>
                <c:pt idx="40612">
                  <c:v>-289.23849999999999</c:v>
                </c:pt>
                <c:pt idx="40613">
                  <c:v>-289.23649999999998</c:v>
                </c:pt>
                <c:pt idx="40614">
                  <c:v>-289.23449999999997</c:v>
                </c:pt>
                <c:pt idx="40615">
                  <c:v>-289.23249999999996</c:v>
                </c:pt>
                <c:pt idx="40616">
                  <c:v>-289.23050000000001</c:v>
                </c:pt>
                <c:pt idx="40617">
                  <c:v>-289.2285</c:v>
                </c:pt>
                <c:pt idx="40618">
                  <c:v>-289.22649999999999</c:v>
                </c:pt>
                <c:pt idx="40619">
                  <c:v>-289.22449999999998</c:v>
                </c:pt>
                <c:pt idx="40620">
                  <c:v>-289.22249999999997</c:v>
                </c:pt>
                <c:pt idx="40621">
                  <c:v>-289.22049999999996</c:v>
                </c:pt>
                <c:pt idx="40622">
                  <c:v>-289.21849999999995</c:v>
                </c:pt>
                <c:pt idx="40623">
                  <c:v>-289.2165</c:v>
                </c:pt>
                <c:pt idx="40624">
                  <c:v>-289.21449999999999</c:v>
                </c:pt>
                <c:pt idx="40625">
                  <c:v>-289.21249999999998</c:v>
                </c:pt>
                <c:pt idx="40626">
                  <c:v>-289.21049999999997</c:v>
                </c:pt>
                <c:pt idx="40627">
                  <c:v>-289.20849999999996</c:v>
                </c:pt>
                <c:pt idx="40628">
                  <c:v>-289.20650000000001</c:v>
                </c:pt>
                <c:pt idx="40629">
                  <c:v>-289.2045</c:v>
                </c:pt>
                <c:pt idx="40630">
                  <c:v>-289.20249999999999</c:v>
                </c:pt>
                <c:pt idx="40631">
                  <c:v>-289.20049999999998</c:v>
                </c:pt>
                <c:pt idx="40632">
                  <c:v>-289.19849999999997</c:v>
                </c:pt>
                <c:pt idx="40633">
                  <c:v>-289.19649999999996</c:v>
                </c:pt>
                <c:pt idx="40634">
                  <c:v>-289.19449999999995</c:v>
                </c:pt>
                <c:pt idx="40635">
                  <c:v>-289.1925</c:v>
                </c:pt>
                <c:pt idx="40636">
                  <c:v>-289.19049999999999</c:v>
                </c:pt>
                <c:pt idx="40637">
                  <c:v>-289.18849999999998</c:v>
                </c:pt>
                <c:pt idx="40638">
                  <c:v>-289.18649999999997</c:v>
                </c:pt>
                <c:pt idx="40639">
                  <c:v>-289.18449999999996</c:v>
                </c:pt>
                <c:pt idx="40640">
                  <c:v>-289.1825</c:v>
                </c:pt>
                <c:pt idx="40641">
                  <c:v>-289.18049999999999</c:v>
                </c:pt>
                <c:pt idx="40642">
                  <c:v>-289.17849999999999</c:v>
                </c:pt>
                <c:pt idx="40643">
                  <c:v>-289.17649999999998</c:v>
                </c:pt>
                <c:pt idx="40644">
                  <c:v>-289.17449999999997</c:v>
                </c:pt>
                <c:pt idx="40645">
                  <c:v>-289.17249999999996</c:v>
                </c:pt>
                <c:pt idx="40646">
                  <c:v>-289.17049999999995</c:v>
                </c:pt>
                <c:pt idx="40647">
                  <c:v>-289.16849999999999</c:v>
                </c:pt>
                <c:pt idx="40648">
                  <c:v>-289.16649999999998</c:v>
                </c:pt>
                <c:pt idx="40649">
                  <c:v>-289.16449999999998</c:v>
                </c:pt>
                <c:pt idx="40650">
                  <c:v>-289.16249999999997</c:v>
                </c:pt>
                <c:pt idx="40651">
                  <c:v>-289.16049999999996</c:v>
                </c:pt>
                <c:pt idx="40652">
                  <c:v>-289.1585</c:v>
                </c:pt>
                <c:pt idx="40653">
                  <c:v>-289.15649999999999</c:v>
                </c:pt>
                <c:pt idx="40654">
                  <c:v>-289.15449999999998</c:v>
                </c:pt>
                <c:pt idx="40655">
                  <c:v>-289.15249999999997</c:v>
                </c:pt>
                <c:pt idx="40656">
                  <c:v>-289.15049999999997</c:v>
                </c:pt>
                <c:pt idx="40657">
                  <c:v>-289.14850000000001</c:v>
                </c:pt>
                <c:pt idx="40658">
                  <c:v>-289.14649999999995</c:v>
                </c:pt>
                <c:pt idx="40659">
                  <c:v>-289.14449999999999</c:v>
                </c:pt>
                <c:pt idx="40660">
                  <c:v>-289.14249999999998</c:v>
                </c:pt>
                <c:pt idx="40661">
                  <c:v>-289.14049999999997</c:v>
                </c:pt>
                <c:pt idx="40662">
                  <c:v>-289.13849999999996</c:v>
                </c:pt>
                <c:pt idx="40663">
                  <c:v>-289.13649999999996</c:v>
                </c:pt>
                <c:pt idx="40664">
                  <c:v>-289.1345</c:v>
                </c:pt>
                <c:pt idx="40665">
                  <c:v>-289.13249999999999</c:v>
                </c:pt>
                <c:pt idx="40666">
                  <c:v>-289.13049999999998</c:v>
                </c:pt>
                <c:pt idx="40667">
                  <c:v>-289.12849999999997</c:v>
                </c:pt>
                <c:pt idx="40668">
                  <c:v>-289.12649999999996</c:v>
                </c:pt>
                <c:pt idx="40669">
                  <c:v>-289.12450000000001</c:v>
                </c:pt>
                <c:pt idx="40670">
                  <c:v>-289.12249999999995</c:v>
                </c:pt>
                <c:pt idx="40671">
                  <c:v>-289.12049999999999</c:v>
                </c:pt>
                <c:pt idx="40672">
                  <c:v>-289.11849999999998</c:v>
                </c:pt>
                <c:pt idx="40673">
                  <c:v>-289.11649999999997</c:v>
                </c:pt>
                <c:pt idx="40674">
                  <c:v>-289.11449999999996</c:v>
                </c:pt>
                <c:pt idx="40675">
                  <c:v>-289.11249999999995</c:v>
                </c:pt>
                <c:pt idx="40676">
                  <c:v>-289.1105</c:v>
                </c:pt>
                <c:pt idx="40677">
                  <c:v>-289.10849999999999</c:v>
                </c:pt>
                <c:pt idx="40678">
                  <c:v>-289.10649999999998</c:v>
                </c:pt>
                <c:pt idx="40679">
                  <c:v>-289.10449999999997</c:v>
                </c:pt>
                <c:pt idx="40680">
                  <c:v>-289.10249999999996</c:v>
                </c:pt>
                <c:pt idx="40681">
                  <c:v>-289.10050000000001</c:v>
                </c:pt>
                <c:pt idx="40682">
                  <c:v>-289.09849999999994</c:v>
                </c:pt>
                <c:pt idx="40683">
                  <c:v>-289.09649999999999</c:v>
                </c:pt>
                <c:pt idx="40684">
                  <c:v>-289.09449999999998</c:v>
                </c:pt>
                <c:pt idx="40685">
                  <c:v>-289.09249999999997</c:v>
                </c:pt>
                <c:pt idx="40686">
                  <c:v>-289.09049999999996</c:v>
                </c:pt>
                <c:pt idx="40687">
                  <c:v>-289.08849999999995</c:v>
                </c:pt>
                <c:pt idx="40688">
                  <c:v>-289.0865</c:v>
                </c:pt>
                <c:pt idx="40689">
                  <c:v>-289.08449999999999</c:v>
                </c:pt>
                <c:pt idx="40690">
                  <c:v>-289.08249999999998</c:v>
                </c:pt>
                <c:pt idx="40691">
                  <c:v>-289.08049999999997</c:v>
                </c:pt>
                <c:pt idx="40692">
                  <c:v>-289.07849999999996</c:v>
                </c:pt>
                <c:pt idx="40693">
                  <c:v>-289.07650000000001</c:v>
                </c:pt>
                <c:pt idx="40694">
                  <c:v>-289.07449999999994</c:v>
                </c:pt>
                <c:pt idx="40695">
                  <c:v>-289.07249999999999</c:v>
                </c:pt>
                <c:pt idx="40696">
                  <c:v>-289.07049999999998</c:v>
                </c:pt>
                <c:pt idx="40697">
                  <c:v>-289.06849999999997</c:v>
                </c:pt>
                <c:pt idx="40698">
                  <c:v>-289.06649999999996</c:v>
                </c:pt>
                <c:pt idx="40699">
                  <c:v>-289.06449999999995</c:v>
                </c:pt>
                <c:pt idx="40700">
                  <c:v>-289.0625</c:v>
                </c:pt>
                <c:pt idx="40701">
                  <c:v>-289.06049999999999</c:v>
                </c:pt>
                <c:pt idx="40702">
                  <c:v>-289.05849999999998</c:v>
                </c:pt>
                <c:pt idx="40703">
                  <c:v>-289.05649999999997</c:v>
                </c:pt>
                <c:pt idx="40704">
                  <c:v>-289.05449999999996</c:v>
                </c:pt>
                <c:pt idx="40705">
                  <c:v>-289.05250000000001</c:v>
                </c:pt>
                <c:pt idx="40706">
                  <c:v>-289.05049999999994</c:v>
                </c:pt>
                <c:pt idx="40707">
                  <c:v>-289.04849999999999</c:v>
                </c:pt>
                <c:pt idx="40708">
                  <c:v>-289.04649999999998</c:v>
                </c:pt>
                <c:pt idx="40709">
                  <c:v>-289.04449999999997</c:v>
                </c:pt>
                <c:pt idx="40710">
                  <c:v>-289.04249999999996</c:v>
                </c:pt>
                <c:pt idx="40711">
                  <c:v>-289.04049999999995</c:v>
                </c:pt>
                <c:pt idx="40712">
                  <c:v>-289.0385</c:v>
                </c:pt>
                <c:pt idx="40713">
                  <c:v>-289.03649999999999</c:v>
                </c:pt>
                <c:pt idx="40714">
                  <c:v>-289.03449999999998</c:v>
                </c:pt>
                <c:pt idx="40715">
                  <c:v>-289.03249999999997</c:v>
                </c:pt>
                <c:pt idx="40716">
                  <c:v>-289.03049999999996</c:v>
                </c:pt>
                <c:pt idx="40717">
                  <c:v>-289.02850000000001</c:v>
                </c:pt>
                <c:pt idx="40718">
                  <c:v>-289.02649999999994</c:v>
                </c:pt>
                <c:pt idx="40719">
                  <c:v>-289.02449999999999</c:v>
                </c:pt>
                <c:pt idx="40720">
                  <c:v>-289.02249999999998</c:v>
                </c:pt>
                <c:pt idx="40721">
                  <c:v>-289.02049999999997</c:v>
                </c:pt>
                <c:pt idx="40722">
                  <c:v>-289.01849999999996</c:v>
                </c:pt>
                <c:pt idx="40723">
                  <c:v>-289.01649999999995</c:v>
                </c:pt>
                <c:pt idx="40724">
                  <c:v>-289.0145</c:v>
                </c:pt>
                <c:pt idx="40725">
                  <c:v>-289.01249999999999</c:v>
                </c:pt>
                <c:pt idx="40726">
                  <c:v>-289.01049999999998</c:v>
                </c:pt>
                <c:pt idx="40727">
                  <c:v>-289.00849999999997</c:v>
                </c:pt>
                <c:pt idx="40728">
                  <c:v>-289.00649999999996</c:v>
                </c:pt>
                <c:pt idx="40729">
                  <c:v>-289.00450000000001</c:v>
                </c:pt>
                <c:pt idx="40730">
                  <c:v>-289.0025</c:v>
                </c:pt>
                <c:pt idx="40731">
                  <c:v>-289.00049999999999</c:v>
                </c:pt>
                <c:pt idx="40732">
                  <c:v>-288.99849999999998</c:v>
                </c:pt>
                <c:pt idx="40733">
                  <c:v>-288.99649999999997</c:v>
                </c:pt>
                <c:pt idx="40734">
                  <c:v>-288.99449999999996</c:v>
                </c:pt>
                <c:pt idx="40735">
                  <c:v>-288.99249999999995</c:v>
                </c:pt>
                <c:pt idx="40736">
                  <c:v>-288.9905</c:v>
                </c:pt>
                <c:pt idx="40737">
                  <c:v>-288.98849999999999</c:v>
                </c:pt>
                <c:pt idx="40738">
                  <c:v>-288.98649999999998</c:v>
                </c:pt>
                <c:pt idx="40739">
                  <c:v>-288.98449999999997</c:v>
                </c:pt>
                <c:pt idx="40740">
                  <c:v>-288.98249999999996</c:v>
                </c:pt>
                <c:pt idx="40741">
                  <c:v>-288.98050000000001</c:v>
                </c:pt>
                <c:pt idx="40742">
                  <c:v>-288.9785</c:v>
                </c:pt>
                <c:pt idx="40743">
                  <c:v>-288.97649999999999</c:v>
                </c:pt>
                <c:pt idx="40744">
                  <c:v>-288.97449999999998</c:v>
                </c:pt>
                <c:pt idx="40745">
                  <c:v>-288.97249999999997</c:v>
                </c:pt>
                <c:pt idx="40746">
                  <c:v>-288.97049999999996</c:v>
                </c:pt>
                <c:pt idx="40747">
                  <c:v>-288.96849999999995</c:v>
                </c:pt>
                <c:pt idx="40748">
                  <c:v>-288.9665</c:v>
                </c:pt>
                <c:pt idx="40749">
                  <c:v>-288.96449999999999</c:v>
                </c:pt>
                <c:pt idx="40750">
                  <c:v>-288.96249999999998</c:v>
                </c:pt>
                <c:pt idx="40751">
                  <c:v>-288.96049999999997</c:v>
                </c:pt>
                <c:pt idx="40752">
                  <c:v>-288.95849999999996</c:v>
                </c:pt>
                <c:pt idx="40753">
                  <c:v>-288.95650000000001</c:v>
                </c:pt>
                <c:pt idx="40754">
                  <c:v>-288.9545</c:v>
                </c:pt>
                <c:pt idx="40755">
                  <c:v>-288.95249999999999</c:v>
                </c:pt>
                <c:pt idx="40756">
                  <c:v>-288.95049999999998</c:v>
                </c:pt>
                <c:pt idx="40757">
                  <c:v>-288.94849999999997</c:v>
                </c:pt>
                <c:pt idx="40758">
                  <c:v>-288.94649999999996</c:v>
                </c:pt>
                <c:pt idx="40759">
                  <c:v>-288.94449999999995</c:v>
                </c:pt>
                <c:pt idx="40760">
                  <c:v>-288.9425</c:v>
                </c:pt>
                <c:pt idx="40761">
                  <c:v>-288.94049999999999</c:v>
                </c:pt>
                <c:pt idx="40762">
                  <c:v>-288.93849999999998</c:v>
                </c:pt>
                <c:pt idx="40763">
                  <c:v>-288.93649999999997</c:v>
                </c:pt>
                <c:pt idx="40764">
                  <c:v>-288.93449999999996</c:v>
                </c:pt>
                <c:pt idx="40765">
                  <c:v>-288.9325</c:v>
                </c:pt>
                <c:pt idx="40766">
                  <c:v>-288.93049999999999</c:v>
                </c:pt>
                <c:pt idx="40767">
                  <c:v>-288.92849999999999</c:v>
                </c:pt>
                <c:pt idx="40768">
                  <c:v>-288.92649999999998</c:v>
                </c:pt>
                <c:pt idx="40769">
                  <c:v>-288.92449999999997</c:v>
                </c:pt>
                <c:pt idx="40770">
                  <c:v>-288.92249999999996</c:v>
                </c:pt>
                <c:pt idx="40771">
                  <c:v>-288.92049999999995</c:v>
                </c:pt>
                <c:pt idx="40772">
                  <c:v>-288.91849999999999</c:v>
                </c:pt>
                <c:pt idx="40773">
                  <c:v>-288.91649999999998</c:v>
                </c:pt>
                <c:pt idx="40774">
                  <c:v>-288.91449999999998</c:v>
                </c:pt>
                <c:pt idx="40775">
                  <c:v>-288.91249999999997</c:v>
                </c:pt>
                <c:pt idx="40776">
                  <c:v>-288.91049999999996</c:v>
                </c:pt>
                <c:pt idx="40777">
                  <c:v>-288.9085</c:v>
                </c:pt>
                <c:pt idx="40778">
                  <c:v>-288.90649999999999</c:v>
                </c:pt>
                <c:pt idx="40779">
                  <c:v>-288.90449999999998</c:v>
                </c:pt>
                <c:pt idx="40780">
                  <c:v>-288.90249999999997</c:v>
                </c:pt>
                <c:pt idx="40781">
                  <c:v>-288.90049999999997</c:v>
                </c:pt>
                <c:pt idx="40782">
                  <c:v>-288.89850000000001</c:v>
                </c:pt>
                <c:pt idx="40783">
                  <c:v>-288.89649999999995</c:v>
                </c:pt>
                <c:pt idx="40784">
                  <c:v>-288.89449999999999</c:v>
                </c:pt>
                <c:pt idx="40785">
                  <c:v>-288.89249999999998</c:v>
                </c:pt>
                <c:pt idx="40786">
                  <c:v>-288.89049999999997</c:v>
                </c:pt>
                <c:pt idx="40787">
                  <c:v>-288.88849999999996</c:v>
                </c:pt>
                <c:pt idx="40788">
                  <c:v>-288.88649999999996</c:v>
                </c:pt>
                <c:pt idx="40789">
                  <c:v>-288.8845</c:v>
                </c:pt>
                <c:pt idx="40790">
                  <c:v>-288.88249999999999</c:v>
                </c:pt>
                <c:pt idx="40791">
                  <c:v>-288.88049999999998</c:v>
                </c:pt>
                <c:pt idx="40792">
                  <c:v>-288.87849999999997</c:v>
                </c:pt>
                <c:pt idx="40793">
                  <c:v>-288.87649999999996</c:v>
                </c:pt>
                <c:pt idx="40794">
                  <c:v>-288.87450000000001</c:v>
                </c:pt>
                <c:pt idx="40795">
                  <c:v>-288.87249999999995</c:v>
                </c:pt>
                <c:pt idx="40796">
                  <c:v>-288.87049999999999</c:v>
                </c:pt>
                <c:pt idx="40797">
                  <c:v>-288.86849999999998</c:v>
                </c:pt>
                <c:pt idx="40798">
                  <c:v>-288.86649999999997</c:v>
                </c:pt>
                <c:pt idx="40799">
                  <c:v>-288.86449999999996</c:v>
                </c:pt>
                <c:pt idx="40800">
                  <c:v>-288.86249999999995</c:v>
                </c:pt>
                <c:pt idx="40801">
                  <c:v>-288.8605</c:v>
                </c:pt>
                <c:pt idx="40802">
                  <c:v>-288.85849999999999</c:v>
                </c:pt>
                <c:pt idx="40803">
                  <c:v>-288.85649999999998</c:v>
                </c:pt>
                <c:pt idx="40804">
                  <c:v>-288.85449999999997</c:v>
                </c:pt>
                <c:pt idx="40805">
                  <c:v>-288.85249999999996</c:v>
                </c:pt>
                <c:pt idx="40806">
                  <c:v>-288.85050000000001</c:v>
                </c:pt>
                <c:pt idx="40807">
                  <c:v>-288.84849999999994</c:v>
                </c:pt>
                <c:pt idx="40808">
                  <c:v>-288.84649999999999</c:v>
                </c:pt>
                <c:pt idx="40809">
                  <c:v>-288.84449999999998</c:v>
                </c:pt>
                <c:pt idx="40810">
                  <c:v>-288.84249999999997</c:v>
                </c:pt>
                <c:pt idx="40811">
                  <c:v>-288.84049999999996</c:v>
                </c:pt>
                <c:pt idx="40812">
                  <c:v>-288.83849999999995</c:v>
                </c:pt>
                <c:pt idx="40813">
                  <c:v>-288.8365</c:v>
                </c:pt>
                <c:pt idx="40814">
                  <c:v>-288.83449999999999</c:v>
                </c:pt>
                <c:pt idx="40815">
                  <c:v>-288.83249999999998</c:v>
                </c:pt>
                <c:pt idx="40816">
                  <c:v>-288.83049999999997</c:v>
                </c:pt>
                <c:pt idx="40817">
                  <c:v>-288.82849999999996</c:v>
                </c:pt>
                <c:pt idx="40818">
                  <c:v>-288.82650000000001</c:v>
                </c:pt>
                <c:pt idx="40819">
                  <c:v>-288.82449999999994</c:v>
                </c:pt>
                <c:pt idx="40820">
                  <c:v>-288.82249999999999</c:v>
                </c:pt>
                <c:pt idx="40821">
                  <c:v>-288.82049999999998</c:v>
                </c:pt>
                <c:pt idx="40822">
                  <c:v>-288.81849999999997</c:v>
                </c:pt>
                <c:pt idx="40823">
                  <c:v>-288.81649999999996</c:v>
                </c:pt>
                <c:pt idx="40824">
                  <c:v>-288.81449999999995</c:v>
                </c:pt>
                <c:pt idx="40825">
                  <c:v>-288.8125</c:v>
                </c:pt>
                <c:pt idx="40826">
                  <c:v>-288.81049999999999</c:v>
                </c:pt>
                <c:pt idx="40827">
                  <c:v>-288.80849999999998</c:v>
                </c:pt>
                <c:pt idx="40828">
                  <c:v>-288.80649999999997</c:v>
                </c:pt>
                <c:pt idx="40829">
                  <c:v>-288.80449999999996</c:v>
                </c:pt>
                <c:pt idx="40830">
                  <c:v>-288.80250000000001</c:v>
                </c:pt>
                <c:pt idx="40831">
                  <c:v>-288.80049999999994</c:v>
                </c:pt>
                <c:pt idx="40832">
                  <c:v>-288.79849999999999</c:v>
                </c:pt>
                <c:pt idx="40833">
                  <c:v>-288.79649999999998</c:v>
                </c:pt>
                <c:pt idx="40834">
                  <c:v>-288.79449999999997</c:v>
                </c:pt>
                <c:pt idx="40835">
                  <c:v>-288.79249999999996</c:v>
                </c:pt>
                <c:pt idx="40836">
                  <c:v>-288.79049999999995</c:v>
                </c:pt>
                <c:pt idx="40837">
                  <c:v>-288.7885</c:v>
                </c:pt>
                <c:pt idx="40838">
                  <c:v>-288.78649999999999</c:v>
                </c:pt>
                <c:pt idx="40839">
                  <c:v>-288.78449999999998</c:v>
                </c:pt>
                <c:pt idx="40840">
                  <c:v>-288.78249999999997</c:v>
                </c:pt>
                <c:pt idx="40841">
                  <c:v>-288.78049999999996</c:v>
                </c:pt>
                <c:pt idx="40842">
                  <c:v>-288.77850000000001</c:v>
                </c:pt>
                <c:pt idx="40843">
                  <c:v>-288.77649999999994</c:v>
                </c:pt>
                <c:pt idx="40844">
                  <c:v>-288.77449999999999</c:v>
                </c:pt>
                <c:pt idx="40845">
                  <c:v>-288.77249999999998</c:v>
                </c:pt>
                <c:pt idx="40846">
                  <c:v>-288.77049999999997</c:v>
                </c:pt>
                <c:pt idx="40847">
                  <c:v>-288.76849999999996</c:v>
                </c:pt>
                <c:pt idx="40848">
                  <c:v>-288.76649999999995</c:v>
                </c:pt>
                <c:pt idx="40849">
                  <c:v>-288.7645</c:v>
                </c:pt>
                <c:pt idx="40850">
                  <c:v>-288.76249999999999</c:v>
                </c:pt>
                <c:pt idx="40851">
                  <c:v>-288.76049999999998</c:v>
                </c:pt>
                <c:pt idx="40852">
                  <c:v>-288.75849999999997</c:v>
                </c:pt>
                <c:pt idx="40853">
                  <c:v>-288.75649999999996</c:v>
                </c:pt>
                <c:pt idx="40854">
                  <c:v>-288.75450000000001</c:v>
                </c:pt>
                <c:pt idx="40855">
                  <c:v>-288.7525</c:v>
                </c:pt>
                <c:pt idx="40856">
                  <c:v>-288.75049999999999</c:v>
                </c:pt>
                <c:pt idx="40857">
                  <c:v>-288.74849999999998</c:v>
                </c:pt>
                <c:pt idx="40858">
                  <c:v>-288.74649999999997</c:v>
                </c:pt>
                <c:pt idx="40859">
                  <c:v>-288.74449999999996</c:v>
                </c:pt>
                <c:pt idx="40860">
                  <c:v>-288.74249999999995</c:v>
                </c:pt>
                <c:pt idx="40861">
                  <c:v>-288.7405</c:v>
                </c:pt>
                <c:pt idx="40862">
                  <c:v>-288.73849999999999</c:v>
                </c:pt>
                <c:pt idx="40863">
                  <c:v>-288.73649999999998</c:v>
                </c:pt>
                <c:pt idx="40864">
                  <c:v>-288.73449999999997</c:v>
                </c:pt>
                <c:pt idx="40865">
                  <c:v>-288.73249999999996</c:v>
                </c:pt>
                <c:pt idx="40866">
                  <c:v>-288.73050000000001</c:v>
                </c:pt>
                <c:pt idx="40867">
                  <c:v>-288.7285</c:v>
                </c:pt>
                <c:pt idx="40868">
                  <c:v>-288.72649999999999</c:v>
                </c:pt>
                <c:pt idx="40869">
                  <c:v>-288.72449999999998</c:v>
                </c:pt>
                <c:pt idx="40870">
                  <c:v>-288.72249999999997</c:v>
                </c:pt>
                <c:pt idx="40871">
                  <c:v>-288.72049999999996</c:v>
                </c:pt>
                <c:pt idx="40872">
                  <c:v>-288.71849999999995</c:v>
                </c:pt>
                <c:pt idx="40873">
                  <c:v>-288.7165</c:v>
                </c:pt>
                <c:pt idx="40874">
                  <c:v>-288.71449999999999</c:v>
                </c:pt>
                <c:pt idx="40875">
                  <c:v>-288.71249999999998</c:v>
                </c:pt>
                <c:pt idx="40876">
                  <c:v>-288.71049999999997</c:v>
                </c:pt>
                <c:pt idx="40877">
                  <c:v>-288.70849999999996</c:v>
                </c:pt>
                <c:pt idx="40878">
                  <c:v>-288.70650000000001</c:v>
                </c:pt>
                <c:pt idx="40879">
                  <c:v>-288.7045</c:v>
                </c:pt>
                <c:pt idx="40880">
                  <c:v>-288.70249999999999</c:v>
                </c:pt>
                <c:pt idx="40881">
                  <c:v>-288.70049999999998</c:v>
                </c:pt>
                <c:pt idx="40882">
                  <c:v>-288.69849999999997</c:v>
                </c:pt>
                <c:pt idx="40883">
                  <c:v>-288.69649999999996</c:v>
                </c:pt>
                <c:pt idx="40884">
                  <c:v>-288.69449999999995</c:v>
                </c:pt>
                <c:pt idx="40885">
                  <c:v>-288.6925</c:v>
                </c:pt>
                <c:pt idx="40886">
                  <c:v>-288.69049999999999</c:v>
                </c:pt>
                <c:pt idx="40887">
                  <c:v>-288.68849999999998</c:v>
                </c:pt>
                <c:pt idx="40888">
                  <c:v>-288.68649999999997</c:v>
                </c:pt>
                <c:pt idx="40889">
                  <c:v>-288.68449999999996</c:v>
                </c:pt>
                <c:pt idx="40890">
                  <c:v>-288.6825</c:v>
                </c:pt>
                <c:pt idx="40891">
                  <c:v>-288.68049999999999</c:v>
                </c:pt>
                <c:pt idx="40892">
                  <c:v>-288.67849999999999</c:v>
                </c:pt>
                <c:pt idx="40893">
                  <c:v>-288.67649999999998</c:v>
                </c:pt>
                <c:pt idx="40894">
                  <c:v>-288.67449999999997</c:v>
                </c:pt>
                <c:pt idx="40895">
                  <c:v>-288.67249999999996</c:v>
                </c:pt>
                <c:pt idx="40896">
                  <c:v>-288.67049999999995</c:v>
                </c:pt>
                <c:pt idx="40897">
                  <c:v>-288.66849999999999</c:v>
                </c:pt>
                <c:pt idx="40898">
                  <c:v>-288.66649999999998</c:v>
                </c:pt>
                <c:pt idx="40899">
                  <c:v>-288.66449999999998</c:v>
                </c:pt>
                <c:pt idx="40900">
                  <c:v>-288.66249999999997</c:v>
                </c:pt>
                <c:pt idx="40901">
                  <c:v>-288.66049999999996</c:v>
                </c:pt>
                <c:pt idx="40902">
                  <c:v>-288.6585</c:v>
                </c:pt>
                <c:pt idx="40903">
                  <c:v>-288.65649999999999</c:v>
                </c:pt>
                <c:pt idx="40904">
                  <c:v>-288.65449999999998</c:v>
                </c:pt>
                <c:pt idx="40905">
                  <c:v>-288.65249999999997</c:v>
                </c:pt>
                <c:pt idx="40906">
                  <c:v>-288.65049999999997</c:v>
                </c:pt>
                <c:pt idx="40907">
                  <c:v>-288.64850000000001</c:v>
                </c:pt>
                <c:pt idx="40908">
                  <c:v>-288.64649999999995</c:v>
                </c:pt>
                <c:pt idx="40909">
                  <c:v>-288.64449999999999</c:v>
                </c:pt>
                <c:pt idx="40910">
                  <c:v>-288.64249999999998</c:v>
                </c:pt>
                <c:pt idx="40911">
                  <c:v>-288.64049999999997</c:v>
                </c:pt>
                <c:pt idx="40912">
                  <c:v>-288.63849999999996</c:v>
                </c:pt>
                <c:pt idx="40913">
                  <c:v>-288.63649999999996</c:v>
                </c:pt>
                <c:pt idx="40914">
                  <c:v>-288.6345</c:v>
                </c:pt>
                <c:pt idx="40915">
                  <c:v>-288.63249999999999</c:v>
                </c:pt>
                <c:pt idx="40916">
                  <c:v>-288.63049999999998</c:v>
                </c:pt>
                <c:pt idx="40917">
                  <c:v>-288.62849999999997</c:v>
                </c:pt>
                <c:pt idx="40918">
                  <c:v>-288.62649999999996</c:v>
                </c:pt>
                <c:pt idx="40919">
                  <c:v>-288.62450000000001</c:v>
                </c:pt>
                <c:pt idx="40920">
                  <c:v>-288.62249999999995</c:v>
                </c:pt>
                <c:pt idx="40921">
                  <c:v>-288.62049999999999</c:v>
                </c:pt>
                <c:pt idx="40922">
                  <c:v>-288.61849999999998</c:v>
                </c:pt>
                <c:pt idx="40923">
                  <c:v>-288.61649999999997</c:v>
                </c:pt>
                <c:pt idx="40924">
                  <c:v>-288.61449999999996</c:v>
                </c:pt>
                <c:pt idx="40925">
                  <c:v>-288.61249999999995</c:v>
                </c:pt>
                <c:pt idx="40926">
                  <c:v>-288.6105</c:v>
                </c:pt>
                <c:pt idx="40927">
                  <c:v>-288.60849999999999</c:v>
                </c:pt>
                <c:pt idx="40928">
                  <c:v>-288.60649999999998</c:v>
                </c:pt>
                <c:pt idx="40929">
                  <c:v>-288.60449999999997</c:v>
                </c:pt>
                <c:pt idx="40930">
                  <c:v>-288.60249999999996</c:v>
                </c:pt>
                <c:pt idx="40931">
                  <c:v>-288.60050000000001</c:v>
                </c:pt>
                <c:pt idx="40932">
                  <c:v>-288.59849999999994</c:v>
                </c:pt>
                <c:pt idx="40933">
                  <c:v>-288.59649999999999</c:v>
                </c:pt>
                <c:pt idx="40934">
                  <c:v>-288.59449999999998</c:v>
                </c:pt>
                <c:pt idx="40935">
                  <c:v>-288.59249999999997</c:v>
                </c:pt>
                <c:pt idx="40936">
                  <c:v>-288.59049999999996</c:v>
                </c:pt>
                <c:pt idx="40937">
                  <c:v>-288.58849999999995</c:v>
                </c:pt>
                <c:pt idx="40938">
                  <c:v>-288.5865</c:v>
                </c:pt>
                <c:pt idx="40939">
                  <c:v>-288.58449999999999</c:v>
                </c:pt>
                <c:pt idx="40940">
                  <c:v>-288.58249999999998</c:v>
                </c:pt>
                <c:pt idx="40941">
                  <c:v>-288.58049999999997</c:v>
                </c:pt>
                <c:pt idx="40942">
                  <c:v>-288.57849999999996</c:v>
                </c:pt>
                <c:pt idx="40943">
                  <c:v>-288.57650000000001</c:v>
                </c:pt>
                <c:pt idx="40944">
                  <c:v>-288.57449999999994</c:v>
                </c:pt>
                <c:pt idx="40945">
                  <c:v>-288.57249999999999</c:v>
                </c:pt>
                <c:pt idx="40946">
                  <c:v>-288.57049999999998</c:v>
                </c:pt>
                <c:pt idx="40947">
                  <c:v>-288.56849999999997</c:v>
                </c:pt>
                <c:pt idx="40948">
                  <c:v>-288.56649999999996</c:v>
                </c:pt>
                <c:pt idx="40949">
                  <c:v>-288.56449999999995</c:v>
                </c:pt>
                <c:pt idx="40950">
                  <c:v>-288.5625</c:v>
                </c:pt>
                <c:pt idx="40951">
                  <c:v>-288.56049999999999</c:v>
                </c:pt>
                <c:pt idx="40952">
                  <c:v>-288.55849999999998</c:v>
                </c:pt>
                <c:pt idx="40953">
                  <c:v>-288.55649999999997</c:v>
                </c:pt>
                <c:pt idx="40954">
                  <c:v>-288.55449999999996</c:v>
                </c:pt>
                <c:pt idx="40955">
                  <c:v>-288.55250000000001</c:v>
                </c:pt>
                <c:pt idx="40956">
                  <c:v>-288.55049999999994</c:v>
                </c:pt>
                <c:pt idx="40957">
                  <c:v>-288.54849999999999</c:v>
                </c:pt>
                <c:pt idx="40958">
                  <c:v>-288.54649999999998</c:v>
                </c:pt>
                <c:pt idx="40959">
                  <c:v>-288.54449999999997</c:v>
                </c:pt>
                <c:pt idx="40960">
                  <c:v>-288.54249999999996</c:v>
                </c:pt>
                <c:pt idx="40961">
                  <c:v>-288.54049999999995</c:v>
                </c:pt>
                <c:pt idx="40962">
                  <c:v>-288.5385</c:v>
                </c:pt>
                <c:pt idx="40963">
                  <c:v>-288.53649999999999</c:v>
                </c:pt>
                <c:pt idx="40964">
                  <c:v>-288.53449999999998</c:v>
                </c:pt>
                <c:pt idx="40965">
                  <c:v>-288.53249999999997</c:v>
                </c:pt>
                <c:pt idx="40966">
                  <c:v>-288.53049999999996</c:v>
                </c:pt>
                <c:pt idx="40967">
                  <c:v>-288.52850000000001</c:v>
                </c:pt>
                <c:pt idx="40968">
                  <c:v>-288.52649999999994</c:v>
                </c:pt>
                <c:pt idx="40969">
                  <c:v>-288.52449999999999</c:v>
                </c:pt>
                <c:pt idx="40970">
                  <c:v>-288.52249999999998</c:v>
                </c:pt>
                <c:pt idx="40971">
                  <c:v>-288.52049999999997</c:v>
                </c:pt>
                <c:pt idx="40972">
                  <c:v>-288.51849999999996</c:v>
                </c:pt>
                <c:pt idx="40973">
                  <c:v>-288.51649999999995</c:v>
                </c:pt>
                <c:pt idx="40974">
                  <c:v>-288.5145</c:v>
                </c:pt>
                <c:pt idx="40975">
                  <c:v>-288.51249999999999</c:v>
                </c:pt>
                <c:pt idx="40976">
                  <c:v>-288.51049999999998</c:v>
                </c:pt>
                <c:pt idx="40977">
                  <c:v>-288.50849999999997</c:v>
                </c:pt>
                <c:pt idx="40978">
                  <c:v>-288.50649999999996</c:v>
                </c:pt>
                <c:pt idx="40979">
                  <c:v>-288.50450000000001</c:v>
                </c:pt>
                <c:pt idx="40980">
                  <c:v>-288.5025</c:v>
                </c:pt>
                <c:pt idx="40981">
                  <c:v>-288.50049999999999</c:v>
                </c:pt>
                <c:pt idx="40982">
                  <c:v>-288.49849999999998</c:v>
                </c:pt>
                <c:pt idx="40983">
                  <c:v>-288.49649999999997</c:v>
                </c:pt>
                <c:pt idx="40984">
                  <c:v>-288.49449999999996</c:v>
                </c:pt>
                <c:pt idx="40985">
                  <c:v>-288.49249999999995</c:v>
                </c:pt>
                <c:pt idx="40986">
                  <c:v>-288.4905</c:v>
                </c:pt>
                <c:pt idx="40987">
                  <c:v>-288.48849999999999</c:v>
                </c:pt>
                <c:pt idx="40988">
                  <c:v>-288.48649999999998</c:v>
                </c:pt>
                <c:pt idx="40989">
                  <c:v>-288.48449999999997</c:v>
                </c:pt>
                <c:pt idx="40990">
                  <c:v>-288.48249999999996</c:v>
                </c:pt>
                <c:pt idx="40991">
                  <c:v>-288.48050000000001</c:v>
                </c:pt>
                <c:pt idx="40992">
                  <c:v>-288.4785</c:v>
                </c:pt>
                <c:pt idx="40993">
                  <c:v>-288.47649999999999</c:v>
                </c:pt>
                <c:pt idx="40994">
                  <c:v>-288.47449999999998</c:v>
                </c:pt>
                <c:pt idx="40995">
                  <c:v>-288.47249999999997</c:v>
                </c:pt>
                <c:pt idx="40996">
                  <c:v>-288.47049999999996</c:v>
                </c:pt>
                <c:pt idx="40997">
                  <c:v>-288.46849999999995</c:v>
                </c:pt>
                <c:pt idx="40998">
                  <c:v>-288.4665</c:v>
                </c:pt>
                <c:pt idx="40999">
                  <c:v>-288.46449999999999</c:v>
                </c:pt>
                <c:pt idx="41000">
                  <c:v>-288.46249999999998</c:v>
                </c:pt>
                <c:pt idx="41001">
                  <c:v>-288.46049999999997</c:v>
                </c:pt>
                <c:pt idx="41002">
                  <c:v>-288.45849999999996</c:v>
                </c:pt>
                <c:pt idx="41003">
                  <c:v>-288.45650000000001</c:v>
                </c:pt>
                <c:pt idx="41004">
                  <c:v>-288.4545</c:v>
                </c:pt>
                <c:pt idx="41005">
                  <c:v>-288.45249999999999</c:v>
                </c:pt>
                <c:pt idx="41006">
                  <c:v>-288.45049999999998</c:v>
                </c:pt>
                <c:pt idx="41007">
                  <c:v>-288.44849999999997</c:v>
                </c:pt>
                <c:pt idx="41008">
                  <c:v>-288.44649999999996</c:v>
                </c:pt>
                <c:pt idx="41009">
                  <c:v>-288.44449999999995</c:v>
                </c:pt>
                <c:pt idx="41010">
                  <c:v>-288.4425</c:v>
                </c:pt>
                <c:pt idx="41011">
                  <c:v>-288.44049999999999</c:v>
                </c:pt>
                <c:pt idx="41012">
                  <c:v>-288.43849999999998</c:v>
                </c:pt>
                <c:pt idx="41013">
                  <c:v>-288.43649999999997</c:v>
                </c:pt>
                <c:pt idx="41014">
                  <c:v>-288.43449999999996</c:v>
                </c:pt>
                <c:pt idx="41015">
                  <c:v>-288.4325</c:v>
                </c:pt>
                <c:pt idx="41016">
                  <c:v>-288.43049999999999</c:v>
                </c:pt>
                <c:pt idx="41017">
                  <c:v>-288.42849999999999</c:v>
                </c:pt>
                <c:pt idx="41018">
                  <c:v>-288.42649999999998</c:v>
                </c:pt>
                <c:pt idx="41019">
                  <c:v>-288.42449999999997</c:v>
                </c:pt>
                <c:pt idx="41020">
                  <c:v>-288.42249999999996</c:v>
                </c:pt>
                <c:pt idx="41021">
                  <c:v>-288.42049999999995</c:v>
                </c:pt>
                <c:pt idx="41022">
                  <c:v>-288.41849999999999</c:v>
                </c:pt>
                <c:pt idx="41023">
                  <c:v>-288.41649999999998</c:v>
                </c:pt>
                <c:pt idx="41024">
                  <c:v>-288.41449999999998</c:v>
                </c:pt>
                <c:pt idx="41025">
                  <c:v>-288.41249999999997</c:v>
                </c:pt>
                <c:pt idx="41026">
                  <c:v>-288.41049999999996</c:v>
                </c:pt>
                <c:pt idx="41027">
                  <c:v>-288.4085</c:v>
                </c:pt>
                <c:pt idx="41028">
                  <c:v>-288.40649999999999</c:v>
                </c:pt>
                <c:pt idx="41029">
                  <c:v>-288.40449999999998</c:v>
                </c:pt>
                <c:pt idx="41030">
                  <c:v>-288.40249999999997</c:v>
                </c:pt>
                <c:pt idx="41031">
                  <c:v>-288.40049999999997</c:v>
                </c:pt>
                <c:pt idx="41032">
                  <c:v>-288.39850000000001</c:v>
                </c:pt>
                <c:pt idx="41033">
                  <c:v>-288.39649999999995</c:v>
                </c:pt>
                <c:pt idx="41034">
                  <c:v>-288.39449999999999</c:v>
                </c:pt>
                <c:pt idx="41035">
                  <c:v>-288.39249999999998</c:v>
                </c:pt>
                <c:pt idx="41036">
                  <c:v>-288.39049999999997</c:v>
                </c:pt>
                <c:pt idx="41037">
                  <c:v>-288.38849999999996</c:v>
                </c:pt>
                <c:pt idx="41038">
                  <c:v>-288.38649999999996</c:v>
                </c:pt>
                <c:pt idx="41039">
                  <c:v>-288.3845</c:v>
                </c:pt>
                <c:pt idx="41040">
                  <c:v>-288.38249999999999</c:v>
                </c:pt>
                <c:pt idx="41041">
                  <c:v>-288.38049999999998</c:v>
                </c:pt>
                <c:pt idx="41042">
                  <c:v>-288.37849999999997</c:v>
                </c:pt>
                <c:pt idx="41043">
                  <c:v>-288.37649999999996</c:v>
                </c:pt>
                <c:pt idx="41044">
                  <c:v>-288.37450000000001</c:v>
                </c:pt>
                <c:pt idx="41045">
                  <c:v>-288.37249999999995</c:v>
                </c:pt>
                <c:pt idx="41046">
                  <c:v>-288.37049999999999</c:v>
                </c:pt>
                <c:pt idx="41047">
                  <c:v>-288.36849999999998</c:v>
                </c:pt>
                <c:pt idx="41048">
                  <c:v>-288.36649999999997</c:v>
                </c:pt>
                <c:pt idx="41049">
                  <c:v>-288.36449999999996</c:v>
                </c:pt>
                <c:pt idx="41050">
                  <c:v>-288.36249999999995</c:v>
                </c:pt>
                <c:pt idx="41051">
                  <c:v>-288.3605</c:v>
                </c:pt>
                <c:pt idx="41052">
                  <c:v>-288.35849999999999</c:v>
                </c:pt>
                <c:pt idx="41053">
                  <c:v>-288.35649999999998</c:v>
                </c:pt>
                <c:pt idx="41054">
                  <c:v>-288.35449999999997</c:v>
                </c:pt>
                <c:pt idx="41055">
                  <c:v>-288.35249999999996</c:v>
                </c:pt>
                <c:pt idx="41056">
                  <c:v>-288.35050000000001</c:v>
                </c:pt>
                <c:pt idx="41057">
                  <c:v>-288.34849999999994</c:v>
                </c:pt>
                <c:pt idx="41058">
                  <c:v>-288.34649999999999</c:v>
                </c:pt>
                <c:pt idx="41059">
                  <c:v>-288.34449999999998</c:v>
                </c:pt>
                <c:pt idx="41060">
                  <c:v>-288.34249999999997</c:v>
                </c:pt>
                <c:pt idx="41061">
                  <c:v>-288.34049999999996</c:v>
                </c:pt>
                <c:pt idx="41062">
                  <c:v>-288.33849999999995</c:v>
                </c:pt>
                <c:pt idx="41063">
                  <c:v>-288.3365</c:v>
                </c:pt>
                <c:pt idx="41064">
                  <c:v>-288.33449999999999</c:v>
                </c:pt>
                <c:pt idx="41065">
                  <c:v>-288.33249999999998</c:v>
                </c:pt>
                <c:pt idx="41066">
                  <c:v>-288.33049999999997</c:v>
                </c:pt>
                <c:pt idx="41067">
                  <c:v>-288.32849999999996</c:v>
                </c:pt>
                <c:pt idx="41068">
                  <c:v>-288.32650000000001</c:v>
                </c:pt>
                <c:pt idx="41069">
                  <c:v>-288.32449999999994</c:v>
                </c:pt>
                <c:pt idx="41070">
                  <c:v>-288.32249999999999</c:v>
                </c:pt>
                <c:pt idx="41071">
                  <c:v>-288.32049999999998</c:v>
                </c:pt>
                <c:pt idx="41072">
                  <c:v>-288.31849999999997</c:v>
                </c:pt>
                <c:pt idx="41073">
                  <c:v>-288.31649999999996</c:v>
                </c:pt>
                <c:pt idx="41074">
                  <c:v>-288.31449999999995</c:v>
                </c:pt>
                <c:pt idx="41075">
                  <c:v>-288.3125</c:v>
                </c:pt>
                <c:pt idx="41076">
                  <c:v>-288.31049999999999</c:v>
                </c:pt>
                <c:pt idx="41077">
                  <c:v>-288.30849999999998</c:v>
                </c:pt>
                <c:pt idx="41078">
                  <c:v>-288.30649999999997</c:v>
                </c:pt>
                <c:pt idx="41079">
                  <c:v>-288.30449999999996</c:v>
                </c:pt>
                <c:pt idx="41080">
                  <c:v>-288.30250000000001</c:v>
                </c:pt>
                <c:pt idx="41081">
                  <c:v>-288.30049999999994</c:v>
                </c:pt>
                <c:pt idx="41082">
                  <c:v>-288.29849999999999</c:v>
                </c:pt>
                <c:pt idx="41083">
                  <c:v>-288.29649999999998</c:v>
                </c:pt>
                <c:pt idx="41084">
                  <c:v>-288.29449999999997</c:v>
                </c:pt>
                <c:pt idx="41085">
                  <c:v>-288.29249999999996</c:v>
                </c:pt>
                <c:pt idx="41086">
                  <c:v>-288.29049999999995</c:v>
                </c:pt>
                <c:pt idx="41087">
                  <c:v>-288.2885</c:v>
                </c:pt>
                <c:pt idx="41088">
                  <c:v>-288.28649999999999</c:v>
                </c:pt>
                <c:pt idx="41089">
                  <c:v>-288.28449999999998</c:v>
                </c:pt>
                <c:pt idx="41090">
                  <c:v>-288.28249999999997</c:v>
                </c:pt>
                <c:pt idx="41091">
                  <c:v>-288.28049999999996</c:v>
                </c:pt>
                <c:pt idx="41092">
                  <c:v>-288.27850000000001</c:v>
                </c:pt>
                <c:pt idx="41093">
                  <c:v>-288.27649999999994</c:v>
                </c:pt>
                <c:pt idx="41094">
                  <c:v>-288.27449999999999</c:v>
                </c:pt>
                <c:pt idx="41095">
                  <c:v>-288.27249999999998</c:v>
                </c:pt>
                <c:pt idx="41096">
                  <c:v>-288.27049999999997</c:v>
                </c:pt>
                <c:pt idx="41097">
                  <c:v>-288.26849999999996</c:v>
                </c:pt>
                <c:pt idx="41098">
                  <c:v>-288.26649999999995</c:v>
                </c:pt>
                <c:pt idx="41099">
                  <c:v>-288.2645</c:v>
                </c:pt>
                <c:pt idx="41100">
                  <c:v>-288.26249999999999</c:v>
                </c:pt>
                <c:pt idx="41101">
                  <c:v>-288.26049999999998</c:v>
                </c:pt>
                <c:pt idx="41102">
                  <c:v>-288.25849999999997</c:v>
                </c:pt>
                <c:pt idx="41103">
                  <c:v>-288.25649999999996</c:v>
                </c:pt>
                <c:pt idx="41104">
                  <c:v>-288.25450000000001</c:v>
                </c:pt>
                <c:pt idx="41105">
                  <c:v>-288.2525</c:v>
                </c:pt>
                <c:pt idx="41106">
                  <c:v>-288.25049999999999</c:v>
                </c:pt>
                <c:pt idx="41107">
                  <c:v>-288.24849999999998</c:v>
                </c:pt>
                <c:pt idx="41108">
                  <c:v>-288.24649999999997</c:v>
                </c:pt>
                <c:pt idx="41109">
                  <c:v>-288.24449999999996</c:v>
                </c:pt>
                <c:pt idx="41110">
                  <c:v>-288.24249999999995</c:v>
                </c:pt>
                <c:pt idx="41111">
                  <c:v>-288.2405</c:v>
                </c:pt>
                <c:pt idx="41112">
                  <c:v>-288.23849999999999</c:v>
                </c:pt>
                <c:pt idx="41113">
                  <c:v>-288.23649999999998</c:v>
                </c:pt>
                <c:pt idx="41114">
                  <c:v>-288.23449999999997</c:v>
                </c:pt>
                <c:pt idx="41115">
                  <c:v>-288.23249999999996</c:v>
                </c:pt>
                <c:pt idx="41116">
                  <c:v>-288.23050000000001</c:v>
                </c:pt>
                <c:pt idx="41117">
                  <c:v>-288.2285</c:v>
                </c:pt>
                <c:pt idx="41118">
                  <c:v>-288.22649999999999</c:v>
                </c:pt>
                <c:pt idx="41119">
                  <c:v>-288.22449999999998</c:v>
                </c:pt>
                <c:pt idx="41120">
                  <c:v>-288.22249999999997</c:v>
                </c:pt>
                <c:pt idx="41121">
                  <c:v>-288.22049999999996</c:v>
                </c:pt>
                <c:pt idx="41122">
                  <c:v>-288.21849999999995</c:v>
                </c:pt>
                <c:pt idx="41123">
                  <c:v>-288.2165</c:v>
                </c:pt>
                <c:pt idx="41124">
                  <c:v>-288.21449999999999</c:v>
                </c:pt>
                <c:pt idx="41125">
                  <c:v>-288.21249999999998</c:v>
                </c:pt>
                <c:pt idx="41126">
                  <c:v>-288.21049999999997</c:v>
                </c:pt>
                <c:pt idx="41127">
                  <c:v>-288.20849999999996</c:v>
                </c:pt>
                <c:pt idx="41128">
                  <c:v>-288.20650000000001</c:v>
                </c:pt>
                <c:pt idx="41129">
                  <c:v>-288.2045</c:v>
                </c:pt>
                <c:pt idx="41130">
                  <c:v>-288.20249999999999</c:v>
                </c:pt>
                <c:pt idx="41131">
                  <c:v>-288.20049999999998</c:v>
                </c:pt>
                <c:pt idx="41132">
                  <c:v>-288.19849999999997</c:v>
                </c:pt>
                <c:pt idx="41133">
                  <c:v>-288.19649999999996</c:v>
                </c:pt>
                <c:pt idx="41134">
                  <c:v>-288.19449999999995</c:v>
                </c:pt>
                <c:pt idx="41135">
                  <c:v>-288.1925</c:v>
                </c:pt>
                <c:pt idx="41136">
                  <c:v>-288.19049999999999</c:v>
                </c:pt>
                <c:pt idx="41137">
                  <c:v>-288.18849999999998</c:v>
                </c:pt>
                <c:pt idx="41138">
                  <c:v>-288.18649999999997</c:v>
                </c:pt>
                <c:pt idx="41139">
                  <c:v>-288.18449999999996</c:v>
                </c:pt>
                <c:pt idx="41140">
                  <c:v>-288.1825</c:v>
                </c:pt>
                <c:pt idx="41141">
                  <c:v>-288.18049999999999</c:v>
                </c:pt>
                <c:pt idx="41142">
                  <c:v>-288.17849999999999</c:v>
                </c:pt>
                <c:pt idx="41143">
                  <c:v>-288.17649999999998</c:v>
                </c:pt>
                <c:pt idx="41144">
                  <c:v>-288.17449999999997</c:v>
                </c:pt>
                <c:pt idx="41145">
                  <c:v>-288.17249999999996</c:v>
                </c:pt>
                <c:pt idx="41146">
                  <c:v>-288.17049999999995</c:v>
                </c:pt>
                <c:pt idx="41147">
                  <c:v>-288.16849999999999</c:v>
                </c:pt>
                <c:pt idx="41148">
                  <c:v>-288.16649999999998</c:v>
                </c:pt>
                <c:pt idx="41149">
                  <c:v>-288.16449999999998</c:v>
                </c:pt>
                <c:pt idx="41150">
                  <c:v>-288.16249999999997</c:v>
                </c:pt>
                <c:pt idx="41151">
                  <c:v>-288.16049999999996</c:v>
                </c:pt>
                <c:pt idx="41152">
                  <c:v>-288.1585</c:v>
                </c:pt>
                <c:pt idx="41153">
                  <c:v>-288.15649999999999</c:v>
                </c:pt>
                <c:pt idx="41154">
                  <c:v>-288.15449999999998</c:v>
                </c:pt>
                <c:pt idx="41155">
                  <c:v>-288.15249999999997</c:v>
                </c:pt>
                <c:pt idx="41156">
                  <c:v>-288.15049999999997</c:v>
                </c:pt>
                <c:pt idx="41157">
                  <c:v>-288.14850000000001</c:v>
                </c:pt>
                <c:pt idx="41158">
                  <c:v>-288.14649999999995</c:v>
                </c:pt>
                <c:pt idx="41159">
                  <c:v>-288.14449999999999</c:v>
                </c:pt>
                <c:pt idx="41160">
                  <c:v>-288.14249999999998</c:v>
                </c:pt>
                <c:pt idx="41161">
                  <c:v>-288.14049999999997</c:v>
                </c:pt>
                <c:pt idx="41162">
                  <c:v>-288.13849999999996</c:v>
                </c:pt>
                <c:pt idx="41163">
                  <c:v>-288.13649999999996</c:v>
                </c:pt>
                <c:pt idx="41164">
                  <c:v>-288.1345</c:v>
                </c:pt>
                <c:pt idx="41165">
                  <c:v>-288.13249999999999</c:v>
                </c:pt>
                <c:pt idx="41166">
                  <c:v>-288.13049999999998</c:v>
                </c:pt>
                <c:pt idx="41167">
                  <c:v>-288.12849999999997</c:v>
                </c:pt>
                <c:pt idx="41168">
                  <c:v>-288.12649999999996</c:v>
                </c:pt>
                <c:pt idx="41169">
                  <c:v>-288.12450000000001</c:v>
                </c:pt>
                <c:pt idx="41170">
                  <c:v>-288.12249999999995</c:v>
                </c:pt>
                <c:pt idx="41171">
                  <c:v>-288.12049999999999</c:v>
                </c:pt>
                <c:pt idx="41172">
                  <c:v>-288.11849999999998</c:v>
                </c:pt>
                <c:pt idx="41173">
                  <c:v>-288.11649999999997</c:v>
                </c:pt>
                <c:pt idx="41174">
                  <c:v>-288.11449999999996</c:v>
                </c:pt>
                <c:pt idx="41175">
                  <c:v>-288.11249999999995</c:v>
                </c:pt>
                <c:pt idx="41176">
                  <c:v>-288.1105</c:v>
                </c:pt>
                <c:pt idx="41177">
                  <c:v>-288.10849999999999</c:v>
                </c:pt>
                <c:pt idx="41178">
                  <c:v>-288.10649999999998</c:v>
                </c:pt>
                <c:pt idx="41179">
                  <c:v>-288.10449999999997</c:v>
                </c:pt>
                <c:pt idx="41180">
                  <c:v>-288.10249999999996</c:v>
                </c:pt>
                <c:pt idx="41181">
                  <c:v>-288.10050000000001</c:v>
                </c:pt>
                <c:pt idx="41182">
                  <c:v>-288.09849999999994</c:v>
                </c:pt>
                <c:pt idx="41183">
                  <c:v>-288.09649999999999</c:v>
                </c:pt>
                <c:pt idx="41184">
                  <c:v>-288.09449999999998</c:v>
                </c:pt>
                <c:pt idx="41185">
                  <c:v>-288.09249999999997</c:v>
                </c:pt>
                <c:pt idx="41186">
                  <c:v>-288.09049999999996</c:v>
                </c:pt>
                <c:pt idx="41187">
                  <c:v>-288.08849999999995</c:v>
                </c:pt>
                <c:pt idx="41188">
                  <c:v>-288.0865</c:v>
                </c:pt>
                <c:pt idx="41189">
                  <c:v>-288.08449999999999</c:v>
                </c:pt>
                <c:pt idx="41190">
                  <c:v>-288.08249999999998</c:v>
                </c:pt>
                <c:pt idx="41191">
                  <c:v>-288.08049999999997</c:v>
                </c:pt>
                <c:pt idx="41192">
                  <c:v>-288.07849999999996</c:v>
                </c:pt>
                <c:pt idx="41193">
                  <c:v>-288.07650000000001</c:v>
                </c:pt>
                <c:pt idx="41194">
                  <c:v>-288.07449999999994</c:v>
                </c:pt>
                <c:pt idx="41195">
                  <c:v>-288.07249999999999</c:v>
                </c:pt>
                <c:pt idx="41196">
                  <c:v>-288.07049999999998</c:v>
                </c:pt>
                <c:pt idx="41197">
                  <c:v>-288.06849999999997</c:v>
                </c:pt>
                <c:pt idx="41198">
                  <c:v>-288.06649999999996</c:v>
                </c:pt>
                <c:pt idx="41199">
                  <c:v>-288.06449999999995</c:v>
                </c:pt>
                <c:pt idx="41200">
                  <c:v>-288.0625</c:v>
                </c:pt>
                <c:pt idx="41201">
                  <c:v>-288.06049999999999</c:v>
                </c:pt>
                <c:pt idx="41202">
                  <c:v>-288.05849999999998</c:v>
                </c:pt>
                <c:pt idx="41203">
                  <c:v>-288.05649999999997</c:v>
                </c:pt>
                <c:pt idx="41204">
                  <c:v>-288.05449999999996</c:v>
                </c:pt>
                <c:pt idx="41205">
                  <c:v>-288.05250000000001</c:v>
                </c:pt>
                <c:pt idx="41206">
                  <c:v>-288.05049999999994</c:v>
                </c:pt>
                <c:pt idx="41207">
                  <c:v>-288.04849999999999</c:v>
                </c:pt>
                <c:pt idx="41208">
                  <c:v>-288.04649999999998</c:v>
                </c:pt>
                <c:pt idx="41209">
                  <c:v>-288.04449999999997</c:v>
                </c:pt>
                <c:pt idx="41210">
                  <c:v>-288.04249999999996</c:v>
                </c:pt>
                <c:pt idx="41211">
                  <c:v>-288.04049999999995</c:v>
                </c:pt>
                <c:pt idx="41212">
                  <c:v>-288.0385</c:v>
                </c:pt>
                <c:pt idx="41213">
                  <c:v>-288.03649999999999</c:v>
                </c:pt>
                <c:pt idx="41214">
                  <c:v>-288.03449999999998</c:v>
                </c:pt>
                <c:pt idx="41215">
                  <c:v>-288.03249999999997</c:v>
                </c:pt>
                <c:pt idx="41216">
                  <c:v>-288.03049999999996</c:v>
                </c:pt>
                <c:pt idx="41217">
                  <c:v>-288.02850000000001</c:v>
                </c:pt>
                <c:pt idx="41218">
                  <c:v>-288.02649999999994</c:v>
                </c:pt>
                <c:pt idx="41219">
                  <c:v>-288.02449999999999</c:v>
                </c:pt>
                <c:pt idx="41220">
                  <c:v>-288.02249999999998</c:v>
                </c:pt>
                <c:pt idx="41221">
                  <c:v>-288.02049999999997</c:v>
                </c:pt>
                <c:pt idx="41222">
                  <c:v>-288.01849999999996</c:v>
                </c:pt>
                <c:pt idx="41223">
                  <c:v>-288.01649999999995</c:v>
                </c:pt>
                <c:pt idx="41224">
                  <c:v>-288.0145</c:v>
                </c:pt>
                <c:pt idx="41225">
                  <c:v>-288.01249999999999</c:v>
                </c:pt>
                <c:pt idx="41226">
                  <c:v>-288.01049999999998</c:v>
                </c:pt>
                <c:pt idx="41227">
                  <c:v>-288.00849999999997</c:v>
                </c:pt>
                <c:pt idx="41228">
                  <c:v>-288.00649999999996</c:v>
                </c:pt>
                <c:pt idx="41229">
                  <c:v>-288.00450000000001</c:v>
                </c:pt>
                <c:pt idx="41230">
                  <c:v>-288.0025</c:v>
                </c:pt>
                <c:pt idx="41231">
                  <c:v>-288.00049999999999</c:v>
                </c:pt>
                <c:pt idx="41232">
                  <c:v>-287.99849999999998</c:v>
                </c:pt>
                <c:pt idx="41233">
                  <c:v>-287.99649999999997</c:v>
                </c:pt>
                <c:pt idx="41234">
                  <c:v>-287.99449999999996</c:v>
                </c:pt>
                <c:pt idx="41235">
                  <c:v>-287.99249999999995</c:v>
                </c:pt>
                <c:pt idx="41236">
                  <c:v>-287.9905</c:v>
                </c:pt>
                <c:pt idx="41237">
                  <c:v>-287.98849999999999</c:v>
                </c:pt>
                <c:pt idx="41238">
                  <c:v>-287.98649999999998</c:v>
                </c:pt>
                <c:pt idx="41239">
                  <c:v>-287.98449999999997</c:v>
                </c:pt>
                <c:pt idx="41240">
                  <c:v>-287.98249999999996</c:v>
                </c:pt>
                <c:pt idx="41241">
                  <c:v>-287.98050000000001</c:v>
                </c:pt>
                <c:pt idx="41242">
                  <c:v>-287.9785</c:v>
                </c:pt>
                <c:pt idx="41243">
                  <c:v>-287.97649999999999</c:v>
                </c:pt>
                <c:pt idx="41244">
                  <c:v>-287.97449999999998</c:v>
                </c:pt>
                <c:pt idx="41245">
                  <c:v>-287.97249999999997</c:v>
                </c:pt>
                <c:pt idx="41246">
                  <c:v>-287.97049999999996</c:v>
                </c:pt>
                <c:pt idx="41247">
                  <c:v>-287.96849999999995</c:v>
                </c:pt>
                <c:pt idx="41248">
                  <c:v>-287.9665</c:v>
                </c:pt>
                <c:pt idx="41249">
                  <c:v>-287.96449999999999</c:v>
                </c:pt>
                <c:pt idx="41250">
                  <c:v>-287.96249999999998</c:v>
                </c:pt>
                <c:pt idx="41251">
                  <c:v>-287.96049999999997</c:v>
                </c:pt>
                <c:pt idx="41252">
                  <c:v>-287.95849999999996</c:v>
                </c:pt>
                <c:pt idx="41253">
                  <c:v>-287.95650000000001</c:v>
                </c:pt>
                <c:pt idx="41254">
                  <c:v>-287.9545</c:v>
                </c:pt>
                <c:pt idx="41255">
                  <c:v>-287.95249999999999</c:v>
                </c:pt>
                <c:pt idx="41256">
                  <c:v>-287.95049999999998</c:v>
                </c:pt>
                <c:pt idx="41257">
                  <c:v>-287.94849999999997</c:v>
                </c:pt>
                <c:pt idx="41258">
                  <c:v>-287.94649999999996</c:v>
                </c:pt>
                <c:pt idx="41259">
                  <c:v>-287.94449999999995</c:v>
                </c:pt>
                <c:pt idx="41260">
                  <c:v>-287.9425</c:v>
                </c:pt>
                <c:pt idx="41261">
                  <c:v>-287.94049999999999</c:v>
                </c:pt>
                <c:pt idx="41262">
                  <c:v>-287.93849999999998</c:v>
                </c:pt>
                <c:pt idx="41263">
                  <c:v>-287.93649999999997</c:v>
                </c:pt>
                <c:pt idx="41264">
                  <c:v>-287.93449999999996</c:v>
                </c:pt>
                <c:pt idx="41265">
                  <c:v>-287.9325</c:v>
                </c:pt>
                <c:pt idx="41266">
                  <c:v>-287.93049999999999</c:v>
                </c:pt>
                <c:pt idx="41267">
                  <c:v>-287.92849999999999</c:v>
                </c:pt>
                <c:pt idx="41268">
                  <c:v>-287.92649999999998</c:v>
                </c:pt>
                <c:pt idx="41269">
                  <c:v>-287.92449999999997</c:v>
                </c:pt>
                <c:pt idx="41270">
                  <c:v>-287.92249999999996</c:v>
                </c:pt>
                <c:pt idx="41271">
                  <c:v>-287.92049999999995</c:v>
                </c:pt>
                <c:pt idx="41272">
                  <c:v>-287.91849999999999</c:v>
                </c:pt>
                <c:pt idx="41273">
                  <c:v>-287.91649999999998</c:v>
                </c:pt>
                <c:pt idx="41274">
                  <c:v>-287.91449999999998</c:v>
                </c:pt>
                <c:pt idx="41275">
                  <c:v>-287.91249999999997</c:v>
                </c:pt>
                <c:pt idx="41276">
                  <c:v>-287.91049999999996</c:v>
                </c:pt>
                <c:pt idx="41277">
                  <c:v>-287.9085</c:v>
                </c:pt>
                <c:pt idx="41278">
                  <c:v>-287.90649999999999</c:v>
                </c:pt>
                <c:pt idx="41279">
                  <c:v>-287.90449999999998</c:v>
                </c:pt>
                <c:pt idx="41280">
                  <c:v>-287.90249999999997</c:v>
                </c:pt>
                <c:pt idx="41281">
                  <c:v>-287.90049999999997</c:v>
                </c:pt>
                <c:pt idx="41282">
                  <c:v>-287.89850000000001</c:v>
                </c:pt>
                <c:pt idx="41283">
                  <c:v>-287.89649999999995</c:v>
                </c:pt>
                <c:pt idx="41284">
                  <c:v>-287.89449999999999</c:v>
                </c:pt>
                <c:pt idx="41285">
                  <c:v>-287.89249999999998</c:v>
                </c:pt>
                <c:pt idx="41286">
                  <c:v>-287.89049999999997</c:v>
                </c:pt>
                <c:pt idx="41287">
                  <c:v>-287.88849999999996</c:v>
                </c:pt>
                <c:pt idx="41288">
                  <c:v>-287.88649999999996</c:v>
                </c:pt>
                <c:pt idx="41289">
                  <c:v>-287.8845</c:v>
                </c:pt>
                <c:pt idx="41290">
                  <c:v>-287.88249999999999</c:v>
                </c:pt>
                <c:pt idx="41291">
                  <c:v>-287.88049999999998</c:v>
                </c:pt>
                <c:pt idx="41292">
                  <c:v>-287.87849999999997</c:v>
                </c:pt>
                <c:pt idx="41293">
                  <c:v>-287.87649999999996</c:v>
                </c:pt>
                <c:pt idx="41294">
                  <c:v>-287.87450000000001</c:v>
                </c:pt>
                <c:pt idx="41295">
                  <c:v>-287.87249999999995</c:v>
                </c:pt>
                <c:pt idx="41296">
                  <c:v>-287.87049999999999</c:v>
                </c:pt>
                <c:pt idx="41297">
                  <c:v>-287.86849999999998</c:v>
                </c:pt>
                <c:pt idx="41298">
                  <c:v>-287.86649999999997</c:v>
                </c:pt>
                <c:pt idx="41299">
                  <c:v>-287.86449999999996</c:v>
                </c:pt>
                <c:pt idx="41300">
                  <c:v>-287.86249999999995</c:v>
                </c:pt>
                <c:pt idx="41301">
                  <c:v>-287.8605</c:v>
                </c:pt>
                <c:pt idx="41302">
                  <c:v>-287.85849999999999</c:v>
                </c:pt>
                <c:pt idx="41303">
                  <c:v>-287.85649999999998</c:v>
                </c:pt>
                <c:pt idx="41304">
                  <c:v>-287.85449999999997</c:v>
                </c:pt>
                <c:pt idx="41305">
                  <c:v>-287.85249999999996</c:v>
                </c:pt>
                <c:pt idx="41306">
                  <c:v>-287.85050000000001</c:v>
                </c:pt>
                <c:pt idx="41307">
                  <c:v>-287.84849999999994</c:v>
                </c:pt>
                <c:pt idx="41308">
                  <c:v>-287.84649999999999</c:v>
                </c:pt>
                <c:pt idx="41309">
                  <c:v>-287.84449999999998</c:v>
                </c:pt>
                <c:pt idx="41310">
                  <c:v>-287.84249999999997</c:v>
                </c:pt>
                <c:pt idx="41311">
                  <c:v>-287.84049999999996</c:v>
                </c:pt>
                <c:pt idx="41312">
                  <c:v>-287.83849999999995</c:v>
                </c:pt>
                <c:pt idx="41313">
                  <c:v>-287.8365</c:v>
                </c:pt>
                <c:pt idx="41314">
                  <c:v>-287.83449999999999</c:v>
                </c:pt>
                <c:pt idx="41315">
                  <c:v>-287.83249999999998</c:v>
                </c:pt>
                <c:pt idx="41316">
                  <c:v>-287.83049999999997</c:v>
                </c:pt>
                <c:pt idx="41317">
                  <c:v>-287.82849999999996</c:v>
                </c:pt>
                <c:pt idx="41318">
                  <c:v>-287.82650000000001</c:v>
                </c:pt>
                <c:pt idx="41319">
                  <c:v>-287.82449999999994</c:v>
                </c:pt>
                <c:pt idx="41320">
                  <c:v>-287.82249999999999</c:v>
                </c:pt>
                <c:pt idx="41321">
                  <c:v>-287.82049999999998</c:v>
                </c:pt>
                <c:pt idx="41322">
                  <c:v>-287.81849999999997</c:v>
                </c:pt>
                <c:pt idx="41323">
                  <c:v>-287.81649999999996</c:v>
                </c:pt>
                <c:pt idx="41324">
                  <c:v>-287.81449999999995</c:v>
                </c:pt>
                <c:pt idx="41325">
                  <c:v>-287.8125</c:v>
                </c:pt>
                <c:pt idx="41326">
                  <c:v>-287.81049999999999</c:v>
                </c:pt>
                <c:pt idx="41327">
                  <c:v>-287.80849999999998</c:v>
                </c:pt>
                <c:pt idx="41328">
                  <c:v>-287.80649999999997</c:v>
                </c:pt>
                <c:pt idx="41329">
                  <c:v>-287.80449999999996</c:v>
                </c:pt>
                <c:pt idx="41330">
                  <c:v>-287.80250000000001</c:v>
                </c:pt>
                <c:pt idx="41331">
                  <c:v>-287.80049999999994</c:v>
                </c:pt>
                <c:pt idx="41332">
                  <c:v>-287.79849999999999</c:v>
                </c:pt>
                <c:pt idx="41333">
                  <c:v>-287.79649999999998</c:v>
                </c:pt>
                <c:pt idx="41334">
                  <c:v>-287.79449999999997</c:v>
                </c:pt>
                <c:pt idx="41335">
                  <c:v>-287.79249999999996</c:v>
                </c:pt>
                <c:pt idx="41336">
                  <c:v>-287.79049999999995</c:v>
                </c:pt>
                <c:pt idx="41337">
                  <c:v>-287.7885</c:v>
                </c:pt>
                <c:pt idx="41338">
                  <c:v>-287.78649999999999</c:v>
                </c:pt>
                <c:pt idx="41339">
                  <c:v>-287.78449999999998</c:v>
                </c:pt>
                <c:pt idx="41340">
                  <c:v>-287.78249999999997</c:v>
                </c:pt>
                <c:pt idx="41341">
                  <c:v>-287.78049999999996</c:v>
                </c:pt>
                <c:pt idx="41342">
                  <c:v>-287.77850000000001</c:v>
                </c:pt>
                <c:pt idx="41343">
                  <c:v>-287.77649999999994</c:v>
                </c:pt>
                <c:pt idx="41344">
                  <c:v>-287.77449999999999</c:v>
                </c:pt>
                <c:pt idx="41345">
                  <c:v>-287.77249999999998</c:v>
                </c:pt>
                <c:pt idx="41346">
                  <c:v>-287.77049999999997</c:v>
                </c:pt>
                <c:pt idx="41347">
                  <c:v>-287.76849999999996</c:v>
                </c:pt>
                <c:pt idx="41348">
                  <c:v>-287.76649999999995</c:v>
                </c:pt>
                <c:pt idx="41349">
                  <c:v>-287.7645</c:v>
                </c:pt>
                <c:pt idx="41350">
                  <c:v>-287.76249999999999</c:v>
                </c:pt>
                <c:pt idx="41351">
                  <c:v>-287.76049999999998</c:v>
                </c:pt>
                <c:pt idx="41352">
                  <c:v>-287.75849999999997</c:v>
                </c:pt>
                <c:pt idx="41353">
                  <c:v>-287.75649999999996</c:v>
                </c:pt>
                <c:pt idx="41354">
                  <c:v>-287.75450000000001</c:v>
                </c:pt>
                <c:pt idx="41355">
                  <c:v>-287.7525</c:v>
                </c:pt>
                <c:pt idx="41356">
                  <c:v>-287.75049999999999</c:v>
                </c:pt>
                <c:pt idx="41357">
                  <c:v>-287.74849999999998</c:v>
                </c:pt>
                <c:pt idx="41358">
                  <c:v>-287.74649999999997</c:v>
                </c:pt>
                <c:pt idx="41359">
                  <c:v>-287.74449999999996</c:v>
                </c:pt>
                <c:pt idx="41360">
                  <c:v>-287.74249999999995</c:v>
                </c:pt>
                <c:pt idx="41361">
                  <c:v>-287.7405</c:v>
                </c:pt>
                <c:pt idx="41362">
                  <c:v>-287.73849999999999</c:v>
                </c:pt>
                <c:pt idx="41363">
                  <c:v>-287.73649999999998</c:v>
                </c:pt>
                <c:pt idx="41364">
                  <c:v>-287.73449999999997</c:v>
                </c:pt>
                <c:pt idx="41365">
                  <c:v>-287.73249999999996</c:v>
                </c:pt>
                <c:pt idx="41366">
                  <c:v>-287.73050000000001</c:v>
                </c:pt>
                <c:pt idx="41367">
                  <c:v>-287.7285</c:v>
                </c:pt>
                <c:pt idx="41368">
                  <c:v>-287.72649999999999</c:v>
                </c:pt>
                <c:pt idx="41369">
                  <c:v>-287.72449999999998</c:v>
                </c:pt>
                <c:pt idx="41370">
                  <c:v>-287.72249999999997</c:v>
                </c:pt>
                <c:pt idx="41371">
                  <c:v>-287.72049999999996</c:v>
                </c:pt>
                <c:pt idx="41372">
                  <c:v>-287.71849999999995</c:v>
                </c:pt>
                <c:pt idx="41373">
                  <c:v>-287.7165</c:v>
                </c:pt>
                <c:pt idx="41374">
                  <c:v>-287.71449999999999</c:v>
                </c:pt>
                <c:pt idx="41375">
                  <c:v>-287.71249999999998</c:v>
                </c:pt>
                <c:pt idx="41376">
                  <c:v>-287.71049999999997</c:v>
                </c:pt>
                <c:pt idx="41377">
                  <c:v>-287.70849999999996</c:v>
                </c:pt>
                <c:pt idx="41378">
                  <c:v>-287.70650000000001</c:v>
                </c:pt>
                <c:pt idx="41379">
                  <c:v>-287.7045</c:v>
                </c:pt>
                <c:pt idx="41380">
                  <c:v>-287.70249999999999</c:v>
                </c:pt>
                <c:pt idx="41381">
                  <c:v>-287.70049999999998</c:v>
                </c:pt>
                <c:pt idx="41382">
                  <c:v>-287.69849999999997</c:v>
                </c:pt>
                <c:pt idx="41383">
                  <c:v>-287.69649999999996</c:v>
                </c:pt>
                <c:pt idx="41384">
                  <c:v>-287.69449999999995</c:v>
                </c:pt>
                <c:pt idx="41385">
                  <c:v>-287.6925</c:v>
                </c:pt>
                <c:pt idx="41386">
                  <c:v>-287.69049999999999</c:v>
                </c:pt>
                <c:pt idx="41387">
                  <c:v>-287.68849999999998</c:v>
                </c:pt>
                <c:pt idx="41388">
                  <c:v>-287.68649999999997</c:v>
                </c:pt>
                <c:pt idx="41389">
                  <c:v>-287.68449999999996</c:v>
                </c:pt>
                <c:pt idx="41390">
                  <c:v>-287.6825</c:v>
                </c:pt>
                <c:pt idx="41391">
                  <c:v>-287.68049999999999</c:v>
                </c:pt>
                <c:pt idx="41392">
                  <c:v>-287.67849999999999</c:v>
                </c:pt>
                <c:pt idx="41393">
                  <c:v>-287.67649999999998</c:v>
                </c:pt>
                <c:pt idx="41394">
                  <c:v>-287.67449999999997</c:v>
                </c:pt>
                <c:pt idx="41395">
                  <c:v>-287.67249999999996</c:v>
                </c:pt>
                <c:pt idx="41396">
                  <c:v>-287.67049999999995</c:v>
                </c:pt>
                <c:pt idx="41397">
                  <c:v>-287.66849999999999</c:v>
                </c:pt>
                <c:pt idx="41398">
                  <c:v>-287.66649999999998</c:v>
                </c:pt>
                <c:pt idx="41399">
                  <c:v>-287.66449999999998</c:v>
                </c:pt>
                <c:pt idx="41400">
                  <c:v>-287.66249999999997</c:v>
                </c:pt>
                <c:pt idx="41401">
                  <c:v>-287.66049999999996</c:v>
                </c:pt>
                <c:pt idx="41402">
                  <c:v>-287.6585</c:v>
                </c:pt>
                <c:pt idx="41403">
                  <c:v>-287.65649999999999</c:v>
                </c:pt>
                <c:pt idx="41404">
                  <c:v>-287.65449999999998</c:v>
                </c:pt>
                <c:pt idx="41405">
                  <c:v>-287.65249999999997</c:v>
                </c:pt>
                <c:pt idx="41406">
                  <c:v>-287.65049999999997</c:v>
                </c:pt>
                <c:pt idx="41407">
                  <c:v>-287.64850000000001</c:v>
                </c:pt>
                <c:pt idx="41408">
                  <c:v>-287.64649999999995</c:v>
                </c:pt>
                <c:pt idx="41409">
                  <c:v>-287.64449999999999</c:v>
                </c:pt>
                <c:pt idx="41410">
                  <c:v>-287.64249999999998</c:v>
                </c:pt>
                <c:pt idx="41411">
                  <c:v>-287.64049999999997</c:v>
                </c:pt>
                <c:pt idx="41412">
                  <c:v>-287.63849999999996</c:v>
                </c:pt>
                <c:pt idx="41413">
                  <c:v>-287.63649999999996</c:v>
                </c:pt>
                <c:pt idx="41414">
                  <c:v>-287.6345</c:v>
                </c:pt>
                <c:pt idx="41415">
                  <c:v>-287.63249999999999</c:v>
                </c:pt>
                <c:pt idx="41416">
                  <c:v>-287.63049999999998</c:v>
                </c:pt>
                <c:pt idx="41417">
                  <c:v>-287.62849999999997</c:v>
                </c:pt>
                <c:pt idx="41418">
                  <c:v>-287.62649999999996</c:v>
                </c:pt>
                <c:pt idx="41419">
                  <c:v>-287.62450000000001</c:v>
                </c:pt>
                <c:pt idx="41420">
                  <c:v>-287.62249999999995</c:v>
                </c:pt>
                <c:pt idx="41421">
                  <c:v>-287.62049999999999</c:v>
                </c:pt>
                <c:pt idx="41422">
                  <c:v>-287.61849999999998</c:v>
                </c:pt>
                <c:pt idx="41423">
                  <c:v>-287.61649999999997</c:v>
                </c:pt>
                <c:pt idx="41424">
                  <c:v>-287.61449999999996</c:v>
                </c:pt>
                <c:pt idx="41425">
                  <c:v>-287.61249999999995</c:v>
                </c:pt>
                <c:pt idx="41426">
                  <c:v>-287.6105</c:v>
                </c:pt>
                <c:pt idx="41427">
                  <c:v>-287.60849999999999</c:v>
                </c:pt>
                <c:pt idx="41428">
                  <c:v>-287.60649999999998</c:v>
                </c:pt>
                <c:pt idx="41429">
                  <c:v>-287.60449999999997</c:v>
                </c:pt>
                <c:pt idx="41430">
                  <c:v>-287.60249999999996</c:v>
                </c:pt>
                <c:pt idx="41431">
                  <c:v>-287.60050000000001</c:v>
                </c:pt>
                <c:pt idx="41432">
                  <c:v>-287.59849999999994</c:v>
                </c:pt>
                <c:pt idx="41433">
                  <c:v>-287.59649999999999</c:v>
                </c:pt>
                <c:pt idx="41434">
                  <c:v>-287.59449999999998</c:v>
                </c:pt>
                <c:pt idx="41435">
                  <c:v>-287.59249999999997</c:v>
                </c:pt>
                <c:pt idx="41436">
                  <c:v>-287.59049999999996</c:v>
                </c:pt>
                <c:pt idx="41437">
                  <c:v>-287.58849999999995</c:v>
                </c:pt>
                <c:pt idx="41438">
                  <c:v>-287.5865</c:v>
                </c:pt>
                <c:pt idx="41439">
                  <c:v>-287.58449999999999</c:v>
                </c:pt>
                <c:pt idx="41440">
                  <c:v>-287.58249999999998</c:v>
                </c:pt>
                <c:pt idx="41441">
                  <c:v>-287.58049999999997</c:v>
                </c:pt>
                <c:pt idx="41442">
                  <c:v>-287.57849999999996</c:v>
                </c:pt>
                <c:pt idx="41443">
                  <c:v>-287.57650000000001</c:v>
                </c:pt>
                <c:pt idx="41444">
                  <c:v>-287.57449999999994</c:v>
                </c:pt>
                <c:pt idx="41445">
                  <c:v>-287.57249999999999</c:v>
                </c:pt>
                <c:pt idx="41446">
                  <c:v>-287.57049999999998</c:v>
                </c:pt>
                <c:pt idx="41447">
                  <c:v>-287.56849999999997</c:v>
                </c:pt>
                <c:pt idx="41448">
                  <c:v>-287.56649999999996</c:v>
                </c:pt>
                <c:pt idx="41449">
                  <c:v>-287.56449999999995</c:v>
                </c:pt>
                <c:pt idx="41450">
                  <c:v>-287.5625</c:v>
                </c:pt>
                <c:pt idx="41451">
                  <c:v>-287.56049999999999</c:v>
                </c:pt>
                <c:pt idx="41452">
                  <c:v>-287.55849999999998</c:v>
                </c:pt>
                <c:pt idx="41453">
                  <c:v>-287.55649999999997</c:v>
                </c:pt>
                <c:pt idx="41454">
                  <c:v>-287.55449999999996</c:v>
                </c:pt>
                <c:pt idx="41455">
                  <c:v>-287.55250000000001</c:v>
                </c:pt>
                <c:pt idx="41456">
                  <c:v>-287.55049999999994</c:v>
                </c:pt>
                <c:pt idx="41457">
                  <c:v>-287.54849999999999</c:v>
                </c:pt>
                <c:pt idx="41458">
                  <c:v>-287.54649999999998</c:v>
                </c:pt>
                <c:pt idx="41459">
                  <c:v>-287.54449999999997</c:v>
                </c:pt>
                <c:pt idx="41460">
                  <c:v>-287.54249999999996</c:v>
                </c:pt>
                <c:pt idx="41461">
                  <c:v>-287.54049999999995</c:v>
                </c:pt>
                <c:pt idx="41462">
                  <c:v>-287.5385</c:v>
                </c:pt>
                <c:pt idx="41463">
                  <c:v>-287.53649999999999</c:v>
                </c:pt>
                <c:pt idx="41464">
                  <c:v>-287.53449999999998</c:v>
                </c:pt>
                <c:pt idx="41465">
                  <c:v>-287.53249999999997</c:v>
                </c:pt>
                <c:pt idx="41466">
                  <c:v>-287.53049999999996</c:v>
                </c:pt>
                <c:pt idx="41467">
                  <c:v>-287.52850000000001</c:v>
                </c:pt>
                <c:pt idx="41468">
                  <c:v>-287.52649999999994</c:v>
                </c:pt>
                <c:pt idx="41469">
                  <c:v>-287.52449999999999</c:v>
                </c:pt>
                <c:pt idx="41470">
                  <c:v>-287.52249999999998</c:v>
                </c:pt>
                <c:pt idx="41471">
                  <c:v>-287.52049999999997</c:v>
                </c:pt>
                <c:pt idx="41472">
                  <c:v>-287.51849999999996</c:v>
                </c:pt>
                <c:pt idx="41473">
                  <c:v>-287.51649999999995</c:v>
                </c:pt>
                <c:pt idx="41474">
                  <c:v>-287.5145</c:v>
                </c:pt>
                <c:pt idx="41475">
                  <c:v>-287.51249999999999</c:v>
                </c:pt>
                <c:pt idx="41476">
                  <c:v>-287.51049999999998</c:v>
                </c:pt>
                <c:pt idx="41477">
                  <c:v>-287.50849999999997</c:v>
                </c:pt>
                <c:pt idx="41478">
                  <c:v>-287.50649999999996</c:v>
                </c:pt>
                <c:pt idx="41479">
                  <c:v>-287.50450000000001</c:v>
                </c:pt>
                <c:pt idx="41480">
                  <c:v>-287.5025</c:v>
                </c:pt>
                <c:pt idx="41481">
                  <c:v>-287.50049999999999</c:v>
                </c:pt>
                <c:pt idx="41482">
                  <c:v>-287.49849999999998</c:v>
                </c:pt>
                <c:pt idx="41483">
                  <c:v>-287.49649999999997</c:v>
                </c:pt>
                <c:pt idx="41484">
                  <c:v>-287.49449999999996</c:v>
                </c:pt>
                <c:pt idx="41485">
                  <c:v>-287.49249999999995</c:v>
                </c:pt>
                <c:pt idx="41486">
                  <c:v>-287.4905</c:v>
                </c:pt>
                <c:pt idx="41487">
                  <c:v>-287.48849999999999</c:v>
                </c:pt>
                <c:pt idx="41488">
                  <c:v>-287.48649999999998</c:v>
                </c:pt>
                <c:pt idx="41489">
                  <c:v>-287.48449999999997</c:v>
                </c:pt>
                <c:pt idx="41490">
                  <c:v>-287.48249999999996</c:v>
                </c:pt>
                <c:pt idx="41491">
                  <c:v>-287.48050000000001</c:v>
                </c:pt>
                <c:pt idx="41492">
                  <c:v>-287.4785</c:v>
                </c:pt>
                <c:pt idx="41493">
                  <c:v>-287.47649999999999</c:v>
                </c:pt>
                <c:pt idx="41494">
                  <c:v>-287.47449999999998</c:v>
                </c:pt>
                <c:pt idx="41495">
                  <c:v>-287.47249999999997</c:v>
                </c:pt>
                <c:pt idx="41496">
                  <c:v>-287.47049999999996</c:v>
                </c:pt>
                <c:pt idx="41497">
                  <c:v>-287.46849999999995</c:v>
                </c:pt>
                <c:pt idx="41498">
                  <c:v>-287.4665</c:v>
                </c:pt>
                <c:pt idx="41499">
                  <c:v>-287.46449999999999</c:v>
                </c:pt>
                <c:pt idx="41500">
                  <c:v>-287.46249999999998</c:v>
                </c:pt>
                <c:pt idx="41501">
                  <c:v>-287.46049999999997</c:v>
                </c:pt>
                <c:pt idx="41502">
                  <c:v>-287.45849999999996</c:v>
                </c:pt>
                <c:pt idx="41503">
                  <c:v>-287.45650000000001</c:v>
                </c:pt>
                <c:pt idx="41504">
                  <c:v>-287.4545</c:v>
                </c:pt>
                <c:pt idx="41505">
                  <c:v>-287.45249999999999</c:v>
                </c:pt>
                <c:pt idx="41506">
                  <c:v>-287.45049999999998</c:v>
                </c:pt>
                <c:pt idx="41507">
                  <c:v>-287.44849999999997</c:v>
                </c:pt>
                <c:pt idx="41508">
                  <c:v>-287.44649999999996</c:v>
                </c:pt>
                <c:pt idx="41509">
                  <c:v>-287.44449999999995</c:v>
                </c:pt>
                <c:pt idx="41510">
                  <c:v>-287.4425</c:v>
                </c:pt>
                <c:pt idx="41511">
                  <c:v>-287.44049999999999</c:v>
                </c:pt>
                <c:pt idx="41512">
                  <c:v>-287.43849999999998</c:v>
                </c:pt>
                <c:pt idx="41513">
                  <c:v>-287.43649999999997</c:v>
                </c:pt>
                <c:pt idx="41514">
                  <c:v>-287.43449999999996</c:v>
                </c:pt>
                <c:pt idx="41515">
                  <c:v>-287.4325</c:v>
                </c:pt>
                <c:pt idx="41516">
                  <c:v>-287.43049999999999</c:v>
                </c:pt>
                <c:pt idx="41517">
                  <c:v>-287.42849999999999</c:v>
                </c:pt>
                <c:pt idx="41518">
                  <c:v>-287.42649999999998</c:v>
                </c:pt>
                <c:pt idx="41519">
                  <c:v>-287.42449999999997</c:v>
                </c:pt>
                <c:pt idx="41520">
                  <c:v>-287.42249999999996</c:v>
                </c:pt>
                <c:pt idx="41521">
                  <c:v>-287.42049999999995</c:v>
                </c:pt>
                <c:pt idx="41522">
                  <c:v>-287.41849999999999</c:v>
                </c:pt>
                <c:pt idx="41523">
                  <c:v>-287.41649999999998</c:v>
                </c:pt>
                <c:pt idx="41524">
                  <c:v>-287.41449999999998</c:v>
                </c:pt>
                <c:pt idx="41525">
                  <c:v>-287.41249999999997</c:v>
                </c:pt>
                <c:pt idx="41526">
                  <c:v>-287.41049999999996</c:v>
                </c:pt>
                <c:pt idx="41527">
                  <c:v>-287.4085</c:v>
                </c:pt>
                <c:pt idx="41528">
                  <c:v>-287.40649999999999</c:v>
                </c:pt>
                <c:pt idx="41529">
                  <c:v>-287.40449999999998</c:v>
                </c:pt>
                <c:pt idx="41530">
                  <c:v>-287.40249999999997</c:v>
                </c:pt>
                <c:pt idx="41531">
                  <c:v>-287.40049999999997</c:v>
                </c:pt>
                <c:pt idx="41532">
                  <c:v>-287.39850000000001</c:v>
                </c:pt>
                <c:pt idx="41533">
                  <c:v>-287.39649999999995</c:v>
                </c:pt>
                <c:pt idx="41534">
                  <c:v>-287.39449999999999</c:v>
                </c:pt>
                <c:pt idx="41535">
                  <c:v>-287.39249999999998</c:v>
                </c:pt>
                <c:pt idx="41536">
                  <c:v>-287.39049999999997</c:v>
                </c:pt>
                <c:pt idx="41537">
                  <c:v>-287.38849999999996</c:v>
                </c:pt>
                <c:pt idx="41538">
                  <c:v>-287.38649999999996</c:v>
                </c:pt>
                <c:pt idx="41539">
                  <c:v>-287.3845</c:v>
                </c:pt>
                <c:pt idx="41540">
                  <c:v>-287.38249999999999</c:v>
                </c:pt>
                <c:pt idx="41541">
                  <c:v>-287.38049999999998</c:v>
                </c:pt>
                <c:pt idx="41542">
                  <c:v>-287.37849999999997</c:v>
                </c:pt>
                <c:pt idx="41543">
                  <c:v>-287.37649999999996</c:v>
                </c:pt>
                <c:pt idx="41544">
                  <c:v>-287.37450000000001</c:v>
                </c:pt>
                <c:pt idx="41545">
                  <c:v>-287.37249999999995</c:v>
                </c:pt>
                <c:pt idx="41546">
                  <c:v>-287.37049999999999</c:v>
                </c:pt>
                <c:pt idx="41547">
                  <c:v>-287.36849999999998</c:v>
                </c:pt>
                <c:pt idx="41548">
                  <c:v>-287.36649999999997</c:v>
                </c:pt>
                <c:pt idx="41549">
                  <c:v>-287.36449999999996</c:v>
                </c:pt>
                <c:pt idx="41550">
                  <c:v>-287.36249999999995</c:v>
                </c:pt>
                <c:pt idx="41551">
                  <c:v>-287.3605</c:v>
                </c:pt>
                <c:pt idx="41552">
                  <c:v>-287.35849999999999</c:v>
                </c:pt>
                <c:pt idx="41553">
                  <c:v>-287.35649999999998</c:v>
                </c:pt>
                <c:pt idx="41554">
                  <c:v>-287.35449999999997</c:v>
                </c:pt>
                <c:pt idx="41555">
                  <c:v>-287.35249999999996</c:v>
                </c:pt>
                <c:pt idx="41556">
                  <c:v>-287.35050000000001</c:v>
                </c:pt>
                <c:pt idx="41557">
                  <c:v>-287.34849999999994</c:v>
                </c:pt>
                <c:pt idx="41558">
                  <c:v>-287.34649999999999</c:v>
                </c:pt>
                <c:pt idx="41559">
                  <c:v>-287.34449999999998</c:v>
                </c:pt>
                <c:pt idx="41560">
                  <c:v>-287.34249999999997</c:v>
                </c:pt>
                <c:pt idx="41561">
                  <c:v>-287.34049999999996</c:v>
                </c:pt>
                <c:pt idx="41562">
                  <c:v>-287.33849999999995</c:v>
                </c:pt>
                <c:pt idx="41563">
                  <c:v>-287.3365</c:v>
                </c:pt>
                <c:pt idx="41564">
                  <c:v>-287.33449999999999</c:v>
                </c:pt>
                <c:pt idx="41565">
                  <c:v>-287.33249999999998</c:v>
                </c:pt>
                <c:pt idx="41566">
                  <c:v>-287.33049999999997</c:v>
                </c:pt>
                <c:pt idx="41567">
                  <c:v>-287.32849999999996</c:v>
                </c:pt>
                <c:pt idx="41568">
                  <c:v>-287.32650000000001</c:v>
                </c:pt>
                <c:pt idx="41569">
                  <c:v>-287.32449999999994</c:v>
                </c:pt>
                <c:pt idx="41570">
                  <c:v>-287.32249999999999</c:v>
                </c:pt>
                <c:pt idx="41571">
                  <c:v>-287.32049999999998</c:v>
                </c:pt>
                <c:pt idx="41572">
                  <c:v>-287.31849999999997</c:v>
                </c:pt>
                <c:pt idx="41573">
                  <c:v>-287.31649999999996</c:v>
                </c:pt>
                <c:pt idx="41574">
                  <c:v>-287.31449999999995</c:v>
                </c:pt>
                <c:pt idx="41575">
                  <c:v>-287.3125</c:v>
                </c:pt>
                <c:pt idx="41576">
                  <c:v>-287.31049999999999</c:v>
                </c:pt>
                <c:pt idx="41577">
                  <c:v>-287.30849999999998</c:v>
                </c:pt>
                <c:pt idx="41578">
                  <c:v>-287.30649999999997</c:v>
                </c:pt>
                <c:pt idx="41579">
                  <c:v>-287.30449999999996</c:v>
                </c:pt>
                <c:pt idx="41580">
                  <c:v>-287.30250000000001</c:v>
                </c:pt>
                <c:pt idx="41581">
                  <c:v>-287.30049999999994</c:v>
                </c:pt>
                <c:pt idx="41582">
                  <c:v>-287.29849999999999</c:v>
                </c:pt>
                <c:pt idx="41583">
                  <c:v>-287.29649999999998</c:v>
                </c:pt>
                <c:pt idx="41584">
                  <c:v>-287.29449999999997</c:v>
                </c:pt>
                <c:pt idx="41585">
                  <c:v>-287.29249999999996</c:v>
                </c:pt>
                <c:pt idx="41586">
                  <c:v>-287.29049999999995</c:v>
                </c:pt>
                <c:pt idx="41587">
                  <c:v>-287.2885</c:v>
                </c:pt>
                <c:pt idx="41588">
                  <c:v>-287.28649999999999</c:v>
                </c:pt>
                <c:pt idx="41589">
                  <c:v>-287.28449999999998</c:v>
                </c:pt>
                <c:pt idx="41590">
                  <c:v>-287.28249999999997</c:v>
                </c:pt>
                <c:pt idx="41591">
                  <c:v>-287.28049999999996</c:v>
                </c:pt>
                <c:pt idx="41592">
                  <c:v>-287.27850000000001</c:v>
                </c:pt>
                <c:pt idx="41593">
                  <c:v>-287.27649999999994</c:v>
                </c:pt>
                <c:pt idx="41594">
                  <c:v>-287.27449999999999</c:v>
                </c:pt>
                <c:pt idx="41595">
                  <c:v>-287.27249999999998</c:v>
                </c:pt>
                <c:pt idx="41596">
                  <c:v>-287.27049999999997</c:v>
                </c:pt>
                <c:pt idx="41597">
                  <c:v>-287.26849999999996</c:v>
                </c:pt>
                <c:pt idx="41598">
                  <c:v>-287.26649999999995</c:v>
                </c:pt>
                <c:pt idx="41599">
                  <c:v>-287.2645</c:v>
                </c:pt>
                <c:pt idx="41600">
                  <c:v>-287.26249999999999</c:v>
                </c:pt>
                <c:pt idx="41601">
                  <c:v>-287.26049999999998</c:v>
                </c:pt>
                <c:pt idx="41602">
                  <c:v>-287.25849999999997</c:v>
                </c:pt>
                <c:pt idx="41603">
                  <c:v>-287.25649999999996</c:v>
                </c:pt>
                <c:pt idx="41604">
                  <c:v>-287.25450000000001</c:v>
                </c:pt>
                <c:pt idx="41605">
                  <c:v>-287.2525</c:v>
                </c:pt>
                <c:pt idx="41606">
                  <c:v>-287.25049999999999</c:v>
                </c:pt>
                <c:pt idx="41607">
                  <c:v>-287.24849999999998</c:v>
                </c:pt>
                <c:pt idx="41608">
                  <c:v>-287.24649999999997</c:v>
                </c:pt>
                <c:pt idx="41609">
                  <c:v>-287.24449999999996</c:v>
                </c:pt>
                <c:pt idx="41610">
                  <c:v>-287.24249999999995</c:v>
                </c:pt>
                <c:pt idx="41611">
                  <c:v>-287.2405</c:v>
                </c:pt>
                <c:pt idx="41612">
                  <c:v>-287.23849999999999</c:v>
                </c:pt>
                <c:pt idx="41613">
                  <c:v>-287.23649999999998</c:v>
                </c:pt>
                <c:pt idx="41614">
                  <c:v>-287.23449999999997</c:v>
                </c:pt>
                <c:pt idx="41615">
                  <c:v>-287.23249999999996</c:v>
                </c:pt>
                <c:pt idx="41616">
                  <c:v>-287.23050000000001</c:v>
                </c:pt>
                <c:pt idx="41617">
                  <c:v>-287.2285</c:v>
                </c:pt>
                <c:pt idx="41618">
                  <c:v>-287.22649999999999</c:v>
                </c:pt>
                <c:pt idx="41619">
                  <c:v>-287.22449999999998</c:v>
                </c:pt>
                <c:pt idx="41620">
                  <c:v>-287.22249999999997</c:v>
                </c:pt>
                <c:pt idx="41621">
                  <c:v>-287.22049999999996</c:v>
                </c:pt>
                <c:pt idx="41622">
                  <c:v>-287.21849999999995</c:v>
                </c:pt>
                <c:pt idx="41623">
                  <c:v>-287.2165</c:v>
                </c:pt>
                <c:pt idx="41624">
                  <c:v>-287.21449999999999</c:v>
                </c:pt>
                <c:pt idx="41625">
                  <c:v>-287.21249999999998</c:v>
                </c:pt>
                <c:pt idx="41626">
                  <c:v>-287.21049999999997</c:v>
                </c:pt>
                <c:pt idx="41627">
                  <c:v>-287.20849999999996</c:v>
                </c:pt>
                <c:pt idx="41628">
                  <c:v>-287.20650000000001</c:v>
                </c:pt>
                <c:pt idx="41629">
                  <c:v>-287.2045</c:v>
                </c:pt>
                <c:pt idx="41630">
                  <c:v>-287.20249999999999</c:v>
                </c:pt>
                <c:pt idx="41631">
                  <c:v>-287.20049999999998</c:v>
                </c:pt>
                <c:pt idx="41632">
                  <c:v>-287.19849999999997</c:v>
                </c:pt>
                <c:pt idx="41633">
                  <c:v>-287.19649999999996</c:v>
                </c:pt>
                <c:pt idx="41634">
                  <c:v>-287.19449999999995</c:v>
                </c:pt>
                <c:pt idx="41635">
                  <c:v>-287.1925</c:v>
                </c:pt>
                <c:pt idx="41636">
                  <c:v>-287.19049999999999</c:v>
                </c:pt>
                <c:pt idx="41637">
                  <c:v>-287.18849999999998</c:v>
                </c:pt>
                <c:pt idx="41638">
                  <c:v>-287.18649999999997</c:v>
                </c:pt>
                <c:pt idx="41639">
                  <c:v>-287.18449999999996</c:v>
                </c:pt>
                <c:pt idx="41640">
                  <c:v>-287.1825</c:v>
                </c:pt>
                <c:pt idx="41641">
                  <c:v>-287.18049999999999</c:v>
                </c:pt>
                <c:pt idx="41642">
                  <c:v>-287.17849999999999</c:v>
                </c:pt>
                <c:pt idx="41643">
                  <c:v>-287.17649999999998</c:v>
                </c:pt>
                <c:pt idx="41644">
                  <c:v>-287.17449999999997</c:v>
                </c:pt>
                <c:pt idx="41645">
                  <c:v>-287.17249999999996</c:v>
                </c:pt>
                <c:pt idx="41646">
                  <c:v>-287.17049999999995</c:v>
                </c:pt>
                <c:pt idx="41647">
                  <c:v>-287.16849999999999</c:v>
                </c:pt>
                <c:pt idx="41648">
                  <c:v>-287.16649999999998</c:v>
                </c:pt>
                <c:pt idx="41649">
                  <c:v>-287.16449999999998</c:v>
                </c:pt>
                <c:pt idx="41650">
                  <c:v>-287.16249999999997</c:v>
                </c:pt>
                <c:pt idx="41651">
                  <c:v>-287.16049999999996</c:v>
                </c:pt>
                <c:pt idx="41652">
                  <c:v>-287.1585</c:v>
                </c:pt>
                <c:pt idx="41653">
                  <c:v>-287.15649999999999</c:v>
                </c:pt>
                <c:pt idx="41654">
                  <c:v>-287.15449999999998</c:v>
                </c:pt>
                <c:pt idx="41655">
                  <c:v>-287.15249999999997</c:v>
                </c:pt>
                <c:pt idx="41656">
                  <c:v>-287.15049999999997</c:v>
                </c:pt>
                <c:pt idx="41657">
                  <c:v>-287.14850000000001</c:v>
                </c:pt>
                <c:pt idx="41658">
                  <c:v>-287.14649999999995</c:v>
                </c:pt>
                <c:pt idx="41659">
                  <c:v>-287.14449999999999</c:v>
                </c:pt>
                <c:pt idx="41660">
                  <c:v>-287.14249999999998</c:v>
                </c:pt>
                <c:pt idx="41661">
                  <c:v>-287.14049999999997</c:v>
                </c:pt>
                <c:pt idx="41662">
                  <c:v>-287.13849999999996</c:v>
                </c:pt>
                <c:pt idx="41663">
                  <c:v>-287.13649999999996</c:v>
                </c:pt>
                <c:pt idx="41664">
                  <c:v>-287.1345</c:v>
                </c:pt>
                <c:pt idx="41665">
                  <c:v>-287.13249999999999</c:v>
                </c:pt>
                <c:pt idx="41666">
                  <c:v>-287.13049999999998</c:v>
                </c:pt>
                <c:pt idx="41667">
                  <c:v>-287.12849999999997</c:v>
                </c:pt>
                <c:pt idx="41668">
                  <c:v>-287.12649999999996</c:v>
                </c:pt>
                <c:pt idx="41669">
                  <c:v>-287.12450000000001</c:v>
                </c:pt>
                <c:pt idx="41670">
                  <c:v>-287.12249999999995</c:v>
                </c:pt>
                <c:pt idx="41671">
                  <c:v>-287.12049999999999</c:v>
                </c:pt>
                <c:pt idx="41672">
                  <c:v>-287.11849999999998</c:v>
                </c:pt>
                <c:pt idx="41673">
                  <c:v>-287.11649999999997</c:v>
                </c:pt>
                <c:pt idx="41674">
                  <c:v>-287.11449999999996</c:v>
                </c:pt>
                <c:pt idx="41675">
                  <c:v>-287.11249999999995</c:v>
                </c:pt>
                <c:pt idx="41676">
                  <c:v>-287.1105</c:v>
                </c:pt>
                <c:pt idx="41677">
                  <c:v>-287.10849999999999</c:v>
                </c:pt>
                <c:pt idx="41678">
                  <c:v>-287.10649999999998</c:v>
                </c:pt>
                <c:pt idx="41679">
                  <c:v>-287.10449999999997</c:v>
                </c:pt>
                <c:pt idx="41680">
                  <c:v>-287.10249999999996</c:v>
                </c:pt>
                <c:pt idx="41681">
                  <c:v>-287.10050000000001</c:v>
                </c:pt>
                <c:pt idx="41682">
                  <c:v>-287.09849999999994</c:v>
                </c:pt>
                <c:pt idx="41683">
                  <c:v>-287.09649999999999</c:v>
                </c:pt>
                <c:pt idx="41684">
                  <c:v>-287.09449999999998</c:v>
                </c:pt>
                <c:pt idx="41685">
                  <c:v>-287.09249999999997</c:v>
                </c:pt>
                <c:pt idx="41686">
                  <c:v>-287.09049999999996</c:v>
                </c:pt>
                <c:pt idx="41687">
                  <c:v>-287.08849999999995</c:v>
                </c:pt>
                <c:pt idx="41688">
                  <c:v>-287.0865</c:v>
                </c:pt>
                <c:pt idx="41689">
                  <c:v>-287.08449999999999</c:v>
                </c:pt>
                <c:pt idx="41690">
                  <c:v>-287.08249999999998</c:v>
                </c:pt>
                <c:pt idx="41691">
                  <c:v>-287.08049999999997</c:v>
                </c:pt>
                <c:pt idx="41692">
                  <c:v>-287.07849999999996</c:v>
                </c:pt>
                <c:pt idx="41693">
                  <c:v>-287.07650000000001</c:v>
                </c:pt>
                <c:pt idx="41694">
                  <c:v>-287.07449999999994</c:v>
                </c:pt>
                <c:pt idx="41695">
                  <c:v>-287.07249999999999</c:v>
                </c:pt>
                <c:pt idx="41696">
                  <c:v>-287.07049999999998</c:v>
                </c:pt>
                <c:pt idx="41697">
                  <c:v>-287.06849999999997</c:v>
                </c:pt>
                <c:pt idx="41698">
                  <c:v>-287.06649999999996</c:v>
                </c:pt>
                <c:pt idx="41699">
                  <c:v>-287.06449999999995</c:v>
                </c:pt>
                <c:pt idx="41700">
                  <c:v>-287.0625</c:v>
                </c:pt>
                <c:pt idx="41701">
                  <c:v>-287.06049999999999</c:v>
                </c:pt>
                <c:pt idx="41702">
                  <c:v>-287.05849999999998</c:v>
                </c:pt>
                <c:pt idx="41703">
                  <c:v>-287.05649999999997</c:v>
                </c:pt>
                <c:pt idx="41704">
                  <c:v>-287.05449999999996</c:v>
                </c:pt>
                <c:pt idx="41705">
                  <c:v>-287.05250000000001</c:v>
                </c:pt>
                <c:pt idx="41706">
                  <c:v>-287.05049999999994</c:v>
                </c:pt>
                <c:pt idx="41707">
                  <c:v>-287.04849999999999</c:v>
                </c:pt>
                <c:pt idx="41708">
                  <c:v>-287.04649999999998</c:v>
                </c:pt>
                <c:pt idx="41709">
                  <c:v>-287.04449999999997</c:v>
                </c:pt>
                <c:pt idx="41710">
                  <c:v>-287.04249999999996</c:v>
                </c:pt>
                <c:pt idx="41711">
                  <c:v>-287.04049999999995</c:v>
                </c:pt>
                <c:pt idx="41712">
                  <c:v>-287.0385</c:v>
                </c:pt>
                <c:pt idx="41713">
                  <c:v>-287.03649999999999</c:v>
                </c:pt>
                <c:pt idx="41714">
                  <c:v>-287.03449999999998</c:v>
                </c:pt>
                <c:pt idx="41715">
                  <c:v>-287.03249999999997</c:v>
                </c:pt>
                <c:pt idx="41716">
                  <c:v>-287.03049999999996</c:v>
                </c:pt>
                <c:pt idx="41717">
                  <c:v>-287.02850000000001</c:v>
                </c:pt>
                <c:pt idx="41718">
                  <c:v>-287.02649999999994</c:v>
                </c:pt>
                <c:pt idx="41719">
                  <c:v>-287.02449999999999</c:v>
                </c:pt>
                <c:pt idx="41720">
                  <c:v>-287.02249999999998</c:v>
                </c:pt>
                <c:pt idx="41721">
                  <c:v>-287.02049999999997</c:v>
                </c:pt>
                <c:pt idx="41722">
                  <c:v>-287.01849999999996</c:v>
                </c:pt>
                <c:pt idx="41723">
                  <c:v>-287.01649999999995</c:v>
                </c:pt>
                <c:pt idx="41724">
                  <c:v>-287.0145</c:v>
                </c:pt>
                <c:pt idx="41725">
                  <c:v>-287.01249999999999</c:v>
                </c:pt>
                <c:pt idx="41726">
                  <c:v>-287.01049999999998</c:v>
                </c:pt>
                <c:pt idx="41727">
                  <c:v>-287.00849999999997</c:v>
                </c:pt>
                <c:pt idx="41728">
                  <c:v>-287.00649999999996</c:v>
                </c:pt>
                <c:pt idx="41729">
                  <c:v>-287.00450000000001</c:v>
                </c:pt>
                <c:pt idx="41730">
                  <c:v>-287.0025</c:v>
                </c:pt>
                <c:pt idx="41731">
                  <c:v>-287.00049999999999</c:v>
                </c:pt>
                <c:pt idx="41732">
                  <c:v>-286.99849999999998</c:v>
                </c:pt>
                <c:pt idx="41733">
                  <c:v>-286.99649999999997</c:v>
                </c:pt>
                <c:pt idx="41734">
                  <c:v>-286.99449999999996</c:v>
                </c:pt>
                <c:pt idx="41735">
                  <c:v>-286.99249999999995</c:v>
                </c:pt>
                <c:pt idx="41736">
                  <c:v>-286.9905</c:v>
                </c:pt>
                <c:pt idx="41737">
                  <c:v>-286.98849999999999</c:v>
                </c:pt>
                <c:pt idx="41738">
                  <c:v>-286.98649999999998</c:v>
                </c:pt>
                <c:pt idx="41739">
                  <c:v>-286.98449999999997</c:v>
                </c:pt>
                <c:pt idx="41740">
                  <c:v>-286.98249999999996</c:v>
                </c:pt>
                <c:pt idx="41741">
                  <c:v>-286.98050000000001</c:v>
                </c:pt>
                <c:pt idx="41742">
                  <c:v>-286.9785</c:v>
                </c:pt>
                <c:pt idx="41743">
                  <c:v>-286.97649999999999</c:v>
                </c:pt>
                <c:pt idx="41744">
                  <c:v>-286.97449999999998</c:v>
                </c:pt>
                <c:pt idx="41745">
                  <c:v>-286.97249999999997</c:v>
                </c:pt>
                <c:pt idx="41746">
                  <c:v>-286.97049999999996</c:v>
                </c:pt>
                <c:pt idx="41747">
                  <c:v>-286.96849999999995</c:v>
                </c:pt>
                <c:pt idx="41748">
                  <c:v>-286.9665</c:v>
                </c:pt>
                <c:pt idx="41749">
                  <c:v>-286.96449999999999</c:v>
                </c:pt>
                <c:pt idx="41750">
                  <c:v>-286.96249999999998</c:v>
                </c:pt>
                <c:pt idx="41751">
                  <c:v>-286.96049999999997</c:v>
                </c:pt>
                <c:pt idx="41752">
                  <c:v>-286.95849999999996</c:v>
                </c:pt>
                <c:pt idx="41753">
                  <c:v>-286.95650000000001</c:v>
                </c:pt>
                <c:pt idx="41754">
                  <c:v>-286.9545</c:v>
                </c:pt>
                <c:pt idx="41755">
                  <c:v>-286.95249999999999</c:v>
                </c:pt>
                <c:pt idx="41756">
                  <c:v>-286.95049999999998</c:v>
                </c:pt>
                <c:pt idx="41757">
                  <c:v>-286.94849999999997</c:v>
                </c:pt>
                <c:pt idx="41758">
                  <c:v>-286.94649999999996</c:v>
                </c:pt>
                <c:pt idx="41759">
                  <c:v>-286.94449999999995</c:v>
                </c:pt>
                <c:pt idx="41760">
                  <c:v>-286.9425</c:v>
                </c:pt>
                <c:pt idx="41761">
                  <c:v>-286.94049999999999</c:v>
                </c:pt>
                <c:pt idx="41762">
                  <c:v>-286.93849999999998</c:v>
                </c:pt>
                <c:pt idx="41763">
                  <c:v>-286.93649999999997</c:v>
                </c:pt>
                <c:pt idx="41764">
                  <c:v>-286.93449999999996</c:v>
                </c:pt>
                <c:pt idx="41765">
                  <c:v>-286.9325</c:v>
                </c:pt>
                <c:pt idx="41766">
                  <c:v>-286.93049999999999</c:v>
                </c:pt>
                <c:pt idx="41767">
                  <c:v>-286.92849999999999</c:v>
                </c:pt>
                <c:pt idx="41768">
                  <c:v>-286.92649999999998</c:v>
                </c:pt>
                <c:pt idx="41769">
                  <c:v>-286.92449999999997</c:v>
                </c:pt>
                <c:pt idx="41770">
                  <c:v>-286.92249999999996</c:v>
                </c:pt>
                <c:pt idx="41771">
                  <c:v>-286.92049999999995</c:v>
                </c:pt>
                <c:pt idx="41772">
                  <c:v>-286.91849999999999</c:v>
                </c:pt>
                <c:pt idx="41773">
                  <c:v>-286.91649999999998</c:v>
                </c:pt>
                <c:pt idx="41774">
                  <c:v>-286.91449999999998</c:v>
                </c:pt>
                <c:pt idx="41775">
                  <c:v>-286.91249999999997</c:v>
                </c:pt>
                <c:pt idx="41776">
                  <c:v>-286.91049999999996</c:v>
                </c:pt>
                <c:pt idx="41777">
                  <c:v>-286.9085</c:v>
                </c:pt>
                <c:pt idx="41778">
                  <c:v>-286.90649999999999</c:v>
                </c:pt>
                <c:pt idx="41779">
                  <c:v>-286.90449999999998</c:v>
                </c:pt>
                <c:pt idx="41780">
                  <c:v>-286.90249999999997</c:v>
                </c:pt>
                <c:pt idx="41781">
                  <c:v>-286.90049999999997</c:v>
                </c:pt>
                <c:pt idx="41782">
                  <c:v>-286.89850000000001</c:v>
                </c:pt>
                <c:pt idx="41783">
                  <c:v>-286.89649999999995</c:v>
                </c:pt>
                <c:pt idx="41784">
                  <c:v>-286.89449999999999</c:v>
                </c:pt>
                <c:pt idx="41785">
                  <c:v>-286.89249999999998</c:v>
                </c:pt>
                <c:pt idx="41786">
                  <c:v>-286.89049999999997</c:v>
                </c:pt>
                <c:pt idx="41787">
                  <c:v>-286.88849999999996</c:v>
                </c:pt>
                <c:pt idx="41788">
                  <c:v>-286.88649999999996</c:v>
                </c:pt>
                <c:pt idx="41789">
                  <c:v>-286.8845</c:v>
                </c:pt>
                <c:pt idx="41790">
                  <c:v>-286.88249999999999</c:v>
                </c:pt>
                <c:pt idx="41791">
                  <c:v>-286.88049999999998</c:v>
                </c:pt>
                <c:pt idx="41792">
                  <c:v>-286.87849999999997</c:v>
                </c:pt>
                <c:pt idx="41793">
                  <c:v>-286.87649999999996</c:v>
                </c:pt>
                <c:pt idx="41794">
                  <c:v>-286.87450000000001</c:v>
                </c:pt>
                <c:pt idx="41795">
                  <c:v>-286.87249999999995</c:v>
                </c:pt>
                <c:pt idx="41796">
                  <c:v>-286.87049999999999</c:v>
                </c:pt>
                <c:pt idx="41797">
                  <c:v>-286.86849999999998</c:v>
                </c:pt>
                <c:pt idx="41798">
                  <c:v>-286.86649999999997</c:v>
                </c:pt>
                <c:pt idx="41799">
                  <c:v>-286.86449999999996</c:v>
                </c:pt>
                <c:pt idx="41800">
                  <c:v>-286.86249999999995</c:v>
                </c:pt>
                <c:pt idx="41801">
                  <c:v>-286.8605</c:v>
                </c:pt>
                <c:pt idx="41802">
                  <c:v>-286.85849999999999</c:v>
                </c:pt>
                <c:pt idx="41803">
                  <c:v>-286.85649999999998</c:v>
                </c:pt>
                <c:pt idx="41804">
                  <c:v>-286.85449999999997</c:v>
                </c:pt>
                <c:pt idx="41805">
                  <c:v>-286.85249999999996</c:v>
                </c:pt>
                <c:pt idx="41806">
                  <c:v>-286.85050000000001</c:v>
                </c:pt>
                <c:pt idx="41807">
                  <c:v>-286.84849999999994</c:v>
                </c:pt>
                <c:pt idx="41808">
                  <c:v>-286.84649999999999</c:v>
                </c:pt>
                <c:pt idx="41809">
                  <c:v>-286.84449999999998</c:v>
                </c:pt>
                <c:pt idx="41810">
                  <c:v>-286.84249999999997</c:v>
                </c:pt>
                <c:pt idx="41811">
                  <c:v>-286.84049999999996</c:v>
                </c:pt>
                <c:pt idx="41812">
                  <c:v>-286.83849999999995</c:v>
                </c:pt>
                <c:pt idx="41813">
                  <c:v>-286.8365</c:v>
                </c:pt>
                <c:pt idx="41814">
                  <c:v>-286.83449999999999</c:v>
                </c:pt>
                <c:pt idx="41815">
                  <c:v>-286.83249999999998</c:v>
                </c:pt>
                <c:pt idx="41816">
                  <c:v>-286.83049999999997</c:v>
                </c:pt>
                <c:pt idx="41817">
                  <c:v>-286.82849999999996</c:v>
                </c:pt>
                <c:pt idx="41818">
                  <c:v>-286.82650000000001</c:v>
                </c:pt>
                <c:pt idx="41819">
                  <c:v>-286.82449999999994</c:v>
                </c:pt>
                <c:pt idx="41820">
                  <c:v>-286.82249999999999</c:v>
                </c:pt>
                <c:pt idx="41821">
                  <c:v>-286.82049999999998</c:v>
                </c:pt>
                <c:pt idx="41822">
                  <c:v>-286.81849999999997</c:v>
                </c:pt>
                <c:pt idx="41823">
                  <c:v>-286.81649999999996</c:v>
                </c:pt>
                <c:pt idx="41824">
                  <c:v>-286.81449999999995</c:v>
                </c:pt>
                <c:pt idx="41825">
                  <c:v>-286.8125</c:v>
                </c:pt>
                <c:pt idx="41826">
                  <c:v>-286.81049999999999</c:v>
                </c:pt>
                <c:pt idx="41827">
                  <c:v>-286.80849999999998</c:v>
                </c:pt>
                <c:pt idx="41828">
                  <c:v>-286.80649999999997</c:v>
                </c:pt>
                <c:pt idx="41829">
                  <c:v>-286.80449999999996</c:v>
                </c:pt>
                <c:pt idx="41830">
                  <c:v>-286.80250000000001</c:v>
                </c:pt>
                <c:pt idx="41831">
                  <c:v>-286.80049999999994</c:v>
                </c:pt>
                <c:pt idx="41832">
                  <c:v>-286.79849999999999</c:v>
                </c:pt>
                <c:pt idx="41833">
                  <c:v>-286.79649999999998</c:v>
                </c:pt>
                <c:pt idx="41834">
                  <c:v>-286.79449999999997</c:v>
                </c:pt>
                <c:pt idx="41835">
                  <c:v>-286.79249999999996</c:v>
                </c:pt>
                <c:pt idx="41836">
                  <c:v>-286.79049999999995</c:v>
                </c:pt>
                <c:pt idx="41837">
                  <c:v>-286.7885</c:v>
                </c:pt>
                <c:pt idx="41838">
                  <c:v>-286.78649999999999</c:v>
                </c:pt>
                <c:pt idx="41839">
                  <c:v>-286.78449999999998</c:v>
                </c:pt>
                <c:pt idx="41840">
                  <c:v>-286.78249999999997</c:v>
                </c:pt>
                <c:pt idx="41841">
                  <c:v>-286.78049999999996</c:v>
                </c:pt>
                <c:pt idx="41842">
                  <c:v>-286.77850000000001</c:v>
                </c:pt>
                <c:pt idx="41843">
                  <c:v>-286.77649999999994</c:v>
                </c:pt>
                <c:pt idx="41844">
                  <c:v>-286.77449999999999</c:v>
                </c:pt>
                <c:pt idx="41845">
                  <c:v>-286.77249999999998</c:v>
                </c:pt>
                <c:pt idx="41846">
                  <c:v>-286.77049999999997</c:v>
                </c:pt>
                <c:pt idx="41847">
                  <c:v>-286.76849999999996</c:v>
                </c:pt>
                <c:pt idx="41848">
                  <c:v>-286.76649999999995</c:v>
                </c:pt>
                <c:pt idx="41849">
                  <c:v>-286.7645</c:v>
                </c:pt>
                <c:pt idx="41850">
                  <c:v>-286.76249999999999</c:v>
                </c:pt>
                <c:pt idx="41851">
                  <c:v>-286.76049999999998</c:v>
                </c:pt>
                <c:pt idx="41852">
                  <c:v>-286.75849999999997</c:v>
                </c:pt>
                <c:pt idx="41853">
                  <c:v>-286.75649999999996</c:v>
                </c:pt>
                <c:pt idx="41854">
                  <c:v>-286.75450000000001</c:v>
                </c:pt>
                <c:pt idx="41855">
                  <c:v>-286.7525</c:v>
                </c:pt>
                <c:pt idx="41856">
                  <c:v>-286.75049999999999</c:v>
                </c:pt>
                <c:pt idx="41857">
                  <c:v>-286.74849999999998</c:v>
                </c:pt>
                <c:pt idx="41858">
                  <c:v>-286.74649999999997</c:v>
                </c:pt>
                <c:pt idx="41859">
                  <c:v>-286.74449999999996</c:v>
                </c:pt>
                <c:pt idx="41860">
                  <c:v>-286.74249999999995</c:v>
                </c:pt>
                <c:pt idx="41861">
                  <c:v>-286.7405</c:v>
                </c:pt>
                <c:pt idx="41862">
                  <c:v>-286.73849999999999</c:v>
                </c:pt>
                <c:pt idx="41863">
                  <c:v>-286.73649999999998</c:v>
                </c:pt>
                <c:pt idx="41864">
                  <c:v>-286.73449999999997</c:v>
                </c:pt>
                <c:pt idx="41865">
                  <c:v>-286.73249999999996</c:v>
                </c:pt>
                <c:pt idx="41866">
                  <c:v>-286.73050000000001</c:v>
                </c:pt>
                <c:pt idx="41867">
                  <c:v>-286.7285</c:v>
                </c:pt>
                <c:pt idx="41868">
                  <c:v>-286.72649999999999</c:v>
                </c:pt>
                <c:pt idx="41869">
                  <c:v>-286.72449999999998</c:v>
                </c:pt>
                <c:pt idx="41870">
                  <c:v>-286.72249999999997</c:v>
                </c:pt>
                <c:pt idx="41871">
                  <c:v>-286.72049999999996</c:v>
                </c:pt>
                <c:pt idx="41872">
                  <c:v>-286.71849999999995</c:v>
                </c:pt>
                <c:pt idx="41873">
                  <c:v>-286.7165</c:v>
                </c:pt>
                <c:pt idx="41874">
                  <c:v>-286.71449999999999</c:v>
                </c:pt>
                <c:pt idx="41875">
                  <c:v>-286.71249999999998</c:v>
                </c:pt>
                <c:pt idx="41876">
                  <c:v>-286.71049999999997</c:v>
                </c:pt>
                <c:pt idx="41877">
                  <c:v>-286.70849999999996</c:v>
                </c:pt>
                <c:pt idx="41878">
                  <c:v>-286.70650000000001</c:v>
                </c:pt>
                <c:pt idx="41879">
                  <c:v>-286.7045</c:v>
                </c:pt>
                <c:pt idx="41880">
                  <c:v>-286.70249999999999</c:v>
                </c:pt>
                <c:pt idx="41881">
                  <c:v>-286.70049999999998</c:v>
                </c:pt>
                <c:pt idx="41882">
                  <c:v>-286.69849999999997</c:v>
                </c:pt>
                <c:pt idx="41883">
                  <c:v>-286.69649999999996</c:v>
                </c:pt>
                <c:pt idx="41884">
                  <c:v>-286.69449999999995</c:v>
                </c:pt>
                <c:pt idx="41885">
                  <c:v>-286.6925</c:v>
                </c:pt>
                <c:pt idx="41886">
                  <c:v>-286.69049999999999</c:v>
                </c:pt>
                <c:pt idx="41887">
                  <c:v>-286.68849999999998</c:v>
                </c:pt>
                <c:pt idx="41888">
                  <c:v>-286.68649999999997</c:v>
                </c:pt>
                <c:pt idx="41889">
                  <c:v>-286.68449999999996</c:v>
                </c:pt>
                <c:pt idx="41890">
                  <c:v>-286.6825</c:v>
                </c:pt>
                <c:pt idx="41891">
                  <c:v>-286.68049999999999</c:v>
                </c:pt>
                <c:pt idx="41892">
                  <c:v>-286.67849999999999</c:v>
                </c:pt>
                <c:pt idx="41893">
                  <c:v>-286.67649999999998</c:v>
                </c:pt>
                <c:pt idx="41894">
                  <c:v>-286.67449999999997</c:v>
                </c:pt>
                <c:pt idx="41895">
                  <c:v>-286.67249999999996</c:v>
                </c:pt>
                <c:pt idx="41896">
                  <c:v>-286.67049999999995</c:v>
                </c:pt>
                <c:pt idx="41897">
                  <c:v>-286.66849999999999</c:v>
                </c:pt>
                <c:pt idx="41898">
                  <c:v>-286.66649999999998</c:v>
                </c:pt>
                <c:pt idx="41899">
                  <c:v>-286.66449999999998</c:v>
                </c:pt>
                <c:pt idx="41900">
                  <c:v>-286.66249999999997</c:v>
                </c:pt>
                <c:pt idx="41901">
                  <c:v>-286.66049999999996</c:v>
                </c:pt>
                <c:pt idx="41902">
                  <c:v>-286.6585</c:v>
                </c:pt>
                <c:pt idx="41903">
                  <c:v>-286.65649999999999</c:v>
                </c:pt>
                <c:pt idx="41904">
                  <c:v>-286.65449999999998</c:v>
                </c:pt>
                <c:pt idx="41905">
                  <c:v>-286.65249999999997</c:v>
                </c:pt>
                <c:pt idx="41906">
                  <c:v>-286.65049999999997</c:v>
                </c:pt>
                <c:pt idx="41907">
                  <c:v>-286.64850000000001</c:v>
                </c:pt>
                <c:pt idx="41908">
                  <c:v>-286.64649999999995</c:v>
                </c:pt>
                <c:pt idx="41909">
                  <c:v>-286.64449999999999</c:v>
                </c:pt>
                <c:pt idx="41910">
                  <c:v>-286.64249999999998</c:v>
                </c:pt>
                <c:pt idx="41911">
                  <c:v>-286.64049999999997</c:v>
                </c:pt>
                <c:pt idx="41912">
                  <c:v>-286.63849999999996</c:v>
                </c:pt>
                <c:pt idx="41913">
                  <c:v>-286.63649999999996</c:v>
                </c:pt>
                <c:pt idx="41914">
                  <c:v>-286.6345</c:v>
                </c:pt>
                <c:pt idx="41915">
                  <c:v>-286.63249999999999</c:v>
                </c:pt>
                <c:pt idx="41916">
                  <c:v>-286.63049999999998</c:v>
                </c:pt>
                <c:pt idx="41917">
                  <c:v>-286.62849999999997</c:v>
                </c:pt>
                <c:pt idx="41918">
                  <c:v>-286.62649999999996</c:v>
                </c:pt>
                <c:pt idx="41919">
                  <c:v>-286.62450000000001</c:v>
                </c:pt>
                <c:pt idx="41920">
                  <c:v>-286.62249999999995</c:v>
                </c:pt>
                <c:pt idx="41921">
                  <c:v>-286.62049999999999</c:v>
                </c:pt>
                <c:pt idx="41922">
                  <c:v>-286.61849999999998</c:v>
                </c:pt>
                <c:pt idx="41923">
                  <c:v>-286.61649999999997</c:v>
                </c:pt>
                <c:pt idx="41924">
                  <c:v>-286.61449999999996</c:v>
                </c:pt>
                <c:pt idx="41925">
                  <c:v>-286.61249999999995</c:v>
                </c:pt>
                <c:pt idx="41926">
                  <c:v>-286.6105</c:v>
                </c:pt>
                <c:pt idx="41927">
                  <c:v>-286.60849999999999</c:v>
                </c:pt>
                <c:pt idx="41928">
                  <c:v>-286.60649999999998</c:v>
                </c:pt>
                <c:pt idx="41929">
                  <c:v>-286.60449999999997</c:v>
                </c:pt>
                <c:pt idx="41930">
                  <c:v>-286.60249999999996</c:v>
                </c:pt>
                <c:pt idx="41931">
                  <c:v>-286.60050000000001</c:v>
                </c:pt>
                <c:pt idx="41932">
                  <c:v>-286.59849999999994</c:v>
                </c:pt>
                <c:pt idx="41933">
                  <c:v>-286.59649999999999</c:v>
                </c:pt>
                <c:pt idx="41934">
                  <c:v>-286.59449999999998</c:v>
                </c:pt>
                <c:pt idx="41935">
                  <c:v>-286.59249999999997</c:v>
                </c:pt>
                <c:pt idx="41936">
                  <c:v>-286.59049999999996</c:v>
                </c:pt>
                <c:pt idx="41937">
                  <c:v>-286.58849999999995</c:v>
                </c:pt>
                <c:pt idx="41938">
                  <c:v>-286.5865</c:v>
                </c:pt>
                <c:pt idx="41939">
                  <c:v>-286.58449999999999</c:v>
                </c:pt>
                <c:pt idx="41940">
                  <c:v>-286.58249999999998</c:v>
                </c:pt>
                <c:pt idx="41941">
                  <c:v>-286.58049999999997</c:v>
                </c:pt>
                <c:pt idx="41942">
                  <c:v>-286.57849999999996</c:v>
                </c:pt>
                <c:pt idx="41943">
                  <c:v>-286.57650000000001</c:v>
                </c:pt>
                <c:pt idx="41944">
                  <c:v>-286.57449999999994</c:v>
                </c:pt>
                <c:pt idx="41945">
                  <c:v>-286.57249999999999</c:v>
                </c:pt>
                <c:pt idx="41946">
                  <c:v>-286.57049999999998</c:v>
                </c:pt>
                <c:pt idx="41947">
                  <c:v>-286.56849999999997</c:v>
                </c:pt>
                <c:pt idx="41948">
                  <c:v>-286.56649999999996</c:v>
                </c:pt>
                <c:pt idx="41949">
                  <c:v>-286.56449999999995</c:v>
                </c:pt>
                <c:pt idx="41950">
                  <c:v>-286.5625</c:v>
                </c:pt>
                <c:pt idx="41951">
                  <c:v>-286.56049999999999</c:v>
                </c:pt>
                <c:pt idx="41952">
                  <c:v>-286.55849999999998</c:v>
                </c:pt>
                <c:pt idx="41953">
                  <c:v>-286.55649999999997</c:v>
                </c:pt>
                <c:pt idx="41954">
                  <c:v>-286.55449999999996</c:v>
                </c:pt>
                <c:pt idx="41955">
                  <c:v>-286.55250000000001</c:v>
                </c:pt>
                <c:pt idx="41956">
                  <c:v>-286.55049999999994</c:v>
                </c:pt>
                <c:pt idx="41957">
                  <c:v>-286.54849999999999</c:v>
                </c:pt>
                <c:pt idx="41958">
                  <c:v>-286.54649999999998</c:v>
                </c:pt>
                <c:pt idx="41959">
                  <c:v>-286.54449999999997</c:v>
                </c:pt>
                <c:pt idx="41960">
                  <c:v>-286.54249999999996</c:v>
                </c:pt>
                <c:pt idx="41961">
                  <c:v>-286.54049999999995</c:v>
                </c:pt>
                <c:pt idx="41962">
                  <c:v>-286.5385</c:v>
                </c:pt>
                <c:pt idx="41963">
                  <c:v>-286.53649999999999</c:v>
                </c:pt>
                <c:pt idx="41964">
                  <c:v>-286.53449999999998</c:v>
                </c:pt>
                <c:pt idx="41965">
                  <c:v>-286.53249999999997</c:v>
                </c:pt>
                <c:pt idx="41966">
                  <c:v>-286.53049999999996</c:v>
                </c:pt>
                <c:pt idx="41967">
                  <c:v>-286.52850000000001</c:v>
                </c:pt>
                <c:pt idx="41968">
                  <c:v>-286.52649999999994</c:v>
                </c:pt>
                <c:pt idx="41969">
                  <c:v>-286.52449999999999</c:v>
                </c:pt>
                <c:pt idx="41970">
                  <c:v>-286.52249999999998</c:v>
                </c:pt>
                <c:pt idx="41971">
                  <c:v>-286.52049999999997</c:v>
                </c:pt>
                <c:pt idx="41972">
                  <c:v>-286.51849999999996</c:v>
                </c:pt>
                <c:pt idx="41973">
                  <c:v>-286.51649999999995</c:v>
                </c:pt>
                <c:pt idx="41974">
                  <c:v>-286.5145</c:v>
                </c:pt>
                <c:pt idx="41975">
                  <c:v>-286.51249999999999</c:v>
                </c:pt>
                <c:pt idx="41976">
                  <c:v>-286.51049999999998</c:v>
                </c:pt>
                <c:pt idx="41977">
                  <c:v>-286.50849999999997</c:v>
                </c:pt>
                <c:pt idx="41978">
                  <c:v>-286.50649999999996</c:v>
                </c:pt>
                <c:pt idx="41979">
                  <c:v>-286.50450000000001</c:v>
                </c:pt>
                <c:pt idx="41980">
                  <c:v>-286.5025</c:v>
                </c:pt>
                <c:pt idx="41981">
                  <c:v>-286.50049999999999</c:v>
                </c:pt>
                <c:pt idx="41982">
                  <c:v>-286.49849999999998</c:v>
                </c:pt>
                <c:pt idx="41983">
                  <c:v>-286.49649999999997</c:v>
                </c:pt>
                <c:pt idx="41984">
                  <c:v>-286.49449999999996</c:v>
                </c:pt>
                <c:pt idx="41985">
                  <c:v>-286.49249999999995</c:v>
                </c:pt>
                <c:pt idx="41986">
                  <c:v>-286.4905</c:v>
                </c:pt>
                <c:pt idx="41987">
                  <c:v>-286.48849999999999</c:v>
                </c:pt>
                <c:pt idx="41988">
                  <c:v>-286.48649999999998</c:v>
                </c:pt>
                <c:pt idx="41989">
                  <c:v>-286.48449999999997</c:v>
                </c:pt>
                <c:pt idx="41990">
                  <c:v>-286.48249999999996</c:v>
                </c:pt>
                <c:pt idx="41991">
                  <c:v>-286.48050000000001</c:v>
                </c:pt>
                <c:pt idx="41992">
                  <c:v>-286.4785</c:v>
                </c:pt>
                <c:pt idx="41993">
                  <c:v>-286.47649999999999</c:v>
                </c:pt>
                <c:pt idx="41994">
                  <c:v>-286.47449999999998</c:v>
                </c:pt>
                <c:pt idx="41995">
                  <c:v>-286.47249999999997</c:v>
                </c:pt>
                <c:pt idx="41996">
                  <c:v>-286.47049999999996</c:v>
                </c:pt>
                <c:pt idx="41997">
                  <c:v>-286.46849999999995</c:v>
                </c:pt>
                <c:pt idx="41998">
                  <c:v>-286.4665</c:v>
                </c:pt>
                <c:pt idx="41999">
                  <c:v>-286.46449999999999</c:v>
                </c:pt>
                <c:pt idx="42000">
                  <c:v>-286.46249999999998</c:v>
                </c:pt>
                <c:pt idx="42001">
                  <c:v>-286.46049999999997</c:v>
                </c:pt>
                <c:pt idx="42002">
                  <c:v>-286.45849999999996</c:v>
                </c:pt>
                <c:pt idx="42003">
                  <c:v>-286.45650000000001</c:v>
                </c:pt>
                <c:pt idx="42004">
                  <c:v>-286.4545</c:v>
                </c:pt>
                <c:pt idx="42005">
                  <c:v>-286.45249999999999</c:v>
                </c:pt>
                <c:pt idx="42006">
                  <c:v>-286.45049999999998</c:v>
                </c:pt>
                <c:pt idx="42007">
                  <c:v>-286.44849999999997</c:v>
                </c:pt>
                <c:pt idx="42008">
                  <c:v>-286.44649999999996</c:v>
                </c:pt>
                <c:pt idx="42009">
                  <c:v>-286.44449999999995</c:v>
                </c:pt>
                <c:pt idx="42010">
                  <c:v>-286.4425</c:v>
                </c:pt>
                <c:pt idx="42011">
                  <c:v>-286.44049999999999</c:v>
                </c:pt>
                <c:pt idx="42012">
                  <c:v>-286.43849999999998</c:v>
                </c:pt>
                <c:pt idx="42013">
                  <c:v>-286.43649999999997</c:v>
                </c:pt>
                <c:pt idx="42014">
                  <c:v>-286.43449999999996</c:v>
                </c:pt>
                <c:pt idx="42015">
                  <c:v>-286.4325</c:v>
                </c:pt>
                <c:pt idx="42016">
                  <c:v>-286.43049999999999</c:v>
                </c:pt>
                <c:pt idx="42017">
                  <c:v>-286.42849999999999</c:v>
                </c:pt>
                <c:pt idx="42018">
                  <c:v>-286.42649999999998</c:v>
                </c:pt>
                <c:pt idx="42019">
                  <c:v>-286.42449999999997</c:v>
                </c:pt>
                <c:pt idx="42020">
                  <c:v>-286.42249999999996</c:v>
                </c:pt>
                <c:pt idx="42021">
                  <c:v>-286.42049999999995</c:v>
                </c:pt>
                <c:pt idx="42022">
                  <c:v>-286.41849999999999</c:v>
                </c:pt>
                <c:pt idx="42023">
                  <c:v>-286.41649999999998</c:v>
                </c:pt>
                <c:pt idx="42024">
                  <c:v>-286.41449999999998</c:v>
                </c:pt>
                <c:pt idx="42025">
                  <c:v>-286.41249999999997</c:v>
                </c:pt>
                <c:pt idx="42026">
                  <c:v>-286.41049999999996</c:v>
                </c:pt>
                <c:pt idx="42027">
                  <c:v>-286.4085</c:v>
                </c:pt>
                <c:pt idx="42028">
                  <c:v>-286.40649999999999</c:v>
                </c:pt>
                <c:pt idx="42029">
                  <c:v>-286.40449999999998</c:v>
                </c:pt>
                <c:pt idx="42030">
                  <c:v>-286.40249999999997</c:v>
                </c:pt>
                <c:pt idx="42031">
                  <c:v>-286.40049999999997</c:v>
                </c:pt>
                <c:pt idx="42032">
                  <c:v>-286.39850000000001</c:v>
                </c:pt>
                <c:pt idx="42033">
                  <c:v>-286.39649999999995</c:v>
                </c:pt>
                <c:pt idx="42034">
                  <c:v>-286.39449999999999</c:v>
                </c:pt>
                <c:pt idx="42035">
                  <c:v>-286.39249999999998</c:v>
                </c:pt>
                <c:pt idx="42036">
                  <c:v>-286.39049999999997</c:v>
                </c:pt>
                <c:pt idx="42037">
                  <c:v>-286.38849999999996</c:v>
                </c:pt>
                <c:pt idx="42038">
                  <c:v>-286.38649999999996</c:v>
                </c:pt>
                <c:pt idx="42039">
                  <c:v>-286.3845</c:v>
                </c:pt>
                <c:pt idx="42040">
                  <c:v>-286.38249999999999</c:v>
                </c:pt>
                <c:pt idx="42041">
                  <c:v>-286.38049999999998</c:v>
                </c:pt>
                <c:pt idx="42042">
                  <c:v>-286.37849999999997</c:v>
                </c:pt>
                <c:pt idx="42043">
                  <c:v>-286.37649999999996</c:v>
                </c:pt>
                <c:pt idx="42044">
                  <c:v>-286.37450000000001</c:v>
                </c:pt>
                <c:pt idx="42045">
                  <c:v>-286.37249999999995</c:v>
                </c:pt>
                <c:pt idx="42046">
                  <c:v>-286.37049999999999</c:v>
                </c:pt>
                <c:pt idx="42047">
                  <c:v>-286.36849999999998</c:v>
                </c:pt>
                <c:pt idx="42048">
                  <c:v>-286.36649999999997</c:v>
                </c:pt>
                <c:pt idx="42049">
                  <c:v>-286.36449999999996</c:v>
                </c:pt>
                <c:pt idx="42050">
                  <c:v>-286.36249999999995</c:v>
                </c:pt>
                <c:pt idx="42051">
                  <c:v>-286.3605</c:v>
                </c:pt>
                <c:pt idx="42052">
                  <c:v>-286.35849999999999</c:v>
                </c:pt>
                <c:pt idx="42053">
                  <c:v>-286.35649999999998</c:v>
                </c:pt>
                <c:pt idx="42054">
                  <c:v>-286.35449999999997</c:v>
                </c:pt>
                <c:pt idx="42055">
                  <c:v>-286.35249999999996</c:v>
                </c:pt>
                <c:pt idx="42056">
                  <c:v>-286.35050000000001</c:v>
                </c:pt>
                <c:pt idx="42057">
                  <c:v>-286.34849999999994</c:v>
                </c:pt>
                <c:pt idx="42058">
                  <c:v>-286.34649999999999</c:v>
                </c:pt>
                <c:pt idx="42059">
                  <c:v>-286.34449999999998</c:v>
                </c:pt>
                <c:pt idx="42060">
                  <c:v>-286.34249999999997</c:v>
                </c:pt>
                <c:pt idx="42061">
                  <c:v>-286.34049999999996</c:v>
                </c:pt>
                <c:pt idx="42062">
                  <c:v>-286.33849999999995</c:v>
                </c:pt>
                <c:pt idx="42063">
                  <c:v>-286.3365</c:v>
                </c:pt>
                <c:pt idx="42064">
                  <c:v>-286.33449999999999</c:v>
                </c:pt>
                <c:pt idx="42065">
                  <c:v>-286.33249999999998</c:v>
                </c:pt>
                <c:pt idx="42066">
                  <c:v>-286.33049999999997</c:v>
                </c:pt>
                <c:pt idx="42067">
                  <c:v>-286.32849999999996</c:v>
                </c:pt>
                <c:pt idx="42068">
                  <c:v>-286.32650000000001</c:v>
                </c:pt>
                <c:pt idx="42069">
                  <c:v>-286.32449999999994</c:v>
                </c:pt>
                <c:pt idx="42070">
                  <c:v>-286.32249999999999</c:v>
                </c:pt>
                <c:pt idx="42071">
                  <c:v>-286.32049999999998</c:v>
                </c:pt>
                <c:pt idx="42072">
                  <c:v>-286.31849999999997</c:v>
                </c:pt>
                <c:pt idx="42073">
                  <c:v>-286.31649999999996</c:v>
                </c:pt>
                <c:pt idx="42074">
                  <c:v>-286.31449999999995</c:v>
                </c:pt>
                <c:pt idx="42075">
                  <c:v>-286.3125</c:v>
                </c:pt>
                <c:pt idx="42076">
                  <c:v>-286.31049999999999</c:v>
                </c:pt>
                <c:pt idx="42077">
                  <c:v>-286.30849999999998</c:v>
                </c:pt>
                <c:pt idx="42078">
                  <c:v>-286.30649999999997</c:v>
                </c:pt>
                <c:pt idx="42079">
                  <c:v>-286.30449999999996</c:v>
                </c:pt>
                <c:pt idx="42080">
                  <c:v>-286.30250000000001</c:v>
                </c:pt>
                <c:pt idx="42081">
                  <c:v>-286.30049999999994</c:v>
                </c:pt>
                <c:pt idx="42082">
                  <c:v>-286.29849999999999</c:v>
                </c:pt>
                <c:pt idx="42083">
                  <c:v>-286.29649999999998</c:v>
                </c:pt>
                <c:pt idx="42084">
                  <c:v>-286.29449999999997</c:v>
                </c:pt>
                <c:pt idx="42085">
                  <c:v>-286.29249999999996</c:v>
                </c:pt>
                <c:pt idx="42086">
                  <c:v>-286.29049999999995</c:v>
                </c:pt>
                <c:pt idx="42087">
                  <c:v>-286.2885</c:v>
                </c:pt>
                <c:pt idx="42088">
                  <c:v>-286.28649999999999</c:v>
                </c:pt>
                <c:pt idx="42089">
                  <c:v>-286.28449999999998</c:v>
                </c:pt>
                <c:pt idx="42090">
                  <c:v>-286.28249999999997</c:v>
                </c:pt>
                <c:pt idx="42091">
                  <c:v>-286.28049999999996</c:v>
                </c:pt>
                <c:pt idx="42092">
                  <c:v>-286.27850000000001</c:v>
                </c:pt>
                <c:pt idx="42093">
                  <c:v>-286.27649999999994</c:v>
                </c:pt>
                <c:pt idx="42094">
                  <c:v>-286.27449999999999</c:v>
                </c:pt>
                <c:pt idx="42095">
                  <c:v>-286.27249999999998</c:v>
                </c:pt>
                <c:pt idx="42096">
                  <c:v>-286.27049999999997</c:v>
                </c:pt>
                <c:pt idx="42097">
                  <c:v>-286.26849999999996</c:v>
                </c:pt>
                <c:pt idx="42098">
                  <c:v>-286.26649999999995</c:v>
                </c:pt>
                <c:pt idx="42099">
                  <c:v>-286.2645</c:v>
                </c:pt>
                <c:pt idx="42100">
                  <c:v>-286.26249999999999</c:v>
                </c:pt>
                <c:pt idx="42101">
                  <c:v>-286.26049999999998</c:v>
                </c:pt>
                <c:pt idx="42102">
                  <c:v>-286.25849999999997</c:v>
                </c:pt>
                <c:pt idx="42103">
                  <c:v>-286.25649999999996</c:v>
                </c:pt>
                <c:pt idx="42104">
                  <c:v>-286.25450000000001</c:v>
                </c:pt>
                <c:pt idx="42105">
                  <c:v>-286.2525</c:v>
                </c:pt>
                <c:pt idx="42106">
                  <c:v>-286.25049999999999</c:v>
                </c:pt>
                <c:pt idx="42107">
                  <c:v>-286.24849999999998</c:v>
                </c:pt>
                <c:pt idx="42108">
                  <c:v>-286.24649999999997</c:v>
                </c:pt>
                <c:pt idx="42109">
                  <c:v>-286.24449999999996</c:v>
                </c:pt>
                <c:pt idx="42110">
                  <c:v>-286.24249999999995</c:v>
                </c:pt>
                <c:pt idx="42111">
                  <c:v>-286.2405</c:v>
                </c:pt>
                <c:pt idx="42112">
                  <c:v>-286.23849999999999</c:v>
                </c:pt>
                <c:pt idx="42113">
                  <c:v>-286.23649999999998</c:v>
                </c:pt>
                <c:pt idx="42114">
                  <c:v>-286.23449999999997</c:v>
                </c:pt>
                <c:pt idx="42115">
                  <c:v>-286.23249999999996</c:v>
                </c:pt>
                <c:pt idx="42116">
                  <c:v>-286.23050000000001</c:v>
                </c:pt>
                <c:pt idx="42117">
                  <c:v>-286.2285</c:v>
                </c:pt>
                <c:pt idx="42118">
                  <c:v>-286.22649999999999</c:v>
                </c:pt>
                <c:pt idx="42119">
                  <c:v>-286.22449999999998</c:v>
                </c:pt>
                <c:pt idx="42120">
                  <c:v>-286.22249999999997</c:v>
                </c:pt>
                <c:pt idx="42121">
                  <c:v>-286.22049999999996</c:v>
                </c:pt>
                <c:pt idx="42122">
                  <c:v>-286.21849999999995</c:v>
                </c:pt>
                <c:pt idx="42123">
                  <c:v>-286.2165</c:v>
                </c:pt>
                <c:pt idx="42124">
                  <c:v>-286.21449999999999</c:v>
                </c:pt>
                <c:pt idx="42125">
                  <c:v>-286.21249999999998</c:v>
                </c:pt>
                <c:pt idx="42126">
                  <c:v>-286.21049999999997</c:v>
                </c:pt>
                <c:pt idx="42127">
                  <c:v>-286.20849999999996</c:v>
                </c:pt>
                <c:pt idx="42128">
                  <c:v>-286.20650000000001</c:v>
                </c:pt>
                <c:pt idx="42129">
                  <c:v>-286.2045</c:v>
                </c:pt>
                <c:pt idx="42130">
                  <c:v>-286.20249999999999</c:v>
                </c:pt>
                <c:pt idx="42131">
                  <c:v>-286.20049999999998</c:v>
                </c:pt>
                <c:pt idx="42132">
                  <c:v>-286.19849999999997</c:v>
                </c:pt>
                <c:pt idx="42133">
                  <c:v>-286.19649999999996</c:v>
                </c:pt>
                <c:pt idx="42134">
                  <c:v>-286.19449999999995</c:v>
                </c:pt>
                <c:pt idx="42135">
                  <c:v>-286.1925</c:v>
                </c:pt>
                <c:pt idx="42136">
                  <c:v>-286.19049999999999</c:v>
                </c:pt>
                <c:pt idx="42137">
                  <c:v>-286.18849999999998</c:v>
                </c:pt>
                <c:pt idx="42138">
                  <c:v>-286.18649999999997</c:v>
                </c:pt>
                <c:pt idx="42139">
                  <c:v>-286.18449999999996</c:v>
                </c:pt>
                <c:pt idx="42140">
                  <c:v>-286.1825</c:v>
                </c:pt>
                <c:pt idx="42141">
                  <c:v>-286.18049999999999</c:v>
                </c:pt>
                <c:pt idx="42142">
                  <c:v>-286.17849999999999</c:v>
                </c:pt>
                <c:pt idx="42143">
                  <c:v>-286.17649999999998</c:v>
                </c:pt>
                <c:pt idx="42144">
                  <c:v>-286.17449999999997</c:v>
                </c:pt>
                <c:pt idx="42145">
                  <c:v>-286.17249999999996</c:v>
                </c:pt>
                <c:pt idx="42146">
                  <c:v>-286.17049999999995</c:v>
                </c:pt>
                <c:pt idx="42147">
                  <c:v>-286.16849999999999</c:v>
                </c:pt>
                <c:pt idx="42148">
                  <c:v>-286.16649999999998</c:v>
                </c:pt>
                <c:pt idx="42149">
                  <c:v>-286.16449999999998</c:v>
                </c:pt>
                <c:pt idx="42150">
                  <c:v>-286.16249999999997</c:v>
                </c:pt>
                <c:pt idx="42151">
                  <c:v>-286.16049999999996</c:v>
                </c:pt>
                <c:pt idx="42152">
                  <c:v>-286.1585</c:v>
                </c:pt>
                <c:pt idx="42153">
                  <c:v>-286.15649999999999</c:v>
                </c:pt>
                <c:pt idx="42154">
                  <c:v>-286.15449999999998</c:v>
                </c:pt>
                <c:pt idx="42155">
                  <c:v>-286.15249999999997</c:v>
                </c:pt>
                <c:pt idx="42156">
                  <c:v>-286.15049999999997</c:v>
                </c:pt>
                <c:pt idx="42157">
                  <c:v>-286.14850000000001</c:v>
                </c:pt>
                <c:pt idx="42158">
                  <c:v>-286.14649999999995</c:v>
                </c:pt>
                <c:pt idx="42159">
                  <c:v>-286.14449999999999</c:v>
                </c:pt>
                <c:pt idx="42160">
                  <c:v>-286.14249999999998</c:v>
                </c:pt>
                <c:pt idx="42161">
                  <c:v>-286.14049999999997</c:v>
                </c:pt>
                <c:pt idx="42162">
                  <c:v>-286.13849999999996</c:v>
                </c:pt>
                <c:pt idx="42163">
                  <c:v>-286.13649999999996</c:v>
                </c:pt>
                <c:pt idx="42164">
                  <c:v>-286.1345</c:v>
                </c:pt>
                <c:pt idx="42165">
                  <c:v>-286.13249999999999</c:v>
                </c:pt>
                <c:pt idx="42166">
                  <c:v>-286.13049999999998</c:v>
                </c:pt>
                <c:pt idx="42167">
                  <c:v>-286.12849999999997</c:v>
                </c:pt>
                <c:pt idx="42168">
                  <c:v>-286.12649999999996</c:v>
                </c:pt>
                <c:pt idx="42169">
                  <c:v>-286.12450000000001</c:v>
                </c:pt>
                <c:pt idx="42170">
                  <c:v>-286.12249999999995</c:v>
                </c:pt>
                <c:pt idx="42171">
                  <c:v>-286.12049999999999</c:v>
                </c:pt>
                <c:pt idx="42172">
                  <c:v>-286.11849999999998</c:v>
                </c:pt>
                <c:pt idx="42173">
                  <c:v>-286.11649999999997</c:v>
                </c:pt>
                <c:pt idx="42174">
                  <c:v>-286.11449999999996</c:v>
                </c:pt>
                <c:pt idx="42175">
                  <c:v>-286.11249999999995</c:v>
                </c:pt>
                <c:pt idx="42176">
                  <c:v>-286.1105</c:v>
                </c:pt>
                <c:pt idx="42177">
                  <c:v>-286.10849999999999</c:v>
                </c:pt>
                <c:pt idx="42178">
                  <c:v>-286.10649999999998</c:v>
                </c:pt>
                <c:pt idx="42179">
                  <c:v>-286.10449999999997</c:v>
                </c:pt>
                <c:pt idx="42180">
                  <c:v>-286.10249999999996</c:v>
                </c:pt>
                <c:pt idx="42181">
                  <c:v>-286.10050000000001</c:v>
                </c:pt>
                <c:pt idx="42182">
                  <c:v>-286.09849999999994</c:v>
                </c:pt>
                <c:pt idx="42183">
                  <c:v>-286.09649999999999</c:v>
                </c:pt>
                <c:pt idx="42184">
                  <c:v>-286.09449999999998</c:v>
                </c:pt>
                <c:pt idx="42185">
                  <c:v>-286.09249999999997</c:v>
                </c:pt>
                <c:pt idx="42186">
                  <c:v>-286.09049999999996</c:v>
                </c:pt>
                <c:pt idx="42187">
                  <c:v>-286.08849999999995</c:v>
                </c:pt>
                <c:pt idx="42188">
                  <c:v>-286.0865</c:v>
                </c:pt>
                <c:pt idx="42189">
                  <c:v>-286.08449999999999</c:v>
                </c:pt>
                <c:pt idx="42190">
                  <c:v>-286.08249999999998</c:v>
                </c:pt>
                <c:pt idx="42191">
                  <c:v>-286.08049999999997</c:v>
                </c:pt>
                <c:pt idx="42192">
                  <c:v>-286.07849999999996</c:v>
                </c:pt>
                <c:pt idx="42193">
                  <c:v>-286.07650000000001</c:v>
                </c:pt>
                <c:pt idx="42194">
                  <c:v>-286.07449999999994</c:v>
                </c:pt>
                <c:pt idx="42195">
                  <c:v>-286.07249999999999</c:v>
                </c:pt>
                <c:pt idx="42196">
                  <c:v>-286.07049999999998</c:v>
                </c:pt>
                <c:pt idx="42197">
                  <c:v>-286.06849999999997</c:v>
                </c:pt>
                <c:pt idx="42198">
                  <c:v>-286.06649999999996</c:v>
                </c:pt>
                <c:pt idx="42199">
                  <c:v>-286.06449999999995</c:v>
                </c:pt>
                <c:pt idx="42200">
                  <c:v>-286.0625</c:v>
                </c:pt>
                <c:pt idx="42201">
                  <c:v>-286.06049999999999</c:v>
                </c:pt>
                <c:pt idx="42202">
                  <c:v>-286.05849999999998</c:v>
                </c:pt>
                <c:pt idx="42203">
                  <c:v>-286.05649999999997</c:v>
                </c:pt>
                <c:pt idx="42204">
                  <c:v>-286.05449999999996</c:v>
                </c:pt>
                <c:pt idx="42205">
                  <c:v>-286.05250000000001</c:v>
                </c:pt>
                <c:pt idx="42206">
                  <c:v>-286.05049999999994</c:v>
                </c:pt>
                <c:pt idx="42207">
                  <c:v>-286.04849999999999</c:v>
                </c:pt>
                <c:pt idx="42208">
                  <c:v>-286.04649999999998</c:v>
                </c:pt>
                <c:pt idx="42209">
                  <c:v>-286.04449999999997</c:v>
                </c:pt>
                <c:pt idx="42210">
                  <c:v>-286.04249999999996</c:v>
                </c:pt>
                <c:pt idx="42211">
                  <c:v>-286.04049999999995</c:v>
                </c:pt>
                <c:pt idx="42212">
                  <c:v>-286.0385</c:v>
                </c:pt>
                <c:pt idx="42213">
                  <c:v>-286.03649999999999</c:v>
                </c:pt>
                <c:pt idx="42214">
                  <c:v>-286.03449999999998</c:v>
                </c:pt>
                <c:pt idx="42215">
                  <c:v>-286.03249999999997</c:v>
                </c:pt>
                <c:pt idx="42216">
                  <c:v>-286.03049999999996</c:v>
                </c:pt>
                <c:pt idx="42217">
                  <c:v>-286.02850000000001</c:v>
                </c:pt>
                <c:pt idx="42218">
                  <c:v>-286.02649999999994</c:v>
                </c:pt>
                <c:pt idx="42219">
                  <c:v>-286.02449999999999</c:v>
                </c:pt>
                <c:pt idx="42220">
                  <c:v>-286.02249999999998</c:v>
                </c:pt>
                <c:pt idx="42221">
                  <c:v>-286.02049999999997</c:v>
                </c:pt>
                <c:pt idx="42222">
                  <c:v>-286.01849999999996</c:v>
                </c:pt>
                <c:pt idx="42223">
                  <c:v>-286.01649999999995</c:v>
                </c:pt>
                <c:pt idx="42224">
                  <c:v>-286.0145</c:v>
                </c:pt>
                <c:pt idx="42225">
                  <c:v>-286.01249999999999</c:v>
                </c:pt>
                <c:pt idx="42226">
                  <c:v>-286.01049999999998</c:v>
                </c:pt>
                <c:pt idx="42227">
                  <c:v>-286.00849999999997</c:v>
                </c:pt>
                <c:pt idx="42228">
                  <c:v>-286.00649999999996</c:v>
                </c:pt>
                <c:pt idx="42229">
                  <c:v>-286.00450000000001</c:v>
                </c:pt>
                <c:pt idx="42230">
                  <c:v>-286.0025</c:v>
                </c:pt>
                <c:pt idx="42231">
                  <c:v>-286.00049999999999</c:v>
                </c:pt>
                <c:pt idx="42232">
                  <c:v>-285.99849999999998</c:v>
                </c:pt>
                <c:pt idx="42233">
                  <c:v>-285.99649999999997</c:v>
                </c:pt>
                <c:pt idx="42234">
                  <c:v>-285.99449999999996</c:v>
                </c:pt>
                <c:pt idx="42235">
                  <c:v>-285.99249999999995</c:v>
                </c:pt>
                <c:pt idx="42236">
                  <c:v>-285.9905</c:v>
                </c:pt>
                <c:pt idx="42237">
                  <c:v>-285.98849999999999</c:v>
                </c:pt>
                <c:pt idx="42238">
                  <c:v>-285.98649999999998</c:v>
                </c:pt>
                <c:pt idx="42239">
                  <c:v>-285.98449999999997</c:v>
                </c:pt>
                <c:pt idx="42240">
                  <c:v>-285.98249999999996</c:v>
                </c:pt>
                <c:pt idx="42241">
                  <c:v>-285.98050000000001</c:v>
                </c:pt>
                <c:pt idx="42242">
                  <c:v>-285.9785</c:v>
                </c:pt>
                <c:pt idx="42243">
                  <c:v>-285.97649999999999</c:v>
                </c:pt>
                <c:pt idx="42244">
                  <c:v>-285.97449999999998</c:v>
                </c:pt>
                <c:pt idx="42245">
                  <c:v>-285.97249999999997</c:v>
                </c:pt>
                <c:pt idx="42246">
                  <c:v>-285.97049999999996</c:v>
                </c:pt>
                <c:pt idx="42247">
                  <c:v>-285.96849999999995</c:v>
                </c:pt>
                <c:pt idx="42248">
                  <c:v>-285.9665</c:v>
                </c:pt>
                <c:pt idx="42249">
                  <c:v>-285.96449999999999</c:v>
                </c:pt>
                <c:pt idx="42250">
                  <c:v>-285.96249999999998</c:v>
                </c:pt>
                <c:pt idx="42251">
                  <c:v>-285.96049999999997</c:v>
                </c:pt>
                <c:pt idx="42252">
                  <c:v>-285.95849999999996</c:v>
                </c:pt>
                <c:pt idx="42253">
                  <c:v>-285.95650000000001</c:v>
                </c:pt>
                <c:pt idx="42254">
                  <c:v>-285.9545</c:v>
                </c:pt>
                <c:pt idx="42255">
                  <c:v>-285.95249999999999</c:v>
                </c:pt>
                <c:pt idx="42256">
                  <c:v>-285.95049999999998</c:v>
                </c:pt>
                <c:pt idx="42257">
                  <c:v>-285.94849999999997</c:v>
                </c:pt>
                <c:pt idx="42258">
                  <c:v>-285.94649999999996</c:v>
                </c:pt>
                <c:pt idx="42259">
                  <c:v>-285.94449999999995</c:v>
                </c:pt>
                <c:pt idx="42260">
                  <c:v>-285.9425</c:v>
                </c:pt>
                <c:pt idx="42261">
                  <c:v>-285.94049999999999</c:v>
                </c:pt>
                <c:pt idx="42262">
                  <c:v>-285.93849999999998</c:v>
                </c:pt>
                <c:pt idx="42263">
                  <c:v>-285.93649999999997</c:v>
                </c:pt>
                <c:pt idx="42264">
                  <c:v>-285.93449999999996</c:v>
                </c:pt>
                <c:pt idx="42265">
                  <c:v>-285.9325</c:v>
                </c:pt>
                <c:pt idx="42266">
                  <c:v>-285.93049999999999</c:v>
                </c:pt>
                <c:pt idx="42267">
                  <c:v>-285.92849999999999</c:v>
                </c:pt>
                <c:pt idx="42268">
                  <c:v>-285.92649999999998</c:v>
                </c:pt>
                <c:pt idx="42269">
                  <c:v>-285.92449999999997</c:v>
                </c:pt>
                <c:pt idx="42270">
                  <c:v>-285.92249999999996</c:v>
                </c:pt>
                <c:pt idx="42271">
                  <c:v>-285.92049999999995</c:v>
                </c:pt>
                <c:pt idx="42272">
                  <c:v>-285.91849999999999</c:v>
                </c:pt>
                <c:pt idx="42273">
                  <c:v>-285.91649999999998</c:v>
                </c:pt>
                <c:pt idx="42274">
                  <c:v>-285.91449999999998</c:v>
                </c:pt>
                <c:pt idx="42275">
                  <c:v>-285.91249999999997</c:v>
                </c:pt>
                <c:pt idx="42276">
                  <c:v>-285.91049999999996</c:v>
                </c:pt>
                <c:pt idx="42277">
                  <c:v>-285.9085</c:v>
                </c:pt>
                <c:pt idx="42278">
                  <c:v>-285.90649999999999</c:v>
                </c:pt>
                <c:pt idx="42279">
                  <c:v>-285.90449999999998</c:v>
                </c:pt>
                <c:pt idx="42280">
                  <c:v>-285.90249999999997</c:v>
                </c:pt>
                <c:pt idx="42281">
                  <c:v>-285.90049999999997</c:v>
                </c:pt>
                <c:pt idx="42282">
                  <c:v>-285.89850000000001</c:v>
                </c:pt>
                <c:pt idx="42283">
                  <c:v>-285.89649999999995</c:v>
                </c:pt>
                <c:pt idx="42284">
                  <c:v>-285.89449999999999</c:v>
                </c:pt>
                <c:pt idx="42285">
                  <c:v>-285.89249999999998</c:v>
                </c:pt>
                <c:pt idx="42286">
                  <c:v>-285.89049999999997</c:v>
                </c:pt>
                <c:pt idx="42287">
                  <c:v>-285.88849999999996</c:v>
                </c:pt>
                <c:pt idx="42288">
                  <c:v>-285.88649999999996</c:v>
                </c:pt>
                <c:pt idx="42289">
                  <c:v>-285.8845</c:v>
                </c:pt>
                <c:pt idx="42290">
                  <c:v>-285.88249999999999</c:v>
                </c:pt>
                <c:pt idx="42291">
                  <c:v>-285.88049999999998</c:v>
                </c:pt>
                <c:pt idx="42292">
                  <c:v>-285.87849999999997</c:v>
                </c:pt>
                <c:pt idx="42293">
                  <c:v>-285.87649999999996</c:v>
                </c:pt>
                <c:pt idx="42294">
                  <c:v>-285.87450000000001</c:v>
                </c:pt>
                <c:pt idx="42295">
                  <c:v>-285.87249999999995</c:v>
                </c:pt>
                <c:pt idx="42296">
                  <c:v>-285.87049999999999</c:v>
                </c:pt>
                <c:pt idx="42297">
                  <c:v>-285.86849999999998</c:v>
                </c:pt>
                <c:pt idx="42298">
                  <c:v>-285.86649999999997</c:v>
                </c:pt>
                <c:pt idx="42299">
                  <c:v>-285.86449999999996</c:v>
                </c:pt>
                <c:pt idx="42300">
                  <c:v>-285.86249999999995</c:v>
                </c:pt>
                <c:pt idx="42301">
                  <c:v>-285.8605</c:v>
                </c:pt>
                <c:pt idx="42302">
                  <c:v>-285.85849999999999</c:v>
                </c:pt>
                <c:pt idx="42303">
                  <c:v>-285.85649999999998</c:v>
                </c:pt>
                <c:pt idx="42304">
                  <c:v>-285.85449999999997</c:v>
                </c:pt>
                <c:pt idx="42305">
                  <c:v>-285.85249999999996</c:v>
                </c:pt>
                <c:pt idx="42306">
                  <c:v>-285.85050000000001</c:v>
                </c:pt>
                <c:pt idx="42307">
                  <c:v>-285.84849999999994</c:v>
                </c:pt>
                <c:pt idx="42308">
                  <c:v>-285.84649999999999</c:v>
                </c:pt>
                <c:pt idx="42309">
                  <c:v>-285.84449999999998</c:v>
                </c:pt>
                <c:pt idx="42310">
                  <c:v>-285.84249999999997</c:v>
                </c:pt>
                <c:pt idx="42311">
                  <c:v>-285.84049999999996</c:v>
                </c:pt>
                <c:pt idx="42312">
                  <c:v>-285.83849999999995</c:v>
                </c:pt>
                <c:pt idx="42313">
                  <c:v>-285.8365</c:v>
                </c:pt>
                <c:pt idx="42314">
                  <c:v>-285.83449999999999</c:v>
                </c:pt>
                <c:pt idx="42315">
                  <c:v>-285.83249999999998</c:v>
                </c:pt>
                <c:pt idx="42316">
                  <c:v>-285.83049999999997</c:v>
                </c:pt>
                <c:pt idx="42317">
                  <c:v>-285.82849999999996</c:v>
                </c:pt>
                <c:pt idx="42318">
                  <c:v>-285.82650000000001</c:v>
                </c:pt>
                <c:pt idx="42319">
                  <c:v>-285.82449999999994</c:v>
                </c:pt>
                <c:pt idx="42320">
                  <c:v>-285.82249999999999</c:v>
                </c:pt>
                <c:pt idx="42321">
                  <c:v>-285.82049999999998</c:v>
                </c:pt>
                <c:pt idx="42322">
                  <c:v>-285.81849999999997</c:v>
                </c:pt>
                <c:pt idx="42323">
                  <c:v>-285.81649999999996</c:v>
                </c:pt>
                <c:pt idx="42324">
                  <c:v>-285.81449999999995</c:v>
                </c:pt>
                <c:pt idx="42325">
                  <c:v>-285.8125</c:v>
                </c:pt>
                <c:pt idx="42326">
                  <c:v>-285.81049999999999</c:v>
                </c:pt>
                <c:pt idx="42327">
                  <c:v>-285.80849999999998</c:v>
                </c:pt>
                <c:pt idx="42328">
                  <c:v>-285.80649999999997</c:v>
                </c:pt>
                <c:pt idx="42329">
                  <c:v>-285.80449999999996</c:v>
                </c:pt>
                <c:pt idx="42330">
                  <c:v>-285.80250000000001</c:v>
                </c:pt>
                <c:pt idx="42331">
                  <c:v>-285.80049999999994</c:v>
                </c:pt>
                <c:pt idx="42332">
                  <c:v>-285.79849999999999</c:v>
                </c:pt>
                <c:pt idx="42333">
                  <c:v>-285.79649999999998</c:v>
                </c:pt>
                <c:pt idx="42334">
                  <c:v>-285.79449999999997</c:v>
                </c:pt>
                <c:pt idx="42335">
                  <c:v>-285.79249999999996</c:v>
                </c:pt>
                <c:pt idx="42336">
                  <c:v>-285.79049999999995</c:v>
                </c:pt>
                <c:pt idx="42337">
                  <c:v>-285.7885</c:v>
                </c:pt>
                <c:pt idx="42338">
                  <c:v>-285.78649999999999</c:v>
                </c:pt>
                <c:pt idx="42339">
                  <c:v>-285.78449999999998</c:v>
                </c:pt>
                <c:pt idx="42340">
                  <c:v>-285.78249999999997</c:v>
                </c:pt>
                <c:pt idx="42341">
                  <c:v>-285.78049999999996</c:v>
                </c:pt>
                <c:pt idx="42342">
                  <c:v>-285.77850000000001</c:v>
                </c:pt>
                <c:pt idx="42343">
                  <c:v>-285.77649999999994</c:v>
                </c:pt>
                <c:pt idx="42344">
                  <c:v>-285.77449999999999</c:v>
                </c:pt>
                <c:pt idx="42345">
                  <c:v>-285.77249999999998</c:v>
                </c:pt>
                <c:pt idx="42346">
                  <c:v>-285.77049999999997</c:v>
                </c:pt>
                <c:pt idx="42347">
                  <c:v>-285.76849999999996</c:v>
                </c:pt>
                <c:pt idx="42348">
                  <c:v>-285.76649999999995</c:v>
                </c:pt>
                <c:pt idx="42349">
                  <c:v>-285.7645</c:v>
                </c:pt>
                <c:pt idx="42350">
                  <c:v>-285.76249999999999</c:v>
                </c:pt>
                <c:pt idx="42351">
                  <c:v>-285.76049999999998</c:v>
                </c:pt>
                <c:pt idx="42352">
                  <c:v>-285.75849999999997</c:v>
                </c:pt>
                <c:pt idx="42353">
                  <c:v>-285.75649999999996</c:v>
                </c:pt>
                <c:pt idx="42354">
                  <c:v>-285.75450000000001</c:v>
                </c:pt>
                <c:pt idx="42355">
                  <c:v>-285.7525</c:v>
                </c:pt>
                <c:pt idx="42356">
                  <c:v>-285.75049999999999</c:v>
                </c:pt>
                <c:pt idx="42357">
                  <c:v>-285.74849999999998</c:v>
                </c:pt>
                <c:pt idx="42358">
                  <c:v>-285.74649999999997</c:v>
                </c:pt>
                <c:pt idx="42359">
                  <c:v>-285.74449999999996</c:v>
                </c:pt>
                <c:pt idx="42360">
                  <c:v>-285.74249999999995</c:v>
                </c:pt>
                <c:pt idx="42361">
                  <c:v>-285.7405</c:v>
                </c:pt>
                <c:pt idx="42362">
                  <c:v>-285.73849999999999</c:v>
                </c:pt>
                <c:pt idx="42363">
                  <c:v>-285.73649999999998</c:v>
                </c:pt>
                <c:pt idx="42364">
                  <c:v>-285.73449999999997</c:v>
                </c:pt>
                <c:pt idx="42365">
                  <c:v>-285.73249999999996</c:v>
                </c:pt>
                <c:pt idx="42366">
                  <c:v>-285.73050000000001</c:v>
                </c:pt>
                <c:pt idx="42367">
                  <c:v>-285.7285</c:v>
                </c:pt>
                <c:pt idx="42368">
                  <c:v>-285.72649999999999</c:v>
                </c:pt>
                <c:pt idx="42369">
                  <c:v>-285.72449999999998</c:v>
                </c:pt>
                <c:pt idx="42370">
                  <c:v>-285.72249999999997</c:v>
                </c:pt>
                <c:pt idx="42371">
                  <c:v>-285.72049999999996</c:v>
                </c:pt>
                <c:pt idx="42372">
                  <c:v>-285.71849999999995</c:v>
                </c:pt>
                <c:pt idx="42373">
                  <c:v>-285.7165</c:v>
                </c:pt>
                <c:pt idx="42374">
                  <c:v>-285.71449999999999</c:v>
                </c:pt>
                <c:pt idx="42375">
                  <c:v>-285.71249999999998</c:v>
                </c:pt>
                <c:pt idx="42376">
                  <c:v>-285.71049999999997</c:v>
                </c:pt>
                <c:pt idx="42377">
                  <c:v>-285.70849999999996</c:v>
                </c:pt>
                <c:pt idx="42378">
                  <c:v>-285.70650000000001</c:v>
                </c:pt>
                <c:pt idx="42379">
                  <c:v>-285.7045</c:v>
                </c:pt>
                <c:pt idx="42380">
                  <c:v>-285.70249999999999</c:v>
                </c:pt>
                <c:pt idx="42381">
                  <c:v>-285.70049999999998</c:v>
                </c:pt>
                <c:pt idx="42382">
                  <c:v>-285.69849999999997</c:v>
                </c:pt>
                <c:pt idx="42383">
                  <c:v>-285.69649999999996</c:v>
                </c:pt>
                <c:pt idx="42384">
                  <c:v>-285.69449999999995</c:v>
                </c:pt>
                <c:pt idx="42385">
                  <c:v>-285.6925</c:v>
                </c:pt>
                <c:pt idx="42386">
                  <c:v>-285.69049999999999</c:v>
                </c:pt>
                <c:pt idx="42387">
                  <c:v>-285.68849999999998</c:v>
                </c:pt>
                <c:pt idx="42388">
                  <c:v>-285.68649999999997</c:v>
                </c:pt>
                <c:pt idx="42389">
                  <c:v>-285.68449999999996</c:v>
                </c:pt>
                <c:pt idx="42390">
                  <c:v>-285.6825</c:v>
                </c:pt>
                <c:pt idx="42391">
                  <c:v>-285.68049999999999</c:v>
                </c:pt>
                <c:pt idx="42392">
                  <c:v>-285.67849999999999</c:v>
                </c:pt>
                <c:pt idx="42393">
                  <c:v>-285.67649999999998</c:v>
                </c:pt>
                <c:pt idx="42394">
                  <c:v>-285.67449999999997</c:v>
                </c:pt>
                <c:pt idx="42395">
                  <c:v>-285.67249999999996</c:v>
                </c:pt>
                <c:pt idx="42396">
                  <c:v>-285.67049999999995</c:v>
                </c:pt>
                <c:pt idx="42397">
                  <c:v>-285.66849999999999</c:v>
                </c:pt>
                <c:pt idx="42398">
                  <c:v>-285.66649999999998</c:v>
                </c:pt>
                <c:pt idx="42399">
                  <c:v>-285.66449999999998</c:v>
                </c:pt>
                <c:pt idx="42400">
                  <c:v>-285.66249999999997</c:v>
                </c:pt>
                <c:pt idx="42401">
                  <c:v>-285.66049999999996</c:v>
                </c:pt>
                <c:pt idx="42402">
                  <c:v>-285.6585</c:v>
                </c:pt>
                <c:pt idx="42403">
                  <c:v>-285.65649999999999</c:v>
                </c:pt>
                <c:pt idx="42404">
                  <c:v>-285.65449999999998</c:v>
                </c:pt>
                <c:pt idx="42405">
                  <c:v>-285.65249999999997</c:v>
                </c:pt>
                <c:pt idx="42406">
                  <c:v>-285.65049999999997</c:v>
                </c:pt>
                <c:pt idx="42407">
                  <c:v>-285.64850000000001</c:v>
                </c:pt>
                <c:pt idx="42408">
                  <c:v>-285.64649999999995</c:v>
                </c:pt>
                <c:pt idx="42409">
                  <c:v>-285.64449999999999</c:v>
                </c:pt>
                <c:pt idx="42410">
                  <c:v>-285.64249999999998</c:v>
                </c:pt>
                <c:pt idx="42411">
                  <c:v>-285.64049999999997</c:v>
                </c:pt>
                <c:pt idx="42412">
                  <c:v>-285.63849999999996</c:v>
                </c:pt>
                <c:pt idx="42413">
                  <c:v>-285.63649999999996</c:v>
                </c:pt>
                <c:pt idx="42414">
                  <c:v>-285.6345</c:v>
                </c:pt>
                <c:pt idx="42415">
                  <c:v>-285.63249999999999</c:v>
                </c:pt>
                <c:pt idx="42416">
                  <c:v>-285.63049999999998</c:v>
                </c:pt>
                <c:pt idx="42417">
                  <c:v>-285.62849999999997</c:v>
                </c:pt>
                <c:pt idx="42418">
                  <c:v>-285.62649999999996</c:v>
                </c:pt>
                <c:pt idx="42419">
                  <c:v>-285.62450000000001</c:v>
                </c:pt>
                <c:pt idx="42420">
                  <c:v>-285.62249999999995</c:v>
                </c:pt>
                <c:pt idx="42421">
                  <c:v>-285.62049999999999</c:v>
                </c:pt>
                <c:pt idx="42422">
                  <c:v>-285.61849999999998</c:v>
                </c:pt>
                <c:pt idx="42423">
                  <c:v>-285.61649999999997</c:v>
                </c:pt>
                <c:pt idx="42424">
                  <c:v>-285.61449999999996</c:v>
                </c:pt>
                <c:pt idx="42425">
                  <c:v>-285.61249999999995</c:v>
                </c:pt>
                <c:pt idx="42426">
                  <c:v>-285.6105</c:v>
                </c:pt>
                <c:pt idx="42427">
                  <c:v>-285.60849999999999</c:v>
                </c:pt>
                <c:pt idx="42428">
                  <c:v>-285.60649999999998</c:v>
                </c:pt>
                <c:pt idx="42429">
                  <c:v>-285.60449999999997</c:v>
                </c:pt>
                <c:pt idx="42430">
                  <c:v>-285.60249999999996</c:v>
                </c:pt>
                <c:pt idx="42431">
                  <c:v>-285.60050000000001</c:v>
                </c:pt>
                <c:pt idx="42432">
                  <c:v>-285.59849999999994</c:v>
                </c:pt>
                <c:pt idx="42433">
                  <c:v>-285.59649999999999</c:v>
                </c:pt>
                <c:pt idx="42434">
                  <c:v>-285.59449999999998</c:v>
                </c:pt>
                <c:pt idx="42435">
                  <c:v>-285.59249999999997</c:v>
                </c:pt>
                <c:pt idx="42436">
                  <c:v>-285.59049999999996</c:v>
                </c:pt>
                <c:pt idx="42437">
                  <c:v>-285.58849999999995</c:v>
                </c:pt>
                <c:pt idx="42438">
                  <c:v>-285.5865</c:v>
                </c:pt>
                <c:pt idx="42439">
                  <c:v>-285.58449999999999</c:v>
                </c:pt>
                <c:pt idx="42440">
                  <c:v>-285.58249999999998</c:v>
                </c:pt>
                <c:pt idx="42441">
                  <c:v>-285.58049999999997</c:v>
                </c:pt>
                <c:pt idx="42442">
                  <c:v>-285.57849999999996</c:v>
                </c:pt>
                <c:pt idx="42443">
                  <c:v>-285.57650000000001</c:v>
                </c:pt>
                <c:pt idx="42444">
                  <c:v>-285.57449999999994</c:v>
                </c:pt>
                <c:pt idx="42445">
                  <c:v>-285.57249999999999</c:v>
                </c:pt>
                <c:pt idx="42446">
                  <c:v>-285.57049999999998</c:v>
                </c:pt>
                <c:pt idx="42447">
                  <c:v>-285.56849999999997</c:v>
                </c:pt>
                <c:pt idx="42448">
                  <c:v>-285.56649999999996</c:v>
                </c:pt>
                <c:pt idx="42449">
                  <c:v>-285.56449999999995</c:v>
                </c:pt>
                <c:pt idx="42450">
                  <c:v>-285.5625</c:v>
                </c:pt>
                <c:pt idx="42451">
                  <c:v>-285.56049999999999</c:v>
                </c:pt>
                <c:pt idx="42452">
                  <c:v>-285.55849999999998</c:v>
                </c:pt>
                <c:pt idx="42453">
                  <c:v>-285.55649999999997</c:v>
                </c:pt>
                <c:pt idx="42454">
                  <c:v>-285.55449999999996</c:v>
                </c:pt>
                <c:pt idx="42455">
                  <c:v>-285.55250000000001</c:v>
                </c:pt>
                <c:pt idx="42456">
                  <c:v>-285.55049999999994</c:v>
                </c:pt>
                <c:pt idx="42457">
                  <c:v>-285.54849999999999</c:v>
                </c:pt>
                <c:pt idx="42458">
                  <c:v>-285.54649999999998</c:v>
                </c:pt>
                <c:pt idx="42459">
                  <c:v>-285.54449999999997</c:v>
                </c:pt>
                <c:pt idx="42460">
                  <c:v>-285.54249999999996</c:v>
                </c:pt>
                <c:pt idx="42461">
                  <c:v>-285.54049999999995</c:v>
                </c:pt>
                <c:pt idx="42462">
                  <c:v>-285.5385</c:v>
                </c:pt>
                <c:pt idx="42463">
                  <c:v>-285.53649999999999</c:v>
                </c:pt>
                <c:pt idx="42464">
                  <c:v>-285.53449999999998</c:v>
                </c:pt>
                <c:pt idx="42465">
                  <c:v>-285.53249999999997</c:v>
                </c:pt>
                <c:pt idx="42466">
                  <c:v>-285.53049999999996</c:v>
                </c:pt>
                <c:pt idx="42467">
                  <c:v>-285.52850000000001</c:v>
                </c:pt>
                <c:pt idx="42468">
                  <c:v>-285.52649999999994</c:v>
                </c:pt>
                <c:pt idx="42469">
                  <c:v>-285.52449999999999</c:v>
                </c:pt>
                <c:pt idx="42470">
                  <c:v>-285.52249999999998</c:v>
                </c:pt>
                <c:pt idx="42471">
                  <c:v>-285.52049999999997</c:v>
                </c:pt>
                <c:pt idx="42472">
                  <c:v>-285.51849999999996</c:v>
                </c:pt>
                <c:pt idx="42473">
                  <c:v>-285.51649999999995</c:v>
                </c:pt>
                <c:pt idx="42474">
                  <c:v>-285.5145</c:v>
                </c:pt>
                <c:pt idx="42475">
                  <c:v>-285.51249999999999</c:v>
                </c:pt>
                <c:pt idx="42476">
                  <c:v>-285.51049999999998</c:v>
                </c:pt>
                <c:pt idx="42477">
                  <c:v>-285.50849999999997</c:v>
                </c:pt>
                <c:pt idx="42478">
                  <c:v>-285.50649999999996</c:v>
                </c:pt>
                <c:pt idx="42479">
                  <c:v>-285.50450000000001</c:v>
                </c:pt>
                <c:pt idx="42480">
                  <c:v>-285.5025</c:v>
                </c:pt>
                <c:pt idx="42481">
                  <c:v>-285.50049999999999</c:v>
                </c:pt>
                <c:pt idx="42482">
                  <c:v>-285.49849999999998</c:v>
                </c:pt>
                <c:pt idx="42483">
                  <c:v>-285.49649999999997</c:v>
                </c:pt>
                <c:pt idx="42484">
                  <c:v>-285.49449999999996</c:v>
                </c:pt>
                <c:pt idx="42485">
                  <c:v>-285.49249999999995</c:v>
                </c:pt>
                <c:pt idx="42486">
                  <c:v>-285.4905</c:v>
                </c:pt>
                <c:pt idx="42487">
                  <c:v>-285.48849999999999</c:v>
                </c:pt>
                <c:pt idx="42488">
                  <c:v>-285.48649999999998</c:v>
                </c:pt>
                <c:pt idx="42489">
                  <c:v>-285.48449999999997</c:v>
                </c:pt>
                <c:pt idx="42490">
                  <c:v>-285.48249999999996</c:v>
                </c:pt>
                <c:pt idx="42491">
                  <c:v>-285.48050000000001</c:v>
                </c:pt>
                <c:pt idx="42492">
                  <c:v>-285.4785</c:v>
                </c:pt>
                <c:pt idx="42493">
                  <c:v>-285.47649999999999</c:v>
                </c:pt>
                <c:pt idx="42494">
                  <c:v>-285.47449999999998</c:v>
                </c:pt>
                <c:pt idx="42495">
                  <c:v>-285.47249999999997</c:v>
                </c:pt>
                <c:pt idx="42496">
                  <c:v>-285.47049999999996</c:v>
                </c:pt>
                <c:pt idx="42497">
                  <c:v>-285.46849999999995</c:v>
                </c:pt>
                <c:pt idx="42498">
                  <c:v>-285.4665</c:v>
                </c:pt>
                <c:pt idx="42499">
                  <c:v>-285.46449999999999</c:v>
                </c:pt>
                <c:pt idx="42500">
                  <c:v>-285.46249999999998</c:v>
                </c:pt>
                <c:pt idx="42501">
                  <c:v>-285.46049999999997</c:v>
                </c:pt>
                <c:pt idx="42502">
                  <c:v>-285.45849999999996</c:v>
                </c:pt>
                <c:pt idx="42503">
                  <c:v>-285.45650000000001</c:v>
                </c:pt>
                <c:pt idx="42504">
                  <c:v>-285.4545</c:v>
                </c:pt>
                <c:pt idx="42505">
                  <c:v>-285.45249999999999</c:v>
                </c:pt>
                <c:pt idx="42506">
                  <c:v>-285.45049999999998</c:v>
                </c:pt>
                <c:pt idx="42507">
                  <c:v>-285.44849999999997</c:v>
                </c:pt>
                <c:pt idx="42508">
                  <c:v>-285.44649999999996</c:v>
                </c:pt>
                <c:pt idx="42509">
                  <c:v>-285.44449999999995</c:v>
                </c:pt>
                <c:pt idx="42510">
                  <c:v>-285.4425</c:v>
                </c:pt>
                <c:pt idx="42511">
                  <c:v>-285.44049999999999</c:v>
                </c:pt>
                <c:pt idx="42512">
                  <c:v>-285.43849999999998</c:v>
                </c:pt>
                <c:pt idx="42513">
                  <c:v>-285.43649999999997</c:v>
                </c:pt>
                <c:pt idx="42514">
                  <c:v>-285.43449999999996</c:v>
                </c:pt>
                <c:pt idx="42515">
                  <c:v>-285.4325</c:v>
                </c:pt>
                <c:pt idx="42516">
                  <c:v>-285.43049999999999</c:v>
                </c:pt>
                <c:pt idx="42517">
                  <c:v>-285.42849999999999</c:v>
                </c:pt>
                <c:pt idx="42518">
                  <c:v>-285.42649999999998</c:v>
                </c:pt>
                <c:pt idx="42519">
                  <c:v>-285.42449999999997</c:v>
                </c:pt>
                <c:pt idx="42520">
                  <c:v>-285.42249999999996</c:v>
                </c:pt>
                <c:pt idx="42521">
                  <c:v>-285.42049999999995</c:v>
                </c:pt>
                <c:pt idx="42522">
                  <c:v>-285.41849999999999</c:v>
                </c:pt>
                <c:pt idx="42523">
                  <c:v>-285.41649999999998</c:v>
                </c:pt>
                <c:pt idx="42524">
                  <c:v>-285.41449999999998</c:v>
                </c:pt>
                <c:pt idx="42525">
                  <c:v>-285.41249999999997</c:v>
                </c:pt>
                <c:pt idx="42526">
                  <c:v>-285.41049999999996</c:v>
                </c:pt>
                <c:pt idx="42527">
                  <c:v>-285.4085</c:v>
                </c:pt>
                <c:pt idx="42528">
                  <c:v>-285.40649999999999</c:v>
                </c:pt>
                <c:pt idx="42529">
                  <c:v>-285.40449999999998</c:v>
                </c:pt>
                <c:pt idx="42530">
                  <c:v>-285.40249999999997</c:v>
                </c:pt>
                <c:pt idx="42531">
                  <c:v>-285.40049999999997</c:v>
                </c:pt>
                <c:pt idx="42532">
                  <c:v>-285.39850000000001</c:v>
                </c:pt>
                <c:pt idx="42533">
                  <c:v>-285.39649999999995</c:v>
                </c:pt>
                <c:pt idx="42534">
                  <c:v>-285.39449999999999</c:v>
                </c:pt>
                <c:pt idx="42535">
                  <c:v>-285.39249999999998</c:v>
                </c:pt>
                <c:pt idx="42536">
                  <c:v>-285.39049999999997</c:v>
                </c:pt>
                <c:pt idx="42537">
                  <c:v>-285.38849999999996</c:v>
                </c:pt>
                <c:pt idx="42538">
                  <c:v>-285.38649999999996</c:v>
                </c:pt>
                <c:pt idx="42539">
                  <c:v>-285.3845</c:v>
                </c:pt>
                <c:pt idx="42540">
                  <c:v>-285.38249999999999</c:v>
                </c:pt>
                <c:pt idx="42541">
                  <c:v>-285.38049999999998</c:v>
                </c:pt>
                <c:pt idx="42542">
                  <c:v>-285.37849999999997</c:v>
                </c:pt>
                <c:pt idx="42543">
                  <c:v>-285.37649999999996</c:v>
                </c:pt>
                <c:pt idx="42544">
                  <c:v>-285.37450000000001</c:v>
                </c:pt>
                <c:pt idx="42545">
                  <c:v>-285.37249999999995</c:v>
                </c:pt>
                <c:pt idx="42546">
                  <c:v>-285.37049999999999</c:v>
                </c:pt>
                <c:pt idx="42547">
                  <c:v>-285.36849999999998</c:v>
                </c:pt>
                <c:pt idx="42548">
                  <c:v>-285.36649999999997</c:v>
                </c:pt>
                <c:pt idx="42549">
                  <c:v>-285.36449999999996</c:v>
                </c:pt>
                <c:pt idx="42550">
                  <c:v>-285.36249999999995</c:v>
                </c:pt>
                <c:pt idx="42551">
                  <c:v>-285.3605</c:v>
                </c:pt>
                <c:pt idx="42552">
                  <c:v>-285.35849999999999</c:v>
                </c:pt>
                <c:pt idx="42553">
                  <c:v>-285.35649999999998</c:v>
                </c:pt>
                <c:pt idx="42554">
                  <c:v>-285.35449999999997</c:v>
                </c:pt>
                <c:pt idx="42555">
                  <c:v>-285.35249999999996</c:v>
                </c:pt>
                <c:pt idx="42556">
                  <c:v>-285.35050000000001</c:v>
                </c:pt>
                <c:pt idx="42557">
                  <c:v>-285.34849999999994</c:v>
                </c:pt>
                <c:pt idx="42558">
                  <c:v>-285.34649999999999</c:v>
                </c:pt>
                <c:pt idx="42559">
                  <c:v>-285.34449999999998</c:v>
                </c:pt>
                <c:pt idx="42560">
                  <c:v>-285.34249999999997</c:v>
                </c:pt>
                <c:pt idx="42561">
                  <c:v>-285.34049999999996</c:v>
                </c:pt>
                <c:pt idx="42562">
                  <c:v>-285.33849999999995</c:v>
                </c:pt>
                <c:pt idx="42563">
                  <c:v>-285.3365</c:v>
                </c:pt>
                <c:pt idx="42564">
                  <c:v>-285.33449999999999</c:v>
                </c:pt>
                <c:pt idx="42565">
                  <c:v>-285.33249999999998</c:v>
                </c:pt>
                <c:pt idx="42566">
                  <c:v>-285.33049999999997</c:v>
                </c:pt>
                <c:pt idx="42567">
                  <c:v>-285.32849999999996</c:v>
                </c:pt>
                <c:pt idx="42568">
                  <c:v>-285.32650000000001</c:v>
                </c:pt>
                <c:pt idx="42569">
                  <c:v>-285.32449999999994</c:v>
                </c:pt>
                <c:pt idx="42570">
                  <c:v>-285.32249999999999</c:v>
                </c:pt>
                <c:pt idx="42571">
                  <c:v>-285.32049999999998</c:v>
                </c:pt>
                <c:pt idx="42572">
                  <c:v>-285.31849999999997</c:v>
                </c:pt>
                <c:pt idx="42573">
                  <c:v>-285.31649999999996</c:v>
                </c:pt>
                <c:pt idx="42574">
                  <c:v>-285.31449999999995</c:v>
                </c:pt>
                <c:pt idx="42575">
                  <c:v>-285.3125</c:v>
                </c:pt>
                <c:pt idx="42576">
                  <c:v>-285.31049999999999</c:v>
                </c:pt>
                <c:pt idx="42577">
                  <c:v>-285.30849999999998</c:v>
                </c:pt>
                <c:pt idx="42578">
                  <c:v>-285.30649999999997</c:v>
                </c:pt>
                <c:pt idx="42579">
                  <c:v>-285.30449999999996</c:v>
                </c:pt>
                <c:pt idx="42580">
                  <c:v>-285.30250000000001</c:v>
                </c:pt>
                <c:pt idx="42581">
                  <c:v>-285.30049999999994</c:v>
                </c:pt>
                <c:pt idx="42582">
                  <c:v>-285.29849999999999</c:v>
                </c:pt>
                <c:pt idx="42583">
                  <c:v>-285.29649999999998</c:v>
                </c:pt>
                <c:pt idx="42584">
                  <c:v>-285.29449999999997</c:v>
                </c:pt>
                <c:pt idx="42585">
                  <c:v>-285.29249999999996</c:v>
                </c:pt>
                <c:pt idx="42586">
                  <c:v>-285.29049999999995</c:v>
                </c:pt>
                <c:pt idx="42587">
                  <c:v>-285.2885</c:v>
                </c:pt>
                <c:pt idx="42588">
                  <c:v>-285.28649999999999</c:v>
                </c:pt>
                <c:pt idx="42589">
                  <c:v>-285.28449999999998</c:v>
                </c:pt>
                <c:pt idx="42590">
                  <c:v>-285.28249999999997</c:v>
                </c:pt>
                <c:pt idx="42591">
                  <c:v>-285.28049999999996</c:v>
                </c:pt>
                <c:pt idx="42592">
                  <c:v>-285.27850000000001</c:v>
                </c:pt>
                <c:pt idx="42593">
                  <c:v>-285.27649999999994</c:v>
                </c:pt>
                <c:pt idx="42594">
                  <c:v>-285.27449999999999</c:v>
                </c:pt>
                <c:pt idx="42595">
                  <c:v>-285.27249999999998</c:v>
                </c:pt>
                <c:pt idx="42596">
                  <c:v>-285.27049999999997</c:v>
                </c:pt>
                <c:pt idx="42597">
                  <c:v>-285.26849999999996</c:v>
                </c:pt>
                <c:pt idx="42598">
                  <c:v>-285.26649999999995</c:v>
                </c:pt>
                <c:pt idx="42599">
                  <c:v>-285.2645</c:v>
                </c:pt>
                <c:pt idx="42600">
                  <c:v>-285.26249999999999</c:v>
                </c:pt>
                <c:pt idx="42601">
                  <c:v>-285.26049999999998</c:v>
                </c:pt>
                <c:pt idx="42602">
                  <c:v>-285.25849999999997</c:v>
                </c:pt>
                <c:pt idx="42603">
                  <c:v>-285.25649999999996</c:v>
                </c:pt>
                <c:pt idx="42604">
                  <c:v>-285.25450000000001</c:v>
                </c:pt>
                <c:pt idx="42605">
                  <c:v>-285.2525</c:v>
                </c:pt>
                <c:pt idx="42606">
                  <c:v>-285.25049999999999</c:v>
                </c:pt>
                <c:pt idx="42607">
                  <c:v>-285.24849999999998</c:v>
                </c:pt>
                <c:pt idx="42608">
                  <c:v>-285.24649999999997</c:v>
                </c:pt>
                <c:pt idx="42609">
                  <c:v>-285.24449999999996</c:v>
                </c:pt>
                <c:pt idx="42610">
                  <c:v>-285.24249999999995</c:v>
                </c:pt>
                <c:pt idx="42611">
                  <c:v>-285.2405</c:v>
                </c:pt>
                <c:pt idx="42612">
                  <c:v>-285.23849999999999</c:v>
                </c:pt>
                <c:pt idx="42613">
                  <c:v>-285.23649999999998</c:v>
                </c:pt>
                <c:pt idx="42614">
                  <c:v>-285.23449999999997</c:v>
                </c:pt>
                <c:pt idx="42615">
                  <c:v>-285.23249999999996</c:v>
                </c:pt>
                <c:pt idx="42616">
                  <c:v>-285.23050000000001</c:v>
                </c:pt>
                <c:pt idx="42617">
                  <c:v>-285.2285</c:v>
                </c:pt>
                <c:pt idx="42618">
                  <c:v>-285.22649999999999</c:v>
                </c:pt>
                <c:pt idx="42619">
                  <c:v>-285.22449999999998</c:v>
                </c:pt>
                <c:pt idx="42620">
                  <c:v>-285.22249999999997</c:v>
                </c:pt>
                <c:pt idx="42621">
                  <c:v>-285.22049999999996</c:v>
                </c:pt>
                <c:pt idx="42622">
                  <c:v>-285.21849999999995</c:v>
                </c:pt>
                <c:pt idx="42623">
                  <c:v>-285.2165</c:v>
                </c:pt>
                <c:pt idx="42624">
                  <c:v>-285.21449999999999</c:v>
                </c:pt>
                <c:pt idx="42625">
                  <c:v>-285.21249999999998</c:v>
                </c:pt>
                <c:pt idx="42626">
                  <c:v>-285.21049999999997</c:v>
                </c:pt>
                <c:pt idx="42627">
                  <c:v>-285.20849999999996</c:v>
                </c:pt>
                <c:pt idx="42628">
                  <c:v>-285.20650000000001</c:v>
                </c:pt>
                <c:pt idx="42629">
                  <c:v>-285.2045</c:v>
                </c:pt>
                <c:pt idx="42630">
                  <c:v>-285.20249999999999</c:v>
                </c:pt>
                <c:pt idx="42631">
                  <c:v>-285.20049999999998</c:v>
                </c:pt>
                <c:pt idx="42632">
                  <c:v>-285.19849999999997</c:v>
                </c:pt>
                <c:pt idx="42633">
                  <c:v>-285.19649999999996</c:v>
                </c:pt>
                <c:pt idx="42634">
                  <c:v>-285.19449999999995</c:v>
                </c:pt>
                <c:pt idx="42635">
                  <c:v>-285.1925</c:v>
                </c:pt>
                <c:pt idx="42636">
                  <c:v>-285.19049999999999</c:v>
                </c:pt>
                <c:pt idx="42637">
                  <c:v>-285.18849999999998</c:v>
                </c:pt>
                <c:pt idx="42638">
                  <c:v>-285.18649999999997</c:v>
                </c:pt>
                <c:pt idx="42639">
                  <c:v>-285.18449999999996</c:v>
                </c:pt>
                <c:pt idx="42640">
                  <c:v>-285.1825</c:v>
                </c:pt>
                <c:pt idx="42641">
                  <c:v>-285.18049999999999</c:v>
                </c:pt>
                <c:pt idx="42642">
                  <c:v>-285.17849999999999</c:v>
                </c:pt>
                <c:pt idx="42643">
                  <c:v>-285.17649999999998</c:v>
                </c:pt>
                <c:pt idx="42644">
                  <c:v>-285.17449999999997</c:v>
                </c:pt>
                <c:pt idx="42645">
                  <c:v>-285.17249999999996</c:v>
                </c:pt>
                <c:pt idx="42646">
                  <c:v>-285.17049999999995</c:v>
                </c:pt>
                <c:pt idx="42647">
                  <c:v>-285.16849999999999</c:v>
                </c:pt>
                <c:pt idx="42648">
                  <c:v>-285.16649999999998</c:v>
                </c:pt>
                <c:pt idx="42649">
                  <c:v>-285.16449999999998</c:v>
                </c:pt>
                <c:pt idx="42650">
                  <c:v>-285.16249999999997</c:v>
                </c:pt>
                <c:pt idx="42651">
                  <c:v>-285.16049999999996</c:v>
                </c:pt>
                <c:pt idx="42652">
                  <c:v>-285.1585</c:v>
                </c:pt>
                <c:pt idx="42653">
                  <c:v>-285.15649999999999</c:v>
                </c:pt>
                <c:pt idx="42654">
                  <c:v>-285.15449999999998</c:v>
                </c:pt>
                <c:pt idx="42655">
                  <c:v>-285.15249999999997</c:v>
                </c:pt>
                <c:pt idx="42656">
                  <c:v>-285.15049999999997</c:v>
                </c:pt>
                <c:pt idx="42657">
                  <c:v>-285.14850000000001</c:v>
                </c:pt>
                <c:pt idx="42658">
                  <c:v>-285.14649999999995</c:v>
                </c:pt>
                <c:pt idx="42659">
                  <c:v>-285.14449999999999</c:v>
                </c:pt>
                <c:pt idx="42660">
                  <c:v>-285.14249999999998</c:v>
                </c:pt>
                <c:pt idx="42661">
                  <c:v>-285.14049999999997</c:v>
                </c:pt>
                <c:pt idx="42662">
                  <c:v>-285.13849999999996</c:v>
                </c:pt>
                <c:pt idx="42663">
                  <c:v>-285.13649999999996</c:v>
                </c:pt>
                <c:pt idx="42664">
                  <c:v>-285.1345</c:v>
                </c:pt>
                <c:pt idx="42665">
                  <c:v>-285.13249999999999</c:v>
                </c:pt>
                <c:pt idx="42666">
                  <c:v>-285.13049999999998</c:v>
                </c:pt>
                <c:pt idx="42667">
                  <c:v>-285.12849999999997</c:v>
                </c:pt>
                <c:pt idx="42668">
                  <c:v>-285.12649999999996</c:v>
                </c:pt>
                <c:pt idx="42669">
                  <c:v>-285.12450000000001</c:v>
                </c:pt>
                <c:pt idx="42670">
                  <c:v>-285.12249999999995</c:v>
                </c:pt>
                <c:pt idx="42671">
                  <c:v>-285.12049999999999</c:v>
                </c:pt>
                <c:pt idx="42672">
                  <c:v>-285.11849999999998</c:v>
                </c:pt>
                <c:pt idx="42673">
                  <c:v>-285.11649999999997</c:v>
                </c:pt>
                <c:pt idx="42674">
                  <c:v>-285.11449999999996</c:v>
                </c:pt>
                <c:pt idx="42675">
                  <c:v>-285.11249999999995</c:v>
                </c:pt>
                <c:pt idx="42676">
                  <c:v>-285.1105</c:v>
                </c:pt>
                <c:pt idx="42677">
                  <c:v>-285.10849999999999</c:v>
                </c:pt>
                <c:pt idx="42678">
                  <c:v>-285.10649999999998</c:v>
                </c:pt>
                <c:pt idx="42679">
                  <c:v>-285.10449999999997</c:v>
                </c:pt>
                <c:pt idx="42680">
                  <c:v>-285.10249999999996</c:v>
                </c:pt>
                <c:pt idx="42681">
                  <c:v>-285.10050000000001</c:v>
                </c:pt>
                <c:pt idx="42682">
                  <c:v>-285.09849999999994</c:v>
                </c:pt>
                <c:pt idx="42683">
                  <c:v>-285.09649999999999</c:v>
                </c:pt>
                <c:pt idx="42684">
                  <c:v>-285.09449999999998</c:v>
                </c:pt>
                <c:pt idx="42685">
                  <c:v>-285.09249999999997</c:v>
                </c:pt>
                <c:pt idx="42686">
                  <c:v>-285.09049999999996</c:v>
                </c:pt>
                <c:pt idx="42687">
                  <c:v>-285.08849999999995</c:v>
                </c:pt>
                <c:pt idx="42688">
                  <c:v>-285.0865</c:v>
                </c:pt>
                <c:pt idx="42689">
                  <c:v>-285.08449999999999</c:v>
                </c:pt>
                <c:pt idx="42690">
                  <c:v>-285.08249999999998</c:v>
                </c:pt>
                <c:pt idx="42691">
                  <c:v>-285.08049999999997</c:v>
                </c:pt>
                <c:pt idx="42692">
                  <c:v>-285.07849999999996</c:v>
                </c:pt>
                <c:pt idx="42693">
                  <c:v>-285.07650000000001</c:v>
                </c:pt>
                <c:pt idx="42694">
                  <c:v>-285.07449999999994</c:v>
                </c:pt>
                <c:pt idx="42695">
                  <c:v>-285.07249999999999</c:v>
                </c:pt>
                <c:pt idx="42696">
                  <c:v>-285.07049999999998</c:v>
                </c:pt>
                <c:pt idx="42697">
                  <c:v>-285.06849999999997</c:v>
                </c:pt>
                <c:pt idx="42698">
                  <c:v>-285.06649999999996</c:v>
                </c:pt>
                <c:pt idx="42699">
                  <c:v>-285.06449999999995</c:v>
                </c:pt>
                <c:pt idx="42700">
                  <c:v>-285.0625</c:v>
                </c:pt>
                <c:pt idx="42701">
                  <c:v>-285.06049999999999</c:v>
                </c:pt>
                <c:pt idx="42702">
                  <c:v>-285.05849999999998</c:v>
                </c:pt>
                <c:pt idx="42703">
                  <c:v>-285.05649999999997</c:v>
                </c:pt>
                <c:pt idx="42704">
                  <c:v>-285.05449999999996</c:v>
                </c:pt>
                <c:pt idx="42705">
                  <c:v>-285.05250000000001</c:v>
                </c:pt>
                <c:pt idx="42706">
                  <c:v>-285.05049999999994</c:v>
                </c:pt>
                <c:pt idx="42707">
                  <c:v>-285.04849999999999</c:v>
                </c:pt>
                <c:pt idx="42708">
                  <c:v>-285.04649999999998</c:v>
                </c:pt>
                <c:pt idx="42709">
                  <c:v>-285.04449999999997</c:v>
                </c:pt>
                <c:pt idx="42710">
                  <c:v>-285.04249999999996</c:v>
                </c:pt>
                <c:pt idx="42711">
                  <c:v>-285.04049999999995</c:v>
                </c:pt>
                <c:pt idx="42712">
                  <c:v>-285.0385</c:v>
                </c:pt>
                <c:pt idx="42713">
                  <c:v>-285.03649999999999</c:v>
                </c:pt>
                <c:pt idx="42714">
                  <c:v>-285.03449999999998</c:v>
                </c:pt>
                <c:pt idx="42715">
                  <c:v>-285.03249999999997</c:v>
                </c:pt>
                <c:pt idx="42716">
                  <c:v>-285.03049999999996</c:v>
                </c:pt>
                <c:pt idx="42717">
                  <c:v>-285.02850000000001</c:v>
                </c:pt>
                <c:pt idx="42718">
                  <c:v>-285.02649999999994</c:v>
                </c:pt>
                <c:pt idx="42719">
                  <c:v>-285.02449999999999</c:v>
                </c:pt>
                <c:pt idx="42720">
                  <c:v>-285.02249999999998</c:v>
                </c:pt>
                <c:pt idx="42721">
                  <c:v>-285.02049999999997</c:v>
                </c:pt>
                <c:pt idx="42722">
                  <c:v>-285.01849999999996</c:v>
                </c:pt>
                <c:pt idx="42723">
                  <c:v>-285.01649999999995</c:v>
                </c:pt>
                <c:pt idx="42724">
                  <c:v>-285.0145</c:v>
                </c:pt>
                <c:pt idx="42725">
                  <c:v>-285.01249999999999</c:v>
                </c:pt>
                <c:pt idx="42726">
                  <c:v>-285.01049999999998</c:v>
                </c:pt>
                <c:pt idx="42727">
                  <c:v>-285.00849999999997</c:v>
                </c:pt>
                <c:pt idx="42728">
                  <c:v>-285.00649999999996</c:v>
                </c:pt>
                <c:pt idx="42729">
                  <c:v>-285.00450000000001</c:v>
                </c:pt>
                <c:pt idx="42730">
                  <c:v>-285.0025</c:v>
                </c:pt>
                <c:pt idx="42731">
                  <c:v>-285.00049999999999</c:v>
                </c:pt>
                <c:pt idx="42732">
                  <c:v>-284.99849999999998</c:v>
                </c:pt>
                <c:pt idx="42733">
                  <c:v>-284.99649999999997</c:v>
                </c:pt>
                <c:pt idx="42734">
                  <c:v>-284.99449999999996</c:v>
                </c:pt>
                <c:pt idx="42735">
                  <c:v>-284.99249999999995</c:v>
                </c:pt>
                <c:pt idx="42736">
                  <c:v>-284.9905</c:v>
                </c:pt>
                <c:pt idx="42737">
                  <c:v>-284.98849999999999</c:v>
                </c:pt>
                <c:pt idx="42738">
                  <c:v>-284.98649999999998</c:v>
                </c:pt>
                <c:pt idx="42739">
                  <c:v>-284.98449999999997</c:v>
                </c:pt>
                <c:pt idx="42740">
                  <c:v>-284.98249999999996</c:v>
                </c:pt>
                <c:pt idx="42741">
                  <c:v>-284.98050000000001</c:v>
                </c:pt>
                <c:pt idx="42742">
                  <c:v>-284.9785</c:v>
                </c:pt>
                <c:pt idx="42743">
                  <c:v>-284.97649999999999</c:v>
                </c:pt>
                <c:pt idx="42744">
                  <c:v>-284.97449999999998</c:v>
                </c:pt>
                <c:pt idx="42745">
                  <c:v>-284.97249999999997</c:v>
                </c:pt>
                <c:pt idx="42746">
                  <c:v>-284.97049999999996</c:v>
                </c:pt>
                <c:pt idx="42747">
                  <c:v>-284.96849999999995</c:v>
                </c:pt>
                <c:pt idx="42748">
                  <c:v>-284.9665</c:v>
                </c:pt>
                <c:pt idx="42749">
                  <c:v>-284.96449999999999</c:v>
                </c:pt>
                <c:pt idx="42750">
                  <c:v>-284.96249999999998</c:v>
                </c:pt>
                <c:pt idx="42751">
                  <c:v>-284.96049999999997</c:v>
                </c:pt>
                <c:pt idx="42752">
                  <c:v>-284.95849999999996</c:v>
                </c:pt>
                <c:pt idx="42753">
                  <c:v>-284.95650000000001</c:v>
                </c:pt>
                <c:pt idx="42754">
                  <c:v>-284.9545</c:v>
                </c:pt>
                <c:pt idx="42755">
                  <c:v>-284.95249999999999</c:v>
                </c:pt>
                <c:pt idx="42756">
                  <c:v>-284.95049999999998</c:v>
                </c:pt>
                <c:pt idx="42757">
                  <c:v>-284.94849999999997</c:v>
                </c:pt>
                <c:pt idx="42758">
                  <c:v>-284.94649999999996</c:v>
                </c:pt>
                <c:pt idx="42759">
                  <c:v>-284.94449999999995</c:v>
                </c:pt>
                <c:pt idx="42760">
                  <c:v>-284.9425</c:v>
                </c:pt>
                <c:pt idx="42761">
                  <c:v>-284.94049999999999</c:v>
                </c:pt>
                <c:pt idx="42762">
                  <c:v>-284.93849999999998</c:v>
                </c:pt>
                <c:pt idx="42763">
                  <c:v>-284.93649999999997</c:v>
                </c:pt>
                <c:pt idx="42764">
                  <c:v>-284.93449999999996</c:v>
                </c:pt>
                <c:pt idx="42765">
                  <c:v>-284.9325</c:v>
                </c:pt>
                <c:pt idx="42766">
                  <c:v>-284.93049999999999</c:v>
                </c:pt>
                <c:pt idx="42767">
                  <c:v>-284.92849999999999</c:v>
                </c:pt>
                <c:pt idx="42768">
                  <c:v>-284.92649999999998</c:v>
                </c:pt>
                <c:pt idx="42769">
                  <c:v>-284.92449999999997</c:v>
                </c:pt>
                <c:pt idx="42770">
                  <c:v>-284.92249999999996</c:v>
                </c:pt>
                <c:pt idx="42771">
                  <c:v>-284.92049999999995</c:v>
                </c:pt>
                <c:pt idx="42772">
                  <c:v>-284.91849999999999</c:v>
                </c:pt>
                <c:pt idx="42773">
                  <c:v>-284.91649999999998</c:v>
                </c:pt>
                <c:pt idx="42774">
                  <c:v>-284.91449999999998</c:v>
                </c:pt>
                <c:pt idx="42775">
                  <c:v>-284.91249999999997</c:v>
                </c:pt>
                <c:pt idx="42776">
                  <c:v>-284.91049999999996</c:v>
                </c:pt>
                <c:pt idx="42777">
                  <c:v>-284.9085</c:v>
                </c:pt>
                <c:pt idx="42778">
                  <c:v>-284.90649999999999</c:v>
                </c:pt>
                <c:pt idx="42779">
                  <c:v>-284.90449999999998</c:v>
                </c:pt>
                <c:pt idx="42780">
                  <c:v>-284.90249999999997</c:v>
                </c:pt>
                <c:pt idx="42781">
                  <c:v>-284.90049999999997</c:v>
                </c:pt>
                <c:pt idx="42782">
                  <c:v>-284.89850000000001</c:v>
                </c:pt>
                <c:pt idx="42783">
                  <c:v>-284.89649999999995</c:v>
                </c:pt>
                <c:pt idx="42784">
                  <c:v>-284.89449999999999</c:v>
                </c:pt>
                <c:pt idx="42785">
                  <c:v>-284.89249999999998</c:v>
                </c:pt>
                <c:pt idx="42786">
                  <c:v>-284.89049999999997</c:v>
                </c:pt>
                <c:pt idx="42787">
                  <c:v>-284.88849999999996</c:v>
                </c:pt>
                <c:pt idx="42788">
                  <c:v>-284.88649999999996</c:v>
                </c:pt>
                <c:pt idx="42789">
                  <c:v>-284.8845</c:v>
                </c:pt>
                <c:pt idx="42790">
                  <c:v>-284.88249999999999</c:v>
                </c:pt>
                <c:pt idx="42791">
                  <c:v>-284.88049999999998</c:v>
                </c:pt>
                <c:pt idx="42792">
                  <c:v>-284.87849999999997</c:v>
                </c:pt>
                <c:pt idx="42793">
                  <c:v>-284.87649999999996</c:v>
                </c:pt>
                <c:pt idx="42794">
                  <c:v>-284.87450000000001</c:v>
                </c:pt>
                <c:pt idx="42795">
                  <c:v>-284.87249999999995</c:v>
                </c:pt>
                <c:pt idx="42796">
                  <c:v>-284.87049999999999</c:v>
                </c:pt>
                <c:pt idx="42797">
                  <c:v>-284.86849999999998</c:v>
                </c:pt>
                <c:pt idx="42798">
                  <c:v>-284.86649999999997</c:v>
                </c:pt>
                <c:pt idx="42799">
                  <c:v>-284.86449999999996</c:v>
                </c:pt>
                <c:pt idx="42800">
                  <c:v>-284.86249999999995</c:v>
                </c:pt>
                <c:pt idx="42801">
                  <c:v>-284.8605</c:v>
                </c:pt>
                <c:pt idx="42802">
                  <c:v>-284.85849999999999</c:v>
                </c:pt>
                <c:pt idx="42803">
                  <c:v>-284.85649999999998</c:v>
                </c:pt>
                <c:pt idx="42804">
                  <c:v>-284.85449999999997</c:v>
                </c:pt>
                <c:pt idx="42805">
                  <c:v>-284.85249999999996</c:v>
                </c:pt>
                <c:pt idx="42806">
                  <c:v>-284.85050000000001</c:v>
                </c:pt>
                <c:pt idx="42807">
                  <c:v>-284.84849999999994</c:v>
                </c:pt>
                <c:pt idx="42808">
                  <c:v>-284.84649999999999</c:v>
                </c:pt>
                <c:pt idx="42809">
                  <c:v>-284.84449999999998</c:v>
                </c:pt>
                <c:pt idx="42810">
                  <c:v>-284.84249999999997</c:v>
                </c:pt>
                <c:pt idx="42811">
                  <c:v>-284.84049999999996</c:v>
                </c:pt>
                <c:pt idx="42812">
                  <c:v>-284.83849999999995</c:v>
                </c:pt>
                <c:pt idx="42813">
                  <c:v>-284.8365</c:v>
                </c:pt>
                <c:pt idx="42814">
                  <c:v>-284.83449999999999</c:v>
                </c:pt>
                <c:pt idx="42815">
                  <c:v>-284.83249999999998</c:v>
                </c:pt>
                <c:pt idx="42816">
                  <c:v>-284.83049999999997</c:v>
                </c:pt>
                <c:pt idx="42817">
                  <c:v>-284.82849999999996</c:v>
                </c:pt>
                <c:pt idx="42818">
                  <c:v>-284.82650000000001</c:v>
                </c:pt>
                <c:pt idx="42819">
                  <c:v>-284.82449999999994</c:v>
                </c:pt>
                <c:pt idx="42820">
                  <c:v>-284.82249999999999</c:v>
                </c:pt>
                <c:pt idx="42821">
                  <c:v>-284.82049999999998</c:v>
                </c:pt>
                <c:pt idx="42822">
                  <c:v>-284.81849999999997</c:v>
                </c:pt>
                <c:pt idx="42823">
                  <c:v>-284.81649999999996</c:v>
                </c:pt>
                <c:pt idx="42824">
                  <c:v>-284.81449999999995</c:v>
                </c:pt>
                <c:pt idx="42825">
                  <c:v>-284.8125</c:v>
                </c:pt>
                <c:pt idx="42826">
                  <c:v>-284.81049999999999</c:v>
                </c:pt>
                <c:pt idx="42827">
                  <c:v>-284.80849999999998</c:v>
                </c:pt>
                <c:pt idx="42828">
                  <c:v>-284.80649999999997</c:v>
                </c:pt>
                <c:pt idx="42829">
                  <c:v>-284.80449999999996</c:v>
                </c:pt>
                <c:pt idx="42830">
                  <c:v>-284.80250000000001</c:v>
                </c:pt>
                <c:pt idx="42831">
                  <c:v>-284.80049999999994</c:v>
                </c:pt>
                <c:pt idx="42832">
                  <c:v>-284.79849999999999</c:v>
                </c:pt>
                <c:pt idx="42833">
                  <c:v>-284.79649999999998</c:v>
                </c:pt>
                <c:pt idx="42834">
                  <c:v>-284.79449999999997</c:v>
                </c:pt>
                <c:pt idx="42835">
                  <c:v>-284.79249999999996</c:v>
                </c:pt>
                <c:pt idx="42836">
                  <c:v>-284.79049999999995</c:v>
                </c:pt>
                <c:pt idx="42837">
                  <c:v>-284.7885</c:v>
                </c:pt>
                <c:pt idx="42838">
                  <c:v>-284.78649999999999</c:v>
                </c:pt>
                <c:pt idx="42839">
                  <c:v>-284.78449999999998</c:v>
                </c:pt>
                <c:pt idx="42840">
                  <c:v>-284.78249999999997</c:v>
                </c:pt>
                <c:pt idx="42841">
                  <c:v>-284.78049999999996</c:v>
                </c:pt>
                <c:pt idx="42842">
                  <c:v>-284.77850000000001</c:v>
                </c:pt>
                <c:pt idx="42843">
                  <c:v>-284.77649999999994</c:v>
                </c:pt>
                <c:pt idx="42844">
                  <c:v>-284.77449999999999</c:v>
                </c:pt>
                <c:pt idx="42845">
                  <c:v>-284.77249999999998</c:v>
                </c:pt>
                <c:pt idx="42846">
                  <c:v>-284.77049999999997</c:v>
                </c:pt>
                <c:pt idx="42847">
                  <c:v>-284.76849999999996</c:v>
                </c:pt>
                <c:pt idx="42848">
                  <c:v>-284.76649999999995</c:v>
                </c:pt>
                <c:pt idx="42849">
                  <c:v>-284.7645</c:v>
                </c:pt>
                <c:pt idx="42850">
                  <c:v>-284.76249999999999</c:v>
                </c:pt>
                <c:pt idx="42851">
                  <c:v>-284.76049999999998</c:v>
                </c:pt>
                <c:pt idx="42852">
                  <c:v>-284.75849999999997</c:v>
                </c:pt>
                <c:pt idx="42853">
                  <c:v>-284.75649999999996</c:v>
                </c:pt>
                <c:pt idx="42854">
                  <c:v>-284.75450000000001</c:v>
                </c:pt>
                <c:pt idx="42855">
                  <c:v>-284.7525</c:v>
                </c:pt>
                <c:pt idx="42856">
                  <c:v>-284.75049999999999</c:v>
                </c:pt>
                <c:pt idx="42857">
                  <c:v>-284.74849999999998</c:v>
                </c:pt>
                <c:pt idx="42858">
                  <c:v>-284.74649999999997</c:v>
                </c:pt>
                <c:pt idx="42859">
                  <c:v>-284.74449999999996</c:v>
                </c:pt>
                <c:pt idx="42860">
                  <c:v>-284.74249999999995</c:v>
                </c:pt>
                <c:pt idx="42861">
                  <c:v>-284.7405</c:v>
                </c:pt>
                <c:pt idx="42862">
                  <c:v>-284.73849999999999</c:v>
                </c:pt>
                <c:pt idx="42863">
                  <c:v>-284.73649999999998</c:v>
                </c:pt>
                <c:pt idx="42864">
                  <c:v>-284.73449999999997</c:v>
                </c:pt>
                <c:pt idx="42865">
                  <c:v>-284.73249999999996</c:v>
                </c:pt>
                <c:pt idx="42866">
                  <c:v>-284.73050000000001</c:v>
                </c:pt>
                <c:pt idx="42867">
                  <c:v>-284.7285</c:v>
                </c:pt>
                <c:pt idx="42868">
                  <c:v>-284.72649999999999</c:v>
                </c:pt>
                <c:pt idx="42869">
                  <c:v>-284.72449999999998</c:v>
                </c:pt>
                <c:pt idx="42870">
                  <c:v>-284.72249999999997</c:v>
                </c:pt>
                <c:pt idx="42871">
                  <c:v>-284.72049999999996</c:v>
                </c:pt>
                <c:pt idx="42872">
                  <c:v>-284.71849999999995</c:v>
                </c:pt>
                <c:pt idx="42873">
                  <c:v>-284.7165</c:v>
                </c:pt>
                <c:pt idx="42874">
                  <c:v>-284.71449999999999</c:v>
                </c:pt>
                <c:pt idx="42875">
                  <c:v>-284.71249999999998</c:v>
                </c:pt>
                <c:pt idx="42876">
                  <c:v>-284.71049999999997</c:v>
                </c:pt>
                <c:pt idx="42877">
                  <c:v>-284.70849999999996</c:v>
                </c:pt>
                <c:pt idx="42878">
                  <c:v>-284.70650000000001</c:v>
                </c:pt>
                <c:pt idx="42879">
                  <c:v>-284.7045</c:v>
                </c:pt>
                <c:pt idx="42880">
                  <c:v>-284.70249999999999</c:v>
                </c:pt>
                <c:pt idx="42881">
                  <c:v>-284.70049999999998</c:v>
                </c:pt>
                <c:pt idx="42882">
                  <c:v>-284.69849999999997</c:v>
                </c:pt>
                <c:pt idx="42883">
                  <c:v>-284.69649999999996</c:v>
                </c:pt>
                <c:pt idx="42884">
                  <c:v>-284.69449999999995</c:v>
                </c:pt>
                <c:pt idx="42885">
                  <c:v>-284.6925</c:v>
                </c:pt>
                <c:pt idx="42886">
                  <c:v>-284.69049999999999</c:v>
                </c:pt>
                <c:pt idx="42887">
                  <c:v>-284.68849999999998</c:v>
                </c:pt>
                <c:pt idx="42888">
                  <c:v>-284.68649999999997</c:v>
                </c:pt>
                <c:pt idx="42889">
                  <c:v>-284.68449999999996</c:v>
                </c:pt>
                <c:pt idx="42890">
                  <c:v>-284.6825</c:v>
                </c:pt>
                <c:pt idx="42891">
                  <c:v>-284.68049999999999</c:v>
                </c:pt>
                <c:pt idx="42892">
                  <c:v>-284.67849999999999</c:v>
                </c:pt>
                <c:pt idx="42893">
                  <c:v>-284.67649999999998</c:v>
                </c:pt>
                <c:pt idx="42894">
                  <c:v>-284.67449999999997</c:v>
                </c:pt>
                <c:pt idx="42895">
                  <c:v>-284.67249999999996</c:v>
                </c:pt>
                <c:pt idx="42896">
                  <c:v>-284.67049999999995</c:v>
                </c:pt>
                <c:pt idx="42897">
                  <c:v>-284.66849999999999</c:v>
                </c:pt>
                <c:pt idx="42898">
                  <c:v>-284.66649999999998</c:v>
                </c:pt>
                <c:pt idx="42899">
                  <c:v>-284.66449999999998</c:v>
                </c:pt>
                <c:pt idx="42900">
                  <c:v>-284.66249999999997</c:v>
                </c:pt>
                <c:pt idx="42901">
                  <c:v>-284.66049999999996</c:v>
                </c:pt>
                <c:pt idx="42902">
                  <c:v>-284.6585</c:v>
                </c:pt>
                <c:pt idx="42903">
                  <c:v>-284.65649999999999</c:v>
                </c:pt>
                <c:pt idx="42904">
                  <c:v>-284.65449999999998</c:v>
                </c:pt>
                <c:pt idx="42905">
                  <c:v>-284.65249999999997</c:v>
                </c:pt>
                <c:pt idx="42906">
                  <c:v>-284.65049999999997</c:v>
                </c:pt>
                <c:pt idx="42907">
                  <c:v>-284.64850000000001</c:v>
                </c:pt>
                <c:pt idx="42908">
                  <c:v>-284.64649999999995</c:v>
                </c:pt>
                <c:pt idx="42909">
                  <c:v>-284.64449999999999</c:v>
                </c:pt>
                <c:pt idx="42910">
                  <c:v>-284.64249999999998</c:v>
                </c:pt>
                <c:pt idx="42911">
                  <c:v>-284.64049999999997</c:v>
                </c:pt>
                <c:pt idx="42912">
                  <c:v>-284.63849999999996</c:v>
                </c:pt>
                <c:pt idx="42913">
                  <c:v>-284.63649999999996</c:v>
                </c:pt>
                <c:pt idx="42914">
                  <c:v>-284.6345</c:v>
                </c:pt>
                <c:pt idx="42915">
                  <c:v>-284.63249999999999</c:v>
                </c:pt>
                <c:pt idx="42916">
                  <c:v>-284.63049999999998</c:v>
                </c:pt>
                <c:pt idx="42917">
                  <c:v>-284.62849999999997</c:v>
                </c:pt>
                <c:pt idx="42918">
                  <c:v>-284.62649999999996</c:v>
                </c:pt>
                <c:pt idx="42919">
                  <c:v>-284.62450000000001</c:v>
                </c:pt>
                <c:pt idx="42920">
                  <c:v>-284.62249999999995</c:v>
                </c:pt>
                <c:pt idx="42921">
                  <c:v>-284.62049999999999</c:v>
                </c:pt>
                <c:pt idx="42922">
                  <c:v>-284.61849999999998</c:v>
                </c:pt>
                <c:pt idx="42923">
                  <c:v>-284.61649999999997</c:v>
                </c:pt>
                <c:pt idx="42924">
                  <c:v>-284.61449999999996</c:v>
                </c:pt>
                <c:pt idx="42925">
                  <c:v>-284.61249999999995</c:v>
                </c:pt>
                <c:pt idx="42926">
                  <c:v>-284.6105</c:v>
                </c:pt>
                <c:pt idx="42927">
                  <c:v>-284.60849999999999</c:v>
                </c:pt>
                <c:pt idx="42928">
                  <c:v>-284.60649999999998</c:v>
                </c:pt>
                <c:pt idx="42929">
                  <c:v>-284.60449999999997</c:v>
                </c:pt>
                <c:pt idx="42930">
                  <c:v>-284.60249999999996</c:v>
                </c:pt>
                <c:pt idx="42931">
                  <c:v>-284.60050000000001</c:v>
                </c:pt>
                <c:pt idx="42932">
                  <c:v>-284.59849999999994</c:v>
                </c:pt>
                <c:pt idx="42933">
                  <c:v>-284.59649999999999</c:v>
                </c:pt>
                <c:pt idx="42934">
                  <c:v>-284.59449999999998</c:v>
                </c:pt>
                <c:pt idx="42935">
                  <c:v>-284.59249999999997</c:v>
                </c:pt>
                <c:pt idx="42936">
                  <c:v>-284.59049999999996</c:v>
                </c:pt>
                <c:pt idx="42937">
                  <c:v>-284.58849999999995</c:v>
                </c:pt>
                <c:pt idx="42938">
                  <c:v>-284.5865</c:v>
                </c:pt>
                <c:pt idx="42939">
                  <c:v>-284.58449999999999</c:v>
                </c:pt>
                <c:pt idx="42940">
                  <c:v>-284.58249999999998</c:v>
                </c:pt>
                <c:pt idx="42941">
                  <c:v>-284.58049999999997</c:v>
                </c:pt>
                <c:pt idx="42942">
                  <c:v>-284.57849999999996</c:v>
                </c:pt>
                <c:pt idx="42943">
                  <c:v>-284.57650000000001</c:v>
                </c:pt>
                <c:pt idx="42944">
                  <c:v>-284.57449999999994</c:v>
                </c:pt>
                <c:pt idx="42945">
                  <c:v>-284.57249999999999</c:v>
                </c:pt>
                <c:pt idx="42946">
                  <c:v>-284.57049999999998</c:v>
                </c:pt>
                <c:pt idx="42947">
                  <c:v>-284.56849999999997</c:v>
                </c:pt>
                <c:pt idx="42948">
                  <c:v>-284.56649999999996</c:v>
                </c:pt>
                <c:pt idx="42949">
                  <c:v>-284.56449999999995</c:v>
                </c:pt>
                <c:pt idx="42950">
                  <c:v>-284.5625</c:v>
                </c:pt>
                <c:pt idx="42951">
                  <c:v>-284.56049999999999</c:v>
                </c:pt>
                <c:pt idx="42952">
                  <c:v>-284.55849999999998</c:v>
                </c:pt>
                <c:pt idx="42953">
                  <c:v>-284.55649999999997</c:v>
                </c:pt>
                <c:pt idx="42954">
                  <c:v>-284.55449999999996</c:v>
                </c:pt>
                <c:pt idx="42955">
                  <c:v>-284.55250000000001</c:v>
                </c:pt>
                <c:pt idx="42956">
                  <c:v>-284.55049999999994</c:v>
                </c:pt>
                <c:pt idx="42957">
                  <c:v>-284.54849999999999</c:v>
                </c:pt>
                <c:pt idx="42958">
                  <c:v>-284.54649999999998</c:v>
                </c:pt>
                <c:pt idx="42959">
                  <c:v>-284.54449999999997</c:v>
                </c:pt>
                <c:pt idx="42960">
                  <c:v>-284.54249999999996</c:v>
                </c:pt>
                <c:pt idx="42961">
                  <c:v>-284.54049999999995</c:v>
                </c:pt>
                <c:pt idx="42962">
                  <c:v>-284.5385</c:v>
                </c:pt>
                <c:pt idx="42963">
                  <c:v>-284.53649999999999</c:v>
                </c:pt>
                <c:pt idx="42964">
                  <c:v>-284.53449999999998</c:v>
                </c:pt>
                <c:pt idx="42965">
                  <c:v>-284.53249999999997</c:v>
                </c:pt>
                <c:pt idx="42966">
                  <c:v>-284.53049999999996</c:v>
                </c:pt>
                <c:pt idx="42967">
                  <c:v>-284.52850000000001</c:v>
                </c:pt>
                <c:pt idx="42968">
                  <c:v>-284.52649999999994</c:v>
                </c:pt>
                <c:pt idx="42969">
                  <c:v>-284.52449999999999</c:v>
                </c:pt>
                <c:pt idx="42970">
                  <c:v>-284.52249999999998</c:v>
                </c:pt>
                <c:pt idx="42971">
                  <c:v>-284.52049999999997</c:v>
                </c:pt>
                <c:pt idx="42972">
                  <c:v>-284.51849999999996</c:v>
                </c:pt>
                <c:pt idx="42973">
                  <c:v>-284.51649999999995</c:v>
                </c:pt>
                <c:pt idx="42974">
                  <c:v>-284.5145</c:v>
                </c:pt>
                <c:pt idx="42975">
                  <c:v>-284.51249999999999</c:v>
                </c:pt>
                <c:pt idx="42976">
                  <c:v>-284.51049999999998</c:v>
                </c:pt>
                <c:pt idx="42977">
                  <c:v>-284.50849999999997</c:v>
                </c:pt>
                <c:pt idx="42978">
                  <c:v>-284.50649999999996</c:v>
                </c:pt>
                <c:pt idx="42979">
                  <c:v>-284.50450000000001</c:v>
                </c:pt>
                <c:pt idx="42980">
                  <c:v>-284.5025</c:v>
                </c:pt>
                <c:pt idx="42981">
                  <c:v>-284.50049999999999</c:v>
                </c:pt>
                <c:pt idx="42982">
                  <c:v>-284.49849999999998</c:v>
                </c:pt>
                <c:pt idx="42983">
                  <c:v>-284.49649999999997</c:v>
                </c:pt>
                <c:pt idx="42984">
                  <c:v>-284.49449999999996</c:v>
                </c:pt>
                <c:pt idx="42985">
                  <c:v>-284.49249999999995</c:v>
                </c:pt>
                <c:pt idx="42986">
                  <c:v>-284.4905</c:v>
                </c:pt>
                <c:pt idx="42987">
                  <c:v>-284.48849999999999</c:v>
                </c:pt>
                <c:pt idx="42988">
                  <c:v>-284.48649999999998</c:v>
                </c:pt>
                <c:pt idx="42989">
                  <c:v>-284.48449999999997</c:v>
                </c:pt>
                <c:pt idx="42990">
                  <c:v>-284.48249999999996</c:v>
                </c:pt>
                <c:pt idx="42991">
                  <c:v>-284.48050000000001</c:v>
                </c:pt>
                <c:pt idx="42992">
                  <c:v>-284.4785</c:v>
                </c:pt>
                <c:pt idx="42993">
                  <c:v>-284.47649999999999</c:v>
                </c:pt>
                <c:pt idx="42994">
                  <c:v>-284.47449999999998</c:v>
                </c:pt>
                <c:pt idx="42995">
                  <c:v>-284.47249999999997</c:v>
                </c:pt>
                <c:pt idx="42996">
                  <c:v>-284.47049999999996</c:v>
                </c:pt>
                <c:pt idx="42997">
                  <c:v>-284.46849999999995</c:v>
                </c:pt>
                <c:pt idx="42998">
                  <c:v>-284.4665</c:v>
                </c:pt>
                <c:pt idx="42999">
                  <c:v>-284.46449999999999</c:v>
                </c:pt>
                <c:pt idx="43000">
                  <c:v>-284.46249999999998</c:v>
                </c:pt>
                <c:pt idx="43001">
                  <c:v>-284.46049999999997</c:v>
                </c:pt>
                <c:pt idx="43002">
                  <c:v>-284.45849999999996</c:v>
                </c:pt>
                <c:pt idx="43003">
                  <c:v>-284.45650000000001</c:v>
                </c:pt>
                <c:pt idx="43004">
                  <c:v>-284.4545</c:v>
                </c:pt>
                <c:pt idx="43005">
                  <c:v>-284.45249999999999</c:v>
                </c:pt>
                <c:pt idx="43006">
                  <c:v>-284.45049999999998</c:v>
                </c:pt>
                <c:pt idx="43007">
                  <c:v>-284.44849999999997</c:v>
                </c:pt>
                <c:pt idx="43008">
                  <c:v>-284.44649999999996</c:v>
                </c:pt>
                <c:pt idx="43009">
                  <c:v>-284.44449999999995</c:v>
                </c:pt>
                <c:pt idx="43010">
                  <c:v>-284.4425</c:v>
                </c:pt>
                <c:pt idx="43011">
                  <c:v>-284.44049999999999</c:v>
                </c:pt>
                <c:pt idx="43012">
                  <c:v>-284.43849999999998</c:v>
                </c:pt>
                <c:pt idx="43013">
                  <c:v>-284.43649999999997</c:v>
                </c:pt>
                <c:pt idx="43014">
                  <c:v>-284.43449999999996</c:v>
                </c:pt>
                <c:pt idx="43015">
                  <c:v>-284.4325</c:v>
                </c:pt>
                <c:pt idx="43016">
                  <c:v>-284.43049999999999</c:v>
                </c:pt>
                <c:pt idx="43017">
                  <c:v>-284.42849999999999</c:v>
                </c:pt>
                <c:pt idx="43018">
                  <c:v>-284.42649999999998</c:v>
                </c:pt>
                <c:pt idx="43019">
                  <c:v>-284.42449999999997</c:v>
                </c:pt>
                <c:pt idx="43020">
                  <c:v>-284.42249999999996</c:v>
                </c:pt>
                <c:pt idx="43021">
                  <c:v>-284.42049999999995</c:v>
                </c:pt>
                <c:pt idx="43022">
                  <c:v>-284.41849999999999</c:v>
                </c:pt>
                <c:pt idx="43023">
                  <c:v>-284.41649999999998</c:v>
                </c:pt>
                <c:pt idx="43024">
                  <c:v>-284.41449999999998</c:v>
                </c:pt>
                <c:pt idx="43025">
                  <c:v>-284.41249999999997</c:v>
                </c:pt>
                <c:pt idx="43026">
                  <c:v>-284.41049999999996</c:v>
                </c:pt>
                <c:pt idx="43027">
                  <c:v>-284.4085</c:v>
                </c:pt>
                <c:pt idx="43028">
                  <c:v>-284.40649999999999</c:v>
                </c:pt>
                <c:pt idx="43029">
                  <c:v>-284.40449999999998</c:v>
                </c:pt>
                <c:pt idx="43030">
                  <c:v>-284.40249999999997</c:v>
                </c:pt>
                <c:pt idx="43031">
                  <c:v>-284.40049999999997</c:v>
                </c:pt>
                <c:pt idx="43032">
                  <c:v>-284.39850000000001</c:v>
                </c:pt>
                <c:pt idx="43033">
                  <c:v>-284.39649999999995</c:v>
                </c:pt>
                <c:pt idx="43034">
                  <c:v>-284.39449999999999</c:v>
                </c:pt>
                <c:pt idx="43035">
                  <c:v>-284.39249999999998</c:v>
                </c:pt>
                <c:pt idx="43036">
                  <c:v>-284.39049999999997</c:v>
                </c:pt>
                <c:pt idx="43037">
                  <c:v>-284.38849999999996</c:v>
                </c:pt>
                <c:pt idx="43038">
                  <c:v>-284.38649999999996</c:v>
                </c:pt>
                <c:pt idx="43039">
                  <c:v>-284.3845</c:v>
                </c:pt>
                <c:pt idx="43040">
                  <c:v>-284.38249999999999</c:v>
                </c:pt>
                <c:pt idx="43041">
                  <c:v>-284.38049999999998</c:v>
                </c:pt>
                <c:pt idx="43042">
                  <c:v>-284.37849999999997</c:v>
                </c:pt>
                <c:pt idx="43043">
                  <c:v>-284.37649999999996</c:v>
                </c:pt>
                <c:pt idx="43044">
                  <c:v>-284.37450000000001</c:v>
                </c:pt>
                <c:pt idx="43045">
                  <c:v>-284.37249999999995</c:v>
                </c:pt>
                <c:pt idx="43046">
                  <c:v>-284.37049999999999</c:v>
                </c:pt>
                <c:pt idx="43047">
                  <c:v>-284.36849999999998</c:v>
                </c:pt>
                <c:pt idx="43048">
                  <c:v>-284.36649999999997</c:v>
                </c:pt>
                <c:pt idx="43049">
                  <c:v>-284.36449999999996</c:v>
                </c:pt>
                <c:pt idx="43050">
                  <c:v>-284.36249999999995</c:v>
                </c:pt>
                <c:pt idx="43051">
                  <c:v>-284.3605</c:v>
                </c:pt>
                <c:pt idx="43052">
                  <c:v>-284.35849999999999</c:v>
                </c:pt>
                <c:pt idx="43053">
                  <c:v>-284.35649999999998</c:v>
                </c:pt>
                <c:pt idx="43054">
                  <c:v>-284.35449999999997</c:v>
                </c:pt>
                <c:pt idx="43055">
                  <c:v>-284.35249999999996</c:v>
                </c:pt>
                <c:pt idx="43056">
                  <c:v>-284.35050000000001</c:v>
                </c:pt>
                <c:pt idx="43057">
                  <c:v>-284.34849999999994</c:v>
                </c:pt>
                <c:pt idx="43058">
                  <c:v>-284.34649999999999</c:v>
                </c:pt>
                <c:pt idx="43059">
                  <c:v>-284.34449999999998</c:v>
                </c:pt>
                <c:pt idx="43060">
                  <c:v>-284.34249999999997</c:v>
                </c:pt>
                <c:pt idx="43061">
                  <c:v>-284.34049999999996</c:v>
                </c:pt>
                <c:pt idx="43062">
                  <c:v>-284.33849999999995</c:v>
                </c:pt>
                <c:pt idx="43063">
                  <c:v>-284.3365</c:v>
                </c:pt>
                <c:pt idx="43064">
                  <c:v>-284.33449999999999</c:v>
                </c:pt>
                <c:pt idx="43065">
                  <c:v>-284.33249999999998</c:v>
                </c:pt>
                <c:pt idx="43066">
                  <c:v>-284.33049999999997</c:v>
                </c:pt>
                <c:pt idx="43067">
                  <c:v>-284.32849999999996</c:v>
                </c:pt>
                <c:pt idx="43068">
                  <c:v>-284.32650000000001</c:v>
                </c:pt>
                <c:pt idx="43069">
                  <c:v>-284.32449999999994</c:v>
                </c:pt>
                <c:pt idx="43070">
                  <c:v>-284.32249999999999</c:v>
                </c:pt>
                <c:pt idx="43071">
                  <c:v>-284.32049999999998</c:v>
                </c:pt>
                <c:pt idx="43072">
                  <c:v>-284.31849999999997</c:v>
                </c:pt>
                <c:pt idx="43073">
                  <c:v>-284.31649999999996</c:v>
                </c:pt>
                <c:pt idx="43074">
                  <c:v>-284.31449999999995</c:v>
                </c:pt>
                <c:pt idx="43075">
                  <c:v>-284.3125</c:v>
                </c:pt>
                <c:pt idx="43076">
                  <c:v>-284.31049999999999</c:v>
                </c:pt>
                <c:pt idx="43077">
                  <c:v>-284.30849999999998</c:v>
                </c:pt>
                <c:pt idx="43078">
                  <c:v>-284.30649999999997</c:v>
                </c:pt>
                <c:pt idx="43079">
                  <c:v>-284.30449999999996</c:v>
                </c:pt>
                <c:pt idx="43080">
                  <c:v>-284.30250000000001</c:v>
                </c:pt>
                <c:pt idx="43081">
                  <c:v>-284.30049999999994</c:v>
                </c:pt>
                <c:pt idx="43082">
                  <c:v>-284.29849999999999</c:v>
                </c:pt>
                <c:pt idx="43083">
                  <c:v>-284.29649999999998</c:v>
                </c:pt>
                <c:pt idx="43084">
                  <c:v>-284.29449999999997</c:v>
                </c:pt>
                <c:pt idx="43085">
                  <c:v>-284.29249999999996</c:v>
                </c:pt>
                <c:pt idx="43086">
                  <c:v>-284.29049999999995</c:v>
                </c:pt>
                <c:pt idx="43087">
                  <c:v>-284.2885</c:v>
                </c:pt>
                <c:pt idx="43088">
                  <c:v>-284.28649999999999</c:v>
                </c:pt>
                <c:pt idx="43089">
                  <c:v>-284.28449999999998</c:v>
                </c:pt>
                <c:pt idx="43090">
                  <c:v>-284.28249999999997</c:v>
                </c:pt>
                <c:pt idx="43091">
                  <c:v>-284.28049999999996</c:v>
                </c:pt>
                <c:pt idx="43092">
                  <c:v>-284.27850000000001</c:v>
                </c:pt>
                <c:pt idx="43093">
                  <c:v>-284.27649999999994</c:v>
                </c:pt>
                <c:pt idx="43094">
                  <c:v>-284.27449999999999</c:v>
                </c:pt>
                <c:pt idx="43095">
                  <c:v>-284.27249999999998</c:v>
                </c:pt>
                <c:pt idx="43096">
                  <c:v>-284.27049999999997</c:v>
                </c:pt>
                <c:pt idx="43097">
                  <c:v>-284.26849999999996</c:v>
                </c:pt>
                <c:pt idx="43098">
                  <c:v>-284.26649999999995</c:v>
                </c:pt>
                <c:pt idx="43099">
                  <c:v>-284.2645</c:v>
                </c:pt>
                <c:pt idx="43100">
                  <c:v>-284.26249999999999</c:v>
                </c:pt>
                <c:pt idx="43101">
                  <c:v>-284.26049999999998</c:v>
                </c:pt>
                <c:pt idx="43102">
                  <c:v>-284.25849999999997</c:v>
                </c:pt>
                <c:pt idx="43103">
                  <c:v>-284.25649999999996</c:v>
                </c:pt>
                <c:pt idx="43104">
                  <c:v>-284.25450000000001</c:v>
                </c:pt>
                <c:pt idx="43105">
                  <c:v>-284.2525</c:v>
                </c:pt>
                <c:pt idx="43106">
                  <c:v>-284.25049999999999</c:v>
                </c:pt>
                <c:pt idx="43107">
                  <c:v>-284.24849999999998</c:v>
                </c:pt>
                <c:pt idx="43108">
                  <c:v>-284.24649999999997</c:v>
                </c:pt>
                <c:pt idx="43109">
                  <c:v>-284.24449999999996</c:v>
                </c:pt>
                <c:pt idx="43110">
                  <c:v>-284.24249999999995</c:v>
                </c:pt>
                <c:pt idx="43111">
                  <c:v>-284.2405</c:v>
                </c:pt>
                <c:pt idx="43112">
                  <c:v>-284.23849999999999</c:v>
                </c:pt>
                <c:pt idx="43113">
                  <c:v>-284.23649999999998</c:v>
                </c:pt>
                <c:pt idx="43114">
                  <c:v>-284.23449999999997</c:v>
                </c:pt>
                <c:pt idx="43115">
                  <c:v>-284.23249999999996</c:v>
                </c:pt>
                <c:pt idx="43116">
                  <c:v>-284.23050000000001</c:v>
                </c:pt>
                <c:pt idx="43117">
                  <c:v>-284.2285</c:v>
                </c:pt>
                <c:pt idx="43118">
                  <c:v>-284.22649999999999</c:v>
                </c:pt>
                <c:pt idx="43119">
                  <c:v>-284.22449999999998</c:v>
                </c:pt>
                <c:pt idx="43120">
                  <c:v>-284.22249999999997</c:v>
                </c:pt>
                <c:pt idx="43121">
                  <c:v>-284.22049999999996</c:v>
                </c:pt>
                <c:pt idx="43122">
                  <c:v>-284.21849999999995</c:v>
                </c:pt>
                <c:pt idx="43123">
                  <c:v>-284.2165</c:v>
                </c:pt>
                <c:pt idx="43124">
                  <c:v>-284.21449999999999</c:v>
                </c:pt>
                <c:pt idx="43125">
                  <c:v>-284.21249999999998</c:v>
                </c:pt>
                <c:pt idx="43126">
                  <c:v>-284.21049999999997</c:v>
                </c:pt>
                <c:pt idx="43127">
                  <c:v>-284.20849999999996</c:v>
                </c:pt>
                <c:pt idx="43128">
                  <c:v>-284.20650000000001</c:v>
                </c:pt>
                <c:pt idx="43129">
                  <c:v>-284.2045</c:v>
                </c:pt>
                <c:pt idx="43130">
                  <c:v>-284.20249999999999</c:v>
                </c:pt>
                <c:pt idx="43131">
                  <c:v>-284.20049999999998</c:v>
                </c:pt>
                <c:pt idx="43132">
                  <c:v>-284.19849999999997</c:v>
                </c:pt>
                <c:pt idx="43133">
                  <c:v>-284.19649999999996</c:v>
                </c:pt>
                <c:pt idx="43134">
                  <c:v>-284.19449999999995</c:v>
                </c:pt>
                <c:pt idx="43135">
                  <c:v>-284.1925</c:v>
                </c:pt>
                <c:pt idx="43136">
                  <c:v>-284.19049999999999</c:v>
                </c:pt>
                <c:pt idx="43137">
                  <c:v>-284.18849999999998</c:v>
                </c:pt>
                <c:pt idx="43138">
                  <c:v>-284.18649999999997</c:v>
                </c:pt>
                <c:pt idx="43139">
                  <c:v>-284.18449999999996</c:v>
                </c:pt>
                <c:pt idx="43140">
                  <c:v>-284.1825</c:v>
                </c:pt>
                <c:pt idx="43141">
                  <c:v>-284.18049999999999</c:v>
                </c:pt>
                <c:pt idx="43142">
                  <c:v>-284.17849999999999</c:v>
                </c:pt>
                <c:pt idx="43143">
                  <c:v>-284.17649999999998</c:v>
                </c:pt>
                <c:pt idx="43144">
                  <c:v>-284.17449999999997</c:v>
                </c:pt>
                <c:pt idx="43145">
                  <c:v>-284.17249999999996</c:v>
                </c:pt>
                <c:pt idx="43146">
                  <c:v>-284.17049999999995</c:v>
                </c:pt>
                <c:pt idx="43147">
                  <c:v>-284.16849999999999</c:v>
                </c:pt>
                <c:pt idx="43148">
                  <c:v>-284.16649999999998</c:v>
                </c:pt>
                <c:pt idx="43149">
                  <c:v>-284.16449999999998</c:v>
                </c:pt>
                <c:pt idx="43150">
                  <c:v>-284.16249999999997</c:v>
                </c:pt>
                <c:pt idx="43151">
                  <c:v>-284.16049999999996</c:v>
                </c:pt>
                <c:pt idx="43152">
                  <c:v>-284.1585</c:v>
                </c:pt>
                <c:pt idx="43153">
                  <c:v>-284.15649999999999</c:v>
                </c:pt>
                <c:pt idx="43154">
                  <c:v>-284.15449999999998</c:v>
                </c:pt>
                <c:pt idx="43155">
                  <c:v>-284.15249999999997</c:v>
                </c:pt>
                <c:pt idx="43156">
                  <c:v>-284.15049999999997</c:v>
                </c:pt>
                <c:pt idx="43157">
                  <c:v>-284.14850000000001</c:v>
                </c:pt>
                <c:pt idx="43158">
                  <c:v>-284.14649999999995</c:v>
                </c:pt>
                <c:pt idx="43159">
                  <c:v>-284.14449999999999</c:v>
                </c:pt>
                <c:pt idx="43160">
                  <c:v>-284.14249999999998</c:v>
                </c:pt>
                <c:pt idx="43161">
                  <c:v>-284.14049999999997</c:v>
                </c:pt>
                <c:pt idx="43162">
                  <c:v>-284.13849999999996</c:v>
                </c:pt>
                <c:pt idx="43163">
                  <c:v>-284.13649999999996</c:v>
                </c:pt>
                <c:pt idx="43164">
                  <c:v>-284.1345</c:v>
                </c:pt>
                <c:pt idx="43165">
                  <c:v>-284.13249999999999</c:v>
                </c:pt>
                <c:pt idx="43166">
                  <c:v>-284.13049999999998</c:v>
                </c:pt>
                <c:pt idx="43167">
                  <c:v>-284.12849999999997</c:v>
                </c:pt>
                <c:pt idx="43168">
                  <c:v>-284.12649999999996</c:v>
                </c:pt>
                <c:pt idx="43169">
                  <c:v>-284.12450000000001</c:v>
                </c:pt>
                <c:pt idx="43170">
                  <c:v>-284.12249999999995</c:v>
                </c:pt>
                <c:pt idx="43171">
                  <c:v>-284.12049999999999</c:v>
                </c:pt>
                <c:pt idx="43172">
                  <c:v>-284.11849999999998</c:v>
                </c:pt>
                <c:pt idx="43173">
                  <c:v>-284.11649999999997</c:v>
                </c:pt>
                <c:pt idx="43174">
                  <c:v>-284.11449999999996</c:v>
                </c:pt>
                <c:pt idx="43175">
                  <c:v>-284.11249999999995</c:v>
                </c:pt>
                <c:pt idx="43176">
                  <c:v>-284.1105</c:v>
                </c:pt>
                <c:pt idx="43177">
                  <c:v>-284.10849999999999</c:v>
                </c:pt>
                <c:pt idx="43178">
                  <c:v>-284.10649999999998</c:v>
                </c:pt>
                <c:pt idx="43179">
                  <c:v>-284.10449999999997</c:v>
                </c:pt>
                <c:pt idx="43180">
                  <c:v>-284.10249999999996</c:v>
                </c:pt>
                <c:pt idx="43181">
                  <c:v>-284.10050000000001</c:v>
                </c:pt>
                <c:pt idx="43182">
                  <c:v>-284.09849999999994</c:v>
                </c:pt>
                <c:pt idx="43183">
                  <c:v>-284.09649999999999</c:v>
                </c:pt>
                <c:pt idx="43184">
                  <c:v>-284.09449999999998</c:v>
                </c:pt>
                <c:pt idx="43185">
                  <c:v>-284.09249999999997</c:v>
                </c:pt>
                <c:pt idx="43186">
                  <c:v>-284.09049999999996</c:v>
                </c:pt>
                <c:pt idx="43187">
                  <c:v>-284.08849999999995</c:v>
                </c:pt>
                <c:pt idx="43188">
                  <c:v>-284.0865</c:v>
                </c:pt>
                <c:pt idx="43189">
                  <c:v>-284.08449999999999</c:v>
                </c:pt>
                <c:pt idx="43190">
                  <c:v>-284.08249999999998</c:v>
                </c:pt>
                <c:pt idx="43191">
                  <c:v>-284.08049999999997</c:v>
                </c:pt>
                <c:pt idx="43192">
                  <c:v>-284.07849999999996</c:v>
                </c:pt>
                <c:pt idx="43193">
                  <c:v>-284.07650000000001</c:v>
                </c:pt>
                <c:pt idx="43194">
                  <c:v>-284.07449999999994</c:v>
                </c:pt>
                <c:pt idx="43195">
                  <c:v>-284.07249999999999</c:v>
                </c:pt>
                <c:pt idx="43196">
                  <c:v>-284.07049999999998</c:v>
                </c:pt>
                <c:pt idx="43197">
                  <c:v>-284.06849999999997</c:v>
                </c:pt>
                <c:pt idx="43198">
                  <c:v>-284.06649999999996</c:v>
                </c:pt>
                <c:pt idx="43199">
                  <c:v>-284.06449999999995</c:v>
                </c:pt>
                <c:pt idx="43200">
                  <c:v>-284.0625</c:v>
                </c:pt>
                <c:pt idx="43201">
                  <c:v>-284.06049999999999</c:v>
                </c:pt>
                <c:pt idx="43202">
                  <c:v>-284.05849999999998</c:v>
                </c:pt>
                <c:pt idx="43203">
                  <c:v>-284.05649999999997</c:v>
                </c:pt>
                <c:pt idx="43204">
                  <c:v>-284.05449999999996</c:v>
                </c:pt>
                <c:pt idx="43205">
                  <c:v>-284.05250000000001</c:v>
                </c:pt>
                <c:pt idx="43206">
                  <c:v>-284.05049999999994</c:v>
                </c:pt>
                <c:pt idx="43207">
                  <c:v>-284.04849999999999</c:v>
                </c:pt>
                <c:pt idx="43208">
                  <c:v>-284.04649999999998</c:v>
                </c:pt>
                <c:pt idx="43209">
                  <c:v>-284.04449999999997</c:v>
                </c:pt>
                <c:pt idx="43210">
                  <c:v>-284.04249999999996</c:v>
                </c:pt>
                <c:pt idx="43211">
                  <c:v>-284.04049999999995</c:v>
                </c:pt>
                <c:pt idx="43212">
                  <c:v>-284.0385</c:v>
                </c:pt>
                <c:pt idx="43213">
                  <c:v>-284.03649999999999</c:v>
                </c:pt>
                <c:pt idx="43214">
                  <c:v>-284.03449999999998</c:v>
                </c:pt>
                <c:pt idx="43215">
                  <c:v>-284.03249999999997</c:v>
                </c:pt>
                <c:pt idx="43216">
                  <c:v>-284.03049999999996</c:v>
                </c:pt>
                <c:pt idx="43217">
                  <c:v>-284.02850000000001</c:v>
                </c:pt>
                <c:pt idx="43218">
                  <c:v>-284.02649999999994</c:v>
                </c:pt>
                <c:pt idx="43219">
                  <c:v>-284.02449999999999</c:v>
                </c:pt>
                <c:pt idx="43220">
                  <c:v>-284.02249999999998</c:v>
                </c:pt>
                <c:pt idx="43221">
                  <c:v>-284.02049999999997</c:v>
                </c:pt>
                <c:pt idx="43222">
                  <c:v>-284.01849999999996</c:v>
                </c:pt>
                <c:pt idx="43223">
                  <c:v>-284.01649999999995</c:v>
                </c:pt>
                <c:pt idx="43224">
                  <c:v>-284.0145</c:v>
                </c:pt>
                <c:pt idx="43225">
                  <c:v>-284.01249999999999</c:v>
                </c:pt>
                <c:pt idx="43226">
                  <c:v>-284.01049999999998</c:v>
                </c:pt>
                <c:pt idx="43227">
                  <c:v>-284.00849999999997</c:v>
                </c:pt>
                <c:pt idx="43228">
                  <c:v>-284.00649999999996</c:v>
                </c:pt>
                <c:pt idx="43229">
                  <c:v>-284.00450000000001</c:v>
                </c:pt>
                <c:pt idx="43230">
                  <c:v>-284.0025</c:v>
                </c:pt>
                <c:pt idx="43231">
                  <c:v>-284.00049999999999</c:v>
                </c:pt>
                <c:pt idx="43232">
                  <c:v>-283.99849999999998</c:v>
                </c:pt>
                <c:pt idx="43233">
                  <c:v>-283.99649999999997</c:v>
                </c:pt>
                <c:pt idx="43234">
                  <c:v>-283.99449999999996</c:v>
                </c:pt>
                <c:pt idx="43235">
                  <c:v>-283.99249999999995</c:v>
                </c:pt>
                <c:pt idx="43236">
                  <c:v>-283.9905</c:v>
                </c:pt>
                <c:pt idx="43237">
                  <c:v>-283.98849999999999</c:v>
                </c:pt>
                <c:pt idx="43238">
                  <c:v>-283.98649999999998</c:v>
                </c:pt>
                <c:pt idx="43239">
                  <c:v>-283.98449999999997</c:v>
                </c:pt>
                <c:pt idx="43240">
                  <c:v>-283.98249999999996</c:v>
                </c:pt>
                <c:pt idx="43241">
                  <c:v>-283.98050000000001</c:v>
                </c:pt>
                <c:pt idx="43242">
                  <c:v>-283.9785</c:v>
                </c:pt>
                <c:pt idx="43243">
                  <c:v>-283.97649999999999</c:v>
                </c:pt>
                <c:pt idx="43244">
                  <c:v>-283.97449999999998</c:v>
                </c:pt>
                <c:pt idx="43245">
                  <c:v>-283.97249999999997</c:v>
                </c:pt>
                <c:pt idx="43246">
                  <c:v>-283.97049999999996</c:v>
                </c:pt>
                <c:pt idx="43247">
                  <c:v>-283.96849999999995</c:v>
                </c:pt>
                <c:pt idx="43248">
                  <c:v>-283.9665</c:v>
                </c:pt>
                <c:pt idx="43249">
                  <c:v>-283.96449999999999</c:v>
                </c:pt>
                <c:pt idx="43250">
                  <c:v>-283.96249999999998</c:v>
                </c:pt>
                <c:pt idx="43251">
                  <c:v>-283.96049999999997</c:v>
                </c:pt>
                <c:pt idx="43252">
                  <c:v>-283.95849999999996</c:v>
                </c:pt>
                <c:pt idx="43253">
                  <c:v>-283.95650000000001</c:v>
                </c:pt>
                <c:pt idx="43254">
                  <c:v>-283.9545</c:v>
                </c:pt>
                <c:pt idx="43255">
                  <c:v>-283.95249999999999</c:v>
                </c:pt>
                <c:pt idx="43256">
                  <c:v>-283.95049999999998</c:v>
                </c:pt>
                <c:pt idx="43257">
                  <c:v>-283.94849999999997</c:v>
                </c:pt>
                <c:pt idx="43258">
                  <c:v>-283.94649999999996</c:v>
                </c:pt>
                <c:pt idx="43259">
                  <c:v>-283.94449999999995</c:v>
                </c:pt>
                <c:pt idx="43260">
                  <c:v>-283.9425</c:v>
                </c:pt>
                <c:pt idx="43261">
                  <c:v>-283.94049999999999</c:v>
                </c:pt>
                <c:pt idx="43262">
                  <c:v>-283.93849999999998</c:v>
                </c:pt>
                <c:pt idx="43263">
                  <c:v>-283.93649999999997</c:v>
                </c:pt>
                <c:pt idx="43264">
                  <c:v>-283.93449999999996</c:v>
                </c:pt>
                <c:pt idx="43265">
                  <c:v>-283.9325</c:v>
                </c:pt>
                <c:pt idx="43266">
                  <c:v>-283.93049999999999</c:v>
                </c:pt>
                <c:pt idx="43267">
                  <c:v>-283.92849999999999</c:v>
                </c:pt>
                <c:pt idx="43268">
                  <c:v>-283.92649999999998</c:v>
                </c:pt>
                <c:pt idx="43269">
                  <c:v>-283.92449999999997</c:v>
                </c:pt>
                <c:pt idx="43270">
                  <c:v>-283.92249999999996</c:v>
                </c:pt>
                <c:pt idx="43271">
                  <c:v>-283.92049999999995</c:v>
                </c:pt>
                <c:pt idx="43272">
                  <c:v>-283.91849999999999</c:v>
                </c:pt>
                <c:pt idx="43273">
                  <c:v>-283.91649999999998</c:v>
                </c:pt>
                <c:pt idx="43274">
                  <c:v>-283.91449999999998</c:v>
                </c:pt>
                <c:pt idx="43275">
                  <c:v>-283.91249999999997</c:v>
                </c:pt>
                <c:pt idx="43276">
                  <c:v>-283.91049999999996</c:v>
                </c:pt>
                <c:pt idx="43277">
                  <c:v>-283.9085</c:v>
                </c:pt>
                <c:pt idx="43278">
                  <c:v>-283.90649999999999</c:v>
                </c:pt>
                <c:pt idx="43279">
                  <c:v>-283.90449999999998</c:v>
                </c:pt>
                <c:pt idx="43280">
                  <c:v>-283.90249999999997</c:v>
                </c:pt>
                <c:pt idx="43281">
                  <c:v>-283.90049999999997</c:v>
                </c:pt>
                <c:pt idx="43282">
                  <c:v>-283.89850000000001</c:v>
                </c:pt>
                <c:pt idx="43283">
                  <c:v>-283.89649999999995</c:v>
                </c:pt>
                <c:pt idx="43284">
                  <c:v>-283.89449999999999</c:v>
                </c:pt>
                <c:pt idx="43285">
                  <c:v>-283.89249999999998</c:v>
                </c:pt>
                <c:pt idx="43286">
                  <c:v>-283.89049999999997</c:v>
                </c:pt>
                <c:pt idx="43287">
                  <c:v>-283.88849999999996</c:v>
                </c:pt>
                <c:pt idx="43288">
                  <c:v>-283.88649999999996</c:v>
                </c:pt>
                <c:pt idx="43289">
                  <c:v>-283.8845</c:v>
                </c:pt>
                <c:pt idx="43290">
                  <c:v>-283.88249999999999</c:v>
                </c:pt>
                <c:pt idx="43291">
                  <c:v>-283.88049999999998</c:v>
                </c:pt>
                <c:pt idx="43292">
                  <c:v>-283.87849999999997</c:v>
                </c:pt>
                <c:pt idx="43293">
                  <c:v>-283.87649999999996</c:v>
                </c:pt>
                <c:pt idx="43294">
                  <c:v>-283.87450000000001</c:v>
                </c:pt>
                <c:pt idx="43295">
                  <c:v>-283.87249999999995</c:v>
                </c:pt>
                <c:pt idx="43296">
                  <c:v>-283.87049999999999</c:v>
                </c:pt>
                <c:pt idx="43297">
                  <c:v>-283.86849999999998</c:v>
                </c:pt>
                <c:pt idx="43298">
                  <c:v>-283.86649999999997</c:v>
                </c:pt>
                <c:pt idx="43299">
                  <c:v>-283.86449999999996</c:v>
                </c:pt>
                <c:pt idx="43300">
                  <c:v>-283.86249999999995</c:v>
                </c:pt>
                <c:pt idx="43301">
                  <c:v>-283.8605</c:v>
                </c:pt>
                <c:pt idx="43302">
                  <c:v>-283.85849999999999</c:v>
                </c:pt>
                <c:pt idx="43303">
                  <c:v>-283.85649999999998</c:v>
                </c:pt>
                <c:pt idx="43304">
                  <c:v>-283.85449999999997</c:v>
                </c:pt>
                <c:pt idx="43305">
                  <c:v>-283.85249999999996</c:v>
                </c:pt>
                <c:pt idx="43306">
                  <c:v>-283.85050000000001</c:v>
                </c:pt>
                <c:pt idx="43307">
                  <c:v>-283.84849999999994</c:v>
                </c:pt>
                <c:pt idx="43308">
                  <c:v>-283.84649999999999</c:v>
                </c:pt>
                <c:pt idx="43309">
                  <c:v>-283.84449999999998</c:v>
                </c:pt>
                <c:pt idx="43310">
                  <c:v>-283.84249999999997</c:v>
                </c:pt>
                <c:pt idx="43311">
                  <c:v>-283.84049999999996</c:v>
                </c:pt>
                <c:pt idx="43312">
                  <c:v>-283.83849999999995</c:v>
                </c:pt>
                <c:pt idx="43313">
                  <c:v>-283.8365</c:v>
                </c:pt>
                <c:pt idx="43314">
                  <c:v>-283.83449999999999</c:v>
                </c:pt>
                <c:pt idx="43315">
                  <c:v>-283.83249999999998</c:v>
                </c:pt>
                <c:pt idx="43316">
                  <c:v>-283.83049999999997</c:v>
                </c:pt>
                <c:pt idx="43317">
                  <c:v>-283.82849999999996</c:v>
                </c:pt>
                <c:pt idx="43318">
                  <c:v>-283.82650000000001</c:v>
                </c:pt>
                <c:pt idx="43319">
                  <c:v>-283.82449999999994</c:v>
                </c:pt>
                <c:pt idx="43320">
                  <c:v>-283.82249999999999</c:v>
                </c:pt>
                <c:pt idx="43321">
                  <c:v>-283.82049999999998</c:v>
                </c:pt>
                <c:pt idx="43322">
                  <c:v>-283.81849999999997</c:v>
                </c:pt>
                <c:pt idx="43323">
                  <c:v>-283.81649999999996</c:v>
                </c:pt>
                <c:pt idx="43324">
                  <c:v>-283.81449999999995</c:v>
                </c:pt>
                <c:pt idx="43325">
                  <c:v>-283.8125</c:v>
                </c:pt>
                <c:pt idx="43326">
                  <c:v>-283.81049999999999</c:v>
                </c:pt>
                <c:pt idx="43327">
                  <c:v>-283.80849999999998</c:v>
                </c:pt>
                <c:pt idx="43328">
                  <c:v>-283.80649999999997</c:v>
                </c:pt>
                <c:pt idx="43329">
                  <c:v>-283.80449999999996</c:v>
                </c:pt>
                <c:pt idx="43330">
                  <c:v>-283.80250000000001</c:v>
                </c:pt>
                <c:pt idx="43331">
                  <c:v>-283.80049999999994</c:v>
                </c:pt>
                <c:pt idx="43332">
                  <c:v>-283.79849999999999</c:v>
                </c:pt>
                <c:pt idx="43333">
                  <c:v>-283.79649999999998</c:v>
                </c:pt>
                <c:pt idx="43334">
                  <c:v>-283.79449999999997</c:v>
                </c:pt>
                <c:pt idx="43335">
                  <c:v>-283.79249999999996</c:v>
                </c:pt>
                <c:pt idx="43336">
                  <c:v>-283.79049999999995</c:v>
                </c:pt>
                <c:pt idx="43337">
                  <c:v>-283.7885</c:v>
                </c:pt>
                <c:pt idx="43338">
                  <c:v>-283.78649999999999</c:v>
                </c:pt>
                <c:pt idx="43339">
                  <c:v>-283.78449999999998</c:v>
                </c:pt>
                <c:pt idx="43340">
                  <c:v>-283.78249999999997</c:v>
                </c:pt>
                <c:pt idx="43341">
                  <c:v>-283.78049999999996</c:v>
                </c:pt>
                <c:pt idx="43342">
                  <c:v>-283.77850000000001</c:v>
                </c:pt>
                <c:pt idx="43343">
                  <c:v>-283.77649999999994</c:v>
                </c:pt>
                <c:pt idx="43344">
                  <c:v>-283.77449999999999</c:v>
                </c:pt>
                <c:pt idx="43345">
                  <c:v>-283.77249999999998</c:v>
                </c:pt>
                <c:pt idx="43346">
                  <c:v>-283.77049999999997</c:v>
                </c:pt>
                <c:pt idx="43347">
                  <c:v>-283.76849999999996</c:v>
                </c:pt>
                <c:pt idx="43348">
                  <c:v>-283.76649999999995</c:v>
                </c:pt>
                <c:pt idx="43349">
                  <c:v>-283.7645</c:v>
                </c:pt>
                <c:pt idx="43350">
                  <c:v>-283.76249999999999</c:v>
                </c:pt>
                <c:pt idx="43351">
                  <c:v>-283.76049999999998</c:v>
                </c:pt>
                <c:pt idx="43352">
                  <c:v>-283.75849999999997</c:v>
                </c:pt>
                <c:pt idx="43353">
                  <c:v>-283.75649999999996</c:v>
                </c:pt>
                <c:pt idx="43354">
                  <c:v>-283.75450000000001</c:v>
                </c:pt>
                <c:pt idx="43355">
                  <c:v>-283.7525</c:v>
                </c:pt>
                <c:pt idx="43356">
                  <c:v>-283.75049999999999</c:v>
                </c:pt>
                <c:pt idx="43357">
                  <c:v>-283.74849999999998</c:v>
                </c:pt>
                <c:pt idx="43358">
                  <c:v>-283.74649999999997</c:v>
                </c:pt>
                <c:pt idx="43359">
                  <c:v>-283.74449999999996</c:v>
                </c:pt>
                <c:pt idx="43360">
                  <c:v>-283.74249999999995</c:v>
                </c:pt>
                <c:pt idx="43361">
                  <c:v>-283.7405</c:v>
                </c:pt>
                <c:pt idx="43362">
                  <c:v>-283.73849999999999</c:v>
                </c:pt>
                <c:pt idx="43363">
                  <c:v>-283.73649999999998</c:v>
                </c:pt>
                <c:pt idx="43364">
                  <c:v>-283.73449999999997</c:v>
                </c:pt>
                <c:pt idx="43365">
                  <c:v>-283.73249999999996</c:v>
                </c:pt>
                <c:pt idx="43366">
                  <c:v>-283.73050000000001</c:v>
                </c:pt>
                <c:pt idx="43367">
                  <c:v>-283.7285</c:v>
                </c:pt>
                <c:pt idx="43368">
                  <c:v>-283.72649999999999</c:v>
                </c:pt>
                <c:pt idx="43369">
                  <c:v>-283.72449999999998</c:v>
                </c:pt>
                <c:pt idx="43370">
                  <c:v>-283.72249999999997</c:v>
                </c:pt>
                <c:pt idx="43371">
                  <c:v>-283.72049999999996</c:v>
                </c:pt>
                <c:pt idx="43372">
                  <c:v>-283.71849999999995</c:v>
                </c:pt>
                <c:pt idx="43373">
                  <c:v>-283.7165</c:v>
                </c:pt>
                <c:pt idx="43374">
                  <c:v>-283.71449999999999</c:v>
                </c:pt>
                <c:pt idx="43375">
                  <c:v>-283.71249999999998</c:v>
                </c:pt>
                <c:pt idx="43376">
                  <c:v>-283.71049999999997</c:v>
                </c:pt>
                <c:pt idx="43377">
                  <c:v>-283.70849999999996</c:v>
                </c:pt>
                <c:pt idx="43378">
                  <c:v>-283.70650000000001</c:v>
                </c:pt>
                <c:pt idx="43379">
                  <c:v>-283.7045</c:v>
                </c:pt>
                <c:pt idx="43380">
                  <c:v>-283.70249999999999</c:v>
                </c:pt>
                <c:pt idx="43381">
                  <c:v>-283.70049999999998</c:v>
                </c:pt>
                <c:pt idx="43382">
                  <c:v>-283.69849999999997</c:v>
                </c:pt>
                <c:pt idx="43383">
                  <c:v>-283.69649999999996</c:v>
                </c:pt>
                <c:pt idx="43384">
                  <c:v>-283.69449999999995</c:v>
                </c:pt>
                <c:pt idx="43385">
                  <c:v>-283.6925</c:v>
                </c:pt>
                <c:pt idx="43386">
                  <c:v>-283.69049999999999</c:v>
                </c:pt>
                <c:pt idx="43387">
                  <c:v>-283.68849999999998</c:v>
                </c:pt>
                <c:pt idx="43388">
                  <c:v>-283.68649999999997</c:v>
                </c:pt>
                <c:pt idx="43389">
                  <c:v>-283.68449999999996</c:v>
                </c:pt>
                <c:pt idx="43390">
                  <c:v>-283.6825</c:v>
                </c:pt>
                <c:pt idx="43391">
                  <c:v>-283.68049999999999</c:v>
                </c:pt>
                <c:pt idx="43392">
                  <c:v>-283.67849999999999</c:v>
                </c:pt>
                <c:pt idx="43393">
                  <c:v>-283.67649999999998</c:v>
                </c:pt>
                <c:pt idx="43394">
                  <c:v>-283.67449999999997</c:v>
                </c:pt>
                <c:pt idx="43395">
                  <c:v>-283.67249999999996</c:v>
                </c:pt>
                <c:pt idx="43396">
                  <c:v>-283.67049999999995</c:v>
                </c:pt>
                <c:pt idx="43397">
                  <c:v>-283.66849999999999</c:v>
                </c:pt>
                <c:pt idx="43398">
                  <c:v>-283.66649999999998</c:v>
                </c:pt>
                <c:pt idx="43399">
                  <c:v>-283.66449999999998</c:v>
                </c:pt>
                <c:pt idx="43400">
                  <c:v>-283.66249999999997</c:v>
                </c:pt>
                <c:pt idx="43401">
                  <c:v>-283.66049999999996</c:v>
                </c:pt>
                <c:pt idx="43402">
                  <c:v>-283.6585</c:v>
                </c:pt>
                <c:pt idx="43403">
                  <c:v>-283.65649999999999</c:v>
                </c:pt>
                <c:pt idx="43404">
                  <c:v>-283.65449999999998</c:v>
                </c:pt>
                <c:pt idx="43405">
                  <c:v>-283.65249999999997</c:v>
                </c:pt>
                <c:pt idx="43406">
                  <c:v>-283.65049999999997</c:v>
                </c:pt>
                <c:pt idx="43407">
                  <c:v>-283.64850000000001</c:v>
                </c:pt>
                <c:pt idx="43408">
                  <c:v>-283.64649999999995</c:v>
                </c:pt>
                <c:pt idx="43409">
                  <c:v>-283.64449999999999</c:v>
                </c:pt>
                <c:pt idx="43410">
                  <c:v>-283.64249999999998</c:v>
                </c:pt>
                <c:pt idx="43411">
                  <c:v>-283.64049999999997</c:v>
                </c:pt>
                <c:pt idx="43412">
                  <c:v>-283.63849999999996</c:v>
                </c:pt>
                <c:pt idx="43413">
                  <c:v>-283.63649999999996</c:v>
                </c:pt>
                <c:pt idx="43414">
                  <c:v>-283.6345</c:v>
                </c:pt>
                <c:pt idx="43415">
                  <c:v>-283.63249999999999</c:v>
                </c:pt>
                <c:pt idx="43416">
                  <c:v>-283.63049999999998</c:v>
                </c:pt>
                <c:pt idx="43417">
                  <c:v>-283.62849999999997</c:v>
                </c:pt>
                <c:pt idx="43418">
                  <c:v>-283.62649999999996</c:v>
                </c:pt>
                <c:pt idx="43419">
                  <c:v>-283.62450000000001</c:v>
                </c:pt>
                <c:pt idx="43420">
                  <c:v>-283.62249999999995</c:v>
                </c:pt>
                <c:pt idx="43421">
                  <c:v>-283.62049999999999</c:v>
                </c:pt>
                <c:pt idx="43422">
                  <c:v>-283.61849999999998</c:v>
                </c:pt>
                <c:pt idx="43423">
                  <c:v>-283.61649999999997</c:v>
                </c:pt>
                <c:pt idx="43424">
                  <c:v>-283.61449999999996</c:v>
                </c:pt>
                <c:pt idx="43425">
                  <c:v>-283.61249999999995</c:v>
                </c:pt>
                <c:pt idx="43426">
                  <c:v>-283.6105</c:v>
                </c:pt>
                <c:pt idx="43427">
                  <c:v>-283.60849999999999</c:v>
                </c:pt>
                <c:pt idx="43428">
                  <c:v>-283.60649999999998</c:v>
                </c:pt>
                <c:pt idx="43429">
                  <c:v>-283.60449999999997</c:v>
                </c:pt>
                <c:pt idx="43430">
                  <c:v>-283.60249999999996</c:v>
                </c:pt>
                <c:pt idx="43431">
                  <c:v>-283.60050000000001</c:v>
                </c:pt>
                <c:pt idx="43432">
                  <c:v>-283.59849999999994</c:v>
                </c:pt>
                <c:pt idx="43433">
                  <c:v>-283.59649999999999</c:v>
                </c:pt>
                <c:pt idx="43434">
                  <c:v>-283.59449999999998</c:v>
                </c:pt>
                <c:pt idx="43435">
                  <c:v>-283.59249999999997</c:v>
                </c:pt>
                <c:pt idx="43436">
                  <c:v>-283.59049999999996</c:v>
                </c:pt>
                <c:pt idx="43437">
                  <c:v>-283.58849999999995</c:v>
                </c:pt>
                <c:pt idx="43438">
                  <c:v>-283.5865</c:v>
                </c:pt>
                <c:pt idx="43439">
                  <c:v>-283.58449999999999</c:v>
                </c:pt>
                <c:pt idx="43440">
                  <c:v>-283.58249999999998</c:v>
                </c:pt>
                <c:pt idx="43441">
                  <c:v>-283.58049999999997</c:v>
                </c:pt>
                <c:pt idx="43442">
                  <c:v>-283.57849999999996</c:v>
                </c:pt>
                <c:pt idx="43443">
                  <c:v>-283.57650000000001</c:v>
                </c:pt>
                <c:pt idx="43444">
                  <c:v>-283.57449999999994</c:v>
                </c:pt>
                <c:pt idx="43445">
                  <c:v>-283.57249999999999</c:v>
                </c:pt>
                <c:pt idx="43446">
                  <c:v>-283.57049999999998</c:v>
                </c:pt>
                <c:pt idx="43447">
                  <c:v>-283.56849999999997</c:v>
                </c:pt>
                <c:pt idx="43448">
                  <c:v>-283.56649999999996</c:v>
                </c:pt>
                <c:pt idx="43449">
                  <c:v>-283.56449999999995</c:v>
                </c:pt>
                <c:pt idx="43450">
                  <c:v>-283.5625</c:v>
                </c:pt>
                <c:pt idx="43451">
                  <c:v>-283.56049999999999</c:v>
                </c:pt>
                <c:pt idx="43452">
                  <c:v>-283.55849999999998</c:v>
                </c:pt>
                <c:pt idx="43453">
                  <c:v>-283.55649999999997</c:v>
                </c:pt>
                <c:pt idx="43454">
                  <c:v>-283.55449999999996</c:v>
                </c:pt>
                <c:pt idx="43455">
                  <c:v>-283.55250000000001</c:v>
                </c:pt>
                <c:pt idx="43456">
                  <c:v>-283.55049999999994</c:v>
                </c:pt>
                <c:pt idx="43457">
                  <c:v>-283.54849999999999</c:v>
                </c:pt>
                <c:pt idx="43458">
                  <c:v>-283.54649999999998</c:v>
                </c:pt>
                <c:pt idx="43459">
                  <c:v>-283.54449999999997</c:v>
                </c:pt>
                <c:pt idx="43460">
                  <c:v>-283.54249999999996</c:v>
                </c:pt>
                <c:pt idx="43461">
                  <c:v>-283.54049999999995</c:v>
                </c:pt>
                <c:pt idx="43462">
                  <c:v>-283.5385</c:v>
                </c:pt>
                <c:pt idx="43463">
                  <c:v>-283.53649999999999</c:v>
                </c:pt>
                <c:pt idx="43464">
                  <c:v>-283.53449999999998</c:v>
                </c:pt>
                <c:pt idx="43465">
                  <c:v>-283.53249999999997</c:v>
                </c:pt>
                <c:pt idx="43466">
                  <c:v>-283.53049999999996</c:v>
                </c:pt>
                <c:pt idx="43467">
                  <c:v>-283.52850000000001</c:v>
                </c:pt>
                <c:pt idx="43468">
                  <c:v>-283.52649999999994</c:v>
                </c:pt>
                <c:pt idx="43469">
                  <c:v>-283.52449999999999</c:v>
                </c:pt>
                <c:pt idx="43470">
                  <c:v>-283.52249999999998</c:v>
                </c:pt>
                <c:pt idx="43471">
                  <c:v>-283.52049999999997</c:v>
                </c:pt>
                <c:pt idx="43472">
                  <c:v>-283.51849999999996</c:v>
                </c:pt>
                <c:pt idx="43473">
                  <c:v>-283.51649999999995</c:v>
                </c:pt>
                <c:pt idx="43474">
                  <c:v>-283.5145</c:v>
                </c:pt>
                <c:pt idx="43475">
                  <c:v>-283.51249999999999</c:v>
                </c:pt>
                <c:pt idx="43476">
                  <c:v>-283.51049999999998</c:v>
                </c:pt>
                <c:pt idx="43477">
                  <c:v>-283.50849999999997</c:v>
                </c:pt>
                <c:pt idx="43478">
                  <c:v>-283.50649999999996</c:v>
                </c:pt>
                <c:pt idx="43479">
                  <c:v>-283.50450000000001</c:v>
                </c:pt>
                <c:pt idx="43480">
                  <c:v>-283.5025</c:v>
                </c:pt>
                <c:pt idx="43481">
                  <c:v>-283.50049999999999</c:v>
                </c:pt>
                <c:pt idx="43482">
                  <c:v>-283.49849999999998</c:v>
                </c:pt>
                <c:pt idx="43483">
                  <c:v>-283.49649999999997</c:v>
                </c:pt>
                <c:pt idx="43484">
                  <c:v>-283.49449999999996</c:v>
                </c:pt>
                <c:pt idx="43485">
                  <c:v>-283.49249999999995</c:v>
                </c:pt>
                <c:pt idx="43486">
                  <c:v>-283.4905</c:v>
                </c:pt>
                <c:pt idx="43487">
                  <c:v>-283.48849999999999</c:v>
                </c:pt>
                <c:pt idx="43488">
                  <c:v>-283.48649999999998</c:v>
                </c:pt>
                <c:pt idx="43489">
                  <c:v>-283.48449999999997</c:v>
                </c:pt>
                <c:pt idx="43490">
                  <c:v>-283.48249999999996</c:v>
                </c:pt>
                <c:pt idx="43491">
                  <c:v>-283.48050000000001</c:v>
                </c:pt>
                <c:pt idx="43492">
                  <c:v>-283.4785</c:v>
                </c:pt>
                <c:pt idx="43493">
                  <c:v>-283.47649999999999</c:v>
                </c:pt>
                <c:pt idx="43494">
                  <c:v>-283.47449999999998</c:v>
                </c:pt>
                <c:pt idx="43495">
                  <c:v>-283.47249999999997</c:v>
                </c:pt>
                <c:pt idx="43496">
                  <c:v>-283.47049999999996</c:v>
                </c:pt>
                <c:pt idx="43497">
                  <c:v>-283.46849999999995</c:v>
                </c:pt>
                <c:pt idx="43498">
                  <c:v>-283.4665</c:v>
                </c:pt>
                <c:pt idx="43499">
                  <c:v>-283.46449999999999</c:v>
                </c:pt>
                <c:pt idx="43500">
                  <c:v>-283.46249999999998</c:v>
                </c:pt>
                <c:pt idx="43501">
                  <c:v>-283.46049999999997</c:v>
                </c:pt>
                <c:pt idx="43502">
                  <c:v>-283.45849999999996</c:v>
                </c:pt>
                <c:pt idx="43503">
                  <c:v>-283.45650000000001</c:v>
                </c:pt>
                <c:pt idx="43504">
                  <c:v>-283.4545</c:v>
                </c:pt>
                <c:pt idx="43505">
                  <c:v>-283.45249999999999</c:v>
                </c:pt>
                <c:pt idx="43506">
                  <c:v>-283.45049999999998</c:v>
                </c:pt>
                <c:pt idx="43507">
                  <c:v>-283.44849999999997</c:v>
                </c:pt>
                <c:pt idx="43508">
                  <c:v>-283.44649999999996</c:v>
                </c:pt>
                <c:pt idx="43509">
                  <c:v>-283.44449999999995</c:v>
                </c:pt>
                <c:pt idx="43510">
                  <c:v>-283.4425</c:v>
                </c:pt>
                <c:pt idx="43511">
                  <c:v>-283.44049999999999</c:v>
                </c:pt>
                <c:pt idx="43512">
                  <c:v>-283.43849999999998</c:v>
                </c:pt>
                <c:pt idx="43513">
                  <c:v>-283.43649999999997</c:v>
                </c:pt>
                <c:pt idx="43514">
                  <c:v>-283.43449999999996</c:v>
                </c:pt>
                <c:pt idx="43515">
                  <c:v>-283.4325</c:v>
                </c:pt>
                <c:pt idx="43516">
                  <c:v>-283.43049999999999</c:v>
                </c:pt>
                <c:pt idx="43517">
                  <c:v>-283.42849999999999</c:v>
                </c:pt>
                <c:pt idx="43518">
                  <c:v>-283.42649999999998</c:v>
                </c:pt>
                <c:pt idx="43519">
                  <c:v>-283.42449999999997</c:v>
                </c:pt>
                <c:pt idx="43520">
                  <c:v>-283.42249999999996</c:v>
                </c:pt>
                <c:pt idx="43521">
                  <c:v>-283.42049999999995</c:v>
                </c:pt>
                <c:pt idx="43522">
                  <c:v>-283.41849999999999</c:v>
                </c:pt>
                <c:pt idx="43523">
                  <c:v>-283.41649999999998</c:v>
                </c:pt>
                <c:pt idx="43524">
                  <c:v>-283.41449999999998</c:v>
                </c:pt>
                <c:pt idx="43525">
                  <c:v>-283.41249999999997</c:v>
                </c:pt>
                <c:pt idx="43526">
                  <c:v>-283.41049999999996</c:v>
                </c:pt>
                <c:pt idx="43527">
                  <c:v>-283.4085</c:v>
                </c:pt>
                <c:pt idx="43528">
                  <c:v>-283.40649999999999</c:v>
                </c:pt>
                <c:pt idx="43529">
                  <c:v>-283.40449999999998</c:v>
                </c:pt>
                <c:pt idx="43530">
                  <c:v>-283.40249999999997</c:v>
                </c:pt>
                <c:pt idx="43531">
                  <c:v>-283.40049999999997</c:v>
                </c:pt>
                <c:pt idx="43532">
                  <c:v>-283.39850000000001</c:v>
                </c:pt>
                <c:pt idx="43533">
                  <c:v>-283.39649999999995</c:v>
                </c:pt>
                <c:pt idx="43534">
                  <c:v>-283.39449999999999</c:v>
                </c:pt>
                <c:pt idx="43535">
                  <c:v>-283.39249999999998</c:v>
                </c:pt>
                <c:pt idx="43536">
                  <c:v>-283.39049999999997</c:v>
                </c:pt>
                <c:pt idx="43537">
                  <c:v>-283.38849999999996</c:v>
                </c:pt>
                <c:pt idx="43538">
                  <c:v>-283.38649999999996</c:v>
                </c:pt>
                <c:pt idx="43539">
                  <c:v>-283.3845</c:v>
                </c:pt>
                <c:pt idx="43540">
                  <c:v>-283.38249999999999</c:v>
                </c:pt>
                <c:pt idx="43541">
                  <c:v>-283.38049999999998</c:v>
                </c:pt>
                <c:pt idx="43542">
                  <c:v>-283.37849999999997</c:v>
                </c:pt>
                <c:pt idx="43543">
                  <c:v>-283.37649999999996</c:v>
                </c:pt>
                <c:pt idx="43544">
                  <c:v>-283.37450000000001</c:v>
                </c:pt>
                <c:pt idx="43545">
                  <c:v>-283.37249999999995</c:v>
                </c:pt>
                <c:pt idx="43546">
                  <c:v>-283.37049999999999</c:v>
                </c:pt>
                <c:pt idx="43547">
                  <c:v>-283.36849999999998</c:v>
                </c:pt>
                <c:pt idx="43548">
                  <c:v>-283.36649999999997</c:v>
                </c:pt>
                <c:pt idx="43549">
                  <c:v>-283.36449999999996</c:v>
                </c:pt>
                <c:pt idx="43550">
                  <c:v>-283.36249999999995</c:v>
                </c:pt>
                <c:pt idx="43551">
                  <c:v>-283.3605</c:v>
                </c:pt>
                <c:pt idx="43552">
                  <c:v>-283.35849999999999</c:v>
                </c:pt>
                <c:pt idx="43553">
                  <c:v>-283.35649999999998</c:v>
                </c:pt>
                <c:pt idx="43554">
                  <c:v>-283.35449999999997</c:v>
                </c:pt>
                <c:pt idx="43555">
                  <c:v>-283.35249999999996</c:v>
                </c:pt>
                <c:pt idx="43556">
                  <c:v>-283.35050000000001</c:v>
                </c:pt>
                <c:pt idx="43557">
                  <c:v>-283.34849999999994</c:v>
                </c:pt>
                <c:pt idx="43558">
                  <c:v>-283.34649999999999</c:v>
                </c:pt>
                <c:pt idx="43559">
                  <c:v>-283.34449999999998</c:v>
                </c:pt>
                <c:pt idx="43560">
                  <c:v>-283.34249999999997</c:v>
                </c:pt>
                <c:pt idx="43561">
                  <c:v>-283.34049999999996</c:v>
                </c:pt>
                <c:pt idx="43562">
                  <c:v>-283.33849999999995</c:v>
                </c:pt>
                <c:pt idx="43563">
                  <c:v>-283.3365</c:v>
                </c:pt>
                <c:pt idx="43564">
                  <c:v>-283.33449999999999</c:v>
                </c:pt>
                <c:pt idx="43565">
                  <c:v>-283.33249999999998</c:v>
                </c:pt>
                <c:pt idx="43566">
                  <c:v>-283.33049999999997</c:v>
                </c:pt>
                <c:pt idx="43567">
                  <c:v>-283.32849999999996</c:v>
                </c:pt>
                <c:pt idx="43568">
                  <c:v>-283.32650000000001</c:v>
                </c:pt>
                <c:pt idx="43569">
                  <c:v>-283.32449999999994</c:v>
                </c:pt>
                <c:pt idx="43570">
                  <c:v>-283.32249999999999</c:v>
                </c:pt>
                <c:pt idx="43571">
                  <c:v>-283.32049999999998</c:v>
                </c:pt>
                <c:pt idx="43572">
                  <c:v>-283.31849999999997</c:v>
                </c:pt>
                <c:pt idx="43573">
                  <c:v>-283.31649999999996</c:v>
                </c:pt>
                <c:pt idx="43574">
                  <c:v>-283.31449999999995</c:v>
                </c:pt>
                <c:pt idx="43575">
                  <c:v>-283.3125</c:v>
                </c:pt>
                <c:pt idx="43576">
                  <c:v>-283.31049999999999</c:v>
                </c:pt>
                <c:pt idx="43577">
                  <c:v>-283.30849999999998</c:v>
                </c:pt>
                <c:pt idx="43578">
                  <c:v>-283.30649999999997</c:v>
                </c:pt>
                <c:pt idx="43579">
                  <c:v>-283.30449999999996</c:v>
                </c:pt>
                <c:pt idx="43580">
                  <c:v>-283.30250000000001</c:v>
                </c:pt>
                <c:pt idx="43581">
                  <c:v>-283.30049999999994</c:v>
                </c:pt>
                <c:pt idx="43582">
                  <c:v>-283.29849999999999</c:v>
                </c:pt>
                <c:pt idx="43583">
                  <c:v>-283.29649999999998</c:v>
                </c:pt>
                <c:pt idx="43584">
                  <c:v>-283.29449999999997</c:v>
                </c:pt>
                <c:pt idx="43585">
                  <c:v>-283.29249999999996</c:v>
                </c:pt>
                <c:pt idx="43586">
                  <c:v>-283.29049999999995</c:v>
                </c:pt>
                <c:pt idx="43587">
                  <c:v>-283.2885</c:v>
                </c:pt>
                <c:pt idx="43588">
                  <c:v>-283.28649999999999</c:v>
                </c:pt>
                <c:pt idx="43589">
                  <c:v>-283.28449999999998</c:v>
                </c:pt>
                <c:pt idx="43590">
                  <c:v>-283.28249999999997</c:v>
                </c:pt>
                <c:pt idx="43591">
                  <c:v>-283.28049999999996</c:v>
                </c:pt>
                <c:pt idx="43592">
                  <c:v>-283.27850000000001</c:v>
                </c:pt>
                <c:pt idx="43593">
                  <c:v>-283.27649999999994</c:v>
                </c:pt>
                <c:pt idx="43594">
                  <c:v>-283.27449999999999</c:v>
                </c:pt>
                <c:pt idx="43595">
                  <c:v>-283.27249999999998</c:v>
                </c:pt>
                <c:pt idx="43596">
                  <c:v>-283.27049999999997</c:v>
                </c:pt>
                <c:pt idx="43597">
                  <c:v>-283.26849999999996</c:v>
                </c:pt>
                <c:pt idx="43598">
                  <c:v>-283.26649999999995</c:v>
                </c:pt>
                <c:pt idx="43599">
                  <c:v>-283.2645</c:v>
                </c:pt>
                <c:pt idx="43600">
                  <c:v>-283.26249999999999</c:v>
                </c:pt>
                <c:pt idx="43601">
                  <c:v>-283.26049999999998</c:v>
                </c:pt>
                <c:pt idx="43602">
                  <c:v>-283.25849999999997</c:v>
                </c:pt>
                <c:pt idx="43603">
                  <c:v>-283.25649999999996</c:v>
                </c:pt>
                <c:pt idx="43604">
                  <c:v>-283.25450000000001</c:v>
                </c:pt>
                <c:pt idx="43605">
                  <c:v>-283.2525</c:v>
                </c:pt>
                <c:pt idx="43606">
                  <c:v>-283.25049999999999</c:v>
                </c:pt>
                <c:pt idx="43607">
                  <c:v>-283.24849999999998</c:v>
                </c:pt>
                <c:pt idx="43608">
                  <c:v>-283.24649999999997</c:v>
                </c:pt>
                <c:pt idx="43609">
                  <c:v>-283.24449999999996</c:v>
                </c:pt>
                <c:pt idx="43610">
                  <c:v>-283.24249999999995</c:v>
                </c:pt>
                <c:pt idx="43611">
                  <c:v>-283.2405</c:v>
                </c:pt>
                <c:pt idx="43612">
                  <c:v>-283.23849999999999</c:v>
                </c:pt>
                <c:pt idx="43613">
                  <c:v>-283.23649999999998</c:v>
                </c:pt>
                <c:pt idx="43614">
                  <c:v>-283.23449999999997</c:v>
                </c:pt>
                <c:pt idx="43615">
                  <c:v>-283.23249999999996</c:v>
                </c:pt>
                <c:pt idx="43616">
                  <c:v>-283.23050000000001</c:v>
                </c:pt>
                <c:pt idx="43617">
                  <c:v>-283.2285</c:v>
                </c:pt>
                <c:pt idx="43618">
                  <c:v>-283.22649999999999</c:v>
                </c:pt>
                <c:pt idx="43619">
                  <c:v>-283.22449999999998</c:v>
                </c:pt>
                <c:pt idx="43620">
                  <c:v>-283.22249999999997</c:v>
                </c:pt>
                <c:pt idx="43621">
                  <c:v>-283.22049999999996</c:v>
                </c:pt>
                <c:pt idx="43622">
                  <c:v>-283.21849999999995</c:v>
                </c:pt>
                <c:pt idx="43623">
                  <c:v>-283.2165</c:v>
                </c:pt>
                <c:pt idx="43624">
                  <c:v>-283.21449999999999</c:v>
                </c:pt>
                <c:pt idx="43625">
                  <c:v>-283.21249999999998</c:v>
                </c:pt>
                <c:pt idx="43626">
                  <c:v>-283.21049999999997</c:v>
                </c:pt>
                <c:pt idx="43627">
                  <c:v>-283.20849999999996</c:v>
                </c:pt>
                <c:pt idx="43628">
                  <c:v>-283.20650000000001</c:v>
                </c:pt>
                <c:pt idx="43629">
                  <c:v>-283.2045</c:v>
                </c:pt>
                <c:pt idx="43630">
                  <c:v>-283.20249999999999</c:v>
                </c:pt>
                <c:pt idx="43631">
                  <c:v>-283.20049999999998</c:v>
                </c:pt>
                <c:pt idx="43632">
                  <c:v>-283.19849999999997</c:v>
                </c:pt>
                <c:pt idx="43633">
                  <c:v>-283.19649999999996</c:v>
                </c:pt>
                <c:pt idx="43634">
                  <c:v>-283.19449999999995</c:v>
                </c:pt>
                <c:pt idx="43635">
                  <c:v>-283.1925</c:v>
                </c:pt>
                <c:pt idx="43636">
                  <c:v>-283.19049999999999</c:v>
                </c:pt>
                <c:pt idx="43637">
                  <c:v>-283.18849999999998</c:v>
                </c:pt>
                <c:pt idx="43638">
                  <c:v>-283.18649999999997</c:v>
                </c:pt>
                <c:pt idx="43639">
                  <c:v>-283.18449999999996</c:v>
                </c:pt>
                <c:pt idx="43640">
                  <c:v>-283.1825</c:v>
                </c:pt>
                <c:pt idx="43641">
                  <c:v>-283.18049999999999</c:v>
                </c:pt>
                <c:pt idx="43642">
                  <c:v>-283.17849999999999</c:v>
                </c:pt>
                <c:pt idx="43643">
                  <c:v>-283.17649999999998</c:v>
                </c:pt>
                <c:pt idx="43644">
                  <c:v>-283.17449999999997</c:v>
                </c:pt>
                <c:pt idx="43645">
                  <c:v>-283.17249999999996</c:v>
                </c:pt>
                <c:pt idx="43646">
                  <c:v>-283.17049999999995</c:v>
                </c:pt>
                <c:pt idx="43647">
                  <c:v>-283.16849999999999</c:v>
                </c:pt>
                <c:pt idx="43648">
                  <c:v>-283.16649999999998</c:v>
                </c:pt>
                <c:pt idx="43649">
                  <c:v>-283.16449999999998</c:v>
                </c:pt>
                <c:pt idx="43650">
                  <c:v>-283.16249999999997</c:v>
                </c:pt>
                <c:pt idx="43651">
                  <c:v>-283.16049999999996</c:v>
                </c:pt>
                <c:pt idx="43652">
                  <c:v>-283.1585</c:v>
                </c:pt>
                <c:pt idx="43653">
                  <c:v>-283.15649999999999</c:v>
                </c:pt>
                <c:pt idx="43654">
                  <c:v>-283.15449999999998</c:v>
                </c:pt>
                <c:pt idx="43655">
                  <c:v>-283.15249999999997</c:v>
                </c:pt>
                <c:pt idx="43656">
                  <c:v>-283.15049999999997</c:v>
                </c:pt>
                <c:pt idx="43657">
                  <c:v>-283.14850000000001</c:v>
                </c:pt>
                <c:pt idx="43658">
                  <c:v>-283.14649999999995</c:v>
                </c:pt>
                <c:pt idx="43659">
                  <c:v>-283.14449999999999</c:v>
                </c:pt>
                <c:pt idx="43660">
                  <c:v>-283.14249999999998</c:v>
                </c:pt>
                <c:pt idx="43661">
                  <c:v>-283.14049999999997</c:v>
                </c:pt>
                <c:pt idx="43662">
                  <c:v>-283.13849999999996</c:v>
                </c:pt>
                <c:pt idx="43663">
                  <c:v>-283.13649999999996</c:v>
                </c:pt>
                <c:pt idx="43664">
                  <c:v>-283.1345</c:v>
                </c:pt>
                <c:pt idx="43665">
                  <c:v>-283.13249999999999</c:v>
                </c:pt>
                <c:pt idx="43666">
                  <c:v>-283.13049999999998</c:v>
                </c:pt>
                <c:pt idx="43667">
                  <c:v>-283.12849999999997</c:v>
                </c:pt>
                <c:pt idx="43668">
                  <c:v>-283.12649999999996</c:v>
                </c:pt>
                <c:pt idx="43669">
                  <c:v>-283.12450000000001</c:v>
                </c:pt>
                <c:pt idx="43670">
                  <c:v>-283.12249999999995</c:v>
                </c:pt>
                <c:pt idx="43671">
                  <c:v>-283.12049999999999</c:v>
                </c:pt>
                <c:pt idx="43672">
                  <c:v>-283.11849999999998</c:v>
                </c:pt>
                <c:pt idx="43673">
                  <c:v>-283.11649999999997</c:v>
                </c:pt>
                <c:pt idx="43674">
                  <c:v>-283.11449999999996</c:v>
                </c:pt>
                <c:pt idx="43675">
                  <c:v>-283.11249999999995</c:v>
                </c:pt>
                <c:pt idx="43676">
                  <c:v>-283.1105</c:v>
                </c:pt>
                <c:pt idx="43677">
                  <c:v>-283.10849999999999</c:v>
                </c:pt>
                <c:pt idx="43678">
                  <c:v>-283.10649999999998</c:v>
                </c:pt>
                <c:pt idx="43679">
                  <c:v>-283.10449999999997</c:v>
                </c:pt>
                <c:pt idx="43680">
                  <c:v>-283.10249999999996</c:v>
                </c:pt>
                <c:pt idx="43681">
                  <c:v>-283.10050000000001</c:v>
                </c:pt>
                <c:pt idx="43682">
                  <c:v>-283.09849999999994</c:v>
                </c:pt>
                <c:pt idx="43683">
                  <c:v>-283.09649999999999</c:v>
                </c:pt>
                <c:pt idx="43684">
                  <c:v>-283.09449999999998</c:v>
                </c:pt>
                <c:pt idx="43685">
                  <c:v>-283.09249999999997</c:v>
                </c:pt>
                <c:pt idx="43686">
                  <c:v>-283.09049999999996</c:v>
                </c:pt>
                <c:pt idx="43687">
                  <c:v>-283.08849999999995</c:v>
                </c:pt>
                <c:pt idx="43688">
                  <c:v>-283.0865</c:v>
                </c:pt>
                <c:pt idx="43689">
                  <c:v>-283.08449999999999</c:v>
                </c:pt>
                <c:pt idx="43690">
                  <c:v>-283.08249999999998</c:v>
                </c:pt>
                <c:pt idx="43691">
                  <c:v>-283.08049999999997</c:v>
                </c:pt>
                <c:pt idx="43692">
                  <c:v>-283.07849999999996</c:v>
                </c:pt>
                <c:pt idx="43693">
                  <c:v>-283.07650000000001</c:v>
                </c:pt>
                <c:pt idx="43694">
                  <c:v>-283.07449999999994</c:v>
                </c:pt>
                <c:pt idx="43695">
                  <c:v>-283.07249999999999</c:v>
                </c:pt>
                <c:pt idx="43696">
                  <c:v>-283.07049999999998</c:v>
                </c:pt>
                <c:pt idx="43697">
                  <c:v>-283.06849999999997</c:v>
                </c:pt>
                <c:pt idx="43698">
                  <c:v>-283.06649999999996</c:v>
                </c:pt>
                <c:pt idx="43699">
                  <c:v>-283.06449999999995</c:v>
                </c:pt>
                <c:pt idx="43700">
                  <c:v>-283.0625</c:v>
                </c:pt>
                <c:pt idx="43701">
                  <c:v>-283.06049999999999</c:v>
                </c:pt>
                <c:pt idx="43702">
                  <c:v>-283.05849999999998</c:v>
                </c:pt>
                <c:pt idx="43703">
                  <c:v>-283.05649999999997</c:v>
                </c:pt>
                <c:pt idx="43704">
                  <c:v>-283.05449999999996</c:v>
                </c:pt>
                <c:pt idx="43705">
                  <c:v>-283.05250000000001</c:v>
                </c:pt>
                <c:pt idx="43706">
                  <c:v>-283.05049999999994</c:v>
                </c:pt>
                <c:pt idx="43707">
                  <c:v>-283.04849999999999</c:v>
                </c:pt>
                <c:pt idx="43708">
                  <c:v>-283.04649999999998</c:v>
                </c:pt>
                <c:pt idx="43709">
                  <c:v>-283.04449999999997</c:v>
                </c:pt>
                <c:pt idx="43710">
                  <c:v>-283.04249999999996</c:v>
                </c:pt>
                <c:pt idx="43711">
                  <c:v>-283.04049999999995</c:v>
                </c:pt>
                <c:pt idx="43712">
                  <c:v>-283.0385</c:v>
                </c:pt>
                <c:pt idx="43713">
                  <c:v>-283.03649999999999</c:v>
                </c:pt>
                <c:pt idx="43714">
                  <c:v>-283.03449999999998</c:v>
                </c:pt>
                <c:pt idx="43715">
                  <c:v>-283.03249999999997</c:v>
                </c:pt>
                <c:pt idx="43716">
                  <c:v>-283.03049999999996</c:v>
                </c:pt>
                <c:pt idx="43717">
                  <c:v>-283.02850000000001</c:v>
                </c:pt>
                <c:pt idx="43718">
                  <c:v>-283.02649999999994</c:v>
                </c:pt>
                <c:pt idx="43719">
                  <c:v>-283.02449999999999</c:v>
                </c:pt>
                <c:pt idx="43720">
                  <c:v>-283.02249999999998</c:v>
                </c:pt>
                <c:pt idx="43721">
                  <c:v>-283.02049999999997</c:v>
                </c:pt>
                <c:pt idx="43722">
                  <c:v>-283.01849999999996</c:v>
                </c:pt>
                <c:pt idx="43723">
                  <c:v>-283.01649999999995</c:v>
                </c:pt>
                <c:pt idx="43724">
                  <c:v>-283.0145</c:v>
                </c:pt>
                <c:pt idx="43725">
                  <c:v>-283.01249999999999</c:v>
                </c:pt>
                <c:pt idx="43726">
                  <c:v>-283.01049999999998</c:v>
                </c:pt>
                <c:pt idx="43727">
                  <c:v>-283.00849999999997</c:v>
                </c:pt>
                <c:pt idx="43728">
                  <c:v>-283.00649999999996</c:v>
                </c:pt>
                <c:pt idx="43729">
                  <c:v>-283.00450000000001</c:v>
                </c:pt>
                <c:pt idx="43730">
                  <c:v>-283.0025</c:v>
                </c:pt>
                <c:pt idx="43731">
                  <c:v>-283.00049999999999</c:v>
                </c:pt>
                <c:pt idx="43732">
                  <c:v>-282.99849999999998</c:v>
                </c:pt>
                <c:pt idx="43733">
                  <c:v>-282.99649999999997</c:v>
                </c:pt>
                <c:pt idx="43734">
                  <c:v>-282.99449999999996</c:v>
                </c:pt>
                <c:pt idx="43735">
                  <c:v>-282.99249999999995</c:v>
                </c:pt>
                <c:pt idx="43736">
                  <c:v>-282.9905</c:v>
                </c:pt>
                <c:pt idx="43737">
                  <c:v>-282.98849999999999</c:v>
                </c:pt>
                <c:pt idx="43738">
                  <c:v>-282.98649999999998</c:v>
                </c:pt>
                <c:pt idx="43739">
                  <c:v>-282.98449999999997</c:v>
                </c:pt>
                <c:pt idx="43740">
                  <c:v>-282.98249999999996</c:v>
                </c:pt>
                <c:pt idx="43741">
                  <c:v>-282.98050000000001</c:v>
                </c:pt>
                <c:pt idx="43742">
                  <c:v>-282.9785</c:v>
                </c:pt>
                <c:pt idx="43743">
                  <c:v>-282.97649999999999</c:v>
                </c:pt>
                <c:pt idx="43744">
                  <c:v>-282.97449999999998</c:v>
                </c:pt>
                <c:pt idx="43745">
                  <c:v>-282.97249999999997</c:v>
                </c:pt>
                <c:pt idx="43746">
                  <c:v>-282.97049999999996</c:v>
                </c:pt>
                <c:pt idx="43747">
                  <c:v>-282.96849999999995</c:v>
                </c:pt>
                <c:pt idx="43748">
                  <c:v>-282.9665</c:v>
                </c:pt>
                <c:pt idx="43749">
                  <c:v>-282.96449999999999</c:v>
                </c:pt>
                <c:pt idx="43750">
                  <c:v>-282.96249999999998</c:v>
                </c:pt>
                <c:pt idx="43751">
                  <c:v>-282.96049999999997</c:v>
                </c:pt>
                <c:pt idx="43752">
                  <c:v>-282.95849999999996</c:v>
                </c:pt>
                <c:pt idx="43753">
                  <c:v>-282.95650000000001</c:v>
                </c:pt>
                <c:pt idx="43754">
                  <c:v>-282.9545</c:v>
                </c:pt>
                <c:pt idx="43755">
                  <c:v>-282.95249999999999</c:v>
                </c:pt>
                <c:pt idx="43756">
                  <c:v>-282.95049999999998</c:v>
                </c:pt>
                <c:pt idx="43757">
                  <c:v>-282.94849999999997</c:v>
                </c:pt>
                <c:pt idx="43758">
                  <c:v>-282.94649999999996</c:v>
                </c:pt>
                <c:pt idx="43759">
                  <c:v>-282.94449999999995</c:v>
                </c:pt>
                <c:pt idx="43760">
                  <c:v>-282.9425</c:v>
                </c:pt>
                <c:pt idx="43761">
                  <c:v>-282.94049999999999</c:v>
                </c:pt>
                <c:pt idx="43762">
                  <c:v>-282.93849999999998</c:v>
                </c:pt>
                <c:pt idx="43763">
                  <c:v>-282.93649999999997</c:v>
                </c:pt>
                <c:pt idx="43764">
                  <c:v>-282.93449999999996</c:v>
                </c:pt>
                <c:pt idx="43765">
                  <c:v>-282.9325</c:v>
                </c:pt>
                <c:pt idx="43766">
                  <c:v>-282.93049999999999</c:v>
                </c:pt>
                <c:pt idx="43767">
                  <c:v>-282.92849999999999</c:v>
                </c:pt>
                <c:pt idx="43768">
                  <c:v>-282.92649999999998</c:v>
                </c:pt>
                <c:pt idx="43769">
                  <c:v>-282.92449999999997</c:v>
                </c:pt>
                <c:pt idx="43770">
                  <c:v>-282.92249999999996</c:v>
                </c:pt>
                <c:pt idx="43771">
                  <c:v>-282.92049999999995</c:v>
                </c:pt>
                <c:pt idx="43772">
                  <c:v>-282.91849999999999</c:v>
                </c:pt>
                <c:pt idx="43773">
                  <c:v>-282.91649999999998</c:v>
                </c:pt>
                <c:pt idx="43774">
                  <c:v>-282.91449999999998</c:v>
                </c:pt>
                <c:pt idx="43775">
                  <c:v>-282.91249999999997</c:v>
                </c:pt>
                <c:pt idx="43776">
                  <c:v>-282.91049999999996</c:v>
                </c:pt>
                <c:pt idx="43777">
                  <c:v>-282.9085</c:v>
                </c:pt>
                <c:pt idx="43778">
                  <c:v>-282.90649999999999</c:v>
                </c:pt>
                <c:pt idx="43779">
                  <c:v>-282.90449999999998</c:v>
                </c:pt>
                <c:pt idx="43780">
                  <c:v>-282.90249999999997</c:v>
                </c:pt>
                <c:pt idx="43781">
                  <c:v>-282.90049999999997</c:v>
                </c:pt>
                <c:pt idx="43782">
                  <c:v>-282.89850000000001</c:v>
                </c:pt>
                <c:pt idx="43783">
                  <c:v>-282.89649999999995</c:v>
                </c:pt>
                <c:pt idx="43784">
                  <c:v>-282.89449999999999</c:v>
                </c:pt>
                <c:pt idx="43785">
                  <c:v>-282.89249999999998</c:v>
                </c:pt>
                <c:pt idx="43786">
                  <c:v>-282.89049999999997</c:v>
                </c:pt>
                <c:pt idx="43787">
                  <c:v>-282.88849999999996</c:v>
                </c:pt>
                <c:pt idx="43788">
                  <c:v>-282.88649999999996</c:v>
                </c:pt>
                <c:pt idx="43789">
                  <c:v>-282.8845</c:v>
                </c:pt>
                <c:pt idx="43790">
                  <c:v>-282.88249999999999</c:v>
                </c:pt>
                <c:pt idx="43791">
                  <c:v>-282.88049999999998</c:v>
                </c:pt>
                <c:pt idx="43792">
                  <c:v>-282.87849999999997</c:v>
                </c:pt>
                <c:pt idx="43793">
                  <c:v>-282.87649999999996</c:v>
                </c:pt>
                <c:pt idx="43794">
                  <c:v>-282.87450000000001</c:v>
                </c:pt>
                <c:pt idx="43795">
                  <c:v>-282.87249999999995</c:v>
                </c:pt>
                <c:pt idx="43796">
                  <c:v>-282.87049999999999</c:v>
                </c:pt>
                <c:pt idx="43797">
                  <c:v>-282.86849999999998</c:v>
                </c:pt>
                <c:pt idx="43798">
                  <c:v>-282.86649999999997</c:v>
                </c:pt>
                <c:pt idx="43799">
                  <c:v>-282.86449999999996</c:v>
                </c:pt>
                <c:pt idx="43800">
                  <c:v>-282.86249999999995</c:v>
                </c:pt>
                <c:pt idx="43801">
                  <c:v>-282.8605</c:v>
                </c:pt>
                <c:pt idx="43802">
                  <c:v>-282.85849999999999</c:v>
                </c:pt>
                <c:pt idx="43803">
                  <c:v>-282.85649999999998</c:v>
                </c:pt>
                <c:pt idx="43804">
                  <c:v>-282.85449999999997</c:v>
                </c:pt>
                <c:pt idx="43805">
                  <c:v>-282.85249999999996</c:v>
                </c:pt>
                <c:pt idx="43806">
                  <c:v>-282.85050000000001</c:v>
                </c:pt>
                <c:pt idx="43807">
                  <c:v>-282.84849999999994</c:v>
                </c:pt>
                <c:pt idx="43808">
                  <c:v>-282.84649999999999</c:v>
                </c:pt>
                <c:pt idx="43809">
                  <c:v>-282.84449999999998</c:v>
                </c:pt>
                <c:pt idx="43810">
                  <c:v>-282.84249999999997</c:v>
                </c:pt>
                <c:pt idx="43811">
                  <c:v>-282.84049999999996</c:v>
                </c:pt>
                <c:pt idx="43812">
                  <c:v>-282.83849999999995</c:v>
                </c:pt>
                <c:pt idx="43813">
                  <c:v>-282.8365</c:v>
                </c:pt>
                <c:pt idx="43814">
                  <c:v>-282.83449999999999</c:v>
                </c:pt>
                <c:pt idx="43815">
                  <c:v>-282.83249999999998</c:v>
                </c:pt>
                <c:pt idx="43816">
                  <c:v>-282.83049999999997</c:v>
                </c:pt>
                <c:pt idx="43817">
                  <c:v>-282.82849999999996</c:v>
                </c:pt>
                <c:pt idx="43818">
                  <c:v>-282.82650000000001</c:v>
                </c:pt>
                <c:pt idx="43819">
                  <c:v>-282.82449999999994</c:v>
                </c:pt>
                <c:pt idx="43820">
                  <c:v>-282.82249999999999</c:v>
                </c:pt>
                <c:pt idx="43821">
                  <c:v>-282.82049999999998</c:v>
                </c:pt>
                <c:pt idx="43822">
                  <c:v>-282.81849999999997</c:v>
                </c:pt>
                <c:pt idx="43823">
                  <c:v>-282.81649999999996</c:v>
                </c:pt>
                <c:pt idx="43824">
                  <c:v>-282.81449999999995</c:v>
                </c:pt>
                <c:pt idx="43825">
                  <c:v>-282.8125</c:v>
                </c:pt>
                <c:pt idx="43826">
                  <c:v>-282.81049999999999</c:v>
                </c:pt>
                <c:pt idx="43827">
                  <c:v>-282.80849999999998</c:v>
                </c:pt>
                <c:pt idx="43828">
                  <c:v>-282.80649999999997</c:v>
                </c:pt>
                <c:pt idx="43829">
                  <c:v>-282.80449999999996</c:v>
                </c:pt>
                <c:pt idx="43830">
                  <c:v>-282.80250000000001</c:v>
                </c:pt>
                <c:pt idx="43831">
                  <c:v>-282.80049999999994</c:v>
                </c:pt>
                <c:pt idx="43832">
                  <c:v>-282.79849999999999</c:v>
                </c:pt>
                <c:pt idx="43833">
                  <c:v>-282.79649999999998</c:v>
                </c:pt>
                <c:pt idx="43834">
                  <c:v>-282.79449999999997</c:v>
                </c:pt>
                <c:pt idx="43835">
                  <c:v>-282.79249999999996</c:v>
                </c:pt>
                <c:pt idx="43836">
                  <c:v>-282.79049999999995</c:v>
                </c:pt>
                <c:pt idx="43837">
                  <c:v>-282.7885</c:v>
                </c:pt>
                <c:pt idx="43838">
                  <c:v>-282.78649999999999</c:v>
                </c:pt>
                <c:pt idx="43839">
                  <c:v>-282.78449999999998</c:v>
                </c:pt>
                <c:pt idx="43840">
                  <c:v>-282.78249999999997</c:v>
                </c:pt>
                <c:pt idx="43841">
                  <c:v>-282.78049999999996</c:v>
                </c:pt>
                <c:pt idx="43842">
                  <c:v>-282.77850000000001</c:v>
                </c:pt>
                <c:pt idx="43843">
                  <c:v>-282.77649999999994</c:v>
                </c:pt>
                <c:pt idx="43844">
                  <c:v>-282.77449999999999</c:v>
                </c:pt>
                <c:pt idx="43845">
                  <c:v>-282.77249999999998</c:v>
                </c:pt>
                <c:pt idx="43846">
                  <c:v>-282.77049999999997</c:v>
                </c:pt>
                <c:pt idx="43847">
                  <c:v>-282.76849999999996</c:v>
                </c:pt>
                <c:pt idx="43848">
                  <c:v>-282.76649999999995</c:v>
                </c:pt>
                <c:pt idx="43849">
                  <c:v>-282.7645</c:v>
                </c:pt>
                <c:pt idx="43850">
                  <c:v>-282.76249999999999</c:v>
                </c:pt>
                <c:pt idx="43851">
                  <c:v>-282.76049999999998</c:v>
                </c:pt>
                <c:pt idx="43852">
                  <c:v>-282.75849999999997</c:v>
                </c:pt>
                <c:pt idx="43853">
                  <c:v>-282.75649999999996</c:v>
                </c:pt>
                <c:pt idx="43854">
                  <c:v>-282.75450000000001</c:v>
                </c:pt>
                <c:pt idx="43855">
                  <c:v>-282.7525</c:v>
                </c:pt>
                <c:pt idx="43856">
                  <c:v>-282.75049999999999</c:v>
                </c:pt>
                <c:pt idx="43857">
                  <c:v>-282.74849999999998</c:v>
                </c:pt>
                <c:pt idx="43858">
                  <c:v>-282.74649999999997</c:v>
                </c:pt>
                <c:pt idx="43859">
                  <c:v>-282.74449999999996</c:v>
                </c:pt>
                <c:pt idx="43860">
                  <c:v>-282.74249999999995</c:v>
                </c:pt>
                <c:pt idx="43861">
                  <c:v>-282.7405</c:v>
                </c:pt>
                <c:pt idx="43862">
                  <c:v>-282.73849999999999</c:v>
                </c:pt>
                <c:pt idx="43863">
                  <c:v>-282.73649999999998</c:v>
                </c:pt>
                <c:pt idx="43864">
                  <c:v>-282.73449999999997</c:v>
                </c:pt>
                <c:pt idx="43865">
                  <c:v>-282.73249999999996</c:v>
                </c:pt>
                <c:pt idx="43866">
                  <c:v>-282.73050000000001</c:v>
                </c:pt>
                <c:pt idx="43867">
                  <c:v>-282.7285</c:v>
                </c:pt>
                <c:pt idx="43868">
                  <c:v>-282.72649999999999</c:v>
                </c:pt>
                <c:pt idx="43869">
                  <c:v>-282.72449999999998</c:v>
                </c:pt>
                <c:pt idx="43870">
                  <c:v>-282.72249999999997</c:v>
                </c:pt>
                <c:pt idx="43871">
                  <c:v>-282.72049999999996</c:v>
                </c:pt>
                <c:pt idx="43872">
                  <c:v>-282.71849999999995</c:v>
                </c:pt>
                <c:pt idx="43873">
                  <c:v>-282.7165</c:v>
                </c:pt>
                <c:pt idx="43874">
                  <c:v>-282.71449999999999</c:v>
                </c:pt>
                <c:pt idx="43875">
                  <c:v>-282.71249999999998</c:v>
                </c:pt>
                <c:pt idx="43876">
                  <c:v>-282.71049999999997</c:v>
                </c:pt>
                <c:pt idx="43877">
                  <c:v>-282.70849999999996</c:v>
                </c:pt>
                <c:pt idx="43878">
                  <c:v>-282.70650000000001</c:v>
                </c:pt>
                <c:pt idx="43879">
                  <c:v>-282.7045</c:v>
                </c:pt>
                <c:pt idx="43880">
                  <c:v>-282.70249999999999</c:v>
                </c:pt>
                <c:pt idx="43881">
                  <c:v>-282.70049999999998</c:v>
                </c:pt>
                <c:pt idx="43882">
                  <c:v>-282.69849999999997</c:v>
                </c:pt>
                <c:pt idx="43883">
                  <c:v>-282.69649999999996</c:v>
                </c:pt>
                <c:pt idx="43884">
                  <c:v>-282.69449999999995</c:v>
                </c:pt>
                <c:pt idx="43885">
                  <c:v>-282.6925</c:v>
                </c:pt>
                <c:pt idx="43886">
                  <c:v>-282.69049999999999</c:v>
                </c:pt>
                <c:pt idx="43887">
                  <c:v>-282.68849999999998</c:v>
                </c:pt>
                <c:pt idx="43888">
                  <c:v>-282.68649999999997</c:v>
                </c:pt>
                <c:pt idx="43889">
                  <c:v>-282.68449999999996</c:v>
                </c:pt>
                <c:pt idx="43890">
                  <c:v>-282.6825</c:v>
                </c:pt>
                <c:pt idx="43891">
                  <c:v>-282.68049999999999</c:v>
                </c:pt>
                <c:pt idx="43892">
                  <c:v>-282.67849999999999</c:v>
                </c:pt>
                <c:pt idx="43893">
                  <c:v>-282.67649999999998</c:v>
                </c:pt>
                <c:pt idx="43894">
                  <c:v>-282.67449999999997</c:v>
                </c:pt>
                <c:pt idx="43895">
                  <c:v>-282.67249999999996</c:v>
                </c:pt>
                <c:pt idx="43896">
                  <c:v>-282.67049999999995</c:v>
                </c:pt>
                <c:pt idx="43897">
                  <c:v>-282.66849999999999</c:v>
                </c:pt>
                <c:pt idx="43898">
                  <c:v>-282.66649999999998</c:v>
                </c:pt>
                <c:pt idx="43899">
                  <c:v>-282.66449999999998</c:v>
                </c:pt>
                <c:pt idx="43900">
                  <c:v>-282.66249999999997</c:v>
                </c:pt>
                <c:pt idx="43901">
                  <c:v>-282.66049999999996</c:v>
                </c:pt>
                <c:pt idx="43902">
                  <c:v>-282.6585</c:v>
                </c:pt>
                <c:pt idx="43903">
                  <c:v>-282.65649999999999</c:v>
                </c:pt>
                <c:pt idx="43904">
                  <c:v>-282.65449999999998</c:v>
                </c:pt>
                <c:pt idx="43905">
                  <c:v>-282.65249999999997</c:v>
                </c:pt>
                <c:pt idx="43906">
                  <c:v>-282.65049999999997</c:v>
                </c:pt>
                <c:pt idx="43907">
                  <c:v>-282.64850000000001</c:v>
                </c:pt>
                <c:pt idx="43908">
                  <c:v>-282.64649999999995</c:v>
                </c:pt>
                <c:pt idx="43909">
                  <c:v>-282.64449999999999</c:v>
                </c:pt>
                <c:pt idx="43910">
                  <c:v>-282.64249999999998</c:v>
                </c:pt>
                <c:pt idx="43911">
                  <c:v>-282.64049999999997</c:v>
                </c:pt>
                <c:pt idx="43912">
                  <c:v>-282.63849999999996</c:v>
                </c:pt>
                <c:pt idx="43913">
                  <c:v>-282.63649999999996</c:v>
                </c:pt>
                <c:pt idx="43914">
                  <c:v>-282.6345</c:v>
                </c:pt>
                <c:pt idx="43915">
                  <c:v>-282.63249999999999</c:v>
                </c:pt>
                <c:pt idx="43916">
                  <c:v>-282.63049999999998</c:v>
                </c:pt>
                <c:pt idx="43917">
                  <c:v>-282.62849999999997</c:v>
                </c:pt>
                <c:pt idx="43918">
                  <c:v>-282.62649999999996</c:v>
                </c:pt>
                <c:pt idx="43919">
                  <c:v>-282.62450000000001</c:v>
                </c:pt>
                <c:pt idx="43920">
                  <c:v>-282.62249999999995</c:v>
                </c:pt>
                <c:pt idx="43921">
                  <c:v>-282.62049999999999</c:v>
                </c:pt>
                <c:pt idx="43922">
                  <c:v>-282.61849999999998</c:v>
                </c:pt>
                <c:pt idx="43923">
                  <c:v>-282.61649999999997</c:v>
                </c:pt>
                <c:pt idx="43924">
                  <c:v>-282.61449999999996</c:v>
                </c:pt>
                <c:pt idx="43925">
                  <c:v>-282.61249999999995</c:v>
                </c:pt>
                <c:pt idx="43926">
                  <c:v>-282.6105</c:v>
                </c:pt>
                <c:pt idx="43927">
                  <c:v>-282.60849999999999</c:v>
                </c:pt>
                <c:pt idx="43928">
                  <c:v>-282.60649999999998</c:v>
                </c:pt>
                <c:pt idx="43929">
                  <c:v>-282.60449999999997</c:v>
                </c:pt>
                <c:pt idx="43930">
                  <c:v>-282.60249999999996</c:v>
                </c:pt>
                <c:pt idx="43931">
                  <c:v>-282.60050000000001</c:v>
                </c:pt>
                <c:pt idx="43932">
                  <c:v>-282.59849999999994</c:v>
                </c:pt>
                <c:pt idx="43933">
                  <c:v>-282.59649999999999</c:v>
                </c:pt>
                <c:pt idx="43934">
                  <c:v>-282.59449999999998</c:v>
                </c:pt>
                <c:pt idx="43935">
                  <c:v>-282.59249999999997</c:v>
                </c:pt>
                <c:pt idx="43936">
                  <c:v>-282.59049999999996</c:v>
                </c:pt>
                <c:pt idx="43937">
                  <c:v>-282.58849999999995</c:v>
                </c:pt>
                <c:pt idx="43938">
                  <c:v>-282.5865</c:v>
                </c:pt>
                <c:pt idx="43939">
                  <c:v>-282.58449999999999</c:v>
                </c:pt>
                <c:pt idx="43940">
                  <c:v>-282.58249999999998</c:v>
                </c:pt>
                <c:pt idx="43941">
                  <c:v>-282.58049999999997</c:v>
                </c:pt>
                <c:pt idx="43942">
                  <c:v>-282.57849999999996</c:v>
                </c:pt>
                <c:pt idx="43943">
                  <c:v>-282.57650000000001</c:v>
                </c:pt>
                <c:pt idx="43944">
                  <c:v>-282.57449999999994</c:v>
                </c:pt>
                <c:pt idx="43945">
                  <c:v>-282.57249999999999</c:v>
                </c:pt>
                <c:pt idx="43946">
                  <c:v>-282.57049999999998</c:v>
                </c:pt>
                <c:pt idx="43947">
                  <c:v>-282.56849999999997</c:v>
                </c:pt>
                <c:pt idx="43948">
                  <c:v>-282.56649999999996</c:v>
                </c:pt>
                <c:pt idx="43949">
                  <c:v>-282.56449999999995</c:v>
                </c:pt>
                <c:pt idx="43950">
                  <c:v>-282.5625</c:v>
                </c:pt>
                <c:pt idx="43951">
                  <c:v>-282.56049999999999</c:v>
                </c:pt>
                <c:pt idx="43952">
                  <c:v>-282.55849999999998</c:v>
                </c:pt>
                <c:pt idx="43953">
                  <c:v>-282.55649999999997</c:v>
                </c:pt>
                <c:pt idx="43954">
                  <c:v>-282.55449999999996</c:v>
                </c:pt>
                <c:pt idx="43955">
                  <c:v>-282.55250000000001</c:v>
                </c:pt>
                <c:pt idx="43956">
                  <c:v>-282.55049999999994</c:v>
                </c:pt>
                <c:pt idx="43957">
                  <c:v>-282.54849999999999</c:v>
                </c:pt>
                <c:pt idx="43958">
                  <c:v>-282.54649999999998</c:v>
                </c:pt>
                <c:pt idx="43959">
                  <c:v>-282.54449999999997</c:v>
                </c:pt>
                <c:pt idx="43960">
                  <c:v>-282.54249999999996</c:v>
                </c:pt>
                <c:pt idx="43961">
                  <c:v>-282.54049999999995</c:v>
                </c:pt>
                <c:pt idx="43962">
                  <c:v>-282.5385</c:v>
                </c:pt>
                <c:pt idx="43963">
                  <c:v>-282.53649999999999</c:v>
                </c:pt>
                <c:pt idx="43964">
                  <c:v>-282.53449999999998</c:v>
                </c:pt>
                <c:pt idx="43965">
                  <c:v>-282.53249999999997</c:v>
                </c:pt>
                <c:pt idx="43966">
                  <c:v>-282.53049999999996</c:v>
                </c:pt>
                <c:pt idx="43967">
                  <c:v>-282.52850000000001</c:v>
                </c:pt>
                <c:pt idx="43968">
                  <c:v>-282.52649999999994</c:v>
                </c:pt>
                <c:pt idx="43969">
                  <c:v>-282.52449999999999</c:v>
                </c:pt>
                <c:pt idx="43970">
                  <c:v>-282.52249999999998</c:v>
                </c:pt>
                <c:pt idx="43971">
                  <c:v>-282.52049999999997</c:v>
                </c:pt>
                <c:pt idx="43972">
                  <c:v>-282.51849999999996</c:v>
                </c:pt>
                <c:pt idx="43973">
                  <c:v>-282.51649999999995</c:v>
                </c:pt>
                <c:pt idx="43974">
                  <c:v>-282.5145</c:v>
                </c:pt>
                <c:pt idx="43975">
                  <c:v>-282.51249999999999</c:v>
                </c:pt>
                <c:pt idx="43976">
                  <c:v>-282.51049999999998</c:v>
                </c:pt>
                <c:pt idx="43977">
                  <c:v>-282.50849999999997</c:v>
                </c:pt>
                <c:pt idx="43978">
                  <c:v>-282.50649999999996</c:v>
                </c:pt>
                <c:pt idx="43979">
                  <c:v>-282.50450000000001</c:v>
                </c:pt>
                <c:pt idx="43980">
                  <c:v>-282.5025</c:v>
                </c:pt>
                <c:pt idx="43981">
                  <c:v>-282.50049999999999</c:v>
                </c:pt>
                <c:pt idx="43982">
                  <c:v>-282.49849999999998</c:v>
                </c:pt>
                <c:pt idx="43983">
                  <c:v>-282.49649999999997</c:v>
                </c:pt>
                <c:pt idx="43984">
                  <c:v>-282.49449999999996</c:v>
                </c:pt>
                <c:pt idx="43985">
                  <c:v>-282.49249999999995</c:v>
                </c:pt>
                <c:pt idx="43986">
                  <c:v>-282.4905</c:v>
                </c:pt>
                <c:pt idx="43987">
                  <c:v>-282.48849999999999</c:v>
                </c:pt>
                <c:pt idx="43988">
                  <c:v>-282.48649999999998</c:v>
                </c:pt>
                <c:pt idx="43989">
                  <c:v>-282.48449999999997</c:v>
                </c:pt>
                <c:pt idx="43990">
                  <c:v>-282.48249999999996</c:v>
                </c:pt>
                <c:pt idx="43991">
                  <c:v>-282.48050000000001</c:v>
                </c:pt>
                <c:pt idx="43992">
                  <c:v>-282.4785</c:v>
                </c:pt>
                <c:pt idx="43993">
                  <c:v>-282.47649999999999</c:v>
                </c:pt>
                <c:pt idx="43994">
                  <c:v>-282.47449999999998</c:v>
                </c:pt>
                <c:pt idx="43995">
                  <c:v>-282.47249999999997</c:v>
                </c:pt>
                <c:pt idx="43996">
                  <c:v>-282.47049999999996</c:v>
                </c:pt>
                <c:pt idx="43997">
                  <c:v>-282.46849999999995</c:v>
                </c:pt>
                <c:pt idx="43998">
                  <c:v>-282.4665</c:v>
                </c:pt>
                <c:pt idx="43999">
                  <c:v>-282.46449999999999</c:v>
                </c:pt>
                <c:pt idx="44000">
                  <c:v>-282.46249999999998</c:v>
                </c:pt>
                <c:pt idx="44001">
                  <c:v>-282.46049999999997</c:v>
                </c:pt>
                <c:pt idx="44002">
                  <c:v>-282.45849999999996</c:v>
                </c:pt>
                <c:pt idx="44003">
                  <c:v>-282.45650000000001</c:v>
                </c:pt>
                <c:pt idx="44004">
                  <c:v>-282.4545</c:v>
                </c:pt>
                <c:pt idx="44005">
                  <c:v>-282.45249999999999</c:v>
                </c:pt>
                <c:pt idx="44006">
                  <c:v>-282.45049999999998</c:v>
                </c:pt>
                <c:pt idx="44007">
                  <c:v>-282.44849999999997</c:v>
                </c:pt>
                <c:pt idx="44008">
                  <c:v>-282.44649999999996</c:v>
                </c:pt>
                <c:pt idx="44009">
                  <c:v>-282.44449999999995</c:v>
                </c:pt>
                <c:pt idx="44010">
                  <c:v>-282.4425</c:v>
                </c:pt>
                <c:pt idx="44011">
                  <c:v>-282.44049999999999</c:v>
                </c:pt>
                <c:pt idx="44012">
                  <c:v>-282.43849999999998</c:v>
                </c:pt>
                <c:pt idx="44013">
                  <c:v>-282.43649999999997</c:v>
                </c:pt>
                <c:pt idx="44014">
                  <c:v>-282.43449999999996</c:v>
                </c:pt>
                <c:pt idx="44015">
                  <c:v>-282.4325</c:v>
                </c:pt>
                <c:pt idx="44016">
                  <c:v>-282.43049999999999</c:v>
                </c:pt>
                <c:pt idx="44017">
                  <c:v>-282.42849999999999</c:v>
                </c:pt>
                <c:pt idx="44018">
                  <c:v>-282.42649999999998</c:v>
                </c:pt>
                <c:pt idx="44019">
                  <c:v>-282.42449999999997</c:v>
                </c:pt>
                <c:pt idx="44020">
                  <c:v>-282.42249999999996</c:v>
                </c:pt>
                <c:pt idx="44021">
                  <c:v>-282.42049999999995</c:v>
                </c:pt>
                <c:pt idx="44022">
                  <c:v>-282.41849999999999</c:v>
                </c:pt>
                <c:pt idx="44023">
                  <c:v>-282.41649999999998</c:v>
                </c:pt>
                <c:pt idx="44024">
                  <c:v>-282.41449999999998</c:v>
                </c:pt>
                <c:pt idx="44025">
                  <c:v>-282.41249999999997</c:v>
                </c:pt>
                <c:pt idx="44026">
                  <c:v>-282.41049999999996</c:v>
                </c:pt>
                <c:pt idx="44027">
                  <c:v>-282.4085</c:v>
                </c:pt>
                <c:pt idx="44028">
                  <c:v>-282.40649999999999</c:v>
                </c:pt>
                <c:pt idx="44029">
                  <c:v>-282.40449999999998</c:v>
                </c:pt>
                <c:pt idx="44030">
                  <c:v>-282.40249999999997</c:v>
                </c:pt>
                <c:pt idx="44031">
                  <c:v>-282.40049999999997</c:v>
                </c:pt>
                <c:pt idx="44032">
                  <c:v>-282.39850000000001</c:v>
                </c:pt>
                <c:pt idx="44033">
                  <c:v>-282.39649999999995</c:v>
                </c:pt>
                <c:pt idx="44034">
                  <c:v>-282.39449999999999</c:v>
                </c:pt>
                <c:pt idx="44035">
                  <c:v>-282.39249999999998</c:v>
                </c:pt>
                <c:pt idx="44036">
                  <c:v>-282.39049999999997</c:v>
                </c:pt>
                <c:pt idx="44037">
                  <c:v>-282.38849999999996</c:v>
                </c:pt>
                <c:pt idx="44038">
                  <c:v>-282.38649999999996</c:v>
                </c:pt>
                <c:pt idx="44039">
                  <c:v>-282.3845</c:v>
                </c:pt>
                <c:pt idx="44040">
                  <c:v>-282.38249999999999</c:v>
                </c:pt>
                <c:pt idx="44041">
                  <c:v>-282.38049999999998</c:v>
                </c:pt>
                <c:pt idx="44042">
                  <c:v>-282.37849999999997</c:v>
                </c:pt>
                <c:pt idx="44043">
                  <c:v>-282.37649999999996</c:v>
                </c:pt>
                <c:pt idx="44044">
                  <c:v>-282.37450000000001</c:v>
                </c:pt>
                <c:pt idx="44045">
                  <c:v>-282.37249999999995</c:v>
                </c:pt>
                <c:pt idx="44046">
                  <c:v>-282.37049999999999</c:v>
                </c:pt>
                <c:pt idx="44047">
                  <c:v>-282.36849999999998</c:v>
                </c:pt>
                <c:pt idx="44048">
                  <c:v>-282.36649999999997</c:v>
                </c:pt>
                <c:pt idx="44049">
                  <c:v>-282.36449999999996</c:v>
                </c:pt>
                <c:pt idx="44050">
                  <c:v>-282.36249999999995</c:v>
                </c:pt>
                <c:pt idx="44051">
                  <c:v>-282.3605</c:v>
                </c:pt>
                <c:pt idx="44052">
                  <c:v>-282.35849999999999</c:v>
                </c:pt>
                <c:pt idx="44053">
                  <c:v>-282.35649999999998</c:v>
                </c:pt>
                <c:pt idx="44054">
                  <c:v>-282.35449999999997</c:v>
                </c:pt>
                <c:pt idx="44055">
                  <c:v>-282.35249999999996</c:v>
                </c:pt>
                <c:pt idx="44056">
                  <c:v>-282.35050000000001</c:v>
                </c:pt>
                <c:pt idx="44057">
                  <c:v>-282.34849999999994</c:v>
                </c:pt>
                <c:pt idx="44058">
                  <c:v>-282.34649999999999</c:v>
                </c:pt>
                <c:pt idx="44059">
                  <c:v>-282.34449999999998</c:v>
                </c:pt>
                <c:pt idx="44060">
                  <c:v>-282.34249999999997</c:v>
                </c:pt>
                <c:pt idx="44061">
                  <c:v>-282.34049999999996</c:v>
                </c:pt>
                <c:pt idx="44062">
                  <c:v>-282.33849999999995</c:v>
                </c:pt>
                <c:pt idx="44063">
                  <c:v>-282.3365</c:v>
                </c:pt>
                <c:pt idx="44064">
                  <c:v>-282.33449999999999</c:v>
                </c:pt>
                <c:pt idx="44065">
                  <c:v>-282.33249999999998</c:v>
                </c:pt>
                <c:pt idx="44066">
                  <c:v>-282.33049999999997</c:v>
                </c:pt>
                <c:pt idx="44067">
                  <c:v>-282.32849999999996</c:v>
                </c:pt>
                <c:pt idx="44068">
                  <c:v>-282.32650000000001</c:v>
                </c:pt>
                <c:pt idx="44069">
                  <c:v>-282.32449999999994</c:v>
                </c:pt>
                <c:pt idx="44070">
                  <c:v>-282.32249999999999</c:v>
                </c:pt>
                <c:pt idx="44071">
                  <c:v>-282.32049999999998</c:v>
                </c:pt>
                <c:pt idx="44072">
                  <c:v>-282.31849999999997</c:v>
                </c:pt>
                <c:pt idx="44073">
                  <c:v>-282.31649999999996</c:v>
                </c:pt>
                <c:pt idx="44074">
                  <c:v>-282.31449999999995</c:v>
                </c:pt>
                <c:pt idx="44075">
                  <c:v>-282.3125</c:v>
                </c:pt>
                <c:pt idx="44076">
                  <c:v>-282.31049999999999</c:v>
                </c:pt>
                <c:pt idx="44077">
                  <c:v>-282.30849999999998</c:v>
                </c:pt>
                <c:pt idx="44078">
                  <c:v>-282.30649999999997</c:v>
                </c:pt>
                <c:pt idx="44079">
                  <c:v>-282.30449999999996</c:v>
                </c:pt>
                <c:pt idx="44080">
                  <c:v>-282.30250000000001</c:v>
                </c:pt>
                <c:pt idx="44081">
                  <c:v>-282.30049999999994</c:v>
                </c:pt>
                <c:pt idx="44082">
                  <c:v>-282.29849999999999</c:v>
                </c:pt>
                <c:pt idx="44083">
                  <c:v>-282.29649999999998</c:v>
                </c:pt>
                <c:pt idx="44084">
                  <c:v>-282.29449999999997</c:v>
                </c:pt>
                <c:pt idx="44085">
                  <c:v>-282.29249999999996</c:v>
                </c:pt>
                <c:pt idx="44086">
                  <c:v>-282.29049999999995</c:v>
                </c:pt>
                <c:pt idx="44087">
                  <c:v>-282.2885</c:v>
                </c:pt>
                <c:pt idx="44088">
                  <c:v>-282.28649999999999</c:v>
                </c:pt>
                <c:pt idx="44089">
                  <c:v>-282.28449999999998</c:v>
                </c:pt>
                <c:pt idx="44090">
                  <c:v>-282.28249999999997</c:v>
                </c:pt>
                <c:pt idx="44091">
                  <c:v>-282.28049999999996</c:v>
                </c:pt>
                <c:pt idx="44092">
                  <c:v>-282.27850000000001</c:v>
                </c:pt>
                <c:pt idx="44093">
                  <c:v>-282.27649999999994</c:v>
                </c:pt>
                <c:pt idx="44094">
                  <c:v>-282.27449999999999</c:v>
                </c:pt>
                <c:pt idx="44095">
                  <c:v>-282.27249999999998</c:v>
                </c:pt>
                <c:pt idx="44096">
                  <c:v>-282.27049999999997</c:v>
                </c:pt>
                <c:pt idx="44097">
                  <c:v>-282.26849999999996</c:v>
                </c:pt>
                <c:pt idx="44098">
                  <c:v>-282.26649999999995</c:v>
                </c:pt>
                <c:pt idx="44099">
                  <c:v>-282.2645</c:v>
                </c:pt>
                <c:pt idx="44100">
                  <c:v>-282.26249999999999</c:v>
                </c:pt>
                <c:pt idx="44101">
                  <c:v>-282.26049999999998</c:v>
                </c:pt>
                <c:pt idx="44102">
                  <c:v>-282.25849999999997</c:v>
                </c:pt>
                <c:pt idx="44103">
                  <c:v>-282.25649999999996</c:v>
                </c:pt>
                <c:pt idx="44104">
                  <c:v>-282.25450000000001</c:v>
                </c:pt>
                <c:pt idx="44105">
                  <c:v>-282.2525</c:v>
                </c:pt>
                <c:pt idx="44106">
                  <c:v>-282.25049999999999</c:v>
                </c:pt>
                <c:pt idx="44107">
                  <c:v>-282.24849999999998</c:v>
                </c:pt>
                <c:pt idx="44108">
                  <c:v>-282.24649999999997</c:v>
                </c:pt>
                <c:pt idx="44109">
                  <c:v>-282.24449999999996</c:v>
                </c:pt>
                <c:pt idx="44110">
                  <c:v>-282.24249999999995</c:v>
                </c:pt>
                <c:pt idx="44111">
                  <c:v>-282.2405</c:v>
                </c:pt>
                <c:pt idx="44112">
                  <c:v>-282.23849999999999</c:v>
                </c:pt>
                <c:pt idx="44113">
                  <c:v>-282.23649999999998</c:v>
                </c:pt>
                <c:pt idx="44114">
                  <c:v>-282.23449999999997</c:v>
                </c:pt>
                <c:pt idx="44115">
                  <c:v>-282.23249999999996</c:v>
                </c:pt>
                <c:pt idx="44116">
                  <c:v>-282.23050000000001</c:v>
                </c:pt>
                <c:pt idx="44117">
                  <c:v>-282.2285</c:v>
                </c:pt>
                <c:pt idx="44118">
                  <c:v>-282.22649999999999</c:v>
                </c:pt>
                <c:pt idx="44119">
                  <c:v>-282.22449999999998</c:v>
                </c:pt>
                <c:pt idx="44120">
                  <c:v>-282.22249999999997</c:v>
                </c:pt>
                <c:pt idx="44121">
                  <c:v>-282.22049999999996</c:v>
                </c:pt>
                <c:pt idx="44122">
                  <c:v>-282.21849999999995</c:v>
                </c:pt>
                <c:pt idx="44123">
                  <c:v>-282.2165</c:v>
                </c:pt>
                <c:pt idx="44124">
                  <c:v>-282.21449999999999</c:v>
                </c:pt>
                <c:pt idx="44125">
                  <c:v>-282.21249999999998</c:v>
                </c:pt>
                <c:pt idx="44126">
                  <c:v>-282.21049999999997</c:v>
                </c:pt>
                <c:pt idx="44127">
                  <c:v>-282.20849999999996</c:v>
                </c:pt>
                <c:pt idx="44128">
                  <c:v>-282.20650000000001</c:v>
                </c:pt>
                <c:pt idx="44129">
                  <c:v>-282.2045</c:v>
                </c:pt>
                <c:pt idx="44130">
                  <c:v>-282.20249999999999</c:v>
                </c:pt>
                <c:pt idx="44131">
                  <c:v>-282.20049999999998</c:v>
                </c:pt>
                <c:pt idx="44132">
                  <c:v>-282.19849999999997</c:v>
                </c:pt>
                <c:pt idx="44133">
                  <c:v>-282.19649999999996</c:v>
                </c:pt>
                <c:pt idx="44134">
                  <c:v>-282.19449999999995</c:v>
                </c:pt>
                <c:pt idx="44135">
                  <c:v>-282.1925</c:v>
                </c:pt>
                <c:pt idx="44136">
                  <c:v>-282.19049999999999</c:v>
                </c:pt>
                <c:pt idx="44137">
                  <c:v>-282.18849999999998</c:v>
                </c:pt>
                <c:pt idx="44138">
                  <c:v>-282.18649999999997</c:v>
                </c:pt>
                <c:pt idx="44139">
                  <c:v>-282.18449999999996</c:v>
                </c:pt>
                <c:pt idx="44140">
                  <c:v>-282.1825</c:v>
                </c:pt>
                <c:pt idx="44141">
                  <c:v>-282.18049999999999</c:v>
                </c:pt>
                <c:pt idx="44142">
                  <c:v>-282.17849999999999</c:v>
                </c:pt>
                <c:pt idx="44143">
                  <c:v>-282.17649999999998</c:v>
                </c:pt>
                <c:pt idx="44144">
                  <c:v>-282.17449999999997</c:v>
                </c:pt>
                <c:pt idx="44145">
                  <c:v>-282.17249999999996</c:v>
                </c:pt>
                <c:pt idx="44146">
                  <c:v>-282.17049999999995</c:v>
                </c:pt>
                <c:pt idx="44147">
                  <c:v>-282.16849999999999</c:v>
                </c:pt>
                <c:pt idx="44148">
                  <c:v>-282.16649999999998</c:v>
                </c:pt>
                <c:pt idx="44149">
                  <c:v>-282.16449999999998</c:v>
                </c:pt>
                <c:pt idx="44150">
                  <c:v>-282.16249999999997</c:v>
                </c:pt>
                <c:pt idx="44151">
                  <c:v>-282.16049999999996</c:v>
                </c:pt>
                <c:pt idx="44152">
                  <c:v>-282.1585</c:v>
                </c:pt>
                <c:pt idx="44153">
                  <c:v>-282.15649999999999</c:v>
                </c:pt>
                <c:pt idx="44154">
                  <c:v>-282.15449999999998</c:v>
                </c:pt>
                <c:pt idx="44155">
                  <c:v>-282.15249999999997</c:v>
                </c:pt>
                <c:pt idx="44156">
                  <c:v>-282.15049999999997</c:v>
                </c:pt>
                <c:pt idx="44157">
                  <c:v>-282.14850000000001</c:v>
                </c:pt>
                <c:pt idx="44158">
                  <c:v>-282.14649999999995</c:v>
                </c:pt>
                <c:pt idx="44159">
                  <c:v>-282.14449999999999</c:v>
                </c:pt>
                <c:pt idx="44160">
                  <c:v>-282.14249999999998</c:v>
                </c:pt>
                <c:pt idx="44161">
                  <c:v>-282.14049999999997</c:v>
                </c:pt>
                <c:pt idx="44162">
                  <c:v>-282.13849999999996</c:v>
                </c:pt>
                <c:pt idx="44163">
                  <c:v>-282.13649999999996</c:v>
                </c:pt>
                <c:pt idx="44164">
                  <c:v>-282.1345</c:v>
                </c:pt>
                <c:pt idx="44165">
                  <c:v>-282.13249999999999</c:v>
                </c:pt>
                <c:pt idx="44166">
                  <c:v>-282.13049999999998</c:v>
                </c:pt>
                <c:pt idx="44167">
                  <c:v>-282.12849999999997</c:v>
                </c:pt>
                <c:pt idx="44168">
                  <c:v>-282.12649999999996</c:v>
                </c:pt>
                <c:pt idx="44169">
                  <c:v>-282.12450000000001</c:v>
                </c:pt>
                <c:pt idx="44170">
                  <c:v>-282.12249999999995</c:v>
                </c:pt>
                <c:pt idx="44171">
                  <c:v>-282.12049999999999</c:v>
                </c:pt>
                <c:pt idx="44172">
                  <c:v>-282.11849999999998</c:v>
                </c:pt>
                <c:pt idx="44173">
                  <c:v>-282.11649999999997</c:v>
                </c:pt>
                <c:pt idx="44174">
                  <c:v>-282.11449999999996</c:v>
                </c:pt>
                <c:pt idx="44175">
                  <c:v>-282.11249999999995</c:v>
                </c:pt>
                <c:pt idx="44176">
                  <c:v>-282.1105</c:v>
                </c:pt>
                <c:pt idx="44177">
                  <c:v>-282.10849999999999</c:v>
                </c:pt>
                <c:pt idx="44178">
                  <c:v>-282.10649999999998</c:v>
                </c:pt>
                <c:pt idx="44179">
                  <c:v>-282.10449999999997</c:v>
                </c:pt>
                <c:pt idx="44180">
                  <c:v>-282.10249999999996</c:v>
                </c:pt>
                <c:pt idx="44181">
                  <c:v>-282.10050000000001</c:v>
                </c:pt>
                <c:pt idx="44182">
                  <c:v>-282.09849999999994</c:v>
                </c:pt>
                <c:pt idx="44183">
                  <c:v>-282.09649999999999</c:v>
                </c:pt>
                <c:pt idx="44184">
                  <c:v>-282.09449999999998</c:v>
                </c:pt>
                <c:pt idx="44185">
                  <c:v>-282.09249999999997</c:v>
                </c:pt>
                <c:pt idx="44186">
                  <c:v>-282.09049999999996</c:v>
                </c:pt>
                <c:pt idx="44187">
                  <c:v>-282.08849999999995</c:v>
                </c:pt>
                <c:pt idx="44188">
                  <c:v>-282.0865</c:v>
                </c:pt>
                <c:pt idx="44189">
                  <c:v>-282.08449999999999</c:v>
                </c:pt>
                <c:pt idx="44190">
                  <c:v>-282.08249999999998</c:v>
                </c:pt>
                <c:pt idx="44191">
                  <c:v>-282.08049999999997</c:v>
                </c:pt>
                <c:pt idx="44192">
                  <c:v>-282.07849999999996</c:v>
                </c:pt>
                <c:pt idx="44193">
                  <c:v>-282.07650000000001</c:v>
                </c:pt>
                <c:pt idx="44194">
                  <c:v>-282.07449999999994</c:v>
                </c:pt>
                <c:pt idx="44195">
                  <c:v>-282.07249999999999</c:v>
                </c:pt>
                <c:pt idx="44196">
                  <c:v>-282.07049999999998</c:v>
                </c:pt>
                <c:pt idx="44197">
                  <c:v>-282.06849999999997</c:v>
                </c:pt>
                <c:pt idx="44198">
                  <c:v>-282.06649999999996</c:v>
                </c:pt>
                <c:pt idx="44199">
                  <c:v>-282.06449999999995</c:v>
                </c:pt>
                <c:pt idx="44200">
                  <c:v>-282.0625</c:v>
                </c:pt>
                <c:pt idx="44201">
                  <c:v>-282.06049999999999</c:v>
                </c:pt>
                <c:pt idx="44202">
                  <c:v>-282.05849999999998</c:v>
                </c:pt>
                <c:pt idx="44203">
                  <c:v>-282.05649999999997</c:v>
                </c:pt>
                <c:pt idx="44204">
                  <c:v>-282.05449999999996</c:v>
                </c:pt>
                <c:pt idx="44205">
                  <c:v>-282.05250000000001</c:v>
                </c:pt>
                <c:pt idx="44206">
                  <c:v>-282.05049999999994</c:v>
                </c:pt>
                <c:pt idx="44207">
                  <c:v>-282.04849999999999</c:v>
                </c:pt>
                <c:pt idx="44208">
                  <c:v>-282.04649999999998</c:v>
                </c:pt>
                <c:pt idx="44209">
                  <c:v>-282.04449999999997</c:v>
                </c:pt>
                <c:pt idx="44210">
                  <c:v>-282.04249999999996</c:v>
                </c:pt>
                <c:pt idx="44211">
                  <c:v>-282.04049999999995</c:v>
                </c:pt>
                <c:pt idx="44212">
                  <c:v>-282.0385</c:v>
                </c:pt>
                <c:pt idx="44213">
                  <c:v>-282.03649999999999</c:v>
                </c:pt>
                <c:pt idx="44214">
                  <c:v>-282.03449999999998</c:v>
                </c:pt>
                <c:pt idx="44215">
                  <c:v>-282.03249999999997</c:v>
                </c:pt>
                <c:pt idx="44216">
                  <c:v>-282.03049999999996</c:v>
                </c:pt>
                <c:pt idx="44217">
                  <c:v>-282.02850000000001</c:v>
                </c:pt>
                <c:pt idx="44218">
                  <c:v>-282.02649999999994</c:v>
                </c:pt>
                <c:pt idx="44219">
                  <c:v>-282.02449999999999</c:v>
                </c:pt>
                <c:pt idx="44220">
                  <c:v>-282.02249999999998</c:v>
                </c:pt>
                <c:pt idx="44221">
                  <c:v>-282.02049999999997</c:v>
                </c:pt>
                <c:pt idx="44222">
                  <c:v>-282.01849999999996</c:v>
                </c:pt>
                <c:pt idx="44223">
                  <c:v>-282.01649999999995</c:v>
                </c:pt>
                <c:pt idx="44224">
                  <c:v>-282.0145</c:v>
                </c:pt>
                <c:pt idx="44225">
                  <c:v>-282.01249999999999</c:v>
                </c:pt>
                <c:pt idx="44226">
                  <c:v>-282.01049999999998</c:v>
                </c:pt>
                <c:pt idx="44227">
                  <c:v>-282.00849999999997</c:v>
                </c:pt>
                <c:pt idx="44228">
                  <c:v>-282.00649999999996</c:v>
                </c:pt>
                <c:pt idx="44229">
                  <c:v>-282.00450000000001</c:v>
                </c:pt>
                <c:pt idx="44230">
                  <c:v>-282.0025</c:v>
                </c:pt>
                <c:pt idx="44231">
                  <c:v>-282.00049999999999</c:v>
                </c:pt>
                <c:pt idx="44232">
                  <c:v>-281.99849999999998</c:v>
                </c:pt>
                <c:pt idx="44233">
                  <c:v>-281.99649999999997</c:v>
                </c:pt>
                <c:pt idx="44234">
                  <c:v>-281.99449999999996</c:v>
                </c:pt>
                <c:pt idx="44235">
                  <c:v>-281.99249999999995</c:v>
                </c:pt>
                <c:pt idx="44236">
                  <c:v>-281.9905</c:v>
                </c:pt>
                <c:pt idx="44237">
                  <c:v>-281.98849999999999</c:v>
                </c:pt>
                <c:pt idx="44238">
                  <c:v>-281.98649999999998</c:v>
                </c:pt>
                <c:pt idx="44239">
                  <c:v>-281.98449999999997</c:v>
                </c:pt>
                <c:pt idx="44240">
                  <c:v>-281.98249999999996</c:v>
                </c:pt>
                <c:pt idx="44241">
                  <c:v>-281.98050000000001</c:v>
                </c:pt>
                <c:pt idx="44242">
                  <c:v>-281.9785</c:v>
                </c:pt>
                <c:pt idx="44243">
                  <c:v>-281.97649999999999</c:v>
                </c:pt>
                <c:pt idx="44244">
                  <c:v>-281.97449999999998</c:v>
                </c:pt>
                <c:pt idx="44245">
                  <c:v>-281.97249999999997</c:v>
                </c:pt>
                <c:pt idx="44246">
                  <c:v>-281.97049999999996</c:v>
                </c:pt>
                <c:pt idx="44247">
                  <c:v>-281.96849999999995</c:v>
                </c:pt>
                <c:pt idx="44248">
                  <c:v>-281.9665</c:v>
                </c:pt>
                <c:pt idx="44249">
                  <c:v>-281.96449999999999</c:v>
                </c:pt>
                <c:pt idx="44250">
                  <c:v>-281.96249999999998</c:v>
                </c:pt>
                <c:pt idx="44251">
                  <c:v>-281.96049999999997</c:v>
                </c:pt>
                <c:pt idx="44252">
                  <c:v>-281.95849999999996</c:v>
                </c:pt>
                <c:pt idx="44253">
                  <c:v>-281.95650000000001</c:v>
                </c:pt>
                <c:pt idx="44254">
                  <c:v>-281.9545</c:v>
                </c:pt>
                <c:pt idx="44255">
                  <c:v>-281.95249999999999</c:v>
                </c:pt>
                <c:pt idx="44256">
                  <c:v>-281.95049999999998</c:v>
                </c:pt>
                <c:pt idx="44257">
                  <c:v>-281.94849999999997</c:v>
                </c:pt>
                <c:pt idx="44258">
                  <c:v>-281.94649999999996</c:v>
                </c:pt>
                <c:pt idx="44259">
                  <c:v>-281.94449999999995</c:v>
                </c:pt>
                <c:pt idx="44260">
                  <c:v>-281.9425</c:v>
                </c:pt>
                <c:pt idx="44261">
                  <c:v>-281.94049999999999</c:v>
                </c:pt>
                <c:pt idx="44262">
                  <c:v>-281.93849999999998</c:v>
                </c:pt>
                <c:pt idx="44263">
                  <c:v>-281.93649999999997</c:v>
                </c:pt>
                <c:pt idx="44264">
                  <c:v>-281.93449999999996</c:v>
                </c:pt>
                <c:pt idx="44265">
                  <c:v>-281.9325</c:v>
                </c:pt>
                <c:pt idx="44266">
                  <c:v>-281.93049999999999</c:v>
                </c:pt>
                <c:pt idx="44267">
                  <c:v>-281.92849999999999</c:v>
                </c:pt>
                <c:pt idx="44268">
                  <c:v>-281.92649999999998</c:v>
                </c:pt>
                <c:pt idx="44269">
                  <c:v>-281.92449999999997</c:v>
                </c:pt>
                <c:pt idx="44270">
                  <c:v>-281.92249999999996</c:v>
                </c:pt>
                <c:pt idx="44271">
                  <c:v>-281.92049999999995</c:v>
                </c:pt>
                <c:pt idx="44272">
                  <c:v>-281.91849999999999</c:v>
                </c:pt>
                <c:pt idx="44273">
                  <c:v>-281.91649999999998</c:v>
                </c:pt>
                <c:pt idx="44274">
                  <c:v>-281.91449999999998</c:v>
                </c:pt>
                <c:pt idx="44275">
                  <c:v>-281.91249999999997</c:v>
                </c:pt>
                <c:pt idx="44276">
                  <c:v>-281.91049999999996</c:v>
                </c:pt>
                <c:pt idx="44277">
                  <c:v>-281.9085</c:v>
                </c:pt>
                <c:pt idx="44278">
                  <c:v>-281.90649999999999</c:v>
                </c:pt>
                <c:pt idx="44279">
                  <c:v>-281.90449999999998</c:v>
                </c:pt>
                <c:pt idx="44280">
                  <c:v>-281.90249999999997</c:v>
                </c:pt>
                <c:pt idx="44281">
                  <c:v>-281.90049999999997</c:v>
                </c:pt>
                <c:pt idx="44282">
                  <c:v>-281.89850000000001</c:v>
                </c:pt>
                <c:pt idx="44283">
                  <c:v>-281.89649999999995</c:v>
                </c:pt>
                <c:pt idx="44284">
                  <c:v>-281.89449999999999</c:v>
                </c:pt>
                <c:pt idx="44285">
                  <c:v>-281.89249999999998</c:v>
                </c:pt>
                <c:pt idx="44286">
                  <c:v>-281.89049999999997</c:v>
                </c:pt>
                <c:pt idx="44287">
                  <c:v>-281.88849999999996</c:v>
                </c:pt>
                <c:pt idx="44288">
                  <c:v>-281.88649999999996</c:v>
                </c:pt>
                <c:pt idx="44289">
                  <c:v>-281.8845</c:v>
                </c:pt>
                <c:pt idx="44290">
                  <c:v>-281.88249999999999</c:v>
                </c:pt>
                <c:pt idx="44291">
                  <c:v>-281.88049999999998</c:v>
                </c:pt>
                <c:pt idx="44292">
                  <c:v>-281.87849999999997</c:v>
                </c:pt>
                <c:pt idx="44293">
                  <c:v>-281.87649999999996</c:v>
                </c:pt>
                <c:pt idx="44294">
                  <c:v>-281.87450000000001</c:v>
                </c:pt>
                <c:pt idx="44295">
                  <c:v>-281.87249999999995</c:v>
                </c:pt>
                <c:pt idx="44296">
                  <c:v>-281.87049999999999</c:v>
                </c:pt>
                <c:pt idx="44297">
                  <c:v>-281.86849999999998</c:v>
                </c:pt>
                <c:pt idx="44298">
                  <c:v>-281.86649999999997</c:v>
                </c:pt>
                <c:pt idx="44299">
                  <c:v>-281.86449999999996</c:v>
                </c:pt>
                <c:pt idx="44300">
                  <c:v>-281.86249999999995</c:v>
                </c:pt>
                <c:pt idx="44301">
                  <c:v>-281.8605</c:v>
                </c:pt>
                <c:pt idx="44302">
                  <c:v>-281.85849999999999</c:v>
                </c:pt>
                <c:pt idx="44303">
                  <c:v>-281.85649999999998</c:v>
                </c:pt>
                <c:pt idx="44304">
                  <c:v>-281.85449999999997</c:v>
                </c:pt>
                <c:pt idx="44305">
                  <c:v>-281.85249999999996</c:v>
                </c:pt>
                <c:pt idx="44306">
                  <c:v>-281.85050000000001</c:v>
                </c:pt>
                <c:pt idx="44307">
                  <c:v>-281.84849999999994</c:v>
                </c:pt>
                <c:pt idx="44308">
                  <c:v>-281.84649999999999</c:v>
                </c:pt>
                <c:pt idx="44309">
                  <c:v>-281.84449999999998</c:v>
                </c:pt>
                <c:pt idx="44310">
                  <c:v>-281.84249999999997</c:v>
                </c:pt>
                <c:pt idx="44311">
                  <c:v>-281.84049999999996</c:v>
                </c:pt>
                <c:pt idx="44312">
                  <c:v>-281.83849999999995</c:v>
                </c:pt>
                <c:pt idx="44313">
                  <c:v>-281.8365</c:v>
                </c:pt>
                <c:pt idx="44314">
                  <c:v>-281.83449999999999</c:v>
                </c:pt>
                <c:pt idx="44315">
                  <c:v>-281.83249999999998</c:v>
                </c:pt>
                <c:pt idx="44316">
                  <c:v>-281.83049999999997</c:v>
                </c:pt>
                <c:pt idx="44317">
                  <c:v>-281.82849999999996</c:v>
                </c:pt>
                <c:pt idx="44318">
                  <c:v>-281.82650000000001</c:v>
                </c:pt>
                <c:pt idx="44319">
                  <c:v>-281.82449999999994</c:v>
                </c:pt>
                <c:pt idx="44320">
                  <c:v>-281.82249999999999</c:v>
                </c:pt>
                <c:pt idx="44321">
                  <c:v>-281.82049999999998</c:v>
                </c:pt>
                <c:pt idx="44322">
                  <c:v>-281.81849999999997</c:v>
                </c:pt>
                <c:pt idx="44323">
                  <c:v>-281.81649999999996</c:v>
                </c:pt>
                <c:pt idx="44324">
                  <c:v>-281.81449999999995</c:v>
                </c:pt>
                <c:pt idx="44325">
                  <c:v>-281.8125</c:v>
                </c:pt>
                <c:pt idx="44326">
                  <c:v>-281.81049999999999</c:v>
                </c:pt>
                <c:pt idx="44327">
                  <c:v>-281.80849999999998</c:v>
                </c:pt>
                <c:pt idx="44328">
                  <c:v>-281.80649999999997</c:v>
                </c:pt>
                <c:pt idx="44329">
                  <c:v>-281.80449999999996</c:v>
                </c:pt>
                <c:pt idx="44330">
                  <c:v>-281.80250000000001</c:v>
                </c:pt>
                <c:pt idx="44331">
                  <c:v>-281.80049999999994</c:v>
                </c:pt>
                <c:pt idx="44332">
                  <c:v>-281.79849999999999</c:v>
                </c:pt>
                <c:pt idx="44333">
                  <c:v>-281.79649999999998</c:v>
                </c:pt>
                <c:pt idx="44334">
                  <c:v>-281.79449999999997</c:v>
                </c:pt>
                <c:pt idx="44335">
                  <c:v>-281.79249999999996</c:v>
                </c:pt>
                <c:pt idx="44336">
                  <c:v>-281.79049999999995</c:v>
                </c:pt>
                <c:pt idx="44337">
                  <c:v>-281.7885</c:v>
                </c:pt>
                <c:pt idx="44338">
                  <c:v>-281.78649999999999</c:v>
                </c:pt>
                <c:pt idx="44339">
                  <c:v>-281.78449999999998</c:v>
                </c:pt>
                <c:pt idx="44340">
                  <c:v>-281.78249999999997</c:v>
                </c:pt>
                <c:pt idx="44341">
                  <c:v>-281.78049999999996</c:v>
                </c:pt>
                <c:pt idx="44342">
                  <c:v>-281.77850000000001</c:v>
                </c:pt>
                <c:pt idx="44343">
                  <c:v>-281.77649999999994</c:v>
                </c:pt>
                <c:pt idx="44344">
                  <c:v>-281.77449999999999</c:v>
                </c:pt>
                <c:pt idx="44345">
                  <c:v>-281.77249999999998</c:v>
                </c:pt>
                <c:pt idx="44346">
                  <c:v>-281.77049999999997</c:v>
                </c:pt>
                <c:pt idx="44347">
                  <c:v>-281.76849999999996</c:v>
                </c:pt>
                <c:pt idx="44348">
                  <c:v>-281.76649999999995</c:v>
                </c:pt>
                <c:pt idx="44349">
                  <c:v>-281.7645</c:v>
                </c:pt>
                <c:pt idx="44350">
                  <c:v>-281.76249999999999</c:v>
                </c:pt>
                <c:pt idx="44351">
                  <c:v>-281.76049999999998</c:v>
                </c:pt>
                <c:pt idx="44352">
                  <c:v>-281.75849999999997</c:v>
                </c:pt>
                <c:pt idx="44353">
                  <c:v>-281.75649999999996</c:v>
                </c:pt>
                <c:pt idx="44354">
                  <c:v>-281.75450000000001</c:v>
                </c:pt>
                <c:pt idx="44355">
                  <c:v>-281.7525</c:v>
                </c:pt>
                <c:pt idx="44356">
                  <c:v>-281.75049999999999</c:v>
                </c:pt>
                <c:pt idx="44357">
                  <c:v>-281.74849999999998</c:v>
                </c:pt>
                <c:pt idx="44358">
                  <c:v>-281.74649999999997</c:v>
                </c:pt>
                <c:pt idx="44359">
                  <c:v>-281.74449999999996</c:v>
                </c:pt>
                <c:pt idx="44360">
                  <c:v>-281.74249999999995</c:v>
                </c:pt>
                <c:pt idx="44361">
                  <c:v>-281.7405</c:v>
                </c:pt>
                <c:pt idx="44362">
                  <c:v>-281.73849999999999</c:v>
                </c:pt>
                <c:pt idx="44363">
                  <c:v>-281.73649999999998</c:v>
                </c:pt>
                <c:pt idx="44364">
                  <c:v>-281.73449999999997</c:v>
                </c:pt>
                <c:pt idx="44365">
                  <c:v>-281.73249999999996</c:v>
                </c:pt>
                <c:pt idx="44366">
                  <c:v>-281.73050000000001</c:v>
                </c:pt>
                <c:pt idx="44367">
                  <c:v>-281.7285</c:v>
                </c:pt>
                <c:pt idx="44368">
                  <c:v>-281.72649999999999</c:v>
                </c:pt>
                <c:pt idx="44369">
                  <c:v>-281.72449999999998</c:v>
                </c:pt>
                <c:pt idx="44370">
                  <c:v>-281.72249999999997</c:v>
                </c:pt>
                <c:pt idx="44371">
                  <c:v>-281.72049999999996</c:v>
                </c:pt>
                <c:pt idx="44372">
                  <c:v>-281.71849999999995</c:v>
                </c:pt>
                <c:pt idx="44373">
                  <c:v>-281.7165</c:v>
                </c:pt>
                <c:pt idx="44374">
                  <c:v>-281.71449999999999</c:v>
                </c:pt>
                <c:pt idx="44375">
                  <c:v>-281.71249999999998</c:v>
                </c:pt>
                <c:pt idx="44376">
                  <c:v>-281.71049999999997</c:v>
                </c:pt>
                <c:pt idx="44377">
                  <c:v>-281.70849999999996</c:v>
                </c:pt>
                <c:pt idx="44378">
                  <c:v>-281.70650000000001</c:v>
                </c:pt>
                <c:pt idx="44379">
                  <c:v>-281.7045</c:v>
                </c:pt>
                <c:pt idx="44380">
                  <c:v>-281.70249999999999</c:v>
                </c:pt>
                <c:pt idx="44381">
                  <c:v>-281.70049999999998</c:v>
                </c:pt>
                <c:pt idx="44382">
                  <c:v>-281.69849999999997</c:v>
                </c:pt>
                <c:pt idx="44383">
                  <c:v>-281.69649999999996</c:v>
                </c:pt>
                <c:pt idx="44384">
                  <c:v>-281.69449999999995</c:v>
                </c:pt>
                <c:pt idx="44385">
                  <c:v>-281.6925</c:v>
                </c:pt>
                <c:pt idx="44386">
                  <c:v>-281.69049999999999</c:v>
                </c:pt>
                <c:pt idx="44387">
                  <c:v>-281.68849999999998</c:v>
                </c:pt>
                <c:pt idx="44388">
                  <c:v>-281.68649999999997</c:v>
                </c:pt>
                <c:pt idx="44389">
                  <c:v>-281.68449999999996</c:v>
                </c:pt>
                <c:pt idx="44390">
                  <c:v>-281.6825</c:v>
                </c:pt>
                <c:pt idx="44391">
                  <c:v>-281.68049999999999</c:v>
                </c:pt>
                <c:pt idx="44392">
                  <c:v>-281.67849999999999</c:v>
                </c:pt>
                <c:pt idx="44393">
                  <c:v>-281.67649999999998</c:v>
                </c:pt>
                <c:pt idx="44394">
                  <c:v>-281.67449999999997</c:v>
                </c:pt>
                <c:pt idx="44395">
                  <c:v>-281.67249999999996</c:v>
                </c:pt>
                <c:pt idx="44396">
                  <c:v>-281.67049999999995</c:v>
                </c:pt>
                <c:pt idx="44397">
                  <c:v>-281.66849999999999</c:v>
                </c:pt>
                <c:pt idx="44398">
                  <c:v>-281.66649999999998</c:v>
                </c:pt>
                <c:pt idx="44399">
                  <c:v>-281.66449999999998</c:v>
                </c:pt>
                <c:pt idx="44400">
                  <c:v>-281.66249999999997</c:v>
                </c:pt>
                <c:pt idx="44401">
                  <c:v>-281.66049999999996</c:v>
                </c:pt>
                <c:pt idx="44402">
                  <c:v>-281.6585</c:v>
                </c:pt>
                <c:pt idx="44403">
                  <c:v>-281.65649999999999</c:v>
                </c:pt>
                <c:pt idx="44404">
                  <c:v>-281.65449999999998</c:v>
                </c:pt>
                <c:pt idx="44405">
                  <c:v>-281.65249999999997</c:v>
                </c:pt>
                <c:pt idx="44406">
                  <c:v>-281.65049999999997</c:v>
                </c:pt>
                <c:pt idx="44407">
                  <c:v>-281.64850000000001</c:v>
                </c:pt>
                <c:pt idx="44408">
                  <c:v>-281.64649999999995</c:v>
                </c:pt>
                <c:pt idx="44409">
                  <c:v>-281.64449999999999</c:v>
                </c:pt>
                <c:pt idx="44410">
                  <c:v>-281.64249999999998</c:v>
                </c:pt>
                <c:pt idx="44411">
                  <c:v>-281.64049999999997</c:v>
                </c:pt>
                <c:pt idx="44412">
                  <c:v>-281.63849999999996</c:v>
                </c:pt>
                <c:pt idx="44413">
                  <c:v>-281.63649999999996</c:v>
                </c:pt>
                <c:pt idx="44414">
                  <c:v>-281.6345</c:v>
                </c:pt>
                <c:pt idx="44415">
                  <c:v>-281.63249999999999</c:v>
                </c:pt>
                <c:pt idx="44416">
                  <c:v>-281.63049999999998</c:v>
                </c:pt>
                <c:pt idx="44417">
                  <c:v>-281.62849999999997</c:v>
                </c:pt>
                <c:pt idx="44418">
                  <c:v>-281.62649999999996</c:v>
                </c:pt>
                <c:pt idx="44419">
                  <c:v>-281.62450000000001</c:v>
                </c:pt>
                <c:pt idx="44420">
                  <c:v>-281.62249999999995</c:v>
                </c:pt>
                <c:pt idx="44421">
                  <c:v>-281.62049999999999</c:v>
                </c:pt>
                <c:pt idx="44422">
                  <c:v>-281.61849999999998</c:v>
                </c:pt>
                <c:pt idx="44423">
                  <c:v>-281.61649999999997</c:v>
                </c:pt>
                <c:pt idx="44424">
                  <c:v>-281.61449999999996</c:v>
                </c:pt>
                <c:pt idx="44425">
                  <c:v>-281.61249999999995</c:v>
                </c:pt>
                <c:pt idx="44426">
                  <c:v>-281.6105</c:v>
                </c:pt>
                <c:pt idx="44427">
                  <c:v>-281.60849999999999</c:v>
                </c:pt>
                <c:pt idx="44428">
                  <c:v>-281.60649999999998</c:v>
                </c:pt>
                <c:pt idx="44429">
                  <c:v>-281.60449999999997</c:v>
                </c:pt>
                <c:pt idx="44430">
                  <c:v>-281.60249999999996</c:v>
                </c:pt>
                <c:pt idx="44431">
                  <c:v>-281.60050000000001</c:v>
                </c:pt>
                <c:pt idx="44432">
                  <c:v>-281.59849999999994</c:v>
                </c:pt>
                <c:pt idx="44433">
                  <c:v>-281.59649999999999</c:v>
                </c:pt>
                <c:pt idx="44434">
                  <c:v>-281.59449999999998</c:v>
                </c:pt>
                <c:pt idx="44435">
                  <c:v>-281.59249999999997</c:v>
                </c:pt>
                <c:pt idx="44436">
                  <c:v>-281.59049999999996</c:v>
                </c:pt>
                <c:pt idx="44437">
                  <c:v>-281.58849999999995</c:v>
                </c:pt>
                <c:pt idx="44438">
                  <c:v>-281.5865</c:v>
                </c:pt>
                <c:pt idx="44439">
                  <c:v>-281.58449999999999</c:v>
                </c:pt>
                <c:pt idx="44440">
                  <c:v>-281.58249999999998</c:v>
                </c:pt>
                <c:pt idx="44441">
                  <c:v>-281.58049999999997</c:v>
                </c:pt>
                <c:pt idx="44442">
                  <c:v>-281.57849999999996</c:v>
                </c:pt>
                <c:pt idx="44443">
                  <c:v>-281.57650000000001</c:v>
                </c:pt>
                <c:pt idx="44444">
                  <c:v>-281.57449999999994</c:v>
                </c:pt>
                <c:pt idx="44445">
                  <c:v>-281.57249999999999</c:v>
                </c:pt>
                <c:pt idx="44446">
                  <c:v>-281.57049999999998</c:v>
                </c:pt>
                <c:pt idx="44447">
                  <c:v>-281.56849999999997</c:v>
                </c:pt>
                <c:pt idx="44448">
                  <c:v>-281.56649999999996</c:v>
                </c:pt>
                <c:pt idx="44449">
                  <c:v>-281.56449999999995</c:v>
                </c:pt>
                <c:pt idx="44450">
                  <c:v>-281.5625</c:v>
                </c:pt>
                <c:pt idx="44451">
                  <c:v>-281.56049999999999</c:v>
                </c:pt>
                <c:pt idx="44452">
                  <c:v>-281.55849999999998</c:v>
                </c:pt>
                <c:pt idx="44453">
                  <c:v>-281.55649999999997</c:v>
                </c:pt>
                <c:pt idx="44454">
                  <c:v>-281.55449999999996</c:v>
                </c:pt>
                <c:pt idx="44455">
                  <c:v>-281.55250000000001</c:v>
                </c:pt>
                <c:pt idx="44456">
                  <c:v>-281.55049999999994</c:v>
                </c:pt>
                <c:pt idx="44457">
                  <c:v>-281.54849999999999</c:v>
                </c:pt>
                <c:pt idx="44458">
                  <c:v>-281.54649999999998</c:v>
                </c:pt>
                <c:pt idx="44459">
                  <c:v>-281.54449999999997</c:v>
                </c:pt>
                <c:pt idx="44460">
                  <c:v>-281.54249999999996</c:v>
                </c:pt>
                <c:pt idx="44461">
                  <c:v>-281.54049999999995</c:v>
                </c:pt>
                <c:pt idx="44462">
                  <c:v>-281.5385</c:v>
                </c:pt>
                <c:pt idx="44463">
                  <c:v>-281.53649999999999</c:v>
                </c:pt>
                <c:pt idx="44464">
                  <c:v>-281.53449999999998</c:v>
                </c:pt>
                <c:pt idx="44465">
                  <c:v>-281.53249999999997</c:v>
                </c:pt>
                <c:pt idx="44466">
                  <c:v>-281.53049999999996</c:v>
                </c:pt>
                <c:pt idx="44467">
                  <c:v>-281.52850000000001</c:v>
                </c:pt>
                <c:pt idx="44468">
                  <c:v>-281.52649999999994</c:v>
                </c:pt>
                <c:pt idx="44469">
                  <c:v>-281.52449999999999</c:v>
                </c:pt>
                <c:pt idx="44470">
                  <c:v>-281.52249999999998</c:v>
                </c:pt>
                <c:pt idx="44471">
                  <c:v>-281.52049999999997</c:v>
                </c:pt>
                <c:pt idx="44472">
                  <c:v>-281.51849999999996</c:v>
                </c:pt>
                <c:pt idx="44473">
                  <c:v>-281.51649999999995</c:v>
                </c:pt>
                <c:pt idx="44474">
                  <c:v>-281.5145</c:v>
                </c:pt>
                <c:pt idx="44475">
                  <c:v>-281.51249999999999</c:v>
                </c:pt>
                <c:pt idx="44476">
                  <c:v>-281.51049999999998</c:v>
                </c:pt>
                <c:pt idx="44477">
                  <c:v>-281.50849999999997</c:v>
                </c:pt>
                <c:pt idx="44478">
                  <c:v>-281.50649999999996</c:v>
                </c:pt>
                <c:pt idx="44479">
                  <c:v>-281.50450000000001</c:v>
                </c:pt>
                <c:pt idx="44480">
                  <c:v>-281.5025</c:v>
                </c:pt>
                <c:pt idx="44481">
                  <c:v>-281.50049999999999</c:v>
                </c:pt>
                <c:pt idx="44482">
                  <c:v>-281.49849999999998</c:v>
                </c:pt>
                <c:pt idx="44483">
                  <c:v>-281.49649999999997</c:v>
                </c:pt>
                <c:pt idx="44484">
                  <c:v>-281.49449999999996</c:v>
                </c:pt>
                <c:pt idx="44485">
                  <c:v>-281.49249999999995</c:v>
                </c:pt>
                <c:pt idx="44486">
                  <c:v>-281.4905</c:v>
                </c:pt>
                <c:pt idx="44487">
                  <c:v>-281.48849999999999</c:v>
                </c:pt>
                <c:pt idx="44488">
                  <c:v>-281.48649999999998</c:v>
                </c:pt>
                <c:pt idx="44489">
                  <c:v>-281.48449999999997</c:v>
                </c:pt>
                <c:pt idx="44490">
                  <c:v>-281.48249999999996</c:v>
                </c:pt>
                <c:pt idx="44491">
                  <c:v>-281.48050000000001</c:v>
                </c:pt>
                <c:pt idx="44492">
                  <c:v>-281.4785</c:v>
                </c:pt>
                <c:pt idx="44493">
                  <c:v>-281.47649999999999</c:v>
                </c:pt>
                <c:pt idx="44494">
                  <c:v>-281.47449999999998</c:v>
                </c:pt>
                <c:pt idx="44495">
                  <c:v>-281.47249999999997</c:v>
                </c:pt>
                <c:pt idx="44496">
                  <c:v>-281.47049999999996</c:v>
                </c:pt>
                <c:pt idx="44497">
                  <c:v>-281.46849999999995</c:v>
                </c:pt>
                <c:pt idx="44498">
                  <c:v>-281.4665</c:v>
                </c:pt>
                <c:pt idx="44499">
                  <c:v>-281.46449999999999</c:v>
                </c:pt>
                <c:pt idx="44500">
                  <c:v>-281.46249999999998</c:v>
                </c:pt>
                <c:pt idx="44501">
                  <c:v>-281.46049999999997</c:v>
                </c:pt>
                <c:pt idx="44502">
                  <c:v>-281.45849999999996</c:v>
                </c:pt>
                <c:pt idx="44503">
                  <c:v>-281.45650000000001</c:v>
                </c:pt>
                <c:pt idx="44504">
                  <c:v>-281.4545</c:v>
                </c:pt>
                <c:pt idx="44505">
                  <c:v>-281.45249999999999</c:v>
                </c:pt>
                <c:pt idx="44506">
                  <c:v>-281.45049999999998</c:v>
                </c:pt>
                <c:pt idx="44507">
                  <c:v>-281.44849999999997</c:v>
                </c:pt>
                <c:pt idx="44508">
                  <c:v>-281.44649999999996</c:v>
                </c:pt>
                <c:pt idx="44509">
                  <c:v>-281.44449999999995</c:v>
                </c:pt>
                <c:pt idx="44510">
                  <c:v>-281.4425</c:v>
                </c:pt>
                <c:pt idx="44511">
                  <c:v>-281.44049999999999</c:v>
                </c:pt>
                <c:pt idx="44512">
                  <c:v>-281.43849999999998</c:v>
                </c:pt>
                <c:pt idx="44513">
                  <c:v>-281.43649999999997</c:v>
                </c:pt>
                <c:pt idx="44514">
                  <c:v>-281.43449999999996</c:v>
                </c:pt>
                <c:pt idx="44515">
                  <c:v>-281.4325</c:v>
                </c:pt>
                <c:pt idx="44516">
                  <c:v>-281.43049999999999</c:v>
                </c:pt>
                <c:pt idx="44517">
                  <c:v>-281.42849999999999</c:v>
                </c:pt>
                <c:pt idx="44518">
                  <c:v>-281.42649999999998</c:v>
                </c:pt>
                <c:pt idx="44519">
                  <c:v>-281.42449999999997</c:v>
                </c:pt>
                <c:pt idx="44520">
                  <c:v>-281.42249999999996</c:v>
                </c:pt>
                <c:pt idx="44521">
                  <c:v>-281.42049999999995</c:v>
                </c:pt>
                <c:pt idx="44522">
                  <c:v>-281.41849999999999</c:v>
                </c:pt>
                <c:pt idx="44523">
                  <c:v>-281.41649999999998</c:v>
                </c:pt>
                <c:pt idx="44524">
                  <c:v>-281.41449999999998</c:v>
                </c:pt>
                <c:pt idx="44525">
                  <c:v>-281.41249999999997</c:v>
                </c:pt>
                <c:pt idx="44526">
                  <c:v>-281.41049999999996</c:v>
                </c:pt>
                <c:pt idx="44527">
                  <c:v>-281.4085</c:v>
                </c:pt>
                <c:pt idx="44528">
                  <c:v>-281.40649999999999</c:v>
                </c:pt>
                <c:pt idx="44529">
                  <c:v>-281.40449999999998</c:v>
                </c:pt>
                <c:pt idx="44530">
                  <c:v>-281.40249999999997</c:v>
                </c:pt>
                <c:pt idx="44531">
                  <c:v>-281.40049999999997</c:v>
                </c:pt>
                <c:pt idx="44532">
                  <c:v>-281.39850000000001</c:v>
                </c:pt>
                <c:pt idx="44533">
                  <c:v>-281.39649999999995</c:v>
                </c:pt>
                <c:pt idx="44534">
                  <c:v>-281.39449999999999</c:v>
                </c:pt>
                <c:pt idx="44535">
                  <c:v>-281.39249999999998</c:v>
                </c:pt>
                <c:pt idx="44536">
                  <c:v>-281.39049999999997</c:v>
                </c:pt>
                <c:pt idx="44537">
                  <c:v>-281.38849999999996</c:v>
                </c:pt>
                <c:pt idx="44538">
                  <c:v>-281.38649999999996</c:v>
                </c:pt>
                <c:pt idx="44539">
                  <c:v>-281.3845</c:v>
                </c:pt>
                <c:pt idx="44540">
                  <c:v>-281.38249999999999</c:v>
                </c:pt>
                <c:pt idx="44541">
                  <c:v>-281.38049999999998</c:v>
                </c:pt>
                <c:pt idx="44542">
                  <c:v>-281.37849999999997</c:v>
                </c:pt>
                <c:pt idx="44543">
                  <c:v>-281.37649999999996</c:v>
                </c:pt>
                <c:pt idx="44544">
                  <c:v>-281.37450000000001</c:v>
                </c:pt>
                <c:pt idx="44545">
                  <c:v>-281.37249999999995</c:v>
                </c:pt>
                <c:pt idx="44546">
                  <c:v>-281.37049999999999</c:v>
                </c:pt>
                <c:pt idx="44547">
                  <c:v>-281.36849999999998</c:v>
                </c:pt>
                <c:pt idx="44548">
                  <c:v>-281.36649999999997</c:v>
                </c:pt>
                <c:pt idx="44549">
                  <c:v>-281.36449999999996</c:v>
                </c:pt>
                <c:pt idx="44550">
                  <c:v>-281.36249999999995</c:v>
                </c:pt>
                <c:pt idx="44551">
                  <c:v>-281.3605</c:v>
                </c:pt>
                <c:pt idx="44552">
                  <c:v>-281.35849999999999</c:v>
                </c:pt>
                <c:pt idx="44553">
                  <c:v>-281.35649999999998</c:v>
                </c:pt>
                <c:pt idx="44554">
                  <c:v>-281.35449999999997</c:v>
                </c:pt>
                <c:pt idx="44555">
                  <c:v>-281.35249999999996</c:v>
                </c:pt>
                <c:pt idx="44556">
                  <c:v>-281.35050000000001</c:v>
                </c:pt>
                <c:pt idx="44557">
                  <c:v>-281.34849999999994</c:v>
                </c:pt>
                <c:pt idx="44558">
                  <c:v>-281.34649999999999</c:v>
                </c:pt>
                <c:pt idx="44559">
                  <c:v>-281.34449999999998</c:v>
                </c:pt>
                <c:pt idx="44560">
                  <c:v>-281.34249999999997</c:v>
                </c:pt>
                <c:pt idx="44561">
                  <c:v>-281.34049999999996</c:v>
                </c:pt>
                <c:pt idx="44562">
                  <c:v>-281.33849999999995</c:v>
                </c:pt>
                <c:pt idx="44563">
                  <c:v>-281.3365</c:v>
                </c:pt>
                <c:pt idx="44564">
                  <c:v>-281.33449999999999</c:v>
                </c:pt>
                <c:pt idx="44565">
                  <c:v>-281.33249999999998</c:v>
                </c:pt>
                <c:pt idx="44566">
                  <c:v>-281.33049999999997</c:v>
                </c:pt>
                <c:pt idx="44567">
                  <c:v>-281.32849999999996</c:v>
                </c:pt>
                <c:pt idx="44568">
                  <c:v>-281.32650000000001</c:v>
                </c:pt>
                <c:pt idx="44569">
                  <c:v>-281.32449999999994</c:v>
                </c:pt>
                <c:pt idx="44570">
                  <c:v>-281.32249999999999</c:v>
                </c:pt>
                <c:pt idx="44571">
                  <c:v>-281.32049999999998</c:v>
                </c:pt>
                <c:pt idx="44572">
                  <c:v>-281.31849999999997</c:v>
                </c:pt>
                <c:pt idx="44573">
                  <c:v>-281.31649999999996</c:v>
                </c:pt>
                <c:pt idx="44574">
                  <c:v>-281.31449999999995</c:v>
                </c:pt>
                <c:pt idx="44575">
                  <c:v>-281.3125</c:v>
                </c:pt>
                <c:pt idx="44576">
                  <c:v>-281.31049999999999</c:v>
                </c:pt>
                <c:pt idx="44577">
                  <c:v>-281.30849999999998</c:v>
                </c:pt>
                <c:pt idx="44578">
                  <c:v>-281.30649999999997</c:v>
                </c:pt>
                <c:pt idx="44579">
                  <c:v>-281.30449999999996</c:v>
                </c:pt>
                <c:pt idx="44580">
                  <c:v>-281.30250000000001</c:v>
                </c:pt>
                <c:pt idx="44581">
                  <c:v>-281.30049999999994</c:v>
                </c:pt>
                <c:pt idx="44582">
                  <c:v>-281.29849999999999</c:v>
                </c:pt>
                <c:pt idx="44583">
                  <c:v>-281.29649999999998</c:v>
                </c:pt>
                <c:pt idx="44584">
                  <c:v>-281.29449999999997</c:v>
                </c:pt>
                <c:pt idx="44585">
                  <c:v>-281.29249999999996</c:v>
                </c:pt>
                <c:pt idx="44586">
                  <c:v>-281.29049999999995</c:v>
                </c:pt>
                <c:pt idx="44587">
                  <c:v>-281.2885</c:v>
                </c:pt>
                <c:pt idx="44588">
                  <c:v>-281.28649999999999</c:v>
                </c:pt>
                <c:pt idx="44589">
                  <c:v>-281.28449999999998</c:v>
                </c:pt>
                <c:pt idx="44590">
                  <c:v>-281.28249999999997</c:v>
                </c:pt>
                <c:pt idx="44591">
                  <c:v>-281.28049999999996</c:v>
                </c:pt>
                <c:pt idx="44592">
                  <c:v>-281.27850000000001</c:v>
                </c:pt>
                <c:pt idx="44593">
                  <c:v>-281.27649999999994</c:v>
                </c:pt>
                <c:pt idx="44594">
                  <c:v>-281.27449999999999</c:v>
                </c:pt>
                <c:pt idx="44595">
                  <c:v>-281.27249999999998</c:v>
                </c:pt>
                <c:pt idx="44596">
                  <c:v>-281.27049999999997</c:v>
                </c:pt>
                <c:pt idx="44597">
                  <c:v>-281.26849999999996</c:v>
                </c:pt>
                <c:pt idx="44598">
                  <c:v>-281.26649999999995</c:v>
                </c:pt>
                <c:pt idx="44599">
                  <c:v>-281.2645</c:v>
                </c:pt>
                <c:pt idx="44600">
                  <c:v>-281.26249999999999</c:v>
                </c:pt>
                <c:pt idx="44601">
                  <c:v>-281.26049999999998</c:v>
                </c:pt>
                <c:pt idx="44602">
                  <c:v>-281.25849999999997</c:v>
                </c:pt>
                <c:pt idx="44603">
                  <c:v>-281.25649999999996</c:v>
                </c:pt>
                <c:pt idx="44604">
                  <c:v>-281.25450000000001</c:v>
                </c:pt>
                <c:pt idx="44605">
                  <c:v>-281.2525</c:v>
                </c:pt>
                <c:pt idx="44606">
                  <c:v>-281.25049999999999</c:v>
                </c:pt>
                <c:pt idx="44607">
                  <c:v>-281.24849999999998</c:v>
                </c:pt>
                <c:pt idx="44608">
                  <c:v>-281.24649999999997</c:v>
                </c:pt>
                <c:pt idx="44609">
                  <c:v>-281.24449999999996</c:v>
                </c:pt>
                <c:pt idx="44610">
                  <c:v>-281.24249999999995</c:v>
                </c:pt>
                <c:pt idx="44611">
                  <c:v>-281.2405</c:v>
                </c:pt>
                <c:pt idx="44612">
                  <c:v>-281.23849999999999</c:v>
                </c:pt>
                <c:pt idx="44613">
                  <c:v>-281.23649999999998</c:v>
                </c:pt>
                <c:pt idx="44614">
                  <c:v>-281.23449999999997</c:v>
                </c:pt>
                <c:pt idx="44615">
                  <c:v>-281.23249999999996</c:v>
                </c:pt>
                <c:pt idx="44616">
                  <c:v>-281.23050000000001</c:v>
                </c:pt>
                <c:pt idx="44617">
                  <c:v>-281.2285</c:v>
                </c:pt>
                <c:pt idx="44618">
                  <c:v>-281.22649999999999</c:v>
                </c:pt>
                <c:pt idx="44619">
                  <c:v>-281.22449999999998</c:v>
                </c:pt>
                <c:pt idx="44620">
                  <c:v>-281.22249999999997</c:v>
                </c:pt>
                <c:pt idx="44621">
                  <c:v>-281.22049999999996</c:v>
                </c:pt>
                <c:pt idx="44622">
                  <c:v>-281.21849999999995</c:v>
                </c:pt>
                <c:pt idx="44623">
                  <c:v>-281.2165</c:v>
                </c:pt>
                <c:pt idx="44624">
                  <c:v>-281.21449999999999</c:v>
                </c:pt>
                <c:pt idx="44625">
                  <c:v>-281.21249999999998</c:v>
                </c:pt>
                <c:pt idx="44626">
                  <c:v>-281.21049999999997</c:v>
                </c:pt>
                <c:pt idx="44627">
                  <c:v>-281.20849999999996</c:v>
                </c:pt>
                <c:pt idx="44628">
                  <c:v>-281.20650000000001</c:v>
                </c:pt>
                <c:pt idx="44629">
                  <c:v>-281.2045</c:v>
                </c:pt>
                <c:pt idx="44630">
                  <c:v>-281.20249999999999</c:v>
                </c:pt>
                <c:pt idx="44631">
                  <c:v>-281.20049999999998</c:v>
                </c:pt>
                <c:pt idx="44632">
                  <c:v>-281.19849999999997</c:v>
                </c:pt>
                <c:pt idx="44633">
                  <c:v>-281.19649999999996</c:v>
                </c:pt>
                <c:pt idx="44634">
                  <c:v>-281.19449999999995</c:v>
                </c:pt>
                <c:pt idx="44635">
                  <c:v>-281.1925</c:v>
                </c:pt>
                <c:pt idx="44636">
                  <c:v>-281.19049999999999</c:v>
                </c:pt>
                <c:pt idx="44637">
                  <c:v>-281.18849999999998</c:v>
                </c:pt>
                <c:pt idx="44638">
                  <c:v>-281.18649999999997</c:v>
                </c:pt>
                <c:pt idx="44639">
                  <c:v>-281.18449999999996</c:v>
                </c:pt>
                <c:pt idx="44640">
                  <c:v>-281.1825</c:v>
                </c:pt>
                <c:pt idx="44641">
                  <c:v>-281.18049999999999</c:v>
                </c:pt>
                <c:pt idx="44642">
                  <c:v>-281.17849999999999</c:v>
                </c:pt>
                <c:pt idx="44643">
                  <c:v>-281.17649999999998</c:v>
                </c:pt>
                <c:pt idx="44644">
                  <c:v>-281.17449999999997</c:v>
                </c:pt>
                <c:pt idx="44645">
                  <c:v>-281.17249999999996</c:v>
                </c:pt>
                <c:pt idx="44646">
                  <c:v>-281.17049999999995</c:v>
                </c:pt>
                <c:pt idx="44647">
                  <c:v>-281.16849999999999</c:v>
                </c:pt>
                <c:pt idx="44648">
                  <c:v>-281.16649999999998</c:v>
                </c:pt>
                <c:pt idx="44649">
                  <c:v>-281.16449999999998</c:v>
                </c:pt>
                <c:pt idx="44650">
                  <c:v>-281.16249999999997</c:v>
                </c:pt>
                <c:pt idx="44651">
                  <c:v>-281.16049999999996</c:v>
                </c:pt>
                <c:pt idx="44652">
                  <c:v>-281.1585</c:v>
                </c:pt>
                <c:pt idx="44653">
                  <c:v>-281.15649999999999</c:v>
                </c:pt>
                <c:pt idx="44654">
                  <c:v>-281.15449999999998</c:v>
                </c:pt>
                <c:pt idx="44655">
                  <c:v>-281.15249999999997</c:v>
                </c:pt>
                <c:pt idx="44656">
                  <c:v>-281.15049999999997</c:v>
                </c:pt>
                <c:pt idx="44657">
                  <c:v>-281.14850000000001</c:v>
                </c:pt>
                <c:pt idx="44658">
                  <c:v>-281.14649999999995</c:v>
                </c:pt>
                <c:pt idx="44659">
                  <c:v>-281.14449999999999</c:v>
                </c:pt>
                <c:pt idx="44660">
                  <c:v>-281.14249999999998</c:v>
                </c:pt>
                <c:pt idx="44661">
                  <c:v>-281.14049999999997</c:v>
                </c:pt>
                <c:pt idx="44662">
                  <c:v>-281.13849999999996</c:v>
                </c:pt>
                <c:pt idx="44663">
                  <c:v>-281.13649999999996</c:v>
                </c:pt>
                <c:pt idx="44664">
                  <c:v>-281.1345</c:v>
                </c:pt>
                <c:pt idx="44665">
                  <c:v>-281.13249999999999</c:v>
                </c:pt>
                <c:pt idx="44666">
                  <c:v>-281.13049999999998</c:v>
                </c:pt>
                <c:pt idx="44667">
                  <c:v>-281.12849999999997</c:v>
                </c:pt>
                <c:pt idx="44668">
                  <c:v>-281.12649999999996</c:v>
                </c:pt>
                <c:pt idx="44669">
                  <c:v>-281.12450000000001</c:v>
                </c:pt>
                <c:pt idx="44670">
                  <c:v>-281.12249999999995</c:v>
                </c:pt>
                <c:pt idx="44671">
                  <c:v>-281.12049999999999</c:v>
                </c:pt>
                <c:pt idx="44672">
                  <c:v>-281.11849999999998</c:v>
                </c:pt>
                <c:pt idx="44673">
                  <c:v>-281.11649999999997</c:v>
                </c:pt>
                <c:pt idx="44674">
                  <c:v>-281.11449999999996</c:v>
                </c:pt>
                <c:pt idx="44675">
                  <c:v>-281.11249999999995</c:v>
                </c:pt>
                <c:pt idx="44676">
                  <c:v>-281.1105</c:v>
                </c:pt>
                <c:pt idx="44677">
                  <c:v>-281.10849999999999</c:v>
                </c:pt>
                <c:pt idx="44678">
                  <c:v>-281.10649999999998</c:v>
                </c:pt>
                <c:pt idx="44679">
                  <c:v>-281.10449999999997</c:v>
                </c:pt>
                <c:pt idx="44680">
                  <c:v>-281.10249999999996</c:v>
                </c:pt>
                <c:pt idx="44681">
                  <c:v>-281.10050000000001</c:v>
                </c:pt>
                <c:pt idx="44682">
                  <c:v>-281.09849999999994</c:v>
                </c:pt>
                <c:pt idx="44683">
                  <c:v>-281.09649999999999</c:v>
                </c:pt>
                <c:pt idx="44684">
                  <c:v>-281.09449999999998</c:v>
                </c:pt>
                <c:pt idx="44685">
                  <c:v>-281.09249999999997</c:v>
                </c:pt>
                <c:pt idx="44686">
                  <c:v>-281.09049999999996</c:v>
                </c:pt>
                <c:pt idx="44687">
                  <c:v>-281.08849999999995</c:v>
                </c:pt>
                <c:pt idx="44688">
                  <c:v>-281.0865</c:v>
                </c:pt>
                <c:pt idx="44689">
                  <c:v>-281.08449999999999</c:v>
                </c:pt>
                <c:pt idx="44690">
                  <c:v>-281.08249999999998</c:v>
                </c:pt>
                <c:pt idx="44691">
                  <c:v>-281.08049999999997</c:v>
                </c:pt>
                <c:pt idx="44692">
                  <c:v>-281.07849999999996</c:v>
                </c:pt>
                <c:pt idx="44693">
                  <c:v>-281.07650000000001</c:v>
                </c:pt>
                <c:pt idx="44694">
                  <c:v>-281.07449999999994</c:v>
                </c:pt>
                <c:pt idx="44695">
                  <c:v>-281.07249999999999</c:v>
                </c:pt>
                <c:pt idx="44696">
                  <c:v>-281.07049999999998</c:v>
                </c:pt>
                <c:pt idx="44697">
                  <c:v>-281.06849999999997</c:v>
                </c:pt>
                <c:pt idx="44698">
                  <c:v>-281.06649999999996</c:v>
                </c:pt>
                <c:pt idx="44699">
                  <c:v>-281.06449999999995</c:v>
                </c:pt>
                <c:pt idx="44700">
                  <c:v>-281.0625</c:v>
                </c:pt>
                <c:pt idx="44701">
                  <c:v>-281.06049999999999</c:v>
                </c:pt>
                <c:pt idx="44702">
                  <c:v>-281.05849999999998</c:v>
                </c:pt>
                <c:pt idx="44703">
                  <c:v>-281.05649999999997</c:v>
                </c:pt>
                <c:pt idx="44704">
                  <c:v>-281.05449999999996</c:v>
                </c:pt>
                <c:pt idx="44705">
                  <c:v>-281.05250000000001</c:v>
                </c:pt>
                <c:pt idx="44706">
                  <c:v>-281.05049999999994</c:v>
                </c:pt>
                <c:pt idx="44707">
                  <c:v>-281.04849999999999</c:v>
                </c:pt>
                <c:pt idx="44708">
                  <c:v>-281.04649999999998</c:v>
                </c:pt>
                <c:pt idx="44709">
                  <c:v>-281.04449999999997</c:v>
                </c:pt>
                <c:pt idx="44710">
                  <c:v>-281.04249999999996</c:v>
                </c:pt>
                <c:pt idx="44711">
                  <c:v>-281.04049999999995</c:v>
                </c:pt>
                <c:pt idx="44712">
                  <c:v>-281.0385</c:v>
                </c:pt>
                <c:pt idx="44713">
                  <c:v>-281.03649999999999</c:v>
                </c:pt>
                <c:pt idx="44714">
                  <c:v>-281.03449999999998</c:v>
                </c:pt>
                <c:pt idx="44715">
                  <c:v>-281.03249999999997</c:v>
                </c:pt>
                <c:pt idx="44716">
                  <c:v>-281.03049999999996</c:v>
                </c:pt>
                <c:pt idx="44717">
                  <c:v>-281.02850000000001</c:v>
                </c:pt>
                <c:pt idx="44718">
                  <c:v>-281.02649999999994</c:v>
                </c:pt>
                <c:pt idx="44719">
                  <c:v>-281.02449999999999</c:v>
                </c:pt>
                <c:pt idx="44720">
                  <c:v>-281.02249999999998</c:v>
                </c:pt>
                <c:pt idx="44721">
                  <c:v>-281.02049999999997</c:v>
                </c:pt>
                <c:pt idx="44722">
                  <c:v>-281.01849999999996</c:v>
                </c:pt>
                <c:pt idx="44723">
                  <c:v>-281.01649999999995</c:v>
                </c:pt>
                <c:pt idx="44724">
                  <c:v>-281.0145</c:v>
                </c:pt>
                <c:pt idx="44725">
                  <c:v>-281.01249999999999</c:v>
                </c:pt>
                <c:pt idx="44726">
                  <c:v>-281.01049999999998</c:v>
                </c:pt>
                <c:pt idx="44727">
                  <c:v>-281.00849999999997</c:v>
                </c:pt>
                <c:pt idx="44728">
                  <c:v>-281.00649999999996</c:v>
                </c:pt>
                <c:pt idx="44729">
                  <c:v>-281.00450000000001</c:v>
                </c:pt>
                <c:pt idx="44730">
                  <c:v>-281.0025</c:v>
                </c:pt>
                <c:pt idx="44731">
                  <c:v>-281.00049999999999</c:v>
                </c:pt>
                <c:pt idx="44732">
                  <c:v>-280.99849999999998</c:v>
                </c:pt>
                <c:pt idx="44733">
                  <c:v>-280.99649999999997</c:v>
                </c:pt>
                <c:pt idx="44734">
                  <c:v>-280.99449999999996</c:v>
                </c:pt>
                <c:pt idx="44735">
                  <c:v>-280.99249999999995</c:v>
                </c:pt>
                <c:pt idx="44736">
                  <c:v>-280.9905</c:v>
                </c:pt>
                <c:pt idx="44737">
                  <c:v>-280.98849999999999</c:v>
                </c:pt>
                <c:pt idx="44738">
                  <c:v>-280.98649999999998</c:v>
                </c:pt>
                <c:pt idx="44739">
                  <c:v>-280.98449999999997</c:v>
                </c:pt>
                <c:pt idx="44740">
                  <c:v>-280.98249999999996</c:v>
                </c:pt>
                <c:pt idx="44741">
                  <c:v>-280.98050000000001</c:v>
                </c:pt>
                <c:pt idx="44742">
                  <c:v>-280.9785</c:v>
                </c:pt>
                <c:pt idx="44743">
                  <c:v>-280.97649999999999</c:v>
                </c:pt>
                <c:pt idx="44744">
                  <c:v>-280.97449999999998</c:v>
                </c:pt>
                <c:pt idx="44745">
                  <c:v>-280.97249999999997</c:v>
                </c:pt>
                <c:pt idx="44746">
                  <c:v>-280.97049999999996</c:v>
                </c:pt>
                <c:pt idx="44747">
                  <c:v>-280.96849999999995</c:v>
                </c:pt>
                <c:pt idx="44748">
                  <c:v>-280.9665</c:v>
                </c:pt>
                <c:pt idx="44749">
                  <c:v>-280.96449999999999</c:v>
                </c:pt>
                <c:pt idx="44750">
                  <c:v>-280.96249999999998</c:v>
                </c:pt>
                <c:pt idx="44751">
                  <c:v>-280.96049999999997</c:v>
                </c:pt>
                <c:pt idx="44752">
                  <c:v>-280.95849999999996</c:v>
                </c:pt>
                <c:pt idx="44753">
                  <c:v>-280.95650000000001</c:v>
                </c:pt>
                <c:pt idx="44754">
                  <c:v>-280.9545</c:v>
                </c:pt>
                <c:pt idx="44755">
                  <c:v>-280.95249999999999</c:v>
                </c:pt>
                <c:pt idx="44756">
                  <c:v>-280.95049999999998</c:v>
                </c:pt>
                <c:pt idx="44757">
                  <c:v>-280.94849999999997</c:v>
                </c:pt>
                <c:pt idx="44758">
                  <c:v>-280.94649999999996</c:v>
                </c:pt>
                <c:pt idx="44759">
                  <c:v>-280.94449999999995</c:v>
                </c:pt>
                <c:pt idx="44760">
                  <c:v>-280.9425</c:v>
                </c:pt>
                <c:pt idx="44761">
                  <c:v>-280.94049999999999</c:v>
                </c:pt>
                <c:pt idx="44762">
                  <c:v>-280.93849999999998</c:v>
                </c:pt>
                <c:pt idx="44763">
                  <c:v>-280.93649999999997</c:v>
                </c:pt>
                <c:pt idx="44764">
                  <c:v>-280.93449999999996</c:v>
                </c:pt>
                <c:pt idx="44765">
                  <c:v>-280.9325</c:v>
                </c:pt>
                <c:pt idx="44766">
                  <c:v>-280.93049999999999</c:v>
                </c:pt>
                <c:pt idx="44767">
                  <c:v>-280.92849999999999</c:v>
                </c:pt>
                <c:pt idx="44768">
                  <c:v>-280.92649999999998</c:v>
                </c:pt>
                <c:pt idx="44769">
                  <c:v>-280.92449999999997</c:v>
                </c:pt>
                <c:pt idx="44770">
                  <c:v>-280.92249999999996</c:v>
                </c:pt>
                <c:pt idx="44771">
                  <c:v>-280.92049999999995</c:v>
                </c:pt>
                <c:pt idx="44772">
                  <c:v>-280.91849999999999</c:v>
                </c:pt>
                <c:pt idx="44773">
                  <c:v>-280.91649999999998</c:v>
                </c:pt>
                <c:pt idx="44774">
                  <c:v>-280.91449999999998</c:v>
                </c:pt>
                <c:pt idx="44775">
                  <c:v>-280.91249999999997</c:v>
                </c:pt>
                <c:pt idx="44776">
                  <c:v>-280.91049999999996</c:v>
                </c:pt>
                <c:pt idx="44777">
                  <c:v>-280.9085</c:v>
                </c:pt>
                <c:pt idx="44778">
                  <c:v>-280.90649999999999</c:v>
                </c:pt>
                <c:pt idx="44779">
                  <c:v>-280.90449999999998</c:v>
                </c:pt>
                <c:pt idx="44780">
                  <c:v>-280.90249999999997</c:v>
                </c:pt>
                <c:pt idx="44781">
                  <c:v>-280.90049999999997</c:v>
                </c:pt>
                <c:pt idx="44782">
                  <c:v>-280.89850000000001</c:v>
                </c:pt>
                <c:pt idx="44783">
                  <c:v>-280.89649999999995</c:v>
                </c:pt>
                <c:pt idx="44784">
                  <c:v>-280.89449999999999</c:v>
                </c:pt>
                <c:pt idx="44785">
                  <c:v>-280.89249999999998</c:v>
                </c:pt>
                <c:pt idx="44786">
                  <c:v>-280.89049999999997</c:v>
                </c:pt>
                <c:pt idx="44787">
                  <c:v>-280.88849999999996</c:v>
                </c:pt>
                <c:pt idx="44788">
                  <c:v>-280.88649999999996</c:v>
                </c:pt>
                <c:pt idx="44789">
                  <c:v>-280.8845</c:v>
                </c:pt>
                <c:pt idx="44790">
                  <c:v>-280.88249999999999</c:v>
                </c:pt>
                <c:pt idx="44791">
                  <c:v>-280.88049999999998</c:v>
                </c:pt>
                <c:pt idx="44792">
                  <c:v>-280.87849999999997</c:v>
                </c:pt>
                <c:pt idx="44793">
                  <c:v>-280.87649999999996</c:v>
                </c:pt>
                <c:pt idx="44794">
                  <c:v>-280.87450000000001</c:v>
                </c:pt>
                <c:pt idx="44795">
                  <c:v>-280.87249999999995</c:v>
                </c:pt>
                <c:pt idx="44796">
                  <c:v>-280.87049999999999</c:v>
                </c:pt>
                <c:pt idx="44797">
                  <c:v>-280.86849999999998</c:v>
                </c:pt>
                <c:pt idx="44798">
                  <c:v>-280.86649999999997</c:v>
                </c:pt>
                <c:pt idx="44799">
                  <c:v>-280.86449999999996</c:v>
                </c:pt>
                <c:pt idx="44800">
                  <c:v>-280.86249999999995</c:v>
                </c:pt>
                <c:pt idx="44801">
                  <c:v>-280.8605</c:v>
                </c:pt>
                <c:pt idx="44802">
                  <c:v>-280.85849999999999</c:v>
                </c:pt>
                <c:pt idx="44803">
                  <c:v>-280.85649999999998</c:v>
                </c:pt>
                <c:pt idx="44804">
                  <c:v>-280.85449999999997</c:v>
                </c:pt>
                <c:pt idx="44805">
                  <c:v>-280.85249999999996</c:v>
                </c:pt>
                <c:pt idx="44806">
                  <c:v>-280.85050000000001</c:v>
                </c:pt>
                <c:pt idx="44807">
                  <c:v>-280.84849999999994</c:v>
                </c:pt>
                <c:pt idx="44808">
                  <c:v>-280.84649999999999</c:v>
                </c:pt>
                <c:pt idx="44809">
                  <c:v>-280.84449999999998</c:v>
                </c:pt>
                <c:pt idx="44810">
                  <c:v>-280.84249999999997</c:v>
                </c:pt>
                <c:pt idx="44811">
                  <c:v>-280.84049999999996</c:v>
                </c:pt>
                <c:pt idx="44812">
                  <c:v>-280.83849999999995</c:v>
                </c:pt>
                <c:pt idx="44813">
                  <c:v>-280.8365</c:v>
                </c:pt>
                <c:pt idx="44814">
                  <c:v>-280.83449999999999</c:v>
                </c:pt>
                <c:pt idx="44815">
                  <c:v>-280.83249999999998</c:v>
                </c:pt>
                <c:pt idx="44816">
                  <c:v>-280.83049999999997</c:v>
                </c:pt>
                <c:pt idx="44817">
                  <c:v>-280.82849999999996</c:v>
                </c:pt>
                <c:pt idx="44818">
                  <c:v>-280.82650000000001</c:v>
                </c:pt>
                <c:pt idx="44819">
                  <c:v>-280.82449999999994</c:v>
                </c:pt>
                <c:pt idx="44820">
                  <c:v>-280.82249999999999</c:v>
                </c:pt>
                <c:pt idx="44821">
                  <c:v>-280.82049999999998</c:v>
                </c:pt>
                <c:pt idx="44822">
                  <c:v>-280.81849999999997</c:v>
                </c:pt>
                <c:pt idx="44823">
                  <c:v>-280.81649999999996</c:v>
                </c:pt>
                <c:pt idx="44824">
                  <c:v>-280.81449999999995</c:v>
                </c:pt>
                <c:pt idx="44825">
                  <c:v>-280.8125</c:v>
                </c:pt>
                <c:pt idx="44826">
                  <c:v>-280.81049999999999</c:v>
                </c:pt>
                <c:pt idx="44827">
                  <c:v>-280.80849999999998</c:v>
                </c:pt>
                <c:pt idx="44828">
                  <c:v>-280.80649999999997</c:v>
                </c:pt>
                <c:pt idx="44829">
                  <c:v>-280.80449999999996</c:v>
                </c:pt>
                <c:pt idx="44830">
                  <c:v>-280.80250000000001</c:v>
                </c:pt>
                <c:pt idx="44831">
                  <c:v>-280.80049999999994</c:v>
                </c:pt>
                <c:pt idx="44832">
                  <c:v>-280.79849999999999</c:v>
                </c:pt>
                <c:pt idx="44833">
                  <c:v>-280.79649999999998</c:v>
                </c:pt>
                <c:pt idx="44834">
                  <c:v>-280.79449999999997</c:v>
                </c:pt>
                <c:pt idx="44835">
                  <c:v>-280.79249999999996</c:v>
                </c:pt>
                <c:pt idx="44836">
                  <c:v>-280.79049999999995</c:v>
                </c:pt>
                <c:pt idx="44837">
                  <c:v>-280.7885</c:v>
                </c:pt>
                <c:pt idx="44838">
                  <c:v>-280.78649999999999</c:v>
                </c:pt>
                <c:pt idx="44839">
                  <c:v>-280.78449999999998</c:v>
                </c:pt>
                <c:pt idx="44840">
                  <c:v>-280.78249999999997</c:v>
                </c:pt>
                <c:pt idx="44841">
                  <c:v>-280.78049999999996</c:v>
                </c:pt>
                <c:pt idx="44842">
                  <c:v>-280.77850000000001</c:v>
                </c:pt>
                <c:pt idx="44843">
                  <c:v>-280.77649999999994</c:v>
                </c:pt>
                <c:pt idx="44844">
                  <c:v>-280.77449999999999</c:v>
                </c:pt>
                <c:pt idx="44845">
                  <c:v>-280.77249999999998</c:v>
                </c:pt>
                <c:pt idx="44846">
                  <c:v>-280.77049999999997</c:v>
                </c:pt>
                <c:pt idx="44847">
                  <c:v>-280.76849999999996</c:v>
                </c:pt>
                <c:pt idx="44848">
                  <c:v>-280.76649999999995</c:v>
                </c:pt>
                <c:pt idx="44849">
                  <c:v>-280.7645</c:v>
                </c:pt>
                <c:pt idx="44850">
                  <c:v>-280.76249999999999</c:v>
                </c:pt>
                <c:pt idx="44851">
                  <c:v>-280.76049999999998</c:v>
                </c:pt>
                <c:pt idx="44852">
                  <c:v>-280.75849999999997</c:v>
                </c:pt>
                <c:pt idx="44853">
                  <c:v>-280.75649999999996</c:v>
                </c:pt>
                <c:pt idx="44854">
                  <c:v>-280.75450000000001</c:v>
                </c:pt>
                <c:pt idx="44855">
                  <c:v>-280.7525</c:v>
                </c:pt>
                <c:pt idx="44856">
                  <c:v>-280.75049999999999</c:v>
                </c:pt>
                <c:pt idx="44857">
                  <c:v>-280.74849999999998</c:v>
                </c:pt>
                <c:pt idx="44858">
                  <c:v>-280.74649999999997</c:v>
                </c:pt>
                <c:pt idx="44859">
                  <c:v>-280.74449999999996</c:v>
                </c:pt>
                <c:pt idx="44860">
                  <c:v>-280.74249999999995</c:v>
                </c:pt>
                <c:pt idx="44861">
                  <c:v>-280.7405</c:v>
                </c:pt>
                <c:pt idx="44862">
                  <c:v>-280.73849999999999</c:v>
                </c:pt>
                <c:pt idx="44863">
                  <c:v>-280.73649999999998</c:v>
                </c:pt>
                <c:pt idx="44864">
                  <c:v>-280.73449999999997</c:v>
                </c:pt>
                <c:pt idx="44865">
                  <c:v>-280.73249999999996</c:v>
                </c:pt>
                <c:pt idx="44866">
                  <c:v>-280.73050000000001</c:v>
                </c:pt>
                <c:pt idx="44867">
                  <c:v>-280.7285</c:v>
                </c:pt>
                <c:pt idx="44868">
                  <c:v>-280.72649999999999</c:v>
                </c:pt>
                <c:pt idx="44869">
                  <c:v>-280.72449999999998</c:v>
                </c:pt>
                <c:pt idx="44870">
                  <c:v>-280.72249999999997</c:v>
                </c:pt>
                <c:pt idx="44871">
                  <c:v>-280.72049999999996</c:v>
                </c:pt>
                <c:pt idx="44872">
                  <c:v>-280.71849999999995</c:v>
                </c:pt>
                <c:pt idx="44873">
                  <c:v>-280.7165</c:v>
                </c:pt>
                <c:pt idx="44874">
                  <c:v>-280.71449999999999</c:v>
                </c:pt>
                <c:pt idx="44875">
                  <c:v>-280.71249999999998</c:v>
                </c:pt>
                <c:pt idx="44876">
                  <c:v>-280.71049999999997</c:v>
                </c:pt>
                <c:pt idx="44877">
                  <c:v>-280.70849999999996</c:v>
                </c:pt>
                <c:pt idx="44878">
                  <c:v>-280.70650000000001</c:v>
                </c:pt>
                <c:pt idx="44879">
                  <c:v>-280.7045</c:v>
                </c:pt>
                <c:pt idx="44880">
                  <c:v>-280.70249999999999</c:v>
                </c:pt>
                <c:pt idx="44881">
                  <c:v>-280.70049999999998</c:v>
                </c:pt>
                <c:pt idx="44882">
                  <c:v>-280.69849999999997</c:v>
                </c:pt>
                <c:pt idx="44883">
                  <c:v>-280.69649999999996</c:v>
                </c:pt>
                <c:pt idx="44884">
                  <c:v>-280.69449999999995</c:v>
                </c:pt>
                <c:pt idx="44885">
                  <c:v>-280.6925</c:v>
                </c:pt>
                <c:pt idx="44886">
                  <c:v>-280.69049999999999</c:v>
                </c:pt>
                <c:pt idx="44887">
                  <c:v>-280.68849999999998</c:v>
                </c:pt>
                <c:pt idx="44888">
                  <c:v>-280.68649999999997</c:v>
                </c:pt>
                <c:pt idx="44889">
                  <c:v>-280.68449999999996</c:v>
                </c:pt>
                <c:pt idx="44890">
                  <c:v>-280.6825</c:v>
                </c:pt>
                <c:pt idx="44891">
                  <c:v>-280.68049999999999</c:v>
                </c:pt>
                <c:pt idx="44892">
                  <c:v>-280.67849999999999</c:v>
                </c:pt>
                <c:pt idx="44893">
                  <c:v>-280.67649999999998</c:v>
                </c:pt>
                <c:pt idx="44894">
                  <c:v>-280.67449999999997</c:v>
                </c:pt>
                <c:pt idx="44895">
                  <c:v>-280.67249999999996</c:v>
                </c:pt>
                <c:pt idx="44896">
                  <c:v>-280.67049999999995</c:v>
                </c:pt>
                <c:pt idx="44897">
                  <c:v>-280.66849999999999</c:v>
                </c:pt>
                <c:pt idx="44898">
                  <c:v>-280.66649999999998</c:v>
                </c:pt>
                <c:pt idx="44899">
                  <c:v>-280.66449999999998</c:v>
                </c:pt>
                <c:pt idx="44900">
                  <c:v>-280.66249999999997</c:v>
                </c:pt>
                <c:pt idx="44901">
                  <c:v>-280.66049999999996</c:v>
                </c:pt>
                <c:pt idx="44902">
                  <c:v>-280.6585</c:v>
                </c:pt>
                <c:pt idx="44903">
                  <c:v>-280.65649999999999</c:v>
                </c:pt>
                <c:pt idx="44904">
                  <c:v>-280.65449999999998</c:v>
                </c:pt>
                <c:pt idx="44905">
                  <c:v>-280.65249999999997</c:v>
                </c:pt>
                <c:pt idx="44906">
                  <c:v>-280.65049999999997</c:v>
                </c:pt>
                <c:pt idx="44907">
                  <c:v>-280.64850000000001</c:v>
                </c:pt>
                <c:pt idx="44908">
                  <c:v>-280.64649999999995</c:v>
                </c:pt>
                <c:pt idx="44909">
                  <c:v>-280.64449999999999</c:v>
                </c:pt>
                <c:pt idx="44910">
                  <c:v>-280.64249999999998</c:v>
                </c:pt>
                <c:pt idx="44911">
                  <c:v>-280.64049999999997</c:v>
                </c:pt>
                <c:pt idx="44912">
                  <c:v>-280.63849999999996</c:v>
                </c:pt>
                <c:pt idx="44913">
                  <c:v>-280.63649999999996</c:v>
                </c:pt>
                <c:pt idx="44914">
                  <c:v>-280.6345</c:v>
                </c:pt>
                <c:pt idx="44915">
                  <c:v>-280.63249999999999</c:v>
                </c:pt>
                <c:pt idx="44916">
                  <c:v>-280.63049999999998</c:v>
                </c:pt>
                <c:pt idx="44917">
                  <c:v>-280.62849999999997</c:v>
                </c:pt>
                <c:pt idx="44918">
                  <c:v>-280.62649999999996</c:v>
                </c:pt>
                <c:pt idx="44919">
                  <c:v>-280.62450000000001</c:v>
                </c:pt>
                <c:pt idx="44920">
                  <c:v>-280.62249999999995</c:v>
                </c:pt>
                <c:pt idx="44921">
                  <c:v>-280.62049999999999</c:v>
                </c:pt>
                <c:pt idx="44922">
                  <c:v>-280.61849999999998</c:v>
                </c:pt>
                <c:pt idx="44923">
                  <c:v>-280.61649999999997</c:v>
                </c:pt>
                <c:pt idx="44924">
                  <c:v>-280.61449999999996</c:v>
                </c:pt>
                <c:pt idx="44925">
                  <c:v>-280.61249999999995</c:v>
                </c:pt>
                <c:pt idx="44926">
                  <c:v>-280.6105</c:v>
                </c:pt>
                <c:pt idx="44927">
                  <c:v>-280.60849999999999</c:v>
                </c:pt>
                <c:pt idx="44928">
                  <c:v>-280.60649999999998</c:v>
                </c:pt>
                <c:pt idx="44929">
                  <c:v>-280.60449999999997</c:v>
                </c:pt>
                <c:pt idx="44930">
                  <c:v>-280.60249999999996</c:v>
                </c:pt>
                <c:pt idx="44931">
                  <c:v>-280.60050000000001</c:v>
                </c:pt>
                <c:pt idx="44932">
                  <c:v>-280.59849999999994</c:v>
                </c:pt>
                <c:pt idx="44933">
                  <c:v>-280.59649999999999</c:v>
                </c:pt>
                <c:pt idx="44934">
                  <c:v>-280.59449999999998</c:v>
                </c:pt>
                <c:pt idx="44935">
                  <c:v>-280.59249999999997</c:v>
                </c:pt>
                <c:pt idx="44936">
                  <c:v>-280.59049999999996</c:v>
                </c:pt>
                <c:pt idx="44937">
                  <c:v>-280.58849999999995</c:v>
                </c:pt>
                <c:pt idx="44938">
                  <c:v>-280.5865</c:v>
                </c:pt>
                <c:pt idx="44939">
                  <c:v>-280.58449999999999</c:v>
                </c:pt>
                <c:pt idx="44940">
                  <c:v>-280.58249999999998</c:v>
                </c:pt>
                <c:pt idx="44941">
                  <c:v>-280.58049999999997</c:v>
                </c:pt>
                <c:pt idx="44942">
                  <c:v>-280.57849999999996</c:v>
                </c:pt>
                <c:pt idx="44943">
                  <c:v>-280.57650000000001</c:v>
                </c:pt>
                <c:pt idx="44944">
                  <c:v>-280.57449999999994</c:v>
                </c:pt>
                <c:pt idx="44945">
                  <c:v>-280.57249999999999</c:v>
                </c:pt>
                <c:pt idx="44946">
                  <c:v>-280.57049999999998</c:v>
                </c:pt>
                <c:pt idx="44947">
                  <c:v>-280.56849999999997</c:v>
                </c:pt>
                <c:pt idx="44948">
                  <c:v>-280.56649999999996</c:v>
                </c:pt>
                <c:pt idx="44949">
                  <c:v>-280.56449999999995</c:v>
                </c:pt>
                <c:pt idx="44950">
                  <c:v>-280.5625</c:v>
                </c:pt>
                <c:pt idx="44951">
                  <c:v>-280.56049999999999</c:v>
                </c:pt>
                <c:pt idx="44952">
                  <c:v>-280.55849999999998</c:v>
                </c:pt>
                <c:pt idx="44953">
                  <c:v>-280.55649999999997</c:v>
                </c:pt>
                <c:pt idx="44954">
                  <c:v>-280.55449999999996</c:v>
                </c:pt>
                <c:pt idx="44955">
                  <c:v>-280.55250000000001</c:v>
                </c:pt>
                <c:pt idx="44956">
                  <c:v>-280.55049999999994</c:v>
                </c:pt>
                <c:pt idx="44957">
                  <c:v>-280.54849999999999</c:v>
                </c:pt>
                <c:pt idx="44958">
                  <c:v>-280.54649999999998</c:v>
                </c:pt>
                <c:pt idx="44959">
                  <c:v>-280.54449999999997</c:v>
                </c:pt>
                <c:pt idx="44960">
                  <c:v>-280.54249999999996</c:v>
                </c:pt>
                <c:pt idx="44961">
                  <c:v>-280.54049999999995</c:v>
                </c:pt>
                <c:pt idx="44962">
                  <c:v>-280.5385</c:v>
                </c:pt>
                <c:pt idx="44963">
                  <c:v>-280.53649999999999</c:v>
                </c:pt>
                <c:pt idx="44964">
                  <c:v>-280.53449999999998</c:v>
                </c:pt>
                <c:pt idx="44965">
                  <c:v>-280.53249999999997</c:v>
                </c:pt>
                <c:pt idx="44966">
                  <c:v>-280.53049999999996</c:v>
                </c:pt>
                <c:pt idx="44967">
                  <c:v>-280.52850000000001</c:v>
                </c:pt>
                <c:pt idx="44968">
                  <c:v>-280.52649999999994</c:v>
                </c:pt>
                <c:pt idx="44969">
                  <c:v>-280.52449999999999</c:v>
                </c:pt>
                <c:pt idx="44970">
                  <c:v>-280.52249999999998</c:v>
                </c:pt>
                <c:pt idx="44971">
                  <c:v>-280.52049999999997</c:v>
                </c:pt>
                <c:pt idx="44972">
                  <c:v>-280.51849999999996</c:v>
                </c:pt>
                <c:pt idx="44973">
                  <c:v>-280.51649999999995</c:v>
                </c:pt>
                <c:pt idx="44974">
                  <c:v>-280.5145</c:v>
                </c:pt>
                <c:pt idx="44975">
                  <c:v>-280.51249999999999</c:v>
                </c:pt>
                <c:pt idx="44976">
                  <c:v>-280.51049999999998</c:v>
                </c:pt>
                <c:pt idx="44977">
                  <c:v>-280.50849999999997</c:v>
                </c:pt>
                <c:pt idx="44978">
                  <c:v>-280.50649999999996</c:v>
                </c:pt>
                <c:pt idx="44979">
                  <c:v>-280.50450000000001</c:v>
                </c:pt>
                <c:pt idx="44980">
                  <c:v>-280.5025</c:v>
                </c:pt>
                <c:pt idx="44981">
                  <c:v>-280.50049999999999</c:v>
                </c:pt>
                <c:pt idx="44982">
                  <c:v>-280.49849999999998</c:v>
                </c:pt>
                <c:pt idx="44983">
                  <c:v>-280.49649999999997</c:v>
                </c:pt>
                <c:pt idx="44984">
                  <c:v>-280.49449999999996</c:v>
                </c:pt>
                <c:pt idx="44985">
                  <c:v>-280.49249999999995</c:v>
                </c:pt>
                <c:pt idx="44986">
                  <c:v>-280.4905</c:v>
                </c:pt>
                <c:pt idx="44987">
                  <c:v>-280.48849999999999</c:v>
                </c:pt>
                <c:pt idx="44988">
                  <c:v>-280.48649999999998</c:v>
                </c:pt>
                <c:pt idx="44989">
                  <c:v>-280.48449999999997</c:v>
                </c:pt>
                <c:pt idx="44990">
                  <c:v>-280.48249999999996</c:v>
                </c:pt>
                <c:pt idx="44991">
                  <c:v>-280.48050000000001</c:v>
                </c:pt>
                <c:pt idx="44992">
                  <c:v>-280.4785</c:v>
                </c:pt>
                <c:pt idx="44993">
                  <c:v>-280.47649999999999</c:v>
                </c:pt>
                <c:pt idx="44994">
                  <c:v>-280.47449999999998</c:v>
                </c:pt>
                <c:pt idx="44995">
                  <c:v>-280.47249999999997</c:v>
                </c:pt>
                <c:pt idx="44996">
                  <c:v>-280.47049999999996</c:v>
                </c:pt>
                <c:pt idx="44997">
                  <c:v>-280.46849999999995</c:v>
                </c:pt>
                <c:pt idx="44998">
                  <c:v>-280.4665</c:v>
                </c:pt>
                <c:pt idx="44999">
                  <c:v>-280.46449999999999</c:v>
                </c:pt>
                <c:pt idx="45000">
                  <c:v>-280.46249999999998</c:v>
                </c:pt>
                <c:pt idx="45001">
                  <c:v>-280.46049999999997</c:v>
                </c:pt>
                <c:pt idx="45002">
                  <c:v>-280.45849999999996</c:v>
                </c:pt>
                <c:pt idx="45003">
                  <c:v>-280.45650000000001</c:v>
                </c:pt>
                <c:pt idx="45004">
                  <c:v>-280.4545</c:v>
                </c:pt>
                <c:pt idx="45005">
                  <c:v>-280.45249999999999</c:v>
                </c:pt>
                <c:pt idx="45006">
                  <c:v>-280.45049999999998</c:v>
                </c:pt>
                <c:pt idx="45007">
                  <c:v>-280.44849999999997</c:v>
                </c:pt>
                <c:pt idx="45008">
                  <c:v>-280.44649999999996</c:v>
                </c:pt>
                <c:pt idx="45009">
                  <c:v>-280.44449999999995</c:v>
                </c:pt>
                <c:pt idx="45010">
                  <c:v>-280.4425</c:v>
                </c:pt>
                <c:pt idx="45011">
                  <c:v>-280.44049999999999</c:v>
                </c:pt>
                <c:pt idx="45012">
                  <c:v>-280.43849999999998</c:v>
                </c:pt>
                <c:pt idx="45013">
                  <c:v>-280.43649999999997</c:v>
                </c:pt>
                <c:pt idx="45014">
                  <c:v>-280.43449999999996</c:v>
                </c:pt>
                <c:pt idx="45015">
                  <c:v>-280.4325</c:v>
                </c:pt>
                <c:pt idx="45016">
                  <c:v>-280.43049999999999</c:v>
                </c:pt>
                <c:pt idx="45017">
                  <c:v>-280.42849999999999</c:v>
                </c:pt>
                <c:pt idx="45018">
                  <c:v>-280.42649999999998</c:v>
                </c:pt>
                <c:pt idx="45019">
                  <c:v>-280.42449999999997</c:v>
                </c:pt>
                <c:pt idx="45020">
                  <c:v>-280.42249999999996</c:v>
                </c:pt>
                <c:pt idx="45021">
                  <c:v>-280.42049999999995</c:v>
                </c:pt>
                <c:pt idx="45022">
                  <c:v>-280.41849999999999</c:v>
                </c:pt>
                <c:pt idx="45023">
                  <c:v>-280.41649999999998</c:v>
                </c:pt>
                <c:pt idx="45024">
                  <c:v>-280.41449999999998</c:v>
                </c:pt>
                <c:pt idx="45025">
                  <c:v>-280.41249999999997</c:v>
                </c:pt>
                <c:pt idx="45026">
                  <c:v>-280.41049999999996</c:v>
                </c:pt>
                <c:pt idx="45027">
                  <c:v>-280.4085</c:v>
                </c:pt>
                <c:pt idx="45028">
                  <c:v>-280.40649999999999</c:v>
                </c:pt>
                <c:pt idx="45029">
                  <c:v>-280.40449999999998</c:v>
                </c:pt>
                <c:pt idx="45030">
                  <c:v>-280.40249999999997</c:v>
                </c:pt>
                <c:pt idx="45031">
                  <c:v>-280.40049999999997</c:v>
                </c:pt>
                <c:pt idx="45032">
                  <c:v>-280.39850000000001</c:v>
                </c:pt>
                <c:pt idx="45033">
                  <c:v>-280.39649999999995</c:v>
                </c:pt>
                <c:pt idx="45034">
                  <c:v>-280.39449999999999</c:v>
                </c:pt>
                <c:pt idx="45035">
                  <c:v>-280.39249999999998</c:v>
                </c:pt>
                <c:pt idx="45036">
                  <c:v>-280.39049999999997</c:v>
                </c:pt>
                <c:pt idx="45037">
                  <c:v>-280.38849999999996</c:v>
                </c:pt>
                <c:pt idx="45038">
                  <c:v>-280.38649999999996</c:v>
                </c:pt>
                <c:pt idx="45039">
                  <c:v>-280.3845</c:v>
                </c:pt>
                <c:pt idx="45040">
                  <c:v>-280.38249999999999</c:v>
                </c:pt>
                <c:pt idx="45041">
                  <c:v>-280.38049999999998</c:v>
                </c:pt>
                <c:pt idx="45042">
                  <c:v>-280.37849999999997</c:v>
                </c:pt>
                <c:pt idx="45043">
                  <c:v>-280.37649999999996</c:v>
                </c:pt>
                <c:pt idx="45044">
                  <c:v>-280.37450000000001</c:v>
                </c:pt>
                <c:pt idx="45045">
                  <c:v>-280.37249999999995</c:v>
                </c:pt>
                <c:pt idx="45046">
                  <c:v>-280.37049999999999</c:v>
                </c:pt>
                <c:pt idx="45047">
                  <c:v>-280.36849999999998</c:v>
                </c:pt>
                <c:pt idx="45048">
                  <c:v>-280.36649999999997</c:v>
                </c:pt>
                <c:pt idx="45049">
                  <c:v>-280.36449999999996</c:v>
                </c:pt>
                <c:pt idx="45050">
                  <c:v>-280.36249999999995</c:v>
                </c:pt>
                <c:pt idx="45051">
                  <c:v>-280.3605</c:v>
                </c:pt>
                <c:pt idx="45052">
                  <c:v>-280.35849999999999</c:v>
                </c:pt>
                <c:pt idx="45053">
                  <c:v>-280.35649999999998</c:v>
                </c:pt>
                <c:pt idx="45054">
                  <c:v>-280.35449999999997</c:v>
                </c:pt>
                <c:pt idx="45055">
                  <c:v>-280.35249999999996</c:v>
                </c:pt>
                <c:pt idx="45056">
                  <c:v>-280.35050000000001</c:v>
                </c:pt>
                <c:pt idx="45057">
                  <c:v>-280.34849999999994</c:v>
                </c:pt>
                <c:pt idx="45058">
                  <c:v>-280.34649999999999</c:v>
                </c:pt>
                <c:pt idx="45059">
                  <c:v>-280.34449999999998</c:v>
                </c:pt>
                <c:pt idx="45060">
                  <c:v>-280.34249999999997</c:v>
                </c:pt>
                <c:pt idx="45061">
                  <c:v>-280.34049999999996</c:v>
                </c:pt>
                <c:pt idx="45062">
                  <c:v>-280.33849999999995</c:v>
                </c:pt>
                <c:pt idx="45063">
                  <c:v>-280.3365</c:v>
                </c:pt>
                <c:pt idx="45064">
                  <c:v>-280.33449999999999</c:v>
                </c:pt>
                <c:pt idx="45065">
                  <c:v>-280.33249999999998</c:v>
                </c:pt>
                <c:pt idx="45066">
                  <c:v>-280.33049999999997</c:v>
                </c:pt>
                <c:pt idx="45067">
                  <c:v>-280.32849999999996</c:v>
                </c:pt>
                <c:pt idx="45068">
                  <c:v>-280.32650000000001</c:v>
                </c:pt>
                <c:pt idx="45069">
                  <c:v>-280.32449999999994</c:v>
                </c:pt>
                <c:pt idx="45070">
                  <c:v>-280.32249999999999</c:v>
                </c:pt>
                <c:pt idx="45071">
                  <c:v>-280.32049999999998</c:v>
                </c:pt>
                <c:pt idx="45072">
                  <c:v>-280.31849999999997</c:v>
                </c:pt>
                <c:pt idx="45073">
                  <c:v>-280.31649999999996</c:v>
                </c:pt>
                <c:pt idx="45074">
                  <c:v>-280.31449999999995</c:v>
                </c:pt>
                <c:pt idx="45075">
                  <c:v>-280.3125</c:v>
                </c:pt>
                <c:pt idx="45076">
                  <c:v>-280.31049999999999</c:v>
                </c:pt>
                <c:pt idx="45077">
                  <c:v>-280.30849999999998</c:v>
                </c:pt>
                <c:pt idx="45078">
                  <c:v>-280.30649999999997</c:v>
                </c:pt>
                <c:pt idx="45079">
                  <c:v>-280.30449999999996</c:v>
                </c:pt>
                <c:pt idx="45080">
                  <c:v>-280.30250000000001</c:v>
                </c:pt>
                <c:pt idx="45081">
                  <c:v>-280.30049999999994</c:v>
                </c:pt>
                <c:pt idx="45082">
                  <c:v>-280.29849999999999</c:v>
                </c:pt>
                <c:pt idx="45083">
                  <c:v>-280.29649999999998</c:v>
                </c:pt>
                <c:pt idx="45084">
                  <c:v>-280.29449999999997</c:v>
                </c:pt>
                <c:pt idx="45085">
                  <c:v>-280.29249999999996</c:v>
                </c:pt>
                <c:pt idx="45086">
                  <c:v>-280.29049999999995</c:v>
                </c:pt>
                <c:pt idx="45087">
                  <c:v>-280.2885</c:v>
                </c:pt>
                <c:pt idx="45088">
                  <c:v>-280.28649999999999</c:v>
                </c:pt>
                <c:pt idx="45089">
                  <c:v>-280.28449999999998</c:v>
                </c:pt>
                <c:pt idx="45090">
                  <c:v>-280.28249999999997</c:v>
                </c:pt>
                <c:pt idx="45091">
                  <c:v>-280.28049999999996</c:v>
                </c:pt>
                <c:pt idx="45092">
                  <c:v>-280.27850000000001</c:v>
                </c:pt>
                <c:pt idx="45093">
                  <c:v>-280.27649999999994</c:v>
                </c:pt>
                <c:pt idx="45094">
                  <c:v>-280.27449999999999</c:v>
                </c:pt>
                <c:pt idx="45095">
                  <c:v>-280.27249999999998</c:v>
                </c:pt>
                <c:pt idx="45096">
                  <c:v>-280.27049999999997</c:v>
                </c:pt>
                <c:pt idx="45097">
                  <c:v>-280.26849999999996</c:v>
                </c:pt>
                <c:pt idx="45098">
                  <c:v>-280.26649999999995</c:v>
                </c:pt>
                <c:pt idx="45099">
                  <c:v>-280.2645</c:v>
                </c:pt>
                <c:pt idx="45100">
                  <c:v>-280.26249999999999</c:v>
                </c:pt>
                <c:pt idx="45101">
                  <c:v>-280.26049999999998</c:v>
                </c:pt>
                <c:pt idx="45102">
                  <c:v>-280.25849999999997</c:v>
                </c:pt>
                <c:pt idx="45103">
                  <c:v>-280.25649999999996</c:v>
                </c:pt>
                <c:pt idx="45104">
                  <c:v>-280.25450000000001</c:v>
                </c:pt>
                <c:pt idx="45105">
                  <c:v>-280.2525</c:v>
                </c:pt>
                <c:pt idx="45106">
                  <c:v>-280.25049999999999</c:v>
                </c:pt>
                <c:pt idx="45107">
                  <c:v>-280.24849999999998</c:v>
                </c:pt>
                <c:pt idx="45108">
                  <c:v>-280.24649999999997</c:v>
                </c:pt>
                <c:pt idx="45109">
                  <c:v>-280.24449999999996</c:v>
                </c:pt>
                <c:pt idx="45110">
                  <c:v>-280.24249999999995</c:v>
                </c:pt>
                <c:pt idx="45111">
                  <c:v>-280.2405</c:v>
                </c:pt>
                <c:pt idx="45112">
                  <c:v>-280.23849999999999</c:v>
                </c:pt>
                <c:pt idx="45113">
                  <c:v>-280.23649999999998</c:v>
                </c:pt>
                <c:pt idx="45114">
                  <c:v>-280.23449999999997</c:v>
                </c:pt>
                <c:pt idx="45115">
                  <c:v>-280.23249999999996</c:v>
                </c:pt>
                <c:pt idx="45116">
                  <c:v>-280.23050000000001</c:v>
                </c:pt>
                <c:pt idx="45117">
                  <c:v>-280.2285</c:v>
                </c:pt>
                <c:pt idx="45118">
                  <c:v>-280.22649999999999</c:v>
                </c:pt>
                <c:pt idx="45119">
                  <c:v>-280.22449999999998</c:v>
                </c:pt>
                <c:pt idx="45120">
                  <c:v>-280.22249999999997</c:v>
                </c:pt>
                <c:pt idx="45121">
                  <c:v>-280.22049999999996</c:v>
                </c:pt>
                <c:pt idx="45122">
                  <c:v>-280.21849999999995</c:v>
                </c:pt>
                <c:pt idx="45123">
                  <c:v>-280.2165</c:v>
                </c:pt>
                <c:pt idx="45124">
                  <c:v>-280.21449999999999</c:v>
                </c:pt>
                <c:pt idx="45125">
                  <c:v>-280.21249999999998</c:v>
                </c:pt>
                <c:pt idx="45126">
                  <c:v>-280.21049999999997</c:v>
                </c:pt>
                <c:pt idx="45127">
                  <c:v>-280.20849999999996</c:v>
                </c:pt>
                <c:pt idx="45128">
                  <c:v>-280.20650000000001</c:v>
                </c:pt>
                <c:pt idx="45129">
                  <c:v>-280.2045</c:v>
                </c:pt>
                <c:pt idx="45130">
                  <c:v>-280.20249999999999</c:v>
                </c:pt>
                <c:pt idx="45131">
                  <c:v>-280.20049999999998</c:v>
                </c:pt>
                <c:pt idx="45132">
                  <c:v>-280.19849999999997</c:v>
                </c:pt>
                <c:pt idx="45133">
                  <c:v>-280.19649999999996</c:v>
                </c:pt>
                <c:pt idx="45134">
                  <c:v>-280.19449999999995</c:v>
                </c:pt>
                <c:pt idx="45135">
                  <c:v>-280.1925</c:v>
                </c:pt>
                <c:pt idx="45136">
                  <c:v>-280.19049999999999</c:v>
                </c:pt>
                <c:pt idx="45137">
                  <c:v>-280.18849999999998</c:v>
                </c:pt>
                <c:pt idx="45138">
                  <c:v>-280.18649999999997</c:v>
                </c:pt>
                <c:pt idx="45139">
                  <c:v>-280.18449999999996</c:v>
                </c:pt>
                <c:pt idx="45140">
                  <c:v>-280.1825</c:v>
                </c:pt>
                <c:pt idx="45141">
                  <c:v>-280.18049999999999</c:v>
                </c:pt>
                <c:pt idx="45142">
                  <c:v>-280.17849999999999</c:v>
                </c:pt>
                <c:pt idx="45143">
                  <c:v>-280.17649999999998</c:v>
                </c:pt>
                <c:pt idx="45144">
                  <c:v>-280.17449999999997</c:v>
                </c:pt>
                <c:pt idx="45145">
                  <c:v>-280.17249999999996</c:v>
                </c:pt>
                <c:pt idx="45146">
                  <c:v>-280.17049999999995</c:v>
                </c:pt>
                <c:pt idx="45147">
                  <c:v>-280.16849999999999</c:v>
                </c:pt>
                <c:pt idx="45148">
                  <c:v>-280.16649999999998</c:v>
                </c:pt>
                <c:pt idx="45149">
                  <c:v>-280.16449999999998</c:v>
                </c:pt>
                <c:pt idx="45150">
                  <c:v>-280.16249999999997</c:v>
                </c:pt>
                <c:pt idx="45151">
                  <c:v>-280.16049999999996</c:v>
                </c:pt>
                <c:pt idx="45152">
                  <c:v>-280.1585</c:v>
                </c:pt>
                <c:pt idx="45153">
                  <c:v>-280.15649999999999</c:v>
                </c:pt>
                <c:pt idx="45154">
                  <c:v>-280.15449999999998</c:v>
                </c:pt>
                <c:pt idx="45155">
                  <c:v>-280.15249999999997</c:v>
                </c:pt>
                <c:pt idx="45156">
                  <c:v>-280.15049999999997</c:v>
                </c:pt>
                <c:pt idx="45157">
                  <c:v>-280.14850000000001</c:v>
                </c:pt>
                <c:pt idx="45158">
                  <c:v>-280.14649999999995</c:v>
                </c:pt>
                <c:pt idx="45159">
                  <c:v>-280.14449999999999</c:v>
                </c:pt>
                <c:pt idx="45160">
                  <c:v>-280.14249999999998</c:v>
                </c:pt>
                <c:pt idx="45161">
                  <c:v>-280.14049999999997</c:v>
                </c:pt>
                <c:pt idx="45162">
                  <c:v>-280.13849999999996</c:v>
                </c:pt>
                <c:pt idx="45163">
                  <c:v>-280.13649999999996</c:v>
                </c:pt>
                <c:pt idx="45164">
                  <c:v>-280.1345</c:v>
                </c:pt>
                <c:pt idx="45165">
                  <c:v>-280.13249999999999</c:v>
                </c:pt>
                <c:pt idx="45166">
                  <c:v>-280.13049999999998</c:v>
                </c:pt>
                <c:pt idx="45167">
                  <c:v>-280.12849999999997</c:v>
                </c:pt>
                <c:pt idx="45168">
                  <c:v>-280.12649999999996</c:v>
                </c:pt>
                <c:pt idx="45169">
                  <c:v>-280.12450000000001</c:v>
                </c:pt>
                <c:pt idx="45170">
                  <c:v>-280.12249999999995</c:v>
                </c:pt>
                <c:pt idx="45171">
                  <c:v>-280.12049999999999</c:v>
                </c:pt>
                <c:pt idx="45172">
                  <c:v>-280.11849999999998</c:v>
                </c:pt>
                <c:pt idx="45173">
                  <c:v>-280.11649999999997</c:v>
                </c:pt>
                <c:pt idx="45174">
                  <c:v>-280.11449999999996</c:v>
                </c:pt>
                <c:pt idx="45175">
                  <c:v>-280.11249999999995</c:v>
                </c:pt>
                <c:pt idx="45176">
                  <c:v>-280.1105</c:v>
                </c:pt>
                <c:pt idx="45177">
                  <c:v>-280.10849999999999</c:v>
                </c:pt>
                <c:pt idx="45178">
                  <c:v>-280.10649999999998</c:v>
                </c:pt>
                <c:pt idx="45179">
                  <c:v>-280.10449999999997</c:v>
                </c:pt>
                <c:pt idx="45180">
                  <c:v>-280.10249999999996</c:v>
                </c:pt>
                <c:pt idx="45181">
                  <c:v>-280.10050000000001</c:v>
                </c:pt>
                <c:pt idx="45182">
                  <c:v>-280.09849999999994</c:v>
                </c:pt>
                <c:pt idx="45183">
                  <c:v>-280.09649999999999</c:v>
                </c:pt>
                <c:pt idx="45184">
                  <c:v>-280.09449999999998</c:v>
                </c:pt>
                <c:pt idx="45185">
                  <c:v>-280.09249999999997</c:v>
                </c:pt>
                <c:pt idx="45186">
                  <c:v>-280.09049999999996</c:v>
                </c:pt>
                <c:pt idx="45187">
                  <c:v>-280.08849999999995</c:v>
                </c:pt>
                <c:pt idx="45188">
                  <c:v>-280.0865</c:v>
                </c:pt>
                <c:pt idx="45189">
                  <c:v>-280.08449999999999</c:v>
                </c:pt>
                <c:pt idx="45190">
                  <c:v>-280.08249999999998</c:v>
                </c:pt>
                <c:pt idx="45191">
                  <c:v>-280.08049999999997</c:v>
                </c:pt>
                <c:pt idx="45192">
                  <c:v>-280.07849999999996</c:v>
                </c:pt>
                <c:pt idx="45193">
                  <c:v>-280.07650000000001</c:v>
                </c:pt>
                <c:pt idx="45194">
                  <c:v>-280.07449999999994</c:v>
                </c:pt>
                <c:pt idx="45195">
                  <c:v>-280.07249999999999</c:v>
                </c:pt>
                <c:pt idx="45196">
                  <c:v>-280.07049999999998</c:v>
                </c:pt>
                <c:pt idx="45197">
                  <c:v>-280.06849999999997</c:v>
                </c:pt>
                <c:pt idx="45198">
                  <c:v>-280.06649999999996</c:v>
                </c:pt>
                <c:pt idx="45199">
                  <c:v>-280.06449999999995</c:v>
                </c:pt>
                <c:pt idx="45200">
                  <c:v>-280.0625</c:v>
                </c:pt>
                <c:pt idx="45201">
                  <c:v>-280.06049999999999</c:v>
                </c:pt>
                <c:pt idx="45202">
                  <c:v>-280.05849999999998</c:v>
                </c:pt>
                <c:pt idx="45203">
                  <c:v>-280.05649999999997</c:v>
                </c:pt>
                <c:pt idx="45204">
                  <c:v>-280.05449999999996</c:v>
                </c:pt>
                <c:pt idx="45205">
                  <c:v>-280.05250000000001</c:v>
                </c:pt>
                <c:pt idx="45206">
                  <c:v>-280.05049999999994</c:v>
                </c:pt>
                <c:pt idx="45207">
                  <c:v>-280.04849999999999</c:v>
                </c:pt>
                <c:pt idx="45208">
                  <c:v>-280.04649999999998</c:v>
                </c:pt>
                <c:pt idx="45209">
                  <c:v>-280.04449999999997</c:v>
                </c:pt>
                <c:pt idx="45210">
                  <c:v>-280.04249999999996</c:v>
                </c:pt>
                <c:pt idx="45211">
                  <c:v>-280.04049999999995</c:v>
                </c:pt>
                <c:pt idx="45212">
                  <c:v>-280.0385</c:v>
                </c:pt>
                <c:pt idx="45213">
                  <c:v>-280.03649999999999</c:v>
                </c:pt>
                <c:pt idx="45214">
                  <c:v>-280.03449999999998</c:v>
                </c:pt>
                <c:pt idx="45215">
                  <c:v>-280.03249999999997</c:v>
                </c:pt>
                <c:pt idx="45216">
                  <c:v>-280.03049999999996</c:v>
                </c:pt>
                <c:pt idx="45217">
                  <c:v>-280.02850000000001</c:v>
                </c:pt>
                <c:pt idx="45218">
                  <c:v>-280.02649999999994</c:v>
                </c:pt>
                <c:pt idx="45219">
                  <c:v>-280.02449999999999</c:v>
                </c:pt>
                <c:pt idx="45220">
                  <c:v>-280.02249999999998</c:v>
                </c:pt>
                <c:pt idx="45221">
                  <c:v>-280.02049999999997</c:v>
                </c:pt>
                <c:pt idx="45222">
                  <c:v>-280.01849999999996</c:v>
                </c:pt>
                <c:pt idx="45223">
                  <c:v>-280.01649999999995</c:v>
                </c:pt>
                <c:pt idx="45224">
                  <c:v>-280.0145</c:v>
                </c:pt>
                <c:pt idx="45225">
                  <c:v>-280.01249999999999</c:v>
                </c:pt>
                <c:pt idx="45226">
                  <c:v>-280.01049999999998</c:v>
                </c:pt>
                <c:pt idx="45227">
                  <c:v>-280.00849999999997</c:v>
                </c:pt>
                <c:pt idx="45228">
                  <c:v>-280.00649999999996</c:v>
                </c:pt>
                <c:pt idx="45229">
                  <c:v>-280.00450000000001</c:v>
                </c:pt>
                <c:pt idx="45230">
                  <c:v>-280.0025</c:v>
                </c:pt>
                <c:pt idx="45231">
                  <c:v>-280.00049999999999</c:v>
                </c:pt>
                <c:pt idx="45232">
                  <c:v>-279.99849999999998</c:v>
                </c:pt>
                <c:pt idx="45233">
                  <c:v>-279.99649999999997</c:v>
                </c:pt>
                <c:pt idx="45234">
                  <c:v>-279.99449999999996</c:v>
                </c:pt>
                <c:pt idx="45235">
                  <c:v>-279.99249999999995</c:v>
                </c:pt>
                <c:pt idx="45236">
                  <c:v>-279.9905</c:v>
                </c:pt>
                <c:pt idx="45237">
                  <c:v>-279.98849999999999</c:v>
                </c:pt>
                <c:pt idx="45238">
                  <c:v>-279.98649999999998</c:v>
                </c:pt>
                <c:pt idx="45239">
                  <c:v>-279.98449999999997</c:v>
                </c:pt>
                <c:pt idx="45240">
                  <c:v>-279.98249999999996</c:v>
                </c:pt>
                <c:pt idx="45241">
                  <c:v>-279.98050000000001</c:v>
                </c:pt>
                <c:pt idx="45242">
                  <c:v>-279.9785</c:v>
                </c:pt>
                <c:pt idx="45243">
                  <c:v>-279.97649999999999</c:v>
                </c:pt>
                <c:pt idx="45244">
                  <c:v>-279.97449999999998</c:v>
                </c:pt>
                <c:pt idx="45245">
                  <c:v>-279.97249999999997</c:v>
                </c:pt>
                <c:pt idx="45246">
                  <c:v>-279.97049999999996</c:v>
                </c:pt>
                <c:pt idx="45247">
                  <c:v>-279.96849999999995</c:v>
                </c:pt>
                <c:pt idx="45248">
                  <c:v>-279.9665</c:v>
                </c:pt>
                <c:pt idx="45249">
                  <c:v>-279.96449999999999</c:v>
                </c:pt>
                <c:pt idx="45250">
                  <c:v>-279.96249999999998</c:v>
                </c:pt>
                <c:pt idx="45251">
                  <c:v>-279.96049999999997</c:v>
                </c:pt>
                <c:pt idx="45252">
                  <c:v>-279.95849999999996</c:v>
                </c:pt>
                <c:pt idx="45253">
                  <c:v>-279.95650000000001</c:v>
                </c:pt>
                <c:pt idx="45254">
                  <c:v>-279.9545</c:v>
                </c:pt>
                <c:pt idx="45255">
                  <c:v>-279.95249999999999</c:v>
                </c:pt>
                <c:pt idx="45256">
                  <c:v>-279.95049999999998</c:v>
                </c:pt>
                <c:pt idx="45257">
                  <c:v>-279.94849999999997</c:v>
                </c:pt>
                <c:pt idx="45258">
                  <c:v>-279.94649999999996</c:v>
                </c:pt>
                <c:pt idx="45259">
                  <c:v>-279.94449999999995</c:v>
                </c:pt>
                <c:pt idx="45260">
                  <c:v>-279.9425</c:v>
                </c:pt>
                <c:pt idx="45261">
                  <c:v>-279.94049999999999</c:v>
                </c:pt>
                <c:pt idx="45262">
                  <c:v>-279.93849999999998</c:v>
                </c:pt>
                <c:pt idx="45263">
                  <c:v>-279.93649999999997</c:v>
                </c:pt>
                <c:pt idx="45264">
                  <c:v>-279.93449999999996</c:v>
                </c:pt>
                <c:pt idx="45265">
                  <c:v>-279.9325</c:v>
                </c:pt>
                <c:pt idx="45266">
                  <c:v>-279.93049999999999</c:v>
                </c:pt>
                <c:pt idx="45267">
                  <c:v>-279.92849999999999</c:v>
                </c:pt>
                <c:pt idx="45268">
                  <c:v>-279.92649999999998</c:v>
                </c:pt>
                <c:pt idx="45269">
                  <c:v>-279.92449999999997</c:v>
                </c:pt>
                <c:pt idx="45270">
                  <c:v>-279.92249999999996</c:v>
                </c:pt>
                <c:pt idx="45271">
                  <c:v>-279.92049999999995</c:v>
                </c:pt>
                <c:pt idx="45272">
                  <c:v>-279.91849999999999</c:v>
                </c:pt>
                <c:pt idx="45273">
                  <c:v>-279.91649999999998</c:v>
                </c:pt>
                <c:pt idx="45274">
                  <c:v>-279.91449999999998</c:v>
                </c:pt>
                <c:pt idx="45275">
                  <c:v>-279.91249999999997</c:v>
                </c:pt>
                <c:pt idx="45276">
                  <c:v>-279.91049999999996</c:v>
                </c:pt>
                <c:pt idx="45277">
                  <c:v>-279.9085</c:v>
                </c:pt>
                <c:pt idx="45278">
                  <c:v>-279.90649999999999</c:v>
                </c:pt>
                <c:pt idx="45279">
                  <c:v>-279.90449999999998</c:v>
                </c:pt>
                <c:pt idx="45280">
                  <c:v>-279.90249999999997</c:v>
                </c:pt>
                <c:pt idx="45281">
                  <c:v>-279.90049999999997</c:v>
                </c:pt>
                <c:pt idx="45282">
                  <c:v>-279.89850000000001</c:v>
                </c:pt>
                <c:pt idx="45283">
                  <c:v>-279.89649999999995</c:v>
                </c:pt>
                <c:pt idx="45284">
                  <c:v>-279.89449999999999</c:v>
                </c:pt>
                <c:pt idx="45285">
                  <c:v>-279.89249999999998</c:v>
                </c:pt>
                <c:pt idx="45286">
                  <c:v>-279.89049999999997</c:v>
                </c:pt>
                <c:pt idx="45287">
                  <c:v>-279.88849999999996</c:v>
                </c:pt>
                <c:pt idx="45288">
                  <c:v>-279.88649999999996</c:v>
                </c:pt>
                <c:pt idx="45289">
                  <c:v>-279.8845</c:v>
                </c:pt>
                <c:pt idx="45290">
                  <c:v>-279.88249999999999</c:v>
                </c:pt>
                <c:pt idx="45291">
                  <c:v>-279.88049999999998</c:v>
                </c:pt>
                <c:pt idx="45292">
                  <c:v>-279.87849999999997</c:v>
                </c:pt>
                <c:pt idx="45293">
                  <c:v>-279.87649999999996</c:v>
                </c:pt>
                <c:pt idx="45294">
                  <c:v>-279.87450000000001</c:v>
                </c:pt>
                <c:pt idx="45295">
                  <c:v>-279.87249999999995</c:v>
                </c:pt>
                <c:pt idx="45296">
                  <c:v>-279.87049999999999</c:v>
                </c:pt>
                <c:pt idx="45297">
                  <c:v>-279.86849999999998</c:v>
                </c:pt>
                <c:pt idx="45298">
                  <c:v>-279.86649999999997</c:v>
                </c:pt>
                <c:pt idx="45299">
                  <c:v>-279.86449999999996</c:v>
                </c:pt>
                <c:pt idx="45300">
                  <c:v>-279.86249999999995</c:v>
                </c:pt>
                <c:pt idx="45301">
                  <c:v>-279.8605</c:v>
                </c:pt>
                <c:pt idx="45302">
                  <c:v>-279.85849999999999</c:v>
                </c:pt>
                <c:pt idx="45303">
                  <c:v>-279.85649999999998</c:v>
                </c:pt>
                <c:pt idx="45304">
                  <c:v>-279.85449999999997</c:v>
                </c:pt>
                <c:pt idx="45305">
                  <c:v>-279.85249999999996</c:v>
                </c:pt>
                <c:pt idx="45306">
                  <c:v>-279.85050000000001</c:v>
                </c:pt>
                <c:pt idx="45307">
                  <c:v>-279.84849999999994</c:v>
                </c:pt>
                <c:pt idx="45308">
                  <c:v>-279.84649999999999</c:v>
                </c:pt>
                <c:pt idx="45309">
                  <c:v>-279.84449999999998</c:v>
                </c:pt>
                <c:pt idx="45310">
                  <c:v>-279.84249999999997</c:v>
                </c:pt>
                <c:pt idx="45311">
                  <c:v>-279.84049999999996</c:v>
                </c:pt>
                <c:pt idx="45312">
                  <c:v>-279.83849999999995</c:v>
                </c:pt>
                <c:pt idx="45313">
                  <c:v>-279.8365</c:v>
                </c:pt>
                <c:pt idx="45314">
                  <c:v>-279.83449999999999</c:v>
                </c:pt>
                <c:pt idx="45315">
                  <c:v>-279.83249999999998</c:v>
                </c:pt>
                <c:pt idx="45316">
                  <c:v>-279.83049999999997</c:v>
                </c:pt>
                <c:pt idx="45317">
                  <c:v>-279.82849999999996</c:v>
                </c:pt>
                <c:pt idx="45318">
                  <c:v>-279.82650000000001</c:v>
                </c:pt>
                <c:pt idx="45319">
                  <c:v>-279.82449999999994</c:v>
                </c:pt>
                <c:pt idx="45320">
                  <c:v>-279.82249999999999</c:v>
                </c:pt>
                <c:pt idx="45321">
                  <c:v>-279.82049999999998</c:v>
                </c:pt>
                <c:pt idx="45322">
                  <c:v>-279.81849999999997</c:v>
                </c:pt>
                <c:pt idx="45323">
                  <c:v>-279.81649999999996</c:v>
                </c:pt>
                <c:pt idx="45324">
                  <c:v>-279.81449999999995</c:v>
                </c:pt>
                <c:pt idx="45325">
                  <c:v>-279.8125</c:v>
                </c:pt>
                <c:pt idx="45326">
                  <c:v>-279.81049999999999</c:v>
                </c:pt>
                <c:pt idx="45327">
                  <c:v>-279.80849999999998</c:v>
                </c:pt>
                <c:pt idx="45328">
                  <c:v>-279.80649999999997</c:v>
                </c:pt>
                <c:pt idx="45329">
                  <c:v>-279.80449999999996</c:v>
                </c:pt>
                <c:pt idx="45330">
                  <c:v>-279.80250000000001</c:v>
                </c:pt>
                <c:pt idx="45331">
                  <c:v>-279.80049999999994</c:v>
                </c:pt>
                <c:pt idx="45332">
                  <c:v>-279.79849999999999</c:v>
                </c:pt>
                <c:pt idx="45333">
                  <c:v>-279.79649999999998</c:v>
                </c:pt>
                <c:pt idx="45334">
                  <c:v>-279.79449999999997</c:v>
                </c:pt>
                <c:pt idx="45335">
                  <c:v>-279.79249999999996</c:v>
                </c:pt>
                <c:pt idx="45336">
                  <c:v>-279.79049999999995</c:v>
                </c:pt>
                <c:pt idx="45337">
                  <c:v>-279.7885</c:v>
                </c:pt>
                <c:pt idx="45338">
                  <c:v>-279.78649999999999</c:v>
                </c:pt>
                <c:pt idx="45339">
                  <c:v>-279.78449999999998</c:v>
                </c:pt>
                <c:pt idx="45340">
                  <c:v>-279.78249999999997</c:v>
                </c:pt>
                <c:pt idx="45341">
                  <c:v>-279.78049999999996</c:v>
                </c:pt>
                <c:pt idx="45342">
                  <c:v>-279.77850000000001</c:v>
                </c:pt>
                <c:pt idx="45343">
                  <c:v>-279.77649999999994</c:v>
                </c:pt>
                <c:pt idx="45344">
                  <c:v>-279.77449999999999</c:v>
                </c:pt>
                <c:pt idx="45345">
                  <c:v>-279.77249999999998</c:v>
                </c:pt>
                <c:pt idx="45346">
                  <c:v>-279.77049999999997</c:v>
                </c:pt>
                <c:pt idx="45347">
                  <c:v>-279.76849999999996</c:v>
                </c:pt>
                <c:pt idx="45348">
                  <c:v>-279.76649999999995</c:v>
                </c:pt>
                <c:pt idx="45349">
                  <c:v>-279.7645</c:v>
                </c:pt>
                <c:pt idx="45350">
                  <c:v>-279.76249999999999</c:v>
                </c:pt>
                <c:pt idx="45351">
                  <c:v>-279.76049999999998</c:v>
                </c:pt>
                <c:pt idx="45352">
                  <c:v>-279.75849999999997</c:v>
                </c:pt>
                <c:pt idx="45353">
                  <c:v>-279.75649999999996</c:v>
                </c:pt>
                <c:pt idx="45354">
                  <c:v>-279.75450000000001</c:v>
                </c:pt>
                <c:pt idx="45355">
                  <c:v>-279.7525</c:v>
                </c:pt>
                <c:pt idx="45356">
                  <c:v>-279.75049999999999</c:v>
                </c:pt>
                <c:pt idx="45357">
                  <c:v>-279.74849999999998</c:v>
                </c:pt>
                <c:pt idx="45358">
                  <c:v>-279.74649999999997</c:v>
                </c:pt>
                <c:pt idx="45359">
                  <c:v>-279.74449999999996</c:v>
                </c:pt>
                <c:pt idx="45360">
                  <c:v>-279.74249999999995</c:v>
                </c:pt>
                <c:pt idx="45361">
                  <c:v>-279.7405</c:v>
                </c:pt>
                <c:pt idx="45362">
                  <c:v>-279.73849999999999</c:v>
                </c:pt>
                <c:pt idx="45363">
                  <c:v>-279.73649999999998</c:v>
                </c:pt>
                <c:pt idx="45364">
                  <c:v>-279.73449999999997</c:v>
                </c:pt>
                <c:pt idx="45365">
                  <c:v>-279.73249999999996</c:v>
                </c:pt>
                <c:pt idx="45366">
                  <c:v>-279.73050000000001</c:v>
                </c:pt>
                <c:pt idx="45367">
                  <c:v>-279.7285</c:v>
                </c:pt>
                <c:pt idx="45368">
                  <c:v>-279.72649999999999</c:v>
                </c:pt>
                <c:pt idx="45369">
                  <c:v>-279.72449999999998</c:v>
                </c:pt>
                <c:pt idx="45370">
                  <c:v>-279.72249999999997</c:v>
                </c:pt>
                <c:pt idx="45371">
                  <c:v>-279.72049999999996</c:v>
                </c:pt>
                <c:pt idx="45372">
                  <c:v>-279.71849999999995</c:v>
                </c:pt>
                <c:pt idx="45373">
                  <c:v>-279.7165</c:v>
                </c:pt>
                <c:pt idx="45374">
                  <c:v>-279.71449999999999</c:v>
                </c:pt>
                <c:pt idx="45375">
                  <c:v>-279.71249999999998</c:v>
                </c:pt>
                <c:pt idx="45376">
                  <c:v>-279.71049999999997</c:v>
                </c:pt>
                <c:pt idx="45377">
                  <c:v>-279.70849999999996</c:v>
                </c:pt>
                <c:pt idx="45378">
                  <c:v>-279.70650000000001</c:v>
                </c:pt>
                <c:pt idx="45379">
                  <c:v>-279.7045</c:v>
                </c:pt>
                <c:pt idx="45380">
                  <c:v>-279.70249999999999</c:v>
                </c:pt>
                <c:pt idx="45381">
                  <c:v>-279.70049999999998</c:v>
                </c:pt>
                <c:pt idx="45382">
                  <c:v>-279.69849999999997</c:v>
                </c:pt>
                <c:pt idx="45383">
                  <c:v>-279.69649999999996</c:v>
                </c:pt>
                <c:pt idx="45384">
                  <c:v>-279.69449999999995</c:v>
                </c:pt>
                <c:pt idx="45385">
                  <c:v>-279.6925</c:v>
                </c:pt>
                <c:pt idx="45386">
                  <c:v>-279.69049999999999</c:v>
                </c:pt>
                <c:pt idx="45387">
                  <c:v>-279.68849999999998</c:v>
                </c:pt>
                <c:pt idx="45388">
                  <c:v>-279.68649999999997</c:v>
                </c:pt>
                <c:pt idx="45389">
                  <c:v>-279.68449999999996</c:v>
                </c:pt>
                <c:pt idx="45390">
                  <c:v>-279.6825</c:v>
                </c:pt>
                <c:pt idx="45391">
                  <c:v>-279.68049999999999</c:v>
                </c:pt>
                <c:pt idx="45392">
                  <c:v>-279.67849999999999</c:v>
                </c:pt>
                <c:pt idx="45393">
                  <c:v>-279.67649999999998</c:v>
                </c:pt>
                <c:pt idx="45394">
                  <c:v>-279.67449999999997</c:v>
                </c:pt>
                <c:pt idx="45395">
                  <c:v>-279.67249999999996</c:v>
                </c:pt>
                <c:pt idx="45396">
                  <c:v>-279.67049999999995</c:v>
                </c:pt>
                <c:pt idx="45397">
                  <c:v>-279.66849999999999</c:v>
                </c:pt>
                <c:pt idx="45398">
                  <c:v>-279.66649999999998</c:v>
                </c:pt>
                <c:pt idx="45399">
                  <c:v>-279.66449999999998</c:v>
                </c:pt>
                <c:pt idx="45400">
                  <c:v>-279.66249999999997</c:v>
                </c:pt>
                <c:pt idx="45401">
                  <c:v>-279.66049999999996</c:v>
                </c:pt>
                <c:pt idx="45402">
                  <c:v>-279.6585</c:v>
                </c:pt>
                <c:pt idx="45403">
                  <c:v>-279.65649999999999</c:v>
                </c:pt>
                <c:pt idx="45404">
                  <c:v>-279.65449999999998</c:v>
                </c:pt>
                <c:pt idx="45405">
                  <c:v>-279.65249999999997</c:v>
                </c:pt>
                <c:pt idx="45406">
                  <c:v>-279.65049999999997</c:v>
                </c:pt>
                <c:pt idx="45407">
                  <c:v>-279.64850000000001</c:v>
                </c:pt>
                <c:pt idx="45408">
                  <c:v>-279.64649999999995</c:v>
                </c:pt>
                <c:pt idx="45409">
                  <c:v>-279.64449999999999</c:v>
                </c:pt>
                <c:pt idx="45410">
                  <c:v>-279.64249999999998</c:v>
                </c:pt>
                <c:pt idx="45411">
                  <c:v>-279.64049999999997</c:v>
                </c:pt>
                <c:pt idx="45412">
                  <c:v>-279.63849999999996</c:v>
                </c:pt>
                <c:pt idx="45413">
                  <c:v>-279.63649999999996</c:v>
                </c:pt>
                <c:pt idx="45414">
                  <c:v>-279.6345</c:v>
                </c:pt>
                <c:pt idx="45415">
                  <c:v>-279.63249999999999</c:v>
                </c:pt>
                <c:pt idx="45416">
                  <c:v>-279.63049999999998</c:v>
                </c:pt>
                <c:pt idx="45417">
                  <c:v>-279.62849999999997</c:v>
                </c:pt>
                <c:pt idx="45418">
                  <c:v>-279.62649999999996</c:v>
                </c:pt>
                <c:pt idx="45419">
                  <c:v>-279.62450000000001</c:v>
                </c:pt>
                <c:pt idx="45420">
                  <c:v>-279.62249999999995</c:v>
                </c:pt>
                <c:pt idx="45421">
                  <c:v>-279.62049999999999</c:v>
                </c:pt>
                <c:pt idx="45422">
                  <c:v>-279.61849999999998</c:v>
                </c:pt>
                <c:pt idx="45423">
                  <c:v>-279.61649999999997</c:v>
                </c:pt>
                <c:pt idx="45424">
                  <c:v>-279.61449999999996</c:v>
                </c:pt>
                <c:pt idx="45425">
                  <c:v>-279.61249999999995</c:v>
                </c:pt>
                <c:pt idx="45426">
                  <c:v>-279.6105</c:v>
                </c:pt>
                <c:pt idx="45427">
                  <c:v>-279.60849999999999</c:v>
                </c:pt>
                <c:pt idx="45428">
                  <c:v>-279.60649999999998</c:v>
                </c:pt>
                <c:pt idx="45429">
                  <c:v>-279.60449999999997</c:v>
                </c:pt>
                <c:pt idx="45430">
                  <c:v>-279.60249999999996</c:v>
                </c:pt>
                <c:pt idx="45431">
                  <c:v>-279.60050000000001</c:v>
                </c:pt>
                <c:pt idx="45432">
                  <c:v>-279.59849999999994</c:v>
                </c:pt>
                <c:pt idx="45433">
                  <c:v>-279.59649999999999</c:v>
                </c:pt>
                <c:pt idx="45434">
                  <c:v>-279.59449999999998</c:v>
                </c:pt>
                <c:pt idx="45435">
                  <c:v>-279.59249999999997</c:v>
                </c:pt>
                <c:pt idx="45436">
                  <c:v>-279.59049999999996</c:v>
                </c:pt>
                <c:pt idx="45437">
                  <c:v>-279.58849999999995</c:v>
                </c:pt>
                <c:pt idx="45438">
                  <c:v>-279.5865</c:v>
                </c:pt>
                <c:pt idx="45439">
                  <c:v>-279.58449999999999</c:v>
                </c:pt>
                <c:pt idx="45440">
                  <c:v>-279.58249999999998</c:v>
                </c:pt>
                <c:pt idx="45441">
                  <c:v>-279.58049999999997</c:v>
                </c:pt>
                <c:pt idx="45442">
                  <c:v>-279.57849999999996</c:v>
                </c:pt>
                <c:pt idx="45443">
                  <c:v>-279.57650000000001</c:v>
                </c:pt>
                <c:pt idx="45444">
                  <c:v>-279.57449999999994</c:v>
                </c:pt>
                <c:pt idx="45445">
                  <c:v>-279.57249999999999</c:v>
                </c:pt>
                <c:pt idx="45446">
                  <c:v>-279.57049999999998</c:v>
                </c:pt>
                <c:pt idx="45447">
                  <c:v>-279.56849999999997</c:v>
                </c:pt>
                <c:pt idx="45448">
                  <c:v>-279.56649999999996</c:v>
                </c:pt>
                <c:pt idx="45449">
                  <c:v>-279.56449999999995</c:v>
                </c:pt>
                <c:pt idx="45450">
                  <c:v>-279.5625</c:v>
                </c:pt>
                <c:pt idx="45451">
                  <c:v>-279.56049999999999</c:v>
                </c:pt>
                <c:pt idx="45452">
                  <c:v>-279.55849999999998</c:v>
                </c:pt>
                <c:pt idx="45453">
                  <c:v>-279.55649999999997</c:v>
                </c:pt>
                <c:pt idx="45454">
                  <c:v>-279.55449999999996</c:v>
                </c:pt>
                <c:pt idx="45455">
                  <c:v>-279.55250000000001</c:v>
                </c:pt>
                <c:pt idx="45456">
                  <c:v>-279.55049999999994</c:v>
                </c:pt>
                <c:pt idx="45457">
                  <c:v>-279.54849999999999</c:v>
                </c:pt>
                <c:pt idx="45458">
                  <c:v>-279.54649999999998</c:v>
                </c:pt>
                <c:pt idx="45459">
                  <c:v>-279.54449999999997</c:v>
                </c:pt>
                <c:pt idx="45460">
                  <c:v>-279.54249999999996</c:v>
                </c:pt>
                <c:pt idx="45461">
                  <c:v>-279.54049999999995</c:v>
                </c:pt>
                <c:pt idx="45462">
                  <c:v>-279.5385</c:v>
                </c:pt>
                <c:pt idx="45463">
                  <c:v>-279.53649999999999</c:v>
                </c:pt>
                <c:pt idx="45464">
                  <c:v>-279.53449999999998</c:v>
                </c:pt>
                <c:pt idx="45465">
                  <c:v>-279.53249999999997</c:v>
                </c:pt>
                <c:pt idx="45466">
                  <c:v>-279.53049999999996</c:v>
                </c:pt>
                <c:pt idx="45467">
                  <c:v>-279.52850000000001</c:v>
                </c:pt>
                <c:pt idx="45468">
                  <c:v>-279.52649999999994</c:v>
                </c:pt>
                <c:pt idx="45469">
                  <c:v>-279.52449999999999</c:v>
                </c:pt>
                <c:pt idx="45470">
                  <c:v>-279.52249999999998</c:v>
                </c:pt>
                <c:pt idx="45471">
                  <c:v>-279.52049999999997</c:v>
                </c:pt>
                <c:pt idx="45472">
                  <c:v>-279.51849999999996</c:v>
                </c:pt>
                <c:pt idx="45473">
                  <c:v>-279.51649999999995</c:v>
                </c:pt>
                <c:pt idx="45474">
                  <c:v>-279.5145</c:v>
                </c:pt>
                <c:pt idx="45475">
                  <c:v>-279.51249999999999</c:v>
                </c:pt>
                <c:pt idx="45476">
                  <c:v>-279.51049999999998</c:v>
                </c:pt>
                <c:pt idx="45477">
                  <c:v>-279.50849999999997</c:v>
                </c:pt>
                <c:pt idx="45478">
                  <c:v>-279.50649999999996</c:v>
                </c:pt>
                <c:pt idx="45479">
                  <c:v>-279.50450000000001</c:v>
                </c:pt>
                <c:pt idx="45480">
                  <c:v>-279.5025</c:v>
                </c:pt>
                <c:pt idx="45481">
                  <c:v>-279.50049999999999</c:v>
                </c:pt>
                <c:pt idx="45482">
                  <c:v>-279.49849999999998</c:v>
                </c:pt>
                <c:pt idx="45483">
                  <c:v>-279.49649999999997</c:v>
                </c:pt>
                <c:pt idx="45484">
                  <c:v>-279.49449999999996</c:v>
                </c:pt>
                <c:pt idx="45485">
                  <c:v>-279.49249999999995</c:v>
                </c:pt>
                <c:pt idx="45486">
                  <c:v>-279.4905</c:v>
                </c:pt>
                <c:pt idx="45487">
                  <c:v>-279.48849999999999</c:v>
                </c:pt>
                <c:pt idx="45488">
                  <c:v>-279.48649999999998</c:v>
                </c:pt>
                <c:pt idx="45489">
                  <c:v>-279.48449999999997</c:v>
                </c:pt>
                <c:pt idx="45490">
                  <c:v>-279.48249999999996</c:v>
                </c:pt>
                <c:pt idx="45491">
                  <c:v>-279.48050000000001</c:v>
                </c:pt>
                <c:pt idx="45492">
                  <c:v>-279.4785</c:v>
                </c:pt>
                <c:pt idx="45493">
                  <c:v>-279.47649999999999</c:v>
                </c:pt>
                <c:pt idx="45494">
                  <c:v>-279.47449999999998</c:v>
                </c:pt>
                <c:pt idx="45495">
                  <c:v>-279.47249999999997</c:v>
                </c:pt>
                <c:pt idx="45496">
                  <c:v>-279.47049999999996</c:v>
                </c:pt>
                <c:pt idx="45497">
                  <c:v>-279.46849999999995</c:v>
                </c:pt>
                <c:pt idx="45498">
                  <c:v>-279.4665</c:v>
                </c:pt>
                <c:pt idx="45499">
                  <c:v>-279.46449999999999</c:v>
                </c:pt>
                <c:pt idx="45500">
                  <c:v>-279.46249999999998</c:v>
                </c:pt>
                <c:pt idx="45501">
                  <c:v>-279.46049999999997</c:v>
                </c:pt>
                <c:pt idx="45502">
                  <c:v>-279.45849999999996</c:v>
                </c:pt>
                <c:pt idx="45503">
                  <c:v>-279.45650000000001</c:v>
                </c:pt>
                <c:pt idx="45504">
                  <c:v>-279.4545</c:v>
                </c:pt>
                <c:pt idx="45505">
                  <c:v>-279.45249999999999</c:v>
                </c:pt>
                <c:pt idx="45506">
                  <c:v>-279.45049999999998</c:v>
                </c:pt>
                <c:pt idx="45507">
                  <c:v>-279.44849999999997</c:v>
                </c:pt>
                <c:pt idx="45508">
                  <c:v>-279.44649999999996</c:v>
                </c:pt>
                <c:pt idx="45509">
                  <c:v>-279.44449999999995</c:v>
                </c:pt>
                <c:pt idx="45510">
                  <c:v>-279.4425</c:v>
                </c:pt>
                <c:pt idx="45511">
                  <c:v>-279.44049999999999</c:v>
                </c:pt>
                <c:pt idx="45512">
                  <c:v>-279.43849999999998</c:v>
                </c:pt>
                <c:pt idx="45513">
                  <c:v>-279.43649999999997</c:v>
                </c:pt>
                <c:pt idx="45514">
                  <c:v>-279.43449999999996</c:v>
                </c:pt>
                <c:pt idx="45515">
                  <c:v>-279.4325</c:v>
                </c:pt>
                <c:pt idx="45516">
                  <c:v>-279.43049999999999</c:v>
                </c:pt>
                <c:pt idx="45517">
                  <c:v>-279.42849999999999</c:v>
                </c:pt>
                <c:pt idx="45518">
                  <c:v>-279.42649999999998</c:v>
                </c:pt>
                <c:pt idx="45519">
                  <c:v>-279.42449999999997</c:v>
                </c:pt>
                <c:pt idx="45520">
                  <c:v>-279.42249999999996</c:v>
                </c:pt>
                <c:pt idx="45521">
                  <c:v>-279.42049999999995</c:v>
                </c:pt>
                <c:pt idx="45522">
                  <c:v>-279.41849999999999</c:v>
                </c:pt>
                <c:pt idx="45523">
                  <c:v>-279.41649999999998</c:v>
                </c:pt>
                <c:pt idx="45524">
                  <c:v>-279.41449999999998</c:v>
                </c:pt>
                <c:pt idx="45525">
                  <c:v>-279.41249999999997</c:v>
                </c:pt>
                <c:pt idx="45526">
                  <c:v>-279.41049999999996</c:v>
                </c:pt>
                <c:pt idx="45527">
                  <c:v>-279.4085</c:v>
                </c:pt>
                <c:pt idx="45528">
                  <c:v>-279.40649999999999</c:v>
                </c:pt>
                <c:pt idx="45529">
                  <c:v>-279.40449999999998</c:v>
                </c:pt>
                <c:pt idx="45530">
                  <c:v>-279.40249999999997</c:v>
                </c:pt>
                <c:pt idx="45531">
                  <c:v>-279.40049999999997</c:v>
                </c:pt>
                <c:pt idx="45532">
                  <c:v>-279.39850000000001</c:v>
                </c:pt>
                <c:pt idx="45533">
                  <c:v>-279.39649999999995</c:v>
                </c:pt>
                <c:pt idx="45534">
                  <c:v>-279.39449999999999</c:v>
                </c:pt>
                <c:pt idx="45535">
                  <c:v>-279.39249999999998</c:v>
                </c:pt>
                <c:pt idx="45536">
                  <c:v>-279.39049999999997</c:v>
                </c:pt>
                <c:pt idx="45537">
                  <c:v>-279.38849999999996</c:v>
                </c:pt>
                <c:pt idx="45538">
                  <c:v>-279.38649999999996</c:v>
                </c:pt>
                <c:pt idx="45539">
                  <c:v>-279.3845</c:v>
                </c:pt>
                <c:pt idx="45540">
                  <c:v>-279.38249999999999</c:v>
                </c:pt>
                <c:pt idx="45541">
                  <c:v>-279.38049999999998</c:v>
                </c:pt>
                <c:pt idx="45542">
                  <c:v>-279.37849999999997</c:v>
                </c:pt>
                <c:pt idx="45543">
                  <c:v>-279.37649999999996</c:v>
                </c:pt>
                <c:pt idx="45544">
                  <c:v>-279.37450000000001</c:v>
                </c:pt>
                <c:pt idx="45545">
                  <c:v>-279.37249999999995</c:v>
                </c:pt>
                <c:pt idx="45546">
                  <c:v>-279.37049999999999</c:v>
                </c:pt>
                <c:pt idx="45547">
                  <c:v>-279.36849999999998</c:v>
                </c:pt>
                <c:pt idx="45548">
                  <c:v>-279.36649999999997</c:v>
                </c:pt>
                <c:pt idx="45549">
                  <c:v>-279.36449999999996</c:v>
                </c:pt>
                <c:pt idx="45550">
                  <c:v>-279.36249999999995</c:v>
                </c:pt>
                <c:pt idx="45551">
                  <c:v>-279.3605</c:v>
                </c:pt>
                <c:pt idx="45552">
                  <c:v>-279.35849999999999</c:v>
                </c:pt>
                <c:pt idx="45553">
                  <c:v>-279.35649999999998</c:v>
                </c:pt>
                <c:pt idx="45554">
                  <c:v>-279.35449999999997</c:v>
                </c:pt>
                <c:pt idx="45555">
                  <c:v>-279.35249999999996</c:v>
                </c:pt>
                <c:pt idx="45556">
                  <c:v>-279.35050000000001</c:v>
                </c:pt>
                <c:pt idx="45557">
                  <c:v>-279.34849999999994</c:v>
                </c:pt>
                <c:pt idx="45558">
                  <c:v>-279.34649999999999</c:v>
                </c:pt>
                <c:pt idx="45559">
                  <c:v>-279.34449999999998</c:v>
                </c:pt>
                <c:pt idx="45560">
                  <c:v>-279.34249999999997</c:v>
                </c:pt>
                <c:pt idx="45561">
                  <c:v>-279.34049999999996</c:v>
                </c:pt>
                <c:pt idx="45562">
                  <c:v>-279.33849999999995</c:v>
                </c:pt>
                <c:pt idx="45563">
                  <c:v>-279.3365</c:v>
                </c:pt>
                <c:pt idx="45564">
                  <c:v>-279.33449999999999</c:v>
                </c:pt>
                <c:pt idx="45565">
                  <c:v>-279.33249999999998</c:v>
                </c:pt>
                <c:pt idx="45566">
                  <c:v>-279.33049999999997</c:v>
                </c:pt>
                <c:pt idx="45567">
                  <c:v>-279.32849999999996</c:v>
                </c:pt>
                <c:pt idx="45568">
                  <c:v>-279.32650000000001</c:v>
                </c:pt>
                <c:pt idx="45569">
                  <c:v>-279.32449999999994</c:v>
                </c:pt>
                <c:pt idx="45570">
                  <c:v>-279.32249999999999</c:v>
                </c:pt>
                <c:pt idx="45571">
                  <c:v>-279.32049999999998</c:v>
                </c:pt>
                <c:pt idx="45572">
                  <c:v>-279.31849999999997</c:v>
                </c:pt>
                <c:pt idx="45573">
                  <c:v>-279.31649999999996</c:v>
                </c:pt>
                <c:pt idx="45574">
                  <c:v>-279.31449999999995</c:v>
                </c:pt>
                <c:pt idx="45575">
                  <c:v>-279.3125</c:v>
                </c:pt>
                <c:pt idx="45576">
                  <c:v>-279.31049999999999</c:v>
                </c:pt>
                <c:pt idx="45577">
                  <c:v>-279.30849999999998</c:v>
                </c:pt>
                <c:pt idx="45578">
                  <c:v>-279.30649999999997</c:v>
                </c:pt>
                <c:pt idx="45579">
                  <c:v>-279.30449999999996</c:v>
                </c:pt>
                <c:pt idx="45580">
                  <c:v>-279.30250000000001</c:v>
                </c:pt>
                <c:pt idx="45581">
                  <c:v>-279.30049999999994</c:v>
                </c:pt>
                <c:pt idx="45582">
                  <c:v>-279.29849999999999</c:v>
                </c:pt>
                <c:pt idx="45583">
                  <c:v>-279.29649999999998</c:v>
                </c:pt>
                <c:pt idx="45584">
                  <c:v>-279.29449999999997</c:v>
                </c:pt>
                <c:pt idx="45585">
                  <c:v>-279.29249999999996</c:v>
                </c:pt>
                <c:pt idx="45586">
                  <c:v>-279.29049999999995</c:v>
                </c:pt>
                <c:pt idx="45587">
                  <c:v>-279.2885</c:v>
                </c:pt>
                <c:pt idx="45588">
                  <c:v>-279.28649999999999</c:v>
                </c:pt>
                <c:pt idx="45589">
                  <c:v>-279.28449999999998</c:v>
                </c:pt>
                <c:pt idx="45590">
                  <c:v>-279.28249999999997</c:v>
                </c:pt>
                <c:pt idx="45591">
                  <c:v>-279.28049999999996</c:v>
                </c:pt>
                <c:pt idx="45592">
                  <c:v>-279.27850000000001</c:v>
                </c:pt>
                <c:pt idx="45593">
                  <c:v>-279.27649999999994</c:v>
                </c:pt>
                <c:pt idx="45594">
                  <c:v>-279.27449999999999</c:v>
                </c:pt>
                <c:pt idx="45595">
                  <c:v>-279.27249999999998</c:v>
                </c:pt>
                <c:pt idx="45596">
                  <c:v>-279.27049999999997</c:v>
                </c:pt>
                <c:pt idx="45597">
                  <c:v>-279.26849999999996</c:v>
                </c:pt>
                <c:pt idx="45598">
                  <c:v>-279.26649999999995</c:v>
                </c:pt>
                <c:pt idx="45599">
                  <c:v>-279.2645</c:v>
                </c:pt>
                <c:pt idx="45600">
                  <c:v>-279.26249999999999</c:v>
                </c:pt>
                <c:pt idx="45601">
                  <c:v>-279.26049999999998</c:v>
                </c:pt>
                <c:pt idx="45602">
                  <c:v>-279.25849999999997</c:v>
                </c:pt>
                <c:pt idx="45603">
                  <c:v>-279.25649999999996</c:v>
                </c:pt>
                <c:pt idx="45604">
                  <c:v>-279.25450000000001</c:v>
                </c:pt>
                <c:pt idx="45605">
                  <c:v>-279.2525</c:v>
                </c:pt>
                <c:pt idx="45606">
                  <c:v>-279.25049999999999</c:v>
                </c:pt>
                <c:pt idx="45607">
                  <c:v>-279.24849999999998</c:v>
                </c:pt>
                <c:pt idx="45608">
                  <c:v>-279.24649999999997</c:v>
                </c:pt>
                <c:pt idx="45609">
                  <c:v>-279.24449999999996</c:v>
                </c:pt>
                <c:pt idx="45610">
                  <c:v>-279.24249999999995</c:v>
                </c:pt>
                <c:pt idx="45611">
                  <c:v>-279.2405</c:v>
                </c:pt>
                <c:pt idx="45612">
                  <c:v>-279.23849999999999</c:v>
                </c:pt>
                <c:pt idx="45613">
                  <c:v>-279.23649999999998</c:v>
                </c:pt>
                <c:pt idx="45614">
                  <c:v>-279.23449999999997</c:v>
                </c:pt>
                <c:pt idx="45615">
                  <c:v>-279.23249999999996</c:v>
                </c:pt>
                <c:pt idx="45616">
                  <c:v>-279.23050000000001</c:v>
                </c:pt>
                <c:pt idx="45617">
                  <c:v>-279.2285</c:v>
                </c:pt>
                <c:pt idx="45618">
                  <c:v>-279.22649999999999</c:v>
                </c:pt>
                <c:pt idx="45619">
                  <c:v>-279.22449999999998</c:v>
                </c:pt>
                <c:pt idx="45620">
                  <c:v>-279.22249999999997</c:v>
                </c:pt>
                <c:pt idx="45621">
                  <c:v>-279.22049999999996</c:v>
                </c:pt>
                <c:pt idx="45622">
                  <c:v>-279.21849999999995</c:v>
                </c:pt>
                <c:pt idx="45623">
                  <c:v>-279.2165</c:v>
                </c:pt>
                <c:pt idx="45624">
                  <c:v>-279.21449999999999</c:v>
                </c:pt>
                <c:pt idx="45625">
                  <c:v>-279.21249999999998</c:v>
                </c:pt>
                <c:pt idx="45626">
                  <c:v>-279.21049999999997</c:v>
                </c:pt>
                <c:pt idx="45627">
                  <c:v>-279.20849999999996</c:v>
                </c:pt>
                <c:pt idx="45628">
                  <c:v>-279.20650000000001</c:v>
                </c:pt>
                <c:pt idx="45629">
                  <c:v>-279.2045</c:v>
                </c:pt>
                <c:pt idx="45630">
                  <c:v>-279.20249999999999</c:v>
                </c:pt>
                <c:pt idx="45631">
                  <c:v>-279.20049999999998</c:v>
                </c:pt>
                <c:pt idx="45632">
                  <c:v>-279.19849999999997</c:v>
                </c:pt>
                <c:pt idx="45633">
                  <c:v>-279.19649999999996</c:v>
                </c:pt>
                <c:pt idx="45634">
                  <c:v>-279.19449999999995</c:v>
                </c:pt>
                <c:pt idx="45635">
                  <c:v>-279.1925</c:v>
                </c:pt>
                <c:pt idx="45636">
                  <c:v>-279.19049999999999</c:v>
                </c:pt>
                <c:pt idx="45637">
                  <c:v>-279.18849999999998</c:v>
                </c:pt>
                <c:pt idx="45638">
                  <c:v>-279.18649999999997</c:v>
                </c:pt>
                <c:pt idx="45639">
                  <c:v>-279.18449999999996</c:v>
                </c:pt>
                <c:pt idx="45640">
                  <c:v>-279.1825</c:v>
                </c:pt>
                <c:pt idx="45641">
                  <c:v>-279.18049999999999</c:v>
                </c:pt>
                <c:pt idx="45642">
                  <c:v>-279.17849999999999</c:v>
                </c:pt>
                <c:pt idx="45643">
                  <c:v>-279.17649999999998</c:v>
                </c:pt>
                <c:pt idx="45644">
                  <c:v>-279.17449999999997</c:v>
                </c:pt>
                <c:pt idx="45645">
                  <c:v>-279.17249999999996</c:v>
                </c:pt>
                <c:pt idx="45646">
                  <c:v>-279.17049999999995</c:v>
                </c:pt>
                <c:pt idx="45647">
                  <c:v>-279.16849999999999</c:v>
                </c:pt>
                <c:pt idx="45648">
                  <c:v>-279.16649999999998</c:v>
                </c:pt>
                <c:pt idx="45649">
                  <c:v>-279.16449999999998</c:v>
                </c:pt>
                <c:pt idx="45650">
                  <c:v>-279.16249999999997</c:v>
                </c:pt>
                <c:pt idx="45651">
                  <c:v>-279.16049999999996</c:v>
                </c:pt>
                <c:pt idx="45652">
                  <c:v>-279.1585</c:v>
                </c:pt>
                <c:pt idx="45653">
                  <c:v>-279.15649999999999</c:v>
                </c:pt>
                <c:pt idx="45654">
                  <c:v>-279.15449999999998</c:v>
                </c:pt>
                <c:pt idx="45655">
                  <c:v>-279.15249999999997</c:v>
                </c:pt>
                <c:pt idx="45656">
                  <c:v>-279.15049999999997</c:v>
                </c:pt>
                <c:pt idx="45657">
                  <c:v>-279.14850000000001</c:v>
                </c:pt>
                <c:pt idx="45658">
                  <c:v>-279.14649999999995</c:v>
                </c:pt>
                <c:pt idx="45659">
                  <c:v>-279.14449999999999</c:v>
                </c:pt>
                <c:pt idx="45660">
                  <c:v>-279.14249999999998</c:v>
                </c:pt>
                <c:pt idx="45661">
                  <c:v>-279.14049999999997</c:v>
                </c:pt>
                <c:pt idx="45662">
                  <c:v>-279.13849999999996</c:v>
                </c:pt>
                <c:pt idx="45663">
                  <c:v>-279.13649999999996</c:v>
                </c:pt>
                <c:pt idx="45664">
                  <c:v>-279.1345</c:v>
                </c:pt>
                <c:pt idx="45665">
                  <c:v>-279.13249999999999</c:v>
                </c:pt>
                <c:pt idx="45666">
                  <c:v>-279.13049999999998</c:v>
                </c:pt>
                <c:pt idx="45667">
                  <c:v>-279.12849999999997</c:v>
                </c:pt>
                <c:pt idx="45668">
                  <c:v>-279.12649999999996</c:v>
                </c:pt>
                <c:pt idx="45669">
                  <c:v>-279.12450000000001</c:v>
                </c:pt>
                <c:pt idx="45670">
                  <c:v>-279.12249999999995</c:v>
                </c:pt>
                <c:pt idx="45671">
                  <c:v>-279.12049999999999</c:v>
                </c:pt>
                <c:pt idx="45672">
                  <c:v>-279.11849999999998</c:v>
                </c:pt>
                <c:pt idx="45673">
                  <c:v>-279.11649999999997</c:v>
                </c:pt>
                <c:pt idx="45674">
                  <c:v>-279.11449999999996</c:v>
                </c:pt>
                <c:pt idx="45675">
                  <c:v>-279.11249999999995</c:v>
                </c:pt>
                <c:pt idx="45676">
                  <c:v>-279.1105</c:v>
                </c:pt>
                <c:pt idx="45677">
                  <c:v>-279.10849999999999</c:v>
                </c:pt>
                <c:pt idx="45678">
                  <c:v>-279.10649999999998</c:v>
                </c:pt>
                <c:pt idx="45679">
                  <c:v>-279.10449999999997</c:v>
                </c:pt>
                <c:pt idx="45680">
                  <c:v>-279.10249999999996</c:v>
                </c:pt>
                <c:pt idx="45681">
                  <c:v>-279.10050000000001</c:v>
                </c:pt>
                <c:pt idx="45682">
                  <c:v>-279.09849999999994</c:v>
                </c:pt>
                <c:pt idx="45683">
                  <c:v>-279.09649999999999</c:v>
                </c:pt>
                <c:pt idx="45684">
                  <c:v>-279.09449999999998</c:v>
                </c:pt>
                <c:pt idx="45685">
                  <c:v>-279.09249999999997</c:v>
                </c:pt>
                <c:pt idx="45686">
                  <c:v>-279.09049999999996</c:v>
                </c:pt>
                <c:pt idx="45687">
                  <c:v>-279.08849999999995</c:v>
                </c:pt>
                <c:pt idx="45688">
                  <c:v>-279.0865</c:v>
                </c:pt>
                <c:pt idx="45689">
                  <c:v>-279.08449999999999</c:v>
                </c:pt>
                <c:pt idx="45690">
                  <c:v>-279.08249999999998</c:v>
                </c:pt>
                <c:pt idx="45691">
                  <c:v>-279.08049999999997</c:v>
                </c:pt>
                <c:pt idx="45692">
                  <c:v>-279.07849999999996</c:v>
                </c:pt>
                <c:pt idx="45693">
                  <c:v>-279.07650000000001</c:v>
                </c:pt>
                <c:pt idx="45694">
                  <c:v>-279.07449999999994</c:v>
                </c:pt>
                <c:pt idx="45695">
                  <c:v>-279.07249999999999</c:v>
                </c:pt>
                <c:pt idx="45696">
                  <c:v>-279.07049999999998</c:v>
                </c:pt>
                <c:pt idx="45697">
                  <c:v>-279.06849999999997</c:v>
                </c:pt>
                <c:pt idx="45698">
                  <c:v>-279.06649999999996</c:v>
                </c:pt>
                <c:pt idx="45699">
                  <c:v>-279.06449999999995</c:v>
                </c:pt>
                <c:pt idx="45700">
                  <c:v>-279.0625</c:v>
                </c:pt>
                <c:pt idx="45701">
                  <c:v>-279.06049999999999</c:v>
                </c:pt>
                <c:pt idx="45702">
                  <c:v>-279.05849999999998</c:v>
                </c:pt>
                <c:pt idx="45703">
                  <c:v>-279.05649999999997</c:v>
                </c:pt>
                <c:pt idx="45704">
                  <c:v>-279.05449999999996</c:v>
                </c:pt>
                <c:pt idx="45705">
                  <c:v>-279.05250000000001</c:v>
                </c:pt>
                <c:pt idx="45706">
                  <c:v>-279.05049999999994</c:v>
                </c:pt>
                <c:pt idx="45707">
                  <c:v>-279.04849999999999</c:v>
                </c:pt>
                <c:pt idx="45708">
                  <c:v>-279.04649999999998</c:v>
                </c:pt>
                <c:pt idx="45709">
                  <c:v>-279.04449999999997</c:v>
                </c:pt>
                <c:pt idx="45710">
                  <c:v>-279.04249999999996</c:v>
                </c:pt>
                <c:pt idx="45711">
                  <c:v>-279.04049999999995</c:v>
                </c:pt>
                <c:pt idx="45712">
                  <c:v>-279.0385</c:v>
                </c:pt>
                <c:pt idx="45713">
                  <c:v>-279.03649999999999</c:v>
                </c:pt>
                <c:pt idx="45714">
                  <c:v>-279.03449999999998</c:v>
                </c:pt>
                <c:pt idx="45715">
                  <c:v>-279.03249999999997</c:v>
                </c:pt>
                <c:pt idx="45716">
                  <c:v>-279.03049999999996</c:v>
                </c:pt>
                <c:pt idx="45717">
                  <c:v>-279.02850000000001</c:v>
                </c:pt>
                <c:pt idx="45718">
                  <c:v>-279.02649999999994</c:v>
                </c:pt>
                <c:pt idx="45719">
                  <c:v>-279.02449999999999</c:v>
                </c:pt>
                <c:pt idx="45720">
                  <c:v>-279.02249999999998</c:v>
                </c:pt>
                <c:pt idx="45721">
                  <c:v>-279.02049999999997</c:v>
                </c:pt>
                <c:pt idx="45722">
                  <c:v>-279.01849999999996</c:v>
                </c:pt>
                <c:pt idx="45723">
                  <c:v>-279.01649999999995</c:v>
                </c:pt>
                <c:pt idx="45724">
                  <c:v>-279.0145</c:v>
                </c:pt>
                <c:pt idx="45725">
                  <c:v>-279.01249999999999</c:v>
                </c:pt>
                <c:pt idx="45726">
                  <c:v>-279.01049999999998</c:v>
                </c:pt>
                <c:pt idx="45727">
                  <c:v>-279.00849999999997</c:v>
                </c:pt>
                <c:pt idx="45728">
                  <c:v>-279.00649999999996</c:v>
                </c:pt>
                <c:pt idx="45729">
                  <c:v>-279.00450000000001</c:v>
                </c:pt>
                <c:pt idx="45730">
                  <c:v>-279.0025</c:v>
                </c:pt>
                <c:pt idx="45731">
                  <c:v>-279.00049999999999</c:v>
                </c:pt>
                <c:pt idx="45732">
                  <c:v>-278.99849999999998</c:v>
                </c:pt>
                <c:pt idx="45733">
                  <c:v>-278.99649999999997</c:v>
                </c:pt>
                <c:pt idx="45734">
                  <c:v>-278.99449999999996</c:v>
                </c:pt>
                <c:pt idx="45735">
                  <c:v>-278.99249999999995</c:v>
                </c:pt>
                <c:pt idx="45736">
                  <c:v>-278.9905</c:v>
                </c:pt>
                <c:pt idx="45737">
                  <c:v>-278.98849999999999</c:v>
                </c:pt>
                <c:pt idx="45738">
                  <c:v>-278.98649999999998</c:v>
                </c:pt>
                <c:pt idx="45739">
                  <c:v>-278.98449999999997</c:v>
                </c:pt>
                <c:pt idx="45740">
                  <c:v>-278.98249999999996</c:v>
                </c:pt>
                <c:pt idx="45741">
                  <c:v>-278.98050000000001</c:v>
                </c:pt>
                <c:pt idx="45742">
                  <c:v>-278.9785</c:v>
                </c:pt>
                <c:pt idx="45743">
                  <c:v>-278.97649999999999</c:v>
                </c:pt>
                <c:pt idx="45744">
                  <c:v>-278.97449999999998</c:v>
                </c:pt>
                <c:pt idx="45745">
                  <c:v>-278.97249999999997</c:v>
                </c:pt>
                <c:pt idx="45746">
                  <c:v>-278.97049999999996</c:v>
                </c:pt>
                <c:pt idx="45747">
                  <c:v>-278.96849999999995</c:v>
                </c:pt>
                <c:pt idx="45748">
                  <c:v>-278.9665</c:v>
                </c:pt>
                <c:pt idx="45749">
                  <c:v>-278.96449999999999</c:v>
                </c:pt>
                <c:pt idx="45750">
                  <c:v>-278.96249999999998</c:v>
                </c:pt>
                <c:pt idx="45751">
                  <c:v>-278.96049999999997</c:v>
                </c:pt>
                <c:pt idx="45752">
                  <c:v>-278.95849999999996</c:v>
                </c:pt>
                <c:pt idx="45753">
                  <c:v>-278.95650000000001</c:v>
                </c:pt>
                <c:pt idx="45754">
                  <c:v>-278.9545</c:v>
                </c:pt>
                <c:pt idx="45755">
                  <c:v>-278.95249999999999</c:v>
                </c:pt>
                <c:pt idx="45756">
                  <c:v>-278.95049999999998</c:v>
                </c:pt>
                <c:pt idx="45757">
                  <c:v>-278.94849999999997</c:v>
                </c:pt>
                <c:pt idx="45758">
                  <c:v>-278.94649999999996</c:v>
                </c:pt>
                <c:pt idx="45759">
                  <c:v>-278.94449999999995</c:v>
                </c:pt>
                <c:pt idx="45760">
                  <c:v>-278.9425</c:v>
                </c:pt>
                <c:pt idx="45761">
                  <c:v>-278.94049999999999</c:v>
                </c:pt>
                <c:pt idx="45762">
                  <c:v>-278.93849999999998</c:v>
                </c:pt>
                <c:pt idx="45763">
                  <c:v>-278.93649999999997</c:v>
                </c:pt>
                <c:pt idx="45764">
                  <c:v>-278.93449999999996</c:v>
                </c:pt>
                <c:pt idx="45765">
                  <c:v>-278.9325</c:v>
                </c:pt>
                <c:pt idx="45766">
                  <c:v>-278.93049999999999</c:v>
                </c:pt>
                <c:pt idx="45767">
                  <c:v>-278.92849999999999</c:v>
                </c:pt>
                <c:pt idx="45768">
                  <c:v>-278.92649999999998</c:v>
                </c:pt>
                <c:pt idx="45769">
                  <c:v>-278.92449999999997</c:v>
                </c:pt>
                <c:pt idx="45770">
                  <c:v>-278.92249999999996</c:v>
                </c:pt>
                <c:pt idx="45771">
                  <c:v>-278.92049999999995</c:v>
                </c:pt>
                <c:pt idx="45772">
                  <c:v>-278.91849999999999</c:v>
                </c:pt>
                <c:pt idx="45773">
                  <c:v>-278.91649999999998</c:v>
                </c:pt>
                <c:pt idx="45774">
                  <c:v>-278.91449999999998</c:v>
                </c:pt>
                <c:pt idx="45775">
                  <c:v>-278.91249999999997</c:v>
                </c:pt>
                <c:pt idx="45776">
                  <c:v>-278.91049999999996</c:v>
                </c:pt>
                <c:pt idx="45777">
                  <c:v>-278.9085</c:v>
                </c:pt>
                <c:pt idx="45778">
                  <c:v>-278.90649999999999</c:v>
                </c:pt>
                <c:pt idx="45779">
                  <c:v>-278.90449999999998</c:v>
                </c:pt>
                <c:pt idx="45780">
                  <c:v>-278.90249999999997</c:v>
                </c:pt>
                <c:pt idx="45781">
                  <c:v>-278.90049999999997</c:v>
                </c:pt>
                <c:pt idx="45782">
                  <c:v>-278.89850000000001</c:v>
                </c:pt>
                <c:pt idx="45783">
                  <c:v>-278.89649999999995</c:v>
                </c:pt>
                <c:pt idx="45784">
                  <c:v>-278.89449999999999</c:v>
                </c:pt>
                <c:pt idx="45785">
                  <c:v>-278.89249999999998</c:v>
                </c:pt>
                <c:pt idx="45786">
                  <c:v>-278.89049999999997</c:v>
                </c:pt>
                <c:pt idx="45787">
                  <c:v>-278.88849999999996</c:v>
                </c:pt>
                <c:pt idx="45788">
                  <c:v>-278.88649999999996</c:v>
                </c:pt>
                <c:pt idx="45789">
                  <c:v>-278.8845</c:v>
                </c:pt>
                <c:pt idx="45790">
                  <c:v>-278.88249999999999</c:v>
                </c:pt>
                <c:pt idx="45791">
                  <c:v>-278.88049999999998</c:v>
                </c:pt>
                <c:pt idx="45792">
                  <c:v>-278.87849999999997</c:v>
                </c:pt>
                <c:pt idx="45793">
                  <c:v>-278.87649999999996</c:v>
                </c:pt>
                <c:pt idx="45794">
                  <c:v>-278.87450000000001</c:v>
                </c:pt>
                <c:pt idx="45795">
                  <c:v>-278.87249999999995</c:v>
                </c:pt>
                <c:pt idx="45796">
                  <c:v>-278.87049999999999</c:v>
                </c:pt>
                <c:pt idx="45797">
                  <c:v>-278.86849999999998</c:v>
                </c:pt>
                <c:pt idx="45798">
                  <c:v>-278.86649999999997</c:v>
                </c:pt>
                <c:pt idx="45799">
                  <c:v>-278.86449999999996</c:v>
                </c:pt>
                <c:pt idx="45800">
                  <c:v>-278.86249999999995</c:v>
                </c:pt>
                <c:pt idx="45801">
                  <c:v>-278.8605</c:v>
                </c:pt>
                <c:pt idx="45802">
                  <c:v>-278.85849999999999</c:v>
                </c:pt>
                <c:pt idx="45803">
                  <c:v>-278.85649999999998</c:v>
                </c:pt>
                <c:pt idx="45804">
                  <c:v>-278.85449999999997</c:v>
                </c:pt>
                <c:pt idx="45805">
                  <c:v>-278.85249999999996</c:v>
                </c:pt>
                <c:pt idx="45806">
                  <c:v>-278.85050000000001</c:v>
                </c:pt>
                <c:pt idx="45807">
                  <c:v>-278.84849999999994</c:v>
                </c:pt>
                <c:pt idx="45808">
                  <c:v>-278.84649999999999</c:v>
                </c:pt>
                <c:pt idx="45809">
                  <c:v>-278.84449999999998</c:v>
                </c:pt>
                <c:pt idx="45810">
                  <c:v>-278.84249999999997</c:v>
                </c:pt>
                <c:pt idx="45811">
                  <c:v>-278.84049999999996</c:v>
                </c:pt>
                <c:pt idx="45812">
                  <c:v>-278.83849999999995</c:v>
                </c:pt>
                <c:pt idx="45813">
                  <c:v>-278.8365</c:v>
                </c:pt>
                <c:pt idx="45814">
                  <c:v>-278.83449999999999</c:v>
                </c:pt>
                <c:pt idx="45815">
                  <c:v>-278.83249999999998</c:v>
                </c:pt>
                <c:pt idx="45816">
                  <c:v>-278.83049999999997</c:v>
                </c:pt>
                <c:pt idx="45817">
                  <c:v>-278.82849999999996</c:v>
                </c:pt>
                <c:pt idx="45818">
                  <c:v>-278.82650000000001</c:v>
                </c:pt>
                <c:pt idx="45819">
                  <c:v>-278.82449999999994</c:v>
                </c:pt>
                <c:pt idx="45820">
                  <c:v>-278.82249999999999</c:v>
                </c:pt>
                <c:pt idx="45821">
                  <c:v>-278.82049999999998</c:v>
                </c:pt>
                <c:pt idx="45822">
                  <c:v>-278.81849999999997</c:v>
                </c:pt>
                <c:pt idx="45823">
                  <c:v>-278.81649999999996</c:v>
                </c:pt>
                <c:pt idx="45824">
                  <c:v>-278.81449999999995</c:v>
                </c:pt>
                <c:pt idx="45825">
                  <c:v>-278.8125</c:v>
                </c:pt>
                <c:pt idx="45826">
                  <c:v>-278.81049999999999</c:v>
                </c:pt>
                <c:pt idx="45827">
                  <c:v>-278.80849999999998</c:v>
                </c:pt>
                <c:pt idx="45828">
                  <c:v>-278.80649999999997</c:v>
                </c:pt>
                <c:pt idx="45829">
                  <c:v>-278.80449999999996</c:v>
                </c:pt>
                <c:pt idx="45830">
                  <c:v>-278.80250000000001</c:v>
                </c:pt>
                <c:pt idx="45831">
                  <c:v>-278.80049999999994</c:v>
                </c:pt>
                <c:pt idx="45832">
                  <c:v>-278.79849999999999</c:v>
                </c:pt>
                <c:pt idx="45833">
                  <c:v>-278.79649999999998</c:v>
                </c:pt>
                <c:pt idx="45834">
                  <c:v>-278.79449999999997</c:v>
                </c:pt>
                <c:pt idx="45835">
                  <c:v>-278.79249999999996</c:v>
                </c:pt>
                <c:pt idx="45836">
                  <c:v>-278.79049999999995</c:v>
                </c:pt>
                <c:pt idx="45837">
                  <c:v>-278.7885</c:v>
                </c:pt>
                <c:pt idx="45838">
                  <c:v>-278.78649999999999</c:v>
                </c:pt>
                <c:pt idx="45839">
                  <c:v>-278.78449999999998</c:v>
                </c:pt>
                <c:pt idx="45840">
                  <c:v>-278.78249999999997</c:v>
                </c:pt>
                <c:pt idx="45841">
                  <c:v>-278.78049999999996</c:v>
                </c:pt>
                <c:pt idx="45842">
                  <c:v>-278.77850000000001</c:v>
                </c:pt>
                <c:pt idx="45843">
                  <c:v>-278.77649999999994</c:v>
                </c:pt>
                <c:pt idx="45844">
                  <c:v>-278.77449999999999</c:v>
                </c:pt>
                <c:pt idx="45845">
                  <c:v>-278.77249999999998</c:v>
                </c:pt>
                <c:pt idx="45846">
                  <c:v>-278.77049999999997</c:v>
                </c:pt>
                <c:pt idx="45847">
                  <c:v>-278.76849999999996</c:v>
                </c:pt>
                <c:pt idx="45848">
                  <c:v>-278.76649999999995</c:v>
                </c:pt>
                <c:pt idx="45849">
                  <c:v>-278.7645</c:v>
                </c:pt>
                <c:pt idx="45850">
                  <c:v>-278.76249999999999</c:v>
                </c:pt>
                <c:pt idx="45851">
                  <c:v>-278.76049999999998</c:v>
                </c:pt>
                <c:pt idx="45852">
                  <c:v>-278.75849999999997</c:v>
                </c:pt>
                <c:pt idx="45853">
                  <c:v>-278.75649999999996</c:v>
                </c:pt>
                <c:pt idx="45854">
                  <c:v>-278.75450000000001</c:v>
                </c:pt>
                <c:pt idx="45855">
                  <c:v>-278.7525</c:v>
                </c:pt>
                <c:pt idx="45856">
                  <c:v>-278.75049999999999</c:v>
                </c:pt>
                <c:pt idx="45857">
                  <c:v>-278.74849999999998</c:v>
                </c:pt>
                <c:pt idx="45858">
                  <c:v>-278.74649999999997</c:v>
                </c:pt>
                <c:pt idx="45859">
                  <c:v>-278.74449999999996</c:v>
                </c:pt>
                <c:pt idx="45860">
                  <c:v>-278.74249999999995</c:v>
                </c:pt>
                <c:pt idx="45861">
                  <c:v>-278.7405</c:v>
                </c:pt>
                <c:pt idx="45862">
                  <c:v>-278.73849999999999</c:v>
                </c:pt>
                <c:pt idx="45863">
                  <c:v>-278.73649999999998</c:v>
                </c:pt>
                <c:pt idx="45864">
                  <c:v>-278.73449999999997</c:v>
                </c:pt>
                <c:pt idx="45865">
                  <c:v>-278.73249999999996</c:v>
                </c:pt>
                <c:pt idx="45866">
                  <c:v>-278.73050000000001</c:v>
                </c:pt>
                <c:pt idx="45867">
                  <c:v>-278.7285</c:v>
                </c:pt>
                <c:pt idx="45868">
                  <c:v>-278.72649999999999</c:v>
                </c:pt>
                <c:pt idx="45869">
                  <c:v>-278.72449999999998</c:v>
                </c:pt>
                <c:pt idx="45870">
                  <c:v>-278.72249999999997</c:v>
                </c:pt>
                <c:pt idx="45871">
                  <c:v>-278.72049999999996</c:v>
                </c:pt>
                <c:pt idx="45872">
                  <c:v>-278.71849999999995</c:v>
                </c:pt>
                <c:pt idx="45873">
                  <c:v>-278.7165</c:v>
                </c:pt>
                <c:pt idx="45874">
                  <c:v>-278.71449999999999</c:v>
                </c:pt>
                <c:pt idx="45875">
                  <c:v>-278.71249999999998</c:v>
                </c:pt>
                <c:pt idx="45876">
                  <c:v>-278.71049999999997</c:v>
                </c:pt>
                <c:pt idx="45877">
                  <c:v>-278.70849999999996</c:v>
                </c:pt>
                <c:pt idx="45878">
                  <c:v>-278.70650000000001</c:v>
                </c:pt>
                <c:pt idx="45879">
                  <c:v>-278.7045</c:v>
                </c:pt>
                <c:pt idx="45880">
                  <c:v>-278.70249999999999</c:v>
                </c:pt>
                <c:pt idx="45881">
                  <c:v>-278.70049999999998</c:v>
                </c:pt>
                <c:pt idx="45882">
                  <c:v>-278.69849999999997</c:v>
                </c:pt>
                <c:pt idx="45883">
                  <c:v>-278.69649999999996</c:v>
                </c:pt>
                <c:pt idx="45884">
                  <c:v>-278.69449999999995</c:v>
                </c:pt>
                <c:pt idx="45885">
                  <c:v>-278.6925</c:v>
                </c:pt>
                <c:pt idx="45886">
                  <c:v>-278.69049999999999</c:v>
                </c:pt>
                <c:pt idx="45887">
                  <c:v>-278.68849999999998</c:v>
                </c:pt>
                <c:pt idx="45888">
                  <c:v>-278.68649999999997</c:v>
                </c:pt>
                <c:pt idx="45889">
                  <c:v>-278.68449999999996</c:v>
                </c:pt>
                <c:pt idx="45890">
                  <c:v>-278.6825</c:v>
                </c:pt>
                <c:pt idx="45891">
                  <c:v>-278.68049999999999</c:v>
                </c:pt>
                <c:pt idx="45892">
                  <c:v>-278.67849999999999</c:v>
                </c:pt>
                <c:pt idx="45893">
                  <c:v>-278.67649999999998</c:v>
                </c:pt>
                <c:pt idx="45894">
                  <c:v>-278.67449999999997</c:v>
                </c:pt>
                <c:pt idx="45895">
                  <c:v>-278.67249999999996</c:v>
                </c:pt>
                <c:pt idx="45896">
                  <c:v>-278.67049999999995</c:v>
                </c:pt>
                <c:pt idx="45897">
                  <c:v>-278.66849999999999</c:v>
                </c:pt>
                <c:pt idx="45898">
                  <c:v>-278.66649999999998</c:v>
                </c:pt>
                <c:pt idx="45899">
                  <c:v>-278.66449999999998</c:v>
                </c:pt>
                <c:pt idx="45900">
                  <c:v>-278.66249999999997</c:v>
                </c:pt>
                <c:pt idx="45901">
                  <c:v>-278.66049999999996</c:v>
                </c:pt>
                <c:pt idx="45902">
                  <c:v>-278.6585</c:v>
                </c:pt>
                <c:pt idx="45903">
                  <c:v>-278.65649999999999</c:v>
                </c:pt>
                <c:pt idx="45904">
                  <c:v>-278.65449999999998</c:v>
                </c:pt>
                <c:pt idx="45905">
                  <c:v>-278.65249999999997</c:v>
                </c:pt>
                <c:pt idx="45906">
                  <c:v>-278.65049999999997</c:v>
                </c:pt>
                <c:pt idx="45907">
                  <c:v>-278.64850000000001</c:v>
                </c:pt>
                <c:pt idx="45908">
                  <c:v>-278.64649999999995</c:v>
                </c:pt>
                <c:pt idx="45909">
                  <c:v>-278.64449999999999</c:v>
                </c:pt>
                <c:pt idx="45910">
                  <c:v>-278.64249999999998</c:v>
                </c:pt>
                <c:pt idx="45911">
                  <c:v>-278.64049999999997</c:v>
                </c:pt>
                <c:pt idx="45912">
                  <c:v>-278.63849999999996</c:v>
                </c:pt>
                <c:pt idx="45913">
                  <c:v>-278.63649999999996</c:v>
                </c:pt>
                <c:pt idx="45914">
                  <c:v>-278.6345</c:v>
                </c:pt>
                <c:pt idx="45915">
                  <c:v>-278.63249999999999</c:v>
                </c:pt>
                <c:pt idx="45916">
                  <c:v>-278.63049999999998</c:v>
                </c:pt>
                <c:pt idx="45917">
                  <c:v>-278.62849999999997</c:v>
                </c:pt>
                <c:pt idx="45918">
                  <c:v>-278.62649999999996</c:v>
                </c:pt>
                <c:pt idx="45919">
                  <c:v>-278.62450000000001</c:v>
                </c:pt>
                <c:pt idx="45920">
                  <c:v>-278.62249999999995</c:v>
                </c:pt>
                <c:pt idx="45921">
                  <c:v>-278.62049999999999</c:v>
                </c:pt>
                <c:pt idx="45922">
                  <c:v>-278.61849999999998</c:v>
                </c:pt>
                <c:pt idx="45923">
                  <c:v>-278.61649999999997</c:v>
                </c:pt>
                <c:pt idx="45924">
                  <c:v>-278.61449999999996</c:v>
                </c:pt>
                <c:pt idx="45925">
                  <c:v>-278.61249999999995</c:v>
                </c:pt>
                <c:pt idx="45926">
                  <c:v>-278.6105</c:v>
                </c:pt>
                <c:pt idx="45927">
                  <c:v>-278.60849999999999</c:v>
                </c:pt>
                <c:pt idx="45928">
                  <c:v>-278.60649999999998</c:v>
                </c:pt>
                <c:pt idx="45929">
                  <c:v>-278.60449999999997</c:v>
                </c:pt>
                <c:pt idx="45930">
                  <c:v>-278.60249999999996</c:v>
                </c:pt>
                <c:pt idx="45931">
                  <c:v>-278.60050000000001</c:v>
                </c:pt>
                <c:pt idx="45932">
                  <c:v>-278.59849999999994</c:v>
                </c:pt>
                <c:pt idx="45933">
                  <c:v>-278.59649999999999</c:v>
                </c:pt>
                <c:pt idx="45934">
                  <c:v>-278.59449999999998</c:v>
                </c:pt>
                <c:pt idx="45935">
                  <c:v>-278.59249999999997</c:v>
                </c:pt>
                <c:pt idx="45936">
                  <c:v>-278.59049999999996</c:v>
                </c:pt>
                <c:pt idx="45937">
                  <c:v>-278.58849999999995</c:v>
                </c:pt>
                <c:pt idx="45938">
                  <c:v>-278.5865</c:v>
                </c:pt>
                <c:pt idx="45939">
                  <c:v>-278.58449999999999</c:v>
                </c:pt>
                <c:pt idx="45940">
                  <c:v>-278.58249999999998</c:v>
                </c:pt>
                <c:pt idx="45941">
                  <c:v>-278.58049999999997</c:v>
                </c:pt>
                <c:pt idx="45942">
                  <c:v>-278.57849999999996</c:v>
                </c:pt>
                <c:pt idx="45943">
                  <c:v>-278.57650000000001</c:v>
                </c:pt>
                <c:pt idx="45944">
                  <c:v>-278.57449999999994</c:v>
                </c:pt>
                <c:pt idx="45945">
                  <c:v>-278.57249999999999</c:v>
                </c:pt>
                <c:pt idx="45946">
                  <c:v>-278.57049999999998</c:v>
                </c:pt>
                <c:pt idx="45947">
                  <c:v>-278.56849999999997</c:v>
                </c:pt>
                <c:pt idx="45948">
                  <c:v>-278.56649999999996</c:v>
                </c:pt>
                <c:pt idx="45949">
                  <c:v>-278.56449999999995</c:v>
                </c:pt>
                <c:pt idx="45950">
                  <c:v>-278.5625</c:v>
                </c:pt>
                <c:pt idx="45951">
                  <c:v>-278.56049999999999</c:v>
                </c:pt>
                <c:pt idx="45952">
                  <c:v>-278.55849999999998</c:v>
                </c:pt>
                <c:pt idx="45953">
                  <c:v>-278.55649999999997</c:v>
                </c:pt>
                <c:pt idx="45954">
                  <c:v>-278.55449999999996</c:v>
                </c:pt>
                <c:pt idx="45955">
                  <c:v>-278.55250000000001</c:v>
                </c:pt>
                <c:pt idx="45956">
                  <c:v>-278.55049999999994</c:v>
                </c:pt>
                <c:pt idx="45957">
                  <c:v>-278.54849999999999</c:v>
                </c:pt>
                <c:pt idx="45958">
                  <c:v>-278.54649999999998</c:v>
                </c:pt>
                <c:pt idx="45959">
                  <c:v>-278.54449999999997</c:v>
                </c:pt>
                <c:pt idx="45960">
                  <c:v>-278.54249999999996</c:v>
                </c:pt>
                <c:pt idx="45961">
                  <c:v>-278.54049999999995</c:v>
                </c:pt>
                <c:pt idx="45962">
                  <c:v>-278.5385</c:v>
                </c:pt>
                <c:pt idx="45963">
                  <c:v>-278.53649999999999</c:v>
                </c:pt>
                <c:pt idx="45964">
                  <c:v>-278.53449999999998</c:v>
                </c:pt>
                <c:pt idx="45965">
                  <c:v>-278.53249999999997</c:v>
                </c:pt>
                <c:pt idx="45966">
                  <c:v>-278.53049999999996</c:v>
                </c:pt>
                <c:pt idx="45967">
                  <c:v>-278.52850000000001</c:v>
                </c:pt>
                <c:pt idx="45968">
                  <c:v>-278.52649999999994</c:v>
                </c:pt>
                <c:pt idx="45969">
                  <c:v>-278.52449999999999</c:v>
                </c:pt>
                <c:pt idx="45970">
                  <c:v>-278.52249999999998</c:v>
                </c:pt>
                <c:pt idx="45971">
                  <c:v>-278.52049999999997</c:v>
                </c:pt>
                <c:pt idx="45972">
                  <c:v>-278.51849999999996</c:v>
                </c:pt>
                <c:pt idx="45973">
                  <c:v>-278.51649999999995</c:v>
                </c:pt>
                <c:pt idx="45974">
                  <c:v>-278.5145</c:v>
                </c:pt>
                <c:pt idx="45975">
                  <c:v>-278.51249999999999</c:v>
                </c:pt>
                <c:pt idx="45976">
                  <c:v>-278.51049999999998</c:v>
                </c:pt>
                <c:pt idx="45977">
                  <c:v>-278.50849999999997</c:v>
                </c:pt>
                <c:pt idx="45978">
                  <c:v>-278.50649999999996</c:v>
                </c:pt>
                <c:pt idx="45979">
                  <c:v>-278.50450000000001</c:v>
                </c:pt>
                <c:pt idx="45980">
                  <c:v>-278.5025</c:v>
                </c:pt>
                <c:pt idx="45981">
                  <c:v>-278.50049999999999</c:v>
                </c:pt>
                <c:pt idx="45982">
                  <c:v>-278.49849999999998</c:v>
                </c:pt>
                <c:pt idx="45983">
                  <c:v>-278.49649999999997</c:v>
                </c:pt>
                <c:pt idx="45984">
                  <c:v>-278.49449999999996</c:v>
                </c:pt>
                <c:pt idx="45985">
                  <c:v>-278.49249999999995</c:v>
                </c:pt>
                <c:pt idx="45986">
                  <c:v>-278.4905</c:v>
                </c:pt>
                <c:pt idx="45987">
                  <c:v>-278.48849999999999</c:v>
                </c:pt>
                <c:pt idx="45988">
                  <c:v>-278.48649999999998</c:v>
                </c:pt>
                <c:pt idx="45989">
                  <c:v>-278.48449999999997</c:v>
                </c:pt>
                <c:pt idx="45990">
                  <c:v>-278.48249999999996</c:v>
                </c:pt>
                <c:pt idx="45991">
                  <c:v>-278.48050000000001</c:v>
                </c:pt>
                <c:pt idx="45992">
                  <c:v>-278.4785</c:v>
                </c:pt>
                <c:pt idx="45993">
                  <c:v>-278.47649999999999</c:v>
                </c:pt>
                <c:pt idx="45994">
                  <c:v>-278.47449999999998</c:v>
                </c:pt>
                <c:pt idx="45995">
                  <c:v>-278.47249999999997</c:v>
                </c:pt>
                <c:pt idx="45996">
                  <c:v>-278.47049999999996</c:v>
                </c:pt>
                <c:pt idx="45997">
                  <c:v>-278.46849999999995</c:v>
                </c:pt>
                <c:pt idx="45998">
                  <c:v>-278.4665</c:v>
                </c:pt>
                <c:pt idx="45999">
                  <c:v>-278.46449999999999</c:v>
                </c:pt>
                <c:pt idx="46000">
                  <c:v>-278.46249999999998</c:v>
                </c:pt>
                <c:pt idx="46001">
                  <c:v>-278.46049999999997</c:v>
                </c:pt>
                <c:pt idx="46002">
                  <c:v>-278.45849999999996</c:v>
                </c:pt>
                <c:pt idx="46003">
                  <c:v>-278.45650000000001</c:v>
                </c:pt>
                <c:pt idx="46004">
                  <c:v>-278.4545</c:v>
                </c:pt>
                <c:pt idx="46005">
                  <c:v>-278.45249999999999</c:v>
                </c:pt>
                <c:pt idx="46006">
                  <c:v>-278.45049999999998</c:v>
                </c:pt>
                <c:pt idx="46007">
                  <c:v>-278.44849999999997</c:v>
                </c:pt>
                <c:pt idx="46008">
                  <c:v>-278.44649999999996</c:v>
                </c:pt>
                <c:pt idx="46009">
                  <c:v>-278.44449999999995</c:v>
                </c:pt>
                <c:pt idx="46010">
                  <c:v>-278.4425</c:v>
                </c:pt>
                <c:pt idx="46011">
                  <c:v>-278.44049999999999</c:v>
                </c:pt>
                <c:pt idx="46012">
                  <c:v>-278.43849999999998</c:v>
                </c:pt>
                <c:pt idx="46013">
                  <c:v>-278.43649999999997</c:v>
                </c:pt>
                <c:pt idx="46014">
                  <c:v>-278.43449999999996</c:v>
                </c:pt>
                <c:pt idx="46015">
                  <c:v>-278.4325</c:v>
                </c:pt>
                <c:pt idx="46016">
                  <c:v>-278.43049999999999</c:v>
                </c:pt>
                <c:pt idx="46017">
                  <c:v>-278.42849999999999</c:v>
                </c:pt>
                <c:pt idx="46018">
                  <c:v>-278.42649999999998</c:v>
                </c:pt>
                <c:pt idx="46019">
                  <c:v>-278.42449999999997</c:v>
                </c:pt>
                <c:pt idx="46020">
                  <c:v>-278.42249999999996</c:v>
                </c:pt>
                <c:pt idx="46021">
                  <c:v>-278.42049999999995</c:v>
                </c:pt>
                <c:pt idx="46022">
                  <c:v>-278.41849999999999</c:v>
                </c:pt>
                <c:pt idx="46023">
                  <c:v>-278.41649999999998</c:v>
                </c:pt>
                <c:pt idx="46024">
                  <c:v>-278.41449999999998</c:v>
                </c:pt>
                <c:pt idx="46025">
                  <c:v>-278.41249999999997</c:v>
                </c:pt>
                <c:pt idx="46026">
                  <c:v>-278.41049999999996</c:v>
                </c:pt>
                <c:pt idx="46027">
                  <c:v>-278.4085</c:v>
                </c:pt>
                <c:pt idx="46028">
                  <c:v>-278.40649999999999</c:v>
                </c:pt>
                <c:pt idx="46029">
                  <c:v>-278.40449999999998</c:v>
                </c:pt>
                <c:pt idx="46030">
                  <c:v>-278.40249999999997</c:v>
                </c:pt>
                <c:pt idx="46031">
                  <c:v>-278.40049999999997</c:v>
                </c:pt>
                <c:pt idx="46032">
                  <c:v>-278.39850000000001</c:v>
                </c:pt>
                <c:pt idx="46033">
                  <c:v>-278.39649999999995</c:v>
                </c:pt>
                <c:pt idx="46034">
                  <c:v>-278.39449999999999</c:v>
                </c:pt>
                <c:pt idx="46035">
                  <c:v>-278.39249999999998</c:v>
                </c:pt>
                <c:pt idx="46036">
                  <c:v>-278.39049999999997</c:v>
                </c:pt>
                <c:pt idx="46037">
                  <c:v>-278.38849999999996</c:v>
                </c:pt>
                <c:pt idx="46038">
                  <c:v>-278.38649999999996</c:v>
                </c:pt>
                <c:pt idx="46039">
                  <c:v>-278.3845</c:v>
                </c:pt>
                <c:pt idx="46040">
                  <c:v>-278.38249999999999</c:v>
                </c:pt>
                <c:pt idx="46041">
                  <c:v>-278.38049999999998</c:v>
                </c:pt>
                <c:pt idx="46042">
                  <c:v>-278.37849999999997</c:v>
                </c:pt>
                <c:pt idx="46043">
                  <c:v>-278.37649999999996</c:v>
                </c:pt>
                <c:pt idx="46044">
                  <c:v>-278.37450000000001</c:v>
                </c:pt>
                <c:pt idx="46045">
                  <c:v>-278.37249999999995</c:v>
                </c:pt>
                <c:pt idx="46046">
                  <c:v>-278.37049999999999</c:v>
                </c:pt>
                <c:pt idx="46047">
                  <c:v>-278.36849999999998</c:v>
                </c:pt>
                <c:pt idx="46048">
                  <c:v>-278.36649999999997</c:v>
                </c:pt>
                <c:pt idx="46049">
                  <c:v>-278.36449999999996</c:v>
                </c:pt>
                <c:pt idx="46050">
                  <c:v>-278.36249999999995</c:v>
                </c:pt>
                <c:pt idx="46051">
                  <c:v>-278.3605</c:v>
                </c:pt>
                <c:pt idx="46052">
                  <c:v>-278.35849999999999</c:v>
                </c:pt>
                <c:pt idx="46053">
                  <c:v>-278.35649999999998</c:v>
                </c:pt>
                <c:pt idx="46054">
                  <c:v>-278.35449999999997</c:v>
                </c:pt>
                <c:pt idx="46055">
                  <c:v>-278.35249999999996</c:v>
                </c:pt>
                <c:pt idx="46056">
                  <c:v>-278.35050000000001</c:v>
                </c:pt>
                <c:pt idx="46057">
                  <c:v>-278.34849999999994</c:v>
                </c:pt>
                <c:pt idx="46058">
                  <c:v>-278.34649999999999</c:v>
                </c:pt>
                <c:pt idx="46059">
                  <c:v>-278.34449999999998</c:v>
                </c:pt>
                <c:pt idx="46060">
                  <c:v>-278.34249999999997</c:v>
                </c:pt>
                <c:pt idx="46061">
                  <c:v>-278.34049999999996</c:v>
                </c:pt>
                <c:pt idx="46062">
                  <c:v>-278.33849999999995</c:v>
                </c:pt>
                <c:pt idx="46063">
                  <c:v>-278.3365</c:v>
                </c:pt>
                <c:pt idx="46064">
                  <c:v>-278.33449999999999</c:v>
                </c:pt>
                <c:pt idx="46065">
                  <c:v>-278.33249999999998</c:v>
                </c:pt>
                <c:pt idx="46066">
                  <c:v>-278.33049999999997</c:v>
                </c:pt>
                <c:pt idx="46067">
                  <c:v>-278.32849999999996</c:v>
                </c:pt>
                <c:pt idx="46068">
                  <c:v>-278.32650000000001</c:v>
                </c:pt>
                <c:pt idx="46069">
                  <c:v>-278.32449999999994</c:v>
                </c:pt>
                <c:pt idx="46070">
                  <c:v>-278.32249999999999</c:v>
                </c:pt>
                <c:pt idx="46071">
                  <c:v>-278.32049999999998</c:v>
                </c:pt>
                <c:pt idx="46072">
                  <c:v>-278.31849999999997</c:v>
                </c:pt>
                <c:pt idx="46073">
                  <c:v>-278.31649999999996</c:v>
                </c:pt>
                <c:pt idx="46074">
                  <c:v>-278.31449999999995</c:v>
                </c:pt>
                <c:pt idx="46075">
                  <c:v>-278.3125</c:v>
                </c:pt>
                <c:pt idx="46076">
                  <c:v>-278.31049999999999</c:v>
                </c:pt>
                <c:pt idx="46077">
                  <c:v>-278.30849999999998</c:v>
                </c:pt>
                <c:pt idx="46078">
                  <c:v>-278.30649999999997</c:v>
                </c:pt>
                <c:pt idx="46079">
                  <c:v>-278.30449999999996</c:v>
                </c:pt>
                <c:pt idx="46080">
                  <c:v>-278.30250000000001</c:v>
                </c:pt>
                <c:pt idx="46081">
                  <c:v>-278.30049999999994</c:v>
                </c:pt>
                <c:pt idx="46082">
                  <c:v>-278.29849999999999</c:v>
                </c:pt>
                <c:pt idx="46083">
                  <c:v>-278.29649999999998</c:v>
                </c:pt>
                <c:pt idx="46084">
                  <c:v>-278.29449999999997</c:v>
                </c:pt>
                <c:pt idx="46085">
                  <c:v>-278.29249999999996</c:v>
                </c:pt>
                <c:pt idx="46086">
                  <c:v>-278.29049999999995</c:v>
                </c:pt>
                <c:pt idx="46087">
                  <c:v>-278.2885</c:v>
                </c:pt>
                <c:pt idx="46088">
                  <c:v>-278.28649999999999</c:v>
                </c:pt>
                <c:pt idx="46089">
                  <c:v>-278.28449999999998</c:v>
                </c:pt>
                <c:pt idx="46090">
                  <c:v>-278.28249999999997</c:v>
                </c:pt>
                <c:pt idx="46091">
                  <c:v>-278.28049999999996</c:v>
                </c:pt>
                <c:pt idx="46092">
                  <c:v>-278.27850000000001</c:v>
                </c:pt>
                <c:pt idx="46093">
                  <c:v>-278.27649999999994</c:v>
                </c:pt>
                <c:pt idx="46094">
                  <c:v>-278.27449999999999</c:v>
                </c:pt>
                <c:pt idx="46095">
                  <c:v>-278.27249999999998</c:v>
                </c:pt>
                <c:pt idx="46096">
                  <c:v>-278.27049999999997</c:v>
                </c:pt>
                <c:pt idx="46097">
                  <c:v>-278.26849999999996</c:v>
                </c:pt>
                <c:pt idx="46098">
                  <c:v>-278.26649999999995</c:v>
                </c:pt>
                <c:pt idx="46099">
                  <c:v>-278.2645</c:v>
                </c:pt>
                <c:pt idx="46100">
                  <c:v>-278.26249999999999</c:v>
                </c:pt>
                <c:pt idx="46101">
                  <c:v>-278.26049999999998</c:v>
                </c:pt>
                <c:pt idx="46102">
                  <c:v>-278.25849999999997</c:v>
                </c:pt>
                <c:pt idx="46103">
                  <c:v>-278.25649999999996</c:v>
                </c:pt>
                <c:pt idx="46104">
                  <c:v>-278.25450000000001</c:v>
                </c:pt>
                <c:pt idx="46105">
                  <c:v>-278.2525</c:v>
                </c:pt>
                <c:pt idx="46106">
                  <c:v>-278.25049999999999</c:v>
                </c:pt>
                <c:pt idx="46107">
                  <c:v>-278.24849999999998</c:v>
                </c:pt>
                <c:pt idx="46108">
                  <c:v>-278.24649999999997</c:v>
                </c:pt>
                <c:pt idx="46109">
                  <c:v>-278.24449999999996</c:v>
                </c:pt>
                <c:pt idx="46110">
                  <c:v>-278.24249999999995</c:v>
                </c:pt>
                <c:pt idx="46111">
                  <c:v>-278.2405</c:v>
                </c:pt>
                <c:pt idx="46112">
                  <c:v>-278.23849999999999</c:v>
                </c:pt>
                <c:pt idx="46113">
                  <c:v>-278.23649999999998</c:v>
                </c:pt>
                <c:pt idx="46114">
                  <c:v>-278.23449999999997</c:v>
                </c:pt>
                <c:pt idx="46115">
                  <c:v>-278.23249999999996</c:v>
                </c:pt>
                <c:pt idx="46116">
                  <c:v>-278.23050000000001</c:v>
                </c:pt>
                <c:pt idx="46117">
                  <c:v>-278.2285</c:v>
                </c:pt>
                <c:pt idx="46118">
                  <c:v>-278.22649999999999</c:v>
                </c:pt>
                <c:pt idx="46119">
                  <c:v>-278.22449999999998</c:v>
                </c:pt>
                <c:pt idx="46120">
                  <c:v>-278.22249999999997</c:v>
                </c:pt>
                <c:pt idx="46121">
                  <c:v>-278.22049999999996</c:v>
                </c:pt>
                <c:pt idx="46122">
                  <c:v>-278.21849999999995</c:v>
                </c:pt>
                <c:pt idx="46123">
                  <c:v>-278.2165</c:v>
                </c:pt>
                <c:pt idx="46124">
                  <c:v>-278.21449999999999</c:v>
                </c:pt>
                <c:pt idx="46125">
                  <c:v>-278.21249999999998</c:v>
                </c:pt>
                <c:pt idx="46126">
                  <c:v>-278.21049999999997</c:v>
                </c:pt>
                <c:pt idx="46127">
                  <c:v>-278.20849999999996</c:v>
                </c:pt>
                <c:pt idx="46128">
                  <c:v>-278.20650000000001</c:v>
                </c:pt>
                <c:pt idx="46129">
                  <c:v>-278.2045</c:v>
                </c:pt>
                <c:pt idx="46130">
                  <c:v>-278.20249999999999</c:v>
                </c:pt>
                <c:pt idx="46131">
                  <c:v>-278.20049999999998</c:v>
                </c:pt>
                <c:pt idx="46132">
                  <c:v>-278.19849999999997</c:v>
                </c:pt>
                <c:pt idx="46133">
                  <c:v>-278.19649999999996</c:v>
                </c:pt>
                <c:pt idx="46134">
                  <c:v>-278.19449999999995</c:v>
                </c:pt>
                <c:pt idx="46135">
                  <c:v>-278.1925</c:v>
                </c:pt>
                <c:pt idx="46136">
                  <c:v>-278.19049999999999</c:v>
                </c:pt>
                <c:pt idx="46137">
                  <c:v>-278.18849999999998</c:v>
                </c:pt>
                <c:pt idx="46138">
                  <c:v>-278.18649999999997</c:v>
                </c:pt>
                <c:pt idx="46139">
                  <c:v>-278.18449999999996</c:v>
                </c:pt>
                <c:pt idx="46140">
                  <c:v>-278.1825</c:v>
                </c:pt>
                <c:pt idx="46141">
                  <c:v>-278.18049999999999</c:v>
                </c:pt>
                <c:pt idx="46142">
                  <c:v>-278.17849999999999</c:v>
                </c:pt>
                <c:pt idx="46143">
                  <c:v>-278.17649999999998</c:v>
                </c:pt>
                <c:pt idx="46144">
                  <c:v>-278.17449999999997</c:v>
                </c:pt>
                <c:pt idx="46145">
                  <c:v>-278.17249999999996</c:v>
                </c:pt>
                <c:pt idx="46146">
                  <c:v>-278.17049999999995</c:v>
                </c:pt>
                <c:pt idx="46147">
                  <c:v>-278.16849999999999</c:v>
                </c:pt>
                <c:pt idx="46148">
                  <c:v>-278.16649999999998</c:v>
                </c:pt>
                <c:pt idx="46149">
                  <c:v>-278.16449999999998</c:v>
                </c:pt>
                <c:pt idx="46150">
                  <c:v>-278.16249999999997</c:v>
                </c:pt>
                <c:pt idx="46151">
                  <c:v>-278.16049999999996</c:v>
                </c:pt>
                <c:pt idx="46152">
                  <c:v>-278.1585</c:v>
                </c:pt>
                <c:pt idx="46153">
                  <c:v>-278.15649999999999</c:v>
                </c:pt>
                <c:pt idx="46154">
                  <c:v>-278.15449999999998</c:v>
                </c:pt>
                <c:pt idx="46155">
                  <c:v>-278.15249999999997</c:v>
                </c:pt>
                <c:pt idx="46156">
                  <c:v>-278.15049999999997</c:v>
                </c:pt>
                <c:pt idx="46157">
                  <c:v>-278.14850000000001</c:v>
                </c:pt>
                <c:pt idx="46158">
                  <c:v>-278.14649999999995</c:v>
                </c:pt>
                <c:pt idx="46159">
                  <c:v>-278.14449999999999</c:v>
                </c:pt>
                <c:pt idx="46160">
                  <c:v>-278.14249999999998</c:v>
                </c:pt>
                <c:pt idx="46161">
                  <c:v>-278.14049999999997</c:v>
                </c:pt>
                <c:pt idx="46162">
                  <c:v>-278.13849999999996</c:v>
                </c:pt>
                <c:pt idx="46163">
                  <c:v>-278.13649999999996</c:v>
                </c:pt>
                <c:pt idx="46164">
                  <c:v>-278.1345</c:v>
                </c:pt>
                <c:pt idx="46165">
                  <c:v>-278.13249999999999</c:v>
                </c:pt>
                <c:pt idx="46166">
                  <c:v>-278.13049999999998</c:v>
                </c:pt>
                <c:pt idx="46167">
                  <c:v>-278.12849999999997</c:v>
                </c:pt>
                <c:pt idx="46168">
                  <c:v>-278.12649999999996</c:v>
                </c:pt>
                <c:pt idx="46169">
                  <c:v>-278.12450000000001</c:v>
                </c:pt>
                <c:pt idx="46170">
                  <c:v>-278.12249999999995</c:v>
                </c:pt>
                <c:pt idx="46171">
                  <c:v>-278.12049999999999</c:v>
                </c:pt>
                <c:pt idx="46172">
                  <c:v>-278.11849999999998</c:v>
                </c:pt>
                <c:pt idx="46173">
                  <c:v>-278.11649999999997</c:v>
                </c:pt>
                <c:pt idx="46174">
                  <c:v>-278.11449999999996</c:v>
                </c:pt>
                <c:pt idx="46175">
                  <c:v>-278.11249999999995</c:v>
                </c:pt>
                <c:pt idx="46176">
                  <c:v>-278.1105</c:v>
                </c:pt>
                <c:pt idx="46177">
                  <c:v>-278.10849999999999</c:v>
                </c:pt>
                <c:pt idx="46178">
                  <c:v>-278.10649999999998</c:v>
                </c:pt>
                <c:pt idx="46179">
                  <c:v>-278.10449999999997</c:v>
                </c:pt>
                <c:pt idx="46180">
                  <c:v>-278.10249999999996</c:v>
                </c:pt>
                <c:pt idx="46181">
                  <c:v>-278.10050000000001</c:v>
                </c:pt>
                <c:pt idx="46182">
                  <c:v>-278.09849999999994</c:v>
                </c:pt>
                <c:pt idx="46183">
                  <c:v>-278.09649999999999</c:v>
                </c:pt>
                <c:pt idx="46184">
                  <c:v>-278.09449999999998</c:v>
                </c:pt>
                <c:pt idx="46185">
                  <c:v>-278.09249999999997</c:v>
                </c:pt>
                <c:pt idx="46186">
                  <c:v>-278.09049999999996</c:v>
                </c:pt>
                <c:pt idx="46187">
                  <c:v>-278.08849999999995</c:v>
                </c:pt>
                <c:pt idx="46188">
                  <c:v>-278.0865</c:v>
                </c:pt>
                <c:pt idx="46189">
                  <c:v>-278.08449999999999</c:v>
                </c:pt>
                <c:pt idx="46190">
                  <c:v>-278.08249999999998</c:v>
                </c:pt>
                <c:pt idx="46191">
                  <c:v>-278.08049999999997</c:v>
                </c:pt>
                <c:pt idx="46192">
                  <c:v>-278.07849999999996</c:v>
                </c:pt>
                <c:pt idx="46193">
                  <c:v>-278.07650000000001</c:v>
                </c:pt>
                <c:pt idx="46194">
                  <c:v>-278.07449999999994</c:v>
                </c:pt>
                <c:pt idx="46195">
                  <c:v>-278.07249999999999</c:v>
                </c:pt>
                <c:pt idx="46196">
                  <c:v>-278.07049999999998</c:v>
                </c:pt>
                <c:pt idx="46197">
                  <c:v>-278.06849999999997</c:v>
                </c:pt>
                <c:pt idx="46198">
                  <c:v>-278.06649999999996</c:v>
                </c:pt>
                <c:pt idx="46199">
                  <c:v>-278.06449999999995</c:v>
                </c:pt>
                <c:pt idx="46200">
                  <c:v>-278.0625</c:v>
                </c:pt>
                <c:pt idx="46201">
                  <c:v>-278.06049999999999</c:v>
                </c:pt>
                <c:pt idx="46202">
                  <c:v>-278.05849999999998</c:v>
                </c:pt>
                <c:pt idx="46203">
                  <c:v>-278.05649999999997</c:v>
                </c:pt>
                <c:pt idx="46204">
                  <c:v>-278.05449999999996</c:v>
                </c:pt>
                <c:pt idx="46205">
                  <c:v>-278.05250000000001</c:v>
                </c:pt>
                <c:pt idx="46206">
                  <c:v>-278.05049999999994</c:v>
                </c:pt>
                <c:pt idx="46207">
                  <c:v>-278.04849999999999</c:v>
                </c:pt>
                <c:pt idx="46208">
                  <c:v>-278.04649999999998</c:v>
                </c:pt>
                <c:pt idx="46209">
                  <c:v>-278.04449999999997</c:v>
                </c:pt>
                <c:pt idx="46210">
                  <c:v>-278.04249999999996</c:v>
                </c:pt>
                <c:pt idx="46211">
                  <c:v>-278.04049999999995</c:v>
                </c:pt>
                <c:pt idx="46212">
                  <c:v>-278.0385</c:v>
                </c:pt>
                <c:pt idx="46213">
                  <c:v>-278.03649999999999</c:v>
                </c:pt>
                <c:pt idx="46214">
                  <c:v>-278.03449999999998</c:v>
                </c:pt>
                <c:pt idx="46215">
                  <c:v>-278.03249999999997</c:v>
                </c:pt>
                <c:pt idx="46216">
                  <c:v>-278.03049999999996</c:v>
                </c:pt>
                <c:pt idx="46217">
                  <c:v>-278.02850000000001</c:v>
                </c:pt>
                <c:pt idx="46218">
                  <c:v>-278.02649999999994</c:v>
                </c:pt>
                <c:pt idx="46219">
                  <c:v>-278.02449999999999</c:v>
                </c:pt>
                <c:pt idx="46220">
                  <c:v>-278.02249999999998</c:v>
                </c:pt>
                <c:pt idx="46221">
                  <c:v>-278.02049999999997</c:v>
                </c:pt>
                <c:pt idx="46222">
                  <c:v>-278.01849999999996</c:v>
                </c:pt>
                <c:pt idx="46223">
                  <c:v>-278.01649999999995</c:v>
                </c:pt>
                <c:pt idx="46224">
                  <c:v>-278.0145</c:v>
                </c:pt>
                <c:pt idx="46225">
                  <c:v>-278.01249999999999</c:v>
                </c:pt>
                <c:pt idx="46226">
                  <c:v>-278.01049999999998</c:v>
                </c:pt>
                <c:pt idx="46227">
                  <c:v>-278.00849999999997</c:v>
                </c:pt>
                <c:pt idx="46228">
                  <c:v>-278.00649999999996</c:v>
                </c:pt>
                <c:pt idx="46229">
                  <c:v>-278.00450000000001</c:v>
                </c:pt>
                <c:pt idx="46230">
                  <c:v>-278.0025</c:v>
                </c:pt>
                <c:pt idx="46231">
                  <c:v>-278.00049999999999</c:v>
                </c:pt>
                <c:pt idx="46232">
                  <c:v>-277.99849999999998</c:v>
                </c:pt>
                <c:pt idx="46233">
                  <c:v>-277.99649999999997</c:v>
                </c:pt>
                <c:pt idx="46234">
                  <c:v>-277.99449999999996</c:v>
                </c:pt>
                <c:pt idx="46235">
                  <c:v>-277.99249999999995</c:v>
                </c:pt>
                <c:pt idx="46236">
                  <c:v>-277.9905</c:v>
                </c:pt>
                <c:pt idx="46237">
                  <c:v>-277.98849999999999</c:v>
                </c:pt>
                <c:pt idx="46238">
                  <c:v>-277.98649999999998</c:v>
                </c:pt>
                <c:pt idx="46239">
                  <c:v>-277.98449999999997</c:v>
                </c:pt>
                <c:pt idx="46240">
                  <c:v>-277.98249999999996</c:v>
                </c:pt>
                <c:pt idx="46241">
                  <c:v>-277.98050000000001</c:v>
                </c:pt>
                <c:pt idx="46242">
                  <c:v>-277.9785</c:v>
                </c:pt>
                <c:pt idx="46243">
                  <c:v>-277.97649999999999</c:v>
                </c:pt>
                <c:pt idx="46244">
                  <c:v>-277.97449999999998</c:v>
                </c:pt>
                <c:pt idx="46245">
                  <c:v>-277.97249999999997</c:v>
                </c:pt>
                <c:pt idx="46246">
                  <c:v>-277.97049999999996</c:v>
                </c:pt>
                <c:pt idx="46247">
                  <c:v>-277.96849999999995</c:v>
                </c:pt>
                <c:pt idx="46248">
                  <c:v>-277.9665</c:v>
                </c:pt>
                <c:pt idx="46249">
                  <c:v>-277.96449999999999</c:v>
                </c:pt>
                <c:pt idx="46250">
                  <c:v>-277.96249999999998</c:v>
                </c:pt>
                <c:pt idx="46251">
                  <c:v>-277.96049999999997</c:v>
                </c:pt>
                <c:pt idx="46252">
                  <c:v>-277.95849999999996</c:v>
                </c:pt>
                <c:pt idx="46253">
                  <c:v>-277.95650000000001</c:v>
                </c:pt>
                <c:pt idx="46254">
                  <c:v>-277.9545</c:v>
                </c:pt>
                <c:pt idx="46255">
                  <c:v>-277.95249999999999</c:v>
                </c:pt>
                <c:pt idx="46256">
                  <c:v>-277.95049999999998</c:v>
                </c:pt>
                <c:pt idx="46257">
                  <c:v>-277.94849999999997</c:v>
                </c:pt>
                <c:pt idx="46258">
                  <c:v>-277.94649999999996</c:v>
                </c:pt>
                <c:pt idx="46259">
                  <c:v>-277.94449999999995</c:v>
                </c:pt>
                <c:pt idx="46260">
                  <c:v>-277.9425</c:v>
                </c:pt>
                <c:pt idx="46261">
                  <c:v>-277.94049999999999</c:v>
                </c:pt>
                <c:pt idx="46262">
                  <c:v>-277.93849999999998</c:v>
                </c:pt>
                <c:pt idx="46263">
                  <c:v>-277.93649999999997</c:v>
                </c:pt>
                <c:pt idx="46264">
                  <c:v>-277.93449999999996</c:v>
                </c:pt>
                <c:pt idx="46265">
                  <c:v>-277.9325</c:v>
                </c:pt>
                <c:pt idx="46266">
                  <c:v>-277.93049999999999</c:v>
                </c:pt>
                <c:pt idx="46267">
                  <c:v>-277.92849999999999</c:v>
                </c:pt>
                <c:pt idx="46268">
                  <c:v>-277.92649999999998</c:v>
                </c:pt>
                <c:pt idx="46269">
                  <c:v>-277.92449999999997</c:v>
                </c:pt>
                <c:pt idx="46270">
                  <c:v>-277.92249999999996</c:v>
                </c:pt>
                <c:pt idx="46271">
                  <c:v>-277.92049999999995</c:v>
                </c:pt>
                <c:pt idx="46272">
                  <c:v>-277.91849999999999</c:v>
                </c:pt>
                <c:pt idx="46273">
                  <c:v>-277.91649999999998</c:v>
                </c:pt>
                <c:pt idx="46274">
                  <c:v>-277.91449999999998</c:v>
                </c:pt>
                <c:pt idx="46275">
                  <c:v>-277.91249999999997</c:v>
                </c:pt>
                <c:pt idx="46276">
                  <c:v>-277.91049999999996</c:v>
                </c:pt>
                <c:pt idx="46277">
                  <c:v>-277.9085</c:v>
                </c:pt>
                <c:pt idx="46278">
                  <c:v>-277.90649999999999</c:v>
                </c:pt>
                <c:pt idx="46279">
                  <c:v>-277.90449999999998</c:v>
                </c:pt>
                <c:pt idx="46280">
                  <c:v>-277.90249999999997</c:v>
                </c:pt>
                <c:pt idx="46281">
                  <c:v>-277.90049999999997</c:v>
                </c:pt>
                <c:pt idx="46282">
                  <c:v>-277.89850000000001</c:v>
                </c:pt>
                <c:pt idx="46283">
                  <c:v>-277.89649999999995</c:v>
                </c:pt>
                <c:pt idx="46284">
                  <c:v>-277.89449999999999</c:v>
                </c:pt>
                <c:pt idx="46285">
                  <c:v>-277.89249999999998</c:v>
                </c:pt>
                <c:pt idx="46286">
                  <c:v>-277.89049999999997</c:v>
                </c:pt>
                <c:pt idx="46287">
                  <c:v>-277.88849999999996</c:v>
                </c:pt>
                <c:pt idx="46288">
                  <c:v>-277.88649999999996</c:v>
                </c:pt>
                <c:pt idx="46289">
                  <c:v>-277.8845</c:v>
                </c:pt>
                <c:pt idx="46290">
                  <c:v>-277.88249999999999</c:v>
                </c:pt>
                <c:pt idx="46291">
                  <c:v>-277.88049999999998</c:v>
                </c:pt>
                <c:pt idx="46292">
                  <c:v>-277.87849999999997</c:v>
                </c:pt>
                <c:pt idx="46293">
                  <c:v>-277.87649999999996</c:v>
                </c:pt>
                <c:pt idx="46294">
                  <c:v>-277.87450000000001</c:v>
                </c:pt>
                <c:pt idx="46295">
                  <c:v>-277.87249999999995</c:v>
                </c:pt>
                <c:pt idx="46296">
                  <c:v>-277.87049999999999</c:v>
                </c:pt>
                <c:pt idx="46297">
                  <c:v>-277.86849999999998</c:v>
                </c:pt>
                <c:pt idx="46298">
                  <c:v>-277.86649999999997</c:v>
                </c:pt>
                <c:pt idx="46299">
                  <c:v>-277.86449999999996</c:v>
                </c:pt>
                <c:pt idx="46300">
                  <c:v>-277.86249999999995</c:v>
                </c:pt>
                <c:pt idx="46301">
                  <c:v>-277.8605</c:v>
                </c:pt>
                <c:pt idx="46302">
                  <c:v>-277.85849999999999</c:v>
                </c:pt>
                <c:pt idx="46303">
                  <c:v>-277.85649999999998</c:v>
                </c:pt>
                <c:pt idx="46304">
                  <c:v>-277.85449999999997</c:v>
                </c:pt>
                <c:pt idx="46305">
                  <c:v>-277.85249999999996</c:v>
                </c:pt>
                <c:pt idx="46306">
                  <c:v>-277.85050000000001</c:v>
                </c:pt>
                <c:pt idx="46307">
                  <c:v>-277.84849999999994</c:v>
                </c:pt>
                <c:pt idx="46308">
                  <c:v>-277.84649999999999</c:v>
                </c:pt>
                <c:pt idx="46309">
                  <c:v>-277.84449999999998</c:v>
                </c:pt>
                <c:pt idx="46310">
                  <c:v>-277.84249999999997</c:v>
                </c:pt>
                <c:pt idx="46311">
                  <c:v>-277.84049999999996</c:v>
                </c:pt>
                <c:pt idx="46312">
                  <c:v>-277.83849999999995</c:v>
                </c:pt>
                <c:pt idx="46313">
                  <c:v>-277.8365</c:v>
                </c:pt>
                <c:pt idx="46314">
                  <c:v>-277.83449999999999</c:v>
                </c:pt>
                <c:pt idx="46315">
                  <c:v>-277.83249999999998</c:v>
                </c:pt>
                <c:pt idx="46316">
                  <c:v>-277.83049999999997</c:v>
                </c:pt>
                <c:pt idx="46317">
                  <c:v>-277.82849999999996</c:v>
                </c:pt>
                <c:pt idx="46318">
                  <c:v>-277.82650000000001</c:v>
                </c:pt>
                <c:pt idx="46319">
                  <c:v>-277.82449999999994</c:v>
                </c:pt>
                <c:pt idx="46320">
                  <c:v>-277.82249999999999</c:v>
                </c:pt>
                <c:pt idx="46321">
                  <c:v>-277.82049999999998</c:v>
                </c:pt>
                <c:pt idx="46322">
                  <c:v>-277.81849999999997</c:v>
                </c:pt>
                <c:pt idx="46323">
                  <c:v>-277.81649999999996</c:v>
                </c:pt>
                <c:pt idx="46324">
                  <c:v>-277.81449999999995</c:v>
                </c:pt>
                <c:pt idx="46325">
                  <c:v>-277.8125</c:v>
                </c:pt>
                <c:pt idx="46326">
                  <c:v>-277.81049999999999</c:v>
                </c:pt>
                <c:pt idx="46327">
                  <c:v>-277.80849999999998</c:v>
                </c:pt>
                <c:pt idx="46328">
                  <c:v>-277.80649999999997</c:v>
                </c:pt>
                <c:pt idx="46329">
                  <c:v>-277.80449999999996</c:v>
                </c:pt>
                <c:pt idx="46330">
                  <c:v>-277.80250000000001</c:v>
                </c:pt>
                <c:pt idx="46331">
                  <c:v>-277.80049999999994</c:v>
                </c:pt>
                <c:pt idx="46332">
                  <c:v>-277.79849999999999</c:v>
                </c:pt>
                <c:pt idx="46333">
                  <c:v>-277.79649999999998</c:v>
                </c:pt>
                <c:pt idx="46334">
                  <c:v>-277.79449999999997</c:v>
                </c:pt>
                <c:pt idx="46335">
                  <c:v>-277.79249999999996</c:v>
                </c:pt>
                <c:pt idx="46336">
                  <c:v>-277.79049999999995</c:v>
                </c:pt>
                <c:pt idx="46337">
                  <c:v>-277.7885</c:v>
                </c:pt>
                <c:pt idx="46338">
                  <c:v>-277.78649999999999</c:v>
                </c:pt>
                <c:pt idx="46339">
                  <c:v>-277.78449999999998</c:v>
                </c:pt>
                <c:pt idx="46340">
                  <c:v>-277.78249999999997</c:v>
                </c:pt>
                <c:pt idx="46341">
                  <c:v>-277.78049999999996</c:v>
                </c:pt>
                <c:pt idx="46342">
                  <c:v>-277.77850000000001</c:v>
                </c:pt>
                <c:pt idx="46343">
                  <c:v>-277.77649999999994</c:v>
                </c:pt>
                <c:pt idx="46344">
                  <c:v>-277.77449999999999</c:v>
                </c:pt>
                <c:pt idx="46345">
                  <c:v>-277.77249999999998</c:v>
                </c:pt>
                <c:pt idx="46346">
                  <c:v>-277.77049999999997</c:v>
                </c:pt>
                <c:pt idx="46347">
                  <c:v>-277.76849999999996</c:v>
                </c:pt>
                <c:pt idx="46348">
                  <c:v>-277.76649999999995</c:v>
                </c:pt>
                <c:pt idx="46349">
                  <c:v>-277.7645</c:v>
                </c:pt>
                <c:pt idx="46350">
                  <c:v>-277.76249999999999</c:v>
                </c:pt>
                <c:pt idx="46351">
                  <c:v>-277.76049999999998</c:v>
                </c:pt>
                <c:pt idx="46352">
                  <c:v>-277.75849999999997</c:v>
                </c:pt>
                <c:pt idx="46353">
                  <c:v>-277.75649999999996</c:v>
                </c:pt>
                <c:pt idx="46354">
                  <c:v>-277.75450000000001</c:v>
                </c:pt>
                <c:pt idx="46355">
                  <c:v>-277.7525</c:v>
                </c:pt>
                <c:pt idx="46356">
                  <c:v>-277.75049999999999</c:v>
                </c:pt>
                <c:pt idx="46357">
                  <c:v>-277.74849999999998</c:v>
                </c:pt>
                <c:pt idx="46358">
                  <c:v>-277.74649999999997</c:v>
                </c:pt>
                <c:pt idx="46359">
                  <c:v>-277.74449999999996</c:v>
                </c:pt>
                <c:pt idx="46360">
                  <c:v>-277.74249999999995</c:v>
                </c:pt>
                <c:pt idx="46361">
                  <c:v>-277.7405</c:v>
                </c:pt>
                <c:pt idx="46362">
                  <c:v>-277.73849999999999</c:v>
                </c:pt>
                <c:pt idx="46363">
                  <c:v>-277.73649999999998</c:v>
                </c:pt>
                <c:pt idx="46364">
                  <c:v>-277.73449999999997</c:v>
                </c:pt>
                <c:pt idx="46365">
                  <c:v>-277.73249999999996</c:v>
                </c:pt>
                <c:pt idx="46366">
                  <c:v>-277.73050000000001</c:v>
                </c:pt>
                <c:pt idx="46367">
                  <c:v>-277.7285</c:v>
                </c:pt>
                <c:pt idx="46368">
                  <c:v>-277.72649999999999</c:v>
                </c:pt>
                <c:pt idx="46369">
                  <c:v>-277.72449999999998</c:v>
                </c:pt>
                <c:pt idx="46370">
                  <c:v>-277.72249999999997</c:v>
                </c:pt>
                <c:pt idx="46371">
                  <c:v>-277.72049999999996</c:v>
                </c:pt>
                <c:pt idx="46372">
                  <c:v>-277.71849999999995</c:v>
                </c:pt>
                <c:pt idx="46373">
                  <c:v>-277.7165</c:v>
                </c:pt>
                <c:pt idx="46374">
                  <c:v>-277.71449999999999</c:v>
                </c:pt>
                <c:pt idx="46375">
                  <c:v>-277.71249999999998</c:v>
                </c:pt>
                <c:pt idx="46376">
                  <c:v>-277.71049999999997</c:v>
                </c:pt>
                <c:pt idx="46377">
                  <c:v>-277.70849999999996</c:v>
                </c:pt>
                <c:pt idx="46378">
                  <c:v>-277.70650000000001</c:v>
                </c:pt>
                <c:pt idx="46379">
                  <c:v>-277.7045</c:v>
                </c:pt>
                <c:pt idx="46380">
                  <c:v>-277.70249999999999</c:v>
                </c:pt>
                <c:pt idx="46381">
                  <c:v>-277.70049999999998</c:v>
                </c:pt>
                <c:pt idx="46382">
                  <c:v>-277.69849999999997</c:v>
                </c:pt>
                <c:pt idx="46383">
                  <c:v>-277.69649999999996</c:v>
                </c:pt>
                <c:pt idx="46384">
                  <c:v>-277.69449999999995</c:v>
                </c:pt>
                <c:pt idx="46385">
                  <c:v>-277.6925</c:v>
                </c:pt>
                <c:pt idx="46386">
                  <c:v>-277.69049999999999</c:v>
                </c:pt>
                <c:pt idx="46387">
                  <c:v>-277.68849999999998</c:v>
                </c:pt>
                <c:pt idx="46388">
                  <c:v>-277.68649999999997</c:v>
                </c:pt>
                <c:pt idx="46389">
                  <c:v>-277.68449999999996</c:v>
                </c:pt>
                <c:pt idx="46390">
                  <c:v>-277.6825</c:v>
                </c:pt>
                <c:pt idx="46391">
                  <c:v>-277.68049999999999</c:v>
                </c:pt>
                <c:pt idx="46392">
                  <c:v>-277.67849999999999</c:v>
                </c:pt>
                <c:pt idx="46393">
                  <c:v>-277.67649999999998</c:v>
                </c:pt>
                <c:pt idx="46394">
                  <c:v>-277.67449999999997</c:v>
                </c:pt>
                <c:pt idx="46395">
                  <c:v>-277.67249999999996</c:v>
                </c:pt>
                <c:pt idx="46396">
                  <c:v>-277.67049999999995</c:v>
                </c:pt>
                <c:pt idx="46397">
                  <c:v>-277.66849999999999</c:v>
                </c:pt>
                <c:pt idx="46398">
                  <c:v>-277.66649999999998</c:v>
                </c:pt>
                <c:pt idx="46399">
                  <c:v>-277.66449999999998</c:v>
                </c:pt>
                <c:pt idx="46400">
                  <c:v>-277.66249999999997</c:v>
                </c:pt>
                <c:pt idx="46401">
                  <c:v>-277.66049999999996</c:v>
                </c:pt>
                <c:pt idx="46402">
                  <c:v>-277.6585</c:v>
                </c:pt>
                <c:pt idx="46403">
                  <c:v>-277.65649999999999</c:v>
                </c:pt>
                <c:pt idx="46404">
                  <c:v>-277.65449999999998</c:v>
                </c:pt>
                <c:pt idx="46405">
                  <c:v>-277.65249999999997</c:v>
                </c:pt>
                <c:pt idx="46406">
                  <c:v>-277.65049999999997</c:v>
                </c:pt>
                <c:pt idx="46407">
                  <c:v>-277.64850000000001</c:v>
                </c:pt>
                <c:pt idx="46408">
                  <c:v>-277.64649999999995</c:v>
                </c:pt>
                <c:pt idx="46409">
                  <c:v>-277.64449999999999</c:v>
                </c:pt>
                <c:pt idx="46410">
                  <c:v>-277.64249999999998</c:v>
                </c:pt>
                <c:pt idx="46411">
                  <c:v>-277.64049999999997</c:v>
                </c:pt>
                <c:pt idx="46412">
                  <c:v>-277.63849999999996</c:v>
                </c:pt>
                <c:pt idx="46413">
                  <c:v>-277.63649999999996</c:v>
                </c:pt>
                <c:pt idx="46414">
                  <c:v>-277.6345</c:v>
                </c:pt>
                <c:pt idx="46415">
                  <c:v>-277.63249999999999</c:v>
                </c:pt>
                <c:pt idx="46416">
                  <c:v>-277.63049999999998</c:v>
                </c:pt>
                <c:pt idx="46417">
                  <c:v>-277.62849999999997</c:v>
                </c:pt>
                <c:pt idx="46418">
                  <c:v>-277.62649999999996</c:v>
                </c:pt>
                <c:pt idx="46419">
                  <c:v>-277.62450000000001</c:v>
                </c:pt>
                <c:pt idx="46420">
                  <c:v>-277.62249999999995</c:v>
                </c:pt>
                <c:pt idx="46421">
                  <c:v>-277.62049999999999</c:v>
                </c:pt>
                <c:pt idx="46422">
                  <c:v>-277.61849999999998</c:v>
                </c:pt>
                <c:pt idx="46423">
                  <c:v>-277.61649999999997</c:v>
                </c:pt>
                <c:pt idx="46424">
                  <c:v>-277.61449999999996</c:v>
                </c:pt>
                <c:pt idx="46425">
                  <c:v>-277.61249999999995</c:v>
                </c:pt>
                <c:pt idx="46426">
                  <c:v>-277.6105</c:v>
                </c:pt>
                <c:pt idx="46427">
                  <c:v>-277.60849999999999</c:v>
                </c:pt>
                <c:pt idx="46428">
                  <c:v>-277.60649999999998</c:v>
                </c:pt>
                <c:pt idx="46429">
                  <c:v>-277.60449999999997</c:v>
                </c:pt>
                <c:pt idx="46430">
                  <c:v>-277.60249999999996</c:v>
                </c:pt>
                <c:pt idx="46431">
                  <c:v>-277.60050000000001</c:v>
                </c:pt>
                <c:pt idx="46432">
                  <c:v>-277.59849999999994</c:v>
                </c:pt>
                <c:pt idx="46433">
                  <c:v>-277.59649999999999</c:v>
                </c:pt>
                <c:pt idx="46434">
                  <c:v>-277.59449999999998</c:v>
                </c:pt>
                <c:pt idx="46435">
                  <c:v>-277.59249999999997</c:v>
                </c:pt>
                <c:pt idx="46436">
                  <c:v>-277.59049999999996</c:v>
                </c:pt>
                <c:pt idx="46437">
                  <c:v>-277.58849999999995</c:v>
                </c:pt>
                <c:pt idx="46438">
                  <c:v>-277.5865</c:v>
                </c:pt>
                <c:pt idx="46439">
                  <c:v>-277.58449999999999</c:v>
                </c:pt>
                <c:pt idx="46440">
                  <c:v>-277.58249999999998</c:v>
                </c:pt>
                <c:pt idx="46441">
                  <c:v>-277.58049999999997</c:v>
                </c:pt>
                <c:pt idx="46442">
                  <c:v>-277.57849999999996</c:v>
                </c:pt>
                <c:pt idx="46443">
                  <c:v>-277.57650000000001</c:v>
                </c:pt>
                <c:pt idx="46444">
                  <c:v>-277.57449999999994</c:v>
                </c:pt>
                <c:pt idx="46445">
                  <c:v>-277.57249999999999</c:v>
                </c:pt>
                <c:pt idx="46446">
                  <c:v>-277.57049999999998</c:v>
                </c:pt>
                <c:pt idx="46447">
                  <c:v>-277.56849999999997</c:v>
                </c:pt>
                <c:pt idx="46448">
                  <c:v>-277.56649999999996</c:v>
                </c:pt>
                <c:pt idx="46449">
                  <c:v>-277.56449999999995</c:v>
                </c:pt>
                <c:pt idx="46450">
                  <c:v>-277.5625</c:v>
                </c:pt>
                <c:pt idx="46451">
                  <c:v>-277.56049999999999</c:v>
                </c:pt>
                <c:pt idx="46452">
                  <c:v>-277.55849999999998</c:v>
                </c:pt>
                <c:pt idx="46453">
                  <c:v>-277.55649999999997</c:v>
                </c:pt>
                <c:pt idx="46454">
                  <c:v>-277.55449999999996</c:v>
                </c:pt>
                <c:pt idx="46455">
                  <c:v>-277.55250000000001</c:v>
                </c:pt>
                <c:pt idx="46456">
                  <c:v>-277.55049999999994</c:v>
                </c:pt>
                <c:pt idx="46457">
                  <c:v>-277.54849999999999</c:v>
                </c:pt>
                <c:pt idx="46458">
                  <c:v>-277.54649999999998</c:v>
                </c:pt>
                <c:pt idx="46459">
                  <c:v>-277.54449999999997</c:v>
                </c:pt>
                <c:pt idx="46460">
                  <c:v>-277.54249999999996</c:v>
                </c:pt>
                <c:pt idx="46461">
                  <c:v>-277.54049999999995</c:v>
                </c:pt>
                <c:pt idx="46462">
                  <c:v>-277.5385</c:v>
                </c:pt>
                <c:pt idx="46463">
                  <c:v>-277.53649999999999</c:v>
                </c:pt>
                <c:pt idx="46464">
                  <c:v>-277.53449999999998</c:v>
                </c:pt>
                <c:pt idx="46465">
                  <c:v>-277.53249999999997</c:v>
                </c:pt>
                <c:pt idx="46466">
                  <c:v>-277.53049999999996</c:v>
                </c:pt>
                <c:pt idx="46467">
                  <c:v>-277.52850000000001</c:v>
                </c:pt>
                <c:pt idx="46468">
                  <c:v>-277.52649999999994</c:v>
                </c:pt>
                <c:pt idx="46469">
                  <c:v>-277.52449999999999</c:v>
                </c:pt>
                <c:pt idx="46470">
                  <c:v>-277.52249999999998</c:v>
                </c:pt>
                <c:pt idx="46471">
                  <c:v>-277.52049999999997</c:v>
                </c:pt>
                <c:pt idx="46472">
                  <c:v>-277.51849999999996</c:v>
                </c:pt>
                <c:pt idx="46473">
                  <c:v>-277.51649999999995</c:v>
                </c:pt>
                <c:pt idx="46474">
                  <c:v>-277.5145</c:v>
                </c:pt>
                <c:pt idx="46475">
                  <c:v>-277.51249999999999</c:v>
                </c:pt>
                <c:pt idx="46476">
                  <c:v>-277.51049999999998</c:v>
                </c:pt>
                <c:pt idx="46477">
                  <c:v>-277.50849999999997</c:v>
                </c:pt>
                <c:pt idx="46478">
                  <c:v>-277.50649999999996</c:v>
                </c:pt>
                <c:pt idx="46479">
                  <c:v>-277.50450000000001</c:v>
                </c:pt>
                <c:pt idx="46480">
                  <c:v>-277.5025</c:v>
                </c:pt>
                <c:pt idx="46481">
                  <c:v>-277.50049999999999</c:v>
                </c:pt>
                <c:pt idx="46482">
                  <c:v>-277.49849999999998</c:v>
                </c:pt>
                <c:pt idx="46483">
                  <c:v>-277.49649999999997</c:v>
                </c:pt>
                <c:pt idx="46484">
                  <c:v>-277.49449999999996</c:v>
                </c:pt>
                <c:pt idx="46485">
                  <c:v>-277.49249999999995</c:v>
                </c:pt>
                <c:pt idx="46486">
                  <c:v>-277.4905</c:v>
                </c:pt>
                <c:pt idx="46487">
                  <c:v>-277.48849999999999</c:v>
                </c:pt>
                <c:pt idx="46488">
                  <c:v>-277.48649999999998</c:v>
                </c:pt>
                <c:pt idx="46489">
                  <c:v>-277.48449999999997</c:v>
                </c:pt>
                <c:pt idx="46490">
                  <c:v>-277.48249999999996</c:v>
                </c:pt>
                <c:pt idx="46491">
                  <c:v>-277.48050000000001</c:v>
                </c:pt>
                <c:pt idx="46492">
                  <c:v>-277.4785</c:v>
                </c:pt>
                <c:pt idx="46493">
                  <c:v>-277.47649999999999</c:v>
                </c:pt>
                <c:pt idx="46494">
                  <c:v>-277.47449999999998</c:v>
                </c:pt>
                <c:pt idx="46495">
                  <c:v>-277.47249999999997</c:v>
                </c:pt>
                <c:pt idx="46496">
                  <c:v>-277.47049999999996</c:v>
                </c:pt>
                <c:pt idx="46497">
                  <c:v>-277.46849999999995</c:v>
                </c:pt>
                <c:pt idx="46498">
                  <c:v>-277.4665</c:v>
                </c:pt>
                <c:pt idx="46499">
                  <c:v>-277.46449999999999</c:v>
                </c:pt>
                <c:pt idx="46500">
                  <c:v>-277.46249999999998</c:v>
                </c:pt>
                <c:pt idx="46501">
                  <c:v>-277.46049999999997</c:v>
                </c:pt>
                <c:pt idx="46502">
                  <c:v>-277.45849999999996</c:v>
                </c:pt>
                <c:pt idx="46503">
                  <c:v>-277.45650000000001</c:v>
                </c:pt>
                <c:pt idx="46504">
                  <c:v>-277.4545</c:v>
                </c:pt>
                <c:pt idx="46505">
                  <c:v>-277.45249999999999</c:v>
                </c:pt>
                <c:pt idx="46506">
                  <c:v>-277.45049999999998</c:v>
                </c:pt>
                <c:pt idx="46507">
                  <c:v>-277.44849999999997</c:v>
                </c:pt>
                <c:pt idx="46508">
                  <c:v>-277.44649999999996</c:v>
                </c:pt>
                <c:pt idx="46509">
                  <c:v>-277.44449999999995</c:v>
                </c:pt>
                <c:pt idx="46510">
                  <c:v>-277.4425</c:v>
                </c:pt>
                <c:pt idx="46511">
                  <c:v>-277.44049999999999</c:v>
                </c:pt>
                <c:pt idx="46512">
                  <c:v>-277.43849999999998</c:v>
                </c:pt>
                <c:pt idx="46513">
                  <c:v>-277.43649999999997</c:v>
                </c:pt>
                <c:pt idx="46514">
                  <c:v>-277.43449999999996</c:v>
                </c:pt>
                <c:pt idx="46515">
                  <c:v>-277.4325</c:v>
                </c:pt>
                <c:pt idx="46516">
                  <c:v>-277.43049999999999</c:v>
                </c:pt>
                <c:pt idx="46517">
                  <c:v>-277.42849999999999</c:v>
                </c:pt>
                <c:pt idx="46518">
                  <c:v>-277.42649999999998</c:v>
                </c:pt>
                <c:pt idx="46519">
                  <c:v>-277.42449999999997</c:v>
                </c:pt>
                <c:pt idx="46520">
                  <c:v>-277.42249999999996</c:v>
                </c:pt>
                <c:pt idx="46521">
                  <c:v>-277.42049999999995</c:v>
                </c:pt>
                <c:pt idx="46522">
                  <c:v>-277.41849999999999</c:v>
                </c:pt>
                <c:pt idx="46523">
                  <c:v>-277.41649999999998</c:v>
                </c:pt>
                <c:pt idx="46524">
                  <c:v>-277.41449999999998</c:v>
                </c:pt>
                <c:pt idx="46525">
                  <c:v>-277.41249999999997</c:v>
                </c:pt>
                <c:pt idx="46526">
                  <c:v>-277.41049999999996</c:v>
                </c:pt>
                <c:pt idx="46527">
                  <c:v>-277.4085</c:v>
                </c:pt>
                <c:pt idx="46528">
                  <c:v>-277.40649999999999</c:v>
                </c:pt>
                <c:pt idx="46529">
                  <c:v>-277.40449999999998</c:v>
                </c:pt>
                <c:pt idx="46530">
                  <c:v>-277.40249999999997</c:v>
                </c:pt>
                <c:pt idx="46531">
                  <c:v>-277.40049999999997</c:v>
                </c:pt>
                <c:pt idx="46532">
                  <c:v>-277.39850000000001</c:v>
                </c:pt>
                <c:pt idx="46533">
                  <c:v>-277.39649999999995</c:v>
                </c:pt>
                <c:pt idx="46534">
                  <c:v>-277.39449999999999</c:v>
                </c:pt>
                <c:pt idx="46535">
                  <c:v>-277.39249999999998</c:v>
                </c:pt>
                <c:pt idx="46536">
                  <c:v>-277.39049999999997</c:v>
                </c:pt>
                <c:pt idx="46537">
                  <c:v>-277.38849999999996</c:v>
                </c:pt>
                <c:pt idx="46538">
                  <c:v>-277.38649999999996</c:v>
                </c:pt>
                <c:pt idx="46539">
                  <c:v>-277.3845</c:v>
                </c:pt>
                <c:pt idx="46540">
                  <c:v>-277.38249999999999</c:v>
                </c:pt>
                <c:pt idx="46541">
                  <c:v>-277.38049999999998</c:v>
                </c:pt>
                <c:pt idx="46542">
                  <c:v>-277.37849999999997</c:v>
                </c:pt>
                <c:pt idx="46543">
                  <c:v>-277.37649999999996</c:v>
                </c:pt>
                <c:pt idx="46544">
                  <c:v>-277.37450000000001</c:v>
                </c:pt>
                <c:pt idx="46545">
                  <c:v>-277.37249999999995</c:v>
                </c:pt>
                <c:pt idx="46546">
                  <c:v>-277.37049999999999</c:v>
                </c:pt>
                <c:pt idx="46547">
                  <c:v>-277.36849999999998</c:v>
                </c:pt>
                <c:pt idx="46548">
                  <c:v>-277.36649999999997</c:v>
                </c:pt>
                <c:pt idx="46549">
                  <c:v>-277.36449999999996</c:v>
                </c:pt>
                <c:pt idx="46550">
                  <c:v>-277.36249999999995</c:v>
                </c:pt>
                <c:pt idx="46551">
                  <c:v>-277.3605</c:v>
                </c:pt>
                <c:pt idx="46552">
                  <c:v>-277.35849999999999</c:v>
                </c:pt>
                <c:pt idx="46553">
                  <c:v>-277.35649999999998</c:v>
                </c:pt>
                <c:pt idx="46554">
                  <c:v>-277.35449999999997</c:v>
                </c:pt>
                <c:pt idx="46555">
                  <c:v>-277.35249999999996</c:v>
                </c:pt>
                <c:pt idx="46556">
                  <c:v>-277.35050000000001</c:v>
                </c:pt>
                <c:pt idx="46557">
                  <c:v>-277.34849999999994</c:v>
                </c:pt>
                <c:pt idx="46558">
                  <c:v>-277.34649999999999</c:v>
                </c:pt>
                <c:pt idx="46559">
                  <c:v>-277.34449999999998</c:v>
                </c:pt>
                <c:pt idx="46560">
                  <c:v>-277.34249999999997</c:v>
                </c:pt>
                <c:pt idx="46561">
                  <c:v>-277.34049999999996</c:v>
                </c:pt>
                <c:pt idx="46562">
                  <c:v>-277.33849999999995</c:v>
                </c:pt>
                <c:pt idx="46563">
                  <c:v>-277.3365</c:v>
                </c:pt>
                <c:pt idx="46564">
                  <c:v>-277.33449999999999</c:v>
                </c:pt>
                <c:pt idx="46565">
                  <c:v>-277.33249999999998</c:v>
                </c:pt>
                <c:pt idx="46566">
                  <c:v>-277.33049999999997</c:v>
                </c:pt>
                <c:pt idx="46567">
                  <c:v>-277.32849999999996</c:v>
                </c:pt>
                <c:pt idx="46568">
                  <c:v>-277.32650000000001</c:v>
                </c:pt>
                <c:pt idx="46569">
                  <c:v>-277.32449999999994</c:v>
                </c:pt>
                <c:pt idx="46570">
                  <c:v>-277.32249999999999</c:v>
                </c:pt>
                <c:pt idx="46571">
                  <c:v>-277.32049999999998</c:v>
                </c:pt>
                <c:pt idx="46572">
                  <c:v>-277.31849999999997</c:v>
                </c:pt>
                <c:pt idx="46573">
                  <c:v>-277.31649999999996</c:v>
                </c:pt>
                <c:pt idx="46574">
                  <c:v>-277.31449999999995</c:v>
                </c:pt>
                <c:pt idx="46575">
                  <c:v>-277.3125</c:v>
                </c:pt>
                <c:pt idx="46576">
                  <c:v>-277.31049999999999</c:v>
                </c:pt>
                <c:pt idx="46577">
                  <c:v>-277.30849999999998</c:v>
                </c:pt>
                <c:pt idx="46578">
                  <c:v>-277.30649999999997</c:v>
                </c:pt>
                <c:pt idx="46579">
                  <c:v>-277.30449999999996</c:v>
                </c:pt>
                <c:pt idx="46580">
                  <c:v>-277.30250000000001</c:v>
                </c:pt>
                <c:pt idx="46581">
                  <c:v>-277.30049999999994</c:v>
                </c:pt>
                <c:pt idx="46582">
                  <c:v>-277.29849999999999</c:v>
                </c:pt>
                <c:pt idx="46583">
                  <c:v>-277.29649999999998</c:v>
                </c:pt>
                <c:pt idx="46584">
                  <c:v>-277.29449999999997</c:v>
                </c:pt>
                <c:pt idx="46585">
                  <c:v>-277.29249999999996</c:v>
                </c:pt>
                <c:pt idx="46586">
                  <c:v>-277.29049999999995</c:v>
                </c:pt>
                <c:pt idx="46587">
                  <c:v>-277.2885</c:v>
                </c:pt>
                <c:pt idx="46588">
                  <c:v>-277.28649999999999</c:v>
                </c:pt>
                <c:pt idx="46589">
                  <c:v>-277.28449999999998</c:v>
                </c:pt>
                <c:pt idx="46590">
                  <c:v>-277.28249999999997</c:v>
                </c:pt>
                <c:pt idx="46591">
                  <c:v>-277.28049999999996</c:v>
                </c:pt>
                <c:pt idx="46592">
                  <c:v>-277.27850000000001</c:v>
                </c:pt>
                <c:pt idx="46593">
                  <c:v>-277.27649999999994</c:v>
                </c:pt>
                <c:pt idx="46594">
                  <c:v>-277.27449999999999</c:v>
                </c:pt>
                <c:pt idx="46595">
                  <c:v>-277.27249999999998</c:v>
                </c:pt>
                <c:pt idx="46596">
                  <c:v>-277.27049999999997</c:v>
                </c:pt>
                <c:pt idx="46597">
                  <c:v>-277.26849999999996</c:v>
                </c:pt>
                <c:pt idx="46598">
                  <c:v>-277.26649999999995</c:v>
                </c:pt>
                <c:pt idx="46599">
                  <c:v>-277.2645</c:v>
                </c:pt>
                <c:pt idx="46600">
                  <c:v>-277.26249999999999</c:v>
                </c:pt>
                <c:pt idx="46601">
                  <c:v>-277.26049999999998</c:v>
                </c:pt>
                <c:pt idx="46602">
                  <c:v>-277.25849999999997</c:v>
                </c:pt>
                <c:pt idx="46603">
                  <c:v>-277.25649999999996</c:v>
                </c:pt>
                <c:pt idx="46604">
                  <c:v>-277.25450000000001</c:v>
                </c:pt>
                <c:pt idx="46605">
                  <c:v>-277.2525</c:v>
                </c:pt>
                <c:pt idx="46606">
                  <c:v>-277.25049999999999</c:v>
                </c:pt>
                <c:pt idx="46607">
                  <c:v>-277.24849999999998</c:v>
                </c:pt>
                <c:pt idx="46608">
                  <c:v>-277.24649999999997</c:v>
                </c:pt>
                <c:pt idx="46609">
                  <c:v>-277.24449999999996</c:v>
                </c:pt>
                <c:pt idx="46610">
                  <c:v>-277.24249999999995</c:v>
                </c:pt>
                <c:pt idx="46611">
                  <c:v>-277.2405</c:v>
                </c:pt>
                <c:pt idx="46612">
                  <c:v>-277.23849999999999</c:v>
                </c:pt>
                <c:pt idx="46613">
                  <c:v>-277.23649999999998</c:v>
                </c:pt>
                <c:pt idx="46614">
                  <c:v>-277.23449999999997</c:v>
                </c:pt>
                <c:pt idx="46615">
                  <c:v>-277.23249999999996</c:v>
                </c:pt>
                <c:pt idx="46616">
                  <c:v>-277.23050000000001</c:v>
                </c:pt>
                <c:pt idx="46617">
                  <c:v>-277.2285</c:v>
                </c:pt>
                <c:pt idx="46618">
                  <c:v>-277.22649999999999</c:v>
                </c:pt>
                <c:pt idx="46619">
                  <c:v>-277.22449999999998</c:v>
                </c:pt>
                <c:pt idx="46620">
                  <c:v>-277.22249999999997</c:v>
                </c:pt>
                <c:pt idx="46621">
                  <c:v>-277.22049999999996</c:v>
                </c:pt>
                <c:pt idx="46622">
                  <c:v>-277.21849999999995</c:v>
                </c:pt>
                <c:pt idx="46623">
                  <c:v>-277.2165</c:v>
                </c:pt>
                <c:pt idx="46624">
                  <c:v>-277.21449999999999</c:v>
                </c:pt>
                <c:pt idx="46625">
                  <c:v>-277.21249999999998</c:v>
                </c:pt>
                <c:pt idx="46626">
                  <c:v>-277.21049999999997</c:v>
                </c:pt>
                <c:pt idx="46627">
                  <c:v>-277.20849999999996</c:v>
                </c:pt>
                <c:pt idx="46628">
                  <c:v>-277.20650000000001</c:v>
                </c:pt>
                <c:pt idx="46629">
                  <c:v>-277.2045</c:v>
                </c:pt>
                <c:pt idx="46630">
                  <c:v>-277.20249999999999</c:v>
                </c:pt>
                <c:pt idx="46631">
                  <c:v>-277.20049999999998</c:v>
                </c:pt>
                <c:pt idx="46632">
                  <c:v>-277.19849999999997</c:v>
                </c:pt>
                <c:pt idx="46633">
                  <c:v>-277.19649999999996</c:v>
                </c:pt>
                <c:pt idx="46634">
                  <c:v>-277.19449999999995</c:v>
                </c:pt>
                <c:pt idx="46635">
                  <c:v>-277.1925</c:v>
                </c:pt>
                <c:pt idx="46636">
                  <c:v>-277.19049999999999</c:v>
                </c:pt>
                <c:pt idx="46637">
                  <c:v>-277.18849999999998</c:v>
                </c:pt>
                <c:pt idx="46638">
                  <c:v>-277.18649999999997</c:v>
                </c:pt>
                <c:pt idx="46639">
                  <c:v>-277.18449999999996</c:v>
                </c:pt>
                <c:pt idx="46640">
                  <c:v>-277.1825</c:v>
                </c:pt>
                <c:pt idx="46641">
                  <c:v>-277.18049999999999</c:v>
                </c:pt>
                <c:pt idx="46642">
                  <c:v>-277.17849999999999</c:v>
                </c:pt>
                <c:pt idx="46643">
                  <c:v>-277.17649999999998</c:v>
                </c:pt>
                <c:pt idx="46644">
                  <c:v>-277.17449999999997</c:v>
                </c:pt>
                <c:pt idx="46645">
                  <c:v>-277.17249999999996</c:v>
                </c:pt>
                <c:pt idx="46646">
                  <c:v>-277.17049999999995</c:v>
                </c:pt>
                <c:pt idx="46647">
                  <c:v>-277.16849999999999</c:v>
                </c:pt>
                <c:pt idx="46648">
                  <c:v>-277.16649999999998</c:v>
                </c:pt>
                <c:pt idx="46649">
                  <c:v>-277.16449999999998</c:v>
                </c:pt>
                <c:pt idx="46650">
                  <c:v>-277.16249999999997</c:v>
                </c:pt>
                <c:pt idx="46651">
                  <c:v>-277.16049999999996</c:v>
                </c:pt>
                <c:pt idx="46652">
                  <c:v>-277.1585</c:v>
                </c:pt>
                <c:pt idx="46653">
                  <c:v>-277.15649999999999</c:v>
                </c:pt>
                <c:pt idx="46654">
                  <c:v>-277.15449999999998</c:v>
                </c:pt>
                <c:pt idx="46655">
                  <c:v>-277.15249999999997</c:v>
                </c:pt>
                <c:pt idx="46656">
                  <c:v>-277.15049999999997</c:v>
                </c:pt>
                <c:pt idx="46657">
                  <c:v>-277.14850000000001</c:v>
                </c:pt>
                <c:pt idx="46658">
                  <c:v>-277.14649999999995</c:v>
                </c:pt>
                <c:pt idx="46659">
                  <c:v>-277.14449999999999</c:v>
                </c:pt>
                <c:pt idx="46660">
                  <c:v>-277.14249999999998</c:v>
                </c:pt>
                <c:pt idx="46661">
                  <c:v>-277.14049999999997</c:v>
                </c:pt>
                <c:pt idx="46662">
                  <c:v>-277.13849999999996</c:v>
                </c:pt>
                <c:pt idx="46663">
                  <c:v>-277.13649999999996</c:v>
                </c:pt>
                <c:pt idx="46664">
                  <c:v>-277.1345</c:v>
                </c:pt>
                <c:pt idx="46665">
                  <c:v>-277.13249999999999</c:v>
                </c:pt>
                <c:pt idx="46666">
                  <c:v>-277.13049999999998</c:v>
                </c:pt>
                <c:pt idx="46667">
                  <c:v>-277.12849999999997</c:v>
                </c:pt>
                <c:pt idx="46668">
                  <c:v>-277.12649999999996</c:v>
                </c:pt>
                <c:pt idx="46669">
                  <c:v>-277.12450000000001</c:v>
                </c:pt>
                <c:pt idx="46670">
                  <c:v>-277.12249999999995</c:v>
                </c:pt>
                <c:pt idx="46671">
                  <c:v>-277.12049999999999</c:v>
                </c:pt>
                <c:pt idx="46672">
                  <c:v>-277.11849999999998</c:v>
                </c:pt>
                <c:pt idx="46673">
                  <c:v>-277.11649999999997</c:v>
                </c:pt>
                <c:pt idx="46674">
                  <c:v>-277.11449999999996</c:v>
                </c:pt>
                <c:pt idx="46675">
                  <c:v>-277.11249999999995</c:v>
                </c:pt>
                <c:pt idx="46676">
                  <c:v>-277.1105</c:v>
                </c:pt>
                <c:pt idx="46677">
                  <c:v>-277.10849999999999</c:v>
                </c:pt>
                <c:pt idx="46678">
                  <c:v>-277.10649999999998</c:v>
                </c:pt>
                <c:pt idx="46679">
                  <c:v>-277.10449999999997</c:v>
                </c:pt>
                <c:pt idx="46680">
                  <c:v>-277.10249999999996</c:v>
                </c:pt>
                <c:pt idx="46681">
                  <c:v>-277.10050000000001</c:v>
                </c:pt>
                <c:pt idx="46682">
                  <c:v>-277.09849999999994</c:v>
                </c:pt>
                <c:pt idx="46683">
                  <c:v>-277.09649999999999</c:v>
                </c:pt>
                <c:pt idx="46684">
                  <c:v>-277.09449999999998</c:v>
                </c:pt>
                <c:pt idx="46685">
                  <c:v>-277.09249999999997</c:v>
                </c:pt>
                <c:pt idx="46686">
                  <c:v>-277.09049999999996</c:v>
                </c:pt>
                <c:pt idx="46687">
                  <c:v>-277.08849999999995</c:v>
                </c:pt>
                <c:pt idx="46688">
                  <c:v>-277.0865</c:v>
                </c:pt>
                <c:pt idx="46689">
                  <c:v>-277.08449999999999</c:v>
                </c:pt>
                <c:pt idx="46690">
                  <c:v>-277.08249999999998</c:v>
                </c:pt>
                <c:pt idx="46691">
                  <c:v>-277.08049999999997</c:v>
                </c:pt>
                <c:pt idx="46692">
                  <c:v>-277.07849999999996</c:v>
                </c:pt>
                <c:pt idx="46693">
                  <c:v>-277.07650000000001</c:v>
                </c:pt>
                <c:pt idx="46694">
                  <c:v>-277.07449999999994</c:v>
                </c:pt>
                <c:pt idx="46695">
                  <c:v>-277.07249999999999</c:v>
                </c:pt>
                <c:pt idx="46696">
                  <c:v>-277.07049999999998</c:v>
                </c:pt>
                <c:pt idx="46697">
                  <c:v>-277.06849999999997</c:v>
                </c:pt>
                <c:pt idx="46698">
                  <c:v>-277.06649999999996</c:v>
                </c:pt>
                <c:pt idx="46699">
                  <c:v>-277.06449999999995</c:v>
                </c:pt>
                <c:pt idx="46700">
                  <c:v>-277.0625</c:v>
                </c:pt>
                <c:pt idx="46701">
                  <c:v>-277.06049999999999</c:v>
                </c:pt>
                <c:pt idx="46702">
                  <c:v>-277.05849999999998</c:v>
                </c:pt>
                <c:pt idx="46703">
                  <c:v>-277.05649999999997</c:v>
                </c:pt>
                <c:pt idx="46704">
                  <c:v>-277.05449999999996</c:v>
                </c:pt>
                <c:pt idx="46705">
                  <c:v>-277.05250000000001</c:v>
                </c:pt>
                <c:pt idx="46706">
                  <c:v>-277.05049999999994</c:v>
                </c:pt>
                <c:pt idx="46707">
                  <c:v>-277.04849999999999</c:v>
                </c:pt>
                <c:pt idx="46708">
                  <c:v>-277.04649999999998</c:v>
                </c:pt>
                <c:pt idx="46709">
                  <c:v>-277.04449999999997</c:v>
                </c:pt>
                <c:pt idx="46710">
                  <c:v>-277.04249999999996</c:v>
                </c:pt>
                <c:pt idx="46711">
                  <c:v>-277.04049999999995</c:v>
                </c:pt>
                <c:pt idx="46712">
                  <c:v>-277.0385</c:v>
                </c:pt>
                <c:pt idx="46713">
                  <c:v>-277.03649999999999</c:v>
                </c:pt>
                <c:pt idx="46714">
                  <c:v>-277.03449999999998</c:v>
                </c:pt>
                <c:pt idx="46715">
                  <c:v>-277.03249999999997</c:v>
                </c:pt>
                <c:pt idx="46716">
                  <c:v>-277.03049999999996</c:v>
                </c:pt>
                <c:pt idx="46717">
                  <c:v>-277.02850000000001</c:v>
                </c:pt>
                <c:pt idx="46718">
                  <c:v>-277.02649999999994</c:v>
                </c:pt>
                <c:pt idx="46719">
                  <c:v>-277.02449999999999</c:v>
                </c:pt>
                <c:pt idx="46720">
                  <c:v>-277.02249999999998</c:v>
                </c:pt>
                <c:pt idx="46721">
                  <c:v>-277.02049999999997</c:v>
                </c:pt>
                <c:pt idx="46722">
                  <c:v>-277.01849999999996</c:v>
                </c:pt>
                <c:pt idx="46723">
                  <c:v>-277.01649999999995</c:v>
                </c:pt>
                <c:pt idx="46724">
                  <c:v>-277.0145</c:v>
                </c:pt>
                <c:pt idx="46725">
                  <c:v>-277.01249999999999</c:v>
                </c:pt>
                <c:pt idx="46726">
                  <c:v>-277.01049999999998</c:v>
                </c:pt>
                <c:pt idx="46727">
                  <c:v>-277.00849999999997</c:v>
                </c:pt>
                <c:pt idx="46728">
                  <c:v>-277.00649999999996</c:v>
                </c:pt>
                <c:pt idx="46729">
                  <c:v>-277.00450000000001</c:v>
                </c:pt>
                <c:pt idx="46730">
                  <c:v>-277.0025</c:v>
                </c:pt>
                <c:pt idx="46731">
                  <c:v>-277.00049999999999</c:v>
                </c:pt>
                <c:pt idx="46732">
                  <c:v>-276.99849999999998</c:v>
                </c:pt>
                <c:pt idx="46733">
                  <c:v>-276.99649999999997</c:v>
                </c:pt>
                <c:pt idx="46734">
                  <c:v>-276.99449999999996</c:v>
                </c:pt>
                <c:pt idx="46735">
                  <c:v>-276.99249999999995</c:v>
                </c:pt>
                <c:pt idx="46736">
                  <c:v>-276.9905</c:v>
                </c:pt>
                <c:pt idx="46737">
                  <c:v>-276.98849999999999</c:v>
                </c:pt>
                <c:pt idx="46738">
                  <c:v>-276.98649999999998</c:v>
                </c:pt>
                <c:pt idx="46739">
                  <c:v>-276.98449999999997</c:v>
                </c:pt>
                <c:pt idx="46740">
                  <c:v>-276.98249999999996</c:v>
                </c:pt>
                <c:pt idx="46741">
                  <c:v>-276.98050000000001</c:v>
                </c:pt>
                <c:pt idx="46742">
                  <c:v>-276.9785</c:v>
                </c:pt>
                <c:pt idx="46743">
                  <c:v>-276.97649999999999</c:v>
                </c:pt>
                <c:pt idx="46744">
                  <c:v>-276.97449999999998</c:v>
                </c:pt>
                <c:pt idx="46745">
                  <c:v>-276.97249999999997</c:v>
                </c:pt>
                <c:pt idx="46746">
                  <c:v>-276.97049999999996</c:v>
                </c:pt>
                <c:pt idx="46747">
                  <c:v>-276.96849999999995</c:v>
                </c:pt>
                <c:pt idx="46748">
                  <c:v>-276.9665</c:v>
                </c:pt>
                <c:pt idx="46749">
                  <c:v>-276.96449999999999</c:v>
                </c:pt>
                <c:pt idx="46750">
                  <c:v>-276.96249999999998</c:v>
                </c:pt>
                <c:pt idx="46751">
                  <c:v>-276.96049999999997</c:v>
                </c:pt>
                <c:pt idx="46752">
                  <c:v>-276.95849999999996</c:v>
                </c:pt>
                <c:pt idx="46753">
                  <c:v>-276.95650000000001</c:v>
                </c:pt>
                <c:pt idx="46754">
                  <c:v>-276.9545</c:v>
                </c:pt>
                <c:pt idx="46755">
                  <c:v>-276.95249999999999</c:v>
                </c:pt>
                <c:pt idx="46756">
                  <c:v>-276.95049999999998</c:v>
                </c:pt>
                <c:pt idx="46757">
                  <c:v>-276.94849999999997</c:v>
                </c:pt>
                <c:pt idx="46758">
                  <c:v>-276.94649999999996</c:v>
                </c:pt>
                <c:pt idx="46759">
                  <c:v>-276.94449999999995</c:v>
                </c:pt>
                <c:pt idx="46760">
                  <c:v>-276.9425</c:v>
                </c:pt>
                <c:pt idx="46761">
                  <c:v>-276.94049999999999</c:v>
                </c:pt>
                <c:pt idx="46762">
                  <c:v>-276.93849999999998</c:v>
                </c:pt>
                <c:pt idx="46763">
                  <c:v>-276.93649999999997</c:v>
                </c:pt>
                <c:pt idx="46764">
                  <c:v>-276.93449999999996</c:v>
                </c:pt>
                <c:pt idx="46765">
                  <c:v>-276.9325</c:v>
                </c:pt>
                <c:pt idx="46766">
                  <c:v>-276.93049999999999</c:v>
                </c:pt>
                <c:pt idx="46767">
                  <c:v>-276.92849999999999</c:v>
                </c:pt>
                <c:pt idx="46768">
                  <c:v>-276.92649999999998</c:v>
                </c:pt>
                <c:pt idx="46769">
                  <c:v>-276.92449999999997</c:v>
                </c:pt>
                <c:pt idx="46770">
                  <c:v>-276.92249999999996</c:v>
                </c:pt>
                <c:pt idx="46771">
                  <c:v>-276.92049999999995</c:v>
                </c:pt>
                <c:pt idx="46772">
                  <c:v>-276.91849999999999</c:v>
                </c:pt>
                <c:pt idx="46773">
                  <c:v>-276.91649999999998</c:v>
                </c:pt>
                <c:pt idx="46774">
                  <c:v>-276.91449999999998</c:v>
                </c:pt>
                <c:pt idx="46775">
                  <c:v>-276.91249999999997</c:v>
                </c:pt>
                <c:pt idx="46776">
                  <c:v>-276.91049999999996</c:v>
                </c:pt>
                <c:pt idx="46777">
                  <c:v>-276.9085</c:v>
                </c:pt>
                <c:pt idx="46778">
                  <c:v>-276.90649999999999</c:v>
                </c:pt>
                <c:pt idx="46779">
                  <c:v>-276.90449999999998</c:v>
                </c:pt>
                <c:pt idx="46780">
                  <c:v>-276.90249999999997</c:v>
                </c:pt>
                <c:pt idx="46781">
                  <c:v>-276.90049999999997</c:v>
                </c:pt>
                <c:pt idx="46782">
                  <c:v>-276.89850000000001</c:v>
                </c:pt>
                <c:pt idx="46783">
                  <c:v>-276.89649999999995</c:v>
                </c:pt>
                <c:pt idx="46784">
                  <c:v>-276.89449999999999</c:v>
                </c:pt>
                <c:pt idx="46785">
                  <c:v>-276.89249999999998</c:v>
                </c:pt>
                <c:pt idx="46786">
                  <c:v>-276.89049999999997</c:v>
                </c:pt>
                <c:pt idx="46787">
                  <c:v>-276.88849999999996</c:v>
                </c:pt>
                <c:pt idx="46788">
                  <c:v>-276.88649999999996</c:v>
                </c:pt>
                <c:pt idx="46789">
                  <c:v>-276.8845</c:v>
                </c:pt>
                <c:pt idx="46790">
                  <c:v>-276.88249999999999</c:v>
                </c:pt>
                <c:pt idx="46791">
                  <c:v>-276.88049999999998</c:v>
                </c:pt>
                <c:pt idx="46792">
                  <c:v>-276.87849999999997</c:v>
                </c:pt>
                <c:pt idx="46793">
                  <c:v>-276.87649999999996</c:v>
                </c:pt>
                <c:pt idx="46794">
                  <c:v>-276.87450000000001</c:v>
                </c:pt>
                <c:pt idx="46795">
                  <c:v>-276.87249999999995</c:v>
                </c:pt>
                <c:pt idx="46796">
                  <c:v>-276.87049999999999</c:v>
                </c:pt>
                <c:pt idx="46797">
                  <c:v>-276.86849999999998</c:v>
                </c:pt>
                <c:pt idx="46798">
                  <c:v>-276.86649999999997</c:v>
                </c:pt>
                <c:pt idx="46799">
                  <c:v>-276.86449999999996</c:v>
                </c:pt>
                <c:pt idx="46800">
                  <c:v>-276.86249999999995</c:v>
                </c:pt>
                <c:pt idx="46801">
                  <c:v>-276.8605</c:v>
                </c:pt>
                <c:pt idx="46802">
                  <c:v>-276.85849999999999</c:v>
                </c:pt>
                <c:pt idx="46803">
                  <c:v>-276.85649999999998</c:v>
                </c:pt>
                <c:pt idx="46804">
                  <c:v>-276.85449999999997</c:v>
                </c:pt>
                <c:pt idx="46805">
                  <c:v>-276.85249999999996</c:v>
                </c:pt>
                <c:pt idx="46806">
                  <c:v>-276.85050000000001</c:v>
                </c:pt>
                <c:pt idx="46807">
                  <c:v>-276.84849999999994</c:v>
                </c:pt>
                <c:pt idx="46808">
                  <c:v>-276.84649999999999</c:v>
                </c:pt>
                <c:pt idx="46809">
                  <c:v>-276.84449999999998</c:v>
                </c:pt>
                <c:pt idx="46810">
                  <c:v>-276.84249999999997</c:v>
                </c:pt>
                <c:pt idx="46811">
                  <c:v>-276.84049999999996</c:v>
                </c:pt>
                <c:pt idx="46812">
                  <c:v>-276.83849999999995</c:v>
                </c:pt>
                <c:pt idx="46813">
                  <c:v>-276.8365</c:v>
                </c:pt>
                <c:pt idx="46814">
                  <c:v>-276.83449999999999</c:v>
                </c:pt>
                <c:pt idx="46815">
                  <c:v>-276.83249999999998</c:v>
                </c:pt>
                <c:pt idx="46816">
                  <c:v>-276.83049999999997</c:v>
                </c:pt>
                <c:pt idx="46817">
                  <c:v>-276.82849999999996</c:v>
                </c:pt>
                <c:pt idx="46818">
                  <c:v>-276.82650000000001</c:v>
                </c:pt>
                <c:pt idx="46819">
                  <c:v>-276.82449999999994</c:v>
                </c:pt>
                <c:pt idx="46820">
                  <c:v>-276.82249999999999</c:v>
                </c:pt>
                <c:pt idx="46821">
                  <c:v>-276.82049999999998</c:v>
                </c:pt>
                <c:pt idx="46822">
                  <c:v>-276.81849999999997</c:v>
                </c:pt>
                <c:pt idx="46823">
                  <c:v>-276.81649999999996</c:v>
                </c:pt>
                <c:pt idx="46824">
                  <c:v>-276.81449999999995</c:v>
                </c:pt>
                <c:pt idx="46825">
                  <c:v>-276.8125</c:v>
                </c:pt>
                <c:pt idx="46826">
                  <c:v>-276.81049999999999</c:v>
                </c:pt>
                <c:pt idx="46827">
                  <c:v>-276.80849999999998</c:v>
                </c:pt>
                <c:pt idx="46828">
                  <c:v>-276.80649999999997</c:v>
                </c:pt>
                <c:pt idx="46829">
                  <c:v>-276.80449999999996</c:v>
                </c:pt>
                <c:pt idx="46830">
                  <c:v>-276.80250000000001</c:v>
                </c:pt>
                <c:pt idx="46831">
                  <c:v>-276.80049999999994</c:v>
                </c:pt>
                <c:pt idx="46832">
                  <c:v>-276.79849999999999</c:v>
                </c:pt>
                <c:pt idx="46833">
                  <c:v>-276.79649999999998</c:v>
                </c:pt>
                <c:pt idx="46834">
                  <c:v>-276.79449999999997</c:v>
                </c:pt>
                <c:pt idx="46835">
                  <c:v>-276.79249999999996</c:v>
                </c:pt>
                <c:pt idx="46836">
                  <c:v>-276.79049999999995</c:v>
                </c:pt>
                <c:pt idx="46837">
                  <c:v>-276.7885</c:v>
                </c:pt>
                <c:pt idx="46838">
                  <c:v>-276.78649999999999</c:v>
                </c:pt>
                <c:pt idx="46839">
                  <c:v>-276.78449999999998</c:v>
                </c:pt>
                <c:pt idx="46840">
                  <c:v>-276.78249999999997</c:v>
                </c:pt>
                <c:pt idx="46841">
                  <c:v>-276.78049999999996</c:v>
                </c:pt>
                <c:pt idx="46842">
                  <c:v>-276.77850000000001</c:v>
                </c:pt>
                <c:pt idx="46843">
                  <c:v>-276.77649999999994</c:v>
                </c:pt>
                <c:pt idx="46844">
                  <c:v>-276.77449999999999</c:v>
                </c:pt>
                <c:pt idx="46845">
                  <c:v>-276.77249999999998</c:v>
                </c:pt>
                <c:pt idx="46846">
                  <c:v>-276.77049999999997</c:v>
                </c:pt>
                <c:pt idx="46847">
                  <c:v>-276.76849999999996</c:v>
                </c:pt>
                <c:pt idx="46848">
                  <c:v>-276.76649999999995</c:v>
                </c:pt>
                <c:pt idx="46849">
                  <c:v>-276.7645</c:v>
                </c:pt>
                <c:pt idx="46850">
                  <c:v>-276.76249999999999</c:v>
                </c:pt>
                <c:pt idx="46851">
                  <c:v>-276.76049999999998</c:v>
                </c:pt>
                <c:pt idx="46852">
                  <c:v>-276.75849999999997</c:v>
                </c:pt>
                <c:pt idx="46853">
                  <c:v>-276.75649999999996</c:v>
                </c:pt>
                <c:pt idx="46854">
                  <c:v>-276.75450000000001</c:v>
                </c:pt>
                <c:pt idx="46855">
                  <c:v>-276.7525</c:v>
                </c:pt>
                <c:pt idx="46856">
                  <c:v>-276.75049999999999</c:v>
                </c:pt>
                <c:pt idx="46857">
                  <c:v>-276.74849999999998</c:v>
                </c:pt>
                <c:pt idx="46858">
                  <c:v>-276.74649999999997</c:v>
                </c:pt>
                <c:pt idx="46859">
                  <c:v>-276.74449999999996</c:v>
                </c:pt>
                <c:pt idx="46860">
                  <c:v>-276.74249999999995</c:v>
                </c:pt>
                <c:pt idx="46861">
                  <c:v>-276.7405</c:v>
                </c:pt>
                <c:pt idx="46862">
                  <c:v>-276.73849999999999</c:v>
                </c:pt>
                <c:pt idx="46863">
                  <c:v>-276.73649999999998</c:v>
                </c:pt>
                <c:pt idx="46864">
                  <c:v>-276.73449999999997</c:v>
                </c:pt>
                <c:pt idx="46865">
                  <c:v>-276.73249999999996</c:v>
                </c:pt>
                <c:pt idx="46866">
                  <c:v>-276.73050000000001</c:v>
                </c:pt>
                <c:pt idx="46867">
                  <c:v>-276.7285</c:v>
                </c:pt>
                <c:pt idx="46868">
                  <c:v>-276.72649999999999</c:v>
                </c:pt>
                <c:pt idx="46869">
                  <c:v>-276.72449999999998</c:v>
                </c:pt>
                <c:pt idx="46870">
                  <c:v>-276.72249999999997</c:v>
                </c:pt>
                <c:pt idx="46871">
                  <c:v>-276.72049999999996</c:v>
                </c:pt>
                <c:pt idx="46872">
                  <c:v>-276.71849999999995</c:v>
                </c:pt>
                <c:pt idx="46873">
                  <c:v>-276.7165</c:v>
                </c:pt>
                <c:pt idx="46874">
                  <c:v>-276.71449999999999</c:v>
                </c:pt>
                <c:pt idx="46875">
                  <c:v>-276.71249999999998</c:v>
                </c:pt>
                <c:pt idx="46876">
                  <c:v>-276.71049999999997</c:v>
                </c:pt>
                <c:pt idx="46877">
                  <c:v>-276.70849999999996</c:v>
                </c:pt>
                <c:pt idx="46878">
                  <c:v>-276.70650000000001</c:v>
                </c:pt>
                <c:pt idx="46879">
                  <c:v>-276.7045</c:v>
                </c:pt>
                <c:pt idx="46880">
                  <c:v>-276.70249999999999</c:v>
                </c:pt>
                <c:pt idx="46881">
                  <c:v>-276.70049999999998</c:v>
                </c:pt>
                <c:pt idx="46882">
                  <c:v>-276.69849999999997</c:v>
                </c:pt>
                <c:pt idx="46883">
                  <c:v>-276.69649999999996</c:v>
                </c:pt>
                <c:pt idx="46884">
                  <c:v>-276.69449999999995</c:v>
                </c:pt>
                <c:pt idx="46885">
                  <c:v>-276.6925</c:v>
                </c:pt>
                <c:pt idx="46886">
                  <c:v>-276.69049999999999</c:v>
                </c:pt>
                <c:pt idx="46887">
                  <c:v>-276.68849999999998</c:v>
                </c:pt>
                <c:pt idx="46888">
                  <c:v>-276.68649999999997</c:v>
                </c:pt>
                <c:pt idx="46889">
                  <c:v>-276.68449999999996</c:v>
                </c:pt>
                <c:pt idx="46890">
                  <c:v>-276.6825</c:v>
                </c:pt>
                <c:pt idx="46891">
                  <c:v>-276.68049999999999</c:v>
                </c:pt>
                <c:pt idx="46892">
                  <c:v>-276.67849999999999</c:v>
                </c:pt>
                <c:pt idx="46893">
                  <c:v>-276.67649999999998</c:v>
                </c:pt>
                <c:pt idx="46894">
                  <c:v>-276.67449999999997</c:v>
                </c:pt>
                <c:pt idx="46895">
                  <c:v>-276.67249999999996</c:v>
                </c:pt>
                <c:pt idx="46896">
                  <c:v>-276.67049999999995</c:v>
                </c:pt>
                <c:pt idx="46897">
                  <c:v>-276.66849999999999</c:v>
                </c:pt>
                <c:pt idx="46898">
                  <c:v>-276.66649999999998</c:v>
                </c:pt>
                <c:pt idx="46899">
                  <c:v>-276.66449999999998</c:v>
                </c:pt>
                <c:pt idx="46900">
                  <c:v>-276.66249999999997</c:v>
                </c:pt>
                <c:pt idx="46901">
                  <c:v>-276.66049999999996</c:v>
                </c:pt>
                <c:pt idx="46902">
                  <c:v>-276.6585</c:v>
                </c:pt>
                <c:pt idx="46903">
                  <c:v>-276.65649999999999</c:v>
                </c:pt>
                <c:pt idx="46904">
                  <c:v>-276.65449999999998</c:v>
                </c:pt>
                <c:pt idx="46905">
                  <c:v>-276.65249999999997</c:v>
                </c:pt>
                <c:pt idx="46906">
                  <c:v>-276.65049999999997</c:v>
                </c:pt>
                <c:pt idx="46907">
                  <c:v>-276.64850000000001</c:v>
                </c:pt>
                <c:pt idx="46908">
                  <c:v>-276.64649999999995</c:v>
                </c:pt>
                <c:pt idx="46909">
                  <c:v>-276.64449999999999</c:v>
                </c:pt>
                <c:pt idx="46910">
                  <c:v>-276.64249999999998</c:v>
                </c:pt>
                <c:pt idx="46911">
                  <c:v>-276.64049999999997</c:v>
                </c:pt>
                <c:pt idx="46912">
                  <c:v>-276.63849999999996</c:v>
                </c:pt>
                <c:pt idx="46913">
                  <c:v>-276.63649999999996</c:v>
                </c:pt>
                <c:pt idx="46914">
                  <c:v>-276.6345</c:v>
                </c:pt>
                <c:pt idx="46915">
                  <c:v>-276.63249999999999</c:v>
                </c:pt>
                <c:pt idx="46916">
                  <c:v>-276.63049999999998</c:v>
                </c:pt>
                <c:pt idx="46917">
                  <c:v>-276.62849999999997</c:v>
                </c:pt>
                <c:pt idx="46918">
                  <c:v>-276.62649999999996</c:v>
                </c:pt>
                <c:pt idx="46919">
                  <c:v>-276.62450000000001</c:v>
                </c:pt>
                <c:pt idx="46920">
                  <c:v>-276.62249999999995</c:v>
                </c:pt>
                <c:pt idx="46921">
                  <c:v>-276.62049999999999</c:v>
                </c:pt>
                <c:pt idx="46922">
                  <c:v>-276.61849999999998</c:v>
                </c:pt>
                <c:pt idx="46923">
                  <c:v>-276.61649999999997</c:v>
                </c:pt>
                <c:pt idx="46924">
                  <c:v>-276.61449999999996</c:v>
                </c:pt>
                <c:pt idx="46925">
                  <c:v>-276.61249999999995</c:v>
                </c:pt>
                <c:pt idx="46926">
                  <c:v>-276.6105</c:v>
                </c:pt>
                <c:pt idx="46927">
                  <c:v>-276.60849999999999</c:v>
                </c:pt>
                <c:pt idx="46928">
                  <c:v>-276.60649999999998</c:v>
                </c:pt>
                <c:pt idx="46929">
                  <c:v>-276.60449999999997</c:v>
                </c:pt>
                <c:pt idx="46930">
                  <c:v>-276.60249999999996</c:v>
                </c:pt>
                <c:pt idx="46931">
                  <c:v>-276.60050000000001</c:v>
                </c:pt>
                <c:pt idx="46932">
                  <c:v>-276.59849999999994</c:v>
                </c:pt>
                <c:pt idx="46933">
                  <c:v>-276.59649999999999</c:v>
                </c:pt>
                <c:pt idx="46934">
                  <c:v>-276.59449999999998</c:v>
                </c:pt>
                <c:pt idx="46935">
                  <c:v>-276.59249999999997</c:v>
                </c:pt>
                <c:pt idx="46936">
                  <c:v>-276.59049999999996</c:v>
                </c:pt>
                <c:pt idx="46937">
                  <c:v>-276.58849999999995</c:v>
                </c:pt>
                <c:pt idx="46938">
                  <c:v>-276.5865</c:v>
                </c:pt>
                <c:pt idx="46939">
                  <c:v>-276.58449999999999</c:v>
                </c:pt>
                <c:pt idx="46940">
                  <c:v>-276.58249999999998</c:v>
                </c:pt>
                <c:pt idx="46941">
                  <c:v>-276.58049999999997</c:v>
                </c:pt>
                <c:pt idx="46942">
                  <c:v>-276.57849999999996</c:v>
                </c:pt>
                <c:pt idx="46943">
                  <c:v>-276.57650000000001</c:v>
                </c:pt>
                <c:pt idx="46944">
                  <c:v>-276.57449999999994</c:v>
                </c:pt>
                <c:pt idx="46945">
                  <c:v>-276.57249999999999</c:v>
                </c:pt>
                <c:pt idx="46946">
                  <c:v>-276.57049999999998</c:v>
                </c:pt>
                <c:pt idx="46947">
                  <c:v>-276.56849999999997</c:v>
                </c:pt>
                <c:pt idx="46948">
                  <c:v>-276.56649999999996</c:v>
                </c:pt>
                <c:pt idx="46949">
                  <c:v>-276.56449999999995</c:v>
                </c:pt>
                <c:pt idx="46950">
                  <c:v>-276.5625</c:v>
                </c:pt>
                <c:pt idx="46951">
                  <c:v>-276.56049999999999</c:v>
                </c:pt>
                <c:pt idx="46952">
                  <c:v>-276.55849999999998</c:v>
                </c:pt>
                <c:pt idx="46953">
                  <c:v>-276.55649999999997</c:v>
                </c:pt>
                <c:pt idx="46954">
                  <c:v>-276.55449999999996</c:v>
                </c:pt>
                <c:pt idx="46955">
                  <c:v>-276.55250000000001</c:v>
                </c:pt>
                <c:pt idx="46956">
                  <c:v>-276.55049999999994</c:v>
                </c:pt>
                <c:pt idx="46957">
                  <c:v>-276.54849999999999</c:v>
                </c:pt>
                <c:pt idx="46958">
                  <c:v>-276.54649999999998</c:v>
                </c:pt>
                <c:pt idx="46959">
                  <c:v>-276.54449999999997</c:v>
                </c:pt>
                <c:pt idx="46960">
                  <c:v>-276.54249999999996</c:v>
                </c:pt>
                <c:pt idx="46961">
                  <c:v>-276.54049999999995</c:v>
                </c:pt>
                <c:pt idx="46962">
                  <c:v>-276.5385</c:v>
                </c:pt>
                <c:pt idx="46963">
                  <c:v>-276.53649999999999</c:v>
                </c:pt>
                <c:pt idx="46964">
                  <c:v>-276.53449999999998</c:v>
                </c:pt>
                <c:pt idx="46965">
                  <c:v>-276.53249999999997</c:v>
                </c:pt>
                <c:pt idx="46966">
                  <c:v>-276.53049999999996</c:v>
                </c:pt>
                <c:pt idx="46967">
                  <c:v>-276.52850000000001</c:v>
                </c:pt>
                <c:pt idx="46968">
                  <c:v>-276.52649999999994</c:v>
                </c:pt>
                <c:pt idx="46969">
                  <c:v>-276.52449999999999</c:v>
                </c:pt>
                <c:pt idx="46970">
                  <c:v>-276.52249999999998</c:v>
                </c:pt>
                <c:pt idx="46971">
                  <c:v>-276.52049999999997</c:v>
                </c:pt>
                <c:pt idx="46972">
                  <c:v>-276.51849999999996</c:v>
                </c:pt>
                <c:pt idx="46973">
                  <c:v>-276.51649999999995</c:v>
                </c:pt>
                <c:pt idx="46974">
                  <c:v>-276.5145</c:v>
                </c:pt>
                <c:pt idx="46975">
                  <c:v>-276.51249999999999</c:v>
                </c:pt>
                <c:pt idx="46976">
                  <c:v>-276.51049999999998</c:v>
                </c:pt>
                <c:pt idx="46977">
                  <c:v>-276.50849999999997</c:v>
                </c:pt>
                <c:pt idx="46978">
                  <c:v>-276.50649999999996</c:v>
                </c:pt>
                <c:pt idx="46979">
                  <c:v>-276.50450000000001</c:v>
                </c:pt>
                <c:pt idx="46980">
                  <c:v>-276.5025</c:v>
                </c:pt>
                <c:pt idx="46981">
                  <c:v>-276.50049999999999</c:v>
                </c:pt>
                <c:pt idx="46982">
                  <c:v>-276.49849999999998</c:v>
                </c:pt>
                <c:pt idx="46983">
                  <c:v>-276.49649999999997</c:v>
                </c:pt>
                <c:pt idx="46984">
                  <c:v>-276.49449999999996</c:v>
                </c:pt>
                <c:pt idx="46985">
                  <c:v>-276.49249999999995</c:v>
                </c:pt>
                <c:pt idx="46986">
                  <c:v>-276.4905</c:v>
                </c:pt>
                <c:pt idx="46987">
                  <c:v>-276.48849999999999</c:v>
                </c:pt>
                <c:pt idx="46988">
                  <c:v>-276.48649999999998</c:v>
                </c:pt>
                <c:pt idx="46989">
                  <c:v>-276.48449999999997</c:v>
                </c:pt>
                <c:pt idx="46990">
                  <c:v>-276.48249999999996</c:v>
                </c:pt>
                <c:pt idx="46991">
                  <c:v>-276.48050000000001</c:v>
                </c:pt>
                <c:pt idx="46992">
                  <c:v>-276.4785</c:v>
                </c:pt>
                <c:pt idx="46993">
                  <c:v>-276.47649999999999</c:v>
                </c:pt>
                <c:pt idx="46994">
                  <c:v>-276.47449999999998</c:v>
                </c:pt>
                <c:pt idx="46995">
                  <c:v>-276.47249999999997</c:v>
                </c:pt>
                <c:pt idx="46996">
                  <c:v>-276.47049999999996</c:v>
                </c:pt>
                <c:pt idx="46997">
                  <c:v>-276.46849999999995</c:v>
                </c:pt>
                <c:pt idx="46998">
                  <c:v>-276.4665</c:v>
                </c:pt>
                <c:pt idx="46999">
                  <c:v>-276.46449999999999</c:v>
                </c:pt>
                <c:pt idx="47000">
                  <c:v>-276.46249999999998</c:v>
                </c:pt>
                <c:pt idx="47001">
                  <c:v>-276.46049999999997</c:v>
                </c:pt>
                <c:pt idx="47002">
                  <c:v>-276.45849999999996</c:v>
                </c:pt>
                <c:pt idx="47003">
                  <c:v>-276.45650000000001</c:v>
                </c:pt>
                <c:pt idx="47004">
                  <c:v>-276.4545</c:v>
                </c:pt>
                <c:pt idx="47005">
                  <c:v>-276.45249999999999</c:v>
                </c:pt>
                <c:pt idx="47006">
                  <c:v>-276.45049999999998</c:v>
                </c:pt>
                <c:pt idx="47007">
                  <c:v>-276.44849999999997</c:v>
                </c:pt>
                <c:pt idx="47008">
                  <c:v>-276.44649999999996</c:v>
                </c:pt>
                <c:pt idx="47009">
                  <c:v>-276.44449999999995</c:v>
                </c:pt>
                <c:pt idx="47010">
                  <c:v>-276.4425</c:v>
                </c:pt>
                <c:pt idx="47011">
                  <c:v>-276.44049999999999</c:v>
                </c:pt>
                <c:pt idx="47012">
                  <c:v>-276.43849999999998</c:v>
                </c:pt>
                <c:pt idx="47013">
                  <c:v>-276.43649999999997</c:v>
                </c:pt>
                <c:pt idx="47014">
                  <c:v>-276.43449999999996</c:v>
                </c:pt>
                <c:pt idx="47015">
                  <c:v>-276.4325</c:v>
                </c:pt>
                <c:pt idx="47016">
                  <c:v>-276.43049999999999</c:v>
                </c:pt>
                <c:pt idx="47017">
                  <c:v>-276.42849999999999</c:v>
                </c:pt>
                <c:pt idx="47018">
                  <c:v>-276.42649999999998</c:v>
                </c:pt>
                <c:pt idx="47019">
                  <c:v>-276.42449999999997</c:v>
                </c:pt>
                <c:pt idx="47020">
                  <c:v>-276.42249999999996</c:v>
                </c:pt>
                <c:pt idx="47021">
                  <c:v>-276.42049999999995</c:v>
                </c:pt>
                <c:pt idx="47022">
                  <c:v>-276.41849999999999</c:v>
                </c:pt>
                <c:pt idx="47023">
                  <c:v>-276.41649999999998</c:v>
                </c:pt>
                <c:pt idx="47024">
                  <c:v>-276.41449999999998</c:v>
                </c:pt>
                <c:pt idx="47025">
                  <c:v>-276.41249999999997</c:v>
                </c:pt>
                <c:pt idx="47026">
                  <c:v>-276.41049999999996</c:v>
                </c:pt>
                <c:pt idx="47027">
                  <c:v>-276.4085</c:v>
                </c:pt>
                <c:pt idx="47028">
                  <c:v>-276.40649999999999</c:v>
                </c:pt>
                <c:pt idx="47029">
                  <c:v>-276.40449999999998</c:v>
                </c:pt>
                <c:pt idx="47030">
                  <c:v>-276.40249999999997</c:v>
                </c:pt>
                <c:pt idx="47031">
                  <c:v>-276.40049999999997</c:v>
                </c:pt>
                <c:pt idx="47032">
                  <c:v>-276.39850000000001</c:v>
                </c:pt>
                <c:pt idx="47033">
                  <c:v>-276.39649999999995</c:v>
                </c:pt>
                <c:pt idx="47034">
                  <c:v>-276.39449999999999</c:v>
                </c:pt>
                <c:pt idx="47035">
                  <c:v>-276.39249999999998</c:v>
                </c:pt>
                <c:pt idx="47036">
                  <c:v>-276.39049999999997</c:v>
                </c:pt>
                <c:pt idx="47037">
                  <c:v>-276.38849999999996</c:v>
                </c:pt>
                <c:pt idx="47038">
                  <c:v>-276.38649999999996</c:v>
                </c:pt>
                <c:pt idx="47039">
                  <c:v>-276.3845</c:v>
                </c:pt>
                <c:pt idx="47040">
                  <c:v>-276.38249999999999</c:v>
                </c:pt>
                <c:pt idx="47041">
                  <c:v>-276.38049999999998</c:v>
                </c:pt>
                <c:pt idx="47042">
                  <c:v>-276.37849999999997</c:v>
                </c:pt>
                <c:pt idx="47043">
                  <c:v>-276.37649999999996</c:v>
                </c:pt>
                <c:pt idx="47044">
                  <c:v>-276.37450000000001</c:v>
                </c:pt>
                <c:pt idx="47045">
                  <c:v>-276.37249999999995</c:v>
                </c:pt>
                <c:pt idx="47046">
                  <c:v>-276.37049999999999</c:v>
                </c:pt>
                <c:pt idx="47047">
                  <c:v>-276.36849999999998</c:v>
                </c:pt>
                <c:pt idx="47048">
                  <c:v>-276.36649999999997</c:v>
                </c:pt>
                <c:pt idx="47049">
                  <c:v>-276.36449999999996</c:v>
                </c:pt>
                <c:pt idx="47050">
                  <c:v>-276.36249999999995</c:v>
                </c:pt>
                <c:pt idx="47051">
                  <c:v>-276.3605</c:v>
                </c:pt>
                <c:pt idx="47052">
                  <c:v>-276.35849999999999</c:v>
                </c:pt>
                <c:pt idx="47053">
                  <c:v>-276.35649999999998</c:v>
                </c:pt>
                <c:pt idx="47054">
                  <c:v>-276.35449999999997</c:v>
                </c:pt>
                <c:pt idx="47055">
                  <c:v>-276.35249999999996</c:v>
                </c:pt>
                <c:pt idx="47056">
                  <c:v>-276.35050000000001</c:v>
                </c:pt>
                <c:pt idx="47057">
                  <c:v>-276.34849999999994</c:v>
                </c:pt>
                <c:pt idx="47058">
                  <c:v>-276.34649999999999</c:v>
                </c:pt>
                <c:pt idx="47059">
                  <c:v>-276.34449999999998</c:v>
                </c:pt>
                <c:pt idx="47060">
                  <c:v>-276.34249999999997</c:v>
                </c:pt>
                <c:pt idx="47061">
                  <c:v>-276.34049999999996</c:v>
                </c:pt>
                <c:pt idx="47062">
                  <c:v>-276.33849999999995</c:v>
                </c:pt>
                <c:pt idx="47063">
                  <c:v>-276.3365</c:v>
                </c:pt>
                <c:pt idx="47064">
                  <c:v>-276.33449999999999</c:v>
                </c:pt>
                <c:pt idx="47065">
                  <c:v>-276.33249999999998</c:v>
                </c:pt>
                <c:pt idx="47066">
                  <c:v>-276.33049999999997</c:v>
                </c:pt>
                <c:pt idx="47067">
                  <c:v>-276.32849999999996</c:v>
                </c:pt>
                <c:pt idx="47068">
                  <c:v>-276.32650000000001</c:v>
                </c:pt>
                <c:pt idx="47069">
                  <c:v>-276.32449999999994</c:v>
                </c:pt>
                <c:pt idx="47070">
                  <c:v>-276.32249999999999</c:v>
                </c:pt>
                <c:pt idx="47071">
                  <c:v>-276.32049999999998</c:v>
                </c:pt>
                <c:pt idx="47072">
                  <c:v>-276.31849999999997</c:v>
                </c:pt>
                <c:pt idx="47073">
                  <c:v>-276.31649999999996</c:v>
                </c:pt>
                <c:pt idx="47074">
                  <c:v>-276.31449999999995</c:v>
                </c:pt>
                <c:pt idx="47075">
                  <c:v>-276.3125</c:v>
                </c:pt>
                <c:pt idx="47076">
                  <c:v>-276.31049999999999</c:v>
                </c:pt>
                <c:pt idx="47077">
                  <c:v>-276.30849999999998</c:v>
                </c:pt>
                <c:pt idx="47078">
                  <c:v>-276.30649999999997</c:v>
                </c:pt>
                <c:pt idx="47079">
                  <c:v>-276.30449999999996</c:v>
                </c:pt>
                <c:pt idx="47080">
                  <c:v>-276.30250000000001</c:v>
                </c:pt>
                <c:pt idx="47081">
                  <c:v>-276.30049999999994</c:v>
                </c:pt>
                <c:pt idx="47082">
                  <c:v>-276.29849999999999</c:v>
                </c:pt>
                <c:pt idx="47083">
                  <c:v>-276.29649999999998</c:v>
                </c:pt>
                <c:pt idx="47084">
                  <c:v>-276.29449999999997</c:v>
                </c:pt>
                <c:pt idx="47085">
                  <c:v>-276.29249999999996</c:v>
                </c:pt>
                <c:pt idx="47086">
                  <c:v>-276.29049999999995</c:v>
                </c:pt>
                <c:pt idx="47087">
                  <c:v>-276.2885</c:v>
                </c:pt>
                <c:pt idx="47088">
                  <c:v>-276.28649999999999</c:v>
                </c:pt>
                <c:pt idx="47089">
                  <c:v>-276.28449999999998</c:v>
                </c:pt>
                <c:pt idx="47090">
                  <c:v>-276.28249999999997</c:v>
                </c:pt>
                <c:pt idx="47091">
                  <c:v>-276.28049999999996</c:v>
                </c:pt>
                <c:pt idx="47092">
                  <c:v>-276.27850000000001</c:v>
                </c:pt>
                <c:pt idx="47093">
                  <c:v>-276.27649999999994</c:v>
                </c:pt>
                <c:pt idx="47094">
                  <c:v>-276.27449999999999</c:v>
                </c:pt>
                <c:pt idx="47095">
                  <c:v>-276.27249999999998</c:v>
                </c:pt>
                <c:pt idx="47096">
                  <c:v>-276.27049999999997</c:v>
                </c:pt>
                <c:pt idx="47097">
                  <c:v>-276.26849999999996</c:v>
                </c:pt>
                <c:pt idx="47098">
                  <c:v>-276.26649999999995</c:v>
                </c:pt>
                <c:pt idx="47099">
                  <c:v>-276.2645</c:v>
                </c:pt>
                <c:pt idx="47100">
                  <c:v>-276.26249999999999</c:v>
                </c:pt>
                <c:pt idx="47101">
                  <c:v>-276.26049999999998</c:v>
                </c:pt>
                <c:pt idx="47102">
                  <c:v>-276.25849999999997</c:v>
                </c:pt>
                <c:pt idx="47103">
                  <c:v>-276.25649999999996</c:v>
                </c:pt>
                <c:pt idx="47104">
                  <c:v>-276.25450000000001</c:v>
                </c:pt>
                <c:pt idx="47105">
                  <c:v>-276.2525</c:v>
                </c:pt>
                <c:pt idx="47106">
                  <c:v>-276.25049999999999</c:v>
                </c:pt>
                <c:pt idx="47107">
                  <c:v>-276.24849999999998</c:v>
                </c:pt>
                <c:pt idx="47108">
                  <c:v>-276.24649999999997</c:v>
                </c:pt>
                <c:pt idx="47109">
                  <c:v>-276.24449999999996</c:v>
                </c:pt>
                <c:pt idx="47110">
                  <c:v>-276.24249999999995</c:v>
                </c:pt>
                <c:pt idx="47111">
                  <c:v>-276.2405</c:v>
                </c:pt>
                <c:pt idx="47112">
                  <c:v>-276.23849999999999</c:v>
                </c:pt>
                <c:pt idx="47113">
                  <c:v>-276.23649999999998</c:v>
                </c:pt>
                <c:pt idx="47114">
                  <c:v>-276.23449999999997</c:v>
                </c:pt>
                <c:pt idx="47115">
                  <c:v>-276.23249999999996</c:v>
                </c:pt>
                <c:pt idx="47116">
                  <c:v>-276.23050000000001</c:v>
                </c:pt>
                <c:pt idx="47117">
                  <c:v>-276.2285</c:v>
                </c:pt>
                <c:pt idx="47118">
                  <c:v>-276.22649999999999</c:v>
                </c:pt>
                <c:pt idx="47119">
                  <c:v>-276.22449999999998</c:v>
                </c:pt>
                <c:pt idx="47120">
                  <c:v>-276.22249999999997</c:v>
                </c:pt>
                <c:pt idx="47121">
                  <c:v>-276.22049999999996</c:v>
                </c:pt>
                <c:pt idx="47122">
                  <c:v>-276.21849999999995</c:v>
                </c:pt>
                <c:pt idx="47123">
                  <c:v>-276.2165</c:v>
                </c:pt>
                <c:pt idx="47124">
                  <c:v>-276.21449999999999</c:v>
                </c:pt>
                <c:pt idx="47125">
                  <c:v>-276.21249999999998</c:v>
                </c:pt>
                <c:pt idx="47126">
                  <c:v>-276.21049999999997</c:v>
                </c:pt>
                <c:pt idx="47127">
                  <c:v>-276.20849999999996</c:v>
                </c:pt>
                <c:pt idx="47128">
                  <c:v>-276.20650000000001</c:v>
                </c:pt>
                <c:pt idx="47129">
                  <c:v>-276.2045</c:v>
                </c:pt>
                <c:pt idx="47130">
                  <c:v>-276.20249999999999</c:v>
                </c:pt>
                <c:pt idx="47131">
                  <c:v>-276.20049999999998</c:v>
                </c:pt>
                <c:pt idx="47132">
                  <c:v>-276.19849999999997</c:v>
                </c:pt>
                <c:pt idx="47133">
                  <c:v>-276.19649999999996</c:v>
                </c:pt>
                <c:pt idx="47134">
                  <c:v>-276.19449999999995</c:v>
                </c:pt>
                <c:pt idx="47135">
                  <c:v>-276.1925</c:v>
                </c:pt>
                <c:pt idx="47136">
                  <c:v>-276.19049999999999</c:v>
                </c:pt>
                <c:pt idx="47137">
                  <c:v>-276.18849999999998</c:v>
                </c:pt>
                <c:pt idx="47138">
                  <c:v>-276.18649999999997</c:v>
                </c:pt>
                <c:pt idx="47139">
                  <c:v>-276.18449999999996</c:v>
                </c:pt>
                <c:pt idx="47140">
                  <c:v>-276.1825</c:v>
                </c:pt>
                <c:pt idx="47141">
                  <c:v>-276.18049999999999</c:v>
                </c:pt>
                <c:pt idx="47142">
                  <c:v>-276.17849999999999</c:v>
                </c:pt>
                <c:pt idx="47143">
                  <c:v>-276.17649999999998</c:v>
                </c:pt>
                <c:pt idx="47144">
                  <c:v>-276.17449999999997</c:v>
                </c:pt>
                <c:pt idx="47145">
                  <c:v>-276.17249999999996</c:v>
                </c:pt>
                <c:pt idx="47146">
                  <c:v>-276.17049999999995</c:v>
                </c:pt>
                <c:pt idx="47147">
                  <c:v>-276.16849999999999</c:v>
                </c:pt>
                <c:pt idx="47148">
                  <c:v>-276.16649999999998</c:v>
                </c:pt>
                <c:pt idx="47149">
                  <c:v>-276.16449999999998</c:v>
                </c:pt>
                <c:pt idx="47150">
                  <c:v>-276.16249999999997</c:v>
                </c:pt>
                <c:pt idx="47151">
                  <c:v>-276.16049999999996</c:v>
                </c:pt>
                <c:pt idx="47152">
                  <c:v>-276.1585</c:v>
                </c:pt>
                <c:pt idx="47153">
                  <c:v>-276.15649999999999</c:v>
                </c:pt>
                <c:pt idx="47154">
                  <c:v>-276.15449999999998</c:v>
                </c:pt>
                <c:pt idx="47155">
                  <c:v>-276.15249999999997</c:v>
                </c:pt>
                <c:pt idx="47156">
                  <c:v>-276.15049999999997</c:v>
                </c:pt>
                <c:pt idx="47157">
                  <c:v>-276.14850000000001</c:v>
                </c:pt>
                <c:pt idx="47158">
                  <c:v>-276.14649999999995</c:v>
                </c:pt>
                <c:pt idx="47159">
                  <c:v>-276.14449999999999</c:v>
                </c:pt>
                <c:pt idx="47160">
                  <c:v>-276.14249999999998</c:v>
                </c:pt>
                <c:pt idx="47161">
                  <c:v>-276.14049999999997</c:v>
                </c:pt>
                <c:pt idx="47162">
                  <c:v>-276.13849999999996</c:v>
                </c:pt>
                <c:pt idx="47163">
                  <c:v>-276.13649999999996</c:v>
                </c:pt>
                <c:pt idx="47164">
                  <c:v>-276.1345</c:v>
                </c:pt>
                <c:pt idx="47165">
                  <c:v>-276.13249999999999</c:v>
                </c:pt>
                <c:pt idx="47166">
                  <c:v>-276.13049999999998</c:v>
                </c:pt>
                <c:pt idx="47167">
                  <c:v>-276.12849999999997</c:v>
                </c:pt>
                <c:pt idx="47168">
                  <c:v>-276.12649999999996</c:v>
                </c:pt>
                <c:pt idx="47169">
                  <c:v>-276.12450000000001</c:v>
                </c:pt>
                <c:pt idx="47170">
                  <c:v>-276.12249999999995</c:v>
                </c:pt>
                <c:pt idx="47171">
                  <c:v>-276.12049999999999</c:v>
                </c:pt>
                <c:pt idx="47172">
                  <c:v>-276.11849999999998</c:v>
                </c:pt>
                <c:pt idx="47173">
                  <c:v>-276.11649999999997</c:v>
                </c:pt>
                <c:pt idx="47174">
                  <c:v>-276.11449999999996</c:v>
                </c:pt>
                <c:pt idx="47175">
                  <c:v>-276.11249999999995</c:v>
                </c:pt>
                <c:pt idx="47176">
                  <c:v>-276.1105</c:v>
                </c:pt>
                <c:pt idx="47177">
                  <c:v>-276.10849999999999</c:v>
                </c:pt>
                <c:pt idx="47178">
                  <c:v>-276.10649999999998</c:v>
                </c:pt>
                <c:pt idx="47179">
                  <c:v>-276.10449999999997</c:v>
                </c:pt>
                <c:pt idx="47180">
                  <c:v>-276.10249999999996</c:v>
                </c:pt>
                <c:pt idx="47181">
                  <c:v>-276.10050000000001</c:v>
                </c:pt>
                <c:pt idx="47182">
                  <c:v>-276.09849999999994</c:v>
                </c:pt>
                <c:pt idx="47183">
                  <c:v>-276.09649999999999</c:v>
                </c:pt>
                <c:pt idx="47184">
                  <c:v>-276.09449999999998</c:v>
                </c:pt>
                <c:pt idx="47185">
                  <c:v>-276.09249999999997</c:v>
                </c:pt>
                <c:pt idx="47186">
                  <c:v>-276.09049999999996</c:v>
                </c:pt>
                <c:pt idx="47187">
                  <c:v>-276.08849999999995</c:v>
                </c:pt>
                <c:pt idx="47188">
                  <c:v>-276.0865</c:v>
                </c:pt>
                <c:pt idx="47189">
                  <c:v>-276.08449999999999</c:v>
                </c:pt>
                <c:pt idx="47190">
                  <c:v>-276.08249999999998</c:v>
                </c:pt>
                <c:pt idx="47191">
                  <c:v>-276.08049999999997</c:v>
                </c:pt>
                <c:pt idx="47192">
                  <c:v>-276.07849999999996</c:v>
                </c:pt>
                <c:pt idx="47193">
                  <c:v>-276.07650000000001</c:v>
                </c:pt>
                <c:pt idx="47194">
                  <c:v>-276.07449999999994</c:v>
                </c:pt>
                <c:pt idx="47195">
                  <c:v>-276.07249999999999</c:v>
                </c:pt>
                <c:pt idx="47196">
                  <c:v>-276.07049999999998</c:v>
                </c:pt>
                <c:pt idx="47197">
                  <c:v>-276.06849999999997</c:v>
                </c:pt>
                <c:pt idx="47198">
                  <c:v>-276.06649999999996</c:v>
                </c:pt>
                <c:pt idx="47199">
                  <c:v>-276.06449999999995</c:v>
                </c:pt>
                <c:pt idx="47200">
                  <c:v>-276.0625</c:v>
                </c:pt>
                <c:pt idx="47201">
                  <c:v>-276.06049999999999</c:v>
                </c:pt>
                <c:pt idx="47202">
                  <c:v>-276.05849999999998</c:v>
                </c:pt>
                <c:pt idx="47203">
                  <c:v>-276.05649999999997</c:v>
                </c:pt>
                <c:pt idx="47204">
                  <c:v>-276.05449999999996</c:v>
                </c:pt>
                <c:pt idx="47205">
                  <c:v>-276.05250000000001</c:v>
                </c:pt>
                <c:pt idx="47206">
                  <c:v>-276.05049999999994</c:v>
                </c:pt>
                <c:pt idx="47207">
                  <c:v>-276.04849999999999</c:v>
                </c:pt>
                <c:pt idx="47208">
                  <c:v>-276.04649999999998</c:v>
                </c:pt>
                <c:pt idx="47209">
                  <c:v>-276.04449999999997</c:v>
                </c:pt>
                <c:pt idx="47210">
                  <c:v>-276.04249999999996</c:v>
                </c:pt>
                <c:pt idx="47211">
                  <c:v>-276.04049999999995</c:v>
                </c:pt>
                <c:pt idx="47212">
                  <c:v>-276.0385</c:v>
                </c:pt>
                <c:pt idx="47213">
                  <c:v>-276.03649999999999</c:v>
                </c:pt>
                <c:pt idx="47214">
                  <c:v>-276.03449999999998</c:v>
                </c:pt>
                <c:pt idx="47215">
                  <c:v>-276.03249999999997</c:v>
                </c:pt>
                <c:pt idx="47216">
                  <c:v>-276.03049999999996</c:v>
                </c:pt>
                <c:pt idx="47217">
                  <c:v>-276.02850000000001</c:v>
                </c:pt>
                <c:pt idx="47218">
                  <c:v>-276.02649999999994</c:v>
                </c:pt>
                <c:pt idx="47219">
                  <c:v>-276.02449999999999</c:v>
                </c:pt>
                <c:pt idx="47220">
                  <c:v>-276.02249999999998</c:v>
                </c:pt>
                <c:pt idx="47221">
                  <c:v>-276.02049999999997</c:v>
                </c:pt>
                <c:pt idx="47222">
                  <c:v>-276.01849999999996</c:v>
                </c:pt>
                <c:pt idx="47223">
                  <c:v>-276.01649999999995</c:v>
                </c:pt>
                <c:pt idx="47224">
                  <c:v>-276.0145</c:v>
                </c:pt>
                <c:pt idx="47225">
                  <c:v>-276.01249999999999</c:v>
                </c:pt>
                <c:pt idx="47226">
                  <c:v>-276.01049999999998</c:v>
                </c:pt>
                <c:pt idx="47227">
                  <c:v>-276.00849999999997</c:v>
                </c:pt>
                <c:pt idx="47228">
                  <c:v>-276.00649999999996</c:v>
                </c:pt>
                <c:pt idx="47229">
                  <c:v>-276.00450000000001</c:v>
                </c:pt>
                <c:pt idx="47230">
                  <c:v>-276.0025</c:v>
                </c:pt>
                <c:pt idx="47231">
                  <c:v>-276.00049999999999</c:v>
                </c:pt>
                <c:pt idx="47232">
                  <c:v>-275.99849999999998</c:v>
                </c:pt>
                <c:pt idx="47233">
                  <c:v>-275.99649999999997</c:v>
                </c:pt>
                <c:pt idx="47234">
                  <c:v>-275.99449999999996</c:v>
                </c:pt>
                <c:pt idx="47235">
                  <c:v>-275.99249999999995</c:v>
                </c:pt>
                <c:pt idx="47236">
                  <c:v>-275.9905</c:v>
                </c:pt>
                <c:pt idx="47237">
                  <c:v>-275.98849999999999</c:v>
                </c:pt>
                <c:pt idx="47238">
                  <c:v>-275.98649999999998</c:v>
                </c:pt>
                <c:pt idx="47239">
                  <c:v>-275.98449999999997</c:v>
                </c:pt>
                <c:pt idx="47240">
                  <c:v>-275.98249999999996</c:v>
                </c:pt>
                <c:pt idx="47241">
                  <c:v>-275.98050000000001</c:v>
                </c:pt>
                <c:pt idx="47242">
                  <c:v>-275.9785</c:v>
                </c:pt>
                <c:pt idx="47243">
                  <c:v>-275.97649999999999</c:v>
                </c:pt>
                <c:pt idx="47244">
                  <c:v>-275.97449999999998</c:v>
                </c:pt>
                <c:pt idx="47245">
                  <c:v>-275.97249999999997</c:v>
                </c:pt>
                <c:pt idx="47246">
                  <c:v>-275.97049999999996</c:v>
                </c:pt>
                <c:pt idx="47247">
                  <c:v>-275.96849999999995</c:v>
                </c:pt>
                <c:pt idx="47248">
                  <c:v>-275.9665</c:v>
                </c:pt>
                <c:pt idx="47249">
                  <c:v>-275.96449999999999</c:v>
                </c:pt>
                <c:pt idx="47250">
                  <c:v>-275.96249999999998</c:v>
                </c:pt>
                <c:pt idx="47251">
                  <c:v>-275.96049999999997</c:v>
                </c:pt>
                <c:pt idx="47252">
                  <c:v>-275.95849999999996</c:v>
                </c:pt>
                <c:pt idx="47253">
                  <c:v>-275.95650000000001</c:v>
                </c:pt>
                <c:pt idx="47254">
                  <c:v>-275.9545</c:v>
                </c:pt>
                <c:pt idx="47255">
                  <c:v>-275.95249999999999</c:v>
                </c:pt>
                <c:pt idx="47256">
                  <c:v>-275.95049999999998</c:v>
                </c:pt>
                <c:pt idx="47257">
                  <c:v>-275.94849999999997</c:v>
                </c:pt>
                <c:pt idx="47258">
                  <c:v>-275.94649999999996</c:v>
                </c:pt>
                <c:pt idx="47259">
                  <c:v>-275.94449999999995</c:v>
                </c:pt>
                <c:pt idx="47260">
                  <c:v>-275.9425</c:v>
                </c:pt>
                <c:pt idx="47261">
                  <c:v>-275.94049999999999</c:v>
                </c:pt>
                <c:pt idx="47262">
                  <c:v>-275.93849999999998</c:v>
                </c:pt>
                <c:pt idx="47263">
                  <c:v>-275.93649999999997</c:v>
                </c:pt>
                <c:pt idx="47264">
                  <c:v>-275.93449999999996</c:v>
                </c:pt>
                <c:pt idx="47265">
                  <c:v>-275.9325</c:v>
                </c:pt>
                <c:pt idx="47266">
                  <c:v>-275.93049999999999</c:v>
                </c:pt>
                <c:pt idx="47267">
                  <c:v>-275.92849999999999</c:v>
                </c:pt>
                <c:pt idx="47268">
                  <c:v>-275.92649999999998</c:v>
                </c:pt>
                <c:pt idx="47269">
                  <c:v>-275.92449999999997</c:v>
                </c:pt>
                <c:pt idx="47270">
                  <c:v>-275.92249999999996</c:v>
                </c:pt>
                <c:pt idx="47271">
                  <c:v>-275.92049999999995</c:v>
                </c:pt>
                <c:pt idx="47272">
                  <c:v>-275.91849999999999</c:v>
                </c:pt>
                <c:pt idx="47273">
                  <c:v>-275.91649999999998</c:v>
                </c:pt>
                <c:pt idx="47274">
                  <c:v>-275.91449999999998</c:v>
                </c:pt>
                <c:pt idx="47275">
                  <c:v>-275.91249999999997</c:v>
                </c:pt>
                <c:pt idx="47276">
                  <c:v>-275.91049999999996</c:v>
                </c:pt>
                <c:pt idx="47277">
                  <c:v>-275.9085</c:v>
                </c:pt>
                <c:pt idx="47278">
                  <c:v>-275.90649999999999</c:v>
                </c:pt>
                <c:pt idx="47279">
                  <c:v>-275.90449999999998</c:v>
                </c:pt>
                <c:pt idx="47280">
                  <c:v>-275.90249999999997</c:v>
                </c:pt>
                <c:pt idx="47281">
                  <c:v>-275.90049999999997</c:v>
                </c:pt>
                <c:pt idx="47282">
                  <c:v>-275.89850000000001</c:v>
                </c:pt>
                <c:pt idx="47283">
                  <c:v>-275.89649999999995</c:v>
                </c:pt>
                <c:pt idx="47284">
                  <c:v>-275.89449999999999</c:v>
                </c:pt>
                <c:pt idx="47285">
                  <c:v>-275.89249999999998</c:v>
                </c:pt>
                <c:pt idx="47286">
                  <c:v>-275.89049999999997</c:v>
                </c:pt>
                <c:pt idx="47287">
                  <c:v>-275.88849999999996</c:v>
                </c:pt>
                <c:pt idx="47288">
                  <c:v>-275.88649999999996</c:v>
                </c:pt>
                <c:pt idx="47289">
                  <c:v>-275.8845</c:v>
                </c:pt>
                <c:pt idx="47290">
                  <c:v>-275.88249999999999</c:v>
                </c:pt>
                <c:pt idx="47291">
                  <c:v>-275.88049999999998</c:v>
                </c:pt>
                <c:pt idx="47292">
                  <c:v>-275.87849999999997</c:v>
                </c:pt>
                <c:pt idx="47293">
                  <c:v>-275.87649999999996</c:v>
                </c:pt>
                <c:pt idx="47294">
                  <c:v>-275.87450000000001</c:v>
                </c:pt>
                <c:pt idx="47295">
                  <c:v>-275.87249999999995</c:v>
                </c:pt>
                <c:pt idx="47296">
                  <c:v>-275.87049999999999</c:v>
                </c:pt>
                <c:pt idx="47297">
                  <c:v>-275.86849999999998</c:v>
                </c:pt>
                <c:pt idx="47298">
                  <c:v>-275.86649999999997</c:v>
                </c:pt>
                <c:pt idx="47299">
                  <c:v>-275.86449999999996</c:v>
                </c:pt>
                <c:pt idx="47300">
                  <c:v>-275.86249999999995</c:v>
                </c:pt>
                <c:pt idx="47301">
                  <c:v>-275.8605</c:v>
                </c:pt>
                <c:pt idx="47302">
                  <c:v>-275.85849999999999</c:v>
                </c:pt>
                <c:pt idx="47303">
                  <c:v>-275.85649999999998</c:v>
                </c:pt>
                <c:pt idx="47304">
                  <c:v>-275.85449999999997</c:v>
                </c:pt>
                <c:pt idx="47305">
                  <c:v>-275.85249999999996</c:v>
                </c:pt>
                <c:pt idx="47306">
                  <c:v>-275.85050000000001</c:v>
                </c:pt>
                <c:pt idx="47307">
                  <c:v>-275.84849999999994</c:v>
                </c:pt>
                <c:pt idx="47308">
                  <c:v>-275.84649999999999</c:v>
                </c:pt>
                <c:pt idx="47309">
                  <c:v>-275.84449999999998</c:v>
                </c:pt>
                <c:pt idx="47310">
                  <c:v>-275.84249999999997</c:v>
                </c:pt>
                <c:pt idx="47311">
                  <c:v>-275.84049999999996</c:v>
                </c:pt>
                <c:pt idx="47312">
                  <c:v>-275.83849999999995</c:v>
                </c:pt>
                <c:pt idx="47313">
                  <c:v>-275.8365</c:v>
                </c:pt>
                <c:pt idx="47314">
                  <c:v>-275.83449999999999</c:v>
                </c:pt>
                <c:pt idx="47315">
                  <c:v>-275.83249999999998</c:v>
                </c:pt>
                <c:pt idx="47316">
                  <c:v>-275.83049999999997</c:v>
                </c:pt>
                <c:pt idx="47317">
                  <c:v>-275.82849999999996</c:v>
                </c:pt>
                <c:pt idx="47318">
                  <c:v>-275.82650000000001</c:v>
                </c:pt>
                <c:pt idx="47319">
                  <c:v>-275.82449999999994</c:v>
                </c:pt>
                <c:pt idx="47320">
                  <c:v>-275.82249999999999</c:v>
                </c:pt>
                <c:pt idx="47321">
                  <c:v>-275.82049999999998</c:v>
                </c:pt>
                <c:pt idx="47322">
                  <c:v>-275.81849999999997</c:v>
                </c:pt>
                <c:pt idx="47323">
                  <c:v>-275.81649999999996</c:v>
                </c:pt>
                <c:pt idx="47324">
                  <c:v>-275.81449999999995</c:v>
                </c:pt>
                <c:pt idx="47325">
                  <c:v>-275.8125</c:v>
                </c:pt>
                <c:pt idx="47326">
                  <c:v>-275.81049999999999</c:v>
                </c:pt>
                <c:pt idx="47327">
                  <c:v>-275.80849999999998</c:v>
                </c:pt>
                <c:pt idx="47328">
                  <c:v>-275.80649999999997</c:v>
                </c:pt>
                <c:pt idx="47329">
                  <c:v>-275.80449999999996</c:v>
                </c:pt>
                <c:pt idx="47330">
                  <c:v>-275.80250000000001</c:v>
                </c:pt>
                <c:pt idx="47331">
                  <c:v>-275.80049999999994</c:v>
                </c:pt>
                <c:pt idx="47332">
                  <c:v>-275.79849999999999</c:v>
                </c:pt>
                <c:pt idx="47333">
                  <c:v>-275.79649999999998</c:v>
                </c:pt>
                <c:pt idx="47334">
                  <c:v>-275.79449999999997</c:v>
                </c:pt>
                <c:pt idx="47335">
                  <c:v>-275.79249999999996</c:v>
                </c:pt>
                <c:pt idx="47336">
                  <c:v>-275.79049999999995</c:v>
                </c:pt>
                <c:pt idx="47337">
                  <c:v>-275.7885</c:v>
                </c:pt>
                <c:pt idx="47338">
                  <c:v>-275.78649999999999</c:v>
                </c:pt>
                <c:pt idx="47339">
                  <c:v>-275.78449999999998</c:v>
                </c:pt>
                <c:pt idx="47340">
                  <c:v>-275.78249999999997</c:v>
                </c:pt>
                <c:pt idx="47341">
                  <c:v>-275.78049999999996</c:v>
                </c:pt>
                <c:pt idx="47342">
                  <c:v>-275.77850000000001</c:v>
                </c:pt>
                <c:pt idx="47343">
                  <c:v>-275.77649999999994</c:v>
                </c:pt>
                <c:pt idx="47344">
                  <c:v>-275.77449999999999</c:v>
                </c:pt>
                <c:pt idx="47345">
                  <c:v>-275.77249999999998</c:v>
                </c:pt>
                <c:pt idx="47346">
                  <c:v>-275.77049999999997</c:v>
                </c:pt>
                <c:pt idx="47347">
                  <c:v>-275.76849999999996</c:v>
                </c:pt>
                <c:pt idx="47348">
                  <c:v>-275.76649999999995</c:v>
                </c:pt>
                <c:pt idx="47349">
                  <c:v>-275.7645</c:v>
                </c:pt>
                <c:pt idx="47350">
                  <c:v>-275.76249999999999</c:v>
                </c:pt>
                <c:pt idx="47351">
                  <c:v>-275.76049999999998</c:v>
                </c:pt>
                <c:pt idx="47352">
                  <c:v>-275.75849999999997</c:v>
                </c:pt>
                <c:pt idx="47353">
                  <c:v>-275.75649999999996</c:v>
                </c:pt>
                <c:pt idx="47354">
                  <c:v>-275.75450000000001</c:v>
                </c:pt>
                <c:pt idx="47355">
                  <c:v>-275.7525</c:v>
                </c:pt>
                <c:pt idx="47356">
                  <c:v>-275.75049999999999</c:v>
                </c:pt>
                <c:pt idx="47357">
                  <c:v>-275.74849999999998</c:v>
                </c:pt>
                <c:pt idx="47358">
                  <c:v>-275.74649999999997</c:v>
                </c:pt>
                <c:pt idx="47359">
                  <c:v>-275.74449999999996</c:v>
                </c:pt>
                <c:pt idx="47360">
                  <c:v>-275.74249999999995</c:v>
                </c:pt>
                <c:pt idx="47361">
                  <c:v>-275.7405</c:v>
                </c:pt>
                <c:pt idx="47362">
                  <c:v>-275.73849999999999</c:v>
                </c:pt>
                <c:pt idx="47363">
                  <c:v>-275.73649999999998</c:v>
                </c:pt>
                <c:pt idx="47364">
                  <c:v>-275.73449999999997</c:v>
                </c:pt>
                <c:pt idx="47365">
                  <c:v>-275.73249999999996</c:v>
                </c:pt>
                <c:pt idx="47366">
                  <c:v>-275.73050000000001</c:v>
                </c:pt>
                <c:pt idx="47367">
                  <c:v>-275.7285</c:v>
                </c:pt>
                <c:pt idx="47368">
                  <c:v>-275.72649999999999</c:v>
                </c:pt>
                <c:pt idx="47369">
                  <c:v>-275.72449999999998</c:v>
                </c:pt>
                <c:pt idx="47370">
                  <c:v>-275.72249999999997</c:v>
                </c:pt>
                <c:pt idx="47371">
                  <c:v>-275.72049999999996</c:v>
                </c:pt>
                <c:pt idx="47372">
                  <c:v>-275.71849999999995</c:v>
                </c:pt>
                <c:pt idx="47373">
                  <c:v>-275.7165</c:v>
                </c:pt>
                <c:pt idx="47374">
                  <c:v>-275.71449999999999</c:v>
                </c:pt>
                <c:pt idx="47375">
                  <c:v>-275.71249999999998</c:v>
                </c:pt>
                <c:pt idx="47376">
                  <c:v>-275.71049999999997</c:v>
                </c:pt>
                <c:pt idx="47377">
                  <c:v>-275.70849999999996</c:v>
                </c:pt>
                <c:pt idx="47378">
                  <c:v>-275.70650000000001</c:v>
                </c:pt>
                <c:pt idx="47379">
                  <c:v>-275.7045</c:v>
                </c:pt>
                <c:pt idx="47380">
                  <c:v>-275.70249999999999</c:v>
                </c:pt>
                <c:pt idx="47381">
                  <c:v>-275.70049999999998</c:v>
                </c:pt>
                <c:pt idx="47382">
                  <c:v>-275.69849999999997</c:v>
                </c:pt>
                <c:pt idx="47383">
                  <c:v>-275.69649999999996</c:v>
                </c:pt>
                <c:pt idx="47384">
                  <c:v>-275.69449999999995</c:v>
                </c:pt>
                <c:pt idx="47385">
                  <c:v>-275.6925</c:v>
                </c:pt>
                <c:pt idx="47386">
                  <c:v>-275.69049999999999</c:v>
                </c:pt>
                <c:pt idx="47387">
                  <c:v>-275.68849999999998</c:v>
                </c:pt>
                <c:pt idx="47388">
                  <c:v>-275.68649999999997</c:v>
                </c:pt>
                <c:pt idx="47389">
                  <c:v>-275.68449999999996</c:v>
                </c:pt>
                <c:pt idx="47390">
                  <c:v>-275.6825</c:v>
                </c:pt>
                <c:pt idx="47391">
                  <c:v>-275.68049999999999</c:v>
                </c:pt>
                <c:pt idx="47392">
                  <c:v>-275.67849999999999</c:v>
                </c:pt>
                <c:pt idx="47393">
                  <c:v>-275.67649999999998</c:v>
                </c:pt>
                <c:pt idx="47394">
                  <c:v>-275.67449999999997</c:v>
                </c:pt>
                <c:pt idx="47395">
                  <c:v>-275.67249999999996</c:v>
                </c:pt>
                <c:pt idx="47396">
                  <c:v>-275.67049999999995</c:v>
                </c:pt>
                <c:pt idx="47397">
                  <c:v>-275.66849999999999</c:v>
                </c:pt>
                <c:pt idx="47398">
                  <c:v>-275.66649999999998</c:v>
                </c:pt>
                <c:pt idx="47399">
                  <c:v>-275.66449999999998</c:v>
                </c:pt>
                <c:pt idx="47400">
                  <c:v>-275.66249999999997</c:v>
                </c:pt>
                <c:pt idx="47401">
                  <c:v>-275.66049999999996</c:v>
                </c:pt>
                <c:pt idx="47402">
                  <c:v>-275.6585</c:v>
                </c:pt>
                <c:pt idx="47403">
                  <c:v>-275.65649999999999</c:v>
                </c:pt>
                <c:pt idx="47404">
                  <c:v>-275.65449999999998</c:v>
                </c:pt>
                <c:pt idx="47405">
                  <c:v>-275.65249999999997</c:v>
                </c:pt>
                <c:pt idx="47406">
                  <c:v>-275.65049999999997</c:v>
                </c:pt>
                <c:pt idx="47407">
                  <c:v>-275.64850000000001</c:v>
                </c:pt>
                <c:pt idx="47408">
                  <c:v>-275.64649999999995</c:v>
                </c:pt>
                <c:pt idx="47409">
                  <c:v>-275.64449999999999</c:v>
                </c:pt>
                <c:pt idx="47410">
                  <c:v>-275.64249999999998</c:v>
                </c:pt>
                <c:pt idx="47411">
                  <c:v>-275.64049999999997</c:v>
                </c:pt>
                <c:pt idx="47412">
                  <c:v>-275.63849999999996</c:v>
                </c:pt>
                <c:pt idx="47413">
                  <c:v>-275.63649999999996</c:v>
                </c:pt>
                <c:pt idx="47414">
                  <c:v>-275.6345</c:v>
                </c:pt>
                <c:pt idx="47415">
                  <c:v>-275.63249999999999</c:v>
                </c:pt>
                <c:pt idx="47416">
                  <c:v>-275.63049999999998</c:v>
                </c:pt>
                <c:pt idx="47417">
                  <c:v>-275.62849999999997</c:v>
                </c:pt>
                <c:pt idx="47418">
                  <c:v>-275.62649999999996</c:v>
                </c:pt>
                <c:pt idx="47419">
                  <c:v>-275.62450000000001</c:v>
                </c:pt>
                <c:pt idx="47420">
                  <c:v>-275.62249999999995</c:v>
                </c:pt>
                <c:pt idx="47421">
                  <c:v>-275.62049999999999</c:v>
                </c:pt>
                <c:pt idx="47422">
                  <c:v>-275.61849999999998</c:v>
                </c:pt>
                <c:pt idx="47423">
                  <c:v>-275.61649999999997</c:v>
                </c:pt>
                <c:pt idx="47424">
                  <c:v>-275.61449999999996</c:v>
                </c:pt>
                <c:pt idx="47425">
                  <c:v>-275.61249999999995</c:v>
                </c:pt>
                <c:pt idx="47426">
                  <c:v>-275.6105</c:v>
                </c:pt>
                <c:pt idx="47427">
                  <c:v>-275.60849999999999</c:v>
                </c:pt>
                <c:pt idx="47428">
                  <c:v>-275.60649999999998</c:v>
                </c:pt>
                <c:pt idx="47429">
                  <c:v>-275.60449999999997</c:v>
                </c:pt>
                <c:pt idx="47430">
                  <c:v>-275.60249999999996</c:v>
                </c:pt>
                <c:pt idx="47431">
                  <c:v>-275.60050000000001</c:v>
                </c:pt>
                <c:pt idx="47432">
                  <c:v>-275.59849999999994</c:v>
                </c:pt>
                <c:pt idx="47433">
                  <c:v>-275.59649999999999</c:v>
                </c:pt>
                <c:pt idx="47434">
                  <c:v>-275.59449999999998</c:v>
                </c:pt>
                <c:pt idx="47435">
                  <c:v>-275.59249999999997</c:v>
                </c:pt>
                <c:pt idx="47436">
                  <c:v>-275.59049999999996</c:v>
                </c:pt>
                <c:pt idx="47437">
                  <c:v>-275.58849999999995</c:v>
                </c:pt>
                <c:pt idx="47438">
                  <c:v>-275.5865</c:v>
                </c:pt>
                <c:pt idx="47439">
                  <c:v>-275.58449999999999</c:v>
                </c:pt>
                <c:pt idx="47440">
                  <c:v>-275.58249999999998</c:v>
                </c:pt>
                <c:pt idx="47441">
                  <c:v>-275.58049999999997</c:v>
                </c:pt>
                <c:pt idx="47442">
                  <c:v>-275.57849999999996</c:v>
                </c:pt>
                <c:pt idx="47443">
                  <c:v>-275.57650000000001</c:v>
                </c:pt>
                <c:pt idx="47444">
                  <c:v>-275.57449999999994</c:v>
                </c:pt>
                <c:pt idx="47445">
                  <c:v>-275.57249999999999</c:v>
                </c:pt>
                <c:pt idx="47446">
                  <c:v>-275.57049999999998</c:v>
                </c:pt>
                <c:pt idx="47447">
                  <c:v>-275.56849999999997</c:v>
                </c:pt>
                <c:pt idx="47448">
                  <c:v>-275.56649999999996</c:v>
                </c:pt>
                <c:pt idx="47449">
                  <c:v>-275.56449999999995</c:v>
                </c:pt>
                <c:pt idx="47450">
                  <c:v>-275.5625</c:v>
                </c:pt>
                <c:pt idx="47451">
                  <c:v>-275.56049999999999</c:v>
                </c:pt>
                <c:pt idx="47452">
                  <c:v>-275.55849999999998</c:v>
                </c:pt>
                <c:pt idx="47453">
                  <c:v>-275.55649999999997</c:v>
                </c:pt>
                <c:pt idx="47454">
                  <c:v>-275.55449999999996</c:v>
                </c:pt>
                <c:pt idx="47455">
                  <c:v>-275.55250000000001</c:v>
                </c:pt>
                <c:pt idx="47456">
                  <c:v>-275.55049999999994</c:v>
                </c:pt>
                <c:pt idx="47457">
                  <c:v>-275.54849999999999</c:v>
                </c:pt>
                <c:pt idx="47458">
                  <c:v>-275.54649999999998</c:v>
                </c:pt>
                <c:pt idx="47459">
                  <c:v>-275.54449999999997</c:v>
                </c:pt>
                <c:pt idx="47460">
                  <c:v>-275.54249999999996</c:v>
                </c:pt>
                <c:pt idx="47461">
                  <c:v>-275.54049999999995</c:v>
                </c:pt>
                <c:pt idx="47462">
                  <c:v>-275.5385</c:v>
                </c:pt>
                <c:pt idx="47463">
                  <c:v>-275.53649999999999</c:v>
                </c:pt>
                <c:pt idx="47464">
                  <c:v>-275.53449999999998</c:v>
                </c:pt>
                <c:pt idx="47465">
                  <c:v>-275.53249999999997</c:v>
                </c:pt>
                <c:pt idx="47466">
                  <c:v>-275.53049999999996</c:v>
                </c:pt>
                <c:pt idx="47467">
                  <c:v>-275.52850000000001</c:v>
                </c:pt>
                <c:pt idx="47468">
                  <c:v>-275.52649999999994</c:v>
                </c:pt>
                <c:pt idx="47469">
                  <c:v>-275.52449999999999</c:v>
                </c:pt>
                <c:pt idx="47470">
                  <c:v>-275.52249999999998</c:v>
                </c:pt>
                <c:pt idx="47471">
                  <c:v>-275.52049999999997</c:v>
                </c:pt>
                <c:pt idx="47472">
                  <c:v>-275.51849999999996</c:v>
                </c:pt>
                <c:pt idx="47473">
                  <c:v>-275.51649999999995</c:v>
                </c:pt>
                <c:pt idx="47474">
                  <c:v>-275.5145</c:v>
                </c:pt>
                <c:pt idx="47475">
                  <c:v>-275.51249999999999</c:v>
                </c:pt>
                <c:pt idx="47476">
                  <c:v>-275.51049999999998</c:v>
                </c:pt>
                <c:pt idx="47477">
                  <c:v>-275.50849999999997</c:v>
                </c:pt>
                <c:pt idx="47478">
                  <c:v>-275.50649999999996</c:v>
                </c:pt>
                <c:pt idx="47479">
                  <c:v>-275.50450000000001</c:v>
                </c:pt>
                <c:pt idx="47480">
                  <c:v>-275.5025</c:v>
                </c:pt>
                <c:pt idx="47481">
                  <c:v>-275.50049999999999</c:v>
                </c:pt>
                <c:pt idx="47482">
                  <c:v>-275.49849999999998</c:v>
                </c:pt>
                <c:pt idx="47483">
                  <c:v>-275.49649999999997</c:v>
                </c:pt>
                <c:pt idx="47484">
                  <c:v>-275.49449999999996</c:v>
                </c:pt>
                <c:pt idx="47485">
                  <c:v>-275.49249999999995</c:v>
                </c:pt>
                <c:pt idx="47486">
                  <c:v>-275.4905</c:v>
                </c:pt>
                <c:pt idx="47487">
                  <c:v>-275.48849999999999</c:v>
                </c:pt>
                <c:pt idx="47488">
                  <c:v>-275.48649999999998</c:v>
                </c:pt>
                <c:pt idx="47489">
                  <c:v>-275.48449999999997</c:v>
                </c:pt>
                <c:pt idx="47490">
                  <c:v>-275.48249999999996</c:v>
                </c:pt>
                <c:pt idx="47491">
                  <c:v>-275.48050000000001</c:v>
                </c:pt>
                <c:pt idx="47492">
                  <c:v>-275.4785</c:v>
                </c:pt>
                <c:pt idx="47493">
                  <c:v>-275.47649999999999</c:v>
                </c:pt>
                <c:pt idx="47494">
                  <c:v>-275.47449999999998</c:v>
                </c:pt>
                <c:pt idx="47495">
                  <c:v>-275.47249999999997</c:v>
                </c:pt>
                <c:pt idx="47496">
                  <c:v>-275.47049999999996</c:v>
                </c:pt>
                <c:pt idx="47497">
                  <c:v>-275.46849999999995</c:v>
                </c:pt>
                <c:pt idx="47498">
                  <c:v>-275.4665</c:v>
                </c:pt>
                <c:pt idx="47499">
                  <c:v>-275.46449999999999</c:v>
                </c:pt>
                <c:pt idx="47500">
                  <c:v>-275.46249999999998</c:v>
                </c:pt>
                <c:pt idx="47501">
                  <c:v>-275.46049999999997</c:v>
                </c:pt>
                <c:pt idx="47502">
                  <c:v>-275.45849999999996</c:v>
                </c:pt>
                <c:pt idx="47503">
                  <c:v>-275.45650000000001</c:v>
                </c:pt>
                <c:pt idx="47504">
                  <c:v>-275.4545</c:v>
                </c:pt>
                <c:pt idx="47505">
                  <c:v>-275.45249999999999</c:v>
                </c:pt>
                <c:pt idx="47506">
                  <c:v>-275.45049999999998</c:v>
                </c:pt>
                <c:pt idx="47507">
                  <c:v>-275.44849999999997</c:v>
                </c:pt>
                <c:pt idx="47508">
                  <c:v>-275.44649999999996</c:v>
                </c:pt>
                <c:pt idx="47509">
                  <c:v>-275.44449999999995</c:v>
                </c:pt>
                <c:pt idx="47510">
                  <c:v>-275.4425</c:v>
                </c:pt>
                <c:pt idx="47511">
                  <c:v>-275.44049999999999</c:v>
                </c:pt>
                <c:pt idx="47512">
                  <c:v>-275.43849999999998</c:v>
                </c:pt>
                <c:pt idx="47513">
                  <c:v>-275.43649999999997</c:v>
                </c:pt>
                <c:pt idx="47514">
                  <c:v>-275.43449999999996</c:v>
                </c:pt>
                <c:pt idx="47515">
                  <c:v>-275.4325</c:v>
                </c:pt>
                <c:pt idx="47516">
                  <c:v>-275.43049999999999</c:v>
                </c:pt>
                <c:pt idx="47517">
                  <c:v>-275.42849999999999</c:v>
                </c:pt>
                <c:pt idx="47518">
                  <c:v>-275.42649999999998</c:v>
                </c:pt>
                <c:pt idx="47519">
                  <c:v>-275.42449999999997</c:v>
                </c:pt>
                <c:pt idx="47520">
                  <c:v>-275.42249999999996</c:v>
                </c:pt>
                <c:pt idx="47521">
                  <c:v>-275.42049999999995</c:v>
                </c:pt>
                <c:pt idx="47522">
                  <c:v>-275.41849999999999</c:v>
                </c:pt>
                <c:pt idx="47523">
                  <c:v>-275.41649999999998</c:v>
                </c:pt>
                <c:pt idx="47524">
                  <c:v>-275.41449999999998</c:v>
                </c:pt>
                <c:pt idx="47525">
                  <c:v>-275.41249999999997</c:v>
                </c:pt>
                <c:pt idx="47526">
                  <c:v>-275.41049999999996</c:v>
                </c:pt>
                <c:pt idx="47527">
                  <c:v>-275.4085</c:v>
                </c:pt>
                <c:pt idx="47528">
                  <c:v>-275.40649999999999</c:v>
                </c:pt>
                <c:pt idx="47529">
                  <c:v>-275.40449999999998</c:v>
                </c:pt>
                <c:pt idx="47530">
                  <c:v>-275.40249999999997</c:v>
                </c:pt>
                <c:pt idx="47531">
                  <c:v>-275.40049999999997</c:v>
                </c:pt>
                <c:pt idx="47532">
                  <c:v>-275.39850000000001</c:v>
                </c:pt>
                <c:pt idx="47533">
                  <c:v>-275.39649999999995</c:v>
                </c:pt>
                <c:pt idx="47534">
                  <c:v>-275.39449999999999</c:v>
                </c:pt>
                <c:pt idx="47535">
                  <c:v>-275.39249999999998</c:v>
                </c:pt>
                <c:pt idx="47536">
                  <c:v>-275.39049999999997</c:v>
                </c:pt>
                <c:pt idx="47537">
                  <c:v>-275.38849999999996</c:v>
                </c:pt>
                <c:pt idx="47538">
                  <c:v>-275.38649999999996</c:v>
                </c:pt>
                <c:pt idx="47539">
                  <c:v>-275.3845</c:v>
                </c:pt>
                <c:pt idx="47540">
                  <c:v>-275.38249999999999</c:v>
                </c:pt>
                <c:pt idx="47541">
                  <c:v>-275.38049999999998</c:v>
                </c:pt>
                <c:pt idx="47542">
                  <c:v>-275.37849999999997</c:v>
                </c:pt>
                <c:pt idx="47543">
                  <c:v>-275.37649999999996</c:v>
                </c:pt>
                <c:pt idx="47544">
                  <c:v>-275.37450000000001</c:v>
                </c:pt>
                <c:pt idx="47545">
                  <c:v>-275.37249999999995</c:v>
                </c:pt>
                <c:pt idx="47546">
                  <c:v>-275.37049999999999</c:v>
                </c:pt>
                <c:pt idx="47547">
                  <c:v>-275.36849999999998</c:v>
                </c:pt>
                <c:pt idx="47548">
                  <c:v>-275.36649999999997</c:v>
                </c:pt>
                <c:pt idx="47549">
                  <c:v>-275.36449999999996</c:v>
                </c:pt>
                <c:pt idx="47550">
                  <c:v>-275.36249999999995</c:v>
                </c:pt>
                <c:pt idx="47551">
                  <c:v>-275.3605</c:v>
                </c:pt>
                <c:pt idx="47552">
                  <c:v>-275.35849999999999</c:v>
                </c:pt>
                <c:pt idx="47553">
                  <c:v>-275.35649999999998</c:v>
                </c:pt>
                <c:pt idx="47554">
                  <c:v>-275.35449999999997</c:v>
                </c:pt>
                <c:pt idx="47555">
                  <c:v>-275.35249999999996</c:v>
                </c:pt>
                <c:pt idx="47556">
                  <c:v>-275.35050000000001</c:v>
                </c:pt>
                <c:pt idx="47557">
                  <c:v>-275.34849999999994</c:v>
                </c:pt>
                <c:pt idx="47558">
                  <c:v>-275.34649999999999</c:v>
                </c:pt>
                <c:pt idx="47559">
                  <c:v>-275.34449999999998</c:v>
                </c:pt>
                <c:pt idx="47560">
                  <c:v>-275.34249999999997</c:v>
                </c:pt>
                <c:pt idx="47561">
                  <c:v>-275.34049999999996</c:v>
                </c:pt>
                <c:pt idx="47562">
                  <c:v>-275.33849999999995</c:v>
                </c:pt>
                <c:pt idx="47563">
                  <c:v>-275.3365</c:v>
                </c:pt>
                <c:pt idx="47564">
                  <c:v>-275.33449999999999</c:v>
                </c:pt>
                <c:pt idx="47565">
                  <c:v>-275.33249999999998</c:v>
                </c:pt>
                <c:pt idx="47566">
                  <c:v>-275.33049999999997</c:v>
                </c:pt>
                <c:pt idx="47567">
                  <c:v>-275.32849999999996</c:v>
                </c:pt>
                <c:pt idx="47568">
                  <c:v>-275.32650000000001</c:v>
                </c:pt>
                <c:pt idx="47569">
                  <c:v>-275.32449999999994</c:v>
                </c:pt>
                <c:pt idx="47570">
                  <c:v>-275.32249999999999</c:v>
                </c:pt>
                <c:pt idx="47571">
                  <c:v>-275.32049999999998</c:v>
                </c:pt>
                <c:pt idx="47572">
                  <c:v>-275.31849999999997</c:v>
                </c:pt>
                <c:pt idx="47573">
                  <c:v>-275.31649999999996</c:v>
                </c:pt>
                <c:pt idx="47574">
                  <c:v>-275.31449999999995</c:v>
                </c:pt>
                <c:pt idx="47575">
                  <c:v>-275.3125</c:v>
                </c:pt>
                <c:pt idx="47576">
                  <c:v>-275.31049999999999</c:v>
                </c:pt>
                <c:pt idx="47577">
                  <c:v>-275.30849999999998</c:v>
                </c:pt>
                <c:pt idx="47578">
                  <c:v>-275.30649999999997</c:v>
                </c:pt>
                <c:pt idx="47579">
                  <c:v>-275.30449999999996</c:v>
                </c:pt>
                <c:pt idx="47580">
                  <c:v>-275.30250000000001</c:v>
                </c:pt>
                <c:pt idx="47581">
                  <c:v>-275.30049999999994</c:v>
                </c:pt>
                <c:pt idx="47582">
                  <c:v>-275.29849999999999</c:v>
                </c:pt>
                <c:pt idx="47583">
                  <c:v>-275.29649999999998</c:v>
                </c:pt>
                <c:pt idx="47584">
                  <c:v>-275.29449999999997</c:v>
                </c:pt>
                <c:pt idx="47585">
                  <c:v>-275.29249999999996</c:v>
                </c:pt>
                <c:pt idx="47586">
                  <c:v>-275.29049999999995</c:v>
                </c:pt>
                <c:pt idx="47587">
                  <c:v>-275.2885</c:v>
                </c:pt>
                <c:pt idx="47588">
                  <c:v>-275.28649999999999</c:v>
                </c:pt>
                <c:pt idx="47589">
                  <c:v>-275.28449999999998</c:v>
                </c:pt>
                <c:pt idx="47590">
                  <c:v>-275.28249999999997</c:v>
                </c:pt>
                <c:pt idx="47591">
                  <c:v>-275.28049999999996</c:v>
                </c:pt>
                <c:pt idx="47592">
                  <c:v>-275.27850000000001</c:v>
                </c:pt>
                <c:pt idx="47593">
                  <c:v>-275.27649999999994</c:v>
                </c:pt>
                <c:pt idx="47594">
                  <c:v>-275.27449999999999</c:v>
                </c:pt>
                <c:pt idx="47595">
                  <c:v>-275.27249999999998</c:v>
                </c:pt>
                <c:pt idx="47596">
                  <c:v>-275.27049999999997</c:v>
                </c:pt>
                <c:pt idx="47597">
                  <c:v>-275.26849999999996</c:v>
                </c:pt>
                <c:pt idx="47598">
                  <c:v>-275.26649999999995</c:v>
                </c:pt>
                <c:pt idx="47599">
                  <c:v>-275.2645</c:v>
                </c:pt>
                <c:pt idx="47600">
                  <c:v>-275.26249999999999</c:v>
                </c:pt>
                <c:pt idx="47601">
                  <c:v>-275.26049999999998</c:v>
                </c:pt>
                <c:pt idx="47602">
                  <c:v>-275.25849999999997</c:v>
                </c:pt>
                <c:pt idx="47603">
                  <c:v>-275.25649999999996</c:v>
                </c:pt>
                <c:pt idx="47604">
                  <c:v>-275.25450000000001</c:v>
                </c:pt>
                <c:pt idx="47605">
                  <c:v>-275.2525</c:v>
                </c:pt>
                <c:pt idx="47606">
                  <c:v>-275.25049999999999</c:v>
                </c:pt>
                <c:pt idx="47607">
                  <c:v>-275.24849999999998</c:v>
                </c:pt>
                <c:pt idx="47608">
                  <c:v>-275.24649999999997</c:v>
                </c:pt>
                <c:pt idx="47609">
                  <c:v>-275.24449999999996</c:v>
                </c:pt>
                <c:pt idx="47610">
                  <c:v>-275.24249999999995</c:v>
                </c:pt>
                <c:pt idx="47611">
                  <c:v>-275.2405</c:v>
                </c:pt>
                <c:pt idx="47612">
                  <c:v>-275.23849999999999</c:v>
                </c:pt>
                <c:pt idx="47613">
                  <c:v>-275.23649999999998</c:v>
                </c:pt>
                <c:pt idx="47614">
                  <c:v>-275.23449999999997</c:v>
                </c:pt>
                <c:pt idx="47615">
                  <c:v>-275.23249999999996</c:v>
                </c:pt>
                <c:pt idx="47616">
                  <c:v>-275.23050000000001</c:v>
                </c:pt>
                <c:pt idx="47617">
                  <c:v>-275.2285</c:v>
                </c:pt>
                <c:pt idx="47618">
                  <c:v>-275.22649999999999</c:v>
                </c:pt>
                <c:pt idx="47619">
                  <c:v>-275.22449999999998</c:v>
                </c:pt>
                <c:pt idx="47620">
                  <c:v>-275.22249999999997</c:v>
                </c:pt>
                <c:pt idx="47621">
                  <c:v>-275.22049999999996</c:v>
                </c:pt>
                <c:pt idx="47622">
                  <c:v>-275.21849999999995</c:v>
                </c:pt>
                <c:pt idx="47623">
                  <c:v>-275.2165</c:v>
                </c:pt>
                <c:pt idx="47624">
                  <c:v>-275.21449999999999</c:v>
                </c:pt>
                <c:pt idx="47625">
                  <c:v>-275.21249999999998</c:v>
                </c:pt>
                <c:pt idx="47626">
                  <c:v>-275.21049999999997</c:v>
                </c:pt>
                <c:pt idx="47627">
                  <c:v>-275.20849999999996</c:v>
                </c:pt>
                <c:pt idx="47628">
                  <c:v>-275.20650000000001</c:v>
                </c:pt>
                <c:pt idx="47629">
                  <c:v>-275.2045</c:v>
                </c:pt>
                <c:pt idx="47630">
                  <c:v>-275.20249999999999</c:v>
                </c:pt>
                <c:pt idx="47631">
                  <c:v>-275.20049999999998</c:v>
                </c:pt>
                <c:pt idx="47632">
                  <c:v>-275.19849999999997</c:v>
                </c:pt>
                <c:pt idx="47633">
                  <c:v>-275.19649999999996</c:v>
                </c:pt>
                <c:pt idx="47634">
                  <c:v>-275.19449999999995</c:v>
                </c:pt>
                <c:pt idx="47635">
                  <c:v>-275.1925</c:v>
                </c:pt>
                <c:pt idx="47636">
                  <c:v>-275.19049999999999</c:v>
                </c:pt>
                <c:pt idx="47637">
                  <c:v>-275.18849999999998</c:v>
                </c:pt>
                <c:pt idx="47638">
                  <c:v>-275.18649999999997</c:v>
                </c:pt>
                <c:pt idx="47639">
                  <c:v>-275.18449999999996</c:v>
                </c:pt>
                <c:pt idx="47640">
                  <c:v>-275.1825</c:v>
                </c:pt>
                <c:pt idx="47641">
                  <c:v>-275.18049999999999</c:v>
                </c:pt>
                <c:pt idx="47642">
                  <c:v>-275.17849999999999</c:v>
                </c:pt>
                <c:pt idx="47643">
                  <c:v>-275.17649999999998</c:v>
                </c:pt>
                <c:pt idx="47644">
                  <c:v>-275.17449999999997</c:v>
                </c:pt>
                <c:pt idx="47645">
                  <c:v>-275.17249999999996</c:v>
                </c:pt>
                <c:pt idx="47646">
                  <c:v>-275.17049999999995</c:v>
                </c:pt>
                <c:pt idx="47647">
                  <c:v>-275.16849999999999</c:v>
                </c:pt>
                <c:pt idx="47648">
                  <c:v>-275.16649999999998</c:v>
                </c:pt>
                <c:pt idx="47649">
                  <c:v>-275.16449999999998</c:v>
                </c:pt>
                <c:pt idx="47650">
                  <c:v>-275.16249999999997</c:v>
                </c:pt>
                <c:pt idx="47651">
                  <c:v>-275.16049999999996</c:v>
                </c:pt>
                <c:pt idx="47652">
                  <c:v>-275.1585</c:v>
                </c:pt>
                <c:pt idx="47653">
                  <c:v>-275.15649999999999</c:v>
                </c:pt>
                <c:pt idx="47654">
                  <c:v>-275.15449999999998</c:v>
                </c:pt>
                <c:pt idx="47655">
                  <c:v>-275.15249999999997</c:v>
                </c:pt>
                <c:pt idx="47656">
                  <c:v>-275.15049999999997</c:v>
                </c:pt>
                <c:pt idx="47657">
                  <c:v>-275.14850000000001</c:v>
                </c:pt>
                <c:pt idx="47658">
                  <c:v>-275.14649999999995</c:v>
                </c:pt>
                <c:pt idx="47659">
                  <c:v>-275.14449999999999</c:v>
                </c:pt>
                <c:pt idx="47660">
                  <c:v>-275.14249999999998</c:v>
                </c:pt>
                <c:pt idx="47661">
                  <c:v>-275.14049999999997</c:v>
                </c:pt>
                <c:pt idx="47662">
                  <c:v>-275.13849999999996</c:v>
                </c:pt>
                <c:pt idx="47663">
                  <c:v>-275.13649999999996</c:v>
                </c:pt>
                <c:pt idx="47664">
                  <c:v>-275.1345</c:v>
                </c:pt>
                <c:pt idx="47665">
                  <c:v>-275.13249999999999</c:v>
                </c:pt>
                <c:pt idx="47666">
                  <c:v>-275.13049999999998</c:v>
                </c:pt>
                <c:pt idx="47667">
                  <c:v>-275.12849999999997</c:v>
                </c:pt>
                <c:pt idx="47668">
                  <c:v>-275.12649999999996</c:v>
                </c:pt>
                <c:pt idx="47669">
                  <c:v>-275.12450000000001</c:v>
                </c:pt>
                <c:pt idx="47670">
                  <c:v>-275.12249999999995</c:v>
                </c:pt>
                <c:pt idx="47671">
                  <c:v>-275.12049999999999</c:v>
                </c:pt>
                <c:pt idx="47672">
                  <c:v>-275.11849999999998</c:v>
                </c:pt>
                <c:pt idx="47673">
                  <c:v>-275.11649999999997</c:v>
                </c:pt>
                <c:pt idx="47674">
                  <c:v>-275.11449999999996</c:v>
                </c:pt>
                <c:pt idx="47675">
                  <c:v>-275.11249999999995</c:v>
                </c:pt>
                <c:pt idx="47676">
                  <c:v>-275.1105</c:v>
                </c:pt>
                <c:pt idx="47677">
                  <c:v>-275.10849999999999</c:v>
                </c:pt>
                <c:pt idx="47678">
                  <c:v>-275.10649999999998</c:v>
                </c:pt>
                <c:pt idx="47679">
                  <c:v>-275.10449999999997</c:v>
                </c:pt>
                <c:pt idx="47680">
                  <c:v>-275.10249999999996</c:v>
                </c:pt>
                <c:pt idx="47681">
                  <c:v>-275.10050000000001</c:v>
                </c:pt>
                <c:pt idx="47682">
                  <c:v>-275.09849999999994</c:v>
                </c:pt>
                <c:pt idx="47683">
                  <c:v>-275.09649999999999</c:v>
                </c:pt>
                <c:pt idx="47684">
                  <c:v>-275.09449999999998</c:v>
                </c:pt>
                <c:pt idx="47685">
                  <c:v>-275.09249999999997</c:v>
                </c:pt>
                <c:pt idx="47686">
                  <c:v>-275.09049999999996</c:v>
                </c:pt>
                <c:pt idx="47687">
                  <c:v>-275.08849999999995</c:v>
                </c:pt>
                <c:pt idx="47688">
                  <c:v>-275.0865</c:v>
                </c:pt>
                <c:pt idx="47689">
                  <c:v>-275.08449999999999</c:v>
                </c:pt>
                <c:pt idx="47690">
                  <c:v>-275.08249999999998</c:v>
                </c:pt>
                <c:pt idx="47691">
                  <c:v>-275.08049999999997</c:v>
                </c:pt>
                <c:pt idx="47692">
                  <c:v>-275.07849999999996</c:v>
                </c:pt>
                <c:pt idx="47693">
                  <c:v>-275.07650000000001</c:v>
                </c:pt>
                <c:pt idx="47694">
                  <c:v>-275.07449999999994</c:v>
                </c:pt>
                <c:pt idx="47695">
                  <c:v>-275.07249999999999</c:v>
                </c:pt>
                <c:pt idx="47696">
                  <c:v>-275.07049999999998</c:v>
                </c:pt>
                <c:pt idx="47697">
                  <c:v>-275.06849999999997</c:v>
                </c:pt>
                <c:pt idx="47698">
                  <c:v>-275.06649999999996</c:v>
                </c:pt>
                <c:pt idx="47699">
                  <c:v>-275.06449999999995</c:v>
                </c:pt>
                <c:pt idx="47700">
                  <c:v>-275.0625</c:v>
                </c:pt>
                <c:pt idx="47701">
                  <c:v>-275.06049999999999</c:v>
                </c:pt>
                <c:pt idx="47702">
                  <c:v>-275.05849999999998</c:v>
                </c:pt>
                <c:pt idx="47703">
                  <c:v>-275.05649999999997</c:v>
                </c:pt>
                <c:pt idx="47704">
                  <c:v>-275.05449999999996</c:v>
                </c:pt>
                <c:pt idx="47705">
                  <c:v>-275.05250000000001</c:v>
                </c:pt>
                <c:pt idx="47706">
                  <c:v>-275.05049999999994</c:v>
                </c:pt>
                <c:pt idx="47707">
                  <c:v>-275.04849999999999</c:v>
                </c:pt>
                <c:pt idx="47708">
                  <c:v>-275.04649999999998</c:v>
                </c:pt>
                <c:pt idx="47709">
                  <c:v>-275.04449999999997</c:v>
                </c:pt>
                <c:pt idx="47710">
                  <c:v>-275.04249999999996</c:v>
                </c:pt>
                <c:pt idx="47711">
                  <c:v>-275.04049999999995</c:v>
                </c:pt>
                <c:pt idx="47712">
                  <c:v>-275.0385</c:v>
                </c:pt>
                <c:pt idx="47713">
                  <c:v>-275.03649999999999</c:v>
                </c:pt>
                <c:pt idx="47714">
                  <c:v>-275.03449999999998</c:v>
                </c:pt>
                <c:pt idx="47715">
                  <c:v>-275.03249999999997</c:v>
                </c:pt>
                <c:pt idx="47716">
                  <c:v>-275.03049999999996</c:v>
                </c:pt>
                <c:pt idx="47717">
                  <c:v>-275.02850000000001</c:v>
                </c:pt>
                <c:pt idx="47718">
                  <c:v>-275.02649999999994</c:v>
                </c:pt>
                <c:pt idx="47719">
                  <c:v>-275.02449999999999</c:v>
                </c:pt>
                <c:pt idx="47720">
                  <c:v>-275.02249999999998</c:v>
                </c:pt>
                <c:pt idx="47721">
                  <c:v>-275.02049999999997</c:v>
                </c:pt>
                <c:pt idx="47722">
                  <c:v>-275.01849999999996</c:v>
                </c:pt>
                <c:pt idx="47723">
                  <c:v>-275.01649999999995</c:v>
                </c:pt>
                <c:pt idx="47724">
                  <c:v>-275.0145</c:v>
                </c:pt>
                <c:pt idx="47725">
                  <c:v>-275.01249999999999</c:v>
                </c:pt>
                <c:pt idx="47726">
                  <c:v>-275.01049999999998</c:v>
                </c:pt>
                <c:pt idx="47727">
                  <c:v>-275.00849999999997</c:v>
                </c:pt>
                <c:pt idx="47728">
                  <c:v>-275.00649999999996</c:v>
                </c:pt>
                <c:pt idx="47729">
                  <c:v>-275.00450000000001</c:v>
                </c:pt>
                <c:pt idx="47730">
                  <c:v>-275.0025</c:v>
                </c:pt>
                <c:pt idx="47731">
                  <c:v>-275.00049999999999</c:v>
                </c:pt>
                <c:pt idx="47732">
                  <c:v>-274.99849999999998</c:v>
                </c:pt>
                <c:pt idx="47733">
                  <c:v>-274.99649999999997</c:v>
                </c:pt>
                <c:pt idx="47734">
                  <c:v>-274.99449999999996</c:v>
                </c:pt>
                <c:pt idx="47735">
                  <c:v>-274.99249999999995</c:v>
                </c:pt>
                <c:pt idx="47736">
                  <c:v>-274.9905</c:v>
                </c:pt>
                <c:pt idx="47737">
                  <c:v>-274.98849999999999</c:v>
                </c:pt>
                <c:pt idx="47738">
                  <c:v>-274.98649999999998</c:v>
                </c:pt>
                <c:pt idx="47739">
                  <c:v>-274.98449999999997</c:v>
                </c:pt>
                <c:pt idx="47740">
                  <c:v>-274.98249999999996</c:v>
                </c:pt>
                <c:pt idx="47741">
                  <c:v>-274.98050000000001</c:v>
                </c:pt>
                <c:pt idx="47742">
                  <c:v>-274.9785</c:v>
                </c:pt>
                <c:pt idx="47743">
                  <c:v>-274.97649999999999</c:v>
                </c:pt>
                <c:pt idx="47744">
                  <c:v>-274.97449999999998</c:v>
                </c:pt>
                <c:pt idx="47745">
                  <c:v>-274.97249999999997</c:v>
                </c:pt>
                <c:pt idx="47746">
                  <c:v>-274.97049999999996</c:v>
                </c:pt>
                <c:pt idx="47747">
                  <c:v>-274.96849999999995</c:v>
                </c:pt>
                <c:pt idx="47748">
                  <c:v>-274.9665</c:v>
                </c:pt>
                <c:pt idx="47749">
                  <c:v>-274.96449999999999</c:v>
                </c:pt>
                <c:pt idx="47750">
                  <c:v>-274.96249999999998</c:v>
                </c:pt>
                <c:pt idx="47751">
                  <c:v>-274.96049999999997</c:v>
                </c:pt>
                <c:pt idx="47752">
                  <c:v>-274.95849999999996</c:v>
                </c:pt>
                <c:pt idx="47753">
                  <c:v>-274.95650000000001</c:v>
                </c:pt>
                <c:pt idx="47754">
                  <c:v>-274.9545</c:v>
                </c:pt>
                <c:pt idx="47755">
                  <c:v>-274.95249999999999</c:v>
                </c:pt>
                <c:pt idx="47756">
                  <c:v>-274.95049999999998</c:v>
                </c:pt>
                <c:pt idx="47757">
                  <c:v>-274.94849999999997</c:v>
                </c:pt>
                <c:pt idx="47758">
                  <c:v>-274.94649999999996</c:v>
                </c:pt>
                <c:pt idx="47759">
                  <c:v>-274.94449999999995</c:v>
                </c:pt>
                <c:pt idx="47760">
                  <c:v>-274.9425</c:v>
                </c:pt>
                <c:pt idx="47761">
                  <c:v>-274.94049999999999</c:v>
                </c:pt>
                <c:pt idx="47762">
                  <c:v>-274.93849999999998</c:v>
                </c:pt>
                <c:pt idx="47763">
                  <c:v>-274.93649999999997</c:v>
                </c:pt>
                <c:pt idx="47764">
                  <c:v>-274.93449999999996</c:v>
                </c:pt>
                <c:pt idx="47765">
                  <c:v>-274.9325</c:v>
                </c:pt>
                <c:pt idx="47766">
                  <c:v>-274.93049999999999</c:v>
                </c:pt>
                <c:pt idx="47767">
                  <c:v>-274.92849999999999</c:v>
                </c:pt>
                <c:pt idx="47768">
                  <c:v>-274.92649999999998</c:v>
                </c:pt>
                <c:pt idx="47769">
                  <c:v>-274.92449999999997</c:v>
                </c:pt>
                <c:pt idx="47770">
                  <c:v>-274.92249999999996</c:v>
                </c:pt>
                <c:pt idx="47771">
                  <c:v>-274.92049999999995</c:v>
                </c:pt>
                <c:pt idx="47772">
                  <c:v>-274.91849999999999</c:v>
                </c:pt>
                <c:pt idx="47773">
                  <c:v>-274.91649999999998</c:v>
                </c:pt>
                <c:pt idx="47774">
                  <c:v>-274.91449999999998</c:v>
                </c:pt>
                <c:pt idx="47775">
                  <c:v>-274.91249999999997</c:v>
                </c:pt>
                <c:pt idx="47776">
                  <c:v>-274.91049999999996</c:v>
                </c:pt>
                <c:pt idx="47777">
                  <c:v>-274.9085</c:v>
                </c:pt>
                <c:pt idx="47778">
                  <c:v>-274.90649999999999</c:v>
                </c:pt>
                <c:pt idx="47779">
                  <c:v>-274.90449999999998</c:v>
                </c:pt>
                <c:pt idx="47780">
                  <c:v>-274.90249999999997</c:v>
                </c:pt>
                <c:pt idx="47781">
                  <c:v>-274.90049999999997</c:v>
                </c:pt>
                <c:pt idx="47782">
                  <c:v>-274.89850000000001</c:v>
                </c:pt>
                <c:pt idx="47783">
                  <c:v>-274.89649999999995</c:v>
                </c:pt>
                <c:pt idx="47784">
                  <c:v>-274.89449999999999</c:v>
                </c:pt>
                <c:pt idx="47785">
                  <c:v>-274.89249999999998</c:v>
                </c:pt>
                <c:pt idx="47786">
                  <c:v>-274.89049999999997</c:v>
                </c:pt>
                <c:pt idx="47787">
                  <c:v>-274.88849999999996</c:v>
                </c:pt>
                <c:pt idx="47788">
                  <c:v>-274.88649999999996</c:v>
                </c:pt>
                <c:pt idx="47789">
                  <c:v>-274.8845</c:v>
                </c:pt>
                <c:pt idx="47790">
                  <c:v>-274.88249999999999</c:v>
                </c:pt>
                <c:pt idx="47791">
                  <c:v>-274.88049999999998</c:v>
                </c:pt>
                <c:pt idx="47792">
                  <c:v>-274.87849999999997</c:v>
                </c:pt>
                <c:pt idx="47793">
                  <c:v>-274.87649999999996</c:v>
                </c:pt>
                <c:pt idx="47794">
                  <c:v>-274.87450000000001</c:v>
                </c:pt>
                <c:pt idx="47795">
                  <c:v>-274.87249999999995</c:v>
                </c:pt>
                <c:pt idx="47796">
                  <c:v>-274.87049999999999</c:v>
                </c:pt>
                <c:pt idx="47797">
                  <c:v>-274.86849999999998</c:v>
                </c:pt>
                <c:pt idx="47798">
                  <c:v>-274.86649999999997</c:v>
                </c:pt>
                <c:pt idx="47799">
                  <c:v>-274.86449999999996</c:v>
                </c:pt>
                <c:pt idx="47800">
                  <c:v>-274.86249999999995</c:v>
                </c:pt>
                <c:pt idx="47801">
                  <c:v>-274.8605</c:v>
                </c:pt>
                <c:pt idx="47802">
                  <c:v>-274.85849999999999</c:v>
                </c:pt>
                <c:pt idx="47803">
                  <c:v>-274.85649999999998</c:v>
                </c:pt>
                <c:pt idx="47804">
                  <c:v>-274.85449999999997</c:v>
                </c:pt>
                <c:pt idx="47805">
                  <c:v>-274.85249999999996</c:v>
                </c:pt>
                <c:pt idx="47806">
                  <c:v>-274.85050000000001</c:v>
                </c:pt>
                <c:pt idx="47807">
                  <c:v>-274.84849999999994</c:v>
                </c:pt>
                <c:pt idx="47808">
                  <c:v>-274.84649999999999</c:v>
                </c:pt>
                <c:pt idx="47809">
                  <c:v>-274.84449999999998</c:v>
                </c:pt>
                <c:pt idx="47810">
                  <c:v>-274.84249999999997</c:v>
                </c:pt>
                <c:pt idx="47811">
                  <c:v>-274.84049999999996</c:v>
                </c:pt>
                <c:pt idx="47812">
                  <c:v>-274.83849999999995</c:v>
                </c:pt>
                <c:pt idx="47813">
                  <c:v>-274.8365</c:v>
                </c:pt>
                <c:pt idx="47814">
                  <c:v>-274.83449999999999</c:v>
                </c:pt>
                <c:pt idx="47815">
                  <c:v>-274.83249999999998</c:v>
                </c:pt>
                <c:pt idx="47816">
                  <c:v>-274.83049999999997</c:v>
                </c:pt>
                <c:pt idx="47817">
                  <c:v>-274.82849999999996</c:v>
                </c:pt>
                <c:pt idx="47818">
                  <c:v>-274.82650000000001</c:v>
                </c:pt>
                <c:pt idx="47819">
                  <c:v>-274.82449999999994</c:v>
                </c:pt>
                <c:pt idx="47820">
                  <c:v>-274.82249999999999</c:v>
                </c:pt>
                <c:pt idx="47821">
                  <c:v>-274.82049999999998</c:v>
                </c:pt>
                <c:pt idx="47822">
                  <c:v>-274.81849999999997</c:v>
                </c:pt>
                <c:pt idx="47823">
                  <c:v>-274.81649999999996</c:v>
                </c:pt>
                <c:pt idx="47824">
                  <c:v>-274.81449999999995</c:v>
                </c:pt>
                <c:pt idx="47825">
                  <c:v>-274.8125</c:v>
                </c:pt>
                <c:pt idx="47826">
                  <c:v>-274.81049999999999</c:v>
                </c:pt>
                <c:pt idx="47827">
                  <c:v>-274.80849999999998</c:v>
                </c:pt>
                <c:pt idx="47828">
                  <c:v>-274.80649999999997</c:v>
                </c:pt>
                <c:pt idx="47829">
                  <c:v>-274.80449999999996</c:v>
                </c:pt>
                <c:pt idx="47830">
                  <c:v>-274.80250000000001</c:v>
                </c:pt>
                <c:pt idx="47831">
                  <c:v>-274.80049999999994</c:v>
                </c:pt>
                <c:pt idx="47832">
                  <c:v>-274.79849999999999</c:v>
                </c:pt>
                <c:pt idx="47833">
                  <c:v>-274.79649999999998</c:v>
                </c:pt>
                <c:pt idx="47834">
                  <c:v>-274.79449999999997</c:v>
                </c:pt>
                <c:pt idx="47835">
                  <c:v>-274.79249999999996</c:v>
                </c:pt>
                <c:pt idx="47836">
                  <c:v>-274.79049999999995</c:v>
                </c:pt>
                <c:pt idx="47837">
                  <c:v>-274.7885</c:v>
                </c:pt>
                <c:pt idx="47838">
                  <c:v>-274.78649999999999</c:v>
                </c:pt>
                <c:pt idx="47839">
                  <c:v>-274.78449999999998</c:v>
                </c:pt>
                <c:pt idx="47840">
                  <c:v>-274.78249999999997</c:v>
                </c:pt>
                <c:pt idx="47841">
                  <c:v>-274.78049999999996</c:v>
                </c:pt>
                <c:pt idx="47842">
                  <c:v>-274.77850000000001</c:v>
                </c:pt>
                <c:pt idx="47843">
                  <c:v>-274.77649999999994</c:v>
                </c:pt>
                <c:pt idx="47844">
                  <c:v>-274.77449999999999</c:v>
                </c:pt>
                <c:pt idx="47845">
                  <c:v>-274.77249999999998</c:v>
                </c:pt>
                <c:pt idx="47846">
                  <c:v>-274.77049999999997</c:v>
                </c:pt>
                <c:pt idx="47847">
                  <c:v>-274.76849999999996</c:v>
                </c:pt>
                <c:pt idx="47848">
                  <c:v>-274.76649999999995</c:v>
                </c:pt>
                <c:pt idx="47849">
                  <c:v>-274.7645</c:v>
                </c:pt>
                <c:pt idx="47850">
                  <c:v>-274.76249999999999</c:v>
                </c:pt>
                <c:pt idx="47851">
                  <c:v>-274.76049999999998</c:v>
                </c:pt>
                <c:pt idx="47852">
                  <c:v>-274.75849999999997</c:v>
                </c:pt>
                <c:pt idx="47853">
                  <c:v>-274.75649999999996</c:v>
                </c:pt>
                <c:pt idx="47854">
                  <c:v>-274.75450000000001</c:v>
                </c:pt>
                <c:pt idx="47855">
                  <c:v>-274.7525</c:v>
                </c:pt>
                <c:pt idx="47856">
                  <c:v>-274.75049999999999</c:v>
                </c:pt>
                <c:pt idx="47857">
                  <c:v>-274.74849999999998</c:v>
                </c:pt>
                <c:pt idx="47858">
                  <c:v>-274.74649999999997</c:v>
                </c:pt>
                <c:pt idx="47859">
                  <c:v>-274.74449999999996</c:v>
                </c:pt>
                <c:pt idx="47860">
                  <c:v>-274.74249999999995</c:v>
                </c:pt>
                <c:pt idx="47861">
                  <c:v>-274.7405</c:v>
                </c:pt>
                <c:pt idx="47862">
                  <c:v>-274.73849999999999</c:v>
                </c:pt>
                <c:pt idx="47863">
                  <c:v>-274.73649999999998</c:v>
                </c:pt>
                <c:pt idx="47864">
                  <c:v>-274.73449999999997</c:v>
                </c:pt>
                <c:pt idx="47865">
                  <c:v>-274.73249999999996</c:v>
                </c:pt>
                <c:pt idx="47866">
                  <c:v>-274.73050000000001</c:v>
                </c:pt>
                <c:pt idx="47867">
                  <c:v>-274.7285</c:v>
                </c:pt>
                <c:pt idx="47868">
                  <c:v>-274.72649999999999</c:v>
                </c:pt>
                <c:pt idx="47869">
                  <c:v>-274.72449999999998</c:v>
                </c:pt>
                <c:pt idx="47870">
                  <c:v>-274.72249999999997</c:v>
                </c:pt>
                <c:pt idx="47871">
                  <c:v>-274.72049999999996</c:v>
                </c:pt>
                <c:pt idx="47872">
                  <c:v>-274.71849999999995</c:v>
                </c:pt>
                <c:pt idx="47873">
                  <c:v>-274.7165</c:v>
                </c:pt>
                <c:pt idx="47874">
                  <c:v>-274.71449999999999</c:v>
                </c:pt>
                <c:pt idx="47875">
                  <c:v>-274.71249999999998</c:v>
                </c:pt>
                <c:pt idx="47876">
                  <c:v>-274.71049999999997</c:v>
                </c:pt>
                <c:pt idx="47877">
                  <c:v>-274.70849999999996</c:v>
                </c:pt>
                <c:pt idx="47878">
                  <c:v>-274.70650000000001</c:v>
                </c:pt>
                <c:pt idx="47879">
                  <c:v>-274.7045</c:v>
                </c:pt>
                <c:pt idx="47880">
                  <c:v>-274.70249999999999</c:v>
                </c:pt>
                <c:pt idx="47881">
                  <c:v>-274.70049999999998</c:v>
                </c:pt>
                <c:pt idx="47882">
                  <c:v>-274.69849999999997</c:v>
                </c:pt>
                <c:pt idx="47883">
                  <c:v>-274.69649999999996</c:v>
                </c:pt>
                <c:pt idx="47884">
                  <c:v>-274.69449999999995</c:v>
                </c:pt>
                <c:pt idx="47885">
                  <c:v>-274.6925</c:v>
                </c:pt>
                <c:pt idx="47886">
                  <c:v>-274.69049999999999</c:v>
                </c:pt>
                <c:pt idx="47887">
                  <c:v>-274.68849999999998</c:v>
                </c:pt>
                <c:pt idx="47888">
                  <c:v>-274.68649999999997</c:v>
                </c:pt>
                <c:pt idx="47889">
                  <c:v>-274.68449999999996</c:v>
                </c:pt>
                <c:pt idx="47890">
                  <c:v>-274.6825</c:v>
                </c:pt>
                <c:pt idx="47891">
                  <c:v>-274.68049999999999</c:v>
                </c:pt>
                <c:pt idx="47892">
                  <c:v>-274.67849999999999</c:v>
                </c:pt>
                <c:pt idx="47893">
                  <c:v>-274.67649999999998</c:v>
                </c:pt>
                <c:pt idx="47894">
                  <c:v>-274.67449999999997</c:v>
                </c:pt>
                <c:pt idx="47895">
                  <c:v>-274.67249999999996</c:v>
                </c:pt>
                <c:pt idx="47896">
                  <c:v>-274.67049999999995</c:v>
                </c:pt>
                <c:pt idx="47897">
                  <c:v>-274.66849999999999</c:v>
                </c:pt>
                <c:pt idx="47898">
                  <c:v>-274.66649999999998</c:v>
                </c:pt>
                <c:pt idx="47899">
                  <c:v>-274.66449999999998</c:v>
                </c:pt>
                <c:pt idx="47900">
                  <c:v>-274.66249999999997</c:v>
                </c:pt>
                <c:pt idx="47901">
                  <c:v>-274.66049999999996</c:v>
                </c:pt>
                <c:pt idx="47902">
                  <c:v>-274.6585</c:v>
                </c:pt>
                <c:pt idx="47903">
                  <c:v>-274.65649999999999</c:v>
                </c:pt>
                <c:pt idx="47904">
                  <c:v>-274.65449999999998</c:v>
                </c:pt>
                <c:pt idx="47905">
                  <c:v>-274.65249999999997</c:v>
                </c:pt>
                <c:pt idx="47906">
                  <c:v>-274.65049999999997</c:v>
                </c:pt>
                <c:pt idx="47907">
                  <c:v>-274.64850000000001</c:v>
                </c:pt>
                <c:pt idx="47908">
                  <c:v>-274.64649999999995</c:v>
                </c:pt>
                <c:pt idx="47909">
                  <c:v>-274.64449999999999</c:v>
                </c:pt>
                <c:pt idx="47910">
                  <c:v>-274.64249999999998</c:v>
                </c:pt>
                <c:pt idx="47911">
                  <c:v>-274.64049999999997</c:v>
                </c:pt>
                <c:pt idx="47912">
                  <c:v>-274.63849999999996</c:v>
                </c:pt>
                <c:pt idx="47913">
                  <c:v>-274.63649999999996</c:v>
                </c:pt>
                <c:pt idx="47914">
                  <c:v>-274.6345</c:v>
                </c:pt>
                <c:pt idx="47915">
                  <c:v>-274.63249999999999</c:v>
                </c:pt>
                <c:pt idx="47916">
                  <c:v>-274.63049999999998</c:v>
                </c:pt>
                <c:pt idx="47917">
                  <c:v>-274.62849999999997</c:v>
                </c:pt>
                <c:pt idx="47918">
                  <c:v>-274.62649999999996</c:v>
                </c:pt>
                <c:pt idx="47919">
                  <c:v>-274.62450000000001</c:v>
                </c:pt>
                <c:pt idx="47920">
                  <c:v>-274.62249999999995</c:v>
                </c:pt>
                <c:pt idx="47921">
                  <c:v>-274.62049999999999</c:v>
                </c:pt>
                <c:pt idx="47922">
                  <c:v>-274.61849999999998</c:v>
                </c:pt>
                <c:pt idx="47923">
                  <c:v>-274.61649999999997</c:v>
                </c:pt>
                <c:pt idx="47924">
                  <c:v>-274.61449999999996</c:v>
                </c:pt>
                <c:pt idx="47925">
                  <c:v>-274.61249999999995</c:v>
                </c:pt>
                <c:pt idx="47926">
                  <c:v>-274.6105</c:v>
                </c:pt>
                <c:pt idx="47927">
                  <c:v>-274.60849999999999</c:v>
                </c:pt>
                <c:pt idx="47928">
                  <c:v>-274.60649999999998</c:v>
                </c:pt>
                <c:pt idx="47929">
                  <c:v>-274.60449999999997</c:v>
                </c:pt>
                <c:pt idx="47930">
                  <c:v>-274.60249999999996</c:v>
                </c:pt>
                <c:pt idx="47931">
                  <c:v>-274.60050000000001</c:v>
                </c:pt>
                <c:pt idx="47932">
                  <c:v>-274.59849999999994</c:v>
                </c:pt>
                <c:pt idx="47933">
                  <c:v>-274.59649999999999</c:v>
                </c:pt>
                <c:pt idx="47934">
                  <c:v>-274.59449999999998</c:v>
                </c:pt>
                <c:pt idx="47935">
                  <c:v>-274.59249999999997</c:v>
                </c:pt>
                <c:pt idx="47936">
                  <c:v>-274.59049999999996</c:v>
                </c:pt>
                <c:pt idx="47937">
                  <c:v>-274.58849999999995</c:v>
                </c:pt>
                <c:pt idx="47938">
                  <c:v>-274.5865</c:v>
                </c:pt>
                <c:pt idx="47939">
                  <c:v>-274.58449999999999</c:v>
                </c:pt>
                <c:pt idx="47940">
                  <c:v>-274.58249999999998</c:v>
                </c:pt>
                <c:pt idx="47941">
                  <c:v>-274.58049999999997</c:v>
                </c:pt>
                <c:pt idx="47942">
                  <c:v>-274.57849999999996</c:v>
                </c:pt>
                <c:pt idx="47943">
                  <c:v>-274.57650000000001</c:v>
                </c:pt>
                <c:pt idx="47944">
                  <c:v>-274.57449999999994</c:v>
                </c:pt>
                <c:pt idx="47945">
                  <c:v>-274.57249999999999</c:v>
                </c:pt>
                <c:pt idx="47946">
                  <c:v>-274.57049999999998</c:v>
                </c:pt>
                <c:pt idx="47947">
                  <c:v>-274.56849999999997</c:v>
                </c:pt>
                <c:pt idx="47948">
                  <c:v>-274.56649999999996</c:v>
                </c:pt>
                <c:pt idx="47949">
                  <c:v>-274.56449999999995</c:v>
                </c:pt>
                <c:pt idx="47950">
                  <c:v>-274.5625</c:v>
                </c:pt>
                <c:pt idx="47951">
                  <c:v>-274.56049999999999</c:v>
                </c:pt>
                <c:pt idx="47952">
                  <c:v>-274.55849999999998</c:v>
                </c:pt>
                <c:pt idx="47953">
                  <c:v>-274.55649999999997</c:v>
                </c:pt>
                <c:pt idx="47954">
                  <c:v>-274.55449999999996</c:v>
                </c:pt>
                <c:pt idx="47955">
                  <c:v>-274.55250000000001</c:v>
                </c:pt>
                <c:pt idx="47956">
                  <c:v>-274.55049999999994</c:v>
                </c:pt>
                <c:pt idx="47957">
                  <c:v>-274.54849999999999</c:v>
                </c:pt>
                <c:pt idx="47958">
                  <c:v>-274.54649999999998</c:v>
                </c:pt>
                <c:pt idx="47959">
                  <c:v>-274.54449999999997</c:v>
                </c:pt>
                <c:pt idx="47960">
                  <c:v>-274.54249999999996</c:v>
                </c:pt>
                <c:pt idx="47961">
                  <c:v>-274.54049999999995</c:v>
                </c:pt>
                <c:pt idx="47962">
                  <c:v>-274.5385</c:v>
                </c:pt>
                <c:pt idx="47963">
                  <c:v>-274.53649999999999</c:v>
                </c:pt>
                <c:pt idx="47964">
                  <c:v>-274.53449999999998</c:v>
                </c:pt>
                <c:pt idx="47965">
                  <c:v>-274.53249999999997</c:v>
                </c:pt>
                <c:pt idx="47966">
                  <c:v>-274.53049999999996</c:v>
                </c:pt>
                <c:pt idx="47967">
                  <c:v>-274.52850000000001</c:v>
                </c:pt>
                <c:pt idx="47968">
                  <c:v>-274.52649999999994</c:v>
                </c:pt>
                <c:pt idx="47969">
                  <c:v>-274.52449999999999</c:v>
                </c:pt>
                <c:pt idx="47970">
                  <c:v>-274.52249999999998</c:v>
                </c:pt>
                <c:pt idx="47971">
                  <c:v>-274.52049999999997</c:v>
                </c:pt>
                <c:pt idx="47972">
                  <c:v>-274.51849999999996</c:v>
                </c:pt>
                <c:pt idx="47973">
                  <c:v>-274.51649999999995</c:v>
                </c:pt>
                <c:pt idx="47974">
                  <c:v>-274.5145</c:v>
                </c:pt>
                <c:pt idx="47975">
                  <c:v>-274.51249999999999</c:v>
                </c:pt>
                <c:pt idx="47976">
                  <c:v>-274.51049999999998</c:v>
                </c:pt>
                <c:pt idx="47977">
                  <c:v>-274.50849999999997</c:v>
                </c:pt>
                <c:pt idx="47978">
                  <c:v>-274.50649999999996</c:v>
                </c:pt>
                <c:pt idx="47979">
                  <c:v>-274.50450000000001</c:v>
                </c:pt>
                <c:pt idx="47980">
                  <c:v>-274.5025</c:v>
                </c:pt>
                <c:pt idx="47981">
                  <c:v>-274.50049999999999</c:v>
                </c:pt>
                <c:pt idx="47982">
                  <c:v>-274.49849999999998</c:v>
                </c:pt>
                <c:pt idx="47983">
                  <c:v>-274.49649999999997</c:v>
                </c:pt>
                <c:pt idx="47984">
                  <c:v>-274.49449999999996</c:v>
                </c:pt>
                <c:pt idx="47985">
                  <c:v>-274.49249999999995</c:v>
                </c:pt>
                <c:pt idx="47986">
                  <c:v>-274.4905</c:v>
                </c:pt>
                <c:pt idx="47987">
                  <c:v>-274.48849999999999</c:v>
                </c:pt>
                <c:pt idx="47988">
                  <c:v>-274.48649999999998</c:v>
                </c:pt>
                <c:pt idx="47989">
                  <c:v>-274.48449999999997</c:v>
                </c:pt>
                <c:pt idx="47990">
                  <c:v>-274.48249999999996</c:v>
                </c:pt>
                <c:pt idx="47991">
                  <c:v>-274.48050000000001</c:v>
                </c:pt>
                <c:pt idx="47992">
                  <c:v>-274.4785</c:v>
                </c:pt>
                <c:pt idx="47993">
                  <c:v>-274.47649999999999</c:v>
                </c:pt>
                <c:pt idx="47994">
                  <c:v>-274.47449999999998</c:v>
                </c:pt>
                <c:pt idx="47995">
                  <c:v>-274.47249999999997</c:v>
                </c:pt>
                <c:pt idx="47996">
                  <c:v>-274.47049999999996</c:v>
                </c:pt>
                <c:pt idx="47997">
                  <c:v>-274.46849999999995</c:v>
                </c:pt>
                <c:pt idx="47998">
                  <c:v>-274.4665</c:v>
                </c:pt>
                <c:pt idx="47999">
                  <c:v>-274.46449999999999</c:v>
                </c:pt>
                <c:pt idx="48000">
                  <c:v>-274.46249999999998</c:v>
                </c:pt>
                <c:pt idx="48001">
                  <c:v>-274.46049999999997</c:v>
                </c:pt>
                <c:pt idx="48002">
                  <c:v>-274.45849999999996</c:v>
                </c:pt>
                <c:pt idx="48003">
                  <c:v>-274.45650000000001</c:v>
                </c:pt>
                <c:pt idx="48004">
                  <c:v>-274.4545</c:v>
                </c:pt>
                <c:pt idx="48005">
                  <c:v>-274.45249999999999</c:v>
                </c:pt>
                <c:pt idx="48006">
                  <c:v>-274.45049999999998</c:v>
                </c:pt>
                <c:pt idx="48007">
                  <c:v>-274.44849999999997</c:v>
                </c:pt>
                <c:pt idx="48008">
                  <c:v>-274.44649999999996</c:v>
                </c:pt>
                <c:pt idx="48009">
                  <c:v>-274.44449999999995</c:v>
                </c:pt>
                <c:pt idx="48010">
                  <c:v>-274.4425</c:v>
                </c:pt>
                <c:pt idx="48011">
                  <c:v>-274.44049999999999</c:v>
                </c:pt>
                <c:pt idx="48012">
                  <c:v>-274.43849999999998</c:v>
                </c:pt>
                <c:pt idx="48013">
                  <c:v>-274.43649999999997</c:v>
                </c:pt>
                <c:pt idx="48014">
                  <c:v>-274.43449999999996</c:v>
                </c:pt>
                <c:pt idx="48015">
                  <c:v>-274.4325</c:v>
                </c:pt>
                <c:pt idx="48016">
                  <c:v>-274.43049999999999</c:v>
                </c:pt>
                <c:pt idx="48017">
                  <c:v>-274.42849999999999</c:v>
                </c:pt>
                <c:pt idx="48018">
                  <c:v>-274.42649999999998</c:v>
                </c:pt>
                <c:pt idx="48019">
                  <c:v>-274.42449999999997</c:v>
                </c:pt>
                <c:pt idx="48020">
                  <c:v>-274.42249999999996</c:v>
                </c:pt>
                <c:pt idx="48021">
                  <c:v>-274.42049999999995</c:v>
                </c:pt>
                <c:pt idx="48022">
                  <c:v>-274.41849999999999</c:v>
                </c:pt>
                <c:pt idx="48023">
                  <c:v>-274.41649999999998</c:v>
                </c:pt>
                <c:pt idx="48024">
                  <c:v>-274.41449999999998</c:v>
                </c:pt>
                <c:pt idx="48025">
                  <c:v>-274.41249999999997</c:v>
                </c:pt>
                <c:pt idx="48026">
                  <c:v>-274.41049999999996</c:v>
                </c:pt>
                <c:pt idx="48027">
                  <c:v>-274.4085</c:v>
                </c:pt>
                <c:pt idx="48028">
                  <c:v>-274.40649999999999</c:v>
                </c:pt>
                <c:pt idx="48029">
                  <c:v>-274.40449999999998</c:v>
                </c:pt>
                <c:pt idx="48030">
                  <c:v>-274.40249999999997</c:v>
                </c:pt>
                <c:pt idx="48031">
                  <c:v>-274.40049999999997</c:v>
                </c:pt>
                <c:pt idx="48032">
                  <c:v>-274.39850000000001</c:v>
                </c:pt>
                <c:pt idx="48033">
                  <c:v>-274.39649999999995</c:v>
                </c:pt>
                <c:pt idx="48034">
                  <c:v>-274.39449999999999</c:v>
                </c:pt>
                <c:pt idx="48035">
                  <c:v>-274.39249999999998</c:v>
                </c:pt>
                <c:pt idx="48036">
                  <c:v>-274.39049999999997</c:v>
                </c:pt>
                <c:pt idx="48037">
                  <c:v>-274.38849999999996</c:v>
                </c:pt>
                <c:pt idx="48038">
                  <c:v>-274.38649999999996</c:v>
                </c:pt>
                <c:pt idx="48039">
                  <c:v>-274.3845</c:v>
                </c:pt>
                <c:pt idx="48040">
                  <c:v>-274.38249999999999</c:v>
                </c:pt>
                <c:pt idx="48041">
                  <c:v>-274.38049999999998</c:v>
                </c:pt>
                <c:pt idx="48042">
                  <c:v>-274.37849999999997</c:v>
                </c:pt>
                <c:pt idx="48043">
                  <c:v>-274.37649999999996</c:v>
                </c:pt>
                <c:pt idx="48044">
                  <c:v>-274.37450000000001</c:v>
                </c:pt>
                <c:pt idx="48045">
                  <c:v>-274.37249999999995</c:v>
                </c:pt>
                <c:pt idx="48046">
                  <c:v>-274.37049999999999</c:v>
                </c:pt>
                <c:pt idx="48047">
                  <c:v>-274.36849999999998</c:v>
                </c:pt>
                <c:pt idx="48048">
                  <c:v>-274.36649999999997</c:v>
                </c:pt>
                <c:pt idx="48049">
                  <c:v>-274.36449999999996</c:v>
                </c:pt>
                <c:pt idx="48050">
                  <c:v>-274.36249999999995</c:v>
                </c:pt>
                <c:pt idx="48051">
                  <c:v>-274.3605</c:v>
                </c:pt>
                <c:pt idx="48052">
                  <c:v>-274.35849999999999</c:v>
                </c:pt>
                <c:pt idx="48053">
                  <c:v>-274.35649999999998</c:v>
                </c:pt>
                <c:pt idx="48054">
                  <c:v>-274.35449999999997</c:v>
                </c:pt>
                <c:pt idx="48055">
                  <c:v>-274.35249999999996</c:v>
                </c:pt>
                <c:pt idx="48056">
                  <c:v>-274.35050000000001</c:v>
                </c:pt>
                <c:pt idx="48057">
                  <c:v>-274.34849999999994</c:v>
                </c:pt>
                <c:pt idx="48058">
                  <c:v>-274.34649999999999</c:v>
                </c:pt>
                <c:pt idx="48059">
                  <c:v>-274.34449999999998</c:v>
                </c:pt>
                <c:pt idx="48060">
                  <c:v>-274.34249999999997</c:v>
                </c:pt>
                <c:pt idx="48061">
                  <c:v>-274.34049999999996</c:v>
                </c:pt>
                <c:pt idx="48062">
                  <c:v>-274.33849999999995</c:v>
                </c:pt>
                <c:pt idx="48063">
                  <c:v>-274.3365</c:v>
                </c:pt>
                <c:pt idx="48064">
                  <c:v>-274.33449999999999</c:v>
                </c:pt>
                <c:pt idx="48065">
                  <c:v>-274.33249999999998</c:v>
                </c:pt>
                <c:pt idx="48066">
                  <c:v>-274.33049999999997</c:v>
                </c:pt>
                <c:pt idx="48067">
                  <c:v>-274.32849999999996</c:v>
                </c:pt>
                <c:pt idx="48068">
                  <c:v>-274.32650000000001</c:v>
                </c:pt>
                <c:pt idx="48069">
                  <c:v>-274.32449999999994</c:v>
                </c:pt>
                <c:pt idx="48070">
                  <c:v>-274.32249999999999</c:v>
                </c:pt>
                <c:pt idx="48071">
                  <c:v>-274.32049999999998</c:v>
                </c:pt>
                <c:pt idx="48072">
                  <c:v>-274.31849999999997</c:v>
                </c:pt>
                <c:pt idx="48073">
                  <c:v>-274.31649999999996</c:v>
                </c:pt>
                <c:pt idx="48074">
                  <c:v>-274.31449999999995</c:v>
                </c:pt>
                <c:pt idx="48075">
                  <c:v>-274.3125</c:v>
                </c:pt>
                <c:pt idx="48076">
                  <c:v>-274.31049999999999</c:v>
                </c:pt>
                <c:pt idx="48077">
                  <c:v>-274.30849999999998</c:v>
                </c:pt>
                <c:pt idx="48078">
                  <c:v>-274.30649999999997</c:v>
                </c:pt>
                <c:pt idx="48079">
                  <c:v>-274.30449999999996</c:v>
                </c:pt>
                <c:pt idx="48080">
                  <c:v>-274.30250000000001</c:v>
                </c:pt>
                <c:pt idx="48081">
                  <c:v>-274.30049999999994</c:v>
                </c:pt>
                <c:pt idx="48082">
                  <c:v>-274.29849999999999</c:v>
                </c:pt>
                <c:pt idx="48083">
                  <c:v>-274.29649999999998</c:v>
                </c:pt>
                <c:pt idx="48084">
                  <c:v>-274.29449999999997</c:v>
                </c:pt>
                <c:pt idx="48085">
                  <c:v>-274.29249999999996</c:v>
                </c:pt>
                <c:pt idx="48086">
                  <c:v>-274.29049999999995</c:v>
                </c:pt>
                <c:pt idx="48087">
                  <c:v>-274.2885</c:v>
                </c:pt>
                <c:pt idx="48088">
                  <c:v>-274.28649999999999</c:v>
                </c:pt>
                <c:pt idx="48089">
                  <c:v>-274.28449999999998</c:v>
                </c:pt>
                <c:pt idx="48090">
                  <c:v>-274.28249999999997</c:v>
                </c:pt>
                <c:pt idx="48091">
                  <c:v>-274.28049999999996</c:v>
                </c:pt>
                <c:pt idx="48092">
                  <c:v>-274.27850000000001</c:v>
                </c:pt>
                <c:pt idx="48093">
                  <c:v>-274.27649999999994</c:v>
                </c:pt>
                <c:pt idx="48094">
                  <c:v>-274.27449999999999</c:v>
                </c:pt>
                <c:pt idx="48095">
                  <c:v>-274.27249999999998</c:v>
                </c:pt>
                <c:pt idx="48096">
                  <c:v>-274.27049999999997</c:v>
                </c:pt>
                <c:pt idx="48097">
                  <c:v>-274.26849999999996</c:v>
                </c:pt>
                <c:pt idx="48098">
                  <c:v>-274.26649999999995</c:v>
                </c:pt>
                <c:pt idx="48099">
                  <c:v>-274.2645</c:v>
                </c:pt>
                <c:pt idx="48100">
                  <c:v>-274.26249999999999</c:v>
                </c:pt>
                <c:pt idx="48101">
                  <c:v>-274.26049999999998</c:v>
                </c:pt>
                <c:pt idx="48102">
                  <c:v>-274.25849999999997</c:v>
                </c:pt>
                <c:pt idx="48103">
                  <c:v>-274.25649999999996</c:v>
                </c:pt>
                <c:pt idx="48104">
                  <c:v>-274.25450000000001</c:v>
                </c:pt>
                <c:pt idx="48105">
                  <c:v>-274.2525</c:v>
                </c:pt>
                <c:pt idx="48106">
                  <c:v>-274.25049999999999</c:v>
                </c:pt>
                <c:pt idx="48107">
                  <c:v>-274.24849999999998</c:v>
                </c:pt>
                <c:pt idx="48108">
                  <c:v>-274.24649999999997</c:v>
                </c:pt>
                <c:pt idx="48109">
                  <c:v>-274.24449999999996</c:v>
                </c:pt>
                <c:pt idx="48110">
                  <c:v>-274.24249999999995</c:v>
                </c:pt>
                <c:pt idx="48111">
                  <c:v>-274.2405</c:v>
                </c:pt>
                <c:pt idx="48112">
                  <c:v>-274.23849999999999</c:v>
                </c:pt>
                <c:pt idx="48113">
                  <c:v>-274.23649999999998</c:v>
                </c:pt>
                <c:pt idx="48114">
                  <c:v>-274.23449999999997</c:v>
                </c:pt>
                <c:pt idx="48115">
                  <c:v>-274.23249999999996</c:v>
                </c:pt>
                <c:pt idx="48116">
                  <c:v>-274.23050000000001</c:v>
                </c:pt>
                <c:pt idx="48117">
                  <c:v>-274.2285</c:v>
                </c:pt>
                <c:pt idx="48118">
                  <c:v>-274.22649999999999</c:v>
                </c:pt>
                <c:pt idx="48119">
                  <c:v>-274.22449999999998</c:v>
                </c:pt>
                <c:pt idx="48120">
                  <c:v>-274.22249999999997</c:v>
                </c:pt>
                <c:pt idx="48121">
                  <c:v>-274.22049999999996</c:v>
                </c:pt>
                <c:pt idx="48122">
                  <c:v>-274.21849999999995</c:v>
                </c:pt>
                <c:pt idx="48123">
                  <c:v>-274.2165</c:v>
                </c:pt>
                <c:pt idx="48124">
                  <c:v>-274.21449999999999</c:v>
                </c:pt>
                <c:pt idx="48125">
                  <c:v>-274.21249999999998</c:v>
                </c:pt>
                <c:pt idx="48126">
                  <c:v>-274.21049999999997</c:v>
                </c:pt>
                <c:pt idx="48127">
                  <c:v>-274.20849999999996</c:v>
                </c:pt>
                <c:pt idx="48128">
                  <c:v>-274.20650000000001</c:v>
                </c:pt>
                <c:pt idx="48129">
                  <c:v>-274.2045</c:v>
                </c:pt>
                <c:pt idx="48130">
                  <c:v>-274.20249999999999</c:v>
                </c:pt>
                <c:pt idx="48131">
                  <c:v>-274.20049999999998</c:v>
                </c:pt>
                <c:pt idx="48132">
                  <c:v>-274.19849999999997</c:v>
                </c:pt>
                <c:pt idx="48133">
                  <c:v>-274.19649999999996</c:v>
                </c:pt>
                <c:pt idx="48134">
                  <c:v>-274.19449999999995</c:v>
                </c:pt>
                <c:pt idx="48135">
                  <c:v>-274.1925</c:v>
                </c:pt>
                <c:pt idx="48136">
                  <c:v>-274.19049999999999</c:v>
                </c:pt>
                <c:pt idx="48137">
                  <c:v>-274.18849999999998</c:v>
                </c:pt>
                <c:pt idx="48138">
                  <c:v>-274.18649999999997</c:v>
                </c:pt>
                <c:pt idx="48139">
                  <c:v>-274.18449999999996</c:v>
                </c:pt>
                <c:pt idx="48140">
                  <c:v>-274.1825</c:v>
                </c:pt>
                <c:pt idx="48141">
                  <c:v>-274.18049999999999</c:v>
                </c:pt>
                <c:pt idx="48142">
                  <c:v>-274.17849999999999</c:v>
                </c:pt>
                <c:pt idx="48143">
                  <c:v>-274.17649999999998</c:v>
                </c:pt>
                <c:pt idx="48144">
                  <c:v>-274.17449999999997</c:v>
                </c:pt>
                <c:pt idx="48145">
                  <c:v>-274.17249999999996</c:v>
                </c:pt>
                <c:pt idx="48146">
                  <c:v>-274.17049999999995</c:v>
                </c:pt>
                <c:pt idx="48147">
                  <c:v>-274.16849999999999</c:v>
                </c:pt>
                <c:pt idx="48148">
                  <c:v>-274.16649999999998</c:v>
                </c:pt>
                <c:pt idx="48149">
                  <c:v>-274.16449999999998</c:v>
                </c:pt>
                <c:pt idx="48150">
                  <c:v>-274.16249999999997</c:v>
                </c:pt>
                <c:pt idx="48151">
                  <c:v>-274.16049999999996</c:v>
                </c:pt>
                <c:pt idx="48152">
                  <c:v>-274.1585</c:v>
                </c:pt>
                <c:pt idx="48153">
                  <c:v>-274.15649999999999</c:v>
                </c:pt>
                <c:pt idx="48154">
                  <c:v>-274.15449999999998</c:v>
                </c:pt>
                <c:pt idx="48155">
                  <c:v>-274.15249999999997</c:v>
                </c:pt>
                <c:pt idx="48156">
                  <c:v>-274.15049999999997</c:v>
                </c:pt>
                <c:pt idx="48157">
                  <c:v>-274.14850000000001</c:v>
                </c:pt>
                <c:pt idx="48158">
                  <c:v>-274.14649999999995</c:v>
                </c:pt>
                <c:pt idx="48159">
                  <c:v>-274.14449999999999</c:v>
                </c:pt>
                <c:pt idx="48160">
                  <c:v>-274.14249999999998</c:v>
                </c:pt>
                <c:pt idx="48161">
                  <c:v>-274.14049999999997</c:v>
                </c:pt>
                <c:pt idx="48162">
                  <c:v>-274.13849999999996</c:v>
                </c:pt>
                <c:pt idx="48163">
                  <c:v>-274.13649999999996</c:v>
                </c:pt>
                <c:pt idx="48164">
                  <c:v>-274.1345</c:v>
                </c:pt>
                <c:pt idx="48165">
                  <c:v>-274.13249999999999</c:v>
                </c:pt>
                <c:pt idx="48166">
                  <c:v>-274.13049999999998</c:v>
                </c:pt>
                <c:pt idx="48167">
                  <c:v>-274.12849999999997</c:v>
                </c:pt>
                <c:pt idx="48168">
                  <c:v>-274.12649999999996</c:v>
                </c:pt>
                <c:pt idx="48169">
                  <c:v>-274.12450000000001</c:v>
                </c:pt>
                <c:pt idx="48170">
                  <c:v>-274.12249999999995</c:v>
                </c:pt>
                <c:pt idx="48171">
                  <c:v>-274.12049999999999</c:v>
                </c:pt>
                <c:pt idx="48172">
                  <c:v>-274.11849999999998</c:v>
                </c:pt>
                <c:pt idx="48173">
                  <c:v>-274.11649999999997</c:v>
                </c:pt>
                <c:pt idx="48174">
                  <c:v>-274.11449999999996</c:v>
                </c:pt>
                <c:pt idx="48175">
                  <c:v>-274.11249999999995</c:v>
                </c:pt>
                <c:pt idx="48176">
                  <c:v>-274.1105</c:v>
                </c:pt>
                <c:pt idx="48177">
                  <c:v>-274.10849999999999</c:v>
                </c:pt>
                <c:pt idx="48178">
                  <c:v>-274.10649999999998</c:v>
                </c:pt>
                <c:pt idx="48179">
                  <c:v>-274.10449999999997</c:v>
                </c:pt>
                <c:pt idx="48180">
                  <c:v>-274.10249999999996</c:v>
                </c:pt>
                <c:pt idx="48181">
                  <c:v>-274.10050000000001</c:v>
                </c:pt>
                <c:pt idx="48182">
                  <c:v>-274.09849999999994</c:v>
                </c:pt>
                <c:pt idx="48183">
                  <c:v>-274.09649999999999</c:v>
                </c:pt>
                <c:pt idx="48184">
                  <c:v>-274.09449999999998</c:v>
                </c:pt>
                <c:pt idx="48185">
                  <c:v>-274.09249999999997</c:v>
                </c:pt>
                <c:pt idx="48186">
                  <c:v>-274.09049999999996</c:v>
                </c:pt>
                <c:pt idx="48187">
                  <c:v>-274.08849999999995</c:v>
                </c:pt>
                <c:pt idx="48188">
                  <c:v>-274.0865</c:v>
                </c:pt>
                <c:pt idx="48189">
                  <c:v>-274.08449999999999</c:v>
                </c:pt>
                <c:pt idx="48190">
                  <c:v>-274.08249999999998</c:v>
                </c:pt>
                <c:pt idx="48191">
                  <c:v>-274.08049999999997</c:v>
                </c:pt>
                <c:pt idx="48192">
                  <c:v>-274.07849999999996</c:v>
                </c:pt>
                <c:pt idx="48193">
                  <c:v>-274.07650000000001</c:v>
                </c:pt>
                <c:pt idx="48194">
                  <c:v>-274.07449999999994</c:v>
                </c:pt>
                <c:pt idx="48195">
                  <c:v>-274.07249999999999</c:v>
                </c:pt>
                <c:pt idx="48196">
                  <c:v>-274.07049999999998</c:v>
                </c:pt>
                <c:pt idx="48197">
                  <c:v>-274.06849999999997</c:v>
                </c:pt>
                <c:pt idx="48198">
                  <c:v>-274.06649999999996</c:v>
                </c:pt>
                <c:pt idx="48199">
                  <c:v>-274.06449999999995</c:v>
                </c:pt>
                <c:pt idx="48200">
                  <c:v>-274.0625</c:v>
                </c:pt>
                <c:pt idx="48201">
                  <c:v>-274.06049999999999</c:v>
                </c:pt>
                <c:pt idx="48202">
                  <c:v>-274.05849999999998</c:v>
                </c:pt>
                <c:pt idx="48203">
                  <c:v>-274.05649999999997</c:v>
                </c:pt>
                <c:pt idx="48204">
                  <c:v>-274.05449999999996</c:v>
                </c:pt>
                <c:pt idx="48205">
                  <c:v>-274.05250000000001</c:v>
                </c:pt>
                <c:pt idx="48206">
                  <c:v>-274.05049999999994</c:v>
                </c:pt>
                <c:pt idx="48207">
                  <c:v>-274.04849999999999</c:v>
                </c:pt>
                <c:pt idx="48208">
                  <c:v>-274.04649999999998</c:v>
                </c:pt>
                <c:pt idx="48209">
                  <c:v>-274.04449999999997</c:v>
                </c:pt>
                <c:pt idx="48210">
                  <c:v>-274.04249999999996</c:v>
                </c:pt>
                <c:pt idx="48211">
                  <c:v>-274.04049999999995</c:v>
                </c:pt>
                <c:pt idx="48212">
                  <c:v>-274.0385</c:v>
                </c:pt>
                <c:pt idx="48213">
                  <c:v>-274.03649999999999</c:v>
                </c:pt>
                <c:pt idx="48214">
                  <c:v>-274.03449999999998</c:v>
                </c:pt>
                <c:pt idx="48215">
                  <c:v>-274.03249999999997</c:v>
                </c:pt>
                <c:pt idx="48216">
                  <c:v>-274.03049999999996</c:v>
                </c:pt>
                <c:pt idx="48217">
                  <c:v>-274.02850000000001</c:v>
                </c:pt>
                <c:pt idx="48218">
                  <c:v>-274.02649999999994</c:v>
                </c:pt>
                <c:pt idx="48219">
                  <c:v>-274.02449999999999</c:v>
                </c:pt>
                <c:pt idx="48220">
                  <c:v>-274.02249999999998</c:v>
                </c:pt>
                <c:pt idx="48221">
                  <c:v>-274.02049999999997</c:v>
                </c:pt>
                <c:pt idx="48222">
                  <c:v>-274.01849999999996</c:v>
                </c:pt>
                <c:pt idx="48223">
                  <c:v>-274.01649999999995</c:v>
                </c:pt>
                <c:pt idx="48224">
                  <c:v>-274.0145</c:v>
                </c:pt>
                <c:pt idx="48225">
                  <c:v>-274.01249999999999</c:v>
                </c:pt>
                <c:pt idx="48226">
                  <c:v>-274.01049999999998</c:v>
                </c:pt>
                <c:pt idx="48227">
                  <c:v>-274.00849999999997</c:v>
                </c:pt>
                <c:pt idx="48228">
                  <c:v>-274.00649999999996</c:v>
                </c:pt>
                <c:pt idx="48229">
                  <c:v>-274.00450000000001</c:v>
                </c:pt>
                <c:pt idx="48230">
                  <c:v>-274.0025</c:v>
                </c:pt>
                <c:pt idx="48231">
                  <c:v>-274.00049999999999</c:v>
                </c:pt>
                <c:pt idx="48232">
                  <c:v>-273.99849999999998</c:v>
                </c:pt>
                <c:pt idx="48233">
                  <c:v>-273.99649999999997</c:v>
                </c:pt>
                <c:pt idx="48234">
                  <c:v>-273.99449999999996</c:v>
                </c:pt>
                <c:pt idx="48235">
                  <c:v>-273.99249999999995</c:v>
                </c:pt>
                <c:pt idx="48236">
                  <c:v>-273.9905</c:v>
                </c:pt>
                <c:pt idx="48237">
                  <c:v>-273.98849999999999</c:v>
                </c:pt>
                <c:pt idx="48238">
                  <c:v>-273.98649999999998</c:v>
                </c:pt>
                <c:pt idx="48239">
                  <c:v>-273.98449999999997</c:v>
                </c:pt>
                <c:pt idx="48240">
                  <c:v>-273.98249999999996</c:v>
                </c:pt>
                <c:pt idx="48241">
                  <c:v>-273.98050000000001</c:v>
                </c:pt>
                <c:pt idx="48242">
                  <c:v>-273.9785</c:v>
                </c:pt>
                <c:pt idx="48243">
                  <c:v>-273.97649999999999</c:v>
                </c:pt>
                <c:pt idx="48244">
                  <c:v>-273.97449999999998</c:v>
                </c:pt>
                <c:pt idx="48245">
                  <c:v>-273.97249999999997</c:v>
                </c:pt>
                <c:pt idx="48246">
                  <c:v>-273.97049999999996</c:v>
                </c:pt>
                <c:pt idx="48247">
                  <c:v>-273.96849999999995</c:v>
                </c:pt>
                <c:pt idx="48248">
                  <c:v>-273.9665</c:v>
                </c:pt>
                <c:pt idx="48249">
                  <c:v>-273.96449999999999</c:v>
                </c:pt>
                <c:pt idx="48250">
                  <c:v>-273.96249999999998</c:v>
                </c:pt>
                <c:pt idx="48251">
                  <c:v>-273.96049999999997</c:v>
                </c:pt>
                <c:pt idx="48252">
                  <c:v>-273.95849999999996</c:v>
                </c:pt>
                <c:pt idx="48253">
                  <c:v>-273.95650000000001</c:v>
                </c:pt>
                <c:pt idx="48254">
                  <c:v>-273.9545</c:v>
                </c:pt>
                <c:pt idx="48255">
                  <c:v>-273.95249999999999</c:v>
                </c:pt>
                <c:pt idx="48256">
                  <c:v>-273.95049999999998</c:v>
                </c:pt>
                <c:pt idx="48257">
                  <c:v>-273.94849999999997</c:v>
                </c:pt>
                <c:pt idx="48258">
                  <c:v>-273.94649999999996</c:v>
                </c:pt>
                <c:pt idx="48259">
                  <c:v>-273.94449999999995</c:v>
                </c:pt>
                <c:pt idx="48260">
                  <c:v>-273.9425</c:v>
                </c:pt>
                <c:pt idx="48261">
                  <c:v>-273.94049999999999</c:v>
                </c:pt>
                <c:pt idx="48262">
                  <c:v>-273.93849999999998</c:v>
                </c:pt>
                <c:pt idx="48263">
                  <c:v>-273.93649999999997</c:v>
                </c:pt>
                <c:pt idx="48264">
                  <c:v>-273.93449999999996</c:v>
                </c:pt>
                <c:pt idx="48265">
                  <c:v>-273.9325</c:v>
                </c:pt>
                <c:pt idx="48266">
                  <c:v>-273.93049999999999</c:v>
                </c:pt>
                <c:pt idx="48267">
                  <c:v>-273.92849999999999</c:v>
                </c:pt>
                <c:pt idx="48268">
                  <c:v>-273.92649999999998</c:v>
                </c:pt>
                <c:pt idx="48269">
                  <c:v>-273.92449999999997</c:v>
                </c:pt>
                <c:pt idx="48270">
                  <c:v>-273.92249999999996</c:v>
                </c:pt>
                <c:pt idx="48271">
                  <c:v>-273.92049999999995</c:v>
                </c:pt>
                <c:pt idx="48272">
                  <c:v>-273.91849999999999</c:v>
                </c:pt>
                <c:pt idx="48273">
                  <c:v>-273.91649999999998</c:v>
                </c:pt>
                <c:pt idx="48274">
                  <c:v>-273.91449999999998</c:v>
                </c:pt>
                <c:pt idx="48275">
                  <c:v>-273.91249999999997</c:v>
                </c:pt>
                <c:pt idx="48276">
                  <c:v>-273.91049999999996</c:v>
                </c:pt>
                <c:pt idx="48277">
                  <c:v>-273.9085</c:v>
                </c:pt>
                <c:pt idx="48278">
                  <c:v>-273.90649999999999</c:v>
                </c:pt>
                <c:pt idx="48279">
                  <c:v>-273.90449999999998</c:v>
                </c:pt>
                <c:pt idx="48280">
                  <c:v>-273.90249999999997</c:v>
                </c:pt>
                <c:pt idx="48281">
                  <c:v>-273.90049999999997</c:v>
                </c:pt>
                <c:pt idx="48282">
                  <c:v>-273.89850000000001</c:v>
                </c:pt>
                <c:pt idx="48283">
                  <c:v>-273.89649999999995</c:v>
                </c:pt>
                <c:pt idx="48284">
                  <c:v>-273.89449999999999</c:v>
                </c:pt>
                <c:pt idx="48285">
                  <c:v>-273.89249999999998</c:v>
                </c:pt>
                <c:pt idx="48286">
                  <c:v>-273.89049999999997</c:v>
                </c:pt>
                <c:pt idx="48287">
                  <c:v>-273.88849999999996</c:v>
                </c:pt>
                <c:pt idx="48288">
                  <c:v>-273.88649999999996</c:v>
                </c:pt>
                <c:pt idx="48289">
                  <c:v>-273.8845</c:v>
                </c:pt>
                <c:pt idx="48290">
                  <c:v>-273.88249999999999</c:v>
                </c:pt>
                <c:pt idx="48291">
                  <c:v>-273.88049999999998</c:v>
                </c:pt>
                <c:pt idx="48292">
                  <c:v>-273.87849999999997</c:v>
                </c:pt>
                <c:pt idx="48293">
                  <c:v>-273.87649999999996</c:v>
                </c:pt>
                <c:pt idx="48294">
                  <c:v>-273.87450000000001</c:v>
                </c:pt>
                <c:pt idx="48295">
                  <c:v>-273.87249999999995</c:v>
                </c:pt>
                <c:pt idx="48296">
                  <c:v>-273.87049999999999</c:v>
                </c:pt>
                <c:pt idx="48297">
                  <c:v>-273.86849999999998</c:v>
                </c:pt>
                <c:pt idx="48298">
                  <c:v>-273.86649999999997</c:v>
                </c:pt>
                <c:pt idx="48299">
                  <c:v>-273.86449999999996</c:v>
                </c:pt>
                <c:pt idx="48300">
                  <c:v>-273.86249999999995</c:v>
                </c:pt>
                <c:pt idx="48301">
                  <c:v>-273.8605</c:v>
                </c:pt>
                <c:pt idx="48302">
                  <c:v>-273.85849999999999</c:v>
                </c:pt>
                <c:pt idx="48303">
                  <c:v>-273.85649999999998</c:v>
                </c:pt>
                <c:pt idx="48304">
                  <c:v>-273.85449999999997</c:v>
                </c:pt>
                <c:pt idx="48305">
                  <c:v>-273.85249999999996</c:v>
                </c:pt>
                <c:pt idx="48306">
                  <c:v>-273.85050000000001</c:v>
                </c:pt>
                <c:pt idx="48307">
                  <c:v>-273.84849999999994</c:v>
                </c:pt>
                <c:pt idx="48308">
                  <c:v>-273.84649999999999</c:v>
                </c:pt>
                <c:pt idx="48309">
                  <c:v>-273.84449999999998</c:v>
                </c:pt>
                <c:pt idx="48310">
                  <c:v>-273.84249999999997</c:v>
                </c:pt>
                <c:pt idx="48311">
                  <c:v>-273.84049999999996</c:v>
                </c:pt>
                <c:pt idx="48312">
                  <c:v>-273.83849999999995</c:v>
                </c:pt>
                <c:pt idx="48313">
                  <c:v>-273.8365</c:v>
                </c:pt>
                <c:pt idx="48314">
                  <c:v>-273.83449999999999</c:v>
                </c:pt>
                <c:pt idx="48315">
                  <c:v>-273.83249999999998</c:v>
                </c:pt>
                <c:pt idx="48316">
                  <c:v>-273.83049999999997</c:v>
                </c:pt>
                <c:pt idx="48317">
                  <c:v>-273.82849999999996</c:v>
                </c:pt>
                <c:pt idx="48318">
                  <c:v>-273.82650000000001</c:v>
                </c:pt>
                <c:pt idx="48319">
                  <c:v>-273.82449999999994</c:v>
                </c:pt>
                <c:pt idx="48320">
                  <c:v>-273.82249999999999</c:v>
                </c:pt>
                <c:pt idx="48321">
                  <c:v>-273.82049999999998</c:v>
                </c:pt>
                <c:pt idx="48322">
                  <c:v>-273.81849999999997</c:v>
                </c:pt>
                <c:pt idx="48323">
                  <c:v>-273.81649999999996</c:v>
                </c:pt>
                <c:pt idx="48324">
                  <c:v>-273.81449999999995</c:v>
                </c:pt>
                <c:pt idx="48325">
                  <c:v>-273.8125</c:v>
                </c:pt>
                <c:pt idx="48326">
                  <c:v>-273.81049999999999</c:v>
                </c:pt>
                <c:pt idx="48327">
                  <c:v>-273.80849999999998</c:v>
                </c:pt>
                <c:pt idx="48328">
                  <c:v>-273.80649999999997</c:v>
                </c:pt>
                <c:pt idx="48329">
                  <c:v>-273.80449999999996</c:v>
                </c:pt>
                <c:pt idx="48330">
                  <c:v>-273.80250000000001</c:v>
                </c:pt>
                <c:pt idx="48331">
                  <c:v>-273.80049999999994</c:v>
                </c:pt>
                <c:pt idx="48332">
                  <c:v>-273.79849999999999</c:v>
                </c:pt>
                <c:pt idx="48333">
                  <c:v>-273.79649999999998</c:v>
                </c:pt>
                <c:pt idx="48334">
                  <c:v>-273.79449999999997</c:v>
                </c:pt>
                <c:pt idx="48335">
                  <c:v>-273.79249999999996</c:v>
                </c:pt>
                <c:pt idx="48336">
                  <c:v>-273.79049999999995</c:v>
                </c:pt>
                <c:pt idx="48337">
                  <c:v>-273.7885</c:v>
                </c:pt>
                <c:pt idx="48338">
                  <c:v>-273.78649999999999</c:v>
                </c:pt>
                <c:pt idx="48339">
                  <c:v>-273.78449999999998</c:v>
                </c:pt>
                <c:pt idx="48340">
                  <c:v>-273.78249999999997</c:v>
                </c:pt>
                <c:pt idx="48341">
                  <c:v>-273.78049999999996</c:v>
                </c:pt>
                <c:pt idx="48342">
                  <c:v>-273.77850000000001</c:v>
                </c:pt>
                <c:pt idx="48343">
                  <c:v>-273.77649999999994</c:v>
                </c:pt>
                <c:pt idx="48344">
                  <c:v>-273.77449999999999</c:v>
                </c:pt>
                <c:pt idx="48345">
                  <c:v>-273.77249999999998</c:v>
                </c:pt>
                <c:pt idx="48346">
                  <c:v>-273.77049999999997</c:v>
                </c:pt>
                <c:pt idx="48347">
                  <c:v>-273.76849999999996</c:v>
                </c:pt>
                <c:pt idx="48348">
                  <c:v>-273.76649999999995</c:v>
                </c:pt>
                <c:pt idx="48349">
                  <c:v>-273.7645</c:v>
                </c:pt>
                <c:pt idx="48350">
                  <c:v>-273.76249999999999</c:v>
                </c:pt>
                <c:pt idx="48351">
                  <c:v>-273.76049999999998</c:v>
                </c:pt>
                <c:pt idx="48352">
                  <c:v>-273.75849999999997</c:v>
                </c:pt>
                <c:pt idx="48353">
                  <c:v>-273.75649999999996</c:v>
                </c:pt>
                <c:pt idx="48354">
                  <c:v>-273.75450000000001</c:v>
                </c:pt>
                <c:pt idx="48355">
                  <c:v>-273.7525</c:v>
                </c:pt>
                <c:pt idx="48356">
                  <c:v>-273.75049999999999</c:v>
                </c:pt>
                <c:pt idx="48357">
                  <c:v>-273.74849999999998</c:v>
                </c:pt>
                <c:pt idx="48358">
                  <c:v>-273.74649999999997</c:v>
                </c:pt>
                <c:pt idx="48359">
                  <c:v>-273.74449999999996</c:v>
                </c:pt>
                <c:pt idx="48360">
                  <c:v>-273.74249999999995</c:v>
                </c:pt>
                <c:pt idx="48361">
                  <c:v>-273.7405</c:v>
                </c:pt>
                <c:pt idx="48362">
                  <c:v>-273.73849999999999</c:v>
                </c:pt>
                <c:pt idx="48363">
                  <c:v>-273.73649999999998</c:v>
                </c:pt>
                <c:pt idx="48364">
                  <c:v>-273.73449999999997</c:v>
                </c:pt>
                <c:pt idx="48365">
                  <c:v>-273.73249999999996</c:v>
                </c:pt>
                <c:pt idx="48366">
                  <c:v>-273.73050000000001</c:v>
                </c:pt>
                <c:pt idx="48367">
                  <c:v>-273.7285</c:v>
                </c:pt>
                <c:pt idx="48368">
                  <c:v>-273.72649999999999</c:v>
                </c:pt>
                <c:pt idx="48369">
                  <c:v>-273.72449999999998</c:v>
                </c:pt>
                <c:pt idx="48370">
                  <c:v>-273.72249999999997</c:v>
                </c:pt>
                <c:pt idx="48371">
                  <c:v>-273.72049999999996</c:v>
                </c:pt>
                <c:pt idx="48372">
                  <c:v>-273.71849999999995</c:v>
                </c:pt>
                <c:pt idx="48373">
                  <c:v>-273.7165</c:v>
                </c:pt>
                <c:pt idx="48374">
                  <c:v>-273.71449999999999</c:v>
                </c:pt>
                <c:pt idx="48375">
                  <c:v>-273.71249999999998</c:v>
                </c:pt>
                <c:pt idx="48376">
                  <c:v>-273.71049999999997</c:v>
                </c:pt>
                <c:pt idx="48377">
                  <c:v>-273.70849999999996</c:v>
                </c:pt>
                <c:pt idx="48378">
                  <c:v>-273.70650000000001</c:v>
                </c:pt>
                <c:pt idx="48379">
                  <c:v>-273.7045</c:v>
                </c:pt>
                <c:pt idx="48380">
                  <c:v>-273.70249999999999</c:v>
                </c:pt>
                <c:pt idx="48381">
                  <c:v>-273.70049999999998</c:v>
                </c:pt>
                <c:pt idx="48382">
                  <c:v>-273.69849999999997</c:v>
                </c:pt>
                <c:pt idx="48383">
                  <c:v>-273.69649999999996</c:v>
                </c:pt>
                <c:pt idx="48384">
                  <c:v>-273.69449999999995</c:v>
                </c:pt>
                <c:pt idx="48385">
                  <c:v>-273.6925</c:v>
                </c:pt>
                <c:pt idx="48386">
                  <c:v>-273.69049999999999</c:v>
                </c:pt>
                <c:pt idx="48387">
                  <c:v>-273.68849999999998</c:v>
                </c:pt>
                <c:pt idx="48388">
                  <c:v>-273.68649999999997</c:v>
                </c:pt>
                <c:pt idx="48389">
                  <c:v>-273.68449999999996</c:v>
                </c:pt>
                <c:pt idx="48390">
                  <c:v>-273.6825</c:v>
                </c:pt>
                <c:pt idx="48391">
                  <c:v>-273.68049999999999</c:v>
                </c:pt>
                <c:pt idx="48392">
                  <c:v>-273.67849999999999</c:v>
                </c:pt>
                <c:pt idx="48393">
                  <c:v>-273.67649999999998</c:v>
                </c:pt>
                <c:pt idx="48394">
                  <c:v>-273.67449999999997</c:v>
                </c:pt>
                <c:pt idx="48395">
                  <c:v>-273.67249999999996</c:v>
                </c:pt>
                <c:pt idx="48396">
                  <c:v>-273.67049999999995</c:v>
                </c:pt>
                <c:pt idx="48397">
                  <c:v>-273.66849999999999</c:v>
                </c:pt>
                <c:pt idx="48398">
                  <c:v>-273.66649999999998</c:v>
                </c:pt>
                <c:pt idx="48399">
                  <c:v>-273.66449999999998</c:v>
                </c:pt>
                <c:pt idx="48400">
                  <c:v>-273.66249999999997</c:v>
                </c:pt>
                <c:pt idx="48401">
                  <c:v>-273.66049999999996</c:v>
                </c:pt>
                <c:pt idx="48402">
                  <c:v>-273.6585</c:v>
                </c:pt>
                <c:pt idx="48403">
                  <c:v>-273.65649999999999</c:v>
                </c:pt>
                <c:pt idx="48404">
                  <c:v>-273.65449999999998</c:v>
                </c:pt>
                <c:pt idx="48405">
                  <c:v>-273.65249999999997</c:v>
                </c:pt>
                <c:pt idx="48406">
                  <c:v>-273.65049999999997</c:v>
                </c:pt>
                <c:pt idx="48407">
                  <c:v>-273.64850000000001</c:v>
                </c:pt>
                <c:pt idx="48408">
                  <c:v>-273.64649999999995</c:v>
                </c:pt>
                <c:pt idx="48409">
                  <c:v>-273.64449999999999</c:v>
                </c:pt>
                <c:pt idx="48410">
                  <c:v>-273.64249999999998</c:v>
                </c:pt>
                <c:pt idx="48411">
                  <c:v>-273.64049999999997</c:v>
                </c:pt>
                <c:pt idx="48412">
                  <c:v>-273.63849999999996</c:v>
                </c:pt>
                <c:pt idx="48413">
                  <c:v>-273.63649999999996</c:v>
                </c:pt>
                <c:pt idx="48414">
                  <c:v>-273.6345</c:v>
                </c:pt>
                <c:pt idx="48415">
                  <c:v>-273.63249999999999</c:v>
                </c:pt>
                <c:pt idx="48416">
                  <c:v>-273.63049999999998</c:v>
                </c:pt>
                <c:pt idx="48417">
                  <c:v>-273.62849999999997</c:v>
                </c:pt>
                <c:pt idx="48418">
                  <c:v>-273.62649999999996</c:v>
                </c:pt>
                <c:pt idx="48419">
                  <c:v>-273.62450000000001</c:v>
                </c:pt>
                <c:pt idx="48420">
                  <c:v>-273.62249999999995</c:v>
                </c:pt>
                <c:pt idx="48421">
                  <c:v>-273.62049999999999</c:v>
                </c:pt>
                <c:pt idx="48422">
                  <c:v>-273.61849999999998</c:v>
                </c:pt>
                <c:pt idx="48423">
                  <c:v>-273.61649999999997</c:v>
                </c:pt>
                <c:pt idx="48424">
                  <c:v>-273.61449999999996</c:v>
                </c:pt>
                <c:pt idx="48425">
                  <c:v>-273.61249999999995</c:v>
                </c:pt>
                <c:pt idx="48426">
                  <c:v>-273.6105</c:v>
                </c:pt>
                <c:pt idx="48427">
                  <c:v>-273.60849999999999</c:v>
                </c:pt>
                <c:pt idx="48428">
                  <c:v>-273.60649999999998</c:v>
                </c:pt>
                <c:pt idx="48429">
                  <c:v>-273.60449999999997</c:v>
                </c:pt>
                <c:pt idx="48430">
                  <c:v>-273.60249999999996</c:v>
                </c:pt>
                <c:pt idx="48431">
                  <c:v>-273.60050000000001</c:v>
                </c:pt>
                <c:pt idx="48432">
                  <c:v>-273.59849999999994</c:v>
                </c:pt>
                <c:pt idx="48433">
                  <c:v>-273.59649999999999</c:v>
                </c:pt>
                <c:pt idx="48434">
                  <c:v>-273.59449999999998</c:v>
                </c:pt>
                <c:pt idx="48435">
                  <c:v>-273.59249999999997</c:v>
                </c:pt>
                <c:pt idx="48436">
                  <c:v>-273.59049999999996</c:v>
                </c:pt>
                <c:pt idx="48437">
                  <c:v>-273.58849999999995</c:v>
                </c:pt>
                <c:pt idx="48438">
                  <c:v>-273.5865</c:v>
                </c:pt>
                <c:pt idx="48439">
                  <c:v>-273.58449999999999</c:v>
                </c:pt>
                <c:pt idx="48440">
                  <c:v>-273.58249999999998</c:v>
                </c:pt>
                <c:pt idx="48441">
                  <c:v>-273.58049999999997</c:v>
                </c:pt>
                <c:pt idx="48442">
                  <c:v>-273.57849999999996</c:v>
                </c:pt>
                <c:pt idx="48443">
                  <c:v>-273.57650000000001</c:v>
                </c:pt>
                <c:pt idx="48444">
                  <c:v>-273.57449999999994</c:v>
                </c:pt>
                <c:pt idx="48445">
                  <c:v>-273.57249999999999</c:v>
                </c:pt>
                <c:pt idx="48446">
                  <c:v>-273.57049999999998</c:v>
                </c:pt>
                <c:pt idx="48447">
                  <c:v>-273.56849999999997</c:v>
                </c:pt>
                <c:pt idx="48448">
                  <c:v>-273.56649999999996</c:v>
                </c:pt>
                <c:pt idx="48449">
                  <c:v>-273.56449999999995</c:v>
                </c:pt>
                <c:pt idx="48450">
                  <c:v>-273.5625</c:v>
                </c:pt>
                <c:pt idx="48451">
                  <c:v>-273.56049999999999</c:v>
                </c:pt>
                <c:pt idx="48452">
                  <c:v>-273.55849999999998</c:v>
                </c:pt>
                <c:pt idx="48453">
                  <c:v>-273.55649999999997</c:v>
                </c:pt>
                <c:pt idx="48454">
                  <c:v>-273.55449999999996</c:v>
                </c:pt>
                <c:pt idx="48455">
                  <c:v>-273.55250000000001</c:v>
                </c:pt>
                <c:pt idx="48456">
                  <c:v>-273.55049999999994</c:v>
                </c:pt>
                <c:pt idx="48457">
                  <c:v>-273.54849999999999</c:v>
                </c:pt>
                <c:pt idx="48458">
                  <c:v>-273.54649999999998</c:v>
                </c:pt>
                <c:pt idx="48459">
                  <c:v>-273.54449999999997</c:v>
                </c:pt>
                <c:pt idx="48460">
                  <c:v>-273.54249999999996</c:v>
                </c:pt>
                <c:pt idx="48461">
                  <c:v>-273.54049999999995</c:v>
                </c:pt>
                <c:pt idx="48462">
                  <c:v>-273.5385</c:v>
                </c:pt>
                <c:pt idx="48463">
                  <c:v>-273.53649999999999</c:v>
                </c:pt>
                <c:pt idx="48464">
                  <c:v>-273.53449999999998</c:v>
                </c:pt>
                <c:pt idx="48465">
                  <c:v>-273.53249999999997</c:v>
                </c:pt>
                <c:pt idx="48466">
                  <c:v>-273.53049999999996</c:v>
                </c:pt>
                <c:pt idx="48467">
                  <c:v>-273.52850000000001</c:v>
                </c:pt>
                <c:pt idx="48468">
                  <c:v>-273.52649999999994</c:v>
                </c:pt>
                <c:pt idx="48469">
                  <c:v>-273.52449999999999</c:v>
                </c:pt>
                <c:pt idx="48470">
                  <c:v>-273.52249999999998</c:v>
                </c:pt>
                <c:pt idx="48471">
                  <c:v>-273.52049999999997</c:v>
                </c:pt>
                <c:pt idx="48472">
                  <c:v>-273.51849999999996</c:v>
                </c:pt>
                <c:pt idx="48473">
                  <c:v>-273.51649999999995</c:v>
                </c:pt>
                <c:pt idx="48474">
                  <c:v>-273.5145</c:v>
                </c:pt>
                <c:pt idx="48475">
                  <c:v>-273.51249999999999</c:v>
                </c:pt>
                <c:pt idx="48476">
                  <c:v>-273.51049999999998</c:v>
                </c:pt>
                <c:pt idx="48477">
                  <c:v>-273.50849999999997</c:v>
                </c:pt>
                <c:pt idx="48478">
                  <c:v>-273.50649999999996</c:v>
                </c:pt>
                <c:pt idx="48479">
                  <c:v>-273.50450000000001</c:v>
                </c:pt>
                <c:pt idx="48480">
                  <c:v>-273.5025</c:v>
                </c:pt>
                <c:pt idx="48481">
                  <c:v>-273.50049999999999</c:v>
                </c:pt>
                <c:pt idx="48482">
                  <c:v>-273.49849999999998</c:v>
                </c:pt>
                <c:pt idx="48483">
                  <c:v>-273.49649999999997</c:v>
                </c:pt>
                <c:pt idx="48484">
                  <c:v>-273.49449999999996</c:v>
                </c:pt>
                <c:pt idx="48485">
                  <c:v>-273.49249999999995</c:v>
                </c:pt>
                <c:pt idx="48486">
                  <c:v>-273.4905</c:v>
                </c:pt>
                <c:pt idx="48487">
                  <c:v>-273.48849999999999</c:v>
                </c:pt>
                <c:pt idx="48488">
                  <c:v>-273.48649999999998</c:v>
                </c:pt>
                <c:pt idx="48489">
                  <c:v>-273.48449999999997</c:v>
                </c:pt>
                <c:pt idx="48490">
                  <c:v>-273.48249999999996</c:v>
                </c:pt>
                <c:pt idx="48491">
                  <c:v>-273.48050000000001</c:v>
                </c:pt>
                <c:pt idx="48492">
                  <c:v>-273.4785</c:v>
                </c:pt>
                <c:pt idx="48493">
                  <c:v>-273.47649999999999</c:v>
                </c:pt>
                <c:pt idx="48494">
                  <c:v>-273.47449999999998</c:v>
                </c:pt>
                <c:pt idx="48495">
                  <c:v>-273.47249999999997</c:v>
                </c:pt>
                <c:pt idx="48496">
                  <c:v>-273.47049999999996</c:v>
                </c:pt>
                <c:pt idx="48497">
                  <c:v>-273.46849999999995</c:v>
                </c:pt>
                <c:pt idx="48498">
                  <c:v>-273.4665</c:v>
                </c:pt>
                <c:pt idx="48499">
                  <c:v>-273.46449999999999</c:v>
                </c:pt>
                <c:pt idx="48500">
                  <c:v>-273.46249999999998</c:v>
                </c:pt>
                <c:pt idx="48501">
                  <c:v>-273.46049999999997</c:v>
                </c:pt>
                <c:pt idx="48502">
                  <c:v>-273.45849999999996</c:v>
                </c:pt>
                <c:pt idx="48503">
                  <c:v>-273.45650000000001</c:v>
                </c:pt>
                <c:pt idx="48504">
                  <c:v>-273.4545</c:v>
                </c:pt>
                <c:pt idx="48505">
                  <c:v>-273.45249999999999</c:v>
                </c:pt>
                <c:pt idx="48506">
                  <c:v>-273.45049999999998</c:v>
                </c:pt>
                <c:pt idx="48507">
                  <c:v>-273.44849999999997</c:v>
                </c:pt>
                <c:pt idx="48508">
                  <c:v>-273.44649999999996</c:v>
                </c:pt>
                <c:pt idx="48509">
                  <c:v>-273.44449999999995</c:v>
                </c:pt>
                <c:pt idx="48510">
                  <c:v>-273.4425</c:v>
                </c:pt>
                <c:pt idx="48511">
                  <c:v>-273.44049999999999</c:v>
                </c:pt>
                <c:pt idx="48512">
                  <c:v>-273.43849999999998</c:v>
                </c:pt>
                <c:pt idx="48513">
                  <c:v>-273.43649999999997</c:v>
                </c:pt>
                <c:pt idx="48514">
                  <c:v>-273.43449999999996</c:v>
                </c:pt>
                <c:pt idx="48515">
                  <c:v>-273.4325</c:v>
                </c:pt>
                <c:pt idx="48516">
                  <c:v>-273.43049999999999</c:v>
                </c:pt>
                <c:pt idx="48517">
                  <c:v>-273.42849999999999</c:v>
                </c:pt>
                <c:pt idx="48518">
                  <c:v>-273.42649999999998</c:v>
                </c:pt>
                <c:pt idx="48519">
                  <c:v>-273.42449999999997</c:v>
                </c:pt>
                <c:pt idx="48520">
                  <c:v>-273.42249999999996</c:v>
                </c:pt>
                <c:pt idx="48521">
                  <c:v>-273.42049999999995</c:v>
                </c:pt>
                <c:pt idx="48522">
                  <c:v>-273.41849999999999</c:v>
                </c:pt>
                <c:pt idx="48523">
                  <c:v>-273.41649999999998</c:v>
                </c:pt>
                <c:pt idx="48524">
                  <c:v>-273.41449999999998</c:v>
                </c:pt>
                <c:pt idx="48525">
                  <c:v>-273.41249999999997</c:v>
                </c:pt>
                <c:pt idx="48526">
                  <c:v>-273.41049999999996</c:v>
                </c:pt>
                <c:pt idx="48527">
                  <c:v>-273.4085</c:v>
                </c:pt>
                <c:pt idx="48528">
                  <c:v>-273.40649999999999</c:v>
                </c:pt>
                <c:pt idx="48529">
                  <c:v>-273.40449999999998</c:v>
                </c:pt>
                <c:pt idx="48530">
                  <c:v>-273.40249999999997</c:v>
                </c:pt>
                <c:pt idx="48531">
                  <c:v>-273.40049999999997</c:v>
                </c:pt>
                <c:pt idx="48532">
                  <c:v>-273.39850000000001</c:v>
                </c:pt>
                <c:pt idx="48533">
                  <c:v>-273.39649999999995</c:v>
                </c:pt>
                <c:pt idx="48534">
                  <c:v>-273.39449999999999</c:v>
                </c:pt>
                <c:pt idx="48535">
                  <c:v>-273.39249999999998</c:v>
                </c:pt>
                <c:pt idx="48536">
                  <c:v>-273.39049999999997</c:v>
                </c:pt>
                <c:pt idx="48537">
                  <c:v>-273.38849999999996</c:v>
                </c:pt>
                <c:pt idx="48538">
                  <c:v>-273.38649999999996</c:v>
                </c:pt>
                <c:pt idx="48539">
                  <c:v>-273.3845</c:v>
                </c:pt>
                <c:pt idx="48540">
                  <c:v>-273.38249999999999</c:v>
                </c:pt>
                <c:pt idx="48541">
                  <c:v>-273.38049999999998</c:v>
                </c:pt>
                <c:pt idx="48542">
                  <c:v>-273.37849999999997</c:v>
                </c:pt>
                <c:pt idx="48543">
                  <c:v>-273.37649999999996</c:v>
                </c:pt>
                <c:pt idx="48544">
                  <c:v>-273.37450000000001</c:v>
                </c:pt>
                <c:pt idx="48545">
                  <c:v>-273.37249999999995</c:v>
                </c:pt>
                <c:pt idx="48546">
                  <c:v>-273.37049999999999</c:v>
                </c:pt>
                <c:pt idx="48547">
                  <c:v>-273.36849999999998</c:v>
                </c:pt>
                <c:pt idx="48548">
                  <c:v>-273.36649999999997</c:v>
                </c:pt>
                <c:pt idx="48549">
                  <c:v>-273.36449999999996</c:v>
                </c:pt>
                <c:pt idx="48550">
                  <c:v>-273.36249999999995</c:v>
                </c:pt>
                <c:pt idx="48551">
                  <c:v>-273.3605</c:v>
                </c:pt>
                <c:pt idx="48552">
                  <c:v>-273.35849999999999</c:v>
                </c:pt>
                <c:pt idx="48553">
                  <c:v>-273.35649999999998</c:v>
                </c:pt>
                <c:pt idx="48554">
                  <c:v>-273.35449999999997</c:v>
                </c:pt>
                <c:pt idx="48555">
                  <c:v>-273.35249999999996</c:v>
                </c:pt>
                <c:pt idx="48556">
                  <c:v>-273.35050000000001</c:v>
                </c:pt>
                <c:pt idx="48557">
                  <c:v>-273.34849999999994</c:v>
                </c:pt>
                <c:pt idx="48558">
                  <c:v>-273.34649999999999</c:v>
                </c:pt>
                <c:pt idx="48559">
                  <c:v>-273.34449999999998</c:v>
                </c:pt>
                <c:pt idx="48560">
                  <c:v>-273.34249999999997</c:v>
                </c:pt>
                <c:pt idx="48561">
                  <c:v>-273.34049999999996</c:v>
                </c:pt>
                <c:pt idx="48562">
                  <c:v>-273.33849999999995</c:v>
                </c:pt>
                <c:pt idx="48563">
                  <c:v>-273.3365</c:v>
                </c:pt>
                <c:pt idx="48564">
                  <c:v>-273.33449999999999</c:v>
                </c:pt>
                <c:pt idx="48565">
                  <c:v>-273.33249999999998</c:v>
                </c:pt>
                <c:pt idx="48566">
                  <c:v>-273.33049999999997</c:v>
                </c:pt>
                <c:pt idx="48567">
                  <c:v>-273.32849999999996</c:v>
                </c:pt>
                <c:pt idx="48568">
                  <c:v>-273.32650000000001</c:v>
                </c:pt>
                <c:pt idx="48569">
                  <c:v>-273.32449999999994</c:v>
                </c:pt>
                <c:pt idx="48570">
                  <c:v>-273.32249999999999</c:v>
                </c:pt>
                <c:pt idx="48571">
                  <c:v>-273.32049999999998</c:v>
                </c:pt>
                <c:pt idx="48572">
                  <c:v>-273.31849999999997</c:v>
                </c:pt>
                <c:pt idx="48573">
                  <c:v>-273.31649999999996</c:v>
                </c:pt>
                <c:pt idx="48574">
                  <c:v>-273.31449999999995</c:v>
                </c:pt>
                <c:pt idx="48575">
                  <c:v>-273.3125</c:v>
                </c:pt>
                <c:pt idx="48576">
                  <c:v>-273.31049999999999</c:v>
                </c:pt>
                <c:pt idx="48577">
                  <c:v>-273.30849999999998</c:v>
                </c:pt>
                <c:pt idx="48578">
                  <c:v>-273.30649999999997</c:v>
                </c:pt>
                <c:pt idx="48579">
                  <c:v>-273.30449999999996</c:v>
                </c:pt>
                <c:pt idx="48580">
                  <c:v>-273.30250000000001</c:v>
                </c:pt>
                <c:pt idx="48581">
                  <c:v>-273.30049999999994</c:v>
                </c:pt>
                <c:pt idx="48582">
                  <c:v>-273.29849999999999</c:v>
                </c:pt>
                <c:pt idx="48583">
                  <c:v>-273.29649999999998</c:v>
                </c:pt>
                <c:pt idx="48584">
                  <c:v>-273.29449999999997</c:v>
                </c:pt>
                <c:pt idx="48585">
                  <c:v>-273.29249999999996</c:v>
                </c:pt>
                <c:pt idx="48586">
                  <c:v>-273.29049999999995</c:v>
                </c:pt>
                <c:pt idx="48587">
                  <c:v>-273.2885</c:v>
                </c:pt>
                <c:pt idx="48588">
                  <c:v>-273.28649999999999</c:v>
                </c:pt>
                <c:pt idx="48589">
                  <c:v>-273.28449999999998</c:v>
                </c:pt>
                <c:pt idx="48590">
                  <c:v>-273.28249999999997</c:v>
                </c:pt>
                <c:pt idx="48591">
                  <c:v>-273.28049999999996</c:v>
                </c:pt>
                <c:pt idx="48592">
                  <c:v>-273.27850000000001</c:v>
                </c:pt>
                <c:pt idx="48593">
                  <c:v>-273.27649999999994</c:v>
                </c:pt>
                <c:pt idx="48594">
                  <c:v>-273.27449999999999</c:v>
                </c:pt>
                <c:pt idx="48595">
                  <c:v>-273.27249999999998</c:v>
                </c:pt>
                <c:pt idx="48596">
                  <c:v>-273.27049999999997</c:v>
                </c:pt>
                <c:pt idx="48597">
                  <c:v>-273.26849999999996</c:v>
                </c:pt>
                <c:pt idx="48598">
                  <c:v>-273.26649999999995</c:v>
                </c:pt>
                <c:pt idx="48599">
                  <c:v>-273.2645</c:v>
                </c:pt>
                <c:pt idx="48600">
                  <c:v>-273.26249999999999</c:v>
                </c:pt>
                <c:pt idx="48601">
                  <c:v>-273.26049999999998</c:v>
                </c:pt>
                <c:pt idx="48602">
                  <c:v>-273.25849999999997</c:v>
                </c:pt>
                <c:pt idx="48603">
                  <c:v>-273.25649999999996</c:v>
                </c:pt>
                <c:pt idx="48604">
                  <c:v>-273.25450000000001</c:v>
                </c:pt>
                <c:pt idx="48605">
                  <c:v>-273.2525</c:v>
                </c:pt>
                <c:pt idx="48606">
                  <c:v>-273.25049999999999</c:v>
                </c:pt>
                <c:pt idx="48607">
                  <c:v>-273.24849999999998</c:v>
                </c:pt>
                <c:pt idx="48608">
                  <c:v>-273.24649999999997</c:v>
                </c:pt>
                <c:pt idx="48609">
                  <c:v>-273.24449999999996</c:v>
                </c:pt>
                <c:pt idx="48610">
                  <c:v>-273.24249999999995</c:v>
                </c:pt>
                <c:pt idx="48611">
                  <c:v>-273.2405</c:v>
                </c:pt>
                <c:pt idx="48612">
                  <c:v>-273.23849999999999</c:v>
                </c:pt>
                <c:pt idx="48613">
                  <c:v>-273.23649999999998</c:v>
                </c:pt>
                <c:pt idx="48614">
                  <c:v>-273.23449999999997</c:v>
                </c:pt>
                <c:pt idx="48615">
                  <c:v>-273.23249999999996</c:v>
                </c:pt>
                <c:pt idx="48616">
                  <c:v>-273.23050000000001</c:v>
                </c:pt>
                <c:pt idx="48617">
                  <c:v>-273.2285</c:v>
                </c:pt>
                <c:pt idx="48618">
                  <c:v>-273.22649999999999</c:v>
                </c:pt>
                <c:pt idx="48619">
                  <c:v>-273.22449999999998</c:v>
                </c:pt>
                <c:pt idx="48620">
                  <c:v>-273.22249999999997</c:v>
                </c:pt>
                <c:pt idx="48621">
                  <c:v>-273.22049999999996</c:v>
                </c:pt>
                <c:pt idx="48622">
                  <c:v>-273.21849999999995</c:v>
                </c:pt>
                <c:pt idx="48623">
                  <c:v>-273.2165</c:v>
                </c:pt>
                <c:pt idx="48624">
                  <c:v>-273.21449999999999</c:v>
                </c:pt>
                <c:pt idx="48625">
                  <c:v>-273.21249999999998</c:v>
                </c:pt>
                <c:pt idx="48626">
                  <c:v>-273.21049999999997</c:v>
                </c:pt>
                <c:pt idx="48627">
                  <c:v>-273.20849999999996</c:v>
                </c:pt>
                <c:pt idx="48628">
                  <c:v>-273.20650000000001</c:v>
                </c:pt>
                <c:pt idx="48629">
                  <c:v>-273.2045</c:v>
                </c:pt>
                <c:pt idx="48630">
                  <c:v>-273.20249999999999</c:v>
                </c:pt>
                <c:pt idx="48631">
                  <c:v>-273.20049999999998</c:v>
                </c:pt>
                <c:pt idx="48632">
                  <c:v>-273.19849999999997</c:v>
                </c:pt>
                <c:pt idx="48633">
                  <c:v>-273.19649999999996</c:v>
                </c:pt>
                <c:pt idx="48634">
                  <c:v>-273.19449999999995</c:v>
                </c:pt>
                <c:pt idx="48635">
                  <c:v>-273.1925</c:v>
                </c:pt>
                <c:pt idx="48636">
                  <c:v>-273.19049999999999</c:v>
                </c:pt>
                <c:pt idx="48637">
                  <c:v>-273.18849999999998</c:v>
                </c:pt>
                <c:pt idx="48638">
                  <c:v>-273.18649999999997</c:v>
                </c:pt>
                <c:pt idx="48639">
                  <c:v>-273.18449999999996</c:v>
                </c:pt>
                <c:pt idx="48640">
                  <c:v>-273.1825</c:v>
                </c:pt>
                <c:pt idx="48641">
                  <c:v>-273.18049999999999</c:v>
                </c:pt>
                <c:pt idx="48642">
                  <c:v>-273.17849999999999</c:v>
                </c:pt>
                <c:pt idx="48643">
                  <c:v>-273.17649999999998</c:v>
                </c:pt>
                <c:pt idx="48644">
                  <c:v>-273.17449999999997</c:v>
                </c:pt>
                <c:pt idx="48645">
                  <c:v>-273.17249999999996</c:v>
                </c:pt>
                <c:pt idx="48646">
                  <c:v>-273.17049999999995</c:v>
                </c:pt>
                <c:pt idx="48647">
                  <c:v>-273.16849999999999</c:v>
                </c:pt>
                <c:pt idx="48648">
                  <c:v>-273.16649999999998</c:v>
                </c:pt>
                <c:pt idx="48649">
                  <c:v>-273.16449999999998</c:v>
                </c:pt>
                <c:pt idx="48650">
                  <c:v>-273.16249999999997</c:v>
                </c:pt>
                <c:pt idx="48651">
                  <c:v>-273.16049999999996</c:v>
                </c:pt>
                <c:pt idx="48652">
                  <c:v>-273.1585</c:v>
                </c:pt>
                <c:pt idx="48653">
                  <c:v>-273.15649999999999</c:v>
                </c:pt>
                <c:pt idx="48654">
                  <c:v>-273.15449999999998</c:v>
                </c:pt>
                <c:pt idx="48655">
                  <c:v>-273.15249999999997</c:v>
                </c:pt>
                <c:pt idx="48656">
                  <c:v>-273.15049999999997</c:v>
                </c:pt>
                <c:pt idx="48657">
                  <c:v>-273.14850000000001</c:v>
                </c:pt>
                <c:pt idx="48658">
                  <c:v>-273.14649999999995</c:v>
                </c:pt>
                <c:pt idx="48659">
                  <c:v>-273.14449999999999</c:v>
                </c:pt>
                <c:pt idx="48660">
                  <c:v>-273.14249999999998</c:v>
                </c:pt>
                <c:pt idx="48661">
                  <c:v>-273.14049999999997</c:v>
                </c:pt>
                <c:pt idx="48662">
                  <c:v>-273.13849999999996</c:v>
                </c:pt>
                <c:pt idx="48663">
                  <c:v>-273.13649999999996</c:v>
                </c:pt>
                <c:pt idx="48664">
                  <c:v>-273.1345</c:v>
                </c:pt>
                <c:pt idx="48665">
                  <c:v>-273.13249999999999</c:v>
                </c:pt>
                <c:pt idx="48666">
                  <c:v>-273.13049999999998</c:v>
                </c:pt>
                <c:pt idx="48667">
                  <c:v>-273.12849999999997</c:v>
                </c:pt>
                <c:pt idx="48668">
                  <c:v>-273.12649999999996</c:v>
                </c:pt>
                <c:pt idx="48669">
                  <c:v>-273.12450000000001</c:v>
                </c:pt>
                <c:pt idx="48670">
                  <c:v>-273.12249999999995</c:v>
                </c:pt>
                <c:pt idx="48671">
                  <c:v>-273.12049999999999</c:v>
                </c:pt>
                <c:pt idx="48672">
                  <c:v>-273.11849999999998</c:v>
                </c:pt>
                <c:pt idx="48673">
                  <c:v>-273.11649999999997</c:v>
                </c:pt>
                <c:pt idx="48674">
                  <c:v>-273.11449999999996</c:v>
                </c:pt>
                <c:pt idx="48675">
                  <c:v>-273.11249999999995</c:v>
                </c:pt>
                <c:pt idx="48676">
                  <c:v>-273.1105</c:v>
                </c:pt>
                <c:pt idx="48677">
                  <c:v>-273.10849999999999</c:v>
                </c:pt>
                <c:pt idx="48678">
                  <c:v>-273.10649999999998</c:v>
                </c:pt>
                <c:pt idx="48679">
                  <c:v>-273.10449999999997</c:v>
                </c:pt>
                <c:pt idx="48680">
                  <c:v>-273.10249999999996</c:v>
                </c:pt>
                <c:pt idx="48681">
                  <c:v>-273.10050000000001</c:v>
                </c:pt>
                <c:pt idx="48682">
                  <c:v>-273.09849999999994</c:v>
                </c:pt>
                <c:pt idx="48683">
                  <c:v>-273.09649999999999</c:v>
                </c:pt>
                <c:pt idx="48684">
                  <c:v>-273.09449999999998</c:v>
                </c:pt>
                <c:pt idx="48685">
                  <c:v>-273.09249999999997</c:v>
                </c:pt>
                <c:pt idx="48686">
                  <c:v>-273.09049999999996</c:v>
                </c:pt>
                <c:pt idx="48687">
                  <c:v>-273.08849999999995</c:v>
                </c:pt>
                <c:pt idx="48688">
                  <c:v>-273.0865</c:v>
                </c:pt>
                <c:pt idx="48689">
                  <c:v>-273.08449999999999</c:v>
                </c:pt>
                <c:pt idx="48690">
                  <c:v>-273.08249999999998</c:v>
                </c:pt>
                <c:pt idx="48691">
                  <c:v>-273.08049999999997</c:v>
                </c:pt>
                <c:pt idx="48692">
                  <c:v>-273.07849999999996</c:v>
                </c:pt>
                <c:pt idx="48693">
                  <c:v>-273.07650000000001</c:v>
                </c:pt>
                <c:pt idx="48694">
                  <c:v>-273.07449999999994</c:v>
                </c:pt>
                <c:pt idx="48695">
                  <c:v>-273.07249999999999</c:v>
                </c:pt>
                <c:pt idx="48696">
                  <c:v>-273.07049999999998</c:v>
                </c:pt>
                <c:pt idx="48697">
                  <c:v>-273.06849999999997</c:v>
                </c:pt>
                <c:pt idx="48698">
                  <c:v>-273.06649999999996</c:v>
                </c:pt>
                <c:pt idx="48699">
                  <c:v>-273.06449999999995</c:v>
                </c:pt>
                <c:pt idx="48700">
                  <c:v>-273.0625</c:v>
                </c:pt>
                <c:pt idx="48701">
                  <c:v>-273.06049999999999</c:v>
                </c:pt>
                <c:pt idx="48702">
                  <c:v>-273.05849999999998</c:v>
                </c:pt>
                <c:pt idx="48703">
                  <c:v>-273.05649999999997</c:v>
                </c:pt>
                <c:pt idx="48704">
                  <c:v>-273.05449999999996</c:v>
                </c:pt>
                <c:pt idx="48705">
                  <c:v>-273.05250000000001</c:v>
                </c:pt>
                <c:pt idx="48706">
                  <c:v>-273.05049999999994</c:v>
                </c:pt>
                <c:pt idx="48707">
                  <c:v>-273.04849999999999</c:v>
                </c:pt>
                <c:pt idx="48708">
                  <c:v>-273.04649999999998</c:v>
                </c:pt>
                <c:pt idx="48709">
                  <c:v>-273.04449999999997</c:v>
                </c:pt>
                <c:pt idx="48710">
                  <c:v>-273.04249999999996</c:v>
                </c:pt>
                <c:pt idx="48711">
                  <c:v>-273.04049999999995</c:v>
                </c:pt>
                <c:pt idx="48712">
                  <c:v>-273.0385</c:v>
                </c:pt>
                <c:pt idx="48713">
                  <c:v>-273.03649999999999</c:v>
                </c:pt>
                <c:pt idx="48714">
                  <c:v>-273.03449999999998</c:v>
                </c:pt>
                <c:pt idx="48715">
                  <c:v>-273.03249999999997</c:v>
                </c:pt>
                <c:pt idx="48716">
                  <c:v>-273.03049999999996</c:v>
                </c:pt>
                <c:pt idx="48717">
                  <c:v>-273.02850000000001</c:v>
                </c:pt>
                <c:pt idx="48718">
                  <c:v>-273.02649999999994</c:v>
                </c:pt>
                <c:pt idx="48719">
                  <c:v>-273.02449999999999</c:v>
                </c:pt>
                <c:pt idx="48720">
                  <c:v>-273.02249999999998</c:v>
                </c:pt>
                <c:pt idx="48721">
                  <c:v>-273.02049999999997</c:v>
                </c:pt>
                <c:pt idx="48722">
                  <c:v>-273.01849999999996</c:v>
                </c:pt>
                <c:pt idx="48723">
                  <c:v>-273.01649999999995</c:v>
                </c:pt>
                <c:pt idx="48724">
                  <c:v>-273.0145</c:v>
                </c:pt>
                <c:pt idx="48725">
                  <c:v>-273.01249999999999</c:v>
                </c:pt>
                <c:pt idx="48726">
                  <c:v>-273.01049999999998</c:v>
                </c:pt>
                <c:pt idx="48727">
                  <c:v>-273.00849999999997</c:v>
                </c:pt>
                <c:pt idx="48728">
                  <c:v>-273.00649999999996</c:v>
                </c:pt>
                <c:pt idx="48729">
                  <c:v>-273.00450000000001</c:v>
                </c:pt>
                <c:pt idx="48730">
                  <c:v>-273.0025</c:v>
                </c:pt>
                <c:pt idx="48731">
                  <c:v>-273.00049999999999</c:v>
                </c:pt>
                <c:pt idx="48732">
                  <c:v>-272.99849999999998</c:v>
                </c:pt>
                <c:pt idx="48733">
                  <c:v>-272.99649999999997</c:v>
                </c:pt>
                <c:pt idx="48734">
                  <c:v>-272.99449999999996</c:v>
                </c:pt>
                <c:pt idx="48735">
                  <c:v>-272.99249999999995</c:v>
                </c:pt>
                <c:pt idx="48736">
                  <c:v>-272.9905</c:v>
                </c:pt>
                <c:pt idx="48737">
                  <c:v>-272.98849999999999</c:v>
                </c:pt>
                <c:pt idx="48738">
                  <c:v>-272.98649999999998</c:v>
                </c:pt>
                <c:pt idx="48739">
                  <c:v>-272.98449999999997</c:v>
                </c:pt>
                <c:pt idx="48740">
                  <c:v>-272.98249999999996</c:v>
                </c:pt>
                <c:pt idx="48741">
                  <c:v>-272.98050000000001</c:v>
                </c:pt>
                <c:pt idx="48742">
                  <c:v>-272.9785</c:v>
                </c:pt>
                <c:pt idx="48743">
                  <c:v>-272.97649999999999</c:v>
                </c:pt>
                <c:pt idx="48744">
                  <c:v>-272.97449999999998</c:v>
                </c:pt>
                <c:pt idx="48745">
                  <c:v>-272.97249999999997</c:v>
                </c:pt>
                <c:pt idx="48746">
                  <c:v>-272.97049999999996</c:v>
                </c:pt>
                <c:pt idx="48747">
                  <c:v>-272.96849999999995</c:v>
                </c:pt>
                <c:pt idx="48748">
                  <c:v>-272.9665</c:v>
                </c:pt>
                <c:pt idx="48749">
                  <c:v>-272.96449999999999</c:v>
                </c:pt>
                <c:pt idx="48750">
                  <c:v>-272.96249999999998</c:v>
                </c:pt>
                <c:pt idx="48751">
                  <c:v>-272.96049999999997</c:v>
                </c:pt>
                <c:pt idx="48752">
                  <c:v>-272.95849999999996</c:v>
                </c:pt>
                <c:pt idx="48753">
                  <c:v>-272.95650000000001</c:v>
                </c:pt>
                <c:pt idx="48754">
                  <c:v>-272.9545</c:v>
                </c:pt>
                <c:pt idx="48755">
                  <c:v>-272.95249999999999</c:v>
                </c:pt>
                <c:pt idx="48756">
                  <c:v>-272.95049999999998</c:v>
                </c:pt>
                <c:pt idx="48757">
                  <c:v>-272.94849999999997</c:v>
                </c:pt>
                <c:pt idx="48758">
                  <c:v>-272.94649999999996</c:v>
                </c:pt>
                <c:pt idx="48759">
                  <c:v>-272.94449999999995</c:v>
                </c:pt>
                <c:pt idx="48760">
                  <c:v>-272.9425</c:v>
                </c:pt>
                <c:pt idx="48761">
                  <c:v>-272.94049999999999</c:v>
                </c:pt>
                <c:pt idx="48762">
                  <c:v>-272.93849999999998</c:v>
                </c:pt>
                <c:pt idx="48763">
                  <c:v>-272.93649999999997</c:v>
                </c:pt>
                <c:pt idx="48764">
                  <c:v>-272.93449999999996</c:v>
                </c:pt>
                <c:pt idx="48765">
                  <c:v>-272.9325</c:v>
                </c:pt>
                <c:pt idx="48766">
                  <c:v>-272.93049999999999</c:v>
                </c:pt>
                <c:pt idx="48767">
                  <c:v>-272.92849999999999</c:v>
                </c:pt>
                <c:pt idx="48768">
                  <c:v>-272.92649999999998</c:v>
                </c:pt>
                <c:pt idx="48769">
                  <c:v>-272.92449999999997</c:v>
                </c:pt>
                <c:pt idx="48770">
                  <c:v>-272.92249999999996</c:v>
                </c:pt>
                <c:pt idx="48771">
                  <c:v>-272.92049999999995</c:v>
                </c:pt>
                <c:pt idx="48772">
                  <c:v>-272.91849999999999</c:v>
                </c:pt>
                <c:pt idx="48773">
                  <c:v>-272.91649999999998</c:v>
                </c:pt>
                <c:pt idx="48774">
                  <c:v>-272.91449999999998</c:v>
                </c:pt>
                <c:pt idx="48775">
                  <c:v>-272.91249999999997</c:v>
                </c:pt>
                <c:pt idx="48776">
                  <c:v>-272.91049999999996</c:v>
                </c:pt>
                <c:pt idx="48777">
                  <c:v>-272.9085</c:v>
                </c:pt>
                <c:pt idx="48778">
                  <c:v>-272.90649999999999</c:v>
                </c:pt>
                <c:pt idx="48779">
                  <c:v>-272.90449999999998</c:v>
                </c:pt>
                <c:pt idx="48780">
                  <c:v>-272.90249999999997</c:v>
                </c:pt>
                <c:pt idx="48781">
                  <c:v>-272.90049999999997</c:v>
                </c:pt>
                <c:pt idx="48782">
                  <c:v>-272.89850000000001</c:v>
                </c:pt>
                <c:pt idx="48783">
                  <c:v>-272.89649999999995</c:v>
                </c:pt>
                <c:pt idx="48784">
                  <c:v>-272.89449999999999</c:v>
                </c:pt>
                <c:pt idx="48785">
                  <c:v>-272.89249999999998</c:v>
                </c:pt>
                <c:pt idx="48786">
                  <c:v>-272.89049999999997</c:v>
                </c:pt>
                <c:pt idx="48787">
                  <c:v>-272.88849999999996</c:v>
                </c:pt>
                <c:pt idx="48788">
                  <c:v>-272.88649999999996</c:v>
                </c:pt>
                <c:pt idx="48789">
                  <c:v>-272.8845</c:v>
                </c:pt>
                <c:pt idx="48790">
                  <c:v>-272.88249999999999</c:v>
                </c:pt>
                <c:pt idx="48791">
                  <c:v>-272.88049999999998</c:v>
                </c:pt>
                <c:pt idx="48792">
                  <c:v>-272.87849999999997</c:v>
                </c:pt>
                <c:pt idx="48793">
                  <c:v>-272.87649999999996</c:v>
                </c:pt>
                <c:pt idx="48794">
                  <c:v>-272.87450000000001</c:v>
                </c:pt>
                <c:pt idx="48795">
                  <c:v>-272.87249999999995</c:v>
                </c:pt>
                <c:pt idx="48796">
                  <c:v>-272.87049999999999</c:v>
                </c:pt>
                <c:pt idx="48797">
                  <c:v>-272.86849999999998</c:v>
                </c:pt>
                <c:pt idx="48798">
                  <c:v>-272.86649999999997</c:v>
                </c:pt>
                <c:pt idx="48799">
                  <c:v>-272.86449999999996</c:v>
                </c:pt>
                <c:pt idx="48800">
                  <c:v>-272.86249999999995</c:v>
                </c:pt>
                <c:pt idx="48801">
                  <c:v>-272.8605</c:v>
                </c:pt>
                <c:pt idx="48802">
                  <c:v>-272.85849999999999</c:v>
                </c:pt>
                <c:pt idx="48803">
                  <c:v>-272.85649999999998</c:v>
                </c:pt>
                <c:pt idx="48804">
                  <c:v>-272.85449999999997</c:v>
                </c:pt>
                <c:pt idx="48805">
                  <c:v>-272.85249999999996</c:v>
                </c:pt>
                <c:pt idx="48806">
                  <c:v>-272.85050000000001</c:v>
                </c:pt>
                <c:pt idx="48807">
                  <c:v>-272.84849999999994</c:v>
                </c:pt>
                <c:pt idx="48808">
                  <c:v>-272.84649999999999</c:v>
                </c:pt>
                <c:pt idx="48809">
                  <c:v>-272.84449999999998</c:v>
                </c:pt>
                <c:pt idx="48810">
                  <c:v>-272.84249999999997</c:v>
                </c:pt>
                <c:pt idx="48811">
                  <c:v>-272.84049999999996</c:v>
                </c:pt>
                <c:pt idx="48812">
                  <c:v>-272.83849999999995</c:v>
                </c:pt>
                <c:pt idx="48813">
                  <c:v>-272.8365</c:v>
                </c:pt>
                <c:pt idx="48814">
                  <c:v>-272.83449999999999</c:v>
                </c:pt>
                <c:pt idx="48815">
                  <c:v>-272.83249999999998</c:v>
                </c:pt>
                <c:pt idx="48816">
                  <c:v>-272.83049999999997</c:v>
                </c:pt>
                <c:pt idx="48817">
                  <c:v>-272.82849999999996</c:v>
                </c:pt>
                <c:pt idx="48818">
                  <c:v>-272.82650000000001</c:v>
                </c:pt>
                <c:pt idx="48819">
                  <c:v>-272.82449999999994</c:v>
                </c:pt>
                <c:pt idx="48820">
                  <c:v>-272.82249999999999</c:v>
                </c:pt>
                <c:pt idx="48821">
                  <c:v>-272.82049999999998</c:v>
                </c:pt>
                <c:pt idx="48822">
                  <c:v>-272.81849999999997</c:v>
                </c:pt>
                <c:pt idx="48823">
                  <c:v>-272.81649999999996</c:v>
                </c:pt>
                <c:pt idx="48824">
                  <c:v>-272.81449999999995</c:v>
                </c:pt>
                <c:pt idx="48825">
                  <c:v>-272.8125</c:v>
                </c:pt>
                <c:pt idx="48826">
                  <c:v>-272.81049999999999</c:v>
                </c:pt>
                <c:pt idx="48827">
                  <c:v>-272.80849999999998</c:v>
                </c:pt>
                <c:pt idx="48828">
                  <c:v>-272.80649999999997</c:v>
                </c:pt>
                <c:pt idx="48829">
                  <c:v>-272.80449999999996</c:v>
                </c:pt>
                <c:pt idx="48830">
                  <c:v>-272.80250000000001</c:v>
                </c:pt>
                <c:pt idx="48831">
                  <c:v>-272.80049999999994</c:v>
                </c:pt>
                <c:pt idx="48832">
                  <c:v>-272.79849999999999</c:v>
                </c:pt>
                <c:pt idx="48833">
                  <c:v>-272.79649999999998</c:v>
                </c:pt>
                <c:pt idx="48834">
                  <c:v>-272.79449999999997</c:v>
                </c:pt>
                <c:pt idx="48835">
                  <c:v>-272.79249999999996</c:v>
                </c:pt>
                <c:pt idx="48836">
                  <c:v>-272.79049999999995</c:v>
                </c:pt>
                <c:pt idx="48837">
                  <c:v>-272.7885</c:v>
                </c:pt>
                <c:pt idx="48838">
                  <c:v>-272.78649999999999</c:v>
                </c:pt>
                <c:pt idx="48839">
                  <c:v>-272.78449999999998</c:v>
                </c:pt>
                <c:pt idx="48840">
                  <c:v>-272.78249999999997</c:v>
                </c:pt>
                <c:pt idx="48841">
                  <c:v>-272.78049999999996</c:v>
                </c:pt>
                <c:pt idx="48842">
                  <c:v>-272.77850000000001</c:v>
                </c:pt>
                <c:pt idx="48843">
                  <c:v>-272.77649999999994</c:v>
                </c:pt>
                <c:pt idx="48844">
                  <c:v>-272.77449999999999</c:v>
                </c:pt>
                <c:pt idx="48845">
                  <c:v>-272.77249999999998</c:v>
                </c:pt>
                <c:pt idx="48846">
                  <c:v>-272.77049999999997</c:v>
                </c:pt>
                <c:pt idx="48847">
                  <c:v>-272.76849999999996</c:v>
                </c:pt>
                <c:pt idx="48848">
                  <c:v>-272.76649999999995</c:v>
                </c:pt>
                <c:pt idx="48849">
                  <c:v>-272.7645</c:v>
                </c:pt>
                <c:pt idx="48850">
                  <c:v>-272.76249999999999</c:v>
                </c:pt>
                <c:pt idx="48851">
                  <c:v>-272.76049999999998</c:v>
                </c:pt>
                <c:pt idx="48852">
                  <c:v>-272.75849999999997</c:v>
                </c:pt>
                <c:pt idx="48853">
                  <c:v>-272.75649999999996</c:v>
                </c:pt>
                <c:pt idx="48854">
                  <c:v>-272.75450000000001</c:v>
                </c:pt>
                <c:pt idx="48855">
                  <c:v>-272.7525</c:v>
                </c:pt>
                <c:pt idx="48856">
                  <c:v>-272.75049999999999</c:v>
                </c:pt>
                <c:pt idx="48857">
                  <c:v>-272.74849999999998</c:v>
                </c:pt>
                <c:pt idx="48858">
                  <c:v>-272.74649999999997</c:v>
                </c:pt>
                <c:pt idx="48859">
                  <c:v>-272.74449999999996</c:v>
                </c:pt>
                <c:pt idx="48860">
                  <c:v>-272.74249999999995</c:v>
                </c:pt>
                <c:pt idx="48861">
                  <c:v>-272.7405</c:v>
                </c:pt>
                <c:pt idx="48862">
                  <c:v>-272.73849999999999</c:v>
                </c:pt>
                <c:pt idx="48863">
                  <c:v>-272.73649999999998</c:v>
                </c:pt>
                <c:pt idx="48864">
                  <c:v>-272.73449999999997</c:v>
                </c:pt>
                <c:pt idx="48865">
                  <c:v>-272.73249999999996</c:v>
                </c:pt>
                <c:pt idx="48866">
                  <c:v>-272.73050000000001</c:v>
                </c:pt>
                <c:pt idx="48867">
                  <c:v>-272.7285</c:v>
                </c:pt>
                <c:pt idx="48868">
                  <c:v>-272.72649999999999</c:v>
                </c:pt>
                <c:pt idx="48869">
                  <c:v>-272.72449999999998</c:v>
                </c:pt>
                <c:pt idx="48870">
                  <c:v>-272.72249999999997</c:v>
                </c:pt>
                <c:pt idx="48871">
                  <c:v>-272.72049999999996</c:v>
                </c:pt>
                <c:pt idx="48872">
                  <c:v>-272.71849999999995</c:v>
                </c:pt>
                <c:pt idx="48873">
                  <c:v>-272.7165</c:v>
                </c:pt>
                <c:pt idx="48874">
                  <c:v>-272.71449999999999</c:v>
                </c:pt>
                <c:pt idx="48875">
                  <c:v>-272.71249999999998</c:v>
                </c:pt>
                <c:pt idx="48876">
                  <c:v>-272.71049999999997</c:v>
                </c:pt>
                <c:pt idx="48877">
                  <c:v>-272.70849999999996</c:v>
                </c:pt>
                <c:pt idx="48878">
                  <c:v>-272.70650000000001</c:v>
                </c:pt>
                <c:pt idx="48879">
                  <c:v>-272.7045</c:v>
                </c:pt>
                <c:pt idx="48880">
                  <c:v>-272.70249999999999</c:v>
                </c:pt>
                <c:pt idx="48881">
                  <c:v>-272.70049999999998</c:v>
                </c:pt>
                <c:pt idx="48882">
                  <c:v>-272.69849999999997</c:v>
                </c:pt>
                <c:pt idx="48883">
                  <c:v>-272.69649999999996</c:v>
                </c:pt>
                <c:pt idx="48884">
                  <c:v>-272.69449999999995</c:v>
                </c:pt>
                <c:pt idx="48885">
                  <c:v>-272.6925</c:v>
                </c:pt>
                <c:pt idx="48886">
                  <c:v>-272.69049999999999</c:v>
                </c:pt>
                <c:pt idx="48887">
                  <c:v>-272.68849999999998</c:v>
                </c:pt>
                <c:pt idx="48888">
                  <c:v>-272.68649999999997</c:v>
                </c:pt>
                <c:pt idx="48889">
                  <c:v>-272.68449999999996</c:v>
                </c:pt>
                <c:pt idx="48890">
                  <c:v>-272.6825</c:v>
                </c:pt>
                <c:pt idx="48891">
                  <c:v>-272.68049999999999</c:v>
                </c:pt>
                <c:pt idx="48892">
                  <c:v>-272.67849999999999</c:v>
                </c:pt>
                <c:pt idx="48893">
                  <c:v>-272.67649999999998</c:v>
                </c:pt>
                <c:pt idx="48894">
                  <c:v>-272.67449999999997</c:v>
                </c:pt>
                <c:pt idx="48895">
                  <c:v>-272.67249999999996</c:v>
                </c:pt>
                <c:pt idx="48896">
                  <c:v>-272.67049999999995</c:v>
                </c:pt>
                <c:pt idx="48897">
                  <c:v>-272.66849999999999</c:v>
                </c:pt>
                <c:pt idx="48898">
                  <c:v>-272.66649999999998</c:v>
                </c:pt>
                <c:pt idx="48899">
                  <c:v>-272.66449999999998</c:v>
                </c:pt>
                <c:pt idx="48900">
                  <c:v>-272.66249999999997</c:v>
                </c:pt>
                <c:pt idx="48901">
                  <c:v>-272.66049999999996</c:v>
                </c:pt>
                <c:pt idx="48902">
                  <c:v>-272.6585</c:v>
                </c:pt>
                <c:pt idx="48903">
                  <c:v>-272.65649999999999</c:v>
                </c:pt>
                <c:pt idx="48904">
                  <c:v>-272.65449999999998</c:v>
                </c:pt>
                <c:pt idx="48905">
                  <c:v>-272.65249999999997</c:v>
                </c:pt>
                <c:pt idx="48906">
                  <c:v>-272.65049999999997</c:v>
                </c:pt>
                <c:pt idx="48907">
                  <c:v>-272.64850000000001</c:v>
                </c:pt>
                <c:pt idx="48908">
                  <c:v>-272.64649999999995</c:v>
                </c:pt>
                <c:pt idx="48909">
                  <c:v>-272.64449999999999</c:v>
                </c:pt>
                <c:pt idx="48910">
                  <c:v>-272.64249999999998</c:v>
                </c:pt>
                <c:pt idx="48911">
                  <c:v>-272.64049999999997</c:v>
                </c:pt>
                <c:pt idx="48912">
                  <c:v>-272.63849999999996</c:v>
                </c:pt>
                <c:pt idx="48913">
                  <c:v>-272.63649999999996</c:v>
                </c:pt>
                <c:pt idx="48914">
                  <c:v>-272.6345</c:v>
                </c:pt>
                <c:pt idx="48915">
                  <c:v>-272.63249999999999</c:v>
                </c:pt>
                <c:pt idx="48916">
                  <c:v>-272.63049999999998</c:v>
                </c:pt>
                <c:pt idx="48917">
                  <c:v>-272.62849999999997</c:v>
                </c:pt>
                <c:pt idx="48918">
                  <c:v>-272.62649999999996</c:v>
                </c:pt>
                <c:pt idx="48919">
                  <c:v>-272.62450000000001</c:v>
                </c:pt>
                <c:pt idx="48920">
                  <c:v>-272.62249999999995</c:v>
                </c:pt>
                <c:pt idx="48921">
                  <c:v>-272.62049999999999</c:v>
                </c:pt>
                <c:pt idx="48922">
                  <c:v>-272.61849999999998</c:v>
                </c:pt>
                <c:pt idx="48923">
                  <c:v>-272.61649999999997</c:v>
                </c:pt>
                <c:pt idx="48924">
                  <c:v>-272.61449999999996</c:v>
                </c:pt>
                <c:pt idx="48925">
                  <c:v>-272.61249999999995</c:v>
                </c:pt>
                <c:pt idx="48926">
                  <c:v>-272.6105</c:v>
                </c:pt>
                <c:pt idx="48927">
                  <c:v>-272.60849999999999</c:v>
                </c:pt>
                <c:pt idx="48928">
                  <c:v>-272.60649999999998</c:v>
                </c:pt>
                <c:pt idx="48929">
                  <c:v>-272.60449999999997</c:v>
                </c:pt>
                <c:pt idx="48930">
                  <c:v>-272.60249999999996</c:v>
                </c:pt>
                <c:pt idx="48931">
                  <c:v>-272.60050000000001</c:v>
                </c:pt>
                <c:pt idx="48932">
                  <c:v>-272.59849999999994</c:v>
                </c:pt>
                <c:pt idx="48933">
                  <c:v>-272.59649999999999</c:v>
                </c:pt>
                <c:pt idx="48934">
                  <c:v>-272.59449999999998</c:v>
                </c:pt>
                <c:pt idx="48935">
                  <c:v>-272.59249999999997</c:v>
                </c:pt>
                <c:pt idx="48936">
                  <c:v>-272.59049999999996</c:v>
                </c:pt>
                <c:pt idx="48937">
                  <c:v>-272.58849999999995</c:v>
                </c:pt>
                <c:pt idx="48938">
                  <c:v>-272.5865</c:v>
                </c:pt>
                <c:pt idx="48939">
                  <c:v>-272.58449999999999</c:v>
                </c:pt>
                <c:pt idx="48940">
                  <c:v>-272.58249999999998</c:v>
                </c:pt>
                <c:pt idx="48941">
                  <c:v>-272.58049999999997</c:v>
                </c:pt>
                <c:pt idx="48942">
                  <c:v>-272.57849999999996</c:v>
                </c:pt>
                <c:pt idx="48943">
                  <c:v>-272.57650000000001</c:v>
                </c:pt>
                <c:pt idx="48944">
                  <c:v>-272.57449999999994</c:v>
                </c:pt>
                <c:pt idx="48945">
                  <c:v>-272.57249999999999</c:v>
                </c:pt>
                <c:pt idx="48946">
                  <c:v>-272.57049999999998</c:v>
                </c:pt>
                <c:pt idx="48947">
                  <c:v>-272.56849999999997</c:v>
                </c:pt>
                <c:pt idx="48948">
                  <c:v>-272.56649999999996</c:v>
                </c:pt>
                <c:pt idx="48949">
                  <c:v>-272.56449999999995</c:v>
                </c:pt>
                <c:pt idx="48950">
                  <c:v>-272.5625</c:v>
                </c:pt>
                <c:pt idx="48951">
                  <c:v>-272.56049999999999</c:v>
                </c:pt>
                <c:pt idx="48952">
                  <c:v>-272.55849999999998</c:v>
                </c:pt>
                <c:pt idx="48953">
                  <c:v>-272.55649999999997</c:v>
                </c:pt>
                <c:pt idx="48954">
                  <c:v>-272.55449999999996</c:v>
                </c:pt>
                <c:pt idx="48955">
                  <c:v>-272.55250000000001</c:v>
                </c:pt>
                <c:pt idx="48956">
                  <c:v>-272.55049999999994</c:v>
                </c:pt>
                <c:pt idx="48957">
                  <c:v>-272.54849999999999</c:v>
                </c:pt>
                <c:pt idx="48958">
                  <c:v>-272.54649999999998</c:v>
                </c:pt>
                <c:pt idx="48959">
                  <c:v>-272.54449999999997</c:v>
                </c:pt>
                <c:pt idx="48960">
                  <c:v>-272.54249999999996</c:v>
                </c:pt>
                <c:pt idx="48961">
                  <c:v>-272.54049999999995</c:v>
                </c:pt>
                <c:pt idx="48962">
                  <c:v>-272.5385</c:v>
                </c:pt>
                <c:pt idx="48963">
                  <c:v>-272.53649999999999</c:v>
                </c:pt>
                <c:pt idx="48964">
                  <c:v>-272.53449999999998</c:v>
                </c:pt>
                <c:pt idx="48965">
                  <c:v>-272.53249999999997</c:v>
                </c:pt>
                <c:pt idx="48966">
                  <c:v>-272.53049999999996</c:v>
                </c:pt>
                <c:pt idx="48967">
                  <c:v>-272.52850000000001</c:v>
                </c:pt>
                <c:pt idx="48968">
                  <c:v>-272.52649999999994</c:v>
                </c:pt>
                <c:pt idx="48969">
                  <c:v>-272.52449999999999</c:v>
                </c:pt>
                <c:pt idx="48970">
                  <c:v>-272.52249999999998</c:v>
                </c:pt>
                <c:pt idx="48971">
                  <c:v>-272.52049999999997</c:v>
                </c:pt>
                <c:pt idx="48972">
                  <c:v>-272.51849999999996</c:v>
                </c:pt>
                <c:pt idx="48973">
                  <c:v>-272.51649999999995</c:v>
                </c:pt>
                <c:pt idx="48974">
                  <c:v>-272.5145</c:v>
                </c:pt>
                <c:pt idx="48975">
                  <c:v>-272.51249999999999</c:v>
                </c:pt>
                <c:pt idx="48976">
                  <c:v>-272.51049999999998</c:v>
                </c:pt>
                <c:pt idx="48977">
                  <c:v>-272.50849999999997</c:v>
                </c:pt>
                <c:pt idx="48978">
                  <c:v>-272.50649999999996</c:v>
                </c:pt>
                <c:pt idx="48979">
                  <c:v>-272.50450000000001</c:v>
                </c:pt>
                <c:pt idx="48980">
                  <c:v>-272.5025</c:v>
                </c:pt>
                <c:pt idx="48981">
                  <c:v>-272.50049999999999</c:v>
                </c:pt>
                <c:pt idx="48982">
                  <c:v>-272.49849999999998</c:v>
                </c:pt>
                <c:pt idx="48983">
                  <c:v>-272.49649999999997</c:v>
                </c:pt>
                <c:pt idx="48984">
                  <c:v>-272.49449999999996</c:v>
                </c:pt>
                <c:pt idx="48985">
                  <c:v>-272.49249999999995</c:v>
                </c:pt>
                <c:pt idx="48986">
                  <c:v>-272.4905</c:v>
                </c:pt>
                <c:pt idx="48987">
                  <c:v>-272.48849999999999</c:v>
                </c:pt>
                <c:pt idx="48988">
                  <c:v>-272.48649999999998</c:v>
                </c:pt>
                <c:pt idx="48989">
                  <c:v>-272.48449999999997</c:v>
                </c:pt>
                <c:pt idx="48990">
                  <c:v>-272.48249999999996</c:v>
                </c:pt>
                <c:pt idx="48991">
                  <c:v>-272.48050000000001</c:v>
                </c:pt>
                <c:pt idx="48992">
                  <c:v>-272.4785</c:v>
                </c:pt>
                <c:pt idx="48993">
                  <c:v>-272.47649999999999</c:v>
                </c:pt>
                <c:pt idx="48994">
                  <c:v>-272.47449999999998</c:v>
                </c:pt>
                <c:pt idx="48995">
                  <c:v>-272.47249999999997</c:v>
                </c:pt>
                <c:pt idx="48996">
                  <c:v>-272.47049999999996</c:v>
                </c:pt>
                <c:pt idx="48997">
                  <c:v>-272.46849999999995</c:v>
                </c:pt>
                <c:pt idx="48998">
                  <c:v>-272.4665</c:v>
                </c:pt>
                <c:pt idx="48999">
                  <c:v>-272.46449999999999</c:v>
                </c:pt>
                <c:pt idx="49000">
                  <c:v>-272.46249999999998</c:v>
                </c:pt>
                <c:pt idx="49001">
                  <c:v>-272.46049999999997</c:v>
                </c:pt>
                <c:pt idx="49002">
                  <c:v>-272.45849999999996</c:v>
                </c:pt>
                <c:pt idx="49003">
                  <c:v>-272.45650000000001</c:v>
                </c:pt>
                <c:pt idx="49004">
                  <c:v>-272.4545</c:v>
                </c:pt>
                <c:pt idx="49005">
                  <c:v>-272.45249999999999</c:v>
                </c:pt>
                <c:pt idx="49006">
                  <c:v>-272.45049999999998</c:v>
                </c:pt>
                <c:pt idx="49007">
                  <c:v>-272.44849999999997</c:v>
                </c:pt>
                <c:pt idx="49008">
                  <c:v>-272.44649999999996</c:v>
                </c:pt>
                <c:pt idx="49009">
                  <c:v>-272.44449999999995</c:v>
                </c:pt>
                <c:pt idx="49010">
                  <c:v>-272.4425</c:v>
                </c:pt>
                <c:pt idx="49011">
                  <c:v>-272.44049999999999</c:v>
                </c:pt>
                <c:pt idx="49012">
                  <c:v>-272.43849999999998</c:v>
                </c:pt>
                <c:pt idx="49013">
                  <c:v>-272.43649999999997</c:v>
                </c:pt>
                <c:pt idx="49014">
                  <c:v>-272.43449999999996</c:v>
                </c:pt>
                <c:pt idx="49015">
                  <c:v>-272.4325</c:v>
                </c:pt>
                <c:pt idx="49016">
                  <c:v>-272.43049999999999</c:v>
                </c:pt>
                <c:pt idx="49017">
                  <c:v>-272.42849999999999</c:v>
                </c:pt>
                <c:pt idx="49018">
                  <c:v>-272.42649999999998</c:v>
                </c:pt>
                <c:pt idx="49019">
                  <c:v>-272.42449999999997</c:v>
                </c:pt>
                <c:pt idx="49020">
                  <c:v>-272.42249999999996</c:v>
                </c:pt>
                <c:pt idx="49021">
                  <c:v>-272.42049999999995</c:v>
                </c:pt>
                <c:pt idx="49022">
                  <c:v>-272.41849999999999</c:v>
                </c:pt>
                <c:pt idx="49023">
                  <c:v>-272.41649999999998</c:v>
                </c:pt>
                <c:pt idx="49024">
                  <c:v>-272.41449999999998</c:v>
                </c:pt>
                <c:pt idx="49025">
                  <c:v>-272.41249999999997</c:v>
                </c:pt>
                <c:pt idx="49026">
                  <c:v>-272.41049999999996</c:v>
                </c:pt>
                <c:pt idx="49027">
                  <c:v>-272.4085</c:v>
                </c:pt>
                <c:pt idx="49028">
                  <c:v>-272.40649999999999</c:v>
                </c:pt>
                <c:pt idx="49029">
                  <c:v>-272.40449999999998</c:v>
                </c:pt>
                <c:pt idx="49030">
                  <c:v>-272.40249999999997</c:v>
                </c:pt>
                <c:pt idx="49031">
                  <c:v>-272.40049999999997</c:v>
                </c:pt>
                <c:pt idx="49032">
                  <c:v>-272.39850000000001</c:v>
                </c:pt>
                <c:pt idx="49033">
                  <c:v>-272.39649999999995</c:v>
                </c:pt>
                <c:pt idx="49034">
                  <c:v>-272.39449999999999</c:v>
                </c:pt>
                <c:pt idx="49035">
                  <c:v>-272.39249999999998</c:v>
                </c:pt>
                <c:pt idx="49036">
                  <c:v>-272.39049999999997</c:v>
                </c:pt>
                <c:pt idx="49037">
                  <c:v>-272.38849999999996</c:v>
                </c:pt>
                <c:pt idx="49038">
                  <c:v>-272.38649999999996</c:v>
                </c:pt>
                <c:pt idx="49039">
                  <c:v>-272.3845</c:v>
                </c:pt>
                <c:pt idx="49040">
                  <c:v>-272.38249999999999</c:v>
                </c:pt>
                <c:pt idx="49041">
                  <c:v>-272.38049999999998</c:v>
                </c:pt>
                <c:pt idx="49042">
                  <c:v>-272.37849999999997</c:v>
                </c:pt>
                <c:pt idx="49043">
                  <c:v>-272.37649999999996</c:v>
                </c:pt>
                <c:pt idx="49044">
                  <c:v>-272.37450000000001</c:v>
                </c:pt>
                <c:pt idx="49045">
                  <c:v>-272.37249999999995</c:v>
                </c:pt>
                <c:pt idx="49046">
                  <c:v>-272.37049999999999</c:v>
                </c:pt>
                <c:pt idx="49047">
                  <c:v>-272.36849999999998</c:v>
                </c:pt>
                <c:pt idx="49048">
                  <c:v>-272.36649999999997</c:v>
                </c:pt>
                <c:pt idx="49049">
                  <c:v>-272.36449999999996</c:v>
                </c:pt>
                <c:pt idx="49050">
                  <c:v>-272.36249999999995</c:v>
                </c:pt>
                <c:pt idx="49051">
                  <c:v>-272.3605</c:v>
                </c:pt>
                <c:pt idx="49052">
                  <c:v>-272.35849999999999</c:v>
                </c:pt>
                <c:pt idx="49053">
                  <c:v>-272.35649999999998</c:v>
                </c:pt>
                <c:pt idx="49054">
                  <c:v>-272.35449999999997</c:v>
                </c:pt>
                <c:pt idx="49055">
                  <c:v>-272.35249999999996</c:v>
                </c:pt>
                <c:pt idx="49056">
                  <c:v>-272.35050000000001</c:v>
                </c:pt>
                <c:pt idx="49057">
                  <c:v>-272.34849999999994</c:v>
                </c:pt>
                <c:pt idx="49058">
                  <c:v>-272.34649999999999</c:v>
                </c:pt>
                <c:pt idx="49059">
                  <c:v>-272.34449999999998</c:v>
                </c:pt>
                <c:pt idx="49060">
                  <c:v>-272.34249999999997</c:v>
                </c:pt>
                <c:pt idx="49061">
                  <c:v>-272.34049999999996</c:v>
                </c:pt>
                <c:pt idx="49062">
                  <c:v>-272.33849999999995</c:v>
                </c:pt>
                <c:pt idx="49063">
                  <c:v>-272.3365</c:v>
                </c:pt>
                <c:pt idx="49064">
                  <c:v>-272.33449999999999</c:v>
                </c:pt>
                <c:pt idx="49065">
                  <c:v>-272.33249999999998</c:v>
                </c:pt>
                <c:pt idx="49066">
                  <c:v>-272.33049999999997</c:v>
                </c:pt>
                <c:pt idx="49067">
                  <c:v>-272.32849999999996</c:v>
                </c:pt>
                <c:pt idx="49068">
                  <c:v>-272.32650000000001</c:v>
                </c:pt>
                <c:pt idx="49069">
                  <c:v>-272.32449999999994</c:v>
                </c:pt>
                <c:pt idx="49070">
                  <c:v>-272.32249999999999</c:v>
                </c:pt>
                <c:pt idx="49071">
                  <c:v>-272.32049999999998</c:v>
                </c:pt>
                <c:pt idx="49072">
                  <c:v>-272.31849999999997</c:v>
                </c:pt>
                <c:pt idx="49073">
                  <c:v>-272.31649999999996</c:v>
                </c:pt>
                <c:pt idx="49074">
                  <c:v>-272.31449999999995</c:v>
                </c:pt>
                <c:pt idx="49075">
                  <c:v>-272.3125</c:v>
                </c:pt>
                <c:pt idx="49076">
                  <c:v>-272.31049999999999</c:v>
                </c:pt>
                <c:pt idx="49077">
                  <c:v>-272.30849999999998</c:v>
                </c:pt>
                <c:pt idx="49078">
                  <c:v>-272.30649999999997</c:v>
                </c:pt>
                <c:pt idx="49079">
                  <c:v>-272.30449999999996</c:v>
                </c:pt>
                <c:pt idx="49080">
                  <c:v>-272.30250000000001</c:v>
                </c:pt>
                <c:pt idx="49081">
                  <c:v>-272.30049999999994</c:v>
                </c:pt>
                <c:pt idx="49082">
                  <c:v>-272.29849999999999</c:v>
                </c:pt>
                <c:pt idx="49083">
                  <c:v>-272.29649999999998</c:v>
                </c:pt>
                <c:pt idx="49084">
                  <c:v>-272.29449999999997</c:v>
                </c:pt>
                <c:pt idx="49085">
                  <c:v>-272.29249999999996</c:v>
                </c:pt>
                <c:pt idx="49086">
                  <c:v>-272.29049999999995</c:v>
                </c:pt>
                <c:pt idx="49087">
                  <c:v>-272.2885</c:v>
                </c:pt>
                <c:pt idx="49088">
                  <c:v>-272.28649999999999</c:v>
                </c:pt>
                <c:pt idx="49089">
                  <c:v>-272.28449999999998</c:v>
                </c:pt>
                <c:pt idx="49090">
                  <c:v>-272.28249999999997</c:v>
                </c:pt>
                <c:pt idx="49091">
                  <c:v>-272.28049999999996</c:v>
                </c:pt>
                <c:pt idx="49092">
                  <c:v>-272.27850000000001</c:v>
                </c:pt>
                <c:pt idx="49093">
                  <c:v>-272.27649999999994</c:v>
                </c:pt>
                <c:pt idx="49094">
                  <c:v>-272.27449999999999</c:v>
                </c:pt>
                <c:pt idx="49095">
                  <c:v>-272.27249999999998</c:v>
                </c:pt>
                <c:pt idx="49096">
                  <c:v>-272.27049999999997</c:v>
                </c:pt>
                <c:pt idx="49097">
                  <c:v>-272.26849999999996</c:v>
                </c:pt>
                <c:pt idx="49098">
                  <c:v>-272.26649999999995</c:v>
                </c:pt>
                <c:pt idx="49099">
                  <c:v>-272.2645</c:v>
                </c:pt>
                <c:pt idx="49100">
                  <c:v>-272.26249999999999</c:v>
                </c:pt>
                <c:pt idx="49101">
                  <c:v>-272.26049999999998</c:v>
                </c:pt>
                <c:pt idx="49102">
                  <c:v>-272.25849999999997</c:v>
                </c:pt>
                <c:pt idx="49103">
                  <c:v>-272.25649999999996</c:v>
                </c:pt>
                <c:pt idx="49104">
                  <c:v>-272.25450000000001</c:v>
                </c:pt>
                <c:pt idx="49105">
                  <c:v>-272.2525</c:v>
                </c:pt>
                <c:pt idx="49106">
                  <c:v>-272.25049999999999</c:v>
                </c:pt>
                <c:pt idx="49107">
                  <c:v>-272.24849999999998</c:v>
                </c:pt>
                <c:pt idx="49108">
                  <c:v>-272.24649999999997</c:v>
                </c:pt>
                <c:pt idx="49109">
                  <c:v>-272.24449999999996</c:v>
                </c:pt>
                <c:pt idx="49110">
                  <c:v>-272.24249999999995</c:v>
                </c:pt>
                <c:pt idx="49111">
                  <c:v>-272.2405</c:v>
                </c:pt>
                <c:pt idx="49112">
                  <c:v>-272.23849999999999</c:v>
                </c:pt>
                <c:pt idx="49113">
                  <c:v>-272.23649999999998</c:v>
                </c:pt>
                <c:pt idx="49114">
                  <c:v>-272.23449999999997</c:v>
                </c:pt>
                <c:pt idx="49115">
                  <c:v>-272.23249999999996</c:v>
                </c:pt>
                <c:pt idx="49116">
                  <c:v>-272.23050000000001</c:v>
                </c:pt>
                <c:pt idx="49117">
                  <c:v>-272.2285</c:v>
                </c:pt>
                <c:pt idx="49118">
                  <c:v>-272.22649999999999</c:v>
                </c:pt>
                <c:pt idx="49119">
                  <c:v>-272.22449999999998</c:v>
                </c:pt>
                <c:pt idx="49120">
                  <c:v>-272.22249999999997</c:v>
                </c:pt>
                <c:pt idx="49121">
                  <c:v>-272.22049999999996</c:v>
                </c:pt>
                <c:pt idx="49122">
                  <c:v>-272.21849999999995</c:v>
                </c:pt>
                <c:pt idx="49123">
                  <c:v>-272.2165</c:v>
                </c:pt>
                <c:pt idx="49124">
                  <c:v>-272.21449999999999</c:v>
                </c:pt>
                <c:pt idx="49125">
                  <c:v>-272.21249999999998</c:v>
                </c:pt>
                <c:pt idx="49126">
                  <c:v>-272.21049999999997</c:v>
                </c:pt>
                <c:pt idx="49127">
                  <c:v>-272.20849999999996</c:v>
                </c:pt>
                <c:pt idx="49128">
                  <c:v>-272.20650000000001</c:v>
                </c:pt>
                <c:pt idx="49129">
                  <c:v>-272.2045</c:v>
                </c:pt>
                <c:pt idx="49130">
                  <c:v>-272.20249999999999</c:v>
                </c:pt>
                <c:pt idx="49131">
                  <c:v>-272.20049999999998</c:v>
                </c:pt>
                <c:pt idx="49132">
                  <c:v>-272.19849999999997</c:v>
                </c:pt>
                <c:pt idx="49133">
                  <c:v>-272.19649999999996</c:v>
                </c:pt>
                <c:pt idx="49134">
                  <c:v>-272.19449999999995</c:v>
                </c:pt>
                <c:pt idx="49135">
                  <c:v>-272.1925</c:v>
                </c:pt>
                <c:pt idx="49136">
                  <c:v>-272.19049999999999</c:v>
                </c:pt>
                <c:pt idx="49137">
                  <c:v>-272.18849999999998</c:v>
                </c:pt>
                <c:pt idx="49138">
                  <c:v>-272.18649999999997</c:v>
                </c:pt>
                <c:pt idx="49139">
                  <c:v>-272.18449999999996</c:v>
                </c:pt>
                <c:pt idx="49140">
                  <c:v>-272.1825</c:v>
                </c:pt>
                <c:pt idx="49141">
                  <c:v>-272.18049999999999</c:v>
                </c:pt>
                <c:pt idx="49142">
                  <c:v>-272.17849999999999</c:v>
                </c:pt>
                <c:pt idx="49143">
                  <c:v>-272.17649999999998</c:v>
                </c:pt>
                <c:pt idx="49144">
                  <c:v>-272.17449999999997</c:v>
                </c:pt>
                <c:pt idx="49145">
                  <c:v>-272.17249999999996</c:v>
                </c:pt>
                <c:pt idx="49146">
                  <c:v>-272.17049999999995</c:v>
                </c:pt>
                <c:pt idx="49147">
                  <c:v>-272.16849999999999</c:v>
                </c:pt>
                <c:pt idx="49148">
                  <c:v>-272.16649999999998</c:v>
                </c:pt>
                <c:pt idx="49149">
                  <c:v>-272.16449999999998</c:v>
                </c:pt>
                <c:pt idx="49150">
                  <c:v>-272.16249999999997</c:v>
                </c:pt>
                <c:pt idx="49151">
                  <c:v>-272.16049999999996</c:v>
                </c:pt>
                <c:pt idx="49152">
                  <c:v>-272.1585</c:v>
                </c:pt>
                <c:pt idx="49153">
                  <c:v>-272.15649999999999</c:v>
                </c:pt>
                <c:pt idx="49154">
                  <c:v>-272.15449999999998</c:v>
                </c:pt>
                <c:pt idx="49155">
                  <c:v>-272.15249999999997</c:v>
                </c:pt>
                <c:pt idx="49156">
                  <c:v>-272.15049999999997</c:v>
                </c:pt>
                <c:pt idx="49157">
                  <c:v>-272.14850000000001</c:v>
                </c:pt>
                <c:pt idx="49158">
                  <c:v>-272.14649999999995</c:v>
                </c:pt>
                <c:pt idx="49159">
                  <c:v>-272.14449999999999</c:v>
                </c:pt>
                <c:pt idx="49160">
                  <c:v>-272.14249999999998</c:v>
                </c:pt>
                <c:pt idx="49161">
                  <c:v>-272.14049999999997</c:v>
                </c:pt>
                <c:pt idx="49162">
                  <c:v>-272.13849999999996</c:v>
                </c:pt>
                <c:pt idx="49163">
                  <c:v>-272.13649999999996</c:v>
                </c:pt>
                <c:pt idx="49164">
                  <c:v>-272.1345</c:v>
                </c:pt>
                <c:pt idx="49165">
                  <c:v>-272.13249999999999</c:v>
                </c:pt>
                <c:pt idx="49166">
                  <c:v>-272.13049999999998</c:v>
                </c:pt>
                <c:pt idx="49167">
                  <c:v>-272.12849999999997</c:v>
                </c:pt>
                <c:pt idx="49168">
                  <c:v>-272.12649999999996</c:v>
                </c:pt>
                <c:pt idx="49169">
                  <c:v>-272.12450000000001</c:v>
                </c:pt>
                <c:pt idx="49170">
                  <c:v>-272.12249999999995</c:v>
                </c:pt>
                <c:pt idx="49171">
                  <c:v>-272.12049999999999</c:v>
                </c:pt>
                <c:pt idx="49172">
                  <c:v>-272.11849999999998</c:v>
                </c:pt>
                <c:pt idx="49173">
                  <c:v>-272.11649999999997</c:v>
                </c:pt>
                <c:pt idx="49174">
                  <c:v>-272.11449999999996</c:v>
                </c:pt>
                <c:pt idx="49175">
                  <c:v>-272.11249999999995</c:v>
                </c:pt>
                <c:pt idx="49176">
                  <c:v>-272.1105</c:v>
                </c:pt>
                <c:pt idx="49177">
                  <c:v>-272.10849999999999</c:v>
                </c:pt>
                <c:pt idx="49178">
                  <c:v>-272.10649999999998</c:v>
                </c:pt>
                <c:pt idx="49179">
                  <c:v>-272.10449999999997</c:v>
                </c:pt>
                <c:pt idx="49180">
                  <c:v>-272.10249999999996</c:v>
                </c:pt>
                <c:pt idx="49181">
                  <c:v>-272.10050000000001</c:v>
                </c:pt>
                <c:pt idx="49182">
                  <c:v>-272.09849999999994</c:v>
                </c:pt>
                <c:pt idx="49183">
                  <c:v>-272.09649999999999</c:v>
                </c:pt>
                <c:pt idx="49184">
                  <c:v>-272.09449999999998</c:v>
                </c:pt>
                <c:pt idx="49185">
                  <c:v>-272.09249999999997</c:v>
                </c:pt>
                <c:pt idx="49186">
                  <c:v>-272.09049999999996</c:v>
                </c:pt>
                <c:pt idx="49187">
                  <c:v>-272.08849999999995</c:v>
                </c:pt>
                <c:pt idx="49188">
                  <c:v>-272.0865</c:v>
                </c:pt>
                <c:pt idx="49189">
                  <c:v>-272.08449999999999</c:v>
                </c:pt>
                <c:pt idx="49190">
                  <c:v>-272.08249999999998</c:v>
                </c:pt>
                <c:pt idx="49191">
                  <c:v>-272.08049999999997</c:v>
                </c:pt>
                <c:pt idx="49192">
                  <c:v>-272.07849999999996</c:v>
                </c:pt>
                <c:pt idx="49193">
                  <c:v>-272.07650000000001</c:v>
                </c:pt>
                <c:pt idx="49194">
                  <c:v>-272.07449999999994</c:v>
                </c:pt>
                <c:pt idx="49195">
                  <c:v>-272.07249999999999</c:v>
                </c:pt>
                <c:pt idx="49196">
                  <c:v>-272.07049999999998</c:v>
                </c:pt>
                <c:pt idx="49197">
                  <c:v>-272.06849999999997</c:v>
                </c:pt>
                <c:pt idx="49198">
                  <c:v>-272.06649999999996</c:v>
                </c:pt>
                <c:pt idx="49199">
                  <c:v>-272.06449999999995</c:v>
                </c:pt>
                <c:pt idx="49200">
                  <c:v>-272.0625</c:v>
                </c:pt>
                <c:pt idx="49201">
                  <c:v>-272.06049999999999</c:v>
                </c:pt>
                <c:pt idx="49202">
                  <c:v>-272.05849999999998</c:v>
                </c:pt>
                <c:pt idx="49203">
                  <c:v>-272.05649999999997</c:v>
                </c:pt>
                <c:pt idx="49204">
                  <c:v>-272.05449999999996</c:v>
                </c:pt>
                <c:pt idx="49205">
                  <c:v>-272.05250000000001</c:v>
                </c:pt>
                <c:pt idx="49206">
                  <c:v>-272.05049999999994</c:v>
                </c:pt>
                <c:pt idx="49207">
                  <c:v>-272.04849999999999</c:v>
                </c:pt>
                <c:pt idx="49208">
                  <c:v>-272.04649999999998</c:v>
                </c:pt>
                <c:pt idx="49209">
                  <c:v>-272.04449999999997</c:v>
                </c:pt>
                <c:pt idx="49210">
                  <c:v>-272.04249999999996</c:v>
                </c:pt>
                <c:pt idx="49211">
                  <c:v>-272.04049999999995</c:v>
                </c:pt>
                <c:pt idx="49212">
                  <c:v>-272.0385</c:v>
                </c:pt>
                <c:pt idx="49213">
                  <c:v>-272.03649999999999</c:v>
                </c:pt>
                <c:pt idx="49214">
                  <c:v>-272.03449999999998</c:v>
                </c:pt>
                <c:pt idx="49215">
                  <c:v>-272.03249999999997</c:v>
                </c:pt>
                <c:pt idx="49216">
                  <c:v>-272.03049999999996</c:v>
                </c:pt>
                <c:pt idx="49217">
                  <c:v>-272.02850000000001</c:v>
                </c:pt>
                <c:pt idx="49218">
                  <c:v>-272.02649999999994</c:v>
                </c:pt>
                <c:pt idx="49219">
                  <c:v>-272.02449999999999</c:v>
                </c:pt>
                <c:pt idx="49220">
                  <c:v>-272.02249999999998</c:v>
                </c:pt>
                <c:pt idx="49221">
                  <c:v>-272.02049999999997</c:v>
                </c:pt>
                <c:pt idx="49222">
                  <c:v>-272.01849999999996</c:v>
                </c:pt>
                <c:pt idx="49223">
                  <c:v>-272.01649999999995</c:v>
                </c:pt>
                <c:pt idx="49224">
                  <c:v>-272.0145</c:v>
                </c:pt>
                <c:pt idx="49225">
                  <c:v>-272.01249999999999</c:v>
                </c:pt>
                <c:pt idx="49226">
                  <c:v>-272.01049999999998</c:v>
                </c:pt>
                <c:pt idx="49227">
                  <c:v>-272.00849999999997</c:v>
                </c:pt>
                <c:pt idx="49228">
                  <c:v>-272.00649999999996</c:v>
                </c:pt>
                <c:pt idx="49229">
                  <c:v>-272.00450000000001</c:v>
                </c:pt>
                <c:pt idx="49230">
                  <c:v>-272.0025</c:v>
                </c:pt>
                <c:pt idx="49231">
                  <c:v>-272.00049999999999</c:v>
                </c:pt>
                <c:pt idx="49232">
                  <c:v>-271.99849999999998</c:v>
                </c:pt>
                <c:pt idx="49233">
                  <c:v>-271.99649999999997</c:v>
                </c:pt>
                <c:pt idx="49234">
                  <c:v>-271.99449999999996</c:v>
                </c:pt>
                <c:pt idx="49235">
                  <c:v>-271.99249999999995</c:v>
                </c:pt>
                <c:pt idx="49236">
                  <c:v>-271.9905</c:v>
                </c:pt>
                <c:pt idx="49237">
                  <c:v>-271.98849999999999</c:v>
                </c:pt>
                <c:pt idx="49238">
                  <c:v>-271.98649999999998</c:v>
                </c:pt>
                <c:pt idx="49239">
                  <c:v>-271.98449999999997</c:v>
                </c:pt>
                <c:pt idx="49240">
                  <c:v>-271.98249999999996</c:v>
                </c:pt>
                <c:pt idx="49241">
                  <c:v>-271.98050000000001</c:v>
                </c:pt>
                <c:pt idx="49242">
                  <c:v>-271.9785</c:v>
                </c:pt>
                <c:pt idx="49243">
                  <c:v>-271.97649999999999</c:v>
                </c:pt>
                <c:pt idx="49244">
                  <c:v>-271.97449999999998</c:v>
                </c:pt>
                <c:pt idx="49245">
                  <c:v>-271.97249999999997</c:v>
                </c:pt>
                <c:pt idx="49246">
                  <c:v>-271.97049999999996</c:v>
                </c:pt>
                <c:pt idx="49247">
                  <c:v>-271.96849999999995</c:v>
                </c:pt>
                <c:pt idx="49248">
                  <c:v>-271.9665</c:v>
                </c:pt>
                <c:pt idx="49249">
                  <c:v>-271.96449999999999</c:v>
                </c:pt>
                <c:pt idx="49250">
                  <c:v>-271.96249999999998</c:v>
                </c:pt>
                <c:pt idx="49251">
                  <c:v>-271.96049999999997</c:v>
                </c:pt>
                <c:pt idx="49252">
                  <c:v>-271.95849999999996</c:v>
                </c:pt>
                <c:pt idx="49253">
                  <c:v>-271.95650000000001</c:v>
                </c:pt>
                <c:pt idx="49254">
                  <c:v>-271.9545</c:v>
                </c:pt>
                <c:pt idx="49255">
                  <c:v>-271.95249999999999</c:v>
                </c:pt>
                <c:pt idx="49256">
                  <c:v>-271.95049999999998</c:v>
                </c:pt>
                <c:pt idx="49257">
                  <c:v>-271.94849999999997</c:v>
                </c:pt>
                <c:pt idx="49258">
                  <c:v>-271.94649999999996</c:v>
                </c:pt>
                <c:pt idx="49259">
                  <c:v>-271.94449999999995</c:v>
                </c:pt>
                <c:pt idx="49260">
                  <c:v>-271.9425</c:v>
                </c:pt>
                <c:pt idx="49261">
                  <c:v>-271.94049999999999</c:v>
                </c:pt>
                <c:pt idx="49262">
                  <c:v>-271.93849999999998</c:v>
                </c:pt>
                <c:pt idx="49263">
                  <c:v>-271.93649999999997</c:v>
                </c:pt>
                <c:pt idx="49264">
                  <c:v>-271.93449999999996</c:v>
                </c:pt>
                <c:pt idx="49265">
                  <c:v>-271.9325</c:v>
                </c:pt>
                <c:pt idx="49266">
                  <c:v>-271.93049999999999</c:v>
                </c:pt>
                <c:pt idx="49267">
                  <c:v>-271.92849999999999</c:v>
                </c:pt>
                <c:pt idx="49268">
                  <c:v>-271.92649999999998</c:v>
                </c:pt>
                <c:pt idx="49269">
                  <c:v>-271.92449999999997</c:v>
                </c:pt>
                <c:pt idx="49270">
                  <c:v>-271.92249999999996</c:v>
                </c:pt>
                <c:pt idx="49271">
                  <c:v>-271.92049999999995</c:v>
                </c:pt>
                <c:pt idx="49272">
                  <c:v>-271.91849999999999</c:v>
                </c:pt>
                <c:pt idx="49273">
                  <c:v>-271.91649999999998</c:v>
                </c:pt>
                <c:pt idx="49274">
                  <c:v>-271.91449999999998</c:v>
                </c:pt>
                <c:pt idx="49275">
                  <c:v>-271.91249999999997</c:v>
                </c:pt>
                <c:pt idx="49276">
                  <c:v>-271.91049999999996</c:v>
                </c:pt>
                <c:pt idx="49277">
                  <c:v>-271.9085</c:v>
                </c:pt>
                <c:pt idx="49278">
                  <c:v>-271.90649999999999</c:v>
                </c:pt>
                <c:pt idx="49279">
                  <c:v>-271.90449999999998</c:v>
                </c:pt>
                <c:pt idx="49280">
                  <c:v>-271.90249999999997</c:v>
                </c:pt>
                <c:pt idx="49281">
                  <c:v>-271.90049999999997</c:v>
                </c:pt>
                <c:pt idx="49282">
                  <c:v>-271.89850000000001</c:v>
                </c:pt>
                <c:pt idx="49283">
                  <c:v>-271.89649999999995</c:v>
                </c:pt>
                <c:pt idx="49284">
                  <c:v>-271.89449999999999</c:v>
                </c:pt>
                <c:pt idx="49285">
                  <c:v>-271.89249999999998</c:v>
                </c:pt>
                <c:pt idx="49286">
                  <c:v>-271.89049999999997</c:v>
                </c:pt>
                <c:pt idx="49287">
                  <c:v>-271.88849999999996</c:v>
                </c:pt>
                <c:pt idx="49288">
                  <c:v>-271.88649999999996</c:v>
                </c:pt>
                <c:pt idx="49289">
                  <c:v>-271.8845</c:v>
                </c:pt>
                <c:pt idx="49290">
                  <c:v>-271.88249999999999</c:v>
                </c:pt>
                <c:pt idx="49291">
                  <c:v>-271.88049999999998</c:v>
                </c:pt>
                <c:pt idx="49292">
                  <c:v>-271.87849999999997</c:v>
                </c:pt>
                <c:pt idx="49293">
                  <c:v>-271.87649999999996</c:v>
                </c:pt>
                <c:pt idx="49294">
                  <c:v>-271.87450000000001</c:v>
                </c:pt>
                <c:pt idx="49295">
                  <c:v>-271.87249999999995</c:v>
                </c:pt>
                <c:pt idx="49296">
                  <c:v>-271.87049999999999</c:v>
                </c:pt>
                <c:pt idx="49297">
                  <c:v>-271.86849999999998</c:v>
                </c:pt>
                <c:pt idx="49298">
                  <c:v>-271.86649999999997</c:v>
                </c:pt>
                <c:pt idx="49299">
                  <c:v>-271.86449999999996</c:v>
                </c:pt>
                <c:pt idx="49300">
                  <c:v>-271.86249999999995</c:v>
                </c:pt>
                <c:pt idx="49301">
                  <c:v>-271.8605</c:v>
                </c:pt>
                <c:pt idx="49302">
                  <c:v>-271.85849999999999</c:v>
                </c:pt>
                <c:pt idx="49303">
                  <c:v>-271.85649999999998</c:v>
                </c:pt>
                <c:pt idx="49304">
                  <c:v>-271.85449999999997</c:v>
                </c:pt>
                <c:pt idx="49305">
                  <c:v>-271.85249999999996</c:v>
                </c:pt>
                <c:pt idx="49306">
                  <c:v>-271.85050000000001</c:v>
                </c:pt>
                <c:pt idx="49307">
                  <c:v>-271.84849999999994</c:v>
                </c:pt>
                <c:pt idx="49308">
                  <c:v>-271.84649999999999</c:v>
                </c:pt>
                <c:pt idx="49309">
                  <c:v>-271.84449999999998</c:v>
                </c:pt>
                <c:pt idx="49310">
                  <c:v>-271.84249999999997</c:v>
                </c:pt>
                <c:pt idx="49311">
                  <c:v>-271.84049999999996</c:v>
                </c:pt>
                <c:pt idx="49312">
                  <c:v>-271.83849999999995</c:v>
                </c:pt>
                <c:pt idx="49313">
                  <c:v>-271.8365</c:v>
                </c:pt>
                <c:pt idx="49314">
                  <c:v>-271.83449999999999</c:v>
                </c:pt>
                <c:pt idx="49315">
                  <c:v>-271.83249999999998</c:v>
                </c:pt>
                <c:pt idx="49316">
                  <c:v>-271.83049999999997</c:v>
                </c:pt>
                <c:pt idx="49317">
                  <c:v>-271.82849999999996</c:v>
                </c:pt>
                <c:pt idx="49318">
                  <c:v>-271.82650000000001</c:v>
                </c:pt>
                <c:pt idx="49319">
                  <c:v>-271.82449999999994</c:v>
                </c:pt>
                <c:pt idx="49320">
                  <c:v>-271.82249999999999</c:v>
                </c:pt>
                <c:pt idx="49321">
                  <c:v>-271.82049999999998</c:v>
                </c:pt>
                <c:pt idx="49322">
                  <c:v>-271.81849999999997</c:v>
                </c:pt>
                <c:pt idx="49323">
                  <c:v>-271.81649999999996</c:v>
                </c:pt>
                <c:pt idx="49324">
                  <c:v>-271.81449999999995</c:v>
                </c:pt>
                <c:pt idx="49325">
                  <c:v>-271.8125</c:v>
                </c:pt>
                <c:pt idx="49326">
                  <c:v>-271.81049999999999</c:v>
                </c:pt>
                <c:pt idx="49327">
                  <c:v>-271.80849999999998</c:v>
                </c:pt>
                <c:pt idx="49328">
                  <c:v>-271.80649999999997</c:v>
                </c:pt>
                <c:pt idx="49329">
                  <c:v>-271.80449999999996</c:v>
                </c:pt>
                <c:pt idx="49330">
                  <c:v>-271.80250000000001</c:v>
                </c:pt>
                <c:pt idx="49331">
                  <c:v>-271.80049999999994</c:v>
                </c:pt>
                <c:pt idx="49332">
                  <c:v>-271.79849999999999</c:v>
                </c:pt>
                <c:pt idx="49333">
                  <c:v>-271.79649999999998</c:v>
                </c:pt>
                <c:pt idx="49334">
                  <c:v>-271.79449999999997</c:v>
                </c:pt>
                <c:pt idx="49335">
                  <c:v>-271.79249999999996</c:v>
                </c:pt>
                <c:pt idx="49336">
                  <c:v>-271.79049999999995</c:v>
                </c:pt>
                <c:pt idx="49337">
                  <c:v>-271.7885</c:v>
                </c:pt>
                <c:pt idx="49338">
                  <c:v>-271.78649999999999</c:v>
                </c:pt>
                <c:pt idx="49339">
                  <c:v>-271.78449999999998</c:v>
                </c:pt>
                <c:pt idx="49340">
                  <c:v>-271.78249999999997</c:v>
                </c:pt>
                <c:pt idx="49341">
                  <c:v>-271.78049999999996</c:v>
                </c:pt>
                <c:pt idx="49342">
                  <c:v>-271.77850000000001</c:v>
                </c:pt>
                <c:pt idx="49343">
                  <c:v>-271.77649999999994</c:v>
                </c:pt>
                <c:pt idx="49344">
                  <c:v>-271.77449999999999</c:v>
                </c:pt>
                <c:pt idx="49345">
                  <c:v>-271.77249999999998</c:v>
                </c:pt>
                <c:pt idx="49346">
                  <c:v>-271.77049999999997</c:v>
                </c:pt>
                <c:pt idx="49347">
                  <c:v>-271.76849999999996</c:v>
                </c:pt>
                <c:pt idx="49348">
                  <c:v>-271.76649999999995</c:v>
                </c:pt>
                <c:pt idx="49349">
                  <c:v>-271.7645</c:v>
                </c:pt>
                <c:pt idx="49350">
                  <c:v>-271.76249999999999</c:v>
                </c:pt>
                <c:pt idx="49351">
                  <c:v>-271.76049999999998</c:v>
                </c:pt>
                <c:pt idx="49352">
                  <c:v>-271.75849999999997</c:v>
                </c:pt>
                <c:pt idx="49353">
                  <c:v>-271.75649999999996</c:v>
                </c:pt>
                <c:pt idx="49354">
                  <c:v>-271.75450000000001</c:v>
                </c:pt>
                <c:pt idx="49355">
                  <c:v>-271.7525</c:v>
                </c:pt>
                <c:pt idx="49356">
                  <c:v>-271.75049999999999</c:v>
                </c:pt>
                <c:pt idx="49357">
                  <c:v>-271.74849999999998</c:v>
                </c:pt>
                <c:pt idx="49358">
                  <c:v>-271.74649999999997</c:v>
                </c:pt>
                <c:pt idx="49359">
                  <c:v>-271.74449999999996</c:v>
                </c:pt>
                <c:pt idx="49360">
                  <c:v>-271.74249999999995</c:v>
                </c:pt>
                <c:pt idx="49361">
                  <c:v>-271.7405</c:v>
                </c:pt>
                <c:pt idx="49362">
                  <c:v>-271.73849999999999</c:v>
                </c:pt>
                <c:pt idx="49363">
                  <c:v>-271.73649999999998</c:v>
                </c:pt>
                <c:pt idx="49364">
                  <c:v>-271.73449999999997</c:v>
                </c:pt>
                <c:pt idx="49365">
                  <c:v>-271.73249999999996</c:v>
                </c:pt>
                <c:pt idx="49366">
                  <c:v>-271.73050000000001</c:v>
                </c:pt>
                <c:pt idx="49367">
                  <c:v>-271.7285</c:v>
                </c:pt>
                <c:pt idx="49368">
                  <c:v>-271.72649999999999</c:v>
                </c:pt>
                <c:pt idx="49369">
                  <c:v>-271.72449999999998</c:v>
                </c:pt>
                <c:pt idx="49370">
                  <c:v>-271.72249999999997</c:v>
                </c:pt>
                <c:pt idx="49371">
                  <c:v>-271.72049999999996</c:v>
                </c:pt>
                <c:pt idx="49372">
                  <c:v>-271.71849999999995</c:v>
                </c:pt>
                <c:pt idx="49373">
                  <c:v>-271.7165</c:v>
                </c:pt>
                <c:pt idx="49374">
                  <c:v>-271.71449999999999</c:v>
                </c:pt>
                <c:pt idx="49375">
                  <c:v>-271.71249999999998</c:v>
                </c:pt>
                <c:pt idx="49376">
                  <c:v>-271.71049999999997</c:v>
                </c:pt>
                <c:pt idx="49377">
                  <c:v>-271.70849999999996</c:v>
                </c:pt>
                <c:pt idx="49378">
                  <c:v>-271.70650000000001</c:v>
                </c:pt>
                <c:pt idx="49379">
                  <c:v>-271.7045</c:v>
                </c:pt>
                <c:pt idx="49380">
                  <c:v>-271.70249999999999</c:v>
                </c:pt>
                <c:pt idx="49381">
                  <c:v>-271.70049999999998</c:v>
                </c:pt>
                <c:pt idx="49382">
                  <c:v>-271.69849999999997</c:v>
                </c:pt>
                <c:pt idx="49383">
                  <c:v>-271.69649999999996</c:v>
                </c:pt>
                <c:pt idx="49384">
                  <c:v>-271.69449999999995</c:v>
                </c:pt>
                <c:pt idx="49385">
                  <c:v>-271.6925</c:v>
                </c:pt>
                <c:pt idx="49386">
                  <c:v>-271.69049999999999</c:v>
                </c:pt>
                <c:pt idx="49387">
                  <c:v>-271.68849999999998</c:v>
                </c:pt>
                <c:pt idx="49388">
                  <c:v>-271.68649999999997</c:v>
                </c:pt>
                <c:pt idx="49389">
                  <c:v>-271.68449999999996</c:v>
                </c:pt>
                <c:pt idx="49390">
                  <c:v>-271.6825</c:v>
                </c:pt>
                <c:pt idx="49391">
                  <c:v>-271.68049999999999</c:v>
                </c:pt>
                <c:pt idx="49392">
                  <c:v>-271.67849999999999</c:v>
                </c:pt>
                <c:pt idx="49393">
                  <c:v>-271.67649999999998</c:v>
                </c:pt>
                <c:pt idx="49394">
                  <c:v>-271.67449999999997</c:v>
                </c:pt>
                <c:pt idx="49395">
                  <c:v>-271.67249999999996</c:v>
                </c:pt>
                <c:pt idx="49396">
                  <c:v>-271.67049999999995</c:v>
                </c:pt>
                <c:pt idx="49397">
                  <c:v>-271.66849999999999</c:v>
                </c:pt>
                <c:pt idx="49398">
                  <c:v>-271.66649999999998</c:v>
                </c:pt>
                <c:pt idx="49399">
                  <c:v>-271.66449999999998</c:v>
                </c:pt>
                <c:pt idx="49400">
                  <c:v>-271.66249999999997</c:v>
                </c:pt>
                <c:pt idx="49401">
                  <c:v>-271.66049999999996</c:v>
                </c:pt>
                <c:pt idx="49402">
                  <c:v>-271.6585</c:v>
                </c:pt>
                <c:pt idx="49403">
                  <c:v>-271.65649999999999</c:v>
                </c:pt>
                <c:pt idx="49404">
                  <c:v>-271.65449999999998</c:v>
                </c:pt>
                <c:pt idx="49405">
                  <c:v>-271.65249999999997</c:v>
                </c:pt>
                <c:pt idx="49406">
                  <c:v>-271.65049999999997</c:v>
                </c:pt>
                <c:pt idx="49407">
                  <c:v>-271.64850000000001</c:v>
                </c:pt>
                <c:pt idx="49408">
                  <c:v>-271.64649999999995</c:v>
                </c:pt>
                <c:pt idx="49409">
                  <c:v>-271.64449999999999</c:v>
                </c:pt>
                <c:pt idx="49410">
                  <c:v>-271.64249999999998</c:v>
                </c:pt>
                <c:pt idx="49411">
                  <c:v>-271.64049999999997</c:v>
                </c:pt>
                <c:pt idx="49412">
                  <c:v>-271.63849999999996</c:v>
                </c:pt>
                <c:pt idx="49413">
                  <c:v>-271.63649999999996</c:v>
                </c:pt>
                <c:pt idx="49414">
                  <c:v>-271.6345</c:v>
                </c:pt>
                <c:pt idx="49415">
                  <c:v>-271.63249999999999</c:v>
                </c:pt>
                <c:pt idx="49416">
                  <c:v>-271.63049999999998</c:v>
                </c:pt>
                <c:pt idx="49417">
                  <c:v>-271.62849999999997</c:v>
                </c:pt>
                <c:pt idx="49418">
                  <c:v>-271.62649999999996</c:v>
                </c:pt>
                <c:pt idx="49419">
                  <c:v>-271.62450000000001</c:v>
                </c:pt>
                <c:pt idx="49420">
                  <c:v>-271.62249999999995</c:v>
                </c:pt>
                <c:pt idx="49421">
                  <c:v>-271.62049999999999</c:v>
                </c:pt>
                <c:pt idx="49422">
                  <c:v>-271.61849999999998</c:v>
                </c:pt>
                <c:pt idx="49423">
                  <c:v>-271.61649999999997</c:v>
                </c:pt>
                <c:pt idx="49424">
                  <c:v>-271.61449999999996</c:v>
                </c:pt>
                <c:pt idx="49425">
                  <c:v>-271.61249999999995</c:v>
                </c:pt>
                <c:pt idx="49426">
                  <c:v>-271.6105</c:v>
                </c:pt>
                <c:pt idx="49427">
                  <c:v>-271.60849999999999</c:v>
                </c:pt>
                <c:pt idx="49428">
                  <c:v>-271.60649999999998</c:v>
                </c:pt>
                <c:pt idx="49429">
                  <c:v>-271.60449999999997</c:v>
                </c:pt>
                <c:pt idx="49430">
                  <c:v>-271.60249999999996</c:v>
                </c:pt>
                <c:pt idx="49431">
                  <c:v>-271.60050000000001</c:v>
                </c:pt>
                <c:pt idx="49432">
                  <c:v>-271.59849999999994</c:v>
                </c:pt>
                <c:pt idx="49433">
                  <c:v>-271.59649999999999</c:v>
                </c:pt>
                <c:pt idx="49434">
                  <c:v>-271.59449999999998</c:v>
                </c:pt>
                <c:pt idx="49435">
                  <c:v>-271.59249999999997</c:v>
                </c:pt>
                <c:pt idx="49436">
                  <c:v>-271.59049999999996</c:v>
                </c:pt>
                <c:pt idx="49437">
                  <c:v>-271.58849999999995</c:v>
                </c:pt>
                <c:pt idx="49438">
                  <c:v>-271.5865</c:v>
                </c:pt>
                <c:pt idx="49439">
                  <c:v>-271.58449999999999</c:v>
                </c:pt>
                <c:pt idx="49440">
                  <c:v>-271.58249999999998</c:v>
                </c:pt>
                <c:pt idx="49441">
                  <c:v>-271.58049999999997</c:v>
                </c:pt>
                <c:pt idx="49442">
                  <c:v>-271.57849999999996</c:v>
                </c:pt>
                <c:pt idx="49443">
                  <c:v>-271.57650000000001</c:v>
                </c:pt>
                <c:pt idx="49444">
                  <c:v>-271.57449999999994</c:v>
                </c:pt>
                <c:pt idx="49445">
                  <c:v>-271.57249999999999</c:v>
                </c:pt>
                <c:pt idx="49446">
                  <c:v>-271.57049999999998</c:v>
                </c:pt>
                <c:pt idx="49447">
                  <c:v>-271.56849999999997</c:v>
                </c:pt>
                <c:pt idx="49448">
                  <c:v>-271.56649999999996</c:v>
                </c:pt>
                <c:pt idx="49449">
                  <c:v>-271.56449999999995</c:v>
                </c:pt>
                <c:pt idx="49450">
                  <c:v>-271.5625</c:v>
                </c:pt>
                <c:pt idx="49451">
                  <c:v>-271.56049999999999</c:v>
                </c:pt>
                <c:pt idx="49452">
                  <c:v>-271.55849999999998</c:v>
                </c:pt>
                <c:pt idx="49453">
                  <c:v>-271.55649999999997</c:v>
                </c:pt>
                <c:pt idx="49454">
                  <c:v>-271.55449999999996</c:v>
                </c:pt>
                <c:pt idx="49455">
                  <c:v>-271.55250000000001</c:v>
                </c:pt>
                <c:pt idx="49456">
                  <c:v>-271.55049999999994</c:v>
                </c:pt>
                <c:pt idx="49457">
                  <c:v>-271.54849999999999</c:v>
                </c:pt>
                <c:pt idx="49458">
                  <c:v>-271.54649999999998</c:v>
                </c:pt>
                <c:pt idx="49459">
                  <c:v>-271.54449999999997</c:v>
                </c:pt>
                <c:pt idx="49460">
                  <c:v>-271.54249999999996</c:v>
                </c:pt>
                <c:pt idx="49461">
                  <c:v>-271.54049999999995</c:v>
                </c:pt>
                <c:pt idx="49462">
                  <c:v>-271.5385</c:v>
                </c:pt>
                <c:pt idx="49463">
                  <c:v>-271.53649999999999</c:v>
                </c:pt>
                <c:pt idx="49464">
                  <c:v>-271.53449999999998</c:v>
                </c:pt>
                <c:pt idx="49465">
                  <c:v>-271.53249999999997</c:v>
                </c:pt>
                <c:pt idx="49466">
                  <c:v>-271.53049999999996</c:v>
                </c:pt>
                <c:pt idx="49467">
                  <c:v>-271.52850000000001</c:v>
                </c:pt>
                <c:pt idx="49468">
                  <c:v>-271.52649999999994</c:v>
                </c:pt>
                <c:pt idx="49469">
                  <c:v>-271.52449999999999</c:v>
                </c:pt>
                <c:pt idx="49470">
                  <c:v>-271.52249999999998</c:v>
                </c:pt>
                <c:pt idx="49471">
                  <c:v>-271.52049999999997</c:v>
                </c:pt>
                <c:pt idx="49472">
                  <c:v>-271.51849999999996</c:v>
                </c:pt>
                <c:pt idx="49473">
                  <c:v>-271.51649999999995</c:v>
                </c:pt>
                <c:pt idx="49474">
                  <c:v>-271.5145</c:v>
                </c:pt>
                <c:pt idx="49475">
                  <c:v>-271.51249999999999</c:v>
                </c:pt>
                <c:pt idx="49476">
                  <c:v>-271.51049999999998</c:v>
                </c:pt>
                <c:pt idx="49477">
                  <c:v>-271.50849999999997</c:v>
                </c:pt>
                <c:pt idx="49478">
                  <c:v>-271.50649999999996</c:v>
                </c:pt>
                <c:pt idx="49479">
                  <c:v>-271.50450000000001</c:v>
                </c:pt>
                <c:pt idx="49480">
                  <c:v>-271.5025</c:v>
                </c:pt>
                <c:pt idx="49481">
                  <c:v>-271.50049999999999</c:v>
                </c:pt>
                <c:pt idx="49482">
                  <c:v>-271.49849999999998</c:v>
                </c:pt>
                <c:pt idx="49483">
                  <c:v>-271.49649999999997</c:v>
                </c:pt>
                <c:pt idx="49484">
                  <c:v>-271.49449999999996</c:v>
                </c:pt>
                <c:pt idx="49485">
                  <c:v>-271.49249999999995</c:v>
                </c:pt>
                <c:pt idx="49486">
                  <c:v>-271.4905</c:v>
                </c:pt>
                <c:pt idx="49487">
                  <c:v>-271.48849999999999</c:v>
                </c:pt>
                <c:pt idx="49488">
                  <c:v>-271.48649999999998</c:v>
                </c:pt>
                <c:pt idx="49489">
                  <c:v>-271.48449999999997</c:v>
                </c:pt>
                <c:pt idx="49490">
                  <c:v>-271.48249999999996</c:v>
                </c:pt>
                <c:pt idx="49491">
                  <c:v>-271.48050000000001</c:v>
                </c:pt>
                <c:pt idx="49492">
                  <c:v>-271.4785</c:v>
                </c:pt>
                <c:pt idx="49493">
                  <c:v>-271.47649999999999</c:v>
                </c:pt>
                <c:pt idx="49494">
                  <c:v>-271.47449999999998</c:v>
                </c:pt>
                <c:pt idx="49495">
                  <c:v>-271.47249999999997</c:v>
                </c:pt>
                <c:pt idx="49496">
                  <c:v>-271.47049999999996</c:v>
                </c:pt>
                <c:pt idx="49497">
                  <c:v>-271.46849999999995</c:v>
                </c:pt>
                <c:pt idx="49498">
                  <c:v>-271.4665</c:v>
                </c:pt>
                <c:pt idx="49499">
                  <c:v>-271.46449999999999</c:v>
                </c:pt>
                <c:pt idx="49500">
                  <c:v>-271.46249999999998</c:v>
                </c:pt>
                <c:pt idx="49501">
                  <c:v>-271.46049999999997</c:v>
                </c:pt>
                <c:pt idx="49502">
                  <c:v>-271.45849999999996</c:v>
                </c:pt>
                <c:pt idx="49503">
                  <c:v>-271.45650000000001</c:v>
                </c:pt>
                <c:pt idx="49504">
                  <c:v>-271.4545</c:v>
                </c:pt>
                <c:pt idx="49505">
                  <c:v>-271.45249999999999</c:v>
                </c:pt>
                <c:pt idx="49506">
                  <c:v>-271.45049999999998</c:v>
                </c:pt>
                <c:pt idx="49507">
                  <c:v>-271.44849999999997</c:v>
                </c:pt>
                <c:pt idx="49508">
                  <c:v>-271.44649999999996</c:v>
                </c:pt>
                <c:pt idx="49509">
                  <c:v>-271.44449999999995</c:v>
                </c:pt>
                <c:pt idx="49510">
                  <c:v>-271.4425</c:v>
                </c:pt>
                <c:pt idx="49511">
                  <c:v>-271.44049999999999</c:v>
                </c:pt>
                <c:pt idx="49512">
                  <c:v>-271.43849999999998</c:v>
                </c:pt>
                <c:pt idx="49513">
                  <c:v>-271.43649999999997</c:v>
                </c:pt>
                <c:pt idx="49514">
                  <c:v>-271.43449999999996</c:v>
                </c:pt>
                <c:pt idx="49515">
                  <c:v>-271.4325</c:v>
                </c:pt>
                <c:pt idx="49516">
                  <c:v>-271.43049999999999</c:v>
                </c:pt>
                <c:pt idx="49517">
                  <c:v>-271.42849999999999</c:v>
                </c:pt>
                <c:pt idx="49518">
                  <c:v>-271.42649999999998</c:v>
                </c:pt>
                <c:pt idx="49519">
                  <c:v>-271.42449999999997</c:v>
                </c:pt>
                <c:pt idx="49520">
                  <c:v>-271.42249999999996</c:v>
                </c:pt>
                <c:pt idx="49521">
                  <c:v>-271.42049999999995</c:v>
                </c:pt>
                <c:pt idx="49522">
                  <c:v>-271.41849999999999</c:v>
                </c:pt>
                <c:pt idx="49523">
                  <c:v>-271.41649999999998</c:v>
                </c:pt>
                <c:pt idx="49524">
                  <c:v>-271.41449999999998</c:v>
                </c:pt>
                <c:pt idx="49525">
                  <c:v>-271.41249999999997</c:v>
                </c:pt>
                <c:pt idx="49526">
                  <c:v>-271.41049999999996</c:v>
                </c:pt>
                <c:pt idx="49527">
                  <c:v>-271.4085</c:v>
                </c:pt>
                <c:pt idx="49528">
                  <c:v>-271.40649999999999</c:v>
                </c:pt>
                <c:pt idx="49529">
                  <c:v>-271.40449999999998</c:v>
                </c:pt>
                <c:pt idx="49530">
                  <c:v>-271.40249999999997</c:v>
                </c:pt>
                <c:pt idx="49531">
                  <c:v>-271.40049999999997</c:v>
                </c:pt>
                <c:pt idx="49532">
                  <c:v>-271.39850000000001</c:v>
                </c:pt>
                <c:pt idx="49533">
                  <c:v>-271.39649999999995</c:v>
                </c:pt>
                <c:pt idx="49534">
                  <c:v>-271.39449999999999</c:v>
                </c:pt>
                <c:pt idx="49535">
                  <c:v>-271.39249999999998</c:v>
                </c:pt>
                <c:pt idx="49536">
                  <c:v>-271.39049999999997</c:v>
                </c:pt>
                <c:pt idx="49537">
                  <c:v>-271.38849999999996</c:v>
                </c:pt>
                <c:pt idx="49538">
                  <c:v>-271.38649999999996</c:v>
                </c:pt>
                <c:pt idx="49539">
                  <c:v>-271.3845</c:v>
                </c:pt>
                <c:pt idx="49540">
                  <c:v>-271.38249999999999</c:v>
                </c:pt>
                <c:pt idx="49541">
                  <c:v>-271.38049999999998</c:v>
                </c:pt>
                <c:pt idx="49542">
                  <c:v>-271.37849999999997</c:v>
                </c:pt>
                <c:pt idx="49543">
                  <c:v>-271.37649999999996</c:v>
                </c:pt>
                <c:pt idx="49544">
                  <c:v>-271.37450000000001</c:v>
                </c:pt>
                <c:pt idx="49545">
                  <c:v>-271.37249999999995</c:v>
                </c:pt>
                <c:pt idx="49546">
                  <c:v>-271.37049999999999</c:v>
                </c:pt>
                <c:pt idx="49547">
                  <c:v>-271.36849999999998</c:v>
                </c:pt>
                <c:pt idx="49548">
                  <c:v>-271.36649999999997</c:v>
                </c:pt>
                <c:pt idx="49549">
                  <c:v>-271.36449999999996</c:v>
                </c:pt>
                <c:pt idx="49550">
                  <c:v>-271.36249999999995</c:v>
                </c:pt>
                <c:pt idx="49551">
                  <c:v>-271.3605</c:v>
                </c:pt>
                <c:pt idx="49552">
                  <c:v>-271.35849999999999</c:v>
                </c:pt>
                <c:pt idx="49553">
                  <c:v>-271.35649999999998</c:v>
                </c:pt>
                <c:pt idx="49554">
                  <c:v>-271.35449999999997</c:v>
                </c:pt>
                <c:pt idx="49555">
                  <c:v>-271.35249999999996</c:v>
                </c:pt>
                <c:pt idx="49556">
                  <c:v>-271.35050000000001</c:v>
                </c:pt>
                <c:pt idx="49557">
                  <c:v>-271.34849999999994</c:v>
                </c:pt>
                <c:pt idx="49558">
                  <c:v>-271.34649999999999</c:v>
                </c:pt>
                <c:pt idx="49559">
                  <c:v>-271.34449999999998</c:v>
                </c:pt>
                <c:pt idx="49560">
                  <c:v>-271.34249999999997</c:v>
                </c:pt>
                <c:pt idx="49561">
                  <c:v>-271.34049999999996</c:v>
                </c:pt>
                <c:pt idx="49562">
                  <c:v>-271.33849999999995</c:v>
                </c:pt>
                <c:pt idx="49563">
                  <c:v>-271.3365</c:v>
                </c:pt>
                <c:pt idx="49564">
                  <c:v>-271.33449999999999</c:v>
                </c:pt>
                <c:pt idx="49565">
                  <c:v>-271.33249999999998</c:v>
                </c:pt>
                <c:pt idx="49566">
                  <c:v>-271.33049999999997</c:v>
                </c:pt>
                <c:pt idx="49567">
                  <c:v>-271.32849999999996</c:v>
                </c:pt>
                <c:pt idx="49568">
                  <c:v>-271.32650000000001</c:v>
                </c:pt>
                <c:pt idx="49569">
                  <c:v>-271.32449999999994</c:v>
                </c:pt>
                <c:pt idx="49570">
                  <c:v>-271.32249999999999</c:v>
                </c:pt>
                <c:pt idx="49571">
                  <c:v>-271.32049999999998</c:v>
                </c:pt>
                <c:pt idx="49572">
                  <c:v>-271.31849999999997</c:v>
                </c:pt>
                <c:pt idx="49573">
                  <c:v>-271.31649999999996</c:v>
                </c:pt>
                <c:pt idx="49574">
                  <c:v>-271.31449999999995</c:v>
                </c:pt>
                <c:pt idx="49575">
                  <c:v>-271.3125</c:v>
                </c:pt>
                <c:pt idx="49576">
                  <c:v>-271.31049999999999</c:v>
                </c:pt>
                <c:pt idx="49577">
                  <c:v>-271.30849999999998</c:v>
                </c:pt>
                <c:pt idx="49578">
                  <c:v>-271.30649999999997</c:v>
                </c:pt>
                <c:pt idx="49579">
                  <c:v>-271.30449999999996</c:v>
                </c:pt>
                <c:pt idx="49580">
                  <c:v>-271.30250000000001</c:v>
                </c:pt>
                <c:pt idx="49581">
                  <c:v>-271.30049999999994</c:v>
                </c:pt>
                <c:pt idx="49582">
                  <c:v>-271.29849999999999</c:v>
                </c:pt>
                <c:pt idx="49583">
                  <c:v>-271.29649999999998</c:v>
                </c:pt>
                <c:pt idx="49584">
                  <c:v>-271.29449999999997</c:v>
                </c:pt>
                <c:pt idx="49585">
                  <c:v>-271.29249999999996</c:v>
                </c:pt>
                <c:pt idx="49586">
                  <c:v>-271.29049999999995</c:v>
                </c:pt>
                <c:pt idx="49587">
                  <c:v>-271.2885</c:v>
                </c:pt>
                <c:pt idx="49588">
                  <c:v>-271.28649999999999</c:v>
                </c:pt>
                <c:pt idx="49589">
                  <c:v>-271.28449999999998</c:v>
                </c:pt>
                <c:pt idx="49590">
                  <c:v>-271.28249999999997</c:v>
                </c:pt>
                <c:pt idx="49591">
                  <c:v>-271.28049999999996</c:v>
                </c:pt>
                <c:pt idx="49592">
                  <c:v>-271.27850000000001</c:v>
                </c:pt>
                <c:pt idx="49593">
                  <c:v>-271.27649999999994</c:v>
                </c:pt>
                <c:pt idx="49594">
                  <c:v>-271.27449999999999</c:v>
                </c:pt>
                <c:pt idx="49595">
                  <c:v>-271.27249999999998</c:v>
                </c:pt>
                <c:pt idx="49596">
                  <c:v>-271.27049999999997</c:v>
                </c:pt>
                <c:pt idx="49597">
                  <c:v>-271.26849999999996</c:v>
                </c:pt>
                <c:pt idx="49598">
                  <c:v>-271.26649999999995</c:v>
                </c:pt>
                <c:pt idx="49599">
                  <c:v>-271.2645</c:v>
                </c:pt>
                <c:pt idx="49600">
                  <c:v>-271.26249999999999</c:v>
                </c:pt>
                <c:pt idx="49601">
                  <c:v>-271.26049999999998</c:v>
                </c:pt>
                <c:pt idx="49602">
                  <c:v>-271.25849999999997</c:v>
                </c:pt>
                <c:pt idx="49603">
                  <c:v>-271.25649999999996</c:v>
                </c:pt>
                <c:pt idx="49604">
                  <c:v>-271.25450000000001</c:v>
                </c:pt>
                <c:pt idx="49605">
                  <c:v>-271.2525</c:v>
                </c:pt>
                <c:pt idx="49606">
                  <c:v>-271.25049999999999</c:v>
                </c:pt>
                <c:pt idx="49607">
                  <c:v>-271.24849999999998</c:v>
                </c:pt>
                <c:pt idx="49608">
                  <c:v>-271.24649999999997</c:v>
                </c:pt>
                <c:pt idx="49609">
                  <c:v>-271.24449999999996</c:v>
                </c:pt>
                <c:pt idx="49610">
                  <c:v>-271.24249999999995</c:v>
                </c:pt>
                <c:pt idx="49611">
                  <c:v>-271.2405</c:v>
                </c:pt>
                <c:pt idx="49612">
                  <c:v>-271.23849999999999</c:v>
                </c:pt>
                <c:pt idx="49613">
                  <c:v>-271.23649999999998</c:v>
                </c:pt>
                <c:pt idx="49614">
                  <c:v>-271.23449999999997</c:v>
                </c:pt>
                <c:pt idx="49615">
                  <c:v>-271.23249999999996</c:v>
                </c:pt>
                <c:pt idx="49616">
                  <c:v>-271.23050000000001</c:v>
                </c:pt>
                <c:pt idx="49617">
                  <c:v>-271.2285</c:v>
                </c:pt>
                <c:pt idx="49618">
                  <c:v>-271.22649999999999</c:v>
                </c:pt>
                <c:pt idx="49619">
                  <c:v>-271.22449999999998</c:v>
                </c:pt>
                <c:pt idx="49620">
                  <c:v>-271.22249999999997</c:v>
                </c:pt>
                <c:pt idx="49621">
                  <c:v>-271.22049999999996</c:v>
                </c:pt>
                <c:pt idx="49622">
                  <c:v>-271.21849999999995</c:v>
                </c:pt>
                <c:pt idx="49623">
                  <c:v>-271.2165</c:v>
                </c:pt>
                <c:pt idx="49624">
                  <c:v>-271.21449999999999</c:v>
                </c:pt>
                <c:pt idx="49625">
                  <c:v>-271.21249999999998</c:v>
                </c:pt>
                <c:pt idx="49626">
                  <c:v>-271.21049999999997</c:v>
                </c:pt>
                <c:pt idx="49627">
                  <c:v>-271.20849999999996</c:v>
                </c:pt>
                <c:pt idx="49628">
                  <c:v>-271.20650000000001</c:v>
                </c:pt>
                <c:pt idx="49629">
                  <c:v>-271.2045</c:v>
                </c:pt>
                <c:pt idx="49630">
                  <c:v>-271.20249999999999</c:v>
                </c:pt>
                <c:pt idx="49631">
                  <c:v>-271.20049999999998</c:v>
                </c:pt>
                <c:pt idx="49632">
                  <c:v>-271.19849999999997</c:v>
                </c:pt>
                <c:pt idx="49633">
                  <c:v>-271.19649999999996</c:v>
                </c:pt>
                <c:pt idx="49634">
                  <c:v>-271.19449999999995</c:v>
                </c:pt>
                <c:pt idx="49635">
                  <c:v>-271.1925</c:v>
                </c:pt>
                <c:pt idx="49636">
                  <c:v>-271.19049999999999</c:v>
                </c:pt>
                <c:pt idx="49637">
                  <c:v>-271.18849999999998</c:v>
                </c:pt>
                <c:pt idx="49638">
                  <c:v>-271.18649999999997</c:v>
                </c:pt>
                <c:pt idx="49639">
                  <c:v>-271.18449999999996</c:v>
                </c:pt>
                <c:pt idx="49640">
                  <c:v>-271.1825</c:v>
                </c:pt>
                <c:pt idx="49641">
                  <c:v>-271.18049999999999</c:v>
                </c:pt>
                <c:pt idx="49642">
                  <c:v>-271.17849999999999</c:v>
                </c:pt>
                <c:pt idx="49643">
                  <c:v>-271.17649999999998</c:v>
                </c:pt>
                <c:pt idx="49644">
                  <c:v>-271.17449999999997</c:v>
                </c:pt>
                <c:pt idx="49645">
                  <c:v>-271.17249999999996</c:v>
                </c:pt>
                <c:pt idx="49646">
                  <c:v>-271.17049999999995</c:v>
                </c:pt>
                <c:pt idx="49647">
                  <c:v>-271.16849999999999</c:v>
                </c:pt>
                <c:pt idx="49648">
                  <c:v>-271.16649999999998</c:v>
                </c:pt>
                <c:pt idx="49649">
                  <c:v>-271.16449999999998</c:v>
                </c:pt>
                <c:pt idx="49650">
                  <c:v>-271.16249999999997</c:v>
                </c:pt>
                <c:pt idx="49651">
                  <c:v>-271.16049999999996</c:v>
                </c:pt>
                <c:pt idx="49652">
                  <c:v>-271.1585</c:v>
                </c:pt>
                <c:pt idx="49653">
                  <c:v>-271.15649999999999</c:v>
                </c:pt>
                <c:pt idx="49654">
                  <c:v>-271.15449999999998</c:v>
                </c:pt>
                <c:pt idx="49655">
                  <c:v>-271.15249999999997</c:v>
                </c:pt>
                <c:pt idx="49656">
                  <c:v>-271.15049999999997</c:v>
                </c:pt>
                <c:pt idx="49657">
                  <c:v>-271.14850000000001</c:v>
                </c:pt>
                <c:pt idx="49658">
                  <c:v>-271.14649999999995</c:v>
                </c:pt>
                <c:pt idx="49659">
                  <c:v>-271.14449999999999</c:v>
                </c:pt>
                <c:pt idx="49660">
                  <c:v>-271.14249999999998</c:v>
                </c:pt>
                <c:pt idx="49661">
                  <c:v>-271.14049999999997</c:v>
                </c:pt>
                <c:pt idx="49662">
                  <c:v>-271.13849999999996</c:v>
                </c:pt>
                <c:pt idx="49663">
                  <c:v>-271.13649999999996</c:v>
                </c:pt>
                <c:pt idx="49664">
                  <c:v>-271.1345</c:v>
                </c:pt>
                <c:pt idx="49665">
                  <c:v>-271.13249999999999</c:v>
                </c:pt>
                <c:pt idx="49666">
                  <c:v>-271.13049999999998</c:v>
                </c:pt>
                <c:pt idx="49667">
                  <c:v>-271.12849999999997</c:v>
                </c:pt>
                <c:pt idx="49668">
                  <c:v>-271.12649999999996</c:v>
                </c:pt>
                <c:pt idx="49669">
                  <c:v>-271.12450000000001</c:v>
                </c:pt>
                <c:pt idx="49670">
                  <c:v>-271.12249999999995</c:v>
                </c:pt>
                <c:pt idx="49671">
                  <c:v>-271.12049999999999</c:v>
                </c:pt>
                <c:pt idx="49672">
                  <c:v>-271.11849999999998</c:v>
                </c:pt>
                <c:pt idx="49673">
                  <c:v>-271.11649999999997</c:v>
                </c:pt>
                <c:pt idx="49674">
                  <c:v>-271.11449999999996</c:v>
                </c:pt>
                <c:pt idx="49675">
                  <c:v>-271.11249999999995</c:v>
                </c:pt>
                <c:pt idx="49676">
                  <c:v>-271.1105</c:v>
                </c:pt>
                <c:pt idx="49677">
                  <c:v>-271.10849999999999</c:v>
                </c:pt>
                <c:pt idx="49678">
                  <c:v>-271.10649999999998</c:v>
                </c:pt>
                <c:pt idx="49679">
                  <c:v>-271.10449999999997</c:v>
                </c:pt>
                <c:pt idx="49680">
                  <c:v>-271.10249999999996</c:v>
                </c:pt>
                <c:pt idx="49681">
                  <c:v>-271.10050000000001</c:v>
                </c:pt>
                <c:pt idx="49682">
                  <c:v>-271.09849999999994</c:v>
                </c:pt>
                <c:pt idx="49683">
                  <c:v>-271.09649999999999</c:v>
                </c:pt>
                <c:pt idx="49684">
                  <c:v>-271.09449999999998</c:v>
                </c:pt>
                <c:pt idx="49685">
                  <c:v>-271.09249999999997</c:v>
                </c:pt>
                <c:pt idx="49686">
                  <c:v>-271.09049999999996</c:v>
                </c:pt>
                <c:pt idx="49687">
                  <c:v>-271.08849999999995</c:v>
                </c:pt>
                <c:pt idx="49688">
                  <c:v>-271.0865</c:v>
                </c:pt>
                <c:pt idx="49689">
                  <c:v>-271.08449999999999</c:v>
                </c:pt>
                <c:pt idx="49690">
                  <c:v>-271.08249999999998</c:v>
                </c:pt>
                <c:pt idx="49691">
                  <c:v>-271.08049999999997</c:v>
                </c:pt>
                <c:pt idx="49692">
                  <c:v>-271.07849999999996</c:v>
                </c:pt>
                <c:pt idx="49693">
                  <c:v>-271.07650000000001</c:v>
                </c:pt>
                <c:pt idx="49694">
                  <c:v>-271.07449999999994</c:v>
                </c:pt>
                <c:pt idx="49695">
                  <c:v>-271.07249999999999</c:v>
                </c:pt>
                <c:pt idx="49696">
                  <c:v>-271.07049999999998</c:v>
                </c:pt>
                <c:pt idx="49697">
                  <c:v>-271.06849999999997</c:v>
                </c:pt>
                <c:pt idx="49698">
                  <c:v>-271.06649999999996</c:v>
                </c:pt>
                <c:pt idx="49699">
                  <c:v>-271.06449999999995</c:v>
                </c:pt>
                <c:pt idx="49700">
                  <c:v>-271.0625</c:v>
                </c:pt>
                <c:pt idx="49701">
                  <c:v>-271.06049999999999</c:v>
                </c:pt>
                <c:pt idx="49702">
                  <c:v>-271.05849999999998</c:v>
                </c:pt>
                <c:pt idx="49703">
                  <c:v>-271.05649999999997</c:v>
                </c:pt>
                <c:pt idx="49704">
                  <c:v>-271.05449999999996</c:v>
                </c:pt>
                <c:pt idx="49705">
                  <c:v>-271.05250000000001</c:v>
                </c:pt>
                <c:pt idx="49706">
                  <c:v>-271.05049999999994</c:v>
                </c:pt>
                <c:pt idx="49707">
                  <c:v>-271.04849999999999</c:v>
                </c:pt>
                <c:pt idx="49708">
                  <c:v>-271.04649999999998</c:v>
                </c:pt>
                <c:pt idx="49709">
                  <c:v>-271.04449999999997</c:v>
                </c:pt>
                <c:pt idx="49710">
                  <c:v>-271.04249999999996</c:v>
                </c:pt>
                <c:pt idx="49711">
                  <c:v>-271.04049999999995</c:v>
                </c:pt>
                <c:pt idx="49712">
                  <c:v>-271.0385</c:v>
                </c:pt>
                <c:pt idx="49713">
                  <c:v>-271.03649999999999</c:v>
                </c:pt>
                <c:pt idx="49714">
                  <c:v>-271.03449999999998</c:v>
                </c:pt>
                <c:pt idx="49715">
                  <c:v>-271.03249999999997</c:v>
                </c:pt>
                <c:pt idx="49716">
                  <c:v>-271.03049999999996</c:v>
                </c:pt>
                <c:pt idx="49717">
                  <c:v>-271.02850000000001</c:v>
                </c:pt>
                <c:pt idx="49718">
                  <c:v>-271.02649999999994</c:v>
                </c:pt>
                <c:pt idx="49719">
                  <c:v>-271.02449999999999</c:v>
                </c:pt>
                <c:pt idx="49720">
                  <c:v>-271.02249999999998</c:v>
                </c:pt>
                <c:pt idx="49721">
                  <c:v>-271.02049999999997</c:v>
                </c:pt>
                <c:pt idx="49722">
                  <c:v>-271.01849999999996</c:v>
                </c:pt>
                <c:pt idx="49723">
                  <c:v>-271.01649999999995</c:v>
                </c:pt>
                <c:pt idx="49724">
                  <c:v>-271.0145</c:v>
                </c:pt>
                <c:pt idx="49725">
                  <c:v>-271.01249999999999</c:v>
                </c:pt>
                <c:pt idx="49726">
                  <c:v>-271.01049999999998</c:v>
                </c:pt>
                <c:pt idx="49727">
                  <c:v>-271.00849999999997</c:v>
                </c:pt>
                <c:pt idx="49728">
                  <c:v>-271.00649999999996</c:v>
                </c:pt>
                <c:pt idx="49729">
                  <c:v>-271.00450000000001</c:v>
                </c:pt>
                <c:pt idx="49730">
                  <c:v>-271.0025</c:v>
                </c:pt>
                <c:pt idx="49731">
                  <c:v>-271.00049999999999</c:v>
                </c:pt>
                <c:pt idx="49732">
                  <c:v>-270.99849999999998</c:v>
                </c:pt>
                <c:pt idx="49733">
                  <c:v>-270.99649999999997</c:v>
                </c:pt>
                <c:pt idx="49734">
                  <c:v>-270.99449999999996</c:v>
                </c:pt>
                <c:pt idx="49735">
                  <c:v>-270.99249999999995</c:v>
                </c:pt>
                <c:pt idx="49736">
                  <c:v>-270.9905</c:v>
                </c:pt>
                <c:pt idx="49737">
                  <c:v>-270.98849999999999</c:v>
                </c:pt>
                <c:pt idx="49738">
                  <c:v>-270.98649999999998</c:v>
                </c:pt>
                <c:pt idx="49739">
                  <c:v>-270.98449999999997</c:v>
                </c:pt>
                <c:pt idx="49740">
                  <c:v>-270.98249999999996</c:v>
                </c:pt>
                <c:pt idx="49741">
                  <c:v>-270.98050000000001</c:v>
                </c:pt>
                <c:pt idx="49742">
                  <c:v>-270.9785</c:v>
                </c:pt>
                <c:pt idx="49743">
                  <c:v>-270.97649999999999</c:v>
                </c:pt>
                <c:pt idx="49744">
                  <c:v>-270.97449999999998</c:v>
                </c:pt>
                <c:pt idx="49745">
                  <c:v>-270.97249999999997</c:v>
                </c:pt>
                <c:pt idx="49746">
                  <c:v>-270.97049999999996</c:v>
                </c:pt>
                <c:pt idx="49747">
                  <c:v>-270.96849999999995</c:v>
                </c:pt>
                <c:pt idx="49748">
                  <c:v>-270.9665</c:v>
                </c:pt>
                <c:pt idx="49749">
                  <c:v>-270.96449999999999</c:v>
                </c:pt>
                <c:pt idx="49750">
                  <c:v>-270.96249999999998</c:v>
                </c:pt>
                <c:pt idx="49751">
                  <c:v>-270.96049999999997</c:v>
                </c:pt>
                <c:pt idx="49752">
                  <c:v>-270.95849999999996</c:v>
                </c:pt>
                <c:pt idx="49753">
                  <c:v>-270.95650000000001</c:v>
                </c:pt>
                <c:pt idx="49754">
                  <c:v>-270.9545</c:v>
                </c:pt>
                <c:pt idx="49755">
                  <c:v>-270.95249999999999</c:v>
                </c:pt>
                <c:pt idx="49756">
                  <c:v>-270.95049999999998</c:v>
                </c:pt>
                <c:pt idx="49757">
                  <c:v>-270.94849999999997</c:v>
                </c:pt>
                <c:pt idx="49758">
                  <c:v>-270.94649999999996</c:v>
                </c:pt>
                <c:pt idx="49759">
                  <c:v>-270.94449999999995</c:v>
                </c:pt>
                <c:pt idx="49760">
                  <c:v>-270.9425</c:v>
                </c:pt>
                <c:pt idx="49761">
                  <c:v>-270.94049999999999</c:v>
                </c:pt>
                <c:pt idx="49762">
                  <c:v>-270.93849999999998</c:v>
                </c:pt>
                <c:pt idx="49763">
                  <c:v>-270.93649999999997</c:v>
                </c:pt>
                <c:pt idx="49764">
                  <c:v>-270.93449999999996</c:v>
                </c:pt>
                <c:pt idx="49765">
                  <c:v>-270.9325</c:v>
                </c:pt>
                <c:pt idx="49766">
                  <c:v>-270.93049999999999</c:v>
                </c:pt>
                <c:pt idx="49767">
                  <c:v>-270.92849999999999</c:v>
                </c:pt>
                <c:pt idx="49768">
                  <c:v>-270.92649999999998</c:v>
                </c:pt>
                <c:pt idx="49769">
                  <c:v>-270.92449999999997</c:v>
                </c:pt>
                <c:pt idx="49770">
                  <c:v>-270.92249999999996</c:v>
                </c:pt>
                <c:pt idx="49771">
                  <c:v>-270.92049999999995</c:v>
                </c:pt>
                <c:pt idx="49772">
                  <c:v>-270.91849999999999</c:v>
                </c:pt>
                <c:pt idx="49773">
                  <c:v>-270.91649999999998</c:v>
                </c:pt>
                <c:pt idx="49774">
                  <c:v>-270.91449999999998</c:v>
                </c:pt>
                <c:pt idx="49775">
                  <c:v>-270.91249999999997</c:v>
                </c:pt>
                <c:pt idx="49776">
                  <c:v>-270.91049999999996</c:v>
                </c:pt>
                <c:pt idx="49777">
                  <c:v>-270.9085</c:v>
                </c:pt>
                <c:pt idx="49778">
                  <c:v>-270.90649999999999</c:v>
                </c:pt>
                <c:pt idx="49779">
                  <c:v>-270.90449999999998</c:v>
                </c:pt>
                <c:pt idx="49780">
                  <c:v>-270.90249999999997</c:v>
                </c:pt>
                <c:pt idx="49781">
                  <c:v>-270.90049999999997</c:v>
                </c:pt>
                <c:pt idx="49782">
                  <c:v>-270.89850000000001</c:v>
                </c:pt>
                <c:pt idx="49783">
                  <c:v>-270.89649999999995</c:v>
                </c:pt>
                <c:pt idx="49784">
                  <c:v>-270.89449999999999</c:v>
                </c:pt>
                <c:pt idx="49785">
                  <c:v>-270.89249999999998</c:v>
                </c:pt>
                <c:pt idx="49786">
                  <c:v>-270.89049999999997</c:v>
                </c:pt>
                <c:pt idx="49787">
                  <c:v>-270.88849999999996</c:v>
                </c:pt>
                <c:pt idx="49788">
                  <c:v>-270.88649999999996</c:v>
                </c:pt>
                <c:pt idx="49789">
                  <c:v>-270.8845</c:v>
                </c:pt>
                <c:pt idx="49790">
                  <c:v>-270.88249999999999</c:v>
                </c:pt>
                <c:pt idx="49791">
                  <c:v>-270.88049999999998</c:v>
                </c:pt>
                <c:pt idx="49792">
                  <c:v>-270.87849999999997</c:v>
                </c:pt>
                <c:pt idx="49793">
                  <c:v>-270.87649999999996</c:v>
                </c:pt>
                <c:pt idx="49794">
                  <c:v>-270.87450000000001</c:v>
                </c:pt>
                <c:pt idx="49795">
                  <c:v>-270.87249999999995</c:v>
                </c:pt>
                <c:pt idx="49796">
                  <c:v>-270.87049999999999</c:v>
                </c:pt>
                <c:pt idx="49797">
                  <c:v>-270.86849999999998</c:v>
                </c:pt>
                <c:pt idx="49798">
                  <c:v>-270.86649999999997</c:v>
                </c:pt>
                <c:pt idx="49799">
                  <c:v>-270.86449999999996</c:v>
                </c:pt>
                <c:pt idx="49800">
                  <c:v>-270.86249999999995</c:v>
                </c:pt>
                <c:pt idx="49801">
                  <c:v>-270.8605</c:v>
                </c:pt>
                <c:pt idx="49802">
                  <c:v>-270.85849999999999</c:v>
                </c:pt>
                <c:pt idx="49803">
                  <c:v>-270.85649999999998</c:v>
                </c:pt>
                <c:pt idx="49804">
                  <c:v>-270.85449999999997</c:v>
                </c:pt>
                <c:pt idx="49805">
                  <c:v>-270.85249999999996</c:v>
                </c:pt>
                <c:pt idx="49806">
                  <c:v>-270.85050000000001</c:v>
                </c:pt>
                <c:pt idx="49807">
                  <c:v>-270.84849999999994</c:v>
                </c:pt>
                <c:pt idx="49808">
                  <c:v>-270.84649999999999</c:v>
                </c:pt>
                <c:pt idx="49809">
                  <c:v>-270.84449999999998</c:v>
                </c:pt>
                <c:pt idx="49810">
                  <c:v>-270.84249999999997</c:v>
                </c:pt>
                <c:pt idx="49811">
                  <c:v>-270.84049999999996</c:v>
                </c:pt>
                <c:pt idx="49812">
                  <c:v>-270.83849999999995</c:v>
                </c:pt>
                <c:pt idx="49813">
                  <c:v>-270.8365</c:v>
                </c:pt>
                <c:pt idx="49814">
                  <c:v>-270.83449999999999</c:v>
                </c:pt>
                <c:pt idx="49815">
                  <c:v>-270.83249999999998</c:v>
                </c:pt>
                <c:pt idx="49816">
                  <c:v>-270.83049999999997</c:v>
                </c:pt>
                <c:pt idx="49817">
                  <c:v>-270.82849999999996</c:v>
                </c:pt>
                <c:pt idx="49818">
                  <c:v>-270.82650000000001</c:v>
                </c:pt>
                <c:pt idx="49819">
                  <c:v>-270.82449999999994</c:v>
                </c:pt>
                <c:pt idx="49820">
                  <c:v>-270.82249999999999</c:v>
                </c:pt>
                <c:pt idx="49821">
                  <c:v>-270.82049999999998</c:v>
                </c:pt>
                <c:pt idx="49822">
                  <c:v>-270.81849999999997</c:v>
                </c:pt>
                <c:pt idx="49823">
                  <c:v>-270.81649999999996</c:v>
                </c:pt>
                <c:pt idx="49824">
                  <c:v>-270.81449999999995</c:v>
                </c:pt>
                <c:pt idx="49825">
                  <c:v>-270.8125</c:v>
                </c:pt>
                <c:pt idx="49826">
                  <c:v>-270.81049999999999</c:v>
                </c:pt>
                <c:pt idx="49827">
                  <c:v>-270.80849999999998</c:v>
                </c:pt>
                <c:pt idx="49828">
                  <c:v>-270.80649999999997</c:v>
                </c:pt>
                <c:pt idx="49829">
                  <c:v>-270.80449999999996</c:v>
                </c:pt>
                <c:pt idx="49830">
                  <c:v>-270.80250000000001</c:v>
                </c:pt>
                <c:pt idx="49831">
                  <c:v>-270.80049999999994</c:v>
                </c:pt>
                <c:pt idx="49832">
                  <c:v>-270.79849999999999</c:v>
                </c:pt>
                <c:pt idx="49833">
                  <c:v>-270.79649999999998</c:v>
                </c:pt>
                <c:pt idx="49834">
                  <c:v>-270.79449999999997</c:v>
                </c:pt>
                <c:pt idx="49835">
                  <c:v>-270.79249999999996</c:v>
                </c:pt>
                <c:pt idx="49836">
                  <c:v>-270.79049999999995</c:v>
                </c:pt>
                <c:pt idx="49837">
                  <c:v>-270.7885</c:v>
                </c:pt>
                <c:pt idx="49838">
                  <c:v>-270.78649999999999</c:v>
                </c:pt>
                <c:pt idx="49839">
                  <c:v>-270.78449999999998</c:v>
                </c:pt>
                <c:pt idx="49840">
                  <c:v>-270.78249999999997</c:v>
                </c:pt>
                <c:pt idx="49841">
                  <c:v>-270.78049999999996</c:v>
                </c:pt>
                <c:pt idx="49842">
                  <c:v>-270.77850000000001</c:v>
                </c:pt>
                <c:pt idx="49843">
                  <c:v>-270.77649999999994</c:v>
                </c:pt>
                <c:pt idx="49844">
                  <c:v>-270.77449999999999</c:v>
                </c:pt>
                <c:pt idx="49845">
                  <c:v>-270.77249999999998</c:v>
                </c:pt>
                <c:pt idx="49846">
                  <c:v>-270.77049999999997</c:v>
                </c:pt>
                <c:pt idx="49847">
                  <c:v>-270.76849999999996</c:v>
                </c:pt>
                <c:pt idx="49848">
                  <c:v>-270.76649999999995</c:v>
                </c:pt>
                <c:pt idx="49849">
                  <c:v>-270.7645</c:v>
                </c:pt>
                <c:pt idx="49850">
                  <c:v>-270.76249999999999</c:v>
                </c:pt>
                <c:pt idx="49851">
                  <c:v>-270.76049999999998</c:v>
                </c:pt>
                <c:pt idx="49852">
                  <c:v>-270.75849999999997</c:v>
                </c:pt>
                <c:pt idx="49853">
                  <c:v>-270.75649999999996</c:v>
                </c:pt>
                <c:pt idx="49854">
                  <c:v>-270.75450000000001</c:v>
                </c:pt>
                <c:pt idx="49855">
                  <c:v>-270.7525</c:v>
                </c:pt>
                <c:pt idx="49856">
                  <c:v>-270.75049999999999</c:v>
                </c:pt>
                <c:pt idx="49857">
                  <c:v>-270.74849999999998</c:v>
                </c:pt>
                <c:pt idx="49858">
                  <c:v>-270.74649999999997</c:v>
                </c:pt>
                <c:pt idx="49859">
                  <c:v>-270.74449999999996</c:v>
                </c:pt>
                <c:pt idx="49860">
                  <c:v>-270.74249999999995</c:v>
                </c:pt>
                <c:pt idx="49861">
                  <c:v>-270.7405</c:v>
                </c:pt>
                <c:pt idx="49862">
                  <c:v>-270.73849999999999</c:v>
                </c:pt>
                <c:pt idx="49863">
                  <c:v>-270.73649999999998</c:v>
                </c:pt>
                <c:pt idx="49864">
                  <c:v>-270.73449999999997</c:v>
                </c:pt>
                <c:pt idx="49865">
                  <c:v>-270.73249999999996</c:v>
                </c:pt>
                <c:pt idx="49866">
                  <c:v>-270.73050000000001</c:v>
                </c:pt>
                <c:pt idx="49867">
                  <c:v>-270.7285</c:v>
                </c:pt>
                <c:pt idx="49868">
                  <c:v>-270.72649999999999</c:v>
                </c:pt>
                <c:pt idx="49869">
                  <c:v>-270.72449999999998</c:v>
                </c:pt>
                <c:pt idx="49870">
                  <c:v>-270.72249999999997</c:v>
                </c:pt>
                <c:pt idx="49871">
                  <c:v>-270.72049999999996</c:v>
                </c:pt>
                <c:pt idx="49872">
                  <c:v>-270.71849999999995</c:v>
                </c:pt>
                <c:pt idx="49873">
                  <c:v>-270.7165</c:v>
                </c:pt>
                <c:pt idx="49874">
                  <c:v>-270.71449999999999</c:v>
                </c:pt>
                <c:pt idx="49875">
                  <c:v>-270.71249999999998</c:v>
                </c:pt>
                <c:pt idx="49876">
                  <c:v>-270.71049999999997</c:v>
                </c:pt>
                <c:pt idx="49877">
                  <c:v>-270.70849999999996</c:v>
                </c:pt>
                <c:pt idx="49878">
                  <c:v>-270.70650000000001</c:v>
                </c:pt>
                <c:pt idx="49879">
                  <c:v>-270.7045</c:v>
                </c:pt>
                <c:pt idx="49880">
                  <c:v>-270.70249999999999</c:v>
                </c:pt>
                <c:pt idx="49881">
                  <c:v>-270.70049999999998</c:v>
                </c:pt>
                <c:pt idx="49882">
                  <c:v>-270.69849999999997</c:v>
                </c:pt>
                <c:pt idx="49883">
                  <c:v>-270.69649999999996</c:v>
                </c:pt>
                <c:pt idx="49884">
                  <c:v>-270.69449999999995</c:v>
                </c:pt>
                <c:pt idx="49885">
                  <c:v>-270.6925</c:v>
                </c:pt>
                <c:pt idx="49886">
                  <c:v>-270.69049999999999</c:v>
                </c:pt>
                <c:pt idx="49887">
                  <c:v>-270.68849999999998</c:v>
                </c:pt>
                <c:pt idx="49888">
                  <c:v>-270.68649999999997</c:v>
                </c:pt>
                <c:pt idx="49889">
                  <c:v>-270.68449999999996</c:v>
                </c:pt>
                <c:pt idx="49890">
                  <c:v>-270.6825</c:v>
                </c:pt>
                <c:pt idx="49891">
                  <c:v>-270.68049999999999</c:v>
                </c:pt>
                <c:pt idx="49892">
                  <c:v>-270.67849999999999</c:v>
                </c:pt>
                <c:pt idx="49893">
                  <c:v>-270.67649999999998</c:v>
                </c:pt>
                <c:pt idx="49894">
                  <c:v>-270.67449999999997</c:v>
                </c:pt>
                <c:pt idx="49895">
                  <c:v>-270.67249999999996</c:v>
                </c:pt>
                <c:pt idx="49896">
                  <c:v>-270.67049999999995</c:v>
                </c:pt>
                <c:pt idx="49897">
                  <c:v>-270.66849999999999</c:v>
                </c:pt>
                <c:pt idx="49898">
                  <c:v>-270.66649999999998</c:v>
                </c:pt>
                <c:pt idx="49899">
                  <c:v>-270.66449999999998</c:v>
                </c:pt>
                <c:pt idx="49900">
                  <c:v>-270.66249999999997</c:v>
                </c:pt>
                <c:pt idx="49901">
                  <c:v>-270.66049999999996</c:v>
                </c:pt>
                <c:pt idx="49902">
                  <c:v>-270.6585</c:v>
                </c:pt>
                <c:pt idx="49903">
                  <c:v>-270.65649999999999</c:v>
                </c:pt>
                <c:pt idx="49904">
                  <c:v>-270.65449999999998</c:v>
                </c:pt>
                <c:pt idx="49905">
                  <c:v>-270.65249999999997</c:v>
                </c:pt>
                <c:pt idx="49906">
                  <c:v>-270.65049999999997</c:v>
                </c:pt>
                <c:pt idx="49907">
                  <c:v>-270.64850000000001</c:v>
                </c:pt>
                <c:pt idx="49908">
                  <c:v>-270.64649999999995</c:v>
                </c:pt>
                <c:pt idx="49909">
                  <c:v>-270.64449999999999</c:v>
                </c:pt>
                <c:pt idx="49910">
                  <c:v>-270.64249999999998</c:v>
                </c:pt>
                <c:pt idx="49911">
                  <c:v>-270.64049999999997</c:v>
                </c:pt>
                <c:pt idx="49912">
                  <c:v>-270.63849999999996</c:v>
                </c:pt>
                <c:pt idx="49913">
                  <c:v>-270.63649999999996</c:v>
                </c:pt>
                <c:pt idx="49914">
                  <c:v>-270.6345</c:v>
                </c:pt>
                <c:pt idx="49915">
                  <c:v>-270.63249999999999</c:v>
                </c:pt>
                <c:pt idx="49916">
                  <c:v>-270.63049999999998</c:v>
                </c:pt>
                <c:pt idx="49917">
                  <c:v>-270.62849999999997</c:v>
                </c:pt>
                <c:pt idx="49918">
                  <c:v>-270.62649999999996</c:v>
                </c:pt>
                <c:pt idx="49919">
                  <c:v>-270.62450000000001</c:v>
                </c:pt>
                <c:pt idx="49920">
                  <c:v>-270.62249999999995</c:v>
                </c:pt>
                <c:pt idx="49921">
                  <c:v>-270.62049999999999</c:v>
                </c:pt>
                <c:pt idx="49922">
                  <c:v>-270.61849999999998</c:v>
                </c:pt>
                <c:pt idx="49923">
                  <c:v>-270.61649999999997</c:v>
                </c:pt>
                <c:pt idx="49924">
                  <c:v>-270.61449999999996</c:v>
                </c:pt>
                <c:pt idx="49925">
                  <c:v>-270.61249999999995</c:v>
                </c:pt>
                <c:pt idx="49926">
                  <c:v>-270.6105</c:v>
                </c:pt>
                <c:pt idx="49927">
                  <c:v>-270.60849999999999</c:v>
                </c:pt>
                <c:pt idx="49928">
                  <c:v>-270.60649999999998</c:v>
                </c:pt>
                <c:pt idx="49929">
                  <c:v>-270.60449999999997</c:v>
                </c:pt>
                <c:pt idx="49930">
                  <c:v>-270.60249999999996</c:v>
                </c:pt>
                <c:pt idx="49931">
                  <c:v>-270.60050000000001</c:v>
                </c:pt>
                <c:pt idx="49932">
                  <c:v>-270.59849999999994</c:v>
                </c:pt>
                <c:pt idx="49933">
                  <c:v>-270.59649999999999</c:v>
                </c:pt>
                <c:pt idx="49934">
                  <c:v>-270.59449999999998</c:v>
                </c:pt>
                <c:pt idx="49935">
                  <c:v>-270.59249999999997</c:v>
                </c:pt>
                <c:pt idx="49936">
                  <c:v>-270.59049999999996</c:v>
                </c:pt>
                <c:pt idx="49937">
                  <c:v>-270.58849999999995</c:v>
                </c:pt>
                <c:pt idx="49938">
                  <c:v>-270.5865</c:v>
                </c:pt>
                <c:pt idx="49939">
                  <c:v>-270.58449999999999</c:v>
                </c:pt>
                <c:pt idx="49940">
                  <c:v>-270.58249999999998</c:v>
                </c:pt>
                <c:pt idx="49941">
                  <c:v>-270.58049999999997</c:v>
                </c:pt>
                <c:pt idx="49942">
                  <c:v>-270.57849999999996</c:v>
                </c:pt>
                <c:pt idx="49943">
                  <c:v>-270.57650000000001</c:v>
                </c:pt>
                <c:pt idx="49944">
                  <c:v>-270.57449999999994</c:v>
                </c:pt>
                <c:pt idx="49945">
                  <c:v>-270.57249999999999</c:v>
                </c:pt>
                <c:pt idx="49946">
                  <c:v>-270.57049999999998</c:v>
                </c:pt>
                <c:pt idx="49947">
                  <c:v>-270.56849999999997</c:v>
                </c:pt>
                <c:pt idx="49948">
                  <c:v>-270.56649999999996</c:v>
                </c:pt>
                <c:pt idx="49949">
                  <c:v>-270.56449999999995</c:v>
                </c:pt>
                <c:pt idx="49950">
                  <c:v>-270.5625</c:v>
                </c:pt>
                <c:pt idx="49951">
                  <c:v>-270.56049999999999</c:v>
                </c:pt>
                <c:pt idx="49952">
                  <c:v>-270.55849999999998</c:v>
                </c:pt>
                <c:pt idx="49953">
                  <c:v>-270.55649999999997</c:v>
                </c:pt>
                <c:pt idx="49954">
                  <c:v>-270.55449999999996</c:v>
                </c:pt>
                <c:pt idx="49955">
                  <c:v>-270.55250000000001</c:v>
                </c:pt>
                <c:pt idx="49956">
                  <c:v>-270.55049999999994</c:v>
                </c:pt>
                <c:pt idx="49957">
                  <c:v>-270.54849999999999</c:v>
                </c:pt>
                <c:pt idx="49958">
                  <c:v>-270.54649999999998</c:v>
                </c:pt>
                <c:pt idx="49959">
                  <c:v>-270.54449999999997</c:v>
                </c:pt>
                <c:pt idx="49960">
                  <c:v>-270.54249999999996</c:v>
                </c:pt>
                <c:pt idx="49961">
                  <c:v>-270.54049999999995</c:v>
                </c:pt>
                <c:pt idx="49962">
                  <c:v>-270.5385</c:v>
                </c:pt>
                <c:pt idx="49963">
                  <c:v>-270.53649999999999</c:v>
                </c:pt>
                <c:pt idx="49964">
                  <c:v>-270.53449999999998</c:v>
                </c:pt>
                <c:pt idx="49965">
                  <c:v>-270.53249999999997</c:v>
                </c:pt>
                <c:pt idx="49966">
                  <c:v>-270.53049999999996</c:v>
                </c:pt>
                <c:pt idx="49967">
                  <c:v>-270.52850000000001</c:v>
                </c:pt>
                <c:pt idx="49968">
                  <c:v>-270.52649999999994</c:v>
                </c:pt>
                <c:pt idx="49969">
                  <c:v>-270.52449999999999</c:v>
                </c:pt>
                <c:pt idx="49970">
                  <c:v>-270.52249999999998</c:v>
                </c:pt>
                <c:pt idx="49971">
                  <c:v>-270.52049999999997</c:v>
                </c:pt>
                <c:pt idx="49972">
                  <c:v>-270.51849999999996</c:v>
                </c:pt>
                <c:pt idx="49973">
                  <c:v>-270.51649999999995</c:v>
                </c:pt>
                <c:pt idx="49974">
                  <c:v>-270.5145</c:v>
                </c:pt>
                <c:pt idx="49975">
                  <c:v>-270.51249999999999</c:v>
                </c:pt>
                <c:pt idx="49976">
                  <c:v>-270.51049999999998</c:v>
                </c:pt>
                <c:pt idx="49977">
                  <c:v>-270.50849999999997</c:v>
                </c:pt>
                <c:pt idx="49978">
                  <c:v>-270.50649999999996</c:v>
                </c:pt>
                <c:pt idx="49979">
                  <c:v>-270.50450000000001</c:v>
                </c:pt>
                <c:pt idx="49980">
                  <c:v>-270.5025</c:v>
                </c:pt>
                <c:pt idx="49981">
                  <c:v>-270.50049999999999</c:v>
                </c:pt>
                <c:pt idx="49982">
                  <c:v>-270.49849999999998</c:v>
                </c:pt>
                <c:pt idx="49983">
                  <c:v>-270.49649999999997</c:v>
                </c:pt>
                <c:pt idx="49984">
                  <c:v>-270.49449999999996</c:v>
                </c:pt>
                <c:pt idx="49985">
                  <c:v>-270.49249999999995</c:v>
                </c:pt>
                <c:pt idx="49986">
                  <c:v>-270.4905</c:v>
                </c:pt>
                <c:pt idx="49987">
                  <c:v>-270.48849999999999</c:v>
                </c:pt>
                <c:pt idx="49988">
                  <c:v>-270.48649999999998</c:v>
                </c:pt>
                <c:pt idx="49989">
                  <c:v>-270.48449999999997</c:v>
                </c:pt>
                <c:pt idx="49990">
                  <c:v>-270.48249999999996</c:v>
                </c:pt>
                <c:pt idx="49991">
                  <c:v>-270.48050000000001</c:v>
                </c:pt>
                <c:pt idx="49992">
                  <c:v>-270.4785</c:v>
                </c:pt>
                <c:pt idx="49993">
                  <c:v>-270.47649999999999</c:v>
                </c:pt>
                <c:pt idx="49994">
                  <c:v>-270.47449999999998</c:v>
                </c:pt>
                <c:pt idx="49995">
                  <c:v>-270.47249999999997</c:v>
                </c:pt>
                <c:pt idx="49996">
                  <c:v>-270.47049999999996</c:v>
                </c:pt>
                <c:pt idx="49997">
                  <c:v>-270.46849999999995</c:v>
                </c:pt>
                <c:pt idx="49998">
                  <c:v>-270.4665</c:v>
                </c:pt>
                <c:pt idx="49999">
                  <c:v>-270.46449999999999</c:v>
                </c:pt>
                <c:pt idx="50000">
                  <c:v>-270.46249999999998</c:v>
                </c:pt>
                <c:pt idx="50001">
                  <c:v>-270.46049999999997</c:v>
                </c:pt>
                <c:pt idx="50002">
                  <c:v>-270.45849999999996</c:v>
                </c:pt>
                <c:pt idx="50003">
                  <c:v>-270.45650000000001</c:v>
                </c:pt>
                <c:pt idx="50004">
                  <c:v>-270.4545</c:v>
                </c:pt>
                <c:pt idx="50005">
                  <c:v>-270.45249999999999</c:v>
                </c:pt>
                <c:pt idx="50006">
                  <c:v>-270.45049999999998</c:v>
                </c:pt>
                <c:pt idx="50007">
                  <c:v>-270.44849999999997</c:v>
                </c:pt>
                <c:pt idx="50008">
                  <c:v>-270.44649999999996</c:v>
                </c:pt>
                <c:pt idx="50009">
                  <c:v>-270.44449999999995</c:v>
                </c:pt>
                <c:pt idx="50010">
                  <c:v>-270.4425</c:v>
                </c:pt>
                <c:pt idx="50011">
                  <c:v>-270.44049999999999</c:v>
                </c:pt>
                <c:pt idx="50012">
                  <c:v>-270.43849999999998</c:v>
                </c:pt>
                <c:pt idx="50013">
                  <c:v>-270.43649999999997</c:v>
                </c:pt>
                <c:pt idx="50014">
                  <c:v>-270.43449999999996</c:v>
                </c:pt>
                <c:pt idx="50015">
                  <c:v>-270.4325</c:v>
                </c:pt>
                <c:pt idx="50016">
                  <c:v>-270.43049999999999</c:v>
                </c:pt>
                <c:pt idx="50017">
                  <c:v>-270.42849999999999</c:v>
                </c:pt>
                <c:pt idx="50018">
                  <c:v>-270.42649999999998</c:v>
                </c:pt>
                <c:pt idx="50019">
                  <c:v>-270.42449999999997</c:v>
                </c:pt>
                <c:pt idx="50020">
                  <c:v>-270.42249999999996</c:v>
                </c:pt>
                <c:pt idx="50021">
                  <c:v>-270.42049999999995</c:v>
                </c:pt>
                <c:pt idx="50022">
                  <c:v>-270.41849999999999</c:v>
                </c:pt>
                <c:pt idx="50023">
                  <c:v>-270.41649999999998</c:v>
                </c:pt>
                <c:pt idx="50024">
                  <c:v>-270.41449999999998</c:v>
                </c:pt>
                <c:pt idx="50025">
                  <c:v>-270.41249999999997</c:v>
                </c:pt>
                <c:pt idx="50026">
                  <c:v>-270.41049999999996</c:v>
                </c:pt>
                <c:pt idx="50027">
                  <c:v>-270.4085</c:v>
                </c:pt>
                <c:pt idx="50028">
                  <c:v>-270.40649999999999</c:v>
                </c:pt>
                <c:pt idx="50029">
                  <c:v>-270.40449999999998</c:v>
                </c:pt>
                <c:pt idx="50030">
                  <c:v>-270.40249999999997</c:v>
                </c:pt>
                <c:pt idx="50031">
                  <c:v>-270.40049999999997</c:v>
                </c:pt>
                <c:pt idx="50032">
                  <c:v>-270.39850000000001</c:v>
                </c:pt>
                <c:pt idx="50033">
                  <c:v>-270.39649999999995</c:v>
                </c:pt>
                <c:pt idx="50034">
                  <c:v>-270.39449999999999</c:v>
                </c:pt>
                <c:pt idx="50035">
                  <c:v>-270.39249999999998</c:v>
                </c:pt>
                <c:pt idx="50036">
                  <c:v>-270.39049999999997</c:v>
                </c:pt>
                <c:pt idx="50037">
                  <c:v>-270.38849999999996</c:v>
                </c:pt>
                <c:pt idx="50038">
                  <c:v>-270.38649999999996</c:v>
                </c:pt>
                <c:pt idx="50039">
                  <c:v>-270.3845</c:v>
                </c:pt>
                <c:pt idx="50040">
                  <c:v>-270.38249999999999</c:v>
                </c:pt>
                <c:pt idx="50041">
                  <c:v>-270.38049999999998</c:v>
                </c:pt>
                <c:pt idx="50042">
                  <c:v>-270.37849999999997</c:v>
                </c:pt>
                <c:pt idx="50043">
                  <c:v>-270.37649999999996</c:v>
                </c:pt>
                <c:pt idx="50044">
                  <c:v>-270.37450000000001</c:v>
                </c:pt>
                <c:pt idx="50045">
                  <c:v>-270.37249999999995</c:v>
                </c:pt>
                <c:pt idx="50046">
                  <c:v>-270.37049999999999</c:v>
                </c:pt>
                <c:pt idx="50047">
                  <c:v>-270.36849999999998</c:v>
                </c:pt>
                <c:pt idx="50048">
                  <c:v>-270.36649999999997</c:v>
                </c:pt>
                <c:pt idx="50049">
                  <c:v>-270.36449999999996</c:v>
                </c:pt>
                <c:pt idx="50050">
                  <c:v>-270.36249999999995</c:v>
                </c:pt>
                <c:pt idx="50051">
                  <c:v>-270.3605</c:v>
                </c:pt>
                <c:pt idx="50052">
                  <c:v>-270.35849999999999</c:v>
                </c:pt>
                <c:pt idx="50053">
                  <c:v>-270.35649999999998</c:v>
                </c:pt>
                <c:pt idx="50054">
                  <c:v>-270.35449999999997</c:v>
                </c:pt>
                <c:pt idx="50055">
                  <c:v>-270.35249999999996</c:v>
                </c:pt>
                <c:pt idx="50056">
                  <c:v>-270.35050000000001</c:v>
                </c:pt>
                <c:pt idx="50057">
                  <c:v>-270.34849999999994</c:v>
                </c:pt>
                <c:pt idx="50058">
                  <c:v>-270.34649999999999</c:v>
                </c:pt>
                <c:pt idx="50059">
                  <c:v>-270.34449999999998</c:v>
                </c:pt>
                <c:pt idx="50060">
                  <c:v>-270.34249999999997</c:v>
                </c:pt>
                <c:pt idx="50061">
                  <c:v>-270.34049999999996</c:v>
                </c:pt>
                <c:pt idx="50062">
                  <c:v>-270.33849999999995</c:v>
                </c:pt>
                <c:pt idx="50063">
                  <c:v>-270.3365</c:v>
                </c:pt>
                <c:pt idx="50064">
                  <c:v>-270.33449999999999</c:v>
                </c:pt>
                <c:pt idx="50065">
                  <c:v>-270.33249999999998</c:v>
                </c:pt>
                <c:pt idx="50066">
                  <c:v>-270.33049999999997</c:v>
                </c:pt>
                <c:pt idx="50067">
                  <c:v>-270.32849999999996</c:v>
                </c:pt>
                <c:pt idx="50068">
                  <c:v>-270.32650000000001</c:v>
                </c:pt>
                <c:pt idx="50069">
                  <c:v>-270.32449999999994</c:v>
                </c:pt>
                <c:pt idx="50070">
                  <c:v>-270.32249999999999</c:v>
                </c:pt>
                <c:pt idx="50071">
                  <c:v>-270.32049999999998</c:v>
                </c:pt>
                <c:pt idx="50072">
                  <c:v>-270.31849999999997</c:v>
                </c:pt>
                <c:pt idx="50073">
                  <c:v>-270.31649999999996</c:v>
                </c:pt>
                <c:pt idx="50074">
                  <c:v>-270.31449999999995</c:v>
                </c:pt>
                <c:pt idx="50075">
                  <c:v>-270.3125</c:v>
                </c:pt>
                <c:pt idx="50076">
                  <c:v>-270.31049999999999</c:v>
                </c:pt>
                <c:pt idx="50077">
                  <c:v>-270.30849999999998</c:v>
                </c:pt>
                <c:pt idx="50078">
                  <c:v>-270.30649999999997</c:v>
                </c:pt>
                <c:pt idx="50079">
                  <c:v>-270.30449999999996</c:v>
                </c:pt>
                <c:pt idx="50080">
                  <c:v>-270.30250000000001</c:v>
                </c:pt>
                <c:pt idx="50081">
                  <c:v>-270.30049999999994</c:v>
                </c:pt>
                <c:pt idx="50082">
                  <c:v>-270.29849999999999</c:v>
                </c:pt>
                <c:pt idx="50083">
                  <c:v>-270.29649999999998</c:v>
                </c:pt>
                <c:pt idx="50084">
                  <c:v>-270.29449999999997</c:v>
                </c:pt>
                <c:pt idx="50085">
                  <c:v>-270.29249999999996</c:v>
                </c:pt>
                <c:pt idx="50086">
                  <c:v>-270.29049999999995</c:v>
                </c:pt>
                <c:pt idx="50087">
                  <c:v>-270.2885</c:v>
                </c:pt>
                <c:pt idx="50088">
                  <c:v>-270.28649999999999</c:v>
                </c:pt>
                <c:pt idx="50089">
                  <c:v>-270.28449999999998</c:v>
                </c:pt>
                <c:pt idx="50090">
                  <c:v>-270.28249999999997</c:v>
                </c:pt>
                <c:pt idx="50091">
                  <c:v>-270.28049999999996</c:v>
                </c:pt>
                <c:pt idx="50092">
                  <c:v>-270.27850000000001</c:v>
                </c:pt>
                <c:pt idx="50093">
                  <c:v>-270.27649999999994</c:v>
                </c:pt>
                <c:pt idx="50094">
                  <c:v>-270.27449999999999</c:v>
                </c:pt>
                <c:pt idx="50095">
                  <c:v>-270.27249999999998</c:v>
                </c:pt>
                <c:pt idx="50096">
                  <c:v>-270.27049999999997</c:v>
                </c:pt>
                <c:pt idx="50097">
                  <c:v>-270.26849999999996</c:v>
                </c:pt>
                <c:pt idx="50098">
                  <c:v>-270.26649999999995</c:v>
                </c:pt>
                <c:pt idx="50099">
                  <c:v>-270.2645</c:v>
                </c:pt>
                <c:pt idx="50100">
                  <c:v>-270.26249999999999</c:v>
                </c:pt>
                <c:pt idx="50101">
                  <c:v>-270.26049999999998</c:v>
                </c:pt>
                <c:pt idx="50102">
                  <c:v>-270.25849999999997</c:v>
                </c:pt>
                <c:pt idx="50103">
                  <c:v>-270.25649999999996</c:v>
                </c:pt>
                <c:pt idx="50104">
                  <c:v>-270.25450000000001</c:v>
                </c:pt>
                <c:pt idx="50105">
                  <c:v>-270.2525</c:v>
                </c:pt>
                <c:pt idx="50106">
                  <c:v>-270.25049999999999</c:v>
                </c:pt>
                <c:pt idx="50107">
                  <c:v>-270.24849999999998</c:v>
                </c:pt>
                <c:pt idx="50108">
                  <c:v>-270.24649999999997</c:v>
                </c:pt>
                <c:pt idx="50109">
                  <c:v>-270.24449999999996</c:v>
                </c:pt>
                <c:pt idx="50110">
                  <c:v>-270.24249999999995</c:v>
                </c:pt>
                <c:pt idx="50111">
                  <c:v>-270.2405</c:v>
                </c:pt>
                <c:pt idx="50112">
                  <c:v>-270.23849999999999</c:v>
                </c:pt>
                <c:pt idx="50113">
                  <c:v>-270.23649999999998</c:v>
                </c:pt>
                <c:pt idx="50114">
                  <c:v>-270.23449999999997</c:v>
                </c:pt>
                <c:pt idx="50115">
                  <c:v>-270.23249999999996</c:v>
                </c:pt>
                <c:pt idx="50116">
                  <c:v>-270.23050000000001</c:v>
                </c:pt>
                <c:pt idx="50117">
                  <c:v>-270.2285</c:v>
                </c:pt>
                <c:pt idx="50118">
                  <c:v>-270.22649999999999</c:v>
                </c:pt>
                <c:pt idx="50119">
                  <c:v>-270.22449999999998</c:v>
                </c:pt>
                <c:pt idx="50120">
                  <c:v>-270.22249999999997</c:v>
                </c:pt>
                <c:pt idx="50121">
                  <c:v>-270.22049999999996</c:v>
                </c:pt>
                <c:pt idx="50122">
                  <c:v>-270.21849999999995</c:v>
                </c:pt>
                <c:pt idx="50123">
                  <c:v>-270.2165</c:v>
                </c:pt>
                <c:pt idx="50124">
                  <c:v>-270.21449999999999</c:v>
                </c:pt>
                <c:pt idx="50125">
                  <c:v>-270.21249999999998</c:v>
                </c:pt>
                <c:pt idx="50126">
                  <c:v>-270.21049999999997</c:v>
                </c:pt>
                <c:pt idx="50127">
                  <c:v>-270.20849999999996</c:v>
                </c:pt>
                <c:pt idx="50128">
                  <c:v>-270.20650000000001</c:v>
                </c:pt>
                <c:pt idx="50129">
                  <c:v>-270.2045</c:v>
                </c:pt>
                <c:pt idx="50130">
                  <c:v>-270.20249999999999</c:v>
                </c:pt>
                <c:pt idx="50131">
                  <c:v>-270.20049999999998</c:v>
                </c:pt>
                <c:pt idx="50132">
                  <c:v>-270.19849999999997</c:v>
                </c:pt>
                <c:pt idx="50133">
                  <c:v>-270.19649999999996</c:v>
                </c:pt>
                <c:pt idx="50134">
                  <c:v>-270.19449999999995</c:v>
                </c:pt>
                <c:pt idx="50135">
                  <c:v>-270.1925</c:v>
                </c:pt>
                <c:pt idx="50136">
                  <c:v>-270.19049999999999</c:v>
                </c:pt>
                <c:pt idx="50137">
                  <c:v>-270.18849999999998</c:v>
                </c:pt>
                <c:pt idx="50138">
                  <c:v>-270.18649999999997</c:v>
                </c:pt>
                <c:pt idx="50139">
                  <c:v>-270.18449999999996</c:v>
                </c:pt>
                <c:pt idx="50140">
                  <c:v>-270.1825</c:v>
                </c:pt>
                <c:pt idx="50141">
                  <c:v>-270.18049999999999</c:v>
                </c:pt>
                <c:pt idx="50142">
                  <c:v>-270.17849999999999</c:v>
                </c:pt>
                <c:pt idx="50143">
                  <c:v>-270.17649999999998</c:v>
                </c:pt>
                <c:pt idx="50144">
                  <c:v>-270.17449999999997</c:v>
                </c:pt>
                <c:pt idx="50145">
                  <c:v>-270.17249999999996</c:v>
                </c:pt>
                <c:pt idx="50146">
                  <c:v>-270.17049999999995</c:v>
                </c:pt>
                <c:pt idx="50147">
                  <c:v>-270.16849999999999</c:v>
                </c:pt>
                <c:pt idx="50148">
                  <c:v>-270.16649999999998</c:v>
                </c:pt>
                <c:pt idx="50149">
                  <c:v>-270.16449999999998</c:v>
                </c:pt>
                <c:pt idx="50150">
                  <c:v>-270.16249999999997</c:v>
                </c:pt>
                <c:pt idx="50151">
                  <c:v>-270.16049999999996</c:v>
                </c:pt>
                <c:pt idx="50152">
                  <c:v>-270.1585</c:v>
                </c:pt>
                <c:pt idx="50153">
                  <c:v>-270.15649999999999</c:v>
                </c:pt>
                <c:pt idx="50154">
                  <c:v>-270.15449999999998</c:v>
                </c:pt>
                <c:pt idx="50155">
                  <c:v>-270.15249999999997</c:v>
                </c:pt>
                <c:pt idx="50156">
                  <c:v>-270.15049999999997</c:v>
                </c:pt>
                <c:pt idx="50157">
                  <c:v>-270.14850000000001</c:v>
                </c:pt>
                <c:pt idx="50158">
                  <c:v>-270.14649999999995</c:v>
                </c:pt>
                <c:pt idx="50159">
                  <c:v>-270.14449999999999</c:v>
                </c:pt>
                <c:pt idx="50160">
                  <c:v>-270.14249999999998</c:v>
                </c:pt>
                <c:pt idx="50161">
                  <c:v>-270.14049999999997</c:v>
                </c:pt>
                <c:pt idx="50162">
                  <c:v>-270.13849999999996</c:v>
                </c:pt>
                <c:pt idx="50163">
                  <c:v>-270.13649999999996</c:v>
                </c:pt>
                <c:pt idx="50164">
                  <c:v>-270.1345</c:v>
                </c:pt>
                <c:pt idx="50165">
                  <c:v>-270.13249999999999</c:v>
                </c:pt>
                <c:pt idx="50166">
                  <c:v>-270.13049999999998</c:v>
                </c:pt>
                <c:pt idx="50167">
                  <c:v>-270.12849999999997</c:v>
                </c:pt>
                <c:pt idx="50168">
                  <c:v>-270.12649999999996</c:v>
                </c:pt>
                <c:pt idx="50169">
                  <c:v>-270.12450000000001</c:v>
                </c:pt>
                <c:pt idx="50170">
                  <c:v>-270.12249999999995</c:v>
                </c:pt>
                <c:pt idx="50171">
                  <c:v>-270.12049999999999</c:v>
                </c:pt>
                <c:pt idx="50172">
                  <c:v>-270.11849999999998</c:v>
                </c:pt>
                <c:pt idx="50173">
                  <c:v>-270.11649999999997</c:v>
                </c:pt>
                <c:pt idx="50174">
                  <c:v>-270.11449999999996</c:v>
                </c:pt>
                <c:pt idx="50175">
                  <c:v>-270.11249999999995</c:v>
                </c:pt>
                <c:pt idx="50176">
                  <c:v>-270.1105</c:v>
                </c:pt>
                <c:pt idx="50177">
                  <c:v>-270.10849999999999</c:v>
                </c:pt>
                <c:pt idx="50178">
                  <c:v>-270.10649999999998</c:v>
                </c:pt>
                <c:pt idx="50179">
                  <c:v>-270.10449999999997</c:v>
                </c:pt>
                <c:pt idx="50180">
                  <c:v>-270.10249999999996</c:v>
                </c:pt>
                <c:pt idx="50181">
                  <c:v>-270.10050000000001</c:v>
                </c:pt>
                <c:pt idx="50182">
                  <c:v>-270.09849999999994</c:v>
                </c:pt>
                <c:pt idx="50183">
                  <c:v>-270.09649999999999</c:v>
                </c:pt>
                <c:pt idx="50184">
                  <c:v>-270.09449999999998</c:v>
                </c:pt>
                <c:pt idx="50185">
                  <c:v>-270.09249999999997</c:v>
                </c:pt>
                <c:pt idx="50186">
                  <c:v>-270.09049999999996</c:v>
                </c:pt>
                <c:pt idx="50187">
                  <c:v>-270.08849999999995</c:v>
                </c:pt>
                <c:pt idx="50188">
                  <c:v>-270.0865</c:v>
                </c:pt>
                <c:pt idx="50189">
                  <c:v>-270.08449999999999</c:v>
                </c:pt>
                <c:pt idx="50190">
                  <c:v>-270.08249999999998</c:v>
                </c:pt>
                <c:pt idx="50191">
                  <c:v>-270.08049999999997</c:v>
                </c:pt>
                <c:pt idx="50192">
                  <c:v>-270.07849999999996</c:v>
                </c:pt>
                <c:pt idx="50193">
                  <c:v>-270.07650000000001</c:v>
                </c:pt>
                <c:pt idx="50194">
                  <c:v>-270.07449999999994</c:v>
                </c:pt>
                <c:pt idx="50195">
                  <c:v>-270.07249999999999</c:v>
                </c:pt>
                <c:pt idx="50196">
                  <c:v>-270.07049999999998</c:v>
                </c:pt>
                <c:pt idx="50197">
                  <c:v>-270.06849999999997</c:v>
                </c:pt>
                <c:pt idx="50198">
                  <c:v>-270.06649999999996</c:v>
                </c:pt>
                <c:pt idx="50199">
                  <c:v>-270.06449999999995</c:v>
                </c:pt>
                <c:pt idx="50200">
                  <c:v>-270.0625</c:v>
                </c:pt>
                <c:pt idx="50201">
                  <c:v>-270.06049999999999</c:v>
                </c:pt>
                <c:pt idx="50202">
                  <c:v>-270.05849999999998</c:v>
                </c:pt>
                <c:pt idx="50203">
                  <c:v>-270.05649999999997</c:v>
                </c:pt>
                <c:pt idx="50204">
                  <c:v>-270.05449999999996</c:v>
                </c:pt>
                <c:pt idx="50205">
                  <c:v>-270.05250000000001</c:v>
                </c:pt>
                <c:pt idx="50206">
                  <c:v>-270.05049999999994</c:v>
                </c:pt>
                <c:pt idx="50207">
                  <c:v>-270.04849999999999</c:v>
                </c:pt>
                <c:pt idx="50208">
                  <c:v>-270.04649999999998</c:v>
                </c:pt>
                <c:pt idx="50209">
                  <c:v>-270.04449999999997</c:v>
                </c:pt>
                <c:pt idx="50210">
                  <c:v>-270.04249999999996</c:v>
                </c:pt>
                <c:pt idx="50211">
                  <c:v>-270.04049999999995</c:v>
                </c:pt>
                <c:pt idx="50212">
                  <c:v>-270.0385</c:v>
                </c:pt>
                <c:pt idx="50213">
                  <c:v>-270.03649999999999</c:v>
                </c:pt>
                <c:pt idx="50214">
                  <c:v>-270.03449999999998</c:v>
                </c:pt>
                <c:pt idx="50215">
                  <c:v>-270.03249999999997</c:v>
                </c:pt>
                <c:pt idx="50216">
                  <c:v>-270.03049999999996</c:v>
                </c:pt>
                <c:pt idx="50217">
                  <c:v>-270.02850000000001</c:v>
                </c:pt>
                <c:pt idx="50218">
                  <c:v>-270.02649999999994</c:v>
                </c:pt>
                <c:pt idx="50219">
                  <c:v>-270.02449999999999</c:v>
                </c:pt>
                <c:pt idx="50220">
                  <c:v>-270.02249999999998</c:v>
                </c:pt>
                <c:pt idx="50221">
                  <c:v>-270.02049999999997</c:v>
                </c:pt>
                <c:pt idx="50222">
                  <c:v>-270.01849999999996</c:v>
                </c:pt>
                <c:pt idx="50223">
                  <c:v>-270.01649999999995</c:v>
                </c:pt>
                <c:pt idx="50224">
                  <c:v>-270.0145</c:v>
                </c:pt>
                <c:pt idx="50225">
                  <c:v>-270.01249999999999</c:v>
                </c:pt>
                <c:pt idx="50226">
                  <c:v>-270.01049999999998</c:v>
                </c:pt>
                <c:pt idx="50227">
                  <c:v>-270.00849999999997</c:v>
                </c:pt>
                <c:pt idx="50228">
                  <c:v>-270.00649999999996</c:v>
                </c:pt>
                <c:pt idx="50229">
                  <c:v>-270.00450000000001</c:v>
                </c:pt>
                <c:pt idx="50230">
                  <c:v>-270.0025</c:v>
                </c:pt>
                <c:pt idx="50231">
                  <c:v>-270.00049999999999</c:v>
                </c:pt>
                <c:pt idx="50232">
                  <c:v>-269.99849999999998</c:v>
                </c:pt>
                <c:pt idx="50233">
                  <c:v>-269.99649999999997</c:v>
                </c:pt>
                <c:pt idx="50234">
                  <c:v>-269.99449999999996</c:v>
                </c:pt>
                <c:pt idx="50235">
                  <c:v>-269.99249999999995</c:v>
                </c:pt>
                <c:pt idx="50236">
                  <c:v>-269.9905</c:v>
                </c:pt>
                <c:pt idx="50237">
                  <c:v>-269.98849999999999</c:v>
                </c:pt>
                <c:pt idx="50238">
                  <c:v>-269.98649999999998</c:v>
                </c:pt>
                <c:pt idx="50239">
                  <c:v>-269.98449999999997</c:v>
                </c:pt>
                <c:pt idx="50240">
                  <c:v>-269.98249999999996</c:v>
                </c:pt>
                <c:pt idx="50241">
                  <c:v>-269.98050000000001</c:v>
                </c:pt>
                <c:pt idx="50242">
                  <c:v>-269.9785</c:v>
                </c:pt>
                <c:pt idx="50243">
                  <c:v>-269.97649999999999</c:v>
                </c:pt>
                <c:pt idx="50244">
                  <c:v>-269.97449999999998</c:v>
                </c:pt>
                <c:pt idx="50245">
                  <c:v>-269.97249999999997</c:v>
                </c:pt>
                <c:pt idx="50246">
                  <c:v>-269.97049999999996</c:v>
                </c:pt>
                <c:pt idx="50247">
                  <c:v>-269.96849999999995</c:v>
                </c:pt>
                <c:pt idx="50248">
                  <c:v>-269.9665</c:v>
                </c:pt>
                <c:pt idx="50249">
                  <c:v>-269.96449999999999</c:v>
                </c:pt>
                <c:pt idx="50250">
                  <c:v>-269.96249999999998</c:v>
                </c:pt>
                <c:pt idx="50251">
                  <c:v>-269.96049999999997</c:v>
                </c:pt>
                <c:pt idx="50252">
                  <c:v>-269.95849999999996</c:v>
                </c:pt>
                <c:pt idx="50253">
                  <c:v>-269.95650000000001</c:v>
                </c:pt>
                <c:pt idx="50254">
                  <c:v>-269.9545</c:v>
                </c:pt>
                <c:pt idx="50255">
                  <c:v>-269.95249999999999</c:v>
                </c:pt>
                <c:pt idx="50256">
                  <c:v>-269.95049999999998</c:v>
                </c:pt>
                <c:pt idx="50257">
                  <c:v>-269.94849999999997</c:v>
                </c:pt>
                <c:pt idx="50258">
                  <c:v>-269.94649999999996</c:v>
                </c:pt>
                <c:pt idx="50259">
                  <c:v>-269.94449999999995</c:v>
                </c:pt>
                <c:pt idx="50260">
                  <c:v>-269.9425</c:v>
                </c:pt>
                <c:pt idx="50261">
                  <c:v>-269.94049999999999</c:v>
                </c:pt>
                <c:pt idx="50262">
                  <c:v>-269.93849999999998</c:v>
                </c:pt>
                <c:pt idx="50263">
                  <c:v>-269.93649999999997</c:v>
                </c:pt>
                <c:pt idx="50264">
                  <c:v>-269.93449999999996</c:v>
                </c:pt>
                <c:pt idx="50265">
                  <c:v>-269.9325</c:v>
                </c:pt>
                <c:pt idx="50266">
                  <c:v>-269.93049999999999</c:v>
                </c:pt>
                <c:pt idx="50267">
                  <c:v>-269.92849999999999</c:v>
                </c:pt>
                <c:pt idx="50268">
                  <c:v>-269.92649999999998</c:v>
                </c:pt>
                <c:pt idx="50269">
                  <c:v>-269.92449999999997</c:v>
                </c:pt>
                <c:pt idx="50270">
                  <c:v>-269.92249999999996</c:v>
                </c:pt>
                <c:pt idx="50271">
                  <c:v>-269.92049999999995</c:v>
                </c:pt>
                <c:pt idx="50272">
                  <c:v>-269.91849999999999</c:v>
                </c:pt>
                <c:pt idx="50273">
                  <c:v>-269.91649999999998</c:v>
                </c:pt>
                <c:pt idx="50274">
                  <c:v>-269.91449999999998</c:v>
                </c:pt>
                <c:pt idx="50275">
                  <c:v>-269.91249999999997</c:v>
                </c:pt>
                <c:pt idx="50276">
                  <c:v>-269.91049999999996</c:v>
                </c:pt>
                <c:pt idx="50277">
                  <c:v>-269.9085</c:v>
                </c:pt>
                <c:pt idx="50278">
                  <c:v>-269.90649999999999</c:v>
                </c:pt>
                <c:pt idx="50279">
                  <c:v>-269.90449999999998</c:v>
                </c:pt>
                <c:pt idx="50280">
                  <c:v>-269.90249999999997</c:v>
                </c:pt>
                <c:pt idx="50281">
                  <c:v>-269.90049999999997</c:v>
                </c:pt>
                <c:pt idx="50282">
                  <c:v>-269.89850000000001</c:v>
                </c:pt>
                <c:pt idx="50283">
                  <c:v>-269.89649999999995</c:v>
                </c:pt>
                <c:pt idx="50284">
                  <c:v>-269.89449999999999</c:v>
                </c:pt>
                <c:pt idx="50285">
                  <c:v>-269.89249999999998</c:v>
                </c:pt>
                <c:pt idx="50286">
                  <c:v>-269.89049999999997</c:v>
                </c:pt>
                <c:pt idx="50287">
                  <c:v>-269.88849999999996</c:v>
                </c:pt>
                <c:pt idx="50288">
                  <c:v>-269.88649999999996</c:v>
                </c:pt>
                <c:pt idx="50289">
                  <c:v>-269.8845</c:v>
                </c:pt>
                <c:pt idx="50290">
                  <c:v>-269.88249999999999</c:v>
                </c:pt>
                <c:pt idx="50291">
                  <c:v>-269.88049999999998</c:v>
                </c:pt>
                <c:pt idx="50292">
                  <c:v>-269.87849999999997</c:v>
                </c:pt>
                <c:pt idx="50293">
                  <c:v>-269.87649999999996</c:v>
                </c:pt>
                <c:pt idx="50294">
                  <c:v>-269.87450000000001</c:v>
                </c:pt>
                <c:pt idx="50295">
                  <c:v>-269.87249999999995</c:v>
                </c:pt>
                <c:pt idx="50296">
                  <c:v>-269.87049999999999</c:v>
                </c:pt>
                <c:pt idx="50297">
                  <c:v>-269.86849999999998</c:v>
                </c:pt>
                <c:pt idx="50298">
                  <c:v>-269.86649999999997</c:v>
                </c:pt>
                <c:pt idx="50299">
                  <c:v>-269.86449999999996</c:v>
                </c:pt>
                <c:pt idx="50300">
                  <c:v>-269.86249999999995</c:v>
                </c:pt>
                <c:pt idx="50301">
                  <c:v>-269.8605</c:v>
                </c:pt>
                <c:pt idx="50302">
                  <c:v>-269.85849999999999</c:v>
                </c:pt>
                <c:pt idx="50303">
                  <c:v>-269.85649999999998</c:v>
                </c:pt>
                <c:pt idx="50304">
                  <c:v>-269.85449999999997</c:v>
                </c:pt>
                <c:pt idx="50305">
                  <c:v>-269.85249999999996</c:v>
                </c:pt>
                <c:pt idx="50306">
                  <c:v>-269.85050000000001</c:v>
                </c:pt>
                <c:pt idx="50307">
                  <c:v>-269.84849999999994</c:v>
                </c:pt>
                <c:pt idx="50308">
                  <c:v>-269.84649999999999</c:v>
                </c:pt>
                <c:pt idx="50309">
                  <c:v>-269.84449999999998</c:v>
                </c:pt>
                <c:pt idx="50310">
                  <c:v>-269.84249999999997</c:v>
                </c:pt>
                <c:pt idx="50311">
                  <c:v>-269.84049999999996</c:v>
                </c:pt>
                <c:pt idx="50312">
                  <c:v>-269.83849999999995</c:v>
                </c:pt>
                <c:pt idx="50313">
                  <c:v>-269.8365</c:v>
                </c:pt>
                <c:pt idx="50314">
                  <c:v>-269.83449999999999</c:v>
                </c:pt>
                <c:pt idx="50315">
                  <c:v>-269.83249999999998</c:v>
                </c:pt>
                <c:pt idx="50316">
                  <c:v>-269.83049999999997</c:v>
                </c:pt>
                <c:pt idx="50317">
                  <c:v>-269.82849999999996</c:v>
                </c:pt>
                <c:pt idx="50318">
                  <c:v>-269.82650000000001</c:v>
                </c:pt>
                <c:pt idx="50319">
                  <c:v>-269.82449999999994</c:v>
                </c:pt>
                <c:pt idx="50320">
                  <c:v>-269.82249999999999</c:v>
                </c:pt>
                <c:pt idx="50321">
                  <c:v>-269.82049999999998</c:v>
                </c:pt>
                <c:pt idx="50322">
                  <c:v>-269.81849999999997</c:v>
                </c:pt>
                <c:pt idx="50323">
                  <c:v>-269.81649999999996</c:v>
                </c:pt>
                <c:pt idx="50324">
                  <c:v>-269.81449999999995</c:v>
                </c:pt>
                <c:pt idx="50325">
                  <c:v>-269.8125</c:v>
                </c:pt>
                <c:pt idx="50326">
                  <c:v>-269.81049999999999</c:v>
                </c:pt>
                <c:pt idx="50327">
                  <c:v>-269.80849999999998</c:v>
                </c:pt>
                <c:pt idx="50328">
                  <c:v>-269.80649999999997</c:v>
                </c:pt>
                <c:pt idx="50329">
                  <c:v>-269.80449999999996</c:v>
                </c:pt>
                <c:pt idx="50330">
                  <c:v>-269.80250000000001</c:v>
                </c:pt>
                <c:pt idx="50331">
                  <c:v>-269.80049999999994</c:v>
                </c:pt>
                <c:pt idx="50332">
                  <c:v>-269.79849999999999</c:v>
                </c:pt>
                <c:pt idx="50333">
                  <c:v>-269.79649999999998</c:v>
                </c:pt>
                <c:pt idx="50334">
                  <c:v>-269.79449999999997</c:v>
                </c:pt>
                <c:pt idx="50335">
                  <c:v>-269.79249999999996</c:v>
                </c:pt>
                <c:pt idx="50336">
                  <c:v>-269.79049999999995</c:v>
                </c:pt>
                <c:pt idx="50337">
                  <c:v>-269.7885</c:v>
                </c:pt>
                <c:pt idx="50338">
                  <c:v>-269.78649999999999</c:v>
                </c:pt>
                <c:pt idx="50339">
                  <c:v>-269.78449999999998</c:v>
                </c:pt>
                <c:pt idx="50340">
                  <c:v>-269.78249999999997</c:v>
                </c:pt>
                <c:pt idx="50341">
                  <c:v>-269.78049999999996</c:v>
                </c:pt>
                <c:pt idx="50342">
                  <c:v>-269.77850000000001</c:v>
                </c:pt>
                <c:pt idx="50343">
                  <c:v>-269.77649999999994</c:v>
                </c:pt>
                <c:pt idx="50344">
                  <c:v>-269.77449999999999</c:v>
                </c:pt>
                <c:pt idx="50345">
                  <c:v>-269.77249999999998</c:v>
                </c:pt>
                <c:pt idx="50346">
                  <c:v>-269.77049999999997</c:v>
                </c:pt>
                <c:pt idx="50347">
                  <c:v>-269.76849999999996</c:v>
                </c:pt>
                <c:pt idx="50348">
                  <c:v>-269.76649999999995</c:v>
                </c:pt>
                <c:pt idx="50349">
                  <c:v>-269.7645</c:v>
                </c:pt>
                <c:pt idx="50350">
                  <c:v>-269.76249999999999</c:v>
                </c:pt>
                <c:pt idx="50351">
                  <c:v>-269.76049999999998</c:v>
                </c:pt>
                <c:pt idx="50352">
                  <c:v>-269.75849999999997</c:v>
                </c:pt>
                <c:pt idx="50353">
                  <c:v>-269.75649999999996</c:v>
                </c:pt>
                <c:pt idx="50354">
                  <c:v>-269.75450000000001</c:v>
                </c:pt>
                <c:pt idx="50355">
                  <c:v>-269.7525</c:v>
                </c:pt>
                <c:pt idx="50356">
                  <c:v>-269.75049999999999</c:v>
                </c:pt>
                <c:pt idx="50357">
                  <c:v>-269.74849999999998</c:v>
                </c:pt>
                <c:pt idx="50358">
                  <c:v>-269.74649999999997</c:v>
                </c:pt>
                <c:pt idx="50359">
                  <c:v>-269.74449999999996</c:v>
                </c:pt>
                <c:pt idx="50360">
                  <c:v>-269.74249999999995</c:v>
                </c:pt>
                <c:pt idx="50361">
                  <c:v>-269.7405</c:v>
                </c:pt>
                <c:pt idx="50362">
                  <c:v>-269.73849999999999</c:v>
                </c:pt>
                <c:pt idx="50363">
                  <c:v>-269.73649999999998</c:v>
                </c:pt>
                <c:pt idx="50364">
                  <c:v>-269.73449999999997</c:v>
                </c:pt>
                <c:pt idx="50365">
                  <c:v>-269.73249999999996</c:v>
                </c:pt>
                <c:pt idx="50366">
                  <c:v>-269.73050000000001</c:v>
                </c:pt>
                <c:pt idx="50367">
                  <c:v>-269.7285</c:v>
                </c:pt>
                <c:pt idx="50368">
                  <c:v>-269.72649999999999</c:v>
                </c:pt>
                <c:pt idx="50369">
                  <c:v>-269.72449999999998</c:v>
                </c:pt>
                <c:pt idx="50370">
                  <c:v>-269.72249999999997</c:v>
                </c:pt>
                <c:pt idx="50371">
                  <c:v>-269.72049999999996</c:v>
                </c:pt>
                <c:pt idx="50372">
                  <c:v>-269.71849999999995</c:v>
                </c:pt>
                <c:pt idx="50373">
                  <c:v>-269.7165</c:v>
                </c:pt>
                <c:pt idx="50374">
                  <c:v>-269.71449999999999</c:v>
                </c:pt>
                <c:pt idx="50375">
                  <c:v>-269.71249999999998</c:v>
                </c:pt>
                <c:pt idx="50376">
                  <c:v>-269.71049999999997</c:v>
                </c:pt>
                <c:pt idx="50377">
                  <c:v>-269.70849999999996</c:v>
                </c:pt>
                <c:pt idx="50378">
                  <c:v>-269.70650000000001</c:v>
                </c:pt>
                <c:pt idx="50379">
                  <c:v>-269.7045</c:v>
                </c:pt>
                <c:pt idx="50380">
                  <c:v>-269.70249999999999</c:v>
                </c:pt>
                <c:pt idx="50381">
                  <c:v>-269.70049999999998</c:v>
                </c:pt>
                <c:pt idx="50382">
                  <c:v>-269.69849999999997</c:v>
                </c:pt>
                <c:pt idx="50383">
                  <c:v>-269.69649999999996</c:v>
                </c:pt>
                <c:pt idx="50384">
                  <c:v>-269.69449999999995</c:v>
                </c:pt>
                <c:pt idx="50385">
                  <c:v>-269.6925</c:v>
                </c:pt>
                <c:pt idx="50386">
                  <c:v>-269.69049999999999</c:v>
                </c:pt>
                <c:pt idx="50387">
                  <c:v>-269.68849999999998</c:v>
                </c:pt>
                <c:pt idx="50388">
                  <c:v>-269.68649999999997</c:v>
                </c:pt>
                <c:pt idx="50389">
                  <c:v>-269.68449999999996</c:v>
                </c:pt>
                <c:pt idx="50390">
                  <c:v>-269.6825</c:v>
                </c:pt>
                <c:pt idx="50391">
                  <c:v>-269.68049999999999</c:v>
                </c:pt>
                <c:pt idx="50392">
                  <c:v>-269.67849999999999</c:v>
                </c:pt>
                <c:pt idx="50393">
                  <c:v>-269.67649999999998</c:v>
                </c:pt>
                <c:pt idx="50394">
                  <c:v>-269.67449999999997</c:v>
                </c:pt>
                <c:pt idx="50395">
                  <c:v>-269.67249999999996</c:v>
                </c:pt>
                <c:pt idx="50396">
                  <c:v>-269.67049999999995</c:v>
                </c:pt>
                <c:pt idx="50397">
                  <c:v>-269.66849999999999</c:v>
                </c:pt>
                <c:pt idx="50398">
                  <c:v>-269.66649999999998</c:v>
                </c:pt>
                <c:pt idx="50399">
                  <c:v>-269.66449999999998</c:v>
                </c:pt>
                <c:pt idx="50400">
                  <c:v>-269.66249999999997</c:v>
                </c:pt>
                <c:pt idx="50401">
                  <c:v>-269.66049999999996</c:v>
                </c:pt>
                <c:pt idx="50402">
                  <c:v>-269.6585</c:v>
                </c:pt>
                <c:pt idx="50403">
                  <c:v>-269.65649999999999</c:v>
                </c:pt>
                <c:pt idx="50404">
                  <c:v>-269.65449999999998</c:v>
                </c:pt>
                <c:pt idx="50405">
                  <c:v>-269.65249999999997</c:v>
                </c:pt>
                <c:pt idx="50406">
                  <c:v>-269.65049999999997</c:v>
                </c:pt>
                <c:pt idx="50407">
                  <c:v>-269.64850000000001</c:v>
                </c:pt>
                <c:pt idx="50408">
                  <c:v>-269.64649999999995</c:v>
                </c:pt>
                <c:pt idx="50409">
                  <c:v>-269.64449999999999</c:v>
                </c:pt>
                <c:pt idx="50410">
                  <c:v>-269.64249999999998</c:v>
                </c:pt>
                <c:pt idx="50411">
                  <c:v>-269.64049999999997</c:v>
                </c:pt>
                <c:pt idx="50412">
                  <c:v>-269.63849999999996</c:v>
                </c:pt>
                <c:pt idx="50413">
                  <c:v>-269.63649999999996</c:v>
                </c:pt>
                <c:pt idx="50414">
                  <c:v>-269.6345</c:v>
                </c:pt>
                <c:pt idx="50415">
                  <c:v>-269.63249999999999</c:v>
                </c:pt>
                <c:pt idx="50416">
                  <c:v>-269.63049999999998</c:v>
                </c:pt>
                <c:pt idx="50417">
                  <c:v>-269.62849999999997</c:v>
                </c:pt>
                <c:pt idx="50418">
                  <c:v>-269.62649999999996</c:v>
                </c:pt>
                <c:pt idx="50419">
                  <c:v>-269.62450000000001</c:v>
                </c:pt>
                <c:pt idx="50420">
                  <c:v>-269.62249999999995</c:v>
                </c:pt>
                <c:pt idx="50421">
                  <c:v>-269.62049999999999</c:v>
                </c:pt>
                <c:pt idx="50422">
                  <c:v>-269.61849999999998</c:v>
                </c:pt>
                <c:pt idx="50423">
                  <c:v>-269.61649999999997</c:v>
                </c:pt>
                <c:pt idx="50424">
                  <c:v>-269.61449999999996</c:v>
                </c:pt>
                <c:pt idx="50425">
                  <c:v>-269.61249999999995</c:v>
                </c:pt>
                <c:pt idx="50426">
                  <c:v>-269.6105</c:v>
                </c:pt>
                <c:pt idx="50427">
                  <c:v>-269.60849999999999</c:v>
                </c:pt>
                <c:pt idx="50428">
                  <c:v>-269.60649999999998</c:v>
                </c:pt>
                <c:pt idx="50429">
                  <c:v>-269.60449999999997</c:v>
                </c:pt>
                <c:pt idx="50430">
                  <c:v>-269.60249999999996</c:v>
                </c:pt>
                <c:pt idx="50431">
                  <c:v>-269.60050000000001</c:v>
                </c:pt>
                <c:pt idx="50432">
                  <c:v>-269.59849999999994</c:v>
                </c:pt>
                <c:pt idx="50433">
                  <c:v>-269.59649999999999</c:v>
                </c:pt>
                <c:pt idx="50434">
                  <c:v>-269.59449999999998</c:v>
                </c:pt>
                <c:pt idx="50435">
                  <c:v>-269.59249999999997</c:v>
                </c:pt>
                <c:pt idx="50436">
                  <c:v>-269.59049999999996</c:v>
                </c:pt>
                <c:pt idx="50437">
                  <c:v>-269.58849999999995</c:v>
                </c:pt>
                <c:pt idx="50438">
                  <c:v>-269.5865</c:v>
                </c:pt>
                <c:pt idx="50439">
                  <c:v>-269.58449999999999</c:v>
                </c:pt>
                <c:pt idx="50440">
                  <c:v>-269.58249999999998</c:v>
                </c:pt>
                <c:pt idx="50441">
                  <c:v>-269.58049999999997</c:v>
                </c:pt>
                <c:pt idx="50442">
                  <c:v>-269.57849999999996</c:v>
                </c:pt>
                <c:pt idx="50443">
                  <c:v>-269.57650000000001</c:v>
                </c:pt>
                <c:pt idx="50444">
                  <c:v>-269.57449999999994</c:v>
                </c:pt>
                <c:pt idx="50445">
                  <c:v>-269.57249999999999</c:v>
                </c:pt>
                <c:pt idx="50446">
                  <c:v>-269.57049999999998</c:v>
                </c:pt>
                <c:pt idx="50447">
                  <c:v>-269.56849999999997</c:v>
                </c:pt>
                <c:pt idx="50448">
                  <c:v>-269.56649999999996</c:v>
                </c:pt>
                <c:pt idx="50449">
                  <c:v>-269.56449999999995</c:v>
                </c:pt>
                <c:pt idx="50450">
                  <c:v>-269.5625</c:v>
                </c:pt>
                <c:pt idx="50451">
                  <c:v>-269.56049999999999</c:v>
                </c:pt>
                <c:pt idx="50452">
                  <c:v>-269.55849999999998</c:v>
                </c:pt>
                <c:pt idx="50453">
                  <c:v>-269.55649999999997</c:v>
                </c:pt>
                <c:pt idx="50454">
                  <c:v>-269.55449999999996</c:v>
                </c:pt>
                <c:pt idx="50455">
                  <c:v>-269.55250000000001</c:v>
                </c:pt>
                <c:pt idx="50456">
                  <c:v>-269.55049999999994</c:v>
                </c:pt>
                <c:pt idx="50457">
                  <c:v>-269.54849999999999</c:v>
                </c:pt>
                <c:pt idx="50458">
                  <c:v>-269.54649999999998</c:v>
                </c:pt>
                <c:pt idx="50459">
                  <c:v>-269.54449999999997</c:v>
                </c:pt>
                <c:pt idx="50460">
                  <c:v>-269.54249999999996</c:v>
                </c:pt>
                <c:pt idx="50461">
                  <c:v>-269.54049999999995</c:v>
                </c:pt>
                <c:pt idx="50462">
                  <c:v>-269.5385</c:v>
                </c:pt>
                <c:pt idx="50463">
                  <c:v>-269.53649999999999</c:v>
                </c:pt>
                <c:pt idx="50464">
                  <c:v>-269.53449999999998</c:v>
                </c:pt>
                <c:pt idx="50465">
                  <c:v>-269.53249999999997</c:v>
                </c:pt>
                <c:pt idx="50466">
                  <c:v>-269.53049999999996</c:v>
                </c:pt>
                <c:pt idx="50467">
                  <c:v>-269.52850000000001</c:v>
                </c:pt>
                <c:pt idx="50468">
                  <c:v>-269.52649999999994</c:v>
                </c:pt>
                <c:pt idx="50469">
                  <c:v>-269.52449999999999</c:v>
                </c:pt>
                <c:pt idx="50470">
                  <c:v>-269.52249999999998</c:v>
                </c:pt>
                <c:pt idx="50471">
                  <c:v>-269.52049999999997</c:v>
                </c:pt>
                <c:pt idx="50472">
                  <c:v>-269.51849999999996</c:v>
                </c:pt>
                <c:pt idx="50473">
                  <c:v>-269.51649999999995</c:v>
                </c:pt>
                <c:pt idx="50474">
                  <c:v>-269.5145</c:v>
                </c:pt>
                <c:pt idx="50475">
                  <c:v>-269.51249999999999</c:v>
                </c:pt>
                <c:pt idx="50476">
                  <c:v>-269.51049999999998</c:v>
                </c:pt>
                <c:pt idx="50477">
                  <c:v>-269.50849999999997</c:v>
                </c:pt>
                <c:pt idx="50478">
                  <c:v>-269.50649999999996</c:v>
                </c:pt>
                <c:pt idx="50479">
                  <c:v>-269.50450000000001</c:v>
                </c:pt>
                <c:pt idx="50480">
                  <c:v>-269.5025</c:v>
                </c:pt>
                <c:pt idx="50481">
                  <c:v>-269.50049999999999</c:v>
                </c:pt>
                <c:pt idx="50482">
                  <c:v>-269.49849999999998</c:v>
                </c:pt>
                <c:pt idx="50483">
                  <c:v>-269.49649999999997</c:v>
                </c:pt>
                <c:pt idx="50484">
                  <c:v>-269.49449999999996</c:v>
                </c:pt>
                <c:pt idx="50485">
                  <c:v>-269.49249999999995</c:v>
                </c:pt>
                <c:pt idx="50486">
                  <c:v>-269.4905</c:v>
                </c:pt>
                <c:pt idx="50487">
                  <c:v>-269.48849999999999</c:v>
                </c:pt>
                <c:pt idx="50488">
                  <c:v>-269.48649999999998</c:v>
                </c:pt>
                <c:pt idx="50489">
                  <c:v>-269.48449999999997</c:v>
                </c:pt>
                <c:pt idx="50490">
                  <c:v>-269.48249999999996</c:v>
                </c:pt>
                <c:pt idx="50491">
                  <c:v>-269.48050000000001</c:v>
                </c:pt>
                <c:pt idx="50492">
                  <c:v>-269.4785</c:v>
                </c:pt>
                <c:pt idx="50493">
                  <c:v>-269.47649999999999</c:v>
                </c:pt>
                <c:pt idx="50494">
                  <c:v>-269.47449999999998</c:v>
                </c:pt>
                <c:pt idx="50495">
                  <c:v>-269.47249999999997</c:v>
                </c:pt>
                <c:pt idx="50496">
                  <c:v>-269.47049999999996</c:v>
                </c:pt>
                <c:pt idx="50497">
                  <c:v>-269.46849999999995</c:v>
                </c:pt>
                <c:pt idx="50498">
                  <c:v>-269.4665</c:v>
                </c:pt>
                <c:pt idx="50499">
                  <c:v>-269.46449999999999</c:v>
                </c:pt>
                <c:pt idx="50500">
                  <c:v>-269.46249999999998</c:v>
                </c:pt>
                <c:pt idx="50501">
                  <c:v>-269.46049999999997</c:v>
                </c:pt>
                <c:pt idx="50502">
                  <c:v>-269.45849999999996</c:v>
                </c:pt>
                <c:pt idx="50503">
                  <c:v>-269.45650000000001</c:v>
                </c:pt>
                <c:pt idx="50504">
                  <c:v>-269.4545</c:v>
                </c:pt>
                <c:pt idx="50505">
                  <c:v>-269.45249999999999</c:v>
                </c:pt>
                <c:pt idx="50506">
                  <c:v>-269.45049999999998</c:v>
                </c:pt>
                <c:pt idx="50507">
                  <c:v>-269.44849999999997</c:v>
                </c:pt>
                <c:pt idx="50508">
                  <c:v>-269.44649999999996</c:v>
                </c:pt>
                <c:pt idx="50509">
                  <c:v>-269.44449999999995</c:v>
                </c:pt>
                <c:pt idx="50510">
                  <c:v>-269.4425</c:v>
                </c:pt>
                <c:pt idx="50511">
                  <c:v>-269.44049999999999</c:v>
                </c:pt>
                <c:pt idx="50512">
                  <c:v>-269.43849999999998</c:v>
                </c:pt>
                <c:pt idx="50513">
                  <c:v>-269.43649999999997</c:v>
                </c:pt>
                <c:pt idx="50514">
                  <c:v>-269.43449999999996</c:v>
                </c:pt>
                <c:pt idx="50515">
                  <c:v>-269.4325</c:v>
                </c:pt>
                <c:pt idx="50516">
                  <c:v>-269.43049999999999</c:v>
                </c:pt>
                <c:pt idx="50517">
                  <c:v>-269.42849999999999</c:v>
                </c:pt>
                <c:pt idx="50518">
                  <c:v>-269.42649999999998</c:v>
                </c:pt>
                <c:pt idx="50519">
                  <c:v>-269.42449999999997</c:v>
                </c:pt>
                <c:pt idx="50520">
                  <c:v>-269.42249999999996</c:v>
                </c:pt>
                <c:pt idx="50521">
                  <c:v>-269.42049999999995</c:v>
                </c:pt>
                <c:pt idx="50522">
                  <c:v>-269.41849999999999</c:v>
                </c:pt>
                <c:pt idx="50523">
                  <c:v>-269.41649999999998</c:v>
                </c:pt>
                <c:pt idx="50524">
                  <c:v>-269.41449999999998</c:v>
                </c:pt>
                <c:pt idx="50525">
                  <c:v>-269.41249999999997</c:v>
                </c:pt>
                <c:pt idx="50526">
                  <c:v>-269.41049999999996</c:v>
                </c:pt>
                <c:pt idx="50527">
                  <c:v>-269.4085</c:v>
                </c:pt>
                <c:pt idx="50528">
                  <c:v>-269.40649999999999</c:v>
                </c:pt>
                <c:pt idx="50529">
                  <c:v>-269.40449999999998</c:v>
                </c:pt>
                <c:pt idx="50530">
                  <c:v>-269.40249999999997</c:v>
                </c:pt>
                <c:pt idx="50531">
                  <c:v>-269.40049999999997</c:v>
                </c:pt>
                <c:pt idx="50532">
                  <c:v>-269.39850000000001</c:v>
                </c:pt>
                <c:pt idx="50533">
                  <c:v>-269.39649999999995</c:v>
                </c:pt>
                <c:pt idx="50534">
                  <c:v>-269.39449999999999</c:v>
                </c:pt>
                <c:pt idx="50535">
                  <c:v>-269.39249999999998</c:v>
                </c:pt>
                <c:pt idx="50536">
                  <c:v>-269.39049999999997</c:v>
                </c:pt>
                <c:pt idx="50537">
                  <c:v>-269.38849999999996</c:v>
                </c:pt>
                <c:pt idx="50538">
                  <c:v>-269.38649999999996</c:v>
                </c:pt>
                <c:pt idx="50539">
                  <c:v>-269.3845</c:v>
                </c:pt>
                <c:pt idx="50540">
                  <c:v>-269.38249999999999</c:v>
                </c:pt>
                <c:pt idx="50541">
                  <c:v>-269.38049999999998</c:v>
                </c:pt>
                <c:pt idx="50542">
                  <c:v>-269.37849999999997</c:v>
                </c:pt>
                <c:pt idx="50543">
                  <c:v>-269.37649999999996</c:v>
                </c:pt>
                <c:pt idx="50544">
                  <c:v>-269.37450000000001</c:v>
                </c:pt>
                <c:pt idx="50545">
                  <c:v>-269.37249999999995</c:v>
                </c:pt>
                <c:pt idx="50546">
                  <c:v>-269.37049999999999</c:v>
                </c:pt>
                <c:pt idx="50547">
                  <c:v>-269.36849999999998</c:v>
                </c:pt>
                <c:pt idx="50548">
                  <c:v>-269.36649999999997</c:v>
                </c:pt>
                <c:pt idx="50549">
                  <c:v>-269.36449999999996</c:v>
                </c:pt>
                <c:pt idx="50550">
                  <c:v>-269.36249999999995</c:v>
                </c:pt>
                <c:pt idx="50551">
                  <c:v>-269.3605</c:v>
                </c:pt>
                <c:pt idx="50552">
                  <c:v>-269.35849999999999</c:v>
                </c:pt>
                <c:pt idx="50553">
                  <c:v>-269.35649999999998</c:v>
                </c:pt>
                <c:pt idx="50554">
                  <c:v>-269.35449999999997</c:v>
                </c:pt>
                <c:pt idx="50555">
                  <c:v>-269.35249999999996</c:v>
                </c:pt>
                <c:pt idx="50556">
                  <c:v>-269.35050000000001</c:v>
                </c:pt>
                <c:pt idx="50557">
                  <c:v>-269.34849999999994</c:v>
                </c:pt>
                <c:pt idx="50558">
                  <c:v>-269.34649999999999</c:v>
                </c:pt>
                <c:pt idx="50559">
                  <c:v>-269.34449999999998</c:v>
                </c:pt>
                <c:pt idx="50560">
                  <c:v>-269.34249999999997</c:v>
                </c:pt>
                <c:pt idx="50561">
                  <c:v>-269.34049999999996</c:v>
                </c:pt>
                <c:pt idx="50562">
                  <c:v>-269.33849999999995</c:v>
                </c:pt>
                <c:pt idx="50563">
                  <c:v>-269.3365</c:v>
                </c:pt>
                <c:pt idx="50564">
                  <c:v>-269.33449999999999</c:v>
                </c:pt>
                <c:pt idx="50565">
                  <c:v>-269.33249999999998</c:v>
                </c:pt>
                <c:pt idx="50566">
                  <c:v>-269.33049999999997</c:v>
                </c:pt>
                <c:pt idx="50567">
                  <c:v>-269.32849999999996</c:v>
                </c:pt>
                <c:pt idx="50568">
                  <c:v>-269.32650000000001</c:v>
                </c:pt>
                <c:pt idx="50569">
                  <c:v>-269.32449999999994</c:v>
                </c:pt>
                <c:pt idx="50570">
                  <c:v>-269.32249999999999</c:v>
                </c:pt>
                <c:pt idx="50571">
                  <c:v>-269.32049999999998</c:v>
                </c:pt>
                <c:pt idx="50572">
                  <c:v>-269.31849999999997</c:v>
                </c:pt>
                <c:pt idx="50573">
                  <c:v>-269.31649999999996</c:v>
                </c:pt>
                <c:pt idx="50574">
                  <c:v>-269.31449999999995</c:v>
                </c:pt>
                <c:pt idx="50575">
                  <c:v>-269.3125</c:v>
                </c:pt>
                <c:pt idx="50576">
                  <c:v>-269.31049999999999</c:v>
                </c:pt>
                <c:pt idx="50577">
                  <c:v>-269.30849999999998</c:v>
                </c:pt>
                <c:pt idx="50578">
                  <c:v>-269.30649999999997</c:v>
                </c:pt>
                <c:pt idx="50579">
                  <c:v>-269.30449999999996</c:v>
                </c:pt>
                <c:pt idx="50580">
                  <c:v>-269.30250000000001</c:v>
                </c:pt>
                <c:pt idx="50581">
                  <c:v>-269.30049999999994</c:v>
                </c:pt>
                <c:pt idx="50582">
                  <c:v>-269.29849999999999</c:v>
                </c:pt>
                <c:pt idx="50583">
                  <c:v>-269.29649999999998</c:v>
                </c:pt>
                <c:pt idx="50584">
                  <c:v>-269.29449999999997</c:v>
                </c:pt>
                <c:pt idx="50585">
                  <c:v>-269.29249999999996</c:v>
                </c:pt>
                <c:pt idx="50586">
                  <c:v>-269.29049999999995</c:v>
                </c:pt>
                <c:pt idx="50587">
                  <c:v>-269.2885</c:v>
                </c:pt>
                <c:pt idx="50588">
                  <c:v>-269.28649999999999</c:v>
                </c:pt>
                <c:pt idx="50589">
                  <c:v>-269.28449999999998</c:v>
                </c:pt>
                <c:pt idx="50590">
                  <c:v>-269.28249999999997</c:v>
                </c:pt>
                <c:pt idx="50591">
                  <c:v>-269.28049999999996</c:v>
                </c:pt>
                <c:pt idx="50592">
                  <c:v>-269.27850000000001</c:v>
                </c:pt>
                <c:pt idx="50593">
                  <c:v>-269.27649999999994</c:v>
                </c:pt>
                <c:pt idx="50594">
                  <c:v>-269.27449999999999</c:v>
                </c:pt>
                <c:pt idx="50595">
                  <c:v>-269.27249999999998</c:v>
                </c:pt>
                <c:pt idx="50596">
                  <c:v>-269.27049999999997</c:v>
                </c:pt>
                <c:pt idx="50597">
                  <c:v>-269.26849999999996</c:v>
                </c:pt>
                <c:pt idx="50598">
                  <c:v>-269.26649999999995</c:v>
                </c:pt>
                <c:pt idx="50599">
                  <c:v>-269.2645</c:v>
                </c:pt>
                <c:pt idx="50600">
                  <c:v>-269.26249999999999</c:v>
                </c:pt>
                <c:pt idx="50601">
                  <c:v>-269.26049999999998</c:v>
                </c:pt>
                <c:pt idx="50602">
                  <c:v>-269.25849999999997</c:v>
                </c:pt>
                <c:pt idx="50603">
                  <c:v>-269.25649999999996</c:v>
                </c:pt>
                <c:pt idx="50604">
                  <c:v>-269.25450000000001</c:v>
                </c:pt>
                <c:pt idx="50605">
                  <c:v>-269.2525</c:v>
                </c:pt>
                <c:pt idx="50606">
                  <c:v>-269.25049999999999</c:v>
                </c:pt>
                <c:pt idx="50607">
                  <c:v>-269.24849999999998</c:v>
                </c:pt>
                <c:pt idx="50608">
                  <c:v>-269.24649999999997</c:v>
                </c:pt>
                <c:pt idx="50609">
                  <c:v>-269.24449999999996</c:v>
                </c:pt>
                <c:pt idx="50610">
                  <c:v>-269.24249999999995</c:v>
                </c:pt>
                <c:pt idx="50611">
                  <c:v>-269.2405</c:v>
                </c:pt>
                <c:pt idx="50612">
                  <c:v>-269.23849999999999</c:v>
                </c:pt>
                <c:pt idx="50613">
                  <c:v>-269.23649999999998</c:v>
                </c:pt>
                <c:pt idx="50614">
                  <c:v>-269.23449999999997</c:v>
                </c:pt>
                <c:pt idx="50615">
                  <c:v>-269.23249999999996</c:v>
                </c:pt>
                <c:pt idx="50616">
                  <c:v>-269.23050000000001</c:v>
                </c:pt>
                <c:pt idx="50617">
                  <c:v>-269.2285</c:v>
                </c:pt>
                <c:pt idx="50618">
                  <c:v>-269.22649999999999</c:v>
                </c:pt>
                <c:pt idx="50619">
                  <c:v>-269.22449999999998</c:v>
                </c:pt>
                <c:pt idx="50620">
                  <c:v>-269.22249999999997</c:v>
                </c:pt>
                <c:pt idx="50621">
                  <c:v>-269.22049999999996</c:v>
                </c:pt>
                <c:pt idx="50622">
                  <c:v>-269.21849999999995</c:v>
                </c:pt>
                <c:pt idx="50623">
                  <c:v>-269.2165</c:v>
                </c:pt>
                <c:pt idx="50624">
                  <c:v>-269.21449999999999</c:v>
                </c:pt>
                <c:pt idx="50625">
                  <c:v>-269.21249999999998</c:v>
                </c:pt>
                <c:pt idx="50626">
                  <c:v>-269.21049999999997</c:v>
                </c:pt>
                <c:pt idx="50627">
                  <c:v>-269.20849999999996</c:v>
                </c:pt>
                <c:pt idx="50628">
                  <c:v>-269.20650000000001</c:v>
                </c:pt>
                <c:pt idx="50629">
                  <c:v>-269.2045</c:v>
                </c:pt>
                <c:pt idx="50630">
                  <c:v>-269.20249999999999</c:v>
                </c:pt>
                <c:pt idx="50631">
                  <c:v>-269.20049999999998</c:v>
                </c:pt>
                <c:pt idx="50632">
                  <c:v>-269.19849999999997</c:v>
                </c:pt>
                <c:pt idx="50633">
                  <c:v>-269.19649999999996</c:v>
                </c:pt>
                <c:pt idx="50634">
                  <c:v>-269.19449999999995</c:v>
                </c:pt>
                <c:pt idx="50635">
                  <c:v>-269.1925</c:v>
                </c:pt>
                <c:pt idx="50636">
                  <c:v>-269.19049999999999</c:v>
                </c:pt>
                <c:pt idx="50637">
                  <c:v>-269.18849999999998</c:v>
                </c:pt>
                <c:pt idx="50638">
                  <c:v>-269.18649999999997</c:v>
                </c:pt>
                <c:pt idx="50639">
                  <c:v>-269.18449999999996</c:v>
                </c:pt>
                <c:pt idx="50640">
                  <c:v>-269.1825</c:v>
                </c:pt>
                <c:pt idx="50641">
                  <c:v>-269.18049999999999</c:v>
                </c:pt>
                <c:pt idx="50642">
                  <c:v>-269.17849999999999</c:v>
                </c:pt>
                <c:pt idx="50643">
                  <c:v>-269.17649999999998</c:v>
                </c:pt>
                <c:pt idx="50644">
                  <c:v>-269.17449999999997</c:v>
                </c:pt>
                <c:pt idx="50645">
                  <c:v>-269.17249999999996</c:v>
                </c:pt>
                <c:pt idx="50646">
                  <c:v>-269.17049999999995</c:v>
                </c:pt>
                <c:pt idx="50647">
                  <c:v>-269.16849999999999</c:v>
                </c:pt>
                <c:pt idx="50648">
                  <c:v>-269.16649999999998</c:v>
                </c:pt>
                <c:pt idx="50649">
                  <c:v>-269.16449999999998</c:v>
                </c:pt>
                <c:pt idx="50650">
                  <c:v>-269.16249999999997</c:v>
                </c:pt>
                <c:pt idx="50651">
                  <c:v>-269.16049999999996</c:v>
                </c:pt>
                <c:pt idx="50652">
                  <c:v>-269.1585</c:v>
                </c:pt>
                <c:pt idx="50653">
                  <c:v>-269.15649999999999</c:v>
                </c:pt>
                <c:pt idx="50654">
                  <c:v>-269.15449999999998</c:v>
                </c:pt>
                <c:pt idx="50655">
                  <c:v>-269.15249999999997</c:v>
                </c:pt>
                <c:pt idx="50656">
                  <c:v>-269.15049999999997</c:v>
                </c:pt>
                <c:pt idx="50657">
                  <c:v>-269.14850000000001</c:v>
                </c:pt>
                <c:pt idx="50658">
                  <c:v>-269.14649999999995</c:v>
                </c:pt>
                <c:pt idx="50659">
                  <c:v>-269.14449999999999</c:v>
                </c:pt>
                <c:pt idx="50660">
                  <c:v>-269.14249999999998</c:v>
                </c:pt>
                <c:pt idx="50661">
                  <c:v>-269.14049999999997</c:v>
                </c:pt>
                <c:pt idx="50662">
                  <c:v>-269.13849999999996</c:v>
                </c:pt>
                <c:pt idx="50663">
                  <c:v>-269.13649999999996</c:v>
                </c:pt>
                <c:pt idx="50664">
                  <c:v>-269.1345</c:v>
                </c:pt>
                <c:pt idx="50665">
                  <c:v>-269.13249999999999</c:v>
                </c:pt>
                <c:pt idx="50666">
                  <c:v>-269.13049999999998</c:v>
                </c:pt>
                <c:pt idx="50667">
                  <c:v>-269.12849999999997</c:v>
                </c:pt>
                <c:pt idx="50668">
                  <c:v>-269.12649999999996</c:v>
                </c:pt>
                <c:pt idx="50669">
                  <c:v>-269.12450000000001</c:v>
                </c:pt>
                <c:pt idx="50670">
                  <c:v>-269.12249999999995</c:v>
                </c:pt>
                <c:pt idx="50671">
                  <c:v>-269.12049999999999</c:v>
                </c:pt>
                <c:pt idx="50672">
                  <c:v>-269.11849999999998</c:v>
                </c:pt>
                <c:pt idx="50673">
                  <c:v>-269.11649999999997</c:v>
                </c:pt>
                <c:pt idx="50674">
                  <c:v>-269.11449999999996</c:v>
                </c:pt>
                <c:pt idx="50675">
                  <c:v>-269.11249999999995</c:v>
                </c:pt>
                <c:pt idx="50676">
                  <c:v>-269.1105</c:v>
                </c:pt>
                <c:pt idx="50677">
                  <c:v>-269.10849999999999</c:v>
                </c:pt>
                <c:pt idx="50678">
                  <c:v>-269.10649999999998</c:v>
                </c:pt>
                <c:pt idx="50679">
                  <c:v>-269.10449999999997</c:v>
                </c:pt>
                <c:pt idx="50680">
                  <c:v>-269.10249999999996</c:v>
                </c:pt>
                <c:pt idx="50681">
                  <c:v>-269.10050000000001</c:v>
                </c:pt>
                <c:pt idx="50682">
                  <c:v>-269.09849999999994</c:v>
                </c:pt>
                <c:pt idx="50683">
                  <c:v>-269.09649999999999</c:v>
                </c:pt>
                <c:pt idx="50684">
                  <c:v>-269.09449999999998</c:v>
                </c:pt>
                <c:pt idx="50685">
                  <c:v>-269.09249999999997</c:v>
                </c:pt>
                <c:pt idx="50686">
                  <c:v>-269.09049999999996</c:v>
                </c:pt>
                <c:pt idx="50687">
                  <c:v>-269.08849999999995</c:v>
                </c:pt>
                <c:pt idx="50688">
                  <c:v>-269.0865</c:v>
                </c:pt>
                <c:pt idx="50689">
                  <c:v>-269.08449999999999</c:v>
                </c:pt>
                <c:pt idx="50690">
                  <c:v>-269.08249999999998</c:v>
                </c:pt>
                <c:pt idx="50691">
                  <c:v>-269.08049999999997</c:v>
                </c:pt>
                <c:pt idx="50692">
                  <c:v>-269.07849999999996</c:v>
                </c:pt>
                <c:pt idx="50693">
                  <c:v>-269.07650000000001</c:v>
                </c:pt>
                <c:pt idx="50694">
                  <c:v>-269.07449999999994</c:v>
                </c:pt>
                <c:pt idx="50695">
                  <c:v>-269.07249999999999</c:v>
                </c:pt>
                <c:pt idx="50696">
                  <c:v>-269.07049999999998</c:v>
                </c:pt>
                <c:pt idx="50697">
                  <c:v>-269.06849999999997</c:v>
                </c:pt>
                <c:pt idx="50698">
                  <c:v>-269.06649999999996</c:v>
                </c:pt>
                <c:pt idx="50699">
                  <c:v>-269.06449999999995</c:v>
                </c:pt>
                <c:pt idx="50700">
                  <c:v>-269.0625</c:v>
                </c:pt>
                <c:pt idx="50701">
                  <c:v>-269.06049999999999</c:v>
                </c:pt>
                <c:pt idx="50702">
                  <c:v>-269.05849999999998</c:v>
                </c:pt>
                <c:pt idx="50703">
                  <c:v>-269.05649999999997</c:v>
                </c:pt>
                <c:pt idx="50704">
                  <c:v>-269.05449999999996</c:v>
                </c:pt>
                <c:pt idx="50705">
                  <c:v>-269.05250000000001</c:v>
                </c:pt>
                <c:pt idx="50706">
                  <c:v>-269.05049999999994</c:v>
                </c:pt>
                <c:pt idx="50707">
                  <c:v>-269.04849999999999</c:v>
                </c:pt>
                <c:pt idx="50708">
                  <c:v>-269.04649999999998</c:v>
                </c:pt>
                <c:pt idx="50709">
                  <c:v>-269.04449999999997</c:v>
                </c:pt>
                <c:pt idx="50710">
                  <c:v>-269.04249999999996</c:v>
                </c:pt>
                <c:pt idx="50711">
                  <c:v>-269.04049999999995</c:v>
                </c:pt>
                <c:pt idx="50712">
                  <c:v>-269.0385</c:v>
                </c:pt>
                <c:pt idx="50713">
                  <c:v>-269.03649999999999</c:v>
                </c:pt>
                <c:pt idx="50714">
                  <c:v>-269.03449999999998</c:v>
                </c:pt>
                <c:pt idx="50715">
                  <c:v>-269.03249999999997</c:v>
                </c:pt>
                <c:pt idx="50716">
                  <c:v>-269.03049999999996</c:v>
                </c:pt>
                <c:pt idx="50717">
                  <c:v>-269.02850000000001</c:v>
                </c:pt>
                <c:pt idx="50718">
                  <c:v>-269.02649999999994</c:v>
                </c:pt>
                <c:pt idx="50719">
                  <c:v>-269.02449999999999</c:v>
                </c:pt>
                <c:pt idx="50720">
                  <c:v>-269.02249999999998</c:v>
                </c:pt>
                <c:pt idx="50721">
                  <c:v>-269.02049999999997</c:v>
                </c:pt>
                <c:pt idx="50722">
                  <c:v>-269.01849999999996</c:v>
                </c:pt>
                <c:pt idx="50723">
                  <c:v>-269.01649999999995</c:v>
                </c:pt>
                <c:pt idx="50724">
                  <c:v>-269.0145</c:v>
                </c:pt>
                <c:pt idx="50725">
                  <c:v>-269.01249999999999</c:v>
                </c:pt>
                <c:pt idx="50726">
                  <c:v>-269.01049999999998</c:v>
                </c:pt>
                <c:pt idx="50727">
                  <c:v>-269.00849999999997</c:v>
                </c:pt>
                <c:pt idx="50728">
                  <c:v>-269.00649999999996</c:v>
                </c:pt>
                <c:pt idx="50729">
                  <c:v>-269.00450000000001</c:v>
                </c:pt>
                <c:pt idx="50730">
                  <c:v>-269.0025</c:v>
                </c:pt>
                <c:pt idx="50731">
                  <c:v>-269.00049999999999</c:v>
                </c:pt>
                <c:pt idx="50732">
                  <c:v>-268.99849999999998</c:v>
                </c:pt>
                <c:pt idx="50733">
                  <c:v>-268.99649999999997</c:v>
                </c:pt>
                <c:pt idx="50734">
                  <c:v>-268.99449999999996</c:v>
                </c:pt>
                <c:pt idx="50735">
                  <c:v>-268.99249999999995</c:v>
                </c:pt>
                <c:pt idx="50736">
                  <c:v>-268.9905</c:v>
                </c:pt>
                <c:pt idx="50737">
                  <c:v>-268.98849999999999</c:v>
                </c:pt>
                <c:pt idx="50738">
                  <c:v>-268.98649999999998</c:v>
                </c:pt>
                <c:pt idx="50739">
                  <c:v>-268.98449999999997</c:v>
                </c:pt>
                <c:pt idx="50740">
                  <c:v>-268.98249999999996</c:v>
                </c:pt>
                <c:pt idx="50741">
                  <c:v>-268.98050000000001</c:v>
                </c:pt>
                <c:pt idx="50742">
                  <c:v>-268.9785</c:v>
                </c:pt>
                <c:pt idx="50743">
                  <c:v>-268.97649999999999</c:v>
                </c:pt>
                <c:pt idx="50744">
                  <c:v>-268.97449999999998</c:v>
                </c:pt>
                <c:pt idx="50745">
                  <c:v>-268.97249999999997</c:v>
                </c:pt>
                <c:pt idx="50746">
                  <c:v>-268.97049999999996</c:v>
                </c:pt>
                <c:pt idx="50747">
                  <c:v>-268.96849999999995</c:v>
                </c:pt>
                <c:pt idx="50748">
                  <c:v>-268.9665</c:v>
                </c:pt>
                <c:pt idx="50749">
                  <c:v>-268.96449999999999</c:v>
                </c:pt>
                <c:pt idx="50750">
                  <c:v>-268.96249999999998</c:v>
                </c:pt>
                <c:pt idx="50751">
                  <c:v>-268.96049999999997</c:v>
                </c:pt>
                <c:pt idx="50752">
                  <c:v>-268.95849999999996</c:v>
                </c:pt>
                <c:pt idx="50753">
                  <c:v>-268.95650000000001</c:v>
                </c:pt>
                <c:pt idx="50754">
                  <c:v>-268.9545</c:v>
                </c:pt>
                <c:pt idx="50755">
                  <c:v>-268.95249999999999</c:v>
                </c:pt>
                <c:pt idx="50756">
                  <c:v>-268.95049999999998</c:v>
                </c:pt>
                <c:pt idx="50757">
                  <c:v>-268.94849999999997</c:v>
                </c:pt>
                <c:pt idx="50758">
                  <c:v>-268.94649999999996</c:v>
                </c:pt>
                <c:pt idx="50759">
                  <c:v>-268.94449999999995</c:v>
                </c:pt>
                <c:pt idx="50760">
                  <c:v>-268.9425</c:v>
                </c:pt>
                <c:pt idx="50761">
                  <c:v>-268.94049999999999</c:v>
                </c:pt>
                <c:pt idx="50762">
                  <c:v>-268.93849999999998</c:v>
                </c:pt>
                <c:pt idx="50763">
                  <c:v>-268.93649999999997</c:v>
                </c:pt>
                <c:pt idx="50764">
                  <c:v>-268.93449999999996</c:v>
                </c:pt>
                <c:pt idx="50765">
                  <c:v>-268.9325</c:v>
                </c:pt>
                <c:pt idx="50766">
                  <c:v>-268.93049999999999</c:v>
                </c:pt>
                <c:pt idx="50767">
                  <c:v>-268.92849999999999</c:v>
                </c:pt>
                <c:pt idx="50768">
                  <c:v>-268.92649999999998</c:v>
                </c:pt>
                <c:pt idx="50769">
                  <c:v>-268.92449999999997</c:v>
                </c:pt>
                <c:pt idx="50770">
                  <c:v>-268.92249999999996</c:v>
                </c:pt>
                <c:pt idx="50771">
                  <c:v>-268.92049999999995</c:v>
                </c:pt>
                <c:pt idx="50772">
                  <c:v>-268.91849999999999</c:v>
                </c:pt>
                <c:pt idx="50773">
                  <c:v>-268.91649999999998</c:v>
                </c:pt>
                <c:pt idx="50774">
                  <c:v>-268.91449999999998</c:v>
                </c:pt>
                <c:pt idx="50775">
                  <c:v>-268.91249999999997</c:v>
                </c:pt>
                <c:pt idx="50776">
                  <c:v>-268.91049999999996</c:v>
                </c:pt>
                <c:pt idx="50777">
                  <c:v>-268.9085</c:v>
                </c:pt>
                <c:pt idx="50778">
                  <c:v>-268.90649999999999</c:v>
                </c:pt>
                <c:pt idx="50779">
                  <c:v>-268.90449999999998</c:v>
                </c:pt>
                <c:pt idx="50780">
                  <c:v>-268.90249999999997</c:v>
                </c:pt>
                <c:pt idx="50781">
                  <c:v>-268.90049999999997</c:v>
                </c:pt>
                <c:pt idx="50782">
                  <c:v>-268.89850000000001</c:v>
                </c:pt>
                <c:pt idx="50783">
                  <c:v>-268.89649999999995</c:v>
                </c:pt>
                <c:pt idx="50784">
                  <c:v>-268.89449999999999</c:v>
                </c:pt>
                <c:pt idx="50785">
                  <c:v>-268.89249999999998</c:v>
                </c:pt>
                <c:pt idx="50786">
                  <c:v>-268.89049999999997</c:v>
                </c:pt>
                <c:pt idx="50787">
                  <c:v>-268.88849999999996</c:v>
                </c:pt>
                <c:pt idx="50788">
                  <c:v>-268.88649999999996</c:v>
                </c:pt>
                <c:pt idx="50789">
                  <c:v>-268.8845</c:v>
                </c:pt>
                <c:pt idx="50790">
                  <c:v>-268.88249999999999</c:v>
                </c:pt>
                <c:pt idx="50791">
                  <c:v>-268.88049999999998</c:v>
                </c:pt>
                <c:pt idx="50792">
                  <c:v>-268.87849999999997</c:v>
                </c:pt>
                <c:pt idx="50793">
                  <c:v>-268.87649999999996</c:v>
                </c:pt>
                <c:pt idx="50794">
                  <c:v>-268.87450000000001</c:v>
                </c:pt>
                <c:pt idx="50795">
                  <c:v>-268.87249999999995</c:v>
                </c:pt>
                <c:pt idx="50796">
                  <c:v>-268.87049999999999</c:v>
                </c:pt>
                <c:pt idx="50797">
                  <c:v>-268.86849999999998</c:v>
                </c:pt>
                <c:pt idx="50798">
                  <c:v>-268.86649999999997</c:v>
                </c:pt>
                <c:pt idx="50799">
                  <c:v>-268.86449999999996</c:v>
                </c:pt>
                <c:pt idx="50800">
                  <c:v>-268.86249999999995</c:v>
                </c:pt>
                <c:pt idx="50801">
                  <c:v>-268.8605</c:v>
                </c:pt>
                <c:pt idx="50802">
                  <c:v>-268.85849999999999</c:v>
                </c:pt>
                <c:pt idx="50803">
                  <c:v>-268.85649999999998</c:v>
                </c:pt>
                <c:pt idx="50804">
                  <c:v>-268.85449999999997</c:v>
                </c:pt>
                <c:pt idx="50805">
                  <c:v>-268.85249999999996</c:v>
                </c:pt>
                <c:pt idx="50806">
                  <c:v>-268.85050000000001</c:v>
                </c:pt>
                <c:pt idx="50807">
                  <c:v>-268.84849999999994</c:v>
                </c:pt>
                <c:pt idx="50808">
                  <c:v>-268.84649999999999</c:v>
                </c:pt>
                <c:pt idx="50809">
                  <c:v>-268.84449999999998</c:v>
                </c:pt>
                <c:pt idx="50810">
                  <c:v>-268.84249999999997</c:v>
                </c:pt>
                <c:pt idx="50811">
                  <c:v>-268.84049999999996</c:v>
                </c:pt>
                <c:pt idx="50812">
                  <c:v>-268.83849999999995</c:v>
                </c:pt>
                <c:pt idx="50813">
                  <c:v>-268.8365</c:v>
                </c:pt>
                <c:pt idx="50814">
                  <c:v>-268.83449999999999</c:v>
                </c:pt>
                <c:pt idx="50815">
                  <c:v>-268.83249999999998</c:v>
                </c:pt>
                <c:pt idx="50816">
                  <c:v>-268.83049999999997</c:v>
                </c:pt>
                <c:pt idx="50817">
                  <c:v>-268.82849999999996</c:v>
                </c:pt>
                <c:pt idx="50818">
                  <c:v>-268.82650000000001</c:v>
                </c:pt>
                <c:pt idx="50819">
                  <c:v>-268.82449999999994</c:v>
                </c:pt>
                <c:pt idx="50820">
                  <c:v>-268.82249999999999</c:v>
                </c:pt>
                <c:pt idx="50821">
                  <c:v>-268.82049999999998</c:v>
                </c:pt>
                <c:pt idx="50822">
                  <c:v>-268.81849999999997</c:v>
                </c:pt>
                <c:pt idx="50823">
                  <c:v>-268.81649999999996</c:v>
                </c:pt>
                <c:pt idx="50824">
                  <c:v>-268.81449999999995</c:v>
                </c:pt>
                <c:pt idx="50825">
                  <c:v>-268.8125</c:v>
                </c:pt>
                <c:pt idx="50826">
                  <c:v>-268.81049999999999</c:v>
                </c:pt>
                <c:pt idx="50827">
                  <c:v>-268.80849999999998</c:v>
                </c:pt>
                <c:pt idx="50828">
                  <c:v>-268.80649999999997</c:v>
                </c:pt>
                <c:pt idx="50829">
                  <c:v>-268.80449999999996</c:v>
                </c:pt>
                <c:pt idx="50830">
                  <c:v>-268.80250000000001</c:v>
                </c:pt>
                <c:pt idx="50831">
                  <c:v>-268.80049999999994</c:v>
                </c:pt>
                <c:pt idx="50832">
                  <c:v>-268.79849999999999</c:v>
                </c:pt>
                <c:pt idx="50833">
                  <c:v>-268.79649999999998</c:v>
                </c:pt>
                <c:pt idx="50834">
                  <c:v>-268.79449999999997</c:v>
                </c:pt>
                <c:pt idx="50835">
                  <c:v>-268.79249999999996</c:v>
                </c:pt>
                <c:pt idx="50836">
                  <c:v>-268.79049999999995</c:v>
                </c:pt>
                <c:pt idx="50837">
                  <c:v>-268.7885</c:v>
                </c:pt>
                <c:pt idx="50838">
                  <c:v>-268.78649999999999</c:v>
                </c:pt>
                <c:pt idx="50839">
                  <c:v>-268.78449999999998</c:v>
                </c:pt>
                <c:pt idx="50840">
                  <c:v>-268.78249999999997</c:v>
                </c:pt>
                <c:pt idx="50841">
                  <c:v>-268.78049999999996</c:v>
                </c:pt>
                <c:pt idx="50842">
                  <c:v>-268.77850000000001</c:v>
                </c:pt>
                <c:pt idx="50843">
                  <c:v>-268.77649999999994</c:v>
                </c:pt>
                <c:pt idx="50844">
                  <c:v>-268.77449999999999</c:v>
                </c:pt>
                <c:pt idx="50845">
                  <c:v>-268.77249999999998</c:v>
                </c:pt>
                <c:pt idx="50846">
                  <c:v>-268.77049999999997</c:v>
                </c:pt>
                <c:pt idx="50847">
                  <c:v>-268.76849999999996</c:v>
                </c:pt>
                <c:pt idx="50848">
                  <c:v>-268.76649999999995</c:v>
                </c:pt>
                <c:pt idx="50849">
                  <c:v>-268.7645</c:v>
                </c:pt>
                <c:pt idx="50850">
                  <c:v>-268.76249999999999</c:v>
                </c:pt>
                <c:pt idx="50851">
                  <c:v>-268.76049999999998</c:v>
                </c:pt>
                <c:pt idx="50852">
                  <c:v>-268.75849999999997</c:v>
                </c:pt>
                <c:pt idx="50853">
                  <c:v>-268.75649999999996</c:v>
                </c:pt>
                <c:pt idx="50854">
                  <c:v>-268.75450000000001</c:v>
                </c:pt>
                <c:pt idx="50855">
                  <c:v>-268.7525</c:v>
                </c:pt>
                <c:pt idx="50856">
                  <c:v>-268.75049999999999</c:v>
                </c:pt>
                <c:pt idx="50857">
                  <c:v>-268.74849999999998</c:v>
                </c:pt>
                <c:pt idx="50858">
                  <c:v>-268.74649999999997</c:v>
                </c:pt>
                <c:pt idx="50859">
                  <c:v>-268.74449999999996</c:v>
                </c:pt>
                <c:pt idx="50860">
                  <c:v>-268.74249999999995</c:v>
                </c:pt>
                <c:pt idx="50861">
                  <c:v>-268.7405</c:v>
                </c:pt>
                <c:pt idx="50862">
                  <c:v>-268.73849999999999</c:v>
                </c:pt>
                <c:pt idx="50863">
                  <c:v>-268.73649999999998</c:v>
                </c:pt>
                <c:pt idx="50864">
                  <c:v>-268.73449999999997</c:v>
                </c:pt>
                <c:pt idx="50865">
                  <c:v>-268.73249999999996</c:v>
                </c:pt>
                <c:pt idx="50866">
                  <c:v>-268.73050000000001</c:v>
                </c:pt>
                <c:pt idx="50867">
                  <c:v>-268.7285</c:v>
                </c:pt>
                <c:pt idx="50868">
                  <c:v>-268.72649999999999</c:v>
                </c:pt>
                <c:pt idx="50869">
                  <c:v>-268.72449999999998</c:v>
                </c:pt>
                <c:pt idx="50870">
                  <c:v>-268.72249999999997</c:v>
                </c:pt>
                <c:pt idx="50871">
                  <c:v>-268.72049999999996</c:v>
                </c:pt>
                <c:pt idx="50872">
                  <c:v>-268.71849999999995</c:v>
                </c:pt>
                <c:pt idx="50873">
                  <c:v>-268.7165</c:v>
                </c:pt>
                <c:pt idx="50874">
                  <c:v>-268.71449999999999</c:v>
                </c:pt>
                <c:pt idx="50875">
                  <c:v>-268.71249999999998</c:v>
                </c:pt>
                <c:pt idx="50876">
                  <c:v>-268.71049999999997</c:v>
                </c:pt>
                <c:pt idx="50877">
                  <c:v>-268.70849999999996</c:v>
                </c:pt>
                <c:pt idx="50878">
                  <c:v>-268.70650000000001</c:v>
                </c:pt>
                <c:pt idx="50879">
                  <c:v>-268.7045</c:v>
                </c:pt>
                <c:pt idx="50880">
                  <c:v>-268.70249999999999</c:v>
                </c:pt>
                <c:pt idx="50881">
                  <c:v>-268.70049999999998</c:v>
                </c:pt>
                <c:pt idx="50882">
                  <c:v>-268.69849999999997</c:v>
                </c:pt>
                <c:pt idx="50883">
                  <c:v>-268.69649999999996</c:v>
                </c:pt>
                <c:pt idx="50884">
                  <c:v>-268.69449999999995</c:v>
                </c:pt>
                <c:pt idx="50885">
                  <c:v>-268.6925</c:v>
                </c:pt>
                <c:pt idx="50886">
                  <c:v>-268.69049999999999</c:v>
                </c:pt>
                <c:pt idx="50887">
                  <c:v>-268.68849999999998</c:v>
                </c:pt>
                <c:pt idx="50888">
                  <c:v>-268.68649999999997</c:v>
                </c:pt>
                <c:pt idx="50889">
                  <c:v>-268.68449999999996</c:v>
                </c:pt>
                <c:pt idx="50890">
                  <c:v>-268.6825</c:v>
                </c:pt>
                <c:pt idx="50891">
                  <c:v>-268.68049999999999</c:v>
                </c:pt>
                <c:pt idx="50892">
                  <c:v>-268.67849999999999</c:v>
                </c:pt>
                <c:pt idx="50893">
                  <c:v>-268.67649999999998</c:v>
                </c:pt>
                <c:pt idx="50894">
                  <c:v>-268.67449999999997</c:v>
                </c:pt>
                <c:pt idx="50895">
                  <c:v>-268.67249999999996</c:v>
                </c:pt>
                <c:pt idx="50896">
                  <c:v>-268.67049999999995</c:v>
                </c:pt>
                <c:pt idx="50897">
                  <c:v>-268.66849999999999</c:v>
                </c:pt>
                <c:pt idx="50898">
                  <c:v>-268.66649999999998</c:v>
                </c:pt>
                <c:pt idx="50899">
                  <c:v>-268.66449999999998</c:v>
                </c:pt>
                <c:pt idx="50900">
                  <c:v>-268.66249999999997</c:v>
                </c:pt>
                <c:pt idx="50901">
                  <c:v>-268.66049999999996</c:v>
                </c:pt>
                <c:pt idx="50902">
                  <c:v>-268.6585</c:v>
                </c:pt>
                <c:pt idx="50903">
                  <c:v>-268.65649999999999</c:v>
                </c:pt>
                <c:pt idx="50904">
                  <c:v>-268.65449999999998</c:v>
                </c:pt>
                <c:pt idx="50905">
                  <c:v>-268.65249999999997</c:v>
                </c:pt>
                <c:pt idx="50906">
                  <c:v>-268.65049999999997</c:v>
                </c:pt>
                <c:pt idx="50907">
                  <c:v>-268.64850000000001</c:v>
                </c:pt>
                <c:pt idx="50908">
                  <c:v>-268.64649999999995</c:v>
                </c:pt>
                <c:pt idx="50909">
                  <c:v>-268.64449999999999</c:v>
                </c:pt>
                <c:pt idx="50910">
                  <c:v>-268.64249999999998</c:v>
                </c:pt>
                <c:pt idx="50911">
                  <c:v>-268.64049999999997</c:v>
                </c:pt>
                <c:pt idx="50912">
                  <c:v>-268.63849999999996</c:v>
                </c:pt>
                <c:pt idx="50913">
                  <c:v>-268.63649999999996</c:v>
                </c:pt>
                <c:pt idx="50914">
                  <c:v>-268.6345</c:v>
                </c:pt>
                <c:pt idx="50915">
                  <c:v>-268.63249999999999</c:v>
                </c:pt>
                <c:pt idx="50916">
                  <c:v>-268.63049999999998</c:v>
                </c:pt>
                <c:pt idx="50917">
                  <c:v>-268.62849999999997</c:v>
                </c:pt>
                <c:pt idx="50918">
                  <c:v>-268.62649999999996</c:v>
                </c:pt>
                <c:pt idx="50919">
                  <c:v>-268.62450000000001</c:v>
                </c:pt>
                <c:pt idx="50920">
                  <c:v>-268.62249999999995</c:v>
                </c:pt>
                <c:pt idx="50921">
                  <c:v>-268.62049999999999</c:v>
                </c:pt>
                <c:pt idx="50922">
                  <c:v>-268.61849999999998</c:v>
                </c:pt>
                <c:pt idx="50923">
                  <c:v>-268.61649999999997</c:v>
                </c:pt>
                <c:pt idx="50924">
                  <c:v>-268.61449999999996</c:v>
                </c:pt>
                <c:pt idx="50925">
                  <c:v>-268.61249999999995</c:v>
                </c:pt>
                <c:pt idx="50926">
                  <c:v>-268.6105</c:v>
                </c:pt>
                <c:pt idx="50927">
                  <c:v>-268.60849999999999</c:v>
                </c:pt>
                <c:pt idx="50928">
                  <c:v>-268.60649999999998</c:v>
                </c:pt>
                <c:pt idx="50929">
                  <c:v>-268.60449999999997</c:v>
                </c:pt>
                <c:pt idx="50930">
                  <c:v>-268.60249999999996</c:v>
                </c:pt>
                <c:pt idx="50931">
                  <c:v>-268.60050000000001</c:v>
                </c:pt>
                <c:pt idx="50932">
                  <c:v>-268.59849999999994</c:v>
                </c:pt>
                <c:pt idx="50933">
                  <c:v>-268.59649999999999</c:v>
                </c:pt>
                <c:pt idx="50934">
                  <c:v>-268.59449999999998</c:v>
                </c:pt>
                <c:pt idx="50935">
                  <c:v>-268.59249999999997</c:v>
                </c:pt>
                <c:pt idx="50936">
                  <c:v>-268.59049999999996</c:v>
                </c:pt>
                <c:pt idx="50937">
                  <c:v>-268.58849999999995</c:v>
                </c:pt>
                <c:pt idx="50938">
                  <c:v>-268.5865</c:v>
                </c:pt>
                <c:pt idx="50939">
                  <c:v>-268.58449999999999</c:v>
                </c:pt>
                <c:pt idx="50940">
                  <c:v>-268.58249999999998</c:v>
                </c:pt>
                <c:pt idx="50941">
                  <c:v>-268.58049999999997</c:v>
                </c:pt>
                <c:pt idx="50942">
                  <c:v>-268.57849999999996</c:v>
                </c:pt>
                <c:pt idx="50943">
                  <c:v>-268.57650000000001</c:v>
                </c:pt>
                <c:pt idx="50944">
                  <c:v>-268.57449999999994</c:v>
                </c:pt>
                <c:pt idx="50945">
                  <c:v>-268.57249999999999</c:v>
                </c:pt>
                <c:pt idx="50946">
                  <c:v>-268.57049999999998</c:v>
                </c:pt>
                <c:pt idx="50947">
                  <c:v>-268.56849999999997</c:v>
                </c:pt>
                <c:pt idx="50948">
                  <c:v>-268.56649999999996</c:v>
                </c:pt>
                <c:pt idx="50949">
                  <c:v>-268.56449999999995</c:v>
                </c:pt>
                <c:pt idx="50950">
                  <c:v>-268.5625</c:v>
                </c:pt>
                <c:pt idx="50951">
                  <c:v>-268.56049999999999</c:v>
                </c:pt>
                <c:pt idx="50952">
                  <c:v>-268.55849999999998</c:v>
                </c:pt>
                <c:pt idx="50953">
                  <c:v>-268.55649999999997</c:v>
                </c:pt>
                <c:pt idx="50954">
                  <c:v>-268.55449999999996</c:v>
                </c:pt>
                <c:pt idx="50955">
                  <c:v>-268.55250000000001</c:v>
                </c:pt>
                <c:pt idx="50956">
                  <c:v>-268.55049999999994</c:v>
                </c:pt>
                <c:pt idx="50957">
                  <c:v>-268.54849999999999</c:v>
                </c:pt>
                <c:pt idx="50958">
                  <c:v>-268.54649999999998</c:v>
                </c:pt>
                <c:pt idx="50959">
                  <c:v>-268.54449999999997</c:v>
                </c:pt>
                <c:pt idx="50960">
                  <c:v>-268.54249999999996</c:v>
                </c:pt>
                <c:pt idx="50961">
                  <c:v>-268.54049999999995</c:v>
                </c:pt>
                <c:pt idx="50962">
                  <c:v>-268.5385</c:v>
                </c:pt>
                <c:pt idx="50963">
                  <c:v>-268.53649999999999</c:v>
                </c:pt>
                <c:pt idx="50964">
                  <c:v>-268.53449999999998</c:v>
                </c:pt>
                <c:pt idx="50965">
                  <c:v>-268.53249999999997</c:v>
                </c:pt>
                <c:pt idx="50966">
                  <c:v>-268.53049999999996</c:v>
                </c:pt>
                <c:pt idx="50967">
                  <c:v>-268.52850000000001</c:v>
                </c:pt>
                <c:pt idx="50968">
                  <c:v>-268.52649999999994</c:v>
                </c:pt>
                <c:pt idx="50969">
                  <c:v>-268.52449999999999</c:v>
                </c:pt>
                <c:pt idx="50970">
                  <c:v>-268.52249999999998</c:v>
                </c:pt>
                <c:pt idx="50971">
                  <c:v>-268.52049999999997</c:v>
                </c:pt>
                <c:pt idx="50972">
                  <c:v>-268.51849999999996</c:v>
                </c:pt>
                <c:pt idx="50973">
                  <c:v>-268.51649999999995</c:v>
                </c:pt>
                <c:pt idx="50974">
                  <c:v>-268.5145</c:v>
                </c:pt>
                <c:pt idx="50975">
                  <c:v>-268.51249999999999</c:v>
                </c:pt>
                <c:pt idx="50976">
                  <c:v>-268.51049999999998</c:v>
                </c:pt>
                <c:pt idx="50977">
                  <c:v>-268.50849999999997</c:v>
                </c:pt>
                <c:pt idx="50978">
                  <c:v>-268.50649999999996</c:v>
                </c:pt>
                <c:pt idx="50979">
                  <c:v>-268.50450000000001</c:v>
                </c:pt>
                <c:pt idx="50980">
                  <c:v>-268.5025</c:v>
                </c:pt>
                <c:pt idx="50981">
                  <c:v>-268.50049999999999</c:v>
                </c:pt>
                <c:pt idx="50982">
                  <c:v>-268.49849999999998</c:v>
                </c:pt>
                <c:pt idx="50983">
                  <c:v>-268.49649999999997</c:v>
                </c:pt>
                <c:pt idx="50984">
                  <c:v>-268.49449999999996</c:v>
                </c:pt>
                <c:pt idx="50985">
                  <c:v>-268.49249999999995</c:v>
                </c:pt>
                <c:pt idx="50986">
                  <c:v>-268.4905</c:v>
                </c:pt>
                <c:pt idx="50987">
                  <c:v>-268.48849999999999</c:v>
                </c:pt>
                <c:pt idx="50988">
                  <c:v>-268.48649999999998</c:v>
                </c:pt>
                <c:pt idx="50989">
                  <c:v>-268.48449999999997</c:v>
                </c:pt>
                <c:pt idx="50990">
                  <c:v>-268.48249999999996</c:v>
                </c:pt>
                <c:pt idx="50991">
                  <c:v>-268.48050000000001</c:v>
                </c:pt>
                <c:pt idx="50992">
                  <c:v>-268.4785</c:v>
                </c:pt>
                <c:pt idx="50993">
                  <c:v>-268.47649999999999</c:v>
                </c:pt>
                <c:pt idx="50994">
                  <c:v>-268.47449999999998</c:v>
                </c:pt>
                <c:pt idx="50995">
                  <c:v>-268.47249999999997</c:v>
                </c:pt>
                <c:pt idx="50996">
                  <c:v>-268.47049999999996</c:v>
                </c:pt>
                <c:pt idx="50997">
                  <c:v>-268.46849999999995</c:v>
                </c:pt>
                <c:pt idx="50998">
                  <c:v>-268.4665</c:v>
                </c:pt>
                <c:pt idx="50999">
                  <c:v>-268.46449999999999</c:v>
                </c:pt>
                <c:pt idx="51000">
                  <c:v>-268.46249999999998</c:v>
                </c:pt>
                <c:pt idx="51001">
                  <c:v>-268.46049999999997</c:v>
                </c:pt>
                <c:pt idx="51002">
                  <c:v>-268.45849999999996</c:v>
                </c:pt>
                <c:pt idx="51003">
                  <c:v>-268.45650000000001</c:v>
                </c:pt>
                <c:pt idx="51004">
                  <c:v>-268.4545</c:v>
                </c:pt>
                <c:pt idx="51005">
                  <c:v>-268.45249999999999</c:v>
                </c:pt>
                <c:pt idx="51006">
                  <c:v>-268.45049999999998</c:v>
                </c:pt>
                <c:pt idx="51007">
                  <c:v>-268.44849999999997</c:v>
                </c:pt>
                <c:pt idx="51008">
                  <c:v>-268.44649999999996</c:v>
                </c:pt>
                <c:pt idx="51009">
                  <c:v>-268.44449999999995</c:v>
                </c:pt>
                <c:pt idx="51010">
                  <c:v>-268.4425</c:v>
                </c:pt>
                <c:pt idx="51011">
                  <c:v>-268.44049999999999</c:v>
                </c:pt>
                <c:pt idx="51012">
                  <c:v>-268.43849999999998</c:v>
                </c:pt>
                <c:pt idx="51013">
                  <c:v>-268.43649999999997</c:v>
                </c:pt>
                <c:pt idx="51014">
                  <c:v>-268.43449999999996</c:v>
                </c:pt>
                <c:pt idx="51015">
                  <c:v>-268.4325</c:v>
                </c:pt>
                <c:pt idx="51016">
                  <c:v>-268.43049999999999</c:v>
                </c:pt>
                <c:pt idx="51017">
                  <c:v>-268.42849999999999</c:v>
                </c:pt>
                <c:pt idx="51018">
                  <c:v>-268.42649999999998</c:v>
                </c:pt>
                <c:pt idx="51019">
                  <c:v>-268.42449999999997</c:v>
                </c:pt>
                <c:pt idx="51020">
                  <c:v>-268.42249999999996</c:v>
                </c:pt>
                <c:pt idx="51021">
                  <c:v>-268.42049999999995</c:v>
                </c:pt>
                <c:pt idx="51022">
                  <c:v>-268.41849999999999</c:v>
                </c:pt>
                <c:pt idx="51023">
                  <c:v>-268.41649999999998</c:v>
                </c:pt>
                <c:pt idx="51024">
                  <c:v>-268.41449999999998</c:v>
                </c:pt>
                <c:pt idx="51025">
                  <c:v>-268.41249999999997</c:v>
                </c:pt>
                <c:pt idx="51026">
                  <c:v>-268.41049999999996</c:v>
                </c:pt>
                <c:pt idx="51027">
                  <c:v>-268.4085</c:v>
                </c:pt>
                <c:pt idx="51028">
                  <c:v>-268.40649999999999</c:v>
                </c:pt>
                <c:pt idx="51029">
                  <c:v>-268.40449999999998</c:v>
                </c:pt>
                <c:pt idx="51030">
                  <c:v>-268.40249999999997</c:v>
                </c:pt>
                <c:pt idx="51031">
                  <c:v>-268.40049999999997</c:v>
                </c:pt>
                <c:pt idx="51032">
                  <c:v>-268.39850000000001</c:v>
                </c:pt>
                <c:pt idx="51033">
                  <c:v>-268.39649999999995</c:v>
                </c:pt>
                <c:pt idx="51034">
                  <c:v>-268.39449999999999</c:v>
                </c:pt>
                <c:pt idx="51035">
                  <c:v>-268.39249999999998</c:v>
                </c:pt>
                <c:pt idx="51036">
                  <c:v>-268.39049999999997</c:v>
                </c:pt>
                <c:pt idx="51037">
                  <c:v>-268.38849999999996</c:v>
                </c:pt>
                <c:pt idx="51038">
                  <c:v>-268.38649999999996</c:v>
                </c:pt>
                <c:pt idx="51039">
                  <c:v>-268.3845</c:v>
                </c:pt>
                <c:pt idx="51040">
                  <c:v>-268.38249999999999</c:v>
                </c:pt>
                <c:pt idx="51041">
                  <c:v>-268.38049999999998</c:v>
                </c:pt>
                <c:pt idx="51042">
                  <c:v>-268.37849999999997</c:v>
                </c:pt>
                <c:pt idx="51043">
                  <c:v>-268.37649999999996</c:v>
                </c:pt>
                <c:pt idx="51044">
                  <c:v>-268.37450000000001</c:v>
                </c:pt>
                <c:pt idx="51045">
                  <c:v>-268.37249999999995</c:v>
                </c:pt>
                <c:pt idx="51046">
                  <c:v>-268.37049999999999</c:v>
                </c:pt>
                <c:pt idx="51047">
                  <c:v>-268.36849999999998</c:v>
                </c:pt>
                <c:pt idx="51048">
                  <c:v>-268.36649999999997</c:v>
                </c:pt>
                <c:pt idx="51049">
                  <c:v>-268.36449999999996</c:v>
                </c:pt>
                <c:pt idx="51050">
                  <c:v>-268.36249999999995</c:v>
                </c:pt>
                <c:pt idx="51051">
                  <c:v>-268.3605</c:v>
                </c:pt>
                <c:pt idx="51052">
                  <c:v>-268.35849999999999</c:v>
                </c:pt>
                <c:pt idx="51053">
                  <c:v>-268.35649999999998</c:v>
                </c:pt>
                <c:pt idx="51054">
                  <c:v>-268.35449999999997</c:v>
                </c:pt>
                <c:pt idx="51055">
                  <c:v>-268.35249999999996</c:v>
                </c:pt>
                <c:pt idx="51056">
                  <c:v>-268.35050000000001</c:v>
                </c:pt>
                <c:pt idx="51057">
                  <c:v>-268.34849999999994</c:v>
                </c:pt>
                <c:pt idx="51058">
                  <c:v>-268.34649999999999</c:v>
                </c:pt>
                <c:pt idx="51059">
                  <c:v>-268.34449999999998</c:v>
                </c:pt>
                <c:pt idx="51060">
                  <c:v>-268.34249999999997</c:v>
                </c:pt>
                <c:pt idx="51061">
                  <c:v>-268.34049999999996</c:v>
                </c:pt>
                <c:pt idx="51062">
                  <c:v>-268.33849999999995</c:v>
                </c:pt>
                <c:pt idx="51063">
                  <c:v>-268.3365</c:v>
                </c:pt>
                <c:pt idx="51064">
                  <c:v>-268.33449999999999</c:v>
                </c:pt>
                <c:pt idx="51065">
                  <c:v>-268.33249999999998</c:v>
                </c:pt>
                <c:pt idx="51066">
                  <c:v>-268.33049999999997</c:v>
                </c:pt>
                <c:pt idx="51067">
                  <c:v>-268.32849999999996</c:v>
                </c:pt>
                <c:pt idx="51068">
                  <c:v>-268.32650000000001</c:v>
                </c:pt>
                <c:pt idx="51069">
                  <c:v>-268.32449999999994</c:v>
                </c:pt>
                <c:pt idx="51070">
                  <c:v>-268.32249999999999</c:v>
                </c:pt>
                <c:pt idx="51071">
                  <c:v>-268.32049999999998</c:v>
                </c:pt>
                <c:pt idx="51072">
                  <c:v>-268.31849999999997</c:v>
                </c:pt>
                <c:pt idx="51073">
                  <c:v>-268.31649999999996</c:v>
                </c:pt>
                <c:pt idx="51074">
                  <c:v>-268.31449999999995</c:v>
                </c:pt>
                <c:pt idx="51075">
                  <c:v>-268.3125</c:v>
                </c:pt>
                <c:pt idx="51076">
                  <c:v>-268.31049999999999</c:v>
                </c:pt>
                <c:pt idx="51077">
                  <c:v>-268.30849999999998</c:v>
                </c:pt>
                <c:pt idx="51078">
                  <c:v>-268.30649999999997</c:v>
                </c:pt>
                <c:pt idx="51079">
                  <c:v>-268.30449999999996</c:v>
                </c:pt>
                <c:pt idx="51080">
                  <c:v>-268.30250000000001</c:v>
                </c:pt>
                <c:pt idx="51081">
                  <c:v>-268.30049999999994</c:v>
                </c:pt>
                <c:pt idx="51082">
                  <c:v>-268.29849999999999</c:v>
                </c:pt>
                <c:pt idx="51083">
                  <c:v>-268.29649999999998</c:v>
                </c:pt>
                <c:pt idx="51084">
                  <c:v>-268.29449999999997</c:v>
                </c:pt>
                <c:pt idx="51085">
                  <c:v>-268.29249999999996</c:v>
                </c:pt>
                <c:pt idx="51086">
                  <c:v>-268.29049999999995</c:v>
                </c:pt>
                <c:pt idx="51087">
                  <c:v>-268.2885</c:v>
                </c:pt>
                <c:pt idx="51088">
                  <c:v>-268.28649999999999</c:v>
                </c:pt>
                <c:pt idx="51089">
                  <c:v>-268.28449999999998</c:v>
                </c:pt>
                <c:pt idx="51090">
                  <c:v>-268.28249999999997</c:v>
                </c:pt>
                <c:pt idx="51091">
                  <c:v>-268.28049999999996</c:v>
                </c:pt>
                <c:pt idx="51092">
                  <c:v>-268.27850000000001</c:v>
                </c:pt>
                <c:pt idx="51093">
                  <c:v>-268.27649999999994</c:v>
                </c:pt>
                <c:pt idx="51094">
                  <c:v>-268.27449999999999</c:v>
                </c:pt>
                <c:pt idx="51095">
                  <c:v>-268.27249999999998</c:v>
                </c:pt>
                <c:pt idx="51096">
                  <c:v>-268.27049999999997</c:v>
                </c:pt>
                <c:pt idx="51097">
                  <c:v>-268.26849999999996</c:v>
                </c:pt>
                <c:pt idx="51098">
                  <c:v>-268.26649999999995</c:v>
                </c:pt>
                <c:pt idx="51099">
                  <c:v>-268.2645</c:v>
                </c:pt>
                <c:pt idx="51100">
                  <c:v>-268.26249999999999</c:v>
                </c:pt>
                <c:pt idx="51101">
                  <c:v>-268.26049999999998</c:v>
                </c:pt>
                <c:pt idx="51102">
                  <c:v>-268.25849999999997</c:v>
                </c:pt>
                <c:pt idx="51103">
                  <c:v>-268.25649999999996</c:v>
                </c:pt>
                <c:pt idx="51104">
                  <c:v>-268.25450000000001</c:v>
                </c:pt>
                <c:pt idx="51105">
                  <c:v>-268.2525</c:v>
                </c:pt>
                <c:pt idx="51106">
                  <c:v>-268.25049999999999</c:v>
                </c:pt>
                <c:pt idx="51107">
                  <c:v>-268.24849999999998</c:v>
                </c:pt>
                <c:pt idx="51108">
                  <c:v>-268.24649999999997</c:v>
                </c:pt>
                <c:pt idx="51109">
                  <c:v>-268.24449999999996</c:v>
                </c:pt>
                <c:pt idx="51110">
                  <c:v>-268.24249999999995</c:v>
                </c:pt>
                <c:pt idx="51111">
                  <c:v>-268.2405</c:v>
                </c:pt>
                <c:pt idx="51112">
                  <c:v>-268.23849999999999</c:v>
                </c:pt>
                <c:pt idx="51113">
                  <c:v>-268.23649999999998</c:v>
                </c:pt>
                <c:pt idx="51114">
                  <c:v>-268.23449999999997</c:v>
                </c:pt>
                <c:pt idx="51115">
                  <c:v>-268.23249999999996</c:v>
                </c:pt>
                <c:pt idx="51116">
                  <c:v>-268.23050000000001</c:v>
                </c:pt>
                <c:pt idx="51117">
                  <c:v>-268.2285</c:v>
                </c:pt>
                <c:pt idx="51118">
                  <c:v>-268.22649999999999</c:v>
                </c:pt>
                <c:pt idx="51119">
                  <c:v>-268.22449999999998</c:v>
                </c:pt>
                <c:pt idx="51120">
                  <c:v>-268.22249999999997</c:v>
                </c:pt>
                <c:pt idx="51121">
                  <c:v>-268.22049999999996</c:v>
                </c:pt>
                <c:pt idx="51122">
                  <c:v>-268.21849999999995</c:v>
                </c:pt>
                <c:pt idx="51123">
                  <c:v>-268.2165</c:v>
                </c:pt>
                <c:pt idx="51124">
                  <c:v>-268.21449999999999</c:v>
                </c:pt>
                <c:pt idx="51125">
                  <c:v>-268.21249999999998</c:v>
                </c:pt>
                <c:pt idx="51126">
                  <c:v>-268.21049999999997</c:v>
                </c:pt>
                <c:pt idx="51127">
                  <c:v>-268.20849999999996</c:v>
                </c:pt>
                <c:pt idx="51128">
                  <c:v>-268.20650000000001</c:v>
                </c:pt>
                <c:pt idx="51129">
                  <c:v>-268.2045</c:v>
                </c:pt>
                <c:pt idx="51130">
                  <c:v>-268.20249999999999</c:v>
                </c:pt>
                <c:pt idx="51131">
                  <c:v>-268.20049999999998</c:v>
                </c:pt>
                <c:pt idx="51132">
                  <c:v>-268.19849999999997</c:v>
                </c:pt>
                <c:pt idx="51133">
                  <c:v>-268.19649999999996</c:v>
                </c:pt>
                <c:pt idx="51134">
                  <c:v>-268.19449999999995</c:v>
                </c:pt>
                <c:pt idx="51135">
                  <c:v>-268.1925</c:v>
                </c:pt>
                <c:pt idx="51136">
                  <c:v>-268.19049999999999</c:v>
                </c:pt>
                <c:pt idx="51137">
                  <c:v>-268.18849999999998</c:v>
                </c:pt>
                <c:pt idx="51138">
                  <c:v>-268.18649999999997</c:v>
                </c:pt>
                <c:pt idx="51139">
                  <c:v>-268.18449999999996</c:v>
                </c:pt>
                <c:pt idx="51140">
                  <c:v>-268.1825</c:v>
                </c:pt>
                <c:pt idx="51141">
                  <c:v>-268.18049999999999</c:v>
                </c:pt>
                <c:pt idx="51142">
                  <c:v>-268.17849999999999</c:v>
                </c:pt>
                <c:pt idx="51143">
                  <c:v>-268.17649999999998</c:v>
                </c:pt>
                <c:pt idx="51144">
                  <c:v>-268.17449999999997</c:v>
                </c:pt>
                <c:pt idx="51145">
                  <c:v>-268.17249999999996</c:v>
                </c:pt>
                <c:pt idx="51146">
                  <c:v>-268.17049999999995</c:v>
                </c:pt>
                <c:pt idx="51147">
                  <c:v>-268.16849999999999</c:v>
                </c:pt>
                <c:pt idx="51148">
                  <c:v>-268.16649999999998</c:v>
                </c:pt>
                <c:pt idx="51149">
                  <c:v>-268.16449999999998</c:v>
                </c:pt>
                <c:pt idx="51150">
                  <c:v>-268.16249999999997</c:v>
                </c:pt>
                <c:pt idx="51151">
                  <c:v>-268.16049999999996</c:v>
                </c:pt>
                <c:pt idx="51152">
                  <c:v>-268.1585</c:v>
                </c:pt>
                <c:pt idx="51153">
                  <c:v>-268.15649999999999</c:v>
                </c:pt>
                <c:pt idx="51154">
                  <c:v>-268.15449999999998</c:v>
                </c:pt>
                <c:pt idx="51155">
                  <c:v>-268.15249999999997</c:v>
                </c:pt>
                <c:pt idx="51156">
                  <c:v>-268.15049999999997</c:v>
                </c:pt>
                <c:pt idx="51157">
                  <c:v>-268.14850000000001</c:v>
                </c:pt>
                <c:pt idx="51158">
                  <c:v>-268.14649999999995</c:v>
                </c:pt>
                <c:pt idx="51159">
                  <c:v>-268.14449999999999</c:v>
                </c:pt>
                <c:pt idx="51160">
                  <c:v>-268.14249999999998</c:v>
                </c:pt>
                <c:pt idx="51161">
                  <c:v>-268.14049999999997</c:v>
                </c:pt>
                <c:pt idx="51162">
                  <c:v>-268.13849999999996</c:v>
                </c:pt>
                <c:pt idx="51163">
                  <c:v>-268.13649999999996</c:v>
                </c:pt>
                <c:pt idx="51164">
                  <c:v>-268.1345</c:v>
                </c:pt>
                <c:pt idx="51165">
                  <c:v>-268.13249999999999</c:v>
                </c:pt>
                <c:pt idx="51166">
                  <c:v>-268.13049999999998</c:v>
                </c:pt>
                <c:pt idx="51167">
                  <c:v>-268.12849999999997</c:v>
                </c:pt>
                <c:pt idx="51168">
                  <c:v>-268.12649999999996</c:v>
                </c:pt>
                <c:pt idx="51169">
                  <c:v>-268.12450000000001</c:v>
                </c:pt>
                <c:pt idx="51170">
                  <c:v>-268.12249999999995</c:v>
                </c:pt>
                <c:pt idx="51171">
                  <c:v>-268.12049999999999</c:v>
                </c:pt>
                <c:pt idx="51172">
                  <c:v>-268.11849999999998</c:v>
                </c:pt>
                <c:pt idx="51173">
                  <c:v>-268.11649999999997</c:v>
                </c:pt>
                <c:pt idx="51174">
                  <c:v>-268.11449999999996</c:v>
                </c:pt>
                <c:pt idx="51175">
                  <c:v>-268.11249999999995</c:v>
                </c:pt>
                <c:pt idx="51176">
                  <c:v>-268.1105</c:v>
                </c:pt>
                <c:pt idx="51177">
                  <c:v>-268.10849999999999</c:v>
                </c:pt>
                <c:pt idx="51178">
                  <c:v>-268.10649999999998</c:v>
                </c:pt>
                <c:pt idx="51179">
                  <c:v>-268.10449999999997</c:v>
                </c:pt>
                <c:pt idx="51180">
                  <c:v>-268.10249999999996</c:v>
                </c:pt>
                <c:pt idx="51181">
                  <c:v>-268.10050000000001</c:v>
                </c:pt>
                <c:pt idx="51182">
                  <c:v>-268.09849999999994</c:v>
                </c:pt>
                <c:pt idx="51183">
                  <c:v>-268.09649999999999</c:v>
                </c:pt>
                <c:pt idx="51184">
                  <c:v>-268.09449999999998</c:v>
                </c:pt>
                <c:pt idx="51185">
                  <c:v>-268.09249999999997</c:v>
                </c:pt>
                <c:pt idx="51186">
                  <c:v>-268.09049999999996</c:v>
                </c:pt>
                <c:pt idx="51187">
                  <c:v>-268.08849999999995</c:v>
                </c:pt>
                <c:pt idx="51188">
                  <c:v>-268.0865</c:v>
                </c:pt>
                <c:pt idx="51189">
                  <c:v>-268.08449999999999</c:v>
                </c:pt>
                <c:pt idx="51190">
                  <c:v>-268.08249999999998</c:v>
                </c:pt>
                <c:pt idx="51191">
                  <c:v>-268.08049999999997</c:v>
                </c:pt>
                <c:pt idx="51192">
                  <c:v>-268.07849999999996</c:v>
                </c:pt>
                <c:pt idx="51193">
                  <c:v>-268.07650000000001</c:v>
                </c:pt>
                <c:pt idx="51194">
                  <c:v>-268.07449999999994</c:v>
                </c:pt>
                <c:pt idx="51195">
                  <c:v>-268.07249999999999</c:v>
                </c:pt>
                <c:pt idx="51196">
                  <c:v>-268.07049999999998</c:v>
                </c:pt>
                <c:pt idx="51197">
                  <c:v>-268.06849999999997</c:v>
                </c:pt>
                <c:pt idx="51198">
                  <c:v>-268.06649999999996</c:v>
                </c:pt>
                <c:pt idx="51199">
                  <c:v>-268.06449999999995</c:v>
                </c:pt>
                <c:pt idx="51200">
                  <c:v>-268.0625</c:v>
                </c:pt>
                <c:pt idx="51201">
                  <c:v>-268.06049999999999</c:v>
                </c:pt>
                <c:pt idx="51202">
                  <c:v>-268.05849999999998</c:v>
                </c:pt>
                <c:pt idx="51203">
                  <c:v>-268.05649999999997</c:v>
                </c:pt>
                <c:pt idx="51204">
                  <c:v>-268.05449999999996</c:v>
                </c:pt>
                <c:pt idx="51205">
                  <c:v>-268.05250000000001</c:v>
                </c:pt>
                <c:pt idx="51206">
                  <c:v>-268.05049999999994</c:v>
                </c:pt>
                <c:pt idx="51207">
                  <c:v>-268.04849999999999</c:v>
                </c:pt>
                <c:pt idx="51208">
                  <c:v>-268.04649999999998</c:v>
                </c:pt>
                <c:pt idx="51209">
                  <c:v>-268.04449999999997</c:v>
                </c:pt>
                <c:pt idx="51210">
                  <c:v>-268.04249999999996</c:v>
                </c:pt>
                <c:pt idx="51211">
                  <c:v>-268.04049999999995</c:v>
                </c:pt>
                <c:pt idx="51212">
                  <c:v>-268.0385</c:v>
                </c:pt>
                <c:pt idx="51213">
                  <c:v>-268.03649999999999</c:v>
                </c:pt>
                <c:pt idx="51214">
                  <c:v>-268.03449999999998</c:v>
                </c:pt>
                <c:pt idx="51215">
                  <c:v>-268.03249999999997</c:v>
                </c:pt>
                <c:pt idx="51216">
                  <c:v>-268.03049999999996</c:v>
                </c:pt>
                <c:pt idx="51217">
                  <c:v>-268.02850000000001</c:v>
                </c:pt>
                <c:pt idx="51218">
                  <c:v>-268.02649999999994</c:v>
                </c:pt>
                <c:pt idx="51219">
                  <c:v>-268.02449999999999</c:v>
                </c:pt>
                <c:pt idx="51220">
                  <c:v>-268.02249999999998</c:v>
                </c:pt>
                <c:pt idx="51221">
                  <c:v>-268.02049999999997</c:v>
                </c:pt>
                <c:pt idx="51222">
                  <c:v>-268.01849999999996</c:v>
                </c:pt>
                <c:pt idx="51223">
                  <c:v>-268.01649999999995</c:v>
                </c:pt>
                <c:pt idx="51224">
                  <c:v>-268.0145</c:v>
                </c:pt>
                <c:pt idx="51225">
                  <c:v>-268.01249999999999</c:v>
                </c:pt>
                <c:pt idx="51226">
                  <c:v>-268.01049999999998</c:v>
                </c:pt>
                <c:pt idx="51227">
                  <c:v>-268.00849999999997</c:v>
                </c:pt>
                <c:pt idx="51228">
                  <c:v>-268.00649999999996</c:v>
                </c:pt>
                <c:pt idx="51229">
                  <c:v>-268.00450000000001</c:v>
                </c:pt>
                <c:pt idx="51230">
                  <c:v>-268.0025</c:v>
                </c:pt>
                <c:pt idx="51231">
                  <c:v>-268.00049999999999</c:v>
                </c:pt>
                <c:pt idx="51232">
                  <c:v>-267.99849999999998</c:v>
                </c:pt>
                <c:pt idx="51233">
                  <c:v>-267.99649999999997</c:v>
                </c:pt>
                <c:pt idx="51234">
                  <c:v>-267.99449999999996</c:v>
                </c:pt>
                <c:pt idx="51235">
                  <c:v>-267.99249999999995</c:v>
                </c:pt>
                <c:pt idx="51236">
                  <c:v>-267.9905</c:v>
                </c:pt>
                <c:pt idx="51237">
                  <c:v>-267.98849999999999</c:v>
                </c:pt>
                <c:pt idx="51238">
                  <c:v>-267.98649999999998</c:v>
                </c:pt>
                <c:pt idx="51239">
                  <c:v>-267.98449999999997</c:v>
                </c:pt>
                <c:pt idx="51240">
                  <c:v>-267.98249999999996</c:v>
                </c:pt>
                <c:pt idx="51241">
                  <c:v>-267.98050000000001</c:v>
                </c:pt>
                <c:pt idx="51242">
                  <c:v>-267.9785</c:v>
                </c:pt>
                <c:pt idx="51243">
                  <c:v>-267.97649999999999</c:v>
                </c:pt>
                <c:pt idx="51244">
                  <c:v>-267.97449999999998</c:v>
                </c:pt>
                <c:pt idx="51245">
                  <c:v>-267.97249999999997</c:v>
                </c:pt>
                <c:pt idx="51246">
                  <c:v>-267.97049999999996</c:v>
                </c:pt>
                <c:pt idx="51247">
                  <c:v>-267.96849999999995</c:v>
                </c:pt>
                <c:pt idx="51248">
                  <c:v>-267.9665</c:v>
                </c:pt>
                <c:pt idx="51249">
                  <c:v>-267.96449999999999</c:v>
                </c:pt>
                <c:pt idx="51250">
                  <c:v>-267.96249999999998</c:v>
                </c:pt>
                <c:pt idx="51251">
                  <c:v>-267.96049999999997</c:v>
                </c:pt>
                <c:pt idx="51252">
                  <c:v>-267.95849999999996</c:v>
                </c:pt>
                <c:pt idx="51253">
                  <c:v>-267.95650000000001</c:v>
                </c:pt>
                <c:pt idx="51254">
                  <c:v>-267.9545</c:v>
                </c:pt>
                <c:pt idx="51255">
                  <c:v>-267.95249999999999</c:v>
                </c:pt>
                <c:pt idx="51256">
                  <c:v>-267.95049999999998</c:v>
                </c:pt>
                <c:pt idx="51257">
                  <c:v>-267.94849999999997</c:v>
                </c:pt>
                <c:pt idx="51258">
                  <c:v>-267.94649999999996</c:v>
                </c:pt>
                <c:pt idx="51259">
                  <c:v>-267.94449999999995</c:v>
                </c:pt>
                <c:pt idx="51260">
                  <c:v>-267.9425</c:v>
                </c:pt>
                <c:pt idx="51261">
                  <c:v>-267.94049999999999</c:v>
                </c:pt>
                <c:pt idx="51262">
                  <c:v>-267.93849999999998</c:v>
                </c:pt>
                <c:pt idx="51263">
                  <c:v>-267.93649999999997</c:v>
                </c:pt>
                <c:pt idx="51264">
                  <c:v>-267.93449999999996</c:v>
                </c:pt>
                <c:pt idx="51265">
                  <c:v>-267.9325</c:v>
                </c:pt>
                <c:pt idx="51266">
                  <c:v>-267.93049999999999</c:v>
                </c:pt>
                <c:pt idx="51267">
                  <c:v>-267.92849999999999</c:v>
                </c:pt>
                <c:pt idx="51268">
                  <c:v>-267.92649999999998</c:v>
                </c:pt>
                <c:pt idx="51269">
                  <c:v>-267.92449999999997</c:v>
                </c:pt>
                <c:pt idx="51270">
                  <c:v>-267.92249999999996</c:v>
                </c:pt>
                <c:pt idx="51271">
                  <c:v>-267.92049999999995</c:v>
                </c:pt>
                <c:pt idx="51272">
                  <c:v>-267.91849999999999</c:v>
                </c:pt>
                <c:pt idx="51273">
                  <c:v>-267.91649999999998</c:v>
                </c:pt>
                <c:pt idx="51274">
                  <c:v>-267.91449999999998</c:v>
                </c:pt>
                <c:pt idx="51275">
                  <c:v>-267.91249999999997</c:v>
                </c:pt>
                <c:pt idx="51276">
                  <c:v>-267.91049999999996</c:v>
                </c:pt>
                <c:pt idx="51277">
                  <c:v>-267.9085</c:v>
                </c:pt>
                <c:pt idx="51278">
                  <c:v>-267.90649999999999</c:v>
                </c:pt>
                <c:pt idx="51279">
                  <c:v>-267.90449999999998</c:v>
                </c:pt>
                <c:pt idx="51280">
                  <c:v>-267.90249999999997</c:v>
                </c:pt>
                <c:pt idx="51281">
                  <c:v>-267.90049999999997</c:v>
                </c:pt>
                <c:pt idx="51282">
                  <c:v>-267.89850000000001</c:v>
                </c:pt>
                <c:pt idx="51283">
                  <c:v>-267.89649999999995</c:v>
                </c:pt>
                <c:pt idx="51284">
                  <c:v>-267.89449999999999</c:v>
                </c:pt>
                <c:pt idx="51285">
                  <c:v>-267.89249999999998</c:v>
                </c:pt>
                <c:pt idx="51286">
                  <c:v>-267.89049999999997</c:v>
                </c:pt>
                <c:pt idx="51287">
                  <c:v>-267.88849999999996</c:v>
                </c:pt>
                <c:pt idx="51288">
                  <c:v>-267.88649999999996</c:v>
                </c:pt>
                <c:pt idx="51289">
                  <c:v>-267.8845</c:v>
                </c:pt>
                <c:pt idx="51290">
                  <c:v>-267.88249999999999</c:v>
                </c:pt>
                <c:pt idx="51291">
                  <c:v>-267.88049999999998</c:v>
                </c:pt>
                <c:pt idx="51292">
                  <c:v>-267.87849999999997</c:v>
                </c:pt>
                <c:pt idx="51293">
                  <c:v>-267.87649999999996</c:v>
                </c:pt>
                <c:pt idx="51294">
                  <c:v>-267.87450000000001</c:v>
                </c:pt>
                <c:pt idx="51295">
                  <c:v>-267.87249999999995</c:v>
                </c:pt>
                <c:pt idx="51296">
                  <c:v>-267.87049999999999</c:v>
                </c:pt>
                <c:pt idx="51297">
                  <c:v>-267.86849999999998</c:v>
                </c:pt>
                <c:pt idx="51298">
                  <c:v>-267.86649999999997</c:v>
                </c:pt>
                <c:pt idx="51299">
                  <c:v>-267.86449999999996</c:v>
                </c:pt>
                <c:pt idx="51300">
                  <c:v>-267.86249999999995</c:v>
                </c:pt>
                <c:pt idx="51301">
                  <c:v>-267.8605</c:v>
                </c:pt>
                <c:pt idx="51302">
                  <c:v>-267.85849999999999</c:v>
                </c:pt>
                <c:pt idx="51303">
                  <c:v>-267.85649999999998</c:v>
                </c:pt>
                <c:pt idx="51304">
                  <c:v>-267.85449999999997</c:v>
                </c:pt>
                <c:pt idx="51305">
                  <c:v>-267.85249999999996</c:v>
                </c:pt>
                <c:pt idx="51306">
                  <c:v>-267.85050000000001</c:v>
                </c:pt>
                <c:pt idx="51307">
                  <c:v>-267.84849999999994</c:v>
                </c:pt>
                <c:pt idx="51308">
                  <c:v>-267.84649999999999</c:v>
                </c:pt>
                <c:pt idx="51309">
                  <c:v>-267.84449999999998</c:v>
                </c:pt>
                <c:pt idx="51310">
                  <c:v>-267.84249999999997</c:v>
                </c:pt>
                <c:pt idx="51311">
                  <c:v>-267.84049999999996</c:v>
                </c:pt>
                <c:pt idx="51312">
                  <c:v>-267.83849999999995</c:v>
                </c:pt>
                <c:pt idx="51313">
                  <c:v>-267.8365</c:v>
                </c:pt>
                <c:pt idx="51314">
                  <c:v>-267.83449999999999</c:v>
                </c:pt>
                <c:pt idx="51315">
                  <c:v>-267.83249999999998</c:v>
                </c:pt>
                <c:pt idx="51316">
                  <c:v>-267.83049999999997</c:v>
                </c:pt>
                <c:pt idx="51317">
                  <c:v>-267.82849999999996</c:v>
                </c:pt>
                <c:pt idx="51318">
                  <c:v>-267.82650000000001</c:v>
                </c:pt>
                <c:pt idx="51319">
                  <c:v>-267.82449999999994</c:v>
                </c:pt>
                <c:pt idx="51320">
                  <c:v>-267.82249999999999</c:v>
                </c:pt>
                <c:pt idx="51321">
                  <c:v>-267.82049999999998</c:v>
                </c:pt>
                <c:pt idx="51322">
                  <c:v>-267.81849999999997</c:v>
                </c:pt>
                <c:pt idx="51323">
                  <c:v>-267.81649999999996</c:v>
                </c:pt>
                <c:pt idx="51324">
                  <c:v>-267.81449999999995</c:v>
                </c:pt>
                <c:pt idx="51325">
                  <c:v>-267.8125</c:v>
                </c:pt>
                <c:pt idx="51326">
                  <c:v>-267.81049999999999</c:v>
                </c:pt>
                <c:pt idx="51327">
                  <c:v>-267.80849999999998</c:v>
                </c:pt>
                <c:pt idx="51328">
                  <c:v>-267.80649999999997</c:v>
                </c:pt>
                <c:pt idx="51329">
                  <c:v>-267.80449999999996</c:v>
                </c:pt>
                <c:pt idx="51330">
                  <c:v>-267.80250000000001</c:v>
                </c:pt>
                <c:pt idx="51331">
                  <c:v>-267.80049999999994</c:v>
                </c:pt>
                <c:pt idx="51332">
                  <c:v>-267.79849999999999</c:v>
                </c:pt>
                <c:pt idx="51333">
                  <c:v>-267.79649999999998</c:v>
                </c:pt>
                <c:pt idx="51334">
                  <c:v>-267.79449999999997</c:v>
                </c:pt>
                <c:pt idx="51335">
                  <c:v>-267.79249999999996</c:v>
                </c:pt>
                <c:pt idx="51336">
                  <c:v>-267.79049999999995</c:v>
                </c:pt>
                <c:pt idx="51337">
                  <c:v>-267.7885</c:v>
                </c:pt>
                <c:pt idx="51338">
                  <c:v>-267.78649999999999</c:v>
                </c:pt>
                <c:pt idx="51339">
                  <c:v>-267.78449999999998</c:v>
                </c:pt>
                <c:pt idx="51340">
                  <c:v>-267.78249999999997</c:v>
                </c:pt>
                <c:pt idx="51341">
                  <c:v>-267.78049999999996</c:v>
                </c:pt>
                <c:pt idx="51342">
                  <c:v>-267.77850000000001</c:v>
                </c:pt>
                <c:pt idx="51343">
                  <c:v>-267.77649999999994</c:v>
                </c:pt>
                <c:pt idx="51344">
                  <c:v>-267.77449999999999</c:v>
                </c:pt>
                <c:pt idx="51345">
                  <c:v>-267.77249999999998</c:v>
                </c:pt>
                <c:pt idx="51346">
                  <c:v>-267.77049999999997</c:v>
                </c:pt>
                <c:pt idx="51347">
                  <c:v>-267.76849999999996</c:v>
                </c:pt>
                <c:pt idx="51348">
                  <c:v>-267.76649999999995</c:v>
                </c:pt>
                <c:pt idx="51349">
                  <c:v>-267.7645</c:v>
                </c:pt>
                <c:pt idx="51350">
                  <c:v>-267.76249999999999</c:v>
                </c:pt>
                <c:pt idx="51351">
                  <c:v>-267.76049999999998</c:v>
                </c:pt>
                <c:pt idx="51352">
                  <c:v>-267.75849999999997</c:v>
                </c:pt>
                <c:pt idx="51353">
                  <c:v>-267.75649999999996</c:v>
                </c:pt>
                <c:pt idx="51354">
                  <c:v>-267.75450000000001</c:v>
                </c:pt>
                <c:pt idx="51355">
                  <c:v>-267.7525</c:v>
                </c:pt>
                <c:pt idx="51356">
                  <c:v>-267.75049999999999</c:v>
                </c:pt>
                <c:pt idx="51357">
                  <c:v>-267.74849999999998</c:v>
                </c:pt>
                <c:pt idx="51358">
                  <c:v>-267.74649999999997</c:v>
                </c:pt>
                <c:pt idx="51359">
                  <c:v>-267.74449999999996</c:v>
                </c:pt>
                <c:pt idx="51360">
                  <c:v>-267.74249999999995</c:v>
                </c:pt>
                <c:pt idx="51361">
                  <c:v>-267.7405</c:v>
                </c:pt>
                <c:pt idx="51362">
                  <c:v>-267.73849999999999</c:v>
                </c:pt>
                <c:pt idx="51363">
                  <c:v>-267.73649999999998</c:v>
                </c:pt>
                <c:pt idx="51364">
                  <c:v>-267.73449999999997</c:v>
                </c:pt>
                <c:pt idx="51365">
                  <c:v>-267.73249999999996</c:v>
                </c:pt>
                <c:pt idx="51366">
                  <c:v>-267.73050000000001</c:v>
                </c:pt>
                <c:pt idx="51367">
                  <c:v>-267.7285</c:v>
                </c:pt>
                <c:pt idx="51368">
                  <c:v>-267.72649999999999</c:v>
                </c:pt>
                <c:pt idx="51369">
                  <c:v>-267.72449999999998</c:v>
                </c:pt>
                <c:pt idx="51370">
                  <c:v>-267.72249999999997</c:v>
                </c:pt>
                <c:pt idx="51371">
                  <c:v>-267.72049999999996</c:v>
                </c:pt>
                <c:pt idx="51372">
                  <c:v>-267.71849999999995</c:v>
                </c:pt>
                <c:pt idx="51373">
                  <c:v>-267.7165</c:v>
                </c:pt>
                <c:pt idx="51374">
                  <c:v>-267.71449999999999</c:v>
                </c:pt>
                <c:pt idx="51375">
                  <c:v>-267.71249999999998</c:v>
                </c:pt>
                <c:pt idx="51376">
                  <c:v>-267.71049999999997</c:v>
                </c:pt>
                <c:pt idx="51377">
                  <c:v>-267.70849999999996</c:v>
                </c:pt>
                <c:pt idx="51378">
                  <c:v>-267.70650000000001</c:v>
                </c:pt>
                <c:pt idx="51379">
                  <c:v>-267.7045</c:v>
                </c:pt>
                <c:pt idx="51380">
                  <c:v>-267.70249999999999</c:v>
                </c:pt>
                <c:pt idx="51381">
                  <c:v>-267.70049999999998</c:v>
                </c:pt>
                <c:pt idx="51382">
                  <c:v>-267.69849999999997</c:v>
                </c:pt>
                <c:pt idx="51383">
                  <c:v>-267.69649999999996</c:v>
                </c:pt>
                <c:pt idx="51384">
                  <c:v>-267.69449999999995</c:v>
                </c:pt>
                <c:pt idx="51385">
                  <c:v>-267.6925</c:v>
                </c:pt>
                <c:pt idx="51386">
                  <c:v>-267.69049999999999</c:v>
                </c:pt>
                <c:pt idx="51387">
                  <c:v>-267.68849999999998</c:v>
                </c:pt>
                <c:pt idx="51388">
                  <c:v>-267.68649999999997</c:v>
                </c:pt>
                <c:pt idx="51389">
                  <c:v>-267.68449999999996</c:v>
                </c:pt>
                <c:pt idx="51390">
                  <c:v>-267.6825</c:v>
                </c:pt>
                <c:pt idx="51391">
                  <c:v>-267.68049999999999</c:v>
                </c:pt>
                <c:pt idx="51392">
                  <c:v>-267.67849999999999</c:v>
                </c:pt>
                <c:pt idx="51393">
                  <c:v>-267.67649999999998</c:v>
                </c:pt>
                <c:pt idx="51394">
                  <c:v>-267.67449999999997</c:v>
                </c:pt>
                <c:pt idx="51395">
                  <c:v>-267.67249999999996</c:v>
                </c:pt>
                <c:pt idx="51396">
                  <c:v>-267.67049999999995</c:v>
                </c:pt>
                <c:pt idx="51397">
                  <c:v>-267.66849999999999</c:v>
                </c:pt>
                <c:pt idx="51398">
                  <c:v>-267.66649999999998</c:v>
                </c:pt>
                <c:pt idx="51399">
                  <c:v>-267.66449999999998</c:v>
                </c:pt>
                <c:pt idx="51400">
                  <c:v>-267.66249999999997</c:v>
                </c:pt>
                <c:pt idx="51401">
                  <c:v>-267.66049999999996</c:v>
                </c:pt>
                <c:pt idx="51402">
                  <c:v>-267.6585</c:v>
                </c:pt>
                <c:pt idx="51403">
                  <c:v>-267.65649999999999</c:v>
                </c:pt>
                <c:pt idx="51404">
                  <c:v>-267.65449999999998</c:v>
                </c:pt>
                <c:pt idx="51405">
                  <c:v>-267.65249999999997</c:v>
                </c:pt>
                <c:pt idx="51406">
                  <c:v>-267.65049999999997</c:v>
                </c:pt>
                <c:pt idx="51407">
                  <c:v>-267.64850000000001</c:v>
                </c:pt>
                <c:pt idx="51408">
                  <c:v>-267.64649999999995</c:v>
                </c:pt>
                <c:pt idx="51409">
                  <c:v>-267.64449999999999</c:v>
                </c:pt>
                <c:pt idx="51410">
                  <c:v>-267.64249999999998</c:v>
                </c:pt>
                <c:pt idx="51411">
                  <c:v>-267.64049999999997</c:v>
                </c:pt>
                <c:pt idx="51412">
                  <c:v>-267.63849999999996</c:v>
                </c:pt>
                <c:pt idx="51413">
                  <c:v>-267.63649999999996</c:v>
                </c:pt>
                <c:pt idx="51414">
                  <c:v>-267.6345</c:v>
                </c:pt>
                <c:pt idx="51415">
                  <c:v>-267.63249999999999</c:v>
                </c:pt>
                <c:pt idx="51416">
                  <c:v>-267.63049999999998</c:v>
                </c:pt>
                <c:pt idx="51417">
                  <c:v>-267.62849999999997</c:v>
                </c:pt>
                <c:pt idx="51418">
                  <c:v>-267.62649999999996</c:v>
                </c:pt>
                <c:pt idx="51419">
                  <c:v>-267.62450000000001</c:v>
                </c:pt>
                <c:pt idx="51420">
                  <c:v>-267.62249999999995</c:v>
                </c:pt>
                <c:pt idx="51421">
                  <c:v>-267.62049999999999</c:v>
                </c:pt>
                <c:pt idx="51422">
                  <c:v>-267.61849999999998</c:v>
                </c:pt>
                <c:pt idx="51423">
                  <c:v>-267.61649999999997</c:v>
                </c:pt>
                <c:pt idx="51424">
                  <c:v>-267.61449999999996</c:v>
                </c:pt>
                <c:pt idx="51425">
                  <c:v>-267.61249999999995</c:v>
                </c:pt>
                <c:pt idx="51426">
                  <c:v>-267.6105</c:v>
                </c:pt>
                <c:pt idx="51427">
                  <c:v>-267.60849999999999</c:v>
                </c:pt>
                <c:pt idx="51428">
                  <c:v>-267.60649999999998</c:v>
                </c:pt>
                <c:pt idx="51429">
                  <c:v>-267.60449999999997</c:v>
                </c:pt>
                <c:pt idx="51430">
                  <c:v>-267.60249999999996</c:v>
                </c:pt>
                <c:pt idx="51431">
                  <c:v>-267.60050000000001</c:v>
                </c:pt>
                <c:pt idx="51432">
                  <c:v>-267.59849999999994</c:v>
                </c:pt>
                <c:pt idx="51433">
                  <c:v>-267.59649999999999</c:v>
                </c:pt>
                <c:pt idx="51434">
                  <c:v>-267.59449999999998</c:v>
                </c:pt>
                <c:pt idx="51435">
                  <c:v>-267.59249999999997</c:v>
                </c:pt>
                <c:pt idx="51436">
                  <c:v>-267.59049999999996</c:v>
                </c:pt>
                <c:pt idx="51437">
                  <c:v>-267.58849999999995</c:v>
                </c:pt>
                <c:pt idx="51438">
                  <c:v>-267.5865</c:v>
                </c:pt>
                <c:pt idx="51439">
                  <c:v>-267.58449999999999</c:v>
                </c:pt>
                <c:pt idx="51440">
                  <c:v>-267.58249999999998</c:v>
                </c:pt>
                <c:pt idx="51441">
                  <c:v>-267.58049999999997</c:v>
                </c:pt>
                <c:pt idx="51442">
                  <c:v>-267.57849999999996</c:v>
                </c:pt>
                <c:pt idx="51443">
                  <c:v>-267.57650000000001</c:v>
                </c:pt>
                <c:pt idx="51444">
                  <c:v>-267.57449999999994</c:v>
                </c:pt>
                <c:pt idx="51445">
                  <c:v>-267.57249999999999</c:v>
                </c:pt>
                <c:pt idx="51446">
                  <c:v>-267.57049999999998</c:v>
                </c:pt>
                <c:pt idx="51447">
                  <c:v>-267.56849999999997</c:v>
                </c:pt>
                <c:pt idx="51448">
                  <c:v>-267.56649999999996</c:v>
                </c:pt>
                <c:pt idx="51449">
                  <c:v>-267.56449999999995</c:v>
                </c:pt>
                <c:pt idx="51450">
                  <c:v>-267.5625</c:v>
                </c:pt>
                <c:pt idx="51451">
                  <c:v>-267.56049999999999</c:v>
                </c:pt>
                <c:pt idx="51452">
                  <c:v>-267.55849999999998</c:v>
                </c:pt>
                <c:pt idx="51453">
                  <c:v>-267.55649999999997</c:v>
                </c:pt>
                <c:pt idx="51454">
                  <c:v>-267.55449999999996</c:v>
                </c:pt>
                <c:pt idx="51455">
                  <c:v>-267.55250000000001</c:v>
                </c:pt>
                <c:pt idx="51456">
                  <c:v>-267.55049999999994</c:v>
                </c:pt>
                <c:pt idx="51457">
                  <c:v>-267.54849999999999</c:v>
                </c:pt>
                <c:pt idx="51458">
                  <c:v>-267.54649999999998</c:v>
                </c:pt>
                <c:pt idx="51459">
                  <c:v>-267.54449999999997</c:v>
                </c:pt>
                <c:pt idx="51460">
                  <c:v>-267.54249999999996</c:v>
                </c:pt>
                <c:pt idx="51461">
                  <c:v>-267.54049999999995</c:v>
                </c:pt>
                <c:pt idx="51462">
                  <c:v>-267.5385</c:v>
                </c:pt>
                <c:pt idx="51463">
                  <c:v>-267.53649999999999</c:v>
                </c:pt>
                <c:pt idx="51464">
                  <c:v>-267.53449999999998</c:v>
                </c:pt>
                <c:pt idx="51465">
                  <c:v>-267.53249999999997</c:v>
                </c:pt>
                <c:pt idx="51466">
                  <c:v>-267.53049999999996</c:v>
                </c:pt>
                <c:pt idx="51467">
                  <c:v>-267.52850000000001</c:v>
                </c:pt>
                <c:pt idx="51468">
                  <c:v>-267.52649999999994</c:v>
                </c:pt>
                <c:pt idx="51469">
                  <c:v>-267.52449999999999</c:v>
                </c:pt>
                <c:pt idx="51470">
                  <c:v>-267.52249999999998</c:v>
                </c:pt>
                <c:pt idx="51471">
                  <c:v>-267.52049999999997</c:v>
                </c:pt>
                <c:pt idx="51472">
                  <c:v>-267.51849999999996</c:v>
                </c:pt>
                <c:pt idx="51473">
                  <c:v>-267.51649999999995</c:v>
                </c:pt>
                <c:pt idx="51474">
                  <c:v>-267.5145</c:v>
                </c:pt>
                <c:pt idx="51475">
                  <c:v>-267.51249999999999</c:v>
                </c:pt>
                <c:pt idx="51476">
                  <c:v>-267.51049999999998</c:v>
                </c:pt>
                <c:pt idx="51477">
                  <c:v>-267.50849999999997</c:v>
                </c:pt>
                <c:pt idx="51478">
                  <c:v>-267.50649999999996</c:v>
                </c:pt>
                <c:pt idx="51479">
                  <c:v>-267.50450000000001</c:v>
                </c:pt>
                <c:pt idx="51480">
                  <c:v>-267.5025</c:v>
                </c:pt>
                <c:pt idx="51481">
                  <c:v>-267.50049999999999</c:v>
                </c:pt>
                <c:pt idx="51482">
                  <c:v>-267.49849999999998</c:v>
                </c:pt>
                <c:pt idx="51483">
                  <c:v>-267.49649999999997</c:v>
                </c:pt>
                <c:pt idx="51484">
                  <c:v>-267.49449999999996</c:v>
                </c:pt>
                <c:pt idx="51485">
                  <c:v>-267.49249999999995</c:v>
                </c:pt>
                <c:pt idx="51486">
                  <c:v>-267.4905</c:v>
                </c:pt>
                <c:pt idx="51487">
                  <c:v>-267.48849999999999</c:v>
                </c:pt>
                <c:pt idx="51488">
                  <c:v>-267.48649999999998</c:v>
                </c:pt>
                <c:pt idx="51489">
                  <c:v>-267.48449999999997</c:v>
                </c:pt>
                <c:pt idx="51490">
                  <c:v>-267.48249999999996</c:v>
                </c:pt>
                <c:pt idx="51491">
                  <c:v>-267.48050000000001</c:v>
                </c:pt>
                <c:pt idx="51492">
                  <c:v>-267.4785</c:v>
                </c:pt>
                <c:pt idx="51493">
                  <c:v>-267.47649999999999</c:v>
                </c:pt>
                <c:pt idx="51494">
                  <c:v>-267.47449999999998</c:v>
                </c:pt>
                <c:pt idx="51495">
                  <c:v>-267.47249999999997</c:v>
                </c:pt>
                <c:pt idx="51496">
                  <c:v>-267.47049999999996</c:v>
                </c:pt>
                <c:pt idx="51497">
                  <c:v>-267.46849999999995</c:v>
                </c:pt>
                <c:pt idx="51498">
                  <c:v>-267.4665</c:v>
                </c:pt>
                <c:pt idx="51499">
                  <c:v>-267.46449999999999</c:v>
                </c:pt>
                <c:pt idx="51500">
                  <c:v>-267.46249999999998</c:v>
                </c:pt>
                <c:pt idx="51501">
                  <c:v>-267.46049999999997</c:v>
                </c:pt>
                <c:pt idx="51502">
                  <c:v>-267.45849999999996</c:v>
                </c:pt>
                <c:pt idx="51503">
                  <c:v>-267.45650000000001</c:v>
                </c:pt>
                <c:pt idx="51504">
                  <c:v>-267.4545</c:v>
                </c:pt>
                <c:pt idx="51505">
                  <c:v>-267.45249999999999</c:v>
                </c:pt>
                <c:pt idx="51506">
                  <c:v>-267.45049999999998</c:v>
                </c:pt>
                <c:pt idx="51507">
                  <c:v>-267.44849999999997</c:v>
                </c:pt>
                <c:pt idx="51508">
                  <c:v>-267.44649999999996</c:v>
                </c:pt>
                <c:pt idx="51509">
                  <c:v>-267.44449999999995</c:v>
                </c:pt>
                <c:pt idx="51510">
                  <c:v>-267.4425</c:v>
                </c:pt>
                <c:pt idx="51511">
                  <c:v>-267.44049999999999</c:v>
                </c:pt>
                <c:pt idx="51512">
                  <c:v>-267.43849999999998</c:v>
                </c:pt>
                <c:pt idx="51513">
                  <c:v>-267.43649999999997</c:v>
                </c:pt>
                <c:pt idx="51514">
                  <c:v>-267.43449999999996</c:v>
                </c:pt>
                <c:pt idx="51515">
                  <c:v>-267.4325</c:v>
                </c:pt>
                <c:pt idx="51516">
                  <c:v>-267.43049999999999</c:v>
                </c:pt>
                <c:pt idx="51517">
                  <c:v>-267.42849999999999</c:v>
                </c:pt>
                <c:pt idx="51518">
                  <c:v>-267.42649999999998</c:v>
                </c:pt>
                <c:pt idx="51519">
                  <c:v>-267.42449999999997</c:v>
                </c:pt>
                <c:pt idx="51520">
                  <c:v>-267.42249999999996</c:v>
                </c:pt>
                <c:pt idx="51521">
                  <c:v>-267.42049999999995</c:v>
                </c:pt>
                <c:pt idx="51522">
                  <c:v>-267.41849999999999</c:v>
                </c:pt>
                <c:pt idx="51523">
                  <c:v>-267.41649999999998</c:v>
                </c:pt>
                <c:pt idx="51524">
                  <c:v>-267.41449999999998</c:v>
                </c:pt>
                <c:pt idx="51525">
                  <c:v>-267.41249999999997</c:v>
                </c:pt>
                <c:pt idx="51526">
                  <c:v>-267.41049999999996</c:v>
                </c:pt>
                <c:pt idx="51527">
                  <c:v>-267.4085</c:v>
                </c:pt>
                <c:pt idx="51528">
                  <c:v>-267.40649999999999</c:v>
                </c:pt>
                <c:pt idx="51529">
                  <c:v>-267.40449999999998</c:v>
                </c:pt>
                <c:pt idx="51530">
                  <c:v>-267.40249999999997</c:v>
                </c:pt>
                <c:pt idx="51531">
                  <c:v>-267.40049999999997</c:v>
                </c:pt>
                <c:pt idx="51532">
                  <c:v>-267.39850000000001</c:v>
                </c:pt>
                <c:pt idx="51533">
                  <c:v>-267.39649999999995</c:v>
                </c:pt>
                <c:pt idx="51534">
                  <c:v>-267.39449999999999</c:v>
                </c:pt>
                <c:pt idx="51535">
                  <c:v>-267.39249999999998</c:v>
                </c:pt>
                <c:pt idx="51536">
                  <c:v>-267.39049999999997</c:v>
                </c:pt>
                <c:pt idx="51537">
                  <c:v>-267.38849999999996</c:v>
                </c:pt>
                <c:pt idx="51538">
                  <c:v>-267.38649999999996</c:v>
                </c:pt>
                <c:pt idx="51539">
                  <c:v>-267.3845</c:v>
                </c:pt>
                <c:pt idx="51540">
                  <c:v>-267.38249999999999</c:v>
                </c:pt>
                <c:pt idx="51541">
                  <c:v>-267.38049999999998</c:v>
                </c:pt>
                <c:pt idx="51542">
                  <c:v>-267.37849999999997</c:v>
                </c:pt>
                <c:pt idx="51543">
                  <c:v>-267.37649999999996</c:v>
                </c:pt>
                <c:pt idx="51544">
                  <c:v>-267.37450000000001</c:v>
                </c:pt>
                <c:pt idx="51545">
                  <c:v>-267.37249999999995</c:v>
                </c:pt>
                <c:pt idx="51546">
                  <c:v>-267.37049999999999</c:v>
                </c:pt>
                <c:pt idx="51547">
                  <c:v>-267.36849999999998</c:v>
                </c:pt>
                <c:pt idx="51548">
                  <c:v>-267.36649999999997</c:v>
                </c:pt>
                <c:pt idx="51549">
                  <c:v>-267.36449999999996</c:v>
                </c:pt>
                <c:pt idx="51550">
                  <c:v>-267.36249999999995</c:v>
                </c:pt>
                <c:pt idx="51551">
                  <c:v>-267.3605</c:v>
                </c:pt>
                <c:pt idx="51552">
                  <c:v>-267.35849999999999</c:v>
                </c:pt>
                <c:pt idx="51553">
                  <c:v>-267.35649999999998</c:v>
                </c:pt>
                <c:pt idx="51554">
                  <c:v>-267.35449999999997</c:v>
                </c:pt>
                <c:pt idx="51555">
                  <c:v>-267.35249999999996</c:v>
                </c:pt>
                <c:pt idx="51556">
                  <c:v>-267.35050000000001</c:v>
                </c:pt>
                <c:pt idx="51557">
                  <c:v>-267.34849999999994</c:v>
                </c:pt>
                <c:pt idx="51558">
                  <c:v>-267.34649999999999</c:v>
                </c:pt>
                <c:pt idx="51559">
                  <c:v>-267.34449999999998</c:v>
                </c:pt>
                <c:pt idx="51560">
                  <c:v>-267.34249999999997</c:v>
                </c:pt>
                <c:pt idx="51561">
                  <c:v>-267.34049999999996</c:v>
                </c:pt>
                <c:pt idx="51562">
                  <c:v>-267.33849999999995</c:v>
                </c:pt>
                <c:pt idx="51563">
                  <c:v>-267.3365</c:v>
                </c:pt>
                <c:pt idx="51564">
                  <c:v>-267.33449999999999</c:v>
                </c:pt>
                <c:pt idx="51565">
                  <c:v>-267.33249999999998</c:v>
                </c:pt>
                <c:pt idx="51566">
                  <c:v>-267.33049999999997</c:v>
                </c:pt>
                <c:pt idx="51567">
                  <c:v>-267.32849999999996</c:v>
                </c:pt>
                <c:pt idx="51568">
                  <c:v>-267.32650000000001</c:v>
                </c:pt>
                <c:pt idx="51569">
                  <c:v>-267.32449999999994</c:v>
                </c:pt>
                <c:pt idx="51570">
                  <c:v>-267.32249999999999</c:v>
                </c:pt>
                <c:pt idx="51571">
                  <c:v>-267.32049999999998</c:v>
                </c:pt>
                <c:pt idx="51572">
                  <c:v>-267.31849999999997</c:v>
                </c:pt>
                <c:pt idx="51573">
                  <c:v>-267.31649999999996</c:v>
                </c:pt>
                <c:pt idx="51574">
                  <c:v>-267.31449999999995</c:v>
                </c:pt>
                <c:pt idx="51575">
                  <c:v>-267.3125</c:v>
                </c:pt>
                <c:pt idx="51576">
                  <c:v>-267.31049999999999</c:v>
                </c:pt>
                <c:pt idx="51577">
                  <c:v>-267.30849999999998</c:v>
                </c:pt>
                <c:pt idx="51578">
                  <c:v>-267.30649999999997</c:v>
                </c:pt>
                <c:pt idx="51579">
                  <c:v>-267.30449999999996</c:v>
                </c:pt>
                <c:pt idx="51580">
                  <c:v>-267.30250000000001</c:v>
                </c:pt>
                <c:pt idx="51581">
                  <c:v>-267.30049999999994</c:v>
                </c:pt>
                <c:pt idx="51582">
                  <c:v>-267.29849999999999</c:v>
                </c:pt>
                <c:pt idx="51583">
                  <c:v>-267.29649999999998</c:v>
                </c:pt>
                <c:pt idx="51584">
                  <c:v>-267.29449999999997</c:v>
                </c:pt>
                <c:pt idx="51585">
                  <c:v>-267.29249999999996</c:v>
                </c:pt>
                <c:pt idx="51586">
                  <c:v>-267.29049999999995</c:v>
                </c:pt>
                <c:pt idx="51587">
                  <c:v>-267.2885</c:v>
                </c:pt>
                <c:pt idx="51588">
                  <c:v>-267.28649999999999</c:v>
                </c:pt>
                <c:pt idx="51589">
                  <c:v>-267.28449999999998</c:v>
                </c:pt>
                <c:pt idx="51590">
                  <c:v>-267.28249999999997</c:v>
                </c:pt>
                <c:pt idx="51591">
                  <c:v>-267.28049999999996</c:v>
                </c:pt>
                <c:pt idx="51592">
                  <c:v>-267.27850000000001</c:v>
                </c:pt>
                <c:pt idx="51593">
                  <c:v>-267.27649999999994</c:v>
                </c:pt>
                <c:pt idx="51594">
                  <c:v>-267.27449999999999</c:v>
                </c:pt>
                <c:pt idx="51595">
                  <c:v>-267.27249999999998</c:v>
                </c:pt>
                <c:pt idx="51596">
                  <c:v>-267.27049999999997</c:v>
                </c:pt>
                <c:pt idx="51597">
                  <c:v>-267.26849999999996</c:v>
                </c:pt>
                <c:pt idx="51598">
                  <c:v>-267.26649999999995</c:v>
                </c:pt>
                <c:pt idx="51599">
                  <c:v>-267.2645</c:v>
                </c:pt>
                <c:pt idx="51600">
                  <c:v>-267.26249999999999</c:v>
                </c:pt>
                <c:pt idx="51601">
                  <c:v>-267.26049999999998</c:v>
                </c:pt>
                <c:pt idx="51602">
                  <c:v>-267.25849999999997</c:v>
                </c:pt>
                <c:pt idx="51603">
                  <c:v>-267.25649999999996</c:v>
                </c:pt>
                <c:pt idx="51604">
                  <c:v>-267.25450000000001</c:v>
                </c:pt>
                <c:pt idx="51605">
                  <c:v>-267.2525</c:v>
                </c:pt>
                <c:pt idx="51606">
                  <c:v>-267.25049999999999</c:v>
                </c:pt>
                <c:pt idx="51607">
                  <c:v>-267.24849999999998</c:v>
                </c:pt>
                <c:pt idx="51608">
                  <c:v>-267.24649999999997</c:v>
                </c:pt>
                <c:pt idx="51609">
                  <c:v>-267.24449999999996</c:v>
                </c:pt>
                <c:pt idx="51610">
                  <c:v>-267.24249999999995</c:v>
                </c:pt>
                <c:pt idx="51611">
                  <c:v>-267.2405</c:v>
                </c:pt>
                <c:pt idx="51612">
                  <c:v>-267.23849999999999</c:v>
                </c:pt>
                <c:pt idx="51613">
                  <c:v>-267.23649999999998</c:v>
                </c:pt>
                <c:pt idx="51614">
                  <c:v>-267.23449999999997</c:v>
                </c:pt>
                <c:pt idx="51615">
                  <c:v>-267.23249999999996</c:v>
                </c:pt>
                <c:pt idx="51616">
                  <c:v>-267.23050000000001</c:v>
                </c:pt>
                <c:pt idx="51617">
                  <c:v>-267.2285</c:v>
                </c:pt>
                <c:pt idx="51618">
                  <c:v>-267.22649999999999</c:v>
                </c:pt>
                <c:pt idx="51619">
                  <c:v>-267.22449999999998</c:v>
                </c:pt>
                <c:pt idx="51620">
                  <c:v>-267.22249999999997</c:v>
                </c:pt>
                <c:pt idx="51621">
                  <c:v>-267.22049999999996</c:v>
                </c:pt>
                <c:pt idx="51622">
                  <c:v>-267.21849999999995</c:v>
                </c:pt>
                <c:pt idx="51623">
                  <c:v>-267.2165</c:v>
                </c:pt>
                <c:pt idx="51624">
                  <c:v>-267.21449999999999</c:v>
                </c:pt>
                <c:pt idx="51625">
                  <c:v>-267.21249999999998</c:v>
                </c:pt>
                <c:pt idx="51626">
                  <c:v>-267.21049999999997</c:v>
                </c:pt>
                <c:pt idx="51627">
                  <c:v>-267.20849999999996</c:v>
                </c:pt>
                <c:pt idx="51628">
                  <c:v>-267.20650000000001</c:v>
                </c:pt>
                <c:pt idx="51629">
                  <c:v>-267.2045</c:v>
                </c:pt>
                <c:pt idx="51630">
                  <c:v>-267.20249999999999</c:v>
                </c:pt>
                <c:pt idx="51631">
                  <c:v>-267.20049999999998</c:v>
                </c:pt>
                <c:pt idx="51632">
                  <c:v>-267.19849999999997</c:v>
                </c:pt>
                <c:pt idx="51633">
                  <c:v>-267.19649999999996</c:v>
                </c:pt>
                <c:pt idx="51634">
                  <c:v>-267.19449999999995</c:v>
                </c:pt>
                <c:pt idx="51635">
                  <c:v>-267.1925</c:v>
                </c:pt>
                <c:pt idx="51636">
                  <c:v>-267.19049999999999</c:v>
                </c:pt>
                <c:pt idx="51637">
                  <c:v>-267.18849999999998</c:v>
                </c:pt>
                <c:pt idx="51638">
                  <c:v>-267.18649999999997</c:v>
                </c:pt>
                <c:pt idx="51639">
                  <c:v>-267.18449999999996</c:v>
                </c:pt>
                <c:pt idx="51640">
                  <c:v>-267.1825</c:v>
                </c:pt>
                <c:pt idx="51641">
                  <c:v>-267.18049999999999</c:v>
                </c:pt>
                <c:pt idx="51642">
                  <c:v>-267.17849999999999</c:v>
                </c:pt>
                <c:pt idx="51643">
                  <c:v>-267.17649999999998</c:v>
                </c:pt>
                <c:pt idx="51644">
                  <c:v>-267.17449999999997</c:v>
                </c:pt>
                <c:pt idx="51645">
                  <c:v>-267.17249999999996</c:v>
                </c:pt>
                <c:pt idx="51646">
                  <c:v>-267.17049999999995</c:v>
                </c:pt>
                <c:pt idx="51647">
                  <c:v>-267.16849999999999</c:v>
                </c:pt>
                <c:pt idx="51648">
                  <c:v>-267.16649999999998</c:v>
                </c:pt>
                <c:pt idx="51649">
                  <c:v>-267.16449999999998</c:v>
                </c:pt>
                <c:pt idx="51650">
                  <c:v>-267.16249999999997</c:v>
                </c:pt>
                <c:pt idx="51651">
                  <c:v>-267.16049999999996</c:v>
                </c:pt>
                <c:pt idx="51652">
                  <c:v>-267.1585</c:v>
                </c:pt>
                <c:pt idx="51653">
                  <c:v>-267.15649999999999</c:v>
                </c:pt>
                <c:pt idx="51654">
                  <c:v>-267.15449999999998</c:v>
                </c:pt>
                <c:pt idx="51655">
                  <c:v>-267.15249999999997</c:v>
                </c:pt>
                <c:pt idx="51656">
                  <c:v>-267.15049999999997</c:v>
                </c:pt>
                <c:pt idx="51657">
                  <c:v>-267.14850000000001</c:v>
                </c:pt>
                <c:pt idx="51658">
                  <c:v>-267.14649999999995</c:v>
                </c:pt>
                <c:pt idx="51659">
                  <c:v>-267.14449999999999</c:v>
                </c:pt>
                <c:pt idx="51660">
                  <c:v>-267.14249999999998</c:v>
                </c:pt>
                <c:pt idx="51661">
                  <c:v>-267.14049999999997</c:v>
                </c:pt>
                <c:pt idx="51662">
                  <c:v>-267.13849999999996</c:v>
                </c:pt>
                <c:pt idx="51663">
                  <c:v>-267.13649999999996</c:v>
                </c:pt>
                <c:pt idx="51664">
                  <c:v>-267.1345</c:v>
                </c:pt>
                <c:pt idx="51665">
                  <c:v>-267.13249999999999</c:v>
                </c:pt>
                <c:pt idx="51666">
                  <c:v>-267.13049999999998</c:v>
                </c:pt>
                <c:pt idx="51667">
                  <c:v>-267.12849999999997</c:v>
                </c:pt>
                <c:pt idx="51668">
                  <c:v>-267.12649999999996</c:v>
                </c:pt>
                <c:pt idx="51669">
                  <c:v>-267.12450000000001</c:v>
                </c:pt>
                <c:pt idx="51670">
                  <c:v>-267.12249999999995</c:v>
                </c:pt>
                <c:pt idx="51671">
                  <c:v>-267.12049999999999</c:v>
                </c:pt>
                <c:pt idx="51672">
                  <c:v>-267.11849999999998</c:v>
                </c:pt>
                <c:pt idx="51673">
                  <c:v>-267.11649999999997</c:v>
                </c:pt>
                <c:pt idx="51674">
                  <c:v>-267.11449999999996</c:v>
                </c:pt>
                <c:pt idx="51675">
                  <c:v>-267.11249999999995</c:v>
                </c:pt>
                <c:pt idx="51676">
                  <c:v>-267.1105</c:v>
                </c:pt>
                <c:pt idx="51677">
                  <c:v>-267.10849999999999</c:v>
                </c:pt>
                <c:pt idx="51678">
                  <c:v>-267.10649999999998</c:v>
                </c:pt>
                <c:pt idx="51679">
                  <c:v>-267.10449999999997</c:v>
                </c:pt>
                <c:pt idx="51680">
                  <c:v>-267.10249999999996</c:v>
                </c:pt>
                <c:pt idx="51681">
                  <c:v>-267.10050000000001</c:v>
                </c:pt>
                <c:pt idx="51682">
                  <c:v>-267.09849999999994</c:v>
                </c:pt>
                <c:pt idx="51683">
                  <c:v>-267.09649999999999</c:v>
                </c:pt>
                <c:pt idx="51684">
                  <c:v>-267.09449999999998</c:v>
                </c:pt>
                <c:pt idx="51685">
                  <c:v>-267.09249999999997</c:v>
                </c:pt>
                <c:pt idx="51686">
                  <c:v>-267.09049999999996</c:v>
                </c:pt>
                <c:pt idx="51687">
                  <c:v>-267.08849999999995</c:v>
                </c:pt>
                <c:pt idx="51688">
                  <c:v>-267.0865</c:v>
                </c:pt>
                <c:pt idx="51689">
                  <c:v>-267.08449999999999</c:v>
                </c:pt>
                <c:pt idx="51690">
                  <c:v>-267.08249999999998</c:v>
                </c:pt>
                <c:pt idx="51691">
                  <c:v>-267.08049999999997</c:v>
                </c:pt>
                <c:pt idx="51692">
                  <c:v>-267.07849999999996</c:v>
                </c:pt>
                <c:pt idx="51693">
                  <c:v>-267.07650000000001</c:v>
                </c:pt>
                <c:pt idx="51694">
                  <c:v>-267.07449999999994</c:v>
                </c:pt>
                <c:pt idx="51695">
                  <c:v>-267.07249999999999</c:v>
                </c:pt>
                <c:pt idx="51696">
                  <c:v>-267.07049999999998</c:v>
                </c:pt>
                <c:pt idx="51697">
                  <c:v>-267.06849999999997</c:v>
                </c:pt>
                <c:pt idx="51698">
                  <c:v>-267.06649999999996</c:v>
                </c:pt>
                <c:pt idx="51699">
                  <c:v>-267.06449999999995</c:v>
                </c:pt>
                <c:pt idx="51700">
                  <c:v>-267.0625</c:v>
                </c:pt>
                <c:pt idx="51701">
                  <c:v>-267.06049999999999</c:v>
                </c:pt>
                <c:pt idx="51702">
                  <c:v>-267.05849999999998</c:v>
                </c:pt>
                <c:pt idx="51703">
                  <c:v>-267.05649999999997</c:v>
                </c:pt>
                <c:pt idx="51704">
                  <c:v>-267.05449999999996</c:v>
                </c:pt>
                <c:pt idx="51705">
                  <c:v>-267.05250000000001</c:v>
                </c:pt>
                <c:pt idx="51706">
                  <c:v>-267.05049999999994</c:v>
                </c:pt>
                <c:pt idx="51707">
                  <c:v>-267.04849999999999</c:v>
                </c:pt>
                <c:pt idx="51708">
                  <c:v>-267.04649999999998</c:v>
                </c:pt>
                <c:pt idx="51709">
                  <c:v>-267.04449999999997</c:v>
                </c:pt>
                <c:pt idx="51710">
                  <c:v>-267.04249999999996</c:v>
                </c:pt>
                <c:pt idx="51711">
                  <c:v>-267.04049999999995</c:v>
                </c:pt>
                <c:pt idx="51712">
                  <c:v>-267.0385</c:v>
                </c:pt>
                <c:pt idx="51713">
                  <c:v>-267.03649999999999</c:v>
                </c:pt>
                <c:pt idx="51714">
                  <c:v>-267.03449999999998</c:v>
                </c:pt>
                <c:pt idx="51715">
                  <c:v>-267.03249999999997</c:v>
                </c:pt>
                <c:pt idx="51716">
                  <c:v>-267.03049999999996</c:v>
                </c:pt>
                <c:pt idx="51717">
                  <c:v>-267.02850000000001</c:v>
                </c:pt>
                <c:pt idx="51718">
                  <c:v>-267.02649999999994</c:v>
                </c:pt>
                <c:pt idx="51719">
                  <c:v>-267.02449999999999</c:v>
                </c:pt>
                <c:pt idx="51720">
                  <c:v>-267.02249999999998</c:v>
                </c:pt>
                <c:pt idx="51721">
                  <c:v>-267.02049999999997</c:v>
                </c:pt>
                <c:pt idx="51722">
                  <c:v>-267.01849999999996</c:v>
                </c:pt>
                <c:pt idx="51723">
                  <c:v>-267.01649999999995</c:v>
                </c:pt>
                <c:pt idx="51724">
                  <c:v>-267.0145</c:v>
                </c:pt>
                <c:pt idx="51725">
                  <c:v>-267.01249999999999</c:v>
                </c:pt>
                <c:pt idx="51726">
                  <c:v>-267.01049999999998</c:v>
                </c:pt>
                <c:pt idx="51727">
                  <c:v>-267.00849999999997</c:v>
                </c:pt>
                <c:pt idx="51728">
                  <c:v>-267.00649999999996</c:v>
                </c:pt>
                <c:pt idx="51729">
                  <c:v>-267.00450000000001</c:v>
                </c:pt>
                <c:pt idx="51730">
                  <c:v>-267.0025</c:v>
                </c:pt>
                <c:pt idx="51731">
                  <c:v>-267.00049999999999</c:v>
                </c:pt>
                <c:pt idx="51732">
                  <c:v>-266.99849999999998</c:v>
                </c:pt>
                <c:pt idx="51733">
                  <c:v>-266.99649999999997</c:v>
                </c:pt>
                <c:pt idx="51734">
                  <c:v>-266.99449999999996</c:v>
                </c:pt>
                <c:pt idx="51735">
                  <c:v>-266.99249999999995</c:v>
                </c:pt>
                <c:pt idx="51736">
                  <c:v>-266.9905</c:v>
                </c:pt>
                <c:pt idx="51737">
                  <c:v>-266.98849999999999</c:v>
                </c:pt>
                <c:pt idx="51738">
                  <c:v>-266.98649999999998</c:v>
                </c:pt>
                <c:pt idx="51739">
                  <c:v>-266.98449999999997</c:v>
                </c:pt>
                <c:pt idx="51740">
                  <c:v>-266.98249999999996</c:v>
                </c:pt>
                <c:pt idx="51741">
                  <c:v>-266.98050000000001</c:v>
                </c:pt>
                <c:pt idx="51742">
                  <c:v>-266.9785</c:v>
                </c:pt>
                <c:pt idx="51743">
                  <c:v>-266.97649999999999</c:v>
                </c:pt>
                <c:pt idx="51744">
                  <c:v>-266.97449999999998</c:v>
                </c:pt>
                <c:pt idx="51745">
                  <c:v>-266.97249999999997</c:v>
                </c:pt>
                <c:pt idx="51746">
                  <c:v>-266.97049999999996</c:v>
                </c:pt>
                <c:pt idx="51747">
                  <c:v>-266.96849999999995</c:v>
                </c:pt>
                <c:pt idx="51748">
                  <c:v>-266.9665</c:v>
                </c:pt>
                <c:pt idx="51749">
                  <c:v>-266.96449999999999</c:v>
                </c:pt>
                <c:pt idx="51750">
                  <c:v>-266.96249999999998</c:v>
                </c:pt>
                <c:pt idx="51751">
                  <c:v>-266.96049999999997</c:v>
                </c:pt>
                <c:pt idx="51752">
                  <c:v>-266.95849999999996</c:v>
                </c:pt>
                <c:pt idx="51753">
                  <c:v>-266.95650000000001</c:v>
                </c:pt>
                <c:pt idx="51754">
                  <c:v>-266.9545</c:v>
                </c:pt>
                <c:pt idx="51755">
                  <c:v>-266.95249999999999</c:v>
                </c:pt>
                <c:pt idx="51756">
                  <c:v>-266.95049999999998</c:v>
                </c:pt>
                <c:pt idx="51757">
                  <c:v>-266.94849999999997</c:v>
                </c:pt>
                <c:pt idx="51758">
                  <c:v>-266.94649999999996</c:v>
                </c:pt>
                <c:pt idx="51759">
                  <c:v>-266.94449999999995</c:v>
                </c:pt>
                <c:pt idx="51760">
                  <c:v>-266.9425</c:v>
                </c:pt>
                <c:pt idx="51761">
                  <c:v>-266.94049999999999</c:v>
                </c:pt>
                <c:pt idx="51762">
                  <c:v>-266.93849999999998</c:v>
                </c:pt>
                <c:pt idx="51763">
                  <c:v>-266.93649999999997</c:v>
                </c:pt>
                <c:pt idx="51764">
                  <c:v>-266.93449999999996</c:v>
                </c:pt>
                <c:pt idx="51765">
                  <c:v>-266.9325</c:v>
                </c:pt>
                <c:pt idx="51766">
                  <c:v>-266.93049999999999</c:v>
                </c:pt>
                <c:pt idx="51767">
                  <c:v>-266.92849999999999</c:v>
                </c:pt>
                <c:pt idx="51768">
                  <c:v>-266.92649999999998</c:v>
                </c:pt>
                <c:pt idx="51769">
                  <c:v>-266.92449999999997</c:v>
                </c:pt>
                <c:pt idx="51770">
                  <c:v>-266.92249999999996</c:v>
                </c:pt>
                <c:pt idx="51771">
                  <c:v>-266.92049999999995</c:v>
                </c:pt>
                <c:pt idx="51772">
                  <c:v>-266.91849999999999</c:v>
                </c:pt>
                <c:pt idx="51773">
                  <c:v>-266.91649999999998</c:v>
                </c:pt>
                <c:pt idx="51774">
                  <c:v>-266.91449999999998</c:v>
                </c:pt>
                <c:pt idx="51775">
                  <c:v>-266.91249999999997</c:v>
                </c:pt>
                <c:pt idx="51776">
                  <c:v>-266.91049999999996</c:v>
                </c:pt>
                <c:pt idx="51777">
                  <c:v>-266.9085</c:v>
                </c:pt>
                <c:pt idx="51778">
                  <c:v>-266.90649999999999</c:v>
                </c:pt>
                <c:pt idx="51779">
                  <c:v>-266.90449999999998</c:v>
                </c:pt>
                <c:pt idx="51780">
                  <c:v>-266.90249999999997</c:v>
                </c:pt>
                <c:pt idx="51781">
                  <c:v>-266.90049999999997</c:v>
                </c:pt>
                <c:pt idx="51782">
                  <c:v>-266.89850000000001</c:v>
                </c:pt>
                <c:pt idx="51783">
                  <c:v>-266.89649999999995</c:v>
                </c:pt>
                <c:pt idx="51784">
                  <c:v>-266.89449999999999</c:v>
                </c:pt>
                <c:pt idx="51785">
                  <c:v>-266.89249999999998</c:v>
                </c:pt>
                <c:pt idx="51786">
                  <c:v>-266.89049999999997</c:v>
                </c:pt>
                <c:pt idx="51787">
                  <c:v>-266.88849999999996</c:v>
                </c:pt>
                <c:pt idx="51788">
                  <c:v>-266.88649999999996</c:v>
                </c:pt>
                <c:pt idx="51789">
                  <c:v>-266.8845</c:v>
                </c:pt>
                <c:pt idx="51790">
                  <c:v>-266.88249999999999</c:v>
                </c:pt>
                <c:pt idx="51791">
                  <c:v>-266.88049999999998</c:v>
                </c:pt>
                <c:pt idx="51792">
                  <c:v>-266.87849999999997</c:v>
                </c:pt>
                <c:pt idx="51793">
                  <c:v>-266.87649999999996</c:v>
                </c:pt>
                <c:pt idx="51794">
                  <c:v>-266.87450000000001</c:v>
                </c:pt>
                <c:pt idx="51795">
                  <c:v>-266.87249999999995</c:v>
                </c:pt>
                <c:pt idx="51796">
                  <c:v>-266.87049999999999</c:v>
                </c:pt>
                <c:pt idx="51797">
                  <c:v>-266.86849999999998</c:v>
                </c:pt>
                <c:pt idx="51798">
                  <c:v>-266.86649999999997</c:v>
                </c:pt>
                <c:pt idx="51799">
                  <c:v>-266.86449999999996</c:v>
                </c:pt>
                <c:pt idx="51800">
                  <c:v>-266.86249999999995</c:v>
                </c:pt>
                <c:pt idx="51801">
                  <c:v>-266.8605</c:v>
                </c:pt>
                <c:pt idx="51802">
                  <c:v>-266.85849999999999</c:v>
                </c:pt>
                <c:pt idx="51803">
                  <c:v>-266.85649999999998</c:v>
                </c:pt>
                <c:pt idx="51804">
                  <c:v>-266.85449999999997</c:v>
                </c:pt>
                <c:pt idx="51805">
                  <c:v>-266.85249999999996</c:v>
                </c:pt>
                <c:pt idx="51806">
                  <c:v>-266.85050000000001</c:v>
                </c:pt>
                <c:pt idx="51807">
                  <c:v>-266.84849999999994</c:v>
                </c:pt>
                <c:pt idx="51808">
                  <c:v>-266.84649999999999</c:v>
                </c:pt>
                <c:pt idx="51809">
                  <c:v>-266.84449999999998</c:v>
                </c:pt>
                <c:pt idx="51810">
                  <c:v>-266.84249999999997</c:v>
                </c:pt>
                <c:pt idx="51811">
                  <c:v>-266.84049999999996</c:v>
                </c:pt>
                <c:pt idx="51812">
                  <c:v>-266.83849999999995</c:v>
                </c:pt>
                <c:pt idx="51813">
                  <c:v>-266.8365</c:v>
                </c:pt>
                <c:pt idx="51814">
                  <c:v>-266.83449999999999</c:v>
                </c:pt>
                <c:pt idx="51815">
                  <c:v>-266.83249999999998</c:v>
                </c:pt>
                <c:pt idx="51816">
                  <c:v>-266.83049999999997</c:v>
                </c:pt>
                <c:pt idx="51817">
                  <c:v>-266.82849999999996</c:v>
                </c:pt>
                <c:pt idx="51818">
                  <c:v>-266.82650000000001</c:v>
                </c:pt>
                <c:pt idx="51819">
                  <c:v>-266.82449999999994</c:v>
                </c:pt>
                <c:pt idx="51820">
                  <c:v>-266.82249999999999</c:v>
                </c:pt>
                <c:pt idx="51821">
                  <c:v>-266.82049999999998</c:v>
                </c:pt>
                <c:pt idx="51822">
                  <c:v>-266.81849999999997</c:v>
                </c:pt>
                <c:pt idx="51823">
                  <c:v>-266.81649999999996</c:v>
                </c:pt>
                <c:pt idx="51824">
                  <c:v>-266.81449999999995</c:v>
                </c:pt>
                <c:pt idx="51825">
                  <c:v>-266.8125</c:v>
                </c:pt>
                <c:pt idx="51826">
                  <c:v>-266.81049999999999</c:v>
                </c:pt>
                <c:pt idx="51827">
                  <c:v>-266.80849999999998</c:v>
                </c:pt>
                <c:pt idx="51828">
                  <c:v>-266.80649999999997</c:v>
                </c:pt>
                <c:pt idx="51829">
                  <c:v>-266.80449999999996</c:v>
                </c:pt>
                <c:pt idx="51830">
                  <c:v>-266.80250000000001</c:v>
                </c:pt>
                <c:pt idx="51831">
                  <c:v>-266.80049999999994</c:v>
                </c:pt>
                <c:pt idx="51832">
                  <c:v>-266.79849999999999</c:v>
                </c:pt>
                <c:pt idx="51833">
                  <c:v>-266.79649999999998</c:v>
                </c:pt>
                <c:pt idx="51834">
                  <c:v>-266.79449999999997</c:v>
                </c:pt>
                <c:pt idx="51835">
                  <c:v>-266.79249999999996</c:v>
                </c:pt>
                <c:pt idx="51836">
                  <c:v>-266.79049999999995</c:v>
                </c:pt>
                <c:pt idx="51837">
                  <c:v>-266.7885</c:v>
                </c:pt>
                <c:pt idx="51838">
                  <c:v>-266.78649999999999</c:v>
                </c:pt>
                <c:pt idx="51839">
                  <c:v>-266.78449999999998</c:v>
                </c:pt>
                <c:pt idx="51840">
                  <c:v>-266.78249999999997</c:v>
                </c:pt>
                <c:pt idx="51841">
                  <c:v>-266.78049999999996</c:v>
                </c:pt>
                <c:pt idx="51842">
                  <c:v>-266.77850000000001</c:v>
                </c:pt>
                <c:pt idx="51843">
                  <c:v>-266.77649999999994</c:v>
                </c:pt>
                <c:pt idx="51844">
                  <c:v>-266.77449999999999</c:v>
                </c:pt>
                <c:pt idx="51845">
                  <c:v>-266.77249999999998</c:v>
                </c:pt>
                <c:pt idx="51846">
                  <c:v>-266.77049999999997</c:v>
                </c:pt>
                <c:pt idx="51847">
                  <c:v>-266.76849999999996</c:v>
                </c:pt>
                <c:pt idx="51848">
                  <c:v>-266.76649999999995</c:v>
                </c:pt>
                <c:pt idx="51849">
                  <c:v>-266.7645</c:v>
                </c:pt>
                <c:pt idx="51850">
                  <c:v>-266.76249999999999</c:v>
                </c:pt>
                <c:pt idx="51851">
                  <c:v>-266.76049999999998</c:v>
                </c:pt>
                <c:pt idx="51852">
                  <c:v>-266.75849999999997</c:v>
                </c:pt>
                <c:pt idx="51853">
                  <c:v>-266.75649999999996</c:v>
                </c:pt>
                <c:pt idx="51854">
                  <c:v>-266.75450000000001</c:v>
                </c:pt>
                <c:pt idx="51855">
                  <c:v>-266.7525</c:v>
                </c:pt>
                <c:pt idx="51856">
                  <c:v>-266.75049999999999</c:v>
                </c:pt>
                <c:pt idx="51857">
                  <c:v>-266.74849999999998</c:v>
                </c:pt>
                <c:pt idx="51858">
                  <c:v>-266.74649999999997</c:v>
                </c:pt>
                <c:pt idx="51859">
                  <c:v>-266.74449999999996</c:v>
                </c:pt>
                <c:pt idx="51860">
                  <c:v>-266.74249999999995</c:v>
                </c:pt>
                <c:pt idx="51861">
                  <c:v>-266.7405</c:v>
                </c:pt>
                <c:pt idx="51862">
                  <c:v>-266.73849999999999</c:v>
                </c:pt>
                <c:pt idx="51863">
                  <c:v>-266.73649999999998</c:v>
                </c:pt>
                <c:pt idx="51864">
                  <c:v>-266.73449999999997</c:v>
                </c:pt>
                <c:pt idx="51865">
                  <c:v>-266.73249999999996</c:v>
                </c:pt>
                <c:pt idx="51866">
                  <c:v>-266.73050000000001</c:v>
                </c:pt>
                <c:pt idx="51867">
                  <c:v>-266.7285</c:v>
                </c:pt>
                <c:pt idx="51868">
                  <c:v>-266.72649999999999</c:v>
                </c:pt>
                <c:pt idx="51869">
                  <c:v>-266.72449999999998</c:v>
                </c:pt>
                <c:pt idx="51870">
                  <c:v>-266.72249999999997</c:v>
                </c:pt>
                <c:pt idx="51871">
                  <c:v>-266.72049999999996</c:v>
                </c:pt>
                <c:pt idx="51872">
                  <c:v>-266.71849999999995</c:v>
                </c:pt>
                <c:pt idx="51873">
                  <c:v>-266.7165</c:v>
                </c:pt>
                <c:pt idx="51874">
                  <c:v>-266.71449999999999</c:v>
                </c:pt>
                <c:pt idx="51875">
                  <c:v>-266.71249999999998</c:v>
                </c:pt>
                <c:pt idx="51876">
                  <c:v>-266.71049999999997</c:v>
                </c:pt>
                <c:pt idx="51877">
                  <c:v>-266.70849999999996</c:v>
                </c:pt>
                <c:pt idx="51878">
                  <c:v>-266.70650000000001</c:v>
                </c:pt>
                <c:pt idx="51879">
                  <c:v>-266.7045</c:v>
                </c:pt>
                <c:pt idx="51880">
                  <c:v>-266.70249999999999</c:v>
                </c:pt>
                <c:pt idx="51881">
                  <c:v>-266.70049999999998</c:v>
                </c:pt>
                <c:pt idx="51882">
                  <c:v>-266.69849999999997</c:v>
                </c:pt>
                <c:pt idx="51883">
                  <c:v>-266.69649999999996</c:v>
                </c:pt>
                <c:pt idx="51884">
                  <c:v>-266.69449999999995</c:v>
                </c:pt>
                <c:pt idx="51885">
                  <c:v>-266.6925</c:v>
                </c:pt>
                <c:pt idx="51886">
                  <c:v>-266.69049999999999</c:v>
                </c:pt>
                <c:pt idx="51887">
                  <c:v>-266.68849999999998</c:v>
                </c:pt>
                <c:pt idx="51888">
                  <c:v>-266.68649999999997</c:v>
                </c:pt>
                <c:pt idx="51889">
                  <c:v>-266.68449999999996</c:v>
                </c:pt>
                <c:pt idx="51890">
                  <c:v>-266.6825</c:v>
                </c:pt>
                <c:pt idx="51891">
                  <c:v>-266.68049999999999</c:v>
                </c:pt>
                <c:pt idx="51892">
                  <c:v>-266.67849999999999</c:v>
                </c:pt>
                <c:pt idx="51893">
                  <c:v>-266.67649999999998</c:v>
                </c:pt>
                <c:pt idx="51894">
                  <c:v>-266.67449999999997</c:v>
                </c:pt>
                <c:pt idx="51895">
                  <c:v>-266.67249999999996</c:v>
                </c:pt>
                <c:pt idx="51896">
                  <c:v>-266.67049999999995</c:v>
                </c:pt>
                <c:pt idx="51897">
                  <c:v>-266.66849999999999</c:v>
                </c:pt>
                <c:pt idx="51898">
                  <c:v>-266.66649999999998</c:v>
                </c:pt>
                <c:pt idx="51899">
                  <c:v>-266.66449999999998</c:v>
                </c:pt>
                <c:pt idx="51900">
                  <c:v>-266.66249999999997</c:v>
                </c:pt>
                <c:pt idx="51901">
                  <c:v>-266.66049999999996</c:v>
                </c:pt>
                <c:pt idx="51902">
                  <c:v>-266.6585</c:v>
                </c:pt>
                <c:pt idx="51903">
                  <c:v>-266.65649999999999</c:v>
                </c:pt>
                <c:pt idx="51904">
                  <c:v>-266.65449999999998</c:v>
                </c:pt>
                <c:pt idx="51905">
                  <c:v>-266.65249999999997</c:v>
                </c:pt>
                <c:pt idx="51906">
                  <c:v>-266.65049999999997</c:v>
                </c:pt>
                <c:pt idx="51907">
                  <c:v>-266.64850000000001</c:v>
                </c:pt>
                <c:pt idx="51908">
                  <c:v>-266.64649999999995</c:v>
                </c:pt>
                <c:pt idx="51909">
                  <c:v>-266.64449999999999</c:v>
                </c:pt>
                <c:pt idx="51910">
                  <c:v>-266.64249999999998</c:v>
                </c:pt>
                <c:pt idx="51911">
                  <c:v>-266.64049999999997</c:v>
                </c:pt>
                <c:pt idx="51912">
                  <c:v>-266.63849999999996</c:v>
                </c:pt>
                <c:pt idx="51913">
                  <c:v>-266.63649999999996</c:v>
                </c:pt>
                <c:pt idx="51914">
                  <c:v>-266.6345</c:v>
                </c:pt>
                <c:pt idx="51915">
                  <c:v>-266.63249999999999</c:v>
                </c:pt>
                <c:pt idx="51916">
                  <c:v>-266.63049999999998</c:v>
                </c:pt>
                <c:pt idx="51917">
                  <c:v>-266.62849999999997</c:v>
                </c:pt>
                <c:pt idx="51918">
                  <c:v>-266.62649999999996</c:v>
                </c:pt>
                <c:pt idx="51919">
                  <c:v>-266.62450000000001</c:v>
                </c:pt>
                <c:pt idx="51920">
                  <c:v>-266.62249999999995</c:v>
                </c:pt>
                <c:pt idx="51921">
                  <c:v>-266.62049999999999</c:v>
                </c:pt>
                <c:pt idx="51922">
                  <c:v>-266.61849999999998</c:v>
                </c:pt>
                <c:pt idx="51923">
                  <c:v>-266.61649999999997</c:v>
                </c:pt>
                <c:pt idx="51924">
                  <c:v>-266.61449999999996</c:v>
                </c:pt>
                <c:pt idx="51925">
                  <c:v>-266.61249999999995</c:v>
                </c:pt>
                <c:pt idx="51926">
                  <c:v>-266.6105</c:v>
                </c:pt>
                <c:pt idx="51927">
                  <c:v>-266.60849999999999</c:v>
                </c:pt>
                <c:pt idx="51928">
                  <c:v>-266.60649999999998</c:v>
                </c:pt>
                <c:pt idx="51929">
                  <c:v>-266.60449999999997</c:v>
                </c:pt>
                <c:pt idx="51930">
                  <c:v>-266.60249999999996</c:v>
                </c:pt>
                <c:pt idx="51931">
                  <c:v>-266.60050000000001</c:v>
                </c:pt>
                <c:pt idx="51932">
                  <c:v>-266.59849999999994</c:v>
                </c:pt>
                <c:pt idx="51933">
                  <c:v>-266.59649999999999</c:v>
                </c:pt>
                <c:pt idx="51934">
                  <c:v>-266.59449999999998</c:v>
                </c:pt>
                <c:pt idx="51935">
                  <c:v>-266.59249999999997</c:v>
                </c:pt>
                <c:pt idx="51936">
                  <c:v>-266.59049999999996</c:v>
                </c:pt>
                <c:pt idx="51937">
                  <c:v>-266.58849999999995</c:v>
                </c:pt>
                <c:pt idx="51938">
                  <c:v>-266.5865</c:v>
                </c:pt>
                <c:pt idx="51939">
                  <c:v>-266.58449999999999</c:v>
                </c:pt>
                <c:pt idx="51940">
                  <c:v>-266.58249999999998</c:v>
                </c:pt>
                <c:pt idx="51941">
                  <c:v>-266.58049999999997</c:v>
                </c:pt>
                <c:pt idx="51942">
                  <c:v>-266.57849999999996</c:v>
                </c:pt>
                <c:pt idx="51943">
                  <c:v>-266.57650000000001</c:v>
                </c:pt>
                <c:pt idx="51944">
                  <c:v>-266.57449999999994</c:v>
                </c:pt>
                <c:pt idx="51945">
                  <c:v>-266.57249999999999</c:v>
                </c:pt>
                <c:pt idx="51946">
                  <c:v>-266.57049999999998</c:v>
                </c:pt>
                <c:pt idx="51947">
                  <c:v>-266.56849999999997</c:v>
                </c:pt>
                <c:pt idx="51948">
                  <c:v>-266.56649999999996</c:v>
                </c:pt>
                <c:pt idx="51949">
                  <c:v>-266.56449999999995</c:v>
                </c:pt>
                <c:pt idx="51950">
                  <c:v>-266.5625</c:v>
                </c:pt>
                <c:pt idx="51951">
                  <c:v>-266.56049999999999</c:v>
                </c:pt>
                <c:pt idx="51952">
                  <c:v>-266.55849999999998</c:v>
                </c:pt>
                <c:pt idx="51953">
                  <c:v>-266.55649999999997</c:v>
                </c:pt>
                <c:pt idx="51954">
                  <c:v>-266.55449999999996</c:v>
                </c:pt>
                <c:pt idx="51955">
                  <c:v>-266.55250000000001</c:v>
                </c:pt>
                <c:pt idx="51956">
                  <c:v>-266.55049999999994</c:v>
                </c:pt>
                <c:pt idx="51957">
                  <c:v>-266.54849999999999</c:v>
                </c:pt>
                <c:pt idx="51958">
                  <c:v>-266.54649999999998</c:v>
                </c:pt>
                <c:pt idx="51959">
                  <c:v>-266.54449999999997</c:v>
                </c:pt>
                <c:pt idx="51960">
                  <c:v>-266.54249999999996</c:v>
                </c:pt>
                <c:pt idx="51961">
                  <c:v>-266.54049999999995</c:v>
                </c:pt>
                <c:pt idx="51962">
                  <c:v>-266.5385</c:v>
                </c:pt>
                <c:pt idx="51963">
                  <c:v>-266.53649999999999</c:v>
                </c:pt>
                <c:pt idx="51964">
                  <c:v>-266.53449999999998</c:v>
                </c:pt>
                <c:pt idx="51965">
                  <c:v>-266.53249999999997</c:v>
                </c:pt>
                <c:pt idx="51966">
                  <c:v>-266.53049999999996</c:v>
                </c:pt>
                <c:pt idx="51967">
                  <c:v>-266.52850000000001</c:v>
                </c:pt>
                <c:pt idx="51968">
                  <c:v>-266.52649999999994</c:v>
                </c:pt>
                <c:pt idx="51969">
                  <c:v>-266.52449999999999</c:v>
                </c:pt>
                <c:pt idx="51970">
                  <c:v>-266.52249999999998</c:v>
                </c:pt>
                <c:pt idx="51971">
                  <c:v>-266.52049999999997</c:v>
                </c:pt>
                <c:pt idx="51972">
                  <c:v>-266.51849999999996</c:v>
                </c:pt>
                <c:pt idx="51973">
                  <c:v>-266.51649999999995</c:v>
                </c:pt>
                <c:pt idx="51974">
                  <c:v>-266.5145</c:v>
                </c:pt>
                <c:pt idx="51975">
                  <c:v>-266.51249999999999</c:v>
                </c:pt>
                <c:pt idx="51976">
                  <c:v>-266.51049999999998</c:v>
                </c:pt>
                <c:pt idx="51977">
                  <c:v>-266.50849999999997</c:v>
                </c:pt>
                <c:pt idx="51978">
                  <c:v>-266.50649999999996</c:v>
                </c:pt>
                <c:pt idx="51979">
                  <c:v>-266.50450000000001</c:v>
                </c:pt>
                <c:pt idx="51980">
                  <c:v>-266.5025</c:v>
                </c:pt>
                <c:pt idx="51981">
                  <c:v>-266.50049999999999</c:v>
                </c:pt>
                <c:pt idx="51982">
                  <c:v>-266.49849999999998</c:v>
                </c:pt>
                <c:pt idx="51983">
                  <c:v>-266.49649999999997</c:v>
                </c:pt>
                <c:pt idx="51984">
                  <c:v>-266.49449999999996</c:v>
                </c:pt>
                <c:pt idx="51985">
                  <c:v>-266.49249999999995</c:v>
                </c:pt>
                <c:pt idx="51986">
                  <c:v>-266.4905</c:v>
                </c:pt>
                <c:pt idx="51987">
                  <c:v>-266.48849999999999</c:v>
                </c:pt>
                <c:pt idx="51988">
                  <c:v>-266.48649999999998</c:v>
                </c:pt>
                <c:pt idx="51989">
                  <c:v>-266.48449999999997</c:v>
                </c:pt>
                <c:pt idx="51990">
                  <c:v>-266.48249999999996</c:v>
                </c:pt>
                <c:pt idx="51991">
                  <c:v>-266.48050000000001</c:v>
                </c:pt>
                <c:pt idx="51992">
                  <c:v>-266.4785</c:v>
                </c:pt>
                <c:pt idx="51993">
                  <c:v>-266.47649999999999</c:v>
                </c:pt>
                <c:pt idx="51994">
                  <c:v>-266.47449999999998</c:v>
                </c:pt>
                <c:pt idx="51995">
                  <c:v>-266.47249999999997</c:v>
                </c:pt>
                <c:pt idx="51996">
                  <c:v>-266.47049999999996</c:v>
                </c:pt>
                <c:pt idx="51997">
                  <c:v>-266.46849999999995</c:v>
                </c:pt>
                <c:pt idx="51998">
                  <c:v>-266.4665</c:v>
                </c:pt>
                <c:pt idx="51999">
                  <c:v>-266.46449999999999</c:v>
                </c:pt>
                <c:pt idx="52000">
                  <c:v>-266.46249999999998</c:v>
                </c:pt>
                <c:pt idx="52001">
                  <c:v>-266.46049999999997</c:v>
                </c:pt>
                <c:pt idx="52002">
                  <c:v>-266.45849999999996</c:v>
                </c:pt>
                <c:pt idx="52003">
                  <c:v>-266.45650000000001</c:v>
                </c:pt>
                <c:pt idx="52004">
                  <c:v>-266.4545</c:v>
                </c:pt>
                <c:pt idx="52005">
                  <c:v>-266.45249999999999</c:v>
                </c:pt>
                <c:pt idx="52006">
                  <c:v>-266.45049999999998</c:v>
                </c:pt>
                <c:pt idx="52007">
                  <c:v>-266.44849999999997</c:v>
                </c:pt>
                <c:pt idx="52008">
                  <c:v>-266.44649999999996</c:v>
                </c:pt>
                <c:pt idx="52009">
                  <c:v>-266.44449999999995</c:v>
                </c:pt>
                <c:pt idx="52010">
                  <c:v>-266.4425</c:v>
                </c:pt>
                <c:pt idx="52011">
                  <c:v>-266.44049999999999</c:v>
                </c:pt>
                <c:pt idx="52012">
                  <c:v>-266.43849999999998</c:v>
                </c:pt>
                <c:pt idx="52013">
                  <c:v>-266.43649999999997</c:v>
                </c:pt>
                <c:pt idx="52014">
                  <c:v>-266.43449999999996</c:v>
                </c:pt>
                <c:pt idx="52015">
                  <c:v>-266.4325</c:v>
                </c:pt>
                <c:pt idx="52016">
                  <c:v>-266.43049999999999</c:v>
                </c:pt>
                <c:pt idx="52017">
                  <c:v>-266.42849999999999</c:v>
                </c:pt>
                <c:pt idx="52018">
                  <c:v>-266.42649999999998</c:v>
                </c:pt>
                <c:pt idx="52019">
                  <c:v>-266.42449999999997</c:v>
                </c:pt>
                <c:pt idx="52020">
                  <c:v>-266.42249999999996</c:v>
                </c:pt>
                <c:pt idx="52021">
                  <c:v>-266.42049999999995</c:v>
                </c:pt>
                <c:pt idx="52022">
                  <c:v>-266.41849999999999</c:v>
                </c:pt>
                <c:pt idx="52023">
                  <c:v>-266.41649999999998</c:v>
                </c:pt>
                <c:pt idx="52024">
                  <c:v>-266.41449999999998</c:v>
                </c:pt>
                <c:pt idx="52025">
                  <c:v>-266.41249999999997</c:v>
                </c:pt>
                <c:pt idx="52026">
                  <c:v>-266.41049999999996</c:v>
                </c:pt>
                <c:pt idx="52027">
                  <c:v>-266.4085</c:v>
                </c:pt>
                <c:pt idx="52028">
                  <c:v>-266.40649999999999</c:v>
                </c:pt>
                <c:pt idx="52029">
                  <c:v>-266.40449999999998</c:v>
                </c:pt>
                <c:pt idx="52030">
                  <c:v>-266.40249999999997</c:v>
                </c:pt>
                <c:pt idx="52031">
                  <c:v>-266.40049999999997</c:v>
                </c:pt>
                <c:pt idx="52032">
                  <c:v>-266.39850000000001</c:v>
                </c:pt>
                <c:pt idx="52033">
                  <c:v>-266.39649999999995</c:v>
                </c:pt>
                <c:pt idx="52034">
                  <c:v>-266.39449999999999</c:v>
                </c:pt>
                <c:pt idx="52035">
                  <c:v>-266.39249999999998</c:v>
                </c:pt>
                <c:pt idx="52036">
                  <c:v>-266.39049999999997</c:v>
                </c:pt>
                <c:pt idx="52037">
                  <c:v>-266.38849999999996</c:v>
                </c:pt>
                <c:pt idx="52038">
                  <c:v>-266.38649999999996</c:v>
                </c:pt>
                <c:pt idx="52039">
                  <c:v>-266.3845</c:v>
                </c:pt>
                <c:pt idx="52040">
                  <c:v>-266.38249999999999</c:v>
                </c:pt>
                <c:pt idx="52041">
                  <c:v>-266.38049999999998</c:v>
                </c:pt>
                <c:pt idx="52042">
                  <c:v>-266.37849999999997</c:v>
                </c:pt>
                <c:pt idx="52043">
                  <c:v>-266.37649999999996</c:v>
                </c:pt>
                <c:pt idx="52044">
                  <c:v>-266.37450000000001</c:v>
                </c:pt>
                <c:pt idx="52045">
                  <c:v>-266.37249999999995</c:v>
                </c:pt>
                <c:pt idx="52046">
                  <c:v>-266.37049999999999</c:v>
                </c:pt>
                <c:pt idx="52047">
                  <c:v>-266.36849999999998</c:v>
                </c:pt>
                <c:pt idx="52048">
                  <c:v>-266.36649999999997</c:v>
                </c:pt>
                <c:pt idx="52049">
                  <c:v>-266.36449999999996</c:v>
                </c:pt>
                <c:pt idx="52050">
                  <c:v>-266.36249999999995</c:v>
                </c:pt>
                <c:pt idx="52051">
                  <c:v>-266.3605</c:v>
                </c:pt>
                <c:pt idx="52052">
                  <c:v>-266.35849999999999</c:v>
                </c:pt>
                <c:pt idx="52053">
                  <c:v>-266.35649999999998</c:v>
                </c:pt>
                <c:pt idx="52054">
                  <c:v>-266.35449999999997</c:v>
                </c:pt>
                <c:pt idx="52055">
                  <c:v>-266.35249999999996</c:v>
                </c:pt>
                <c:pt idx="52056">
                  <c:v>-266.35050000000001</c:v>
                </c:pt>
                <c:pt idx="52057">
                  <c:v>-266.34849999999994</c:v>
                </c:pt>
                <c:pt idx="52058">
                  <c:v>-266.34649999999999</c:v>
                </c:pt>
                <c:pt idx="52059">
                  <c:v>-266.34449999999998</c:v>
                </c:pt>
                <c:pt idx="52060">
                  <c:v>-266.34249999999997</c:v>
                </c:pt>
                <c:pt idx="52061">
                  <c:v>-266.34049999999996</c:v>
                </c:pt>
                <c:pt idx="52062">
                  <c:v>-266.33849999999995</c:v>
                </c:pt>
                <c:pt idx="52063">
                  <c:v>-266.3365</c:v>
                </c:pt>
                <c:pt idx="52064">
                  <c:v>-266.33449999999999</c:v>
                </c:pt>
                <c:pt idx="52065">
                  <c:v>-266.33249999999998</c:v>
                </c:pt>
                <c:pt idx="52066">
                  <c:v>-266.33049999999997</c:v>
                </c:pt>
                <c:pt idx="52067">
                  <c:v>-266.32849999999996</c:v>
                </c:pt>
                <c:pt idx="52068">
                  <c:v>-266.32650000000001</c:v>
                </c:pt>
                <c:pt idx="52069">
                  <c:v>-266.32449999999994</c:v>
                </c:pt>
                <c:pt idx="52070">
                  <c:v>-266.32249999999999</c:v>
                </c:pt>
                <c:pt idx="52071">
                  <c:v>-266.32049999999998</c:v>
                </c:pt>
                <c:pt idx="52072">
                  <c:v>-266.31849999999997</c:v>
                </c:pt>
                <c:pt idx="52073">
                  <c:v>-266.31649999999996</c:v>
                </c:pt>
                <c:pt idx="52074">
                  <c:v>-266.31449999999995</c:v>
                </c:pt>
                <c:pt idx="52075">
                  <c:v>-266.3125</c:v>
                </c:pt>
                <c:pt idx="52076">
                  <c:v>-266.31049999999999</c:v>
                </c:pt>
                <c:pt idx="52077">
                  <c:v>-266.30849999999998</c:v>
                </c:pt>
                <c:pt idx="52078">
                  <c:v>-266.30649999999997</c:v>
                </c:pt>
                <c:pt idx="52079">
                  <c:v>-266.30449999999996</c:v>
                </c:pt>
                <c:pt idx="52080">
                  <c:v>-266.30250000000001</c:v>
                </c:pt>
                <c:pt idx="52081">
                  <c:v>-266.30049999999994</c:v>
                </c:pt>
                <c:pt idx="52082">
                  <c:v>-266.29849999999999</c:v>
                </c:pt>
                <c:pt idx="52083">
                  <c:v>-266.29649999999998</c:v>
                </c:pt>
                <c:pt idx="52084">
                  <c:v>-266.29449999999997</c:v>
                </c:pt>
                <c:pt idx="52085">
                  <c:v>-266.29249999999996</c:v>
                </c:pt>
                <c:pt idx="52086">
                  <c:v>-266.29049999999995</c:v>
                </c:pt>
                <c:pt idx="52087">
                  <c:v>-266.2885</c:v>
                </c:pt>
                <c:pt idx="52088">
                  <c:v>-266.28649999999999</c:v>
                </c:pt>
                <c:pt idx="52089">
                  <c:v>-266.28449999999998</c:v>
                </c:pt>
                <c:pt idx="52090">
                  <c:v>-266.28249999999997</c:v>
                </c:pt>
                <c:pt idx="52091">
                  <c:v>-266.28049999999996</c:v>
                </c:pt>
                <c:pt idx="52092">
                  <c:v>-266.27850000000001</c:v>
                </c:pt>
                <c:pt idx="52093">
                  <c:v>-266.27649999999994</c:v>
                </c:pt>
                <c:pt idx="52094">
                  <c:v>-266.27449999999999</c:v>
                </c:pt>
                <c:pt idx="52095">
                  <c:v>-266.27249999999998</c:v>
                </c:pt>
                <c:pt idx="52096">
                  <c:v>-266.27049999999997</c:v>
                </c:pt>
                <c:pt idx="52097">
                  <c:v>-266.26849999999996</c:v>
                </c:pt>
                <c:pt idx="52098">
                  <c:v>-266.26649999999995</c:v>
                </c:pt>
                <c:pt idx="52099">
                  <c:v>-266.2645</c:v>
                </c:pt>
                <c:pt idx="52100">
                  <c:v>-266.26249999999999</c:v>
                </c:pt>
                <c:pt idx="52101">
                  <c:v>-266.26049999999998</c:v>
                </c:pt>
                <c:pt idx="52102">
                  <c:v>-266.25849999999997</c:v>
                </c:pt>
                <c:pt idx="52103">
                  <c:v>-266.25649999999996</c:v>
                </c:pt>
                <c:pt idx="52104">
                  <c:v>-266.25450000000001</c:v>
                </c:pt>
                <c:pt idx="52105">
                  <c:v>-266.2525</c:v>
                </c:pt>
                <c:pt idx="52106">
                  <c:v>-266.25049999999999</c:v>
                </c:pt>
                <c:pt idx="52107">
                  <c:v>-266.24849999999998</c:v>
                </c:pt>
                <c:pt idx="52108">
                  <c:v>-266.24649999999997</c:v>
                </c:pt>
                <c:pt idx="52109">
                  <c:v>-266.24449999999996</c:v>
                </c:pt>
                <c:pt idx="52110">
                  <c:v>-266.24249999999995</c:v>
                </c:pt>
                <c:pt idx="52111">
                  <c:v>-266.2405</c:v>
                </c:pt>
                <c:pt idx="52112">
                  <c:v>-266.23849999999999</c:v>
                </c:pt>
                <c:pt idx="52113">
                  <c:v>-266.23649999999998</c:v>
                </c:pt>
                <c:pt idx="52114">
                  <c:v>-266.23449999999997</c:v>
                </c:pt>
                <c:pt idx="52115">
                  <c:v>-266.23249999999996</c:v>
                </c:pt>
                <c:pt idx="52116">
                  <c:v>-266.23050000000001</c:v>
                </c:pt>
                <c:pt idx="52117">
                  <c:v>-266.2285</c:v>
                </c:pt>
                <c:pt idx="52118">
                  <c:v>-266.22649999999999</c:v>
                </c:pt>
                <c:pt idx="52119">
                  <c:v>-266.22449999999998</c:v>
                </c:pt>
                <c:pt idx="52120">
                  <c:v>-266.22249999999997</c:v>
                </c:pt>
                <c:pt idx="52121">
                  <c:v>-266.22049999999996</c:v>
                </c:pt>
                <c:pt idx="52122">
                  <c:v>-266.21849999999995</c:v>
                </c:pt>
                <c:pt idx="52123">
                  <c:v>-266.2165</c:v>
                </c:pt>
                <c:pt idx="52124">
                  <c:v>-266.21449999999999</c:v>
                </c:pt>
                <c:pt idx="52125">
                  <c:v>-266.21249999999998</c:v>
                </c:pt>
                <c:pt idx="52126">
                  <c:v>-266.21049999999997</c:v>
                </c:pt>
                <c:pt idx="52127">
                  <c:v>-266.20849999999996</c:v>
                </c:pt>
                <c:pt idx="52128">
                  <c:v>-266.20650000000001</c:v>
                </c:pt>
                <c:pt idx="52129">
                  <c:v>-266.2045</c:v>
                </c:pt>
                <c:pt idx="52130">
                  <c:v>-266.20249999999999</c:v>
                </c:pt>
                <c:pt idx="52131">
                  <c:v>-266.20049999999998</c:v>
                </c:pt>
                <c:pt idx="52132">
                  <c:v>-266.19849999999997</c:v>
                </c:pt>
                <c:pt idx="52133">
                  <c:v>-266.19649999999996</c:v>
                </c:pt>
                <c:pt idx="52134">
                  <c:v>-266.19449999999995</c:v>
                </c:pt>
                <c:pt idx="52135">
                  <c:v>-266.1925</c:v>
                </c:pt>
                <c:pt idx="52136">
                  <c:v>-266.19049999999999</c:v>
                </c:pt>
                <c:pt idx="52137">
                  <c:v>-266.18849999999998</c:v>
                </c:pt>
                <c:pt idx="52138">
                  <c:v>-266.18649999999997</c:v>
                </c:pt>
                <c:pt idx="52139">
                  <c:v>-266.18449999999996</c:v>
                </c:pt>
                <c:pt idx="52140">
                  <c:v>-266.1825</c:v>
                </c:pt>
                <c:pt idx="52141">
                  <c:v>-266.18049999999999</c:v>
                </c:pt>
                <c:pt idx="52142">
                  <c:v>-266.17849999999999</c:v>
                </c:pt>
                <c:pt idx="52143">
                  <c:v>-266.17649999999998</c:v>
                </c:pt>
                <c:pt idx="52144">
                  <c:v>-266.17449999999997</c:v>
                </c:pt>
                <c:pt idx="52145">
                  <c:v>-266.17249999999996</c:v>
                </c:pt>
                <c:pt idx="52146">
                  <c:v>-266.17049999999995</c:v>
                </c:pt>
                <c:pt idx="52147">
                  <c:v>-266.16849999999999</c:v>
                </c:pt>
                <c:pt idx="52148">
                  <c:v>-266.16649999999998</c:v>
                </c:pt>
                <c:pt idx="52149">
                  <c:v>-266.16449999999998</c:v>
                </c:pt>
                <c:pt idx="52150">
                  <c:v>-266.16249999999997</c:v>
                </c:pt>
                <c:pt idx="52151">
                  <c:v>-266.16049999999996</c:v>
                </c:pt>
                <c:pt idx="52152">
                  <c:v>-266.1585</c:v>
                </c:pt>
                <c:pt idx="52153">
                  <c:v>-266.15649999999999</c:v>
                </c:pt>
                <c:pt idx="52154">
                  <c:v>-266.15449999999998</c:v>
                </c:pt>
                <c:pt idx="52155">
                  <c:v>-266.15249999999997</c:v>
                </c:pt>
                <c:pt idx="52156">
                  <c:v>-266.15049999999997</c:v>
                </c:pt>
                <c:pt idx="52157">
                  <c:v>-266.14850000000001</c:v>
                </c:pt>
                <c:pt idx="52158">
                  <c:v>-266.14649999999995</c:v>
                </c:pt>
                <c:pt idx="52159">
                  <c:v>-266.14449999999999</c:v>
                </c:pt>
                <c:pt idx="52160">
                  <c:v>-266.14249999999998</c:v>
                </c:pt>
                <c:pt idx="52161">
                  <c:v>-266.14049999999997</c:v>
                </c:pt>
                <c:pt idx="52162">
                  <c:v>-266.13849999999996</c:v>
                </c:pt>
                <c:pt idx="52163">
                  <c:v>-266.13649999999996</c:v>
                </c:pt>
                <c:pt idx="52164">
                  <c:v>-266.1345</c:v>
                </c:pt>
                <c:pt idx="52165">
                  <c:v>-266.13249999999999</c:v>
                </c:pt>
                <c:pt idx="52166">
                  <c:v>-266.13049999999998</c:v>
                </c:pt>
                <c:pt idx="52167">
                  <c:v>-266.12849999999997</c:v>
                </c:pt>
                <c:pt idx="52168">
                  <c:v>-266.12649999999996</c:v>
                </c:pt>
                <c:pt idx="52169">
                  <c:v>-266.12450000000001</c:v>
                </c:pt>
                <c:pt idx="52170">
                  <c:v>-266.12249999999995</c:v>
                </c:pt>
                <c:pt idx="52171">
                  <c:v>-266.12049999999999</c:v>
                </c:pt>
                <c:pt idx="52172">
                  <c:v>-266.11849999999998</c:v>
                </c:pt>
                <c:pt idx="52173">
                  <c:v>-266.11649999999997</c:v>
                </c:pt>
                <c:pt idx="52174">
                  <c:v>-266.11449999999996</c:v>
                </c:pt>
                <c:pt idx="52175">
                  <c:v>-266.11249999999995</c:v>
                </c:pt>
                <c:pt idx="52176">
                  <c:v>-266.1105</c:v>
                </c:pt>
                <c:pt idx="52177">
                  <c:v>-266.10849999999999</c:v>
                </c:pt>
                <c:pt idx="52178">
                  <c:v>-266.10649999999998</c:v>
                </c:pt>
                <c:pt idx="52179">
                  <c:v>-266.10449999999997</c:v>
                </c:pt>
                <c:pt idx="52180">
                  <c:v>-266.10249999999996</c:v>
                </c:pt>
                <c:pt idx="52181">
                  <c:v>-266.10050000000001</c:v>
                </c:pt>
                <c:pt idx="52182">
                  <c:v>-266.09849999999994</c:v>
                </c:pt>
                <c:pt idx="52183">
                  <c:v>-266.09649999999999</c:v>
                </c:pt>
                <c:pt idx="52184">
                  <c:v>-266.09449999999998</c:v>
                </c:pt>
                <c:pt idx="52185">
                  <c:v>-266.09249999999997</c:v>
                </c:pt>
                <c:pt idx="52186">
                  <c:v>-266.09049999999996</c:v>
                </c:pt>
                <c:pt idx="52187">
                  <c:v>-266.08849999999995</c:v>
                </c:pt>
                <c:pt idx="52188">
                  <c:v>-266.0865</c:v>
                </c:pt>
                <c:pt idx="52189">
                  <c:v>-266.08449999999999</c:v>
                </c:pt>
                <c:pt idx="52190">
                  <c:v>-266.08249999999998</c:v>
                </c:pt>
                <c:pt idx="52191">
                  <c:v>-266.08049999999997</c:v>
                </c:pt>
                <c:pt idx="52192">
                  <c:v>-266.07849999999996</c:v>
                </c:pt>
                <c:pt idx="52193">
                  <c:v>-266.07650000000001</c:v>
                </c:pt>
                <c:pt idx="52194">
                  <c:v>-266.07449999999994</c:v>
                </c:pt>
                <c:pt idx="52195">
                  <c:v>-266.07249999999999</c:v>
                </c:pt>
                <c:pt idx="52196">
                  <c:v>-266.07049999999998</c:v>
                </c:pt>
                <c:pt idx="52197">
                  <c:v>-266.06849999999997</c:v>
                </c:pt>
                <c:pt idx="52198">
                  <c:v>-266.06649999999996</c:v>
                </c:pt>
                <c:pt idx="52199">
                  <c:v>-266.06449999999995</c:v>
                </c:pt>
                <c:pt idx="52200">
                  <c:v>-266.0625</c:v>
                </c:pt>
                <c:pt idx="52201">
                  <c:v>-266.06049999999999</c:v>
                </c:pt>
                <c:pt idx="52202">
                  <c:v>-266.05849999999998</c:v>
                </c:pt>
                <c:pt idx="52203">
                  <c:v>-266.05649999999997</c:v>
                </c:pt>
                <c:pt idx="52204">
                  <c:v>-266.05449999999996</c:v>
                </c:pt>
                <c:pt idx="52205">
                  <c:v>-266.05250000000001</c:v>
                </c:pt>
                <c:pt idx="52206">
                  <c:v>-266.05049999999994</c:v>
                </c:pt>
                <c:pt idx="52207">
                  <c:v>-266.04849999999999</c:v>
                </c:pt>
                <c:pt idx="52208">
                  <c:v>-266.04649999999998</c:v>
                </c:pt>
                <c:pt idx="52209">
                  <c:v>-266.04449999999997</c:v>
                </c:pt>
                <c:pt idx="52210">
                  <c:v>-266.04249999999996</c:v>
                </c:pt>
                <c:pt idx="52211">
                  <c:v>-266.04049999999995</c:v>
                </c:pt>
                <c:pt idx="52212">
                  <c:v>-266.0385</c:v>
                </c:pt>
                <c:pt idx="52213">
                  <c:v>-266.03649999999999</c:v>
                </c:pt>
                <c:pt idx="52214">
                  <c:v>-266.03449999999998</c:v>
                </c:pt>
                <c:pt idx="52215">
                  <c:v>-266.03249999999997</c:v>
                </c:pt>
                <c:pt idx="52216">
                  <c:v>-266.03049999999996</c:v>
                </c:pt>
                <c:pt idx="52217">
                  <c:v>-266.02850000000001</c:v>
                </c:pt>
                <c:pt idx="52218">
                  <c:v>-266.02649999999994</c:v>
                </c:pt>
                <c:pt idx="52219">
                  <c:v>-266.02449999999999</c:v>
                </c:pt>
                <c:pt idx="52220">
                  <c:v>-266.02249999999998</c:v>
                </c:pt>
                <c:pt idx="52221">
                  <c:v>-266.02049999999997</c:v>
                </c:pt>
                <c:pt idx="52222">
                  <c:v>-266.01849999999996</c:v>
                </c:pt>
                <c:pt idx="52223">
                  <c:v>-266.01649999999995</c:v>
                </c:pt>
                <c:pt idx="52224">
                  <c:v>-266.0145</c:v>
                </c:pt>
                <c:pt idx="52225">
                  <c:v>-266.01249999999999</c:v>
                </c:pt>
                <c:pt idx="52226">
                  <c:v>-266.01049999999998</c:v>
                </c:pt>
                <c:pt idx="52227">
                  <c:v>-266.00849999999997</c:v>
                </c:pt>
                <c:pt idx="52228">
                  <c:v>-266.00649999999996</c:v>
                </c:pt>
                <c:pt idx="52229">
                  <c:v>-266.00450000000001</c:v>
                </c:pt>
                <c:pt idx="52230">
                  <c:v>-266.0025</c:v>
                </c:pt>
                <c:pt idx="52231">
                  <c:v>-266.00049999999999</c:v>
                </c:pt>
                <c:pt idx="52232">
                  <c:v>-265.99849999999998</c:v>
                </c:pt>
                <c:pt idx="52233">
                  <c:v>-265.99649999999997</c:v>
                </c:pt>
                <c:pt idx="52234">
                  <c:v>-265.99449999999996</c:v>
                </c:pt>
                <c:pt idx="52235">
                  <c:v>-265.99249999999995</c:v>
                </c:pt>
                <c:pt idx="52236">
                  <c:v>-265.9905</c:v>
                </c:pt>
                <c:pt idx="52237">
                  <c:v>-265.98849999999999</c:v>
                </c:pt>
                <c:pt idx="52238">
                  <c:v>-265.98649999999998</c:v>
                </c:pt>
                <c:pt idx="52239">
                  <c:v>-265.98449999999997</c:v>
                </c:pt>
                <c:pt idx="52240">
                  <c:v>-265.98249999999996</c:v>
                </c:pt>
                <c:pt idx="52241">
                  <c:v>-265.98050000000001</c:v>
                </c:pt>
                <c:pt idx="52242">
                  <c:v>-265.9785</c:v>
                </c:pt>
                <c:pt idx="52243">
                  <c:v>-265.97649999999999</c:v>
                </c:pt>
                <c:pt idx="52244">
                  <c:v>-265.97449999999998</c:v>
                </c:pt>
                <c:pt idx="52245">
                  <c:v>-265.97249999999997</c:v>
                </c:pt>
                <c:pt idx="52246">
                  <c:v>-265.97049999999996</c:v>
                </c:pt>
                <c:pt idx="52247">
                  <c:v>-265.96849999999995</c:v>
                </c:pt>
                <c:pt idx="52248">
                  <c:v>-265.9665</c:v>
                </c:pt>
                <c:pt idx="52249">
                  <c:v>-265.96449999999999</c:v>
                </c:pt>
                <c:pt idx="52250">
                  <c:v>-265.96249999999998</c:v>
                </c:pt>
                <c:pt idx="52251">
                  <c:v>-265.96049999999997</c:v>
                </c:pt>
                <c:pt idx="52252">
                  <c:v>-265.95849999999996</c:v>
                </c:pt>
                <c:pt idx="52253">
                  <c:v>-265.95650000000001</c:v>
                </c:pt>
                <c:pt idx="52254">
                  <c:v>-265.9545</c:v>
                </c:pt>
                <c:pt idx="52255">
                  <c:v>-265.95249999999999</c:v>
                </c:pt>
                <c:pt idx="52256">
                  <c:v>-265.95049999999998</c:v>
                </c:pt>
                <c:pt idx="52257">
                  <c:v>-265.94849999999997</c:v>
                </c:pt>
                <c:pt idx="52258">
                  <c:v>-265.94649999999996</c:v>
                </c:pt>
                <c:pt idx="52259">
                  <c:v>-265.94449999999995</c:v>
                </c:pt>
                <c:pt idx="52260">
                  <c:v>-265.9425</c:v>
                </c:pt>
                <c:pt idx="52261">
                  <c:v>-265.94049999999999</c:v>
                </c:pt>
                <c:pt idx="52262">
                  <c:v>-265.93849999999998</c:v>
                </c:pt>
                <c:pt idx="52263">
                  <c:v>-265.93649999999997</c:v>
                </c:pt>
                <c:pt idx="52264">
                  <c:v>-265.93449999999996</c:v>
                </c:pt>
                <c:pt idx="52265">
                  <c:v>-265.9325</c:v>
                </c:pt>
                <c:pt idx="52266">
                  <c:v>-265.93049999999999</c:v>
                </c:pt>
                <c:pt idx="52267">
                  <c:v>-265.92849999999999</c:v>
                </c:pt>
                <c:pt idx="52268">
                  <c:v>-265.92649999999998</c:v>
                </c:pt>
                <c:pt idx="52269">
                  <c:v>-265.92449999999997</c:v>
                </c:pt>
                <c:pt idx="52270">
                  <c:v>-265.92249999999996</c:v>
                </c:pt>
                <c:pt idx="52271">
                  <c:v>-265.92049999999995</c:v>
                </c:pt>
                <c:pt idx="52272">
                  <c:v>-265.91849999999999</c:v>
                </c:pt>
                <c:pt idx="52273">
                  <c:v>-265.91649999999998</c:v>
                </c:pt>
                <c:pt idx="52274">
                  <c:v>-265.91449999999998</c:v>
                </c:pt>
                <c:pt idx="52275">
                  <c:v>-265.91249999999997</c:v>
                </c:pt>
                <c:pt idx="52276">
                  <c:v>-265.91049999999996</c:v>
                </c:pt>
                <c:pt idx="52277">
                  <c:v>-265.9085</c:v>
                </c:pt>
                <c:pt idx="52278">
                  <c:v>-265.90649999999999</c:v>
                </c:pt>
                <c:pt idx="52279">
                  <c:v>-265.90449999999998</c:v>
                </c:pt>
                <c:pt idx="52280">
                  <c:v>-265.90249999999997</c:v>
                </c:pt>
                <c:pt idx="52281">
                  <c:v>-265.90049999999997</c:v>
                </c:pt>
                <c:pt idx="52282">
                  <c:v>-265.89850000000001</c:v>
                </c:pt>
                <c:pt idx="52283">
                  <c:v>-265.89649999999995</c:v>
                </c:pt>
                <c:pt idx="52284">
                  <c:v>-265.89449999999999</c:v>
                </c:pt>
                <c:pt idx="52285">
                  <c:v>-265.89249999999998</c:v>
                </c:pt>
                <c:pt idx="52286">
                  <c:v>-265.89049999999997</c:v>
                </c:pt>
                <c:pt idx="52287">
                  <c:v>-265.88849999999996</c:v>
                </c:pt>
                <c:pt idx="52288">
                  <c:v>-265.88649999999996</c:v>
                </c:pt>
                <c:pt idx="52289">
                  <c:v>-265.8845</c:v>
                </c:pt>
                <c:pt idx="52290">
                  <c:v>-265.88249999999999</c:v>
                </c:pt>
                <c:pt idx="52291">
                  <c:v>-265.88049999999998</c:v>
                </c:pt>
                <c:pt idx="52292">
                  <c:v>-265.87849999999997</c:v>
                </c:pt>
                <c:pt idx="52293">
                  <c:v>-265.87649999999996</c:v>
                </c:pt>
                <c:pt idx="52294">
                  <c:v>-265.87450000000001</c:v>
                </c:pt>
                <c:pt idx="52295">
                  <c:v>-265.87249999999995</c:v>
                </c:pt>
                <c:pt idx="52296">
                  <c:v>-265.87049999999999</c:v>
                </c:pt>
                <c:pt idx="52297">
                  <c:v>-265.86849999999998</c:v>
                </c:pt>
                <c:pt idx="52298">
                  <c:v>-265.86649999999997</c:v>
                </c:pt>
                <c:pt idx="52299">
                  <c:v>-265.86449999999996</c:v>
                </c:pt>
                <c:pt idx="52300">
                  <c:v>-265.86249999999995</c:v>
                </c:pt>
                <c:pt idx="52301">
                  <c:v>-265.8605</c:v>
                </c:pt>
                <c:pt idx="52302">
                  <c:v>-265.85849999999999</c:v>
                </c:pt>
                <c:pt idx="52303">
                  <c:v>-265.85649999999998</c:v>
                </c:pt>
                <c:pt idx="52304">
                  <c:v>-265.85449999999997</c:v>
                </c:pt>
                <c:pt idx="52305">
                  <c:v>-265.85249999999996</c:v>
                </c:pt>
                <c:pt idx="52306">
                  <c:v>-265.85050000000001</c:v>
                </c:pt>
                <c:pt idx="52307">
                  <c:v>-265.84849999999994</c:v>
                </c:pt>
                <c:pt idx="52308">
                  <c:v>-265.84649999999999</c:v>
                </c:pt>
                <c:pt idx="52309">
                  <c:v>-265.84449999999998</c:v>
                </c:pt>
                <c:pt idx="52310">
                  <c:v>-265.84249999999997</c:v>
                </c:pt>
                <c:pt idx="52311">
                  <c:v>-265.84049999999996</c:v>
                </c:pt>
                <c:pt idx="52312">
                  <c:v>-265.83849999999995</c:v>
                </c:pt>
                <c:pt idx="52313">
                  <c:v>-265.8365</c:v>
                </c:pt>
                <c:pt idx="52314">
                  <c:v>-265.83449999999999</c:v>
                </c:pt>
                <c:pt idx="52315">
                  <c:v>-265.83249999999998</c:v>
                </c:pt>
                <c:pt idx="52316">
                  <c:v>-265.83049999999997</c:v>
                </c:pt>
                <c:pt idx="52317">
                  <c:v>-265.82849999999996</c:v>
                </c:pt>
                <c:pt idx="52318">
                  <c:v>-265.82650000000001</c:v>
                </c:pt>
                <c:pt idx="52319">
                  <c:v>-265.82449999999994</c:v>
                </c:pt>
                <c:pt idx="52320">
                  <c:v>-265.82249999999999</c:v>
                </c:pt>
                <c:pt idx="52321">
                  <c:v>-265.82049999999998</c:v>
                </c:pt>
                <c:pt idx="52322">
                  <c:v>-265.81849999999997</c:v>
                </c:pt>
                <c:pt idx="52323">
                  <c:v>-265.81649999999996</c:v>
                </c:pt>
                <c:pt idx="52324">
                  <c:v>-265.81449999999995</c:v>
                </c:pt>
                <c:pt idx="52325">
                  <c:v>-265.8125</c:v>
                </c:pt>
                <c:pt idx="52326">
                  <c:v>-265.81049999999999</c:v>
                </c:pt>
                <c:pt idx="52327">
                  <c:v>-265.80849999999998</c:v>
                </c:pt>
                <c:pt idx="52328">
                  <c:v>-265.80649999999997</c:v>
                </c:pt>
                <c:pt idx="52329">
                  <c:v>-265.80449999999996</c:v>
                </c:pt>
                <c:pt idx="52330">
                  <c:v>-265.80250000000001</c:v>
                </c:pt>
                <c:pt idx="52331">
                  <c:v>-265.80049999999994</c:v>
                </c:pt>
                <c:pt idx="52332">
                  <c:v>-265.79849999999999</c:v>
                </c:pt>
                <c:pt idx="52333">
                  <c:v>-265.79649999999998</c:v>
                </c:pt>
                <c:pt idx="52334">
                  <c:v>-265.79449999999997</c:v>
                </c:pt>
                <c:pt idx="52335">
                  <c:v>-265.79249999999996</c:v>
                </c:pt>
                <c:pt idx="52336">
                  <c:v>-265.79049999999995</c:v>
                </c:pt>
                <c:pt idx="52337">
                  <c:v>-265.7885</c:v>
                </c:pt>
                <c:pt idx="52338">
                  <c:v>-265.78649999999999</c:v>
                </c:pt>
                <c:pt idx="52339">
                  <c:v>-265.78449999999998</c:v>
                </c:pt>
                <c:pt idx="52340">
                  <c:v>-265.78249999999997</c:v>
                </c:pt>
                <c:pt idx="52341">
                  <c:v>-265.78049999999996</c:v>
                </c:pt>
                <c:pt idx="52342">
                  <c:v>-265.77850000000001</c:v>
                </c:pt>
                <c:pt idx="52343">
                  <c:v>-265.77649999999994</c:v>
                </c:pt>
                <c:pt idx="52344">
                  <c:v>-265.77449999999999</c:v>
                </c:pt>
                <c:pt idx="52345">
                  <c:v>-265.77249999999998</c:v>
                </c:pt>
                <c:pt idx="52346">
                  <c:v>-265.77049999999997</c:v>
                </c:pt>
                <c:pt idx="52347">
                  <c:v>-265.76849999999996</c:v>
                </c:pt>
                <c:pt idx="52348">
                  <c:v>-265.76649999999995</c:v>
                </c:pt>
                <c:pt idx="52349">
                  <c:v>-265.7645</c:v>
                </c:pt>
                <c:pt idx="52350">
                  <c:v>-265.76249999999999</c:v>
                </c:pt>
                <c:pt idx="52351">
                  <c:v>-265.76049999999998</c:v>
                </c:pt>
                <c:pt idx="52352">
                  <c:v>-265.75849999999997</c:v>
                </c:pt>
                <c:pt idx="52353">
                  <c:v>-265.75649999999996</c:v>
                </c:pt>
                <c:pt idx="52354">
                  <c:v>-265.75450000000001</c:v>
                </c:pt>
                <c:pt idx="52355">
                  <c:v>-265.7525</c:v>
                </c:pt>
                <c:pt idx="52356">
                  <c:v>-265.75049999999999</c:v>
                </c:pt>
                <c:pt idx="52357">
                  <c:v>-265.74849999999998</c:v>
                </c:pt>
                <c:pt idx="52358">
                  <c:v>-265.74649999999997</c:v>
                </c:pt>
                <c:pt idx="52359">
                  <c:v>-265.74449999999996</c:v>
                </c:pt>
                <c:pt idx="52360">
                  <c:v>-265.74249999999995</c:v>
                </c:pt>
                <c:pt idx="52361">
                  <c:v>-265.7405</c:v>
                </c:pt>
                <c:pt idx="52362">
                  <c:v>-265.73849999999999</c:v>
                </c:pt>
                <c:pt idx="52363">
                  <c:v>-265.73649999999998</c:v>
                </c:pt>
                <c:pt idx="52364">
                  <c:v>-265.73449999999997</c:v>
                </c:pt>
                <c:pt idx="52365">
                  <c:v>-265.73249999999996</c:v>
                </c:pt>
                <c:pt idx="52366">
                  <c:v>-265.73050000000001</c:v>
                </c:pt>
                <c:pt idx="52367">
                  <c:v>-265.7285</c:v>
                </c:pt>
                <c:pt idx="52368">
                  <c:v>-265.72649999999999</c:v>
                </c:pt>
                <c:pt idx="52369">
                  <c:v>-265.72449999999998</c:v>
                </c:pt>
                <c:pt idx="52370">
                  <c:v>-265.72249999999997</c:v>
                </c:pt>
                <c:pt idx="52371">
                  <c:v>-265.72049999999996</c:v>
                </c:pt>
                <c:pt idx="52372">
                  <c:v>-265.71849999999995</c:v>
                </c:pt>
                <c:pt idx="52373">
                  <c:v>-265.7165</c:v>
                </c:pt>
                <c:pt idx="52374">
                  <c:v>-265.71449999999999</c:v>
                </c:pt>
                <c:pt idx="52375">
                  <c:v>-265.71249999999998</c:v>
                </c:pt>
                <c:pt idx="52376">
                  <c:v>-265.71049999999997</c:v>
                </c:pt>
                <c:pt idx="52377">
                  <c:v>-265.70849999999996</c:v>
                </c:pt>
                <c:pt idx="52378">
                  <c:v>-265.70650000000001</c:v>
                </c:pt>
                <c:pt idx="52379">
                  <c:v>-265.7045</c:v>
                </c:pt>
                <c:pt idx="52380">
                  <c:v>-265.70249999999999</c:v>
                </c:pt>
                <c:pt idx="52381">
                  <c:v>-265.70049999999998</c:v>
                </c:pt>
                <c:pt idx="52382">
                  <c:v>-265.69849999999997</c:v>
                </c:pt>
                <c:pt idx="52383">
                  <c:v>-265.69649999999996</c:v>
                </c:pt>
                <c:pt idx="52384">
                  <c:v>-265.69449999999995</c:v>
                </c:pt>
                <c:pt idx="52385">
                  <c:v>-265.6925</c:v>
                </c:pt>
                <c:pt idx="52386">
                  <c:v>-265.69049999999999</c:v>
                </c:pt>
                <c:pt idx="52387">
                  <c:v>-265.68849999999998</c:v>
                </c:pt>
                <c:pt idx="52388">
                  <c:v>-265.68649999999997</c:v>
                </c:pt>
                <c:pt idx="52389">
                  <c:v>-265.68449999999996</c:v>
                </c:pt>
                <c:pt idx="52390">
                  <c:v>-265.6825</c:v>
                </c:pt>
                <c:pt idx="52391">
                  <c:v>-265.68049999999999</c:v>
                </c:pt>
                <c:pt idx="52392">
                  <c:v>-265.67849999999999</c:v>
                </c:pt>
                <c:pt idx="52393">
                  <c:v>-265.67649999999998</c:v>
                </c:pt>
                <c:pt idx="52394">
                  <c:v>-265.67449999999997</c:v>
                </c:pt>
                <c:pt idx="52395">
                  <c:v>-265.67249999999996</c:v>
                </c:pt>
                <c:pt idx="52396">
                  <c:v>-265.67049999999995</c:v>
                </c:pt>
                <c:pt idx="52397">
                  <c:v>-265.66849999999999</c:v>
                </c:pt>
                <c:pt idx="52398">
                  <c:v>-265.66649999999998</c:v>
                </c:pt>
                <c:pt idx="52399">
                  <c:v>-265.66449999999998</c:v>
                </c:pt>
                <c:pt idx="52400">
                  <c:v>-265.66249999999997</c:v>
                </c:pt>
                <c:pt idx="52401">
                  <c:v>-265.66049999999996</c:v>
                </c:pt>
                <c:pt idx="52402">
                  <c:v>-265.6585</c:v>
                </c:pt>
                <c:pt idx="52403">
                  <c:v>-265.65649999999999</c:v>
                </c:pt>
                <c:pt idx="52404">
                  <c:v>-265.65449999999998</c:v>
                </c:pt>
                <c:pt idx="52405">
                  <c:v>-265.65249999999997</c:v>
                </c:pt>
                <c:pt idx="52406">
                  <c:v>-265.65049999999997</c:v>
                </c:pt>
                <c:pt idx="52407">
                  <c:v>-265.64850000000001</c:v>
                </c:pt>
                <c:pt idx="52408">
                  <c:v>-265.64649999999995</c:v>
                </c:pt>
                <c:pt idx="52409">
                  <c:v>-265.64449999999999</c:v>
                </c:pt>
                <c:pt idx="52410">
                  <c:v>-265.64249999999998</c:v>
                </c:pt>
                <c:pt idx="52411">
                  <c:v>-265.64049999999997</c:v>
                </c:pt>
                <c:pt idx="52412">
                  <c:v>-265.63849999999996</c:v>
                </c:pt>
                <c:pt idx="52413">
                  <c:v>-265.63649999999996</c:v>
                </c:pt>
                <c:pt idx="52414">
                  <c:v>-265.6345</c:v>
                </c:pt>
                <c:pt idx="52415">
                  <c:v>-265.63249999999999</c:v>
                </c:pt>
                <c:pt idx="52416">
                  <c:v>-265.63049999999998</c:v>
                </c:pt>
                <c:pt idx="52417">
                  <c:v>-265.62849999999997</c:v>
                </c:pt>
                <c:pt idx="52418">
                  <c:v>-265.62649999999996</c:v>
                </c:pt>
                <c:pt idx="52419">
                  <c:v>-265.62450000000001</c:v>
                </c:pt>
                <c:pt idx="52420">
                  <c:v>-265.62249999999995</c:v>
                </c:pt>
                <c:pt idx="52421">
                  <c:v>-265.62049999999999</c:v>
                </c:pt>
                <c:pt idx="52422">
                  <c:v>-265.61849999999998</c:v>
                </c:pt>
                <c:pt idx="52423">
                  <c:v>-265.61649999999997</c:v>
                </c:pt>
                <c:pt idx="52424">
                  <c:v>-265.61449999999996</c:v>
                </c:pt>
                <c:pt idx="52425">
                  <c:v>-265.61249999999995</c:v>
                </c:pt>
                <c:pt idx="52426">
                  <c:v>-265.6105</c:v>
                </c:pt>
                <c:pt idx="52427">
                  <c:v>-265.60849999999999</c:v>
                </c:pt>
                <c:pt idx="52428">
                  <c:v>-265.60649999999998</c:v>
                </c:pt>
                <c:pt idx="52429">
                  <c:v>-265.60449999999997</c:v>
                </c:pt>
                <c:pt idx="52430">
                  <c:v>-265.60249999999996</c:v>
                </c:pt>
                <c:pt idx="52431">
                  <c:v>-265.60050000000001</c:v>
                </c:pt>
                <c:pt idx="52432">
                  <c:v>-265.59849999999994</c:v>
                </c:pt>
                <c:pt idx="52433">
                  <c:v>-265.59649999999999</c:v>
                </c:pt>
                <c:pt idx="52434">
                  <c:v>-265.59449999999998</c:v>
                </c:pt>
                <c:pt idx="52435">
                  <c:v>-265.59249999999997</c:v>
                </c:pt>
                <c:pt idx="52436">
                  <c:v>-265.59049999999996</c:v>
                </c:pt>
                <c:pt idx="52437">
                  <c:v>-265.58849999999995</c:v>
                </c:pt>
                <c:pt idx="52438">
                  <c:v>-265.5865</c:v>
                </c:pt>
                <c:pt idx="52439">
                  <c:v>-265.58449999999999</c:v>
                </c:pt>
                <c:pt idx="52440">
                  <c:v>-265.58249999999998</c:v>
                </c:pt>
                <c:pt idx="52441">
                  <c:v>-265.58049999999997</c:v>
                </c:pt>
                <c:pt idx="52442">
                  <c:v>-265.57849999999996</c:v>
                </c:pt>
                <c:pt idx="52443">
                  <c:v>-265.57650000000001</c:v>
                </c:pt>
                <c:pt idx="52444">
                  <c:v>-265.57449999999994</c:v>
                </c:pt>
                <c:pt idx="52445">
                  <c:v>-265.57249999999999</c:v>
                </c:pt>
                <c:pt idx="52446">
                  <c:v>-265.57049999999998</c:v>
                </c:pt>
                <c:pt idx="52447">
                  <c:v>-265.56849999999997</c:v>
                </c:pt>
                <c:pt idx="52448">
                  <c:v>-265.56649999999996</c:v>
                </c:pt>
                <c:pt idx="52449">
                  <c:v>-265.56449999999995</c:v>
                </c:pt>
                <c:pt idx="52450">
                  <c:v>-265.5625</c:v>
                </c:pt>
                <c:pt idx="52451">
                  <c:v>-265.56049999999999</c:v>
                </c:pt>
                <c:pt idx="52452">
                  <c:v>-265.55849999999998</c:v>
                </c:pt>
                <c:pt idx="52453">
                  <c:v>-265.55649999999997</c:v>
                </c:pt>
                <c:pt idx="52454">
                  <c:v>-265.55449999999996</c:v>
                </c:pt>
                <c:pt idx="52455">
                  <c:v>-265.55250000000001</c:v>
                </c:pt>
                <c:pt idx="52456">
                  <c:v>-265.55049999999994</c:v>
                </c:pt>
                <c:pt idx="52457">
                  <c:v>-265.54849999999999</c:v>
                </c:pt>
                <c:pt idx="52458">
                  <c:v>-265.54649999999998</c:v>
                </c:pt>
                <c:pt idx="52459">
                  <c:v>-265.54449999999997</c:v>
                </c:pt>
                <c:pt idx="52460">
                  <c:v>-265.54249999999996</c:v>
                </c:pt>
                <c:pt idx="52461">
                  <c:v>-265.54049999999995</c:v>
                </c:pt>
                <c:pt idx="52462">
                  <c:v>-265.5385</c:v>
                </c:pt>
                <c:pt idx="52463">
                  <c:v>-265.53649999999999</c:v>
                </c:pt>
                <c:pt idx="52464">
                  <c:v>-265.53449999999998</c:v>
                </c:pt>
                <c:pt idx="52465">
                  <c:v>-265.53249999999997</c:v>
                </c:pt>
                <c:pt idx="52466">
                  <c:v>-265.53049999999996</c:v>
                </c:pt>
                <c:pt idx="52467">
                  <c:v>-265.52850000000001</c:v>
                </c:pt>
                <c:pt idx="52468">
                  <c:v>-265.52649999999994</c:v>
                </c:pt>
                <c:pt idx="52469">
                  <c:v>-265.52449999999999</c:v>
                </c:pt>
                <c:pt idx="52470">
                  <c:v>-265.52249999999998</c:v>
                </c:pt>
                <c:pt idx="52471">
                  <c:v>-265.52049999999997</c:v>
                </c:pt>
                <c:pt idx="52472">
                  <c:v>-265.51849999999996</c:v>
                </c:pt>
                <c:pt idx="52473">
                  <c:v>-265.51649999999995</c:v>
                </c:pt>
                <c:pt idx="52474">
                  <c:v>-265.5145</c:v>
                </c:pt>
                <c:pt idx="52475">
                  <c:v>-265.51249999999999</c:v>
                </c:pt>
                <c:pt idx="52476">
                  <c:v>-265.51049999999998</c:v>
                </c:pt>
                <c:pt idx="52477">
                  <c:v>-265.50849999999997</c:v>
                </c:pt>
                <c:pt idx="52478">
                  <c:v>-265.50649999999996</c:v>
                </c:pt>
                <c:pt idx="52479">
                  <c:v>-265.50450000000001</c:v>
                </c:pt>
                <c:pt idx="52480">
                  <c:v>-265.5025</c:v>
                </c:pt>
                <c:pt idx="52481">
                  <c:v>-265.50049999999999</c:v>
                </c:pt>
                <c:pt idx="52482">
                  <c:v>-265.49849999999998</c:v>
                </c:pt>
                <c:pt idx="52483">
                  <c:v>-265.49649999999997</c:v>
                </c:pt>
                <c:pt idx="52484">
                  <c:v>-265.49449999999996</c:v>
                </c:pt>
                <c:pt idx="52485">
                  <c:v>-265.49249999999995</c:v>
                </c:pt>
                <c:pt idx="52486">
                  <c:v>-265.4905</c:v>
                </c:pt>
                <c:pt idx="52487">
                  <c:v>-265.48849999999999</c:v>
                </c:pt>
                <c:pt idx="52488">
                  <c:v>-265.48649999999998</c:v>
                </c:pt>
                <c:pt idx="52489">
                  <c:v>-265.48449999999997</c:v>
                </c:pt>
                <c:pt idx="52490">
                  <c:v>-265.48249999999996</c:v>
                </c:pt>
                <c:pt idx="52491">
                  <c:v>-265.48050000000001</c:v>
                </c:pt>
                <c:pt idx="52492">
                  <c:v>-265.4785</c:v>
                </c:pt>
                <c:pt idx="52493">
                  <c:v>-265.47649999999999</c:v>
                </c:pt>
                <c:pt idx="52494">
                  <c:v>-265.47449999999998</c:v>
                </c:pt>
                <c:pt idx="52495">
                  <c:v>-265.47249999999997</c:v>
                </c:pt>
                <c:pt idx="52496">
                  <c:v>-265.47049999999996</c:v>
                </c:pt>
                <c:pt idx="52497">
                  <c:v>-265.46849999999995</c:v>
                </c:pt>
                <c:pt idx="52498">
                  <c:v>-265.4665</c:v>
                </c:pt>
                <c:pt idx="52499">
                  <c:v>-265.46449999999999</c:v>
                </c:pt>
                <c:pt idx="52500">
                  <c:v>-265.46249999999998</c:v>
                </c:pt>
                <c:pt idx="52501">
                  <c:v>-265.46049999999997</c:v>
                </c:pt>
                <c:pt idx="52502">
                  <c:v>-265.45849999999996</c:v>
                </c:pt>
                <c:pt idx="52503">
                  <c:v>-265.45650000000001</c:v>
                </c:pt>
                <c:pt idx="52504">
                  <c:v>-265.4545</c:v>
                </c:pt>
                <c:pt idx="52505">
                  <c:v>-265.45249999999999</c:v>
                </c:pt>
                <c:pt idx="52506">
                  <c:v>-265.45049999999998</c:v>
                </c:pt>
                <c:pt idx="52507">
                  <c:v>-265.44849999999997</c:v>
                </c:pt>
                <c:pt idx="52508">
                  <c:v>-265.44649999999996</c:v>
                </c:pt>
                <c:pt idx="52509">
                  <c:v>-265.44449999999995</c:v>
                </c:pt>
                <c:pt idx="52510">
                  <c:v>-265.4425</c:v>
                </c:pt>
                <c:pt idx="52511">
                  <c:v>-265.44049999999999</c:v>
                </c:pt>
                <c:pt idx="52512">
                  <c:v>-265.43849999999998</c:v>
                </c:pt>
                <c:pt idx="52513">
                  <c:v>-265.43649999999997</c:v>
                </c:pt>
                <c:pt idx="52514">
                  <c:v>-265.43449999999996</c:v>
                </c:pt>
                <c:pt idx="52515">
                  <c:v>-265.4325</c:v>
                </c:pt>
                <c:pt idx="52516">
                  <c:v>-265.43049999999999</c:v>
                </c:pt>
                <c:pt idx="52517">
                  <c:v>-265.42849999999999</c:v>
                </c:pt>
                <c:pt idx="52518">
                  <c:v>-265.42649999999998</c:v>
                </c:pt>
                <c:pt idx="52519">
                  <c:v>-265.42449999999997</c:v>
                </c:pt>
                <c:pt idx="52520">
                  <c:v>-265.42249999999996</c:v>
                </c:pt>
                <c:pt idx="52521">
                  <c:v>-265.42049999999995</c:v>
                </c:pt>
                <c:pt idx="52522">
                  <c:v>-265.41849999999999</c:v>
                </c:pt>
                <c:pt idx="52523">
                  <c:v>-265.41649999999998</c:v>
                </c:pt>
                <c:pt idx="52524">
                  <c:v>-265.41449999999998</c:v>
                </c:pt>
                <c:pt idx="52525">
                  <c:v>-265.41249999999997</c:v>
                </c:pt>
                <c:pt idx="52526">
                  <c:v>-265.41049999999996</c:v>
                </c:pt>
                <c:pt idx="52527">
                  <c:v>-265.4085</c:v>
                </c:pt>
                <c:pt idx="52528">
                  <c:v>-265.40649999999999</c:v>
                </c:pt>
                <c:pt idx="52529">
                  <c:v>-265.40449999999998</c:v>
                </c:pt>
                <c:pt idx="52530">
                  <c:v>-265.40249999999997</c:v>
                </c:pt>
                <c:pt idx="52531">
                  <c:v>-265.40049999999997</c:v>
                </c:pt>
                <c:pt idx="52532">
                  <c:v>-265.39850000000001</c:v>
                </c:pt>
                <c:pt idx="52533">
                  <c:v>-265.39649999999995</c:v>
                </c:pt>
                <c:pt idx="52534">
                  <c:v>-265.39449999999999</c:v>
                </c:pt>
                <c:pt idx="52535">
                  <c:v>-265.39249999999998</c:v>
                </c:pt>
                <c:pt idx="52536">
                  <c:v>-265.39049999999997</c:v>
                </c:pt>
                <c:pt idx="52537">
                  <c:v>-265.38849999999996</c:v>
                </c:pt>
                <c:pt idx="52538">
                  <c:v>-265.38649999999996</c:v>
                </c:pt>
                <c:pt idx="52539">
                  <c:v>-265.3845</c:v>
                </c:pt>
                <c:pt idx="52540">
                  <c:v>-265.38249999999999</c:v>
                </c:pt>
                <c:pt idx="52541">
                  <c:v>-265.38049999999998</c:v>
                </c:pt>
                <c:pt idx="52542">
                  <c:v>-265.37849999999997</c:v>
                </c:pt>
                <c:pt idx="52543">
                  <c:v>-265.37649999999996</c:v>
                </c:pt>
                <c:pt idx="52544">
                  <c:v>-265.37450000000001</c:v>
                </c:pt>
                <c:pt idx="52545">
                  <c:v>-265.37249999999995</c:v>
                </c:pt>
                <c:pt idx="52546">
                  <c:v>-265.37049999999999</c:v>
                </c:pt>
                <c:pt idx="52547">
                  <c:v>-265.36849999999998</c:v>
                </c:pt>
                <c:pt idx="52548">
                  <c:v>-265.36649999999997</c:v>
                </c:pt>
                <c:pt idx="52549">
                  <c:v>-265.36449999999996</c:v>
                </c:pt>
                <c:pt idx="52550">
                  <c:v>-265.36249999999995</c:v>
                </c:pt>
                <c:pt idx="52551">
                  <c:v>-265.3605</c:v>
                </c:pt>
                <c:pt idx="52552">
                  <c:v>-265.35849999999999</c:v>
                </c:pt>
                <c:pt idx="52553">
                  <c:v>-265.35649999999998</c:v>
                </c:pt>
                <c:pt idx="52554">
                  <c:v>-265.35449999999997</c:v>
                </c:pt>
                <c:pt idx="52555">
                  <c:v>-265.35249999999996</c:v>
                </c:pt>
                <c:pt idx="52556">
                  <c:v>-265.35050000000001</c:v>
                </c:pt>
                <c:pt idx="52557">
                  <c:v>-265.34849999999994</c:v>
                </c:pt>
                <c:pt idx="52558">
                  <c:v>-265.34649999999999</c:v>
                </c:pt>
                <c:pt idx="52559">
                  <c:v>-265.34449999999998</c:v>
                </c:pt>
                <c:pt idx="52560">
                  <c:v>-265.34249999999997</c:v>
                </c:pt>
                <c:pt idx="52561">
                  <c:v>-265.34049999999996</c:v>
                </c:pt>
                <c:pt idx="52562">
                  <c:v>-265.33849999999995</c:v>
                </c:pt>
                <c:pt idx="52563">
                  <c:v>-265.3365</c:v>
                </c:pt>
                <c:pt idx="52564">
                  <c:v>-265.33449999999999</c:v>
                </c:pt>
                <c:pt idx="52565">
                  <c:v>-265.33249999999998</c:v>
                </c:pt>
                <c:pt idx="52566">
                  <c:v>-265.33049999999997</c:v>
                </c:pt>
                <c:pt idx="52567">
                  <c:v>-265.32849999999996</c:v>
                </c:pt>
                <c:pt idx="52568">
                  <c:v>-265.32650000000001</c:v>
                </c:pt>
                <c:pt idx="52569">
                  <c:v>-265.32449999999994</c:v>
                </c:pt>
                <c:pt idx="52570">
                  <c:v>-265.32249999999999</c:v>
                </c:pt>
                <c:pt idx="52571">
                  <c:v>-265.32049999999998</c:v>
                </c:pt>
                <c:pt idx="52572">
                  <c:v>-265.31849999999997</c:v>
                </c:pt>
                <c:pt idx="52573">
                  <c:v>-265.31649999999996</c:v>
                </c:pt>
                <c:pt idx="52574">
                  <c:v>-265.31449999999995</c:v>
                </c:pt>
                <c:pt idx="52575">
                  <c:v>-265.3125</c:v>
                </c:pt>
                <c:pt idx="52576">
                  <c:v>-265.31049999999999</c:v>
                </c:pt>
                <c:pt idx="52577">
                  <c:v>-265.30849999999998</c:v>
                </c:pt>
                <c:pt idx="52578">
                  <c:v>-265.30649999999997</c:v>
                </c:pt>
                <c:pt idx="52579">
                  <c:v>-265.30449999999996</c:v>
                </c:pt>
                <c:pt idx="52580">
                  <c:v>-265.30250000000001</c:v>
                </c:pt>
                <c:pt idx="52581">
                  <c:v>-265.30049999999994</c:v>
                </c:pt>
                <c:pt idx="52582">
                  <c:v>-265.29849999999999</c:v>
                </c:pt>
                <c:pt idx="52583">
                  <c:v>-265.29649999999998</c:v>
                </c:pt>
                <c:pt idx="52584">
                  <c:v>-265.29449999999997</c:v>
                </c:pt>
                <c:pt idx="52585">
                  <c:v>-265.29249999999996</c:v>
                </c:pt>
                <c:pt idx="52586">
                  <c:v>-265.29049999999995</c:v>
                </c:pt>
                <c:pt idx="52587">
                  <c:v>-265.2885</c:v>
                </c:pt>
                <c:pt idx="52588">
                  <c:v>-265.28649999999999</c:v>
                </c:pt>
                <c:pt idx="52589">
                  <c:v>-265.28449999999998</c:v>
                </c:pt>
                <c:pt idx="52590">
                  <c:v>-265.28249999999997</c:v>
                </c:pt>
                <c:pt idx="52591">
                  <c:v>-265.28049999999996</c:v>
                </c:pt>
                <c:pt idx="52592">
                  <c:v>-265.27850000000001</c:v>
                </c:pt>
                <c:pt idx="52593">
                  <c:v>-265.27649999999994</c:v>
                </c:pt>
                <c:pt idx="52594">
                  <c:v>-265.27449999999999</c:v>
                </c:pt>
                <c:pt idx="52595">
                  <c:v>-265.27249999999998</c:v>
                </c:pt>
                <c:pt idx="52596">
                  <c:v>-265.27049999999997</c:v>
                </c:pt>
                <c:pt idx="52597">
                  <c:v>-265.26849999999996</c:v>
                </c:pt>
                <c:pt idx="52598">
                  <c:v>-265.26649999999995</c:v>
                </c:pt>
                <c:pt idx="52599">
                  <c:v>-265.2645</c:v>
                </c:pt>
                <c:pt idx="52600">
                  <c:v>-265.26249999999999</c:v>
                </c:pt>
                <c:pt idx="52601">
                  <c:v>-265.26049999999998</c:v>
                </c:pt>
                <c:pt idx="52602">
                  <c:v>-265.25849999999997</c:v>
                </c:pt>
                <c:pt idx="52603">
                  <c:v>-265.25649999999996</c:v>
                </c:pt>
                <c:pt idx="52604">
                  <c:v>-265.25450000000001</c:v>
                </c:pt>
                <c:pt idx="52605">
                  <c:v>-265.2525</c:v>
                </c:pt>
                <c:pt idx="52606">
                  <c:v>-265.25049999999999</c:v>
                </c:pt>
                <c:pt idx="52607">
                  <c:v>-265.24849999999998</c:v>
                </c:pt>
                <c:pt idx="52608">
                  <c:v>-265.24649999999997</c:v>
                </c:pt>
                <c:pt idx="52609">
                  <c:v>-265.24449999999996</c:v>
                </c:pt>
                <c:pt idx="52610">
                  <c:v>-265.24249999999995</c:v>
                </c:pt>
                <c:pt idx="52611">
                  <c:v>-265.2405</c:v>
                </c:pt>
                <c:pt idx="52612">
                  <c:v>-265.23849999999999</c:v>
                </c:pt>
                <c:pt idx="52613">
                  <c:v>-265.23649999999998</c:v>
                </c:pt>
                <c:pt idx="52614">
                  <c:v>-265.23449999999997</c:v>
                </c:pt>
                <c:pt idx="52615">
                  <c:v>-265.23249999999996</c:v>
                </c:pt>
                <c:pt idx="52616">
                  <c:v>-265.23050000000001</c:v>
                </c:pt>
                <c:pt idx="52617">
                  <c:v>-265.2285</c:v>
                </c:pt>
                <c:pt idx="52618">
                  <c:v>-265.22649999999999</c:v>
                </c:pt>
                <c:pt idx="52619">
                  <c:v>-265.22449999999998</c:v>
                </c:pt>
                <c:pt idx="52620">
                  <c:v>-265.22249999999997</c:v>
                </c:pt>
                <c:pt idx="52621">
                  <c:v>-265.22049999999996</c:v>
                </c:pt>
                <c:pt idx="52622">
                  <c:v>-265.21849999999995</c:v>
                </c:pt>
                <c:pt idx="52623">
                  <c:v>-265.2165</c:v>
                </c:pt>
                <c:pt idx="52624">
                  <c:v>-265.21449999999999</c:v>
                </c:pt>
                <c:pt idx="52625">
                  <c:v>-265.21249999999998</c:v>
                </c:pt>
                <c:pt idx="52626">
                  <c:v>-265.21049999999997</c:v>
                </c:pt>
                <c:pt idx="52627">
                  <c:v>-265.20849999999996</c:v>
                </c:pt>
                <c:pt idx="52628">
                  <c:v>-265.20650000000001</c:v>
                </c:pt>
                <c:pt idx="52629">
                  <c:v>-265.2045</c:v>
                </c:pt>
                <c:pt idx="52630">
                  <c:v>-265.20249999999999</c:v>
                </c:pt>
                <c:pt idx="52631">
                  <c:v>-265.20049999999998</c:v>
                </c:pt>
                <c:pt idx="52632">
                  <c:v>-265.19849999999997</c:v>
                </c:pt>
                <c:pt idx="52633">
                  <c:v>-265.19649999999996</c:v>
                </c:pt>
                <c:pt idx="52634">
                  <c:v>-265.19449999999995</c:v>
                </c:pt>
                <c:pt idx="52635">
                  <c:v>-265.1925</c:v>
                </c:pt>
                <c:pt idx="52636">
                  <c:v>-265.19049999999999</c:v>
                </c:pt>
                <c:pt idx="52637">
                  <c:v>-265.18849999999998</c:v>
                </c:pt>
                <c:pt idx="52638">
                  <c:v>-265.18649999999997</c:v>
                </c:pt>
                <c:pt idx="52639">
                  <c:v>-265.18449999999996</c:v>
                </c:pt>
                <c:pt idx="52640">
                  <c:v>-265.1825</c:v>
                </c:pt>
                <c:pt idx="52641">
                  <c:v>-265.18049999999999</c:v>
                </c:pt>
                <c:pt idx="52642">
                  <c:v>-265.17849999999999</c:v>
                </c:pt>
                <c:pt idx="52643">
                  <c:v>-265.17649999999998</c:v>
                </c:pt>
                <c:pt idx="52644">
                  <c:v>-265.17449999999997</c:v>
                </c:pt>
                <c:pt idx="52645">
                  <c:v>-265.17249999999996</c:v>
                </c:pt>
                <c:pt idx="52646">
                  <c:v>-265.17049999999995</c:v>
                </c:pt>
                <c:pt idx="52647">
                  <c:v>-265.16849999999999</c:v>
                </c:pt>
                <c:pt idx="52648">
                  <c:v>-265.16649999999998</c:v>
                </c:pt>
                <c:pt idx="52649">
                  <c:v>-265.16449999999998</c:v>
                </c:pt>
                <c:pt idx="52650">
                  <c:v>-265.16249999999997</c:v>
                </c:pt>
                <c:pt idx="52651">
                  <c:v>-265.16049999999996</c:v>
                </c:pt>
                <c:pt idx="52652">
                  <c:v>-265.1585</c:v>
                </c:pt>
                <c:pt idx="52653">
                  <c:v>-265.15649999999999</c:v>
                </c:pt>
                <c:pt idx="52654">
                  <c:v>-265.15449999999998</c:v>
                </c:pt>
                <c:pt idx="52655">
                  <c:v>-265.15249999999997</c:v>
                </c:pt>
                <c:pt idx="52656">
                  <c:v>-265.15049999999997</c:v>
                </c:pt>
                <c:pt idx="52657">
                  <c:v>-265.14850000000001</c:v>
                </c:pt>
                <c:pt idx="52658">
                  <c:v>-265.14649999999995</c:v>
                </c:pt>
                <c:pt idx="52659">
                  <c:v>-265.14449999999999</c:v>
                </c:pt>
                <c:pt idx="52660">
                  <c:v>-265.14249999999998</c:v>
                </c:pt>
                <c:pt idx="52661">
                  <c:v>-265.14049999999997</c:v>
                </c:pt>
                <c:pt idx="52662">
                  <c:v>-265.13849999999996</c:v>
                </c:pt>
                <c:pt idx="52663">
                  <c:v>-265.13649999999996</c:v>
                </c:pt>
                <c:pt idx="52664">
                  <c:v>-265.1345</c:v>
                </c:pt>
                <c:pt idx="52665">
                  <c:v>-265.13249999999999</c:v>
                </c:pt>
                <c:pt idx="52666">
                  <c:v>-265.13049999999998</c:v>
                </c:pt>
                <c:pt idx="52667">
                  <c:v>-265.12849999999997</c:v>
                </c:pt>
                <c:pt idx="52668">
                  <c:v>-265.12649999999996</c:v>
                </c:pt>
                <c:pt idx="52669">
                  <c:v>-265.12450000000001</c:v>
                </c:pt>
                <c:pt idx="52670">
                  <c:v>-265.12249999999995</c:v>
                </c:pt>
                <c:pt idx="52671">
                  <c:v>-265.12049999999999</c:v>
                </c:pt>
                <c:pt idx="52672">
                  <c:v>-265.11849999999998</c:v>
                </c:pt>
                <c:pt idx="52673">
                  <c:v>-265.11649999999997</c:v>
                </c:pt>
                <c:pt idx="52674">
                  <c:v>-265.11449999999996</c:v>
                </c:pt>
                <c:pt idx="52675">
                  <c:v>-265.11249999999995</c:v>
                </c:pt>
                <c:pt idx="52676">
                  <c:v>-265.1105</c:v>
                </c:pt>
                <c:pt idx="52677">
                  <c:v>-265.10849999999999</c:v>
                </c:pt>
                <c:pt idx="52678">
                  <c:v>-265.10649999999998</c:v>
                </c:pt>
                <c:pt idx="52679">
                  <c:v>-265.10449999999997</c:v>
                </c:pt>
                <c:pt idx="52680">
                  <c:v>-265.10249999999996</c:v>
                </c:pt>
                <c:pt idx="52681">
                  <c:v>-265.10050000000001</c:v>
                </c:pt>
                <c:pt idx="52682">
                  <c:v>-265.09849999999994</c:v>
                </c:pt>
                <c:pt idx="52683">
                  <c:v>-265.09649999999999</c:v>
                </c:pt>
                <c:pt idx="52684">
                  <c:v>-265.09449999999998</c:v>
                </c:pt>
                <c:pt idx="52685">
                  <c:v>-265.09249999999997</c:v>
                </c:pt>
                <c:pt idx="52686">
                  <c:v>-265.09049999999996</c:v>
                </c:pt>
                <c:pt idx="52687">
                  <c:v>-265.08849999999995</c:v>
                </c:pt>
                <c:pt idx="52688">
                  <c:v>-265.0865</c:v>
                </c:pt>
                <c:pt idx="52689">
                  <c:v>-265.08449999999999</c:v>
                </c:pt>
                <c:pt idx="52690">
                  <c:v>-265.08249999999998</c:v>
                </c:pt>
                <c:pt idx="52691">
                  <c:v>-265.08049999999997</c:v>
                </c:pt>
                <c:pt idx="52692">
                  <c:v>-265.07849999999996</c:v>
                </c:pt>
                <c:pt idx="52693">
                  <c:v>-265.07650000000001</c:v>
                </c:pt>
                <c:pt idx="52694">
                  <c:v>-265.07449999999994</c:v>
                </c:pt>
                <c:pt idx="52695">
                  <c:v>-265.07249999999999</c:v>
                </c:pt>
                <c:pt idx="52696">
                  <c:v>-265.07049999999998</c:v>
                </c:pt>
                <c:pt idx="52697">
                  <c:v>-265.06849999999997</c:v>
                </c:pt>
                <c:pt idx="52698">
                  <c:v>-265.06649999999996</c:v>
                </c:pt>
                <c:pt idx="52699">
                  <c:v>-265.06449999999995</c:v>
                </c:pt>
                <c:pt idx="52700">
                  <c:v>-265.0625</c:v>
                </c:pt>
                <c:pt idx="52701">
                  <c:v>-265.06049999999999</c:v>
                </c:pt>
                <c:pt idx="52702">
                  <c:v>-265.05849999999998</c:v>
                </c:pt>
                <c:pt idx="52703">
                  <c:v>-265.05649999999997</c:v>
                </c:pt>
                <c:pt idx="52704">
                  <c:v>-265.05449999999996</c:v>
                </c:pt>
                <c:pt idx="52705">
                  <c:v>-265.05250000000001</c:v>
                </c:pt>
                <c:pt idx="52706">
                  <c:v>-265.05049999999994</c:v>
                </c:pt>
                <c:pt idx="52707">
                  <c:v>-265.04849999999999</c:v>
                </c:pt>
                <c:pt idx="52708">
                  <c:v>-265.04649999999998</c:v>
                </c:pt>
                <c:pt idx="52709">
                  <c:v>-265.04449999999997</c:v>
                </c:pt>
                <c:pt idx="52710">
                  <c:v>-265.04249999999996</c:v>
                </c:pt>
                <c:pt idx="52711">
                  <c:v>-265.04049999999995</c:v>
                </c:pt>
                <c:pt idx="52712">
                  <c:v>-265.0385</c:v>
                </c:pt>
                <c:pt idx="52713">
                  <c:v>-265.03649999999999</c:v>
                </c:pt>
                <c:pt idx="52714">
                  <c:v>-265.03449999999998</c:v>
                </c:pt>
                <c:pt idx="52715">
                  <c:v>-265.03249999999997</c:v>
                </c:pt>
                <c:pt idx="52716">
                  <c:v>-265.03049999999996</c:v>
                </c:pt>
                <c:pt idx="52717">
                  <c:v>-265.02850000000001</c:v>
                </c:pt>
                <c:pt idx="52718">
                  <c:v>-265.02649999999994</c:v>
                </c:pt>
                <c:pt idx="52719">
                  <c:v>-265.02449999999999</c:v>
                </c:pt>
                <c:pt idx="52720">
                  <c:v>-265.02249999999998</c:v>
                </c:pt>
                <c:pt idx="52721">
                  <c:v>-265.02049999999997</c:v>
                </c:pt>
                <c:pt idx="52722">
                  <c:v>-265.01849999999996</c:v>
                </c:pt>
                <c:pt idx="52723">
                  <c:v>-265.01649999999995</c:v>
                </c:pt>
                <c:pt idx="52724">
                  <c:v>-265.0145</c:v>
                </c:pt>
                <c:pt idx="52725">
                  <c:v>-265.01249999999999</c:v>
                </c:pt>
                <c:pt idx="52726">
                  <c:v>-265.01049999999998</c:v>
                </c:pt>
                <c:pt idx="52727">
                  <c:v>-265.00849999999997</c:v>
                </c:pt>
                <c:pt idx="52728">
                  <c:v>-265.00649999999996</c:v>
                </c:pt>
                <c:pt idx="52729">
                  <c:v>-265.00450000000001</c:v>
                </c:pt>
                <c:pt idx="52730">
                  <c:v>-265.0025</c:v>
                </c:pt>
                <c:pt idx="52731">
                  <c:v>-265.00049999999999</c:v>
                </c:pt>
                <c:pt idx="52732">
                  <c:v>-264.99849999999998</c:v>
                </c:pt>
                <c:pt idx="52733">
                  <c:v>-264.99649999999997</c:v>
                </c:pt>
                <c:pt idx="52734">
                  <c:v>-264.99449999999996</c:v>
                </c:pt>
                <c:pt idx="52735">
                  <c:v>-264.99249999999995</c:v>
                </c:pt>
                <c:pt idx="52736">
                  <c:v>-264.9905</c:v>
                </c:pt>
                <c:pt idx="52737">
                  <c:v>-264.98849999999999</c:v>
                </c:pt>
                <c:pt idx="52738">
                  <c:v>-264.98649999999998</c:v>
                </c:pt>
                <c:pt idx="52739">
                  <c:v>-264.98449999999997</c:v>
                </c:pt>
                <c:pt idx="52740">
                  <c:v>-264.98249999999996</c:v>
                </c:pt>
                <c:pt idx="52741">
                  <c:v>-264.98050000000001</c:v>
                </c:pt>
                <c:pt idx="52742">
                  <c:v>-264.9785</c:v>
                </c:pt>
                <c:pt idx="52743">
                  <c:v>-264.97649999999999</c:v>
                </c:pt>
                <c:pt idx="52744">
                  <c:v>-264.97449999999998</c:v>
                </c:pt>
                <c:pt idx="52745">
                  <c:v>-264.97249999999997</c:v>
                </c:pt>
                <c:pt idx="52746">
                  <c:v>-264.97049999999996</c:v>
                </c:pt>
                <c:pt idx="52747">
                  <c:v>-264.96849999999995</c:v>
                </c:pt>
                <c:pt idx="52748">
                  <c:v>-264.9665</c:v>
                </c:pt>
                <c:pt idx="52749">
                  <c:v>-264.96449999999999</c:v>
                </c:pt>
                <c:pt idx="52750">
                  <c:v>-264.96249999999998</c:v>
                </c:pt>
                <c:pt idx="52751">
                  <c:v>-264.96049999999997</c:v>
                </c:pt>
                <c:pt idx="52752">
                  <c:v>-264.95849999999996</c:v>
                </c:pt>
                <c:pt idx="52753">
                  <c:v>-264.95650000000001</c:v>
                </c:pt>
                <c:pt idx="52754">
                  <c:v>-264.9545</c:v>
                </c:pt>
                <c:pt idx="52755">
                  <c:v>-264.95249999999999</c:v>
                </c:pt>
                <c:pt idx="52756">
                  <c:v>-264.95049999999998</c:v>
                </c:pt>
                <c:pt idx="52757">
                  <c:v>-264.94849999999997</c:v>
                </c:pt>
                <c:pt idx="52758">
                  <c:v>-264.94649999999996</c:v>
                </c:pt>
                <c:pt idx="52759">
                  <c:v>-264.94449999999995</c:v>
                </c:pt>
                <c:pt idx="52760">
                  <c:v>-264.9425</c:v>
                </c:pt>
                <c:pt idx="52761">
                  <c:v>-264.94049999999999</c:v>
                </c:pt>
                <c:pt idx="52762">
                  <c:v>-264.93849999999998</c:v>
                </c:pt>
                <c:pt idx="52763">
                  <c:v>-264.93649999999997</c:v>
                </c:pt>
                <c:pt idx="52764">
                  <c:v>-264.93449999999996</c:v>
                </c:pt>
                <c:pt idx="52765">
                  <c:v>-264.9325</c:v>
                </c:pt>
                <c:pt idx="52766">
                  <c:v>-264.93049999999999</c:v>
                </c:pt>
                <c:pt idx="52767">
                  <c:v>-264.92849999999999</c:v>
                </c:pt>
                <c:pt idx="52768">
                  <c:v>-264.92649999999998</c:v>
                </c:pt>
                <c:pt idx="52769">
                  <c:v>-264.92449999999997</c:v>
                </c:pt>
                <c:pt idx="52770">
                  <c:v>-264.92249999999996</c:v>
                </c:pt>
                <c:pt idx="52771">
                  <c:v>-264.92049999999995</c:v>
                </c:pt>
                <c:pt idx="52772">
                  <c:v>-264.91849999999999</c:v>
                </c:pt>
                <c:pt idx="52773">
                  <c:v>-264.91649999999998</c:v>
                </c:pt>
                <c:pt idx="52774">
                  <c:v>-264.91449999999998</c:v>
                </c:pt>
                <c:pt idx="52775">
                  <c:v>-264.91249999999997</c:v>
                </c:pt>
                <c:pt idx="52776">
                  <c:v>-264.91049999999996</c:v>
                </c:pt>
                <c:pt idx="52777">
                  <c:v>-264.9085</c:v>
                </c:pt>
                <c:pt idx="52778">
                  <c:v>-264.90649999999999</c:v>
                </c:pt>
                <c:pt idx="52779">
                  <c:v>-264.90449999999998</c:v>
                </c:pt>
                <c:pt idx="52780">
                  <c:v>-264.90249999999997</c:v>
                </c:pt>
                <c:pt idx="52781">
                  <c:v>-264.90049999999997</c:v>
                </c:pt>
                <c:pt idx="52782">
                  <c:v>-264.89850000000001</c:v>
                </c:pt>
                <c:pt idx="52783">
                  <c:v>-264.89649999999995</c:v>
                </c:pt>
                <c:pt idx="52784">
                  <c:v>-264.89449999999999</c:v>
                </c:pt>
                <c:pt idx="52785">
                  <c:v>-264.89249999999998</c:v>
                </c:pt>
                <c:pt idx="52786">
                  <c:v>-264.89049999999997</c:v>
                </c:pt>
                <c:pt idx="52787">
                  <c:v>-264.88849999999996</c:v>
                </c:pt>
                <c:pt idx="52788">
                  <c:v>-264.88649999999996</c:v>
                </c:pt>
                <c:pt idx="52789">
                  <c:v>-264.8845</c:v>
                </c:pt>
                <c:pt idx="52790">
                  <c:v>-264.88249999999999</c:v>
                </c:pt>
                <c:pt idx="52791">
                  <c:v>-264.88049999999998</c:v>
                </c:pt>
                <c:pt idx="52792">
                  <c:v>-264.87849999999997</c:v>
                </c:pt>
                <c:pt idx="52793">
                  <c:v>-264.87649999999996</c:v>
                </c:pt>
                <c:pt idx="52794">
                  <c:v>-264.87450000000001</c:v>
                </c:pt>
                <c:pt idx="52795">
                  <c:v>-264.87249999999995</c:v>
                </c:pt>
                <c:pt idx="52796">
                  <c:v>-264.87049999999999</c:v>
                </c:pt>
                <c:pt idx="52797">
                  <c:v>-264.86849999999998</c:v>
                </c:pt>
                <c:pt idx="52798">
                  <c:v>-264.86649999999997</c:v>
                </c:pt>
                <c:pt idx="52799">
                  <c:v>-264.86449999999996</c:v>
                </c:pt>
                <c:pt idx="52800">
                  <c:v>-264.86249999999995</c:v>
                </c:pt>
                <c:pt idx="52801">
                  <c:v>-264.8605</c:v>
                </c:pt>
                <c:pt idx="52802">
                  <c:v>-264.85849999999999</c:v>
                </c:pt>
                <c:pt idx="52803">
                  <c:v>-264.85649999999998</c:v>
                </c:pt>
                <c:pt idx="52804">
                  <c:v>-264.85449999999997</c:v>
                </c:pt>
                <c:pt idx="52805">
                  <c:v>-264.85249999999996</c:v>
                </c:pt>
                <c:pt idx="52806">
                  <c:v>-264.85050000000001</c:v>
                </c:pt>
                <c:pt idx="52807">
                  <c:v>-264.84849999999994</c:v>
                </c:pt>
                <c:pt idx="52808">
                  <c:v>-264.84649999999999</c:v>
                </c:pt>
                <c:pt idx="52809">
                  <c:v>-264.84449999999998</c:v>
                </c:pt>
                <c:pt idx="52810">
                  <c:v>-264.84249999999997</c:v>
                </c:pt>
                <c:pt idx="52811">
                  <c:v>-264.84049999999996</c:v>
                </c:pt>
                <c:pt idx="52812">
                  <c:v>-264.83849999999995</c:v>
                </c:pt>
                <c:pt idx="52813">
                  <c:v>-264.8365</c:v>
                </c:pt>
                <c:pt idx="52814">
                  <c:v>-264.83449999999999</c:v>
                </c:pt>
                <c:pt idx="52815">
                  <c:v>-264.83249999999998</c:v>
                </c:pt>
                <c:pt idx="52816">
                  <c:v>-264.83049999999997</c:v>
                </c:pt>
                <c:pt idx="52817">
                  <c:v>-264.82849999999996</c:v>
                </c:pt>
                <c:pt idx="52818">
                  <c:v>-264.82650000000001</c:v>
                </c:pt>
                <c:pt idx="52819">
                  <c:v>-264.82449999999994</c:v>
                </c:pt>
                <c:pt idx="52820">
                  <c:v>-264.82249999999999</c:v>
                </c:pt>
                <c:pt idx="52821">
                  <c:v>-264.82049999999998</c:v>
                </c:pt>
                <c:pt idx="52822">
                  <c:v>-264.81849999999997</c:v>
                </c:pt>
                <c:pt idx="52823">
                  <c:v>-264.81649999999996</c:v>
                </c:pt>
                <c:pt idx="52824">
                  <c:v>-264.81449999999995</c:v>
                </c:pt>
                <c:pt idx="52825">
                  <c:v>-264.8125</c:v>
                </c:pt>
                <c:pt idx="52826">
                  <c:v>-264.81049999999999</c:v>
                </c:pt>
                <c:pt idx="52827">
                  <c:v>-264.80849999999998</c:v>
                </c:pt>
                <c:pt idx="52828">
                  <c:v>-264.80649999999997</c:v>
                </c:pt>
                <c:pt idx="52829">
                  <c:v>-264.80449999999996</c:v>
                </c:pt>
                <c:pt idx="52830">
                  <c:v>-264.80250000000001</c:v>
                </c:pt>
                <c:pt idx="52831">
                  <c:v>-264.80049999999994</c:v>
                </c:pt>
                <c:pt idx="52832">
                  <c:v>-264.79849999999999</c:v>
                </c:pt>
                <c:pt idx="52833">
                  <c:v>-264.79649999999998</c:v>
                </c:pt>
                <c:pt idx="52834">
                  <c:v>-264.79449999999997</c:v>
                </c:pt>
                <c:pt idx="52835">
                  <c:v>-264.79249999999996</c:v>
                </c:pt>
                <c:pt idx="52836">
                  <c:v>-264.79049999999995</c:v>
                </c:pt>
                <c:pt idx="52837">
                  <c:v>-264.7885</c:v>
                </c:pt>
                <c:pt idx="52838">
                  <c:v>-264.78649999999999</c:v>
                </c:pt>
                <c:pt idx="52839">
                  <c:v>-264.78449999999998</c:v>
                </c:pt>
                <c:pt idx="52840">
                  <c:v>-264.78249999999997</c:v>
                </c:pt>
                <c:pt idx="52841">
                  <c:v>-264.78049999999996</c:v>
                </c:pt>
                <c:pt idx="52842">
                  <c:v>-264.77850000000001</c:v>
                </c:pt>
                <c:pt idx="52843">
                  <c:v>-264.77649999999994</c:v>
                </c:pt>
                <c:pt idx="52844">
                  <c:v>-264.77449999999999</c:v>
                </c:pt>
                <c:pt idx="52845">
                  <c:v>-264.77249999999998</c:v>
                </c:pt>
                <c:pt idx="52846">
                  <c:v>-264.77049999999997</c:v>
                </c:pt>
                <c:pt idx="52847">
                  <c:v>-264.76849999999996</c:v>
                </c:pt>
                <c:pt idx="52848">
                  <c:v>-264.76649999999995</c:v>
                </c:pt>
                <c:pt idx="52849">
                  <c:v>-264.7645</c:v>
                </c:pt>
                <c:pt idx="52850">
                  <c:v>-264.76249999999999</c:v>
                </c:pt>
                <c:pt idx="52851">
                  <c:v>-264.76049999999998</c:v>
                </c:pt>
                <c:pt idx="52852">
                  <c:v>-264.75849999999997</c:v>
                </c:pt>
                <c:pt idx="52853">
                  <c:v>-264.75649999999996</c:v>
                </c:pt>
                <c:pt idx="52854">
                  <c:v>-264.75450000000001</c:v>
                </c:pt>
                <c:pt idx="52855">
                  <c:v>-264.7525</c:v>
                </c:pt>
                <c:pt idx="52856">
                  <c:v>-264.75049999999999</c:v>
                </c:pt>
                <c:pt idx="52857">
                  <c:v>-264.74849999999998</c:v>
                </c:pt>
                <c:pt idx="52858">
                  <c:v>-264.74649999999997</c:v>
                </c:pt>
                <c:pt idx="52859">
                  <c:v>-264.74449999999996</c:v>
                </c:pt>
                <c:pt idx="52860">
                  <c:v>-264.74249999999995</c:v>
                </c:pt>
                <c:pt idx="52861">
                  <c:v>-264.7405</c:v>
                </c:pt>
                <c:pt idx="52862">
                  <c:v>-264.73849999999999</c:v>
                </c:pt>
                <c:pt idx="52863">
                  <c:v>-264.73649999999998</c:v>
                </c:pt>
                <c:pt idx="52864">
                  <c:v>-264.73449999999997</c:v>
                </c:pt>
                <c:pt idx="52865">
                  <c:v>-264.73249999999996</c:v>
                </c:pt>
                <c:pt idx="52866">
                  <c:v>-264.73050000000001</c:v>
                </c:pt>
                <c:pt idx="52867">
                  <c:v>-264.7285</c:v>
                </c:pt>
                <c:pt idx="52868">
                  <c:v>-264.72649999999999</c:v>
                </c:pt>
                <c:pt idx="52869">
                  <c:v>-264.72449999999998</c:v>
                </c:pt>
                <c:pt idx="52870">
                  <c:v>-264.72249999999997</c:v>
                </c:pt>
                <c:pt idx="52871">
                  <c:v>-264.72049999999996</c:v>
                </c:pt>
                <c:pt idx="52872">
                  <c:v>-264.71849999999995</c:v>
                </c:pt>
                <c:pt idx="52873">
                  <c:v>-264.7165</c:v>
                </c:pt>
                <c:pt idx="52874">
                  <c:v>-264.71449999999999</c:v>
                </c:pt>
                <c:pt idx="52875">
                  <c:v>-264.71249999999998</c:v>
                </c:pt>
                <c:pt idx="52876">
                  <c:v>-264.71049999999997</c:v>
                </c:pt>
                <c:pt idx="52877">
                  <c:v>-264.70849999999996</c:v>
                </c:pt>
                <c:pt idx="52878">
                  <c:v>-264.70650000000001</c:v>
                </c:pt>
                <c:pt idx="52879">
                  <c:v>-264.7045</c:v>
                </c:pt>
                <c:pt idx="52880">
                  <c:v>-264.70249999999999</c:v>
                </c:pt>
                <c:pt idx="52881">
                  <c:v>-264.70049999999998</c:v>
                </c:pt>
                <c:pt idx="52882">
                  <c:v>-264.69849999999997</c:v>
                </c:pt>
                <c:pt idx="52883">
                  <c:v>-264.69649999999996</c:v>
                </c:pt>
                <c:pt idx="52884">
                  <c:v>-264.69449999999995</c:v>
                </c:pt>
                <c:pt idx="52885">
                  <c:v>-264.6925</c:v>
                </c:pt>
                <c:pt idx="52886">
                  <c:v>-264.69049999999999</c:v>
                </c:pt>
                <c:pt idx="52887">
                  <c:v>-264.68849999999998</c:v>
                </c:pt>
                <c:pt idx="52888">
                  <c:v>-264.68649999999997</c:v>
                </c:pt>
                <c:pt idx="52889">
                  <c:v>-264.68449999999996</c:v>
                </c:pt>
                <c:pt idx="52890">
                  <c:v>-264.6825</c:v>
                </c:pt>
                <c:pt idx="52891">
                  <c:v>-264.68049999999999</c:v>
                </c:pt>
                <c:pt idx="52892">
                  <c:v>-264.67849999999999</c:v>
                </c:pt>
                <c:pt idx="52893">
                  <c:v>-264.67649999999998</c:v>
                </c:pt>
                <c:pt idx="52894">
                  <c:v>-264.67449999999997</c:v>
                </c:pt>
                <c:pt idx="52895">
                  <c:v>-264.67249999999996</c:v>
                </c:pt>
                <c:pt idx="52896">
                  <c:v>-264.67049999999995</c:v>
                </c:pt>
                <c:pt idx="52897">
                  <c:v>-264.66849999999999</c:v>
                </c:pt>
                <c:pt idx="52898">
                  <c:v>-264.66649999999998</c:v>
                </c:pt>
                <c:pt idx="52899">
                  <c:v>-264.66449999999998</c:v>
                </c:pt>
                <c:pt idx="52900">
                  <c:v>-264.66249999999997</c:v>
                </c:pt>
                <c:pt idx="52901">
                  <c:v>-264.66049999999996</c:v>
                </c:pt>
                <c:pt idx="52902">
                  <c:v>-264.6585</c:v>
                </c:pt>
                <c:pt idx="52903">
                  <c:v>-264.65649999999999</c:v>
                </c:pt>
                <c:pt idx="52904">
                  <c:v>-264.65449999999998</c:v>
                </c:pt>
                <c:pt idx="52905">
                  <c:v>-264.65249999999997</c:v>
                </c:pt>
                <c:pt idx="52906">
                  <c:v>-264.65049999999997</c:v>
                </c:pt>
                <c:pt idx="52907">
                  <c:v>-264.64850000000001</c:v>
                </c:pt>
                <c:pt idx="52908">
                  <c:v>-264.64649999999995</c:v>
                </c:pt>
                <c:pt idx="52909">
                  <c:v>-264.64449999999999</c:v>
                </c:pt>
                <c:pt idx="52910">
                  <c:v>-264.64249999999998</c:v>
                </c:pt>
                <c:pt idx="52911">
                  <c:v>-264.64049999999997</c:v>
                </c:pt>
                <c:pt idx="52912">
                  <c:v>-264.63849999999996</c:v>
                </c:pt>
                <c:pt idx="52913">
                  <c:v>-264.63649999999996</c:v>
                </c:pt>
                <c:pt idx="52914">
                  <c:v>-264.6345</c:v>
                </c:pt>
                <c:pt idx="52915">
                  <c:v>-264.63249999999999</c:v>
                </c:pt>
                <c:pt idx="52916">
                  <c:v>-264.63049999999998</c:v>
                </c:pt>
                <c:pt idx="52917">
                  <c:v>-264.62849999999997</c:v>
                </c:pt>
                <c:pt idx="52918">
                  <c:v>-264.62649999999996</c:v>
                </c:pt>
                <c:pt idx="52919">
                  <c:v>-264.62450000000001</c:v>
                </c:pt>
                <c:pt idx="52920">
                  <c:v>-264.62249999999995</c:v>
                </c:pt>
                <c:pt idx="52921">
                  <c:v>-264.62049999999999</c:v>
                </c:pt>
                <c:pt idx="52922">
                  <c:v>-264.61849999999998</c:v>
                </c:pt>
                <c:pt idx="52923">
                  <c:v>-264.61649999999997</c:v>
                </c:pt>
                <c:pt idx="52924">
                  <c:v>-264.61449999999996</c:v>
                </c:pt>
                <c:pt idx="52925">
                  <c:v>-264.61249999999995</c:v>
                </c:pt>
                <c:pt idx="52926">
                  <c:v>-264.6105</c:v>
                </c:pt>
                <c:pt idx="52927">
                  <c:v>-264.60849999999999</c:v>
                </c:pt>
                <c:pt idx="52928">
                  <c:v>-264.60649999999998</c:v>
                </c:pt>
                <c:pt idx="52929">
                  <c:v>-264.60449999999997</c:v>
                </c:pt>
                <c:pt idx="52930">
                  <c:v>-264.60249999999996</c:v>
                </c:pt>
                <c:pt idx="52931">
                  <c:v>-264.60050000000001</c:v>
                </c:pt>
                <c:pt idx="52932">
                  <c:v>-264.59849999999994</c:v>
                </c:pt>
                <c:pt idx="52933">
                  <c:v>-264.59649999999999</c:v>
                </c:pt>
                <c:pt idx="52934">
                  <c:v>-264.59449999999998</c:v>
                </c:pt>
                <c:pt idx="52935">
                  <c:v>-264.59249999999997</c:v>
                </c:pt>
                <c:pt idx="52936">
                  <c:v>-264.59049999999996</c:v>
                </c:pt>
                <c:pt idx="52937">
                  <c:v>-264.58849999999995</c:v>
                </c:pt>
                <c:pt idx="52938">
                  <c:v>-264.5865</c:v>
                </c:pt>
                <c:pt idx="52939">
                  <c:v>-264.58449999999999</c:v>
                </c:pt>
                <c:pt idx="52940">
                  <c:v>-264.58249999999998</c:v>
                </c:pt>
                <c:pt idx="52941">
                  <c:v>-264.58049999999997</c:v>
                </c:pt>
                <c:pt idx="52942">
                  <c:v>-264.57849999999996</c:v>
                </c:pt>
                <c:pt idx="52943">
                  <c:v>-264.57650000000001</c:v>
                </c:pt>
                <c:pt idx="52944">
                  <c:v>-264.57449999999994</c:v>
                </c:pt>
                <c:pt idx="52945">
                  <c:v>-264.57249999999999</c:v>
                </c:pt>
                <c:pt idx="52946">
                  <c:v>-264.57049999999998</c:v>
                </c:pt>
                <c:pt idx="52947">
                  <c:v>-264.56849999999997</c:v>
                </c:pt>
                <c:pt idx="52948">
                  <c:v>-264.56649999999996</c:v>
                </c:pt>
                <c:pt idx="52949">
                  <c:v>-264.56449999999995</c:v>
                </c:pt>
                <c:pt idx="52950">
                  <c:v>-264.5625</c:v>
                </c:pt>
                <c:pt idx="52951">
                  <c:v>-264.56049999999999</c:v>
                </c:pt>
                <c:pt idx="52952">
                  <c:v>-264.55849999999998</c:v>
                </c:pt>
                <c:pt idx="52953">
                  <c:v>-264.55649999999997</c:v>
                </c:pt>
                <c:pt idx="52954">
                  <c:v>-264.55449999999996</c:v>
                </c:pt>
                <c:pt idx="52955">
                  <c:v>-264.55250000000001</c:v>
                </c:pt>
                <c:pt idx="52956">
                  <c:v>-264.55049999999994</c:v>
                </c:pt>
                <c:pt idx="52957">
                  <c:v>-264.54849999999999</c:v>
                </c:pt>
                <c:pt idx="52958">
                  <c:v>-264.54649999999998</c:v>
                </c:pt>
                <c:pt idx="52959">
                  <c:v>-264.54449999999997</c:v>
                </c:pt>
                <c:pt idx="52960">
                  <c:v>-264.54249999999996</c:v>
                </c:pt>
                <c:pt idx="52961">
                  <c:v>-264.54049999999995</c:v>
                </c:pt>
                <c:pt idx="52962">
                  <c:v>-264.5385</c:v>
                </c:pt>
                <c:pt idx="52963">
                  <c:v>-264.53649999999999</c:v>
                </c:pt>
                <c:pt idx="52964">
                  <c:v>-264.53449999999998</c:v>
                </c:pt>
                <c:pt idx="52965">
                  <c:v>-264.53249999999997</c:v>
                </c:pt>
                <c:pt idx="52966">
                  <c:v>-264.53049999999996</c:v>
                </c:pt>
                <c:pt idx="52967">
                  <c:v>-264.52850000000001</c:v>
                </c:pt>
                <c:pt idx="52968">
                  <c:v>-264.52649999999994</c:v>
                </c:pt>
                <c:pt idx="52969">
                  <c:v>-264.52449999999999</c:v>
                </c:pt>
                <c:pt idx="52970">
                  <c:v>-264.52249999999998</c:v>
                </c:pt>
                <c:pt idx="52971">
                  <c:v>-264.52049999999997</c:v>
                </c:pt>
                <c:pt idx="52972">
                  <c:v>-264.51849999999996</c:v>
                </c:pt>
                <c:pt idx="52973">
                  <c:v>-264.51649999999995</c:v>
                </c:pt>
                <c:pt idx="52974">
                  <c:v>-264.5145</c:v>
                </c:pt>
                <c:pt idx="52975">
                  <c:v>-264.51249999999999</c:v>
                </c:pt>
                <c:pt idx="52976">
                  <c:v>-264.51049999999998</c:v>
                </c:pt>
                <c:pt idx="52977">
                  <c:v>-264.50849999999997</c:v>
                </c:pt>
                <c:pt idx="52978">
                  <c:v>-264.50649999999996</c:v>
                </c:pt>
                <c:pt idx="52979">
                  <c:v>-264.50450000000001</c:v>
                </c:pt>
                <c:pt idx="52980">
                  <c:v>-264.5025</c:v>
                </c:pt>
                <c:pt idx="52981">
                  <c:v>-264.50049999999999</c:v>
                </c:pt>
                <c:pt idx="52982">
                  <c:v>-264.49849999999998</c:v>
                </c:pt>
                <c:pt idx="52983">
                  <c:v>-264.49649999999997</c:v>
                </c:pt>
                <c:pt idx="52984">
                  <c:v>-264.49449999999996</c:v>
                </c:pt>
                <c:pt idx="52985">
                  <c:v>-264.49249999999995</c:v>
                </c:pt>
                <c:pt idx="52986">
                  <c:v>-264.4905</c:v>
                </c:pt>
                <c:pt idx="52987">
                  <c:v>-264.48849999999999</c:v>
                </c:pt>
                <c:pt idx="52988">
                  <c:v>-264.48649999999998</c:v>
                </c:pt>
                <c:pt idx="52989">
                  <c:v>-264.48449999999997</c:v>
                </c:pt>
                <c:pt idx="52990">
                  <c:v>-264.48249999999996</c:v>
                </c:pt>
                <c:pt idx="52991">
                  <c:v>-264.48050000000001</c:v>
                </c:pt>
                <c:pt idx="52992">
                  <c:v>-264.4785</c:v>
                </c:pt>
                <c:pt idx="52993">
                  <c:v>-264.47649999999999</c:v>
                </c:pt>
                <c:pt idx="52994">
                  <c:v>-264.47449999999998</c:v>
                </c:pt>
                <c:pt idx="52995">
                  <c:v>-264.47249999999997</c:v>
                </c:pt>
                <c:pt idx="52996">
                  <c:v>-264.47049999999996</c:v>
                </c:pt>
                <c:pt idx="52997">
                  <c:v>-264.46849999999995</c:v>
                </c:pt>
                <c:pt idx="52998">
                  <c:v>-264.4665</c:v>
                </c:pt>
                <c:pt idx="52999">
                  <c:v>-264.46449999999999</c:v>
                </c:pt>
                <c:pt idx="53000">
                  <c:v>-264.46249999999998</c:v>
                </c:pt>
                <c:pt idx="53001">
                  <c:v>-264.46049999999997</c:v>
                </c:pt>
                <c:pt idx="53002">
                  <c:v>-264.45849999999996</c:v>
                </c:pt>
                <c:pt idx="53003">
                  <c:v>-264.45650000000001</c:v>
                </c:pt>
                <c:pt idx="53004">
                  <c:v>-264.4545</c:v>
                </c:pt>
                <c:pt idx="53005">
                  <c:v>-264.45249999999999</c:v>
                </c:pt>
                <c:pt idx="53006">
                  <c:v>-264.45049999999998</c:v>
                </c:pt>
                <c:pt idx="53007">
                  <c:v>-264.44849999999997</c:v>
                </c:pt>
                <c:pt idx="53008">
                  <c:v>-264.44649999999996</c:v>
                </c:pt>
                <c:pt idx="53009">
                  <c:v>-264.44449999999995</c:v>
                </c:pt>
                <c:pt idx="53010">
                  <c:v>-264.4425</c:v>
                </c:pt>
                <c:pt idx="53011">
                  <c:v>-264.44049999999999</c:v>
                </c:pt>
                <c:pt idx="53012">
                  <c:v>-264.43849999999998</c:v>
                </c:pt>
                <c:pt idx="53013">
                  <c:v>-264.43649999999997</c:v>
                </c:pt>
                <c:pt idx="53014">
                  <c:v>-264.43449999999996</c:v>
                </c:pt>
                <c:pt idx="53015">
                  <c:v>-264.4325</c:v>
                </c:pt>
                <c:pt idx="53016">
                  <c:v>-264.43049999999999</c:v>
                </c:pt>
                <c:pt idx="53017">
                  <c:v>-264.42849999999999</c:v>
                </c:pt>
                <c:pt idx="53018">
                  <c:v>-264.42649999999998</c:v>
                </c:pt>
                <c:pt idx="53019">
                  <c:v>-264.42449999999997</c:v>
                </c:pt>
                <c:pt idx="53020">
                  <c:v>-264.42249999999996</c:v>
                </c:pt>
                <c:pt idx="53021">
                  <c:v>-264.42049999999995</c:v>
                </c:pt>
                <c:pt idx="53022">
                  <c:v>-264.41849999999999</c:v>
                </c:pt>
                <c:pt idx="53023">
                  <c:v>-264.41649999999998</c:v>
                </c:pt>
                <c:pt idx="53024">
                  <c:v>-264.41449999999998</c:v>
                </c:pt>
                <c:pt idx="53025">
                  <c:v>-264.41249999999997</c:v>
                </c:pt>
                <c:pt idx="53026">
                  <c:v>-264.41049999999996</c:v>
                </c:pt>
                <c:pt idx="53027">
                  <c:v>-264.4085</c:v>
                </c:pt>
                <c:pt idx="53028">
                  <c:v>-264.40649999999999</c:v>
                </c:pt>
                <c:pt idx="53029">
                  <c:v>-264.40449999999998</c:v>
                </c:pt>
                <c:pt idx="53030">
                  <c:v>-264.40249999999997</c:v>
                </c:pt>
                <c:pt idx="53031">
                  <c:v>-264.40049999999997</c:v>
                </c:pt>
                <c:pt idx="53032">
                  <c:v>-264.39850000000001</c:v>
                </c:pt>
                <c:pt idx="53033">
                  <c:v>-264.39649999999995</c:v>
                </c:pt>
                <c:pt idx="53034">
                  <c:v>-264.39449999999999</c:v>
                </c:pt>
                <c:pt idx="53035">
                  <c:v>-264.39249999999998</c:v>
                </c:pt>
                <c:pt idx="53036">
                  <c:v>-264.39049999999997</c:v>
                </c:pt>
                <c:pt idx="53037">
                  <c:v>-264.38849999999996</c:v>
                </c:pt>
                <c:pt idx="53038">
                  <c:v>-264.38649999999996</c:v>
                </c:pt>
                <c:pt idx="53039">
                  <c:v>-264.3845</c:v>
                </c:pt>
                <c:pt idx="53040">
                  <c:v>-264.38249999999999</c:v>
                </c:pt>
                <c:pt idx="53041">
                  <c:v>-264.38049999999998</c:v>
                </c:pt>
                <c:pt idx="53042">
                  <c:v>-264.37849999999997</c:v>
                </c:pt>
                <c:pt idx="53043">
                  <c:v>-264.37649999999996</c:v>
                </c:pt>
                <c:pt idx="53044">
                  <c:v>-264.37450000000001</c:v>
                </c:pt>
                <c:pt idx="53045">
                  <c:v>-264.37249999999995</c:v>
                </c:pt>
                <c:pt idx="53046">
                  <c:v>-264.37049999999999</c:v>
                </c:pt>
                <c:pt idx="53047">
                  <c:v>-264.36849999999998</c:v>
                </c:pt>
                <c:pt idx="53048">
                  <c:v>-264.36649999999997</c:v>
                </c:pt>
                <c:pt idx="53049">
                  <c:v>-264.36449999999996</c:v>
                </c:pt>
                <c:pt idx="53050">
                  <c:v>-264.36249999999995</c:v>
                </c:pt>
                <c:pt idx="53051">
                  <c:v>-264.3605</c:v>
                </c:pt>
                <c:pt idx="53052">
                  <c:v>-264.35849999999999</c:v>
                </c:pt>
                <c:pt idx="53053">
                  <c:v>-264.35649999999998</c:v>
                </c:pt>
                <c:pt idx="53054">
                  <c:v>-264.35449999999997</c:v>
                </c:pt>
                <c:pt idx="53055">
                  <c:v>-264.35249999999996</c:v>
                </c:pt>
                <c:pt idx="53056">
                  <c:v>-264.35050000000001</c:v>
                </c:pt>
                <c:pt idx="53057">
                  <c:v>-264.34849999999994</c:v>
                </c:pt>
                <c:pt idx="53058">
                  <c:v>-264.34649999999999</c:v>
                </c:pt>
                <c:pt idx="53059">
                  <c:v>-264.34449999999998</c:v>
                </c:pt>
                <c:pt idx="53060">
                  <c:v>-264.34249999999997</c:v>
                </c:pt>
                <c:pt idx="53061">
                  <c:v>-264.34049999999996</c:v>
                </c:pt>
                <c:pt idx="53062">
                  <c:v>-264.33849999999995</c:v>
                </c:pt>
                <c:pt idx="53063">
                  <c:v>-264.3365</c:v>
                </c:pt>
                <c:pt idx="53064">
                  <c:v>-264.33449999999999</c:v>
                </c:pt>
                <c:pt idx="53065">
                  <c:v>-264.33249999999998</c:v>
                </c:pt>
                <c:pt idx="53066">
                  <c:v>-264.33049999999997</c:v>
                </c:pt>
                <c:pt idx="53067">
                  <c:v>-264.32849999999996</c:v>
                </c:pt>
                <c:pt idx="53068">
                  <c:v>-264.32650000000001</c:v>
                </c:pt>
                <c:pt idx="53069">
                  <c:v>-264.32449999999994</c:v>
                </c:pt>
                <c:pt idx="53070">
                  <c:v>-264.32249999999999</c:v>
                </c:pt>
                <c:pt idx="53071">
                  <c:v>-264.32049999999998</c:v>
                </c:pt>
                <c:pt idx="53072">
                  <c:v>-264.31849999999997</c:v>
                </c:pt>
                <c:pt idx="53073">
                  <c:v>-264.31649999999996</c:v>
                </c:pt>
                <c:pt idx="53074">
                  <c:v>-264.31449999999995</c:v>
                </c:pt>
                <c:pt idx="53075">
                  <c:v>-264.3125</c:v>
                </c:pt>
                <c:pt idx="53076">
                  <c:v>-264.31049999999999</c:v>
                </c:pt>
                <c:pt idx="53077">
                  <c:v>-264.30849999999998</c:v>
                </c:pt>
                <c:pt idx="53078">
                  <c:v>-264.30649999999997</c:v>
                </c:pt>
                <c:pt idx="53079">
                  <c:v>-264.30449999999996</c:v>
                </c:pt>
                <c:pt idx="53080">
                  <c:v>-264.30250000000001</c:v>
                </c:pt>
                <c:pt idx="53081">
                  <c:v>-264.30049999999994</c:v>
                </c:pt>
                <c:pt idx="53082">
                  <c:v>-264.29849999999999</c:v>
                </c:pt>
                <c:pt idx="53083">
                  <c:v>-264.29649999999998</c:v>
                </c:pt>
                <c:pt idx="53084">
                  <c:v>-264.29449999999997</c:v>
                </c:pt>
                <c:pt idx="53085">
                  <c:v>-264.29249999999996</c:v>
                </c:pt>
                <c:pt idx="53086">
                  <c:v>-264.29049999999995</c:v>
                </c:pt>
                <c:pt idx="53087">
                  <c:v>-264.2885</c:v>
                </c:pt>
                <c:pt idx="53088">
                  <c:v>-264.28649999999999</c:v>
                </c:pt>
                <c:pt idx="53089">
                  <c:v>-264.28449999999998</c:v>
                </c:pt>
                <c:pt idx="53090">
                  <c:v>-264.28249999999997</c:v>
                </c:pt>
                <c:pt idx="53091">
                  <c:v>-264.28049999999996</c:v>
                </c:pt>
                <c:pt idx="53092">
                  <c:v>-264.27850000000001</c:v>
                </c:pt>
                <c:pt idx="53093">
                  <c:v>-264.27649999999994</c:v>
                </c:pt>
                <c:pt idx="53094">
                  <c:v>-264.27449999999999</c:v>
                </c:pt>
                <c:pt idx="53095">
                  <c:v>-264.27249999999998</c:v>
                </c:pt>
                <c:pt idx="53096">
                  <c:v>-264.27049999999997</c:v>
                </c:pt>
                <c:pt idx="53097">
                  <c:v>-264.26849999999996</c:v>
                </c:pt>
                <c:pt idx="53098">
                  <c:v>-264.26649999999995</c:v>
                </c:pt>
                <c:pt idx="53099">
                  <c:v>-264.2645</c:v>
                </c:pt>
                <c:pt idx="53100">
                  <c:v>-264.26249999999999</c:v>
                </c:pt>
                <c:pt idx="53101">
                  <c:v>-264.26049999999998</c:v>
                </c:pt>
                <c:pt idx="53102">
                  <c:v>-264.25849999999997</c:v>
                </c:pt>
                <c:pt idx="53103">
                  <c:v>-264.25649999999996</c:v>
                </c:pt>
                <c:pt idx="53104">
                  <c:v>-264.25450000000001</c:v>
                </c:pt>
                <c:pt idx="53105">
                  <c:v>-264.2525</c:v>
                </c:pt>
                <c:pt idx="53106">
                  <c:v>-264.25049999999999</c:v>
                </c:pt>
                <c:pt idx="53107">
                  <c:v>-264.24849999999998</c:v>
                </c:pt>
                <c:pt idx="53108">
                  <c:v>-264.24649999999997</c:v>
                </c:pt>
                <c:pt idx="53109">
                  <c:v>-264.24449999999996</c:v>
                </c:pt>
                <c:pt idx="53110">
                  <c:v>-264.24249999999995</c:v>
                </c:pt>
                <c:pt idx="53111">
                  <c:v>-264.2405</c:v>
                </c:pt>
                <c:pt idx="53112">
                  <c:v>-264.23849999999999</c:v>
                </c:pt>
                <c:pt idx="53113">
                  <c:v>-264.23649999999998</c:v>
                </c:pt>
                <c:pt idx="53114">
                  <c:v>-264.23449999999997</c:v>
                </c:pt>
                <c:pt idx="53115">
                  <c:v>-264.23249999999996</c:v>
                </c:pt>
                <c:pt idx="53116">
                  <c:v>-264.23050000000001</c:v>
                </c:pt>
                <c:pt idx="53117">
                  <c:v>-264.2285</c:v>
                </c:pt>
                <c:pt idx="53118">
                  <c:v>-264.22649999999999</c:v>
                </c:pt>
                <c:pt idx="53119">
                  <c:v>-264.22449999999998</c:v>
                </c:pt>
                <c:pt idx="53120">
                  <c:v>-264.22249999999997</c:v>
                </c:pt>
                <c:pt idx="53121">
                  <c:v>-264.22049999999996</c:v>
                </c:pt>
                <c:pt idx="53122">
                  <c:v>-264.21849999999995</c:v>
                </c:pt>
                <c:pt idx="53123">
                  <c:v>-264.2165</c:v>
                </c:pt>
                <c:pt idx="53124">
                  <c:v>-264.21449999999999</c:v>
                </c:pt>
                <c:pt idx="53125">
                  <c:v>-264.21249999999998</c:v>
                </c:pt>
                <c:pt idx="53126">
                  <c:v>-264.21049999999997</c:v>
                </c:pt>
                <c:pt idx="53127">
                  <c:v>-264.20849999999996</c:v>
                </c:pt>
                <c:pt idx="53128">
                  <c:v>-264.20650000000001</c:v>
                </c:pt>
                <c:pt idx="53129">
                  <c:v>-264.2045</c:v>
                </c:pt>
                <c:pt idx="53130">
                  <c:v>-264.20249999999999</c:v>
                </c:pt>
                <c:pt idx="53131">
                  <c:v>-264.20049999999998</c:v>
                </c:pt>
                <c:pt idx="53132">
                  <c:v>-264.19849999999997</c:v>
                </c:pt>
                <c:pt idx="53133">
                  <c:v>-264.19649999999996</c:v>
                </c:pt>
                <c:pt idx="53134">
                  <c:v>-264.19449999999995</c:v>
                </c:pt>
                <c:pt idx="53135">
                  <c:v>-264.1925</c:v>
                </c:pt>
                <c:pt idx="53136">
                  <c:v>-264.19049999999999</c:v>
                </c:pt>
                <c:pt idx="53137">
                  <c:v>-264.18849999999998</c:v>
                </c:pt>
                <c:pt idx="53138">
                  <c:v>-264.18649999999997</c:v>
                </c:pt>
                <c:pt idx="53139">
                  <c:v>-264.18449999999996</c:v>
                </c:pt>
                <c:pt idx="53140">
                  <c:v>-264.1825</c:v>
                </c:pt>
                <c:pt idx="53141">
                  <c:v>-264.18049999999999</c:v>
                </c:pt>
                <c:pt idx="53142">
                  <c:v>-264.17849999999999</c:v>
                </c:pt>
                <c:pt idx="53143">
                  <c:v>-264.17649999999998</c:v>
                </c:pt>
                <c:pt idx="53144">
                  <c:v>-264.17449999999997</c:v>
                </c:pt>
                <c:pt idx="53145">
                  <c:v>-264.17249999999996</c:v>
                </c:pt>
                <c:pt idx="53146">
                  <c:v>-264.17049999999995</c:v>
                </c:pt>
                <c:pt idx="53147">
                  <c:v>-264.16849999999999</c:v>
                </c:pt>
                <c:pt idx="53148">
                  <c:v>-264.16649999999998</c:v>
                </c:pt>
                <c:pt idx="53149">
                  <c:v>-264.16449999999998</c:v>
                </c:pt>
                <c:pt idx="53150">
                  <c:v>-264.16249999999997</c:v>
                </c:pt>
                <c:pt idx="53151">
                  <c:v>-264.16049999999996</c:v>
                </c:pt>
                <c:pt idx="53152">
                  <c:v>-264.1585</c:v>
                </c:pt>
                <c:pt idx="53153">
                  <c:v>-264.15649999999999</c:v>
                </c:pt>
                <c:pt idx="53154">
                  <c:v>-264.15449999999998</c:v>
                </c:pt>
                <c:pt idx="53155">
                  <c:v>-264.15249999999997</c:v>
                </c:pt>
                <c:pt idx="53156">
                  <c:v>-264.15049999999997</c:v>
                </c:pt>
                <c:pt idx="53157">
                  <c:v>-264.14850000000001</c:v>
                </c:pt>
                <c:pt idx="53158">
                  <c:v>-264.14649999999995</c:v>
                </c:pt>
                <c:pt idx="53159">
                  <c:v>-264.14449999999999</c:v>
                </c:pt>
                <c:pt idx="53160">
                  <c:v>-264.14249999999998</c:v>
                </c:pt>
                <c:pt idx="53161">
                  <c:v>-264.14049999999997</c:v>
                </c:pt>
                <c:pt idx="53162">
                  <c:v>-264.13849999999996</c:v>
                </c:pt>
                <c:pt idx="53163">
                  <c:v>-264.13649999999996</c:v>
                </c:pt>
                <c:pt idx="53164">
                  <c:v>-264.1345</c:v>
                </c:pt>
                <c:pt idx="53165">
                  <c:v>-264.13249999999999</c:v>
                </c:pt>
                <c:pt idx="53166">
                  <c:v>-264.13049999999998</c:v>
                </c:pt>
                <c:pt idx="53167">
                  <c:v>-264.12849999999997</c:v>
                </c:pt>
                <c:pt idx="53168">
                  <c:v>-264.12649999999996</c:v>
                </c:pt>
                <c:pt idx="53169">
                  <c:v>-264.12450000000001</c:v>
                </c:pt>
                <c:pt idx="53170">
                  <c:v>-264.12249999999995</c:v>
                </c:pt>
                <c:pt idx="53171">
                  <c:v>-264.12049999999999</c:v>
                </c:pt>
                <c:pt idx="53172">
                  <c:v>-264.11849999999998</c:v>
                </c:pt>
                <c:pt idx="53173">
                  <c:v>-264.11649999999997</c:v>
                </c:pt>
                <c:pt idx="53174">
                  <c:v>-264.11449999999996</c:v>
                </c:pt>
                <c:pt idx="53175">
                  <c:v>-264.11249999999995</c:v>
                </c:pt>
                <c:pt idx="53176">
                  <c:v>-264.1105</c:v>
                </c:pt>
                <c:pt idx="53177">
                  <c:v>-264.10849999999999</c:v>
                </c:pt>
                <c:pt idx="53178">
                  <c:v>-264.10649999999998</c:v>
                </c:pt>
                <c:pt idx="53179">
                  <c:v>-264.10449999999997</c:v>
                </c:pt>
                <c:pt idx="53180">
                  <c:v>-264.10249999999996</c:v>
                </c:pt>
                <c:pt idx="53181">
                  <c:v>-264.10050000000001</c:v>
                </c:pt>
                <c:pt idx="53182">
                  <c:v>-264.09849999999994</c:v>
                </c:pt>
                <c:pt idx="53183">
                  <c:v>-264.09649999999999</c:v>
                </c:pt>
                <c:pt idx="53184">
                  <c:v>-264.09449999999998</c:v>
                </c:pt>
                <c:pt idx="53185">
                  <c:v>-264.09249999999997</c:v>
                </c:pt>
                <c:pt idx="53186">
                  <c:v>-264.09049999999996</c:v>
                </c:pt>
                <c:pt idx="53187">
                  <c:v>-264.08849999999995</c:v>
                </c:pt>
                <c:pt idx="53188">
                  <c:v>-264.0865</c:v>
                </c:pt>
                <c:pt idx="53189">
                  <c:v>-264.08449999999999</c:v>
                </c:pt>
                <c:pt idx="53190">
                  <c:v>-264.08249999999998</c:v>
                </c:pt>
                <c:pt idx="53191">
                  <c:v>-264.08049999999997</c:v>
                </c:pt>
                <c:pt idx="53192">
                  <c:v>-264.07849999999996</c:v>
                </c:pt>
                <c:pt idx="53193">
                  <c:v>-264.07650000000001</c:v>
                </c:pt>
                <c:pt idx="53194">
                  <c:v>-264.07449999999994</c:v>
                </c:pt>
                <c:pt idx="53195">
                  <c:v>-264.07249999999999</c:v>
                </c:pt>
                <c:pt idx="53196">
                  <c:v>-264.07049999999998</c:v>
                </c:pt>
                <c:pt idx="53197">
                  <c:v>-264.06849999999997</c:v>
                </c:pt>
                <c:pt idx="53198">
                  <c:v>-264.06649999999996</c:v>
                </c:pt>
                <c:pt idx="53199">
                  <c:v>-264.06449999999995</c:v>
                </c:pt>
                <c:pt idx="53200">
                  <c:v>-264.0625</c:v>
                </c:pt>
                <c:pt idx="53201">
                  <c:v>-264.06049999999999</c:v>
                </c:pt>
                <c:pt idx="53202">
                  <c:v>-264.05849999999998</c:v>
                </c:pt>
                <c:pt idx="53203">
                  <c:v>-264.05649999999997</c:v>
                </c:pt>
                <c:pt idx="53204">
                  <c:v>-264.05449999999996</c:v>
                </c:pt>
                <c:pt idx="53205">
                  <c:v>-264.05250000000001</c:v>
                </c:pt>
                <c:pt idx="53206">
                  <c:v>-264.05049999999994</c:v>
                </c:pt>
                <c:pt idx="53207">
                  <c:v>-264.04849999999999</c:v>
                </c:pt>
                <c:pt idx="53208">
                  <c:v>-264.04649999999998</c:v>
                </c:pt>
                <c:pt idx="53209">
                  <c:v>-264.04449999999997</c:v>
                </c:pt>
                <c:pt idx="53210">
                  <c:v>-264.04249999999996</c:v>
                </c:pt>
                <c:pt idx="53211">
                  <c:v>-264.04049999999995</c:v>
                </c:pt>
                <c:pt idx="53212">
                  <c:v>-264.0385</c:v>
                </c:pt>
                <c:pt idx="53213">
                  <c:v>-264.03649999999999</c:v>
                </c:pt>
                <c:pt idx="53214">
                  <c:v>-264.03449999999998</c:v>
                </c:pt>
                <c:pt idx="53215">
                  <c:v>-264.03249999999997</c:v>
                </c:pt>
                <c:pt idx="53216">
                  <c:v>-264.03049999999996</c:v>
                </c:pt>
                <c:pt idx="53217">
                  <c:v>-264.02850000000001</c:v>
                </c:pt>
                <c:pt idx="53218">
                  <c:v>-264.02649999999994</c:v>
                </c:pt>
                <c:pt idx="53219">
                  <c:v>-264.02449999999999</c:v>
                </c:pt>
                <c:pt idx="53220">
                  <c:v>-264.02249999999998</c:v>
                </c:pt>
                <c:pt idx="53221">
                  <c:v>-264.02049999999997</c:v>
                </c:pt>
                <c:pt idx="53222">
                  <c:v>-264.01849999999996</c:v>
                </c:pt>
                <c:pt idx="53223">
                  <c:v>-264.01649999999995</c:v>
                </c:pt>
                <c:pt idx="53224">
                  <c:v>-264.0145</c:v>
                </c:pt>
                <c:pt idx="53225">
                  <c:v>-264.01249999999999</c:v>
                </c:pt>
                <c:pt idx="53226">
                  <c:v>-264.01049999999998</c:v>
                </c:pt>
                <c:pt idx="53227">
                  <c:v>-264.00849999999997</c:v>
                </c:pt>
                <c:pt idx="53228">
                  <c:v>-264.00649999999996</c:v>
                </c:pt>
                <c:pt idx="53229">
                  <c:v>-264.00450000000001</c:v>
                </c:pt>
                <c:pt idx="53230">
                  <c:v>-264.0025</c:v>
                </c:pt>
                <c:pt idx="53231">
                  <c:v>-264.00049999999999</c:v>
                </c:pt>
                <c:pt idx="53232">
                  <c:v>-263.99849999999998</c:v>
                </c:pt>
                <c:pt idx="53233">
                  <c:v>-263.99649999999997</c:v>
                </c:pt>
                <c:pt idx="53234">
                  <c:v>-263.99449999999996</c:v>
                </c:pt>
                <c:pt idx="53235">
                  <c:v>-263.99249999999995</c:v>
                </c:pt>
                <c:pt idx="53236">
                  <c:v>-263.9905</c:v>
                </c:pt>
                <c:pt idx="53237">
                  <c:v>-263.98849999999999</c:v>
                </c:pt>
                <c:pt idx="53238">
                  <c:v>-263.98649999999998</c:v>
                </c:pt>
                <c:pt idx="53239">
                  <c:v>-263.98449999999997</c:v>
                </c:pt>
                <c:pt idx="53240">
                  <c:v>-263.98249999999996</c:v>
                </c:pt>
                <c:pt idx="53241">
                  <c:v>-263.98050000000001</c:v>
                </c:pt>
                <c:pt idx="53242">
                  <c:v>-263.9785</c:v>
                </c:pt>
                <c:pt idx="53243">
                  <c:v>-263.97649999999999</c:v>
                </c:pt>
                <c:pt idx="53244">
                  <c:v>-263.97449999999998</c:v>
                </c:pt>
                <c:pt idx="53245">
                  <c:v>-263.97249999999997</c:v>
                </c:pt>
                <c:pt idx="53246">
                  <c:v>-263.97049999999996</c:v>
                </c:pt>
                <c:pt idx="53247">
                  <c:v>-263.96849999999995</c:v>
                </c:pt>
                <c:pt idx="53248">
                  <c:v>-263.9665</c:v>
                </c:pt>
                <c:pt idx="53249">
                  <c:v>-263.96449999999999</c:v>
                </c:pt>
                <c:pt idx="53250">
                  <c:v>-263.96249999999998</c:v>
                </c:pt>
                <c:pt idx="53251">
                  <c:v>-263.96049999999997</c:v>
                </c:pt>
                <c:pt idx="53252">
                  <c:v>-263.95849999999996</c:v>
                </c:pt>
                <c:pt idx="53253">
                  <c:v>-263.95650000000001</c:v>
                </c:pt>
                <c:pt idx="53254">
                  <c:v>-263.9545</c:v>
                </c:pt>
                <c:pt idx="53255">
                  <c:v>-263.95249999999999</c:v>
                </c:pt>
                <c:pt idx="53256">
                  <c:v>-263.95049999999998</c:v>
                </c:pt>
                <c:pt idx="53257">
                  <c:v>-263.94849999999997</c:v>
                </c:pt>
                <c:pt idx="53258">
                  <c:v>-263.94649999999996</c:v>
                </c:pt>
                <c:pt idx="53259">
                  <c:v>-263.94449999999995</c:v>
                </c:pt>
                <c:pt idx="53260">
                  <c:v>-263.9425</c:v>
                </c:pt>
                <c:pt idx="53261">
                  <c:v>-263.94049999999999</c:v>
                </c:pt>
                <c:pt idx="53262">
                  <c:v>-263.93849999999998</c:v>
                </c:pt>
                <c:pt idx="53263">
                  <c:v>-263.93649999999997</c:v>
                </c:pt>
                <c:pt idx="53264">
                  <c:v>-263.93449999999996</c:v>
                </c:pt>
                <c:pt idx="53265">
                  <c:v>-263.9325</c:v>
                </c:pt>
                <c:pt idx="53266">
                  <c:v>-263.93049999999999</c:v>
                </c:pt>
                <c:pt idx="53267">
                  <c:v>-263.92849999999999</c:v>
                </c:pt>
                <c:pt idx="53268">
                  <c:v>-263.92649999999998</c:v>
                </c:pt>
                <c:pt idx="53269">
                  <c:v>-263.92449999999997</c:v>
                </c:pt>
                <c:pt idx="53270">
                  <c:v>-263.92249999999996</c:v>
                </c:pt>
                <c:pt idx="53271">
                  <c:v>-263.92049999999995</c:v>
                </c:pt>
                <c:pt idx="53272">
                  <c:v>-263.91849999999999</c:v>
                </c:pt>
                <c:pt idx="53273">
                  <c:v>-263.91649999999998</c:v>
                </c:pt>
                <c:pt idx="53274">
                  <c:v>-263.91449999999998</c:v>
                </c:pt>
                <c:pt idx="53275">
                  <c:v>-263.91249999999997</c:v>
                </c:pt>
                <c:pt idx="53276">
                  <c:v>-263.91049999999996</c:v>
                </c:pt>
                <c:pt idx="53277">
                  <c:v>-263.9085</c:v>
                </c:pt>
                <c:pt idx="53278">
                  <c:v>-263.90649999999999</c:v>
                </c:pt>
                <c:pt idx="53279">
                  <c:v>-263.90449999999998</c:v>
                </c:pt>
                <c:pt idx="53280">
                  <c:v>-263.90249999999997</c:v>
                </c:pt>
                <c:pt idx="53281">
                  <c:v>-263.90049999999997</c:v>
                </c:pt>
                <c:pt idx="53282">
                  <c:v>-263.89850000000001</c:v>
                </c:pt>
                <c:pt idx="53283">
                  <c:v>-263.89649999999995</c:v>
                </c:pt>
                <c:pt idx="53284">
                  <c:v>-263.89449999999999</c:v>
                </c:pt>
                <c:pt idx="53285">
                  <c:v>-263.89249999999998</c:v>
                </c:pt>
                <c:pt idx="53286">
                  <c:v>-263.89049999999997</c:v>
                </c:pt>
                <c:pt idx="53287">
                  <c:v>-263.88849999999996</c:v>
                </c:pt>
                <c:pt idx="53288">
                  <c:v>-263.88649999999996</c:v>
                </c:pt>
                <c:pt idx="53289">
                  <c:v>-263.8845</c:v>
                </c:pt>
                <c:pt idx="53290">
                  <c:v>-263.88249999999999</c:v>
                </c:pt>
                <c:pt idx="53291">
                  <c:v>-263.88049999999998</c:v>
                </c:pt>
                <c:pt idx="53292">
                  <c:v>-263.87849999999997</c:v>
                </c:pt>
                <c:pt idx="53293">
                  <c:v>-263.87649999999996</c:v>
                </c:pt>
                <c:pt idx="53294">
                  <c:v>-263.87450000000001</c:v>
                </c:pt>
                <c:pt idx="53295">
                  <c:v>-263.87249999999995</c:v>
                </c:pt>
                <c:pt idx="53296">
                  <c:v>-263.87049999999999</c:v>
                </c:pt>
                <c:pt idx="53297">
                  <c:v>-263.86849999999998</c:v>
                </c:pt>
                <c:pt idx="53298">
                  <c:v>-263.86649999999997</c:v>
                </c:pt>
                <c:pt idx="53299">
                  <c:v>-263.86449999999996</c:v>
                </c:pt>
                <c:pt idx="53300">
                  <c:v>-263.86249999999995</c:v>
                </c:pt>
                <c:pt idx="53301">
                  <c:v>-263.8605</c:v>
                </c:pt>
                <c:pt idx="53302">
                  <c:v>-263.85849999999999</c:v>
                </c:pt>
                <c:pt idx="53303">
                  <c:v>-263.85649999999998</c:v>
                </c:pt>
                <c:pt idx="53304">
                  <c:v>-263.85449999999997</c:v>
                </c:pt>
                <c:pt idx="53305">
                  <c:v>-263.85249999999996</c:v>
                </c:pt>
                <c:pt idx="53306">
                  <c:v>-263.85050000000001</c:v>
                </c:pt>
                <c:pt idx="53307">
                  <c:v>-263.84849999999994</c:v>
                </c:pt>
                <c:pt idx="53308">
                  <c:v>-263.84649999999999</c:v>
                </c:pt>
                <c:pt idx="53309">
                  <c:v>-263.84449999999998</c:v>
                </c:pt>
                <c:pt idx="53310">
                  <c:v>-263.84249999999997</c:v>
                </c:pt>
                <c:pt idx="53311">
                  <c:v>-263.84049999999996</c:v>
                </c:pt>
                <c:pt idx="53312">
                  <c:v>-263.83849999999995</c:v>
                </c:pt>
                <c:pt idx="53313">
                  <c:v>-263.8365</c:v>
                </c:pt>
                <c:pt idx="53314">
                  <c:v>-263.83449999999999</c:v>
                </c:pt>
                <c:pt idx="53315">
                  <c:v>-263.83249999999998</c:v>
                </c:pt>
                <c:pt idx="53316">
                  <c:v>-263.83049999999997</c:v>
                </c:pt>
                <c:pt idx="53317">
                  <c:v>-263.82849999999996</c:v>
                </c:pt>
                <c:pt idx="53318">
                  <c:v>-263.82650000000001</c:v>
                </c:pt>
                <c:pt idx="53319">
                  <c:v>-263.82449999999994</c:v>
                </c:pt>
                <c:pt idx="53320">
                  <c:v>-263.82249999999999</c:v>
                </c:pt>
                <c:pt idx="53321">
                  <c:v>-263.82049999999998</c:v>
                </c:pt>
                <c:pt idx="53322">
                  <c:v>-263.81849999999997</c:v>
                </c:pt>
                <c:pt idx="53323">
                  <c:v>-263.81649999999996</c:v>
                </c:pt>
                <c:pt idx="53324">
                  <c:v>-263.81449999999995</c:v>
                </c:pt>
                <c:pt idx="53325">
                  <c:v>-263.8125</c:v>
                </c:pt>
                <c:pt idx="53326">
                  <c:v>-263.81049999999999</c:v>
                </c:pt>
                <c:pt idx="53327">
                  <c:v>-263.80849999999998</c:v>
                </c:pt>
                <c:pt idx="53328">
                  <c:v>-263.80649999999997</c:v>
                </c:pt>
                <c:pt idx="53329">
                  <c:v>-263.80449999999996</c:v>
                </c:pt>
                <c:pt idx="53330">
                  <c:v>-263.80250000000001</c:v>
                </c:pt>
                <c:pt idx="53331">
                  <c:v>-263.80049999999994</c:v>
                </c:pt>
                <c:pt idx="53332">
                  <c:v>-263.79849999999999</c:v>
                </c:pt>
                <c:pt idx="53333">
                  <c:v>-263.79649999999998</c:v>
                </c:pt>
                <c:pt idx="53334">
                  <c:v>-263.79449999999997</c:v>
                </c:pt>
                <c:pt idx="53335">
                  <c:v>-263.79249999999996</c:v>
                </c:pt>
                <c:pt idx="53336">
                  <c:v>-263.79049999999995</c:v>
                </c:pt>
                <c:pt idx="53337">
                  <c:v>-263.7885</c:v>
                </c:pt>
                <c:pt idx="53338">
                  <c:v>-263.78649999999999</c:v>
                </c:pt>
                <c:pt idx="53339">
                  <c:v>-263.78449999999998</c:v>
                </c:pt>
                <c:pt idx="53340">
                  <c:v>-263.78249999999997</c:v>
                </c:pt>
                <c:pt idx="53341">
                  <c:v>-263.78049999999996</c:v>
                </c:pt>
                <c:pt idx="53342">
                  <c:v>-263.77850000000001</c:v>
                </c:pt>
                <c:pt idx="53343">
                  <c:v>-263.77649999999994</c:v>
                </c:pt>
                <c:pt idx="53344">
                  <c:v>-263.77449999999999</c:v>
                </c:pt>
                <c:pt idx="53345">
                  <c:v>-263.77249999999998</c:v>
                </c:pt>
                <c:pt idx="53346">
                  <c:v>-263.77049999999997</c:v>
                </c:pt>
                <c:pt idx="53347">
                  <c:v>-263.76849999999996</c:v>
                </c:pt>
                <c:pt idx="53348">
                  <c:v>-263.76649999999995</c:v>
                </c:pt>
                <c:pt idx="53349">
                  <c:v>-263.7645</c:v>
                </c:pt>
                <c:pt idx="53350">
                  <c:v>-263.76249999999999</c:v>
                </c:pt>
                <c:pt idx="53351">
                  <c:v>-263.76049999999998</c:v>
                </c:pt>
                <c:pt idx="53352">
                  <c:v>-263.75849999999997</c:v>
                </c:pt>
                <c:pt idx="53353">
                  <c:v>-263.75649999999996</c:v>
                </c:pt>
                <c:pt idx="53354">
                  <c:v>-263.75450000000001</c:v>
                </c:pt>
                <c:pt idx="53355">
                  <c:v>-263.7525</c:v>
                </c:pt>
                <c:pt idx="53356">
                  <c:v>-263.75049999999999</c:v>
                </c:pt>
                <c:pt idx="53357">
                  <c:v>-263.74849999999998</c:v>
                </c:pt>
                <c:pt idx="53358">
                  <c:v>-263.74649999999997</c:v>
                </c:pt>
                <c:pt idx="53359">
                  <c:v>-263.74449999999996</c:v>
                </c:pt>
                <c:pt idx="53360">
                  <c:v>-263.74249999999995</c:v>
                </c:pt>
                <c:pt idx="53361">
                  <c:v>-263.7405</c:v>
                </c:pt>
                <c:pt idx="53362">
                  <c:v>-263.73849999999999</c:v>
                </c:pt>
                <c:pt idx="53363">
                  <c:v>-263.73649999999998</c:v>
                </c:pt>
                <c:pt idx="53364">
                  <c:v>-263.73449999999997</c:v>
                </c:pt>
                <c:pt idx="53365">
                  <c:v>-263.73249999999996</c:v>
                </c:pt>
                <c:pt idx="53366">
                  <c:v>-263.73050000000001</c:v>
                </c:pt>
                <c:pt idx="53367">
                  <c:v>-263.7285</c:v>
                </c:pt>
                <c:pt idx="53368">
                  <c:v>-263.72649999999999</c:v>
                </c:pt>
                <c:pt idx="53369">
                  <c:v>-263.72449999999998</c:v>
                </c:pt>
                <c:pt idx="53370">
                  <c:v>-263.72249999999997</c:v>
                </c:pt>
                <c:pt idx="53371">
                  <c:v>-263.72049999999996</c:v>
                </c:pt>
                <c:pt idx="53372">
                  <c:v>-263.71849999999995</c:v>
                </c:pt>
                <c:pt idx="53373">
                  <c:v>-263.7165</c:v>
                </c:pt>
                <c:pt idx="53374">
                  <c:v>-263.71449999999999</c:v>
                </c:pt>
                <c:pt idx="53375">
                  <c:v>-263.71249999999998</c:v>
                </c:pt>
                <c:pt idx="53376">
                  <c:v>-263.71049999999997</c:v>
                </c:pt>
                <c:pt idx="53377">
                  <c:v>-263.70849999999996</c:v>
                </c:pt>
                <c:pt idx="53378">
                  <c:v>-263.70650000000001</c:v>
                </c:pt>
                <c:pt idx="53379">
                  <c:v>-263.7045</c:v>
                </c:pt>
                <c:pt idx="53380">
                  <c:v>-263.70249999999999</c:v>
                </c:pt>
                <c:pt idx="53381">
                  <c:v>-263.70049999999998</c:v>
                </c:pt>
                <c:pt idx="53382">
                  <c:v>-263.69849999999997</c:v>
                </c:pt>
                <c:pt idx="53383">
                  <c:v>-263.69649999999996</c:v>
                </c:pt>
                <c:pt idx="53384">
                  <c:v>-263.69449999999995</c:v>
                </c:pt>
                <c:pt idx="53385">
                  <c:v>-263.6925</c:v>
                </c:pt>
                <c:pt idx="53386">
                  <c:v>-263.69049999999999</c:v>
                </c:pt>
                <c:pt idx="53387">
                  <c:v>-263.68849999999998</c:v>
                </c:pt>
                <c:pt idx="53388">
                  <c:v>-263.68649999999997</c:v>
                </c:pt>
                <c:pt idx="53389">
                  <c:v>-263.68449999999996</c:v>
                </c:pt>
                <c:pt idx="53390">
                  <c:v>-263.6825</c:v>
                </c:pt>
                <c:pt idx="53391">
                  <c:v>-263.68049999999999</c:v>
                </c:pt>
                <c:pt idx="53392">
                  <c:v>-263.67849999999999</c:v>
                </c:pt>
                <c:pt idx="53393">
                  <c:v>-263.67649999999998</c:v>
                </c:pt>
                <c:pt idx="53394">
                  <c:v>-263.67449999999997</c:v>
                </c:pt>
                <c:pt idx="53395">
                  <c:v>-263.67249999999996</c:v>
                </c:pt>
                <c:pt idx="53396">
                  <c:v>-263.67049999999995</c:v>
                </c:pt>
                <c:pt idx="53397">
                  <c:v>-263.66849999999999</c:v>
                </c:pt>
                <c:pt idx="53398">
                  <c:v>-263.66649999999998</c:v>
                </c:pt>
                <c:pt idx="53399">
                  <c:v>-263.66449999999998</c:v>
                </c:pt>
                <c:pt idx="53400">
                  <c:v>-263.66249999999997</c:v>
                </c:pt>
                <c:pt idx="53401">
                  <c:v>-263.66049999999996</c:v>
                </c:pt>
                <c:pt idx="53402">
                  <c:v>-263.6585</c:v>
                </c:pt>
                <c:pt idx="53403">
                  <c:v>-263.65649999999999</c:v>
                </c:pt>
                <c:pt idx="53404">
                  <c:v>-263.65449999999998</c:v>
                </c:pt>
                <c:pt idx="53405">
                  <c:v>-263.65249999999997</c:v>
                </c:pt>
                <c:pt idx="53406">
                  <c:v>-263.65049999999997</c:v>
                </c:pt>
                <c:pt idx="53407">
                  <c:v>-263.64850000000001</c:v>
                </c:pt>
                <c:pt idx="53408">
                  <c:v>-263.64649999999995</c:v>
                </c:pt>
                <c:pt idx="53409">
                  <c:v>-263.64449999999999</c:v>
                </c:pt>
                <c:pt idx="53410">
                  <c:v>-263.64249999999998</c:v>
                </c:pt>
                <c:pt idx="53411">
                  <c:v>-263.64049999999997</c:v>
                </c:pt>
                <c:pt idx="53412">
                  <c:v>-263.63849999999996</c:v>
                </c:pt>
                <c:pt idx="53413">
                  <c:v>-263.63649999999996</c:v>
                </c:pt>
                <c:pt idx="53414">
                  <c:v>-263.6345</c:v>
                </c:pt>
                <c:pt idx="53415">
                  <c:v>-263.63249999999999</c:v>
                </c:pt>
                <c:pt idx="53416">
                  <c:v>-263.63049999999998</c:v>
                </c:pt>
                <c:pt idx="53417">
                  <c:v>-263.62849999999997</c:v>
                </c:pt>
                <c:pt idx="53418">
                  <c:v>-263.62649999999996</c:v>
                </c:pt>
                <c:pt idx="53419">
                  <c:v>-263.62450000000001</c:v>
                </c:pt>
                <c:pt idx="53420">
                  <c:v>-263.62249999999995</c:v>
                </c:pt>
                <c:pt idx="53421">
                  <c:v>-263.62049999999999</c:v>
                </c:pt>
                <c:pt idx="53422">
                  <c:v>-263.61849999999998</c:v>
                </c:pt>
                <c:pt idx="53423">
                  <c:v>-263.61649999999997</c:v>
                </c:pt>
                <c:pt idx="53424">
                  <c:v>-263.61449999999996</c:v>
                </c:pt>
                <c:pt idx="53425">
                  <c:v>-263.61249999999995</c:v>
                </c:pt>
                <c:pt idx="53426">
                  <c:v>-263.6105</c:v>
                </c:pt>
                <c:pt idx="53427">
                  <c:v>-263.60849999999999</c:v>
                </c:pt>
                <c:pt idx="53428">
                  <c:v>-263.60649999999998</c:v>
                </c:pt>
                <c:pt idx="53429">
                  <c:v>-263.60449999999997</c:v>
                </c:pt>
                <c:pt idx="53430">
                  <c:v>-263.60249999999996</c:v>
                </c:pt>
                <c:pt idx="53431">
                  <c:v>-263.60050000000001</c:v>
                </c:pt>
                <c:pt idx="53432">
                  <c:v>-263.59849999999994</c:v>
                </c:pt>
                <c:pt idx="53433">
                  <c:v>-263.59649999999999</c:v>
                </c:pt>
                <c:pt idx="53434">
                  <c:v>-263.59449999999998</c:v>
                </c:pt>
                <c:pt idx="53435">
                  <c:v>-263.59249999999997</c:v>
                </c:pt>
                <c:pt idx="53436">
                  <c:v>-263.59049999999996</c:v>
                </c:pt>
                <c:pt idx="53437">
                  <c:v>-263.58849999999995</c:v>
                </c:pt>
                <c:pt idx="53438">
                  <c:v>-263.5865</c:v>
                </c:pt>
                <c:pt idx="53439">
                  <c:v>-263.58449999999999</c:v>
                </c:pt>
                <c:pt idx="53440">
                  <c:v>-263.58249999999998</c:v>
                </c:pt>
                <c:pt idx="53441">
                  <c:v>-263.58049999999997</c:v>
                </c:pt>
                <c:pt idx="53442">
                  <c:v>-263.57849999999996</c:v>
                </c:pt>
                <c:pt idx="53443">
                  <c:v>-263.57650000000001</c:v>
                </c:pt>
                <c:pt idx="53444">
                  <c:v>-263.57449999999994</c:v>
                </c:pt>
                <c:pt idx="53445">
                  <c:v>-263.57249999999999</c:v>
                </c:pt>
                <c:pt idx="53446">
                  <c:v>-263.57049999999998</c:v>
                </c:pt>
                <c:pt idx="53447">
                  <c:v>-263.56849999999997</c:v>
                </c:pt>
                <c:pt idx="53448">
                  <c:v>-263.56649999999996</c:v>
                </c:pt>
                <c:pt idx="53449">
                  <c:v>-263.56449999999995</c:v>
                </c:pt>
                <c:pt idx="53450">
                  <c:v>-263.5625</c:v>
                </c:pt>
                <c:pt idx="53451">
                  <c:v>-263.56049999999999</c:v>
                </c:pt>
                <c:pt idx="53452">
                  <c:v>-263.55849999999998</c:v>
                </c:pt>
                <c:pt idx="53453">
                  <c:v>-263.55649999999997</c:v>
                </c:pt>
                <c:pt idx="53454">
                  <c:v>-263.55449999999996</c:v>
                </c:pt>
                <c:pt idx="53455">
                  <c:v>-263.55250000000001</c:v>
                </c:pt>
                <c:pt idx="53456">
                  <c:v>-263.55049999999994</c:v>
                </c:pt>
                <c:pt idx="53457">
                  <c:v>-263.54849999999999</c:v>
                </c:pt>
                <c:pt idx="53458">
                  <c:v>-263.54649999999998</c:v>
                </c:pt>
                <c:pt idx="53459">
                  <c:v>-263.54449999999997</c:v>
                </c:pt>
                <c:pt idx="53460">
                  <c:v>-263.54249999999996</c:v>
                </c:pt>
                <c:pt idx="53461">
                  <c:v>-263.54049999999995</c:v>
                </c:pt>
                <c:pt idx="53462">
                  <c:v>-263.5385</c:v>
                </c:pt>
                <c:pt idx="53463">
                  <c:v>-263.53649999999999</c:v>
                </c:pt>
                <c:pt idx="53464">
                  <c:v>-263.53449999999998</c:v>
                </c:pt>
                <c:pt idx="53465">
                  <c:v>-263.53249999999997</c:v>
                </c:pt>
                <c:pt idx="53466">
                  <c:v>-263.53049999999996</c:v>
                </c:pt>
                <c:pt idx="53467">
                  <c:v>-263.52850000000001</c:v>
                </c:pt>
                <c:pt idx="53468">
                  <c:v>-263.52649999999994</c:v>
                </c:pt>
                <c:pt idx="53469">
                  <c:v>-263.52449999999999</c:v>
                </c:pt>
                <c:pt idx="53470">
                  <c:v>-263.52249999999998</c:v>
                </c:pt>
                <c:pt idx="53471">
                  <c:v>-263.52049999999997</c:v>
                </c:pt>
                <c:pt idx="53472">
                  <c:v>-263.51849999999996</c:v>
                </c:pt>
                <c:pt idx="53473">
                  <c:v>-263.51649999999995</c:v>
                </c:pt>
                <c:pt idx="53474">
                  <c:v>-263.5145</c:v>
                </c:pt>
                <c:pt idx="53475">
                  <c:v>-263.51249999999999</c:v>
                </c:pt>
                <c:pt idx="53476">
                  <c:v>-263.51049999999998</c:v>
                </c:pt>
                <c:pt idx="53477">
                  <c:v>-263.50849999999997</c:v>
                </c:pt>
                <c:pt idx="53478">
                  <c:v>-263.50649999999996</c:v>
                </c:pt>
                <c:pt idx="53479">
                  <c:v>-263.50450000000001</c:v>
                </c:pt>
                <c:pt idx="53480">
                  <c:v>-263.5025</c:v>
                </c:pt>
                <c:pt idx="53481">
                  <c:v>-263.50049999999999</c:v>
                </c:pt>
                <c:pt idx="53482">
                  <c:v>-263.49849999999998</c:v>
                </c:pt>
                <c:pt idx="53483">
                  <c:v>-263.49649999999997</c:v>
                </c:pt>
                <c:pt idx="53484">
                  <c:v>-263.49449999999996</c:v>
                </c:pt>
                <c:pt idx="53485">
                  <c:v>-263.49249999999995</c:v>
                </c:pt>
                <c:pt idx="53486">
                  <c:v>-263.4905</c:v>
                </c:pt>
                <c:pt idx="53487">
                  <c:v>-263.48849999999999</c:v>
                </c:pt>
                <c:pt idx="53488">
                  <c:v>-263.48649999999998</c:v>
                </c:pt>
                <c:pt idx="53489">
                  <c:v>-263.48449999999997</c:v>
                </c:pt>
                <c:pt idx="53490">
                  <c:v>-263.48249999999996</c:v>
                </c:pt>
                <c:pt idx="53491">
                  <c:v>-263.48050000000001</c:v>
                </c:pt>
                <c:pt idx="53492">
                  <c:v>-263.4785</c:v>
                </c:pt>
                <c:pt idx="53493">
                  <c:v>-263.47649999999999</c:v>
                </c:pt>
                <c:pt idx="53494">
                  <c:v>-263.47449999999998</c:v>
                </c:pt>
                <c:pt idx="53495">
                  <c:v>-263.47249999999997</c:v>
                </c:pt>
                <c:pt idx="53496">
                  <c:v>-263.47049999999996</c:v>
                </c:pt>
                <c:pt idx="53497">
                  <c:v>-263.46849999999995</c:v>
                </c:pt>
                <c:pt idx="53498">
                  <c:v>-263.4665</c:v>
                </c:pt>
                <c:pt idx="53499">
                  <c:v>-263.46449999999999</c:v>
                </c:pt>
                <c:pt idx="53500">
                  <c:v>-263.46249999999998</c:v>
                </c:pt>
                <c:pt idx="53501">
                  <c:v>-263.46049999999997</c:v>
                </c:pt>
                <c:pt idx="53502">
                  <c:v>-263.45849999999996</c:v>
                </c:pt>
                <c:pt idx="53503">
                  <c:v>-263.45650000000001</c:v>
                </c:pt>
                <c:pt idx="53504">
                  <c:v>-263.4545</c:v>
                </c:pt>
                <c:pt idx="53505">
                  <c:v>-263.45249999999999</c:v>
                </c:pt>
                <c:pt idx="53506">
                  <c:v>-263.45049999999998</c:v>
                </c:pt>
                <c:pt idx="53507">
                  <c:v>-263.44849999999997</c:v>
                </c:pt>
                <c:pt idx="53508">
                  <c:v>-263.44649999999996</c:v>
                </c:pt>
                <c:pt idx="53509">
                  <c:v>-263.44449999999995</c:v>
                </c:pt>
                <c:pt idx="53510">
                  <c:v>-263.4425</c:v>
                </c:pt>
                <c:pt idx="53511">
                  <c:v>-263.44049999999999</c:v>
                </c:pt>
                <c:pt idx="53512">
                  <c:v>-263.43849999999998</c:v>
                </c:pt>
                <c:pt idx="53513">
                  <c:v>-263.43649999999997</c:v>
                </c:pt>
                <c:pt idx="53514">
                  <c:v>-263.43449999999996</c:v>
                </c:pt>
                <c:pt idx="53515">
                  <c:v>-263.4325</c:v>
                </c:pt>
                <c:pt idx="53516">
                  <c:v>-263.43049999999999</c:v>
                </c:pt>
                <c:pt idx="53517">
                  <c:v>-263.42849999999999</c:v>
                </c:pt>
                <c:pt idx="53518">
                  <c:v>-263.42649999999998</c:v>
                </c:pt>
                <c:pt idx="53519">
                  <c:v>-263.42449999999997</c:v>
                </c:pt>
                <c:pt idx="53520">
                  <c:v>-263.42249999999996</c:v>
                </c:pt>
                <c:pt idx="53521">
                  <c:v>-263.42049999999995</c:v>
                </c:pt>
                <c:pt idx="53522">
                  <c:v>-263.41849999999999</c:v>
                </c:pt>
                <c:pt idx="53523">
                  <c:v>-263.41649999999998</c:v>
                </c:pt>
                <c:pt idx="53524">
                  <c:v>-263.41449999999998</c:v>
                </c:pt>
                <c:pt idx="53525">
                  <c:v>-263.41249999999997</c:v>
                </c:pt>
                <c:pt idx="53526">
                  <c:v>-263.41049999999996</c:v>
                </c:pt>
                <c:pt idx="53527">
                  <c:v>-263.4085</c:v>
                </c:pt>
                <c:pt idx="53528">
                  <c:v>-263.40649999999999</c:v>
                </c:pt>
                <c:pt idx="53529">
                  <c:v>-263.40449999999998</c:v>
                </c:pt>
                <c:pt idx="53530">
                  <c:v>-263.40249999999997</c:v>
                </c:pt>
                <c:pt idx="53531">
                  <c:v>-263.40049999999997</c:v>
                </c:pt>
                <c:pt idx="53532">
                  <c:v>-263.39850000000001</c:v>
                </c:pt>
                <c:pt idx="53533">
                  <c:v>-263.39649999999995</c:v>
                </c:pt>
                <c:pt idx="53534">
                  <c:v>-263.39449999999999</c:v>
                </c:pt>
                <c:pt idx="53535">
                  <c:v>-263.39249999999998</c:v>
                </c:pt>
                <c:pt idx="53536">
                  <c:v>-263.39049999999997</c:v>
                </c:pt>
                <c:pt idx="53537">
                  <c:v>-263.38849999999996</c:v>
                </c:pt>
                <c:pt idx="53538">
                  <c:v>-263.38649999999996</c:v>
                </c:pt>
                <c:pt idx="53539">
                  <c:v>-263.3845</c:v>
                </c:pt>
                <c:pt idx="53540">
                  <c:v>-263.38249999999999</c:v>
                </c:pt>
                <c:pt idx="53541">
                  <c:v>-263.38049999999998</c:v>
                </c:pt>
                <c:pt idx="53542">
                  <c:v>-263.37849999999997</c:v>
                </c:pt>
                <c:pt idx="53543">
                  <c:v>-263.37649999999996</c:v>
                </c:pt>
                <c:pt idx="53544">
                  <c:v>-263.37450000000001</c:v>
                </c:pt>
                <c:pt idx="53545">
                  <c:v>-263.37249999999995</c:v>
                </c:pt>
                <c:pt idx="53546">
                  <c:v>-263.37049999999999</c:v>
                </c:pt>
                <c:pt idx="53547">
                  <c:v>-263.36849999999998</c:v>
                </c:pt>
                <c:pt idx="53548">
                  <c:v>-263.36649999999997</c:v>
                </c:pt>
                <c:pt idx="53549">
                  <c:v>-263.36449999999996</c:v>
                </c:pt>
                <c:pt idx="53550">
                  <c:v>-263.36249999999995</c:v>
                </c:pt>
                <c:pt idx="53551">
                  <c:v>-263.3605</c:v>
                </c:pt>
                <c:pt idx="53552">
                  <c:v>-263.35849999999999</c:v>
                </c:pt>
                <c:pt idx="53553">
                  <c:v>-263.35649999999998</c:v>
                </c:pt>
                <c:pt idx="53554">
                  <c:v>-263.35449999999997</c:v>
                </c:pt>
                <c:pt idx="53555">
                  <c:v>-263.35249999999996</c:v>
                </c:pt>
                <c:pt idx="53556">
                  <c:v>-263.35050000000001</c:v>
                </c:pt>
                <c:pt idx="53557">
                  <c:v>-263.34849999999994</c:v>
                </c:pt>
                <c:pt idx="53558">
                  <c:v>-263.34649999999999</c:v>
                </c:pt>
                <c:pt idx="53559">
                  <c:v>-263.34449999999998</c:v>
                </c:pt>
                <c:pt idx="53560">
                  <c:v>-263.34249999999997</c:v>
                </c:pt>
                <c:pt idx="53561">
                  <c:v>-263.34049999999996</c:v>
                </c:pt>
                <c:pt idx="53562">
                  <c:v>-263.33849999999995</c:v>
                </c:pt>
                <c:pt idx="53563">
                  <c:v>-263.3365</c:v>
                </c:pt>
                <c:pt idx="53564">
                  <c:v>-263.33449999999999</c:v>
                </c:pt>
                <c:pt idx="53565">
                  <c:v>-263.33249999999998</c:v>
                </c:pt>
                <c:pt idx="53566">
                  <c:v>-263.33049999999997</c:v>
                </c:pt>
                <c:pt idx="53567">
                  <c:v>-263.32849999999996</c:v>
                </c:pt>
                <c:pt idx="53568">
                  <c:v>-263.32650000000001</c:v>
                </c:pt>
                <c:pt idx="53569">
                  <c:v>-263.32449999999994</c:v>
                </c:pt>
                <c:pt idx="53570">
                  <c:v>-263.32249999999999</c:v>
                </c:pt>
                <c:pt idx="53571">
                  <c:v>-263.32049999999998</c:v>
                </c:pt>
                <c:pt idx="53572">
                  <c:v>-263.31849999999997</c:v>
                </c:pt>
                <c:pt idx="53573">
                  <c:v>-263.31649999999996</c:v>
                </c:pt>
                <c:pt idx="53574">
                  <c:v>-263.31449999999995</c:v>
                </c:pt>
                <c:pt idx="53575">
                  <c:v>-263.3125</c:v>
                </c:pt>
                <c:pt idx="53576">
                  <c:v>-263.31049999999999</c:v>
                </c:pt>
                <c:pt idx="53577">
                  <c:v>-263.30849999999998</c:v>
                </c:pt>
                <c:pt idx="53578">
                  <c:v>-263.30649999999997</c:v>
                </c:pt>
                <c:pt idx="53579">
                  <c:v>-263.30449999999996</c:v>
                </c:pt>
                <c:pt idx="53580">
                  <c:v>-263.30250000000001</c:v>
                </c:pt>
                <c:pt idx="53581">
                  <c:v>-263.30049999999994</c:v>
                </c:pt>
                <c:pt idx="53582">
                  <c:v>-263.29849999999999</c:v>
                </c:pt>
                <c:pt idx="53583">
                  <c:v>-263.29649999999998</c:v>
                </c:pt>
                <c:pt idx="53584">
                  <c:v>-263.29449999999997</c:v>
                </c:pt>
                <c:pt idx="53585">
                  <c:v>-263.29249999999996</c:v>
                </c:pt>
                <c:pt idx="53586">
                  <c:v>-263.29049999999995</c:v>
                </c:pt>
                <c:pt idx="53587">
                  <c:v>-263.2885</c:v>
                </c:pt>
                <c:pt idx="53588">
                  <c:v>-263.28649999999999</c:v>
                </c:pt>
                <c:pt idx="53589">
                  <c:v>-263.28449999999998</c:v>
                </c:pt>
                <c:pt idx="53590">
                  <c:v>-263.28249999999997</c:v>
                </c:pt>
                <c:pt idx="53591">
                  <c:v>-263.28049999999996</c:v>
                </c:pt>
                <c:pt idx="53592">
                  <c:v>-263.27850000000001</c:v>
                </c:pt>
                <c:pt idx="53593">
                  <c:v>-263.27649999999994</c:v>
                </c:pt>
                <c:pt idx="53594">
                  <c:v>-263.27449999999999</c:v>
                </c:pt>
                <c:pt idx="53595">
                  <c:v>-263.27249999999998</c:v>
                </c:pt>
                <c:pt idx="53596">
                  <c:v>-263.27049999999997</c:v>
                </c:pt>
                <c:pt idx="53597">
                  <c:v>-263.26849999999996</c:v>
                </c:pt>
                <c:pt idx="53598">
                  <c:v>-263.26649999999995</c:v>
                </c:pt>
                <c:pt idx="53599">
                  <c:v>-263.2645</c:v>
                </c:pt>
                <c:pt idx="53600">
                  <c:v>-263.26249999999999</c:v>
                </c:pt>
                <c:pt idx="53601">
                  <c:v>-263.26049999999998</c:v>
                </c:pt>
                <c:pt idx="53602">
                  <c:v>-263.25849999999997</c:v>
                </c:pt>
                <c:pt idx="53603">
                  <c:v>-263.25649999999996</c:v>
                </c:pt>
                <c:pt idx="53604">
                  <c:v>-263.25450000000001</c:v>
                </c:pt>
                <c:pt idx="53605">
                  <c:v>-263.2525</c:v>
                </c:pt>
                <c:pt idx="53606">
                  <c:v>-263.25049999999999</c:v>
                </c:pt>
                <c:pt idx="53607">
                  <c:v>-263.24849999999998</c:v>
                </c:pt>
                <c:pt idx="53608">
                  <c:v>-263.24649999999997</c:v>
                </c:pt>
                <c:pt idx="53609">
                  <c:v>-263.24449999999996</c:v>
                </c:pt>
                <c:pt idx="53610">
                  <c:v>-263.24249999999995</c:v>
                </c:pt>
                <c:pt idx="53611">
                  <c:v>-263.2405</c:v>
                </c:pt>
                <c:pt idx="53612">
                  <c:v>-263.23849999999999</c:v>
                </c:pt>
                <c:pt idx="53613">
                  <c:v>-263.23649999999998</c:v>
                </c:pt>
                <c:pt idx="53614">
                  <c:v>-263.23449999999997</c:v>
                </c:pt>
                <c:pt idx="53615">
                  <c:v>-263.23249999999996</c:v>
                </c:pt>
                <c:pt idx="53616">
                  <c:v>-263.23050000000001</c:v>
                </c:pt>
                <c:pt idx="53617">
                  <c:v>-263.2285</c:v>
                </c:pt>
                <c:pt idx="53618">
                  <c:v>-263.22649999999999</c:v>
                </c:pt>
                <c:pt idx="53619">
                  <c:v>-263.22449999999998</c:v>
                </c:pt>
                <c:pt idx="53620">
                  <c:v>-263.22249999999997</c:v>
                </c:pt>
                <c:pt idx="53621">
                  <c:v>-263.22049999999996</c:v>
                </c:pt>
                <c:pt idx="53622">
                  <c:v>-263.21849999999995</c:v>
                </c:pt>
                <c:pt idx="53623">
                  <c:v>-263.2165</c:v>
                </c:pt>
                <c:pt idx="53624">
                  <c:v>-263.21449999999999</c:v>
                </c:pt>
                <c:pt idx="53625">
                  <c:v>-263.21249999999998</c:v>
                </c:pt>
                <c:pt idx="53626">
                  <c:v>-263.21049999999997</c:v>
                </c:pt>
                <c:pt idx="53627">
                  <c:v>-263.20849999999996</c:v>
                </c:pt>
                <c:pt idx="53628">
                  <c:v>-263.20650000000001</c:v>
                </c:pt>
                <c:pt idx="53629">
                  <c:v>-263.2045</c:v>
                </c:pt>
                <c:pt idx="53630">
                  <c:v>-263.20249999999999</c:v>
                </c:pt>
                <c:pt idx="53631">
                  <c:v>-263.20049999999998</c:v>
                </c:pt>
                <c:pt idx="53632">
                  <c:v>-263.19849999999997</c:v>
                </c:pt>
                <c:pt idx="53633">
                  <c:v>-263.19649999999996</c:v>
                </c:pt>
                <c:pt idx="53634">
                  <c:v>-263.19449999999995</c:v>
                </c:pt>
                <c:pt idx="53635">
                  <c:v>-263.1925</c:v>
                </c:pt>
                <c:pt idx="53636">
                  <c:v>-263.19049999999999</c:v>
                </c:pt>
                <c:pt idx="53637">
                  <c:v>-263.18849999999998</c:v>
                </c:pt>
                <c:pt idx="53638">
                  <c:v>-263.18649999999997</c:v>
                </c:pt>
                <c:pt idx="53639">
                  <c:v>-263.18449999999996</c:v>
                </c:pt>
                <c:pt idx="53640">
                  <c:v>-263.1825</c:v>
                </c:pt>
                <c:pt idx="53641">
                  <c:v>-263.18049999999999</c:v>
                </c:pt>
                <c:pt idx="53642">
                  <c:v>-263.17849999999999</c:v>
                </c:pt>
                <c:pt idx="53643">
                  <c:v>-263.17649999999998</c:v>
                </c:pt>
                <c:pt idx="53644">
                  <c:v>-263.17449999999997</c:v>
                </c:pt>
                <c:pt idx="53645">
                  <c:v>-263.17249999999996</c:v>
                </c:pt>
                <c:pt idx="53646">
                  <c:v>-263.17049999999995</c:v>
                </c:pt>
                <c:pt idx="53647">
                  <c:v>-263.16849999999999</c:v>
                </c:pt>
                <c:pt idx="53648">
                  <c:v>-263.16649999999998</c:v>
                </c:pt>
                <c:pt idx="53649">
                  <c:v>-263.16449999999998</c:v>
                </c:pt>
                <c:pt idx="53650">
                  <c:v>-263.16249999999997</c:v>
                </c:pt>
                <c:pt idx="53651">
                  <c:v>-263.16049999999996</c:v>
                </c:pt>
                <c:pt idx="53652">
                  <c:v>-263.1585</c:v>
                </c:pt>
                <c:pt idx="53653">
                  <c:v>-263.15649999999999</c:v>
                </c:pt>
                <c:pt idx="53654">
                  <c:v>-263.15449999999998</c:v>
                </c:pt>
                <c:pt idx="53655">
                  <c:v>-263.15249999999997</c:v>
                </c:pt>
                <c:pt idx="53656">
                  <c:v>-263.15049999999997</c:v>
                </c:pt>
                <c:pt idx="53657">
                  <c:v>-263.14850000000001</c:v>
                </c:pt>
                <c:pt idx="53658">
                  <c:v>-263.14649999999995</c:v>
                </c:pt>
                <c:pt idx="53659">
                  <c:v>-263.14449999999999</c:v>
                </c:pt>
                <c:pt idx="53660">
                  <c:v>-263.14249999999998</c:v>
                </c:pt>
                <c:pt idx="53661">
                  <c:v>-263.14049999999997</c:v>
                </c:pt>
                <c:pt idx="53662">
                  <c:v>-263.13849999999996</c:v>
                </c:pt>
                <c:pt idx="53663">
                  <c:v>-263.13649999999996</c:v>
                </c:pt>
                <c:pt idx="53664">
                  <c:v>-263.1345</c:v>
                </c:pt>
                <c:pt idx="53665">
                  <c:v>-263.13249999999999</c:v>
                </c:pt>
                <c:pt idx="53666">
                  <c:v>-263.13049999999998</c:v>
                </c:pt>
                <c:pt idx="53667">
                  <c:v>-263.12849999999997</c:v>
                </c:pt>
                <c:pt idx="53668">
                  <c:v>-263.12649999999996</c:v>
                </c:pt>
                <c:pt idx="53669">
                  <c:v>-263.12450000000001</c:v>
                </c:pt>
                <c:pt idx="53670">
                  <c:v>-263.12249999999995</c:v>
                </c:pt>
                <c:pt idx="53671">
                  <c:v>-263.12049999999999</c:v>
                </c:pt>
                <c:pt idx="53672">
                  <c:v>-263.11849999999998</c:v>
                </c:pt>
                <c:pt idx="53673">
                  <c:v>-263.11649999999997</c:v>
                </c:pt>
                <c:pt idx="53674">
                  <c:v>-263.11449999999996</c:v>
                </c:pt>
                <c:pt idx="53675">
                  <c:v>-263.11249999999995</c:v>
                </c:pt>
                <c:pt idx="53676">
                  <c:v>-263.1105</c:v>
                </c:pt>
                <c:pt idx="53677">
                  <c:v>-263.10849999999999</c:v>
                </c:pt>
                <c:pt idx="53678">
                  <c:v>-263.10649999999998</c:v>
                </c:pt>
                <c:pt idx="53679">
                  <c:v>-263.10449999999997</c:v>
                </c:pt>
                <c:pt idx="53680">
                  <c:v>-263.10249999999996</c:v>
                </c:pt>
                <c:pt idx="53681">
                  <c:v>-263.10050000000001</c:v>
                </c:pt>
                <c:pt idx="53682">
                  <c:v>-263.09849999999994</c:v>
                </c:pt>
                <c:pt idx="53683">
                  <c:v>-263.09649999999999</c:v>
                </c:pt>
                <c:pt idx="53684">
                  <c:v>-263.09449999999998</c:v>
                </c:pt>
                <c:pt idx="53685">
                  <c:v>-263.09249999999997</c:v>
                </c:pt>
                <c:pt idx="53686">
                  <c:v>-263.09049999999996</c:v>
                </c:pt>
                <c:pt idx="53687">
                  <c:v>-263.08849999999995</c:v>
                </c:pt>
                <c:pt idx="53688">
                  <c:v>-263.0865</c:v>
                </c:pt>
                <c:pt idx="53689">
                  <c:v>-263.08449999999999</c:v>
                </c:pt>
                <c:pt idx="53690">
                  <c:v>-263.08249999999998</c:v>
                </c:pt>
                <c:pt idx="53691">
                  <c:v>-263.08049999999997</c:v>
                </c:pt>
                <c:pt idx="53692">
                  <c:v>-263.07849999999996</c:v>
                </c:pt>
                <c:pt idx="53693">
                  <c:v>-263.07650000000001</c:v>
                </c:pt>
                <c:pt idx="53694">
                  <c:v>-263.07449999999994</c:v>
                </c:pt>
                <c:pt idx="53695">
                  <c:v>-263.07249999999999</c:v>
                </c:pt>
                <c:pt idx="53696">
                  <c:v>-263.07049999999998</c:v>
                </c:pt>
                <c:pt idx="53697">
                  <c:v>-263.06849999999997</c:v>
                </c:pt>
                <c:pt idx="53698">
                  <c:v>-263.06649999999996</c:v>
                </c:pt>
                <c:pt idx="53699">
                  <c:v>-263.06449999999995</c:v>
                </c:pt>
                <c:pt idx="53700">
                  <c:v>-263.0625</c:v>
                </c:pt>
                <c:pt idx="53701">
                  <c:v>-263.06049999999999</c:v>
                </c:pt>
                <c:pt idx="53702">
                  <c:v>-263.05849999999998</c:v>
                </c:pt>
                <c:pt idx="53703">
                  <c:v>-263.05649999999997</c:v>
                </c:pt>
                <c:pt idx="53704">
                  <c:v>-263.05449999999996</c:v>
                </c:pt>
                <c:pt idx="53705">
                  <c:v>-263.05250000000001</c:v>
                </c:pt>
                <c:pt idx="53706">
                  <c:v>-263.05049999999994</c:v>
                </c:pt>
                <c:pt idx="53707">
                  <c:v>-263.04849999999999</c:v>
                </c:pt>
                <c:pt idx="53708">
                  <c:v>-263.04649999999998</c:v>
                </c:pt>
                <c:pt idx="53709">
                  <c:v>-263.04449999999997</c:v>
                </c:pt>
                <c:pt idx="53710">
                  <c:v>-263.04249999999996</c:v>
                </c:pt>
                <c:pt idx="53711">
                  <c:v>-263.04049999999995</c:v>
                </c:pt>
                <c:pt idx="53712">
                  <c:v>-263.0385</c:v>
                </c:pt>
                <c:pt idx="53713">
                  <c:v>-263.03649999999999</c:v>
                </c:pt>
                <c:pt idx="53714">
                  <c:v>-263.03449999999998</c:v>
                </c:pt>
                <c:pt idx="53715">
                  <c:v>-263.03249999999997</c:v>
                </c:pt>
                <c:pt idx="53716">
                  <c:v>-263.03049999999996</c:v>
                </c:pt>
                <c:pt idx="53717">
                  <c:v>-263.02850000000001</c:v>
                </c:pt>
                <c:pt idx="53718">
                  <c:v>-263.02649999999994</c:v>
                </c:pt>
                <c:pt idx="53719">
                  <c:v>-263.02449999999999</c:v>
                </c:pt>
                <c:pt idx="53720">
                  <c:v>-263.02249999999998</c:v>
                </c:pt>
                <c:pt idx="53721">
                  <c:v>-263.02049999999997</c:v>
                </c:pt>
                <c:pt idx="53722">
                  <c:v>-263.01849999999996</c:v>
                </c:pt>
                <c:pt idx="53723">
                  <c:v>-263.01649999999995</c:v>
                </c:pt>
                <c:pt idx="53724">
                  <c:v>-263.0145</c:v>
                </c:pt>
                <c:pt idx="53725">
                  <c:v>-263.01249999999999</c:v>
                </c:pt>
                <c:pt idx="53726">
                  <c:v>-263.01049999999998</c:v>
                </c:pt>
                <c:pt idx="53727">
                  <c:v>-263.00849999999997</c:v>
                </c:pt>
                <c:pt idx="53728">
                  <c:v>-263.00649999999996</c:v>
                </c:pt>
                <c:pt idx="53729">
                  <c:v>-263.00450000000001</c:v>
                </c:pt>
                <c:pt idx="53730">
                  <c:v>-263.0025</c:v>
                </c:pt>
                <c:pt idx="53731">
                  <c:v>-263.00049999999999</c:v>
                </c:pt>
                <c:pt idx="53732">
                  <c:v>-262.99849999999998</c:v>
                </c:pt>
                <c:pt idx="53733">
                  <c:v>-262.99649999999997</c:v>
                </c:pt>
                <c:pt idx="53734">
                  <c:v>-262.99449999999996</c:v>
                </c:pt>
                <c:pt idx="53735">
                  <c:v>-262.99249999999995</c:v>
                </c:pt>
                <c:pt idx="53736">
                  <c:v>-262.9905</c:v>
                </c:pt>
                <c:pt idx="53737">
                  <c:v>-262.98849999999999</c:v>
                </c:pt>
                <c:pt idx="53738">
                  <c:v>-262.98649999999998</c:v>
                </c:pt>
                <c:pt idx="53739">
                  <c:v>-262.98449999999997</c:v>
                </c:pt>
                <c:pt idx="53740">
                  <c:v>-262.98249999999996</c:v>
                </c:pt>
                <c:pt idx="53741">
                  <c:v>-262.98050000000001</c:v>
                </c:pt>
                <c:pt idx="53742">
                  <c:v>-262.9785</c:v>
                </c:pt>
                <c:pt idx="53743">
                  <c:v>-262.97649999999999</c:v>
                </c:pt>
                <c:pt idx="53744">
                  <c:v>-262.97449999999998</c:v>
                </c:pt>
                <c:pt idx="53745">
                  <c:v>-262.97249999999997</c:v>
                </c:pt>
                <c:pt idx="53746">
                  <c:v>-262.97049999999996</c:v>
                </c:pt>
                <c:pt idx="53747">
                  <c:v>-262.96849999999995</c:v>
                </c:pt>
                <c:pt idx="53748">
                  <c:v>-262.9665</c:v>
                </c:pt>
                <c:pt idx="53749">
                  <c:v>-262.96449999999999</c:v>
                </c:pt>
                <c:pt idx="53750">
                  <c:v>-262.96249999999998</c:v>
                </c:pt>
                <c:pt idx="53751">
                  <c:v>-262.96049999999997</c:v>
                </c:pt>
                <c:pt idx="53752">
                  <c:v>-262.95849999999996</c:v>
                </c:pt>
                <c:pt idx="53753">
                  <c:v>-262.95650000000001</c:v>
                </c:pt>
                <c:pt idx="53754">
                  <c:v>-262.9545</c:v>
                </c:pt>
                <c:pt idx="53755">
                  <c:v>-262.95249999999999</c:v>
                </c:pt>
                <c:pt idx="53756">
                  <c:v>-262.95049999999998</c:v>
                </c:pt>
                <c:pt idx="53757">
                  <c:v>-262.94849999999997</c:v>
                </c:pt>
                <c:pt idx="53758">
                  <c:v>-262.94649999999996</c:v>
                </c:pt>
                <c:pt idx="53759">
                  <c:v>-262.94449999999995</c:v>
                </c:pt>
                <c:pt idx="53760">
                  <c:v>-262.9425</c:v>
                </c:pt>
                <c:pt idx="53761">
                  <c:v>-262.94049999999999</c:v>
                </c:pt>
                <c:pt idx="53762">
                  <c:v>-262.93849999999998</c:v>
                </c:pt>
                <c:pt idx="53763">
                  <c:v>-262.93649999999997</c:v>
                </c:pt>
                <c:pt idx="53764">
                  <c:v>-262.93449999999996</c:v>
                </c:pt>
                <c:pt idx="53765">
                  <c:v>-262.9325</c:v>
                </c:pt>
                <c:pt idx="53766">
                  <c:v>-262.93049999999999</c:v>
                </c:pt>
                <c:pt idx="53767">
                  <c:v>-262.92849999999999</c:v>
                </c:pt>
                <c:pt idx="53768">
                  <c:v>-262.92649999999998</c:v>
                </c:pt>
                <c:pt idx="53769">
                  <c:v>-262.92449999999997</c:v>
                </c:pt>
                <c:pt idx="53770">
                  <c:v>-262.92249999999996</c:v>
                </c:pt>
                <c:pt idx="53771">
                  <c:v>-262.92049999999995</c:v>
                </c:pt>
                <c:pt idx="53772">
                  <c:v>-262.91849999999999</c:v>
                </c:pt>
                <c:pt idx="53773">
                  <c:v>-262.91649999999998</c:v>
                </c:pt>
                <c:pt idx="53774">
                  <c:v>-262.91449999999998</c:v>
                </c:pt>
                <c:pt idx="53775">
                  <c:v>-262.91249999999997</c:v>
                </c:pt>
                <c:pt idx="53776">
                  <c:v>-262.91049999999996</c:v>
                </c:pt>
                <c:pt idx="53777">
                  <c:v>-262.9085</c:v>
                </c:pt>
                <c:pt idx="53778">
                  <c:v>-262.90649999999999</c:v>
                </c:pt>
                <c:pt idx="53779">
                  <c:v>-262.90449999999998</c:v>
                </c:pt>
                <c:pt idx="53780">
                  <c:v>-262.90249999999997</c:v>
                </c:pt>
                <c:pt idx="53781">
                  <c:v>-262.90049999999997</c:v>
                </c:pt>
                <c:pt idx="53782">
                  <c:v>-262.89850000000001</c:v>
                </c:pt>
                <c:pt idx="53783">
                  <c:v>-262.89649999999995</c:v>
                </c:pt>
                <c:pt idx="53784">
                  <c:v>-262.89449999999999</c:v>
                </c:pt>
                <c:pt idx="53785">
                  <c:v>-262.89249999999998</c:v>
                </c:pt>
                <c:pt idx="53786">
                  <c:v>-262.89049999999997</c:v>
                </c:pt>
                <c:pt idx="53787">
                  <c:v>-262.88849999999996</c:v>
                </c:pt>
                <c:pt idx="53788">
                  <c:v>-262.88649999999996</c:v>
                </c:pt>
                <c:pt idx="53789">
                  <c:v>-262.8845</c:v>
                </c:pt>
                <c:pt idx="53790">
                  <c:v>-262.88249999999999</c:v>
                </c:pt>
                <c:pt idx="53791">
                  <c:v>-262.88049999999998</c:v>
                </c:pt>
                <c:pt idx="53792">
                  <c:v>-262.87849999999997</c:v>
                </c:pt>
                <c:pt idx="53793">
                  <c:v>-262.87649999999996</c:v>
                </c:pt>
                <c:pt idx="53794">
                  <c:v>-262.87450000000001</c:v>
                </c:pt>
                <c:pt idx="53795">
                  <c:v>-262.87249999999995</c:v>
                </c:pt>
                <c:pt idx="53796">
                  <c:v>-262.87049999999999</c:v>
                </c:pt>
                <c:pt idx="53797">
                  <c:v>-262.86849999999998</c:v>
                </c:pt>
                <c:pt idx="53798">
                  <c:v>-262.86649999999997</c:v>
                </c:pt>
                <c:pt idx="53799">
                  <c:v>-262.86449999999996</c:v>
                </c:pt>
                <c:pt idx="53800">
                  <c:v>-262.86249999999995</c:v>
                </c:pt>
                <c:pt idx="53801">
                  <c:v>-262.8605</c:v>
                </c:pt>
                <c:pt idx="53802">
                  <c:v>-262.85849999999999</c:v>
                </c:pt>
                <c:pt idx="53803">
                  <c:v>-262.85649999999998</c:v>
                </c:pt>
                <c:pt idx="53804">
                  <c:v>-262.85449999999997</c:v>
                </c:pt>
                <c:pt idx="53805">
                  <c:v>-262.85249999999996</c:v>
                </c:pt>
                <c:pt idx="53806">
                  <c:v>-262.85050000000001</c:v>
                </c:pt>
                <c:pt idx="53807">
                  <c:v>-262.84849999999994</c:v>
                </c:pt>
                <c:pt idx="53808">
                  <c:v>-262.84649999999999</c:v>
                </c:pt>
                <c:pt idx="53809">
                  <c:v>-262.84449999999998</c:v>
                </c:pt>
                <c:pt idx="53810">
                  <c:v>-262.84249999999997</c:v>
                </c:pt>
                <c:pt idx="53811">
                  <c:v>-262.84049999999996</c:v>
                </c:pt>
                <c:pt idx="53812">
                  <c:v>-262.83849999999995</c:v>
                </c:pt>
                <c:pt idx="53813">
                  <c:v>-262.8365</c:v>
                </c:pt>
                <c:pt idx="53814">
                  <c:v>-262.83449999999999</c:v>
                </c:pt>
                <c:pt idx="53815">
                  <c:v>-262.83249999999998</c:v>
                </c:pt>
                <c:pt idx="53816">
                  <c:v>-262.83049999999997</c:v>
                </c:pt>
                <c:pt idx="53817">
                  <c:v>-262.82849999999996</c:v>
                </c:pt>
                <c:pt idx="53818">
                  <c:v>-262.82650000000001</c:v>
                </c:pt>
                <c:pt idx="53819">
                  <c:v>-262.82449999999994</c:v>
                </c:pt>
                <c:pt idx="53820">
                  <c:v>-262.82249999999999</c:v>
                </c:pt>
                <c:pt idx="53821">
                  <c:v>-262.82049999999998</c:v>
                </c:pt>
                <c:pt idx="53822">
                  <c:v>-262.81849999999997</c:v>
                </c:pt>
                <c:pt idx="53823">
                  <c:v>-262.81649999999996</c:v>
                </c:pt>
                <c:pt idx="53824">
                  <c:v>-262.81449999999995</c:v>
                </c:pt>
                <c:pt idx="53825">
                  <c:v>-262.8125</c:v>
                </c:pt>
                <c:pt idx="53826">
                  <c:v>-262.81049999999999</c:v>
                </c:pt>
                <c:pt idx="53827">
                  <c:v>-262.80849999999998</c:v>
                </c:pt>
                <c:pt idx="53828">
                  <c:v>-262.80649999999997</c:v>
                </c:pt>
                <c:pt idx="53829">
                  <c:v>-262.80449999999996</c:v>
                </c:pt>
                <c:pt idx="53830">
                  <c:v>-262.80250000000001</c:v>
                </c:pt>
                <c:pt idx="53831">
                  <c:v>-262.80049999999994</c:v>
                </c:pt>
                <c:pt idx="53832">
                  <c:v>-262.79849999999999</c:v>
                </c:pt>
                <c:pt idx="53833">
                  <c:v>-262.79649999999998</c:v>
                </c:pt>
                <c:pt idx="53834">
                  <c:v>-262.79449999999997</c:v>
                </c:pt>
                <c:pt idx="53835">
                  <c:v>-262.79249999999996</c:v>
                </c:pt>
                <c:pt idx="53836">
                  <c:v>-262.79049999999995</c:v>
                </c:pt>
                <c:pt idx="53837">
                  <c:v>-262.7885</c:v>
                </c:pt>
                <c:pt idx="53838">
                  <c:v>-262.78649999999999</c:v>
                </c:pt>
                <c:pt idx="53839">
                  <c:v>-262.78449999999998</c:v>
                </c:pt>
                <c:pt idx="53840">
                  <c:v>-262.78249999999997</c:v>
                </c:pt>
                <c:pt idx="53841">
                  <c:v>-262.78049999999996</c:v>
                </c:pt>
                <c:pt idx="53842">
                  <c:v>-262.77850000000001</c:v>
                </c:pt>
                <c:pt idx="53843">
                  <c:v>-262.77649999999994</c:v>
                </c:pt>
                <c:pt idx="53844">
                  <c:v>-262.77449999999999</c:v>
                </c:pt>
                <c:pt idx="53845">
                  <c:v>-262.77249999999998</c:v>
                </c:pt>
                <c:pt idx="53846">
                  <c:v>-262.77049999999997</c:v>
                </c:pt>
                <c:pt idx="53847">
                  <c:v>-262.76849999999996</c:v>
                </c:pt>
                <c:pt idx="53848">
                  <c:v>-262.76649999999995</c:v>
                </c:pt>
                <c:pt idx="53849">
                  <c:v>-262.7645</c:v>
                </c:pt>
                <c:pt idx="53850">
                  <c:v>-262.76249999999999</c:v>
                </c:pt>
                <c:pt idx="53851">
                  <c:v>-262.76049999999998</c:v>
                </c:pt>
                <c:pt idx="53852">
                  <c:v>-262.75849999999997</c:v>
                </c:pt>
                <c:pt idx="53853">
                  <c:v>-262.75649999999996</c:v>
                </c:pt>
                <c:pt idx="53854">
                  <c:v>-262.75450000000001</c:v>
                </c:pt>
                <c:pt idx="53855">
                  <c:v>-262.7525</c:v>
                </c:pt>
                <c:pt idx="53856">
                  <c:v>-262.75049999999999</c:v>
                </c:pt>
                <c:pt idx="53857">
                  <c:v>-262.74849999999998</c:v>
                </c:pt>
                <c:pt idx="53858">
                  <c:v>-262.74649999999997</c:v>
                </c:pt>
                <c:pt idx="53859">
                  <c:v>-262.74449999999996</c:v>
                </c:pt>
                <c:pt idx="53860">
                  <c:v>-262.74249999999995</c:v>
                </c:pt>
                <c:pt idx="53861">
                  <c:v>-262.7405</c:v>
                </c:pt>
                <c:pt idx="53862">
                  <c:v>-262.73849999999999</c:v>
                </c:pt>
                <c:pt idx="53863">
                  <c:v>-262.73649999999998</c:v>
                </c:pt>
                <c:pt idx="53864">
                  <c:v>-262.73449999999997</c:v>
                </c:pt>
                <c:pt idx="53865">
                  <c:v>-262.73249999999996</c:v>
                </c:pt>
                <c:pt idx="53866">
                  <c:v>-262.73050000000001</c:v>
                </c:pt>
                <c:pt idx="53867">
                  <c:v>-262.7285</c:v>
                </c:pt>
                <c:pt idx="53868">
                  <c:v>-262.72649999999999</c:v>
                </c:pt>
                <c:pt idx="53869">
                  <c:v>-262.72449999999998</c:v>
                </c:pt>
                <c:pt idx="53870">
                  <c:v>-262.72249999999997</c:v>
                </c:pt>
                <c:pt idx="53871">
                  <c:v>-262.72049999999996</c:v>
                </c:pt>
                <c:pt idx="53872">
                  <c:v>-262.71849999999995</c:v>
                </c:pt>
                <c:pt idx="53873">
                  <c:v>-262.7165</c:v>
                </c:pt>
                <c:pt idx="53874">
                  <c:v>-262.71449999999999</c:v>
                </c:pt>
                <c:pt idx="53875">
                  <c:v>-262.71249999999998</c:v>
                </c:pt>
                <c:pt idx="53876">
                  <c:v>-262.71049999999997</c:v>
                </c:pt>
                <c:pt idx="53877">
                  <c:v>-262.70849999999996</c:v>
                </c:pt>
                <c:pt idx="53878">
                  <c:v>-262.70650000000001</c:v>
                </c:pt>
                <c:pt idx="53879">
                  <c:v>-262.7045</c:v>
                </c:pt>
                <c:pt idx="53880">
                  <c:v>-262.70249999999999</c:v>
                </c:pt>
                <c:pt idx="53881">
                  <c:v>-262.70049999999998</c:v>
                </c:pt>
                <c:pt idx="53882">
                  <c:v>-262.69849999999997</c:v>
                </c:pt>
                <c:pt idx="53883">
                  <c:v>-262.69649999999996</c:v>
                </c:pt>
                <c:pt idx="53884">
                  <c:v>-262.69449999999995</c:v>
                </c:pt>
                <c:pt idx="53885">
                  <c:v>-262.6925</c:v>
                </c:pt>
                <c:pt idx="53886">
                  <c:v>-262.69049999999999</c:v>
                </c:pt>
                <c:pt idx="53887">
                  <c:v>-262.68849999999998</c:v>
                </c:pt>
                <c:pt idx="53888">
                  <c:v>-262.68649999999997</c:v>
                </c:pt>
                <c:pt idx="53889">
                  <c:v>-262.68449999999996</c:v>
                </c:pt>
                <c:pt idx="53890">
                  <c:v>-262.6825</c:v>
                </c:pt>
                <c:pt idx="53891">
                  <c:v>-262.68049999999999</c:v>
                </c:pt>
                <c:pt idx="53892">
                  <c:v>-262.67849999999999</c:v>
                </c:pt>
                <c:pt idx="53893">
                  <c:v>-262.67649999999998</c:v>
                </c:pt>
                <c:pt idx="53894">
                  <c:v>-262.67449999999997</c:v>
                </c:pt>
                <c:pt idx="53895">
                  <c:v>-262.67249999999996</c:v>
                </c:pt>
                <c:pt idx="53896">
                  <c:v>-262.67049999999995</c:v>
                </c:pt>
                <c:pt idx="53897">
                  <c:v>-262.66849999999999</c:v>
                </c:pt>
                <c:pt idx="53898">
                  <c:v>-262.66649999999998</c:v>
                </c:pt>
                <c:pt idx="53899">
                  <c:v>-262.66449999999998</c:v>
                </c:pt>
                <c:pt idx="53900">
                  <c:v>-262.66249999999997</c:v>
                </c:pt>
                <c:pt idx="53901">
                  <c:v>-262.66049999999996</c:v>
                </c:pt>
                <c:pt idx="53902">
                  <c:v>-262.6585</c:v>
                </c:pt>
                <c:pt idx="53903">
                  <c:v>-262.65649999999999</c:v>
                </c:pt>
                <c:pt idx="53904">
                  <c:v>-262.65449999999998</c:v>
                </c:pt>
                <c:pt idx="53905">
                  <c:v>-262.65249999999997</c:v>
                </c:pt>
                <c:pt idx="53906">
                  <c:v>-262.65049999999997</c:v>
                </c:pt>
                <c:pt idx="53907">
                  <c:v>-262.64850000000001</c:v>
                </c:pt>
                <c:pt idx="53908">
                  <c:v>-262.64649999999995</c:v>
                </c:pt>
                <c:pt idx="53909">
                  <c:v>-262.64449999999999</c:v>
                </c:pt>
                <c:pt idx="53910">
                  <c:v>-262.64249999999998</c:v>
                </c:pt>
                <c:pt idx="53911">
                  <c:v>-262.64049999999997</c:v>
                </c:pt>
                <c:pt idx="53912">
                  <c:v>-262.63849999999996</c:v>
                </c:pt>
                <c:pt idx="53913">
                  <c:v>-262.63649999999996</c:v>
                </c:pt>
                <c:pt idx="53914">
                  <c:v>-262.6345</c:v>
                </c:pt>
                <c:pt idx="53915">
                  <c:v>-262.63249999999999</c:v>
                </c:pt>
                <c:pt idx="53916">
                  <c:v>-262.63049999999998</c:v>
                </c:pt>
                <c:pt idx="53917">
                  <c:v>-262.62849999999997</c:v>
                </c:pt>
                <c:pt idx="53918">
                  <c:v>-262.62649999999996</c:v>
                </c:pt>
                <c:pt idx="53919">
                  <c:v>-262.62450000000001</c:v>
                </c:pt>
                <c:pt idx="53920">
                  <c:v>-262.62249999999995</c:v>
                </c:pt>
                <c:pt idx="53921">
                  <c:v>-262.62049999999999</c:v>
                </c:pt>
                <c:pt idx="53922">
                  <c:v>-262.61849999999998</c:v>
                </c:pt>
                <c:pt idx="53923">
                  <c:v>-262.61649999999997</c:v>
                </c:pt>
                <c:pt idx="53924">
                  <c:v>-262.61449999999996</c:v>
                </c:pt>
                <c:pt idx="53925">
                  <c:v>-262.61249999999995</c:v>
                </c:pt>
                <c:pt idx="53926">
                  <c:v>-262.6105</c:v>
                </c:pt>
                <c:pt idx="53927">
                  <c:v>-262.60849999999999</c:v>
                </c:pt>
                <c:pt idx="53928">
                  <c:v>-262.60649999999998</c:v>
                </c:pt>
                <c:pt idx="53929">
                  <c:v>-262.60449999999997</c:v>
                </c:pt>
                <c:pt idx="53930">
                  <c:v>-262.60249999999996</c:v>
                </c:pt>
                <c:pt idx="53931">
                  <c:v>-262.60050000000001</c:v>
                </c:pt>
                <c:pt idx="53932">
                  <c:v>-262.59849999999994</c:v>
                </c:pt>
                <c:pt idx="53933">
                  <c:v>-262.59649999999999</c:v>
                </c:pt>
                <c:pt idx="53934">
                  <c:v>-262.59449999999998</c:v>
                </c:pt>
                <c:pt idx="53935">
                  <c:v>-262.59249999999997</c:v>
                </c:pt>
                <c:pt idx="53936">
                  <c:v>-262.59049999999996</c:v>
                </c:pt>
                <c:pt idx="53937">
                  <c:v>-262.58849999999995</c:v>
                </c:pt>
                <c:pt idx="53938">
                  <c:v>-262.5865</c:v>
                </c:pt>
                <c:pt idx="53939">
                  <c:v>-262.58449999999999</c:v>
                </c:pt>
                <c:pt idx="53940">
                  <c:v>-262.58249999999998</c:v>
                </c:pt>
                <c:pt idx="53941">
                  <c:v>-262.58049999999997</c:v>
                </c:pt>
                <c:pt idx="53942">
                  <c:v>-262.57849999999996</c:v>
                </c:pt>
                <c:pt idx="53943">
                  <c:v>-262.57650000000001</c:v>
                </c:pt>
                <c:pt idx="53944">
                  <c:v>-262.57449999999994</c:v>
                </c:pt>
                <c:pt idx="53945">
                  <c:v>-262.57249999999999</c:v>
                </c:pt>
                <c:pt idx="53946">
                  <c:v>-262.57049999999998</c:v>
                </c:pt>
                <c:pt idx="53947">
                  <c:v>-262.56849999999997</c:v>
                </c:pt>
                <c:pt idx="53948">
                  <c:v>-262.56649999999996</c:v>
                </c:pt>
                <c:pt idx="53949">
                  <c:v>-262.56449999999995</c:v>
                </c:pt>
                <c:pt idx="53950">
                  <c:v>-262.5625</c:v>
                </c:pt>
                <c:pt idx="53951">
                  <c:v>-262.56049999999999</c:v>
                </c:pt>
                <c:pt idx="53952">
                  <c:v>-262.55849999999998</c:v>
                </c:pt>
                <c:pt idx="53953">
                  <c:v>-262.55649999999997</c:v>
                </c:pt>
                <c:pt idx="53954">
                  <c:v>-262.55449999999996</c:v>
                </c:pt>
                <c:pt idx="53955">
                  <c:v>-262.55250000000001</c:v>
                </c:pt>
                <c:pt idx="53956">
                  <c:v>-262.55049999999994</c:v>
                </c:pt>
                <c:pt idx="53957">
                  <c:v>-262.54849999999999</c:v>
                </c:pt>
                <c:pt idx="53958">
                  <c:v>-262.54649999999998</c:v>
                </c:pt>
                <c:pt idx="53959">
                  <c:v>-262.54449999999997</c:v>
                </c:pt>
                <c:pt idx="53960">
                  <c:v>-262.54249999999996</c:v>
                </c:pt>
                <c:pt idx="53961">
                  <c:v>-262.54049999999995</c:v>
                </c:pt>
                <c:pt idx="53962">
                  <c:v>-262.5385</c:v>
                </c:pt>
                <c:pt idx="53963">
                  <c:v>-262.53649999999999</c:v>
                </c:pt>
                <c:pt idx="53964">
                  <c:v>-262.53449999999998</c:v>
                </c:pt>
                <c:pt idx="53965">
                  <c:v>-262.53249999999997</c:v>
                </c:pt>
                <c:pt idx="53966">
                  <c:v>-262.53049999999996</c:v>
                </c:pt>
                <c:pt idx="53967">
                  <c:v>-262.52850000000001</c:v>
                </c:pt>
                <c:pt idx="53968">
                  <c:v>-262.52649999999994</c:v>
                </c:pt>
                <c:pt idx="53969">
                  <c:v>-262.52449999999999</c:v>
                </c:pt>
                <c:pt idx="53970">
                  <c:v>-262.52249999999998</c:v>
                </c:pt>
                <c:pt idx="53971">
                  <c:v>-262.52049999999997</c:v>
                </c:pt>
                <c:pt idx="53972">
                  <c:v>-262.51849999999996</c:v>
                </c:pt>
                <c:pt idx="53973">
                  <c:v>-262.51649999999995</c:v>
                </c:pt>
                <c:pt idx="53974">
                  <c:v>-262.5145</c:v>
                </c:pt>
                <c:pt idx="53975">
                  <c:v>-262.51249999999999</c:v>
                </c:pt>
                <c:pt idx="53976">
                  <c:v>-262.51049999999998</c:v>
                </c:pt>
                <c:pt idx="53977">
                  <c:v>-262.50849999999997</c:v>
                </c:pt>
                <c:pt idx="53978">
                  <c:v>-262.50649999999996</c:v>
                </c:pt>
                <c:pt idx="53979">
                  <c:v>-262.50450000000001</c:v>
                </c:pt>
                <c:pt idx="53980">
                  <c:v>-262.5025</c:v>
                </c:pt>
                <c:pt idx="53981">
                  <c:v>-262.50049999999999</c:v>
                </c:pt>
                <c:pt idx="53982">
                  <c:v>-262.49849999999998</c:v>
                </c:pt>
                <c:pt idx="53983">
                  <c:v>-262.49649999999997</c:v>
                </c:pt>
                <c:pt idx="53984">
                  <c:v>-262.49449999999996</c:v>
                </c:pt>
                <c:pt idx="53985">
                  <c:v>-262.49249999999995</c:v>
                </c:pt>
                <c:pt idx="53986">
                  <c:v>-262.4905</c:v>
                </c:pt>
                <c:pt idx="53987">
                  <c:v>-262.48849999999999</c:v>
                </c:pt>
                <c:pt idx="53988">
                  <c:v>-262.48649999999998</c:v>
                </c:pt>
                <c:pt idx="53989">
                  <c:v>-262.48449999999997</c:v>
                </c:pt>
                <c:pt idx="53990">
                  <c:v>-262.48249999999996</c:v>
                </c:pt>
                <c:pt idx="53991">
                  <c:v>-262.48050000000001</c:v>
                </c:pt>
                <c:pt idx="53992">
                  <c:v>-262.4785</c:v>
                </c:pt>
                <c:pt idx="53993">
                  <c:v>-262.47649999999999</c:v>
                </c:pt>
                <c:pt idx="53994">
                  <c:v>-262.47449999999998</c:v>
                </c:pt>
                <c:pt idx="53995">
                  <c:v>-262.47249999999997</c:v>
                </c:pt>
                <c:pt idx="53996">
                  <c:v>-262.47049999999996</c:v>
                </c:pt>
                <c:pt idx="53997">
                  <c:v>-262.46849999999995</c:v>
                </c:pt>
                <c:pt idx="53998">
                  <c:v>-262.4665</c:v>
                </c:pt>
                <c:pt idx="53999">
                  <c:v>-262.46449999999999</c:v>
                </c:pt>
                <c:pt idx="54000">
                  <c:v>-262.46249999999998</c:v>
                </c:pt>
                <c:pt idx="54001">
                  <c:v>-262.46049999999997</c:v>
                </c:pt>
                <c:pt idx="54002">
                  <c:v>-262.45849999999996</c:v>
                </c:pt>
                <c:pt idx="54003">
                  <c:v>-262.45650000000001</c:v>
                </c:pt>
                <c:pt idx="54004">
                  <c:v>-262.4545</c:v>
                </c:pt>
                <c:pt idx="54005">
                  <c:v>-262.45249999999999</c:v>
                </c:pt>
                <c:pt idx="54006">
                  <c:v>-262.45049999999998</c:v>
                </c:pt>
                <c:pt idx="54007">
                  <c:v>-262.44849999999997</c:v>
                </c:pt>
                <c:pt idx="54008">
                  <c:v>-262.44649999999996</c:v>
                </c:pt>
                <c:pt idx="54009">
                  <c:v>-262.44449999999995</c:v>
                </c:pt>
                <c:pt idx="54010">
                  <c:v>-262.4425</c:v>
                </c:pt>
                <c:pt idx="54011">
                  <c:v>-262.44049999999999</c:v>
                </c:pt>
                <c:pt idx="54012">
                  <c:v>-262.43849999999998</c:v>
                </c:pt>
                <c:pt idx="54013">
                  <c:v>-262.43649999999997</c:v>
                </c:pt>
                <c:pt idx="54014">
                  <c:v>-262.43449999999996</c:v>
                </c:pt>
                <c:pt idx="54015">
                  <c:v>-262.4325</c:v>
                </c:pt>
                <c:pt idx="54016">
                  <c:v>-262.43049999999999</c:v>
                </c:pt>
                <c:pt idx="54017">
                  <c:v>-262.42849999999999</c:v>
                </c:pt>
                <c:pt idx="54018">
                  <c:v>-262.42649999999998</c:v>
                </c:pt>
                <c:pt idx="54019">
                  <c:v>-262.42449999999997</c:v>
                </c:pt>
                <c:pt idx="54020">
                  <c:v>-262.42249999999996</c:v>
                </c:pt>
                <c:pt idx="54021">
                  <c:v>-262.42049999999995</c:v>
                </c:pt>
                <c:pt idx="54022">
                  <c:v>-262.41849999999999</c:v>
                </c:pt>
                <c:pt idx="54023">
                  <c:v>-262.41649999999998</c:v>
                </c:pt>
                <c:pt idx="54024">
                  <c:v>-262.41449999999998</c:v>
                </c:pt>
                <c:pt idx="54025">
                  <c:v>-262.41249999999997</c:v>
                </c:pt>
                <c:pt idx="54026">
                  <c:v>-262.41049999999996</c:v>
                </c:pt>
                <c:pt idx="54027">
                  <c:v>-262.4085</c:v>
                </c:pt>
                <c:pt idx="54028">
                  <c:v>-262.40649999999999</c:v>
                </c:pt>
                <c:pt idx="54029">
                  <c:v>-262.40449999999998</c:v>
                </c:pt>
                <c:pt idx="54030">
                  <c:v>-262.40249999999997</c:v>
                </c:pt>
                <c:pt idx="54031">
                  <c:v>-262.40049999999997</c:v>
                </c:pt>
                <c:pt idx="54032">
                  <c:v>-262.39850000000001</c:v>
                </c:pt>
                <c:pt idx="54033">
                  <c:v>-262.39649999999995</c:v>
                </c:pt>
                <c:pt idx="54034">
                  <c:v>-262.39449999999999</c:v>
                </c:pt>
                <c:pt idx="54035">
                  <c:v>-262.39249999999998</c:v>
                </c:pt>
                <c:pt idx="54036">
                  <c:v>-262.39049999999997</c:v>
                </c:pt>
                <c:pt idx="54037">
                  <c:v>-262.38849999999996</c:v>
                </c:pt>
                <c:pt idx="54038">
                  <c:v>-262.38649999999996</c:v>
                </c:pt>
                <c:pt idx="54039">
                  <c:v>-262.3845</c:v>
                </c:pt>
                <c:pt idx="54040">
                  <c:v>-262.38249999999999</c:v>
                </c:pt>
                <c:pt idx="54041">
                  <c:v>-262.38049999999998</c:v>
                </c:pt>
                <c:pt idx="54042">
                  <c:v>-262.37849999999997</c:v>
                </c:pt>
                <c:pt idx="54043">
                  <c:v>-262.37649999999996</c:v>
                </c:pt>
                <c:pt idx="54044">
                  <c:v>-262.37450000000001</c:v>
                </c:pt>
                <c:pt idx="54045">
                  <c:v>-262.37249999999995</c:v>
                </c:pt>
                <c:pt idx="54046">
                  <c:v>-262.37049999999999</c:v>
                </c:pt>
                <c:pt idx="54047">
                  <c:v>-262.36849999999998</c:v>
                </c:pt>
                <c:pt idx="54048">
                  <c:v>-262.36649999999997</c:v>
                </c:pt>
                <c:pt idx="54049">
                  <c:v>-262.36449999999996</c:v>
                </c:pt>
                <c:pt idx="54050">
                  <c:v>-262.36249999999995</c:v>
                </c:pt>
                <c:pt idx="54051">
                  <c:v>-262.3605</c:v>
                </c:pt>
                <c:pt idx="54052">
                  <c:v>-262.35849999999999</c:v>
                </c:pt>
                <c:pt idx="54053">
                  <c:v>-262.35649999999998</c:v>
                </c:pt>
                <c:pt idx="54054">
                  <c:v>-262.35449999999997</c:v>
                </c:pt>
                <c:pt idx="54055">
                  <c:v>-262.35249999999996</c:v>
                </c:pt>
                <c:pt idx="54056">
                  <c:v>-262.35050000000001</c:v>
                </c:pt>
                <c:pt idx="54057">
                  <c:v>-262.34849999999994</c:v>
                </c:pt>
                <c:pt idx="54058">
                  <c:v>-262.34649999999999</c:v>
                </c:pt>
                <c:pt idx="54059">
                  <c:v>-262.34449999999998</c:v>
                </c:pt>
                <c:pt idx="54060">
                  <c:v>-262.34249999999997</c:v>
                </c:pt>
                <c:pt idx="54061">
                  <c:v>-262.34049999999996</c:v>
                </c:pt>
                <c:pt idx="54062">
                  <c:v>-262.33849999999995</c:v>
                </c:pt>
                <c:pt idx="54063">
                  <c:v>-262.3365</c:v>
                </c:pt>
                <c:pt idx="54064">
                  <c:v>-262.33449999999999</c:v>
                </c:pt>
                <c:pt idx="54065">
                  <c:v>-262.33249999999998</c:v>
                </c:pt>
                <c:pt idx="54066">
                  <c:v>-262.33049999999997</c:v>
                </c:pt>
                <c:pt idx="54067">
                  <c:v>-262.32849999999996</c:v>
                </c:pt>
                <c:pt idx="54068">
                  <c:v>-262.32650000000001</c:v>
                </c:pt>
                <c:pt idx="54069">
                  <c:v>-262.32449999999994</c:v>
                </c:pt>
                <c:pt idx="54070">
                  <c:v>-262.32249999999999</c:v>
                </c:pt>
                <c:pt idx="54071">
                  <c:v>-262.32049999999998</c:v>
                </c:pt>
                <c:pt idx="54072">
                  <c:v>-262.31849999999997</c:v>
                </c:pt>
                <c:pt idx="54073">
                  <c:v>-262.31649999999996</c:v>
                </c:pt>
                <c:pt idx="54074">
                  <c:v>-262.31449999999995</c:v>
                </c:pt>
                <c:pt idx="54075">
                  <c:v>-262.3125</c:v>
                </c:pt>
                <c:pt idx="54076">
                  <c:v>-262.31049999999999</c:v>
                </c:pt>
                <c:pt idx="54077">
                  <c:v>-262.30849999999998</c:v>
                </c:pt>
                <c:pt idx="54078">
                  <c:v>-262.30649999999997</c:v>
                </c:pt>
                <c:pt idx="54079">
                  <c:v>-262.30449999999996</c:v>
                </c:pt>
                <c:pt idx="54080">
                  <c:v>-262.30250000000001</c:v>
                </c:pt>
                <c:pt idx="54081">
                  <c:v>-262.30049999999994</c:v>
                </c:pt>
                <c:pt idx="54082">
                  <c:v>-262.29849999999999</c:v>
                </c:pt>
                <c:pt idx="54083">
                  <c:v>-262.29649999999998</c:v>
                </c:pt>
                <c:pt idx="54084">
                  <c:v>-262.29449999999997</c:v>
                </c:pt>
                <c:pt idx="54085">
                  <c:v>-262.29249999999996</c:v>
                </c:pt>
                <c:pt idx="54086">
                  <c:v>-262.29049999999995</c:v>
                </c:pt>
                <c:pt idx="54087">
                  <c:v>-262.2885</c:v>
                </c:pt>
                <c:pt idx="54088">
                  <c:v>-262.28649999999999</c:v>
                </c:pt>
                <c:pt idx="54089">
                  <c:v>-262.28449999999998</c:v>
                </c:pt>
                <c:pt idx="54090">
                  <c:v>-262.28249999999997</c:v>
                </c:pt>
                <c:pt idx="54091">
                  <c:v>-262.28049999999996</c:v>
                </c:pt>
                <c:pt idx="54092">
                  <c:v>-262.27850000000001</c:v>
                </c:pt>
                <c:pt idx="54093">
                  <c:v>-262.27649999999994</c:v>
                </c:pt>
                <c:pt idx="54094">
                  <c:v>-262.27449999999999</c:v>
                </c:pt>
                <c:pt idx="54095">
                  <c:v>-262.27249999999998</c:v>
                </c:pt>
                <c:pt idx="54096">
                  <c:v>-262.27049999999997</c:v>
                </c:pt>
                <c:pt idx="54097">
                  <c:v>-262.26849999999996</c:v>
                </c:pt>
                <c:pt idx="54098">
                  <c:v>-262.26649999999995</c:v>
                </c:pt>
                <c:pt idx="54099">
                  <c:v>-262.2645</c:v>
                </c:pt>
                <c:pt idx="54100">
                  <c:v>-262.26249999999999</c:v>
                </c:pt>
                <c:pt idx="54101">
                  <c:v>-262.26049999999998</c:v>
                </c:pt>
                <c:pt idx="54102">
                  <c:v>-262.25849999999997</c:v>
                </c:pt>
                <c:pt idx="54103">
                  <c:v>-262.25649999999996</c:v>
                </c:pt>
                <c:pt idx="54104">
                  <c:v>-262.25450000000001</c:v>
                </c:pt>
                <c:pt idx="54105">
                  <c:v>-262.2525</c:v>
                </c:pt>
                <c:pt idx="54106">
                  <c:v>-262.25049999999999</c:v>
                </c:pt>
                <c:pt idx="54107">
                  <c:v>-262.24849999999998</c:v>
                </c:pt>
                <c:pt idx="54108">
                  <c:v>-262.24649999999997</c:v>
                </c:pt>
                <c:pt idx="54109">
                  <c:v>-262.24449999999996</c:v>
                </c:pt>
                <c:pt idx="54110">
                  <c:v>-262.24249999999995</c:v>
                </c:pt>
                <c:pt idx="54111">
                  <c:v>-262.2405</c:v>
                </c:pt>
                <c:pt idx="54112">
                  <c:v>-262.23849999999999</c:v>
                </c:pt>
                <c:pt idx="54113">
                  <c:v>-262.23649999999998</c:v>
                </c:pt>
                <c:pt idx="54114">
                  <c:v>-262.23449999999997</c:v>
                </c:pt>
                <c:pt idx="54115">
                  <c:v>-262.23249999999996</c:v>
                </c:pt>
                <c:pt idx="54116">
                  <c:v>-262.23050000000001</c:v>
                </c:pt>
                <c:pt idx="54117">
                  <c:v>-262.2285</c:v>
                </c:pt>
                <c:pt idx="54118">
                  <c:v>-262.22649999999999</c:v>
                </c:pt>
                <c:pt idx="54119">
                  <c:v>-262.22449999999998</c:v>
                </c:pt>
                <c:pt idx="54120">
                  <c:v>-262.22249999999997</c:v>
                </c:pt>
                <c:pt idx="54121">
                  <c:v>-262.22049999999996</c:v>
                </c:pt>
                <c:pt idx="54122">
                  <c:v>-262.21849999999995</c:v>
                </c:pt>
                <c:pt idx="54123">
                  <c:v>-262.2165</c:v>
                </c:pt>
                <c:pt idx="54124">
                  <c:v>-262.21449999999999</c:v>
                </c:pt>
                <c:pt idx="54125">
                  <c:v>-262.21249999999998</c:v>
                </c:pt>
                <c:pt idx="54126">
                  <c:v>-262.21049999999997</c:v>
                </c:pt>
                <c:pt idx="54127">
                  <c:v>-262.20849999999996</c:v>
                </c:pt>
                <c:pt idx="54128">
                  <c:v>-262.20650000000001</c:v>
                </c:pt>
                <c:pt idx="54129">
                  <c:v>-262.2045</c:v>
                </c:pt>
                <c:pt idx="54130">
                  <c:v>-262.20249999999999</c:v>
                </c:pt>
                <c:pt idx="54131">
                  <c:v>-262.20049999999998</c:v>
                </c:pt>
                <c:pt idx="54132">
                  <c:v>-262.19849999999997</c:v>
                </c:pt>
                <c:pt idx="54133">
                  <c:v>-262.19649999999996</c:v>
                </c:pt>
                <c:pt idx="54134">
                  <c:v>-262.19449999999995</c:v>
                </c:pt>
                <c:pt idx="54135">
                  <c:v>-262.1925</c:v>
                </c:pt>
                <c:pt idx="54136">
                  <c:v>-262.19049999999999</c:v>
                </c:pt>
                <c:pt idx="54137">
                  <c:v>-262.18849999999998</c:v>
                </c:pt>
                <c:pt idx="54138">
                  <c:v>-262.18649999999997</c:v>
                </c:pt>
                <c:pt idx="54139">
                  <c:v>-262.18449999999996</c:v>
                </c:pt>
                <c:pt idx="54140">
                  <c:v>-262.1825</c:v>
                </c:pt>
                <c:pt idx="54141">
                  <c:v>-262.18049999999999</c:v>
                </c:pt>
                <c:pt idx="54142">
                  <c:v>-262.17849999999999</c:v>
                </c:pt>
                <c:pt idx="54143">
                  <c:v>-262.17649999999998</c:v>
                </c:pt>
                <c:pt idx="54144">
                  <c:v>-262.17449999999997</c:v>
                </c:pt>
                <c:pt idx="54145">
                  <c:v>-262.17249999999996</c:v>
                </c:pt>
                <c:pt idx="54146">
                  <c:v>-262.17049999999995</c:v>
                </c:pt>
                <c:pt idx="54147">
                  <c:v>-262.16849999999999</c:v>
                </c:pt>
                <c:pt idx="54148">
                  <c:v>-262.16649999999998</c:v>
                </c:pt>
                <c:pt idx="54149">
                  <c:v>-262.16449999999998</c:v>
                </c:pt>
                <c:pt idx="54150">
                  <c:v>-262.16249999999997</c:v>
                </c:pt>
                <c:pt idx="54151">
                  <c:v>-262.16049999999996</c:v>
                </c:pt>
                <c:pt idx="54152">
                  <c:v>-262.1585</c:v>
                </c:pt>
                <c:pt idx="54153">
                  <c:v>-262.15649999999999</c:v>
                </c:pt>
                <c:pt idx="54154">
                  <c:v>-262.15449999999998</c:v>
                </c:pt>
                <c:pt idx="54155">
                  <c:v>-262.15249999999997</c:v>
                </c:pt>
                <c:pt idx="54156">
                  <c:v>-262.15049999999997</c:v>
                </c:pt>
                <c:pt idx="54157">
                  <c:v>-262.14850000000001</c:v>
                </c:pt>
                <c:pt idx="54158">
                  <c:v>-262.14649999999995</c:v>
                </c:pt>
                <c:pt idx="54159">
                  <c:v>-262.14449999999999</c:v>
                </c:pt>
                <c:pt idx="54160">
                  <c:v>-262.14249999999998</c:v>
                </c:pt>
                <c:pt idx="54161">
                  <c:v>-262.14049999999997</c:v>
                </c:pt>
                <c:pt idx="54162">
                  <c:v>-262.13849999999996</c:v>
                </c:pt>
                <c:pt idx="54163">
                  <c:v>-262.13649999999996</c:v>
                </c:pt>
                <c:pt idx="54164">
                  <c:v>-262.1345</c:v>
                </c:pt>
                <c:pt idx="54165">
                  <c:v>-262.13249999999999</c:v>
                </c:pt>
                <c:pt idx="54166">
                  <c:v>-262.13049999999998</c:v>
                </c:pt>
                <c:pt idx="54167">
                  <c:v>-262.12849999999997</c:v>
                </c:pt>
                <c:pt idx="54168">
                  <c:v>-262.12649999999996</c:v>
                </c:pt>
                <c:pt idx="54169">
                  <c:v>-262.12450000000001</c:v>
                </c:pt>
                <c:pt idx="54170">
                  <c:v>-262.12249999999995</c:v>
                </c:pt>
                <c:pt idx="54171">
                  <c:v>-262.12049999999999</c:v>
                </c:pt>
                <c:pt idx="54172">
                  <c:v>-262.11849999999998</c:v>
                </c:pt>
                <c:pt idx="54173">
                  <c:v>-262.11649999999997</c:v>
                </c:pt>
                <c:pt idx="54174">
                  <c:v>-262.11449999999996</c:v>
                </c:pt>
                <c:pt idx="54175">
                  <c:v>-262.11249999999995</c:v>
                </c:pt>
                <c:pt idx="54176">
                  <c:v>-262.1105</c:v>
                </c:pt>
                <c:pt idx="54177">
                  <c:v>-262.10849999999999</c:v>
                </c:pt>
                <c:pt idx="54178">
                  <c:v>-262.10649999999998</c:v>
                </c:pt>
                <c:pt idx="54179">
                  <c:v>-262.10449999999997</c:v>
                </c:pt>
                <c:pt idx="54180">
                  <c:v>-262.10249999999996</c:v>
                </c:pt>
                <c:pt idx="54181">
                  <c:v>-262.10050000000001</c:v>
                </c:pt>
                <c:pt idx="54182">
                  <c:v>-262.09849999999994</c:v>
                </c:pt>
                <c:pt idx="54183">
                  <c:v>-262.09649999999999</c:v>
                </c:pt>
                <c:pt idx="54184">
                  <c:v>-262.09449999999998</c:v>
                </c:pt>
                <c:pt idx="54185">
                  <c:v>-262.09249999999997</c:v>
                </c:pt>
                <c:pt idx="54186">
                  <c:v>-262.09049999999996</c:v>
                </c:pt>
                <c:pt idx="54187">
                  <c:v>-262.08849999999995</c:v>
                </c:pt>
                <c:pt idx="54188">
                  <c:v>-262.0865</c:v>
                </c:pt>
                <c:pt idx="54189">
                  <c:v>-262.08449999999999</c:v>
                </c:pt>
                <c:pt idx="54190">
                  <c:v>-262.08249999999998</c:v>
                </c:pt>
                <c:pt idx="54191">
                  <c:v>-262.08049999999997</c:v>
                </c:pt>
                <c:pt idx="54192">
                  <c:v>-262.07849999999996</c:v>
                </c:pt>
                <c:pt idx="54193">
                  <c:v>-262.07650000000001</c:v>
                </c:pt>
                <c:pt idx="54194">
                  <c:v>-262.07449999999994</c:v>
                </c:pt>
                <c:pt idx="54195">
                  <c:v>-262.07249999999999</c:v>
                </c:pt>
                <c:pt idx="54196">
                  <c:v>-262.07049999999998</c:v>
                </c:pt>
                <c:pt idx="54197">
                  <c:v>-262.06849999999997</c:v>
                </c:pt>
                <c:pt idx="54198">
                  <c:v>-262.06649999999996</c:v>
                </c:pt>
                <c:pt idx="54199">
                  <c:v>-262.06449999999995</c:v>
                </c:pt>
                <c:pt idx="54200">
                  <c:v>-262.0625</c:v>
                </c:pt>
                <c:pt idx="54201">
                  <c:v>-262.06049999999999</c:v>
                </c:pt>
                <c:pt idx="54202">
                  <c:v>-262.05849999999998</c:v>
                </c:pt>
                <c:pt idx="54203">
                  <c:v>-262.05649999999997</c:v>
                </c:pt>
                <c:pt idx="54204">
                  <c:v>-262.05449999999996</c:v>
                </c:pt>
                <c:pt idx="54205">
                  <c:v>-262.05250000000001</c:v>
                </c:pt>
                <c:pt idx="54206">
                  <c:v>-262.05049999999994</c:v>
                </c:pt>
                <c:pt idx="54207">
                  <c:v>-262.04849999999999</c:v>
                </c:pt>
                <c:pt idx="54208">
                  <c:v>-262.04649999999998</c:v>
                </c:pt>
                <c:pt idx="54209">
                  <c:v>-262.04449999999997</c:v>
                </c:pt>
                <c:pt idx="54210">
                  <c:v>-262.04249999999996</c:v>
                </c:pt>
                <c:pt idx="54211">
                  <c:v>-262.04049999999995</c:v>
                </c:pt>
                <c:pt idx="54212">
                  <c:v>-262.0385</c:v>
                </c:pt>
                <c:pt idx="54213">
                  <c:v>-262.03649999999999</c:v>
                </c:pt>
                <c:pt idx="54214">
                  <c:v>-262.03449999999998</c:v>
                </c:pt>
                <c:pt idx="54215">
                  <c:v>-262.03249999999997</c:v>
                </c:pt>
                <c:pt idx="54216">
                  <c:v>-262.03049999999996</c:v>
                </c:pt>
                <c:pt idx="54217">
                  <c:v>-262.02850000000001</c:v>
                </c:pt>
                <c:pt idx="54218">
                  <c:v>-262.02649999999994</c:v>
                </c:pt>
                <c:pt idx="54219">
                  <c:v>-262.02449999999999</c:v>
                </c:pt>
                <c:pt idx="54220">
                  <c:v>-262.02249999999998</c:v>
                </c:pt>
                <c:pt idx="54221">
                  <c:v>-262.02049999999997</c:v>
                </c:pt>
                <c:pt idx="54222">
                  <c:v>-262.01849999999996</c:v>
                </c:pt>
                <c:pt idx="54223">
                  <c:v>-262.01649999999995</c:v>
                </c:pt>
                <c:pt idx="54224">
                  <c:v>-262.0145</c:v>
                </c:pt>
                <c:pt idx="54225">
                  <c:v>-262.01249999999999</c:v>
                </c:pt>
                <c:pt idx="54226">
                  <c:v>-262.01049999999998</c:v>
                </c:pt>
                <c:pt idx="54227">
                  <c:v>-262.00849999999997</c:v>
                </c:pt>
                <c:pt idx="54228">
                  <c:v>-262.00649999999996</c:v>
                </c:pt>
                <c:pt idx="54229">
                  <c:v>-262.00450000000001</c:v>
                </c:pt>
                <c:pt idx="54230">
                  <c:v>-262.0025</c:v>
                </c:pt>
                <c:pt idx="54231">
                  <c:v>-262.00049999999999</c:v>
                </c:pt>
                <c:pt idx="54232">
                  <c:v>-261.99849999999998</c:v>
                </c:pt>
                <c:pt idx="54233">
                  <c:v>-261.99649999999997</c:v>
                </c:pt>
                <c:pt idx="54234">
                  <c:v>-261.99449999999996</c:v>
                </c:pt>
                <c:pt idx="54235">
                  <c:v>-261.99249999999995</c:v>
                </c:pt>
                <c:pt idx="54236">
                  <c:v>-261.9905</c:v>
                </c:pt>
                <c:pt idx="54237">
                  <c:v>-261.98849999999999</c:v>
                </c:pt>
                <c:pt idx="54238">
                  <c:v>-261.98649999999998</c:v>
                </c:pt>
                <c:pt idx="54239">
                  <c:v>-261.98449999999997</c:v>
                </c:pt>
                <c:pt idx="54240">
                  <c:v>-261.98249999999996</c:v>
                </c:pt>
                <c:pt idx="54241">
                  <c:v>-261.98050000000001</c:v>
                </c:pt>
                <c:pt idx="54242">
                  <c:v>-261.9785</c:v>
                </c:pt>
                <c:pt idx="54243">
                  <c:v>-261.97649999999999</c:v>
                </c:pt>
                <c:pt idx="54244">
                  <c:v>-261.97449999999998</c:v>
                </c:pt>
                <c:pt idx="54245">
                  <c:v>-261.97249999999997</c:v>
                </c:pt>
                <c:pt idx="54246">
                  <c:v>-261.97049999999996</c:v>
                </c:pt>
                <c:pt idx="54247">
                  <c:v>-261.96849999999995</c:v>
                </c:pt>
                <c:pt idx="54248">
                  <c:v>-261.9665</c:v>
                </c:pt>
                <c:pt idx="54249">
                  <c:v>-261.96449999999999</c:v>
                </c:pt>
                <c:pt idx="54250">
                  <c:v>-261.96249999999998</c:v>
                </c:pt>
                <c:pt idx="54251">
                  <c:v>-261.96049999999997</c:v>
                </c:pt>
                <c:pt idx="54252">
                  <c:v>-261.95849999999996</c:v>
                </c:pt>
                <c:pt idx="54253">
                  <c:v>-261.95650000000001</c:v>
                </c:pt>
                <c:pt idx="54254">
                  <c:v>-261.9545</c:v>
                </c:pt>
                <c:pt idx="54255">
                  <c:v>-261.95249999999999</c:v>
                </c:pt>
                <c:pt idx="54256">
                  <c:v>-261.95049999999998</c:v>
                </c:pt>
                <c:pt idx="54257">
                  <c:v>-261.94849999999997</c:v>
                </c:pt>
                <c:pt idx="54258">
                  <c:v>-261.94649999999996</c:v>
                </c:pt>
                <c:pt idx="54259">
                  <c:v>-261.94449999999995</c:v>
                </c:pt>
                <c:pt idx="54260">
                  <c:v>-261.9425</c:v>
                </c:pt>
                <c:pt idx="54261">
                  <c:v>-261.94049999999999</c:v>
                </c:pt>
                <c:pt idx="54262">
                  <c:v>-261.93849999999998</c:v>
                </c:pt>
                <c:pt idx="54263">
                  <c:v>-261.93649999999997</c:v>
                </c:pt>
                <c:pt idx="54264">
                  <c:v>-261.93449999999996</c:v>
                </c:pt>
                <c:pt idx="54265">
                  <c:v>-261.9325</c:v>
                </c:pt>
                <c:pt idx="54266">
                  <c:v>-261.93049999999999</c:v>
                </c:pt>
                <c:pt idx="54267">
                  <c:v>-261.92849999999999</c:v>
                </c:pt>
                <c:pt idx="54268">
                  <c:v>-261.92649999999998</c:v>
                </c:pt>
                <c:pt idx="54269">
                  <c:v>-261.92449999999997</c:v>
                </c:pt>
                <c:pt idx="54270">
                  <c:v>-261.92249999999996</c:v>
                </c:pt>
                <c:pt idx="54271">
                  <c:v>-261.92049999999995</c:v>
                </c:pt>
                <c:pt idx="54272">
                  <c:v>-261.91849999999999</c:v>
                </c:pt>
                <c:pt idx="54273">
                  <c:v>-261.91649999999998</c:v>
                </c:pt>
                <c:pt idx="54274">
                  <c:v>-261.91449999999998</c:v>
                </c:pt>
                <c:pt idx="54275">
                  <c:v>-261.91249999999997</c:v>
                </c:pt>
                <c:pt idx="54276">
                  <c:v>-261.91049999999996</c:v>
                </c:pt>
                <c:pt idx="54277">
                  <c:v>-261.9085</c:v>
                </c:pt>
                <c:pt idx="54278">
                  <c:v>-261.90649999999999</c:v>
                </c:pt>
                <c:pt idx="54279">
                  <c:v>-261.90449999999998</c:v>
                </c:pt>
                <c:pt idx="54280">
                  <c:v>-261.90249999999997</c:v>
                </c:pt>
                <c:pt idx="54281">
                  <c:v>-261.90049999999997</c:v>
                </c:pt>
                <c:pt idx="54282">
                  <c:v>-261.89850000000001</c:v>
                </c:pt>
                <c:pt idx="54283">
                  <c:v>-261.89649999999995</c:v>
                </c:pt>
                <c:pt idx="54284">
                  <c:v>-261.89449999999999</c:v>
                </c:pt>
                <c:pt idx="54285">
                  <c:v>-261.89249999999998</c:v>
                </c:pt>
                <c:pt idx="54286">
                  <c:v>-261.89049999999997</c:v>
                </c:pt>
                <c:pt idx="54287">
                  <c:v>-261.88849999999996</c:v>
                </c:pt>
                <c:pt idx="54288">
                  <c:v>-261.88649999999996</c:v>
                </c:pt>
                <c:pt idx="54289">
                  <c:v>-261.8845</c:v>
                </c:pt>
                <c:pt idx="54290">
                  <c:v>-261.88249999999999</c:v>
                </c:pt>
                <c:pt idx="54291">
                  <c:v>-261.88049999999998</c:v>
                </c:pt>
                <c:pt idx="54292">
                  <c:v>-261.87849999999997</c:v>
                </c:pt>
                <c:pt idx="54293">
                  <c:v>-261.87649999999996</c:v>
                </c:pt>
                <c:pt idx="54294">
                  <c:v>-261.87450000000001</c:v>
                </c:pt>
                <c:pt idx="54295">
                  <c:v>-261.87249999999995</c:v>
                </c:pt>
                <c:pt idx="54296">
                  <c:v>-261.87049999999999</c:v>
                </c:pt>
                <c:pt idx="54297">
                  <c:v>-261.86849999999998</c:v>
                </c:pt>
                <c:pt idx="54298">
                  <c:v>-261.86649999999997</c:v>
                </c:pt>
                <c:pt idx="54299">
                  <c:v>-261.86449999999996</c:v>
                </c:pt>
                <c:pt idx="54300">
                  <c:v>-261.86249999999995</c:v>
                </c:pt>
                <c:pt idx="54301">
                  <c:v>-261.8605</c:v>
                </c:pt>
                <c:pt idx="54302">
                  <c:v>-261.85849999999999</c:v>
                </c:pt>
                <c:pt idx="54303">
                  <c:v>-261.85649999999998</c:v>
                </c:pt>
                <c:pt idx="54304">
                  <c:v>-261.85449999999997</c:v>
                </c:pt>
                <c:pt idx="54305">
                  <c:v>-261.85249999999996</c:v>
                </c:pt>
                <c:pt idx="54306">
                  <c:v>-261.85050000000001</c:v>
                </c:pt>
                <c:pt idx="54307">
                  <c:v>-261.84849999999994</c:v>
                </c:pt>
                <c:pt idx="54308">
                  <c:v>-261.84649999999999</c:v>
                </c:pt>
                <c:pt idx="54309">
                  <c:v>-261.84449999999998</c:v>
                </c:pt>
                <c:pt idx="54310">
                  <c:v>-261.84249999999997</c:v>
                </c:pt>
                <c:pt idx="54311">
                  <c:v>-261.84049999999996</c:v>
                </c:pt>
                <c:pt idx="54312">
                  <c:v>-261.83849999999995</c:v>
                </c:pt>
                <c:pt idx="54313">
                  <c:v>-261.8365</c:v>
                </c:pt>
                <c:pt idx="54314">
                  <c:v>-261.83449999999999</c:v>
                </c:pt>
                <c:pt idx="54315">
                  <c:v>-261.83249999999998</c:v>
                </c:pt>
                <c:pt idx="54316">
                  <c:v>-261.83049999999997</c:v>
                </c:pt>
                <c:pt idx="54317">
                  <c:v>-261.82849999999996</c:v>
                </c:pt>
                <c:pt idx="54318">
                  <c:v>-261.82650000000001</c:v>
                </c:pt>
                <c:pt idx="54319">
                  <c:v>-261.82449999999994</c:v>
                </c:pt>
                <c:pt idx="54320">
                  <c:v>-261.82249999999999</c:v>
                </c:pt>
                <c:pt idx="54321">
                  <c:v>-261.82049999999998</c:v>
                </c:pt>
                <c:pt idx="54322">
                  <c:v>-261.81849999999997</c:v>
                </c:pt>
                <c:pt idx="54323">
                  <c:v>-261.81649999999996</c:v>
                </c:pt>
                <c:pt idx="54324">
                  <c:v>-261.81449999999995</c:v>
                </c:pt>
                <c:pt idx="54325">
                  <c:v>-261.8125</c:v>
                </c:pt>
                <c:pt idx="54326">
                  <c:v>-261.81049999999999</c:v>
                </c:pt>
                <c:pt idx="54327">
                  <c:v>-261.80849999999998</c:v>
                </c:pt>
                <c:pt idx="54328">
                  <c:v>-261.80649999999997</c:v>
                </c:pt>
                <c:pt idx="54329">
                  <c:v>-261.80449999999996</c:v>
                </c:pt>
                <c:pt idx="54330">
                  <c:v>-261.80250000000001</c:v>
                </c:pt>
                <c:pt idx="54331">
                  <c:v>-261.80049999999994</c:v>
                </c:pt>
                <c:pt idx="54332">
                  <c:v>-261.79849999999999</c:v>
                </c:pt>
                <c:pt idx="54333">
                  <c:v>-261.79649999999998</c:v>
                </c:pt>
                <c:pt idx="54334">
                  <c:v>-261.79449999999997</c:v>
                </c:pt>
                <c:pt idx="54335">
                  <c:v>-261.79249999999996</c:v>
                </c:pt>
                <c:pt idx="54336">
                  <c:v>-261.79049999999995</c:v>
                </c:pt>
                <c:pt idx="54337">
                  <c:v>-261.7885</c:v>
                </c:pt>
                <c:pt idx="54338">
                  <c:v>-261.78649999999999</c:v>
                </c:pt>
                <c:pt idx="54339">
                  <c:v>-261.78449999999998</c:v>
                </c:pt>
                <c:pt idx="54340">
                  <c:v>-261.78249999999997</c:v>
                </c:pt>
                <c:pt idx="54341">
                  <c:v>-261.78049999999996</c:v>
                </c:pt>
                <c:pt idx="54342">
                  <c:v>-261.77850000000001</c:v>
                </c:pt>
                <c:pt idx="54343">
                  <c:v>-261.77649999999994</c:v>
                </c:pt>
                <c:pt idx="54344">
                  <c:v>-261.77449999999999</c:v>
                </c:pt>
                <c:pt idx="54345">
                  <c:v>-261.77249999999998</c:v>
                </c:pt>
                <c:pt idx="54346">
                  <c:v>-261.77049999999997</c:v>
                </c:pt>
                <c:pt idx="54347">
                  <c:v>-261.76849999999996</c:v>
                </c:pt>
                <c:pt idx="54348">
                  <c:v>-261.76649999999995</c:v>
                </c:pt>
                <c:pt idx="54349">
                  <c:v>-261.7645</c:v>
                </c:pt>
                <c:pt idx="54350">
                  <c:v>-261.76249999999999</c:v>
                </c:pt>
                <c:pt idx="54351">
                  <c:v>-261.76049999999998</c:v>
                </c:pt>
                <c:pt idx="54352">
                  <c:v>-261.75849999999997</c:v>
                </c:pt>
                <c:pt idx="54353">
                  <c:v>-261.75649999999996</c:v>
                </c:pt>
                <c:pt idx="54354">
                  <c:v>-261.75450000000001</c:v>
                </c:pt>
                <c:pt idx="54355">
                  <c:v>-261.7525</c:v>
                </c:pt>
                <c:pt idx="54356">
                  <c:v>-261.75049999999999</c:v>
                </c:pt>
                <c:pt idx="54357">
                  <c:v>-261.74849999999998</c:v>
                </c:pt>
                <c:pt idx="54358">
                  <c:v>-261.74649999999997</c:v>
                </c:pt>
                <c:pt idx="54359">
                  <c:v>-261.74449999999996</c:v>
                </c:pt>
                <c:pt idx="54360">
                  <c:v>-261.74249999999995</c:v>
                </c:pt>
                <c:pt idx="54361">
                  <c:v>-261.7405</c:v>
                </c:pt>
                <c:pt idx="54362">
                  <c:v>-261.73849999999999</c:v>
                </c:pt>
                <c:pt idx="54363">
                  <c:v>-261.73649999999998</c:v>
                </c:pt>
                <c:pt idx="54364">
                  <c:v>-261.73449999999997</c:v>
                </c:pt>
                <c:pt idx="54365">
                  <c:v>-261.73249999999996</c:v>
                </c:pt>
                <c:pt idx="54366">
                  <c:v>-261.73050000000001</c:v>
                </c:pt>
                <c:pt idx="54367">
                  <c:v>-261.7285</c:v>
                </c:pt>
                <c:pt idx="54368">
                  <c:v>-261.72649999999999</c:v>
                </c:pt>
                <c:pt idx="54369">
                  <c:v>-261.72449999999998</c:v>
                </c:pt>
                <c:pt idx="54370">
                  <c:v>-261.72249999999997</c:v>
                </c:pt>
                <c:pt idx="54371">
                  <c:v>-261.72049999999996</c:v>
                </c:pt>
                <c:pt idx="54372">
                  <c:v>-261.71849999999995</c:v>
                </c:pt>
                <c:pt idx="54373">
                  <c:v>-261.7165</c:v>
                </c:pt>
                <c:pt idx="54374">
                  <c:v>-261.71449999999999</c:v>
                </c:pt>
                <c:pt idx="54375">
                  <c:v>-261.71249999999998</c:v>
                </c:pt>
                <c:pt idx="54376">
                  <c:v>-261.71049999999997</c:v>
                </c:pt>
                <c:pt idx="54377">
                  <c:v>-261.70849999999996</c:v>
                </c:pt>
                <c:pt idx="54378">
                  <c:v>-261.70650000000001</c:v>
                </c:pt>
                <c:pt idx="54379">
                  <c:v>-261.7045</c:v>
                </c:pt>
                <c:pt idx="54380">
                  <c:v>-261.70249999999999</c:v>
                </c:pt>
                <c:pt idx="54381">
                  <c:v>-261.70049999999998</c:v>
                </c:pt>
                <c:pt idx="54382">
                  <c:v>-261.69849999999997</c:v>
                </c:pt>
                <c:pt idx="54383">
                  <c:v>-261.69649999999996</c:v>
                </c:pt>
                <c:pt idx="54384">
                  <c:v>-261.69449999999995</c:v>
                </c:pt>
                <c:pt idx="54385">
                  <c:v>-261.6925</c:v>
                </c:pt>
                <c:pt idx="54386">
                  <c:v>-261.69049999999999</c:v>
                </c:pt>
                <c:pt idx="54387">
                  <c:v>-261.68849999999998</c:v>
                </c:pt>
                <c:pt idx="54388">
                  <c:v>-261.68649999999997</c:v>
                </c:pt>
                <c:pt idx="54389">
                  <c:v>-261.68449999999996</c:v>
                </c:pt>
                <c:pt idx="54390">
                  <c:v>-261.6825</c:v>
                </c:pt>
                <c:pt idx="54391">
                  <c:v>-261.68049999999999</c:v>
                </c:pt>
                <c:pt idx="54392">
                  <c:v>-261.67849999999999</c:v>
                </c:pt>
                <c:pt idx="54393">
                  <c:v>-261.67649999999998</c:v>
                </c:pt>
                <c:pt idx="54394">
                  <c:v>-261.67449999999997</c:v>
                </c:pt>
                <c:pt idx="54395">
                  <c:v>-261.67249999999996</c:v>
                </c:pt>
                <c:pt idx="54396">
                  <c:v>-261.67049999999995</c:v>
                </c:pt>
                <c:pt idx="54397">
                  <c:v>-261.66849999999999</c:v>
                </c:pt>
                <c:pt idx="54398">
                  <c:v>-261.66649999999998</c:v>
                </c:pt>
                <c:pt idx="54399">
                  <c:v>-261.66449999999998</c:v>
                </c:pt>
                <c:pt idx="54400">
                  <c:v>-261.66249999999997</c:v>
                </c:pt>
                <c:pt idx="54401">
                  <c:v>-261.66049999999996</c:v>
                </c:pt>
                <c:pt idx="54402">
                  <c:v>-261.6585</c:v>
                </c:pt>
                <c:pt idx="54403">
                  <c:v>-261.65649999999999</c:v>
                </c:pt>
                <c:pt idx="54404">
                  <c:v>-261.65449999999998</c:v>
                </c:pt>
                <c:pt idx="54405">
                  <c:v>-261.65249999999997</c:v>
                </c:pt>
                <c:pt idx="54406">
                  <c:v>-261.65049999999997</c:v>
                </c:pt>
                <c:pt idx="54407">
                  <c:v>-261.64850000000001</c:v>
                </c:pt>
                <c:pt idx="54408">
                  <c:v>-261.64649999999995</c:v>
                </c:pt>
                <c:pt idx="54409">
                  <c:v>-261.64449999999999</c:v>
                </c:pt>
                <c:pt idx="54410">
                  <c:v>-261.64249999999998</c:v>
                </c:pt>
                <c:pt idx="54411">
                  <c:v>-261.64049999999997</c:v>
                </c:pt>
                <c:pt idx="54412">
                  <c:v>-261.63849999999996</c:v>
                </c:pt>
                <c:pt idx="54413">
                  <c:v>-261.63649999999996</c:v>
                </c:pt>
                <c:pt idx="54414">
                  <c:v>-261.6345</c:v>
                </c:pt>
                <c:pt idx="54415">
                  <c:v>-261.63249999999999</c:v>
                </c:pt>
                <c:pt idx="54416">
                  <c:v>-261.63049999999998</c:v>
                </c:pt>
                <c:pt idx="54417">
                  <c:v>-261.62849999999997</c:v>
                </c:pt>
                <c:pt idx="54418">
                  <c:v>-261.62649999999996</c:v>
                </c:pt>
                <c:pt idx="54419">
                  <c:v>-261.62450000000001</c:v>
                </c:pt>
                <c:pt idx="54420">
                  <c:v>-261.62249999999995</c:v>
                </c:pt>
                <c:pt idx="54421">
                  <c:v>-261.62049999999999</c:v>
                </c:pt>
                <c:pt idx="54422">
                  <c:v>-261.61849999999998</c:v>
                </c:pt>
                <c:pt idx="54423">
                  <c:v>-261.61649999999997</c:v>
                </c:pt>
                <c:pt idx="54424">
                  <c:v>-261.61449999999996</c:v>
                </c:pt>
                <c:pt idx="54425">
                  <c:v>-261.61249999999995</c:v>
                </c:pt>
                <c:pt idx="54426">
                  <c:v>-261.6105</c:v>
                </c:pt>
                <c:pt idx="54427">
                  <c:v>-261.60849999999999</c:v>
                </c:pt>
                <c:pt idx="54428">
                  <c:v>-261.60649999999998</c:v>
                </c:pt>
                <c:pt idx="54429">
                  <c:v>-261.60449999999997</c:v>
                </c:pt>
                <c:pt idx="54430">
                  <c:v>-261.60249999999996</c:v>
                </c:pt>
                <c:pt idx="54431">
                  <c:v>-261.60050000000001</c:v>
                </c:pt>
                <c:pt idx="54432">
                  <c:v>-261.59849999999994</c:v>
                </c:pt>
                <c:pt idx="54433">
                  <c:v>-261.59649999999999</c:v>
                </c:pt>
                <c:pt idx="54434">
                  <c:v>-261.59449999999998</c:v>
                </c:pt>
                <c:pt idx="54435">
                  <c:v>-261.59249999999997</c:v>
                </c:pt>
                <c:pt idx="54436">
                  <c:v>-261.59049999999996</c:v>
                </c:pt>
                <c:pt idx="54437">
                  <c:v>-261.58849999999995</c:v>
                </c:pt>
                <c:pt idx="54438">
                  <c:v>-261.5865</c:v>
                </c:pt>
                <c:pt idx="54439">
                  <c:v>-261.58449999999999</c:v>
                </c:pt>
                <c:pt idx="54440">
                  <c:v>-261.58249999999998</c:v>
                </c:pt>
                <c:pt idx="54441">
                  <c:v>-261.58049999999997</c:v>
                </c:pt>
                <c:pt idx="54442">
                  <c:v>-261.57849999999996</c:v>
                </c:pt>
                <c:pt idx="54443">
                  <c:v>-261.57650000000001</c:v>
                </c:pt>
                <c:pt idx="54444">
                  <c:v>-261.57449999999994</c:v>
                </c:pt>
                <c:pt idx="54445">
                  <c:v>-261.57249999999999</c:v>
                </c:pt>
                <c:pt idx="54446">
                  <c:v>-261.57049999999998</c:v>
                </c:pt>
                <c:pt idx="54447">
                  <c:v>-261.56849999999997</c:v>
                </c:pt>
                <c:pt idx="54448">
                  <c:v>-261.56649999999996</c:v>
                </c:pt>
                <c:pt idx="54449">
                  <c:v>-261.56449999999995</c:v>
                </c:pt>
                <c:pt idx="54450">
                  <c:v>-261.5625</c:v>
                </c:pt>
                <c:pt idx="54451">
                  <c:v>-261.56049999999999</c:v>
                </c:pt>
                <c:pt idx="54452">
                  <c:v>-261.55849999999998</c:v>
                </c:pt>
                <c:pt idx="54453">
                  <c:v>-261.55649999999997</c:v>
                </c:pt>
                <c:pt idx="54454">
                  <c:v>-261.55449999999996</c:v>
                </c:pt>
                <c:pt idx="54455">
                  <c:v>-261.55250000000001</c:v>
                </c:pt>
                <c:pt idx="54456">
                  <c:v>-261.55049999999994</c:v>
                </c:pt>
                <c:pt idx="54457">
                  <c:v>-261.54849999999999</c:v>
                </c:pt>
                <c:pt idx="54458">
                  <c:v>-261.54649999999998</c:v>
                </c:pt>
                <c:pt idx="54459">
                  <c:v>-261.54449999999997</c:v>
                </c:pt>
                <c:pt idx="54460">
                  <c:v>-261.54249999999996</c:v>
                </c:pt>
                <c:pt idx="54461">
                  <c:v>-261.54049999999995</c:v>
                </c:pt>
                <c:pt idx="54462">
                  <c:v>-261.5385</c:v>
                </c:pt>
                <c:pt idx="54463">
                  <c:v>-261.53649999999999</c:v>
                </c:pt>
                <c:pt idx="54464">
                  <c:v>-261.53449999999998</c:v>
                </c:pt>
                <c:pt idx="54465">
                  <c:v>-261.53249999999997</c:v>
                </c:pt>
                <c:pt idx="54466">
                  <c:v>-261.53049999999996</c:v>
                </c:pt>
                <c:pt idx="54467">
                  <c:v>-261.52850000000001</c:v>
                </c:pt>
                <c:pt idx="54468">
                  <c:v>-261.52649999999994</c:v>
                </c:pt>
                <c:pt idx="54469">
                  <c:v>-261.52449999999999</c:v>
                </c:pt>
                <c:pt idx="54470">
                  <c:v>-261.52249999999998</c:v>
                </c:pt>
                <c:pt idx="54471">
                  <c:v>-261.52049999999997</c:v>
                </c:pt>
                <c:pt idx="54472">
                  <c:v>-261.51849999999996</c:v>
                </c:pt>
                <c:pt idx="54473">
                  <c:v>-261.51649999999995</c:v>
                </c:pt>
                <c:pt idx="54474">
                  <c:v>-261.5145</c:v>
                </c:pt>
                <c:pt idx="54475">
                  <c:v>-261.51249999999999</c:v>
                </c:pt>
                <c:pt idx="54476">
                  <c:v>-261.51049999999998</c:v>
                </c:pt>
                <c:pt idx="54477">
                  <c:v>-261.50849999999997</c:v>
                </c:pt>
                <c:pt idx="54478">
                  <c:v>-261.50649999999996</c:v>
                </c:pt>
                <c:pt idx="54479">
                  <c:v>-261.50450000000001</c:v>
                </c:pt>
                <c:pt idx="54480">
                  <c:v>-261.5025</c:v>
                </c:pt>
                <c:pt idx="54481">
                  <c:v>-261.50049999999999</c:v>
                </c:pt>
                <c:pt idx="54482">
                  <c:v>-261.49849999999998</c:v>
                </c:pt>
                <c:pt idx="54483">
                  <c:v>-261.49649999999997</c:v>
                </c:pt>
                <c:pt idx="54484">
                  <c:v>-261.49449999999996</c:v>
                </c:pt>
                <c:pt idx="54485">
                  <c:v>-261.49249999999995</c:v>
                </c:pt>
                <c:pt idx="54486">
                  <c:v>-261.4905</c:v>
                </c:pt>
                <c:pt idx="54487">
                  <c:v>-261.48849999999999</c:v>
                </c:pt>
                <c:pt idx="54488">
                  <c:v>-261.48649999999998</c:v>
                </c:pt>
                <c:pt idx="54489">
                  <c:v>-261.48449999999997</c:v>
                </c:pt>
                <c:pt idx="54490">
                  <c:v>-261.48249999999996</c:v>
                </c:pt>
                <c:pt idx="54491">
                  <c:v>-261.48050000000001</c:v>
                </c:pt>
                <c:pt idx="54492">
                  <c:v>-261.4785</c:v>
                </c:pt>
                <c:pt idx="54493">
                  <c:v>-261.47649999999999</c:v>
                </c:pt>
                <c:pt idx="54494">
                  <c:v>-261.47449999999998</c:v>
                </c:pt>
                <c:pt idx="54495">
                  <c:v>-261.47249999999997</c:v>
                </c:pt>
                <c:pt idx="54496">
                  <c:v>-261.47049999999996</c:v>
                </c:pt>
                <c:pt idx="54497">
                  <c:v>-261.46849999999995</c:v>
                </c:pt>
                <c:pt idx="54498">
                  <c:v>-261.4665</c:v>
                </c:pt>
                <c:pt idx="54499">
                  <c:v>-261.46449999999999</c:v>
                </c:pt>
                <c:pt idx="54500">
                  <c:v>-261.46249999999998</c:v>
                </c:pt>
                <c:pt idx="54501">
                  <c:v>-261.46049999999997</c:v>
                </c:pt>
                <c:pt idx="54502">
                  <c:v>-261.45849999999996</c:v>
                </c:pt>
                <c:pt idx="54503">
                  <c:v>-261.45650000000001</c:v>
                </c:pt>
                <c:pt idx="54504">
                  <c:v>-261.4545</c:v>
                </c:pt>
                <c:pt idx="54505">
                  <c:v>-261.45249999999999</c:v>
                </c:pt>
                <c:pt idx="54506">
                  <c:v>-261.45049999999998</c:v>
                </c:pt>
                <c:pt idx="54507">
                  <c:v>-261.44849999999997</c:v>
                </c:pt>
                <c:pt idx="54508">
                  <c:v>-261.44649999999996</c:v>
                </c:pt>
                <c:pt idx="54509">
                  <c:v>-261.44449999999995</c:v>
                </c:pt>
                <c:pt idx="54510">
                  <c:v>-261.4425</c:v>
                </c:pt>
                <c:pt idx="54511">
                  <c:v>-261.44049999999999</c:v>
                </c:pt>
                <c:pt idx="54512">
                  <c:v>-261.43849999999998</c:v>
                </c:pt>
                <c:pt idx="54513">
                  <c:v>-261.43649999999997</c:v>
                </c:pt>
                <c:pt idx="54514">
                  <c:v>-261.43449999999996</c:v>
                </c:pt>
                <c:pt idx="54515">
                  <c:v>-261.4325</c:v>
                </c:pt>
                <c:pt idx="54516">
                  <c:v>-261.43049999999999</c:v>
                </c:pt>
                <c:pt idx="54517">
                  <c:v>-261.42849999999999</c:v>
                </c:pt>
                <c:pt idx="54518">
                  <c:v>-261.42649999999998</c:v>
                </c:pt>
                <c:pt idx="54519">
                  <c:v>-261.42449999999997</c:v>
                </c:pt>
                <c:pt idx="54520">
                  <c:v>-261.42249999999996</c:v>
                </c:pt>
                <c:pt idx="54521">
                  <c:v>-261.42049999999995</c:v>
                </c:pt>
                <c:pt idx="54522">
                  <c:v>-261.41849999999999</c:v>
                </c:pt>
                <c:pt idx="54523">
                  <c:v>-261.41649999999998</c:v>
                </c:pt>
                <c:pt idx="54524">
                  <c:v>-261.41449999999998</c:v>
                </c:pt>
                <c:pt idx="54525">
                  <c:v>-261.41249999999997</c:v>
                </c:pt>
                <c:pt idx="54526">
                  <c:v>-261.41049999999996</c:v>
                </c:pt>
                <c:pt idx="54527">
                  <c:v>-261.4085</c:v>
                </c:pt>
                <c:pt idx="54528">
                  <c:v>-261.40649999999999</c:v>
                </c:pt>
                <c:pt idx="54529">
                  <c:v>-261.40449999999998</c:v>
                </c:pt>
                <c:pt idx="54530">
                  <c:v>-261.40249999999997</c:v>
                </c:pt>
                <c:pt idx="54531">
                  <c:v>-261.40049999999997</c:v>
                </c:pt>
                <c:pt idx="54532">
                  <c:v>-261.39850000000001</c:v>
                </c:pt>
                <c:pt idx="54533">
                  <c:v>-261.39649999999995</c:v>
                </c:pt>
                <c:pt idx="54534">
                  <c:v>-261.39449999999999</c:v>
                </c:pt>
                <c:pt idx="54535">
                  <c:v>-261.39249999999998</c:v>
                </c:pt>
                <c:pt idx="54536">
                  <c:v>-261.39049999999997</c:v>
                </c:pt>
                <c:pt idx="54537">
                  <c:v>-261.38849999999996</c:v>
                </c:pt>
                <c:pt idx="54538">
                  <c:v>-261.38649999999996</c:v>
                </c:pt>
                <c:pt idx="54539">
                  <c:v>-261.3845</c:v>
                </c:pt>
                <c:pt idx="54540">
                  <c:v>-261.38249999999999</c:v>
                </c:pt>
                <c:pt idx="54541">
                  <c:v>-261.38049999999998</c:v>
                </c:pt>
                <c:pt idx="54542">
                  <c:v>-261.37849999999997</c:v>
                </c:pt>
                <c:pt idx="54543">
                  <c:v>-261.37649999999996</c:v>
                </c:pt>
                <c:pt idx="54544">
                  <c:v>-261.37450000000001</c:v>
                </c:pt>
                <c:pt idx="54545">
                  <c:v>-261.37249999999995</c:v>
                </c:pt>
                <c:pt idx="54546">
                  <c:v>-261.37049999999999</c:v>
                </c:pt>
                <c:pt idx="54547">
                  <c:v>-261.36849999999998</c:v>
                </c:pt>
                <c:pt idx="54548">
                  <c:v>-261.36649999999997</c:v>
                </c:pt>
                <c:pt idx="54549">
                  <c:v>-261.36449999999996</c:v>
                </c:pt>
                <c:pt idx="54550">
                  <c:v>-261.36249999999995</c:v>
                </c:pt>
                <c:pt idx="54551">
                  <c:v>-261.3605</c:v>
                </c:pt>
                <c:pt idx="54552">
                  <c:v>-261.35849999999999</c:v>
                </c:pt>
                <c:pt idx="54553">
                  <c:v>-261.35649999999998</c:v>
                </c:pt>
                <c:pt idx="54554">
                  <c:v>-261.35449999999997</c:v>
                </c:pt>
                <c:pt idx="54555">
                  <c:v>-261.35249999999996</c:v>
                </c:pt>
                <c:pt idx="54556">
                  <c:v>-261.35050000000001</c:v>
                </c:pt>
                <c:pt idx="54557">
                  <c:v>-261.34849999999994</c:v>
                </c:pt>
                <c:pt idx="54558">
                  <c:v>-261.34649999999999</c:v>
                </c:pt>
                <c:pt idx="54559">
                  <c:v>-261.34449999999998</c:v>
                </c:pt>
                <c:pt idx="54560">
                  <c:v>-261.34249999999997</c:v>
                </c:pt>
                <c:pt idx="54561">
                  <c:v>-261.34049999999996</c:v>
                </c:pt>
                <c:pt idx="54562">
                  <c:v>-261.33849999999995</c:v>
                </c:pt>
                <c:pt idx="54563">
                  <c:v>-261.3365</c:v>
                </c:pt>
                <c:pt idx="54564">
                  <c:v>-261.33449999999999</c:v>
                </c:pt>
                <c:pt idx="54565">
                  <c:v>-261.33249999999998</c:v>
                </c:pt>
                <c:pt idx="54566">
                  <c:v>-261.33049999999997</c:v>
                </c:pt>
                <c:pt idx="54567">
                  <c:v>-261.32849999999996</c:v>
                </c:pt>
                <c:pt idx="54568">
                  <c:v>-261.32650000000001</c:v>
                </c:pt>
                <c:pt idx="54569">
                  <c:v>-261.32449999999994</c:v>
                </c:pt>
                <c:pt idx="54570">
                  <c:v>-261.32249999999999</c:v>
                </c:pt>
                <c:pt idx="54571">
                  <c:v>-261.32049999999998</c:v>
                </c:pt>
                <c:pt idx="54572">
                  <c:v>-261.31849999999997</c:v>
                </c:pt>
                <c:pt idx="54573">
                  <c:v>-261.31649999999996</c:v>
                </c:pt>
                <c:pt idx="54574">
                  <c:v>-261.31449999999995</c:v>
                </c:pt>
                <c:pt idx="54575">
                  <c:v>-261.3125</c:v>
                </c:pt>
                <c:pt idx="54576">
                  <c:v>-261.31049999999999</c:v>
                </c:pt>
                <c:pt idx="54577">
                  <c:v>-261.30849999999998</c:v>
                </c:pt>
                <c:pt idx="54578">
                  <c:v>-261.30649999999997</c:v>
                </c:pt>
                <c:pt idx="54579">
                  <c:v>-261.30449999999996</c:v>
                </c:pt>
                <c:pt idx="54580">
                  <c:v>-261.30250000000001</c:v>
                </c:pt>
                <c:pt idx="54581">
                  <c:v>-261.30049999999994</c:v>
                </c:pt>
                <c:pt idx="54582">
                  <c:v>-261.29849999999999</c:v>
                </c:pt>
                <c:pt idx="54583">
                  <c:v>-261.29649999999998</c:v>
                </c:pt>
                <c:pt idx="54584">
                  <c:v>-261.29449999999997</c:v>
                </c:pt>
                <c:pt idx="54585">
                  <c:v>-261.29249999999996</c:v>
                </c:pt>
                <c:pt idx="54586">
                  <c:v>-261.29049999999995</c:v>
                </c:pt>
                <c:pt idx="54587">
                  <c:v>-261.2885</c:v>
                </c:pt>
                <c:pt idx="54588">
                  <c:v>-261.28649999999999</c:v>
                </c:pt>
                <c:pt idx="54589">
                  <c:v>-261.28449999999998</c:v>
                </c:pt>
                <c:pt idx="54590">
                  <c:v>-261.28249999999997</c:v>
                </c:pt>
                <c:pt idx="54591">
                  <c:v>-261.28049999999996</c:v>
                </c:pt>
                <c:pt idx="54592">
                  <c:v>-261.27850000000001</c:v>
                </c:pt>
                <c:pt idx="54593">
                  <c:v>-261.27649999999994</c:v>
                </c:pt>
                <c:pt idx="54594">
                  <c:v>-261.27449999999999</c:v>
                </c:pt>
                <c:pt idx="54595">
                  <c:v>-261.27249999999998</c:v>
                </c:pt>
                <c:pt idx="54596">
                  <c:v>-261.27049999999997</c:v>
                </c:pt>
                <c:pt idx="54597">
                  <c:v>-261.26849999999996</c:v>
                </c:pt>
                <c:pt idx="54598">
                  <c:v>-261.26649999999995</c:v>
                </c:pt>
                <c:pt idx="54599">
                  <c:v>-261.2645</c:v>
                </c:pt>
                <c:pt idx="54600">
                  <c:v>-261.26249999999999</c:v>
                </c:pt>
                <c:pt idx="54601">
                  <c:v>-261.26049999999998</c:v>
                </c:pt>
                <c:pt idx="54602">
                  <c:v>-261.25849999999997</c:v>
                </c:pt>
                <c:pt idx="54603">
                  <c:v>-261.25649999999996</c:v>
                </c:pt>
                <c:pt idx="54604">
                  <c:v>-261.25450000000001</c:v>
                </c:pt>
                <c:pt idx="54605">
                  <c:v>-261.2525</c:v>
                </c:pt>
                <c:pt idx="54606">
                  <c:v>-261.25049999999999</c:v>
                </c:pt>
                <c:pt idx="54607">
                  <c:v>-261.24849999999998</c:v>
                </c:pt>
                <c:pt idx="54608">
                  <c:v>-261.24649999999997</c:v>
                </c:pt>
                <c:pt idx="54609">
                  <c:v>-261.24449999999996</c:v>
                </c:pt>
                <c:pt idx="54610">
                  <c:v>-261.24249999999995</c:v>
                </c:pt>
                <c:pt idx="54611">
                  <c:v>-261.2405</c:v>
                </c:pt>
                <c:pt idx="54612">
                  <c:v>-261.23849999999999</c:v>
                </c:pt>
                <c:pt idx="54613">
                  <c:v>-261.23649999999998</c:v>
                </c:pt>
                <c:pt idx="54614">
                  <c:v>-261.23449999999997</c:v>
                </c:pt>
                <c:pt idx="54615">
                  <c:v>-261.23249999999996</c:v>
                </c:pt>
                <c:pt idx="54616">
                  <c:v>-261.23050000000001</c:v>
                </c:pt>
                <c:pt idx="54617">
                  <c:v>-261.2285</c:v>
                </c:pt>
                <c:pt idx="54618">
                  <c:v>-261.22649999999999</c:v>
                </c:pt>
                <c:pt idx="54619">
                  <c:v>-261.22449999999998</c:v>
                </c:pt>
                <c:pt idx="54620">
                  <c:v>-261.22249999999997</c:v>
                </c:pt>
                <c:pt idx="54621">
                  <c:v>-261.22049999999996</c:v>
                </c:pt>
                <c:pt idx="54622">
                  <c:v>-261.21849999999995</c:v>
                </c:pt>
                <c:pt idx="54623">
                  <c:v>-261.2165</c:v>
                </c:pt>
                <c:pt idx="54624">
                  <c:v>-261.21449999999999</c:v>
                </c:pt>
                <c:pt idx="54625">
                  <c:v>-261.21249999999998</c:v>
                </c:pt>
                <c:pt idx="54626">
                  <c:v>-261.21049999999997</c:v>
                </c:pt>
                <c:pt idx="54627">
                  <c:v>-261.20849999999996</c:v>
                </c:pt>
                <c:pt idx="54628">
                  <c:v>-261.20650000000001</c:v>
                </c:pt>
                <c:pt idx="54629">
                  <c:v>-261.2045</c:v>
                </c:pt>
                <c:pt idx="54630">
                  <c:v>-261.20249999999999</c:v>
                </c:pt>
                <c:pt idx="54631">
                  <c:v>-261.20049999999998</c:v>
                </c:pt>
                <c:pt idx="54632">
                  <c:v>-261.19849999999997</c:v>
                </c:pt>
                <c:pt idx="54633">
                  <c:v>-261.19649999999996</c:v>
                </c:pt>
                <c:pt idx="54634">
                  <c:v>-261.19449999999995</c:v>
                </c:pt>
                <c:pt idx="54635">
                  <c:v>-261.1925</c:v>
                </c:pt>
                <c:pt idx="54636">
                  <c:v>-261.19049999999999</c:v>
                </c:pt>
                <c:pt idx="54637">
                  <c:v>-261.18849999999998</c:v>
                </c:pt>
                <c:pt idx="54638">
                  <c:v>-261.18649999999997</c:v>
                </c:pt>
                <c:pt idx="54639">
                  <c:v>-261.18449999999996</c:v>
                </c:pt>
                <c:pt idx="54640">
                  <c:v>-261.1825</c:v>
                </c:pt>
                <c:pt idx="54641">
                  <c:v>-261.18049999999999</c:v>
                </c:pt>
                <c:pt idx="54642">
                  <c:v>-261.17849999999999</c:v>
                </c:pt>
                <c:pt idx="54643">
                  <c:v>-261.17649999999998</c:v>
                </c:pt>
                <c:pt idx="54644">
                  <c:v>-261.17449999999997</c:v>
                </c:pt>
                <c:pt idx="54645">
                  <c:v>-261.17249999999996</c:v>
                </c:pt>
                <c:pt idx="54646">
                  <c:v>-261.17049999999995</c:v>
                </c:pt>
                <c:pt idx="54647">
                  <c:v>-261.16849999999999</c:v>
                </c:pt>
                <c:pt idx="54648">
                  <c:v>-261.16649999999998</c:v>
                </c:pt>
                <c:pt idx="54649">
                  <c:v>-261.16449999999998</c:v>
                </c:pt>
                <c:pt idx="54650">
                  <c:v>-261.16249999999997</c:v>
                </c:pt>
                <c:pt idx="54651">
                  <c:v>-261.16049999999996</c:v>
                </c:pt>
                <c:pt idx="54652">
                  <c:v>-261.1585</c:v>
                </c:pt>
                <c:pt idx="54653">
                  <c:v>-261.15649999999999</c:v>
                </c:pt>
                <c:pt idx="54654">
                  <c:v>-261.15449999999998</c:v>
                </c:pt>
                <c:pt idx="54655">
                  <c:v>-261.15249999999997</c:v>
                </c:pt>
                <c:pt idx="54656">
                  <c:v>-261.15049999999997</c:v>
                </c:pt>
                <c:pt idx="54657">
                  <c:v>-261.14850000000001</c:v>
                </c:pt>
                <c:pt idx="54658">
                  <c:v>-261.14649999999995</c:v>
                </c:pt>
                <c:pt idx="54659">
                  <c:v>-261.14449999999999</c:v>
                </c:pt>
                <c:pt idx="54660">
                  <c:v>-261.14249999999998</c:v>
                </c:pt>
                <c:pt idx="54661">
                  <c:v>-261.14049999999997</c:v>
                </c:pt>
                <c:pt idx="54662">
                  <c:v>-261.13849999999996</c:v>
                </c:pt>
                <c:pt idx="54663">
                  <c:v>-261.13649999999996</c:v>
                </c:pt>
                <c:pt idx="54664">
                  <c:v>-261.1345</c:v>
                </c:pt>
                <c:pt idx="54665">
                  <c:v>-261.13249999999999</c:v>
                </c:pt>
                <c:pt idx="54666">
                  <c:v>-261.13049999999998</c:v>
                </c:pt>
                <c:pt idx="54667">
                  <c:v>-261.12849999999997</c:v>
                </c:pt>
                <c:pt idx="54668">
                  <c:v>-261.12649999999996</c:v>
                </c:pt>
                <c:pt idx="54669">
                  <c:v>-261.12450000000001</c:v>
                </c:pt>
                <c:pt idx="54670">
                  <c:v>-261.12249999999995</c:v>
                </c:pt>
                <c:pt idx="54671">
                  <c:v>-261.12049999999999</c:v>
                </c:pt>
                <c:pt idx="54672">
                  <c:v>-261.11849999999998</c:v>
                </c:pt>
                <c:pt idx="54673">
                  <c:v>-261.11649999999997</c:v>
                </c:pt>
                <c:pt idx="54674">
                  <c:v>-261.11449999999996</c:v>
                </c:pt>
                <c:pt idx="54675">
                  <c:v>-261.11249999999995</c:v>
                </c:pt>
                <c:pt idx="54676">
                  <c:v>-261.1105</c:v>
                </c:pt>
                <c:pt idx="54677">
                  <c:v>-261.10849999999999</c:v>
                </c:pt>
                <c:pt idx="54678">
                  <c:v>-261.10649999999998</c:v>
                </c:pt>
                <c:pt idx="54679">
                  <c:v>-261.10449999999997</c:v>
                </c:pt>
                <c:pt idx="54680">
                  <c:v>-261.10249999999996</c:v>
                </c:pt>
                <c:pt idx="54681">
                  <c:v>-261.10050000000001</c:v>
                </c:pt>
                <c:pt idx="54682">
                  <c:v>-261.09849999999994</c:v>
                </c:pt>
                <c:pt idx="54683">
                  <c:v>-261.09649999999999</c:v>
                </c:pt>
                <c:pt idx="54684">
                  <c:v>-261.09449999999998</c:v>
                </c:pt>
                <c:pt idx="54685">
                  <c:v>-261.09249999999997</c:v>
                </c:pt>
                <c:pt idx="54686">
                  <c:v>-261.09049999999996</c:v>
                </c:pt>
                <c:pt idx="54687">
                  <c:v>-261.08849999999995</c:v>
                </c:pt>
                <c:pt idx="54688">
                  <c:v>-261.0865</c:v>
                </c:pt>
                <c:pt idx="54689">
                  <c:v>-261.08449999999999</c:v>
                </c:pt>
                <c:pt idx="54690">
                  <c:v>-261.08249999999998</c:v>
                </c:pt>
                <c:pt idx="54691">
                  <c:v>-261.08049999999997</c:v>
                </c:pt>
                <c:pt idx="54692">
                  <c:v>-261.07849999999996</c:v>
                </c:pt>
                <c:pt idx="54693">
                  <c:v>-261.07650000000001</c:v>
                </c:pt>
                <c:pt idx="54694">
                  <c:v>-261.07449999999994</c:v>
                </c:pt>
                <c:pt idx="54695">
                  <c:v>-261.07249999999999</c:v>
                </c:pt>
                <c:pt idx="54696">
                  <c:v>-261.07049999999998</c:v>
                </c:pt>
                <c:pt idx="54697">
                  <c:v>-261.06849999999997</c:v>
                </c:pt>
                <c:pt idx="54698">
                  <c:v>-261.06649999999996</c:v>
                </c:pt>
                <c:pt idx="54699">
                  <c:v>-261.06449999999995</c:v>
                </c:pt>
                <c:pt idx="54700">
                  <c:v>-261.0625</c:v>
                </c:pt>
                <c:pt idx="54701">
                  <c:v>-261.06049999999999</c:v>
                </c:pt>
                <c:pt idx="54702">
                  <c:v>-261.05849999999998</c:v>
                </c:pt>
                <c:pt idx="54703">
                  <c:v>-261.05649999999997</c:v>
                </c:pt>
                <c:pt idx="54704">
                  <c:v>-261.05449999999996</c:v>
                </c:pt>
                <c:pt idx="54705">
                  <c:v>-261.05250000000001</c:v>
                </c:pt>
                <c:pt idx="54706">
                  <c:v>-261.05049999999994</c:v>
                </c:pt>
                <c:pt idx="54707">
                  <c:v>-261.04849999999999</c:v>
                </c:pt>
                <c:pt idx="54708">
                  <c:v>-261.04649999999998</c:v>
                </c:pt>
                <c:pt idx="54709">
                  <c:v>-261.04449999999997</c:v>
                </c:pt>
                <c:pt idx="54710">
                  <c:v>-261.04249999999996</c:v>
                </c:pt>
                <c:pt idx="54711">
                  <c:v>-261.04049999999995</c:v>
                </c:pt>
                <c:pt idx="54712">
                  <c:v>-261.0385</c:v>
                </c:pt>
                <c:pt idx="54713">
                  <c:v>-261.03649999999999</c:v>
                </c:pt>
                <c:pt idx="54714">
                  <c:v>-261.03449999999998</c:v>
                </c:pt>
                <c:pt idx="54715">
                  <c:v>-261.03249999999997</c:v>
                </c:pt>
                <c:pt idx="54716">
                  <c:v>-261.03049999999996</c:v>
                </c:pt>
                <c:pt idx="54717">
                  <c:v>-261.02850000000001</c:v>
                </c:pt>
                <c:pt idx="54718">
                  <c:v>-261.02649999999994</c:v>
                </c:pt>
                <c:pt idx="54719">
                  <c:v>-261.02449999999999</c:v>
                </c:pt>
                <c:pt idx="54720">
                  <c:v>-261.02249999999998</c:v>
                </c:pt>
                <c:pt idx="54721">
                  <c:v>-261.02049999999997</c:v>
                </c:pt>
                <c:pt idx="54722">
                  <c:v>-261.01849999999996</c:v>
                </c:pt>
                <c:pt idx="54723">
                  <c:v>-261.01649999999995</c:v>
                </c:pt>
                <c:pt idx="54724">
                  <c:v>-261.0145</c:v>
                </c:pt>
                <c:pt idx="54725">
                  <c:v>-261.01249999999999</c:v>
                </c:pt>
                <c:pt idx="54726">
                  <c:v>-261.01049999999998</c:v>
                </c:pt>
                <c:pt idx="54727">
                  <c:v>-261.00849999999997</c:v>
                </c:pt>
                <c:pt idx="54728">
                  <c:v>-261.00649999999996</c:v>
                </c:pt>
                <c:pt idx="54729">
                  <c:v>-261.00450000000001</c:v>
                </c:pt>
                <c:pt idx="54730">
                  <c:v>-261.0025</c:v>
                </c:pt>
                <c:pt idx="54731">
                  <c:v>-261.00049999999999</c:v>
                </c:pt>
                <c:pt idx="54732">
                  <c:v>-260.99849999999998</c:v>
                </c:pt>
                <c:pt idx="54733">
                  <c:v>-260.99649999999997</c:v>
                </c:pt>
                <c:pt idx="54734">
                  <c:v>-260.99449999999996</c:v>
                </c:pt>
                <c:pt idx="54735">
                  <c:v>-260.99249999999995</c:v>
                </c:pt>
                <c:pt idx="54736">
                  <c:v>-260.9905</c:v>
                </c:pt>
                <c:pt idx="54737">
                  <c:v>-260.98849999999999</c:v>
                </c:pt>
                <c:pt idx="54738">
                  <c:v>-260.98649999999998</c:v>
                </c:pt>
                <c:pt idx="54739">
                  <c:v>-260.98449999999997</c:v>
                </c:pt>
                <c:pt idx="54740">
                  <c:v>-260.98249999999996</c:v>
                </c:pt>
                <c:pt idx="54741">
                  <c:v>-260.98050000000001</c:v>
                </c:pt>
                <c:pt idx="54742">
                  <c:v>-260.9785</c:v>
                </c:pt>
                <c:pt idx="54743">
                  <c:v>-260.97649999999999</c:v>
                </c:pt>
                <c:pt idx="54744">
                  <c:v>-260.97449999999998</c:v>
                </c:pt>
                <c:pt idx="54745">
                  <c:v>-260.97249999999997</c:v>
                </c:pt>
                <c:pt idx="54746">
                  <c:v>-260.97049999999996</c:v>
                </c:pt>
                <c:pt idx="54747">
                  <c:v>-260.96849999999995</c:v>
                </c:pt>
                <c:pt idx="54748">
                  <c:v>-260.9665</c:v>
                </c:pt>
                <c:pt idx="54749">
                  <c:v>-260.96449999999999</c:v>
                </c:pt>
                <c:pt idx="54750">
                  <c:v>-260.96249999999998</c:v>
                </c:pt>
                <c:pt idx="54751">
                  <c:v>-260.96049999999997</c:v>
                </c:pt>
                <c:pt idx="54752">
                  <c:v>-260.95849999999996</c:v>
                </c:pt>
                <c:pt idx="54753">
                  <c:v>-260.95650000000001</c:v>
                </c:pt>
                <c:pt idx="54754">
                  <c:v>-260.9545</c:v>
                </c:pt>
                <c:pt idx="54755">
                  <c:v>-260.95249999999999</c:v>
                </c:pt>
                <c:pt idx="54756">
                  <c:v>-260.95049999999998</c:v>
                </c:pt>
                <c:pt idx="54757">
                  <c:v>-260.94849999999997</c:v>
                </c:pt>
                <c:pt idx="54758">
                  <c:v>-260.94649999999996</c:v>
                </c:pt>
                <c:pt idx="54759">
                  <c:v>-260.94449999999995</c:v>
                </c:pt>
                <c:pt idx="54760">
                  <c:v>-260.9425</c:v>
                </c:pt>
                <c:pt idx="54761">
                  <c:v>-260.94049999999999</c:v>
                </c:pt>
                <c:pt idx="54762">
                  <c:v>-260.93849999999998</c:v>
                </c:pt>
                <c:pt idx="54763">
                  <c:v>-260.93649999999997</c:v>
                </c:pt>
                <c:pt idx="54764">
                  <c:v>-260.93449999999996</c:v>
                </c:pt>
                <c:pt idx="54765">
                  <c:v>-260.9325</c:v>
                </c:pt>
                <c:pt idx="54766">
                  <c:v>-260.93049999999999</c:v>
                </c:pt>
                <c:pt idx="54767">
                  <c:v>-260.92849999999999</c:v>
                </c:pt>
                <c:pt idx="54768">
                  <c:v>-260.92649999999998</c:v>
                </c:pt>
                <c:pt idx="54769">
                  <c:v>-260.92449999999997</c:v>
                </c:pt>
                <c:pt idx="54770">
                  <c:v>-260.92249999999996</c:v>
                </c:pt>
                <c:pt idx="54771">
                  <c:v>-260.92049999999995</c:v>
                </c:pt>
                <c:pt idx="54772">
                  <c:v>-260.91849999999999</c:v>
                </c:pt>
                <c:pt idx="54773">
                  <c:v>-260.91649999999998</c:v>
                </c:pt>
                <c:pt idx="54774">
                  <c:v>-260.91449999999998</c:v>
                </c:pt>
                <c:pt idx="54775">
                  <c:v>-260.91249999999997</c:v>
                </c:pt>
                <c:pt idx="54776">
                  <c:v>-260.91049999999996</c:v>
                </c:pt>
                <c:pt idx="54777">
                  <c:v>-260.9085</c:v>
                </c:pt>
                <c:pt idx="54778">
                  <c:v>-260.90649999999999</c:v>
                </c:pt>
                <c:pt idx="54779">
                  <c:v>-260.90449999999998</c:v>
                </c:pt>
                <c:pt idx="54780">
                  <c:v>-260.90249999999997</c:v>
                </c:pt>
                <c:pt idx="54781">
                  <c:v>-260.90049999999997</c:v>
                </c:pt>
                <c:pt idx="54782">
                  <c:v>-260.89850000000001</c:v>
                </c:pt>
                <c:pt idx="54783">
                  <c:v>-260.89649999999995</c:v>
                </c:pt>
                <c:pt idx="54784">
                  <c:v>-260.89449999999999</c:v>
                </c:pt>
                <c:pt idx="54785">
                  <c:v>-260.89249999999998</c:v>
                </c:pt>
                <c:pt idx="54786">
                  <c:v>-260.89049999999997</c:v>
                </c:pt>
                <c:pt idx="54787">
                  <c:v>-260.88849999999996</c:v>
                </c:pt>
                <c:pt idx="54788">
                  <c:v>-260.88649999999996</c:v>
                </c:pt>
                <c:pt idx="54789">
                  <c:v>-260.8845</c:v>
                </c:pt>
                <c:pt idx="54790">
                  <c:v>-260.88249999999999</c:v>
                </c:pt>
                <c:pt idx="54791">
                  <c:v>-260.88049999999998</c:v>
                </c:pt>
                <c:pt idx="54792">
                  <c:v>-260.87849999999997</c:v>
                </c:pt>
                <c:pt idx="54793">
                  <c:v>-260.87649999999996</c:v>
                </c:pt>
                <c:pt idx="54794">
                  <c:v>-260.87450000000001</c:v>
                </c:pt>
                <c:pt idx="54795">
                  <c:v>-260.87249999999995</c:v>
                </c:pt>
                <c:pt idx="54796">
                  <c:v>-260.87049999999999</c:v>
                </c:pt>
                <c:pt idx="54797">
                  <c:v>-260.86849999999998</c:v>
                </c:pt>
                <c:pt idx="54798">
                  <c:v>-260.86649999999997</c:v>
                </c:pt>
                <c:pt idx="54799">
                  <c:v>-260.86449999999996</c:v>
                </c:pt>
                <c:pt idx="54800">
                  <c:v>-260.86249999999995</c:v>
                </c:pt>
                <c:pt idx="54801">
                  <c:v>-260.8605</c:v>
                </c:pt>
                <c:pt idx="54802">
                  <c:v>-260.85849999999999</c:v>
                </c:pt>
                <c:pt idx="54803">
                  <c:v>-260.85649999999998</c:v>
                </c:pt>
                <c:pt idx="54804">
                  <c:v>-260.85449999999997</c:v>
                </c:pt>
                <c:pt idx="54805">
                  <c:v>-260.85249999999996</c:v>
                </c:pt>
                <c:pt idx="54806">
                  <c:v>-260.85050000000001</c:v>
                </c:pt>
                <c:pt idx="54807">
                  <c:v>-260.84849999999994</c:v>
                </c:pt>
                <c:pt idx="54808">
                  <c:v>-260.84649999999999</c:v>
                </c:pt>
                <c:pt idx="54809">
                  <c:v>-260.84449999999998</c:v>
                </c:pt>
                <c:pt idx="54810">
                  <c:v>-260.84249999999997</c:v>
                </c:pt>
                <c:pt idx="54811">
                  <c:v>-260.84049999999996</c:v>
                </c:pt>
                <c:pt idx="54812">
                  <c:v>-260.83849999999995</c:v>
                </c:pt>
                <c:pt idx="54813">
                  <c:v>-260.8365</c:v>
                </c:pt>
                <c:pt idx="54814">
                  <c:v>-260.83449999999999</c:v>
                </c:pt>
                <c:pt idx="54815">
                  <c:v>-260.83249999999998</c:v>
                </c:pt>
                <c:pt idx="54816">
                  <c:v>-260.83049999999997</c:v>
                </c:pt>
                <c:pt idx="54817">
                  <c:v>-260.82849999999996</c:v>
                </c:pt>
                <c:pt idx="54818">
                  <c:v>-260.82650000000001</c:v>
                </c:pt>
                <c:pt idx="54819">
                  <c:v>-260.82449999999994</c:v>
                </c:pt>
                <c:pt idx="54820">
                  <c:v>-260.82249999999999</c:v>
                </c:pt>
                <c:pt idx="54821">
                  <c:v>-260.82049999999998</c:v>
                </c:pt>
                <c:pt idx="54822">
                  <c:v>-260.81849999999997</c:v>
                </c:pt>
                <c:pt idx="54823">
                  <c:v>-260.81649999999996</c:v>
                </c:pt>
                <c:pt idx="54824">
                  <c:v>-260.81449999999995</c:v>
                </c:pt>
                <c:pt idx="54825">
                  <c:v>-260.8125</c:v>
                </c:pt>
                <c:pt idx="54826">
                  <c:v>-260.81049999999999</c:v>
                </c:pt>
                <c:pt idx="54827">
                  <c:v>-260.80849999999998</c:v>
                </c:pt>
                <c:pt idx="54828">
                  <c:v>-260.80649999999997</c:v>
                </c:pt>
                <c:pt idx="54829">
                  <c:v>-260.80449999999996</c:v>
                </c:pt>
                <c:pt idx="54830">
                  <c:v>-260.80250000000001</c:v>
                </c:pt>
                <c:pt idx="54831">
                  <c:v>-260.80049999999994</c:v>
                </c:pt>
                <c:pt idx="54832">
                  <c:v>-260.79849999999999</c:v>
                </c:pt>
                <c:pt idx="54833">
                  <c:v>-260.79649999999998</c:v>
                </c:pt>
                <c:pt idx="54834">
                  <c:v>-260.79449999999997</c:v>
                </c:pt>
                <c:pt idx="54835">
                  <c:v>-260.79249999999996</c:v>
                </c:pt>
                <c:pt idx="54836">
                  <c:v>-260.79049999999995</c:v>
                </c:pt>
                <c:pt idx="54837">
                  <c:v>-260.7885</c:v>
                </c:pt>
                <c:pt idx="54838">
                  <c:v>-260.78649999999999</c:v>
                </c:pt>
                <c:pt idx="54839">
                  <c:v>-260.78449999999998</c:v>
                </c:pt>
                <c:pt idx="54840">
                  <c:v>-260.78249999999997</c:v>
                </c:pt>
                <c:pt idx="54841">
                  <c:v>-260.78049999999996</c:v>
                </c:pt>
                <c:pt idx="54842">
                  <c:v>-260.77850000000001</c:v>
                </c:pt>
                <c:pt idx="54843">
                  <c:v>-260.77649999999994</c:v>
                </c:pt>
                <c:pt idx="54844">
                  <c:v>-260.77449999999999</c:v>
                </c:pt>
                <c:pt idx="54845">
                  <c:v>-260.77249999999998</c:v>
                </c:pt>
                <c:pt idx="54846">
                  <c:v>-260.77049999999997</c:v>
                </c:pt>
                <c:pt idx="54847">
                  <c:v>-260.76849999999996</c:v>
                </c:pt>
                <c:pt idx="54848">
                  <c:v>-260.76649999999995</c:v>
                </c:pt>
                <c:pt idx="54849">
                  <c:v>-260.7645</c:v>
                </c:pt>
                <c:pt idx="54850">
                  <c:v>-260.76249999999999</c:v>
                </c:pt>
                <c:pt idx="54851">
                  <c:v>-260.76049999999998</c:v>
                </c:pt>
                <c:pt idx="54852">
                  <c:v>-260.75849999999997</c:v>
                </c:pt>
                <c:pt idx="54853">
                  <c:v>-260.75649999999996</c:v>
                </c:pt>
                <c:pt idx="54854">
                  <c:v>-260.75450000000001</c:v>
                </c:pt>
                <c:pt idx="54855">
                  <c:v>-260.7525</c:v>
                </c:pt>
                <c:pt idx="54856">
                  <c:v>-260.75049999999999</c:v>
                </c:pt>
                <c:pt idx="54857">
                  <c:v>-260.74849999999998</c:v>
                </c:pt>
                <c:pt idx="54858">
                  <c:v>-260.74649999999997</c:v>
                </c:pt>
                <c:pt idx="54859">
                  <c:v>-260.74449999999996</c:v>
                </c:pt>
                <c:pt idx="54860">
                  <c:v>-260.74249999999995</c:v>
                </c:pt>
                <c:pt idx="54861">
                  <c:v>-260.7405</c:v>
                </c:pt>
                <c:pt idx="54862">
                  <c:v>-260.73849999999999</c:v>
                </c:pt>
                <c:pt idx="54863">
                  <c:v>-260.73649999999998</c:v>
                </c:pt>
                <c:pt idx="54864">
                  <c:v>-260.73449999999997</c:v>
                </c:pt>
                <c:pt idx="54865">
                  <c:v>-260.73249999999996</c:v>
                </c:pt>
                <c:pt idx="54866">
                  <c:v>-260.73050000000001</c:v>
                </c:pt>
                <c:pt idx="54867">
                  <c:v>-260.7285</c:v>
                </c:pt>
                <c:pt idx="54868">
                  <c:v>-260.72649999999999</c:v>
                </c:pt>
                <c:pt idx="54869">
                  <c:v>-260.72449999999998</c:v>
                </c:pt>
                <c:pt idx="54870">
                  <c:v>-260.72249999999997</c:v>
                </c:pt>
                <c:pt idx="54871">
                  <c:v>-260.72049999999996</c:v>
                </c:pt>
                <c:pt idx="54872">
                  <c:v>-260.71849999999995</c:v>
                </c:pt>
                <c:pt idx="54873">
                  <c:v>-260.7165</c:v>
                </c:pt>
                <c:pt idx="54874">
                  <c:v>-260.71449999999999</c:v>
                </c:pt>
                <c:pt idx="54875">
                  <c:v>-260.71249999999998</c:v>
                </c:pt>
                <c:pt idx="54876">
                  <c:v>-260.71049999999997</c:v>
                </c:pt>
                <c:pt idx="54877">
                  <c:v>-260.70849999999996</c:v>
                </c:pt>
                <c:pt idx="54878">
                  <c:v>-260.70650000000001</c:v>
                </c:pt>
                <c:pt idx="54879">
                  <c:v>-260.7045</c:v>
                </c:pt>
                <c:pt idx="54880">
                  <c:v>-260.70249999999999</c:v>
                </c:pt>
                <c:pt idx="54881">
                  <c:v>-260.70049999999998</c:v>
                </c:pt>
                <c:pt idx="54882">
                  <c:v>-260.69849999999997</c:v>
                </c:pt>
                <c:pt idx="54883">
                  <c:v>-260.69649999999996</c:v>
                </c:pt>
                <c:pt idx="54884">
                  <c:v>-260.69449999999995</c:v>
                </c:pt>
                <c:pt idx="54885">
                  <c:v>-260.6925</c:v>
                </c:pt>
                <c:pt idx="54886">
                  <c:v>-260.69049999999999</c:v>
                </c:pt>
                <c:pt idx="54887">
                  <c:v>-260.68849999999998</c:v>
                </c:pt>
                <c:pt idx="54888">
                  <c:v>-260.68649999999997</c:v>
                </c:pt>
                <c:pt idx="54889">
                  <c:v>-260.68449999999996</c:v>
                </c:pt>
                <c:pt idx="54890">
                  <c:v>-260.6825</c:v>
                </c:pt>
                <c:pt idx="54891">
                  <c:v>-260.68049999999999</c:v>
                </c:pt>
                <c:pt idx="54892">
                  <c:v>-260.67849999999999</c:v>
                </c:pt>
                <c:pt idx="54893">
                  <c:v>-260.67649999999998</c:v>
                </c:pt>
                <c:pt idx="54894">
                  <c:v>-260.67449999999997</c:v>
                </c:pt>
                <c:pt idx="54895">
                  <c:v>-260.67249999999996</c:v>
                </c:pt>
                <c:pt idx="54896">
                  <c:v>-260.67049999999995</c:v>
                </c:pt>
                <c:pt idx="54897">
                  <c:v>-260.66849999999999</c:v>
                </c:pt>
                <c:pt idx="54898">
                  <c:v>-260.66649999999998</c:v>
                </c:pt>
                <c:pt idx="54899">
                  <c:v>-260.66449999999998</c:v>
                </c:pt>
                <c:pt idx="54900">
                  <c:v>-260.66249999999997</c:v>
                </c:pt>
                <c:pt idx="54901">
                  <c:v>-260.66049999999996</c:v>
                </c:pt>
                <c:pt idx="54902">
                  <c:v>-260.6585</c:v>
                </c:pt>
                <c:pt idx="54903">
                  <c:v>-260.65649999999999</c:v>
                </c:pt>
                <c:pt idx="54904">
                  <c:v>-260.65449999999998</c:v>
                </c:pt>
                <c:pt idx="54905">
                  <c:v>-260.65249999999997</c:v>
                </c:pt>
                <c:pt idx="54906">
                  <c:v>-260.65049999999997</c:v>
                </c:pt>
                <c:pt idx="54907">
                  <c:v>-260.64850000000001</c:v>
                </c:pt>
                <c:pt idx="54908">
                  <c:v>-260.64649999999995</c:v>
                </c:pt>
                <c:pt idx="54909">
                  <c:v>-260.64449999999999</c:v>
                </c:pt>
                <c:pt idx="54910">
                  <c:v>-260.64249999999998</c:v>
                </c:pt>
                <c:pt idx="54911">
                  <c:v>-260.64049999999997</c:v>
                </c:pt>
                <c:pt idx="54912">
                  <c:v>-260.63849999999996</c:v>
                </c:pt>
                <c:pt idx="54913">
                  <c:v>-260.63649999999996</c:v>
                </c:pt>
                <c:pt idx="54914">
                  <c:v>-260.6345</c:v>
                </c:pt>
                <c:pt idx="54915">
                  <c:v>-260.63249999999999</c:v>
                </c:pt>
                <c:pt idx="54916">
                  <c:v>-260.63049999999998</c:v>
                </c:pt>
                <c:pt idx="54917">
                  <c:v>-260.62849999999997</c:v>
                </c:pt>
                <c:pt idx="54918">
                  <c:v>-260.62649999999996</c:v>
                </c:pt>
                <c:pt idx="54919">
                  <c:v>-260.62450000000001</c:v>
                </c:pt>
                <c:pt idx="54920">
                  <c:v>-260.62249999999995</c:v>
                </c:pt>
                <c:pt idx="54921">
                  <c:v>-260.62049999999999</c:v>
                </c:pt>
                <c:pt idx="54922">
                  <c:v>-260.61849999999998</c:v>
                </c:pt>
                <c:pt idx="54923">
                  <c:v>-260.61649999999997</c:v>
                </c:pt>
                <c:pt idx="54924">
                  <c:v>-260.61449999999996</c:v>
                </c:pt>
                <c:pt idx="54925">
                  <c:v>-260.61249999999995</c:v>
                </c:pt>
                <c:pt idx="54926">
                  <c:v>-260.6105</c:v>
                </c:pt>
                <c:pt idx="54927">
                  <c:v>-260.60849999999999</c:v>
                </c:pt>
                <c:pt idx="54928">
                  <c:v>-260.60649999999998</c:v>
                </c:pt>
                <c:pt idx="54929">
                  <c:v>-260.60449999999997</c:v>
                </c:pt>
                <c:pt idx="54930">
                  <c:v>-260.60249999999996</c:v>
                </c:pt>
                <c:pt idx="54931">
                  <c:v>-260.60050000000001</c:v>
                </c:pt>
                <c:pt idx="54932">
                  <c:v>-260.59849999999994</c:v>
                </c:pt>
                <c:pt idx="54933">
                  <c:v>-260.59649999999999</c:v>
                </c:pt>
                <c:pt idx="54934">
                  <c:v>-260.59449999999998</c:v>
                </c:pt>
                <c:pt idx="54935">
                  <c:v>-260.59249999999997</c:v>
                </c:pt>
                <c:pt idx="54936">
                  <c:v>-260.59049999999996</c:v>
                </c:pt>
                <c:pt idx="54937">
                  <c:v>-260.58849999999995</c:v>
                </c:pt>
                <c:pt idx="54938">
                  <c:v>-260.5865</c:v>
                </c:pt>
                <c:pt idx="54939">
                  <c:v>-260.58449999999999</c:v>
                </c:pt>
                <c:pt idx="54940">
                  <c:v>-260.58249999999998</c:v>
                </c:pt>
                <c:pt idx="54941">
                  <c:v>-260.58049999999997</c:v>
                </c:pt>
                <c:pt idx="54942">
                  <c:v>-260.57849999999996</c:v>
                </c:pt>
                <c:pt idx="54943">
                  <c:v>-260.57650000000001</c:v>
                </c:pt>
                <c:pt idx="54944">
                  <c:v>-260.57449999999994</c:v>
                </c:pt>
                <c:pt idx="54945">
                  <c:v>-260.57249999999999</c:v>
                </c:pt>
                <c:pt idx="54946">
                  <c:v>-260.57049999999998</c:v>
                </c:pt>
                <c:pt idx="54947">
                  <c:v>-260.56849999999997</c:v>
                </c:pt>
                <c:pt idx="54948">
                  <c:v>-260.56649999999996</c:v>
                </c:pt>
                <c:pt idx="54949">
                  <c:v>-260.56449999999995</c:v>
                </c:pt>
                <c:pt idx="54950">
                  <c:v>-260.5625</c:v>
                </c:pt>
                <c:pt idx="54951">
                  <c:v>-260.56049999999999</c:v>
                </c:pt>
                <c:pt idx="54952">
                  <c:v>-260.55849999999998</c:v>
                </c:pt>
                <c:pt idx="54953">
                  <c:v>-260.55649999999997</c:v>
                </c:pt>
                <c:pt idx="54954">
                  <c:v>-260.55449999999996</c:v>
                </c:pt>
                <c:pt idx="54955">
                  <c:v>-260.55250000000001</c:v>
                </c:pt>
                <c:pt idx="54956">
                  <c:v>-260.55049999999994</c:v>
                </c:pt>
                <c:pt idx="54957">
                  <c:v>-260.54849999999999</c:v>
                </c:pt>
                <c:pt idx="54958">
                  <c:v>-260.54649999999998</c:v>
                </c:pt>
                <c:pt idx="54959">
                  <c:v>-260.54449999999997</c:v>
                </c:pt>
                <c:pt idx="54960">
                  <c:v>-260.54249999999996</c:v>
                </c:pt>
                <c:pt idx="54961">
                  <c:v>-260.54049999999995</c:v>
                </c:pt>
                <c:pt idx="54962">
                  <c:v>-260.5385</c:v>
                </c:pt>
                <c:pt idx="54963">
                  <c:v>-260.53649999999999</c:v>
                </c:pt>
                <c:pt idx="54964">
                  <c:v>-260.53449999999998</c:v>
                </c:pt>
                <c:pt idx="54965">
                  <c:v>-260.53249999999997</c:v>
                </c:pt>
                <c:pt idx="54966">
                  <c:v>-260.53049999999996</c:v>
                </c:pt>
                <c:pt idx="54967">
                  <c:v>-260.52850000000001</c:v>
                </c:pt>
                <c:pt idx="54968">
                  <c:v>-260.52649999999994</c:v>
                </c:pt>
                <c:pt idx="54969">
                  <c:v>-260.52449999999999</c:v>
                </c:pt>
                <c:pt idx="54970">
                  <c:v>-260.52249999999998</c:v>
                </c:pt>
                <c:pt idx="54971">
                  <c:v>-260.52049999999997</c:v>
                </c:pt>
                <c:pt idx="54972">
                  <c:v>-260.51849999999996</c:v>
                </c:pt>
                <c:pt idx="54973">
                  <c:v>-260.51649999999995</c:v>
                </c:pt>
                <c:pt idx="54974">
                  <c:v>-260.5145</c:v>
                </c:pt>
                <c:pt idx="54975">
                  <c:v>-260.51249999999999</c:v>
                </c:pt>
                <c:pt idx="54976">
                  <c:v>-260.51049999999998</c:v>
                </c:pt>
                <c:pt idx="54977">
                  <c:v>-260.50849999999997</c:v>
                </c:pt>
                <c:pt idx="54978">
                  <c:v>-260.50649999999996</c:v>
                </c:pt>
                <c:pt idx="54979">
                  <c:v>-260.50450000000001</c:v>
                </c:pt>
                <c:pt idx="54980">
                  <c:v>-260.5025</c:v>
                </c:pt>
                <c:pt idx="54981">
                  <c:v>-260.50049999999999</c:v>
                </c:pt>
                <c:pt idx="54982">
                  <c:v>-260.49849999999998</c:v>
                </c:pt>
                <c:pt idx="54983">
                  <c:v>-260.49649999999997</c:v>
                </c:pt>
                <c:pt idx="54984">
                  <c:v>-260.49449999999996</c:v>
                </c:pt>
                <c:pt idx="54985">
                  <c:v>-260.49249999999995</c:v>
                </c:pt>
                <c:pt idx="54986">
                  <c:v>-260.4905</c:v>
                </c:pt>
                <c:pt idx="54987">
                  <c:v>-260.48849999999999</c:v>
                </c:pt>
                <c:pt idx="54988">
                  <c:v>-260.48649999999998</c:v>
                </c:pt>
                <c:pt idx="54989">
                  <c:v>-260.48449999999997</c:v>
                </c:pt>
                <c:pt idx="54990">
                  <c:v>-260.48249999999996</c:v>
                </c:pt>
                <c:pt idx="54991">
                  <c:v>-260.48050000000001</c:v>
                </c:pt>
                <c:pt idx="54992">
                  <c:v>-260.4785</c:v>
                </c:pt>
                <c:pt idx="54993">
                  <c:v>-260.47649999999999</c:v>
                </c:pt>
                <c:pt idx="54994">
                  <c:v>-260.47449999999998</c:v>
                </c:pt>
                <c:pt idx="54995">
                  <c:v>-260.47249999999997</c:v>
                </c:pt>
                <c:pt idx="54996">
                  <c:v>-260.47049999999996</c:v>
                </c:pt>
                <c:pt idx="54997">
                  <c:v>-260.46849999999995</c:v>
                </c:pt>
                <c:pt idx="54998">
                  <c:v>-260.4665</c:v>
                </c:pt>
                <c:pt idx="54999">
                  <c:v>-260.46449999999999</c:v>
                </c:pt>
                <c:pt idx="55000">
                  <c:v>-260.46249999999998</c:v>
                </c:pt>
                <c:pt idx="55001">
                  <c:v>-260.46049999999997</c:v>
                </c:pt>
                <c:pt idx="55002">
                  <c:v>-260.45849999999996</c:v>
                </c:pt>
                <c:pt idx="55003">
                  <c:v>-260.45650000000001</c:v>
                </c:pt>
                <c:pt idx="55004">
                  <c:v>-260.4545</c:v>
                </c:pt>
                <c:pt idx="55005">
                  <c:v>-260.45249999999999</c:v>
                </c:pt>
                <c:pt idx="55006">
                  <c:v>-260.45049999999998</c:v>
                </c:pt>
                <c:pt idx="55007">
                  <c:v>-260.44849999999997</c:v>
                </c:pt>
                <c:pt idx="55008">
                  <c:v>-260.44649999999996</c:v>
                </c:pt>
                <c:pt idx="55009">
                  <c:v>-260.44449999999995</c:v>
                </c:pt>
                <c:pt idx="55010">
                  <c:v>-260.4425</c:v>
                </c:pt>
                <c:pt idx="55011">
                  <c:v>-260.44049999999999</c:v>
                </c:pt>
                <c:pt idx="55012">
                  <c:v>-260.43849999999998</c:v>
                </c:pt>
                <c:pt idx="55013">
                  <c:v>-260.43649999999997</c:v>
                </c:pt>
                <c:pt idx="55014">
                  <c:v>-260.43449999999996</c:v>
                </c:pt>
                <c:pt idx="55015">
                  <c:v>-260.4325</c:v>
                </c:pt>
                <c:pt idx="55016">
                  <c:v>-260.43049999999999</c:v>
                </c:pt>
                <c:pt idx="55017">
                  <c:v>-260.42849999999999</c:v>
                </c:pt>
                <c:pt idx="55018">
                  <c:v>-260.42649999999998</c:v>
                </c:pt>
                <c:pt idx="55019">
                  <c:v>-260.42449999999997</c:v>
                </c:pt>
                <c:pt idx="55020">
                  <c:v>-260.42249999999996</c:v>
                </c:pt>
                <c:pt idx="55021">
                  <c:v>-260.42049999999995</c:v>
                </c:pt>
                <c:pt idx="55022">
                  <c:v>-260.41849999999999</c:v>
                </c:pt>
                <c:pt idx="55023">
                  <c:v>-260.41649999999998</c:v>
                </c:pt>
                <c:pt idx="55024">
                  <c:v>-260.41449999999998</c:v>
                </c:pt>
                <c:pt idx="55025">
                  <c:v>-260.41249999999997</c:v>
                </c:pt>
                <c:pt idx="55026">
                  <c:v>-260.41049999999996</c:v>
                </c:pt>
                <c:pt idx="55027">
                  <c:v>-260.4085</c:v>
                </c:pt>
                <c:pt idx="55028">
                  <c:v>-260.40649999999999</c:v>
                </c:pt>
                <c:pt idx="55029">
                  <c:v>-260.40449999999998</c:v>
                </c:pt>
                <c:pt idx="55030">
                  <c:v>-260.40249999999997</c:v>
                </c:pt>
                <c:pt idx="55031">
                  <c:v>-260.40049999999997</c:v>
                </c:pt>
                <c:pt idx="55032">
                  <c:v>-260.39850000000001</c:v>
                </c:pt>
                <c:pt idx="55033">
                  <c:v>-260.39649999999995</c:v>
                </c:pt>
                <c:pt idx="55034">
                  <c:v>-260.39449999999999</c:v>
                </c:pt>
                <c:pt idx="55035">
                  <c:v>-260.39249999999998</c:v>
                </c:pt>
                <c:pt idx="55036">
                  <c:v>-260.39049999999997</c:v>
                </c:pt>
                <c:pt idx="55037">
                  <c:v>-260.38849999999996</c:v>
                </c:pt>
                <c:pt idx="55038">
                  <c:v>-260.38649999999996</c:v>
                </c:pt>
                <c:pt idx="55039">
                  <c:v>-260.3845</c:v>
                </c:pt>
                <c:pt idx="55040">
                  <c:v>-260.38249999999999</c:v>
                </c:pt>
                <c:pt idx="55041">
                  <c:v>-260.38049999999998</c:v>
                </c:pt>
                <c:pt idx="55042">
                  <c:v>-260.37849999999997</c:v>
                </c:pt>
                <c:pt idx="55043">
                  <c:v>-260.37649999999996</c:v>
                </c:pt>
                <c:pt idx="55044">
                  <c:v>-260.37450000000001</c:v>
                </c:pt>
                <c:pt idx="55045">
                  <c:v>-260.37249999999995</c:v>
                </c:pt>
                <c:pt idx="55046">
                  <c:v>-260.37049999999999</c:v>
                </c:pt>
                <c:pt idx="55047">
                  <c:v>-260.36849999999998</c:v>
                </c:pt>
                <c:pt idx="55048">
                  <c:v>-260.36649999999997</c:v>
                </c:pt>
                <c:pt idx="55049">
                  <c:v>-260.36449999999996</c:v>
                </c:pt>
                <c:pt idx="55050">
                  <c:v>-260.36249999999995</c:v>
                </c:pt>
                <c:pt idx="55051">
                  <c:v>-260.3605</c:v>
                </c:pt>
                <c:pt idx="55052">
                  <c:v>-260.35849999999999</c:v>
                </c:pt>
                <c:pt idx="55053">
                  <c:v>-260.35649999999998</c:v>
                </c:pt>
                <c:pt idx="55054">
                  <c:v>-260.35449999999997</c:v>
                </c:pt>
                <c:pt idx="55055">
                  <c:v>-260.35249999999996</c:v>
                </c:pt>
                <c:pt idx="55056">
                  <c:v>-260.35050000000001</c:v>
                </c:pt>
                <c:pt idx="55057">
                  <c:v>-260.34849999999994</c:v>
                </c:pt>
                <c:pt idx="55058">
                  <c:v>-260.34649999999999</c:v>
                </c:pt>
                <c:pt idx="55059">
                  <c:v>-260.34449999999998</c:v>
                </c:pt>
                <c:pt idx="55060">
                  <c:v>-260.34249999999997</c:v>
                </c:pt>
                <c:pt idx="55061">
                  <c:v>-260.34049999999996</c:v>
                </c:pt>
                <c:pt idx="55062">
                  <c:v>-260.33849999999995</c:v>
                </c:pt>
                <c:pt idx="55063">
                  <c:v>-260.3365</c:v>
                </c:pt>
                <c:pt idx="55064">
                  <c:v>-260.33449999999999</c:v>
                </c:pt>
                <c:pt idx="55065">
                  <c:v>-260.33249999999998</c:v>
                </c:pt>
                <c:pt idx="55066">
                  <c:v>-260.33049999999997</c:v>
                </c:pt>
                <c:pt idx="55067">
                  <c:v>-260.32849999999996</c:v>
                </c:pt>
                <c:pt idx="55068">
                  <c:v>-260.32650000000001</c:v>
                </c:pt>
                <c:pt idx="55069">
                  <c:v>-260.32449999999994</c:v>
                </c:pt>
                <c:pt idx="55070">
                  <c:v>-260.32249999999999</c:v>
                </c:pt>
                <c:pt idx="55071">
                  <c:v>-260.32049999999998</c:v>
                </c:pt>
                <c:pt idx="55072">
                  <c:v>-260.31849999999997</c:v>
                </c:pt>
                <c:pt idx="55073">
                  <c:v>-260.31649999999996</c:v>
                </c:pt>
                <c:pt idx="55074">
                  <c:v>-260.31449999999995</c:v>
                </c:pt>
                <c:pt idx="55075">
                  <c:v>-260.3125</c:v>
                </c:pt>
                <c:pt idx="55076">
                  <c:v>-260.31049999999999</c:v>
                </c:pt>
                <c:pt idx="55077">
                  <c:v>-260.30849999999998</c:v>
                </c:pt>
                <c:pt idx="55078">
                  <c:v>-260.30649999999997</c:v>
                </c:pt>
                <c:pt idx="55079">
                  <c:v>-260.30449999999996</c:v>
                </c:pt>
                <c:pt idx="55080">
                  <c:v>-260.30250000000001</c:v>
                </c:pt>
                <c:pt idx="55081">
                  <c:v>-260.30049999999994</c:v>
                </c:pt>
                <c:pt idx="55082">
                  <c:v>-260.29849999999999</c:v>
                </c:pt>
                <c:pt idx="55083">
                  <c:v>-260.29649999999998</c:v>
                </c:pt>
                <c:pt idx="55084">
                  <c:v>-260.29449999999997</c:v>
                </c:pt>
                <c:pt idx="55085">
                  <c:v>-260.29249999999996</c:v>
                </c:pt>
                <c:pt idx="55086">
                  <c:v>-260.29049999999995</c:v>
                </c:pt>
                <c:pt idx="55087">
                  <c:v>-260.2885</c:v>
                </c:pt>
                <c:pt idx="55088">
                  <c:v>-260.28649999999999</c:v>
                </c:pt>
                <c:pt idx="55089">
                  <c:v>-260.28449999999998</c:v>
                </c:pt>
                <c:pt idx="55090">
                  <c:v>-260.28249999999997</c:v>
                </c:pt>
                <c:pt idx="55091">
                  <c:v>-260.28049999999996</c:v>
                </c:pt>
                <c:pt idx="55092">
                  <c:v>-260.27850000000001</c:v>
                </c:pt>
                <c:pt idx="55093">
                  <c:v>-260.27649999999994</c:v>
                </c:pt>
                <c:pt idx="55094">
                  <c:v>-260.27449999999999</c:v>
                </c:pt>
                <c:pt idx="55095">
                  <c:v>-260.27249999999998</c:v>
                </c:pt>
                <c:pt idx="55096">
                  <c:v>-260.27049999999997</c:v>
                </c:pt>
                <c:pt idx="55097">
                  <c:v>-260.26849999999996</c:v>
                </c:pt>
                <c:pt idx="55098">
                  <c:v>-260.26649999999995</c:v>
                </c:pt>
                <c:pt idx="55099">
                  <c:v>-260.2645</c:v>
                </c:pt>
                <c:pt idx="55100">
                  <c:v>-260.26249999999999</c:v>
                </c:pt>
                <c:pt idx="55101">
                  <c:v>-260.26049999999998</c:v>
                </c:pt>
                <c:pt idx="55102">
                  <c:v>-260.25849999999997</c:v>
                </c:pt>
                <c:pt idx="55103">
                  <c:v>-260.25649999999996</c:v>
                </c:pt>
                <c:pt idx="55104">
                  <c:v>-260.25450000000001</c:v>
                </c:pt>
                <c:pt idx="55105">
                  <c:v>-260.2525</c:v>
                </c:pt>
                <c:pt idx="55106">
                  <c:v>-260.25049999999999</c:v>
                </c:pt>
                <c:pt idx="55107">
                  <c:v>-260.24849999999998</c:v>
                </c:pt>
                <c:pt idx="55108">
                  <c:v>-260.24649999999997</c:v>
                </c:pt>
                <c:pt idx="55109">
                  <c:v>-260.24449999999996</c:v>
                </c:pt>
                <c:pt idx="55110">
                  <c:v>-260.24249999999995</c:v>
                </c:pt>
                <c:pt idx="55111">
                  <c:v>-260.2405</c:v>
                </c:pt>
                <c:pt idx="55112">
                  <c:v>-260.23849999999999</c:v>
                </c:pt>
                <c:pt idx="55113">
                  <c:v>-260.23649999999998</c:v>
                </c:pt>
                <c:pt idx="55114">
                  <c:v>-260.23449999999997</c:v>
                </c:pt>
                <c:pt idx="55115">
                  <c:v>-260.23249999999996</c:v>
                </c:pt>
                <c:pt idx="55116">
                  <c:v>-260.23050000000001</c:v>
                </c:pt>
                <c:pt idx="55117">
                  <c:v>-260.2285</c:v>
                </c:pt>
                <c:pt idx="55118">
                  <c:v>-260.22649999999999</c:v>
                </c:pt>
                <c:pt idx="55119">
                  <c:v>-260.22449999999998</c:v>
                </c:pt>
                <c:pt idx="55120">
                  <c:v>-260.22249999999997</c:v>
                </c:pt>
                <c:pt idx="55121">
                  <c:v>-260.22049999999996</c:v>
                </c:pt>
                <c:pt idx="55122">
                  <c:v>-260.21849999999995</c:v>
                </c:pt>
                <c:pt idx="55123">
                  <c:v>-260.2165</c:v>
                </c:pt>
                <c:pt idx="55124">
                  <c:v>-260.21449999999999</c:v>
                </c:pt>
                <c:pt idx="55125">
                  <c:v>-260.21249999999998</c:v>
                </c:pt>
                <c:pt idx="55126">
                  <c:v>-260.21049999999997</c:v>
                </c:pt>
                <c:pt idx="55127">
                  <c:v>-260.20849999999996</c:v>
                </c:pt>
                <c:pt idx="55128">
                  <c:v>-260.20650000000001</c:v>
                </c:pt>
                <c:pt idx="55129">
                  <c:v>-260.2045</c:v>
                </c:pt>
                <c:pt idx="55130">
                  <c:v>-260.20249999999999</c:v>
                </c:pt>
                <c:pt idx="55131">
                  <c:v>-260.20049999999998</c:v>
                </c:pt>
                <c:pt idx="55132">
                  <c:v>-260.19849999999997</c:v>
                </c:pt>
                <c:pt idx="55133">
                  <c:v>-260.19649999999996</c:v>
                </c:pt>
                <c:pt idx="55134">
                  <c:v>-260.19449999999995</c:v>
                </c:pt>
                <c:pt idx="55135">
                  <c:v>-260.1925</c:v>
                </c:pt>
                <c:pt idx="55136">
                  <c:v>-260.19049999999999</c:v>
                </c:pt>
                <c:pt idx="55137">
                  <c:v>-260.18849999999998</c:v>
                </c:pt>
                <c:pt idx="55138">
                  <c:v>-260.18649999999997</c:v>
                </c:pt>
                <c:pt idx="55139">
                  <c:v>-260.18449999999996</c:v>
                </c:pt>
                <c:pt idx="55140">
                  <c:v>-260.1825</c:v>
                </c:pt>
                <c:pt idx="55141">
                  <c:v>-260.18049999999999</c:v>
                </c:pt>
                <c:pt idx="55142">
                  <c:v>-260.17849999999999</c:v>
                </c:pt>
                <c:pt idx="55143">
                  <c:v>-260.17649999999998</c:v>
                </c:pt>
                <c:pt idx="55144">
                  <c:v>-260.17449999999997</c:v>
                </c:pt>
                <c:pt idx="55145">
                  <c:v>-260.17249999999996</c:v>
                </c:pt>
                <c:pt idx="55146">
                  <c:v>-260.17049999999995</c:v>
                </c:pt>
                <c:pt idx="55147">
                  <c:v>-260.16849999999999</c:v>
                </c:pt>
                <c:pt idx="55148">
                  <c:v>-260.16649999999998</c:v>
                </c:pt>
                <c:pt idx="55149">
                  <c:v>-260.16449999999998</c:v>
                </c:pt>
                <c:pt idx="55150">
                  <c:v>-260.16249999999997</c:v>
                </c:pt>
                <c:pt idx="55151">
                  <c:v>-260.16049999999996</c:v>
                </c:pt>
                <c:pt idx="55152">
                  <c:v>-260.1585</c:v>
                </c:pt>
                <c:pt idx="55153">
                  <c:v>-260.15649999999999</c:v>
                </c:pt>
                <c:pt idx="55154">
                  <c:v>-260.15449999999998</c:v>
                </c:pt>
                <c:pt idx="55155">
                  <c:v>-260.15249999999997</c:v>
                </c:pt>
                <c:pt idx="55156">
                  <c:v>-260.15049999999997</c:v>
                </c:pt>
                <c:pt idx="55157">
                  <c:v>-260.14850000000001</c:v>
                </c:pt>
                <c:pt idx="55158">
                  <c:v>-260.14649999999995</c:v>
                </c:pt>
                <c:pt idx="55159">
                  <c:v>-260.14449999999999</c:v>
                </c:pt>
                <c:pt idx="55160">
                  <c:v>-260.14249999999998</c:v>
                </c:pt>
                <c:pt idx="55161">
                  <c:v>-260.14049999999997</c:v>
                </c:pt>
                <c:pt idx="55162">
                  <c:v>-260.13849999999996</c:v>
                </c:pt>
                <c:pt idx="55163">
                  <c:v>-260.13649999999996</c:v>
                </c:pt>
                <c:pt idx="55164">
                  <c:v>-260.1345</c:v>
                </c:pt>
                <c:pt idx="55165">
                  <c:v>-260.13249999999999</c:v>
                </c:pt>
                <c:pt idx="55166">
                  <c:v>-260.13049999999998</c:v>
                </c:pt>
                <c:pt idx="55167">
                  <c:v>-260.12849999999997</c:v>
                </c:pt>
                <c:pt idx="55168">
                  <c:v>-260.12649999999996</c:v>
                </c:pt>
                <c:pt idx="55169">
                  <c:v>-260.12450000000001</c:v>
                </c:pt>
                <c:pt idx="55170">
                  <c:v>-260.12249999999995</c:v>
                </c:pt>
                <c:pt idx="55171">
                  <c:v>-260.12049999999999</c:v>
                </c:pt>
                <c:pt idx="55172">
                  <c:v>-260.11849999999998</c:v>
                </c:pt>
                <c:pt idx="55173">
                  <c:v>-260.11649999999997</c:v>
                </c:pt>
                <c:pt idx="55174">
                  <c:v>-260.11449999999996</c:v>
                </c:pt>
                <c:pt idx="55175">
                  <c:v>-260.11249999999995</c:v>
                </c:pt>
                <c:pt idx="55176">
                  <c:v>-260.1105</c:v>
                </c:pt>
                <c:pt idx="55177">
                  <c:v>-260.10849999999999</c:v>
                </c:pt>
                <c:pt idx="55178">
                  <c:v>-260.10649999999998</c:v>
                </c:pt>
                <c:pt idx="55179">
                  <c:v>-260.10449999999997</c:v>
                </c:pt>
                <c:pt idx="55180">
                  <c:v>-260.10249999999996</c:v>
                </c:pt>
                <c:pt idx="55181">
                  <c:v>-260.10050000000001</c:v>
                </c:pt>
                <c:pt idx="55182">
                  <c:v>-260.09849999999994</c:v>
                </c:pt>
                <c:pt idx="55183">
                  <c:v>-260.09649999999999</c:v>
                </c:pt>
                <c:pt idx="55184">
                  <c:v>-260.09449999999998</c:v>
                </c:pt>
                <c:pt idx="55185">
                  <c:v>-260.09249999999997</c:v>
                </c:pt>
                <c:pt idx="55186">
                  <c:v>-260.09049999999996</c:v>
                </c:pt>
                <c:pt idx="55187">
                  <c:v>-260.08849999999995</c:v>
                </c:pt>
                <c:pt idx="55188">
                  <c:v>-260.0865</c:v>
                </c:pt>
                <c:pt idx="55189">
                  <c:v>-260.08449999999999</c:v>
                </c:pt>
                <c:pt idx="55190">
                  <c:v>-260.08249999999998</c:v>
                </c:pt>
                <c:pt idx="55191">
                  <c:v>-260.08049999999997</c:v>
                </c:pt>
                <c:pt idx="55192">
                  <c:v>-260.07849999999996</c:v>
                </c:pt>
                <c:pt idx="55193">
                  <c:v>-260.07650000000001</c:v>
                </c:pt>
                <c:pt idx="55194">
                  <c:v>-260.07449999999994</c:v>
                </c:pt>
                <c:pt idx="55195">
                  <c:v>-260.07249999999999</c:v>
                </c:pt>
                <c:pt idx="55196">
                  <c:v>-260.07049999999998</c:v>
                </c:pt>
                <c:pt idx="55197">
                  <c:v>-260.06849999999997</c:v>
                </c:pt>
                <c:pt idx="55198">
                  <c:v>-260.06649999999996</c:v>
                </c:pt>
                <c:pt idx="55199">
                  <c:v>-260.06449999999995</c:v>
                </c:pt>
                <c:pt idx="55200">
                  <c:v>-260.0625</c:v>
                </c:pt>
                <c:pt idx="55201">
                  <c:v>-260.06049999999999</c:v>
                </c:pt>
                <c:pt idx="55202">
                  <c:v>-260.05849999999998</c:v>
                </c:pt>
                <c:pt idx="55203">
                  <c:v>-260.05649999999997</c:v>
                </c:pt>
                <c:pt idx="55204">
                  <c:v>-260.05449999999996</c:v>
                </c:pt>
                <c:pt idx="55205">
                  <c:v>-260.05250000000001</c:v>
                </c:pt>
                <c:pt idx="55206">
                  <c:v>-260.05049999999994</c:v>
                </c:pt>
                <c:pt idx="55207">
                  <c:v>-260.04849999999999</c:v>
                </c:pt>
                <c:pt idx="55208">
                  <c:v>-260.04649999999998</c:v>
                </c:pt>
                <c:pt idx="55209">
                  <c:v>-260.04449999999997</c:v>
                </c:pt>
                <c:pt idx="55210">
                  <c:v>-260.04249999999996</c:v>
                </c:pt>
                <c:pt idx="55211">
                  <c:v>-260.04049999999995</c:v>
                </c:pt>
                <c:pt idx="55212">
                  <c:v>-260.0385</c:v>
                </c:pt>
                <c:pt idx="55213">
                  <c:v>-260.03649999999999</c:v>
                </c:pt>
                <c:pt idx="55214">
                  <c:v>-260.03449999999998</c:v>
                </c:pt>
                <c:pt idx="55215">
                  <c:v>-260.03249999999997</c:v>
                </c:pt>
                <c:pt idx="55216">
                  <c:v>-260.03049999999996</c:v>
                </c:pt>
                <c:pt idx="55217">
                  <c:v>-260.02850000000001</c:v>
                </c:pt>
                <c:pt idx="55218">
                  <c:v>-260.02649999999994</c:v>
                </c:pt>
                <c:pt idx="55219">
                  <c:v>-260.02449999999999</c:v>
                </c:pt>
                <c:pt idx="55220">
                  <c:v>-260.02249999999998</c:v>
                </c:pt>
                <c:pt idx="55221">
                  <c:v>-260.02049999999997</c:v>
                </c:pt>
                <c:pt idx="55222">
                  <c:v>-260.01849999999996</c:v>
                </c:pt>
                <c:pt idx="55223">
                  <c:v>-260.01649999999995</c:v>
                </c:pt>
                <c:pt idx="55224">
                  <c:v>-260.0145</c:v>
                </c:pt>
                <c:pt idx="55225">
                  <c:v>-260.01249999999999</c:v>
                </c:pt>
                <c:pt idx="55226">
                  <c:v>-260.01049999999998</c:v>
                </c:pt>
                <c:pt idx="55227">
                  <c:v>-260.00849999999997</c:v>
                </c:pt>
                <c:pt idx="55228">
                  <c:v>-260.00649999999996</c:v>
                </c:pt>
                <c:pt idx="55229">
                  <c:v>-260.00450000000001</c:v>
                </c:pt>
                <c:pt idx="55230">
                  <c:v>-260.0025</c:v>
                </c:pt>
                <c:pt idx="55231">
                  <c:v>-260.00049999999999</c:v>
                </c:pt>
                <c:pt idx="55232">
                  <c:v>-259.99849999999998</c:v>
                </c:pt>
                <c:pt idx="55233">
                  <c:v>-259.99649999999997</c:v>
                </c:pt>
                <c:pt idx="55234">
                  <c:v>-259.99449999999996</c:v>
                </c:pt>
                <c:pt idx="55235">
                  <c:v>-259.99249999999995</c:v>
                </c:pt>
                <c:pt idx="55236">
                  <c:v>-259.9905</c:v>
                </c:pt>
                <c:pt idx="55237">
                  <c:v>-259.98849999999999</c:v>
                </c:pt>
                <c:pt idx="55238">
                  <c:v>-259.98649999999998</c:v>
                </c:pt>
                <c:pt idx="55239">
                  <c:v>-259.98449999999997</c:v>
                </c:pt>
                <c:pt idx="55240">
                  <c:v>-259.98249999999996</c:v>
                </c:pt>
                <c:pt idx="55241">
                  <c:v>-259.98050000000001</c:v>
                </c:pt>
                <c:pt idx="55242">
                  <c:v>-259.9785</c:v>
                </c:pt>
                <c:pt idx="55243">
                  <c:v>-259.97649999999999</c:v>
                </c:pt>
                <c:pt idx="55244">
                  <c:v>-259.97449999999998</c:v>
                </c:pt>
                <c:pt idx="55245">
                  <c:v>-259.97249999999997</c:v>
                </c:pt>
                <c:pt idx="55246">
                  <c:v>-259.97049999999996</c:v>
                </c:pt>
                <c:pt idx="55247">
                  <c:v>-259.96849999999995</c:v>
                </c:pt>
                <c:pt idx="55248">
                  <c:v>-259.9665</c:v>
                </c:pt>
                <c:pt idx="55249">
                  <c:v>-259.96449999999999</c:v>
                </c:pt>
                <c:pt idx="55250">
                  <c:v>-259.96249999999998</c:v>
                </c:pt>
                <c:pt idx="55251">
                  <c:v>-259.96049999999997</c:v>
                </c:pt>
                <c:pt idx="55252">
                  <c:v>-259.95849999999996</c:v>
                </c:pt>
                <c:pt idx="55253">
                  <c:v>-259.95650000000001</c:v>
                </c:pt>
                <c:pt idx="55254">
                  <c:v>-259.9545</c:v>
                </c:pt>
                <c:pt idx="55255">
                  <c:v>-259.95249999999999</c:v>
                </c:pt>
                <c:pt idx="55256">
                  <c:v>-259.95049999999998</c:v>
                </c:pt>
                <c:pt idx="55257">
                  <c:v>-259.94849999999997</c:v>
                </c:pt>
                <c:pt idx="55258">
                  <c:v>-259.94649999999996</c:v>
                </c:pt>
                <c:pt idx="55259">
                  <c:v>-259.94449999999995</c:v>
                </c:pt>
                <c:pt idx="55260">
                  <c:v>-259.9425</c:v>
                </c:pt>
                <c:pt idx="55261">
                  <c:v>-259.94049999999999</c:v>
                </c:pt>
                <c:pt idx="55262">
                  <c:v>-259.93849999999998</c:v>
                </c:pt>
                <c:pt idx="55263">
                  <c:v>-259.93649999999997</c:v>
                </c:pt>
                <c:pt idx="55264">
                  <c:v>-259.93449999999996</c:v>
                </c:pt>
                <c:pt idx="55265">
                  <c:v>-259.9325</c:v>
                </c:pt>
                <c:pt idx="55266">
                  <c:v>-259.93049999999999</c:v>
                </c:pt>
                <c:pt idx="55267">
                  <c:v>-259.92849999999999</c:v>
                </c:pt>
                <c:pt idx="55268">
                  <c:v>-259.92649999999998</c:v>
                </c:pt>
                <c:pt idx="55269">
                  <c:v>-259.92449999999997</c:v>
                </c:pt>
                <c:pt idx="55270">
                  <c:v>-259.92249999999996</c:v>
                </c:pt>
                <c:pt idx="55271">
                  <c:v>-259.92049999999995</c:v>
                </c:pt>
                <c:pt idx="55272">
                  <c:v>-259.91849999999999</c:v>
                </c:pt>
                <c:pt idx="55273">
                  <c:v>-259.91649999999998</c:v>
                </c:pt>
                <c:pt idx="55274">
                  <c:v>-259.91449999999998</c:v>
                </c:pt>
                <c:pt idx="55275">
                  <c:v>-259.91249999999997</c:v>
                </c:pt>
                <c:pt idx="55276">
                  <c:v>-259.91049999999996</c:v>
                </c:pt>
                <c:pt idx="55277">
                  <c:v>-259.9085</c:v>
                </c:pt>
                <c:pt idx="55278">
                  <c:v>-259.90649999999999</c:v>
                </c:pt>
                <c:pt idx="55279">
                  <c:v>-259.90449999999998</c:v>
                </c:pt>
                <c:pt idx="55280">
                  <c:v>-259.90249999999997</c:v>
                </c:pt>
                <c:pt idx="55281">
                  <c:v>-259.90049999999997</c:v>
                </c:pt>
                <c:pt idx="55282">
                  <c:v>-259.89850000000001</c:v>
                </c:pt>
                <c:pt idx="55283">
                  <c:v>-259.89649999999995</c:v>
                </c:pt>
                <c:pt idx="55284">
                  <c:v>-259.89449999999999</c:v>
                </c:pt>
                <c:pt idx="55285">
                  <c:v>-259.89249999999998</c:v>
                </c:pt>
                <c:pt idx="55286">
                  <c:v>-259.89049999999997</c:v>
                </c:pt>
                <c:pt idx="55287">
                  <c:v>-259.88849999999996</c:v>
                </c:pt>
                <c:pt idx="55288">
                  <c:v>-259.88649999999996</c:v>
                </c:pt>
                <c:pt idx="55289">
                  <c:v>-259.8845</c:v>
                </c:pt>
                <c:pt idx="55290">
                  <c:v>-259.88249999999999</c:v>
                </c:pt>
                <c:pt idx="55291">
                  <c:v>-259.88049999999998</c:v>
                </c:pt>
                <c:pt idx="55292">
                  <c:v>-259.87849999999997</c:v>
                </c:pt>
                <c:pt idx="55293">
                  <c:v>-259.87649999999996</c:v>
                </c:pt>
                <c:pt idx="55294">
                  <c:v>-259.87450000000001</c:v>
                </c:pt>
                <c:pt idx="55295">
                  <c:v>-259.87249999999995</c:v>
                </c:pt>
                <c:pt idx="55296">
                  <c:v>-259.87049999999999</c:v>
                </c:pt>
                <c:pt idx="55297">
                  <c:v>-259.86849999999998</c:v>
                </c:pt>
                <c:pt idx="55298">
                  <c:v>-259.86649999999997</c:v>
                </c:pt>
                <c:pt idx="55299">
                  <c:v>-259.86449999999996</c:v>
                </c:pt>
                <c:pt idx="55300">
                  <c:v>-259.86249999999995</c:v>
                </c:pt>
                <c:pt idx="55301">
                  <c:v>-259.8605</c:v>
                </c:pt>
                <c:pt idx="55302">
                  <c:v>-259.85849999999999</c:v>
                </c:pt>
                <c:pt idx="55303">
                  <c:v>-259.85649999999998</c:v>
                </c:pt>
                <c:pt idx="55304">
                  <c:v>-259.85449999999997</c:v>
                </c:pt>
                <c:pt idx="55305">
                  <c:v>-259.85249999999996</c:v>
                </c:pt>
                <c:pt idx="55306">
                  <c:v>-259.85050000000001</c:v>
                </c:pt>
                <c:pt idx="55307">
                  <c:v>-259.84849999999994</c:v>
                </c:pt>
                <c:pt idx="55308">
                  <c:v>-259.84649999999999</c:v>
                </c:pt>
                <c:pt idx="55309">
                  <c:v>-259.84449999999998</c:v>
                </c:pt>
                <c:pt idx="55310">
                  <c:v>-259.84249999999997</c:v>
                </c:pt>
                <c:pt idx="55311">
                  <c:v>-259.84049999999996</c:v>
                </c:pt>
                <c:pt idx="55312">
                  <c:v>-259.83849999999995</c:v>
                </c:pt>
                <c:pt idx="55313">
                  <c:v>-259.8365</c:v>
                </c:pt>
                <c:pt idx="55314">
                  <c:v>-259.83449999999999</c:v>
                </c:pt>
                <c:pt idx="55315">
                  <c:v>-259.83249999999998</c:v>
                </c:pt>
                <c:pt idx="55316">
                  <c:v>-259.83049999999997</c:v>
                </c:pt>
                <c:pt idx="55317">
                  <c:v>-259.82849999999996</c:v>
                </c:pt>
                <c:pt idx="55318">
                  <c:v>-259.82650000000001</c:v>
                </c:pt>
                <c:pt idx="55319">
                  <c:v>-259.82449999999994</c:v>
                </c:pt>
                <c:pt idx="55320">
                  <c:v>-259.82249999999999</c:v>
                </c:pt>
                <c:pt idx="55321">
                  <c:v>-259.82049999999998</c:v>
                </c:pt>
                <c:pt idx="55322">
                  <c:v>-259.81849999999997</c:v>
                </c:pt>
                <c:pt idx="55323">
                  <c:v>-259.81649999999996</c:v>
                </c:pt>
                <c:pt idx="55324">
                  <c:v>-259.81449999999995</c:v>
                </c:pt>
                <c:pt idx="55325">
                  <c:v>-259.8125</c:v>
                </c:pt>
                <c:pt idx="55326">
                  <c:v>-259.81049999999999</c:v>
                </c:pt>
                <c:pt idx="55327">
                  <c:v>-259.80849999999998</c:v>
                </c:pt>
                <c:pt idx="55328">
                  <c:v>-259.80649999999997</c:v>
                </c:pt>
                <c:pt idx="55329">
                  <c:v>-259.80449999999996</c:v>
                </c:pt>
                <c:pt idx="55330">
                  <c:v>-259.80250000000001</c:v>
                </c:pt>
                <c:pt idx="55331">
                  <c:v>-259.80049999999994</c:v>
                </c:pt>
                <c:pt idx="55332">
                  <c:v>-259.79849999999999</c:v>
                </c:pt>
                <c:pt idx="55333">
                  <c:v>-259.79649999999998</c:v>
                </c:pt>
                <c:pt idx="55334">
                  <c:v>-259.79449999999997</c:v>
                </c:pt>
                <c:pt idx="55335">
                  <c:v>-259.79249999999996</c:v>
                </c:pt>
                <c:pt idx="55336">
                  <c:v>-259.79049999999995</c:v>
                </c:pt>
                <c:pt idx="55337">
                  <c:v>-259.7885</c:v>
                </c:pt>
                <c:pt idx="55338">
                  <c:v>-259.78649999999999</c:v>
                </c:pt>
                <c:pt idx="55339">
                  <c:v>-259.78449999999998</c:v>
                </c:pt>
                <c:pt idx="55340">
                  <c:v>-259.78249999999997</c:v>
                </c:pt>
                <c:pt idx="55341">
                  <c:v>-259.78049999999996</c:v>
                </c:pt>
                <c:pt idx="55342">
                  <c:v>-259.77850000000001</c:v>
                </c:pt>
                <c:pt idx="55343">
                  <c:v>-259.77649999999994</c:v>
                </c:pt>
                <c:pt idx="55344">
                  <c:v>-259.77449999999999</c:v>
                </c:pt>
                <c:pt idx="55345">
                  <c:v>-259.77249999999998</c:v>
                </c:pt>
                <c:pt idx="55346">
                  <c:v>-259.77049999999997</c:v>
                </c:pt>
                <c:pt idx="55347">
                  <c:v>-259.76849999999996</c:v>
                </c:pt>
                <c:pt idx="55348">
                  <c:v>-259.76649999999995</c:v>
                </c:pt>
                <c:pt idx="55349">
                  <c:v>-259.7645</c:v>
                </c:pt>
                <c:pt idx="55350">
                  <c:v>-259.76249999999999</c:v>
                </c:pt>
                <c:pt idx="55351">
                  <c:v>-259.76049999999998</c:v>
                </c:pt>
                <c:pt idx="55352">
                  <c:v>-259.75849999999997</c:v>
                </c:pt>
                <c:pt idx="55353">
                  <c:v>-259.75649999999996</c:v>
                </c:pt>
                <c:pt idx="55354">
                  <c:v>-259.75450000000001</c:v>
                </c:pt>
                <c:pt idx="55355">
                  <c:v>-259.7525</c:v>
                </c:pt>
                <c:pt idx="55356">
                  <c:v>-259.75049999999999</c:v>
                </c:pt>
                <c:pt idx="55357">
                  <c:v>-259.74849999999998</c:v>
                </c:pt>
                <c:pt idx="55358">
                  <c:v>-259.74649999999997</c:v>
                </c:pt>
                <c:pt idx="55359">
                  <c:v>-259.74449999999996</c:v>
                </c:pt>
                <c:pt idx="55360">
                  <c:v>-259.74249999999995</c:v>
                </c:pt>
                <c:pt idx="55361">
                  <c:v>-259.7405</c:v>
                </c:pt>
                <c:pt idx="55362">
                  <c:v>-259.73849999999999</c:v>
                </c:pt>
                <c:pt idx="55363">
                  <c:v>-259.73649999999998</c:v>
                </c:pt>
                <c:pt idx="55364">
                  <c:v>-259.73449999999997</c:v>
                </c:pt>
                <c:pt idx="55365">
                  <c:v>-259.73249999999996</c:v>
                </c:pt>
                <c:pt idx="55366">
                  <c:v>-259.73050000000001</c:v>
                </c:pt>
                <c:pt idx="55367">
                  <c:v>-259.7285</c:v>
                </c:pt>
                <c:pt idx="55368">
                  <c:v>-259.72649999999999</c:v>
                </c:pt>
                <c:pt idx="55369">
                  <c:v>-259.72449999999998</c:v>
                </c:pt>
                <c:pt idx="55370">
                  <c:v>-259.72249999999997</c:v>
                </c:pt>
                <c:pt idx="55371">
                  <c:v>-259.72049999999996</c:v>
                </c:pt>
                <c:pt idx="55372">
                  <c:v>-259.71849999999995</c:v>
                </c:pt>
                <c:pt idx="55373">
                  <c:v>-259.7165</c:v>
                </c:pt>
                <c:pt idx="55374">
                  <c:v>-259.71449999999999</c:v>
                </c:pt>
                <c:pt idx="55375">
                  <c:v>-259.71249999999998</c:v>
                </c:pt>
                <c:pt idx="55376">
                  <c:v>-259.71049999999997</c:v>
                </c:pt>
                <c:pt idx="55377">
                  <c:v>-259.70849999999996</c:v>
                </c:pt>
                <c:pt idx="55378">
                  <c:v>-259.70650000000001</c:v>
                </c:pt>
                <c:pt idx="55379">
                  <c:v>-259.7045</c:v>
                </c:pt>
                <c:pt idx="55380">
                  <c:v>-259.70249999999999</c:v>
                </c:pt>
                <c:pt idx="55381">
                  <c:v>-259.70049999999998</c:v>
                </c:pt>
                <c:pt idx="55382">
                  <c:v>-259.69849999999997</c:v>
                </c:pt>
                <c:pt idx="55383">
                  <c:v>-259.69649999999996</c:v>
                </c:pt>
                <c:pt idx="55384">
                  <c:v>-259.69449999999995</c:v>
                </c:pt>
                <c:pt idx="55385">
                  <c:v>-259.6925</c:v>
                </c:pt>
                <c:pt idx="55386">
                  <c:v>-259.69049999999999</c:v>
                </c:pt>
                <c:pt idx="55387">
                  <c:v>-259.68849999999998</c:v>
                </c:pt>
                <c:pt idx="55388">
                  <c:v>-259.68649999999997</c:v>
                </c:pt>
                <c:pt idx="55389">
                  <c:v>-259.68449999999996</c:v>
                </c:pt>
                <c:pt idx="55390">
                  <c:v>-259.6825</c:v>
                </c:pt>
                <c:pt idx="55391">
                  <c:v>-259.68049999999999</c:v>
                </c:pt>
                <c:pt idx="55392">
                  <c:v>-259.67849999999999</c:v>
                </c:pt>
                <c:pt idx="55393">
                  <c:v>-259.67649999999998</c:v>
                </c:pt>
                <c:pt idx="55394">
                  <c:v>-259.67449999999997</c:v>
                </c:pt>
                <c:pt idx="55395">
                  <c:v>-259.67249999999996</c:v>
                </c:pt>
                <c:pt idx="55396">
                  <c:v>-259.67049999999995</c:v>
                </c:pt>
                <c:pt idx="55397">
                  <c:v>-259.66849999999999</c:v>
                </c:pt>
                <c:pt idx="55398">
                  <c:v>-259.66649999999998</c:v>
                </c:pt>
                <c:pt idx="55399">
                  <c:v>-259.66449999999998</c:v>
                </c:pt>
                <c:pt idx="55400">
                  <c:v>-259.66249999999997</c:v>
                </c:pt>
                <c:pt idx="55401">
                  <c:v>-259.66049999999996</c:v>
                </c:pt>
                <c:pt idx="55402">
                  <c:v>-259.6585</c:v>
                </c:pt>
                <c:pt idx="55403">
                  <c:v>-259.65649999999999</c:v>
                </c:pt>
                <c:pt idx="55404">
                  <c:v>-259.65449999999998</c:v>
                </c:pt>
                <c:pt idx="55405">
                  <c:v>-259.65249999999997</c:v>
                </c:pt>
                <c:pt idx="55406">
                  <c:v>-259.65049999999997</c:v>
                </c:pt>
                <c:pt idx="55407">
                  <c:v>-259.64850000000001</c:v>
                </c:pt>
                <c:pt idx="55408">
                  <c:v>-259.64649999999995</c:v>
                </c:pt>
                <c:pt idx="55409">
                  <c:v>-259.64449999999999</c:v>
                </c:pt>
                <c:pt idx="55410">
                  <c:v>-259.64249999999998</c:v>
                </c:pt>
                <c:pt idx="55411">
                  <c:v>-259.64049999999997</c:v>
                </c:pt>
                <c:pt idx="55412">
                  <c:v>-259.63849999999996</c:v>
                </c:pt>
                <c:pt idx="55413">
                  <c:v>-259.63649999999996</c:v>
                </c:pt>
                <c:pt idx="55414">
                  <c:v>-259.6345</c:v>
                </c:pt>
                <c:pt idx="55415">
                  <c:v>-259.63249999999999</c:v>
                </c:pt>
                <c:pt idx="55416">
                  <c:v>-259.63049999999998</c:v>
                </c:pt>
                <c:pt idx="55417">
                  <c:v>-259.62849999999997</c:v>
                </c:pt>
                <c:pt idx="55418">
                  <c:v>-259.62649999999996</c:v>
                </c:pt>
                <c:pt idx="55419">
                  <c:v>-259.62450000000001</c:v>
                </c:pt>
                <c:pt idx="55420">
                  <c:v>-259.62249999999995</c:v>
                </c:pt>
                <c:pt idx="55421">
                  <c:v>-259.62049999999999</c:v>
                </c:pt>
                <c:pt idx="55422">
                  <c:v>-259.61849999999998</c:v>
                </c:pt>
                <c:pt idx="55423">
                  <c:v>-259.61649999999997</c:v>
                </c:pt>
                <c:pt idx="55424">
                  <c:v>-259.61449999999996</c:v>
                </c:pt>
                <c:pt idx="55425">
                  <c:v>-259.61249999999995</c:v>
                </c:pt>
                <c:pt idx="55426">
                  <c:v>-259.6105</c:v>
                </c:pt>
                <c:pt idx="55427">
                  <c:v>-259.60849999999999</c:v>
                </c:pt>
                <c:pt idx="55428">
                  <c:v>-259.60649999999998</c:v>
                </c:pt>
                <c:pt idx="55429">
                  <c:v>-259.60449999999997</c:v>
                </c:pt>
                <c:pt idx="55430">
                  <c:v>-259.60249999999996</c:v>
                </c:pt>
                <c:pt idx="55431">
                  <c:v>-259.60050000000001</c:v>
                </c:pt>
                <c:pt idx="55432">
                  <c:v>-259.59849999999994</c:v>
                </c:pt>
                <c:pt idx="55433">
                  <c:v>-259.59649999999999</c:v>
                </c:pt>
                <c:pt idx="55434">
                  <c:v>-259.59449999999998</c:v>
                </c:pt>
                <c:pt idx="55435">
                  <c:v>-259.59249999999997</c:v>
                </c:pt>
                <c:pt idx="55436">
                  <c:v>-259.59049999999996</c:v>
                </c:pt>
                <c:pt idx="55437">
                  <c:v>-259.58849999999995</c:v>
                </c:pt>
                <c:pt idx="55438">
                  <c:v>-259.5865</c:v>
                </c:pt>
                <c:pt idx="55439">
                  <c:v>-259.58449999999999</c:v>
                </c:pt>
                <c:pt idx="55440">
                  <c:v>-259.58249999999998</c:v>
                </c:pt>
                <c:pt idx="55441">
                  <c:v>-259.58049999999997</c:v>
                </c:pt>
                <c:pt idx="55442">
                  <c:v>-259.57849999999996</c:v>
                </c:pt>
                <c:pt idx="55443">
                  <c:v>-259.57650000000001</c:v>
                </c:pt>
                <c:pt idx="55444">
                  <c:v>-259.57449999999994</c:v>
                </c:pt>
                <c:pt idx="55445">
                  <c:v>-259.57249999999999</c:v>
                </c:pt>
                <c:pt idx="55446">
                  <c:v>-259.57049999999998</c:v>
                </c:pt>
                <c:pt idx="55447">
                  <c:v>-259.56849999999997</c:v>
                </c:pt>
                <c:pt idx="55448">
                  <c:v>-259.56649999999996</c:v>
                </c:pt>
                <c:pt idx="55449">
                  <c:v>-259.56449999999995</c:v>
                </c:pt>
                <c:pt idx="55450">
                  <c:v>-259.5625</c:v>
                </c:pt>
                <c:pt idx="55451">
                  <c:v>-259.56049999999999</c:v>
                </c:pt>
                <c:pt idx="55452">
                  <c:v>-259.55849999999998</c:v>
                </c:pt>
                <c:pt idx="55453">
                  <c:v>-259.55649999999997</c:v>
                </c:pt>
                <c:pt idx="55454">
                  <c:v>-259.55449999999996</c:v>
                </c:pt>
                <c:pt idx="55455">
                  <c:v>-259.55250000000001</c:v>
                </c:pt>
                <c:pt idx="55456">
                  <c:v>-259.55049999999994</c:v>
                </c:pt>
                <c:pt idx="55457">
                  <c:v>-259.54849999999999</c:v>
                </c:pt>
                <c:pt idx="55458">
                  <c:v>-259.54649999999998</c:v>
                </c:pt>
                <c:pt idx="55459">
                  <c:v>-259.54449999999997</c:v>
                </c:pt>
                <c:pt idx="55460">
                  <c:v>-259.54249999999996</c:v>
                </c:pt>
                <c:pt idx="55461">
                  <c:v>-259.54049999999995</c:v>
                </c:pt>
                <c:pt idx="55462">
                  <c:v>-259.5385</c:v>
                </c:pt>
                <c:pt idx="55463">
                  <c:v>-259.53649999999999</c:v>
                </c:pt>
                <c:pt idx="55464">
                  <c:v>-259.53449999999998</c:v>
                </c:pt>
                <c:pt idx="55465">
                  <c:v>-259.53249999999997</c:v>
                </c:pt>
                <c:pt idx="55466">
                  <c:v>-259.53049999999996</c:v>
                </c:pt>
                <c:pt idx="55467">
                  <c:v>-259.52850000000001</c:v>
                </c:pt>
                <c:pt idx="55468">
                  <c:v>-259.52649999999994</c:v>
                </c:pt>
                <c:pt idx="55469">
                  <c:v>-259.52449999999999</c:v>
                </c:pt>
                <c:pt idx="55470">
                  <c:v>-259.52249999999998</c:v>
                </c:pt>
                <c:pt idx="55471">
                  <c:v>-259.52049999999997</c:v>
                </c:pt>
                <c:pt idx="55472">
                  <c:v>-259.51849999999996</c:v>
                </c:pt>
                <c:pt idx="55473">
                  <c:v>-259.51649999999995</c:v>
                </c:pt>
                <c:pt idx="55474">
                  <c:v>-259.5145</c:v>
                </c:pt>
                <c:pt idx="55475">
                  <c:v>-259.51249999999999</c:v>
                </c:pt>
                <c:pt idx="55476">
                  <c:v>-259.51049999999998</c:v>
                </c:pt>
                <c:pt idx="55477">
                  <c:v>-259.50849999999997</c:v>
                </c:pt>
                <c:pt idx="55478">
                  <c:v>-259.50649999999996</c:v>
                </c:pt>
                <c:pt idx="55479">
                  <c:v>-259.50450000000001</c:v>
                </c:pt>
                <c:pt idx="55480">
                  <c:v>-259.5025</c:v>
                </c:pt>
                <c:pt idx="55481">
                  <c:v>-259.50049999999999</c:v>
                </c:pt>
                <c:pt idx="55482">
                  <c:v>-259.49849999999998</c:v>
                </c:pt>
                <c:pt idx="55483">
                  <c:v>-259.49649999999997</c:v>
                </c:pt>
                <c:pt idx="55484">
                  <c:v>-259.49449999999996</c:v>
                </c:pt>
                <c:pt idx="55485">
                  <c:v>-259.49249999999995</c:v>
                </c:pt>
                <c:pt idx="55486">
                  <c:v>-259.4905</c:v>
                </c:pt>
                <c:pt idx="55487">
                  <c:v>-259.48849999999999</c:v>
                </c:pt>
                <c:pt idx="55488">
                  <c:v>-259.48649999999998</c:v>
                </c:pt>
                <c:pt idx="55489">
                  <c:v>-259.48449999999997</c:v>
                </c:pt>
                <c:pt idx="55490">
                  <c:v>-259.48249999999996</c:v>
                </c:pt>
                <c:pt idx="55491">
                  <c:v>-259.48050000000001</c:v>
                </c:pt>
                <c:pt idx="55492">
                  <c:v>-259.4785</c:v>
                </c:pt>
                <c:pt idx="55493">
                  <c:v>-259.47649999999999</c:v>
                </c:pt>
                <c:pt idx="55494">
                  <c:v>-259.47449999999998</c:v>
                </c:pt>
                <c:pt idx="55495">
                  <c:v>-259.47249999999997</c:v>
                </c:pt>
                <c:pt idx="55496">
                  <c:v>-259.47049999999996</c:v>
                </c:pt>
                <c:pt idx="55497">
                  <c:v>-259.46849999999995</c:v>
                </c:pt>
                <c:pt idx="55498">
                  <c:v>-259.4665</c:v>
                </c:pt>
                <c:pt idx="55499">
                  <c:v>-259.46449999999999</c:v>
                </c:pt>
                <c:pt idx="55500">
                  <c:v>-259.46249999999998</c:v>
                </c:pt>
                <c:pt idx="55501">
                  <c:v>-259.46049999999997</c:v>
                </c:pt>
                <c:pt idx="55502">
                  <c:v>-259.45849999999996</c:v>
                </c:pt>
                <c:pt idx="55503">
                  <c:v>-259.45650000000001</c:v>
                </c:pt>
                <c:pt idx="55504">
                  <c:v>-259.4545</c:v>
                </c:pt>
                <c:pt idx="55505">
                  <c:v>-259.45249999999999</c:v>
                </c:pt>
                <c:pt idx="55506">
                  <c:v>-259.45049999999998</c:v>
                </c:pt>
                <c:pt idx="55507">
                  <c:v>-259.44849999999997</c:v>
                </c:pt>
                <c:pt idx="55508">
                  <c:v>-259.44649999999996</c:v>
                </c:pt>
                <c:pt idx="55509">
                  <c:v>-259.44449999999995</c:v>
                </c:pt>
                <c:pt idx="55510">
                  <c:v>-259.4425</c:v>
                </c:pt>
                <c:pt idx="55511">
                  <c:v>-259.44049999999999</c:v>
                </c:pt>
                <c:pt idx="55512">
                  <c:v>-259.43849999999998</c:v>
                </c:pt>
                <c:pt idx="55513">
                  <c:v>-259.43649999999997</c:v>
                </c:pt>
                <c:pt idx="55514">
                  <c:v>-259.43449999999996</c:v>
                </c:pt>
                <c:pt idx="55515">
                  <c:v>-259.4325</c:v>
                </c:pt>
                <c:pt idx="55516">
                  <c:v>-259.43049999999999</c:v>
                </c:pt>
                <c:pt idx="55517">
                  <c:v>-259.42849999999999</c:v>
                </c:pt>
                <c:pt idx="55518">
                  <c:v>-259.42649999999998</c:v>
                </c:pt>
                <c:pt idx="55519">
                  <c:v>-259.42449999999997</c:v>
                </c:pt>
                <c:pt idx="55520">
                  <c:v>-259.42249999999996</c:v>
                </c:pt>
                <c:pt idx="55521">
                  <c:v>-259.42049999999995</c:v>
                </c:pt>
                <c:pt idx="55522">
                  <c:v>-259.41849999999999</c:v>
                </c:pt>
                <c:pt idx="55523">
                  <c:v>-259.41649999999998</c:v>
                </c:pt>
                <c:pt idx="55524">
                  <c:v>-259.41449999999998</c:v>
                </c:pt>
                <c:pt idx="55525">
                  <c:v>-259.41249999999997</c:v>
                </c:pt>
                <c:pt idx="55526">
                  <c:v>-259.41049999999996</c:v>
                </c:pt>
                <c:pt idx="55527">
                  <c:v>-259.4085</c:v>
                </c:pt>
                <c:pt idx="55528">
                  <c:v>-259.40649999999999</c:v>
                </c:pt>
                <c:pt idx="55529">
                  <c:v>-259.40449999999998</c:v>
                </c:pt>
                <c:pt idx="55530">
                  <c:v>-259.40249999999997</c:v>
                </c:pt>
                <c:pt idx="55531">
                  <c:v>-259.40049999999997</c:v>
                </c:pt>
                <c:pt idx="55532">
                  <c:v>-259.39850000000001</c:v>
                </c:pt>
                <c:pt idx="55533">
                  <c:v>-259.39649999999995</c:v>
                </c:pt>
                <c:pt idx="55534">
                  <c:v>-259.39449999999999</c:v>
                </c:pt>
                <c:pt idx="55535">
                  <c:v>-259.39249999999998</c:v>
                </c:pt>
                <c:pt idx="55536">
                  <c:v>-259.39049999999997</c:v>
                </c:pt>
                <c:pt idx="55537">
                  <c:v>-259.38849999999996</c:v>
                </c:pt>
                <c:pt idx="55538">
                  <c:v>-259.38649999999996</c:v>
                </c:pt>
                <c:pt idx="55539">
                  <c:v>-259.3845</c:v>
                </c:pt>
                <c:pt idx="55540">
                  <c:v>-259.38249999999999</c:v>
                </c:pt>
                <c:pt idx="55541">
                  <c:v>-259.38049999999998</c:v>
                </c:pt>
                <c:pt idx="55542">
                  <c:v>-259.37849999999997</c:v>
                </c:pt>
                <c:pt idx="55543">
                  <c:v>-259.37649999999996</c:v>
                </c:pt>
                <c:pt idx="55544">
                  <c:v>-259.37450000000001</c:v>
                </c:pt>
                <c:pt idx="55545">
                  <c:v>-259.37249999999995</c:v>
                </c:pt>
                <c:pt idx="55546">
                  <c:v>-259.37049999999999</c:v>
                </c:pt>
                <c:pt idx="55547">
                  <c:v>-259.36849999999998</c:v>
                </c:pt>
                <c:pt idx="55548">
                  <c:v>-259.36649999999997</c:v>
                </c:pt>
                <c:pt idx="55549">
                  <c:v>-259.36449999999996</c:v>
                </c:pt>
                <c:pt idx="55550">
                  <c:v>-259.36249999999995</c:v>
                </c:pt>
                <c:pt idx="55551">
                  <c:v>-259.3605</c:v>
                </c:pt>
                <c:pt idx="55552">
                  <c:v>-259.35849999999999</c:v>
                </c:pt>
                <c:pt idx="55553">
                  <c:v>-259.35649999999998</c:v>
                </c:pt>
                <c:pt idx="55554">
                  <c:v>-259.35449999999997</c:v>
                </c:pt>
                <c:pt idx="55555">
                  <c:v>-259.35249999999996</c:v>
                </c:pt>
                <c:pt idx="55556">
                  <c:v>-259.35050000000001</c:v>
                </c:pt>
                <c:pt idx="55557">
                  <c:v>-259.34849999999994</c:v>
                </c:pt>
                <c:pt idx="55558">
                  <c:v>-259.34649999999999</c:v>
                </c:pt>
                <c:pt idx="55559">
                  <c:v>-259.34449999999998</c:v>
                </c:pt>
                <c:pt idx="55560">
                  <c:v>-259.34249999999997</c:v>
                </c:pt>
                <c:pt idx="55561">
                  <c:v>-259.34049999999996</c:v>
                </c:pt>
                <c:pt idx="55562">
                  <c:v>-259.33849999999995</c:v>
                </c:pt>
                <c:pt idx="55563">
                  <c:v>-259.3365</c:v>
                </c:pt>
                <c:pt idx="55564">
                  <c:v>-259.33449999999999</c:v>
                </c:pt>
                <c:pt idx="55565">
                  <c:v>-259.33249999999998</c:v>
                </c:pt>
                <c:pt idx="55566">
                  <c:v>-259.33049999999997</c:v>
                </c:pt>
                <c:pt idx="55567">
                  <c:v>-259.32849999999996</c:v>
                </c:pt>
                <c:pt idx="55568">
                  <c:v>-259.32650000000001</c:v>
                </c:pt>
                <c:pt idx="55569">
                  <c:v>-259.32449999999994</c:v>
                </c:pt>
                <c:pt idx="55570">
                  <c:v>-259.32249999999999</c:v>
                </c:pt>
                <c:pt idx="55571">
                  <c:v>-259.32049999999998</c:v>
                </c:pt>
                <c:pt idx="55572">
                  <c:v>-259.31849999999997</c:v>
                </c:pt>
                <c:pt idx="55573">
                  <c:v>-259.31649999999996</c:v>
                </c:pt>
                <c:pt idx="55574">
                  <c:v>-259.31449999999995</c:v>
                </c:pt>
                <c:pt idx="55575">
                  <c:v>-259.3125</c:v>
                </c:pt>
                <c:pt idx="55576">
                  <c:v>-259.31049999999999</c:v>
                </c:pt>
                <c:pt idx="55577">
                  <c:v>-259.30849999999998</c:v>
                </c:pt>
                <c:pt idx="55578">
                  <c:v>-259.30649999999997</c:v>
                </c:pt>
                <c:pt idx="55579">
                  <c:v>-259.30449999999996</c:v>
                </c:pt>
                <c:pt idx="55580">
                  <c:v>-259.30250000000001</c:v>
                </c:pt>
                <c:pt idx="55581">
                  <c:v>-259.30049999999994</c:v>
                </c:pt>
                <c:pt idx="55582">
                  <c:v>-259.29849999999999</c:v>
                </c:pt>
                <c:pt idx="55583">
                  <c:v>-259.29649999999998</c:v>
                </c:pt>
                <c:pt idx="55584">
                  <c:v>-259.29449999999997</c:v>
                </c:pt>
                <c:pt idx="55585">
                  <c:v>-259.29249999999996</c:v>
                </c:pt>
                <c:pt idx="55586">
                  <c:v>-259.29049999999995</c:v>
                </c:pt>
                <c:pt idx="55587">
                  <c:v>-259.2885</c:v>
                </c:pt>
                <c:pt idx="55588">
                  <c:v>-259.28649999999999</c:v>
                </c:pt>
                <c:pt idx="55589">
                  <c:v>-259.28449999999998</c:v>
                </c:pt>
                <c:pt idx="55590">
                  <c:v>-259.28249999999997</c:v>
                </c:pt>
                <c:pt idx="55591">
                  <c:v>-259.28049999999996</c:v>
                </c:pt>
                <c:pt idx="55592">
                  <c:v>-259.27850000000001</c:v>
                </c:pt>
                <c:pt idx="55593">
                  <c:v>-259.27649999999994</c:v>
                </c:pt>
                <c:pt idx="55594">
                  <c:v>-259.27449999999999</c:v>
                </c:pt>
                <c:pt idx="55595">
                  <c:v>-259.27249999999998</c:v>
                </c:pt>
                <c:pt idx="55596">
                  <c:v>-259.27049999999997</c:v>
                </c:pt>
                <c:pt idx="55597">
                  <c:v>-259.26849999999996</c:v>
                </c:pt>
                <c:pt idx="55598">
                  <c:v>-259.26649999999995</c:v>
                </c:pt>
                <c:pt idx="55599">
                  <c:v>-259.2645</c:v>
                </c:pt>
                <c:pt idx="55600">
                  <c:v>-259.26249999999999</c:v>
                </c:pt>
                <c:pt idx="55601">
                  <c:v>-259.26049999999998</c:v>
                </c:pt>
                <c:pt idx="55602">
                  <c:v>-259.25849999999997</c:v>
                </c:pt>
                <c:pt idx="55603">
                  <c:v>-259.25649999999996</c:v>
                </c:pt>
                <c:pt idx="55604">
                  <c:v>-259.25450000000001</c:v>
                </c:pt>
                <c:pt idx="55605">
                  <c:v>-259.2525</c:v>
                </c:pt>
                <c:pt idx="55606">
                  <c:v>-259.25049999999999</c:v>
                </c:pt>
                <c:pt idx="55607">
                  <c:v>-259.24849999999998</c:v>
                </c:pt>
                <c:pt idx="55608">
                  <c:v>-259.24649999999997</c:v>
                </c:pt>
                <c:pt idx="55609">
                  <c:v>-259.24449999999996</c:v>
                </c:pt>
                <c:pt idx="55610">
                  <c:v>-259.24249999999995</c:v>
                </c:pt>
                <c:pt idx="55611">
                  <c:v>-259.2405</c:v>
                </c:pt>
                <c:pt idx="55612">
                  <c:v>-259.23849999999999</c:v>
                </c:pt>
                <c:pt idx="55613">
                  <c:v>-259.23649999999998</c:v>
                </c:pt>
                <c:pt idx="55614">
                  <c:v>-259.23449999999997</c:v>
                </c:pt>
                <c:pt idx="55615">
                  <c:v>-259.23249999999996</c:v>
                </c:pt>
                <c:pt idx="55616">
                  <c:v>-259.23050000000001</c:v>
                </c:pt>
                <c:pt idx="55617">
                  <c:v>-259.2285</c:v>
                </c:pt>
                <c:pt idx="55618">
                  <c:v>-259.22649999999999</c:v>
                </c:pt>
                <c:pt idx="55619">
                  <c:v>-259.22449999999998</c:v>
                </c:pt>
                <c:pt idx="55620">
                  <c:v>-259.22249999999997</c:v>
                </c:pt>
                <c:pt idx="55621">
                  <c:v>-259.22049999999996</c:v>
                </c:pt>
                <c:pt idx="55622">
                  <c:v>-259.21849999999995</c:v>
                </c:pt>
                <c:pt idx="55623">
                  <c:v>-259.2165</c:v>
                </c:pt>
                <c:pt idx="55624">
                  <c:v>-259.21449999999999</c:v>
                </c:pt>
                <c:pt idx="55625">
                  <c:v>-259.21249999999998</c:v>
                </c:pt>
                <c:pt idx="55626">
                  <c:v>-259.21049999999997</c:v>
                </c:pt>
                <c:pt idx="55627">
                  <c:v>-259.20849999999996</c:v>
                </c:pt>
                <c:pt idx="55628">
                  <c:v>-259.20650000000001</c:v>
                </c:pt>
                <c:pt idx="55629">
                  <c:v>-259.2045</c:v>
                </c:pt>
                <c:pt idx="55630">
                  <c:v>-259.20249999999999</c:v>
                </c:pt>
                <c:pt idx="55631">
                  <c:v>-259.20049999999998</c:v>
                </c:pt>
                <c:pt idx="55632">
                  <c:v>-259.19849999999997</c:v>
                </c:pt>
                <c:pt idx="55633">
                  <c:v>-259.19649999999996</c:v>
                </c:pt>
                <c:pt idx="55634">
                  <c:v>-259.19449999999995</c:v>
                </c:pt>
                <c:pt idx="55635">
                  <c:v>-259.1925</c:v>
                </c:pt>
                <c:pt idx="55636">
                  <c:v>-259.19049999999999</c:v>
                </c:pt>
                <c:pt idx="55637">
                  <c:v>-259.18849999999998</c:v>
                </c:pt>
                <c:pt idx="55638">
                  <c:v>-259.18649999999997</c:v>
                </c:pt>
                <c:pt idx="55639">
                  <c:v>-259.18449999999996</c:v>
                </c:pt>
                <c:pt idx="55640">
                  <c:v>-259.1825</c:v>
                </c:pt>
                <c:pt idx="55641">
                  <c:v>-259.18049999999999</c:v>
                </c:pt>
                <c:pt idx="55642">
                  <c:v>-259.17849999999999</c:v>
                </c:pt>
                <c:pt idx="55643">
                  <c:v>-259.17649999999998</c:v>
                </c:pt>
                <c:pt idx="55644">
                  <c:v>-259.17449999999997</c:v>
                </c:pt>
                <c:pt idx="55645">
                  <c:v>-259.17249999999996</c:v>
                </c:pt>
                <c:pt idx="55646">
                  <c:v>-259.17049999999995</c:v>
                </c:pt>
                <c:pt idx="55647">
                  <c:v>-259.16849999999999</c:v>
                </c:pt>
                <c:pt idx="55648">
                  <c:v>-259.16649999999998</c:v>
                </c:pt>
                <c:pt idx="55649">
                  <c:v>-259.16449999999998</c:v>
                </c:pt>
                <c:pt idx="55650">
                  <c:v>-259.16249999999997</c:v>
                </c:pt>
                <c:pt idx="55651">
                  <c:v>-259.16049999999996</c:v>
                </c:pt>
                <c:pt idx="55652">
                  <c:v>-259.1585</c:v>
                </c:pt>
                <c:pt idx="55653">
                  <c:v>-259.15649999999999</c:v>
                </c:pt>
                <c:pt idx="55654">
                  <c:v>-259.15449999999998</c:v>
                </c:pt>
                <c:pt idx="55655">
                  <c:v>-259.15249999999997</c:v>
                </c:pt>
                <c:pt idx="55656">
                  <c:v>-259.15049999999997</c:v>
                </c:pt>
                <c:pt idx="55657">
                  <c:v>-259.14850000000001</c:v>
                </c:pt>
                <c:pt idx="55658">
                  <c:v>-259.14649999999995</c:v>
                </c:pt>
                <c:pt idx="55659">
                  <c:v>-259.14449999999999</c:v>
                </c:pt>
                <c:pt idx="55660">
                  <c:v>-259.14249999999998</c:v>
                </c:pt>
                <c:pt idx="55661">
                  <c:v>-259.14049999999997</c:v>
                </c:pt>
                <c:pt idx="55662">
                  <c:v>-259.13849999999996</c:v>
                </c:pt>
                <c:pt idx="55663">
                  <c:v>-259.13649999999996</c:v>
                </c:pt>
                <c:pt idx="55664">
                  <c:v>-259.1345</c:v>
                </c:pt>
                <c:pt idx="55665">
                  <c:v>-259.13249999999999</c:v>
                </c:pt>
                <c:pt idx="55666">
                  <c:v>-259.13049999999998</c:v>
                </c:pt>
                <c:pt idx="55667">
                  <c:v>-259.12849999999997</c:v>
                </c:pt>
                <c:pt idx="55668">
                  <c:v>-259.12649999999996</c:v>
                </c:pt>
                <c:pt idx="55669">
                  <c:v>-259.12450000000001</c:v>
                </c:pt>
                <c:pt idx="55670">
                  <c:v>-259.12249999999995</c:v>
                </c:pt>
                <c:pt idx="55671">
                  <c:v>-259.12049999999999</c:v>
                </c:pt>
                <c:pt idx="55672">
                  <c:v>-259.11849999999998</c:v>
                </c:pt>
                <c:pt idx="55673">
                  <c:v>-259.11649999999997</c:v>
                </c:pt>
                <c:pt idx="55674">
                  <c:v>-259.11449999999996</c:v>
                </c:pt>
                <c:pt idx="55675">
                  <c:v>-259.11249999999995</c:v>
                </c:pt>
                <c:pt idx="55676">
                  <c:v>-259.1105</c:v>
                </c:pt>
                <c:pt idx="55677">
                  <c:v>-259.10849999999999</c:v>
                </c:pt>
                <c:pt idx="55678">
                  <c:v>-259.10649999999998</c:v>
                </c:pt>
                <c:pt idx="55679">
                  <c:v>-259.10449999999997</c:v>
                </c:pt>
                <c:pt idx="55680">
                  <c:v>-259.10249999999996</c:v>
                </c:pt>
                <c:pt idx="55681">
                  <c:v>-259.10050000000001</c:v>
                </c:pt>
                <c:pt idx="55682">
                  <c:v>-259.09849999999994</c:v>
                </c:pt>
                <c:pt idx="55683">
                  <c:v>-259.09649999999999</c:v>
                </c:pt>
                <c:pt idx="55684">
                  <c:v>-259.09449999999998</c:v>
                </c:pt>
                <c:pt idx="55685">
                  <c:v>-259.09249999999997</c:v>
                </c:pt>
                <c:pt idx="55686">
                  <c:v>-259.09049999999996</c:v>
                </c:pt>
                <c:pt idx="55687">
                  <c:v>-259.08849999999995</c:v>
                </c:pt>
                <c:pt idx="55688">
                  <c:v>-259.0865</c:v>
                </c:pt>
                <c:pt idx="55689">
                  <c:v>-259.08449999999999</c:v>
                </c:pt>
                <c:pt idx="55690">
                  <c:v>-259.08249999999998</c:v>
                </c:pt>
                <c:pt idx="55691">
                  <c:v>-259.08049999999997</c:v>
                </c:pt>
                <c:pt idx="55692">
                  <c:v>-259.07849999999996</c:v>
                </c:pt>
                <c:pt idx="55693">
                  <c:v>-259.07650000000001</c:v>
                </c:pt>
                <c:pt idx="55694">
                  <c:v>-259.07449999999994</c:v>
                </c:pt>
                <c:pt idx="55695">
                  <c:v>-259.07249999999999</c:v>
                </c:pt>
                <c:pt idx="55696">
                  <c:v>-259.07049999999998</c:v>
                </c:pt>
                <c:pt idx="55697">
                  <c:v>-259.06849999999997</c:v>
                </c:pt>
                <c:pt idx="55698">
                  <c:v>-259.06649999999996</c:v>
                </c:pt>
                <c:pt idx="55699">
                  <c:v>-259.06449999999995</c:v>
                </c:pt>
                <c:pt idx="55700">
                  <c:v>-259.0625</c:v>
                </c:pt>
                <c:pt idx="55701">
                  <c:v>-259.06049999999999</c:v>
                </c:pt>
                <c:pt idx="55702">
                  <c:v>-259.05849999999998</c:v>
                </c:pt>
                <c:pt idx="55703">
                  <c:v>-259.05649999999997</c:v>
                </c:pt>
                <c:pt idx="55704">
                  <c:v>-259.05449999999996</c:v>
                </c:pt>
                <c:pt idx="55705">
                  <c:v>-259.05250000000001</c:v>
                </c:pt>
                <c:pt idx="55706">
                  <c:v>-259.05049999999994</c:v>
                </c:pt>
                <c:pt idx="55707">
                  <c:v>-259.04849999999999</c:v>
                </c:pt>
                <c:pt idx="55708">
                  <c:v>-259.04649999999998</c:v>
                </c:pt>
                <c:pt idx="55709">
                  <c:v>-259.04449999999997</c:v>
                </c:pt>
                <c:pt idx="55710">
                  <c:v>-259.04249999999996</c:v>
                </c:pt>
                <c:pt idx="55711">
                  <c:v>-259.04049999999995</c:v>
                </c:pt>
                <c:pt idx="55712">
                  <c:v>-259.0385</c:v>
                </c:pt>
                <c:pt idx="55713">
                  <c:v>-259.03649999999999</c:v>
                </c:pt>
                <c:pt idx="55714">
                  <c:v>-259.03449999999998</c:v>
                </c:pt>
                <c:pt idx="55715">
                  <c:v>-259.03249999999997</c:v>
                </c:pt>
                <c:pt idx="55716">
                  <c:v>-259.03049999999996</c:v>
                </c:pt>
                <c:pt idx="55717">
                  <c:v>-259.02850000000001</c:v>
                </c:pt>
                <c:pt idx="55718">
                  <c:v>-259.02649999999994</c:v>
                </c:pt>
                <c:pt idx="55719">
                  <c:v>-259.02449999999999</c:v>
                </c:pt>
                <c:pt idx="55720">
                  <c:v>-259.02249999999998</c:v>
                </c:pt>
                <c:pt idx="55721">
                  <c:v>-259.02049999999997</c:v>
                </c:pt>
                <c:pt idx="55722">
                  <c:v>-259.01849999999996</c:v>
                </c:pt>
                <c:pt idx="55723">
                  <c:v>-259.01649999999995</c:v>
                </c:pt>
                <c:pt idx="55724">
                  <c:v>-259.0145</c:v>
                </c:pt>
                <c:pt idx="55725">
                  <c:v>-259.01249999999999</c:v>
                </c:pt>
                <c:pt idx="55726">
                  <c:v>-259.01049999999998</c:v>
                </c:pt>
                <c:pt idx="55727">
                  <c:v>-259.00849999999997</c:v>
                </c:pt>
                <c:pt idx="55728">
                  <c:v>-259.00649999999996</c:v>
                </c:pt>
                <c:pt idx="55729">
                  <c:v>-259.00450000000001</c:v>
                </c:pt>
                <c:pt idx="55730">
                  <c:v>-259.0025</c:v>
                </c:pt>
                <c:pt idx="55731">
                  <c:v>-259.00049999999999</c:v>
                </c:pt>
                <c:pt idx="55732">
                  <c:v>-258.99849999999998</c:v>
                </c:pt>
                <c:pt idx="55733">
                  <c:v>-258.99649999999997</c:v>
                </c:pt>
                <c:pt idx="55734">
                  <c:v>-258.99449999999996</c:v>
                </c:pt>
                <c:pt idx="55735">
                  <c:v>-258.99249999999995</c:v>
                </c:pt>
                <c:pt idx="55736">
                  <c:v>-258.9905</c:v>
                </c:pt>
                <c:pt idx="55737">
                  <c:v>-258.98849999999999</c:v>
                </c:pt>
                <c:pt idx="55738">
                  <c:v>-258.98649999999998</c:v>
                </c:pt>
                <c:pt idx="55739">
                  <c:v>-258.98449999999997</c:v>
                </c:pt>
                <c:pt idx="55740">
                  <c:v>-258.98249999999996</c:v>
                </c:pt>
                <c:pt idx="55741">
                  <c:v>-258.98050000000001</c:v>
                </c:pt>
                <c:pt idx="55742">
                  <c:v>-258.9785</c:v>
                </c:pt>
                <c:pt idx="55743">
                  <c:v>-258.97649999999999</c:v>
                </c:pt>
                <c:pt idx="55744">
                  <c:v>-258.97449999999998</c:v>
                </c:pt>
                <c:pt idx="55745">
                  <c:v>-258.97249999999997</c:v>
                </c:pt>
                <c:pt idx="55746">
                  <c:v>-258.97049999999996</c:v>
                </c:pt>
                <c:pt idx="55747">
                  <c:v>-258.96849999999995</c:v>
                </c:pt>
                <c:pt idx="55748">
                  <c:v>-258.9665</c:v>
                </c:pt>
                <c:pt idx="55749">
                  <c:v>-258.96449999999999</c:v>
                </c:pt>
                <c:pt idx="55750">
                  <c:v>-258.96249999999998</c:v>
                </c:pt>
                <c:pt idx="55751">
                  <c:v>-258.96049999999997</c:v>
                </c:pt>
                <c:pt idx="55752">
                  <c:v>-258.95849999999996</c:v>
                </c:pt>
                <c:pt idx="55753">
                  <c:v>-258.95650000000001</c:v>
                </c:pt>
                <c:pt idx="55754">
                  <c:v>-258.9545</c:v>
                </c:pt>
                <c:pt idx="55755">
                  <c:v>-258.95249999999999</c:v>
                </c:pt>
                <c:pt idx="55756">
                  <c:v>-258.95049999999998</c:v>
                </c:pt>
                <c:pt idx="55757">
                  <c:v>-258.94849999999997</c:v>
                </c:pt>
                <c:pt idx="55758">
                  <c:v>-258.94649999999996</c:v>
                </c:pt>
                <c:pt idx="55759">
                  <c:v>-258.94449999999995</c:v>
                </c:pt>
                <c:pt idx="55760">
                  <c:v>-258.9425</c:v>
                </c:pt>
                <c:pt idx="55761">
                  <c:v>-258.94049999999999</c:v>
                </c:pt>
                <c:pt idx="55762">
                  <c:v>-258.93849999999998</c:v>
                </c:pt>
                <c:pt idx="55763">
                  <c:v>-258.93649999999997</c:v>
                </c:pt>
                <c:pt idx="55764">
                  <c:v>-258.93449999999996</c:v>
                </c:pt>
                <c:pt idx="55765">
                  <c:v>-258.9325</c:v>
                </c:pt>
                <c:pt idx="55766">
                  <c:v>-258.93049999999999</c:v>
                </c:pt>
                <c:pt idx="55767">
                  <c:v>-258.92849999999999</c:v>
                </c:pt>
                <c:pt idx="55768">
                  <c:v>-258.92649999999998</c:v>
                </c:pt>
                <c:pt idx="55769">
                  <c:v>-258.92449999999997</c:v>
                </c:pt>
                <c:pt idx="55770">
                  <c:v>-258.92249999999996</c:v>
                </c:pt>
                <c:pt idx="55771">
                  <c:v>-258.92049999999995</c:v>
                </c:pt>
                <c:pt idx="55772">
                  <c:v>-258.91849999999999</c:v>
                </c:pt>
                <c:pt idx="55773">
                  <c:v>-258.91649999999998</c:v>
                </c:pt>
                <c:pt idx="55774">
                  <c:v>-258.91449999999998</c:v>
                </c:pt>
                <c:pt idx="55775">
                  <c:v>-258.91249999999997</c:v>
                </c:pt>
                <c:pt idx="55776">
                  <c:v>-258.91049999999996</c:v>
                </c:pt>
                <c:pt idx="55777">
                  <c:v>-258.9085</c:v>
                </c:pt>
                <c:pt idx="55778">
                  <c:v>-258.90649999999999</c:v>
                </c:pt>
                <c:pt idx="55779">
                  <c:v>-258.90449999999998</c:v>
                </c:pt>
                <c:pt idx="55780">
                  <c:v>-258.90249999999997</c:v>
                </c:pt>
                <c:pt idx="55781">
                  <c:v>-258.90049999999997</c:v>
                </c:pt>
                <c:pt idx="55782">
                  <c:v>-258.89850000000001</c:v>
                </c:pt>
                <c:pt idx="55783">
                  <c:v>-258.89649999999995</c:v>
                </c:pt>
                <c:pt idx="55784">
                  <c:v>-258.89449999999999</c:v>
                </c:pt>
                <c:pt idx="55785">
                  <c:v>-258.89249999999998</c:v>
                </c:pt>
                <c:pt idx="55786">
                  <c:v>-258.89049999999997</c:v>
                </c:pt>
                <c:pt idx="55787">
                  <c:v>-258.88849999999996</c:v>
                </c:pt>
                <c:pt idx="55788">
                  <c:v>-258.88649999999996</c:v>
                </c:pt>
                <c:pt idx="55789">
                  <c:v>-258.8845</c:v>
                </c:pt>
                <c:pt idx="55790">
                  <c:v>-258.88249999999999</c:v>
                </c:pt>
                <c:pt idx="55791">
                  <c:v>-258.88049999999998</c:v>
                </c:pt>
                <c:pt idx="55792">
                  <c:v>-258.87849999999997</c:v>
                </c:pt>
                <c:pt idx="55793">
                  <c:v>-258.87649999999996</c:v>
                </c:pt>
                <c:pt idx="55794">
                  <c:v>-258.87450000000001</c:v>
                </c:pt>
                <c:pt idx="55795">
                  <c:v>-258.87249999999995</c:v>
                </c:pt>
                <c:pt idx="55796">
                  <c:v>-258.87049999999999</c:v>
                </c:pt>
                <c:pt idx="55797">
                  <c:v>-258.86849999999998</c:v>
                </c:pt>
                <c:pt idx="55798">
                  <c:v>-258.86649999999997</c:v>
                </c:pt>
                <c:pt idx="55799">
                  <c:v>-258.86449999999996</c:v>
                </c:pt>
                <c:pt idx="55800">
                  <c:v>-258.86249999999995</c:v>
                </c:pt>
                <c:pt idx="55801">
                  <c:v>-258.8605</c:v>
                </c:pt>
                <c:pt idx="55802">
                  <c:v>-258.85849999999999</c:v>
                </c:pt>
                <c:pt idx="55803">
                  <c:v>-258.85649999999998</c:v>
                </c:pt>
                <c:pt idx="55804">
                  <c:v>-258.85449999999997</c:v>
                </c:pt>
                <c:pt idx="55805">
                  <c:v>-258.85249999999996</c:v>
                </c:pt>
                <c:pt idx="55806">
                  <c:v>-258.85050000000001</c:v>
                </c:pt>
                <c:pt idx="55807">
                  <c:v>-258.84849999999994</c:v>
                </c:pt>
                <c:pt idx="55808">
                  <c:v>-258.84649999999999</c:v>
                </c:pt>
                <c:pt idx="55809">
                  <c:v>-258.84449999999998</c:v>
                </c:pt>
                <c:pt idx="55810">
                  <c:v>-258.84249999999997</c:v>
                </c:pt>
                <c:pt idx="55811">
                  <c:v>-258.84049999999996</c:v>
                </c:pt>
                <c:pt idx="55812">
                  <c:v>-258.83849999999995</c:v>
                </c:pt>
                <c:pt idx="55813">
                  <c:v>-258.8365</c:v>
                </c:pt>
                <c:pt idx="55814">
                  <c:v>-258.83449999999999</c:v>
                </c:pt>
                <c:pt idx="55815">
                  <c:v>-258.83249999999998</c:v>
                </c:pt>
                <c:pt idx="55816">
                  <c:v>-258.83049999999997</c:v>
                </c:pt>
                <c:pt idx="55817">
                  <c:v>-258.82849999999996</c:v>
                </c:pt>
                <c:pt idx="55818">
                  <c:v>-258.82650000000001</c:v>
                </c:pt>
                <c:pt idx="55819">
                  <c:v>-258.82449999999994</c:v>
                </c:pt>
                <c:pt idx="55820">
                  <c:v>-258.82249999999999</c:v>
                </c:pt>
                <c:pt idx="55821">
                  <c:v>-258.82049999999998</c:v>
                </c:pt>
                <c:pt idx="55822">
                  <c:v>-258.81849999999997</c:v>
                </c:pt>
                <c:pt idx="55823">
                  <c:v>-258.81649999999996</c:v>
                </c:pt>
                <c:pt idx="55824">
                  <c:v>-258.81449999999995</c:v>
                </c:pt>
                <c:pt idx="55825">
                  <c:v>-258.8125</c:v>
                </c:pt>
                <c:pt idx="55826">
                  <c:v>-258.81049999999999</c:v>
                </c:pt>
                <c:pt idx="55827">
                  <c:v>-258.80849999999998</c:v>
                </c:pt>
                <c:pt idx="55828">
                  <c:v>-258.80649999999997</c:v>
                </c:pt>
                <c:pt idx="55829">
                  <c:v>-258.80449999999996</c:v>
                </c:pt>
                <c:pt idx="55830">
                  <c:v>-258.80250000000001</c:v>
                </c:pt>
                <c:pt idx="55831">
                  <c:v>-258.80049999999994</c:v>
                </c:pt>
                <c:pt idx="55832">
                  <c:v>-258.79849999999999</c:v>
                </c:pt>
                <c:pt idx="55833">
                  <c:v>-258.79649999999998</c:v>
                </c:pt>
                <c:pt idx="55834">
                  <c:v>-258.79449999999997</c:v>
                </c:pt>
                <c:pt idx="55835">
                  <c:v>-258.79249999999996</c:v>
                </c:pt>
                <c:pt idx="55836">
                  <c:v>-258.79049999999995</c:v>
                </c:pt>
                <c:pt idx="55837">
                  <c:v>-258.7885</c:v>
                </c:pt>
                <c:pt idx="55838">
                  <c:v>-258.78649999999999</c:v>
                </c:pt>
                <c:pt idx="55839">
                  <c:v>-258.78449999999998</c:v>
                </c:pt>
                <c:pt idx="55840">
                  <c:v>-258.78249999999997</c:v>
                </c:pt>
                <c:pt idx="55841">
                  <c:v>-258.78049999999996</c:v>
                </c:pt>
                <c:pt idx="55842">
                  <c:v>-258.77850000000001</c:v>
                </c:pt>
                <c:pt idx="55843">
                  <c:v>-258.77649999999994</c:v>
                </c:pt>
                <c:pt idx="55844">
                  <c:v>-258.77449999999999</c:v>
                </c:pt>
                <c:pt idx="55845">
                  <c:v>-258.77249999999998</c:v>
                </c:pt>
                <c:pt idx="55846">
                  <c:v>-258.77049999999997</c:v>
                </c:pt>
                <c:pt idx="55847">
                  <c:v>-258.76849999999996</c:v>
                </c:pt>
                <c:pt idx="55848">
                  <c:v>-258.76649999999995</c:v>
                </c:pt>
                <c:pt idx="55849">
                  <c:v>-258.7645</c:v>
                </c:pt>
                <c:pt idx="55850">
                  <c:v>-258.76249999999999</c:v>
                </c:pt>
                <c:pt idx="55851">
                  <c:v>-258.76049999999998</c:v>
                </c:pt>
                <c:pt idx="55852">
                  <c:v>-258.75849999999997</c:v>
                </c:pt>
                <c:pt idx="55853">
                  <c:v>-258.75649999999996</c:v>
                </c:pt>
                <c:pt idx="55854">
                  <c:v>-258.75450000000001</c:v>
                </c:pt>
                <c:pt idx="55855">
                  <c:v>-258.7525</c:v>
                </c:pt>
                <c:pt idx="55856">
                  <c:v>-258.75049999999999</c:v>
                </c:pt>
                <c:pt idx="55857">
                  <c:v>-258.74849999999998</c:v>
                </c:pt>
                <c:pt idx="55858">
                  <c:v>-258.74649999999997</c:v>
                </c:pt>
                <c:pt idx="55859">
                  <c:v>-258.74449999999996</c:v>
                </c:pt>
                <c:pt idx="55860">
                  <c:v>-258.74249999999995</c:v>
                </c:pt>
                <c:pt idx="55861">
                  <c:v>-258.7405</c:v>
                </c:pt>
                <c:pt idx="55862">
                  <c:v>-258.73849999999999</c:v>
                </c:pt>
                <c:pt idx="55863">
                  <c:v>-258.73649999999998</c:v>
                </c:pt>
                <c:pt idx="55864">
                  <c:v>-258.73449999999997</c:v>
                </c:pt>
                <c:pt idx="55865">
                  <c:v>-258.73249999999996</c:v>
                </c:pt>
                <c:pt idx="55866">
                  <c:v>-258.73050000000001</c:v>
                </c:pt>
                <c:pt idx="55867">
                  <c:v>-258.7285</c:v>
                </c:pt>
                <c:pt idx="55868">
                  <c:v>-258.72649999999999</c:v>
                </c:pt>
                <c:pt idx="55869">
                  <c:v>-258.72449999999998</c:v>
                </c:pt>
                <c:pt idx="55870">
                  <c:v>-258.72249999999997</c:v>
                </c:pt>
                <c:pt idx="55871">
                  <c:v>-258.72049999999996</c:v>
                </c:pt>
                <c:pt idx="55872">
                  <c:v>-258.71849999999995</c:v>
                </c:pt>
                <c:pt idx="55873">
                  <c:v>-258.7165</c:v>
                </c:pt>
                <c:pt idx="55874">
                  <c:v>-258.71449999999999</c:v>
                </c:pt>
                <c:pt idx="55875">
                  <c:v>-258.71249999999998</c:v>
                </c:pt>
                <c:pt idx="55876">
                  <c:v>-258.71049999999997</c:v>
                </c:pt>
                <c:pt idx="55877">
                  <c:v>-258.70849999999996</c:v>
                </c:pt>
                <c:pt idx="55878">
                  <c:v>-258.70650000000001</c:v>
                </c:pt>
                <c:pt idx="55879">
                  <c:v>-258.7045</c:v>
                </c:pt>
                <c:pt idx="55880">
                  <c:v>-258.70249999999999</c:v>
                </c:pt>
                <c:pt idx="55881">
                  <c:v>-258.70049999999998</c:v>
                </c:pt>
                <c:pt idx="55882">
                  <c:v>-258.69849999999997</c:v>
                </c:pt>
                <c:pt idx="55883">
                  <c:v>-258.69649999999996</c:v>
                </c:pt>
                <c:pt idx="55884">
                  <c:v>-258.69449999999995</c:v>
                </c:pt>
                <c:pt idx="55885">
                  <c:v>-258.6925</c:v>
                </c:pt>
                <c:pt idx="55886">
                  <c:v>-258.69049999999999</c:v>
                </c:pt>
                <c:pt idx="55887">
                  <c:v>-258.68849999999998</c:v>
                </c:pt>
                <c:pt idx="55888">
                  <c:v>-258.68649999999997</c:v>
                </c:pt>
                <c:pt idx="55889">
                  <c:v>-258.68449999999996</c:v>
                </c:pt>
                <c:pt idx="55890">
                  <c:v>-258.6825</c:v>
                </c:pt>
                <c:pt idx="55891">
                  <c:v>-258.68049999999999</c:v>
                </c:pt>
                <c:pt idx="55892">
                  <c:v>-258.67849999999999</c:v>
                </c:pt>
                <c:pt idx="55893">
                  <c:v>-258.67649999999998</c:v>
                </c:pt>
                <c:pt idx="55894">
                  <c:v>-258.67449999999997</c:v>
                </c:pt>
                <c:pt idx="55895">
                  <c:v>-258.67249999999996</c:v>
                </c:pt>
                <c:pt idx="55896">
                  <c:v>-258.67049999999995</c:v>
                </c:pt>
                <c:pt idx="55897">
                  <c:v>-258.66849999999999</c:v>
                </c:pt>
                <c:pt idx="55898">
                  <c:v>-258.66649999999998</c:v>
                </c:pt>
                <c:pt idx="55899">
                  <c:v>-258.66449999999998</c:v>
                </c:pt>
                <c:pt idx="55900">
                  <c:v>-258.66249999999997</c:v>
                </c:pt>
                <c:pt idx="55901">
                  <c:v>-258.66049999999996</c:v>
                </c:pt>
                <c:pt idx="55902">
                  <c:v>-258.6585</c:v>
                </c:pt>
                <c:pt idx="55903">
                  <c:v>-258.65649999999999</c:v>
                </c:pt>
                <c:pt idx="55904">
                  <c:v>-258.65449999999998</c:v>
                </c:pt>
                <c:pt idx="55905">
                  <c:v>-258.65249999999997</c:v>
                </c:pt>
                <c:pt idx="55906">
                  <c:v>-258.65049999999997</c:v>
                </c:pt>
                <c:pt idx="55907">
                  <c:v>-258.64850000000001</c:v>
                </c:pt>
                <c:pt idx="55908">
                  <c:v>-258.64649999999995</c:v>
                </c:pt>
                <c:pt idx="55909">
                  <c:v>-258.64449999999999</c:v>
                </c:pt>
                <c:pt idx="55910">
                  <c:v>-258.64249999999998</c:v>
                </c:pt>
                <c:pt idx="55911">
                  <c:v>-258.64049999999997</c:v>
                </c:pt>
                <c:pt idx="55912">
                  <c:v>-258.63849999999996</c:v>
                </c:pt>
                <c:pt idx="55913">
                  <c:v>-258.63649999999996</c:v>
                </c:pt>
                <c:pt idx="55914">
                  <c:v>-258.6345</c:v>
                </c:pt>
                <c:pt idx="55915">
                  <c:v>-258.63249999999999</c:v>
                </c:pt>
                <c:pt idx="55916">
                  <c:v>-258.63049999999998</c:v>
                </c:pt>
                <c:pt idx="55917">
                  <c:v>-258.62849999999997</c:v>
                </c:pt>
                <c:pt idx="55918">
                  <c:v>-258.62649999999996</c:v>
                </c:pt>
                <c:pt idx="55919">
                  <c:v>-258.62450000000001</c:v>
                </c:pt>
                <c:pt idx="55920">
                  <c:v>-258.62249999999995</c:v>
                </c:pt>
                <c:pt idx="55921">
                  <c:v>-258.62049999999999</c:v>
                </c:pt>
                <c:pt idx="55922">
                  <c:v>-258.61849999999998</c:v>
                </c:pt>
                <c:pt idx="55923">
                  <c:v>-258.61649999999997</c:v>
                </c:pt>
                <c:pt idx="55924">
                  <c:v>-258.61449999999996</c:v>
                </c:pt>
                <c:pt idx="55925">
                  <c:v>-258.61249999999995</c:v>
                </c:pt>
                <c:pt idx="55926">
                  <c:v>-258.6105</c:v>
                </c:pt>
                <c:pt idx="55927">
                  <c:v>-258.60849999999999</c:v>
                </c:pt>
                <c:pt idx="55928">
                  <c:v>-258.60649999999998</c:v>
                </c:pt>
                <c:pt idx="55929">
                  <c:v>-258.60449999999997</c:v>
                </c:pt>
                <c:pt idx="55930">
                  <c:v>-258.60249999999996</c:v>
                </c:pt>
                <c:pt idx="55931">
                  <c:v>-258.60050000000001</c:v>
                </c:pt>
                <c:pt idx="55932">
                  <c:v>-258.59849999999994</c:v>
                </c:pt>
                <c:pt idx="55933">
                  <c:v>-258.59649999999999</c:v>
                </c:pt>
                <c:pt idx="55934">
                  <c:v>-258.59449999999998</c:v>
                </c:pt>
                <c:pt idx="55935">
                  <c:v>-258.59249999999997</c:v>
                </c:pt>
                <c:pt idx="55936">
                  <c:v>-258.59049999999996</c:v>
                </c:pt>
                <c:pt idx="55937">
                  <c:v>-258.58849999999995</c:v>
                </c:pt>
                <c:pt idx="55938">
                  <c:v>-258.5865</c:v>
                </c:pt>
                <c:pt idx="55939">
                  <c:v>-258.58449999999999</c:v>
                </c:pt>
                <c:pt idx="55940">
                  <c:v>-258.58249999999998</c:v>
                </c:pt>
                <c:pt idx="55941">
                  <c:v>-258.58049999999997</c:v>
                </c:pt>
                <c:pt idx="55942">
                  <c:v>-258.57849999999996</c:v>
                </c:pt>
                <c:pt idx="55943">
                  <c:v>-258.57650000000001</c:v>
                </c:pt>
                <c:pt idx="55944">
                  <c:v>-258.57449999999994</c:v>
                </c:pt>
                <c:pt idx="55945">
                  <c:v>-258.57249999999999</c:v>
                </c:pt>
                <c:pt idx="55946">
                  <c:v>-258.57049999999998</c:v>
                </c:pt>
                <c:pt idx="55947">
                  <c:v>-258.56849999999997</c:v>
                </c:pt>
                <c:pt idx="55948">
                  <c:v>-258.56649999999996</c:v>
                </c:pt>
                <c:pt idx="55949">
                  <c:v>-258.56449999999995</c:v>
                </c:pt>
                <c:pt idx="55950">
                  <c:v>-258.5625</c:v>
                </c:pt>
                <c:pt idx="55951">
                  <c:v>-258.56049999999999</c:v>
                </c:pt>
                <c:pt idx="55952">
                  <c:v>-258.55849999999998</c:v>
                </c:pt>
                <c:pt idx="55953">
                  <c:v>-258.55649999999997</c:v>
                </c:pt>
                <c:pt idx="55954">
                  <c:v>-258.55449999999996</c:v>
                </c:pt>
                <c:pt idx="55955">
                  <c:v>-258.55250000000001</c:v>
                </c:pt>
                <c:pt idx="55956">
                  <c:v>-258.55049999999994</c:v>
                </c:pt>
                <c:pt idx="55957">
                  <c:v>-258.54849999999999</c:v>
                </c:pt>
                <c:pt idx="55958">
                  <c:v>-258.54649999999998</c:v>
                </c:pt>
                <c:pt idx="55959">
                  <c:v>-258.54449999999997</c:v>
                </c:pt>
                <c:pt idx="55960">
                  <c:v>-258.54249999999996</c:v>
                </c:pt>
                <c:pt idx="55961">
                  <c:v>-258.54049999999995</c:v>
                </c:pt>
                <c:pt idx="55962">
                  <c:v>-258.5385</c:v>
                </c:pt>
                <c:pt idx="55963">
                  <c:v>-258.53649999999999</c:v>
                </c:pt>
                <c:pt idx="55964">
                  <c:v>-258.53449999999998</c:v>
                </c:pt>
                <c:pt idx="55965">
                  <c:v>-258.53249999999997</c:v>
                </c:pt>
                <c:pt idx="55966">
                  <c:v>-258.53049999999996</c:v>
                </c:pt>
                <c:pt idx="55967">
                  <c:v>-258.52850000000001</c:v>
                </c:pt>
                <c:pt idx="55968">
                  <c:v>-258.52649999999994</c:v>
                </c:pt>
                <c:pt idx="55969">
                  <c:v>-258.52449999999999</c:v>
                </c:pt>
                <c:pt idx="55970">
                  <c:v>-258.52249999999998</c:v>
                </c:pt>
                <c:pt idx="55971">
                  <c:v>-258.52049999999997</c:v>
                </c:pt>
                <c:pt idx="55972">
                  <c:v>-258.51849999999996</c:v>
                </c:pt>
                <c:pt idx="55973">
                  <c:v>-258.51649999999995</c:v>
                </c:pt>
                <c:pt idx="55974">
                  <c:v>-258.5145</c:v>
                </c:pt>
                <c:pt idx="55975">
                  <c:v>-258.51249999999999</c:v>
                </c:pt>
                <c:pt idx="55976">
                  <c:v>-258.51049999999998</c:v>
                </c:pt>
                <c:pt idx="55977">
                  <c:v>-258.50849999999997</c:v>
                </c:pt>
                <c:pt idx="55978">
                  <c:v>-258.50649999999996</c:v>
                </c:pt>
                <c:pt idx="55979">
                  <c:v>-258.50450000000001</c:v>
                </c:pt>
                <c:pt idx="55980">
                  <c:v>-258.5025</c:v>
                </c:pt>
                <c:pt idx="55981">
                  <c:v>-258.50049999999999</c:v>
                </c:pt>
                <c:pt idx="55982">
                  <c:v>-258.49849999999998</c:v>
                </c:pt>
                <c:pt idx="55983">
                  <c:v>-258.49649999999997</c:v>
                </c:pt>
                <c:pt idx="55984">
                  <c:v>-258.49449999999996</c:v>
                </c:pt>
                <c:pt idx="55985">
                  <c:v>-258.49249999999995</c:v>
                </c:pt>
                <c:pt idx="55986">
                  <c:v>-258.4905</c:v>
                </c:pt>
                <c:pt idx="55987">
                  <c:v>-258.48849999999999</c:v>
                </c:pt>
                <c:pt idx="55988">
                  <c:v>-258.48649999999998</c:v>
                </c:pt>
                <c:pt idx="55989">
                  <c:v>-258.48449999999997</c:v>
                </c:pt>
                <c:pt idx="55990">
                  <c:v>-258.48249999999996</c:v>
                </c:pt>
                <c:pt idx="55991">
                  <c:v>-258.48050000000001</c:v>
                </c:pt>
                <c:pt idx="55992">
                  <c:v>-258.4785</c:v>
                </c:pt>
                <c:pt idx="55993">
                  <c:v>-258.47649999999999</c:v>
                </c:pt>
                <c:pt idx="55994">
                  <c:v>-258.47449999999998</c:v>
                </c:pt>
                <c:pt idx="55995">
                  <c:v>-258.47249999999997</c:v>
                </c:pt>
                <c:pt idx="55996">
                  <c:v>-258.47049999999996</c:v>
                </c:pt>
                <c:pt idx="55997">
                  <c:v>-258.46849999999995</c:v>
                </c:pt>
                <c:pt idx="55998">
                  <c:v>-258.4665</c:v>
                </c:pt>
                <c:pt idx="55999">
                  <c:v>-258.46449999999999</c:v>
                </c:pt>
                <c:pt idx="56000">
                  <c:v>-258.46249999999998</c:v>
                </c:pt>
                <c:pt idx="56001">
                  <c:v>-258.46049999999997</c:v>
                </c:pt>
                <c:pt idx="56002">
                  <c:v>-258.45849999999996</c:v>
                </c:pt>
                <c:pt idx="56003">
                  <c:v>-258.45650000000001</c:v>
                </c:pt>
                <c:pt idx="56004">
                  <c:v>-258.4545</c:v>
                </c:pt>
                <c:pt idx="56005">
                  <c:v>-258.45249999999999</c:v>
                </c:pt>
                <c:pt idx="56006">
                  <c:v>-258.45049999999998</c:v>
                </c:pt>
                <c:pt idx="56007">
                  <c:v>-258.44849999999997</c:v>
                </c:pt>
                <c:pt idx="56008">
                  <c:v>-258.44649999999996</c:v>
                </c:pt>
                <c:pt idx="56009">
                  <c:v>-258.44449999999995</c:v>
                </c:pt>
                <c:pt idx="56010">
                  <c:v>-258.4425</c:v>
                </c:pt>
                <c:pt idx="56011">
                  <c:v>-258.44049999999999</c:v>
                </c:pt>
                <c:pt idx="56012">
                  <c:v>-258.43849999999998</c:v>
                </c:pt>
                <c:pt idx="56013">
                  <c:v>-258.43649999999997</c:v>
                </c:pt>
                <c:pt idx="56014">
                  <c:v>-258.43449999999996</c:v>
                </c:pt>
                <c:pt idx="56015">
                  <c:v>-258.4325</c:v>
                </c:pt>
                <c:pt idx="56016">
                  <c:v>-258.43049999999999</c:v>
                </c:pt>
                <c:pt idx="56017">
                  <c:v>-258.42849999999999</c:v>
                </c:pt>
                <c:pt idx="56018">
                  <c:v>-258.42649999999998</c:v>
                </c:pt>
                <c:pt idx="56019">
                  <c:v>-258.42449999999997</c:v>
                </c:pt>
                <c:pt idx="56020">
                  <c:v>-258.42249999999996</c:v>
                </c:pt>
                <c:pt idx="56021">
                  <c:v>-258.42049999999995</c:v>
                </c:pt>
                <c:pt idx="56022">
                  <c:v>-258.41849999999999</c:v>
                </c:pt>
                <c:pt idx="56023">
                  <c:v>-258.41649999999998</c:v>
                </c:pt>
                <c:pt idx="56024">
                  <c:v>-258.41449999999998</c:v>
                </c:pt>
                <c:pt idx="56025">
                  <c:v>-258.41249999999997</c:v>
                </c:pt>
                <c:pt idx="56026">
                  <c:v>-258.41049999999996</c:v>
                </c:pt>
                <c:pt idx="56027">
                  <c:v>-258.4085</c:v>
                </c:pt>
                <c:pt idx="56028">
                  <c:v>-258.40649999999999</c:v>
                </c:pt>
                <c:pt idx="56029">
                  <c:v>-258.40449999999998</c:v>
                </c:pt>
                <c:pt idx="56030">
                  <c:v>-258.40249999999997</c:v>
                </c:pt>
                <c:pt idx="56031">
                  <c:v>-258.40049999999997</c:v>
                </c:pt>
                <c:pt idx="56032">
                  <c:v>-258.39850000000001</c:v>
                </c:pt>
                <c:pt idx="56033">
                  <c:v>-258.39649999999995</c:v>
                </c:pt>
                <c:pt idx="56034">
                  <c:v>-258.39449999999999</c:v>
                </c:pt>
                <c:pt idx="56035">
                  <c:v>-258.39249999999998</c:v>
                </c:pt>
                <c:pt idx="56036">
                  <c:v>-258.39049999999997</c:v>
                </c:pt>
                <c:pt idx="56037">
                  <c:v>-258.38849999999996</c:v>
                </c:pt>
                <c:pt idx="56038">
                  <c:v>-258.38649999999996</c:v>
                </c:pt>
                <c:pt idx="56039">
                  <c:v>-258.3845</c:v>
                </c:pt>
                <c:pt idx="56040">
                  <c:v>-258.38249999999999</c:v>
                </c:pt>
                <c:pt idx="56041">
                  <c:v>-258.38049999999998</c:v>
                </c:pt>
                <c:pt idx="56042">
                  <c:v>-258.37849999999997</c:v>
                </c:pt>
                <c:pt idx="56043">
                  <c:v>-258.37649999999996</c:v>
                </c:pt>
                <c:pt idx="56044">
                  <c:v>-258.37450000000001</c:v>
                </c:pt>
                <c:pt idx="56045">
                  <c:v>-258.37249999999995</c:v>
                </c:pt>
                <c:pt idx="56046">
                  <c:v>-258.37049999999999</c:v>
                </c:pt>
                <c:pt idx="56047">
                  <c:v>-258.36849999999998</c:v>
                </c:pt>
                <c:pt idx="56048">
                  <c:v>-258.36649999999997</c:v>
                </c:pt>
                <c:pt idx="56049">
                  <c:v>-258.36449999999996</c:v>
                </c:pt>
                <c:pt idx="56050">
                  <c:v>-258.36249999999995</c:v>
                </c:pt>
                <c:pt idx="56051">
                  <c:v>-258.3605</c:v>
                </c:pt>
                <c:pt idx="56052">
                  <c:v>-258.35849999999999</c:v>
                </c:pt>
                <c:pt idx="56053">
                  <c:v>-258.35649999999998</c:v>
                </c:pt>
                <c:pt idx="56054">
                  <c:v>-258.35449999999997</c:v>
                </c:pt>
                <c:pt idx="56055">
                  <c:v>-258.35249999999996</c:v>
                </c:pt>
                <c:pt idx="56056">
                  <c:v>-258.35050000000001</c:v>
                </c:pt>
                <c:pt idx="56057">
                  <c:v>-258.34849999999994</c:v>
                </c:pt>
                <c:pt idx="56058">
                  <c:v>-258.34649999999999</c:v>
                </c:pt>
                <c:pt idx="56059">
                  <c:v>-258.34449999999998</c:v>
                </c:pt>
                <c:pt idx="56060">
                  <c:v>-258.34249999999997</c:v>
                </c:pt>
                <c:pt idx="56061">
                  <c:v>-258.34049999999996</c:v>
                </c:pt>
                <c:pt idx="56062">
                  <c:v>-258.33849999999995</c:v>
                </c:pt>
                <c:pt idx="56063">
                  <c:v>-258.3365</c:v>
                </c:pt>
                <c:pt idx="56064">
                  <c:v>-258.33449999999999</c:v>
                </c:pt>
                <c:pt idx="56065">
                  <c:v>-258.33249999999998</c:v>
                </c:pt>
                <c:pt idx="56066">
                  <c:v>-258.33049999999997</c:v>
                </c:pt>
                <c:pt idx="56067">
                  <c:v>-258.32849999999996</c:v>
                </c:pt>
                <c:pt idx="56068">
                  <c:v>-258.32650000000001</c:v>
                </c:pt>
                <c:pt idx="56069">
                  <c:v>-258.32449999999994</c:v>
                </c:pt>
                <c:pt idx="56070">
                  <c:v>-258.32249999999999</c:v>
                </c:pt>
                <c:pt idx="56071">
                  <c:v>-258.32049999999998</c:v>
                </c:pt>
                <c:pt idx="56072">
                  <c:v>-258.31849999999997</c:v>
                </c:pt>
                <c:pt idx="56073">
                  <c:v>-258.31649999999996</c:v>
                </c:pt>
                <c:pt idx="56074">
                  <c:v>-258.31449999999995</c:v>
                </c:pt>
                <c:pt idx="56075">
                  <c:v>-258.3125</c:v>
                </c:pt>
                <c:pt idx="56076">
                  <c:v>-258.31049999999999</c:v>
                </c:pt>
                <c:pt idx="56077">
                  <c:v>-258.30849999999998</c:v>
                </c:pt>
                <c:pt idx="56078">
                  <c:v>-258.30649999999997</c:v>
                </c:pt>
                <c:pt idx="56079">
                  <c:v>-258.30449999999996</c:v>
                </c:pt>
                <c:pt idx="56080">
                  <c:v>-258.30250000000001</c:v>
                </c:pt>
                <c:pt idx="56081">
                  <c:v>-258.30049999999994</c:v>
                </c:pt>
                <c:pt idx="56082">
                  <c:v>-258.29849999999999</c:v>
                </c:pt>
                <c:pt idx="56083">
                  <c:v>-258.29649999999998</c:v>
                </c:pt>
                <c:pt idx="56084">
                  <c:v>-258.29449999999997</c:v>
                </c:pt>
                <c:pt idx="56085">
                  <c:v>-258.29249999999996</c:v>
                </c:pt>
                <c:pt idx="56086">
                  <c:v>-258.29049999999995</c:v>
                </c:pt>
                <c:pt idx="56087">
                  <c:v>-258.2885</c:v>
                </c:pt>
                <c:pt idx="56088">
                  <c:v>-258.28649999999999</c:v>
                </c:pt>
                <c:pt idx="56089">
                  <c:v>-258.28449999999998</c:v>
                </c:pt>
                <c:pt idx="56090">
                  <c:v>-258.28249999999997</c:v>
                </c:pt>
                <c:pt idx="56091">
                  <c:v>-258.28049999999996</c:v>
                </c:pt>
                <c:pt idx="56092">
                  <c:v>-258.27850000000001</c:v>
                </c:pt>
                <c:pt idx="56093">
                  <c:v>-258.27649999999994</c:v>
                </c:pt>
                <c:pt idx="56094">
                  <c:v>-258.27449999999999</c:v>
                </c:pt>
                <c:pt idx="56095">
                  <c:v>-258.27249999999998</c:v>
                </c:pt>
                <c:pt idx="56096">
                  <c:v>-258.27049999999997</c:v>
                </c:pt>
                <c:pt idx="56097">
                  <c:v>-258.26849999999996</c:v>
                </c:pt>
                <c:pt idx="56098">
                  <c:v>-258.26649999999995</c:v>
                </c:pt>
                <c:pt idx="56099">
                  <c:v>-258.2645</c:v>
                </c:pt>
                <c:pt idx="56100">
                  <c:v>-258.26249999999999</c:v>
                </c:pt>
                <c:pt idx="56101">
                  <c:v>-258.26049999999998</c:v>
                </c:pt>
                <c:pt idx="56102">
                  <c:v>-258.25849999999997</c:v>
                </c:pt>
                <c:pt idx="56103">
                  <c:v>-258.25649999999996</c:v>
                </c:pt>
                <c:pt idx="56104">
                  <c:v>-258.25450000000001</c:v>
                </c:pt>
                <c:pt idx="56105">
                  <c:v>-258.2525</c:v>
                </c:pt>
                <c:pt idx="56106">
                  <c:v>-258.25049999999999</c:v>
                </c:pt>
                <c:pt idx="56107">
                  <c:v>-258.24849999999998</c:v>
                </c:pt>
                <c:pt idx="56108">
                  <c:v>-258.24649999999997</c:v>
                </c:pt>
                <c:pt idx="56109">
                  <c:v>-258.24449999999996</c:v>
                </c:pt>
                <c:pt idx="56110">
                  <c:v>-258.24249999999995</c:v>
                </c:pt>
                <c:pt idx="56111">
                  <c:v>-258.2405</c:v>
                </c:pt>
                <c:pt idx="56112">
                  <c:v>-258.23849999999999</c:v>
                </c:pt>
                <c:pt idx="56113">
                  <c:v>-258.23649999999998</c:v>
                </c:pt>
                <c:pt idx="56114">
                  <c:v>-258.23449999999997</c:v>
                </c:pt>
                <c:pt idx="56115">
                  <c:v>-258.23249999999996</c:v>
                </c:pt>
                <c:pt idx="56116">
                  <c:v>-258.23050000000001</c:v>
                </c:pt>
                <c:pt idx="56117">
                  <c:v>-258.2285</c:v>
                </c:pt>
                <c:pt idx="56118">
                  <c:v>-258.22649999999999</c:v>
                </c:pt>
                <c:pt idx="56119">
                  <c:v>-258.22449999999998</c:v>
                </c:pt>
                <c:pt idx="56120">
                  <c:v>-258.22249999999997</c:v>
                </c:pt>
                <c:pt idx="56121">
                  <c:v>-258.22049999999996</c:v>
                </c:pt>
                <c:pt idx="56122">
                  <c:v>-258.21849999999995</c:v>
                </c:pt>
                <c:pt idx="56123">
                  <c:v>-258.2165</c:v>
                </c:pt>
                <c:pt idx="56124">
                  <c:v>-258.21449999999999</c:v>
                </c:pt>
                <c:pt idx="56125">
                  <c:v>-258.21249999999998</c:v>
                </c:pt>
                <c:pt idx="56126">
                  <c:v>-258.21049999999997</c:v>
                </c:pt>
                <c:pt idx="56127">
                  <c:v>-258.20849999999996</c:v>
                </c:pt>
                <c:pt idx="56128">
                  <c:v>-258.20650000000001</c:v>
                </c:pt>
                <c:pt idx="56129">
                  <c:v>-258.2045</c:v>
                </c:pt>
                <c:pt idx="56130">
                  <c:v>-258.20249999999999</c:v>
                </c:pt>
                <c:pt idx="56131">
                  <c:v>-258.20049999999998</c:v>
                </c:pt>
                <c:pt idx="56132">
                  <c:v>-258.19849999999997</c:v>
                </c:pt>
                <c:pt idx="56133">
                  <c:v>-258.19649999999996</c:v>
                </c:pt>
                <c:pt idx="56134">
                  <c:v>-258.19449999999995</c:v>
                </c:pt>
                <c:pt idx="56135">
                  <c:v>-258.1925</c:v>
                </c:pt>
                <c:pt idx="56136">
                  <c:v>-258.19049999999999</c:v>
                </c:pt>
                <c:pt idx="56137">
                  <c:v>-258.18849999999998</c:v>
                </c:pt>
                <c:pt idx="56138">
                  <c:v>-258.18649999999997</c:v>
                </c:pt>
                <c:pt idx="56139">
                  <c:v>-258.18449999999996</c:v>
                </c:pt>
                <c:pt idx="56140">
                  <c:v>-258.1825</c:v>
                </c:pt>
                <c:pt idx="56141">
                  <c:v>-258.18049999999999</c:v>
                </c:pt>
                <c:pt idx="56142">
                  <c:v>-258.17849999999999</c:v>
                </c:pt>
                <c:pt idx="56143">
                  <c:v>-258.17649999999998</c:v>
                </c:pt>
                <c:pt idx="56144">
                  <c:v>-258.17449999999997</c:v>
                </c:pt>
                <c:pt idx="56145">
                  <c:v>-258.17249999999996</c:v>
                </c:pt>
                <c:pt idx="56146">
                  <c:v>-258.17049999999995</c:v>
                </c:pt>
                <c:pt idx="56147">
                  <c:v>-258.16849999999999</c:v>
                </c:pt>
                <c:pt idx="56148">
                  <c:v>-258.16649999999998</c:v>
                </c:pt>
                <c:pt idx="56149">
                  <c:v>-258.16449999999998</c:v>
                </c:pt>
                <c:pt idx="56150">
                  <c:v>-258.16249999999997</c:v>
                </c:pt>
                <c:pt idx="56151">
                  <c:v>-258.16049999999996</c:v>
                </c:pt>
                <c:pt idx="56152">
                  <c:v>-258.1585</c:v>
                </c:pt>
                <c:pt idx="56153">
                  <c:v>-258.15649999999999</c:v>
                </c:pt>
                <c:pt idx="56154">
                  <c:v>-258.15449999999998</c:v>
                </c:pt>
                <c:pt idx="56155">
                  <c:v>-258.15249999999997</c:v>
                </c:pt>
                <c:pt idx="56156">
                  <c:v>-258.15049999999997</c:v>
                </c:pt>
                <c:pt idx="56157">
                  <c:v>-258.14850000000001</c:v>
                </c:pt>
                <c:pt idx="56158">
                  <c:v>-258.14649999999995</c:v>
                </c:pt>
                <c:pt idx="56159">
                  <c:v>-258.14449999999999</c:v>
                </c:pt>
                <c:pt idx="56160">
                  <c:v>-258.14249999999998</c:v>
                </c:pt>
                <c:pt idx="56161">
                  <c:v>-258.14049999999997</c:v>
                </c:pt>
                <c:pt idx="56162">
                  <c:v>-258.13849999999996</c:v>
                </c:pt>
                <c:pt idx="56163">
                  <c:v>-258.13649999999996</c:v>
                </c:pt>
                <c:pt idx="56164">
                  <c:v>-258.1345</c:v>
                </c:pt>
                <c:pt idx="56165">
                  <c:v>-258.13249999999999</c:v>
                </c:pt>
                <c:pt idx="56166">
                  <c:v>-258.13049999999998</c:v>
                </c:pt>
                <c:pt idx="56167">
                  <c:v>-258.12849999999997</c:v>
                </c:pt>
                <c:pt idx="56168">
                  <c:v>-258.12649999999996</c:v>
                </c:pt>
                <c:pt idx="56169">
                  <c:v>-258.12450000000001</c:v>
                </c:pt>
                <c:pt idx="56170">
                  <c:v>-258.12249999999995</c:v>
                </c:pt>
                <c:pt idx="56171">
                  <c:v>-258.12049999999999</c:v>
                </c:pt>
                <c:pt idx="56172">
                  <c:v>-258.11849999999998</c:v>
                </c:pt>
                <c:pt idx="56173">
                  <c:v>-258.11649999999997</c:v>
                </c:pt>
                <c:pt idx="56174">
                  <c:v>-258.11449999999996</c:v>
                </c:pt>
                <c:pt idx="56175">
                  <c:v>-258.11249999999995</c:v>
                </c:pt>
                <c:pt idx="56176">
                  <c:v>-258.1105</c:v>
                </c:pt>
                <c:pt idx="56177">
                  <c:v>-258.10849999999999</c:v>
                </c:pt>
                <c:pt idx="56178">
                  <c:v>-258.10649999999998</c:v>
                </c:pt>
                <c:pt idx="56179">
                  <c:v>-258.10449999999997</c:v>
                </c:pt>
                <c:pt idx="56180">
                  <c:v>-258.10249999999996</c:v>
                </c:pt>
                <c:pt idx="56181">
                  <c:v>-258.10050000000001</c:v>
                </c:pt>
                <c:pt idx="56182">
                  <c:v>-258.09849999999994</c:v>
                </c:pt>
                <c:pt idx="56183">
                  <c:v>-258.09649999999999</c:v>
                </c:pt>
                <c:pt idx="56184">
                  <c:v>-258.09449999999998</c:v>
                </c:pt>
                <c:pt idx="56185">
                  <c:v>-258.09249999999997</c:v>
                </c:pt>
                <c:pt idx="56186">
                  <c:v>-258.09049999999996</c:v>
                </c:pt>
                <c:pt idx="56187">
                  <c:v>-258.08849999999995</c:v>
                </c:pt>
                <c:pt idx="56188">
                  <c:v>-258.0865</c:v>
                </c:pt>
                <c:pt idx="56189">
                  <c:v>-258.08449999999999</c:v>
                </c:pt>
                <c:pt idx="56190">
                  <c:v>-258.08249999999998</c:v>
                </c:pt>
                <c:pt idx="56191">
                  <c:v>-258.08049999999997</c:v>
                </c:pt>
                <c:pt idx="56192">
                  <c:v>-258.07849999999996</c:v>
                </c:pt>
                <c:pt idx="56193">
                  <c:v>-258.07650000000001</c:v>
                </c:pt>
                <c:pt idx="56194">
                  <c:v>-258.07449999999994</c:v>
                </c:pt>
                <c:pt idx="56195">
                  <c:v>-258.07249999999999</c:v>
                </c:pt>
                <c:pt idx="56196">
                  <c:v>-258.07049999999998</c:v>
                </c:pt>
                <c:pt idx="56197">
                  <c:v>-258.06849999999997</c:v>
                </c:pt>
                <c:pt idx="56198">
                  <c:v>-258.06649999999996</c:v>
                </c:pt>
                <c:pt idx="56199">
                  <c:v>-258.06449999999995</c:v>
                </c:pt>
                <c:pt idx="56200">
                  <c:v>-258.0625</c:v>
                </c:pt>
                <c:pt idx="56201">
                  <c:v>-258.06049999999999</c:v>
                </c:pt>
                <c:pt idx="56202">
                  <c:v>-258.05849999999998</c:v>
                </c:pt>
                <c:pt idx="56203">
                  <c:v>-258.05649999999997</c:v>
                </c:pt>
                <c:pt idx="56204">
                  <c:v>-258.05449999999996</c:v>
                </c:pt>
                <c:pt idx="56205">
                  <c:v>-258.05250000000001</c:v>
                </c:pt>
                <c:pt idx="56206">
                  <c:v>-258.05049999999994</c:v>
                </c:pt>
                <c:pt idx="56207">
                  <c:v>-258.04849999999999</c:v>
                </c:pt>
                <c:pt idx="56208">
                  <c:v>-258.04649999999998</c:v>
                </c:pt>
                <c:pt idx="56209">
                  <c:v>-258.04449999999997</c:v>
                </c:pt>
                <c:pt idx="56210">
                  <c:v>-258.04249999999996</c:v>
                </c:pt>
                <c:pt idx="56211">
                  <c:v>-258.04049999999995</c:v>
                </c:pt>
                <c:pt idx="56212">
                  <c:v>-258.0385</c:v>
                </c:pt>
                <c:pt idx="56213">
                  <c:v>-258.03649999999999</c:v>
                </c:pt>
                <c:pt idx="56214">
                  <c:v>-258.03449999999998</c:v>
                </c:pt>
                <c:pt idx="56215">
                  <c:v>-258.03249999999997</c:v>
                </c:pt>
                <c:pt idx="56216">
                  <c:v>-258.03049999999996</c:v>
                </c:pt>
                <c:pt idx="56217">
                  <c:v>-258.02850000000001</c:v>
                </c:pt>
                <c:pt idx="56218">
                  <c:v>-258.02649999999994</c:v>
                </c:pt>
                <c:pt idx="56219">
                  <c:v>-258.02449999999999</c:v>
                </c:pt>
                <c:pt idx="56220">
                  <c:v>-258.02249999999998</c:v>
                </c:pt>
                <c:pt idx="56221">
                  <c:v>-258.02049999999997</c:v>
                </c:pt>
                <c:pt idx="56222">
                  <c:v>-258.01849999999996</c:v>
                </c:pt>
                <c:pt idx="56223">
                  <c:v>-258.01649999999995</c:v>
                </c:pt>
                <c:pt idx="56224">
                  <c:v>-258.0145</c:v>
                </c:pt>
                <c:pt idx="56225">
                  <c:v>-258.01249999999999</c:v>
                </c:pt>
                <c:pt idx="56226">
                  <c:v>-258.01049999999998</c:v>
                </c:pt>
                <c:pt idx="56227">
                  <c:v>-258.00849999999997</c:v>
                </c:pt>
                <c:pt idx="56228">
                  <c:v>-258.00649999999996</c:v>
                </c:pt>
                <c:pt idx="56229">
                  <c:v>-258.00450000000001</c:v>
                </c:pt>
                <c:pt idx="56230">
                  <c:v>-258.0025</c:v>
                </c:pt>
                <c:pt idx="56231">
                  <c:v>-258.00049999999999</c:v>
                </c:pt>
                <c:pt idx="56232">
                  <c:v>-257.99849999999998</c:v>
                </c:pt>
                <c:pt idx="56233">
                  <c:v>-257.99649999999997</c:v>
                </c:pt>
                <c:pt idx="56234">
                  <c:v>-257.99449999999996</c:v>
                </c:pt>
                <c:pt idx="56235">
                  <c:v>-257.99249999999995</c:v>
                </c:pt>
                <c:pt idx="56236">
                  <c:v>-257.9905</c:v>
                </c:pt>
                <c:pt idx="56237">
                  <c:v>-257.98849999999999</c:v>
                </c:pt>
                <c:pt idx="56238">
                  <c:v>-257.98649999999998</c:v>
                </c:pt>
                <c:pt idx="56239">
                  <c:v>-257.98449999999997</c:v>
                </c:pt>
                <c:pt idx="56240">
                  <c:v>-257.98249999999996</c:v>
                </c:pt>
                <c:pt idx="56241">
                  <c:v>-257.98050000000001</c:v>
                </c:pt>
                <c:pt idx="56242">
                  <c:v>-257.9785</c:v>
                </c:pt>
                <c:pt idx="56243">
                  <c:v>-257.97649999999999</c:v>
                </c:pt>
                <c:pt idx="56244">
                  <c:v>-257.97449999999998</c:v>
                </c:pt>
                <c:pt idx="56245">
                  <c:v>-257.97249999999997</c:v>
                </c:pt>
                <c:pt idx="56246">
                  <c:v>-257.97049999999996</c:v>
                </c:pt>
                <c:pt idx="56247">
                  <c:v>-257.96849999999995</c:v>
                </c:pt>
                <c:pt idx="56248">
                  <c:v>-257.9665</c:v>
                </c:pt>
                <c:pt idx="56249">
                  <c:v>-257.96449999999999</c:v>
                </c:pt>
                <c:pt idx="56250">
                  <c:v>-257.96249999999998</c:v>
                </c:pt>
                <c:pt idx="56251">
                  <c:v>-257.96049999999997</c:v>
                </c:pt>
                <c:pt idx="56252">
                  <c:v>-257.95849999999996</c:v>
                </c:pt>
                <c:pt idx="56253">
                  <c:v>-257.95650000000001</c:v>
                </c:pt>
                <c:pt idx="56254">
                  <c:v>-257.9545</c:v>
                </c:pt>
                <c:pt idx="56255">
                  <c:v>-257.95249999999999</c:v>
                </c:pt>
                <c:pt idx="56256">
                  <c:v>-257.95049999999998</c:v>
                </c:pt>
                <c:pt idx="56257">
                  <c:v>-257.94849999999997</c:v>
                </c:pt>
                <c:pt idx="56258">
                  <c:v>-257.94649999999996</c:v>
                </c:pt>
                <c:pt idx="56259">
                  <c:v>-257.94449999999995</c:v>
                </c:pt>
                <c:pt idx="56260">
                  <c:v>-257.9425</c:v>
                </c:pt>
                <c:pt idx="56261">
                  <c:v>-257.94049999999999</c:v>
                </c:pt>
                <c:pt idx="56262">
                  <c:v>-257.93849999999998</c:v>
                </c:pt>
                <c:pt idx="56263">
                  <c:v>-257.93649999999997</c:v>
                </c:pt>
                <c:pt idx="56264">
                  <c:v>-257.93449999999996</c:v>
                </c:pt>
                <c:pt idx="56265">
                  <c:v>-257.9325</c:v>
                </c:pt>
                <c:pt idx="56266">
                  <c:v>-257.93049999999999</c:v>
                </c:pt>
                <c:pt idx="56267">
                  <c:v>-257.92849999999999</c:v>
                </c:pt>
                <c:pt idx="56268">
                  <c:v>-257.92649999999998</c:v>
                </c:pt>
                <c:pt idx="56269">
                  <c:v>-257.92449999999997</c:v>
                </c:pt>
                <c:pt idx="56270">
                  <c:v>-257.92249999999996</c:v>
                </c:pt>
                <c:pt idx="56271">
                  <c:v>-257.92049999999995</c:v>
                </c:pt>
                <c:pt idx="56272">
                  <c:v>-257.91849999999999</c:v>
                </c:pt>
                <c:pt idx="56273">
                  <c:v>-257.91649999999998</c:v>
                </c:pt>
                <c:pt idx="56274">
                  <c:v>-257.91449999999998</c:v>
                </c:pt>
                <c:pt idx="56275">
                  <c:v>-257.91249999999997</c:v>
                </c:pt>
                <c:pt idx="56276">
                  <c:v>-257.91049999999996</c:v>
                </c:pt>
                <c:pt idx="56277">
                  <c:v>-257.9085</c:v>
                </c:pt>
                <c:pt idx="56278">
                  <c:v>-257.90649999999999</c:v>
                </c:pt>
                <c:pt idx="56279">
                  <c:v>-257.90449999999998</c:v>
                </c:pt>
                <c:pt idx="56280">
                  <c:v>-257.90249999999997</c:v>
                </c:pt>
                <c:pt idx="56281">
                  <c:v>-257.90049999999997</c:v>
                </c:pt>
                <c:pt idx="56282">
                  <c:v>-257.89850000000001</c:v>
                </c:pt>
                <c:pt idx="56283">
                  <c:v>-257.89649999999995</c:v>
                </c:pt>
                <c:pt idx="56284">
                  <c:v>-257.89449999999999</c:v>
                </c:pt>
                <c:pt idx="56285">
                  <c:v>-257.89249999999998</c:v>
                </c:pt>
                <c:pt idx="56286">
                  <c:v>-257.89049999999997</c:v>
                </c:pt>
                <c:pt idx="56287">
                  <c:v>-257.88849999999996</c:v>
                </c:pt>
                <c:pt idx="56288">
                  <c:v>-257.88649999999996</c:v>
                </c:pt>
                <c:pt idx="56289">
                  <c:v>-257.8845</c:v>
                </c:pt>
                <c:pt idx="56290">
                  <c:v>-257.88249999999999</c:v>
                </c:pt>
                <c:pt idx="56291">
                  <c:v>-257.88049999999998</c:v>
                </c:pt>
                <c:pt idx="56292">
                  <c:v>-257.87849999999997</c:v>
                </c:pt>
                <c:pt idx="56293">
                  <c:v>-257.87649999999996</c:v>
                </c:pt>
                <c:pt idx="56294">
                  <c:v>-257.87450000000001</c:v>
                </c:pt>
                <c:pt idx="56295">
                  <c:v>-257.87249999999995</c:v>
                </c:pt>
                <c:pt idx="56296">
                  <c:v>-257.87049999999999</c:v>
                </c:pt>
                <c:pt idx="56297">
                  <c:v>-257.86849999999998</c:v>
                </c:pt>
                <c:pt idx="56298">
                  <c:v>-257.86649999999997</c:v>
                </c:pt>
                <c:pt idx="56299">
                  <c:v>-257.86449999999996</c:v>
                </c:pt>
                <c:pt idx="56300">
                  <c:v>-257.86249999999995</c:v>
                </c:pt>
                <c:pt idx="56301">
                  <c:v>-257.8605</c:v>
                </c:pt>
                <c:pt idx="56302">
                  <c:v>-257.85849999999999</c:v>
                </c:pt>
                <c:pt idx="56303">
                  <c:v>-257.85649999999998</c:v>
                </c:pt>
                <c:pt idx="56304">
                  <c:v>-257.85449999999997</c:v>
                </c:pt>
                <c:pt idx="56305">
                  <c:v>-257.85249999999996</c:v>
                </c:pt>
                <c:pt idx="56306">
                  <c:v>-257.85050000000001</c:v>
                </c:pt>
                <c:pt idx="56307">
                  <c:v>-257.84849999999994</c:v>
                </c:pt>
                <c:pt idx="56308">
                  <c:v>-257.84649999999999</c:v>
                </c:pt>
                <c:pt idx="56309">
                  <c:v>-257.84449999999998</c:v>
                </c:pt>
                <c:pt idx="56310">
                  <c:v>-257.84249999999997</c:v>
                </c:pt>
                <c:pt idx="56311">
                  <c:v>-257.84049999999996</c:v>
                </c:pt>
                <c:pt idx="56312">
                  <c:v>-257.83849999999995</c:v>
                </c:pt>
                <c:pt idx="56313">
                  <c:v>-257.8365</c:v>
                </c:pt>
                <c:pt idx="56314">
                  <c:v>-257.83449999999999</c:v>
                </c:pt>
                <c:pt idx="56315">
                  <c:v>-257.83249999999998</c:v>
                </c:pt>
                <c:pt idx="56316">
                  <c:v>-257.83049999999997</c:v>
                </c:pt>
                <c:pt idx="56317">
                  <c:v>-257.82849999999996</c:v>
                </c:pt>
                <c:pt idx="56318">
                  <c:v>-257.82650000000001</c:v>
                </c:pt>
                <c:pt idx="56319">
                  <c:v>-257.82449999999994</c:v>
                </c:pt>
                <c:pt idx="56320">
                  <c:v>-257.82249999999999</c:v>
                </c:pt>
                <c:pt idx="56321">
                  <c:v>-257.82049999999998</c:v>
                </c:pt>
                <c:pt idx="56322">
                  <c:v>-257.81849999999997</c:v>
                </c:pt>
                <c:pt idx="56323">
                  <c:v>-257.81649999999996</c:v>
                </c:pt>
                <c:pt idx="56324">
                  <c:v>-257.81449999999995</c:v>
                </c:pt>
                <c:pt idx="56325">
                  <c:v>-257.8125</c:v>
                </c:pt>
                <c:pt idx="56326">
                  <c:v>-257.81049999999999</c:v>
                </c:pt>
                <c:pt idx="56327">
                  <c:v>-257.80849999999998</c:v>
                </c:pt>
                <c:pt idx="56328">
                  <c:v>-257.80649999999997</c:v>
                </c:pt>
                <c:pt idx="56329">
                  <c:v>-257.80449999999996</c:v>
                </c:pt>
                <c:pt idx="56330">
                  <c:v>-257.80250000000001</c:v>
                </c:pt>
                <c:pt idx="56331">
                  <c:v>-257.80049999999994</c:v>
                </c:pt>
                <c:pt idx="56332">
                  <c:v>-257.79849999999999</c:v>
                </c:pt>
                <c:pt idx="56333">
                  <c:v>-257.79649999999998</c:v>
                </c:pt>
                <c:pt idx="56334">
                  <c:v>-257.79449999999997</c:v>
                </c:pt>
                <c:pt idx="56335">
                  <c:v>-257.79249999999996</c:v>
                </c:pt>
                <c:pt idx="56336">
                  <c:v>-257.79049999999995</c:v>
                </c:pt>
                <c:pt idx="56337">
                  <c:v>-257.7885</c:v>
                </c:pt>
                <c:pt idx="56338">
                  <c:v>-257.78649999999999</c:v>
                </c:pt>
                <c:pt idx="56339">
                  <c:v>-257.78449999999998</c:v>
                </c:pt>
                <c:pt idx="56340">
                  <c:v>-257.78249999999997</c:v>
                </c:pt>
                <c:pt idx="56341">
                  <c:v>-257.78049999999996</c:v>
                </c:pt>
                <c:pt idx="56342">
                  <c:v>-257.77850000000001</c:v>
                </c:pt>
                <c:pt idx="56343">
                  <c:v>-257.77649999999994</c:v>
                </c:pt>
                <c:pt idx="56344">
                  <c:v>-257.77449999999999</c:v>
                </c:pt>
                <c:pt idx="56345">
                  <c:v>-257.77249999999998</c:v>
                </c:pt>
                <c:pt idx="56346">
                  <c:v>-257.77049999999997</c:v>
                </c:pt>
                <c:pt idx="56347">
                  <c:v>-257.76849999999996</c:v>
                </c:pt>
                <c:pt idx="56348">
                  <c:v>-257.76649999999995</c:v>
                </c:pt>
                <c:pt idx="56349">
                  <c:v>-257.7645</c:v>
                </c:pt>
                <c:pt idx="56350">
                  <c:v>-257.76249999999999</c:v>
                </c:pt>
                <c:pt idx="56351">
                  <c:v>-257.76049999999998</c:v>
                </c:pt>
                <c:pt idx="56352">
                  <c:v>-257.75849999999997</c:v>
                </c:pt>
                <c:pt idx="56353">
                  <c:v>-257.75649999999996</c:v>
                </c:pt>
                <c:pt idx="56354">
                  <c:v>-257.75450000000001</c:v>
                </c:pt>
                <c:pt idx="56355">
                  <c:v>-257.7525</c:v>
                </c:pt>
                <c:pt idx="56356">
                  <c:v>-257.75049999999999</c:v>
                </c:pt>
                <c:pt idx="56357">
                  <c:v>-257.74849999999998</c:v>
                </c:pt>
                <c:pt idx="56358">
                  <c:v>-257.74649999999997</c:v>
                </c:pt>
                <c:pt idx="56359">
                  <c:v>-257.74449999999996</c:v>
                </c:pt>
                <c:pt idx="56360">
                  <c:v>-257.74249999999995</c:v>
                </c:pt>
                <c:pt idx="56361">
                  <c:v>-257.7405</c:v>
                </c:pt>
                <c:pt idx="56362">
                  <c:v>-257.73849999999999</c:v>
                </c:pt>
                <c:pt idx="56363">
                  <c:v>-257.73649999999998</c:v>
                </c:pt>
                <c:pt idx="56364">
                  <c:v>-257.73449999999997</c:v>
                </c:pt>
                <c:pt idx="56365">
                  <c:v>-257.73249999999996</c:v>
                </c:pt>
                <c:pt idx="56366">
                  <c:v>-257.73050000000001</c:v>
                </c:pt>
                <c:pt idx="56367">
                  <c:v>-257.7285</c:v>
                </c:pt>
                <c:pt idx="56368">
                  <c:v>-257.72649999999999</c:v>
                </c:pt>
                <c:pt idx="56369">
                  <c:v>-257.72449999999998</c:v>
                </c:pt>
                <c:pt idx="56370">
                  <c:v>-257.72249999999997</c:v>
                </c:pt>
                <c:pt idx="56371">
                  <c:v>-257.72049999999996</c:v>
                </c:pt>
                <c:pt idx="56372">
                  <c:v>-257.71849999999995</c:v>
                </c:pt>
                <c:pt idx="56373">
                  <c:v>-257.7165</c:v>
                </c:pt>
                <c:pt idx="56374">
                  <c:v>-257.71449999999999</c:v>
                </c:pt>
                <c:pt idx="56375">
                  <c:v>-257.71249999999998</c:v>
                </c:pt>
                <c:pt idx="56376">
                  <c:v>-257.71049999999997</c:v>
                </c:pt>
                <c:pt idx="56377">
                  <c:v>-257.70849999999996</c:v>
                </c:pt>
                <c:pt idx="56378">
                  <c:v>-257.70650000000001</c:v>
                </c:pt>
                <c:pt idx="56379">
                  <c:v>-257.7045</c:v>
                </c:pt>
                <c:pt idx="56380">
                  <c:v>-257.70249999999999</c:v>
                </c:pt>
                <c:pt idx="56381">
                  <c:v>-257.70049999999998</c:v>
                </c:pt>
                <c:pt idx="56382">
                  <c:v>-257.69849999999997</c:v>
                </c:pt>
                <c:pt idx="56383">
                  <c:v>-257.69649999999996</c:v>
                </c:pt>
                <c:pt idx="56384">
                  <c:v>-257.69449999999995</c:v>
                </c:pt>
                <c:pt idx="56385">
                  <c:v>-257.6925</c:v>
                </c:pt>
                <c:pt idx="56386">
                  <c:v>-257.69049999999999</c:v>
                </c:pt>
                <c:pt idx="56387">
                  <c:v>-257.68849999999998</c:v>
                </c:pt>
                <c:pt idx="56388">
                  <c:v>-257.68649999999997</c:v>
                </c:pt>
                <c:pt idx="56389">
                  <c:v>-257.68449999999996</c:v>
                </c:pt>
                <c:pt idx="56390">
                  <c:v>-257.6825</c:v>
                </c:pt>
                <c:pt idx="56391">
                  <c:v>-257.68049999999999</c:v>
                </c:pt>
                <c:pt idx="56392">
                  <c:v>-257.67849999999999</c:v>
                </c:pt>
                <c:pt idx="56393">
                  <c:v>-257.67649999999998</c:v>
                </c:pt>
                <c:pt idx="56394">
                  <c:v>-257.67449999999997</c:v>
                </c:pt>
                <c:pt idx="56395">
                  <c:v>-257.67249999999996</c:v>
                </c:pt>
                <c:pt idx="56396">
                  <c:v>-257.67049999999995</c:v>
                </c:pt>
                <c:pt idx="56397">
                  <c:v>-257.66849999999999</c:v>
                </c:pt>
                <c:pt idx="56398">
                  <c:v>-257.66649999999998</c:v>
                </c:pt>
                <c:pt idx="56399">
                  <c:v>-257.66449999999998</c:v>
                </c:pt>
                <c:pt idx="56400">
                  <c:v>-257.66249999999997</c:v>
                </c:pt>
                <c:pt idx="56401">
                  <c:v>-257.66049999999996</c:v>
                </c:pt>
                <c:pt idx="56402">
                  <c:v>-257.6585</c:v>
                </c:pt>
                <c:pt idx="56403">
                  <c:v>-257.65649999999999</c:v>
                </c:pt>
                <c:pt idx="56404">
                  <c:v>-257.65449999999998</c:v>
                </c:pt>
                <c:pt idx="56405">
                  <c:v>-257.65249999999997</c:v>
                </c:pt>
                <c:pt idx="56406">
                  <c:v>-257.65049999999997</c:v>
                </c:pt>
                <c:pt idx="56407">
                  <c:v>-257.64850000000001</c:v>
                </c:pt>
                <c:pt idx="56408">
                  <c:v>-257.64649999999995</c:v>
                </c:pt>
                <c:pt idx="56409">
                  <c:v>-257.64449999999999</c:v>
                </c:pt>
                <c:pt idx="56410">
                  <c:v>-257.64249999999998</c:v>
                </c:pt>
                <c:pt idx="56411">
                  <c:v>-257.64049999999997</c:v>
                </c:pt>
                <c:pt idx="56412">
                  <c:v>-257.63849999999996</c:v>
                </c:pt>
                <c:pt idx="56413">
                  <c:v>-257.63649999999996</c:v>
                </c:pt>
                <c:pt idx="56414">
                  <c:v>-257.6345</c:v>
                </c:pt>
                <c:pt idx="56415">
                  <c:v>-257.63249999999999</c:v>
                </c:pt>
                <c:pt idx="56416">
                  <c:v>-257.63049999999998</c:v>
                </c:pt>
                <c:pt idx="56417">
                  <c:v>-257.62849999999997</c:v>
                </c:pt>
                <c:pt idx="56418">
                  <c:v>-257.62649999999996</c:v>
                </c:pt>
                <c:pt idx="56419">
                  <c:v>-257.62450000000001</c:v>
                </c:pt>
                <c:pt idx="56420">
                  <c:v>-257.62249999999995</c:v>
                </c:pt>
                <c:pt idx="56421">
                  <c:v>-257.62049999999999</c:v>
                </c:pt>
                <c:pt idx="56422">
                  <c:v>-257.61849999999998</c:v>
                </c:pt>
                <c:pt idx="56423">
                  <c:v>-257.61649999999997</c:v>
                </c:pt>
                <c:pt idx="56424">
                  <c:v>-257.61449999999996</c:v>
                </c:pt>
                <c:pt idx="56425">
                  <c:v>-257.61249999999995</c:v>
                </c:pt>
                <c:pt idx="56426">
                  <c:v>-257.6105</c:v>
                </c:pt>
                <c:pt idx="56427">
                  <c:v>-257.60849999999999</c:v>
                </c:pt>
                <c:pt idx="56428">
                  <c:v>-257.60649999999998</c:v>
                </c:pt>
                <c:pt idx="56429">
                  <c:v>-257.60449999999997</c:v>
                </c:pt>
                <c:pt idx="56430">
                  <c:v>-257.60249999999996</c:v>
                </c:pt>
                <c:pt idx="56431">
                  <c:v>-257.60050000000001</c:v>
                </c:pt>
                <c:pt idx="56432">
                  <c:v>-257.59849999999994</c:v>
                </c:pt>
                <c:pt idx="56433">
                  <c:v>-257.59649999999999</c:v>
                </c:pt>
                <c:pt idx="56434">
                  <c:v>-257.59449999999998</c:v>
                </c:pt>
                <c:pt idx="56435">
                  <c:v>-257.59249999999997</c:v>
                </c:pt>
                <c:pt idx="56436">
                  <c:v>-257.59049999999996</c:v>
                </c:pt>
                <c:pt idx="56437">
                  <c:v>-257.58849999999995</c:v>
                </c:pt>
                <c:pt idx="56438">
                  <c:v>-257.5865</c:v>
                </c:pt>
                <c:pt idx="56439">
                  <c:v>-257.58449999999999</c:v>
                </c:pt>
                <c:pt idx="56440">
                  <c:v>-257.58249999999998</c:v>
                </c:pt>
                <c:pt idx="56441">
                  <c:v>-257.58049999999997</c:v>
                </c:pt>
                <c:pt idx="56442">
                  <c:v>-257.57849999999996</c:v>
                </c:pt>
                <c:pt idx="56443">
                  <c:v>-257.57650000000001</c:v>
                </c:pt>
                <c:pt idx="56444">
                  <c:v>-257.57449999999994</c:v>
                </c:pt>
                <c:pt idx="56445">
                  <c:v>-257.57249999999999</c:v>
                </c:pt>
                <c:pt idx="56446">
                  <c:v>-257.57049999999998</c:v>
                </c:pt>
                <c:pt idx="56447">
                  <c:v>-257.56849999999997</c:v>
                </c:pt>
                <c:pt idx="56448">
                  <c:v>-257.56649999999996</c:v>
                </c:pt>
                <c:pt idx="56449">
                  <c:v>-257.56449999999995</c:v>
                </c:pt>
                <c:pt idx="56450">
                  <c:v>-257.5625</c:v>
                </c:pt>
                <c:pt idx="56451">
                  <c:v>-257.56049999999999</c:v>
                </c:pt>
                <c:pt idx="56452">
                  <c:v>-257.55849999999998</c:v>
                </c:pt>
                <c:pt idx="56453">
                  <c:v>-257.55649999999997</c:v>
                </c:pt>
                <c:pt idx="56454">
                  <c:v>-257.55449999999996</c:v>
                </c:pt>
                <c:pt idx="56455">
                  <c:v>-257.55250000000001</c:v>
                </c:pt>
                <c:pt idx="56456">
                  <c:v>-257.55049999999994</c:v>
                </c:pt>
                <c:pt idx="56457">
                  <c:v>-257.54849999999999</c:v>
                </c:pt>
                <c:pt idx="56458">
                  <c:v>-257.54649999999998</c:v>
                </c:pt>
                <c:pt idx="56459">
                  <c:v>-257.54449999999997</c:v>
                </c:pt>
                <c:pt idx="56460">
                  <c:v>-257.54249999999996</c:v>
                </c:pt>
                <c:pt idx="56461">
                  <c:v>-257.54049999999995</c:v>
                </c:pt>
                <c:pt idx="56462">
                  <c:v>-257.5385</c:v>
                </c:pt>
                <c:pt idx="56463">
                  <c:v>-257.53649999999999</c:v>
                </c:pt>
                <c:pt idx="56464">
                  <c:v>-257.53449999999998</c:v>
                </c:pt>
                <c:pt idx="56465">
                  <c:v>-257.53249999999997</c:v>
                </c:pt>
                <c:pt idx="56466">
                  <c:v>-257.53049999999996</c:v>
                </c:pt>
                <c:pt idx="56467">
                  <c:v>-257.52850000000001</c:v>
                </c:pt>
                <c:pt idx="56468">
                  <c:v>-257.52649999999994</c:v>
                </c:pt>
                <c:pt idx="56469">
                  <c:v>-257.52449999999999</c:v>
                </c:pt>
                <c:pt idx="56470">
                  <c:v>-257.52249999999998</c:v>
                </c:pt>
                <c:pt idx="56471">
                  <c:v>-257.52049999999997</c:v>
                </c:pt>
                <c:pt idx="56472">
                  <c:v>-257.51849999999996</c:v>
                </c:pt>
                <c:pt idx="56473">
                  <c:v>-257.51649999999995</c:v>
                </c:pt>
                <c:pt idx="56474">
                  <c:v>-257.5145</c:v>
                </c:pt>
                <c:pt idx="56475">
                  <c:v>-257.51249999999999</c:v>
                </c:pt>
                <c:pt idx="56476">
                  <c:v>-257.51049999999998</c:v>
                </c:pt>
                <c:pt idx="56477">
                  <c:v>-257.50849999999997</c:v>
                </c:pt>
                <c:pt idx="56478">
                  <c:v>-257.50649999999996</c:v>
                </c:pt>
                <c:pt idx="56479">
                  <c:v>-257.50450000000001</c:v>
                </c:pt>
                <c:pt idx="56480">
                  <c:v>-257.5025</c:v>
                </c:pt>
                <c:pt idx="56481">
                  <c:v>-257.50049999999999</c:v>
                </c:pt>
                <c:pt idx="56482">
                  <c:v>-257.49849999999998</c:v>
                </c:pt>
                <c:pt idx="56483">
                  <c:v>-257.49649999999997</c:v>
                </c:pt>
                <c:pt idx="56484">
                  <c:v>-257.49449999999996</c:v>
                </c:pt>
                <c:pt idx="56485">
                  <c:v>-257.49249999999995</c:v>
                </c:pt>
                <c:pt idx="56486">
                  <c:v>-257.4905</c:v>
                </c:pt>
                <c:pt idx="56487">
                  <c:v>-257.48849999999999</c:v>
                </c:pt>
                <c:pt idx="56488">
                  <c:v>-257.48649999999998</c:v>
                </c:pt>
                <c:pt idx="56489">
                  <c:v>-257.48449999999997</c:v>
                </c:pt>
                <c:pt idx="56490">
                  <c:v>-257.48249999999996</c:v>
                </c:pt>
                <c:pt idx="56491">
                  <c:v>-257.48050000000001</c:v>
                </c:pt>
                <c:pt idx="56492">
                  <c:v>-257.4785</c:v>
                </c:pt>
                <c:pt idx="56493">
                  <c:v>-257.47649999999999</c:v>
                </c:pt>
                <c:pt idx="56494">
                  <c:v>-257.47449999999998</c:v>
                </c:pt>
                <c:pt idx="56495">
                  <c:v>-257.47249999999997</c:v>
                </c:pt>
                <c:pt idx="56496">
                  <c:v>-257.47049999999996</c:v>
                </c:pt>
                <c:pt idx="56497">
                  <c:v>-257.46849999999995</c:v>
                </c:pt>
                <c:pt idx="56498">
                  <c:v>-257.4665</c:v>
                </c:pt>
                <c:pt idx="56499">
                  <c:v>-257.46449999999999</c:v>
                </c:pt>
                <c:pt idx="56500">
                  <c:v>-257.46249999999998</c:v>
                </c:pt>
                <c:pt idx="56501">
                  <c:v>-257.46049999999997</c:v>
                </c:pt>
                <c:pt idx="56502">
                  <c:v>-257.45849999999996</c:v>
                </c:pt>
                <c:pt idx="56503">
                  <c:v>-257.45650000000001</c:v>
                </c:pt>
                <c:pt idx="56504">
                  <c:v>-257.4545</c:v>
                </c:pt>
                <c:pt idx="56505">
                  <c:v>-257.45249999999999</c:v>
                </c:pt>
                <c:pt idx="56506">
                  <c:v>-257.45049999999998</c:v>
                </c:pt>
                <c:pt idx="56507">
                  <c:v>-257.44849999999997</c:v>
                </c:pt>
                <c:pt idx="56508">
                  <c:v>-257.44649999999996</c:v>
                </c:pt>
                <c:pt idx="56509">
                  <c:v>-257.44449999999995</c:v>
                </c:pt>
                <c:pt idx="56510">
                  <c:v>-257.4425</c:v>
                </c:pt>
                <c:pt idx="56511">
                  <c:v>-257.44049999999999</c:v>
                </c:pt>
                <c:pt idx="56512">
                  <c:v>-257.43849999999998</c:v>
                </c:pt>
                <c:pt idx="56513">
                  <c:v>-257.43649999999997</c:v>
                </c:pt>
                <c:pt idx="56514">
                  <c:v>-257.43449999999996</c:v>
                </c:pt>
                <c:pt idx="56515">
                  <c:v>-257.4325</c:v>
                </c:pt>
                <c:pt idx="56516">
                  <c:v>-257.43049999999999</c:v>
                </c:pt>
                <c:pt idx="56517">
                  <c:v>-257.42849999999999</c:v>
                </c:pt>
                <c:pt idx="56518">
                  <c:v>-257.42649999999998</c:v>
                </c:pt>
                <c:pt idx="56519">
                  <c:v>-257.42449999999997</c:v>
                </c:pt>
                <c:pt idx="56520">
                  <c:v>-257.42249999999996</c:v>
                </c:pt>
                <c:pt idx="56521">
                  <c:v>-257.42049999999995</c:v>
                </c:pt>
                <c:pt idx="56522">
                  <c:v>-257.41849999999999</c:v>
                </c:pt>
                <c:pt idx="56523">
                  <c:v>-257.41649999999998</c:v>
                </c:pt>
                <c:pt idx="56524">
                  <c:v>-257.41449999999998</c:v>
                </c:pt>
                <c:pt idx="56525">
                  <c:v>-257.41249999999997</c:v>
                </c:pt>
                <c:pt idx="56526">
                  <c:v>-257.41049999999996</c:v>
                </c:pt>
                <c:pt idx="56527">
                  <c:v>-257.4085</c:v>
                </c:pt>
                <c:pt idx="56528">
                  <c:v>-257.40649999999999</c:v>
                </c:pt>
                <c:pt idx="56529">
                  <c:v>-257.40449999999998</c:v>
                </c:pt>
                <c:pt idx="56530">
                  <c:v>-257.40249999999997</c:v>
                </c:pt>
                <c:pt idx="56531">
                  <c:v>-257.40049999999997</c:v>
                </c:pt>
                <c:pt idx="56532">
                  <c:v>-257.39850000000001</c:v>
                </c:pt>
                <c:pt idx="56533">
                  <c:v>-257.39649999999995</c:v>
                </c:pt>
                <c:pt idx="56534">
                  <c:v>-257.39449999999999</c:v>
                </c:pt>
                <c:pt idx="56535">
                  <c:v>-257.39249999999998</c:v>
                </c:pt>
                <c:pt idx="56536">
                  <c:v>-257.39049999999997</c:v>
                </c:pt>
                <c:pt idx="56537">
                  <c:v>-257.38849999999996</c:v>
                </c:pt>
                <c:pt idx="56538">
                  <c:v>-257.38649999999996</c:v>
                </c:pt>
                <c:pt idx="56539">
                  <c:v>-257.3845</c:v>
                </c:pt>
                <c:pt idx="56540">
                  <c:v>-257.38249999999999</c:v>
                </c:pt>
                <c:pt idx="56541">
                  <c:v>-257.38049999999998</c:v>
                </c:pt>
                <c:pt idx="56542">
                  <c:v>-257.37849999999997</c:v>
                </c:pt>
                <c:pt idx="56543">
                  <c:v>-257.37649999999996</c:v>
                </c:pt>
                <c:pt idx="56544">
                  <c:v>-257.37450000000001</c:v>
                </c:pt>
                <c:pt idx="56545">
                  <c:v>-257.37249999999995</c:v>
                </c:pt>
                <c:pt idx="56546">
                  <c:v>-257.37049999999999</c:v>
                </c:pt>
                <c:pt idx="56547">
                  <c:v>-257.36849999999998</c:v>
                </c:pt>
                <c:pt idx="56548">
                  <c:v>-257.36649999999997</c:v>
                </c:pt>
                <c:pt idx="56549">
                  <c:v>-257.36449999999996</c:v>
                </c:pt>
                <c:pt idx="56550">
                  <c:v>-257.36249999999995</c:v>
                </c:pt>
                <c:pt idx="56551">
                  <c:v>-257.3605</c:v>
                </c:pt>
                <c:pt idx="56552">
                  <c:v>-257.35849999999999</c:v>
                </c:pt>
                <c:pt idx="56553">
                  <c:v>-257.35649999999998</c:v>
                </c:pt>
                <c:pt idx="56554">
                  <c:v>-257.35449999999997</c:v>
                </c:pt>
                <c:pt idx="56555">
                  <c:v>-257.35249999999996</c:v>
                </c:pt>
                <c:pt idx="56556">
                  <c:v>-257.35050000000001</c:v>
                </c:pt>
                <c:pt idx="56557">
                  <c:v>-257.34849999999994</c:v>
                </c:pt>
                <c:pt idx="56558">
                  <c:v>-257.34649999999999</c:v>
                </c:pt>
                <c:pt idx="56559">
                  <c:v>-257.34449999999998</c:v>
                </c:pt>
                <c:pt idx="56560">
                  <c:v>-257.34249999999997</c:v>
                </c:pt>
                <c:pt idx="56561">
                  <c:v>-257.34049999999996</c:v>
                </c:pt>
                <c:pt idx="56562">
                  <c:v>-257.33849999999995</c:v>
                </c:pt>
                <c:pt idx="56563">
                  <c:v>-257.3365</c:v>
                </c:pt>
                <c:pt idx="56564">
                  <c:v>-257.33449999999999</c:v>
                </c:pt>
                <c:pt idx="56565">
                  <c:v>-257.33249999999998</c:v>
                </c:pt>
                <c:pt idx="56566">
                  <c:v>-257.33049999999997</c:v>
                </c:pt>
                <c:pt idx="56567">
                  <c:v>-257.32849999999996</c:v>
                </c:pt>
                <c:pt idx="56568">
                  <c:v>-257.32650000000001</c:v>
                </c:pt>
                <c:pt idx="56569">
                  <c:v>-257.32449999999994</c:v>
                </c:pt>
                <c:pt idx="56570">
                  <c:v>-257.32249999999999</c:v>
                </c:pt>
                <c:pt idx="56571">
                  <c:v>-257.32049999999998</c:v>
                </c:pt>
                <c:pt idx="56572">
                  <c:v>-257.31849999999997</c:v>
                </c:pt>
                <c:pt idx="56573">
                  <c:v>-257.31649999999996</c:v>
                </c:pt>
                <c:pt idx="56574">
                  <c:v>-257.31449999999995</c:v>
                </c:pt>
                <c:pt idx="56575">
                  <c:v>-257.3125</c:v>
                </c:pt>
                <c:pt idx="56576">
                  <c:v>-257.31049999999999</c:v>
                </c:pt>
                <c:pt idx="56577">
                  <c:v>-257.30849999999998</c:v>
                </c:pt>
                <c:pt idx="56578">
                  <c:v>-257.30649999999997</c:v>
                </c:pt>
                <c:pt idx="56579">
                  <c:v>-257.30449999999996</c:v>
                </c:pt>
                <c:pt idx="56580">
                  <c:v>-257.30250000000001</c:v>
                </c:pt>
                <c:pt idx="56581">
                  <c:v>-257.30049999999994</c:v>
                </c:pt>
                <c:pt idx="56582">
                  <c:v>-257.29849999999999</c:v>
                </c:pt>
                <c:pt idx="56583">
                  <c:v>-257.29649999999998</c:v>
                </c:pt>
                <c:pt idx="56584">
                  <c:v>-257.29449999999997</c:v>
                </c:pt>
                <c:pt idx="56585">
                  <c:v>-257.29249999999996</c:v>
                </c:pt>
                <c:pt idx="56586">
                  <c:v>-257.29049999999995</c:v>
                </c:pt>
                <c:pt idx="56587">
                  <c:v>-257.2885</c:v>
                </c:pt>
                <c:pt idx="56588">
                  <c:v>-257.28649999999999</c:v>
                </c:pt>
                <c:pt idx="56589">
                  <c:v>-257.28449999999998</c:v>
                </c:pt>
                <c:pt idx="56590">
                  <c:v>-257.28249999999997</c:v>
                </c:pt>
                <c:pt idx="56591">
                  <c:v>-257.28049999999996</c:v>
                </c:pt>
                <c:pt idx="56592">
                  <c:v>-257.27850000000001</c:v>
                </c:pt>
                <c:pt idx="56593">
                  <c:v>-257.27649999999994</c:v>
                </c:pt>
                <c:pt idx="56594">
                  <c:v>-257.27449999999999</c:v>
                </c:pt>
                <c:pt idx="56595">
                  <c:v>-257.27249999999998</c:v>
                </c:pt>
                <c:pt idx="56596">
                  <c:v>-257.27049999999997</c:v>
                </c:pt>
                <c:pt idx="56597">
                  <c:v>-257.26849999999996</c:v>
                </c:pt>
                <c:pt idx="56598">
                  <c:v>-257.26649999999995</c:v>
                </c:pt>
                <c:pt idx="56599">
                  <c:v>-257.2645</c:v>
                </c:pt>
                <c:pt idx="56600">
                  <c:v>-257.26249999999999</c:v>
                </c:pt>
                <c:pt idx="56601">
                  <c:v>-257.26049999999998</c:v>
                </c:pt>
                <c:pt idx="56602">
                  <c:v>-257.25849999999997</c:v>
                </c:pt>
                <c:pt idx="56603">
                  <c:v>-257.25649999999996</c:v>
                </c:pt>
                <c:pt idx="56604">
                  <c:v>-257.25450000000001</c:v>
                </c:pt>
                <c:pt idx="56605">
                  <c:v>-257.2525</c:v>
                </c:pt>
                <c:pt idx="56606">
                  <c:v>-257.25049999999999</c:v>
                </c:pt>
                <c:pt idx="56607">
                  <c:v>-257.24849999999998</c:v>
                </c:pt>
                <c:pt idx="56608">
                  <c:v>-257.24649999999997</c:v>
                </c:pt>
                <c:pt idx="56609">
                  <c:v>-257.24449999999996</c:v>
                </c:pt>
                <c:pt idx="56610">
                  <c:v>-257.24249999999995</c:v>
                </c:pt>
                <c:pt idx="56611">
                  <c:v>-257.2405</c:v>
                </c:pt>
                <c:pt idx="56612">
                  <c:v>-257.23849999999999</c:v>
                </c:pt>
                <c:pt idx="56613">
                  <c:v>-257.23649999999998</c:v>
                </c:pt>
                <c:pt idx="56614">
                  <c:v>-257.23449999999997</c:v>
                </c:pt>
                <c:pt idx="56615">
                  <c:v>-257.23249999999996</c:v>
                </c:pt>
                <c:pt idx="56616">
                  <c:v>-257.23050000000001</c:v>
                </c:pt>
                <c:pt idx="56617">
                  <c:v>-257.2285</c:v>
                </c:pt>
                <c:pt idx="56618">
                  <c:v>-257.22649999999999</c:v>
                </c:pt>
                <c:pt idx="56619">
                  <c:v>-257.22449999999998</c:v>
                </c:pt>
                <c:pt idx="56620">
                  <c:v>-257.22249999999997</c:v>
                </c:pt>
                <c:pt idx="56621">
                  <c:v>-257.22049999999996</c:v>
                </c:pt>
                <c:pt idx="56622">
                  <c:v>-257.21849999999995</c:v>
                </c:pt>
                <c:pt idx="56623">
                  <c:v>-257.2165</c:v>
                </c:pt>
                <c:pt idx="56624">
                  <c:v>-257.21449999999999</c:v>
                </c:pt>
                <c:pt idx="56625">
                  <c:v>-257.21249999999998</c:v>
                </c:pt>
                <c:pt idx="56626">
                  <c:v>-257.21049999999997</c:v>
                </c:pt>
                <c:pt idx="56627">
                  <c:v>-257.20849999999996</c:v>
                </c:pt>
                <c:pt idx="56628">
                  <c:v>-257.20650000000001</c:v>
                </c:pt>
                <c:pt idx="56629">
                  <c:v>-257.2045</c:v>
                </c:pt>
                <c:pt idx="56630">
                  <c:v>-257.20249999999999</c:v>
                </c:pt>
                <c:pt idx="56631">
                  <c:v>-257.20049999999998</c:v>
                </c:pt>
                <c:pt idx="56632">
                  <c:v>-257.19849999999997</c:v>
                </c:pt>
                <c:pt idx="56633">
                  <c:v>-257.19649999999996</c:v>
                </c:pt>
                <c:pt idx="56634">
                  <c:v>-257.19449999999995</c:v>
                </c:pt>
                <c:pt idx="56635">
                  <c:v>-257.1925</c:v>
                </c:pt>
                <c:pt idx="56636">
                  <c:v>-257.19049999999999</c:v>
                </c:pt>
                <c:pt idx="56637">
                  <c:v>-257.18849999999998</c:v>
                </c:pt>
                <c:pt idx="56638">
                  <c:v>-257.18649999999997</c:v>
                </c:pt>
                <c:pt idx="56639">
                  <c:v>-257.18449999999996</c:v>
                </c:pt>
                <c:pt idx="56640">
                  <c:v>-257.1825</c:v>
                </c:pt>
                <c:pt idx="56641">
                  <c:v>-257.18049999999999</c:v>
                </c:pt>
                <c:pt idx="56642">
                  <c:v>-257.17849999999999</c:v>
                </c:pt>
                <c:pt idx="56643">
                  <c:v>-257.17649999999998</c:v>
                </c:pt>
                <c:pt idx="56644">
                  <c:v>-257.17449999999997</c:v>
                </c:pt>
                <c:pt idx="56645">
                  <c:v>-257.17249999999996</c:v>
                </c:pt>
                <c:pt idx="56646">
                  <c:v>-257.17049999999995</c:v>
                </c:pt>
                <c:pt idx="56647">
                  <c:v>-257.16849999999999</c:v>
                </c:pt>
                <c:pt idx="56648">
                  <c:v>-257.16649999999998</c:v>
                </c:pt>
                <c:pt idx="56649">
                  <c:v>-257.16449999999998</c:v>
                </c:pt>
                <c:pt idx="56650">
                  <c:v>-257.16249999999997</c:v>
                </c:pt>
                <c:pt idx="56651">
                  <c:v>-257.16049999999996</c:v>
                </c:pt>
                <c:pt idx="56652">
                  <c:v>-257.1585</c:v>
                </c:pt>
                <c:pt idx="56653">
                  <c:v>-257.15649999999999</c:v>
                </c:pt>
                <c:pt idx="56654">
                  <c:v>-257.15449999999998</c:v>
                </c:pt>
                <c:pt idx="56655">
                  <c:v>-257.15249999999997</c:v>
                </c:pt>
                <c:pt idx="56656">
                  <c:v>-257.15049999999997</c:v>
                </c:pt>
                <c:pt idx="56657">
                  <c:v>-257.14850000000001</c:v>
                </c:pt>
                <c:pt idx="56658">
                  <c:v>-257.14649999999995</c:v>
                </c:pt>
                <c:pt idx="56659">
                  <c:v>-257.14449999999999</c:v>
                </c:pt>
                <c:pt idx="56660">
                  <c:v>-257.14249999999998</c:v>
                </c:pt>
                <c:pt idx="56661">
                  <c:v>-257.14049999999997</c:v>
                </c:pt>
                <c:pt idx="56662">
                  <c:v>-257.13849999999996</c:v>
                </c:pt>
                <c:pt idx="56663">
                  <c:v>-257.13649999999996</c:v>
                </c:pt>
                <c:pt idx="56664">
                  <c:v>-257.1345</c:v>
                </c:pt>
                <c:pt idx="56665">
                  <c:v>-257.13249999999999</c:v>
                </c:pt>
                <c:pt idx="56666">
                  <c:v>-257.13049999999998</c:v>
                </c:pt>
                <c:pt idx="56667">
                  <c:v>-257.12849999999997</c:v>
                </c:pt>
                <c:pt idx="56668">
                  <c:v>-257.12649999999996</c:v>
                </c:pt>
                <c:pt idx="56669">
                  <c:v>-257.12450000000001</c:v>
                </c:pt>
                <c:pt idx="56670">
                  <c:v>-257.12249999999995</c:v>
                </c:pt>
                <c:pt idx="56671">
                  <c:v>-257.12049999999999</c:v>
                </c:pt>
                <c:pt idx="56672">
                  <c:v>-257.11849999999998</c:v>
                </c:pt>
                <c:pt idx="56673">
                  <c:v>-257.11649999999997</c:v>
                </c:pt>
                <c:pt idx="56674">
                  <c:v>-257.11449999999996</c:v>
                </c:pt>
                <c:pt idx="56675">
                  <c:v>-257.11249999999995</c:v>
                </c:pt>
                <c:pt idx="56676">
                  <c:v>-257.1105</c:v>
                </c:pt>
                <c:pt idx="56677">
                  <c:v>-257.10849999999999</c:v>
                </c:pt>
                <c:pt idx="56678">
                  <c:v>-257.10649999999998</c:v>
                </c:pt>
                <c:pt idx="56679">
                  <c:v>-257.10449999999997</c:v>
                </c:pt>
                <c:pt idx="56680">
                  <c:v>-257.10249999999996</c:v>
                </c:pt>
                <c:pt idx="56681">
                  <c:v>-257.10050000000001</c:v>
                </c:pt>
                <c:pt idx="56682">
                  <c:v>-257.09849999999994</c:v>
                </c:pt>
                <c:pt idx="56683">
                  <c:v>-257.09649999999999</c:v>
                </c:pt>
                <c:pt idx="56684">
                  <c:v>-257.09449999999998</c:v>
                </c:pt>
                <c:pt idx="56685">
                  <c:v>-257.09249999999997</c:v>
                </c:pt>
                <c:pt idx="56686">
                  <c:v>-257.09049999999996</c:v>
                </c:pt>
                <c:pt idx="56687">
                  <c:v>-257.08849999999995</c:v>
                </c:pt>
                <c:pt idx="56688">
                  <c:v>-257.0865</c:v>
                </c:pt>
                <c:pt idx="56689">
                  <c:v>-257.08449999999999</c:v>
                </c:pt>
                <c:pt idx="56690">
                  <c:v>-257.08249999999998</c:v>
                </c:pt>
                <c:pt idx="56691">
                  <c:v>-257.08049999999997</c:v>
                </c:pt>
                <c:pt idx="56692">
                  <c:v>-257.07849999999996</c:v>
                </c:pt>
                <c:pt idx="56693">
                  <c:v>-257.07650000000001</c:v>
                </c:pt>
                <c:pt idx="56694">
                  <c:v>-257.07449999999994</c:v>
                </c:pt>
                <c:pt idx="56695">
                  <c:v>-257.07249999999999</c:v>
                </c:pt>
                <c:pt idx="56696">
                  <c:v>-257.07049999999998</c:v>
                </c:pt>
                <c:pt idx="56697">
                  <c:v>-257.06849999999997</c:v>
                </c:pt>
                <c:pt idx="56698">
                  <c:v>-257.06649999999996</c:v>
                </c:pt>
                <c:pt idx="56699">
                  <c:v>-257.06449999999995</c:v>
                </c:pt>
                <c:pt idx="56700">
                  <c:v>-257.0625</c:v>
                </c:pt>
                <c:pt idx="56701">
                  <c:v>-257.06049999999999</c:v>
                </c:pt>
                <c:pt idx="56702">
                  <c:v>-257.05849999999998</c:v>
                </c:pt>
                <c:pt idx="56703">
                  <c:v>-257.05649999999997</c:v>
                </c:pt>
                <c:pt idx="56704">
                  <c:v>-257.05449999999996</c:v>
                </c:pt>
                <c:pt idx="56705">
                  <c:v>-257.05250000000001</c:v>
                </c:pt>
                <c:pt idx="56706">
                  <c:v>-257.05049999999994</c:v>
                </c:pt>
                <c:pt idx="56707">
                  <c:v>-257.04849999999999</c:v>
                </c:pt>
                <c:pt idx="56708">
                  <c:v>-257.04649999999998</c:v>
                </c:pt>
                <c:pt idx="56709">
                  <c:v>-257.04449999999997</c:v>
                </c:pt>
                <c:pt idx="56710">
                  <c:v>-257.04249999999996</c:v>
                </c:pt>
                <c:pt idx="56711">
                  <c:v>-257.04049999999995</c:v>
                </c:pt>
                <c:pt idx="56712">
                  <c:v>-257.0385</c:v>
                </c:pt>
                <c:pt idx="56713">
                  <c:v>-257.03649999999999</c:v>
                </c:pt>
                <c:pt idx="56714">
                  <c:v>-257.03449999999998</c:v>
                </c:pt>
                <c:pt idx="56715">
                  <c:v>-257.03249999999997</c:v>
                </c:pt>
                <c:pt idx="56716">
                  <c:v>-257.03049999999996</c:v>
                </c:pt>
                <c:pt idx="56717">
                  <c:v>-257.02850000000001</c:v>
                </c:pt>
                <c:pt idx="56718">
                  <c:v>-257.02649999999994</c:v>
                </c:pt>
                <c:pt idx="56719">
                  <c:v>-257.02449999999999</c:v>
                </c:pt>
                <c:pt idx="56720">
                  <c:v>-257.02249999999998</c:v>
                </c:pt>
                <c:pt idx="56721">
                  <c:v>-257.02049999999997</c:v>
                </c:pt>
                <c:pt idx="56722">
                  <c:v>-257.01849999999996</c:v>
                </c:pt>
                <c:pt idx="56723">
                  <c:v>-257.01649999999995</c:v>
                </c:pt>
                <c:pt idx="56724">
                  <c:v>-257.0145</c:v>
                </c:pt>
                <c:pt idx="56725">
                  <c:v>-257.01249999999999</c:v>
                </c:pt>
                <c:pt idx="56726">
                  <c:v>-257.01049999999998</c:v>
                </c:pt>
                <c:pt idx="56727">
                  <c:v>-257.00849999999997</c:v>
                </c:pt>
                <c:pt idx="56728">
                  <c:v>-257.00649999999996</c:v>
                </c:pt>
                <c:pt idx="56729">
                  <c:v>-257.00450000000001</c:v>
                </c:pt>
                <c:pt idx="56730">
                  <c:v>-257.0025</c:v>
                </c:pt>
                <c:pt idx="56731">
                  <c:v>-257.00049999999999</c:v>
                </c:pt>
                <c:pt idx="56732">
                  <c:v>-256.99849999999998</c:v>
                </c:pt>
                <c:pt idx="56733">
                  <c:v>-256.99649999999997</c:v>
                </c:pt>
                <c:pt idx="56734">
                  <c:v>-256.99449999999996</c:v>
                </c:pt>
                <c:pt idx="56735">
                  <c:v>-256.99249999999995</c:v>
                </c:pt>
                <c:pt idx="56736">
                  <c:v>-256.9905</c:v>
                </c:pt>
                <c:pt idx="56737">
                  <c:v>-256.98849999999999</c:v>
                </c:pt>
                <c:pt idx="56738">
                  <c:v>-256.98649999999998</c:v>
                </c:pt>
                <c:pt idx="56739">
                  <c:v>-256.98449999999997</c:v>
                </c:pt>
                <c:pt idx="56740">
                  <c:v>-256.98249999999996</c:v>
                </c:pt>
                <c:pt idx="56741">
                  <c:v>-256.98050000000001</c:v>
                </c:pt>
                <c:pt idx="56742">
                  <c:v>-256.9785</c:v>
                </c:pt>
                <c:pt idx="56743">
                  <c:v>-256.97649999999999</c:v>
                </c:pt>
                <c:pt idx="56744">
                  <c:v>-256.97449999999998</c:v>
                </c:pt>
                <c:pt idx="56745">
                  <c:v>-256.97249999999997</c:v>
                </c:pt>
                <c:pt idx="56746">
                  <c:v>-256.97049999999996</c:v>
                </c:pt>
                <c:pt idx="56747">
                  <c:v>-256.96849999999995</c:v>
                </c:pt>
                <c:pt idx="56748">
                  <c:v>-256.9665</c:v>
                </c:pt>
                <c:pt idx="56749">
                  <c:v>-256.96449999999999</c:v>
                </c:pt>
                <c:pt idx="56750">
                  <c:v>-256.96249999999998</c:v>
                </c:pt>
                <c:pt idx="56751">
                  <c:v>-256.96049999999997</c:v>
                </c:pt>
                <c:pt idx="56752">
                  <c:v>-256.95849999999996</c:v>
                </c:pt>
                <c:pt idx="56753">
                  <c:v>-256.95650000000001</c:v>
                </c:pt>
                <c:pt idx="56754">
                  <c:v>-256.9545</c:v>
                </c:pt>
                <c:pt idx="56755">
                  <c:v>-256.95249999999999</c:v>
                </c:pt>
                <c:pt idx="56756">
                  <c:v>-256.95049999999998</c:v>
                </c:pt>
                <c:pt idx="56757">
                  <c:v>-256.94849999999997</c:v>
                </c:pt>
                <c:pt idx="56758">
                  <c:v>-256.94649999999996</c:v>
                </c:pt>
                <c:pt idx="56759">
                  <c:v>-256.94449999999995</c:v>
                </c:pt>
                <c:pt idx="56760">
                  <c:v>-256.9425</c:v>
                </c:pt>
                <c:pt idx="56761">
                  <c:v>-256.94049999999999</c:v>
                </c:pt>
                <c:pt idx="56762">
                  <c:v>-256.93849999999998</c:v>
                </c:pt>
                <c:pt idx="56763">
                  <c:v>-256.93649999999997</c:v>
                </c:pt>
                <c:pt idx="56764">
                  <c:v>-256.93449999999996</c:v>
                </c:pt>
                <c:pt idx="56765">
                  <c:v>-256.9325</c:v>
                </c:pt>
                <c:pt idx="56766">
                  <c:v>-256.93049999999999</c:v>
                </c:pt>
                <c:pt idx="56767">
                  <c:v>-256.92849999999999</c:v>
                </c:pt>
                <c:pt idx="56768">
                  <c:v>-256.92649999999998</c:v>
                </c:pt>
                <c:pt idx="56769">
                  <c:v>-256.92449999999997</c:v>
                </c:pt>
                <c:pt idx="56770">
                  <c:v>-256.92249999999996</c:v>
                </c:pt>
                <c:pt idx="56771">
                  <c:v>-256.92049999999995</c:v>
                </c:pt>
                <c:pt idx="56772">
                  <c:v>-256.91849999999999</c:v>
                </c:pt>
                <c:pt idx="56773">
                  <c:v>-256.91649999999998</c:v>
                </c:pt>
                <c:pt idx="56774">
                  <c:v>-256.91449999999998</c:v>
                </c:pt>
                <c:pt idx="56775">
                  <c:v>-256.91249999999997</c:v>
                </c:pt>
                <c:pt idx="56776">
                  <c:v>-256.91049999999996</c:v>
                </c:pt>
                <c:pt idx="56777">
                  <c:v>-256.9085</c:v>
                </c:pt>
                <c:pt idx="56778">
                  <c:v>-256.90649999999999</c:v>
                </c:pt>
                <c:pt idx="56779">
                  <c:v>-256.90449999999998</c:v>
                </c:pt>
                <c:pt idx="56780">
                  <c:v>-256.90249999999997</c:v>
                </c:pt>
                <c:pt idx="56781">
                  <c:v>-256.90049999999997</c:v>
                </c:pt>
                <c:pt idx="56782">
                  <c:v>-256.89850000000001</c:v>
                </c:pt>
                <c:pt idx="56783">
                  <c:v>-256.89649999999995</c:v>
                </c:pt>
                <c:pt idx="56784">
                  <c:v>-256.89449999999999</c:v>
                </c:pt>
                <c:pt idx="56785">
                  <c:v>-256.89249999999998</c:v>
                </c:pt>
                <c:pt idx="56786">
                  <c:v>-256.89049999999997</c:v>
                </c:pt>
                <c:pt idx="56787">
                  <c:v>-256.88849999999996</c:v>
                </c:pt>
                <c:pt idx="56788">
                  <c:v>-256.88649999999996</c:v>
                </c:pt>
                <c:pt idx="56789">
                  <c:v>-256.8845</c:v>
                </c:pt>
                <c:pt idx="56790">
                  <c:v>-256.88249999999999</c:v>
                </c:pt>
                <c:pt idx="56791">
                  <c:v>-256.88049999999998</c:v>
                </c:pt>
                <c:pt idx="56792">
                  <c:v>-256.87849999999997</c:v>
                </c:pt>
                <c:pt idx="56793">
                  <c:v>-256.87649999999996</c:v>
                </c:pt>
                <c:pt idx="56794">
                  <c:v>-256.87450000000001</c:v>
                </c:pt>
                <c:pt idx="56795">
                  <c:v>-256.87249999999995</c:v>
                </c:pt>
                <c:pt idx="56796">
                  <c:v>-256.87049999999999</c:v>
                </c:pt>
                <c:pt idx="56797">
                  <c:v>-256.86849999999998</c:v>
                </c:pt>
                <c:pt idx="56798">
                  <c:v>-256.86649999999997</c:v>
                </c:pt>
                <c:pt idx="56799">
                  <c:v>-256.86449999999996</c:v>
                </c:pt>
                <c:pt idx="56800">
                  <c:v>-256.86249999999995</c:v>
                </c:pt>
                <c:pt idx="56801">
                  <c:v>-256.8605</c:v>
                </c:pt>
                <c:pt idx="56802">
                  <c:v>-256.85849999999999</c:v>
                </c:pt>
                <c:pt idx="56803">
                  <c:v>-256.85649999999998</c:v>
                </c:pt>
                <c:pt idx="56804">
                  <c:v>-256.85449999999997</c:v>
                </c:pt>
                <c:pt idx="56805">
                  <c:v>-256.85249999999996</c:v>
                </c:pt>
                <c:pt idx="56806">
                  <c:v>-256.85050000000001</c:v>
                </c:pt>
                <c:pt idx="56807">
                  <c:v>-256.84849999999994</c:v>
                </c:pt>
                <c:pt idx="56808">
                  <c:v>-256.84649999999999</c:v>
                </c:pt>
                <c:pt idx="56809">
                  <c:v>-256.84449999999998</c:v>
                </c:pt>
                <c:pt idx="56810">
                  <c:v>-256.84249999999997</c:v>
                </c:pt>
                <c:pt idx="56811">
                  <c:v>-256.84049999999996</c:v>
                </c:pt>
                <c:pt idx="56812">
                  <c:v>-256.83849999999995</c:v>
                </c:pt>
                <c:pt idx="56813">
                  <c:v>-256.8365</c:v>
                </c:pt>
                <c:pt idx="56814">
                  <c:v>-256.83449999999999</c:v>
                </c:pt>
                <c:pt idx="56815">
                  <c:v>-256.83249999999998</c:v>
                </c:pt>
                <c:pt idx="56816">
                  <c:v>-256.83049999999997</c:v>
                </c:pt>
                <c:pt idx="56817">
                  <c:v>-256.82849999999996</c:v>
                </c:pt>
                <c:pt idx="56818">
                  <c:v>-256.82650000000001</c:v>
                </c:pt>
                <c:pt idx="56819">
                  <c:v>-256.82449999999994</c:v>
                </c:pt>
                <c:pt idx="56820">
                  <c:v>-256.82249999999999</c:v>
                </c:pt>
                <c:pt idx="56821">
                  <c:v>-256.82049999999998</c:v>
                </c:pt>
                <c:pt idx="56822">
                  <c:v>-256.81849999999997</c:v>
                </c:pt>
                <c:pt idx="56823">
                  <c:v>-256.81649999999996</c:v>
                </c:pt>
                <c:pt idx="56824">
                  <c:v>-256.81449999999995</c:v>
                </c:pt>
                <c:pt idx="56825">
                  <c:v>-256.8125</c:v>
                </c:pt>
                <c:pt idx="56826">
                  <c:v>-256.81049999999999</c:v>
                </c:pt>
                <c:pt idx="56827">
                  <c:v>-256.80849999999998</c:v>
                </c:pt>
                <c:pt idx="56828">
                  <c:v>-256.80649999999997</c:v>
                </c:pt>
                <c:pt idx="56829">
                  <c:v>-256.80449999999996</c:v>
                </c:pt>
                <c:pt idx="56830">
                  <c:v>-256.80250000000001</c:v>
                </c:pt>
                <c:pt idx="56831">
                  <c:v>-256.80049999999994</c:v>
                </c:pt>
                <c:pt idx="56832">
                  <c:v>-256.79849999999999</c:v>
                </c:pt>
                <c:pt idx="56833">
                  <c:v>-256.79649999999998</c:v>
                </c:pt>
                <c:pt idx="56834">
                  <c:v>-256.79449999999997</c:v>
                </c:pt>
                <c:pt idx="56835">
                  <c:v>-256.79249999999996</c:v>
                </c:pt>
                <c:pt idx="56836">
                  <c:v>-256.79049999999995</c:v>
                </c:pt>
                <c:pt idx="56837">
                  <c:v>-256.7885</c:v>
                </c:pt>
                <c:pt idx="56838">
                  <c:v>-256.78649999999999</c:v>
                </c:pt>
                <c:pt idx="56839">
                  <c:v>-256.78449999999998</c:v>
                </c:pt>
                <c:pt idx="56840">
                  <c:v>-256.78249999999997</c:v>
                </c:pt>
                <c:pt idx="56841">
                  <c:v>-256.78049999999996</c:v>
                </c:pt>
                <c:pt idx="56842">
                  <c:v>-256.77850000000001</c:v>
                </c:pt>
                <c:pt idx="56843">
                  <c:v>-256.77649999999994</c:v>
                </c:pt>
                <c:pt idx="56844">
                  <c:v>-256.77449999999999</c:v>
                </c:pt>
                <c:pt idx="56845">
                  <c:v>-256.77249999999998</c:v>
                </c:pt>
                <c:pt idx="56846">
                  <c:v>-256.77049999999997</c:v>
                </c:pt>
                <c:pt idx="56847">
                  <c:v>-256.76849999999996</c:v>
                </c:pt>
                <c:pt idx="56848">
                  <c:v>-256.76649999999995</c:v>
                </c:pt>
                <c:pt idx="56849">
                  <c:v>-256.7645</c:v>
                </c:pt>
                <c:pt idx="56850">
                  <c:v>-256.76249999999999</c:v>
                </c:pt>
                <c:pt idx="56851">
                  <c:v>-256.76049999999998</c:v>
                </c:pt>
                <c:pt idx="56852">
                  <c:v>-256.75849999999997</c:v>
                </c:pt>
                <c:pt idx="56853">
                  <c:v>-256.75649999999996</c:v>
                </c:pt>
                <c:pt idx="56854">
                  <c:v>-256.75450000000001</c:v>
                </c:pt>
                <c:pt idx="56855">
                  <c:v>-256.7525</c:v>
                </c:pt>
                <c:pt idx="56856">
                  <c:v>-256.75049999999999</c:v>
                </c:pt>
                <c:pt idx="56857">
                  <c:v>-256.74849999999998</c:v>
                </c:pt>
                <c:pt idx="56858">
                  <c:v>-256.74649999999997</c:v>
                </c:pt>
                <c:pt idx="56859">
                  <c:v>-256.74449999999996</c:v>
                </c:pt>
                <c:pt idx="56860">
                  <c:v>-256.74249999999995</c:v>
                </c:pt>
                <c:pt idx="56861">
                  <c:v>-256.7405</c:v>
                </c:pt>
                <c:pt idx="56862">
                  <c:v>-256.73849999999999</c:v>
                </c:pt>
                <c:pt idx="56863">
                  <c:v>-256.73649999999998</c:v>
                </c:pt>
                <c:pt idx="56864">
                  <c:v>-256.73449999999997</c:v>
                </c:pt>
                <c:pt idx="56865">
                  <c:v>-256.73249999999996</c:v>
                </c:pt>
                <c:pt idx="56866">
                  <c:v>-256.73050000000001</c:v>
                </c:pt>
                <c:pt idx="56867">
                  <c:v>-256.7285</c:v>
                </c:pt>
                <c:pt idx="56868">
                  <c:v>-256.72649999999999</c:v>
                </c:pt>
                <c:pt idx="56869">
                  <c:v>-256.72449999999998</c:v>
                </c:pt>
                <c:pt idx="56870">
                  <c:v>-256.72249999999997</c:v>
                </c:pt>
                <c:pt idx="56871">
                  <c:v>-256.72049999999996</c:v>
                </c:pt>
                <c:pt idx="56872">
                  <c:v>-256.71849999999995</c:v>
                </c:pt>
                <c:pt idx="56873">
                  <c:v>-256.7165</c:v>
                </c:pt>
                <c:pt idx="56874">
                  <c:v>-256.71449999999999</c:v>
                </c:pt>
                <c:pt idx="56875">
                  <c:v>-256.71249999999998</c:v>
                </c:pt>
                <c:pt idx="56876">
                  <c:v>-256.71049999999997</c:v>
                </c:pt>
                <c:pt idx="56877">
                  <c:v>-256.70849999999996</c:v>
                </c:pt>
                <c:pt idx="56878">
                  <c:v>-256.70650000000001</c:v>
                </c:pt>
                <c:pt idx="56879">
                  <c:v>-256.7045</c:v>
                </c:pt>
                <c:pt idx="56880">
                  <c:v>-256.70249999999999</c:v>
                </c:pt>
                <c:pt idx="56881">
                  <c:v>-256.70049999999998</c:v>
                </c:pt>
                <c:pt idx="56882">
                  <c:v>-256.69849999999997</c:v>
                </c:pt>
                <c:pt idx="56883">
                  <c:v>-256.69649999999996</c:v>
                </c:pt>
                <c:pt idx="56884">
                  <c:v>-256.69449999999995</c:v>
                </c:pt>
                <c:pt idx="56885">
                  <c:v>-256.6925</c:v>
                </c:pt>
                <c:pt idx="56886">
                  <c:v>-256.69049999999999</c:v>
                </c:pt>
                <c:pt idx="56887">
                  <c:v>-256.68849999999998</c:v>
                </c:pt>
                <c:pt idx="56888">
                  <c:v>-256.68649999999997</c:v>
                </c:pt>
                <c:pt idx="56889">
                  <c:v>-256.68449999999996</c:v>
                </c:pt>
                <c:pt idx="56890">
                  <c:v>-256.6825</c:v>
                </c:pt>
                <c:pt idx="56891">
                  <c:v>-256.68049999999999</c:v>
                </c:pt>
                <c:pt idx="56892">
                  <c:v>-256.67849999999999</c:v>
                </c:pt>
                <c:pt idx="56893">
                  <c:v>-256.67649999999998</c:v>
                </c:pt>
                <c:pt idx="56894">
                  <c:v>-256.67449999999997</c:v>
                </c:pt>
                <c:pt idx="56895">
                  <c:v>-256.67249999999996</c:v>
                </c:pt>
                <c:pt idx="56896">
                  <c:v>-256.67049999999995</c:v>
                </c:pt>
                <c:pt idx="56897">
                  <c:v>-256.66849999999999</c:v>
                </c:pt>
                <c:pt idx="56898">
                  <c:v>-256.66649999999998</c:v>
                </c:pt>
                <c:pt idx="56899">
                  <c:v>-256.66449999999998</c:v>
                </c:pt>
                <c:pt idx="56900">
                  <c:v>-256.66249999999997</c:v>
                </c:pt>
                <c:pt idx="56901">
                  <c:v>-256.66049999999996</c:v>
                </c:pt>
                <c:pt idx="56902">
                  <c:v>-256.6585</c:v>
                </c:pt>
                <c:pt idx="56903">
                  <c:v>-256.65649999999999</c:v>
                </c:pt>
                <c:pt idx="56904">
                  <c:v>-256.65449999999998</c:v>
                </c:pt>
                <c:pt idx="56905">
                  <c:v>-256.65249999999997</c:v>
                </c:pt>
                <c:pt idx="56906">
                  <c:v>-256.65049999999997</c:v>
                </c:pt>
                <c:pt idx="56907">
                  <c:v>-256.64850000000001</c:v>
                </c:pt>
                <c:pt idx="56908">
                  <c:v>-256.64649999999995</c:v>
                </c:pt>
                <c:pt idx="56909">
                  <c:v>-256.64449999999999</c:v>
                </c:pt>
                <c:pt idx="56910">
                  <c:v>-256.64249999999998</c:v>
                </c:pt>
                <c:pt idx="56911">
                  <c:v>-256.64049999999997</c:v>
                </c:pt>
                <c:pt idx="56912">
                  <c:v>-256.63849999999996</c:v>
                </c:pt>
                <c:pt idx="56913">
                  <c:v>-256.63649999999996</c:v>
                </c:pt>
                <c:pt idx="56914">
                  <c:v>-256.6345</c:v>
                </c:pt>
                <c:pt idx="56915">
                  <c:v>-256.63249999999999</c:v>
                </c:pt>
                <c:pt idx="56916">
                  <c:v>-256.63049999999998</c:v>
                </c:pt>
                <c:pt idx="56917">
                  <c:v>-256.62849999999997</c:v>
                </c:pt>
                <c:pt idx="56918">
                  <c:v>-256.62649999999996</c:v>
                </c:pt>
                <c:pt idx="56919">
                  <c:v>-256.62450000000001</c:v>
                </c:pt>
                <c:pt idx="56920">
                  <c:v>-256.62249999999995</c:v>
                </c:pt>
                <c:pt idx="56921">
                  <c:v>-256.62049999999999</c:v>
                </c:pt>
                <c:pt idx="56922">
                  <c:v>-256.61849999999998</c:v>
                </c:pt>
                <c:pt idx="56923">
                  <c:v>-256.61649999999997</c:v>
                </c:pt>
                <c:pt idx="56924">
                  <c:v>-256.61449999999996</c:v>
                </c:pt>
                <c:pt idx="56925">
                  <c:v>-256.61249999999995</c:v>
                </c:pt>
                <c:pt idx="56926">
                  <c:v>-256.6105</c:v>
                </c:pt>
                <c:pt idx="56927">
                  <c:v>-256.60849999999999</c:v>
                </c:pt>
                <c:pt idx="56928">
                  <c:v>-256.60649999999998</c:v>
                </c:pt>
                <c:pt idx="56929">
                  <c:v>-256.60449999999997</c:v>
                </c:pt>
                <c:pt idx="56930">
                  <c:v>-256.60249999999996</c:v>
                </c:pt>
                <c:pt idx="56931">
                  <c:v>-256.60050000000001</c:v>
                </c:pt>
                <c:pt idx="56932">
                  <c:v>-256.59849999999994</c:v>
                </c:pt>
                <c:pt idx="56933">
                  <c:v>-256.59649999999999</c:v>
                </c:pt>
                <c:pt idx="56934">
                  <c:v>-256.59449999999998</c:v>
                </c:pt>
                <c:pt idx="56935">
                  <c:v>-256.59249999999997</c:v>
                </c:pt>
                <c:pt idx="56936">
                  <c:v>-256.59049999999996</c:v>
                </c:pt>
                <c:pt idx="56937">
                  <c:v>-256.58849999999995</c:v>
                </c:pt>
                <c:pt idx="56938">
                  <c:v>-256.5865</c:v>
                </c:pt>
                <c:pt idx="56939">
                  <c:v>-256.58449999999999</c:v>
                </c:pt>
                <c:pt idx="56940">
                  <c:v>-256.58249999999998</c:v>
                </c:pt>
                <c:pt idx="56941">
                  <c:v>-256.58049999999997</c:v>
                </c:pt>
                <c:pt idx="56942">
                  <c:v>-256.57849999999996</c:v>
                </c:pt>
                <c:pt idx="56943">
                  <c:v>-256.57650000000001</c:v>
                </c:pt>
                <c:pt idx="56944">
                  <c:v>-256.57449999999994</c:v>
                </c:pt>
                <c:pt idx="56945">
                  <c:v>-256.57249999999999</c:v>
                </c:pt>
                <c:pt idx="56946">
                  <c:v>-256.57049999999998</c:v>
                </c:pt>
                <c:pt idx="56947">
                  <c:v>-256.56849999999997</c:v>
                </c:pt>
                <c:pt idx="56948">
                  <c:v>-256.56649999999996</c:v>
                </c:pt>
                <c:pt idx="56949">
                  <c:v>-256.56449999999995</c:v>
                </c:pt>
                <c:pt idx="56950">
                  <c:v>-256.5625</c:v>
                </c:pt>
                <c:pt idx="56951">
                  <c:v>-256.56049999999999</c:v>
                </c:pt>
                <c:pt idx="56952">
                  <c:v>-256.55849999999998</c:v>
                </c:pt>
                <c:pt idx="56953">
                  <c:v>-256.55649999999997</c:v>
                </c:pt>
                <c:pt idx="56954">
                  <c:v>-256.55449999999996</c:v>
                </c:pt>
                <c:pt idx="56955">
                  <c:v>-256.55250000000001</c:v>
                </c:pt>
                <c:pt idx="56956">
                  <c:v>-256.55049999999994</c:v>
                </c:pt>
                <c:pt idx="56957">
                  <c:v>-256.54849999999999</c:v>
                </c:pt>
                <c:pt idx="56958">
                  <c:v>-256.54649999999998</c:v>
                </c:pt>
                <c:pt idx="56959">
                  <c:v>-256.54449999999997</c:v>
                </c:pt>
                <c:pt idx="56960">
                  <c:v>-256.54249999999996</c:v>
                </c:pt>
                <c:pt idx="56961">
                  <c:v>-256.54049999999995</c:v>
                </c:pt>
                <c:pt idx="56962">
                  <c:v>-256.5385</c:v>
                </c:pt>
                <c:pt idx="56963">
                  <c:v>-256.53649999999999</c:v>
                </c:pt>
                <c:pt idx="56964">
                  <c:v>-256.53449999999998</c:v>
                </c:pt>
                <c:pt idx="56965">
                  <c:v>-256.53249999999997</c:v>
                </c:pt>
                <c:pt idx="56966">
                  <c:v>-256.53049999999996</c:v>
                </c:pt>
                <c:pt idx="56967">
                  <c:v>-256.52850000000001</c:v>
                </c:pt>
                <c:pt idx="56968">
                  <c:v>-256.52649999999994</c:v>
                </c:pt>
                <c:pt idx="56969">
                  <c:v>-256.52449999999999</c:v>
                </c:pt>
                <c:pt idx="56970">
                  <c:v>-256.52249999999998</c:v>
                </c:pt>
                <c:pt idx="56971">
                  <c:v>-256.52049999999997</c:v>
                </c:pt>
                <c:pt idx="56972">
                  <c:v>-256.51849999999996</c:v>
                </c:pt>
                <c:pt idx="56973">
                  <c:v>-256.51649999999995</c:v>
                </c:pt>
                <c:pt idx="56974">
                  <c:v>-256.5145</c:v>
                </c:pt>
                <c:pt idx="56975">
                  <c:v>-256.51249999999999</c:v>
                </c:pt>
                <c:pt idx="56976">
                  <c:v>-256.51049999999998</c:v>
                </c:pt>
                <c:pt idx="56977">
                  <c:v>-256.50849999999997</c:v>
                </c:pt>
                <c:pt idx="56978">
                  <c:v>-256.50649999999996</c:v>
                </c:pt>
                <c:pt idx="56979">
                  <c:v>-256.50450000000001</c:v>
                </c:pt>
                <c:pt idx="56980">
                  <c:v>-256.5025</c:v>
                </c:pt>
                <c:pt idx="56981">
                  <c:v>-256.50049999999999</c:v>
                </c:pt>
                <c:pt idx="56982">
                  <c:v>-256.49849999999998</c:v>
                </c:pt>
                <c:pt idx="56983">
                  <c:v>-256.49649999999997</c:v>
                </c:pt>
                <c:pt idx="56984">
                  <c:v>-256.49449999999996</c:v>
                </c:pt>
                <c:pt idx="56985">
                  <c:v>-256.49249999999995</c:v>
                </c:pt>
                <c:pt idx="56986">
                  <c:v>-256.4905</c:v>
                </c:pt>
                <c:pt idx="56987">
                  <c:v>-256.48849999999999</c:v>
                </c:pt>
                <c:pt idx="56988">
                  <c:v>-256.48649999999998</c:v>
                </c:pt>
                <c:pt idx="56989">
                  <c:v>-256.48449999999997</c:v>
                </c:pt>
                <c:pt idx="56990">
                  <c:v>-256.48249999999996</c:v>
                </c:pt>
                <c:pt idx="56991">
                  <c:v>-256.48050000000001</c:v>
                </c:pt>
                <c:pt idx="56992">
                  <c:v>-256.4785</c:v>
                </c:pt>
                <c:pt idx="56993">
                  <c:v>-256.47649999999999</c:v>
                </c:pt>
                <c:pt idx="56994">
                  <c:v>-256.47449999999998</c:v>
                </c:pt>
                <c:pt idx="56995">
                  <c:v>-256.47249999999997</c:v>
                </c:pt>
                <c:pt idx="56996">
                  <c:v>-256.47049999999996</c:v>
                </c:pt>
                <c:pt idx="56997">
                  <c:v>-256.46849999999995</c:v>
                </c:pt>
                <c:pt idx="56998">
                  <c:v>-256.4665</c:v>
                </c:pt>
                <c:pt idx="56999">
                  <c:v>-256.46449999999999</c:v>
                </c:pt>
                <c:pt idx="57000">
                  <c:v>-256.46249999999998</c:v>
                </c:pt>
                <c:pt idx="57001">
                  <c:v>-256.46049999999997</c:v>
                </c:pt>
                <c:pt idx="57002">
                  <c:v>-256.45849999999996</c:v>
                </c:pt>
                <c:pt idx="57003">
                  <c:v>-256.45650000000001</c:v>
                </c:pt>
                <c:pt idx="57004">
                  <c:v>-256.4545</c:v>
                </c:pt>
                <c:pt idx="57005">
                  <c:v>-256.45249999999999</c:v>
                </c:pt>
                <c:pt idx="57006">
                  <c:v>-256.45049999999998</c:v>
                </c:pt>
                <c:pt idx="57007">
                  <c:v>-256.44849999999997</c:v>
                </c:pt>
                <c:pt idx="57008">
                  <c:v>-256.44649999999996</c:v>
                </c:pt>
                <c:pt idx="57009">
                  <c:v>-256.44449999999995</c:v>
                </c:pt>
                <c:pt idx="57010">
                  <c:v>-256.4425</c:v>
                </c:pt>
                <c:pt idx="57011">
                  <c:v>-256.44049999999999</c:v>
                </c:pt>
                <c:pt idx="57012">
                  <c:v>-256.43849999999998</c:v>
                </c:pt>
                <c:pt idx="57013">
                  <c:v>-256.43649999999997</c:v>
                </c:pt>
                <c:pt idx="57014">
                  <c:v>-256.43449999999996</c:v>
                </c:pt>
                <c:pt idx="57015">
                  <c:v>-256.4325</c:v>
                </c:pt>
                <c:pt idx="57016">
                  <c:v>-256.43049999999999</c:v>
                </c:pt>
                <c:pt idx="57017">
                  <c:v>-256.42849999999999</c:v>
                </c:pt>
                <c:pt idx="57018">
                  <c:v>-256.42649999999998</c:v>
                </c:pt>
                <c:pt idx="57019">
                  <c:v>-256.42449999999997</c:v>
                </c:pt>
                <c:pt idx="57020">
                  <c:v>-256.42249999999996</c:v>
                </c:pt>
                <c:pt idx="57021">
                  <c:v>-256.42049999999995</c:v>
                </c:pt>
                <c:pt idx="57022">
                  <c:v>-256.41849999999999</c:v>
                </c:pt>
                <c:pt idx="57023">
                  <c:v>-256.41649999999998</c:v>
                </c:pt>
                <c:pt idx="57024">
                  <c:v>-256.41449999999998</c:v>
                </c:pt>
                <c:pt idx="57025">
                  <c:v>-256.41249999999997</c:v>
                </c:pt>
                <c:pt idx="57026">
                  <c:v>-256.41049999999996</c:v>
                </c:pt>
                <c:pt idx="57027">
                  <c:v>-256.4085</c:v>
                </c:pt>
                <c:pt idx="57028">
                  <c:v>-256.40649999999999</c:v>
                </c:pt>
                <c:pt idx="57029">
                  <c:v>-256.40449999999998</c:v>
                </c:pt>
                <c:pt idx="57030">
                  <c:v>-256.40249999999997</c:v>
                </c:pt>
                <c:pt idx="57031">
                  <c:v>-256.40049999999997</c:v>
                </c:pt>
                <c:pt idx="57032">
                  <c:v>-256.39850000000001</c:v>
                </c:pt>
                <c:pt idx="57033">
                  <c:v>-256.39649999999995</c:v>
                </c:pt>
                <c:pt idx="57034">
                  <c:v>-256.39449999999999</c:v>
                </c:pt>
                <c:pt idx="57035">
                  <c:v>-256.39249999999998</c:v>
                </c:pt>
                <c:pt idx="57036">
                  <c:v>-256.39049999999997</c:v>
                </c:pt>
                <c:pt idx="57037">
                  <c:v>-256.38849999999996</c:v>
                </c:pt>
                <c:pt idx="57038">
                  <c:v>-256.38649999999996</c:v>
                </c:pt>
                <c:pt idx="57039">
                  <c:v>-256.3845</c:v>
                </c:pt>
                <c:pt idx="57040">
                  <c:v>-256.38249999999999</c:v>
                </c:pt>
                <c:pt idx="57041">
                  <c:v>-256.38049999999998</c:v>
                </c:pt>
                <c:pt idx="57042">
                  <c:v>-256.37849999999997</c:v>
                </c:pt>
                <c:pt idx="57043">
                  <c:v>-256.37649999999996</c:v>
                </c:pt>
                <c:pt idx="57044">
                  <c:v>-256.37450000000001</c:v>
                </c:pt>
                <c:pt idx="57045">
                  <c:v>-256.37249999999995</c:v>
                </c:pt>
                <c:pt idx="57046">
                  <c:v>-256.37049999999999</c:v>
                </c:pt>
                <c:pt idx="57047">
                  <c:v>-256.36849999999998</c:v>
                </c:pt>
                <c:pt idx="57048">
                  <c:v>-256.36649999999997</c:v>
                </c:pt>
                <c:pt idx="57049">
                  <c:v>-256.36449999999996</c:v>
                </c:pt>
                <c:pt idx="57050">
                  <c:v>-256.36249999999995</c:v>
                </c:pt>
                <c:pt idx="57051">
                  <c:v>-256.3605</c:v>
                </c:pt>
                <c:pt idx="57052">
                  <c:v>-256.35849999999999</c:v>
                </c:pt>
                <c:pt idx="57053">
                  <c:v>-256.35649999999998</c:v>
                </c:pt>
                <c:pt idx="57054">
                  <c:v>-256.35449999999997</c:v>
                </c:pt>
                <c:pt idx="57055">
                  <c:v>-256.35249999999996</c:v>
                </c:pt>
                <c:pt idx="57056">
                  <c:v>-256.35050000000001</c:v>
                </c:pt>
                <c:pt idx="57057">
                  <c:v>-256.34849999999994</c:v>
                </c:pt>
                <c:pt idx="57058">
                  <c:v>-256.34649999999999</c:v>
                </c:pt>
                <c:pt idx="57059">
                  <c:v>-256.34449999999998</c:v>
                </c:pt>
                <c:pt idx="57060">
                  <c:v>-256.34249999999997</c:v>
                </c:pt>
                <c:pt idx="57061">
                  <c:v>-256.34049999999996</c:v>
                </c:pt>
                <c:pt idx="57062">
                  <c:v>-256.33849999999995</c:v>
                </c:pt>
                <c:pt idx="57063">
                  <c:v>-256.3365</c:v>
                </c:pt>
                <c:pt idx="57064">
                  <c:v>-256.33449999999999</c:v>
                </c:pt>
                <c:pt idx="57065">
                  <c:v>-256.33249999999998</c:v>
                </c:pt>
                <c:pt idx="57066">
                  <c:v>-256.33049999999997</c:v>
                </c:pt>
                <c:pt idx="57067">
                  <c:v>-256.32849999999996</c:v>
                </c:pt>
                <c:pt idx="57068">
                  <c:v>-256.32650000000001</c:v>
                </c:pt>
                <c:pt idx="57069">
                  <c:v>-256.32449999999994</c:v>
                </c:pt>
                <c:pt idx="57070">
                  <c:v>-256.32249999999999</c:v>
                </c:pt>
                <c:pt idx="57071">
                  <c:v>-256.32049999999998</c:v>
                </c:pt>
                <c:pt idx="57072">
                  <c:v>-256.31849999999997</c:v>
                </c:pt>
                <c:pt idx="57073">
                  <c:v>-256.31649999999996</c:v>
                </c:pt>
                <c:pt idx="57074">
                  <c:v>-256.31449999999995</c:v>
                </c:pt>
                <c:pt idx="57075">
                  <c:v>-256.3125</c:v>
                </c:pt>
                <c:pt idx="57076">
                  <c:v>-256.31049999999999</c:v>
                </c:pt>
                <c:pt idx="57077">
                  <c:v>-256.30849999999998</c:v>
                </c:pt>
                <c:pt idx="57078">
                  <c:v>-256.30649999999997</c:v>
                </c:pt>
                <c:pt idx="57079">
                  <c:v>-256.30449999999996</c:v>
                </c:pt>
                <c:pt idx="57080">
                  <c:v>-256.30250000000001</c:v>
                </c:pt>
                <c:pt idx="57081">
                  <c:v>-256.30049999999994</c:v>
                </c:pt>
                <c:pt idx="57082">
                  <c:v>-256.29849999999999</c:v>
                </c:pt>
                <c:pt idx="57083">
                  <c:v>-256.29649999999998</c:v>
                </c:pt>
                <c:pt idx="57084">
                  <c:v>-256.29449999999997</c:v>
                </c:pt>
                <c:pt idx="57085">
                  <c:v>-256.29249999999996</c:v>
                </c:pt>
                <c:pt idx="57086">
                  <c:v>-256.29049999999995</c:v>
                </c:pt>
                <c:pt idx="57087">
                  <c:v>-256.2885</c:v>
                </c:pt>
                <c:pt idx="57088">
                  <c:v>-256.28649999999999</c:v>
                </c:pt>
                <c:pt idx="57089">
                  <c:v>-256.28449999999998</c:v>
                </c:pt>
                <c:pt idx="57090">
                  <c:v>-256.28249999999997</c:v>
                </c:pt>
                <c:pt idx="57091">
                  <c:v>-256.28049999999996</c:v>
                </c:pt>
                <c:pt idx="57092">
                  <c:v>-256.27850000000001</c:v>
                </c:pt>
                <c:pt idx="57093">
                  <c:v>-256.27649999999994</c:v>
                </c:pt>
                <c:pt idx="57094">
                  <c:v>-256.27449999999999</c:v>
                </c:pt>
                <c:pt idx="57095">
                  <c:v>-256.27249999999998</c:v>
                </c:pt>
                <c:pt idx="57096">
                  <c:v>-256.27049999999997</c:v>
                </c:pt>
                <c:pt idx="57097">
                  <c:v>-256.26849999999996</c:v>
                </c:pt>
                <c:pt idx="57098">
                  <c:v>-256.26649999999995</c:v>
                </c:pt>
                <c:pt idx="57099">
                  <c:v>-256.2645</c:v>
                </c:pt>
                <c:pt idx="57100">
                  <c:v>-256.26249999999999</c:v>
                </c:pt>
                <c:pt idx="57101">
                  <c:v>-256.26049999999998</c:v>
                </c:pt>
                <c:pt idx="57102">
                  <c:v>-256.25849999999997</c:v>
                </c:pt>
                <c:pt idx="57103">
                  <c:v>-256.25649999999996</c:v>
                </c:pt>
                <c:pt idx="57104">
                  <c:v>-256.25450000000001</c:v>
                </c:pt>
                <c:pt idx="57105">
                  <c:v>-256.2525</c:v>
                </c:pt>
                <c:pt idx="57106">
                  <c:v>-256.25049999999999</c:v>
                </c:pt>
                <c:pt idx="57107">
                  <c:v>-256.24849999999998</c:v>
                </c:pt>
                <c:pt idx="57108">
                  <c:v>-256.24649999999997</c:v>
                </c:pt>
                <c:pt idx="57109">
                  <c:v>-256.24449999999996</c:v>
                </c:pt>
                <c:pt idx="57110">
                  <c:v>-256.24249999999995</c:v>
                </c:pt>
                <c:pt idx="57111">
                  <c:v>-256.2405</c:v>
                </c:pt>
                <c:pt idx="57112">
                  <c:v>-256.23849999999999</c:v>
                </c:pt>
                <c:pt idx="57113">
                  <c:v>-256.23649999999998</c:v>
                </c:pt>
                <c:pt idx="57114">
                  <c:v>-256.23449999999997</c:v>
                </c:pt>
                <c:pt idx="57115">
                  <c:v>-256.23249999999996</c:v>
                </c:pt>
                <c:pt idx="57116">
                  <c:v>-256.23050000000001</c:v>
                </c:pt>
                <c:pt idx="57117">
                  <c:v>-256.2285</c:v>
                </c:pt>
                <c:pt idx="57118">
                  <c:v>-256.22649999999999</c:v>
                </c:pt>
                <c:pt idx="57119">
                  <c:v>-256.22449999999998</c:v>
                </c:pt>
                <c:pt idx="57120">
                  <c:v>-256.22249999999997</c:v>
                </c:pt>
                <c:pt idx="57121">
                  <c:v>-256.22049999999996</c:v>
                </c:pt>
                <c:pt idx="57122">
                  <c:v>-256.21849999999995</c:v>
                </c:pt>
                <c:pt idx="57123">
                  <c:v>-256.2165</c:v>
                </c:pt>
                <c:pt idx="57124">
                  <c:v>-256.21449999999999</c:v>
                </c:pt>
                <c:pt idx="57125">
                  <c:v>-256.21249999999998</c:v>
                </c:pt>
                <c:pt idx="57126">
                  <c:v>-256.21049999999997</c:v>
                </c:pt>
                <c:pt idx="57127">
                  <c:v>-256.20849999999996</c:v>
                </c:pt>
                <c:pt idx="57128">
                  <c:v>-256.20650000000001</c:v>
                </c:pt>
                <c:pt idx="57129">
                  <c:v>-256.2045</c:v>
                </c:pt>
                <c:pt idx="57130">
                  <c:v>-256.20249999999999</c:v>
                </c:pt>
                <c:pt idx="57131">
                  <c:v>-256.20049999999998</c:v>
                </c:pt>
                <c:pt idx="57132">
                  <c:v>-256.19849999999997</c:v>
                </c:pt>
                <c:pt idx="57133">
                  <c:v>-256.19649999999996</c:v>
                </c:pt>
                <c:pt idx="57134">
                  <c:v>-256.19449999999995</c:v>
                </c:pt>
                <c:pt idx="57135">
                  <c:v>-256.1925</c:v>
                </c:pt>
                <c:pt idx="57136">
                  <c:v>-256.19049999999999</c:v>
                </c:pt>
                <c:pt idx="57137">
                  <c:v>-256.18849999999998</c:v>
                </c:pt>
                <c:pt idx="57138">
                  <c:v>-256.18649999999997</c:v>
                </c:pt>
                <c:pt idx="57139">
                  <c:v>-256.18449999999996</c:v>
                </c:pt>
                <c:pt idx="57140">
                  <c:v>-256.1825</c:v>
                </c:pt>
                <c:pt idx="57141">
                  <c:v>-256.18049999999999</c:v>
                </c:pt>
                <c:pt idx="57142">
                  <c:v>-256.17849999999999</c:v>
                </c:pt>
                <c:pt idx="57143">
                  <c:v>-256.17649999999998</c:v>
                </c:pt>
                <c:pt idx="57144">
                  <c:v>-256.17449999999997</c:v>
                </c:pt>
                <c:pt idx="57145">
                  <c:v>-256.17249999999996</c:v>
                </c:pt>
                <c:pt idx="57146">
                  <c:v>-256.17049999999995</c:v>
                </c:pt>
                <c:pt idx="57147">
                  <c:v>-256.16849999999999</c:v>
                </c:pt>
                <c:pt idx="57148">
                  <c:v>-256.16649999999998</c:v>
                </c:pt>
                <c:pt idx="57149">
                  <c:v>-256.16449999999998</c:v>
                </c:pt>
                <c:pt idx="57150">
                  <c:v>-256.16249999999997</c:v>
                </c:pt>
                <c:pt idx="57151">
                  <c:v>-256.16049999999996</c:v>
                </c:pt>
                <c:pt idx="57152">
                  <c:v>-256.1585</c:v>
                </c:pt>
                <c:pt idx="57153">
                  <c:v>-256.15649999999999</c:v>
                </c:pt>
                <c:pt idx="57154">
                  <c:v>-256.15449999999998</c:v>
                </c:pt>
                <c:pt idx="57155">
                  <c:v>-256.15249999999997</c:v>
                </c:pt>
                <c:pt idx="57156">
                  <c:v>-256.15049999999997</c:v>
                </c:pt>
                <c:pt idx="57157">
                  <c:v>-256.14850000000001</c:v>
                </c:pt>
                <c:pt idx="57158">
                  <c:v>-256.14649999999995</c:v>
                </c:pt>
                <c:pt idx="57159">
                  <c:v>-256.14449999999999</c:v>
                </c:pt>
                <c:pt idx="57160">
                  <c:v>-256.14249999999998</c:v>
                </c:pt>
                <c:pt idx="57161">
                  <c:v>-256.14049999999997</c:v>
                </c:pt>
                <c:pt idx="57162">
                  <c:v>-256.13849999999996</c:v>
                </c:pt>
                <c:pt idx="57163">
                  <c:v>-256.13649999999996</c:v>
                </c:pt>
                <c:pt idx="57164">
                  <c:v>-256.1345</c:v>
                </c:pt>
                <c:pt idx="57165">
                  <c:v>-256.13249999999999</c:v>
                </c:pt>
                <c:pt idx="57166">
                  <c:v>-256.13049999999998</c:v>
                </c:pt>
                <c:pt idx="57167">
                  <c:v>-256.12849999999997</c:v>
                </c:pt>
                <c:pt idx="57168">
                  <c:v>-256.12649999999996</c:v>
                </c:pt>
                <c:pt idx="57169">
                  <c:v>-256.12450000000001</c:v>
                </c:pt>
                <c:pt idx="57170">
                  <c:v>-256.12249999999995</c:v>
                </c:pt>
                <c:pt idx="57171">
                  <c:v>-256.12049999999999</c:v>
                </c:pt>
                <c:pt idx="57172">
                  <c:v>-256.11849999999998</c:v>
                </c:pt>
                <c:pt idx="57173">
                  <c:v>-256.11649999999997</c:v>
                </c:pt>
                <c:pt idx="57174">
                  <c:v>-256.11449999999996</c:v>
                </c:pt>
                <c:pt idx="57175">
                  <c:v>-256.11249999999995</c:v>
                </c:pt>
                <c:pt idx="57176">
                  <c:v>-256.1105</c:v>
                </c:pt>
                <c:pt idx="57177">
                  <c:v>-256.10849999999999</c:v>
                </c:pt>
                <c:pt idx="57178">
                  <c:v>-256.10649999999998</c:v>
                </c:pt>
                <c:pt idx="57179">
                  <c:v>-256.10449999999997</c:v>
                </c:pt>
                <c:pt idx="57180">
                  <c:v>-256.10249999999996</c:v>
                </c:pt>
                <c:pt idx="57181">
                  <c:v>-256.10050000000001</c:v>
                </c:pt>
                <c:pt idx="57182">
                  <c:v>-256.09849999999994</c:v>
                </c:pt>
                <c:pt idx="57183">
                  <c:v>-256.09649999999999</c:v>
                </c:pt>
                <c:pt idx="57184">
                  <c:v>-256.09449999999998</c:v>
                </c:pt>
                <c:pt idx="57185">
                  <c:v>-256.09249999999997</c:v>
                </c:pt>
                <c:pt idx="57186">
                  <c:v>-256.09049999999996</c:v>
                </c:pt>
                <c:pt idx="57187">
                  <c:v>-256.08849999999995</c:v>
                </c:pt>
                <c:pt idx="57188">
                  <c:v>-256.0865</c:v>
                </c:pt>
                <c:pt idx="57189">
                  <c:v>-256.08449999999999</c:v>
                </c:pt>
                <c:pt idx="57190">
                  <c:v>-256.08249999999998</c:v>
                </c:pt>
                <c:pt idx="57191">
                  <c:v>-256.08049999999997</c:v>
                </c:pt>
                <c:pt idx="57192">
                  <c:v>-256.07849999999996</c:v>
                </c:pt>
                <c:pt idx="57193">
                  <c:v>-256.07650000000001</c:v>
                </c:pt>
                <c:pt idx="57194">
                  <c:v>-256.07449999999994</c:v>
                </c:pt>
                <c:pt idx="57195">
                  <c:v>-256.07249999999999</c:v>
                </c:pt>
                <c:pt idx="57196">
                  <c:v>-256.07049999999998</c:v>
                </c:pt>
                <c:pt idx="57197">
                  <c:v>-256.06849999999997</c:v>
                </c:pt>
                <c:pt idx="57198">
                  <c:v>-256.06649999999996</c:v>
                </c:pt>
                <c:pt idx="57199">
                  <c:v>-256.06449999999995</c:v>
                </c:pt>
                <c:pt idx="57200">
                  <c:v>-256.0625</c:v>
                </c:pt>
                <c:pt idx="57201">
                  <c:v>-256.06049999999999</c:v>
                </c:pt>
                <c:pt idx="57202">
                  <c:v>-256.05849999999998</c:v>
                </c:pt>
                <c:pt idx="57203">
                  <c:v>-256.05649999999997</c:v>
                </c:pt>
                <c:pt idx="57204">
                  <c:v>-256.05449999999996</c:v>
                </c:pt>
                <c:pt idx="57205">
                  <c:v>-256.05250000000001</c:v>
                </c:pt>
                <c:pt idx="57206">
                  <c:v>-256.05049999999994</c:v>
                </c:pt>
                <c:pt idx="57207">
                  <c:v>-256.04849999999999</c:v>
                </c:pt>
                <c:pt idx="57208">
                  <c:v>-256.04649999999998</c:v>
                </c:pt>
                <c:pt idx="57209">
                  <c:v>-256.04449999999997</c:v>
                </c:pt>
                <c:pt idx="57210">
                  <c:v>-256.04249999999996</c:v>
                </c:pt>
                <c:pt idx="57211">
                  <c:v>-256.04049999999995</c:v>
                </c:pt>
                <c:pt idx="57212">
                  <c:v>-256.0385</c:v>
                </c:pt>
                <c:pt idx="57213">
                  <c:v>-256.03649999999999</c:v>
                </c:pt>
                <c:pt idx="57214">
                  <c:v>-256.03449999999998</c:v>
                </c:pt>
                <c:pt idx="57215">
                  <c:v>-256.03249999999997</c:v>
                </c:pt>
                <c:pt idx="57216">
                  <c:v>-256.03049999999996</c:v>
                </c:pt>
                <c:pt idx="57217">
                  <c:v>-256.02850000000001</c:v>
                </c:pt>
                <c:pt idx="57218">
                  <c:v>-256.02649999999994</c:v>
                </c:pt>
                <c:pt idx="57219">
                  <c:v>-256.02449999999999</c:v>
                </c:pt>
                <c:pt idx="57220">
                  <c:v>-256.02249999999998</c:v>
                </c:pt>
                <c:pt idx="57221">
                  <c:v>-256.02049999999997</c:v>
                </c:pt>
                <c:pt idx="57222">
                  <c:v>-256.01849999999996</c:v>
                </c:pt>
                <c:pt idx="57223">
                  <c:v>-256.01649999999995</c:v>
                </c:pt>
                <c:pt idx="57224">
                  <c:v>-256.0145</c:v>
                </c:pt>
                <c:pt idx="57225">
                  <c:v>-256.01249999999999</c:v>
                </c:pt>
                <c:pt idx="57226">
                  <c:v>-256.01049999999998</c:v>
                </c:pt>
                <c:pt idx="57227">
                  <c:v>-256.00849999999997</c:v>
                </c:pt>
                <c:pt idx="57228">
                  <c:v>-256.00649999999996</c:v>
                </c:pt>
                <c:pt idx="57229">
                  <c:v>-256.00450000000001</c:v>
                </c:pt>
                <c:pt idx="57230">
                  <c:v>-256.0025</c:v>
                </c:pt>
                <c:pt idx="57231">
                  <c:v>-256.00049999999999</c:v>
                </c:pt>
                <c:pt idx="57232">
                  <c:v>-255.99849999999998</c:v>
                </c:pt>
                <c:pt idx="57233">
                  <c:v>-255.99649999999997</c:v>
                </c:pt>
                <c:pt idx="57234">
                  <c:v>-255.99449999999996</c:v>
                </c:pt>
                <c:pt idx="57235">
                  <c:v>-255.99249999999998</c:v>
                </c:pt>
                <c:pt idx="57236">
                  <c:v>-255.9905</c:v>
                </c:pt>
                <c:pt idx="57237">
                  <c:v>-255.98849999999999</c:v>
                </c:pt>
                <c:pt idx="57238">
                  <c:v>-255.98649999999998</c:v>
                </c:pt>
                <c:pt idx="57239">
                  <c:v>-255.98449999999997</c:v>
                </c:pt>
                <c:pt idx="57240">
                  <c:v>-255.98249999999996</c:v>
                </c:pt>
                <c:pt idx="57241">
                  <c:v>-255.98049999999998</c:v>
                </c:pt>
                <c:pt idx="57242">
                  <c:v>-255.9785</c:v>
                </c:pt>
                <c:pt idx="57243">
                  <c:v>-255.97649999999999</c:v>
                </c:pt>
                <c:pt idx="57244">
                  <c:v>-255.97449999999998</c:v>
                </c:pt>
                <c:pt idx="57245">
                  <c:v>-255.97249999999997</c:v>
                </c:pt>
                <c:pt idx="57246">
                  <c:v>-255.97049999999996</c:v>
                </c:pt>
                <c:pt idx="57247">
                  <c:v>-255.96849999999998</c:v>
                </c:pt>
                <c:pt idx="57248">
                  <c:v>-255.9665</c:v>
                </c:pt>
                <c:pt idx="57249">
                  <c:v>-255.96449999999999</c:v>
                </c:pt>
                <c:pt idx="57250">
                  <c:v>-255.96249999999998</c:v>
                </c:pt>
                <c:pt idx="57251">
                  <c:v>-255.96049999999997</c:v>
                </c:pt>
                <c:pt idx="57252">
                  <c:v>-255.95849999999996</c:v>
                </c:pt>
                <c:pt idx="57253">
                  <c:v>-255.95649999999998</c:v>
                </c:pt>
                <c:pt idx="57254">
                  <c:v>-255.9545</c:v>
                </c:pt>
                <c:pt idx="57255">
                  <c:v>-255.95249999999999</c:v>
                </c:pt>
                <c:pt idx="57256">
                  <c:v>-255.95049999999998</c:v>
                </c:pt>
                <c:pt idx="57257">
                  <c:v>-255.94849999999997</c:v>
                </c:pt>
                <c:pt idx="57258">
                  <c:v>-255.94649999999996</c:v>
                </c:pt>
                <c:pt idx="57259">
                  <c:v>-255.94449999999998</c:v>
                </c:pt>
                <c:pt idx="57260">
                  <c:v>-255.9425</c:v>
                </c:pt>
                <c:pt idx="57261">
                  <c:v>-255.94049999999999</c:v>
                </c:pt>
                <c:pt idx="57262">
                  <c:v>-255.93849999999998</c:v>
                </c:pt>
                <c:pt idx="57263">
                  <c:v>-255.93649999999997</c:v>
                </c:pt>
                <c:pt idx="57264">
                  <c:v>-255.93449999999996</c:v>
                </c:pt>
                <c:pt idx="57265">
                  <c:v>-255.93249999999998</c:v>
                </c:pt>
                <c:pt idx="57266">
                  <c:v>-255.93049999999999</c:v>
                </c:pt>
                <c:pt idx="57267">
                  <c:v>-255.92849999999999</c:v>
                </c:pt>
                <c:pt idx="57268">
                  <c:v>-255.92649999999998</c:v>
                </c:pt>
                <c:pt idx="57269">
                  <c:v>-255.92449999999997</c:v>
                </c:pt>
                <c:pt idx="57270">
                  <c:v>-255.92249999999996</c:v>
                </c:pt>
                <c:pt idx="57271">
                  <c:v>-255.92049999999998</c:v>
                </c:pt>
                <c:pt idx="57272">
                  <c:v>-255.91849999999999</c:v>
                </c:pt>
                <c:pt idx="57273">
                  <c:v>-255.91649999999998</c:v>
                </c:pt>
                <c:pt idx="57274">
                  <c:v>-255.91449999999998</c:v>
                </c:pt>
                <c:pt idx="57275">
                  <c:v>-255.91249999999997</c:v>
                </c:pt>
                <c:pt idx="57276">
                  <c:v>-255.91049999999996</c:v>
                </c:pt>
                <c:pt idx="57277">
                  <c:v>-255.90849999999998</c:v>
                </c:pt>
                <c:pt idx="57278">
                  <c:v>-255.90649999999999</c:v>
                </c:pt>
                <c:pt idx="57279">
                  <c:v>-255.90449999999998</c:v>
                </c:pt>
                <c:pt idx="57280">
                  <c:v>-255.90249999999997</c:v>
                </c:pt>
                <c:pt idx="57281">
                  <c:v>-255.90049999999997</c:v>
                </c:pt>
                <c:pt idx="57282">
                  <c:v>-255.89849999999998</c:v>
                </c:pt>
                <c:pt idx="57283">
                  <c:v>-255.89649999999997</c:v>
                </c:pt>
                <c:pt idx="57284">
                  <c:v>-255.89449999999999</c:v>
                </c:pt>
                <c:pt idx="57285">
                  <c:v>-255.89249999999998</c:v>
                </c:pt>
                <c:pt idx="57286">
                  <c:v>-255.89049999999997</c:v>
                </c:pt>
                <c:pt idx="57287">
                  <c:v>-255.88849999999996</c:v>
                </c:pt>
                <c:pt idx="57288">
                  <c:v>-255.88649999999998</c:v>
                </c:pt>
                <c:pt idx="57289">
                  <c:v>-255.88449999999997</c:v>
                </c:pt>
                <c:pt idx="57290">
                  <c:v>-255.88249999999999</c:v>
                </c:pt>
                <c:pt idx="57291">
                  <c:v>-255.88049999999998</c:v>
                </c:pt>
                <c:pt idx="57292">
                  <c:v>-255.87849999999997</c:v>
                </c:pt>
                <c:pt idx="57293">
                  <c:v>-255.87649999999996</c:v>
                </c:pt>
                <c:pt idx="57294">
                  <c:v>-255.87449999999998</c:v>
                </c:pt>
                <c:pt idx="57295">
                  <c:v>-255.87249999999997</c:v>
                </c:pt>
                <c:pt idx="57296">
                  <c:v>-255.87049999999999</c:v>
                </c:pt>
                <c:pt idx="57297">
                  <c:v>-255.86849999999998</c:v>
                </c:pt>
                <c:pt idx="57298">
                  <c:v>-255.86649999999997</c:v>
                </c:pt>
                <c:pt idx="57299">
                  <c:v>-255.86449999999996</c:v>
                </c:pt>
                <c:pt idx="57300">
                  <c:v>-255.86249999999998</c:v>
                </c:pt>
                <c:pt idx="57301">
                  <c:v>-255.86049999999997</c:v>
                </c:pt>
                <c:pt idx="57302">
                  <c:v>-255.85849999999999</c:v>
                </c:pt>
                <c:pt idx="57303">
                  <c:v>-255.85649999999998</c:v>
                </c:pt>
                <c:pt idx="57304">
                  <c:v>-255.85449999999997</c:v>
                </c:pt>
                <c:pt idx="57305">
                  <c:v>-255.85249999999996</c:v>
                </c:pt>
                <c:pt idx="57306">
                  <c:v>-255.85049999999998</c:v>
                </c:pt>
                <c:pt idx="57307">
                  <c:v>-255.84849999999997</c:v>
                </c:pt>
                <c:pt idx="57308">
                  <c:v>-255.84649999999999</c:v>
                </c:pt>
                <c:pt idx="57309">
                  <c:v>-255.84449999999998</c:v>
                </c:pt>
                <c:pt idx="57310">
                  <c:v>-255.84249999999997</c:v>
                </c:pt>
                <c:pt idx="57311">
                  <c:v>-255.84049999999996</c:v>
                </c:pt>
                <c:pt idx="57312">
                  <c:v>-255.83849999999998</c:v>
                </c:pt>
                <c:pt idx="57313">
                  <c:v>-255.83649999999997</c:v>
                </c:pt>
                <c:pt idx="57314">
                  <c:v>-255.83449999999999</c:v>
                </c:pt>
                <c:pt idx="57315">
                  <c:v>-255.83249999999998</c:v>
                </c:pt>
                <c:pt idx="57316">
                  <c:v>-255.83049999999997</c:v>
                </c:pt>
                <c:pt idx="57317">
                  <c:v>-255.82849999999996</c:v>
                </c:pt>
                <c:pt idx="57318">
                  <c:v>-255.82649999999998</c:v>
                </c:pt>
                <c:pt idx="57319">
                  <c:v>-255.82449999999997</c:v>
                </c:pt>
                <c:pt idx="57320">
                  <c:v>-255.82249999999999</c:v>
                </c:pt>
                <c:pt idx="57321">
                  <c:v>-255.82049999999998</c:v>
                </c:pt>
                <c:pt idx="57322">
                  <c:v>-255.81849999999997</c:v>
                </c:pt>
                <c:pt idx="57323">
                  <c:v>-255.81649999999996</c:v>
                </c:pt>
                <c:pt idx="57324">
                  <c:v>-255.81449999999998</c:v>
                </c:pt>
                <c:pt idx="57325">
                  <c:v>-255.81249999999997</c:v>
                </c:pt>
                <c:pt idx="57326">
                  <c:v>-255.81049999999999</c:v>
                </c:pt>
                <c:pt idx="57327">
                  <c:v>-255.80849999999998</c:v>
                </c:pt>
                <c:pt idx="57328">
                  <c:v>-255.80649999999997</c:v>
                </c:pt>
                <c:pt idx="57329">
                  <c:v>-255.80449999999996</c:v>
                </c:pt>
                <c:pt idx="57330">
                  <c:v>-255.80249999999998</c:v>
                </c:pt>
                <c:pt idx="57331">
                  <c:v>-255.80049999999997</c:v>
                </c:pt>
                <c:pt idx="57332">
                  <c:v>-255.79849999999999</c:v>
                </c:pt>
                <c:pt idx="57333">
                  <c:v>-255.79649999999998</c:v>
                </c:pt>
                <c:pt idx="57334">
                  <c:v>-255.79449999999997</c:v>
                </c:pt>
                <c:pt idx="57335">
                  <c:v>-255.79249999999996</c:v>
                </c:pt>
                <c:pt idx="57336">
                  <c:v>-255.79049999999998</c:v>
                </c:pt>
                <c:pt idx="57337">
                  <c:v>-255.78849999999997</c:v>
                </c:pt>
                <c:pt idx="57338">
                  <c:v>-255.78649999999999</c:v>
                </c:pt>
                <c:pt idx="57339">
                  <c:v>-255.78449999999998</c:v>
                </c:pt>
                <c:pt idx="57340">
                  <c:v>-255.78249999999997</c:v>
                </c:pt>
                <c:pt idx="57341">
                  <c:v>-255.78049999999996</c:v>
                </c:pt>
                <c:pt idx="57342">
                  <c:v>-255.77849999999998</c:v>
                </c:pt>
                <c:pt idx="57343">
                  <c:v>-255.77649999999997</c:v>
                </c:pt>
                <c:pt idx="57344">
                  <c:v>-255.77449999999999</c:v>
                </c:pt>
                <c:pt idx="57345">
                  <c:v>-255.77249999999998</c:v>
                </c:pt>
                <c:pt idx="57346">
                  <c:v>-255.77049999999997</c:v>
                </c:pt>
                <c:pt idx="57347">
                  <c:v>-255.76849999999996</c:v>
                </c:pt>
                <c:pt idx="57348">
                  <c:v>-255.76649999999998</c:v>
                </c:pt>
                <c:pt idx="57349">
                  <c:v>-255.7645</c:v>
                </c:pt>
                <c:pt idx="57350">
                  <c:v>-255.76249999999999</c:v>
                </c:pt>
                <c:pt idx="57351">
                  <c:v>-255.76049999999998</c:v>
                </c:pt>
                <c:pt idx="57352">
                  <c:v>-255.75849999999997</c:v>
                </c:pt>
                <c:pt idx="57353">
                  <c:v>-255.75649999999996</c:v>
                </c:pt>
                <c:pt idx="57354">
                  <c:v>-255.75449999999998</c:v>
                </c:pt>
                <c:pt idx="57355">
                  <c:v>-255.7525</c:v>
                </c:pt>
                <c:pt idx="57356">
                  <c:v>-255.75049999999999</c:v>
                </c:pt>
                <c:pt idx="57357">
                  <c:v>-255.74849999999998</c:v>
                </c:pt>
                <c:pt idx="57358">
                  <c:v>-255.74649999999997</c:v>
                </c:pt>
                <c:pt idx="57359">
                  <c:v>-255.74449999999996</c:v>
                </c:pt>
                <c:pt idx="57360">
                  <c:v>-255.74249999999998</c:v>
                </c:pt>
                <c:pt idx="57361">
                  <c:v>-255.7405</c:v>
                </c:pt>
                <c:pt idx="57362">
                  <c:v>-255.73849999999999</c:v>
                </c:pt>
                <c:pt idx="57363">
                  <c:v>-255.73649999999998</c:v>
                </c:pt>
                <c:pt idx="57364">
                  <c:v>-255.73449999999997</c:v>
                </c:pt>
                <c:pt idx="57365">
                  <c:v>-255.73249999999996</c:v>
                </c:pt>
                <c:pt idx="57366">
                  <c:v>-255.73049999999998</c:v>
                </c:pt>
                <c:pt idx="57367">
                  <c:v>-255.7285</c:v>
                </c:pt>
                <c:pt idx="57368">
                  <c:v>-255.72649999999999</c:v>
                </c:pt>
                <c:pt idx="57369">
                  <c:v>-255.72449999999998</c:v>
                </c:pt>
                <c:pt idx="57370">
                  <c:v>-255.72249999999997</c:v>
                </c:pt>
                <c:pt idx="57371">
                  <c:v>-255.72049999999996</c:v>
                </c:pt>
                <c:pt idx="57372">
                  <c:v>-255.71849999999998</c:v>
                </c:pt>
                <c:pt idx="57373">
                  <c:v>-255.7165</c:v>
                </c:pt>
                <c:pt idx="57374">
                  <c:v>-255.71449999999999</c:v>
                </c:pt>
                <c:pt idx="57375">
                  <c:v>-255.71249999999998</c:v>
                </c:pt>
                <c:pt idx="57376">
                  <c:v>-255.71049999999997</c:v>
                </c:pt>
                <c:pt idx="57377">
                  <c:v>-255.70849999999996</c:v>
                </c:pt>
                <c:pt idx="57378">
                  <c:v>-255.70649999999998</c:v>
                </c:pt>
                <c:pt idx="57379">
                  <c:v>-255.7045</c:v>
                </c:pt>
                <c:pt idx="57380">
                  <c:v>-255.70249999999999</c:v>
                </c:pt>
                <c:pt idx="57381">
                  <c:v>-255.70049999999998</c:v>
                </c:pt>
                <c:pt idx="57382">
                  <c:v>-255.69849999999997</c:v>
                </c:pt>
                <c:pt idx="57383">
                  <c:v>-255.69649999999996</c:v>
                </c:pt>
                <c:pt idx="57384">
                  <c:v>-255.69449999999998</c:v>
                </c:pt>
                <c:pt idx="57385">
                  <c:v>-255.6925</c:v>
                </c:pt>
                <c:pt idx="57386">
                  <c:v>-255.69049999999999</c:v>
                </c:pt>
                <c:pt idx="57387">
                  <c:v>-255.68849999999998</c:v>
                </c:pt>
                <c:pt idx="57388">
                  <c:v>-255.68649999999997</c:v>
                </c:pt>
                <c:pt idx="57389">
                  <c:v>-255.68449999999996</c:v>
                </c:pt>
                <c:pt idx="57390">
                  <c:v>-255.68249999999998</c:v>
                </c:pt>
                <c:pt idx="57391">
                  <c:v>-255.68049999999999</c:v>
                </c:pt>
                <c:pt idx="57392">
                  <c:v>-255.67849999999999</c:v>
                </c:pt>
                <c:pt idx="57393">
                  <c:v>-255.67649999999998</c:v>
                </c:pt>
                <c:pt idx="57394">
                  <c:v>-255.67449999999997</c:v>
                </c:pt>
                <c:pt idx="57395">
                  <c:v>-255.67249999999996</c:v>
                </c:pt>
                <c:pt idx="57396">
                  <c:v>-255.67049999999998</c:v>
                </c:pt>
                <c:pt idx="57397">
                  <c:v>-255.66849999999999</c:v>
                </c:pt>
                <c:pt idx="57398">
                  <c:v>-255.66649999999998</c:v>
                </c:pt>
                <c:pt idx="57399">
                  <c:v>-255.66449999999998</c:v>
                </c:pt>
                <c:pt idx="57400">
                  <c:v>-255.66249999999997</c:v>
                </c:pt>
                <c:pt idx="57401">
                  <c:v>-255.66049999999996</c:v>
                </c:pt>
                <c:pt idx="57402">
                  <c:v>-255.65849999999998</c:v>
                </c:pt>
                <c:pt idx="57403">
                  <c:v>-255.65649999999999</c:v>
                </c:pt>
                <c:pt idx="57404">
                  <c:v>-255.65449999999998</c:v>
                </c:pt>
                <c:pt idx="57405">
                  <c:v>-255.65249999999997</c:v>
                </c:pt>
                <c:pt idx="57406">
                  <c:v>-255.65049999999997</c:v>
                </c:pt>
                <c:pt idx="57407">
                  <c:v>-255.64849999999998</c:v>
                </c:pt>
                <c:pt idx="57408">
                  <c:v>-255.64649999999997</c:v>
                </c:pt>
                <c:pt idx="57409">
                  <c:v>-255.64449999999999</c:v>
                </c:pt>
                <c:pt idx="57410">
                  <c:v>-255.64249999999998</c:v>
                </c:pt>
                <c:pt idx="57411">
                  <c:v>-255.64049999999997</c:v>
                </c:pt>
                <c:pt idx="57412">
                  <c:v>-255.63849999999996</c:v>
                </c:pt>
                <c:pt idx="57413">
                  <c:v>-255.63649999999998</c:v>
                </c:pt>
                <c:pt idx="57414">
                  <c:v>-255.63449999999997</c:v>
                </c:pt>
                <c:pt idx="57415">
                  <c:v>-255.63249999999999</c:v>
                </c:pt>
                <c:pt idx="57416">
                  <c:v>-255.63049999999998</c:v>
                </c:pt>
                <c:pt idx="57417">
                  <c:v>-255.62849999999997</c:v>
                </c:pt>
                <c:pt idx="57418">
                  <c:v>-255.62649999999996</c:v>
                </c:pt>
                <c:pt idx="57419">
                  <c:v>-255.62449999999998</c:v>
                </c:pt>
                <c:pt idx="57420">
                  <c:v>-255.62249999999997</c:v>
                </c:pt>
                <c:pt idx="57421">
                  <c:v>-255.62049999999999</c:v>
                </c:pt>
                <c:pt idx="57422">
                  <c:v>-255.61849999999998</c:v>
                </c:pt>
                <c:pt idx="57423">
                  <c:v>-255.61649999999997</c:v>
                </c:pt>
                <c:pt idx="57424">
                  <c:v>-255.61449999999996</c:v>
                </c:pt>
                <c:pt idx="57425">
                  <c:v>-255.61249999999998</c:v>
                </c:pt>
                <c:pt idx="57426">
                  <c:v>-255.61049999999997</c:v>
                </c:pt>
                <c:pt idx="57427">
                  <c:v>-255.60849999999999</c:v>
                </c:pt>
                <c:pt idx="57428">
                  <c:v>-255.60649999999998</c:v>
                </c:pt>
                <c:pt idx="57429">
                  <c:v>-255.60449999999997</c:v>
                </c:pt>
                <c:pt idx="57430">
                  <c:v>-255.60249999999996</c:v>
                </c:pt>
                <c:pt idx="57431">
                  <c:v>-255.60049999999998</c:v>
                </c:pt>
                <c:pt idx="57432">
                  <c:v>-255.59849999999997</c:v>
                </c:pt>
                <c:pt idx="57433">
                  <c:v>-255.59649999999999</c:v>
                </c:pt>
                <c:pt idx="57434">
                  <c:v>-255.59449999999998</c:v>
                </c:pt>
                <c:pt idx="57435">
                  <c:v>-255.59249999999997</c:v>
                </c:pt>
                <c:pt idx="57436">
                  <c:v>-255.59049999999996</c:v>
                </c:pt>
                <c:pt idx="57437">
                  <c:v>-255.58849999999998</c:v>
                </c:pt>
                <c:pt idx="57438">
                  <c:v>-255.58649999999997</c:v>
                </c:pt>
                <c:pt idx="57439">
                  <c:v>-255.58449999999999</c:v>
                </c:pt>
                <c:pt idx="57440">
                  <c:v>-255.58249999999998</c:v>
                </c:pt>
                <c:pt idx="57441">
                  <c:v>-255.58049999999997</c:v>
                </c:pt>
                <c:pt idx="57442">
                  <c:v>-255.57849999999996</c:v>
                </c:pt>
                <c:pt idx="57443">
                  <c:v>-255.57649999999998</c:v>
                </c:pt>
                <c:pt idx="57444">
                  <c:v>-255.57449999999997</c:v>
                </c:pt>
                <c:pt idx="57445">
                  <c:v>-255.57249999999999</c:v>
                </c:pt>
                <c:pt idx="57446">
                  <c:v>-255.57049999999998</c:v>
                </c:pt>
                <c:pt idx="57447">
                  <c:v>-255.56849999999997</c:v>
                </c:pt>
                <c:pt idx="57448">
                  <c:v>-255.56649999999996</c:v>
                </c:pt>
                <c:pt idx="57449">
                  <c:v>-255.56449999999998</c:v>
                </c:pt>
                <c:pt idx="57450">
                  <c:v>-255.56249999999997</c:v>
                </c:pt>
                <c:pt idx="57451">
                  <c:v>-255.56049999999999</c:v>
                </c:pt>
                <c:pt idx="57452">
                  <c:v>-255.55849999999998</c:v>
                </c:pt>
                <c:pt idx="57453">
                  <c:v>-255.55649999999997</c:v>
                </c:pt>
                <c:pt idx="57454">
                  <c:v>-255.55449999999996</c:v>
                </c:pt>
                <c:pt idx="57455">
                  <c:v>-255.55249999999998</c:v>
                </c:pt>
                <c:pt idx="57456">
                  <c:v>-255.55049999999997</c:v>
                </c:pt>
                <c:pt idx="57457">
                  <c:v>-255.54849999999999</c:v>
                </c:pt>
                <c:pt idx="57458">
                  <c:v>-255.54649999999998</c:v>
                </c:pt>
                <c:pt idx="57459">
                  <c:v>-255.54449999999997</c:v>
                </c:pt>
                <c:pt idx="57460">
                  <c:v>-255.54249999999996</c:v>
                </c:pt>
                <c:pt idx="57461">
                  <c:v>-255.54049999999998</c:v>
                </c:pt>
                <c:pt idx="57462">
                  <c:v>-255.53849999999997</c:v>
                </c:pt>
                <c:pt idx="57463">
                  <c:v>-255.53649999999999</c:v>
                </c:pt>
                <c:pt idx="57464">
                  <c:v>-255.53449999999998</c:v>
                </c:pt>
                <c:pt idx="57465">
                  <c:v>-255.53249999999997</c:v>
                </c:pt>
                <c:pt idx="57466">
                  <c:v>-255.53049999999996</c:v>
                </c:pt>
                <c:pt idx="57467">
                  <c:v>-255.52849999999998</c:v>
                </c:pt>
                <c:pt idx="57468">
                  <c:v>-255.52649999999997</c:v>
                </c:pt>
                <c:pt idx="57469">
                  <c:v>-255.52449999999999</c:v>
                </c:pt>
                <c:pt idx="57470">
                  <c:v>-255.52249999999998</c:v>
                </c:pt>
                <c:pt idx="57471">
                  <c:v>-255.52049999999997</c:v>
                </c:pt>
                <c:pt idx="57472">
                  <c:v>-255.51849999999996</c:v>
                </c:pt>
                <c:pt idx="57473">
                  <c:v>-255.51649999999998</c:v>
                </c:pt>
                <c:pt idx="57474">
                  <c:v>-255.5145</c:v>
                </c:pt>
                <c:pt idx="57475">
                  <c:v>-255.51249999999999</c:v>
                </c:pt>
                <c:pt idx="57476">
                  <c:v>-255.51049999999998</c:v>
                </c:pt>
                <c:pt idx="57477">
                  <c:v>-255.50849999999997</c:v>
                </c:pt>
                <c:pt idx="57478">
                  <c:v>-255.50649999999996</c:v>
                </c:pt>
                <c:pt idx="57479">
                  <c:v>-255.50449999999998</c:v>
                </c:pt>
                <c:pt idx="57480">
                  <c:v>-255.5025</c:v>
                </c:pt>
                <c:pt idx="57481">
                  <c:v>-255.50049999999999</c:v>
                </c:pt>
                <c:pt idx="57482">
                  <c:v>-255.49849999999998</c:v>
                </c:pt>
                <c:pt idx="57483">
                  <c:v>-255.49649999999997</c:v>
                </c:pt>
                <c:pt idx="57484">
                  <c:v>-255.49449999999996</c:v>
                </c:pt>
                <c:pt idx="57485">
                  <c:v>-255.49249999999998</c:v>
                </c:pt>
                <c:pt idx="57486">
                  <c:v>-255.4905</c:v>
                </c:pt>
                <c:pt idx="57487">
                  <c:v>-255.48849999999999</c:v>
                </c:pt>
                <c:pt idx="57488">
                  <c:v>-255.48649999999998</c:v>
                </c:pt>
                <c:pt idx="57489">
                  <c:v>-255.48449999999997</c:v>
                </c:pt>
                <c:pt idx="57490">
                  <c:v>-255.48249999999996</c:v>
                </c:pt>
                <c:pt idx="57491">
                  <c:v>-255.48049999999998</c:v>
                </c:pt>
                <c:pt idx="57492">
                  <c:v>-255.4785</c:v>
                </c:pt>
                <c:pt idx="57493">
                  <c:v>-255.47649999999999</c:v>
                </c:pt>
                <c:pt idx="57494">
                  <c:v>-255.47449999999998</c:v>
                </c:pt>
                <c:pt idx="57495">
                  <c:v>-255.47249999999997</c:v>
                </c:pt>
                <c:pt idx="57496">
                  <c:v>-255.47049999999996</c:v>
                </c:pt>
                <c:pt idx="57497">
                  <c:v>-255.46849999999998</c:v>
                </c:pt>
                <c:pt idx="57498">
                  <c:v>-255.4665</c:v>
                </c:pt>
                <c:pt idx="57499">
                  <c:v>-255.46449999999999</c:v>
                </c:pt>
                <c:pt idx="57500">
                  <c:v>-255.46249999999998</c:v>
                </c:pt>
                <c:pt idx="57501">
                  <c:v>-255.46049999999997</c:v>
                </c:pt>
                <c:pt idx="57502">
                  <c:v>-255.45849999999996</c:v>
                </c:pt>
                <c:pt idx="57503">
                  <c:v>-255.45649999999998</c:v>
                </c:pt>
                <c:pt idx="57504">
                  <c:v>-255.4545</c:v>
                </c:pt>
                <c:pt idx="57505">
                  <c:v>-255.45249999999999</c:v>
                </c:pt>
                <c:pt idx="57506">
                  <c:v>-255.45049999999998</c:v>
                </c:pt>
                <c:pt idx="57507">
                  <c:v>-255.44849999999997</c:v>
                </c:pt>
                <c:pt idx="57508">
                  <c:v>-255.44649999999996</c:v>
                </c:pt>
                <c:pt idx="57509">
                  <c:v>-255.44449999999998</c:v>
                </c:pt>
                <c:pt idx="57510">
                  <c:v>-255.4425</c:v>
                </c:pt>
                <c:pt idx="57511">
                  <c:v>-255.44049999999999</c:v>
                </c:pt>
                <c:pt idx="57512">
                  <c:v>-255.43849999999998</c:v>
                </c:pt>
                <c:pt idx="57513">
                  <c:v>-255.43649999999997</c:v>
                </c:pt>
                <c:pt idx="57514">
                  <c:v>-255.43449999999996</c:v>
                </c:pt>
                <c:pt idx="57515">
                  <c:v>-255.43249999999998</c:v>
                </c:pt>
                <c:pt idx="57516">
                  <c:v>-255.43049999999999</c:v>
                </c:pt>
                <c:pt idx="57517">
                  <c:v>-255.42849999999999</c:v>
                </c:pt>
                <c:pt idx="57518">
                  <c:v>-255.42649999999998</c:v>
                </c:pt>
                <c:pt idx="57519">
                  <c:v>-255.42449999999997</c:v>
                </c:pt>
                <c:pt idx="57520">
                  <c:v>-255.42249999999996</c:v>
                </c:pt>
                <c:pt idx="57521">
                  <c:v>-255.42049999999998</c:v>
                </c:pt>
                <c:pt idx="57522">
                  <c:v>-255.41849999999999</c:v>
                </c:pt>
                <c:pt idx="57523">
                  <c:v>-255.41649999999998</c:v>
                </c:pt>
                <c:pt idx="57524">
                  <c:v>-255.41449999999998</c:v>
                </c:pt>
                <c:pt idx="57525">
                  <c:v>-255.41249999999997</c:v>
                </c:pt>
                <c:pt idx="57526">
                  <c:v>-255.41049999999996</c:v>
                </c:pt>
                <c:pt idx="57527">
                  <c:v>-255.40849999999998</c:v>
                </c:pt>
                <c:pt idx="57528">
                  <c:v>-255.40649999999999</c:v>
                </c:pt>
                <c:pt idx="57529">
                  <c:v>-255.40449999999998</c:v>
                </c:pt>
                <c:pt idx="57530">
                  <c:v>-255.40249999999997</c:v>
                </c:pt>
                <c:pt idx="57531">
                  <c:v>-255.40049999999997</c:v>
                </c:pt>
                <c:pt idx="57532">
                  <c:v>-255.39849999999998</c:v>
                </c:pt>
                <c:pt idx="57533">
                  <c:v>-255.39649999999997</c:v>
                </c:pt>
                <c:pt idx="57534">
                  <c:v>-255.39449999999999</c:v>
                </c:pt>
                <c:pt idx="57535">
                  <c:v>-255.39249999999998</c:v>
                </c:pt>
                <c:pt idx="57536">
                  <c:v>-255.39049999999997</c:v>
                </c:pt>
                <c:pt idx="57537">
                  <c:v>-255.38849999999996</c:v>
                </c:pt>
                <c:pt idx="57538">
                  <c:v>-255.38649999999998</c:v>
                </c:pt>
                <c:pt idx="57539">
                  <c:v>-255.38449999999997</c:v>
                </c:pt>
                <c:pt idx="57540">
                  <c:v>-255.38249999999999</c:v>
                </c:pt>
                <c:pt idx="57541">
                  <c:v>-255.38049999999998</c:v>
                </c:pt>
                <c:pt idx="57542">
                  <c:v>-255.37849999999997</c:v>
                </c:pt>
                <c:pt idx="57543">
                  <c:v>-255.37649999999996</c:v>
                </c:pt>
                <c:pt idx="57544">
                  <c:v>-255.37449999999998</c:v>
                </c:pt>
                <c:pt idx="57545">
                  <c:v>-255.37249999999997</c:v>
                </c:pt>
                <c:pt idx="57546">
                  <c:v>-255.37049999999999</c:v>
                </c:pt>
                <c:pt idx="57547">
                  <c:v>-255.36849999999998</c:v>
                </c:pt>
                <c:pt idx="57548">
                  <c:v>-255.36649999999997</c:v>
                </c:pt>
                <c:pt idx="57549">
                  <c:v>-255.36449999999996</c:v>
                </c:pt>
                <c:pt idx="57550">
                  <c:v>-255.36249999999998</c:v>
                </c:pt>
                <c:pt idx="57551">
                  <c:v>-255.36049999999997</c:v>
                </c:pt>
                <c:pt idx="57552">
                  <c:v>-255.35849999999999</c:v>
                </c:pt>
                <c:pt idx="57553">
                  <c:v>-255.35649999999998</c:v>
                </c:pt>
                <c:pt idx="57554">
                  <c:v>-255.35449999999997</c:v>
                </c:pt>
                <c:pt idx="57555">
                  <c:v>-255.35249999999996</c:v>
                </c:pt>
                <c:pt idx="57556">
                  <c:v>-255.35049999999998</c:v>
                </c:pt>
                <c:pt idx="57557">
                  <c:v>-255.34849999999997</c:v>
                </c:pt>
                <c:pt idx="57558">
                  <c:v>-255.34649999999999</c:v>
                </c:pt>
                <c:pt idx="57559">
                  <c:v>-255.34449999999998</c:v>
                </c:pt>
                <c:pt idx="57560">
                  <c:v>-255.34249999999997</c:v>
                </c:pt>
                <c:pt idx="57561">
                  <c:v>-255.34049999999996</c:v>
                </c:pt>
                <c:pt idx="57562">
                  <c:v>-255.33849999999998</c:v>
                </c:pt>
                <c:pt idx="57563">
                  <c:v>-255.33649999999997</c:v>
                </c:pt>
                <c:pt idx="57564">
                  <c:v>-255.33449999999999</c:v>
                </c:pt>
                <c:pt idx="57565">
                  <c:v>-255.33249999999998</c:v>
                </c:pt>
                <c:pt idx="57566">
                  <c:v>-255.33049999999997</c:v>
                </c:pt>
                <c:pt idx="57567">
                  <c:v>-255.32849999999996</c:v>
                </c:pt>
                <c:pt idx="57568">
                  <c:v>-255.32649999999998</c:v>
                </c:pt>
                <c:pt idx="57569">
                  <c:v>-255.32449999999997</c:v>
                </c:pt>
                <c:pt idx="57570">
                  <c:v>-255.32249999999999</c:v>
                </c:pt>
                <c:pt idx="57571">
                  <c:v>-255.32049999999998</c:v>
                </c:pt>
                <c:pt idx="57572">
                  <c:v>-255.31849999999997</c:v>
                </c:pt>
                <c:pt idx="57573">
                  <c:v>-255.31649999999996</c:v>
                </c:pt>
                <c:pt idx="57574">
                  <c:v>-255.31449999999998</c:v>
                </c:pt>
                <c:pt idx="57575">
                  <c:v>-255.31249999999997</c:v>
                </c:pt>
                <c:pt idx="57576">
                  <c:v>-255.31049999999999</c:v>
                </c:pt>
                <c:pt idx="57577">
                  <c:v>-255.30849999999998</c:v>
                </c:pt>
                <c:pt idx="57578">
                  <c:v>-255.30649999999997</c:v>
                </c:pt>
                <c:pt idx="57579">
                  <c:v>-255.30449999999996</c:v>
                </c:pt>
                <c:pt idx="57580">
                  <c:v>-255.30249999999998</c:v>
                </c:pt>
                <c:pt idx="57581">
                  <c:v>-255.30049999999997</c:v>
                </c:pt>
                <c:pt idx="57582">
                  <c:v>-255.29849999999999</c:v>
                </c:pt>
                <c:pt idx="57583">
                  <c:v>-255.29649999999998</c:v>
                </c:pt>
                <c:pt idx="57584">
                  <c:v>-255.29449999999997</c:v>
                </c:pt>
                <c:pt idx="57585">
                  <c:v>-255.29249999999996</c:v>
                </c:pt>
                <c:pt idx="57586">
                  <c:v>-255.29049999999998</c:v>
                </c:pt>
                <c:pt idx="57587">
                  <c:v>-255.28849999999997</c:v>
                </c:pt>
                <c:pt idx="57588">
                  <c:v>-255.28649999999999</c:v>
                </c:pt>
                <c:pt idx="57589">
                  <c:v>-255.28449999999998</c:v>
                </c:pt>
                <c:pt idx="57590">
                  <c:v>-255.28249999999997</c:v>
                </c:pt>
                <c:pt idx="57591">
                  <c:v>-255.28049999999996</c:v>
                </c:pt>
                <c:pt idx="57592">
                  <c:v>-255.27849999999998</c:v>
                </c:pt>
                <c:pt idx="57593">
                  <c:v>-255.27649999999997</c:v>
                </c:pt>
                <c:pt idx="57594">
                  <c:v>-255.27449999999999</c:v>
                </c:pt>
                <c:pt idx="57595">
                  <c:v>-255.27249999999998</c:v>
                </c:pt>
                <c:pt idx="57596">
                  <c:v>-255.27049999999997</c:v>
                </c:pt>
                <c:pt idx="57597">
                  <c:v>-255.26849999999996</c:v>
                </c:pt>
                <c:pt idx="57598">
                  <c:v>-255.26649999999998</c:v>
                </c:pt>
                <c:pt idx="57599">
                  <c:v>-255.2645</c:v>
                </c:pt>
                <c:pt idx="57600">
                  <c:v>-255.26249999999999</c:v>
                </c:pt>
                <c:pt idx="57601">
                  <c:v>-255.26049999999998</c:v>
                </c:pt>
                <c:pt idx="57602">
                  <c:v>-255.25849999999997</c:v>
                </c:pt>
                <c:pt idx="57603">
                  <c:v>-255.25649999999996</c:v>
                </c:pt>
                <c:pt idx="57604">
                  <c:v>-255.25449999999998</c:v>
                </c:pt>
                <c:pt idx="57605">
                  <c:v>-255.2525</c:v>
                </c:pt>
                <c:pt idx="57606">
                  <c:v>-255.25049999999999</c:v>
                </c:pt>
                <c:pt idx="57607">
                  <c:v>-255.24849999999998</c:v>
                </c:pt>
                <c:pt idx="57608">
                  <c:v>-255.24649999999997</c:v>
                </c:pt>
                <c:pt idx="57609">
                  <c:v>-255.24449999999996</c:v>
                </c:pt>
                <c:pt idx="57610">
                  <c:v>-255.24249999999998</c:v>
                </c:pt>
                <c:pt idx="57611">
                  <c:v>-255.2405</c:v>
                </c:pt>
                <c:pt idx="57612">
                  <c:v>-255.23849999999999</c:v>
                </c:pt>
                <c:pt idx="57613">
                  <c:v>-255.23649999999998</c:v>
                </c:pt>
                <c:pt idx="57614">
                  <c:v>-255.23449999999997</c:v>
                </c:pt>
                <c:pt idx="57615">
                  <c:v>-255.23249999999996</c:v>
                </c:pt>
                <c:pt idx="57616">
                  <c:v>-255.23049999999998</c:v>
                </c:pt>
                <c:pt idx="57617">
                  <c:v>-255.2285</c:v>
                </c:pt>
                <c:pt idx="57618">
                  <c:v>-255.22649999999999</c:v>
                </c:pt>
                <c:pt idx="57619">
                  <c:v>-255.22449999999998</c:v>
                </c:pt>
                <c:pt idx="57620">
                  <c:v>-255.22249999999997</c:v>
                </c:pt>
                <c:pt idx="57621">
                  <c:v>-255.22049999999996</c:v>
                </c:pt>
                <c:pt idx="57622">
                  <c:v>-255.21849999999998</c:v>
                </c:pt>
                <c:pt idx="57623">
                  <c:v>-255.2165</c:v>
                </c:pt>
                <c:pt idx="57624">
                  <c:v>-255.21449999999999</c:v>
                </c:pt>
                <c:pt idx="57625">
                  <c:v>-255.21249999999998</c:v>
                </c:pt>
                <c:pt idx="57626">
                  <c:v>-255.21049999999997</c:v>
                </c:pt>
                <c:pt idx="57627">
                  <c:v>-255.20849999999996</c:v>
                </c:pt>
                <c:pt idx="57628">
                  <c:v>-255.20649999999998</c:v>
                </c:pt>
                <c:pt idx="57629">
                  <c:v>-255.2045</c:v>
                </c:pt>
                <c:pt idx="57630">
                  <c:v>-255.20249999999999</c:v>
                </c:pt>
                <c:pt idx="57631">
                  <c:v>-255.20049999999998</c:v>
                </c:pt>
                <c:pt idx="57632">
                  <c:v>-255.19849999999997</c:v>
                </c:pt>
                <c:pt idx="57633">
                  <c:v>-255.19649999999996</c:v>
                </c:pt>
                <c:pt idx="57634">
                  <c:v>-255.19449999999998</c:v>
                </c:pt>
                <c:pt idx="57635">
                  <c:v>-255.1925</c:v>
                </c:pt>
                <c:pt idx="57636">
                  <c:v>-255.19049999999999</c:v>
                </c:pt>
                <c:pt idx="57637">
                  <c:v>-255.18849999999998</c:v>
                </c:pt>
                <c:pt idx="57638">
                  <c:v>-255.18649999999997</c:v>
                </c:pt>
                <c:pt idx="57639">
                  <c:v>-255.18449999999996</c:v>
                </c:pt>
                <c:pt idx="57640">
                  <c:v>-255.18249999999998</c:v>
                </c:pt>
                <c:pt idx="57641">
                  <c:v>-255.18049999999999</c:v>
                </c:pt>
                <c:pt idx="57642">
                  <c:v>-255.17849999999999</c:v>
                </c:pt>
                <c:pt idx="57643">
                  <c:v>-255.17649999999998</c:v>
                </c:pt>
                <c:pt idx="57644">
                  <c:v>-255.17449999999997</c:v>
                </c:pt>
                <c:pt idx="57645">
                  <c:v>-255.17249999999996</c:v>
                </c:pt>
                <c:pt idx="57646">
                  <c:v>-255.17049999999998</c:v>
                </c:pt>
                <c:pt idx="57647">
                  <c:v>-255.16849999999999</c:v>
                </c:pt>
                <c:pt idx="57648">
                  <c:v>-255.16649999999998</c:v>
                </c:pt>
                <c:pt idx="57649">
                  <c:v>-255.16449999999998</c:v>
                </c:pt>
                <c:pt idx="57650">
                  <c:v>-255.16249999999997</c:v>
                </c:pt>
                <c:pt idx="57651">
                  <c:v>-255.16049999999996</c:v>
                </c:pt>
                <c:pt idx="57652">
                  <c:v>-255.15849999999998</c:v>
                </c:pt>
                <c:pt idx="57653">
                  <c:v>-255.15649999999999</c:v>
                </c:pt>
                <c:pt idx="57654">
                  <c:v>-255.15449999999998</c:v>
                </c:pt>
                <c:pt idx="57655">
                  <c:v>-255.15249999999997</c:v>
                </c:pt>
                <c:pt idx="57656">
                  <c:v>-255.15049999999997</c:v>
                </c:pt>
                <c:pt idx="57657">
                  <c:v>-255.14849999999998</c:v>
                </c:pt>
                <c:pt idx="57658">
                  <c:v>-255.14649999999997</c:v>
                </c:pt>
                <c:pt idx="57659">
                  <c:v>-255.14449999999999</c:v>
                </c:pt>
                <c:pt idx="57660">
                  <c:v>-255.14249999999998</c:v>
                </c:pt>
                <c:pt idx="57661">
                  <c:v>-255.14049999999997</c:v>
                </c:pt>
                <c:pt idx="57662">
                  <c:v>-255.13849999999996</c:v>
                </c:pt>
                <c:pt idx="57663">
                  <c:v>-255.13649999999998</c:v>
                </c:pt>
                <c:pt idx="57664">
                  <c:v>-255.13449999999997</c:v>
                </c:pt>
                <c:pt idx="57665">
                  <c:v>-255.13249999999999</c:v>
                </c:pt>
                <c:pt idx="57666">
                  <c:v>-255.13049999999998</c:v>
                </c:pt>
                <c:pt idx="57667">
                  <c:v>-255.12849999999997</c:v>
                </c:pt>
                <c:pt idx="57668">
                  <c:v>-255.12649999999996</c:v>
                </c:pt>
                <c:pt idx="57669">
                  <c:v>-255.12449999999998</c:v>
                </c:pt>
                <c:pt idx="57670">
                  <c:v>-255.12249999999997</c:v>
                </c:pt>
                <c:pt idx="57671">
                  <c:v>-255.12049999999999</c:v>
                </c:pt>
                <c:pt idx="57672">
                  <c:v>-255.11849999999998</c:v>
                </c:pt>
                <c:pt idx="57673">
                  <c:v>-255.11649999999997</c:v>
                </c:pt>
                <c:pt idx="57674">
                  <c:v>-255.11449999999996</c:v>
                </c:pt>
                <c:pt idx="57675">
                  <c:v>-255.11249999999998</c:v>
                </c:pt>
                <c:pt idx="57676">
                  <c:v>-255.11049999999997</c:v>
                </c:pt>
                <c:pt idx="57677">
                  <c:v>-255.10849999999999</c:v>
                </c:pt>
                <c:pt idx="57678">
                  <c:v>-255.10649999999998</c:v>
                </c:pt>
                <c:pt idx="57679">
                  <c:v>-255.10449999999997</c:v>
                </c:pt>
                <c:pt idx="57680">
                  <c:v>-255.10249999999996</c:v>
                </c:pt>
                <c:pt idx="57681">
                  <c:v>-255.10049999999998</c:v>
                </c:pt>
                <c:pt idx="57682">
                  <c:v>-255.09849999999997</c:v>
                </c:pt>
                <c:pt idx="57683">
                  <c:v>-255.09649999999999</c:v>
                </c:pt>
                <c:pt idx="57684">
                  <c:v>-255.09449999999998</c:v>
                </c:pt>
                <c:pt idx="57685">
                  <c:v>-255.09249999999997</c:v>
                </c:pt>
                <c:pt idx="57686">
                  <c:v>-255.09049999999996</c:v>
                </c:pt>
                <c:pt idx="57687">
                  <c:v>-255.08849999999998</c:v>
                </c:pt>
                <c:pt idx="57688">
                  <c:v>-255.08649999999997</c:v>
                </c:pt>
                <c:pt idx="57689">
                  <c:v>-255.08449999999999</c:v>
                </c:pt>
                <c:pt idx="57690">
                  <c:v>-255.08249999999998</c:v>
                </c:pt>
                <c:pt idx="57691">
                  <c:v>-255.08049999999997</c:v>
                </c:pt>
                <c:pt idx="57692">
                  <c:v>-255.07849999999996</c:v>
                </c:pt>
                <c:pt idx="57693">
                  <c:v>-255.07649999999998</c:v>
                </c:pt>
                <c:pt idx="57694">
                  <c:v>-255.07449999999997</c:v>
                </c:pt>
                <c:pt idx="57695">
                  <c:v>-255.07249999999999</c:v>
                </c:pt>
                <c:pt idx="57696">
                  <c:v>-255.07049999999998</c:v>
                </c:pt>
                <c:pt idx="57697">
                  <c:v>-255.06849999999997</c:v>
                </c:pt>
                <c:pt idx="57698">
                  <c:v>-255.06649999999996</c:v>
                </c:pt>
                <c:pt idx="57699">
                  <c:v>-255.06449999999998</c:v>
                </c:pt>
                <c:pt idx="57700">
                  <c:v>-255.06249999999997</c:v>
                </c:pt>
                <c:pt idx="57701">
                  <c:v>-255.06049999999999</c:v>
                </c:pt>
                <c:pt idx="57702">
                  <c:v>-255.05849999999998</c:v>
                </c:pt>
                <c:pt idx="57703">
                  <c:v>-255.05649999999997</c:v>
                </c:pt>
                <c:pt idx="57704">
                  <c:v>-255.05449999999996</c:v>
                </c:pt>
                <c:pt idx="57705">
                  <c:v>-255.05249999999998</c:v>
                </c:pt>
                <c:pt idx="57706">
                  <c:v>-255.05049999999997</c:v>
                </c:pt>
                <c:pt idx="57707">
                  <c:v>-255.04849999999999</c:v>
                </c:pt>
                <c:pt idx="57708">
                  <c:v>-255.04649999999998</c:v>
                </c:pt>
                <c:pt idx="57709">
                  <c:v>-255.04449999999997</c:v>
                </c:pt>
                <c:pt idx="57710">
                  <c:v>-255.04249999999996</c:v>
                </c:pt>
                <c:pt idx="57711">
                  <c:v>-255.04049999999998</c:v>
                </c:pt>
                <c:pt idx="57712">
                  <c:v>-255.03849999999997</c:v>
                </c:pt>
                <c:pt idx="57713">
                  <c:v>-255.03649999999999</c:v>
                </c:pt>
                <c:pt idx="57714">
                  <c:v>-255.03449999999998</c:v>
                </c:pt>
                <c:pt idx="57715">
                  <c:v>-255.03249999999997</c:v>
                </c:pt>
                <c:pt idx="57716">
                  <c:v>-255.03049999999996</c:v>
                </c:pt>
                <c:pt idx="57717">
                  <c:v>-255.02849999999998</c:v>
                </c:pt>
                <c:pt idx="57718">
                  <c:v>-255.02649999999997</c:v>
                </c:pt>
                <c:pt idx="57719">
                  <c:v>-255.02449999999999</c:v>
                </c:pt>
                <c:pt idx="57720">
                  <c:v>-255.02249999999998</c:v>
                </c:pt>
                <c:pt idx="57721">
                  <c:v>-255.02049999999997</c:v>
                </c:pt>
                <c:pt idx="57722">
                  <c:v>-255.01849999999996</c:v>
                </c:pt>
                <c:pt idx="57723">
                  <c:v>-255.01649999999998</c:v>
                </c:pt>
                <c:pt idx="57724">
                  <c:v>-255.0145</c:v>
                </c:pt>
                <c:pt idx="57725">
                  <c:v>-255.01249999999999</c:v>
                </c:pt>
                <c:pt idx="57726">
                  <c:v>-255.01049999999998</c:v>
                </c:pt>
                <c:pt idx="57727">
                  <c:v>-255.00849999999997</c:v>
                </c:pt>
                <c:pt idx="57728">
                  <c:v>-255.00649999999996</c:v>
                </c:pt>
                <c:pt idx="57729">
                  <c:v>-255.00449999999998</c:v>
                </c:pt>
                <c:pt idx="57730">
                  <c:v>-255.0025</c:v>
                </c:pt>
                <c:pt idx="57731">
                  <c:v>-255.00049999999999</c:v>
                </c:pt>
                <c:pt idx="57732">
                  <c:v>-254.99849999999998</c:v>
                </c:pt>
                <c:pt idx="57733">
                  <c:v>-254.99649999999997</c:v>
                </c:pt>
                <c:pt idx="57734">
                  <c:v>-254.99449999999996</c:v>
                </c:pt>
                <c:pt idx="57735">
                  <c:v>-254.99249999999998</c:v>
                </c:pt>
                <c:pt idx="57736">
                  <c:v>-254.9905</c:v>
                </c:pt>
                <c:pt idx="57737">
                  <c:v>-254.98849999999999</c:v>
                </c:pt>
                <c:pt idx="57738">
                  <c:v>-254.98649999999998</c:v>
                </c:pt>
                <c:pt idx="57739">
                  <c:v>-254.98449999999997</c:v>
                </c:pt>
                <c:pt idx="57740">
                  <c:v>-254.98249999999996</c:v>
                </c:pt>
                <c:pt idx="57741">
                  <c:v>-254.98049999999998</c:v>
                </c:pt>
                <c:pt idx="57742">
                  <c:v>-254.9785</c:v>
                </c:pt>
                <c:pt idx="57743">
                  <c:v>-254.97649999999999</c:v>
                </c:pt>
                <c:pt idx="57744">
                  <c:v>-254.97449999999998</c:v>
                </c:pt>
                <c:pt idx="57745">
                  <c:v>-254.97249999999997</c:v>
                </c:pt>
                <c:pt idx="57746">
                  <c:v>-254.97049999999996</c:v>
                </c:pt>
                <c:pt idx="57747">
                  <c:v>-254.96849999999998</c:v>
                </c:pt>
                <c:pt idx="57748">
                  <c:v>-254.9665</c:v>
                </c:pt>
                <c:pt idx="57749">
                  <c:v>-254.96449999999999</c:v>
                </c:pt>
                <c:pt idx="57750">
                  <c:v>-254.96249999999998</c:v>
                </c:pt>
                <c:pt idx="57751">
                  <c:v>-254.96049999999997</c:v>
                </c:pt>
                <c:pt idx="57752">
                  <c:v>-254.95849999999996</c:v>
                </c:pt>
                <c:pt idx="57753">
                  <c:v>-254.95649999999998</c:v>
                </c:pt>
                <c:pt idx="57754">
                  <c:v>-254.9545</c:v>
                </c:pt>
                <c:pt idx="57755">
                  <c:v>-254.95249999999999</c:v>
                </c:pt>
                <c:pt idx="57756">
                  <c:v>-254.95049999999998</c:v>
                </c:pt>
                <c:pt idx="57757">
                  <c:v>-254.94849999999997</c:v>
                </c:pt>
                <c:pt idx="57758">
                  <c:v>-254.94649999999996</c:v>
                </c:pt>
                <c:pt idx="57759">
                  <c:v>-254.94449999999998</c:v>
                </c:pt>
                <c:pt idx="57760">
                  <c:v>-254.9425</c:v>
                </c:pt>
                <c:pt idx="57761">
                  <c:v>-254.94049999999999</c:v>
                </c:pt>
                <c:pt idx="57762">
                  <c:v>-254.93849999999998</c:v>
                </c:pt>
                <c:pt idx="57763">
                  <c:v>-254.93649999999997</c:v>
                </c:pt>
                <c:pt idx="57764">
                  <c:v>-254.93449999999996</c:v>
                </c:pt>
                <c:pt idx="57765">
                  <c:v>-254.93249999999998</c:v>
                </c:pt>
                <c:pt idx="57766">
                  <c:v>-254.93049999999999</c:v>
                </c:pt>
                <c:pt idx="57767">
                  <c:v>-254.92849999999999</c:v>
                </c:pt>
                <c:pt idx="57768">
                  <c:v>-254.92649999999998</c:v>
                </c:pt>
                <c:pt idx="57769">
                  <c:v>-254.92449999999997</c:v>
                </c:pt>
                <c:pt idx="57770">
                  <c:v>-254.92249999999996</c:v>
                </c:pt>
                <c:pt idx="57771">
                  <c:v>-254.92049999999998</c:v>
                </c:pt>
                <c:pt idx="57772">
                  <c:v>-254.91849999999999</c:v>
                </c:pt>
                <c:pt idx="57773">
                  <c:v>-254.91649999999998</c:v>
                </c:pt>
                <c:pt idx="57774">
                  <c:v>-254.91449999999998</c:v>
                </c:pt>
                <c:pt idx="57775">
                  <c:v>-254.91249999999997</c:v>
                </c:pt>
                <c:pt idx="57776">
                  <c:v>-254.91049999999996</c:v>
                </c:pt>
                <c:pt idx="57777">
                  <c:v>-254.90849999999998</c:v>
                </c:pt>
                <c:pt idx="57778">
                  <c:v>-254.90649999999999</c:v>
                </c:pt>
                <c:pt idx="57779">
                  <c:v>-254.90449999999998</c:v>
                </c:pt>
                <c:pt idx="57780">
                  <c:v>-254.90249999999997</c:v>
                </c:pt>
                <c:pt idx="57781">
                  <c:v>-254.90049999999997</c:v>
                </c:pt>
                <c:pt idx="57782">
                  <c:v>-254.89849999999998</c:v>
                </c:pt>
                <c:pt idx="57783">
                  <c:v>-254.89649999999997</c:v>
                </c:pt>
                <c:pt idx="57784">
                  <c:v>-254.89449999999999</c:v>
                </c:pt>
                <c:pt idx="57785">
                  <c:v>-254.89249999999998</c:v>
                </c:pt>
                <c:pt idx="57786">
                  <c:v>-254.89049999999997</c:v>
                </c:pt>
                <c:pt idx="57787">
                  <c:v>-254.88849999999996</c:v>
                </c:pt>
                <c:pt idx="57788">
                  <c:v>-254.88649999999998</c:v>
                </c:pt>
                <c:pt idx="57789">
                  <c:v>-254.88449999999997</c:v>
                </c:pt>
                <c:pt idx="57790">
                  <c:v>-254.88249999999999</c:v>
                </c:pt>
                <c:pt idx="57791">
                  <c:v>-254.88049999999998</c:v>
                </c:pt>
                <c:pt idx="57792">
                  <c:v>-254.87849999999997</c:v>
                </c:pt>
                <c:pt idx="57793">
                  <c:v>-254.87649999999996</c:v>
                </c:pt>
                <c:pt idx="57794">
                  <c:v>-254.87449999999998</c:v>
                </c:pt>
                <c:pt idx="57795">
                  <c:v>-254.87249999999997</c:v>
                </c:pt>
                <c:pt idx="57796">
                  <c:v>-254.87049999999999</c:v>
                </c:pt>
                <c:pt idx="57797">
                  <c:v>-254.86849999999998</c:v>
                </c:pt>
                <c:pt idx="57798">
                  <c:v>-254.86649999999997</c:v>
                </c:pt>
                <c:pt idx="57799">
                  <c:v>-254.86449999999996</c:v>
                </c:pt>
                <c:pt idx="57800">
                  <c:v>-254.86249999999998</c:v>
                </c:pt>
                <c:pt idx="57801">
                  <c:v>-254.86049999999997</c:v>
                </c:pt>
                <c:pt idx="57802">
                  <c:v>-254.85849999999999</c:v>
                </c:pt>
                <c:pt idx="57803">
                  <c:v>-254.85649999999998</c:v>
                </c:pt>
                <c:pt idx="57804">
                  <c:v>-254.85449999999997</c:v>
                </c:pt>
                <c:pt idx="57805">
                  <c:v>-254.85249999999996</c:v>
                </c:pt>
                <c:pt idx="57806">
                  <c:v>-254.85049999999998</c:v>
                </c:pt>
                <c:pt idx="57807">
                  <c:v>-254.84849999999997</c:v>
                </c:pt>
                <c:pt idx="57808">
                  <c:v>-254.84649999999999</c:v>
                </c:pt>
                <c:pt idx="57809">
                  <c:v>-254.84449999999998</c:v>
                </c:pt>
                <c:pt idx="57810">
                  <c:v>-254.84249999999997</c:v>
                </c:pt>
                <c:pt idx="57811">
                  <c:v>-254.84049999999996</c:v>
                </c:pt>
                <c:pt idx="57812">
                  <c:v>-254.83849999999998</c:v>
                </c:pt>
                <c:pt idx="57813">
                  <c:v>-254.83649999999997</c:v>
                </c:pt>
                <c:pt idx="57814">
                  <c:v>-254.83449999999999</c:v>
                </c:pt>
                <c:pt idx="57815">
                  <c:v>-254.83249999999998</c:v>
                </c:pt>
                <c:pt idx="57816">
                  <c:v>-254.83049999999997</c:v>
                </c:pt>
                <c:pt idx="57817">
                  <c:v>-254.82849999999996</c:v>
                </c:pt>
                <c:pt idx="57818">
                  <c:v>-254.82649999999998</c:v>
                </c:pt>
                <c:pt idx="57819">
                  <c:v>-254.82449999999997</c:v>
                </c:pt>
                <c:pt idx="57820">
                  <c:v>-254.82249999999999</c:v>
                </c:pt>
                <c:pt idx="57821">
                  <c:v>-254.82049999999998</c:v>
                </c:pt>
                <c:pt idx="57822">
                  <c:v>-254.81849999999997</c:v>
                </c:pt>
                <c:pt idx="57823">
                  <c:v>-254.81649999999996</c:v>
                </c:pt>
                <c:pt idx="57824">
                  <c:v>-254.81449999999998</c:v>
                </c:pt>
                <c:pt idx="57825">
                  <c:v>-254.81249999999997</c:v>
                </c:pt>
                <c:pt idx="57826">
                  <c:v>-254.81049999999999</c:v>
                </c:pt>
                <c:pt idx="57827">
                  <c:v>-254.80849999999998</c:v>
                </c:pt>
                <c:pt idx="57828">
                  <c:v>-254.80649999999997</c:v>
                </c:pt>
                <c:pt idx="57829">
                  <c:v>-254.80449999999996</c:v>
                </c:pt>
                <c:pt idx="57830">
                  <c:v>-254.80249999999998</c:v>
                </c:pt>
                <c:pt idx="57831">
                  <c:v>-254.80049999999997</c:v>
                </c:pt>
                <c:pt idx="57832">
                  <c:v>-254.79849999999999</c:v>
                </c:pt>
                <c:pt idx="57833">
                  <c:v>-254.79649999999998</c:v>
                </c:pt>
                <c:pt idx="57834">
                  <c:v>-254.79449999999997</c:v>
                </c:pt>
                <c:pt idx="57835">
                  <c:v>-254.79249999999996</c:v>
                </c:pt>
                <c:pt idx="57836">
                  <c:v>-254.79049999999998</c:v>
                </c:pt>
                <c:pt idx="57837">
                  <c:v>-254.78849999999997</c:v>
                </c:pt>
                <c:pt idx="57838">
                  <c:v>-254.78649999999999</c:v>
                </c:pt>
                <c:pt idx="57839">
                  <c:v>-254.78449999999998</c:v>
                </c:pt>
                <c:pt idx="57840">
                  <c:v>-254.78249999999997</c:v>
                </c:pt>
                <c:pt idx="57841">
                  <c:v>-254.78049999999996</c:v>
                </c:pt>
                <c:pt idx="57842">
                  <c:v>-254.77849999999998</c:v>
                </c:pt>
                <c:pt idx="57843">
                  <c:v>-254.77649999999997</c:v>
                </c:pt>
                <c:pt idx="57844">
                  <c:v>-254.77449999999999</c:v>
                </c:pt>
                <c:pt idx="57845">
                  <c:v>-254.77249999999998</c:v>
                </c:pt>
                <c:pt idx="57846">
                  <c:v>-254.77049999999997</c:v>
                </c:pt>
                <c:pt idx="57847">
                  <c:v>-254.76849999999996</c:v>
                </c:pt>
                <c:pt idx="57848">
                  <c:v>-254.76649999999998</c:v>
                </c:pt>
                <c:pt idx="57849">
                  <c:v>-254.7645</c:v>
                </c:pt>
                <c:pt idx="57850">
                  <c:v>-254.76249999999999</c:v>
                </c:pt>
                <c:pt idx="57851">
                  <c:v>-254.76049999999998</c:v>
                </c:pt>
                <c:pt idx="57852">
                  <c:v>-254.75849999999997</c:v>
                </c:pt>
                <c:pt idx="57853">
                  <c:v>-254.75649999999996</c:v>
                </c:pt>
                <c:pt idx="57854">
                  <c:v>-254.75449999999998</c:v>
                </c:pt>
                <c:pt idx="57855">
                  <c:v>-254.7525</c:v>
                </c:pt>
                <c:pt idx="57856">
                  <c:v>-254.75049999999999</c:v>
                </c:pt>
                <c:pt idx="57857">
                  <c:v>-254.74849999999998</c:v>
                </c:pt>
                <c:pt idx="57858">
                  <c:v>-254.74649999999997</c:v>
                </c:pt>
                <c:pt idx="57859">
                  <c:v>-254.74449999999996</c:v>
                </c:pt>
                <c:pt idx="57860">
                  <c:v>-254.74249999999998</c:v>
                </c:pt>
                <c:pt idx="57861">
                  <c:v>-254.7405</c:v>
                </c:pt>
                <c:pt idx="57862">
                  <c:v>-254.73849999999999</c:v>
                </c:pt>
                <c:pt idx="57863">
                  <c:v>-254.73649999999998</c:v>
                </c:pt>
                <c:pt idx="57864">
                  <c:v>-254.73449999999997</c:v>
                </c:pt>
                <c:pt idx="57865">
                  <c:v>-254.73249999999996</c:v>
                </c:pt>
                <c:pt idx="57866">
                  <c:v>-254.73049999999998</c:v>
                </c:pt>
                <c:pt idx="57867">
                  <c:v>-254.7285</c:v>
                </c:pt>
                <c:pt idx="57868">
                  <c:v>-254.72649999999999</c:v>
                </c:pt>
                <c:pt idx="57869">
                  <c:v>-254.72449999999998</c:v>
                </c:pt>
                <c:pt idx="57870">
                  <c:v>-254.72249999999997</c:v>
                </c:pt>
                <c:pt idx="57871">
                  <c:v>-254.72049999999996</c:v>
                </c:pt>
                <c:pt idx="57872">
                  <c:v>-254.71849999999998</c:v>
                </c:pt>
                <c:pt idx="57873">
                  <c:v>-254.7165</c:v>
                </c:pt>
                <c:pt idx="57874">
                  <c:v>-254.71449999999999</c:v>
                </c:pt>
                <c:pt idx="57875">
                  <c:v>-254.71249999999998</c:v>
                </c:pt>
                <c:pt idx="57876">
                  <c:v>-254.71049999999997</c:v>
                </c:pt>
                <c:pt idx="57877">
                  <c:v>-254.70849999999996</c:v>
                </c:pt>
                <c:pt idx="57878">
                  <c:v>-254.70649999999998</c:v>
                </c:pt>
                <c:pt idx="57879">
                  <c:v>-254.7045</c:v>
                </c:pt>
                <c:pt idx="57880">
                  <c:v>-254.70249999999999</c:v>
                </c:pt>
                <c:pt idx="57881">
                  <c:v>-254.70049999999998</c:v>
                </c:pt>
                <c:pt idx="57882">
                  <c:v>-254.69849999999997</c:v>
                </c:pt>
                <c:pt idx="57883">
                  <c:v>-254.69649999999996</c:v>
                </c:pt>
                <c:pt idx="57884">
                  <c:v>-254.69449999999998</c:v>
                </c:pt>
                <c:pt idx="57885">
                  <c:v>-254.6925</c:v>
                </c:pt>
                <c:pt idx="57886">
                  <c:v>-254.69049999999999</c:v>
                </c:pt>
                <c:pt idx="57887">
                  <c:v>-254.68849999999998</c:v>
                </c:pt>
                <c:pt idx="57888">
                  <c:v>-254.68649999999997</c:v>
                </c:pt>
                <c:pt idx="57889">
                  <c:v>-254.68449999999996</c:v>
                </c:pt>
                <c:pt idx="57890">
                  <c:v>-254.68249999999998</c:v>
                </c:pt>
                <c:pt idx="57891">
                  <c:v>-254.68049999999999</c:v>
                </c:pt>
                <c:pt idx="57892">
                  <c:v>-254.67849999999999</c:v>
                </c:pt>
                <c:pt idx="57893">
                  <c:v>-254.67649999999998</c:v>
                </c:pt>
                <c:pt idx="57894">
                  <c:v>-254.67449999999997</c:v>
                </c:pt>
                <c:pt idx="57895">
                  <c:v>-254.67249999999996</c:v>
                </c:pt>
                <c:pt idx="57896">
                  <c:v>-254.67049999999998</c:v>
                </c:pt>
                <c:pt idx="57897">
                  <c:v>-254.66849999999999</c:v>
                </c:pt>
                <c:pt idx="57898">
                  <c:v>-254.66649999999998</c:v>
                </c:pt>
                <c:pt idx="57899">
                  <c:v>-254.66449999999998</c:v>
                </c:pt>
                <c:pt idx="57900">
                  <c:v>-254.66249999999997</c:v>
                </c:pt>
                <c:pt idx="57901">
                  <c:v>-254.66049999999996</c:v>
                </c:pt>
                <c:pt idx="57902">
                  <c:v>-254.65849999999998</c:v>
                </c:pt>
                <c:pt idx="57903">
                  <c:v>-254.65649999999999</c:v>
                </c:pt>
                <c:pt idx="57904">
                  <c:v>-254.65449999999998</c:v>
                </c:pt>
                <c:pt idx="57905">
                  <c:v>-254.65249999999997</c:v>
                </c:pt>
                <c:pt idx="57906">
                  <c:v>-254.65049999999997</c:v>
                </c:pt>
                <c:pt idx="57907">
                  <c:v>-254.64849999999998</c:v>
                </c:pt>
                <c:pt idx="57908">
                  <c:v>-254.64649999999997</c:v>
                </c:pt>
                <c:pt idx="57909">
                  <c:v>-254.64449999999999</c:v>
                </c:pt>
                <c:pt idx="57910">
                  <c:v>-254.64249999999998</c:v>
                </c:pt>
                <c:pt idx="57911">
                  <c:v>-254.64049999999997</c:v>
                </c:pt>
                <c:pt idx="57912">
                  <c:v>-254.63849999999996</c:v>
                </c:pt>
                <c:pt idx="57913">
                  <c:v>-254.63649999999998</c:v>
                </c:pt>
                <c:pt idx="57914">
                  <c:v>-254.63449999999997</c:v>
                </c:pt>
                <c:pt idx="57915">
                  <c:v>-254.63249999999999</c:v>
                </c:pt>
                <c:pt idx="57916">
                  <c:v>-254.63049999999998</c:v>
                </c:pt>
                <c:pt idx="57917">
                  <c:v>-254.62849999999997</c:v>
                </c:pt>
                <c:pt idx="57918">
                  <c:v>-254.62649999999996</c:v>
                </c:pt>
                <c:pt idx="57919">
                  <c:v>-254.62449999999998</c:v>
                </c:pt>
                <c:pt idx="57920">
                  <c:v>-254.62249999999997</c:v>
                </c:pt>
                <c:pt idx="57921">
                  <c:v>-254.62049999999999</c:v>
                </c:pt>
                <c:pt idx="57922">
                  <c:v>-254.61849999999998</c:v>
                </c:pt>
                <c:pt idx="57923">
                  <c:v>-254.61649999999997</c:v>
                </c:pt>
                <c:pt idx="57924">
                  <c:v>-254.61449999999996</c:v>
                </c:pt>
                <c:pt idx="57925">
                  <c:v>-254.61249999999998</c:v>
                </c:pt>
                <c:pt idx="57926">
                  <c:v>-254.61049999999997</c:v>
                </c:pt>
                <c:pt idx="57927">
                  <c:v>-254.60849999999999</c:v>
                </c:pt>
                <c:pt idx="57928">
                  <c:v>-254.60649999999998</c:v>
                </c:pt>
                <c:pt idx="57929">
                  <c:v>-254.60449999999997</c:v>
                </c:pt>
                <c:pt idx="57930">
                  <c:v>-254.60249999999996</c:v>
                </c:pt>
                <c:pt idx="57931">
                  <c:v>-254.60049999999998</c:v>
                </c:pt>
                <c:pt idx="57932">
                  <c:v>-254.59849999999997</c:v>
                </c:pt>
                <c:pt idx="57933">
                  <c:v>-254.59649999999999</c:v>
                </c:pt>
                <c:pt idx="57934">
                  <c:v>-254.59449999999998</c:v>
                </c:pt>
                <c:pt idx="57935">
                  <c:v>-254.59249999999997</c:v>
                </c:pt>
                <c:pt idx="57936">
                  <c:v>-254.59049999999996</c:v>
                </c:pt>
                <c:pt idx="57937">
                  <c:v>-254.58849999999998</c:v>
                </c:pt>
                <c:pt idx="57938">
                  <c:v>-254.58649999999997</c:v>
                </c:pt>
                <c:pt idx="57939">
                  <c:v>-254.58449999999999</c:v>
                </c:pt>
                <c:pt idx="57940">
                  <c:v>-254.58249999999998</c:v>
                </c:pt>
                <c:pt idx="57941">
                  <c:v>-254.58049999999997</c:v>
                </c:pt>
                <c:pt idx="57942">
                  <c:v>-254.57849999999996</c:v>
                </c:pt>
                <c:pt idx="57943">
                  <c:v>-254.57649999999998</c:v>
                </c:pt>
                <c:pt idx="57944">
                  <c:v>-254.57449999999997</c:v>
                </c:pt>
                <c:pt idx="57945">
                  <c:v>-254.57249999999999</c:v>
                </c:pt>
                <c:pt idx="57946">
                  <c:v>-254.57049999999998</c:v>
                </c:pt>
                <c:pt idx="57947">
                  <c:v>-254.56849999999997</c:v>
                </c:pt>
                <c:pt idx="57948">
                  <c:v>-254.56649999999996</c:v>
                </c:pt>
                <c:pt idx="57949">
                  <c:v>-254.56449999999998</c:v>
                </c:pt>
                <c:pt idx="57950">
                  <c:v>-254.56249999999997</c:v>
                </c:pt>
                <c:pt idx="57951">
                  <c:v>-254.56049999999999</c:v>
                </c:pt>
                <c:pt idx="57952">
                  <c:v>-254.55849999999998</c:v>
                </c:pt>
                <c:pt idx="57953">
                  <c:v>-254.55649999999997</c:v>
                </c:pt>
                <c:pt idx="57954">
                  <c:v>-254.55449999999996</c:v>
                </c:pt>
                <c:pt idx="57955">
                  <c:v>-254.55249999999998</c:v>
                </c:pt>
                <c:pt idx="57956">
                  <c:v>-254.55049999999997</c:v>
                </c:pt>
                <c:pt idx="57957">
                  <c:v>-254.54849999999999</c:v>
                </c:pt>
                <c:pt idx="57958">
                  <c:v>-254.54649999999998</c:v>
                </c:pt>
                <c:pt idx="57959">
                  <c:v>-254.54449999999997</c:v>
                </c:pt>
                <c:pt idx="57960">
                  <c:v>-254.54249999999996</c:v>
                </c:pt>
                <c:pt idx="57961">
                  <c:v>-254.54049999999998</c:v>
                </c:pt>
                <c:pt idx="57962">
                  <c:v>-254.53849999999997</c:v>
                </c:pt>
                <c:pt idx="57963">
                  <c:v>-254.53649999999999</c:v>
                </c:pt>
                <c:pt idx="57964">
                  <c:v>-254.53449999999998</c:v>
                </c:pt>
                <c:pt idx="57965">
                  <c:v>-254.53249999999997</c:v>
                </c:pt>
                <c:pt idx="57966">
                  <c:v>-254.53049999999996</c:v>
                </c:pt>
                <c:pt idx="57967">
                  <c:v>-254.52849999999998</c:v>
                </c:pt>
                <c:pt idx="57968">
                  <c:v>-254.52649999999997</c:v>
                </c:pt>
                <c:pt idx="57969">
                  <c:v>-254.52449999999999</c:v>
                </c:pt>
                <c:pt idx="57970">
                  <c:v>-254.52249999999998</c:v>
                </c:pt>
                <c:pt idx="57971">
                  <c:v>-254.52049999999997</c:v>
                </c:pt>
                <c:pt idx="57972">
                  <c:v>-254.51849999999996</c:v>
                </c:pt>
                <c:pt idx="57973">
                  <c:v>-254.51649999999998</c:v>
                </c:pt>
                <c:pt idx="57974">
                  <c:v>-254.5145</c:v>
                </c:pt>
                <c:pt idx="57975">
                  <c:v>-254.51249999999999</c:v>
                </c:pt>
                <c:pt idx="57976">
                  <c:v>-254.51049999999998</c:v>
                </c:pt>
                <c:pt idx="57977">
                  <c:v>-254.50849999999997</c:v>
                </c:pt>
                <c:pt idx="57978">
                  <c:v>-254.50649999999996</c:v>
                </c:pt>
                <c:pt idx="57979">
                  <c:v>-254.50449999999998</c:v>
                </c:pt>
                <c:pt idx="57980">
                  <c:v>-254.5025</c:v>
                </c:pt>
                <c:pt idx="57981">
                  <c:v>-254.50049999999999</c:v>
                </c:pt>
                <c:pt idx="57982">
                  <c:v>-254.49849999999998</c:v>
                </c:pt>
                <c:pt idx="57983">
                  <c:v>-254.49649999999997</c:v>
                </c:pt>
                <c:pt idx="57984">
                  <c:v>-254.49449999999996</c:v>
                </c:pt>
                <c:pt idx="57985">
                  <c:v>-254.49249999999998</c:v>
                </c:pt>
                <c:pt idx="57986">
                  <c:v>-254.4905</c:v>
                </c:pt>
                <c:pt idx="57987">
                  <c:v>-254.48849999999999</c:v>
                </c:pt>
                <c:pt idx="57988">
                  <c:v>-254.48649999999998</c:v>
                </c:pt>
                <c:pt idx="57989">
                  <c:v>-254.48449999999997</c:v>
                </c:pt>
                <c:pt idx="57990">
                  <c:v>-254.48249999999996</c:v>
                </c:pt>
                <c:pt idx="57991">
                  <c:v>-254.48049999999998</c:v>
                </c:pt>
                <c:pt idx="57992">
                  <c:v>-254.4785</c:v>
                </c:pt>
                <c:pt idx="57993">
                  <c:v>-254.47649999999999</c:v>
                </c:pt>
                <c:pt idx="57994">
                  <c:v>-254.47449999999998</c:v>
                </c:pt>
                <c:pt idx="57995">
                  <c:v>-254.47249999999997</c:v>
                </c:pt>
                <c:pt idx="57996">
                  <c:v>-254.47049999999996</c:v>
                </c:pt>
                <c:pt idx="57997">
                  <c:v>-254.46849999999998</c:v>
                </c:pt>
                <c:pt idx="57998">
                  <c:v>-254.4665</c:v>
                </c:pt>
                <c:pt idx="57999">
                  <c:v>-254.46449999999999</c:v>
                </c:pt>
                <c:pt idx="58000">
                  <c:v>-254.46249999999998</c:v>
                </c:pt>
                <c:pt idx="58001">
                  <c:v>-254.46049999999997</c:v>
                </c:pt>
                <c:pt idx="58002">
                  <c:v>-254.45849999999996</c:v>
                </c:pt>
                <c:pt idx="58003">
                  <c:v>-254.45649999999998</c:v>
                </c:pt>
                <c:pt idx="58004">
                  <c:v>-254.4545</c:v>
                </c:pt>
                <c:pt idx="58005">
                  <c:v>-254.45249999999999</c:v>
                </c:pt>
                <c:pt idx="58006">
                  <c:v>-254.45049999999998</c:v>
                </c:pt>
                <c:pt idx="58007">
                  <c:v>-254.44849999999997</c:v>
                </c:pt>
                <c:pt idx="58008">
                  <c:v>-254.44649999999996</c:v>
                </c:pt>
                <c:pt idx="58009">
                  <c:v>-254.44449999999998</c:v>
                </c:pt>
                <c:pt idx="58010">
                  <c:v>-254.4425</c:v>
                </c:pt>
                <c:pt idx="58011">
                  <c:v>-254.44049999999999</c:v>
                </c:pt>
                <c:pt idx="58012">
                  <c:v>-254.43849999999998</c:v>
                </c:pt>
                <c:pt idx="58013">
                  <c:v>-254.43649999999997</c:v>
                </c:pt>
                <c:pt idx="58014">
                  <c:v>-254.43449999999996</c:v>
                </c:pt>
                <c:pt idx="58015">
                  <c:v>-254.43249999999998</c:v>
                </c:pt>
                <c:pt idx="58016">
                  <c:v>-254.43049999999999</c:v>
                </c:pt>
                <c:pt idx="58017">
                  <c:v>-254.42849999999999</c:v>
                </c:pt>
                <c:pt idx="58018">
                  <c:v>-254.42649999999998</c:v>
                </c:pt>
                <c:pt idx="58019">
                  <c:v>-254.42449999999997</c:v>
                </c:pt>
                <c:pt idx="58020">
                  <c:v>-254.42249999999996</c:v>
                </c:pt>
                <c:pt idx="58021">
                  <c:v>-254.42049999999998</c:v>
                </c:pt>
                <c:pt idx="58022">
                  <c:v>-254.41849999999999</c:v>
                </c:pt>
                <c:pt idx="58023">
                  <c:v>-254.41649999999998</c:v>
                </c:pt>
                <c:pt idx="58024">
                  <c:v>-254.41449999999998</c:v>
                </c:pt>
                <c:pt idx="58025">
                  <c:v>-254.41249999999997</c:v>
                </c:pt>
                <c:pt idx="58026">
                  <c:v>-254.41049999999996</c:v>
                </c:pt>
                <c:pt idx="58027">
                  <c:v>-254.40849999999998</c:v>
                </c:pt>
                <c:pt idx="58028">
                  <c:v>-254.40649999999999</c:v>
                </c:pt>
                <c:pt idx="58029">
                  <c:v>-254.40449999999998</c:v>
                </c:pt>
                <c:pt idx="58030">
                  <c:v>-254.40249999999997</c:v>
                </c:pt>
                <c:pt idx="58031">
                  <c:v>-254.40049999999997</c:v>
                </c:pt>
                <c:pt idx="58032">
                  <c:v>-254.39849999999998</c:v>
                </c:pt>
                <c:pt idx="58033">
                  <c:v>-254.39649999999997</c:v>
                </c:pt>
                <c:pt idx="58034">
                  <c:v>-254.39449999999999</c:v>
                </c:pt>
                <c:pt idx="58035">
                  <c:v>-254.39249999999998</c:v>
                </c:pt>
                <c:pt idx="58036">
                  <c:v>-254.39049999999997</c:v>
                </c:pt>
                <c:pt idx="58037">
                  <c:v>-254.38849999999996</c:v>
                </c:pt>
                <c:pt idx="58038">
                  <c:v>-254.38649999999998</c:v>
                </c:pt>
                <c:pt idx="58039">
                  <c:v>-254.38449999999997</c:v>
                </c:pt>
                <c:pt idx="58040">
                  <c:v>-254.38249999999999</c:v>
                </c:pt>
                <c:pt idx="58041">
                  <c:v>-254.38049999999998</c:v>
                </c:pt>
                <c:pt idx="58042">
                  <c:v>-254.37849999999997</c:v>
                </c:pt>
                <c:pt idx="58043">
                  <c:v>-254.37649999999996</c:v>
                </c:pt>
                <c:pt idx="58044">
                  <c:v>-254.37449999999998</c:v>
                </c:pt>
                <c:pt idx="58045">
                  <c:v>-254.37249999999997</c:v>
                </c:pt>
                <c:pt idx="58046">
                  <c:v>-254.37049999999999</c:v>
                </c:pt>
                <c:pt idx="58047">
                  <c:v>-254.36849999999998</c:v>
                </c:pt>
                <c:pt idx="58048">
                  <c:v>-254.36649999999997</c:v>
                </c:pt>
                <c:pt idx="58049">
                  <c:v>-254.36449999999996</c:v>
                </c:pt>
                <c:pt idx="58050">
                  <c:v>-254.36249999999998</c:v>
                </c:pt>
                <c:pt idx="58051">
                  <c:v>-254.36049999999997</c:v>
                </c:pt>
                <c:pt idx="58052">
                  <c:v>-254.35849999999999</c:v>
                </c:pt>
                <c:pt idx="58053">
                  <c:v>-254.35649999999998</c:v>
                </c:pt>
                <c:pt idx="58054">
                  <c:v>-254.35449999999997</c:v>
                </c:pt>
                <c:pt idx="58055">
                  <c:v>-254.35249999999996</c:v>
                </c:pt>
                <c:pt idx="58056">
                  <c:v>-254.35049999999998</c:v>
                </c:pt>
                <c:pt idx="58057">
                  <c:v>-254.34849999999997</c:v>
                </c:pt>
                <c:pt idx="58058">
                  <c:v>-254.34649999999999</c:v>
                </c:pt>
                <c:pt idx="58059">
                  <c:v>-254.34449999999998</c:v>
                </c:pt>
                <c:pt idx="58060">
                  <c:v>-254.34249999999997</c:v>
                </c:pt>
                <c:pt idx="58061">
                  <c:v>-254.34049999999996</c:v>
                </c:pt>
                <c:pt idx="58062">
                  <c:v>-254.33849999999998</c:v>
                </c:pt>
                <c:pt idx="58063">
                  <c:v>-254.33649999999997</c:v>
                </c:pt>
                <c:pt idx="58064">
                  <c:v>-254.33449999999999</c:v>
                </c:pt>
                <c:pt idx="58065">
                  <c:v>-254.33249999999998</c:v>
                </c:pt>
                <c:pt idx="58066">
                  <c:v>-254.33049999999997</c:v>
                </c:pt>
                <c:pt idx="58067">
                  <c:v>-254.32849999999996</c:v>
                </c:pt>
                <c:pt idx="58068">
                  <c:v>-254.32649999999998</c:v>
                </c:pt>
                <c:pt idx="58069">
                  <c:v>-254.32449999999997</c:v>
                </c:pt>
                <c:pt idx="58070">
                  <c:v>-254.32249999999999</c:v>
                </c:pt>
                <c:pt idx="58071">
                  <c:v>-254.32049999999998</c:v>
                </c:pt>
                <c:pt idx="58072">
                  <c:v>-254.31849999999997</c:v>
                </c:pt>
                <c:pt idx="58073">
                  <c:v>-254.31649999999996</c:v>
                </c:pt>
                <c:pt idx="58074">
                  <c:v>-254.31449999999998</c:v>
                </c:pt>
                <c:pt idx="58075">
                  <c:v>-254.31249999999997</c:v>
                </c:pt>
                <c:pt idx="58076">
                  <c:v>-254.31049999999999</c:v>
                </c:pt>
                <c:pt idx="58077">
                  <c:v>-254.30849999999998</c:v>
                </c:pt>
                <c:pt idx="58078">
                  <c:v>-254.30649999999997</c:v>
                </c:pt>
                <c:pt idx="58079">
                  <c:v>-254.30449999999996</c:v>
                </c:pt>
                <c:pt idx="58080">
                  <c:v>-254.30249999999998</c:v>
                </c:pt>
                <c:pt idx="58081">
                  <c:v>-254.30049999999997</c:v>
                </c:pt>
                <c:pt idx="58082">
                  <c:v>-254.29849999999999</c:v>
                </c:pt>
                <c:pt idx="58083">
                  <c:v>-254.29649999999998</c:v>
                </c:pt>
                <c:pt idx="58084">
                  <c:v>-254.29449999999997</c:v>
                </c:pt>
                <c:pt idx="58085">
                  <c:v>-254.29249999999996</c:v>
                </c:pt>
                <c:pt idx="58086">
                  <c:v>-254.29049999999998</c:v>
                </c:pt>
                <c:pt idx="58087">
                  <c:v>-254.28849999999997</c:v>
                </c:pt>
                <c:pt idx="58088">
                  <c:v>-254.28649999999999</c:v>
                </c:pt>
                <c:pt idx="58089">
                  <c:v>-254.28449999999998</c:v>
                </c:pt>
                <c:pt idx="58090">
                  <c:v>-254.28249999999997</c:v>
                </c:pt>
                <c:pt idx="58091">
                  <c:v>-254.28049999999996</c:v>
                </c:pt>
                <c:pt idx="58092">
                  <c:v>-254.27849999999998</c:v>
                </c:pt>
                <c:pt idx="58093">
                  <c:v>-254.27649999999997</c:v>
                </c:pt>
                <c:pt idx="58094">
                  <c:v>-254.27449999999999</c:v>
                </c:pt>
                <c:pt idx="58095">
                  <c:v>-254.27249999999998</c:v>
                </c:pt>
                <c:pt idx="58096">
                  <c:v>-254.27049999999997</c:v>
                </c:pt>
                <c:pt idx="58097">
                  <c:v>-254.26849999999996</c:v>
                </c:pt>
                <c:pt idx="58098">
                  <c:v>-254.26649999999998</c:v>
                </c:pt>
                <c:pt idx="58099">
                  <c:v>-254.2645</c:v>
                </c:pt>
                <c:pt idx="58100">
                  <c:v>-254.26249999999999</c:v>
                </c:pt>
                <c:pt idx="58101">
                  <c:v>-254.26049999999998</c:v>
                </c:pt>
                <c:pt idx="58102">
                  <c:v>-254.25849999999997</c:v>
                </c:pt>
                <c:pt idx="58103">
                  <c:v>-254.25649999999996</c:v>
                </c:pt>
                <c:pt idx="58104">
                  <c:v>-254.25449999999998</c:v>
                </c:pt>
                <c:pt idx="58105">
                  <c:v>-254.2525</c:v>
                </c:pt>
                <c:pt idx="58106">
                  <c:v>-254.25049999999999</c:v>
                </c:pt>
                <c:pt idx="58107">
                  <c:v>-254.24849999999998</c:v>
                </c:pt>
                <c:pt idx="58108">
                  <c:v>-254.24649999999997</c:v>
                </c:pt>
                <c:pt idx="58109">
                  <c:v>-254.24449999999996</c:v>
                </c:pt>
                <c:pt idx="58110">
                  <c:v>-254.24249999999998</c:v>
                </c:pt>
                <c:pt idx="58111">
                  <c:v>-254.2405</c:v>
                </c:pt>
                <c:pt idx="58112">
                  <c:v>-254.23849999999999</c:v>
                </c:pt>
                <c:pt idx="58113">
                  <c:v>-254.23649999999998</c:v>
                </c:pt>
                <c:pt idx="58114">
                  <c:v>-254.23449999999997</c:v>
                </c:pt>
                <c:pt idx="58115">
                  <c:v>-254.23249999999996</c:v>
                </c:pt>
                <c:pt idx="58116">
                  <c:v>-254.23049999999998</c:v>
                </c:pt>
                <c:pt idx="58117">
                  <c:v>-254.2285</c:v>
                </c:pt>
                <c:pt idx="58118">
                  <c:v>-254.22649999999999</c:v>
                </c:pt>
                <c:pt idx="58119">
                  <c:v>-254.22449999999998</c:v>
                </c:pt>
                <c:pt idx="58120">
                  <c:v>-254.22249999999997</c:v>
                </c:pt>
                <c:pt idx="58121">
                  <c:v>-254.22049999999996</c:v>
                </c:pt>
                <c:pt idx="58122">
                  <c:v>-254.21849999999998</c:v>
                </c:pt>
                <c:pt idx="58123">
                  <c:v>-254.2165</c:v>
                </c:pt>
                <c:pt idx="58124">
                  <c:v>-254.21449999999999</c:v>
                </c:pt>
                <c:pt idx="58125">
                  <c:v>-254.21249999999998</c:v>
                </c:pt>
                <c:pt idx="58126">
                  <c:v>-254.21049999999997</c:v>
                </c:pt>
                <c:pt idx="58127">
                  <c:v>-254.20849999999996</c:v>
                </c:pt>
                <c:pt idx="58128">
                  <c:v>-254.20649999999998</c:v>
                </c:pt>
                <c:pt idx="58129">
                  <c:v>-254.2045</c:v>
                </c:pt>
                <c:pt idx="58130">
                  <c:v>-254.20249999999999</c:v>
                </c:pt>
                <c:pt idx="58131">
                  <c:v>-254.20049999999998</c:v>
                </c:pt>
                <c:pt idx="58132">
                  <c:v>-254.19849999999997</c:v>
                </c:pt>
                <c:pt idx="58133">
                  <c:v>-254.19649999999996</c:v>
                </c:pt>
                <c:pt idx="58134">
                  <c:v>-254.19449999999998</c:v>
                </c:pt>
                <c:pt idx="58135">
                  <c:v>-254.1925</c:v>
                </c:pt>
                <c:pt idx="58136">
                  <c:v>-254.19049999999999</c:v>
                </c:pt>
                <c:pt idx="58137">
                  <c:v>-254.18849999999998</c:v>
                </c:pt>
                <c:pt idx="58138">
                  <c:v>-254.18649999999997</c:v>
                </c:pt>
                <c:pt idx="58139">
                  <c:v>-254.18449999999996</c:v>
                </c:pt>
                <c:pt idx="58140">
                  <c:v>-254.18249999999998</c:v>
                </c:pt>
                <c:pt idx="58141">
                  <c:v>-254.18049999999999</c:v>
                </c:pt>
                <c:pt idx="58142">
                  <c:v>-254.17849999999999</c:v>
                </c:pt>
                <c:pt idx="58143">
                  <c:v>-254.17649999999998</c:v>
                </c:pt>
                <c:pt idx="58144">
                  <c:v>-254.17449999999997</c:v>
                </c:pt>
                <c:pt idx="58145">
                  <c:v>-254.17249999999996</c:v>
                </c:pt>
                <c:pt idx="58146">
                  <c:v>-254.17049999999998</c:v>
                </c:pt>
                <c:pt idx="58147">
                  <c:v>-254.16849999999999</c:v>
                </c:pt>
                <c:pt idx="58148">
                  <c:v>-254.16649999999998</c:v>
                </c:pt>
                <c:pt idx="58149">
                  <c:v>-254.16449999999998</c:v>
                </c:pt>
                <c:pt idx="58150">
                  <c:v>-254.16249999999997</c:v>
                </c:pt>
                <c:pt idx="58151">
                  <c:v>-254.16049999999996</c:v>
                </c:pt>
                <c:pt idx="58152">
                  <c:v>-254.15849999999998</c:v>
                </c:pt>
                <c:pt idx="58153">
                  <c:v>-254.15649999999999</c:v>
                </c:pt>
                <c:pt idx="58154">
                  <c:v>-254.15449999999998</c:v>
                </c:pt>
                <c:pt idx="58155">
                  <c:v>-254.15249999999997</c:v>
                </c:pt>
                <c:pt idx="58156">
                  <c:v>-254.15049999999997</c:v>
                </c:pt>
                <c:pt idx="58157">
                  <c:v>-254.14849999999998</c:v>
                </c:pt>
                <c:pt idx="58158">
                  <c:v>-254.14649999999997</c:v>
                </c:pt>
                <c:pt idx="58159">
                  <c:v>-254.14449999999999</c:v>
                </c:pt>
                <c:pt idx="58160">
                  <c:v>-254.14249999999998</c:v>
                </c:pt>
                <c:pt idx="58161">
                  <c:v>-254.14049999999997</c:v>
                </c:pt>
                <c:pt idx="58162">
                  <c:v>-254.13849999999996</c:v>
                </c:pt>
                <c:pt idx="58163">
                  <c:v>-254.13649999999998</c:v>
                </c:pt>
                <c:pt idx="58164">
                  <c:v>-254.13449999999997</c:v>
                </c:pt>
                <c:pt idx="58165">
                  <c:v>-254.13249999999999</c:v>
                </c:pt>
                <c:pt idx="58166">
                  <c:v>-254.13049999999998</c:v>
                </c:pt>
                <c:pt idx="58167">
                  <c:v>-254.12849999999997</c:v>
                </c:pt>
                <c:pt idx="58168">
                  <c:v>-254.12649999999996</c:v>
                </c:pt>
                <c:pt idx="58169">
                  <c:v>-254.12449999999998</c:v>
                </c:pt>
                <c:pt idx="58170">
                  <c:v>-254.12249999999997</c:v>
                </c:pt>
                <c:pt idx="58171">
                  <c:v>-254.12049999999999</c:v>
                </c:pt>
                <c:pt idx="58172">
                  <c:v>-254.11849999999998</c:v>
                </c:pt>
                <c:pt idx="58173">
                  <c:v>-254.11649999999997</c:v>
                </c:pt>
                <c:pt idx="58174">
                  <c:v>-254.11449999999996</c:v>
                </c:pt>
                <c:pt idx="58175">
                  <c:v>-254.11249999999998</c:v>
                </c:pt>
                <c:pt idx="58176">
                  <c:v>-254.11049999999997</c:v>
                </c:pt>
                <c:pt idx="58177">
                  <c:v>-254.10849999999999</c:v>
                </c:pt>
                <c:pt idx="58178">
                  <c:v>-254.10649999999998</c:v>
                </c:pt>
                <c:pt idx="58179">
                  <c:v>-254.10449999999997</c:v>
                </c:pt>
                <c:pt idx="58180">
                  <c:v>-254.10249999999996</c:v>
                </c:pt>
                <c:pt idx="58181">
                  <c:v>-254.10049999999998</c:v>
                </c:pt>
                <c:pt idx="58182">
                  <c:v>-254.09849999999997</c:v>
                </c:pt>
                <c:pt idx="58183">
                  <c:v>-254.09649999999999</c:v>
                </c:pt>
                <c:pt idx="58184">
                  <c:v>-254.09449999999998</c:v>
                </c:pt>
                <c:pt idx="58185">
                  <c:v>-254.09249999999997</c:v>
                </c:pt>
                <c:pt idx="58186">
                  <c:v>-254.09049999999996</c:v>
                </c:pt>
                <c:pt idx="58187">
                  <c:v>-254.08849999999998</c:v>
                </c:pt>
                <c:pt idx="58188">
                  <c:v>-254.08649999999997</c:v>
                </c:pt>
                <c:pt idx="58189">
                  <c:v>-254.08449999999999</c:v>
                </c:pt>
                <c:pt idx="58190">
                  <c:v>-254.08249999999998</c:v>
                </c:pt>
                <c:pt idx="58191">
                  <c:v>-254.08049999999997</c:v>
                </c:pt>
                <c:pt idx="58192">
                  <c:v>-254.07849999999996</c:v>
                </c:pt>
                <c:pt idx="58193">
                  <c:v>-254.07649999999998</c:v>
                </c:pt>
                <c:pt idx="58194">
                  <c:v>-254.07449999999997</c:v>
                </c:pt>
                <c:pt idx="58195">
                  <c:v>-254.07249999999999</c:v>
                </c:pt>
                <c:pt idx="58196">
                  <c:v>-254.07049999999998</c:v>
                </c:pt>
                <c:pt idx="58197">
                  <c:v>-254.06849999999997</c:v>
                </c:pt>
                <c:pt idx="58198">
                  <c:v>-254.06649999999996</c:v>
                </c:pt>
                <c:pt idx="58199">
                  <c:v>-254.06449999999998</c:v>
                </c:pt>
                <c:pt idx="58200">
                  <c:v>-254.06249999999997</c:v>
                </c:pt>
                <c:pt idx="58201">
                  <c:v>-254.06049999999999</c:v>
                </c:pt>
                <c:pt idx="58202">
                  <c:v>-254.05849999999998</c:v>
                </c:pt>
                <c:pt idx="58203">
                  <c:v>-254.05649999999997</c:v>
                </c:pt>
                <c:pt idx="58204">
                  <c:v>-254.05449999999996</c:v>
                </c:pt>
                <c:pt idx="58205">
                  <c:v>-254.05249999999998</c:v>
                </c:pt>
                <c:pt idx="58206">
                  <c:v>-254.05049999999997</c:v>
                </c:pt>
                <c:pt idx="58207">
                  <c:v>-254.04849999999999</c:v>
                </c:pt>
                <c:pt idx="58208">
                  <c:v>-254.04649999999998</c:v>
                </c:pt>
                <c:pt idx="58209">
                  <c:v>-254.04449999999997</c:v>
                </c:pt>
                <c:pt idx="58210">
                  <c:v>-254.04249999999996</c:v>
                </c:pt>
                <c:pt idx="58211">
                  <c:v>-254.04049999999998</c:v>
                </c:pt>
                <c:pt idx="58212">
                  <c:v>-254.03849999999997</c:v>
                </c:pt>
                <c:pt idx="58213">
                  <c:v>-254.03649999999999</c:v>
                </c:pt>
                <c:pt idx="58214">
                  <c:v>-254.03449999999998</c:v>
                </c:pt>
                <c:pt idx="58215">
                  <c:v>-254.03249999999997</c:v>
                </c:pt>
                <c:pt idx="58216">
                  <c:v>-254.03049999999996</c:v>
                </c:pt>
                <c:pt idx="58217">
                  <c:v>-254.02849999999998</c:v>
                </c:pt>
                <c:pt idx="58218">
                  <c:v>-254.02649999999997</c:v>
                </c:pt>
                <c:pt idx="58219">
                  <c:v>-254.02449999999999</c:v>
                </c:pt>
                <c:pt idx="58220">
                  <c:v>-254.02249999999998</c:v>
                </c:pt>
                <c:pt idx="58221">
                  <c:v>-254.02049999999997</c:v>
                </c:pt>
                <c:pt idx="58222">
                  <c:v>-254.01849999999996</c:v>
                </c:pt>
                <c:pt idx="58223">
                  <c:v>-254.01649999999998</c:v>
                </c:pt>
                <c:pt idx="58224">
                  <c:v>-254.0145</c:v>
                </c:pt>
                <c:pt idx="58225">
                  <c:v>-254.01249999999999</c:v>
                </c:pt>
                <c:pt idx="58226">
                  <c:v>-254.01049999999998</c:v>
                </c:pt>
                <c:pt idx="58227">
                  <c:v>-254.00849999999997</c:v>
                </c:pt>
                <c:pt idx="58228">
                  <c:v>-254.00649999999996</c:v>
                </c:pt>
                <c:pt idx="58229">
                  <c:v>-254.00449999999998</c:v>
                </c:pt>
                <c:pt idx="58230">
                  <c:v>-254.0025</c:v>
                </c:pt>
                <c:pt idx="58231">
                  <c:v>-254.00049999999999</c:v>
                </c:pt>
                <c:pt idx="58232">
                  <c:v>-253.99849999999998</c:v>
                </c:pt>
                <c:pt idx="58233">
                  <c:v>-253.99649999999997</c:v>
                </c:pt>
                <c:pt idx="58234">
                  <c:v>-253.99449999999996</c:v>
                </c:pt>
                <c:pt idx="58235">
                  <c:v>-253.99249999999998</c:v>
                </c:pt>
                <c:pt idx="58236">
                  <c:v>-253.9905</c:v>
                </c:pt>
                <c:pt idx="58237">
                  <c:v>-253.98849999999999</c:v>
                </c:pt>
                <c:pt idx="58238">
                  <c:v>-253.98649999999998</c:v>
                </c:pt>
                <c:pt idx="58239">
                  <c:v>-253.98449999999997</c:v>
                </c:pt>
                <c:pt idx="58240">
                  <c:v>-253.98249999999996</c:v>
                </c:pt>
                <c:pt idx="58241">
                  <c:v>-253.98049999999998</c:v>
                </c:pt>
                <c:pt idx="58242">
                  <c:v>-253.9785</c:v>
                </c:pt>
                <c:pt idx="58243">
                  <c:v>-253.97649999999999</c:v>
                </c:pt>
                <c:pt idx="58244">
                  <c:v>-253.97449999999998</c:v>
                </c:pt>
                <c:pt idx="58245">
                  <c:v>-253.97249999999997</c:v>
                </c:pt>
                <c:pt idx="58246">
                  <c:v>-253.97049999999996</c:v>
                </c:pt>
                <c:pt idx="58247">
                  <c:v>-253.96849999999998</c:v>
                </c:pt>
                <c:pt idx="58248">
                  <c:v>-253.9665</c:v>
                </c:pt>
                <c:pt idx="58249">
                  <c:v>-253.96449999999999</c:v>
                </c:pt>
                <c:pt idx="58250">
                  <c:v>-253.96249999999998</c:v>
                </c:pt>
                <c:pt idx="58251">
                  <c:v>-253.96049999999997</c:v>
                </c:pt>
                <c:pt idx="58252">
                  <c:v>-253.95849999999996</c:v>
                </c:pt>
                <c:pt idx="58253">
                  <c:v>-253.95649999999998</c:v>
                </c:pt>
                <c:pt idx="58254">
                  <c:v>-253.9545</c:v>
                </c:pt>
                <c:pt idx="58255">
                  <c:v>-253.95249999999999</c:v>
                </c:pt>
                <c:pt idx="58256">
                  <c:v>-253.95049999999998</c:v>
                </c:pt>
                <c:pt idx="58257">
                  <c:v>-253.94849999999997</c:v>
                </c:pt>
                <c:pt idx="58258">
                  <c:v>-253.94649999999996</c:v>
                </c:pt>
                <c:pt idx="58259">
                  <c:v>-253.94449999999998</c:v>
                </c:pt>
                <c:pt idx="58260">
                  <c:v>-253.9425</c:v>
                </c:pt>
                <c:pt idx="58261">
                  <c:v>-253.94049999999999</c:v>
                </c:pt>
                <c:pt idx="58262">
                  <c:v>-253.93849999999998</c:v>
                </c:pt>
                <c:pt idx="58263">
                  <c:v>-253.93649999999997</c:v>
                </c:pt>
                <c:pt idx="58264">
                  <c:v>-253.93449999999996</c:v>
                </c:pt>
                <c:pt idx="58265">
                  <c:v>-253.93249999999998</c:v>
                </c:pt>
                <c:pt idx="58266">
                  <c:v>-253.93049999999999</c:v>
                </c:pt>
                <c:pt idx="58267">
                  <c:v>-253.92849999999999</c:v>
                </c:pt>
                <c:pt idx="58268">
                  <c:v>-253.92649999999998</c:v>
                </c:pt>
                <c:pt idx="58269">
                  <c:v>-253.92449999999997</c:v>
                </c:pt>
                <c:pt idx="58270">
                  <c:v>-253.92249999999996</c:v>
                </c:pt>
                <c:pt idx="58271">
                  <c:v>-253.92049999999998</c:v>
                </c:pt>
                <c:pt idx="58272">
                  <c:v>-253.91849999999999</c:v>
                </c:pt>
                <c:pt idx="58273">
                  <c:v>-253.91649999999998</c:v>
                </c:pt>
                <c:pt idx="58274">
                  <c:v>-253.91449999999998</c:v>
                </c:pt>
                <c:pt idx="58275">
                  <c:v>-253.91249999999997</c:v>
                </c:pt>
                <c:pt idx="58276">
                  <c:v>-253.91049999999996</c:v>
                </c:pt>
                <c:pt idx="58277">
                  <c:v>-253.90849999999998</c:v>
                </c:pt>
                <c:pt idx="58278">
                  <c:v>-253.90649999999999</c:v>
                </c:pt>
                <c:pt idx="58279">
                  <c:v>-253.90449999999998</c:v>
                </c:pt>
                <c:pt idx="58280">
                  <c:v>-253.90249999999997</c:v>
                </c:pt>
                <c:pt idx="58281">
                  <c:v>-253.90049999999997</c:v>
                </c:pt>
                <c:pt idx="58282">
                  <c:v>-253.89849999999998</c:v>
                </c:pt>
                <c:pt idx="58283">
                  <c:v>-253.89649999999997</c:v>
                </c:pt>
                <c:pt idx="58284">
                  <c:v>-253.89449999999999</c:v>
                </c:pt>
                <c:pt idx="58285">
                  <c:v>-253.89249999999998</c:v>
                </c:pt>
                <c:pt idx="58286">
                  <c:v>-253.89049999999997</c:v>
                </c:pt>
                <c:pt idx="58287">
                  <c:v>-253.88849999999996</c:v>
                </c:pt>
                <c:pt idx="58288">
                  <c:v>-253.88649999999998</c:v>
                </c:pt>
                <c:pt idx="58289">
                  <c:v>-253.88449999999997</c:v>
                </c:pt>
                <c:pt idx="58290">
                  <c:v>-253.88249999999999</c:v>
                </c:pt>
                <c:pt idx="58291">
                  <c:v>-253.88049999999998</c:v>
                </c:pt>
                <c:pt idx="58292">
                  <c:v>-253.87849999999997</c:v>
                </c:pt>
                <c:pt idx="58293">
                  <c:v>-253.87649999999996</c:v>
                </c:pt>
                <c:pt idx="58294">
                  <c:v>-253.87449999999998</c:v>
                </c:pt>
                <c:pt idx="58295">
                  <c:v>-253.87249999999997</c:v>
                </c:pt>
                <c:pt idx="58296">
                  <c:v>-253.87049999999999</c:v>
                </c:pt>
                <c:pt idx="58297">
                  <c:v>-253.86849999999998</c:v>
                </c:pt>
                <c:pt idx="58298">
                  <c:v>-253.86649999999997</c:v>
                </c:pt>
                <c:pt idx="58299">
                  <c:v>-253.86449999999996</c:v>
                </c:pt>
                <c:pt idx="58300">
                  <c:v>-253.86249999999998</c:v>
                </c:pt>
                <c:pt idx="58301">
                  <c:v>-253.86049999999997</c:v>
                </c:pt>
                <c:pt idx="58302">
                  <c:v>-253.85849999999999</c:v>
                </c:pt>
                <c:pt idx="58303">
                  <c:v>-253.85649999999998</c:v>
                </c:pt>
                <c:pt idx="58304">
                  <c:v>-253.85449999999997</c:v>
                </c:pt>
                <c:pt idx="58305">
                  <c:v>-253.85249999999996</c:v>
                </c:pt>
                <c:pt idx="58306">
                  <c:v>-253.85049999999998</c:v>
                </c:pt>
                <c:pt idx="58307">
                  <c:v>-253.84849999999997</c:v>
                </c:pt>
                <c:pt idx="58308">
                  <c:v>-253.84649999999999</c:v>
                </c:pt>
                <c:pt idx="58309">
                  <c:v>-253.84449999999998</c:v>
                </c:pt>
                <c:pt idx="58310">
                  <c:v>-253.84249999999997</c:v>
                </c:pt>
                <c:pt idx="58311">
                  <c:v>-253.84049999999996</c:v>
                </c:pt>
                <c:pt idx="58312">
                  <c:v>-253.83849999999998</c:v>
                </c:pt>
                <c:pt idx="58313">
                  <c:v>-253.83649999999997</c:v>
                </c:pt>
                <c:pt idx="58314">
                  <c:v>-253.83449999999999</c:v>
                </c:pt>
                <c:pt idx="58315">
                  <c:v>-253.83249999999998</c:v>
                </c:pt>
                <c:pt idx="58316">
                  <c:v>-253.83049999999997</c:v>
                </c:pt>
                <c:pt idx="58317">
                  <c:v>-253.82849999999996</c:v>
                </c:pt>
                <c:pt idx="58318">
                  <c:v>-253.82649999999998</c:v>
                </c:pt>
                <c:pt idx="58319">
                  <c:v>-253.82449999999997</c:v>
                </c:pt>
                <c:pt idx="58320">
                  <c:v>-253.82249999999999</c:v>
                </c:pt>
                <c:pt idx="58321">
                  <c:v>-253.82049999999998</c:v>
                </c:pt>
                <c:pt idx="58322">
                  <c:v>-253.81849999999997</c:v>
                </c:pt>
                <c:pt idx="58323">
                  <c:v>-253.81649999999996</c:v>
                </c:pt>
                <c:pt idx="58324">
                  <c:v>-253.81449999999998</c:v>
                </c:pt>
                <c:pt idx="58325">
                  <c:v>-253.81249999999997</c:v>
                </c:pt>
                <c:pt idx="58326">
                  <c:v>-253.81049999999999</c:v>
                </c:pt>
                <c:pt idx="58327">
                  <c:v>-253.80849999999998</c:v>
                </c:pt>
                <c:pt idx="58328">
                  <c:v>-253.80649999999997</c:v>
                </c:pt>
                <c:pt idx="58329">
                  <c:v>-253.80449999999996</c:v>
                </c:pt>
                <c:pt idx="58330">
                  <c:v>-253.80249999999998</c:v>
                </c:pt>
                <c:pt idx="58331">
                  <c:v>-253.80049999999997</c:v>
                </c:pt>
                <c:pt idx="58332">
                  <c:v>-253.79849999999999</c:v>
                </c:pt>
                <c:pt idx="58333">
                  <c:v>-253.79649999999998</c:v>
                </c:pt>
                <c:pt idx="58334">
                  <c:v>-253.79449999999997</c:v>
                </c:pt>
                <c:pt idx="58335">
                  <c:v>-253.79249999999996</c:v>
                </c:pt>
                <c:pt idx="58336">
                  <c:v>-253.79049999999998</c:v>
                </c:pt>
                <c:pt idx="58337">
                  <c:v>-253.78849999999997</c:v>
                </c:pt>
                <c:pt idx="58338">
                  <c:v>-253.78649999999999</c:v>
                </c:pt>
                <c:pt idx="58339">
                  <c:v>-253.78449999999998</c:v>
                </c:pt>
                <c:pt idx="58340">
                  <c:v>-253.78249999999997</c:v>
                </c:pt>
                <c:pt idx="58341">
                  <c:v>-253.78049999999996</c:v>
                </c:pt>
                <c:pt idx="58342">
                  <c:v>-253.77849999999998</c:v>
                </c:pt>
                <c:pt idx="58343">
                  <c:v>-253.77649999999997</c:v>
                </c:pt>
                <c:pt idx="58344">
                  <c:v>-253.77449999999999</c:v>
                </c:pt>
                <c:pt idx="58345">
                  <c:v>-253.77249999999998</c:v>
                </c:pt>
                <c:pt idx="58346">
                  <c:v>-253.77049999999997</c:v>
                </c:pt>
                <c:pt idx="58347">
                  <c:v>-253.76849999999996</c:v>
                </c:pt>
                <c:pt idx="58348">
                  <c:v>-253.76649999999998</c:v>
                </c:pt>
                <c:pt idx="58349">
                  <c:v>-253.7645</c:v>
                </c:pt>
                <c:pt idx="58350">
                  <c:v>-253.76249999999999</c:v>
                </c:pt>
                <c:pt idx="58351">
                  <c:v>-253.76049999999998</c:v>
                </c:pt>
                <c:pt idx="58352">
                  <c:v>-253.75849999999997</c:v>
                </c:pt>
                <c:pt idx="58353">
                  <c:v>-253.75649999999996</c:v>
                </c:pt>
                <c:pt idx="58354">
                  <c:v>-253.75449999999998</c:v>
                </c:pt>
                <c:pt idx="58355">
                  <c:v>-253.7525</c:v>
                </c:pt>
                <c:pt idx="58356">
                  <c:v>-253.75049999999999</c:v>
                </c:pt>
                <c:pt idx="58357">
                  <c:v>-253.74849999999998</c:v>
                </c:pt>
                <c:pt idx="58358">
                  <c:v>-253.74649999999997</c:v>
                </c:pt>
                <c:pt idx="58359">
                  <c:v>-253.74449999999996</c:v>
                </c:pt>
                <c:pt idx="58360">
                  <c:v>-253.74249999999998</c:v>
                </c:pt>
                <c:pt idx="58361">
                  <c:v>-253.7405</c:v>
                </c:pt>
                <c:pt idx="58362">
                  <c:v>-253.73849999999999</c:v>
                </c:pt>
                <c:pt idx="58363">
                  <c:v>-253.73649999999998</c:v>
                </c:pt>
                <c:pt idx="58364">
                  <c:v>-253.73449999999997</c:v>
                </c:pt>
                <c:pt idx="58365">
                  <c:v>-253.73249999999996</c:v>
                </c:pt>
                <c:pt idx="58366">
                  <c:v>-253.73049999999998</c:v>
                </c:pt>
                <c:pt idx="58367">
                  <c:v>-253.7285</c:v>
                </c:pt>
                <c:pt idx="58368">
                  <c:v>-253.72649999999999</c:v>
                </c:pt>
                <c:pt idx="58369">
                  <c:v>-253.72449999999998</c:v>
                </c:pt>
                <c:pt idx="58370">
                  <c:v>-253.72249999999997</c:v>
                </c:pt>
                <c:pt idx="58371">
                  <c:v>-253.72049999999996</c:v>
                </c:pt>
                <c:pt idx="58372">
                  <c:v>-253.71849999999998</c:v>
                </c:pt>
                <c:pt idx="58373">
                  <c:v>-253.7165</c:v>
                </c:pt>
                <c:pt idx="58374">
                  <c:v>-253.71449999999999</c:v>
                </c:pt>
                <c:pt idx="58375">
                  <c:v>-253.71249999999998</c:v>
                </c:pt>
                <c:pt idx="58376">
                  <c:v>-253.71049999999997</c:v>
                </c:pt>
                <c:pt idx="58377">
                  <c:v>-253.70849999999996</c:v>
                </c:pt>
                <c:pt idx="58378">
                  <c:v>-253.70649999999998</c:v>
                </c:pt>
                <c:pt idx="58379">
                  <c:v>-253.7045</c:v>
                </c:pt>
                <c:pt idx="58380">
                  <c:v>-253.70249999999999</c:v>
                </c:pt>
                <c:pt idx="58381">
                  <c:v>-253.70049999999998</c:v>
                </c:pt>
                <c:pt idx="58382">
                  <c:v>-253.69849999999997</c:v>
                </c:pt>
                <c:pt idx="58383">
                  <c:v>-253.69649999999996</c:v>
                </c:pt>
                <c:pt idx="58384">
                  <c:v>-253.69449999999998</c:v>
                </c:pt>
                <c:pt idx="58385">
                  <c:v>-253.6925</c:v>
                </c:pt>
                <c:pt idx="58386">
                  <c:v>-253.69049999999999</c:v>
                </c:pt>
                <c:pt idx="58387">
                  <c:v>-253.68849999999998</c:v>
                </c:pt>
                <c:pt idx="58388">
                  <c:v>-253.68649999999997</c:v>
                </c:pt>
                <c:pt idx="58389">
                  <c:v>-253.68449999999996</c:v>
                </c:pt>
                <c:pt idx="58390">
                  <c:v>-253.68249999999998</c:v>
                </c:pt>
                <c:pt idx="58391">
                  <c:v>-253.68049999999999</c:v>
                </c:pt>
                <c:pt idx="58392">
                  <c:v>-253.67849999999999</c:v>
                </c:pt>
                <c:pt idx="58393">
                  <c:v>-253.67649999999998</c:v>
                </c:pt>
                <c:pt idx="58394">
                  <c:v>-253.67449999999997</c:v>
                </c:pt>
                <c:pt idx="58395">
                  <c:v>-253.67249999999996</c:v>
                </c:pt>
                <c:pt idx="58396">
                  <c:v>-253.67049999999998</c:v>
                </c:pt>
                <c:pt idx="58397">
                  <c:v>-253.66849999999999</c:v>
                </c:pt>
                <c:pt idx="58398">
                  <c:v>-253.66649999999998</c:v>
                </c:pt>
                <c:pt idx="58399">
                  <c:v>-253.66449999999998</c:v>
                </c:pt>
                <c:pt idx="58400">
                  <c:v>-253.66249999999997</c:v>
                </c:pt>
                <c:pt idx="58401">
                  <c:v>-253.66049999999996</c:v>
                </c:pt>
                <c:pt idx="58402">
                  <c:v>-253.65849999999998</c:v>
                </c:pt>
                <c:pt idx="58403">
                  <c:v>-253.65649999999999</c:v>
                </c:pt>
                <c:pt idx="58404">
                  <c:v>-253.65449999999998</c:v>
                </c:pt>
                <c:pt idx="58405">
                  <c:v>-253.65249999999997</c:v>
                </c:pt>
                <c:pt idx="58406">
                  <c:v>-253.65049999999997</c:v>
                </c:pt>
                <c:pt idx="58407">
                  <c:v>-253.64849999999998</c:v>
                </c:pt>
                <c:pt idx="58408">
                  <c:v>-253.64649999999997</c:v>
                </c:pt>
                <c:pt idx="58409">
                  <c:v>-253.64449999999999</c:v>
                </c:pt>
                <c:pt idx="58410">
                  <c:v>-253.64249999999998</c:v>
                </c:pt>
                <c:pt idx="58411">
                  <c:v>-253.64049999999997</c:v>
                </c:pt>
                <c:pt idx="58412">
                  <c:v>-253.63849999999996</c:v>
                </c:pt>
                <c:pt idx="58413">
                  <c:v>-253.63649999999998</c:v>
                </c:pt>
                <c:pt idx="58414">
                  <c:v>-253.63449999999997</c:v>
                </c:pt>
                <c:pt idx="58415">
                  <c:v>-253.63249999999999</c:v>
                </c:pt>
                <c:pt idx="58416">
                  <c:v>-253.63049999999998</c:v>
                </c:pt>
                <c:pt idx="58417">
                  <c:v>-253.62849999999997</c:v>
                </c:pt>
                <c:pt idx="58418">
                  <c:v>-253.62649999999996</c:v>
                </c:pt>
                <c:pt idx="58419">
                  <c:v>-253.62449999999998</c:v>
                </c:pt>
                <c:pt idx="58420">
                  <c:v>-253.62249999999997</c:v>
                </c:pt>
                <c:pt idx="58421">
                  <c:v>-253.62049999999999</c:v>
                </c:pt>
                <c:pt idx="58422">
                  <c:v>-253.61849999999998</c:v>
                </c:pt>
                <c:pt idx="58423">
                  <c:v>-253.61649999999997</c:v>
                </c:pt>
                <c:pt idx="58424">
                  <c:v>-253.61449999999996</c:v>
                </c:pt>
                <c:pt idx="58425">
                  <c:v>-253.61249999999998</c:v>
                </c:pt>
                <c:pt idx="58426">
                  <c:v>-253.61049999999997</c:v>
                </c:pt>
                <c:pt idx="58427">
                  <c:v>-253.60849999999999</c:v>
                </c:pt>
                <c:pt idx="58428">
                  <c:v>-253.60649999999998</c:v>
                </c:pt>
                <c:pt idx="58429">
                  <c:v>-253.60449999999997</c:v>
                </c:pt>
                <c:pt idx="58430">
                  <c:v>-253.60249999999996</c:v>
                </c:pt>
                <c:pt idx="58431">
                  <c:v>-253.60049999999998</c:v>
                </c:pt>
                <c:pt idx="58432">
                  <c:v>-253.59849999999997</c:v>
                </c:pt>
                <c:pt idx="58433">
                  <c:v>-253.59649999999999</c:v>
                </c:pt>
                <c:pt idx="58434">
                  <c:v>-253.59449999999998</c:v>
                </c:pt>
                <c:pt idx="58435">
                  <c:v>-253.59249999999997</c:v>
                </c:pt>
                <c:pt idx="58436">
                  <c:v>-253.59049999999996</c:v>
                </c:pt>
                <c:pt idx="58437">
                  <c:v>-253.58849999999998</c:v>
                </c:pt>
                <c:pt idx="58438">
                  <c:v>-253.58649999999997</c:v>
                </c:pt>
                <c:pt idx="58439">
                  <c:v>-253.58449999999999</c:v>
                </c:pt>
                <c:pt idx="58440">
                  <c:v>-253.58249999999998</c:v>
                </c:pt>
                <c:pt idx="58441">
                  <c:v>-253.58049999999997</c:v>
                </c:pt>
                <c:pt idx="58442">
                  <c:v>-253.57849999999996</c:v>
                </c:pt>
                <c:pt idx="58443">
                  <c:v>-253.57649999999998</c:v>
                </c:pt>
                <c:pt idx="58444">
                  <c:v>-253.57449999999997</c:v>
                </c:pt>
                <c:pt idx="58445">
                  <c:v>-253.57249999999999</c:v>
                </c:pt>
                <c:pt idx="58446">
                  <c:v>-253.57049999999998</c:v>
                </c:pt>
                <c:pt idx="58447">
                  <c:v>-253.56849999999997</c:v>
                </c:pt>
                <c:pt idx="58448">
                  <c:v>-253.56649999999996</c:v>
                </c:pt>
                <c:pt idx="58449">
                  <c:v>-253.56449999999998</c:v>
                </c:pt>
                <c:pt idx="58450">
                  <c:v>-253.56249999999997</c:v>
                </c:pt>
                <c:pt idx="58451">
                  <c:v>-253.56049999999999</c:v>
                </c:pt>
                <c:pt idx="58452">
                  <c:v>-253.55849999999998</c:v>
                </c:pt>
                <c:pt idx="58453">
                  <c:v>-253.55649999999997</c:v>
                </c:pt>
                <c:pt idx="58454">
                  <c:v>-253.55449999999996</c:v>
                </c:pt>
                <c:pt idx="58455">
                  <c:v>-253.55249999999998</c:v>
                </c:pt>
                <c:pt idx="58456">
                  <c:v>-253.55049999999997</c:v>
                </c:pt>
                <c:pt idx="58457">
                  <c:v>-253.54849999999999</c:v>
                </c:pt>
                <c:pt idx="58458">
                  <c:v>-253.54649999999998</c:v>
                </c:pt>
                <c:pt idx="58459">
                  <c:v>-253.54449999999997</c:v>
                </c:pt>
                <c:pt idx="58460">
                  <c:v>-253.54249999999996</c:v>
                </c:pt>
                <c:pt idx="58461">
                  <c:v>-253.54049999999998</c:v>
                </c:pt>
                <c:pt idx="58462">
                  <c:v>-253.53849999999997</c:v>
                </c:pt>
                <c:pt idx="58463">
                  <c:v>-253.53649999999999</c:v>
                </c:pt>
                <c:pt idx="58464">
                  <c:v>-253.53449999999998</c:v>
                </c:pt>
                <c:pt idx="58465">
                  <c:v>-253.53249999999997</c:v>
                </c:pt>
                <c:pt idx="58466">
                  <c:v>-253.53049999999996</c:v>
                </c:pt>
                <c:pt idx="58467">
                  <c:v>-253.52849999999998</c:v>
                </c:pt>
                <c:pt idx="58468">
                  <c:v>-253.52649999999997</c:v>
                </c:pt>
                <c:pt idx="58469">
                  <c:v>-253.52449999999999</c:v>
                </c:pt>
                <c:pt idx="58470">
                  <c:v>-253.52249999999998</c:v>
                </c:pt>
                <c:pt idx="58471">
                  <c:v>-253.52049999999997</c:v>
                </c:pt>
                <c:pt idx="58472">
                  <c:v>-253.51849999999996</c:v>
                </c:pt>
                <c:pt idx="58473">
                  <c:v>-253.51649999999998</c:v>
                </c:pt>
                <c:pt idx="58474">
                  <c:v>-253.5145</c:v>
                </c:pt>
                <c:pt idx="58475">
                  <c:v>-253.51249999999999</c:v>
                </c:pt>
                <c:pt idx="58476">
                  <c:v>-253.51049999999998</c:v>
                </c:pt>
                <c:pt idx="58477">
                  <c:v>-253.50849999999997</c:v>
                </c:pt>
                <c:pt idx="58478">
                  <c:v>-253.50649999999996</c:v>
                </c:pt>
                <c:pt idx="58479">
                  <c:v>-253.50449999999998</c:v>
                </c:pt>
                <c:pt idx="58480">
                  <c:v>-253.5025</c:v>
                </c:pt>
                <c:pt idx="58481">
                  <c:v>-253.50049999999999</c:v>
                </c:pt>
                <c:pt idx="58482">
                  <c:v>-253.49849999999998</c:v>
                </c:pt>
                <c:pt idx="58483">
                  <c:v>-253.49649999999997</c:v>
                </c:pt>
                <c:pt idx="58484">
                  <c:v>-253.49449999999996</c:v>
                </c:pt>
                <c:pt idx="58485">
                  <c:v>-253.49249999999998</c:v>
                </c:pt>
                <c:pt idx="58486">
                  <c:v>-253.4905</c:v>
                </c:pt>
                <c:pt idx="58487">
                  <c:v>-253.48849999999999</c:v>
                </c:pt>
                <c:pt idx="58488">
                  <c:v>-253.48649999999998</c:v>
                </c:pt>
                <c:pt idx="58489">
                  <c:v>-253.48449999999997</c:v>
                </c:pt>
                <c:pt idx="58490">
                  <c:v>-253.48249999999996</c:v>
                </c:pt>
                <c:pt idx="58491">
                  <c:v>-253.48049999999998</c:v>
                </c:pt>
                <c:pt idx="58492">
                  <c:v>-253.4785</c:v>
                </c:pt>
                <c:pt idx="58493">
                  <c:v>-253.47649999999999</c:v>
                </c:pt>
                <c:pt idx="58494">
                  <c:v>-253.47449999999998</c:v>
                </c:pt>
                <c:pt idx="58495">
                  <c:v>-253.47249999999997</c:v>
                </c:pt>
                <c:pt idx="58496">
                  <c:v>-253.47049999999996</c:v>
                </c:pt>
                <c:pt idx="58497">
                  <c:v>-253.46849999999998</c:v>
                </c:pt>
                <c:pt idx="58498">
                  <c:v>-253.4665</c:v>
                </c:pt>
                <c:pt idx="58499">
                  <c:v>-253.46449999999999</c:v>
                </c:pt>
                <c:pt idx="58500">
                  <c:v>-253.46249999999998</c:v>
                </c:pt>
                <c:pt idx="58501">
                  <c:v>-253.46049999999997</c:v>
                </c:pt>
                <c:pt idx="58502">
                  <c:v>-253.45849999999996</c:v>
                </c:pt>
                <c:pt idx="58503">
                  <c:v>-253.45649999999998</c:v>
                </c:pt>
                <c:pt idx="58504">
                  <c:v>-253.4545</c:v>
                </c:pt>
                <c:pt idx="58505">
                  <c:v>-253.45249999999999</c:v>
                </c:pt>
                <c:pt idx="58506">
                  <c:v>-253.45049999999998</c:v>
                </c:pt>
                <c:pt idx="58507">
                  <c:v>-253.44849999999997</c:v>
                </c:pt>
                <c:pt idx="58508">
                  <c:v>-253.44649999999996</c:v>
                </c:pt>
                <c:pt idx="58509">
                  <c:v>-253.44449999999998</c:v>
                </c:pt>
                <c:pt idx="58510">
                  <c:v>-253.4425</c:v>
                </c:pt>
                <c:pt idx="58511">
                  <c:v>-253.44049999999999</c:v>
                </c:pt>
                <c:pt idx="58512">
                  <c:v>-253.43849999999998</c:v>
                </c:pt>
                <c:pt idx="58513">
                  <c:v>-253.43649999999997</c:v>
                </c:pt>
                <c:pt idx="58514">
                  <c:v>-253.43449999999996</c:v>
                </c:pt>
                <c:pt idx="58515">
                  <c:v>-253.43249999999998</c:v>
                </c:pt>
                <c:pt idx="58516">
                  <c:v>-253.43049999999999</c:v>
                </c:pt>
                <c:pt idx="58517">
                  <c:v>-253.42849999999999</c:v>
                </c:pt>
                <c:pt idx="58518">
                  <c:v>-253.42649999999998</c:v>
                </c:pt>
                <c:pt idx="58519">
                  <c:v>-253.42449999999997</c:v>
                </c:pt>
                <c:pt idx="58520">
                  <c:v>-253.42249999999996</c:v>
                </c:pt>
                <c:pt idx="58521">
                  <c:v>-253.42049999999998</c:v>
                </c:pt>
                <c:pt idx="58522">
                  <c:v>-253.41849999999999</c:v>
                </c:pt>
                <c:pt idx="58523">
                  <c:v>-253.41649999999998</c:v>
                </c:pt>
                <c:pt idx="58524">
                  <c:v>-253.41449999999998</c:v>
                </c:pt>
                <c:pt idx="58525">
                  <c:v>-253.41249999999997</c:v>
                </c:pt>
                <c:pt idx="58526">
                  <c:v>-253.41049999999996</c:v>
                </c:pt>
                <c:pt idx="58527">
                  <c:v>-253.40849999999998</c:v>
                </c:pt>
                <c:pt idx="58528">
                  <c:v>-253.40649999999999</c:v>
                </c:pt>
                <c:pt idx="58529">
                  <c:v>-253.40449999999998</c:v>
                </c:pt>
                <c:pt idx="58530">
                  <c:v>-253.40249999999997</c:v>
                </c:pt>
                <c:pt idx="58531">
                  <c:v>-253.40049999999997</c:v>
                </c:pt>
                <c:pt idx="58532">
                  <c:v>-253.39849999999998</c:v>
                </c:pt>
                <c:pt idx="58533">
                  <c:v>-253.39649999999997</c:v>
                </c:pt>
                <c:pt idx="58534">
                  <c:v>-253.39449999999999</c:v>
                </c:pt>
                <c:pt idx="58535">
                  <c:v>-253.39249999999998</c:v>
                </c:pt>
                <c:pt idx="58536">
                  <c:v>-253.39049999999997</c:v>
                </c:pt>
                <c:pt idx="58537">
                  <c:v>-253.38849999999996</c:v>
                </c:pt>
                <c:pt idx="58538">
                  <c:v>-253.38649999999998</c:v>
                </c:pt>
                <c:pt idx="58539">
                  <c:v>-253.38449999999997</c:v>
                </c:pt>
                <c:pt idx="58540">
                  <c:v>-253.38249999999999</c:v>
                </c:pt>
                <c:pt idx="58541">
                  <c:v>-253.38049999999998</c:v>
                </c:pt>
                <c:pt idx="58542">
                  <c:v>-253.37849999999997</c:v>
                </c:pt>
                <c:pt idx="58543">
                  <c:v>-253.37649999999996</c:v>
                </c:pt>
                <c:pt idx="58544">
                  <c:v>-253.37449999999998</c:v>
                </c:pt>
                <c:pt idx="58545">
                  <c:v>-253.37249999999997</c:v>
                </c:pt>
                <c:pt idx="58546">
                  <c:v>-253.37049999999999</c:v>
                </c:pt>
                <c:pt idx="58547">
                  <c:v>-253.36849999999998</c:v>
                </c:pt>
                <c:pt idx="58548">
                  <c:v>-253.36649999999997</c:v>
                </c:pt>
                <c:pt idx="58549">
                  <c:v>-253.36449999999996</c:v>
                </c:pt>
                <c:pt idx="58550">
                  <c:v>-253.36249999999998</c:v>
                </c:pt>
                <c:pt idx="58551">
                  <c:v>-253.36049999999997</c:v>
                </c:pt>
                <c:pt idx="58552">
                  <c:v>-253.35849999999999</c:v>
                </c:pt>
                <c:pt idx="58553">
                  <c:v>-253.35649999999998</c:v>
                </c:pt>
                <c:pt idx="58554">
                  <c:v>-253.35449999999997</c:v>
                </c:pt>
                <c:pt idx="58555">
                  <c:v>-253.35249999999996</c:v>
                </c:pt>
                <c:pt idx="58556">
                  <c:v>-253.35049999999998</c:v>
                </c:pt>
                <c:pt idx="58557">
                  <c:v>-253.34849999999997</c:v>
                </c:pt>
                <c:pt idx="58558">
                  <c:v>-253.34649999999999</c:v>
                </c:pt>
                <c:pt idx="58559">
                  <c:v>-253.34449999999998</c:v>
                </c:pt>
                <c:pt idx="58560">
                  <c:v>-253.34249999999997</c:v>
                </c:pt>
                <c:pt idx="58561">
                  <c:v>-253.34049999999996</c:v>
                </c:pt>
                <c:pt idx="58562">
                  <c:v>-253.33849999999998</c:v>
                </c:pt>
                <c:pt idx="58563">
                  <c:v>-253.33649999999997</c:v>
                </c:pt>
                <c:pt idx="58564">
                  <c:v>-253.33449999999999</c:v>
                </c:pt>
                <c:pt idx="58565">
                  <c:v>-253.33249999999998</c:v>
                </c:pt>
                <c:pt idx="58566">
                  <c:v>-253.33049999999997</c:v>
                </c:pt>
                <c:pt idx="58567">
                  <c:v>-253.32849999999996</c:v>
                </c:pt>
                <c:pt idx="58568">
                  <c:v>-253.32649999999998</c:v>
                </c:pt>
                <c:pt idx="58569">
                  <c:v>-253.32449999999997</c:v>
                </c:pt>
                <c:pt idx="58570">
                  <c:v>-253.32249999999999</c:v>
                </c:pt>
                <c:pt idx="58571">
                  <c:v>-253.32049999999998</c:v>
                </c:pt>
                <c:pt idx="58572">
                  <c:v>-253.31849999999997</c:v>
                </c:pt>
                <c:pt idx="58573">
                  <c:v>-253.31649999999996</c:v>
                </c:pt>
                <c:pt idx="58574">
                  <c:v>-253.31449999999998</c:v>
                </c:pt>
                <c:pt idx="58575">
                  <c:v>-253.31249999999997</c:v>
                </c:pt>
                <c:pt idx="58576">
                  <c:v>-253.31049999999999</c:v>
                </c:pt>
                <c:pt idx="58577">
                  <c:v>-253.30849999999998</c:v>
                </c:pt>
                <c:pt idx="58578">
                  <c:v>-253.30649999999997</c:v>
                </c:pt>
                <c:pt idx="58579">
                  <c:v>-253.30449999999996</c:v>
                </c:pt>
                <c:pt idx="58580">
                  <c:v>-253.30249999999998</c:v>
                </c:pt>
                <c:pt idx="58581">
                  <c:v>-253.30049999999997</c:v>
                </c:pt>
                <c:pt idx="58582">
                  <c:v>-253.29849999999999</c:v>
                </c:pt>
                <c:pt idx="58583">
                  <c:v>-253.29649999999998</c:v>
                </c:pt>
                <c:pt idx="58584">
                  <c:v>-253.29449999999997</c:v>
                </c:pt>
                <c:pt idx="58585">
                  <c:v>-253.29249999999996</c:v>
                </c:pt>
                <c:pt idx="58586">
                  <c:v>-253.29049999999998</c:v>
                </c:pt>
                <c:pt idx="58587">
                  <c:v>-253.28849999999997</c:v>
                </c:pt>
                <c:pt idx="58588">
                  <c:v>-253.28649999999999</c:v>
                </c:pt>
                <c:pt idx="58589">
                  <c:v>-253.28449999999998</c:v>
                </c:pt>
                <c:pt idx="58590">
                  <c:v>-253.28249999999997</c:v>
                </c:pt>
                <c:pt idx="58591">
                  <c:v>-253.28049999999996</c:v>
                </c:pt>
                <c:pt idx="58592">
                  <c:v>-253.27849999999998</c:v>
                </c:pt>
                <c:pt idx="58593">
                  <c:v>-253.27649999999997</c:v>
                </c:pt>
                <c:pt idx="58594">
                  <c:v>-253.27449999999999</c:v>
                </c:pt>
                <c:pt idx="58595">
                  <c:v>-253.27249999999998</c:v>
                </c:pt>
                <c:pt idx="58596">
                  <c:v>-253.27049999999997</c:v>
                </c:pt>
                <c:pt idx="58597">
                  <c:v>-253.26849999999996</c:v>
                </c:pt>
                <c:pt idx="58598">
                  <c:v>-253.26649999999998</c:v>
                </c:pt>
                <c:pt idx="58599">
                  <c:v>-253.2645</c:v>
                </c:pt>
                <c:pt idx="58600">
                  <c:v>-253.26249999999999</c:v>
                </c:pt>
                <c:pt idx="58601">
                  <c:v>-253.26049999999998</c:v>
                </c:pt>
                <c:pt idx="58602">
                  <c:v>-253.25849999999997</c:v>
                </c:pt>
                <c:pt idx="58603">
                  <c:v>-253.25649999999996</c:v>
                </c:pt>
                <c:pt idx="58604">
                  <c:v>-253.25449999999998</c:v>
                </c:pt>
                <c:pt idx="58605">
                  <c:v>-253.2525</c:v>
                </c:pt>
                <c:pt idx="58606">
                  <c:v>-253.25049999999999</c:v>
                </c:pt>
                <c:pt idx="58607">
                  <c:v>-253.24849999999998</c:v>
                </c:pt>
                <c:pt idx="58608">
                  <c:v>-253.24649999999997</c:v>
                </c:pt>
                <c:pt idx="58609">
                  <c:v>-253.24449999999996</c:v>
                </c:pt>
                <c:pt idx="58610">
                  <c:v>-253.24249999999998</c:v>
                </c:pt>
                <c:pt idx="58611">
                  <c:v>-253.2405</c:v>
                </c:pt>
                <c:pt idx="58612">
                  <c:v>-253.23849999999999</c:v>
                </c:pt>
                <c:pt idx="58613">
                  <c:v>-253.23649999999998</c:v>
                </c:pt>
                <c:pt idx="58614">
                  <c:v>-253.23449999999997</c:v>
                </c:pt>
                <c:pt idx="58615">
                  <c:v>-253.23249999999996</c:v>
                </c:pt>
                <c:pt idx="58616">
                  <c:v>-253.23049999999998</c:v>
                </c:pt>
                <c:pt idx="58617">
                  <c:v>-253.2285</c:v>
                </c:pt>
                <c:pt idx="58618">
                  <c:v>-253.22649999999999</c:v>
                </c:pt>
                <c:pt idx="58619">
                  <c:v>-253.22449999999998</c:v>
                </c:pt>
                <c:pt idx="58620">
                  <c:v>-253.22249999999997</c:v>
                </c:pt>
                <c:pt idx="58621">
                  <c:v>-253.22049999999996</c:v>
                </c:pt>
                <c:pt idx="58622">
                  <c:v>-253.21849999999998</c:v>
                </c:pt>
                <c:pt idx="58623">
                  <c:v>-253.2165</c:v>
                </c:pt>
                <c:pt idx="58624">
                  <c:v>-253.21449999999999</c:v>
                </c:pt>
                <c:pt idx="58625">
                  <c:v>-253.21249999999998</c:v>
                </c:pt>
                <c:pt idx="58626">
                  <c:v>-253.21049999999997</c:v>
                </c:pt>
                <c:pt idx="58627">
                  <c:v>-253.20849999999996</c:v>
                </c:pt>
                <c:pt idx="58628">
                  <c:v>-253.20649999999998</c:v>
                </c:pt>
                <c:pt idx="58629">
                  <c:v>-253.2045</c:v>
                </c:pt>
                <c:pt idx="58630">
                  <c:v>-253.20249999999999</c:v>
                </c:pt>
                <c:pt idx="58631">
                  <c:v>-253.20049999999998</c:v>
                </c:pt>
                <c:pt idx="58632">
                  <c:v>-253.19849999999997</c:v>
                </c:pt>
                <c:pt idx="58633">
                  <c:v>-253.19649999999996</c:v>
                </c:pt>
                <c:pt idx="58634">
                  <c:v>-253.19449999999998</c:v>
                </c:pt>
                <c:pt idx="58635">
                  <c:v>-253.1925</c:v>
                </c:pt>
                <c:pt idx="58636">
                  <c:v>-253.19049999999999</c:v>
                </c:pt>
                <c:pt idx="58637">
                  <c:v>-253.18849999999998</c:v>
                </c:pt>
                <c:pt idx="58638">
                  <c:v>-253.18649999999997</c:v>
                </c:pt>
                <c:pt idx="58639">
                  <c:v>-253.18449999999996</c:v>
                </c:pt>
                <c:pt idx="58640">
                  <c:v>-253.18249999999998</c:v>
                </c:pt>
                <c:pt idx="58641">
                  <c:v>-253.18049999999999</c:v>
                </c:pt>
                <c:pt idx="58642">
                  <c:v>-253.17849999999999</c:v>
                </c:pt>
                <c:pt idx="58643">
                  <c:v>-253.17649999999998</c:v>
                </c:pt>
                <c:pt idx="58644">
                  <c:v>-253.17449999999997</c:v>
                </c:pt>
                <c:pt idx="58645">
                  <c:v>-253.17249999999996</c:v>
                </c:pt>
                <c:pt idx="58646">
                  <c:v>-253.17049999999998</c:v>
                </c:pt>
                <c:pt idx="58647">
                  <c:v>-253.16849999999999</c:v>
                </c:pt>
                <c:pt idx="58648">
                  <c:v>-253.16649999999998</c:v>
                </c:pt>
                <c:pt idx="58649">
                  <c:v>-253.16449999999998</c:v>
                </c:pt>
                <c:pt idx="58650">
                  <c:v>-253.16249999999997</c:v>
                </c:pt>
                <c:pt idx="58651">
                  <c:v>-253.16049999999996</c:v>
                </c:pt>
                <c:pt idx="58652">
                  <c:v>-253.15849999999998</c:v>
                </c:pt>
                <c:pt idx="58653">
                  <c:v>-253.15649999999999</c:v>
                </c:pt>
                <c:pt idx="58654">
                  <c:v>-253.15449999999998</c:v>
                </c:pt>
                <c:pt idx="58655">
                  <c:v>-253.15249999999997</c:v>
                </c:pt>
                <c:pt idx="58656">
                  <c:v>-253.15049999999997</c:v>
                </c:pt>
                <c:pt idx="58657">
                  <c:v>-253.14849999999998</c:v>
                </c:pt>
                <c:pt idx="58658">
                  <c:v>-253.14649999999997</c:v>
                </c:pt>
                <c:pt idx="58659">
                  <c:v>-253.14449999999999</c:v>
                </c:pt>
                <c:pt idx="58660">
                  <c:v>-253.14249999999998</c:v>
                </c:pt>
                <c:pt idx="58661">
                  <c:v>-253.14049999999997</c:v>
                </c:pt>
                <c:pt idx="58662">
                  <c:v>-253.13849999999996</c:v>
                </c:pt>
                <c:pt idx="58663">
                  <c:v>-253.13649999999998</c:v>
                </c:pt>
                <c:pt idx="58664">
                  <c:v>-253.13449999999997</c:v>
                </c:pt>
                <c:pt idx="58665">
                  <c:v>-253.13249999999999</c:v>
                </c:pt>
                <c:pt idx="58666">
                  <c:v>-253.13049999999998</c:v>
                </c:pt>
                <c:pt idx="58667">
                  <c:v>-253.12849999999997</c:v>
                </c:pt>
                <c:pt idx="58668">
                  <c:v>-253.12649999999996</c:v>
                </c:pt>
                <c:pt idx="58669">
                  <c:v>-253.12449999999998</c:v>
                </c:pt>
                <c:pt idx="58670">
                  <c:v>-253.12249999999997</c:v>
                </c:pt>
                <c:pt idx="58671">
                  <c:v>-253.12049999999999</c:v>
                </c:pt>
                <c:pt idx="58672">
                  <c:v>-253.11849999999998</c:v>
                </c:pt>
                <c:pt idx="58673">
                  <c:v>-253.11649999999997</c:v>
                </c:pt>
                <c:pt idx="58674">
                  <c:v>-253.11449999999996</c:v>
                </c:pt>
                <c:pt idx="58675">
                  <c:v>-253.11249999999998</c:v>
                </c:pt>
                <c:pt idx="58676">
                  <c:v>-253.11049999999997</c:v>
                </c:pt>
                <c:pt idx="58677">
                  <c:v>-253.10849999999999</c:v>
                </c:pt>
                <c:pt idx="58678">
                  <c:v>-253.10649999999998</c:v>
                </c:pt>
                <c:pt idx="58679">
                  <c:v>-253.10449999999997</c:v>
                </c:pt>
                <c:pt idx="58680">
                  <c:v>-253.10249999999996</c:v>
                </c:pt>
                <c:pt idx="58681">
                  <c:v>-253.10049999999998</c:v>
                </c:pt>
                <c:pt idx="58682">
                  <c:v>-253.09849999999997</c:v>
                </c:pt>
                <c:pt idx="58683">
                  <c:v>-253.09649999999999</c:v>
                </c:pt>
                <c:pt idx="58684">
                  <c:v>-253.09449999999998</c:v>
                </c:pt>
                <c:pt idx="58685">
                  <c:v>-253.09249999999997</c:v>
                </c:pt>
                <c:pt idx="58686">
                  <c:v>-253.09049999999996</c:v>
                </c:pt>
                <c:pt idx="58687">
                  <c:v>-253.08849999999998</c:v>
                </c:pt>
                <c:pt idx="58688">
                  <c:v>-253.08649999999997</c:v>
                </c:pt>
                <c:pt idx="58689">
                  <c:v>-253.08449999999999</c:v>
                </c:pt>
                <c:pt idx="58690">
                  <c:v>-253.08249999999998</c:v>
                </c:pt>
                <c:pt idx="58691">
                  <c:v>-253.08049999999997</c:v>
                </c:pt>
                <c:pt idx="58692">
                  <c:v>-253.07849999999996</c:v>
                </c:pt>
                <c:pt idx="58693">
                  <c:v>-253.07649999999998</c:v>
                </c:pt>
                <c:pt idx="58694">
                  <c:v>-253.07449999999997</c:v>
                </c:pt>
                <c:pt idx="58695">
                  <c:v>-253.07249999999999</c:v>
                </c:pt>
                <c:pt idx="58696">
                  <c:v>-253.07049999999998</c:v>
                </c:pt>
                <c:pt idx="58697">
                  <c:v>-253.06849999999997</c:v>
                </c:pt>
                <c:pt idx="58698">
                  <c:v>-253.06649999999996</c:v>
                </c:pt>
                <c:pt idx="58699">
                  <c:v>-253.06449999999998</c:v>
                </c:pt>
                <c:pt idx="58700">
                  <c:v>-253.06249999999997</c:v>
                </c:pt>
                <c:pt idx="58701">
                  <c:v>-253.06049999999999</c:v>
                </c:pt>
                <c:pt idx="58702">
                  <c:v>-253.05849999999998</c:v>
                </c:pt>
                <c:pt idx="58703">
                  <c:v>-253.05649999999997</c:v>
                </c:pt>
                <c:pt idx="58704">
                  <c:v>-253.05449999999996</c:v>
                </c:pt>
                <c:pt idx="58705">
                  <c:v>-253.05249999999998</c:v>
                </c:pt>
                <c:pt idx="58706">
                  <c:v>-253.05049999999997</c:v>
                </c:pt>
                <c:pt idx="58707">
                  <c:v>-253.04849999999999</c:v>
                </c:pt>
                <c:pt idx="58708">
                  <c:v>-253.04649999999998</c:v>
                </c:pt>
                <c:pt idx="58709">
                  <c:v>-253.04449999999997</c:v>
                </c:pt>
                <c:pt idx="58710">
                  <c:v>-253.04249999999996</c:v>
                </c:pt>
                <c:pt idx="58711">
                  <c:v>-253.04049999999998</c:v>
                </c:pt>
                <c:pt idx="58712">
                  <c:v>-253.03849999999997</c:v>
                </c:pt>
                <c:pt idx="58713">
                  <c:v>-253.03649999999999</c:v>
                </c:pt>
                <c:pt idx="58714">
                  <c:v>-253.03449999999998</c:v>
                </c:pt>
                <c:pt idx="58715">
                  <c:v>-253.03249999999997</c:v>
                </c:pt>
                <c:pt idx="58716">
                  <c:v>-253.03049999999996</c:v>
                </c:pt>
                <c:pt idx="58717">
                  <c:v>-253.02849999999998</c:v>
                </c:pt>
                <c:pt idx="58718">
                  <c:v>-253.02649999999997</c:v>
                </c:pt>
                <c:pt idx="58719">
                  <c:v>-253.02449999999999</c:v>
                </c:pt>
                <c:pt idx="58720">
                  <c:v>-253.02249999999998</c:v>
                </c:pt>
                <c:pt idx="58721">
                  <c:v>-253.02049999999997</c:v>
                </c:pt>
                <c:pt idx="58722">
                  <c:v>-253.01849999999996</c:v>
                </c:pt>
                <c:pt idx="58723">
                  <c:v>-253.01649999999998</c:v>
                </c:pt>
                <c:pt idx="58724">
                  <c:v>-253.0145</c:v>
                </c:pt>
                <c:pt idx="58725">
                  <c:v>-253.01249999999999</c:v>
                </c:pt>
                <c:pt idx="58726">
                  <c:v>-253.01049999999998</c:v>
                </c:pt>
                <c:pt idx="58727">
                  <c:v>-253.00849999999997</c:v>
                </c:pt>
                <c:pt idx="58728">
                  <c:v>-253.00649999999996</c:v>
                </c:pt>
                <c:pt idx="58729">
                  <c:v>-253.00449999999998</c:v>
                </c:pt>
                <c:pt idx="58730">
                  <c:v>-253.0025</c:v>
                </c:pt>
                <c:pt idx="58731">
                  <c:v>-253.00049999999999</c:v>
                </c:pt>
                <c:pt idx="58732">
                  <c:v>-252.99849999999998</c:v>
                </c:pt>
                <c:pt idx="58733">
                  <c:v>-252.99649999999997</c:v>
                </c:pt>
                <c:pt idx="58734">
                  <c:v>-252.99449999999996</c:v>
                </c:pt>
                <c:pt idx="58735">
                  <c:v>-252.99249999999998</c:v>
                </c:pt>
                <c:pt idx="58736">
                  <c:v>-252.9905</c:v>
                </c:pt>
                <c:pt idx="58737">
                  <c:v>-252.98849999999999</c:v>
                </c:pt>
                <c:pt idx="58738">
                  <c:v>-252.98649999999998</c:v>
                </c:pt>
                <c:pt idx="58739">
                  <c:v>-252.98449999999997</c:v>
                </c:pt>
                <c:pt idx="58740">
                  <c:v>-252.98249999999996</c:v>
                </c:pt>
                <c:pt idx="58741">
                  <c:v>-252.98049999999998</c:v>
                </c:pt>
                <c:pt idx="58742">
                  <c:v>-252.9785</c:v>
                </c:pt>
                <c:pt idx="58743">
                  <c:v>-252.97649999999999</c:v>
                </c:pt>
                <c:pt idx="58744">
                  <c:v>-252.97449999999998</c:v>
                </c:pt>
                <c:pt idx="58745">
                  <c:v>-252.97249999999997</c:v>
                </c:pt>
                <c:pt idx="58746">
                  <c:v>-252.97049999999996</c:v>
                </c:pt>
                <c:pt idx="58747">
                  <c:v>-252.96849999999998</c:v>
                </c:pt>
                <c:pt idx="58748">
                  <c:v>-252.9665</c:v>
                </c:pt>
                <c:pt idx="58749">
                  <c:v>-252.96449999999999</c:v>
                </c:pt>
                <c:pt idx="58750">
                  <c:v>-252.96249999999998</c:v>
                </c:pt>
                <c:pt idx="58751">
                  <c:v>-252.96049999999997</c:v>
                </c:pt>
                <c:pt idx="58752">
                  <c:v>-252.95849999999996</c:v>
                </c:pt>
                <c:pt idx="58753">
                  <c:v>-252.95649999999998</c:v>
                </c:pt>
                <c:pt idx="58754">
                  <c:v>-252.9545</c:v>
                </c:pt>
                <c:pt idx="58755">
                  <c:v>-252.95249999999999</c:v>
                </c:pt>
                <c:pt idx="58756">
                  <c:v>-252.95049999999998</c:v>
                </c:pt>
                <c:pt idx="58757">
                  <c:v>-252.94849999999997</c:v>
                </c:pt>
                <c:pt idx="58758">
                  <c:v>-252.94649999999996</c:v>
                </c:pt>
                <c:pt idx="58759">
                  <c:v>-252.94449999999998</c:v>
                </c:pt>
                <c:pt idx="58760">
                  <c:v>-252.9425</c:v>
                </c:pt>
                <c:pt idx="58761">
                  <c:v>-252.94049999999999</c:v>
                </c:pt>
                <c:pt idx="58762">
                  <c:v>-252.93849999999998</c:v>
                </c:pt>
                <c:pt idx="58763">
                  <c:v>-252.93649999999997</c:v>
                </c:pt>
                <c:pt idx="58764">
                  <c:v>-252.93449999999996</c:v>
                </c:pt>
                <c:pt idx="58765">
                  <c:v>-252.93249999999998</c:v>
                </c:pt>
                <c:pt idx="58766">
                  <c:v>-252.93049999999999</c:v>
                </c:pt>
                <c:pt idx="58767">
                  <c:v>-252.92849999999999</c:v>
                </c:pt>
                <c:pt idx="58768">
                  <c:v>-252.92649999999998</c:v>
                </c:pt>
                <c:pt idx="58769">
                  <c:v>-252.92449999999997</c:v>
                </c:pt>
                <c:pt idx="58770">
                  <c:v>-252.92249999999996</c:v>
                </c:pt>
                <c:pt idx="58771">
                  <c:v>-252.92049999999998</c:v>
                </c:pt>
                <c:pt idx="58772">
                  <c:v>-252.91849999999999</c:v>
                </c:pt>
                <c:pt idx="58773">
                  <c:v>-252.91649999999998</c:v>
                </c:pt>
                <c:pt idx="58774">
                  <c:v>-252.91449999999998</c:v>
                </c:pt>
                <c:pt idx="58775">
                  <c:v>-252.91249999999997</c:v>
                </c:pt>
                <c:pt idx="58776">
                  <c:v>-252.91049999999996</c:v>
                </c:pt>
                <c:pt idx="58777">
                  <c:v>-252.90849999999998</c:v>
                </c:pt>
                <c:pt idx="58778">
                  <c:v>-252.90649999999999</c:v>
                </c:pt>
                <c:pt idx="58779">
                  <c:v>-252.90449999999998</c:v>
                </c:pt>
                <c:pt idx="58780">
                  <c:v>-252.90249999999997</c:v>
                </c:pt>
                <c:pt idx="58781">
                  <c:v>-252.90049999999997</c:v>
                </c:pt>
                <c:pt idx="58782">
                  <c:v>-252.89849999999998</c:v>
                </c:pt>
                <c:pt idx="58783">
                  <c:v>-252.89649999999997</c:v>
                </c:pt>
                <c:pt idx="58784">
                  <c:v>-252.89449999999999</c:v>
                </c:pt>
                <c:pt idx="58785">
                  <c:v>-252.89249999999998</c:v>
                </c:pt>
                <c:pt idx="58786">
                  <c:v>-252.89049999999997</c:v>
                </c:pt>
                <c:pt idx="58787">
                  <c:v>-252.88849999999996</c:v>
                </c:pt>
                <c:pt idx="58788">
                  <c:v>-252.88649999999998</c:v>
                </c:pt>
                <c:pt idx="58789">
                  <c:v>-252.88449999999997</c:v>
                </c:pt>
                <c:pt idx="58790">
                  <c:v>-252.88249999999999</c:v>
                </c:pt>
                <c:pt idx="58791">
                  <c:v>-252.88049999999998</c:v>
                </c:pt>
                <c:pt idx="58792">
                  <c:v>-252.87849999999997</c:v>
                </c:pt>
                <c:pt idx="58793">
                  <c:v>-252.87649999999996</c:v>
                </c:pt>
                <c:pt idx="58794">
                  <c:v>-252.87449999999998</c:v>
                </c:pt>
                <c:pt idx="58795">
                  <c:v>-252.87249999999997</c:v>
                </c:pt>
                <c:pt idx="58796">
                  <c:v>-252.87049999999999</c:v>
                </c:pt>
                <c:pt idx="58797">
                  <c:v>-252.86849999999998</c:v>
                </c:pt>
                <c:pt idx="58798">
                  <c:v>-252.86649999999997</c:v>
                </c:pt>
                <c:pt idx="58799">
                  <c:v>-252.86449999999996</c:v>
                </c:pt>
                <c:pt idx="58800">
                  <c:v>-252.86249999999998</c:v>
                </c:pt>
                <c:pt idx="58801">
                  <c:v>-252.86049999999997</c:v>
                </c:pt>
                <c:pt idx="58802">
                  <c:v>-252.85849999999999</c:v>
                </c:pt>
                <c:pt idx="58803">
                  <c:v>-252.85649999999998</c:v>
                </c:pt>
                <c:pt idx="58804">
                  <c:v>-252.85449999999997</c:v>
                </c:pt>
                <c:pt idx="58805">
                  <c:v>-252.85249999999996</c:v>
                </c:pt>
                <c:pt idx="58806">
                  <c:v>-252.85049999999998</c:v>
                </c:pt>
                <c:pt idx="58807">
                  <c:v>-252.84849999999997</c:v>
                </c:pt>
                <c:pt idx="58808">
                  <c:v>-252.84649999999999</c:v>
                </c:pt>
                <c:pt idx="58809">
                  <c:v>-252.84449999999998</c:v>
                </c:pt>
                <c:pt idx="58810">
                  <c:v>-252.84249999999997</c:v>
                </c:pt>
                <c:pt idx="58811">
                  <c:v>-252.84049999999996</c:v>
                </c:pt>
                <c:pt idx="58812">
                  <c:v>-252.83849999999998</c:v>
                </c:pt>
                <c:pt idx="58813">
                  <c:v>-252.83649999999997</c:v>
                </c:pt>
                <c:pt idx="58814">
                  <c:v>-252.83449999999999</c:v>
                </c:pt>
                <c:pt idx="58815">
                  <c:v>-252.83249999999998</c:v>
                </c:pt>
                <c:pt idx="58816">
                  <c:v>-252.83049999999997</c:v>
                </c:pt>
                <c:pt idx="58817">
                  <c:v>-252.82849999999996</c:v>
                </c:pt>
                <c:pt idx="58818">
                  <c:v>-252.82649999999998</c:v>
                </c:pt>
                <c:pt idx="58819">
                  <c:v>-252.82449999999997</c:v>
                </c:pt>
                <c:pt idx="58820">
                  <c:v>-252.82249999999999</c:v>
                </c:pt>
                <c:pt idx="58821">
                  <c:v>-252.82049999999998</c:v>
                </c:pt>
                <c:pt idx="58822">
                  <c:v>-252.81849999999997</c:v>
                </c:pt>
                <c:pt idx="58823">
                  <c:v>-252.81649999999996</c:v>
                </c:pt>
                <c:pt idx="58824">
                  <c:v>-252.81449999999998</c:v>
                </c:pt>
                <c:pt idx="58825">
                  <c:v>-252.81249999999997</c:v>
                </c:pt>
                <c:pt idx="58826">
                  <c:v>-252.81049999999999</c:v>
                </c:pt>
                <c:pt idx="58827">
                  <c:v>-252.80849999999998</c:v>
                </c:pt>
                <c:pt idx="58828">
                  <c:v>-252.80649999999997</c:v>
                </c:pt>
                <c:pt idx="58829">
                  <c:v>-252.80449999999996</c:v>
                </c:pt>
                <c:pt idx="58830">
                  <c:v>-252.80249999999998</c:v>
                </c:pt>
                <c:pt idx="58831">
                  <c:v>-252.80049999999997</c:v>
                </c:pt>
                <c:pt idx="58832">
                  <c:v>-252.79849999999999</c:v>
                </c:pt>
                <c:pt idx="58833">
                  <c:v>-252.79649999999998</c:v>
                </c:pt>
                <c:pt idx="58834">
                  <c:v>-252.79449999999997</c:v>
                </c:pt>
                <c:pt idx="58835">
                  <c:v>-252.79249999999996</c:v>
                </c:pt>
                <c:pt idx="58836">
                  <c:v>-252.79049999999998</c:v>
                </c:pt>
                <c:pt idx="58837">
                  <c:v>-252.78849999999997</c:v>
                </c:pt>
                <c:pt idx="58838">
                  <c:v>-252.78649999999999</c:v>
                </c:pt>
                <c:pt idx="58839">
                  <c:v>-252.78449999999998</c:v>
                </c:pt>
                <c:pt idx="58840">
                  <c:v>-252.78249999999997</c:v>
                </c:pt>
                <c:pt idx="58841">
                  <c:v>-252.78049999999996</c:v>
                </c:pt>
                <c:pt idx="58842">
                  <c:v>-252.77849999999998</c:v>
                </c:pt>
                <c:pt idx="58843">
                  <c:v>-252.77649999999997</c:v>
                </c:pt>
                <c:pt idx="58844">
                  <c:v>-252.77449999999999</c:v>
                </c:pt>
                <c:pt idx="58845">
                  <c:v>-252.77249999999998</c:v>
                </c:pt>
                <c:pt idx="58846">
                  <c:v>-252.77049999999997</c:v>
                </c:pt>
                <c:pt idx="58847">
                  <c:v>-252.76849999999996</c:v>
                </c:pt>
                <c:pt idx="58848">
                  <c:v>-252.76649999999998</c:v>
                </c:pt>
                <c:pt idx="58849">
                  <c:v>-252.7645</c:v>
                </c:pt>
                <c:pt idx="58850">
                  <c:v>-252.76249999999999</c:v>
                </c:pt>
                <c:pt idx="58851">
                  <c:v>-252.76049999999998</c:v>
                </c:pt>
                <c:pt idx="58852">
                  <c:v>-252.75849999999997</c:v>
                </c:pt>
                <c:pt idx="58853">
                  <c:v>-252.75649999999996</c:v>
                </c:pt>
                <c:pt idx="58854">
                  <c:v>-252.75449999999998</c:v>
                </c:pt>
                <c:pt idx="58855">
                  <c:v>-252.7525</c:v>
                </c:pt>
                <c:pt idx="58856">
                  <c:v>-252.75049999999999</c:v>
                </c:pt>
                <c:pt idx="58857">
                  <c:v>-252.74849999999998</c:v>
                </c:pt>
                <c:pt idx="58858">
                  <c:v>-252.74649999999997</c:v>
                </c:pt>
                <c:pt idx="58859">
                  <c:v>-252.74449999999996</c:v>
                </c:pt>
                <c:pt idx="58860">
                  <c:v>-252.74249999999998</c:v>
                </c:pt>
                <c:pt idx="58861">
                  <c:v>-252.7405</c:v>
                </c:pt>
                <c:pt idx="58862">
                  <c:v>-252.73849999999999</c:v>
                </c:pt>
                <c:pt idx="58863">
                  <c:v>-252.73649999999998</c:v>
                </c:pt>
                <c:pt idx="58864">
                  <c:v>-252.73449999999997</c:v>
                </c:pt>
                <c:pt idx="58865">
                  <c:v>-252.73249999999996</c:v>
                </c:pt>
                <c:pt idx="58866">
                  <c:v>-252.73049999999998</c:v>
                </c:pt>
                <c:pt idx="58867">
                  <c:v>-252.7285</c:v>
                </c:pt>
                <c:pt idx="58868">
                  <c:v>-252.72649999999999</c:v>
                </c:pt>
                <c:pt idx="58869">
                  <c:v>-252.72449999999998</c:v>
                </c:pt>
                <c:pt idx="58870">
                  <c:v>-252.72249999999997</c:v>
                </c:pt>
                <c:pt idx="58871">
                  <c:v>-252.72049999999996</c:v>
                </c:pt>
                <c:pt idx="58872">
                  <c:v>-252.71849999999998</c:v>
                </c:pt>
                <c:pt idx="58873">
                  <c:v>-252.7165</c:v>
                </c:pt>
                <c:pt idx="58874">
                  <c:v>-252.71449999999999</c:v>
                </c:pt>
                <c:pt idx="58875">
                  <c:v>-252.71249999999998</c:v>
                </c:pt>
                <c:pt idx="58876">
                  <c:v>-252.71049999999997</c:v>
                </c:pt>
                <c:pt idx="58877">
                  <c:v>-252.70849999999996</c:v>
                </c:pt>
                <c:pt idx="58878">
                  <c:v>-252.70649999999998</c:v>
                </c:pt>
                <c:pt idx="58879">
                  <c:v>-252.7045</c:v>
                </c:pt>
                <c:pt idx="58880">
                  <c:v>-252.70249999999999</c:v>
                </c:pt>
                <c:pt idx="58881">
                  <c:v>-252.70049999999998</c:v>
                </c:pt>
                <c:pt idx="58882">
                  <c:v>-252.69849999999997</c:v>
                </c:pt>
                <c:pt idx="58883">
                  <c:v>-252.69649999999996</c:v>
                </c:pt>
                <c:pt idx="58884">
                  <c:v>-252.69449999999998</c:v>
                </c:pt>
                <c:pt idx="58885">
                  <c:v>-252.6925</c:v>
                </c:pt>
                <c:pt idx="58886">
                  <c:v>-252.69049999999999</c:v>
                </c:pt>
                <c:pt idx="58887">
                  <c:v>-252.68849999999998</c:v>
                </c:pt>
                <c:pt idx="58888">
                  <c:v>-252.68649999999997</c:v>
                </c:pt>
                <c:pt idx="58889">
                  <c:v>-252.68449999999996</c:v>
                </c:pt>
                <c:pt idx="58890">
                  <c:v>-252.68249999999998</c:v>
                </c:pt>
                <c:pt idx="58891">
                  <c:v>-252.68049999999999</c:v>
                </c:pt>
                <c:pt idx="58892">
                  <c:v>-252.67849999999999</c:v>
                </c:pt>
                <c:pt idx="58893">
                  <c:v>-252.67649999999998</c:v>
                </c:pt>
                <c:pt idx="58894">
                  <c:v>-252.67449999999997</c:v>
                </c:pt>
                <c:pt idx="58895">
                  <c:v>-252.67249999999996</c:v>
                </c:pt>
                <c:pt idx="58896">
                  <c:v>-252.67049999999998</c:v>
                </c:pt>
                <c:pt idx="58897">
                  <c:v>-252.66849999999999</c:v>
                </c:pt>
                <c:pt idx="58898">
                  <c:v>-252.66649999999998</c:v>
                </c:pt>
                <c:pt idx="58899">
                  <c:v>-252.66449999999998</c:v>
                </c:pt>
                <c:pt idx="58900">
                  <c:v>-252.66249999999997</c:v>
                </c:pt>
                <c:pt idx="58901">
                  <c:v>-252.66049999999996</c:v>
                </c:pt>
                <c:pt idx="58902">
                  <c:v>-252.65849999999998</c:v>
                </c:pt>
                <c:pt idx="58903">
                  <c:v>-252.65649999999999</c:v>
                </c:pt>
                <c:pt idx="58904">
                  <c:v>-252.65449999999998</c:v>
                </c:pt>
                <c:pt idx="58905">
                  <c:v>-252.65249999999997</c:v>
                </c:pt>
                <c:pt idx="58906">
                  <c:v>-252.65049999999997</c:v>
                </c:pt>
                <c:pt idx="58907">
                  <c:v>-252.64849999999998</c:v>
                </c:pt>
                <c:pt idx="58908">
                  <c:v>-252.64649999999997</c:v>
                </c:pt>
                <c:pt idx="58909">
                  <c:v>-252.64449999999999</c:v>
                </c:pt>
                <c:pt idx="58910">
                  <c:v>-252.64249999999998</c:v>
                </c:pt>
                <c:pt idx="58911">
                  <c:v>-252.64049999999997</c:v>
                </c:pt>
                <c:pt idx="58912">
                  <c:v>-252.63849999999996</c:v>
                </c:pt>
                <c:pt idx="58913">
                  <c:v>-252.63649999999998</c:v>
                </c:pt>
                <c:pt idx="58914">
                  <c:v>-252.63449999999997</c:v>
                </c:pt>
                <c:pt idx="58915">
                  <c:v>-252.63249999999999</c:v>
                </c:pt>
                <c:pt idx="58916">
                  <c:v>-252.63049999999998</c:v>
                </c:pt>
                <c:pt idx="58917">
                  <c:v>-252.62849999999997</c:v>
                </c:pt>
                <c:pt idx="58918">
                  <c:v>-252.62649999999996</c:v>
                </c:pt>
                <c:pt idx="58919">
                  <c:v>-252.62449999999998</c:v>
                </c:pt>
                <c:pt idx="58920">
                  <c:v>-252.62249999999997</c:v>
                </c:pt>
                <c:pt idx="58921">
                  <c:v>-252.62049999999999</c:v>
                </c:pt>
                <c:pt idx="58922">
                  <c:v>-252.61849999999998</c:v>
                </c:pt>
                <c:pt idx="58923">
                  <c:v>-252.61649999999997</c:v>
                </c:pt>
                <c:pt idx="58924">
                  <c:v>-252.61449999999996</c:v>
                </c:pt>
                <c:pt idx="58925">
                  <c:v>-252.61249999999998</c:v>
                </c:pt>
                <c:pt idx="58926">
                  <c:v>-252.61049999999997</c:v>
                </c:pt>
                <c:pt idx="58927">
                  <c:v>-252.60849999999999</c:v>
                </c:pt>
                <c:pt idx="58928">
                  <c:v>-252.60649999999998</c:v>
                </c:pt>
                <c:pt idx="58929">
                  <c:v>-252.60449999999997</c:v>
                </c:pt>
                <c:pt idx="58930">
                  <c:v>-252.60249999999996</c:v>
                </c:pt>
                <c:pt idx="58931">
                  <c:v>-252.60049999999998</c:v>
                </c:pt>
                <c:pt idx="58932">
                  <c:v>-252.59849999999997</c:v>
                </c:pt>
                <c:pt idx="58933">
                  <c:v>-252.59649999999999</c:v>
                </c:pt>
                <c:pt idx="58934">
                  <c:v>-252.59449999999998</c:v>
                </c:pt>
                <c:pt idx="58935">
                  <c:v>-252.59249999999997</c:v>
                </c:pt>
                <c:pt idx="58936">
                  <c:v>-252.59049999999996</c:v>
                </c:pt>
                <c:pt idx="58937">
                  <c:v>-252.58849999999998</c:v>
                </c:pt>
                <c:pt idx="58938">
                  <c:v>-252.58649999999997</c:v>
                </c:pt>
                <c:pt idx="58939">
                  <c:v>-252.58449999999999</c:v>
                </c:pt>
                <c:pt idx="58940">
                  <c:v>-252.58249999999998</c:v>
                </c:pt>
                <c:pt idx="58941">
                  <c:v>-252.58049999999997</c:v>
                </c:pt>
                <c:pt idx="58942">
                  <c:v>-252.57849999999996</c:v>
                </c:pt>
                <c:pt idx="58943">
                  <c:v>-252.57649999999998</c:v>
                </c:pt>
                <c:pt idx="58944">
                  <c:v>-252.57449999999997</c:v>
                </c:pt>
                <c:pt idx="58945">
                  <c:v>-252.57249999999999</c:v>
                </c:pt>
                <c:pt idx="58946">
                  <c:v>-252.57049999999998</c:v>
                </c:pt>
                <c:pt idx="58947">
                  <c:v>-252.56849999999997</c:v>
                </c:pt>
                <c:pt idx="58948">
                  <c:v>-252.56649999999996</c:v>
                </c:pt>
                <c:pt idx="58949">
                  <c:v>-252.56449999999998</c:v>
                </c:pt>
                <c:pt idx="58950">
                  <c:v>-252.56249999999997</c:v>
                </c:pt>
                <c:pt idx="58951">
                  <c:v>-252.56049999999999</c:v>
                </c:pt>
                <c:pt idx="58952">
                  <c:v>-252.55849999999998</c:v>
                </c:pt>
                <c:pt idx="58953">
                  <c:v>-252.55649999999997</c:v>
                </c:pt>
                <c:pt idx="58954">
                  <c:v>-252.55449999999996</c:v>
                </c:pt>
                <c:pt idx="58955">
                  <c:v>-252.55249999999998</c:v>
                </c:pt>
                <c:pt idx="58956">
                  <c:v>-252.55049999999997</c:v>
                </c:pt>
                <c:pt idx="58957">
                  <c:v>-252.54849999999999</c:v>
                </c:pt>
                <c:pt idx="58958">
                  <c:v>-252.54649999999998</c:v>
                </c:pt>
                <c:pt idx="58959">
                  <c:v>-252.54449999999997</c:v>
                </c:pt>
                <c:pt idx="58960">
                  <c:v>-252.54249999999996</c:v>
                </c:pt>
                <c:pt idx="58961">
                  <c:v>-252.54049999999998</c:v>
                </c:pt>
                <c:pt idx="58962">
                  <c:v>-252.53849999999997</c:v>
                </c:pt>
                <c:pt idx="58963">
                  <c:v>-252.53649999999999</c:v>
                </c:pt>
                <c:pt idx="58964">
                  <c:v>-252.53449999999998</c:v>
                </c:pt>
                <c:pt idx="58965">
                  <c:v>-252.53249999999997</c:v>
                </c:pt>
                <c:pt idx="58966">
                  <c:v>-252.53049999999996</c:v>
                </c:pt>
                <c:pt idx="58967">
                  <c:v>-252.52849999999998</c:v>
                </c:pt>
                <c:pt idx="58968">
                  <c:v>-252.52649999999997</c:v>
                </c:pt>
                <c:pt idx="58969">
                  <c:v>-252.52449999999999</c:v>
                </c:pt>
                <c:pt idx="58970">
                  <c:v>-252.52249999999998</c:v>
                </c:pt>
                <c:pt idx="58971">
                  <c:v>-252.52049999999997</c:v>
                </c:pt>
                <c:pt idx="58972">
                  <c:v>-252.51849999999996</c:v>
                </c:pt>
                <c:pt idx="58973">
                  <c:v>-252.51649999999998</c:v>
                </c:pt>
                <c:pt idx="58974">
                  <c:v>-252.5145</c:v>
                </c:pt>
                <c:pt idx="58975">
                  <c:v>-252.51249999999999</c:v>
                </c:pt>
                <c:pt idx="58976">
                  <c:v>-252.51049999999998</c:v>
                </c:pt>
                <c:pt idx="58977">
                  <c:v>-252.50849999999997</c:v>
                </c:pt>
                <c:pt idx="58978">
                  <c:v>-252.50649999999996</c:v>
                </c:pt>
                <c:pt idx="58979">
                  <c:v>-252.50449999999998</c:v>
                </c:pt>
                <c:pt idx="58980">
                  <c:v>-252.5025</c:v>
                </c:pt>
                <c:pt idx="58981">
                  <c:v>-252.50049999999999</c:v>
                </c:pt>
                <c:pt idx="58982">
                  <c:v>-252.49849999999998</c:v>
                </c:pt>
                <c:pt idx="58983">
                  <c:v>-252.49649999999997</c:v>
                </c:pt>
                <c:pt idx="58984">
                  <c:v>-252.49449999999996</c:v>
                </c:pt>
                <c:pt idx="58985">
                  <c:v>-252.49249999999998</c:v>
                </c:pt>
                <c:pt idx="58986">
                  <c:v>-252.4905</c:v>
                </c:pt>
                <c:pt idx="58987">
                  <c:v>-252.48849999999999</c:v>
                </c:pt>
                <c:pt idx="58988">
                  <c:v>-252.48649999999998</c:v>
                </c:pt>
                <c:pt idx="58989">
                  <c:v>-252.48449999999997</c:v>
                </c:pt>
                <c:pt idx="58990">
                  <c:v>-252.48249999999996</c:v>
                </c:pt>
                <c:pt idx="58991">
                  <c:v>-252.48049999999998</c:v>
                </c:pt>
                <c:pt idx="58992">
                  <c:v>-252.4785</c:v>
                </c:pt>
                <c:pt idx="58993">
                  <c:v>-252.47649999999999</c:v>
                </c:pt>
                <c:pt idx="58994">
                  <c:v>-252.47449999999998</c:v>
                </c:pt>
                <c:pt idx="58995">
                  <c:v>-252.47249999999997</c:v>
                </c:pt>
                <c:pt idx="58996">
                  <c:v>-252.47049999999996</c:v>
                </c:pt>
                <c:pt idx="58997">
                  <c:v>-252.46849999999998</c:v>
                </c:pt>
                <c:pt idx="58998">
                  <c:v>-252.4665</c:v>
                </c:pt>
                <c:pt idx="58999">
                  <c:v>-252.46449999999999</c:v>
                </c:pt>
                <c:pt idx="59000">
                  <c:v>-252.46249999999998</c:v>
                </c:pt>
                <c:pt idx="59001">
                  <c:v>-252.46049999999997</c:v>
                </c:pt>
                <c:pt idx="59002">
                  <c:v>-252.45849999999996</c:v>
                </c:pt>
                <c:pt idx="59003">
                  <c:v>-252.45649999999998</c:v>
                </c:pt>
                <c:pt idx="59004">
                  <c:v>-252.4545</c:v>
                </c:pt>
                <c:pt idx="59005">
                  <c:v>-252.45249999999999</c:v>
                </c:pt>
                <c:pt idx="59006">
                  <c:v>-252.45049999999998</c:v>
                </c:pt>
                <c:pt idx="59007">
                  <c:v>-252.44849999999997</c:v>
                </c:pt>
                <c:pt idx="59008">
                  <c:v>-252.44649999999996</c:v>
                </c:pt>
                <c:pt idx="59009">
                  <c:v>-252.44449999999998</c:v>
                </c:pt>
                <c:pt idx="59010">
                  <c:v>-252.4425</c:v>
                </c:pt>
                <c:pt idx="59011">
                  <c:v>-252.44049999999999</c:v>
                </c:pt>
                <c:pt idx="59012">
                  <c:v>-252.43849999999998</c:v>
                </c:pt>
                <c:pt idx="59013">
                  <c:v>-252.43649999999997</c:v>
                </c:pt>
                <c:pt idx="59014">
                  <c:v>-252.43449999999996</c:v>
                </c:pt>
                <c:pt idx="59015">
                  <c:v>-252.43249999999998</c:v>
                </c:pt>
                <c:pt idx="59016">
                  <c:v>-252.43049999999999</c:v>
                </c:pt>
                <c:pt idx="59017">
                  <c:v>-252.42849999999999</c:v>
                </c:pt>
                <c:pt idx="59018">
                  <c:v>-252.42649999999998</c:v>
                </c:pt>
                <c:pt idx="59019">
                  <c:v>-252.42449999999997</c:v>
                </c:pt>
                <c:pt idx="59020">
                  <c:v>-252.42249999999996</c:v>
                </c:pt>
                <c:pt idx="59021">
                  <c:v>-252.42049999999998</c:v>
                </c:pt>
                <c:pt idx="59022">
                  <c:v>-252.41849999999999</c:v>
                </c:pt>
                <c:pt idx="59023">
                  <c:v>-252.41649999999998</c:v>
                </c:pt>
                <c:pt idx="59024">
                  <c:v>-252.41449999999998</c:v>
                </c:pt>
                <c:pt idx="59025">
                  <c:v>-252.41249999999997</c:v>
                </c:pt>
                <c:pt idx="59026">
                  <c:v>-252.41049999999996</c:v>
                </c:pt>
                <c:pt idx="59027">
                  <c:v>-252.40849999999998</c:v>
                </c:pt>
                <c:pt idx="59028">
                  <c:v>-252.40649999999999</c:v>
                </c:pt>
                <c:pt idx="59029">
                  <c:v>-252.40449999999998</c:v>
                </c:pt>
                <c:pt idx="59030">
                  <c:v>-252.40249999999997</c:v>
                </c:pt>
                <c:pt idx="59031">
                  <c:v>-252.40049999999997</c:v>
                </c:pt>
                <c:pt idx="59032">
                  <c:v>-252.39849999999998</c:v>
                </c:pt>
                <c:pt idx="59033">
                  <c:v>-252.39649999999997</c:v>
                </c:pt>
                <c:pt idx="59034">
                  <c:v>-252.39449999999999</c:v>
                </c:pt>
                <c:pt idx="59035">
                  <c:v>-252.39249999999998</c:v>
                </c:pt>
                <c:pt idx="59036">
                  <c:v>-252.39049999999997</c:v>
                </c:pt>
                <c:pt idx="59037">
                  <c:v>-252.38849999999996</c:v>
                </c:pt>
                <c:pt idx="59038">
                  <c:v>-252.38649999999998</c:v>
                </c:pt>
                <c:pt idx="59039">
                  <c:v>-252.38449999999997</c:v>
                </c:pt>
                <c:pt idx="59040">
                  <c:v>-252.38249999999999</c:v>
                </c:pt>
                <c:pt idx="59041">
                  <c:v>-252.38049999999998</c:v>
                </c:pt>
                <c:pt idx="59042">
                  <c:v>-252.37849999999997</c:v>
                </c:pt>
                <c:pt idx="59043">
                  <c:v>-252.37649999999996</c:v>
                </c:pt>
                <c:pt idx="59044">
                  <c:v>-252.37449999999998</c:v>
                </c:pt>
                <c:pt idx="59045">
                  <c:v>-252.37249999999997</c:v>
                </c:pt>
                <c:pt idx="59046">
                  <c:v>-252.37049999999999</c:v>
                </c:pt>
                <c:pt idx="59047">
                  <c:v>-252.36849999999998</c:v>
                </c:pt>
                <c:pt idx="59048">
                  <c:v>-252.36649999999997</c:v>
                </c:pt>
                <c:pt idx="59049">
                  <c:v>-252.36449999999996</c:v>
                </c:pt>
                <c:pt idx="59050">
                  <c:v>-252.36249999999998</c:v>
                </c:pt>
                <c:pt idx="59051">
                  <c:v>-252.36049999999997</c:v>
                </c:pt>
                <c:pt idx="59052">
                  <c:v>-252.35849999999999</c:v>
                </c:pt>
                <c:pt idx="59053">
                  <c:v>-252.35649999999998</c:v>
                </c:pt>
                <c:pt idx="59054">
                  <c:v>-252.35449999999997</c:v>
                </c:pt>
                <c:pt idx="59055">
                  <c:v>-252.35249999999996</c:v>
                </c:pt>
                <c:pt idx="59056">
                  <c:v>-252.35049999999998</c:v>
                </c:pt>
                <c:pt idx="59057">
                  <c:v>-252.34849999999997</c:v>
                </c:pt>
                <c:pt idx="59058">
                  <c:v>-252.34649999999999</c:v>
                </c:pt>
                <c:pt idx="59059">
                  <c:v>-252.34449999999998</c:v>
                </c:pt>
                <c:pt idx="59060">
                  <c:v>-252.34249999999997</c:v>
                </c:pt>
                <c:pt idx="59061">
                  <c:v>-252.34049999999996</c:v>
                </c:pt>
                <c:pt idx="59062">
                  <c:v>-252.33849999999998</c:v>
                </c:pt>
                <c:pt idx="59063">
                  <c:v>-252.33649999999997</c:v>
                </c:pt>
                <c:pt idx="59064">
                  <c:v>-252.33449999999999</c:v>
                </c:pt>
                <c:pt idx="59065">
                  <c:v>-252.33249999999998</c:v>
                </c:pt>
                <c:pt idx="59066">
                  <c:v>-252.33049999999997</c:v>
                </c:pt>
                <c:pt idx="59067">
                  <c:v>-252.32849999999996</c:v>
                </c:pt>
                <c:pt idx="59068">
                  <c:v>-252.32649999999998</c:v>
                </c:pt>
                <c:pt idx="59069">
                  <c:v>-252.32449999999997</c:v>
                </c:pt>
                <c:pt idx="59070">
                  <c:v>-252.32249999999999</c:v>
                </c:pt>
                <c:pt idx="59071">
                  <c:v>-252.32049999999998</c:v>
                </c:pt>
                <c:pt idx="59072">
                  <c:v>-252.31849999999997</c:v>
                </c:pt>
                <c:pt idx="59073">
                  <c:v>-252.31649999999996</c:v>
                </c:pt>
                <c:pt idx="59074">
                  <c:v>-252.31449999999998</c:v>
                </c:pt>
                <c:pt idx="59075">
                  <c:v>-252.31249999999997</c:v>
                </c:pt>
                <c:pt idx="59076">
                  <c:v>-252.31049999999999</c:v>
                </c:pt>
                <c:pt idx="59077">
                  <c:v>-252.30849999999998</c:v>
                </c:pt>
                <c:pt idx="59078">
                  <c:v>-252.30649999999997</c:v>
                </c:pt>
                <c:pt idx="59079">
                  <c:v>-252.30449999999996</c:v>
                </c:pt>
                <c:pt idx="59080">
                  <c:v>-252.30249999999998</c:v>
                </c:pt>
                <c:pt idx="59081">
                  <c:v>-252.30049999999997</c:v>
                </c:pt>
                <c:pt idx="59082">
                  <c:v>-252.29849999999999</c:v>
                </c:pt>
                <c:pt idx="59083">
                  <c:v>-252.29649999999998</c:v>
                </c:pt>
                <c:pt idx="59084">
                  <c:v>-252.29449999999997</c:v>
                </c:pt>
                <c:pt idx="59085">
                  <c:v>-252.29249999999996</c:v>
                </c:pt>
                <c:pt idx="59086">
                  <c:v>-252.29049999999998</c:v>
                </c:pt>
                <c:pt idx="59087">
                  <c:v>-252.28849999999997</c:v>
                </c:pt>
                <c:pt idx="59088">
                  <c:v>-252.28649999999999</c:v>
                </c:pt>
                <c:pt idx="59089">
                  <c:v>-252.28449999999998</c:v>
                </c:pt>
                <c:pt idx="59090">
                  <c:v>-252.28249999999997</c:v>
                </c:pt>
                <c:pt idx="59091">
                  <c:v>-252.28049999999996</c:v>
                </c:pt>
                <c:pt idx="59092">
                  <c:v>-252.27849999999998</c:v>
                </c:pt>
                <c:pt idx="59093">
                  <c:v>-252.27649999999997</c:v>
                </c:pt>
                <c:pt idx="59094">
                  <c:v>-252.27449999999999</c:v>
                </c:pt>
                <c:pt idx="59095">
                  <c:v>-252.27249999999998</c:v>
                </c:pt>
                <c:pt idx="59096">
                  <c:v>-252.27049999999997</c:v>
                </c:pt>
                <c:pt idx="59097">
                  <c:v>-252.26849999999996</c:v>
                </c:pt>
                <c:pt idx="59098">
                  <c:v>-252.26649999999998</c:v>
                </c:pt>
                <c:pt idx="59099">
                  <c:v>-252.2645</c:v>
                </c:pt>
                <c:pt idx="59100">
                  <c:v>-252.26249999999999</c:v>
                </c:pt>
                <c:pt idx="59101">
                  <c:v>-252.26049999999998</c:v>
                </c:pt>
                <c:pt idx="59102">
                  <c:v>-252.25849999999997</c:v>
                </c:pt>
                <c:pt idx="59103">
                  <c:v>-252.25649999999996</c:v>
                </c:pt>
                <c:pt idx="59104">
                  <c:v>-252.25449999999998</c:v>
                </c:pt>
                <c:pt idx="59105">
                  <c:v>-252.2525</c:v>
                </c:pt>
                <c:pt idx="59106">
                  <c:v>-252.25049999999999</c:v>
                </c:pt>
                <c:pt idx="59107">
                  <c:v>-252.24849999999998</c:v>
                </c:pt>
                <c:pt idx="59108">
                  <c:v>-252.24649999999997</c:v>
                </c:pt>
                <c:pt idx="59109">
                  <c:v>-252.24449999999996</c:v>
                </c:pt>
                <c:pt idx="59110">
                  <c:v>-252.24249999999998</c:v>
                </c:pt>
                <c:pt idx="59111">
                  <c:v>-252.2405</c:v>
                </c:pt>
                <c:pt idx="59112">
                  <c:v>-252.23849999999999</c:v>
                </c:pt>
                <c:pt idx="59113">
                  <c:v>-252.23649999999998</c:v>
                </c:pt>
                <c:pt idx="59114">
                  <c:v>-252.23449999999997</c:v>
                </c:pt>
                <c:pt idx="59115">
                  <c:v>-252.23249999999996</c:v>
                </c:pt>
                <c:pt idx="59116">
                  <c:v>-252.23049999999998</c:v>
                </c:pt>
                <c:pt idx="59117">
                  <c:v>-252.2285</c:v>
                </c:pt>
                <c:pt idx="59118">
                  <c:v>-252.22649999999999</c:v>
                </c:pt>
                <c:pt idx="59119">
                  <c:v>-252.22449999999998</c:v>
                </c:pt>
                <c:pt idx="59120">
                  <c:v>-252.22249999999997</c:v>
                </c:pt>
                <c:pt idx="59121">
                  <c:v>-252.22049999999996</c:v>
                </c:pt>
                <c:pt idx="59122">
                  <c:v>-252.21849999999998</c:v>
                </c:pt>
                <c:pt idx="59123">
                  <c:v>-252.2165</c:v>
                </c:pt>
                <c:pt idx="59124">
                  <c:v>-252.21449999999999</c:v>
                </c:pt>
                <c:pt idx="59125">
                  <c:v>-252.21249999999998</c:v>
                </c:pt>
                <c:pt idx="59126">
                  <c:v>-252.21049999999997</c:v>
                </c:pt>
                <c:pt idx="59127">
                  <c:v>-252.20849999999996</c:v>
                </c:pt>
                <c:pt idx="59128">
                  <c:v>-252.20649999999998</c:v>
                </c:pt>
                <c:pt idx="59129">
                  <c:v>-252.2045</c:v>
                </c:pt>
                <c:pt idx="59130">
                  <c:v>-252.20249999999999</c:v>
                </c:pt>
                <c:pt idx="59131">
                  <c:v>-252.20049999999998</c:v>
                </c:pt>
                <c:pt idx="59132">
                  <c:v>-252.19849999999997</c:v>
                </c:pt>
                <c:pt idx="59133">
                  <c:v>-252.19649999999996</c:v>
                </c:pt>
                <c:pt idx="59134">
                  <c:v>-252.19449999999998</c:v>
                </c:pt>
                <c:pt idx="59135">
                  <c:v>-252.1925</c:v>
                </c:pt>
                <c:pt idx="59136">
                  <c:v>-252.19049999999999</c:v>
                </c:pt>
                <c:pt idx="59137">
                  <c:v>-252.18849999999998</c:v>
                </c:pt>
                <c:pt idx="59138">
                  <c:v>-252.18649999999997</c:v>
                </c:pt>
                <c:pt idx="59139">
                  <c:v>-252.18449999999996</c:v>
                </c:pt>
                <c:pt idx="59140">
                  <c:v>-252.18249999999998</c:v>
                </c:pt>
                <c:pt idx="59141">
                  <c:v>-252.18049999999999</c:v>
                </c:pt>
                <c:pt idx="59142">
                  <c:v>-252.17849999999999</c:v>
                </c:pt>
                <c:pt idx="59143">
                  <c:v>-252.17649999999998</c:v>
                </c:pt>
                <c:pt idx="59144">
                  <c:v>-252.17449999999997</c:v>
                </c:pt>
                <c:pt idx="59145">
                  <c:v>-252.17249999999996</c:v>
                </c:pt>
                <c:pt idx="59146">
                  <c:v>-252.17049999999998</c:v>
                </c:pt>
                <c:pt idx="59147">
                  <c:v>-252.16849999999999</c:v>
                </c:pt>
                <c:pt idx="59148">
                  <c:v>-252.16649999999998</c:v>
                </c:pt>
                <c:pt idx="59149">
                  <c:v>-252.16449999999998</c:v>
                </c:pt>
                <c:pt idx="59150">
                  <c:v>-252.16249999999997</c:v>
                </c:pt>
                <c:pt idx="59151">
                  <c:v>-252.16049999999996</c:v>
                </c:pt>
                <c:pt idx="59152">
                  <c:v>-252.15849999999998</c:v>
                </c:pt>
                <c:pt idx="59153">
                  <c:v>-252.15649999999999</c:v>
                </c:pt>
                <c:pt idx="59154">
                  <c:v>-252.15449999999998</c:v>
                </c:pt>
                <c:pt idx="59155">
                  <c:v>-252.15249999999997</c:v>
                </c:pt>
                <c:pt idx="59156">
                  <c:v>-252.15049999999997</c:v>
                </c:pt>
                <c:pt idx="59157">
                  <c:v>-252.14849999999998</c:v>
                </c:pt>
                <c:pt idx="59158">
                  <c:v>-252.14649999999997</c:v>
                </c:pt>
                <c:pt idx="59159">
                  <c:v>-252.14449999999999</c:v>
                </c:pt>
                <c:pt idx="59160">
                  <c:v>-252.14249999999998</c:v>
                </c:pt>
                <c:pt idx="59161">
                  <c:v>-252.14049999999997</c:v>
                </c:pt>
                <c:pt idx="59162">
                  <c:v>-252.13849999999996</c:v>
                </c:pt>
                <c:pt idx="59163">
                  <c:v>-252.13649999999998</c:v>
                </c:pt>
                <c:pt idx="59164">
                  <c:v>-252.13449999999997</c:v>
                </c:pt>
                <c:pt idx="59165">
                  <c:v>-252.13249999999999</c:v>
                </c:pt>
                <c:pt idx="59166">
                  <c:v>-252.13049999999998</c:v>
                </c:pt>
                <c:pt idx="59167">
                  <c:v>-252.12849999999997</c:v>
                </c:pt>
                <c:pt idx="59168">
                  <c:v>-252.12649999999996</c:v>
                </c:pt>
                <c:pt idx="59169">
                  <c:v>-252.12449999999998</c:v>
                </c:pt>
                <c:pt idx="59170">
                  <c:v>-252.12249999999997</c:v>
                </c:pt>
                <c:pt idx="59171">
                  <c:v>-252.12049999999999</c:v>
                </c:pt>
                <c:pt idx="59172">
                  <c:v>-252.11849999999998</c:v>
                </c:pt>
                <c:pt idx="59173">
                  <c:v>-252.11649999999997</c:v>
                </c:pt>
                <c:pt idx="59174">
                  <c:v>-252.11449999999996</c:v>
                </c:pt>
                <c:pt idx="59175">
                  <c:v>-252.11249999999998</c:v>
                </c:pt>
                <c:pt idx="59176">
                  <c:v>-252.11049999999997</c:v>
                </c:pt>
                <c:pt idx="59177">
                  <c:v>-252.10849999999999</c:v>
                </c:pt>
                <c:pt idx="59178">
                  <c:v>-252.10649999999998</c:v>
                </c:pt>
                <c:pt idx="59179">
                  <c:v>-252.10449999999997</c:v>
                </c:pt>
                <c:pt idx="59180">
                  <c:v>-252.10249999999996</c:v>
                </c:pt>
                <c:pt idx="59181">
                  <c:v>-252.10049999999998</c:v>
                </c:pt>
                <c:pt idx="59182">
                  <c:v>-252.09849999999997</c:v>
                </c:pt>
                <c:pt idx="59183">
                  <c:v>-252.09649999999999</c:v>
                </c:pt>
                <c:pt idx="59184">
                  <c:v>-252.09449999999998</c:v>
                </c:pt>
                <c:pt idx="59185">
                  <c:v>-252.09249999999997</c:v>
                </c:pt>
                <c:pt idx="59186">
                  <c:v>-252.09049999999996</c:v>
                </c:pt>
                <c:pt idx="59187">
                  <c:v>-252.08849999999998</c:v>
                </c:pt>
                <c:pt idx="59188">
                  <c:v>-252.08649999999997</c:v>
                </c:pt>
                <c:pt idx="59189">
                  <c:v>-252.08449999999999</c:v>
                </c:pt>
                <c:pt idx="59190">
                  <c:v>-252.08249999999998</c:v>
                </c:pt>
                <c:pt idx="59191">
                  <c:v>-252.08049999999997</c:v>
                </c:pt>
                <c:pt idx="59192">
                  <c:v>-252.07849999999996</c:v>
                </c:pt>
                <c:pt idx="59193">
                  <c:v>-252.07649999999998</c:v>
                </c:pt>
                <c:pt idx="59194">
                  <c:v>-252.07449999999997</c:v>
                </c:pt>
                <c:pt idx="59195">
                  <c:v>-252.07249999999999</c:v>
                </c:pt>
                <c:pt idx="59196">
                  <c:v>-252.07049999999998</c:v>
                </c:pt>
                <c:pt idx="59197">
                  <c:v>-252.06849999999997</c:v>
                </c:pt>
                <c:pt idx="59198">
                  <c:v>-252.06649999999996</c:v>
                </c:pt>
                <c:pt idx="59199">
                  <c:v>-252.06449999999998</c:v>
                </c:pt>
                <c:pt idx="59200">
                  <c:v>-252.06249999999997</c:v>
                </c:pt>
                <c:pt idx="59201">
                  <c:v>-252.06049999999999</c:v>
                </c:pt>
                <c:pt idx="59202">
                  <c:v>-252.05849999999998</c:v>
                </c:pt>
                <c:pt idx="59203">
                  <c:v>-252.05649999999997</c:v>
                </c:pt>
                <c:pt idx="59204">
                  <c:v>-252.05449999999996</c:v>
                </c:pt>
                <c:pt idx="59205">
                  <c:v>-252.05249999999998</c:v>
                </c:pt>
                <c:pt idx="59206">
                  <c:v>-252.05049999999997</c:v>
                </c:pt>
                <c:pt idx="59207">
                  <c:v>-252.04849999999999</c:v>
                </c:pt>
                <c:pt idx="59208">
                  <c:v>-252.04649999999998</c:v>
                </c:pt>
                <c:pt idx="59209">
                  <c:v>-252.04449999999997</c:v>
                </c:pt>
                <c:pt idx="59210">
                  <c:v>-252.04249999999996</c:v>
                </c:pt>
                <c:pt idx="59211">
                  <c:v>-252.04049999999998</c:v>
                </c:pt>
                <c:pt idx="59212">
                  <c:v>-252.03849999999997</c:v>
                </c:pt>
                <c:pt idx="59213">
                  <c:v>-252.03649999999999</c:v>
                </c:pt>
                <c:pt idx="59214">
                  <c:v>-252.03449999999998</c:v>
                </c:pt>
                <c:pt idx="59215">
                  <c:v>-252.03249999999997</c:v>
                </c:pt>
                <c:pt idx="59216">
                  <c:v>-252.03049999999996</c:v>
                </c:pt>
                <c:pt idx="59217">
                  <c:v>-252.02849999999998</c:v>
                </c:pt>
                <c:pt idx="59218">
                  <c:v>-252.02649999999997</c:v>
                </c:pt>
                <c:pt idx="59219">
                  <c:v>-252.02449999999999</c:v>
                </c:pt>
                <c:pt idx="59220">
                  <c:v>-252.02249999999998</c:v>
                </c:pt>
                <c:pt idx="59221">
                  <c:v>-252.02049999999997</c:v>
                </c:pt>
                <c:pt idx="59222">
                  <c:v>-252.01849999999996</c:v>
                </c:pt>
                <c:pt idx="59223">
                  <c:v>-252.01649999999998</c:v>
                </c:pt>
                <c:pt idx="59224">
                  <c:v>-252.0145</c:v>
                </c:pt>
                <c:pt idx="59225">
                  <c:v>-252.01249999999999</c:v>
                </c:pt>
                <c:pt idx="59226">
                  <c:v>-252.01049999999998</c:v>
                </c:pt>
                <c:pt idx="59227">
                  <c:v>-252.00849999999997</c:v>
                </c:pt>
                <c:pt idx="59228">
                  <c:v>-252.00649999999996</c:v>
                </c:pt>
                <c:pt idx="59229">
                  <c:v>-252.00449999999998</c:v>
                </c:pt>
                <c:pt idx="59230">
                  <c:v>-252.0025</c:v>
                </c:pt>
                <c:pt idx="59231">
                  <c:v>-252.00049999999999</c:v>
                </c:pt>
                <c:pt idx="59232">
                  <c:v>-251.99849999999998</c:v>
                </c:pt>
                <c:pt idx="59233">
                  <c:v>-251.99649999999997</c:v>
                </c:pt>
                <c:pt idx="59234">
                  <c:v>-251.99449999999996</c:v>
                </c:pt>
                <c:pt idx="59235">
                  <c:v>-251.99249999999998</c:v>
                </c:pt>
                <c:pt idx="59236">
                  <c:v>-251.9905</c:v>
                </c:pt>
                <c:pt idx="59237">
                  <c:v>-251.98849999999999</c:v>
                </c:pt>
                <c:pt idx="59238">
                  <c:v>-251.98649999999998</c:v>
                </c:pt>
                <c:pt idx="59239">
                  <c:v>-251.98449999999997</c:v>
                </c:pt>
                <c:pt idx="59240">
                  <c:v>-251.98249999999996</c:v>
                </c:pt>
                <c:pt idx="59241">
                  <c:v>-251.98049999999998</c:v>
                </c:pt>
                <c:pt idx="59242">
                  <c:v>-251.9785</c:v>
                </c:pt>
                <c:pt idx="59243">
                  <c:v>-251.97649999999999</c:v>
                </c:pt>
                <c:pt idx="59244">
                  <c:v>-251.97449999999998</c:v>
                </c:pt>
                <c:pt idx="59245">
                  <c:v>-251.97249999999997</c:v>
                </c:pt>
                <c:pt idx="59246">
                  <c:v>-251.97049999999996</c:v>
                </c:pt>
                <c:pt idx="59247">
                  <c:v>-251.96849999999998</c:v>
                </c:pt>
                <c:pt idx="59248">
                  <c:v>-251.9665</c:v>
                </c:pt>
                <c:pt idx="59249">
                  <c:v>-251.96449999999999</c:v>
                </c:pt>
                <c:pt idx="59250">
                  <c:v>-251.96249999999998</c:v>
                </c:pt>
                <c:pt idx="59251">
                  <c:v>-251.96049999999997</c:v>
                </c:pt>
                <c:pt idx="59252">
                  <c:v>-251.95849999999996</c:v>
                </c:pt>
                <c:pt idx="59253">
                  <c:v>-251.95649999999998</c:v>
                </c:pt>
                <c:pt idx="59254">
                  <c:v>-251.9545</c:v>
                </c:pt>
                <c:pt idx="59255">
                  <c:v>-251.95249999999999</c:v>
                </c:pt>
                <c:pt idx="59256">
                  <c:v>-251.95049999999998</c:v>
                </c:pt>
                <c:pt idx="59257">
                  <c:v>-251.94849999999997</c:v>
                </c:pt>
                <c:pt idx="59258">
                  <c:v>-251.94649999999996</c:v>
                </c:pt>
                <c:pt idx="59259">
                  <c:v>-251.94449999999998</c:v>
                </c:pt>
                <c:pt idx="59260">
                  <c:v>-251.9425</c:v>
                </c:pt>
                <c:pt idx="59261">
                  <c:v>-251.94049999999999</c:v>
                </c:pt>
                <c:pt idx="59262">
                  <c:v>-251.93849999999998</c:v>
                </c:pt>
                <c:pt idx="59263">
                  <c:v>-251.93649999999997</c:v>
                </c:pt>
                <c:pt idx="59264">
                  <c:v>-251.93449999999996</c:v>
                </c:pt>
                <c:pt idx="59265">
                  <c:v>-251.93249999999998</c:v>
                </c:pt>
                <c:pt idx="59266">
                  <c:v>-251.93049999999999</c:v>
                </c:pt>
                <c:pt idx="59267">
                  <c:v>-251.92849999999999</c:v>
                </c:pt>
                <c:pt idx="59268">
                  <c:v>-251.92649999999998</c:v>
                </c:pt>
                <c:pt idx="59269">
                  <c:v>-251.92449999999997</c:v>
                </c:pt>
                <c:pt idx="59270">
                  <c:v>-251.92249999999996</c:v>
                </c:pt>
                <c:pt idx="59271">
                  <c:v>-251.92049999999998</c:v>
                </c:pt>
                <c:pt idx="59272">
                  <c:v>-251.91849999999999</c:v>
                </c:pt>
                <c:pt idx="59273">
                  <c:v>-251.91649999999998</c:v>
                </c:pt>
                <c:pt idx="59274">
                  <c:v>-251.91449999999998</c:v>
                </c:pt>
                <c:pt idx="59275">
                  <c:v>-251.91249999999997</c:v>
                </c:pt>
                <c:pt idx="59276">
                  <c:v>-251.91049999999996</c:v>
                </c:pt>
                <c:pt idx="59277">
                  <c:v>-251.90849999999998</c:v>
                </c:pt>
                <c:pt idx="59278">
                  <c:v>-251.90649999999999</c:v>
                </c:pt>
                <c:pt idx="59279">
                  <c:v>-251.90449999999998</c:v>
                </c:pt>
                <c:pt idx="59280">
                  <c:v>-251.90249999999997</c:v>
                </c:pt>
                <c:pt idx="59281">
                  <c:v>-251.90049999999997</c:v>
                </c:pt>
                <c:pt idx="59282">
                  <c:v>-251.89849999999998</c:v>
                </c:pt>
                <c:pt idx="59283">
                  <c:v>-251.89649999999997</c:v>
                </c:pt>
                <c:pt idx="59284">
                  <c:v>-251.89449999999999</c:v>
                </c:pt>
                <c:pt idx="59285">
                  <c:v>-251.89249999999998</c:v>
                </c:pt>
                <c:pt idx="59286">
                  <c:v>-251.89049999999997</c:v>
                </c:pt>
                <c:pt idx="59287">
                  <c:v>-251.88849999999996</c:v>
                </c:pt>
                <c:pt idx="59288">
                  <c:v>-251.88649999999998</c:v>
                </c:pt>
                <c:pt idx="59289">
                  <c:v>-251.88449999999997</c:v>
                </c:pt>
                <c:pt idx="59290">
                  <c:v>-251.88249999999999</c:v>
                </c:pt>
                <c:pt idx="59291">
                  <c:v>-251.88049999999998</c:v>
                </c:pt>
                <c:pt idx="59292">
                  <c:v>-251.87849999999997</c:v>
                </c:pt>
                <c:pt idx="59293">
                  <c:v>-251.87649999999996</c:v>
                </c:pt>
                <c:pt idx="59294">
                  <c:v>-251.87449999999998</c:v>
                </c:pt>
                <c:pt idx="59295">
                  <c:v>-251.87249999999997</c:v>
                </c:pt>
                <c:pt idx="59296">
                  <c:v>-251.87049999999999</c:v>
                </c:pt>
                <c:pt idx="59297">
                  <c:v>-251.86849999999998</c:v>
                </c:pt>
                <c:pt idx="59298">
                  <c:v>-251.86649999999997</c:v>
                </c:pt>
                <c:pt idx="59299">
                  <c:v>-251.86449999999996</c:v>
                </c:pt>
                <c:pt idx="59300">
                  <c:v>-251.86249999999998</c:v>
                </c:pt>
                <c:pt idx="59301">
                  <c:v>-251.86049999999997</c:v>
                </c:pt>
                <c:pt idx="59302">
                  <c:v>-251.85849999999999</c:v>
                </c:pt>
                <c:pt idx="59303">
                  <c:v>-251.85649999999998</c:v>
                </c:pt>
                <c:pt idx="59304">
                  <c:v>-251.85449999999997</c:v>
                </c:pt>
                <c:pt idx="59305">
                  <c:v>-251.85249999999996</c:v>
                </c:pt>
                <c:pt idx="59306">
                  <c:v>-251.85049999999998</c:v>
                </c:pt>
                <c:pt idx="59307">
                  <c:v>-251.84849999999997</c:v>
                </c:pt>
                <c:pt idx="59308">
                  <c:v>-251.84649999999999</c:v>
                </c:pt>
                <c:pt idx="59309">
                  <c:v>-251.84449999999998</c:v>
                </c:pt>
                <c:pt idx="59310">
                  <c:v>-251.84249999999997</c:v>
                </c:pt>
                <c:pt idx="59311">
                  <c:v>-251.84049999999996</c:v>
                </c:pt>
                <c:pt idx="59312">
                  <c:v>-251.83849999999998</c:v>
                </c:pt>
                <c:pt idx="59313">
                  <c:v>-251.83649999999997</c:v>
                </c:pt>
                <c:pt idx="59314">
                  <c:v>-251.83449999999999</c:v>
                </c:pt>
                <c:pt idx="59315">
                  <c:v>-251.83249999999998</c:v>
                </c:pt>
                <c:pt idx="59316">
                  <c:v>-251.83049999999997</c:v>
                </c:pt>
                <c:pt idx="59317">
                  <c:v>-251.82849999999996</c:v>
                </c:pt>
                <c:pt idx="59318">
                  <c:v>-251.82649999999998</c:v>
                </c:pt>
                <c:pt idx="59319">
                  <c:v>-251.82449999999997</c:v>
                </c:pt>
                <c:pt idx="59320">
                  <c:v>-251.82249999999999</c:v>
                </c:pt>
                <c:pt idx="59321">
                  <c:v>-251.82049999999998</c:v>
                </c:pt>
                <c:pt idx="59322">
                  <c:v>-251.81849999999997</c:v>
                </c:pt>
                <c:pt idx="59323">
                  <c:v>-251.81649999999996</c:v>
                </c:pt>
                <c:pt idx="59324">
                  <c:v>-251.81449999999998</c:v>
                </c:pt>
                <c:pt idx="59325">
                  <c:v>-251.81249999999997</c:v>
                </c:pt>
                <c:pt idx="59326">
                  <c:v>-251.81049999999999</c:v>
                </c:pt>
                <c:pt idx="59327">
                  <c:v>-251.80849999999998</c:v>
                </c:pt>
                <c:pt idx="59328">
                  <c:v>-251.80649999999997</c:v>
                </c:pt>
                <c:pt idx="59329">
                  <c:v>-251.80449999999996</c:v>
                </c:pt>
                <c:pt idx="59330">
                  <c:v>-251.80249999999998</c:v>
                </c:pt>
                <c:pt idx="59331">
                  <c:v>-251.80049999999997</c:v>
                </c:pt>
                <c:pt idx="59332">
                  <c:v>-251.79849999999999</c:v>
                </c:pt>
                <c:pt idx="59333">
                  <c:v>-251.79649999999998</c:v>
                </c:pt>
                <c:pt idx="59334">
                  <c:v>-251.79449999999997</c:v>
                </c:pt>
                <c:pt idx="59335">
                  <c:v>-251.79249999999996</c:v>
                </c:pt>
                <c:pt idx="59336">
                  <c:v>-251.79049999999998</c:v>
                </c:pt>
                <c:pt idx="59337">
                  <c:v>-251.78849999999997</c:v>
                </c:pt>
                <c:pt idx="59338">
                  <c:v>-251.78649999999999</c:v>
                </c:pt>
                <c:pt idx="59339">
                  <c:v>-251.78449999999998</c:v>
                </c:pt>
                <c:pt idx="59340">
                  <c:v>-251.78249999999997</c:v>
                </c:pt>
                <c:pt idx="59341">
                  <c:v>-251.78049999999996</c:v>
                </c:pt>
                <c:pt idx="59342">
                  <c:v>-251.77849999999998</c:v>
                </c:pt>
                <c:pt idx="59343">
                  <c:v>-251.77649999999997</c:v>
                </c:pt>
                <c:pt idx="59344">
                  <c:v>-251.77449999999999</c:v>
                </c:pt>
                <c:pt idx="59345">
                  <c:v>-251.77249999999998</c:v>
                </c:pt>
                <c:pt idx="59346">
                  <c:v>-251.77049999999997</c:v>
                </c:pt>
                <c:pt idx="59347">
                  <c:v>-251.76849999999996</c:v>
                </c:pt>
                <c:pt idx="59348">
                  <c:v>-251.76649999999998</c:v>
                </c:pt>
                <c:pt idx="59349">
                  <c:v>-251.7645</c:v>
                </c:pt>
                <c:pt idx="59350">
                  <c:v>-251.76249999999999</c:v>
                </c:pt>
                <c:pt idx="59351">
                  <c:v>-251.76049999999998</c:v>
                </c:pt>
                <c:pt idx="59352">
                  <c:v>-251.75849999999997</c:v>
                </c:pt>
                <c:pt idx="59353">
                  <c:v>-251.75649999999996</c:v>
                </c:pt>
                <c:pt idx="59354">
                  <c:v>-251.75449999999998</c:v>
                </c:pt>
                <c:pt idx="59355">
                  <c:v>-251.7525</c:v>
                </c:pt>
                <c:pt idx="59356">
                  <c:v>-251.75049999999999</c:v>
                </c:pt>
                <c:pt idx="59357">
                  <c:v>-251.74849999999998</c:v>
                </c:pt>
                <c:pt idx="59358">
                  <c:v>-251.74649999999997</c:v>
                </c:pt>
                <c:pt idx="59359">
                  <c:v>-251.74449999999996</c:v>
                </c:pt>
                <c:pt idx="59360">
                  <c:v>-251.74249999999998</c:v>
                </c:pt>
                <c:pt idx="59361">
                  <c:v>-251.7405</c:v>
                </c:pt>
                <c:pt idx="59362">
                  <c:v>-251.73849999999999</c:v>
                </c:pt>
                <c:pt idx="59363">
                  <c:v>-251.73649999999998</c:v>
                </c:pt>
                <c:pt idx="59364">
                  <c:v>-251.73449999999997</c:v>
                </c:pt>
                <c:pt idx="59365">
                  <c:v>-251.73249999999996</c:v>
                </c:pt>
                <c:pt idx="59366">
                  <c:v>-251.73049999999998</c:v>
                </c:pt>
                <c:pt idx="59367">
                  <c:v>-251.7285</c:v>
                </c:pt>
                <c:pt idx="59368">
                  <c:v>-251.72649999999999</c:v>
                </c:pt>
                <c:pt idx="59369">
                  <c:v>-251.72449999999998</c:v>
                </c:pt>
                <c:pt idx="59370">
                  <c:v>-251.72249999999997</c:v>
                </c:pt>
                <c:pt idx="59371">
                  <c:v>-251.72049999999996</c:v>
                </c:pt>
                <c:pt idx="59372">
                  <c:v>-251.71849999999998</c:v>
                </c:pt>
                <c:pt idx="59373">
                  <c:v>-251.7165</c:v>
                </c:pt>
                <c:pt idx="59374">
                  <c:v>-251.71449999999999</c:v>
                </c:pt>
                <c:pt idx="59375">
                  <c:v>-251.71249999999998</c:v>
                </c:pt>
                <c:pt idx="59376">
                  <c:v>-251.71049999999997</c:v>
                </c:pt>
                <c:pt idx="59377">
                  <c:v>-251.70849999999996</c:v>
                </c:pt>
                <c:pt idx="59378">
                  <c:v>-251.70649999999998</c:v>
                </c:pt>
                <c:pt idx="59379">
                  <c:v>-251.7045</c:v>
                </c:pt>
                <c:pt idx="59380">
                  <c:v>-251.70249999999999</c:v>
                </c:pt>
                <c:pt idx="59381">
                  <c:v>-251.70049999999998</c:v>
                </c:pt>
                <c:pt idx="59382">
                  <c:v>-251.69849999999997</c:v>
                </c:pt>
                <c:pt idx="59383">
                  <c:v>-251.69649999999996</c:v>
                </c:pt>
                <c:pt idx="59384">
                  <c:v>-251.69449999999998</c:v>
                </c:pt>
                <c:pt idx="59385">
                  <c:v>-251.6925</c:v>
                </c:pt>
                <c:pt idx="59386">
                  <c:v>-251.69049999999999</c:v>
                </c:pt>
                <c:pt idx="59387">
                  <c:v>-251.68849999999998</c:v>
                </c:pt>
                <c:pt idx="59388">
                  <c:v>-251.68649999999997</c:v>
                </c:pt>
                <c:pt idx="59389">
                  <c:v>-251.68449999999996</c:v>
                </c:pt>
                <c:pt idx="59390">
                  <c:v>-251.68249999999998</c:v>
                </c:pt>
                <c:pt idx="59391">
                  <c:v>-251.68049999999999</c:v>
                </c:pt>
                <c:pt idx="59392">
                  <c:v>-251.67849999999999</c:v>
                </c:pt>
                <c:pt idx="59393">
                  <c:v>-251.67649999999998</c:v>
                </c:pt>
                <c:pt idx="59394">
                  <c:v>-251.67449999999997</c:v>
                </c:pt>
                <c:pt idx="59395">
                  <c:v>-251.67249999999996</c:v>
                </c:pt>
                <c:pt idx="59396">
                  <c:v>-251.67049999999998</c:v>
                </c:pt>
                <c:pt idx="59397">
                  <c:v>-251.66849999999999</c:v>
                </c:pt>
                <c:pt idx="59398">
                  <c:v>-251.66649999999998</c:v>
                </c:pt>
                <c:pt idx="59399">
                  <c:v>-251.66449999999998</c:v>
                </c:pt>
                <c:pt idx="59400">
                  <c:v>-251.66249999999997</c:v>
                </c:pt>
                <c:pt idx="59401">
                  <c:v>-251.66049999999996</c:v>
                </c:pt>
                <c:pt idx="59402">
                  <c:v>-251.65849999999998</c:v>
                </c:pt>
                <c:pt idx="59403">
                  <c:v>-251.65649999999999</c:v>
                </c:pt>
                <c:pt idx="59404">
                  <c:v>-251.65449999999998</c:v>
                </c:pt>
                <c:pt idx="59405">
                  <c:v>-251.65249999999997</c:v>
                </c:pt>
                <c:pt idx="59406">
                  <c:v>-251.65049999999997</c:v>
                </c:pt>
                <c:pt idx="59407">
                  <c:v>-251.64849999999998</c:v>
                </c:pt>
                <c:pt idx="59408">
                  <c:v>-251.64649999999997</c:v>
                </c:pt>
                <c:pt idx="59409">
                  <c:v>-251.64449999999999</c:v>
                </c:pt>
                <c:pt idx="59410">
                  <c:v>-251.64249999999998</c:v>
                </c:pt>
                <c:pt idx="59411">
                  <c:v>-251.64049999999997</c:v>
                </c:pt>
                <c:pt idx="59412">
                  <c:v>-251.63849999999996</c:v>
                </c:pt>
                <c:pt idx="59413">
                  <c:v>-251.63649999999998</c:v>
                </c:pt>
                <c:pt idx="59414">
                  <c:v>-251.63449999999997</c:v>
                </c:pt>
                <c:pt idx="59415">
                  <c:v>-251.63249999999999</c:v>
                </c:pt>
                <c:pt idx="59416">
                  <c:v>-251.63049999999998</c:v>
                </c:pt>
                <c:pt idx="59417">
                  <c:v>-251.62849999999997</c:v>
                </c:pt>
                <c:pt idx="59418">
                  <c:v>-251.62649999999996</c:v>
                </c:pt>
                <c:pt idx="59419">
                  <c:v>-251.62449999999998</c:v>
                </c:pt>
                <c:pt idx="59420">
                  <c:v>-251.62249999999997</c:v>
                </c:pt>
                <c:pt idx="59421">
                  <c:v>-251.62049999999999</c:v>
                </c:pt>
                <c:pt idx="59422">
                  <c:v>-251.61849999999998</c:v>
                </c:pt>
                <c:pt idx="59423">
                  <c:v>-251.61649999999997</c:v>
                </c:pt>
                <c:pt idx="59424">
                  <c:v>-251.61449999999996</c:v>
                </c:pt>
                <c:pt idx="59425">
                  <c:v>-251.61249999999998</c:v>
                </c:pt>
                <c:pt idx="59426">
                  <c:v>-251.61049999999997</c:v>
                </c:pt>
                <c:pt idx="59427">
                  <c:v>-251.60849999999999</c:v>
                </c:pt>
                <c:pt idx="59428">
                  <c:v>-251.60649999999998</c:v>
                </c:pt>
                <c:pt idx="59429">
                  <c:v>-251.60449999999997</c:v>
                </c:pt>
                <c:pt idx="59430">
                  <c:v>-251.60249999999996</c:v>
                </c:pt>
                <c:pt idx="59431">
                  <c:v>-251.60049999999998</c:v>
                </c:pt>
                <c:pt idx="59432">
                  <c:v>-251.59849999999997</c:v>
                </c:pt>
                <c:pt idx="59433">
                  <c:v>-251.59649999999999</c:v>
                </c:pt>
                <c:pt idx="59434">
                  <c:v>-251.59449999999998</c:v>
                </c:pt>
                <c:pt idx="59435">
                  <c:v>-251.59249999999997</c:v>
                </c:pt>
                <c:pt idx="59436">
                  <c:v>-251.59049999999996</c:v>
                </c:pt>
                <c:pt idx="59437">
                  <c:v>-251.58849999999998</c:v>
                </c:pt>
                <c:pt idx="59438">
                  <c:v>-251.58649999999997</c:v>
                </c:pt>
                <c:pt idx="59439">
                  <c:v>-251.58449999999999</c:v>
                </c:pt>
                <c:pt idx="59440">
                  <c:v>-251.58249999999998</c:v>
                </c:pt>
                <c:pt idx="59441">
                  <c:v>-251.58049999999997</c:v>
                </c:pt>
                <c:pt idx="59442">
                  <c:v>-251.57849999999996</c:v>
                </c:pt>
                <c:pt idx="59443">
                  <c:v>-251.57649999999998</c:v>
                </c:pt>
                <c:pt idx="59444">
                  <c:v>-251.57449999999997</c:v>
                </c:pt>
                <c:pt idx="59445">
                  <c:v>-251.57249999999999</c:v>
                </c:pt>
                <c:pt idx="59446">
                  <c:v>-251.57049999999998</c:v>
                </c:pt>
                <c:pt idx="59447">
                  <c:v>-251.56849999999997</c:v>
                </c:pt>
                <c:pt idx="59448">
                  <c:v>-251.56649999999996</c:v>
                </c:pt>
                <c:pt idx="59449">
                  <c:v>-251.56449999999998</c:v>
                </c:pt>
                <c:pt idx="59450">
                  <c:v>-251.56249999999997</c:v>
                </c:pt>
                <c:pt idx="59451">
                  <c:v>-251.56049999999999</c:v>
                </c:pt>
                <c:pt idx="59452">
                  <c:v>-251.55849999999998</c:v>
                </c:pt>
                <c:pt idx="59453">
                  <c:v>-251.55649999999997</c:v>
                </c:pt>
                <c:pt idx="59454">
                  <c:v>-251.55449999999996</c:v>
                </c:pt>
                <c:pt idx="59455">
                  <c:v>-251.55249999999998</c:v>
                </c:pt>
                <c:pt idx="59456">
                  <c:v>-251.55049999999997</c:v>
                </c:pt>
                <c:pt idx="59457">
                  <c:v>-251.54849999999999</c:v>
                </c:pt>
                <c:pt idx="59458">
                  <c:v>-251.54649999999998</c:v>
                </c:pt>
                <c:pt idx="59459">
                  <c:v>-251.54449999999997</c:v>
                </c:pt>
                <c:pt idx="59460">
                  <c:v>-251.54249999999996</c:v>
                </c:pt>
                <c:pt idx="59461">
                  <c:v>-251.54049999999998</c:v>
                </c:pt>
                <c:pt idx="59462">
                  <c:v>-251.53849999999997</c:v>
                </c:pt>
                <c:pt idx="59463">
                  <c:v>-251.53649999999999</c:v>
                </c:pt>
                <c:pt idx="59464">
                  <c:v>-251.53449999999998</c:v>
                </c:pt>
                <c:pt idx="59465">
                  <c:v>-251.53249999999997</c:v>
                </c:pt>
                <c:pt idx="59466">
                  <c:v>-251.53049999999996</c:v>
                </c:pt>
                <c:pt idx="59467">
                  <c:v>-251.52849999999998</c:v>
                </c:pt>
                <c:pt idx="59468">
                  <c:v>-251.52649999999997</c:v>
                </c:pt>
                <c:pt idx="59469">
                  <c:v>-251.52449999999999</c:v>
                </c:pt>
                <c:pt idx="59470">
                  <c:v>-251.52249999999998</c:v>
                </c:pt>
                <c:pt idx="59471">
                  <c:v>-251.52049999999997</c:v>
                </c:pt>
                <c:pt idx="59472">
                  <c:v>-251.51849999999996</c:v>
                </c:pt>
                <c:pt idx="59473">
                  <c:v>-251.51649999999998</c:v>
                </c:pt>
                <c:pt idx="59474">
                  <c:v>-251.5145</c:v>
                </c:pt>
                <c:pt idx="59475">
                  <c:v>-251.51249999999999</c:v>
                </c:pt>
                <c:pt idx="59476">
                  <c:v>-251.51049999999998</c:v>
                </c:pt>
                <c:pt idx="59477">
                  <c:v>-251.50849999999997</c:v>
                </c:pt>
                <c:pt idx="59478">
                  <c:v>-251.50649999999996</c:v>
                </c:pt>
                <c:pt idx="59479">
                  <c:v>-251.50449999999998</c:v>
                </c:pt>
                <c:pt idx="59480">
                  <c:v>-251.5025</c:v>
                </c:pt>
                <c:pt idx="59481">
                  <c:v>-251.50049999999999</c:v>
                </c:pt>
                <c:pt idx="59482">
                  <c:v>-251.49849999999998</c:v>
                </c:pt>
                <c:pt idx="59483">
                  <c:v>-251.49649999999997</c:v>
                </c:pt>
                <c:pt idx="59484">
                  <c:v>-251.49449999999996</c:v>
                </c:pt>
                <c:pt idx="59485">
                  <c:v>-251.49249999999998</c:v>
                </c:pt>
                <c:pt idx="59486">
                  <c:v>-251.4905</c:v>
                </c:pt>
                <c:pt idx="59487">
                  <c:v>-251.48849999999999</c:v>
                </c:pt>
                <c:pt idx="59488">
                  <c:v>-251.48649999999998</c:v>
                </c:pt>
                <c:pt idx="59489">
                  <c:v>-251.48449999999997</c:v>
                </c:pt>
                <c:pt idx="59490">
                  <c:v>-251.48249999999996</c:v>
                </c:pt>
                <c:pt idx="59491">
                  <c:v>-251.48049999999998</c:v>
                </c:pt>
                <c:pt idx="59492">
                  <c:v>-251.4785</c:v>
                </c:pt>
                <c:pt idx="59493">
                  <c:v>-251.47649999999999</c:v>
                </c:pt>
                <c:pt idx="59494">
                  <c:v>-251.47449999999998</c:v>
                </c:pt>
                <c:pt idx="59495">
                  <c:v>-251.47249999999997</c:v>
                </c:pt>
                <c:pt idx="59496">
                  <c:v>-251.47049999999996</c:v>
                </c:pt>
                <c:pt idx="59497">
                  <c:v>-251.46849999999998</c:v>
                </c:pt>
                <c:pt idx="59498">
                  <c:v>-251.4665</c:v>
                </c:pt>
                <c:pt idx="59499">
                  <c:v>-251.46449999999999</c:v>
                </c:pt>
                <c:pt idx="59500">
                  <c:v>-251.46249999999998</c:v>
                </c:pt>
                <c:pt idx="59501">
                  <c:v>-251.46049999999997</c:v>
                </c:pt>
                <c:pt idx="59502">
                  <c:v>-251.45849999999996</c:v>
                </c:pt>
                <c:pt idx="59503">
                  <c:v>-251.45649999999998</c:v>
                </c:pt>
                <c:pt idx="59504">
                  <c:v>-251.4545</c:v>
                </c:pt>
                <c:pt idx="59505">
                  <c:v>-251.45249999999999</c:v>
                </c:pt>
                <c:pt idx="59506">
                  <c:v>-251.45049999999998</c:v>
                </c:pt>
                <c:pt idx="59507">
                  <c:v>-251.44849999999997</c:v>
                </c:pt>
                <c:pt idx="59508">
                  <c:v>-251.44649999999996</c:v>
                </c:pt>
                <c:pt idx="59509">
                  <c:v>-251.44449999999998</c:v>
                </c:pt>
                <c:pt idx="59510">
                  <c:v>-251.4425</c:v>
                </c:pt>
                <c:pt idx="59511">
                  <c:v>-251.44049999999999</c:v>
                </c:pt>
                <c:pt idx="59512">
                  <c:v>-251.43849999999998</c:v>
                </c:pt>
                <c:pt idx="59513">
                  <c:v>-251.43649999999997</c:v>
                </c:pt>
                <c:pt idx="59514">
                  <c:v>-251.43449999999996</c:v>
                </c:pt>
                <c:pt idx="59515">
                  <c:v>-251.43249999999998</c:v>
                </c:pt>
                <c:pt idx="59516">
                  <c:v>-251.43049999999999</c:v>
                </c:pt>
                <c:pt idx="59517">
                  <c:v>-251.42849999999999</c:v>
                </c:pt>
                <c:pt idx="59518">
                  <c:v>-251.42649999999998</c:v>
                </c:pt>
                <c:pt idx="59519">
                  <c:v>-251.42449999999997</c:v>
                </c:pt>
                <c:pt idx="59520">
                  <c:v>-251.42249999999996</c:v>
                </c:pt>
                <c:pt idx="59521">
                  <c:v>-251.42049999999998</c:v>
                </c:pt>
                <c:pt idx="59522">
                  <c:v>-251.41849999999999</c:v>
                </c:pt>
                <c:pt idx="59523">
                  <c:v>-251.41649999999998</c:v>
                </c:pt>
                <c:pt idx="59524">
                  <c:v>-251.41449999999998</c:v>
                </c:pt>
                <c:pt idx="59525">
                  <c:v>-251.41249999999997</c:v>
                </c:pt>
                <c:pt idx="59526">
                  <c:v>-251.41049999999996</c:v>
                </c:pt>
                <c:pt idx="59527">
                  <c:v>-251.40849999999998</c:v>
                </c:pt>
                <c:pt idx="59528">
                  <c:v>-251.40649999999999</c:v>
                </c:pt>
                <c:pt idx="59529">
                  <c:v>-251.40449999999998</c:v>
                </c:pt>
                <c:pt idx="59530">
                  <c:v>-251.40249999999997</c:v>
                </c:pt>
                <c:pt idx="59531">
                  <c:v>-251.40049999999997</c:v>
                </c:pt>
                <c:pt idx="59532">
                  <c:v>-251.39849999999998</c:v>
                </c:pt>
                <c:pt idx="59533">
                  <c:v>-251.39649999999997</c:v>
                </c:pt>
                <c:pt idx="59534">
                  <c:v>-251.39449999999999</c:v>
                </c:pt>
                <c:pt idx="59535">
                  <c:v>-251.39249999999998</c:v>
                </c:pt>
                <c:pt idx="59536">
                  <c:v>-251.39049999999997</c:v>
                </c:pt>
                <c:pt idx="59537">
                  <c:v>-251.38849999999996</c:v>
                </c:pt>
                <c:pt idx="59538">
                  <c:v>-251.38649999999998</c:v>
                </c:pt>
                <c:pt idx="59539">
                  <c:v>-251.38449999999997</c:v>
                </c:pt>
                <c:pt idx="59540">
                  <c:v>-251.38249999999999</c:v>
                </c:pt>
                <c:pt idx="59541">
                  <c:v>-251.38049999999998</c:v>
                </c:pt>
                <c:pt idx="59542">
                  <c:v>-251.37849999999997</c:v>
                </c:pt>
                <c:pt idx="59543">
                  <c:v>-251.37649999999996</c:v>
                </c:pt>
                <c:pt idx="59544">
                  <c:v>-251.37449999999998</c:v>
                </c:pt>
                <c:pt idx="59545">
                  <c:v>-251.37249999999997</c:v>
                </c:pt>
                <c:pt idx="59546">
                  <c:v>-251.37049999999999</c:v>
                </c:pt>
                <c:pt idx="59547">
                  <c:v>-251.36849999999998</c:v>
                </c:pt>
                <c:pt idx="59548">
                  <c:v>-251.36649999999997</c:v>
                </c:pt>
                <c:pt idx="59549">
                  <c:v>-251.36449999999996</c:v>
                </c:pt>
                <c:pt idx="59550">
                  <c:v>-251.36249999999998</c:v>
                </c:pt>
                <c:pt idx="59551">
                  <c:v>-251.36049999999997</c:v>
                </c:pt>
                <c:pt idx="59552">
                  <c:v>-251.35849999999999</c:v>
                </c:pt>
                <c:pt idx="59553">
                  <c:v>-251.35649999999998</c:v>
                </c:pt>
                <c:pt idx="59554">
                  <c:v>-251.35449999999997</c:v>
                </c:pt>
                <c:pt idx="59555">
                  <c:v>-251.35249999999996</c:v>
                </c:pt>
                <c:pt idx="59556">
                  <c:v>-251.35049999999998</c:v>
                </c:pt>
                <c:pt idx="59557">
                  <c:v>-251.34849999999997</c:v>
                </c:pt>
                <c:pt idx="59558">
                  <c:v>-251.34649999999999</c:v>
                </c:pt>
                <c:pt idx="59559">
                  <c:v>-251.34449999999998</c:v>
                </c:pt>
                <c:pt idx="59560">
                  <c:v>-251.34249999999997</c:v>
                </c:pt>
                <c:pt idx="59561">
                  <c:v>-251.34049999999996</c:v>
                </c:pt>
                <c:pt idx="59562">
                  <c:v>-251.33849999999998</c:v>
                </c:pt>
                <c:pt idx="59563">
                  <c:v>-251.33649999999997</c:v>
                </c:pt>
                <c:pt idx="59564">
                  <c:v>-251.33449999999999</c:v>
                </c:pt>
                <c:pt idx="59565">
                  <c:v>-251.33249999999998</c:v>
                </c:pt>
                <c:pt idx="59566">
                  <c:v>-251.33049999999997</c:v>
                </c:pt>
                <c:pt idx="59567">
                  <c:v>-251.32849999999996</c:v>
                </c:pt>
                <c:pt idx="59568">
                  <c:v>-251.32649999999998</c:v>
                </c:pt>
                <c:pt idx="59569">
                  <c:v>-251.32449999999997</c:v>
                </c:pt>
                <c:pt idx="59570">
                  <c:v>-251.32249999999999</c:v>
                </c:pt>
                <c:pt idx="59571">
                  <c:v>-251.32049999999998</c:v>
                </c:pt>
                <c:pt idx="59572">
                  <c:v>-251.31849999999997</c:v>
                </c:pt>
                <c:pt idx="59573">
                  <c:v>-251.31649999999996</c:v>
                </c:pt>
                <c:pt idx="59574">
                  <c:v>-251.31449999999998</c:v>
                </c:pt>
                <c:pt idx="59575">
                  <c:v>-251.31249999999997</c:v>
                </c:pt>
                <c:pt idx="59576">
                  <c:v>-251.31049999999999</c:v>
                </c:pt>
                <c:pt idx="59577">
                  <c:v>-251.30849999999998</c:v>
                </c:pt>
                <c:pt idx="59578">
                  <c:v>-251.30649999999997</c:v>
                </c:pt>
                <c:pt idx="59579">
                  <c:v>-251.30449999999996</c:v>
                </c:pt>
                <c:pt idx="59580">
                  <c:v>-251.30249999999998</c:v>
                </c:pt>
                <c:pt idx="59581">
                  <c:v>-251.30049999999997</c:v>
                </c:pt>
                <c:pt idx="59582">
                  <c:v>-251.29849999999999</c:v>
                </c:pt>
                <c:pt idx="59583">
                  <c:v>-251.29649999999998</c:v>
                </c:pt>
                <c:pt idx="59584">
                  <c:v>-251.29449999999997</c:v>
                </c:pt>
                <c:pt idx="59585">
                  <c:v>-251.29249999999996</c:v>
                </c:pt>
                <c:pt idx="59586">
                  <c:v>-251.29049999999998</c:v>
                </c:pt>
                <c:pt idx="59587">
                  <c:v>-251.28849999999997</c:v>
                </c:pt>
                <c:pt idx="59588">
                  <c:v>-251.28649999999999</c:v>
                </c:pt>
                <c:pt idx="59589">
                  <c:v>-251.28449999999998</c:v>
                </c:pt>
                <c:pt idx="59590">
                  <c:v>-251.28249999999997</c:v>
                </c:pt>
                <c:pt idx="59591">
                  <c:v>-251.28049999999996</c:v>
                </c:pt>
                <c:pt idx="59592">
                  <c:v>-251.27849999999998</c:v>
                </c:pt>
                <c:pt idx="59593">
                  <c:v>-251.27649999999997</c:v>
                </c:pt>
                <c:pt idx="59594">
                  <c:v>-251.27449999999999</c:v>
                </c:pt>
                <c:pt idx="59595">
                  <c:v>-251.27249999999998</c:v>
                </c:pt>
                <c:pt idx="59596">
                  <c:v>-251.27049999999997</c:v>
                </c:pt>
                <c:pt idx="59597">
                  <c:v>-251.26849999999996</c:v>
                </c:pt>
                <c:pt idx="59598">
                  <c:v>-251.26649999999998</c:v>
                </c:pt>
                <c:pt idx="59599">
                  <c:v>-251.2645</c:v>
                </c:pt>
                <c:pt idx="59600">
                  <c:v>-251.26249999999999</c:v>
                </c:pt>
                <c:pt idx="59601">
                  <c:v>-251.26049999999998</c:v>
                </c:pt>
                <c:pt idx="59602">
                  <c:v>-251.25849999999997</c:v>
                </c:pt>
                <c:pt idx="59603">
                  <c:v>-251.25649999999996</c:v>
                </c:pt>
                <c:pt idx="59604">
                  <c:v>-251.25449999999998</c:v>
                </c:pt>
                <c:pt idx="59605">
                  <c:v>-251.2525</c:v>
                </c:pt>
                <c:pt idx="59606">
                  <c:v>-251.25049999999999</c:v>
                </c:pt>
                <c:pt idx="59607">
                  <c:v>-251.24849999999998</c:v>
                </c:pt>
                <c:pt idx="59608">
                  <c:v>-251.24649999999997</c:v>
                </c:pt>
                <c:pt idx="59609">
                  <c:v>-251.24449999999996</c:v>
                </c:pt>
                <c:pt idx="59610">
                  <c:v>-251.24249999999998</c:v>
                </c:pt>
                <c:pt idx="59611">
                  <c:v>-251.2405</c:v>
                </c:pt>
                <c:pt idx="59612">
                  <c:v>-251.23849999999999</c:v>
                </c:pt>
                <c:pt idx="59613">
                  <c:v>-251.23649999999998</c:v>
                </c:pt>
                <c:pt idx="59614">
                  <c:v>-251.23449999999997</c:v>
                </c:pt>
                <c:pt idx="59615">
                  <c:v>-251.23249999999996</c:v>
                </c:pt>
                <c:pt idx="59616">
                  <c:v>-251.23049999999998</c:v>
                </c:pt>
                <c:pt idx="59617">
                  <c:v>-251.2285</c:v>
                </c:pt>
                <c:pt idx="59618">
                  <c:v>-251.22649999999999</c:v>
                </c:pt>
                <c:pt idx="59619">
                  <c:v>-251.22449999999998</c:v>
                </c:pt>
                <c:pt idx="59620">
                  <c:v>-251.22249999999997</c:v>
                </c:pt>
                <c:pt idx="59621">
                  <c:v>-251.22049999999996</c:v>
                </c:pt>
                <c:pt idx="59622">
                  <c:v>-251.21849999999998</c:v>
                </c:pt>
                <c:pt idx="59623">
                  <c:v>-251.2165</c:v>
                </c:pt>
                <c:pt idx="59624">
                  <c:v>-251.21449999999999</c:v>
                </c:pt>
                <c:pt idx="59625">
                  <c:v>-251.21249999999998</c:v>
                </c:pt>
                <c:pt idx="59626">
                  <c:v>-251.21049999999997</c:v>
                </c:pt>
                <c:pt idx="59627">
                  <c:v>-251.20849999999996</c:v>
                </c:pt>
                <c:pt idx="59628">
                  <c:v>-251.20649999999998</c:v>
                </c:pt>
                <c:pt idx="59629">
                  <c:v>-251.2045</c:v>
                </c:pt>
                <c:pt idx="59630">
                  <c:v>-251.20249999999999</c:v>
                </c:pt>
                <c:pt idx="59631">
                  <c:v>-251.20049999999998</c:v>
                </c:pt>
                <c:pt idx="59632">
                  <c:v>-251.19849999999997</c:v>
                </c:pt>
                <c:pt idx="59633">
                  <c:v>-251.19649999999996</c:v>
                </c:pt>
                <c:pt idx="59634">
                  <c:v>-251.19449999999998</c:v>
                </c:pt>
                <c:pt idx="59635">
                  <c:v>-251.1925</c:v>
                </c:pt>
                <c:pt idx="59636">
                  <c:v>-251.19049999999999</c:v>
                </c:pt>
                <c:pt idx="59637">
                  <c:v>-251.18849999999998</c:v>
                </c:pt>
                <c:pt idx="59638">
                  <c:v>-251.18649999999997</c:v>
                </c:pt>
                <c:pt idx="59639">
                  <c:v>-251.18449999999996</c:v>
                </c:pt>
                <c:pt idx="59640">
                  <c:v>-251.18249999999998</c:v>
                </c:pt>
                <c:pt idx="59641">
                  <c:v>-251.18049999999999</c:v>
                </c:pt>
                <c:pt idx="59642">
                  <c:v>-251.17849999999999</c:v>
                </c:pt>
                <c:pt idx="59643">
                  <c:v>-251.17649999999998</c:v>
                </c:pt>
                <c:pt idx="59644">
                  <c:v>-251.17449999999997</c:v>
                </c:pt>
                <c:pt idx="59645">
                  <c:v>-251.17249999999996</c:v>
                </c:pt>
                <c:pt idx="59646">
                  <c:v>-251.17049999999998</c:v>
                </c:pt>
                <c:pt idx="59647">
                  <c:v>-251.16849999999999</c:v>
                </c:pt>
                <c:pt idx="59648">
                  <c:v>-251.16649999999998</c:v>
                </c:pt>
                <c:pt idx="59649">
                  <c:v>-251.16449999999998</c:v>
                </c:pt>
                <c:pt idx="59650">
                  <c:v>-251.16249999999997</c:v>
                </c:pt>
                <c:pt idx="59651">
                  <c:v>-251.16049999999996</c:v>
                </c:pt>
                <c:pt idx="59652">
                  <c:v>-251.15849999999998</c:v>
                </c:pt>
                <c:pt idx="59653">
                  <c:v>-251.15649999999999</c:v>
                </c:pt>
                <c:pt idx="59654">
                  <c:v>-251.15449999999998</c:v>
                </c:pt>
                <c:pt idx="59655">
                  <c:v>-251.15249999999997</c:v>
                </c:pt>
                <c:pt idx="59656">
                  <c:v>-251.15049999999997</c:v>
                </c:pt>
                <c:pt idx="59657">
                  <c:v>-251.14849999999998</c:v>
                </c:pt>
                <c:pt idx="59658">
                  <c:v>-251.14649999999997</c:v>
                </c:pt>
                <c:pt idx="59659">
                  <c:v>-251.14449999999999</c:v>
                </c:pt>
                <c:pt idx="59660">
                  <c:v>-251.14249999999998</c:v>
                </c:pt>
                <c:pt idx="59661">
                  <c:v>-251.14049999999997</c:v>
                </c:pt>
                <c:pt idx="59662">
                  <c:v>-251.13849999999996</c:v>
                </c:pt>
                <c:pt idx="59663">
                  <c:v>-251.13649999999998</c:v>
                </c:pt>
                <c:pt idx="59664">
                  <c:v>-251.13449999999997</c:v>
                </c:pt>
                <c:pt idx="59665">
                  <c:v>-251.13249999999999</c:v>
                </c:pt>
                <c:pt idx="59666">
                  <c:v>-251.13049999999998</c:v>
                </c:pt>
                <c:pt idx="59667">
                  <c:v>-251.12849999999997</c:v>
                </c:pt>
                <c:pt idx="59668">
                  <c:v>-251.12649999999996</c:v>
                </c:pt>
                <c:pt idx="59669">
                  <c:v>-251.12449999999998</c:v>
                </c:pt>
                <c:pt idx="59670">
                  <c:v>-251.12249999999997</c:v>
                </c:pt>
                <c:pt idx="59671">
                  <c:v>-251.12049999999999</c:v>
                </c:pt>
                <c:pt idx="59672">
                  <c:v>-251.11849999999998</c:v>
                </c:pt>
                <c:pt idx="59673">
                  <c:v>-251.11649999999997</c:v>
                </c:pt>
                <c:pt idx="59674">
                  <c:v>-251.11449999999996</c:v>
                </c:pt>
                <c:pt idx="59675">
                  <c:v>-251.11249999999998</c:v>
                </c:pt>
                <c:pt idx="59676">
                  <c:v>-251.11049999999997</c:v>
                </c:pt>
                <c:pt idx="59677">
                  <c:v>-251.10849999999999</c:v>
                </c:pt>
                <c:pt idx="59678">
                  <c:v>-251.10649999999998</c:v>
                </c:pt>
                <c:pt idx="59679">
                  <c:v>-251.10449999999997</c:v>
                </c:pt>
                <c:pt idx="59680">
                  <c:v>-251.10249999999996</c:v>
                </c:pt>
                <c:pt idx="59681">
                  <c:v>-251.10049999999998</c:v>
                </c:pt>
                <c:pt idx="59682">
                  <c:v>-251.09849999999997</c:v>
                </c:pt>
                <c:pt idx="59683">
                  <c:v>-251.09649999999999</c:v>
                </c:pt>
                <c:pt idx="59684">
                  <c:v>-251.09449999999998</c:v>
                </c:pt>
                <c:pt idx="59685">
                  <c:v>-251.09249999999997</c:v>
                </c:pt>
                <c:pt idx="59686">
                  <c:v>-251.09049999999996</c:v>
                </c:pt>
                <c:pt idx="59687">
                  <c:v>-251.08849999999998</c:v>
                </c:pt>
                <c:pt idx="59688">
                  <c:v>-251.08649999999997</c:v>
                </c:pt>
                <c:pt idx="59689">
                  <c:v>-251.08449999999999</c:v>
                </c:pt>
                <c:pt idx="59690">
                  <c:v>-251.08249999999998</c:v>
                </c:pt>
                <c:pt idx="59691">
                  <c:v>-251.08049999999997</c:v>
                </c:pt>
                <c:pt idx="59692">
                  <c:v>-251.07849999999996</c:v>
                </c:pt>
                <c:pt idx="59693">
                  <c:v>-251.07649999999998</c:v>
                </c:pt>
                <c:pt idx="59694">
                  <c:v>-251.07449999999997</c:v>
                </c:pt>
                <c:pt idx="59695">
                  <c:v>-251.07249999999999</c:v>
                </c:pt>
                <c:pt idx="59696">
                  <c:v>-251.07049999999998</c:v>
                </c:pt>
                <c:pt idx="59697">
                  <c:v>-251.06849999999997</c:v>
                </c:pt>
                <c:pt idx="59698">
                  <c:v>-251.06649999999996</c:v>
                </c:pt>
                <c:pt idx="59699">
                  <c:v>-251.06449999999998</c:v>
                </c:pt>
                <c:pt idx="59700">
                  <c:v>-251.06249999999997</c:v>
                </c:pt>
                <c:pt idx="59701">
                  <c:v>-251.06049999999999</c:v>
                </c:pt>
                <c:pt idx="59702">
                  <c:v>-251.05849999999998</c:v>
                </c:pt>
                <c:pt idx="59703">
                  <c:v>-251.05649999999997</c:v>
                </c:pt>
                <c:pt idx="59704">
                  <c:v>-251.05449999999996</c:v>
                </c:pt>
                <c:pt idx="59705">
                  <c:v>-251.05249999999998</c:v>
                </c:pt>
                <c:pt idx="59706">
                  <c:v>-251.05049999999997</c:v>
                </c:pt>
                <c:pt idx="59707">
                  <c:v>-251.04849999999999</c:v>
                </c:pt>
                <c:pt idx="59708">
                  <c:v>-251.04649999999998</c:v>
                </c:pt>
                <c:pt idx="59709">
                  <c:v>-251.04449999999997</c:v>
                </c:pt>
                <c:pt idx="59710">
                  <c:v>-251.04249999999996</c:v>
                </c:pt>
                <c:pt idx="59711">
                  <c:v>-251.04049999999998</c:v>
                </c:pt>
                <c:pt idx="59712">
                  <c:v>-251.03849999999997</c:v>
                </c:pt>
                <c:pt idx="59713">
                  <c:v>-251.03649999999999</c:v>
                </c:pt>
                <c:pt idx="59714">
                  <c:v>-251.03449999999998</c:v>
                </c:pt>
                <c:pt idx="59715">
                  <c:v>-251.03249999999997</c:v>
                </c:pt>
                <c:pt idx="59716">
                  <c:v>-251.03049999999996</c:v>
                </c:pt>
                <c:pt idx="59717">
                  <c:v>-251.02849999999998</c:v>
                </c:pt>
                <c:pt idx="59718">
                  <c:v>-251.02649999999997</c:v>
                </c:pt>
                <c:pt idx="59719">
                  <c:v>-251.02449999999999</c:v>
                </c:pt>
                <c:pt idx="59720">
                  <c:v>-251.02249999999998</c:v>
                </c:pt>
                <c:pt idx="59721">
                  <c:v>-251.02049999999997</c:v>
                </c:pt>
                <c:pt idx="59722">
                  <c:v>-251.01849999999996</c:v>
                </c:pt>
                <c:pt idx="59723">
                  <c:v>-251.01649999999998</c:v>
                </c:pt>
                <c:pt idx="59724">
                  <c:v>-251.0145</c:v>
                </c:pt>
                <c:pt idx="59725">
                  <c:v>-251.01249999999999</c:v>
                </c:pt>
                <c:pt idx="59726">
                  <c:v>-251.01049999999998</c:v>
                </c:pt>
                <c:pt idx="59727">
                  <c:v>-251.00849999999997</c:v>
                </c:pt>
                <c:pt idx="59728">
                  <c:v>-251.00649999999996</c:v>
                </c:pt>
                <c:pt idx="59729">
                  <c:v>-251.00449999999998</c:v>
                </c:pt>
                <c:pt idx="59730">
                  <c:v>-251.0025</c:v>
                </c:pt>
                <c:pt idx="59731">
                  <c:v>-251.00049999999999</c:v>
                </c:pt>
                <c:pt idx="59732">
                  <c:v>-250.99849999999998</c:v>
                </c:pt>
                <c:pt idx="59733">
                  <c:v>-250.99649999999997</c:v>
                </c:pt>
                <c:pt idx="59734">
                  <c:v>-250.99449999999996</c:v>
                </c:pt>
                <c:pt idx="59735">
                  <c:v>-250.99249999999998</c:v>
                </c:pt>
                <c:pt idx="59736">
                  <c:v>-250.9905</c:v>
                </c:pt>
                <c:pt idx="59737">
                  <c:v>-250.98849999999999</c:v>
                </c:pt>
                <c:pt idx="59738">
                  <c:v>-250.98649999999998</c:v>
                </c:pt>
                <c:pt idx="59739">
                  <c:v>-250.98449999999997</c:v>
                </c:pt>
                <c:pt idx="59740">
                  <c:v>-250.98249999999996</c:v>
                </c:pt>
                <c:pt idx="59741">
                  <c:v>-250.98049999999998</c:v>
                </c:pt>
                <c:pt idx="59742">
                  <c:v>-250.9785</c:v>
                </c:pt>
                <c:pt idx="59743">
                  <c:v>-250.97649999999999</c:v>
                </c:pt>
                <c:pt idx="59744">
                  <c:v>-250.97449999999998</c:v>
                </c:pt>
                <c:pt idx="59745">
                  <c:v>-250.97249999999997</c:v>
                </c:pt>
                <c:pt idx="59746">
                  <c:v>-250.97049999999996</c:v>
                </c:pt>
                <c:pt idx="59747">
                  <c:v>-250.96849999999998</c:v>
                </c:pt>
                <c:pt idx="59748">
                  <c:v>-250.9665</c:v>
                </c:pt>
                <c:pt idx="59749">
                  <c:v>-250.96449999999999</c:v>
                </c:pt>
                <c:pt idx="59750">
                  <c:v>-250.96249999999998</c:v>
                </c:pt>
                <c:pt idx="59751">
                  <c:v>-250.96049999999997</c:v>
                </c:pt>
                <c:pt idx="59752">
                  <c:v>-250.95849999999996</c:v>
                </c:pt>
                <c:pt idx="59753">
                  <c:v>-250.95649999999998</c:v>
                </c:pt>
                <c:pt idx="59754">
                  <c:v>-250.9545</c:v>
                </c:pt>
                <c:pt idx="59755">
                  <c:v>-250.95249999999999</c:v>
                </c:pt>
                <c:pt idx="59756">
                  <c:v>-250.95049999999998</c:v>
                </c:pt>
                <c:pt idx="59757">
                  <c:v>-250.94849999999997</c:v>
                </c:pt>
                <c:pt idx="59758">
                  <c:v>-250.94649999999996</c:v>
                </c:pt>
                <c:pt idx="59759">
                  <c:v>-250.94449999999998</c:v>
                </c:pt>
                <c:pt idx="59760">
                  <c:v>-250.9425</c:v>
                </c:pt>
                <c:pt idx="59761">
                  <c:v>-250.94049999999999</c:v>
                </c:pt>
                <c:pt idx="59762">
                  <c:v>-250.93849999999998</c:v>
                </c:pt>
                <c:pt idx="59763">
                  <c:v>-250.93649999999997</c:v>
                </c:pt>
                <c:pt idx="59764">
                  <c:v>-250.93449999999996</c:v>
                </c:pt>
                <c:pt idx="59765">
                  <c:v>-250.93249999999998</c:v>
                </c:pt>
                <c:pt idx="59766">
                  <c:v>-250.93049999999999</c:v>
                </c:pt>
                <c:pt idx="59767">
                  <c:v>-250.92849999999999</c:v>
                </c:pt>
                <c:pt idx="59768">
                  <c:v>-250.92649999999998</c:v>
                </c:pt>
                <c:pt idx="59769">
                  <c:v>-250.92449999999997</c:v>
                </c:pt>
                <c:pt idx="59770">
                  <c:v>-250.92249999999996</c:v>
                </c:pt>
                <c:pt idx="59771">
                  <c:v>-250.92049999999998</c:v>
                </c:pt>
                <c:pt idx="59772">
                  <c:v>-250.91849999999999</c:v>
                </c:pt>
                <c:pt idx="59773">
                  <c:v>-250.91649999999998</c:v>
                </c:pt>
                <c:pt idx="59774">
                  <c:v>-250.91449999999998</c:v>
                </c:pt>
                <c:pt idx="59775">
                  <c:v>-250.91249999999997</c:v>
                </c:pt>
                <c:pt idx="59776">
                  <c:v>-250.91049999999996</c:v>
                </c:pt>
                <c:pt idx="59777">
                  <c:v>-250.90849999999998</c:v>
                </c:pt>
                <c:pt idx="59778">
                  <c:v>-250.90649999999999</c:v>
                </c:pt>
                <c:pt idx="59779">
                  <c:v>-250.90449999999998</c:v>
                </c:pt>
                <c:pt idx="59780">
                  <c:v>-250.90249999999997</c:v>
                </c:pt>
                <c:pt idx="59781">
                  <c:v>-250.90049999999997</c:v>
                </c:pt>
                <c:pt idx="59782">
                  <c:v>-250.89849999999998</c:v>
                </c:pt>
                <c:pt idx="59783">
                  <c:v>-250.89649999999997</c:v>
                </c:pt>
                <c:pt idx="59784">
                  <c:v>-250.89449999999999</c:v>
                </c:pt>
                <c:pt idx="59785">
                  <c:v>-250.89249999999998</c:v>
                </c:pt>
                <c:pt idx="59786">
                  <c:v>-250.89049999999997</c:v>
                </c:pt>
                <c:pt idx="59787">
                  <c:v>-250.88849999999996</c:v>
                </c:pt>
                <c:pt idx="59788">
                  <c:v>-250.88649999999998</c:v>
                </c:pt>
                <c:pt idx="59789">
                  <c:v>-250.88449999999997</c:v>
                </c:pt>
                <c:pt idx="59790">
                  <c:v>-250.88249999999999</c:v>
                </c:pt>
                <c:pt idx="59791">
                  <c:v>-250.88049999999998</c:v>
                </c:pt>
                <c:pt idx="59792">
                  <c:v>-250.87849999999997</c:v>
                </c:pt>
                <c:pt idx="59793">
                  <c:v>-250.87649999999996</c:v>
                </c:pt>
                <c:pt idx="59794">
                  <c:v>-250.87449999999998</c:v>
                </c:pt>
                <c:pt idx="59795">
                  <c:v>-250.87249999999997</c:v>
                </c:pt>
                <c:pt idx="59796">
                  <c:v>-250.87049999999999</c:v>
                </c:pt>
                <c:pt idx="59797">
                  <c:v>-250.86849999999998</c:v>
                </c:pt>
                <c:pt idx="59798">
                  <c:v>-250.86649999999997</c:v>
                </c:pt>
                <c:pt idx="59799">
                  <c:v>-250.86449999999996</c:v>
                </c:pt>
                <c:pt idx="59800">
                  <c:v>-250.86249999999998</c:v>
                </c:pt>
                <c:pt idx="59801">
                  <c:v>-250.86049999999997</c:v>
                </c:pt>
                <c:pt idx="59802">
                  <c:v>-250.85849999999999</c:v>
                </c:pt>
                <c:pt idx="59803">
                  <c:v>-250.85649999999998</c:v>
                </c:pt>
                <c:pt idx="59804">
                  <c:v>-250.85449999999997</c:v>
                </c:pt>
                <c:pt idx="59805">
                  <c:v>-250.85249999999996</c:v>
                </c:pt>
                <c:pt idx="59806">
                  <c:v>-250.85049999999998</c:v>
                </c:pt>
                <c:pt idx="59807">
                  <c:v>-250.84849999999997</c:v>
                </c:pt>
                <c:pt idx="59808">
                  <c:v>-250.84649999999999</c:v>
                </c:pt>
                <c:pt idx="59809">
                  <c:v>-250.84449999999998</c:v>
                </c:pt>
                <c:pt idx="59810">
                  <c:v>-250.84249999999997</c:v>
                </c:pt>
                <c:pt idx="59811">
                  <c:v>-250.84049999999996</c:v>
                </c:pt>
                <c:pt idx="59812">
                  <c:v>-250.83849999999998</c:v>
                </c:pt>
                <c:pt idx="59813">
                  <c:v>-250.83649999999997</c:v>
                </c:pt>
                <c:pt idx="59814">
                  <c:v>-250.83449999999999</c:v>
                </c:pt>
                <c:pt idx="59815">
                  <c:v>-250.83249999999998</c:v>
                </c:pt>
                <c:pt idx="59816">
                  <c:v>-250.83049999999997</c:v>
                </c:pt>
                <c:pt idx="59817">
                  <c:v>-250.82849999999996</c:v>
                </c:pt>
                <c:pt idx="59818">
                  <c:v>-250.82649999999998</c:v>
                </c:pt>
                <c:pt idx="59819">
                  <c:v>-250.82449999999997</c:v>
                </c:pt>
                <c:pt idx="59820">
                  <c:v>-250.82249999999999</c:v>
                </c:pt>
                <c:pt idx="59821">
                  <c:v>-250.82049999999998</c:v>
                </c:pt>
                <c:pt idx="59822">
                  <c:v>-250.81849999999997</c:v>
                </c:pt>
                <c:pt idx="59823">
                  <c:v>-250.81649999999996</c:v>
                </c:pt>
                <c:pt idx="59824">
                  <c:v>-250.81449999999998</c:v>
                </c:pt>
                <c:pt idx="59825">
                  <c:v>-250.81249999999997</c:v>
                </c:pt>
                <c:pt idx="59826">
                  <c:v>-250.81049999999999</c:v>
                </c:pt>
                <c:pt idx="59827">
                  <c:v>-250.80849999999998</c:v>
                </c:pt>
                <c:pt idx="59828">
                  <c:v>-250.80649999999997</c:v>
                </c:pt>
                <c:pt idx="59829">
                  <c:v>-250.80449999999996</c:v>
                </c:pt>
                <c:pt idx="59830">
                  <c:v>-250.80249999999998</c:v>
                </c:pt>
                <c:pt idx="59831">
                  <c:v>-250.80049999999997</c:v>
                </c:pt>
                <c:pt idx="59832">
                  <c:v>-250.79849999999999</c:v>
                </c:pt>
                <c:pt idx="59833">
                  <c:v>-250.79649999999998</c:v>
                </c:pt>
                <c:pt idx="59834">
                  <c:v>-250.79449999999997</c:v>
                </c:pt>
                <c:pt idx="59835">
                  <c:v>-250.79249999999996</c:v>
                </c:pt>
                <c:pt idx="59836">
                  <c:v>-250.79049999999998</c:v>
                </c:pt>
                <c:pt idx="59837">
                  <c:v>-250.78849999999997</c:v>
                </c:pt>
                <c:pt idx="59838">
                  <c:v>-250.78649999999999</c:v>
                </c:pt>
                <c:pt idx="59839">
                  <c:v>-250.78449999999998</c:v>
                </c:pt>
                <c:pt idx="59840">
                  <c:v>-250.78249999999997</c:v>
                </c:pt>
                <c:pt idx="59841">
                  <c:v>-250.78049999999996</c:v>
                </c:pt>
                <c:pt idx="59842">
                  <c:v>-250.77849999999998</c:v>
                </c:pt>
                <c:pt idx="59843">
                  <c:v>-250.77649999999997</c:v>
                </c:pt>
                <c:pt idx="59844">
                  <c:v>-250.77449999999999</c:v>
                </c:pt>
                <c:pt idx="59845">
                  <c:v>-250.77249999999998</c:v>
                </c:pt>
                <c:pt idx="59846">
                  <c:v>-250.77049999999997</c:v>
                </c:pt>
                <c:pt idx="59847">
                  <c:v>-250.76849999999996</c:v>
                </c:pt>
                <c:pt idx="59848">
                  <c:v>-250.76649999999998</c:v>
                </c:pt>
                <c:pt idx="59849">
                  <c:v>-250.7645</c:v>
                </c:pt>
                <c:pt idx="59850">
                  <c:v>-250.76249999999999</c:v>
                </c:pt>
                <c:pt idx="59851">
                  <c:v>-250.76049999999998</c:v>
                </c:pt>
                <c:pt idx="59852">
                  <c:v>-250.75849999999997</c:v>
                </c:pt>
                <c:pt idx="59853">
                  <c:v>-250.75649999999996</c:v>
                </c:pt>
                <c:pt idx="59854">
                  <c:v>-250.75449999999998</c:v>
                </c:pt>
                <c:pt idx="59855">
                  <c:v>-250.7525</c:v>
                </c:pt>
                <c:pt idx="59856">
                  <c:v>-250.75049999999999</c:v>
                </c:pt>
                <c:pt idx="59857">
                  <c:v>-250.74849999999998</c:v>
                </c:pt>
                <c:pt idx="59858">
                  <c:v>-250.74649999999997</c:v>
                </c:pt>
                <c:pt idx="59859">
                  <c:v>-250.74449999999996</c:v>
                </c:pt>
                <c:pt idx="59860">
                  <c:v>-250.74249999999998</c:v>
                </c:pt>
                <c:pt idx="59861">
                  <c:v>-250.7405</c:v>
                </c:pt>
                <c:pt idx="59862">
                  <c:v>-250.73849999999999</c:v>
                </c:pt>
                <c:pt idx="59863">
                  <c:v>-250.73649999999998</c:v>
                </c:pt>
                <c:pt idx="59864">
                  <c:v>-250.73449999999997</c:v>
                </c:pt>
                <c:pt idx="59865">
                  <c:v>-250.73249999999996</c:v>
                </c:pt>
                <c:pt idx="59866">
                  <c:v>-250.73049999999998</c:v>
                </c:pt>
                <c:pt idx="59867">
                  <c:v>-250.7285</c:v>
                </c:pt>
                <c:pt idx="59868">
                  <c:v>-250.72649999999999</c:v>
                </c:pt>
                <c:pt idx="59869">
                  <c:v>-250.72449999999998</c:v>
                </c:pt>
                <c:pt idx="59870">
                  <c:v>-250.72249999999997</c:v>
                </c:pt>
                <c:pt idx="59871">
                  <c:v>-250.72049999999996</c:v>
                </c:pt>
                <c:pt idx="59872">
                  <c:v>-250.71849999999998</c:v>
                </c:pt>
                <c:pt idx="59873">
                  <c:v>-250.7165</c:v>
                </c:pt>
                <c:pt idx="59874">
                  <c:v>-250.71449999999999</c:v>
                </c:pt>
                <c:pt idx="59875">
                  <c:v>-250.71249999999998</c:v>
                </c:pt>
                <c:pt idx="59876">
                  <c:v>-250.71049999999997</c:v>
                </c:pt>
                <c:pt idx="59877">
                  <c:v>-250.70849999999996</c:v>
                </c:pt>
                <c:pt idx="59878">
                  <c:v>-250.70649999999998</c:v>
                </c:pt>
                <c:pt idx="59879">
                  <c:v>-250.7045</c:v>
                </c:pt>
                <c:pt idx="59880">
                  <c:v>-250.70249999999999</c:v>
                </c:pt>
                <c:pt idx="59881">
                  <c:v>-250.70049999999998</c:v>
                </c:pt>
                <c:pt idx="59882">
                  <c:v>-250.69849999999997</c:v>
                </c:pt>
                <c:pt idx="59883">
                  <c:v>-250.69649999999996</c:v>
                </c:pt>
                <c:pt idx="59884">
                  <c:v>-250.69449999999998</c:v>
                </c:pt>
                <c:pt idx="59885">
                  <c:v>-250.6925</c:v>
                </c:pt>
                <c:pt idx="59886">
                  <c:v>-250.69049999999999</c:v>
                </c:pt>
                <c:pt idx="59887">
                  <c:v>-250.68849999999998</c:v>
                </c:pt>
                <c:pt idx="59888">
                  <c:v>-250.68649999999997</c:v>
                </c:pt>
                <c:pt idx="59889">
                  <c:v>-250.68449999999996</c:v>
                </c:pt>
                <c:pt idx="59890">
                  <c:v>-250.68249999999998</c:v>
                </c:pt>
                <c:pt idx="59891">
                  <c:v>-250.68049999999999</c:v>
                </c:pt>
                <c:pt idx="59892">
                  <c:v>-250.67849999999999</c:v>
                </c:pt>
                <c:pt idx="59893">
                  <c:v>-250.67649999999998</c:v>
                </c:pt>
                <c:pt idx="59894">
                  <c:v>-250.67449999999997</c:v>
                </c:pt>
                <c:pt idx="59895">
                  <c:v>-250.67249999999996</c:v>
                </c:pt>
                <c:pt idx="59896">
                  <c:v>-250.67049999999998</c:v>
                </c:pt>
                <c:pt idx="59897">
                  <c:v>-250.66849999999999</c:v>
                </c:pt>
                <c:pt idx="59898">
                  <c:v>-250.66649999999998</c:v>
                </c:pt>
                <c:pt idx="59899">
                  <c:v>-250.66449999999998</c:v>
                </c:pt>
                <c:pt idx="59900">
                  <c:v>-250.66249999999997</c:v>
                </c:pt>
                <c:pt idx="59901">
                  <c:v>-250.66049999999996</c:v>
                </c:pt>
                <c:pt idx="59902">
                  <c:v>-250.65849999999998</c:v>
                </c:pt>
                <c:pt idx="59903">
                  <c:v>-250.65649999999999</c:v>
                </c:pt>
                <c:pt idx="59904">
                  <c:v>-250.65449999999998</c:v>
                </c:pt>
                <c:pt idx="59905">
                  <c:v>-250.65249999999997</c:v>
                </c:pt>
                <c:pt idx="59906">
                  <c:v>-250.65049999999997</c:v>
                </c:pt>
                <c:pt idx="59907">
                  <c:v>-250.64849999999998</c:v>
                </c:pt>
                <c:pt idx="59908">
                  <c:v>-250.64649999999997</c:v>
                </c:pt>
                <c:pt idx="59909">
                  <c:v>-250.64449999999999</c:v>
                </c:pt>
                <c:pt idx="59910">
                  <c:v>-250.64249999999998</c:v>
                </c:pt>
                <c:pt idx="59911">
                  <c:v>-250.64049999999997</c:v>
                </c:pt>
                <c:pt idx="59912">
                  <c:v>-250.63849999999996</c:v>
                </c:pt>
                <c:pt idx="59913">
                  <c:v>-250.63649999999998</c:v>
                </c:pt>
                <c:pt idx="59914">
                  <c:v>-250.63449999999997</c:v>
                </c:pt>
                <c:pt idx="59915">
                  <c:v>-250.63249999999999</c:v>
                </c:pt>
                <c:pt idx="59916">
                  <c:v>-250.63049999999998</c:v>
                </c:pt>
                <c:pt idx="59917">
                  <c:v>-250.62849999999997</c:v>
                </c:pt>
                <c:pt idx="59918">
                  <c:v>-250.62649999999996</c:v>
                </c:pt>
                <c:pt idx="59919">
                  <c:v>-250.62449999999998</c:v>
                </c:pt>
                <c:pt idx="59920">
                  <c:v>-250.62249999999997</c:v>
                </c:pt>
                <c:pt idx="59921">
                  <c:v>-250.62049999999999</c:v>
                </c:pt>
                <c:pt idx="59922">
                  <c:v>-250.61849999999998</c:v>
                </c:pt>
                <c:pt idx="59923">
                  <c:v>-250.61649999999997</c:v>
                </c:pt>
                <c:pt idx="59924">
                  <c:v>-250.61449999999996</c:v>
                </c:pt>
                <c:pt idx="59925">
                  <c:v>-250.61249999999998</c:v>
                </c:pt>
                <c:pt idx="59926">
                  <c:v>-250.61049999999997</c:v>
                </c:pt>
                <c:pt idx="59927">
                  <c:v>-250.60849999999999</c:v>
                </c:pt>
                <c:pt idx="59928">
                  <c:v>-250.60649999999998</c:v>
                </c:pt>
                <c:pt idx="59929">
                  <c:v>-250.60449999999997</c:v>
                </c:pt>
                <c:pt idx="59930">
                  <c:v>-250.60249999999996</c:v>
                </c:pt>
                <c:pt idx="59931">
                  <c:v>-250.60049999999998</c:v>
                </c:pt>
                <c:pt idx="59932">
                  <c:v>-250.59849999999997</c:v>
                </c:pt>
                <c:pt idx="59933">
                  <c:v>-250.59649999999999</c:v>
                </c:pt>
                <c:pt idx="59934">
                  <c:v>-250.59449999999998</c:v>
                </c:pt>
                <c:pt idx="59935">
                  <c:v>-250.59249999999997</c:v>
                </c:pt>
                <c:pt idx="59936">
                  <c:v>-250.59049999999996</c:v>
                </c:pt>
                <c:pt idx="59937">
                  <c:v>-250.58849999999998</c:v>
                </c:pt>
                <c:pt idx="59938">
                  <c:v>-250.58649999999997</c:v>
                </c:pt>
                <c:pt idx="59939">
                  <c:v>-250.58449999999999</c:v>
                </c:pt>
                <c:pt idx="59940">
                  <c:v>-250.58249999999998</c:v>
                </c:pt>
                <c:pt idx="59941">
                  <c:v>-250.58049999999997</c:v>
                </c:pt>
                <c:pt idx="59942">
                  <c:v>-250.57849999999996</c:v>
                </c:pt>
                <c:pt idx="59943">
                  <c:v>-250.57649999999998</c:v>
                </c:pt>
                <c:pt idx="59944">
                  <c:v>-250.57449999999997</c:v>
                </c:pt>
                <c:pt idx="59945">
                  <c:v>-250.57249999999999</c:v>
                </c:pt>
                <c:pt idx="59946">
                  <c:v>-250.57049999999998</c:v>
                </c:pt>
                <c:pt idx="59947">
                  <c:v>-250.56849999999997</c:v>
                </c:pt>
                <c:pt idx="59948">
                  <c:v>-250.56649999999996</c:v>
                </c:pt>
                <c:pt idx="59949">
                  <c:v>-250.56449999999998</c:v>
                </c:pt>
                <c:pt idx="59950">
                  <c:v>-250.56249999999997</c:v>
                </c:pt>
                <c:pt idx="59951">
                  <c:v>-250.56049999999999</c:v>
                </c:pt>
                <c:pt idx="59952">
                  <c:v>-250.55849999999998</c:v>
                </c:pt>
                <c:pt idx="59953">
                  <c:v>-250.55649999999997</c:v>
                </c:pt>
                <c:pt idx="59954">
                  <c:v>-250.55449999999996</c:v>
                </c:pt>
                <c:pt idx="59955">
                  <c:v>-250.55249999999998</c:v>
                </c:pt>
                <c:pt idx="59956">
                  <c:v>-250.55049999999997</c:v>
                </c:pt>
                <c:pt idx="59957">
                  <c:v>-250.54849999999999</c:v>
                </c:pt>
                <c:pt idx="59958">
                  <c:v>-250.54649999999998</c:v>
                </c:pt>
                <c:pt idx="59959">
                  <c:v>-250.54449999999997</c:v>
                </c:pt>
                <c:pt idx="59960">
                  <c:v>-250.54249999999996</c:v>
                </c:pt>
                <c:pt idx="59961">
                  <c:v>-250.54049999999998</c:v>
                </c:pt>
                <c:pt idx="59962">
                  <c:v>-250.53849999999997</c:v>
                </c:pt>
                <c:pt idx="59963">
                  <c:v>-250.53649999999999</c:v>
                </c:pt>
                <c:pt idx="59964">
                  <c:v>-250.53449999999998</c:v>
                </c:pt>
                <c:pt idx="59965">
                  <c:v>-250.53249999999997</c:v>
                </c:pt>
                <c:pt idx="59966">
                  <c:v>-250.53049999999996</c:v>
                </c:pt>
                <c:pt idx="59967">
                  <c:v>-250.52849999999998</c:v>
                </c:pt>
                <c:pt idx="59968">
                  <c:v>-250.52649999999997</c:v>
                </c:pt>
                <c:pt idx="59969">
                  <c:v>-250.52449999999999</c:v>
                </c:pt>
                <c:pt idx="59970">
                  <c:v>-250.52249999999998</c:v>
                </c:pt>
                <c:pt idx="59971">
                  <c:v>-250.52049999999997</c:v>
                </c:pt>
                <c:pt idx="59972">
                  <c:v>-250.51849999999996</c:v>
                </c:pt>
                <c:pt idx="59973">
                  <c:v>-250.51649999999998</c:v>
                </c:pt>
                <c:pt idx="59974">
                  <c:v>-250.5145</c:v>
                </c:pt>
                <c:pt idx="59975">
                  <c:v>-250.51249999999999</c:v>
                </c:pt>
                <c:pt idx="59976">
                  <c:v>-250.51049999999998</c:v>
                </c:pt>
                <c:pt idx="59977">
                  <c:v>-250.50849999999997</c:v>
                </c:pt>
                <c:pt idx="59978">
                  <c:v>-250.50649999999996</c:v>
                </c:pt>
                <c:pt idx="59979">
                  <c:v>-250.50449999999998</c:v>
                </c:pt>
                <c:pt idx="59980">
                  <c:v>-250.5025</c:v>
                </c:pt>
                <c:pt idx="59981">
                  <c:v>-250.50049999999999</c:v>
                </c:pt>
                <c:pt idx="59982">
                  <c:v>-250.49849999999998</c:v>
                </c:pt>
                <c:pt idx="59983">
                  <c:v>-250.49649999999997</c:v>
                </c:pt>
                <c:pt idx="59984">
                  <c:v>-250.49449999999996</c:v>
                </c:pt>
                <c:pt idx="59985">
                  <c:v>-250.49249999999998</c:v>
                </c:pt>
                <c:pt idx="59986">
                  <c:v>-250.4905</c:v>
                </c:pt>
                <c:pt idx="59987">
                  <c:v>-250.48849999999999</c:v>
                </c:pt>
                <c:pt idx="59988">
                  <c:v>-250.48649999999998</c:v>
                </c:pt>
                <c:pt idx="59989">
                  <c:v>-250.48449999999997</c:v>
                </c:pt>
                <c:pt idx="59990">
                  <c:v>-250.48249999999996</c:v>
                </c:pt>
                <c:pt idx="59991">
                  <c:v>-250.48049999999998</c:v>
                </c:pt>
                <c:pt idx="59992">
                  <c:v>-250.4785</c:v>
                </c:pt>
                <c:pt idx="59993">
                  <c:v>-250.47649999999999</c:v>
                </c:pt>
                <c:pt idx="59994">
                  <c:v>-250.47449999999998</c:v>
                </c:pt>
                <c:pt idx="59995">
                  <c:v>-250.47249999999997</c:v>
                </c:pt>
                <c:pt idx="59996">
                  <c:v>-250.47049999999996</c:v>
                </c:pt>
                <c:pt idx="59997">
                  <c:v>-250.46849999999998</c:v>
                </c:pt>
                <c:pt idx="59998">
                  <c:v>-250.4665</c:v>
                </c:pt>
                <c:pt idx="59999">
                  <c:v>-250.46449999999999</c:v>
                </c:pt>
                <c:pt idx="60000">
                  <c:v>-250.46249999999998</c:v>
                </c:pt>
                <c:pt idx="60001">
                  <c:v>-250.46049999999997</c:v>
                </c:pt>
                <c:pt idx="60002">
                  <c:v>-250.45849999999996</c:v>
                </c:pt>
                <c:pt idx="60003">
                  <c:v>-250.45649999999998</c:v>
                </c:pt>
                <c:pt idx="60004">
                  <c:v>-250.4545</c:v>
                </c:pt>
                <c:pt idx="60005">
                  <c:v>-250.45249999999999</c:v>
                </c:pt>
                <c:pt idx="60006">
                  <c:v>-250.45049999999998</c:v>
                </c:pt>
                <c:pt idx="60007">
                  <c:v>-250.44849999999997</c:v>
                </c:pt>
                <c:pt idx="60008">
                  <c:v>-250.44649999999996</c:v>
                </c:pt>
                <c:pt idx="60009">
                  <c:v>-250.44449999999998</c:v>
                </c:pt>
                <c:pt idx="60010">
                  <c:v>-250.4425</c:v>
                </c:pt>
                <c:pt idx="60011">
                  <c:v>-250.44049999999999</c:v>
                </c:pt>
                <c:pt idx="60012">
                  <c:v>-250.43849999999998</c:v>
                </c:pt>
                <c:pt idx="60013">
                  <c:v>-250.43649999999997</c:v>
                </c:pt>
                <c:pt idx="60014">
                  <c:v>-250.43449999999996</c:v>
                </c:pt>
                <c:pt idx="60015">
                  <c:v>-250.43249999999998</c:v>
                </c:pt>
                <c:pt idx="60016">
                  <c:v>-250.43049999999999</c:v>
                </c:pt>
                <c:pt idx="60017">
                  <c:v>-250.42849999999999</c:v>
                </c:pt>
                <c:pt idx="60018">
                  <c:v>-250.42649999999998</c:v>
                </c:pt>
                <c:pt idx="60019">
                  <c:v>-250.42449999999997</c:v>
                </c:pt>
                <c:pt idx="60020">
                  <c:v>-250.42249999999996</c:v>
                </c:pt>
                <c:pt idx="60021">
                  <c:v>-250.42049999999998</c:v>
                </c:pt>
                <c:pt idx="60022">
                  <c:v>-250.41849999999999</c:v>
                </c:pt>
                <c:pt idx="60023">
                  <c:v>-250.41649999999998</c:v>
                </c:pt>
                <c:pt idx="60024">
                  <c:v>-250.41449999999998</c:v>
                </c:pt>
                <c:pt idx="60025">
                  <c:v>-250.41249999999997</c:v>
                </c:pt>
                <c:pt idx="60026">
                  <c:v>-250.41049999999996</c:v>
                </c:pt>
                <c:pt idx="60027">
                  <c:v>-250.40849999999998</c:v>
                </c:pt>
                <c:pt idx="60028">
                  <c:v>-250.40649999999999</c:v>
                </c:pt>
                <c:pt idx="60029">
                  <c:v>-250.40449999999998</c:v>
                </c:pt>
                <c:pt idx="60030">
                  <c:v>-250.40249999999997</c:v>
                </c:pt>
                <c:pt idx="60031">
                  <c:v>-250.40049999999997</c:v>
                </c:pt>
                <c:pt idx="60032">
                  <c:v>-250.39849999999998</c:v>
                </c:pt>
                <c:pt idx="60033">
                  <c:v>-250.39649999999997</c:v>
                </c:pt>
                <c:pt idx="60034">
                  <c:v>-250.39449999999999</c:v>
                </c:pt>
                <c:pt idx="60035">
                  <c:v>-250.39249999999998</c:v>
                </c:pt>
                <c:pt idx="60036">
                  <c:v>-250.39049999999997</c:v>
                </c:pt>
                <c:pt idx="60037">
                  <c:v>-250.38849999999996</c:v>
                </c:pt>
                <c:pt idx="60038">
                  <c:v>-250.38649999999998</c:v>
                </c:pt>
                <c:pt idx="60039">
                  <c:v>-250.38449999999997</c:v>
                </c:pt>
                <c:pt idx="60040">
                  <c:v>-250.38249999999999</c:v>
                </c:pt>
                <c:pt idx="60041">
                  <c:v>-250.38049999999998</c:v>
                </c:pt>
                <c:pt idx="60042">
                  <c:v>-250.37849999999997</c:v>
                </c:pt>
                <c:pt idx="60043">
                  <c:v>-250.37649999999996</c:v>
                </c:pt>
                <c:pt idx="60044">
                  <c:v>-250.37449999999998</c:v>
                </c:pt>
                <c:pt idx="60045">
                  <c:v>-250.37249999999997</c:v>
                </c:pt>
                <c:pt idx="60046">
                  <c:v>-250.37049999999999</c:v>
                </c:pt>
                <c:pt idx="60047">
                  <c:v>-250.36849999999998</c:v>
                </c:pt>
                <c:pt idx="60048">
                  <c:v>-250.36649999999997</c:v>
                </c:pt>
                <c:pt idx="60049">
                  <c:v>-250.36449999999996</c:v>
                </c:pt>
                <c:pt idx="60050">
                  <c:v>-250.36249999999998</c:v>
                </c:pt>
                <c:pt idx="60051">
                  <c:v>-250.36049999999997</c:v>
                </c:pt>
                <c:pt idx="60052">
                  <c:v>-250.35849999999999</c:v>
                </c:pt>
                <c:pt idx="60053">
                  <c:v>-250.35649999999998</c:v>
                </c:pt>
                <c:pt idx="60054">
                  <c:v>-250.35449999999997</c:v>
                </c:pt>
                <c:pt idx="60055">
                  <c:v>-250.35249999999996</c:v>
                </c:pt>
                <c:pt idx="60056">
                  <c:v>-250.35049999999998</c:v>
                </c:pt>
                <c:pt idx="60057">
                  <c:v>-250.34849999999997</c:v>
                </c:pt>
                <c:pt idx="60058">
                  <c:v>-250.34649999999999</c:v>
                </c:pt>
                <c:pt idx="60059">
                  <c:v>-250.34449999999998</c:v>
                </c:pt>
                <c:pt idx="60060">
                  <c:v>-250.34249999999997</c:v>
                </c:pt>
                <c:pt idx="60061">
                  <c:v>-250.34049999999996</c:v>
                </c:pt>
                <c:pt idx="60062">
                  <c:v>-250.33849999999998</c:v>
                </c:pt>
                <c:pt idx="60063">
                  <c:v>-250.33649999999997</c:v>
                </c:pt>
                <c:pt idx="60064">
                  <c:v>-250.33449999999999</c:v>
                </c:pt>
                <c:pt idx="60065">
                  <c:v>-250.33249999999998</c:v>
                </c:pt>
                <c:pt idx="60066">
                  <c:v>-250.33049999999997</c:v>
                </c:pt>
                <c:pt idx="60067">
                  <c:v>-250.32849999999996</c:v>
                </c:pt>
                <c:pt idx="60068">
                  <c:v>-250.32649999999998</c:v>
                </c:pt>
                <c:pt idx="60069">
                  <c:v>-250.32449999999997</c:v>
                </c:pt>
                <c:pt idx="60070">
                  <c:v>-250.32249999999999</c:v>
                </c:pt>
                <c:pt idx="60071">
                  <c:v>-250.32049999999998</c:v>
                </c:pt>
                <c:pt idx="60072">
                  <c:v>-250.31849999999997</c:v>
                </c:pt>
                <c:pt idx="60073">
                  <c:v>-250.31649999999996</c:v>
                </c:pt>
                <c:pt idx="60074">
                  <c:v>-250.31449999999998</c:v>
                </c:pt>
                <c:pt idx="60075">
                  <c:v>-250.31249999999997</c:v>
                </c:pt>
                <c:pt idx="60076">
                  <c:v>-250.31049999999999</c:v>
                </c:pt>
                <c:pt idx="60077">
                  <c:v>-250.30849999999998</c:v>
                </c:pt>
                <c:pt idx="60078">
                  <c:v>-250.30649999999997</c:v>
                </c:pt>
                <c:pt idx="60079">
                  <c:v>-250.30449999999996</c:v>
                </c:pt>
                <c:pt idx="60080">
                  <c:v>-250.30249999999998</c:v>
                </c:pt>
                <c:pt idx="60081">
                  <c:v>-250.30049999999997</c:v>
                </c:pt>
                <c:pt idx="60082">
                  <c:v>-250.29849999999999</c:v>
                </c:pt>
                <c:pt idx="60083">
                  <c:v>-250.29649999999998</c:v>
                </c:pt>
                <c:pt idx="60084">
                  <c:v>-250.29449999999997</c:v>
                </c:pt>
                <c:pt idx="60085">
                  <c:v>-250.29249999999996</c:v>
                </c:pt>
                <c:pt idx="60086">
                  <c:v>-250.29049999999998</c:v>
                </c:pt>
                <c:pt idx="60087">
                  <c:v>-250.28849999999997</c:v>
                </c:pt>
                <c:pt idx="60088">
                  <c:v>-250.28649999999999</c:v>
                </c:pt>
                <c:pt idx="60089">
                  <c:v>-250.28449999999998</c:v>
                </c:pt>
                <c:pt idx="60090">
                  <c:v>-250.28249999999997</c:v>
                </c:pt>
                <c:pt idx="60091">
                  <c:v>-250.28049999999996</c:v>
                </c:pt>
                <c:pt idx="60092">
                  <c:v>-250.27849999999998</c:v>
                </c:pt>
                <c:pt idx="60093">
                  <c:v>-250.27649999999997</c:v>
                </c:pt>
                <c:pt idx="60094">
                  <c:v>-250.27449999999999</c:v>
                </c:pt>
                <c:pt idx="60095">
                  <c:v>-250.27249999999998</c:v>
                </c:pt>
                <c:pt idx="60096">
                  <c:v>-250.27049999999997</c:v>
                </c:pt>
                <c:pt idx="60097">
                  <c:v>-250.26849999999996</c:v>
                </c:pt>
                <c:pt idx="60098">
                  <c:v>-250.26649999999998</c:v>
                </c:pt>
                <c:pt idx="60099">
                  <c:v>-250.2645</c:v>
                </c:pt>
                <c:pt idx="60100">
                  <c:v>-250.26249999999999</c:v>
                </c:pt>
                <c:pt idx="60101">
                  <c:v>-250.26049999999998</c:v>
                </c:pt>
                <c:pt idx="60102">
                  <c:v>-250.25849999999997</c:v>
                </c:pt>
                <c:pt idx="60103">
                  <c:v>-250.25649999999996</c:v>
                </c:pt>
                <c:pt idx="60104">
                  <c:v>-250.25449999999998</c:v>
                </c:pt>
                <c:pt idx="60105">
                  <c:v>-250.2525</c:v>
                </c:pt>
                <c:pt idx="60106">
                  <c:v>-250.25049999999999</c:v>
                </c:pt>
                <c:pt idx="60107">
                  <c:v>-250.24849999999998</c:v>
                </c:pt>
                <c:pt idx="60108">
                  <c:v>-250.24649999999997</c:v>
                </c:pt>
                <c:pt idx="60109">
                  <c:v>-250.24449999999996</c:v>
                </c:pt>
                <c:pt idx="60110">
                  <c:v>-250.24249999999998</c:v>
                </c:pt>
                <c:pt idx="60111">
                  <c:v>-250.2405</c:v>
                </c:pt>
                <c:pt idx="60112">
                  <c:v>-250.23849999999999</c:v>
                </c:pt>
                <c:pt idx="60113">
                  <c:v>-250.23649999999998</c:v>
                </c:pt>
                <c:pt idx="60114">
                  <c:v>-250.23449999999997</c:v>
                </c:pt>
                <c:pt idx="60115">
                  <c:v>-250.23249999999996</c:v>
                </c:pt>
                <c:pt idx="60116">
                  <c:v>-250.23049999999998</c:v>
                </c:pt>
                <c:pt idx="60117">
                  <c:v>-250.2285</c:v>
                </c:pt>
                <c:pt idx="60118">
                  <c:v>-250.22649999999999</c:v>
                </c:pt>
                <c:pt idx="60119">
                  <c:v>-250.22449999999998</c:v>
                </c:pt>
                <c:pt idx="60120">
                  <c:v>-250.22249999999997</c:v>
                </c:pt>
                <c:pt idx="60121">
                  <c:v>-250.22049999999996</c:v>
                </c:pt>
                <c:pt idx="60122">
                  <c:v>-250.21849999999998</c:v>
                </c:pt>
                <c:pt idx="60123">
                  <c:v>-250.2165</c:v>
                </c:pt>
                <c:pt idx="60124">
                  <c:v>-250.21449999999999</c:v>
                </c:pt>
                <c:pt idx="60125">
                  <c:v>-250.21249999999998</c:v>
                </c:pt>
                <c:pt idx="60126">
                  <c:v>-250.21049999999997</c:v>
                </c:pt>
                <c:pt idx="60127">
                  <c:v>-250.20849999999996</c:v>
                </c:pt>
                <c:pt idx="60128">
                  <c:v>-250.20649999999998</c:v>
                </c:pt>
                <c:pt idx="60129">
                  <c:v>-250.2045</c:v>
                </c:pt>
                <c:pt idx="60130">
                  <c:v>-250.20249999999999</c:v>
                </c:pt>
                <c:pt idx="60131">
                  <c:v>-250.20049999999998</c:v>
                </c:pt>
                <c:pt idx="60132">
                  <c:v>-250.19849999999997</c:v>
                </c:pt>
                <c:pt idx="60133">
                  <c:v>-250.19649999999996</c:v>
                </c:pt>
                <c:pt idx="60134">
                  <c:v>-250.19449999999998</c:v>
                </c:pt>
                <c:pt idx="60135">
                  <c:v>-250.1925</c:v>
                </c:pt>
                <c:pt idx="60136">
                  <c:v>-250.19049999999999</c:v>
                </c:pt>
                <c:pt idx="60137">
                  <c:v>-250.18849999999998</c:v>
                </c:pt>
                <c:pt idx="60138">
                  <c:v>-250.18649999999997</c:v>
                </c:pt>
                <c:pt idx="60139">
                  <c:v>-250.18449999999996</c:v>
                </c:pt>
                <c:pt idx="60140">
                  <c:v>-250.18249999999998</c:v>
                </c:pt>
                <c:pt idx="60141">
                  <c:v>-250.18049999999999</c:v>
                </c:pt>
                <c:pt idx="60142">
                  <c:v>-250.17849999999999</c:v>
                </c:pt>
                <c:pt idx="60143">
                  <c:v>-250.17649999999998</c:v>
                </c:pt>
                <c:pt idx="60144">
                  <c:v>-250.17449999999997</c:v>
                </c:pt>
                <c:pt idx="60145">
                  <c:v>-250.17249999999996</c:v>
                </c:pt>
                <c:pt idx="60146">
                  <c:v>-250.17049999999998</c:v>
                </c:pt>
                <c:pt idx="60147">
                  <c:v>-250.16849999999999</c:v>
                </c:pt>
                <c:pt idx="60148">
                  <c:v>-250.16649999999998</c:v>
                </c:pt>
                <c:pt idx="60149">
                  <c:v>-250.16449999999998</c:v>
                </c:pt>
                <c:pt idx="60150">
                  <c:v>-250.16249999999997</c:v>
                </c:pt>
                <c:pt idx="60151">
                  <c:v>-250.16049999999996</c:v>
                </c:pt>
                <c:pt idx="60152">
                  <c:v>-250.15849999999998</c:v>
                </c:pt>
                <c:pt idx="60153">
                  <c:v>-250.15649999999999</c:v>
                </c:pt>
                <c:pt idx="60154">
                  <c:v>-250.15449999999998</c:v>
                </c:pt>
                <c:pt idx="60155">
                  <c:v>-250.15249999999997</c:v>
                </c:pt>
                <c:pt idx="60156">
                  <c:v>-250.15049999999997</c:v>
                </c:pt>
                <c:pt idx="60157">
                  <c:v>-250.14849999999998</c:v>
                </c:pt>
                <c:pt idx="60158">
                  <c:v>-250.14649999999997</c:v>
                </c:pt>
                <c:pt idx="60159">
                  <c:v>-250.14449999999999</c:v>
                </c:pt>
                <c:pt idx="60160">
                  <c:v>-250.14249999999998</c:v>
                </c:pt>
                <c:pt idx="60161">
                  <c:v>-250.14049999999997</c:v>
                </c:pt>
                <c:pt idx="60162">
                  <c:v>-250.13849999999996</c:v>
                </c:pt>
                <c:pt idx="60163">
                  <c:v>-250.13649999999998</c:v>
                </c:pt>
                <c:pt idx="60164">
                  <c:v>-250.13449999999997</c:v>
                </c:pt>
                <c:pt idx="60165">
                  <c:v>-250.13249999999999</c:v>
                </c:pt>
                <c:pt idx="60166">
                  <c:v>-250.13049999999998</c:v>
                </c:pt>
                <c:pt idx="60167">
                  <c:v>-250.12849999999997</c:v>
                </c:pt>
                <c:pt idx="60168">
                  <c:v>-250.12649999999996</c:v>
                </c:pt>
                <c:pt idx="60169">
                  <c:v>-250.12449999999998</c:v>
                </c:pt>
                <c:pt idx="60170">
                  <c:v>-250.12249999999997</c:v>
                </c:pt>
                <c:pt idx="60171">
                  <c:v>-250.12049999999999</c:v>
                </c:pt>
                <c:pt idx="60172">
                  <c:v>-250.11849999999998</c:v>
                </c:pt>
                <c:pt idx="60173">
                  <c:v>-250.11649999999997</c:v>
                </c:pt>
                <c:pt idx="60174">
                  <c:v>-250.11449999999996</c:v>
                </c:pt>
                <c:pt idx="60175">
                  <c:v>-250.11249999999998</c:v>
                </c:pt>
                <c:pt idx="60176">
                  <c:v>-250.11049999999997</c:v>
                </c:pt>
                <c:pt idx="60177">
                  <c:v>-250.10849999999999</c:v>
                </c:pt>
                <c:pt idx="60178">
                  <c:v>-250.10649999999998</c:v>
                </c:pt>
                <c:pt idx="60179">
                  <c:v>-250.10449999999997</c:v>
                </c:pt>
                <c:pt idx="60180">
                  <c:v>-250.10249999999996</c:v>
                </c:pt>
                <c:pt idx="60181">
                  <c:v>-250.10049999999998</c:v>
                </c:pt>
                <c:pt idx="60182">
                  <c:v>-250.09849999999997</c:v>
                </c:pt>
                <c:pt idx="60183">
                  <c:v>-250.09649999999999</c:v>
                </c:pt>
                <c:pt idx="60184">
                  <c:v>-250.09449999999998</c:v>
                </c:pt>
                <c:pt idx="60185">
                  <c:v>-250.09249999999997</c:v>
                </c:pt>
                <c:pt idx="60186">
                  <c:v>-250.09049999999996</c:v>
                </c:pt>
                <c:pt idx="60187">
                  <c:v>-250.08849999999998</c:v>
                </c:pt>
                <c:pt idx="60188">
                  <c:v>-250.08649999999997</c:v>
                </c:pt>
                <c:pt idx="60189">
                  <c:v>-250.08449999999999</c:v>
                </c:pt>
                <c:pt idx="60190">
                  <c:v>-250.08249999999998</c:v>
                </c:pt>
                <c:pt idx="60191">
                  <c:v>-250.08049999999997</c:v>
                </c:pt>
                <c:pt idx="60192">
                  <c:v>-250.07849999999996</c:v>
                </c:pt>
                <c:pt idx="60193">
                  <c:v>-250.07649999999998</c:v>
                </c:pt>
                <c:pt idx="60194">
                  <c:v>-250.07449999999997</c:v>
                </c:pt>
                <c:pt idx="60195">
                  <c:v>-250.07249999999999</c:v>
                </c:pt>
                <c:pt idx="60196">
                  <c:v>-250.07049999999998</c:v>
                </c:pt>
                <c:pt idx="60197">
                  <c:v>-250.06849999999997</c:v>
                </c:pt>
                <c:pt idx="60198">
                  <c:v>-250.06649999999996</c:v>
                </c:pt>
                <c:pt idx="60199">
                  <c:v>-250.06449999999998</c:v>
                </c:pt>
                <c:pt idx="60200">
                  <c:v>-250.06249999999997</c:v>
                </c:pt>
                <c:pt idx="60201">
                  <c:v>-250.06049999999999</c:v>
                </c:pt>
                <c:pt idx="60202">
                  <c:v>-250.05849999999998</c:v>
                </c:pt>
                <c:pt idx="60203">
                  <c:v>-250.05649999999997</c:v>
                </c:pt>
                <c:pt idx="60204">
                  <c:v>-250.05449999999996</c:v>
                </c:pt>
                <c:pt idx="60205">
                  <c:v>-250.05249999999998</c:v>
                </c:pt>
                <c:pt idx="60206">
                  <c:v>-250.05049999999997</c:v>
                </c:pt>
                <c:pt idx="60207">
                  <c:v>-250.04849999999999</c:v>
                </c:pt>
                <c:pt idx="60208">
                  <c:v>-250.04649999999998</c:v>
                </c:pt>
                <c:pt idx="60209">
                  <c:v>-250.04449999999997</c:v>
                </c:pt>
                <c:pt idx="60210">
                  <c:v>-250.04249999999996</c:v>
                </c:pt>
                <c:pt idx="60211">
                  <c:v>-250.04049999999998</c:v>
                </c:pt>
                <c:pt idx="60212">
                  <c:v>-250.03849999999997</c:v>
                </c:pt>
                <c:pt idx="60213">
                  <c:v>-250.03649999999999</c:v>
                </c:pt>
                <c:pt idx="60214">
                  <c:v>-250.03449999999998</c:v>
                </c:pt>
                <c:pt idx="60215">
                  <c:v>-250.03249999999997</c:v>
                </c:pt>
                <c:pt idx="60216">
                  <c:v>-250.03049999999996</c:v>
                </c:pt>
                <c:pt idx="60217">
                  <c:v>-250.02849999999998</c:v>
                </c:pt>
                <c:pt idx="60218">
                  <c:v>-250.02649999999997</c:v>
                </c:pt>
                <c:pt idx="60219">
                  <c:v>-250.02449999999999</c:v>
                </c:pt>
                <c:pt idx="60220">
                  <c:v>-250.02249999999998</c:v>
                </c:pt>
                <c:pt idx="60221">
                  <c:v>-250.02049999999997</c:v>
                </c:pt>
                <c:pt idx="60222">
                  <c:v>-250.01849999999996</c:v>
                </c:pt>
                <c:pt idx="60223">
                  <c:v>-250.01649999999998</c:v>
                </c:pt>
                <c:pt idx="60224">
                  <c:v>-250.0145</c:v>
                </c:pt>
                <c:pt idx="60225">
                  <c:v>-250.01249999999999</c:v>
                </c:pt>
                <c:pt idx="60226">
                  <c:v>-250.01049999999998</c:v>
                </c:pt>
                <c:pt idx="60227">
                  <c:v>-250.00849999999997</c:v>
                </c:pt>
                <c:pt idx="60228">
                  <c:v>-250.00649999999996</c:v>
                </c:pt>
                <c:pt idx="60229">
                  <c:v>-250.00449999999998</c:v>
                </c:pt>
                <c:pt idx="60230">
                  <c:v>-250.0025</c:v>
                </c:pt>
                <c:pt idx="60231">
                  <c:v>-250.00049999999999</c:v>
                </c:pt>
                <c:pt idx="60232">
                  <c:v>-249.99849999999998</c:v>
                </c:pt>
                <c:pt idx="60233">
                  <c:v>-249.99649999999997</c:v>
                </c:pt>
                <c:pt idx="60234">
                  <c:v>-249.99449999999996</c:v>
                </c:pt>
                <c:pt idx="60235">
                  <c:v>-249.99249999999998</c:v>
                </c:pt>
                <c:pt idx="60236">
                  <c:v>-249.9905</c:v>
                </c:pt>
                <c:pt idx="60237">
                  <c:v>-249.98849999999999</c:v>
                </c:pt>
                <c:pt idx="60238">
                  <c:v>-249.98649999999998</c:v>
                </c:pt>
                <c:pt idx="60239">
                  <c:v>-249.98449999999997</c:v>
                </c:pt>
                <c:pt idx="60240">
                  <c:v>-249.98249999999996</c:v>
                </c:pt>
                <c:pt idx="60241">
                  <c:v>-249.98049999999998</c:v>
                </c:pt>
                <c:pt idx="60242">
                  <c:v>-249.9785</c:v>
                </c:pt>
                <c:pt idx="60243">
                  <c:v>-249.97649999999999</c:v>
                </c:pt>
                <c:pt idx="60244">
                  <c:v>-249.97449999999998</c:v>
                </c:pt>
                <c:pt idx="60245">
                  <c:v>-249.97249999999997</c:v>
                </c:pt>
                <c:pt idx="60246">
                  <c:v>-249.97049999999996</c:v>
                </c:pt>
                <c:pt idx="60247">
                  <c:v>-249.96849999999998</c:v>
                </c:pt>
                <c:pt idx="60248">
                  <c:v>-249.9665</c:v>
                </c:pt>
                <c:pt idx="60249">
                  <c:v>-249.96449999999999</c:v>
                </c:pt>
                <c:pt idx="60250">
                  <c:v>-249.96249999999998</c:v>
                </c:pt>
                <c:pt idx="60251">
                  <c:v>-249.96049999999997</c:v>
                </c:pt>
                <c:pt idx="60252">
                  <c:v>-249.95849999999996</c:v>
                </c:pt>
                <c:pt idx="60253">
                  <c:v>-249.95649999999998</c:v>
                </c:pt>
                <c:pt idx="60254">
                  <c:v>-249.9545</c:v>
                </c:pt>
                <c:pt idx="60255">
                  <c:v>-249.95249999999999</c:v>
                </c:pt>
                <c:pt idx="60256">
                  <c:v>-249.95049999999998</c:v>
                </c:pt>
                <c:pt idx="60257">
                  <c:v>-249.94849999999997</c:v>
                </c:pt>
                <c:pt idx="60258">
                  <c:v>-249.94649999999996</c:v>
                </c:pt>
                <c:pt idx="60259">
                  <c:v>-249.94449999999998</c:v>
                </c:pt>
                <c:pt idx="60260">
                  <c:v>-249.9425</c:v>
                </c:pt>
                <c:pt idx="60261">
                  <c:v>-249.94049999999999</c:v>
                </c:pt>
                <c:pt idx="60262">
                  <c:v>-249.93849999999998</c:v>
                </c:pt>
                <c:pt idx="60263">
                  <c:v>-249.93649999999997</c:v>
                </c:pt>
                <c:pt idx="60264">
                  <c:v>-249.93449999999996</c:v>
                </c:pt>
                <c:pt idx="60265">
                  <c:v>-249.93249999999998</c:v>
                </c:pt>
                <c:pt idx="60266">
                  <c:v>-249.93049999999999</c:v>
                </c:pt>
                <c:pt idx="60267">
                  <c:v>-249.92849999999999</c:v>
                </c:pt>
                <c:pt idx="60268">
                  <c:v>-249.92649999999998</c:v>
                </c:pt>
                <c:pt idx="60269">
                  <c:v>-249.92449999999997</c:v>
                </c:pt>
                <c:pt idx="60270">
                  <c:v>-249.92249999999996</c:v>
                </c:pt>
                <c:pt idx="60271">
                  <c:v>-249.92049999999998</c:v>
                </c:pt>
                <c:pt idx="60272">
                  <c:v>-249.91849999999999</c:v>
                </c:pt>
                <c:pt idx="60273">
                  <c:v>-249.91649999999998</c:v>
                </c:pt>
                <c:pt idx="60274">
                  <c:v>-249.91449999999998</c:v>
                </c:pt>
                <c:pt idx="60275">
                  <c:v>-249.91249999999997</c:v>
                </c:pt>
                <c:pt idx="60276">
                  <c:v>-249.91049999999996</c:v>
                </c:pt>
                <c:pt idx="60277">
                  <c:v>-249.90849999999998</c:v>
                </c:pt>
                <c:pt idx="60278">
                  <c:v>-249.90649999999999</c:v>
                </c:pt>
                <c:pt idx="60279">
                  <c:v>-249.90449999999998</c:v>
                </c:pt>
                <c:pt idx="60280">
                  <c:v>-249.90249999999997</c:v>
                </c:pt>
                <c:pt idx="60281">
                  <c:v>-249.90049999999997</c:v>
                </c:pt>
                <c:pt idx="60282">
                  <c:v>-249.89849999999998</c:v>
                </c:pt>
                <c:pt idx="60283">
                  <c:v>-249.89649999999997</c:v>
                </c:pt>
                <c:pt idx="60284">
                  <c:v>-249.89449999999999</c:v>
                </c:pt>
                <c:pt idx="60285">
                  <c:v>-249.89249999999998</c:v>
                </c:pt>
                <c:pt idx="60286">
                  <c:v>-249.89049999999997</c:v>
                </c:pt>
                <c:pt idx="60287">
                  <c:v>-249.88849999999996</c:v>
                </c:pt>
                <c:pt idx="60288">
                  <c:v>-249.88649999999998</c:v>
                </c:pt>
                <c:pt idx="60289">
                  <c:v>-249.88449999999997</c:v>
                </c:pt>
                <c:pt idx="60290">
                  <c:v>-249.88249999999999</c:v>
                </c:pt>
                <c:pt idx="60291">
                  <c:v>-249.88049999999998</c:v>
                </c:pt>
                <c:pt idx="60292">
                  <c:v>-249.87849999999997</c:v>
                </c:pt>
                <c:pt idx="60293">
                  <c:v>-249.87649999999996</c:v>
                </c:pt>
                <c:pt idx="60294">
                  <c:v>-249.87449999999998</c:v>
                </c:pt>
                <c:pt idx="60295">
                  <c:v>-249.87249999999997</c:v>
                </c:pt>
                <c:pt idx="60296">
                  <c:v>-249.87049999999999</c:v>
                </c:pt>
                <c:pt idx="60297">
                  <c:v>-249.86849999999998</c:v>
                </c:pt>
                <c:pt idx="60298">
                  <c:v>-249.86649999999997</c:v>
                </c:pt>
                <c:pt idx="60299">
                  <c:v>-249.86449999999996</c:v>
                </c:pt>
                <c:pt idx="60300">
                  <c:v>-249.86249999999998</c:v>
                </c:pt>
                <c:pt idx="60301">
                  <c:v>-249.86049999999997</c:v>
                </c:pt>
                <c:pt idx="60302">
                  <c:v>-249.85849999999999</c:v>
                </c:pt>
                <c:pt idx="60303">
                  <c:v>-249.85649999999998</c:v>
                </c:pt>
                <c:pt idx="60304">
                  <c:v>-249.85449999999997</c:v>
                </c:pt>
                <c:pt idx="60305">
                  <c:v>-249.85249999999996</c:v>
                </c:pt>
                <c:pt idx="60306">
                  <c:v>-249.85049999999998</c:v>
                </c:pt>
                <c:pt idx="60307">
                  <c:v>-249.84849999999997</c:v>
                </c:pt>
                <c:pt idx="60308">
                  <c:v>-249.84649999999999</c:v>
                </c:pt>
                <c:pt idx="60309">
                  <c:v>-249.84449999999998</c:v>
                </c:pt>
                <c:pt idx="60310">
                  <c:v>-249.84249999999997</c:v>
                </c:pt>
                <c:pt idx="60311">
                  <c:v>-249.84049999999996</c:v>
                </c:pt>
                <c:pt idx="60312">
                  <c:v>-249.83849999999998</c:v>
                </c:pt>
                <c:pt idx="60313">
                  <c:v>-249.83649999999997</c:v>
                </c:pt>
                <c:pt idx="60314">
                  <c:v>-249.83449999999999</c:v>
                </c:pt>
                <c:pt idx="60315">
                  <c:v>-249.83249999999998</c:v>
                </c:pt>
                <c:pt idx="60316">
                  <c:v>-249.83049999999997</c:v>
                </c:pt>
                <c:pt idx="60317">
                  <c:v>-249.82849999999996</c:v>
                </c:pt>
                <c:pt idx="60318">
                  <c:v>-249.82649999999998</c:v>
                </c:pt>
                <c:pt idx="60319">
                  <c:v>-249.82449999999997</c:v>
                </c:pt>
                <c:pt idx="60320">
                  <c:v>-249.82249999999999</c:v>
                </c:pt>
                <c:pt idx="60321">
                  <c:v>-249.82049999999998</c:v>
                </c:pt>
                <c:pt idx="60322">
                  <c:v>-249.81849999999997</c:v>
                </c:pt>
                <c:pt idx="60323">
                  <c:v>-249.81649999999996</c:v>
                </c:pt>
                <c:pt idx="60324">
                  <c:v>-249.81449999999998</c:v>
                </c:pt>
                <c:pt idx="60325">
                  <c:v>-249.81249999999997</c:v>
                </c:pt>
                <c:pt idx="60326">
                  <c:v>-249.81049999999999</c:v>
                </c:pt>
                <c:pt idx="60327">
                  <c:v>-249.80849999999998</c:v>
                </c:pt>
                <c:pt idx="60328">
                  <c:v>-249.80649999999997</c:v>
                </c:pt>
                <c:pt idx="60329">
                  <c:v>-249.80449999999996</c:v>
                </c:pt>
                <c:pt idx="60330">
                  <c:v>-249.80249999999998</c:v>
                </c:pt>
                <c:pt idx="60331">
                  <c:v>-249.80049999999997</c:v>
                </c:pt>
                <c:pt idx="60332">
                  <c:v>-249.79849999999999</c:v>
                </c:pt>
                <c:pt idx="60333">
                  <c:v>-249.79649999999998</c:v>
                </c:pt>
                <c:pt idx="60334">
                  <c:v>-249.79449999999997</c:v>
                </c:pt>
                <c:pt idx="60335">
                  <c:v>-249.79249999999996</c:v>
                </c:pt>
                <c:pt idx="60336">
                  <c:v>-249.79049999999998</c:v>
                </c:pt>
                <c:pt idx="60337">
                  <c:v>-249.78849999999997</c:v>
                </c:pt>
                <c:pt idx="60338">
                  <c:v>-249.78649999999999</c:v>
                </c:pt>
                <c:pt idx="60339">
                  <c:v>-249.78449999999998</c:v>
                </c:pt>
                <c:pt idx="60340">
                  <c:v>-249.78249999999997</c:v>
                </c:pt>
                <c:pt idx="60341">
                  <c:v>-249.78049999999996</c:v>
                </c:pt>
                <c:pt idx="60342">
                  <c:v>-249.77849999999998</c:v>
                </c:pt>
                <c:pt idx="60343">
                  <c:v>-249.77649999999997</c:v>
                </c:pt>
                <c:pt idx="60344">
                  <c:v>-249.77449999999999</c:v>
                </c:pt>
                <c:pt idx="60345">
                  <c:v>-249.77249999999998</c:v>
                </c:pt>
                <c:pt idx="60346">
                  <c:v>-249.77049999999997</c:v>
                </c:pt>
                <c:pt idx="60347">
                  <c:v>-249.76849999999996</c:v>
                </c:pt>
                <c:pt idx="60348">
                  <c:v>-249.76649999999998</c:v>
                </c:pt>
                <c:pt idx="60349">
                  <c:v>-249.7645</c:v>
                </c:pt>
                <c:pt idx="60350">
                  <c:v>-249.76249999999999</c:v>
                </c:pt>
                <c:pt idx="60351">
                  <c:v>-249.76049999999998</c:v>
                </c:pt>
                <c:pt idx="60352">
                  <c:v>-249.75849999999997</c:v>
                </c:pt>
                <c:pt idx="60353">
                  <c:v>-249.75649999999996</c:v>
                </c:pt>
                <c:pt idx="60354">
                  <c:v>-249.75449999999998</c:v>
                </c:pt>
                <c:pt idx="60355">
                  <c:v>-249.7525</c:v>
                </c:pt>
                <c:pt idx="60356">
                  <c:v>-249.75049999999999</c:v>
                </c:pt>
                <c:pt idx="60357">
                  <c:v>-249.74849999999998</c:v>
                </c:pt>
                <c:pt idx="60358">
                  <c:v>-249.74649999999997</c:v>
                </c:pt>
                <c:pt idx="60359">
                  <c:v>-249.74449999999996</c:v>
                </c:pt>
                <c:pt idx="60360">
                  <c:v>-249.74249999999998</c:v>
                </c:pt>
                <c:pt idx="60361">
                  <c:v>-249.7405</c:v>
                </c:pt>
                <c:pt idx="60362">
                  <c:v>-249.73849999999999</c:v>
                </c:pt>
                <c:pt idx="60363">
                  <c:v>-249.73649999999998</c:v>
                </c:pt>
                <c:pt idx="60364">
                  <c:v>-249.73449999999997</c:v>
                </c:pt>
                <c:pt idx="60365">
                  <c:v>-249.73249999999996</c:v>
                </c:pt>
                <c:pt idx="60366">
                  <c:v>-249.73049999999998</c:v>
                </c:pt>
                <c:pt idx="60367">
                  <c:v>-249.7285</c:v>
                </c:pt>
                <c:pt idx="60368">
                  <c:v>-249.72649999999999</c:v>
                </c:pt>
                <c:pt idx="60369">
                  <c:v>-249.72449999999998</c:v>
                </c:pt>
                <c:pt idx="60370">
                  <c:v>-249.72249999999997</c:v>
                </c:pt>
                <c:pt idx="60371">
                  <c:v>-249.72049999999996</c:v>
                </c:pt>
                <c:pt idx="60372">
                  <c:v>-249.71849999999998</c:v>
                </c:pt>
                <c:pt idx="60373">
                  <c:v>-249.7165</c:v>
                </c:pt>
                <c:pt idx="60374">
                  <c:v>-249.71449999999999</c:v>
                </c:pt>
                <c:pt idx="60375">
                  <c:v>-249.71249999999998</c:v>
                </c:pt>
                <c:pt idx="60376">
                  <c:v>-249.71049999999997</c:v>
                </c:pt>
                <c:pt idx="60377">
                  <c:v>-249.70849999999996</c:v>
                </c:pt>
                <c:pt idx="60378">
                  <c:v>-249.70649999999998</c:v>
                </c:pt>
                <c:pt idx="60379">
                  <c:v>-249.7045</c:v>
                </c:pt>
                <c:pt idx="60380">
                  <c:v>-249.70249999999999</c:v>
                </c:pt>
                <c:pt idx="60381">
                  <c:v>-249.70049999999998</c:v>
                </c:pt>
                <c:pt idx="60382">
                  <c:v>-249.69849999999997</c:v>
                </c:pt>
                <c:pt idx="60383">
                  <c:v>-249.69649999999996</c:v>
                </c:pt>
                <c:pt idx="60384">
                  <c:v>-249.69449999999998</c:v>
                </c:pt>
                <c:pt idx="60385">
                  <c:v>-249.6925</c:v>
                </c:pt>
                <c:pt idx="60386">
                  <c:v>-249.69049999999999</c:v>
                </c:pt>
                <c:pt idx="60387">
                  <c:v>-249.68849999999998</c:v>
                </c:pt>
                <c:pt idx="60388">
                  <c:v>-249.68649999999997</c:v>
                </c:pt>
                <c:pt idx="60389">
                  <c:v>-249.68449999999996</c:v>
                </c:pt>
                <c:pt idx="60390">
                  <c:v>-249.68249999999998</c:v>
                </c:pt>
                <c:pt idx="60391">
                  <c:v>-249.68049999999999</c:v>
                </c:pt>
                <c:pt idx="60392">
                  <c:v>-249.67849999999999</c:v>
                </c:pt>
                <c:pt idx="60393">
                  <c:v>-249.67649999999998</c:v>
                </c:pt>
                <c:pt idx="60394">
                  <c:v>-249.67449999999997</c:v>
                </c:pt>
                <c:pt idx="60395">
                  <c:v>-249.67249999999996</c:v>
                </c:pt>
                <c:pt idx="60396">
                  <c:v>-249.67049999999998</c:v>
                </c:pt>
                <c:pt idx="60397">
                  <c:v>-249.66849999999999</c:v>
                </c:pt>
                <c:pt idx="60398">
                  <c:v>-249.66649999999998</c:v>
                </c:pt>
                <c:pt idx="60399">
                  <c:v>-249.66449999999998</c:v>
                </c:pt>
                <c:pt idx="60400">
                  <c:v>-249.66249999999997</c:v>
                </c:pt>
                <c:pt idx="60401">
                  <c:v>-249.66049999999996</c:v>
                </c:pt>
                <c:pt idx="60402">
                  <c:v>-249.65849999999998</c:v>
                </c:pt>
                <c:pt idx="60403">
                  <c:v>-249.65649999999999</c:v>
                </c:pt>
                <c:pt idx="60404">
                  <c:v>-249.65449999999998</c:v>
                </c:pt>
                <c:pt idx="60405">
                  <c:v>-249.65249999999997</c:v>
                </c:pt>
                <c:pt idx="60406">
                  <c:v>-249.65049999999997</c:v>
                </c:pt>
                <c:pt idx="60407">
                  <c:v>-249.64849999999998</c:v>
                </c:pt>
                <c:pt idx="60408">
                  <c:v>-249.64649999999997</c:v>
                </c:pt>
                <c:pt idx="60409">
                  <c:v>-249.64449999999999</c:v>
                </c:pt>
                <c:pt idx="60410">
                  <c:v>-249.64249999999998</c:v>
                </c:pt>
                <c:pt idx="60411">
                  <c:v>-249.64049999999997</c:v>
                </c:pt>
                <c:pt idx="60412">
                  <c:v>-249.63849999999996</c:v>
                </c:pt>
                <c:pt idx="60413">
                  <c:v>-249.63649999999998</c:v>
                </c:pt>
                <c:pt idx="60414">
                  <c:v>-249.63449999999997</c:v>
                </c:pt>
                <c:pt idx="60415">
                  <c:v>-249.63249999999999</c:v>
                </c:pt>
                <c:pt idx="60416">
                  <c:v>-249.63049999999998</c:v>
                </c:pt>
                <c:pt idx="60417">
                  <c:v>-249.62849999999997</c:v>
                </c:pt>
                <c:pt idx="60418">
                  <c:v>-249.62649999999996</c:v>
                </c:pt>
                <c:pt idx="60419">
                  <c:v>-249.62449999999998</c:v>
                </c:pt>
                <c:pt idx="60420">
                  <c:v>-249.62249999999997</c:v>
                </c:pt>
                <c:pt idx="60421">
                  <c:v>-249.62049999999999</c:v>
                </c:pt>
                <c:pt idx="60422">
                  <c:v>-249.61849999999998</c:v>
                </c:pt>
                <c:pt idx="60423">
                  <c:v>-249.61649999999997</c:v>
                </c:pt>
                <c:pt idx="60424">
                  <c:v>-249.61449999999996</c:v>
                </c:pt>
                <c:pt idx="60425">
                  <c:v>-249.61249999999998</c:v>
                </c:pt>
                <c:pt idx="60426">
                  <c:v>-249.61049999999997</c:v>
                </c:pt>
                <c:pt idx="60427">
                  <c:v>-249.60849999999999</c:v>
                </c:pt>
                <c:pt idx="60428">
                  <c:v>-249.60649999999998</c:v>
                </c:pt>
                <c:pt idx="60429">
                  <c:v>-249.60449999999997</c:v>
                </c:pt>
                <c:pt idx="60430">
                  <c:v>-249.60249999999996</c:v>
                </c:pt>
                <c:pt idx="60431">
                  <c:v>-249.60049999999998</c:v>
                </c:pt>
                <c:pt idx="60432">
                  <c:v>-249.59849999999997</c:v>
                </c:pt>
                <c:pt idx="60433">
                  <c:v>-249.59649999999999</c:v>
                </c:pt>
                <c:pt idx="60434">
                  <c:v>-249.59449999999998</c:v>
                </c:pt>
                <c:pt idx="60435">
                  <c:v>-249.59249999999997</c:v>
                </c:pt>
                <c:pt idx="60436">
                  <c:v>-249.59049999999996</c:v>
                </c:pt>
                <c:pt idx="60437">
                  <c:v>-249.58849999999998</c:v>
                </c:pt>
                <c:pt idx="60438">
                  <c:v>-249.58649999999997</c:v>
                </c:pt>
                <c:pt idx="60439">
                  <c:v>-249.58449999999999</c:v>
                </c:pt>
                <c:pt idx="60440">
                  <c:v>-249.58249999999998</c:v>
                </c:pt>
                <c:pt idx="60441">
                  <c:v>-249.58049999999997</c:v>
                </c:pt>
                <c:pt idx="60442">
                  <c:v>-249.57849999999996</c:v>
                </c:pt>
                <c:pt idx="60443">
                  <c:v>-249.57649999999998</c:v>
                </c:pt>
                <c:pt idx="60444">
                  <c:v>-249.57449999999997</c:v>
                </c:pt>
                <c:pt idx="60445">
                  <c:v>-249.57249999999999</c:v>
                </c:pt>
                <c:pt idx="60446">
                  <c:v>-249.57049999999998</c:v>
                </c:pt>
                <c:pt idx="60447">
                  <c:v>-249.56849999999997</c:v>
                </c:pt>
                <c:pt idx="60448">
                  <c:v>-249.56649999999996</c:v>
                </c:pt>
                <c:pt idx="60449">
                  <c:v>-249.56449999999998</c:v>
                </c:pt>
                <c:pt idx="60450">
                  <c:v>-249.56249999999997</c:v>
                </c:pt>
                <c:pt idx="60451">
                  <c:v>-249.56049999999999</c:v>
                </c:pt>
                <c:pt idx="60452">
                  <c:v>-249.55849999999998</c:v>
                </c:pt>
                <c:pt idx="60453">
                  <c:v>-249.55649999999997</c:v>
                </c:pt>
                <c:pt idx="60454">
                  <c:v>-249.55449999999996</c:v>
                </c:pt>
                <c:pt idx="60455">
                  <c:v>-249.55249999999998</c:v>
                </c:pt>
                <c:pt idx="60456">
                  <c:v>-249.55049999999997</c:v>
                </c:pt>
                <c:pt idx="60457">
                  <c:v>-249.54849999999999</c:v>
                </c:pt>
                <c:pt idx="60458">
                  <c:v>-249.54649999999998</c:v>
                </c:pt>
                <c:pt idx="60459">
                  <c:v>-249.54449999999997</c:v>
                </c:pt>
                <c:pt idx="60460">
                  <c:v>-249.54249999999996</c:v>
                </c:pt>
                <c:pt idx="60461">
                  <c:v>-249.54049999999998</c:v>
                </c:pt>
                <c:pt idx="60462">
                  <c:v>-249.53849999999997</c:v>
                </c:pt>
                <c:pt idx="60463">
                  <c:v>-249.53649999999999</c:v>
                </c:pt>
                <c:pt idx="60464">
                  <c:v>-249.53449999999998</c:v>
                </c:pt>
                <c:pt idx="60465">
                  <c:v>-249.53249999999997</c:v>
                </c:pt>
                <c:pt idx="60466">
                  <c:v>-249.53049999999996</c:v>
                </c:pt>
                <c:pt idx="60467">
                  <c:v>-249.52849999999998</c:v>
                </c:pt>
                <c:pt idx="60468">
                  <c:v>-249.52649999999997</c:v>
                </c:pt>
                <c:pt idx="60469">
                  <c:v>-249.52449999999999</c:v>
                </c:pt>
                <c:pt idx="60470">
                  <c:v>-249.52249999999998</c:v>
                </c:pt>
                <c:pt idx="60471">
                  <c:v>-249.52049999999997</c:v>
                </c:pt>
                <c:pt idx="60472">
                  <c:v>-249.51849999999996</c:v>
                </c:pt>
                <c:pt idx="60473">
                  <c:v>-249.51649999999998</c:v>
                </c:pt>
                <c:pt idx="60474">
                  <c:v>-249.5145</c:v>
                </c:pt>
                <c:pt idx="60475">
                  <c:v>-249.51249999999999</c:v>
                </c:pt>
                <c:pt idx="60476">
                  <c:v>-249.51049999999998</c:v>
                </c:pt>
                <c:pt idx="60477">
                  <c:v>-249.50849999999997</c:v>
                </c:pt>
                <c:pt idx="60478">
                  <c:v>-249.50649999999996</c:v>
                </c:pt>
                <c:pt idx="60479">
                  <c:v>-249.50449999999998</c:v>
                </c:pt>
                <c:pt idx="60480">
                  <c:v>-249.5025</c:v>
                </c:pt>
                <c:pt idx="60481">
                  <c:v>-249.50049999999999</c:v>
                </c:pt>
                <c:pt idx="60482">
                  <c:v>-249.49849999999998</c:v>
                </c:pt>
                <c:pt idx="60483">
                  <c:v>-249.49649999999997</c:v>
                </c:pt>
                <c:pt idx="60484">
                  <c:v>-249.49449999999996</c:v>
                </c:pt>
                <c:pt idx="60485">
                  <c:v>-249.49249999999998</c:v>
                </c:pt>
                <c:pt idx="60486">
                  <c:v>-249.4905</c:v>
                </c:pt>
                <c:pt idx="60487">
                  <c:v>-249.48849999999999</c:v>
                </c:pt>
                <c:pt idx="60488">
                  <c:v>-249.48649999999998</c:v>
                </c:pt>
                <c:pt idx="60489">
                  <c:v>-249.48449999999997</c:v>
                </c:pt>
                <c:pt idx="60490">
                  <c:v>-249.48249999999996</c:v>
                </c:pt>
                <c:pt idx="60491">
                  <c:v>-249.48049999999998</c:v>
                </c:pt>
                <c:pt idx="60492">
                  <c:v>-249.4785</c:v>
                </c:pt>
                <c:pt idx="60493">
                  <c:v>-249.47649999999999</c:v>
                </c:pt>
                <c:pt idx="60494">
                  <c:v>-249.47449999999998</c:v>
                </c:pt>
                <c:pt idx="60495">
                  <c:v>-249.47249999999997</c:v>
                </c:pt>
                <c:pt idx="60496">
                  <c:v>-249.47049999999996</c:v>
                </c:pt>
                <c:pt idx="60497">
                  <c:v>-249.46849999999998</c:v>
                </c:pt>
                <c:pt idx="60498">
                  <c:v>-249.4665</c:v>
                </c:pt>
                <c:pt idx="60499">
                  <c:v>-249.46449999999999</c:v>
                </c:pt>
                <c:pt idx="60500">
                  <c:v>-249.46249999999998</c:v>
                </c:pt>
                <c:pt idx="60501">
                  <c:v>-249.46049999999997</c:v>
                </c:pt>
                <c:pt idx="60502">
                  <c:v>-249.45849999999996</c:v>
                </c:pt>
                <c:pt idx="60503">
                  <c:v>-249.45649999999998</c:v>
                </c:pt>
                <c:pt idx="60504">
                  <c:v>-249.4545</c:v>
                </c:pt>
                <c:pt idx="60505">
                  <c:v>-249.45249999999999</c:v>
                </c:pt>
                <c:pt idx="60506">
                  <c:v>-249.45049999999998</c:v>
                </c:pt>
                <c:pt idx="60507">
                  <c:v>-249.44849999999997</c:v>
                </c:pt>
                <c:pt idx="60508">
                  <c:v>-249.44649999999996</c:v>
                </c:pt>
                <c:pt idx="60509">
                  <c:v>-249.44449999999998</c:v>
                </c:pt>
                <c:pt idx="60510">
                  <c:v>-249.4425</c:v>
                </c:pt>
                <c:pt idx="60511">
                  <c:v>-249.44049999999999</c:v>
                </c:pt>
                <c:pt idx="60512">
                  <c:v>-249.43849999999998</c:v>
                </c:pt>
                <c:pt idx="60513">
                  <c:v>-249.43649999999997</c:v>
                </c:pt>
                <c:pt idx="60514">
                  <c:v>-249.43449999999996</c:v>
                </c:pt>
                <c:pt idx="60515">
                  <c:v>-249.43249999999998</c:v>
                </c:pt>
                <c:pt idx="60516">
                  <c:v>-249.43049999999999</c:v>
                </c:pt>
                <c:pt idx="60517">
                  <c:v>-249.42849999999999</c:v>
                </c:pt>
                <c:pt idx="60518">
                  <c:v>-249.42649999999998</c:v>
                </c:pt>
                <c:pt idx="60519">
                  <c:v>-249.42449999999997</c:v>
                </c:pt>
                <c:pt idx="60520">
                  <c:v>-249.42249999999996</c:v>
                </c:pt>
                <c:pt idx="60521">
                  <c:v>-249.42049999999998</c:v>
                </c:pt>
                <c:pt idx="60522">
                  <c:v>-249.41849999999999</c:v>
                </c:pt>
                <c:pt idx="60523">
                  <c:v>-249.41649999999998</c:v>
                </c:pt>
                <c:pt idx="60524">
                  <c:v>-249.41449999999998</c:v>
                </c:pt>
                <c:pt idx="60525">
                  <c:v>-249.41249999999997</c:v>
                </c:pt>
                <c:pt idx="60526">
                  <c:v>-249.41049999999996</c:v>
                </c:pt>
                <c:pt idx="60527">
                  <c:v>-249.40849999999998</c:v>
                </c:pt>
                <c:pt idx="60528">
                  <c:v>-249.40649999999999</c:v>
                </c:pt>
                <c:pt idx="60529">
                  <c:v>-249.40449999999998</c:v>
                </c:pt>
                <c:pt idx="60530">
                  <c:v>-249.40249999999997</c:v>
                </c:pt>
                <c:pt idx="60531">
                  <c:v>-249.40049999999997</c:v>
                </c:pt>
                <c:pt idx="60532">
                  <c:v>-249.39849999999998</c:v>
                </c:pt>
                <c:pt idx="60533">
                  <c:v>-249.39649999999997</c:v>
                </c:pt>
                <c:pt idx="60534">
                  <c:v>-249.39449999999999</c:v>
                </c:pt>
                <c:pt idx="60535">
                  <c:v>-249.39249999999998</c:v>
                </c:pt>
                <c:pt idx="60536">
                  <c:v>-249.39049999999997</c:v>
                </c:pt>
                <c:pt idx="60537">
                  <c:v>-249.38849999999996</c:v>
                </c:pt>
                <c:pt idx="60538">
                  <c:v>-249.38649999999998</c:v>
                </c:pt>
                <c:pt idx="60539">
                  <c:v>-249.38449999999997</c:v>
                </c:pt>
                <c:pt idx="60540">
                  <c:v>-249.38249999999999</c:v>
                </c:pt>
                <c:pt idx="60541">
                  <c:v>-249.38049999999998</c:v>
                </c:pt>
                <c:pt idx="60542">
                  <c:v>-249.37849999999997</c:v>
                </c:pt>
                <c:pt idx="60543">
                  <c:v>-249.37649999999996</c:v>
                </c:pt>
                <c:pt idx="60544">
                  <c:v>-249.37449999999998</c:v>
                </c:pt>
                <c:pt idx="60545">
                  <c:v>-249.37249999999997</c:v>
                </c:pt>
                <c:pt idx="60546">
                  <c:v>-249.37049999999999</c:v>
                </c:pt>
                <c:pt idx="60547">
                  <c:v>-249.36849999999998</c:v>
                </c:pt>
                <c:pt idx="60548">
                  <c:v>-249.36649999999997</c:v>
                </c:pt>
                <c:pt idx="60549">
                  <c:v>-249.36449999999996</c:v>
                </c:pt>
                <c:pt idx="60550">
                  <c:v>-249.36249999999998</c:v>
                </c:pt>
                <c:pt idx="60551">
                  <c:v>-249.36049999999997</c:v>
                </c:pt>
                <c:pt idx="60552">
                  <c:v>-249.35849999999999</c:v>
                </c:pt>
                <c:pt idx="60553">
                  <c:v>-249.35649999999998</c:v>
                </c:pt>
                <c:pt idx="60554">
                  <c:v>-249.35449999999997</c:v>
                </c:pt>
                <c:pt idx="60555">
                  <c:v>-249.35249999999996</c:v>
                </c:pt>
                <c:pt idx="60556">
                  <c:v>-249.35049999999998</c:v>
                </c:pt>
                <c:pt idx="60557">
                  <c:v>-249.34849999999997</c:v>
                </c:pt>
                <c:pt idx="60558">
                  <c:v>-249.34649999999999</c:v>
                </c:pt>
                <c:pt idx="60559">
                  <c:v>-249.34449999999998</c:v>
                </c:pt>
                <c:pt idx="60560">
                  <c:v>-249.34249999999997</c:v>
                </c:pt>
                <c:pt idx="60561">
                  <c:v>-249.34049999999996</c:v>
                </c:pt>
                <c:pt idx="60562">
                  <c:v>-249.33849999999998</c:v>
                </c:pt>
                <c:pt idx="60563">
                  <c:v>-249.33649999999997</c:v>
                </c:pt>
                <c:pt idx="60564">
                  <c:v>-249.33449999999999</c:v>
                </c:pt>
                <c:pt idx="60565">
                  <c:v>-249.33249999999998</c:v>
                </c:pt>
                <c:pt idx="60566">
                  <c:v>-249.33049999999997</c:v>
                </c:pt>
                <c:pt idx="60567">
                  <c:v>-249.32849999999996</c:v>
                </c:pt>
                <c:pt idx="60568">
                  <c:v>-249.32649999999998</c:v>
                </c:pt>
                <c:pt idx="60569">
                  <c:v>-249.32449999999997</c:v>
                </c:pt>
                <c:pt idx="60570">
                  <c:v>-249.32249999999999</c:v>
                </c:pt>
                <c:pt idx="60571">
                  <c:v>-249.32049999999998</c:v>
                </c:pt>
                <c:pt idx="60572">
                  <c:v>-249.31849999999997</c:v>
                </c:pt>
                <c:pt idx="60573">
                  <c:v>-249.31649999999996</c:v>
                </c:pt>
                <c:pt idx="60574">
                  <c:v>-249.31449999999998</c:v>
                </c:pt>
                <c:pt idx="60575">
                  <c:v>-249.31249999999997</c:v>
                </c:pt>
                <c:pt idx="60576">
                  <c:v>-249.31049999999999</c:v>
                </c:pt>
                <c:pt idx="60577">
                  <c:v>-249.30849999999998</c:v>
                </c:pt>
                <c:pt idx="60578">
                  <c:v>-249.30649999999997</c:v>
                </c:pt>
                <c:pt idx="60579">
                  <c:v>-249.30449999999996</c:v>
                </c:pt>
                <c:pt idx="60580">
                  <c:v>-249.30249999999998</c:v>
                </c:pt>
                <c:pt idx="60581">
                  <c:v>-249.30049999999997</c:v>
                </c:pt>
                <c:pt idx="60582">
                  <c:v>-249.29849999999999</c:v>
                </c:pt>
                <c:pt idx="60583">
                  <c:v>-249.29649999999998</c:v>
                </c:pt>
                <c:pt idx="60584">
                  <c:v>-249.29449999999997</c:v>
                </c:pt>
                <c:pt idx="60585">
                  <c:v>-249.29249999999996</c:v>
                </c:pt>
                <c:pt idx="60586">
                  <c:v>-249.29049999999998</c:v>
                </c:pt>
                <c:pt idx="60587">
                  <c:v>-249.28849999999997</c:v>
                </c:pt>
                <c:pt idx="60588">
                  <c:v>-249.28649999999999</c:v>
                </c:pt>
                <c:pt idx="60589">
                  <c:v>-249.28449999999998</c:v>
                </c:pt>
                <c:pt idx="60590">
                  <c:v>-249.28249999999997</c:v>
                </c:pt>
                <c:pt idx="60591">
                  <c:v>-249.28049999999996</c:v>
                </c:pt>
                <c:pt idx="60592">
                  <c:v>-249.27849999999998</c:v>
                </c:pt>
                <c:pt idx="60593">
                  <c:v>-249.27649999999997</c:v>
                </c:pt>
                <c:pt idx="60594">
                  <c:v>-249.27449999999999</c:v>
                </c:pt>
                <c:pt idx="60595">
                  <c:v>-249.27249999999998</c:v>
                </c:pt>
                <c:pt idx="60596">
                  <c:v>-249.27049999999997</c:v>
                </c:pt>
                <c:pt idx="60597">
                  <c:v>-249.26849999999996</c:v>
                </c:pt>
                <c:pt idx="60598">
                  <c:v>-249.26649999999998</c:v>
                </c:pt>
                <c:pt idx="60599">
                  <c:v>-249.2645</c:v>
                </c:pt>
                <c:pt idx="60600">
                  <c:v>-249.26249999999999</c:v>
                </c:pt>
                <c:pt idx="60601">
                  <c:v>-249.26049999999998</c:v>
                </c:pt>
                <c:pt idx="60602">
                  <c:v>-249.25849999999997</c:v>
                </c:pt>
                <c:pt idx="60603">
                  <c:v>-249.25649999999996</c:v>
                </c:pt>
                <c:pt idx="60604">
                  <c:v>-249.25449999999998</c:v>
                </c:pt>
                <c:pt idx="60605">
                  <c:v>-249.2525</c:v>
                </c:pt>
                <c:pt idx="60606">
                  <c:v>-249.25049999999999</c:v>
                </c:pt>
                <c:pt idx="60607">
                  <c:v>-249.24849999999998</c:v>
                </c:pt>
                <c:pt idx="60608">
                  <c:v>-249.24649999999997</c:v>
                </c:pt>
                <c:pt idx="60609">
                  <c:v>-249.24449999999996</c:v>
                </c:pt>
                <c:pt idx="60610">
                  <c:v>-249.24249999999998</c:v>
                </c:pt>
                <c:pt idx="60611">
                  <c:v>-249.2405</c:v>
                </c:pt>
                <c:pt idx="60612">
                  <c:v>-249.23849999999999</c:v>
                </c:pt>
                <c:pt idx="60613">
                  <c:v>-249.23649999999998</c:v>
                </c:pt>
                <c:pt idx="60614">
                  <c:v>-249.23449999999997</c:v>
                </c:pt>
                <c:pt idx="60615">
                  <c:v>-249.23249999999996</c:v>
                </c:pt>
                <c:pt idx="60616">
                  <c:v>-249.23049999999998</c:v>
                </c:pt>
                <c:pt idx="60617">
                  <c:v>-249.2285</c:v>
                </c:pt>
                <c:pt idx="60618">
                  <c:v>-249.22649999999999</c:v>
                </c:pt>
                <c:pt idx="60619">
                  <c:v>-249.22449999999998</c:v>
                </c:pt>
                <c:pt idx="60620">
                  <c:v>-249.22249999999997</c:v>
                </c:pt>
                <c:pt idx="60621">
                  <c:v>-249.22049999999996</c:v>
                </c:pt>
                <c:pt idx="60622">
                  <c:v>-249.21849999999998</c:v>
                </c:pt>
                <c:pt idx="60623">
                  <c:v>-249.2165</c:v>
                </c:pt>
                <c:pt idx="60624">
                  <c:v>-249.21449999999999</c:v>
                </c:pt>
                <c:pt idx="60625">
                  <c:v>-249.21249999999998</c:v>
                </c:pt>
                <c:pt idx="60626">
                  <c:v>-249.21049999999997</c:v>
                </c:pt>
                <c:pt idx="60627">
                  <c:v>-249.20849999999996</c:v>
                </c:pt>
                <c:pt idx="60628">
                  <c:v>-249.20649999999998</c:v>
                </c:pt>
                <c:pt idx="60629">
                  <c:v>-249.2045</c:v>
                </c:pt>
                <c:pt idx="60630">
                  <c:v>-249.20249999999999</c:v>
                </c:pt>
                <c:pt idx="60631">
                  <c:v>-249.20049999999998</c:v>
                </c:pt>
                <c:pt idx="60632">
                  <c:v>-249.19849999999997</c:v>
                </c:pt>
                <c:pt idx="60633">
                  <c:v>-249.19649999999996</c:v>
                </c:pt>
                <c:pt idx="60634">
                  <c:v>-249.19449999999998</c:v>
                </c:pt>
                <c:pt idx="60635">
                  <c:v>-249.1925</c:v>
                </c:pt>
                <c:pt idx="60636">
                  <c:v>-249.19049999999999</c:v>
                </c:pt>
                <c:pt idx="60637">
                  <c:v>-249.18849999999998</c:v>
                </c:pt>
                <c:pt idx="60638">
                  <c:v>-249.18649999999997</c:v>
                </c:pt>
                <c:pt idx="60639">
                  <c:v>-249.18449999999996</c:v>
                </c:pt>
                <c:pt idx="60640">
                  <c:v>-249.18249999999998</c:v>
                </c:pt>
                <c:pt idx="60641">
                  <c:v>-249.18049999999999</c:v>
                </c:pt>
                <c:pt idx="60642">
                  <c:v>-249.17849999999999</c:v>
                </c:pt>
                <c:pt idx="60643">
                  <c:v>-249.17649999999998</c:v>
                </c:pt>
                <c:pt idx="60644">
                  <c:v>-249.17449999999997</c:v>
                </c:pt>
                <c:pt idx="60645">
                  <c:v>-249.17249999999996</c:v>
                </c:pt>
                <c:pt idx="60646">
                  <c:v>-249.17049999999998</c:v>
                </c:pt>
                <c:pt idx="60647">
                  <c:v>-249.16849999999999</c:v>
                </c:pt>
                <c:pt idx="60648">
                  <c:v>-249.16649999999998</c:v>
                </c:pt>
                <c:pt idx="60649">
                  <c:v>-249.16449999999998</c:v>
                </c:pt>
                <c:pt idx="60650">
                  <c:v>-249.16249999999997</c:v>
                </c:pt>
                <c:pt idx="60651">
                  <c:v>-249.16049999999996</c:v>
                </c:pt>
                <c:pt idx="60652">
                  <c:v>-249.15849999999998</c:v>
                </c:pt>
                <c:pt idx="60653">
                  <c:v>-249.15649999999999</c:v>
                </c:pt>
                <c:pt idx="60654">
                  <c:v>-249.15449999999998</c:v>
                </c:pt>
                <c:pt idx="60655">
                  <c:v>-249.15249999999997</c:v>
                </c:pt>
                <c:pt idx="60656">
                  <c:v>-249.15049999999997</c:v>
                </c:pt>
                <c:pt idx="60657">
                  <c:v>-249.14849999999998</c:v>
                </c:pt>
                <c:pt idx="60658">
                  <c:v>-249.14649999999997</c:v>
                </c:pt>
                <c:pt idx="60659">
                  <c:v>-249.14449999999999</c:v>
                </c:pt>
                <c:pt idx="60660">
                  <c:v>-249.14249999999998</c:v>
                </c:pt>
                <c:pt idx="60661">
                  <c:v>-249.14049999999997</c:v>
                </c:pt>
                <c:pt idx="60662">
                  <c:v>-249.13849999999996</c:v>
                </c:pt>
                <c:pt idx="60663">
                  <c:v>-249.13649999999998</c:v>
                </c:pt>
                <c:pt idx="60664">
                  <c:v>-249.13449999999997</c:v>
                </c:pt>
                <c:pt idx="60665">
                  <c:v>-249.13249999999999</c:v>
                </c:pt>
                <c:pt idx="60666">
                  <c:v>-249.13049999999998</c:v>
                </c:pt>
                <c:pt idx="60667">
                  <c:v>-249.12849999999997</c:v>
                </c:pt>
                <c:pt idx="60668">
                  <c:v>-249.12649999999996</c:v>
                </c:pt>
                <c:pt idx="60669">
                  <c:v>-249.12449999999998</c:v>
                </c:pt>
                <c:pt idx="60670">
                  <c:v>-249.12249999999997</c:v>
                </c:pt>
                <c:pt idx="60671">
                  <c:v>-249.12049999999999</c:v>
                </c:pt>
                <c:pt idx="60672">
                  <c:v>-249.11849999999998</c:v>
                </c:pt>
                <c:pt idx="60673">
                  <c:v>-249.11649999999997</c:v>
                </c:pt>
                <c:pt idx="60674">
                  <c:v>-249.11449999999996</c:v>
                </c:pt>
                <c:pt idx="60675">
                  <c:v>-249.11249999999998</c:v>
                </c:pt>
                <c:pt idx="60676">
                  <c:v>-249.11049999999997</c:v>
                </c:pt>
                <c:pt idx="60677">
                  <c:v>-249.10849999999999</c:v>
                </c:pt>
                <c:pt idx="60678">
                  <c:v>-249.10649999999998</c:v>
                </c:pt>
                <c:pt idx="60679">
                  <c:v>-249.10449999999997</c:v>
                </c:pt>
                <c:pt idx="60680">
                  <c:v>-249.10249999999996</c:v>
                </c:pt>
                <c:pt idx="60681">
                  <c:v>-249.10049999999998</c:v>
                </c:pt>
                <c:pt idx="60682">
                  <c:v>-249.09849999999997</c:v>
                </c:pt>
                <c:pt idx="60683">
                  <c:v>-249.09649999999999</c:v>
                </c:pt>
                <c:pt idx="60684">
                  <c:v>-249.09449999999998</c:v>
                </c:pt>
                <c:pt idx="60685">
                  <c:v>-249.09249999999997</c:v>
                </c:pt>
                <c:pt idx="60686">
                  <c:v>-249.09049999999996</c:v>
                </c:pt>
                <c:pt idx="60687">
                  <c:v>-249.08849999999998</c:v>
                </c:pt>
                <c:pt idx="60688">
                  <c:v>-249.08649999999997</c:v>
                </c:pt>
                <c:pt idx="60689">
                  <c:v>-249.08449999999999</c:v>
                </c:pt>
                <c:pt idx="60690">
                  <c:v>-249.08249999999998</c:v>
                </c:pt>
                <c:pt idx="60691">
                  <c:v>-249.08049999999997</c:v>
                </c:pt>
                <c:pt idx="60692">
                  <c:v>-249.07849999999996</c:v>
                </c:pt>
                <c:pt idx="60693">
                  <c:v>-249.07649999999998</c:v>
                </c:pt>
                <c:pt idx="60694">
                  <c:v>-249.07449999999997</c:v>
                </c:pt>
                <c:pt idx="60695">
                  <c:v>-249.07249999999999</c:v>
                </c:pt>
                <c:pt idx="60696">
                  <c:v>-249.07049999999998</c:v>
                </c:pt>
                <c:pt idx="60697">
                  <c:v>-249.06849999999997</c:v>
                </c:pt>
                <c:pt idx="60698">
                  <c:v>-249.06649999999996</c:v>
                </c:pt>
                <c:pt idx="60699">
                  <c:v>-249.06449999999998</c:v>
                </c:pt>
                <c:pt idx="60700">
                  <c:v>-249.06249999999997</c:v>
                </c:pt>
                <c:pt idx="60701">
                  <c:v>-249.06049999999999</c:v>
                </c:pt>
                <c:pt idx="60702">
                  <c:v>-249.05849999999998</c:v>
                </c:pt>
                <c:pt idx="60703">
                  <c:v>-249.05649999999997</c:v>
                </c:pt>
                <c:pt idx="60704">
                  <c:v>-249.05449999999996</c:v>
                </c:pt>
                <c:pt idx="60705">
                  <c:v>-249.05249999999998</c:v>
                </c:pt>
                <c:pt idx="60706">
                  <c:v>-249.05049999999997</c:v>
                </c:pt>
                <c:pt idx="60707">
                  <c:v>-249.04849999999999</c:v>
                </c:pt>
                <c:pt idx="60708">
                  <c:v>-249.04649999999998</c:v>
                </c:pt>
                <c:pt idx="60709">
                  <c:v>-249.04449999999997</c:v>
                </c:pt>
                <c:pt idx="60710">
                  <c:v>-249.04249999999996</c:v>
                </c:pt>
                <c:pt idx="60711">
                  <c:v>-249.04049999999998</c:v>
                </c:pt>
                <c:pt idx="60712">
                  <c:v>-249.03849999999997</c:v>
                </c:pt>
                <c:pt idx="60713">
                  <c:v>-249.03649999999999</c:v>
                </c:pt>
                <c:pt idx="60714">
                  <c:v>-249.03449999999998</c:v>
                </c:pt>
                <c:pt idx="60715">
                  <c:v>-249.03249999999997</c:v>
                </c:pt>
                <c:pt idx="60716">
                  <c:v>-249.03049999999996</c:v>
                </c:pt>
                <c:pt idx="60717">
                  <c:v>-249.02849999999998</c:v>
                </c:pt>
                <c:pt idx="60718">
                  <c:v>-249.02649999999997</c:v>
                </c:pt>
                <c:pt idx="60719">
                  <c:v>-249.02449999999999</c:v>
                </c:pt>
                <c:pt idx="60720">
                  <c:v>-249.02249999999998</c:v>
                </c:pt>
                <c:pt idx="60721">
                  <c:v>-249.02049999999997</c:v>
                </c:pt>
                <c:pt idx="60722">
                  <c:v>-249.01849999999996</c:v>
                </c:pt>
                <c:pt idx="60723">
                  <c:v>-249.01649999999998</c:v>
                </c:pt>
                <c:pt idx="60724">
                  <c:v>-249.0145</c:v>
                </c:pt>
                <c:pt idx="60725">
                  <c:v>-249.01249999999999</c:v>
                </c:pt>
                <c:pt idx="60726">
                  <c:v>-249.01049999999998</c:v>
                </c:pt>
                <c:pt idx="60727">
                  <c:v>-249.00849999999997</c:v>
                </c:pt>
                <c:pt idx="60728">
                  <c:v>-249.00649999999996</c:v>
                </c:pt>
                <c:pt idx="60729">
                  <c:v>-249.00449999999998</c:v>
                </c:pt>
                <c:pt idx="60730">
                  <c:v>-249.0025</c:v>
                </c:pt>
                <c:pt idx="60731">
                  <c:v>-249.00049999999999</c:v>
                </c:pt>
                <c:pt idx="60732">
                  <c:v>-248.99849999999998</c:v>
                </c:pt>
                <c:pt idx="60733">
                  <c:v>-248.99649999999997</c:v>
                </c:pt>
                <c:pt idx="60734">
                  <c:v>-248.99449999999996</c:v>
                </c:pt>
                <c:pt idx="60735">
                  <c:v>-248.99249999999998</c:v>
                </c:pt>
                <c:pt idx="60736">
                  <c:v>-248.9905</c:v>
                </c:pt>
                <c:pt idx="60737">
                  <c:v>-248.98849999999999</c:v>
                </c:pt>
                <c:pt idx="60738">
                  <c:v>-248.98649999999998</c:v>
                </c:pt>
                <c:pt idx="60739">
                  <c:v>-248.98449999999997</c:v>
                </c:pt>
                <c:pt idx="60740">
                  <c:v>-248.98249999999996</c:v>
                </c:pt>
                <c:pt idx="60741">
                  <c:v>-248.98049999999998</c:v>
                </c:pt>
                <c:pt idx="60742">
                  <c:v>-248.9785</c:v>
                </c:pt>
                <c:pt idx="60743">
                  <c:v>-248.97649999999999</c:v>
                </c:pt>
                <c:pt idx="60744">
                  <c:v>-248.97449999999998</c:v>
                </c:pt>
                <c:pt idx="60745">
                  <c:v>-248.97249999999997</c:v>
                </c:pt>
                <c:pt idx="60746">
                  <c:v>-248.97049999999996</c:v>
                </c:pt>
                <c:pt idx="60747">
                  <c:v>-248.96849999999998</c:v>
                </c:pt>
                <c:pt idx="60748">
                  <c:v>-248.9665</c:v>
                </c:pt>
                <c:pt idx="60749">
                  <c:v>-248.96449999999999</c:v>
                </c:pt>
                <c:pt idx="60750">
                  <c:v>-248.96249999999998</c:v>
                </c:pt>
                <c:pt idx="60751">
                  <c:v>-248.96049999999997</c:v>
                </c:pt>
                <c:pt idx="60752">
                  <c:v>-248.95849999999996</c:v>
                </c:pt>
                <c:pt idx="60753">
                  <c:v>-248.95649999999998</c:v>
                </c:pt>
                <c:pt idx="60754">
                  <c:v>-248.9545</c:v>
                </c:pt>
                <c:pt idx="60755">
                  <c:v>-248.95249999999999</c:v>
                </c:pt>
                <c:pt idx="60756">
                  <c:v>-248.95049999999998</c:v>
                </c:pt>
                <c:pt idx="60757">
                  <c:v>-248.94849999999997</c:v>
                </c:pt>
                <c:pt idx="60758">
                  <c:v>-248.94649999999996</c:v>
                </c:pt>
                <c:pt idx="60759">
                  <c:v>-248.94449999999998</c:v>
                </c:pt>
                <c:pt idx="60760">
                  <c:v>-248.9425</c:v>
                </c:pt>
                <c:pt idx="60761">
                  <c:v>-248.94049999999999</c:v>
                </c:pt>
                <c:pt idx="60762">
                  <c:v>-248.93849999999998</c:v>
                </c:pt>
                <c:pt idx="60763">
                  <c:v>-248.93649999999997</c:v>
                </c:pt>
                <c:pt idx="60764">
                  <c:v>-248.93449999999996</c:v>
                </c:pt>
                <c:pt idx="60765">
                  <c:v>-248.93249999999998</c:v>
                </c:pt>
                <c:pt idx="60766">
                  <c:v>-248.93049999999999</c:v>
                </c:pt>
                <c:pt idx="60767">
                  <c:v>-248.92849999999999</c:v>
                </c:pt>
                <c:pt idx="60768">
                  <c:v>-248.92649999999998</c:v>
                </c:pt>
                <c:pt idx="60769">
                  <c:v>-248.92449999999997</c:v>
                </c:pt>
                <c:pt idx="60770">
                  <c:v>-248.92249999999996</c:v>
                </c:pt>
                <c:pt idx="60771">
                  <c:v>-248.92049999999998</c:v>
                </c:pt>
                <c:pt idx="60772">
                  <c:v>-248.91849999999999</c:v>
                </c:pt>
                <c:pt idx="60773">
                  <c:v>-248.91649999999998</c:v>
                </c:pt>
                <c:pt idx="60774">
                  <c:v>-248.91449999999998</c:v>
                </c:pt>
                <c:pt idx="60775">
                  <c:v>-248.91249999999997</c:v>
                </c:pt>
                <c:pt idx="60776">
                  <c:v>-248.91049999999996</c:v>
                </c:pt>
                <c:pt idx="60777">
                  <c:v>-248.90849999999998</c:v>
                </c:pt>
                <c:pt idx="60778">
                  <c:v>-248.90649999999999</c:v>
                </c:pt>
                <c:pt idx="60779">
                  <c:v>-248.90449999999998</c:v>
                </c:pt>
                <c:pt idx="60780">
                  <c:v>-248.90249999999997</c:v>
                </c:pt>
                <c:pt idx="60781">
                  <c:v>-248.90049999999997</c:v>
                </c:pt>
                <c:pt idx="60782">
                  <c:v>-248.89849999999998</c:v>
                </c:pt>
                <c:pt idx="60783">
                  <c:v>-248.89649999999997</c:v>
                </c:pt>
                <c:pt idx="60784">
                  <c:v>-248.89449999999999</c:v>
                </c:pt>
                <c:pt idx="60785">
                  <c:v>-248.89249999999998</c:v>
                </c:pt>
                <c:pt idx="60786">
                  <c:v>-248.89049999999997</c:v>
                </c:pt>
                <c:pt idx="60787">
                  <c:v>-248.88849999999996</c:v>
                </c:pt>
                <c:pt idx="60788">
                  <c:v>-248.88649999999998</c:v>
                </c:pt>
                <c:pt idx="60789">
                  <c:v>-248.88449999999997</c:v>
                </c:pt>
                <c:pt idx="60790">
                  <c:v>-248.88249999999999</c:v>
                </c:pt>
                <c:pt idx="60791">
                  <c:v>-248.88049999999998</c:v>
                </c:pt>
                <c:pt idx="60792">
                  <c:v>-248.87849999999997</c:v>
                </c:pt>
                <c:pt idx="60793">
                  <c:v>-248.87649999999996</c:v>
                </c:pt>
                <c:pt idx="60794">
                  <c:v>-248.87449999999998</c:v>
                </c:pt>
                <c:pt idx="60795">
                  <c:v>-248.87249999999997</c:v>
                </c:pt>
                <c:pt idx="60796">
                  <c:v>-248.87049999999999</c:v>
                </c:pt>
                <c:pt idx="60797">
                  <c:v>-248.86849999999998</c:v>
                </c:pt>
                <c:pt idx="60798">
                  <c:v>-248.86649999999997</c:v>
                </c:pt>
                <c:pt idx="60799">
                  <c:v>-248.86449999999996</c:v>
                </c:pt>
                <c:pt idx="60800">
                  <c:v>-248.86249999999998</c:v>
                </c:pt>
                <c:pt idx="60801">
                  <c:v>-248.86049999999997</c:v>
                </c:pt>
                <c:pt idx="60802">
                  <c:v>-248.85849999999999</c:v>
                </c:pt>
                <c:pt idx="60803">
                  <c:v>-248.85649999999998</c:v>
                </c:pt>
                <c:pt idx="60804">
                  <c:v>-248.85449999999997</c:v>
                </c:pt>
                <c:pt idx="60805">
                  <c:v>-248.85249999999996</c:v>
                </c:pt>
                <c:pt idx="60806">
                  <c:v>-248.85049999999998</c:v>
                </c:pt>
                <c:pt idx="60807">
                  <c:v>-248.84849999999997</c:v>
                </c:pt>
                <c:pt idx="60808">
                  <c:v>-248.84649999999999</c:v>
                </c:pt>
                <c:pt idx="60809">
                  <c:v>-248.84449999999998</c:v>
                </c:pt>
                <c:pt idx="60810">
                  <c:v>-248.84249999999997</c:v>
                </c:pt>
                <c:pt idx="60811">
                  <c:v>-248.84049999999996</c:v>
                </c:pt>
                <c:pt idx="60812">
                  <c:v>-248.83849999999998</c:v>
                </c:pt>
                <c:pt idx="60813">
                  <c:v>-248.83649999999997</c:v>
                </c:pt>
                <c:pt idx="60814">
                  <c:v>-248.83449999999999</c:v>
                </c:pt>
                <c:pt idx="60815">
                  <c:v>-248.83249999999998</c:v>
                </c:pt>
                <c:pt idx="60816">
                  <c:v>-248.83049999999997</c:v>
                </c:pt>
                <c:pt idx="60817">
                  <c:v>-248.82849999999996</c:v>
                </c:pt>
                <c:pt idx="60818">
                  <c:v>-248.82649999999998</c:v>
                </c:pt>
                <c:pt idx="60819">
                  <c:v>-248.82449999999997</c:v>
                </c:pt>
                <c:pt idx="60820">
                  <c:v>-248.82249999999999</c:v>
                </c:pt>
                <c:pt idx="60821">
                  <c:v>-248.82049999999998</c:v>
                </c:pt>
                <c:pt idx="60822">
                  <c:v>-248.81849999999997</c:v>
                </c:pt>
                <c:pt idx="60823">
                  <c:v>-248.81649999999996</c:v>
                </c:pt>
                <c:pt idx="60824">
                  <c:v>-248.81449999999998</c:v>
                </c:pt>
                <c:pt idx="60825">
                  <c:v>-248.81249999999997</c:v>
                </c:pt>
                <c:pt idx="60826">
                  <c:v>-248.81049999999999</c:v>
                </c:pt>
                <c:pt idx="60827">
                  <c:v>-248.80849999999998</c:v>
                </c:pt>
                <c:pt idx="60828">
                  <c:v>-248.80649999999997</c:v>
                </c:pt>
                <c:pt idx="60829">
                  <c:v>-248.80449999999996</c:v>
                </c:pt>
                <c:pt idx="60830">
                  <c:v>-248.80249999999998</c:v>
                </c:pt>
                <c:pt idx="60831">
                  <c:v>-248.80049999999997</c:v>
                </c:pt>
                <c:pt idx="60832">
                  <c:v>-248.79849999999999</c:v>
                </c:pt>
                <c:pt idx="60833">
                  <c:v>-248.79649999999998</c:v>
                </c:pt>
                <c:pt idx="60834">
                  <c:v>-248.79449999999997</c:v>
                </c:pt>
                <c:pt idx="60835">
                  <c:v>-248.79249999999996</c:v>
                </c:pt>
                <c:pt idx="60836">
                  <c:v>-248.79049999999998</c:v>
                </c:pt>
                <c:pt idx="60837">
                  <c:v>-248.78849999999997</c:v>
                </c:pt>
                <c:pt idx="60838">
                  <c:v>-248.78649999999999</c:v>
                </c:pt>
                <c:pt idx="60839">
                  <c:v>-248.78449999999998</c:v>
                </c:pt>
                <c:pt idx="60840">
                  <c:v>-248.78249999999997</c:v>
                </c:pt>
                <c:pt idx="60841">
                  <c:v>-248.78049999999996</c:v>
                </c:pt>
                <c:pt idx="60842">
                  <c:v>-248.77849999999998</c:v>
                </c:pt>
                <c:pt idx="60843">
                  <c:v>-248.77649999999997</c:v>
                </c:pt>
                <c:pt idx="60844">
                  <c:v>-248.77449999999999</c:v>
                </c:pt>
                <c:pt idx="60845">
                  <c:v>-248.77249999999998</c:v>
                </c:pt>
                <c:pt idx="60846">
                  <c:v>-248.77049999999997</c:v>
                </c:pt>
                <c:pt idx="60847">
                  <c:v>-248.76849999999996</c:v>
                </c:pt>
                <c:pt idx="60848">
                  <c:v>-248.76649999999998</c:v>
                </c:pt>
                <c:pt idx="60849">
                  <c:v>-248.7645</c:v>
                </c:pt>
                <c:pt idx="60850">
                  <c:v>-248.76249999999999</c:v>
                </c:pt>
                <c:pt idx="60851">
                  <c:v>-248.76049999999998</c:v>
                </c:pt>
                <c:pt idx="60852">
                  <c:v>-248.75849999999997</c:v>
                </c:pt>
                <c:pt idx="60853">
                  <c:v>-248.75649999999996</c:v>
                </c:pt>
                <c:pt idx="60854">
                  <c:v>-248.75449999999998</c:v>
                </c:pt>
                <c:pt idx="60855">
                  <c:v>-248.7525</c:v>
                </c:pt>
                <c:pt idx="60856">
                  <c:v>-248.75049999999999</c:v>
                </c:pt>
                <c:pt idx="60857">
                  <c:v>-248.74849999999998</c:v>
                </c:pt>
                <c:pt idx="60858">
                  <c:v>-248.74649999999997</c:v>
                </c:pt>
                <c:pt idx="60859">
                  <c:v>-248.74449999999996</c:v>
                </c:pt>
                <c:pt idx="60860">
                  <c:v>-248.74249999999998</c:v>
                </c:pt>
                <c:pt idx="60861">
                  <c:v>-248.7405</c:v>
                </c:pt>
                <c:pt idx="60862">
                  <c:v>-248.73849999999999</c:v>
                </c:pt>
                <c:pt idx="60863">
                  <c:v>-248.73649999999998</c:v>
                </c:pt>
                <c:pt idx="60864">
                  <c:v>-248.73449999999997</c:v>
                </c:pt>
                <c:pt idx="60865">
                  <c:v>-248.73249999999996</c:v>
                </c:pt>
                <c:pt idx="60866">
                  <c:v>-248.73049999999998</c:v>
                </c:pt>
                <c:pt idx="60867">
                  <c:v>-248.7285</c:v>
                </c:pt>
                <c:pt idx="60868">
                  <c:v>-248.72649999999999</c:v>
                </c:pt>
                <c:pt idx="60869">
                  <c:v>-248.72449999999998</c:v>
                </c:pt>
                <c:pt idx="60870">
                  <c:v>-248.72249999999997</c:v>
                </c:pt>
                <c:pt idx="60871">
                  <c:v>-248.72049999999996</c:v>
                </c:pt>
                <c:pt idx="60872">
                  <c:v>-248.71849999999998</c:v>
                </c:pt>
                <c:pt idx="60873">
                  <c:v>-248.7165</c:v>
                </c:pt>
                <c:pt idx="60874">
                  <c:v>-248.71449999999999</c:v>
                </c:pt>
                <c:pt idx="60875">
                  <c:v>-248.71249999999998</c:v>
                </c:pt>
                <c:pt idx="60876">
                  <c:v>-248.71049999999997</c:v>
                </c:pt>
                <c:pt idx="60877">
                  <c:v>-248.70849999999996</c:v>
                </c:pt>
                <c:pt idx="60878">
                  <c:v>-248.70649999999998</c:v>
                </c:pt>
                <c:pt idx="60879">
                  <c:v>-248.7045</c:v>
                </c:pt>
                <c:pt idx="60880">
                  <c:v>-248.70249999999999</c:v>
                </c:pt>
                <c:pt idx="60881">
                  <c:v>-248.70049999999998</c:v>
                </c:pt>
                <c:pt idx="60882">
                  <c:v>-248.69849999999997</c:v>
                </c:pt>
                <c:pt idx="60883">
                  <c:v>-248.69649999999996</c:v>
                </c:pt>
                <c:pt idx="60884">
                  <c:v>-248.69449999999998</c:v>
                </c:pt>
                <c:pt idx="60885">
                  <c:v>-248.6925</c:v>
                </c:pt>
                <c:pt idx="60886">
                  <c:v>-248.69049999999999</c:v>
                </c:pt>
                <c:pt idx="60887">
                  <c:v>-248.68849999999998</c:v>
                </c:pt>
                <c:pt idx="60888">
                  <c:v>-248.68649999999997</c:v>
                </c:pt>
                <c:pt idx="60889">
                  <c:v>-248.68449999999996</c:v>
                </c:pt>
                <c:pt idx="60890">
                  <c:v>-248.68249999999998</c:v>
                </c:pt>
                <c:pt idx="60891">
                  <c:v>-248.68049999999999</c:v>
                </c:pt>
                <c:pt idx="60892">
                  <c:v>-248.67849999999999</c:v>
                </c:pt>
                <c:pt idx="60893">
                  <c:v>-248.67649999999998</c:v>
                </c:pt>
                <c:pt idx="60894">
                  <c:v>-248.67449999999997</c:v>
                </c:pt>
                <c:pt idx="60895">
                  <c:v>-248.67249999999996</c:v>
                </c:pt>
                <c:pt idx="60896">
                  <c:v>-248.67049999999998</c:v>
                </c:pt>
                <c:pt idx="60897">
                  <c:v>-248.66849999999999</c:v>
                </c:pt>
                <c:pt idx="60898">
                  <c:v>-248.66649999999998</c:v>
                </c:pt>
                <c:pt idx="60899">
                  <c:v>-248.66449999999998</c:v>
                </c:pt>
                <c:pt idx="60900">
                  <c:v>-248.66249999999997</c:v>
                </c:pt>
                <c:pt idx="60901">
                  <c:v>-248.66049999999996</c:v>
                </c:pt>
                <c:pt idx="60902">
                  <c:v>-248.65849999999998</c:v>
                </c:pt>
                <c:pt idx="60903">
                  <c:v>-248.65649999999999</c:v>
                </c:pt>
                <c:pt idx="60904">
                  <c:v>-248.65449999999998</c:v>
                </c:pt>
                <c:pt idx="60905">
                  <c:v>-248.65249999999997</c:v>
                </c:pt>
                <c:pt idx="60906">
                  <c:v>-248.65049999999997</c:v>
                </c:pt>
                <c:pt idx="60907">
                  <c:v>-248.64849999999998</c:v>
                </c:pt>
                <c:pt idx="60908">
                  <c:v>-248.64649999999997</c:v>
                </c:pt>
                <c:pt idx="60909">
                  <c:v>-248.64449999999999</c:v>
                </c:pt>
                <c:pt idx="60910">
                  <c:v>-248.64249999999998</c:v>
                </c:pt>
                <c:pt idx="60911">
                  <c:v>-248.64049999999997</c:v>
                </c:pt>
                <c:pt idx="60912">
                  <c:v>-248.63849999999996</c:v>
                </c:pt>
                <c:pt idx="60913">
                  <c:v>-248.63649999999998</c:v>
                </c:pt>
                <c:pt idx="60914">
                  <c:v>-248.63449999999997</c:v>
                </c:pt>
                <c:pt idx="60915">
                  <c:v>-248.63249999999999</c:v>
                </c:pt>
                <c:pt idx="60916">
                  <c:v>-248.63049999999998</c:v>
                </c:pt>
                <c:pt idx="60917">
                  <c:v>-248.62849999999997</c:v>
                </c:pt>
                <c:pt idx="60918">
                  <c:v>-248.62649999999996</c:v>
                </c:pt>
                <c:pt idx="60919">
                  <c:v>-248.62449999999998</c:v>
                </c:pt>
                <c:pt idx="60920">
                  <c:v>-248.62249999999997</c:v>
                </c:pt>
                <c:pt idx="60921">
                  <c:v>-248.62049999999999</c:v>
                </c:pt>
                <c:pt idx="60922">
                  <c:v>-248.61849999999998</c:v>
                </c:pt>
                <c:pt idx="60923">
                  <c:v>-248.61649999999997</c:v>
                </c:pt>
                <c:pt idx="60924">
                  <c:v>-248.61449999999996</c:v>
                </c:pt>
                <c:pt idx="60925">
                  <c:v>-248.61249999999998</c:v>
                </c:pt>
                <c:pt idx="60926">
                  <c:v>-248.61049999999997</c:v>
                </c:pt>
                <c:pt idx="60927">
                  <c:v>-248.60849999999999</c:v>
                </c:pt>
                <c:pt idx="60928">
                  <c:v>-248.60649999999998</c:v>
                </c:pt>
                <c:pt idx="60929">
                  <c:v>-248.60449999999997</c:v>
                </c:pt>
                <c:pt idx="60930">
                  <c:v>-248.60249999999996</c:v>
                </c:pt>
                <c:pt idx="60931">
                  <c:v>-248.60049999999998</c:v>
                </c:pt>
                <c:pt idx="60932">
                  <c:v>-248.59849999999997</c:v>
                </c:pt>
                <c:pt idx="60933">
                  <c:v>-248.59649999999999</c:v>
                </c:pt>
                <c:pt idx="60934">
                  <c:v>-248.59449999999998</c:v>
                </c:pt>
                <c:pt idx="60935">
                  <c:v>-248.59249999999997</c:v>
                </c:pt>
                <c:pt idx="60936">
                  <c:v>-248.59049999999996</c:v>
                </c:pt>
                <c:pt idx="60937">
                  <c:v>-248.58849999999998</c:v>
                </c:pt>
                <c:pt idx="60938">
                  <c:v>-248.58649999999997</c:v>
                </c:pt>
                <c:pt idx="60939">
                  <c:v>-248.58449999999999</c:v>
                </c:pt>
                <c:pt idx="60940">
                  <c:v>-248.58249999999998</c:v>
                </c:pt>
                <c:pt idx="60941">
                  <c:v>-248.58049999999997</c:v>
                </c:pt>
                <c:pt idx="60942">
                  <c:v>-248.57849999999996</c:v>
                </c:pt>
                <c:pt idx="60943">
                  <c:v>-248.57649999999998</c:v>
                </c:pt>
                <c:pt idx="60944">
                  <c:v>-248.57449999999997</c:v>
                </c:pt>
                <c:pt idx="60945">
                  <c:v>-248.57249999999999</c:v>
                </c:pt>
                <c:pt idx="60946">
                  <c:v>-248.57049999999998</c:v>
                </c:pt>
                <c:pt idx="60947">
                  <c:v>-248.56849999999997</c:v>
                </c:pt>
                <c:pt idx="60948">
                  <c:v>-248.56649999999996</c:v>
                </c:pt>
                <c:pt idx="60949">
                  <c:v>-248.56449999999998</c:v>
                </c:pt>
                <c:pt idx="60950">
                  <c:v>-248.56249999999997</c:v>
                </c:pt>
                <c:pt idx="60951">
                  <c:v>-248.56049999999999</c:v>
                </c:pt>
                <c:pt idx="60952">
                  <c:v>-248.55849999999998</c:v>
                </c:pt>
                <c:pt idx="60953">
                  <c:v>-248.55649999999997</c:v>
                </c:pt>
                <c:pt idx="60954">
                  <c:v>-248.55449999999996</c:v>
                </c:pt>
                <c:pt idx="60955">
                  <c:v>-248.55249999999998</c:v>
                </c:pt>
                <c:pt idx="60956">
                  <c:v>-248.55049999999997</c:v>
                </c:pt>
                <c:pt idx="60957">
                  <c:v>-248.54849999999999</c:v>
                </c:pt>
                <c:pt idx="60958">
                  <c:v>-248.54649999999998</c:v>
                </c:pt>
                <c:pt idx="60959">
                  <c:v>-248.54449999999997</c:v>
                </c:pt>
                <c:pt idx="60960">
                  <c:v>-248.54249999999996</c:v>
                </c:pt>
                <c:pt idx="60961">
                  <c:v>-248.54049999999998</c:v>
                </c:pt>
                <c:pt idx="60962">
                  <c:v>-248.53849999999997</c:v>
                </c:pt>
                <c:pt idx="60963">
                  <c:v>-248.53649999999999</c:v>
                </c:pt>
                <c:pt idx="60964">
                  <c:v>-248.53449999999998</c:v>
                </c:pt>
                <c:pt idx="60965">
                  <c:v>-248.53249999999997</c:v>
                </c:pt>
                <c:pt idx="60966">
                  <c:v>-248.53049999999996</c:v>
                </c:pt>
                <c:pt idx="60967">
                  <c:v>-248.52849999999998</c:v>
                </c:pt>
                <c:pt idx="60968">
                  <c:v>-248.52649999999997</c:v>
                </c:pt>
                <c:pt idx="60969">
                  <c:v>-248.52449999999999</c:v>
                </c:pt>
                <c:pt idx="60970">
                  <c:v>-248.52249999999998</c:v>
                </c:pt>
                <c:pt idx="60971">
                  <c:v>-248.52049999999997</c:v>
                </c:pt>
                <c:pt idx="60972">
                  <c:v>-248.51849999999996</c:v>
                </c:pt>
                <c:pt idx="60973">
                  <c:v>-248.51649999999998</c:v>
                </c:pt>
                <c:pt idx="60974">
                  <c:v>-248.5145</c:v>
                </c:pt>
                <c:pt idx="60975">
                  <c:v>-248.51249999999999</c:v>
                </c:pt>
                <c:pt idx="60976">
                  <c:v>-248.51049999999998</c:v>
                </c:pt>
                <c:pt idx="60977">
                  <c:v>-248.50849999999997</c:v>
                </c:pt>
                <c:pt idx="60978">
                  <c:v>-248.50649999999996</c:v>
                </c:pt>
                <c:pt idx="60979">
                  <c:v>-248.50449999999998</c:v>
                </c:pt>
                <c:pt idx="60980">
                  <c:v>-248.5025</c:v>
                </c:pt>
                <c:pt idx="60981">
                  <c:v>-248.50049999999999</c:v>
                </c:pt>
                <c:pt idx="60982">
                  <c:v>-248.49849999999998</c:v>
                </c:pt>
                <c:pt idx="60983">
                  <c:v>-248.49649999999997</c:v>
                </c:pt>
                <c:pt idx="60984">
                  <c:v>-248.49449999999996</c:v>
                </c:pt>
                <c:pt idx="60985">
                  <c:v>-248.49249999999998</c:v>
                </c:pt>
                <c:pt idx="60986">
                  <c:v>-248.4905</c:v>
                </c:pt>
                <c:pt idx="60987">
                  <c:v>-248.48849999999999</c:v>
                </c:pt>
                <c:pt idx="60988">
                  <c:v>-248.48649999999998</c:v>
                </c:pt>
                <c:pt idx="60989">
                  <c:v>-248.48449999999997</c:v>
                </c:pt>
                <c:pt idx="60990">
                  <c:v>-248.48249999999996</c:v>
                </c:pt>
                <c:pt idx="60991">
                  <c:v>-248.48049999999998</c:v>
                </c:pt>
                <c:pt idx="60992">
                  <c:v>-248.4785</c:v>
                </c:pt>
                <c:pt idx="60993">
                  <c:v>-248.47649999999999</c:v>
                </c:pt>
                <c:pt idx="60994">
                  <c:v>-248.47449999999998</c:v>
                </c:pt>
                <c:pt idx="60995">
                  <c:v>-248.47249999999997</c:v>
                </c:pt>
                <c:pt idx="60996">
                  <c:v>-248.47049999999996</c:v>
                </c:pt>
                <c:pt idx="60997">
                  <c:v>-248.46849999999998</c:v>
                </c:pt>
                <c:pt idx="60998">
                  <c:v>-248.4665</c:v>
                </c:pt>
                <c:pt idx="60999">
                  <c:v>-248.46449999999999</c:v>
                </c:pt>
                <c:pt idx="61000">
                  <c:v>-248.46249999999998</c:v>
                </c:pt>
                <c:pt idx="61001">
                  <c:v>-248.46049999999997</c:v>
                </c:pt>
                <c:pt idx="61002">
                  <c:v>-248.45849999999996</c:v>
                </c:pt>
                <c:pt idx="61003">
                  <c:v>-248.45649999999998</c:v>
                </c:pt>
                <c:pt idx="61004">
                  <c:v>-248.4545</c:v>
                </c:pt>
                <c:pt idx="61005">
                  <c:v>-248.45249999999999</c:v>
                </c:pt>
                <c:pt idx="61006">
                  <c:v>-248.45049999999998</c:v>
                </c:pt>
                <c:pt idx="61007">
                  <c:v>-248.44849999999997</c:v>
                </c:pt>
                <c:pt idx="61008">
                  <c:v>-248.44649999999996</c:v>
                </c:pt>
                <c:pt idx="61009">
                  <c:v>-248.44449999999998</c:v>
                </c:pt>
                <c:pt idx="61010">
                  <c:v>-248.4425</c:v>
                </c:pt>
                <c:pt idx="61011">
                  <c:v>-248.44049999999999</c:v>
                </c:pt>
                <c:pt idx="61012">
                  <c:v>-248.43849999999998</c:v>
                </c:pt>
                <c:pt idx="61013">
                  <c:v>-248.43649999999997</c:v>
                </c:pt>
                <c:pt idx="61014">
                  <c:v>-248.43449999999996</c:v>
                </c:pt>
                <c:pt idx="61015">
                  <c:v>-248.43249999999998</c:v>
                </c:pt>
                <c:pt idx="61016">
                  <c:v>-248.43049999999999</c:v>
                </c:pt>
                <c:pt idx="61017">
                  <c:v>-248.42849999999999</c:v>
                </c:pt>
                <c:pt idx="61018">
                  <c:v>-248.42649999999998</c:v>
                </c:pt>
                <c:pt idx="61019">
                  <c:v>-248.42449999999997</c:v>
                </c:pt>
                <c:pt idx="61020">
                  <c:v>-248.42249999999996</c:v>
                </c:pt>
                <c:pt idx="61021">
                  <c:v>-248.42049999999998</c:v>
                </c:pt>
                <c:pt idx="61022">
                  <c:v>-248.41849999999999</c:v>
                </c:pt>
                <c:pt idx="61023">
                  <c:v>-248.41649999999998</c:v>
                </c:pt>
                <c:pt idx="61024">
                  <c:v>-248.41449999999998</c:v>
                </c:pt>
                <c:pt idx="61025">
                  <c:v>-248.41249999999997</c:v>
                </c:pt>
                <c:pt idx="61026">
                  <c:v>-248.41049999999996</c:v>
                </c:pt>
                <c:pt idx="61027">
                  <c:v>-248.40849999999998</c:v>
                </c:pt>
                <c:pt idx="61028">
                  <c:v>-248.40649999999999</c:v>
                </c:pt>
                <c:pt idx="61029">
                  <c:v>-248.40449999999998</c:v>
                </c:pt>
                <c:pt idx="61030">
                  <c:v>-248.40249999999997</c:v>
                </c:pt>
                <c:pt idx="61031">
                  <c:v>-248.40049999999997</c:v>
                </c:pt>
                <c:pt idx="61032">
                  <c:v>-248.39849999999998</c:v>
                </c:pt>
                <c:pt idx="61033">
                  <c:v>-248.39649999999997</c:v>
                </c:pt>
                <c:pt idx="61034">
                  <c:v>-248.39449999999999</c:v>
                </c:pt>
                <c:pt idx="61035">
                  <c:v>-248.39249999999998</c:v>
                </c:pt>
                <c:pt idx="61036">
                  <c:v>-248.39049999999997</c:v>
                </c:pt>
                <c:pt idx="61037">
                  <c:v>-248.38849999999996</c:v>
                </c:pt>
                <c:pt idx="61038">
                  <c:v>-248.38649999999998</c:v>
                </c:pt>
                <c:pt idx="61039">
                  <c:v>-248.38449999999997</c:v>
                </c:pt>
                <c:pt idx="61040">
                  <c:v>-248.38249999999999</c:v>
                </c:pt>
                <c:pt idx="61041">
                  <c:v>-248.38049999999998</c:v>
                </c:pt>
                <c:pt idx="61042">
                  <c:v>-248.37849999999997</c:v>
                </c:pt>
                <c:pt idx="61043">
                  <c:v>-248.37649999999996</c:v>
                </c:pt>
                <c:pt idx="61044">
                  <c:v>-248.37449999999998</c:v>
                </c:pt>
                <c:pt idx="61045">
                  <c:v>-248.37249999999997</c:v>
                </c:pt>
                <c:pt idx="61046">
                  <c:v>-248.37049999999999</c:v>
                </c:pt>
                <c:pt idx="61047">
                  <c:v>-248.36849999999998</c:v>
                </c:pt>
                <c:pt idx="61048">
                  <c:v>-248.36649999999997</c:v>
                </c:pt>
                <c:pt idx="61049">
                  <c:v>-248.36449999999996</c:v>
                </c:pt>
                <c:pt idx="61050">
                  <c:v>-248.36249999999998</c:v>
                </c:pt>
                <c:pt idx="61051">
                  <c:v>-248.36049999999997</c:v>
                </c:pt>
                <c:pt idx="61052">
                  <c:v>-248.35849999999999</c:v>
                </c:pt>
                <c:pt idx="61053">
                  <c:v>-248.35649999999998</c:v>
                </c:pt>
                <c:pt idx="61054">
                  <c:v>-248.35449999999997</c:v>
                </c:pt>
                <c:pt idx="61055">
                  <c:v>-248.35249999999996</c:v>
                </c:pt>
                <c:pt idx="61056">
                  <c:v>-248.35049999999998</c:v>
                </c:pt>
                <c:pt idx="61057">
                  <c:v>-248.34849999999997</c:v>
                </c:pt>
                <c:pt idx="61058">
                  <c:v>-248.34649999999999</c:v>
                </c:pt>
                <c:pt idx="61059">
                  <c:v>-248.34449999999998</c:v>
                </c:pt>
                <c:pt idx="61060">
                  <c:v>-248.34249999999997</c:v>
                </c:pt>
                <c:pt idx="61061">
                  <c:v>-248.34049999999996</c:v>
                </c:pt>
                <c:pt idx="61062">
                  <c:v>-248.33849999999998</c:v>
                </c:pt>
                <c:pt idx="61063">
                  <c:v>-248.33649999999997</c:v>
                </c:pt>
                <c:pt idx="61064">
                  <c:v>-248.33449999999999</c:v>
                </c:pt>
                <c:pt idx="61065">
                  <c:v>-248.33249999999998</c:v>
                </c:pt>
                <c:pt idx="61066">
                  <c:v>-248.33049999999997</c:v>
                </c:pt>
                <c:pt idx="61067">
                  <c:v>-248.32849999999996</c:v>
                </c:pt>
                <c:pt idx="61068">
                  <c:v>-248.32649999999998</c:v>
                </c:pt>
                <c:pt idx="61069">
                  <c:v>-248.32449999999997</c:v>
                </c:pt>
                <c:pt idx="61070">
                  <c:v>-248.32249999999999</c:v>
                </c:pt>
                <c:pt idx="61071">
                  <c:v>-248.32049999999998</c:v>
                </c:pt>
                <c:pt idx="61072">
                  <c:v>-248.31849999999997</c:v>
                </c:pt>
                <c:pt idx="61073">
                  <c:v>-248.31649999999996</c:v>
                </c:pt>
                <c:pt idx="61074">
                  <c:v>-248.31449999999998</c:v>
                </c:pt>
                <c:pt idx="61075">
                  <c:v>-248.31249999999997</c:v>
                </c:pt>
                <c:pt idx="61076">
                  <c:v>-248.31049999999999</c:v>
                </c:pt>
                <c:pt idx="61077">
                  <c:v>-248.30849999999998</c:v>
                </c:pt>
                <c:pt idx="61078">
                  <c:v>-248.30649999999997</c:v>
                </c:pt>
                <c:pt idx="61079">
                  <c:v>-248.30449999999996</c:v>
                </c:pt>
                <c:pt idx="61080">
                  <c:v>-248.30249999999998</c:v>
                </c:pt>
                <c:pt idx="61081">
                  <c:v>-248.30049999999997</c:v>
                </c:pt>
                <c:pt idx="61082">
                  <c:v>-248.29849999999999</c:v>
                </c:pt>
                <c:pt idx="61083">
                  <c:v>-248.29649999999998</c:v>
                </c:pt>
                <c:pt idx="61084">
                  <c:v>-248.29449999999997</c:v>
                </c:pt>
                <c:pt idx="61085">
                  <c:v>-248.29249999999996</c:v>
                </c:pt>
                <c:pt idx="61086">
                  <c:v>-248.29049999999998</c:v>
                </c:pt>
                <c:pt idx="61087">
                  <c:v>-248.28849999999997</c:v>
                </c:pt>
                <c:pt idx="61088">
                  <c:v>-248.28649999999999</c:v>
                </c:pt>
                <c:pt idx="61089">
                  <c:v>-248.28449999999998</c:v>
                </c:pt>
                <c:pt idx="61090">
                  <c:v>-248.28249999999997</c:v>
                </c:pt>
                <c:pt idx="61091">
                  <c:v>-248.28049999999996</c:v>
                </c:pt>
                <c:pt idx="61092">
                  <c:v>-248.27849999999998</c:v>
                </c:pt>
                <c:pt idx="61093">
                  <c:v>-248.27649999999997</c:v>
                </c:pt>
                <c:pt idx="61094">
                  <c:v>-248.27449999999999</c:v>
                </c:pt>
                <c:pt idx="61095">
                  <c:v>-248.27249999999998</c:v>
                </c:pt>
                <c:pt idx="61096">
                  <c:v>-248.27049999999997</c:v>
                </c:pt>
                <c:pt idx="61097">
                  <c:v>-248.26849999999996</c:v>
                </c:pt>
                <c:pt idx="61098">
                  <c:v>-248.26649999999998</c:v>
                </c:pt>
                <c:pt idx="61099">
                  <c:v>-248.2645</c:v>
                </c:pt>
                <c:pt idx="61100">
                  <c:v>-248.26249999999999</c:v>
                </c:pt>
                <c:pt idx="61101">
                  <c:v>-248.26049999999998</c:v>
                </c:pt>
                <c:pt idx="61102">
                  <c:v>-248.25849999999997</c:v>
                </c:pt>
                <c:pt idx="61103">
                  <c:v>-248.25649999999996</c:v>
                </c:pt>
                <c:pt idx="61104">
                  <c:v>-248.25449999999998</c:v>
                </c:pt>
                <c:pt idx="61105">
                  <c:v>-248.2525</c:v>
                </c:pt>
                <c:pt idx="61106">
                  <c:v>-248.25049999999999</c:v>
                </c:pt>
                <c:pt idx="61107">
                  <c:v>-248.24849999999998</c:v>
                </c:pt>
                <c:pt idx="61108">
                  <c:v>-248.24649999999997</c:v>
                </c:pt>
                <c:pt idx="61109">
                  <c:v>-248.24449999999996</c:v>
                </c:pt>
                <c:pt idx="61110">
                  <c:v>-248.24249999999998</c:v>
                </c:pt>
                <c:pt idx="61111">
                  <c:v>-248.2405</c:v>
                </c:pt>
                <c:pt idx="61112">
                  <c:v>-248.23849999999999</c:v>
                </c:pt>
                <c:pt idx="61113">
                  <c:v>-248.23649999999998</c:v>
                </c:pt>
                <c:pt idx="61114">
                  <c:v>-248.23449999999997</c:v>
                </c:pt>
                <c:pt idx="61115">
                  <c:v>-248.23249999999996</c:v>
                </c:pt>
                <c:pt idx="61116">
                  <c:v>-248.23049999999998</c:v>
                </c:pt>
                <c:pt idx="61117">
                  <c:v>-248.2285</c:v>
                </c:pt>
                <c:pt idx="61118">
                  <c:v>-248.22649999999999</c:v>
                </c:pt>
                <c:pt idx="61119">
                  <c:v>-248.22449999999998</c:v>
                </c:pt>
                <c:pt idx="61120">
                  <c:v>-248.22249999999997</c:v>
                </c:pt>
                <c:pt idx="61121">
                  <c:v>-248.22049999999996</c:v>
                </c:pt>
                <c:pt idx="61122">
                  <c:v>-248.21849999999998</c:v>
                </c:pt>
                <c:pt idx="61123">
                  <c:v>-248.2165</c:v>
                </c:pt>
                <c:pt idx="61124">
                  <c:v>-248.21449999999999</c:v>
                </c:pt>
                <c:pt idx="61125">
                  <c:v>-248.21249999999998</c:v>
                </c:pt>
                <c:pt idx="61126">
                  <c:v>-248.21049999999997</c:v>
                </c:pt>
                <c:pt idx="61127">
                  <c:v>-248.20849999999996</c:v>
                </c:pt>
                <c:pt idx="61128">
                  <c:v>-248.20649999999998</c:v>
                </c:pt>
                <c:pt idx="61129">
                  <c:v>-248.2045</c:v>
                </c:pt>
                <c:pt idx="61130">
                  <c:v>-248.20249999999999</c:v>
                </c:pt>
                <c:pt idx="61131">
                  <c:v>-248.20049999999998</c:v>
                </c:pt>
                <c:pt idx="61132">
                  <c:v>-248.19849999999997</c:v>
                </c:pt>
                <c:pt idx="61133">
                  <c:v>-248.19649999999996</c:v>
                </c:pt>
                <c:pt idx="61134">
                  <c:v>-248.19449999999998</c:v>
                </c:pt>
                <c:pt idx="61135">
                  <c:v>-248.1925</c:v>
                </c:pt>
                <c:pt idx="61136">
                  <c:v>-248.19049999999999</c:v>
                </c:pt>
                <c:pt idx="61137">
                  <c:v>-248.18849999999998</c:v>
                </c:pt>
                <c:pt idx="61138">
                  <c:v>-248.18649999999997</c:v>
                </c:pt>
                <c:pt idx="61139">
                  <c:v>-248.18449999999996</c:v>
                </c:pt>
                <c:pt idx="61140">
                  <c:v>-248.18249999999998</c:v>
                </c:pt>
                <c:pt idx="61141">
                  <c:v>-248.18049999999999</c:v>
                </c:pt>
                <c:pt idx="61142">
                  <c:v>-248.17849999999999</c:v>
                </c:pt>
                <c:pt idx="61143">
                  <c:v>-248.17649999999998</c:v>
                </c:pt>
                <c:pt idx="61144">
                  <c:v>-248.17449999999997</c:v>
                </c:pt>
                <c:pt idx="61145">
                  <c:v>-248.17249999999996</c:v>
                </c:pt>
                <c:pt idx="61146">
                  <c:v>-248.17049999999998</c:v>
                </c:pt>
                <c:pt idx="61147">
                  <c:v>-248.16849999999999</c:v>
                </c:pt>
                <c:pt idx="61148">
                  <c:v>-248.16649999999998</c:v>
                </c:pt>
                <c:pt idx="61149">
                  <c:v>-248.16449999999998</c:v>
                </c:pt>
                <c:pt idx="61150">
                  <c:v>-248.16249999999997</c:v>
                </c:pt>
                <c:pt idx="61151">
                  <c:v>-248.16049999999996</c:v>
                </c:pt>
                <c:pt idx="61152">
                  <c:v>-248.15849999999998</c:v>
                </c:pt>
                <c:pt idx="61153">
                  <c:v>-248.15649999999999</c:v>
                </c:pt>
                <c:pt idx="61154">
                  <c:v>-248.15449999999998</c:v>
                </c:pt>
                <c:pt idx="61155">
                  <c:v>-248.15249999999997</c:v>
                </c:pt>
                <c:pt idx="61156">
                  <c:v>-248.15049999999997</c:v>
                </c:pt>
                <c:pt idx="61157">
                  <c:v>-248.14849999999998</c:v>
                </c:pt>
                <c:pt idx="61158">
                  <c:v>-248.14649999999997</c:v>
                </c:pt>
                <c:pt idx="61159">
                  <c:v>-248.14449999999999</c:v>
                </c:pt>
                <c:pt idx="61160">
                  <c:v>-248.14249999999998</c:v>
                </c:pt>
                <c:pt idx="61161">
                  <c:v>-248.14049999999997</c:v>
                </c:pt>
                <c:pt idx="61162">
                  <c:v>-248.13849999999996</c:v>
                </c:pt>
                <c:pt idx="61163">
                  <c:v>-248.13649999999998</c:v>
                </c:pt>
                <c:pt idx="61164">
                  <c:v>-248.13449999999997</c:v>
                </c:pt>
                <c:pt idx="61165">
                  <c:v>-248.13249999999999</c:v>
                </c:pt>
                <c:pt idx="61166">
                  <c:v>-248.13049999999998</c:v>
                </c:pt>
                <c:pt idx="61167">
                  <c:v>-248.12849999999997</c:v>
                </c:pt>
                <c:pt idx="61168">
                  <c:v>-248.12649999999996</c:v>
                </c:pt>
                <c:pt idx="61169">
                  <c:v>-248.12449999999998</c:v>
                </c:pt>
                <c:pt idx="61170">
                  <c:v>-248.12249999999997</c:v>
                </c:pt>
                <c:pt idx="61171">
                  <c:v>-248.12049999999999</c:v>
                </c:pt>
                <c:pt idx="61172">
                  <c:v>-248.11849999999998</c:v>
                </c:pt>
                <c:pt idx="61173">
                  <c:v>-248.11649999999997</c:v>
                </c:pt>
                <c:pt idx="61174">
                  <c:v>-248.11449999999996</c:v>
                </c:pt>
                <c:pt idx="61175">
                  <c:v>-248.11249999999998</c:v>
                </c:pt>
                <c:pt idx="61176">
                  <c:v>-248.11049999999997</c:v>
                </c:pt>
                <c:pt idx="61177">
                  <c:v>-248.10849999999999</c:v>
                </c:pt>
                <c:pt idx="61178">
                  <c:v>-248.10649999999998</c:v>
                </c:pt>
                <c:pt idx="61179">
                  <c:v>-248.10449999999997</c:v>
                </c:pt>
                <c:pt idx="61180">
                  <c:v>-248.10249999999996</c:v>
                </c:pt>
                <c:pt idx="61181">
                  <c:v>-248.10049999999998</c:v>
                </c:pt>
                <c:pt idx="61182">
                  <c:v>-248.09849999999997</c:v>
                </c:pt>
                <c:pt idx="61183">
                  <c:v>-248.09649999999999</c:v>
                </c:pt>
                <c:pt idx="61184">
                  <c:v>-248.09449999999998</c:v>
                </c:pt>
                <c:pt idx="61185">
                  <c:v>-248.09249999999997</c:v>
                </c:pt>
                <c:pt idx="61186">
                  <c:v>-248.09049999999996</c:v>
                </c:pt>
                <c:pt idx="61187">
                  <c:v>-248.08849999999998</c:v>
                </c:pt>
                <c:pt idx="61188">
                  <c:v>-248.08649999999997</c:v>
                </c:pt>
                <c:pt idx="61189">
                  <c:v>-248.08449999999999</c:v>
                </c:pt>
                <c:pt idx="61190">
                  <c:v>-248.08249999999998</c:v>
                </c:pt>
                <c:pt idx="61191">
                  <c:v>-248.08049999999997</c:v>
                </c:pt>
                <c:pt idx="61192">
                  <c:v>-248.07849999999996</c:v>
                </c:pt>
                <c:pt idx="61193">
                  <c:v>-248.07649999999998</c:v>
                </c:pt>
                <c:pt idx="61194">
                  <c:v>-248.07449999999997</c:v>
                </c:pt>
                <c:pt idx="61195">
                  <c:v>-248.07249999999999</c:v>
                </c:pt>
                <c:pt idx="61196">
                  <c:v>-248.07049999999998</c:v>
                </c:pt>
                <c:pt idx="61197">
                  <c:v>-248.06849999999997</c:v>
                </c:pt>
                <c:pt idx="61198">
                  <c:v>-248.06649999999996</c:v>
                </c:pt>
                <c:pt idx="61199">
                  <c:v>-248.06449999999998</c:v>
                </c:pt>
                <c:pt idx="61200">
                  <c:v>-248.06249999999997</c:v>
                </c:pt>
                <c:pt idx="61201">
                  <c:v>-248.06049999999999</c:v>
                </c:pt>
                <c:pt idx="61202">
                  <c:v>-248.05849999999998</c:v>
                </c:pt>
                <c:pt idx="61203">
                  <c:v>-248.05649999999997</c:v>
                </c:pt>
                <c:pt idx="61204">
                  <c:v>-248.05449999999996</c:v>
                </c:pt>
                <c:pt idx="61205">
                  <c:v>-248.05249999999998</c:v>
                </c:pt>
                <c:pt idx="61206">
                  <c:v>-248.05049999999997</c:v>
                </c:pt>
                <c:pt idx="61207">
                  <c:v>-248.04849999999999</c:v>
                </c:pt>
                <c:pt idx="61208">
                  <c:v>-248.04649999999998</c:v>
                </c:pt>
                <c:pt idx="61209">
                  <c:v>-248.04449999999997</c:v>
                </c:pt>
                <c:pt idx="61210">
                  <c:v>-248.04249999999996</c:v>
                </c:pt>
                <c:pt idx="61211">
                  <c:v>-248.04049999999998</c:v>
                </c:pt>
                <c:pt idx="61212">
                  <c:v>-248.03849999999997</c:v>
                </c:pt>
                <c:pt idx="61213">
                  <c:v>-248.03649999999999</c:v>
                </c:pt>
                <c:pt idx="61214">
                  <c:v>-248.03449999999998</c:v>
                </c:pt>
                <c:pt idx="61215">
                  <c:v>-248.03249999999997</c:v>
                </c:pt>
                <c:pt idx="61216">
                  <c:v>-248.03049999999996</c:v>
                </c:pt>
                <c:pt idx="61217">
                  <c:v>-248.02849999999998</c:v>
                </c:pt>
                <c:pt idx="61218">
                  <c:v>-248.02649999999997</c:v>
                </c:pt>
                <c:pt idx="61219">
                  <c:v>-248.02449999999999</c:v>
                </c:pt>
                <c:pt idx="61220">
                  <c:v>-248.02249999999998</c:v>
                </c:pt>
                <c:pt idx="61221">
                  <c:v>-248.02049999999997</c:v>
                </c:pt>
                <c:pt idx="61222">
                  <c:v>-248.01849999999996</c:v>
                </c:pt>
                <c:pt idx="61223">
                  <c:v>-248.01649999999998</c:v>
                </c:pt>
                <c:pt idx="61224">
                  <c:v>-248.0145</c:v>
                </c:pt>
                <c:pt idx="61225">
                  <c:v>-248.01249999999999</c:v>
                </c:pt>
                <c:pt idx="61226">
                  <c:v>-248.01049999999998</c:v>
                </c:pt>
                <c:pt idx="61227">
                  <c:v>-248.00849999999997</c:v>
                </c:pt>
                <c:pt idx="61228">
                  <c:v>-248.00649999999996</c:v>
                </c:pt>
                <c:pt idx="61229">
                  <c:v>-248.00449999999998</c:v>
                </c:pt>
                <c:pt idx="61230">
                  <c:v>-248.0025</c:v>
                </c:pt>
                <c:pt idx="61231">
                  <c:v>-248.00049999999999</c:v>
                </c:pt>
                <c:pt idx="61232">
                  <c:v>-247.99849999999998</c:v>
                </c:pt>
                <c:pt idx="61233">
                  <c:v>-247.99649999999997</c:v>
                </c:pt>
                <c:pt idx="61234">
                  <c:v>-247.99449999999996</c:v>
                </c:pt>
                <c:pt idx="61235">
                  <c:v>-247.99249999999998</c:v>
                </c:pt>
                <c:pt idx="61236">
                  <c:v>-247.9905</c:v>
                </c:pt>
                <c:pt idx="61237">
                  <c:v>-247.98849999999999</c:v>
                </c:pt>
                <c:pt idx="61238">
                  <c:v>-247.98649999999998</c:v>
                </c:pt>
                <c:pt idx="61239">
                  <c:v>-247.98449999999997</c:v>
                </c:pt>
                <c:pt idx="61240">
                  <c:v>-247.98249999999996</c:v>
                </c:pt>
                <c:pt idx="61241">
                  <c:v>-247.98049999999998</c:v>
                </c:pt>
                <c:pt idx="61242">
                  <c:v>-247.9785</c:v>
                </c:pt>
                <c:pt idx="61243">
                  <c:v>-247.97649999999999</c:v>
                </c:pt>
                <c:pt idx="61244">
                  <c:v>-247.97449999999998</c:v>
                </c:pt>
                <c:pt idx="61245">
                  <c:v>-247.97249999999997</c:v>
                </c:pt>
                <c:pt idx="61246">
                  <c:v>-247.97049999999996</c:v>
                </c:pt>
                <c:pt idx="61247">
                  <c:v>-247.96849999999998</c:v>
                </c:pt>
                <c:pt idx="61248">
                  <c:v>-247.9665</c:v>
                </c:pt>
                <c:pt idx="61249">
                  <c:v>-247.96449999999999</c:v>
                </c:pt>
                <c:pt idx="61250">
                  <c:v>-247.96249999999998</c:v>
                </c:pt>
                <c:pt idx="61251">
                  <c:v>-247.96049999999997</c:v>
                </c:pt>
                <c:pt idx="61252">
                  <c:v>-247.95849999999996</c:v>
                </c:pt>
                <c:pt idx="61253">
                  <c:v>-247.95649999999998</c:v>
                </c:pt>
                <c:pt idx="61254">
                  <c:v>-247.9545</c:v>
                </c:pt>
                <c:pt idx="61255">
                  <c:v>-247.95249999999999</c:v>
                </c:pt>
                <c:pt idx="61256">
                  <c:v>-247.95049999999998</c:v>
                </c:pt>
                <c:pt idx="61257">
                  <c:v>-247.94849999999997</c:v>
                </c:pt>
                <c:pt idx="61258">
                  <c:v>-247.94649999999996</c:v>
                </c:pt>
                <c:pt idx="61259">
                  <c:v>-247.94449999999998</c:v>
                </c:pt>
                <c:pt idx="61260">
                  <c:v>-247.9425</c:v>
                </c:pt>
                <c:pt idx="61261">
                  <c:v>-247.94049999999999</c:v>
                </c:pt>
                <c:pt idx="61262">
                  <c:v>-247.93849999999998</c:v>
                </c:pt>
                <c:pt idx="61263">
                  <c:v>-247.93649999999997</c:v>
                </c:pt>
                <c:pt idx="61264">
                  <c:v>-247.93449999999996</c:v>
                </c:pt>
                <c:pt idx="61265">
                  <c:v>-247.93249999999998</c:v>
                </c:pt>
                <c:pt idx="61266">
                  <c:v>-247.93049999999999</c:v>
                </c:pt>
                <c:pt idx="61267">
                  <c:v>-247.92849999999999</c:v>
                </c:pt>
                <c:pt idx="61268">
                  <c:v>-247.92649999999998</c:v>
                </c:pt>
                <c:pt idx="61269">
                  <c:v>-247.92449999999997</c:v>
                </c:pt>
                <c:pt idx="61270">
                  <c:v>-247.92249999999996</c:v>
                </c:pt>
                <c:pt idx="61271">
                  <c:v>-247.92049999999998</c:v>
                </c:pt>
                <c:pt idx="61272">
                  <c:v>-247.91849999999999</c:v>
                </c:pt>
                <c:pt idx="61273">
                  <c:v>-247.91649999999998</c:v>
                </c:pt>
                <c:pt idx="61274">
                  <c:v>-247.91449999999998</c:v>
                </c:pt>
                <c:pt idx="61275">
                  <c:v>-247.91249999999997</c:v>
                </c:pt>
                <c:pt idx="61276">
                  <c:v>-247.91049999999996</c:v>
                </c:pt>
                <c:pt idx="61277">
                  <c:v>-247.90849999999998</c:v>
                </c:pt>
                <c:pt idx="61278">
                  <c:v>-247.90649999999999</c:v>
                </c:pt>
                <c:pt idx="61279">
                  <c:v>-247.90449999999998</c:v>
                </c:pt>
                <c:pt idx="61280">
                  <c:v>-247.90249999999997</c:v>
                </c:pt>
                <c:pt idx="61281">
                  <c:v>-247.90049999999997</c:v>
                </c:pt>
                <c:pt idx="61282">
                  <c:v>-247.89849999999998</c:v>
                </c:pt>
                <c:pt idx="61283">
                  <c:v>-247.89649999999997</c:v>
                </c:pt>
                <c:pt idx="61284">
                  <c:v>-247.89449999999999</c:v>
                </c:pt>
                <c:pt idx="61285">
                  <c:v>-247.89249999999998</c:v>
                </c:pt>
                <c:pt idx="61286">
                  <c:v>-247.89049999999997</c:v>
                </c:pt>
                <c:pt idx="61287">
                  <c:v>-247.88849999999996</c:v>
                </c:pt>
                <c:pt idx="61288">
                  <c:v>-247.88649999999998</c:v>
                </c:pt>
                <c:pt idx="61289">
                  <c:v>-247.88449999999997</c:v>
                </c:pt>
                <c:pt idx="61290">
                  <c:v>-247.88249999999999</c:v>
                </c:pt>
                <c:pt idx="61291">
                  <c:v>-247.88049999999998</c:v>
                </c:pt>
                <c:pt idx="61292">
                  <c:v>-247.87849999999997</c:v>
                </c:pt>
                <c:pt idx="61293">
                  <c:v>-247.87649999999996</c:v>
                </c:pt>
                <c:pt idx="61294">
                  <c:v>-247.87449999999998</c:v>
                </c:pt>
                <c:pt idx="61295">
                  <c:v>-247.87249999999997</c:v>
                </c:pt>
                <c:pt idx="61296">
                  <c:v>-247.87049999999999</c:v>
                </c:pt>
                <c:pt idx="61297">
                  <c:v>-247.86849999999998</c:v>
                </c:pt>
                <c:pt idx="61298">
                  <c:v>-247.86649999999997</c:v>
                </c:pt>
                <c:pt idx="61299">
                  <c:v>-247.86449999999996</c:v>
                </c:pt>
                <c:pt idx="61300">
                  <c:v>-247.86249999999998</c:v>
                </c:pt>
                <c:pt idx="61301">
                  <c:v>-247.86049999999997</c:v>
                </c:pt>
                <c:pt idx="61302">
                  <c:v>-247.85849999999999</c:v>
                </c:pt>
                <c:pt idx="61303">
                  <c:v>-247.85649999999998</c:v>
                </c:pt>
                <c:pt idx="61304">
                  <c:v>-247.85449999999997</c:v>
                </c:pt>
                <c:pt idx="61305">
                  <c:v>-247.85249999999996</c:v>
                </c:pt>
                <c:pt idx="61306">
                  <c:v>-247.85049999999998</c:v>
                </c:pt>
                <c:pt idx="61307">
                  <c:v>-247.84849999999997</c:v>
                </c:pt>
                <c:pt idx="61308">
                  <c:v>-247.84649999999999</c:v>
                </c:pt>
                <c:pt idx="61309">
                  <c:v>-247.84449999999998</c:v>
                </c:pt>
                <c:pt idx="61310">
                  <c:v>-247.84249999999997</c:v>
                </c:pt>
                <c:pt idx="61311">
                  <c:v>-247.84049999999996</c:v>
                </c:pt>
                <c:pt idx="61312">
                  <c:v>-247.83849999999998</c:v>
                </c:pt>
                <c:pt idx="61313">
                  <c:v>-247.83649999999997</c:v>
                </c:pt>
                <c:pt idx="61314">
                  <c:v>-247.83449999999999</c:v>
                </c:pt>
                <c:pt idx="61315">
                  <c:v>-247.83249999999998</c:v>
                </c:pt>
                <c:pt idx="61316">
                  <c:v>-247.83049999999997</c:v>
                </c:pt>
                <c:pt idx="61317">
                  <c:v>-247.82849999999996</c:v>
                </c:pt>
                <c:pt idx="61318">
                  <c:v>-247.82649999999998</c:v>
                </c:pt>
                <c:pt idx="61319">
                  <c:v>-247.82449999999997</c:v>
                </c:pt>
                <c:pt idx="61320">
                  <c:v>-247.82249999999999</c:v>
                </c:pt>
                <c:pt idx="61321">
                  <c:v>-247.82049999999998</c:v>
                </c:pt>
                <c:pt idx="61322">
                  <c:v>-247.81849999999997</c:v>
                </c:pt>
                <c:pt idx="61323">
                  <c:v>-247.81649999999996</c:v>
                </c:pt>
                <c:pt idx="61324">
                  <c:v>-247.81449999999998</c:v>
                </c:pt>
                <c:pt idx="61325">
                  <c:v>-247.81249999999997</c:v>
                </c:pt>
                <c:pt idx="61326">
                  <c:v>-247.81049999999999</c:v>
                </c:pt>
                <c:pt idx="61327">
                  <c:v>-247.80849999999998</c:v>
                </c:pt>
                <c:pt idx="61328">
                  <c:v>-247.80649999999997</c:v>
                </c:pt>
                <c:pt idx="61329">
                  <c:v>-247.80449999999996</c:v>
                </c:pt>
                <c:pt idx="61330">
                  <c:v>-247.80249999999998</c:v>
                </c:pt>
                <c:pt idx="61331">
                  <c:v>-247.80049999999997</c:v>
                </c:pt>
                <c:pt idx="61332">
                  <c:v>-247.79849999999999</c:v>
                </c:pt>
                <c:pt idx="61333">
                  <c:v>-247.79649999999998</c:v>
                </c:pt>
                <c:pt idx="61334">
                  <c:v>-247.79449999999997</c:v>
                </c:pt>
                <c:pt idx="61335">
                  <c:v>-247.79249999999996</c:v>
                </c:pt>
                <c:pt idx="61336">
                  <c:v>-247.79049999999998</c:v>
                </c:pt>
                <c:pt idx="61337">
                  <c:v>-247.78849999999997</c:v>
                </c:pt>
                <c:pt idx="61338">
                  <c:v>-247.78649999999999</c:v>
                </c:pt>
                <c:pt idx="61339">
                  <c:v>-247.78449999999998</c:v>
                </c:pt>
                <c:pt idx="61340">
                  <c:v>-247.78249999999997</c:v>
                </c:pt>
                <c:pt idx="61341">
                  <c:v>-247.78049999999996</c:v>
                </c:pt>
                <c:pt idx="61342">
                  <c:v>-247.77849999999998</c:v>
                </c:pt>
                <c:pt idx="61343">
                  <c:v>-247.77649999999997</c:v>
                </c:pt>
                <c:pt idx="61344">
                  <c:v>-247.77449999999999</c:v>
                </c:pt>
                <c:pt idx="61345">
                  <c:v>-247.77249999999998</c:v>
                </c:pt>
                <c:pt idx="61346">
                  <c:v>-247.77049999999997</c:v>
                </c:pt>
                <c:pt idx="61347">
                  <c:v>-247.76849999999996</c:v>
                </c:pt>
                <c:pt idx="61348">
                  <c:v>-247.76649999999998</c:v>
                </c:pt>
                <c:pt idx="61349">
                  <c:v>-247.7645</c:v>
                </c:pt>
                <c:pt idx="61350">
                  <c:v>-247.76249999999999</c:v>
                </c:pt>
                <c:pt idx="61351">
                  <c:v>-247.76049999999998</c:v>
                </c:pt>
                <c:pt idx="61352">
                  <c:v>-247.75849999999997</c:v>
                </c:pt>
                <c:pt idx="61353">
                  <c:v>-247.75649999999996</c:v>
                </c:pt>
                <c:pt idx="61354">
                  <c:v>-247.75449999999998</c:v>
                </c:pt>
                <c:pt idx="61355">
                  <c:v>-247.7525</c:v>
                </c:pt>
                <c:pt idx="61356">
                  <c:v>-247.75049999999999</c:v>
                </c:pt>
                <c:pt idx="61357">
                  <c:v>-247.74849999999998</c:v>
                </c:pt>
                <c:pt idx="61358">
                  <c:v>-247.74649999999997</c:v>
                </c:pt>
                <c:pt idx="61359">
                  <c:v>-247.74449999999996</c:v>
                </c:pt>
                <c:pt idx="61360">
                  <c:v>-247.74249999999998</c:v>
                </c:pt>
                <c:pt idx="61361">
                  <c:v>-247.7405</c:v>
                </c:pt>
                <c:pt idx="61362">
                  <c:v>-247.73849999999999</c:v>
                </c:pt>
                <c:pt idx="61363">
                  <c:v>-247.73649999999998</c:v>
                </c:pt>
                <c:pt idx="61364">
                  <c:v>-247.73449999999997</c:v>
                </c:pt>
                <c:pt idx="61365">
                  <c:v>-247.73249999999996</c:v>
                </c:pt>
                <c:pt idx="61366">
                  <c:v>-247.73049999999998</c:v>
                </c:pt>
                <c:pt idx="61367">
                  <c:v>-247.7285</c:v>
                </c:pt>
                <c:pt idx="61368">
                  <c:v>-247.72649999999999</c:v>
                </c:pt>
                <c:pt idx="61369">
                  <c:v>-247.72449999999998</c:v>
                </c:pt>
                <c:pt idx="61370">
                  <c:v>-247.72249999999997</c:v>
                </c:pt>
                <c:pt idx="61371">
                  <c:v>-247.72049999999996</c:v>
                </c:pt>
                <c:pt idx="61372">
                  <c:v>-247.71849999999998</c:v>
                </c:pt>
                <c:pt idx="61373">
                  <c:v>-247.7165</c:v>
                </c:pt>
                <c:pt idx="61374">
                  <c:v>-247.71449999999999</c:v>
                </c:pt>
                <c:pt idx="61375">
                  <c:v>-247.71249999999998</c:v>
                </c:pt>
                <c:pt idx="61376">
                  <c:v>-247.71049999999997</c:v>
                </c:pt>
                <c:pt idx="61377">
                  <c:v>-247.70849999999996</c:v>
                </c:pt>
                <c:pt idx="61378">
                  <c:v>-247.70649999999998</c:v>
                </c:pt>
                <c:pt idx="61379">
                  <c:v>-247.7045</c:v>
                </c:pt>
                <c:pt idx="61380">
                  <c:v>-247.70249999999999</c:v>
                </c:pt>
                <c:pt idx="61381">
                  <c:v>-247.70049999999998</c:v>
                </c:pt>
                <c:pt idx="61382">
                  <c:v>-247.69849999999997</c:v>
                </c:pt>
                <c:pt idx="61383">
                  <c:v>-247.69649999999996</c:v>
                </c:pt>
                <c:pt idx="61384">
                  <c:v>-247.69449999999998</c:v>
                </c:pt>
                <c:pt idx="61385">
                  <c:v>-247.6925</c:v>
                </c:pt>
                <c:pt idx="61386">
                  <c:v>-247.69049999999999</c:v>
                </c:pt>
                <c:pt idx="61387">
                  <c:v>-247.68849999999998</c:v>
                </c:pt>
                <c:pt idx="61388">
                  <c:v>-247.68649999999997</c:v>
                </c:pt>
                <c:pt idx="61389">
                  <c:v>-247.68449999999996</c:v>
                </c:pt>
                <c:pt idx="61390">
                  <c:v>-247.68249999999998</c:v>
                </c:pt>
                <c:pt idx="61391">
                  <c:v>-247.68049999999999</c:v>
                </c:pt>
                <c:pt idx="61392">
                  <c:v>-247.67849999999999</c:v>
                </c:pt>
                <c:pt idx="61393">
                  <c:v>-247.67649999999998</c:v>
                </c:pt>
                <c:pt idx="61394">
                  <c:v>-247.67449999999997</c:v>
                </c:pt>
                <c:pt idx="61395">
                  <c:v>-247.67249999999996</c:v>
                </c:pt>
                <c:pt idx="61396">
                  <c:v>-247.67049999999998</c:v>
                </c:pt>
                <c:pt idx="61397">
                  <c:v>-247.66849999999999</c:v>
                </c:pt>
                <c:pt idx="61398">
                  <c:v>-247.66649999999998</c:v>
                </c:pt>
                <c:pt idx="61399">
                  <c:v>-247.66449999999998</c:v>
                </c:pt>
                <c:pt idx="61400">
                  <c:v>-247.66249999999997</c:v>
                </c:pt>
                <c:pt idx="61401">
                  <c:v>-247.66049999999996</c:v>
                </c:pt>
                <c:pt idx="61402">
                  <c:v>-247.65849999999998</c:v>
                </c:pt>
                <c:pt idx="61403">
                  <c:v>-247.65649999999999</c:v>
                </c:pt>
                <c:pt idx="61404">
                  <c:v>-247.65449999999998</c:v>
                </c:pt>
                <c:pt idx="61405">
                  <c:v>-247.65249999999997</c:v>
                </c:pt>
                <c:pt idx="61406">
                  <c:v>-247.65049999999997</c:v>
                </c:pt>
                <c:pt idx="61407">
                  <c:v>-247.64849999999998</c:v>
                </c:pt>
                <c:pt idx="61408">
                  <c:v>-247.64649999999997</c:v>
                </c:pt>
                <c:pt idx="61409">
                  <c:v>-247.64449999999999</c:v>
                </c:pt>
                <c:pt idx="61410">
                  <c:v>-247.64249999999998</c:v>
                </c:pt>
                <c:pt idx="61411">
                  <c:v>-247.64049999999997</c:v>
                </c:pt>
                <c:pt idx="61412">
                  <c:v>-247.63849999999996</c:v>
                </c:pt>
                <c:pt idx="61413">
                  <c:v>-247.63649999999998</c:v>
                </c:pt>
                <c:pt idx="61414">
                  <c:v>-247.63449999999997</c:v>
                </c:pt>
                <c:pt idx="61415">
                  <c:v>-247.63249999999999</c:v>
                </c:pt>
                <c:pt idx="61416">
                  <c:v>-247.63049999999998</c:v>
                </c:pt>
                <c:pt idx="61417">
                  <c:v>-247.62849999999997</c:v>
                </c:pt>
                <c:pt idx="61418">
                  <c:v>-247.62649999999996</c:v>
                </c:pt>
                <c:pt idx="61419">
                  <c:v>-247.62449999999998</c:v>
                </c:pt>
                <c:pt idx="61420">
                  <c:v>-247.62249999999997</c:v>
                </c:pt>
                <c:pt idx="61421">
                  <c:v>-247.62049999999999</c:v>
                </c:pt>
                <c:pt idx="61422">
                  <c:v>-247.61849999999998</c:v>
                </c:pt>
                <c:pt idx="61423">
                  <c:v>-247.61649999999997</c:v>
                </c:pt>
                <c:pt idx="61424">
                  <c:v>-247.61449999999996</c:v>
                </c:pt>
                <c:pt idx="61425">
                  <c:v>-247.61249999999998</c:v>
                </c:pt>
                <c:pt idx="61426">
                  <c:v>-247.61049999999997</c:v>
                </c:pt>
                <c:pt idx="61427">
                  <c:v>-247.60849999999999</c:v>
                </c:pt>
                <c:pt idx="61428">
                  <c:v>-247.60649999999998</c:v>
                </c:pt>
                <c:pt idx="61429">
                  <c:v>-247.60449999999997</c:v>
                </c:pt>
                <c:pt idx="61430">
                  <c:v>-247.60249999999996</c:v>
                </c:pt>
                <c:pt idx="61431">
                  <c:v>-247.60049999999998</c:v>
                </c:pt>
                <c:pt idx="61432">
                  <c:v>-247.59849999999997</c:v>
                </c:pt>
                <c:pt idx="61433">
                  <c:v>-247.59649999999999</c:v>
                </c:pt>
                <c:pt idx="61434">
                  <c:v>-247.59449999999998</c:v>
                </c:pt>
                <c:pt idx="61435">
                  <c:v>-247.59249999999997</c:v>
                </c:pt>
                <c:pt idx="61436">
                  <c:v>-247.59049999999996</c:v>
                </c:pt>
                <c:pt idx="61437">
                  <c:v>-247.58849999999998</c:v>
                </c:pt>
                <c:pt idx="61438">
                  <c:v>-247.58649999999997</c:v>
                </c:pt>
                <c:pt idx="61439">
                  <c:v>-247.58449999999999</c:v>
                </c:pt>
                <c:pt idx="61440">
                  <c:v>-247.58249999999998</c:v>
                </c:pt>
                <c:pt idx="61441">
                  <c:v>-247.58049999999997</c:v>
                </c:pt>
                <c:pt idx="61442">
                  <c:v>-247.57849999999996</c:v>
                </c:pt>
                <c:pt idx="61443">
                  <c:v>-247.57649999999998</c:v>
                </c:pt>
                <c:pt idx="61444">
                  <c:v>-247.57449999999997</c:v>
                </c:pt>
                <c:pt idx="61445">
                  <c:v>-247.57249999999999</c:v>
                </c:pt>
                <c:pt idx="61446">
                  <c:v>-247.57049999999998</c:v>
                </c:pt>
                <c:pt idx="61447">
                  <c:v>-247.56849999999997</c:v>
                </c:pt>
                <c:pt idx="61448">
                  <c:v>-247.56649999999996</c:v>
                </c:pt>
                <c:pt idx="61449">
                  <c:v>-247.56449999999998</c:v>
                </c:pt>
                <c:pt idx="61450">
                  <c:v>-247.56249999999997</c:v>
                </c:pt>
                <c:pt idx="61451">
                  <c:v>-247.56049999999999</c:v>
                </c:pt>
                <c:pt idx="61452">
                  <c:v>-247.55849999999998</c:v>
                </c:pt>
                <c:pt idx="61453">
                  <c:v>-247.55649999999997</c:v>
                </c:pt>
                <c:pt idx="61454">
                  <c:v>-247.55449999999996</c:v>
                </c:pt>
                <c:pt idx="61455">
                  <c:v>-247.55249999999998</c:v>
                </c:pt>
                <c:pt idx="61456">
                  <c:v>-247.55049999999997</c:v>
                </c:pt>
                <c:pt idx="61457">
                  <c:v>-247.54849999999999</c:v>
                </c:pt>
                <c:pt idx="61458">
                  <c:v>-247.54649999999998</c:v>
                </c:pt>
                <c:pt idx="61459">
                  <c:v>-247.54449999999997</c:v>
                </c:pt>
                <c:pt idx="61460">
                  <c:v>-247.54249999999996</c:v>
                </c:pt>
                <c:pt idx="61461">
                  <c:v>-247.54049999999998</c:v>
                </c:pt>
                <c:pt idx="61462">
                  <c:v>-247.53849999999997</c:v>
                </c:pt>
                <c:pt idx="61463">
                  <c:v>-247.53649999999999</c:v>
                </c:pt>
                <c:pt idx="61464">
                  <c:v>-247.53449999999998</c:v>
                </c:pt>
                <c:pt idx="61465">
                  <c:v>-247.53249999999997</c:v>
                </c:pt>
                <c:pt idx="61466">
                  <c:v>-247.53049999999996</c:v>
                </c:pt>
                <c:pt idx="61467">
                  <c:v>-247.52849999999998</c:v>
                </c:pt>
                <c:pt idx="61468">
                  <c:v>-247.52649999999997</c:v>
                </c:pt>
                <c:pt idx="61469">
                  <c:v>-247.52449999999999</c:v>
                </c:pt>
                <c:pt idx="61470">
                  <c:v>-247.52249999999998</c:v>
                </c:pt>
                <c:pt idx="61471">
                  <c:v>-247.52049999999997</c:v>
                </c:pt>
                <c:pt idx="61472">
                  <c:v>-247.51849999999996</c:v>
                </c:pt>
                <c:pt idx="61473">
                  <c:v>-247.51649999999998</c:v>
                </c:pt>
                <c:pt idx="61474">
                  <c:v>-247.5145</c:v>
                </c:pt>
                <c:pt idx="61475">
                  <c:v>-247.51249999999999</c:v>
                </c:pt>
                <c:pt idx="61476">
                  <c:v>-247.51049999999998</c:v>
                </c:pt>
                <c:pt idx="61477">
                  <c:v>-247.50849999999997</c:v>
                </c:pt>
                <c:pt idx="61478">
                  <c:v>-247.50649999999996</c:v>
                </c:pt>
                <c:pt idx="61479">
                  <c:v>-247.50449999999998</c:v>
                </c:pt>
                <c:pt idx="61480">
                  <c:v>-247.5025</c:v>
                </c:pt>
                <c:pt idx="61481">
                  <c:v>-247.50049999999999</c:v>
                </c:pt>
                <c:pt idx="61482">
                  <c:v>-247.49849999999998</c:v>
                </c:pt>
                <c:pt idx="61483">
                  <c:v>-247.49649999999997</c:v>
                </c:pt>
                <c:pt idx="61484">
                  <c:v>-247.49449999999996</c:v>
                </c:pt>
                <c:pt idx="61485">
                  <c:v>-247.49249999999998</c:v>
                </c:pt>
                <c:pt idx="61486">
                  <c:v>-247.4905</c:v>
                </c:pt>
                <c:pt idx="61487">
                  <c:v>-247.48849999999999</c:v>
                </c:pt>
                <c:pt idx="61488">
                  <c:v>-247.48649999999998</c:v>
                </c:pt>
                <c:pt idx="61489">
                  <c:v>-247.48449999999997</c:v>
                </c:pt>
                <c:pt idx="61490">
                  <c:v>-247.48249999999996</c:v>
                </c:pt>
                <c:pt idx="61491">
                  <c:v>-247.48049999999998</c:v>
                </c:pt>
                <c:pt idx="61492">
                  <c:v>-247.4785</c:v>
                </c:pt>
                <c:pt idx="61493">
                  <c:v>-247.47649999999999</c:v>
                </c:pt>
                <c:pt idx="61494">
                  <c:v>-247.47449999999998</c:v>
                </c:pt>
                <c:pt idx="61495">
                  <c:v>-247.47249999999997</c:v>
                </c:pt>
                <c:pt idx="61496">
                  <c:v>-247.47049999999996</c:v>
                </c:pt>
                <c:pt idx="61497">
                  <c:v>-247.46849999999998</c:v>
                </c:pt>
                <c:pt idx="61498">
                  <c:v>-247.4665</c:v>
                </c:pt>
                <c:pt idx="61499">
                  <c:v>-247.46449999999999</c:v>
                </c:pt>
                <c:pt idx="61500">
                  <c:v>-247.46249999999998</c:v>
                </c:pt>
                <c:pt idx="61501">
                  <c:v>-247.46049999999997</c:v>
                </c:pt>
                <c:pt idx="61502">
                  <c:v>-247.45849999999996</c:v>
                </c:pt>
                <c:pt idx="61503">
                  <c:v>-247.45649999999998</c:v>
                </c:pt>
                <c:pt idx="61504">
                  <c:v>-247.4545</c:v>
                </c:pt>
                <c:pt idx="61505">
                  <c:v>-247.45249999999999</c:v>
                </c:pt>
                <c:pt idx="61506">
                  <c:v>-247.45049999999998</c:v>
                </c:pt>
                <c:pt idx="61507">
                  <c:v>-247.44849999999997</c:v>
                </c:pt>
                <c:pt idx="61508">
                  <c:v>-247.44649999999996</c:v>
                </c:pt>
                <c:pt idx="61509">
                  <c:v>-247.44449999999998</c:v>
                </c:pt>
                <c:pt idx="61510">
                  <c:v>-247.4425</c:v>
                </c:pt>
                <c:pt idx="61511">
                  <c:v>-247.44049999999999</c:v>
                </c:pt>
                <c:pt idx="61512">
                  <c:v>-247.43849999999998</c:v>
                </c:pt>
                <c:pt idx="61513">
                  <c:v>-247.43649999999997</c:v>
                </c:pt>
                <c:pt idx="61514">
                  <c:v>-247.43449999999996</c:v>
                </c:pt>
                <c:pt idx="61515">
                  <c:v>-247.43249999999998</c:v>
                </c:pt>
                <c:pt idx="61516">
                  <c:v>-247.43049999999999</c:v>
                </c:pt>
                <c:pt idx="61517">
                  <c:v>-247.42849999999999</c:v>
                </c:pt>
                <c:pt idx="61518">
                  <c:v>-247.42649999999998</c:v>
                </c:pt>
                <c:pt idx="61519">
                  <c:v>-247.42449999999997</c:v>
                </c:pt>
                <c:pt idx="61520">
                  <c:v>-247.42249999999996</c:v>
                </c:pt>
                <c:pt idx="61521">
                  <c:v>-247.42049999999998</c:v>
                </c:pt>
                <c:pt idx="61522">
                  <c:v>-247.41849999999999</c:v>
                </c:pt>
                <c:pt idx="61523">
                  <c:v>-247.41649999999998</c:v>
                </c:pt>
                <c:pt idx="61524">
                  <c:v>-247.41449999999998</c:v>
                </c:pt>
                <c:pt idx="61525">
                  <c:v>-247.41249999999997</c:v>
                </c:pt>
                <c:pt idx="61526">
                  <c:v>-247.41049999999996</c:v>
                </c:pt>
                <c:pt idx="61527">
                  <c:v>-247.40849999999998</c:v>
                </c:pt>
                <c:pt idx="61528">
                  <c:v>-247.40649999999999</c:v>
                </c:pt>
                <c:pt idx="61529">
                  <c:v>-247.40449999999998</c:v>
                </c:pt>
                <c:pt idx="61530">
                  <c:v>-247.40249999999997</c:v>
                </c:pt>
                <c:pt idx="61531">
                  <c:v>-247.40049999999997</c:v>
                </c:pt>
                <c:pt idx="61532">
                  <c:v>-247.39849999999998</c:v>
                </c:pt>
                <c:pt idx="61533">
                  <c:v>-247.39649999999997</c:v>
                </c:pt>
                <c:pt idx="61534">
                  <c:v>-247.39449999999999</c:v>
                </c:pt>
                <c:pt idx="61535">
                  <c:v>-247.39249999999998</c:v>
                </c:pt>
                <c:pt idx="61536">
                  <c:v>-247.39049999999997</c:v>
                </c:pt>
                <c:pt idx="61537">
                  <c:v>-247.38849999999996</c:v>
                </c:pt>
                <c:pt idx="61538">
                  <c:v>-247.38649999999998</c:v>
                </c:pt>
                <c:pt idx="61539">
                  <c:v>-247.38449999999997</c:v>
                </c:pt>
                <c:pt idx="61540">
                  <c:v>-247.38249999999999</c:v>
                </c:pt>
                <c:pt idx="61541">
                  <c:v>-247.38049999999998</c:v>
                </c:pt>
                <c:pt idx="61542">
                  <c:v>-247.37849999999997</c:v>
                </c:pt>
                <c:pt idx="61543">
                  <c:v>-247.37649999999996</c:v>
                </c:pt>
                <c:pt idx="61544">
                  <c:v>-247.37449999999998</c:v>
                </c:pt>
                <c:pt idx="61545">
                  <c:v>-247.37249999999997</c:v>
                </c:pt>
                <c:pt idx="61546">
                  <c:v>-247.37049999999999</c:v>
                </c:pt>
                <c:pt idx="61547">
                  <c:v>-247.36849999999998</c:v>
                </c:pt>
                <c:pt idx="61548">
                  <c:v>-247.36649999999997</c:v>
                </c:pt>
                <c:pt idx="61549">
                  <c:v>-247.36449999999996</c:v>
                </c:pt>
                <c:pt idx="61550">
                  <c:v>-247.36249999999998</c:v>
                </c:pt>
                <c:pt idx="61551">
                  <c:v>-247.36049999999997</c:v>
                </c:pt>
                <c:pt idx="61552">
                  <c:v>-247.35849999999999</c:v>
                </c:pt>
                <c:pt idx="61553">
                  <c:v>-247.35649999999998</c:v>
                </c:pt>
                <c:pt idx="61554">
                  <c:v>-247.35449999999997</c:v>
                </c:pt>
                <c:pt idx="61555">
                  <c:v>-247.35249999999996</c:v>
                </c:pt>
                <c:pt idx="61556">
                  <c:v>-247.35049999999998</c:v>
                </c:pt>
                <c:pt idx="61557">
                  <c:v>-247.34849999999997</c:v>
                </c:pt>
                <c:pt idx="61558">
                  <c:v>-247.34649999999999</c:v>
                </c:pt>
                <c:pt idx="61559">
                  <c:v>-247.34449999999998</c:v>
                </c:pt>
                <c:pt idx="61560">
                  <c:v>-247.34249999999997</c:v>
                </c:pt>
                <c:pt idx="61561">
                  <c:v>-247.34049999999996</c:v>
                </c:pt>
                <c:pt idx="61562">
                  <c:v>-247.33849999999998</c:v>
                </c:pt>
                <c:pt idx="61563">
                  <c:v>-247.33649999999997</c:v>
                </c:pt>
                <c:pt idx="61564">
                  <c:v>-247.33449999999999</c:v>
                </c:pt>
                <c:pt idx="61565">
                  <c:v>-247.33249999999998</c:v>
                </c:pt>
                <c:pt idx="61566">
                  <c:v>-247.33049999999997</c:v>
                </c:pt>
                <c:pt idx="61567">
                  <c:v>-247.32849999999996</c:v>
                </c:pt>
                <c:pt idx="61568">
                  <c:v>-247.32649999999998</c:v>
                </c:pt>
                <c:pt idx="61569">
                  <c:v>-247.32449999999997</c:v>
                </c:pt>
                <c:pt idx="61570">
                  <c:v>-247.32249999999999</c:v>
                </c:pt>
                <c:pt idx="61571">
                  <c:v>-247.32049999999998</c:v>
                </c:pt>
                <c:pt idx="61572">
                  <c:v>-247.31849999999997</c:v>
                </c:pt>
                <c:pt idx="61573">
                  <c:v>-247.31649999999996</c:v>
                </c:pt>
                <c:pt idx="61574">
                  <c:v>-247.31449999999998</c:v>
                </c:pt>
                <c:pt idx="61575">
                  <c:v>-247.31249999999997</c:v>
                </c:pt>
                <c:pt idx="61576">
                  <c:v>-247.31049999999999</c:v>
                </c:pt>
                <c:pt idx="61577">
                  <c:v>-247.30849999999998</c:v>
                </c:pt>
                <c:pt idx="61578">
                  <c:v>-247.30649999999997</c:v>
                </c:pt>
                <c:pt idx="61579">
                  <c:v>-247.30449999999996</c:v>
                </c:pt>
                <c:pt idx="61580">
                  <c:v>-247.30249999999998</c:v>
                </c:pt>
                <c:pt idx="61581">
                  <c:v>-247.30049999999997</c:v>
                </c:pt>
                <c:pt idx="61582">
                  <c:v>-247.29849999999999</c:v>
                </c:pt>
                <c:pt idx="61583">
                  <c:v>-247.29649999999998</c:v>
                </c:pt>
                <c:pt idx="61584">
                  <c:v>-247.29449999999997</c:v>
                </c:pt>
                <c:pt idx="61585">
                  <c:v>-247.29249999999996</c:v>
                </c:pt>
                <c:pt idx="61586">
                  <c:v>-247.29049999999998</c:v>
                </c:pt>
                <c:pt idx="61587">
                  <c:v>-247.28849999999997</c:v>
                </c:pt>
                <c:pt idx="61588">
                  <c:v>-247.28649999999999</c:v>
                </c:pt>
                <c:pt idx="61589">
                  <c:v>-247.28449999999998</c:v>
                </c:pt>
                <c:pt idx="61590">
                  <c:v>-247.28249999999997</c:v>
                </c:pt>
                <c:pt idx="61591">
                  <c:v>-247.28049999999996</c:v>
                </c:pt>
                <c:pt idx="61592">
                  <c:v>-247.27849999999998</c:v>
                </c:pt>
                <c:pt idx="61593">
                  <c:v>-247.27649999999997</c:v>
                </c:pt>
                <c:pt idx="61594">
                  <c:v>-247.27449999999999</c:v>
                </c:pt>
                <c:pt idx="61595">
                  <c:v>-247.27249999999998</c:v>
                </c:pt>
                <c:pt idx="61596">
                  <c:v>-247.27049999999997</c:v>
                </c:pt>
                <c:pt idx="61597">
                  <c:v>-247.26849999999996</c:v>
                </c:pt>
                <c:pt idx="61598">
                  <c:v>-247.26649999999998</c:v>
                </c:pt>
                <c:pt idx="61599">
                  <c:v>-247.2645</c:v>
                </c:pt>
                <c:pt idx="61600">
                  <c:v>-247.26249999999999</c:v>
                </c:pt>
                <c:pt idx="61601">
                  <c:v>-247.26049999999998</c:v>
                </c:pt>
                <c:pt idx="61602">
                  <c:v>-247.25849999999997</c:v>
                </c:pt>
                <c:pt idx="61603">
                  <c:v>-247.25649999999996</c:v>
                </c:pt>
                <c:pt idx="61604">
                  <c:v>-247.25449999999998</c:v>
                </c:pt>
                <c:pt idx="61605">
                  <c:v>-247.2525</c:v>
                </c:pt>
                <c:pt idx="61606">
                  <c:v>-247.25049999999999</c:v>
                </c:pt>
                <c:pt idx="61607">
                  <c:v>-247.24849999999998</c:v>
                </c:pt>
                <c:pt idx="61608">
                  <c:v>-247.24649999999997</c:v>
                </c:pt>
                <c:pt idx="61609">
                  <c:v>-247.24449999999996</c:v>
                </c:pt>
                <c:pt idx="61610">
                  <c:v>-247.24249999999998</c:v>
                </c:pt>
                <c:pt idx="61611">
                  <c:v>-247.2405</c:v>
                </c:pt>
                <c:pt idx="61612">
                  <c:v>-247.23849999999999</c:v>
                </c:pt>
                <c:pt idx="61613">
                  <c:v>-247.23649999999998</c:v>
                </c:pt>
                <c:pt idx="61614">
                  <c:v>-247.23449999999997</c:v>
                </c:pt>
                <c:pt idx="61615">
                  <c:v>-247.23249999999996</c:v>
                </c:pt>
                <c:pt idx="61616">
                  <c:v>-247.23049999999998</c:v>
                </c:pt>
                <c:pt idx="61617">
                  <c:v>-247.2285</c:v>
                </c:pt>
                <c:pt idx="61618">
                  <c:v>-247.22649999999999</c:v>
                </c:pt>
                <c:pt idx="61619">
                  <c:v>-247.22449999999998</c:v>
                </c:pt>
                <c:pt idx="61620">
                  <c:v>-247.22249999999997</c:v>
                </c:pt>
                <c:pt idx="61621">
                  <c:v>-247.22049999999996</c:v>
                </c:pt>
                <c:pt idx="61622">
                  <c:v>-247.21849999999998</c:v>
                </c:pt>
                <c:pt idx="61623">
                  <c:v>-247.2165</c:v>
                </c:pt>
                <c:pt idx="61624">
                  <c:v>-247.21449999999999</c:v>
                </c:pt>
                <c:pt idx="61625">
                  <c:v>-247.21249999999998</c:v>
                </c:pt>
                <c:pt idx="61626">
                  <c:v>-247.21049999999997</c:v>
                </c:pt>
                <c:pt idx="61627">
                  <c:v>-247.20849999999996</c:v>
                </c:pt>
                <c:pt idx="61628">
                  <c:v>-247.20649999999998</c:v>
                </c:pt>
                <c:pt idx="61629">
                  <c:v>-247.2045</c:v>
                </c:pt>
                <c:pt idx="61630">
                  <c:v>-247.20249999999999</c:v>
                </c:pt>
                <c:pt idx="61631">
                  <c:v>-247.20049999999998</c:v>
                </c:pt>
                <c:pt idx="61632">
                  <c:v>-247.19849999999997</c:v>
                </c:pt>
                <c:pt idx="61633">
                  <c:v>-247.19649999999996</c:v>
                </c:pt>
                <c:pt idx="61634">
                  <c:v>-247.19449999999998</c:v>
                </c:pt>
                <c:pt idx="61635">
                  <c:v>-247.1925</c:v>
                </c:pt>
                <c:pt idx="61636">
                  <c:v>-247.19049999999999</c:v>
                </c:pt>
                <c:pt idx="61637">
                  <c:v>-247.18849999999998</c:v>
                </c:pt>
                <c:pt idx="61638">
                  <c:v>-247.18649999999997</c:v>
                </c:pt>
                <c:pt idx="61639">
                  <c:v>-247.18449999999996</c:v>
                </c:pt>
                <c:pt idx="61640">
                  <c:v>-247.18249999999998</c:v>
                </c:pt>
                <c:pt idx="61641">
                  <c:v>-247.18049999999999</c:v>
                </c:pt>
                <c:pt idx="61642">
                  <c:v>-247.17849999999999</c:v>
                </c:pt>
                <c:pt idx="61643">
                  <c:v>-247.17649999999998</c:v>
                </c:pt>
                <c:pt idx="61644">
                  <c:v>-247.17449999999997</c:v>
                </c:pt>
                <c:pt idx="61645">
                  <c:v>-247.17249999999996</c:v>
                </c:pt>
                <c:pt idx="61646">
                  <c:v>-247.17049999999998</c:v>
                </c:pt>
                <c:pt idx="61647">
                  <c:v>-247.16849999999999</c:v>
                </c:pt>
                <c:pt idx="61648">
                  <c:v>-247.16649999999998</c:v>
                </c:pt>
                <c:pt idx="61649">
                  <c:v>-247.16449999999998</c:v>
                </c:pt>
                <c:pt idx="61650">
                  <c:v>-247.16249999999997</c:v>
                </c:pt>
                <c:pt idx="61651">
                  <c:v>-247.16049999999996</c:v>
                </c:pt>
                <c:pt idx="61652">
                  <c:v>-247.15849999999998</c:v>
                </c:pt>
                <c:pt idx="61653">
                  <c:v>-247.15649999999999</c:v>
                </c:pt>
                <c:pt idx="61654">
                  <c:v>-247.15449999999998</c:v>
                </c:pt>
                <c:pt idx="61655">
                  <c:v>-247.15249999999997</c:v>
                </c:pt>
                <c:pt idx="61656">
                  <c:v>-247.15049999999997</c:v>
                </c:pt>
                <c:pt idx="61657">
                  <c:v>-247.14849999999998</c:v>
                </c:pt>
                <c:pt idx="61658">
                  <c:v>-247.14649999999997</c:v>
                </c:pt>
                <c:pt idx="61659">
                  <c:v>-247.14449999999999</c:v>
                </c:pt>
                <c:pt idx="61660">
                  <c:v>-247.14249999999998</c:v>
                </c:pt>
                <c:pt idx="61661">
                  <c:v>-247.14049999999997</c:v>
                </c:pt>
                <c:pt idx="61662">
                  <c:v>-247.13849999999996</c:v>
                </c:pt>
                <c:pt idx="61663">
                  <c:v>-247.13649999999998</c:v>
                </c:pt>
                <c:pt idx="61664">
                  <c:v>-247.13449999999997</c:v>
                </c:pt>
                <c:pt idx="61665">
                  <c:v>-247.13249999999999</c:v>
                </c:pt>
                <c:pt idx="61666">
                  <c:v>-247.13049999999998</c:v>
                </c:pt>
                <c:pt idx="61667">
                  <c:v>-247.12849999999997</c:v>
                </c:pt>
                <c:pt idx="61668">
                  <c:v>-247.12649999999996</c:v>
                </c:pt>
                <c:pt idx="61669">
                  <c:v>-247.12449999999998</c:v>
                </c:pt>
                <c:pt idx="61670">
                  <c:v>-247.12249999999997</c:v>
                </c:pt>
                <c:pt idx="61671">
                  <c:v>-247.12049999999999</c:v>
                </c:pt>
                <c:pt idx="61672">
                  <c:v>-247.11849999999998</c:v>
                </c:pt>
                <c:pt idx="61673">
                  <c:v>-247.11649999999997</c:v>
                </c:pt>
                <c:pt idx="61674">
                  <c:v>-247.11449999999996</c:v>
                </c:pt>
                <c:pt idx="61675">
                  <c:v>-247.11249999999998</c:v>
                </c:pt>
                <c:pt idx="61676">
                  <c:v>-247.11049999999997</c:v>
                </c:pt>
                <c:pt idx="61677">
                  <c:v>-247.10849999999999</c:v>
                </c:pt>
                <c:pt idx="61678">
                  <c:v>-247.10649999999998</c:v>
                </c:pt>
                <c:pt idx="61679">
                  <c:v>-247.10449999999997</c:v>
                </c:pt>
                <c:pt idx="61680">
                  <c:v>-247.10249999999996</c:v>
                </c:pt>
                <c:pt idx="61681">
                  <c:v>-247.10049999999998</c:v>
                </c:pt>
                <c:pt idx="61682">
                  <c:v>-247.09849999999997</c:v>
                </c:pt>
                <c:pt idx="61683">
                  <c:v>-247.09649999999999</c:v>
                </c:pt>
                <c:pt idx="61684">
                  <c:v>-247.09449999999998</c:v>
                </c:pt>
                <c:pt idx="61685">
                  <c:v>-247.09249999999997</c:v>
                </c:pt>
                <c:pt idx="61686">
                  <c:v>-247.09049999999996</c:v>
                </c:pt>
                <c:pt idx="61687">
                  <c:v>-247.08849999999998</c:v>
                </c:pt>
                <c:pt idx="61688">
                  <c:v>-247.08649999999997</c:v>
                </c:pt>
                <c:pt idx="61689">
                  <c:v>-247.08449999999999</c:v>
                </c:pt>
                <c:pt idx="61690">
                  <c:v>-247.08249999999998</c:v>
                </c:pt>
                <c:pt idx="61691">
                  <c:v>-247.08049999999997</c:v>
                </c:pt>
                <c:pt idx="61692">
                  <c:v>-247.07849999999996</c:v>
                </c:pt>
                <c:pt idx="61693">
                  <c:v>-247.07649999999998</c:v>
                </c:pt>
                <c:pt idx="61694">
                  <c:v>-247.07449999999997</c:v>
                </c:pt>
                <c:pt idx="61695">
                  <c:v>-247.07249999999999</c:v>
                </c:pt>
                <c:pt idx="61696">
                  <c:v>-247.07049999999998</c:v>
                </c:pt>
                <c:pt idx="61697">
                  <c:v>-247.06849999999997</c:v>
                </c:pt>
                <c:pt idx="61698">
                  <c:v>-247.06649999999996</c:v>
                </c:pt>
                <c:pt idx="61699">
                  <c:v>-247.06449999999998</c:v>
                </c:pt>
                <c:pt idx="61700">
                  <c:v>-247.06249999999997</c:v>
                </c:pt>
                <c:pt idx="61701">
                  <c:v>-247.06049999999999</c:v>
                </c:pt>
                <c:pt idx="61702">
                  <c:v>-247.05849999999998</c:v>
                </c:pt>
                <c:pt idx="61703">
                  <c:v>-247.05649999999997</c:v>
                </c:pt>
                <c:pt idx="61704">
                  <c:v>-247.05449999999996</c:v>
                </c:pt>
                <c:pt idx="61705">
                  <c:v>-247.05249999999998</c:v>
                </c:pt>
                <c:pt idx="61706">
                  <c:v>-247.05049999999997</c:v>
                </c:pt>
                <c:pt idx="61707">
                  <c:v>-247.04849999999999</c:v>
                </c:pt>
                <c:pt idx="61708">
                  <c:v>-247.04649999999998</c:v>
                </c:pt>
                <c:pt idx="61709">
                  <c:v>-247.04449999999997</c:v>
                </c:pt>
                <c:pt idx="61710">
                  <c:v>-247.04249999999996</c:v>
                </c:pt>
                <c:pt idx="61711">
                  <c:v>-247.04049999999998</c:v>
                </c:pt>
                <c:pt idx="61712">
                  <c:v>-247.03849999999997</c:v>
                </c:pt>
                <c:pt idx="61713">
                  <c:v>-247.03649999999999</c:v>
                </c:pt>
                <c:pt idx="61714">
                  <c:v>-247.03449999999998</c:v>
                </c:pt>
                <c:pt idx="61715">
                  <c:v>-247.03249999999997</c:v>
                </c:pt>
                <c:pt idx="61716">
                  <c:v>-247.03049999999996</c:v>
                </c:pt>
                <c:pt idx="61717">
                  <c:v>-247.02849999999998</c:v>
                </c:pt>
                <c:pt idx="61718">
                  <c:v>-247.02649999999997</c:v>
                </c:pt>
                <c:pt idx="61719">
                  <c:v>-247.02449999999999</c:v>
                </c:pt>
                <c:pt idx="61720">
                  <c:v>-247.02249999999998</c:v>
                </c:pt>
                <c:pt idx="61721">
                  <c:v>-247.02049999999997</c:v>
                </c:pt>
                <c:pt idx="61722">
                  <c:v>-247.01849999999996</c:v>
                </c:pt>
                <c:pt idx="61723">
                  <c:v>-247.01649999999998</c:v>
                </c:pt>
                <c:pt idx="61724">
                  <c:v>-247.0145</c:v>
                </c:pt>
                <c:pt idx="61725">
                  <c:v>-247.01249999999999</c:v>
                </c:pt>
                <c:pt idx="61726">
                  <c:v>-247.01049999999998</c:v>
                </c:pt>
                <c:pt idx="61727">
                  <c:v>-247.00849999999997</c:v>
                </c:pt>
                <c:pt idx="61728">
                  <c:v>-247.00649999999996</c:v>
                </c:pt>
                <c:pt idx="61729">
                  <c:v>-247.00449999999998</c:v>
                </c:pt>
                <c:pt idx="61730">
                  <c:v>-247.0025</c:v>
                </c:pt>
                <c:pt idx="61731">
                  <c:v>-247.00049999999999</c:v>
                </c:pt>
                <c:pt idx="61732">
                  <c:v>-246.99849999999998</c:v>
                </c:pt>
                <c:pt idx="61733">
                  <c:v>-246.99649999999997</c:v>
                </c:pt>
                <c:pt idx="61734">
                  <c:v>-246.99449999999996</c:v>
                </c:pt>
                <c:pt idx="61735">
                  <c:v>-246.99249999999998</c:v>
                </c:pt>
                <c:pt idx="61736">
                  <c:v>-246.9905</c:v>
                </c:pt>
                <c:pt idx="61737">
                  <c:v>-246.98849999999999</c:v>
                </c:pt>
                <c:pt idx="61738">
                  <c:v>-246.98649999999998</c:v>
                </c:pt>
                <c:pt idx="61739">
                  <c:v>-246.98449999999997</c:v>
                </c:pt>
                <c:pt idx="61740">
                  <c:v>-246.98249999999996</c:v>
                </c:pt>
                <c:pt idx="61741">
                  <c:v>-246.98049999999998</c:v>
                </c:pt>
                <c:pt idx="61742">
                  <c:v>-246.9785</c:v>
                </c:pt>
                <c:pt idx="61743">
                  <c:v>-246.97649999999999</c:v>
                </c:pt>
                <c:pt idx="61744">
                  <c:v>-246.97449999999998</c:v>
                </c:pt>
                <c:pt idx="61745">
                  <c:v>-246.97249999999997</c:v>
                </c:pt>
                <c:pt idx="61746">
                  <c:v>-246.97049999999996</c:v>
                </c:pt>
                <c:pt idx="61747">
                  <c:v>-246.96849999999998</c:v>
                </c:pt>
                <c:pt idx="61748">
                  <c:v>-246.9665</c:v>
                </c:pt>
                <c:pt idx="61749">
                  <c:v>-246.96449999999999</c:v>
                </c:pt>
                <c:pt idx="61750">
                  <c:v>-246.96249999999998</c:v>
                </c:pt>
                <c:pt idx="61751">
                  <c:v>-246.96049999999997</c:v>
                </c:pt>
                <c:pt idx="61752">
                  <c:v>-246.95849999999996</c:v>
                </c:pt>
                <c:pt idx="61753">
                  <c:v>-246.95649999999998</c:v>
                </c:pt>
                <c:pt idx="61754">
                  <c:v>-246.9545</c:v>
                </c:pt>
                <c:pt idx="61755">
                  <c:v>-246.95249999999999</c:v>
                </c:pt>
                <c:pt idx="61756">
                  <c:v>-246.95049999999998</c:v>
                </c:pt>
                <c:pt idx="61757">
                  <c:v>-246.94849999999997</c:v>
                </c:pt>
                <c:pt idx="61758">
                  <c:v>-246.94649999999996</c:v>
                </c:pt>
                <c:pt idx="61759">
                  <c:v>-246.94449999999998</c:v>
                </c:pt>
                <c:pt idx="61760">
                  <c:v>-246.9425</c:v>
                </c:pt>
                <c:pt idx="61761">
                  <c:v>-246.94049999999999</c:v>
                </c:pt>
                <c:pt idx="61762">
                  <c:v>-246.93849999999998</c:v>
                </c:pt>
                <c:pt idx="61763">
                  <c:v>-246.93649999999997</c:v>
                </c:pt>
                <c:pt idx="61764">
                  <c:v>-246.93449999999996</c:v>
                </c:pt>
                <c:pt idx="61765">
                  <c:v>-246.93249999999998</c:v>
                </c:pt>
                <c:pt idx="61766">
                  <c:v>-246.93049999999999</c:v>
                </c:pt>
                <c:pt idx="61767">
                  <c:v>-246.92849999999999</c:v>
                </c:pt>
                <c:pt idx="61768">
                  <c:v>-246.92649999999998</c:v>
                </c:pt>
                <c:pt idx="61769">
                  <c:v>-246.92449999999997</c:v>
                </c:pt>
                <c:pt idx="61770">
                  <c:v>-246.92249999999996</c:v>
                </c:pt>
                <c:pt idx="61771">
                  <c:v>-246.92049999999998</c:v>
                </c:pt>
                <c:pt idx="61772">
                  <c:v>-246.91849999999999</c:v>
                </c:pt>
                <c:pt idx="61773">
                  <c:v>-246.91649999999998</c:v>
                </c:pt>
                <c:pt idx="61774">
                  <c:v>-246.91449999999998</c:v>
                </c:pt>
                <c:pt idx="61775">
                  <c:v>-246.91249999999997</c:v>
                </c:pt>
                <c:pt idx="61776">
                  <c:v>-246.91049999999996</c:v>
                </c:pt>
                <c:pt idx="61777">
                  <c:v>-246.90849999999998</c:v>
                </c:pt>
                <c:pt idx="61778">
                  <c:v>-246.90649999999999</c:v>
                </c:pt>
                <c:pt idx="61779">
                  <c:v>-246.90449999999998</c:v>
                </c:pt>
                <c:pt idx="61780">
                  <c:v>-246.90249999999997</c:v>
                </c:pt>
                <c:pt idx="61781">
                  <c:v>-246.90049999999997</c:v>
                </c:pt>
                <c:pt idx="61782">
                  <c:v>-246.89849999999998</c:v>
                </c:pt>
                <c:pt idx="61783">
                  <c:v>-246.89649999999997</c:v>
                </c:pt>
                <c:pt idx="61784">
                  <c:v>-246.89449999999999</c:v>
                </c:pt>
                <c:pt idx="61785">
                  <c:v>-246.89249999999998</c:v>
                </c:pt>
                <c:pt idx="61786">
                  <c:v>-246.89049999999997</c:v>
                </c:pt>
                <c:pt idx="61787">
                  <c:v>-246.88849999999996</c:v>
                </c:pt>
                <c:pt idx="61788">
                  <c:v>-246.88649999999998</c:v>
                </c:pt>
                <c:pt idx="61789">
                  <c:v>-246.88449999999997</c:v>
                </c:pt>
                <c:pt idx="61790">
                  <c:v>-246.88249999999999</c:v>
                </c:pt>
                <c:pt idx="61791">
                  <c:v>-246.88049999999998</c:v>
                </c:pt>
                <c:pt idx="61792">
                  <c:v>-246.87849999999997</c:v>
                </c:pt>
                <c:pt idx="61793">
                  <c:v>-246.87649999999996</c:v>
                </c:pt>
                <c:pt idx="61794">
                  <c:v>-246.87449999999998</c:v>
                </c:pt>
                <c:pt idx="61795">
                  <c:v>-246.87249999999997</c:v>
                </c:pt>
                <c:pt idx="61796">
                  <c:v>-246.87049999999999</c:v>
                </c:pt>
                <c:pt idx="61797">
                  <c:v>-246.86849999999998</c:v>
                </c:pt>
                <c:pt idx="61798">
                  <c:v>-246.86649999999997</c:v>
                </c:pt>
                <c:pt idx="61799">
                  <c:v>-246.86449999999996</c:v>
                </c:pt>
                <c:pt idx="61800">
                  <c:v>-246.86249999999998</c:v>
                </c:pt>
                <c:pt idx="61801">
                  <c:v>-246.86049999999997</c:v>
                </c:pt>
                <c:pt idx="61802">
                  <c:v>-246.85849999999999</c:v>
                </c:pt>
                <c:pt idx="61803">
                  <c:v>-246.85649999999998</c:v>
                </c:pt>
                <c:pt idx="61804">
                  <c:v>-246.85449999999997</c:v>
                </c:pt>
                <c:pt idx="61805">
                  <c:v>-246.85249999999996</c:v>
                </c:pt>
                <c:pt idx="61806">
                  <c:v>-246.85049999999998</c:v>
                </c:pt>
                <c:pt idx="61807">
                  <c:v>-246.84849999999997</c:v>
                </c:pt>
                <c:pt idx="61808">
                  <c:v>-246.84649999999999</c:v>
                </c:pt>
                <c:pt idx="61809">
                  <c:v>-246.84449999999998</c:v>
                </c:pt>
                <c:pt idx="61810">
                  <c:v>-246.84249999999997</c:v>
                </c:pt>
                <c:pt idx="61811">
                  <c:v>-246.84049999999996</c:v>
                </c:pt>
                <c:pt idx="61812">
                  <c:v>-246.83849999999998</c:v>
                </c:pt>
                <c:pt idx="61813">
                  <c:v>-246.83649999999997</c:v>
                </c:pt>
                <c:pt idx="61814">
                  <c:v>-246.83449999999999</c:v>
                </c:pt>
                <c:pt idx="61815">
                  <c:v>-246.83249999999998</c:v>
                </c:pt>
                <c:pt idx="61816">
                  <c:v>-246.83049999999997</c:v>
                </c:pt>
                <c:pt idx="61817">
                  <c:v>-246.82849999999996</c:v>
                </c:pt>
                <c:pt idx="61818">
                  <c:v>-246.82649999999998</c:v>
                </c:pt>
                <c:pt idx="61819">
                  <c:v>-246.82449999999997</c:v>
                </c:pt>
                <c:pt idx="61820">
                  <c:v>-246.82249999999999</c:v>
                </c:pt>
                <c:pt idx="61821">
                  <c:v>-246.82049999999998</c:v>
                </c:pt>
                <c:pt idx="61822">
                  <c:v>-246.81849999999997</c:v>
                </c:pt>
                <c:pt idx="61823">
                  <c:v>-246.81649999999996</c:v>
                </c:pt>
                <c:pt idx="61824">
                  <c:v>-246.81449999999998</c:v>
                </c:pt>
                <c:pt idx="61825">
                  <c:v>-246.81249999999997</c:v>
                </c:pt>
                <c:pt idx="61826">
                  <c:v>-246.81049999999999</c:v>
                </c:pt>
                <c:pt idx="61827">
                  <c:v>-246.80849999999998</c:v>
                </c:pt>
                <c:pt idx="61828">
                  <c:v>-246.80649999999997</c:v>
                </c:pt>
                <c:pt idx="61829">
                  <c:v>-246.80449999999996</c:v>
                </c:pt>
                <c:pt idx="61830">
                  <c:v>-246.80249999999998</c:v>
                </c:pt>
                <c:pt idx="61831">
                  <c:v>-246.80049999999997</c:v>
                </c:pt>
                <c:pt idx="61832">
                  <c:v>-246.79849999999999</c:v>
                </c:pt>
                <c:pt idx="61833">
                  <c:v>-246.79649999999998</c:v>
                </c:pt>
                <c:pt idx="61834">
                  <c:v>-246.79449999999997</c:v>
                </c:pt>
                <c:pt idx="61835">
                  <c:v>-246.79249999999996</c:v>
                </c:pt>
                <c:pt idx="61836">
                  <c:v>-246.79049999999998</c:v>
                </c:pt>
                <c:pt idx="61837">
                  <c:v>-246.78849999999997</c:v>
                </c:pt>
                <c:pt idx="61838">
                  <c:v>-246.78649999999999</c:v>
                </c:pt>
                <c:pt idx="61839">
                  <c:v>-246.78449999999998</c:v>
                </c:pt>
                <c:pt idx="61840">
                  <c:v>-246.78249999999997</c:v>
                </c:pt>
                <c:pt idx="61841">
                  <c:v>-246.78049999999996</c:v>
                </c:pt>
                <c:pt idx="61842">
                  <c:v>-246.77849999999998</c:v>
                </c:pt>
                <c:pt idx="61843">
                  <c:v>-246.77649999999997</c:v>
                </c:pt>
                <c:pt idx="61844">
                  <c:v>-246.77449999999999</c:v>
                </c:pt>
                <c:pt idx="61845">
                  <c:v>-246.77249999999998</c:v>
                </c:pt>
                <c:pt idx="61846">
                  <c:v>-246.77049999999997</c:v>
                </c:pt>
                <c:pt idx="61847">
                  <c:v>-246.76849999999996</c:v>
                </c:pt>
                <c:pt idx="61848">
                  <c:v>-246.76649999999998</c:v>
                </c:pt>
                <c:pt idx="61849">
                  <c:v>-246.7645</c:v>
                </c:pt>
                <c:pt idx="61850">
                  <c:v>-246.76249999999999</c:v>
                </c:pt>
                <c:pt idx="61851">
                  <c:v>-246.76049999999998</c:v>
                </c:pt>
                <c:pt idx="61852">
                  <c:v>-246.75849999999997</c:v>
                </c:pt>
                <c:pt idx="61853">
                  <c:v>-246.75649999999996</c:v>
                </c:pt>
                <c:pt idx="61854">
                  <c:v>-246.75449999999998</c:v>
                </c:pt>
                <c:pt idx="61855">
                  <c:v>-246.7525</c:v>
                </c:pt>
                <c:pt idx="61856">
                  <c:v>-246.75049999999999</c:v>
                </c:pt>
                <c:pt idx="61857">
                  <c:v>-246.74849999999998</c:v>
                </c:pt>
                <c:pt idx="61858">
                  <c:v>-246.74649999999997</c:v>
                </c:pt>
                <c:pt idx="61859">
                  <c:v>-246.74449999999996</c:v>
                </c:pt>
                <c:pt idx="61860">
                  <c:v>-246.74249999999998</c:v>
                </c:pt>
                <c:pt idx="61861">
                  <c:v>-246.7405</c:v>
                </c:pt>
                <c:pt idx="61862">
                  <c:v>-246.73849999999999</c:v>
                </c:pt>
                <c:pt idx="61863">
                  <c:v>-246.73649999999998</c:v>
                </c:pt>
                <c:pt idx="61864">
                  <c:v>-246.73449999999997</c:v>
                </c:pt>
                <c:pt idx="61865">
                  <c:v>-246.73249999999996</c:v>
                </c:pt>
                <c:pt idx="61866">
                  <c:v>-246.73049999999998</c:v>
                </c:pt>
                <c:pt idx="61867">
                  <c:v>-246.7285</c:v>
                </c:pt>
                <c:pt idx="61868">
                  <c:v>-246.72649999999999</c:v>
                </c:pt>
                <c:pt idx="61869">
                  <c:v>-246.72449999999998</c:v>
                </c:pt>
                <c:pt idx="61870">
                  <c:v>-246.72249999999997</c:v>
                </c:pt>
                <c:pt idx="61871">
                  <c:v>-246.72049999999996</c:v>
                </c:pt>
                <c:pt idx="61872">
                  <c:v>-246.71849999999998</c:v>
                </c:pt>
                <c:pt idx="61873">
                  <c:v>-246.7165</c:v>
                </c:pt>
                <c:pt idx="61874">
                  <c:v>-246.71449999999999</c:v>
                </c:pt>
                <c:pt idx="61875">
                  <c:v>-246.71249999999998</c:v>
                </c:pt>
                <c:pt idx="61876">
                  <c:v>-246.71049999999997</c:v>
                </c:pt>
                <c:pt idx="61877">
                  <c:v>-246.70849999999996</c:v>
                </c:pt>
                <c:pt idx="61878">
                  <c:v>-246.70649999999998</c:v>
                </c:pt>
                <c:pt idx="61879">
                  <c:v>-246.7045</c:v>
                </c:pt>
                <c:pt idx="61880">
                  <c:v>-246.70249999999999</c:v>
                </c:pt>
                <c:pt idx="61881">
                  <c:v>-246.70049999999998</c:v>
                </c:pt>
                <c:pt idx="61882">
                  <c:v>-246.69849999999997</c:v>
                </c:pt>
                <c:pt idx="61883">
                  <c:v>-246.69649999999996</c:v>
                </c:pt>
                <c:pt idx="61884">
                  <c:v>-246.69449999999998</c:v>
                </c:pt>
                <c:pt idx="61885">
                  <c:v>-246.6925</c:v>
                </c:pt>
                <c:pt idx="61886">
                  <c:v>-246.69049999999999</c:v>
                </c:pt>
                <c:pt idx="61887">
                  <c:v>-246.68849999999998</c:v>
                </c:pt>
                <c:pt idx="61888">
                  <c:v>-246.68649999999997</c:v>
                </c:pt>
                <c:pt idx="61889">
                  <c:v>-246.68449999999996</c:v>
                </c:pt>
                <c:pt idx="61890">
                  <c:v>-246.68249999999998</c:v>
                </c:pt>
                <c:pt idx="61891">
                  <c:v>-246.68049999999999</c:v>
                </c:pt>
                <c:pt idx="61892">
                  <c:v>-246.67849999999999</c:v>
                </c:pt>
                <c:pt idx="61893">
                  <c:v>-246.67649999999998</c:v>
                </c:pt>
                <c:pt idx="61894">
                  <c:v>-246.67449999999997</c:v>
                </c:pt>
                <c:pt idx="61895">
                  <c:v>-246.67249999999996</c:v>
                </c:pt>
                <c:pt idx="61896">
                  <c:v>-246.67049999999998</c:v>
                </c:pt>
                <c:pt idx="61897">
                  <c:v>-246.66849999999999</c:v>
                </c:pt>
                <c:pt idx="61898">
                  <c:v>-246.66649999999998</c:v>
                </c:pt>
                <c:pt idx="61899">
                  <c:v>-246.66449999999998</c:v>
                </c:pt>
                <c:pt idx="61900">
                  <c:v>-246.66249999999997</c:v>
                </c:pt>
                <c:pt idx="61901">
                  <c:v>-246.66049999999996</c:v>
                </c:pt>
                <c:pt idx="61902">
                  <c:v>-246.65849999999998</c:v>
                </c:pt>
                <c:pt idx="61903">
                  <c:v>-246.65649999999999</c:v>
                </c:pt>
                <c:pt idx="61904">
                  <c:v>-246.65449999999998</c:v>
                </c:pt>
                <c:pt idx="61905">
                  <c:v>-246.65249999999997</c:v>
                </c:pt>
                <c:pt idx="61906">
                  <c:v>-246.65049999999997</c:v>
                </c:pt>
                <c:pt idx="61907">
                  <c:v>-246.64849999999998</c:v>
                </c:pt>
                <c:pt idx="61908">
                  <c:v>-246.64649999999997</c:v>
                </c:pt>
                <c:pt idx="61909">
                  <c:v>-246.64449999999999</c:v>
                </c:pt>
                <c:pt idx="61910">
                  <c:v>-246.64249999999998</c:v>
                </c:pt>
                <c:pt idx="61911">
                  <c:v>-246.64049999999997</c:v>
                </c:pt>
                <c:pt idx="61912">
                  <c:v>-246.63849999999996</c:v>
                </c:pt>
                <c:pt idx="61913">
                  <c:v>-246.63649999999998</c:v>
                </c:pt>
                <c:pt idx="61914">
                  <c:v>-246.63449999999997</c:v>
                </c:pt>
                <c:pt idx="61915">
                  <c:v>-246.63249999999999</c:v>
                </c:pt>
                <c:pt idx="61916">
                  <c:v>-246.63049999999998</c:v>
                </c:pt>
                <c:pt idx="61917">
                  <c:v>-246.62849999999997</c:v>
                </c:pt>
                <c:pt idx="61918">
                  <c:v>-246.62649999999996</c:v>
                </c:pt>
                <c:pt idx="61919">
                  <c:v>-246.62449999999998</c:v>
                </c:pt>
                <c:pt idx="61920">
                  <c:v>-246.62249999999997</c:v>
                </c:pt>
                <c:pt idx="61921">
                  <c:v>-246.62049999999999</c:v>
                </c:pt>
                <c:pt idx="61922">
                  <c:v>-246.61849999999998</c:v>
                </c:pt>
                <c:pt idx="61923">
                  <c:v>-246.61649999999997</c:v>
                </c:pt>
                <c:pt idx="61924">
                  <c:v>-246.61449999999996</c:v>
                </c:pt>
                <c:pt idx="61925">
                  <c:v>-246.61249999999998</c:v>
                </c:pt>
                <c:pt idx="61926">
                  <c:v>-246.61049999999997</c:v>
                </c:pt>
                <c:pt idx="61927">
                  <c:v>-246.60849999999999</c:v>
                </c:pt>
                <c:pt idx="61928">
                  <c:v>-246.60649999999998</c:v>
                </c:pt>
                <c:pt idx="61929">
                  <c:v>-246.60449999999997</c:v>
                </c:pt>
                <c:pt idx="61930">
                  <c:v>-246.60249999999996</c:v>
                </c:pt>
                <c:pt idx="61931">
                  <c:v>-246.60049999999998</c:v>
                </c:pt>
                <c:pt idx="61932">
                  <c:v>-246.59849999999997</c:v>
                </c:pt>
                <c:pt idx="61933">
                  <c:v>-246.59649999999999</c:v>
                </c:pt>
                <c:pt idx="61934">
                  <c:v>-246.59449999999998</c:v>
                </c:pt>
                <c:pt idx="61935">
                  <c:v>-246.59249999999997</c:v>
                </c:pt>
                <c:pt idx="61936">
                  <c:v>-246.59049999999996</c:v>
                </c:pt>
                <c:pt idx="61937">
                  <c:v>-246.58849999999998</c:v>
                </c:pt>
                <c:pt idx="61938">
                  <c:v>-246.58649999999997</c:v>
                </c:pt>
                <c:pt idx="61939">
                  <c:v>-246.58449999999999</c:v>
                </c:pt>
                <c:pt idx="61940">
                  <c:v>-246.58249999999998</c:v>
                </c:pt>
                <c:pt idx="61941">
                  <c:v>-246.58049999999997</c:v>
                </c:pt>
                <c:pt idx="61942">
                  <c:v>-246.57849999999996</c:v>
                </c:pt>
                <c:pt idx="61943">
                  <c:v>-246.57649999999998</c:v>
                </c:pt>
                <c:pt idx="61944">
                  <c:v>-246.57449999999997</c:v>
                </c:pt>
                <c:pt idx="61945">
                  <c:v>-246.57249999999999</c:v>
                </c:pt>
                <c:pt idx="61946">
                  <c:v>-246.57049999999998</c:v>
                </c:pt>
                <c:pt idx="61947">
                  <c:v>-246.56849999999997</c:v>
                </c:pt>
                <c:pt idx="61948">
                  <c:v>-246.56649999999996</c:v>
                </c:pt>
                <c:pt idx="61949">
                  <c:v>-246.56449999999998</c:v>
                </c:pt>
                <c:pt idx="61950">
                  <c:v>-246.56249999999997</c:v>
                </c:pt>
                <c:pt idx="61951">
                  <c:v>-246.56049999999999</c:v>
                </c:pt>
                <c:pt idx="61952">
                  <c:v>-246.55849999999998</c:v>
                </c:pt>
                <c:pt idx="61953">
                  <c:v>-246.55649999999997</c:v>
                </c:pt>
                <c:pt idx="61954">
                  <c:v>-246.55449999999996</c:v>
                </c:pt>
                <c:pt idx="61955">
                  <c:v>-246.55249999999998</c:v>
                </c:pt>
                <c:pt idx="61956">
                  <c:v>-246.55049999999997</c:v>
                </c:pt>
                <c:pt idx="61957">
                  <c:v>-246.54849999999999</c:v>
                </c:pt>
                <c:pt idx="61958">
                  <c:v>-246.54649999999998</c:v>
                </c:pt>
                <c:pt idx="61959">
                  <c:v>-246.54449999999997</c:v>
                </c:pt>
                <c:pt idx="61960">
                  <c:v>-246.54249999999996</c:v>
                </c:pt>
                <c:pt idx="61961">
                  <c:v>-246.54049999999998</c:v>
                </c:pt>
                <c:pt idx="61962">
                  <c:v>-246.53849999999997</c:v>
                </c:pt>
                <c:pt idx="61963">
                  <c:v>-246.53649999999999</c:v>
                </c:pt>
                <c:pt idx="61964">
                  <c:v>-246.53449999999998</c:v>
                </c:pt>
                <c:pt idx="61965">
                  <c:v>-246.53249999999997</c:v>
                </c:pt>
                <c:pt idx="61966">
                  <c:v>-246.53049999999996</c:v>
                </c:pt>
                <c:pt idx="61967">
                  <c:v>-246.52849999999998</c:v>
                </c:pt>
                <c:pt idx="61968">
                  <c:v>-246.52649999999997</c:v>
                </c:pt>
                <c:pt idx="61969">
                  <c:v>-246.52449999999999</c:v>
                </c:pt>
                <c:pt idx="61970">
                  <c:v>-246.52249999999998</c:v>
                </c:pt>
                <c:pt idx="61971">
                  <c:v>-246.52049999999997</c:v>
                </c:pt>
                <c:pt idx="61972">
                  <c:v>-246.51849999999996</c:v>
                </c:pt>
                <c:pt idx="61973">
                  <c:v>-246.51649999999998</c:v>
                </c:pt>
                <c:pt idx="61974">
                  <c:v>-246.5145</c:v>
                </c:pt>
                <c:pt idx="61975">
                  <c:v>-246.51249999999999</c:v>
                </c:pt>
                <c:pt idx="61976">
                  <c:v>-246.51049999999998</c:v>
                </c:pt>
                <c:pt idx="61977">
                  <c:v>-246.50849999999997</c:v>
                </c:pt>
                <c:pt idx="61978">
                  <c:v>-246.50649999999996</c:v>
                </c:pt>
                <c:pt idx="61979">
                  <c:v>-246.50449999999998</c:v>
                </c:pt>
                <c:pt idx="61980">
                  <c:v>-246.5025</c:v>
                </c:pt>
                <c:pt idx="61981">
                  <c:v>-246.50049999999999</c:v>
                </c:pt>
                <c:pt idx="61982">
                  <c:v>-246.49849999999998</c:v>
                </c:pt>
                <c:pt idx="61983">
                  <c:v>-246.49649999999997</c:v>
                </c:pt>
                <c:pt idx="61984">
                  <c:v>-246.49449999999996</c:v>
                </c:pt>
                <c:pt idx="61985">
                  <c:v>-246.49249999999998</c:v>
                </c:pt>
                <c:pt idx="61986">
                  <c:v>-246.4905</c:v>
                </c:pt>
                <c:pt idx="61987">
                  <c:v>-246.48849999999999</c:v>
                </c:pt>
                <c:pt idx="61988">
                  <c:v>-246.48649999999998</c:v>
                </c:pt>
                <c:pt idx="61989">
                  <c:v>-246.48449999999997</c:v>
                </c:pt>
                <c:pt idx="61990">
                  <c:v>-246.48249999999996</c:v>
                </c:pt>
                <c:pt idx="61991">
                  <c:v>-246.48049999999998</c:v>
                </c:pt>
                <c:pt idx="61992">
                  <c:v>-246.4785</c:v>
                </c:pt>
                <c:pt idx="61993">
                  <c:v>-246.47649999999999</c:v>
                </c:pt>
                <c:pt idx="61994">
                  <c:v>-246.47449999999998</c:v>
                </c:pt>
                <c:pt idx="61995">
                  <c:v>-246.47249999999997</c:v>
                </c:pt>
                <c:pt idx="61996">
                  <c:v>-246.47049999999996</c:v>
                </c:pt>
                <c:pt idx="61997">
                  <c:v>-246.46849999999998</c:v>
                </c:pt>
                <c:pt idx="61998">
                  <c:v>-246.4665</c:v>
                </c:pt>
                <c:pt idx="61999">
                  <c:v>-246.46449999999999</c:v>
                </c:pt>
                <c:pt idx="62000">
                  <c:v>-246.46249999999998</c:v>
                </c:pt>
                <c:pt idx="62001">
                  <c:v>-246.46049999999997</c:v>
                </c:pt>
                <c:pt idx="62002">
                  <c:v>-246.45849999999996</c:v>
                </c:pt>
                <c:pt idx="62003">
                  <c:v>-246.45649999999998</c:v>
                </c:pt>
                <c:pt idx="62004">
                  <c:v>-246.4545</c:v>
                </c:pt>
                <c:pt idx="62005">
                  <c:v>-246.45249999999999</c:v>
                </c:pt>
                <c:pt idx="62006">
                  <c:v>-246.45049999999998</c:v>
                </c:pt>
                <c:pt idx="62007">
                  <c:v>-246.44849999999997</c:v>
                </c:pt>
                <c:pt idx="62008">
                  <c:v>-246.44649999999996</c:v>
                </c:pt>
                <c:pt idx="62009">
                  <c:v>-246.44449999999998</c:v>
                </c:pt>
                <c:pt idx="62010">
                  <c:v>-246.4425</c:v>
                </c:pt>
                <c:pt idx="62011">
                  <c:v>-246.44049999999999</c:v>
                </c:pt>
                <c:pt idx="62012">
                  <c:v>-246.43849999999998</c:v>
                </c:pt>
                <c:pt idx="62013">
                  <c:v>-246.43649999999997</c:v>
                </c:pt>
                <c:pt idx="62014">
                  <c:v>-246.43449999999996</c:v>
                </c:pt>
                <c:pt idx="62015">
                  <c:v>-246.43249999999998</c:v>
                </c:pt>
                <c:pt idx="62016">
                  <c:v>-246.43049999999999</c:v>
                </c:pt>
                <c:pt idx="62017">
                  <c:v>-246.42849999999999</c:v>
                </c:pt>
                <c:pt idx="62018">
                  <c:v>-246.42649999999998</c:v>
                </c:pt>
                <c:pt idx="62019">
                  <c:v>-246.42449999999997</c:v>
                </c:pt>
                <c:pt idx="62020">
                  <c:v>-246.42249999999996</c:v>
                </c:pt>
                <c:pt idx="62021">
                  <c:v>-246.42049999999998</c:v>
                </c:pt>
                <c:pt idx="62022">
                  <c:v>-246.41849999999999</c:v>
                </c:pt>
                <c:pt idx="62023">
                  <c:v>-246.41649999999998</c:v>
                </c:pt>
                <c:pt idx="62024">
                  <c:v>-246.41449999999998</c:v>
                </c:pt>
                <c:pt idx="62025">
                  <c:v>-246.41249999999997</c:v>
                </c:pt>
                <c:pt idx="62026">
                  <c:v>-246.41049999999996</c:v>
                </c:pt>
                <c:pt idx="62027">
                  <c:v>-246.40849999999998</c:v>
                </c:pt>
                <c:pt idx="62028">
                  <c:v>-246.40649999999999</c:v>
                </c:pt>
                <c:pt idx="62029">
                  <c:v>-246.40449999999998</c:v>
                </c:pt>
                <c:pt idx="62030">
                  <c:v>-246.40249999999997</c:v>
                </c:pt>
                <c:pt idx="62031">
                  <c:v>-246.40049999999997</c:v>
                </c:pt>
                <c:pt idx="62032">
                  <c:v>-246.39849999999998</c:v>
                </c:pt>
                <c:pt idx="62033">
                  <c:v>-246.39649999999997</c:v>
                </c:pt>
                <c:pt idx="62034">
                  <c:v>-246.39449999999999</c:v>
                </c:pt>
                <c:pt idx="62035">
                  <c:v>-246.39249999999998</c:v>
                </c:pt>
                <c:pt idx="62036">
                  <c:v>-246.39049999999997</c:v>
                </c:pt>
                <c:pt idx="62037">
                  <c:v>-246.38849999999996</c:v>
                </c:pt>
                <c:pt idx="62038">
                  <c:v>-246.38649999999998</c:v>
                </c:pt>
                <c:pt idx="62039">
                  <c:v>-246.38449999999997</c:v>
                </c:pt>
                <c:pt idx="62040">
                  <c:v>-246.38249999999999</c:v>
                </c:pt>
                <c:pt idx="62041">
                  <c:v>-246.38049999999998</c:v>
                </c:pt>
                <c:pt idx="62042">
                  <c:v>-246.37849999999997</c:v>
                </c:pt>
                <c:pt idx="62043">
                  <c:v>-246.37649999999996</c:v>
                </c:pt>
                <c:pt idx="62044">
                  <c:v>-246.37449999999998</c:v>
                </c:pt>
                <c:pt idx="62045">
                  <c:v>-246.37249999999997</c:v>
                </c:pt>
                <c:pt idx="62046">
                  <c:v>-246.37049999999999</c:v>
                </c:pt>
                <c:pt idx="62047">
                  <c:v>-246.36849999999998</c:v>
                </c:pt>
                <c:pt idx="62048">
                  <c:v>-246.36649999999997</c:v>
                </c:pt>
                <c:pt idx="62049">
                  <c:v>-246.36449999999996</c:v>
                </c:pt>
                <c:pt idx="62050">
                  <c:v>-246.36249999999998</c:v>
                </c:pt>
                <c:pt idx="62051">
                  <c:v>-246.36049999999997</c:v>
                </c:pt>
                <c:pt idx="62052">
                  <c:v>-246.35849999999999</c:v>
                </c:pt>
                <c:pt idx="62053">
                  <c:v>-246.35649999999998</c:v>
                </c:pt>
                <c:pt idx="62054">
                  <c:v>-246.35449999999997</c:v>
                </c:pt>
                <c:pt idx="62055">
                  <c:v>-246.35249999999996</c:v>
                </c:pt>
                <c:pt idx="62056">
                  <c:v>-246.35049999999998</c:v>
                </c:pt>
                <c:pt idx="62057">
                  <c:v>-246.34849999999997</c:v>
                </c:pt>
                <c:pt idx="62058">
                  <c:v>-246.34649999999999</c:v>
                </c:pt>
                <c:pt idx="62059">
                  <c:v>-246.34449999999998</c:v>
                </c:pt>
                <c:pt idx="62060">
                  <c:v>-246.34249999999997</c:v>
                </c:pt>
                <c:pt idx="62061">
                  <c:v>-246.34049999999996</c:v>
                </c:pt>
                <c:pt idx="62062">
                  <c:v>-246.33849999999998</c:v>
                </c:pt>
                <c:pt idx="62063">
                  <c:v>-246.33649999999997</c:v>
                </c:pt>
                <c:pt idx="62064">
                  <c:v>-246.33449999999999</c:v>
                </c:pt>
                <c:pt idx="62065">
                  <c:v>-246.33249999999998</c:v>
                </c:pt>
                <c:pt idx="62066">
                  <c:v>-246.33049999999997</c:v>
                </c:pt>
                <c:pt idx="62067">
                  <c:v>-246.32849999999996</c:v>
                </c:pt>
                <c:pt idx="62068">
                  <c:v>-246.32649999999998</c:v>
                </c:pt>
                <c:pt idx="62069">
                  <c:v>-246.32449999999997</c:v>
                </c:pt>
                <c:pt idx="62070">
                  <c:v>-246.32249999999999</c:v>
                </c:pt>
                <c:pt idx="62071">
                  <c:v>-246.32049999999998</c:v>
                </c:pt>
                <c:pt idx="62072">
                  <c:v>-246.31849999999997</c:v>
                </c:pt>
                <c:pt idx="62073">
                  <c:v>-246.31649999999996</c:v>
                </c:pt>
                <c:pt idx="62074">
                  <c:v>-246.31449999999998</c:v>
                </c:pt>
                <c:pt idx="62075">
                  <c:v>-246.31249999999997</c:v>
                </c:pt>
                <c:pt idx="62076">
                  <c:v>-246.31049999999999</c:v>
                </c:pt>
                <c:pt idx="62077">
                  <c:v>-246.30849999999998</c:v>
                </c:pt>
                <c:pt idx="62078">
                  <c:v>-246.30649999999997</c:v>
                </c:pt>
                <c:pt idx="62079">
                  <c:v>-246.30449999999996</c:v>
                </c:pt>
                <c:pt idx="62080">
                  <c:v>-246.30249999999998</c:v>
                </c:pt>
                <c:pt idx="62081">
                  <c:v>-246.30049999999997</c:v>
                </c:pt>
                <c:pt idx="62082">
                  <c:v>-246.29849999999999</c:v>
                </c:pt>
                <c:pt idx="62083">
                  <c:v>-246.29649999999998</c:v>
                </c:pt>
                <c:pt idx="62084">
                  <c:v>-246.29449999999997</c:v>
                </c:pt>
                <c:pt idx="62085">
                  <c:v>-246.29249999999996</c:v>
                </c:pt>
                <c:pt idx="62086">
                  <c:v>-246.29049999999998</c:v>
                </c:pt>
                <c:pt idx="62087">
                  <c:v>-246.28849999999997</c:v>
                </c:pt>
                <c:pt idx="62088">
                  <c:v>-246.28649999999999</c:v>
                </c:pt>
                <c:pt idx="62089">
                  <c:v>-246.28449999999998</c:v>
                </c:pt>
                <c:pt idx="62090">
                  <c:v>-246.28249999999997</c:v>
                </c:pt>
                <c:pt idx="62091">
                  <c:v>-246.28049999999996</c:v>
                </c:pt>
                <c:pt idx="62092">
                  <c:v>-246.27849999999998</c:v>
                </c:pt>
                <c:pt idx="62093">
                  <c:v>-246.27649999999997</c:v>
                </c:pt>
                <c:pt idx="62094">
                  <c:v>-246.27449999999999</c:v>
                </c:pt>
                <c:pt idx="62095">
                  <c:v>-246.27249999999998</c:v>
                </c:pt>
                <c:pt idx="62096">
                  <c:v>-246.27049999999997</c:v>
                </c:pt>
                <c:pt idx="62097">
                  <c:v>-246.26849999999996</c:v>
                </c:pt>
                <c:pt idx="62098">
                  <c:v>-246.26649999999998</c:v>
                </c:pt>
                <c:pt idx="62099">
                  <c:v>-246.2645</c:v>
                </c:pt>
                <c:pt idx="62100">
                  <c:v>-246.26249999999999</c:v>
                </c:pt>
                <c:pt idx="62101">
                  <c:v>-246.26049999999998</c:v>
                </c:pt>
                <c:pt idx="62102">
                  <c:v>-246.25849999999997</c:v>
                </c:pt>
                <c:pt idx="62103">
                  <c:v>-246.25649999999996</c:v>
                </c:pt>
                <c:pt idx="62104">
                  <c:v>-246.25449999999998</c:v>
                </c:pt>
                <c:pt idx="62105">
                  <c:v>-246.2525</c:v>
                </c:pt>
                <c:pt idx="62106">
                  <c:v>-246.25049999999999</c:v>
                </c:pt>
                <c:pt idx="62107">
                  <c:v>-246.24849999999998</c:v>
                </c:pt>
                <c:pt idx="62108">
                  <c:v>-246.24649999999997</c:v>
                </c:pt>
                <c:pt idx="62109">
                  <c:v>-246.24449999999996</c:v>
                </c:pt>
                <c:pt idx="62110">
                  <c:v>-246.24249999999998</c:v>
                </c:pt>
                <c:pt idx="62111">
                  <c:v>-246.2405</c:v>
                </c:pt>
                <c:pt idx="62112">
                  <c:v>-246.23849999999999</c:v>
                </c:pt>
                <c:pt idx="62113">
                  <c:v>-246.23649999999998</c:v>
                </c:pt>
                <c:pt idx="62114">
                  <c:v>-246.23449999999997</c:v>
                </c:pt>
                <c:pt idx="62115">
                  <c:v>-246.23249999999996</c:v>
                </c:pt>
                <c:pt idx="62116">
                  <c:v>-246.23049999999998</c:v>
                </c:pt>
                <c:pt idx="62117">
                  <c:v>-246.2285</c:v>
                </c:pt>
                <c:pt idx="62118">
                  <c:v>-246.22649999999999</c:v>
                </c:pt>
                <c:pt idx="62119">
                  <c:v>-246.22449999999998</c:v>
                </c:pt>
                <c:pt idx="62120">
                  <c:v>-246.22249999999997</c:v>
                </c:pt>
                <c:pt idx="62121">
                  <c:v>-246.22049999999996</c:v>
                </c:pt>
                <c:pt idx="62122">
                  <c:v>-246.21849999999998</c:v>
                </c:pt>
                <c:pt idx="62123">
                  <c:v>-246.2165</c:v>
                </c:pt>
                <c:pt idx="62124">
                  <c:v>-246.21449999999999</c:v>
                </c:pt>
                <c:pt idx="62125">
                  <c:v>-246.21249999999998</c:v>
                </c:pt>
                <c:pt idx="62126">
                  <c:v>-246.21049999999997</c:v>
                </c:pt>
                <c:pt idx="62127">
                  <c:v>-246.20849999999996</c:v>
                </c:pt>
                <c:pt idx="62128">
                  <c:v>-246.20649999999998</c:v>
                </c:pt>
                <c:pt idx="62129">
                  <c:v>-246.2045</c:v>
                </c:pt>
                <c:pt idx="62130">
                  <c:v>-246.20249999999999</c:v>
                </c:pt>
                <c:pt idx="62131">
                  <c:v>-246.20049999999998</c:v>
                </c:pt>
                <c:pt idx="62132">
                  <c:v>-246.19849999999997</c:v>
                </c:pt>
                <c:pt idx="62133">
                  <c:v>-246.19649999999996</c:v>
                </c:pt>
                <c:pt idx="62134">
                  <c:v>-246.19449999999998</c:v>
                </c:pt>
                <c:pt idx="62135">
                  <c:v>-246.1925</c:v>
                </c:pt>
                <c:pt idx="62136">
                  <c:v>-246.19049999999999</c:v>
                </c:pt>
                <c:pt idx="62137">
                  <c:v>-246.18849999999998</c:v>
                </c:pt>
                <c:pt idx="62138">
                  <c:v>-246.18649999999997</c:v>
                </c:pt>
                <c:pt idx="62139">
                  <c:v>-246.18449999999996</c:v>
                </c:pt>
                <c:pt idx="62140">
                  <c:v>-246.18249999999998</c:v>
                </c:pt>
                <c:pt idx="62141">
                  <c:v>-246.18049999999999</c:v>
                </c:pt>
                <c:pt idx="62142">
                  <c:v>-246.17849999999999</c:v>
                </c:pt>
                <c:pt idx="62143">
                  <c:v>-246.17649999999998</c:v>
                </c:pt>
                <c:pt idx="62144">
                  <c:v>-246.17449999999997</c:v>
                </c:pt>
                <c:pt idx="62145">
                  <c:v>-246.17249999999996</c:v>
                </c:pt>
                <c:pt idx="62146">
                  <c:v>-246.17049999999998</c:v>
                </c:pt>
                <c:pt idx="62147">
                  <c:v>-246.16849999999999</c:v>
                </c:pt>
                <c:pt idx="62148">
                  <c:v>-246.16649999999998</c:v>
                </c:pt>
                <c:pt idx="62149">
                  <c:v>-246.16449999999998</c:v>
                </c:pt>
                <c:pt idx="62150">
                  <c:v>-246.16249999999997</c:v>
                </c:pt>
                <c:pt idx="62151">
                  <c:v>-246.16049999999996</c:v>
                </c:pt>
                <c:pt idx="62152">
                  <c:v>-246.15849999999998</c:v>
                </c:pt>
                <c:pt idx="62153">
                  <c:v>-246.15649999999999</c:v>
                </c:pt>
                <c:pt idx="62154">
                  <c:v>-246.15449999999998</c:v>
                </c:pt>
                <c:pt idx="62155">
                  <c:v>-246.15249999999997</c:v>
                </c:pt>
                <c:pt idx="62156">
                  <c:v>-246.15049999999997</c:v>
                </c:pt>
                <c:pt idx="62157">
                  <c:v>-246.14849999999998</c:v>
                </c:pt>
                <c:pt idx="62158">
                  <c:v>-246.14649999999997</c:v>
                </c:pt>
                <c:pt idx="62159">
                  <c:v>-246.14449999999999</c:v>
                </c:pt>
                <c:pt idx="62160">
                  <c:v>-246.14249999999998</c:v>
                </c:pt>
                <c:pt idx="62161">
                  <c:v>-246.14049999999997</c:v>
                </c:pt>
                <c:pt idx="62162">
                  <c:v>-246.13849999999996</c:v>
                </c:pt>
                <c:pt idx="62163">
                  <c:v>-246.13649999999998</c:v>
                </c:pt>
                <c:pt idx="62164">
                  <c:v>-246.13449999999997</c:v>
                </c:pt>
                <c:pt idx="62165">
                  <c:v>-246.13249999999999</c:v>
                </c:pt>
                <c:pt idx="62166">
                  <c:v>-246.13049999999998</c:v>
                </c:pt>
                <c:pt idx="62167">
                  <c:v>-246.12849999999997</c:v>
                </c:pt>
                <c:pt idx="62168">
                  <c:v>-246.12649999999996</c:v>
                </c:pt>
                <c:pt idx="62169">
                  <c:v>-246.12449999999998</c:v>
                </c:pt>
                <c:pt idx="62170">
                  <c:v>-246.12249999999997</c:v>
                </c:pt>
                <c:pt idx="62171">
                  <c:v>-246.12049999999999</c:v>
                </c:pt>
                <c:pt idx="62172">
                  <c:v>-246.11849999999998</c:v>
                </c:pt>
                <c:pt idx="62173">
                  <c:v>-246.11649999999997</c:v>
                </c:pt>
                <c:pt idx="62174">
                  <c:v>-246.11449999999996</c:v>
                </c:pt>
                <c:pt idx="62175">
                  <c:v>-246.11249999999998</c:v>
                </c:pt>
                <c:pt idx="62176">
                  <c:v>-246.11049999999997</c:v>
                </c:pt>
                <c:pt idx="62177">
                  <c:v>-246.10849999999999</c:v>
                </c:pt>
                <c:pt idx="62178">
                  <c:v>-246.10649999999998</c:v>
                </c:pt>
                <c:pt idx="62179">
                  <c:v>-246.10449999999997</c:v>
                </c:pt>
                <c:pt idx="62180">
                  <c:v>-246.10249999999996</c:v>
                </c:pt>
                <c:pt idx="62181">
                  <c:v>-246.10049999999998</c:v>
                </c:pt>
                <c:pt idx="62182">
                  <c:v>-246.09849999999997</c:v>
                </c:pt>
                <c:pt idx="62183">
                  <c:v>-246.09649999999999</c:v>
                </c:pt>
                <c:pt idx="62184">
                  <c:v>-246.09449999999998</c:v>
                </c:pt>
                <c:pt idx="62185">
                  <c:v>-246.09249999999997</c:v>
                </c:pt>
                <c:pt idx="62186">
                  <c:v>-246.09049999999996</c:v>
                </c:pt>
                <c:pt idx="62187">
                  <c:v>-246.08849999999998</c:v>
                </c:pt>
                <c:pt idx="62188">
                  <c:v>-246.08649999999997</c:v>
                </c:pt>
                <c:pt idx="62189">
                  <c:v>-246.08449999999999</c:v>
                </c:pt>
                <c:pt idx="62190">
                  <c:v>-246.08249999999998</c:v>
                </c:pt>
                <c:pt idx="62191">
                  <c:v>-246.08049999999997</c:v>
                </c:pt>
                <c:pt idx="62192">
                  <c:v>-246.07849999999996</c:v>
                </c:pt>
                <c:pt idx="62193">
                  <c:v>-246.07649999999998</c:v>
                </c:pt>
                <c:pt idx="62194">
                  <c:v>-246.07449999999997</c:v>
                </c:pt>
                <c:pt idx="62195">
                  <c:v>-246.07249999999999</c:v>
                </c:pt>
                <c:pt idx="62196">
                  <c:v>-246.07049999999998</c:v>
                </c:pt>
                <c:pt idx="62197">
                  <c:v>-246.06849999999997</c:v>
                </c:pt>
                <c:pt idx="62198">
                  <c:v>-246.06649999999996</c:v>
                </c:pt>
                <c:pt idx="62199">
                  <c:v>-246.06449999999998</c:v>
                </c:pt>
                <c:pt idx="62200">
                  <c:v>-246.06249999999997</c:v>
                </c:pt>
                <c:pt idx="62201">
                  <c:v>-246.06049999999999</c:v>
                </c:pt>
                <c:pt idx="62202">
                  <c:v>-246.05849999999998</c:v>
                </c:pt>
                <c:pt idx="62203">
                  <c:v>-246.05649999999997</c:v>
                </c:pt>
                <c:pt idx="62204">
                  <c:v>-246.05449999999996</c:v>
                </c:pt>
                <c:pt idx="62205">
                  <c:v>-246.05249999999998</c:v>
                </c:pt>
                <c:pt idx="62206">
                  <c:v>-246.05049999999997</c:v>
                </c:pt>
                <c:pt idx="62207">
                  <c:v>-246.04849999999999</c:v>
                </c:pt>
                <c:pt idx="62208">
                  <c:v>-246.04649999999998</c:v>
                </c:pt>
                <c:pt idx="62209">
                  <c:v>-246.04449999999997</c:v>
                </c:pt>
                <c:pt idx="62210">
                  <c:v>-246.04249999999996</c:v>
                </c:pt>
                <c:pt idx="62211">
                  <c:v>-246.04049999999998</c:v>
                </c:pt>
                <c:pt idx="62212">
                  <c:v>-246.03849999999997</c:v>
                </c:pt>
                <c:pt idx="62213">
                  <c:v>-246.03649999999999</c:v>
                </c:pt>
                <c:pt idx="62214">
                  <c:v>-246.03449999999998</c:v>
                </c:pt>
                <c:pt idx="62215">
                  <c:v>-246.03249999999997</c:v>
                </c:pt>
                <c:pt idx="62216">
                  <c:v>-246.03049999999996</c:v>
                </c:pt>
                <c:pt idx="62217">
                  <c:v>-246.02849999999998</c:v>
                </c:pt>
                <c:pt idx="62218">
                  <c:v>-246.02649999999997</c:v>
                </c:pt>
                <c:pt idx="62219">
                  <c:v>-246.02449999999999</c:v>
                </c:pt>
                <c:pt idx="62220">
                  <c:v>-246.02249999999998</c:v>
                </c:pt>
                <c:pt idx="62221">
                  <c:v>-246.02049999999997</c:v>
                </c:pt>
                <c:pt idx="62222">
                  <c:v>-246.01849999999996</c:v>
                </c:pt>
                <c:pt idx="62223">
                  <c:v>-246.01649999999998</c:v>
                </c:pt>
                <c:pt idx="62224">
                  <c:v>-246.0145</c:v>
                </c:pt>
                <c:pt idx="62225">
                  <c:v>-246.01249999999999</c:v>
                </c:pt>
                <c:pt idx="62226">
                  <c:v>-246.01049999999998</c:v>
                </c:pt>
                <c:pt idx="62227">
                  <c:v>-246.00849999999997</c:v>
                </c:pt>
                <c:pt idx="62228">
                  <c:v>-246.00649999999996</c:v>
                </c:pt>
                <c:pt idx="62229">
                  <c:v>-246.00449999999998</c:v>
                </c:pt>
                <c:pt idx="62230">
                  <c:v>-246.0025</c:v>
                </c:pt>
                <c:pt idx="62231">
                  <c:v>-246.00049999999999</c:v>
                </c:pt>
                <c:pt idx="62232">
                  <c:v>-245.99849999999998</c:v>
                </c:pt>
                <c:pt idx="62233">
                  <c:v>-245.99649999999997</c:v>
                </c:pt>
                <c:pt idx="62234">
                  <c:v>-245.99449999999996</c:v>
                </c:pt>
                <c:pt idx="62235">
                  <c:v>-245.99249999999998</c:v>
                </c:pt>
                <c:pt idx="62236">
                  <c:v>-245.9905</c:v>
                </c:pt>
                <c:pt idx="62237">
                  <c:v>-245.98849999999999</c:v>
                </c:pt>
                <c:pt idx="62238">
                  <c:v>-245.98649999999998</c:v>
                </c:pt>
                <c:pt idx="62239">
                  <c:v>-245.98449999999997</c:v>
                </c:pt>
                <c:pt idx="62240">
                  <c:v>-245.98249999999996</c:v>
                </c:pt>
                <c:pt idx="62241">
                  <c:v>-245.98049999999998</c:v>
                </c:pt>
                <c:pt idx="62242">
                  <c:v>-245.9785</c:v>
                </c:pt>
                <c:pt idx="62243">
                  <c:v>-245.97649999999999</c:v>
                </c:pt>
                <c:pt idx="62244">
                  <c:v>-245.97449999999998</c:v>
                </c:pt>
                <c:pt idx="62245">
                  <c:v>-245.97249999999997</c:v>
                </c:pt>
                <c:pt idx="62246">
                  <c:v>-245.97049999999996</c:v>
                </c:pt>
                <c:pt idx="62247">
                  <c:v>-245.96849999999998</c:v>
                </c:pt>
                <c:pt idx="62248">
                  <c:v>-245.9665</c:v>
                </c:pt>
                <c:pt idx="62249">
                  <c:v>-245.96449999999999</c:v>
                </c:pt>
                <c:pt idx="62250">
                  <c:v>-245.96249999999998</c:v>
                </c:pt>
                <c:pt idx="62251">
                  <c:v>-245.96049999999997</c:v>
                </c:pt>
                <c:pt idx="62252">
                  <c:v>-245.95849999999996</c:v>
                </c:pt>
                <c:pt idx="62253">
                  <c:v>-245.95649999999998</c:v>
                </c:pt>
                <c:pt idx="62254">
                  <c:v>-245.9545</c:v>
                </c:pt>
                <c:pt idx="62255">
                  <c:v>-245.95249999999999</c:v>
                </c:pt>
                <c:pt idx="62256">
                  <c:v>-245.95049999999998</c:v>
                </c:pt>
                <c:pt idx="62257">
                  <c:v>-245.94849999999997</c:v>
                </c:pt>
                <c:pt idx="62258">
                  <c:v>-245.94649999999996</c:v>
                </c:pt>
                <c:pt idx="62259">
                  <c:v>-245.94449999999998</c:v>
                </c:pt>
                <c:pt idx="62260">
                  <c:v>-245.9425</c:v>
                </c:pt>
                <c:pt idx="62261">
                  <c:v>-245.94049999999999</c:v>
                </c:pt>
                <c:pt idx="62262">
                  <c:v>-245.93849999999998</c:v>
                </c:pt>
                <c:pt idx="62263">
                  <c:v>-245.93649999999997</c:v>
                </c:pt>
                <c:pt idx="62264">
                  <c:v>-245.93449999999996</c:v>
                </c:pt>
                <c:pt idx="62265">
                  <c:v>-245.93249999999998</c:v>
                </c:pt>
                <c:pt idx="62266">
                  <c:v>-245.93049999999999</c:v>
                </c:pt>
                <c:pt idx="62267">
                  <c:v>-245.92849999999999</c:v>
                </c:pt>
                <c:pt idx="62268">
                  <c:v>-245.92649999999998</c:v>
                </c:pt>
                <c:pt idx="62269">
                  <c:v>-245.92449999999997</c:v>
                </c:pt>
                <c:pt idx="62270">
                  <c:v>-245.92249999999996</c:v>
                </c:pt>
                <c:pt idx="62271">
                  <c:v>-245.92049999999998</c:v>
                </c:pt>
                <c:pt idx="62272">
                  <c:v>-245.91849999999999</c:v>
                </c:pt>
                <c:pt idx="62273">
                  <c:v>-245.91649999999998</c:v>
                </c:pt>
                <c:pt idx="62274">
                  <c:v>-245.91449999999998</c:v>
                </c:pt>
                <c:pt idx="62275">
                  <c:v>-245.91249999999997</c:v>
                </c:pt>
                <c:pt idx="62276">
                  <c:v>-245.91049999999996</c:v>
                </c:pt>
                <c:pt idx="62277">
                  <c:v>-245.90849999999998</c:v>
                </c:pt>
                <c:pt idx="62278">
                  <c:v>-245.90649999999999</c:v>
                </c:pt>
                <c:pt idx="62279">
                  <c:v>-245.90449999999998</c:v>
                </c:pt>
                <c:pt idx="62280">
                  <c:v>-245.90249999999997</c:v>
                </c:pt>
                <c:pt idx="62281">
                  <c:v>-245.90049999999997</c:v>
                </c:pt>
                <c:pt idx="62282">
                  <c:v>-245.89849999999998</c:v>
                </c:pt>
                <c:pt idx="62283">
                  <c:v>-245.89649999999997</c:v>
                </c:pt>
                <c:pt idx="62284">
                  <c:v>-245.89449999999999</c:v>
                </c:pt>
                <c:pt idx="62285">
                  <c:v>-245.89249999999998</c:v>
                </c:pt>
                <c:pt idx="62286">
                  <c:v>-245.89049999999997</c:v>
                </c:pt>
                <c:pt idx="62287">
                  <c:v>-245.88849999999996</c:v>
                </c:pt>
                <c:pt idx="62288">
                  <c:v>-245.88649999999998</c:v>
                </c:pt>
                <c:pt idx="62289">
                  <c:v>-245.88449999999997</c:v>
                </c:pt>
                <c:pt idx="62290">
                  <c:v>-245.88249999999999</c:v>
                </c:pt>
                <c:pt idx="62291">
                  <c:v>-245.88049999999998</c:v>
                </c:pt>
                <c:pt idx="62292">
                  <c:v>-245.87849999999997</c:v>
                </c:pt>
                <c:pt idx="62293">
                  <c:v>-245.87649999999996</c:v>
                </c:pt>
                <c:pt idx="62294">
                  <c:v>-245.87449999999998</c:v>
                </c:pt>
                <c:pt idx="62295">
                  <c:v>-245.87249999999997</c:v>
                </c:pt>
                <c:pt idx="62296">
                  <c:v>-245.87049999999999</c:v>
                </c:pt>
                <c:pt idx="62297">
                  <c:v>-245.86849999999998</c:v>
                </c:pt>
                <c:pt idx="62298">
                  <c:v>-245.86649999999997</c:v>
                </c:pt>
                <c:pt idx="62299">
                  <c:v>-245.86449999999996</c:v>
                </c:pt>
                <c:pt idx="62300">
                  <c:v>-245.86249999999998</c:v>
                </c:pt>
                <c:pt idx="62301">
                  <c:v>-245.86049999999997</c:v>
                </c:pt>
                <c:pt idx="62302">
                  <c:v>-245.85849999999999</c:v>
                </c:pt>
                <c:pt idx="62303">
                  <c:v>-245.85649999999998</c:v>
                </c:pt>
                <c:pt idx="62304">
                  <c:v>-245.85449999999997</c:v>
                </c:pt>
                <c:pt idx="62305">
                  <c:v>-245.85249999999996</c:v>
                </c:pt>
                <c:pt idx="62306">
                  <c:v>-245.85049999999998</c:v>
                </c:pt>
                <c:pt idx="62307">
                  <c:v>-245.84849999999997</c:v>
                </c:pt>
                <c:pt idx="62308">
                  <c:v>-245.84649999999999</c:v>
                </c:pt>
                <c:pt idx="62309">
                  <c:v>-245.84449999999998</c:v>
                </c:pt>
                <c:pt idx="62310">
                  <c:v>-245.84249999999997</c:v>
                </c:pt>
                <c:pt idx="62311">
                  <c:v>-245.84049999999996</c:v>
                </c:pt>
                <c:pt idx="62312">
                  <c:v>-245.83849999999998</c:v>
                </c:pt>
                <c:pt idx="62313">
                  <c:v>-245.83649999999997</c:v>
                </c:pt>
                <c:pt idx="62314">
                  <c:v>-245.83449999999999</c:v>
                </c:pt>
                <c:pt idx="62315">
                  <c:v>-245.83249999999998</c:v>
                </c:pt>
                <c:pt idx="62316">
                  <c:v>-245.83049999999997</c:v>
                </c:pt>
                <c:pt idx="62317">
                  <c:v>-245.82849999999996</c:v>
                </c:pt>
                <c:pt idx="62318">
                  <c:v>-245.82649999999998</c:v>
                </c:pt>
                <c:pt idx="62319">
                  <c:v>-245.82449999999997</c:v>
                </c:pt>
                <c:pt idx="62320">
                  <c:v>-245.82249999999999</c:v>
                </c:pt>
                <c:pt idx="62321">
                  <c:v>-245.82049999999998</c:v>
                </c:pt>
                <c:pt idx="62322">
                  <c:v>-245.81849999999997</c:v>
                </c:pt>
                <c:pt idx="62323">
                  <c:v>-245.81649999999996</c:v>
                </c:pt>
                <c:pt idx="62324">
                  <c:v>-245.81449999999998</c:v>
                </c:pt>
                <c:pt idx="62325">
                  <c:v>-245.81249999999997</c:v>
                </c:pt>
                <c:pt idx="62326">
                  <c:v>-245.81049999999999</c:v>
                </c:pt>
                <c:pt idx="62327">
                  <c:v>-245.80849999999998</c:v>
                </c:pt>
                <c:pt idx="62328">
                  <c:v>-245.80649999999997</c:v>
                </c:pt>
                <c:pt idx="62329">
                  <c:v>-245.80449999999996</c:v>
                </c:pt>
                <c:pt idx="62330">
                  <c:v>-245.80249999999998</c:v>
                </c:pt>
                <c:pt idx="62331">
                  <c:v>-245.80049999999997</c:v>
                </c:pt>
                <c:pt idx="62332">
                  <c:v>-245.79849999999999</c:v>
                </c:pt>
                <c:pt idx="62333">
                  <c:v>-245.79649999999998</c:v>
                </c:pt>
                <c:pt idx="62334">
                  <c:v>-245.79449999999997</c:v>
                </c:pt>
                <c:pt idx="62335">
                  <c:v>-245.79249999999996</c:v>
                </c:pt>
                <c:pt idx="62336">
                  <c:v>-245.79049999999998</c:v>
                </c:pt>
                <c:pt idx="62337">
                  <c:v>-245.78849999999997</c:v>
                </c:pt>
                <c:pt idx="62338">
                  <c:v>-245.78649999999999</c:v>
                </c:pt>
                <c:pt idx="62339">
                  <c:v>-245.78449999999998</c:v>
                </c:pt>
                <c:pt idx="62340">
                  <c:v>-245.78249999999997</c:v>
                </c:pt>
                <c:pt idx="62341">
                  <c:v>-245.78049999999996</c:v>
                </c:pt>
                <c:pt idx="62342">
                  <c:v>-245.77849999999998</c:v>
                </c:pt>
                <c:pt idx="62343">
                  <c:v>-245.77649999999997</c:v>
                </c:pt>
                <c:pt idx="62344">
                  <c:v>-245.77449999999999</c:v>
                </c:pt>
                <c:pt idx="62345">
                  <c:v>-245.77249999999998</c:v>
                </c:pt>
                <c:pt idx="62346">
                  <c:v>-245.77049999999997</c:v>
                </c:pt>
                <c:pt idx="62347">
                  <c:v>-245.76849999999996</c:v>
                </c:pt>
                <c:pt idx="62348">
                  <c:v>-245.76649999999998</c:v>
                </c:pt>
                <c:pt idx="62349">
                  <c:v>-245.7645</c:v>
                </c:pt>
                <c:pt idx="62350">
                  <c:v>-245.76249999999999</c:v>
                </c:pt>
                <c:pt idx="62351">
                  <c:v>-245.76049999999998</c:v>
                </c:pt>
                <c:pt idx="62352">
                  <c:v>-245.75849999999997</c:v>
                </c:pt>
                <c:pt idx="62353">
                  <c:v>-245.75649999999996</c:v>
                </c:pt>
                <c:pt idx="62354">
                  <c:v>-245.75449999999998</c:v>
                </c:pt>
                <c:pt idx="62355">
                  <c:v>-245.7525</c:v>
                </c:pt>
                <c:pt idx="62356">
                  <c:v>-245.75049999999999</c:v>
                </c:pt>
                <c:pt idx="62357">
                  <c:v>-245.74849999999998</c:v>
                </c:pt>
                <c:pt idx="62358">
                  <c:v>-245.74649999999997</c:v>
                </c:pt>
                <c:pt idx="62359">
                  <c:v>-245.74449999999996</c:v>
                </c:pt>
                <c:pt idx="62360">
                  <c:v>-245.74249999999998</c:v>
                </c:pt>
                <c:pt idx="62361">
                  <c:v>-245.7405</c:v>
                </c:pt>
                <c:pt idx="62362">
                  <c:v>-245.73849999999999</c:v>
                </c:pt>
                <c:pt idx="62363">
                  <c:v>-245.73649999999998</c:v>
                </c:pt>
                <c:pt idx="62364">
                  <c:v>-245.73449999999997</c:v>
                </c:pt>
                <c:pt idx="62365">
                  <c:v>-245.73249999999996</c:v>
                </c:pt>
                <c:pt idx="62366">
                  <c:v>-245.73049999999998</c:v>
                </c:pt>
                <c:pt idx="62367">
                  <c:v>-245.7285</c:v>
                </c:pt>
                <c:pt idx="62368">
                  <c:v>-245.72649999999999</c:v>
                </c:pt>
                <c:pt idx="62369">
                  <c:v>-245.72449999999998</c:v>
                </c:pt>
                <c:pt idx="62370">
                  <c:v>-245.72249999999997</c:v>
                </c:pt>
                <c:pt idx="62371">
                  <c:v>-245.72049999999996</c:v>
                </c:pt>
                <c:pt idx="62372">
                  <c:v>-245.71849999999998</c:v>
                </c:pt>
                <c:pt idx="62373">
                  <c:v>-245.7165</c:v>
                </c:pt>
                <c:pt idx="62374">
                  <c:v>-245.71449999999999</c:v>
                </c:pt>
                <c:pt idx="62375">
                  <c:v>-245.71249999999998</c:v>
                </c:pt>
                <c:pt idx="62376">
                  <c:v>-245.71049999999997</c:v>
                </c:pt>
                <c:pt idx="62377">
                  <c:v>-245.70849999999996</c:v>
                </c:pt>
                <c:pt idx="62378">
                  <c:v>-245.70649999999998</c:v>
                </c:pt>
                <c:pt idx="62379">
                  <c:v>-245.7045</c:v>
                </c:pt>
                <c:pt idx="62380">
                  <c:v>-245.70249999999999</c:v>
                </c:pt>
                <c:pt idx="62381">
                  <c:v>-245.70049999999998</c:v>
                </c:pt>
                <c:pt idx="62382">
                  <c:v>-245.69849999999997</c:v>
                </c:pt>
                <c:pt idx="62383">
                  <c:v>-245.69649999999996</c:v>
                </c:pt>
                <c:pt idx="62384">
                  <c:v>-245.69449999999998</c:v>
                </c:pt>
                <c:pt idx="62385">
                  <c:v>-245.6925</c:v>
                </c:pt>
                <c:pt idx="62386">
                  <c:v>-245.69049999999999</c:v>
                </c:pt>
                <c:pt idx="62387">
                  <c:v>-245.68849999999998</c:v>
                </c:pt>
                <c:pt idx="62388">
                  <c:v>-245.68649999999997</c:v>
                </c:pt>
                <c:pt idx="62389">
                  <c:v>-245.68449999999996</c:v>
                </c:pt>
                <c:pt idx="62390">
                  <c:v>-245.68249999999998</c:v>
                </c:pt>
                <c:pt idx="62391">
                  <c:v>-245.68049999999999</c:v>
                </c:pt>
                <c:pt idx="62392">
                  <c:v>-245.67849999999999</c:v>
                </c:pt>
                <c:pt idx="62393">
                  <c:v>-245.67649999999998</c:v>
                </c:pt>
                <c:pt idx="62394">
                  <c:v>-245.67449999999997</c:v>
                </c:pt>
                <c:pt idx="62395">
                  <c:v>-245.67249999999996</c:v>
                </c:pt>
                <c:pt idx="62396">
                  <c:v>-245.67049999999998</c:v>
                </c:pt>
                <c:pt idx="62397">
                  <c:v>-245.66849999999999</c:v>
                </c:pt>
                <c:pt idx="62398">
                  <c:v>-245.66649999999998</c:v>
                </c:pt>
                <c:pt idx="62399">
                  <c:v>-245.66449999999998</c:v>
                </c:pt>
                <c:pt idx="62400">
                  <c:v>-245.66249999999997</c:v>
                </c:pt>
                <c:pt idx="62401">
                  <c:v>-245.66049999999996</c:v>
                </c:pt>
                <c:pt idx="62402">
                  <c:v>-245.65849999999998</c:v>
                </c:pt>
                <c:pt idx="62403">
                  <c:v>-245.65649999999999</c:v>
                </c:pt>
                <c:pt idx="62404">
                  <c:v>-245.65449999999998</c:v>
                </c:pt>
                <c:pt idx="62405">
                  <c:v>-245.65249999999997</c:v>
                </c:pt>
                <c:pt idx="62406">
                  <c:v>-245.65049999999997</c:v>
                </c:pt>
                <c:pt idx="62407">
                  <c:v>-245.64849999999998</c:v>
                </c:pt>
                <c:pt idx="62408">
                  <c:v>-245.64649999999997</c:v>
                </c:pt>
                <c:pt idx="62409">
                  <c:v>-245.64449999999999</c:v>
                </c:pt>
                <c:pt idx="62410">
                  <c:v>-245.64249999999998</c:v>
                </c:pt>
                <c:pt idx="62411">
                  <c:v>-245.64049999999997</c:v>
                </c:pt>
                <c:pt idx="62412">
                  <c:v>-245.63849999999996</c:v>
                </c:pt>
                <c:pt idx="62413">
                  <c:v>-245.63649999999998</c:v>
                </c:pt>
                <c:pt idx="62414">
                  <c:v>-245.63449999999997</c:v>
                </c:pt>
                <c:pt idx="62415">
                  <c:v>-245.63249999999999</c:v>
                </c:pt>
                <c:pt idx="62416">
                  <c:v>-245.63049999999998</c:v>
                </c:pt>
                <c:pt idx="62417">
                  <c:v>-245.62849999999997</c:v>
                </c:pt>
                <c:pt idx="62418">
                  <c:v>-245.62649999999996</c:v>
                </c:pt>
                <c:pt idx="62419">
                  <c:v>-245.62449999999998</c:v>
                </c:pt>
                <c:pt idx="62420">
                  <c:v>-245.62249999999997</c:v>
                </c:pt>
                <c:pt idx="62421">
                  <c:v>-245.62049999999999</c:v>
                </c:pt>
                <c:pt idx="62422">
                  <c:v>-245.61849999999998</c:v>
                </c:pt>
                <c:pt idx="62423">
                  <c:v>-245.61649999999997</c:v>
                </c:pt>
                <c:pt idx="62424">
                  <c:v>-245.61449999999996</c:v>
                </c:pt>
                <c:pt idx="62425">
                  <c:v>-245.61249999999998</c:v>
                </c:pt>
                <c:pt idx="62426">
                  <c:v>-245.61049999999997</c:v>
                </c:pt>
                <c:pt idx="62427">
                  <c:v>-245.60849999999999</c:v>
                </c:pt>
                <c:pt idx="62428">
                  <c:v>-245.60649999999998</c:v>
                </c:pt>
                <c:pt idx="62429">
                  <c:v>-245.60449999999997</c:v>
                </c:pt>
                <c:pt idx="62430">
                  <c:v>-245.60249999999996</c:v>
                </c:pt>
                <c:pt idx="62431">
                  <c:v>-245.60049999999998</c:v>
                </c:pt>
                <c:pt idx="62432">
                  <c:v>-245.59849999999997</c:v>
                </c:pt>
                <c:pt idx="62433">
                  <c:v>-245.59649999999999</c:v>
                </c:pt>
                <c:pt idx="62434">
                  <c:v>-245.59449999999998</c:v>
                </c:pt>
                <c:pt idx="62435">
                  <c:v>-245.59249999999997</c:v>
                </c:pt>
                <c:pt idx="62436">
                  <c:v>-245.59049999999996</c:v>
                </c:pt>
                <c:pt idx="62437">
                  <c:v>-245.58849999999998</c:v>
                </c:pt>
                <c:pt idx="62438">
                  <c:v>-245.58649999999997</c:v>
                </c:pt>
                <c:pt idx="62439">
                  <c:v>-245.58449999999999</c:v>
                </c:pt>
                <c:pt idx="62440">
                  <c:v>-245.58249999999998</c:v>
                </c:pt>
                <c:pt idx="62441">
                  <c:v>-245.58049999999997</c:v>
                </c:pt>
                <c:pt idx="62442">
                  <c:v>-245.57849999999996</c:v>
                </c:pt>
                <c:pt idx="62443">
                  <c:v>-245.57649999999998</c:v>
                </c:pt>
                <c:pt idx="62444">
                  <c:v>-245.57449999999997</c:v>
                </c:pt>
                <c:pt idx="62445">
                  <c:v>-245.57249999999999</c:v>
                </c:pt>
                <c:pt idx="62446">
                  <c:v>-245.57049999999998</c:v>
                </c:pt>
                <c:pt idx="62447">
                  <c:v>-245.56849999999997</c:v>
                </c:pt>
                <c:pt idx="62448">
                  <c:v>-245.56649999999996</c:v>
                </c:pt>
                <c:pt idx="62449">
                  <c:v>-245.56449999999998</c:v>
                </c:pt>
                <c:pt idx="62450">
                  <c:v>-245.56249999999997</c:v>
                </c:pt>
                <c:pt idx="62451">
                  <c:v>-245.56049999999999</c:v>
                </c:pt>
                <c:pt idx="62452">
                  <c:v>-245.55849999999998</c:v>
                </c:pt>
                <c:pt idx="62453">
                  <c:v>-245.55649999999997</c:v>
                </c:pt>
                <c:pt idx="62454">
                  <c:v>-245.55449999999996</c:v>
                </c:pt>
                <c:pt idx="62455">
                  <c:v>-245.55249999999998</c:v>
                </c:pt>
                <c:pt idx="62456">
                  <c:v>-245.55049999999997</c:v>
                </c:pt>
                <c:pt idx="62457">
                  <c:v>-245.54849999999999</c:v>
                </c:pt>
                <c:pt idx="62458">
                  <c:v>-245.54649999999998</c:v>
                </c:pt>
                <c:pt idx="62459">
                  <c:v>-245.54449999999997</c:v>
                </c:pt>
                <c:pt idx="62460">
                  <c:v>-245.54249999999996</c:v>
                </c:pt>
                <c:pt idx="62461">
                  <c:v>-245.54049999999998</c:v>
                </c:pt>
                <c:pt idx="62462">
                  <c:v>-245.53849999999997</c:v>
                </c:pt>
                <c:pt idx="62463">
                  <c:v>-245.53649999999999</c:v>
                </c:pt>
                <c:pt idx="62464">
                  <c:v>-245.53449999999998</c:v>
                </c:pt>
                <c:pt idx="62465">
                  <c:v>-245.53249999999997</c:v>
                </c:pt>
                <c:pt idx="62466">
                  <c:v>-245.53049999999996</c:v>
                </c:pt>
                <c:pt idx="62467">
                  <c:v>-245.52849999999998</c:v>
                </c:pt>
                <c:pt idx="62468">
                  <c:v>-245.52649999999997</c:v>
                </c:pt>
                <c:pt idx="62469">
                  <c:v>-245.52449999999999</c:v>
                </c:pt>
                <c:pt idx="62470">
                  <c:v>-245.52249999999998</c:v>
                </c:pt>
                <c:pt idx="62471">
                  <c:v>-245.52049999999997</c:v>
                </c:pt>
                <c:pt idx="62472">
                  <c:v>-245.51849999999996</c:v>
                </c:pt>
                <c:pt idx="62473">
                  <c:v>-245.51649999999998</c:v>
                </c:pt>
                <c:pt idx="62474">
                  <c:v>-245.5145</c:v>
                </c:pt>
                <c:pt idx="62475">
                  <c:v>-245.51249999999999</c:v>
                </c:pt>
                <c:pt idx="62476">
                  <c:v>-245.51049999999998</c:v>
                </c:pt>
                <c:pt idx="62477">
                  <c:v>-245.50849999999997</c:v>
                </c:pt>
                <c:pt idx="62478">
                  <c:v>-245.50649999999996</c:v>
                </c:pt>
                <c:pt idx="62479">
                  <c:v>-245.50449999999998</c:v>
                </c:pt>
                <c:pt idx="62480">
                  <c:v>-245.5025</c:v>
                </c:pt>
                <c:pt idx="62481">
                  <c:v>-245.50049999999999</c:v>
                </c:pt>
                <c:pt idx="62482">
                  <c:v>-245.49849999999998</c:v>
                </c:pt>
                <c:pt idx="62483">
                  <c:v>-245.49649999999997</c:v>
                </c:pt>
                <c:pt idx="62484">
                  <c:v>-245.49449999999996</c:v>
                </c:pt>
                <c:pt idx="62485">
                  <c:v>-245.49249999999998</c:v>
                </c:pt>
                <c:pt idx="62486">
                  <c:v>-245.4905</c:v>
                </c:pt>
                <c:pt idx="62487">
                  <c:v>-245.48849999999999</c:v>
                </c:pt>
                <c:pt idx="62488">
                  <c:v>-245.48649999999998</c:v>
                </c:pt>
                <c:pt idx="62489">
                  <c:v>-245.48449999999997</c:v>
                </c:pt>
                <c:pt idx="62490">
                  <c:v>-245.48249999999996</c:v>
                </c:pt>
                <c:pt idx="62491">
                  <c:v>-245.48049999999998</c:v>
                </c:pt>
                <c:pt idx="62492">
                  <c:v>-245.4785</c:v>
                </c:pt>
                <c:pt idx="62493">
                  <c:v>-245.47649999999999</c:v>
                </c:pt>
                <c:pt idx="62494">
                  <c:v>-245.47449999999998</c:v>
                </c:pt>
                <c:pt idx="62495">
                  <c:v>-245.47249999999997</c:v>
                </c:pt>
                <c:pt idx="62496">
                  <c:v>-245.47049999999996</c:v>
                </c:pt>
                <c:pt idx="62497">
                  <c:v>-245.46849999999998</c:v>
                </c:pt>
                <c:pt idx="62498">
                  <c:v>-245.4665</c:v>
                </c:pt>
                <c:pt idx="62499">
                  <c:v>-245.46449999999999</c:v>
                </c:pt>
                <c:pt idx="62500">
                  <c:v>-245.46249999999998</c:v>
                </c:pt>
                <c:pt idx="62501">
                  <c:v>-245.46049999999997</c:v>
                </c:pt>
                <c:pt idx="62502">
                  <c:v>-245.45849999999996</c:v>
                </c:pt>
                <c:pt idx="62503">
                  <c:v>-245.45649999999998</c:v>
                </c:pt>
                <c:pt idx="62504">
                  <c:v>-245.4545</c:v>
                </c:pt>
                <c:pt idx="62505">
                  <c:v>-245.45249999999999</c:v>
                </c:pt>
                <c:pt idx="62506">
                  <c:v>-245.45049999999998</c:v>
                </c:pt>
                <c:pt idx="62507">
                  <c:v>-245.44849999999997</c:v>
                </c:pt>
                <c:pt idx="62508">
                  <c:v>-245.44649999999996</c:v>
                </c:pt>
                <c:pt idx="62509">
                  <c:v>-245.44449999999998</c:v>
                </c:pt>
                <c:pt idx="62510">
                  <c:v>-245.4425</c:v>
                </c:pt>
                <c:pt idx="62511">
                  <c:v>-245.44049999999999</c:v>
                </c:pt>
                <c:pt idx="62512">
                  <c:v>-245.43849999999998</c:v>
                </c:pt>
                <c:pt idx="62513">
                  <c:v>-245.43649999999997</c:v>
                </c:pt>
                <c:pt idx="62514">
                  <c:v>-245.43449999999996</c:v>
                </c:pt>
                <c:pt idx="62515">
                  <c:v>-245.43249999999998</c:v>
                </c:pt>
                <c:pt idx="62516">
                  <c:v>-245.43049999999999</c:v>
                </c:pt>
                <c:pt idx="62517">
                  <c:v>-245.42849999999999</c:v>
                </c:pt>
                <c:pt idx="62518">
                  <c:v>-245.42649999999998</c:v>
                </c:pt>
                <c:pt idx="62519">
                  <c:v>-245.42449999999997</c:v>
                </c:pt>
                <c:pt idx="62520">
                  <c:v>-245.42249999999996</c:v>
                </c:pt>
                <c:pt idx="62521">
                  <c:v>-245.42049999999998</c:v>
                </c:pt>
                <c:pt idx="62522">
                  <c:v>-245.41849999999999</c:v>
                </c:pt>
                <c:pt idx="62523">
                  <c:v>-245.41649999999998</c:v>
                </c:pt>
                <c:pt idx="62524">
                  <c:v>-245.41449999999998</c:v>
                </c:pt>
                <c:pt idx="62525">
                  <c:v>-245.41249999999997</c:v>
                </c:pt>
                <c:pt idx="62526">
                  <c:v>-245.41049999999996</c:v>
                </c:pt>
                <c:pt idx="62527">
                  <c:v>-245.40849999999998</c:v>
                </c:pt>
                <c:pt idx="62528">
                  <c:v>-245.40649999999999</c:v>
                </c:pt>
                <c:pt idx="62529">
                  <c:v>-245.40449999999998</c:v>
                </c:pt>
                <c:pt idx="62530">
                  <c:v>-245.40249999999997</c:v>
                </c:pt>
                <c:pt idx="62531">
                  <c:v>-245.40049999999997</c:v>
                </c:pt>
                <c:pt idx="62532">
                  <c:v>-245.39849999999998</c:v>
                </c:pt>
                <c:pt idx="62533">
                  <c:v>-245.39649999999997</c:v>
                </c:pt>
                <c:pt idx="62534">
                  <c:v>-245.39449999999999</c:v>
                </c:pt>
                <c:pt idx="62535">
                  <c:v>-245.39249999999998</c:v>
                </c:pt>
                <c:pt idx="62536">
                  <c:v>-245.39049999999997</c:v>
                </c:pt>
                <c:pt idx="62537">
                  <c:v>-245.38849999999996</c:v>
                </c:pt>
                <c:pt idx="62538">
                  <c:v>-245.38649999999998</c:v>
                </c:pt>
                <c:pt idx="62539">
                  <c:v>-245.38449999999997</c:v>
                </c:pt>
                <c:pt idx="62540">
                  <c:v>-245.38249999999999</c:v>
                </c:pt>
                <c:pt idx="62541">
                  <c:v>-245.38049999999998</c:v>
                </c:pt>
                <c:pt idx="62542">
                  <c:v>-245.37849999999997</c:v>
                </c:pt>
                <c:pt idx="62543">
                  <c:v>-245.37649999999996</c:v>
                </c:pt>
                <c:pt idx="62544">
                  <c:v>-245.37449999999998</c:v>
                </c:pt>
                <c:pt idx="62545">
                  <c:v>-245.37249999999997</c:v>
                </c:pt>
                <c:pt idx="62546">
                  <c:v>-245.37049999999999</c:v>
                </c:pt>
                <c:pt idx="62547">
                  <c:v>-245.36849999999998</c:v>
                </c:pt>
                <c:pt idx="62548">
                  <c:v>-245.36649999999997</c:v>
                </c:pt>
                <c:pt idx="62549">
                  <c:v>-245.36449999999996</c:v>
                </c:pt>
                <c:pt idx="62550">
                  <c:v>-245.36249999999998</c:v>
                </c:pt>
                <c:pt idx="62551">
                  <c:v>-245.36049999999997</c:v>
                </c:pt>
                <c:pt idx="62552">
                  <c:v>-245.35849999999999</c:v>
                </c:pt>
                <c:pt idx="62553">
                  <c:v>-245.35649999999998</c:v>
                </c:pt>
                <c:pt idx="62554">
                  <c:v>-245.35449999999997</c:v>
                </c:pt>
                <c:pt idx="62555">
                  <c:v>-245.35249999999996</c:v>
                </c:pt>
                <c:pt idx="62556">
                  <c:v>-245.35049999999998</c:v>
                </c:pt>
                <c:pt idx="62557">
                  <c:v>-245.34849999999997</c:v>
                </c:pt>
                <c:pt idx="62558">
                  <c:v>-245.34649999999999</c:v>
                </c:pt>
                <c:pt idx="62559">
                  <c:v>-245.34449999999998</c:v>
                </c:pt>
                <c:pt idx="62560">
                  <c:v>-245.34249999999997</c:v>
                </c:pt>
                <c:pt idx="62561">
                  <c:v>-245.34049999999996</c:v>
                </c:pt>
                <c:pt idx="62562">
                  <c:v>-245.33849999999998</c:v>
                </c:pt>
                <c:pt idx="62563">
                  <c:v>-245.33649999999997</c:v>
                </c:pt>
                <c:pt idx="62564">
                  <c:v>-245.33449999999999</c:v>
                </c:pt>
                <c:pt idx="62565">
                  <c:v>-245.33249999999998</c:v>
                </c:pt>
                <c:pt idx="62566">
                  <c:v>-245.33049999999997</c:v>
                </c:pt>
                <c:pt idx="62567">
                  <c:v>-245.32849999999996</c:v>
                </c:pt>
                <c:pt idx="62568">
                  <c:v>-245.32649999999998</c:v>
                </c:pt>
                <c:pt idx="62569">
                  <c:v>-245.32449999999997</c:v>
                </c:pt>
                <c:pt idx="62570">
                  <c:v>-245.32249999999999</c:v>
                </c:pt>
                <c:pt idx="62571">
                  <c:v>-245.32049999999998</c:v>
                </c:pt>
                <c:pt idx="62572">
                  <c:v>-245.31849999999997</c:v>
                </c:pt>
                <c:pt idx="62573">
                  <c:v>-245.31649999999996</c:v>
                </c:pt>
                <c:pt idx="62574">
                  <c:v>-245.31449999999998</c:v>
                </c:pt>
                <c:pt idx="62575">
                  <c:v>-245.31249999999997</c:v>
                </c:pt>
                <c:pt idx="62576">
                  <c:v>-245.31049999999999</c:v>
                </c:pt>
                <c:pt idx="62577">
                  <c:v>-245.30849999999998</c:v>
                </c:pt>
                <c:pt idx="62578">
                  <c:v>-245.30649999999997</c:v>
                </c:pt>
                <c:pt idx="62579">
                  <c:v>-245.30449999999996</c:v>
                </c:pt>
                <c:pt idx="62580">
                  <c:v>-245.30249999999998</c:v>
                </c:pt>
                <c:pt idx="62581">
                  <c:v>-245.30049999999997</c:v>
                </c:pt>
                <c:pt idx="62582">
                  <c:v>-245.29849999999999</c:v>
                </c:pt>
                <c:pt idx="62583">
                  <c:v>-245.29649999999998</c:v>
                </c:pt>
                <c:pt idx="62584">
                  <c:v>-245.29449999999997</c:v>
                </c:pt>
                <c:pt idx="62585">
                  <c:v>-245.29249999999996</c:v>
                </c:pt>
                <c:pt idx="62586">
                  <c:v>-245.29049999999998</c:v>
                </c:pt>
                <c:pt idx="62587">
                  <c:v>-245.28849999999997</c:v>
                </c:pt>
                <c:pt idx="62588">
                  <c:v>-245.28649999999999</c:v>
                </c:pt>
                <c:pt idx="62589">
                  <c:v>-245.28449999999998</c:v>
                </c:pt>
                <c:pt idx="62590">
                  <c:v>-245.28249999999997</c:v>
                </c:pt>
                <c:pt idx="62591">
                  <c:v>-245.28049999999996</c:v>
                </c:pt>
                <c:pt idx="62592">
                  <c:v>-245.27849999999998</c:v>
                </c:pt>
                <c:pt idx="62593">
                  <c:v>-245.27649999999997</c:v>
                </c:pt>
                <c:pt idx="62594">
                  <c:v>-245.27449999999999</c:v>
                </c:pt>
                <c:pt idx="62595">
                  <c:v>-245.27249999999998</c:v>
                </c:pt>
                <c:pt idx="62596">
                  <c:v>-245.27049999999997</c:v>
                </c:pt>
                <c:pt idx="62597">
                  <c:v>-245.26849999999996</c:v>
                </c:pt>
                <c:pt idx="62598">
                  <c:v>-245.26649999999998</c:v>
                </c:pt>
                <c:pt idx="62599">
                  <c:v>-245.2645</c:v>
                </c:pt>
                <c:pt idx="62600">
                  <c:v>-245.26249999999999</c:v>
                </c:pt>
                <c:pt idx="62601">
                  <c:v>-245.26049999999998</c:v>
                </c:pt>
                <c:pt idx="62602">
                  <c:v>-245.25849999999997</c:v>
                </c:pt>
                <c:pt idx="62603">
                  <c:v>-245.25649999999996</c:v>
                </c:pt>
                <c:pt idx="62604">
                  <c:v>-245.25449999999998</c:v>
                </c:pt>
                <c:pt idx="62605">
                  <c:v>-245.2525</c:v>
                </c:pt>
                <c:pt idx="62606">
                  <c:v>-245.25049999999999</c:v>
                </c:pt>
                <c:pt idx="62607">
                  <c:v>-245.24849999999998</c:v>
                </c:pt>
                <c:pt idx="62608">
                  <c:v>-245.24649999999997</c:v>
                </c:pt>
                <c:pt idx="62609">
                  <c:v>-245.24449999999996</c:v>
                </c:pt>
                <c:pt idx="62610">
                  <c:v>-245.24249999999998</c:v>
                </c:pt>
                <c:pt idx="62611">
                  <c:v>-245.2405</c:v>
                </c:pt>
                <c:pt idx="62612">
                  <c:v>-245.23849999999999</c:v>
                </c:pt>
                <c:pt idx="62613">
                  <c:v>-245.23649999999998</c:v>
                </c:pt>
                <c:pt idx="62614">
                  <c:v>-245.23449999999997</c:v>
                </c:pt>
                <c:pt idx="62615">
                  <c:v>-245.23249999999996</c:v>
                </c:pt>
                <c:pt idx="62616">
                  <c:v>-245.23049999999998</c:v>
                </c:pt>
                <c:pt idx="62617">
                  <c:v>-245.2285</c:v>
                </c:pt>
                <c:pt idx="62618">
                  <c:v>-245.22649999999999</c:v>
                </c:pt>
                <c:pt idx="62619">
                  <c:v>-245.22449999999998</c:v>
                </c:pt>
                <c:pt idx="62620">
                  <c:v>-245.22249999999997</c:v>
                </c:pt>
                <c:pt idx="62621">
                  <c:v>-245.22049999999996</c:v>
                </c:pt>
                <c:pt idx="62622">
                  <c:v>-245.21849999999998</c:v>
                </c:pt>
                <c:pt idx="62623">
                  <c:v>-245.2165</c:v>
                </c:pt>
                <c:pt idx="62624">
                  <c:v>-245.21449999999999</c:v>
                </c:pt>
                <c:pt idx="62625">
                  <c:v>-245.21249999999998</c:v>
                </c:pt>
                <c:pt idx="62626">
                  <c:v>-245.21049999999997</c:v>
                </c:pt>
                <c:pt idx="62627">
                  <c:v>-245.20849999999996</c:v>
                </c:pt>
                <c:pt idx="62628">
                  <c:v>-245.20649999999998</c:v>
                </c:pt>
                <c:pt idx="62629">
                  <c:v>-245.2045</c:v>
                </c:pt>
                <c:pt idx="62630">
                  <c:v>-245.20249999999999</c:v>
                </c:pt>
                <c:pt idx="62631">
                  <c:v>-245.20049999999998</c:v>
                </c:pt>
                <c:pt idx="62632">
                  <c:v>-245.19849999999997</c:v>
                </c:pt>
                <c:pt idx="62633">
                  <c:v>-245.19649999999996</c:v>
                </c:pt>
                <c:pt idx="62634">
                  <c:v>-245.19449999999998</c:v>
                </c:pt>
                <c:pt idx="62635">
                  <c:v>-245.1925</c:v>
                </c:pt>
                <c:pt idx="62636">
                  <c:v>-245.19049999999999</c:v>
                </c:pt>
                <c:pt idx="62637">
                  <c:v>-245.18849999999998</c:v>
                </c:pt>
                <c:pt idx="62638">
                  <c:v>-245.18649999999997</c:v>
                </c:pt>
                <c:pt idx="62639">
                  <c:v>-245.18449999999996</c:v>
                </c:pt>
                <c:pt idx="62640">
                  <c:v>-245.18249999999998</c:v>
                </c:pt>
                <c:pt idx="62641">
                  <c:v>-245.18049999999999</c:v>
                </c:pt>
                <c:pt idx="62642">
                  <c:v>-245.17849999999999</c:v>
                </c:pt>
                <c:pt idx="62643">
                  <c:v>-245.17649999999998</c:v>
                </c:pt>
                <c:pt idx="62644">
                  <c:v>-245.17449999999997</c:v>
                </c:pt>
                <c:pt idx="62645">
                  <c:v>-245.17249999999996</c:v>
                </c:pt>
                <c:pt idx="62646">
                  <c:v>-245.17049999999998</c:v>
                </c:pt>
                <c:pt idx="62647">
                  <c:v>-245.16849999999999</c:v>
                </c:pt>
                <c:pt idx="62648">
                  <c:v>-245.16649999999998</c:v>
                </c:pt>
                <c:pt idx="62649">
                  <c:v>-245.16449999999998</c:v>
                </c:pt>
                <c:pt idx="62650">
                  <c:v>-245.16249999999997</c:v>
                </c:pt>
                <c:pt idx="62651">
                  <c:v>-245.16049999999996</c:v>
                </c:pt>
                <c:pt idx="62652">
                  <c:v>-245.15849999999998</c:v>
                </c:pt>
                <c:pt idx="62653">
                  <c:v>-245.15649999999999</c:v>
                </c:pt>
                <c:pt idx="62654">
                  <c:v>-245.15449999999998</c:v>
                </c:pt>
                <c:pt idx="62655">
                  <c:v>-245.15249999999997</c:v>
                </c:pt>
                <c:pt idx="62656">
                  <c:v>-245.15049999999997</c:v>
                </c:pt>
                <c:pt idx="62657">
                  <c:v>-245.14849999999998</c:v>
                </c:pt>
                <c:pt idx="62658">
                  <c:v>-245.14649999999997</c:v>
                </c:pt>
                <c:pt idx="62659">
                  <c:v>-245.14449999999999</c:v>
                </c:pt>
                <c:pt idx="62660">
                  <c:v>-245.14249999999998</c:v>
                </c:pt>
                <c:pt idx="62661">
                  <c:v>-245.14049999999997</c:v>
                </c:pt>
                <c:pt idx="62662">
                  <c:v>-245.13849999999996</c:v>
                </c:pt>
                <c:pt idx="62663">
                  <c:v>-245.13649999999998</c:v>
                </c:pt>
                <c:pt idx="62664">
                  <c:v>-245.13449999999997</c:v>
                </c:pt>
                <c:pt idx="62665">
                  <c:v>-245.13249999999999</c:v>
                </c:pt>
                <c:pt idx="62666">
                  <c:v>-245.13049999999998</c:v>
                </c:pt>
                <c:pt idx="62667">
                  <c:v>-245.12849999999997</c:v>
                </c:pt>
                <c:pt idx="62668">
                  <c:v>-245.12649999999996</c:v>
                </c:pt>
                <c:pt idx="62669">
                  <c:v>-245.12449999999998</c:v>
                </c:pt>
                <c:pt idx="62670">
                  <c:v>-245.12249999999997</c:v>
                </c:pt>
                <c:pt idx="62671">
                  <c:v>-245.12049999999999</c:v>
                </c:pt>
                <c:pt idx="62672">
                  <c:v>-245.11849999999998</c:v>
                </c:pt>
                <c:pt idx="62673">
                  <c:v>-245.11649999999997</c:v>
                </c:pt>
                <c:pt idx="62674">
                  <c:v>-245.11449999999996</c:v>
                </c:pt>
                <c:pt idx="62675">
                  <c:v>-245.11249999999998</c:v>
                </c:pt>
                <c:pt idx="62676">
                  <c:v>-245.11049999999997</c:v>
                </c:pt>
                <c:pt idx="62677">
                  <c:v>-245.10849999999999</c:v>
                </c:pt>
                <c:pt idx="62678">
                  <c:v>-245.10649999999998</c:v>
                </c:pt>
                <c:pt idx="62679">
                  <c:v>-245.10449999999997</c:v>
                </c:pt>
                <c:pt idx="62680">
                  <c:v>-245.10249999999996</c:v>
                </c:pt>
                <c:pt idx="62681">
                  <c:v>-245.10049999999998</c:v>
                </c:pt>
                <c:pt idx="62682">
                  <c:v>-245.09849999999997</c:v>
                </c:pt>
                <c:pt idx="62683">
                  <c:v>-245.09649999999999</c:v>
                </c:pt>
                <c:pt idx="62684">
                  <c:v>-245.09449999999998</c:v>
                </c:pt>
                <c:pt idx="62685">
                  <c:v>-245.09249999999997</c:v>
                </c:pt>
                <c:pt idx="62686">
                  <c:v>-245.09049999999996</c:v>
                </c:pt>
                <c:pt idx="62687">
                  <c:v>-245.08849999999998</c:v>
                </c:pt>
                <c:pt idx="62688">
                  <c:v>-245.08649999999997</c:v>
                </c:pt>
                <c:pt idx="62689">
                  <c:v>-245.08449999999999</c:v>
                </c:pt>
                <c:pt idx="62690">
                  <c:v>-245.08249999999998</c:v>
                </c:pt>
                <c:pt idx="62691">
                  <c:v>-245.08049999999997</c:v>
                </c:pt>
                <c:pt idx="62692">
                  <c:v>-245.07849999999996</c:v>
                </c:pt>
                <c:pt idx="62693">
                  <c:v>-245.07649999999998</c:v>
                </c:pt>
                <c:pt idx="62694">
                  <c:v>-245.07449999999997</c:v>
                </c:pt>
                <c:pt idx="62695">
                  <c:v>-245.07249999999999</c:v>
                </c:pt>
                <c:pt idx="62696">
                  <c:v>-245.07049999999998</c:v>
                </c:pt>
                <c:pt idx="62697">
                  <c:v>-245.06849999999997</c:v>
                </c:pt>
                <c:pt idx="62698">
                  <c:v>-245.06649999999996</c:v>
                </c:pt>
                <c:pt idx="62699">
                  <c:v>-245.06449999999998</c:v>
                </c:pt>
                <c:pt idx="62700">
                  <c:v>-245.06249999999997</c:v>
                </c:pt>
                <c:pt idx="62701">
                  <c:v>-245.06049999999999</c:v>
                </c:pt>
                <c:pt idx="62702">
                  <c:v>-245.05849999999998</c:v>
                </c:pt>
                <c:pt idx="62703">
                  <c:v>-245.05649999999997</c:v>
                </c:pt>
                <c:pt idx="62704">
                  <c:v>-245.05449999999996</c:v>
                </c:pt>
                <c:pt idx="62705">
                  <c:v>-245.05249999999998</c:v>
                </c:pt>
                <c:pt idx="62706">
                  <c:v>-245.05049999999997</c:v>
                </c:pt>
                <c:pt idx="62707">
                  <c:v>-245.04849999999999</c:v>
                </c:pt>
                <c:pt idx="62708">
                  <c:v>-245.04649999999998</c:v>
                </c:pt>
                <c:pt idx="62709">
                  <c:v>-245.04449999999997</c:v>
                </c:pt>
                <c:pt idx="62710">
                  <c:v>-245.04249999999996</c:v>
                </c:pt>
                <c:pt idx="62711">
                  <c:v>-245.04049999999998</c:v>
                </c:pt>
                <c:pt idx="62712">
                  <c:v>-245.03849999999997</c:v>
                </c:pt>
                <c:pt idx="62713">
                  <c:v>-245.03649999999999</c:v>
                </c:pt>
                <c:pt idx="62714">
                  <c:v>-245.03449999999998</c:v>
                </c:pt>
                <c:pt idx="62715">
                  <c:v>-245.03249999999997</c:v>
                </c:pt>
                <c:pt idx="62716">
                  <c:v>-245.03049999999996</c:v>
                </c:pt>
                <c:pt idx="62717">
                  <c:v>-245.02849999999998</c:v>
                </c:pt>
                <c:pt idx="62718">
                  <c:v>-245.02649999999997</c:v>
                </c:pt>
                <c:pt idx="62719">
                  <c:v>-245.02449999999999</c:v>
                </c:pt>
                <c:pt idx="62720">
                  <c:v>-245.02249999999998</c:v>
                </c:pt>
                <c:pt idx="62721">
                  <c:v>-245.02049999999997</c:v>
                </c:pt>
                <c:pt idx="62722">
                  <c:v>-245.01849999999996</c:v>
                </c:pt>
                <c:pt idx="62723">
                  <c:v>-245.01649999999998</c:v>
                </c:pt>
                <c:pt idx="62724">
                  <c:v>-245.0145</c:v>
                </c:pt>
                <c:pt idx="62725">
                  <c:v>-245.01249999999999</c:v>
                </c:pt>
                <c:pt idx="62726">
                  <c:v>-245.01049999999998</c:v>
                </c:pt>
                <c:pt idx="62727">
                  <c:v>-245.00849999999997</c:v>
                </c:pt>
                <c:pt idx="62728">
                  <c:v>-245.00649999999996</c:v>
                </c:pt>
                <c:pt idx="62729">
                  <c:v>-245.00449999999998</c:v>
                </c:pt>
                <c:pt idx="62730">
                  <c:v>-245.0025</c:v>
                </c:pt>
                <c:pt idx="62731">
                  <c:v>-245.00049999999999</c:v>
                </c:pt>
                <c:pt idx="62732">
                  <c:v>-244.99849999999998</c:v>
                </c:pt>
                <c:pt idx="62733">
                  <c:v>-244.99649999999997</c:v>
                </c:pt>
                <c:pt idx="62734">
                  <c:v>-244.99449999999996</c:v>
                </c:pt>
                <c:pt idx="62735">
                  <c:v>-244.99249999999998</c:v>
                </c:pt>
                <c:pt idx="62736">
                  <c:v>-244.9905</c:v>
                </c:pt>
                <c:pt idx="62737">
                  <c:v>-244.98849999999999</c:v>
                </c:pt>
                <c:pt idx="62738">
                  <c:v>-244.98649999999998</c:v>
                </c:pt>
                <c:pt idx="62739">
                  <c:v>-244.98449999999997</c:v>
                </c:pt>
                <c:pt idx="62740">
                  <c:v>-244.98249999999996</c:v>
                </c:pt>
                <c:pt idx="62741">
                  <c:v>-244.98049999999998</c:v>
                </c:pt>
                <c:pt idx="62742">
                  <c:v>-244.9785</c:v>
                </c:pt>
                <c:pt idx="62743">
                  <c:v>-244.97649999999999</c:v>
                </c:pt>
                <c:pt idx="62744">
                  <c:v>-244.97449999999998</c:v>
                </c:pt>
                <c:pt idx="62745">
                  <c:v>-244.97249999999997</c:v>
                </c:pt>
                <c:pt idx="62746">
                  <c:v>-244.97049999999996</c:v>
                </c:pt>
                <c:pt idx="62747">
                  <c:v>-244.96849999999998</c:v>
                </c:pt>
                <c:pt idx="62748">
                  <c:v>-244.9665</c:v>
                </c:pt>
                <c:pt idx="62749">
                  <c:v>-244.96449999999999</c:v>
                </c:pt>
                <c:pt idx="62750">
                  <c:v>-244.96249999999998</c:v>
                </c:pt>
                <c:pt idx="62751">
                  <c:v>-244.96049999999997</c:v>
                </c:pt>
                <c:pt idx="62752">
                  <c:v>-244.95849999999996</c:v>
                </c:pt>
                <c:pt idx="62753">
                  <c:v>-244.95649999999998</c:v>
                </c:pt>
                <c:pt idx="62754">
                  <c:v>-244.9545</c:v>
                </c:pt>
                <c:pt idx="62755">
                  <c:v>-244.95249999999999</c:v>
                </c:pt>
                <c:pt idx="62756">
                  <c:v>-244.95049999999998</c:v>
                </c:pt>
                <c:pt idx="62757">
                  <c:v>-244.94849999999997</c:v>
                </c:pt>
                <c:pt idx="62758">
                  <c:v>-244.94649999999996</c:v>
                </c:pt>
                <c:pt idx="62759">
                  <c:v>-244.94449999999998</c:v>
                </c:pt>
                <c:pt idx="62760">
                  <c:v>-244.9425</c:v>
                </c:pt>
                <c:pt idx="62761">
                  <c:v>-244.94049999999999</c:v>
                </c:pt>
                <c:pt idx="62762">
                  <c:v>-244.93849999999998</c:v>
                </c:pt>
                <c:pt idx="62763">
                  <c:v>-244.93649999999997</c:v>
                </c:pt>
                <c:pt idx="62764">
                  <c:v>-244.93449999999996</c:v>
                </c:pt>
                <c:pt idx="62765">
                  <c:v>-244.93249999999998</c:v>
                </c:pt>
                <c:pt idx="62766">
                  <c:v>-244.93049999999999</c:v>
                </c:pt>
                <c:pt idx="62767">
                  <c:v>-244.92849999999999</c:v>
                </c:pt>
                <c:pt idx="62768">
                  <c:v>-244.92649999999998</c:v>
                </c:pt>
                <c:pt idx="62769">
                  <c:v>-244.92449999999997</c:v>
                </c:pt>
                <c:pt idx="62770">
                  <c:v>-244.92249999999996</c:v>
                </c:pt>
                <c:pt idx="62771">
                  <c:v>-244.92049999999998</c:v>
                </c:pt>
                <c:pt idx="62772">
                  <c:v>-244.91849999999999</c:v>
                </c:pt>
                <c:pt idx="62773">
                  <c:v>-244.91649999999998</c:v>
                </c:pt>
                <c:pt idx="62774">
                  <c:v>-244.91449999999998</c:v>
                </c:pt>
                <c:pt idx="62775">
                  <c:v>-244.91249999999997</c:v>
                </c:pt>
                <c:pt idx="62776">
                  <c:v>-244.91049999999996</c:v>
                </c:pt>
                <c:pt idx="62777">
                  <c:v>-244.90849999999998</c:v>
                </c:pt>
                <c:pt idx="62778">
                  <c:v>-244.90649999999999</c:v>
                </c:pt>
                <c:pt idx="62779">
                  <c:v>-244.90449999999998</c:v>
                </c:pt>
                <c:pt idx="62780">
                  <c:v>-244.90249999999997</c:v>
                </c:pt>
                <c:pt idx="62781">
                  <c:v>-244.90049999999997</c:v>
                </c:pt>
                <c:pt idx="62782">
                  <c:v>-244.89849999999998</c:v>
                </c:pt>
                <c:pt idx="62783">
                  <c:v>-244.89649999999997</c:v>
                </c:pt>
                <c:pt idx="62784">
                  <c:v>-244.89449999999999</c:v>
                </c:pt>
                <c:pt idx="62785">
                  <c:v>-244.89249999999998</c:v>
                </c:pt>
                <c:pt idx="62786">
                  <c:v>-244.89049999999997</c:v>
                </c:pt>
                <c:pt idx="62787">
                  <c:v>-244.88849999999996</c:v>
                </c:pt>
                <c:pt idx="62788">
                  <c:v>-244.88649999999998</c:v>
                </c:pt>
                <c:pt idx="62789">
                  <c:v>-244.88449999999997</c:v>
                </c:pt>
                <c:pt idx="62790">
                  <c:v>-244.88249999999999</c:v>
                </c:pt>
                <c:pt idx="62791">
                  <c:v>-244.88049999999998</c:v>
                </c:pt>
                <c:pt idx="62792">
                  <c:v>-244.87849999999997</c:v>
                </c:pt>
                <c:pt idx="62793">
                  <c:v>-244.87649999999996</c:v>
                </c:pt>
                <c:pt idx="62794">
                  <c:v>-244.87449999999998</c:v>
                </c:pt>
                <c:pt idx="62795">
                  <c:v>-244.87249999999997</c:v>
                </c:pt>
                <c:pt idx="62796">
                  <c:v>-244.87049999999999</c:v>
                </c:pt>
                <c:pt idx="62797">
                  <c:v>-244.86849999999998</c:v>
                </c:pt>
                <c:pt idx="62798">
                  <c:v>-244.86649999999997</c:v>
                </c:pt>
                <c:pt idx="62799">
                  <c:v>-244.86449999999996</c:v>
                </c:pt>
                <c:pt idx="62800">
                  <c:v>-244.86249999999998</c:v>
                </c:pt>
                <c:pt idx="62801">
                  <c:v>-244.86049999999997</c:v>
                </c:pt>
                <c:pt idx="62802">
                  <c:v>-244.85849999999999</c:v>
                </c:pt>
                <c:pt idx="62803">
                  <c:v>-244.85649999999998</c:v>
                </c:pt>
                <c:pt idx="62804">
                  <c:v>-244.85449999999997</c:v>
                </c:pt>
                <c:pt idx="62805">
                  <c:v>-244.85249999999996</c:v>
                </c:pt>
                <c:pt idx="62806">
                  <c:v>-244.85049999999998</c:v>
                </c:pt>
                <c:pt idx="62807">
                  <c:v>-244.84849999999997</c:v>
                </c:pt>
                <c:pt idx="62808">
                  <c:v>-244.84649999999999</c:v>
                </c:pt>
                <c:pt idx="62809">
                  <c:v>-244.84449999999998</c:v>
                </c:pt>
                <c:pt idx="62810">
                  <c:v>-244.84249999999997</c:v>
                </c:pt>
                <c:pt idx="62811">
                  <c:v>-244.84049999999996</c:v>
                </c:pt>
                <c:pt idx="62812">
                  <c:v>-244.83849999999998</c:v>
                </c:pt>
                <c:pt idx="62813">
                  <c:v>-244.83649999999997</c:v>
                </c:pt>
                <c:pt idx="62814">
                  <c:v>-244.83449999999999</c:v>
                </c:pt>
                <c:pt idx="62815">
                  <c:v>-244.83249999999998</c:v>
                </c:pt>
                <c:pt idx="62816">
                  <c:v>-244.83049999999997</c:v>
                </c:pt>
                <c:pt idx="62817">
                  <c:v>-244.82849999999996</c:v>
                </c:pt>
                <c:pt idx="62818">
                  <c:v>-244.82649999999998</c:v>
                </c:pt>
                <c:pt idx="62819">
                  <c:v>-244.82449999999997</c:v>
                </c:pt>
                <c:pt idx="62820">
                  <c:v>-244.82249999999999</c:v>
                </c:pt>
                <c:pt idx="62821">
                  <c:v>-244.82049999999998</c:v>
                </c:pt>
                <c:pt idx="62822">
                  <c:v>-244.81849999999997</c:v>
                </c:pt>
                <c:pt idx="62823">
                  <c:v>-244.81649999999996</c:v>
                </c:pt>
                <c:pt idx="62824">
                  <c:v>-244.81449999999998</c:v>
                </c:pt>
                <c:pt idx="62825">
                  <c:v>-244.81249999999997</c:v>
                </c:pt>
                <c:pt idx="62826">
                  <c:v>-244.81049999999999</c:v>
                </c:pt>
                <c:pt idx="62827">
                  <c:v>-244.80849999999998</c:v>
                </c:pt>
                <c:pt idx="62828">
                  <c:v>-244.80649999999997</c:v>
                </c:pt>
                <c:pt idx="62829">
                  <c:v>-244.80449999999996</c:v>
                </c:pt>
                <c:pt idx="62830">
                  <c:v>-244.80249999999998</c:v>
                </c:pt>
                <c:pt idx="62831">
                  <c:v>-244.80049999999997</c:v>
                </c:pt>
                <c:pt idx="62832">
                  <c:v>-244.79849999999999</c:v>
                </c:pt>
                <c:pt idx="62833">
                  <c:v>-244.79649999999998</c:v>
                </c:pt>
                <c:pt idx="62834">
                  <c:v>-244.79449999999997</c:v>
                </c:pt>
                <c:pt idx="62835">
                  <c:v>-244.79249999999996</c:v>
                </c:pt>
                <c:pt idx="62836">
                  <c:v>-244.79049999999998</c:v>
                </c:pt>
                <c:pt idx="62837">
                  <c:v>-244.78849999999997</c:v>
                </c:pt>
                <c:pt idx="62838">
                  <c:v>-244.78649999999999</c:v>
                </c:pt>
                <c:pt idx="62839">
                  <c:v>-244.78449999999998</c:v>
                </c:pt>
                <c:pt idx="62840">
                  <c:v>-244.78249999999997</c:v>
                </c:pt>
                <c:pt idx="62841">
                  <c:v>-244.78049999999996</c:v>
                </c:pt>
                <c:pt idx="62842">
                  <c:v>-244.77849999999998</c:v>
                </c:pt>
                <c:pt idx="62843">
                  <c:v>-244.77649999999997</c:v>
                </c:pt>
                <c:pt idx="62844">
                  <c:v>-244.77449999999999</c:v>
                </c:pt>
                <c:pt idx="62845">
                  <c:v>-244.77249999999998</c:v>
                </c:pt>
                <c:pt idx="62846">
                  <c:v>-244.77049999999997</c:v>
                </c:pt>
                <c:pt idx="62847">
                  <c:v>-244.76849999999996</c:v>
                </c:pt>
                <c:pt idx="62848">
                  <c:v>-244.76649999999998</c:v>
                </c:pt>
                <c:pt idx="62849">
                  <c:v>-244.7645</c:v>
                </c:pt>
                <c:pt idx="62850">
                  <c:v>-244.76249999999999</c:v>
                </c:pt>
                <c:pt idx="62851">
                  <c:v>-244.76049999999998</c:v>
                </c:pt>
                <c:pt idx="62852">
                  <c:v>-244.75849999999997</c:v>
                </c:pt>
                <c:pt idx="62853">
                  <c:v>-244.75649999999996</c:v>
                </c:pt>
                <c:pt idx="62854">
                  <c:v>-244.75449999999998</c:v>
                </c:pt>
                <c:pt idx="62855">
                  <c:v>-244.7525</c:v>
                </c:pt>
                <c:pt idx="62856">
                  <c:v>-244.75049999999999</c:v>
                </c:pt>
                <c:pt idx="62857">
                  <c:v>-244.74849999999998</c:v>
                </c:pt>
                <c:pt idx="62858">
                  <c:v>-244.74649999999997</c:v>
                </c:pt>
                <c:pt idx="62859">
                  <c:v>-244.74449999999996</c:v>
                </c:pt>
                <c:pt idx="62860">
                  <c:v>-244.74249999999998</c:v>
                </c:pt>
                <c:pt idx="62861">
                  <c:v>-244.7405</c:v>
                </c:pt>
                <c:pt idx="62862">
                  <c:v>-244.73849999999999</c:v>
                </c:pt>
                <c:pt idx="62863">
                  <c:v>-244.73649999999998</c:v>
                </c:pt>
                <c:pt idx="62864">
                  <c:v>-244.73449999999997</c:v>
                </c:pt>
                <c:pt idx="62865">
                  <c:v>-244.73249999999996</c:v>
                </c:pt>
                <c:pt idx="62866">
                  <c:v>-244.73049999999998</c:v>
                </c:pt>
                <c:pt idx="62867">
                  <c:v>-244.7285</c:v>
                </c:pt>
                <c:pt idx="62868">
                  <c:v>-244.72649999999999</c:v>
                </c:pt>
                <c:pt idx="62869">
                  <c:v>-244.72449999999998</c:v>
                </c:pt>
                <c:pt idx="62870">
                  <c:v>-244.72249999999997</c:v>
                </c:pt>
                <c:pt idx="62871">
                  <c:v>-244.72049999999996</c:v>
                </c:pt>
                <c:pt idx="62872">
                  <c:v>-244.71849999999998</c:v>
                </c:pt>
                <c:pt idx="62873">
                  <c:v>-244.7165</c:v>
                </c:pt>
                <c:pt idx="62874">
                  <c:v>-244.71449999999999</c:v>
                </c:pt>
                <c:pt idx="62875">
                  <c:v>-244.71249999999998</c:v>
                </c:pt>
                <c:pt idx="62876">
                  <c:v>-244.71049999999997</c:v>
                </c:pt>
                <c:pt idx="62877">
                  <c:v>-244.70849999999996</c:v>
                </c:pt>
                <c:pt idx="62878">
                  <c:v>-244.70649999999998</c:v>
                </c:pt>
                <c:pt idx="62879">
                  <c:v>-244.7045</c:v>
                </c:pt>
                <c:pt idx="62880">
                  <c:v>-244.70249999999999</c:v>
                </c:pt>
                <c:pt idx="62881">
                  <c:v>-244.70049999999998</c:v>
                </c:pt>
                <c:pt idx="62882">
                  <c:v>-244.69849999999997</c:v>
                </c:pt>
                <c:pt idx="62883">
                  <c:v>-244.69649999999996</c:v>
                </c:pt>
                <c:pt idx="62884">
                  <c:v>-244.69449999999998</c:v>
                </c:pt>
                <c:pt idx="62885">
                  <c:v>-244.6925</c:v>
                </c:pt>
                <c:pt idx="62886">
                  <c:v>-244.69049999999999</c:v>
                </c:pt>
                <c:pt idx="62887">
                  <c:v>-244.68849999999998</c:v>
                </c:pt>
                <c:pt idx="62888">
                  <c:v>-244.68649999999997</c:v>
                </c:pt>
                <c:pt idx="62889">
                  <c:v>-244.68449999999996</c:v>
                </c:pt>
                <c:pt idx="62890">
                  <c:v>-244.68249999999998</c:v>
                </c:pt>
                <c:pt idx="62891">
                  <c:v>-244.68049999999999</c:v>
                </c:pt>
                <c:pt idx="62892">
                  <c:v>-244.67849999999999</c:v>
                </c:pt>
                <c:pt idx="62893">
                  <c:v>-244.67649999999998</c:v>
                </c:pt>
                <c:pt idx="62894">
                  <c:v>-244.67449999999997</c:v>
                </c:pt>
                <c:pt idx="62895">
                  <c:v>-244.67249999999996</c:v>
                </c:pt>
                <c:pt idx="62896">
                  <c:v>-244.67049999999998</c:v>
                </c:pt>
                <c:pt idx="62897">
                  <c:v>-244.66849999999999</c:v>
                </c:pt>
                <c:pt idx="62898">
                  <c:v>-244.66649999999998</c:v>
                </c:pt>
                <c:pt idx="62899">
                  <c:v>-244.66449999999998</c:v>
                </c:pt>
                <c:pt idx="62900">
                  <c:v>-244.66249999999997</c:v>
                </c:pt>
                <c:pt idx="62901">
                  <c:v>-244.66049999999996</c:v>
                </c:pt>
                <c:pt idx="62902">
                  <c:v>-244.65849999999998</c:v>
                </c:pt>
                <c:pt idx="62903">
                  <c:v>-244.65649999999999</c:v>
                </c:pt>
                <c:pt idx="62904">
                  <c:v>-244.65449999999998</c:v>
                </c:pt>
                <c:pt idx="62905">
                  <c:v>-244.65249999999997</c:v>
                </c:pt>
                <c:pt idx="62906">
                  <c:v>-244.65049999999997</c:v>
                </c:pt>
                <c:pt idx="62907">
                  <c:v>-244.64849999999998</c:v>
                </c:pt>
                <c:pt idx="62908">
                  <c:v>-244.64649999999997</c:v>
                </c:pt>
                <c:pt idx="62909">
                  <c:v>-244.64449999999999</c:v>
                </c:pt>
                <c:pt idx="62910">
                  <c:v>-244.64249999999998</c:v>
                </c:pt>
                <c:pt idx="62911">
                  <c:v>-244.64049999999997</c:v>
                </c:pt>
                <c:pt idx="62912">
                  <c:v>-244.63849999999996</c:v>
                </c:pt>
                <c:pt idx="62913">
                  <c:v>-244.63649999999998</c:v>
                </c:pt>
                <c:pt idx="62914">
                  <c:v>-244.63449999999997</c:v>
                </c:pt>
                <c:pt idx="62915">
                  <c:v>-244.63249999999999</c:v>
                </c:pt>
                <c:pt idx="62916">
                  <c:v>-244.63049999999998</c:v>
                </c:pt>
                <c:pt idx="62917">
                  <c:v>-244.62849999999997</c:v>
                </c:pt>
                <c:pt idx="62918">
                  <c:v>-244.62649999999996</c:v>
                </c:pt>
                <c:pt idx="62919">
                  <c:v>-244.62449999999998</c:v>
                </c:pt>
                <c:pt idx="62920">
                  <c:v>-244.62249999999997</c:v>
                </c:pt>
                <c:pt idx="62921">
                  <c:v>-244.62049999999999</c:v>
                </c:pt>
                <c:pt idx="62922">
                  <c:v>-244.61849999999998</c:v>
                </c:pt>
                <c:pt idx="62923">
                  <c:v>-244.61649999999997</c:v>
                </c:pt>
                <c:pt idx="62924">
                  <c:v>-244.61449999999996</c:v>
                </c:pt>
                <c:pt idx="62925">
                  <c:v>-244.61249999999998</c:v>
                </c:pt>
                <c:pt idx="62926">
                  <c:v>-244.61049999999997</c:v>
                </c:pt>
                <c:pt idx="62927">
                  <c:v>-244.60849999999999</c:v>
                </c:pt>
                <c:pt idx="62928">
                  <c:v>-244.60649999999998</c:v>
                </c:pt>
                <c:pt idx="62929">
                  <c:v>-244.60449999999997</c:v>
                </c:pt>
                <c:pt idx="62930">
                  <c:v>-244.60249999999996</c:v>
                </c:pt>
                <c:pt idx="62931">
                  <c:v>-244.60049999999998</c:v>
                </c:pt>
                <c:pt idx="62932">
                  <c:v>-244.59849999999997</c:v>
                </c:pt>
                <c:pt idx="62933">
                  <c:v>-244.59649999999999</c:v>
                </c:pt>
                <c:pt idx="62934">
                  <c:v>-244.59449999999998</c:v>
                </c:pt>
                <c:pt idx="62935">
                  <c:v>-244.59249999999997</c:v>
                </c:pt>
                <c:pt idx="62936">
                  <c:v>-244.59049999999996</c:v>
                </c:pt>
                <c:pt idx="62937">
                  <c:v>-244.58849999999998</c:v>
                </c:pt>
                <c:pt idx="62938">
                  <c:v>-244.58649999999997</c:v>
                </c:pt>
                <c:pt idx="62939">
                  <c:v>-244.58449999999999</c:v>
                </c:pt>
                <c:pt idx="62940">
                  <c:v>-244.58249999999998</c:v>
                </c:pt>
                <c:pt idx="62941">
                  <c:v>-244.58049999999997</c:v>
                </c:pt>
                <c:pt idx="62942">
                  <c:v>-244.57849999999996</c:v>
                </c:pt>
                <c:pt idx="62943">
                  <c:v>-244.57649999999998</c:v>
                </c:pt>
                <c:pt idx="62944">
                  <c:v>-244.57449999999997</c:v>
                </c:pt>
                <c:pt idx="62945">
                  <c:v>-244.57249999999999</c:v>
                </c:pt>
                <c:pt idx="62946">
                  <c:v>-244.57049999999998</c:v>
                </c:pt>
                <c:pt idx="62947">
                  <c:v>-244.56849999999997</c:v>
                </c:pt>
                <c:pt idx="62948">
                  <c:v>-244.56649999999996</c:v>
                </c:pt>
                <c:pt idx="62949">
                  <c:v>-244.56449999999998</c:v>
                </c:pt>
                <c:pt idx="62950">
                  <c:v>-244.56249999999997</c:v>
                </c:pt>
                <c:pt idx="62951">
                  <c:v>-244.56049999999999</c:v>
                </c:pt>
                <c:pt idx="62952">
                  <c:v>-244.55849999999998</c:v>
                </c:pt>
                <c:pt idx="62953">
                  <c:v>-244.55649999999997</c:v>
                </c:pt>
                <c:pt idx="62954">
                  <c:v>-244.55449999999996</c:v>
                </c:pt>
                <c:pt idx="62955">
                  <c:v>-244.55249999999998</c:v>
                </c:pt>
                <c:pt idx="62956">
                  <c:v>-244.55049999999997</c:v>
                </c:pt>
                <c:pt idx="62957">
                  <c:v>-244.54849999999999</c:v>
                </c:pt>
                <c:pt idx="62958">
                  <c:v>-244.54649999999998</c:v>
                </c:pt>
                <c:pt idx="62959">
                  <c:v>-244.54449999999997</c:v>
                </c:pt>
                <c:pt idx="62960">
                  <c:v>-244.54249999999996</c:v>
                </c:pt>
                <c:pt idx="62961">
                  <c:v>-244.54049999999998</c:v>
                </c:pt>
                <c:pt idx="62962">
                  <c:v>-244.53849999999997</c:v>
                </c:pt>
                <c:pt idx="62963">
                  <c:v>-244.53649999999999</c:v>
                </c:pt>
                <c:pt idx="62964">
                  <c:v>-244.53449999999998</c:v>
                </c:pt>
                <c:pt idx="62965">
                  <c:v>-244.53249999999997</c:v>
                </c:pt>
                <c:pt idx="62966">
                  <c:v>-244.53049999999996</c:v>
                </c:pt>
                <c:pt idx="62967">
                  <c:v>-244.52849999999998</c:v>
                </c:pt>
                <c:pt idx="62968">
                  <c:v>-244.52649999999997</c:v>
                </c:pt>
                <c:pt idx="62969">
                  <c:v>-244.52449999999999</c:v>
                </c:pt>
                <c:pt idx="62970">
                  <c:v>-244.52249999999998</c:v>
                </c:pt>
                <c:pt idx="62971">
                  <c:v>-244.52049999999997</c:v>
                </c:pt>
                <c:pt idx="62972">
                  <c:v>-244.51849999999996</c:v>
                </c:pt>
                <c:pt idx="62973">
                  <c:v>-244.51649999999998</c:v>
                </c:pt>
                <c:pt idx="62974">
                  <c:v>-244.5145</c:v>
                </c:pt>
                <c:pt idx="62975">
                  <c:v>-244.51249999999999</c:v>
                </c:pt>
                <c:pt idx="62976">
                  <c:v>-244.51049999999998</c:v>
                </c:pt>
                <c:pt idx="62977">
                  <c:v>-244.50849999999997</c:v>
                </c:pt>
                <c:pt idx="62978">
                  <c:v>-244.50649999999996</c:v>
                </c:pt>
                <c:pt idx="62979">
                  <c:v>-244.50449999999998</c:v>
                </c:pt>
                <c:pt idx="62980">
                  <c:v>-244.5025</c:v>
                </c:pt>
                <c:pt idx="62981">
                  <c:v>-244.50049999999999</c:v>
                </c:pt>
                <c:pt idx="62982">
                  <c:v>-244.49849999999998</c:v>
                </c:pt>
                <c:pt idx="62983">
                  <c:v>-244.49649999999997</c:v>
                </c:pt>
                <c:pt idx="62984">
                  <c:v>-244.49449999999996</c:v>
                </c:pt>
                <c:pt idx="62985">
                  <c:v>-244.49249999999998</c:v>
                </c:pt>
                <c:pt idx="62986">
                  <c:v>-244.4905</c:v>
                </c:pt>
                <c:pt idx="62987">
                  <c:v>-244.48849999999999</c:v>
                </c:pt>
                <c:pt idx="62988">
                  <c:v>-244.48649999999998</c:v>
                </c:pt>
                <c:pt idx="62989">
                  <c:v>-244.48449999999997</c:v>
                </c:pt>
                <c:pt idx="62990">
                  <c:v>-244.48249999999996</c:v>
                </c:pt>
                <c:pt idx="62991">
                  <c:v>-244.48049999999998</c:v>
                </c:pt>
                <c:pt idx="62992">
                  <c:v>-244.4785</c:v>
                </c:pt>
                <c:pt idx="62993">
                  <c:v>-244.47649999999999</c:v>
                </c:pt>
                <c:pt idx="62994">
                  <c:v>-244.47449999999998</c:v>
                </c:pt>
                <c:pt idx="62995">
                  <c:v>-244.47249999999997</c:v>
                </c:pt>
                <c:pt idx="62996">
                  <c:v>-244.47049999999996</c:v>
                </c:pt>
                <c:pt idx="62997">
                  <c:v>-244.46849999999998</c:v>
                </c:pt>
                <c:pt idx="62998">
                  <c:v>-244.4665</c:v>
                </c:pt>
                <c:pt idx="62999">
                  <c:v>-244.46449999999999</c:v>
                </c:pt>
                <c:pt idx="63000">
                  <c:v>-244.46249999999998</c:v>
                </c:pt>
                <c:pt idx="63001">
                  <c:v>-244.46049999999997</c:v>
                </c:pt>
                <c:pt idx="63002">
                  <c:v>-244.45849999999996</c:v>
                </c:pt>
                <c:pt idx="63003">
                  <c:v>-244.45649999999998</c:v>
                </c:pt>
                <c:pt idx="63004">
                  <c:v>-244.4545</c:v>
                </c:pt>
                <c:pt idx="63005">
                  <c:v>-244.45249999999999</c:v>
                </c:pt>
                <c:pt idx="63006">
                  <c:v>-244.45049999999998</c:v>
                </c:pt>
                <c:pt idx="63007">
                  <c:v>-244.44849999999997</c:v>
                </c:pt>
                <c:pt idx="63008">
                  <c:v>-244.44649999999996</c:v>
                </c:pt>
                <c:pt idx="63009">
                  <c:v>-244.44449999999998</c:v>
                </c:pt>
                <c:pt idx="63010">
                  <c:v>-244.4425</c:v>
                </c:pt>
                <c:pt idx="63011">
                  <c:v>-244.44049999999999</c:v>
                </c:pt>
                <c:pt idx="63012">
                  <c:v>-244.43849999999998</c:v>
                </c:pt>
                <c:pt idx="63013">
                  <c:v>-244.43649999999997</c:v>
                </c:pt>
                <c:pt idx="63014">
                  <c:v>-244.43449999999996</c:v>
                </c:pt>
                <c:pt idx="63015">
                  <c:v>-244.43249999999998</c:v>
                </c:pt>
                <c:pt idx="63016">
                  <c:v>-244.43049999999999</c:v>
                </c:pt>
                <c:pt idx="63017">
                  <c:v>-244.42849999999999</c:v>
                </c:pt>
                <c:pt idx="63018">
                  <c:v>-244.42649999999998</c:v>
                </c:pt>
                <c:pt idx="63019">
                  <c:v>-244.42449999999997</c:v>
                </c:pt>
                <c:pt idx="63020">
                  <c:v>-244.42249999999996</c:v>
                </c:pt>
                <c:pt idx="63021">
                  <c:v>-244.42049999999998</c:v>
                </c:pt>
                <c:pt idx="63022">
                  <c:v>-244.41849999999999</c:v>
                </c:pt>
                <c:pt idx="63023">
                  <c:v>-244.41649999999998</c:v>
                </c:pt>
                <c:pt idx="63024">
                  <c:v>-244.41449999999998</c:v>
                </c:pt>
                <c:pt idx="63025">
                  <c:v>-244.41249999999997</c:v>
                </c:pt>
                <c:pt idx="63026">
                  <c:v>-244.41049999999996</c:v>
                </c:pt>
                <c:pt idx="63027">
                  <c:v>-244.40849999999998</c:v>
                </c:pt>
                <c:pt idx="63028">
                  <c:v>-244.40649999999999</c:v>
                </c:pt>
                <c:pt idx="63029">
                  <c:v>-244.40449999999998</c:v>
                </c:pt>
                <c:pt idx="63030">
                  <c:v>-244.40249999999997</c:v>
                </c:pt>
                <c:pt idx="63031">
                  <c:v>-244.40049999999997</c:v>
                </c:pt>
                <c:pt idx="63032">
                  <c:v>-244.39849999999998</c:v>
                </c:pt>
                <c:pt idx="63033">
                  <c:v>-244.39649999999997</c:v>
                </c:pt>
                <c:pt idx="63034">
                  <c:v>-244.39449999999999</c:v>
                </c:pt>
                <c:pt idx="63035">
                  <c:v>-244.39249999999998</c:v>
                </c:pt>
                <c:pt idx="63036">
                  <c:v>-244.39049999999997</c:v>
                </c:pt>
                <c:pt idx="63037">
                  <c:v>-244.38849999999996</c:v>
                </c:pt>
                <c:pt idx="63038">
                  <c:v>-244.38649999999998</c:v>
                </c:pt>
                <c:pt idx="63039">
                  <c:v>-244.38449999999997</c:v>
                </c:pt>
                <c:pt idx="63040">
                  <c:v>-244.38249999999999</c:v>
                </c:pt>
                <c:pt idx="63041">
                  <c:v>-244.38049999999998</c:v>
                </c:pt>
                <c:pt idx="63042">
                  <c:v>-244.37849999999997</c:v>
                </c:pt>
                <c:pt idx="63043">
                  <c:v>-244.37649999999996</c:v>
                </c:pt>
                <c:pt idx="63044">
                  <c:v>-244.37449999999998</c:v>
                </c:pt>
                <c:pt idx="63045">
                  <c:v>-244.37249999999997</c:v>
                </c:pt>
                <c:pt idx="63046">
                  <c:v>-244.37049999999999</c:v>
                </c:pt>
                <c:pt idx="63047">
                  <c:v>-244.36849999999998</c:v>
                </c:pt>
                <c:pt idx="63048">
                  <c:v>-244.36649999999997</c:v>
                </c:pt>
                <c:pt idx="63049">
                  <c:v>-244.36449999999996</c:v>
                </c:pt>
                <c:pt idx="63050">
                  <c:v>-244.36249999999998</c:v>
                </c:pt>
                <c:pt idx="63051">
                  <c:v>-244.36049999999997</c:v>
                </c:pt>
                <c:pt idx="63052">
                  <c:v>-244.35849999999999</c:v>
                </c:pt>
                <c:pt idx="63053">
                  <c:v>-244.35649999999998</c:v>
                </c:pt>
                <c:pt idx="63054">
                  <c:v>-244.35449999999997</c:v>
                </c:pt>
                <c:pt idx="63055">
                  <c:v>-244.35249999999996</c:v>
                </c:pt>
                <c:pt idx="63056">
                  <c:v>-244.35049999999998</c:v>
                </c:pt>
                <c:pt idx="63057">
                  <c:v>-244.34849999999997</c:v>
                </c:pt>
                <c:pt idx="63058">
                  <c:v>-244.34649999999999</c:v>
                </c:pt>
                <c:pt idx="63059">
                  <c:v>-244.34449999999998</c:v>
                </c:pt>
                <c:pt idx="63060">
                  <c:v>-244.34249999999997</c:v>
                </c:pt>
                <c:pt idx="63061">
                  <c:v>-244.34049999999996</c:v>
                </c:pt>
                <c:pt idx="63062">
                  <c:v>-244.33849999999998</c:v>
                </c:pt>
                <c:pt idx="63063">
                  <c:v>-244.33649999999997</c:v>
                </c:pt>
                <c:pt idx="63064">
                  <c:v>-244.33449999999999</c:v>
                </c:pt>
                <c:pt idx="63065">
                  <c:v>-244.33249999999998</c:v>
                </c:pt>
                <c:pt idx="63066">
                  <c:v>-244.33049999999997</c:v>
                </c:pt>
                <c:pt idx="63067">
                  <c:v>-244.32849999999996</c:v>
                </c:pt>
                <c:pt idx="63068">
                  <c:v>-244.32649999999998</c:v>
                </c:pt>
                <c:pt idx="63069">
                  <c:v>-244.32449999999997</c:v>
                </c:pt>
                <c:pt idx="63070">
                  <c:v>-244.32249999999999</c:v>
                </c:pt>
                <c:pt idx="63071">
                  <c:v>-244.32049999999998</c:v>
                </c:pt>
                <c:pt idx="63072">
                  <c:v>-244.31849999999997</c:v>
                </c:pt>
                <c:pt idx="63073">
                  <c:v>-244.31649999999996</c:v>
                </c:pt>
                <c:pt idx="63074">
                  <c:v>-244.31449999999998</c:v>
                </c:pt>
                <c:pt idx="63075">
                  <c:v>-244.31249999999997</c:v>
                </c:pt>
                <c:pt idx="63076">
                  <c:v>-244.31049999999999</c:v>
                </c:pt>
                <c:pt idx="63077">
                  <c:v>-244.30849999999998</c:v>
                </c:pt>
                <c:pt idx="63078">
                  <c:v>-244.30649999999997</c:v>
                </c:pt>
                <c:pt idx="63079">
                  <c:v>-244.30449999999996</c:v>
                </c:pt>
                <c:pt idx="63080">
                  <c:v>-244.30249999999998</c:v>
                </c:pt>
                <c:pt idx="63081">
                  <c:v>-244.30049999999997</c:v>
                </c:pt>
                <c:pt idx="63082">
                  <c:v>-244.29849999999999</c:v>
                </c:pt>
                <c:pt idx="63083">
                  <c:v>-244.29649999999998</c:v>
                </c:pt>
                <c:pt idx="63084">
                  <c:v>-244.29449999999997</c:v>
                </c:pt>
                <c:pt idx="63085">
                  <c:v>-244.29249999999996</c:v>
                </c:pt>
                <c:pt idx="63086">
                  <c:v>-244.29049999999998</c:v>
                </c:pt>
                <c:pt idx="63087">
                  <c:v>-244.28849999999997</c:v>
                </c:pt>
                <c:pt idx="63088">
                  <c:v>-244.28649999999999</c:v>
                </c:pt>
                <c:pt idx="63089">
                  <c:v>-244.28449999999998</c:v>
                </c:pt>
                <c:pt idx="63090">
                  <c:v>-244.28249999999997</c:v>
                </c:pt>
                <c:pt idx="63091">
                  <c:v>-244.28049999999996</c:v>
                </c:pt>
                <c:pt idx="63092">
                  <c:v>-244.27849999999998</c:v>
                </c:pt>
                <c:pt idx="63093">
                  <c:v>-244.27649999999997</c:v>
                </c:pt>
                <c:pt idx="63094">
                  <c:v>-244.27449999999999</c:v>
                </c:pt>
                <c:pt idx="63095">
                  <c:v>-244.27249999999998</c:v>
                </c:pt>
                <c:pt idx="63096">
                  <c:v>-244.27049999999997</c:v>
                </c:pt>
                <c:pt idx="63097">
                  <c:v>-244.26849999999996</c:v>
                </c:pt>
                <c:pt idx="63098">
                  <c:v>-244.26649999999998</c:v>
                </c:pt>
                <c:pt idx="63099">
                  <c:v>-244.2645</c:v>
                </c:pt>
                <c:pt idx="63100">
                  <c:v>-244.26249999999999</c:v>
                </c:pt>
                <c:pt idx="63101">
                  <c:v>-244.26049999999998</c:v>
                </c:pt>
                <c:pt idx="63102">
                  <c:v>-244.25849999999997</c:v>
                </c:pt>
                <c:pt idx="63103">
                  <c:v>-244.25649999999996</c:v>
                </c:pt>
                <c:pt idx="63104">
                  <c:v>-244.25449999999998</c:v>
                </c:pt>
                <c:pt idx="63105">
                  <c:v>-244.2525</c:v>
                </c:pt>
                <c:pt idx="63106">
                  <c:v>-244.25049999999999</c:v>
                </c:pt>
                <c:pt idx="63107">
                  <c:v>-244.24849999999998</c:v>
                </c:pt>
                <c:pt idx="63108">
                  <c:v>-244.24649999999997</c:v>
                </c:pt>
                <c:pt idx="63109">
                  <c:v>-244.24449999999996</c:v>
                </c:pt>
                <c:pt idx="63110">
                  <c:v>-244.24249999999998</c:v>
                </c:pt>
                <c:pt idx="63111">
                  <c:v>-244.2405</c:v>
                </c:pt>
                <c:pt idx="63112">
                  <c:v>-244.23849999999999</c:v>
                </c:pt>
                <c:pt idx="63113">
                  <c:v>-244.23649999999998</c:v>
                </c:pt>
                <c:pt idx="63114">
                  <c:v>-244.23449999999997</c:v>
                </c:pt>
                <c:pt idx="63115">
                  <c:v>-244.23249999999996</c:v>
                </c:pt>
                <c:pt idx="63116">
                  <c:v>-244.23049999999998</c:v>
                </c:pt>
                <c:pt idx="63117">
                  <c:v>-244.2285</c:v>
                </c:pt>
                <c:pt idx="63118">
                  <c:v>-244.22649999999999</c:v>
                </c:pt>
                <c:pt idx="63119">
                  <c:v>-244.22449999999998</c:v>
                </c:pt>
                <c:pt idx="63120">
                  <c:v>-244.22249999999997</c:v>
                </c:pt>
                <c:pt idx="63121">
                  <c:v>-244.22049999999996</c:v>
                </c:pt>
                <c:pt idx="63122">
                  <c:v>-244.21849999999998</c:v>
                </c:pt>
                <c:pt idx="63123">
                  <c:v>-244.2165</c:v>
                </c:pt>
                <c:pt idx="63124">
                  <c:v>-244.21449999999999</c:v>
                </c:pt>
                <c:pt idx="63125">
                  <c:v>-244.21249999999998</c:v>
                </c:pt>
                <c:pt idx="63126">
                  <c:v>-244.21049999999997</c:v>
                </c:pt>
                <c:pt idx="63127">
                  <c:v>-244.20849999999996</c:v>
                </c:pt>
                <c:pt idx="63128">
                  <c:v>-244.20649999999998</c:v>
                </c:pt>
                <c:pt idx="63129">
                  <c:v>-244.2045</c:v>
                </c:pt>
                <c:pt idx="63130">
                  <c:v>-244.20249999999999</c:v>
                </c:pt>
                <c:pt idx="63131">
                  <c:v>-244.20049999999998</c:v>
                </c:pt>
                <c:pt idx="63132">
                  <c:v>-244.19849999999997</c:v>
                </c:pt>
                <c:pt idx="63133">
                  <c:v>-244.19649999999996</c:v>
                </c:pt>
                <c:pt idx="63134">
                  <c:v>-244.19449999999998</c:v>
                </c:pt>
                <c:pt idx="63135">
                  <c:v>-244.1925</c:v>
                </c:pt>
                <c:pt idx="63136">
                  <c:v>-244.19049999999999</c:v>
                </c:pt>
                <c:pt idx="63137">
                  <c:v>-244.18849999999998</c:v>
                </c:pt>
                <c:pt idx="63138">
                  <c:v>-244.18649999999997</c:v>
                </c:pt>
                <c:pt idx="63139">
                  <c:v>-244.18449999999996</c:v>
                </c:pt>
                <c:pt idx="63140">
                  <c:v>-244.18249999999998</c:v>
                </c:pt>
                <c:pt idx="63141">
                  <c:v>-244.18049999999999</c:v>
                </c:pt>
                <c:pt idx="63142">
                  <c:v>-244.17849999999999</c:v>
                </c:pt>
                <c:pt idx="63143">
                  <c:v>-244.17649999999998</c:v>
                </c:pt>
                <c:pt idx="63144">
                  <c:v>-244.17449999999997</c:v>
                </c:pt>
                <c:pt idx="63145">
                  <c:v>-244.17249999999996</c:v>
                </c:pt>
                <c:pt idx="63146">
                  <c:v>-244.17049999999998</c:v>
                </c:pt>
                <c:pt idx="63147">
                  <c:v>-244.16849999999999</c:v>
                </c:pt>
                <c:pt idx="63148">
                  <c:v>-244.16649999999998</c:v>
                </c:pt>
                <c:pt idx="63149">
                  <c:v>-244.16449999999998</c:v>
                </c:pt>
                <c:pt idx="63150">
                  <c:v>-244.16249999999997</c:v>
                </c:pt>
                <c:pt idx="63151">
                  <c:v>-244.16049999999996</c:v>
                </c:pt>
                <c:pt idx="63152">
                  <c:v>-244.15849999999998</c:v>
                </c:pt>
                <c:pt idx="63153">
                  <c:v>-244.15649999999999</c:v>
                </c:pt>
                <c:pt idx="63154">
                  <c:v>-244.15449999999998</c:v>
                </c:pt>
                <c:pt idx="63155">
                  <c:v>-244.15249999999997</c:v>
                </c:pt>
                <c:pt idx="63156">
                  <c:v>-244.15049999999997</c:v>
                </c:pt>
                <c:pt idx="63157">
                  <c:v>-244.14849999999998</c:v>
                </c:pt>
                <c:pt idx="63158">
                  <c:v>-244.14649999999997</c:v>
                </c:pt>
                <c:pt idx="63159">
                  <c:v>-244.14449999999999</c:v>
                </c:pt>
                <c:pt idx="63160">
                  <c:v>-244.14249999999998</c:v>
                </c:pt>
                <c:pt idx="63161">
                  <c:v>-244.14049999999997</c:v>
                </c:pt>
                <c:pt idx="63162">
                  <c:v>-244.13849999999996</c:v>
                </c:pt>
                <c:pt idx="63163">
                  <c:v>-244.13649999999998</c:v>
                </c:pt>
                <c:pt idx="63164">
                  <c:v>-244.13449999999997</c:v>
                </c:pt>
                <c:pt idx="63165">
                  <c:v>-244.13249999999999</c:v>
                </c:pt>
                <c:pt idx="63166">
                  <c:v>-244.13049999999998</c:v>
                </c:pt>
                <c:pt idx="63167">
                  <c:v>-244.12849999999997</c:v>
                </c:pt>
                <c:pt idx="63168">
                  <c:v>-244.12649999999996</c:v>
                </c:pt>
                <c:pt idx="63169">
                  <c:v>-244.12449999999998</c:v>
                </c:pt>
                <c:pt idx="63170">
                  <c:v>-244.12249999999997</c:v>
                </c:pt>
                <c:pt idx="63171">
                  <c:v>-244.12049999999999</c:v>
                </c:pt>
                <c:pt idx="63172">
                  <c:v>-244.11849999999998</c:v>
                </c:pt>
                <c:pt idx="63173">
                  <c:v>-244.11649999999997</c:v>
                </c:pt>
                <c:pt idx="63174">
                  <c:v>-244.11449999999996</c:v>
                </c:pt>
                <c:pt idx="63175">
                  <c:v>-244.11249999999998</c:v>
                </c:pt>
                <c:pt idx="63176">
                  <c:v>-244.11049999999997</c:v>
                </c:pt>
                <c:pt idx="63177">
                  <c:v>-244.10849999999999</c:v>
                </c:pt>
                <c:pt idx="63178">
                  <c:v>-244.10649999999998</c:v>
                </c:pt>
                <c:pt idx="63179">
                  <c:v>-244.10449999999997</c:v>
                </c:pt>
                <c:pt idx="63180">
                  <c:v>-244.10249999999996</c:v>
                </c:pt>
                <c:pt idx="63181">
                  <c:v>-244.10049999999998</c:v>
                </c:pt>
                <c:pt idx="63182">
                  <c:v>-244.09849999999997</c:v>
                </c:pt>
                <c:pt idx="63183">
                  <c:v>-244.09649999999999</c:v>
                </c:pt>
                <c:pt idx="63184">
                  <c:v>-244.09449999999998</c:v>
                </c:pt>
                <c:pt idx="63185">
                  <c:v>-244.09249999999997</c:v>
                </c:pt>
                <c:pt idx="63186">
                  <c:v>-244.09049999999996</c:v>
                </c:pt>
                <c:pt idx="63187">
                  <c:v>-244.08849999999998</c:v>
                </c:pt>
                <c:pt idx="63188">
                  <c:v>-244.08649999999997</c:v>
                </c:pt>
                <c:pt idx="63189">
                  <c:v>-244.08449999999999</c:v>
                </c:pt>
                <c:pt idx="63190">
                  <c:v>-244.08249999999998</c:v>
                </c:pt>
                <c:pt idx="63191">
                  <c:v>-244.08049999999997</c:v>
                </c:pt>
                <c:pt idx="63192">
                  <c:v>-244.07849999999996</c:v>
                </c:pt>
                <c:pt idx="63193">
                  <c:v>-244.07649999999998</c:v>
                </c:pt>
                <c:pt idx="63194">
                  <c:v>-244.07449999999997</c:v>
                </c:pt>
                <c:pt idx="63195">
                  <c:v>-244.07249999999999</c:v>
                </c:pt>
                <c:pt idx="63196">
                  <c:v>-244.07049999999998</c:v>
                </c:pt>
                <c:pt idx="63197">
                  <c:v>-244.06849999999997</c:v>
                </c:pt>
                <c:pt idx="63198">
                  <c:v>-244.06649999999996</c:v>
                </c:pt>
                <c:pt idx="63199">
                  <c:v>-244.06449999999998</c:v>
                </c:pt>
                <c:pt idx="63200">
                  <c:v>-244.06249999999997</c:v>
                </c:pt>
                <c:pt idx="63201">
                  <c:v>-244.06049999999999</c:v>
                </c:pt>
                <c:pt idx="63202">
                  <c:v>-244.05849999999998</c:v>
                </c:pt>
                <c:pt idx="63203">
                  <c:v>-244.05649999999997</c:v>
                </c:pt>
                <c:pt idx="63204">
                  <c:v>-244.05449999999996</c:v>
                </c:pt>
                <c:pt idx="63205">
                  <c:v>-244.05249999999998</c:v>
                </c:pt>
                <c:pt idx="63206">
                  <c:v>-244.05049999999997</c:v>
                </c:pt>
                <c:pt idx="63207">
                  <c:v>-244.04849999999999</c:v>
                </c:pt>
                <c:pt idx="63208">
                  <c:v>-244.04649999999998</c:v>
                </c:pt>
                <c:pt idx="63209">
                  <c:v>-244.04449999999997</c:v>
                </c:pt>
                <c:pt idx="63210">
                  <c:v>-244.04249999999996</c:v>
                </c:pt>
                <c:pt idx="63211">
                  <c:v>-244.04049999999998</c:v>
                </c:pt>
                <c:pt idx="63212">
                  <c:v>-244.03849999999997</c:v>
                </c:pt>
                <c:pt idx="63213">
                  <c:v>-244.03649999999999</c:v>
                </c:pt>
                <c:pt idx="63214">
                  <c:v>-244.03449999999998</c:v>
                </c:pt>
                <c:pt idx="63215">
                  <c:v>-244.03249999999997</c:v>
                </c:pt>
                <c:pt idx="63216">
                  <c:v>-244.03049999999996</c:v>
                </c:pt>
                <c:pt idx="63217">
                  <c:v>-244.02849999999998</c:v>
                </c:pt>
                <c:pt idx="63218">
                  <c:v>-244.02649999999997</c:v>
                </c:pt>
                <c:pt idx="63219">
                  <c:v>-244.02449999999999</c:v>
                </c:pt>
                <c:pt idx="63220">
                  <c:v>-244.02249999999998</c:v>
                </c:pt>
                <c:pt idx="63221">
                  <c:v>-244.02049999999997</c:v>
                </c:pt>
                <c:pt idx="63222">
                  <c:v>-244.01849999999996</c:v>
                </c:pt>
                <c:pt idx="63223">
                  <c:v>-244.01649999999998</c:v>
                </c:pt>
                <c:pt idx="63224">
                  <c:v>-244.0145</c:v>
                </c:pt>
                <c:pt idx="63225">
                  <c:v>-244.01249999999999</c:v>
                </c:pt>
                <c:pt idx="63226">
                  <c:v>-244.01049999999998</c:v>
                </c:pt>
                <c:pt idx="63227">
                  <c:v>-244.00849999999997</c:v>
                </c:pt>
                <c:pt idx="63228">
                  <c:v>-244.00649999999996</c:v>
                </c:pt>
                <c:pt idx="63229">
                  <c:v>-244.00449999999998</c:v>
                </c:pt>
                <c:pt idx="63230">
                  <c:v>-244.0025</c:v>
                </c:pt>
                <c:pt idx="63231">
                  <c:v>-244.00049999999999</c:v>
                </c:pt>
                <c:pt idx="63232">
                  <c:v>-243.99849999999998</c:v>
                </c:pt>
                <c:pt idx="63233">
                  <c:v>-243.99649999999997</c:v>
                </c:pt>
                <c:pt idx="63234">
                  <c:v>-243.99449999999996</c:v>
                </c:pt>
                <c:pt idx="63235">
                  <c:v>-243.99249999999998</c:v>
                </c:pt>
                <c:pt idx="63236">
                  <c:v>-243.9905</c:v>
                </c:pt>
                <c:pt idx="63237">
                  <c:v>-243.98849999999999</c:v>
                </c:pt>
                <c:pt idx="63238">
                  <c:v>-243.98649999999998</c:v>
                </c:pt>
                <c:pt idx="63239">
                  <c:v>-243.98449999999997</c:v>
                </c:pt>
                <c:pt idx="63240">
                  <c:v>-243.98249999999996</c:v>
                </c:pt>
                <c:pt idx="63241">
                  <c:v>-243.98049999999998</c:v>
                </c:pt>
                <c:pt idx="63242">
                  <c:v>-243.9785</c:v>
                </c:pt>
                <c:pt idx="63243">
                  <c:v>-243.97649999999999</c:v>
                </c:pt>
                <c:pt idx="63244">
                  <c:v>-243.97449999999998</c:v>
                </c:pt>
                <c:pt idx="63245">
                  <c:v>-243.97249999999997</c:v>
                </c:pt>
                <c:pt idx="63246">
                  <c:v>-243.97049999999996</c:v>
                </c:pt>
                <c:pt idx="63247">
                  <c:v>-243.96849999999998</c:v>
                </c:pt>
                <c:pt idx="63248">
                  <c:v>-243.9665</c:v>
                </c:pt>
                <c:pt idx="63249">
                  <c:v>-243.96449999999999</c:v>
                </c:pt>
                <c:pt idx="63250">
                  <c:v>-243.96249999999998</c:v>
                </c:pt>
                <c:pt idx="63251">
                  <c:v>-243.96049999999997</c:v>
                </c:pt>
                <c:pt idx="63252">
                  <c:v>-243.95849999999996</c:v>
                </c:pt>
                <c:pt idx="63253">
                  <c:v>-243.95649999999998</c:v>
                </c:pt>
                <c:pt idx="63254">
                  <c:v>-243.9545</c:v>
                </c:pt>
                <c:pt idx="63255">
                  <c:v>-243.95249999999999</c:v>
                </c:pt>
                <c:pt idx="63256">
                  <c:v>-243.95049999999998</c:v>
                </c:pt>
                <c:pt idx="63257">
                  <c:v>-243.94849999999997</c:v>
                </c:pt>
                <c:pt idx="63258">
                  <c:v>-243.94649999999996</c:v>
                </c:pt>
                <c:pt idx="63259">
                  <c:v>-243.94449999999998</c:v>
                </c:pt>
                <c:pt idx="63260">
                  <c:v>-243.9425</c:v>
                </c:pt>
                <c:pt idx="63261">
                  <c:v>-243.94049999999999</c:v>
                </c:pt>
                <c:pt idx="63262">
                  <c:v>-243.93849999999998</c:v>
                </c:pt>
                <c:pt idx="63263">
                  <c:v>-243.93649999999997</c:v>
                </c:pt>
                <c:pt idx="63264">
                  <c:v>-243.93449999999996</c:v>
                </c:pt>
                <c:pt idx="63265">
                  <c:v>-243.93249999999998</c:v>
                </c:pt>
                <c:pt idx="63266">
                  <c:v>-243.93049999999999</c:v>
                </c:pt>
                <c:pt idx="63267">
                  <c:v>-243.92849999999999</c:v>
                </c:pt>
                <c:pt idx="63268">
                  <c:v>-243.92649999999998</c:v>
                </c:pt>
                <c:pt idx="63269">
                  <c:v>-243.92449999999997</c:v>
                </c:pt>
                <c:pt idx="63270">
                  <c:v>-243.92249999999996</c:v>
                </c:pt>
                <c:pt idx="63271">
                  <c:v>-243.92049999999998</c:v>
                </c:pt>
                <c:pt idx="63272">
                  <c:v>-243.91849999999999</c:v>
                </c:pt>
                <c:pt idx="63273">
                  <c:v>-243.91649999999998</c:v>
                </c:pt>
                <c:pt idx="63274">
                  <c:v>-243.91449999999998</c:v>
                </c:pt>
                <c:pt idx="63275">
                  <c:v>-243.91249999999997</c:v>
                </c:pt>
                <c:pt idx="63276">
                  <c:v>-243.91049999999996</c:v>
                </c:pt>
                <c:pt idx="63277">
                  <c:v>-243.90849999999998</c:v>
                </c:pt>
                <c:pt idx="63278">
                  <c:v>-243.90649999999999</c:v>
                </c:pt>
                <c:pt idx="63279">
                  <c:v>-243.90449999999998</c:v>
                </c:pt>
                <c:pt idx="63280">
                  <c:v>-243.90249999999997</c:v>
                </c:pt>
                <c:pt idx="63281">
                  <c:v>-243.90049999999997</c:v>
                </c:pt>
                <c:pt idx="63282">
                  <c:v>-243.89849999999998</c:v>
                </c:pt>
                <c:pt idx="63283">
                  <c:v>-243.89649999999997</c:v>
                </c:pt>
                <c:pt idx="63284">
                  <c:v>-243.89449999999999</c:v>
                </c:pt>
                <c:pt idx="63285">
                  <c:v>-243.89249999999998</c:v>
                </c:pt>
                <c:pt idx="63286">
                  <c:v>-243.89049999999997</c:v>
                </c:pt>
                <c:pt idx="63287">
                  <c:v>-243.88849999999996</c:v>
                </c:pt>
                <c:pt idx="63288">
                  <c:v>-243.88649999999998</c:v>
                </c:pt>
                <c:pt idx="63289">
                  <c:v>-243.88449999999997</c:v>
                </c:pt>
                <c:pt idx="63290">
                  <c:v>-243.88249999999999</c:v>
                </c:pt>
                <c:pt idx="63291">
                  <c:v>-243.88049999999998</c:v>
                </c:pt>
                <c:pt idx="63292">
                  <c:v>-243.87849999999997</c:v>
                </c:pt>
                <c:pt idx="63293">
                  <c:v>-243.87649999999996</c:v>
                </c:pt>
                <c:pt idx="63294">
                  <c:v>-243.87449999999998</c:v>
                </c:pt>
                <c:pt idx="63295">
                  <c:v>-243.87249999999997</c:v>
                </c:pt>
                <c:pt idx="63296">
                  <c:v>-243.87049999999999</c:v>
                </c:pt>
                <c:pt idx="63297">
                  <c:v>-243.86849999999998</c:v>
                </c:pt>
                <c:pt idx="63298">
                  <c:v>-243.86649999999997</c:v>
                </c:pt>
                <c:pt idx="63299">
                  <c:v>-243.86449999999996</c:v>
                </c:pt>
                <c:pt idx="63300">
                  <c:v>-243.86249999999998</c:v>
                </c:pt>
                <c:pt idx="63301">
                  <c:v>-243.86049999999997</c:v>
                </c:pt>
                <c:pt idx="63302">
                  <c:v>-243.85849999999999</c:v>
                </c:pt>
                <c:pt idx="63303">
                  <c:v>-243.85649999999998</c:v>
                </c:pt>
                <c:pt idx="63304">
                  <c:v>-243.85449999999997</c:v>
                </c:pt>
                <c:pt idx="63305">
                  <c:v>-243.85249999999996</c:v>
                </c:pt>
                <c:pt idx="63306">
                  <c:v>-243.85049999999998</c:v>
                </c:pt>
                <c:pt idx="63307">
                  <c:v>-243.84849999999997</c:v>
                </c:pt>
                <c:pt idx="63308">
                  <c:v>-243.84649999999999</c:v>
                </c:pt>
                <c:pt idx="63309">
                  <c:v>-243.84449999999998</c:v>
                </c:pt>
                <c:pt idx="63310">
                  <c:v>-243.84249999999997</c:v>
                </c:pt>
                <c:pt idx="63311">
                  <c:v>-243.84049999999996</c:v>
                </c:pt>
                <c:pt idx="63312">
                  <c:v>-243.83849999999998</c:v>
                </c:pt>
                <c:pt idx="63313">
                  <c:v>-243.83649999999997</c:v>
                </c:pt>
                <c:pt idx="63314">
                  <c:v>-243.83449999999999</c:v>
                </c:pt>
                <c:pt idx="63315">
                  <c:v>-243.83249999999998</c:v>
                </c:pt>
                <c:pt idx="63316">
                  <c:v>-243.83049999999997</c:v>
                </c:pt>
                <c:pt idx="63317">
                  <c:v>-243.82849999999996</c:v>
                </c:pt>
                <c:pt idx="63318">
                  <c:v>-243.82649999999998</c:v>
                </c:pt>
                <c:pt idx="63319">
                  <c:v>-243.82449999999997</c:v>
                </c:pt>
                <c:pt idx="63320">
                  <c:v>-243.82249999999999</c:v>
                </c:pt>
                <c:pt idx="63321">
                  <c:v>-243.82049999999998</c:v>
                </c:pt>
                <c:pt idx="63322">
                  <c:v>-243.81849999999997</c:v>
                </c:pt>
                <c:pt idx="63323">
                  <c:v>-243.81649999999996</c:v>
                </c:pt>
                <c:pt idx="63324">
                  <c:v>-243.81449999999998</c:v>
                </c:pt>
                <c:pt idx="63325">
                  <c:v>-243.81249999999997</c:v>
                </c:pt>
                <c:pt idx="63326">
                  <c:v>-243.81049999999999</c:v>
                </c:pt>
                <c:pt idx="63327">
                  <c:v>-243.80849999999998</c:v>
                </c:pt>
                <c:pt idx="63328">
                  <c:v>-243.80649999999997</c:v>
                </c:pt>
                <c:pt idx="63329">
                  <c:v>-243.80449999999996</c:v>
                </c:pt>
                <c:pt idx="63330">
                  <c:v>-243.80249999999998</c:v>
                </c:pt>
                <c:pt idx="63331">
                  <c:v>-243.80049999999997</c:v>
                </c:pt>
                <c:pt idx="63332">
                  <c:v>-243.79849999999999</c:v>
                </c:pt>
                <c:pt idx="63333">
                  <c:v>-243.79649999999998</c:v>
                </c:pt>
                <c:pt idx="63334">
                  <c:v>-243.79449999999997</c:v>
                </c:pt>
                <c:pt idx="63335">
                  <c:v>-243.79249999999996</c:v>
                </c:pt>
                <c:pt idx="63336">
                  <c:v>-243.79049999999998</c:v>
                </c:pt>
                <c:pt idx="63337">
                  <c:v>-243.78849999999997</c:v>
                </c:pt>
                <c:pt idx="63338">
                  <c:v>-243.78649999999999</c:v>
                </c:pt>
                <c:pt idx="63339">
                  <c:v>-243.78449999999998</c:v>
                </c:pt>
                <c:pt idx="63340">
                  <c:v>-243.78249999999997</c:v>
                </c:pt>
                <c:pt idx="63341">
                  <c:v>-243.78049999999996</c:v>
                </c:pt>
                <c:pt idx="63342">
                  <c:v>-243.77849999999998</c:v>
                </c:pt>
                <c:pt idx="63343">
                  <c:v>-243.77649999999997</c:v>
                </c:pt>
                <c:pt idx="63344">
                  <c:v>-243.77449999999999</c:v>
                </c:pt>
                <c:pt idx="63345">
                  <c:v>-243.77249999999998</c:v>
                </c:pt>
                <c:pt idx="63346">
                  <c:v>-243.77049999999997</c:v>
                </c:pt>
                <c:pt idx="63347">
                  <c:v>-243.76849999999996</c:v>
                </c:pt>
                <c:pt idx="63348">
                  <c:v>-243.76649999999998</c:v>
                </c:pt>
                <c:pt idx="63349">
                  <c:v>-243.7645</c:v>
                </c:pt>
                <c:pt idx="63350">
                  <c:v>-243.76249999999999</c:v>
                </c:pt>
                <c:pt idx="63351">
                  <c:v>-243.76049999999998</c:v>
                </c:pt>
                <c:pt idx="63352">
                  <c:v>-243.75849999999997</c:v>
                </c:pt>
                <c:pt idx="63353">
                  <c:v>-243.75649999999996</c:v>
                </c:pt>
                <c:pt idx="63354">
                  <c:v>-243.75449999999998</c:v>
                </c:pt>
                <c:pt idx="63355">
                  <c:v>-243.7525</c:v>
                </c:pt>
                <c:pt idx="63356">
                  <c:v>-243.75049999999999</c:v>
                </c:pt>
                <c:pt idx="63357">
                  <c:v>-243.74849999999998</c:v>
                </c:pt>
                <c:pt idx="63358">
                  <c:v>-243.74649999999997</c:v>
                </c:pt>
                <c:pt idx="63359">
                  <c:v>-243.74449999999996</c:v>
                </c:pt>
                <c:pt idx="63360">
                  <c:v>-243.74249999999998</c:v>
                </c:pt>
                <c:pt idx="63361">
                  <c:v>-243.7405</c:v>
                </c:pt>
                <c:pt idx="63362">
                  <c:v>-243.73849999999999</c:v>
                </c:pt>
                <c:pt idx="63363">
                  <c:v>-243.73649999999998</c:v>
                </c:pt>
                <c:pt idx="63364">
                  <c:v>-243.73449999999997</c:v>
                </c:pt>
                <c:pt idx="63365">
                  <c:v>-243.73249999999996</c:v>
                </c:pt>
                <c:pt idx="63366">
                  <c:v>-243.73049999999998</c:v>
                </c:pt>
                <c:pt idx="63367">
                  <c:v>-243.7285</c:v>
                </c:pt>
                <c:pt idx="63368">
                  <c:v>-243.72649999999999</c:v>
                </c:pt>
                <c:pt idx="63369">
                  <c:v>-243.72449999999998</c:v>
                </c:pt>
                <c:pt idx="63370">
                  <c:v>-243.72249999999997</c:v>
                </c:pt>
                <c:pt idx="63371">
                  <c:v>-243.72049999999996</c:v>
                </c:pt>
                <c:pt idx="63372">
                  <c:v>-243.71849999999998</c:v>
                </c:pt>
                <c:pt idx="63373">
                  <c:v>-243.7165</c:v>
                </c:pt>
                <c:pt idx="63374">
                  <c:v>-243.71449999999999</c:v>
                </c:pt>
                <c:pt idx="63375">
                  <c:v>-243.71249999999998</c:v>
                </c:pt>
                <c:pt idx="63376">
                  <c:v>-243.71049999999997</c:v>
                </c:pt>
                <c:pt idx="63377">
                  <c:v>-243.70849999999996</c:v>
                </c:pt>
                <c:pt idx="63378">
                  <c:v>-243.70649999999998</c:v>
                </c:pt>
                <c:pt idx="63379">
                  <c:v>-243.7045</c:v>
                </c:pt>
                <c:pt idx="63380">
                  <c:v>-243.70249999999999</c:v>
                </c:pt>
                <c:pt idx="63381">
                  <c:v>-243.70049999999998</c:v>
                </c:pt>
                <c:pt idx="63382">
                  <c:v>-243.69849999999997</c:v>
                </c:pt>
                <c:pt idx="63383">
                  <c:v>-243.69649999999996</c:v>
                </c:pt>
                <c:pt idx="63384">
                  <c:v>-243.69449999999998</c:v>
                </c:pt>
                <c:pt idx="63385">
                  <c:v>-243.6925</c:v>
                </c:pt>
                <c:pt idx="63386">
                  <c:v>-243.69049999999999</c:v>
                </c:pt>
                <c:pt idx="63387">
                  <c:v>-243.68849999999998</c:v>
                </c:pt>
                <c:pt idx="63388">
                  <c:v>-243.68649999999997</c:v>
                </c:pt>
                <c:pt idx="63389">
                  <c:v>-243.68449999999996</c:v>
                </c:pt>
                <c:pt idx="63390">
                  <c:v>-243.68249999999998</c:v>
                </c:pt>
                <c:pt idx="63391">
                  <c:v>-243.68049999999999</c:v>
                </c:pt>
                <c:pt idx="63392">
                  <c:v>-243.67849999999999</c:v>
                </c:pt>
                <c:pt idx="63393">
                  <c:v>-243.67649999999998</c:v>
                </c:pt>
                <c:pt idx="63394">
                  <c:v>-243.67449999999997</c:v>
                </c:pt>
                <c:pt idx="63395">
                  <c:v>-243.67249999999996</c:v>
                </c:pt>
                <c:pt idx="63396">
                  <c:v>-243.67049999999998</c:v>
                </c:pt>
                <c:pt idx="63397">
                  <c:v>-243.66849999999999</c:v>
                </c:pt>
                <c:pt idx="63398">
                  <c:v>-243.66649999999998</c:v>
                </c:pt>
                <c:pt idx="63399">
                  <c:v>-243.66449999999998</c:v>
                </c:pt>
                <c:pt idx="63400">
                  <c:v>-243.66249999999997</c:v>
                </c:pt>
                <c:pt idx="63401">
                  <c:v>-243.66049999999996</c:v>
                </c:pt>
                <c:pt idx="63402">
                  <c:v>-243.65849999999998</c:v>
                </c:pt>
                <c:pt idx="63403">
                  <c:v>-243.65649999999999</c:v>
                </c:pt>
                <c:pt idx="63404">
                  <c:v>-243.65449999999998</c:v>
                </c:pt>
                <c:pt idx="63405">
                  <c:v>-243.65249999999997</c:v>
                </c:pt>
                <c:pt idx="63406">
                  <c:v>-243.65049999999997</c:v>
                </c:pt>
                <c:pt idx="63407">
                  <c:v>-243.64849999999998</c:v>
                </c:pt>
                <c:pt idx="63408">
                  <c:v>-243.64649999999997</c:v>
                </c:pt>
                <c:pt idx="63409">
                  <c:v>-243.64449999999999</c:v>
                </c:pt>
                <c:pt idx="63410">
                  <c:v>-243.64249999999998</c:v>
                </c:pt>
                <c:pt idx="63411">
                  <c:v>-243.64049999999997</c:v>
                </c:pt>
                <c:pt idx="63412">
                  <c:v>-243.63849999999996</c:v>
                </c:pt>
                <c:pt idx="63413">
                  <c:v>-243.63649999999998</c:v>
                </c:pt>
                <c:pt idx="63414">
                  <c:v>-243.63449999999997</c:v>
                </c:pt>
                <c:pt idx="63415">
                  <c:v>-243.63249999999999</c:v>
                </c:pt>
                <c:pt idx="63416">
                  <c:v>-243.63049999999998</c:v>
                </c:pt>
                <c:pt idx="63417">
                  <c:v>-243.62849999999997</c:v>
                </c:pt>
                <c:pt idx="63418">
                  <c:v>-243.62649999999996</c:v>
                </c:pt>
                <c:pt idx="63419">
                  <c:v>-243.62449999999998</c:v>
                </c:pt>
                <c:pt idx="63420">
                  <c:v>-243.62249999999997</c:v>
                </c:pt>
                <c:pt idx="63421">
                  <c:v>-243.62049999999999</c:v>
                </c:pt>
                <c:pt idx="63422">
                  <c:v>-243.61849999999998</c:v>
                </c:pt>
                <c:pt idx="63423">
                  <c:v>-243.61649999999997</c:v>
                </c:pt>
                <c:pt idx="63424">
                  <c:v>-243.61449999999996</c:v>
                </c:pt>
                <c:pt idx="63425">
                  <c:v>-243.61249999999998</c:v>
                </c:pt>
                <c:pt idx="63426">
                  <c:v>-243.61049999999997</c:v>
                </c:pt>
                <c:pt idx="63427">
                  <c:v>-243.60849999999999</c:v>
                </c:pt>
                <c:pt idx="63428">
                  <c:v>-243.60649999999998</c:v>
                </c:pt>
                <c:pt idx="63429">
                  <c:v>-243.60449999999997</c:v>
                </c:pt>
                <c:pt idx="63430">
                  <c:v>-243.60249999999996</c:v>
                </c:pt>
                <c:pt idx="63431">
                  <c:v>-243.60049999999998</c:v>
                </c:pt>
                <c:pt idx="63432">
                  <c:v>-243.59849999999997</c:v>
                </c:pt>
                <c:pt idx="63433">
                  <c:v>-243.59649999999999</c:v>
                </c:pt>
                <c:pt idx="63434">
                  <c:v>-243.59449999999998</c:v>
                </c:pt>
                <c:pt idx="63435">
                  <c:v>-243.59249999999997</c:v>
                </c:pt>
                <c:pt idx="63436">
                  <c:v>-243.59049999999996</c:v>
                </c:pt>
                <c:pt idx="63437">
                  <c:v>-243.58849999999998</c:v>
                </c:pt>
                <c:pt idx="63438">
                  <c:v>-243.58649999999997</c:v>
                </c:pt>
                <c:pt idx="63439">
                  <c:v>-243.58449999999999</c:v>
                </c:pt>
                <c:pt idx="63440">
                  <c:v>-243.58249999999998</c:v>
                </c:pt>
                <c:pt idx="63441">
                  <c:v>-243.58049999999997</c:v>
                </c:pt>
                <c:pt idx="63442">
                  <c:v>-243.57849999999996</c:v>
                </c:pt>
                <c:pt idx="63443">
                  <c:v>-243.57649999999998</c:v>
                </c:pt>
                <c:pt idx="63444">
                  <c:v>-243.57449999999997</c:v>
                </c:pt>
                <c:pt idx="63445">
                  <c:v>-243.57249999999999</c:v>
                </c:pt>
                <c:pt idx="63446">
                  <c:v>-243.57049999999998</c:v>
                </c:pt>
                <c:pt idx="63447">
                  <c:v>-243.56849999999997</c:v>
                </c:pt>
                <c:pt idx="63448">
                  <c:v>-243.56649999999996</c:v>
                </c:pt>
                <c:pt idx="63449">
                  <c:v>-243.56449999999998</c:v>
                </c:pt>
                <c:pt idx="63450">
                  <c:v>-243.56249999999997</c:v>
                </c:pt>
                <c:pt idx="63451">
                  <c:v>-243.56049999999999</c:v>
                </c:pt>
                <c:pt idx="63452">
                  <c:v>-243.55849999999998</c:v>
                </c:pt>
                <c:pt idx="63453">
                  <c:v>-243.55649999999997</c:v>
                </c:pt>
                <c:pt idx="63454">
                  <c:v>-243.55449999999996</c:v>
                </c:pt>
                <c:pt idx="63455">
                  <c:v>-243.55249999999998</c:v>
                </c:pt>
                <c:pt idx="63456">
                  <c:v>-243.55049999999997</c:v>
                </c:pt>
                <c:pt idx="63457">
                  <c:v>-243.54849999999999</c:v>
                </c:pt>
                <c:pt idx="63458">
                  <c:v>-243.54649999999998</c:v>
                </c:pt>
                <c:pt idx="63459">
                  <c:v>-243.54449999999997</c:v>
                </c:pt>
                <c:pt idx="63460">
                  <c:v>-243.54249999999996</c:v>
                </c:pt>
                <c:pt idx="63461">
                  <c:v>-243.54049999999998</c:v>
                </c:pt>
                <c:pt idx="63462">
                  <c:v>-243.53849999999997</c:v>
                </c:pt>
                <c:pt idx="63463">
                  <c:v>-243.53649999999999</c:v>
                </c:pt>
                <c:pt idx="63464">
                  <c:v>-243.53449999999998</c:v>
                </c:pt>
                <c:pt idx="63465">
                  <c:v>-243.53249999999997</c:v>
                </c:pt>
                <c:pt idx="63466">
                  <c:v>-243.53049999999996</c:v>
                </c:pt>
                <c:pt idx="63467">
                  <c:v>-243.52849999999998</c:v>
                </c:pt>
                <c:pt idx="63468">
                  <c:v>-243.52649999999997</c:v>
                </c:pt>
                <c:pt idx="63469">
                  <c:v>-243.52449999999999</c:v>
                </c:pt>
                <c:pt idx="63470">
                  <c:v>-243.52249999999998</c:v>
                </c:pt>
                <c:pt idx="63471">
                  <c:v>-243.52049999999997</c:v>
                </c:pt>
                <c:pt idx="63472">
                  <c:v>-243.51849999999996</c:v>
                </c:pt>
                <c:pt idx="63473">
                  <c:v>-243.51649999999998</c:v>
                </c:pt>
                <c:pt idx="63474">
                  <c:v>-243.5145</c:v>
                </c:pt>
                <c:pt idx="63475">
                  <c:v>-243.51249999999999</c:v>
                </c:pt>
                <c:pt idx="63476">
                  <c:v>-243.51049999999998</c:v>
                </c:pt>
                <c:pt idx="63477">
                  <c:v>-243.50849999999997</c:v>
                </c:pt>
                <c:pt idx="63478">
                  <c:v>-243.50649999999996</c:v>
                </c:pt>
                <c:pt idx="63479">
                  <c:v>-243.50449999999998</c:v>
                </c:pt>
                <c:pt idx="63480">
                  <c:v>-243.5025</c:v>
                </c:pt>
                <c:pt idx="63481">
                  <c:v>-243.50049999999999</c:v>
                </c:pt>
                <c:pt idx="63482">
                  <c:v>-243.49849999999998</c:v>
                </c:pt>
                <c:pt idx="63483">
                  <c:v>-243.49649999999997</c:v>
                </c:pt>
                <c:pt idx="63484">
                  <c:v>-243.49449999999996</c:v>
                </c:pt>
                <c:pt idx="63485">
                  <c:v>-243.49249999999998</c:v>
                </c:pt>
                <c:pt idx="63486">
                  <c:v>-243.4905</c:v>
                </c:pt>
                <c:pt idx="63487">
                  <c:v>-243.48849999999999</c:v>
                </c:pt>
                <c:pt idx="63488">
                  <c:v>-243.48649999999998</c:v>
                </c:pt>
                <c:pt idx="63489">
                  <c:v>-243.48449999999997</c:v>
                </c:pt>
                <c:pt idx="63490">
                  <c:v>-243.48249999999996</c:v>
                </c:pt>
                <c:pt idx="63491">
                  <c:v>-243.48049999999998</c:v>
                </c:pt>
                <c:pt idx="63492">
                  <c:v>-243.4785</c:v>
                </c:pt>
                <c:pt idx="63493">
                  <c:v>-243.47649999999999</c:v>
                </c:pt>
                <c:pt idx="63494">
                  <c:v>-243.47449999999998</c:v>
                </c:pt>
                <c:pt idx="63495">
                  <c:v>-243.47249999999997</c:v>
                </c:pt>
                <c:pt idx="63496">
                  <c:v>-243.47049999999996</c:v>
                </c:pt>
                <c:pt idx="63497">
                  <c:v>-243.46849999999998</c:v>
                </c:pt>
                <c:pt idx="63498">
                  <c:v>-243.4665</c:v>
                </c:pt>
                <c:pt idx="63499">
                  <c:v>-243.46449999999999</c:v>
                </c:pt>
                <c:pt idx="63500">
                  <c:v>-243.46249999999998</c:v>
                </c:pt>
                <c:pt idx="63501">
                  <c:v>-243.46049999999997</c:v>
                </c:pt>
                <c:pt idx="63502">
                  <c:v>-243.45849999999996</c:v>
                </c:pt>
                <c:pt idx="63503">
                  <c:v>-243.45649999999998</c:v>
                </c:pt>
                <c:pt idx="63504">
                  <c:v>-243.4545</c:v>
                </c:pt>
                <c:pt idx="63505">
                  <c:v>-243.45249999999999</c:v>
                </c:pt>
                <c:pt idx="63506">
                  <c:v>-243.45049999999998</c:v>
                </c:pt>
                <c:pt idx="63507">
                  <c:v>-243.44849999999997</c:v>
                </c:pt>
                <c:pt idx="63508">
                  <c:v>-243.44649999999996</c:v>
                </c:pt>
                <c:pt idx="63509">
                  <c:v>-243.44449999999998</c:v>
                </c:pt>
                <c:pt idx="63510">
                  <c:v>-243.4425</c:v>
                </c:pt>
                <c:pt idx="63511">
                  <c:v>-243.44049999999999</c:v>
                </c:pt>
                <c:pt idx="63512">
                  <c:v>-243.43849999999998</c:v>
                </c:pt>
                <c:pt idx="63513">
                  <c:v>-243.43649999999997</c:v>
                </c:pt>
                <c:pt idx="63514">
                  <c:v>-243.43449999999996</c:v>
                </c:pt>
                <c:pt idx="63515">
                  <c:v>-243.43249999999998</c:v>
                </c:pt>
                <c:pt idx="63516">
                  <c:v>-243.43049999999999</c:v>
                </c:pt>
                <c:pt idx="63517">
                  <c:v>-243.42849999999999</c:v>
                </c:pt>
                <c:pt idx="63518">
                  <c:v>-243.42649999999998</c:v>
                </c:pt>
                <c:pt idx="63519">
                  <c:v>-243.42449999999997</c:v>
                </c:pt>
                <c:pt idx="63520">
                  <c:v>-243.42249999999996</c:v>
                </c:pt>
                <c:pt idx="63521">
                  <c:v>-243.42049999999998</c:v>
                </c:pt>
                <c:pt idx="63522">
                  <c:v>-243.41849999999999</c:v>
                </c:pt>
                <c:pt idx="63523">
                  <c:v>-243.41649999999998</c:v>
                </c:pt>
                <c:pt idx="63524">
                  <c:v>-243.41449999999998</c:v>
                </c:pt>
                <c:pt idx="63525">
                  <c:v>-243.41249999999997</c:v>
                </c:pt>
                <c:pt idx="63526">
                  <c:v>-243.41049999999996</c:v>
                </c:pt>
                <c:pt idx="63527">
                  <c:v>-243.40849999999998</c:v>
                </c:pt>
                <c:pt idx="63528">
                  <c:v>-243.40649999999999</c:v>
                </c:pt>
                <c:pt idx="63529">
                  <c:v>-243.40449999999998</c:v>
                </c:pt>
                <c:pt idx="63530">
                  <c:v>-243.40249999999997</c:v>
                </c:pt>
                <c:pt idx="63531">
                  <c:v>-243.40049999999997</c:v>
                </c:pt>
                <c:pt idx="63532">
                  <c:v>-243.39849999999998</c:v>
                </c:pt>
                <c:pt idx="63533">
                  <c:v>-243.39649999999997</c:v>
                </c:pt>
                <c:pt idx="63534">
                  <c:v>-243.39449999999999</c:v>
                </c:pt>
                <c:pt idx="63535">
                  <c:v>-243.39249999999998</c:v>
                </c:pt>
                <c:pt idx="63536">
                  <c:v>-243.39049999999997</c:v>
                </c:pt>
                <c:pt idx="63537">
                  <c:v>-243.38849999999996</c:v>
                </c:pt>
                <c:pt idx="63538">
                  <c:v>-243.38649999999998</c:v>
                </c:pt>
                <c:pt idx="63539">
                  <c:v>-243.38449999999997</c:v>
                </c:pt>
                <c:pt idx="63540">
                  <c:v>-243.38249999999999</c:v>
                </c:pt>
                <c:pt idx="63541">
                  <c:v>-243.38049999999998</c:v>
                </c:pt>
                <c:pt idx="63542">
                  <c:v>-243.37849999999997</c:v>
                </c:pt>
                <c:pt idx="63543">
                  <c:v>-243.37649999999996</c:v>
                </c:pt>
                <c:pt idx="63544">
                  <c:v>-243.37449999999998</c:v>
                </c:pt>
                <c:pt idx="63545">
                  <c:v>-243.37249999999997</c:v>
                </c:pt>
                <c:pt idx="63546">
                  <c:v>-243.37049999999999</c:v>
                </c:pt>
                <c:pt idx="63547">
                  <c:v>-243.36849999999998</c:v>
                </c:pt>
                <c:pt idx="63548">
                  <c:v>-243.36649999999997</c:v>
                </c:pt>
                <c:pt idx="63549">
                  <c:v>-243.36449999999996</c:v>
                </c:pt>
                <c:pt idx="63550">
                  <c:v>-243.36249999999998</c:v>
                </c:pt>
                <c:pt idx="63551">
                  <c:v>-243.36049999999997</c:v>
                </c:pt>
                <c:pt idx="63552">
                  <c:v>-243.35849999999999</c:v>
                </c:pt>
                <c:pt idx="63553">
                  <c:v>-243.35649999999998</c:v>
                </c:pt>
                <c:pt idx="63554">
                  <c:v>-243.35449999999997</c:v>
                </c:pt>
                <c:pt idx="63555">
                  <c:v>-243.35249999999996</c:v>
                </c:pt>
                <c:pt idx="63556">
                  <c:v>-243.35049999999998</c:v>
                </c:pt>
                <c:pt idx="63557">
                  <c:v>-243.34849999999997</c:v>
                </c:pt>
                <c:pt idx="63558">
                  <c:v>-243.34649999999999</c:v>
                </c:pt>
                <c:pt idx="63559">
                  <c:v>-243.34449999999998</c:v>
                </c:pt>
                <c:pt idx="63560">
                  <c:v>-243.34249999999997</c:v>
                </c:pt>
                <c:pt idx="63561">
                  <c:v>-243.34049999999996</c:v>
                </c:pt>
                <c:pt idx="63562">
                  <c:v>-243.33849999999998</c:v>
                </c:pt>
                <c:pt idx="63563">
                  <c:v>-243.33649999999997</c:v>
                </c:pt>
                <c:pt idx="63564">
                  <c:v>-243.33449999999999</c:v>
                </c:pt>
                <c:pt idx="63565">
                  <c:v>-243.33249999999998</c:v>
                </c:pt>
                <c:pt idx="63566">
                  <c:v>-243.33049999999997</c:v>
                </c:pt>
                <c:pt idx="63567">
                  <c:v>-243.32849999999996</c:v>
                </c:pt>
                <c:pt idx="63568">
                  <c:v>-243.32649999999998</c:v>
                </c:pt>
                <c:pt idx="63569">
                  <c:v>-243.32449999999997</c:v>
                </c:pt>
                <c:pt idx="63570">
                  <c:v>-243.32249999999999</c:v>
                </c:pt>
                <c:pt idx="63571">
                  <c:v>-243.32049999999998</c:v>
                </c:pt>
                <c:pt idx="63572">
                  <c:v>-243.31849999999997</c:v>
                </c:pt>
                <c:pt idx="63573">
                  <c:v>-243.31649999999996</c:v>
                </c:pt>
                <c:pt idx="63574">
                  <c:v>-243.31449999999998</c:v>
                </c:pt>
                <c:pt idx="63575">
                  <c:v>-243.31249999999997</c:v>
                </c:pt>
                <c:pt idx="63576">
                  <c:v>-243.31049999999999</c:v>
                </c:pt>
                <c:pt idx="63577">
                  <c:v>-243.30849999999998</c:v>
                </c:pt>
                <c:pt idx="63578">
                  <c:v>-243.30649999999997</c:v>
                </c:pt>
                <c:pt idx="63579">
                  <c:v>-243.30449999999996</c:v>
                </c:pt>
                <c:pt idx="63580">
                  <c:v>-243.30249999999998</c:v>
                </c:pt>
                <c:pt idx="63581">
                  <c:v>-243.30049999999997</c:v>
                </c:pt>
                <c:pt idx="63582">
                  <c:v>-243.29849999999999</c:v>
                </c:pt>
                <c:pt idx="63583">
                  <c:v>-243.29649999999998</c:v>
                </c:pt>
                <c:pt idx="63584">
                  <c:v>-243.29449999999997</c:v>
                </c:pt>
                <c:pt idx="63585">
                  <c:v>-243.29249999999996</c:v>
                </c:pt>
                <c:pt idx="63586">
                  <c:v>-243.29049999999998</c:v>
                </c:pt>
                <c:pt idx="63587">
                  <c:v>-243.28849999999997</c:v>
                </c:pt>
                <c:pt idx="63588">
                  <c:v>-243.28649999999999</c:v>
                </c:pt>
                <c:pt idx="63589">
                  <c:v>-243.28449999999998</c:v>
                </c:pt>
                <c:pt idx="63590">
                  <c:v>-243.28249999999997</c:v>
                </c:pt>
                <c:pt idx="63591">
                  <c:v>-243.28049999999996</c:v>
                </c:pt>
                <c:pt idx="63592">
                  <c:v>-243.27849999999998</c:v>
                </c:pt>
                <c:pt idx="63593">
                  <c:v>-243.27649999999997</c:v>
                </c:pt>
                <c:pt idx="63594">
                  <c:v>-243.27449999999999</c:v>
                </c:pt>
                <c:pt idx="63595">
                  <c:v>-243.27249999999998</c:v>
                </c:pt>
                <c:pt idx="63596">
                  <c:v>-243.27049999999997</c:v>
                </c:pt>
                <c:pt idx="63597">
                  <c:v>-243.26849999999996</c:v>
                </c:pt>
                <c:pt idx="63598">
                  <c:v>-243.26649999999998</c:v>
                </c:pt>
                <c:pt idx="63599">
                  <c:v>-243.2645</c:v>
                </c:pt>
                <c:pt idx="63600">
                  <c:v>-243.26249999999999</c:v>
                </c:pt>
                <c:pt idx="63601">
                  <c:v>-243.26049999999998</c:v>
                </c:pt>
                <c:pt idx="63602">
                  <c:v>-243.25849999999997</c:v>
                </c:pt>
                <c:pt idx="63603">
                  <c:v>-243.25649999999996</c:v>
                </c:pt>
                <c:pt idx="63604">
                  <c:v>-243.25449999999998</c:v>
                </c:pt>
                <c:pt idx="63605">
                  <c:v>-243.2525</c:v>
                </c:pt>
                <c:pt idx="63606">
                  <c:v>-243.25049999999999</c:v>
                </c:pt>
                <c:pt idx="63607">
                  <c:v>-243.24849999999998</c:v>
                </c:pt>
                <c:pt idx="63608">
                  <c:v>-243.24649999999997</c:v>
                </c:pt>
                <c:pt idx="63609">
                  <c:v>-243.24449999999996</c:v>
                </c:pt>
                <c:pt idx="63610">
                  <c:v>-243.24249999999998</c:v>
                </c:pt>
                <c:pt idx="63611">
                  <c:v>-243.2405</c:v>
                </c:pt>
                <c:pt idx="63612">
                  <c:v>-243.23849999999999</c:v>
                </c:pt>
                <c:pt idx="63613">
                  <c:v>-243.23649999999998</c:v>
                </c:pt>
                <c:pt idx="63614">
                  <c:v>-243.23449999999997</c:v>
                </c:pt>
                <c:pt idx="63615">
                  <c:v>-243.23249999999996</c:v>
                </c:pt>
                <c:pt idx="63616">
                  <c:v>-243.23049999999998</c:v>
                </c:pt>
                <c:pt idx="63617">
                  <c:v>-243.2285</c:v>
                </c:pt>
                <c:pt idx="63618">
                  <c:v>-243.22649999999999</c:v>
                </c:pt>
                <c:pt idx="63619">
                  <c:v>-243.22449999999998</c:v>
                </c:pt>
                <c:pt idx="63620">
                  <c:v>-243.22249999999997</c:v>
                </c:pt>
                <c:pt idx="63621">
                  <c:v>-243.22049999999996</c:v>
                </c:pt>
                <c:pt idx="63622">
                  <c:v>-243.21849999999998</c:v>
                </c:pt>
                <c:pt idx="63623">
                  <c:v>-243.2165</c:v>
                </c:pt>
                <c:pt idx="63624">
                  <c:v>-243.21449999999999</c:v>
                </c:pt>
                <c:pt idx="63625">
                  <c:v>-243.21249999999998</c:v>
                </c:pt>
                <c:pt idx="63626">
                  <c:v>-243.21049999999997</c:v>
                </c:pt>
                <c:pt idx="63627">
                  <c:v>-243.20849999999996</c:v>
                </c:pt>
                <c:pt idx="63628">
                  <c:v>-243.20649999999998</c:v>
                </c:pt>
                <c:pt idx="63629">
                  <c:v>-243.2045</c:v>
                </c:pt>
                <c:pt idx="63630">
                  <c:v>-243.20249999999999</c:v>
                </c:pt>
                <c:pt idx="63631">
                  <c:v>-243.20049999999998</c:v>
                </c:pt>
                <c:pt idx="63632">
                  <c:v>-243.19849999999997</c:v>
                </c:pt>
                <c:pt idx="63633">
                  <c:v>-243.19649999999996</c:v>
                </c:pt>
                <c:pt idx="63634">
                  <c:v>-243.19449999999998</c:v>
                </c:pt>
                <c:pt idx="63635">
                  <c:v>-243.1925</c:v>
                </c:pt>
                <c:pt idx="63636">
                  <c:v>-243.19049999999999</c:v>
                </c:pt>
                <c:pt idx="63637">
                  <c:v>-243.18849999999998</c:v>
                </c:pt>
                <c:pt idx="63638">
                  <c:v>-243.18649999999997</c:v>
                </c:pt>
                <c:pt idx="63639">
                  <c:v>-243.18449999999996</c:v>
                </c:pt>
                <c:pt idx="63640">
                  <c:v>-243.18249999999998</c:v>
                </c:pt>
                <c:pt idx="63641">
                  <c:v>-243.18049999999999</c:v>
                </c:pt>
                <c:pt idx="63642">
                  <c:v>-243.17849999999999</c:v>
                </c:pt>
                <c:pt idx="63643">
                  <c:v>-243.17649999999998</c:v>
                </c:pt>
                <c:pt idx="63644">
                  <c:v>-243.17449999999997</c:v>
                </c:pt>
                <c:pt idx="63645">
                  <c:v>-243.17249999999996</c:v>
                </c:pt>
                <c:pt idx="63646">
                  <c:v>-243.17049999999998</c:v>
                </c:pt>
                <c:pt idx="63647">
                  <c:v>-243.16849999999999</c:v>
                </c:pt>
                <c:pt idx="63648">
                  <c:v>-243.16649999999998</c:v>
                </c:pt>
                <c:pt idx="63649">
                  <c:v>-243.16449999999998</c:v>
                </c:pt>
                <c:pt idx="63650">
                  <c:v>-243.16249999999997</c:v>
                </c:pt>
                <c:pt idx="63651">
                  <c:v>-243.16049999999996</c:v>
                </c:pt>
                <c:pt idx="63652">
                  <c:v>-243.15849999999998</c:v>
                </c:pt>
                <c:pt idx="63653">
                  <c:v>-243.15649999999999</c:v>
                </c:pt>
                <c:pt idx="63654">
                  <c:v>-243.15449999999998</c:v>
                </c:pt>
                <c:pt idx="63655">
                  <c:v>-243.15249999999997</c:v>
                </c:pt>
                <c:pt idx="63656">
                  <c:v>-243.15049999999997</c:v>
                </c:pt>
                <c:pt idx="63657">
                  <c:v>-243.14849999999998</c:v>
                </c:pt>
                <c:pt idx="63658">
                  <c:v>-243.14649999999997</c:v>
                </c:pt>
                <c:pt idx="63659">
                  <c:v>-243.14449999999999</c:v>
                </c:pt>
                <c:pt idx="63660">
                  <c:v>-243.14249999999998</c:v>
                </c:pt>
                <c:pt idx="63661">
                  <c:v>-243.14049999999997</c:v>
                </c:pt>
                <c:pt idx="63662">
                  <c:v>-243.13849999999996</c:v>
                </c:pt>
                <c:pt idx="63663">
                  <c:v>-243.13649999999998</c:v>
                </c:pt>
                <c:pt idx="63664">
                  <c:v>-243.13449999999997</c:v>
                </c:pt>
                <c:pt idx="63665">
                  <c:v>-243.13249999999999</c:v>
                </c:pt>
                <c:pt idx="63666">
                  <c:v>-243.13049999999998</c:v>
                </c:pt>
                <c:pt idx="63667">
                  <c:v>-243.12849999999997</c:v>
                </c:pt>
                <c:pt idx="63668">
                  <c:v>-243.12649999999996</c:v>
                </c:pt>
                <c:pt idx="63669">
                  <c:v>-243.12449999999998</c:v>
                </c:pt>
                <c:pt idx="63670">
                  <c:v>-243.12249999999997</c:v>
                </c:pt>
                <c:pt idx="63671">
                  <c:v>-243.12049999999999</c:v>
                </c:pt>
                <c:pt idx="63672">
                  <c:v>-243.11849999999998</c:v>
                </c:pt>
                <c:pt idx="63673">
                  <c:v>-243.11649999999997</c:v>
                </c:pt>
                <c:pt idx="63674">
                  <c:v>-243.11449999999996</c:v>
                </c:pt>
                <c:pt idx="63675">
                  <c:v>-243.11249999999998</c:v>
                </c:pt>
                <c:pt idx="63676">
                  <c:v>-243.11049999999997</c:v>
                </c:pt>
                <c:pt idx="63677">
                  <c:v>-243.10849999999999</c:v>
                </c:pt>
                <c:pt idx="63678">
                  <c:v>-243.10649999999998</c:v>
                </c:pt>
                <c:pt idx="63679">
                  <c:v>-243.10449999999997</c:v>
                </c:pt>
                <c:pt idx="63680">
                  <c:v>-243.10249999999996</c:v>
                </c:pt>
                <c:pt idx="63681">
                  <c:v>-243.10049999999998</c:v>
                </c:pt>
                <c:pt idx="63682">
                  <c:v>-243.09849999999997</c:v>
                </c:pt>
                <c:pt idx="63683">
                  <c:v>-243.09649999999999</c:v>
                </c:pt>
                <c:pt idx="63684">
                  <c:v>-243.09449999999998</c:v>
                </c:pt>
                <c:pt idx="63685">
                  <c:v>-243.09249999999997</c:v>
                </c:pt>
                <c:pt idx="63686">
                  <c:v>-243.09049999999996</c:v>
                </c:pt>
                <c:pt idx="63687">
                  <c:v>-243.08849999999998</c:v>
                </c:pt>
                <c:pt idx="63688">
                  <c:v>-243.08649999999997</c:v>
                </c:pt>
                <c:pt idx="63689">
                  <c:v>-243.08449999999999</c:v>
                </c:pt>
                <c:pt idx="63690">
                  <c:v>-243.08249999999998</c:v>
                </c:pt>
                <c:pt idx="63691">
                  <c:v>-243.08049999999997</c:v>
                </c:pt>
                <c:pt idx="63692">
                  <c:v>-243.07849999999996</c:v>
                </c:pt>
                <c:pt idx="63693">
                  <c:v>-243.07649999999998</c:v>
                </c:pt>
                <c:pt idx="63694">
                  <c:v>-243.07449999999997</c:v>
                </c:pt>
                <c:pt idx="63695">
                  <c:v>-243.07249999999999</c:v>
                </c:pt>
                <c:pt idx="63696">
                  <c:v>-243.07049999999998</c:v>
                </c:pt>
                <c:pt idx="63697">
                  <c:v>-243.06849999999997</c:v>
                </c:pt>
                <c:pt idx="63698">
                  <c:v>-243.06649999999996</c:v>
                </c:pt>
                <c:pt idx="63699">
                  <c:v>-243.06449999999998</c:v>
                </c:pt>
                <c:pt idx="63700">
                  <c:v>-243.06249999999997</c:v>
                </c:pt>
                <c:pt idx="63701">
                  <c:v>-243.06049999999999</c:v>
                </c:pt>
                <c:pt idx="63702">
                  <c:v>-243.05849999999998</c:v>
                </c:pt>
                <c:pt idx="63703">
                  <c:v>-243.05649999999997</c:v>
                </c:pt>
                <c:pt idx="63704">
                  <c:v>-243.05449999999996</c:v>
                </c:pt>
                <c:pt idx="63705">
                  <c:v>-243.05249999999998</c:v>
                </c:pt>
                <c:pt idx="63706">
                  <c:v>-243.05049999999997</c:v>
                </c:pt>
                <c:pt idx="63707">
                  <c:v>-243.04849999999999</c:v>
                </c:pt>
                <c:pt idx="63708">
                  <c:v>-243.04649999999998</c:v>
                </c:pt>
                <c:pt idx="63709">
                  <c:v>-243.04449999999997</c:v>
                </c:pt>
                <c:pt idx="63710">
                  <c:v>-243.04249999999996</c:v>
                </c:pt>
                <c:pt idx="63711">
                  <c:v>-243.04049999999998</c:v>
                </c:pt>
                <c:pt idx="63712">
                  <c:v>-243.03849999999997</c:v>
                </c:pt>
                <c:pt idx="63713">
                  <c:v>-243.03649999999999</c:v>
                </c:pt>
                <c:pt idx="63714">
                  <c:v>-243.03449999999998</c:v>
                </c:pt>
                <c:pt idx="63715">
                  <c:v>-243.03249999999997</c:v>
                </c:pt>
                <c:pt idx="63716">
                  <c:v>-243.03049999999996</c:v>
                </c:pt>
                <c:pt idx="63717">
                  <c:v>-243.02849999999998</c:v>
                </c:pt>
                <c:pt idx="63718">
                  <c:v>-243.02649999999997</c:v>
                </c:pt>
                <c:pt idx="63719">
                  <c:v>-243.02449999999999</c:v>
                </c:pt>
                <c:pt idx="63720">
                  <c:v>-243.02249999999998</c:v>
                </c:pt>
                <c:pt idx="63721">
                  <c:v>-243.02049999999997</c:v>
                </c:pt>
                <c:pt idx="63722">
                  <c:v>-243.01849999999996</c:v>
                </c:pt>
                <c:pt idx="63723">
                  <c:v>-243.01649999999998</c:v>
                </c:pt>
                <c:pt idx="63724">
                  <c:v>-243.0145</c:v>
                </c:pt>
                <c:pt idx="63725">
                  <c:v>-243.01249999999999</c:v>
                </c:pt>
                <c:pt idx="63726">
                  <c:v>-243.01049999999998</c:v>
                </c:pt>
                <c:pt idx="63727">
                  <c:v>-243.00849999999997</c:v>
                </c:pt>
                <c:pt idx="63728">
                  <c:v>-243.00649999999996</c:v>
                </c:pt>
                <c:pt idx="63729">
                  <c:v>-243.00449999999998</c:v>
                </c:pt>
                <c:pt idx="63730">
                  <c:v>-243.0025</c:v>
                </c:pt>
                <c:pt idx="63731">
                  <c:v>-243.00049999999999</c:v>
                </c:pt>
                <c:pt idx="63732">
                  <c:v>-242.99849999999998</c:v>
                </c:pt>
                <c:pt idx="63733">
                  <c:v>-242.99649999999997</c:v>
                </c:pt>
                <c:pt idx="63734">
                  <c:v>-242.99449999999996</c:v>
                </c:pt>
                <c:pt idx="63735">
                  <c:v>-242.99249999999998</c:v>
                </c:pt>
                <c:pt idx="63736">
                  <c:v>-242.9905</c:v>
                </c:pt>
                <c:pt idx="63737">
                  <c:v>-242.98849999999999</c:v>
                </c:pt>
                <c:pt idx="63738">
                  <c:v>-242.98649999999998</c:v>
                </c:pt>
                <c:pt idx="63739">
                  <c:v>-242.98449999999997</c:v>
                </c:pt>
                <c:pt idx="63740">
                  <c:v>-242.98249999999996</c:v>
                </c:pt>
                <c:pt idx="63741">
                  <c:v>-242.98049999999998</c:v>
                </c:pt>
                <c:pt idx="63742">
                  <c:v>-242.9785</c:v>
                </c:pt>
                <c:pt idx="63743">
                  <c:v>-242.97649999999999</c:v>
                </c:pt>
                <c:pt idx="63744">
                  <c:v>-242.97449999999998</c:v>
                </c:pt>
                <c:pt idx="63745">
                  <c:v>-242.97249999999997</c:v>
                </c:pt>
                <c:pt idx="63746">
                  <c:v>-242.97049999999996</c:v>
                </c:pt>
                <c:pt idx="63747">
                  <c:v>-242.96849999999998</c:v>
                </c:pt>
                <c:pt idx="63748">
                  <c:v>-242.9665</c:v>
                </c:pt>
                <c:pt idx="63749">
                  <c:v>-242.96449999999999</c:v>
                </c:pt>
                <c:pt idx="63750">
                  <c:v>-242.96249999999998</c:v>
                </c:pt>
                <c:pt idx="63751">
                  <c:v>-242.96049999999997</c:v>
                </c:pt>
                <c:pt idx="63752">
                  <c:v>-242.95849999999996</c:v>
                </c:pt>
                <c:pt idx="63753">
                  <c:v>-242.95649999999998</c:v>
                </c:pt>
                <c:pt idx="63754">
                  <c:v>-242.9545</c:v>
                </c:pt>
                <c:pt idx="63755">
                  <c:v>-242.95249999999999</c:v>
                </c:pt>
                <c:pt idx="63756">
                  <c:v>-242.95049999999998</c:v>
                </c:pt>
                <c:pt idx="63757">
                  <c:v>-242.94849999999997</c:v>
                </c:pt>
                <c:pt idx="63758">
                  <c:v>-242.94649999999996</c:v>
                </c:pt>
                <c:pt idx="63759">
                  <c:v>-242.94449999999998</c:v>
                </c:pt>
                <c:pt idx="63760">
                  <c:v>-242.9425</c:v>
                </c:pt>
                <c:pt idx="63761">
                  <c:v>-242.94049999999999</c:v>
                </c:pt>
                <c:pt idx="63762">
                  <c:v>-242.93849999999998</c:v>
                </c:pt>
                <c:pt idx="63763">
                  <c:v>-242.93649999999997</c:v>
                </c:pt>
                <c:pt idx="63764">
                  <c:v>-242.93449999999996</c:v>
                </c:pt>
                <c:pt idx="63765">
                  <c:v>-242.93249999999998</c:v>
                </c:pt>
                <c:pt idx="63766">
                  <c:v>-242.93049999999999</c:v>
                </c:pt>
                <c:pt idx="63767">
                  <c:v>-242.92849999999999</c:v>
                </c:pt>
                <c:pt idx="63768">
                  <c:v>-242.92649999999998</c:v>
                </c:pt>
                <c:pt idx="63769">
                  <c:v>-242.92449999999997</c:v>
                </c:pt>
                <c:pt idx="63770">
                  <c:v>-242.92249999999996</c:v>
                </c:pt>
                <c:pt idx="63771">
                  <c:v>-242.92049999999998</c:v>
                </c:pt>
                <c:pt idx="63772">
                  <c:v>-242.91849999999999</c:v>
                </c:pt>
                <c:pt idx="63773">
                  <c:v>-242.91649999999998</c:v>
                </c:pt>
                <c:pt idx="63774">
                  <c:v>-242.91449999999998</c:v>
                </c:pt>
                <c:pt idx="63775">
                  <c:v>-242.91249999999997</c:v>
                </c:pt>
                <c:pt idx="63776">
                  <c:v>-242.91049999999996</c:v>
                </c:pt>
                <c:pt idx="63777">
                  <c:v>-242.90849999999998</c:v>
                </c:pt>
                <c:pt idx="63778">
                  <c:v>-242.90649999999999</c:v>
                </c:pt>
                <c:pt idx="63779">
                  <c:v>-242.90449999999998</c:v>
                </c:pt>
                <c:pt idx="63780">
                  <c:v>-242.90249999999997</c:v>
                </c:pt>
                <c:pt idx="63781">
                  <c:v>-242.90049999999997</c:v>
                </c:pt>
                <c:pt idx="63782">
                  <c:v>-242.89849999999998</c:v>
                </c:pt>
                <c:pt idx="63783">
                  <c:v>-242.89649999999997</c:v>
                </c:pt>
                <c:pt idx="63784">
                  <c:v>-242.89449999999999</c:v>
                </c:pt>
                <c:pt idx="63785">
                  <c:v>-242.89249999999998</c:v>
                </c:pt>
                <c:pt idx="63786">
                  <c:v>-242.89049999999997</c:v>
                </c:pt>
                <c:pt idx="63787">
                  <c:v>-242.88849999999996</c:v>
                </c:pt>
                <c:pt idx="63788">
                  <c:v>-242.88649999999998</c:v>
                </c:pt>
                <c:pt idx="63789">
                  <c:v>-242.88449999999997</c:v>
                </c:pt>
                <c:pt idx="63790">
                  <c:v>-242.88249999999999</c:v>
                </c:pt>
                <c:pt idx="63791">
                  <c:v>-242.88049999999998</c:v>
                </c:pt>
                <c:pt idx="63792">
                  <c:v>-242.87849999999997</c:v>
                </c:pt>
                <c:pt idx="63793">
                  <c:v>-242.87649999999996</c:v>
                </c:pt>
                <c:pt idx="63794">
                  <c:v>-242.87449999999998</c:v>
                </c:pt>
                <c:pt idx="63795">
                  <c:v>-242.87249999999997</c:v>
                </c:pt>
                <c:pt idx="63796">
                  <c:v>-242.87049999999999</c:v>
                </c:pt>
                <c:pt idx="63797">
                  <c:v>-242.86849999999998</c:v>
                </c:pt>
                <c:pt idx="63798">
                  <c:v>-242.86649999999997</c:v>
                </c:pt>
                <c:pt idx="63799">
                  <c:v>-242.86449999999996</c:v>
                </c:pt>
                <c:pt idx="63800">
                  <c:v>-242.86249999999998</c:v>
                </c:pt>
                <c:pt idx="63801">
                  <c:v>-242.86049999999997</c:v>
                </c:pt>
                <c:pt idx="63802">
                  <c:v>-242.85849999999999</c:v>
                </c:pt>
                <c:pt idx="63803">
                  <c:v>-242.85649999999998</c:v>
                </c:pt>
                <c:pt idx="63804">
                  <c:v>-242.85449999999997</c:v>
                </c:pt>
                <c:pt idx="63805">
                  <c:v>-242.85249999999996</c:v>
                </c:pt>
                <c:pt idx="63806">
                  <c:v>-242.85049999999998</c:v>
                </c:pt>
                <c:pt idx="63807">
                  <c:v>-242.84849999999997</c:v>
                </c:pt>
                <c:pt idx="63808">
                  <c:v>-242.84649999999999</c:v>
                </c:pt>
                <c:pt idx="63809">
                  <c:v>-242.84449999999998</c:v>
                </c:pt>
                <c:pt idx="63810">
                  <c:v>-242.84249999999997</c:v>
                </c:pt>
                <c:pt idx="63811">
                  <c:v>-242.84049999999996</c:v>
                </c:pt>
                <c:pt idx="63812">
                  <c:v>-242.83849999999998</c:v>
                </c:pt>
                <c:pt idx="63813">
                  <c:v>-242.83649999999997</c:v>
                </c:pt>
                <c:pt idx="63814">
                  <c:v>-242.83449999999999</c:v>
                </c:pt>
                <c:pt idx="63815">
                  <c:v>-242.83249999999998</c:v>
                </c:pt>
                <c:pt idx="63816">
                  <c:v>-242.83049999999997</c:v>
                </c:pt>
                <c:pt idx="63817">
                  <c:v>-242.82849999999996</c:v>
                </c:pt>
                <c:pt idx="63818">
                  <c:v>-242.82649999999998</c:v>
                </c:pt>
                <c:pt idx="63819">
                  <c:v>-242.82449999999997</c:v>
                </c:pt>
                <c:pt idx="63820">
                  <c:v>-242.82249999999999</c:v>
                </c:pt>
                <c:pt idx="63821">
                  <c:v>-242.82049999999998</c:v>
                </c:pt>
                <c:pt idx="63822">
                  <c:v>-242.81849999999997</c:v>
                </c:pt>
                <c:pt idx="63823">
                  <c:v>-242.81649999999996</c:v>
                </c:pt>
                <c:pt idx="63824">
                  <c:v>-242.81449999999998</c:v>
                </c:pt>
                <c:pt idx="63825">
                  <c:v>-242.81249999999997</c:v>
                </c:pt>
                <c:pt idx="63826">
                  <c:v>-242.81049999999999</c:v>
                </c:pt>
                <c:pt idx="63827">
                  <c:v>-242.80849999999998</c:v>
                </c:pt>
                <c:pt idx="63828">
                  <c:v>-242.80649999999997</c:v>
                </c:pt>
                <c:pt idx="63829">
                  <c:v>-242.80449999999996</c:v>
                </c:pt>
                <c:pt idx="63830">
                  <c:v>-242.80249999999998</c:v>
                </c:pt>
                <c:pt idx="63831">
                  <c:v>-242.80049999999997</c:v>
                </c:pt>
                <c:pt idx="63832">
                  <c:v>-242.79849999999999</c:v>
                </c:pt>
                <c:pt idx="63833">
                  <c:v>-242.79649999999998</c:v>
                </c:pt>
                <c:pt idx="63834">
                  <c:v>-242.79449999999997</c:v>
                </c:pt>
                <c:pt idx="63835">
                  <c:v>-242.79249999999996</c:v>
                </c:pt>
                <c:pt idx="63836">
                  <c:v>-242.79049999999998</c:v>
                </c:pt>
                <c:pt idx="63837">
                  <c:v>-242.78849999999997</c:v>
                </c:pt>
                <c:pt idx="63838">
                  <c:v>-242.78649999999999</c:v>
                </c:pt>
                <c:pt idx="63839">
                  <c:v>-242.78449999999998</c:v>
                </c:pt>
                <c:pt idx="63840">
                  <c:v>-242.78249999999997</c:v>
                </c:pt>
                <c:pt idx="63841">
                  <c:v>-242.78049999999996</c:v>
                </c:pt>
                <c:pt idx="63842">
                  <c:v>-242.77849999999998</c:v>
                </c:pt>
                <c:pt idx="63843">
                  <c:v>-242.77649999999997</c:v>
                </c:pt>
                <c:pt idx="63844">
                  <c:v>-242.77449999999999</c:v>
                </c:pt>
                <c:pt idx="63845">
                  <c:v>-242.77249999999998</c:v>
                </c:pt>
                <c:pt idx="63846">
                  <c:v>-242.77049999999997</c:v>
                </c:pt>
                <c:pt idx="63847">
                  <c:v>-242.76849999999996</c:v>
                </c:pt>
                <c:pt idx="63848">
                  <c:v>-242.76649999999998</c:v>
                </c:pt>
                <c:pt idx="63849">
                  <c:v>-242.7645</c:v>
                </c:pt>
                <c:pt idx="63850">
                  <c:v>-242.76249999999999</c:v>
                </c:pt>
                <c:pt idx="63851">
                  <c:v>-242.76049999999998</c:v>
                </c:pt>
                <c:pt idx="63852">
                  <c:v>-242.75849999999997</c:v>
                </c:pt>
                <c:pt idx="63853">
                  <c:v>-242.75649999999996</c:v>
                </c:pt>
                <c:pt idx="63854">
                  <c:v>-242.75449999999998</c:v>
                </c:pt>
                <c:pt idx="63855">
                  <c:v>-242.7525</c:v>
                </c:pt>
                <c:pt idx="63856">
                  <c:v>-242.75049999999999</c:v>
                </c:pt>
                <c:pt idx="63857">
                  <c:v>-242.74849999999998</c:v>
                </c:pt>
                <c:pt idx="63858">
                  <c:v>-242.74649999999997</c:v>
                </c:pt>
                <c:pt idx="63859">
                  <c:v>-242.74449999999996</c:v>
                </c:pt>
                <c:pt idx="63860">
                  <c:v>-242.74249999999998</c:v>
                </c:pt>
                <c:pt idx="63861">
                  <c:v>-242.7405</c:v>
                </c:pt>
                <c:pt idx="63862">
                  <c:v>-242.73849999999999</c:v>
                </c:pt>
                <c:pt idx="63863">
                  <c:v>-242.73649999999998</c:v>
                </c:pt>
                <c:pt idx="63864">
                  <c:v>-242.73449999999997</c:v>
                </c:pt>
                <c:pt idx="63865">
                  <c:v>-242.73249999999996</c:v>
                </c:pt>
                <c:pt idx="63866">
                  <c:v>-242.73049999999998</c:v>
                </c:pt>
                <c:pt idx="63867">
                  <c:v>-242.7285</c:v>
                </c:pt>
                <c:pt idx="63868">
                  <c:v>-242.72649999999999</c:v>
                </c:pt>
                <c:pt idx="63869">
                  <c:v>-242.72449999999998</c:v>
                </c:pt>
                <c:pt idx="63870">
                  <c:v>-242.72249999999997</c:v>
                </c:pt>
                <c:pt idx="63871">
                  <c:v>-242.72049999999996</c:v>
                </c:pt>
                <c:pt idx="63872">
                  <c:v>-242.71849999999998</c:v>
                </c:pt>
                <c:pt idx="63873">
                  <c:v>-242.7165</c:v>
                </c:pt>
                <c:pt idx="63874">
                  <c:v>-242.71449999999999</c:v>
                </c:pt>
                <c:pt idx="63875">
                  <c:v>-242.71249999999998</c:v>
                </c:pt>
                <c:pt idx="63876">
                  <c:v>-242.71049999999997</c:v>
                </c:pt>
                <c:pt idx="63877">
                  <c:v>-242.70849999999996</c:v>
                </c:pt>
                <c:pt idx="63878">
                  <c:v>-242.70649999999998</c:v>
                </c:pt>
                <c:pt idx="63879">
                  <c:v>-242.7045</c:v>
                </c:pt>
                <c:pt idx="63880">
                  <c:v>-242.70249999999999</c:v>
                </c:pt>
                <c:pt idx="63881">
                  <c:v>-242.70049999999998</c:v>
                </c:pt>
                <c:pt idx="63882">
                  <c:v>-242.69849999999997</c:v>
                </c:pt>
                <c:pt idx="63883">
                  <c:v>-242.69649999999996</c:v>
                </c:pt>
                <c:pt idx="63884">
                  <c:v>-242.69449999999998</c:v>
                </c:pt>
                <c:pt idx="63885">
                  <c:v>-242.6925</c:v>
                </c:pt>
                <c:pt idx="63886">
                  <c:v>-242.69049999999999</c:v>
                </c:pt>
                <c:pt idx="63887">
                  <c:v>-242.68849999999998</c:v>
                </c:pt>
                <c:pt idx="63888">
                  <c:v>-242.68649999999997</c:v>
                </c:pt>
                <c:pt idx="63889">
                  <c:v>-242.68449999999996</c:v>
                </c:pt>
                <c:pt idx="63890">
                  <c:v>-242.68249999999998</c:v>
                </c:pt>
                <c:pt idx="63891">
                  <c:v>-242.68049999999999</c:v>
                </c:pt>
                <c:pt idx="63892">
                  <c:v>-242.67849999999999</c:v>
                </c:pt>
                <c:pt idx="63893">
                  <c:v>-242.67649999999998</c:v>
                </c:pt>
                <c:pt idx="63894">
                  <c:v>-242.67449999999997</c:v>
                </c:pt>
                <c:pt idx="63895">
                  <c:v>-242.67249999999996</c:v>
                </c:pt>
                <c:pt idx="63896">
                  <c:v>-242.67049999999998</c:v>
                </c:pt>
                <c:pt idx="63897">
                  <c:v>-242.66849999999999</c:v>
                </c:pt>
                <c:pt idx="63898">
                  <c:v>-242.66649999999998</c:v>
                </c:pt>
                <c:pt idx="63899">
                  <c:v>-242.66449999999998</c:v>
                </c:pt>
                <c:pt idx="63900">
                  <c:v>-242.66249999999997</c:v>
                </c:pt>
                <c:pt idx="63901">
                  <c:v>-242.66049999999996</c:v>
                </c:pt>
                <c:pt idx="63902">
                  <c:v>-242.65849999999998</c:v>
                </c:pt>
                <c:pt idx="63903">
                  <c:v>-242.65649999999999</c:v>
                </c:pt>
                <c:pt idx="63904">
                  <c:v>-242.65449999999998</c:v>
                </c:pt>
                <c:pt idx="63905">
                  <c:v>-242.65249999999997</c:v>
                </c:pt>
                <c:pt idx="63906">
                  <c:v>-242.65049999999997</c:v>
                </c:pt>
                <c:pt idx="63907">
                  <c:v>-242.64849999999998</c:v>
                </c:pt>
                <c:pt idx="63908">
                  <c:v>-242.64649999999997</c:v>
                </c:pt>
                <c:pt idx="63909">
                  <c:v>-242.64449999999999</c:v>
                </c:pt>
                <c:pt idx="63910">
                  <c:v>-242.64249999999998</c:v>
                </c:pt>
                <c:pt idx="63911">
                  <c:v>-242.64049999999997</c:v>
                </c:pt>
                <c:pt idx="63912">
                  <c:v>-242.63849999999996</c:v>
                </c:pt>
                <c:pt idx="63913">
                  <c:v>-242.63649999999998</c:v>
                </c:pt>
                <c:pt idx="63914">
                  <c:v>-242.63449999999997</c:v>
                </c:pt>
                <c:pt idx="63915">
                  <c:v>-242.63249999999999</c:v>
                </c:pt>
                <c:pt idx="63916">
                  <c:v>-242.63049999999998</c:v>
                </c:pt>
                <c:pt idx="63917">
                  <c:v>-242.62849999999997</c:v>
                </c:pt>
                <c:pt idx="63918">
                  <c:v>-242.62649999999996</c:v>
                </c:pt>
                <c:pt idx="63919">
                  <c:v>-242.62449999999998</c:v>
                </c:pt>
                <c:pt idx="63920">
                  <c:v>-242.62249999999997</c:v>
                </c:pt>
                <c:pt idx="63921">
                  <c:v>-242.62049999999999</c:v>
                </c:pt>
                <c:pt idx="63922">
                  <c:v>-242.61849999999998</c:v>
                </c:pt>
                <c:pt idx="63923">
                  <c:v>-242.61649999999997</c:v>
                </c:pt>
                <c:pt idx="63924">
                  <c:v>-242.61449999999996</c:v>
                </c:pt>
                <c:pt idx="63925">
                  <c:v>-242.61249999999998</c:v>
                </c:pt>
                <c:pt idx="63926">
                  <c:v>-242.61049999999997</c:v>
                </c:pt>
                <c:pt idx="63927">
                  <c:v>-242.60849999999999</c:v>
                </c:pt>
                <c:pt idx="63928">
                  <c:v>-242.60649999999998</c:v>
                </c:pt>
                <c:pt idx="63929">
                  <c:v>-242.60449999999997</c:v>
                </c:pt>
                <c:pt idx="63930">
                  <c:v>-242.60249999999996</c:v>
                </c:pt>
                <c:pt idx="63931">
                  <c:v>-242.60049999999998</c:v>
                </c:pt>
                <c:pt idx="63932">
                  <c:v>-242.59849999999997</c:v>
                </c:pt>
                <c:pt idx="63933">
                  <c:v>-242.59649999999999</c:v>
                </c:pt>
                <c:pt idx="63934">
                  <c:v>-242.59449999999998</c:v>
                </c:pt>
                <c:pt idx="63935">
                  <c:v>-242.59249999999997</c:v>
                </c:pt>
                <c:pt idx="63936">
                  <c:v>-242.59049999999996</c:v>
                </c:pt>
                <c:pt idx="63937">
                  <c:v>-242.58849999999998</c:v>
                </c:pt>
                <c:pt idx="63938">
                  <c:v>-242.58649999999997</c:v>
                </c:pt>
                <c:pt idx="63939">
                  <c:v>-242.58449999999999</c:v>
                </c:pt>
                <c:pt idx="63940">
                  <c:v>-242.58249999999998</c:v>
                </c:pt>
                <c:pt idx="63941">
                  <c:v>-242.58049999999997</c:v>
                </c:pt>
                <c:pt idx="63942">
                  <c:v>-242.57849999999996</c:v>
                </c:pt>
                <c:pt idx="63943">
                  <c:v>-242.57649999999998</c:v>
                </c:pt>
                <c:pt idx="63944">
                  <c:v>-242.57449999999997</c:v>
                </c:pt>
                <c:pt idx="63945">
                  <c:v>-242.57249999999999</c:v>
                </c:pt>
                <c:pt idx="63946">
                  <c:v>-242.57049999999998</c:v>
                </c:pt>
                <c:pt idx="63947">
                  <c:v>-242.56849999999997</c:v>
                </c:pt>
                <c:pt idx="63948">
                  <c:v>-242.56649999999996</c:v>
                </c:pt>
                <c:pt idx="63949">
                  <c:v>-242.56449999999998</c:v>
                </c:pt>
                <c:pt idx="63950">
                  <c:v>-242.56249999999997</c:v>
                </c:pt>
                <c:pt idx="63951">
                  <c:v>-242.56049999999999</c:v>
                </c:pt>
                <c:pt idx="63952">
                  <c:v>-242.55849999999998</c:v>
                </c:pt>
                <c:pt idx="63953">
                  <c:v>-242.55649999999997</c:v>
                </c:pt>
                <c:pt idx="63954">
                  <c:v>-242.55449999999996</c:v>
                </c:pt>
                <c:pt idx="63955">
                  <c:v>-242.55249999999998</c:v>
                </c:pt>
                <c:pt idx="63956">
                  <c:v>-242.55049999999997</c:v>
                </c:pt>
                <c:pt idx="63957">
                  <c:v>-242.54849999999999</c:v>
                </c:pt>
                <c:pt idx="63958">
                  <c:v>-242.54649999999998</c:v>
                </c:pt>
                <c:pt idx="63959">
                  <c:v>-242.54449999999997</c:v>
                </c:pt>
                <c:pt idx="63960">
                  <c:v>-242.54249999999996</c:v>
                </c:pt>
                <c:pt idx="63961">
                  <c:v>-242.54049999999998</c:v>
                </c:pt>
                <c:pt idx="63962">
                  <c:v>-242.53849999999997</c:v>
                </c:pt>
                <c:pt idx="63963">
                  <c:v>-242.53649999999999</c:v>
                </c:pt>
                <c:pt idx="63964">
                  <c:v>-242.53449999999998</c:v>
                </c:pt>
                <c:pt idx="63965">
                  <c:v>-242.53249999999997</c:v>
                </c:pt>
                <c:pt idx="63966">
                  <c:v>-242.53049999999996</c:v>
                </c:pt>
                <c:pt idx="63967">
                  <c:v>-242.52849999999998</c:v>
                </c:pt>
                <c:pt idx="63968">
                  <c:v>-242.52649999999997</c:v>
                </c:pt>
                <c:pt idx="63969">
                  <c:v>-242.52449999999999</c:v>
                </c:pt>
                <c:pt idx="63970">
                  <c:v>-242.52249999999998</c:v>
                </c:pt>
                <c:pt idx="63971">
                  <c:v>-242.52049999999997</c:v>
                </c:pt>
                <c:pt idx="63972">
                  <c:v>-242.51849999999996</c:v>
                </c:pt>
                <c:pt idx="63973">
                  <c:v>-242.51649999999998</c:v>
                </c:pt>
                <c:pt idx="63974">
                  <c:v>-242.5145</c:v>
                </c:pt>
                <c:pt idx="63975">
                  <c:v>-242.51249999999999</c:v>
                </c:pt>
                <c:pt idx="63976">
                  <c:v>-242.51049999999998</c:v>
                </c:pt>
                <c:pt idx="63977">
                  <c:v>-242.50849999999997</c:v>
                </c:pt>
                <c:pt idx="63978">
                  <c:v>-242.50649999999996</c:v>
                </c:pt>
                <c:pt idx="63979">
                  <c:v>-242.50449999999998</c:v>
                </c:pt>
                <c:pt idx="63980">
                  <c:v>-242.5025</c:v>
                </c:pt>
                <c:pt idx="63981">
                  <c:v>-242.50049999999999</c:v>
                </c:pt>
                <c:pt idx="63982">
                  <c:v>-242.49849999999998</c:v>
                </c:pt>
                <c:pt idx="63983">
                  <c:v>-242.49649999999997</c:v>
                </c:pt>
                <c:pt idx="63984">
                  <c:v>-242.49449999999996</c:v>
                </c:pt>
                <c:pt idx="63985">
                  <c:v>-242.49249999999998</c:v>
                </c:pt>
                <c:pt idx="63986">
                  <c:v>-242.4905</c:v>
                </c:pt>
                <c:pt idx="63987">
                  <c:v>-242.48849999999999</c:v>
                </c:pt>
                <c:pt idx="63988">
                  <c:v>-242.48649999999998</c:v>
                </c:pt>
                <c:pt idx="63989">
                  <c:v>-242.48449999999997</c:v>
                </c:pt>
                <c:pt idx="63990">
                  <c:v>-242.48249999999996</c:v>
                </c:pt>
                <c:pt idx="63991">
                  <c:v>-242.48049999999998</c:v>
                </c:pt>
                <c:pt idx="63992">
                  <c:v>-242.4785</c:v>
                </c:pt>
                <c:pt idx="63993">
                  <c:v>-242.47649999999999</c:v>
                </c:pt>
                <c:pt idx="63994">
                  <c:v>-242.47449999999998</c:v>
                </c:pt>
                <c:pt idx="63995">
                  <c:v>-242.47249999999997</c:v>
                </c:pt>
                <c:pt idx="63996">
                  <c:v>-242.47049999999996</c:v>
                </c:pt>
                <c:pt idx="63997">
                  <c:v>-242.46849999999998</c:v>
                </c:pt>
                <c:pt idx="63998">
                  <c:v>-242.4665</c:v>
                </c:pt>
                <c:pt idx="63999">
                  <c:v>-242.46449999999999</c:v>
                </c:pt>
                <c:pt idx="64000">
                  <c:v>-242.46249999999998</c:v>
                </c:pt>
                <c:pt idx="64001">
                  <c:v>-242.46049999999997</c:v>
                </c:pt>
                <c:pt idx="64002">
                  <c:v>-242.45849999999999</c:v>
                </c:pt>
                <c:pt idx="64003">
                  <c:v>-242.45649999999998</c:v>
                </c:pt>
                <c:pt idx="64004">
                  <c:v>-242.45449999999997</c:v>
                </c:pt>
                <c:pt idx="64005">
                  <c:v>-242.45249999999999</c:v>
                </c:pt>
                <c:pt idx="64006">
                  <c:v>-242.45049999999998</c:v>
                </c:pt>
                <c:pt idx="64007">
                  <c:v>-242.44849999999997</c:v>
                </c:pt>
                <c:pt idx="64008">
                  <c:v>-242.44649999999999</c:v>
                </c:pt>
                <c:pt idx="64009">
                  <c:v>-242.44449999999998</c:v>
                </c:pt>
                <c:pt idx="64010">
                  <c:v>-242.44249999999997</c:v>
                </c:pt>
                <c:pt idx="64011">
                  <c:v>-242.44049999999999</c:v>
                </c:pt>
                <c:pt idx="64012">
                  <c:v>-242.43849999999998</c:v>
                </c:pt>
                <c:pt idx="64013">
                  <c:v>-242.43649999999997</c:v>
                </c:pt>
                <c:pt idx="64014">
                  <c:v>-242.43449999999999</c:v>
                </c:pt>
                <c:pt idx="64015">
                  <c:v>-242.43249999999998</c:v>
                </c:pt>
                <c:pt idx="64016">
                  <c:v>-242.43049999999997</c:v>
                </c:pt>
                <c:pt idx="64017">
                  <c:v>-242.42849999999999</c:v>
                </c:pt>
                <c:pt idx="64018">
                  <c:v>-242.42649999999998</c:v>
                </c:pt>
                <c:pt idx="64019">
                  <c:v>-242.42449999999997</c:v>
                </c:pt>
                <c:pt idx="64020">
                  <c:v>-242.42249999999999</c:v>
                </c:pt>
                <c:pt idx="64021">
                  <c:v>-242.42049999999998</c:v>
                </c:pt>
                <c:pt idx="64022">
                  <c:v>-242.41849999999997</c:v>
                </c:pt>
                <c:pt idx="64023">
                  <c:v>-242.41649999999998</c:v>
                </c:pt>
                <c:pt idx="64024">
                  <c:v>-242.41449999999998</c:v>
                </c:pt>
                <c:pt idx="64025">
                  <c:v>-242.41249999999997</c:v>
                </c:pt>
                <c:pt idx="64026">
                  <c:v>-242.41049999999998</c:v>
                </c:pt>
                <c:pt idx="64027">
                  <c:v>-242.40849999999998</c:v>
                </c:pt>
                <c:pt idx="64028">
                  <c:v>-242.40649999999997</c:v>
                </c:pt>
                <c:pt idx="64029">
                  <c:v>-242.40449999999998</c:v>
                </c:pt>
                <c:pt idx="64030">
                  <c:v>-242.40249999999997</c:v>
                </c:pt>
                <c:pt idx="64031">
                  <c:v>-242.40049999999997</c:v>
                </c:pt>
                <c:pt idx="64032">
                  <c:v>-242.39849999999998</c:v>
                </c:pt>
                <c:pt idx="64033">
                  <c:v>-242.39649999999997</c:v>
                </c:pt>
                <c:pt idx="64034">
                  <c:v>-242.39449999999997</c:v>
                </c:pt>
                <c:pt idx="64035">
                  <c:v>-242.39249999999998</c:v>
                </c:pt>
                <c:pt idx="64036">
                  <c:v>-242.39049999999997</c:v>
                </c:pt>
                <c:pt idx="64037">
                  <c:v>-242.38849999999996</c:v>
                </c:pt>
                <c:pt idx="64038">
                  <c:v>-242.38649999999998</c:v>
                </c:pt>
                <c:pt idx="64039">
                  <c:v>-242.38449999999997</c:v>
                </c:pt>
                <c:pt idx="64040">
                  <c:v>-242.38249999999996</c:v>
                </c:pt>
                <c:pt idx="64041">
                  <c:v>-242.38049999999998</c:v>
                </c:pt>
                <c:pt idx="64042">
                  <c:v>-242.37849999999997</c:v>
                </c:pt>
                <c:pt idx="64043">
                  <c:v>-242.37649999999996</c:v>
                </c:pt>
                <c:pt idx="64044">
                  <c:v>-242.37449999999998</c:v>
                </c:pt>
                <c:pt idx="64045">
                  <c:v>-242.37249999999997</c:v>
                </c:pt>
                <c:pt idx="64046">
                  <c:v>-242.37049999999996</c:v>
                </c:pt>
                <c:pt idx="64047">
                  <c:v>-242.36849999999998</c:v>
                </c:pt>
                <c:pt idx="64048">
                  <c:v>-242.36649999999997</c:v>
                </c:pt>
                <c:pt idx="64049">
                  <c:v>-242.36449999999996</c:v>
                </c:pt>
                <c:pt idx="64050">
                  <c:v>-242.36249999999998</c:v>
                </c:pt>
                <c:pt idx="64051">
                  <c:v>-242.36049999999997</c:v>
                </c:pt>
                <c:pt idx="64052">
                  <c:v>-242.35849999999996</c:v>
                </c:pt>
                <c:pt idx="64053">
                  <c:v>-242.35649999999998</c:v>
                </c:pt>
                <c:pt idx="64054">
                  <c:v>-242.35449999999997</c:v>
                </c:pt>
                <c:pt idx="64055">
                  <c:v>-242.35249999999996</c:v>
                </c:pt>
                <c:pt idx="64056">
                  <c:v>-242.35049999999998</c:v>
                </c:pt>
                <c:pt idx="64057">
                  <c:v>-242.34849999999997</c:v>
                </c:pt>
                <c:pt idx="64058">
                  <c:v>-242.34649999999996</c:v>
                </c:pt>
                <c:pt idx="64059">
                  <c:v>-242.34449999999998</c:v>
                </c:pt>
                <c:pt idx="64060">
                  <c:v>-242.34249999999997</c:v>
                </c:pt>
                <c:pt idx="64061">
                  <c:v>-242.34049999999996</c:v>
                </c:pt>
                <c:pt idx="64062">
                  <c:v>-242.33849999999998</c:v>
                </c:pt>
                <c:pt idx="64063">
                  <c:v>-242.33649999999997</c:v>
                </c:pt>
                <c:pt idx="64064">
                  <c:v>-242.33449999999999</c:v>
                </c:pt>
                <c:pt idx="64065">
                  <c:v>-242.33249999999998</c:v>
                </c:pt>
                <c:pt idx="64066">
                  <c:v>-242.33049999999997</c:v>
                </c:pt>
                <c:pt idx="64067">
                  <c:v>-242.32849999999999</c:v>
                </c:pt>
                <c:pt idx="64068">
                  <c:v>-242.32649999999998</c:v>
                </c:pt>
                <c:pt idx="64069">
                  <c:v>-242.32449999999997</c:v>
                </c:pt>
                <c:pt idx="64070">
                  <c:v>-242.32249999999999</c:v>
                </c:pt>
                <c:pt idx="64071">
                  <c:v>-242.32049999999998</c:v>
                </c:pt>
                <c:pt idx="64072">
                  <c:v>-242.31849999999997</c:v>
                </c:pt>
                <c:pt idx="64073">
                  <c:v>-242.31649999999999</c:v>
                </c:pt>
                <c:pt idx="64074">
                  <c:v>-242.31449999999998</c:v>
                </c:pt>
                <c:pt idx="64075">
                  <c:v>-242.31249999999997</c:v>
                </c:pt>
                <c:pt idx="64076">
                  <c:v>-242.31049999999999</c:v>
                </c:pt>
                <c:pt idx="64077">
                  <c:v>-242.30849999999998</c:v>
                </c:pt>
                <c:pt idx="64078">
                  <c:v>-242.30649999999997</c:v>
                </c:pt>
                <c:pt idx="64079">
                  <c:v>-242.30449999999999</c:v>
                </c:pt>
                <c:pt idx="64080">
                  <c:v>-242.30249999999998</c:v>
                </c:pt>
                <c:pt idx="64081">
                  <c:v>-242.30049999999997</c:v>
                </c:pt>
                <c:pt idx="64082">
                  <c:v>-242.29849999999999</c:v>
                </c:pt>
                <c:pt idx="64083">
                  <c:v>-242.29649999999998</c:v>
                </c:pt>
                <c:pt idx="64084">
                  <c:v>-242.29449999999997</c:v>
                </c:pt>
                <c:pt idx="64085">
                  <c:v>-242.29249999999999</c:v>
                </c:pt>
                <c:pt idx="64086">
                  <c:v>-242.29049999999998</c:v>
                </c:pt>
                <c:pt idx="64087">
                  <c:v>-242.28849999999997</c:v>
                </c:pt>
                <c:pt idx="64088">
                  <c:v>-242.28649999999999</c:v>
                </c:pt>
                <c:pt idx="64089">
                  <c:v>-242.28449999999998</c:v>
                </c:pt>
                <c:pt idx="64090">
                  <c:v>-242.28249999999997</c:v>
                </c:pt>
                <c:pt idx="64091">
                  <c:v>-242.28049999999999</c:v>
                </c:pt>
                <c:pt idx="64092">
                  <c:v>-242.27849999999998</c:v>
                </c:pt>
                <c:pt idx="64093">
                  <c:v>-242.27649999999997</c:v>
                </c:pt>
                <c:pt idx="64094">
                  <c:v>-242.27449999999999</c:v>
                </c:pt>
                <c:pt idx="64095">
                  <c:v>-242.27249999999998</c:v>
                </c:pt>
                <c:pt idx="64096">
                  <c:v>-242.27049999999997</c:v>
                </c:pt>
                <c:pt idx="64097">
                  <c:v>-242.26849999999999</c:v>
                </c:pt>
                <c:pt idx="64098">
                  <c:v>-242.26649999999998</c:v>
                </c:pt>
                <c:pt idx="64099">
                  <c:v>-242.26449999999997</c:v>
                </c:pt>
                <c:pt idx="64100">
                  <c:v>-242.26249999999999</c:v>
                </c:pt>
                <c:pt idx="64101">
                  <c:v>-242.26049999999998</c:v>
                </c:pt>
                <c:pt idx="64102">
                  <c:v>-242.25849999999997</c:v>
                </c:pt>
                <c:pt idx="64103">
                  <c:v>-242.25649999999999</c:v>
                </c:pt>
                <c:pt idx="64104">
                  <c:v>-242.25449999999998</c:v>
                </c:pt>
                <c:pt idx="64105">
                  <c:v>-242.25249999999997</c:v>
                </c:pt>
                <c:pt idx="64106">
                  <c:v>-242.25049999999999</c:v>
                </c:pt>
                <c:pt idx="64107">
                  <c:v>-242.24849999999998</c:v>
                </c:pt>
                <c:pt idx="64108">
                  <c:v>-242.24649999999997</c:v>
                </c:pt>
                <c:pt idx="64109">
                  <c:v>-242.24449999999999</c:v>
                </c:pt>
                <c:pt idx="64110">
                  <c:v>-242.24249999999998</c:v>
                </c:pt>
                <c:pt idx="64111">
                  <c:v>-242.24049999999997</c:v>
                </c:pt>
                <c:pt idx="64112">
                  <c:v>-242.23849999999999</c:v>
                </c:pt>
                <c:pt idx="64113">
                  <c:v>-242.23649999999998</c:v>
                </c:pt>
                <c:pt idx="64114">
                  <c:v>-242.23449999999997</c:v>
                </c:pt>
                <c:pt idx="64115">
                  <c:v>-242.23249999999999</c:v>
                </c:pt>
                <c:pt idx="64116">
                  <c:v>-242.23049999999998</c:v>
                </c:pt>
                <c:pt idx="64117">
                  <c:v>-242.22849999999997</c:v>
                </c:pt>
                <c:pt idx="64118">
                  <c:v>-242.22649999999999</c:v>
                </c:pt>
                <c:pt idx="64119">
                  <c:v>-242.22449999999998</c:v>
                </c:pt>
                <c:pt idx="64120">
                  <c:v>-242.22249999999997</c:v>
                </c:pt>
                <c:pt idx="64121">
                  <c:v>-242.22049999999999</c:v>
                </c:pt>
                <c:pt idx="64122">
                  <c:v>-242.21849999999998</c:v>
                </c:pt>
                <c:pt idx="64123">
                  <c:v>-242.21649999999997</c:v>
                </c:pt>
                <c:pt idx="64124">
                  <c:v>-242.21449999999999</c:v>
                </c:pt>
                <c:pt idx="64125">
                  <c:v>-242.21249999999998</c:v>
                </c:pt>
                <c:pt idx="64126">
                  <c:v>-242.21049999999997</c:v>
                </c:pt>
                <c:pt idx="64127">
                  <c:v>-242.20849999999999</c:v>
                </c:pt>
                <c:pt idx="64128">
                  <c:v>-242.20649999999998</c:v>
                </c:pt>
                <c:pt idx="64129">
                  <c:v>-242.20449999999997</c:v>
                </c:pt>
                <c:pt idx="64130">
                  <c:v>-242.20249999999999</c:v>
                </c:pt>
                <c:pt idx="64131">
                  <c:v>-242.20049999999998</c:v>
                </c:pt>
                <c:pt idx="64132">
                  <c:v>-242.19849999999997</c:v>
                </c:pt>
                <c:pt idx="64133">
                  <c:v>-242.19649999999999</c:v>
                </c:pt>
                <c:pt idx="64134">
                  <c:v>-242.19449999999998</c:v>
                </c:pt>
                <c:pt idx="64135">
                  <c:v>-242.19249999999997</c:v>
                </c:pt>
                <c:pt idx="64136">
                  <c:v>-242.19049999999999</c:v>
                </c:pt>
                <c:pt idx="64137">
                  <c:v>-242.18849999999998</c:v>
                </c:pt>
                <c:pt idx="64138">
                  <c:v>-242.18649999999997</c:v>
                </c:pt>
                <c:pt idx="64139">
                  <c:v>-242.18449999999999</c:v>
                </c:pt>
                <c:pt idx="64140">
                  <c:v>-242.18249999999998</c:v>
                </c:pt>
                <c:pt idx="64141">
                  <c:v>-242.18049999999997</c:v>
                </c:pt>
                <c:pt idx="64142">
                  <c:v>-242.17849999999999</c:v>
                </c:pt>
                <c:pt idx="64143">
                  <c:v>-242.17649999999998</c:v>
                </c:pt>
                <c:pt idx="64144">
                  <c:v>-242.17449999999997</c:v>
                </c:pt>
                <c:pt idx="64145">
                  <c:v>-242.17249999999999</c:v>
                </c:pt>
                <c:pt idx="64146">
                  <c:v>-242.17049999999998</c:v>
                </c:pt>
                <c:pt idx="64147">
                  <c:v>-242.16849999999997</c:v>
                </c:pt>
                <c:pt idx="64148">
                  <c:v>-242.16649999999998</c:v>
                </c:pt>
                <c:pt idx="64149">
                  <c:v>-242.16449999999998</c:v>
                </c:pt>
                <c:pt idx="64150">
                  <c:v>-242.16249999999997</c:v>
                </c:pt>
                <c:pt idx="64151">
                  <c:v>-242.16049999999998</c:v>
                </c:pt>
                <c:pt idx="64152">
                  <c:v>-242.15849999999998</c:v>
                </c:pt>
                <c:pt idx="64153">
                  <c:v>-242.15649999999997</c:v>
                </c:pt>
                <c:pt idx="64154">
                  <c:v>-242.15449999999998</c:v>
                </c:pt>
                <c:pt idx="64155">
                  <c:v>-242.15249999999997</c:v>
                </c:pt>
                <c:pt idx="64156">
                  <c:v>-242.15049999999997</c:v>
                </c:pt>
                <c:pt idx="64157">
                  <c:v>-242.14849999999998</c:v>
                </c:pt>
                <c:pt idx="64158">
                  <c:v>-242.14649999999997</c:v>
                </c:pt>
                <c:pt idx="64159">
                  <c:v>-242.14449999999997</c:v>
                </c:pt>
                <c:pt idx="64160">
                  <c:v>-242.14249999999998</c:v>
                </c:pt>
                <c:pt idx="64161">
                  <c:v>-242.14049999999997</c:v>
                </c:pt>
                <c:pt idx="64162">
                  <c:v>-242.13849999999996</c:v>
                </c:pt>
                <c:pt idx="64163">
                  <c:v>-242.13649999999998</c:v>
                </c:pt>
                <c:pt idx="64164">
                  <c:v>-242.13449999999997</c:v>
                </c:pt>
                <c:pt idx="64165">
                  <c:v>-242.13249999999996</c:v>
                </c:pt>
                <c:pt idx="64166">
                  <c:v>-242.13049999999998</c:v>
                </c:pt>
                <c:pt idx="64167">
                  <c:v>-242.12849999999997</c:v>
                </c:pt>
                <c:pt idx="64168">
                  <c:v>-242.12649999999996</c:v>
                </c:pt>
                <c:pt idx="64169">
                  <c:v>-242.12449999999998</c:v>
                </c:pt>
                <c:pt idx="64170">
                  <c:v>-242.12249999999997</c:v>
                </c:pt>
                <c:pt idx="64171">
                  <c:v>-242.12049999999996</c:v>
                </c:pt>
                <c:pt idx="64172">
                  <c:v>-242.11849999999998</c:v>
                </c:pt>
                <c:pt idx="64173">
                  <c:v>-242.11649999999997</c:v>
                </c:pt>
                <c:pt idx="64174">
                  <c:v>-242.11449999999996</c:v>
                </c:pt>
                <c:pt idx="64175">
                  <c:v>-242.11249999999998</c:v>
                </c:pt>
                <c:pt idx="64176">
                  <c:v>-242.11049999999997</c:v>
                </c:pt>
                <c:pt idx="64177">
                  <c:v>-242.10849999999996</c:v>
                </c:pt>
                <c:pt idx="64178">
                  <c:v>-242.10649999999998</c:v>
                </c:pt>
                <c:pt idx="64179">
                  <c:v>-242.10449999999997</c:v>
                </c:pt>
                <c:pt idx="64180">
                  <c:v>-242.10249999999996</c:v>
                </c:pt>
                <c:pt idx="64181">
                  <c:v>-242.10049999999998</c:v>
                </c:pt>
                <c:pt idx="64182">
                  <c:v>-242.09849999999997</c:v>
                </c:pt>
                <c:pt idx="64183">
                  <c:v>-242.09649999999996</c:v>
                </c:pt>
                <c:pt idx="64184">
                  <c:v>-242.09449999999998</c:v>
                </c:pt>
                <c:pt idx="64185">
                  <c:v>-242.09249999999997</c:v>
                </c:pt>
                <c:pt idx="64186">
                  <c:v>-242.09049999999996</c:v>
                </c:pt>
                <c:pt idx="64187">
                  <c:v>-242.08849999999998</c:v>
                </c:pt>
                <c:pt idx="64188">
                  <c:v>-242.08649999999997</c:v>
                </c:pt>
                <c:pt idx="64189">
                  <c:v>-242.08449999999999</c:v>
                </c:pt>
                <c:pt idx="64190">
                  <c:v>-242.08249999999998</c:v>
                </c:pt>
                <c:pt idx="64191">
                  <c:v>-242.08049999999997</c:v>
                </c:pt>
                <c:pt idx="64192">
                  <c:v>-242.07849999999999</c:v>
                </c:pt>
                <c:pt idx="64193">
                  <c:v>-242.07649999999998</c:v>
                </c:pt>
                <c:pt idx="64194">
                  <c:v>-242.07449999999997</c:v>
                </c:pt>
                <c:pt idx="64195">
                  <c:v>-242.07249999999999</c:v>
                </c:pt>
                <c:pt idx="64196">
                  <c:v>-242.07049999999998</c:v>
                </c:pt>
                <c:pt idx="64197">
                  <c:v>-242.06849999999997</c:v>
                </c:pt>
                <c:pt idx="64198">
                  <c:v>-242.06649999999999</c:v>
                </c:pt>
                <c:pt idx="64199">
                  <c:v>-242.06449999999998</c:v>
                </c:pt>
                <c:pt idx="64200">
                  <c:v>-242.06249999999997</c:v>
                </c:pt>
                <c:pt idx="64201">
                  <c:v>-242.06049999999999</c:v>
                </c:pt>
                <c:pt idx="64202">
                  <c:v>-242.05849999999998</c:v>
                </c:pt>
                <c:pt idx="64203">
                  <c:v>-242.05649999999997</c:v>
                </c:pt>
                <c:pt idx="64204">
                  <c:v>-242.05449999999999</c:v>
                </c:pt>
                <c:pt idx="64205">
                  <c:v>-242.05249999999998</c:v>
                </c:pt>
                <c:pt idx="64206">
                  <c:v>-242.05049999999997</c:v>
                </c:pt>
                <c:pt idx="64207">
                  <c:v>-242.04849999999999</c:v>
                </c:pt>
                <c:pt idx="64208">
                  <c:v>-242.04649999999998</c:v>
                </c:pt>
                <c:pt idx="64209">
                  <c:v>-242.04449999999997</c:v>
                </c:pt>
                <c:pt idx="64210">
                  <c:v>-242.04249999999999</c:v>
                </c:pt>
                <c:pt idx="64211">
                  <c:v>-242.04049999999998</c:v>
                </c:pt>
                <c:pt idx="64212">
                  <c:v>-242.03849999999997</c:v>
                </c:pt>
                <c:pt idx="64213">
                  <c:v>-242.03649999999999</c:v>
                </c:pt>
                <c:pt idx="64214">
                  <c:v>-242.03449999999998</c:v>
                </c:pt>
                <c:pt idx="64215">
                  <c:v>-242.03249999999997</c:v>
                </c:pt>
                <c:pt idx="64216">
                  <c:v>-242.03049999999999</c:v>
                </c:pt>
                <c:pt idx="64217">
                  <c:v>-242.02849999999998</c:v>
                </c:pt>
                <c:pt idx="64218">
                  <c:v>-242.02649999999997</c:v>
                </c:pt>
                <c:pt idx="64219">
                  <c:v>-242.02449999999999</c:v>
                </c:pt>
                <c:pt idx="64220">
                  <c:v>-242.02249999999998</c:v>
                </c:pt>
                <c:pt idx="64221">
                  <c:v>-242.02049999999997</c:v>
                </c:pt>
                <c:pt idx="64222">
                  <c:v>-242.01849999999999</c:v>
                </c:pt>
                <c:pt idx="64223">
                  <c:v>-242.01649999999998</c:v>
                </c:pt>
                <c:pt idx="64224">
                  <c:v>-242.01449999999997</c:v>
                </c:pt>
                <c:pt idx="64225">
                  <c:v>-242.01249999999999</c:v>
                </c:pt>
                <c:pt idx="64226">
                  <c:v>-242.01049999999998</c:v>
                </c:pt>
                <c:pt idx="64227">
                  <c:v>-242.00849999999997</c:v>
                </c:pt>
                <c:pt idx="64228">
                  <c:v>-242.00649999999999</c:v>
                </c:pt>
                <c:pt idx="64229">
                  <c:v>-242.00449999999998</c:v>
                </c:pt>
                <c:pt idx="64230">
                  <c:v>-242.00249999999997</c:v>
                </c:pt>
                <c:pt idx="64231">
                  <c:v>-242.00049999999999</c:v>
                </c:pt>
                <c:pt idx="64232">
                  <c:v>-241.99849999999998</c:v>
                </c:pt>
                <c:pt idx="64233">
                  <c:v>-241.99649999999997</c:v>
                </c:pt>
                <c:pt idx="64234">
                  <c:v>-241.99449999999999</c:v>
                </c:pt>
                <c:pt idx="64235">
                  <c:v>-241.99249999999998</c:v>
                </c:pt>
                <c:pt idx="64236">
                  <c:v>-241.99049999999997</c:v>
                </c:pt>
                <c:pt idx="64237">
                  <c:v>-241.98849999999999</c:v>
                </c:pt>
                <c:pt idx="64238">
                  <c:v>-241.98649999999998</c:v>
                </c:pt>
                <c:pt idx="64239">
                  <c:v>-241.98449999999997</c:v>
                </c:pt>
                <c:pt idx="64240">
                  <c:v>-241.98249999999999</c:v>
                </c:pt>
                <c:pt idx="64241">
                  <c:v>-241.98049999999998</c:v>
                </c:pt>
                <c:pt idx="64242">
                  <c:v>-241.97849999999997</c:v>
                </c:pt>
                <c:pt idx="64243">
                  <c:v>-241.97649999999999</c:v>
                </c:pt>
                <c:pt idx="64244">
                  <c:v>-241.97449999999998</c:v>
                </c:pt>
                <c:pt idx="64245">
                  <c:v>-241.97249999999997</c:v>
                </c:pt>
                <c:pt idx="64246">
                  <c:v>-241.97049999999999</c:v>
                </c:pt>
                <c:pt idx="64247">
                  <c:v>-241.96849999999998</c:v>
                </c:pt>
                <c:pt idx="64248">
                  <c:v>-241.96649999999997</c:v>
                </c:pt>
                <c:pt idx="64249">
                  <c:v>-241.96449999999999</c:v>
                </c:pt>
                <c:pt idx="64250">
                  <c:v>-241.96249999999998</c:v>
                </c:pt>
                <c:pt idx="64251">
                  <c:v>-241.96049999999997</c:v>
                </c:pt>
                <c:pt idx="64252">
                  <c:v>-241.95849999999999</c:v>
                </c:pt>
                <c:pt idx="64253">
                  <c:v>-241.95649999999998</c:v>
                </c:pt>
                <c:pt idx="64254">
                  <c:v>-241.95449999999997</c:v>
                </c:pt>
                <c:pt idx="64255">
                  <c:v>-241.95249999999999</c:v>
                </c:pt>
                <c:pt idx="64256">
                  <c:v>-241.95049999999998</c:v>
                </c:pt>
                <c:pt idx="64257">
                  <c:v>-241.94849999999997</c:v>
                </c:pt>
                <c:pt idx="64258">
                  <c:v>-241.94649999999999</c:v>
                </c:pt>
                <c:pt idx="64259">
                  <c:v>-241.94449999999998</c:v>
                </c:pt>
                <c:pt idx="64260">
                  <c:v>-241.94249999999997</c:v>
                </c:pt>
                <c:pt idx="64261">
                  <c:v>-241.94049999999999</c:v>
                </c:pt>
                <c:pt idx="64262">
                  <c:v>-241.93849999999998</c:v>
                </c:pt>
                <c:pt idx="64263">
                  <c:v>-241.93649999999997</c:v>
                </c:pt>
                <c:pt idx="64264">
                  <c:v>-241.93449999999999</c:v>
                </c:pt>
                <c:pt idx="64265">
                  <c:v>-241.93249999999998</c:v>
                </c:pt>
                <c:pt idx="64266">
                  <c:v>-241.93049999999997</c:v>
                </c:pt>
                <c:pt idx="64267">
                  <c:v>-241.92849999999999</c:v>
                </c:pt>
                <c:pt idx="64268">
                  <c:v>-241.92649999999998</c:v>
                </c:pt>
                <c:pt idx="64269">
                  <c:v>-241.92449999999997</c:v>
                </c:pt>
                <c:pt idx="64270">
                  <c:v>-241.92249999999999</c:v>
                </c:pt>
                <c:pt idx="64271">
                  <c:v>-241.92049999999998</c:v>
                </c:pt>
                <c:pt idx="64272">
                  <c:v>-241.91849999999997</c:v>
                </c:pt>
                <c:pt idx="64273">
                  <c:v>-241.91649999999998</c:v>
                </c:pt>
                <c:pt idx="64274">
                  <c:v>-241.91449999999998</c:v>
                </c:pt>
                <c:pt idx="64275">
                  <c:v>-241.91249999999997</c:v>
                </c:pt>
                <c:pt idx="64276">
                  <c:v>-241.91049999999998</c:v>
                </c:pt>
                <c:pt idx="64277">
                  <c:v>-241.90849999999998</c:v>
                </c:pt>
                <c:pt idx="64278">
                  <c:v>-241.90649999999997</c:v>
                </c:pt>
                <c:pt idx="64279">
                  <c:v>-241.90449999999998</c:v>
                </c:pt>
                <c:pt idx="64280">
                  <c:v>-241.90249999999997</c:v>
                </c:pt>
                <c:pt idx="64281">
                  <c:v>-241.90049999999997</c:v>
                </c:pt>
                <c:pt idx="64282">
                  <c:v>-241.89849999999998</c:v>
                </c:pt>
                <c:pt idx="64283">
                  <c:v>-241.89649999999997</c:v>
                </c:pt>
                <c:pt idx="64284">
                  <c:v>-241.89449999999997</c:v>
                </c:pt>
                <c:pt idx="64285">
                  <c:v>-241.89249999999998</c:v>
                </c:pt>
                <c:pt idx="64286">
                  <c:v>-241.89049999999997</c:v>
                </c:pt>
                <c:pt idx="64287">
                  <c:v>-241.88849999999996</c:v>
                </c:pt>
                <c:pt idx="64288">
                  <c:v>-241.88649999999998</c:v>
                </c:pt>
                <c:pt idx="64289">
                  <c:v>-241.88449999999997</c:v>
                </c:pt>
                <c:pt idx="64290">
                  <c:v>-241.88249999999996</c:v>
                </c:pt>
                <c:pt idx="64291">
                  <c:v>-241.88049999999998</c:v>
                </c:pt>
                <c:pt idx="64292">
                  <c:v>-241.87849999999997</c:v>
                </c:pt>
                <c:pt idx="64293">
                  <c:v>-241.87649999999996</c:v>
                </c:pt>
                <c:pt idx="64294">
                  <c:v>-241.87449999999998</c:v>
                </c:pt>
                <c:pt idx="64295">
                  <c:v>-241.87249999999997</c:v>
                </c:pt>
                <c:pt idx="64296">
                  <c:v>-241.87049999999996</c:v>
                </c:pt>
                <c:pt idx="64297">
                  <c:v>-241.86849999999998</c:v>
                </c:pt>
                <c:pt idx="64298">
                  <c:v>-241.86649999999997</c:v>
                </c:pt>
                <c:pt idx="64299">
                  <c:v>-241.86449999999996</c:v>
                </c:pt>
                <c:pt idx="64300">
                  <c:v>-241.86249999999998</c:v>
                </c:pt>
                <c:pt idx="64301">
                  <c:v>-241.86049999999997</c:v>
                </c:pt>
                <c:pt idx="64302">
                  <c:v>-241.85849999999996</c:v>
                </c:pt>
                <c:pt idx="64303">
                  <c:v>-241.85649999999998</c:v>
                </c:pt>
                <c:pt idx="64304">
                  <c:v>-241.85449999999997</c:v>
                </c:pt>
                <c:pt idx="64305">
                  <c:v>-241.85249999999996</c:v>
                </c:pt>
                <c:pt idx="64306">
                  <c:v>-241.85049999999998</c:v>
                </c:pt>
                <c:pt idx="64307">
                  <c:v>-241.84849999999997</c:v>
                </c:pt>
                <c:pt idx="64308">
                  <c:v>-241.84649999999996</c:v>
                </c:pt>
                <c:pt idx="64309">
                  <c:v>-241.84449999999998</c:v>
                </c:pt>
                <c:pt idx="64310">
                  <c:v>-241.84249999999997</c:v>
                </c:pt>
                <c:pt idx="64311">
                  <c:v>-241.84049999999996</c:v>
                </c:pt>
                <c:pt idx="64312">
                  <c:v>-241.83849999999998</c:v>
                </c:pt>
                <c:pt idx="64313">
                  <c:v>-241.83649999999997</c:v>
                </c:pt>
                <c:pt idx="64314">
                  <c:v>-241.83449999999999</c:v>
                </c:pt>
                <c:pt idx="64315">
                  <c:v>-241.83249999999998</c:v>
                </c:pt>
                <c:pt idx="64316">
                  <c:v>-241.83049999999997</c:v>
                </c:pt>
                <c:pt idx="64317">
                  <c:v>-241.82849999999999</c:v>
                </c:pt>
                <c:pt idx="64318">
                  <c:v>-241.82649999999998</c:v>
                </c:pt>
                <c:pt idx="64319">
                  <c:v>-241.82449999999997</c:v>
                </c:pt>
                <c:pt idx="64320">
                  <c:v>-241.82249999999999</c:v>
                </c:pt>
                <c:pt idx="64321">
                  <c:v>-241.82049999999998</c:v>
                </c:pt>
                <c:pt idx="64322">
                  <c:v>-241.81849999999997</c:v>
                </c:pt>
                <c:pt idx="64323">
                  <c:v>-241.81649999999999</c:v>
                </c:pt>
                <c:pt idx="64324">
                  <c:v>-241.81449999999998</c:v>
                </c:pt>
                <c:pt idx="64325">
                  <c:v>-241.81249999999997</c:v>
                </c:pt>
                <c:pt idx="64326">
                  <c:v>-241.81049999999999</c:v>
                </c:pt>
                <c:pt idx="64327">
                  <c:v>-241.80849999999998</c:v>
                </c:pt>
                <c:pt idx="64328">
                  <c:v>-241.80649999999997</c:v>
                </c:pt>
                <c:pt idx="64329">
                  <c:v>-241.80449999999999</c:v>
                </c:pt>
                <c:pt idx="64330">
                  <c:v>-241.80249999999998</c:v>
                </c:pt>
                <c:pt idx="64331">
                  <c:v>-241.80049999999997</c:v>
                </c:pt>
                <c:pt idx="64332">
                  <c:v>-241.79849999999999</c:v>
                </c:pt>
                <c:pt idx="64333">
                  <c:v>-241.79649999999998</c:v>
                </c:pt>
                <c:pt idx="64334">
                  <c:v>-241.79449999999997</c:v>
                </c:pt>
                <c:pt idx="64335">
                  <c:v>-241.79249999999999</c:v>
                </c:pt>
                <c:pt idx="64336">
                  <c:v>-241.79049999999998</c:v>
                </c:pt>
                <c:pt idx="64337">
                  <c:v>-241.78849999999997</c:v>
                </c:pt>
                <c:pt idx="64338">
                  <c:v>-241.78649999999999</c:v>
                </c:pt>
                <c:pt idx="64339">
                  <c:v>-241.78449999999998</c:v>
                </c:pt>
                <c:pt idx="64340">
                  <c:v>-241.78249999999997</c:v>
                </c:pt>
                <c:pt idx="64341">
                  <c:v>-241.78049999999999</c:v>
                </c:pt>
                <c:pt idx="64342">
                  <c:v>-241.77849999999998</c:v>
                </c:pt>
                <c:pt idx="64343">
                  <c:v>-241.77649999999997</c:v>
                </c:pt>
                <c:pt idx="64344">
                  <c:v>-241.77449999999999</c:v>
                </c:pt>
                <c:pt idx="64345">
                  <c:v>-241.77249999999998</c:v>
                </c:pt>
                <c:pt idx="64346">
                  <c:v>-241.77049999999997</c:v>
                </c:pt>
                <c:pt idx="64347">
                  <c:v>-241.76849999999999</c:v>
                </c:pt>
                <c:pt idx="64348">
                  <c:v>-241.76649999999998</c:v>
                </c:pt>
                <c:pt idx="64349">
                  <c:v>-241.76449999999997</c:v>
                </c:pt>
                <c:pt idx="64350">
                  <c:v>-241.76249999999999</c:v>
                </c:pt>
                <c:pt idx="64351">
                  <c:v>-241.76049999999998</c:v>
                </c:pt>
                <c:pt idx="64352">
                  <c:v>-241.75849999999997</c:v>
                </c:pt>
                <c:pt idx="64353">
                  <c:v>-241.75649999999999</c:v>
                </c:pt>
                <c:pt idx="64354">
                  <c:v>-241.75449999999998</c:v>
                </c:pt>
                <c:pt idx="64355">
                  <c:v>-241.75249999999997</c:v>
                </c:pt>
                <c:pt idx="64356">
                  <c:v>-241.75049999999999</c:v>
                </c:pt>
                <c:pt idx="64357">
                  <c:v>-241.74849999999998</c:v>
                </c:pt>
                <c:pt idx="64358">
                  <c:v>-241.74649999999997</c:v>
                </c:pt>
                <c:pt idx="64359">
                  <c:v>-241.74449999999999</c:v>
                </c:pt>
                <c:pt idx="64360">
                  <c:v>-241.74249999999998</c:v>
                </c:pt>
                <c:pt idx="64361">
                  <c:v>-241.74049999999997</c:v>
                </c:pt>
                <c:pt idx="64362">
                  <c:v>-241.73849999999999</c:v>
                </c:pt>
                <c:pt idx="64363">
                  <c:v>-241.73649999999998</c:v>
                </c:pt>
                <c:pt idx="64364">
                  <c:v>-241.73449999999997</c:v>
                </c:pt>
                <c:pt idx="64365">
                  <c:v>-241.73249999999999</c:v>
                </c:pt>
                <c:pt idx="64366">
                  <c:v>-241.73049999999998</c:v>
                </c:pt>
                <c:pt idx="64367">
                  <c:v>-241.72849999999997</c:v>
                </c:pt>
                <c:pt idx="64368">
                  <c:v>-241.72649999999999</c:v>
                </c:pt>
                <c:pt idx="64369">
                  <c:v>-241.72449999999998</c:v>
                </c:pt>
                <c:pt idx="64370">
                  <c:v>-241.72249999999997</c:v>
                </c:pt>
                <c:pt idx="64371">
                  <c:v>-241.72049999999999</c:v>
                </c:pt>
                <c:pt idx="64372">
                  <c:v>-241.71849999999998</c:v>
                </c:pt>
                <c:pt idx="64373">
                  <c:v>-241.71649999999997</c:v>
                </c:pt>
                <c:pt idx="64374">
                  <c:v>-241.71449999999999</c:v>
                </c:pt>
                <c:pt idx="64375">
                  <c:v>-241.71249999999998</c:v>
                </c:pt>
                <c:pt idx="64376">
                  <c:v>-241.71049999999997</c:v>
                </c:pt>
                <c:pt idx="64377">
                  <c:v>-241.70849999999999</c:v>
                </c:pt>
                <c:pt idx="64378">
                  <c:v>-241.70649999999998</c:v>
                </c:pt>
                <c:pt idx="64379">
                  <c:v>-241.70449999999997</c:v>
                </c:pt>
                <c:pt idx="64380">
                  <c:v>-241.70249999999999</c:v>
                </c:pt>
                <c:pt idx="64381">
                  <c:v>-241.70049999999998</c:v>
                </c:pt>
                <c:pt idx="64382">
                  <c:v>-241.69849999999997</c:v>
                </c:pt>
                <c:pt idx="64383">
                  <c:v>-241.69649999999999</c:v>
                </c:pt>
                <c:pt idx="64384">
                  <c:v>-241.69449999999998</c:v>
                </c:pt>
                <c:pt idx="64385">
                  <c:v>-241.69249999999997</c:v>
                </c:pt>
                <c:pt idx="64386">
                  <c:v>-241.69049999999999</c:v>
                </c:pt>
                <c:pt idx="64387">
                  <c:v>-241.68849999999998</c:v>
                </c:pt>
                <c:pt idx="64388">
                  <c:v>-241.68649999999997</c:v>
                </c:pt>
                <c:pt idx="64389">
                  <c:v>-241.68449999999999</c:v>
                </c:pt>
                <c:pt idx="64390">
                  <c:v>-241.68249999999998</c:v>
                </c:pt>
                <c:pt idx="64391">
                  <c:v>-241.68049999999997</c:v>
                </c:pt>
                <c:pt idx="64392">
                  <c:v>-241.67849999999999</c:v>
                </c:pt>
                <c:pt idx="64393">
                  <c:v>-241.67649999999998</c:v>
                </c:pt>
                <c:pt idx="64394">
                  <c:v>-241.67449999999997</c:v>
                </c:pt>
                <c:pt idx="64395">
                  <c:v>-241.67249999999999</c:v>
                </c:pt>
                <c:pt idx="64396">
                  <c:v>-241.67049999999998</c:v>
                </c:pt>
                <c:pt idx="64397">
                  <c:v>-241.66849999999997</c:v>
                </c:pt>
                <c:pt idx="64398">
                  <c:v>-241.66649999999998</c:v>
                </c:pt>
                <c:pt idx="64399">
                  <c:v>-241.66449999999998</c:v>
                </c:pt>
                <c:pt idx="64400">
                  <c:v>-241.66249999999997</c:v>
                </c:pt>
                <c:pt idx="64401">
                  <c:v>-241.66049999999998</c:v>
                </c:pt>
                <c:pt idx="64402">
                  <c:v>-241.65849999999998</c:v>
                </c:pt>
                <c:pt idx="64403">
                  <c:v>-241.65649999999997</c:v>
                </c:pt>
                <c:pt idx="64404">
                  <c:v>-241.65449999999998</c:v>
                </c:pt>
                <c:pt idx="64405">
                  <c:v>-241.65249999999997</c:v>
                </c:pt>
                <c:pt idx="64406">
                  <c:v>-241.65049999999997</c:v>
                </c:pt>
                <c:pt idx="64407">
                  <c:v>-241.64849999999998</c:v>
                </c:pt>
                <c:pt idx="64408">
                  <c:v>-241.64649999999997</c:v>
                </c:pt>
                <c:pt idx="64409">
                  <c:v>-241.64449999999997</c:v>
                </c:pt>
                <c:pt idx="64410">
                  <c:v>-241.64249999999998</c:v>
                </c:pt>
                <c:pt idx="64411">
                  <c:v>-241.64049999999997</c:v>
                </c:pt>
                <c:pt idx="64412">
                  <c:v>-241.63849999999996</c:v>
                </c:pt>
                <c:pt idx="64413">
                  <c:v>-241.63649999999998</c:v>
                </c:pt>
                <c:pt idx="64414">
                  <c:v>-241.63449999999997</c:v>
                </c:pt>
                <c:pt idx="64415">
                  <c:v>-241.63249999999996</c:v>
                </c:pt>
                <c:pt idx="64416">
                  <c:v>-241.63049999999998</c:v>
                </c:pt>
                <c:pt idx="64417">
                  <c:v>-241.62849999999997</c:v>
                </c:pt>
                <c:pt idx="64418">
                  <c:v>-241.62649999999996</c:v>
                </c:pt>
                <c:pt idx="64419">
                  <c:v>-241.62449999999998</c:v>
                </c:pt>
                <c:pt idx="64420">
                  <c:v>-241.62249999999997</c:v>
                </c:pt>
                <c:pt idx="64421">
                  <c:v>-241.62049999999996</c:v>
                </c:pt>
                <c:pt idx="64422">
                  <c:v>-241.61849999999998</c:v>
                </c:pt>
                <c:pt idx="64423">
                  <c:v>-241.61649999999997</c:v>
                </c:pt>
                <c:pt idx="64424">
                  <c:v>-241.61449999999996</c:v>
                </c:pt>
                <c:pt idx="64425">
                  <c:v>-241.61249999999998</c:v>
                </c:pt>
                <c:pt idx="64426">
                  <c:v>-241.61049999999997</c:v>
                </c:pt>
                <c:pt idx="64427">
                  <c:v>-241.60849999999996</c:v>
                </c:pt>
                <c:pt idx="64428">
                  <c:v>-241.60649999999998</c:v>
                </c:pt>
                <c:pt idx="64429">
                  <c:v>-241.60449999999997</c:v>
                </c:pt>
                <c:pt idx="64430">
                  <c:v>-241.60249999999996</c:v>
                </c:pt>
                <c:pt idx="64431">
                  <c:v>-241.60049999999998</c:v>
                </c:pt>
                <c:pt idx="64432">
                  <c:v>-241.59849999999997</c:v>
                </c:pt>
                <c:pt idx="64433">
                  <c:v>-241.59649999999996</c:v>
                </c:pt>
                <c:pt idx="64434">
                  <c:v>-241.59449999999998</c:v>
                </c:pt>
                <c:pt idx="64435">
                  <c:v>-241.59249999999997</c:v>
                </c:pt>
                <c:pt idx="64436">
                  <c:v>-241.59049999999996</c:v>
                </c:pt>
                <c:pt idx="64437">
                  <c:v>-241.58849999999998</c:v>
                </c:pt>
                <c:pt idx="64438">
                  <c:v>-241.58649999999997</c:v>
                </c:pt>
                <c:pt idx="64439">
                  <c:v>-241.58449999999999</c:v>
                </c:pt>
                <c:pt idx="64440">
                  <c:v>-241.58249999999998</c:v>
                </c:pt>
                <c:pt idx="64441">
                  <c:v>-241.58049999999997</c:v>
                </c:pt>
                <c:pt idx="64442">
                  <c:v>-241.57849999999999</c:v>
                </c:pt>
                <c:pt idx="64443">
                  <c:v>-241.57649999999998</c:v>
                </c:pt>
                <c:pt idx="64444">
                  <c:v>-241.57449999999997</c:v>
                </c:pt>
                <c:pt idx="64445">
                  <c:v>-241.57249999999999</c:v>
                </c:pt>
                <c:pt idx="64446">
                  <c:v>-241.57049999999998</c:v>
                </c:pt>
                <c:pt idx="64447">
                  <c:v>-241.56849999999997</c:v>
                </c:pt>
                <c:pt idx="64448">
                  <c:v>-241.56649999999999</c:v>
                </c:pt>
                <c:pt idx="64449">
                  <c:v>-241.56449999999998</c:v>
                </c:pt>
                <c:pt idx="64450">
                  <c:v>-241.56249999999997</c:v>
                </c:pt>
                <c:pt idx="64451">
                  <c:v>-241.56049999999999</c:v>
                </c:pt>
                <c:pt idx="64452">
                  <c:v>-241.55849999999998</c:v>
                </c:pt>
                <c:pt idx="64453">
                  <c:v>-241.55649999999997</c:v>
                </c:pt>
                <c:pt idx="64454">
                  <c:v>-241.55449999999999</c:v>
                </c:pt>
                <c:pt idx="64455">
                  <c:v>-241.55249999999998</c:v>
                </c:pt>
                <c:pt idx="64456">
                  <c:v>-241.55049999999997</c:v>
                </c:pt>
                <c:pt idx="64457">
                  <c:v>-241.54849999999999</c:v>
                </c:pt>
                <c:pt idx="64458">
                  <c:v>-241.54649999999998</c:v>
                </c:pt>
                <c:pt idx="64459">
                  <c:v>-241.54449999999997</c:v>
                </c:pt>
                <c:pt idx="64460">
                  <c:v>-241.54249999999999</c:v>
                </c:pt>
                <c:pt idx="64461">
                  <c:v>-241.54049999999998</c:v>
                </c:pt>
                <c:pt idx="64462">
                  <c:v>-241.53849999999997</c:v>
                </c:pt>
                <c:pt idx="64463">
                  <c:v>-241.53649999999999</c:v>
                </c:pt>
                <c:pt idx="64464">
                  <c:v>-241.53449999999998</c:v>
                </c:pt>
                <c:pt idx="64465">
                  <c:v>-241.53249999999997</c:v>
                </c:pt>
                <c:pt idx="64466">
                  <c:v>-241.53049999999999</c:v>
                </c:pt>
                <c:pt idx="64467">
                  <c:v>-241.52849999999998</c:v>
                </c:pt>
                <c:pt idx="64468">
                  <c:v>-241.52649999999997</c:v>
                </c:pt>
                <c:pt idx="64469">
                  <c:v>-241.52449999999999</c:v>
                </c:pt>
                <c:pt idx="64470">
                  <c:v>-241.52249999999998</c:v>
                </c:pt>
                <c:pt idx="64471">
                  <c:v>-241.52049999999997</c:v>
                </c:pt>
                <c:pt idx="64472">
                  <c:v>-241.51849999999999</c:v>
                </c:pt>
                <c:pt idx="64473">
                  <c:v>-241.51649999999998</c:v>
                </c:pt>
                <c:pt idx="64474">
                  <c:v>-241.51449999999997</c:v>
                </c:pt>
                <c:pt idx="64475">
                  <c:v>-241.51249999999999</c:v>
                </c:pt>
                <c:pt idx="64476">
                  <c:v>-241.51049999999998</c:v>
                </c:pt>
                <c:pt idx="64477">
                  <c:v>-241.50849999999997</c:v>
                </c:pt>
                <c:pt idx="64478">
                  <c:v>-241.50649999999999</c:v>
                </c:pt>
                <c:pt idx="64479">
                  <c:v>-241.50449999999998</c:v>
                </c:pt>
                <c:pt idx="64480">
                  <c:v>-241.50249999999997</c:v>
                </c:pt>
                <c:pt idx="64481">
                  <c:v>-241.50049999999999</c:v>
                </c:pt>
                <c:pt idx="64482">
                  <c:v>-241.49849999999998</c:v>
                </c:pt>
                <c:pt idx="64483">
                  <c:v>-241.49649999999997</c:v>
                </c:pt>
                <c:pt idx="64484">
                  <c:v>-241.49449999999999</c:v>
                </c:pt>
                <c:pt idx="64485">
                  <c:v>-241.49249999999998</c:v>
                </c:pt>
                <c:pt idx="64486">
                  <c:v>-241.49049999999997</c:v>
                </c:pt>
                <c:pt idx="64487">
                  <c:v>-241.48849999999999</c:v>
                </c:pt>
                <c:pt idx="64488">
                  <c:v>-241.48649999999998</c:v>
                </c:pt>
                <c:pt idx="64489">
                  <c:v>-241.48449999999997</c:v>
                </c:pt>
                <c:pt idx="64490">
                  <c:v>-241.48249999999999</c:v>
                </c:pt>
                <c:pt idx="64491">
                  <c:v>-241.48049999999998</c:v>
                </c:pt>
                <c:pt idx="64492">
                  <c:v>-241.47849999999997</c:v>
                </c:pt>
                <c:pt idx="64493">
                  <c:v>-241.47649999999999</c:v>
                </c:pt>
                <c:pt idx="64494">
                  <c:v>-241.47449999999998</c:v>
                </c:pt>
                <c:pt idx="64495">
                  <c:v>-241.47249999999997</c:v>
                </c:pt>
                <c:pt idx="64496">
                  <c:v>-241.47049999999999</c:v>
                </c:pt>
                <c:pt idx="64497">
                  <c:v>-241.46849999999998</c:v>
                </c:pt>
                <c:pt idx="64498">
                  <c:v>-241.46649999999997</c:v>
                </c:pt>
                <c:pt idx="64499">
                  <c:v>-241.46449999999999</c:v>
                </c:pt>
                <c:pt idx="64500">
                  <c:v>-241.46249999999998</c:v>
                </c:pt>
                <c:pt idx="64501">
                  <c:v>-241.46049999999997</c:v>
                </c:pt>
                <c:pt idx="64502">
                  <c:v>-241.45849999999999</c:v>
                </c:pt>
                <c:pt idx="64503">
                  <c:v>-241.45649999999998</c:v>
                </c:pt>
                <c:pt idx="64504">
                  <c:v>-241.45449999999997</c:v>
                </c:pt>
                <c:pt idx="64505">
                  <c:v>-241.45249999999999</c:v>
                </c:pt>
                <c:pt idx="64506">
                  <c:v>-241.45049999999998</c:v>
                </c:pt>
                <c:pt idx="64507">
                  <c:v>-241.44849999999997</c:v>
                </c:pt>
                <c:pt idx="64508">
                  <c:v>-241.44649999999999</c:v>
                </c:pt>
                <c:pt idx="64509">
                  <c:v>-241.44449999999998</c:v>
                </c:pt>
                <c:pt idx="64510">
                  <c:v>-241.44249999999997</c:v>
                </c:pt>
                <c:pt idx="64511">
                  <c:v>-241.44049999999999</c:v>
                </c:pt>
                <c:pt idx="64512">
                  <c:v>-241.43849999999998</c:v>
                </c:pt>
                <c:pt idx="64513">
                  <c:v>-241.43649999999997</c:v>
                </c:pt>
                <c:pt idx="64514">
                  <c:v>-241.43449999999999</c:v>
                </c:pt>
                <c:pt idx="64515">
                  <c:v>-241.43249999999998</c:v>
                </c:pt>
                <c:pt idx="64516">
                  <c:v>-241.43049999999997</c:v>
                </c:pt>
                <c:pt idx="64517">
                  <c:v>-241.42849999999999</c:v>
                </c:pt>
                <c:pt idx="64518">
                  <c:v>-241.42649999999998</c:v>
                </c:pt>
                <c:pt idx="64519">
                  <c:v>-241.42449999999997</c:v>
                </c:pt>
                <c:pt idx="64520">
                  <c:v>-241.42249999999999</c:v>
                </c:pt>
                <c:pt idx="64521">
                  <c:v>-241.42049999999998</c:v>
                </c:pt>
                <c:pt idx="64522">
                  <c:v>-241.41849999999997</c:v>
                </c:pt>
                <c:pt idx="64523">
                  <c:v>-241.41649999999998</c:v>
                </c:pt>
                <c:pt idx="64524">
                  <c:v>-241.41449999999998</c:v>
                </c:pt>
                <c:pt idx="64525">
                  <c:v>-241.41249999999997</c:v>
                </c:pt>
                <c:pt idx="64526">
                  <c:v>-241.41049999999998</c:v>
                </c:pt>
                <c:pt idx="64527">
                  <c:v>-241.40849999999998</c:v>
                </c:pt>
                <c:pt idx="64528">
                  <c:v>-241.40649999999997</c:v>
                </c:pt>
                <c:pt idx="64529">
                  <c:v>-241.40449999999998</c:v>
                </c:pt>
                <c:pt idx="64530">
                  <c:v>-241.40249999999997</c:v>
                </c:pt>
                <c:pt idx="64531">
                  <c:v>-241.40049999999997</c:v>
                </c:pt>
                <c:pt idx="64532">
                  <c:v>-241.39849999999998</c:v>
                </c:pt>
                <c:pt idx="64533">
                  <c:v>-241.39649999999997</c:v>
                </c:pt>
                <c:pt idx="64534">
                  <c:v>-241.39449999999997</c:v>
                </c:pt>
                <c:pt idx="64535">
                  <c:v>-241.39249999999998</c:v>
                </c:pt>
                <c:pt idx="64536">
                  <c:v>-241.39049999999997</c:v>
                </c:pt>
                <c:pt idx="64537">
                  <c:v>-241.38849999999996</c:v>
                </c:pt>
                <c:pt idx="64538">
                  <c:v>-241.38649999999998</c:v>
                </c:pt>
                <c:pt idx="64539">
                  <c:v>-241.38449999999997</c:v>
                </c:pt>
                <c:pt idx="64540">
                  <c:v>-241.38249999999996</c:v>
                </c:pt>
                <c:pt idx="64541">
                  <c:v>-241.38049999999998</c:v>
                </c:pt>
                <c:pt idx="64542">
                  <c:v>-241.37849999999997</c:v>
                </c:pt>
                <c:pt idx="64543">
                  <c:v>-241.37649999999996</c:v>
                </c:pt>
                <c:pt idx="64544">
                  <c:v>-241.37449999999998</c:v>
                </c:pt>
                <c:pt idx="64545">
                  <c:v>-241.37249999999997</c:v>
                </c:pt>
                <c:pt idx="64546">
                  <c:v>-241.37049999999996</c:v>
                </c:pt>
                <c:pt idx="64547">
                  <c:v>-241.36849999999998</c:v>
                </c:pt>
                <c:pt idx="64548">
                  <c:v>-241.36649999999997</c:v>
                </c:pt>
                <c:pt idx="64549">
                  <c:v>-241.36449999999996</c:v>
                </c:pt>
                <c:pt idx="64550">
                  <c:v>-241.36249999999998</c:v>
                </c:pt>
                <c:pt idx="64551">
                  <c:v>-241.36049999999997</c:v>
                </c:pt>
                <c:pt idx="64552">
                  <c:v>-241.35849999999996</c:v>
                </c:pt>
                <c:pt idx="64553">
                  <c:v>-241.35649999999998</c:v>
                </c:pt>
                <c:pt idx="64554">
                  <c:v>-241.35449999999997</c:v>
                </c:pt>
                <c:pt idx="64555">
                  <c:v>-241.35249999999996</c:v>
                </c:pt>
                <c:pt idx="64556">
                  <c:v>-241.35049999999998</c:v>
                </c:pt>
                <c:pt idx="64557">
                  <c:v>-241.34849999999997</c:v>
                </c:pt>
                <c:pt idx="64558">
                  <c:v>-241.34649999999996</c:v>
                </c:pt>
                <c:pt idx="64559">
                  <c:v>-241.34449999999998</c:v>
                </c:pt>
                <c:pt idx="64560">
                  <c:v>-241.34249999999997</c:v>
                </c:pt>
                <c:pt idx="64561">
                  <c:v>-241.34049999999996</c:v>
                </c:pt>
                <c:pt idx="64562">
                  <c:v>-241.33849999999998</c:v>
                </c:pt>
                <c:pt idx="64563">
                  <c:v>-241.33649999999997</c:v>
                </c:pt>
                <c:pt idx="64564">
                  <c:v>-241.33449999999999</c:v>
                </c:pt>
                <c:pt idx="64565">
                  <c:v>-241.33249999999998</c:v>
                </c:pt>
                <c:pt idx="64566">
                  <c:v>-241.33049999999997</c:v>
                </c:pt>
                <c:pt idx="64567">
                  <c:v>-241.32849999999999</c:v>
                </c:pt>
                <c:pt idx="64568">
                  <c:v>-241.32649999999998</c:v>
                </c:pt>
                <c:pt idx="64569">
                  <c:v>-241.32449999999997</c:v>
                </c:pt>
                <c:pt idx="64570">
                  <c:v>-241.32249999999999</c:v>
                </c:pt>
                <c:pt idx="64571">
                  <c:v>-241.32049999999998</c:v>
                </c:pt>
                <c:pt idx="64572">
                  <c:v>-241.31849999999997</c:v>
                </c:pt>
                <c:pt idx="64573">
                  <c:v>-241.31649999999999</c:v>
                </c:pt>
                <c:pt idx="64574">
                  <c:v>-241.31449999999998</c:v>
                </c:pt>
                <c:pt idx="64575">
                  <c:v>-241.31249999999997</c:v>
                </c:pt>
                <c:pt idx="64576">
                  <c:v>-241.31049999999999</c:v>
                </c:pt>
                <c:pt idx="64577">
                  <c:v>-241.30849999999998</c:v>
                </c:pt>
                <c:pt idx="64578">
                  <c:v>-241.30649999999997</c:v>
                </c:pt>
                <c:pt idx="64579">
                  <c:v>-241.30449999999999</c:v>
                </c:pt>
                <c:pt idx="64580">
                  <c:v>-241.30249999999998</c:v>
                </c:pt>
                <c:pt idx="64581">
                  <c:v>-241.30049999999997</c:v>
                </c:pt>
                <c:pt idx="64582">
                  <c:v>-241.29849999999999</c:v>
                </c:pt>
                <c:pt idx="64583">
                  <c:v>-241.29649999999998</c:v>
                </c:pt>
                <c:pt idx="64584">
                  <c:v>-241.29449999999997</c:v>
                </c:pt>
                <c:pt idx="64585">
                  <c:v>-241.29249999999999</c:v>
                </c:pt>
                <c:pt idx="64586">
                  <c:v>-241.29049999999998</c:v>
                </c:pt>
                <c:pt idx="64587">
                  <c:v>-241.28849999999997</c:v>
                </c:pt>
                <c:pt idx="64588">
                  <c:v>-241.28649999999999</c:v>
                </c:pt>
                <c:pt idx="64589">
                  <c:v>-241.28449999999998</c:v>
                </c:pt>
                <c:pt idx="64590">
                  <c:v>-241.28249999999997</c:v>
                </c:pt>
                <c:pt idx="64591">
                  <c:v>-241.28049999999999</c:v>
                </c:pt>
                <c:pt idx="64592">
                  <c:v>-241.27849999999998</c:v>
                </c:pt>
                <c:pt idx="64593">
                  <c:v>-241.27649999999997</c:v>
                </c:pt>
                <c:pt idx="64594">
                  <c:v>-241.27449999999999</c:v>
                </c:pt>
                <c:pt idx="64595">
                  <c:v>-241.27249999999998</c:v>
                </c:pt>
                <c:pt idx="64596">
                  <c:v>-241.27049999999997</c:v>
                </c:pt>
                <c:pt idx="64597">
                  <c:v>-241.26849999999999</c:v>
                </c:pt>
                <c:pt idx="64598">
                  <c:v>-241.26649999999998</c:v>
                </c:pt>
                <c:pt idx="64599">
                  <c:v>-241.26449999999997</c:v>
                </c:pt>
                <c:pt idx="64600">
                  <c:v>-241.26249999999999</c:v>
                </c:pt>
                <c:pt idx="64601">
                  <c:v>-241.26049999999998</c:v>
                </c:pt>
                <c:pt idx="64602">
                  <c:v>-241.25849999999997</c:v>
                </c:pt>
                <c:pt idx="64603">
                  <c:v>-241.25649999999999</c:v>
                </c:pt>
                <c:pt idx="64604">
                  <c:v>-241.25449999999998</c:v>
                </c:pt>
                <c:pt idx="64605">
                  <c:v>-241.25249999999997</c:v>
                </c:pt>
                <c:pt idx="64606">
                  <c:v>-241.25049999999999</c:v>
                </c:pt>
                <c:pt idx="64607">
                  <c:v>-241.24849999999998</c:v>
                </c:pt>
                <c:pt idx="64608">
                  <c:v>-241.24649999999997</c:v>
                </c:pt>
                <c:pt idx="64609">
                  <c:v>-241.24449999999999</c:v>
                </c:pt>
                <c:pt idx="64610">
                  <c:v>-241.24249999999998</c:v>
                </c:pt>
                <c:pt idx="64611">
                  <c:v>-241.24049999999997</c:v>
                </c:pt>
                <c:pt idx="64612">
                  <c:v>-241.23849999999999</c:v>
                </c:pt>
                <c:pt idx="64613">
                  <c:v>-241.23649999999998</c:v>
                </c:pt>
                <c:pt idx="64614">
                  <c:v>-241.23449999999997</c:v>
                </c:pt>
                <c:pt idx="64615">
                  <c:v>-241.23249999999999</c:v>
                </c:pt>
                <c:pt idx="64616">
                  <c:v>-241.23049999999998</c:v>
                </c:pt>
                <c:pt idx="64617">
                  <c:v>-241.22849999999997</c:v>
                </c:pt>
                <c:pt idx="64618">
                  <c:v>-241.22649999999999</c:v>
                </c:pt>
                <c:pt idx="64619">
                  <c:v>-241.22449999999998</c:v>
                </c:pt>
                <c:pt idx="64620">
                  <c:v>-241.22249999999997</c:v>
                </c:pt>
                <c:pt idx="64621">
                  <c:v>-241.22049999999999</c:v>
                </c:pt>
                <c:pt idx="64622">
                  <c:v>-241.21849999999998</c:v>
                </c:pt>
                <c:pt idx="64623">
                  <c:v>-241.21649999999997</c:v>
                </c:pt>
                <c:pt idx="64624">
                  <c:v>-241.21449999999999</c:v>
                </c:pt>
                <c:pt idx="64625">
                  <c:v>-241.21249999999998</c:v>
                </c:pt>
                <c:pt idx="64626">
                  <c:v>-241.21049999999997</c:v>
                </c:pt>
                <c:pt idx="64627">
                  <c:v>-241.20849999999999</c:v>
                </c:pt>
                <c:pt idx="64628">
                  <c:v>-241.20649999999998</c:v>
                </c:pt>
                <c:pt idx="64629">
                  <c:v>-241.20449999999997</c:v>
                </c:pt>
                <c:pt idx="64630">
                  <c:v>-241.20249999999999</c:v>
                </c:pt>
                <c:pt idx="64631">
                  <c:v>-241.20049999999998</c:v>
                </c:pt>
                <c:pt idx="64632">
                  <c:v>-241.19849999999997</c:v>
                </c:pt>
                <c:pt idx="64633">
                  <c:v>-241.19649999999999</c:v>
                </c:pt>
                <c:pt idx="64634">
                  <c:v>-241.19449999999998</c:v>
                </c:pt>
                <c:pt idx="64635">
                  <c:v>-241.19249999999997</c:v>
                </c:pt>
                <c:pt idx="64636">
                  <c:v>-241.19049999999999</c:v>
                </c:pt>
                <c:pt idx="64637">
                  <c:v>-241.18849999999998</c:v>
                </c:pt>
                <c:pt idx="64638">
                  <c:v>-241.18649999999997</c:v>
                </c:pt>
                <c:pt idx="64639">
                  <c:v>-241.18449999999999</c:v>
                </c:pt>
                <c:pt idx="64640">
                  <c:v>-241.18249999999998</c:v>
                </c:pt>
                <c:pt idx="64641">
                  <c:v>-241.18049999999997</c:v>
                </c:pt>
                <c:pt idx="64642">
                  <c:v>-241.17849999999999</c:v>
                </c:pt>
                <c:pt idx="64643">
                  <c:v>-241.17649999999998</c:v>
                </c:pt>
                <c:pt idx="64644">
                  <c:v>-241.17449999999997</c:v>
                </c:pt>
                <c:pt idx="64645">
                  <c:v>-241.17249999999999</c:v>
                </c:pt>
                <c:pt idx="64646">
                  <c:v>-241.17049999999998</c:v>
                </c:pt>
                <c:pt idx="64647">
                  <c:v>-241.16849999999997</c:v>
                </c:pt>
                <c:pt idx="64648">
                  <c:v>-241.16649999999998</c:v>
                </c:pt>
                <c:pt idx="64649">
                  <c:v>-241.16449999999998</c:v>
                </c:pt>
                <c:pt idx="64650">
                  <c:v>-241.16249999999997</c:v>
                </c:pt>
                <c:pt idx="64651">
                  <c:v>-241.16049999999998</c:v>
                </c:pt>
                <c:pt idx="64652">
                  <c:v>-241.15849999999998</c:v>
                </c:pt>
                <c:pt idx="64653">
                  <c:v>-241.15649999999997</c:v>
                </c:pt>
                <c:pt idx="64654">
                  <c:v>-241.15449999999998</c:v>
                </c:pt>
                <c:pt idx="64655">
                  <c:v>-241.15249999999997</c:v>
                </c:pt>
                <c:pt idx="64656">
                  <c:v>-241.15049999999997</c:v>
                </c:pt>
                <c:pt idx="64657">
                  <c:v>-241.14849999999998</c:v>
                </c:pt>
                <c:pt idx="64658">
                  <c:v>-241.14649999999997</c:v>
                </c:pt>
                <c:pt idx="64659">
                  <c:v>-241.14449999999997</c:v>
                </c:pt>
                <c:pt idx="64660">
                  <c:v>-241.14249999999998</c:v>
                </c:pt>
                <c:pt idx="64661">
                  <c:v>-241.14049999999997</c:v>
                </c:pt>
                <c:pt idx="64662">
                  <c:v>-241.13849999999996</c:v>
                </c:pt>
                <c:pt idx="64663">
                  <c:v>-241.13649999999998</c:v>
                </c:pt>
                <c:pt idx="64664">
                  <c:v>-241.13449999999997</c:v>
                </c:pt>
                <c:pt idx="64665">
                  <c:v>-241.13249999999996</c:v>
                </c:pt>
                <c:pt idx="64666">
                  <c:v>-241.13049999999998</c:v>
                </c:pt>
                <c:pt idx="64667">
                  <c:v>-241.12849999999997</c:v>
                </c:pt>
                <c:pt idx="64668">
                  <c:v>-241.12649999999996</c:v>
                </c:pt>
                <c:pt idx="64669">
                  <c:v>-241.12449999999998</c:v>
                </c:pt>
                <c:pt idx="64670">
                  <c:v>-241.12249999999997</c:v>
                </c:pt>
                <c:pt idx="64671">
                  <c:v>-241.12049999999996</c:v>
                </c:pt>
                <c:pt idx="64672">
                  <c:v>-241.11849999999998</c:v>
                </c:pt>
                <c:pt idx="64673">
                  <c:v>-241.11649999999997</c:v>
                </c:pt>
                <c:pt idx="64674">
                  <c:v>-241.11449999999996</c:v>
                </c:pt>
                <c:pt idx="64675">
                  <c:v>-241.11249999999998</c:v>
                </c:pt>
                <c:pt idx="64676">
                  <c:v>-241.11049999999997</c:v>
                </c:pt>
                <c:pt idx="64677">
                  <c:v>-241.10849999999996</c:v>
                </c:pt>
                <c:pt idx="64678">
                  <c:v>-241.10649999999998</c:v>
                </c:pt>
                <c:pt idx="64679">
                  <c:v>-241.10449999999997</c:v>
                </c:pt>
                <c:pt idx="64680">
                  <c:v>-241.10249999999996</c:v>
                </c:pt>
                <c:pt idx="64681">
                  <c:v>-241.10049999999998</c:v>
                </c:pt>
                <c:pt idx="64682">
                  <c:v>-241.09849999999997</c:v>
                </c:pt>
                <c:pt idx="64683">
                  <c:v>-241.09649999999996</c:v>
                </c:pt>
                <c:pt idx="64684">
                  <c:v>-241.09449999999998</c:v>
                </c:pt>
                <c:pt idx="64685">
                  <c:v>-241.09249999999997</c:v>
                </c:pt>
                <c:pt idx="64686">
                  <c:v>-241.09049999999996</c:v>
                </c:pt>
                <c:pt idx="64687">
                  <c:v>-241.08849999999998</c:v>
                </c:pt>
                <c:pt idx="64688">
                  <c:v>-241.08649999999997</c:v>
                </c:pt>
                <c:pt idx="64689">
                  <c:v>-241.08449999999999</c:v>
                </c:pt>
                <c:pt idx="64690">
                  <c:v>-241.08249999999998</c:v>
                </c:pt>
                <c:pt idx="64691">
                  <c:v>-241.08049999999997</c:v>
                </c:pt>
                <c:pt idx="64692">
                  <c:v>-241.07849999999999</c:v>
                </c:pt>
                <c:pt idx="64693">
                  <c:v>-241.07649999999998</c:v>
                </c:pt>
                <c:pt idx="64694">
                  <c:v>-241.07449999999997</c:v>
                </c:pt>
                <c:pt idx="64695">
                  <c:v>-241.07249999999999</c:v>
                </c:pt>
                <c:pt idx="64696">
                  <c:v>-241.07049999999998</c:v>
                </c:pt>
                <c:pt idx="64697">
                  <c:v>-241.06849999999997</c:v>
                </c:pt>
                <c:pt idx="64698">
                  <c:v>-241.06649999999999</c:v>
                </c:pt>
                <c:pt idx="64699">
                  <c:v>-241.06449999999998</c:v>
                </c:pt>
                <c:pt idx="64700">
                  <c:v>-241.06249999999997</c:v>
                </c:pt>
                <c:pt idx="64701">
                  <c:v>-241.06049999999999</c:v>
                </c:pt>
                <c:pt idx="64702">
                  <c:v>-241.05849999999998</c:v>
                </c:pt>
                <c:pt idx="64703">
                  <c:v>-241.05649999999997</c:v>
                </c:pt>
                <c:pt idx="64704">
                  <c:v>-241.05449999999999</c:v>
                </c:pt>
                <c:pt idx="64705">
                  <c:v>-241.05249999999998</c:v>
                </c:pt>
                <c:pt idx="64706">
                  <c:v>-241.05049999999997</c:v>
                </c:pt>
                <c:pt idx="64707">
                  <c:v>-241.04849999999999</c:v>
                </c:pt>
                <c:pt idx="64708">
                  <c:v>-241.04649999999998</c:v>
                </c:pt>
                <c:pt idx="64709">
                  <c:v>-241.04449999999997</c:v>
                </c:pt>
                <c:pt idx="64710">
                  <c:v>-241.04249999999999</c:v>
                </c:pt>
                <c:pt idx="64711">
                  <c:v>-241.04049999999998</c:v>
                </c:pt>
                <c:pt idx="64712">
                  <c:v>-241.03849999999997</c:v>
                </c:pt>
                <c:pt idx="64713">
                  <c:v>-241.03649999999999</c:v>
                </c:pt>
                <c:pt idx="64714">
                  <c:v>-241.03449999999998</c:v>
                </c:pt>
                <c:pt idx="64715">
                  <c:v>-241.03249999999997</c:v>
                </c:pt>
                <c:pt idx="64716">
                  <c:v>-241.03049999999999</c:v>
                </c:pt>
                <c:pt idx="64717">
                  <c:v>-241.02849999999998</c:v>
                </c:pt>
                <c:pt idx="64718">
                  <c:v>-241.02649999999997</c:v>
                </c:pt>
                <c:pt idx="64719">
                  <c:v>-241.02449999999999</c:v>
                </c:pt>
                <c:pt idx="64720">
                  <c:v>-241.02249999999998</c:v>
                </c:pt>
                <c:pt idx="64721">
                  <c:v>-241.02049999999997</c:v>
                </c:pt>
                <c:pt idx="64722">
                  <c:v>-241.01849999999999</c:v>
                </c:pt>
                <c:pt idx="64723">
                  <c:v>-241.01649999999998</c:v>
                </c:pt>
                <c:pt idx="64724">
                  <c:v>-241.01449999999997</c:v>
                </c:pt>
                <c:pt idx="64725">
                  <c:v>-241.01249999999999</c:v>
                </c:pt>
                <c:pt idx="64726">
                  <c:v>-241.01049999999998</c:v>
                </c:pt>
                <c:pt idx="64727">
                  <c:v>-241.00849999999997</c:v>
                </c:pt>
                <c:pt idx="64728">
                  <c:v>-241.00649999999999</c:v>
                </c:pt>
                <c:pt idx="64729">
                  <c:v>-241.00449999999998</c:v>
                </c:pt>
                <c:pt idx="64730">
                  <c:v>-241.00249999999997</c:v>
                </c:pt>
                <c:pt idx="64731">
                  <c:v>-241.00049999999999</c:v>
                </c:pt>
                <c:pt idx="64732">
                  <c:v>-240.99849999999998</c:v>
                </c:pt>
                <c:pt idx="64733">
                  <c:v>-240.99649999999997</c:v>
                </c:pt>
                <c:pt idx="64734">
                  <c:v>-240.99449999999999</c:v>
                </c:pt>
                <c:pt idx="64735">
                  <c:v>-240.99249999999998</c:v>
                </c:pt>
                <c:pt idx="64736">
                  <c:v>-240.99049999999997</c:v>
                </c:pt>
                <c:pt idx="64737">
                  <c:v>-240.98849999999999</c:v>
                </c:pt>
                <c:pt idx="64738">
                  <c:v>-240.98649999999998</c:v>
                </c:pt>
                <c:pt idx="64739">
                  <c:v>-240.98449999999997</c:v>
                </c:pt>
                <c:pt idx="64740">
                  <c:v>-240.98249999999999</c:v>
                </c:pt>
                <c:pt idx="64741">
                  <c:v>-240.98049999999998</c:v>
                </c:pt>
                <c:pt idx="64742">
                  <c:v>-240.97849999999997</c:v>
                </c:pt>
                <c:pt idx="64743">
                  <c:v>-240.97649999999999</c:v>
                </c:pt>
                <c:pt idx="64744">
                  <c:v>-240.97449999999998</c:v>
                </c:pt>
                <c:pt idx="64745">
                  <c:v>-240.97249999999997</c:v>
                </c:pt>
                <c:pt idx="64746">
                  <c:v>-240.97049999999999</c:v>
                </c:pt>
                <c:pt idx="64747">
                  <c:v>-240.96849999999998</c:v>
                </c:pt>
                <c:pt idx="64748">
                  <c:v>-240.96649999999997</c:v>
                </c:pt>
                <c:pt idx="64749">
                  <c:v>-240.96449999999999</c:v>
                </c:pt>
                <c:pt idx="64750">
                  <c:v>-240.96249999999998</c:v>
                </c:pt>
                <c:pt idx="64751">
                  <c:v>-240.96049999999997</c:v>
                </c:pt>
                <c:pt idx="64752">
                  <c:v>-240.95849999999999</c:v>
                </c:pt>
                <c:pt idx="64753">
                  <c:v>-240.95649999999998</c:v>
                </c:pt>
                <c:pt idx="64754">
                  <c:v>-240.95449999999997</c:v>
                </c:pt>
                <c:pt idx="64755">
                  <c:v>-240.95249999999999</c:v>
                </c:pt>
                <c:pt idx="64756">
                  <c:v>-240.95049999999998</c:v>
                </c:pt>
                <c:pt idx="64757">
                  <c:v>-240.94849999999997</c:v>
                </c:pt>
                <c:pt idx="64758">
                  <c:v>-240.94649999999999</c:v>
                </c:pt>
                <c:pt idx="64759">
                  <c:v>-240.94449999999998</c:v>
                </c:pt>
                <c:pt idx="64760">
                  <c:v>-240.94249999999997</c:v>
                </c:pt>
                <c:pt idx="64761">
                  <c:v>-240.94049999999999</c:v>
                </c:pt>
                <c:pt idx="64762">
                  <c:v>-240.93849999999998</c:v>
                </c:pt>
                <c:pt idx="64763">
                  <c:v>-240.93649999999997</c:v>
                </c:pt>
                <c:pt idx="64764">
                  <c:v>-240.93449999999999</c:v>
                </c:pt>
                <c:pt idx="64765">
                  <c:v>-240.93249999999998</c:v>
                </c:pt>
                <c:pt idx="64766">
                  <c:v>-240.93049999999997</c:v>
                </c:pt>
                <c:pt idx="64767">
                  <c:v>-240.92849999999999</c:v>
                </c:pt>
                <c:pt idx="64768">
                  <c:v>-240.92649999999998</c:v>
                </c:pt>
                <c:pt idx="64769">
                  <c:v>-240.92449999999997</c:v>
                </c:pt>
                <c:pt idx="64770">
                  <c:v>-240.92249999999999</c:v>
                </c:pt>
                <c:pt idx="64771">
                  <c:v>-240.92049999999998</c:v>
                </c:pt>
                <c:pt idx="64772">
                  <c:v>-240.91849999999997</c:v>
                </c:pt>
                <c:pt idx="64773">
                  <c:v>-240.91649999999998</c:v>
                </c:pt>
                <c:pt idx="64774">
                  <c:v>-240.91449999999998</c:v>
                </c:pt>
                <c:pt idx="64775">
                  <c:v>-240.91249999999997</c:v>
                </c:pt>
                <c:pt idx="64776">
                  <c:v>-240.91049999999998</c:v>
                </c:pt>
                <c:pt idx="64777">
                  <c:v>-240.90849999999998</c:v>
                </c:pt>
                <c:pt idx="64778">
                  <c:v>-240.90649999999997</c:v>
                </c:pt>
                <c:pt idx="64779">
                  <c:v>-240.90449999999998</c:v>
                </c:pt>
                <c:pt idx="64780">
                  <c:v>-240.90249999999997</c:v>
                </c:pt>
                <c:pt idx="64781">
                  <c:v>-240.90049999999997</c:v>
                </c:pt>
                <c:pt idx="64782">
                  <c:v>-240.89849999999998</c:v>
                </c:pt>
                <c:pt idx="64783">
                  <c:v>-240.89649999999997</c:v>
                </c:pt>
                <c:pt idx="64784">
                  <c:v>-240.89449999999997</c:v>
                </c:pt>
                <c:pt idx="64785">
                  <c:v>-240.89249999999998</c:v>
                </c:pt>
                <c:pt idx="64786">
                  <c:v>-240.89049999999997</c:v>
                </c:pt>
                <c:pt idx="64787">
                  <c:v>-240.88849999999996</c:v>
                </c:pt>
                <c:pt idx="64788">
                  <c:v>-240.88649999999998</c:v>
                </c:pt>
                <c:pt idx="64789">
                  <c:v>-240.88449999999997</c:v>
                </c:pt>
                <c:pt idx="64790">
                  <c:v>-240.88249999999996</c:v>
                </c:pt>
                <c:pt idx="64791">
                  <c:v>-240.88049999999998</c:v>
                </c:pt>
                <c:pt idx="64792">
                  <c:v>-240.87849999999997</c:v>
                </c:pt>
                <c:pt idx="64793">
                  <c:v>-240.87649999999996</c:v>
                </c:pt>
                <c:pt idx="64794">
                  <c:v>-240.87449999999998</c:v>
                </c:pt>
                <c:pt idx="64795">
                  <c:v>-240.87249999999997</c:v>
                </c:pt>
                <c:pt idx="64796">
                  <c:v>-240.87049999999996</c:v>
                </c:pt>
                <c:pt idx="64797">
                  <c:v>-240.86849999999998</c:v>
                </c:pt>
                <c:pt idx="64798">
                  <c:v>-240.86649999999997</c:v>
                </c:pt>
                <c:pt idx="64799">
                  <c:v>-240.86449999999996</c:v>
                </c:pt>
                <c:pt idx="64800">
                  <c:v>-240.86249999999998</c:v>
                </c:pt>
                <c:pt idx="64801">
                  <c:v>-240.86049999999997</c:v>
                </c:pt>
                <c:pt idx="64802">
                  <c:v>-240.85849999999996</c:v>
                </c:pt>
                <c:pt idx="64803">
                  <c:v>-240.85649999999998</c:v>
                </c:pt>
                <c:pt idx="64804">
                  <c:v>-240.85449999999997</c:v>
                </c:pt>
                <c:pt idx="64805">
                  <c:v>-240.85249999999996</c:v>
                </c:pt>
                <c:pt idx="64806">
                  <c:v>-240.85049999999998</c:v>
                </c:pt>
                <c:pt idx="64807">
                  <c:v>-240.84849999999997</c:v>
                </c:pt>
                <c:pt idx="64808">
                  <c:v>-240.84649999999996</c:v>
                </c:pt>
                <c:pt idx="64809">
                  <c:v>-240.84449999999998</c:v>
                </c:pt>
                <c:pt idx="64810">
                  <c:v>-240.84249999999997</c:v>
                </c:pt>
                <c:pt idx="64811">
                  <c:v>-240.84049999999996</c:v>
                </c:pt>
                <c:pt idx="64812">
                  <c:v>-240.83849999999998</c:v>
                </c:pt>
                <c:pt idx="64813">
                  <c:v>-240.83649999999997</c:v>
                </c:pt>
                <c:pt idx="64814">
                  <c:v>-240.83449999999999</c:v>
                </c:pt>
                <c:pt idx="64815">
                  <c:v>-240.83249999999998</c:v>
                </c:pt>
                <c:pt idx="64816">
                  <c:v>-240.83049999999997</c:v>
                </c:pt>
                <c:pt idx="64817">
                  <c:v>-240.82849999999999</c:v>
                </c:pt>
                <c:pt idx="64818">
                  <c:v>-240.82649999999998</c:v>
                </c:pt>
                <c:pt idx="64819">
                  <c:v>-240.82449999999997</c:v>
                </c:pt>
                <c:pt idx="64820">
                  <c:v>-240.82249999999999</c:v>
                </c:pt>
                <c:pt idx="64821">
                  <c:v>-240.82049999999998</c:v>
                </c:pt>
                <c:pt idx="64822">
                  <c:v>-240.81849999999997</c:v>
                </c:pt>
                <c:pt idx="64823">
                  <c:v>-240.81649999999999</c:v>
                </c:pt>
                <c:pt idx="64824">
                  <c:v>-240.81449999999998</c:v>
                </c:pt>
                <c:pt idx="64825">
                  <c:v>-240.81249999999997</c:v>
                </c:pt>
                <c:pt idx="64826">
                  <c:v>-240.81049999999999</c:v>
                </c:pt>
                <c:pt idx="64827">
                  <c:v>-240.80849999999998</c:v>
                </c:pt>
                <c:pt idx="64828">
                  <c:v>-240.80649999999997</c:v>
                </c:pt>
                <c:pt idx="64829">
                  <c:v>-240.80449999999999</c:v>
                </c:pt>
                <c:pt idx="64830">
                  <c:v>-240.80249999999998</c:v>
                </c:pt>
                <c:pt idx="64831">
                  <c:v>-240.80049999999997</c:v>
                </c:pt>
                <c:pt idx="64832">
                  <c:v>-240.79849999999999</c:v>
                </c:pt>
                <c:pt idx="64833">
                  <c:v>-240.79649999999998</c:v>
                </c:pt>
                <c:pt idx="64834">
                  <c:v>-240.79449999999997</c:v>
                </c:pt>
                <c:pt idx="64835">
                  <c:v>-240.79249999999999</c:v>
                </c:pt>
                <c:pt idx="64836">
                  <c:v>-240.79049999999998</c:v>
                </c:pt>
                <c:pt idx="64837">
                  <c:v>-240.78849999999997</c:v>
                </c:pt>
                <c:pt idx="64838">
                  <c:v>-240.78649999999999</c:v>
                </c:pt>
                <c:pt idx="64839">
                  <c:v>-240.78449999999998</c:v>
                </c:pt>
                <c:pt idx="64840">
                  <c:v>-240.78249999999997</c:v>
                </c:pt>
                <c:pt idx="64841">
                  <c:v>-240.78049999999999</c:v>
                </c:pt>
                <c:pt idx="64842">
                  <c:v>-240.77849999999998</c:v>
                </c:pt>
                <c:pt idx="64843">
                  <c:v>-240.77649999999997</c:v>
                </c:pt>
                <c:pt idx="64844">
                  <c:v>-240.77449999999999</c:v>
                </c:pt>
                <c:pt idx="64845">
                  <c:v>-240.77249999999998</c:v>
                </c:pt>
                <c:pt idx="64846">
                  <c:v>-240.77049999999997</c:v>
                </c:pt>
                <c:pt idx="64847">
                  <c:v>-240.76849999999999</c:v>
                </c:pt>
                <c:pt idx="64848">
                  <c:v>-240.76649999999998</c:v>
                </c:pt>
                <c:pt idx="64849">
                  <c:v>-240.76449999999997</c:v>
                </c:pt>
                <c:pt idx="64850">
                  <c:v>-240.76249999999999</c:v>
                </c:pt>
                <c:pt idx="64851">
                  <c:v>-240.76049999999998</c:v>
                </c:pt>
                <c:pt idx="64852">
                  <c:v>-240.75849999999997</c:v>
                </c:pt>
                <c:pt idx="64853">
                  <c:v>-240.75649999999999</c:v>
                </c:pt>
                <c:pt idx="64854">
                  <c:v>-240.75449999999998</c:v>
                </c:pt>
                <c:pt idx="64855">
                  <c:v>-240.75249999999997</c:v>
                </c:pt>
                <c:pt idx="64856">
                  <c:v>-240.75049999999999</c:v>
                </c:pt>
                <c:pt idx="64857">
                  <c:v>-240.74849999999998</c:v>
                </c:pt>
                <c:pt idx="64858">
                  <c:v>-240.74649999999997</c:v>
                </c:pt>
                <c:pt idx="64859">
                  <c:v>-240.74449999999999</c:v>
                </c:pt>
                <c:pt idx="64860">
                  <c:v>-240.74249999999998</c:v>
                </c:pt>
                <c:pt idx="64861">
                  <c:v>-240.74049999999997</c:v>
                </c:pt>
                <c:pt idx="64862">
                  <c:v>-240.73849999999999</c:v>
                </c:pt>
                <c:pt idx="64863">
                  <c:v>-240.73649999999998</c:v>
                </c:pt>
                <c:pt idx="64864">
                  <c:v>-240.73449999999997</c:v>
                </c:pt>
                <c:pt idx="64865">
                  <c:v>-240.73249999999999</c:v>
                </c:pt>
                <c:pt idx="64866">
                  <c:v>-240.73049999999998</c:v>
                </c:pt>
                <c:pt idx="64867">
                  <c:v>-240.72849999999997</c:v>
                </c:pt>
                <c:pt idx="64868">
                  <c:v>-240.72649999999999</c:v>
                </c:pt>
                <c:pt idx="64869">
                  <c:v>-240.72449999999998</c:v>
                </c:pt>
                <c:pt idx="64870">
                  <c:v>-240.72249999999997</c:v>
                </c:pt>
                <c:pt idx="64871">
                  <c:v>-240.72049999999999</c:v>
                </c:pt>
                <c:pt idx="64872">
                  <c:v>-240.71849999999998</c:v>
                </c:pt>
                <c:pt idx="64873">
                  <c:v>-240.71649999999997</c:v>
                </c:pt>
                <c:pt idx="64874">
                  <c:v>-240.71449999999999</c:v>
                </c:pt>
                <c:pt idx="64875">
                  <c:v>-240.71249999999998</c:v>
                </c:pt>
                <c:pt idx="64876">
                  <c:v>-240.71049999999997</c:v>
                </c:pt>
                <c:pt idx="64877">
                  <c:v>-240.70849999999999</c:v>
                </c:pt>
                <c:pt idx="64878">
                  <c:v>-240.70649999999998</c:v>
                </c:pt>
                <c:pt idx="64879">
                  <c:v>-240.70449999999997</c:v>
                </c:pt>
                <c:pt idx="64880">
                  <c:v>-240.70249999999999</c:v>
                </c:pt>
                <c:pt idx="64881">
                  <c:v>-240.70049999999998</c:v>
                </c:pt>
                <c:pt idx="64882">
                  <c:v>-240.69849999999997</c:v>
                </c:pt>
                <c:pt idx="64883">
                  <c:v>-240.69649999999999</c:v>
                </c:pt>
                <c:pt idx="64884">
                  <c:v>-240.69449999999998</c:v>
                </c:pt>
                <c:pt idx="64885">
                  <c:v>-240.69249999999997</c:v>
                </c:pt>
                <c:pt idx="64886">
                  <c:v>-240.69049999999999</c:v>
                </c:pt>
                <c:pt idx="64887">
                  <c:v>-240.68849999999998</c:v>
                </c:pt>
                <c:pt idx="64888">
                  <c:v>-240.68649999999997</c:v>
                </c:pt>
                <c:pt idx="64889">
                  <c:v>-240.68449999999999</c:v>
                </c:pt>
                <c:pt idx="64890">
                  <c:v>-240.68249999999998</c:v>
                </c:pt>
                <c:pt idx="64891">
                  <c:v>-240.68049999999997</c:v>
                </c:pt>
                <c:pt idx="64892">
                  <c:v>-240.67849999999999</c:v>
                </c:pt>
                <c:pt idx="64893">
                  <c:v>-240.67649999999998</c:v>
                </c:pt>
                <c:pt idx="64894">
                  <c:v>-240.67449999999997</c:v>
                </c:pt>
                <c:pt idx="64895">
                  <c:v>-240.67249999999999</c:v>
                </c:pt>
                <c:pt idx="64896">
                  <c:v>-240.67049999999998</c:v>
                </c:pt>
                <c:pt idx="64897">
                  <c:v>-240.66849999999997</c:v>
                </c:pt>
                <c:pt idx="64898">
                  <c:v>-240.66649999999998</c:v>
                </c:pt>
                <c:pt idx="64899">
                  <c:v>-240.66449999999998</c:v>
                </c:pt>
                <c:pt idx="64900">
                  <c:v>-240.66249999999997</c:v>
                </c:pt>
                <c:pt idx="64901">
                  <c:v>-240.66049999999998</c:v>
                </c:pt>
                <c:pt idx="64902">
                  <c:v>-240.65849999999998</c:v>
                </c:pt>
                <c:pt idx="64903">
                  <c:v>-240.65649999999997</c:v>
                </c:pt>
                <c:pt idx="64904">
                  <c:v>-240.65449999999998</c:v>
                </c:pt>
                <c:pt idx="64905">
                  <c:v>-240.65249999999997</c:v>
                </c:pt>
                <c:pt idx="64906">
                  <c:v>-240.65049999999997</c:v>
                </c:pt>
                <c:pt idx="64907">
                  <c:v>-240.64849999999998</c:v>
                </c:pt>
                <c:pt idx="64908">
                  <c:v>-240.64649999999997</c:v>
                </c:pt>
                <c:pt idx="64909">
                  <c:v>-240.64449999999997</c:v>
                </c:pt>
                <c:pt idx="64910">
                  <c:v>-240.64249999999998</c:v>
                </c:pt>
                <c:pt idx="64911">
                  <c:v>-240.64049999999997</c:v>
                </c:pt>
                <c:pt idx="64912">
                  <c:v>-240.63849999999996</c:v>
                </c:pt>
                <c:pt idx="64913">
                  <c:v>-240.63649999999998</c:v>
                </c:pt>
                <c:pt idx="64914">
                  <c:v>-240.63449999999997</c:v>
                </c:pt>
                <c:pt idx="64915">
                  <c:v>-240.63249999999996</c:v>
                </c:pt>
                <c:pt idx="64916">
                  <c:v>-240.63049999999998</c:v>
                </c:pt>
                <c:pt idx="64917">
                  <c:v>-240.62849999999997</c:v>
                </c:pt>
                <c:pt idx="64918">
                  <c:v>-240.62649999999996</c:v>
                </c:pt>
                <c:pt idx="64919">
                  <c:v>-240.62449999999998</c:v>
                </c:pt>
                <c:pt idx="64920">
                  <c:v>-240.62249999999997</c:v>
                </c:pt>
                <c:pt idx="64921">
                  <c:v>-240.62049999999996</c:v>
                </c:pt>
                <c:pt idx="64922">
                  <c:v>-240.61849999999998</c:v>
                </c:pt>
                <c:pt idx="64923">
                  <c:v>-240.61649999999997</c:v>
                </c:pt>
                <c:pt idx="64924">
                  <c:v>-240.61449999999996</c:v>
                </c:pt>
                <c:pt idx="64925">
                  <c:v>-240.61249999999998</c:v>
                </c:pt>
                <c:pt idx="64926">
                  <c:v>-240.61049999999997</c:v>
                </c:pt>
                <c:pt idx="64927">
                  <c:v>-240.60849999999996</c:v>
                </c:pt>
                <c:pt idx="64928">
                  <c:v>-240.60649999999998</c:v>
                </c:pt>
                <c:pt idx="64929">
                  <c:v>-240.60449999999997</c:v>
                </c:pt>
                <c:pt idx="64930">
                  <c:v>-240.60249999999996</c:v>
                </c:pt>
                <c:pt idx="64931">
                  <c:v>-240.60049999999998</c:v>
                </c:pt>
                <c:pt idx="64932">
                  <c:v>-240.59849999999997</c:v>
                </c:pt>
                <c:pt idx="64933">
                  <c:v>-240.59649999999996</c:v>
                </c:pt>
                <c:pt idx="64934">
                  <c:v>-240.59449999999998</c:v>
                </c:pt>
                <c:pt idx="64935">
                  <c:v>-240.59249999999997</c:v>
                </c:pt>
                <c:pt idx="64936">
                  <c:v>-240.59049999999996</c:v>
                </c:pt>
                <c:pt idx="64937">
                  <c:v>-240.58849999999998</c:v>
                </c:pt>
                <c:pt idx="64938">
                  <c:v>-240.58649999999997</c:v>
                </c:pt>
                <c:pt idx="64939">
                  <c:v>-240.58449999999999</c:v>
                </c:pt>
                <c:pt idx="64940">
                  <c:v>-240.58249999999998</c:v>
                </c:pt>
                <c:pt idx="64941">
                  <c:v>-240.58049999999997</c:v>
                </c:pt>
                <c:pt idx="64942">
                  <c:v>-240.57849999999999</c:v>
                </c:pt>
                <c:pt idx="64943">
                  <c:v>-240.57649999999998</c:v>
                </c:pt>
                <c:pt idx="64944">
                  <c:v>-240.57449999999997</c:v>
                </c:pt>
                <c:pt idx="64945">
                  <c:v>-240.57249999999999</c:v>
                </c:pt>
                <c:pt idx="64946">
                  <c:v>-240.57049999999998</c:v>
                </c:pt>
                <c:pt idx="64947">
                  <c:v>-240.56849999999997</c:v>
                </c:pt>
                <c:pt idx="64948">
                  <c:v>-240.56649999999999</c:v>
                </c:pt>
                <c:pt idx="64949">
                  <c:v>-240.56449999999998</c:v>
                </c:pt>
                <c:pt idx="64950">
                  <c:v>-240.56249999999997</c:v>
                </c:pt>
                <c:pt idx="64951">
                  <c:v>-240.56049999999999</c:v>
                </c:pt>
                <c:pt idx="64952">
                  <c:v>-240.55849999999998</c:v>
                </c:pt>
                <c:pt idx="64953">
                  <c:v>-240.55649999999997</c:v>
                </c:pt>
                <c:pt idx="64954">
                  <c:v>-240.55449999999999</c:v>
                </c:pt>
                <c:pt idx="64955">
                  <c:v>-240.55249999999998</c:v>
                </c:pt>
                <c:pt idx="64956">
                  <c:v>-240.55049999999997</c:v>
                </c:pt>
                <c:pt idx="64957">
                  <c:v>-240.54849999999999</c:v>
                </c:pt>
                <c:pt idx="64958">
                  <c:v>-240.54649999999998</c:v>
                </c:pt>
                <c:pt idx="64959">
                  <c:v>-240.54449999999997</c:v>
                </c:pt>
                <c:pt idx="64960">
                  <c:v>-240.54249999999999</c:v>
                </c:pt>
                <c:pt idx="64961">
                  <c:v>-240.54049999999998</c:v>
                </c:pt>
                <c:pt idx="64962">
                  <c:v>-240.53849999999997</c:v>
                </c:pt>
                <c:pt idx="64963">
                  <c:v>-240.53649999999999</c:v>
                </c:pt>
                <c:pt idx="64964">
                  <c:v>-240.53449999999998</c:v>
                </c:pt>
                <c:pt idx="64965">
                  <c:v>-240.53249999999997</c:v>
                </c:pt>
                <c:pt idx="64966">
                  <c:v>-240.53049999999999</c:v>
                </c:pt>
                <c:pt idx="64967">
                  <c:v>-240.52849999999998</c:v>
                </c:pt>
                <c:pt idx="64968">
                  <c:v>-240.52649999999997</c:v>
                </c:pt>
                <c:pt idx="64969">
                  <c:v>-240.52449999999999</c:v>
                </c:pt>
                <c:pt idx="64970">
                  <c:v>-240.52249999999998</c:v>
                </c:pt>
                <c:pt idx="64971">
                  <c:v>-240.52049999999997</c:v>
                </c:pt>
                <c:pt idx="64972">
                  <c:v>-240.51849999999999</c:v>
                </c:pt>
                <c:pt idx="64973">
                  <c:v>-240.51649999999998</c:v>
                </c:pt>
                <c:pt idx="64974">
                  <c:v>-240.51449999999997</c:v>
                </c:pt>
                <c:pt idx="64975">
                  <c:v>-240.51249999999999</c:v>
                </c:pt>
                <c:pt idx="64976">
                  <c:v>-240.51049999999998</c:v>
                </c:pt>
                <c:pt idx="64977">
                  <c:v>-240.50849999999997</c:v>
                </c:pt>
                <c:pt idx="64978">
                  <c:v>-240.50649999999999</c:v>
                </c:pt>
                <c:pt idx="64979">
                  <c:v>-240.50449999999998</c:v>
                </c:pt>
                <c:pt idx="64980">
                  <c:v>-240.50249999999997</c:v>
                </c:pt>
                <c:pt idx="64981">
                  <c:v>-240.50049999999999</c:v>
                </c:pt>
                <c:pt idx="64982">
                  <c:v>-240.49849999999998</c:v>
                </c:pt>
                <c:pt idx="64983">
                  <c:v>-240.49649999999997</c:v>
                </c:pt>
                <c:pt idx="64984">
                  <c:v>-240.49449999999999</c:v>
                </c:pt>
                <c:pt idx="64985">
                  <c:v>-240.49249999999998</c:v>
                </c:pt>
                <c:pt idx="64986">
                  <c:v>-240.49049999999997</c:v>
                </c:pt>
                <c:pt idx="64987">
                  <c:v>-240.48849999999999</c:v>
                </c:pt>
                <c:pt idx="64988">
                  <c:v>-240.48649999999998</c:v>
                </c:pt>
                <c:pt idx="64989">
                  <c:v>-240.48449999999997</c:v>
                </c:pt>
                <c:pt idx="64990">
                  <c:v>-240.48249999999999</c:v>
                </c:pt>
                <c:pt idx="64991">
                  <c:v>-240.48049999999998</c:v>
                </c:pt>
                <c:pt idx="64992">
                  <c:v>-240.47849999999997</c:v>
                </c:pt>
                <c:pt idx="64993">
                  <c:v>-240.47649999999999</c:v>
                </c:pt>
                <c:pt idx="64994">
                  <c:v>-240.47449999999998</c:v>
                </c:pt>
                <c:pt idx="64995">
                  <c:v>-240.47249999999997</c:v>
                </c:pt>
                <c:pt idx="64996">
                  <c:v>-240.47049999999999</c:v>
                </c:pt>
                <c:pt idx="64997">
                  <c:v>-240.46849999999998</c:v>
                </c:pt>
                <c:pt idx="64998">
                  <c:v>-240.46649999999997</c:v>
                </c:pt>
                <c:pt idx="64999">
                  <c:v>-240.46449999999999</c:v>
                </c:pt>
                <c:pt idx="65000">
                  <c:v>-240.46249999999998</c:v>
                </c:pt>
                <c:pt idx="65001">
                  <c:v>-240.46049999999997</c:v>
                </c:pt>
                <c:pt idx="65002">
                  <c:v>-240.45849999999999</c:v>
                </c:pt>
                <c:pt idx="65003">
                  <c:v>-240.45649999999998</c:v>
                </c:pt>
                <c:pt idx="65004">
                  <c:v>-240.45449999999997</c:v>
                </c:pt>
                <c:pt idx="65005">
                  <c:v>-240.45249999999999</c:v>
                </c:pt>
                <c:pt idx="65006">
                  <c:v>-240.45049999999998</c:v>
                </c:pt>
                <c:pt idx="65007">
                  <c:v>-240.44849999999997</c:v>
                </c:pt>
                <c:pt idx="65008">
                  <c:v>-240.44649999999999</c:v>
                </c:pt>
                <c:pt idx="65009">
                  <c:v>-240.44449999999998</c:v>
                </c:pt>
                <c:pt idx="65010">
                  <c:v>-240.44249999999997</c:v>
                </c:pt>
                <c:pt idx="65011">
                  <c:v>-240.44049999999999</c:v>
                </c:pt>
                <c:pt idx="65012">
                  <c:v>-240.43849999999998</c:v>
                </c:pt>
                <c:pt idx="65013">
                  <c:v>-240.43649999999997</c:v>
                </c:pt>
                <c:pt idx="65014">
                  <c:v>-240.43449999999999</c:v>
                </c:pt>
                <c:pt idx="65015">
                  <c:v>-240.43249999999998</c:v>
                </c:pt>
                <c:pt idx="65016">
                  <c:v>-240.43049999999997</c:v>
                </c:pt>
                <c:pt idx="65017">
                  <c:v>-240.42849999999999</c:v>
                </c:pt>
                <c:pt idx="65018">
                  <c:v>-240.42649999999998</c:v>
                </c:pt>
                <c:pt idx="65019">
                  <c:v>-240.42449999999997</c:v>
                </c:pt>
                <c:pt idx="65020">
                  <c:v>-240.42249999999999</c:v>
                </c:pt>
                <c:pt idx="65021">
                  <c:v>-240.42049999999998</c:v>
                </c:pt>
                <c:pt idx="65022">
                  <c:v>-240.41849999999997</c:v>
                </c:pt>
                <c:pt idx="65023">
                  <c:v>-240.41649999999998</c:v>
                </c:pt>
                <c:pt idx="65024">
                  <c:v>-240.41449999999998</c:v>
                </c:pt>
                <c:pt idx="65025">
                  <c:v>-240.41249999999997</c:v>
                </c:pt>
                <c:pt idx="65026">
                  <c:v>-240.41049999999998</c:v>
                </c:pt>
                <c:pt idx="65027">
                  <c:v>-240.40849999999998</c:v>
                </c:pt>
                <c:pt idx="65028">
                  <c:v>-240.40649999999997</c:v>
                </c:pt>
                <c:pt idx="65029">
                  <c:v>-240.40449999999998</c:v>
                </c:pt>
                <c:pt idx="65030">
                  <c:v>-240.40249999999997</c:v>
                </c:pt>
                <c:pt idx="65031">
                  <c:v>-240.40049999999997</c:v>
                </c:pt>
                <c:pt idx="65032">
                  <c:v>-240.39849999999998</c:v>
                </c:pt>
                <c:pt idx="65033">
                  <c:v>-240.39649999999997</c:v>
                </c:pt>
                <c:pt idx="65034">
                  <c:v>-240.39449999999997</c:v>
                </c:pt>
                <c:pt idx="65035">
                  <c:v>-240.39249999999998</c:v>
                </c:pt>
                <c:pt idx="65036">
                  <c:v>-240.39049999999997</c:v>
                </c:pt>
                <c:pt idx="65037">
                  <c:v>-240.38849999999996</c:v>
                </c:pt>
                <c:pt idx="65038">
                  <c:v>-240.38649999999998</c:v>
                </c:pt>
                <c:pt idx="65039">
                  <c:v>-240.38449999999997</c:v>
                </c:pt>
                <c:pt idx="65040">
                  <c:v>-240.38249999999996</c:v>
                </c:pt>
                <c:pt idx="65041">
                  <c:v>-240.38049999999998</c:v>
                </c:pt>
                <c:pt idx="65042">
                  <c:v>-240.37849999999997</c:v>
                </c:pt>
                <c:pt idx="65043">
                  <c:v>-240.37649999999996</c:v>
                </c:pt>
                <c:pt idx="65044">
                  <c:v>-240.37449999999998</c:v>
                </c:pt>
                <c:pt idx="65045">
                  <c:v>-240.37249999999997</c:v>
                </c:pt>
                <c:pt idx="65046">
                  <c:v>-240.37049999999996</c:v>
                </c:pt>
                <c:pt idx="65047">
                  <c:v>-240.36849999999998</c:v>
                </c:pt>
                <c:pt idx="65048">
                  <c:v>-240.36649999999997</c:v>
                </c:pt>
                <c:pt idx="65049">
                  <c:v>-240.36449999999996</c:v>
                </c:pt>
                <c:pt idx="65050">
                  <c:v>-240.36249999999998</c:v>
                </c:pt>
                <c:pt idx="65051">
                  <c:v>-240.36049999999997</c:v>
                </c:pt>
                <c:pt idx="65052">
                  <c:v>-240.35849999999996</c:v>
                </c:pt>
                <c:pt idx="65053">
                  <c:v>-240.35649999999998</c:v>
                </c:pt>
                <c:pt idx="65054">
                  <c:v>-240.35449999999997</c:v>
                </c:pt>
                <c:pt idx="65055">
                  <c:v>-240.35249999999996</c:v>
                </c:pt>
                <c:pt idx="65056">
                  <c:v>-240.35049999999998</c:v>
                </c:pt>
                <c:pt idx="65057">
                  <c:v>-240.34849999999997</c:v>
                </c:pt>
                <c:pt idx="65058">
                  <c:v>-240.34649999999996</c:v>
                </c:pt>
                <c:pt idx="65059">
                  <c:v>-240.34449999999998</c:v>
                </c:pt>
                <c:pt idx="65060">
                  <c:v>-240.34249999999997</c:v>
                </c:pt>
                <c:pt idx="65061">
                  <c:v>-240.34049999999996</c:v>
                </c:pt>
                <c:pt idx="65062">
                  <c:v>-240.33849999999998</c:v>
                </c:pt>
                <c:pt idx="65063">
                  <c:v>-240.33649999999997</c:v>
                </c:pt>
                <c:pt idx="65064">
                  <c:v>-240.33449999999999</c:v>
                </c:pt>
                <c:pt idx="65065">
                  <c:v>-240.33249999999998</c:v>
                </c:pt>
                <c:pt idx="65066">
                  <c:v>-240.33049999999997</c:v>
                </c:pt>
                <c:pt idx="65067">
                  <c:v>-240.32849999999999</c:v>
                </c:pt>
                <c:pt idx="65068">
                  <c:v>-240.32649999999998</c:v>
                </c:pt>
                <c:pt idx="65069">
                  <c:v>-240.32449999999997</c:v>
                </c:pt>
                <c:pt idx="65070">
                  <c:v>-240.32249999999999</c:v>
                </c:pt>
                <c:pt idx="65071">
                  <c:v>-240.32049999999998</c:v>
                </c:pt>
                <c:pt idx="65072">
                  <c:v>-240.31849999999997</c:v>
                </c:pt>
                <c:pt idx="65073">
                  <c:v>-240.31649999999999</c:v>
                </c:pt>
                <c:pt idx="65074">
                  <c:v>-240.31449999999998</c:v>
                </c:pt>
                <c:pt idx="65075">
                  <c:v>-240.31249999999997</c:v>
                </c:pt>
                <c:pt idx="65076">
                  <c:v>-240.31049999999999</c:v>
                </c:pt>
                <c:pt idx="65077">
                  <c:v>-240.30849999999998</c:v>
                </c:pt>
                <c:pt idx="65078">
                  <c:v>-240.30649999999997</c:v>
                </c:pt>
                <c:pt idx="65079">
                  <c:v>-240.30449999999999</c:v>
                </c:pt>
                <c:pt idx="65080">
                  <c:v>-240.30249999999998</c:v>
                </c:pt>
                <c:pt idx="65081">
                  <c:v>-240.30049999999997</c:v>
                </c:pt>
                <c:pt idx="65082">
                  <c:v>-240.29849999999999</c:v>
                </c:pt>
                <c:pt idx="65083">
                  <c:v>-240.29649999999998</c:v>
                </c:pt>
                <c:pt idx="65084">
                  <c:v>-240.29449999999997</c:v>
                </c:pt>
                <c:pt idx="65085">
                  <c:v>-240.29249999999999</c:v>
                </c:pt>
                <c:pt idx="65086">
                  <c:v>-240.29049999999998</c:v>
                </c:pt>
                <c:pt idx="65087">
                  <c:v>-240.28849999999997</c:v>
                </c:pt>
                <c:pt idx="65088">
                  <c:v>-240.28649999999999</c:v>
                </c:pt>
                <c:pt idx="65089">
                  <c:v>-240.28449999999998</c:v>
                </c:pt>
                <c:pt idx="65090">
                  <c:v>-240.28249999999997</c:v>
                </c:pt>
                <c:pt idx="65091">
                  <c:v>-240.28049999999999</c:v>
                </c:pt>
                <c:pt idx="65092">
                  <c:v>-240.27849999999998</c:v>
                </c:pt>
                <c:pt idx="65093">
                  <c:v>-240.27649999999997</c:v>
                </c:pt>
                <c:pt idx="65094">
                  <c:v>-240.27449999999999</c:v>
                </c:pt>
                <c:pt idx="65095">
                  <c:v>-240.27249999999998</c:v>
                </c:pt>
                <c:pt idx="65096">
                  <c:v>-240.27049999999997</c:v>
                </c:pt>
                <c:pt idx="65097">
                  <c:v>-240.26849999999999</c:v>
                </c:pt>
                <c:pt idx="65098">
                  <c:v>-240.26649999999998</c:v>
                </c:pt>
                <c:pt idx="65099">
                  <c:v>-240.26449999999997</c:v>
                </c:pt>
                <c:pt idx="65100">
                  <c:v>-240.26249999999999</c:v>
                </c:pt>
                <c:pt idx="65101">
                  <c:v>-240.26049999999998</c:v>
                </c:pt>
                <c:pt idx="65102">
                  <c:v>-240.25849999999997</c:v>
                </c:pt>
                <c:pt idx="65103">
                  <c:v>-240.25649999999999</c:v>
                </c:pt>
                <c:pt idx="65104">
                  <c:v>-240.25449999999998</c:v>
                </c:pt>
                <c:pt idx="65105">
                  <c:v>-240.25249999999997</c:v>
                </c:pt>
                <c:pt idx="65106">
                  <c:v>-240.25049999999999</c:v>
                </c:pt>
                <c:pt idx="65107">
                  <c:v>-240.24849999999998</c:v>
                </c:pt>
                <c:pt idx="65108">
                  <c:v>-240.24649999999997</c:v>
                </c:pt>
                <c:pt idx="65109">
                  <c:v>-240.24449999999999</c:v>
                </c:pt>
                <c:pt idx="65110">
                  <c:v>-240.24249999999998</c:v>
                </c:pt>
                <c:pt idx="65111">
                  <c:v>-240.24049999999997</c:v>
                </c:pt>
                <c:pt idx="65112">
                  <c:v>-240.23849999999999</c:v>
                </c:pt>
                <c:pt idx="65113">
                  <c:v>-240.23649999999998</c:v>
                </c:pt>
                <c:pt idx="65114">
                  <c:v>-240.23449999999997</c:v>
                </c:pt>
                <c:pt idx="65115">
                  <c:v>-240.23249999999999</c:v>
                </c:pt>
                <c:pt idx="65116">
                  <c:v>-240.23049999999998</c:v>
                </c:pt>
                <c:pt idx="65117">
                  <c:v>-240.22849999999997</c:v>
                </c:pt>
                <c:pt idx="65118">
                  <c:v>-240.22649999999999</c:v>
                </c:pt>
                <c:pt idx="65119">
                  <c:v>-240.22449999999998</c:v>
                </c:pt>
                <c:pt idx="65120">
                  <c:v>-240.22249999999997</c:v>
                </c:pt>
                <c:pt idx="65121">
                  <c:v>-240.22049999999999</c:v>
                </c:pt>
                <c:pt idx="65122">
                  <c:v>-240.21849999999998</c:v>
                </c:pt>
                <c:pt idx="65123">
                  <c:v>-240.21649999999997</c:v>
                </c:pt>
                <c:pt idx="65124">
                  <c:v>-240.21449999999999</c:v>
                </c:pt>
                <c:pt idx="65125">
                  <c:v>-240.21249999999998</c:v>
                </c:pt>
                <c:pt idx="65126">
                  <c:v>-240.21049999999997</c:v>
                </c:pt>
                <c:pt idx="65127">
                  <c:v>-240.20849999999999</c:v>
                </c:pt>
                <c:pt idx="65128">
                  <c:v>-240.20649999999998</c:v>
                </c:pt>
                <c:pt idx="65129">
                  <c:v>-240.20449999999997</c:v>
                </c:pt>
                <c:pt idx="65130">
                  <c:v>-240.20249999999999</c:v>
                </c:pt>
                <c:pt idx="65131">
                  <c:v>-240.20049999999998</c:v>
                </c:pt>
                <c:pt idx="65132">
                  <c:v>-240.19849999999997</c:v>
                </c:pt>
                <c:pt idx="65133">
                  <c:v>-240.19649999999999</c:v>
                </c:pt>
                <c:pt idx="65134">
                  <c:v>-240.19449999999998</c:v>
                </c:pt>
                <c:pt idx="65135">
                  <c:v>-240.19249999999997</c:v>
                </c:pt>
                <c:pt idx="65136">
                  <c:v>-240.19049999999999</c:v>
                </c:pt>
                <c:pt idx="65137">
                  <c:v>-240.18849999999998</c:v>
                </c:pt>
                <c:pt idx="65138">
                  <c:v>-240.18649999999997</c:v>
                </c:pt>
                <c:pt idx="65139">
                  <c:v>-240.18449999999999</c:v>
                </c:pt>
                <c:pt idx="65140">
                  <c:v>-240.18249999999998</c:v>
                </c:pt>
                <c:pt idx="65141">
                  <c:v>-240.18049999999997</c:v>
                </c:pt>
                <c:pt idx="65142">
                  <c:v>-240.17849999999999</c:v>
                </c:pt>
                <c:pt idx="65143">
                  <c:v>-240.17649999999998</c:v>
                </c:pt>
                <c:pt idx="65144">
                  <c:v>-240.17449999999997</c:v>
                </c:pt>
                <c:pt idx="65145">
                  <c:v>-240.17249999999999</c:v>
                </c:pt>
                <c:pt idx="65146">
                  <c:v>-240.17049999999998</c:v>
                </c:pt>
                <c:pt idx="65147">
                  <c:v>-240.16849999999997</c:v>
                </c:pt>
                <c:pt idx="65148">
                  <c:v>-240.16649999999998</c:v>
                </c:pt>
                <c:pt idx="65149">
                  <c:v>-240.16449999999998</c:v>
                </c:pt>
                <c:pt idx="65150">
                  <c:v>-240.16249999999997</c:v>
                </c:pt>
                <c:pt idx="65151">
                  <c:v>-240.16049999999998</c:v>
                </c:pt>
                <c:pt idx="65152">
                  <c:v>-240.15849999999998</c:v>
                </c:pt>
                <c:pt idx="65153">
                  <c:v>-240.15649999999997</c:v>
                </c:pt>
                <c:pt idx="65154">
                  <c:v>-240.15449999999998</c:v>
                </c:pt>
                <c:pt idx="65155">
                  <c:v>-240.15249999999997</c:v>
                </c:pt>
                <c:pt idx="65156">
                  <c:v>-240.15049999999997</c:v>
                </c:pt>
                <c:pt idx="65157">
                  <c:v>-240.14849999999998</c:v>
                </c:pt>
                <c:pt idx="65158">
                  <c:v>-240.14649999999997</c:v>
                </c:pt>
                <c:pt idx="65159">
                  <c:v>-240.14449999999997</c:v>
                </c:pt>
                <c:pt idx="65160">
                  <c:v>-240.14249999999998</c:v>
                </c:pt>
                <c:pt idx="65161">
                  <c:v>-240.14049999999997</c:v>
                </c:pt>
                <c:pt idx="65162">
                  <c:v>-240.13849999999996</c:v>
                </c:pt>
                <c:pt idx="65163">
                  <c:v>-240.13649999999998</c:v>
                </c:pt>
                <c:pt idx="65164">
                  <c:v>-240.13449999999997</c:v>
                </c:pt>
                <c:pt idx="65165">
                  <c:v>-240.13249999999996</c:v>
                </c:pt>
                <c:pt idx="65166">
                  <c:v>-240.13049999999998</c:v>
                </c:pt>
                <c:pt idx="65167">
                  <c:v>-240.12849999999997</c:v>
                </c:pt>
                <c:pt idx="65168">
                  <c:v>-240.12649999999996</c:v>
                </c:pt>
                <c:pt idx="65169">
                  <c:v>-240.12449999999998</c:v>
                </c:pt>
                <c:pt idx="65170">
                  <c:v>-240.12249999999997</c:v>
                </c:pt>
                <c:pt idx="65171">
                  <c:v>-240.12049999999996</c:v>
                </c:pt>
                <c:pt idx="65172">
                  <c:v>-240.11849999999998</c:v>
                </c:pt>
                <c:pt idx="65173">
                  <c:v>-240.11649999999997</c:v>
                </c:pt>
                <c:pt idx="65174">
                  <c:v>-240.11449999999996</c:v>
                </c:pt>
                <c:pt idx="65175">
                  <c:v>-240.11249999999998</c:v>
                </c:pt>
                <c:pt idx="65176">
                  <c:v>-240.11049999999997</c:v>
                </c:pt>
                <c:pt idx="65177">
                  <c:v>-240.10849999999996</c:v>
                </c:pt>
                <c:pt idx="65178">
                  <c:v>-240.10649999999998</c:v>
                </c:pt>
                <c:pt idx="65179">
                  <c:v>-240.10449999999997</c:v>
                </c:pt>
                <c:pt idx="65180">
                  <c:v>-240.10249999999996</c:v>
                </c:pt>
                <c:pt idx="65181">
                  <c:v>-240.10049999999998</c:v>
                </c:pt>
                <c:pt idx="65182">
                  <c:v>-240.09849999999997</c:v>
                </c:pt>
                <c:pt idx="65183">
                  <c:v>-240.09649999999996</c:v>
                </c:pt>
                <c:pt idx="65184">
                  <c:v>-240.09449999999998</c:v>
                </c:pt>
                <c:pt idx="65185">
                  <c:v>-240.09249999999997</c:v>
                </c:pt>
                <c:pt idx="65186">
                  <c:v>-240.09049999999996</c:v>
                </c:pt>
                <c:pt idx="65187">
                  <c:v>-240.08849999999998</c:v>
                </c:pt>
                <c:pt idx="65188">
                  <c:v>-240.08649999999997</c:v>
                </c:pt>
                <c:pt idx="65189">
                  <c:v>-240.08449999999999</c:v>
                </c:pt>
                <c:pt idx="65190">
                  <c:v>-240.08249999999998</c:v>
                </c:pt>
                <c:pt idx="65191">
                  <c:v>-240.08049999999997</c:v>
                </c:pt>
                <c:pt idx="65192">
                  <c:v>-240.07849999999999</c:v>
                </c:pt>
                <c:pt idx="65193">
                  <c:v>-240.07649999999998</c:v>
                </c:pt>
                <c:pt idx="65194">
                  <c:v>-240.07449999999997</c:v>
                </c:pt>
                <c:pt idx="65195">
                  <c:v>-240.07249999999999</c:v>
                </c:pt>
                <c:pt idx="65196">
                  <c:v>-240.07049999999998</c:v>
                </c:pt>
                <c:pt idx="65197">
                  <c:v>-240.06849999999997</c:v>
                </c:pt>
                <c:pt idx="65198">
                  <c:v>-240.06649999999999</c:v>
                </c:pt>
                <c:pt idx="65199">
                  <c:v>-240.06449999999998</c:v>
                </c:pt>
                <c:pt idx="65200">
                  <c:v>-240.06249999999997</c:v>
                </c:pt>
                <c:pt idx="65201">
                  <c:v>-240.06049999999999</c:v>
                </c:pt>
                <c:pt idx="65202">
                  <c:v>-240.05849999999998</c:v>
                </c:pt>
                <c:pt idx="65203">
                  <c:v>-240.05649999999997</c:v>
                </c:pt>
                <c:pt idx="65204">
                  <c:v>-240.05449999999999</c:v>
                </c:pt>
                <c:pt idx="65205">
                  <c:v>-240.05249999999998</c:v>
                </c:pt>
                <c:pt idx="65206">
                  <c:v>-240.05049999999997</c:v>
                </c:pt>
                <c:pt idx="65207">
                  <c:v>-240.04849999999999</c:v>
                </c:pt>
                <c:pt idx="65208">
                  <c:v>-240.04649999999998</c:v>
                </c:pt>
                <c:pt idx="65209">
                  <c:v>-240.04449999999997</c:v>
                </c:pt>
                <c:pt idx="65210">
                  <c:v>-240.04249999999999</c:v>
                </c:pt>
                <c:pt idx="65211">
                  <c:v>-240.04049999999998</c:v>
                </c:pt>
                <c:pt idx="65212">
                  <c:v>-240.03849999999997</c:v>
                </c:pt>
                <c:pt idx="65213">
                  <c:v>-240.03649999999999</c:v>
                </c:pt>
                <c:pt idx="65214">
                  <c:v>-240.03449999999998</c:v>
                </c:pt>
                <c:pt idx="65215">
                  <c:v>-240.03249999999997</c:v>
                </c:pt>
                <c:pt idx="65216">
                  <c:v>-240.03049999999999</c:v>
                </c:pt>
                <c:pt idx="65217">
                  <c:v>-240.02849999999998</c:v>
                </c:pt>
                <c:pt idx="65218">
                  <c:v>-240.02649999999997</c:v>
                </c:pt>
                <c:pt idx="65219">
                  <c:v>-240.02449999999999</c:v>
                </c:pt>
                <c:pt idx="65220">
                  <c:v>-240.02249999999998</c:v>
                </c:pt>
                <c:pt idx="65221">
                  <c:v>-240.02049999999997</c:v>
                </c:pt>
                <c:pt idx="65222">
                  <c:v>-240.01849999999999</c:v>
                </c:pt>
                <c:pt idx="65223">
                  <c:v>-240.01649999999998</c:v>
                </c:pt>
                <c:pt idx="65224">
                  <c:v>-240.01449999999997</c:v>
                </c:pt>
                <c:pt idx="65225">
                  <c:v>-240.01249999999999</c:v>
                </c:pt>
                <c:pt idx="65226">
                  <c:v>-240.01049999999998</c:v>
                </c:pt>
                <c:pt idx="65227">
                  <c:v>-240.00849999999997</c:v>
                </c:pt>
                <c:pt idx="65228">
                  <c:v>-240.00649999999999</c:v>
                </c:pt>
                <c:pt idx="65229">
                  <c:v>-240.00449999999998</c:v>
                </c:pt>
                <c:pt idx="65230">
                  <c:v>-240.00249999999997</c:v>
                </c:pt>
                <c:pt idx="65231">
                  <c:v>-240.00049999999999</c:v>
                </c:pt>
                <c:pt idx="65232">
                  <c:v>-239.99849999999998</c:v>
                </c:pt>
                <c:pt idx="65233">
                  <c:v>-239.99649999999997</c:v>
                </c:pt>
                <c:pt idx="65234">
                  <c:v>-239.99449999999999</c:v>
                </c:pt>
                <c:pt idx="65235">
                  <c:v>-239.99249999999998</c:v>
                </c:pt>
                <c:pt idx="65236">
                  <c:v>-239.99049999999997</c:v>
                </c:pt>
                <c:pt idx="65237">
                  <c:v>-239.98849999999999</c:v>
                </c:pt>
                <c:pt idx="65238">
                  <c:v>-239.98649999999998</c:v>
                </c:pt>
                <c:pt idx="65239">
                  <c:v>-239.98449999999997</c:v>
                </c:pt>
                <c:pt idx="65240">
                  <c:v>-239.98249999999999</c:v>
                </c:pt>
                <c:pt idx="65241">
                  <c:v>-239.98049999999998</c:v>
                </c:pt>
                <c:pt idx="65242">
                  <c:v>-239.97849999999997</c:v>
                </c:pt>
                <c:pt idx="65243">
                  <c:v>-239.97649999999999</c:v>
                </c:pt>
                <c:pt idx="65244">
                  <c:v>-239.97449999999998</c:v>
                </c:pt>
                <c:pt idx="65245">
                  <c:v>-239.97249999999997</c:v>
                </c:pt>
                <c:pt idx="65246">
                  <c:v>-239.97049999999999</c:v>
                </c:pt>
                <c:pt idx="65247">
                  <c:v>-239.96849999999998</c:v>
                </c:pt>
                <c:pt idx="65248">
                  <c:v>-239.96649999999997</c:v>
                </c:pt>
                <c:pt idx="65249">
                  <c:v>-239.96449999999999</c:v>
                </c:pt>
                <c:pt idx="65250">
                  <c:v>-239.96249999999998</c:v>
                </c:pt>
                <c:pt idx="65251">
                  <c:v>-239.96049999999997</c:v>
                </c:pt>
                <c:pt idx="65252">
                  <c:v>-239.95849999999999</c:v>
                </c:pt>
                <c:pt idx="65253">
                  <c:v>-239.95649999999998</c:v>
                </c:pt>
                <c:pt idx="65254">
                  <c:v>-239.95449999999997</c:v>
                </c:pt>
                <c:pt idx="65255">
                  <c:v>-239.95249999999999</c:v>
                </c:pt>
                <c:pt idx="65256">
                  <c:v>-239.95049999999998</c:v>
                </c:pt>
                <c:pt idx="65257">
                  <c:v>-239.94849999999997</c:v>
                </c:pt>
                <c:pt idx="65258">
                  <c:v>-239.94649999999999</c:v>
                </c:pt>
                <c:pt idx="65259">
                  <c:v>-239.94449999999998</c:v>
                </c:pt>
                <c:pt idx="65260">
                  <c:v>-239.94249999999997</c:v>
                </c:pt>
                <c:pt idx="65261">
                  <c:v>-239.94049999999999</c:v>
                </c:pt>
                <c:pt idx="65262">
                  <c:v>-239.93849999999998</c:v>
                </c:pt>
                <c:pt idx="65263">
                  <c:v>-239.93649999999997</c:v>
                </c:pt>
                <c:pt idx="65264">
                  <c:v>-239.93449999999999</c:v>
                </c:pt>
                <c:pt idx="65265">
                  <c:v>-239.93249999999998</c:v>
                </c:pt>
                <c:pt idx="65266">
                  <c:v>-239.93049999999997</c:v>
                </c:pt>
                <c:pt idx="65267">
                  <c:v>-239.92849999999999</c:v>
                </c:pt>
                <c:pt idx="65268">
                  <c:v>-239.92649999999998</c:v>
                </c:pt>
                <c:pt idx="65269">
                  <c:v>-239.92449999999997</c:v>
                </c:pt>
                <c:pt idx="65270">
                  <c:v>-239.92249999999999</c:v>
                </c:pt>
                <c:pt idx="65271">
                  <c:v>-239.92049999999998</c:v>
                </c:pt>
                <c:pt idx="65272">
                  <c:v>-239.91849999999997</c:v>
                </c:pt>
                <c:pt idx="65273">
                  <c:v>-239.91649999999998</c:v>
                </c:pt>
                <c:pt idx="65274">
                  <c:v>-239.91449999999998</c:v>
                </c:pt>
                <c:pt idx="65275">
                  <c:v>-239.91249999999997</c:v>
                </c:pt>
                <c:pt idx="65276">
                  <c:v>-239.91049999999998</c:v>
                </c:pt>
                <c:pt idx="65277">
                  <c:v>-239.90849999999998</c:v>
                </c:pt>
                <c:pt idx="65278">
                  <c:v>-239.90649999999997</c:v>
                </c:pt>
                <c:pt idx="65279">
                  <c:v>-239.90449999999998</c:v>
                </c:pt>
                <c:pt idx="65280">
                  <c:v>-239.90249999999997</c:v>
                </c:pt>
                <c:pt idx="65281">
                  <c:v>-239.90049999999997</c:v>
                </c:pt>
                <c:pt idx="65282">
                  <c:v>-239.89849999999998</c:v>
                </c:pt>
                <c:pt idx="65283">
                  <c:v>-239.89649999999997</c:v>
                </c:pt>
                <c:pt idx="65284">
                  <c:v>-239.89449999999997</c:v>
                </c:pt>
                <c:pt idx="65285">
                  <c:v>-239.89249999999998</c:v>
                </c:pt>
                <c:pt idx="65286">
                  <c:v>-239.89049999999997</c:v>
                </c:pt>
                <c:pt idx="65287">
                  <c:v>-239.88849999999996</c:v>
                </c:pt>
                <c:pt idx="65288">
                  <c:v>-239.88649999999998</c:v>
                </c:pt>
                <c:pt idx="65289">
                  <c:v>-239.88449999999997</c:v>
                </c:pt>
                <c:pt idx="65290">
                  <c:v>-239.88249999999996</c:v>
                </c:pt>
                <c:pt idx="65291">
                  <c:v>-239.88049999999998</c:v>
                </c:pt>
                <c:pt idx="65292">
                  <c:v>-239.87849999999997</c:v>
                </c:pt>
                <c:pt idx="65293">
                  <c:v>-239.87649999999996</c:v>
                </c:pt>
                <c:pt idx="65294">
                  <c:v>-239.87449999999998</c:v>
                </c:pt>
                <c:pt idx="65295">
                  <c:v>-239.87249999999997</c:v>
                </c:pt>
                <c:pt idx="65296">
                  <c:v>-239.87049999999996</c:v>
                </c:pt>
                <c:pt idx="65297">
                  <c:v>-239.86849999999998</c:v>
                </c:pt>
                <c:pt idx="65298">
                  <c:v>-239.86649999999997</c:v>
                </c:pt>
                <c:pt idx="65299">
                  <c:v>-239.86449999999996</c:v>
                </c:pt>
                <c:pt idx="65300">
                  <c:v>-239.86249999999998</c:v>
                </c:pt>
                <c:pt idx="65301">
                  <c:v>-239.86049999999997</c:v>
                </c:pt>
                <c:pt idx="65302">
                  <c:v>-239.85849999999996</c:v>
                </c:pt>
                <c:pt idx="65303">
                  <c:v>-239.85649999999998</c:v>
                </c:pt>
                <c:pt idx="65304">
                  <c:v>-239.85449999999997</c:v>
                </c:pt>
                <c:pt idx="65305">
                  <c:v>-239.85249999999996</c:v>
                </c:pt>
                <c:pt idx="65306">
                  <c:v>-239.85049999999998</c:v>
                </c:pt>
                <c:pt idx="65307">
                  <c:v>-239.84849999999997</c:v>
                </c:pt>
                <c:pt idx="65308">
                  <c:v>-239.84649999999996</c:v>
                </c:pt>
                <c:pt idx="65309">
                  <c:v>-239.84449999999998</c:v>
                </c:pt>
                <c:pt idx="65310">
                  <c:v>-239.84249999999997</c:v>
                </c:pt>
                <c:pt idx="65311">
                  <c:v>-239.84049999999996</c:v>
                </c:pt>
                <c:pt idx="65312">
                  <c:v>-239.83849999999998</c:v>
                </c:pt>
                <c:pt idx="65313">
                  <c:v>-239.83649999999997</c:v>
                </c:pt>
                <c:pt idx="65314">
                  <c:v>-239.83449999999999</c:v>
                </c:pt>
                <c:pt idx="65315">
                  <c:v>-239.83249999999998</c:v>
                </c:pt>
                <c:pt idx="65316">
                  <c:v>-239.83049999999997</c:v>
                </c:pt>
                <c:pt idx="65317">
                  <c:v>-239.82849999999999</c:v>
                </c:pt>
                <c:pt idx="65318">
                  <c:v>-239.82649999999998</c:v>
                </c:pt>
                <c:pt idx="65319">
                  <c:v>-239.82449999999997</c:v>
                </c:pt>
                <c:pt idx="65320">
                  <c:v>-239.82249999999999</c:v>
                </c:pt>
                <c:pt idx="65321">
                  <c:v>-239.82049999999998</c:v>
                </c:pt>
                <c:pt idx="65322">
                  <c:v>-239.81849999999997</c:v>
                </c:pt>
                <c:pt idx="65323">
                  <c:v>-239.81649999999999</c:v>
                </c:pt>
                <c:pt idx="65324">
                  <c:v>-239.81449999999998</c:v>
                </c:pt>
                <c:pt idx="65325">
                  <c:v>-239.81249999999997</c:v>
                </c:pt>
                <c:pt idx="65326">
                  <c:v>-239.81049999999999</c:v>
                </c:pt>
                <c:pt idx="65327">
                  <c:v>-239.80849999999998</c:v>
                </c:pt>
                <c:pt idx="65328">
                  <c:v>-239.80649999999997</c:v>
                </c:pt>
                <c:pt idx="65329">
                  <c:v>-239.80449999999999</c:v>
                </c:pt>
                <c:pt idx="65330">
                  <c:v>-239.80249999999998</c:v>
                </c:pt>
                <c:pt idx="65331">
                  <c:v>-239.80049999999997</c:v>
                </c:pt>
                <c:pt idx="65332">
                  <c:v>-239.79849999999999</c:v>
                </c:pt>
                <c:pt idx="65333">
                  <c:v>-239.79649999999998</c:v>
                </c:pt>
                <c:pt idx="65334">
                  <c:v>-239.79449999999997</c:v>
                </c:pt>
                <c:pt idx="65335">
                  <c:v>-239.79249999999999</c:v>
                </c:pt>
                <c:pt idx="65336">
                  <c:v>-239.79049999999998</c:v>
                </c:pt>
                <c:pt idx="65337">
                  <c:v>-239.78849999999997</c:v>
                </c:pt>
                <c:pt idx="65338">
                  <c:v>-239.78649999999999</c:v>
                </c:pt>
                <c:pt idx="65339">
                  <c:v>-239.78449999999998</c:v>
                </c:pt>
                <c:pt idx="65340">
                  <c:v>-239.78249999999997</c:v>
                </c:pt>
                <c:pt idx="65341">
                  <c:v>-239.78049999999999</c:v>
                </c:pt>
                <c:pt idx="65342">
                  <c:v>-239.77849999999998</c:v>
                </c:pt>
                <c:pt idx="65343">
                  <c:v>-239.77649999999997</c:v>
                </c:pt>
                <c:pt idx="65344">
                  <c:v>-239.77449999999999</c:v>
                </c:pt>
                <c:pt idx="65345">
                  <c:v>-239.77249999999998</c:v>
                </c:pt>
                <c:pt idx="65346">
                  <c:v>-239.77049999999997</c:v>
                </c:pt>
                <c:pt idx="65347">
                  <c:v>-239.76849999999999</c:v>
                </c:pt>
                <c:pt idx="65348">
                  <c:v>-239.76649999999998</c:v>
                </c:pt>
                <c:pt idx="65349">
                  <c:v>-239.76449999999997</c:v>
                </c:pt>
                <c:pt idx="65350">
                  <c:v>-239.76249999999999</c:v>
                </c:pt>
                <c:pt idx="65351">
                  <c:v>-239.76049999999998</c:v>
                </c:pt>
                <c:pt idx="65352">
                  <c:v>-239.75849999999997</c:v>
                </c:pt>
                <c:pt idx="65353">
                  <c:v>-239.75649999999999</c:v>
                </c:pt>
                <c:pt idx="65354">
                  <c:v>-239.75449999999998</c:v>
                </c:pt>
                <c:pt idx="65355">
                  <c:v>-239.75249999999997</c:v>
                </c:pt>
                <c:pt idx="65356">
                  <c:v>-239.75049999999999</c:v>
                </c:pt>
                <c:pt idx="65357">
                  <c:v>-239.74849999999998</c:v>
                </c:pt>
                <c:pt idx="65358">
                  <c:v>-239.74649999999997</c:v>
                </c:pt>
                <c:pt idx="65359">
                  <c:v>-239.74449999999999</c:v>
                </c:pt>
                <c:pt idx="65360">
                  <c:v>-239.74249999999998</c:v>
                </c:pt>
                <c:pt idx="65361">
                  <c:v>-239.74049999999997</c:v>
                </c:pt>
                <c:pt idx="65362">
                  <c:v>-239.73849999999999</c:v>
                </c:pt>
                <c:pt idx="65363">
                  <c:v>-239.73649999999998</c:v>
                </c:pt>
                <c:pt idx="65364">
                  <c:v>-239.73449999999997</c:v>
                </c:pt>
                <c:pt idx="65365">
                  <c:v>-239.73249999999999</c:v>
                </c:pt>
                <c:pt idx="65366">
                  <c:v>-239.73049999999998</c:v>
                </c:pt>
                <c:pt idx="65367">
                  <c:v>-239.72849999999997</c:v>
                </c:pt>
                <c:pt idx="65368">
                  <c:v>-239.72649999999999</c:v>
                </c:pt>
                <c:pt idx="65369">
                  <c:v>-239.72449999999998</c:v>
                </c:pt>
                <c:pt idx="65370">
                  <c:v>-239.72249999999997</c:v>
                </c:pt>
                <c:pt idx="65371">
                  <c:v>-239.72049999999999</c:v>
                </c:pt>
                <c:pt idx="65372">
                  <c:v>-239.71849999999998</c:v>
                </c:pt>
                <c:pt idx="65373">
                  <c:v>-239.71649999999997</c:v>
                </c:pt>
                <c:pt idx="65374">
                  <c:v>-239.71449999999999</c:v>
                </c:pt>
                <c:pt idx="65375">
                  <c:v>-239.71249999999998</c:v>
                </c:pt>
                <c:pt idx="65376">
                  <c:v>-239.71049999999997</c:v>
                </c:pt>
                <c:pt idx="65377">
                  <c:v>-239.70849999999999</c:v>
                </c:pt>
                <c:pt idx="65378">
                  <c:v>-239.70649999999998</c:v>
                </c:pt>
                <c:pt idx="65379">
                  <c:v>-239.70449999999997</c:v>
                </c:pt>
                <c:pt idx="65380">
                  <c:v>-239.70249999999999</c:v>
                </c:pt>
                <c:pt idx="65381">
                  <c:v>-239.70049999999998</c:v>
                </c:pt>
                <c:pt idx="65382">
                  <c:v>-239.69849999999997</c:v>
                </c:pt>
                <c:pt idx="65383">
                  <c:v>-239.69649999999999</c:v>
                </c:pt>
                <c:pt idx="65384">
                  <c:v>-239.69449999999998</c:v>
                </c:pt>
                <c:pt idx="65385">
                  <c:v>-239.69249999999997</c:v>
                </c:pt>
                <c:pt idx="65386">
                  <c:v>-239.69049999999999</c:v>
                </c:pt>
                <c:pt idx="65387">
                  <c:v>-239.68849999999998</c:v>
                </c:pt>
                <c:pt idx="65388">
                  <c:v>-239.68649999999997</c:v>
                </c:pt>
                <c:pt idx="65389">
                  <c:v>-239.68449999999999</c:v>
                </c:pt>
                <c:pt idx="65390">
                  <c:v>-239.68249999999998</c:v>
                </c:pt>
                <c:pt idx="65391">
                  <c:v>-239.68049999999997</c:v>
                </c:pt>
                <c:pt idx="65392">
                  <c:v>-239.67849999999999</c:v>
                </c:pt>
                <c:pt idx="65393">
                  <c:v>-239.67649999999998</c:v>
                </c:pt>
                <c:pt idx="65394">
                  <c:v>-239.67449999999997</c:v>
                </c:pt>
                <c:pt idx="65395">
                  <c:v>-239.67249999999999</c:v>
                </c:pt>
                <c:pt idx="65396">
                  <c:v>-239.67049999999998</c:v>
                </c:pt>
                <c:pt idx="65397">
                  <c:v>-239.66849999999997</c:v>
                </c:pt>
                <c:pt idx="65398">
                  <c:v>-239.66649999999998</c:v>
                </c:pt>
                <c:pt idx="65399">
                  <c:v>-239.66449999999998</c:v>
                </c:pt>
                <c:pt idx="65400">
                  <c:v>-239.66249999999997</c:v>
                </c:pt>
                <c:pt idx="65401">
                  <c:v>-239.66049999999998</c:v>
                </c:pt>
                <c:pt idx="65402">
                  <c:v>-239.65849999999998</c:v>
                </c:pt>
                <c:pt idx="65403">
                  <c:v>-239.65649999999997</c:v>
                </c:pt>
                <c:pt idx="65404">
                  <c:v>-239.65449999999998</c:v>
                </c:pt>
                <c:pt idx="65405">
                  <c:v>-239.65249999999997</c:v>
                </c:pt>
                <c:pt idx="65406">
                  <c:v>-239.65049999999997</c:v>
                </c:pt>
                <c:pt idx="65407">
                  <c:v>-239.64849999999998</c:v>
                </c:pt>
                <c:pt idx="65408">
                  <c:v>-239.64649999999997</c:v>
                </c:pt>
                <c:pt idx="65409">
                  <c:v>-239.64449999999997</c:v>
                </c:pt>
                <c:pt idx="65410">
                  <c:v>-239.64249999999998</c:v>
                </c:pt>
                <c:pt idx="65411">
                  <c:v>-239.64049999999997</c:v>
                </c:pt>
                <c:pt idx="65412">
                  <c:v>-239.63849999999996</c:v>
                </c:pt>
                <c:pt idx="65413">
                  <c:v>-239.63649999999998</c:v>
                </c:pt>
                <c:pt idx="65414">
                  <c:v>-239.63449999999997</c:v>
                </c:pt>
                <c:pt idx="65415">
                  <c:v>-239.63249999999996</c:v>
                </c:pt>
                <c:pt idx="65416">
                  <c:v>-239.63049999999998</c:v>
                </c:pt>
                <c:pt idx="65417">
                  <c:v>-239.62849999999997</c:v>
                </c:pt>
                <c:pt idx="65418">
                  <c:v>-239.62649999999996</c:v>
                </c:pt>
                <c:pt idx="65419">
                  <c:v>-239.62449999999998</c:v>
                </c:pt>
                <c:pt idx="65420">
                  <c:v>-239.62249999999997</c:v>
                </c:pt>
                <c:pt idx="65421">
                  <c:v>-239.62049999999996</c:v>
                </c:pt>
                <c:pt idx="65422">
                  <c:v>-239.61849999999998</c:v>
                </c:pt>
                <c:pt idx="65423">
                  <c:v>-239.61649999999997</c:v>
                </c:pt>
                <c:pt idx="65424">
                  <c:v>-239.61449999999996</c:v>
                </c:pt>
                <c:pt idx="65425">
                  <c:v>-239.61249999999998</c:v>
                </c:pt>
                <c:pt idx="65426">
                  <c:v>-239.61049999999997</c:v>
                </c:pt>
                <c:pt idx="65427">
                  <c:v>-239.60849999999996</c:v>
                </c:pt>
                <c:pt idx="65428">
                  <c:v>-239.60649999999998</c:v>
                </c:pt>
                <c:pt idx="65429">
                  <c:v>-239.60449999999997</c:v>
                </c:pt>
                <c:pt idx="65430">
                  <c:v>-239.60249999999996</c:v>
                </c:pt>
                <c:pt idx="65431">
                  <c:v>-239.60049999999998</c:v>
                </c:pt>
                <c:pt idx="65432">
                  <c:v>-239.59849999999997</c:v>
                </c:pt>
                <c:pt idx="65433">
                  <c:v>-239.59649999999996</c:v>
                </c:pt>
                <c:pt idx="65434">
                  <c:v>-239.59449999999998</c:v>
                </c:pt>
                <c:pt idx="65435">
                  <c:v>-239.59249999999997</c:v>
                </c:pt>
                <c:pt idx="65436">
                  <c:v>-239.59049999999996</c:v>
                </c:pt>
                <c:pt idx="65437">
                  <c:v>-239.58849999999998</c:v>
                </c:pt>
                <c:pt idx="65438">
                  <c:v>-239.58649999999997</c:v>
                </c:pt>
                <c:pt idx="65439">
                  <c:v>-239.58449999999999</c:v>
                </c:pt>
                <c:pt idx="65440">
                  <c:v>-239.58249999999998</c:v>
                </c:pt>
                <c:pt idx="65441">
                  <c:v>-239.58049999999997</c:v>
                </c:pt>
                <c:pt idx="65442">
                  <c:v>-239.57849999999999</c:v>
                </c:pt>
                <c:pt idx="65443">
                  <c:v>-239.57649999999998</c:v>
                </c:pt>
                <c:pt idx="65444">
                  <c:v>-239.57449999999997</c:v>
                </c:pt>
                <c:pt idx="65445">
                  <c:v>-239.57249999999999</c:v>
                </c:pt>
                <c:pt idx="65446">
                  <c:v>-239.57049999999998</c:v>
                </c:pt>
                <c:pt idx="65447">
                  <c:v>-239.56849999999997</c:v>
                </c:pt>
                <c:pt idx="65448">
                  <c:v>-239.56649999999999</c:v>
                </c:pt>
                <c:pt idx="65449">
                  <c:v>-239.56449999999998</c:v>
                </c:pt>
                <c:pt idx="65450">
                  <c:v>-239.56249999999997</c:v>
                </c:pt>
                <c:pt idx="65451">
                  <c:v>-239.56049999999999</c:v>
                </c:pt>
                <c:pt idx="65452">
                  <c:v>-239.55849999999998</c:v>
                </c:pt>
                <c:pt idx="65453">
                  <c:v>-239.55649999999997</c:v>
                </c:pt>
                <c:pt idx="65454">
                  <c:v>-239.55449999999999</c:v>
                </c:pt>
                <c:pt idx="65455">
                  <c:v>-239.55249999999998</c:v>
                </c:pt>
                <c:pt idx="65456">
                  <c:v>-239.55049999999997</c:v>
                </c:pt>
                <c:pt idx="65457">
                  <c:v>-239.54849999999999</c:v>
                </c:pt>
                <c:pt idx="65458">
                  <c:v>-239.54649999999998</c:v>
                </c:pt>
                <c:pt idx="65459">
                  <c:v>-239.54449999999997</c:v>
                </c:pt>
                <c:pt idx="65460">
                  <c:v>-239.54249999999999</c:v>
                </c:pt>
                <c:pt idx="65461">
                  <c:v>-239.54049999999998</c:v>
                </c:pt>
                <c:pt idx="65462">
                  <c:v>-239.53849999999997</c:v>
                </c:pt>
                <c:pt idx="65463">
                  <c:v>-239.53649999999999</c:v>
                </c:pt>
                <c:pt idx="65464">
                  <c:v>-239.53449999999998</c:v>
                </c:pt>
                <c:pt idx="65465">
                  <c:v>-239.53249999999997</c:v>
                </c:pt>
                <c:pt idx="65466">
                  <c:v>-239.53049999999999</c:v>
                </c:pt>
                <c:pt idx="65467">
                  <c:v>-239.52849999999998</c:v>
                </c:pt>
                <c:pt idx="65468">
                  <c:v>-239.52649999999997</c:v>
                </c:pt>
                <c:pt idx="65469">
                  <c:v>-239.52449999999999</c:v>
                </c:pt>
                <c:pt idx="65470">
                  <c:v>-239.52249999999998</c:v>
                </c:pt>
                <c:pt idx="65471">
                  <c:v>-239.52049999999997</c:v>
                </c:pt>
                <c:pt idx="65472">
                  <c:v>-239.51849999999999</c:v>
                </c:pt>
                <c:pt idx="65473">
                  <c:v>-239.51649999999998</c:v>
                </c:pt>
                <c:pt idx="65474">
                  <c:v>-239.51449999999997</c:v>
                </c:pt>
                <c:pt idx="65475">
                  <c:v>-239.51249999999999</c:v>
                </c:pt>
                <c:pt idx="65476">
                  <c:v>-239.51049999999998</c:v>
                </c:pt>
                <c:pt idx="65477">
                  <c:v>-239.50849999999997</c:v>
                </c:pt>
                <c:pt idx="65478">
                  <c:v>-239.50649999999999</c:v>
                </c:pt>
                <c:pt idx="65479">
                  <c:v>-239.50449999999998</c:v>
                </c:pt>
                <c:pt idx="65480">
                  <c:v>-239.50249999999997</c:v>
                </c:pt>
                <c:pt idx="65481">
                  <c:v>-239.50049999999999</c:v>
                </c:pt>
                <c:pt idx="65482">
                  <c:v>-239.49849999999998</c:v>
                </c:pt>
                <c:pt idx="65483">
                  <c:v>-239.49649999999997</c:v>
                </c:pt>
                <c:pt idx="65484">
                  <c:v>-239.49449999999999</c:v>
                </c:pt>
                <c:pt idx="65485">
                  <c:v>-239.49249999999998</c:v>
                </c:pt>
                <c:pt idx="65486">
                  <c:v>-239.49049999999997</c:v>
                </c:pt>
                <c:pt idx="65487">
                  <c:v>-239.48849999999999</c:v>
                </c:pt>
                <c:pt idx="65488">
                  <c:v>-239.48649999999998</c:v>
                </c:pt>
                <c:pt idx="65489">
                  <c:v>-239.48449999999997</c:v>
                </c:pt>
                <c:pt idx="65490">
                  <c:v>-239.48249999999999</c:v>
                </c:pt>
                <c:pt idx="65491">
                  <c:v>-239.48049999999998</c:v>
                </c:pt>
                <c:pt idx="65492">
                  <c:v>-239.47849999999997</c:v>
                </c:pt>
                <c:pt idx="65493">
                  <c:v>-239.47649999999999</c:v>
                </c:pt>
                <c:pt idx="65494">
                  <c:v>-239.47449999999998</c:v>
                </c:pt>
                <c:pt idx="65495">
                  <c:v>-239.47249999999997</c:v>
                </c:pt>
                <c:pt idx="65496">
                  <c:v>-239.47049999999999</c:v>
                </c:pt>
                <c:pt idx="65497">
                  <c:v>-239.46849999999998</c:v>
                </c:pt>
                <c:pt idx="65498">
                  <c:v>-239.46649999999997</c:v>
                </c:pt>
                <c:pt idx="65499">
                  <c:v>-239.46449999999999</c:v>
                </c:pt>
                <c:pt idx="65500">
                  <c:v>-239.46249999999998</c:v>
                </c:pt>
                <c:pt idx="65501">
                  <c:v>-239.46049999999997</c:v>
                </c:pt>
                <c:pt idx="65502">
                  <c:v>-239.45849999999999</c:v>
                </c:pt>
                <c:pt idx="65503">
                  <c:v>-239.45649999999998</c:v>
                </c:pt>
                <c:pt idx="65504">
                  <c:v>-239.45449999999997</c:v>
                </c:pt>
                <c:pt idx="65505">
                  <c:v>-239.45249999999999</c:v>
                </c:pt>
                <c:pt idx="65506">
                  <c:v>-239.45049999999998</c:v>
                </c:pt>
                <c:pt idx="65507">
                  <c:v>-239.44849999999997</c:v>
                </c:pt>
                <c:pt idx="65508">
                  <c:v>-239.44649999999999</c:v>
                </c:pt>
                <c:pt idx="65509">
                  <c:v>-239.44449999999998</c:v>
                </c:pt>
                <c:pt idx="65510">
                  <c:v>-239.44249999999997</c:v>
                </c:pt>
                <c:pt idx="65511">
                  <c:v>-239.44049999999999</c:v>
                </c:pt>
                <c:pt idx="65512">
                  <c:v>-239.43849999999998</c:v>
                </c:pt>
                <c:pt idx="65513">
                  <c:v>-239.43649999999997</c:v>
                </c:pt>
                <c:pt idx="65514">
                  <c:v>-239.43449999999999</c:v>
                </c:pt>
                <c:pt idx="65515">
                  <c:v>-239.43249999999998</c:v>
                </c:pt>
                <c:pt idx="65516">
                  <c:v>-239.43049999999997</c:v>
                </c:pt>
                <c:pt idx="65517">
                  <c:v>-239.42849999999999</c:v>
                </c:pt>
                <c:pt idx="65518">
                  <c:v>-239.42649999999998</c:v>
                </c:pt>
                <c:pt idx="65519">
                  <c:v>-239.42449999999997</c:v>
                </c:pt>
                <c:pt idx="65520">
                  <c:v>-239.42249999999999</c:v>
                </c:pt>
                <c:pt idx="65521">
                  <c:v>-239.42049999999998</c:v>
                </c:pt>
                <c:pt idx="65522">
                  <c:v>-239.41849999999997</c:v>
                </c:pt>
                <c:pt idx="65523">
                  <c:v>-239.41649999999998</c:v>
                </c:pt>
                <c:pt idx="65524">
                  <c:v>-239.41449999999998</c:v>
                </c:pt>
                <c:pt idx="65525">
                  <c:v>-239.41249999999997</c:v>
                </c:pt>
                <c:pt idx="65526">
                  <c:v>-239.41049999999998</c:v>
                </c:pt>
                <c:pt idx="65527">
                  <c:v>-239.40849999999998</c:v>
                </c:pt>
                <c:pt idx="65528">
                  <c:v>-239.40649999999997</c:v>
                </c:pt>
                <c:pt idx="65529">
                  <c:v>-239.40449999999998</c:v>
                </c:pt>
                <c:pt idx="65530">
                  <c:v>-239.40249999999997</c:v>
                </c:pt>
                <c:pt idx="65531">
                  <c:v>-239.40049999999997</c:v>
                </c:pt>
                <c:pt idx="65532">
                  <c:v>-239.39849999999998</c:v>
                </c:pt>
                <c:pt idx="65533">
                  <c:v>-239.39649999999997</c:v>
                </c:pt>
                <c:pt idx="65534">
                  <c:v>-239.39449999999997</c:v>
                </c:pt>
                <c:pt idx="65535">
                  <c:v>-239.39249999999998</c:v>
                </c:pt>
                <c:pt idx="65536">
                  <c:v>-239.39049999999997</c:v>
                </c:pt>
                <c:pt idx="65537">
                  <c:v>-239.38849999999996</c:v>
                </c:pt>
                <c:pt idx="65538">
                  <c:v>-239.38649999999998</c:v>
                </c:pt>
                <c:pt idx="65539">
                  <c:v>-239.38449999999997</c:v>
                </c:pt>
                <c:pt idx="65540">
                  <c:v>-239.38249999999996</c:v>
                </c:pt>
                <c:pt idx="65541">
                  <c:v>-239.38049999999998</c:v>
                </c:pt>
                <c:pt idx="65542">
                  <c:v>-239.37849999999997</c:v>
                </c:pt>
                <c:pt idx="65543">
                  <c:v>-239.37649999999996</c:v>
                </c:pt>
                <c:pt idx="65544">
                  <c:v>-239.37449999999998</c:v>
                </c:pt>
                <c:pt idx="65545">
                  <c:v>-239.37249999999997</c:v>
                </c:pt>
                <c:pt idx="65546">
                  <c:v>-239.37049999999996</c:v>
                </c:pt>
                <c:pt idx="65547">
                  <c:v>-239.36849999999998</c:v>
                </c:pt>
                <c:pt idx="65548">
                  <c:v>-239.36649999999997</c:v>
                </c:pt>
                <c:pt idx="65549">
                  <c:v>-239.36449999999996</c:v>
                </c:pt>
                <c:pt idx="65550">
                  <c:v>-239.36249999999998</c:v>
                </c:pt>
                <c:pt idx="65551">
                  <c:v>-239.36049999999997</c:v>
                </c:pt>
                <c:pt idx="65552">
                  <c:v>-239.35849999999996</c:v>
                </c:pt>
                <c:pt idx="65553">
                  <c:v>-239.35649999999998</c:v>
                </c:pt>
                <c:pt idx="65554">
                  <c:v>-239.35449999999997</c:v>
                </c:pt>
                <c:pt idx="65555">
                  <c:v>-239.35249999999996</c:v>
                </c:pt>
                <c:pt idx="65556">
                  <c:v>-239.35049999999998</c:v>
                </c:pt>
                <c:pt idx="65557">
                  <c:v>-239.34849999999997</c:v>
                </c:pt>
                <c:pt idx="65558">
                  <c:v>-239.34649999999996</c:v>
                </c:pt>
                <c:pt idx="65559">
                  <c:v>-239.34449999999998</c:v>
                </c:pt>
                <c:pt idx="65560">
                  <c:v>-239.34249999999997</c:v>
                </c:pt>
                <c:pt idx="65561">
                  <c:v>-239.34049999999996</c:v>
                </c:pt>
                <c:pt idx="65562">
                  <c:v>-239.33849999999998</c:v>
                </c:pt>
                <c:pt idx="65563">
                  <c:v>-239.33649999999997</c:v>
                </c:pt>
                <c:pt idx="65564">
                  <c:v>-239.33449999999999</c:v>
                </c:pt>
                <c:pt idx="65565">
                  <c:v>-239.33249999999998</c:v>
                </c:pt>
                <c:pt idx="65566">
                  <c:v>-239.33049999999997</c:v>
                </c:pt>
                <c:pt idx="65567">
                  <c:v>-239.32849999999999</c:v>
                </c:pt>
                <c:pt idx="65568">
                  <c:v>-239.32649999999998</c:v>
                </c:pt>
                <c:pt idx="65569">
                  <c:v>-239.32449999999997</c:v>
                </c:pt>
                <c:pt idx="65570">
                  <c:v>-239.32249999999999</c:v>
                </c:pt>
                <c:pt idx="65571">
                  <c:v>-239.32049999999998</c:v>
                </c:pt>
                <c:pt idx="65572">
                  <c:v>-239.31849999999997</c:v>
                </c:pt>
                <c:pt idx="65573">
                  <c:v>-239.31649999999999</c:v>
                </c:pt>
                <c:pt idx="65574">
                  <c:v>-239.31449999999998</c:v>
                </c:pt>
                <c:pt idx="65575">
                  <c:v>-239.31249999999997</c:v>
                </c:pt>
                <c:pt idx="65576">
                  <c:v>-239.31049999999999</c:v>
                </c:pt>
                <c:pt idx="65577">
                  <c:v>-239.30849999999998</c:v>
                </c:pt>
                <c:pt idx="65578">
                  <c:v>-239.30649999999997</c:v>
                </c:pt>
                <c:pt idx="65579">
                  <c:v>-239.30449999999999</c:v>
                </c:pt>
                <c:pt idx="65580">
                  <c:v>-239.30249999999998</c:v>
                </c:pt>
                <c:pt idx="65581">
                  <c:v>-239.30049999999997</c:v>
                </c:pt>
                <c:pt idx="65582">
                  <c:v>-239.29849999999999</c:v>
                </c:pt>
                <c:pt idx="65583">
                  <c:v>-239.29649999999998</c:v>
                </c:pt>
                <c:pt idx="65584">
                  <c:v>-239.29449999999997</c:v>
                </c:pt>
                <c:pt idx="65585">
                  <c:v>-239.29249999999999</c:v>
                </c:pt>
                <c:pt idx="65586">
                  <c:v>-239.29049999999998</c:v>
                </c:pt>
                <c:pt idx="65587">
                  <c:v>-239.28849999999997</c:v>
                </c:pt>
                <c:pt idx="65588">
                  <c:v>-239.28649999999999</c:v>
                </c:pt>
                <c:pt idx="65589">
                  <c:v>-239.28449999999998</c:v>
                </c:pt>
                <c:pt idx="65590">
                  <c:v>-239.28249999999997</c:v>
                </c:pt>
                <c:pt idx="65591">
                  <c:v>-239.28049999999999</c:v>
                </c:pt>
                <c:pt idx="65592">
                  <c:v>-239.27849999999998</c:v>
                </c:pt>
                <c:pt idx="65593">
                  <c:v>-239.27649999999997</c:v>
                </c:pt>
                <c:pt idx="65594">
                  <c:v>-239.27449999999999</c:v>
                </c:pt>
                <c:pt idx="65595">
                  <c:v>-239.27249999999998</c:v>
                </c:pt>
                <c:pt idx="65596">
                  <c:v>-239.27049999999997</c:v>
                </c:pt>
                <c:pt idx="65597">
                  <c:v>-239.26849999999999</c:v>
                </c:pt>
                <c:pt idx="65598">
                  <c:v>-239.26649999999998</c:v>
                </c:pt>
                <c:pt idx="65599">
                  <c:v>-239.26449999999997</c:v>
                </c:pt>
                <c:pt idx="65600">
                  <c:v>-239.26249999999999</c:v>
                </c:pt>
                <c:pt idx="65601">
                  <c:v>-239.26049999999998</c:v>
                </c:pt>
                <c:pt idx="65602">
                  <c:v>-239.25849999999997</c:v>
                </c:pt>
                <c:pt idx="65603">
                  <c:v>-239.25649999999999</c:v>
                </c:pt>
                <c:pt idx="65604">
                  <c:v>-239.25449999999998</c:v>
                </c:pt>
                <c:pt idx="65605">
                  <c:v>-239.25249999999997</c:v>
                </c:pt>
                <c:pt idx="65606">
                  <c:v>-239.25049999999999</c:v>
                </c:pt>
                <c:pt idx="65607">
                  <c:v>-239.24849999999998</c:v>
                </c:pt>
                <c:pt idx="65608">
                  <c:v>-239.24649999999997</c:v>
                </c:pt>
                <c:pt idx="65609">
                  <c:v>-239.24449999999999</c:v>
                </c:pt>
                <c:pt idx="65610">
                  <c:v>-239.24249999999998</c:v>
                </c:pt>
                <c:pt idx="65611">
                  <c:v>-239.24049999999997</c:v>
                </c:pt>
                <c:pt idx="65612">
                  <c:v>-239.23849999999999</c:v>
                </c:pt>
                <c:pt idx="65613">
                  <c:v>-239.23649999999998</c:v>
                </c:pt>
                <c:pt idx="65614">
                  <c:v>-239.23449999999997</c:v>
                </c:pt>
                <c:pt idx="65615">
                  <c:v>-239.23249999999999</c:v>
                </c:pt>
                <c:pt idx="65616">
                  <c:v>-239.23049999999998</c:v>
                </c:pt>
                <c:pt idx="65617">
                  <c:v>-239.22849999999997</c:v>
                </c:pt>
                <c:pt idx="65618">
                  <c:v>-239.22649999999999</c:v>
                </c:pt>
                <c:pt idx="65619">
                  <c:v>-239.22449999999998</c:v>
                </c:pt>
                <c:pt idx="65620">
                  <c:v>-239.22249999999997</c:v>
                </c:pt>
                <c:pt idx="65621">
                  <c:v>-239.22049999999999</c:v>
                </c:pt>
                <c:pt idx="65622">
                  <c:v>-239.21849999999998</c:v>
                </c:pt>
                <c:pt idx="65623">
                  <c:v>-239.21649999999997</c:v>
                </c:pt>
                <c:pt idx="65624">
                  <c:v>-239.21449999999999</c:v>
                </c:pt>
                <c:pt idx="65625">
                  <c:v>-239.21249999999998</c:v>
                </c:pt>
                <c:pt idx="65626">
                  <c:v>-239.21049999999997</c:v>
                </c:pt>
                <c:pt idx="65627">
                  <c:v>-239.20849999999999</c:v>
                </c:pt>
                <c:pt idx="65628">
                  <c:v>-239.20649999999998</c:v>
                </c:pt>
                <c:pt idx="65629">
                  <c:v>-239.20449999999997</c:v>
                </c:pt>
                <c:pt idx="65630">
                  <c:v>-239.20249999999999</c:v>
                </c:pt>
                <c:pt idx="65631">
                  <c:v>-239.20049999999998</c:v>
                </c:pt>
                <c:pt idx="65632">
                  <c:v>-239.19849999999997</c:v>
                </c:pt>
                <c:pt idx="65633">
                  <c:v>-239.19649999999999</c:v>
                </c:pt>
                <c:pt idx="65634">
                  <c:v>-239.19449999999998</c:v>
                </c:pt>
                <c:pt idx="65635">
                  <c:v>-239.19249999999997</c:v>
                </c:pt>
                <c:pt idx="65636">
                  <c:v>-239.19049999999999</c:v>
                </c:pt>
                <c:pt idx="65637">
                  <c:v>-239.18849999999998</c:v>
                </c:pt>
                <c:pt idx="65638">
                  <c:v>-239.18649999999997</c:v>
                </c:pt>
                <c:pt idx="65639">
                  <c:v>-239.18449999999999</c:v>
                </c:pt>
                <c:pt idx="65640">
                  <c:v>-239.18249999999998</c:v>
                </c:pt>
                <c:pt idx="65641">
                  <c:v>-239.18049999999997</c:v>
                </c:pt>
                <c:pt idx="65642">
                  <c:v>-239.17849999999999</c:v>
                </c:pt>
                <c:pt idx="65643">
                  <c:v>-239.17649999999998</c:v>
                </c:pt>
                <c:pt idx="65644">
                  <c:v>-239.17449999999997</c:v>
                </c:pt>
                <c:pt idx="65645">
                  <c:v>-239.17249999999999</c:v>
                </c:pt>
                <c:pt idx="65646">
                  <c:v>-239.17049999999998</c:v>
                </c:pt>
                <c:pt idx="65647">
                  <c:v>-239.16849999999997</c:v>
                </c:pt>
                <c:pt idx="65648">
                  <c:v>-239.16649999999998</c:v>
                </c:pt>
                <c:pt idx="65649">
                  <c:v>-239.16449999999998</c:v>
                </c:pt>
                <c:pt idx="65650">
                  <c:v>-239.16249999999997</c:v>
                </c:pt>
                <c:pt idx="65651">
                  <c:v>-239.16049999999998</c:v>
                </c:pt>
                <c:pt idx="65652">
                  <c:v>-239.15849999999998</c:v>
                </c:pt>
                <c:pt idx="65653">
                  <c:v>-239.15649999999997</c:v>
                </c:pt>
                <c:pt idx="65654">
                  <c:v>-239.15449999999998</c:v>
                </c:pt>
                <c:pt idx="65655">
                  <c:v>-239.15249999999997</c:v>
                </c:pt>
                <c:pt idx="65656">
                  <c:v>-239.15049999999997</c:v>
                </c:pt>
                <c:pt idx="65657">
                  <c:v>-239.14849999999998</c:v>
                </c:pt>
                <c:pt idx="65658">
                  <c:v>-239.14649999999997</c:v>
                </c:pt>
                <c:pt idx="65659">
                  <c:v>-239.14449999999997</c:v>
                </c:pt>
                <c:pt idx="65660">
                  <c:v>-239.14249999999998</c:v>
                </c:pt>
                <c:pt idx="65661">
                  <c:v>-239.14049999999997</c:v>
                </c:pt>
                <c:pt idx="65662">
                  <c:v>-239.13849999999996</c:v>
                </c:pt>
                <c:pt idx="65663">
                  <c:v>-239.13649999999998</c:v>
                </c:pt>
                <c:pt idx="65664">
                  <c:v>-239.13449999999997</c:v>
                </c:pt>
                <c:pt idx="65665">
                  <c:v>-239.13249999999996</c:v>
                </c:pt>
                <c:pt idx="65666">
                  <c:v>-239.13049999999998</c:v>
                </c:pt>
                <c:pt idx="65667">
                  <c:v>-239.12849999999997</c:v>
                </c:pt>
                <c:pt idx="65668">
                  <c:v>-239.12649999999996</c:v>
                </c:pt>
                <c:pt idx="65669">
                  <c:v>-239.12449999999998</c:v>
                </c:pt>
                <c:pt idx="65670">
                  <c:v>-239.12249999999997</c:v>
                </c:pt>
                <c:pt idx="65671">
                  <c:v>-239.12049999999996</c:v>
                </c:pt>
                <c:pt idx="65672">
                  <c:v>-239.11849999999998</c:v>
                </c:pt>
                <c:pt idx="65673">
                  <c:v>-239.11649999999997</c:v>
                </c:pt>
                <c:pt idx="65674">
                  <c:v>-239.11449999999996</c:v>
                </c:pt>
                <c:pt idx="65675">
                  <c:v>-239.11249999999998</c:v>
                </c:pt>
                <c:pt idx="65676">
                  <c:v>-239.11049999999997</c:v>
                </c:pt>
                <c:pt idx="65677">
                  <c:v>-239.10849999999996</c:v>
                </c:pt>
                <c:pt idx="65678">
                  <c:v>-239.10649999999998</c:v>
                </c:pt>
                <c:pt idx="65679">
                  <c:v>-239.10449999999997</c:v>
                </c:pt>
                <c:pt idx="65680">
                  <c:v>-239.10249999999996</c:v>
                </c:pt>
                <c:pt idx="65681">
                  <c:v>-239.10049999999998</c:v>
                </c:pt>
                <c:pt idx="65682">
                  <c:v>-239.09849999999997</c:v>
                </c:pt>
                <c:pt idx="65683">
                  <c:v>-239.09649999999996</c:v>
                </c:pt>
                <c:pt idx="65684">
                  <c:v>-239.09449999999998</c:v>
                </c:pt>
                <c:pt idx="65685">
                  <c:v>-239.09249999999997</c:v>
                </c:pt>
                <c:pt idx="65686">
                  <c:v>-239.09049999999996</c:v>
                </c:pt>
                <c:pt idx="65687">
                  <c:v>-239.08849999999998</c:v>
                </c:pt>
                <c:pt idx="65688">
                  <c:v>-239.08649999999997</c:v>
                </c:pt>
                <c:pt idx="65689">
                  <c:v>-239.08449999999999</c:v>
                </c:pt>
                <c:pt idx="65690">
                  <c:v>-239.08249999999998</c:v>
                </c:pt>
                <c:pt idx="65691">
                  <c:v>-239.08049999999997</c:v>
                </c:pt>
                <c:pt idx="65692">
                  <c:v>-239.07849999999999</c:v>
                </c:pt>
                <c:pt idx="65693">
                  <c:v>-239.07649999999998</c:v>
                </c:pt>
                <c:pt idx="65694">
                  <c:v>-239.07449999999997</c:v>
                </c:pt>
                <c:pt idx="65695">
                  <c:v>-239.07249999999999</c:v>
                </c:pt>
                <c:pt idx="65696">
                  <c:v>-239.07049999999998</c:v>
                </c:pt>
                <c:pt idx="65697">
                  <c:v>-239.06849999999997</c:v>
                </c:pt>
                <c:pt idx="65698">
                  <c:v>-239.06649999999999</c:v>
                </c:pt>
                <c:pt idx="65699">
                  <c:v>-239.06449999999998</c:v>
                </c:pt>
                <c:pt idx="65700">
                  <c:v>-239.06249999999997</c:v>
                </c:pt>
                <c:pt idx="65701">
                  <c:v>-239.06049999999999</c:v>
                </c:pt>
                <c:pt idx="65702">
                  <c:v>-239.05849999999998</c:v>
                </c:pt>
                <c:pt idx="65703">
                  <c:v>-239.05649999999997</c:v>
                </c:pt>
                <c:pt idx="65704">
                  <c:v>-239.05449999999999</c:v>
                </c:pt>
                <c:pt idx="65705">
                  <c:v>-239.05249999999998</c:v>
                </c:pt>
                <c:pt idx="65706">
                  <c:v>-239.05049999999997</c:v>
                </c:pt>
                <c:pt idx="65707">
                  <c:v>-239.04849999999999</c:v>
                </c:pt>
                <c:pt idx="65708">
                  <c:v>-239.04649999999998</c:v>
                </c:pt>
                <c:pt idx="65709">
                  <c:v>-239.04449999999997</c:v>
                </c:pt>
                <c:pt idx="65710">
                  <c:v>-239.04249999999999</c:v>
                </c:pt>
                <c:pt idx="65711">
                  <c:v>-239.04049999999998</c:v>
                </c:pt>
                <c:pt idx="65712">
                  <c:v>-239.03849999999997</c:v>
                </c:pt>
                <c:pt idx="65713">
                  <c:v>-239.03649999999999</c:v>
                </c:pt>
                <c:pt idx="65714">
                  <c:v>-239.03449999999998</c:v>
                </c:pt>
                <c:pt idx="65715">
                  <c:v>-239.03249999999997</c:v>
                </c:pt>
                <c:pt idx="65716">
                  <c:v>-239.03049999999999</c:v>
                </c:pt>
                <c:pt idx="65717">
                  <c:v>-239.02849999999998</c:v>
                </c:pt>
                <c:pt idx="65718">
                  <c:v>-239.02649999999997</c:v>
                </c:pt>
                <c:pt idx="65719">
                  <c:v>-239.02449999999999</c:v>
                </c:pt>
                <c:pt idx="65720">
                  <c:v>-239.02249999999998</c:v>
                </c:pt>
                <c:pt idx="65721">
                  <c:v>-239.02049999999997</c:v>
                </c:pt>
                <c:pt idx="65722">
                  <c:v>-239.01849999999999</c:v>
                </c:pt>
                <c:pt idx="65723">
                  <c:v>-239.01649999999998</c:v>
                </c:pt>
                <c:pt idx="65724">
                  <c:v>-239.01449999999997</c:v>
                </c:pt>
                <c:pt idx="65725">
                  <c:v>-239.01249999999999</c:v>
                </c:pt>
                <c:pt idx="65726">
                  <c:v>-239.01049999999998</c:v>
                </c:pt>
                <c:pt idx="65727">
                  <c:v>-239.00849999999997</c:v>
                </c:pt>
                <c:pt idx="65728">
                  <c:v>-239.00649999999999</c:v>
                </c:pt>
                <c:pt idx="65729">
                  <c:v>-239.00449999999998</c:v>
                </c:pt>
                <c:pt idx="65730">
                  <c:v>-239.00249999999997</c:v>
                </c:pt>
                <c:pt idx="65731">
                  <c:v>-239.00049999999999</c:v>
                </c:pt>
                <c:pt idx="65732">
                  <c:v>-238.99849999999998</c:v>
                </c:pt>
                <c:pt idx="65733">
                  <c:v>-238.99649999999997</c:v>
                </c:pt>
                <c:pt idx="65734">
                  <c:v>-238.99449999999999</c:v>
                </c:pt>
                <c:pt idx="65735">
                  <c:v>-238.99249999999998</c:v>
                </c:pt>
                <c:pt idx="65736">
                  <c:v>-238.99049999999997</c:v>
                </c:pt>
                <c:pt idx="65737">
                  <c:v>-238.98849999999999</c:v>
                </c:pt>
                <c:pt idx="65738">
                  <c:v>-238.98649999999998</c:v>
                </c:pt>
                <c:pt idx="65739">
                  <c:v>-238.98449999999997</c:v>
                </c:pt>
                <c:pt idx="65740">
                  <c:v>-238.98249999999999</c:v>
                </c:pt>
                <c:pt idx="65741">
                  <c:v>-238.98049999999998</c:v>
                </c:pt>
                <c:pt idx="65742">
                  <c:v>-238.97849999999997</c:v>
                </c:pt>
                <c:pt idx="65743">
                  <c:v>-238.97649999999999</c:v>
                </c:pt>
                <c:pt idx="65744">
                  <c:v>-238.97449999999998</c:v>
                </c:pt>
                <c:pt idx="65745">
                  <c:v>-238.97249999999997</c:v>
                </c:pt>
                <c:pt idx="65746">
                  <c:v>-238.97049999999999</c:v>
                </c:pt>
                <c:pt idx="65747">
                  <c:v>-238.96849999999998</c:v>
                </c:pt>
                <c:pt idx="65748">
                  <c:v>-238.96649999999997</c:v>
                </c:pt>
                <c:pt idx="65749">
                  <c:v>-238.96449999999999</c:v>
                </c:pt>
                <c:pt idx="65750">
                  <c:v>-238.96249999999998</c:v>
                </c:pt>
                <c:pt idx="65751">
                  <c:v>-238.96049999999997</c:v>
                </c:pt>
                <c:pt idx="65752">
                  <c:v>-238.95849999999999</c:v>
                </c:pt>
                <c:pt idx="65753">
                  <c:v>-238.95649999999998</c:v>
                </c:pt>
                <c:pt idx="65754">
                  <c:v>-238.95449999999997</c:v>
                </c:pt>
                <c:pt idx="65755">
                  <c:v>-238.95249999999999</c:v>
                </c:pt>
                <c:pt idx="65756">
                  <c:v>-238.95049999999998</c:v>
                </c:pt>
                <c:pt idx="65757">
                  <c:v>-238.94849999999997</c:v>
                </c:pt>
                <c:pt idx="65758">
                  <c:v>-238.94649999999999</c:v>
                </c:pt>
                <c:pt idx="65759">
                  <c:v>-238.94449999999998</c:v>
                </c:pt>
                <c:pt idx="65760">
                  <c:v>-238.94249999999997</c:v>
                </c:pt>
                <c:pt idx="65761">
                  <c:v>-238.94049999999999</c:v>
                </c:pt>
                <c:pt idx="65762">
                  <c:v>-238.93849999999998</c:v>
                </c:pt>
                <c:pt idx="65763">
                  <c:v>-238.93649999999997</c:v>
                </c:pt>
                <c:pt idx="65764">
                  <c:v>-238.93449999999999</c:v>
                </c:pt>
                <c:pt idx="65765">
                  <c:v>-238.93249999999998</c:v>
                </c:pt>
                <c:pt idx="65766">
                  <c:v>-238.93049999999997</c:v>
                </c:pt>
                <c:pt idx="65767">
                  <c:v>-238.92849999999999</c:v>
                </c:pt>
                <c:pt idx="65768">
                  <c:v>-238.92649999999998</c:v>
                </c:pt>
                <c:pt idx="65769">
                  <c:v>-238.92449999999997</c:v>
                </c:pt>
                <c:pt idx="65770">
                  <c:v>-238.92249999999999</c:v>
                </c:pt>
                <c:pt idx="65771">
                  <c:v>-238.92049999999998</c:v>
                </c:pt>
                <c:pt idx="65772">
                  <c:v>-238.91849999999997</c:v>
                </c:pt>
                <c:pt idx="65773">
                  <c:v>-238.91649999999998</c:v>
                </c:pt>
                <c:pt idx="65774">
                  <c:v>-238.91449999999998</c:v>
                </c:pt>
                <c:pt idx="65775">
                  <c:v>-238.91249999999997</c:v>
                </c:pt>
                <c:pt idx="65776">
                  <c:v>-238.91049999999998</c:v>
                </c:pt>
                <c:pt idx="65777">
                  <c:v>-238.90849999999998</c:v>
                </c:pt>
                <c:pt idx="65778">
                  <c:v>-238.90649999999997</c:v>
                </c:pt>
                <c:pt idx="65779">
                  <c:v>-238.90449999999998</c:v>
                </c:pt>
                <c:pt idx="65780">
                  <c:v>-238.90249999999997</c:v>
                </c:pt>
                <c:pt idx="65781">
                  <c:v>-238.90049999999997</c:v>
                </c:pt>
                <c:pt idx="65782">
                  <c:v>-238.89849999999998</c:v>
                </c:pt>
                <c:pt idx="65783">
                  <c:v>-238.89649999999997</c:v>
                </c:pt>
                <c:pt idx="65784">
                  <c:v>-238.89449999999997</c:v>
                </c:pt>
                <c:pt idx="65785">
                  <c:v>-238.89249999999998</c:v>
                </c:pt>
                <c:pt idx="65786">
                  <c:v>-238.89049999999997</c:v>
                </c:pt>
                <c:pt idx="65787">
                  <c:v>-238.88849999999996</c:v>
                </c:pt>
                <c:pt idx="65788">
                  <c:v>-238.88649999999998</c:v>
                </c:pt>
                <c:pt idx="65789">
                  <c:v>-238.88449999999997</c:v>
                </c:pt>
                <c:pt idx="65790">
                  <c:v>-238.88249999999996</c:v>
                </c:pt>
                <c:pt idx="65791">
                  <c:v>-238.88049999999998</c:v>
                </c:pt>
                <c:pt idx="65792">
                  <c:v>-238.87849999999997</c:v>
                </c:pt>
                <c:pt idx="65793">
                  <c:v>-238.87649999999996</c:v>
                </c:pt>
                <c:pt idx="65794">
                  <c:v>-238.87449999999998</c:v>
                </c:pt>
                <c:pt idx="65795">
                  <c:v>-238.87249999999997</c:v>
                </c:pt>
                <c:pt idx="65796">
                  <c:v>-238.87049999999996</c:v>
                </c:pt>
                <c:pt idx="65797">
                  <c:v>-238.86849999999998</c:v>
                </c:pt>
                <c:pt idx="65798">
                  <c:v>-238.86649999999997</c:v>
                </c:pt>
                <c:pt idx="65799">
                  <c:v>-238.86449999999996</c:v>
                </c:pt>
                <c:pt idx="65800">
                  <c:v>-238.86249999999998</c:v>
                </c:pt>
                <c:pt idx="65801">
                  <c:v>-238.86049999999997</c:v>
                </c:pt>
                <c:pt idx="65802">
                  <c:v>-238.85849999999996</c:v>
                </c:pt>
                <c:pt idx="65803">
                  <c:v>-238.85649999999998</c:v>
                </c:pt>
                <c:pt idx="65804">
                  <c:v>-238.85449999999997</c:v>
                </c:pt>
                <c:pt idx="65805">
                  <c:v>-238.85249999999996</c:v>
                </c:pt>
                <c:pt idx="65806">
                  <c:v>-238.85049999999998</c:v>
                </c:pt>
                <c:pt idx="65807">
                  <c:v>-238.84849999999997</c:v>
                </c:pt>
                <c:pt idx="65808">
                  <c:v>-238.84649999999996</c:v>
                </c:pt>
                <c:pt idx="65809">
                  <c:v>-238.84449999999998</c:v>
                </c:pt>
                <c:pt idx="65810">
                  <c:v>-238.84249999999997</c:v>
                </c:pt>
                <c:pt idx="65811">
                  <c:v>-238.84049999999996</c:v>
                </c:pt>
                <c:pt idx="65812">
                  <c:v>-238.83849999999998</c:v>
                </c:pt>
                <c:pt idx="65813">
                  <c:v>-238.83649999999997</c:v>
                </c:pt>
                <c:pt idx="65814">
                  <c:v>-238.83449999999999</c:v>
                </c:pt>
                <c:pt idx="65815">
                  <c:v>-238.83249999999998</c:v>
                </c:pt>
                <c:pt idx="65816">
                  <c:v>-238.83049999999997</c:v>
                </c:pt>
                <c:pt idx="65817">
                  <c:v>-238.82849999999999</c:v>
                </c:pt>
                <c:pt idx="65818">
                  <c:v>-238.82649999999998</c:v>
                </c:pt>
                <c:pt idx="65819">
                  <c:v>-238.82449999999997</c:v>
                </c:pt>
                <c:pt idx="65820">
                  <c:v>-238.82249999999999</c:v>
                </c:pt>
                <c:pt idx="65821">
                  <c:v>-238.82049999999998</c:v>
                </c:pt>
                <c:pt idx="65822">
                  <c:v>-238.81849999999997</c:v>
                </c:pt>
                <c:pt idx="65823">
                  <c:v>-238.81649999999999</c:v>
                </c:pt>
                <c:pt idx="65824">
                  <c:v>-238.81449999999998</c:v>
                </c:pt>
                <c:pt idx="65825">
                  <c:v>-238.81249999999997</c:v>
                </c:pt>
                <c:pt idx="65826">
                  <c:v>-238.81049999999999</c:v>
                </c:pt>
                <c:pt idx="65827">
                  <c:v>-238.80849999999998</c:v>
                </c:pt>
                <c:pt idx="65828">
                  <c:v>-238.80649999999997</c:v>
                </c:pt>
                <c:pt idx="65829">
                  <c:v>-238.80449999999999</c:v>
                </c:pt>
                <c:pt idx="65830">
                  <c:v>-238.80249999999998</c:v>
                </c:pt>
                <c:pt idx="65831">
                  <c:v>-238.80049999999997</c:v>
                </c:pt>
                <c:pt idx="65832">
                  <c:v>-238.79849999999999</c:v>
                </c:pt>
                <c:pt idx="65833">
                  <c:v>-238.79649999999998</c:v>
                </c:pt>
                <c:pt idx="65834">
                  <c:v>-238.79449999999997</c:v>
                </c:pt>
                <c:pt idx="65835">
                  <c:v>-238.79249999999999</c:v>
                </c:pt>
                <c:pt idx="65836">
                  <c:v>-238.79049999999998</c:v>
                </c:pt>
                <c:pt idx="65837">
                  <c:v>-238.78849999999997</c:v>
                </c:pt>
                <c:pt idx="65838">
                  <c:v>-238.78649999999999</c:v>
                </c:pt>
                <c:pt idx="65839">
                  <c:v>-238.78449999999998</c:v>
                </c:pt>
                <c:pt idx="65840">
                  <c:v>-238.78249999999997</c:v>
                </c:pt>
                <c:pt idx="65841">
                  <c:v>-238.78049999999999</c:v>
                </c:pt>
                <c:pt idx="65842">
                  <c:v>-238.77849999999998</c:v>
                </c:pt>
                <c:pt idx="65843">
                  <c:v>-238.77649999999997</c:v>
                </c:pt>
                <c:pt idx="65844">
                  <c:v>-238.77449999999999</c:v>
                </c:pt>
                <c:pt idx="65845">
                  <c:v>-238.77249999999998</c:v>
                </c:pt>
                <c:pt idx="65846">
                  <c:v>-238.77049999999997</c:v>
                </c:pt>
                <c:pt idx="65847">
                  <c:v>-238.76849999999999</c:v>
                </c:pt>
                <c:pt idx="65848">
                  <c:v>-238.76649999999998</c:v>
                </c:pt>
                <c:pt idx="65849">
                  <c:v>-238.76449999999997</c:v>
                </c:pt>
                <c:pt idx="65850">
                  <c:v>-238.76249999999999</c:v>
                </c:pt>
                <c:pt idx="65851">
                  <c:v>-238.76049999999998</c:v>
                </c:pt>
                <c:pt idx="65852">
                  <c:v>-238.75849999999997</c:v>
                </c:pt>
                <c:pt idx="65853">
                  <c:v>-238.75649999999999</c:v>
                </c:pt>
                <c:pt idx="65854">
                  <c:v>-238.75449999999998</c:v>
                </c:pt>
                <c:pt idx="65855">
                  <c:v>-238.75249999999997</c:v>
                </c:pt>
                <c:pt idx="65856">
                  <c:v>-238.75049999999999</c:v>
                </c:pt>
                <c:pt idx="65857">
                  <c:v>-238.74849999999998</c:v>
                </c:pt>
                <c:pt idx="65858">
                  <c:v>-238.74649999999997</c:v>
                </c:pt>
                <c:pt idx="65859">
                  <c:v>-238.74449999999999</c:v>
                </c:pt>
                <c:pt idx="65860">
                  <c:v>-238.74249999999998</c:v>
                </c:pt>
                <c:pt idx="65861">
                  <c:v>-238.74049999999997</c:v>
                </c:pt>
                <c:pt idx="65862">
                  <c:v>-238.73849999999999</c:v>
                </c:pt>
                <c:pt idx="65863">
                  <c:v>-238.73649999999998</c:v>
                </c:pt>
                <c:pt idx="65864">
                  <c:v>-238.73449999999997</c:v>
                </c:pt>
                <c:pt idx="65865">
                  <c:v>-238.73249999999999</c:v>
                </c:pt>
                <c:pt idx="65866">
                  <c:v>-238.73049999999998</c:v>
                </c:pt>
                <c:pt idx="65867">
                  <c:v>-238.72849999999997</c:v>
                </c:pt>
                <c:pt idx="65868">
                  <c:v>-238.72649999999999</c:v>
                </c:pt>
                <c:pt idx="65869">
                  <c:v>-238.72449999999998</c:v>
                </c:pt>
                <c:pt idx="65870">
                  <c:v>-238.72249999999997</c:v>
                </c:pt>
                <c:pt idx="65871">
                  <c:v>-238.72049999999999</c:v>
                </c:pt>
                <c:pt idx="65872">
                  <c:v>-238.71849999999998</c:v>
                </c:pt>
                <c:pt idx="65873">
                  <c:v>-238.71649999999997</c:v>
                </c:pt>
                <c:pt idx="65874">
                  <c:v>-238.71449999999999</c:v>
                </c:pt>
                <c:pt idx="65875">
                  <c:v>-238.71249999999998</c:v>
                </c:pt>
                <c:pt idx="65876">
                  <c:v>-238.71049999999997</c:v>
                </c:pt>
                <c:pt idx="65877">
                  <c:v>-238.70849999999999</c:v>
                </c:pt>
                <c:pt idx="65878">
                  <c:v>-238.70649999999998</c:v>
                </c:pt>
                <c:pt idx="65879">
                  <c:v>-238.70449999999997</c:v>
                </c:pt>
                <c:pt idx="65880">
                  <c:v>-238.70249999999999</c:v>
                </c:pt>
                <c:pt idx="65881">
                  <c:v>-238.70049999999998</c:v>
                </c:pt>
                <c:pt idx="65882">
                  <c:v>-238.69849999999997</c:v>
                </c:pt>
                <c:pt idx="65883">
                  <c:v>-238.69649999999999</c:v>
                </c:pt>
                <c:pt idx="65884">
                  <c:v>-238.69449999999998</c:v>
                </c:pt>
                <c:pt idx="65885">
                  <c:v>-238.69249999999997</c:v>
                </c:pt>
                <c:pt idx="65886">
                  <c:v>-238.69049999999999</c:v>
                </c:pt>
                <c:pt idx="65887">
                  <c:v>-238.68849999999998</c:v>
                </c:pt>
                <c:pt idx="65888">
                  <c:v>-238.68649999999997</c:v>
                </c:pt>
                <c:pt idx="65889">
                  <c:v>-238.68449999999999</c:v>
                </c:pt>
                <c:pt idx="65890">
                  <c:v>-238.68249999999998</c:v>
                </c:pt>
                <c:pt idx="65891">
                  <c:v>-238.68049999999997</c:v>
                </c:pt>
                <c:pt idx="65892">
                  <c:v>-238.67849999999999</c:v>
                </c:pt>
                <c:pt idx="65893">
                  <c:v>-238.67649999999998</c:v>
                </c:pt>
                <c:pt idx="65894">
                  <c:v>-238.67449999999997</c:v>
                </c:pt>
                <c:pt idx="65895">
                  <c:v>-238.67249999999999</c:v>
                </c:pt>
                <c:pt idx="65896">
                  <c:v>-238.67049999999998</c:v>
                </c:pt>
                <c:pt idx="65897">
                  <c:v>-238.66849999999997</c:v>
                </c:pt>
                <c:pt idx="65898">
                  <c:v>-238.66649999999998</c:v>
                </c:pt>
                <c:pt idx="65899">
                  <c:v>-238.66449999999998</c:v>
                </c:pt>
                <c:pt idx="65900">
                  <c:v>-238.66249999999997</c:v>
                </c:pt>
                <c:pt idx="65901">
                  <c:v>-238.66049999999998</c:v>
                </c:pt>
                <c:pt idx="65902">
                  <c:v>-238.65849999999998</c:v>
                </c:pt>
                <c:pt idx="65903">
                  <c:v>-238.65649999999997</c:v>
                </c:pt>
                <c:pt idx="65904">
                  <c:v>-238.65449999999998</c:v>
                </c:pt>
                <c:pt idx="65905">
                  <c:v>-238.65249999999997</c:v>
                </c:pt>
                <c:pt idx="65906">
                  <c:v>-238.65049999999997</c:v>
                </c:pt>
                <c:pt idx="65907">
                  <c:v>-238.64849999999998</c:v>
                </c:pt>
                <c:pt idx="65908">
                  <c:v>-238.64649999999997</c:v>
                </c:pt>
                <c:pt idx="65909">
                  <c:v>-238.64449999999997</c:v>
                </c:pt>
                <c:pt idx="65910">
                  <c:v>-238.64249999999998</c:v>
                </c:pt>
                <c:pt idx="65911">
                  <c:v>-238.64049999999997</c:v>
                </c:pt>
                <c:pt idx="65912">
                  <c:v>-238.63849999999996</c:v>
                </c:pt>
                <c:pt idx="65913">
                  <c:v>-238.63649999999998</c:v>
                </c:pt>
                <c:pt idx="65914">
                  <c:v>-238.63449999999997</c:v>
                </c:pt>
                <c:pt idx="65915">
                  <c:v>-238.63249999999996</c:v>
                </c:pt>
                <c:pt idx="65916">
                  <c:v>-238.63049999999998</c:v>
                </c:pt>
                <c:pt idx="65917">
                  <c:v>-238.62849999999997</c:v>
                </c:pt>
                <c:pt idx="65918">
                  <c:v>-238.62649999999996</c:v>
                </c:pt>
                <c:pt idx="65919">
                  <c:v>-238.62449999999998</c:v>
                </c:pt>
                <c:pt idx="65920">
                  <c:v>-238.62249999999997</c:v>
                </c:pt>
                <c:pt idx="65921">
                  <c:v>-238.62049999999996</c:v>
                </c:pt>
                <c:pt idx="65922">
                  <c:v>-238.61849999999998</c:v>
                </c:pt>
                <c:pt idx="65923">
                  <c:v>-238.61649999999997</c:v>
                </c:pt>
                <c:pt idx="65924">
                  <c:v>-238.61449999999996</c:v>
                </c:pt>
                <c:pt idx="65925">
                  <c:v>-238.61249999999998</c:v>
                </c:pt>
                <c:pt idx="65926">
                  <c:v>-238.61049999999997</c:v>
                </c:pt>
                <c:pt idx="65927">
                  <c:v>-238.60849999999996</c:v>
                </c:pt>
                <c:pt idx="65928">
                  <c:v>-238.60649999999998</c:v>
                </c:pt>
                <c:pt idx="65929">
                  <c:v>-238.60449999999997</c:v>
                </c:pt>
                <c:pt idx="65930">
                  <c:v>-238.60249999999996</c:v>
                </c:pt>
                <c:pt idx="65931">
                  <c:v>-238.60049999999998</c:v>
                </c:pt>
                <c:pt idx="65932">
                  <c:v>-238.59849999999997</c:v>
                </c:pt>
                <c:pt idx="65933">
                  <c:v>-238.59649999999996</c:v>
                </c:pt>
                <c:pt idx="65934">
                  <c:v>-238.59449999999998</c:v>
                </c:pt>
                <c:pt idx="65935">
                  <c:v>-238.59249999999997</c:v>
                </c:pt>
                <c:pt idx="65936">
                  <c:v>-238.59049999999996</c:v>
                </c:pt>
                <c:pt idx="65937">
                  <c:v>-238.58849999999998</c:v>
                </c:pt>
                <c:pt idx="65938">
                  <c:v>-238.58649999999997</c:v>
                </c:pt>
                <c:pt idx="65939">
                  <c:v>-238.58449999999999</c:v>
                </c:pt>
                <c:pt idx="65940">
                  <c:v>-238.58249999999998</c:v>
                </c:pt>
                <c:pt idx="65941">
                  <c:v>-238.58049999999997</c:v>
                </c:pt>
                <c:pt idx="65942">
                  <c:v>-238.57849999999999</c:v>
                </c:pt>
                <c:pt idx="65943">
                  <c:v>-238.57649999999998</c:v>
                </c:pt>
                <c:pt idx="65944">
                  <c:v>-238.57449999999997</c:v>
                </c:pt>
                <c:pt idx="65945">
                  <c:v>-238.57249999999999</c:v>
                </c:pt>
                <c:pt idx="65946">
                  <c:v>-238.57049999999998</c:v>
                </c:pt>
                <c:pt idx="65947">
                  <c:v>-238.56849999999997</c:v>
                </c:pt>
                <c:pt idx="65948">
                  <c:v>-238.56649999999999</c:v>
                </c:pt>
                <c:pt idx="65949">
                  <c:v>-238.56449999999998</c:v>
                </c:pt>
                <c:pt idx="65950">
                  <c:v>-238.56249999999997</c:v>
                </c:pt>
                <c:pt idx="65951">
                  <c:v>-238.56049999999999</c:v>
                </c:pt>
                <c:pt idx="65952">
                  <c:v>-238.55849999999998</c:v>
                </c:pt>
                <c:pt idx="65953">
                  <c:v>-238.55649999999997</c:v>
                </c:pt>
                <c:pt idx="65954">
                  <c:v>-238.55449999999999</c:v>
                </c:pt>
                <c:pt idx="65955">
                  <c:v>-238.55249999999998</c:v>
                </c:pt>
                <c:pt idx="65956">
                  <c:v>-238.55049999999997</c:v>
                </c:pt>
                <c:pt idx="65957">
                  <c:v>-238.54849999999999</c:v>
                </c:pt>
                <c:pt idx="65958">
                  <c:v>-238.54649999999998</c:v>
                </c:pt>
                <c:pt idx="65959">
                  <c:v>-238.54449999999997</c:v>
                </c:pt>
                <c:pt idx="65960">
                  <c:v>-238.54249999999999</c:v>
                </c:pt>
                <c:pt idx="65961">
                  <c:v>-238.54049999999998</c:v>
                </c:pt>
                <c:pt idx="65962">
                  <c:v>-238.53849999999997</c:v>
                </c:pt>
                <c:pt idx="65963">
                  <c:v>-238.53649999999999</c:v>
                </c:pt>
                <c:pt idx="65964">
                  <c:v>-238.53449999999998</c:v>
                </c:pt>
                <c:pt idx="65965">
                  <c:v>-238.53249999999997</c:v>
                </c:pt>
                <c:pt idx="65966">
                  <c:v>-238.53049999999999</c:v>
                </c:pt>
                <c:pt idx="65967">
                  <c:v>-238.52849999999998</c:v>
                </c:pt>
                <c:pt idx="65968">
                  <c:v>-238.52649999999997</c:v>
                </c:pt>
                <c:pt idx="65969">
                  <c:v>-238.52449999999999</c:v>
                </c:pt>
                <c:pt idx="65970">
                  <c:v>-238.52249999999998</c:v>
                </c:pt>
                <c:pt idx="65971">
                  <c:v>-238.52049999999997</c:v>
                </c:pt>
                <c:pt idx="65972">
                  <c:v>-238.51849999999999</c:v>
                </c:pt>
                <c:pt idx="65973">
                  <c:v>-238.51649999999998</c:v>
                </c:pt>
                <c:pt idx="65974">
                  <c:v>-238.51449999999997</c:v>
                </c:pt>
                <c:pt idx="65975">
                  <c:v>-238.51249999999999</c:v>
                </c:pt>
                <c:pt idx="65976">
                  <c:v>-238.51049999999998</c:v>
                </c:pt>
                <c:pt idx="65977">
                  <c:v>-238.50849999999997</c:v>
                </c:pt>
                <c:pt idx="65978">
                  <c:v>-238.50649999999999</c:v>
                </c:pt>
                <c:pt idx="65979">
                  <c:v>-238.50449999999998</c:v>
                </c:pt>
                <c:pt idx="65980">
                  <c:v>-238.50249999999997</c:v>
                </c:pt>
                <c:pt idx="65981">
                  <c:v>-238.50049999999999</c:v>
                </c:pt>
                <c:pt idx="65982">
                  <c:v>-238.49849999999998</c:v>
                </c:pt>
                <c:pt idx="65983">
                  <c:v>-238.49649999999997</c:v>
                </c:pt>
                <c:pt idx="65984">
                  <c:v>-238.49449999999999</c:v>
                </c:pt>
                <c:pt idx="65985">
                  <c:v>-238.49249999999998</c:v>
                </c:pt>
                <c:pt idx="65986">
                  <c:v>-238.49049999999997</c:v>
                </c:pt>
                <c:pt idx="65987">
                  <c:v>-238.48849999999999</c:v>
                </c:pt>
                <c:pt idx="65988">
                  <c:v>-238.48649999999998</c:v>
                </c:pt>
                <c:pt idx="65989">
                  <c:v>-238.48449999999997</c:v>
                </c:pt>
                <c:pt idx="65990">
                  <c:v>-238.48249999999999</c:v>
                </c:pt>
                <c:pt idx="65991">
                  <c:v>-238.48049999999998</c:v>
                </c:pt>
                <c:pt idx="65992">
                  <c:v>-238.47849999999997</c:v>
                </c:pt>
                <c:pt idx="65993">
                  <c:v>-238.47649999999999</c:v>
                </c:pt>
                <c:pt idx="65994">
                  <c:v>-238.47449999999998</c:v>
                </c:pt>
                <c:pt idx="65995">
                  <c:v>-238.47249999999997</c:v>
                </c:pt>
                <c:pt idx="65996">
                  <c:v>-238.47049999999999</c:v>
                </c:pt>
                <c:pt idx="65997">
                  <c:v>-238.46849999999998</c:v>
                </c:pt>
                <c:pt idx="65998">
                  <c:v>-238.46649999999997</c:v>
                </c:pt>
                <c:pt idx="65999">
                  <c:v>-238.46449999999999</c:v>
                </c:pt>
                <c:pt idx="66000">
                  <c:v>-238.46249999999998</c:v>
                </c:pt>
                <c:pt idx="66001">
                  <c:v>-238.46049999999997</c:v>
                </c:pt>
                <c:pt idx="66002">
                  <c:v>-238.45849999999999</c:v>
                </c:pt>
                <c:pt idx="66003">
                  <c:v>-238.45649999999998</c:v>
                </c:pt>
                <c:pt idx="66004">
                  <c:v>-238.45449999999997</c:v>
                </c:pt>
                <c:pt idx="66005">
                  <c:v>-238.45249999999999</c:v>
                </c:pt>
                <c:pt idx="66006">
                  <c:v>-238.45049999999998</c:v>
                </c:pt>
                <c:pt idx="66007">
                  <c:v>-238.44849999999997</c:v>
                </c:pt>
                <c:pt idx="66008">
                  <c:v>-238.44649999999999</c:v>
                </c:pt>
                <c:pt idx="66009">
                  <c:v>-238.44449999999998</c:v>
                </c:pt>
                <c:pt idx="66010">
                  <c:v>-238.44249999999997</c:v>
                </c:pt>
                <c:pt idx="66011">
                  <c:v>-238.44049999999999</c:v>
                </c:pt>
                <c:pt idx="66012">
                  <c:v>-238.43849999999998</c:v>
                </c:pt>
                <c:pt idx="66013">
                  <c:v>-238.43649999999997</c:v>
                </c:pt>
                <c:pt idx="66014">
                  <c:v>-238.43449999999999</c:v>
                </c:pt>
                <c:pt idx="66015">
                  <c:v>-238.43249999999998</c:v>
                </c:pt>
                <c:pt idx="66016">
                  <c:v>-238.43049999999997</c:v>
                </c:pt>
                <c:pt idx="66017">
                  <c:v>-238.42849999999999</c:v>
                </c:pt>
                <c:pt idx="66018">
                  <c:v>-238.42649999999998</c:v>
                </c:pt>
                <c:pt idx="66019">
                  <c:v>-238.42449999999997</c:v>
                </c:pt>
                <c:pt idx="66020">
                  <c:v>-238.42249999999999</c:v>
                </c:pt>
                <c:pt idx="66021">
                  <c:v>-238.42049999999998</c:v>
                </c:pt>
                <c:pt idx="66022">
                  <c:v>-238.41849999999997</c:v>
                </c:pt>
                <c:pt idx="66023">
                  <c:v>-238.41649999999998</c:v>
                </c:pt>
                <c:pt idx="66024">
                  <c:v>-238.41449999999998</c:v>
                </c:pt>
                <c:pt idx="66025">
                  <c:v>-238.41249999999997</c:v>
                </c:pt>
                <c:pt idx="66026">
                  <c:v>-238.41049999999998</c:v>
                </c:pt>
                <c:pt idx="66027">
                  <c:v>-238.40849999999998</c:v>
                </c:pt>
                <c:pt idx="66028">
                  <c:v>-238.40649999999997</c:v>
                </c:pt>
                <c:pt idx="66029">
                  <c:v>-238.40449999999998</c:v>
                </c:pt>
                <c:pt idx="66030">
                  <c:v>-238.40249999999997</c:v>
                </c:pt>
                <c:pt idx="66031">
                  <c:v>-238.40049999999997</c:v>
                </c:pt>
                <c:pt idx="66032">
                  <c:v>-238.39849999999998</c:v>
                </c:pt>
                <c:pt idx="66033">
                  <c:v>-238.39649999999997</c:v>
                </c:pt>
                <c:pt idx="66034">
                  <c:v>-238.39449999999997</c:v>
                </c:pt>
                <c:pt idx="66035">
                  <c:v>-238.39249999999998</c:v>
                </c:pt>
                <c:pt idx="66036">
                  <c:v>-238.39049999999997</c:v>
                </c:pt>
                <c:pt idx="66037">
                  <c:v>-238.38849999999996</c:v>
                </c:pt>
                <c:pt idx="66038">
                  <c:v>-238.38649999999998</c:v>
                </c:pt>
                <c:pt idx="66039">
                  <c:v>-238.38449999999997</c:v>
                </c:pt>
                <c:pt idx="66040">
                  <c:v>-238.38249999999996</c:v>
                </c:pt>
                <c:pt idx="66041">
                  <c:v>-238.38049999999998</c:v>
                </c:pt>
                <c:pt idx="66042">
                  <c:v>-238.37849999999997</c:v>
                </c:pt>
                <c:pt idx="66043">
                  <c:v>-238.37649999999996</c:v>
                </c:pt>
                <c:pt idx="66044">
                  <c:v>-238.37449999999998</c:v>
                </c:pt>
                <c:pt idx="66045">
                  <c:v>-238.37249999999997</c:v>
                </c:pt>
                <c:pt idx="66046">
                  <c:v>-238.37049999999996</c:v>
                </c:pt>
                <c:pt idx="66047">
                  <c:v>-238.36849999999998</c:v>
                </c:pt>
                <c:pt idx="66048">
                  <c:v>-238.36649999999997</c:v>
                </c:pt>
                <c:pt idx="66049">
                  <c:v>-238.36449999999996</c:v>
                </c:pt>
                <c:pt idx="66050">
                  <c:v>-238.36249999999998</c:v>
                </c:pt>
                <c:pt idx="66051">
                  <c:v>-238.36049999999997</c:v>
                </c:pt>
                <c:pt idx="66052">
                  <c:v>-238.35849999999996</c:v>
                </c:pt>
                <c:pt idx="66053">
                  <c:v>-238.35649999999998</c:v>
                </c:pt>
                <c:pt idx="66054">
                  <c:v>-238.35449999999997</c:v>
                </c:pt>
                <c:pt idx="66055">
                  <c:v>-238.35249999999996</c:v>
                </c:pt>
                <c:pt idx="66056">
                  <c:v>-238.35049999999998</c:v>
                </c:pt>
                <c:pt idx="66057">
                  <c:v>-238.34849999999997</c:v>
                </c:pt>
                <c:pt idx="66058">
                  <c:v>-238.34649999999996</c:v>
                </c:pt>
                <c:pt idx="66059">
                  <c:v>-238.34449999999998</c:v>
                </c:pt>
                <c:pt idx="66060">
                  <c:v>-238.34249999999997</c:v>
                </c:pt>
                <c:pt idx="66061">
                  <c:v>-238.34049999999996</c:v>
                </c:pt>
                <c:pt idx="66062">
                  <c:v>-238.33849999999998</c:v>
                </c:pt>
                <c:pt idx="66063">
                  <c:v>-238.33649999999997</c:v>
                </c:pt>
                <c:pt idx="66064">
                  <c:v>-238.33449999999999</c:v>
                </c:pt>
                <c:pt idx="66065">
                  <c:v>-238.33249999999998</c:v>
                </c:pt>
                <c:pt idx="66066">
                  <c:v>-238.33049999999997</c:v>
                </c:pt>
                <c:pt idx="66067">
                  <c:v>-238.32849999999999</c:v>
                </c:pt>
                <c:pt idx="66068">
                  <c:v>-238.32649999999998</c:v>
                </c:pt>
                <c:pt idx="66069">
                  <c:v>-238.32449999999997</c:v>
                </c:pt>
                <c:pt idx="66070">
                  <c:v>-238.32249999999999</c:v>
                </c:pt>
                <c:pt idx="66071">
                  <c:v>-238.32049999999998</c:v>
                </c:pt>
                <c:pt idx="66072">
                  <c:v>-238.31849999999997</c:v>
                </c:pt>
                <c:pt idx="66073">
                  <c:v>-238.31649999999999</c:v>
                </c:pt>
                <c:pt idx="66074">
                  <c:v>-238.31449999999998</c:v>
                </c:pt>
                <c:pt idx="66075">
                  <c:v>-238.31249999999997</c:v>
                </c:pt>
                <c:pt idx="66076">
                  <c:v>-238.31049999999999</c:v>
                </c:pt>
                <c:pt idx="66077">
                  <c:v>-238.30849999999998</c:v>
                </c:pt>
                <c:pt idx="66078">
                  <c:v>-238.30649999999997</c:v>
                </c:pt>
                <c:pt idx="66079">
                  <c:v>-238.30449999999999</c:v>
                </c:pt>
                <c:pt idx="66080">
                  <c:v>-238.30249999999998</c:v>
                </c:pt>
                <c:pt idx="66081">
                  <c:v>-238.30049999999997</c:v>
                </c:pt>
                <c:pt idx="66082">
                  <c:v>-238.29849999999999</c:v>
                </c:pt>
                <c:pt idx="66083">
                  <c:v>-238.29649999999998</c:v>
                </c:pt>
                <c:pt idx="66084">
                  <c:v>-238.29449999999997</c:v>
                </c:pt>
                <c:pt idx="66085">
                  <c:v>-238.29249999999999</c:v>
                </c:pt>
                <c:pt idx="66086">
                  <c:v>-238.29049999999998</c:v>
                </c:pt>
                <c:pt idx="66087">
                  <c:v>-238.28849999999997</c:v>
                </c:pt>
                <c:pt idx="66088">
                  <c:v>-238.28649999999999</c:v>
                </c:pt>
                <c:pt idx="66089">
                  <c:v>-238.28449999999998</c:v>
                </c:pt>
                <c:pt idx="66090">
                  <c:v>-238.28249999999997</c:v>
                </c:pt>
                <c:pt idx="66091">
                  <c:v>-238.28049999999999</c:v>
                </c:pt>
                <c:pt idx="66092">
                  <c:v>-238.27849999999998</c:v>
                </c:pt>
                <c:pt idx="66093">
                  <c:v>-238.27649999999997</c:v>
                </c:pt>
                <c:pt idx="66094">
                  <c:v>-238.27449999999999</c:v>
                </c:pt>
                <c:pt idx="66095">
                  <c:v>-238.27249999999998</c:v>
                </c:pt>
                <c:pt idx="66096">
                  <c:v>-238.27049999999997</c:v>
                </c:pt>
                <c:pt idx="66097">
                  <c:v>-238.26849999999999</c:v>
                </c:pt>
                <c:pt idx="66098">
                  <c:v>-238.26649999999998</c:v>
                </c:pt>
                <c:pt idx="66099">
                  <c:v>-238.26449999999997</c:v>
                </c:pt>
                <c:pt idx="66100">
                  <c:v>-238.26249999999999</c:v>
                </c:pt>
                <c:pt idx="66101">
                  <c:v>-238.26049999999998</c:v>
                </c:pt>
                <c:pt idx="66102">
                  <c:v>-238.25849999999997</c:v>
                </c:pt>
                <c:pt idx="66103">
                  <c:v>-238.25649999999999</c:v>
                </c:pt>
                <c:pt idx="66104">
                  <c:v>-238.25449999999998</c:v>
                </c:pt>
                <c:pt idx="66105">
                  <c:v>-238.25249999999997</c:v>
                </c:pt>
                <c:pt idx="66106">
                  <c:v>-238.25049999999999</c:v>
                </c:pt>
                <c:pt idx="66107">
                  <c:v>-238.24849999999998</c:v>
                </c:pt>
                <c:pt idx="66108">
                  <c:v>-238.24649999999997</c:v>
                </c:pt>
                <c:pt idx="66109">
                  <c:v>-238.24449999999999</c:v>
                </c:pt>
                <c:pt idx="66110">
                  <c:v>-238.24249999999998</c:v>
                </c:pt>
                <c:pt idx="66111">
                  <c:v>-238.24049999999997</c:v>
                </c:pt>
                <c:pt idx="66112">
                  <c:v>-238.23849999999999</c:v>
                </c:pt>
                <c:pt idx="66113">
                  <c:v>-238.23649999999998</c:v>
                </c:pt>
                <c:pt idx="66114">
                  <c:v>-238.23449999999997</c:v>
                </c:pt>
                <c:pt idx="66115">
                  <c:v>-238.23249999999999</c:v>
                </c:pt>
                <c:pt idx="66116">
                  <c:v>-238.23049999999998</c:v>
                </c:pt>
                <c:pt idx="66117">
                  <c:v>-238.22849999999997</c:v>
                </c:pt>
                <c:pt idx="66118">
                  <c:v>-238.22649999999999</c:v>
                </c:pt>
                <c:pt idx="66119">
                  <c:v>-238.22449999999998</c:v>
                </c:pt>
                <c:pt idx="66120">
                  <c:v>-238.22249999999997</c:v>
                </c:pt>
                <c:pt idx="66121">
                  <c:v>-238.22049999999999</c:v>
                </c:pt>
                <c:pt idx="66122">
                  <c:v>-238.21849999999998</c:v>
                </c:pt>
                <c:pt idx="66123">
                  <c:v>-238.21649999999997</c:v>
                </c:pt>
                <c:pt idx="66124">
                  <c:v>-238.21449999999999</c:v>
                </c:pt>
                <c:pt idx="66125">
                  <c:v>-238.21249999999998</c:v>
                </c:pt>
                <c:pt idx="66126">
                  <c:v>-238.21049999999997</c:v>
                </c:pt>
                <c:pt idx="66127">
                  <c:v>-238.20849999999999</c:v>
                </c:pt>
                <c:pt idx="66128">
                  <c:v>-238.20649999999998</c:v>
                </c:pt>
                <c:pt idx="66129">
                  <c:v>-238.20449999999997</c:v>
                </c:pt>
                <c:pt idx="66130">
                  <c:v>-238.20249999999999</c:v>
                </c:pt>
                <c:pt idx="66131">
                  <c:v>-238.20049999999998</c:v>
                </c:pt>
                <c:pt idx="66132">
                  <c:v>-238.19849999999997</c:v>
                </c:pt>
                <c:pt idx="66133">
                  <c:v>-238.19649999999999</c:v>
                </c:pt>
                <c:pt idx="66134">
                  <c:v>-238.19449999999998</c:v>
                </c:pt>
                <c:pt idx="66135">
                  <c:v>-238.19249999999997</c:v>
                </c:pt>
                <c:pt idx="66136">
                  <c:v>-238.19049999999999</c:v>
                </c:pt>
                <c:pt idx="66137">
                  <c:v>-238.18849999999998</c:v>
                </c:pt>
                <c:pt idx="66138">
                  <c:v>-238.18649999999997</c:v>
                </c:pt>
                <c:pt idx="66139">
                  <c:v>-238.18449999999999</c:v>
                </c:pt>
                <c:pt idx="66140">
                  <c:v>-238.18249999999998</c:v>
                </c:pt>
                <c:pt idx="66141">
                  <c:v>-238.18049999999997</c:v>
                </c:pt>
                <c:pt idx="66142">
                  <c:v>-238.17849999999999</c:v>
                </c:pt>
                <c:pt idx="66143">
                  <c:v>-238.17649999999998</c:v>
                </c:pt>
                <c:pt idx="66144">
                  <c:v>-238.17449999999997</c:v>
                </c:pt>
                <c:pt idx="66145">
                  <c:v>-238.17249999999999</c:v>
                </c:pt>
                <c:pt idx="66146">
                  <c:v>-238.17049999999998</c:v>
                </c:pt>
                <c:pt idx="66147">
                  <c:v>-238.16849999999997</c:v>
                </c:pt>
                <c:pt idx="66148">
                  <c:v>-238.16649999999998</c:v>
                </c:pt>
                <c:pt idx="66149">
                  <c:v>-238.16449999999998</c:v>
                </c:pt>
                <c:pt idx="66150">
                  <c:v>-238.16249999999997</c:v>
                </c:pt>
                <c:pt idx="66151">
                  <c:v>-238.16049999999998</c:v>
                </c:pt>
                <c:pt idx="66152">
                  <c:v>-238.15849999999998</c:v>
                </c:pt>
                <c:pt idx="66153">
                  <c:v>-238.15649999999997</c:v>
                </c:pt>
                <c:pt idx="66154">
                  <c:v>-238.15449999999998</c:v>
                </c:pt>
                <c:pt idx="66155">
                  <c:v>-238.15249999999997</c:v>
                </c:pt>
                <c:pt idx="66156">
                  <c:v>-238.15049999999997</c:v>
                </c:pt>
                <c:pt idx="66157">
                  <c:v>-238.14849999999998</c:v>
                </c:pt>
                <c:pt idx="66158">
                  <c:v>-238.14649999999997</c:v>
                </c:pt>
                <c:pt idx="66159">
                  <c:v>-238.14449999999997</c:v>
                </c:pt>
                <c:pt idx="66160">
                  <c:v>-238.14249999999998</c:v>
                </c:pt>
                <c:pt idx="66161">
                  <c:v>-238.14049999999997</c:v>
                </c:pt>
                <c:pt idx="66162">
                  <c:v>-238.13849999999996</c:v>
                </c:pt>
                <c:pt idx="66163">
                  <c:v>-238.13649999999998</c:v>
                </c:pt>
                <c:pt idx="66164">
                  <c:v>-238.13449999999997</c:v>
                </c:pt>
                <c:pt idx="66165">
                  <c:v>-238.13249999999996</c:v>
                </c:pt>
                <c:pt idx="66166">
                  <c:v>-238.13049999999998</c:v>
                </c:pt>
                <c:pt idx="66167">
                  <c:v>-238.12849999999997</c:v>
                </c:pt>
                <c:pt idx="66168">
                  <c:v>-238.12649999999996</c:v>
                </c:pt>
                <c:pt idx="66169">
                  <c:v>-238.12449999999998</c:v>
                </c:pt>
                <c:pt idx="66170">
                  <c:v>-238.12249999999997</c:v>
                </c:pt>
                <c:pt idx="66171">
                  <c:v>-238.12049999999996</c:v>
                </c:pt>
                <c:pt idx="66172">
                  <c:v>-238.11849999999998</c:v>
                </c:pt>
                <c:pt idx="66173">
                  <c:v>-238.11649999999997</c:v>
                </c:pt>
                <c:pt idx="66174">
                  <c:v>-238.11449999999996</c:v>
                </c:pt>
                <c:pt idx="66175">
                  <c:v>-238.11249999999998</c:v>
                </c:pt>
                <c:pt idx="66176">
                  <c:v>-238.11049999999997</c:v>
                </c:pt>
                <c:pt idx="66177">
                  <c:v>-238.10849999999996</c:v>
                </c:pt>
                <c:pt idx="66178">
                  <c:v>-238.10649999999998</c:v>
                </c:pt>
                <c:pt idx="66179">
                  <c:v>-238.10449999999997</c:v>
                </c:pt>
                <c:pt idx="66180">
                  <c:v>-238.10249999999996</c:v>
                </c:pt>
                <c:pt idx="66181">
                  <c:v>-238.10049999999998</c:v>
                </c:pt>
                <c:pt idx="66182">
                  <c:v>-238.09849999999997</c:v>
                </c:pt>
                <c:pt idx="66183">
                  <c:v>-238.09649999999996</c:v>
                </c:pt>
                <c:pt idx="66184">
                  <c:v>-238.09449999999998</c:v>
                </c:pt>
                <c:pt idx="66185">
                  <c:v>-238.09249999999997</c:v>
                </c:pt>
                <c:pt idx="66186">
                  <c:v>-238.09049999999996</c:v>
                </c:pt>
                <c:pt idx="66187">
                  <c:v>-238.08849999999998</c:v>
                </c:pt>
                <c:pt idx="66188">
                  <c:v>-238.08649999999997</c:v>
                </c:pt>
                <c:pt idx="66189">
                  <c:v>-238.08449999999999</c:v>
                </c:pt>
                <c:pt idx="66190">
                  <c:v>-238.08249999999998</c:v>
                </c:pt>
                <c:pt idx="66191">
                  <c:v>-238.08049999999997</c:v>
                </c:pt>
                <c:pt idx="66192">
                  <c:v>-238.07849999999999</c:v>
                </c:pt>
                <c:pt idx="66193">
                  <c:v>-238.07649999999998</c:v>
                </c:pt>
                <c:pt idx="66194">
                  <c:v>-238.07449999999997</c:v>
                </c:pt>
                <c:pt idx="66195">
                  <c:v>-238.07249999999999</c:v>
                </c:pt>
                <c:pt idx="66196">
                  <c:v>-238.07049999999998</c:v>
                </c:pt>
                <c:pt idx="66197">
                  <c:v>-238.06849999999997</c:v>
                </c:pt>
                <c:pt idx="66198">
                  <c:v>-238.06649999999999</c:v>
                </c:pt>
                <c:pt idx="66199">
                  <c:v>-238.06449999999998</c:v>
                </c:pt>
                <c:pt idx="66200">
                  <c:v>-238.06249999999997</c:v>
                </c:pt>
                <c:pt idx="66201">
                  <c:v>-238.06049999999999</c:v>
                </c:pt>
                <c:pt idx="66202">
                  <c:v>-238.05849999999998</c:v>
                </c:pt>
                <c:pt idx="66203">
                  <c:v>-238.05649999999997</c:v>
                </c:pt>
                <c:pt idx="66204">
                  <c:v>-238.05449999999999</c:v>
                </c:pt>
                <c:pt idx="66205">
                  <c:v>-238.05249999999998</c:v>
                </c:pt>
                <c:pt idx="66206">
                  <c:v>-238.05049999999997</c:v>
                </c:pt>
                <c:pt idx="66207">
                  <c:v>-238.04849999999999</c:v>
                </c:pt>
                <c:pt idx="66208">
                  <c:v>-238.04649999999998</c:v>
                </c:pt>
                <c:pt idx="66209">
                  <c:v>-238.04449999999997</c:v>
                </c:pt>
                <c:pt idx="66210">
                  <c:v>-238.04249999999999</c:v>
                </c:pt>
                <c:pt idx="66211">
                  <c:v>-238.04049999999998</c:v>
                </c:pt>
                <c:pt idx="66212">
                  <c:v>-238.03849999999997</c:v>
                </c:pt>
                <c:pt idx="66213">
                  <c:v>-238.03649999999999</c:v>
                </c:pt>
                <c:pt idx="66214">
                  <c:v>-238.03449999999998</c:v>
                </c:pt>
                <c:pt idx="66215">
                  <c:v>-238.03249999999997</c:v>
                </c:pt>
                <c:pt idx="66216">
                  <c:v>-238.03049999999999</c:v>
                </c:pt>
                <c:pt idx="66217">
                  <c:v>-238.02849999999998</c:v>
                </c:pt>
                <c:pt idx="66218">
                  <c:v>-238.02649999999997</c:v>
                </c:pt>
                <c:pt idx="66219">
                  <c:v>-238.02449999999999</c:v>
                </c:pt>
                <c:pt idx="66220">
                  <c:v>-238.02249999999998</c:v>
                </c:pt>
                <c:pt idx="66221">
                  <c:v>-238.02049999999997</c:v>
                </c:pt>
                <c:pt idx="66222">
                  <c:v>-238.01849999999999</c:v>
                </c:pt>
                <c:pt idx="66223">
                  <c:v>-238.01649999999998</c:v>
                </c:pt>
                <c:pt idx="66224">
                  <c:v>-238.01449999999997</c:v>
                </c:pt>
                <c:pt idx="66225">
                  <c:v>-238.01249999999999</c:v>
                </c:pt>
                <c:pt idx="66226">
                  <c:v>-238.01049999999998</c:v>
                </c:pt>
                <c:pt idx="66227">
                  <c:v>-238.00849999999997</c:v>
                </c:pt>
                <c:pt idx="66228">
                  <c:v>-238.00649999999999</c:v>
                </c:pt>
                <c:pt idx="66229">
                  <c:v>-238.00449999999998</c:v>
                </c:pt>
                <c:pt idx="66230">
                  <c:v>-238.00249999999997</c:v>
                </c:pt>
                <c:pt idx="66231">
                  <c:v>-238.00049999999999</c:v>
                </c:pt>
                <c:pt idx="66232">
                  <c:v>-237.99849999999998</c:v>
                </c:pt>
                <c:pt idx="66233">
                  <c:v>-237.99649999999997</c:v>
                </c:pt>
                <c:pt idx="66234">
                  <c:v>-237.99449999999999</c:v>
                </c:pt>
                <c:pt idx="66235">
                  <c:v>-237.99249999999998</c:v>
                </c:pt>
                <c:pt idx="66236">
                  <c:v>-237.99049999999997</c:v>
                </c:pt>
                <c:pt idx="66237">
                  <c:v>-237.98849999999999</c:v>
                </c:pt>
                <c:pt idx="66238">
                  <c:v>-237.98649999999998</c:v>
                </c:pt>
                <c:pt idx="66239">
                  <c:v>-237.98449999999997</c:v>
                </c:pt>
                <c:pt idx="66240">
                  <c:v>-237.98249999999999</c:v>
                </c:pt>
                <c:pt idx="66241">
                  <c:v>-237.98049999999998</c:v>
                </c:pt>
                <c:pt idx="66242">
                  <c:v>-237.97849999999997</c:v>
                </c:pt>
                <c:pt idx="66243">
                  <c:v>-237.97649999999999</c:v>
                </c:pt>
                <c:pt idx="66244">
                  <c:v>-237.97449999999998</c:v>
                </c:pt>
                <c:pt idx="66245">
                  <c:v>-237.97249999999997</c:v>
                </c:pt>
                <c:pt idx="66246">
                  <c:v>-237.97049999999999</c:v>
                </c:pt>
                <c:pt idx="66247">
                  <c:v>-237.96849999999998</c:v>
                </c:pt>
                <c:pt idx="66248">
                  <c:v>-237.96649999999997</c:v>
                </c:pt>
                <c:pt idx="66249">
                  <c:v>-237.96449999999999</c:v>
                </c:pt>
                <c:pt idx="66250">
                  <c:v>-237.96249999999998</c:v>
                </c:pt>
                <c:pt idx="66251">
                  <c:v>-237.96049999999997</c:v>
                </c:pt>
                <c:pt idx="66252">
                  <c:v>-237.95849999999999</c:v>
                </c:pt>
                <c:pt idx="66253">
                  <c:v>-237.95649999999998</c:v>
                </c:pt>
                <c:pt idx="66254">
                  <c:v>-237.95449999999997</c:v>
                </c:pt>
                <c:pt idx="66255">
                  <c:v>-237.95249999999999</c:v>
                </c:pt>
                <c:pt idx="66256">
                  <c:v>-237.95049999999998</c:v>
                </c:pt>
                <c:pt idx="66257">
                  <c:v>-237.94849999999997</c:v>
                </c:pt>
                <c:pt idx="66258">
                  <c:v>-237.94649999999999</c:v>
                </c:pt>
                <c:pt idx="66259">
                  <c:v>-237.94449999999998</c:v>
                </c:pt>
                <c:pt idx="66260">
                  <c:v>-237.94249999999997</c:v>
                </c:pt>
                <c:pt idx="66261">
                  <c:v>-237.94049999999999</c:v>
                </c:pt>
                <c:pt idx="66262">
                  <c:v>-237.93849999999998</c:v>
                </c:pt>
                <c:pt idx="66263">
                  <c:v>-237.93649999999997</c:v>
                </c:pt>
                <c:pt idx="66264">
                  <c:v>-237.93449999999999</c:v>
                </c:pt>
                <c:pt idx="66265">
                  <c:v>-237.93249999999998</c:v>
                </c:pt>
                <c:pt idx="66266">
                  <c:v>-237.93049999999997</c:v>
                </c:pt>
                <c:pt idx="66267">
                  <c:v>-237.92849999999999</c:v>
                </c:pt>
                <c:pt idx="66268">
                  <c:v>-237.92649999999998</c:v>
                </c:pt>
                <c:pt idx="66269">
                  <c:v>-237.92449999999997</c:v>
                </c:pt>
                <c:pt idx="66270">
                  <c:v>-237.92249999999999</c:v>
                </c:pt>
                <c:pt idx="66271">
                  <c:v>-237.92049999999998</c:v>
                </c:pt>
                <c:pt idx="66272">
                  <c:v>-237.91849999999997</c:v>
                </c:pt>
                <c:pt idx="66273">
                  <c:v>-237.91649999999998</c:v>
                </c:pt>
                <c:pt idx="66274">
                  <c:v>-237.91449999999998</c:v>
                </c:pt>
                <c:pt idx="66275">
                  <c:v>-237.91249999999997</c:v>
                </c:pt>
                <c:pt idx="66276">
                  <c:v>-237.91049999999998</c:v>
                </c:pt>
                <c:pt idx="66277">
                  <c:v>-237.90849999999998</c:v>
                </c:pt>
                <c:pt idx="66278">
                  <c:v>-237.90649999999997</c:v>
                </c:pt>
                <c:pt idx="66279">
                  <c:v>-237.90449999999998</c:v>
                </c:pt>
                <c:pt idx="66280">
                  <c:v>-237.90249999999997</c:v>
                </c:pt>
                <c:pt idx="66281">
                  <c:v>-237.90049999999997</c:v>
                </c:pt>
                <c:pt idx="66282">
                  <c:v>-237.89849999999998</c:v>
                </c:pt>
                <c:pt idx="66283">
                  <c:v>-237.89649999999997</c:v>
                </c:pt>
                <c:pt idx="66284">
                  <c:v>-237.89449999999997</c:v>
                </c:pt>
                <c:pt idx="66285">
                  <c:v>-237.89249999999998</c:v>
                </c:pt>
                <c:pt idx="66286">
                  <c:v>-237.89049999999997</c:v>
                </c:pt>
                <c:pt idx="66287">
                  <c:v>-237.88849999999996</c:v>
                </c:pt>
                <c:pt idx="66288">
                  <c:v>-237.88649999999998</c:v>
                </c:pt>
                <c:pt idx="66289">
                  <c:v>-237.88449999999997</c:v>
                </c:pt>
                <c:pt idx="66290">
                  <c:v>-237.88249999999996</c:v>
                </c:pt>
                <c:pt idx="66291">
                  <c:v>-237.88049999999998</c:v>
                </c:pt>
                <c:pt idx="66292">
                  <c:v>-237.87849999999997</c:v>
                </c:pt>
                <c:pt idx="66293">
                  <c:v>-237.87649999999996</c:v>
                </c:pt>
                <c:pt idx="66294">
                  <c:v>-237.87449999999998</c:v>
                </c:pt>
                <c:pt idx="66295">
                  <c:v>-237.87249999999997</c:v>
                </c:pt>
                <c:pt idx="66296">
                  <c:v>-237.87049999999996</c:v>
                </c:pt>
                <c:pt idx="66297">
                  <c:v>-237.86849999999998</c:v>
                </c:pt>
                <c:pt idx="66298">
                  <c:v>-237.86649999999997</c:v>
                </c:pt>
                <c:pt idx="66299">
                  <c:v>-237.86449999999996</c:v>
                </c:pt>
                <c:pt idx="66300">
                  <c:v>-237.86249999999998</c:v>
                </c:pt>
                <c:pt idx="66301">
                  <c:v>-237.86049999999997</c:v>
                </c:pt>
                <c:pt idx="66302">
                  <c:v>-237.85849999999996</c:v>
                </c:pt>
                <c:pt idx="66303">
                  <c:v>-237.85649999999998</c:v>
                </c:pt>
                <c:pt idx="66304">
                  <c:v>-237.85449999999997</c:v>
                </c:pt>
                <c:pt idx="66305">
                  <c:v>-237.85249999999996</c:v>
                </c:pt>
                <c:pt idx="66306">
                  <c:v>-237.85049999999998</c:v>
                </c:pt>
                <c:pt idx="66307">
                  <c:v>-237.84849999999997</c:v>
                </c:pt>
                <c:pt idx="66308">
                  <c:v>-237.84649999999996</c:v>
                </c:pt>
                <c:pt idx="66309">
                  <c:v>-237.84449999999998</c:v>
                </c:pt>
                <c:pt idx="66310">
                  <c:v>-237.84249999999997</c:v>
                </c:pt>
                <c:pt idx="66311">
                  <c:v>-237.84049999999996</c:v>
                </c:pt>
                <c:pt idx="66312">
                  <c:v>-237.83849999999998</c:v>
                </c:pt>
                <c:pt idx="66313">
                  <c:v>-237.83649999999997</c:v>
                </c:pt>
                <c:pt idx="66314">
                  <c:v>-237.83449999999999</c:v>
                </c:pt>
                <c:pt idx="66315">
                  <c:v>-237.83249999999998</c:v>
                </c:pt>
                <c:pt idx="66316">
                  <c:v>-237.83049999999997</c:v>
                </c:pt>
                <c:pt idx="66317">
                  <c:v>-237.82849999999999</c:v>
                </c:pt>
                <c:pt idx="66318">
                  <c:v>-237.82649999999998</c:v>
                </c:pt>
                <c:pt idx="66319">
                  <c:v>-237.82449999999997</c:v>
                </c:pt>
                <c:pt idx="66320">
                  <c:v>-237.82249999999999</c:v>
                </c:pt>
                <c:pt idx="66321">
                  <c:v>-237.82049999999998</c:v>
                </c:pt>
                <c:pt idx="66322">
                  <c:v>-237.81849999999997</c:v>
                </c:pt>
                <c:pt idx="66323">
                  <c:v>-237.81649999999999</c:v>
                </c:pt>
                <c:pt idx="66324">
                  <c:v>-237.81449999999998</c:v>
                </c:pt>
                <c:pt idx="66325">
                  <c:v>-237.81249999999997</c:v>
                </c:pt>
                <c:pt idx="66326">
                  <c:v>-237.81049999999999</c:v>
                </c:pt>
                <c:pt idx="66327">
                  <c:v>-237.80849999999998</c:v>
                </c:pt>
                <c:pt idx="66328">
                  <c:v>-237.80649999999997</c:v>
                </c:pt>
                <c:pt idx="66329">
                  <c:v>-237.80449999999999</c:v>
                </c:pt>
                <c:pt idx="66330">
                  <c:v>-237.80249999999998</c:v>
                </c:pt>
                <c:pt idx="66331">
                  <c:v>-237.80049999999997</c:v>
                </c:pt>
                <c:pt idx="66332">
                  <c:v>-237.79849999999999</c:v>
                </c:pt>
                <c:pt idx="66333">
                  <c:v>-237.79649999999998</c:v>
                </c:pt>
                <c:pt idx="66334">
                  <c:v>-237.79449999999997</c:v>
                </c:pt>
                <c:pt idx="66335">
                  <c:v>-237.79249999999999</c:v>
                </c:pt>
                <c:pt idx="66336">
                  <c:v>-237.79049999999998</c:v>
                </c:pt>
                <c:pt idx="66337">
                  <c:v>-237.78849999999997</c:v>
                </c:pt>
                <c:pt idx="66338">
                  <c:v>-237.78649999999999</c:v>
                </c:pt>
                <c:pt idx="66339">
                  <c:v>-237.78449999999998</c:v>
                </c:pt>
                <c:pt idx="66340">
                  <c:v>-237.78249999999997</c:v>
                </c:pt>
                <c:pt idx="66341">
                  <c:v>-237.78049999999999</c:v>
                </c:pt>
                <c:pt idx="66342">
                  <c:v>-237.77849999999998</c:v>
                </c:pt>
                <c:pt idx="66343">
                  <c:v>-237.77649999999997</c:v>
                </c:pt>
                <c:pt idx="66344">
                  <c:v>-237.77449999999999</c:v>
                </c:pt>
                <c:pt idx="66345">
                  <c:v>-237.77249999999998</c:v>
                </c:pt>
                <c:pt idx="66346">
                  <c:v>-237.77049999999997</c:v>
                </c:pt>
                <c:pt idx="66347">
                  <c:v>-237.76849999999999</c:v>
                </c:pt>
                <c:pt idx="66348">
                  <c:v>-237.76649999999998</c:v>
                </c:pt>
                <c:pt idx="66349">
                  <c:v>-237.76449999999997</c:v>
                </c:pt>
                <c:pt idx="66350">
                  <c:v>-237.76249999999999</c:v>
                </c:pt>
                <c:pt idx="66351">
                  <c:v>-237.76049999999998</c:v>
                </c:pt>
                <c:pt idx="66352">
                  <c:v>-237.75849999999997</c:v>
                </c:pt>
                <c:pt idx="66353">
                  <c:v>-237.75649999999999</c:v>
                </c:pt>
                <c:pt idx="66354">
                  <c:v>-237.75449999999998</c:v>
                </c:pt>
                <c:pt idx="66355">
                  <c:v>-237.75249999999997</c:v>
                </c:pt>
                <c:pt idx="66356">
                  <c:v>-237.75049999999999</c:v>
                </c:pt>
                <c:pt idx="66357">
                  <c:v>-237.74849999999998</c:v>
                </c:pt>
                <c:pt idx="66358">
                  <c:v>-237.74649999999997</c:v>
                </c:pt>
                <c:pt idx="66359">
                  <c:v>-237.74449999999999</c:v>
                </c:pt>
                <c:pt idx="66360">
                  <c:v>-237.74249999999998</c:v>
                </c:pt>
                <c:pt idx="66361">
                  <c:v>-237.74049999999997</c:v>
                </c:pt>
                <c:pt idx="66362">
                  <c:v>-237.73849999999999</c:v>
                </c:pt>
                <c:pt idx="66363">
                  <c:v>-237.73649999999998</c:v>
                </c:pt>
                <c:pt idx="66364">
                  <c:v>-237.73449999999997</c:v>
                </c:pt>
                <c:pt idx="66365">
                  <c:v>-237.73249999999999</c:v>
                </c:pt>
                <c:pt idx="66366">
                  <c:v>-237.73049999999998</c:v>
                </c:pt>
                <c:pt idx="66367">
                  <c:v>-237.72849999999997</c:v>
                </c:pt>
                <c:pt idx="66368">
                  <c:v>-237.72649999999999</c:v>
                </c:pt>
                <c:pt idx="66369">
                  <c:v>-237.72449999999998</c:v>
                </c:pt>
                <c:pt idx="66370">
                  <c:v>-237.72249999999997</c:v>
                </c:pt>
                <c:pt idx="66371">
                  <c:v>-237.72049999999999</c:v>
                </c:pt>
                <c:pt idx="66372">
                  <c:v>-237.71849999999998</c:v>
                </c:pt>
                <c:pt idx="66373">
                  <c:v>-237.71649999999997</c:v>
                </c:pt>
                <c:pt idx="66374">
                  <c:v>-237.71449999999999</c:v>
                </c:pt>
                <c:pt idx="66375">
                  <c:v>-237.71249999999998</c:v>
                </c:pt>
                <c:pt idx="66376">
                  <c:v>-237.71049999999997</c:v>
                </c:pt>
                <c:pt idx="66377">
                  <c:v>-237.70849999999999</c:v>
                </c:pt>
                <c:pt idx="66378">
                  <c:v>-237.70649999999998</c:v>
                </c:pt>
                <c:pt idx="66379">
                  <c:v>-237.70449999999997</c:v>
                </c:pt>
                <c:pt idx="66380">
                  <c:v>-237.70249999999999</c:v>
                </c:pt>
                <c:pt idx="66381">
                  <c:v>-237.70049999999998</c:v>
                </c:pt>
                <c:pt idx="66382">
                  <c:v>-237.69849999999997</c:v>
                </c:pt>
                <c:pt idx="66383">
                  <c:v>-237.69649999999999</c:v>
                </c:pt>
                <c:pt idx="66384">
                  <c:v>-237.69449999999998</c:v>
                </c:pt>
                <c:pt idx="66385">
                  <c:v>-237.69249999999997</c:v>
                </c:pt>
                <c:pt idx="66386">
                  <c:v>-237.69049999999999</c:v>
                </c:pt>
                <c:pt idx="66387">
                  <c:v>-237.68849999999998</c:v>
                </c:pt>
                <c:pt idx="66388">
                  <c:v>-237.68649999999997</c:v>
                </c:pt>
                <c:pt idx="66389">
                  <c:v>-237.68449999999999</c:v>
                </c:pt>
                <c:pt idx="66390">
                  <c:v>-237.68249999999998</c:v>
                </c:pt>
                <c:pt idx="66391">
                  <c:v>-237.68049999999997</c:v>
                </c:pt>
                <c:pt idx="66392">
                  <c:v>-237.67849999999999</c:v>
                </c:pt>
                <c:pt idx="66393">
                  <c:v>-237.67649999999998</c:v>
                </c:pt>
                <c:pt idx="66394">
                  <c:v>-237.67449999999997</c:v>
                </c:pt>
                <c:pt idx="66395">
                  <c:v>-237.67249999999999</c:v>
                </c:pt>
                <c:pt idx="66396">
                  <c:v>-237.67049999999998</c:v>
                </c:pt>
                <c:pt idx="66397">
                  <c:v>-237.66849999999997</c:v>
                </c:pt>
                <c:pt idx="66398">
                  <c:v>-237.66649999999998</c:v>
                </c:pt>
                <c:pt idx="66399">
                  <c:v>-237.66449999999998</c:v>
                </c:pt>
                <c:pt idx="66400">
                  <c:v>-237.66249999999997</c:v>
                </c:pt>
                <c:pt idx="66401">
                  <c:v>-237.66049999999998</c:v>
                </c:pt>
                <c:pt idx="66402">
                  <c:v>-237.65849999999998</c:v>
                </c:pt>
                <c:pt idx="66403">
                  <c:v>-237.65649999999997</c:v>
                </c:pt>
                <c:pt idx="66404">
                  <c:v>-237.65449999999998</c:v>
                </c:pt>
                <c:pt idx="66405">
                  <c:v>-237.65249999999997</c:v>
                </c:pt>
                <c:pt idx="66406">
                  <c:v>-237.65049999999997</c:v>
                </c:pt>
                <c:pt idx="66407">
                  <c:v>-237.64849999999998</c:v>
                </c:pt>
                <c:pt idx="66408">
                  <c:v>-237.64649999999997</c:v>
                </c:pt>
                <c:pt idx="66409">
                  <c:v>-237.64449999999997</c:v>
                </c:pt>
                <c:pt idx="66410">
                  <c:v>-237.64249999999998</c:v>
                </c:pt>
                <c:pt idx="66411">
                  <c:v>-237.64049999999997</c:v>
                </c:pt>
                <c:pt idx="66412">
                  <c:v>-237.63849999999996</c:v>
                </c:pt>
                <c:pt idx="66413">
                  <c:v>-237.63649999999998</c:v>
                </c:pt>
                <c:pt idx="66414">
                  <c:v>-237.63449999999997</c:v>
                </c:pt>
                <c:pt idx="66415">
                  <c:v>-237.63249999999996</c:v>
                </c:pt>
                <c:pt idx="66416">
                  <c:v>-237.63049999999998</c:v>
                </c:pt>
                <c:pt idx="66417">
                  <c:v>-237.62849999999997</c:v>
                </c:pt>
                <c:pt idx="66418">
                  <c:v>-237.62649999999996</c:v>
                </c:pt>
                <c:pt idx="66419">
                  <c:v>-237.62449999999998</c:v>
                </c:pt>
                <c:pt idx="66420">
                  <c:v>-237.62249999999997</c:v>
                </c:pt>
                <c:pt idx="66421">
                  <c:v>-237.62049999999996</c:v>
                </c:pt>
                <c:pt idx="66422">
                  <c:v>-237.61849999999998</c:v>
                </c:pt>
                <c:pt idx="66423">
                  <c:v>-237.61649999999997</c:v>
                </c:pt>
                <c:pt idx="66424">
                  <c:v>-237.61449999999996</c:v>
                </c:pt>
                <c:pt idx="66425">
                  <c:v>-237.61249999999998</c:v>
                </c:pt>
                <c:pt idx="66426">
                  <c:v>-237.61049999999997</c:v>
                </c:pt>
                <c:pt idx="66427">
                  <c:v>-237.60849999999996</c:v>
                </c:pt>
                <c:pt idx="66428">
                  <c:v>-237.60649999999998</c:v>
                </c:pt>
                <c:pt idx="66429">
                  <c:v>-237.60449999999997</c:v>
                </c:pt>
                <c:pt idx="66430">
                  <c:v>-237.60249999999996</c:v>
                </c:pt>
                <c:pt idx="66431">
                  <c:v>-237.60049999999998</c:v>
                </c:pt>
                <c:pt idx="66432">
                  <c:v>-237.59849999999997</c:v>
                </c:pt>
                <c:pt idx="66433">
                  <c:v>-237.59649999999996</c:v>
                </c:pt>
                <c:pt idx="66434">
                  <c:v>-237.59449999999998</c:v>
                </c:pt>
                <c:pt idx="66435">
                  <c:v>-237.59249999999997</c:v>
                </c:pt>
                <c:pt idx="66436">
                  <c:v>-237.59049999999996</c:v>
                </c:pt>
                <c:pt idx="66437">
                  <c:v>-237.58849999999998</c:v>
                </c:pt>
                <c:pt idx="66438">
                  <c:v>-237.58649999999997</c:v>
                </c:pt>
                <c:pt idx="66439">
                  <c:v>-237.58449999999999</c:v>
                </c:pt>
                <c:pt idx="66440">
                  <c:v>-237.58249999999998</c:v>
                </c:pt>
                <c:pt idx="66441">
                  <c:v>-237.58049999999997</c:v>
                </c:pt>
                <c:pt idx="66442">
                  <c:v>-237.57849999999999</c:v>
                </c:pt>
                <c:pt idx="66443">
                  <c:v>-237.57649999999998</c:v>
                </c:pt>
                <c:pt idx="66444">
                  <c:v>-237.57449999999997</c:v>
                </c:pt>
                <c:pt idx="66445">
                  <c:v>-237.57249999999999</c:v>
                </c:pt>
                <c:pt idx="66446">
                  <c:v>-237.57049999999998</c:v>
                </c:pt>
                <c:pt idx="66447">
                  <c:v>-237.56849999999997</c:v>
                </c:pt>
                <c:pt idx="66448">
                  <c:v>-237.56649999999999</c:v>
                </c:pt>
                <c:pt idx="66449">
                  <c:v>-237.56449999999998</c:v>
                </c:pt>
                <c:pt idx="66450">
                  <c:v>-237.56249999999997</c:v>
                </c:pt>
                <c:pt idx="66451">
                  <c:v>-237.56049999999999</c:v>
                </c:pt>
                <c:pt idx="66452">
                  <c:v>-237.55849999999998</c:v>
                </c:pt>
                <c:pt idx="66453">
                  <c:v>-237.55649999999997</c:v>
                </c:pt>
                <c:pt idx="66454">
                  <c:v>-237.55449999999999</c:v>
                </c:pt>
                <c:pt idx="66455">
                  <c:v>-237.55249999999998</c:v>
                </c:pt>
                <c:pt idx="66456">
                  <c:v>-237.55049999999997</c:v>
                </c:pt>
                <c:pt idx="66457">
                  <c:v>-237.54849999999999</c:v>
                </c:pt>
                <c:pt idx="66458">
                  <c:v>-237.54649999999998</c:v>
                </c:pt>
                <c:pt idx="66459">
                  <c:v>-237.54449999999997</c:v>
                </c:pt>
                <c:pt idx="66460">
                  <c:v>-237.54249999999999</c:v>
                </c:pt>
                <c:pt idx="66461">
                  <c:v>-237.54049999999998</c:v>
                </c:pt>
                <c:pt idx="66462">
                  <c:v>-237.53849999999997</c:v>
                </c:pt>
                <c:pt idx="66463">
                  <c:v>-237.53649999999999</c:v>
                </c:pt>
                <c:pt idx="66464">
                  <c:v>-237.53449999999998</c:v>
                </c:pt>
                <c:pt idx="66465">
                  <c:v>-237.53249999999997</c:v>
                </c:pt>
                <c:pt idx="66466">
                  <c:v>-237.53049999999999</c:v>
                </c:pt>
                <c:pt idx="66467">
                  <c:v>-237.52849999999998</c:v>
                </c:pt>
                <c:pt idx="66468">
                  <c:v>-237.52649999999997</c:v>
                </c:pt>
                <c:pt idx="66469">
                  <c:v>-237.52449999999999</c:v>
                </c:pt>
                <c:pt idx="66470">
                  <c:v>-237.52249999999998</c:v>
                </c:pt>
                <c:pt idx="66471">
                  <c:v>-237.52049999999997</c:v>
                </c:pt>
                <c:pt idx="66472">
                  <c:v>-237.51849999999999</c:v>
                </c:pt>
                <c:pt idx="66473">
                  <c:v>-237.51649999999998</c:v>
                </c:pt>
                <c:pt idx="66474">
                  <c:v>-237.51449999999997</c:v>
                </c:pt>
                <c:pt idx="66475">
                  <c:v>-237.51249999999999</c:v>
                </c:pt>
                <c:pt idx="66476">
                  <c:v>-237.51049999999998</c:v>
                </c:pt>
                <c:pt idx="66477">
                  <c:v>-237.50849999999997</c:v>
                </c:pt>
                <c:pt idx="66478">
                  <c:v>-237.50649999999999</c:v>
                </c:pt>
                <c:pt idx="66479">
                  <c:v>-237.50449999999998</c:v>
                </c:pt>
                <c:pt idx="66480">
                  <c:v>-237.50249999999997</c:v>
                </c:pt>
                <c:pt idx="66481">
                  <c:v>-237.50049999999999</c:v>
                </c:pt>
                <c:pt idx="66482">
                  <c:v>-237.49849999999998</c:v>
                </c:pt>
                <c:pt idx="66483">
                  <c:v>-237.49649999999997</c:v>
                </c:pt>
                <c:pt idx="66484">
                  <c:v>-237.49449999999999</c:v>
                </c:pt>
                <c:pt idx="66485">
                  <c:v>-237.49249999999998</c:v>
                </c:pt>
                <c:pt idx="66486">
                  <c:v>-237.49049999999997</c:v>
                </c:pt>
                <c:pt idx="66487">
                  <c:v>-237.48849999999999</c:v>
                </c:pt>
                <c:pt idx="66488">
                  <c:v>-237.48649999999998</c:v>
                </c:pt>
                <c:pt idx="66489">
                  <c:v>-237.48449999999997</c:v>
                </c:pt>
                <c:pt idx="66490">
                  <c:v>-237.48249999999999</c:v>
                </c:pt>
                <c:pt idx="66491">
                  <c:v>-237.48049999999998</c:v>
                </c:pt>
                <c:pt idx="66492">
                  <c:v>-237.47849999999997</c:v>
                </c:pt>
                <c:pt idx="66493">
                  <c:v>-237.47649999999999</c:v>
                </c:pt>
                <c:pt idx="66494">
                  <c:v>-237.47449999999998</c:v>
                </c:pt>
                <c:pt idx="66495">
                  <c:v>-237.47249999999997</c:v>
                </c:pt>
                <c:pt idx="66496">
                  <c:v>-237.47049999999999</c:v>
                </c:pt>
                <c:pt idx="66497">
                  <c:v>-237.46849999999998</c:v>
                </c:pt>
                <c:pt idx="66498">
                  <c:v>-237.46649999999997</c:v>
                </c:pt>
                <c:pt idx="66499">
                  <c:v>-237.46449999999999</c:v>
                </c:pt>
                <c:pt idx="66500">
                  <c:v>-237.46249999999998</c:v>
                </c:pt>
                <c:pt idx="66501">
                  <c:v>-237.46049999999997</c:v>
                </c:pt>
                <c:pt idx="66502">
                  <c:v>-237.45849999999999</c:v>
                </c:pt>
                <c:pt idx="66503">
                  <c:v>-237.45649999999998</c:v>
                </c:pt>
                <c:pt idx="66504">
                  <c:v>-237.45449999999997</c:v>
                </c:pt>
                <c:pt idx="66505">
                  <c:v>-237.45249999999999</c:v>
                </c:pt>
                <c:pt idx="66506">
                  <c:v>-237.45049999999998</c:v>
                </c:pt>
                <c:pt idx="66507">
                  <c:v>-237.44849999999997</c:v>
                </c:pt>
                <c:pt idx="66508">
                  <c:v>-237.44649999999999</c:v>
                </c:pt>
                <c:pt idx="66509">
                  <c:v>-237.44449999999998</c:v>
                </c:pt>
                <c:pt idx="66510">
                  <c:v>-237.44249999999997</c:v>
                </c:pt>
                <c:pt idx="66511">
                  <c:v>-237.44049999999999</c:v>
                </c:pt>
                <c:pt idx="66512">
                  <c:v>-237.43849999999998</c:v>
                </c:pt>
                <c:pt idx="66513">
                  <c:v>-237.43649999999997</c:v>
                </c:pt>
                <c:pt idx="66514">
                  <c:v>-237.43449999999999</c:v>
                </c:pt>
                <c:pt idx="66515">
                  <c:v>-237.43249999999998</c:v>
                </c:pt>
                <c:pt idx="66516">
                  <c:v>-237.43049999999997</c:v>
                </c:pt>
                <c:pt idx="66517">
                  <c:v>-237.42849999999999</c:v>
                </c:pt>
                <c:pt idx="66518">
                  <c:v>-237.42649999999998</c:v>
                </c:pt>
                <c:pt idx="66519">
                  <c:v>-237.42449999999997</c:v>
                </c:pt>
                <c:pt idx="66520">
                  <c:v>-237.42249999999999</c:v>
                </c:pt>
                <c:pt idx="66521">
                  <c:v>-237.42049999999998</c:v>
                </c:pt>
                <c:pt idx="66522">
                  <c:v>-237.41849999999997</c:v>
                </c:pt>
                <c:pt idx="66523">
                  <c:v>-237.41649999999998</c:v>
                </c:pt>
                <c:pt idx="66524">
                  <c:v>-237.41449999999998</c:v>
                </c:pt>
                <c:pt idx="66525">
                  <c:v>-237.41249999999997</c:v>
                </c:pt>
                <c:pt idx="66526">
                  <c:v>-237.41049999999998</c:v>
                </c:pt>
                <c:pt idx="66527">
                  <c:v>-237.40849999999998</c:v>
                </c:pt>
                <c:pt idx="66528">
                  <c:v>-237.40649999999997</c:v>
                </c:pt>
                <c:pt idx="66529">
                  <c:v>-237.40449999999998</c:v>
                </c:pt>
                <c:pt idx="66530">
                  <c:v>-237.40249999999997</c:v>
                </c:pt>
                <c:pt idx="66531">
                  <c:v>-237.40049999999997</c:v>
                </c:pt>
                <c:pt idx="66532">
                  <c:v>-237.39849999999998</c:v>
                </c:pt>
                <c:pt idx="66533">
                  <c:v>-237.39649999999997</c:v>
                </c:pt>
                <c:pt idx="66534">
                  <c:v>-237.39449999999997</c:v>
                </c:pt>
                <c:pt idx="66535">
                  <c:v>-237.39249999999998</c:v>
                </c:pt>
                <c:pt idx="66536">
                  <c:v>-237.39049999999997</c:v>
                </c:pt>
                <c:pt idx="66537">
                  <c:v>-237.38849999999996</c:v>
                </c:pt>
                <c:pt idx="66538">
                  <c:v>-237.38649999999998</c:v>
                </c:pt>
                <c:pt idx="66539">
                  <c:v>-237.38449999999997</c:v>
                </c:pt>
                <c:pt idx="66540">
                  <c:v>-237.38249999999996</c:v>
                </c:pt>
                <c:pt idx="66541">
                  <c:v>-237.38049999999998</c:v>
                </c:pt>
                <c:pt idx="66542">
                  <c:v>-237.37849999999997</c:v>
                </c:pt>
                <c:pt idx="66543">
                  <c:v>-237.37649999999996</c:v>
                </c:pt>
                <c:pt idx="66544">
                  <c:v>-237.37449999999998</c:v>
                </c:pt>
                <c:pt idx="66545">
                  <c:v>-237.37249999999997</c:v>
                </c:pt>
                <c:pt idx="66546">
                  <c:v>-237.37049999999996</c:v>
                </c:pt>
                <c:pt idx="66547">
                  <c:v>-237.36849999999998</c:v>
                </c:pt>
                <c:pt idx="66548">
                  <c:v>-237.36649999999997</c:v>
                </c:pt>
                <c:pt idx="66549">
                  <c:v>-237.36449999999996</c:v>
                </c:pt>
                <c:pt idx="66550">
                  <c:v>-237.36249999999998</c:v>
                </c:pt>
                <c:pt idx="66551">
                  <c:v>-237.36049999999997</c:v>
                </c:pt>
                <c:pt idx="66552">
                  <c:v>-237.35849999999996</c:v>
                </c:pt>
                <c:pt idx="66553">
                  <c:v>-237.35649999999998</c:v>
                </c:pt>
                <c:pt idx="66554">
                  <c:v>-237.35449999999997</c:v>
                </c:pt>
                <c:pt idx="66555">
                  <c:v>-237.35249999999996</c:v>
                </c:pt>
                <c:pt idx="66556">
                  <c:v>-237.35049999999998</c:v>
                </c:pt>
                <c:pt idx="66557">
                  <c:v>-237.34849999999997</c:v>
                </c:pt>
                <c:pt idx="66558">
                  <c:v>-237.34649999999996</c:v>
                </c:pt>
                <c:pt idx="66559">
                  <c:v>-237.34449999999998</c:v>
                </c:pt>
                <c:pt idx="66560">
                  <c:v>-237.34249999999997</c:v>
                </c:pt>
                <c:pt idx="66561">
                  <c:v>-237.34049999999996</c:v>
                </c:pt>
                <c:pt idx="66562">
                  <c:v>-237.33849999999998</c:v>
                </c:pt>
                <c:pt idx="66563">
                  <c:v>-237.33649999999997</c:v>
                </c:pt>
                <c:pt idx="66564">
                  <c:v>-237.33449999999999</c:v>
                </c:pt>
                <c:pt idx="66565">
                  <c:v>-237.33249999999998</c:v>
                </c:pt>
                <c:pt idx="66566">
                  <c:v>-237.33049999999997</c:v>
                </c:pt>
                <c:pt idx="66567">
                  <c:v>-237.32849999999999</c:v>
                </c:pt>
                <c:pt idx="66568">
                  <c:v>-237.32649999999998</c:v>
                </c:pt>
                <c:pt idx="66569">
                  <c:v>-237.32449999999997</c:v>
                </c:pt>
                <c:pt idx="66570">
                  <c:v>-237.32249999999999</c:v>
                </c:pt>
                <c:pt idx="66571">
                  <c:v>-237.32049999999998</c:v>
                </c:pt>
                <c:pt idx="66572">
                  <c:v>-237.31849999999997</c:v>
                </c:pt>
                <c:pt idx="66573">
                  <c:v>-237.31649999999999</c:v>
                </c:pt>
                <c:pt idx="66574">
                  <c:v>-237.31449999999998</c:v>
                </c:pt>
                <c:pt idx="66575">
                  <c:v>-237.31249999999997</c:v>
                </c:pt>
                <c:pt idx="66576">
                  <c:v>-237.31049999999999</c:v>
                </c:pt>
                <c:pt idx="66577">
                  <c:v>-237.30849999999998</c:v>
                </c:pt>
                <c:pt idx="66578">
                  <c:v>-237.30649999999997</c:v>
                </c:pt>
                <c:pt idx="66579">
                  <c:v>-237.30449999999999</c:v>
                </c:pt>
                <c:pt idx="66580">
                  <c:v>-237.30249999999998</c:v>
                </c:pt>
                <c:pt idx="66581">
                  <c:v>-237.30049999999997</c:v>
                </c:pt>
                <c:pt idx="66582">
                  <c:v>-237.29849999999999</c:v>
                </c:pt>
                <c:pt idx="66583">
                  <c:v>-237.29649999999998</c:v>
                </c:pt>
                <c:pt idx="66584">
                  <c:v>-237.29449999999997</c:v>
                </c:pt>
                <c:pt idx="66585">
                  <c:v>-237.29249999999999</c:v>
                </c:pt>
                <c:pt idx="66586">
                  <c:v>-237.29049999999998</c:v>
                </c:pt>
                <c:pt idx="66587">
                  <c:v>-237.28849999999997</c:v>
                </c:pt>
                <c:pt idx="66588">
                  <c:v>-237.28649999999999</c:v>
                </c:pt>
                <c:pt idx="66589">
                  <c:v>-237.28449999999998</c:v>
                </c:pt>
                <c:pt idx="66590">
                  <c:v>-237.28249999999997</c:v>
                </c:pt>
                <c:pt idx="66591">
                  <c:v>-237.28049999999999</c:v>
                </c:pt>
                <c:pt idx="66592">
                  <c:v>-237.27849999999998</c:v>
                </c:pt>
                <c:pt idx="66593">
                  <c:v>-237.27649999999997</c:v>
                </c:pt>
                <c:pt idx="66594">
                  <c:v>-237.27449999999999</c:v>
                </c:pt>
                <c:pt idx="66595">
                  <c:v>-237.27249999999998</c:v>
                </c:pt>
                <c:pt idx="66596">
                  <c:v>-237.27049999999997</c:v>
                </c:pt>
                <c:pt idx="66597">
                  <c:v>-237.26849999999999</c:v>
                </c:pt>
                <c:pt idx="66598">
                  <c:v>-237.26649999999998</c:v>
                </c:pt>
                <c:pt idx="66599">
                  <c:v>-237.26449999999997</c:v>
                </c:pt>
                <c:pt idx="66600">
                  <c:v>-237.26249999999999</c:v>
                </c:pt>
                <c:pt idx="66601">
                  <c:v>-237.26049999999998</c:v>
                </c:pt>
                <c:pt idx="66602">
                  <c:v>-237.25849999999997</c:v>
                </c:pt>
                <c:pt idx="66603">
                  <c:v>-237.25649999999999</c:v>
                </c:pt>
                <c:pt idx="66604">
                  <c:v>-237.25449999999998</c:v>
                </c:pt>
                <c:pt idx="66605">
                  <c:v>-237.25249999999997</c:v>
                </c:pt>
                <c:pt idx="66606">
                  <c:v>-237.25049999999999</c:v>
                </c:pt>
                <c:pt idx="66607">
                  <c:v>-237.24849999999998</c:v>
                </c:pt>
                <c:pt idx="66608">
                  <c:v>-237.24649999999997</c:v>
                </c:pt>
                <c:pt idx="66609">
                  <c:v>-237.24449999999999</c:v>
                </c:pt>
                <c:pt idx="66610">
                  <c:v>-237.24249999999998</c:v>
                </c:pt>
                <c:pt idx="66611">
                  <c:v>-237.24049999999997</c:v>
                </c:pt>
                <c:pt idx="66612">
                  <c:v>-237.23849999999999</c:v>
                </c:pt>
                <c:pt idx="66613">
                  <c:v>-237.23649999999998</c:v>
                </c:pt>
                <c:pt idx="66614">
                  <c:v>-237.23449999999997</c:v>
                </c:pt>
                <c:pt idx="66615">
                  <c:v>-237.23249999999999</c:v>
                </c:pt>
                <c:pt idx="66616">
                  <c:v>-237.23049999999998</c:v>
                </c:pt>
                <c:pt idx="66617">
                  <c:v>-237.22849999999997</c:v>
                </c:pt>
                <c:pt idx="66618">
                  <c:v>-237.22649999999999</c:v>
                </c:pt>
                <c:pt idx="66619">
                  <c:v>-237.22449999999998</c:v>
                </c:pt>
                <c:pt idx="66620">
                  <c:v>-237.22249999999997</c:v>
                </c:pt>
                <c:pt idx="66621">
                  <c:v>-237.22049999999999</c:v>
                </c:pt>
                <c:pt idx="66622">
                  <c:v>-237.21849999999998</c:v>
                </c:pt>
                <c:pt idx="66623">
                  <c:v>-237.21649999999997</c:v>
                </c:pt>
                <c:pt idx="66624">
                  <c:v>-237.21449999999999</c:v>
                </c:pt>
                <c:pt idx="66625">
                  <c:v>-237.21249999999998</c:v>
                </c:pt>
                <c:pt idx="66626">
                  <c:v>-237.21049999999997</c:v>
                </c:pt>
                <c:pt idx="66627">
                  <c:v>-237.20849999999999</c:v>
                </c:pt>
                <c:pt idx="66628">
                  <c:v>-237.20649999999998</c:v>
                </c:pt>
                <c:pt idx="66629">
                  <c:v>-237.20449999999997</c:v>
                </c:pt>
                <c:pt idx="66630">
                  <c:v>-237.20249999999999</c:v>
                </c:pt>
                <c:pt idx="66631">
                  <c:v>-237.20049999999998</c:v>
                </c:pt>
                <c:pt idx="66632">
                  <c:v>-237.19849999999997</c:v>
                </c:pt>
                <c:pt idx="66633">
                  <c:v>-237.19649999999999</c:v>
                </c:pt>
                <c:pt idx="66634">
                  <c:v>-237.19449999999998</c:v>
                </c:pt>
                <c:pt idx="66635">
                  <c:v>-237.19249999999997</c:v>
                </c:pt>
                <c:pt idx="66636">
                  <c:v>-237.19049999999999</c:v>
                </c:pt>
                <c:pt idx="66637">
                  <c:v>-237.18849999999998</c:v>
                </c:pt>
                <c:pt idx="66638">
                  <c:v>-237.18649999999997</c:v>
                </c:pt>
                <c:pt idx="66639">
                  <c:v>-237.18449999999999</c:v>
                </c:pt>
                <c:pt idx="66640">
                  <c:v>-237.18249999999998</c:v>
                </c:pt>
                <c:pt idx="66641">
                  <c:v>-237.18049999999997</c:v>
                </c:pt>
                <c:pt idx="66642">
                  <c:v>-237.17849999999999</c:v>
                </c:pt>
                <c:pt idx="66643">
                  <c:v>-237.17649999999998</c:v>
                </c:pt>
                <c:pt idx="66644">
                  <c:v>-237.17449999999997</c:v>
                </c:pt>
                <c:pt idx="66645">
                  <c:v>-237.17249999999999</c:v>
                </c:pt>
                <c:pt idx="66646">
                  <c:v>-237.17049999999998</c:v>
                </c:pt>
                <c:pt idx="66647">
                  <c:v>-237.16849999999997</c:v>
                </c:pt>
                <c:pt idx="66648">
                  <c:v>-237.16649999999998</c:v>
                </c:pt>
                <c:pt idx="66649">
                  <c:v>-237.16449999999998</c:v>
                </c:pt>
                <c:pt idx="66650">
                  <c:v>-237.16249999999997</c:v>
                </c:pt>
                <c:pt idx="66651">
                  <c:v>-237.16049999999998</c:v>
                </c:pt>
                <c:pt idx="66652">
                  <c:v>-237.15849999999998</c:v>
                </c:pt>
                <c:pt idx="66653">
                  <c:v>-237.15649999999997</c:v>
                </c:pt>
                <c:pt idx="66654">
                  <c:v>-237.15449999999998</c:v>
                </c:pt>
                <c:pt idx="66655">
                  <c:v>-237.15249999999997</c:v>
                </c:pt>
                <c:pt idx="66656">
                  <c:v>-237.15049999999997</c:v>
                </c:pt>
                <c:pt idx="66657">
                  <c:v>-237.14849999999998</c:v>
                </c:pt>
                <c:pt idx="66658">
                  <c:v>-237.14649999999997</c:v>
                </c:pt>
                <c:pt idx="66659">
                  <c:v>-237.14449999999997</c:v>
                </c:pt>
                <c:pt idx="66660">
                  <c:v>-237.14249999999998</c:v>
                </c:pt>
                <c:pt idx="66661">
                  <c:v>-237.14049999999997</c:v>
                </c:pt>
                <c:pt idx="66662">
                  <c:v>-237.13849999999996</c:v>
                </c:pt>
                <c:pt idx="66663">
                  <c:v>-237.13649999999998</c:v>
                </c:pt>
                <c:pt idx="66664">
                  <c:v>-237.13449999999997</c:v>
                </c:pt>
                <c:pt idx="66665">
                  <c:v>-237.13249999999996</c:v>
                </c:pt>
                <c:pt idx="66666">
                  <c:v>-237.13049999999998</c:v>
                </c:pt>
                <c:pt idx="66667">
                  <c:v>-237.12849999999997</c:v>
                </c:pt>
                <c:pt idx="66668">
                  <c:v>-237.12649999999996</c:v>
                </c:pt>
                <c:pt idx="66669">
                  <c:v>-237.12449999999998</c:v>
                </c:pt>
                <c:pt idx="66670">
                  <c:v>-237.12249999999997</c:v>
                </c:pt>
                <c:pt idx="66671">
                  <c:v>-237.12049999999996</c:v>
                </c:pt>
                <c:pt idx="66672">
                  <c:v>-237.11849999999998</c:v>
                </c:pt>
                <c:pt idx="66673">
                  <c:v>-237.11649999999997</c:v>
                </c:pt>
                <c:pt idx="66674">
                  <c:v>-237.11449999999996</c:v>
                </c:pt>
                <c:pt idx="66675">
                  <c:v>-237.11249999999998</c:v>
                </c:pt>
                <c:pt idx="66676">
                  <c:v>-237.11049999999997</c:v>
                </c:pt>
                <c:pt idx="66677">
                  <c:v>-237.10849999999996</c:v>
                </c:pt>
                <c:pt idx="66678">
                  <c:v>-237.10649999999998</c:v>
                </c:pt>
                <c:pt idx="66679">
                  <c:v>-237.10449999999997</c:v>
                </c:pt>
                <c:pt idx="66680">
                  <c:v>-237.10249999999996</c:v>
                </c:pt>
                <c:pt idx="66681">
                  <c:v>-237.10049999999998</c:v>
                </c:pt>
                <c:pt idx="66682">
                  <c:v>-237.09849999999997</c:v>
                </c:pt>
                <c:pt idx="66683">
                  <c:v>-237.09649999999996</c:v>
                </c:pt>
                <c:pt idx="66684">
                  <c:v>-237.09449999999998</c:v>
                </c:pt>
                <c:pt idx="66685">
                  <c:v>-237.09249999999997</c:v>
                </c:pt>
                <c:pt idx="66686">
                  <c:v>-237.09049999999996</c:v>
                </c:pt>
                <c:pt idx="66687">
                  <c:v>-237.08849999999998</c:v>
                </c:pt>
                <c:pt idx="66688">
                  <c:v>-237.08649999999997</c:v>
                </c:pt>
                <c:pt idx="66689">
                  <c:v>-237.08449999999999</c:v>
                </c:pt>
                <c:pt idx="66690">
                  <c:v>-237.08249999999998</c:v>
                </c:pt>
                <c:pt idx="66691">
                  <c:v>-237.08049999999997</c:v>
                </c:pt>
                <c:pt idx="66692">
                  <c:v>-237.07849999999999</c:v>
                </c:pt>
                <c:pt idx="66693">
                  <c:v>-237.07649999999998</c:v>
                </c:pt>
                <c:pt idx="66694">
                  <c:v>-237.07449999999997</c:v>
                </c:pt>
                <c:pt idx="66695">
                  <c:v>-237.07249999999999</c:v>
                </c:pt>
                <c:pt idx="66696">
                  <c:v>-237.07049999999998</c:v>
                </c:pt>
                <c:pt idx="66697">
                  <c:v>-237.06849999999997</c:v>
                </c:pt>
                <c:pt idx="66698">
                  <c:v>-237.06649999999999</c:v>
                </c:pt>
                <c:pt idx="66699">
                  <c:v>-237.06449999999998</c:v>
                </c:pt>
                <c:pt idx="66700">
                  <c:v>-237.06249999999997</c:v>
                </c:pt>
                <c:pt idx="66701">
                  <c:v>-237.06049999999999</c:v>
                </c:pt>
                <c:pt idx="66702">
                  <c:v>-237.05849999999998</c:v>
                </c:pt>
                <c:pt idx="66703">
                  <c:v>-237.05649999999997</c:v>
                </c:pt>
                <c:pt idx="66704">
                  <c:v>-237.05449999999999</c:v>
                </c:pt>
                <c:pt idx="66705">
                  <c:v>-237.05249999999998</c:v>
                </c:pt>
                <c:pt idx="66706">
                  <c:v>-237.05049999999997</c:v>
                </c:pt>
                <c:pt idx="66707">
                  <c:v>-237.04849999999999</c:v>
                </c:pt>
                <c:pt idx="66708">
                  <c:v>-237.04649999999998</c:v>
                </c:pt>
                <c:pt idx="66709">
                  <c:v>-237.04449999999997</c:v>
                </c:pt>
                <c:pt idx="66710">
                  <c:v>-237.04249999999999</c:v>
                </c:pt>
                <c:pt idx="66711">
                  <c:v>-237.04049999999998</c:v>
                </c:pt>
                <c:pt idx="66712">
                  <c:v>-237.03849999999997</c:v>
                </c:pt>
                <c:pt idx="66713">
                  <c:v>-237.03649999999999</c:v>
                </c:pt>
                <c:pt idx="66714">
                  <c:v>-237.03449999999998</c:v>
                </c:pt>
                <c:pt idx="66715">
                  <c:v>-237.03249999999997</c:v>
                </c:pt>
                <c:pt idx="66716">
                  <c:v>-237.03049999999999</c:v>
                </c:pt>
                <c:pt idx="66717">
                  <c:v>-237.02849999999998</c:v>
                </c:pt>
                <c:pt idx="66718">
                  <c:v>-237.02649999999997</c:v>
                </c:pt>
                <c:pt idx="66719">
                  <c:v>-237.02449999999999</c:v>
                </c:pt>
                <c:pt idx="66720">
                  <c:v>-237.02249999999998</c:v>
                </c:pt>
                <c:pt idx="66721">
                  <c:v>-237.02049999999997</c:v>
                </c:pt>
                <c:pt idx="66722">
                  <c:v>-237.01849999999999</c:v>
                </c:pt>
                <c:pt idx="66723">
                  <c:v>-237.01649999999998</c:v>
                </c:pt>
                <c:pt idx="66724">
                  <c:v>-237.01449999999997</c:v>
                </c:pt>
                <c:pt idx="66725">
                  <c:v>-237.01249999999999</c:v>
                </c:pt>
                <c:pt idx="66726">
                  <c:v>-237.01049999999998</c:v>
                </c:pt>
                <c:pt idx="66727">
                  <c:v>-237.00849999999997</c:v>
                </c:pt>
                <c:pt idx="66728">
                  <c:v>-237.00649999999999</c:v>
                </c:pt>
                <c:pt idx="66729">
                  <c:v>-237.00449999999998</c:v>
                </c:pt>
                <c:pt idx="66730">
                  <c:v>-237.00249999999997</c:v>
                </c:pt>
                <c:pt idx="66731">
                  <c:v>-237.00049999999999</c:v>
                </c:pt>
                <c:pt idx="66732">
                  <c:v>-236.99849999999998</c:v>
                </c:pt>
                <c:pt idx="66733">
                  <c:v>-236.99649999999997</c:v>
                </c:pt>
                <c:pt idx="66734">
                  <c:v>-236.99449999999999</c:v>
                </c:pt>
                <c:pt idx="66735">
                  <c:v>-236.99249999999998</c:v>
                </c:pt>
                <c:pt idx="66736">
                  <c:v>-236.99049999999997</c:v>
                </c:pt>
                <c:pt idx="66737">
                  <c:v>-236.98849999999999</c:v>
                </c:pt>
                <c:pt idx="66738">
                  <c:v>-236.98649999999998</c:v>
                </c:pt>
                <c:pt idx="66739">
                  <c:v>-236.98449999999997</c:v>
                </c:pt>
                <c:pt idx="66740">
                  <c:v>-236.98249999999999</c:v>
                </c:pt>
                <c:pt idx="66741">
                  <c:v>-236.98049999999998</c:v>
                </c:pt>
                <c:pt idx="66742">
                  <c:v>-236.97849999999997</c:v>
                </c:pt>
                <c:pt idx="66743">
                  <c:v>-236.97649999999999</c:v>
                </c:pt>
                <c:pt idx="66744">
                  <c:v>-236.97449999999998</c:v>
                </c:pt>
                <c:pt idx="66745">
                  <c:v>-236.97249999999997</c:v>
                </c:pt>
                <c:pt idx="66746">
                  <c:v>-236.97049999999999</c:v>
                </c:pt>
                <c:pt idx="66747">
                  <c:v>-236.96849999999998</c:v>
                </c:pt>
                <c:pt idx="66748">
                  <c:v>-236.96649999999997</c:v>
                </c:pt>
                <c:pt idx="66749">
                  <c:v>-236.96449999999999</c:v>
                </c:pt>
                <c:pt idx="66750">
                  <c:v>-236.96249999999998</c:v>
                </c:pt>
                <c:pt idx="66751">
                  <c:v>-236.96049999999997</c:v>
                </c:pt>
                <c:pt idx="66752">
                  <c:v>-236.95849999999999</c:v>
                </c:pt>
                <c:pt idx="66753">
                  <c:v>-236.95649999999998</c:v>
                </c:pt>
                <c:pt idx="66754">
                  <c:v>-236.95449999999997</c:v>
                </c:pt>
                <c:pt idx="66755">
                  <c:v>-236.95249999999999</c:v>
                </c:pt>
                <c:pt idx="66756">
                  <c:v>-236.95049999999998</c:v>
                </c:pt>
                <c:pt idx="66757">
                  <c:v>-236.94849999999997</c:v>
                </c:pt>
                <c:pt idx="66758">
                  <c:v>-236.94649999999999</c:v>
                </c:pt>
                <c:pt idx="66759">
                  <c:v>-236.94449999999998</c:v>
                </c:pt>
                <c:pt idx="66760">
                  <c:v>-236.94249999999997</c:v>
                </c:pt>
                <c:pt idx="66761">
                  <c:v>-236.94049999999999</c:v>
                </c:pt>
                <c:pt idx="66762">
                  <c:v>-236.93849999999998</c:v>
                </c:pt>
                <c:pt idx="66763">
                  <c:v>-236.93649999999997</c:v>
                </c:pt>
                <c:pt idx="66764">
                  <c:v>-236.93449999999999</c:v>
                </c:pt>
                <c:pt idx="66765">
                  <c:v>-236.93249999999998</c:v>
                </c:pt>
                <c:pt idx="66766">
                  <c:v>-236.93049999999997</c:v>
                </c:pt>
                <c:pt idx="66767">
                  <c:v>-236.92849999999999</c:v>
                </c:pt>
                <c:pt idx="66768">
                  <c:v>-236.92649999999998</c:v>
                </c:pt>
                <c:pt idx="66769">
                  <c:v>-236.92449999999997</c:v>
                </c:pt>
                <c:pt idx="66770">
                  <c:v>-236.92249999999999</c:v>
                </c:pt>
                <c:pt idx="66771">
                  <c:v>-236.92049999999998</c:v>
                </c:pt>
                <c:pt idx="66772">
                  <c:v>-236.91849999999997</c:v>
                </c:pt>
                <c:pt idx="66773">
                  <c:v>-236.91649999999998</c:v>
                </c:pt>
                <c:pt idx="66774">
                  <c:v>-236.91449999999998</c:v>
                </c:pt>
                <c:pt idx="66775">
                  <c:v>-236.91249999999997</c:v>
                </c:pt>
                <c:pt idx="66776">
                  <c:v>-236.91049999999998</c:v>
                </c:pt>
                <c:pt idx="66777">
                  <c:v>-236.90849999999998</c:v>
                </c:pt>
                <c:pt idx="66778">
                  <c:v>-236.90649999999997</c:v>
                </c:pt>
                <c:pt idx="66779">
                  <c:v>-236.90449999999998</c:v>
                </c:pt>
                <c:pt idx="66780">
                  <c:v>-236.90249999999997</c:v>
                </c:pt>
                <c:pt idx="66781">
                  <c:v>-236.90049999999997</c:v>
                </c:pt>
                <c:pt idx="66782">
                  <c:v>-236.89849999999998</c:v>
                </c:pt>
                <c:pt idx="66783">
                  <c:v>-236.89649999999997</c:v>
                </c:pt>
                <c:pt idx="66784">
                  <c:v>-236.89449999999997</c:v>
                </c:pt>
                <c:pt idx="66785">
                  <c:v>-236.89249999999998</c:v>
                </c:pt>
                <c:pt idx="66786">
                  <c:v>-236.89049999999997</c:v>
                </c:pt>
                <c:pt idx="66787">
                  <c:v>-236.88849999999996</c:v>
                </c:pt>
                <c:pt idx="66788">
                  <c:v>-236.88649999999998</c:v>
                </c:pt>
                <c:pt idx="66789">
                  <c:v>-236.88449999999997</c:v>
                </c:pt>
                <c:pt idx="66790">
                  <c:v>-236.88249999999996</c:v>
                </c:pt>
                <c:pt idx="66791">
                  <c:v>-236.88049999999998</c:v>
                </c:pt>
                <c:pt idx="66792">
                  <c:v>-236.87849999999997</c:v>
                </c:pt>
                <c:pt idx="66793">
                  <c:v>-236.87649999999996</c:v>
                </c:pt>
                <c:pt idx="66794">
                  <c:v>-236.87449999999998</c:v>
                </c:pt>
                <c:pt idx="66795">
                  <c:v>-236.87249999999997</c:v>
                </c:pt>
                <c:pt idx="66796">
                  <c:v>-236.87049999999996</c:v>
                </c:pt>
                <c:pt idx="66797">
                  <c:v>-236.86849999999998</c:v>
                </c:pt>
                <c:pt idx="66798">
                  <c:v>-236.86649999999997</c:v>
                </c:pt>
                <c:pt idx="66799">
                  <c:v>-236.86449999999996</c:v>
                </c:pt>
                <c:pt idx="66800">
                  <c:v>-236.86249999999998</c:v>
                </c:pt>
                <c:pt idx="66801">
                  <c:v>-236.86049999999997</c:v>
                </c:pt>
                <c:pt idx="66802">
                  <c:v>-236.85849999999996</c:v>
                </c:pt>
                <c:pt idx="66803">
                  <c:v>-236.85649999999998</c:v>
                </c:pt>
                <c:pt idx="66804">
                  <c:v>-236.85449999999997</c:v>
                </c:pt>
                <c:pt idx="66805">
                  <c:v>-236.85249999999996</c:v>
                </c:pt>
                <c:pt idx="66806">
                  <c:v>-236.85049999999998</c:v>
                </c:pt>
                <c:pt idx="66807">
                  <c:v>-236.84849999999997</c:v>
                </c:pt>
                <c:pt idx="66808">
                  <c:v>-236.84649999999996</c:v>
                </c:pt>
                <c:pt idx="66809">
                  <c:v>-236.84449999999998</c:v>
                </c:pt>
                <c:pt idx="66810">
                  <c:v>-236.84249999999997</c:v>
                </c:pt>
                <c:pt idx="66811">
                  <c:v>-236.84049999999996</c:v>
                </c:pt>
                <c:pt idx="66812">
                  <c:v>-236.83849999999998</c:v>
                </c:pt>
                <c:pt idx="66813">
                  <c:v>-236.83649999999997</c:v>
                </c:pt>
                <c:pt idx="66814">
                  <c:v>-236.83449999999999</c:v>
                </c:pt>
                <c:pt idx="66815">
                  <c:v>-236.83249999999998</c:v>
                </c:pt>
                <c:pt idx="66816">
                  <c:v>-236.83049999999997</c:v>
                </c:pt>
                <c:pt idx="66817">
                  <c:v>-236.82849999999999</c:v>
                </c:pt>
                <c:pt idx="66818">
                  <c:v>-236.82649999999998</c:v>
                </c:pt>
                <c:pt idx="66819">
                  <c:v>-236.82449999999997</c:v>
                </c:pt>
                <c:pt idx="66820">
                  <c:v>-236.82249999999999</c:v>
                </c:pt>
                <c:pt idx="66821">
                  <c:v>-236.82049999999998</c:v>
                </c:pt>
                <c:pt idx="66822">
                  <c:v>-236.81849999999997</c:v>
                </c:pt>
                <c:pt idx="66823">
                  <c:v>-236.81649999999999</c:v>
                </c:pt>
                <c:pt idx="66824">
                  <c:v>-236.81449999999998</c:v>
                </c:pt>
                <c:pt idx="66825">
                  <c:v>-236.81249999999997</c:v>
                </c:pt>
                <c:pt idx="66826">
                  <c:v>-236.81049999999999</c:v>
                </c:pt>
                <c:pt idx="66827">
                  <c:v>-236.80849999999998</c:v>
                </c:pt>
                <c:pt idx="66828">
                  <c:v>-236.80649999999997</c:v>
                </c:pt>
                <c:pt idx="66829">
                  <c:v>-236.80449999999999</c:v>
                </c:pt>
                <c:pt idx="66830">
                  <c:v>-236.80249999999998</c:v>
                </c:pt>
                <c:pt idx="66831">
                  <c:v>-236.80049999999997</c:v>
                </c:pt>
                <c:pt idx="66832">
                  <c:v>-236.79849999999999</c:v>
                </c:pt>
                <c:pt idx="66833">
                  <c:v>-236.79649999999998</c:v>
                </c:pt>
                <c:pt idx="66834">
                  <c:v>-236.79449999999997</c:v>
                </c:pt>
                <c:pt idx="66835">
                  <c:v>-236.79249999999999</c:v>
                </c:pt>
                <c:pt idx="66836">
                  <c:v>-236.79049999999998</c:v>
                </c:pt>
                <c:pt idx="66837">
                  <c:v>-236.78849999999997</c:v>
                </c:pt>
                <c:pt idx="66838">
                  <c:v>-236.78649999999999</c:v>
                </c:pt>
                <c:pt idx="66839">
                  <c:v>-236.78449999999998</c:v>
                </c:pt>
                <c:pt idx="66840">
                  <c:v>-236.78249999999997</c:v>
                </c:pt>
                <c:pt idx="66841">
                  <c:v>-236.78049999999999</c:v>
                </c:pt>
                <c:pt idx="66842">
                  <c:v>-236.77849999999998</c:v>
                </c:pt>
                <c:pt idx="66843">
                  <c:v>-236.77649999999997</c:v>
                </c:pt>
                <c:pt idx="66844">
                  <c:v>-236.77449999999999</c:v>
                </c:pt>
                <c:pt idx="66845">
                  <c:v>-236.77249999999998</c:v>
                </c:pt>
                <c:pt idx="66846">
                  <c:v>-236.77049999999997</c:v>
                </c:pt>
                <c:pt idx="66847">
                  <c:v>-236.76849999999999</c:v>
                </c:pt>
                <c:pt idx="66848">
                  <c:v>-236.76649999999998</c:v>
                </c:pt>
                <c:pt idx="66849">
                  <c:v>-236.76449999999997</c:v>
                </c:pt>
                <c:pt idx="66850">
                  <c:v>-236.76249999999999</c:v>
                </c:pt>
                <c:pt idx="66851">
                  <c:v>-236.76049999999998</c:v>
                </c:pt>
                <c:pt idx="66852">
                  <c:v>-236.75849999999997</c:v>
                </c:pt>
                <c:pt idx="66853">
                  <c:v>-236.75649999999999</c:v>
                </c:pt>
                <c:pt idx="66854">
                  <c:v>-236.75449999999998</c:v>
                </c:pt>
                <c:pt idx="66855">
                  <c:v>-236.75249999999997</c:v>
                </c:pt>
                <c:pt idx="66856">
                  <c:v>-236.75049999999999</c:v>
                </c:pt>
                <c:pt idx="66857">
                  <c:v>-236.74849999999998</c:v>
                </c:pt>
                <c:pt idx="66858">
                  <c:v>-236.74649999999997</c:v>
                </c:pt>
                <c:pt idx="66859">
                  <c:v>-236.74449999999999</c:v>
                </c:pt>
                <c:pt idx="66860">
                  <c:v>-236.74249999999998</c:v>
                </c:pt>
                <c:pt idx="66861">
                  <c:v>-236.74049999999997</c:v>
                </c:pt>
                <c:pt idx="66862">
                  <c:v>-236.73849999999999</c:v>
                </c:pt>
                <c:pt idx="66863">
                  <c:v>-236.73649999999998</c:v>
                </c:pt>
                <c:pt idx="66864">
                  <c:v>-236.73449999999997</c:v>
                </c:pt>
                <c:pt idx="66865">
                  <c:v>-236.73249999999999</c:v>
                </c:pt>
                <c:pt idx="66866">
                  <c:v>-236.73049999999998</c:v>
                </c:pt>
                <c:pt idx="66867">
                  <c:v>-236.72849999999997</c:v>
                </c:pt>
                <c:pt idx="66868">
                  <c:v>-236.72649999999999</c:v>
                </c:pt>
                <c:pt idx="66869">
                  <c:v>-236.72449999999998</c:v>
                </c:pt>
                <c:pt idx="66870">
                  <c:v>-236.72249999999997</c:v>
                </c:pt>
                <c:pt idx="66871">
                  <c:v>-236.72049999999999</c:v>
                </c:pt>
                <c:pt idx="66872">
                  <c:v>-236.71849999999998</c:v>
                </c:pt>
                <c:pt idx="66873">
                  <c:v>-236.71649999999997</c:v>
                </c:pt>
                <c:pt idx="66874">
                  <c:v>-236.71449999999999</c:v>
                </c:pt>
                <c:pt idx="66875">
                  <c:v>-236.71249999999998</c:v>
                </c:pt>
                <c:pt idx="66876">
                  <c:v>-236.71049999999997</c:v>
                </c:pt>
                <c:pt idx="66877">
                  <c:v>-236.70849999999999</c:v>
                </c:pt>
                <c:pt idx="66878">
                  <c:v>-236.70649999999998</c:v>
                </c:pt>
                <c:pt idx="66879">
                  <c:v>-236.70449999999997</c:v>
                </c:pt>
                <c:pt idx="66880">
                  <c:v>-236.70249999999999</c:v>
                </c:pt>
                <c:pt idx="66881">
                  <c:v>-236.70049999999998</c:v>
                </c:pt>
                <c:pt idx="66882">
                  <c:v>-236.69849999999997</c:v>
                </c:pt>
                <c:pt idx="66883">
                  <c:v>-236.69649999999999</c:v>
                </c:pt>
                <c:pt idx="66884">
                  <c:v>-236.69449999999998</c:v>
                </c:pt>
                <c:pt idx="66885">
                  <c:v>-236.69249999999997</c:v>
                </c:pt>
                <c:pt idx="66886">
                  <c:v>-236.69049999999999</c:v>
                </c:pt>
                <c:pt idx="66887">
                  <c:v>-236.68849999999998</c:v>
                </c:pt>
                <c:pt idx="66888">
                  <c:v>-236.68649999999997</c:v>
                </c:pt>
                <c:pt idx="66889">
                  <c:v>-236.68449999999999</c:v>
                </c:pt>
                <c:pt idx="66890">
                  <c:v>-236.68249999999998</c:v>
                </c:pt>
                <c:pt idx="66891">
                  <c:v>-236.68049999999997</c:v>
                </c:pt>
                <c:pt idx="66892">
                  <c:v>-236.67849999999999</c:v>
                </c:pt>
                <c:pt idx="66893">
                  <c:v>-236.67649999999998</c:v>
                </c:pt>
                <c:pt idx="66894">
                  <c:v>-236.67449999999997</c:v>
                </c:pt>
                <c:pt idx="66895">
                  <c:v>-236.67249999999999</c:v>
                </c:pt>
                <c:pt idx="66896">
                  <c:v>-236.67049999999998</c:v>
                </c:pt>
                <c:pt idx="66897">
                  <c:v>-236.66849999999997</c:v>
                </c:pt>
                <c:pt idx="66898">
                  <c:v>-236.66649999999998</c:v>
                </c:pt>
                <c:pt idx="66899">
                  <c:v>-236.66449999999998</c:v>
                </c:pt>
                <c:pt idx="66900">
                  <c:v>-236.66249999999997</c:v>
                </c:pt>
                <c:pt idx="66901">
                  <c:v>-236.66049999999998</c:v>
                </c:pt>
                <c:pt idx="66902">
                  <c:v>-236.65849999999998</c:v>
                </c:pt>
                <c:pt idx="66903">
                  <c:v>-236.65649999999997</c:v>
                </c:pt>
                <c:pt idx="66904">
                  <c:v>-236.65449999999998</c:v>
                </c:pt>
                <c:pt idx="66905">
                  <c:v>-236.65249999999997</c:v>
                </c:pt>
                <c:pt idx="66906">
                  <c:v>-236.65049999999997</c:v>
                </c:pt>
                <c:pt idx="66907">
                  <c:v>-236.64849999999998</c:v>
                </c:pt>
                <c:pt idx="66908">
                  <c:v>-236.64649999999997</c:v>
                </c:pt>
                <c:pt idx="66909">
                  <c:v>-236.64449999999997</c:v>
                </c:pt>
                <c:pt idx="66910">
                  <c:v>-236.64249999999998</c:v>
                </c:pt>
                <c:pt idx="66911">
                  <c:v>-236.64049999999997</c:v>
                </c:pt>
                <c:pt idx="66912">
                  <c:v>-236.63849999999996</c:v>
                </c:pt>
                <c:pt idx="66913">
                  <c:v>-236.63649999999998</c:v>
                </c:pt>
                <c:pt idx="66914">
                  <c:v>-236.63449999999997</c:v>
                </c:pt>
                <c:pt idx="66915">
                  <c:v>-236.63249999999996</c:v>
                </c:pt>
                <c:pt idx="66916">
                  <c:v>-236.63049999999998</c:v>
                </c:pt>
                <c:pt idx="66917">
                  <c:v>-236.62849999999997</c:v>
                </c:pt>
                <c:pt idx="66918">
                  <c:v>-236.62649999999996</c:v>
                </c:pt>
                <c:pt idx="66919">
                  <c:v>-236.62449999999998</c:v>
                </c:pt>
                <c:pt idx="66920">
                  <c:v>-236.62249999999997</c:v>
                </c:pt>
                <c:pt idx="66921">
                  <c:v>-236.62049999999996</c:v>
                </c:pt>
                <c:pt idx="66922">
                  <c:v>-236.61849999999998</c:v>
                </c:pt>
                <c:pt idx="66923">
                  <c:v>-236.61649999999997</c:v>
                </c:pt>
                <c:pt idx="66924">
                  <c:v>-236.61449999999996</c:v>
                </c:pt>
                <c:pt idx="66925">
                  <c:v>-236.61249999999998</c:v>
                </c:pt>
                <c:pt idx="66926">
                  <c:v>-236.61049999999997</c:v>
                </c:pt>
                <c:pt idx="66927">
                  <c:v>-236.60849999999996</c:v>
                </c:pt>
                <c:pt idx="66928">
                  <c:v>-236.60649999999998</c:v>
                </c:pt>
                <c:pt idx="66929">
                  <c:v>-236.60449999999997</c:v>
                </c:pt>
                <c:pt idx="66930">
                  <c:v>-236.60249999999996</c:v>
                </c:pt>
                <c:pt idx="66931">
                  <c:v>-236.60049999999998</c:v>
                </c:pt>
                <c:pt idx="66932">
                  <c:v>-236.59849999999997</c:v>
                </c:pt>
                <c:pt idx="66933">
                  <c:v>-236.59649999999996</c:v>
                </c:pt>
                <c:pt idx="66934">
                  <c:v>-236.59449999999998</c:v>
                </c:pt>
                <c:pt idx="66935">
                  <c:v>-236.59249999999997</c:v>
                </c:pt>
                <c:pt idx="66936">
                  <c:v>-236.59049999999996</c:v>
                </c:pt>
                <c:pt idx="66937">
                  <c:v>-236.58849999999998</c:v>
                </c:pt>
                <c:pt idx="66938">
                  <c:v>-236.58649999999997</c:v>
                </c:pt>
                <c:pt idx="66939">
                  <c:v>-236.58449999999999</c:v>
                </c:pt>
                <c:pt idx="66940">
                  <c:v>-236.58249999999998</c:v>
                </c:pt>
                <c:pt idx="66941">
                  <c:v>-236.58049999999997</c:v>
                </c:pt>
                <c:pt idx="66942">
                  <c:v>-236.57849999999999</c:v>
                </c:pt>
                <c:pt idx="66943">
                  <c:v>-236.57649999999998</c:v>
                </c:pt>
                <c:pt idx="66944">
                  <c:v>-236.57449999999997</c:v>
                </c:pt>
                <c:pt idx="66945">
                  <c:v>-236.57249999999999</c:v>
                </c:pt>
                <c:pt idx="66946">
                  <c:v>-236.57049999999998</c:v>
                </c:pt>
                <c:pt idx="66947">
                  <c:v>-236.56849999999997</c:v>
                </c:pt>
                <c:pt idx="66948">
                  <c:v>-236.56649999999999</c:v>
                </c:pt>
                <c:pt idx="66949">
                  <c:v>-236.56449999999998</c:v>
                </c:pt>
                <c:pt idx="66950">
                  <c:v>-236.56249999999997</c:v>
                </c:pt>
                <c:pt idx="66951">
                  <c:v>-236.56049999999999</c:v>
                </c:pt>
                <c:pt idx="66952">
                  <c:v>-236.55849999999998</c:v>
                </c:pt>
                <c:pt idx="66953">
                  <c:v>-236.55649999999997</c:v>
                </c:pt>
                <c:pt idx="66954">
                  <c:v>-236.55449999999999</c:v>
                </c:pt>
                <c:pt idx="66955">
                  <c:v>-236.55249999999998</c:v>
                </c:pt>
                <c:pt idx="66956">
                  <c:v>-236.55049999999997</c:v>
                </c:pt>
                <c:pt idx="66957">
                  <c:v>-236.54849999999999</c:v>
                </c:pt>
                <c:pt idx="66958">
                  <c:v>-236.54649999999998</c:v>
                </c:pt>
                <c:pt idx="66959">
                  <c:v>-236.54449999999997</c:v>
                </c:pt>
                <c:pt idx="66960">
                  <c:v>-236.54249999999999</c:v>
                </c:pt>
                <c:pt idx="66961">
                  <c:v>-236.54049999999998</c:v>
                </c:pt>
                <c:pt idx="66962">
                  <c:v>-236.53849999999997</c:v>
                </c:pt>
                <c:pt idx="66963">
                  <c:v>-236.53649999999999</c:v>
                </c:pt>
                <c:pt idx="66964">
                  <c:v>-236.53449999999998</c:v>
                </c:pt>
                <c:pt idx="66965">
                  <c:v>-236.53249999999997</c:v>
                </c:pt>
                <c:pt idx="66966">
                  <c:v>-236.53049999999999</c:v>
                </c:pt>
                <c:pt idx="66967">
                  <c:v>-236.52849999999998</c:v>
                </c:pt>
                <c:pt idx="66968">
                  <c:v>-236.52649999999997</c:v>
                </c:pt>
                <c:pt idx="66969">
                  <c:v>-236.52449999999999</c:v>
                </c:pt>
                <c:pt idx="66970">
                  <c:v>-236.52249999999998</c:v>
                </c:pt>
                <c:pt idx="66971">
                  <c:v>-236.52049999999997</c:v>
                </c:pt>
                <c:pt idx="66972">
                  <c:v>-236.51849999999999</c:v>
                </c:pt>
                <c:pt idx="66973">
                  <c:v>-236.51649999999998</c:v>
                </c:pt>
                <c:pt idx="66974">
                  <c:v>-236.51449999999997</c:v>
                </c:pt>
                <c:pt idx="66975">
                  <c:v>-236.51249999999999</c:v>
                </c:pt>
                <c:pt idx="66976">
                  <c:v>-236.51049999999998</c:v>
                </c:pt>
                <c:pt idx="66977">
                  <c:v>-236.50849999999997</c:v>
                </c:pt>
                <c:pt idx="66978">
                  <c:v>-236.50649999999999</c:v>
                </c:pt>
                <c:pt idx="66979">
                  <c:v>-236.50449999999998</c:v>
                </c:pt>
                <c:pt idx="66980">
                  <c:v>-236.50249999999997</c:v>
                </c:pt>
                <c:pt idx="66981">
                  <c:v>-236.50049999999999</c:v>
                </c:pt>
                <c:pt idx="66982">
                  <c:v>-236.49849999999998</c:v>
                </c:pt>
                <c:pt idx="66983">
                  <c:v>-236.49649999999997</c:v>
                </c:pt>
                <c:pt idx="66984">
                  <c:v>-236.49449999999999</c:v>
                </c:pt>
                <c:pt idx="66985">
                  <c:v>-236.49249999999998</c:v>
                </c:pt>
                <c:pt idx="66986">
                  <c:v>-236.49049999999997</c:v>
                </c:pt>
                <c:pt idx="66987">
                  <c:v>-236.48849999999999</c:v>
                </c:pt>
                <c:pt idx="66988">
                  <c:v>-236.48649999999998</c:v>
                </c:pt>
                <c:pt idx="66989">
                  <c:v>-236.48449999999997</c:v>
                </c:pt>
                <c:pt idx="66990">
                  <c:v>-236.48249999999999</c:v>
                </c:pt>
                <c:pt idx="66991">
                  <c:v>-236.48049999999998</c:v>
                </c:pt>
                <c:pt idx="66992">
                  <c:v>-236.47849999999997</c:v>
                </c:pt>
                <c:pt idx="66993">
                  <c:v>-236.47649999999999</c:v>
                </c:pt>
                <c:pt idx="66994">
                  <c:v>-236.47449999999998</c:v>
                </c:pt>
                <c:pt idx="66995">
                  <c:v>-236.47249999999997</c:v>
                </c:pt>
                <c:pt idx="66996">
                  <c:v>-236.47049999999999</c:v>
                </c:pt>
                <c:pt idx="66997">
                  <c:v>-236.46849999999998</c:v>
                </c:pt>
                <c:pt idx="66998">
                  <c:v>-236.46649999999997</c:v>
                </c:pt>
                <c:pt idx="66999">
                  <c:v>-236.46449999999999</c:v>
                </c:pt>
                <c:pt idx="67000">
                  <c:v>-236.46249999999998</c:v>
                </c:pt>
                <c:pt idx="67001">
                  <c:v>-236.46049999999997</c:v>
                </c:pt>
                <c:pt idx="67002">
                  <c:v>-236.45849999999999</c:v>
                </c:pt>
                <c:pt idx="67003">
                  <c:v>-236.45649999999998</c:v>
                </c:pt>
                <c:pt idx="67004">
                  <c:v>-236.45449999999997</c:v>
                </c:pt>
                <c:pt idx="67005">
                  <c:v>-236.45249999999999</c:v>
                </c:pt>
                <c:pt idx="67006">
                  <c:v>-236.45049999999998</c:v>
                </c:pt>
                <c:pt idx="67007">
                  <c:v>-236.44849999999997</c:v>
                </c:pt>
                <c:pt idx="67008">
                  <c:v>-236.44649999999999</c:v>
                </c:pt>
                <c:pt idx="67009">
                  <c:v>-236.44449999999998</c:v>
                </c:pt>
                <c:pt idx="67010">
                  <c:v>-236.44249999999997</c:v>
                </c:pt>
                <c:pt idx="67011">
                  <c:v>-236.44049999999999</c:v>
                </c:pt>
                <c:pt idx="67012">
                  <c:v>-236.43849999999998</c:v>
                </c:pt>
                <c:pt idx="67013">
                  <c:v>-236.43649999999997</c:v>
                </c:pt>
                <c:pt idx="67014">
                  <c:v>-236.43449999999999</c:v>
                </c:pt>
                <c:pt idx="67015">
                  <c:v>-236.43249999999998</c:v>
                </c:pt>
                <c:pt idx="67016">
                  <c:v>-236.43049999999997</c:v>
                </c:pt>
                <c:pt idx="67017">
                  <c:v>-236.42849999999999</c:v>
                </c:pt>
                <c:pt idx="67018">
                  <c:v>-236.42649999999998</c:v>
                </c:pt>
                <c:pt idx="67019">
                  <c:v>-236.42449999999997</c:v>
                </c:pt>
                <c:pt idx="67020">
                  <c:v>-236.42249999999999</c:v>
                </c:pt>
                <c:pt idx="67021">
                  <c:v>-236.42049999999998</c:v>
                </c:pt>
                <c:pt idx="67022">
                  <c:v>-236.41849999999997</c:v>
                </c:pt>
                <c:pt idx="67023">
                  <c:v>-236.41649999999998</c:v>
                </c:pt>
                <c:pt idx="67024">
                  <c:v>-236.41449999999998</c:v>
                </c:pt>
                <c:pt idx="67025">
                  <c:v>-236.41249999999997</c:v>
                </c:pt>
                <c:pt idx="67026">
                  <c:v>-236.41049999999998</c:v>
                </c:pt>
                <c:pt idx="67027">
                  <c:v>-236.40849999999998</c:v>
                </c:pt>
                <c:pt idx="67028">
                  <c:v>-236.40649999999997</c:v>
                </c:pt>
                <c:pt idx="67029">
                  <c:v>-236.40449999999998</c:v>
                </c:pt>
                <c:pt idx="67030">
                  <c:v>-236.40249999999997</c:v>
                </c:pt>
                <c:pt idx="67031">
                  <c:v>-236.40049999999997</c:v>
                </c:pt>
                <c:pt idx="67032">
                  <c:v>-236.39849999999998</c:v>
                </c:pt>
                <c:pt idx="67033">
                  <c:v>-236.39649999999997</c:v>
                </c:pt>
                <c:pt idx="67034">
                  <c:v>-236.39449999999997</c:v>
                </c:pt>
                <c:pt idx="67035">
                  <c:v>-236.39249999999998</c:v>
                </c:pt>
                <c:pt idx="67036">
                  <c:v>-236.39049999999997</c:v>
                </c:pt>
                <c:pt idx="67037">
                  <c:v>-236.38849999999996</c:v>
                </c:pt>
                <c:pt idx="67038">
                  <c:v>-236.38649999999998</c:v>
                </c:pt>
                <c:pt idx="67039">
                  <c:v>-236.38449999999997</c:v>
                </c:pt>
                <c:pt idx="67040">
                  <c:v>-236.38249999999996</c:v>
                </c:pt>
                <c:pt idx="67041">
                  <c:v>-236.38049999999998</c:v>
                </c:pt>
                <c:pt idx="67042">
                  <c:v>-236.37849999999997</c:v>
                </c:pt>
                <c:pt idx="67043">
                  <c:v>-236.37649999999996</c:v>
                </c:pt>
                <c:pt idx="67044">
                  <c:v>-236.37449999999998</c:v>
                </c:pt>
                <c:pt idx="67045">
                  <c:v>-236.37249999999997</c:v>
                </c:pt>
                <c:pt idx="67046">
                  <c:v>-236.37049999999996</c:v>
                </c:pt>
                <c:pt idx="67047">
                  <c:v>-236.36849999999998</c:v>
                </c:pt>
                <c:pt idx="67048">
                  <c:v>-236.36649999999997</c:v>
                </c:pt>
                <c:pt idx="67049">
                  <c:v>-236.36449999999996</c:v>
                </c:pt>
                <c:pt idx="67050">
                  <c:v>-236.36249999999998</c:v>
                </c:pt>
                <c:pt idx="67051">
                  <c:v>-236.36049999999997</c:v>
                </c:pt>
                <c:pt idx="67052">
                  <c:v>-236.35849999999996</c:v>
                </c:pt>
                <c:pt idx="67053">
                  <c:v>-236.35649999999998</c:v>
                </c:pt>
                <c:pt idx="67054">
                  <c:v>-236.35449999999997</c:v>
                </c:pt>
                <c:pt idx="67055">
                  <c:v>-236.35249999999996</c:v>
                </c:pt>
                <c:pt idx="67056">
                  <c:v>-236.35049999999998</c:v>
                </c:pt>
                <c:pt idx="67057">
                  <c:v>-236.34849999999997</c:v>
                </c:pt>
                <c:pt idx="67058">
                  <c:v>-236.34649999999996</c:v>
                </c:pt>
                <c:pt idx="67059">
                  <c:v>-236.34449999999998</c:v>
                </c:pt>
                <c:pt idx="67060">
                  <c:v>-236.34249999999997</c:v>
                </c:pt>
                <c:pt idx="67061">
                  <c:v>-236.34049999999996</c:v>
                </c:pt>
                <c:pt idx="67062">
                  <c:v>-236.33849999999998</c:v>
                </c:pt>
                <c:pt idx="67063">
                  <c:v>-236.33649999999997</c:v>
                </c:pt>
                <c:pt idx="67064">
                  <c:v>-236.33449999999999</c:v>
                </c:pt>
                <c:pt idx="67065">
                  <c:v>-236.33249999999998</c:v>
                </c:pt>
                <c:pt idx="67066">
                  <c:v>-236.33049999999997</c:v>
                </c:pt>
                <c:pt idx="67067">
                  <c:v>-236.32849999999999</c:v>
                </c:pt>
                <c:pt idx="67068">
                  <c:v>-236.32649999999998</c:v>
                </c:pt>
                <c:pt idx="67069">
                  <c:v>-236.32449999999997</c:v>
                </c:pt>
                <c:pt idx="67070">
                  <c:v>-236.32249999999999</c:v>
                </c:pt>
                <c:pt idx="67071">
                  <c:v>-236.32049999999998</c:v>
                </c:pt>
                <c:pt idx="67072">
                  <c:v>-236.31849999999997</c:v>
                </c:pt>
                <c:pt idx="67073">
                  <c:v>-236.31649999999999</c:v>
                </c:pt>
                <c:pt idx="67074">
                  <c:v>-236.31449999999998</c:v>
                </c:pt>
                <c:pt idx="67075">
                  <c:v>-236.31249999999997</c:v>
                </c:pt>
                <c:pt idx="67076">
                  <c:v>-236.31049999999999</c:v>
                </c:pt>
                <c:pt idx="67077">
                  <c:v>-236.30849999999998</c:v>
                </c:pt>
                <c:pt idx="67078">
                  <c:v>-236.30649999999997</c:v>
                </c:pt>
                <c:pt idx="67079">
                  <c:v>-236.30449999999999</c:v>
                </c:pt>
                <c:pt idx="67080">
                  <c:v>-236.30249999999998</c:v>
                </c:pt>
                <c:pt idx="67081">
                  <c:v>-236.30049999999997</c:v>
                </c:pt>
                <c:pt idx="67082">
                  <c:v>-236.29849999999999</c:v>
                </c:pt>
                <c:pt idx="67083">
                  <c:v>-236.29649999999998</c:v>
                </c:pt>
                <c:pt idx="67084">
                  <c:v>-236.29449999999997</c:v>
                </c:pt>
                <c:pt idx="67085">
                  <c:v>-236.29249999999999</c:v>
                </c:pt>
                <c:pt idx="67086">
                  <c:v>-236.29049999999998</c:v>
                </c:pt>
                <c:pt idx="67087">
                  <c:v>-236.28849999999997</c:v>
                </c:pt>
                <c:pt idx="67088">
                  <c:v>-236.28649999999999</c:v>
                </c:pt>
                <c:pt idx="67089">
                  <c:v>-236.28449999999998</c:v>
                </c:pt>
                <c:pt idx="67090">
                  <c:v>-236.28249999999997</c:v>
                </c:pt>
                <c:pt idx="67091">
                  <c:v>-236.28049999999999</c:v>
                </c:pt>
                <c:pt idx="67092">
                  <c:v>-236.27849999999998</c:v>
                </c:pt>
                <c:pt idx="67093">
                  <c:v>-236.27649999999997</c:v>
                </c:pt>
                <c:pt idx="67094">
                  <c:v>-236.27449999999999</c:v>
                </c:pt>
                <c:pt idx="67095">
                  <c:v>-236.27249999999998</c:v>
                </c:pt>
                <c:pt idx="67096">
                  <c:v>-236.27049999999997</c:v>
                </c:pt>
                <c:pt idx="67097">
                  <c:v>-236.26849999999999</c:v>
                </c:pt>
                <c:pt idx="67098">
                  <c:v>-236.26649999999998</c:v>
                </c:pt>
                <c:pt idx="67099">
                  <c:v>-236.26449999999997</c:v>
                </c:pt>
                <c:pt idx="67100">
                  <c:v>-236.26249999999999</c:v>
                </c:pt>
                <c:pt idx="67101">
                  <c:v>-236.26049999999998</c:v>
                </c:pt>
                <c:pt idx="67102">
                  <c:v>-236.25849999999997</c:v>
                </c:pt>
                <c:pt idx="67103">
                  <c:v>-236.25649999999999</c:v>
                </c:pt>
                <c:pt idx="67104">
                  <c:v>-236.25449999999998</c:v>
                </c:pt>
                <c:pt idx="67105">
                  <c:v>-236.25249999999997</c:v>
                </c:pt>
                <c:pt idx="67106">
                  <c:v>-236.25049999999999</c:v>
                </c:pt>
                <c:pt idx="67107">
                  <c:v>-236.24849999999998</c:v>
                </c:pt>
                <c:pt idx="67108">
                  <c:v>-236.24649999999997</c:v>
                </c:pt>
                <c:pt idx="67109">
                  <c:v>-236.24449999999999</c:v>
                </c:pt>
                <c:pt idx="67110">
                  <c:v>-236.24249999999998</c:v>
                </c:pt>
                <c:pt idx="67111">
                  <c:v>-236.24049999999997</c:v>
                </c:pt>
                <c:pt idx="67112">
                  <c:v>-236.23849999999999</c:v>
                </c:pt>
                <c:pt idx="67113">
                  <c:v>-236.23649999999998</c:v>
                </c:pt>
                <c:pt idx="67114">
                  <c:v>-236.23449999999997</c:v>
                </c:pt>
                <c:pt idx="67115">
                  <c:v>-236.23249999999999</c:v>
                </c:pt>
                <c:pt idx="67116">
                  <c:v>-236.23049999999998</c:v>
                </c:pt>
                <c:pt idx="67117">
                  <c:v>-236.22849999999997</c:v>
                </c:pt>
                <c:pt idx="67118">
                  <c:v>-236.22649999999999</c:v>
                </c:pt>
                <c:pt idx="67119">
                  <c:v>-236.22449999999998</c:v>
                </c:pt>
                <c:pt idx="67120">
                  <c:v>-236.22249999999997</c:v>
                </c:pt>
                <c:pt idx="67121">
                  <c:v>-236.22049999999999</c:v>
                </c:pt>
                <c:pt idx="67122">
                  <c:v>-236.21849999999998</c:v>
                </c:pt>
                <c:pt idx="67123">
                  <c:v>-236.21649999999997</c:v>
                </c:pt>
                <c:pt idx="67124">
                  <c:v>-236.21449999999999</c:v>
                </c:pt>
                <c:pt idx="67125">
                  <c:v>-236.21249999999998</c:v>
                </c:pt>
                <c:pt idx="67126">
                  <c:v>-236.21049999999997</c:v>
                </c:pt>
                <c:pt idx="67127">
                  <c:v>-236.20849999999999</c:v>
                </c:pt>
                <c:pt idx="67128">
                  <c:v>-236.20649999999998</c:v>
                </c:pt>
                <c:pt idx="67129">
                  <c:v>-236.20449999999997</c:v>
                </c:pt>
                <c:pt idx="67130">
                  <c:v>-236.20249999999999</c:v>
                </c:pt>
                <c:pt idx="67131">
                  <c:v>-236.20049999999998</c:v>
                </c:pt>
                <c:pt idx="67132">
                  <c:v>-236.19849999999997</c:v>
                </c:pt>
                <c:pt idx="67133">
                  <c:v>-236.19649999999999</c:v>
                </c:pt>
                <c:pt idx="67134">
                  <c:v>-236.19449999999998</c:v>
                </c:pt>
                <c:pt idx="67135">
                  <c:v>-236.19249999999997</c:v>
                </c:pt>
                <c:pt idx="67136">
                  <c:v>-236.19049999999999</c:v>
                </c:pt>
                <c:pt idx="67137">
                  <c:v>-236.18849999999998</c:v>
                </c:pt>
                <c:pt idx="67138">
                  <c:v>-236.18649999999997</c:v>
                </c:pt>
                <c:pt idx="67139">
                  <c:v>-236.18449999999999</c:v>
                </c:pt>
                <c:pt idx="67140">
                  <c:v>-236.18249999999998</c:v>
                </c:pt>
                <c:pt idx="67141">
                  <c:v>-236.18049999999997</c:v>
                </c:pt>
                <c:pt idx="67142">
                  <c:v>-236.17849999999999</c:v>
                </c:pt>
                <c:pt idx="67143">
                  <c:v>-236.17649999999998</c:v>
                </c:pt>
                <c:pt idx="67144">
                  <c:v>-236.17449999999997</c:v>
                </c:pt>
                <c:pt idx="67145">
                  <c:v>-236.17249999999999</c:v>
                </c:pt>
                <c:pt idx="67146">
                  <c:v>-236.17049999999998</c:v>
                </c:pt>
                <c:pt idx="67147">
                  <c:v>-236.16849999999997</c:v>
                </c:pt>
                <c:pt idx="67148">
                  <c:v>-236.16649999999998</c:v>
                </c:pt>
                <c:pt idx="67149">
                  <c:v>-236.16449999999998</c:v>
                </c:pt>
                <c:pt idx="67150">
                  <c:v>-236.16249999999997</c:v>
                </c:pt>
                <c:pt idx="67151">
                  <c:v>-236.16049999999998</c:v>
                </c:pt>
                <c:pt idx="67152">
                  <c:v>-236.15849999999998</c:v>
                </c:pt>
                <c:pt idx="67153">
                  <c:v>-236.15649999999997</c:v>
                </c:pt>
                <c:pt idx="67154">
                  <c:v>-236.15449999999998</c:v>
                </c:pt>
                <c:pt idx="67155">
                  <c:v>-236.15249999999997</c:v>
                </c:pt>
                <c:pt idx="67156">
                  <c:v>-236.15049999999997</c:v>
                </c:pt>
                <c:pt idx="67157">
                  <c:v>-236.14849999999998</c:v>
                </c:pt>
                <c:pt idx="67158">
                  <c:v>-236.14649999999997</c:v>
                </c:pt>
                <c:pt idx="67159">
                  <c:v>-236.14449999999997</c:v>
                </c:pt>
                <c:pt idx="67160">
                  <c:v>-236.14249999999998</c:v>
                </c:pt>
                <c:pt idx="67161">
                  <c:v>-236.14049999999997</c:v>
                </c:pt>
                <c:pt idx="67162">
                  <c:v>-236.13849999999996</c:v>
                </c:pt>
                <c:pt idx="67163">
                  <c:v>-236.13649999999998</c:v>
                </c:pt>
                <c:pt idx="67164">
                  <c:v>-236.13449999999997</c:v>
                </c:pt>
                <c:pt idx="67165">
                  <c:v>-236.13249999999996</c:v>
                </c:pt>
                <c:pt idx="67166">
                  <c:v>-236.13049999999998</c:v>
                </c:pt>
                <c:pt idx="67167">
                  <c:v>-236.12849999999997</c:v>
                </c:pt>
                <c:pt idx="67168">
                  <c:v>-236.12649999999996</c:v>
                </c:pt>
                <c:pt idx="67169">
                  <c:v>-236.12449999999998</c:v>
                </c:pt>
                <c:pt idx="67170">
                  <c:v>-236.12249999999997</c:v>
                </c:pt>
                <c:pt idx="67171">
                  <c:v>-236.12049999999996</c:v>
                </c:pt>
                <c:pt idx="67172">
                  <c:v>-236.11849999999998</c:v>
                </c:pt>
                <c:pt idx="67173">
                  <c:v>-236.11649999999997</c:v>
                </c:pt>
                <c:pt idx="67174">
                  <c:v>-236.11449999999996</c:v>
                </c:pt>
                <c:pt idx="67175">
                  <c:v>-236.11249999999998</c:v>
                </c:pt>
                <c:pt idx="67176">
                  <c:v>-236.11049999999997</c:v>
                </c:pt>
                <c:pt idx="67177">
                  <c:v>-236.10849999999996</c:v>
                </c:pt>
                <c:pt idx="67178">
                  <c:v>-236.10649999999998</c:v>
                </c:pt>
                <c:pt idx="67179">
                  <c:v>-236.10449999999997</c:v>
                </c:pt>
                <c:pt idx="67180">
                  <c:v>-236.10249999999996</c:v>
                </c:pt>
                <c:pt idx="67181">
                  <c:v>-236.10049999999998</c:v>
                </c:pt>
                <c:pt idx="67182">
                  <c:v>-236.09849999999997</c:v>
                </c:pt>
                <c:pt idx="67183">
                  <c:v>-236.09649999999996</c:v>
                </c:pt>
                <c:pt idx="67184">
                  <c:v>-236.09449999999998</c:v>
                </c:pt>
                <c:pt idx="67185">
                  <c:v>-236.09249999999997</c:v>
                </c:pt>
                <c:pt idx="67186">
                  <c:v>-236.09049999999996</c:v>
                </c:pt>
                <c:pt idx="67187">
                  <c:v>-236.08849999999998</c:v>
                </c:pt>
                <c:pt idx="67188">
                  <c:v>-236.08649999999997</c:v>
                </c:pt>
                <c:pt idx="67189">
                  <c:v>-236.08449999999999</c:v>
                </c:pt>
                <c:pt idx="67190">
                  <c:v>-236.08249999999998</c:v>
                </c:pt>
                <c:pt idx="67191">
                  <c:v>-236.08049999999997</c:v>
                </c:pt>
                <c:pt idx="67192">
                  <c:v>-236.07849999999999</c:v>
                </c:pt>
                <c:pt idx="67193">
                  <c:v>-236.07649999999998</c:v>
                </c:pt>
                <c:pt idx="67194">
                  <c:v>-236.07449999999997</c:v>
                </c:pt>
                <c:pt idx="67195">
                  <c:v>-236.07249999999999</c:v>
                </c:pt>
                <c:pt idx="67196">
                  <c:v>-236.07049999999998</c:v>
                </c:pt>
                <c:pt idx="67197">
                  <c:v>-236.06849999999997</c:v>
                </c:pt>
                <c:pt idx="67198">
                  <c:v>-236.06649999999999</c:v>
                </c:pt>
                <c:pt idx="67199">
                  <c:v>-236.06449999999998</c:v>
                </c:pt>
                <c:pt idx="67200">
                  <c:v>-236.06249999999997</c:v>
                </c:pt>
                <c:pt idx="67201">
                  <c:v>-236.06049999999999</c:v>
                </c:pt>
                <c:pt idx="67202">
                  <c:v>-236.05849999999998</c:v>
                </c:pt>
                <c:pt idx="67203">
                  <c:v>-236.05649999999997</c:v>
                </c:pt>
                <c:pt idx="67204">
                  <c:v>-236.05449999999999</c:v>
                </c:pt>
                <c:pt idx="67205">
                  <c:v>-236.05249999999998</c:v>
                </c:pt>
                <c:pt idx="67206">
                  <c:v>-236.05049999999997</c:v>
                </c:pt>
                <c:pt idx="67207">
                  <c:v>-236.04849999999999</c:v>
                </c:pt>
                <c:pt idx="67208">
                  <c:v>-236.04649999999998</c:v>
                </c:pt>
                <c:pt idx="67209">
                  <c:v>-236.04449999999997</c:v>
                </c:pt>
                <c:pt idx="67210">
                  <c:v>-236.04249999999999</c:v>
                </c:pt>
                <c:pt idx="67211">
                  <c:v>-236.04049999999998</c:v>
                </c:pt>
                <c:pt idx="67212">
                  <c:v>-236.03849999999997</c:v>
                </c:pt>
                <c:pt idx="67213">
                  <c:v>-236.03649999999999</c:v>
                </c:pt>
                <c:pt idx="67214">
                  <c:v>-236.03449999999998</c:v>
                </c:pt>
                <c:pt idx="67215">
                  <c:v>-236.03249999999997</c:v>
                </c:pt>
                <c:pt idx="67216">
                  <c:v>-236.03049999999999</c:v>
                </c:pt>
                <c:pt idx="67217">
                  <c:v>-236.02849999999998</c:v>
                </c:pt>
                <c:pt idx="67218">
                  <c:v>-236.02649999999997</c:v>
                </c:pt>
                <c:pt idx="67219">
                  <c:v>-236.02449999999999</c:v>
                </c:pt>
                <c:pt idx="67220">
                  <c:v>-236.02249999999998</c:v>
                </c:pt>
                <c:pt idx="67221">
                  <c:v>-236.02049999999997</c:v>
                </c:pt>
                <c:pt idx="67222">
                  <c:v>-236.01849999999999</c:v>
                </c:pt>
                <c:pt idx="67223">
                  <c:v>-236.01649999999998</c:v>
                </c:pt>
                <c:pt idx="67224">
                  <c:v>-236.01449999999997</c:v>
                </c:pt>
                <c:pt idx="67225">
                  <c:v>-236.01249999999999</c:v>
                </c:pt>
                <c:pt idx="67226">
                  <c:v>-236.01049999999998</c:v>
                </c:pt>
                <c:pt idx="67227">
                  <c:v>-236.00849999999997</c:v>
                </c:pt>
                <c:pt idx="67228">
                  <c:v>-236.00649999999999</c:v>
                </c:pt>
                <c:pt idx="67229">
                  <c:v>-236.00449999999998</c:v>
                </c:pt>
                <c:pt idx="67230">
                  <c:v>-236.00249999999997</c:v>
                </c:pt>
                <c:pt idx="67231">
                  <c:v>-236.00049999999999</c:v>
                </c:pt>
                <c:pt idx="67232">
                  <c:v>-235.99849999999998</c:v>
                </c:pt>
                <c:pt idx="67233">
                  <c:v>-235.99649999999997</c:v>
                </c:pt>
                <c:pt idx="67234">
                  <c:v>-235.99449999999999</c:v>
                </c:pt>
                <c:pt idx="67235">
                  <c:v>-235.99249999999998</c:v>
                </c:pt>
                <c:pt idx="67236">
                  <c:v>-235.99049999999997</c:v>
                </c:pt>
                <c:pt idx="67237">
                  <c:v>-235.98849999999999</c:v>
                </c:pt>
                <c:pt idx="67238">
                  <c:v>-235.98649999999998</c:v>
                </c:pt>
                <c:pt idx="67239">
                  <c:v>-235.98449999999997</c:v>
                </c:pt>
                <c:pt idx="67240">
                  <c:v>-235.98249999999999</c:v>
                </c:pt>
                <c:pt idx="67241">
                  <c:v>-235.98049999999998</c:v>
                </c:pt>
                <c:pt idx="67242">
                  <c:v>-235.97849999999997</c:v>
                </c:pt>
                <c:pt idx="67243">
                  <c:v>-235.97649999999999</c:v>
                </c:pt>
                <c:pt idx="67244">
                  <c:v>-235.97449999999998</c:v>
                </c:pt>
                <c:pt idx="67245">
                  <c:v>-235.97249999999997</c:v>
                </c:pt>
                <c:pt idx="67246">
                  <c:v>-235.97049999999999</c:v>
                </c:pt>
                <c:pt idx="67247">
                  <c:v>-235.96849999999998</c:v>
                </c:pt>
                <c:pt idx="67248">
                  <c:v>-235.96649999999997</c:v>
                </c:pt>
                <c:pt idx="67249">
                  <c:v>-235.96449999999999</c:v>
                </c:pt>
                <c:pt idx="67250">
                  <c:v>-235.96249999999998</c:v>
                </c:pt>
                <c:pt idx="67251">
                  <c:v>-235.96049999999997</c:v>
                </c:pt>
                <c:pt idx="67252">
                  <c:v>-235.95849999999999</c:v>
                </c:pt>
                <c:pt idx="67253">
                  <c:v>-235.95649999999998</c:v>
                </c:pt>
                <c:pt idx="67254">
                  <c:v>-235.95449999999997</c:v>
                </c:pt>
                <c:pt idx="67255">
                  <c:v>-235.95249999999999</c:v>
                </c:pt>
                <c:pt idx="67256">
                  <c:v>-235.95049999999998</c:v>
                </c:pt>
                <c:pt idx="67257">
                  <c:v>-235.94849999999997</c:v>
                </c:pt>
                <c:pt idx="67258">
                  <c:v>-235.94649999999999</c:v>
                </c:pt>
                <c:pt idx="67259">
                  <c:v>-235.94449999999998</c:v>
                </c:pt>
                <c:pt idx="67260">
                  <c:v>-235.94249999999997</c:v>
                </c:pt>
                <c:pt idx="67261">
                  <c:v>-235.94049999999999</c:v>
                </c:pt>
                <c:pt idx="67262">
                  <c:v>-235.93849999999998</c:v>
                </c:pt>
                <c:pt idx="67263">
                  <c:v>-235.93649999999997</c:v>
                </c:pt>
                <c:pt idx="67264">
                  <c:v>-235.93449999999999</c:v>
                </c:pt>
                <c:pt idx="67265">
                  <c:v>-235.93249999999998</c:v>
                </c:pt>
                <c:pt idx="67266">
                  <c:v>-235.93049999999997</c:v>
                </c:pt>
                <c:pt idx="67267">
                  <c:v>-235.92849999999999</c:v>
                </c:pt>
                <c:pt idx="67268">
                  <c:v>-235.92649999999998</c:v>
                </c:pt>
                <c:pt idx="67269">
                  <c:v>-235.92449999999997</c:v>
                </c:pt>
                <c:pt idx="67270">
                  <c:v>-235.92249999999999</c:v>
                </c:pt>
                <c:pt idx="67271">
                  <c:v>-235.92049999999998</c:v>
                </c:pt>
                <c:pt idx="67272">
                  <c:v>-235.91849999999997</c:v>
                </c:pt>
                <c:pt idx="67273">
                  <c:v>-235.91649999999998</c:v>
                </c:pt>
                <c:pt idx="67274">
                  <c:v>-235.91449999999998</c:v>
                </c:pt>
                <c:pt idx="67275">
                  <c:v>-235.91249999999997</c:v>
                </c:pt>
                <c:pt idx="67276">
                  <c:v>-235.91049999999998</c:v>
                </c:pt>
                <c:pt idx="67277">
                  <c:v>-235.90849999999998</c:v>
                </c:pt>
                <c:pt idx="67278">
                  <c:v>-235.90649999999997</c:v>
                </c:pt>
                <c:pt idx="67279">
                  <c:v>-235.90449999999998</c:v>
                </c:pt>
                <c:pt idx="67280">
                  <c:v>-235.90249999999997</c:v>
                </c:pt>
                <c:pt idx="67281">
                  <c:v>-235.90049999999997</c:v>
                </c:pt>
                <c:pt idx="67282">
                  <c:v>-235.89849999999998</c:v>
                </c:pt>
                <c:pt idx="67283">
                  <c:v>-235.89649999999997</c:v>
                </c:pt>
                <c:pt idx="67284">
                  <c:v>-235.89449999999997</c:v>
                </c:pt>
                <c:pt idx="67285">
                  <c:v>-235.89249999999998</c:v>
                </c:pt>
                <c:pt idx="67286">
                  <c:v>-235.89049999999997</c:v>
                </c:pt>
                <c:pt idx="67287">
                  <c:v>-235.88849999999996</c:v>
                </c:pt>
                <c:pt idx="67288">
                  <c:v>-235.88649999999998</c:v>
                </c:pt>
                <c:pt idx="67289">
                  <c:v>-235.88449999999997</c:v>
                </c:pt>
                <c:pt idx="67290">
                  <c:v>-235.88249999999996</c:v>
                </c:pt>
                <c:pt idx="67291">
                  <c:v>-235.88049999999998</c:v>
                </c:pt>
                <c:pt idx="67292">
                  <c:v>-235.87849999999997</c:v>
                </c:pt>
                <c:pt idx="67293">
                  <c:v>-235.87649999999996</c:v>
                </c:pt>
                <c:pt idx="67294">
                  <c:v>-235.87449999999998</c:v>
                </c:pt>
                <c:pt idx="67295">
                  <c:v>-235.87249999999997</c:v>
                </c:pt>
                <c:pt idx="67296">
                  <c:v>-235.87049999999996</c:v>
                </c:pt>
                <c:pt idx="67297">
                  <c:v>-235.86849999999998</c:v>
                </c:pt>
                <c:pt idx="67298">
                  <c:v>-235.86649999999997</c:v>
                </c:pt>
                <c:pt idx="67299">
                  <c:v>-235.86449999999996</c:v>
                </c:pt>
                <c:pt idx="67300">
                  <c:v>-235.86249999999998</c:v>
                </c:pt>
                <c:pt idx="67301">
                  <c:v>-235.86049999999997</c:v>
                </c:pt>
                <c:pt idx="67302">
                  <c:v>-235.85849999999996</c:v>
                </c:pt>
                <c:pt idx="67303">
                  <c:v>-235.85649999999998</c:v>
                </c:pt>
                <c:pt idx="67304">
                  <c:v>-235.85449999999997</c:v>
                </c:pt>
                <c:pt idx="67305">
                  <c:v>-235.85249999999996</c:v>
                </c:pt>
                <c:pt idx="67306">
                  <c:v>-235.85049999999998</c:v>
                </c:pt>
                <c:pt idx="67307">
                  <c:v>-235.84849999999997</c:v>
                </c:pt>
                <c:pt idx="67308">
                  <c:v>-235.84649999999996</c:v>
                </c:pt>
                <c:pt idx="67309">
                  <c:v>-235.84449999999998</c:v>
                </c:pt>
                <c:pt idx="67310">
                  <c:v>-235.84249999999997</c:v>
                </c:pt>
                <c:pt idx="67311">
                  <c:v>-235.84049999999996</c:v>
                </c:pt>
                <c:pt idx="67312">
                  <c:v>-235.83849999999998</c:v>
                </c:pt>
                <c:pt idx="67313">
                  <c:v>-235.83649999999997</c:v>
                </c:pt>
                <c:pt idx="67314">
                  <c:v>-235.83449999999999</c:v>
                </c:pt>
                <c:pt idx="67315">
                  <c:v>-235.83249999999998</c:v>
                </c:pt>
                <c:pt idx="67316">
                  <c:v>-235.83049999999997</c:v>
                </c:pt>
                <c:pt idx="67317">
                  <c:v>-235.82849999999999</c:v>
                </c:pt>
                <c:pt idx="67318">
                  <c:v>-235.82649999999998</c:v>
                </c:pt>
                <c:pt idx="67319">
                  <c:v>-235.82449999999997</c:v>
                </c:pt>
                <c:pt idx="67320">
                  <c:v>-235.82249999999999</c:v>
                </c:pt>
                <c:pt idx="67321">
                  <c:v>-235.82049999999998</c:v>
                </c:pt>
                <c:pt idx="67322">
                  <c:v>-235.81849999999997</c:v>
                </c:pt>
                <c:pt idx="67323">
                  <c:v>-235.81649999999999</c:v>
                </c:pt>
                <c:pt idx="67324">
                  <c:v>-235.81449999999998</c:v>
                </c:pt>
                <c:pt idx="67325">
                  <c:v>-235.81249999999997</c:v>
                </c:pt>
                <c:pt idx="67326">
                  <c:v>-235.81049999999999</c:v>
                </c:pt>
                <c:pt idx="67327">
                  <c:v>-235.80849999999998</c:v>
                </c:pt>
                <c:pt idx="67328">
                  <c:v>-235.80649999999997</c:v>
                </c:pt>
                <c:pt idx="67329">
                  <c:v>-235.80449999999999</c:v>
                </c:pt>
                <c:pt idx="67330">
                  <c:v>-235.80249999999998</c:v>
                </c:pt>
                <c:pt idx="67331">
                  <c:v>-235.80049999999997</c:v>
                </c:pt>
                <c:pt idx="67332">
                  <c:v>-235.79849999999999</c:v>
                </c:pt>
                <c:pt idx="67333">
                  <c:v>-235.79649999999998</c:v>
                </c:pt>
                <c:pt idx="67334">
                  <c:v>-235.79449999999997</c:v>
                </c:pt>
                <c:pt idx="67335">
                  <c:v>-235.79249999999999</c:v>
                </c:pt>
                <c:pt idx="67336">
                  <c:v>-235.79049999999998</c:v>
                </c:pt>
                <c:pt idx="67337">
                  <c:v>-235.78849999999997</c:v>
                </c:pt>
                <c:pt idx="67338">
                  <c:v>-235.78649999999999</c:v>
                </c:pt>
                <c:pt idx="67339">
                  <c:v>-235.78449999999998</c:v>
                </c:pt>
                <c:pt idx="67340">
                  <c:v>-235.78249999999997</c:v>
                </c:pt>
                <c:pt idx="67341">
                  <c:v>-235.78049999999999</c:v>
                </c:pt>
                <c:pt idx="67342">
                  <c:v>-235.77849999999998</c:v>
                </c:pt>
                <c:pt idx="67343">
                  <c:v>-235.77649999999997</c:v>
                </c:pt>
                <c:pt idx="67344">
                  <c:v>-235.77449999999999</c:v>
                </c:pt>
                <c:pt idx="67345">
                  <c:v>-235.77249999999998</c:v>
                </c:pt>
                <c:pt idx="67346">
                  <c:v>-235.77049999999997</c:v>
                </c:pt>
                <c:pt idx="67347">
                  <c:v>-235.76849999999999</c:v>
                </c:pt>
                <c:pt idx="67348">
                  <c:v>-235.76649999999998</c:v>
                </c:pt>
                <c:pt idx="67349">
                  <c:v>-235.76449999999997</c:v>
                </c:pt>
                <c:pt idx="67350">
                  <c:v>-235.76249999999999</c:v>
                </c:pt>
                <c:pt idx="67351">
                  <c:v>-235.76049999999998</c:v>
                </c:pt>
                <c:pt idx="67352">
                  <c:v>-235.75849999999997</c:v>
                </c:pt>
                <c:pt idx="67353">
                  <c:v>-235.75649999999999</c:v>
                </c:pt>
                <c:pt idx="67354">
                  <c:v>-235.75449999999998</c:v>
                </c:pt>
                <c:pt idx="67355">
                  <c:v>-235.75249999999997</c:v>
                </c:pt>
                <c:pt idx="67356">
                  <c:v>-235.75049999999999</c:v>
                </c:pt>
                <c:pt idx="67357">
                  <c:v>-235.74849999999998</c:v>
                </c:pt>
                <c:pt idx="67358">
                  <c:v>-235.74649999999997</c:v>
                </c:pt>
                <c:pt idx="67359">
                  <c:v>-235.74449999999999</c:v>
                </c:pt>
                <c:pt idx="67360">
                  <c:v>-235.74249999999998</c:v>
                </c:pt>
                <c:pt idx="67361">
                  <c:v>-235.74049999999997</c:v>
                </c:pt>
                <c:pt idx="67362">
                  <c:v>-235.73849999999999</c:v>
                </c:pt>
                <c:pt idx="67363">
                  <c:v>-235.73649999999998</c:v>
                </c:pt>
                <c:pt idx="67364">
                  <c:v>-235.73449999999997</c:v>
                </c:pt>
                <c:pt idx="67365">
                  <c:v>-235.73249999999999</c:v>
                </c:pt>
                <c:pt idx="67366">
                  <c:v>-235.73049999999998</c:v>
                </c:pt>
                <c:pt idx="67367">
                  <c:v>-235.72849999999997</c:v>
                </c:pt>
                <c:pt idx="67368">
                  <c:v>-235.72649999999999</c:v>
                </c:pt>
                <c:pt idx="67369">
                  <c:v>-235.72449999999998</c:v>
                </c:pt>
                <c:pt idx="67370">
                  <c:v>-235.72249999999997</c:v>
                </c:pt>
                <c:pt idx="67371">
                  <c:v>-235.72049999999999</c:v>
                </c:pt>
                <c:pt idx="67372">
                  <c:v>-235.71849999999998</c:v>
                </c:pt>
                <c:pt idx="67373">
                  <c:v>-235.71649999999997</c:v>
                </c:pt>
                <c:pt idx="67374">
                  <c:v>-235.71449999999999</c:v>
                </c:pt>
                <c:pt idx="67375">
                  <c:v>-235.71249999999998</c:v>
                </c:pt>
                <c:pt idx="67376">
                  <c:v>-235.71049999999997</c:v>
                </c:pt>
                <c:pt idx="67377">
                  <c:v>-235.70849999999999</c:v>
                </c:pt>
                <c:pt idx="67378">
                  <c:v>-235.70649999999998</c:v>
                </c:pt>
                <c:pt idx="67379">
                  <c:v>-235.70449999999997</c:v>
                </c:pt>
                <c:pt idx="67380">
                  <c:v>-235.70249999999999</c:v>
                </c:pt>
                <c:pt idx="67381">
                  <c:v>-235.70049999999998</c:v>
                </c:pt>
                <c:pt idx="67382">
                  <c:v>-235.69849999999997</c:v>
                </c:pt>
                <c:pt idx="67383">
                  <c:v>-235.69649999999999</c:v>
                </c:pt>
                <c:pt idx="67384">
                  <c:v>-235.69449999999998</c:v>
                </c:pt>
                <c:pt idx="67385">
                  <c:v>-235.69249999999997</c:v>
                </c:pt>
                <c:pt idx="67386">
                  <c:v>-235.69049999999999</c:v>
                </c:pt>
                <c:pt idx="67387">
                  <c:v>-235.68849999999998</c:v>
                </c:pt>
                <c:pt idx="67388">
                  <c:v>-235.68649999999997</c:v>
                </c:pt>
                <c:pt idx="67389">
                  <c:v>-235.68449999999999</c:v>
                </c:pt>
                <c:pt idx="67390">
                  <c:v>-235.68249999999998</c:v>
                </c:pt>
                <c:pt idx="67391">
                  <c:v>-235.68049999999997</c:v>
                </c:pt>
                <c:pt idx="67392">
                  <c:v>-235.67849999999999</c:v>
                </c:pt>
                <c:pt idx="67393">
                  <c:v>-235.67649999999998</c:v>
                </c:pt>
                <c:pt idx="67394">
                  <c:v>-235.67449999999997</c:v>
                </c:pt>
                <c:pt idx="67395">
                  <c:v>-235.67249999999999</c:v>
                </c:pt>
                <c:pt idx="67396">
                  <c:v>-235.67049999999998</c:v>
                </c:pt>
                <c:pt idx="67397">
                  <c:v>-235.66849999999997</c:v>
                </c:pt>
                <c:pt idx="67398">
                  <c:v>-235.66649999999998</c:v>
                </c:pt>
                <c:pt idx="67399">
                  <c:v>-235.66449999999998</c:v>
                </c:pt>
                <c:pt idx="67400">
                  <c:v>-235.66249999999997</c:v>
                </c:pt>
                <c:pt idx="67401">
                  <c:v>-235.66049999999998</c:v>
                </c:pt>
                <c:pt idx="67402">
                  <c:v>-235.65849999999998</c:v>
                </c:pt>
                <c:pt idx="67403">
                  <c:v>-235.65649999999997</c:v>
                </c:pt>
                <c:pt idx="67404">
                  <c:v>-235.65449999999998</c:v>
                </c:pt>
                <c:pt idx="67405">
                  <c:v>-235.65249999999997</c:v>
                </c:pt>
                <c:pt idx="67406">
                  <c:v>-235.65049999999997</c:v>
                </c:pt>
                <c:pt idx="67407">
                  <c:v>-235.64849999999998</c:v>
                </c:pt>
                <c:pt idx="67408">
                  <c:v>-235.64649999999997</c:v>
                </c:pt>
                <c:pt idx="67409">
                  <c:v>-235.64449999999997</c:v>
                </c:pt>
                <c:pt idx="67410">
                  <c:v>-235.64249999999998</c:v>
                </c:pt>
                <c:pt idx="67411">
                  <c:v>-235.64049999999997</c:v>
                </c:pt>
                <c:pt idx="67412">
                  <c:v>-235.63849999999996</c:v>
                </c:pt>
                <c:pt idx="67413">
                  <c:v>-235.63649999999998</c:v>
                </c:pt>
                <c:pt idx="67414">
                  <c:v>-235.63449999999997</c:v>
                </c:pt>
                <c:pt idx="67415">
                  <c:v>-235.63249999999996</c:v>
                </c:pt>
                <c:pt idx="67416">
                  <c:v>-235.63049999999998</c:v>
                </c:pt>
                <c:pt idx="67417">
                  <c:v>-235.62849999999997</c:v>
                </c:pt>
                <c:pt idx="67418">
                  <c:v>-235.62649999999996</c:v>
                </c:pt>
                <c:pt idx="67419">
                  <c:v>-235.62449999999998</c:v>
                </c:pt>
                <c:pt idx="67420">
                  <c:v>-235.62249999999997</c:v>
                </c:pt>
                <c:pt idx="67421">
                  <c:v>-235.62049999999996</c:v>
                </c:pt>
                <c:pt idx="67422">
                  <c:v>-235.61849999999998</c:v>
                </c:pt>
                <c:pt idx="67423">
                  <c:v>-235.61649999999997</c:v>
                </c:pt>
                <c:pt idx="67424">
                  <c:v>-235.61449999999996</c:v>
                </c:pt>
                <c:pt idx="67425">
                  <c:v>-235.61249999999998</c:v>
                </c:pt>
                <c:pt idx="67426">
                  <c:v>-235.61049999999997</c:v>
                </c:pt>
                <c:pt idx="67427">
                  <c:v>-235.60849999999996</c:v>
                </c:pt>
                <c:pt idx="67428">
                  <c:v>-235.60649999999998</c:v>
                </c:pt>
                <c:pt idx="67429">
                  <c:v>-235.60449999999997</c:v>
                </c:pt>
                <c:pt idx="67430">
                  <c:v>-235.60249999999996</c:v>
                </c:pt>
                <c:pt idx="67431">
                  <c:v>-235.60049999999998</c:v>
                </c:pt>
                <c:pt idx="67432">
                  <c:v>-235.59849999999997</c:v>
                </c:pt>
                <c:pt idx="67433">
                  <c:v>-235.59649999999996</c:v>
                </c:pt>
                <c:pt idx="67434">
                  <c:v>-235.59449999999998</c:v>
                </c:pt>
                <c:pt idx="67435">
                  <c:v>-235.59249999999997</c:v>
                </c:pt>
                <c:pt idx="67436">
                  <c:v>-235.59049999999996</c:v>
                </c:pt>
                <c:pt idx="67437">
                  <c:v>-235.58849999999998</c:v>
                </c:pt>
                <c:pt idx="67438">
                  <c:v>-235.58649999999997</c:v>
                </c:pt>
                <c:pt idx="67439">
                  <c:v>-235.58449999999999</c:v>
                </c:pt>
                <c:pt idx="67440">
                  <c:v>-235.58249999999998</c:v>
                </c:pt>
                <c:pt idx="67441">
                  <c:v>-235.58049999999997</c:v>
                </c:pt>
                <c:pt idx="67442">
                  <c:v>-235.57849999999999</c:v>
                </c:pt>
                <c:pt idx="67443">
                  <c:v>-235.57649999999998</c:v>
                </c:pt>
                <c:pt idx="67444">
                  <c:v>-235.57449999999997</c:v>
                </c:pt>
                <c:pt idx="67445">
                  <c:v>-235.57249999999999</c:v>
                </c:pt>
                <c:pt idx="67446">
                  <c:v>-235.57049999999998</c:v>
                </c:pt>
                <c:pt idx="67447">
                  <c:v>-235.56849999999997</c:v>
                </c:pt>
                <c:pt idx="67448">
                  <c:v>-235.56649999999999</c:v>
                </c:pt>
                <c:pt idx="67449">
                  <c:v>-235.56449999999998</c:v>
                </c:pt>
                <c:pt idx="67450">
                  <c:v>-235.56249999999997</c:v>
                </c:pt>
                <c:pt idx="67451">
                  <c:v>-235.56049999999999</c:v>
                </c:pt>
                <c:pt idx="67452">
                  <c:v>-235.55849999999998</c:v>
                </c:pt>
                <c:pt idx="67453">
                  <c:v>-235.55649999999997</c:v>
                </c:pt>
                <c:pt idx="67454">
                  <c:v>-235.55449999999999</c:v>
                </c:pt>
                <c:pt idx="67455">
                  <c:v>-235.55249999999998</c:v>
                </c:pt>
                <c:pt idx="67456">
                  <c:v>-235.55049999999997</c:v>
                </c:pt>
                <c:pt idx="67457">
                  <c:v>-235.54849999999999</c:v>
                </c:pt>
                <c:pt idx="67458">
                  <c:v>-235.54649999999998</c:v>
                </c:pt>
                <c:pt idx="67459">
                  <c:v>-235.54449999999997</c:v>
                </c:pt>
                <c:pt idx="67460">
                  <c:v>-235.54249999999999</c:v>
                </c:pt>
                <c:pt idx="67461">
                  <c:v>-235.54049999999998</c:v>
                </c:pt>
                <c:pt idx="67462">
                  <c:v>-235.53849999999997</c:v>
                </c:pt>
                <c:pt idx="67463">
                  <c:v>-235.53649999999999</c:v>
                </c:pt>
                <c:pt idx="67464">
                  <c:v>-235.53449999999998</c:v>
                </c:pt>
                <c:pt idx="67465">
                  <c:v>-235.53249999999997</c:v>
                </c:pt>
                <c:pt idx="67466">
                  <c:v>-235.53049999999999</c:v>
                </c:pt>
                <c:pt idx="67467">
                  <c:v>-235.52849999999998</c:v>
                </c:pt>
                <c:pt idx="67468">
                  <c:v>-235.52649999999997</c:v>
                </c:pt>
                <c:pt idx="67469">
                  <c:v>-235.52449999999999</c:v>
                </c:pt>
                <c:pt idx="67470">
                  <c:v>-235.52249999999998</c:v>
                </c:pt>
                <c:pt idx="67471">
                  <c:v>-235.52049999999997</c:v>
                </c:pt>
                <c:pt idx="67472">
                  <c:v>-235.51849999999999</c:v>
                </c:pt>
                <c:pt idx="67473">
                  <c:v>-235.51649999999998</c:v>
                </c:pt>
                <c:pt idx="67474">
                  <c:v>-235.51449999999997</c:v>
                </c:pt>
                <c:pt idx="67475">
                  <c:v>-235.51249999999999</c:v>
                </c:pt>
                <c:pt idx="67476">
                  <c:v>-235.51049999999998</c:v>
                </c:pt>
                <c:pt idx="67477">
                  <c:v>-235.50849999999997</c:v>
                </c:pt>
                <c:pt idx="67478">
                  <c:v>-235.50649999999999</c:v>
                </c:pt>
                <c:pt idx="67479">
                  <c:v>-235.50449999999998</c:v>
                </c:pt>
                <c:pt idx="67480">
                  <c:v>-235.50249999999997</c:v>
                </c:pt>
                <c:pt idx="67481">
                  <c:v>-235.50049999999999</c:v>
                </c:pt>
                <c:pt idx="67482">
                  <c:v>-235.49849999999998</c:v>
                </c:pt>
                <c:pt idx="67483">
                  <c:v>-235.49649999999997</c:v>
                </c:pt>
                <c:pt idx="67484">
                  <c:v>-235.49449999999999</c:v>
                </c:pt>
                <c:pt idx="67485">
                  <c:v>-235.49249999999998</c:v>
                </c:pt>
                <c:pt idx="67486">
                  <c:v>-235.49049999999997</c:v>
                </c:pt>
                <c:pt idx="67487">
                  <c:v>-235.48849999999999</c:v>
                </c:pt>
                <c:pt idx="67488">
                  <c:v>-235.48649999999998</c:v>
                </c:pt>
                <c:pt idx="67489">
                  <c:v>-235.48449999999997</c:v>
                </c:pt>
                <c:pt idx="67490">
                  <c:v>-235.48249999999999</c:v>
                </c:pt>
                <c:pt idx="67491">
                  <c:v>-235.48049999999998</c:v>
                </c:pt>
                <c:pt idx="67492">
                  <c:v>-235.47849999999997</c:v>
                </c:pt>
                <c:pt idx="67493">
                  <c:v>-235.47649999999999</c:v>
                </c:pt>
                <c:pt idx="67494">
                  <c:v>-235.47449999999998</c:v>
                </c:pt>
                <c:pt idx="67495">
                  <c:v>-235.47249999999997</c:v>
                </c:pt>
                <c:pt idx="67496">
                  <c:v>-235.47049999999999</c:v>
                </c:pt>
                <c:pt idx="67497">
                  <c:v>-235.46849999999998</c:v>
                </c:pt>
                <c:pt idx="67498">
                  <c:v>-235.46649999999997</c:v>
                </c:pt>
                <c:pt idx="67499">
                  <c:v>-235.46449999999999</c:v>
                </c:pt>
                <c:pt idx="67500">
                  <c:v>-235.46249999999998</c:v>
                </c:pt>
                <c:pt idx="67501">
                  <c:v>-235.46049999999997</c:v>
                </c:pt>
                <c:pt idx="67502">
                  <c:v>-235.45849999999999</c:v>
                </c:pt>
                <c:pt idx="67503">
                  <c:v>-235.45649999999998</c:v>
                </c:pt>
                <c:pt idx="67504">
                  <c:v>-235.45449999999997</c:v>
                </c:pt>
                <c:pt idx="67505">
                  <c:v>-235.45249999999999</c:v>
                </c:pt>
                <c:pt idx="67506">
                  <c:v>-235.45049999999998</c:v>
                </c:pt>
                <c:pt idx="67507">
                  <c:v>-235.44849999999997</c:v>
                </c:pt>
                <c:pt idx="67508">
                  <c:v>-235.44649999999999</c:v>
                </c:pt>
                <c:pt idx="67509">
                  <c:v>-235.44449999999998</c:v>
                </c:pt>
                <c:pt idx="67510">
                  <c:v>-235.44249999999997</c:v>
                </c:pt>
                <c:pt idx="67511">
                  <c:v>-235.44049999999999</c:v>
                </c:pt>
                <c:pt idx="67512">
                  <c:v>-235.43849999999998</c:v>
                </c:pt>
                <c:pt idx="67513">
                  <c:v>-235.43649999999997</c:v>
                </c:pt>
                <c:pt idx="67514">
                  <c:v>-235.43449999999999</c:v>
                </c:pt>
                <c:pt idx="67515">
                  <c:v>-235.43249999999998</c:v>
                </c:pt>
                <c:pt idx="67516">
                  <c:v>-235.43049999999997</c:v>
                </c:pt>
                <c:pt idx="67517">
                  <c:v>-235.42849999999999</c:v>
                </c:pt>
                <c:pt idx="67518">
                  <c:v>-235.42649999999998</c:v>
                </c:pt>
                <c:pt idx="67519">
                  <c:v>-235.42449999999997</c:v>
                </c:pt>
                <c:pt idx="67520">
                  <c:v>-235.42249999999999</c:v>
                </c:pt>
                <c:pt idx="67521">
                  <c:v>-235.42049999999998</c:v>
                </c:pt>
                <c:pt idx="67522">
                  <c:v>-235.41849999999997</c:v>
                </c:pt>
                <c:pt idx="67523">
                  <c:v>-235.41649999999998</c:v>
                </c:pt>
                <c:pt idx="67524">
                  <c:v>-235.41449999999998</c:v>
                </c:pt>
                <c:pt idx="67525">
                  <c:v>-235.41249999999997</c:v>
                </c:pt>
                <c:pt idx="67526">
                  <c:v>-235.41049999999998</c:v>
                </c:pt>
                <c:pt idx="67527">
                  <c:v>-235.40849999999998</c:v>
                </c:pt>
                <c:pt idx="67528">
                  <c:v>-235.40649999999997</c:v>
                </c:pt>
                <c:pt idx="67529">
                  <c:v>-235.40449999999998</c:v>
                </c:pt>
                <c:pt idx="67530">
                  <c:v>-235.40249999999997</c:v>
                </c:pt>
                <c:pt idx="67531">
                  <c:v>-235.40049999999997</c:v>
                </c:pt>
                <c:pt idx="67532">
                  <c:v>-235.39849999999998</c:v>
                </c:pt>
                <c:pt idx="67533">
                  <c:v>-235.39649999999997</c:v>
                </c:pt>
                <c:pt idx="67534">
                  <c:v>-235.39449999999997</c:v>
                </c:pt>
                <c:pt idx="67535">
                  <c:v>-235.39249999999998</c:v>
                </c:pt>
                <c:pt idx="67536">
                  <c:v>-235.39049999999997</c:v>
                </c:pt>
                <c:pt idx="67537">
                  <c:v>-235.38849999999996</c:v>
                </c:pt>
                <c:pt idx="67538">
                  <c:v>-235.38649999999998</c:v>
                </c:pt>
                <c:pt idx="67539">
                  <c:v>-235.38449999999997</c:v>
                </c:pt>
                <c:pt idx="67540">
                  <c:v>-235.38249999999996</c:v>
                </c:pt>
                <c:pt idx="67541">
                  <c:v>-235.38049999999998</c:v>
                </c:pt>
                <c:pt idx="67542">
                  <c:v>-235.37849999999997</c:v>
                </c:pt>
                <c:pt idx="67543">
                  <c:v>-235.37649999999996</c:v>
                </c:pt>
                <c:pt idx="67544">
                  <c:v>-235.37449999999998</c:v>
                </c:pt>
                <c:pt idx="67545">
                  <c:v>-235.37249999999997</c:v>
                </c:pt>
                <c:pt idx="67546">
                  <c:v>-235.37049999999996</c:v>
                </c:pt>
                <c:pt idx="67547">
                  <c:v>-235.36849999999998</c:v>
                </c:pt>
                <c:pt idx="67548">
                  <c:v>-235.36649999999997</c:v>
                </c:pt>
                <c:pt idx="67549">
                  <c:v>-235.36449999999996</c:v>
                </c:pt>
                <c:pt idx="67550">
                  <c:v>-235.36249999999998</c:v>
                </c:pt>
                <c:pt idx="67551">
                  <c:v>-235.36049999999997</c:v>
                </c:pt>
                <c:pt idx="67552">
                  <c:v>-235.35849999999996</c:v>
                </c:pt>
                <c:pt idx="67553">
                  <c:v>-235.35649999999998</c:v>
                </c:pt>
                <c:pt idx="67554">
                  <c:v>-235.35449999999997</c:v>
                </c:pt>
                <c:pt idx="67555">
                  <c:v>-235.35249999999996</c:v>
                </c:pt>
                <c:pt idx="67556">
                  <c:v>-235.35049999999998</c:v>
                </c:pt>
                <c:pt idx="67557">
                  <c:v>-235.34849999999997</c:v>
                </c:pt>
                <c:pt idx="67558">
                  <c:v>-235.34649999999996</c:v>
                </c:pt>
                <c:pt idx="67559">
                  <c:v>-235.34449999999998</c:v>
                </c:pt>
                <c:pt idx="67560">
                  <c:v>-235.34249999999997</c:v>
                </c:pt>
                <c:pt idx="67561">
                  <c:v>-235.34049999999996</c:v>
                </c:pt>
                <c:pt idx="67562">
                  <c:v>-235.33849999999998</c:v>
                </c:pt>
                <c:pt idx="67563">
                  <c:v>-235.33649999999997</c:v>
                </c:pt>
                <c:pt idx="67564">
                  <c:v>-235.33449999999999</c:v>
                </c:pt>
                <c:pt idx="67565">
                  <c:v>-235.33249999999998</c:v>
                </c:pt>
                <c:pt idx="67566">
                  <c:v>-235.33049999999997</c:v>
                </c:pt>
                <c:pt idx="67567">
                  <c:v>-235.32849999999999</c:v>
                </c:pt>
                <c:pt idx="67568">
                  <c:v>-235.32649999999998</c:v>
                </c:pt>
                <c:pt idx="67569">
                  <c:v>-235.32449999999997</c:v>
                </c:pt>
                <c:pt idx="67570">
                  <c:v>-235.32249999999999</c:v>
                </c:pt>
                <c:pt idx="67571">
                  <c:v>-235.32049999999998</c:v>
                </c:pt>
                <c:pt idx="67572">
                  <c:v>-235.31849999999997</c:v>
                </c:pt>
                <c:pt idx="67573">
                  <c:v>-235.31649999999999</c:v>
                </c:pt>
                <c:pt idx="67574">
                  <c:v>-235.31449999999998</c:v>
                </c:pt>
                <c:pt idx="67575">
                  <c:v>-235.31249999999997</c:v>
                </c:pt>
                <c:pt idx="67576">
                  <c:v>-235.31049999999999</c:v>
                </c:pt>
                <c:pt idx="67577">
                  <c:v>-235.30849999999998</c:v>
                </c:pt>
                <c:pt idx="67578">
                  <c:v>-235.30649999999997</c:v>
                </c:pt>
                <c:pt idx="67579">
                  <c:v>-235.30449999999999</c:v>
                </c:pt>
                <c:pt idx="67580">
                  <c:v>-235.30249999999998</c:v>
                </c:pt>
                <c:pt idx="67581">
                  <c:v>-235.30049999999997</c:v>
                </c:pt>
                <c:pt idx="67582">
                  <c:v>-235.29849999999999</c:v>
                </c:pt>
                <c:pt idx="67583">
                  <c:v>-235.29649999999998</c:v>
                </c:pt>
                <c:pt idx="67584">
                  <c:v>-235.29449999999997</c:v>
                </c:pt>
                <c:pt idx="67585">
                  <c:v>-235.29249999999999</c:v>
                </c:pt>
                <c:pt idx="67586">
                  <c:v>-235.29049999999998</c:v>
                </c:pt>
                <c:pt idx="67587">
                  <c:v>-235.28849999999997</c:v>
                </c:pt>
                <c:pt idx="67588">
                  <c:v>-235.28649999999999</c:v>
                </c:pt>
                <c:pt idx="67589">
                  <c:v>-235.28449999999998</c:v>
                </c:pt>
                <c:pt idx="67590">
                  <c:v>-235.28249999999997</c:v>
                </c:pt>
                <c:pt idx="67591">
                  <c:v>-235.28049999999999</c:v>
                </c:pt>
                <c:pt idx="67592">
                  <c:v>-235.27849999999998</c:v>
                </c:pt>
                <c:pt idx="67593">
                  <c:v>-235.27649999999997</c:v>
                </c:pt>
                <c:pt idx="67594">
                  <c:v>-235.27449999999999</c:v>
                </c:pt>
                <c:pt idx="67595">
                  <c:v>-235.27249999999998</c:v>
                </c:pt>
                <c:pt idx="67596">
                  <c:v>-235.27049999999997</c:v>
                </c:pt>
                <c:pt idx="67597">
                  <c:v>-235.26849999999999</c:v>
                </c:pt>
                <c:pt idx="67598">
                  <c:v>-235.26649999999998</c:v>
                </c:pt>
                <c:pt idx="67599">
                  <c:v>-235.26449999999997</c:v>
                </c:pt>
                <c:pt idx="67600">
                  <c:v>-235.26249999999999</c:v>
                </c:pt>
                <c:pt idx="67601">
                  <c:v>-235.26049999999998</c:v>
                </c:pt>
                <c:pt idx="67602">
                  <c:v>-235.25849999999997</c:v>
                </c:pt>
                <c:pt idx="67603">
                  <c:v>-235.25649999999999</c:v>
                </c:pt>
                <c:pt idx="67604">
                  <c:v>-235.25449999999998</c:v>
                </c:pt>
                <c:pt idx="67605">
                  <c:v>-235.25249999999997</c:v>
                </c:pt>
                <c:pt idx="67606">
                  <c:v>-235.25049999999999</c:v>
                </c:pt>
                <c:pt idx="67607">
                  <c:v>-235.24849999999998</c:v>
                </c:pt>
                <c:pt idx="67608">
                  <c:v>-235.24649999999997</c:v>
                </c:pt>
                <c:pt idx="67609">
                  <c:v>-235.24449999999999</c:v>
                </c:pt>
                <c:pt idx="67610">
                  <c:v>-235.24249999999998</c:v>
                </c:pt>
                <c:pt idx="67611">
                  <c:v>-235.24049999999997</c:v>
                </c:pt>
                <c:pt idx="67612">
                  <c:v>-235.23849999999999</c:v>
                </c:pt>
                <c:pt idx="67613">
                  <c:v>-235.23649999999998</c:v>
                </c:pt>
                <c:pt idx="67614">
                  <c:v>-235.23449999999997</c:v>
                </c:pt>
                <c:pt idx="67615">
                  <c:v>-235.23249999999999</c:v>
                </c:pt>
                <c:pt idx="67616">
                  <c:v>-235.23049999999998</c:v>
                </c:pt>
                <c:pt idx="67617">
                  <c:v>-235.22849999999997</c:v>
                </c:pt>
                <c:pt idx="67618">
                  <c:v>-235.22649999999999</c:v>
                </c:pt>
                <c:pt idx="67619">
                  <c:v>-235.22449999999998</c:v>
                </c:pt>
                <c:pt idx="67620">
                  <c:v>-235.22249999999997</c:v>
                </c:pt>
                <c:pt idx="67621">
                  <c:v>-235.22049999999999</c:v>
                </c:pt>
                <c:pt idx="67622">
                  <c:v>-235.21849999999998</c:v>
                </c:pt>
                <c:pt idx="67623">
                  <c:v>-235.21649999999997</c:v>
                </c:pt>
                <c:pt idx="67624">
                  <c:v>-235.21449999999999</c:v>
                </c:pt>
                <c:pt idx="67625">
                  <c:v>-235.21249999999998</c:v>
                </c:pt>
                <c:pt idx="67626">
                  <c:v>-235.21049999999997</c:v>
                </c:pt>
                <c:pt idx="67627">
                  <c:v>-235.20849999999999</c:v>
                </c:pt>
                <c:pt idx="67628">
                  <c:v>-235.20649999999998</c:v>
                </c:pt>
                <c:pt idx="67629">
                  <c:v>-235.20449999999997</c:v>
                </c:pt>
                <c:pt idx="67630">
                  <c:v>-235.20249999999999</c:v>
                </c:pt>
                <c:pt idx="67631">
                  <c:v>-235.20049999999998</c:v>
                </c:pt>
                <c:pt idx="67632">
                  <c:v>-235.19849999999997</c:v>
                </c:pt>
                <c:pt idx="67633">
                  <c:v>-235.19649999999999</c:v>
                </c:pt>
                <c:pt idx="67634">
                  <c:v>-235.19449999999998</c:v>
                </c:pt>
                <c:pt idx="67635">
                  <c:v>-235.19249999999997</c:v>
                </c:pt>
                <c:pt idx="67636">
                  <c:v>-235.19049999999999</c:v>
                </c:pt>
                <c:pt idx="67637">
                  <c:v>-235.18849999999998</c:v>
                </c:pt>
                <c:pt idx="67638">
                  <c:v>-235.18649999999997</c:v>
                </c:pt>
                <c:pt idx="67639">
                  <c:v>-235.18449999999999</c:v>
                </c:pt>
                <c:pt idx="67640">
                  <c:v>-235.18249999999998</c:v>
                </c:pt>
                <c:pt idx="67641">
                  <c:v>-235.18049999999997</c:v>
                </c:pt>
                <c:pt idx="67642">
                  <c:v>-235.17849999999999</c:v>
                </c:pt>
                <c:pt idx="67643">
                  <c:v>-235.17649999999998</c:v>
                </c:pt>
                <c:pt idx="67644">
                  <c:v>-235.17449999999997</c:v>
                </c:pt>
                <c:pt idx="67645">
                  <c:v>-235.17249999999999</c:v>
                </c:pt>
                <c:pt idx="67646">
                  <c:v>-235.17049999999998</c:v>
                </c:pt>
                <c:pt idx="67647">
                  <c:v>-235.16849999999997</c:v>
                </c:pt>
                <c:pt idx="67648">
                  <c:v>-235.16649999999998</c:v>
                </c:pt>
                <c:pt idx="67649">
                  <c:v>-235.16449999999998</c:v>
                </c:pt>
                <c:pt idx="67650">
                  <c:v>-235.16249999999997</c:v>
                </c:pt>
                <c:pt idx="67651">
                  <c:v>-235.16049999999998</c:v>
                </c:pt>
                <c:pt idx="67652">
                  <c:v>-235.15849999999998</c:v>
                </c:pt>
                <c:pt idx="67653">
                  <c:v>-235.15649999999997</c:v>
                </c:pt>
                <c:pt idx="67654">
                  <c:v>-235.15449999999998</c:v>
                </c:pt>
                <c:pt idx="67655">
                  <c:v>-235.15249999999997</c:v>
                </c:pt>
                <c:pt idx="67656">
                  <c:v>-235.15049999999997</c:v>
                </c:pt>
                <c:pt idx="67657">
                  <c:v>-235.14849999999998</c:v>
                </c:pt>
                <c:pt idx="67658">
                  <c:v>-235.14649999999997</c:v>
                </c:pt>
                <c:pt idx="67659">
                  <c:v>-235.14449999999997</c:v>
                </c:pt>
                <c:pt idx="67660">
                  <c:v>-235.14249999999998</c:v>
                </c:pt>
                <c:pt idx="67661">
                  <c:v>-235.14049999999997</c:v>
                </c:pt>
                <c:pt idx="67662">
                  <c:v>-235.13849999999996</c:v>
                </c:pt>
                <c:pt idx="67663">
                  <c:v>-235.13649999999998</c:v>
                </c:pt>
                <c:pt idx="67664">
                  <c:v>-235.13449999999997</c:v>
                </c:pt>
                <c:pt idx="67665">
                  <c:v>-235.13249999999996</c:v>
                </c:pt>
                <c:pt idx="67666">
                  <c:v>-235.13049999999998</c:v>
                </c:pt>
                <c:pt idx="67667">
                  <c:v>-235.12849999999997</c:v>
                </c:pt>
                <c:pt idx="67668">
                  <c:v>-235.12649999999996</c:v>
                </c:pt>
                <c:pt idx="67669">
                  <c:v>-235.12449999999998</c:v>
                </c:pt>
                <c:pt idx="67670">
                  <c:v>-235.12249999999997</c:v>
                </c:pt>
                <c:pt idx="67671">
                  <c:v>-235.12049999999996</c:v>
                </c:pt>
                <c:pt idx="67672">
                  <c:v>-235.11849999999998</c:v>
                </c:pt>
                <c:pt idx="67673">
                  <c:v>-235.11649999999997</c:v>
                </c:pt>
                <c:pt idx="67674">
                  <c:v>-235.11449999999996</c:v>
                </c:pt>
                <c:pt idx="67675">
                  <c:v>-235.11249999999998</c:v>
                </c:pt>
                <c:pt idx="67676">
                  <c:v>-235.11049999999997</c:v>
                </c:pt>
                <c:pt idx="67677">
                  <c:v>-235.10849999999996</c:v>
                </c:pt>
                <c:pt idx="67678">
                  <c:v>-235.10649999999998</c:v>
                </c:pt>
                <c:pt idx="67679">
                  <c:v>-235.10449999999997</c:v>
                </c:pt>
                <c:pt idx="67680">
                  <c:v>-235.10249999999996</c:v>
                </c:pt>
                <c:pt idx="67681">
                  <c:v>-235.10049999999998</c:v>
                </c:pt>
                <c:pt idx="67682">
                  <c:v>-235.09849999999997</c:v>
                </c:pt>
                <c:pt idx="67683">
                  <c:v>-235.09649999999996</c:v>
                </c:pt>
                <c:pt idx="67684">
                  <c:v>-235.09449999999998</c:v>
                </c:pt>
                <c:pt idx="67685">
                  <c:v>-235.09249999999997</c:v>
                </c:pt>
                <c:pt idx="67686">
                  <c:v>-235.09049999999996</c:v>
                </c:pt>
                <c:pt idx="67687">
                  <c:v>-235.08849999999998</c:v>
                </c:pt>
                <c:pt idx="67688">
                  <c:v>-235.08649999999997</c:v>
                </c:pt>
                <c:pt idx="67689">
                  <c:v>-235.08449999999999</c:v>
                </c:pt>
                <c:pt idx="67690">
                  <c:v>-235.08249999999998</c:v>
                </c:pt>
                <c:pt idx="67691">
                  <c:v>-235.08049999999997</c:v>
                </c:pt>
                <c:pt idx="67692">
                  <c:v>-235.07849999999999</c:v>
                </c:pt>
                <c:pt idx="67693">
                  <c:v>-235.07649999999998</c:v>
                </c:pt>
                <c:pt idx="67694">
                  <c:v>-235.07449999999997</c:v>
                </c:pt>
                <c:pt idx="67695">
                  <c:v>-235.07249999999999</c:v>
                </c:pt>
                <c:pt idx="67696">
                  <c:v>-235.07049999999998</c:v>
                </c:pt>
                <c:pt idx="67697">
                  <c:v>-235.06849999999997</c:v>
                </c:pt>
                <c:pt idx="67698">
                  <c:v>-235.06649999999999</c:v>
                </c:pt>
                <c:pt idx="67699">
                  <c:v>-235.06449999999998</c:v>
                </c:pt>
                <c:pt idx="67700">
                  <c:v>-235.06249999999997</c:v>
                </c:pt>
                <c:pt idx="67701">
                  <c:v>-235.06049999999999</c:v>
                </c:pt>
                <c:pt idx="67702">
                  <c:v>-235.05849999999998</c:v>
                </c:pt>
                <c:pt idx="67703">
                  <c:v>-235.05649999999997</c:v>
                </c:pt>
                <c:pt idx="67704">
                  <c:v>-235.05449999999999</c:v>
                </c:pt>
                <c:pt idx="67705">
                  <c:v>-235.05249999999998</c:v>
                </c:pt>
                <c:pt idx="67706">
                  <c:v>-235.05049999999997</c:v>
                </c:pt>
                <c:pt idx="67707">
                  <c:v>-235.04849999999999</c:v>
                </c:pt>
                <c:pt idx="67708">
                  <c:v>-235.04649999999998</c:v>
                </c:pt>
                <c:pt idx="67709">
                  <c:v>-235.04449999999997</c:v>
                </c:pt>
                <c:pt idx="67710">
                  <c:v>-235.04249999999999</c:v>
                </c:pt>
                <c:pt idx="67711">
                  <c:v>-235.04049999999998</c:v>
                </c:pt>
                <c:pt idx="67712">
                  <c:v>-235.03849999999997</c:v>
                </c:pt>
                <c:pt idx="67713">
                  <c:v>-235.03649999999999</c:v>
                </c:pt>
                <c:pt idx="67714">
                  <c:v>-235.03449999999998</c:v>
                </c:pt>
                <c:pt idx="67715">
                  <c:v>-235.03249999999997</c:v>
                </c:pt>
                <c:pt idx="67716">
                  <c:v>-235.03049999999999</c:v>
                </c:pt>
                <c:pt idx="67717">
                  <c:v>-235.02849999999998</c:v>
                </c:pt>
                <c:pt idx="67718">
                  <c:v>-235.02649999999997</c:v>
                </c:pt>
                <c:pt idx="67719">
                  <c:v>-235.02449999999999</c:v>
                </c:pt>
                <c:pt idx="67720">
                  <c:v>-235.02249999999998</c:v>
                </c:pt>
                <c:pt idx="67721">
                  <c:v>-235.02049999999997</c:v>
                </c:pt>
                <c:pt idx="67722">
                  <c:v>-235.01849999999999</c:v>
                </c:pt>
                <c:pt idx="67723">
                  <c:v>-235.01649999999998</c:v>
                </c:pt>
                <c:pt idx="67724">
                  <c:v>-235.01449999999997</c:v>
                </c:pt>
                <c:pt idx="67725">
                  <c:v>-235.01249999999999</c:v>
                </c:pt>
                <c:pt idx="67726">
                  <c:v>-235.01049999999998</c:v>
                </c:pt>
                <c:pt idx="67727">
                  <c:v>-235.00849999999997</c:v>
                </c:pt>
                <c:pt idx="67728">
                  <c:v>-235.00649999999999</c:v>
                </c:pt>
                <c:pt idx="67729">
                  <c:v>-235.00449999999998</c:v>
                </c:pt>
                <c:pt idx="67730">
                  <c:v>-235.00249999999997</c:v>
                </c:pt>
                <c:pt idx="67731">
                  <c:v>-235.00049999999999</c:v>
                </c:pt>
                <c:pt idx="67732">
                  <c:v>-234.99849999999998</c:v>
                </c:pt>
                <c:pt idx="67733">
                  <c:v>-234.99649999999997</c:v>
                </c:pt>
                <c:pt idx="67734">
                  <c:v>-234.99449999999999</c:v>
                </c:pt>
                <c:pt idx="67735">
                  <c:v>-234.99249999999998</c:v>
                </c:pt>
                <c:pt idx="67736">
                  <c:v>-234.99049999999997</c:v>
                </c:pt>
                <c:pt idx="67737">
                  <c:v>-234.98849999999999</c:v>
                </c:pt>
                <c:pt idx="67738">
                  <c:v>-234.98649999999998</c:v>
                </c:pt>
                <c:pt idx="67739">
                  <c:v>-234.98449999999997</c:v>
                </c:pt>
                <c:pt idx="67740">
                  <c:v>-234.98249999999999</c:v>
                </c:pt>
                <c:pt idx="67741">
                  <c:v>-234.98049999999998</c:v>
                </c:pt>
                <c:pt idx="67742">
                  <c:v>-234.97849999999997</c:v>
                </c:pt>
                <c:pt idx="67743">
                  <c:v>-234.97649999999999</c:v>
                </c:pt>
                <c:pt idx="67744">
                  <c:v>-234.97449999999998</c:v>
                </c:pt>
                <c:pt idx="67745">
                  <c:v>-234.97249999999997</c:v>
                </c:pt>
                <c:pt idx="67746">
                  <c:v>-234.97049999999999</c:v>
                </c:pt>
                <c:pt idx="67747">
                  <c:v>-234.96849999999998</c:v>
                </c:pt>
                <c:pt idx="67748">
                  <c:v>-234.96649999999997</c:v>
                </c:pt>
                <c:pt idx="67749">
                  <c:v>-234.96449999999999</c:v>
                </c:pt>
                <c:pt idx="67750">
                  <c:v>-234.96249999999998</c:v>
                </c:pt>
                <c:pt idx="67751">
                  <c:v>-234.96049999999997</c:v>
                </c:pt>
                <c:pt idx="67752">
                  <c:v>-234.95849999999999</c:v>
                </c:pt>
                <c:pt idx="67753">
                  <c:v>-234.95649999999998</c:v>
                </c:pt>
                <c:pt idx="67754">
                  <c:v>-234.95449999999997</c:v>
                </c:pt>
                <c:pt idx="67755">
                  <c:v>-234.95249999999999</c:v>
                </c:pt>
                <c:pt idx="67756">
                  <c:v>-234.95049999999998</c:v>
                </c:pt>
                <c:pt idx="67757">
                  <c:v>-234.94849999999997</c:v>
                </c:pt>
                <c:pt idx="67758">
                  <c:v>-234.94649999999999</c:v>
                </c:pt>
                <c:pt idx="67759">
                  <c:v>-234.94449999999998</c:v>
                </c:pt>
                <c:pt idx="67760">
                  <c:v>-234.94249999999997</c:v>
                </c:pt>
                <c:pt idx="67761">
                  <c:v>-234.94049999999999</c:v>
                </c:pt>
                <c:pt idx="67762">
                  <c:v>-234.93849999999998</c:v>
                </c:pt>
                <c:pt idx="67763">
                  <c:v>-234.93649999999997</c:v>
                </c:pt>
                <c:pt idx="67764">
                  <c:v>-234.93449999999999</c:v>
                </c:pt>
                <c:pt idx="67765">
                  <c:v>-234.93249999999998</c:v>
                </c:pt>
                <c:pt idx="67766">
                  <c:v>-234.93049999999997</c:v>
                </c:pt>
                <c:pt idx="67767">
                  <c:v>-234.92849999999999</c:v>
                </c:pt>
                <c:pt idx="67768">
                  <c:v>-234.92649999999998</c:v>
                </c:pt>
                <c:pt idx="67769">
                  <c:v>-234.92449999999997</c:v>
                </c:pt>
                <c:pt idx="67770">
                  <c:v>-234.92249999999999</c:v>
                </c:pt>
                <c:pt idx="67771">
                  <c:v>-234.92049999999998</c:v>
                </c:pt>
                <c:pt idx="67772">
                  <c:v>-234.91849999999997</c:v>
                </c:pt>
                <c:pt idx="67773">
                  <c:v>-234.91649999999998</c:v>
                </c:pt>
                <c:pt idx="67774">
                  <c:v>-234.91449999999998</c:v>
                </c:pt>
                <c:pt idx="67775">
                  <c:v>-234.91249999999997</c:v>
                </c:pt>
                <c:pt idx="67776">
                  <c:v>-234.91049999999998</c:v>
                </c:pt>
                <c:pt idx="67777">
                  <c:v>-234.90849999999998</c:v>
                </c:pt>
                <c:pt idx="67778">
                  <c:v>-234.90649999999997</c:v>
                </c:pt>
                <c:pt idx="67779">
                  <c:v>-234.90449999999998</c:v>
                </c:pt>
                <c:pt idx="67780">
                  <c:v>-234.90249999999997</c:v>
                </c:pt>
                <c:pt idx="67781">
                  <c:v>-234.90049999999997</c:v>
                </c:pt>
                <c:pt idx="67782">
                  <c:v>-234.89849999999998</c:v>
                </c:pt>
                <c:pt idx="67783">
                  <c:v>-234.89649999999997</c:v>
                </c:pt>
                <c:pt idx="67784">
                  <c:v>-234.89449999999997</c:v>
                </c:pt>
                <c:pt idx="67785">
                  <c:v>-234.89249999999998</c:v>
                </c:pt>
                <c:pt idx="67786">
                  <c:v>-234.89049999999997</c:v>
                </c:pt>
                <c:pt idx="67787">
                  <c:v>-234.88849999999996</c:v>
                </c:pt>
                <c:pt idx="67788">
                  <c:v>-234.88649999999998</c:v>
                </c:pt>
                <c:pt idx="67789">
                  <c:v>-234.88449999999997</c:v>
                </c:pt>
                <c:pt idx="67790">
                  <c:v>-234.88249999999996</c:v>
                </c:pt>
                <c:pt idx="67791">
                  <c:v>-234.88049999999998</c:v>
                </c:pt>
                <c:pt idx="67792">
                  <c:v>-234.87849999999997</c:v>
                </c:pt>
                <c:pt idx="67793">
                  <c:v>-234.87649999999996</c:v>
                </c:pt>
                <c:pt idx="67794">
                  <c:v>-234.87449999999998</c:v>
                </c:pt>
                <c:pt idx="67795">
                  <c:v>-234.87249999999997</c:v>
                </c:pt>
                <c:pt idx="67796">
                  <c:v>-234.87049999999996</c:v>
                </c:pt>
                <c:pt idx="67797">
                  <c:v>-234.86849999999998</c:v>
                </c:pt>
                <c:pt idx="67798">
                  <c:v>-234.86649999999997</c:v>
                </c:pt>
                <c:pt idx="67799">
                  <c:v>-234.86449999999996</c:v>
                </c:pt>
                <c:pt idx="67800">
                  <c:v>-234.86249999999998</c:v>
                </c:pt>
                <c:pt idx="67801">
                  <c:v>-234.86049999999997</c:v>
                </c:pt>
                <c:pt idx="67802">
                  <c:v>-234.85849999999996</c:v>
                </c:pt>
                <c:pt idx="67803">
                  <c:v>-234.85649999999998</c:v>
                </c:pt>
                <c:pt idx="67804">
                  <c:v>-234.85449999999997</c:v>
                </c:pt>
                <c:pt idx="67805">
                  <c:v>-234.85249999999996</c:v>
                </c:pt>
                <c:pt idx="67806">
                  <c:v>-234.85049999999998</c:v>
                </c:pt>
                <c:pt idx="67807">
                  <c:v>-234.84849999999997</c:v>
                </c:pt>
                <c:pt idx="67808">
                  <c:v>-234.84649999999996</c:v>
                </c:pt>
                <c:pt idx="67809">
                  <c:v>-234.84449999999998</c:v>
                </c:pt>
                <c:pt idx="67810">
                  <c:v>-234.84249999999997</c:v>
                </c:pt>
                <c:pt idx="67811">
                  <c:v>-234.84049999999996</c:v>
                </c:pt>
                <c:pt idx="67812">
                  <c:v>-234.83849999999998</c:v>
                </c:pt>
                <c:pt idx="67813">
                  <c:v>-234.83649999999997</c:v>
                </c:pt>
                <c:pt idx="67814">
                  <c:v>-234.83449999999999</c:v>
                </c:pt>
                <c:pt idx="67815">
                  <c:v>-234.83249999999998</c:v>
                </c:pt>
                <c:pt idx="67816">
                  <c:v>-234.83049999999997</c:v>
                </c:pt>
                <c:pt idx="67817">
                  <c:v>-234.82849999999999</c:v>
                </c:pt>
                <c:pt idx="67818">
                  <c:v>-234.82649999999998</c:v>
                </c:pt>
                <c:pt idx="67819">
                  <c:v>-234.82449999999997</c:v>
                </c:pt>
                <c:pt idx="67820">
                  <c:v>-234.82249999999999</c:v>
                </c:pt>
                <c:pt idx="67821">
                  <c:v>-234.82049999999998</c:v>
                </c:pt>
                <c:pt idx="67822">
                  <c:v>-234.81849999999997</c:v>
                </c:pt>
                <c:pt idx="67823">
                  <c:v>-234.81649999999999</c:v>
                </c:pt>
                <c:pt idx="67824">
                  <c:v>-234.81449999999998</c:v>
                </c:pt>
                <c:pt idx="67825">
                  <c:v>-234.81249999999997</c:v>
                </c:pt>
                <c:pt idx="67826">
                  <c:v>-234.81049999999999</c:v>
                </c:pt>
                <c:pt idx="67827">
                  <c:v>-234.80849999999998</c:v>
                </c:pt>
                <c:pt idx="67828">
                  <c:v>-234.80649999999997</c:v>
                </c:pt>
                <c:pt idx="67829">
                  <c:v>-234.80449999999999</c:v>
                </c:pt>
                <c:pt idx="67830">
                  <c:v>-234.80249999999998</c:v>
                </c:pt>
                <c:pt idx="67831">
                  <c:v>-234.80049999999997</c:v>
                </c:pt>
                <c:pt idx="67832">
                  <c:v>-234.79849999999999</c:v>
                </c:pt>
                <c:pt idx="67833">
                  <c:v>-234.79649999999998</c:v>
                </c:pt>
                <c:pt idx="67834">
                  <c:v>-234.79449999999997</c:v>
                </c:pt>
                <c:pt idx="67835">
                  <c:v>-234.79249999999999</c:v>
                </c:pt>
                <c:pt idx="67836">
                  <c:v>-234.79049999999998</c:v>
                </c:pt>
                <c:pt idx="67837">
                  <c:v>-234.78849999999997</c:v>
                </c:pt>
                <c:pt idx="67838">
                  <c:v>-234.78649999999999</c:v>
                </c:pt>
                <c:pt idx="67839">
                  <c:v>-234.78449999999998</c:v>
                </c:pt>
                <c:pt idx="67840">
                  <c:v>-234.78249999999997</c:v>
                </c:pt>
                <c:pt idx="67841">
                  <c:v>-234.78049999999999</c:v>
                </c:pt>
                <c:pt idx="67842">
                  <c:v>-234.77849999999998</c:v>
                </c:pt>
                <c:pt idx="67843">
                  <c:v>-234.77649999999997</c:v>
                </c:pt>
                <c:pt idx="67844">
                  <c:v>-234.77449999999999</c:v>
                </c:pt>
                <c:pt idx="67845">
                  <c:v>-234.77249999999998</c:v>
                </c:pt>
                <c:pt idx="67846">
                  <c:v>-234.77049999999997</c:v>
                </c:pt>
                <c:pt idx="67847">
                  <c:v>-234.76849999999999</c:v>
                </c:pt>
                <c:pt idx="67848">
                  <c:v>-234.76649999999998</c:v>
                </c:pt>
                <c:pt idx="67849">
                  <c:v>-234.76449999999997</c:v>
                </c:pt>
                <c:pt idx="67850">
                  <c:v>-234.76249999999999</c:v>
                </c:pt>
                <c:pt idx="67851">
                  <c:v>-234.76049999999998</c:v>
                </c:pt>
                <c:pt idx="67852">
                  <c:v>-234.75849999999997</c:v>
                </c:pt>
                <c:pt idx="67853">
                  <c:v>-234.75649999999999</c:v>
                </c:pt>
                <c:pt idx="67854">
                  <c:v>-234.75449999999998</c:v>
                </c:pt>
                <c:pt idx="67855">
                  <c:v>-234.75249999999997</c:v>
                </c:pt>
                <c:pt idx="67856">
                  <c:v>-234.75049999999999</c:v>
                </c:pt>
                <c:pt idx="67857">
                  <c:v>-234.74849999999998</c:v>
                </c:pt>
                <c:pt idx="67858">
                  <c:v>-234.74649999999997</c:v>
                </c:pt>
                <c:pt idx="67859">
                  <c:v>-234.74449999999999</c:v>
                </c:pt>
                <c:pt idx="67860">
                  <c:v>-234.74249999999998</c:v>
                </c:pt>
                <c:pt idx="67861">
                  <c:v>-234.74049999999997</c:v>
                </c:pt>
                <c:pt idx="67862">
                  <c:v>-234.73849999999999</c:v>
                </c:pt>
                <c:pt idx="67863">
                  <c:v>-234.73649999999998</c:v>
                </c:pt>
                <c:pt idx="67864">
                  <c:v>-234.73449999999997</c:v>
                </c:pt>
                <c:pt idx="67865">
                  <c:v>-234.73249999999999</c:v>
                </c:pt>
                <c:pt idx="67866">
                  <c:v>-234.73049999999998</c:v>
                </c:pt>
                <c:pt idx="67867">
                  <c:v>-234.72849999999997</c:v>
                </c:pt>
                <c:pt idx="67868">
                  <c:v>-234.72649999999999</c:v>
                </c:pt>
                <c:pt idx="67869">
                  <c:v>-234.72449999999998</c:v>
                </c:pt>
                <c:pt idx="67870">
                  <c:v>-234.72249999999997</c:v>
                </c:pt>
                <c:pt idx="67871">
                  <c:v>-234.72049999999999</c:v>
                </c:pt>
                <c:pt idx="67872">
                  <c:v>-234.71849999999998</c:v>
                </c:pt>
                <c:pt idx="67873">
                  <c:v>-234.71649999999997</c:v>
                </c:pt>
                <c:pt idx="67874">
                  <c:v>-234.71449999999999</c:v>
                </c:pt>
                <c:pt idx="67875">
                  <c:v>-234.71249999999998</c:v>
                </c:pt>
                <c:pt idx="67876">
                  <c:v>-234.71049999999997</c:v>
                </c:pt>
                <c:pt idx="67877">
                  <c:v>-234.70849999999999</c:v>
                </c:pt>
                <c:pt idx="67878">
                  <c:v>-234.70649999999998</c:v>
                </c:pt>
                <c:pt idx="67879">
                  <c:v>-234.70449999999997</c:v>
                </c:pt>
                <c:pt idx="67880">
                  <c:v>-234.70249999999999</c:v>
                </c:pt>
                <c:pt idx="67881">
                  <c:v>-234.70049999999998</c:v>
                </c:pt>
                <c:pt idx="67882">
                  <c:v>-234.69849999999997</c:v>
                </c:pt>
                <c:pt idx="67883">
                  <c:v>-234.69649999999999</c:v>
                </c:pt>
                <c:pt idx="67884">
                  <c:v>-234.69449999999998</c:v>
                </c:pt>
                <c:pt idx="67885">
                  <c:v>-234.69249999999997</c:v>
                </c:pt>
                <c:pt idx="67886">
                  <c:v>-234.69049999999999</c:v>
                </c:pt>
                <c:pt idx="67887">
                  <c:v>-234.68849999999998</c:v>
                </c:pt>
                <c:pt idx="67888">
                  <c:v>-234.68649999999997</c:v>
                </c:pt>
                <c:pt idx="67889">
                  <c:v>-234.68449999999999</c:v>
                </c:pt>
                <c:pt idx="67890">
                  <c:v>-234.68249999999998</c:v>
                </c:pt>
                <c:pt idx="67891">
                  <c:v>-234.68049999999997</c:v>
                </c:pt>
                <c:pt idx="67892">
                  <c:v>-234.67849999999999</c:v>
                </c:pt>
                <c:pt idx="67893">
                  <c:v>-234.67649999999998</c:v>
                </c:pt>
                <c:pt idx="67894">
                  <c:v>-234.67449999999997</c:v>
                </c:pt>
                <c:pt idx="67895">
                  <c:v>-234.67249999999999</c:v>
                </c:pt>
                <c:pt idx="67896">
                  <c:v>-234.67049999999998</c:v>
                </c:pt>
                <c:pt idx="67897">
                  <c:v>-234.66849999999997</c:v>
                </c:pt>
                <c:pt idx="67898">
                  <c:v>-234.66649999999998</c:v>
                </c:pt>
                <c:pt idx="67899">
                  <c:v>-234.66449999999998</c:v>
                </c:pt>
                <c:pt idx="67900">
                  <c:v>-234.66249999999997</c:v>
                </c:pt>
                <c:pt idx="67901">
                  <c:v>-234.66049999999998</c:v>
                </c:pt>
                <c:pt idx="67902">
                  <c:v>-234.65849999999998</c:v>
                </c:pt>
                <c:pt idx="67903">
                  <c:v>-234.65649999999997</c:v>
                </c:pt>
                <c:pt idx="67904">
                  <c:v>-234.65449999999998</c:v>
                </c:pt>
                <c:pt idx="67905">
                  <c:v>-234.65249999999997</c:v>
                </c:pt>
                <c:pt idx="67906">
                  <c:v>-234.65049999999997</c:v>
                </c:pt>
                <c:pt idx="67907">
                  <c:v>-234.64849999999998</c:v>
                </c:pt>
                <c:pt idx="67908">
                  <c:v>-234.64649999999997</c:v>
                </c:pt>
                <c:pt idx="67909">
                  <c:v>-234.64449999999997</c:v>
                </c:pt>
                <c:pt idx="67910">
                  <c:v>-234.64249999999998</c:v>
                </c:pt>
                <c:pt idx="67911">
                  <c:v>-234.64049999999997</c:v>
                </c:pt>
                <c:pt idx="67912">
                  <c:v>-234.63849999999996</c:v>
                </c:pt>
                <c:pt idx="67913">
                  <c:v>-234.63649999999998</c:v>
                </c:pt>
                <c:pt idx="67914">
                  <c:v>-234.63449999999997</c:v>
                </c:pt>
                <c:pt idx="67915">
                  <c:v>-234.63249999999996</c:v>
                </c:pt>
                <c:pt idx="67916">
                  <c:v>-234.63049999999998</c:v>
                </c:pt>
                <c:pt idx="67917">
                  <c:v>-234.62849999999997</c:v>
                </c:pt>
                <c:pt idx="67918">
                  <c:v>-234.62649999999996</c:v>
                </c:pt>
                <c:pt idx="67919">
                  <c:v>-234.62449999999998</c:v>
                </c:pt>
                <c:pt idx="67920">
                  <c:v>-234.62249999999997</c:v>
                </c:pt>
                <c:pt idx="67921">
                  <c:v>-234.62049999999996</c:v>
                </c:pt>
                <c:pt idx="67922">
                  <c:v>-234.61849999999998</c:v>
                </c:pt>
                <c:pt idx="67923">
                  <c:v>-234.61649999999997</c:v>
                </c:pt>
                <c:pt idx="67924">
                  <c:v>-234.61449999999996</c:v>
                </c:pt>
                <c:pt idx="67925">
                  <c:v>-234.61249999999998</c:v>
                </c:pt>
                <c:pt idx="67926">
                  <c:v>-234.61049999999997</c:v>
                </c:pt>
                <c:pt idx="67927">
                  <c:v>-234.60849999999996</c:v>
                </c:pt>
                <c:pt idx="67928">
                  <c:v>-234.60649999999998</c:v>
                </c:pt>
                <c:pt idx="67929">
                  <c:v>-234.60449999999997</c:v>
                </c:pt>
                <c:pt idx="67930">
                  <c:v>-234.60249999999996</c:v>
                </c:pt>
                <c:pt idx="67931">
                  <c:v>-234.60049999999998</c:v>
                </c:pt>
                <c:pt idx="67932">
                  <c:v>-234.59849999999997</c:v>
                </c:pt>
                <c:pt idx="67933">
                  <c:v>-234.59649999999996</c:v>
                </c:pt>
                <c:pt idx="67934">
                  <c:v>-234.59449999999998</c:v>
                </c:pt>
                <c:pt idx="67935">
                  <c:v>-234.59249999999997</c:v>
                </c:pt>
                <c:pt idx="67936">
                  <c:v>-234.59049999999996</c:v>
                </c:pt>
                <c:pt idx="67937">
                  <c:v>-234.58849999999998</c:v>
                </c:pt>
                <c:pt idx="67938">
                  <c:v>-234.58649999999997</c:v>
                </c:pt>
                <c:pt idx="67939">
                  <c:v>-234.58449999999999</c:v>
                </c:pt>
                <c:pt idx="67940">
                  <c:v>-234.58249999999998</c:v>
                </c:pt>
                <c:pt idx="67941">
                  <c:v>-234.58049999999997</c:v>
                </c:pt>
                <c:pt idx="67942">
                  <c:v>-234.57849999999999</c:v>
                </c:pt>
                <c:pt idx="67943">
                  <c:v>-234.57649999999998</c:v>
                </c:pt>
                <c:pt idx="67944">
                  <c:v>-234.57449999999997</c:v>
                </c:pt>
                <c:pt idx="67945">
                  <c:v>-234.57249999999999</c:v>
                </c:pt>
                <c:pt idx="67946">
                  <c:v>-234.57049999999998</c:v>
                </c:pt>
                <c:pt idx="67947">
                  <c:v>-234.56849999999997</c:v>
                </c:pt>
                <c:pt idx="67948">
                  <c:v>-234.56649999999999</c:v>
                </c:pt>
                <c:pt idx="67949">
                  <c:v>-234.56449999999998</c:v>
                </c:pt>
                <c:pt idx="67950">
                  <c:v>-234.56249999999997</c:v>
                </c:pt>
                <c:pt idx="67951">
                  <c:v>-234.56049999999999</c:v>
                </c:pt>
                <c:pt idx="67952">
                  <c:v>-234.55849999999998</c:v>
                </c:pt>
                <c:pt idx="67953">
                  <c:v>-234.55649999999997</c:v>
                </c:pt>
                <c:pt idx="67954">
                  <c:v>-234.55449999999999</c:v>
                </c:pt>
                <c:pt idx="67955">
                  <c:v>-234.55249999999998</c:v>
                </c:pt>
                <c:pt idx="67956">
                  <c:v>-234.55049999999997</c:v>
                </c:pt>
                <c:pt idx="67957">
                  <c:v>-234.54849999999999</c:v>
                </c:pt>
                <c:pt idx="67958">
                  <c:v>-234.54649999999998</c:v>
                </c:pt>
                <c:pt idx="67959">
                  <c:v>-234.54449999999997</c:v>
                </c:pt>
                <c:pt idx="67960">
                  <c:v>-234.54249999999999</c:v>
                </c:pt>
                <c:pt idx="67961">
                  <c:v>-234.54049999999998</c:v>
                </c:pt>
                <c:pt idx="67962">
                  <c:v>-234.53849999999997</c:v>
                </c:pt>
                <c:pt idx="67963">
                  <c:v>-234.53649999999999</c:v>
                </c:pt>
                <c:pt idx="67964">
                  <c:v>-234.53449999999998</c:v>
                </c:pt>
                <c:pt idx="67965">
                  <c:v>-234.53249999999997</c:v>
                </c:pt>
                <c:pt idx="67966">
                  <c:v>-234.53049999999999</c:v>
                </c:pt>
                <c:pt idx="67967">
                  <c:v>-234.52849999999998</c:v>
                </c:pt>
                <c:pt idx="67968">
                  <c:v>-234.52649999999997</c:v>
                </c:pt>
                <c:pt idx="67969">
                  <c:v>-234.52449999999999</c:v>
                </c:pt>
                <c:pt idx="67970">
                  <c:v>-234.52249999999998</c:v>
                </c:pt>
                <c:pt idx="67971">
                  <c:v>-234.52049999999997</c:v>
                </c:pt>
                <c:pt idx="67972">
                  <c:v>-234.51849999999999</c:v>
                </c:pt>
                <c:pt idx="67973">
                  <c:v>-234.51649999999998</c:v>
                </c:pt>
                <c:pt idx="67974">
                  <c:v>-234.51449999999997</c:v>
                </c:pt>
                <c:pt idx="67975">
                  <c:v>-234.51249999999999</c:v>
                </c:pt>
                <c:pt idx="67976">
                  <c:v>-234.51049999999998</c:v>
                </c:pt>
                <c:pt idx="67977">
                  <c:v>-234.50849999999997</c:v>
                </c:pt>
                <c:pt idx="67978">
                  <c:v>-234.50649999999999</c:v>
                </c:pt>
                <c:pt idx="67979">
                  <c:v>-234.50449999999998</c:v>
                </c:pt>
                <c:pt idx="67980">
                  <c:v>-234.50249999999997</c:v>
                </c:pt>
                <c:pt idx="67981">
                  <c:v>-234.50049999999999</c:v>
                </c:pt>
                <c:pt idx="67982">
                  <c:v>-234.49849999999998</c:v>
                </c:pt>
                <c:pt idx="67983">
                  <c:v>-234.49649999999997</c:v>
                </c:pt>
                <c:pt idx="67984">
                  <c:v>-234.49449999999999</c:v>
                </c:pt>
                <c:pt idx="67985">
                  <c:v>-234.49249999999998</c:v>
                </c:pt>
                <c:pt idx="67986">
                  <c:v>-234.49049999999997</c:v>
                </c:pt>
                <c:pt idx="67987">
                  <c:v>-234.48849999999999</c:v>
                </c:pt>
                <c:pt idx="67988">
                  <c:v>-234.48649999999998</c:v>
                </c:pt>
                <c:pt idx="67989">
                  <c:v>-234.48449999999997</c:v>
                </c:pt>
                <c:pt idx="67990">
                  <c:v>-234.48249999999999</c:v>
                </c:pt>
                <c:pt idx="67991">
                  <c:v>-234.48049999999998</c:v>
                </c:pt>
                <c:pt idx="67992">
                  <c:v>-234.47849999999997</c:v>
                </c:pt>
                <c:pt idx="67993">
                  <c:v>-234.47649999999999</c:v>
                </c:pt>
                <c:pt idx="67994">
                  <c:v>-234.47449999999998</c:v>
                </c:pt>
                <c:pt idx="67995">
                  <c:v>-234.47249999999997</c:v>
                </c:pt>
                <c:pt idx="67996">
                  <c:v>-234.47049999999999</c:v>
                </c:pt>
                <c:pt idx="67997">
                  <c:v>-234.46849999999998</c:v>
                </c:pt>
                <c:pt idx="67998">
                  <c:v>-234.46649999999997</c:v>
                </c:pt>
                <c:pt idx="67999">
                  <c:v>-234.46449999999999</c:v>
                </c:pt>
                <c:pt idx="68000">
                  <c:v>-234.46249999999998</c:v>
                </c:pt>
                <c:pt idx="68001">
                  <c:v>-234.46049999999997</c:v>
                </c:pt>
                <c:pt idx="68002">
                  <c:v>-234.45849999999999</c:v>
                </c:pt>
                <c:pt idx="68003">
                  <c:v>-234.45649999999998</c:v>
                </c:pt>
                <c:pt idx="68004">
                  <c:v>-234.45449999999997</c:v>
                </c:pt>
                <c:pt idx="68005">
                  <c:v>-234.45249999999999</c:v>
                </c:pt>
                <c:pt idx="68006">
                  <c:v>-234.45049999999998</c:v>
                </c:pt>
                <c:pt idx="68007">
                  <c:v>-234.44849999999997</c:v>
                </c:pt>
                <c:pt idx="68008">
                  <c:v>-234.44649999999999</c:v>
                </c:pt>
                <c:pt idx="68009">
                  <c:v>-234.44449999999998</c:v>
                </c:pt>
                <c:pt idx="68010">
                  <c:v>-234.44249999999997</c:v>
                </c:pt>
                <c:pt idx="68011">
                  <c:v>-234.44049999999999</c:v>
                </c:pt>
                <c:pt idx="68012">
                  <c:v>-234.43849999999998</c:v>
                </c:pt>
                <c:pt idx="68013">
                  <c:v>-234.43649999999997</c:v>
                </c:pt>
                <c:pt idx="68014">
                  <c:v>-234.43449999999999</c:v>
                </c:pt>
                <c:pt idx="68015">
                  <c:v>-234.43249999999998</c:v>
                </c:pt>
                <c:pt idx="68016">
                  <c:v>-234.43049999999997</c:v>
                </c:pt>
                <c:pt idx="68017">
                  <c:v>-234.42849999999999</c:v>
                </c:pt>
                <c:pt idx="68018">
                  <c:v>-234.42649999999998</c:v>
                </c:pt>
                <c:pt idx="68019">
                  <c:v>-234.42449999999997</c:v>
                </c:pt>
                <c:pt idx="68020">
                  <c:v>-234.42249999999999</c:v>
                </c:pt>
                <c:pt idx="68021">
                  <c:v>-234.42049999999998</c:v>
                </c:pt>
                <c:pt idx="68022">
                  <c:v>-234.41849999999997</c:v>
                </c:pt>
                <c:pt idx="68023">
                  <c:v>-234.41649999999998</c:v>
                </c:pt>
                <c:pt idx="68024">
                  <c:v>-234.41449999999998</c:v>
                </c:pt>
                <c:pt idx="68025">
                  <c:v>-234.41249999999997</c:v>
                </c:pt>
                <c:pt idx="68026">
                  <c:v>-234.41049999999998</c:v>
                </c:pt>
                <c:pt idx="68027">
                  <c:v>-234.40849999999998</c:v>
                </c:pt>
                <c:pt idx="68028">
                  <c:v>-234.40649999999997</c:v>
                </c:pt>
                <c:pt idx="68029">
                  <c:v>-234.40449999999998</c:v>
                </c:pt>
                <c:pt idx="68030">
                  <c:v>-234.40249999999997</c:v>
                </c:pt>
                <c:pt idx="68031">
                  <c:v>-234.40049999999997</c:v>
                </c:pt>
                <c:pt idx="68032">
                  <c:v>-234.39849999999998</c:v>
                </c:pt>
                <c:pt idx="68033">
                  <c:v>-234.39649999999997</c:v>
                </c:pt>
                <c:pt idx="68034">
                  <c:v>-234.39449999999997</c:v>
                </c:pt>
                <c:pt idx="68035">
                  <c:v>-234.39249999999998</c:v>
                </c:pt>
                <c:pt idx="68036">
                  <c:v>-234.39049999999997</c:v>
                </c:pt>
                <c:pt idx="68037">
                  <c:v>-234.38849999999996</c:v>
                </c:pt>
                <c:pt idx="68038">
                  <c:v>-234.38649999999998</c:v>
                </c:pt>
                <c:pt idx="68039">
                  <c:v>-234.38449999999997</c:v>
                </c:pt>
                <c:pt idx="68040">
                  <c:v>-234.38249999999996</c:v>
                </c:pt>
                <c:pt idx="68041">
                  <c:v>-234.38049999999998</c:v>
                </c:pt>
                <c:pt idx="68042">
                  <c:v>-234.37849999999997</c:v>
                </c:pt>
                <c:pt idx="68043">
                  <c:v>-234.37649999999996</c:v>
                </c:pt>
                <c:pt idx="68044">
                  <c:v>-234.37449999999998</c:v>
                </c:pt>
                <c:pt idx="68045">
                  <c:v>-234.37249999999997</c:v>
                </c:pt>
                <c:pt idx="68046">
                  <c:v>-234.37049999999996</c:v>
                </c:pt>
                <c:pt idx="68047">
                  <c:v>-234.36849999999998</c:v>
                </c:pt>
                <c:pt idx="68048">
                  <c:v>-234.36649999999997</c:v>
                </c:pt>
                <c:pt idx="68049">
                  <c:v>-234.36449999999996</c:v>
                </c:pt>
                <c:pt idx="68050">
                  <c:v>-234.36249999999998</c:v>
                </c:pt>
                <c:pt idx="68051">
                  <c:v>-234.36049999999997</c:v>
                </c:pt>
                <c:pt idx="68052">
                  <c:v>-234.35849999999996</c:v>
                </c:pt>
                <c:pt idx="68053">
                  <c:v>-234.35649999999998</c:v>
                </c:pt>
                <c:pt idx="68054">
                  <c:v>-234.35449999999997</c:v>
                </c:pt>
                <c:pt idx="68055">
                  <c:v>-234.35249999999996</c:v>
                </c:pt>
                <c:pt idx="68056">
                  <c:v>-234.35049999999998</c:v>
                </c:pt>
                <c:pt idx="68057">
                  <c:v>-234.34849999999997</c:v>
                </c:pt>
                <c:pt idx="68058">
                  <c:v>-234.34649999999996</c:v>
                </c:pt>
                <c:pt idx="68059">
                  <c:v>-234.34449999999998</c:v>
                </c:pt>
                <c:pt idx="68060">
                  <c:v>-234.34249999999997</c:v>
                </c:pt>
                <c:pt idx="68061">
                  <c:v>-234.34049999999996</c:v>
                </c:pt>
                <c:pt idx="68062">
                  <c:v>-234.33849999999998</c:v>
                </c:pt>
                <c:pt idx="68063">
                  <c:v>-234.33649999999997</c:v>
                </c:pt>
                <c:pt idx="68064">
                  <c:v>-234.33449999999999</c:v>
                </c:pt>
                <c:pt idx="68065">
                  <c:v>-234.33249999999998</c:v>
                </c:pt>
                <c:pt idx="68066">
                  <c:v>-234.33049999999997</c:v>
                </c:pt>
                <c:pt idx="68067">
                  <c:v>-234.32849999999999</c:v>
                </c:pt>
                <c:pt idx="68068">
                  <c:v>-234.32649999999998</c:v>
                </c:pt>
                <c:pt idx="68069">
                  <c:v>-234.32449999999997</c:v>
                </c:pt>
                <c:pt idx="68070">
                  <c:v>-234.32249999999999</c:v>
                </c:pt>
                <c:pt idx="68071">
                  <c:v>-234.32049999999998</c:v>
                </c:pt>
                <c:pt idx="68072">
                  <c:v>-234.31849999999997</c:v>
                </c:pt>
                <c:pt idx="68073">
                  <c:v>-234.31649999999999</c:v>
                </c:pt>
                <c:pt idx="68074">
                  <c:v>-234.31449999999998</c:v>
                </c:pt>
                <c:pt idx="68075">
                  <c:v>-234.31249999999997</c:v>
                </c:pt>
                <c:pt idx="68076">
                  <c:v>-234.31049999999999</c:v>
                </c:pt>
                <c:pt idx="68077">
                  <c:v>-234.30849999999998</c:v>
                </c:pt>
                <c:pt idx="68078">
                  <c:v>-234.30649999999997</c:v>
                </c:pt>
                <c:pt idx="68079">
                  <c:v>-234.30449999999999</c:v>
                </c:pt>
                <c:pt idx="68080">
                  <c:v>-234.30249999999998</c:v>
                </c:pt>
                <c:pt idx="68081">
                  <c:v>-234.30049999999997</c:v>
                </c:pt>
                <c:pt idx="68082">
                  <c:v>-234.29849999999999</c:v>
                </c:pt>
                <c:pt idx="68083">
                  <c:v>-234.29649999999998</c:v>
                </c:pt>
                <c:pt idx="68084">
                  <c:v>-234.29449999999997</c:v>
                </c:pt>
                <c:pt idx="68085">
                  <c:v>-234.29249999999999</c:v>
                </c:pt>
                <c:pt idx="68086">
                  <c:v>-234.29049999999998</c:v>
                </c:pt>
                <c:pt idx="68087">
                  <c:v>-234.28849999999997</c:v>
                </c:pt>
                <c:pt idx="68088">
                  <c:v>-234.28649999999999</c:v>
                </c:pt>
                <c:pt idx="68089">
                  <c:v>-234.28449999999998</c:v>
                </c:pt>
                <c:pt idx="68090">
                  <c:v>-234.28249999999997</c:v>
                </c:pt>
                <c:pt idx="68091">
                  <c:v>-234.28049999999999</c:v>
                </c:pt>
                <c:pt idx="68092">
                  <c:v>-234.27849999999998</c:v>
                </c:pt>
                <c:pt idx="68093">
                  <c:v>-234.27649999999997</c:v>
                </c:pt>
                <c:pt idx="68094">
                  <c:v>-234.27449999999999</c:v>
                </c:pt>
                <c:pt idx="68095">
                  <c:v>-234.27249999999998</c:v>
                </c:pt>
                <c:pt idx="68096">
                  <c:v>-234.27049999999997</c:v>
                </c:pt>
                <c:pt idx="68097">
                  <c:v>-234.26849999999999</c:v>
                </c:pt>
                <c:pt idx="68098">
                  <c:v>-234.26649999999998</c:v>
                </c:pt>
                <c:pt idx="68099">
                  <c:v>-234.26449999999997</c:v>
                </c:pt>
                <c:pt idx="68100">
                  <c:v>-234.26249999999999</c:v>
                </c:pt>
                <c:pt idx="68101">
                  <c:v>-234.26049999999998</c:v>
                </c:pt>
                <c:pt idx="68102">
                  <c:v>-234.25849999999997</c:v>
                </c:pt>
                <c:pt idx="68103">
                  <c:v>-234.25649999999999</c:v>
                </c:pt>
                <c:pt idx="68104">
                  <c:v>-234.25449999999998</c:v>
                </c:pt>
                <c:pt idx="68105">
                  <c:v>-234.25249999999997</c:v>
                </c:pt>
                <c:pt idx="68106">
                  <c:v>-234.25049999999999</c:v>
                </c:pt>
                <c:pt idx="68107">
                  <c:v>-234.24849999999998</c:v>
                </c:pt>
                <c:pt idx="68108">
                  <c:v>-234.24649999999997</c:v>
                </c:pt>
                <c:pt idx="68109">
                  <c:v>-234.24449999999999</c:v>
                </c:pt>
                <c:pt idx="68110">
                  <c:v>-234.24249999999998</c:v>
                </c:pt>
                <c:pt idx="68111">
                  <c:v>-234.24049999999997</c:v>
                </c:pt>
                <c:pt idx="68112">
                  <c:v>-234.23849999999999</c:v>
                </c:pt>
                <c:pt idx="68113">
                  <c:v>-234.23649999999998</c:v>
                </c:pt>
                <c:pt idx="68114">
                  <c:v>-234.23449999999997</c:v>
                </c:pt>
                <c:pt idx="68115">
                  <c:v>-234.23249999999999</c:v>
                </c:pt>
                <c:pt idx="68116">
                  <c:v>-234.23049999999998</c:v>
                </c:pt>
                <c:pt idx="68117">
                  <c:v>-234.22849999999997</c:v>
                </c:pt>
                <c:pt idx="68118">
                  <c:v>-234.22649999999999</c:v>
                </c:pt>
                <c:pt idx="68119">
                  <c:v>-234.22449999999998</c:v>
                </c:pt>
                <c:pt idx="68120">
                  <c:v>-234.22249999999997</c:v>
                </c:pt>
                <c:pt idx="68121">
                  <c:v>-234.22049999999999</c:v>
                </c:pt>
                <c:pt idx="68122">
                  <c:v>-234.21849999999998</c:v>
                </c:pt>
                <c:pt idx="68123">
                  <c:v>-234.21649999999997</c:v>
                </c:pt>
                <c:pt idx="68124">
                  <c:v>-234.21449999999999</c:v>
                </c:pt>
                <c:pt idx="68125">
                  <c:v>-234.21249999999998</c:v>
                </c:pt>
                <c:pt idx="68126">
                  <c:v>-234.21049999999997</c:v>
                </c:pt>
                <c:pt idx="68127">
                  <c:v>-234.20849999999999</c:v>
                </c:pt>
                <c:pt idx="68128">
                  <c:v>-234.20649999999998</c:v>
                </c:pt>
                <c:pt idx="68129">
                  <c:v>-234.20449999999997</c:v>
                </c:pt>
                <c:pt idx="68130">
                  <c:v>-234.20249999999999</c:v>
                </c:pt>
                <c:pt idx="68131">
                  <c:v>-234.20049999999998</c:v>
                </c:pt>
                <c:pt idx="68132">
                  <c:v>-234.19849999999997</c:v>
                </c:pt>
                <c:pt idx="68133">
                  <c:v>-234.19649999999999</c:v>
                </c:pt>
                <c:pt idx="68134">
                  <c:v>-234.19449999999998</c:v>
                </c:pt>
                <c:pt idx="68135">
                  <c:v>-234.19249999999997</c:v>
                </c:pt>
                <c:pt idx="68136">
                  <c:v>-234.19049999999999</c:v>
                </c:pt>
                <c:pt idx="68137">
                  <c:v>-234.18849999999998</c:v>
                </c:pt>
                <c:pt idx="68138">
                  <c:v>-234.18649999999997</c:v>
                </c:pt>
                <c:pt idx="68139">
                  <c:v>-234.18449999999999</c:v>
                </c:pt>
                <c:pt idx="68140">
                  <c:v>-234.18249999999998</c:v>
                </c:pt>
                <c:pt idx="68141">
                  <c:v>-234.18049999999997</c:v>
                </c:pt>
                <c:pt idx="68142">
                  <c:v>-234.17849999999999</c:v>
                </c:pt>
                <c:pt idx="68143">
                  <c:v>-234.17649999999998</c:v>
                </c:pt>
                <c:pt idx="68144">
                  <c:v>-234.17449999999997</c:v>
                </c:pt>
                <c:pt idx="68145">
                  <c:v>-234.17249999999999</c:v>
                </c:pt>
                <c:pt idx="68146">
                  <c:v>-234.17049999999998</c:v>
                </c:pt>
                <c:pt idx="68147">
                  <c:v>-234.16849999999997</c:v>
                </c:pt>
                <c:pt idx="68148">
                  <c:v>-234.16649999999998</c:v>
                </c:pt>
                <c:pt idx="68149">
                  <c:v>-234.16449999999998</c:v>
                </c:pt>
                <c:pt idx="68150">
                  <c:v>-234.16249999999997</c:v>
                </c:pt>
                <c:pt idx="68151">
                  <c:v>-234.16049999999998</c:v>
                </c:pt>
                <c:pt idx="68152">
                  <c:v>-234.15849999999998</c:v>
                </c:pt>
                <c:pt idx="68153">
                  <c:v>-234.15649999999997</c:v>
                </c:pt>
                <c:pt idx="68154">
                  <c:v>-234.15449999999998</c:v>
                </c:pt>
                <c:pt idx="68155">
                  <c:v>-234.15249999999997</c:v>
                </c:pt>
                <c:pt idx="68156">
                  <c:v>-234.15049999999997</c:v>
                </c:pt>
                <c:pt idx="68157">
                  <c:v>-234.14849999999998</c:v>
                </c:pt>
                <c:pt idx="68158">
                  <c:v>-234.14649999999997</c:v>
                </c:pt>
                <c:pt idx="68159">
                  <c:v>-234.14449999999997</c:v>
                </c:pt>
                <c:pt idx="68160">
                  <c:v>-234.14249999999998</c:v>
                </c:pt>
                <c:pt idx="68161">
                  <c:v>-234.14049999999997</c:v>
                </c:pt>
                <c:pt idx="68162">
                  <c:v>-234.13849999999996</c:v>
                </c:pt>
                <c:pt idx="68163">
                  <c:v>-234.13649999999998</c:v>
                </c:pt>
                <c:pt idx="68164">
                  <c:v>-234.13449999999997</c:v>
                </c:pt>
                <c:pt idx="68165">
                  <c:v>-234.13249999999996</c:v>
                </c:pt>
                <c:pt idx="68166">
                  <c:v>-234.13049999999998</c:v>
                </c:pt>
                <c:pt idx="68167">
                  <c:v>-234.12849999999997</c:v>
                </c:pt>
                <c:pt idx="68168">
                  <c:v>-234.12649999999996</c:v>
                </c:pt>
                <c:pt idx="68169">
                  <c:v>-234.12449999999998</c:v>
                </c:pt>
                <c:pt idx="68170">
                  <c:v>-234.12249999999997</c:v>
                </c:pt>
                <c:pt idx="68171">
                  <c:v>-234.12049999999996</c:v>
                </c:pt>
                <c:pt idx="68172">
                  <c:v>-234.11849999999998</c:v>
                </c:pt>
                <c:pt idx="68173">
                  <c:v>-234.11649999999997</c:v>
                </c:pt>
                <c:pt idx="68174">
                  <c:v>-234.11449999999996</c:v>
                </c:pt>
                <c:pt idx="68175">
                  <c:v>-234.11249999999998</c:v>
                </c:pt>
                <c:pt idx="68176">
                  <c:v>-234.11049999999997</c:v>
                </c:pt>
                <c:pt idx="68177">
                  <c:v>-234.10849999999996</c:v>
                </c:pt>
                <c:pt idx="68178">
                  <c:v>-234.10649999999998</c:v>
                </c:pt>
                <c:pt idx="68179">
                  <c:v>-234.10449999999997</c:v>
                </c:pt>
                <c:pt idx="68180">
                  <c:v>-234.10249999999996</c:v>
                </c:pt>
                <c:pt idx="68181">
                  <c:v>-234.10049999999998</c:v>
                </c:pt>
                <c:pt idx="68182">
                  <c:v>-234.09849999999997</c:v>
                </c:pt>
                <c:pt idx="68183">
                  <c:v>-234.09649999999996</c:v>
                </c:pt>
                <c:pt idx="68184">
                  <c:v>-234.09449999999998</c:v>
                </c:pt>
                <c:pt idx="68185">
                  <c:v>-234.09249999999997</c:v>
                </c:pt>
                <c:pt idx="68186">
                  <c:v>-234.09049999999996</c:v>
                </c:pt>
                <c:pt idx="68187">
                  <c:v>-234.08849999999998</c:v>
                </c:pt>
                <c:pt idx="68188">
                  <c:v>-234.08649999999997</c:v>
                </c:pt>
                <c:pt idx="68189">
                  <c:v>-234.08449999999999</c:v>
                </c:pt>
                <c:pt idx="68190">
                  <c:v>-234.08249999999998</c:v>
                </c:pt>
                <c:pt idx="68191">
                  <c:v>-234.08049999999997</c:v>
                </c:pt>
                <c:pt idx="68192">
                  <c:v>-234.07849999999999</c:v>
                </c:pt>
                <c:pt idx="68193">
                  <c:v>-234.07649999999998</c:v>
                </c:pt>
                <c:pt idx="68194">
                  <c:v>-234.07449999999997</c:v>
                </c:pt>
                <c:pt idx="68195">
                  <c:v>-234.07249999999999</c:v>
                </c:pt>
                <c:pt idx="68196">
                  <c:v>-234.07049999999998</c:v>
                </c:pt>
                <c:pt idx="68197">
                  <c:v>-234.06849999999997</c:v>
                </c:pt>
                <c:pt idx="68198">
                  <c:v>-234.06649999999999</c:v>
                </c:pt>
                <c:pt idx="68199">
                  <c:v>-234.06449999999998</c:v>
                </c:pt>
                <c:pt idx="68200">
                  <c:v>-234.06249999999997</c:v>
                </c:pt>
                <c:pt idx="68201">
                  <c:v>-234.06049999999999</c:v>
                </c:pt>
                <c:pt idx="68202">
                  <c:v>-234.05849999999998</c:v>
                </c:pt>
                <c:pt idx="68203">
                  <c:v>-234.05649999999997</c:v>
                </c:pt>
                <c:pt idx="68204">
                  <c:v>-234.05449999999999</c:v>
                </c:pt>
                <c:pt idx="68205">
                  <c:v>-234.05249999999998</c:v>
                </c:pt>
                <c:pt idx="68206">
                  <c:v>-234.05049999999997</c:v>
                </c:pt>
                <c:pt idx="68207">
                  <c:v>-234.04849999999999</c:v>
                </c:pt>
                <c:pt idx="68208">
                  <c:v>-234.04649999999998</c:v>
                </c:pt>
                <c:pt idx="68209">
                  <c:v>-234.04449999999997</c:v>
                </c:pt>
                <c:pt idx="68210">
                  <c:v>-234.04249999999999</c:v>
                </c:pt>
                <c:pt idx="68211">
                  <c:v>-234.04049999999998</c:v>
                </c:pt>
                <c:pt idx="68212">
                  <c:v>-234.03849999999997</c:v>
                </c:pt>
                <c:pt idx="68213">
                  <c:v>-234.03649999999999</c:v>
                </c:pt>
                <c:pt idx="68214">
                  <c:v>-234.03449999999998</c:v>
                </c:pt>
                <c:pt idx="68215">
                  <c:v>-234.03249999999997</c:v>
                </c:pt>
                <c:pt idx="68216">
                  <c:v>-234.03049999999999</c:v>
                </c:pt>
                <c:pt idx="68217">
                  <c:v>-234.02849999999998</c:v>
                </c:pt>
                <c:pt idx="68218">
                  <c:v>-234.02649999999997</c:v>
                </c:pt>
                <c:pt idx="68219">
                  <c:v>-234.02449999999999</c:v>
                </c:pt>
                <c:pt idx="68220">
                  <c:v>-234.02249999999998</c:v>
                </c:pt>
                <c:pt idx="68221">
                  <c:v>-234.02049999999997</c:v>
                </c:pt>
                <c:pt idx="68222">
                  <c:v>-234.01849999999999</c:v>
                </c:pt>
                <c:pt idx="68223">
                  <c:v>-234.01649999999998</c:v>
                </c:pt>
                <c:pt idx="68224">
                  <c:v>-234.01449999999997</c:v>
                </c:pt>
                <c:pt idx="68225">
                  <c:v>-234.01249999999999</c:v>
                </c:pt>
                <c:pt idx="68226">
                  <c:v>-234.01049999999998</c:v>
                </c:pt>
                <c:pt idx="68227">
                  <c:v>-234.00849999999997</c:v>
                </c:pt>
                <c:pt idx="68228">
                  <c:v>-234.00649999999999</c:v>
                </c:pt>
                <c:pt idx="68229">
                  <c:v>-234.00449999999998</c:v>
                </c:pt>
                <c:pt idx="68230">
                  <c:v>-234.00249999999997</c:v>
                </c:pt>
                <c:pt idx="68231">
                  <c:v>-234.00049999999999</c:v>
                </c:pt>
                <c:pt idx="68232">
                  <c:v>-233.99849999999998</c:v>
                </c:pt>
                <c:pt idx="68233">
                  <c:v>-233.99649999999997</c:v>
                </c:pt>
                <c:pt idx="68234">
                  <c:v>-233.99449999999999</c:v>
                </c:pt>
                <c:pt idx="68235">
                  <c:v>-233.99249999999998</c:v>
                </c:pt>
                <c:pt idx="68236">
                  <c:v>-233.99049999999997</c:v>
                </c:pt>
                <c:pt idx="68237">
                  <c:v>-233.98849999999999</c:v>
                </c:pt>
                <c:pt idx="68238">
                  <c:v>-233.98649999999998</c:v>
                </c:pt>
                <c:pt idx="68239">
                  <c:v>-233.98449999999997</c:v>
                </c:pt>
                <c:pt idx="68240">
                  <c:v>-233.98249999999999</c:v>
                </c:pt>
                <c:pt idx="68241">
                  <c:v>-233.98049999999998</c:v>
                </c:pt>
                <c:pt idx="68242">
                  <c:v>-233.97849999999997</c:v>
                </c:pt>
                <c:pt idx="68243">
                  <c:v>-233.97649999999999</c:v>
                </c:pt>
                <c:pt idx="68244">
                  <c:v>-233.97449999999998</c:v>
                </c:pt>
                <c:pt idx="68245">
                  <c:v>-233.97249999999997</c:v>
                </c:pt>
                <c:pt idx="68246">
                  <c:v>-233.97049999999999</c:v>
                </c:pt>
                <c:pt idx="68247">
                  <c:v>-233.96849999999998</c:v>
                </c:pt>
                <c:pt idx="68248">
                  <c:v>-233.96649999999997</c:v>
                </c:pt>
                <c:pt idx="68249">
                  <c:v>-233.96449999999999</c:v>
                </c:pt>
                <c:pt idx="68250">
                  <c:v>-233.96249999999998</c:v>
                </c:pt>
                <c:pt idx="68251">
                  <c:v>-233.96049999999997</c:v>
                </c:pt>
                <c:pt idx="68252">
                  <c:v>-233.95849999999999</c:v>
                </c:pt>
                <c:pt idx="68253">
                  <c:v>-233.95649999999998</c:v>
                </c:pt>
                <c:pt idx="68254">
                  <c:v>-233.95449999999997</c:v>
                </c:pt>
                <c:pt idx="68255">
                  <c:v>-233.95249999999999</c:v>
                </c:pt>
                <c:pt idx="68256">
                  <c:v>-233.95049999999998</c:v>
                </c:pt>
                <c:pt idx="68257">
                  <c:v>-233.94849999999997</c:v>
                </c:pt>
                <c:pt idx="68258">
                  <c:v>-233.94649999999999</c:v>
                </c:pt>
                <c:pt idx="68259">
                  <c:v>-233.94449999999998</c:v>
                </c:pt>
                <c:pt idx="68260">
                  <c:v>-233.94249999999997</c:v>
                </c:pt>
                <c:pt idx="68261">
                  <c:v>-233.94049999999999</c:v>
                </c:pt>
                <c:pt idx="68262">
                  <c:v>-233.93849999999998</c:v>
                </c:pt>
                <c:pt idx="68263">
                  <c:v>-233.93649999999997</c:v>
                </c:pt>
                <c:pt idx="68264">
                  <c:v>-233.93449999999999</c:v>
                </c:pt>
                <c:pt idx="68265">
                  <c:v>-233.93249999999998</c:v>
                </c:pt>
                <c:pt idx="68266">
                  <c:v>-233.93049999999997</c:v>
                </c:pt>
                <c:pt idx="68267">
                  <c:v>-233.92849999999999</c:v>
                </c:pt>
                <c:pt idx="68268">
                  <c:v>-233.92649999999998</c:v>
                </c:pt>
                <c:pt idx="68269">
                  <c:v>-233.92449999999997</c:v>
                </c:pt>
                <c:pt idx="68270">
                  <c:v>-233.92249999999999</c:v>
                </c:pt>
                <c:pt idx="68271">
                  <c:v>-233.92049999999998</c:v>
                </c:pt>
                <c:pt idx="68272">
                  <c:v>-233.91849999999997</c:v>
                </c:pt>
                <c:pt idx="68273">
                  <c:v>-233.91649999999998</c:v>
                </c:pt>
                <c:pt idx="68274">
                  <c:v>-233.91449999999998</c:v>
                </c:pt>
                <c:pt idx="68275">
                  <c:v>-233.91249999999997</c:v>
                </c:pt>
                <c:pt idx="68276">
                  <c:v>-233.91049999999998</c:v>
                </c:pt>
                <c:pt idx="68277">
                  <c:v>-233.90849999999998</c:v>
                </c:pt>
                <c:pt idx="68278">
                  <c:v>-233.90649999999997</c:v>
                </c:pt>
                <c:pt idx="68279">
                  <c:v>-233.90449999999998</c:v>
                </c:pt>
                <c:pt idx="68280">
                  <c:v>-233.90249999999997</c:v>
                </c:pt>
                <c:pt idx="68281">
                  <c:v>-233.90049999999997</c:v>
                </c:pt>
                <c:pt idx="68282">
                  <c:v>-233.89849999999998</c:v>
                </c:pt>
                <c:pt idx="68283">
                  <c:v>-233.89649999999997</c:v>
                </c:pt>
                <c:pt idx="68284">
                  <c:v>-233.89449999999997</c:v>
                </c:pt>
                <c:pt idx="68285">
                  <c:v>-233.89249999999998</c:v>
                </c:pt>
                <c:pt idx="68286">
                  <c:v>-233.89049999999997</c:v>
                </c:pt>
                <c:pt idx="68287">
                  <c:v>-233.88849999999996</c:v>
                </c:pt>
                <c:pt idx="68288">
                  <c:v>-233.88649999999998</c:v>
                </c:pt>
                <c:pt idx="68289">
                  <c:v>-233.88449999999997</c:v>
                </c:pt>
                <c:pt idx="68290">
                  <c:v>-233.88249999999996</c:v>
                </c:pt>
                <c:pt idx="68291">
                  <c:v>-233.88049999999998</c:v>
                </c:pt>
                <c:pt idx="68292">
                  <c:v>-233.87849999999997</c:v>
                </c:pt>
                <c:pt idx="68293">
                  <c:v>-233.87649999999996</c:v>
                </c:pt>
                <c:pt idx="68294">
                  <c:v>-233.87449999999998</c:v>
                </c:pt>
                <c:pt idx="68295">
                  <c:v>-233.87249999999997</c:v>
                </c:pt>
                <c:pt idx="68296">
                  <c:v>-233.87049999999996</c:v>
                </c:pt>
                <c:pt idx="68297">
                  <c:v>-233.86849999999998</c:v>
                </c:pt>
                <c:pt idx="68298">
                  <c:v>-233.86649999999997</c:v>
                </c:pt>
                <c:pt idx="68299">
                  <c:v>-233.86449999999996</c:v>
                </c:pt>
                <c:pt idx="68300">
                  <c:v>-233.86249999999998</c:v>
                </c:pt>
                <c:pt idx="68301">
                  <c:v>-233.86049999999997</c:v>
                </c:pt>
                <c:pt idx="68302">
                  <c:v>-233.85849999999996</c:v>
                </c:pt>
                <c:pt idx="68303">
                  <c:v>-233.85649999999998</c:v>
                </c:pt>
                <c:pt idx="68304">
                  <c:v>-233.85449999999997</c:v>
                </c:pt>
                <c:pt idx="68305">
                  <c:v>-233.85249999999996</c:v>
                </c:pt>
                <c:pt idx="68306">
                  <c:v>-233.85049999999998</c:v>
                </c:pt>
                <c:pt idx="68307">
                  <c:v>-233.84849999999997</c:v>
                </c:pt>
                <c:pt idx="68308">
                  <c:v>-233.84649999999996</c:v>
                </c:pt>
                <c:pt idx="68309">
                  <c:v>-233.84449999999998</c:v>
                </c:pt>
                <c:pt idx="68310">
                  <c:v>-233.84249999999997</c:v>
                </c:pt>
                <c:pt idx="68311">
                  <c:v>-233.84049999999996</c:v>
                </c:pt>
                <c:pt idx="68312">
                  <c:v>-233.83849999999998</c:v>
                </c:pt>
                <c:pt idx="68313">
                  <c:v>-233.83649999999997</c:v>
                </c:pt>
                <c:pt idx="68314">
                  <c:v>-233.83449999999999</c:v>
                </c:pt>
                <c:pt idx="68315">
                  <c:v>-233.83249999999998</c:v>
                </c:pt>
                <c:pt idx="68316">
                  <c:v>-233.83049999999997</c:v>
                </c:pt>
                <c:pt idx="68317">
                  <c:v>-233.82849999999999</c:v>
                </c:pt>
                <c:pt idx="68318">
                  <c:v>-233.82649999999998</c:v>
                </c:pt>
                <c:pt idx="68319">
                  <c:v>-233.82449999999997</c:v>
                </c:pt>
                <c:pt idx="68320">
                  <c:v>-233.82249999999999</c:v>
                </c:pt>
                <c:pt idx="68321">
                  <c:v>-233.82049999999998</c:v>
                </c:pt>
                <c:pt idx="68322">
                  <c:v>-233.81849999999997</c:v>
                </c:pt>
                <c:pt idx="68323">
                  <c:v>-233.81649999999999</c:v>
                </c:pt>
                <c:pt idx="68324">
                  <c:v>-233.81449999999998</c:v>
                </c:pt>
                <c:pt idx="68325">
                  <c:v>-233.81249999999997</c:v>
                </c:pt>
                <c:pt idx="68326">
                  <c:v>-233.81049999999999</c:v>
                </c:pt>
                <c:pt idx="68327">
                  <c:v>-233.80849999999998</c:v>
                </c:pt>
                <c:pt idx="68328">
                  <c:v>-233.80649999999997</c:v>
                </c:pt>
                <c:pt idx="68329">
                  <c:v>-233.80449999999999</c:v>
                </c:pt>
                <c:pt idx="68330">
                  <c:v>-233.80249999999998</c:v>
                </c:pt>
                <c:pt idx="68331">
                  <c:v>-233.80049999999997</c:v>
                </c:pt>
                <c:pt idx="68332">
                  <c:v>-233.79849999999999</c:v>
                </c:pt>
                <c:pt idx="68333">
                  <c:v>-233.79649999999998</c:v>
                </c:pt>
                <c:pt idx="68334">
                  <c:v>-233.79449999999997</c:v>
                </c:pt>
                <c:pt idx="68335">
                  <c:v>-233.79249999999999</c:v>
                </c:pt>
                <c:pt idx="68336">
                  <c:v>-233.79049999999998</c:v>
                </c:pt>
                <c:pt idx="68337">
                  <c:v>-233.78849999999997</c:v>
                </c:pt>
                <c:pt idx="68338">
                  <c:v>-233.78649999999999</c:v>
                </c:pt>
                <c:pt idx="68339">
                  <c:v>-233.78449999999998</c:v>
                </c:pt>
                <c:pt idx="68340">
                  <c:v>-233.78249999999997</c:v>
                </c:pt>
                <c:pt idx="68341">
                  <c:v>-233.78049999999999</c:v>
                </c:pt>
                <c:pt idx="68342">
                  <c:v>-233.77849999999998</c:v>
                </c:pt>
                <c:pt idx="68343">
                  <c:v>-233.77649999999997</c:v>
                </c:pt>
                <c:pt idx="68344">
                  <c:v>-233.77449999999999</c:v>
                </c:pt>
                <c:pt idx="68345">
                  <c:v>-233.77249999999998</c:v>
                </c:pt>
                <c:pt idx="68346">
                  <c:v>-233.77049999999997</c:v>
                </c:pt>
                <c:pt idx="68347">
                  <c:v>-233.76849999999999</c:v>
                </c:pt>
                <c:pt idx="68348">
                  <c:v>-233.76649999999998</c:v>
                </c:pt>
                <c:pt idx="68349">
                  <c:v>-233.76449999999997</c:v>
                </c:pt>
                <c:pt idx="68350">
                  <c:v>-233.76249999999999</c:v>
                </c:pt>
                <c:pt idx="68351">
                  <c:v>-233.76049999999998</c:v>
                </c:pt>
                <c:pt idx="68352">
                  <c:v>-233.75849999999997</c:v>
                </c:pt>
                <c:pt idx="68353">
                  <c:v>-233.75649999999999</c:v>
                </c:pt>
                <c:pt idx="68354">
                  <c:v>-233.75449999999998</c:v>
                </c:pt>
                <c:pt idx="68355">
                  <c:v>-233.75249999999997</c:v>
                </c:pt>
                <c:pt idx="68356">
                  <c:v>-233.75049999999999</c:v>
                </c:pt>
                <c:pt idx="68357">
                  <c:v>-233.74849999999998</c:v>
                </c:pt>
                <c:pt idx="68358">
                  <c:v>-233.74649999999997</c:v>
                </c:pt>
                <c:pt idx="68359">
                  <c:v>-233.74449999999999</c:v>
                </c:pt>
                <c:pt idx="68360">
                  <c:v>-233.74249999999998</c:v>
                </c:pt>
                <c:pt idx="68361">
                  <c:v>-233.74049999999997</c:v>
                </c:pt>
                <c:pt idx="68362">
                  <c:v>-233.73849999999999</c:v>
                </c:pt>
                <c:pt idx="68363">
                  <c:v>-233.73649999999998</c:v>
                </c:pt>
                <c:pt idx="68364">
                  <c:v>-233.73449999999997</c:v>
                </c:pt>
                <c:pt idx="68365">
                  <c:v>-233.73249999999999</c:v>
                </c:pt>
                <c:pt idx="68366">
                  <c:v>-233.73049999999998</c:v>
                </c:pt>
                <c:pt idx="68367">
                  <c:v>-233.72849999999997</c:v>
                </c:pt>
                <c:pt idx="68368">
                  <c:v>-233.72649999999999</c:v>
                </c:pt>
                <c:pt idx="68369">
                  <c:v>-233.72449999999998</c:v>
                </c:pt>
                <c:pt idx="68370">
                  <c:v>-233.72249999999997</c:v>
                </c:pt>
                <c:pt idx="68371">
                  <c:v>-233.72049999999999</c:v>
                </c:pt>
                <c:pt idx="68372">
                  <c:v>-233.71849999999998</c:v>
                </c:pt>
                <c:pt idx="68373">
                  <c:v>-233.71649999999997</c:v>
                </c:pt>
                <c:pt idx="68374">
                  <c:v>-233.71449999999999</c:v>
                </c:pt>
                <c:pt idx="68375">
                  <c:v>-233.71249999999998</c:v>
                </c:pt>
                <c:pt idx="68376">
                  <c:v>-233.71049999999997</c:v>
                </c:pt>
                <c:pt idx="68377">
                  <c:v>-233.70849999999999</c:v>
                </c:pt>
                <c:pt idx="68378">
                  <c:v>-233.70649999999998</c:v>
                </c:pt>
                <c:pt idx="68379">
                  <c:v>-233.70449999999997</c:v>
                </c:pt>
                <c:pt idx="68380">
                  <c:v>-233.70249999999999</c:v>
                </c:pt>
                <c:pt idx="68381">
                  <c:v>-233.70049999999998</c:v>
                </c:pt>
                <c:pt idx="68382">
                  <c:v>-233.69849999999997</c:v>
                </c:pt>
                <c:pt idx="68383">
                  <c:v>-233.69649999999999</c:v>
                </c:pt>
                <c:pt idx="68384">
                  <c:v>-233.69449999999998</c:v>
                </c:pt>
                <c:pt idx="68385">
                  <c:v>-233.69249999999997</c:v>
                </c:pt>
                <c:pt idx="68386">
                  <c:v>-233.69049999999999</c:v>
                </c:pt>
                <c:pt idx="68387">
                  <c:v>-233.68849999999998</c:v>
                </c:pt>
                <c:pt idx="68388">
                  <c:v>-233.68649999999997</c:v>
                </c:pt>
                <c:pt idx="68389">
                  <c:v>-233.68449999999999</c:v>
                </c:pt>
                <c:pt idx="68390">
                  <c:v>-233.68249999999998</c:v>
                </c:pt>
                <c:pt idx="68391">
                  <c:v>-233.68049999999997</c:v>
                </c:pt>
                <c:pt idx="68392">
                  <c:v>-233.67849999999999</c:v>
                </c:pt>
                <c:pt idx="68393">
                  <c:v>-233.67649999999998</c:v>
                </c:pt>
                <c:pt idx="68394">
                  <c:v>-233.67449999999997</c:v>
                </c:pt>
                <c:pt idx="68395">
                  <c:v>-233.67249999999999</c:v>
                </c:pt>
                <c:pt idx="68396">
                  <c:v>-233.67049999999998</c:v>
                </c:pt>
                <c:pt idx="68397">
                  <c:v>-233.66849999999997</c:v>
                </c:pt>
                <c:pt idx="68398">
                  <c:v>-233.66649999999998</c:v>
                </c:pt>
                <c:pt idx="68399">
                  <c:v>-233.66449999999998</c:v>
                </c:pt>
                <c:pt idx="68400">
                  <c:v>-233.66249999999997</c:v>
                </c:pt>
                <c:pt idx="68401">
                  <c:v>-233.66049999999998</c:v>
                </c:pt>
                <c:pt idx="68402">
                  <c:v>-233.65849999999998</c:v>
                </c:pt>
                <c:pt idx="68403">
                  <c:v>-233.65649999999997</c:v>
                </c:pt>
                <c:pt idx="68404">
                  <c:v>-233.65449999999998</c:v>
                </c:pt>
                <c:pt idx="68405">
                  <c:v>-233.65249999999997</c:v>
                </c:pt>
                <c:pt idx="68406">
                  <c:v>-233.65049999999997</c:v>
                </c:pt>
                <c:pt idx="68407">
                  <c:v>-233.64849999999998</c:v>
                </c:pt>
                <c:pt idx="68408">
                  <c:v>-233.64649999999997</c:v>
                </c:pt>
                <c:pt idx="68409">
                  <c:v>-233.64449999999997</c:v>
                </c:pt>
                <c:pt idx="68410">
                  <c:v>-233.64249999999998</c:v>
                </c:pt>
                <c:pt idx="68411">
                  <c:v>-233.64049999999997</c:v>
                </c:pt>
                <c:pt idx="68412">
                  <c:v>-233.63849999999996</c:v>
                </c:pt>
                <c:pt idx="68413">
                  <c:v>-233.63649999999998</c:v>
                </c:pt>
                <c:pt idx="68414">
                  <c:v>-233.63449999999997</c:v>
                </c:pt>
                <c:pt idx="68415">
                  <c:v>-233.63249999999996</c:v>
                </c:pt>
                <c:pt idx="68416">
                  <c:v>-233.63049999999998</c:v>
                </c:pt>
                <c:pt idx="68417">
                  <c:v>-233.62849999999997</c:v>
                </c:pt>
                <c:pt idx="68418">
                  <c:v>-233.62649999999996</c:v>
                </c:pt>
                <c:pt idx="68419">
                  <c:v>-233.62449999999998</c:v>
                </c:pt>
                <c:pt idx="68420">
                  <c:v>-233.62249999999997</c:v>
                </c:pt>
                <c:pt idx="68421">
                  <c:v>-233.62049999999996</c:v>
                </c:pt>
                <c:pt idx="68422">
                  <c:v>-233.61849999999998</c:v>
                </c:pt>
                <c:pt idx="68423">
                  <c:v>-233.61649999999997</c:v>
                </c:pt>
                <c:pt idx="68424">
                  <c:v>-233.61449999999996</c:v>
                </c:pt>
                <c:pt idx="68425">
                  <c:v>-233.61249999999998</c:v>
                </c:pt>
                <c:pt idx="68426">
                  <c:v>-233.61049999999997</c:v>
                </c:pt>
                <c:pt idx="68427">
                  <c:v>-233.60849999999996</c:v>
                </c:pt>
                <c:pt idx="68428">
                  <c:v>-233.60649999999998</c:v>
                </c:pt>
                <c:pt idx="68429">
                  <c:v>-233.60449999999997</c:v>
                </c:pt>
                <c:pt idx="68430">
                  <c:v>-233.60249999999996</c:v>
                </c:pt>
                <c:pt idx="68431">
                  <c:v>-233.60049999999998</c:v>
                </c:pt>
                <c:pt idx="68432">
                  <c:v>-233.59849999999997</c:v>
                </c:pt>
                <c:pt idx="68433">
                  <c:v>-233.59649999999996</c:v>
                </c:pt>
                <c:pt idx="68434">
                  <c:v>-233.59449999999998</c:v>
                </c:pt>
                <c:pt idx="68435">
                  <c:v>-233.59249999999997</c:v>
                </c:pt>
                <c:pt idx="68436">
                  <c:v>-233.59049999999996</c:v>
                </c:pt>
                <c:pt idx="68437">
                  <c:v>-233.58849999999998</c:v>
                </c:pt>
                <c:pt idx="68438">
                  <c:v>-233.58649999999997</c:v>
                </c:pt>
                <c:pt idx="68439">
                  <c:v>-233.58449999999999</c:v>
                </c:pt>
                <c:pt idx="68440">
                  <c:v>-233.58249999999998</c:v>
                </c:pt>
                <c:pt idx="68441">
                  <c:v>-233.58049999999997</c:v>
                </c:pt>
                <c:pt idx="68442">
                  <c:v>-233.57849999999999</c:v>
                </c:pt>
                <c:pt idx="68443">
                  <c:v>-233.57649999999998</c:v>
                </c:pt>
                <c:pt idx="68444">
                  <c:v>-233.57449999999997</c:v>
                </c:pt>
                <c:pt idx="68445">
                  <c:v>-233.57249999999999</c:v>
                </c:pt>
                <c:pt idx="68446">
                  <c:v>-233.57049999999998</c:v>
                </c:pt>
                <c:pt idx="68447">
                  <c:v>-233.56849999999997</c:v>
                </c:pt>
                <c:pt idx="68448">
                  <c:v>-233.56649999999999</c:v>
                </c:pt>
                <c:pt idx="68449">
                  <c:v>-233.56449999999998</c:v>
                </c:pt>
                <c:pt idx="68450">
                  <c:v>-233.56249999999997</c:v>
                </c:pt>
                <c:pt idx="68451">
                  <c:v>-233.56049999999999</c:v>
                </c:pt>
                <c:pt idx="68452">
                  <c:v>-233.55849999999998</c:v>
                </c:pt>
                <c:pt idx="68453">
                  <c:v>-233.55649999999997</c:v>
                </c:pt>
                <c:pt idx="68454">
                  <c:v>-233.55449999999999</c:v>
                </c:pt>
                <c:pt idx="68455">
                  <c:v>-233.55249999999998</c:v>
                </c:pt>
                <c:pt idx="68456">
                  <c:v>-233.55049999999997</c:v>
                </c:pt>
                <c:pt idx="68457">
                  <c:v>-233.54849999999999</c:v>
                </c:pt>
                <c:pt idx="68458">
                  <c:v>-233.54649999999998</c:v>
                </c:pt>
                <c:pt idx="68459">
                  <c:v>-233.54449999999997</c:v>
                </c:pt>
                <c:pt idx="68460">
                  <c:v>-233.54249999999999</c:v>
                </c:pt>
                <c:pt idx="68461">
                  <c:v>-233.54049999999998</c:v>
                </c:pt>
                <c:pt idx="68462">
                  <c:v>-233.53849999999997</c:v>
                </c:pt>
                <c:pt idx="68463">
                  <c:v>-233.53649999999999</c:v>
                </c:pt>
                <c:pt idx="68464">
                  <c:v>-233.53449999999998</c:v>
                </c:pt>
                <c:pt idx="68465">
                  <c:v>-233.53249999999997</c:v>
                </c:pt>
                <c:pt idx="68466">
                  <c:v>-233.53049999999999</c:v>
                </c:pt>
                <c:pt idx="68467">
                  <c:v>-233.52849999999998</c:v>
                </c:pt>
                <c:pt idx="68468">
                  <c:v>-233.52649999999997</c:v>
                </c:pt>
                <c:pt idx="68469">
                  <c:v>-233.52449999999999</c:v>
                </c:pt>
                <c:pt idx="68470">
                  <c:v>-233.52249999999998</c:v>
                </c:pt>
                <c:pt idx="68471">
                  <c:v>-233.52049999999997</c:v>
                </c:pt>
                <c:pt idx="68472">
                  <c:v>-233.51849999999999</c:v>
                </c:pt>
                <c:pt idx="68473">
                  <c:v>-233.51649999999998</c:v>
                </c:pt>
                <c:pt idx="68474">
                  <c:v>-233.51449999999997</c:v>
                </c:pt>
                <c:pt idx="68475">
                  <c:v>-233.51249999999999</c:v>
                </c:pt>
                <c:pt idx="68476">
                  <c:v>-233.51049999999998</c:v>
                </c:pt>
                <c:pt idx="68477">
                  <c:v>-233.50849999999997</c:v>
                </c:pt>
                <c:pt idx="68478">
                  <c:v>-233.50649999999999</c:v>
                </c:pt>
                <c:pt idx="68479">
                  <c:v>-233.50449999999998</c:v>
                </c:pt>
                <c:pt idx="68480">
                  <c:v>-233.50249999999997</c:v>
                </c:pt>
                <c:pt idx="68481">
                  <c:v>-233.50049999999999</c:v>
                </c:pt>
                <c:pt idx="68482">
                  <c:v>-233.49849999999998</c:v>
                </c:pt>
                <c:pt idx="68483">
                  <c:v>-233.49649999999997</c:v>
                </c:pt>
                <c:pt idx="68484">
                  <c:v>-233.49449999999999</c:v>
                </c:pt>
                <c:pt idx="68485">
                  <c:v>-233.49249999999998</c:v>
                </c:pt>
                <c:pt idx="68486">
                  <c:v>-233.49049999999997</c:v>
                </c:pt>
                <c:pt idx="68487">
                  <c:v>-233.48849999999999</c:v>
                </c:pt>
                <c:pt idx="68488">
                  <c:v>-233.48649999999998</c:v>
                </c:pt>
                <c:pt idx="68489">
                  <c:v>-233.48449999999997</c:v>
                </c:pt>
                <c:pt idx="68490">
                  <c:v>-233.48249999999999</c:v>
                </c:pt>
                <c:pt idx="68491">
                  <c:v>-233.48049999999998</c:v>
                </c:pt>
                <c:pt idx="68492">
                  <c:v>-233.47849999999997</c:v>
                </c:pt>
                <c:pt idx="68493">
                  <c:v>-233.47649999999999</c:v>
                </c:pt>
                <c:pt idx="68494">
                  <c:v>-233.47449999999998</c:v>
                </c:pt>
                <c:pt idx="68495">
                  <c:v>-233.47249999999997</c:v>
                </c:pt>
                <c:pt idx="68496">
                  <c:v>-233.47049999999999</c:v>
                </c:pt>
                <c:pt idx="68497">
                  <c:v>-233.46849999999998</c:v>
                </c:pt>
                <c:pt idx="68498">
                  <c:v>-233.46649999999997</c:v>
                </c:pt>
                <c:pt idx="68499">
                  <c:v>-233.46449999999999</c:v>
                </c:pt>
                <c:pt idx="68500">
                  <c:v>-233.46249999999998</c:v>
                </c:pt>
                <c:pt idx="68501">
                  <c:v>-233.46049999999997</c:v>
                </c:pt>
                <c:pt idx="68502">
                  <c:v>-233.45849999999999</c:v>
                </c:pt>
                <c:pt idx="68503">
                  <c:v>-233.45649999999998</c:v>
                </c:pt>
                <c:pt idx="68504">
                  <c:v>-233.45449999999997</c:v>
                </c:pt>
                <c:pt idx="68505">
                  <c:v>-233.45249999999999</c:v>
                </c:pt>
                <c:pt idx="68506">
                  <c:v>-233.45049999999998</c:v>
                </c:pt>
                <c:pt idx="68507">
                  <c:v>-233.44849999999997</c:v>
                </c:pt>
                <c:pt idx="68508">
                  <c:v>-233.44649999999999</c:v>
                </c:pt>
                <c:pt idx="68509">
                  <c:v>-233.44449999999998</c:v>
                </c:pt>
                <c:pt idx="68510">
                  <c:v>-233.44249999999997</c:v>
                </c:pt>
                <c:pt idx="68511">
                  <c:v>-233.44049999999999</c:v>
                </c:pt>
                <c:pt idx="68512">
                  <c:v>-233.43849999999998</c:v>
                </c:pt>
                <c:pt idx="68513">
                  <c:v>-233.43649999999997</c:v>
                </c:pt>
                <c:pt idx="68514">
                  <c:v>-233.43449999999999</c:v>
                </c:pt>
                <c:pt idx="68515">
                  <c:v>-233.43249999999998</c:v>
                </c:pt>
                <c:pt idx="68516">
                  <c:v>-233.43049999999997</c:v>
                </c:pt>
                <c:pt idx="68517">
                  <c:v>-233.42849999999999</c:v>
                </c:pt>
                <c:pt idx="68518">
                  <c:v>-233.42649999999998</c:v>
                </c:pt>
                <c:pt idx="68519">
                  <c:v>-233.42449999999997</c:v>
                </c:pt>
                <c:pt idx="68520">
                  <c:v>-233.42249999999999</c:v>
                </c:pt>
                <c:pt idx="68521">
                  <c:v>-233.42049999999998</c:v>
                </c:pt>
                <c:pt idx="68522">
                  <c:v>-233.41849999999997</c:v>
                </c:pt>
                <c:pt idx="68523">
                  <c:v>-233.41649999999998</c:v>
                </c:pt>
                <c:pt idx="68524">
                  <c:v>-233.41449999999998</c:v>
                </c:pt>
                <c:pt idx="68525">
                  <c:v>-233.41249999999997</c:v>
                </c:pt>
                <c:pt idx="68526">
                  <c:v>-233.41049999999998</c:v>
                </c:pt>
                <c:pt idx="68527">
                  <c:v>-233.40849999999998</c:v>
                </c:pt>
                <c:pt idx="68528">
                  <c:v>-233.40649999999997</c:v>
                </c:pt>
                <c:pt idx="68529">
                  <c:v>-233.40449999999998</c:v>
                </c:pt>
                <c:pt idx="68530">
                  <c:v>-233.40249999999997</c:v>
                </c:pt>
                <c:pt idx="68531">
                  <c:v>-233.40049999999997</c:v>
                </c:pt>
                <c:pt idx="68532">
                  <c:v>-233.39849999999998</c:v>
                </c:pt>
                <c:pt idx="68533">
                  <c:v>-233.39649999999997</c:v>
                </c:pt>
                <c:pt idx="68534">
                  <c:v>-233.39449999999997</c:v>
                </c:pt>
                <c:pt idx="68535">
                  <c:v>-233.39249999999998</c:v>
                </c:pt>
                <c:pt idx="68536">
                  <c:v>-233.39049999999997</c:v>
                </c:pt>
                <c:pt idx="68537">
                  <c:v>-233.38849999999996</c:v>
                </c:pt>
                <c:pt idx="68538">
                  <c:v>-233.38649999999998</c:v>
                </c:pt>
                <c:pt idx="68539">
                  <c:v>-233.38449999999997</c:v>
                </c:pt>
                <c:pt idx="68540">
                  <c:v>-233.38249999999996</c:v>
                </c:pt>
                <c:pt idx="68541">
                  <c:v>-233.38049999999998</c:v>
                </c:pt>
                <c:pt idx="68542">
                  <c:v>-233.37849999999997</c:v>
                </c:pt>
                <c:pt idx="68543">
                  <c:v>-233.37649999999996</c:v>
                </c:pt>
                <c:pt idx="68544">
                  <c:v>-233.37449999999998</c:v>
                </c:pt>
                <c:pt idx="68545">
                  <c:v>-233.37249999999997</c:v>
                </c:pt>
                <c:pt idx="68546">
                  <c:v>-233.37049999999996</c:v>
                </c:pt>
                <c:pt idx="68547">
                  <c:v>-233.36849999999998</c:v>
                </c:pt>
                <c:pt idx="68548">
                  <c:v>-233.36649999999997</c:v>
                </c:pt>
                <c:pt idx="68549">
                  <c:v>-233.36449999999996</c:v>
                </c:pt>
                <c:pt idx="68550">
                  <c:v>-233.36249999999998</c:v>
                </c:pt>
                <c:pt idx="68551">
                  <c:v>-233.36049999999997</c:v>
                </c:pt>
                <c:pt idx="68552">
                  <c:v>-233.35849999999996</c:v>
                </c:pt>
                <c:pt idx="68553">
                  <c:v>-233.35649999999998</c:v>
                </c:pt>
                <c:pt idx="68554">
                  <c:v>-233.35449999999997</c:v>
                </c:pt>
                <c:pt idx="68555">
                  <c:v>-233.35249999999996</c:v>
                </c:pt>
                <c:pt idx="68556">
                  <c:v>-233.35049999999998</c:v>
                </c:pt>
                <c:pt idx="68557">
                  <c:v>-233.34849999999997</c:v>
                </c:pt>
                <c:pt idx="68558">
                  <c:v>-233.34649999999996</c:v>
                </c:pt>
                <c:pt idx="68559">
                  <c:v>-233.34449999999998</c:v>
                </c:pt>
                <c:pt idx="68560">
                  <c:v>-233.34249999999997</c:v>
                </c:pt>
                <c:pt idx="68561">
                  <c:v>-233.34049999999996</c:v>
                </c:pt>
                <c:pt idx="68562">
                  <c:v>-233.33849999999998</c:v>
                </c:pt>
                <c:pt idx="68563">
                  <c:v>-233.33649999999997</c:v>
                </c:pt>
                <c:pt idx="68564">
                  <c:v>-233.33449999999999</c:v>
                </c:pt>
                <c:pt idx="68565">
                  <c:v>-233.33249999999998</c:v>
                </c:pt>
                <c:pt idx="68566">
                  <c:v>-233.33049999999997</c:v>
                </c:pt>
                <c:pt idx="68567">
                  <c:v>-233.32849999999999</c:v>
                </c:pt>
                <c:pt idx="68568">
                  <c:v>-233.32649999999998</c:v>
                </c:pt>
                <c:pt idx="68569">
                  <c:v>-233.32449999999997</c:v>
                </c:pt>
                <c:pt idx="68570">
                  <c:v>-233.32249999999999</c:v>
                </c:pt>
                <c:pt idx="68571">
                  <c:v>-233.32049999999998</c:v>
                </c:pt>
                <c:pt idx="68572">
                  <c:v>-233.31849999999997</c:v>
                </c:pt>
                <c:pt idx="68573">
                  <c:v>-233.31649999999999</c:v>
                </c:pt>
                <c:pt idx="68574">
                  <c:v>-233.31449999999998</c:v>
                </c:pt>
                <c:pt idx="68575">
                  <c:v>-233.31249999999997</c:v>
                </c:pt>
                <c:pt idx="68576">
                  <c:v>-233.31049999999999</c:v>
                </c:pt>
                <c:pt idx="68577">
                  <c:v>-233.30849999999998</c:v>
                </c:pt>
                <c:pt idx="68578">
                  <c:v>-233.30649999999997</c:v>
                </c:pt>
                <c:pt idx="68579">
                  <c:v>-233.30449999999999</c:v>
                </c:pt>
                <c:pt idx="68580">
                  <c:v>-233.30249999999998</c:v>
                </c:pt>
                <c:pt idx="68581">
                  <c:v>-233.30049999999997</c:v>
                </c:pt>
                <c:pt idx="68582">
                  <c:v>-233.29849999999999</c:v>
                </c:pt>
                <c:pt idx="68583">
                  <c:v>-233.29649999999998</c:v>
                </c:pt>
                <c:pt idx="68584">
                  <c:v>-233.29449999999997</c:v>
                </c:pt>
                <c:pt idx="68585">
                  <c:v>-233.29249999999999</c:v>
                </c:pt>
                <c:pt idx="68586">
                  <c:v>-233.29049999999998</c:v>
                </c:pt>
                <c:pt idx="68587">
                  <c:v>-233.28849999999997</c:v>
                </c:pt>
                <c:pt idx="68588">
                  <c:v>-233.28649999999999</c:v>
                </c:pt>
                <c:pt idx="68589">
                  <c:v>-233.28449999999998</c:v>
                </c:pt>
                <c:pt idx="68590">
                  <c:v>-233.28249999999997</c:v>
                </c:pt>
                <c:pt idx="68591">
                  <c:v>-233.28049999999999</c:v>
                </c:pt>
                <c:pt idx="68592">
                  <c:v>-233.27849999999998</c:v>
                </c:pt>
                <c:pt idx="68593">
                  <c:v>-233.27649999999997</c:v>
                </c:pt>
                <c:pt idx="68594">
                  <c:v>-233.27449999999999</c:v>
                </c:pt>
                <c:pt idx="68595">
                  <c:v>-233.27249999999998</c:v>
                </c:pt>
                <c:pt idx="68596">
                  <c:v>-233.27049999999997</c:v>
                </c:pt>
                <c:pt idx="68597">
                  <c:v>-233.26849999999999</c:v>
                </c:pt>
                <c:pt idx="68598">
                  <c:v>-233.26649999999998</c:v>
                </c:pt>
                <c:pt idx="68599">
                  <c:v>-233.26449999999997</c:v>
                </c:pt>
                <c:pt idx="68600">
                  <c:v>-233.26249999999999</c:v>
                </c:pt>
                <c:pt idx="68601">
                  <c:v>-233.26049999999998</c:v>
                </c:pt>
                <c:pt idx="68602">
                  <c:v>-233.25849999999997</c:v>
                </c:pt>
                <c:pt idx="68603">
                  <c:v>-233.25649999999999</c:v>
                </c:pt>
                <c:pt idx="68604">
                  <c:v>-233.25449999999998</c:v>
                </c:pt>
                <c:pt idx="68605">
                  <c:v>-233.25249999999997</c:v>
                </c:pt>
                <c:pt idx="68606">
                  <c:v>-233.25049999999999</c:v>
                </c:pt>
                <c:pt idx="68607">
                  <c:v>-233.24849999999998</c:v>
                </c:pt>
                <c:pt idx="68608">
                  <c:v>-233.24649999999997</c:v>
                </c:pt>
                <c:pt idx="68609">
                  <c:v>-233.24449999999999</c:v>
                </c:pt>
                <c:pt idx="68610">
                  <c:v>-233.24249999999998</c:v>
                </c:pt>
                <c:pt idx="68611">
                  <c:v>-233.24049999999997</c:v>
                </c:pt>
                <c:pt idx="68612">
                  <c:v>-233.23849999999999</c:v>
                </c:pt>
                <c:pt idx="68613">
                  <c:v>-233.23649999999998</c:v>
                </c:pt>
                <c:pt idx="68614">
                  <c:v>-233.23449999999997</c:v>
                </c:pt>
                <c:pt idx="68615">
                  <c:v>-233.23249999999999</c:v>
                </c:pt>
                <c:pt idx="68616">
                  <c:v>-233.23049999999998</c:v>
                </c:pt>
                <c:pt idx="68617">
                  <c:v>-233.22849999999997</c:v>
                </c:pt>
                <c:pt idx="68618">
                  <c:v>-233.22649999999999</c:v>
                </c:pt>
                <c:pt idx="68619">
                  <c:v>-233.22449999999998</c:v>
                </c:pt>
                <c:pt idx="68620">
                  <c:v>-233.22249999999997</c:v>
                </c:pt>
                <c:pt idx="68621">
                  <c:v>-233.22049999999999</c:v>
                </c:pt>
                <c:pt idx="68622">
                  <c:v>-233.21849999999998</c:v>
                </c:pt>
                <c:pt idx="68623">
                  <c:v>-233.21649999999997</c:v>
                </c:pt>
                <c:pt idx="68624">
                  <c:v>-233.21449999999999</c:v>
                </c:pt>
                <c:pt idx="68625">
                  <c:v>-233.21249999999998</c:v>
                </c:pt>
                <c:pt idx="68626">
                  <c:v>-233.21049999999997</c:v>
                </c:pt>
                <c:pt idx="68627">
                  <c:v>-233.20849999999999</c:v>
                </c:pt>
                <c:pt idx="68628">
                  <c:v>-233.20649999999998</c:v>
                </c:pt>
                <c:pt idx="68629">
                  <c:v>-233.20449999999997</c:v>
                </c:pt>
                <c:pt idx="68630">
                  <c:v>-233.20249999999999</c:v>
                </c:pt>
                <c:pt idx="68631">
                  <c:v>-233.20049999999998</c:v>
                </c:pt>
                <c:pt idx="68632">
                  <c:v>-233.19849999999997</c:v>
                </c:pt>
                <c:pt idx="68633">
                  <c:v>-233.19649999999999</c:v>
                </c:pt>
                <c:pt idx="68634">
                  <c:v>-233.19449999999998</c:v>
                </c:pt>
                <c:pt idx="68635">
                  <c:v>-233.19249999999997</c:v>
                </c:pt>
                <c:pt idx="68636">
                  <c:v>-233.19049999999999</c:v>
                </c:pt>
                <c:pt idx="68637">
                  <c:v>-233.18849999999998</c:v>
                </c:pt>
                <c:pt idx="68638">
                  <c:v>-233.18649999999997</c:v>
                </c:pt>
                <c:pt idx="68639">
                  <c:v>-233.18449999999999</c:v>
                </c:pt>
                <c:pt idx="68640">
                  <c:v>-233.18249999999998</c:v>
                </c:pt>
                <c:pt idx="68641">
                  <c:v>-233.18049999999997</c:v>
                </c:pt>
                <c:pt idx="68642">
                  <c:v>-233.17849999999999</c:v>
                </c:pt>
                <c:pt idx="68643">
                  <c:v>-233.17649999999998</c:v>
                </c:pt>
                <c:pt idx="68644">
                  <c:v>-233.17449999999997</c:v>
                </c:pt>
                <c:pt idx="68645">
                  <c:v>-233.17249999999999</c:v>
                </c:pt>
                <c:pt idx="68646">
                  <c:v>-233.17049999999998</c:v>
                </c:pt>
                <c:pt idx="68647">
                  <c:v>-233.16849999999997</c:v>
                </c:pt>
                <c:pt idx="68648">
                  <c:v>-233.16649999999998</c:v>
                </c:pt>
                <c:pt idx="68649">
                  <c:v>-233.16449999999998</c:v>
                </c:pt>
                <c:pt idx="68650">
                  <c:v>-233.16249999999997</c:v>
                </c:pt>
                <c:pt idx="68651">
                  <c:v>-233.16049999999998</c:v>
                </c:pt>
                <c:pt idx="68652">
                  <c:v>-233.15849999999998</c:v>
                </c:pt>
                <c:pt idx="68653">
                  <c:v>-233.15649999999997</c:v>
                </c:pt>
                <c:pt idx="68654">
                  <c:v>-233.15449999999998</c:v>
                </c:pt>
                <c:pt idx="68655">
                  <c:v>-233.15249999999997</c:v>
                </c:pt>
                <c:pt idx="68656">
                  <c:v>-233.15049999999997</c:v>
                </c:pt>
                <c:pt idx="68657">
                  <c:v>-233.14849999999998</c:v>
                </c:pt>
                <c:pt idx="68658">
                  <c:v>-233.14649999999997</c:v>
                </c:pt>
                <c:pt idx="68659">
                  <c:v>-233.14449999999997</c:v>
                </c:pt>
                <c:pt idx="68660">
                  <c:v>-233.14249999999998</c:v>
                </c:pt>
                <c:pt idx="68661">
                  <c:v>-233.14049999999997</c:v>
                </c:pt>
                <c:pt idx="68662">
                  <c:v>-233.13849999999996</c:v>
                </c:pt>
                <c:pt idx="68663">
                  <c:v>-233.13649999999998</c:v>
                </c:pt>
                <c:pt idx="68664">
                  <c:v>-233.13449999999997</c:v>
                </c:pt>
                <c:pt idx="68665">
                  <c:v>-233.13249999999996</c:v>
                </c:pt>
                <c:pt idx="68666">
                  <c:v>-233.13049999999998</c:v>
                </c:pt>
                <c:pt idx="68667">
                  <c:v>-233.12849999999997</c:v>
                </c:pt>
                <c:pt idx="68668">
                  <c:v>-233.12649999999996</c:v>
                </c:pt>
                <c:pt idx="68669">
                  <c:v>-233.12449999999998</c:v>
                </c:pt>
                <c:pt idx="68670">
                  <c:v>-233.12249999999997</c:v>
                </c:pt>
                <c:pt idx="68671">
                  <c:v>-233.12049999999996</c:v>
                </c:pt>
                <c:pt idx="68672">
                  <c:v>-233.11849999999998</c:v>
                </c:pt>
                <c:pt idx="68673">
                  <c:v>-233.11649999999997</c:v>
                </c:pt>
                <c:pt idx="68674">
                  <c:v>-233.11449999999996</c:v>
                </c:pt>
                <c:pt idx="68675">
                  <c:v>-233.11249999999998</c:v>
                </c:pt>
                <c:pt idx="68676">
                  <c:v>-233.11049999999997</c:v>
                </c:pt>
                <c:pt idx="68677">
                  <c:v>-233.10849999999996</c:v>
                </c:pt>
                <c:pt idx="68678">
                  <c:v>-233.10649999999998</c:v>
                </c:pt>
                <c:pt idx="68679">
                  <c:v>-233.10449999999997</c:v>
                </c:pt>
                <c:pt idx="68680">
                  <c:v>-233.10249999999996</c:v>
                </c:pt>
                <c:pt idx="68681">
                  <c:v>-233.10049999999998</c:v>
                </c:pt>
                <c:pt idx="68682">
                  <c:v>-233.09849999999997</c:v>
                </c:pt>
                <c:pt idx="68683">
                  <c:v>-233.09649999999996</c:v>
                </c:pt>
                <c:pt idx="68684">
                  <c:v>-233.09449999999998</c:v>
                </c:pt>
                <c:pt idx="68685">
                  <c:v>-233.09249999999997</c:v>
                </c:pt>
                <c:pt idx="68686">
                  <c:v>-233.09049999999996</c:v>
                </c:pt>
                <c:pt idx="68687">
                  <c:v>-233.08849999999998</c:v>
                </c:pt>
                <c:pt idx="68688">
                  <c:v>-233.08649999999997</c:v>
                </c:pt>
                <c:pt idx="68689">
                  <c:v>-233.08449999999999</c:v>
                </c:pt>
                <c:pt idx="68690">
                  <c:v>-233.08249999999998</c:v>
                </c:pt>
                <c:pt idx="68691">
                  <c:v>-233.08049999999997</c:v>
                </c:pt>
                <c:pt idx="68692">
                  <c:v>-233.07849999999999</c:v>
                </c:pt>
                <c:pt idx="68693">
                  <c:v>-233.07649999999998</c:v>
                </c:pt>
                <c:pt idx="68694">
                  <c:v>-233.07449999999997</c:v>
                </c:pt>
                <c:pt idx="68695">
                  <c:v>-233.07249999999999</c:v>
                </c:pt>
                <c:pt idx="68696">
                  <c:v>-233.07049999999998</c:v>
                </c:pt>
                <c:pt idx="68697">
                  <c:v>-233.06849999999997</c:v>
                </c:pt>
                <c:pt idx="68698">
                  <c:v>-233.06649999999999</c:v>
                </c:pt>
                <c:pt idx="68699">
                  <c:v>-233.06449999999998</c:v>
                </c:pt>
                <c:pt idx="68700">
                  <c:v>-233.06249999999997</c:v>
                </c:pt>
                <c:pt idx="68701">
                  <c:v>-233.06049999999999</c:v>
                </c:pt>
                <c:pt idx="68702">
                  <c:v>-233.05849999999998</c:v>
                </c:pt>
                <c:pt idx="68703">
                  <c:v>-233.05649999999997</c:v>
                </c:pt>
                <c:pt idx="68704">
                  <c:v>-233.05449999999999</c:v>
                </c:pt>
                <c:pt idx="68705">
                  <c:v>-233.05249999999998</c:v>
                </c:pt>
                <c:pt idx="68706">
                  <c:v>-233.05049999999997</c:v>
                </c:pt>
                <c:pt idx="68707">
                  <c:v>-233.04849999999999</c:v>
                </c:pt>
                <c:pt idx="68708">
                  <c:v>-233.04649999999998</c:v>
                </c:pt>
                <c:pt idx="68709">
                  <c:v>-233.04449999999997</c:v>
                </c:pt>
                <c:pt idx="68710">
                  <c:v>-233.04249999999999</c:v>
                </c:pt>
                <c:pt idx="68711">
                  <c:v>-233.04049999999998</c:v>
                </c:pt>
                <c:pt idx="68712">
                  <c:v>-233.03849999999997</c:v>
                </c:pt>
                <c:pt idx="68713">
                  <c:v>-233.03649999999999</c:v>
                </c:pt>
                <c:pt idx="68714">
                  <c:v>-233.03449999999998</c:v>
                </c:pt>
                <c:pt idx="68715">
                  <c:v>-233.03249999999997</c:v>
                </c:pt>
                <c:pt idx="68716">
                  <c:v>-233.03049999999999</c:v>
                </c:pt>
                <c:pt idx="68717">
                  <c:v>-233.02849999999998</c:v>
                </c:pt>
                <c:pt idx="68718">
                  <c:v>-233.02649999999997</c:v>
                </c:pt>
                <c:pt idx="68719">
                  <c:v>-233.02449999999999</c:v>
                </c:pt>
                <c:pt idx="68720">
                  <c:v>-233.02249999999998</c:v>
                </c:pt>
                <c:pt idx="68721">
                  <c:v>-233.02049999999997</c:v>
                </c:pt>
                <c:pt idx="68722">
                  <c:v>-233.01849999999999</c:v>
                </c:pt>
                <c:pt idx="68723">
                  <c:v>-233.01649999999998</c:v>
                </c:pt>
                <c:pt idx="68724">
                  <c:v>-233.01449999999997</c:v>
                </c:pt>
                <c:pt idx="68725">
                  <c:v>-233.01249999999999</c:v>
                </c:pt>
                <c:pt idx="68726">
                  <c:v>-233.01049999999998</c:v>
                </c:pt>
                <c:pt idx="68727">
                  <c:v>-233.00849999999997</c:v>
                </c:pt>
                <c:pt idx="68728">
                  <c:v>-233.00649999999999</c:v>
                </c:pt>
                <c:pt idx="68729">
                  <c:v>-233.00449999999998</c:v>
                </c:pt>
                <c:pt idx="68730">
                  <c:v>-233.00249999999997</c:v>
                </c:pt>
                <c:pt idx="68731">
                  <c:v>-233.00049999999999</c:v>
                </c:pt>
                <c:pt idx="68732">
                  <c:v>-232.99849999999998</c:v>
                </c:pt>
                <c:pt idx="68733">
                  <c:v>-232.99649999999997</c:v>
                </c:pt>
                <c:pt idx="68734">
                  <c:v>-232.99449999999999</c:v>
                </c:pt>
                <c:pt idx="68735">
                  <c:v>-232.99249999999998</c:v>
                </c:pt>
                <c:pt idx="68736">
                  <c:v>-232.99049999999997</c:v>
                </c:pt>
                <c:pt idx="68737">
                  <c:v>-232.98849999999999</c:v>
                </c:pt>
                <c:pt idx="68738">
                  <c:v>-232.98649999999998</c:v>
                </c:pt>
                <c:pt idx="68739">
                  <c:v>-232.98449999999997</c:v>
                </c:pt>
                <c:pt idx="68740">
                  <c:v>-232.98249999999999</c:v>
                </c:pt>
                <c:pt idx="68741">
                  <c:v>-232.98049999999998</c:v>
                </c:pt>
                <c:pt idx="68742">
                  <c:v>-232.97849999999997</c:v>
                </c:pt>
                <c:pt idx="68743">
                  <c:v>-232.97649999999999</c:v>
                </c:pt>
                <c:pt idx="68744">
                  <c:v>-232.97449999999998</c:v>
                </c:pt>
                <c:pt idx="68745">
                  <c:v>-232.97249999999997</c:v>
                </c:pt>
                <c:pt idx="68746">
                  <c:v>-232.97049999999999</c:v>
                </c:pt>
                <c:pt idx="68747">
                  <c:v>-232.96849999999998</c:v>
                </c:pt>
                <c:pt idx="68748">
                  <c:v>-232.96649999999997</c:v>
                </c:pt>
                <c:pt idx="68749">
                  <c:v>-232.96449999999999</c:v>
                </c:pt>
                <c:pt idx="68750">
                  <c:v>-232.96249999999998</c:v>
                </c:pt>
                <c:pt idx="68751">
                  <c:v>-232.96049999999997</c:v>
                </c:pt>
                <c:pt idx="68752">
                  <c:v>-232.95849999999999</c:v>
                </c:pt>
                <c:pt idx="68753">
                  <c:v>-232.95649999999998</c:v>
                </c:pt>
                <c:pt idx="68754">
                  <c:v>-232.95449999999997</c:v>
                </c:pt>
                <c:pt idx="68755">
                  <c:v>-232.95249999999999</c:v>
                </c:pt>
                <c:pt idx="68756">
                  <c:v>-232.95049999999998</c:v>
                </c:pt>
                <c:pt idx="68757">
                  <c:v>-232.94849999999997</c:v>
                </c:pt>
                <c:pt idx="68758">
                  <c:v>-232.94649999999999</c:v>
                </c:pt>
                <c:pt idx="68759">
                  <c:v>-232.94449999999998</c:v>
                </c:pt>
                <c:pt idx="68760">
                  <c:v>-232.94249999999997</c:v>
                </c:pt>
                <c:pt idx="68761">
                  <c:v>-232.94049999999999</c:v>
                </c:pt>
                <c:pt idx="68762">
                  <c:v>-232.93849999999998</c:v>
                </c:pt>
                <c:pt idx="68763">
                  <c:v>-232.93649999999997</c:v>
                </c:pt>
                <c:pt idx="68764">
                  <c:v>-232.93449999999999</c:v>
                </c:pt>
                <c:pt idx="68765">
                  <c:v>-232.93249999999998</c:v>
                </c:pt>
                <c:pt idx="68766">
                  <c:v>-232.93049999999997</c:v>
                </c:pt>
                <c:pt idx="68767">
                  <c:v>-232.92849999999999</c:v>
                </c:pt>
                <c:pt idx="68768">
                  <c:v>-232.92649999999998</c:v>
                </c:pt>
                <c:pt idx="68769">
                  <c:v>-232.92449999999997</c:v>
                </c:pt>
                <c:pt idx="68770">
                  <c:v>-232.92249999999999</c:v>
                </c:pt>
                <c:pt idx="68771">
                  <c:v>-232.92049999999998</c:v>
                </c:pt>
                <c:pt idx="68772">
                  <c:v>-232.91849999999997</c:v>
                </c:pt>
                <c:pt idx="68773">
                  <c:v>-232.91649999999998</c:v>
                </c:pt>
                <c:pt idx="68774">
                  <c:v>-232.91449999999998</c:v>
                </c:pt>
                <c:pt idx="68775">
                  <c:v>-232.91249999999997</c:v>
                </c:pt>
                <c:pt idx="68776">
                  <c:v>-232.91049999999998</c:v>
                </c:pt>
                <c:pt idx="68777">
                  <c:v>-232.90849999999998</c:v>
                </c:pt>
                <c:pt idx="68778">
                  <c:v>-232.90649999999997</c:v>
                </c:pt>
                <c:pt idx="68779">
                  <c:v>-232.90449999999998</c:v>
                </c:pt>
                <c:pt idx="68780">
                  <c:v>-232.90249999999997</c:v>
                </c:pt>
                <c:pt idx="68781">
                  <c:v>-232.90049999999997</c:v>
                </c:pt>
                <c:pt idx="68782">
                  <c:v>-232.89849999999998</c:v>
                </c:pt>
                <c:pt idx="68783">
                  <c:v>-232.89649999999997</c:v>
                </c:pt>
                <c:pt idx="68784">
                  <c:v>-232.89449999999997</c:v>
                </c:pt>
                <c:pt idx="68785">
                  <c:v>-232.89249999999998</c:v>
                </c:pt>
                <c:pt idx="68786">
                  <c:v>-232.89049999999997</c:v>
                </c:pt>
                <c:pt idx="68787">
                  <c:v>-232.88849999999996</c:v>
                </c:pt>
                <c:pt idx="68788">
                  <c:v>-232.88649999999998</c:v>
                </c:pt>
                <c:pt idx="68789">
                  <c:v>-232.88449999999997</c:v>
                </c:pt>
                <c:pt idx="68790">
                  <c:v>-232.88249999999996</c:v>
                </c:pt>
                <c:pt idx="68791">
                  <c:v>-232.88049999999998</c:v>
                </c:pt>
                <c:pt idx="68792">
                  <c:v>-232.87849999999997</c:v>
                </c:pt>
                <c:pt idx="68793">
                  <c:v>-232.87649999999996</c:v>
                </c:pt>
                <c:pt idx="68794">
                  <c:v>-232.87449999999998</c:v>
                </c:pt>
                <c:pt idx="68795">
                  <c:v>-232.87249999999997</c:v>
                </c:pt>
                <c:pt idx="68796">
                  <c:v>-232.87049999999996</c:v>
                </c:pt>
                <c:pt idx="68797">
                  <c:v>-232.86849999999998</c:v>
                </c:pt>
                <c:pt idx="68798">
                  <c:v>-232.86649999999997</c:v>
                </c:pt>
                <c:pt idx="68799">
                  <c:v>-232.86449999999996</c:v>
                </c:pt>
                <c:pt idx="68800">
                  <c:v>-232.86249999999998</c:v>
                </c:pt>
                <c:pt idx="68801">
                  <c:v>-232.86049999999997</c:v>
                </c:pt>
                <c:pt idx="68802">
                  <c:v>-232.85849999999996</c:v>
                </c:pt>
                <c:pt idx="68803">
                  <c:v>-232.85649999999998</c:v>
                </c:pt>
                <c:pt idx="68804">
                  <c:v>-232.85449999999997</c:v>
                </c:pt>
                <c:pt idx="68805">
                  <c:v>-232.85249999999996</c:v>
                </c:pt>
                <c:pt idx="68806">
                  <c:v>-232.85049999999998</c:v>
                </c:pt>
                <c:pt idx="68807">
                  <c:v>-232.84849999999997</c:v>
                </c:pt>
                <c:pt idx="68808">
                  <c:v>-232.84649999999996</c:v>
                </c:pt>
                <c:pt idx="68809">
                  <c:v>-232.84449999999998</c:v>
                </c:pt>
                <c:pt idx="68810">
                  <c:v>-232.84249999999997</c:v>
                </c:pt>
                <c:pt idx="68811">
                  <c:v>-232.84049999999996</c:v>
                </c:pt>
                <c:pt idx="68812">
                  <c:v>-232.83849999999998</c:v>
                </c:pt>
                <c:pt idx="68813">
                  <c:v>-232.83649999999997</c:v>
                </c:pt>
                <c:pt idx="68814">
                  <c:v>-232.83449999999999</c:v>
                </c:pt>
                <c:pt idx="68815">
                  <c:v>-232.83249999999998</c:v>
                </c:pt>
                <c:pt idx="68816">
                  <c:v>-232.83049999999997</c:v>
                </c:pt>
                <c:pt idx="68817">
                  <c:v>-232.82849999999999</c:v>
                </c:pt>
                <c:pt idx="68818">
                  <c:v>-232.82649999999998</c:v>
                </c:pt>
                <c:pt idx="68819">
                  <c:v>-232.82449999999997</c:v>
                </c:pt>
                <c:pt idx="68820">
                  <c:v>-232.82249999999999</c:v>
                </c:pt>
                <c:pt idx="68821">
                  <c:v>-232.82049999999998</c:v>
                </c:pt>
                <c:pt idx="68822">
                  <c:v>-232.81849999999997</c:v>
                </c:pt>
                <c:pt idx="68823">
                  <c:v>-232.81649999999999</c:v>
                </c:pt>
                <c:pt idx="68824">
                  <c:v>-232.81449999999998</c:v>
                </c:pt>
                <c:pt idx="68825">
                  <c:v>-232.81249999999997</c:v>
                </c:pt>
                <c:pt idx="68826">
                  <c:v>-232.81049999999999</c:v>
                </c:pt>
                <c:pt idx="68827">
                  <c:v>-232.80849999999998</c:v>
                </c:pt>
                <c:pt idx="68828">
                  <c:v>-232.80649999999997</c:v>
                </c:pt>
                <c:pt idx="68829">
                  <c:v>-232.80449999999999</c:v>
                </c:pt>
                <c:pt idx="68830">
                  <c:v>-232.80249999999998</c:v>
                </c:pt>
                <c:pt idx="68831">
                  <c:v>-232.80049999999997</c:v>
                </c:pt>
                <c:pt idx="68832">
                  <c:v>-232.79849999999999</c:v>
                </c:pt>
                <c:pt idx="68833">
                  <c:v>-232.79649999999998</c:v>
                </c:pt>
                <c:pt idx="68834">
                  <c:v>-232.79449999999997</c:v>
                </c:pt>
                <c:pt idx="68835">
                  <c:v>-232.79249999999999</c:v>
                </c:pt>
                <c:pt idx="68836">
                  <c:v>-232.79049999999998</c:v>
                </c:pt>
                <c:pt idx="68837">
                  <c:v>-232.78849999999997</c:v>
                </c:pt>
                <c:pt idx="68838">
                  <c:v>-232.78649999999999</c:v>
                </c:pt>
                <c:pt idx="68839">
                  <c:v>-232.78449999999998</c:v>
                </c:pt>
                <c:pt idx="68840">
                  <c:v>-232.78249999999997</c:v>
                </c:pt>
                <c:pt idx="68841">
                  <c:v>-232.78049999999999</c:v>
                </c:pt>
                <c:pt idx="68842">
                  <c:v>-232.77849999999998</c:v>
                </c:pt>
                <c:pt idx="68843">
                  <c:v>-232.77649999999997</c:v>
                </c:pt>
                <c:pt idx="68844">
                  <c:v>-232.77449999999999</c:v>
                </c:pt>
                <c:pt idx="68845">
                  <c:v>-232.77249999999998</c:v>
                </c:pt>
                <c:pt idx="68846">
                  <c:v>-232.77049999999997</c:v>
                </c:pt>
                <c:pt idx="68847">
                  <c:v>-232.76849999999999</c:v>
                </c:pt>
                <c:pt idx="68848">
                  <c:v>-232.76649999999998</c:v>
                </c:pt>
                <c:pt idx="68849">
                  <c:v>-232.76449999999997</c:v>
                </c:pt>
                <c:pt idx="68850">
                  <c:v>-232.76249999999999</c:v>
                </c:pt>
                <c:pt idx="68851">
                  <c:v>-232.76049999999998</c:v>
                </c:pt>
                <c:pt idx="68852">
                  <c:v>-232.75849999999997</c:v>
                </c:pt>
                <c:pt idx="68853">
                  <c:v>-232.75649999999999</c:v>
                </c:pt>
                <c:pt idx="68854">
                  <c:v>-232.75449999999998</c:v>
                </c:pt>
                <c:pt idx="68855">
                  <c:v>-232.75249999999997</c:v>
                </c:pt>
                <c:pt idx="68856">
                  <c:v>-232.75049999999999</c:v>
                </c:pt>
                <c:pt idx="68857">
                  <c:v>-232.74849999999998</c:v>
                </c:pt>
                <c:pt idx="68858">
                  <c:v>-232.74649999999997</c:v>
                </c:pt>
                <c:pt idx="68859">
                  <c:v>-232.74449999999999</c:v>
                </c:pt>
                <c:pt idx="68860">
                  <c:v>-232.74249999999998</c:v>
                </c:pt>
                <c:pt idx="68861">
                  <c:v>-232.74049999999997</c:v>
                </c:pt>
                <c:pt idx="68862">
                  <c:v>-232.73849999999999</c:v>
                </c:pt>
                <c:pt idx="68863">
                  <c:v>-232.73649999999998</c:v>
                </c:pt>
                <c:pt idx="68864">
                  <c:v>-232.73449999999997</c:v>
                </c:pt>
                <c:pt idx="68865">
                  <c:v>-232.73249999999999</c:v>
                </c:pt>
                <c:pt idx="68866">
                  <c:v>-232.73049999999998</c:v>
                </c:pt>
                <c:pt idx="68867">
                  <c:v>-232.72849999999997</c:v>
                </c:pt>
                <c:pt idx="68868">
                  <c:v>-232.72649999999999</c:v>
                </c:pt>
                <c:pt idx="68869">
                  <c:v>-232.72449999999998</c:v>
                </c:pt>
                <c:pt idx="68870">
                  <c:v>-232.72249999999997</c:v>
                </c:pt>
                <c:pt idx="68871">
                  <c:v>-232.72049999999999</c:v>
                </c:pt>
                <c:pt idx="68872">
                  <c:v>-232.71849999999998</c:v>
                </c:pt>
                <c:pt idx="68873">
                  <c:v>-232.71649999999997</c:v>
                </c:pt>
                <c:pt idx="68874">
                  <c:v>-232.71449999999999</c:v>
                </c:pt>
                <c:pt idx="68875">
                  <c:v>-232.71249999999998</c:v>
                </c:pt>
                <c:pt idx="68876">
                  <c:v>-232.71049999999997</c:v>
                </c:pt>
                <c:pt idx="68877">
                  <c:v>-232.70849999999999</c:v>
                </c:pt>
                <c:pt idx="68878">
                  <c:v>-232.70649999999998</c:v>
                </c:pt>
                <c:pt idx="68879">
                  <c:v>-232.70449999999997</c:v>
                </c:pt>
                <c:pt idx="68880">
                  <c:v>-232.70249999999999</c:v>
                </c:pt>
                <c:pt idx="68881">
                  <c:v>-232.70049999999998</c:v>
                </c:pt>
                <c:pt idx="68882">
                  <c:v>-232.69849999999997</c:v>
                </c:pt>
                <c:pt idx="68883">
                  <c:v>-232.69649999999999</c:v>
                </c:pt>
                <c:pt idx="68884">
                  <c:v>-232.69449999999998</c:v>
                </c:pt>
                <c:pt idx="68885">
                  <c:v>-232.69249999999997</c:v>
                </c:pt>
                <c:pt idx="68886">
                  <c:v>-232.69049999999999</c:v>
                </c:pt>
                <c:pt idx="68887">
                  <c:v>-232.68849999999998</c:v>
                </c:pt>
                <c:pt idx="68888">
                  <c:v>-232.68649999999997</c:v>
                </c:pt>
                <c:pt idx="68889">
                  <c:v>-232.68449999999999</c:v>
                </c:pt>
                <c:pt idx="68890">
                  <c:v>-232.68249999999998</c:v>
                </c:pt>
                <c:pt idx="68891">
                  <c:v>-232.68049999999997</c:v>
                </c:pt>
                <c:pt idx="68892">
                  <c:v>-232.67849999999999</c:v>
                </c:pt>
                <c:pt idx="68893">
                  <c:v>-232.67649999999998</c:v>
                </c:pt>
                <c:pt idx="68894">
                  <c:v>-232.67449999999997</c:v>
                </c:pt>
                <c:pt idx="68895">
                  <c:v>-232.67249999999999</c:v>
                </c:pt>
                <c:pt idx="68896">
                  <c:v>-232.67049999999998</c:v>
                </c:pt>
                <c:pt idx="68897">
                  <c:v>-232.66849999999997</c:v>
                </c:pt>
                <c:pt idx="68898">
                  <c:v>-232.66649999999998</c:v>
                </c:pt>
                <c:pt idx="68899">
                  <c:v>-232.66449999999998</c:v>
                </c:pt>
                <c:pt idx="68900">
                  <c:v>-232.66249999999997</c:v>
                </c:pt>
                <c:pt idx="68901">
                  <c:v>-232.66049999999998</c:v>
                </c:pt>
                <c:pt idx="68902">
                  <c:v>-232.65849999999998</c:v>
                </c:pt>
                <c:pt idx="68903">
                  <c:v>-232.65649999999997</c:v>
                </c:pt>
                <c:pt idx="68904">
                  <c:v>-232.65449999999998</c:v>
                </c:pt>
                <c:pt idx="68905">
                  <c:v>-232.65249999999997</c:v>
                </c:pt>
                <c:pt idx="68906">
                  <c:v>-232.65049999999997</c:v>
                </c:pt>
                <c:pt idx="68907">
                  <c:v>-232.64849999999998</c:v>
                </c:pt>
                <c:pt idx="68908">
                  <c:v>-232.64649999999997</c:v>
                </c:pt>
                <c:pt idx="68909">
                  <c:v>-232.64449999999997</c:v>
                </c:pt>
                <c:pt idx="68910">
                  <c:v>-232.64249999999998</c:v>
                </c:pt>
                <c:pt idx="68911">
                  <c:v>-232.64049999999997</c:v>
                </c:pt>
                <c:pt idx="68912">
                  <c:v>-232.63849999999996</c:v>
                </c:pt>
                <c:pt idx="68913">
                  <c:v>-232.63649999999998</c:v>
                </c:pt>
                <c:pt idx="68914">
                  <c:v>-232.63449999999997</c:v>
                </c:pt>
                <c:pt idx="68915">
                  <c:v>-232.63249999999996</c:v>
                </c:pt>
                <c:pt idx="68916">
                  <c:v>-232.63049999999998</c:v>
                </c:pt>
                <c:pt idx="68917">
                  <c:v>-232.62849999999997</c:v>
                </c:pt>
                <c:pt idx="68918">
                  <c:v>-232.62649999999996</c:v>
                </c:pt>
                <c:pt idx="68919">
                  <c:v>-232.62449999999998</c:v>
                </c:pt>
                <c:pt idx="68920">
                  <c:v>-232.62249999999997</c:v>
                </c:pt>
                <c:pt idx="68921">
                  <c:v>-232.62049999999996</c:v>
                </c:pt>
                <c:pt idx="68922">
                  <c:v>-232.61849999999998</c:v>
                </c:pt>
                <c:pt idx="68923">
                  <c:v>-232.61649999999997</c:v>
                </c:pt>
                <c:pt idx="68924">
                  <c:v>-232.61449999999996</c:v>
                </c:pt>
                <c:pt idx="68925">
                  <c:v>-232.61249999999998</c:v>
                </c:pt>
                <c:pt idx="68926">
                  <c:v>-232.61049999999997</c:v>
                </c:pt>
                <c:pt idx="68927">
                  <c:v>-232.60849999999996</c:v>
                </c:pt>
                <c:pt idx="68928">
                  <c:v>-232.60649999999998</c:v>
                </c:pt>
                <c:pt idx="68929">
                  <c:v>-232.60449999999997</c:v>
                </c:pt>
                <c:pt idx="68930">
                  <c:v>-232.60249999999996</c:v>
                </c:pt>
                <c:pt idx="68931">
                  <c:v>-232.60049999999998</c:v>
                </c:pt>
                <c:pt idx="68932">
                  <c:v>-232.59849999999997</c:v>
                </c:pt>
                <c:pt idx="68933">
                  <c:v>-232.59649999999996</c:v>
                </c:pt>
                <c:pt idx="68934">
                  <c:v>-232.59449999999998</c:v>
                </c:pt>
                <c:pt idx="68935">
                  <c:v>-232.59249999999997</c:v>
                </c:pt>
                <c:pt idx="68936">
                  <c:v>-232.59049999999996</c:v>
                </c:pt>
                <c:pt idx="68937">
                  <c:v>-232.58849999999998</c:v>
                </c:pt>
                <c:pt idx="68938">
                  <c:v>-232.58649999999997</c:v>
                </c:pt>
                <c:pt idx="68939">
                  <c:v>-232.58449999999999</c:v>
                </c:pt>
                <c:pt idx="68940">
                  <c:v>-232.58249999999998</c:v>
                </c:pt>
                <c:pt idx="68941">
                  <c:v>-232.58049999999997</c:v>
                </c:pt>
                <c:pt idx="68942">
                  <c:v>-232.57849999999999</c:v>
                </c:pt>
                <c:pt idx="68943">
                  <c:v>-232.57649999999998</c:v>
                </c:pt>
                <c:pt idx="68944">
                  <c:v>-232.57449999999997</c:v>
                </c:pt>
                <c:pt idx="68945">
                  <c:v>-232.57249999999999</c:v>
                </c:pt>
                <c:pt idx="68946">
                  <c:v>-232.57049999999998</c:v>
                </c:pt>
                <c:pt idx="68947">
                  <c:v>-232.56849999999997</c:v>
                </c:pt>
                <c:pt idx="68948">
                  <c:v>-232.56649999999999</c:v>
                </c:pt>
                <c:pt idx="68949">
                  <c:v>-232.56449999999998</c:v>
                </c:pt>
                <c:pt idx="68950">
                  <c:v>-232.56249999999997</c:v>
                </c:pt>
                <c:pt idx="68951">
                  <c:v>-232.56049999999999</c:v>
                </c:pt>
                <c:pt idx="68952">
                  <c:v>-232.55849999999998</c:v>
                </c:pt>
                <c:pt idx="68953">
                  <c:v>-232.55649999999997</c:v>
                </c:pt>
                <c:pt idx="68954">
                  <c:v>-232.55449999999999</c:v>
                </c:pt>
                <c:pt idx="68955">
                  <c:v>-232.55249999999998</c:v>
                </c:pt>
                <c:pt idx="68956">
                  <c:v>-232.55049999999997</c:v>
                </c:pt>
                <c:pt idx="68957">
                  <c:v>-232.54849999999999</c:v>
                </c:pt>
                <c:pt idx="68958">
                  <c:v>-232.54649999999998</c:v>
                </c:pt>
                <c:pt idx="68959">
                  <c:v>-232.54449999999997</c:v>
                </c:pt>
                <c:pt idx="68960">
                  <c:v>-232.54249999999999</c:v>
                </c:pt>
                <c:pt idx="68961">
                  <c:v>-232.54049999999998</c:v>
                </c:pt>
                <c:pt idx="68962">
                  <c:v>-232.53849999999997</c:v>
                </c:pt>
                <c:pt idx="68963">
                  <c:v>-232.53649999999999</c:v>
                </c:pt>
                <c:pt idx="68964">
                  <c:v>-232.53449999999998</c:v>
                </c:pt>
                <c:pt idx="68965">
                  <c:v>-232.53249999999997</c:v>
                </c:pt>
                <c:pt idx="68966">
                  <c:v>-232.53049999999999</c:v>
                </c:pt>
                <c:pt idx="68967">
                  <c:v>-232.52849999999998</c:v>
                </c:pt>
                <c:pt idx="68968">
                  <c:v>-232.52649999999997</c:v>
                </c:pt>
                <c:pt idx="68969">
                  <c:v>-232.52449999999999</c:v>
                </c:pt>
                <c:pt idx="68970">
                  <c:v>-232.52249999999998</c:v>
                </c:pt>
                <c:pt idx="68971">
                  <c:v>-232.52049999999997</c:v>
                </c:pt>
                <c:pt idx="68972">
                  <c:v>-232.51849999999999</c:v>
                </c:pt>
                <c:pt idx="68973">
                  <c:v>-232.51649999999998</c:v>
                </c:pt>
                <c:pt idx="68974">
                  <c:v>-232.51449999999997</c:v>
                </c:pt>
                <c:pt idx="68975">
                  <c:v>-232.51249999999999</c:v>
                </c:pt>
                <c:pt idx="68976">
                  <c:v>-232.51049999999998</c:v>
                </c:pt>
                <c:pt idx="68977">
                  <c:v>-232.50849999999997</c:v>
                </c:pt>
                <c:pt idx="68978">
                  <c:v>-232.50649999999999</c:v>
                </c:pt>
                <c:pt idx="68979">
                  <c:v>-232.50449999999998</c:v>
                </c:pt>
                <c:pt idx="68980">
                  <c:v>-232.50249999999997</c:v>
                </c:pt>
                <c:pt idx="68981">
                  <c:v>-232.50049999999999</c:v>
                </c:pt>
                <c:pt idx="68982">
                  <c:v>-232.49849999999998</c:v>
                </c:pt>
                <c:pt idx="68983">
                  <c:v>-232.49649999999997</c:v>
                </c:pt>
                <c:pt idx="68984">
                  <c:v>-232.49449999999999</c:v>
                </c:pt>
                <c:pt idx="68985">
                  <c:v>-232.49249999999998</c:v>
                </c:pt>
                <c:pt idx="68986">
                  <c:v>-232.49049999999997</c:v>
                </c:pt>
                <c:pt idx="68987">
                  <c:v>-232.48849999999999</c:v>
                </c:pt>
                <c:pt idx="68988">
                  <c:v>-232.48649999999998</c:v>
                </c:pt>
                <c:pt idx="68989">
                  <c:v>-232.48449999999997</c:v>
                </c:pt>
                <c:pt idx="68990">
                  <c:v>-232.48249999999999</c:v>
                </c:pt>
                <c:pt idx="68991">
                  <c:v>-232.48049999999998</c:v>
                </c:pt>
                <c:pt idx="68992">
                  <c:v>-232.47849999999997</c:v>
                </c:pt>
                <c:pt idx="68993">
                  <c:v>-232.47649999999999</c:v>
                </c:pt>
                <c:pt idx="68994">
                  <c:v>-232.47449999999998</c:v>
                </c:pt>
                <c:pt idx="68995">
                  <c:v>-232.47249999999997</c:v>
                </c:pt>
                <c:pt idx="68996">
                  <c:v>-232.47049999999999</c:v>
                </c:pt>
                <c:pt idx="68997">
                  <c:v>-232.46849999999998</c:v>
                </c:pt>
                <c:pt idx="68998">
                  <c:v>-232.46649999999997</c:v>
                </c:pt>
                <c:pt idx="68999">
                  <c:v>-232.46449999999999</c:v>
                </c:pt>
                <c:pt idx="69000">
                  <c:v>-232.46249999999998</c:v>
                </c:pt>
                <c:pt idx="69001">
                  <c:v>-232.46049999999997</c:v>
                </c:pt>
                <c:pt idx="69002">
                  <c:v>-232.45849999999999</c:v>
                </c:pt>
                <c:pt idx="69003">
                  <c:v>-232.45649999999998</c:v>
                </c:pt>
                <c:pt idx="69004">
                  <c:v>-232.45449999999997</c:v>
                </c:pt>
                <c:pt idx="69005">
                  <c:v>-232.45249999999999</c:v>
                </c:pt>
                <c:pt idx="69006">
                  <c:v>-232.45049999999998</c:v>
                </c:pt>
                <c:pt idx="69007">
                  <c:v>-232.44849999999997</c:v>
                </c:pt>
                <c:pt idx="69008">
                  <c:v>-232.44649999999999</c:v>
                </c:pt>
                <c:pt idx="69009">
                  <c:v>-232.44449999999998</c:v>
                </c:pt>
                <c:pt idx="69010">
                  <c:v>-232.44249999999997</c:v>
                </c:pt>
                <c:pt idx="69011">
                  <c:v>-232.44049999999999</c:v>
                </c:pt>
                <c:pt idx="69012">
                  <c:v>-232.43849999999998</c:v>
                </c:pt>
                <c:pt idx="69013">
                  <c:v>-232.43649999999997</c:v>
                </c:pt>
                <c:pt idx="69014">
                  <c:v>-232.43449999999999</c:v>
                </c:pt>
                <c:pt idx="69015">
                  <c:v>-232.43249999999998</c:v>
                </c:pt>
                <c:pt idx="69016">
                  <c:v>-232.43049999999997</c:v>
                </c:pt>
                <c:pt idx="69017">
                  <c:v>-232.42849999999999</c:v>
                </c:pt>
                <c:pt idx="69018">
                  <c:v>-232.42649999999998</c:v>
                </c:pt>
                <c:pt idx="69019">
                  <c:v>-232.42449999999997</c:v>
                </c:pt>
                <c:pt idx="69020">
                  <c:v>-232.42249999999999</c:v>
                </c:pt>
                <c:pt idx="69021">
                  <c:v>-232.42049999999998</c:v>
                </c:pt>
                <c:pt idx="69022">
                  <c:v>-232.41849999999997</c:v>
                </c:pt>
                <c:pt idx="69023">
                  <c:v>-232.41649999999998</c:v>
                </c:pt>
                <c:pt idx="69024">
                  <c:v>-232.41449999999998</c:v>
                </c:pt>
                <c:pt idx="69025">
                  <c:v>-232.41249999999997</c:v>
                </c:pt>
                <c:pt idx="69026">
                  <c:v>-232.41049999999998</c:v>
                </c:pt>
                <c:pt idx="69027">
                  <c:v>-232.40849999999998</c:v>
                </c:pt>
                <c:pt idx="69028">
                  <c:v>-232.40649999999997</c:v>
                </c:pt>
                <c:pt idx="69029">
                  <c:v>-232.40449999999998</c:v>
                </c:pt>
                <c:pt idx="69030">
                  <c:v>-232.40249999999997</c:v>
                </c:pt>
                <c:pt idx="69031">
                  <c:v>-232.40049999999997</c:v>
                </c:pt>
                <c:pt idx="69032">
                  <c:v>-232.39849999999998</c:v>
                </c:pt>
                <c:pt idx="69033">
                  <c:v>-232.39649999999997</c:v>
                </c:pt>
                <c:pt idx="69034">
                  <c:v>-232.39449999999997</c:v>
                </c:pt>
                <c:pt idx="69035">
                  <c:v>-232.39249999999998</c:v>
                </c:pt>
                <c:pt idx="69036">
                  <c:v>-232.39049999999997</c:v>
                </c:pt>
                <c:pt idx="69037">
                  <c:v>-232.38849999999996</c:v>
                </c:pt>
                <c:pt idx="69038">
                  <c:v>-232.38649999999998</c:v>
                </c:pt>
                <c:pt idx="69039">
                  <c:v>-232.38449999999997</c:v>
                </c:pt>
                <c:pt idx="69040">
                  <c:v>-232.38249999999996</c:v>
                </c:pt>
                <c:pt idx="69041">
                  <c:v>-232.38049999999998</c:v>
                </c:pt>
                <c:pt idx="69042">
                  <c:v>-232.37849999999997</c:v>
                </c:pt>
                <c:pt idx="69043">
                  <c:v>-232.37649999999996</c:v>
                </c:pt>
                <c:pt idx="69044">
                  <c:v>-232.37449999999998</c:v>
                </c:pt>
                <c:pt idx="69045">
                  <c:v>-232.37249999999997</c:v>
                </c:pt>
                <c:pt idx="69046">
                  <c:v>-232.37049999999996</c:v>
                </c:pt>
                <c:pt idx="69047">
                  <c:v>-232.36849999999998</c:v>
                </c:pt>
                <c:pt idx="69048">
                  <c:v>-232.36649999999997</c:v>
                </c:pt>
                <c:pt idx="69049">
                  <c:v>-232.36449999999996</c:v>
                </c:pt>
                <c:pt idx="69050">
                  <c:v>-232.36249999999998</c:v>
                </c:pt>
                <c:pt idx="69051">
                  <c:v>-232.36049999999997</c:v>
                </c:pt>
                <c:pt idx="69052">
                  <c:v>-232.35849999999996</c:v>
                </c:pt>
                <c:pt idx="69053">
                  <c:v>-232.35649999999998</c:v>
                </c:pt>
                <c:pt idx="69054">
                  <c:v>-232.35449999999997</c:v>
                </c:pt>
                <c:pt idx="69055">
                  <c:v>-232.35249999999996</c:v>
                </c:pt>
                <c:pt idx="69056">
                  <c:v>-232.35049999999998</c:v>
                </c:pt>
                <c:pt idx="69057">
                  <c:v>-232.34849999999997</c:v>
                </c:pt>
                <c:pt idx="69058">
                  <c:v>-232.34649999999996</c:v>
                </c:pt>
                <c:pt idx="69059">
                  <c:v>-232.34449999999998</c:v>
                </c:pt>
                <c:pt idx="69060">
                  <c:v>-232.34249999999997</c:v>
                </c:pt>
                <c:pt idx="69061">
                  <c:v>-232.34049999999996</c:v>
                </c:pt>
                <c:pt idx="69062">
                  <c:v>-232.33849999999998</c:v>
                </c:pt>
                <c:pt idx="69063">
                  <c:v>-232.33649999999997</c:v>
                </c:pt>
                <c:pt idx="69064">
                  <c:v>-232.33449999999999</c:v>
                </c:pt>
                <c:pt idx="69065">
                  <c:v>-232.33249999999998</c:v>
                </c:pt>
                <c:pt idx="69066">
                  <c:v>-232.33049999999997</c:v>
                </c:pt>
                <c:pt idx="69067">
                  <c:v>-232.32849999999999</c:v>
                </c:pt>
                <c:pt idx="69068">
                  <c:v>-232.32649999999998</c:v>
                </c:pt>
                <c:pt idx="69069">
                  <c:v>-232.32449999999997</c:v>
                </c:pt>
                <c:pt idx="69070">
                  <c:v>-232.32249999999999</c:v>
                </c:pt>
                <c:pt idx="69071">
                  <c:v>-232.32049999999998</c:v>
                </c:pt>
                <c:pt idx="69072">
                  <c:v>-232.31849999999997</c:v>
                </c:pt>
                <c:pt idx="69073">
                  <c:v>-232.31649999999999</c:v>
                </c:pt>
                <c:pt idx="69074">
                  <c:v>-232.31449999999998</c:v>
                </c:pt>
                <c:pt idx="69075">
                  <c:v>-232.31249999999997</c:v>
                </c:pt>
                <c:pt idx="69076">
                  <c:v>-232.31049999999999</c:v>
                </c:pt>
                <c:pt idx="69077">
                  <c:v>-232.30849999999998</c:v>
                </c:pt>
                <c:pt idx="69078">
                  <c:v>-232.30649999999997</c:v>
                </c:pt>
                <c:pt idx="69079">
                  <c:v>-232.30449999999999</c:v>
                </c:pt>
                <c:pt idx="69080">
                  <c:v>-232.30249999999998</c:v>
                </c:pt>
                <c:pt idx="69081">
                  <c:v>-232.30049999999997</c:v>
                </c:pt>
                <c:pt idx="69082">
                  <c:v>-232.29849999999999</c:v>
                </c:pt>
                <c:pt idx="69083">
                  <c:v>-232.29649999999998</c:v>
                </c:pt>
                <c:pt idx="69084">
                  <c:v>-232.29449999999997</c:v>
                </c:pt>
                <c:pt idx="69085">
                  <c:v>-232.29249999999999</c:v>
                </c:pt>
                <c:pt idx="69086">
                  <c:v>-232.29049999999998</c:v>
                </c:pt>
                <c:pt idx="69087">
                  <c:v>-232.28849999999997</c:v>
                </c:pt>
                <c:pt idx="69088">
                  <c:v>-232.28649999999999</c:v>
                </c:pt>
                <c:pt idx="69089">
                  <c:v>-232.28449999999998</c:v>
                </c:pt>
                <c:pt idx="69090">
                  <c:v>-232.28249999999997</c:v>
                </c:pt>
                <c:pt idx="69091">
                  <c:v>-232.28049999999999</c:v>
                </c:pt>
                <c:pt idx="69092">
                  <c:v>-232.27849999999998</c:v>
                </c:pt>
                <c:pt idx="69093">
                  <c:v>-232.27649999999997</c:v>
                </c:pt>
                <c:pt idx="69094">
                  <c:v>-232.27449999999999</c:v>
                </c:pt>
                <c:pt idx="69095">
                  <c:v>-232.27249999999998</c:v>
                </c:pt>
                <c:pt idx="69096">
                  <c:v>-232.27049999999997</c:v>
                </c:pt>
                <c:pt idx="69097">
                  <c:v>-232.26849999999999</c:v>
                </c:pt>
                <c:pt idx="69098">
                  <c:v>-232.26649999999998</c:v>
                </c:pt>
                <c:pt idx="69099">
                  <c:v>-232.26449999999997</c:v>
                </c:pt>
                <c:pt idx="69100">
                  <c:v>-232.26249999999999</c:v>
                </c:pt>
                <c:pt idx="69101">
                  <c:v>-232.26049999999998</c:v>
                </c:pt>
                <c:pt idx="69102">
                  <c:v>-232.25849999999997</c:v>
                </c:pt>
                <c:pt idx="69103">
                  <c:v>-232.25649999999999</c:v>
                </c:pt>
                <c:pt idx="69104">
                  <c:v>-232.25449999999998</c:v>
                </c:pt>
                <c:pt idx="69105">
                  <c:v>-232.25249999999997</c:v>
                </c:pt>
                <c:pt idx="69106">
                  <c:v>-232.25049999999999</c:v>
                </c:pt>
                <c:pt idx="69107">
                  <c:v>-232.24849999999998</c:v>
                </c:pt>
                <c:pt idx="69108">
                  <c:v>-232.24649999999997</c:v>
                </c:pt>
                <c:pt idx="69109">
                  <c:v>-232.24449999999999</c:v>
                </c:pt>
                <c:pt idx="69110">
                  <c:v>-232.24249999999998</c:v>
                </c:pt>
                <c:pt idx="69111">
                  <c:v>-232.24049999999997</c:v>
                </c:pt>
                <c:pt idx="69112">
                  <c:v>-232.23849999999999</c:v>
                </c:pt>
                <c:pt idx="69113">
                  <c:v>-232.23649999999998</c:v>
                </c:pt>
                <c:pt idx="69114">
                  <c:v>-232.23449999999997</c:v>
                </c:pt>
                <c:pt idx="69115">
                  <c:v>-232.23249999999999</c:v>
                </c:pt>
                <c:pt idx="69116">
                  <c:v>-232.23049999999998</c:v>
                </c:pt>
                <c:pt idx="69117">
                  <c:v>-232.22849999999997</c:v>
                </c:pt>
                <c:pt idx="69118">
                  <c:v>-232.22649999999999</c:v>
                </c:pt>
                <c:pt idx="69119">
                  <c:v>-232.22449999999998</c:v>
                </c:pt>
                <c:pt idx="69120">
                  <c:v>-232.22249999999997</c:v>
                </c:pt>
                <c:pt idx="69121">
                  <c:v>-232.22049999999999</c:v>
                </c:pt>
                <c:pt idx="69122">
                  <c:v>-232.21849999999998</c:v>
                </c:pt>
                <c:pt idx="69123">
                  <c:v>-232.21649999999997</c:v>
                </c:pt>
                <c:pt idx="69124">
                  <c:v>-232.21449999999999</c:v>
                </c:pt>
                <c:pt idx="69125">
                  <c:v>-232.21249999999998</c:v>
                </c:pt>
                <c:pt idx="69126">
                  <c:v>-232.21049999999997</c:v>
                </c:pt>
                <c:pt idx="69127">
                  <c:v>-232.20849999999999</c:v>
                </c:pt>
                <c:pt idx="69128">
                  <c:v>-232.20649999999998</c:v>
                </c:pt>
                <c:pt idx="69129">
                  <c:v>-232.20449999999997</c:v>
                </c:pt>
                <c:pt idx="69130">
                  <c:v>-232.20249999999999</c:v>
                </c:pt>
                <c:pt idx="69131">
                  <c:v>-232.20049999999998</c:v>
                </c:pt>
                <c:pt idx="69132">
                  <c:v>-232.19849999999997</c:v>
                </c:pt>
                <c:pt idx="69133">
                  <c:v>-232.19649999999999</c:v>
                </c:pt>
                <c:pt idx="69134">
                  <c:v>-232.19449999999998</c:v>
                </c:pt>
                <c:pt idx="69135">
                  <c:v>-232.19249999999997</c:v>
                </c:pt>
                <c:pt idx="69136">
                  <c:v>-232.19049999999999</c:v>
                </c:pt>
                <c:pt idx="69137">
                  <c:v>-232.18849999999998</c:v>
                </c:pt>
                <c:pt idx="69138">
                  <c:v>-232.18649999999997</c:v>
                </c:pt>
                <c:pt idx="69139">
                  <c:v>-232.18449999999999</c:v>
                </c:pt>
                <c:pt idx="69140">
                  <c:v>-232.18249999999998</c:v>
                </c:pt>
                <c:pt idx="69141">
                  <c:v>-232.18049999999997</c:v>
                </c:pt>
                <c:pt idx="69142">
                  <c:v>-232.17849999999999</c:v>
                </c:pt>
                <c:pt idx="69143">
                  <c:v>-232.17649999999998</c:v>
                </c:pt>
                <c:pt idx="69144">
                  <c:v>-232.17449999999997</c:v>
                </c:pt>
                <c:pt idx="69145">
                  <c:v>-232.17249999999999</c:v>
                </c:pt>
                <c:pt idx="69146">
                  <c:v>-232.17049999999998</c:v>
                </c:pt>
                <c:pt idx="69147">
                  <c:v>-232.16849999999997</c:v>
                </c:pt>
                <c:pt idx="69148">
                  <c:v>-232.16649999999998</c:v>
                </c:pt>
                <c:pt idx="69149">
                  <c:v>-232.16449999999998</c:v>
                </c:pt>
                <c:pt idx="69150">
                  <c:v>-232.16249999999997</c:v>
                </c:pt>
                <c:pt idx="69151">
                  <c:v>-232.16049999999998</c:v>
                </c:pt>
                <c:pt idx="69152">
                  <c:v>-232.15849999999998</c:v>
                </c:pt>
                <c:pt idx="69153">
                  <c:v>-232.15649999999997</c:v>
                </c:pt>
                <c:pt idx="69154">
                  <c:v>-232.15449999999998</c:v>
                </c:pt>
                <c:pt idx="69155">
                  <c:v>-232.15249999999997</c:v>
                </c:pt>
                <c:pt idx="69156">
                  <c:v>-232.15049999999997</c:v>
                </c:pt>
                <c:pt idx="69157">
                  <c:v>-232.14849999999998</c:v>
                </c:pt>
                <c:pt idx="69158">
                  <c:v>-232.14649999999997</c:v>
                </c:pt>
                <c:pt idx="69159">
                  <c:v>-232.14449999999997</c:v>
                </c:pt>
                <c:pt idx="69160">
                  <c:v>-232.14249999999998</c:v>
                </c:pt>
                <c:pt idx="69161">
                  <c:v>-232.14049999999997</c:v>
                </c:pt>
                <c:pt idx="69162">
                  <c:v>-232.13849999999996</c:v>
                </c:pt>
                <c:pt idx="69163">
                  <c:v>-232.13649999999998</c:v>
                </c:pt>
                <c:pt idx="69164">
                  <c:v>-232.13449999999997</c:v>
                </c:pt>
                <c:pt idx="69165">
                  <c:v>-232.13249999999996</c:v>
                </c:pt>
                <c:pt idx="69166">
                  <c:v>-232.13049999999998</c:v>
                </c:pt>
                <c:pt idx="69167">
                  <c:v>-232.12849999999997</c:v>
                </c:pt>
                <c:pt idx="69168">
                  <c:v>-232.12649999999996</c:v>
                </c:pt>
                <c:pt idx="69169">
                  <c:v>-232.12449999999998</c:v>
                </c:pt>
                <c:pt idx="69170">
                  <c:v>-232.12249999999997</c:v>
                </c:pt>
                <c:pt idx="69171">
                  <c:v>-232.12049999999996</c:v>
                </c:pt>
                <c:pt idx="69172">
                  <c:v>-232.11849999999998</c:v>
                </c:pt>
                <c:pt idx="69173">
                  <c:v>-232.11649999999997</c:v>
                </c:pt>
                <c:pt idx="69174">
                  <c:v>-232.11449999999996</c:v>
                </c:pt>
                <c:pt idx="69175">
                  <c:v>-232.11249999999998</c:v>
                </c:pt>
                <c:pt idx="69176">
                  <c:v>-232.11049999999997</c:v>
                </c:pt>
                <c:pt idx="69177">
                  <c:v>-232.10849999999996</c:v>
                </c:pt>
                <c:pt idx="69178">
                  <c:v>-232.10649999999998</c:v>
                </c:pt>
                <c:pt idx="69179">
                  <c:v>-232.10449999999997</c:v>
                </c:pt>
                <c:pt idx="69180">
                  <c:v>-232.10249999999996</c:v>
                </c:pt>
                <c:pt idx="69181">
                  <c:v>-232.10049999999998</c:v>
                </c:pt>
                <c:pt idx="69182">
                  <c:v>-232.09849999999997</c:v>
                </c:pt>
                <c:pt idx="69183">
                  <c:v>-232.09649999999996</c:v>
                </c:pt>
                <c:pt idx="69184">
                  <c:v>-232.09449999999998</c:v>
                </c:pt>
                <c:pt idx="69185">
                  <c:v>-232.09249999999997</c:v>
                </c:pt>
                <c:pt idx="69186">
                  <c:v>-232.09049999999996</c:v>
                </c:pt>
                <c:pt idx="69187">
                  <c:v>-232.08849999999998</c:v>
                </c:pt>
                <c:pt idx="69188">
                  <c:v>-232.08649999999997</c:v>
                </c:pt>
                <c:pt idx="69189">
                  <c:v>-232.08449999999999</c:v>
                </c:pt>
                <c:pt idx="69190">
                  <c:v>-232.08249999999998</c:v>
                </c:pt>
                <c:pt idx="69191">
                  <c:v>-232.08049999999997</c:v>
                </c:pt>
                <c:pt idx="69192">
                  <c:v>-232.07849999999999</c:v>
                </c:pt>
                <c:pt idx="69193">
                  <c:v>-232.07649999999998</c:v>
                </c:pt>
                <c:pt idx="69194">
                  <c:v>-232.07449999999997</c:v>
                </c:pt>
                <c:pt idx="69195">
                  <c:v>-232.07249999999999</c:v>
                </c:pt>
                <c:pt idx="69196">
                  <c:v>-232.07049999999998</c:v>
                </c:pt>
                <c:pt idx="69197">
                  <c:v>-232.06849999999997</c:v>
                </c:pt>
                <c:pt idx="69198">
                  <c:v>-232.06649999999999</c:v>
                </c:pt>
                <c:pt idx="69199">
                  <c:v>-232.06449999999998</c:v>
                </c:pt>
                <c:pt idx="69200">
                  <c:v>-232.06249999999997</c:v>
                </c:pt>
                <c:pt idx="69201">
                  <c:v>-232.06049999999999</c:v>
                </c:pt>
                <c:pt idx="69202">
                  <c:v>-232.05849999999998</c:v>
                </c:pt>
                <c:pt idx="69203">
                  <c:v>-232.05649999999997</c:v>
                </c:pt>
                <c:pt idx="69204">
                  <c:v>-232.05449999999999</c:v>
                </c:pt>
                <c:pt idx="69205">
                  <c:v>-232.05249999999998</c:v>
                </c:pt>
                <c:pt idx="69206">
                  <c:v>-232.05049999999997</c:v>
                </c:pt>
                <c:pt idx="69207">
                  <c:v>-232.04849999999999</c:v>
                </c:pt>
                <c:pt idx="69208">
                  <c:v>-232.04649999999998</c:v>
                </c:pt>
                <c:pt idx="69209">
                  <c:v>-232.04449999999997</c:v>
                </c:pt>
                <c:pt idx="69210">
                  <c:v>-232.04249999999999</c:v>
                </c:pt>
                <c:pt idx="69211">
                  <c:v>-232.04049999999998</c:v>
                </c:pt>
                <c:pt idx="69212">
                  <c:v>-232.03849999999997</c:v>
                </c:pt>
                <c:pt idx="69213">
                  <c:v>-232.03649999999999</c:v>
                </c:pt>
                <c:pt idx="69214">
                  <c:v>-232.03449999999998</c:v>
                </c:pt>
                <c:pt idx="69215">
                  <c:v>-232.03249999999997</c:v>
                </c:pt>
                <c:pt idx="69216">
                  <c:v>-232.03049999999999</c:v>
                </c:pt>
                <c:pt idx="69217">
                  <c:v>-232.02849999999998</c:v>
                </c:pt>
                <c:pt idx="69218">
                  <c:v>-232.02649999999997</c:v>
                </c:pt>
                <c:pt idx="69219">
                  <c:v>-232.02449999999999</c:v>
                </c:pt>
                <c:pt idx="69220">
                  <c:v>-232.02249999999998</c:v>
                </c:pt>
                <c:pt idx="69221">
                  <c:v>-232.02049999999997</c:v>
                </c:pt>
                <c:pt idx="69222">
                  <c:v>-232.01849999999999</c:v>
                </c:pt>
                <c:pt idx="69223">
                  <c:v>-232.01649999999998</c:v>
                </c:pt>
                <c:pt idx="69224">
                  <c:v>-232.01449999999997</c:v>
                </c:pt>
                <c:pt idx="69225">
                  <c:v>-232.01249999999999</c:v>
                </c:pt>
                <c:pt idx="69226">
                  <c:v>-232.01049999999998</c:v>
                </c:pt>
                <c:pt idx="69227">
                  <c:v>-232.00849999999997</c:v>
                </c:pt>
                <c:pt idx="69228">
                  <c:v>-232.00649999999999</c:v>
                </c:pt>
                <c:pt idx="69229">
                  <c:v>-232.00449999999998</c:v>
                </c:pt>
                <c:pt idx="69230">
                  <c:v>-232.00249999999997</c:v>
                </c:pt>
                <c:pt idx="69231">
                  <c:v>-232.00049999999999</c:v>
                </c:pt>
                <c:pt idx="69232">
                  <c:v>-231.99849999999998</c:v>
                </c:pt>
                <c:pt idx="69233">
                  <c:v>-231.99649999999997</c:v>
                </c:pt>
                <c:pt idx="69234">
                  <c:v>-231.99449999999999</c:v>
                </c:pt>
                <c:pt idx="69235">
                  <c:v>-231.99249999999998</c:v>
                </c:pt>
                <c:pt idx="69236">
                  <c:v>-231.99049999999997</c:v>
                </c:pt>
                <c:pt idx="69237">
                  <c:v>-231.98849999999999</c:v>
                </c:pt>
                <c:pt idx="69238">
                  <c:v>-231.98649999999998</c:v>
                </c:pt>
                <c:pt idx="69239">
                  <c:v>-231.98449999999997</c:v>
                </c:pt>
                <c:pt idx="69240">
                  <c:v>-231.98249999999999</c:v>
                </c:pt>
                <c:pt idx="69241">
                  <c:v>-231.98049999999998</c:v>
                </c:pt>
                <c:pt idx="69242">
                  <c:v>-231.97849999999997</c:v>
                </c:pt>
                <c:pt idx="69243">
                  <c:v>-231.97649999999999</c:v>
                </c:pt>
                <c:pt idx="69244">
                  <c:v>-231.97449999999998</c:v>
                </c:pt>
                <c:pt idx="69245">
                  <c:v>-231.97249999999997</c:v>
                </c:pt>
                <c:pt idx="69246">
                  <c:v>-231.97049999999999</c:v>
                </c:pt>
                <c:pt idx="69247">
                  <c:v>-231.96849999999998</c:v>
                </c:pt>
                <c:pt idx="69248">
                  <c:v>-231.96649999999997</c:v>
                </c:pt>
                <c:pt idx="69249">
                  <c:v>-231.96449999999999</c:v>
                </c:pt>
                <c:pt idx="69250">
                  <c:v>-231.96249999999998</c:v>
                </c:pt>
                <c:pt idx="69251">
                  <c:v>-231.96049999999997</c:v>
                </c:pt>
                <c:pt idx="69252">
                  <c:v>-231.95849999999999</c:v>
                </c:pt>
                <c:pt idx="69253">
                  <c:v>-231.95649999999998</c:v>
                </c:pt>
                <c:pt idx="69254">
                  <c:v>-231.95449999999997</c:v>
                </c:pt>
                <c:pt idx="69255">
                  <c:v>-231.95249999999999</c:v>
                </c:pt>
                <c:pt idx="69256">
                  <c:v>-231.95049999999998</c:v>
                </c:pt>
                <c:pt idx="69257">
                  <c:v>-231.94849999999997</c:v>
                </c:pt>
                <c:pt idx="69258">
                  <c:v>-231.94649999999999</c:v>
                </c:pt>
                <c:pt idx="69259">
                  <c:v>-231.94449999999998</c:v>
                </c:pt>
                <c:pt idx="69260">
                  <c:v>-231.94249999999997</c:v>
                </c:pt>
                <c:pt idx="69261">
                  <c:v>-231.94049999999999</c:v>
                </c:pt>
                <c:pt idx="69262">
                  <c:v>-231.93849999999998</c:v>
                </c:pt>
                <c:pt idx="69263">
                  <c:v>-231.93649999999997</c:v>
                </c:pt>
                <c:pt idx="69264">
                  <c:v>-231.93449999999999</c:v>
                </c:pt>
                <c:pt idx="69265">
                  <c:v>-231.93249999999998</c:v>
                </c:pt>
                <c:pt idx="69266">
                  <c:v>-231.93049999999997</c:v>
                </c:pt>
                <c:pt idx="69267">
                  <c:v>-231.92849999999999</c:v>
                </c:pt>
                <c:pt idx="69268">
                  <c:v>-231.92649999999998</c:v>
                </c:pt>
                <c:pt idx="69269">
                  <c:v>-231.92449999999997</c:v>
                </c:pt>
                <c:pt idx="69270">
                  <c:v>-231.92249999999999</c:v>
                </c:pt>
                <c:pt idx="69271">
                  <c:v>-231.92049999999998</c:v>
                </c:pt>
                <c:pt idx="69272">
                  <c:v>-231.91849999999997</c:v>
                </c:pt>
                <c:pt idx="69273">
                  <c:v>-231.91649999999998</c:v>
                </c:pt>
                <c:pt idx="69274">
                  <c:v>-231.91449999999998</c:v>
                </c:pt>
                <c:pt idx="69275">
                  <c:v>-231.91249999999997</c:v>
                </c:pt>
                <c:pt idx="69276">
                  <c:v>-231.91049999999998</c:v>
                </c:pt>
                <c:pt idx="69277">
                  <c:v>-231.90849999999998</c:v>
                </c:pt>
                <c:pt idx="69278">
                  <c:v>-231.90649999999997</c:v>
                </c:pt>
                <c:pt idx="69279">
                  <c:v>-231.90449999999998</c:v>
                </c:pt>
                <c:pt idx="69280">
                  <c:v>-231.90249999999997</c:v>
                </c:pt>
                <c:pt idx="69281">
                  <c:v>-231.90049999999997</c:v>
                </c:pt>
                <c:pt idx="69282">
                  <c:v>-231.89849999999998</c:v>
                </c:pt>
                <c:pt idx="69283">
                  <c:v>-231.89649999999997</c:v>
                </c:pt>
                <c:pt idx="69284">
                  <c:v>-231.89449999999997</c:v>
                </c:pt>
                <c:pt idx="69285">
                  <c:v>-231.89249999999998</c:v>
                </c:pt>
                <c:pt idx="69286">
                  <c:v>-231.89049999999997</c:v>
                </c:pt>
                <c:pt idx="69287">
                  <c:v>-231.88849999999996</c:v>
                </c:pt>
                <c:pt idx="69288">
                  <c:v>-231.88649999999998</c:v>
                </c:pt>
                <c:pt idx="69289">
                  <c:v>-231.88449999999997</c:v>
                </c:pt>
                <c:pt idx="69290">
                  <c:v>-231.88249999999996</c:v>
                </c:pt>
                <c:pt idx="69291">
                  <c:v>-231.88049999999998</c:v>
                </c:pt>
                <c:pt idx="69292">
                  <c:v>-231.87849999999997</c:v>
                </c:pt>
                <c:pt idx="69293">
                  <c:v>-231.87649999999996</c:v>
                </c:pt>
                <c:pt idx="69294">
                  <c:v>-231.87449999999998</c:v>
                </c:pt>
                <c:pt idx="69295">
                  <c:v>-231.87249999999997</c:v>
                </c:pt>
                <c:pt idx="69296">
                  <c:v>-231.87049999999996</c:v>
                </c:pt>
                <c:pt idx="69297">
                  <c:v>-231.86849999999998</c:v>
                </c:pt>
                <c:pt idx="69298">
                  <c:v>-231.86649999999997</c:v>
                </c:pt>
                <c:pt idx="69299">
                  <c:v>-231.86449999999996</c:v>
                </c:pt>
                <c:pt idx="69300">
                  <c:v>-231.86249999999998</c:v>
                </c:pt>
                <c:pt idx="69301">
                  <c:v>-231.86049999999997</c:v>
                </c:pt>
                <c:pt idx="69302">
                  <c:v>-231.85849999999996</c:v>
                </c:pt>
                <c:pt idx="69303">
                  <c:v>-231.85649999999998</c:v>
                </c:pt>
                <c:pt idx="69304">
                  <c:v>-231.85449999999997</c:v>
                </c:pt>
                <c:pt idx="69305">
                  <c:v>-231.85249999999996</c:v>
                </c:pt>
                <c:pt idx="69306">
                  <c:v>-231.85049999999998</c:v>
                </c:pt>
                <c:pt idx="69307">
                  <c:v>-231.84849999999997</c:v>
                </c:pt>
                <c:pt idx="69308">
                  <c:v>-231.84649999999996</c:v>
                </c:pt>
                <c:pt idx="69309">
                  <c:v>-231.84449999999998</c:v>
                </c:pt>
                <c:pt idx="69310">
                  <c:v>-231.84249999999997</c:v>
                </c:pt>
                <c:pt idx="69311">
                  <c:v>-231.84049999999996</c:v>
                </c:pt>
                <c:pt idx="69312">
                  <c:v>-231.83849999999998</c:v>
                </c:pt>
                <c:pt idx="69313">
                  <c:v>-231.83649999999997</c:v>
                </c:pt>
                <c:pt idx="69314">
                  <c:v>-231.83449999999999</c:v>
                </c:pt>
                <c:pt idx="69315">
                  <c:v>-231.83249999999998</c:v>
                </c:pt>
                <c:pt idx="69316">
                  <c:v>-231.83049999999997</c:v>
                </c:pt>
                <c:pt idx="69317">
                  <c:v>-231.82849999999999</c:v>
                </c:pt>
                <c:pt idx="69318">
                  <c:v>-231.82649999999998</c:v>
                </c:pt>
                <c:pt idx="69319">
                  <c:v>-231.82449999999997</c:v>
                </c:pt>
                <c:pt idx="69320">
                  <c:v>-231.82249999999999</c:v>
                </c:pt>
                <c:pt idx="69321">
                  <c:v>-231.82049999999998</c:v>
                </c:pt>
                <c:pt idx="69322">
                  <c:v>-231.81849999999997</c:v>
                </c:pt>
                <c:pt idx="69323">
                  <c:v>-231.81649999999999</c:v>
                </c:pt>
                <c:pt idx="69324">
                  <c:v>-231.81449999999998</c:v>
                </c:pt>
                <c:pt idx="69325">
                  <c:v>-231.81249999999997</c:v>
                </c:pt>
                <c:pt idx="69326">
                  <c:v>-231.81049999999999</c:v>
                </c:pt>
                <c:pt idx="69327">
                  <c:v>-231.80849999999998</c:v>
                </c:pt>
                <c:pt idx="69328">
                  <c:v>-231.80649999999997</c:v>
                </c:pt>
                <c:pt idx="69329">
                  <c:v>-231.80449999999999</c:v>
                </c:pt>
                <c:pt idx="69330">
                  <c:v>-231.80249999999998</c:v>
                </c:pt>
                <c:pt idx="69331">
                  <c:v>-231.80049999999997</c:v>
                </c:pt>
                <c:pt idx="69332">
                  <c:v>-231.79849999999999</c:v>
                </c:pt>
                <c:pt idx="69333">
                  <c:v>-231.79649999999998</c:v>
                </c:pt>
                <c:pt idx="69334">
                  <c:v>-231.79449999999997</c:v>
                </c:pt>
                <c:pt idx="69335">
                  <c:v>-231.79249999999999</c:v>
                </c:pt>
                <c:pt idx="69336">
                  <c:v>-231.79049999999998</c:v>
                </c:pt>
                <c:pt idx="69337">
                  <c:v>-231.78849999999997</c:v>
                </c:pt>
                <c:pt idx="69338">
                  <c:v>-231.78649999999999</c:v>
                </c:pt>
                <c:pt idx="69339">
                  <c:v>-231.78449999999998</c:v>
                </c:pt>
                <c:pt idx="69340">
                  <c:v>-231.78249999999997</c:v>
                </c:pt>
                <c:pt idx="69341">
                  <c:v>-231.78049999999999</c:v>
                </c:pt>
                <c:pt idx="69342">
                  <c:v>-231.77849999999998</c:v>
                </c:pt>
                <c:pt idx="69343">
                  <c:v>-231.77649999999997</c:v>
                </c:pt>
                <c:pt idx="69344">
                  <c:v>-231.77449999999999</c:v>
                </c:pt>
                <c:pt idx="69345">
                  <c:v>-231.77249999999998</c:v>
                </c:pt>
                <c:pt idx="69346">
                  <c:v>-231.77049999999997</c:v>
                </c:pt>
                <c:pt idx="69347">
                  <c:v>-231.76849999999999</c:v>
                </c:pt>
                <c:pt idx="69348">
                  <c:v>-231.76649999999998</c:v>
                </c:pt>
                <c:pt idx="69349">
                  <c:v>-231.76449999999997</c:v>
                </c:pt>
                <c:pt idx="69350">
                  <c:v>-231.76249999999999</c:v>
                </c:pt>
                <c:pt idx="69351">
                  <c:v>-231.76049999999998</c:v>
                </c:pt>
                <c:pt idx="69352">
                  <c:v>-231.75849999999997</c:v>
                </c:pt>
                <c:pt idx="69353">
                  <c:v>-231.75649999999999</c:v>
                </c:pt>
                <c:pt idx="69354">
                  <c:v>-231.75449999999998</c:v>
                </c:pt>
                <c:pt idx="69355">
                  <c:v>-231.75249999999997</c:v>
                </c:pt>
                <c:pt idx="69356">
                  <c:v>-231.75049999999999</c:v>
                </c:pt>
                <c:pt idx="69357">
                  <c:v>-231.74849999999998</c:v>
                </c:pt>
                <c:pt idx="69358">
                  <c:v>-231.74649999999997</c:v>
                </c:pt>
                <c:pt idx="69359">
                  <c:v>-231.74449999999999</c:v>
                </c:pt>
                <c:pt idx="69360">
                  <c:v>-231.74249999999998</c:v>
                </c:pt>
                <c:pt idx="69361">
                  <c:v>-231.74049999999997</c:v>
                </c:pt>
                <c:pt idx="69362">
                  <c:v>-231.73849999999999</c:v>
                </c:pt>
                <c:pt idx="69363">
                  <c:v>-231.73649999999998</c:v>
                </c:pt>
                <c:pt idx="69364">
                  <c:v>-231.73449999999997</c:v>
                </c:pt>
                <c:pt idx="69365">
                  <c:v>-231.73249999999999</c:v>
                </c:pt>
                <c:pt idx="69366">
                  <c:v>-231.73049999999998</c:v>
                </c:pt>
                <c:pt idx="69367">
                  <c:v>-231.72849999999997</c:v>
                </c:pt>
                <c:pt idx="69368">
                  <c:v>-231.72649999999999</c:v>
                </c:pt>
                <c:pt idx="69369">
                  <c:v>-231.72449999999998</c:v>
                </c:pt>
                <c:pt idx="69370">
                  <c:v>-231.72249999999997</c:v>
                </c:pt>
                <c:pt idx="69371">
                  <c:v>-231.72049999999999</c:v>
                </c:pt>
                <c:pt idx="69372">
                  <c:v>-231.71849999999998</c:v>
                </c:pt>
                <c:pt idx="69373">
                  <c:v>-231.71649999999997</c:v>
                </c:pt>
                <c:pt idx="69374">
                  <c:v>-231.71449999999999</c:v>
                </c:pt>
                <c:pt idx="69375">
                  <c:v>-231.71249999999998</c:v>
                </c:pt>
                <c:pt idx="69376">
                  <c:v>-231.71049999999997</c:v>
                </c:pt>
                <c:pt idx="69377">
                  <c:v>-231.70849999999999</c:v>
                </c:pt>
                <c:pt idx="69378">
                  <c:v>-231.70649999999998</c:v>
                </c:pt>
                <c:pt idx="69379">
                  <c:v>-231.70449999999997</c:v>
                </c:pt>
                <c:pt idx="69380">
                  <c:v>-231.70249999999999</c:v>
                </c:pt>
                <c:pt idx="69381">
                  <c:v>-231.70049999999998</c:v>
                </c:pt>
                <c:pt idx="69382">
                  <c:v>-231.69849999999997</c:v>
                </c:pt>
                <c:pt idx="69383">
                  <c:v>-231.69649999999999</c:v>
                </c:pt>
                <c:pt idx="69384">
                  <c:v>-231.69449999999998</c:v>
                </c:pt>
                <c:pt idx="69385">
                  <c:v>-231.69249999999997</c:v>
                </c:pt>
                <c:pt idx="69386">
                  <c:v>-231.69049999999999</c:v>
                </c:pt>
                <c:pt idx="69387">
                  <c:v>-231.68849999999998</c:v>
                </c:pt>
                <c:pt idx="69388">
                  <c:v>-231.68649999999997</c:v>
                </c:pt>
                <c:pt idx="69389">
                  <c:v>-231.68449999999999</c:v>
                </c:pt>
                <c:pt idx="69390">
                  <c:v>-231.68249999999998</c:v>
                </c:pt>
                <c:pt idx="69391">
                  <c:v>-231.68049999999997</c:v>
                </c:pt>
                <c:pt idx="69392">
                  <c:v>-231.67849999999999</c:v>
                </c:pt>
                <c:pt idx="69393">
                  <c:v>-231.67649999999998</c:v>
                </c:pt>
                <c:pt idx="69394">
                  <c:v>-231.67449999999997</c:v>
                </c:pt>
                <c:pt idx="69395">
                  <c:v>-231.67249999999999</c:v>
                </c:pt>
                <c:pt idx="69396">
                  <c:v>-231.67049999999998</c:v>
                </c:pt>
                <c:pt idx="69397">
                  <c:v>-231.66849999999997</c:v>
                </c:pt>
                <c:pt idx="69398">
                  <c:v>-231.66649999999998</c:v>
                </c:pt>
                <c:pt idx="69399">
                  <c:v>-231.66449999999998</c:v>
                </c:pt>
                <c:pt idx="69400">
                  <c:v>-231.66249999999997</c:v>
                </c:pt>
                <c:pt idx="69401">
                  <c:v>-231.66049999999998</c:v>
                </c:pt>
                <c:pt idx="69402">
                  <c:v>-231.65849999999998</c:v>
                </c:pt>
                <c:pt idx="69403">
                  <c:v>-231.65649999999997</c:v>
                </c:pt>
                <c:pt idx="69404">
                  <c:v>-231.65449999999998</c:v>
                </c:pt>
                <c:pt idx="69405">
                  <c:v>-231.65249999999997</c:v>
                </c:pt>
                <c:pt idx="69406">
                  <c:v>-231.65049999999997</c:v>
                </c:pt>
                <c:pt idx="69407">
                  <c:v>-231.64849999999998</c:v>
                </c:pt>
                <c:pt idx="69408">
                  <c:v>-231.64649999999997</c:v>
                </c:pt>
                <c:pt idx="69409">
                  <c:v>-231.64449999999997</c:v>
                </c:pt>
                <c:pt idx="69410">
                  <c:v>-231.64249999999998</c:v>
                </c:pt>
                <c:pt idx="69411">
                  <c:v>-231.64049999999997</c:v>
                </c:pt>
                <c:pt idx="69412">
                  <c:v>-231.63849999999996</c:v>
                </c:pt>
                <c:pt idx="69413">
                  <c:v>-231.63649999999998</c:v>
                </c:pt>
                <c:pt idx="69414">
                  <c:v>-231.63449999999997</c:v>
                </c:pt>
                <c:pt idx="69415">
                  <c:v>-231.63249999999996</c:v>
                </c:pt>
                <c:pt idx="69416">
                  <c:v>-231.63049999999998</c:v>
                </c:pt>
                <c:pt idx="69417">
                  <c:v>-231.62849999999997</c:v>
                </c:pt>
                <c:pt idx="69418">
                  <c:v>-231.62649999999996</c:v>
                </c:pt>
                <c:pt idx="69419">
                  <c:v>-231.62449999999998</c:v>
                </c:pt>
                <c:pt idx="69420">
                  <c:v>-231.62249999999997</c:v>
                </c:pt>
                <c:pt idx="69421">
                  <c:v>-231.62049999999996</c:v>
                </c:pt>
                <c:pt idx="69422">
                  <c:v>-231.61849999999998</c:v>
                </c:pt>
                <c:pt idx="69423">
                  <c:v>-231.61649999999997</c:v>
                </c:pt>
                <c:pt idx="69424">
                  <c:v>-231.61449999999996</c:v>
                </c:pt>
                <c:pt idx="69425">
                  <c:v>-231.61249999999998</c:v>
                </c:pt>
                <c:pt idx="69426">
                  <c:v>-231.61049999999997</c:v>
                </c:pt>
                <c:pt idx="69427">
                  <c:v>-231.60849999999996</c:v>
                </c:pt>
                <c:pt idx="69428">
                  <c:v>-231.60649999999998</c:v>
                </c:pt>
                <c:pt idx="69429">
                  <c:v>-231.60449999999997</c:v>
                </c:pt>
                <c:pt idx="69430">
                  <c:v>-231.60249999999996</c:v>
                </c:pt>
                <c:pt idx="69431">
                  <c:v>-231.60049999999998</c:v>
                </c:pt>
                <c:pt idx="69432">
                  <c:v>-231.59849999999997</c:v>
                </c:pt>
                <c:pt idx="69433">
                  <c:v>-231.59649999999996</c:v>
                </c:pt>
                <c:pt idx="69434">
                  <c:v>-231.59449999999998</c:v>
                </c:pt>
                <c:pt idx="69435">
                  <c:v>-231.59249999999997</c:v>
                </c:pt>
                <c:pt idx="69436">
                  <c:v>-231.59049999999996</c:v>
                </c:pt>
                <c:pt idx="69437">
                  <c:v>-231.58849999999998</c:v>
                </c:pt>
                <c:pt idx="69438">
                  <c:v>-231.58649999999997</c:v>
                </c:pt>
                <c:pt idx="69439">
                  <c:v>-231.58449999999999</c:v>
                </c:pt>
                <c:pt idx="69440">
                  <c:v>-231.58249999999998</c:v>
                </c:pt>
                <c:pt idx="69441">
                  <c:v>-231.58049999999997</c:v>
                </c:pt>
                <c:pt idx="69442">
                  <c:v>-231.57849999999999</c:v>
                </c:pt>
                <c:pt idx="69443">
                  <c:v>-231.57649999999998</c:v>
                </c:pt>
                <c:pt idx="69444">
                  <c:v>-231.57449999999997</c:v>
                </c:pt>
                <c:pt idx="69445">
                  <c:v>-231.57249999999999</c:v>
                </c:pt>
                <c:pt idx="69446">
                  <c:v>-231.57049999999998</c:v>
                </c:pt>
                <c:pt idx="69447">
                  <c:v>-231.56849999999997</c:v>
                </c:pt>
                <c:pt idx="69448">
                  <c:v>-231.56649999999999</c:v>
                </c:pt>
                <c:pt idx="69449">
                  <c:v>-231.56449999999998</c:v>
                </c:pt>
                <c:pt idx="69450">
                  <c:v>-231.56249999999997</c:v>
                </c:pt>
                <c:pt idx="69451">
                  <c:v>-231.56049999999999</c:v>
                </c:pt>
                <c:pt idx="69452">
                  <c:v>-231.55849999999998</c:v>
                </c:pt>
                <c:pt idx="69453">
                  <c:v>-231.55649999999997</c:v>
                </c:pt>
                <c:pt idx="69454">
                  <c:v>-231.55449999999999</c:v>
                </c:pt>
                <c:pt idx="69455">
                  <c:v>-231.55249999999998</c:v>
                </c:pt>
                <c:pt idx="69456">
                  <c:v>-231.55049999999997</c:v>
                </c:pt>
                <c:pt idx="69457">
                  <c:v>-231.54849999999999</c:v>
                </c:pt>
                <c:pt idx="69458">
                  <c:v>-231.54649999999998</c:v>
                </c:pt>
                <c:pt idx="69459">
                  <c:v>-231.54449999999997</c:v>
                </c:pt>
                <c:pt idx="69460">
                  <c:v>-231.54249999999999</c:v>
                </c:pt>
                <c:pt idx="69461">
                  <c:v>-231.54049999999998</c:v>
                </c:pt>
                <c:pt idx="69462">
                  <c:v>-231.53849999999997</c:v>
                </c:pt>
                <c:pt idx="69463">
                  <c:v>-231.53649999999999</c:v>
                </c:pt>
                <c:pt idx="69464">
                  <c:v>-231.53449999999998</c:v>
                </c:pt>
                <c:pt idx="69465">
                  <c:v>-231.53249999999997</c:v>
                </c:pt>
                <c:pt idx="69466">
                  <c:v>-231.53049999999999</c:v>
                </c:pt>
                <c:pt idx="69467">
                  <c:v>-231.52849999999998</c:v>
                </c:pt>
                <c:pt idx="69468">
                  <c:v>-231.52649999999997</c:v>
                </c:pt>
                <c:pt idx="69469">
                  <c:v>-231.52449999999999</c:v>
                </c:pt>
                <c:pt idx="69470">
                  <c:v>-231.52249999999998</c:v>
                </c:pt>
                <c:pt idx="69471">
                  <c:v>-231.52049999999997</c:v>
                </c:pt>
                <c:pt idx="69472">
                  <c:v>-231.51849999999999</c:v>
                </c:pt>
                <c:pt idx="69473">
                  <c:v>-231.51649999999998</c:v>
                </c:pt>
                <c:pt idx="69474">
                  <c:v>-231.51449999999997</c:v>
                </c:pt>
                <c:pt idx="69475">
                  <c:v>-231.51249999999999</c:v>
                </c:pt>
                <c:pt idx="69476">
                  <c:v>-231.51049999999998</c:v>
                </c:pt>
                <c:pt idx="69477">
                  <c:v>-231.50849999999997</c:v>
                </c:pt>
                <c:pt idx="69478">
                  <c:v>-231.50649999999999</c:v>
                </c:pt>
                <c:pt idx="69479">
                  <c:v>-231.50449999999998</c:v>
                </c:pt>
                <c:pt idx="69480">
                  <c:v>-231.50249999999997</c:v>
                </c:pt>
                <c:pt idx="69481">
                  <c:v>-231.50049999999999</c:v>
                </c:pt>
                <c:pt idx="69482">
                  <c:v>-231.49849999999998</c:v>
                </c:pt>
                <c:pt idx="69483">
                  <c:v>-231.49649999999997</c:v>
                </c:pt>
                <c:pt idx="69484">
                  <c:v>-231.49449999999999</c:v>
                </c:pt>
                <c:pt idx="69485">
                  <c:v>-231.49249999999998</c:v>
                </c:pt>
                <c:pt idx="69486">
                  <c:v>-231.49049999999997</c:v>
                </c:pt>
                <c:pt idx="69487">
                  <c:v>-231.48849999999999</c:v>
                </c:pt>
                <c:pt idx="69488">
                  <c:v>-231.48649999999998</c:v>
                </c:pt>
                <c:pt idx="69489">
                  <c:v>-231.48449999999997</c:v>
                </c:pt>
                <c:pt idx="69490">
                  <c:v>-231.48249999999999</c:v>
                </c:pt>
                <c:pt idx="69491">
                  <c:v>-231.48049999999998</c:v>
                </c:pt>
                <c:pt idx="69492">
                  <c:v>-231.47849999999997</c:v>
                </c:pt>
                <c:pt idx="69493">
                  <c:v>-231.47649999999999</c:v>
                </c:pt>
                <c:pt idx="69494">
                  <c:v>-231.47449999999998</c:v>
                </c:pt>
                <c:pt idx="69495">
                  <c:v>-231.47249999999997</c:v>
                </c:pt>
                <c:pt idx="69496">
                  <c:v>-231.47049999999999</c:v>
                </c:pt>
                <c:pt idx="69497">
                  <c:v>-231.46849999999998</c:v>
                </c:pt>
                <c:pt idx="69498">
                  <c:v>-231.46649999999997</c:v>
                </c:pt>
                <c:pt idx="69499">
                  <c:v>-231.46449999999999</c:v>
                </c:pt>
                <c:pt idx="69500">
                  <c:v>-231.46249999999998</c:v>
                </c:pt>
                <c:pt idx="69501">
                  <c:v>-231.46049999999997</c:v>
                </c:pt>
                <c:pt idx="69502">
                  <c:v>-231.45849999999999</c:v>
                </c:pt>
                <c:pt idx="69503">
                  <c:v>-231.45649999999998</c:v>
                </c:pt>
                <c:pt idx="69504">
                  <c:v>-231.45449999999997</c:v>
                </c:pt>
                <c:pt idx="69505">
                  <c:v>-231.45249999999999</c:v>
                </c:pt>
                <c:pt idx="69506">
                  <c:v>-231.45049999999998</c:v>
                </c:pt>
                <c:pt idx="69507">
                  <c:v>-231.44849999999997</c:v>
                </c:pt>
                <c:pt idx="69508">
                  <c:v>-231.44649999999999</c:v>
                </c:pt>
                <c:pt idx="69509">
                  <c:v>-231.44449999999998</c:v>
                </c:pt>
                <c:pt idx="69510">
                  <c:v>-231.44249999999997</c:v>
                </c:pt>
                <c:pt idx="69511">
                  <c:v>-231.44049999999999</c:v>
                </c:pt>
                <c:pt idx="69512">
                  <c:v>-231.43849999999998</c:v>
                </c:pt>
                <c:pt idx="69513">
                  <c:v>-231.43649999999997</c:v>
                </c:pt>
                <c:pt idx="69514">
                  <c:v>-231.43449999999999</c:v>
                </c:pt>
                <c:pt idx="69515">
                  <c:v>-231.43249999999998</c:v>
                </c:pt>
                <c:pt idx="69516">
                  <c:v>-231.43049999999997</c:v>
                </c:pt>
                <c:pt idx="69517">
                  <c:v>-231.42849999999999</c:v>
                </c:pt>
                <c:pt idx="69518">
                  <c:v>-231.42649999999998</c:v>
                </c:pt>
                <c:pt idx="69519">
                  <c:v>-231.42449999999997</c:v>
                </c:pt>
                <c:pt idx="69520">
                  <c:v>-231.42249999999999</c:v>
                </c:pt>
                <c:pt idx="69521">
                  <c:v>-231.42049999999998</c:v>
                </c:pt>
                <c:pt idx="69522">
                  <c:v>-231.41849999999997</c:v>
                </c:pt>
                <c:pt idx="69523">
                  <c:v>-231.41649999999998</c:v>
                </c:pt>
                <c:pt idx="69524">
                  <c:v>-231.41449999999998</c:v>
                </c:pt>
                <c:pt idx="69525">
                  <c:v>-231.41249999999997</c:v>
                </c:pt>
                <c:pt idx="69526">
                  <c:v>-231.41049999999998</c:v>
                </c:pt>
                <c:pt idx="69527">
                  <c:v>-231.40849999999998</c:v>
                </c:pt>
                <c:pt idx="69528">
                  <c:v>-231.40649999999997</c:v>
                </c:pt>
                <c:pt idx="69529">
                  <c:v>-231.40449999999998</c:v>
                </c:pt>
                <c:pt idx="69530">
                  <c:v>-231.40249999999997</c:v>
                </c:pt>
                <c:pt idx="69531">
                  <c:v>-231.40049999999997</c:v>
                </c:pt>
                <c:pt idx="69532">
                  <c:v>-231.39849999999998</c:v>
                </c:pt>
                <c:pt idx="69533">
                  <c:v>-231.39649999999997</c:v>
                </c:pt>
                <c:pt idx="69534">
                  <c:v>-231.39449999999997</c:v>
                </c:pt>
                <c:pt idx="69535">
                  <c:v>-231.39249999999998</c:v>
                </c:pt>
                <c:pt idx="69536">
                  <c:v>-231.39049999999997</c:v>
                </c:pt>
                <c:pt idx="69537">
                  <c:v>-231.38849999999996</c:v>
                </c:pt>
                <c:pt idx="69538">
                  <c:v>-231.38649999999998</c:v>
                </c:pt>
                <c:pt idx="69539">
                  <c:v>-231.38449999999997</c:v>
                </c:pt>
                <c:pt idx="69540">
                  <c:v>-231.38249999999996</c:v>
                </c:pt>
                <c:pt idx="69541">
                  <c:v>-231.38049999999998</c:v>
                </c:pt>
                <c:pt idx="69542">
                  <c:v>-231.37849999999997</c:v>
                </c:pt>
                <c:pt idx="69543">
                  <c:v>-231.37649999999996</c:v>
                </c:pt>
                <c:pt idx="69544">
                  <c:v>-231.37449999999998</c:v>
                </c:pt>
                <c:pt idx="69545">
                  <c:v>-231.37249999999997</c:v>
                </c:pt>
                <c:pt idx="69546">
                  <c:v>-231.37049999999996</c:v>
                </c:pt>
                <c:pt idx="69547">
                  <c:v>-231.36849999999998</c:v>
                </c:pt>
                <c:pt idx="69548">
                  <c:v>-231.36649999999997</c:v>
                </c:pt>
                <c:pt idx="69549">
                  <c:v>-231.36449999999996</c:v>
                </c:pt>
                <c:pt idx="69550">
                  <c:v>-231.36249999999998</c:v>
                </c:pt>
                <c:pt idx="69551">
                  <c:v>-231.36049999999997</c:v>
                </c:pt>
                <c:pt idx="69552">
                  <c:v>-231.35849999999996</c:v>
                </c:pt>
                <c:pt idx="69553">
                  <c:v>-231.35649999999998</c:v>
                </c:pt>
                <c:pt idx="69554">
                  <c:v>-231.35449999999997</c:v>
                </c:pt>
                <c:pt idx="69555">
                  <c:v>-231.35249999999996</c:v>
                </c:pt>
                <c:pt idx="69556">
                  <c:v>-231.35049999999998</c:v>
                </c:pt>
                <c:pt idx="69557">
                  <c:v>-231.34849999999997</c:v>
                </c:pt>
                <c:pt idx="69558">
                  <c:v>-231.34649999999996</c:v>
                </c:pt>
                <c:pt idx="69559">
                  <c:v>-231.34449999999998</c:v>
                </c:pt>
                <c:pt idx="69560">
                  <c:v>-231.34249999999997</c:v>
                </c:pt>
                <c:pt idx="69561">
                  <c:v>-231.34049999999996</c:v>
                </c:pt>
                <c:pt idx="69562">
                  <c:v>-231.33849999999998</c:v>
                </c:pt>
                <c:pt idx="69563">
                  <c:v>-231.33649999999997</c:v>
                </c:pt>
                <c:pt idx="69564">
                  <c:v>-231.33449999999999</c:v>
                </c:pt>
                <c:pt idx="69565">
                  <c:v>-231.33249999999998</c:v>
                </c:pt>
                <c:pt idx="69566">
                  <c:v>-231.33049999999997</c:v>
                </c:pt>
                <c:pt idx="69567">
                  <c:v>-231.32849999999999</c:v>
                </c:pt>
                <c:pt idx="69568">
                  <c:v>-231.32649999999998</c:v>
                </c:pt>
                <c:pt idx="69569">
                  <c:v>-231.32449999999997</c:v>
                </c:pt>
                <c:pt idx="69570">
                  <c:v>-231.32249999999999</c:v>
                </c:pt>
                <c:pt idx="69571">
                  <c:v>-231.32049999999998</c:v>
                </c:pt>
                <c:pt idx="69572">
                  <c:v>-231.31849999999997</c:v>
                </c:pt>
                <c:pt idx="69573">
                  <c:v>-231.31649999999999</c:v>
                </c:pt>
                <c:pt idx="69574">
                  <c:v>-231.31449999999998</c:v>
                </c:pt>
                <c:pt idx="69575">
                  <c:v>-231.31249999999997</c:v>
                </c:pt>
                <c:pt idx="69576">
                  <c:v>-231.31049999999999</c:v>
                </c:pt>
                <c:pt idx="69577">
                  <c:v>-231.30849999999998</c:v>
                </c:pt>
                <c:pt idx="69578">
                  <c:v>-231.30649999999997</c:v>
                </c:pt>
                <c:pt idx="69579">
                  <c:v>-231.30449999999999</c:v>
                </c:pt>
                <c:pt idx="69580">
                  <c:v>-231.30249999999998</c:v>
                </c:pt>
                <c:pt idx="69581">
                  <c:v>-231.30049999999997</c:v>
                </c:pt>
                <c:pt idx="69582">
                  <c:v>-231.29849999999999</c:v>
                </c:pt>
                <c:pt idx="69583">
                  <c:v>-231.29649999999998</c:v>
                </c:pt>
                <c:pt idx="69584">
                  <c:v>-231.29449999999997</c:v>
                </c:pt>
                <c:pt idx="69585">
                  <c:v>-231.29249999999999</c:v>
                </c:pt>
                <c:pt idx="69586">
                  <c:v>-231.29049999999998</c:v>
                </c:pt>
                <c:pt idx="69587">
                  <c:v>-231.28849999999997</c:v>
                </c:pt>
                <c:pt idx="69588">
                  <c:v>-231.28649999999999</c:v>
                </c:pt>
                <c:pt idx="69589">
                  <c:v>-231.28449999999998</c:v>
                </c:pt>
                <c:pt idx="69590">
                  <c:v>-231.28249999999997</c:v>
                </c:pt>
                <c:pt idx="69591">
                  <c:v>-231.28049999999999</c:v>
                </c:pt>
                <c:pt idx="69592">
                  <c:v>-231.27849999999998</c:v>
                </c:pt>
                <c:pt idx="69593">
                  <c:v>-231.27649999999997</c:v>
                </c:pt>
                <c:pt idx="69594">
                  <c:v>-231.27449999999999</c:v>
                </c:pt>
                <c:pt idx="69595">
                  <c:v>-231.27249999999998</c:v>
                </c:pt>
                <c:pt idx="69596">
                  <c:v>-231.27049999999997</c:v>
                </c:pt>
                <c:pt idx="69597">
                  <c:v>-231.26849999999999</c:v>
                </c:pt>
                <c:pt idx="69598">
                  <c:v>-231.26649999999998</c:v>
                </c:pt>
                <c:pt idx="69599">
                  <c:v>-231.26449999999997</c:v>
                </c:pt>
                <c:pt idx="69600">
                  <c:v>-231.26249999999999</c:v>
                </c:pt>
                <c:pt idx="69601">
                  <c:v>-231.26049999999998</c:v>
                </c:pt>
                <c:pt idx="69602">
                  <c:v>-231.25849999999997</c:v>
                </c:pt>
                <c:pt idx="69603">
                  <c:v>-231.25649999999999</c:v>
                </c:pt>
                <c:pt idx="69604">
                  <c:v>-231.25449999999998</c:v>
                </c:pt>
                <c:pt idx="69605">
                  <c:v>-231.25249999999997</c:v>
                </c:pt>
                <c:pt idx="69606">
                  <c:v>-231.25049999999999</c:v>
                </c:pt>
                <c:pt idx="69607">
                  <c:v>-231.24849999999998</c:v>
                </c:pt>
                <c:pt idx="69608">
                  <c:v>-231.24649999999997</c:v>
                </c:pt>
                <c:pt idx="69609">
                  <c:v>-231.24449999999999</c:v>
                </c:pt>
                <c:pt idx="69610">
                  <c:v>-231.24249999999998</c:v>
                </c:pt>
                <c:pt idx="69611">
                  <c:v>-231.24049999999997</c:v>
                </c:pt>
                <c:pt idx="69612">
                  <c:v>-231.23849999999999</c:v>
                </c:pt>
                <c:pt idx="69613">
                  <c:v>-231.23649999999998</c:v>
                </c:pt>
                <c:pt idx="69614">
                  <c:v>-231.23449999999997</c:v>
                </c:pt>
                <c:pt idx="69615">
                  <c:v>-231.23249999999999</c:v>
                </c:pt>
                <c:pt idx="69616">
                  <c:v>-231.23049999999998</c:v>
                </c:pt>
                <c:pt idx="69617">
                  <c:v>-231.22849999999997</c:v>
                </c:pt>
                <c:pt idx="69618">
                  <c:v>-231.22649999999999</c:v>
                </c:pt>
                <c:pt idx="69619">
                  <c:v>-231.22449999999998</c:v>
                </c:pt>
                <c:pt idx="69620">
                  <c:v>-231.22249999999997</c:v>
                </c:pt>
                <c:pt idx="69621">
                  <c:v>-231.22049999999999</c:v>
                </c:pt>
                <c:pt idx="69622">
                  <c:v>-231.21849999999998</c:v>
                </c:pt>
                <c:pt idx="69623">
                  <c:v>-231.21649999999997</c:v>
                </c:pt>
                <c:pt idx="69624">
                  <c:v>-231.21449999999999</c:v>
                </c:pt>
                <c:pt idx="69625">
                  <c:v>-231.21249999999998</c:v>
                </c:pt>
                <c:pt idx="69626">
                  <c:v>-231.21049999999997</c:v>
                </c:pt>
                <c:pt idx="69627">
                  <c:v>-231.20849999999999</c:v>
                </c:pt>
                <c:pt idx="69628">
                  <c:v>-231.20649999999998</c:v>
                </c:pt>
                <c:pt idx="69629">
                  <c:v>-231.20449999999997</c:v>
                </c:pt>
                <c:pt idx="69630">
                  <c:v>-231.20249999999999</c:v>
                </c:pt>
                <c:pt idx="69631">
                  <c:v>-231.20049999999998</c:v>
                </c:pt>
                <c:pt idx="69632">
                  <c:v>-231.19849999999997</c:v>
                </c:pt>
                <c:pt idx="69633">
                  <c:v>-231.19649999999999</c:v>
                </c:pt>
                <c:pt idx="69634">
                  <c:v>-231.19449999999998</c:v>
                </c:pt>
                <c:pt idx="69635">
                  <c:v>-231.19249999999997</c:v>
                </c:pt>
                <c:pt idx="69636">
                  <c:v>-231.19049999999999</c:v>
                </c:pt>
                <c:pt idx="69637">
                  <c:v>-231.18849999999998</c:v>
                </c:pt>
                <c:pt idx="69638">
                  <c:v>-231.18649999999997</c:v>
                </c:pt>
                <c:pt idx="69639">
                  <c:v>-231.18449999999999</c:v>
                </c:pt>
                <c:pt idx="69640">
                  <c:v>-231.18249999999998</c:v>
                </c:pt>
                <c:pt idx="69641">
                  <c:v>-231.18049999999997</c:v>
                </c:pt>
                <c:pt idx="69642">
                  <c:v>-231.17849999999999</c:v>
                </c:pt>
                <c:pt idx="69643">
                  <c:v>-231.17649999999998</c:v>
                </c:pt>
                <c:pt idx="69644">
                  <c:v>-231.17449999999997</c:v>
                </c:pt>
                <c:pt idx="69645">
                  <c:v>-231.17249999999999</c:v>
                </c:pt>
                <c:pt idx="69646">
                  <c:v>-231.17049999999998</c:v>
                </c:pt>
                <c:pt idx="69647">
                  <c:v>-231.16849999999997</c:v>
                </c:pt>
                <c:pt idx="69648">
                  <c:v>-231.16649999999998</c:v>
                </c:pt>
                <c:pt idx="69649">
                  <c:v>-231.16449999999998</c:v>
                </c:pt>
                <c:pt idx="69650">
                  <c:v>-231.16249999999997</c:v>
                </c:pt>
                <c:pt idx="69651">
                  <c:v>-231.16049999999998</c:v>
                </c:pt>
                <c:pt idx="69652">
                  <c:v>-231.15849999999998</c:v>
                </c:pt>
                <c:pt idx="69653">
                  <c:v>-231.15649999999997</c:v>
                </c:pt>
                <c:pt idx="69654">
                  <c:v>-231.15449999999998</c:v>
                </c:pt>
                <c:pt idx="69655">
                  <c:v>-231.15249999999997</c:v>
                </c:pt>
                <c:pt idx="69656">
                  <c:v>-231.15049999999997</c:v>
                </c:pt>
                <c:pt idx="69657">
                  <c:v>-231.14849999999998</c:v>
                </c:pt>
                <c:pt idx="69658">
                  <c:v>-231.14649999999997</c:v>
                </c:pt>
                <c:pt idx="69659">
                  <c:v>-231.14449999999997</c:v>
                </c:pt>
                <c:pt idx="69660">
                  <c:v>-231.14249999999998</c:v>
                </c:pt>
                <c:pt idx="69661">
                  <c:v>-231.14049999999997</c:v>
                </c:pt>
                <c:pt idx="69662">
                  <c:v>-231.13849999999996</c:v>
                </c:pt>
                <c:pt idx="69663">
                  <c:v>-231.13649999999998</c:v>
                </c:pt>
                <c:pt idx="69664">
                  <c:v>-231.13449999999997</c:v>
                </c:pt>
                <c:pt idx="69665">
                  <c:v>-231.13249999999996</c:v>
                </c:pt>
                <c:pt idx="69666">
                  <c:v>-231.13049999999998</c:v>
                </c:pt>
                <c:pt idx="69667">
                  <c:v>-231.12849999999997</c:v>
                </c:pt>
                <c:pt idx="69668">
                  <c:v>-231.12649999999996</c:v>
                </c:pt>
                <c:pt idx="69669">
                  <c:v>-231.12449999999998</c:v>
                </c:pt>
                <c:pt idx="69670">
                  <c:v>-231.12249999999997</c:v>
                </c:pt>
                <c:pt idx="69671">
                  <c:v>-231.12049999999996</c:v>
                </c:pt>
                <c:pt idx="69672">
                  <c:v>-231.11849999999998</c:v>
                </c:pt>
                <c:pt idx="69673">
                  <c:v>-231.11649999999997</c:v>
                </c:pt>
                <c:pt idx="69674">
                  <c:v>-231.11449999999996</c:v>
                </c:pt>
                <c:pt idx="69675">
                  <c:v>-231.11249999999998</c:v>
                </c:pt>
                <c:pt idx="69676">
                  <c:v>-231.11049999999997</c:v>
                </c:pt>
                <c:pt idx="69677">
                  <c:v>-231.10849999999996</c:v>
                </c:pt>
                <c:pt idx="69678">
                  <c:v>-231.10649999999998</c:v>
                </c:pt>
                <c:pt idx="69679">
                  <c:v>-231.10449999999997</c:v>
                </c:pt>
                <c:pt idx="69680">
                  <c:v>-231.10249999999996</c:v>
                </c:pt>
                <c:pt idx="69681">
                  <c:v>-231.10049999999998</c:v>
                </c:pt>
                <c:pt idx="69682">
                  <c:v>-231.09849999999997</c:v>
                </c:pt>
                <c:pt idx="69683">
                  <c:v>-231.09649999999996</c:v>
                </c:pt>
                <c:pt idx="69684">
                  <c:v>-231.09449999999998</c:v>
                </c:pt>
                <c:pt idx="69685">
                  <c:v>-231.09249999999997</c:v>
                </c:pt>
                <c:pt idx="69686">
                  <c:v>-231.09049999999996</c:v>
                </c:pt>
                <c:pt idx="69687">
                  <c:v>-231.08849999999998</c:v>
                </c:pt>
                <c:pt idx="69688">
                  <c:v>-231.08649999999997</c:v>
                </c:pt>
                <c:pt idx="69689">
                  <c:v>-231.08449999999999</c:v>
                </c:pt>
                <c:pt idx="69690">
                  <c:v>-231.08249999999998</c:v>
                </c:pt>
                <c:pt idx="69691">
                  <c:v>-231.08049999999997</c:v>
                </c:pt>
                <c:pt idx="69692">
                  <c:v>-231.07849999999999</c:v>
                </c:pt>
                <c:pt idx="69693">
                  <c:v>-231.07649999999998</c:v>
                </c:pt>
                <c:pt idx="69694">
                  <c:v>-231.07449999999997</c:v>
                </c:pt>
                <c:pt idx="69695">
                  <c:v>-231.07249999999999</c:v>
                </c:pt>
                <c:pt idx="69696">
                  <c:v>-231.07049999999998</c:v>
                </c:pt>
                <c:pt idx="69697">
                  <c:v>-231.06849999999997</c:v>
                </c:pt>
                <c:pt idx="69698">
                  <c:v>-231.06649999999999</c:v>
                </c:pt>
                <c:pt idx="69699">
                  <c:v>-231.06449999999998</c:v>
                </c:pt>
                <c:pt idx="69700">
                  <c:v>-231.06249999999997</c:v>
                </c:pt>
                <c:pt idx="69701">
                  <c:v>-231.06049999999999</c:v>
                </c:pt>
                <c:pt idx="69702">
                  <c:v>-231.05849999999998</c:v>
                </c:pt>
                <c:pt idx="69703">
                  <c:v>-231.05649999999997</c:v>
                </c:pt>
                <c:pt idx="69704">
                  <c:v>-231.05449999999999</c:v>
                </c:pt>
                <c:pt idx="69705">
                  <c:v>-231.05249999999998</c:v>
                </c:pt>
                <c:pt idx="69706">
                  <c:v>-231.05049999999997</c:v>
                </c:pt>
                <c:pt idx="69707">
                  <c:v>-231.04849999999999</c:v>
                </c:pt>
                <c:pt idx="69708">
                  <c:v>-231.04649999999998</c:v>
                </c:pt>
                <c:pt idx="69709">
                  <c:v>-231.04449999999997</c:v>
                </c:pt>
                <c:pt idx="69710">
                  <c:v>-231.04249999999999</c:v>
                </c:pt>
                <c:pt idx="69711">
                  <c:v>-231.04049999999998</c:v>
                </c:pt>
                <c:pt idx="69712">
                  <c:v>-231.03849999999997</c:v>
                </c:pt>
                <c:pt idx="69713">
                  <c:v>-231.03649999999999</c:v>
                </c:pt>
                <c:pt idx="69714">
                  <c:v>-231.03449999999998</c:v>
                </c:pt>
                <c:pt idx="69715">
                  <c:v>-231.03249999999997</c:v>
                </c:pt>
                <c:pt idx="69716">
                  <c:v>-231.03049999999999</c:v>
                </c:pt>
                <c:pt idx="69717">
                  <c:v>-231.02849999999998</c:v>
                </c:pt>
                <c:pt idx="69718">
                  <c:v>-231.02649999999997</c:v>
                </c:pt>
                <c:pt idx="69719">
                  <c:v>-231.02449999999999</c:v>
                </c:pt>
                <c:pt idx="69720">
                  <c:v>-231.02249999999998</c:v>
                </c:pt>
                <c:pt idx="69721">
                  <c:v>-231.02049999999997</c:v>
                </c:pt>
                <c:pt idx="69722">
                  <c:v>-231.01849999999999</c:v>
                </c:pt>
                <c:pt idx="69723">
                  <c:v>-231.01649999999998</c:v>
                </c:pt>
                <c:pt idx="69724">
                  <c:v>-231.01449999999997</c:v>
                </c:pt>
                <c:pt idx="69725">
                  <c:v>-231.01249999999999</c:v>
                </c:pt>
                <c:pt idx="69726">
                  <c:v>-231.01049999999998</c:v>
                </c:pt>
                <c:pt idx="69727">
                  <c:v>-231.00849999999997</c:v>
                </c:pt>
                <c:pt idx="69728">
                  <c:v>-231.00649999999999</c:v>
                </c:pt>
                <c:pt idx="69729">
                  <c:v>-231.00449999999998</c:v>
                </c:pt>
                <c:pt idx="69730">
                  <c:v>-231.00249999999997</c:v>
                </c:pt>
                <c:pt idx="69731">
                  <c:v>-231.00049999999999</c:v>
                </c:pt>
                <c:pt idx="69732">
                  <c:v>-230.99849999999998</c:v>
                </c:pt>
                <c:pt idx="69733">
                  <c:v>-230.99649999999997</c:v>
                </c:pt>
                <c:pt idx="69734">
                  <c:v>-230.99449999999999</c:v>
                </c:pt>
                <c:pt idx="69735">
                  <c:v>-230.99249999999998</c:v>
                </c:pt>
                <c:pt idx="69736">
                  <c:v>-230.99049999999997</c:v>
                </c:pt>
                <c:pt idx="69737">
                  <c:v>-230.98849999999999</c:v>
                </c:pt>
                <c:pt idx="69738">
                  <c:v>-230.98649999999998</c:v>
                </c:pt>
                <c:pt idx="69739">
                  <c:v>-230.98449999999997</c:v>
                </c:pt>
                <c:pt idx="69740">
                  <c:v>-230.98249999999999</c:v>
                </c:pt>
                <c:pt idx="69741">
                  <c:v>-230.98049999999998</c:v>
                </c:pt>
                <c:pt idx="69742">
                  <c:v>-230.97849999999997</c:v>
                </c:pt>
                <c:pt idx="69743">
                  <c:v>-230.97649999999999</c:v>
                </c:pt>
                <c:pt idx="69744">
                  <c:v>-230.97449999999998</c:v>
                </c:pt>
                <c:pt idx="69745">
                  <c:v>-230.97249999999997</c:v>
                </c:pt>
                <c:pt idx="69746">
                  <c:v>-230.97049999999999</c:v>
                </c:pt>
                <c:pt idx="69747">
                  <c:v>-230.96849999999998</c:v>
                </c:pt>
                <c:pt idx="69748">
                  <c:v>-230.96649999999997</c:v>
                </c:pt>
                <c:pt idx="69749">
                  <c:v>-230.96449999999999</c:v>
                </c:pt>
                <c:pt idx="69750">
                  <c:v>-230.96249999999998</c:v>
                </c:pt>
                <c:pt idx="69751">
                  <c:v>-230.96049999999997</c:v>
                </c:pt>
                <c:pt idx="69752">
                  <c:v>-230.95849999999999</c:v>
                </c:pt>
                <c:pt idx="69753">
                  <c:v>-230.95649999999998</c:v>
                </c:pt>
                <c:pt idx="69754">
                  <c:v>-230.95449999999997</c:v>
                </c:pt>
                <c:pt idx="69755">
                  <c:v>-230.95249999999999</c:v>
                </c:pt>
                <c:pt idx="69756">
                  <c:v>-230.95049999999998</c:v>
                </c:pt>
                <c:pt idx="69757">
                  <c:v>-230.94849999999997</c:v>
                </c:pt>
                <c:pt idx="69758">
                  <c:v>-230.94649999999999</c:v>
                </c:pt>
                <c:pt idx="69759">
                  <c:v>-230.94449999999998</c:v>
                </c:pt>
                <c:pt idx="69760">
                  <c:v>-230.94249999999997</c:v>
                </c:pt>
                <c:pt idx="69761">
                  <c:v>-230.94049999999999</c:v>
                </c:pt>
                <c:pt idx="69762">
                  <c:v>-230.93849999999998</c:v>
                </c:pt>
                <c:pt idx="69763">
                  <c:v>-230.93649999999997</c:v>
                </c:pt>
                <c:pt idx="69764">
                  <c:v>-230.93449999999999</c:v>
                </c:pt>
                <c:pt idx="69765">
                  <c:v>-230.93249999999998</c:v>
                </c:pt>
                <c:pt idx="69766">
                  <c:v>-230.93049999999997</c:v>
                </c:pt>
                <c:pt idx="69767">
                  <c:v>-230.92849999999999</c:v>
                </c:pt>
                <c:pt idx="69768">
                  <c:v>-230.92649999999998</c:v>
                </c:pt>
                <c:pt idx="69769">
                  <c:v>-230.92449999999997</c:v>
                </c:pt>
                <c:pt idx="69770">
                  <c:v>-230.92249999999999</c:v>
                </c:pt>
                <c:pt idx="69771">
                  <c:v>-230.92049999999998</c:v>
                </c:pt>
                <c:pt idx="69772">
                  <c:v>-230.91849999999997</c:v>
                </c:pt>
                <c:pt idx="69773">
                  <c:v>-230.91649999999998</c:v>
                </c:pt>
                <c:pt idx="69774">
                  <c:v>-230.91449999999998</c:v>
                </c:pt>
                <c:pt idx="69775">
                  <c:v>-230.91249999999997</c:v>
                </c:pt>
                <c:pt idx="69776">
                  <c:v>-230.91049999999998</c:v>
                </c:pt>
                <c:pt idx="69777">
                  <c:v>-230.90849999999998</c:v>
                </c:pt>
                <c:pt idx="69778">
                  <c:v>-230.90649999999997</c:v>
                </c:pt>
                <c:pt idx="69779">
                  <c:v>-230.90449999999998</c:v>
                </c:pt>
                <c:pt idx="69780">
                  <c:v>-230.90249999999997</c:v>
                </c:pt>
                <c:pt idx="69781">
                  <c:v>-230.90049999999997</c:v>
                </c:pt>
                <c:pt idx="69782">
                  <c:v>-230.89849999999998</c:v>
                </c:pt>
                <c:pt idx="69783">
                  <c:v>-230.89649999999997</c:v>
                </c:pt>
                <c:pt idx="69784">
                  <c:v>-230.89449999999997</c:v>
                </c:pt>
                <c:pt idx="69785">
                  <c:v>-230.89249999999998</c:v>
                </c:pt>
                <c:pt idx="69786">
                  <c:v>-230.89049999999997</c:v>
                </c:pt>
                <c:pt idx="69787">
                  <c:v>-230.88849999999996</c:v>
                </c:pt>
                <c:pt idx="69788">
                  <c:v>-230.88649999999998</c:v>
                </c:pt>
                <c:pt idx="69789">
                  <c:v>-230.88449999999997</c:v>
                </c:pt>
                <c:pt idx="69790">
                  <c:v>-230.88249999999996</c:v>
                </c:pt>
                <c:pt idx="69791">
                  <c:v>-230.88049999999998</c:v>
                </c:pt>
                <c:pt idx="69792">
                  <c:v>-230.87849999999997</c:v>
                </c:pt>
                <c:pt idx="69793">
                  <c:v>-230.87649999999996</c:v>
                </c:pt>
                <c:pt idx="69794">
                  <c:v>-230.87449999999998</c:v>
                </c:pt>
                <c:pt idx="69795">
                  <c:v>-230.87249999999997</c:v>
                </c:pt>
                <c:pt idx="69796">
                  <c:v>-230.87049999999996</c:v>
                </c:pt>
                <c:pt idx="69797">
                  <c:v>-230.86849999999998</c:v>
                </c:pt>
                <c:pt idx="69798">
                  <c:v>-230.86649999999997</c:v>
                </c:pt>
                <c:pt idx="69799">
                  <c:v>-230.86449999999996</c:v>
                </c:pt>
                <c:pt idx="69800">
                  <c:v>-230.86249999999998</c:v>
                </c:pt>
                <c:pt idx="69801">
                  <c:v>-230.86049999999997</c:v>
                </c:pt>
                <c:pt idx="69802">
                  <c:v>-230.85849999999996</c:v>
                </c:pt>
                <c:pt idx="69803">
                  <c:v>-230.85649999999998</c:v>
                </c:pt>
                <c:pt idx="69804">
                  <c:v>-230.85449999999997</c:v>
                </c:pt>
                <c:pt idx="69805">
                  <c:v>-230.85249999999996</c:v>
                </c:pt>
                <c:pt idx="69806">
                  <c:v>-230.85049999999998</c:v>
                </c:pt>
                <c:pt idx="69807">
                  <c:v>-230.84849999999997</c:v>
                </c:pt>
                <c:pt idx="69808">
                  <c:v>-230.84649999999996</c:v>
                </c:pt>
                <c:pt idx="69809">
                  <c:v>-230.84449999999998</c:v>
                </c:pt>
                <c:pt idx="69810">
                  <c:v>-230.84249999999997</c:v>
                </c:pt>
                <c:pt idx="69811">
                  <c:v>-230.84049999999996</c:v>
                </c:pt>
                <c:pt idx="69812">
                  <c:v>-230.83849999999998</c:v>
                </c:pt>
                <c:pt idx="69813">
                  <c:v>-230.83649999999997</c:v>
                </c:pt>
                <c:pt idx="69814">
                  <c:v>-230.83449999999999</c:v>
                </c:pt>
                <c:pt idx="69815">
                  <c:v>-230.83249999999998</c:v>
                </c:pt>
                <c:pt idx="69816">
                  <c:v>-230.83049999999997</c:v>
                </c:pt>
                <c:pt idx="69817">
                  <c:v>-230.82849999999999</c:v>
                </c:pt>
                <c:pt idx="69818">
                  <c:v>-230.82649999999998</c:v>
                </c:pt>
                <c:pt idx="69819">
                  <c:v>-230.82449999999997</c:v>
                </c:pt>
                <c:pt idx="69820">
                  <c:v>-230.82249999999999</c:v>
                </c:pt>
                <c:pt idx="69821">
                  <c:v>-230.82049999999998</c:v>
                </c:pt>
                <c:pt idx="69822">
                  <c:v>-230.81849999999997</c:v>
                </c:pt>
                <c:pt idx="69823">
                  <c:v>-230.81649999999999</c:v>
                </c:pt>
                <c:pt idx="69824">
                  <c:v>-230.81449999999998</c:v>
                </c:pt>
                <c:pt idx="69825">
                  <c:v>-230.81249999999997</c:v>
                </c:pt>
                <c:pt idx="69826">
                  <c:v>-230.81049999999999</c:v>
                </c:pt>
                <c:pt idx="69827">
                  <c:v>-230.80849999999998</c:v>
                </c:pt>
                <c:pt idx="69828">
                  <c:v>-230.80649999999997</c:v>
                </c:pt>
                <c:pt idx="69829">
                  <c:v>-230.80449999999999</c:v>
                </c:pt>
                <c:pt idx="69830">
                  <c:v>-230.80249999999998</c:v>
                </c:pt>
                <c:pt idx="69831">
                  <c:v>-230.80049999999997</c:v>
                </c:pt>
                <c:pt idx="69832">
                  <c:v>-230.79849999999999</c:v>
                </c:pt>
                <c:pt idx="69833">
                  <c:v>-230.79649999999998</c:v>
                </c:pt>
                <c:pt idx="69834">
                  <c:v>-230.79449999999997</c:v>
                </c:pt>
                <c:pt idx="69835">
                  <c:v>-230.79249999999999</c:v>
                </c:pt>
                <c:pt idx="69836">
                  <c:v>-230.79049999999998</c:v>
                </c:pt>
                <c:pt idx="69837">
                  <c:v>-230.78849999999997</c:v>
                </c:pt>
                <c:pt idx="69838">
                  <c:v>-230.78649999999999</c:v>
                </c:pt>
                <c:pt idx="69839">
                  <c:v>-230.78449999999998</c:v>
                </c:pt>
                <c:pt idx="69840">
                  <c:v>-230.78249999999997</c:v>
                </c:pt>
                <c:pt idx="69841">
                  <c:v>-230.78049999999999</c:v>
                </c:pt>
                <c:pt idx="69842">
                  <c:v>-230.77849999999998</c:v>
                </c:pt>
                <c:pt idx="69843">
                  <c:v>-230.77649999999997</c:v>
                </c:pt>
                <c:pt idx="69844">
                  <c:v>-230.77449999999999</c:v>
                </c:pt>
                <c:pt idx="69845">
                  <c:v>-230.77249999999998</c:v>
                </c:pt>
                <c:pt idx="69846">
                  <c:v>-230.77049999999997</c:v>
                </c:pt>
                <c:pt idx="69847">
                  <c:v>-230.76849999999999</c:v>
                </c:pt>
                <c:pt idx="69848">
                  <c:v>-230.76649999999998</c:v>
                </c:pt>
                <c:pt idx="69849">
                  <c:v>-230.76449999999997</c:v>
                </c:pt>
                <c:pt idx="69850">
                  <c:v>-230.76249999999999</c:v>
                </c:pt>
                <c:pt idx="69851">
                  <c:v>-230.76049999999998</c:v>
                </c:pt>
                <c:pt idx="69852">
                  <c:v>-230.75849999999997</c:v>
                </c:pt>
                <c:pt idx="69853">
                  <c:v>-230.75649999999999</c:v>
                </c:pt>
                <c:pt idx="69854">
                  <c:v>-230.75449999999998</c:v>
                </c:pt>
                <c:pt idx="69855">
                  <c:v>-230.75249999999997</c:v>
                </c:pt>
                <c:pt idx="69856">
                  <c:v>-230.75049999999999</c:v>
                </c:pt>
                <c:pt idx="69857">
                  <c:v>-230.74849999999998</c:v>
                </c:pt>
                <c:pt idx="69858">
                  <c:v>-230.74649999999997</c:v>
                </c:pt>
                <c:pt idx="69859">
                  <c:v>-230.74449999999999</c:v>
                </c:pt>
                <c:pt idx="69860">
                  <c:v>-230.74249999999998</c:v>
                </c:pt>
                <c:pt idx="69861">
                  <c:v>-230.74049999999997</c:v>
                </c:pt>
                <c:pt idx="69862">
                  <c:v>-230.73849999999999</c:v>
                </c:pt>
                <c:pt idx="69863">
                  <c:v>-230.73649999999998</c:v>
                </c:pt>
                <c:pt idx="69864">
                  <c:v>-230.73449999999997</c:v>
                </c:pt>
                <c:pt idx="69865">
                  <c:v>-230.73249999999999</c:v>
                </c:pt>
                <c:pt idx="69866">
                  <c:v>-230.73049999999998</c:v>
                </c:pt>
                <c:pt idx="69867">
                  <c:v>-230.72849999999997</c:v>
                </c:pt>
                <c:pt idx="69868">
                  <c:v>-230.72649999999999</c:v>
                </c:pt>
                <c:pt idx="69869">
                  <c:v>-230.72449999999998</c:v>
                </c:pt>
                <c:pt idx="69870">
                  <c:v>-230.72249999999997</c:v>
                </c:pt>
                <c:pt idx="69871">
                  <c:v>-230.72049999999999</c:v>
                </c:pt>
                <c:pt idx="69872">
                  <c:v>-230.71849999999998</c:v>
                </c:pt>
                <c:pt idx="69873">
                  <c:v>-230.71649999999997</c:v>
                </c:pt>
                <c:pt idx="69874">
                  <c:v>-230.71449999999999</c:v>
                </c:pt>
                <c:pt idx="69875">
                  <c:v>-230.71249999999998</c:v>
                </c:pt>
                <c:pt idx="69876">
                  <c:v>-230.71049999999997</c:v>
                </c:pt>
                <c:pt idx="69877">
                  <c:v>-230.70849999999999</c:v>
                </c:pt>
                <c:pt idx="69878">
                  <c:v>-230.70649999999998</c:v>
                </c:pt>
                <c:pt idx="69879">
                  <c:v>-230.70449999999997</c:v>
                </c:pt>
                <c:pt idx="69880">
                  <c:v>-230.70249999999999</c:v>
                </c:pt>
                <c:pt idx="69881">
                  <c:v>-230.70049999999998</c:v>
                </c:pt>
                <c:pt idx="69882">
                  <c:v>-230.69849999999997</c:v>
                </c:pt>
                <c:pt idx="69883">
                  <c:v>-230.69649999999999</c:v>
                </c:pt>
                <c:pt idx="69884">
                  <c:v>-230.69449999999998</c:v>
                </c:pt>
                <c:pt idx="69885">
                  <c:v>-230.69249999999997</c:v>
                </c:pt>
                <c:pt idx="69886">
                  <c:v>-230.69049999999999</c:v>
                </c:pt>
                <c:pt idx="69887">
                  <c:v>-230.68849999999998</c:v>
                </c:pt>
                <c:pt idx="69888">
                  <c:v>-230.68649999999997</c:v>
                </c:pt>
                <c:pt idx="69889">
                  <c:v>-230.68449999999999</c:v>
                </c:pt>
                <c:pt idx="69890">
                  <c:v>-230.68249999999998</c:v>
                </c:pt>
                <c:pt idx="69891">
                  <c:v>-230.68049999999997</c:v>
                </c:pt>
                <c:pt idx="69892">
                  <c:v>-230.67849999999999</c:v>
                </c:pt>
                <c:pt idx="69893">
                  <c:v>-230.67649999999998</c:v>
                </c:pt>
                <c:pt idx="69894">
                  <c:v>-230.67449999999997</c:v>
                </c:pt>
                <c:pt idx="69895">
                  <c:v>-230.67249999999999</c:v>
                </c:pt>
                <c:pt idx="69896">
                  <c:v>-230.67049999999998</c:v>
                </c:pt>
                <c:pt idx="69897">
                  <c:v>-230.66849999999997</c:v>
                </c:pt>
                <c:pt idx="69898">
                  <c:v>-230.66649999999998</c:v>
                </c:pt>
                <c:pt idx="69899">
                  <c:v>-230.66449999999998</c:v>
                </c:pt>
                <c:pt idx="69900">
                  <c:v>-230.66249999999997</c:v>
                </c:pt>
                <c:pt idx="69901">
                  <c:v>-230.66049999999998</c:v>
                </c:pt>
                <c:pt idx="69902">
                  <c:v>-230.65849999999998</c:v>
                </c:pt>
                <c:pt idx="69903">
                  <c:v>-230.65649999999997</c:v>
                </c:pt>
                <c:pt idx="69904">
                  <c:v>-230.65449999999998</c:v>
                </c:pt>
                <c:pt idx="69905">
                  <c:v>-230.65249999999997</c:v>
                </c:pt>
                <c:pt idx="69906">
                  <c:v>-230.65049999999997</c:v>
                </c:pt>
                <c:pt idx="69907">
                  <c:v>-230.64849999999998</c:v>
                </c:pt>
                <c:pt idx="69908">
                  <c:v>-230.64649999999997</c:v>
                </c:pt>
                <c:pt idx="69909">
                  <c:v>-230.64449999999997</c:v>
                </c:pt>
                <c:pt idx="69910">
                  <c:v>-230.64249999999998</c:v>
                </c:pt>
                <c:pt idx="69911">
                  <c:v>-230.64049999999997</c:v>
                </c:pt>
                <c:pt idx="69912">
                  <c:v>-230.63849999999996</c:v>
                </c:pt>
                <c:pt idx="69913">
                  <c:v>-230.63649999999998</c:v>
                </c:pt>
                <c:pt idx="69914">
                  <c:v>-230.63449999999997</c:v>
                </c:pt>
                <c:pt idx="69915">
                  <c:v>-230.63249999999996</c:v>
                </c:pt>
                <c:pt idx="69916">
                  <c:v>-230.63049999999998</c:v>
                </c:pt>
                <c:pt idx="69917">
                  <c:v>-230.62849999999997</c:v>
                </c:pt>
                <c:pt idx="69918">
                  <c:v>-230.62649999999996</c:v>
                </c:pt>
                <c:pt idx="69919">
                  <c:v>-230.62449999999998</c:v>
                </c:pt>
                <c:pt idx="69920">
                  <c:v>-230.62249999999997</c:v>
                </c:pt>
                <c:pt idx="69921">
                  <c:v>-230.62049999999996</c:v>
                </c:pt>
                <c:pt idx="69922">
                  <c:v>-230.61849999999998</c:v>
                </c:pt>
                <c:pt idx="69923">
                  <c:v>-230.61649999999997</c:v>
                </c:pt>
                <c:pt idx="69924">
                  <c:v>-230.61449999999996</c:v>
                </c:pt>
                <c:pt idx="69925">
                  <c:v>-230.61249999999998</c:v>
                </c:pt>
                <c:pt idx="69926">
                  <c:v>-230.61049999999997</c:v>
                </c:pt>
                <c:pt idx="69927">
                  <c:v>-230.60849999999996</c:v>
                </c:pt>
                <c:pt idx="69928">
                  <c:v>-230.60649999999998</c:v>
                </c:pt>
                <c:pt idx="69929">
                  <c:v>-230.60449999999997</c:v>
                </c:pt>
                <c:pt idx="69930">
                  <c:v>-230.60249999999996</c:v>
                </c:pt>
                <c:pt idx="69931">
                  <c:v>-230.60049999999998</c:v>
                </c:pt>
                <c:pt idx="69932">
                  <c:v>-230.59849999999997</c:v>
                </c:pt>
                <c:pt idx="69933">
                  <c:v>-230.59649999999996</c:v>
                </c:pt>
                <c:pt idx="69934">
                  <c:v>-230.59449999999998</c:v>
                </c:pt>
                <c:pt idx="69935">
                  <c:v>-230.59249999999997</c:v>
                </c:pt>
                <c:pt idx="69936">
                  <c:v>-230.59049999999996</c:v>
                </c:pt>
                <c:pt idx="69937">
                  <c:v>-230.58849999999998</c:v>
                </c:pt>
                <c:pt idx="69938">
                  <c:v>-230.58649999999997</c:v>
                </c:pt>
                <c:pt idx="69939">
                  <c:v>-230.58449999999999</c:v>
                </c:pt>
                <c:pt idx="69940">
                  <c:v>-230.58249999999998</c:v>
                </c:pt>
                <c:pt idx="69941">
                  <c:v>-230.58049999999997</c:v>
                </c:pt>
                <c:pt idx="69942">
                  <c:v>-230.57849999999999</c:v>
                </c:pt>
                <c:pt idx="69943">
                  <c:v>-230.57649999999998</c:v>
                </c:pt>
                <c:pt idx="69944">
                  <c:v>-230.57449999999997</c:v>
                </c:pt>
                <c:pt idx="69945">
                  <c:v>-230.57249999999999</c:v>
                </c:pt>
                <c:pt idx="69946">
                  <c:v>-230.57049999999998</c:v>
                </c:pt>
                <c:pt idx="69947">
                  <c:v>-230.56849999999997</c:v>
                </c:pt>
                <c:pt idx="69948">
                  <c:v>-230.56649999999999</c:v>
                </c:pt>
                <c:pt idx="69949">
                  <c:v>-230.56449999999998</c:v>
                </c:pt>
                <c:pt idx="69950">
                  <c:v>-230.56249999999997</c:v>
                </c:pt>
                <c:pt idx="69951">
                  <c:v>-230.56049999999999</c:v>
                </c:pt>
                <c:pt idx="69952">
                  <c:v>-230.55849999999998</c:v>
                </c:pt>
                <c:pt idx="69953">
                  <c:v>-230.55649999999997</c:v>
                </c:pt>
                <c:pt idx="69954">
                  <c:v>-230.55449999999999</c:v>
                </c:pt>
                <c:pt idx="69955">
                  <c:v>-230.55249999999998</c:v>
                </c:pt>
                <c:pt idx="69956">
                  <c:v>-230.55049999999997</c:v>
                </c:pt>
                <c:pt idx="69957">
                  <c:v>-230.54849999999999</c:v>
                </c:pt>
                <c:pt idx="69958">
                  <c:v>-230.54649999999998</c:v>
                </c:pt>
                <c:pt idx="69959">
                  <c:v>-230.54449999999997</c:v>
                </c:pt>
                <c:pt idx="69960">
                  <c:v>-230.54249999999999</c:v>
                </c:pt>
                <c:pt idx="69961">
                  <c:v>-230.54049999999998</c:v>
                </c:pt>
                <c:pt idx="69962">
                  <c:v>-230.53849999999997</c:v>
                </c:pt>
                <c:pt idx="69963">
                  <c:v>-230.53649999999999</c:v>
                </c:pt>
                <c:pt idx="69964">
                  <c:v>-230.53449999999998</c:v>
                </c:pt>
                <c:pt idx="69965">
                  <c:v>-230.53249999999997</c:v>
                </c:pt>
                <c:pt idx="69966">
                  <c:v>-230.53049999999999</c:v>
                </c:pt>
                <c:pt idx="69967">
                  <c:v>-230.52849999999998</c:v>
                </c:pt>
                <c:pt idx="69968">
                  <c:v>-230.52649999999997</c:v>
                </c:pt>
                <c:pt idx="69969">
                  <c:v>-230.52449999999999</c:v>
                </c:pt>
                <c:pt idx="69970">
                  <c:v>-230.52249999999998</c:v>
                </c:pt>
                <c:pt idx="69971">
                  <c:v>-230.52049999999997</c:v>
                </c:pt>
                <c:pt idx="69972">
                  <c:v>-230.51849999999999</c:v>
                </c:pt>
                <c:pt idx="69973">
                  <c:v>-230.51649999999998</c:v>
                </c:pt>
                <c:pt idx="69974">
                  <c:v>-230.51449999999997</c:v>
                </c:pt>
                <c:pt idx="69975">
                  <c:v>-230.51249999999999</c:v>
                </c:pt>
                <c:pt idx="69976">
                  <c:v>-230.51049999999998</c:v>
                </c:pt>
                <c:pt idx="69977">
                  <c:v>-230.50849999999997</c:v>
                </c:pt>
                <c:pt idx="69978">
                  <c:v>-230.50649999999999</c:v>
                </c:pt>
                <c:pt idx="69979">
                  <c:v>-230.50449999999998</c:v>
                </c:pt>
                <c:pt idx="69980">
                  <c:v>-230.50249999999997</c:v>
                </c:pt>
                <c:pt idx="69981">
                  <c:v>-230.50049999999999</c:v>
                </c:pt>
                <c:pt idx="69982">
                  <c:v>-230.49849999999998</c:v>
                </c:pt>
                <c:pt idx="69983">
                  <c:v>-230.49649999999997</c:v>
                </c:pt>
                <c:pt idx="69984">
                  <c:v>-230.49449999999999</c:v>
                </c:pt>
                <c:pt idx="69985">
                  <c:v>-230.49249999999998</c:v>
                </c:pt>
                <c:pt idx="69986">
                  <c:v>-230.49049999999997</c:v>
                </c:pt>
                <c:pt idx="69987">
                  <c:v>-230.48849999999999</c:v>
                </c:pt>
                <c:pt idx="69988">
                  <c:v>-230.48649999999998</c:v>
                </c:pt>
                <c:pt idx="69989">
                  <c:v>-230.48449999999997</c:v>
                </c:pt>
                <c:pt idx="69990">
                  <c:v>-230.48249999999999</c:v>
                </c:pt>
                <c:pt idx="69991">
                  <c:v>-230.48049999999998</c:v>
                </c:pt>
                <c:pt idx="69992">
                  <c:v>-230.47849999999997</c:v>
                </c:pt>
                <c:pt idx="69993">
                  <c:v>-230.47649999999999</c:v>
                </c:pt>
                <c:pt idx="69994">
                  <c:v>-230.47449999999998</c:v>
                </c:pt>
                <c:pt idx="69995">
                  <c:v>-230.47249999999997</c:v>
                </c:pt>
                <c:pt idx="69996">
                  <c:v>-230.47049999999999</c:v>
                </c:pt>
                <c:pt idx="69997">
                  <c:v>-230.46849999999998</c:v>
                </c:pt>
                <c:pt idx="69998">
                  <c:v>-230.46649999999997</c:v>
                </c:pt>
                <c:pt idx="69999">
                  <c:v>-230.46449999999999</c:v>
                </c:pt>
                <c:pt idx="70000">
                  <c:v>-230.46249999999998</c:v>
                </c:pt>
                <c:pt idx="70001">
                  <c:v>-230.46049999999997</c:v>
                </c:pt>
                <c:pt idx="70002">
                  <c:v>-230.45849999999999</c:v>
                </c:pt>
                <c:pt idx="70003">
                  <c:v>-230.45649999999998</c:v>
                </c:pt>
                <c:pt idx="70004">
                  <c:v>-230.45449999999997</c:v>
                </c:pt>
                <c:pt idx="70005">
                  <c:v>-230.45249999999999</c:v>
                </c:pt>
                <c:pt idx="70006">
                  <c:v>-230.45049999999998</c:v>
                </c:pt>
                <c:pt idx="70007">
                  <c:v>-230.44849999999997</c:v>
                </c:pt>
                <c:pt idx="70008">
                  <c:v>-230.44649999999999</c:v>
                </c:pt>
                <c:pt idx="70009">
                  <c:v>-230.44449999999998</c:v>
                </c:pt>
                <c:pt idx="70010">
                  <c:v>-230.44249999999997</c:v>
                </c:pt>
                <c:pt idx="70011">
                  <c:v>-230.44049999999999</c:v>
                </c:pt>
                <c:pt idx="70012">
                  <c:v>-230.43849999999998</c:v>
                </c:pt>
                <c:pt idx="70013">
                  <c:v>-230.43649999999997</c:v>
                </c:pt>
                <c:pt idx="70014">
                  <c:v>-230.43449999999999</c:v>
                </c:pt>
                <c:pt idx="70015">
                  <c:v>-230.43249999999998</c:v>
                </c:pt>
                <c:pt idx="70016">
                  <c:v>-230.43049999999997</c:v>
                </c:pt>
                <c:pt idx="70017">
                  <c:v>-230.42849999999999</c:v>
                </c:pt>
                <c:pt idx="70018">
                  <c:v>-230.42649999999998</c:v>
                </c:pt>
                <c:pt idx="70019">
                  <c:v>-230.42449999999997</c:v>
                </c:pt>
                <c:pt idx="70020">
                  <c:v>-230.42249999999999</c:v>
                </c:pt>
                <c:pt idx="70021">
                  <c:v>-230.42049999999998</c:v>
                </c:pt>
                <c:pt idx="70022">
                  <c:v>-230.41849999999997</c:v>
                </c:pt>
                <c:pt idx="70023">
                  <c:v>-230.41649999999998</c:v>
                </c:pt>
                <c:pt idx="70024">
                  <c:v>-230.41449999999998</c:v>
                </c:pt>
                <c:pt idx="70025">
                  <c:v>-230.41249999999997</c:v>
                </c:pt>
                <c:pt idx="70026">
                  <c:v>-230.41049999999998</c:v>
                </c:pt>
                <c:pt idx="70027">
                  <c:v>-230.40849999999998</c:v>
                </c:pt>
                <c:pt idx="70028">
                  <c:v>-230.40649999999997</c:v>
                </c:pt>
                <c:pt idx="70029">
                  <c:v>-230.40449999999998</c:v>
                </c:pt>
                <c:pt idx="70030">
                  <c:v>-230.40249999999997</c:v>
                </c:pt>
                <c:pt idx="70031">
                  <c:v>-230.40049999999997</c:v>
                </c:pt>
                <c:pt idx="70032">
                  <c:v>-230.39849999999998</c:v>
                </c:pt>
                <c:pt idx="70033">
                  <c:v>-230.39649999999997</c:v>
                </c:pt>
                <c:pt idx="70034">
                  <c:v>-230.39449999999997</c:v>
                </c:pt>
                <c:pt idx="70035">
                  <c:v>-230.39249999999998</c:v>
                </c:pt>
                <c:pt idx="70036">
                  <c:v>-230.39049999999997</c:v>
                </c:pt>
                <c:pt idx="70037">
                  <c:v>-230.38849999999996</c:v>
                </c:pt>
                <c:pt idx="70038">
                  <c:v>-230.38649999999998</c:v>
                </c:pt>
                <c:pt idx="70039">
                  <c:v>-230.38449999999997</c:v>
                </c:pt>
                <c:pt idx="70040">
                  <c:v>-230.38249999999996</c:v>
                </c:pt>
                <c:pt idx="70041">
                  <c:v>-230.38049999999998</c:v>
                </c:pt>
                <c:pt idx="70042">
                  <c:v>-230.37849999999997</c:v>
                </c:pt>
                <c:pt idx="70043">
                  <c:v>-230.37649999999996</c:v>
                </c:pt>
                <c:pt idx="70044">
                  <c:v>-230.37449999999998</c:v>
                </c:pt>
                <c:pt idx="70045">
                  <c:v>-230.37249999999997</c:v>
                </c:pt>
                <c:pt idx="70046">
                  <c:v>-230.37049999999996</c:v>
                </c:pt>
                <c:pt idx="70047">
                  <c:v>-230.36849999999998</c:v>
                </c:pt>
                <c:pt idx="70048">
                  <c:v>-230.36649999999997</c:v>
                </c:pt>
                <c:pt idx="70049">
                  <c:v>-230.36449999999996</c:v>
                </c:pt>
                <c:pt idx="70050">
                  <c:v>-230.36249999999998</c:v>
                </c:pt>
                <c:pt idx="70051">
                  <c:v>-230.36049999999997</c:v>
                </c:pt>
                <c:pt idx="70052">
                  <c:v>-230.35849999999996</c:v>
                </c:pt>
                <c:pt idx="70053">
                  <c:v>-230.35649999999998</c:v>
                </c:pt>
                <c:pt idx="70054">
                  <c:v>-230.35449999999997</c:v>
                </c:pt>
                <c:pt idx="70055">
                  <c:v>-230.35249999999996</c:v>
                </c:pt>
                <c:pt idx="70056">
                  <c:v>-230.35049999999998</c:v>
                </c:pt>
                <c:pt idx="70057">
                  <c:v>-230.34849999999997</c:v>
                </c:pt>
                <c:pt idx="70058">
                  <c:v>-230.34649999999996</c:v>
                </c:pt>
                <c:pt idx="70059">
                  <c:v>-230.34449999999998</c:v>
                </c:pt>
                <c:pt idx="70060">
                  <c:v>-230.34249999999997</c:v>
                </c:pt>
                <c:pt idx="70061">
                  <c:v>-230.34049999999996</c:v>
                </c:pt>
                <c:pt idx="70062">
                  <c:v>-230.33849999999998</c:v>
                </c:pt>
                <c:pt idx="70063">
                  <c:v>-230.33649999999997</c:v>
                </c:pt>
                <c:pt idx="70064">
                  <c:v>-230.33449999999999</c:v>
                </c:pt>
                <c:pt idx="70065">
                  <c:v>-230.33249999999998</c:v>
                </c:pt>
                <c:pt idx="70066">
                  <c:v>-230.33049999999997</c:v>
                </c:pt>
                <c:pt idx="70067">
                  <c:v>-230.32849999999999</c:v>
                </c:pt>
                <c:pt idx="70068">
                  <c:v>-230.32649999999998</c:v>
                </c:pt>
                <c:pt idx="70069">
                  <c:v>-230.32449999999997</c:v>
                </c:pt>
                <c:pt idx="70070">
                  <c:v>-230.32249999999999</c:v>
                </c:pt>
                <c:pt idx="70071">
                  <c:v>-230.32049999999998</c:v>
                </c:pt>
                <c:pt idx="70072">
                  <c:v>-230.31849999999997</c:v>
                </c:pt>
                <c:pt idx="70073">
                  <c:v>-230.31649999999999</c:v>
                </c:pt>
                <c:pt idx="70074">
                  <c:v>-230.31449999999998</c:v>
                </c:pt>
                <c:pt idx="70075">
                  <c:v>-230.31249999999997</c:v>
                </c:pt>
                <c:pt idx="70076">
                  <c:v>-230.31049999999999</c:v>
                </c:pt>
                <c:pt idx="70077">
                  <c:v>-230.30849999999998</c:v>
                </c:pt>
                <c:pt idx="70078">
                  <c:v>-230.30649999999997</c:v>
                </c:pt>
                <c:pt idx="70079">
                  <c:v>-230.30449999999999</c:v>
                </c:pt>
                <c:pt idx="70080">
                  <c:v>-230.30249999999998</c:v>
                </c:pt>
                <c:pt idx="70081">
                  <c:v>-230.30049999999997</c:v>
                </c:pt>
                <c:pt idx="70082">
                  <c:v>-230.29849999999999</c:v>
                </c:pt>
                <c:pt idx="70083">
                  <c:v>-230.29649999999998</c:v>
                </c:pt>
                <c:pt idx="70084">
                  <c:v>-230.29449999999997</c:v>
                </c:pt>
                <c:pt idx="70085">
                  <c:v>-230.29249999999999</c:v>
                </c:pt>
                <c:pt idx="70086">
                  <c:v>-230.29049999999998</c:v>
                </c:pt>
                <c:pt idx="70087">
                  <c:v>-230.28849999999997</c:v>
                </c:pt>
                <c:pt idx="70088">
                  <c:v>-230.28649999999999</c:v>
                </c:pt>
                <c:pt idx="70089">
                  <c:v>-230.28449999999998</c:v>
                </c:pt>
                <c:pt idx="70090">
                  <c:v>-230.28249999999997</c:v>
                </c:pt>
                <c:pt idx="70091">
                  <c:v>-230.28049999999999</c:v>
                </c:pt>
                <c:pt idx="70092">
                  <c:v>-230.27849999999998</c:v>
                </c:pt>
                <c:pt idx="70093">
                  <c:v>-230.27649999999997</c:v>
                </c:pt>
                <c:pt idx="70094">
                  <c:v>-230.27449999999999</c:v>
                </c:pt>
                <c:pt idx="70095">
                  <c:v>-230.27249999999998</c:v>
                </c:pt>
                <c:pt idx="70096">
                  <c:v>-230.27049999999997</c:v>
                </c:pt>
                <c:pt idx="70097">
                  <c:v>-230.26849999999999</c:v>
                </c:pt>
                <c:pt idx="70098">
                  <c:v>-230.26649999999998</c:v>
                </c:pt>
                <c:pt idx="70099">
                  <c:v>-230.26449999999997</c:v>
                </c:pt>
                <c:pt idx="70100">
                  <c:v>-230.26249999999999</c:v>
                </c:pt>
                <c:pt idx="70101">
                  <c:v>-230.26049999999998</c:v>
                </c:pt>
                <c:pt idx="70102">
                  <c:v>-230.25849999999997</c:v>
                </c:pt>
                <c:pt idx="70103">
                  <c:v>-230.25649999999999</c:v>
                </c:pt>
                <c:pt idx="70104">
                  <c:v>-230.25449999999998</c:v>
                </c:pt>
                <c:pt idx="70105">
                  <c:v>-230.25249999999997</c:v>
                </c:pt>
                <c:pt idx="70106">
                  <c:v>-230.25049999999999</c:v>
                </c:pt>
                <c:pt idx="70107">
                  <c:v>-230.24849999999998</c:v>
                </c:pt>
                <c:pt idx="70108">
                  <c:v>-230.24649999999997</c:v>
                </c:pt>
                <c:pt idx="70109">
                  <c:v>-230.24449999999999</c:v>
                </c:pt>
                <c:pt idx="70110">
                  <c:v>-230.24249999999998</c:v>
                </c:pt>
                <c:pt idx="70111">
                  <c:v>-230.24049999999997</c:v>
                </c:pt>
                <c:pt idx="70112">
                  <c:v>-230.23849999999999</c:v>
                </c:pt>
                <c:pt idx="70113">
                  <c:v>-230.23649999999998</c:v>
                </c:pt>
                <c:pt idx="70114">
                  <c:v>-230.23449999999997</c:v>
                </c:pt>
                <c:pt idx="70115">
                  <c:v>-230.23249999999999</c:v>
                </c:pt>
                <c:pt idx="70116">
                  <c:v>-230.23049999999998</c:v>
                </c:pt>
                <c:pt idx="70117">
                  <c:v>-230.22849999999997</c:v>
                </c:pt>
                <c:pt idx="70118">
                  <c:v>-230.22649999999999</c:v>
                </c:pt>
                <c:pt idx="70119">
                  <c:v>-230.22449999999998</c:v>
                </c:pt>
                <c:pt idx="70120">
                  <c:v>-230.22249999999997</c:v>
                </c:pt>
                <c:pt idx="70121">
                  <c:v>-230.22049999999999</c:v>
                </c:pt>
                <c:pt idx="70122">
                  <c:v>-230.21849999999998</c:v>
                </c:pt>
                <c:pt idx="70123">
                  <c:v>-230.21649999999997</c:v>
                </c:pt>
                <c:pt idx="70124">
                  <c:v>-230.21449999999999</c:v>
                </c:pt>
                <c:pt idx="70125">
                  <c:v>-230.21249999999998</c:v>
                </c:pt>
                <c:pt idx="70126">
                  <c:v>-230.21049999999997</c:v>
                </c:pt>
                <c:pt idx="70127">
                  <c:v>-230.20849999999999</c:v>
                </c:pt>
                <c:pt idx="70128">
                  <c:v>-230.20649999999998</c:v>
                </c:pt>
                <c:pt idx="70129">
                  <c:v>-230.20449999999997</c:v>
                </c:pt>
                <c:pt idx="70130">
                  <c:v>-230.20249999999999</c:v>
                </c:pt>
                <c:pt idx="70131">
                  <c:v>-230.20049999999998</c:v>
                </c:pt>
                <c:pt idx="70132">
                  <c:v>-230.19849999999997</c:v>
                </c:pt>
                <c:pt idx="70133">
                  <c:v>-230.19649999999999</c:v>
                </c:pt>
                <c:pt idx="70134">
                  <c:v>-230.19449999999998</c:v>
                </c:pt>
                <c:pt idx="70135">
                  <c:v>-230.19249999999997</c:v>
                </c:pt>
                <c:pt idx="70136">
                  <c:v>-230.19049999999999</c:v>
                </c:pt>
                <c:pt idx="70137">
                  <c:v>-230.18849999999998</c:v>
                </c:pt>
                <c:pt idx="70138">
                  <c:v>-230.18649999999997</c:v>
                </c:pt>
                <c:pt idx="70139">
                  <c:v>-230.18449999999999</c:v>
                </c:pt>
                <c:pt idx="70140">
                  <c:v>-230.18249999999998</c:v>
                </c:pt>
                <c:pt idx="70141">
                  <c:v>-230.18049999999997</c:v>
                </c:pt>
                <c:pt idx="70142">
                  <c:v>-230.17849999999999</c:v>
                </c:pt>
                <c:pt idx="70143">
                  <c:v>-230.17649999999998</c:v>
                </c:pt>
                <c:pt idx="70144">
                  <c:v>-230.17449999999997</c:v>
                </c:pt>
                <c:pt idx="70145">
                  <c:v>-230.17249999999999</c:v>
                </c:pt>
                <c:pt idx="70146">
                  <c:v>-230.17049999999998</c:v>
                </c:pt>
                <c:pt idx="70147">
                  <c:v>-230.16849999999997</c:v>
                </c:pt>
                <c:pt idx="70148">
                  <c:v>-230.16649999999998</c:v>
                </c:pt>
                <c:pt idx="70149">
                  <c:v>-230.16449999999998</c:v>
                </c:pt>
                <c:pt idx="70150">
                  <c:v>-230.16249999999997</c:v>
                </c:pt>
                <c:pt idx="70151">
                  <c:v>-230.16049999999998</c:v>
                </c:pt>
                <c:pt idx="70152">
                  <c:v>-230.15849999999998</c:v>
                </c:pt>
                <c:pt idx="70153">
                  <c:v>-230.15649999999997</c:v>
                </c:pt>
                <c:pt idx="70154">
                  <c:v>-230.15449999999998</c:v>
                </c:pt>
                <c:pt idx="70155">
                  <c:v>-230.15249999999997</c:v>
                </c:pt>
                <c:pt idx="70156">
                  <c:v>-230.15049999999997</c:v>
                </c:pt>
                <c:pt idx="70157">
                  <c:v>-230.14849999999998</c:v>
                </c:pt>
                <c:pt idx="70158">
                  <c:v>-230.14649999999997</c:v>
                </c:pt>
                <c:pt idx="70159">
                  <c:v>-230.14449999999997</c:v>
                </c:pt>
                <c:pt idx="70160">
                  <c:v>-230.14249999999998</c:v>
                </c:pt>
                <c:pt idx="70161">
                  <c:v>-230.14049999999997</c:v>
                </c:pt>
                <c:pt idx="70162">
                  <c:v>-230.13849999999996</c:v>
                </c:pt>
                <c:pt idx="70163">
                  <c:v>-230.13649999999998</c:v>
                </c:pt>
                <c:pt idx="70164">
                  <c:v>-230.13449999999997</c:v>
                </c:pt>
                <c:pt idx="70165">
                  <c:v>-230.13249999999996</c:v>
                </c:pt>
                <c:pt idx="70166">
                  <c:v>-230.13049999999998</c:v>
                </c:pt>
                <c:pt idx="70167">
                  <c:v>-230.12849999999997</c:v>
                </c:pt>
                <c:pt idx="70168">
                  <c:v>-230.12649999999996</c:v>
                </c:pt>
                <c:pt idx="70169">
                  <c:v>-230.12449999999998</c:v>
                </c:pt>
                <c:pt idx="70170">
                  <c:v>-230.12249999999997</c:v>
                </c:pt>
                <c:pt idx="70171">
                  <c:v>-230.12049999999996</c:v>
                </c:pt>
                <c:pt idx="70172">
                  <c:v>-230.11849999999998</c:v>
                </c:pt>
                <c:pt idx="70173">
                  <c:v>-230.11649999999997</c:v>
                </c:pt>
                <c:pt idx="70174">
                  <c:v>-230.11449999999996</c:v>
                </c:pt>
                <c:pt idx="70175">
                  <c:v>-230.11249999999998</c:v>
                </c:pt>
                <c:pt idx="70176">
                  <c:v>-230.11049999999997</c:v>
                </c:pt>
                <c:pt idx="70177">
                  <c:v>-230.10849999999996</c:v>
                </c:pt>
                <c:pt idx="70178">
                  <c:v>-230.10649999999998</c:v>
                </c:pt>
                <c:pt idx="70179">
                  <c:v>-230.10449999999997</c:v>
                </c:pt>
                <c:pt idx="70180">
                  <c:v>-230.10249999999996</c:v>
                </c:pt>
                <c:pt idx="70181">
                  <c:v>-230.10049999999998</c:v>
                </c:pt>
                <c:pt idx="70182">
                  <c:v>-230.09849999999997</c:v>
                </c:pt>
                <c:pt idx="70183">
                  <c:v>-230.09649999999996</c:v>
                </c:pt>
                <c:pt idx="70184">
                  <c:v>-230.09449999999998</c:v>
                </c:pt>
                <c:pt idx="70185">
                  <c:v>-230.09249999999997</c:v>
                </c:pt>
                <c:pt idx="70186">
                  <c:v>-230.09049999999996</c:v>
                </c:pt>
                <c:pt idx="70187">
                  <c:v>-230.08849999999998</c:v>
                </c:pt>
                <c:pt idx="70188">
                  <c:v>-230.08649999999997</c:v>
                </c:pt>
                <c:pt idx="70189">
                  <c:v>-230.08449999999999</c:v>
                </c:pt>
                <c:pt idx="70190">
                  <c:v>-230.08249999999998</c:v>
                </c:pt>
                <c:pt idx="70191">
                  <c:v>-230.08049999999997</c:v>
                </c:pt>
                <c:pt idx="70192">
                  <c:v>-230.07849999999999</c:v>
                </c:pt>
                <c:pt idx="70193">
                  <c:v>-230.07649999999998</c:v>
                </c:pt>
                <c:pt idx="70194">
                  <c:v>-230.07449999999997</c:v>
                </c:pt>
                <c:pt idx="70195">
                  <c:v>-230.07249999999999</c:v>
                </c:pt>
                <c:pt idx="70196">
                  <c:v>-230.07049999999998</c:v>
                </c:pt>
                <c:pt idx="70197">
                  <c:v>-230.06849999999997</c:v>
                </c:pt>
                <c:pt idx="70198">
                  <c:v>-230.06649999999999</c:v>
                </c:pt>
                <c:pt idx="70199">
                  <c:v>-230.06449999999998</c:v>
                </c:pt>
                <c:pt idx="70200">
                  <c:v>-230.06249999999997</c:v>
                </c:pt>
                <c:pt idx="70201">
                  <c:v>-230.06049999999999</c:v>
                </c:pt>
                <c:pt idx="70202">
                  <c:v>-230.05849999999998</c:v>
                </c:pt>
                <c:pt idx="70203">
                  <c:v>-230.05649999999997</c:v>
                </c:pt>
                <c:pt idx="70204">
                  <c:v>-230.05449999999999</c:v>
                </c:pt>
                <c:pt idx="70205">
                  <c:v>-230.05249999999998</c:v>
                </c:pt>
                <c:pt idx="70206">
                  <c:v>-230.05049999999997</c:v>
                </c:pt>
                <c:pt idx="70207">
                  <c:v>-230.04849999999999</c:v>
                </c:pt>
                <c:pt idx="70208">
                  <c:v>-230.04649999999998</c:v>
                </c:pt>
                <c:pt idx="70209">
                  <c:v>-230.04449999999997</c:v>
                </c:pt>
                <c:pt idx="70210">
                  <c:v>-230.04249999999999</c:v>
                </c:pt>
                <c:pt idx="70211">
                  <c:v>-230.04049999999998</c:v>
                </c:pt>
                <c:pt idx="70212">
                  <c:v>-230.03849999999997</c:v>
                </c:pt>
                <c:pt idx="70213">
                  <c:v>-230.03649999999999</c:v>
                </c:pt>
                <c:pt idx="70214">
                  <c:v>-230.03449999999998</c:v>
                </c:pt>
                <c:pt idx="70215">
                  <c:v>-230.03249999999997</c:v>
                </c:pt>
                <c:pt idx="70216">
                  <c:v>-230.03049999999999</c:v>
                </c:pt>
                <c:pt idx="70217">
                  <c:v>-230.02849999999998</c:v>
                </c:pt>
                <c:pt idx="70218">
                  <c:v>-230.02649999999997</c:v>
                </c:pt>
                <c:pt idx="70219">
                  <c:v>-230.02449999999999</c:v>
                </c:pt>
                <c:pt idx="70220">
                  <c:v>-230.02249999999998</c:v>
                </c:pt>
                <c:pt idx="70221">
                  <c:v>-230.02049999999997</c:v>
                </c:pt>
                <c:pt idx="70222">
                  <c:v>-230.01849999999999</c:v>
                </c:pt>
                <c:pt idx="70223">
                  <c:v>-230.01649999999998</c:v>
                </c:pt>
                <c:pt idx="70224">
                  <c:v>-230.01449999999997</c:v>
                </c:pt>
                <c:pt idx="70225">
                  <c:v>-230.01249999999999</c:v>
                </c:pt>
                <c:pt idx="70226">
                  <c:v>-230.01049999999998</c:v>
                </c:pt>
                <c:pt idx="70227">
                  <c:v>-230.00849999999997</c:v>
                </c:pt>
                <c:pt idx="70228">
                  <c:v>-230.00649999999999</c:v>
                </c:pt>
                <c:pt idx="70229">
                  <c:v>-230.00449999999998</c:v>
                </c:pt>
                <c:pt idx="70230">
                  <c:v>-230.00249999999997</c:v>
                </c:pt>
                <c:pt idx="70231">
                  <c:v>-230.00049999999999</c:v>
                </c:pt>
                <c:pt idx="70232">
                  <c:v>-229.99849999999998</c:v>
                </c:pt>
                <c:pt idx="70233">
                  <c:v>-229.99649999999997</c:v>
                </c:pt>
                <c:pt idx="70234">
                  <c:v>-229.99449999999999</c:v>
                </c:pt>
                <c:pt idx="70235">
                  <c:v>-229.99249999999998</c:v>
                </c:pt>
                <c:pt idx="70236">
                  <c:v>-229.99049999999997</c:v>
                </c:pt>
                <c:pt idx="70237">
                  <c:v>-229.98849999999999</c:v>
                </c:pt>
                <c:pt idx="70238">
                  <c:v>-229.98649999999998</c:v>
                </c:pt>
                <c:pt idx="70239">
                  <c:v>-229.98449999999997</c:v>
                </c:pt>
                <c:pt idx="70240">
                  <c:v>-229.98249999999999</c:v>
                </c:pt>
                <c:pt idx="70241">
                  <c:v>-229.98049999999998</c:v>
                </c:pt>
                <c:pt idx="70242">
                  <c:v>-229.97849999999997</c:v>
                </c:pt>
                <c:pt idx="70243">
                  <c:v>-229.97649999999999</c:v>
                </c:pt>
                <c:pt idx="70244">
                  <c:v>-229.97449999999998</c:v>
                </c:pt>
                <c:pt idx="70245">
                  <c:v>-229.97249999999997</c:v>
                </c:pt>
                <c:pt idx="70246">
                  <c:v>-229.97049999999999</c:v>
                </c:pt>
                <c:pt idx="70247">
                  <c:v>-229.96849999999998</c:v>
                </c:pt>
                <c:pt idx="70248">
                  <c:v>-229.96649999999997</c:v>
                </c:pt>
                <c:pt idx="70249">
                  <c:v>-229.96449999999999</c:v>
                </c:pt>
                <c:pt idx="70250">
                  <c:v>-229.96249999999998</c:v>
                </c:pt>
                <c:pt idx="70251">
                  <c:v>-229.96049999999997</c:v>
                </c:pt>
                <c:pt idx="70252">
                  <c:v>-229.95849999999999</c:v>
                </c:pt>
                <c:pt idx="70253">
                  <c:v>-229.95649999999998</c:v>
                </c:pt>
                <c:pt idx="70254">
                  <c:v>-229.95449999999997</c:v>
                </c:pt>
                <c:pt idx="70255">
                  <c:v>-229.95249999999999</c:v>
                </c:pt>
                <c:pt idx="70256">
                  <c:v>-229.95049999999998</c:v>
                </c:pt>
                <c:pt idx="70257">
                  <c:v>-229.94849999999997</c:v>
                </c:pt>
                <c:pt idx="70258">
                  <c:v>-229.94649999999999</c:v>
                </c:pt>
                <c:pt idx="70259">
                  <c:v>-229.94449999999998</c:v>
                </c:pt>
                <c:pt idx="70260">
                  <c:v>-229.94249999999997</c:v>
                </c:pt>
                <c:pt idx="70261">
                  <c:v>-229.94049999999999</c:v>
                </c:pt>
                <c:pt idx="70262">
                  <c:v>-229.93849999999998</c:v>
                </c:pt>
                <c:pt idx="70263">
                  <c:v>-229.93649999999997</c:v>
                </c:pt>
                <c:pt idx="70264">
                  <c:v>-229.93449999999999</c:v>
                </c:pt>
                <c:pt idx="70265">
                  <c:v>-229.93249999999998</c:v>
                </c:pt>
                <c:pt idx="70266">
                  <c:v>-229.93049999999997</c:v>
                </c:pt>
                <c:pt idx="70267">
                  <c:v>-229.92849999999999</c:v>
                </c:pt>
                <c:pt idx="70268">
                  <c:v>-229.92649999999998</c:v>
                </c:pt>
                <c:pt idx="70269">
                  <c:v>-229.92449999999997</c:v>
                </c:pt>
                <c:pt idx="70270">
                  <c:v>-229.92249999999999</c:v>
                </c:pt>
                <c:pt idx="70271">
                  <c:v>-229.92049999999998</c:v>
                </c:pt>
                <c:pt idx="70272">
                  <c:v>-229.91849999999997</c:v>
                </c:pt>
                <c:pt idx="70273">
                  <c:v>-229.91649999999998</c:v>
                </c:pt>
                <c:pt idx="70274">
                  <c:v>-229.91449999999998</c:v>
                </c:pt>
                <c:pt idx="70275">
                  <c:v>-229.91249999999997</c:v>
                </c:pt>
                <c:pt idx="70276">
                  <c:v>-229.91049999999998</c:v>
                </c:pt>
                <c:pt idx="70277">
                  <c:v>-229.90849999999998</c:v>
                </c:pt>
                <c:pt idx="70278">
                  <c:v>-229.90649999999997</c:v>
                </c:pt>
                <c:pt idx="70279">
                  <c:v>-229.90449999999998</c:v>
                </c:pt>
                <c:pt idx="70280">
                  <c:v>-229.90249999999997</c:v>
                </c:pt>
                <c:pt idx="70281">
                  <c:v>-229.90049999999997</c:v>
                </c:pt>
                <c:pt idx="70282">
                  <c:v>-229.89849999999998</c:v>
                </c:pt>
                <c:pt idx="70283">
                  <c:v>-229.89649999999997</c:v>
                </c:pt>
                <c:pt idx="70284">
                  <c:v>-229.89449999999997</c:v>
                </c:pt>
                <c:pt idx="70285">
                  <c:v>-229.89249999999998</c:v>
                </c:pt>
                <c:pt idx="70286">
                  <c:v>-229.89049999999997</c:v>
                </c:pt>
                <c:pt idx="70287">
                  <c:v>-229.88849999999996</c:v>
                </c:pt>
                <c:pt idx="70288">
                  <c:v>-229.88649999999998</c:v>
                </c:pt>
                <c:pt idx="70289">
                  <c:v>-229.88449999999997</c:v>
                </c:pt>
                <c:pt idx="70290">
                  <c:v>-229.88249999999996</c:v>
                </c:pt>
                <c:pt idx="70291">
                  <c:v>-229.88049999999998</c:v>
                </c:pt>
                <c:pt idx="70292">
                  <c:v>-229.87849999999997</c:v>
                </c:pt>
                <c:pt idx="70293">
                  <c:v>-229.87649999999996</c:v>
                </c:pt>
                <c:pt idx="70294">
                  <c:v>-229.87449999999998</c:v>
                </c:pt>
                <c:pt idx="70295">
                  <c:v>-229.87249999999997</c:v>
                </c:pt>
                <c:pt idx="70296">
                  <c:v>-229.87049999999996</c:v>
                </c:pt>
                <c:pt idx="70297">
                  <c:v>-229.86849999999998</c:v>
                </c:pt>
                <c:pt idx="70298">
                  <c:v>-229.86649999999997</c:v>
                </c:pt>
                <c:pt idx="70299">
                  <c:v>-229.86449999999996</c:v>
                </c:pt>
                <c:pt idx="70300">
                  <c:v>-229.86249999999998</c:v>
                </c:pt>
                <c:pt idx="70301">
                  <c:v>-229.86049999999997</c:v>
                </c:pt>
                <c:pt idx="70302">
                  <c:v>-229.85849999999996</c:v>
                </c:pt>
                <c:pt idx="70303">
                  <c:v>-229.85649999999998</c:v>
                </c:pt>
                <c:pt idx="70304">
                  <c:v>-229.85449999999997</c:v>
                </c:pt>
                <c:pt idx="70305">
                  <c:v>-229.85249999999996</c:v>
                </c:pt>
                <c:pt idx="70306">
                  <c:v>-229.85049999999998</c:v>
                </c:pt>
                <c:pt idx="70307">
                  <c:v>-229.84849999999997</c:v>
                </c:pt>
                <c:pt idx="70308">
                  <c:v>-229.84649999999996</c:v>
                </c:pt>
                <c:pt idx="70309">
                  <c:v>-229.84449999999998</c:v>
                </c:pt>
                <c:pt idx="70310">
                  <c:v>-229.84249999999997</c:v>
                </c:pt>
                <c:pt idx="70311">
                  <c:v>-229.84049999999996</c:v>
                </c:pt>
                <c:pt idx="70312">
                  <c:v>-229.83849999999998</c:v>
                </c:pt>
                <c:pt idx="70313">
                  <c:v>-229.83649999999997</c:v>
                </c:pt>
                <c:pt idx="70314">
                  <c:v>-229.83449999999999</c:v>
                </c:pt>
                <c:pt idx="70315">
                  <c:v>-229.83249999999998</c:v>
                </c:pt>
                <c:pt idx="70316">
                  <c:v>-229.83049999999997</c:v>
                </c:pt>
                <c:pt idx="70317">
                  <c:v>-229.82849999999999</c:v>
                </c:pt>
                <c:pt idx="70318">
                  <c:v>-229.82649999999998</c:v>
                </c:pt>
                <c:pt idx="70319">
                  <c:v>-229.82449999999997</c:v>
                </c:pt>
                <c:pt idx="70320">
                  <c:v>-229.82249999999999</c:v>
                </c:pt>
                <c:pt idx="70321">
                  <c:v>-229.82049999999998</c:v>
                </c:pt>
                <c:pt idx="70322">
                  <c:v>-229.81849999999997</c:v>
                </c:pt>
                <c:pt idx="70323">
                  <c:v>-229.81649999999999</c:v>
                </c:pt>
                <c:pt idx="70324">
                  <c:v>-229.81449999999998</c:v>
                </c:pt>
                <c:pt idx="70325">
                  <c:v>-229.81249999999997</c:v>
                </c:pt>
                <c:pt idx="70326">
                  <c:v>-229.81049999999999</c:v>
                </c:pt>
                <c:pt idx="70327">
                  <c:v>-229.80849999999998</c:v>
                </c:pt>
                <c:pt idx="70328">
                  <c:v>-229.80649999999997</c:v>
                </c:pt>
                <c:pt idx="70329">
                  <c:v>-229.80449999999999</c:v>
                </c:pt>
                <c:pt idx="70330">
                  <c:v>-229.80249999999998</c:v>
                </c:pt>
                <c:pt idx="70331">
                  <c:v>-229.80049999999997</c:v>
                </c:pt>
                <c:pt idx="70332">
                  <c:v>-229.79849999999999</c:v>
                </c:pt>
                <c:pt idx="70333">
                  <c:v>-229.79649999999998</c:v>
                </c:pt>
                <c:pt idx="70334">
                  <c:v>-229.79449999999997</c:v>
                </c:pt>
                <c:pt idx="70335">
                  <c:v>-229.79249999999999</c:v>
                </c:pt>
                <c:pt idx="70336">
                  <c:v>-229.79049999999998</c:v>
                </c:pt>
                <c:pt idx="70337">
                  <c:v>-229.78849999999997</c:v>
                </c:pt>
                <c:pt idx="70338">
                  <c:v>-229.78649999999999</c:v>
                </c:pt>
                <c:pt idx="70339">
                  <c:v>-229.78449999999998</c:v>
                </c:pt>
                <c:pt idx="70340">
                  <c:v>-229.78249999999997</c:v>
                </c:pt>
                <c:pt idx="70341">
                  <c:v>-229.78049999999999</c:v>
                </c:pt>
                <c:pt idx="70342">
                  <c:v>-229.77849999999998</c:v>
                </c:pt>
                <c:pt idx="70343">
                  <c:v>-229.77649999999997</c:v>
                </c:pt>
                <c:pt idx="70344">
                  <c:v>-229.77449999999999</c:v>
                </c:pt>
                <c:pt idx="70345">
                  <c:v>-229.77249999999998</c:v>
                </c:pt>
                <c:pt idx="70346">
                  <c:v>-229.77049999999997</c:v>
                </c:pt>
                <c:pt idx="70347">
                  <c:v>-229.76849999999999</c:v>
                </c:pt>
                <c:pt idx="70348">
                  <c:v>-229.76649999999998</c:v>
                </c:pt>
                <c:pt idx="70349">
                  <c:v>-229.76449999999997</c:v>
                </c:pt>
                <c:pt idx="70350">
                  <c:v>-229.76249999999999</c:v>
                </c:pt>
                <c:pt idx="70351">
                  <c:v>-229.76049999999998</c:v>
                </c:pt>
                <c:pt idx="70352">
                  <c:v>-229.75849999999997</c:v>
                </c:pt>
                <c:pt idx="70353">
                  <c:v>-229.75649999999999</c:v>
                </c:pt>
                <c:pt idx="70354">
                  <c:v>-229.75449999999998</c:v>
                </c:pt>
                <c:pt idx="70355">
                  <c:v>-229.75249999999997</c:v>
                </c:pt>
                <c:pt idx="70356">
                  <c:v>-229.75049999999999</c:v>
                </c:pt>
                <c:pt idx="70357">
                  <c:v>-229.74849999999998</c:v>
                </c:pt>
                <c:pt idx="70358">
                  <c:v>-229.74649999999997</c:v>
                </c:pt>
                <c:pt idx="70359">
                  <c:v>-229.74449999999999</c:v>
                </c:pt>
                <c:pt idx="70360">
                  <c:v>-229.74249999999998</c:v>
                </c:pt>
                <c:pt idx="70361">
                  <c:v>-229.74049999999997</c:v>
                </c:pt>
                <c:pt idx="70362">
                  <c:v>-229.73849999999999</c:v>
                </c:pt>
                <c:pt idx="70363">
                  <c:v>-229.73649999999998</c:v>
                </c:pt>
                <c:pt idx="70364">
                  <c:v>-229.73449999999997</c:v>
                </c:pt>
                <c:pt idx="70365">
                  <c:v>-229.73249999999999</c:v>
                </c:pt>
                <c:pt idx="70366">
                  <c:v>-229.73049999999998</c:v>
                </c:pt>
                <c:pt idx="70367">
                  <c:v>-229.72849999999997</c:v>
                </c:pt>
                <c:pt idx="70368">
                  <c:v>-229.72649999999999</c:v>
                </c:pt>
                <c:pt idx="70369">
                  <c:v>-229.72449999999998</c:v>
                </c:pt>
                <c:pt idx="70370">
                  <c:v>-229.72249999999997</c:v>
                </c:pt>
                <c:pt idx="70371">
                  <c:v>-229.72049999999999</c:v>
                </c:pt>
                <c:pt idx="70372">
                  <c:v>-229.71849999999998</c:v>
                </c:pt>
                <c:pt idx="70373">
                  <c:v>-229.71649999999997</c:v>
                </c:pt>
                <c:pt idx="70374">
                  <c:v>-229.71449999999999</c:v>
                </c:pt>
                <c:pt idx="70375">
                  <c:v>-229.71249999999998</c:v>
                </c:pt>
                <c:pt idx="70376">
                  <c:v>-229.71049999999997</c:v>
                </c:pt>
                <c:pt idx="70377">
                  <c:v>-229.70849999999999</c:v>
                </c:pt>
                <c:pt idx="70378">
                  <c:v>-229.70649999999998</c:v>
                </c:pt>
                <c:pt idx="70379">
                  <c:v>-229.70449999999997</c:v>
                </c:pt>
                <c:pt idx="70380">
                  <c:v>-229.70249999999999</c:v>
                </c:pt>
                <c:pt idx="70381">
                  <c:v>-229.70049999999998</c:v>
                </c:pt>
                <c:pt idx="70382">
                  <c:v>-229.69849999999997</c:v>
                </c:pt>
                <c:pt idx="70383">
                  <c:v>-229.69649999999999</c:v>
                </c:pt>
                <c:pt idx="70384">
                  <c:v>-229.69449999999998</c:v>
                </c:pt>
                <c:pt idx="70385">
                  <c:v>-229.69249999999997</c:v>
                </c:pt>
                <c:pt idx="70386">
                  <c:v>-229.69049999999999</c:v>
                </c:pt>
                <c:pt idx="70387">
                  <c:v>-229.68849999999998</c:v>
                </c:pt>
                <c:pt idx="70388">
                  <c:v>-229.68649999999997</c:v>
                </c:pt>
                <c:pt idx="70389">
                  <c:v>-229.68449999999999</c:v>
                </c:pt>
                <c:pt idx="70390">
                  <c:v>-229.68249999999998</c:v>
                </c:pt>
                <c:pt idx="70391">
                  <c:v>-229.68049999999997</c:v>
                </c:pt>
                <c:pt idx="70392">
                  <c:v>-229.67849999999999</c:v>
                </c:pt>
                <c:pt idx="70393">
                  <c:v>-229.67649999999998</c:v>
                </c:pt>
                <c:pt idx="70394">
                  <c:v>-229.67449999999997</c:v>
                </c:pt>
                <c:pt idx="70395">
                  <c:v>-229.67249999999999</c:v>
                </c:pt>
                <c:pt idx="70396">
                  <c:v>-229.67049999999998</c:v>
                </c:pt>
                <c:pt idx="70397">
                  <c:v>-229.66849999999997</c:v>
                </c:pt>
                <c:pt idx="70398">
                  <c:v>-229.66649999999998</c:v>
                </c:pt>
                <c:pt idx="70399">
                  <c:v>-229.66449999999998</c:v>
                </c:pt>
                <c:pt idx="70400">
                  <c:v>-229.66249999999997</c:v>
                </c:pt>
                <c:pt idx="70401">
                  <c:v>-229.66049999999998</c:v>
                </c:pt>
                <c:pt idx="70402">
                  <c:v>-229.65849999999998</c:v>
                </c:pt>
                <c:pt idx="70403">
                  <c:v>-229.65649999999997</c:v>
                </c:pt>
                <c:pt idx="70404">
                  <c:v>-229.65449999999998</c:v>
                </c:pt>
                <c:pt idx="70405">
                  <c:v>-229.65249999999997</c:v>
                </c:pt>
                <c:pt idx="70406">
                  <c:v>-229.65049999999997</c:v>
                </c:pt>
                <c:pt idx="70407">
                  <c:v>-229.64849999999998</c:v>
                </c:pt>
                <c:pt idx="70408">
                  <c:v>-229.64649999999997</c:v>
                </c:pt>
                <c:pt idx="70409">
                  <c:v>-229.64449999999997</c:v>
                </c:pt>
                <c:pt idx="70410">
                  <c:v>-229.64249999999998</c:v>
                </c:pt>
                <c:pt idx="70411">
                  <c:v>-229.64049999999997</c:v>
                </c:pt>
                <c:pt idx="70412">
                  <c:v>-229.63849999999996</c:v>
                </c:pt>
                <c:pt idx="70413">
                  <c:v>-229.63649999999998</c:v>
                </c:pt>
                <c:pt idx="70414">
                  <c:v>-229.63449999999997</c:v>
                </c:pt>
                <c:pt idx="70415">
                  <c:v>-229.63249999999996</c:v>
                </c:pt>
                <c:pt idx="70416">
                  <c:v>-229.63049999999998</c:v>
                </c:pt>
                <c:pt idx="70417">
                  <c:v>-229.62849999999997</c:v>
                </c:pt>
                <c:pt idx="70418">
                  <c:v>-229.62649999999996</c:v>
                </c:pt>
                <c:pt idx="70419">
                  <c:v>-229.62449999999998</c:v>
                </c:pt>
                <c:pt idx="70420">
                  <c:v>-229.62249999999997</c:v>
                </c:pt>
                <c:pt idx="70421">
                  <c:v>-229.62049999999996</c:v>
                </c:pt>
                <c:pt idx="70422">
                  <c:v>-229.61849999999998</c:v>
                </c:pt>
                <c:pt idx="70423">
                  <c:v>-229.61649999999997</c:v>
                </c:pt>
                <c:pt idx="70424">
                  <c:v>-229.61449999999996</c:v>
                </c:pt>
                <c:pt idx="70425">
                  <c:v>-229.61249999999998</c:v>
                </c:pt>
                <c:pt idx="70426">
                  <c:v>-229.61049999999997</c:v>
                </c:pt>
                <c:pt idx="70427">
                  <c:v>-229.60849999999996</c:v>
                </c:pt>
                <c:pt idx="70428">
                  <c:v>-229.60649999999998</c:v>
                </c:pt>
                <c:pt idx="70429">
                  <c:v>-229.60449999999997</c:v>
                </c:pt>
                <c:pt idx="70430">
                  <c:v>-229.60249999999996</c:v>
                </c:pt>
                <c:pt idx="70431">
                  <c:v>-229.60049999999998</c:v>
                </c:pt>
                <c:pt idx="70432">
                  <c:v>-229.59849999999997</c:v>
                </c:pt>
                <c:pt idx="70433">
                  <c:v>-229.59649999999996</c:v>
                </c:pt>
                <c:pt idx="70434">
                  <c:v>-229.59449999999998</c:v>
                </c:pt>
                <c:pt idx="70435">
                  <c:v>-229.59249999999997</c:v>
                </c:pt>
                <c:pt idx="70436">
                  <c:v>-229.59049999999996</c:v>
                </c:pt>
                <c:pt idx="70437">
                  <c:v>-229.58849999999998</c:v>
                </c:pt>
                <c:pt idx="70438">
                  <c:v>-229.58649999999997</c:v>
                </c:pt>
                <c:pt idx="70439">
                  <c:v>-229.58449999999999</c:v>
                </c:pt>
                <c:pt idx="70440">
                  <c:v>-229.58249999999998</c:v>
                </c:pt>
                <c:pt idx="70441">
                  <c:v>-229.58049999999997</c:v>
                </c:pt>
                <c:pt idx="70442">
                  <c:v>-229.57849999999999</c:v>
                </c:pt>
                <c:pt idx="70443">
                  <c:v>-229.57649999999998</c:v>
                </c:pt>
                <c:pt idx="70444">
                  <c:v>-229.57449999999997</c:v>
                </c:pt>
                <c:pt idx="70445">
                  <c:v>-229.57249999999999</c:v>
                </c:pt>
                <c:pt idx="70446">
                  <c:v>-229.57049999999998</c:v>
                </c:pt>
                <c:pt idx="70447">
                  <c:v>-229.56849999999997</c:v>
                </c:pt>
                <c:pt idx="70448">
                  <c:v>-229.56649999999999</c:v>
                </c:pt>
                <c:pt idx="70449">
                  <c:v>-229.56449999999998</c:v>
                </c:pt>
                <c:pt idx="70450">
                  <c:v>-229.56249999999997</c:v>
                </c:pt>
                <c:pt idx="70451">
                  <c:v>-229.56049999999999</c:v>
                </c:pt>
                <c:pt idx="70452">
                  <c:v>-229.55849999999998</c:v>
                </c:pt>
                <c:pt idx="70453">
                  <c:v>-229.55649999999997</c:v>
                </c:pt>
                <c:pt idx="70454">
                  <c:v>-229.55449999999999</c:v>
                </c:pt>
                <c:pt idx="70455">
                  <c:v>-229.55249999999998</c:v>
                </c:pt>
                <c:pt idx="70456">
                  <c:v>-229.55049999999997</c:v>
                </c:pt>
                <c:pt idx="70457">
                  <c:v>-229.54849999999999</c:v>
                </c:pt>
                <c:pt idx="70458">
                  <c:v>-229.54649999999998</c:v>
                </c:pt>
                <c:pt idx="70459">
                  <c:v>-229.54449999999997</c:v>
                </c:pt>
                <c:pt idx="70460">
                  <c:v>-229.54249999999999</c:v>
                </c:pt>
                <c:pt idx="70461">
                  <c:v>-229.54049999999998</c:v>
                </c:pt>
                <c:pt idx="70462">
                  <c:v>-229.53849999999997</c:v>
                </c:pt>
                <c:pt idx="70463">
                  <c:v>-229.53649999999999</c:v>
                </c:pt>
                <c:pt idx="70464">
                  <c:v>-229.53449999999998</c:v>
                </c:pt>
                <c:pt idx="70465">
                  <c:v>-229.53249999999997</c:v>
                </c:pt>
                <c:pt idx="70466">
                  <c:v>-229.53049999999999</c:v>
                </c:pt>
                <c:pt idx="70467">
                  <c:v>-229.52849999999998</c:v>
                </c:pt>
                <c:pt idx="70468">
                  <c:v>-229.52649999999997</c:v>
                </c:pt>
                <c:pt idx="70469">
                  <c:v>-229.52449999999999</c:v>
                </c:pt>
                <c:pt idx="70470">
                  <c:v>-229.52249999999998</c:v>
                </c:pt>
                <c:pt idx="70471">
                  <c:v>-229.52049999999997</c:v>
                </c:pt>
                <c:pt idx="70472">
                  <c:v>-229.51849999999999</c:v>
                </c:pt>
                <c:pt idx="70473">
                  <c:v>-229.51649999999998</c:v>
                </c:pt>
                <c:pt idx="70474">
                  <c:v>-229.51449999999997</c:v>
                </c:pt>
                <c:pt idx="70475">
                  <c:v>-229.51249999999999</c:v>
                </c:pt>
                <c:pt idx="70476">
                  <c:v>-229.51049999999998</c:v>
                </c:pt>
                <c:pt idx="70477">
                  <c:v>-229.50849999999997</c:v>
                </c:pt>
                <c:pt idx="70478">
                  <c:v>-229.50649999999999</c:v>
                </c:pt>
                <c:pt idx="70479">
                  <c:v>-229.50449999999998</c:v>
                </c:pt>
                <c:pt idx="70480">
                  <c:v>-229.50249999999997</c:v>
                </c:pt>
                <c:pt idx="70481">
                  <c:v>-229.50049999999999</c:v>
                </c:pt>
                <c:pt idx="70482">
                  <c:v>-229.49849999999998</c:v>
                </c:pt>
                <c:pt idx="70483">
                  <c:v>-229.49649999999997</c:v>
                </c:pt>
                <c:pt idx="70484">
                  <c:v>-229.49449999999999</c:v>
                </c:pt>
                <c:pt idx="70485">
                  <c:v>-229.49249999999998</c:v>
                </c:pt>
                <c:pt idx="70486">
                  <c:v>-229.49049999999997</c:v>
                </c:pt>
                <c:pt idx="70487">
                  <c:v>-229.48849999999999</c:v>
                </c:pt>
                <c:pt idx="70488">
                  <c:v>-229.48649999999998</c:v>
                </c:pt>
                <c:pt idx="70489">
                  <c:v>-229.48449999999997</c:v>
                </c:pt>
                <c:pt idx="70490">
                  <c:v>-229.48249999999999</c:v>
                </c:pt>
                <c:pt idx="70491">
                  <c:v>-229.48049999999998</c:v>
                </c:pt>
                <c:pt idx="70492">
                  <c:v>-229.47849999999997</c:v>
                </c:pt>
                <c:pt idx="70493">
                  <c:v>-229.47649999999999</c:v>
                </c:pt>
                <c:pt idx="70494">
                  <c:v>-229.47449999999998</c:v>
                </c:pt>
                <c:pt idx="70495">
                  <c:v>-229.47249999999997</c:v>
                </c:pt>
                <c:pt idx="70496">
                  <c:v>-229.47049999999999</c:v>
                </c:pt>
                <c:pt idx="70497">
                  <c:v>-229.46849999999998</c:v>
                </c:pt>
                <c:pt idx="70498">
                  <c:v>-229.46649999999997</c:v>
                </c:pt>
                <c:pt idx="70499">
                  <c:v>-229.46449999999999</c:v>
                </c:pt>
                <c:pt idx="70500">
                  <c:v>-229.46249999999998</c:v>
                </c:pt>
                <c:pt idx="70501">
                  <c:v>-229.46049999999997</c:v>
                </c:pt>
                <c:pt idx="70502">
                  <c:v>-229.45849999999999</c:v>
                </c:pt>
                <c:pt idx="70503">
                  <c:v>-229.45649999999998</c:v>
                </c:pt>
                <c:pt idx="70504">
                  <c:v>-229.45449999999997</c:v>
                </c:pt>
                <c:pt idx="70505">
                  <c:v>-229.45249999999999</c:v>
                </c:pt>
                <c:pt idx="70506">
                  <c:v>-229.45049999999998</c:v>
                </c:pt>
                <c:pt idx="70507">
                  <c:v>-229.44849999999997</c:v>
                </c:pt>
                <c:pt idx="70508">
                  <c:v>-229.44649999999999</c:v>
                </c:pt>
                <c:pt idx="70509">
                  <c:v>-229.44449999999998</c:v>
                </c:pt>
                <c:pt idx="70510">
                  <c:v>-229.44249999999997</c:v>
                </c:pt>
                <c:pt idx="70511">
                  <c:v>-229.44049999999999</c:v>
                </c:pt>
                <c:pt idx="70512">
                  <c:v>-229.43849999999998</c:v>
                </c:pt>
                <c:pt idx="70513">
                  <c:v>-229.43649999999997</c:v>
                </c:pt>
                <c:pt idx="70514">
                  <c:v>-229.43449999999999</c:v>
                </c:pt>
                <c:pt idx="70515">
                  <c:v>-229.43249999999998</c:v>
                </c:pt>
                <c:pt idx="70516">
                  <c:v>-229.43049999999997</c:v>
                </c:pt>
                <c:pt idx="70517">
                  <c:v>-229.42849999999999</c:v>
                </c:pt>
                <c:pt idx="70518">
                  <c:v>-229.42649999999998</c:v>
                </c:pt>
                <c:pt idx="70519">
                  <c:v>-229.42449999999997</c:v>
                </c:pt>
                <c:pt idx="70520">
                  <c:v>-229.42249999999999</c:v>
                </c:pt>
                <c:pt idx="70521">
                  <c:v>-229.42049999999998</c:v>
                </c:pt>
                <c:pt idx="70522">
                  <c:v>-229.41849999999997</c:v>
                </c:pt>
                <c:pt idx="70523">
                  <c:v>-229.41649999999998</c:v>
                </c:pt>
                <c:pt idx="70524">
                  <c:v>-229.41449999999998</c:v>
                </c:pt>
                <c:pt idx="70525">
                  <c:v>-229.41249999999997</c:v>
                </c:pt>
                <c:pt idx="70526">
                  <c:v>-229.41049999999998</c:v>
                </c:pt>
                <c:pt idx="70527">
                  <c:v>-229.40849999999998</c:v>
                </c:pt>
                <c:pt idx="70528">
                  <c:v>-229.40649999999997</c:v>
                </c:pt>
                <c:pt idx="70529">
                  <c:v>-229.40449999999998</c:v>
                </c:pt>
                <c:pt idx="70530">
                  <c:v>-229.40249999999997</c:v>
                </c:pt>
                <c:pt idx="70531">
                  <c:v>-229.40049999999997</c:v>
                </c:pt>
                <c:pt idx="70532">
                  <c:v>-229.39849999999998</c:v>
                </c:pt>
                <c:pt idx="70533">
                  <c:v>-229.39649999999997</c:v>
                </c:pt>
                <c:pt idx="70534">
                  <c:v>-229.39449999999997</c:v>
                </c:pt>
                <c:pt idx="70535">
                  <c:v>-229.39249999999998</c:v>
                </c:pt>
                <c:pt idx="70536">
                  <c:v>-229.39049999999997</c:v>
                </c:pt>
                <c:pt idx="70537">
                  <c:v>-229.38849999999996</c:v>
                </c:pt>
                <c:pt idx="70538">
                  <c:v>-229.38649999999998</c:v>
                </c:pt>
                <c:pt idx="70539">
                  <c:v>-229.38449999999997</c:v>
                </c:pt>
                <c:pt idx="70540">
                  <c:v>-229.38249999999996</c:v>
                </c:pt>
                <c:pt idx="70541">
                  <c:v>-229.38049999999998</c:v>
                </c:pt>
                <c:pt idx="70542">
                  <c:v>-229.37849999999997</c:v>
                </c:pt>
                <c:pt idx="70543">
                  <c:v>-229.37649999999996</c:v>
                </c:pt>
                <c:pt idx="70544">
                  <c:v>-229.37449999999998</c:v>
                </c:pt>
                <c:pt idx="70545">
                  <c:v>-229.37249999999997</c:v>
                </c:pt>
                <c:pt idx="70546">
                  <c:v>-229.37049999999996</c:v>
                </c:pt>
                <c:pt idx="70547">
                  <c:v>-229.36849999999998</c:v>
                </c:pt>
                <c:pt idx="70548">
                  <c:v>-229.36649999999997</c:v>
                </c:pt>
                <c:pt idx="70549">
                  <c:v>-229.36449999999996</c:v>
                </c:pt>
                <c:pt idx="70550">
                  <c:v>-229.36249999999998</c:v>
                </c:pt>
                <c:pt idx="70551">
                  <c:v>-229.36049999999997</c:v>
                </c:pt>
                <c:pt idx="70552">
                  <c:v>-229.35849999999996</c:v>
                </c:pt>
                <c:pt idx="70553">
                  <c:v>-229.35649999999998</c:v>
                </c:pt>
                <c:pt idx="70554">
                  <c:v>-229.35449999999997</c:v>
                </c:pt>
                <c:pt idx="70555">
                  <c:v>-229.35249999999996</c:v>
                </c:pt>
                <c:pt idx="70556">
                  <c:v>-229.35049999999998</c:v>
                </c:pt>
                <c:pt idx="70557">
                  <c:v>-229.34849999999997</c:v>
                </c:pt>
                <c:pt idx="70558">
                  <c:v>-229.34649999999996</c:v>
                </c:pt>
                <c:pt idx="70559">
                  <c:v>-229.34449999999998</c:v>
                </c:pt>
                <c:pt idx="70560">
                  <c:v>-229.34249999999997</c:v>
                </c:pt>
                <c:pt idx="70561">
                  <c:v>-229.34049999999996</c:v>
                </c:pt>
                <c:pt idx="70562">
                  <c:v>-229.33849999999998</c:v>
                </c:pt>
                <c:pt idx="70563">
                  <c:v>-229.33649999999997</c:v>
                </c:pt>
                <c:pt idx="70564">
                  <c:v>-229.33449999999999</c:v>
                </c:pt>
                <c:pt idx="70565">
                  <c:v>-229.33249999999998</c:v>
                </c:pt>
                <c:pt idx="70566">
                  <c:v>-229.33049999999997</c:v>
                </c:pt>
                <c:pt idx="70567">
                  <c:v>-229.32849999999999</c:v>
                </c:pt>
                <c:pt idx="70568">
                  <c:v>-229.32649999999998</c:v>
                </c:pt>
                <c:pt idx="70569">
                  <c:v>-229.32449999999997</c:v>
                </c:pt>
                <c:pt idx="70570">
                  <c:v>-229.32249999999999</c:v>
                </c:pt>
                <c:pt idx="70571">
                  <c:v>-229.32049999999998</c:v>
                </c:pt>
                <c:pt idx="70572">
                  <c:v>-229.31849999999997</c:v>
                </c:pt>
                <c:pt idx="70573">
                  <c:v>-229.31649999999999</c:v>
                </c:pt>
                <c:pt idx="70574">
                  <c:v>-229.31449999999998</c:v>
                </c:pt>
                <c:pt idx="70575">
                  <c:v>-229.31249999999997</c:v>
                </c:pt>
                <c:pt idx="70576">
                  <c:v>-229.31049999999999</c:v>
                </c:pt>
                <c:pt idx="70577">
                  <c:v>-229.30849999999998</c:v>
                </c:pt>
                <c:pt idx="70578">
                  <c:v>-229.30649999999997</c:v>
                </c:pt>
                <c:pt idx="70579">
                  <c:v>-229.30449999999999</c:v>
                </c:pt>
                <c:pt idx="70580">
                  <c:v>-229.30249999999998</c:v>
                </c:pt>
                <c:pt idx="70581">
                  <c:v>-229.30049999999997</c:v>
                </c:pt>
                <c:pt idx="70582">
                  <c:v>-229.29849999999999</c:v>
                </c:pt>
                <c:pt idx="70583">
                  <c:v>-229.29649999999998</c:v>
                </c:pt>
                <c:pt idx="70584">
                  <c:v>-229.29449999999997</c:v>
                </c:pt>
                <c:pt idx="70585">
                  <c:v>-229.29249999999999</c:v>
                </c:pt>
                <c:pt idx="70586">
                  <c:v>-229.29049999999998</c:v>
                </c:pt>
                <c:pt idx="70587">
                  <c:v>-229.28849999999997</c:v>
                </c:pt>
                <c:pt idx="70588">
                  <c:v>-229.28649999999999</c:v>
                </c:pt>
                <c:pt idx="70589">
                  <c:v>-229.28449999999998</c:v>
                </c:pt>
                <c:pt idx="70590">
                  <c:v>-229.28249999999997</c:v>
                </c:pt>
                <c:pt idx="70591">
                  <c:v>-229.28049999999999</c:v>
                </c:pt>
                <c:pt idx="70592">
                  <c:v>-229.27849999999998</c:v>
                </c:pt>
                <c:pt idx="70593">
                  <c:v>-229.27649999999997</c:v>
                </c:pt>
                <c:pt idx="70594">
                  <c:v>-229.27449999999999</c:v>
                </c:pt>
                <c:pt idx="70595">
                  <c:v>-229.27249999999998</c:v>
                </c:pt>
                <c:pt idx="70596">
                  <c:v>-229.27049999999997</c:v>
                </c:pt>
                <c:pt idx="70597">
                  <c:v>-229.26849999999999</c:v>
                </c:pt>
                <c:pt idx="70598">
                  <c:v>-229.26649999999998</c:v>
                </c:pt>
                <c:pt idx="70599">
                  <c:v>-229.26449999999997</c:v>
                </c:pt>
                <c:pt idx="70600">
                  <c:v>-229.26249999999999</c:v>
                </c:pt>
                <c:pt idx="70601">
                  <c:v>-229.26049999999998</c:v>
                </c:pt>
                <c:pt idx="70602">
                  <c:v>-229.25849999999997</c:v>
                </c:pt>
                <c:pt idx="70603">
                  <c:v>-229.25649999999999</c:v>
                </c:pt>
                <c:pt idx="70604">
                  <c:v>-229.25449999999998</c:v>
                </c:pt>
                <c:pt idx="70605">
                  <c:v>-229.25249999999997</c:v>
                </c:pt>
                <c:pt idx="70606">
                  <c:v>-229.25049999999999</c:v>
                </c:pt>
                <c:pt idx="70607">
                  <c:v>-229.24849999999998</c:v>
                </c:pt>
                <c:pt idx="70608">
                  <c:v>-229.24649999999997</c:v>
                </c:pt>
                <c:pt idx="70609">
                  <c:v>-229.24449999999999</c:v>
                </c:pt>
                <c:pt idx="70610">
                  <c:v>-229.24249999999998</c:v>
                </c:pt>
                <c:pt idx="70611">
                  <c:v>-229.24049999999997</c:v>
                </c:pt>
                <c:pt idx="70612">
                  <c:v>-229.23849999999999</c:v>
                </c:pt>
                <c:pt idx="70613">
                  <c:v>-229.23649999999998</c:v>
                </c:pt>
                <c:pt idx="70614">
                  <c:v>-229.23449999999997</c:v>
                </c:pt>
                <c:pt idx="70615">
                  <c:v>-229.23249999999999</c:v>
                </c:pt>
                <c:pt idx="70616">
                  <c:v>-229.23049999999998</c:v>
                </c:pt>
                <c:pt idx="70617">
                  <c:v>-229.22849999999997</c:v>
                </c:pt>
                <c:pt idx="70618">
                  <c:v>-229.22649999999999</c:v>
                </c:pt>
                <c:pt idx="70619">
                  <c:v>-229.22449999999998</c:v>
                </c:pt>
                <c:pt idx="70620">
                  <c:v>-229.22249999999997</c:v>
                </c:pt>
                <c:pt idx="70621">
                  <c:v>-229.22049999999999</c:v>
                </c:pt>
                <c:pt idx="70622">
                  <c:v>-229.21849999999998</c:v>
                </c:pt>
                <c:pt idx="70623">
                  <c:v>-229.21649999999997</c:v>
                </c:pt>
                <c:pt idx="70624">
                  <c:v>-229.21449999999999</c:v>
                </c:pt>
                <c:pt idx="70625">
                  <c:v>-229.21249999999998</c:v>
                </c:pt>
                <c:pt idx="70626">
                  <c:v>-229.21049999999997</c:v>
                </c:pt>
                <c:pt idx="70627">
                  <c:v>-229.20849999999999</c:v>
                </c:pt>
                <c:pt idx="70628">
                  <c:v>-229.20649999999998</c:v>
                </c:pt>
                <c:pt idx="70629">
                  <c:v>-229.20449999999997</c:v>
                </c:pt>
                <c:pt idx="70630">
                  <c:v>-229.20249999999999</c:v>
                </c:pt>
                <c:pt idx="70631">
                  <c:v>-229.20049999999998</c:v>
                </c:pt>
                <c:pt idx="70632">
                  <c:v>-229.19849999999997</c:v>
                </c:pt>
                <c:pt idx="70633">
                  <c:v>-229.19649999999999</c:v>
                </c:pt>
                <c:pt idx="70634">
                  <c:v>-229.19449999999998</c:v>
                </c:pt>
                <c:pt idx="70635">
                  <c:v>-229.19249999999997</c:v>
                </c:pt>
                <c:pt idx="70636">
                  <c:v>-229.19049999999999</c:v>
                </c:pt>
                <c:pt idx="70637">
                  <c:v>-229.18849999999998</c:v>
                </c:pt>
                <c:pt idx="70638">
                  <c:v>-229.18649999999997</c:v>
                </c:pt>
                <c:pt idx="70639">
                  <c:v>-229.18449999999999</c:v>
                </c:pt>
                <c:pt idx="70640">
                  <c:v>-229.18249999999998</c:v>
                </c:pt>
                <c:pt idx="70641">
                  <c:v>-229.18049999999997</c:v>
                </c:pt>
                <c:pt idx="70642">
                  <c:v>-229.17849999999999</c:v>
                </c:pt>
                <c:pt idx="70643">
                  <c:v>-229.17649999999998</c:v>
                </c:pt>
                <c:pt idx="70644">
                  <c:v>-229.17449999999997</c:v>
                </c:pt>
                <c:pt idx="70645">
                  <c:v>-229.17249999999999</c:v>
                </c:pt>
                <c:pt idx="70646">
                  <c:v>-229.17049999999998</c:v>
                </c:pt>
                <c:pt idx="70647">
                  <c:v>-229.16849999999997</c:v>
                </c:pt>
                <c:pt idx="70648">
                  <c:v>-229.16649999999998</c:v>
                </c:pt>
                <c:pt idx="70649">
                  <c:v>-229.16449999999998</c:v>
                </c:pt>
                <c:pt idx="70650">
                  <c:v>-229.16249999999997</c:v>
                </c:pt>
                <c:pt idx="70651">
                  <c:v>-229.16049999999998</c:v>
                </c:pt>
                <c:pt idx="70652">
                  <c:v>-229.15849999999998</c:v>
                </c:pt>
                <c:pt idx="70653">
                  <c:v>-229.15649999999997</c:v>
                </c:pt>
                <c:pt idx="70654">
                  <c:v>-229.15449999999998</c:v>
                </c:pt>
                <c:pt idx="70655">
                  <c:v>-229.15249999999997</c:v>
                </c:pt>
                <c:pt idx="70656">
                  <c:v>-229.15049999999997</c:v>
                </c:pt>
                <c:pt idx="70657">
                  <c:v>-229.14849999999998</c:v>
                </c:pt>
                <c:pt idx="70658">
                  <c:v>-229.14649999999997</c:v>
                </c:pt>
                <c:pt idx="70659">
                  <c:v>-229.14449999999997</c:v>
                </c:pt>
                <c:pt idx="70660">
                  <c:v>-229.14249999999998</c:v>
                </c:pt>
                <c:pt idx="70661">
                  <c:v>-229.14049999999997</c:v>
                </c:pt>
                <c:pt idx="70662">
                  <c:v>-229.13849999999996</c:v>
                </c:pt>
                <c:pt idx="70663">
                  <c:v>-229.13649999999998</c:v>
                </c:pt>
                <c:pt idx="70664">
                  <c:v>-229.13449999999997</c:v>
                </c:pt>
                <c:pt idx="70665">
                  <c:v>-229.13249999999996</c:v>
                </c:pt>
                <c:pt idx="70666">
                  <c:v>-229.13049999999998</c:v>
                </c:pt>
                <c:pt idx="70667">
                  <c:v>-229.12849999999997</c:v>
                </c:pt>
                <c:pt idx="70668">
                  <c:v>-229.12649999999996</c:v>
                </c:pt>
                <c:pt idx="70669">
                  <c:v>-229.12449999999998</c:v>
                </c:pt>
                <c:pt idx="70670">
                  <c:v>-229.12249999999997</c:v>
                </c:pt>
                <c:pt idx="70671">
                  <c:v>-229.12049999999996</c:v>
                </c:pt>
                <c:pt idx="70672">
                  <c:v>-229.11849999999998</c:v>
                </c:pt>
                <c:pt idx="70673">
                  <c:v>-229.11649999999997</c:v>
                </c:pt>
                <c:pt idx="70674">
                  <c:v>-229.11449999999996</c:v>
                </c:pt>
                <c:pt idx="70675">
                  <c:v>-229.11249999999998</c:v>
                </c:pt>
                <c:pt idx="70676">
                  <c:v>-229.11049999999997</c:v>
                </c:pt>
                <c:pt idx="70677">
                  <c:v>-229.10849999999996</c:v>
                </c:pt>
                <c:pt idx="70678">
                  <c:v>-229.10649999999998</c:v>
                </c:pt>
                <c:pt idx="70679">
                  <c:v>-229.10449999999997</c:v>
                </c:pt>
                <c:pt idx="70680">
                  <c:v>-229.10249999999996</c:v>
                </c:pt>
                <c:pt idx="70681">
                  <c:v>-229.10049999999998</c:v>
                </c:pt>
                <c:pt idx="70682">
                  <c:v>-229.09849999999997</c:v>
                </c:pt>
                <c:pt idx="70683">
                  <c:v>-229.09649999999996</c:v>
                </c:pt>
                <c:pt idx="70684">
                  <c:v>-229.09449999999998</c:v>
                </c:pt>
                <c:pt idx="70685">
                  <c:v>-229.09249999999997</c:v>
                </c:pt>
                <c:pt idx="70686">
                  <c:v>-229.09049999999996</c:v>
                </c:pt>
                <c:pt idx="70687">
                  <c:v>-229.08849999999998</c:v>
                </c:pt>
                <c:pt idx="70688">
                  <c:v>-229.08649999999997</c:v>
                </c:pt>
                <c:pt idx="70689">
                  <c:v>-229.08449999999999</c:v>
                </c:pt>
                <c:pt idx="70690">
                  <c:v>-229.08249999999998</c:v>
                </c:pt>
                <c:pt idx="70691">
                  <c:v>-229.08049999999997</c:v>
                </c:pt>
                <c:pt idx="70692">
                  <c:v>-229.07849999999999</c:v>
                </c:pt>
                <c:pt idx="70693">
                  <c:v>-229.07649999999998</c:v>
                </c:pt>
                <c:pt idx="70694">
                  <c:v>-229.07449999999997</c:v>
                </c:pt>
                <c:pt idx="70695">
                  <c:v>-229.07249999999999</c:v>
                </c:pt>
                <c:pt idx="70696">
                  <c:v>-229.07049999999998</c:v>
                </c:pt>
                <c:pt idx="70697">
                  <c:v>-229.06849999999997</c:v>
                </c:pt>
                <c:pt idx="70698">
                  <c:v>-229.06649999999999</c:v>
                </c:pt>
                <c:pt idx="70699">
                  <c:v>-229.06449999999998</c:v>
                </c:pt>
                <c:pt idx="70700">
                  <c:v>-229.06249999999997</c:v>
                </c:pt>
                <c:pt idx="70701">
                  <c:v>-229.06049999999999</c:v>
                </c:pt>
                <c:pt idx="70702">
                  <c:v>-229.05849999999998</c:v>
                </c:pt>
                <c:pt idx="70703">
                  <c:v>-229.05649999999997</c:v>
                </c:pt>
                <c:pt idx="70704">
                  <c:v>-229.05449999999999</c:v>
                </c:pt>
                <c:pt idx="70705">
                  <c:v>-229.05249999999998</c:v>
                </c:pt>
                <c:pt idx="70706">
                  <c:v>-229.05049999999997</c:v>
                </c:pt>
                <c:pt idx="70707">
                  <c:v>-229.04849999999999</c:v>
                </c:pt>
                <c:pt idx="70708">
                  <c:v>-229.04649999999998</c:v>
                </c:pt>
                <c:pt idx="70709">
                  <c:v>-229.04449999999997</c:v>
                </c:pt>
                <c:pt idx="70710">
                  <c:v>-229.04249999999999</c:v>
                </c:pt>
                <c:pt idx="70711">
                  <c:v>-229.04049999999998</c:v>
                </c:pt>
                <c:pt idx="70712">
                  <c:v>-229.03849999999997</c:v>
                </c:pt>
                <c:pt idx="70713">
                  <c:v>-229.03649999999999</c:v>
                </c:pt>
                <c:pt idx="70714">
                  <c:v>-229.03449999999998</c:v>
                </c:pt>
                <c:pt idx="70715">
                  <c:v>-229.03249999999997</c:v>
                </c:pt>
                <c:pt idx="70716">
                  <c:v>-229.03049999999999</c:v>
                </c:pt>
                <c:pt idx="70717">
                  <c:v>-229.02849999999998</c:v>
                </c:pt>
                <c:pt idx="70718">
                  <c:v>-229.02649999999997</c:v>
                </c:pt>
                <c:pt idx="70719">
                  <c:v>-229.02449999999999</c:v>
                </c:pt>
                <c:pt idx="70720">
                  <c:v>-229.02249999999998</c:v>
                </c:pt>
                <c:pt idx="70721">
                  <c:v>-229.02049999999997</c:v>
                </c:pt>
                <c:pt idx="70722">
                  <c:v>-229.01849999999999</c:v>
                </c:pt>
                <c:pt idx="70723">
                  <c:v>-229.01649999999998</c:v>
                </c:pt>
                <c:pt idx="70724">
                  <c:v>-229.01449999999997</c:v>
                </c:pt>
                <c:pt idx="70725">
                  <c:v>-229.01249999999999</c:v>
                </c:pt>
                <c:pt idx="70726">
                  <c:v>-229.01049999999998</c:v>
                </c:pt>
                <c:pt idx="70727">
                  <c:v>-229.00849999999997</c:v>
                </c:pt>
                <c:pt idx="70728">
                  <c:v>-229.00649999999999</c:v>
                </c:pt>
                <c:pt idx="70729">
                  <c:v>-229.00449999999998</c:v>
                </c:pt>
                <c:pt idx="70730">
                  <c:v>-229.00249999999997</c:v>
                </c:pt>
                <c:pt idx="70731">
                  <c:v>-229.00049999999999</c:v>
                </c:pt>
                <c:pt idx="70732">
                  <c:v>-228.99849999999998</c:v>
                </c:pt>
                <c:pt idx="70733">
                  <c:v>-228.99649999999997</c:v>
                </c:pt>
                <c:pt idx="70734">
                  <c:v>-228.99449999999999</c:v>
                </c:pt>
                <c:pt idx="70735">
                  <c:v>-228.99249999999998</c:v>
                </c:pt>
                <c:pt idx="70736">
                  <c:v>-228.99049999999997</c:v>
                </c:pt>
                <c:pt idx="70737">
                  <c:v>-228.98849999999999</c:v>
                </c:pt>
                <c:pt idx="70738">
                  <c:v>-228.98649999999998</c:v>
                </c:pt>
                <c:pt idx="70739">
                  <c:v>-228.98449999999997</c:v>
                </c:pt>
                <c:pt idx="70740">
                  <c:v>-228.98249999999999</c:v>
                </c:pt>
                <c:pt idx="70741">
                  <c:v>-228.98049999999998</c:v>
                </c:pt>
                <c:pt idx="70742">
                  <c:v>-228.97849999999997</c:v>
                </c:pt>
                <c:pt idx="70743">
                  <c:v>-228.97649999999999</c:v>
                </c:pt>
                <c:pt idx="70744">
                  <c:v>-228.97449999999998</c:v>
                </c:pt>
                <c:pt idx="70745">
                  <c:v>-228.97249999999997</c:v>
                </c:pt>
                <c:pt idx="70746">
                  <c:v>-228.97049999999999</c:v>
                </c:pt>
                <c:pt idx="70747">
                  <c:v>-228.96849999999998</c:v>
                </c:pt>
                <c:pt idx="70748">
                  <c:v>-228.96649999999997</c:v>
                </c:pt>
                <c:pt idx="70749">
                  <c:v>-228.96449999999999</c:v>
                </c:pt>
                <c:pt idx="70750">
                  <c:v>-228.96249999999998</c:v>
                </c:pt>
                <c:pt idx="70751">
                  <c:v>-228.96049999999997</c:v>
                </c:pt>
                <c:pt idx="70752">
                  <c:v>-228.95849999999999</c:v>
                </c:pt>
                <c:pt idx="70753">
                  <c:v>-228.95649999999998</c:v>
                </c:pt>
                <c:pt idx="70754">
                  <c:v>-228.95449999999997</c:v>
                </c:pt>
                <c:pt idx="70755">
                  <c:v>-228.95249999999999</c:v>
                </c:pt>
                <c:pt idx="70756">
                  <c:v>-228.95049999999998</c:v>
                </c:pt>
                <c:pt idx="70757">
                  <c:v>-228.94849999999997</c:v>
                </c:pt>
                <c:pt idx="70758">
                  <c:v>-228.94649999999999</c:v>
                </c:pt>
                <c:pt idx="70759">
                  <c:v>-228.94449999999998</c:v>
                </c:pt>
                <c:pt idx="70760">
                  <c:v>-228.94249999999997</c:v>
                </c:pt>
                <c:pt idx="70761">
                  <c:v>-228.94049999999999</c:v>
                </c:pt>
                <c:pt idx="70762">
                  <c:v>-228.93849999999998</c:v>
                </c:pt>
                <c:pt idx="70763">
                  <c:v>-228.93649999999997</c:v>
                </c:pt>
                <c:pt idx="70764">
                  <c:v>-228.93449999999999</c:v>
                </c:pt>
                <c:pt idx="70765">
                  <c:v>-228.93249999999998</c:v>
                </c:pt>
                <c:pt idx="70766">
                  <c:v>-228.93049999999997</c:v>
                </c:pt>
                <c:pt idx="70767">
                  <c:v>-228.92849999999999</c:v>
                </c:pt>
                <c:pt idx="70768">
                  <c:v>-228.92649999999998</c:v>
                </c:pt>
                <c:pt idx="70769">
                  <c:v>-228.92449999999997</c:v>
                </c:pt>
                <c:pt idx="70770">
                  <c:v>-228.92249999999999</c:v>
                </c:pt>
                <c:pt idx="70771">
                  <c:v>-228.92049999999998</c:v>
                </c:pt>
                <c:pt idx="70772">
                  <c:v>-228.91849999999997</c:v>
                </c:pt>
                <c:pt idx="70773">
                  <c:v>-228.91649999999998</c:v>
                </c:pt>
                <c:pt idx="70774">
                  <c:v>-228.91449999999998</c:v>
                </c:pt>
                <c:pt idx="70775">
                  <c:v>-228.91249999999997</c:v>
                </c:pt>
                <c:pt idx="70776">
                  <c:v>-228.91049999999998</c:v>
                </c:pt>
                <c:pt idx="70777">
                  <c:v>-228.90849999999998</c:v>
                </c:pt>
                <c:pt idx="70778">
                  <c:v>-228.90649999999997</c:v>
                </c:pt>
                <c:pt idx="70779">
                  <c:v>-228.90449999999998</c:v>
                </c:pt>
                <c:pt idx="70780">
                  <c:v>-228.90249999999997</c:v>
                </c:pt>
                <c:pt idx="70781">
                  <c:v>-228.90049999999997</c:v>
                </c:pt>
                <c:pt idx="70782">
                  <c:v>-228.89849999999998</c:v>
                </c:pt>
                <c:pt idx="70783">
                  <c:v>-228.89649999999997</c:v>
                </c:pt>
                <c:pt idx="70784">
                  <c:v>-228.89449999999997</c:v>
                </c:pt>
                <c:pt idx="70785">
                  <c:v>-228.89249999999998</c:v>
                </c:pt>
                <c:pt idx="70786">
                  <c:v>-228.89049999999997</c:v>
                </c:pt>
                <c:pt idx="70787">
                  <c:v>-228.88849999999996</c:v>
                </c:pt>
                <c:pt idx="70788">
                  <c:v>-228.88649999999998</c:v>
                </c:pt>
                <c:pt idx="70789">
                  <c:v>-228.88449999999997</c:v>
                </c:pt>
                <c:pt idx="70790">
                  <c:v>-228.88249999999996</c:v>
                </c:pt>
                <c:pt idx="70791">
                  <c:v>-228.88049999999998</c:v>
                </c:pt>
                <c:pt idx="70792">
                  <c:v>-228.87849999999997</c:v>
                </c:pt>
                <c:pt idx="70793">
                  <c:v>-228.87649999999996</c:v>
                </c:pt>
                <c:pt idx="70794">
                  <c:v>-228.87449999999998</c:v>
                </c:pt>
                <c:pt idx="70795">
                  <c:v>-228.87249999999997</c:v>
                </c:pt>
                <c:pt idx="70796">
                  <c:v>-228.87049999999996</c:v>
                </c:pt>
                <c:pt idx="70797">
                  <c:v>-228.86849999999998</c:v>
                </c:pt>
                <c:pt idx="70798">
                  <c:v>-228.86649999999997</c:v>
                </c:pt>
                <c:pt idx="70799">
                  <c:v>-228.86449999999996</c:v>
                </c:pt>
                <c:pt idx="70800">
                  <c:v>-228.86249999999998</c:v>
                </c:pt>
                <c:pt idx="70801">
                  <c:v>-228.86049999999997</c:v>
                </c:pt>
                <c:pt idx="70802">
                  <c:v>-228.85849999999996</c:v>
                </c:pt>
                <c:pt idx="70803">
                  <c:v>-228.85649999999998</c:v>
                </c:pt>
                <c:pt idx="70804">
                  <c:v>-228.85449999999997</c:v>
                </c:pt>
                <c:pt idx="70805">
                  <c:v>-228.85249999999996</c:v>
                </c:pt>
                <c:pt idx="70806">
                  <c:v>-228.85049999999998</c:v>
                </c:pt>
                <c:pt idx="70807">
                  <c:v>-228.84849999999997</c:v>
                </c:pt>
                <c:pt idx="70808">
                  <c:v>-228.84649999999996</c:v>
                </c:pt>
                <c:pt idx="70809">
                  <c:v>-228.84449999999998</c:v>
                </c:pt>
                <c:pt idx="70810">
                  <c:v>-228.84249999999997</c:v>
                </c:pt>
                <c:pt idx="70811">
                  <c:v>-228.84049999999996</c:v>
                </c:pt>
                <c:pt idx="70812">
                  <c:v>-228.83849999999998</c:v>
                </c:pt>
                <c:pt idx="70813">
                  <c:v>-228.83649999999997</c:v>
                </c:pt>
                <c:pt idx="70814">
                  <c:v>-228.83449999999999</c:v>
                </c:pt>
                <c:pt idx="70815">
                  <c:v>-228.83249999999998</c:v>
                </c:pt>
                <c:pt idx="70816">
                  <c:v>-228.83049999999997</c:v>
                </c:pt>
                <c:pt idx="70817">
                  <c:v>-228.82849999999999</c:v>
                </c:pt>
                <c:pt idx="70818">
                  <c:v>-228.82649999999998</c:v>
                </c:pt>
                <c:pt idx="70819">
                  <c:v>-228.82449999999997</c:v>
                </c:pt>
                <c:pt idx="70820">
                  <c:v>-228.82249999999999</c:v>
                </c:pt>
                <c:pt idx="70821">
                  <c:v>-228.82049999999998</c:v>
                </c:pt>
                <c:pt idx="70822">
                  <c:v>-228.81849999999997</c:v>
                </c:pt>
                <c:pt idx="70823">
                  <c:v>-228.81649999999999</c:v>
                </c:pt>
                <c:pt idx="70824">
                  <c:v>-228.81449999999998</c:v>
                </c:pt>
                <c:pt idx="70825">
                  <c:v>-228.81249999999997</c:v>
                </c:pt>
                <c:pt idx="70826">
                  <c:v>-228.81049999999999</c:v>
                </c:pt>
                <c:pt idx="70827">
                  <c:v>-228.80849999999998</c:v>
                </c:pt>
                <c:pt idx="70828">
                  <c:v>-228.80649999999997</c:v>
                </c:pt>
                <c:pt idx="70829">
                  <c:v>-228.80449999999999</c:v>
                </c:pt>
                <c:pt idx="70830">
                  <c:v>-228.80249999999998</c:v>
                </c:pt>
                <c:pt idx="70831">
                  <c:v>-228.80049999999997</c:v>
                </c:pt>
                <c:pt idx="70832">
                  <c:v>-228.79849999999999</c:v>
                </c:pt>
                <c:pt idx="70833">
                  <c:v>-228.79649999999998</c:v>
                </c:pt>
                <c:pt idx="70834">
                  <c:v>-228.79449999999997</c:v>
                </c:pt>
                <c:pt idx="70835">
                  <c:v>-228.79249999999999</c:v>
                </c:pt>
                <c:pt idx="70836">
                  <c:v>-228.79049999999998</c:v>
                </c:pt>
                <c:pt idx="70837">
                  <c:v>-228.78849999999997</c:v>
                </c:pt>
                <c:pt idx="70838">
                  <c:v>-228.78649999999999</c:v>
                </c:pt>
                <c:pt idx="70839">
                  <c:v>-228.78449999999998</c:v>
                </c:pt>
                <c:pt idx="70840">
                  <c:v>-228.78249999999997</c:v>
                </c:pt>
                <c:pt idx="70841">
                  <c:v>-228.78049999999999</c:v>
                </c:pt>
                <c:pt idx="70842">
                  <c:v>-228.77849999999998</c:v>
                </c:pt>
                <c:pt idx="70843">
                  <c:v>-228.77649999999997</c:v>
                </c:pt>
                <c:pt idx="70844">
                  <c:v>-228.77449999999999</c:v>
                </c:pt>
                <c:pt idx="70845">
                  <c:v>-228.77249999999998</c:v>
                </c:pt>
                <c:pt idx="70846">
                  <c:v>-228.77049999999997</c:v>
                </c:pt>
                <c:pt idx="70847">
                  <c:v>-228.76849999999999</c:v>
                </c:pt>
                <c:pt idx="70848">
                  <c:v>-228.76649999999998</c:v>
                </c:pt>
                <c:pt idx="70849">
                  <c:v>-228.76449999999997</c:v>
                </c:pt>
                <c:pt idx="70850">
                  <c:v>-228.76249999999999</c:v>
                </c:pt>
                <c:pt idx="70851">
                  <c:v>-228.76049999999998</c:v>
                </c:pt>
                <c:pt idx="70852">
                  <c:v>-228.75849999999997</c:v>
                </c:pt>
                <c:pt idx="70853">
                  <c:v>-228.75649999999999</c:v>
                </c:pt>
                <c:pt idx="70854">
                  <c:v>-228.75449999999998</c:v>
                </c:pt>
                <c:pt idx="70855">
                  <c:v>-228.75249999999997</c:v>
                </c:pt>
                <c:pt idx="70856">
                  <c:v>-228.75049999999999</c:v>
                </c:pt>
                <c:pt idx="70857">
                  <c:v>-228.74849999999998</c:v>
                </c:pt>
                <c:pt idx="70858">
                  <c:v>-228.74649999999997</c:v>
                </c:pt>
                <c:pt idx="70859">
                  <c:v>-228.74449999999999</c:v>
                </c:pt>
                <c:pt idx="70860">
                  <c:v>-228.74249999999998</c:v>
                </c:pt>
                <c:pt idx="70861">
                  <c:v>-228.74049999999997</c:v>
                </c:pt>
                <c:pt idx="70862">
                  <c:v>-228.73849999999999</c:v>
                </c:pt>
                <c:pt idx="70863">
                  <c:v>-228.73649999999998</c:v>
                </c:pt>
                <c:pt idx="70864">
                  <c:v>-228.73449999999997</c:v>
                </c:pt>
                <c:pt idx="70865">
                  <c:v>-228.73249999999999</c:v>
                </c:pt>
                <c:pt idx="70866">
                  <c:v>-228.73049999999998</c:v>
                </c:pt>
                <c:pt idx="70867">
                  <c:v>-228.72849999999997</c:v>
                </c:pt>
                <c:pt idx="70868">
                  <c:v>-228.72649999999999</c:v>
                </c:pt>
                <c:pt idx="70869">
                  <c:v>-228.72449999999998</c:v>
                </c:pt>
                <c:pt idx="70870">
                  <c:v>-228.72249999999997</c:v>
                </c:pt>
                <c:pt idx="70871">
                  <c:v>-228.72049999999999</c:v>
                </c:pt>
                <c:pt idx="70872">
                  <c:v>-228.71849999999998</c:v>
                </c:pt>
                <c:pt idx="70873">
                  <c:v>-228.71649999999997</c:v>
                </c:pt>
                <c:pt idx="70874">
                  <c:v>-228.71449999999999</c:v>
                </c:pt>
                <c:pt idx="70875">
                  <c:v>-228.71249999999998</c:v>
                </c:pt>
                <c:pt idx="70876">
                  <c:v>-228.71049999999997</c:v>
                </c:pt>
                <c:pt idx="70877">
                  <c:v>-228.70849999999999</c:v>
                </c:pt>
                <c:pt idx="70878">
                  <c:v>-228.70649999999998</c:v>
                </c:pt>
                <c:pt idx="70879">
                  <c:v>-228.70449999999997</c:v>
                </c:pt>
                <c:pt idx="70880">
                  <c:v>-228.70249999999999</c:v>
                </c:pt>
                <c:pt idx="70881">
                  <c:v>-228.70049999999998</c:v>
                </c:pt>
                <c:pt idx="70882">
                  <c:v>-228.69849999999997</c:v>
                </c:pt>
                <c:pt idx="70883">
                  <c:v>-228.69649999999999</c:v>
                </c:pt>
                <c:pt idx="70884">
                  <c:v>-228.69449999999998</c:v>
                </c:pt>
                <c:pt idx="70885">
                  <c:v>-228.69249999999997</c:v>
                </c:pt>
                <c:pt idx="70886">
                  <c:v>-228.69049999999999</c:v>
                </c:pt>
                <c:pt idx="70887">
                  <c:v>-228.68849999999998</c:v>
                </c:pt>
                <c:pt idx="70888">
                  <c:v>-228.68649999999997</c:v>
                </c:pt>
                <c:pt idx="70889">
                  <c:v>-228.68449999999999</c:v>
                </c:pt>
                <c:pt idx="70890">
                  <c:v>-228.68249999999998</c:v>
                </c:pt>
                <c:pt idx="70891">
                  <c:v>-228.68049999999997</c:v>
                </c:pt>
                <c:pt idx="70892">
                  <c:v>-228.67849999999999</c:v>
                </c:pt>
                <c:pt idx="70893">
                  <c:v>-228.67649999999998</c:v>
                </c:pt>
                <c:pt idx="70894">
                  <c:v>-228.67449999999997</c:v>
                </c:pt>
                <c:pt idx="70895">
                  <c:v>-228.67249999999999</c:v>
                </c:pt>
                <c:pt idx="70896">
                  <c:v>-228.67049999999998</c:v>
                </c:pt>
                <c:pt idx="70897">
                  <c:v>-228.66849999999997</c:v>
                </c:pt>
                <c:pt idx="70898">
                  <c:v>-228.66649999999998</c:v>
                </c:pt>
                <c:pt idx="70899">
                  <c:v>-228.66449999999998</c:v>
                </c:pt>
                <c:pt idx="70900">
                  <c:v>-228.66249999999997</c:v>
                </c:pt>
                <c:pt idx="70901">
                  <c:v>-228.66049999999998</c:v>
                </c:pt>
                <c:pt idx="70902">
                  <c:v>-228.65849999999998</c:v>
                </c:pt>
                <c:pt idx="70903">
                  <c:v>-228.65649999999997</c:v>
                </c:pt>
                <c:pt idx="70904">
                  <c:v>-228.65449999999998</c:v>
                </c:pt>
                <c:pt idx="70905">
                  <c:v>-228.65249999999997</c:v>
                </c:pt>
                <c:pt idx="70906">
                  <c:v>-228.65049999999997</c:v>
                </c:pt>
                <c:pt idx="70907">
                  <c:v>-228.64849999999998</c:v>
                </c:pt>
                <c:pt idx="70908">
                  <c:v>-228.64649999999997</c:v>
                </c:pt>
                <c:pt idx="70909">
                  <c:v>-228.64449999999997</c:v>
                </c:pt>
                <c:pt idx="70910">
                  <c:v>-228.64249999999998</c:v>
                </c:pt>
                <c:pt idx="70911">
                  <c:v>-228.64049999999997</c:v>
                </c:pt>
                <c:pt idx="70912">
                  <c:v>-228.63849999999996</c:v>
                </c:pt>
                <c:pt idx="70913">
                  <c:v>-228.63649999999998</c:v>
                </c:pt>
                <c:pt idx="70914">
                  <c:v>-228.63449999999997</c:v>
                </c:pt>
                <c:pt idx="70915">
                  <c:v>-228.63249999999996</c:v>
                </c:pt>
                <c:pt idx="70916">
                  <c:v>-228.63049999999998</c:v>
                </c:pt>
                <c:pt idx="70917">
                  <c:v>-228.62849999999997</c:v>
                </c:pt>
                <c:pt idx="70918">
                  <c:v>-228.62649999999996</c:v>
                </c:pt>
                <c:pt idx="70919">
                  <c:v>-228.62449999999998</c:v>
                </c:pt>
                <c:pt idx="70920">
                  <c:v>-228.62249999999997</c:v>
                </c:pt>
                <c:pt idx="70921">
                  <c:v>-228.62049999999996</c:v>
                </c:pt>
                <c:pt idx="70922">
                  <c:v>-228.61849999999998</c:v>
                </c:pt>
                <c:pt idx="70923">
                  <c:v>-228.61649999999997</c:v>
                </c:pt>
                <c:pt idx="70924">
                  <c:v>-228.61449999999996</c:v>
                </c:pt>
                <c:pt idx="70925">
                  <c:v>-228.61249999999998</c:v>
                </c:pt>
                <c:pt idx="70926">
                  <c:v>-228.61049999999997</c:v>
                </c:pt>
                <c:pt idx="70927">
                  <c:v>-228.60849999999996</c:v>
                </c:pt>
                <c:pt idx="70928">
                  <c:v>-228.60649999999998</c:v>
                </c:pt>
                <c:pt idx="70929">
                  <c:v>-228.60449999999997</c:v>
                </c:pt>
                <c:pt idx="70930">
                  <c:v>-228.60249999999996</c:v>
                </c:pt>
                <c:pt idx="70931">
                  <c:v>-228.60049999999998</c:v>
                </c:pt>
                <c:pt idx="70932">
                  <c:v>-228.59849999999997</c:v>
                </c:pt>
                <c:pt idx="70933">
                  <c:v>-228.59649999999996</c:v>
                </c:pt>
                <c:pt idx="70934">
                  <c:v>-228.59449999999998</c:v>
                </c:pt>
                <c:pt idx="70935">
                  <c:v>-228.59249999999997</c:v>
                </c:pt>
                <c:pt idx="70936">
                  <c:v>-228.59049999999996</c:v>
                </c:pt>
                <c:pt idx="70937">
                  <c:v>-228.58849999999998</c:v>
                </c:pt>
                <c:pt idx="70938">
                  <c:v>-228.58649999999997</c:v>
                </c:pt>
                <c:pt idx="70939">
                  <c:v>-228.58449999999999</c:v>
                </c:pt>
                <c:pt idx="70940">
                  <c:v>-228.58249999999998</c:v>
                </c:pt>
                <c:pt idx="70941">
                  <c:v>-228.58049999999997</c:v>
                </c:pt>
                <c:pt idx="70942">
                  <c:v>-228.57849999999999</c:v>
                </c:pt>
                <c:pt idx="70943">
                  <c:v>-228.57649999999998</c:v>
                </c:pt>
                <c:pt idx="70944">
                  <c:v>-228.57449999999997</c:v>
                </c:pt>
                <c:pt idx="70945">
                  <c:v>-228.57249999999999</c:v>
                </c:pt>
                <c:pt idx="70946">
                  <c:v>-228.57049999999998</c:v>
                </c:pt>
                <c:pt idx="70947">
                  <c:v>-228.56849999999997</c:v>
                </c:pt>
                <c:pt idx="70948">
                  <c:v>-228.56649999999999</c:v>
                </c:pt>
                <c:pt idx="70949">
                  <c:v>-228.56449999999998</c:v>
                </c:pt>
                <c:pt idx="70950">
                  <c:v>-228.56249999999997</c:v>
                </c:pt>
                <c:pt idx="70951">
                  <c:v>-228.56049999999999</c:v>
                </c:pt>
                <c:pt idx="70952">
                  <c:v>-228.55849999999998</c:v>
                </c:pt>
                <c:pt idx="70953">
                  <c:v>-228.55649999999997</c:v>
                </c:pt>
                <c:pt idx="70954">
                  <c:v>-228.55449999999999</c:v>
                </c:pt>
                <c:pt idx="70955">
                  <c:v>-228.55249999999998</c:v>
                </c:pt>
                <c:pt idx="70956">
                  <c:v>-228.55049999999997</c:v>
                </c:pt>
                <c:pt idx="70957">
                  <c:v>-228.54849999999999</c:v>
                </c:pt>
                <c:pt idx="70958">
                  <c:v>-228.54649999999998</c:v>
                </c:pt>
                <c:pt idx="70959">
                  <c:v>-228.54449999999997</c:v>
                </c:pt>
                <c:pt idx="70960">
                  <c:v>-228.54249999999999</c:v>
                </c:pt>
                <c:pt idx="70961">
                  <c:v>-228.54049999999998</c:v>
                </c:pt>
                <c:pt idx="70962">
                  <c:v>-228.53849999999997</c:v>
                </c:pt>
                <c:pt idx="70963">
                  <c:v>-228.53649999999999</c:v>
                </c:pt>
                <c:pt idx="70964">
                  <c:v>-228.53449999999998</c:v>
                </c:pt>
                <c:pt idx="70965">
                  <c:v>-228.53249999999997</c:v>
                </c:pt>
                <c:pt idx="70966">
                  <c:v>-228.53049999999999</c:v>
                </c:pt>
                <c:pt idx="70967">
                  <c:v>-228.52849999999998</c:v>
                </c:pt>
                <c:pt idx="70968">
                  <c:v>-228.52649999999997</c:v>
                </c:pt>
                <c:pt idx="70969">
                  <c:v>-228.52449999999999</c:v>
                </c:pt>
                <c:pt idx="70970">
                  <c:v>-228.52249999999998</c:v>
                </c:pt>
                <c:pt idx="70971">
                  <c:v>-228.52049999999997</c:v>
                </c:pt>
                <c:pt idx="70972">
                  <c:v>-228.51849999999999</c:v>
                </c:pt>
                <c:pt idx="70973">
                  <c:v>-228.51649999999998</c:v>
                </c:pt>
                <c:pt idx="70974">
                  <c:v>-228.51449999999997</c:v>
                </c:pt>
                <c:pt idx="70975">
                  <c:v>-228.51249999999999</c:v>
                </c:pt>
                <c:pt idx="70976">
                  <c:v>-228.51049999999998</c:v>
                </c:pt>
                <c:pt idx="70977">
                  <c:v>-228.50849999999997</c:v>
                </c:pt>
                <c:pt idx="70978">
                  <c:v>-228.50649999999999</c:v>
                </c:pt>
                <c:pt idx="70979">
                  <c:v>-228.50449999999998</c:v>
                </c:pt>
                <c:pt idx="70980">
                  <c:v>-228.50249999999997</c:v>
                </c:pt>
                <c:pt idx="70981">
                  <c:v>-228.50049999999999</c:v>
                </c:pt>
                <c:pt idx="70982">
                  <c:v>-228.49849999999998</c:v>
                </c:pt>
                <c:pt idx="70983">
                  <c:v>-228.49649999999997</c:v>
                </c:pt>
                <c:pt idx="70984">
                  <c:v>-228.49449999999999</c:v>
                </c:pt>
                <c:pt idx="70985">
                  <c:v>-228.49249999999998</c:v>
                </c:pt>
                <c:pt idx="70986">
                  <c:v>-228.49049999999997</c:v>
                </c:pt>
                <c:pt idx="70987">
                  <c:v>-228.48849999999999</c:v>
                </c:pt>
                <c:pt idx="70988">
                  <c:v>-228.48649999999998</c:v>
                </c:pt>
                <c:pt idx="70989">
                  <c:v>-228.48449999999997</c:v>
                </c:pt>
                <c:pt idx="70990">
                  <c:v>-228.48249999999999</c:v>
                </c:pt>
                <c:pt idx="70991">
                  <c:v>-228.48049999999998</c:v>
                </c:pt>
                <c:pt idx="70992">
                  <c:v>-228.47849999999997</c:v>
                </c:pt>
                <c:pt idx="70993">
                  <c:v>-228.47649999999999</c:v>
                </c:pt>
                <c:pt idx="70994">
                  <c:v>-228.47449999999998</c:v>
                </c:pt>
                <c:pt idx="70995">
                  <c:v>-228.47249999999997</c:v>
                </c:pt>
                <c:pt idx="70996">
                  <c:v>-228.47049999999999</c:v>
                </c:pt>
                <c:pt idx="70997">
                  <c:v>-228.46849999999998</c:v>
                </c:pt>
                <c:pt idx="70998">
                  <c:v>-228.46649999999997</c:v>
                </c:pt>
                <c:pt idx="70999">
                  <c:v>-228.46449999999999</c:v>
                </c:pt>
                <c:pt idx="71000">
                  <c:v>-228.46249999999998</c:v>
                </c:pt>
                <c:pt idx="71001">
                  <c:v>-228.46049999999997</c:v>
                </c:pt>
                <c:pt idx="71002">
                  <c:v>-228.45849999999999</c:v>
                </c:pt>
                <c:pt idx="71003">
                  <c:v>-228.45649999999998</c:v>
                </c:pt>
                <c:pt idx="71004">
                  <c:v>-228.45449999999997</c:v>
                </c:pt>
                <c:pt idx="71005">
                  <c:v>-228.45249999999999</c:v>
                </c:pt>
                <c:pt idx="71006">
                  <c:v>-228.45049999999998</c:v>
                </c:pt>
                <c:pt idx="71007">
                  <c:v>-228.44849999999997</c:v>
                </c:pt>
                <c:pt idx="71008">
                  <c:v>-228.44649999999999</c:v>
                </c:pt>
                <c:pt idx="71009">
                  <c:v>-228.44449999999998</c:v>
                </c:pt>
                <c:pt idx="71010">
                  <c:v>-228.44249999999997</c:v>
                </c:pt>
                <c:pt idx="71011">
                  <c:v>-228.44049999999999</c:v>
                </c:pt>
                <c:pt idx="71012">
                  <c:v>-228.43849999999998</c:v>
                </c:pt>
                <c:pt idx="71013">
                  <c:v>-228.43649999999997</c:v>
                </c:pt>
                <c:pt idx="71014">
                  <c:v>-228.43449999999999</c:v>
                </c:pt>
                <c:pt idx="71015">
                  <c:v>-228.43249999999998</c:v>
                </c:pt>
                <c:pt idx="71016">
                  <c:v>-228.43049999999997</c:v>
                </c:pt>
                <c:pt idx="71017">
                  <c:v>-228.42849999999999</c:v>
                </c:pt>
                <c:pt idx="71018">
                  <c:v>-228.42649999999998</c:v>
                </c:pt>
                <c:pt idx="71019">
                  <c:v>-228.42449999999997</c:v>
                </c:pt>
                <c:pt idx="71020">
                  <c:v>-228.42249999999999</c:v>
                </c:pt>
                <c:pt idx="71021">
                  <c:v>-228.42049999999998</c:v>
                </c:pt>
                <c:pt idx="71022">
                  <c:v>-228.41849999999997</c:v>
                </c:pt>
                <c:pt idx="71023">
                  <c:v>-228.41649999999998</c:v>
                </c:pt>
                <c:pt idx="71024">
                  <c:v>-228.41449999999998</c:v>
                </c:pt>
                <c:pt idx="71025">
                  <c:v>-228.41249999999997</c:v>
                </c:pt>
                <c:pt idx="71026">
                  <c:v>-228.41049999999998</c:v>
                </c:pt>
                <c:pt idx="71027">
                  <c:v>-228.40849999999998</c:v>
                </c:pt>
                <c:pt idx="71028">
                  <c:v>-228.40649999999997</c:v>
                </c:pt>
                <c:pt idx="71029">
                  <c:v>-228.40449999999998</c:v>
                </c:pt>
                <c:pt idx="71030">
                  <c:v>-228.40249999999997</c:v>
                </c:pt>
                <c:pt idx="71031">
                  <c:v>-228.40049999999997</c:v>
                </c:pt>
                <c:pt idx="71032">
                  <c:v>-228.39849999999998</c:v>
                </c:pt>
                <c:pt idx="71033">
                  <c:v>-228.39649999999997</c:v>
                </c:pt>
                <c:pt idx="71034">
                  <c:v>-228.39449999999997</c:v>
                </c:pt>
                <c:pt idx="71035">
                  <c:v>-228.39249999999998</c:v>
                </c:pt>
                <c:pt idx="71036">
                  <c:v>-228.39049999999997</c:v>
                </c:pt>
                <c:pt idx="71037">
                  <c:v>-228.38849999999996</c:v>
                </c:pt>
                <c:pt idx="71038">
                  <c:v>-228.38649999999998</c:v>
                </c:pt>
                <c:pt idx="71039">
                  <c:v>-228.38449999999997</c:v>
                </c:pt>
                <c:pt idx="71040">
                  <c:v>-228.38249999999996</c:v>
                </c:pt>
                <c:pt idx="71041">
                  <c:v>-228.38049999999998</c:v>
                </c:pt>
                <c:pt idx="71042">
                  <c:v>-228.37849999999997</c:v>
                </c:pt>
                <c:pt idx="71043">
                  <c:v>-228.37649999999996</c:v>
                </c:pt>
                <c:pt idx="71044">
                  <c:v>-228.37449999999998</c:v>
                </c:pt>
                <c:pt idx="71045">
                  <c:v>-228.37249999999997</c:v>
                </c:pt>
                <c:pt idx="71046">
                  <c:v>-228.37049999999996</c:v>
                </c:pt>
                <c:pt idx="71047">
                  <c:v>-228.36849999999998</c:v>
                </c:pt>
                <c:pt idx="71048">
                  <c:v>-228.36649999999997</c:v>
                </c:pt>
                <c:pt idx="71049">
                  <c:v>-228.36449999999996</c:v>
                </c:pt>
                <c:pt idx="71050">
                  <c:v>-228.36249999999998</c:v>
                </c:pt>
                <c:pt idx="71051">
                  <c:v>-228.36049999999997</c:v>
                </c:pt>
                <c:pt idx="71052">
                  <c:v>-228.35849999999996</c:v>
                </c:pt>
                <c:pt idx="71053">
                  <c:v>-228.35649999999998</c:v>
                </c:pt>
                <c:pt idx="71054">
                  <c:v>-228.35449999999997</c:v>
                </c:pt>
                <c:pt idx="71055">
                  <c:v>-228.35249999999996</c:v>
                </c:pt>
                <c:pt idx="71056">
                  <c:v>-228.35049999999998</c:v>
                </c:pt>
                <c:pt idx="71057">
                  <c:v>-228.34849999999997</c:v>
                </c:pt>
                <c:pt idx="71058">
                  <c:v>-228.34649999999996</c:v>
                </c:pt>
                <c:pt idx="71059">
                  <c:v>-228.34449999999998</c:v>
                </c:pt>
                <c:pt idx="71060">
                  <c:v>-228.34249999999997</c:v>
                </c:pt>
                <c:pt idx="71061">
                  <c:v>-228.34049999999996</c:v>
                </c:pt>
                <c:pt idx="71062">
                  <c:v>-228.33849999999998</c:v>
                </c:pt>
                <c:pt idx="71063">
                  <c:v>-228.33649999999997</c:v>
                </c:pt>
                <c:pt idx="71064">
                  <c:v>-228.33449999999999</c:v>
                </c:pt>
                <c:pt idx="71065">
                  <c:v>-228.33249999999998</c:v>
                </c:pt>
                <c:pt idx="71066">
                  <c:v>-228.33049999999997</c:v>
                </c:pt>
                <c:pt idx="71067">
                  <c:v>-228.32849999999999</c:v>
                </c:pt>
                <c:pt idx="71068">
                  <c:v>-228.32649999999998</c:v>
                </c:pt>
                <c:pt idx="71069">
                  <c:v>-228.32449999999997</c:v>
                </c:pt>
                <c:pt idx="71070">
                  <c:v>-228.32249999999999</c:v>
                </c:pt>
                <c:pt idx="71071">
                  <c:v>-228.32049999999998</c:v>
                </c:pt>
                <c:pt idx="71072">
                  <c:v>-228.31849999999997</c:v>
                </c:pt>
                <c:pt idx="71073">
                  <c:v>-228.31649999999999</c:v>
                </c:pt>
                <c:pt idx="71074">
                  <c:v>-228.31449999999998</c:v>
                </c:pt>
                <c:pt idx="71075">
                  <c:v>-228.31249999999997</c:v>
                </c:pt>
                <c:pt idx="71076">
                  <c:v>-228.31049999999999</c:v>
                </c:pt>
                <c:pt idx="71077">
                  <c:v>-228.30849999999998</c:v>
                </c:pt>
                <c:pt idx="71078">
                  <c:v>-228.30649999999997</c:v>
                </c:pt>
                <c:pt idx="71079">
                  <c:v>-228.30449999999999</c:v>
                </c:pt>
                <c:pt idx="71080">
                  <c:v>-228.30249999999998</c:v>
                </c:pt>
                <c:pt idx="71081">
                  <c:v>-228.30049999999997</c:v>
                </c:pt>
                <c:pt idx="71082">
                  <c:v>-228.29849999999999</c:v>
                </c:pt>
                <c:pt idx="71083">
                  <c:v>-228.29649999999998</c:v>
                </c:pt>
                <c:pt idx="71084">
                  <c:v>-228.29449999999997</c:v>
                </c:pt>
                <c:pt idx="71085">
                  <c:v>-228.29249999999999</c:v>
                </c:pt>
                <c:pt idx="71086">
                  <c:v>-228.29049999999998</c:v>
                </c:pt>
                <c:pt idx="71087">
                  <c:v>-228.28849999999997</c:v>
                </c:pt>
                <c:pt idx="71088">
                  <c:v>-228.28649999999999</c:v>
                </c:pt>
                <c:pt idx="71089">
                  <c:v>-228.28449999999998</c:v>
                </c:pt>
                <c:pt idx="71090">
                  <c:v>-228.28249999999997</c:v>
                </c:pt>
                <c:pt idx="71091">
                  <c:v>-228.28049999999999</c:v>
                </c:pt>
                <c:pt idx="71092">
                  <c:v>-228.27849999999998</c:v>
                </c:pt>
                <c:pt idx="71093">
                  <c:v>-228.27649999999997</c:v>
                </c:pt>
                <c:pt idx="71094">
                  <c:v>-228.27449999999999</c:v>
                </c:pt>
                <c:pt idx="71095">
                  <c:v>-228.27249999999998</c:v>
                </c:pt>
                <c:pt idx="71096">
                  <c:v>-228.27049999999997</c:v>
                </c:pt>
                <c:pt idx="71097">
                  <c:v>-228.26849999999999</c:v>
                </c:pt>
                <c:pt idx="71098">
                  <c:v>-228.26649999999998</c:v>
                </c:pt>
                <c:pt idx="71099">
                  <c:v>-228.26449999999997</c:v>
                </c:pt>
                <c:pt idx="71100">
                  <c:v>-228.26249999999999</c:v>
                </c:pt>
                <c:pt idx="71101">
                  <c:v>-228.26049999999998</c:v>
                </c:pt>
                <c:pt idx="71102">
                  <c:v>-228.25849999999997</c:v>
                </c:pt>
                <c:pt idx="71103">
                  <c:v>-228.25649999999999</c:v>
                </c:pt>
                <c:pt idx="71104">
                  <c:v>-228.25449999999998</c:v>
                </c:pt>
                <c:pt idx="71105">
                  <c:v>-228.25249999999997</c:v>
                </c:pt>
                <c:pt idx="71106">
                  <c:v>-228.25049999999999</c:v>
                </c:pt>
                <c:pt idx="71107">
                  <c:v>-228.24849999999998</c:v>
                </c:pt>
                <c:pt idx="71108">
                  <c:v>-228.24649999999997</c:v>
                </c:pt>
                <c:pt idx="71109">
                  <c:v>-228.24449999999999</c:v>
                </c:pt>
                <c:pt idx="71110">
                  <c:v>-228.24249999999998</c:v>
                </c:pt>
                <c:pt idx="71111">
                  <c:v>-228.24049999999997</c:v>
                </c:pt>
                <c:pt idx="71112">
                  <c:v>-228.23849999999999</c:v>
                </c:pt>
                <c:pt idx="71113">
                  <c:v>-228.23649999999998</c:v>
                </c:pt>
                <c:pt idx="71114">
                  <c:v>-228.23449999999997</c:v>
                </c:pt>
                <c:pt idx="71115">
                  <c:v>-228.23249999999999</c:v>
                </c:pt>
                <c:pt idx="71116">
                  <c:v>-228.23049999999998</c:v>
                </c:pt>
                <c:pt idx="71117">
                  <c:v>-228.22849999999997</c:v>
                </c:pt>
                <c:pt idx="71118">
                  <c:v>-228.22649999999999</c:v>
                </c:pt>
                <c:pt idx="71119">
                  <c:v>-228.22449999999998</c:v>
                </c:pt>
                <c:pt idx="71120">
                  <c:v>-228.22249999999997</c:v>
                </c:pt>
                <c:pt idx="71121">
                  <c:v>-228.22049999999999</c:v>
                </c:pt>
                <c:pt idx="71122">
                  <c:v>-228.21849999999998</c:v>
                </c:pt>
                <c:pt idx="71123">
                  <c:v>-228.21649999999997</c:v>
                </c:pt>
                <c:pt idx="71124">
                  <c:v>-228.21449999999999</c:v>
                </c:pt>
                <c:pt idx="71125">
                  <c:v>-228.21249999999998</c:v>
                </c:pt>
                <c:pt idx="71126">
                  <c:v>-228.21049999999997</c:v>
                </c:pt>
                <c:pt idx="71127">
                  <c:v>-228.20849999999999</c:v>
                </c:pt>
                <c:pt idx="71128">
                  <c:v>-228.20649999999998</c:v>
                </c:pt>
                <c:pt idx="71129">
                  <c:v>-228.20449999999997</c:v>
                </c:pt>
                <c:pt idx="71130">
                  <c:v>-228.20249999999999</c:v>
                </c:pt>
                <c:pt idx="71131">
                  <c:v>-228.20049999999998</c:v>
                </c:pt>
                <c:pt idx="71132">
                  <c:v>-228.19849999999997</c:v>
                </c:pt>
                <c:pt idx="71133">
                  <c:v>-228.19649999999999</c:v>
                </c:pt>
                <c:pt idx="71134">
                  <c:v>-228.19449999999998</c:v>
                </c:pt>
                <c:pt idx="71135">
                  <c:v>-228.19249999999997</c:v>
                </c:pt>
                <c:pt idx="71136">
                  <c:v>-228.19049999999999</c:v>
                </c:pt>
                <c:pt idx="71137">
                  <c:v>-228.18849999999998</c:v>
                </c:pt>
                <c:pt idx="71138">
                  <c:v>-228.18649999999997</c:v>
                </c:pt>
                <c:pt idx="71139">
                  <c:v>-228.18449999999999</c:v>
                </c:pt>
                <c:pt idx="71140">
                  <c:v>-228.18249999999998</c:v>
                </c:pt>
                <c:pt idx="71141">
                  <c:v>-228.18049999999997</c:v>
                </c:pt>
                <c:pt idx="71142">
                  <c:v>-228.17849999999999</c:v>
                </c:pt>
                <c:pt idx="71143">
                  <c:v>-228.17649999999998</c:v>
                </c:pt>
                <c:pt idx="71144">
                  <c:v>-228.17449999999997</c:v>
                </c:pt>
                <c:pt idx="71145">
                  <c:v>-228.17249999999999</c:v>
                </c:pt>
                <c:pt idx="71146">
                  <c:v>-228.17049999999998</c:v>
                </c:pt>
                <c:pt idx="71147">
                  <c:v>-228.16849999999997</c:v>
                </c:pt>
                <c:pt idx="71148">
                  <c:v>-228.16649999999998</c:v>
                </c:pt>
                <c:pt idx="71149">
                  <c:v>-228.16449999999998</c:v>
                </c:pt>
                <c:pt idx="71150">
                  <c:v>-228.16249999999997</c:v>
                </c:pt>
                <c:pt idx="71151">
                  <c:v>-228.16049999999998</c:v>
                </c:pt>
                <c:pt idx="71152">
                  <c:v>-228.15849999999998</c:v>
                </c:pt>
                <c:pt idx="71153">
                  <c:v>-228.15649999999997</c:v>
                </c:pt>
                <c:pt idx="71154">
                  <c:v>-228.15449999999998</c:v>
                </c:pt>
                <c:pt idx="71155">
                  <c:v>-228.15249999999997</c:v>
                </c:pt>
                <c:pt idx="71156">
                  <c:v>-228.15049999999997</c:v>
                </c:pt>
                <c:pt idx="71157">
                  <c:v>-228.14849999999998</c:v>
                </c:pt>
                <c:pt idx="71158">
                  <c:v>-228.14649999999997</c:v>
                </c:pt>
                <c:pt idx="71159">
                  <c:v>-228.14449999999997</c:v>
                </c:pt>
                <c:pt idx="71160">
                  <c:v>-228.14249999999998</c:v>
                </c:pt>
                <c:pt idx="71161">
                  <c:v>-228.14049999999997</c:v>
                </c:pt>
                <c:pt idx="71162">
                  <c:v>-228.13849999999996</c:v>
                </c:pt>
                <c:pt idx="71163">
                  <c:v>-228.13649999999998</c:v>
                </c:pt>
                <c:pt idx="71164">
                  <c:v>-228.13449999999997</c:v>
                </c:pt>
                <c:pt idx="71165">
                  <c:v>-228.13249999999996</c:v>
                </c:pt>
                <c:pt idx="71166">
                  <c:v>-228.13049999999998</c:v>
                </c:pt>
                <c:pt idx="71167">
                  <c:v>-228.12849999999997</c:v>
                </c:pt>
                <c:pt idx="71168">
                  <c:v>-228.12649999999996</c:v>
                </c:pt>
                <c:pt idx="71169">
                  <c:v>-228.12449999999998</c:v>
                </c:pt>
                <c:pt idx="71170">
                  <c:v>-228.12249999999997</c:v>
                </c:pt>
                <c:pt idx="71171">
                  <c:v>-228.12049999999996</c:v>
                </c:pt>
                <c:pt idx="71172">
                  <c:v>-228.11849999999998</c:v>
                </c:pt>
                <c:pt idx="71173">
                  <c:v>-228.11649999999997</c:v>
                </c:pt>
                <c:pt idx="71174">
                  <c:v>-228.11449999999996</c:v>
                </c:pt>
                <c:pt idx="71175">
                  <c:v>-228.11249999999998</c:v>
                </c:pt>
                <c:pt idx="71176">
                  <c:v>-228.11049999999997</c:v>
                </c:pt>
                <c:pt idx="71177">
                  <c:v>-228.10849999999996</c:v>
                </c:pt>
                <c:pt idx="71178">
                  <c:v>-228.10649999999998</c:v>
                </c:pt>
                <c:pt idx="71179">
                  <c:v>-228.10449999999997</c:v>
                </c:pt>
                <c:pt idx="71180">
                  <c:v>-228.10249999999996</c:v>
                </c:pt>
                <c:pt idx="71181">
                  <c:v>-228.10049999999998</c:v>
                </c:pt>
                <c:pt idx="71182">
                  <c:v>-228.09849999999997</c:v>
                </c:pt>
                <c:pt idx="71183">
                  <c:v>-228.09649999999996</c:v>
                </c:pt>
                <c:pt idx="71184">
                  <c:v>-228.09449999999998</c:v>
                </c:pt>
                <c:pt idx="71185">
                  <c:v>-228.09249999999997</c:v>
                </c:pt>
                <c:pt idx="71186">
                  <c:v>-228.09049999999996</c:v>
                </c:pt>
                <c:pt idx="71187">
                  <c:v>-228.08849999999998</c:v>
                </c:pt>
                <c:pt idx="71188">
                  <c:v>-228.08649999999997</c:v>
                </c:pt>
                <c:pt idx="71189">
                  <c:v>-228.08449999999999</c:v>
                </c:pt>
                <c:pt idx="71190">
                  <c:v>-228.08249999999998</c:v>
                </c:pt>
                <c:pt idx="71191">
                  <c:v>-228.08049999999997</c:v>
                </c:pt>
                <c:pt idx="71192">
                  <c:v>-228.07849999999999</c:v>
                </c:pt>
                <c:pt idx="71193">
                  <c:v>-228.07649999999998</c:v>
                </c:pt>
                <c:pt idx="71194">
                  <c:v>-228.07449999999997</c:v>
                </c:pt>
                <c:pt idx="71195">
                  <c:v>-228.07249999999999</c:v>
                </c:pt>
                <c:pt idx="71196">
                  <c:v>-228.07049999999998</c:v>
                </c:pt>
                <c:pt idx="71197">
                  <c:v>-228.06849999999997</c:v>
                </c:pt>
                <c:pt idx="71198">
                  <c:v>-228.06649999999999</c:v>
                </c:pt>
                <c:pt idx="71199">
                  <c:v>-228.06449999999998</c:v>
                </c:pt>
                <c:pt idx="71200">
                  <c:v>-228.06249999999997</c:v>
                </c:pt>
                <c:pt idx="71201">
                  <c:v>-228.06049999999999</c:v>
                </c:pt>
                <c:pt idx="71202">
                  <c:v>-228.05849999999998</c:v>
                </c:pt>
                <c:pt idx="71203">
                  <c:v>-228.05649999999997</c:v>
                </c:pt>
                <c:pt idx="71204">
                  <c:v>-228.05449999999999</c:v>
                </c:pt>
                <c:pt idx="71205">
                  <c:v>-228.05249999999998</c:v>
                </c:pt>
                <c:pt idx="71206">
                  <c:v>-228.05049999999997</c:v>
                </c:pt>
                <c:pt idx="71207">
                  <c:v>-228.04849999999999</c:v>
                </c:pt>
                <c:pt idx="71208">
                  <c:v>-228.04649999999998</c:v>
                </c:pt>
                <c:pt idx="71209">
                  <c:v>-228.04449999999997</c:v>
                </c:pt>
                <c:pt idx="71210">
                  <c:v>-228.04249999999999</c:v>
                </c:pt>
                <c:pt idx="71211">
                  <c:v>-228.04049999999998</c:v>
                </c:pt>
                <c:pt idx="71212">
                  <c:v>-228.03849999999997</c:v>
                </c:pt>
                <c:pt idx="71213">
                  <c:v>-228.03649999999999</c:v>
                </c:pt>
                <c:pt idx="71214">
                  <c:v>-228.03449999999998</c:v>
                </c:pt>
                <c:pt idx="71215">
                  <c:v>-228.03249999999997</c:v>
                </c:pt>
                <c:pt idx="71216">
                  <c:v>-228.03049999999999</c:v>
                </c:pt>
                <c:pt idx="71217">
                  <c:v>-228.02849999999998</c:v>
                </c:pt>
                <c:pt idx="71218">
                  <c:v>-228.02649999999997</c:v>
                </c:pt>
                <c:pt idx="71219">
                  <c:v>-228.02449999999999</c:v>
                </c:pt>
                <c:pt idx="71220">
                  <c:v>-228.02249999999998</c:v>
                </c:pt>
                <c:pt idx="71221">
                  <c:v>-228.02049999999997</c:v>
                </c:pt>
                <c:pt idx="71222">
                  <c:v>-228.01849999999999</c:v>
                </c:pt>
                <c:pt idx="71223">
                  <c:v>-228.01649999999998</c:v>
                </c:pt>
                <c:pt idx="71224">
                  <c:v>-228.01449999999997</c:v>
                </c:pt>
                <c:pt idx="71225">
                  <c:v>-228.01249999999999</c:v>
                </c:pt>
                <c:pt idx="71226">
                  <c:v>-228.01049999999998</c:v>
                </c:pt>
                <c:pt idx="71227">
                  <c:v>-228.00849999999997</c:v>
                </c:pt>
                <c:pt idx="71228">
                  <c:v>-228.00649999999999</c:v>
                </c:pt>
                <c:pt idx="71229">
                  <c:v>-228.00449999999998</c:v>
                </c:pt>
                <c:pt idx="71230">
                  <c:v>-228.00249999999997</c:v>
                </c:pt>
                <c:pt idx="71231">
                  <c:v>-228.00049999999999</c:v>
                </c:pt>
                <c:pt idx="71232">
                  <c:v>-227.99849999999998</c:v>
                </c:pt>
                <c:pt idx="71233">
                  <c:v>-227.99649999999997</c:v>
                </c:pt>
                <c:pt idx="71234">
                  <c:v>-227.99449999999999</c:v>
                </c:pt>
                <c:pt idx="71235">
                  <c:v>-227.99249999999998</c:v>
                </c:pt>
                <c:pt idx="71236">
                  <c:v>-227.99049999999997</c:v>
                </c:pt>
                <c:pt idx="71237">
                  <c:v>-227.98849999999999</c:v>
                </c:pt>
                <c:pt idx="71238">
                  <c:v>-227.98649999999998</c:v>
                </c:pt>
                <c:pt idx="71239">
                  <c:v>-227.98449999999997</c:v>
                </c:pt>
                <c:pt idx="71240">
                  <c:v>-227.98249999999999</c:v>
                </c:pt>
                <c:pt idx="71241">
                  <c:v>-227.98049999999998</c:v>
                </c:pt>
                <c:pt idx="71242">
                  <c:v>-227.97849999999997</c:v>
                </c:pt>
                <c:pt idx="71243">
                  <c:v>-227.97649999999999</c:v>
                </c:pt>
                <c:pt idx="71244">
                  <c:v>-227.97449999999998</c:v>
                </c:pt>
                <c:pt idx="71245">
                  <c:v>-227.97249999999997</c:v>
                </c:pt>
                <c:pt idx="71246">
                  <c:v>-227.97049999999999</c:v>
                </c:pt>
                <c:pt idx="71247">
                  <c:v>-227.96849999999998</c:v>
                </c:pt>
                <c:pt idx="71248">
                  <c:v>-227.96649999999997</c:v>
                </c:pt>
                <c:pt idx="71249">
                  <c:v>-227.96449999999999</c:v>
                </c:pt>
                <c:pt idx="71250">
                  <c:v>-227.96249999999998</c:v>
                </c:pt>
                <c:pt idx="71251">
                  <c:v>-227.96049999999997</c:v>
                </c:pt>
                <c:pt idx="71252">
                  <c:v>-227.95849999999999</c:v>
                </c:pt>
                <c:pt idx="71253">
                  <c:v>-227.95649999999998</c:v>
                </c:pt>
                <c:pt idx="71254">
                  <c:v>-227.95449999999997</c:v>
                </c:pt>
                <c:pt idx="71255">
                  <c:v>-227.95249999999999</c:v>
                </c:pt>
                <c:pt idx="71256">
                  <c:v>-227.95049999999998</c:v>
                </c:pt>
                <c:pt idx="71257">
                  <c:v>-227.94849999999997</c:v>
                </c:pt>
                <c:pt idx="71258">
                  <c:v>-227.94649999999999</c:v>
                </c:pt>
                <c:pt idx="71259">
                  <c:v>-227.94449999999998</c:v>
                </c:pt>
                <c:pt idx="71260">
                  <c:v>-227.94249999999997</c:v>
                </c:pt>
                <c:pt idx="71261">
                  <c:v>-227.94049999999999</c:v>
                </c:pt>
                <c:pt idx="71262">
                  <c:v>-227.93849999999998</c:v>
                </c:pt>
                <c:pt idx="71263">
                  <c:v>-227.93649999999997</c:v>
                </c:pt>
                <c:pt idx="71264">
                  <c:v>-227.93449999999999</c:v>
                </c:pt>
                <c:pt idx="71265">
                  <c:v>-227.93249999999998</c:v>
                </c:pt>
                <c:pt idx="71266">
                  <c:v>-227.93049999999997</c:v>
                </c:pt>
                <c:pt idx="71267">
                  <c:v>-227.92849999999999</c:v>
                </c:pt>
                <c:pt idx="71268">
                  <c:v>-227.92649999999998</c:v>
                </c:pt>
                <c:pt idx="71269">
                  <c:v>-227.92449999999997</c:v>
                </c:pt>
                <c:pt idx="71270">
                  <c:v>-227.92249999999999</c:v>
                </c:pt>
                <c:pt idx="71271">
                  <c:v>-227.92049999999998</c:v>
                </c:pt>
                <c:pt idx="71272">
                  <c:v>-227.91849999999997</c:v>
                </c:pt>
                <c:pt idx="71273">
                  <c:v>-227.91649999999998</c:v>
                </c:pt>
                <c:pt idx="71274">
                  <c:v>-227.91449999999998</c:v>
                </c:pt>
                <c:pt idx="71275">
                  <c:v>-227.91249999999997</c:v>
                </c:pt>
                <c:pt idx="71276">
                  <c:v>-227.91049999999998</c:v>
                </c:pt>
                <c:pt idx="71277">
                  <c:v>-227.90849999999998</c:v>
                </c:pt>
                <c:pt idx="71278">
                  <c:v>-227.90649999999997</c:v>
                </c:pt>
                <c:pt idx="71279">
                  <c:v>-227.90449999999998</c:v>
                </c:pt>
                <c:pt idx="71280">
                  <c:v>-227.90249999999997</c:v>
                </c:pt>
                <c:pt idx="71281">
                  <c:v>-227.90049999999997</c:v>
                </c:pt>
                <c:pt idx="71282">
                  <c:v>-227.89849999999998</c:v>
                </c:pt>
                <c:pt idx="71283">
                  <c:v>-227.89649999999997</c:v>
                </c:pt>
                <c:pt idx="71284">
                  <c:v>-227.89449999999997</c:v>
                </c:pt>
                <c:pt idx="71285">
                  <c:v>-227.89249999999998</c:v>
                </c:pt>
                <c:pt idx="71286">
                  <c:v>-227.89049999999997</c:v>
                </c:pt>
                <c:pt idx="71287">
                  <c:v>-227.88849999999996</c:v>
                </c:pt>
                <c:pt idx="71288">
                  <c:v>-227.88649999999998</c:v>
                </c:pt>
                <c:pt idx="71289">
                  <c:v>-227.88449999999997</c:v>
                </c:pt>
                <c:pt idx="71290">
                  <c:v>-227.88249999999996</c:v>
                </c:pt>
                <c:pt idx="71291">
                  <c:v>-227.88049999999998</c:v>
                </c:pt>
                <c:pt idx="71292">
                  <c:v>-227.87849999999997</c:v>
                </c:pt>
                <c:pt idx="71293">
                  <c:v>-227.87649999999996</c:v>
                </c:pt>
                <c:pt idx="71294">
                  <c:v>-227.87449999999998</c:v>
                </c:pt>
                <c:pt idx="71295">
                  <c:v>-227.87249999999997</c:v>
                </c:pt>
                <c:pt idx="71296">
                  <c:v>-227.87049999999996</c:v>
                </c:pt>
                <c:pt idx="71297">
                  <c:v>-227.86849999999998</c:v>
                </c:pt>
                <c:pt idx="71298">
                  <c:v>-227.86649999999997</c:v>
                </c:pt>
                <c:pt idx="71299">
                  <c:v>-227.86449999999996</c:v>
                </c:pt>
                <c:pt idx="71300">
                  <c:v>-227.86249999999998</c:v>
                </c:pt>
                <c:pt idx="71301">
                  <c:v>-227.86049999999997</c:v>
                </c:pt>
                <c:pt idx="71302">
                  <c:v>-227.85849999999996</c:v>
                </c:pt>
                <c:pt idx="71303">
                  <c:v>-227.85649999999998</c:v>
                </c:pt>
                <c:pt idx="71304">
                  <c:v>-227.85449999999997</c:v>
                </c:pt>
                <c:pt idx="71305">
                  <c:v>-227.85249999999996</c:v>
                </c:pt>
                <c:pt idx="71306">
                  <c:v>-227.85049999999998</c:v>
                </c:pt>
                <c:pt idx="71307">
                  <c:v>-227.84849999999997</c:v>
                </c:pt>
                <c:pt idx="71308">
                  <c:v>-227.84649999999996</c:v>
                </c:pt>
                <c:pt idx="71309">
                  <c:v>-227.84449999999998</c:v>
                </c:pt>
                <c:pt idx="71310">
                  <c:v>-227.84249999999997</c:v>
                </c:pt>
                <c:pt idx="71311">
                  <c:v>-227.84049999999996</c:v>
                </c:pt>
                <c:pt idx="71312">
                  <c:v>-227.83849999999998</c:v>
                </c:pt>
                <c:pt idx="71313">
                  <c:v>-227.83649999999997</c:v>
                </c:pt>
                <c:pt idx="71314">
                  <c:v>-227.83449999999999</c:v>
                </c:pt>
                <c:pt idx="71315">
                  <c:v>-227.83249999999998</c:v>
                </c:pt>
                <c:pt idx="71316">
                  <c:v>-227.83049999999997</c:v>
                </c:pt>
                <c:pt idx="71317">
                  <c:v>-227.82849999999999</c:v>
                </c:pt>
                <c:pt idx="71318">
                  <c:v>-227.82649999999998</c:v>
                </c:pt>
                <c:pt idx="71319">
                  <c:v>-227.82449999999997</c:v>
                </c:pt>
                <c:pt idx="71320">
                  <c:v>-227.82249999999999</c:v>
                </c:pt>
                <c:pt idx="71321">
                  <c:v>-227.82049999999998</c:v>
                </c:pt>
                <c:pt idx="71322">
                  <c:v>-227.81849999999997</c:v>
                </c:pt>
                <c:pt idx="71323">
                  <c:v>-227.81649999999999</c:v>
                </c:pt>
                <c:pt idx="71324">
                  <c:v>-227.81449999999998</c:v>
                </c:pt>
                <c:pt idx="71325">
                  <c:v>-227.81249999999997</c:v>
                </c:pt>
                <c:pt idx="71326">
                  <c:v>-227.81049999999999</c:v>
                </c:pt>
                <c:pt idx="71327">
                  <c:v>-227.80849999999998</c:v>
                </c:pt>
                <c:pt idx="71328">
                  <c:v>-227.80649999999997</c:v>
                </c:pt>
                <c:pt idx="71329">
                  <c:v>-227.80449999999999</c:v>
                </c:pt>
                <c:pt idx="71330">
                  <c:v>-227.80249999999998</c:v>
                </c:pt>
                <c:pt idx="71331">
                  <c:v>-227.80049999999997</c:v>
                </c:pt>
                <c:pt idx="71332">
                  <c:v>-227.79849999999999</c:v>
                </c:pt>
                <c:pt idx="71333">
                  <c:v>-227.79649999999998</c:v>
                </c:pt>
                <c:pt idx="71334">
                  <c:v>-227.79449999999997</c:v>
                </c:pt>
                <c:pt idx="71335">
                  <c:v>-227.79249999999999</c:v>
                </c:pt>
                <c:pt idx="71336">
                  <c:v>-227.79049999999998</c:v>
                </c:pt>
                <c:pt idx="71337">
                  <c:v>-227.78849999999997</c:v>
                </c:pt>
                <c:pt idx="71338">
                  <c:v>-227.78649999999999</c:v>
                </c:pt>
                <c:pt idx="71339">
                  <c:v>-227.78449999999998</c:v>
                </c:pt>
                <c:pt idx="71340">
                  <c:v>-227.78249999999997</c:v>
                </c:pt>
                <c:pt idx="71341">
                  <c:v>-227.78049999999999</c:v>
                </c:pt>
                <c:pt idx="71342">
                  <c:v>-227.77849999999998</c:v>
                </c:pt>
                <c:pt idx="71343">
                  <c:v>-227.77649999999997</c:v>
                </c:pt>
                <c:pt idx="71344">
                  <c:v>-227.77449999999999</c:v>
                </c:pt>
                <c:pt idx="71345">
                  <c:v>-227.77249999999998</c:v>
                </c:pt>
                <c:pt idx="71346">
                  <c:v>-227.77049999999997</c:v>
                </c:pt>
                <c:pt idx="71347">
                  <c:v>-227.76849999999999</c:v>
                </c:pt>
                <c:pt idx="71348">
                  <c:v>-227.76649999999998</c:v>
                </c:pt>
                <c:pt idx="71349">
                  <c:v>-227.76449999999997</c:v>
                </c:pt>
                <c:pt idx="71350">
                  <c:v>-227.76249999999999</c:v>
                </c:pt>
                <c:pt idx="71351">
                  <c:v>-227.76049999999998</c:v>
                </c:pt>
                <c:pt idx="71352">
                  <c:v>-227.75849999999997</c:v>
                </c:pt>
                <c:pt idx="71353">
                  <c:v>-227.75649999999999</c:v>
                </c:pt>
                <c:pt idx="71354">
                  <c:v>-227.75449999999998</c:v>
                </c:pt>
                <c:pt idx="71355">
                  <c:v>-227.75249999999997</c:v>
                </c:pt>
                <c:pt idx="71356">
                  <c:v>-227.75049999999999</c:v>
                </c:pt>
                <c:pt idx="71357">
                  <c:v>-227.74849999999998</c:v>
                </c:pt>
                <c:pt idx="71358">
                  <c:v>-227.74649999999997</c:v>
                </c:pt>
                <c:pt idx="71359">
                  <c:v>-227.74449999999999</c:v>
                </c:pt>
                <c:pt idx="71360">
                  <c:v>-227.74249999999998</c:v>
                </c:pt>
                <c:pt idx="71361">
                  <c:v>-227.74049999999997</c:v>
                </c:pt>
                <c:pt idx="71362">
                  <c:v>-227.73849999999999</c:v>
                </c:pt>
                <c:pt idx="71363">
                  <c:v>-227.73649999999998</c:v>
                </c:pt>
                <c:pt idx="71364">
                  <c:v>-227.73449999999997</c:v>
                </c:pt>
                <c:pt idx="71365">
                  <c:v>-227.73249999999999</c:v>
                </c:pt>
                <c:pt idx="71366">
                  <c:v>-227.73049999999998</c:v>
                </c:pt>
                <c:pt idx="71367">
                  <c:v>-227.72849999999997</c:v>
                </c:pt>
                <c:pt idx="71368">
                  <c:v>-227.72649999999999</c:v>
                </c:pt>
                <c:pt idx="71369">
                  <c:v>-227.72449999999998</c:v>
                </c:pt>
                <c:pt idx="71370">
                  <c:v>-227.72249999999997</c:v>
                </c:pt>
                <c:pt idx="71371">
                  <c:v>-227.72049999999999</c:v>
                </c:pt>
                <c:pt idx="71372">
                  <c:v>-227.71849999999998</c:v>
                </c:pt>
                <c:pt idx="71373">
                  <c:v>-227.71649999999997</c:v>
                </c:pt>
                <c:pt idx="71374">
                  <c:v>-227.71449999999999</c:v>
                </c:pt>
                <c:pt idx="71375">
                  <c:v>-227.71249999999998</c:v>
                </c:pt>
                <c:pt idx="71376">
                  <c:v>-227.71049999999997</c:v>
                </c:pt>
                <c:pt idx="71377">
                  <c:v>-227.70849999999999</c:v>
                </c:pt>
                <c:pt idx="71378">
                  <c:v>-227.70649999999998</c:v>
                </c:pt>
                <c:pt idx="71379">
                  <c:v>-227.70449999999997</c:v>
                </c:pt>
                <c:pt idx="71380">
                  <c:v>-227.70249999999999</c:v>
                </c:pt>
                <c:pt idx="71381">
                  <c:v>-227.70049999999998</c:v>
                </c:pt>
                <c:pt idx="71382">
                  <c:v>-227.69849999999997</c:v>
                </c:pt>
                <c:pt idx="71383">
                  <c:v>-227.69649999999999</c:v>
                </c:pt>
                <c:pt idx="71384">
                  <c:v>-227.69449999999998</c:v>
                </c:pt>
                <c:pt idx="71385">
                  <c:v>-227.69249999999997</c:v>
                </c:pt>
                <c:pt idx="71386">
                  <c:v>-227.69049999999999</c:v>
                </c:pt>
                <c:pt idx="71387">
                  <c:v>-227.68849999999998</c:v>
                </c:pt>
                <c:pt idx="71388">
                  <c:v>-227.68649999999997</c:v>
                </c:pt>
                <c:pt idx="71389">
                  <c:v>-227.68449999999999</c:v>
                </c:pt>
                <c:pt idx="71390">
                  <c:v>-227.68249999999998</c:v>
                </c:pt>
                <c:pt idx="71391">
                  <c:v>-227.68049999999997</c:v>
                </c:pt>
                <c:pt idx="71392">
                  <c:v>-227.67849999999999</c:v>
                </c:pt>
                <c:pt idx="71393">
                  <c:v>-227.67649999999998</c:v>
                </c:pt>
                <c:pt idx="71394">
                  <c:v>-227.67449999999997</c:v>
                </c:pt>
                <c:pt idx="71395">
                  <c:v>-227.67249999999999</c:v>
                </c:pt>
                <c:pt idx="71396">
                  <c:v>-227.67049999999998</c:v>
                </c:pt>
                <c:pt idx="71397">
                  <c:v>-227.66849999999997</c:v>
                </c:pt>
                <c:pt idx="71398">
                  <c:v>-227.66649999999998</c:v>
                </c:pt>
                <c:pt idx="71399">
                  <c:v>-227.66449999999998</c:v>
                </c:pt>
                <c:pt idx="71400">
                  <c:v>-227.66249999999997</c:v>
                </c:pt>
                <c:pt idx="71401">
                  <c:v>-227.66049999999998</c:v>
                </c:pt>
                <c:pt idx="71402">
                  <c:v>-227.65849999999998</c:v>
                </c:pt>
                <c:pt idx="71403">
                  <c:v>-227.65649999999997</c:v>
                </c:pt>
                <c:pt idx="71404">
                  <c:v>-227.65449999999998</c:v>
                </c:pt>
                <c:pt idx="71405">
                  <c:v>-227.65249999999997</c:v>
                </c:pt>
                <c:pt idx="71406">
                  <c:v>-227.65049999999997</c:v>
                </c:pt>
                <c:pt idx="71407">
                  <c:v>-227.64849999999998</c:v>
                </c:pt>
                <c:pt idx="71408">
                  <c:v>-227.64649999999997</c:v>
                </c:pt>
                <c:pt idx="71409">
                  <c:v>-227.64449999999997</c:v>
                </c:pt>
                <c:pt idx="71410">
                  <c:v>-227.64249999999998</c:v>
                </c:pt>
                <c:pt idx="71411">
                  <c:v>-227.64049999999997</c:v>
                </c:pt>
                <c:pt idx="71412">
                  <c:v>-227.63849999999996</c:v>
                </c:pt>
                <c:pt idx="71413">
                  <c:v>-227.63649999999998</c:v>
                </c:pt>
                <c:pt idx="71414">
                  <c:v>-227.63449999999997</c:v>
                </c:pt>
                <c:pt idx="71415">
                  <c:v>-227.63249999999996</c:v>
                </c:pt>
                <c:pt idx="71416">
                  <c:v>-227.63049999999998</c:v>
                </c:pt>
                <c:pt idx="71417">
                  <c:v>-227.62849999999997</c:v>
                </c:pt>
                <c:pt idx="71418">
                  <c:v>-227.62649999999996</c:v>
                </c:pt>
                <c:pt idx="71419">
                  <c:v>-227.62449999999998</c:v>
                </c:pt>
                <c:pt idx="71420">
                  <c:v>-227.62249999999997</c:v>
                </c:pt>
                <c:pt idx="71421">
                  <c:v>-227.62049999999996</c:v>
                </c:pt>
                <c:pt idx="71422">
                  <c:v>-227.61849999999998</c:v>
                </c:pt>
                <c:pt idx="71423">
                  <c:v>-227.61649999999997</c:v>
                </c:pt>
                <c:pt idx="71424">
                  <c:v>-227.61449999999996</c:v>
                </c:pt>
                <c:pt idx="71425">
                  <c:v>-227.61249999999998</c:v>
                </c:pt>
                <c:pt idx="71426">
                  <c:v>-227.61049999999997</c:v>
                </c:pt>
                <c:pt idx="71427">
                  <c:v>-227.60849999999996</c:v>
                </c:pt>
                <c:pt idx="71428">
                  <c:v>-227.60649999999998</c:v>
                </c:pt>
                <c:pt idx="71429">
                  <c:v>-227.60449999999997</c:v>
                </c:pt>
                <c:pt idx="71430">
                  <c:v>-227.60249999999996</c:v>
                </c:pt>
                <c:pt idx="71431">
                  <c:v>-227.60049999999998</c:v>
                </c:pt>
                <c:pt idx="71432">
                  <c:v>-227.59849999999997</c:v>
                </c:pt>
                <c:pt idx="71433">
                  <c:v>-227.59649999999996</c:v>
                </c:pt>
                <c:pt idx="71434">
                  <c:v>-227.59449999999998</c:v>
                </c:pt>
                <c:pt idx="71435">
                  <c:v>-227.59249999999997</c:v>
                </c:pt>
                <c:pt idx="71436">
                  <c:v>-227.59049999999996</c:v>
                </c:pt>
                <c:pt idx="71437">
                  <c:v>-227.58849999999998</c:v>
                </c:pt>
                <c:pt idx="71438">
                  <c:v>-227.58649999999997</c:v>
                </c:pt>
                <c:pt idx="71439">
                  <c:v>-227.58449999999999</c:v>
                </c:pt>
                <c:pt idx="71440">
                  <c:v>-227.58249999999998</c:v>
                </c:pt>
                <c:pt idx="71441">
                  <c:v>-227.58049999999997</c:v>
                </c:pt>
                <c:pt idx="71442">
                  <c:v>-227.57849999999999</c:v>
                </c:pt>
                <c:pt idx="71443">
                  <c:v>-227.57649999999998</c:v>
                </c:pt>
                <c:pt idx="71444">
                  <c:v>-227.57449999999997</c:v>
                </c:pt>
                <c:pt idx="71445">
                  <c:v>-227.57249999999999</c:v>
                </c:pt>
                <c:pt idx="71446">
                  <c:v>-227.57049999999998</c:v>
                </c:pt>
                <c:pt idx="71447">
                  <c:v>-227.56849999999997</c:v>
                </c:pt>
                <c:pt idx="71448">
                  <c:v>-227.56649999999999</c:v>
                </c:pt>
                <c:pt idx="71449">
                  <c:v>-227.56449999999998</c:v>
                </c:pt>
                <c:pt idx="71450">
                  <c:v>-227.56249999999997</c:v>
                </c:pt>
                <c:pt idx="71451">
                  <c:v>-227.56049999999999</c:v>
                </c:pt>
                <c:pt idx="71452">
                  <c:v>-227.55849999999998</c:v>
                </c:pt>
                <c:pt idx="71453">
                  <c:v>-227.55649999999997</c:v>
                </c:pt>
                <c:pt idx="71454">
                  <c:v>-227.55449999999999</c:v>
                </c:pt>
                <c:pt idx="71455">
                  <c:v>-227.55249999999998</c:v>
                </c:pt>
                <c:pt idx="71456">
                  <c:v>-227.55049999999997</c:v>
                </c:pt>
                <c:pt idx="71457">
                  <c:v>-227.54849999999999</c:v>
                </c:pt>
                <c:pt idx="71458">
                  <c:v>-227.54649999999998</c:v>
                </c:pt>
                <c:pt idx="71459">
                  <c:v>-227.54449999999997</c:v>
                </c:pt>
                <c:pt idx="71460">
                  <c:v>-227.54249999999999</c:v>
                </c:pt>
                <c:pt idx="71461">
                  <c:v>-227.54049999999998</c:v>
                </c:pt>
                <c:pt idx="71462">
                  <c:v>-227.53849999999997</c:v>
                </c:pt>
                <c:pt idx="71463">
                  <c:v>-227.53649999999999</c:v>
                </c:pt>
                <c:pt idx="71464">
                  <c:v>-227.53449999999998</c:v>
                </c:pt>
                <c:pt idx="71465">
                  <c:v>-227.53249999999997</c:v>
                </c:pt>
                <c:pt idx="71466">
                  <c:v>-227.53049999999999</c:v>
                </c:pt>
                <c:pt idx="71467">
                  <c:v>-227.52849999999998</c:v>
                </c:pt>
                <c:pt idx="71468">
                  <c:v>-227.52649999999997</c:v>
                </c:pt>
                <c:pt idx="71469">
                  <c:v>-227.52449999999999</c:v>
                </c:pt>
                <c:pt idx="71470">
                  <c:v>-227.52249999999998</c:v>
                </c:pt>
                <c:pt idx="71471">
                  <c:v>-227.52049999999997</c:v>
                </c:pt>
                <c:pt idx="71472">
                  <c:v>-227.51849999999999</c:v>
                </c:pt>
                <c:pt idx="71473">
                  <c:v>-227.51649999999998</c:v>
                </c:pt>
                <c:pt idx="71474">
                  <c:v>-227.51449999999997</c:v>
                </c:pt>
                <c:pt idx="71475">
                  <c:v>-227.51249999999999</c:v>
                </c:pt>
                <c:pt idx="71476">
                  <c:v>-227.51049999999998</c:v>
                </c:pt>
                <c:pt idx="71477">
                  <c:v>-227.50849999999997</c:v>
                </c:pt>
                <c:pt idx="71478">
                  <c:v>-227.50649999999999</c:v>
                </c:pt>
                <c:pt idx="71479">
                  <c:v>-227.50449999999998</c:v>
                </c:pt>
                <c:pt idx="71480">
                  <c:v>-227.50249999999997</c:v>
                </c:pt>
                <c:pt idx="71481">
                  <c:v>-227.50049999999999</c:v>
                </c:pt>
                <c:pt idx="71482">
                  <c:v>-227.49849999999998</c:v>
                </c:pt>
                <c:pt idx="71483">
                  <c:v>-227.49649999999997</c:v>
                </c:pt>
                <c:pt idx="71484">
                  <c:v>-227.49449999999999</c:v>
                </c:pt>
                <c:pt idx="71485">
                  <c:v>-227.49249999999998</c:v>
                </c:pt>
                <c:pt idx="71486">
                  <c:v>-227.49049999999997</c:v>
                </c:pt>
                <c:pt idx="71487">
                  <c:v>-227.48849999999999</c:v>
                </c:pt>
                <c:pt idx="71488">
                  <c:v>-227.48649999999998</c:v>
                </c:pt>
                <c:pt idx="71489">
                  <c:v>-227.48449999999997</c:v>
                </c:pt>
                <c:pt idx="71490">
                  <c:v>-227.48249999999999</c:v>
                </c:pt>
                <c:pt idx="71491">
                  <c:v>-227.48049999999998</c:v>
                </c:pt>
                <c:pt idx="71492">
                  <c:v>-227.47849999999997</c:v>
                </c:pt>
                <c:pt idx="71493">
                  <c:v>-227.47649999999999</c:v>
                </c:pt>
                <c:pt idx="71494">
                  <c:v>-227.47449999999998</c:v>
                </c:pt>
                <c:pt idx="71495">
                  <c:v>-227.47249999999997</c:v>
                </c:pt>
                <c:pt idx="71496">
                  <c:v>-227.47049999999999</c:v>
                </c:pt>
                <c:pt idx="71497">
                  <c:v>-227.46849999999998</c:v>
                </c:pt>
                <c:pt idx="71498">
                  <c:v>-227.46649999999997</c:v>
                </c:pt>
                <c:pt idx="71499">
                  <c:v>-227.46449999999999</c:v>
                </c:pt>
                <c:pt idx="71500">
                  <c:v>-227.46249999999998</c:v>
                </c:pt>
                <c:pt idx="71501">
                  <c:v>-227.46049999999997</c:v>
                </c:pt>
                <c:pt idx="71502">
                  <c:v>-227.45849999999999</c:v>
                </c:pt>
                <c:pt idx="71503">
                  <c:v>-227.45649999999998</c:v>
                </c:pt>
                <c:pt idx="71504">
                  <c:v>-227.45449999999997</c:v>
                </c:pt>
                <c:pt idx="71505">
                  <c:v>-227.45249999999999</c:v>
                </c:pt>
                <c:pt idx="71506">
                  <c:v>-227.45049999999998</c:v>
                </c:pt>
                <c:pt idx="71507">
                  <c:v>-227.44849999999997</c:v>
                </c:pt>
                <c:pt idx="71508">
                  <c:v>-227.44649999999999</c:v>
                </c:pt>
                <c:pt idx="71509">
                  <c:v>-227.44449999999998</c:v>
                </c:pt>
                <c:pt idx="71510">
                  <c:v>-227.44249999999997</c:v>
                </c:pt>
                <c:pt idx="71511">
                  <c:v>-227.44049999999999</c:v>
                </c:pt>
                <c:pt idx="71512">
                  <c:v>-227.43849999999998</c:v>
                </c:pt>
                <c:pt idx="71513">
                  <c:v>-227.43649999999997</c:v>
                </c:pt>
                <c:pt idx="71514">
                  <c:v>-227.43449999999999</c:v>
                </c:pt>
                <c:pt idx="71515">
                  <c:v>-227.43249999999998</c:v>
                </c:pt>
                <c:pt idx="71516">
                  <c:v>-227.43049999999997</c:v>
                </c:pt>
                <c:pt idx="71517">
                  <c:v>-227.42849999999999</c:v>
                </c:pt>
                <c:pt idx="71518">
                  <c:v>-227.42649999999998</c:v>
                </c:pt>
                <c:pt idx="71519">
                  <c:v>-227.42449999999997</c:v>
                </c:pt>
                <c:pt idx="71520">
                  <c:v>-227.42249999999999</c:v>
                </c:pt>
                <c:pt idx="71521">
                  <c:v>-227.42049999999998</c:v>
                </c:pt>
                <c:pt idx="71522">
                  <c:v>-227.41849999999997</c:v>
                </c:pt>
                <c:pt idx="71523">
                  <c:v>-227.41649999999998</c:v>
                </c:pt>
                <c:pt idx="71524">
                  <c:v>-227.41449999999998</c:v>
                </c:pt>
                <c:pt idx="71525">
                  <c:v>-227.41249999999997</c:v>
                </c:pt>
                <c:pt idx="71526">
                  <c:v>-227.41049999999998</c:v>
                </c:pt>
                <c:pt idx="71527">
                  <c:v>-227.40849999999998</c:v>
                </c:pt>
                <c:pt idx="71528">
                  <c:v>-227.40649999999997</c:v>
                </c:pt>
                <c:pt idx="71529">
                  <c:v>-227.40449999999998</c:v>
                </c:pt>
                <c:pt idx="71530">
                  <c:v>-227.40249999999997</c:v>
                </c:pt>
                <c:pt idx="71531">
                  <c:v>-227.40049999999997</c:v>
                </c:pt>
                <c:pt idx="71532">
                  <c:v>-227.39849999999998</c:v>
                </c:pt>
                <c:pt idx="71533">
                  <c:v>-227.39649999999997</c:v>
                </c:pt>
                <c:pt idx="71534">
                  <c:v>-227.39449999999997</c:v>
                </c:pt>
                <c:pt idx="71535">
                  <c:v>-227.39249999999998</c:v>
                </c:pt>
                <c:pt idx="71536">
                  <c:v>-227.39049999999997</c:v>
                </c:pt>
                <c:pt idx="71537">
                  <c:v>-227.38849999999996</c:v>
                </c:pt>
                <c:pt idx="71538">
                  <c:v>-227.38649999999998</c:v>
                </c:pt>
                <c:pt idx="71539">
                  <c:v>-227.38449999999997</c:v>
                </c:pt>
                <c:pt idx="71540">
                  <c:v>-227.38249999999996</c:v>
                </c:pt>
                <c:pt idx="71541">
                  <c:v>-227.38049999999998</c:v>
                </c:pt>
                <c:pt idx="71542">
                  <c:v>-227.37849999999997</c:v>
                </c:pt>
                <c:pt idx="71543">
                  <c:v>-227.37649999999996</c:v>
                </c:pt>
                <c:pt idx="71544">
                  <c:v>-227.37449999999998</c:v>
                </c:pt>
                <c:pt idx="71545">
                  <c:v>-227.37249999999997</c:v>
                </c:pt>
                <c:pt idx="71546">
                  <c:v>-227.37049999999996</c:v>
                </c:pt>
                <c:pt idx="71547">
                  <c:v>-227.36849999999998</c:v>
                </c:pt>
                <c:pt idx="71548">
                  <c:v>-227.36649999999997</c:v>
                </c:pt>
                <c:pt idx="71549">
                  <c:v>-227.36449999999996</c:v>
                </c:pt>
                <c:pt idx="71550">
                  <c:v>-227.36249999999998</c:v>
                </c:pt>
                <c:pt idx="71551">
                  <c:v>-227.36049999999997</c:v>
                </c:pt>
                <c:pt idx="71552">
                  <c:v>-227.35849999999996</c:v>
                </c:pt>
                <c:pt idx="71553">
                  <c:v>-227.35649999999998</c:v>
                </c:pt>
                <c:pt idx="71554">
                  <c:v>-227.35449999999997</c:v>
                </c:pt>
                <c:pt idx="71555">
                  <c:v>-227.35249999999996</c:v>
                </c:pt>
                <c:pt idx="71556">
                  <c:v>-227.35049999999998</c:v>
                </c:pt>
                <c:pt idx="71557">
                  <c:v>-227.34849999999997</c:v>
                </c:pt>
                <c:pt idx="71558">
                  <c:v>-227.34649999999996</c:v>
                </c:pt>
                <c:pt idx="71559">
                  <c:v>-227.34449999999998</c:v>
                </c:pt>
                <c:pt idx="71560">
                  <c:v>-227.34249999999997</c:v>
                </c:pt>
                <c:pt idx="71561">
                  <c:v>-227.34049999999996</c:v>
                </c:pt>
                <c:pt idx="71562">
                  <c:v>-227.33849999999998</c:v>
                </c:pt>
                <c:pt idx="71563">
                  <c:v>-227.33649999999997</c:v>
                </c:pt>
                <c:pt idx="71564">
                  <c:v>-227.33449999999999</c:v>
                </c:pt>
                <c:pt idx="71565">
                  <c:v>-227.33249999999998</c:v>
                </c:pt>
                <c:pt idx="71566">
                  <c:v>-227.33049999999997</c:v>
                </c:pt>
                <c:pt idx="71567">
                  <c:v>-227.32849999999999</c:v>
                </c:pt>
                <c:pt idx="71568">
                  <c:v>-227.32649999999998</c:v>
                </c:pt>
                <c:pt idx="71569">
                  <c:v>-227.32449999999997</c:v>
                </c:pt>
                <c:pt idx="71570">
                  <c:v>-227.32249999999999</c:v>
                </c:pt>
                <c:pt idx="71571">
                  <c:v>-227.32049999999998</c:v>
                </c:pt>
                <c:pt idx="71572">
                  <c:v>-227.31849999999997</c:v>
                </c:pt>
                <c:pt idx="71573">
                  <c:v>-227.31649999999999</c:v>
                </c:pt>
                <c:pt idx="71574">
                  <c:v>-227.31449999999998</c:v>
                </c:pt>
                <c:pt idx="71575">
                  <c:v>-227.31249999999997</c:v>
                </c:pt>
                <c:pt idx="71576">
                  <c:v>-227.31049999999999</c:v>
                </c:pt>
                <c:pt idx="71577">
                  <c:v>-227.30849999999998</c:v>
                </c:pt>
                <c:pt idx="71578">
                  <c:v>-227.30649999999997</c:v>
                </c:pt>
                <c:pt idx="71579">
                  <c:v>-227.30449999999999</c:v>
                </c:pt>
                <c:pt idx="71580">
                  <c:v>-227.30249999999998</c:v>
                </c:pt>
                <c:pt idx="71581">
                  <c:v>-227.30049999999997</c:v>
                </c:pt>
                <c:pt idx="71582">
                  <c:v>-227.29849999999999</c:v>
                </c:pt>
                <c:pt idx="71583">
                  <c:v>-227.29649999999998</c:v>
                </c:pt>
                <c:pt idx="71584">
                  <c:v>-227.29449999999997</c:v>
                </c:pt>
                <c:pt idx="71585">
                  <c:v>-227.29249999999999</c:v>
                </c:pt>
                <c:pt idx="71586">
                  <c:v>-227.29049999999998</c:v>
                </c:pt>
                <c:pt idx="71587">
                  <c:v>-227.28849999999997</c:v>
                </c:pt>
                <c:pt idx="71588">
                  <c:v>-227.28649999999999</c:v>
                </c:pt>
                <c:pt idx="71589">
                  <c:v>-227.28449999999998</c:v>
                </c:pt>
                <c:pt idx="71590">
                  <c:v>-227.28249999999997</c:v>
                </c:pt>
                <c:pt idx="71591">
                  <c:v>-227.28049999999999</c:v>
                </c:pt>
                <c:pt idx="71592">
                  <c:v>-227.27849999999998</c:v>
                </c:pt>
                <c:pt idx="71593">
                  <c:v>-227.27649999999997</c:v>
                </c:pt>
                <c:pt idx="71594">
                  <c:v>-227.27449999999999</c:v>
                </c:pt>
                <c:pt idx="71595">
                  <c:v>-227.27249999999998</c:v>
                </c:pt>
                <c:pt idx="71596">
                  <c:v>-227.27049999999997</c:v>
                </c:pt>
                <c:pt idx="71597">
                  <c:v>-227.26849999999999</c:v>
                </c:pt>
                <c:pt idx="71598">
                  <c:v>-227.26649999999998</c:v>
                </c:pt>
                <c:pt idx="71599">
                  <c:v>-227.26449999999997</c:v>
                </c:pt>
                <c:pt idx="71600">
                  <c:v>-227.26249999999999</c:v>
                </c:pt>
                <c:pt idx="71601">
                  <c:v>-227.26049999999998</c:v>
                </c:pt>
                <c:pt idx="71602">
                  <c:v>-227.25849999999997</c:v>
                </c:pt>
                <c:pt idx="71603">
                  <c:v>-227.25649999999999</c:v>
                </c:pt>
                <c:pt idx="71604">
                  <c:v>-227.25449999999998</c:v>
                </c:pt>
                <c:pt idx="71605">
                  <c:v>-227.25249999999997</c:v>
                </c:pt>
                <c:pt idx="71606">
                  <c:v>-227.25049999999999</c:v>
                </c:pt>
                <c:pt idx="71607">
                  <c:v>-227.24849999999998</c:v>
                </c:pt>
                <c:pt idx="71608">
                  <c:v>-227.24649999999997</c:v>
                </c:pt>
                <c:pt idx="71609">
                  <c:v>-227.24449999999999</c:v>
                </c:pt>
                <c:pt idx="71610">
                  <c:v>-227.24249999999998</c:v>
                </c:pt>
                <c:pt idx="71611">
                  <c:v>-227.24049999999997</c:v>
                </c:pt>
                <c:pt idx="71612">
                  <c:v>-227.23849999999999</c:v>
                </c:pt>
                <c:pt idx="71613">
                  <c:v>-227.23649999999998</c:v>
                </c:pt>
                <c:pt idx="71614">
                  <c:v>-227.23449999999997</c:v>
                </c:pt>
                <c:pt idx="71615">
                  <c:v>-227.23249999999999</c:v>
                </c:pt>
                <c:pt idx="71616">
                  <c:v>-227.23049999999998</c:v>
                </c:pt>
                <c:pt idx="71617">
                  <c:v>-227.22849999999997</c:v>
                </c:pt>
                <c:pt idx="71618">
                  <c:v>-227.22649999999999</c:v>
                </c:pt>
                <c:pt idx="71619">
                  <c:v>-227.22449999999998</c:v>
                </c:pt>
                <c:pt idx="71620">
                  <c:v>-227.22249999999997</c:v>
                </c:pt>
                <c:pt idx="71621">
                  <c:v>-227.22049999999999</c:v>
                </c:pt>
                <c:pt idx="71622">
                  <c:v>-227.21849999999998</c:v>
                </c:pt>
                <c:pt idx="71623">
                  <c:v>-227.21649999999997</c:v>
                </c:pt>
                <c:pt idx="71624">
                  <c:v>-227.21449999999999</c:v>
                </c:pt>
                <c:pt idx="71625">
                  <c:v>-227.21249999999998</c:v>
                </c:pt>
                <c:pt idx="71626">
                  <c:v>-227.21049999999997</c:v>
                </c:pt>
                <c:pt idx="71627">
                  <c:v>-227.20849999999999</c:v>
                </c:pt>
                <c:pt idx="71628">
                  <c:v>-227.20649999999998</c:v>
                </c:pt>
                <c:pt idx="71629">
                  <c:v>-227.20449999999997</c:v>
                </c:pt>
                <c:pt idx="71630">
                  <c:v>-227.20249999999999</c:v>
                </c:pt>
                <c:pt idx="71631">
                  <c:v>-227.20049999999998</c:v>
                </c:pt>
                <c:pt idx="71632">
                  <c:v>-227.19849999999997</c:v>
                </c:pt>
                <c:pt idx="71633">
                  <c:v>-227.19649999999999</c:v>
                </c:pt>
                <c:pt idx="71634">
                  <c:v>-227.19449999999998</c:v>
                </c:pt>
                <c:pt idx="71635">
                  <c:v>-227.19249999999997</c:v>
                </c:pt>
                <c:pt idx="71636">
                  <c:v>-227.19049999999999</c:v>
                </c:pt>
                <c:pt idx="71637">
                  <c:v>-227.18849999999998</c:v>
                </c:pt>
                <c:pt idx="71638">
                  <c:v>-227.18649999999997</c:v>
                </c:pt>
                <c:pt idx="71639">
                  <c:v>-227.18449999999999</c:v>
                </c:pt>
                <c:pt idx="71640">
                  <c:v>-227.18249999999998</c:v>
                </c:pt>
                <c:pt idx="71641">
                  <c:v>-227.18049999999997</c:v>
                </c:pt>
                <c:pt idx="71642">
                  <c:v>-227.17849999999999</c:v>
                </c:pt>
                <c:pt idx="71643">
                  <c:v>-227.17649999999998</c:v>
                </c:pt>
                <c:pt idx="71644">
                  <c:v>-227.17449999999997</c:v>
                </c:pt>
                <c:pt idx="71645">
                  <c:v>-227.17249999999999</c:v>
                </c:pt>
                <c:pt idx="71646">
                  <c:v>-227.17049999999998</c:v>
                </c:pt>
                <c:pt idx="71647">
                  <c:v>-227.16849999999997</c:v>
                </c:pt>
                <c:pt idx="71648">
                  <c:v>-227.16649999999998</c:v>
                </c:pt>
                <c:pt idx="71649">
                  <c:v>-227.16449999999998</c:v>
                </c:pt>
                <c:pt idx="71650">
                  <c:v>-227.16249999999997</c:v>
                </c:pt>
                <c:pt idx="71651">
                  <c:v>-227.16049999999998</c:v>
                </c:pt>
                <c:pt idx="71652">
                  <c:v>-227.15849999999998</c:v>
                </c:pt>
                <c:pt idx="71653">
                  <c:v>-227.15649999999997</c:v>
                </c:pt>
                <c:pt idx="71654">
                  <c:v>-227.15449999999998</c:v>
                </c:pt>
                <c:pt idx="71655">
                  <c:v>-227.15249999999997</c:v>
                </c:pt>
                <c:pt idx="71656">
                  <c:v>-227.15049999999997</c:v>
                </c:pt>
                <c:pt idx="71657">
                  <c:v>-227.14849999999998</c:v>
                </c:pt>
                <c:pt idx="71658">
                  <c:v>-227.14649999999997</c:v>
                </c:pt>
                <c:pt idx="71659">
                  <c:v>-227.14449999999997</c:v>
                </c:pt>
                <c:pt idx="71660">
                  <c:v>-227.14249999999998</c:v>
                </c:pt>
                <c:pt idx="71661">
                  <c:v>-227.14049999999997</c:v>
                </c:pt>
                <c:pt idx="71662">
                  <c:v>-227.13849999999996</c:v>
                </c:pt>
                <c:pt idx="71663">
                  <c:v>-227.13649999999998</c:v>
                </c:pt>
                <c:pt idx="71664">
                  <c:v>-227.13449999999997</c:v>
                </c:pt>
                <c:pt idx="71665">
                  <c:v>-227.13249999999996</c:v>
                </c:pt>
                <c:pt idx="71666">
                  <c:v>-227.13049999999998</c:v>
                </c:pt>
                <c:pt idx="71667">
                  <c:v>-227.12849999999997</c:v>
                </c:pt>
                <c:pt idx="71668">
                  <c:v>-227.12649999999996</c:v>
                </c:pt>
                <c:pt idx="71669">
                  <c:v>-227.12449999999998</c:v>
                </c:pt>
                <c:pt idx="71670">
                  <c:v>-227.12249999999997</c:v>
                </c:pt>
                <c:pt idx="71671">
                  <c:v>-227.12049999999996</c:v>
                </c:pt>
                <c:pt idx="71672">
                  <c:v>-227.11849999999998</c:v>
                </c:pt>
                <c:pt idx="71673">
                  <c:v>-227.11649999999997</c:v>
                </c:pt>
                <c:pt idx="71674">
                  <c:v>-227.11449999999996</c:v>
                </c:pt>
                <c:pt idx="71675">
                  <c:v>-227.11249999999998</c:v>
                </c:pt>
                <c:pt idx="71676">
                  <c:v>-227.11049999999997</c:v>
                </c:pt>
                <c:pt idx="71677">
                  <c:v>-227.10849999999996</c:v>
                </c:pt>
                <c:pt idx="71678">
                  <c:v>-227.10649999999998</c:v>
                </c:pt>
                <c:pt idx="71679">
                  <c:v>-227.10449999999997</c:v>
                </c:pt>
                <c:pt idx="71680">
                  <c:v>-227.10249999999996</c:v>
                </c:pt>
                <c:pt idx="71681">
                  <c:v>-227.10049999999998</c:v>
                </c:pt>
                <c:pt idx="71682">
                  <c:v>-227.09849999999997</c:v>
                </c:pt>
                <c:pt idx="71683">
                  <c:v>-227.09649999999996</c:v>
                </c:pt>
                <c:pt idx="71684">
                  <c:v>-227.09449999999998</c:v>
                </c:pt>
                <c:pt idx="71685">
                  <c:v>-227.09249999999997</c:v>
                </c:pt>
                <c:pt idx="71686">
                  <c:v>-227.09049999999996</c:v>
                </c:pt>
                <c:pt idx="71687">
                  <c:v>-227.08849999999998</c:v>
                </c:pt>
                <c:pt idx="71688">
                  <c:v>-227.08649999999997</c:v>
                </c:pt>
                <c:pt idx="71689">
                  <c:v>-227.08449999999999</c:v>
                </c:pt>
                <c:pt idx="71690">
                  <c:v>-227.08249999999998</c:v>
                </c:pt>
                <c:pt idx="71691">
                  <c:v>-227.08049999999997</c:v>
                </c:pt>
                <c:pt idx="71692">
                  <c:v>-227.07849999999999</c:v>
                </c:pt>
                <c:pt idx="71693">
                  <c:v>-227.07649999999998</c:v>
                </c:pt>
                <c:pt idx="71694">
                  <c:v>-227.07449999999997</c:v>
                </c:pt>
                <c:pt idx="71695">
                  <c:v>-227.07249999999999</c:v>
                </c:pt>
                <c:pt idx="71696">
                  <c:v>-227.07049999999998</c:v>
                </c:pt>
                <c:pt idx="71697">
                  <c:v>-227.06849999999997</c:v>
                </c:pt>
                <c:pt idx="71698">
                  <c:v>-227.06649999999999</c:v>
                </c:pt>
                <c:pt idx="71699">
                  <c:v>-227.06449999999998</c:v>
                </c:pt>
                <c:pt idx="71700">
                  <c:v>-227.06249999999997</c:v>
                </c:pt>
                <c:pt idx="71701">
                  <c:v>-227.06049999999999</c:v>
                </c:pt>
                <c:pt idx="71702">
                  <c:v>-227.05849999999998</c:v>
                </c:pt>
                <c:pt idx="71703">
                  <c:v>-227.05649999999997</c:v>
                </c:pt>
                <c:pt idx="71704">
                  <c:v>-227.05449999999999</c:v>
                </c:pt>
                <c:pt idx="71705">
                  <c:v>-227.05249999999998</c:v>
                </c:pt>
                <c:pt idx="71706">
                  <c:v>-227.05049999999997</c:v>
                </c:pt>
                <c:pt idx="71707">
                  <c:v>-227.04849999999999</c:v>
                </c:pt>
                <c:pt idx="71708">
                  <c:v>-227.04649999999998</c:v>
                </c:pt>
                <c:pt idx="71709">
                  <c:v>-227.04449999999997</c:v>
                </c:pt>
                <c:pt idx="71710">
                  <c:v>-227.04249999999999</c:v>
                </c:pt>
                <c:pt idx="71711">
                  <c:v>-227.04049999999998</c:v>
                </c:pt>
                <c:pt idx="71712">
                  <c:v>-227.03849999999997</c:v>
                </c:pt>
                <c:pt idx="71713">
                  <c:v>-227.03649999999999</c:v>
                </c:pt>
                <c:pt idx="71714">
                  <c:v>-227.03449999999998</c:v>
                </c:pt>
                <c:pt idx="71715">
                  <c:v>-227.03249999999997</c:v>
                </c:pt>
                <c:pt idx="71716">
                  <c:v>-227.03049999999999</c:v>
                </c:pt>
                <c:pt idx="71717">
                  <c:v>-227.02849999999998</c:v>
                </c:pt>
                <c:pt idx="71718">
                  <c:v>-227.02649999999997</c:v>
                </c:pt>
                <c:pt idx="71719">
                  <c:v>-227.02449999999999</c:v>
                </c:pt>
                <c:pt idx="71720">
                  <c:v>-227.02249999999998</c:v>
                </c:pt>
                <c:pt idx="71721">
                  <c:v>-227.02049999999997</c:v>
                </c:pt>
                <c:pt idx="71722">
                  <c:v>-227.01849999999999</c:v>
                </c:pt>
                <c:pt idx="71723">
                  <c:v>-227.01649999999998</c:v>
                </c:pt>
                <c:pt idx="71724">
                  <c:v>-227.01449999999997</c:v>
                </c:pt>
                <c:pt idx="71725">
                  <c:v>-227.01249999999999</c:v>
                </c:pt>
                <c:pt idx="71726">
                  <c:v>-227.01049999999998</c:v>
                </c:pt>
                <c:pt idx="71727">
                  <c:v>-227.00849999999997</c:v>
                </c:pt>
                <c:pt idx="71728">
                  <c:v>-227.00649999999999</c:v>
                </c:pt>
                <c:pt idx="71729">
                  <c:v>-227.00449999999998</c:v>
                </c:pt>
                <c:pt idx="71730">
                  <c:v>-227.00249999999997</c:v>
                </c:pt>
                <c:pt idx="71731">
                  <c:v>-227.00049999999999</c:v>
                </c:pt>
                <c:pt idx="71732">
                  <c:v>-226.99849999999998</c:v>
                </c:pt>
                <c:pt idx="71733">
                  <c:v>-226.99649999999997</c:v>
                </c:pt>
                <c:pt idx="71734">
                  <c:v>-226.99449999999999</c:v>
                </c:pt>
                <c:pt idx="71735">
                  <c:v>-226.99249999999998</c:v>
                </c:pt>
                <c:pt idx="71736">
                  <c:v>-226.99049999999997</c:v>
                </c:pt>
                <c:pt idx="71737">
                  <c:v>-226.98849999999999</c:v>
                </c:pt>
                <c:pt idx="71738">
                  <c:v>-226.98649999999998</c:v>
                </c:pt>
                <c:pt idx="71739">
                  <c:v>-226.98449999999997</c:v>
                </c:pt>
                <c:pt idx="71740">
                  <c:v>-226.98249999999999</c:v>
                </c:pt>
                <c:pt idx="71741">
                  <c:v>-226.98049999999998</c:v>
                </c:pt>
                <c:pt idx="71742">
                  <c:v>-226.97849999999997</c:v>
                </c:pt>
                <c:pt idx="71743">
                  <c:v>-226.97649999999999</c:v>
                </c:pt>
                <c:pt idx="71744">
                  <c:v>-226.97449999999998</c:v>
                </c:pt>
                <c:pt idx="71745">
                  <c:v>-226.97249999999997</c:v>
                </c:pt>
                <c:pt idx="71746">
                  <c:v>-226.97049999999999</c:v>
                </c:pt>
                <c:pt idx="71747">
                  <c:v>-226.96849999999998</c:v>
                </c:pt>
                <c:pt idx="71748">
                  <c:v>-226.96649999999997</c:v>
                </c:pt>
                <c:pt idx="71749">
                  <c:v>-226.96449999999999</c:v>
                </c:pt>
                <c:pt idx="71750">
                  <c:v>-226.96249999999998</c:v>
                </c:pt>
                <c:pt idx="71751">
                  <c:v>-226.96049999999997</c:v>
                </c:pt>
                <c:pt idx="71752">
                  <c:v>-226.95849999999999</c:v>
                </c:pt>
                <c:pt idx="71753">
                  <c:v>-226.95649999999998</c:v>
                </c:pt>
                <c:pt idx="71754">
                  <c:v>-226.95449999999997</c:v>
                </c:pt>
                <c:pt idx="71755">
                  <c:v>-226.95249999999999</c:v>
                </c:pt>
                <c:pt idx="71756">
                  <c:v>-226.95049999999998</c:v>
                </c:pt>
                <c:pt idx="71757">
                  <c:v>-226.94849999999997</c:v>
                </c:pt>
                <c:pt idx="71758">
                  <c:v>-226.94649999999999</c:v>
                </c:pt>
                <c:pt idx="71759">
                  <c:v>-226.94449999999998</c:v>
                </c:pt>
                <c:pt idx="71760">
                  <c:v>-226.94249999999997</c:v>
                </c:pt>
                <c:pt idx="71761">
                  <c:v>-226.94049999999999</c:v>
                </c:pt>
                <c:pt idx="71762">
                  <c:v>-226.93849999999998</c:v>
                </c:pt>
                <c:pt idx="71763">
                  <c:v>-226.93649999999997</c:v>
                </c:pt>
                <c:pt idx="71764">
                  <c:v>-226.93449999999999</c:v>
                </c:pt>
                <c:pt idx="71765">
                  <c:v>-226.93249999999998</c:v>
                </c:pt>
                <c:pt idx="71766">
                  <c:v>-226.93049999999997</c:v>
                </c:pt>
                <c:pt idx="71767">
                  <c:v>-226.92849999999999</c:v>
                </c:pt>
                <c:pt idx="71768">
                  <c:v>-226.92649999999998</c:v>
                </c:pt>
                <c:pt idx="71769">
                  <c:v>-226.92449999999997</c:v>
                </c:pt>
                <c:pt idx="71770">
                  <c:v>-226.92249999999999</c:v>
                </c:pt>
                <c:pt idx="71771">
                  <c:v>-226.92049999999998</c:v>
                </c:pt>
                <c:pt idx="71772">
                  <c:v>-226.91849999999997</c:v>
                </c:pt>
                <c:pt idx="71773">
                  <c:v>-226.91649999999998</c:v>
                </c:pt>
                <c:pt idx="71774">
                  <c:v>-226.91449999999998</c:v>
                </c:pt>
                <c:pt idx="71775">
                  <c:v>-226.91249999999997</c:v>
                </c:pt>
                <c:pt idx="71776">
                  <c:v>-226.91049999999998</c:v>
                </c:pt>
                <c:pt idx="71777">
                  <c:v>-226.90849999999998</c:v>
                </c:pt>
                <c:pt idx="71778">
                  <c:v>-226.90649999999997</c:v>
                </c:pt>
                <c:pt idx="71779">
                  <c:v>-226.90449999999998</c:v>
                </c:pt>
                <c:pt idx="71780">
                  <c:v>-226.90249999999997</c:v>
                </c:pt>
                <c:pt idx="71781">
                  <c:v>-226.90049999999997</c:v>
                </c:pt>
                <c:pt idx="71782">
                  <c:v>-226.89849999999998</c:v>
                </c:pt>
                <c:pt idx="71783">
                  <c:v>-226.89649999999997</c:v>
                </c:pt>
                <c:pt idx="71784">
                  <c:v>-226.89449999999997</c:v>
                </c:pt>
                <c:pt idx="71785">
                  <c:v>-226.89249999999998</c:v>
                </c:pt>
                <c:pt idx="71786">
                  <c:v>-226.89049999999997</c:v>
                </c:pt>
                <c:pt idx="71787">
                  <c:v>-226.88849999999996</c:v>
                </c:pt>
                <c:pt idx="71788">
                  <c:v>-226.88649999999998</c:v>
                </c:pt>
                <c:pt idx="71789">
                  <c:v>-226.88449999999997</c:v>
                </c:pt>
                <c:pt idx="71790">
                  <c:v>-226.88249999999996</c:v>
                </c:pt>
                <c:pt idx="71791">
                  <c:v>-226.88049999999998</c:v>
                </c:pt>
                <c:pt idx="71792">
                  <c:v>-226.87849999999997</c:v>
                </c:pt>
                <c:pt idx="71793">
                  <c:v>-226.87649999999996</c:v>
                </c:pt>
                <c:pt idx="71794">
                  <c:v>-226.87449999999998</c:v>
                </c:pt>
                <c:pt idx="71795">
                  <c:v>-226.87249999999997</c:v>
                </c:pt>
                <c:pt idx="71796">
                  <c:v>-226.87049999999996</c:v>
                </c:pt>
                <c:pt idx="71797">
                  <c:v>-226.86849999999998</c:v>
                </c:pt>
                <c:pt idx="71798">
                  <c:v>-226.86649999999997</c:v>
                </c:pt>
                <c:pt idx="71799">
                  <c:v>-226.86449999999996</c:v>
                </c:pt>
                <c:pt idx="71800">
                  <c:v>-226.86249999999998</c:v>
                </c:pt>
                <c:pt idx="71801">
                  <c:v>-226.86049999999997</c:v>
                </c:pt>
                <c:pt idx="71802">
                  <c:v>-226.85849999999996</c:v>
                </c:pt>
                <c:pt idx="71803">
                  <c:v>-226.85649999999998</c:v>
                </c:pt>
                <c:pt idx="71804">
                  <c:v>-226.85449999999997</c:v>
                </c:pt>
                <c:pt idx="71805">
                  <c:v>-226.85249999999996</c:v>
                </c:pt>
                <c:pt idx="71806">
                  <c:v>-226.85049999999998</c:v>
                </c:pt>
                <c:pt idx="71807">
                  <c:v>-226.84849999999997</c:v>
                </c:pt>
                <c:pt idx="71808">
                  <c:v>-226.84649999999996</c:v>
                </c:pt>
                <c:pt idx="71809">
                  <c:v>-226.84449999999998</c:v>
                </c:pt>
                <c:pt idx="71810">
                  <c:v>-226.84249999999997</c:v>
                </c:pt>
                <c:pt idx="71811">
                  <c:v>-226.84049999999996</c:v>
                </c:pt>
                <c:pt idx="71812">
                  <c:v>-226.83849999999998</c:v>
                </c:pt>
                <c:pt idx="71813">
                  <c:v>-226.83649999999997</c:v>
                </c:pt>
                <c:pt idx="71814">
                  <c:v>-226.83449999999999</c:v>
                </c:pt>
                <c:pt idx="71815">
                  <c:v>-226.83249999999998</c:v>
                </c:pt>
                <c:pt idx="71816">
                  <c:v>-226.83049999999997</c:v>
                </c:pt>
                <c:pt idx="71817">
                  <c:v>-226.82849999999999</c:v>
                </c:pt>
                <c:pt idx="71818">
                  <c:v>-226.82649999999998</c:v>
                </c:pt>
                <c:pt idx="71819">
                  <c:v>-226.82449999999997</c:v>
                </c:pt>
                <c:pt idx="71820">
                  <c:v>-226.82249999999999</c:v>
                </c:pt>
                <c:pt idx="71821">
                  <c:v>-226.82049999999998</c:v>
                </c:pt>
                <c:pt idx="71822">
                  <c:v>-226.81849999999997</c:v>
                </c:pt>
                <c:pt idx="71823">
                  <c:v>-226.81649999999999</c:v>
                </c:pt>
                <c:pt idx="71824">
                  <c:v>-226.81449999999998</c:v>
                </c:pt>
                <c:pt idx="71825">
                  <c:v>-226.81249999999997</c:v>
                </c:pt>
                <c:pt idx="71826">
                  <c:v>-226.81049999999999</c:v>
                </c:pt>
                <c:pt idx="71827">
                  <c:v>-226.80849999999998</c:v>
                </c:pt>
                <c:pt idx="71828">
                  <c:v>-226.80649999999997</c:v>
                </c:pt>
                <c:pt idx="71829">
                  <c:v>-226.80449999999999</c:v>
                </c:pt>
                <c:pt idx="71830">
                  <c:v>-226.80249999999998</c:v>
                </c:pt>
                <c:pt idx="71831">
                  <c:v>-226.80049999999997</c:v>
                </c:pt>
                <c:pt idx="71832">
                  <c:v>-226.79849999999999</c:v>
                </c:pt>
                <c:pt idx="71833">
                  <c:v>-226.79649999999998</c:v>
                </c:pt>
                <c:pt idx="71834">
                  <c:v>-226.79449999999997</c:v>
                </c:pt>
                <c:pt idx="71835">
                  <c:v>-226.79249999999999</c:v>
                </c:pt>
                <c:pt idx="71836">
                  <c:v>-226.79049999999998</c:v>
                </c:pt>
                <c:pt idx="71837">
                  <c:v>-226.78849999999997</c:v>
                </c:pt>
                <c:pt idx="71838">
                  <c:v>-226.78649999999999</c:v>
                </c:pt>
                <c:pt idx="71839">
                  <c:v>-226.78449999999998</c:v>
                </c:pt>
                <c:pt idx="71840">
                  <c:v>-226.78249999999997</c:v>
                </c:pt>
                <c:pt idx="71841">
                  <c:v>-226.78049999999999</c:v>
                </c:pt>
                <c:pt idx="71842">
                  <c:v>-226.77849999999998</c:v>
                </c:pt>
                <c:pt idx="71843">
                  <c:v>-226.77649999999997</c:v>
                </c:pt>
                <c:pt idx="71844">
                  <c:v>-226.77449999999999</c:v>
                </c:pt>
                <c:pt idx="71845">
                  <c:v>-226.77249999999998</c:v>
                </c:pt>
                <c:pt idx="71846">
                  <c:v>-226.77049999999997</c:v>
                </c:pt>
                <c:pt idx="71847">
                  <c:v>-226.76849999999999</c:v>
                </c:pt>
                <c:pt idx="71848">
                  <c:v>-226.76649999999998</c:v>
                </c:pt>
                <c:pt idx="71849">
                  <c:v>-226.76449999999997</c:v>
                </c:pt>
                <c:pt idx="71850">
                  <c:v>-226.76249999999999</c:v>
                </c:pt>
                <c:pt idx="71851">
                  <c:v>-226.76049999999998</c:v>
                </c:pt>
                <c:pt idx="71852">
                  <c:v>-226.75849999999997</c:v>
                </c:pt>
                <c:pt idx="71853">
                  <c:v>-226.75649999999999</c:v>
                </c:pt>
                <c:pt idx="71854">
                  <c:v>-226.75449999999998</c:v>
                </c:pt>
                <c:pt idx="71855">
                  <c:v>-226.75249999999997</c:v>
                </c:pt>
                <c:pt idx="71856">
                  <c:v>-226.75049999999999</c:v>
                </c:pt>
                <c:pt idx="71857">
                  <c:v>-226.74849999999998</c:v>
                </c:pt>
                <c:pt idx="71858">
                  <c:v>-226.74649999999997</c:v>
                </c:pt>
                <c:pt idx="71859">
                  <c:v>-226.74449999999999</c:v>
                </c:pt>
                <c:pt idx="71860">
                  <c:v>-226.74249999999998</c:v>
                </c:pt>
                <c:pt idx="71861">
                  <c:v>-226.74049999999997</c:v>
                </c:pt>
                <c:pt idx="71862">
                  <c:v>-226.73849999999999</c:v>
                </c:pt>
                <c:pt idx="71863">
                  <c:v>-226.73649999999998</c:v>
                </c:pt>
                <c:pt idx="71864">
                  <c:v>-226.73449999999997</c:v>
                </c:pt>
                <c:pt idx="71865">
                  <c:v>-226.73249999999999</c:v>
                </c:pt>
                <c:pt idx="71866">
                  <c:v>-226.73049999999998</c:v>
                </c:pt>
                <c:pt idx="71867">
                  <c:v>-226.72849999999997</c:v>
                </c:pt>
                <c:pt idx="71868">
                  <c:v>-226.72649999999999</c:v>
                </c:pt>
                <c:pt idx="71869">
                  <c:v>-226.72449999999998</c:v>
                </c:pt>
                <c:pt idx="71870">
                  <c:v>-226.72249999999997</c:v>
                </c:pt>
                <c:pt idx="71871">
                  <c:v>-226.72049999999999</c:v>
                </c:pt>
                <c:pt idx="71872">
                  <c:v>-226.71849999999998</c:v>
                </c:pt>
                <c:pt idx="71873">
                  <c:v>-226.71649999999997</c:v>
                </c:pt>
                <c:pt idx="71874">
                  <c:v>-226.71449999999999</c:v>
                </c:pt>
                <c:pt idx="71875">
                  <c:v>-226.71249999999998</c:v>
                </c:pt>
                <c:pt idx="71876">
                  <c:v>-226.71049999999997</c:v>
                </c:pt>
                <c:pt idx="71877">
                  <c:v>-226.70849999999999</c:v>
                </c:pt>
                <c:pt idx="71878">
                  <c:v>-226.70649999999998</c:v>
                </c:pt>
                <c:pt idx="71879">
                  <c:v>-226.70449999999997</c:v>
                </c:pt>
                <c:pt idx="71880">
                  <c:v>-226.70249999999999</c:v>
                </c:pt>
                <c:pt idx="71881">
                  <c:v>-226.70049999999998</c:v>
                </c:pt>
                <c:pt idx="71882">
                  <c:v>-226.69849999999997</c:v>
                </c:pt>
                <c:pt idx="71883">
                  <c:v>-226.69649999999999</c:v>
                </c:pt>
                <c:pt idx="71884">
                  <c:v>-226.69449999999998</c:v>
                </c:pt>
                <c:pt idx="71885">
                  <c:v>-226.69249999999997</c:v>
                </c:pt>
                <c:pt idx="71886">
                  <c:v>-226.69049999999999</c:v>
                </c:pt>
                <c:pt idx="71887">
                  <c:v>-226.68849999999998</c:v>
                </c:pt>
                <c:pt idx="71888">
                  <c:v>-226.68649999999997</c:v>
                </c:pt>
                <c:pt idx="71889">
                  <c:v>-226.68449999999999</c:v>
                </c:pt>
                <c:pt idx="71890">
                  <c:v>-226.68249999999998</c:v>
                </c:pt>
                <c:pt idx="71891">
                  <c:v>-226.68049999999997</c:v>
                </c:pt>
                <c:pt idx="71892">
                  <c:v>-226.67849999999999</c:v>
                </c:pt>
                <c:pt idx="71893">
                  <c:v>-226.67649999999998</c:v>
                </c:pt>
                <c:pt idx="71894">
                  <c:v>-226.67449999999997</c:v>
                </c:pt>
                <c:pt idx="71895">
                  <c:v>-226.67249999999999</c:v>
                </c:pt>
                <c:pt idx="71896">
                  <c:v>-226.67049999999998</c:v>
                </c:pt>
                <c:pt idx="71897">
                  <c:v>-226.66849999999997</c:v>
                </c:pt>
                <c:pt idx="71898">
                  <c:v>-226.66649999999998</c:v>
                </c:pt>
                <c:pt idx="71899">
                  <c:v>-226.66449999999998</c:v>
                </c:pt>
                <c:pt idx="71900">
                  <c:v>-226.66249999999997</c:v>
                </c:pt>
                <c:pt idx="71901">
                  <c:v>-226.66049999999998</c:v>
                </c:pt>
                <c:pt idx="71902">
                  <c:v>-226.65849999999998</c:v>
                </c:pt>
                <c:pt idx="71903">
                  <c:v>-226.65649999999997</c:v>
                </c:pt>
                <c:pt idx="71904">
                  <c:v>-226.65449999999998</c:v>
                </c:pt>
                <c:pt idx="71905">
                  <c:v>-226.65249999999997</c:v>
                </c:pt>
                <c:pt idx="71906">
                  <c:v>-226.65049999999997</c:v>
                </c:pt>
                <c:pt idx="71907">
                  <c:v>-226.64849999999998</c:v>
                </c:pt>
                <c:pt idx="71908">
                  <c:v>-226.64649999999997</c:v>
                </c:pt>
                <c:pt idx="71909">
                  <c:v>-226.64449999999997</c:v>
                </c:pt>
                <c:pt idx="71910">
                  <c:v>-226.64249999999998</c:v>
                </c:pt>
                <c:pt idx="71911">
                  <c:v>-226.64049999999997</c:v>
                </c:pt>
                <c:pt idx="71912">
                  <c:v>-226.63849999999996</c:v>
                </c:pt>
                <c:pt idx="71913">
                  <c:v>-226.63649999999998</c:v>
                </c:pt>
                <c:pt idx="71914">
                  <c:v>-226.63449999999997</c:v>
                </c:pt>
                <c:pt idx="71915">
                  <c:v>-226.63249999999996</c:v>
                </c:pt>
                <c:pt idx="71916">
                  <c:v>-226.63049999999998</c:v>
                </c:pt>
                <c:pt idx="71917">
                  <c:v>-226.62849999999997</c:v>
                </c:pt>
                <c:pt idx="71918">
                  <c:v>-226.62649999999996</c:v>
                </c:pt>
                <c:pt idx="71919">
                  <c:v>-226.62449999999998</c:v>
                </c:pt>
                <c:pt idx="71920">
                  <c:v>-226.62249999999997</c:v>
                </c:pt>
                <c:pt idx="71921">
                  <c:v>-226.62049999999996</c:v>
                </c:pt>
                <c:pt idx="71922">
                  <c:v>-226.61849999999998</c:v>
                </c:pt>
                <c:pt idx="71923">
                  <c:v>-226.61649999999997</c:v>
                </c:pt>
                <c:pt idx="71924">
                  <c:v>-226.61449999999996</c:v>
                </c:pt>
                <c:pt idx="71925">
                  <c:v>-226.61249999999998</c:v>
                </c:pt>
                <c:pt idx="71926">
                  <c:v>-226.61049999999997</c:v>
                </c:pt>
                <c:pt idx="71927">
                  <c:v>-226.60849999999996</c:v>
                </c:pt>
                <c:pt idx="71928">
                  <c:v>-226.60649999999998</c:v>
                </c:pt>
                <c:pt idx="71929">
                  <c:v>-226.60449999999997</c:v>
                </c:pt>
                <c:pt idx="71930">
                  <c:v>-226.60249999999996</c:v>
                </c:pt>
                <c:pt idx="71931">
                  <c:v>-226.60049999999998</c:v>
                </c:pt>
                <c:pt idx="71932">
                  <c:v>-226.59849999999997</c:v>
                </c:pt>
                <c:pt idx="71933">
                  <c:v>-226.59649999999996</c:v>
                </c:pt>
                <c:pt idx="71934">
                  <c:v>-226.59449999999998</c:v>
                </c:pt>
                <c:pt idx="71935">
                  <c:v>-226.59249999999997</c:v>
                </c:pt>
                <c:pt idx="71936">
                  <c:v>-226.59049999999996</c:v>
                </c:pt>
                <c:pt idx="71937">
                  <c:v>-226.58849999999998</c:v>
                </c:pt>
                <c:pt idx="71938">
                  <c:v>-226.58649999999997</c:v>
                </c:pt>
                <c:pt idx="71939">
                  <c:v>-226.58449999999999</c:v>
                </c:pt>
                <c:pt idx="71940">
                  <c:v>-226.58249999999998</c:v>
                </c:pt>
                <c:pt idx="71941">
                  <c:v>-226.58049999999997</c:v>
                </c:pt>
                <c:pt idx="71942">
                  <c:v>-226.57849999999999</c:v>
                </c:pt>
                <c:pt idx="71943">
                  <c:v>-226.57649999999998</c:v>
                </c:pt>
                <c:pt idx="71944">
                  <c:v>-226.57449999999997</c:v>
                </c:pt>
                <c:pt idx="71945">
                  <c:v>-226.57249999999999</c:v>
                </c:pt>
                <c:pt idx="71946">
                  <c:v>-226.57049999999998</c:v>
                </c:pt>
                <c:pt idx="71947">
                  <c:v>-226.56849999999997</c:v>
                </c:pt>
                <c:pt idx="71948">
                  <c:v>-226.56649999999999</c:v>
                </c:pt>
                <c:pt idx="71949">
                  <c:v>-226.56449999999998</c:v>
                </c:pt>
                <c:pt idx="71950">
                  <c:v>-226.56249999999997</c:v>
                </c:pt>
                <c:pt idx="71951">
                  <c:v>-226.56049999999999</c:v>
                </c:pt>
                <c:pt idx="71952">
                  <c:v>-226.55849999999998</c:v>
                </c:pt>
                <c:pt idx="71953">
                  <c:v>-226.55649999999997</c:v>
                </c:pt>
                <c:pt idx="71954">
                  <c:v>-226.55449999999999</c:v>
                </c:pt>
                <c:pt idx="71955">
                  <c:v>-226.55249999999998</c:v>
                </c:pt>
                <c:pt idx="71956">
                  <c:v>-226.55049999999997</c:v>
                </c:pt>
                <c:pt idx="71957">
                  <c:v>-226.54849999999999</c:v>
                </c:pt>
                <c:pt idx="71958">
                  <c:v>-226.54649999999998</c:v>
                </c:pt>
                <c:pt idx="71959">
                  <c:v>-226.54449999999997</c:v>
                </c:pt>
                <c:pt idx="71960">
                  <c:v>-226.54249999999999</c:v>
                </c:pt>
                <c:pt idx="71961">
                  <c:v>-226.54049999999998</c:v>
                </c:pt>
                <c:pt idx="71962">
                  <c:v>-226.53849999999997</c:v>
                </c:pt>
                <c:pt idx="71963">
                  <c:v>-226.53649999999999</c:v>
                </c:pt>
                <c:pt idx="71964">
                  <c:v>-226.53449999999998</c:v>
                </c:pt>
                <c:pt idx="71965">
                  <c:v>-226.53249999999997</c:v>
                </c:pt>
                <c:pt idx="71966">
                  <c:v>-226.53049999999999</c:v>
                </c:pt>
                <c:pt idx="71967">
                  <c:v>-226.52849999999998</c:v>
                </c:pt>
                <c:pt idx="71968">
                  <c:v>-226.52649999999997</c:v>
                </c:pt>
                <c:pt idx="71969">
                  <c:v>-226.52449999999999</c:v>
                </c:pt>
                <c:pt idx="71970">
                  <c:v>-226.52249999999998</c:v>
                </c:pt>
                <c:pt idx="71971">
                  <c:v>-226.52049999999997</c:v>
                </c:pt>
                <c:pt idx="71972">
                  <c:v>-226.51849999999999</c:v>
                </c:pt>
                <c:pt idx="71973">
                  <c:v>-226.51649999999998</c:v>
                </c:pt>
                <c:pt idx="71974">
                  <c:v>-226.51449999999997</c:v>
                </c:pt>
                <c:pt idx="71975">
                  <c:v>-226.51249999999999</c:v>
                </c:pt>
                <c:pt idx="71976">
                  <c:v>-226.51049999999998</c:v>
                </c:pt>
                <c:pt idx="71977">
                  <c:v>-226.50849999999997</c:v>
                </c:pt>
                <c:pt idx="71978">
                  <c:v>-226.50649999999999</c:v>
                </c:pt>
                <c:pt idx="71979">
                  <c:v>-226.50449999999998</c:v>
                </c:pt>
                <c:pt idx="71980">
                  <c:v>-226.50249999999997</c:v>
                </c:pt>
                <c:pt idx="71981">
                  <c:v>-226.50049999999999</c:v>
                </c:pt>
                <c:pt idx="71982">
                  <c:v>-226.49849999999998</c:v>
                </c:pt>
                <c:pt idx="71983">
                  <c:v>-226.49649999999997</c:v>
                </c:pt>
                <c:pt idx="71984">
                  <c:v>-226.49449999999999</c:v>
                </c:pt>
                <c:pt idx="71985">
                  <c:v>-226.49249999999998</c:v>
                </c:pt>
                <c:pt idx="71986">
                  <c:v>-226.49049999999997</c:v>
                </c:pt>
                <c:pt idx="71987">
                  <c:v>-226.48849999999999</c:v>
                </c:pt>
                <c:pt idx="71988">
                  <c:v>-226.48649999999998</c:v>
                </c:pt>
                <c:pt idx="71989">
                  <c:v>-226.48449999999997</c:v>
                </c:pt>
                <c:pt idx="71990">
                  <c:v>-226.48249999999999</c:v>
                </c:pt>
                <c:pt idx="71991">
                  <c:v>-226.48049999999998</c:v>
                </c:pt>
                <c:pt idx="71992">
                  <c:v>-226.47849999999997</c:v>
                </c:pt>
                <c:pt idx="71993">
                  <c:v>-226.47649999999999</c:v>
                </c:pt>
                <c:pt idx="71994">
                  <c:v>-226.47449999999998</c:v>
                </c:pt>
                <c:pt idx="71995">
                  <c:v>-226.47249999999997</c:v>
                </c:pt>
                <c:pt idx="71996">
                  <c:v>-226.47049999999999</c:v>
                </c:pt>
                <c:pt idx="71997">
                  <c:v>-226.46849999999998</c:v>
                </c:pt>
                <c:pt idx="71998">
                  <c:v>-226.46649999999997</c:v>
                </c:pt>
                <c:pt idx="71999">
                  <c:v>-226.46449999999999</c:v>
                </c:pt>
                <c:pt idx="72000">
                  <c:v>-226.46249999999998</c:v>
                </c:pt>
                <c:pt idx="72001">
                  <c:v>-226.46049999999997</c:v>
                </c:pt>
                <c:pt idx="72002">
                  <c:v>-226.45849999999999</c:v>
                </c:pt>
                <c:pt idx="72003">
                  <c:v>-226.45649999999998</c:v>
                </c:pt>
                <c:pt idx="72004">
                  <c:v>-226.45449999999997</c:v>
                </c:pt>
                <c:pt idx="72005">
                  <c:v>-226.45249999999999</c:v>
                </c:pt>
                <c:pt idx="72006">
                  <c:v>-226.45049999999998</c:v>
                </c:pt>
                <c:pt idx="72007">
                  <c:v>-226.44849999999997</c:v>
                </c:pt>
                <c:pt idx="72008">
                  <c:v>-226.44649999999999</c:v>
                </c:pt>
                <c:pt idx="72009">
                  <c:v>-226.44449999999998</c:v>
                </c:pt>
                <c:pt idx="72010">
                  <c:v>-226.44249999999997</c:v>
                </c:pt>
                <c:pt idx="72011">
                  <c:v>-226.44049999999999</c:v>
                </c:pt>
                <c:pt idx="72012">
                  <c:v>-226.43849999999998</c:v>
                </c:pt>
                <c:pt idx="72013">
                  <c:v>-226.43649999999997</c:v>
                </c:pt>
                <c:pt idx="72014">
                  <c:v>-226.43449999999999</c:v>
                </c:pt>
                <c:pt idx="72015">
                  <c:v>-226.43249999999998</c:v>
                </c:pt>
                <c:pt idx="72016">
                  <c:v>-226.43049999999997</c:v>
                </c:pt>
                <c:pt idx="72017">
                  <c:v>-226.42849999999999</c:v>
                </c:pt>
                <c:pt idx="72018">
                  <c:v>-226.42649999999998</c:v>
                </c:pt>
                <c:pt idx="72019">
                  <c:v>-226.42449999999997</c:v>
                </c:pt>
                <c:pt idx="72020">
                  <c:v>-226.42249999999999</c:v>
                </c:pt>
                <c:pt idx="72021">
                  <c:v>-226.42049999999998</c:v>
                </c:pt>
                <c:pt idx="72022">
                  <c:v>-226.41849999999997</c:v>
                </c:pt>
                <c:pt idx="72023">
                  <c:v>-226.41649999999998</c:v>
                </c:pt>
                <c:pt idx="72024">
                  <c:v>-226.41449999999998</c:v>
                </c:pt>
                <c:pt idx="72025">
                  <c:v>-226.41249999999997</c:v>
                </c:pt>
                <c:pt idx="72026">
                  <c:v>-226.41049999999998</c:v>
                </c:pt>
                <c:pt idx="72027">
                  <c:v>-226.40849999999998</c:v>
                </c:pt>
                <c:pt idx="72028">
                  <c:v>-226.40649999999997</c:v>
                </c:pt>
                <c:pt idx="72029">
                  <c:v>-226.40449999999998</c:v>
                </c:pt>
                <c:pt idx="72030">
                  <c:v>-226.40249999999997</c:v>
                </c:pt>
                <c:pt idx="72031">
                  <c:v>-226.40049999999997</c:v>
                </c:pt>
                <c:pt idx="72032">
                  <c:v>-226.39849999999998</c:v>
                </c:pt>
                <c:pt idx="72033">
                  <c:v>-226.39649999999997</c:v>
                </c:pt>
                <c:pt idx="72034">
                  <c:v>-226.39449999999997</c:v>
                </c:pt>
                <c:pt idx="72035">
                  <c:v>-226.39249999999998</c:v>
                </c:pt>
                <c:pt idx="72036">
                  <c:v>-226.39049999999997</c:v>
                </c:pt>
                <c:pt idx="72037">
                  <c:v>-226.38849999999996</c:v>
                </c:pt>
                <c:pt idx="72038">
                  <c:v>-226.38649999999998</c:v>
                </c:pt>
                <c:pt idx="72039">
                  <c:v>-226.38449999999997</c:v>
                </c:pt>
                <c:pt idx="72040">
                  <c:v>-226.38249999999996</c:v>
                </c:pt>
                <c:pt idx="72041">
                  <c:v>-226.38049999999998</c:v>
                </c:pt>
                <c:pt idx="72042">
                  <c:v>-226.37849999999997</c:v>
                </c:pt>
                <c:pt idx="72043">
                  <c:v>-226.37649999999996</c:v>
                </c:pt>
                <c:pt idx="72044">
                  <c:v>-226.37449999999998</c:v>
                </c:pt>
                <c:pt idx="72045">
                  <c:v>-226.37249999999997</c:v>
                </c:pt>
                <c:pt idx="72046">
                  <c:v>-226.37049999999996</c:v>
                </c:pt>
                <c:pt idx="72047">
                  <c:v>-226.36849999999998</c:v>
                </c:pt>
                <c:pt idx="72048">
                  <c:v>-226.36649999999997</c:v>
                </c:pt>
                <c:pt idx="72049">
                  <c:v>-226.36449999999996</c:v>
                </c:pt>
                <c:pt idx="72050">
                  <c:v>-226.36249999999998</c:v>
                </c:pt>
                <c:pt idx="72051">
                  <c:v>-226.36049999999997</c:v>
                </c:pt>
                <c:pt idx="72052">
                  <c:v>-226.35849999999996</c:v>
                </c:pt>
                <c:pt idx="72053">
                  <c:v>-226.35649999999998</c:v>
                </c:pt>
                <c:pt idx="72054">
                  <c:v>-226.35449999999997</c:v>
                </c:pt>
                <c:pt idx="72055">
                  <c:v>-226.35249999999996</c:v>
                </c:pt>
                <c:pt idx="72056">
                  <c:v>-226.35049999999998</c:v>
                </c:pt>
                <c:pt idx="72057">
                  <c:v>-226.34849999999997</c:v>
                </c:pt>
                <c:pt idx="72058">
                  <c:v>-226.34649999999996</c:v>
                </c:pt>
                <c:pt idx="72059">
                  <c:v>-226.34449999999998</c:v>
                </c:pt>
                <c:pt idx="72060">
                  <c:v>-226.34249999999997</c:v>
                </c:pt>
                <c:pt idx="72061">
                  <c:v>-226.34049999999996</c:v>
                </c:pt>
                <c:pt idx="72062">
                  <c:v>-226.33849999999998</c:v>
                </c:pt>
                <c:pt idx="72063">
                  <c:v>-226.33649999999997</c:v>
                </c:pt>
                <c:pt idx="72064">
                  <c:v>-226.33449999999999</c:v>
                </c:pt>
                <c:pt idx="72065">
                  <c:v>-226.33249999999998</c:v>
                </c:pt>
                <c:pt idx="72066">
                  <c:v>-226.33049999999997</c:v>
                </c:pt>
                <c:pt idx="72067">
                  <c:v>-226.32849999999999</c:v>
                </c:pt>
                <c:pt idx="72068">
                  <c:v>-226.32649999999998</c:v>
                </c:pt>
                <c:pt idx="72069">
                  <c:v>-226.32449999999997</c:v>
                </c:pt>
                <c:pt idx="72070">
                  <c:v>-226.32249999999999</c:v>
                </c:pt>
                <c:pt idx="72071">
                  <c:v>-226.32049999999998</c:v>
                </c:pt>
                <c:pt idx="72072">
                  <c:v>-226.31849999999997</c:v>
                </c:pt>
                <c:pt idx="72073">
                  <c:v>-226.31649999999999</c:v>
                </c:pt>
                <c:pt idx="72074">
                  <c:v>-226.31449999999998</c:v>
                </c:pt>
                <c:pt idx="72075">
                  <c:v>-226.31249999999997</c:v>
                </c:pt>
                <c:pt idx="72076">
                  <c:v>-226.31049999999999</c:v>
                </c:pt>
                <c:pt idx="72077">
                  <c:v>-226.30849999999998</c:v>
                </c:pt>
                <c:pt idx="72078">
                  <c:v>-226.30649999999997</c:v>
                </c:pt>
                <c:pt idx="72079">
                  <c:v>-226.30449999999999</c:v>
                </c:pt>
                <c:pt idx="72080">
                  <c:v>-226.30249999999998</c:v>
                </c:pt>
                <c:pt idx="72081">
                  <c:v>-226.30049999999997</c:v>
                </c:pt>
                <c:pt idx="72082">
                  <c:v>-226.29849999999999</c:v>
                </c:pt>
                <c:pt idx="72083">
                  <c:v>-226.29649999999998</c:v>
                </c:pt>
                <c:pt idx="72084">
                  <c:v>-226.29449999999997</c:v>
                </c:pt>
                <c:pt idx="72085">
                  <c:v>-226.29249999999999</c:v>
                </c:pt>
                <c:pt idx="72086">
                  <c:v>-226.29049999999998</c:v>
                </c:pt>
                <c:pt idx="72087">
                  <c:v>-226.28849999999997</c:v>
                </c:pt>
                <c:pt idx="72088">
                  <c:v>-226.28649999999999</c:v>
                </c:pt>
                <c:pt idx="72089">
                  <c:v>-226.28449999999998</c:v>
                </c:pt>
                <c:pt idx="72090">
                  <c:v>-226.28249999999997</c:v>
                </c:pt>
                <c:pt idx="72091">
                  <c:v>-226.28049999999999</c:v>
                </c:pt>
                <c:pt idx="72092">
                  <c:v>-226.27849999999998</c:v>
                </c:pt>
                <c:pt idx="72093">
                  <c:v>-226.27649999999997</c:v>
                </c:pt>
                <c:pt idx="72094">
                  <c:v>-226.27449999999999</c:v>
                </c:pt>
                <c:pt idx="72095">
                  <c:v>-226.27249999999998</c:v>
                </c:pt>
                <c:pt idx="72096">
                  <c:v>-226.27049999999997</c:v>
                </c:pt>
                <c:pt idx="72097">
                  <c:v>-226.26849999999999</c:v>
                </c:pt>
                <c:pt idx="72098">
                  <c:v>-226.26649999999998</c:v>
                </c:pt>
                <c:pt idx="72099">
                  <c:v>-226.26449999999997</c:v>
                </c:pt>
                <c:pt idx="72100">
                  <c:v>-226.26249999999999</c:v>
                </c:pt>
                <c:pt idx="72101">
                  <c:v>-226.26049999999998</c:v>
                </c:pt>
                <c:pt idx="72102">
                  <c:v>-226.25849999999997</c:v>
                </c:pt>
                <c:pt idx="72103">
                  <c:v>-226.25649999999999</c:v>
                </c:pt>
                <c:pt idx="72104">
                  <c:v>-226.25449999999998</c:v>
                </c:pt>
                <c:pt idx="72105">
                  <c:v>-226.25249999999997</c:v>
                </c:pt>
                <c:pt idx="72106">
                  <c:v>-226.25049999999999</c:v>
                </c:pt>
                <c:pt idx="72107">
                  <c:v>-226.24849999999998</c:v>
                </c:pt>
                <c:pt idx="72108">
                  <c:v>-226.24649999999997</c:v>
                </c:pt>
                <c:pt idx="72109">
                  <c:v>-226.24449999999999</c:v>
                </c:pt>
                <c:pt idx="72110">
                  <c:v>-226.24249999999998</c:v>
                </c:pt>
                <c:pt idx="72111">
                  <c:v>-226.24049999999997</c:v>
                </c:pt>
                <c:pt idx="72112">
                  <c:v>-226.23849999999999</c:v>
                </c:pt>
                <c:pt idx="72113">
                  <c:v>-226.23649999999998</c:v>
                </c:pt>
                <c:pt idx="72114">
                  <c:v>-226.23449999999997</c:v>
                </c:pt>
                <c:pt idx="72115">
                  <c:v>-226.23249999999999</c:v>
                </c:pt>
                <c:pt idx="72116">
                  <c:v>-226.23049999999998</c:v>
                </c:pt>
                <c:pt idx="72117">
                  <c:v>-226.22849999999997</c:v>
                </c:pt>
                <c:pt idx="72118">
                  <c:v>-226.22649999999999</c:v>
                </c:pt>
                <c:pt idx="72119">
                  <c:v>-226.22449999999998</c:v>
                </c:pt>
                <c:pt idx="72120">
                  <c:v>-226.22249999999997</c:v>
                </c:pt>
                <c:pt idx="72121">
                  <c:v>-226.22049999999999</c:v>
                </c:pt>
                <c:pt idx="72122">
                  <c:v>-226.21849999999998</c:v>
                </c:pt>
                <c:pt idx="72123">
                  <c:v>-226.21649999999997</c:v>
                </c:pt>
                <c:pt idx="72124">
                  <c:v>-226.21449999999999</c:v>
                </c:pt>
                <c:pt idx="72125">
                  <c:v>-226.21249999999998</c:v>
                </c:pt>
                <c:pt idx="72126">
                  <c:v>-226.21049999999997</c:v>
                </c:pt>
                <c:pt idx="72127">
                  <c:v>-226.20849999999999</c:v>
                </c:pt>
                <c:pt idx="72128">
                  <c:v>-226.20649999999998</c:v>
                </c:pt>
                <c:pt idx="72129">
                  <c:v>-226.20449999999997</c:v>
                </c:pt>
                <c:pt idx="72130">
                  <c:v>-226.20249999999999</c:v>
                </c:pt>
                <c:pt idx="72131">
                  <c:v>-226.20049999999998</c:v>
                </c:pt>
                <c:pt idx="72132">
                  <c:v>-226.19849999999997</c:v>
                </c:pt>
                <c:pt idx="72133">
                  <c:v>-226.19649999999999</c:v>
                </c:pt>
                <c:pt idx="72134">
                  <c:v>-226.19449999999998</c:v>
                </c:pt>
                <c:pt idx="72135">
                  <c:v>-226.19249999999997</c:v>
                </c:pt>
                <c:pt idx="72136">
                  <c:v>-226.19049999999999</c:v>
                </c:pt>
                <c:pt idx="72137">
                  <c:v>-226.18849999999998</c:v>
                </c:pt>
                <c:pt idx="72138">
                  <c:v>-226.18649999999997</c:v>
                </c:pt>
                <c:pt idx="72139">
                  <c:v>-226.18449999999999</c:v>
                </c:pt>
                <c:pt idx="72140">
                  <c:v>-226.18249999999998</c:v>
                </c:pt>
                <c:pt idx="72141">
                  <c:v>-226.18049999999997</c:v>
                </c:pt>
                <c:pt idx="72142">
                  <c:v>-226.17849999999999</c:v>
                </c:pt>
                <c:pt idx="72143">
                  <c:v>-226.17649999999998</c:v>
                </c:pt>
                <c:pt idx="72144">
                  <c:v>-226.17449999999997</c:v>
                </c:pt>
                <c:pt idx="72145">
                  <c:v>-226.17249999999999</c:v>
                </c:pt>
                <c:pt idx="72146">
                  <c:v>-226.17049999999998</c:v>
                </c:pt>
                <c:pt idx="72147">
                  <c:v>-226.16849999999997</c:v>
                </c:pt>
                <c:pt idx="72148">
                  <c:v>-226.16649999999998</c:v>
                </c:pt>
                <c:pt idx="72149">
                  <c:v>-226.16449999999998</c:v>
                </c:pt>
                <c:pt idx="72150">
                  <c:v>-226.16249999999997</c:v>
                </c:pt>
                <c:pt idx="72151">
                  <c:v>-226.16049999999998</c:v>
                </c:pt>
                <c:pt idx="72152">
                  <c:v>-226.15849999999998</c:v>
                </c:pt>
                <c:pt idx="72153">
                  <c:v>-226.15649999999997</c:v>
                </c:pt>
                <c:pt idx="72154">
                  <c:v>-226.15449999999998</c:v>
                </c:pt>
                <c:pt idx="72155">
                  <c:v>-226.15249999999997</c:v>
                </c:pt>
                <c:pt idx="72156">
                  <c:v>-226.15049999999997</c:v>
                </c:pt>
                <c:pt idx="72157">
                  <c:v>-226.14849999999998</c:v>
                </c:pt>
                <c:pt idx="72158">
                  <c:v>-226.14649999999997</c:v>
                </c:pt>
                <c:pt idx="72159">
                  <c:v>-226.14449999999997</c:v>
                </c:pt>
                <c:pt idx="72160">
                  <c:v>-226.14249999999998</c:v>
                </c:pt>
                <c:pt idx="72161">
                  <c:v>-226.14049999999997</c:v>
                </c:pt>
                <c:pt idx="72162">
                  <c:v>-226.13849999999996</c:v>
                </c:pt>
                <c:pt idx="72163">
                  <c:v>-226.13649999999998</c:v>
                </c:pt>
                <c:pt idx="72164">
                  <c:v>-226.13449999999997</c:v>
                </c:pt>
                <c:pt idx="72165">
                  <c:v>-226.13249999999996</c:v>
                </c:pt>
                <c:pt idx="72166">
                  <c:v>-226.13049999999998</c:v>
                </c:pt>
                <c:pt idx="72167">
                  <c:v>-226.12849999999997</c:v>
                </c:pt>
                <c:pt idx="72168">
                  <c:v>-226.12649999999996</c:v>
                </c:pt>
                <c:pt idx="72169">
                  <c:v>-226.12449999999998</c:v>
                </c:pt>
                <c:pt idx="72170">
                  <c:v>-226.12249999999997</c:v>
                </c:pt>
                <c:pt idx="72171">
                  <c:v>-226.12049999999996</c:v>
                </c:pt>
                <c:pt idx="72172">
                  <c:v>-226.11849999999998</c:v>
                </c:pt>
                <c:pt idx="72173">
                  <c:v>-226.11649999999997</c:v>
                </c:pt>
                <c:pt idx="72174">
                  <c:v>-226.11449999999996</c:v>
                </c:pt>
                <c:pt idx="72175">
                  <c:v>-226.11249999999998</c:v>
                </c:pt>
                <c:pt idx="72176">
                  <c:v>-226.11049999999997</c:v>
                </c:pt>
                <c:pt idx="72177">
                  <c:v>-226.10849999999996</c:v>
                </c:pt>
                <c:pt idx="72178">
                  <c:v>-226.10649999999998</c:v>
                </c:pt>
                <c:pt idx="72179">
                  <c:v>-226.10449999999997</c:v>
                </c:pt>
                <c:pt idx="72180">
                  <c:v>-226.10249999999996</c:v>
                </c:pt>
                <c:pt idx="72181">
                  <c:v>-226.10049999999998</c:v>
                </c:pt>
                <c:pt idx="72182">
                  <c:v>-226.09849999999997</c:v>
                </c:pt>
                <c:pt idx="72183">
                  <c:v>-226.09649999999996</c:v>
                </c:pt>
                <c:pt idx="72184">
                  <c:v>-226.09449999999998</c:v>
                </c:pt>
                <c:pt idx="72185">
                  <c:v>-226.09249999999997</c:v>
                </c:pt>
                <c:pt idx="72186">
                  <c:v>-226.09049999999996</c:v>
                </c:pt>
                <c:pt idx="72187">
                  <c:v>-226.08849999999998</c:v>
                </c:pt>
                <c:pt idx="72188">
                  <c:v>-226.08649999999997</c:v>
                </c:pt>
                <c:pt idx="72189">
                  <c:v>-226.08449999999999</c:v>
                </c:pt>
                <c:pt idx="72190">
                  <c:v>-226.08249999999998</c:v>
                </c:pt>
                <c:pt idx="72191">
                  <c:v>-226.08049999999997</c:v>
                </c:pt>
                <c:pt idx="72192">
                  <c:v>-226.07849999999999</c:v>
                </c:pt>
                <c:pt idx="72193">
                  <c:v>-226.07649999999998</c:v>
                </c:pt>
                <c:pt idx="72194">
                  <c:v>-226.07449999999997</c:v>
                </c:pt>
                <c:pt idx="72195">
                  <c:v>-226.07249999999999</c:v>
                </c:pt>
                <c:pt idx="72196">
                  <c:v>-226.07049999999998</c:v>
                </c:pt>
                <c:pt idx="72197">
                  <c:v>-226.06849999999997</c:v>
                </c:pt>
                <c:pt idx="72198">
                  <c:v>-226.06649999999999</c:v>
                </c:pt>
                <c:pt idx="72199">
                  <c:v>-226.06449999999998</c:v>
                </c:pt>
                <c:pt idx="72200">
                  <c:v>-226.06249999999997</c:v>
                </c:pt>
                <c:pt idx="72201">
                  <c:v>-226.06049999999999</c:v>
                </c:pt>
                <c:pt idx="72202">
                  <c:v>-226.05849999999998</c:v>
                </c:pt>
                <c:pt idx="72203">
                  <c:v>-226.05649999999997</c:v>
                </c:pt>
                <c:pt idx="72204">
                  <c:v>-226.05449999999999</c:v>
                </c:pt>
                <c:pt idx="72205">
                  <c:v>-226.05249999999998</c:v>
                </c:pt>
                <c:pt idx="72206">
                  <c:v>-226.05049999999997</c:v>
                </c:pt>
                <c:pt idx="72207">
                  <c:v>-226.04849999999999</c:v>
                </c:pt>
                <c:pt idx="72208">
                  <c:v>-226.04649999999998</c:v>
                </c:pt>
                <c:pt idx="72209">
                  <c:v>-226.04449999999997</c:v>
                </c:pt>
                <c:pt idx="72210">
                  <c:v>-226.04249999999999</c:v>
                </c:pt>
                <c:pt idx="72211">
                  <c:v>-226.04049999999998</c:v>
                </c:pt>
                <c:pt idx="72212">
                  <c:v>-226.03849999999997</c:v>
                </c:pt>
                <c:pt idx="72213">
                  <c:v>-226.03649999999999</c:v>
                </c:pt>
                <c:pt idx="72214">
                  <c:v>-226.03449999999998</c:v>
                </c:pt>
                <c:pt idx="72215">
                  <c:v>-226.03249999999997</c:v>
                </c:pt>
                <c:pt idx="72216">
                  <c:v>-226.03049999999999</c:v>
                </c:pt>
                <c:pt idx="72217">
                  <c:v>-226.02849999999998</c:v>
                </c:pt>
                <c:pt idx="72218">
                  <c:v>-226.02649999999997</c:v>
                </c:pt>
                <c:pt idx="72219">
                  <c:v>-226.02449999999999</c:v>
                </c:pt>
                <c:pt idx="72220">
                  <c:v>-226.02249999999998</c:v>
                </c:pt>
                <c:pt idx="72221">
                  <c:v>-226.02049999999997</c:v>
                </c:pt>
                <c:pt idx="72222">
                  <c:v>-226.01849999999999</c:v>
                </c:pt>
                <c:pt idx="72223">
                  <c:v>-226.01649999999998</c:v>
                </c:pt>
                <c:pt idx="72224">
                  <c:v>-226.01449999999997</c:v>
                </c:pt>
                <c:pt idx="72225">
                  <c:v>-226.01249999999999</c:v>
                </c:pt>
                <c:pt idx="72226">
                  <c:v>-226.01049999999998</c:v>
                </c:pt>
                <c:pt idx="72227">
                  <c:v>-226.00849999999997</c:v>
                </c:pt>
                <c:pt idx="72228">
                  <c:v>-226.00649999999999</c:v>
                </c:pt>
                <c:pt idx="72229">
                  <c:v>-226.00449999999998</c:v>
                </c:pt>
                <c:pt idx="72230">
                  <c:v>-226.00249999999997</c:v>
                </c:pt>
                <c:pt idx="72231">
                  <c:v>-226.00049999999999</c:v>
                </c:pt>
                <c:pt idx="72232">
                  <c:v>-225.99849999999998</c:v>
                </c:pt>
                <c:pt idx="72233">
                  <c:v>-225.99649999999997</c:v>
                </c:pt>
                <c:pt idx="72234">
                  <c:v>-225.99449999999999</c:v>
                </c:pt>
                <c:pt idx="72235">
                  <c:v>-225.99249999999998</c:v>
                </c:pt>
                <c:pt idx="72236">
                  <c:v>-225.99049999999997</c:v>
                </c:pt>
                <c:pt idx="72237">
                  <c:v>-225.98849999999999</c:v>
                </c:pt>
                <c:pt idx="72238">
                  <c:v>-225.98649999999998</c:v>
                </c:pt>
                <c:pt idx="72239">
                  <c:v>-225.98449999999997</c:v>
                </c:pt>
                <c:pt idx="72240">
                  <c:v>-225.98249999999999</c:v>
                </c:pt>
                <c:pt idx="72241">
                  <c:v>-225.98049999999998</c:v>
                </c:pt>
                <c:pt idx="72242">
                  <c:v>-225.97849999999997</c:v>
                </c:pt>
                <c:pt idx="72243">
                  <c:v>-225.97649999999999</c:v>
                </c:pt>
                <c:pt idx="72244">
                  <c:v>-225.97449999999998</c:v>
                </c:pt>
                <c:pt idx="72245">
                  <c:v>-225.97249999999997</c:v>
                </c:pt>
                <c:pt idx="72246">
                  <c:v>-225.97049999999999</c:v>
                </c:pt>
                <c:pt idx="72247">
                  <c:v>-225.96849999999998</c:v>
                </c:pt>
                <c:pt idx="72248">
                  <c:v>-225.96649999999997</c:v>
                </c:pt>
                <c:pt idx="72249">
                  <c:v>-225.96449999999999</c:v>
                </c:pt>
                <c:pt idx="72250">
                  <c:v>-225.96249999999998</c:v>
                </c:pt>
                <c:pt idx="72251">
                  <c:v>-225.96049999999997</c:v>
                </c:pt>
                <c:pt idx="72252">
                  <c:v>-225.95849999999999</c:v>
                </c:pt>
                <c:pt idx="72253">
                  <c:v>-225.95649999999998</c:v>
                </c:pt>
                <c:pt idx="72254">
                  <c:v>-225.95449999999997</c:v>
                </c:pt>
                <c:pt idx="72255">
                  <c:v>-225.95249999999999</c:v>
                </c:pt>
                <c:pt idx="72256">
                  <c:v>-225.95049999999998</c:v>
                </c:pt>
                <c:pt idx="72257">
                  <c:v>-225.94849999999997</c:v>
                </c:pt>
                <c:pt idx="72258">
                  <c:v>-225.94649999999999</c:v>
                </c:pt>
                <c:pt idx="72259">
                  <c:v>-225.94449999999998</c:v>
                </c:pt>
                <c:pt idx="72260">
                  <c:v>-225.94249999999997</c:v>
                </c:pt>
                <c:pt idx="72261">
                  <c:v>-225.94049999999999</c:v>
                </c:pt>
                <c:pt idx="72262">
                  <c:v>-225.93849999999998</c:v>
                </c:pt>
                <c:pt idx="72263">
                  <c:v>-225.93649999999997</c:v>
                </c:pt>
                <c:pt idx="72264">
                  <c:v>-225.93449999999999</c:v>
                </c:pt>
                <c:pt idx="72265">
                  <c:v>-225.93249999999998</c:v>
                </c:pt>
                <c:pt idx="72266">
                  <c:v>-225.93049999999997</c:v>
                </c:pt>
                <c:pt idx="72267">
                  <c:v>-225.92849999999999</c:v>
                </c:pt>
                <c:pt idx="72268">
                  <c:v>-225.92649999999998</c:v>
                </c:pt>
                <c:pt idx="72269">
                  <c:v>-225.92449999999997</c:v>
                </c:pt>
                <c:pt idx="72270">
                  <c:v>-225.92249999999999</c:v>
                </c:pt>
                <c:pt idx="72271">
                  <c:v>-225.92049999999998</c:v>
                </c:pt>
                <c:pt idx="72272">
                  <c:v>-225.91849999999997</c:v>
                </c:pt>
                <c:pt idx="72273">
                  <c:v>-225.91649999999998</c:v>
                </c:pt>
                <c:pt idx="72274">
                  <c:v>-225.91449999999998</c:v>
                </c:pt>
                <c:pt idx="72275">
                  <c:v>-225.91249999999997</c:v>
                </c:pt>
                <c:pt idx="72276">
                  <c:v>-225.91049999999998</c:v>
                </c:pt>
                <c:pt idx="72277">
                  <c:v>-225.90849999999998</c:v>
                </c:pt>
                <c:pt idx="72278">
                  <c:v>-225.90649999999997</c:v>
                </c:pt>
                <c:pt idx="72279">
                  <c:v>-225.90449999999998</c:v>
                </c:pt>
                <c:pt idx="72280">
                  <c:v>-225.90249999999997</c:v>
                </c:pt>
                <c:pt idx="72281">
                  <c:v>-225.90049999999997</c:v>
                </c:pt>
                <c:pt idx="72282">
                  <c:v>-225.89849999999998</c:v>
                </c:pt>
                <c:pt idx="72283">
                  <c:v>-225.89649999999997</c:v>
                </c:pt>
                <c:pt idx="72284">
                  <c:v>-225.89449999999997</c:v>
                </c:pt>
                <c:pt idx="72285">
                  <c:v>-225.89249999999998</c:v>
                </c:pt>
                <c:pt idx="72286">
                  <c:v>-225.89049999999997</c:v>
                </c:pt>
                <c:pt idx="72287">
                  <c:v>-225.88849999999996</c:v>
                </c:pt>
                <c:pt idx="72288">
                  <c:v>-225.88649999999998</c:v>
                </c:pt>
                <c:pt idx="72289">
                  <c:v>-225.88449999999997</c:v>
                </c:pt>
                <c:pt idx="72290">
                  <c:v>-225.88249999999996</c:v>
                </c:pt>
                <c:pt idx="72291">
                  <c:v>-225.88049999999998</c:v>
                </c:pt>
                <c:pt idx="72292">
                  <c:v>-225.87849999999997</c:v>
                </c:pt>
                <c:pt idx="72293">
                  <c:v>-225.87649999999996</c:v>
                </c:pt>
                <c:pt idx="72294">
                  <c:v>-225.87449999999998</c:v>
                </c:pt>
                <c:pt idx="72295">
                  <c:v>-225.87249999999997</c:v>
                </c:pt>
                <c:pt idx="72296">
                  <c:v>-225.87049999999996</c:v>
                </c:pt>
                <c:pt idx="72297">
                  <c:v>-225.86849999999998</c:v>
                </c:pt>
                <c:pt idx="72298">
                  <c:v>-225.86649999999997</c:v>
                </c:pt>
                <c:pt idx="72299">
                  <c:v>-225.86449999999996</c:v>
                </c:pt>
                <c:pt idx="72300">
                  <c:v>-225.86249999999998</c:v>
                </c:pt>
                <c:pt idx="72301">
                  <c:v>-225.86049999999997</c:v>
                </c:pt>
                <c:pt idx="72302">
                  <c:v>-225.85849999999996</c:v>
                </c:pt>
                <c:pt idx="72303">
                  <c:v>-225.85649999999998</c:v>
                </c:pt>
                <c:pt idx="72304">
                  <c:v>-225.85449999999997</c:v>
                </c:pt>
                <c:pt idx="72305">
                  <c:v>-225.85249999999996</c:v>
                </c:pt>
                <c:pt idx="72306">
                  <c:v>-225.85049999999998</c:v>
                </c:pt>
                <c:pt idx="72307">
                  <c:v>-225.84849999999997</c:v>
                </c:pt>
                <c:pt idx="72308">
                  <c:v>-225.84649999999996</c:v>
                </c:pt>
                <c:pt idx="72309">
                  <c:v>-225.84449999999998</c:v>
                </c:pt>
                <c:pt idx="72310">
                  <c:v>-225.84249999999997</c:v>
                </c:pt>
                <c:pt idx="72311">
                  <c:v>-225.84049999999996</c:v>
                </c:pt>
                <c:pt idx="72312">
                  <c:v>-225.83849999999998</c:v>
                </c:pt>
                <c:pt idx="72313">
                  <c:v>-225.83649999999997</c:v>
                </c:pt>
                <c:pt idx="72314">
                  <c:v>-225.83449999999999</c:v>
                </c:pt>
                <c:pt idx="72315">
                  <c:v>-225.83249999999998</c:v>
                </c:pt>
                <c:pt idx="72316">
                  <c:v>-225.83049999999997</c:v>
                </c:pt>
                <c:pt idx="72317">
                  <c:v>-225.82849999999999</c:v>
                </c:pt>
                <c:pt idx="72318">
                  <c:v>-225.82649999999998</c:v>
                </c:pt>
                <c:pt idx="72319">
                  <c:v>-225.82449999999997</c:v>
                </c:pt>
                <c:pt idx="72320">
                  <c:v>-225.82249999999999</c:v>
                </c:pt>
                <c:pt idx="72321">
                  <c:v>-225.82049999999998</c:v>
                </c:pt>
                <c:pt idx="72322">
                  <c:v>-225.81849999999997</c:v>
                </c:pt>
                <c:pt idx="72323">
                  <c:v>-225.81649999999999</c:v>
                </c:pt>
                <c:pt idx="72324">
                  <c:v>-225.81449999999998</c:v>
                </c:pt>
                <c:pt idx="72325">
                  <c:v>-225.81249999999997</c:v>
                </c:pt>
                <c:pt idx="72326">
                  <c:v>-225.81049999999999</c:v>
                </c:pt>
                <c:pt idx="72327">
                  <c:v>-225.80849999999998</c:v>
                </c:pt>
                <c:pt idx="72328">
                  <c:v>-225.80649999999997</c:v>
                </c:pt>
                <c:pt idx="72329">
                  <c:v>-225.80449999999999</c:v>
                </c:pt>
                <c:pt idx="72330">
                  <c:v>-225.80249999999998</c:v>
                </c:pt>
                <c:pt idx="72331">
                  <c:v>-225.80049999999997</c:v>
                </c:pt>
                <c:pt idx="72332">
                  <c:v>-225.79849999999999</c:v>
                </c:pt>
                <c:pt idx="72333">
                  <c:v>-225.79649999999998</c:v>
                </c:pt>
                <c:pt idx="72334">
                  <c:v>-225.79449999999997</c:v>
                </c:pt>
                <c:pt idx="72335">
                  <c:v>-225.79249999999999</c:v>
                </c:pt>
                <c:pt idx="72336">
                  <c:v>-225.79049999999998</c:v>
                </c:pt>
                <c:pt idx="72337">
                  <c:v>-225.78849999999997</c:v>
                </c:pt>
                <c:pt idx="72338">
                  <c:v>-225.78649999999999</c:v>
                </c:pt>
                <c:pt idx="72339">
                  <c:v>-225.78449999999998</c:v>
                </c:pt>
                <c:pt idx="72340">
                  <c:v>-225.78249999999997</c:v>
                </c:pt>
                <c:pt idx="72341">
                  <c:v>-225.78049999999999</c:v>
                </c:pt>
                <c:pt idx="72342">
                  <c:v>-225.77849999999998</c:v>
                </c:pt>
                <c:pt idx="72343">
                  <c:v>-225.77649999999997</c:v>
                </c:pt>
                <c:pt idx="72344">
                  <c:v>-225.77449999999999</c:v>
                </c:pt>
                <c:pt idx="72345">
                  <c:v>-225.77249999999998</c:v>
                </c:pt>
                <c:pt idx="72346">
                  <c:v>-225.77049999999997</c:v>
                </c:pt>
                <c:pt idx="72347">
                  <c:v>-225.76849999999999</c:v>
                </c:pt>
                <c:pt idx="72348">
                  <c:v>-225.76649999999998</c:v>
                </c:pt>
                <c:pt idx="72349">
                  <c:v>-225.76449999999997</c:v>
                </c:pt>
                <c:pt idx="72350">
                  <c:v>-225.76249999999999</c:v>
                </c:pt>
                <c:pt idx="72351">
                  <c:v>-225.76049999999998</c:v>
                </c:pt>
                <c:pt idx="72352">
                  <c:v>-225.75849999999997</c:v>
                </c:pt>
                <c:pt idx="72353">
                  <c:v>-225.75649999999999</c:v>
                </c:pt>
                <c:pt idx="72354">
                  <c:v>-225.75449999999998</c:v>
                </c:pt>
                <c:pt idx="72355">
                  <c:v>-225.75249999999997</c:v>
                </c:pt>
                <c:pt idx="72356">
                  <c:v>-225.75049999999999</c:v>
                </c:pt>
                <c:pt idx="72357">
                  <c:v>-225.74849999999998</c:v>
                </c:pt>
                <c:pt idx="72358">
                  <c:v>-225.74649999999997</c:v>
                </c:pt>
                <c:pt idx="72359">
                  <c:v>-225.74449999999999</c:v>
                </c:pt>
                <c:pt idx="72360">
                  <c:v>-225.74249999999998</c:v>
                </c:pt>
                <c:pt idx="72361">
                  <c:v>-225.74049999999997</c:v>
                </c:pt>
                <c:pt idx="72362">
                  <c:v>-225.73849999999999</c:v>
                </c:pt>
                <c:pt idx="72363">
                  <c:v>-225.73649999999998</c:v>
                </c:pt>
                <c:pt idx="72364">
                  <c:v>-225.73449999999997</c:v>
                </c:pt>
                <c:pt idx="72365">
                  <c:v>-225.73249999999999</c:v>
                </c:pt>
                <c:pt idx="72366">
                  <c:v>-225.73049999999998</c:v>
                </c:pt>
                <c:pt idx="72367">
                  <c:v>-225.72849999999997</c:v>
                </c:pt>
                <c:pt idx="72368">
                  <c:v>-225.72649999999999</c:v>
                </c:pt>
                <c:pt idx="72369">
                  <c:v>-225.72449999999998</c:v>
                </c:pt>
                <c:pt idx="72370">
                  <c:v>-225.72249999999997</c:v>
                </c:pt>
                <c:pt idx="72371">
                  <c:v>-225.72049999999999</c:v>
                </c:pt>
                <c:pt idx="72372">
                  <c:v>-225.71849999999998</c:v>
                </c:pt>
                <c:pt idx="72373">
                  <c:v>-225.71649999999997</c:v>
                </c:pt>
                <c:pt idx="72374">
                  <c:v>-225.71449999999999</c:v>
                </c:pt>
                <c:pt idx="72375">
                  <c:v>-225.71249999999998</c:v>
                </c:pt>
                <c:pt idx="72376">
                  <c:v>-225.71049999999997</c:v>
                </c:pt>
                <c:pt idx="72377">
                  <c:v>-225.70849999999999</c:v>
                </c:pt>
                <c:pt idx="72378">
                  <c:v>-225.70649999999998</c:v>
                </c:pt>
                <c:pt idx="72379">
                  <c:v>-225.70449999999997</c:v>
                </c:pt>
                <c:pt idx="72380">
                  <c:v>-225.70249999999999</c:v>
                </c:pt>
                <c:pt idx="72381">
                  <c:v>-225.70049999999998</c:v>
                </c:pt>
                <c:pt idx="72382">
                  <c:v>-225.69849999999997</c:v>
                </c:pt>
                <c:pt idx="72383">
                  <c:v>-225.69649999999999</c:v>
                </c:pt>
                <c:pt idx="72384">
                  <c:v>-225.69449999999998</c:v>
                </c:pt>
                <c:pt idx="72385">
                  <c:v>-225.69249999999997</c:v>
                </c:pt>
                <c:pt idx="72386">
                  <c:v>-225.69049999999999</c:v>
                </c:pt>
                <c:pt idx="72387">
                  <c:v>-225.68849999999998</c:v>
                </c:pt>
                <c:pt idx="72388">
                  <c:v>-225.68649999999997</c:v>
                </c:pt>
                <c:pt idx="72389">
                  <c:v>-225.68449999999999</c:v>
                </c:pt>
                <c:pt idx="72390">
                  <c:v>-225.68249999999998</c:v>
                </c:pt>
                <c:pt idx="72391">
                  <c:v>-225.68049999999997</c:v>
                </c:pt>
                <c:pt idx="72392">
                  <c:v>-225.67849999999999</c:v>
                </c:pt>
                <c:pt idx="72393">
                  <c:v>-225.67649999999998</c:v>
                </c:pt>
                <c:pt idx="72394">
                  <c:v>-225.67449999999997</c:v>
                </c:pt>
                <c:pt idx="72395">
                  <c:v>-225.67249999999999</c:v>
                </c:pt>
                <c:pt idx="72396">
                  <c:v>-225.67049999999998</c:v>
                </c:pt>
                <c:pt idx="72397">
                  <c:v>-225.66849999999997</c:v>
                </c:pt>
                <c:pt idx="72398">
                  <c:v>-225.66649999999998</c:v>
                </c:pt>
                <c:pt idx="72399">
                  <c:v>-225.66449999999998</c:v>
                </c:pt>
                <c:pt idx="72400">
                  <c:v>-225.66249999999997</c:v>
                </c:pt>
                <c:pt idx="72401">
                  <c:v>-225.66049999999998</c:v>
                </c:pt>
                <c:pt idx="72402">
                  <c:v>-225.65849999999998</c:v>
                </c:pt>
                <c:pt idx="72403">
                  <c:v>-225.65649999999997</c:v>
                </c:pt>
                <c:pt idx="72404">
                  <c:v>-225.65449999999998</c:v>
                </c:pt>
                <c:pt idx="72405">
                  <c:v>-225.65249999999997</c:v>
                </c:pt>
                <c:pt idx="72406">
                  <c:v>-225.65049999999997</c:v>
                </c:pt>
                <c:pt idx="72407">
                  <c:v>-225.64849999999998</c:v>
                </c:pt>
                <c:pt idx="72408">
                  <c:v>-225.64649999999997</c:v>
                </c:pt>
                <c:pt idx="72409">
                  <c:v>-225.64449999999997</c:v>
                </c:pt>
                <c:pt idx="72410">
                  <c:v>-225.64249999999998</c:v>
                </c:pt>
                <c:pt idx="72411">
                  <c:v>-225.64049999999997</c:v>
                </c:pt>
                <c:pt idx="72412">
                  <c:v>-225.63849999999996</c:v>
                </c:pt>
                <c:pt idx="72413">
                  <c:v>-225.63649999999998</c:v>
                </c:pt>
                <c:pt idx="72414">
                  <c:v>-225.63449999999997</c:v>
                </c:pt>
                <c:pt idx="72415">
                  <c:v>-225.63249999999996</c:v>
                </c:pt>
                <c:pt idx="72416">
                  <c:v>-225.63049999999998</c:v>
                </c:pt>
                <c:pt idx="72417">
                  <c:v>-225.62849999999997</c:v>
                </c:pt>
                <c:pt idx="72418">
                  <c:v>-225.62649999999996</c:v>
                </c:pt>
                <c:pt idx="72419">
                  <c:v>-225.62449999999998</c:v>
                </c:pt>
                <c:pt idx="72420">
                  <c:v>-225.62249999999997</c:v>
                </c:pt>
                <c:pt idx="72421">
                  <c:v>-225.62049999999996</c:v>
                </c:pt>
                <c:pt idx="72422">
                  <c:v>-225.61849999999998</c:v>
                </c:pt>
                <c:pt idx="72423">
                  <c:v>-225.61649999999997</c:v>
                </c:pt>
                <c:pt idx="72424">
                  <c:v>-225.61449999999996</c:v>
                </c:pt>
                <c:pt idx="72425">
                  <c:v>-225.61249999999998</c:v>
                </c:pt>
                <c:pt idx="72426">
                  <c:v>-225.61049999999997</c:v>
                </c:pt>
                <c:pt idx="72427">
                  <c:v>-225.60849999999996</c:v>
                </c:pt>
                <c:pt idx="72428">
                  <c:v>-225.60649999999998</c:v>
                </c:pt>
                <c:pt idx="72429">
                  <c:v>-225.60449999999997</c:v>
                </c:pt>
                <c:pt idx="72430">
                  <c:v>-225.60249999999996</c:v>
                </c:pt>
                <c:pt idx="72431">
                  <c:v>-225.60049999999998</c:v>
                </c:pt>
                <c:pt idx="72432">
                  <c:v>-225.59849999999997</c:v>
                </c:pt>
                <c:pt idx="72433">
                  <c:v>-225.59649999999996</c:v>
                </c:pt>
                <c:pt idx="72434">
                  <c:v>-225.59449999999998</c:v>
                </c:pt>
                <c:pt idx="72435">
                  <c:v>-225.59249999999997</c:v>
                </c:pt>
                <c:pt idx="72436">
                  <c:v>-225.59049999999996</c:v>
                </c:pt>
                <c:pt idx="72437">
                  <c:v>-225.58849999999998</c:v>
                </c:pt>
                <c:pt idx="72438">
                  <c:v>-225.58649999999997</c:v>
                </c:pt>
                <c:pt idx="72439">
                  <c:v>-225.58449999999999</c:v>
                </c:pt>
                <c:pt idx="72440">
                  <c:v>-225.58249999999998</c:v>
                </c:pt>
                <c:pt idx="72441">
                  <c:v>-225.58049999999997</c:v>
                </c:pt>
                <c:pt idx="72442">
                  <c:v>-225.57849999999999</c:v>
                </c:pt>
                <c:pt idx="72443">
                  <c:v>-225.57649999999998</c:v>
                </c:pt>
                <c:pt idx="72444">
                  <c:v>-225.57449999999997</c:v>
                </c:pt>
                <c:pt idx="72445">
                  <c:v>-225.57249999999999</c:v>
                </c:pt>
                <c:pt idx="72446">
                  <c:v>-225.57049999999998</c:v>
                </c:pt>
                <c:pt idx="72447">
                  <c:v>-225.56849999999997</c:v>
                </c:pt>
                <c:pt idx="72448">
                  <c:v>-225.56649999999999</c:v>
                </c:pt>
                <c:pt idx="72449">
                  <c:v>-225.56449999999998</c:v>
                </c:pt>
                <c:pt idx="72450">
                  <c:v>-225.56249999999997</c:v>
                </c:pt>
                <c:pt idx="72451">
                  <c:v>-225.56049999999999</c:v>
                </c:pt>
                <c:pt idx="72452">
                  <c:v>-225.55849999999998</c:v>
                </c:pt>
                <c:pt idx="72453">
                  <c:v>-225.55649999999997</c:v>
                </c:pt>
                <c:pt idx="72454">
                  <c:v>-225.55449999999999</c:v>
                </c:pt>
                <c:pt idx="72455">
                  <c:v>-225.55249999999998</c:v>
                </c:pt>
                <c:pt idx="72456">
                  <c:v>-225.55049999999997</c:v>
                </c:pt>
                <c:pt idx="72457">
                  <c:v>-225.54849999999999</c:v>
                </c:pt>
                <c:pt idx="72458">
                  <c:v>-225.54649999999998</c:v>
                </c:pt>
                <c:pt idx="72459">
                  <c:v>-225.54449999999997</c:v>
                </c:pt>
                <c:pt idx="72460">
                  <c:v>-225.54249999999999</c:v>
                </c:pt>
                <c:pt idx="72461">
                  <c:v>-225.54049999999998</c:v>
                </c:pt>
                <c:pt idx="72462">
                  <c:v>-225.53849999999997</c:v>
                </c:pt>
                <c:pt idx="72463">
                  <c:v>-225.53649999999999</c:v>
                </c:pt>
                <c:pt idx="72464">
                  <c:v>-225.53449999999998</c:v>
                </c:pt>
                <c:pt idx="72465">
                  <c:v>-225.53249999999997</c:v>
                </c:pt>
                <c:pt idx="72466">
                  <c:v>-225.53049999999999</c:v>
                </c:pt>
                <c:pt idx="72467">
                  <c:v>-225.52849999999998</c:v>
                </c:pt>
                <c:pt idx="72468">
                  <c:v>-225.52649999999997</c:v>
                </c:pt>
                <c:pt idx="72469">
                  <c:v>-225.52449999999999</c:v>
                </c:pt>
                <c:pt idx="72470">
                  <c:v>-225.52249999999998</c:v>
                </c:pt>
                <c:pt idx="72471">
                  <c:v>-225.52049999999997</c:v>
                </c:pt>
                <c:pt idx="72472">
                  <c:v>-225.51849999999999</c:v>
                </c:pt>
                <c:pt idx="72473">
                  <c:v>-225.51649999999998</c:v>
                </c:pt>
                <c:pt idx="72474">
                  <c:v>-225.51449999999997</c:v>
                </c:pt>
                <c:pt idx="72475">
                  <c:v>-225.51249999999999</c:v>
                </c:pt>
                <c:pt idx="72476">
                  <c:v>-225.51049999999998</c:v>
                </c:pt>
                <c:pt idx="72477">
                  <c:v>-225.50849999999997</c:v>
                </c:pt>
                <c:pt idx="72478">
                  <c:v>-225.50649999999999</c:v>
                </c:pt>
                <c:pt idx="72479">
                  <c:v>-225.50449999999998</c:v>
                </c:pt>
                <c:pt idx="72480">
                  <c:v>-225.50249999999997</c:v>
                </c:pt>
                <c:pt idx="72481">
                  <c:v>-225.50049999999999</c:v>
                </c:pt>
                <c:pt idx="72482">
                  <c:v>-225.49849999999998</c:v>
                </c:pt>
                <c:pt idx="72483">
                  <c:v>-225.49649999999997</c:v>
                </c:pt>
                <c:pt idx="72484">
                  <c:v>-225.49449999999999</c:v>
                </c:pt>
                <c:pt idx="72485">
                  <c:v>-225.49249999999998</c:v>
                </c:pt>
                <c:pt idx="72486">
                  <c:v>-225.49049999999997</c:v>
                </c:pt>
                <c:pt idx="72487">
                  <c:v>-225.48849999999999</c:v>
                </c:pt>
                <c:pt idx="72488">
                  <c:v>-225.48649999999998</c:v>
                </c:pt>
                <c:pt idx="72489">
                  <c:v>-225.48449999999997</c:v>
                </c:pt>
                <c:pt idx="72490">
                  <c:v>-225.48249999999999</c:v>
                </c:pt>
                <c:pt idx="72491">
                  <c:v>-225.48049999999998</c:v>
                </c:pt>
                <c:pt idx="72492">
                  <c:v>-225.47849999999997</c:v>
                </c:pt>
                <c:pt idx="72493">
                  <c:v>-225.47649999999999</c:v>
                </c:pt>
                <c:pt idx="72494">
                  <c:v>-225.47449999999998</c:v>
                </c:pt>
                <c:pt idx="72495">
                  <c:v>-225.47249999999997</c:v>
                </c:pt>
                <c:pt idx="72496">
                  <c:v>-225.47049999999999</c:v>
                </c:pt>
                <c:pt idx="72497">
                  <c:v>-225.46849999999998</c:v>
                </c:pt>
                <c:pt idx="72498">
                  <c:v>-225.46649999999997</c:v>
                </c:pt>
                <c:pt idx="72499">
                  <c:v>-225.46449999999999</c:v>
                </c:pt>
                <c:pt idx="72500">
                  <c:v>-225.46249999999998</c:v>
                </c:pt>
                <c:pt idx="72501">
                  <c:v>-225.46049999999997</c:v>
                </c:pt>
                <c:pt idx="72502">
                  <c:v>-225.45849999999999</c:v>
                </c:pt>
                <c:pt idx="72503">
                  <c:v>-225.45649999999998</c:v>
                </c:pt>
                <c:pt idx="72504">
                  <c:v>-225.45449999999997</c:v>
                </c:pt>
                <c:pt idx="72505">
                  <c:v>-225.45249999999999</c:v>
                </c:pt>
                <c:pt idx="72506">
                  <c:v>-225.45049999999998</c:v>
                </c:pt>
                <c:pt idx="72507">
                  <c:v>-225.44849999999997</c:v>
                </c:pt>
                <c:pt idx="72508">
                  <c:v>-225.44649999999999</c:v>
                </c:pt>
                <c:pt idx="72509">
                  <c:v>-225.44449999999998</c:v>
                </c:pt>
                <c:pt idx="72510">
                  <c:v>-225.44249999999997</c:v>
                </c:pt>
                <c:pt idx="72511">
                  <c:v>-225.44049999999999</c:v>
                </c:pt>
                <c:pt idx="72512">
                  <c:v>-225.43849999999998</c:v>
                </c:pt>
                <c:pt idx="72513">
                  <c:v>-225.43649999999997</c:v>
                </c:pt>
                <c:pt idx="72514">
                  <c:v>-225.43449999999999</c:v>
                </c:pt>
                <c:pt idx="72515">
                  <c:v>-225.43249999999998</c:v>
                </c:pt>
                <c:pt idx="72516">
                  <c:v>-225.43049999999997</c:v>
                </c:pt>
                <c:pt idx="72517">
                  <c:v>-225.42849999999999</c:v>
                </c:pt>
                <c:pt idx="72518">
                  <c:v>-225.42649999999998</c:v>
                </c:pt>
                <c:pt idx="72519">
                  <c:v>-225.42449999999997</c:v>
                </c:pt>
                <c:pt idx="72520">
                  <c:v>-225.42249999999999</c:v>
                </c:pt>
                <c:pt idx="72521">
                  <c:v>-225.42049999999998</c:v>
                </c:pt>
                <c:pt idx="72522">
                  <c:v>-225.41849999999997</c:v>
                </c:pt>
                <c:pt idx="72523">
                  <c:v>-225.41649999999998</c:v>
                </c:pt>
                <c:pt idx="72524">
                  <c:v>-225.41449999999998</c:v>
                </c:pt>
                <c:pt idx="72525">
                  <c:v>-225.41249999999997</c:v>
                </c:pt>
                <c:pt idx="72526">
                  <c:v>-225.41049999999998</c:v>
                </c:pt>
                <c:pt idx="72527">
                  <c:v>-225.40849999999998</c:v>
                </c:pt>
                <c:pt idx="72528">
                  <c:v>-225.40649999999997</c:v>
                </c:pt>
                <c:pt idx="72529">
                  <c:v>-225.40449999999998</c:v>
                </c:pt>
                <c:pt idx="72530">
                  <c:v>-225.40249999999997</c:v>
                </c:pt>
                <c:pt idx="72531">
                  <c:v>-225.40049999999997</c:v>
                </c:pt>
                <c:pt idx="72532">
                  <c:v>-225.39849999999998</c:v>
                </c:pt>
                <c:pt idx="72533">
                  <c:v>-225.39649999999997</c:v>
                </c:pt>
                <c:pt idx="72534">
                  <c:v>-225.39449999999997</c:v>
                </c:pt>
                <c:pt idx="72535">
                  <c:v>-225.39249999999998</c:v>
                </c:pt>
                <c:pt idx="72536">
                  <c:v>-225.39049999999997</c:v>
                </c:pt>
                <c:pt idx="72537">
                  <c:v>-225.38849999999996</c:v>
                </c:pt>
                <c:pt idx="72538">
                  <c:v>-225.38649999999998</c:v>
                </c:pt>
                <c:pt idx="72539">
                  <c:v>-225.38449999999997</c:v>
                </c:pt>
                <c:pt idx="72540">
                  <c:v>-225.38249999999996</c:v>
                </c:pt>
                <c:pt idx="72541">
                  <c:v>-225.38049999999998</c:v>
                </c:pt>
                <c:pt idx="72542">
                  <c:v>-225.37849999999997</c:v>
                </c:pt>
                <c:pt idx="72543">
                  <c:v>-225.37649999999996</c:v>
                </c:pt>
                <c:pt idx="72544">
                  <c:v>-225.37449999999998</c:v>
                </c:pt>
                <c:pt idx="72545">
                  <c:v>-225.37249999999997</c:v>
                </c:pt>
                <c:pt idx="72546">
                  <c:v>-225.37049999999996</c:v>
                </c:pt>
                <c:pt idx="72547">
                  <c:v>-225.36849999999998</c:v>
                </c:pt>
                <c:pt idx="72548">
                  <c:v>-225.36649999999997</c:v>
                </c:pt>
                <c:pt idx="72549">
                  <c:v>-225.36449999999996</c:v>
                </c:pt>
                <c:pt idx="72550">
                  <c:v>-225.36249999999998</c:v>
                </c:pt>
                <c:pt idx="72551">
                  <c:v>-225.36049999999997</c:v>
                </c:pt>
                <c:pt idx="72552">
                  <c:v>-225.35849999999996</c:v>
                </c:pt>
                <c:pt idx="72553">
                  <c:v>-225.35649999999998</c:v>
                </c:pt>
                <c:pt idx="72554">
                  <c:v>-225.35449999999997</c:v>
                </c:pt>
                <c:pt idx="72555">
                  <c:v>-225.35249999999996</c:v>
                </c:pt>
                <c:pt idx="72556">
                  <c:v>-225.35049999999998</c:v>
                </c:pt>
                <c:pt idx="72557">
                  <c:v>-225.34849999999997</c:v>
                </c:pt>
                <c:pt idx="72558">
                  <c:v>-225.34649999999996</c:v>
                </c:pt>
                <c:pt idx="72559">
                  <c:v>-225.34449999999998</c:v>
                </c:pt>
                <c:pt idx="72560">
                  <c:v>-225.34249999999997</c:v>
                </c:pt>
                <c:pt idx="72561">
                  <c:v>-225.34049999999996</c:v>
                </c:pt>
                <c:pt idx="72562">
                  <c:v>-225.33849999999998</c:v>
                </c:pt>
                <c:pt idx="72563">
                  <c:v>-225.33649999999997</c:v>
                </c:pt>
                <c:pt idx="72564">
                  <c:v>-225.33449999999999</c:v>
                </c:pt>
                <c:pt idx="72565">
                  <c:v>-225.33249999999998</c:v>
                </c:pt>
                <c:pt idx="72566">
                  <c:v>-225.33049999999997</c:v>
                </c:pt>
                <c:pt idx="72567">
                  <c:v>-225.32849999999999</c:v>
                </c:pt>
                <c:pt idx="72568">
                  <c:v>-225.32649999999998</c:v>
                </c:pt>
                <c:pt idx="72569">
                  <c:v>-225.32449999999997</c:v>
                </c:pt>
                <c:pt idx="72570">
                  <c:v>-225.32249999999999</c:v>
                </c:pt>
                <c:pt idx="72571">
                  <c:v>-225.32049999999998</c:v>
                </c:pt>
                <c:pt idx="72572">
                  <c:v>-225.31849999999997</c:v>
                </c:pt>
                <c:pt idx="72573">
                  <c:v>-225.31649999999999</c:v>
                </c:pt>
                <c:pt idx="72574">
                  <c:v>-225.31449999999998</c:v>
                </c:pt>
                <c:pt idx="72575">
                  <c:v>-225.31249999999997</c:v>
                </c:pt>
                <c:pt idx="72576">
                  <c:v>-225.31049999999999</c:v>
                </c:pt>
                <c:pt idx="72577">
                  <c:v>-225.30849999999998</c:v>
                </c:pt>
                <c:pt idx="72578">
                  <c:v>-225.30649999999997</c:v>
                </c:pt>
                <c:pt idx="72579">
                  <c:v>-225.30449999999999</c:v>
                </c:pt>
                <c:pt idx="72580">
                  <c:v>-225.30249999999998</c:v>
                </c:pt>
                <c:pt idx="72581">
                  <c:v>-225.30049999999997</c:v>
                </c:pt>
                <c:pt idx="72582">
                  <c:v>-225.29849999999999</c:v>
                </c:pt>
                <c:pt idx="72583">
                  <c:v>-225.29649999999998</c:v>
                </c:pt>
                <c:pt idx="72584">
                  <c:v>-225.29449999999997</c:v>
                </c:pt>
                <c:pt idx="72585">
                  <c:v>-225.29249999999999</c:v>
                </c:pt>
                <c:pt idx="72586">
                  <c:v>-225.29049999999998</c:v>
                </c:pt>
                <c:pt idx="72587">
                  <c:v>-225.28849999999997</c:v>
                </c:pt>
                <c:pt idx="72588">
                  <c:v>-225.28649999999999</c:v>
                </c:pt>
                <c:pt idx="72589">
                  <c:v>-225.28449999999998</c:v>
                </c:pt>
                <c:pt idx="72590">
                  <c:v>-225.28249999999997</c:v>
                </c:pt>
                <c:pt idx="72591">
                  <c:v>-225.28049999999999</c:v>
                </c:pt>
                <c:pt idx="72592">
                  <c:v>-225.27849999999998</c:v>
                </c:pt>
                <c:pt idx="72593">
                  <c:v>-225.27649999999997</c:v>
                </c:pt>
                <c:pt idx="72594">
                  <c:v>-225.27449999999999</c:v>
                </c:pt>
                <c:pt idx="72595">
                  <c:v>-225.27249999999998</c:v>
                </c:pt>
                <c:pt idx="72596">
                  <c:v>-225.27049999999997</c:v>
                </c:pt>
                <c:pt idx="72597">
                  <c:v>-225.26849999999999</c:v>
                </c:pt>
                <c:pt idx="72598">
                  <c:v>-225.26649999999998</c:v>
                </c:pt>
                <c:pt idx="72599">
                  <c:v>-225.26449999999997</c:v>
                </c:pt>
                <c:pt idx="72600">
                  <c:v>-225.26249999999999</c:v>
                </c:pt>
                <c:pt idx="72601">
                  <c:v>-225.26049999999998</c:v>
                </c:pt>
                <c:pt idx="72602">
                  <c:v>-225.25849999999997</c:v>
                </c:pt>
                <c:pt idx="72603">
                  <c:v>-225.25649999999999</c:v>
                </c:pt>
                <c:pt idx="72604">
                  <c:v>-225.25449999999998</c:v>
                </c:pt>
                <c:pt idx="72605">
                  <c:v>-225.25249999999997</c:v>
                </c:pt>
                <c:pt idx="72606">
                  <c:v>-225.25049999999999</c:v>
                </c:pt>
                <c:pt idx="72607">
                  <c:v>-225.24849999999998</c:v>
                </c:pt>
                <c:pt idx="72608">
                  <c:v>-225.24649999999997</c:v>
                </c:pt>
                <c:pt idx="72609">
                  <c:v>-225.24449999999999</c:v>
                </c:pt>
                <c:pt idx="72610">
                  <c:v>-225.24249999999998</c:v>
                </c:pt>
                <c:pt idx="72611">
                  <c:v>-225.24049999999997</c:v>
                </c:pt>
                <c:pt idx="72612">
                  <c:v>-225.23849999999999</c:v>
                </c:pt>
                <c:pt idx="72613">
                  <c:v>-225.23649999999998</c:v>
                </c:pt>
                <c:pt idx="72614">
                  <c:v>-225.23449999999997</c:v>
                </c:pt>
                <c:pt idx="72615">
                  <c:v>-225.23249999999999</c:v>
                </c:pt>
                <c:pt idx="72616">
                  <c:v>-225.23049999999998</c:v>
                </c:pt>
                <c:pt idx="72617">
                  <c:v>-225.22849999999997</c:v>
                </c:pt>
                <c:pt idx="72618">
                  <c:v>-225.22649999999999</c:v>
                </c:pt>
                <c:pt idx="72619">
                  <c:v>-225.22449999999998</c:v>
                </c:pt>
                <c:pt idx="72620">
                  <c:v>-225.22249999999997</c:v>
                </c:pt>
                <c:pt idx="72621">
                  <c:v>-225.22049999999999</c:v>
                </c:pt>
                <c:pt idx="72622">
                  <c:v>-225.21849999999998</c:v>
                </c:pt>
                <c:pt idx="72623">
                  <c:v>-225.21649999999997</c:v>
                </c:pt>
                <c:pt idx="72624">
                  <c:v>-225.21449999999999</c:v>
                </c:pt>
                <c:pt idx="72625">
                  <c:v>-225.21249999999998</c:v>
                </c:pt>
                <c:pt idx="72626">
                  <c:v>-225.21049999999997</c:v>
                </c:pt>
                <c:pt idx="72627">
                  <c:v>-225.20849999999999</c:v>
                </c:pt>
                <c:pt idx="72628">
                  <c:v>-225.20649999999998</c:v>
                </c:pt>
                <c:pt idx="72629">
                  <c:v>-225.20449999999997</c:v>
                </c:pt>
                <c:pt idx="72630">
                  <c:v>-225.20249999999999</c:v>
                </c:pt>
                <c:pt idx="72631">
                  <c:v>-225.20049999999998</c:v>
                </c:pt>
                <c:pt idx="72632">
                  <c:v>-225.19849999999997</c:v>
                </c:pt>
                <c:pt idx="72633">
                  <c:v>-225.19649999999999</c:v>
                </c:pt>
                <c:pt idx="72634">
                  <c:v>-225.19449999999998</c:v>
                </c:pt>
                <c:pt idx="72635">
                  <c:v>-225.19249999999997</c:v>
                </c:pt>
                <c:pt idx="72636">
                  <c:v>-225.19049999999999</c:v>
                </c:pt>
                <c:pt idx="72637">
                  <c:v>-225.18849999999998</c:v>
                </c:pt>
                <c:pt idx="72638">
                  <c:v>-225.18649999999997</c:v>
                </c:pt>
                <c:pt idx="72639">
                  <c:v>-225.18449999999999</c:v>
                </c:pt>
                <c:pt idx="72640">
                  <c:v>-225.18249999999998</c:v>
                </c:pt>
                <c:pt idx="72641">
                  <c:v>-225.18049999999997</c:v>
                </c:pt>
                <c:pt idx="72642">
                  <c:v>-225.17849999999999</c:v>
                </c:pt>
                <c:pt idx="72643">
                  <c:v>-225.17649999999998</c:v>
                </c:pt>
                <c:pt idx="72644">
                  <c:v>-225.17449999999997</c:v>
                </c:pt>
                <c:pt idx="72645">
                  <c:v>-225.17249999999999</c:v>
                </c:pt>
                <c:pt idx="72646">
                  <c:v>-225.17049999999998</c:v>
                </c:pt>
                <c:pt idx="72647">
                  <c:v>-225.16849999999997</c:v>
                </c:pt>
                <c:pt idx="72648">
                  <c:v>-225.16649999999998</c:v>
                </c:pt>
                <c:pt idx="72649">
                  <c:v>-225.16449999999998</c:v>
                </c:pt>
                <c:pt idx="72650">
                  <c:v>-225.16249999999997</c:v>
                </c:pt>
                <c:pt idx="72651">
                  <c:v>-225.16049999999998</c:v>
                </c:pt>
                <c:pt idx="72652">
                  <c:v>-225.15849999999998</c:v>
                </c:pt>
                <c:pt idx="72653">
                  <c:v>-225.15649999999997</c:v>
                </c:pt>
                <c:pt idx="72654">
                  <c:v>-225.15449999999998</c:v>
                </c:pt>
                <c:pt idx="72655">
                  <c:v>-225.15249999999997</c:v>
                </c:pt>
                <c:pt idx="72656">
                  <c:v>-225.15049999999997</c:v>
                </c:pt>
                <c:pt idx="72657">
                  <c:v>-225.14849999999998</c:v>
                </c:pt>
                <c:pt idx="72658">
                  <c:v>-225.14649999999997</c:v>
                </c:pt>
                <c:pt idx="72659">
                  <c:v>-225.14449999999997</c:v>
                </c:pt>
                <c:pt idx="72660">
                  <c:v>-225.14249999999998</c:v>
                </c:pt>
                <c:pt idx="72661">
                  <c:v>-225.14049999999997</c:v>
                </c:pt>
                <c:pt idx="72662">
                  <c:v>-225.13849999999996</c:v>
                </c:pt>
                <c:pt idx="72663">
                  <c:v>-225.13649999999998</c:v>
                </c:pt>
                <c:pt idx="72664">
                  <c:v>-225.13449999999997</c:v>
                </c:pt>
                <c:pt idx="72665">
                  <c:v>-225.13249999999996</c:v>
                </c:pt>
                <c:pt idx="72666">
                  <c:v>-225.13049999999998</c:v>
                </c:pt>
                <c:pt idx="72667">
                  <c:v>-225.12849999999997</c:v>
                </c:pt>
                <c:pt idx="72668">
                  <c:v>-225.12649999999996</c:v>
                </c:pt>
                <c:pt idx="72669">
                  <c:v>-225.12449999999998</c:v>
                </c:pt>
                <c:pt idx="72670">
                  <c:v>-225.12249999999997</c:v>
                </c:pt>
                <c:pt idx="72671">
                  <c:v>-225.12049999999996</c:v>
                </c:pt>
                <c:pt idx="72672">
                  <c:v>-225.11849999999998</c:v>
                </c:pt>
                <c:pt idx="72673">
                  <c:v>-225.11649999999997</c:v>
                </c:pt>
                <c:pt idx="72674">
                  <c:v>-225.11449999999996</c:v>
                </c:pt>
                <c:pt idx="72675">
                  <c:v>-225.11249999999998</c:v>
                </c:pt>
                <c:pt idx="72676">
                  <c:v>-225.11049999999997</c:v>
                </c:pt>
                <c:pt idx="72677">
                  <c:v>-225.10849999999996</c:v>
                </c:pt>
                <c:pt idx="72678">
                  <c:v>-225.10649999999998</c:v>
                </c:pt>
                <c:pt idx="72679">
                  <c:v>-225.10449999999997</c:v>
                </c:pt>
                <c:pt idx="72680">
                  <c:v>-225.10249999999996</c:v>
                </c:pt>
                <c:pt idx="72681">
                  <c:v>-225.10049999999998</c:v>
                </c:pt>
                <c:pt idx="72682">
                  <c:v>-225.09849999999997</c:v>
                </c:pt>
                <c:pt idx="72683">
                  <c:v>-225.09649999999996</c:v>
                </c:pt>
                <c:pt idx="72684">
                  <c:v>-225.09449999999998</c:v>
                </c:pt>
                <c:pt idx="72685">
                  <c:v>-225.09249999999997</c:v>
                </c:pt>
                <c:pt idx="72686">
                  <c:v>-225.09049999999996</c:v>
                </c:pt>
                <c:pt idx="72687">
                  <c:v>-225.08849999999998</c:v>
                </c:pt>
                <c:pt idx="72688">
                  <c:v>-225.08649999999997</c:v>
                </c:pt>
                <c:pt idx="72689">
                  <c:v>-225.08449999999999</c:v>
                </c:pt>
                <c:pt idx="72690">
                  <c:v>-225.08249999999998</c:v>
                </c:pt>
                <c:pt idx="72691">
                  <c:v>-225.08049999999997</c:v>
                </c:pt>
                <c:pt idx="72692">
                  <c:v>-225.07849999999999</c:v>
                </c:pt>
                <c:pt idx="72693">
                  <c:v>-225.07649999999998</c:v>
                </c:pt>
                <c:pt idx="72694">
                  <c:v>-225.07449999999997</c:v>
                </c:pt>
                <c:pt idx="72695">
                  <c:v>-225.07249999999999</c:v>
                </c:pt>
                <c:pt idx="72696">
                  <c:v>-225.07049999999998</c:v>
                </c:pt>
                <c:pt idx="72697">
                  <c:v>-225.06849999999997</c:v>
                </c:pt>
                <c:pt idx="72698">
                  <c:v>-225.06649999999999</c:v>
                </c:pt>
                <c:pt idx="72699">
                  <c:v>-225.06449999999998</c:v>
                </c:pt>
                <c:pt idx="72700">
                  <c:v>-225.06249999999997</c:v>
                </c:pt>
                <c:pt idx="72701">
                  <c:v>-225.06049999999999</c:v>
                </c:pt>
                <c:pt idx="72702">
                  <c:v>-225.05849999999998</c:v>
                </c:pt>
                <c:pt idx="72703">
                  <c:v>-225.05649999999997</c:v>
                </c:pt>
                <c:pt idx="72704">
                  <c:v>-225.05449999999999</c:v>
                </c:pt>
                <c:pt idx="72705">
                  <c:v>-225.05249999999998</c:v>
                </c:pt>
                <c:pt idx="72706">
                  <c:v>-225.05049999999997</c:v>
                </c:pt>
                <c:pt idx="72707">
                  <c:v>-225.04849999999999</c:v>
                </c:pt>
                <c:pt idx="72708">
                  <c:v>-225.04649999999998</c:v>
                </c:pt>
                <c:pt idx="72709">
                  <c:v>-225.04449999999997</c:v>
                </c:pt>
                <c:pt idx="72710">
                  <c:v>-225.04249999999999</c:v>
                </c:pt>
                <c:pt idx="72711">
                  <c:v>-225.04049999999998</c:v>
                </c:pt>
                <c:pt idx="72712">
                  <c:v>-225.03849999999997</c:v>
                </c:pt>
                <c:pt idx="72713">
                  <c:v>-225.03649999999999</c:v>
                </c:pt>
                <c:pt idx="72714">
                  <c:v>-225.03449999999998</c:v>
                </c:pt>
                <c:pt idx="72715">
                  <c:v>-225.03249999999997</c:v>
                </c:pt>
                <c:pt idx="72716">
                  <c:v>-225.03049999999999</c:v>
                </c:pt>
                <c:pt idx="72717">
                  <c:v>-225.02849999999998</c:v>
                </c:pt>
                <c:pt idx="72718">
                  <c:v>-225.02649999999997</c:v>
                </c:pt>
                <c:pt idx="72719">
                  <c:v>-225.02449999999999</c:v>
                </c:pt>
                <c:pt idx="72720">
                  <c:v>-225.02249999999998</c:v>
                </c:pt>
                <c:pt idx="72721">
                  <c:v>-225.02049999999997</c:v>
                </c:pt>
                <c:pt idx="72722">
                  <c:v>-225.01849999999999</c:v>
                </c:pt>
                <c:pt idx="72723">
                  <c:v>-225.01649999999998</c:v>
                </c:pt>
                <c:pt idx="72724">
                  <c:v>-225.01449999999997</c:v>
                </c:pt>
                <c:pt idx="72725">
                  <c:v>-225.01249999999999</c:v>
                </c:pt>
                <c:pt idx="72726">
                  <c:v>-225.01049999999998</c:v>
                </c:pt>
                <c:pt idx="72727">
                  <c:v>-225.00849999999997</c:v>
                </c:pt>
                <c:pt idx="72728">
                  <c:v>-225.00649999999999</c:v>
                </c:pt>
                <c:pt idx="72729">
                  <c:v>-225.00449999999998</c:v>
                </c:pt>
                <c:pt idx="72730">
                  <c:v>-225.00249999999997</c:v>
                </c:pt>
                <c:pt idx="72731">
                  <c:v>-225.00049999999999</c:v>
                </c:pt>
                <c:pt idx="72732">
                  <c:v>-224.99849999999998</c:v>
                </c:pt>
                <c:pt idx="72733">
                  <c:v>-224.99649999999997</c:v>
                </c:pt>
                <c:pt idx="72734">
                  <c:v>-224.99449999999999</c:v>
                </c:pt>
                <c:pt idx="72735">
                  <c:v>-224.99249999999998</c:v>
                </c:pt>
                <c:pt idx="72736">
                  <c:v>-224.99049999999997</c:v>
                </c:pt>
                <c:pt idx="72737">
                  <c:v>-224.98849999999999</c:v>
                </c:pt>
                <c:pt idx="72738">
                  <c:v>-224.98649999999998</c:v>
                </c:pt>
                <c:pt idx="72739">
                  <c:v>-224.98449999999997</c:v>
                </c:pt>
                <c:pt idx="72740">
                  <c:v>-224.98249999999999</c:v>
                </c:pt>
                <c:pt idx="72741">
                  <c:v>-224.98049999999998</c:v>
                </c:pt>
                <c:pt idx="72742">
                  <c:v>-224.97849999999997</c:v>
                </c:pt>
                <c:pt idx="72743">
                  <c:v>-224.97649999999999</c:v>
                </c:pt>
                <c:pt idx="72744">
                  <c:v>-224.97449999999998</c:v>
                </c:pt>
                <c:pt idx="72745">
                  <c:v>-224.97249999999997</c:v>
                </c:pt>
                <c:pt idx="72746">
                  <c:v>-224.97049999999999</c:v>
                </c:pt>
                <c:pt idx="72747">
                  <c:v>-224.96849999999998</c:v>
                </c:pt>
                <c:pt idx="72748">
                  <c:v>-224.96649999999997</c:v>
                </c:pt>
                <c:pt idx="72749">
                  <c:v>-224.96449999999999</c:v>
                </c:pt>
                <c:pt idx="72750">
                  <c:v>-224.96249999999998</c:v>
                </c:pt>
                <c:pt idx="72751">
                  <c:v>-224.96049999999997</c:v>
                </c:pt>
                <c:pt idx="72752">
                  <c:v>-224.95849999999999</c:v>
                </c:pt>
                <c:pt idx="72753">
                  <c:v>-224.95649999999998</c:v>
                </c:pt>
                <c:pt idx="72754">
                  <c:v>-224.95449999999997</c:v>
                </c:pt>
                <c:pt idx="72755">
                  <c:v>-224.95249999999999</c:v>
                </c:pt>
                <c:pt idx="72756">
                  <c:v>-224.95049999999998</c:v>
                </c:pt>
                <c:pt idx="72757">
                  <c:v>-224.94849999999997</c:v>
                </c:pt>
                <c:pt idx="72758">
                  <c:v>-224.94649999999999</c:v>
                </c:pt>
                <c:pt idx="72759">
                  <c:v>-224.94449999999998</c:v>
                </c:pt>
                <c:pt idx="72760">
                  <c:v>-224.94249999999997</c:v>
                </c:pt>
                <c:pt idx="72761">
                  <c:v>-224.94049999999999</c:v>
                </c:pt>
                <c:pt idx="72762">
                  <c:v>-224.93849999999998</c:v>
                </c:pt>
                <c:pt idx="72763">
                  <c:v>-224.93649999999997</c:v>
                </c:pt>
                <c:pt idx="72764">
                  <c:v>-224.93449999999999</c:v>
                </c:pt>
                <c:pt idx="72765">
                  <c:v>-224.93249999999998</c:v>
                </c:pt>
                <c:pt idx="72766">
                  <c:v>-224.93049999999997</c:v>
                </c:pt>
                <c:pt idx="72767">
                  <c:v>-224.92849999999999</c:v>
                </c:pt>
                <c:pt idx="72768">
                  <c:v>-224.92649999999998</c:v>
                </c:pt>
                <c:pt idx="72769">
                  <c:v>-224.92449999999997</c:v>
                </c:pt>
                <c:pt idx="72770">
                  <c:v>-224.92249999999999</c:v>
                </c:pt>
                <c:pt idx="72771">
                  <c:v>-224.92049999999998</c:v>
                </c:pt>
                <c:pt idx="72772">
                  <c:v>-224.91849999999997</c:v>
                </c:pt>
                <c:pt idx="72773">
                  <c:v>-224.91649999999998</c:v>
                </c:pt>
                <c:pt idx="72774">
                  <c:v>-224.91449999999998</c:v>
                </c:pt>
                <c:pt idx="72775">
                  <c:v>-224.91249999999997</c:v>
                </c:pt>
                <c:pt idx="72776">
                  <c:v>-224.91049999999998</c:v>
                </c:pt>
                <c:pt idx="72777">
                  <c:v>-224.90849999999998</c:v>
                </c:pt>
                <c:pt idx="72778">
                  <c:v>-224.90649999999997</c:v>
                </c:pt>
                <c:pt idx="72779">
                  <c:v>-224.90449999999998</c:v>
                </c:pt>
                <c:pt idx="72780">
                  <c:v>-224.90249999999997</c:v>
                </c:pt>
                <c:pt idx="72781">
                  <c:v>-224.90049999999997</c:v>
                </c:pt>
                <c:pt idx="72782">
                  <c:v>-224.89849999999998</c:v>
                </c:pt>
                <c:pt idx="72783">
                  <c:v>-224.89649999999997</c:v>
                </c:pt>
                <c:pt idx="72784">
                  <c:v>-224.89449999999997</c:v>
                </c:pt>
                <c:pt idx="72785">
                  <c:v>-224.89249999999998</c:v>
                </c:pt>
                <c:pt idx="72786">
                  <c:v>-224.89049999999997</c:v>
                </c:pt>
                <c:pt idx="72787">
                  <c:v>-224.88849999999996</c:v>
                </c:pt>
                <c:pt idx="72788">
                  <c:v>-224.88649999999998</c:v>
                </c:pt>
                <c:pt idx="72789">
                  <c:v>-224.88449999999997</c:v>
                </c:pt>
                <c:pt idx="72790">
                  <c:v>-224.88249999999996</c:v>
                </c:pt>
                <c:pt idx="72791">
                  <c:v>-224.88049999999998</c:v>
                </c:pt>
                <c:pt idx="72792">
                  <c:v>-224.87849999999997</c:v>
                </c:pt>
                <c:pt idx="72793">
                  <c:v>-224.87649999999996</c:v>
                </c:pt>
                <c:pt idx="72794">
                  <c:v>-224.87449999999998</c:v>
                </c:pt>
                <c:pt idx="72795">
                  <c:v>-224.87249999999997</c:v>
                </c:pt>
                <c:pt idx="72796">
                  <c:v>-224.87049999999996</c:v>
                </c:pt>
                <c:pt idx="72797">
                  <c:v>-224.86849999999998</c:v>
                </c:pt>
                <c:pt idx="72798">
                  <c:v>-224.86649999999997</c:v>
                </c:pt>
                <c:pt idx="72799">
                  <c:v>-224.86449999999996</c:v>
                </c:pt>
                <c:pt idx="72800">
                  <c:v>-224.86249999999998</c:v>
                </c:pt>
                <c:pt idx="72801">
                  <c:v>-224.86049999999997</c:v>
                </c:pt>
                <c:pt idx="72802">
                  <c:v>-224.85849999999996</c:v>
                </c:pt>
                <c:pt idx="72803">
                  <c:v>-224.85649999999998</c:v>
                </c:pt>
                <c:pt idx="72804">
                  <c:v>-224.85449999999997</c:v>
                </c:pt>
                <c:pt idx="72805">
                  <c:v>-224.85249999999996</c:v>
                </c:pt>
                <c:pt idx="72806">
                  <c:v>-224.85049999999998</c:v>
                </c:pt>
                <c:pt idx="72807">
                  <c:v>-224.84849999999997</c:v>
                </c:pt>
                <c:pt idx="72808">
                  <c:v>-224.84649999999996</c:v>
                </c:pt>
                <c:pt idx="72809">
                  <c:v>-224.84449999999998</c:v>
                </c:pt>
                <c:pt idx="72810">
                  <c:v>-224.84249999999997</c:v>
                </c:pt>
                <c:pt idx="72811">
                  <c:v>-224.84049999999996</c:v>
                </c:pt>
                <c:pt idx="72812">
                  <c:v>-224.83849999999998</c:v>
                </c:pt>
                <c:pt idx="72813">
                  <c:v>-224.83649999999997</c:v>
                </c:pt>
                <c:pt idx="72814">
                  <c:v>-224.83449999999999</c:v>
                </c:pt>
                <c:pt idx="72815">
                  <c:v>-224.83249999999998</c:v>
                </c:pt>
                <c:pt idx="72816">
                  <c:v>-224.83049999999997</c:v>
                </c:pt>
                <c:pt idx="72817">
                  <c:v>-224.82849999999999</c:v>
                </c:pt>
                <c:pt idx="72818">
                  <c:v>-224.82649999999998</c:v>
                </c:pt>
                <c:pt idx="72819">
                  <c:v>-224.82449999999997</c:v>
                </c:pt>
                <c:pt idx="72820">
                  <c:v>-224.82249999999999</c:v>
                </c:pt>
                <c:pt idx="72821">
                  <c:v>-224.82049999999998</c:v>
                </c:pt>
                <c:pt idx="72822">
                  <c:v>-224.81849999999997</c:v>
                </c:pt>
                <c:pt idx="72823">
                  <c:v>-224.81649999999999</c:v>
                </c:pt>
                <c:pt idx="72824">
                  <c:v>-224.81449999999998</c:v>
                </c:pt>
                <c:pt idx="72825">
                  <c:v>-224.81249999999997</c:v>
                </c:pt>
                <c:pt idx="72826">
                  <c:v>-224.81049999999999</c:v>
                </c:pt>
                <c:pt idx="72827">
                  <c:v>-224.80849999999998</c:v>
                </c:pt>
                <c:pt idx="72828">
                  <c:v>-224.80649999999997</c:v>
                </c:pt>
                <c:pt idx="72829">
                  <c:v>-224.80449999999999</c:v>
                </c:pt>
                <c:pt idx="72830">
                  <c:v>-224.80249999999998</c:v>
                </c:pt>
                <c:pt idx="72831">
                  <c:v>-224.80049999999997</c:v>
                </c:pt>
                <c:pt idx="72832">
                  <c:v>-224.79849999999999</c:v>
                </c:pt>
                <c:pt idx="72833">
                  <c:v>-224.79649999999998</c:v>
                </c:pt>
                <c:pt idx="72834">
                  <c:v>-224.79449999999997</c:v>
                </c:pt>
                <c:pt idx="72835">
                  <c:v>-224.79249999999999</c:v>
                </c:pt>
                <c:pt idx="72836">
                  <c:v>-224.79049999999998</c:v>
                </c:pt>
                <c:pt idx="72837">
                  <c:v>-224.78849999999997</c:v>
                </c:pt>
                <c:pt idx="72838">
                  <c:v>-224.78649999999999</c:v>
                </c:pt>
                <c:pt idx="72839">
                  <c:v>-224.78449999999998</c:v>
                </c:pt>
                <c:pt idx="72840">
                  <c:v>-224.78249999999997</c:v>
                </c:pt>
                <c:pt idx="72841">
                  <c:v>-224.78049999999999</c:v>
                </c:pt>
                <c:pt idx="72842">
                  <c:v>-224.77849999999998</c:v>
                </c:pt>
                <c:pt idx="72843">
                  <c:v>-224.77649999999997</c:v>
                </c:pt>
                <c:pt idx="72844">
                  <c:v>-224.77449999999999</c:v>
                </c:pt>
                <c:pt idx="72845">
                  <c:v>-224.77249999999998</c:v>
                </c:pt>
                <c:pt idx="72846">
                  <c:v>-224.77049999999997</c:v>
                </c:pt>
                <c:pt idx="72847">
                  <c:v>-224.76849999999999</c:v>
                </c:pt>
                <c:pt idx="72848">
                  <c:v>-224.76649999999998</c:v>
                </c:pt>
                <c:pt idx="72849">
                  <c:v>-224.76449999999997</c:v>
                </c:pt>
                <c:pt idx="72850">
                  <c:v>-224.76249999999999</c:v>
                </c:pt>
                <c:pt idx="72851">
                  <c:v>-224.76049999999998</c:v>
                </c:pt>
                <c:pt idx="72852">
                  <c:v>-224.75849999999997</c:v>
                </c:pt>
                <c:pt idx="72853">
                  <c:v>-224.75649999999999</c:v>
                </c:pt>
                <c:pt idx="72854">
                  <c:v>-224.75449999999998</c:v>
                </c:pt>
                <c:pt idx="72855">
                  <c:v>-224.75249999999997</c:v>
                </c:pt>
                <c:pt idx="72856">
                  <c:v>-224.75049999999999</c:v>
                </c:pt>
                <c:pt idx="72857">
                  <c:v>-224.74849999999998</c:v>
                </c:pt>
                <c:pt idx="72858">
                  <c:v>-224.74649999999997</c:v>
                </c:pt>
                <c:pt idx="72859">
                  <c:v>-224.74449999999999</c:v>
                </c:pt>
                <c:pt idx="72860">
                  <c:v>-224.74249999999998</c:v>
                </c:pt>
                <c:pt idx="72861">
                  <c:v>-224.74049999999997</c:v>
                </c:pt>
                <c:pt idx="72862">
                  <c:v>-224.73849999999999</c:v>
                </c:pt>
                <c:pt idx="72863">
                  <c:v>-224.73649999999998</c:v>
                </c:pt>
                <c:pt idx="72864">
                  <c:v>-224.73449999999997</c:v>
                </c:pt>
                <c:pt idx="72865">
                  <c:v>-224.73249999999999</c:v>
                </c:pt>
                <c:pt idx="72866">
                  <c:v>-224.73049999999998</c:v>
                </c:pt>
                <c:pt idx="72867">
                  <c:v>-224.72849999999997</c:v>
                </c:pt>
                <c:pt idx="72868">
                  <c:v>-224.72649999999999</c:v>
                </c:pt>
                <c:pt idx="72869">
                  <c:v>-224.72449999999998</c:v>
                </c:pt>
                <c:pt idx="72870">
                  <c:v>-224.72249999999997</c:v>
                </c:pt>
                <c:pt idx="72871">
                  <c:v>-224.72049999999999</c:v>
                </c:pt>
                <c:pt idx="72872">
                  <c:v>-224.71849999999998</c:v>
                </c:pt>
                <c:pt idx="72873">
                  <c:v>-224.71649999999997</c:v>
                </c:pt>
                <c:pt idx="72874">
                  <c:v>-224.71449999999999</c:v>
                </c:pt>
                <c:pt idx="72875">
                  <c:v>-224.71249999999998</c:v>
                </c:pt>
                <c:pt idx="72876">
                  <c:v>-224.71049999999997</c:v>
                </c:pt>
                <c:pt idx="72877">
                  <c:v>-224.70849999999999</c:v>
                </c:pt>
                <c:pt idx="72878">
                  <c:v>-224.70649999999998</c:v>
                </c:pt>
                <c:pt idx="72879">
                  <c:v>-224.70449999999997</c:v>
                </c:pt>
                <c:pt idx="72880">
                  <c:v>-224.70249999999999</c:v>
                </c:pt>
                <c:pt idx="72881">
                  <c:v>-224.70049999999998</c:v>
                </c:pt>
                <c:pt idx="72882">
                  <c:v>-224.69849999999997</c:v>
                </c:pt>
                <c:pt idx="72883">
                  <c:v>-224.69649999999999</c:v>
                </c:pt>
                <c:pt idx="72884">
                  <c:v>-224.69449999999998</c:v>
                </c:pt>
                <c:pt idx="72885">
                  <c:v>-224.69249999999997</c:v>
                </c:pt>
                <c:pt idx="72886">
                  <c:v>-224.69049999999999</c:v>
                </c:pt>
                <c:pt idx="72887">
                  <c:v>-224.68849999999998</c:v>
                </c:pt>
                <c:pt idx="72888">
                  <c:v>-224.68649999999997</c:v>
                </c:pt>
                <c:pt idx="72889">
                  <c:v>-224.68449999999999</c:v>
                </c:pt>
                <c:pt idx="72890">
                  <c:v>-224.68249999999998</c:v>
                </c:pt>
                <c:pt idx="72891">
                  <c:v>-224.68049999999997</c:v>
                </c:pt>
                <c:pt idx="72892">
                  <c:v>-224.67849999999999</c:v>
                </c:pt>
                <c:pt idx="72893">
                  <c:v>-224.67649999999998</c:v>
                </c:pt>
                <c:pt idx="72894">
                  <c:v>-224.67449999999997</c:v>
                </c:pt>
                <c:pt idx="72895">
                  <c:v>-224.67249999999999</c:v>
                </c:pt>
                <c:pt idx="72896">
                  <c:v>-224.67049999999998</c:v>
                </c:pt>
                <c:pt idx="72897">
                  <c:v>-224.66849999999997</c:v>
                </c:pt>
                <c:pt idx="72898">
                  <c:v>-224.66649999999998</c:v>
                </c:pt>
                <c:pt idx="72899">
                  <c:v>-224.66449999999998</c:v>
                </c:pt>
                <c:pt idx="72900">
                  <c:v>-224.66249999999997</c:v>
                </c:pt>
                <c:pt idx="72901">
                  <c:v>-224.66049999999998</c:v>
                </c:pt>
                <c:pt idx="72902">
                  <c:v>-224.65849999999998</c:v>
                </c:pt>
                <c:pt idx="72903">
                  <c:v>-224.65649999999997</c:v>
                </c:pt>
                <c:pt idx="72904">
                  <c:v>-224.65449999999998</c:v>
                </c:pt>
                <c:pt idx="72905">
                  <c:v>-224.65249999999997</c:v>
                </c:pt>
                <c:pt idx="72906">
                  <c:v>-224.65049999999997</c:v>
                </c:pt>
                <c:pt idx="72907">
                  <c:v>-224.64849999999998</c:v>
                </c:pt>
                <c:pt idx="72908">
                  <c:v>-224.64649999999997</c:v>
                </c:pt>
                <c:pt idx="72909">
                  <c:v>-224.64449999999997</c:v>
                </c:pt>
                <c:pt idx="72910">
                  <c:v>-224.64249999999998</c:v>
                </c:pt>
                <c:pt idx="72911">
                  <c:v>-224.64049999999997</c:v>
                </c:pt>
                <c:pt idx="72912">
                  <c:v>-224.63849999999996</c:v>
                </c:pt>
                <c:pt idx="72913">
                  <c:v>-224.63649999999998</c:v>
                </c:pt>
                <c:pt idx="72914">
                  <c:v>-224.63449999999997</c:v>
                </c:pt>
                <c:pt idx="72915">
                  <c:v>-224.63249999999996</c:v>
                </c:pt>
                <c:pt idx="72916">
                  <c:v>-224.63049999999998</c:v>
                </c:pt>
                <c:pt idx="72917">
                  <c:v>-224.62849999999997</c:v>
                </c:pt>
                <c:pt idx="72918">
                  <c:v>-224.62649999999996</c:v>
                </c:pt>
                <c:pt idx="72919">
                  <c:v>-224.62449999999998</c:v>
                </c:pt>
                <c:pt idx="72920">
                  <c:v>-224.62249999999997</c:v>
                </c:pt>
                <c:pt idx="72921">
                  <c:v>-224.62049999999996</c:v>
                </c:pt>
                <c:pt idx="72922">
                  <c:v>-224.61849999999998</c:v>
                </c:pt>
                <c:pt idx="72923">
                  <c:v>-224.61649999999997</c:v>
                </c:pt>
                <c:pt idx="72924">
                  <c:v>-224.61449999999996</c:v>
                </c:pt>
                <c:pt idx="72925">
                  <c:v>-224.61249999999998</c:v>
                </c:pt>
                <c:pt idx="72926">
                  <c:v>-224.61049999999997</c:v>
                </c:pt>
                <c:pt idx="72927">
                  <c:v>-224.60849999999996</c:v>
                </c:pt>
                <c:pt idx="72928">
                  <c:v>-224.60649999999998</c:v>
                </c:pt>
                <c:pt idx="72929">
                  <c:v>-224.60449999999997</c:v>
                </c:pt>
                <c:pt idx="72930">
                  <c:v>-224.60249999999996</c:v>
                </c:pt>
                <c:pt idx="72931">
                  <c:v>-224.60049999999998</c:v>
                </c:pt>
                <c:pt idx="72932">
                  <c:v>-224.59849999999997</c:v>
                </c:pt>
                <c:pt idx="72933">
                  <c:v>-224.59649999999996</c:v>
                </c:pt>
                <c:pt idx="72934">
                  <c:v>-224.59449999999998</c:v>
                </c:pt>
                <c:pt idx="72935">
                  <c:v>-224.59249999999997</c:v>
                </c:pt>
                <c:pt idx="72936">
                  <c:v>-224.59049999999996</c:v>
                </c:pt>
                <c:pt idx="72937">
                  <c:v>-224.58849999999998</c:v>
                </c:pt>
                <c:pt idx="72938">
                  <c:v>-224.58649999999997</c:v>
                </c:pt>
                <c:pt idx="72939">
                  <c:v>-224.58449999999999</c:v>
                </c:pt>
                <c:pt idx="72940">
                  <c:v>-224.58249999999998</c:v>
                </c:pt>
                <c:pt idx="72941">
                  <c:v>-224.58049999999997</c:v>
                </c:pt>
                <c:pt idx="72942">
                  <c:v>-224.57849999999999</c:v>
                </c:pt>
                <c:pt idx="72943">
                  <c:v>-224.57649999999998</c:v>
                </c:pt>
                <c:pt idx="72944">
                  <c:v>-224.57449999999997</c:v>
                </c:pt>
                <c:pt idx="72945">
                  <c:v>-224.57249999999999</c:v>
                </c:pt>
                <c:pt idx="72946">
                  <c:v>-224.57049999999998</c:v>
                </c:pt>
                <c:pt idx="72947">
                  <c:v>-224.56849999999997</c:v>
                </c:pt>
                <c:pt idx="72948">
                  <c:v>-224.56649999999999</c:v>
                </c:pt>
                <c:pt idx="72949">
                  <c:v>-224.56449999999998</c:v>
                </c:pt>
                <c:pt idx="72950">
                  <c:v>-224.56249999999997</c:v>
                </c:pt>
                <c:pt idx="72951">
                  <c:v>-224.56049999999999</c:v>
                </c:pt>
                <c:pt idx="72952">
                  <c:v>-224.55849999999998</c:v>
                </c:pt>
                <c:pt idx="72953">
                  <c:v>-224.55649999999997</c:v>
                </c:pt>
                <c:pt idx="72954">
                  <c:v>-224.55449999999999</c:v>
                </c:pt>
                <c:pt idx="72955">
                  <c:v>-224.55249999999998</c:v>
                </c:pt>
                <c:pt idx="72956">
                  <c:v>-224.55049999999997</c:v>
                </c:pt>
                <c:pt idx="72957">
                  <c:v>-224.54849999999999</c:v>
                </c:pt>
                <c:pt idx="72958">
                  <c:v>-224.54649999999998</c:v>
                </c:pt>
                <c:pt idx="72959">
                  <c:v>-224.54449999999997</c:v>
                </c:pt>
                <c:pt idx="72960">
                  <c:v>-224.54249999999999</c:v>
                </c:pt>
                <c:pt idx="72961">
                  <c:v>-224.54049999999998</c:v>
                </c:pt>
                <c:pt idx="72962">
                  <c:v>-224.53849999999997</c:v>
                </c:pt>
                <c:pt idx="72963">
                  <c:v>-224.53649999999999</c:v>
                </c:pt>
                <c:pt idx="72964">
                  <c:v>-224.53449999999998</c:v>
                </c:pt>
                <c:pt idx="72965">
                  <c:v>-224.53249999999997</c:v>
                </c:pt>
                <c:pt idx="72966">
                  <c:v>-224.53049999999999</c:v>
                </c:pt>
                <c:pt idx="72967">
                  <c:v>-224.52849999999998</c:v>
                </c:pt>
                <c:pt idx="72968">
                  <c:v>-224.52649999999997</c:v>
                </c:pt>
                <c:pt idx="72969">
                  <c:v>-224.52449999999999</c:v>
                </c:pt>
                <c:pt idx="72970">
                  <c:v>-224.52249999999998</c:v>
                </c:pt>
                <c:pt idx="72971">
                  <c:v>-224.52049999999997</c:v>
                </c:pt>
                <c:pt idx="72972">
                  <c:v>-224.51849999999999</c:v>
                </c:pt>
                <c:pt idx="72973">
                  <c:v>-224.51649999999998</c:v>
                </c:pt>
                <c:pt idx="72974">
                  <c:v>-224.51449999999997</c:v>
                </c:pt>
                <c:pt idx="72975">
                  <c:v>-224.51249999999999</c:v>
                </c:pt>
                <c:pt idx="72976">
                  <c:v>-224.51049999999998</c:v>
                </c:pt>
                <c:pt idx="72977">
                  <c:v>-224.50849999999997</c:v>
                </c:pt>
                <c:pt idx="72978">
                  <c:v>-224.50649999999999</c:v>
                </c:pt>
                <c:pt idx="72979">
                  <c:v>-224.50449999999998</c:v>
                </c:pt>
                <c:pt idx="72980">
                  <c:v>-224.50249999999997</c:v>
                </c:pt>
                <c:pt idx="72981">
                  <c:v>-224.50049999999999</c:v>
                </c:pt>
                <c:pt idx="72982">
                  <c:v>-224.49849999999998</c:v>
                </c:pt>
                <c:pt idx="72983">
                  <c:v>-224.49649999999997</c:v>
                </c:pt>
                <c:pt idx="72984">
                  <c:v>-224.49449999999999</c:v>
                </c:pt>
                <c:pt idx="72985">
                  <c:v>-224.49249999999998</c:v>
                </c:pt>
                <c:pt idx="72986">
                  <c:v>-224.49049999999997</c:v>
                </c:pt>
                <c:pt idx="72987">
                  <c:v>-224.48849999999999</c:v>
                </c:pt>
                <c:pt idx="72988">
                  <c:v>-224.48649999999998</c:v>
                </c:pt>
                <c:pt idx="72989">
                  <c:v>-224.48449999999997</c:v>
                </c:pt>
                <c:pt idx="72990">
                  <c:v>-224.48249999999999</c:v>
                </c:pt>
                <c:pt idx="72991">
                  <c:v>-224.48049999999998</c:v>
                </c:pt>
                <c:pt idx="72992">
                  <c:v>-224.47849999999997</c:v>
                </c:pt>
                <c:pt idx="72993">
                  <c:v>-224.47649999999999</c:v>
                </c:pt>
                <c:pt idx="72994">
                  <c:v>-224.47449999999998</c:v>
                </c:pt>
                <c:pt idx="72995">
                  <c:v>-224.47249999999997</c:v>
                </c:pt>
                <c:pt idx="72996">
                  <c:v>-224.47049999999999</c:v>
                </c:pt>
                <c:pt idx="72997">
                  <c:v>-224.46849999999998</c:v>
                </c:pt>
                <c:pt idx="72998">
                  <c:v>-224.46649999999997</c:v>
                </c:pt>
                <c:pt idx="72999">
                  <c:v>-224.46449999999999</c:v>
                </c:pt>
                <c:pt idx="73000">
                  <c:v>-224.46249999999998</c:v>
                </c:pt>
                <c:pt idx="73001">
                  <c:v>-224.46049999999997</c:v>
                </c:pt>
                <c:pt idx="73002">
                  <c:v>-224.45849999999999</c:v>
                </c:pt>
                <c:pt idx="73003">
                  <c:v>-224.45649999999998</c:v>
                </c:pt>
                <c:pt idx="73004">
                  <c:v>-224.45449999999997</c:v>
                </c:pt>
                <c:pt idx="73005">
                  <c:v>-224.45249999999999</c:v>
                </c:pt>
                <c:pt idx="73006">
                  <c:v>-224.45049999999998</c:v>
                </c:pt>
                <c:pt idx="73007">
                  <c:v>-224.44849999999997</c:v>
                </c:pt>
                <c:pt idx="73008">
                  <c:v>-224.44649999999999</c:v>
                </c:pt>
                <c:pt idx="73009">
                  <c:v>-224.44449999999998</c:v>
                </c:pt>
                <c:pt idx="73010">
                  <c:v>-224.44249999999997</c:v>
                </c:pt>
                <c:pt idx="73011">
                  <c:v>-224.44049999999999</c:v>
                </c:pt>
                <c:pt idx="73012">
                  <c:v>-224.43849999999998</c:v>
                </c:pt>
                <c:pt idx="73013">
                  <c:v>-224.43649999999997</c:v>
                </c:pt>
                <c:pt idx="73014">
                  <c:v>-224.43449999999999</c:v>
                </c:pt>
                <c:pt idx="73015">
                  <c:v>-224.43249999999998</c:v>
                </c:pt>
                <c:pt idx="73016">
                  <c:v>-224.43049999999997</c:v>
                </c:pt>
                <c:pt idx="73017">
                  <c:v>-224.42849999999999</c:v>
                </c:pt>
                <c:pt idx="73018">
                  <c:v>-224.42649999999998</c:v>
                </c:pt>
                <c:pt idx="73019">
                  <c:v>-224.42449999999997</c:v>
                </c:pt>
                <c:pt idx="73020">
                  <c:v>-224.42249999999999</c:v>
                </c:pt>
                <c:pt idx="73021">
                  <c:v>-224.42049999999998</c:v>
                </c:pt>
                <c:pt idx="73022">
                  <c:v>-224.41849999999997</c:v>
                </c:pt>
                <c:pt idx="73023">
                  <c:v>-224.41649999999998</c:v>
                </c:pt>
                <c:pt idx="73024">
                  <c:v>-224.41449999999998</c:v>
                </c:pt>
                <c:pt idx="73025">
                  <c:v>-224.41249999999997</c:v>
                </c:pt>
                <c:pt idx="73026">
                  <c:v>-224.41049999999998</c:v>
                </c:pt>
                <c:pt idx="73027">
                  <c:v>-224.40849999999998</c:v>
                </c:pt>
                <c:pt idx="73028">
                  <c:v>-224.40649999999997</c:v>
                </c:pt>
                <c:pt idx="73029">
                  <c:v>-224.40449999999998</c:v>
                </c:pt>
                <c:pt idx="73030">
                  <c:v>-224.40249999999997</c:v>
                </c:pt>
                <c:pt idx="73031">
                  <c:v>-224.40049999999997</c:v>
                </c:pt>
                <c:pt idx="73032">
                  <c:v>-224.39849999999998</c:v>
                </c:pt>
                <c:pt idx="73033">
                  <c:v>-224.39649999999997</c:v>
                </c:pt>
                <c:pt idx="73034">
                  <c:v>-224.39449999999997</c:v>
                </c:pt>
                <c:pt idx="73035">
                  <c:v>-224.39249999999998</c:v>
                </c:pt>
                <c:pt idx="73036">
                  <c:v>-224.39049999999997</c:v>
                </c:pt>
                <c:pt idx="73037">
                  <c:v>-224.38849999999996</c:v>
                </c:pt>
                <c:pt idx="73038">
                  <c:v>-224.38649999999998</c:v>
                </c:pt>
                <c:pt idx="73039">
                  <c:v>-224.38449999999997</c:v>
                </c:pt>
                <c:pt idx="73040">
                  <c:v>-224.38249999999996</c:v>
                </c:pt>
                <c:pt idx="73041">
                  <c:v>-224.38049999999998</c:v>
                </c:pt>
                <c:pt idx="73042">
                  <c:v>-224.37849999999997</c:v>
                </c:pt>
                <c:pt idx="73043">
                  <c:v>-224.37649999999996</c:v>
                </c:pt>
                <c:pt idx="73044">
                  <c:v>-224.37449999999998</c:v>
                </c:pt>
                <c:pt idx="73045">
                  <c:v>-224.37249999999997</c:v>
                </c:pt>
                <c:pt idx="73046">
                  <c:v>-224.37049999999996</c:v>
                </c:pt>
                <c:pt idx="73047">
                  <c:v>-224.36849999999998</c:v>
                </c:pt>
                <c:pt idx="73048">
                  <c:v>-224.36649999999997</c:v>
                </c:pt>
                <c:pt idx="73049">
                  <c:v>-224.36449999999996</c:v>
                </c:pt>
                <c:pt idx="73050">
                  <c:v>-224.36249999999998</c:v>
                </c:pt>
                <c:pt idx="73051">
                  <c:v>-224.36049999999997</c:v>
                </c:pt>
                <c:pt idx="73052">
                  <c:v>-224.35849999999996</c:v>
                </c:pt>
                <c:pt idx="73053">
                  <c:v>-224.35649999999998</c:v>
                </c:pt>
                <c:pt idx="73054">
                  <c:v>-224.35449999999997</c:v>
                </c:pt>
                <c:pt idx="73055">
                  <c:v>-224.35249999999996</c:v>
                </c:pt>
                <c:pt idx="73056">
                  <c:v>-224.35049999999998</c:v>
                </c:pt>
                <c:pt idx="73057">
                  <c:v>-224.34849999999997</c:v>
                </c:pt>
                <c:pt idx="73058">
                  <c:v>-224.34649999999996</c:v>
                </c:pt>
                <c:pt idx="73059">
                  <c:v>-224.34449999999998</c:v>
                </c:pt>
                <c:pt idx="73060">
                  <c:v>-224.34249999999997</c:v>
                </c:pt>
                <c:pt idx="73061">
                  <c:v>-224.34049999999996</c:v>
                </c:pt>
                <c:pt idx="73062">
                  <c:v>-224.33849999999998</c:v>
                </c:pt>
                <c:pt idx="73063">
                  <c:v>-224.33649999999997</c:v>
                </c:pt>
                <c:pt idx="73064">
                  <c:v>-224.33449999999999</c:v>
                </c:pt>
                <c:pt idx="73065">
                  <c:v>-224.33249999999998</c:v>
                </c:pt>
                <c:pt idx="73066">
                  <c:v>-224.33049999999997</c:v>
                </c:pt>
                <c:pt idx="73067">
                  <c:v>-224.32849999999999</c:v>
                </c:pt>
                <c:pt idx="73068">
                  <c:v>-224.32649999999998</c:v>
                </c:pt>
                <c:pt idx="73069">
                  <c:v>-224.32449999999997</c:v>
                </c:pt>
                <c:pt idx="73070">
                  <c:v>-224.32249999999999</c:v>
                </c:pt>
                <c:pt idx="73071">
                  <c:v>-224.32049999999998</c:v>
                </c:pt>
                <c:pt idx="73072">
                  <c:v>-224.31849999999997</c:v>
                </c:pt>
                <c:pt idx="73073">
                  <c:v>-224.31649999999999</c:v>
                </c:pt>
                <c:pt idx="73074">
                  <c:v>-224.31449999999998</c:v>
                </c:pt>
                <c:pt idx="73075">
                  <c:v>-224.31249999999997</c:v>
                </c:pt>
                <c:pt idx="73076">
                  <c:v>-224.31049999999999</c:v>
                </c:pt>
                <c:pt idx="73077">
                  <c:v>-224.30849999999998</c:v>
                </c:pt>
                <c:pt idx="73078">
                  <c:v>-224.30649999999997</c:v>
                </c:pt>
                <c:pt idx="73079">
                  <c:v>-224.30449999999999</c:v>
                </c:pt>
                <c:pt idx="73080">
                  <c:v>-224.30249999999998</c:v>
                </c:pt>
                <c:pt idx="73081">
                  <c:v>-224.30049999999997</c:v>
                </c:pt>
                <c:pt idx="73082">
                  <c:v>-224.29849999999999</c:v>
                </c:pt>
                <c:pt idx="73083">
                  <c:v>-224.29649999999998</c:v>
                </c:pt>
                <c:pt idx="73084">
                  <c:v>-224.29449999999997</c:v>
                </c:pt>
                <c:pt idx="73085">
                  <c:v>-224.29249999999999</c:v>
                </c:pt>
                <c:pt idx="73086">
                  <c:v>-224.29049999999998</c:v>
                </c:pt>
                <c:pt idx="73087">
                  <c:v>-224.28849999999997</c:v>
                </c:pt>
                <c:pt idx="73088">
                  <c:v>-224.28649999999999</c:v>
                </c:pt>
                <c:pt idx="73089">
                  <c:v>-224.28449999999998</c:v>
                </c:pt>
                <c:pt idx="73090">
                  <c:v>-224.28249999999997</c:v>
                </c:pt>
                <c:pt idx="73091">
                  <c:v>-224.28049999999999</c:v>
                </c:pt>
                <c:pt idx="73092">
                  <c:v>-224.27849999999998</c:v>
                </c:pt>
                <c:pt idx="73093">
                  <c:v>-224.27649999999997</c:v>
                </c:pt>
                <c:pt idx="73094">
                  <c:v>-224.27449999999999</c:v>
                </c:pt>
                <c:pt idx="73095">
                  <c:v>-224.27249999999998</c:v>
                </c:pt>
                <c:pt idx="73096">
                  <c:v>-224.27049999999997</c:v>
                </c:pt>
                <c:pt idx="73097">
                  <c:v>-224.26849999999999</c:v>
                </c:pt>
                <c:pt idx="73098">
                  <c:v>-224.26649999999998</c:v>
                </c:pt>
                <c:pt idx="73099">
                  <c:v>-224.26449999999997</c:v>
                </c:pt>
                <c:pt idx="73100">
                  <c:v>-224.26249999999999</c:v>
                </c:pt>
                <c:pt idx="73101">
                  <c:v>-224.26049999999998</c:v>
                </c:pt>
                <c:pt idx="73102">
                  <c:v>-224.25849999999997</c:v>
                </c:pt>
                <c:pt idx="73103">
                  <c:v>-224.25649999999999</c:v>
                </c:pt>
                <c:pt idx="73104">
                  <c:v>-224.25449999999998</c:v>
                </c:pt>
                <c:pt idx="73105">
                  <c:v>-224.25249999999997</c:v>
                </c:pt>
                <c:pt idx="73106">
                  <c:v>-224.25049999999999</c:v>
                </c:pt>
                <c:pt idx="73107">
                  <c:v>-224.24849999999998</c:v>
                </c:pt>
                <c:pt idx="73108">
                  <c:v>-224.24649999999997</c:v>
                </c:pt>
                <c:pt idx="73109">
                  <c:v>-224.24449999999999</c:v>
                </c:pt>
                <c:pt idx="73110">
                  <c:v>-224.24249999999998</c:v>
                </c:pt>
                <c:pt idx="73111">
                  <c:v>-224.24049999999997</c:v>
                </c:pt>
                <c:pt idx="73112">
                  <c:v>-224.23849999999999</c:v>
                </c:pt>
                <c:pt idx="73113">
                  <c:v>-224.23649999999998</c:v>
                </c:pt>
                <c:pt idx="73114">
                  <c:v>-224.23449999999997</c:v>
                </c:pt>
                <c:pt idx="73115">
                  <c:v>-224.23249999999999</c:v>
                </c:pt>
                <c:pt idx="73116">
                  <c:v>-224.23049999999998</c:v>
                </c:pt>
                <c:pt idx="73117">
                  <c:v>-224.22849999999997</c:v>
                </c:pt>
                <c:pt idx="73118">
                  <c:v>-224.22649999999999</c:v>
                </c:pt>
                <c:pt idx="73119">
                  <c:v>-224.22449999999998</c:v>
                </c:pt>
                <c:pt idx="73120">
                  <c:v>-224.22249999999997</c:v>
                </c:pt>
                <c:pt idx="73121">
                  <c:v>-224.22049999999999</c:v>
                </c:pt>
                <c:pt idx="73122">
                  <c:v>-224.21849999999998</c:v>
                </c:pt>
                <c:pt idx="73123">
                  <c:v>-224.21649999999997</c:v>
                </c:pt>
                <c:pt idx="73124">
                  <c:v>-224.21449999999999</c:v>
                </c:pt>
                <c:pt idx="73125">
                  <c:v>-224.21249999999998</c:v>
                </c:pt>
                <c:pt idx="73126">
                  <c:v>-224.21049999999997</c:v>
                </c:pt>
                <c:pt idx="73127">
                  <c:v>-224.20849999999999</c:v>
                </c:pt>
                <c:pt idx="73128">
                  <c:v>-224.20649999999998</c:v>
                </c:pt>
                <c:pt idx="73129">
                  <c:v>-224.20449999999997</c:v>
                </c:pt>
                <c:pt idx="73130">
                  <c:v>-224.20249999999999</c:v>
                </c:pt>
                <c:pt idx="73131">
                  <c:v>-224.20049999999998</c:v>
                </c:pt>
                <c:pt idx="73132">
                  <c:v>-224.19849999999997</c:v>
                </c:pt>
                <c:pt idx="73133">
                  <c:v>-224.19649999999999</c:v>
                </c:pt>
                <c:pt idx="73134">
                  <c:v>-224.19449999999998</c:v>
                </c:pt>
                <c:pt idx="73135">
                  <c:v>-224.19249999999997</c:v>
                </c:pt>
                <c:pt idx="73136">
                  <c:v>-224.19049999999999</c:v>
                </c:pt>
                <c:pt idx="73137">
                  <c:v>-224.18849999999998</c:v>
                </c:pt>
                <c:pt idx="73138">
                  <c:v>-224.18649999999997</c:v>
                </c:pt>
                <c:pt idx="73139">
                  <c:v>-224.18449999999999</c:v>
                </c:pt>
                <c:pt idx="73140">
                  <c:v>-224.18249999999998</c:v>
                </c:pt>
                <c:pt idx="73141">
                  <c:v>-224.18049999999997</c:v>
                </c:pt>
                <c:pt idx="73142">
                  <c:v>-224.17849999999999</c:v>
                </c:pt>
                <c:pt idx="73143">
                  <c:v>-224.17649999999998</c:v>
                </c:pt>
                <c:pt idx="73144">
                  <c:v>-224.17449999999997</c:v>
                </c:pt>
                <c:pt idx="73145">
                  <c:v>-224.17249999999999</c:v>
                </c:pt>
                <c:pt idx="73146">
                  <c:v>-224.17049999999998</c:v>
                </c:pt>
                <c:pt idx="73147">
                  <c:v>-224.16849999999997</c:v>
                </c:pt>
                <c:pt idx="73148">
                  <c:v>-224.16649999999998</c:v>
                </c:pt>
                <c:pt idx="73149">
                  <c:v>-224.16449999999998</c:v>
                </c:pt>
                <c:pt idx="73150">
                  <c:v>-224.16249999999997</c:v>
                </c:pt>
                <c:pt idx="73151">
                  <c:v>-224.16049999999998</c:v>
                </c:pt>
                <c:pt idx="73152">
                  <c:v>-224.15849999999998</c:v>
                </c:pt>
                <c:pt idx="73153">
                  <c:v>-224.15649999999997</c:v>
                </c:pt>
                <c:pt idx="73154">
                  <c:v>-224.15449999999998</c:v>
                </c:pt>
                <c:pt idx="73155">
                  <c:v>-224.15249999999997</c:v>
                </c:pt>
                <c:pt idx="73156">
                  <c:v>-224.15049999999997</c:v>
                </c:pt>
                <c:pt idx="73157">
                  <c:v>-224.14849999999998</c:v>
                </c:pt>
                <c:pt idx="73158">
                  <c:v>-224.14649999999997</c:v>
                </c:pt>
                <c:pt idx="73159">
                  <c:v>-224.14449999999997</c:v>
                </c:pt>
                <c:pt idx="73160">
                  <c:v>-224.14249999999998</c:v>
                </c:pt>
                <c:pt idx="73161">
                  <c:v>-224.14049999999997</c:v>
                </c:pt>
                <c:pt idx="73162">
                  <c:v>-224.13849999999996</c:v>
                </c:pt>
                <c:pt idx="73163">
                  <c:v>-224.13649999999998</c:v>
                </c:pt>
                <c:pt idx="73164">
                  <c:v>-224.13449999999997</c:v>
                </c:pt>
                <c:pt idx="73165">
                  <c:v>-224.13249999999996</c:v>
                </c:pt>
                <c:pt idx="73166">
                  <c:v>-224.13049999999998</c:v>
                </c:pt>
                <c:pt idx="73167">
                  <c:v>-224.12849999999997</c:v>
                </c:pt>
                <c:pt idx="73168">
                  <c:v>-224.12649999999996</c:v>
                </c:pt>
                <c:pt idx="73169">
                  <c:v>-224.12449999999998</c:v>
                </c:pt>
                <c:pt idx="73170">
                  <c:v>-224.12249999999997</c:v>
                </c:pt>
                <c:pt idx="73171">
                  <c:v>-224.12049999999996</c:v>
                </c:pt>
                <c:pt idx="73172">
                  <c:v>-224.11849999999998</c:v>
                </c:pt>
                <c:pt idx="73173">
                  <c:v>-224.11649999999997</c:v>
                </c:pt>
                <c:pt idx="73174">
                  <c:v>-224.11449999999996</c:v>
                </c:pt>
                <c:pt idx="73175">
                  <c:v>-224.11249999999998</c:v>
                </c:pt>
                <c:pt idx="73176">
                  <c:v>-224.11049999999997</c:v>
                </c:pt>
                <c:pt idx="73177">
                  <c:v>-224.10849999999996</c:v>
                </c:pt>
                <c:pt idx="73178">
                  <c:v>-224.10649999999998</c:v>
                </c:pt>
                <c:pt idx="73179">
                  <c:v>-224.10449999999997</c:v>
                </c:pt>
                <c:pt idx="73180">
                  <c:v>-224.10249999999996</c:v>
                </c:pt>
                <c:pt idx="73181">
                  <c:v>-224.10049999999998</c:v>
                </c:pt>
                <c:pt idx="73182">
                  <c:v>-224.09849999999997</c:v>
                </c:pt>
                <c:pt idx="73183">
                  <c:v>-224.09649999999996</c:v>
                </c:pt>
                <c:pt idx="73184">
                  <c:v>-224.09449999999998</c:v>
                </c:pt>
                <c:pt idx="73185">
                  <c:v>-224.09249999999997</c:v>
                </c:pt>
                <c:pt idx="73186">
                  <c:v>-224.09049999999996</c:v>
                </c:pt>
                <c:pt idx="73187">
                  <c:v>-224.08849999999998</c:v>
                </c:pt>
                <c:pt idx="73188">
                  <c:v>-224.08649999999997</c:v>
                </c:pt>
                <c:pt idx="73189">
                  <c:v>-224.08449999999999</c:v>
                </c:pt>
                <c:pt idx="73190">
                  <c:v>-224.08249999999998</c:v>
                </c:pt>
                <c:pt idx="73191">
                  <c:v>-224.08049999999997</c:v>
                </c:pt>
                <c:pt idx="73192">
                  <c:v>-224.07849999999999</c:v>
                </c:pt>
                <c:pt idx="73193">
                  <c:v>-224.07649999999998</c:v>
                </c:pt>
                <c:pt idx="73194">
                  <c:v>-224.07449999999997</c:v>
                </c:pt>
                <c:pt idx="73195">
                  <c:v>-224.07249999999999</c:v>
                </c:pt>
                <c:pt idx="73196">
                  <c:v>-224.07049999999998</c:v>
                </c:pt>
                <c:pt idx="73197">
                  <c:v>-224.06849999999997</c:v>
                </c:pt>
                <c:pt idx="73198">
                  <c:v>-224.06649999999999</c:v>
                </c:pt>
                <c:pt idx="73199">
                  <c:v>-224.06449999999998</c:v>
                </c:pt>
                <c:pt idx="73200">
                  <c:v>-224.06249999999997</c:v>
                </c:pt>
                <c:pt idx="73201">
                  <c:v>-224.06049999999999</c:v>
                </c:pt>
                <c:pt idx="73202">
                  <c:v>-224.05849999999998</c:v>
                </c:pt>
                <c:pt idx="73203">
                  <c:v>-224.05649999999997</c:v>
                </c:pt>
                <c:pt idx="73204">
                  <c:v>-224.05449999999999</c:v>
                </c:pt>
                <c:pt idx="73205">
                  <c:v>-224.05249999999998</c:v>
                </c:pt>
                <c:pt idx="73206">
                  <c:v>-224.05049999999997</c:v>
                </c:pt>
                <c:pt idx="73207">
                  <c:v>-224.04849999999999</c:v>
                </c:pt>
                <c:pt idx="73208">
                  <c:v>-224.04649999999998</c:v>
                </c:pt>
                <c:pt idx="73209">
                  <c:v>-224.04449999999997</c:v>
                </c:pt>
                <c:pt idx="73210">
                  <c:v>-224.04249999999999</c:v>
                </c:pt>
                <c:pt idx="73211">
                  <c:v>-224.04049999999998</c:v>
                </c:pt>
                <c:pt idx="73212">
                  <c:v>-224.03849999999997</c:v>
                </c:pt>
                <c:pt idx="73213">
                  <c:v>-224.03649999999999</c:v>
                </c:pt>
                <c:pt idx="73214">
                  <c:v>-224.03449999999998</c:v>
                </c:pt>
                <c:pt idx="73215">
                  <c:v>-224.03249999999997</c:v>
                </c:pt>
                <c:pt idx="73216">
                  <c:v>-224.03049999999999</c:v>
                </c:pt>
                <c:pt idx="73217">
                  <c:v>-224.02849999999998</c:v>
                </c:pt>
                <c:pt idx="73218">
                  <c:v>-224.02649999999997</c:v>
                </c:pt>
                <c:pt idx="73219">
                  <c:v>-224.02449999999999</c:v>
                </c:pt>
                <c:pt idx="73220">
                  <c:v>-224.02249999999998</c:v>
                </c:pt>
                <c:pt idx="73221">
                  <c:v>-224.02049999999997</c:v>
                </c:pt>
                <c:pt idx="73222">
                  <c:v>-224.01849999999999</c:v>
                </c:pt>
                <c:pt idx="73223">
                  <c:v>-224.01649999999998</c:v>
                </c:pt>
                <c:pt idx="73224">
                  <c:v>-224.01449999999997</c:v>
                </c:pt>
                <c:pt idx="73225">
                  <c:v>-224.01249999999999</c:v>
                </c:pt>
                <c:pt idx="73226">
                  <c:v>-224.01049999999998</c:v>
                </c:pt>
                <c:pt idx="73227">
                  <c:v>-224.00849999999997</c:v>
                </c:pt>
                <c:pt idx="73228">
                  <c:v>-224.00649999999999</c:v>
                </c:pt>
                <c:pt idx="73229">
                  <c:v>-224.00449999999998</c:v>
                </c:pt>
                <c:pt idx="73230">
                  <c:v>-224.00249999999997</c:v>
                </c:pt>
                <c:pt idx="73231">
                  <c:v>-224.00049999999999</c:v>
                </c:pt>
                <c:pt idx="73232">
                  <c:v>-223.99849999999998</c:v>
                </c:pt>
                <c:pt idx="73233">
                  <c:v>-223.99649999999997</c:v>
                </c:pt>
                <c:pt idx="73234">
                  <c:v>-223.99449999999999</c:v>
                </c:pt>
                <c:pt idx="73235">
                  <c:v>-223.99249999999998</c:v>
                </c:pt>
                <c:pt idx="73236">
                  <c:v>-223.99049999999997</c:v>
                </c:pt>
                <c:pt idx="73237">
                  <c:v>-223.98849999999999</c:v>
                </c:pt>
                <c:pt idx="73238">
                  <c:v>-223.98649999999998</c:v>
                </c:pt>
                <c:pt idx="73239">
                  <c:v>-223.98449999999997</c:v>
                </c:pt>
                <c:pt idx="73240">
                  <c:v>-223.98249999999999</c:v>
                </c:pt>
                <c:pt idx="73241">
                  <c:v>-223.98049999999998</c:v>
                </c:pt>
                <c:pt idx="73242">
                  <c:v>-223.97849999999997</c:v>
                </c:pt>
                <c:pt idx="73243">
                  <c:v>-223.97649999999999</c:v>
                </c:pt>
                <c:pt idx="73244">
                  <c:v>-223.97449999999998</c:v>
                </c:pt>
                <c:pt idx="73245">
                  <c:v>-223.97249999999997</c:v>
                </c:pt>
                <c:pt idx="73246">
                  <c:v>-223.97049999999999</c:v>
                </c:pt>
                <c:pt idx="73247">
                  <c:v>-223.96849999999998</c:v>
                </c:pt>
                <c:pt idx="73248">
                  <c:v>-223.96649999999997</c:v>
                </c:pt>
                <c:pt idx="73249">
                  <c:v>-223.96449999999999</c:v>
                </c:pt>
                <c:pt idx="73250">
                  <c:v>-223.96249999999998</c:v>
                </c:pt>
                <c:pt idx="73251">
                  <c:v>-223.96049999999997</c:v>
                </c:pt>
                <c:pt idx="73252">
                  <c:v>-223.95849999999999</c:v>
                </c:pt>
                <c:pt idx="73253">
                  <c:v>-223.95649999999998</c:v>
                </c:pt>
                <c:pt idx="73254">
                  <c:v>-223.95449999999997</c:v>
                </c:pt>
                <c:pt idx="73255">
                  <c:v>-223.95249999999999</c:v>
                </c:pt>
                <c:pt idx="73256">
                  <c:v>-223.95049999999998</c:v>
                </c:pt>
                <c:pt idx="73257">
                  <c:v>-223.94849999999997</c:v>
                </c:pt>
                <c:pt idx="73258">
                  <c:v>-223.94649999999999</c:v>
                </c:pt>
                <c:pt idx="73259">
                  <c:v>-223.94449999999998</c:v>
                </c:pt>
                <c:pt idx="73260">
                  <c:v>-223.94249999999997</c:v>
                </c:pt>
                <c:pt idx="73261">
                  <c:v>-223.94049999999999</c:v>
                </c:pt>
                <c:pt idx="73262">
                  <c:v>-223.93849999999998</c:v>
                </c:pt>
                <c:pt idx="73263">
                  <c:v>-223.93649999999997</c:v>
                </c:pt>
                <c:pt idx="73264">
                  <c:v>-223.93449999999999</c:v>
                </c:pt>
                <c:pt idx="73265">
                  <c:v>-223.93249999999998</c:v>
                </c:pt>
                <c:pt idx="73266">
                  <c:v>-223.93049999999997</c:v>
                </c:pt>
                <c:pt idx="73267">
                  <c:v>-223.92849999999999</c:v>
                </c:pt>
                <c:pt idx="73268">
                  <c:v>-223.92649999999998</c:v>
                </c:pt>
                <c:pt idx="73269">
                  <c:v>-223.92449999999997</c:v>
                </c:pt>
                <c:pt idx="73270">
                  <c:v>-223.92249999999999</c:v>
                </c:pt>
                <c:pt idx="73271">
                  <c:v>-223.92049999999998</c:v>
                </c:pt>
                <c:pt idx="73272">
                  <c:v>-223.91849999999997</c:v>
                </c:pt>
                <c:pt idx="73273">
                  <c:v>-223.91649999999998</c:v>
                </c:pt>
                <c:pt idx="73274">
                  <c:v>-223.91449999999998</c:v>
                </c:pt>
                <c:pt idx="73275">
                  <c:v>-223.91249999999997</c:v>
                </c:pt>
                <c:pt idx="73276">
                  <c:v>-223.91049999999998</c:v>
                </c:pt>
                <c:pt idx="73277">
                  <c:v>-223.90849999999998</c:v>
                </c:pt>
                <c:pt idx="73278">
                  <c:v>-223.90649999999997</c:v>
                </c:pt>
                <c:pt idx="73279">
                  <c:v>-223.90449999999998</c:v>
                </c:pt>
                <c:pt idx="73280">
                  <c:v>-223.90249999999997</c:v>
                </c:pt>
                <c:pt idx="73281">
                  <c:v>-223.90049999999997</c:v>
                </c:pt>
                <c:pt idx="73282">
                  <c:v>-223.89849999999998</c:v>
                </c:pt>
                <c:pt idx="73283">
                  <c:v>-223.89649999999997</c:v>
                </c:pt>
                <c:pt idx="73284">
                  <c:v>-223.89449999999997</c:v>
                </c:pt>
                <c:pt idx="73285">
                  <c:v>-223.89249999999998</c:v>
                </c:pt>
                <c:pt idx="73286">
                  <c:v>-223.89049999999997</c:v>
                </c:pt>
                <c:pt idx="73287">
                  <c:v>-223.88849999999996</c:v>
                </c:pt>
                <c:pt idx="73288">
                  <c:v>-223.88649999999998</c:v>
                </c:pt>
                <c:pt idx="73289">
                  <c:v>-223.88449999999997</c:v>
                </c:pt>
                <c:pt idx="73290">
                  <c:v>-223.88249999999996</c:v>
                </c:pt>
                <c:pt idx="73291">
                  <c:v>-223.88049999999998</c:v>
                </c:pt>
                <c:pt idx="73292">
                  <c:v>-223.87849999999997</c:v>
                </c:pt>
                <c:pt idx="73293">
                  <c:v>-223.87649999999996</c:v>
                </c:pt>
                <c:pt idx="73294">
                  <c:v>-223.87449999999998</c:v>
                </c:pt>
                <c:pt idx="73295">
                  <c:v>-223.87249999999997</c:v>
                </c:pt>
                <c:pt idx="73296">
                  <c:v>-223.87049999999996</c:v>
                </c:pt>
                <c:pt idx="73297">
                  <c:v>-223.86849999999998</c:v>
                </c:pt>
                <c:pt idx="73298">
                  <c:v>-223.86649999999997</c:v>
                </c:pt>
                <c:pt idx="73299">
                  <c:v>-223.86449999999996</c:v>
                </c:pt>
                <c:pt idx="73300">
                  <c:v>-223.86249999999998</c:v>
                </c:pt>
                <c:pt idx="73301">
                  <c:v>-223.86049999999997</c:v>
                </c:pt>
                <c:pt idx="73302">
                  <c:v>-223.85849999999996</c:v>
                </c:pt>
                <c:pt idx="73303">
                  <c:v>-223.85649999999998</c:v>
                </c:pt>
                <c:pt idx="73304">
                  <c:v>-223.85449999999997</c:v>
                </c:pt>
                <c:pt idx="73305">
                  <c:v>-223.85249999999996</c:v>
                </c:pt>
                <c:pt idx="73306">
                  <c:v>-223.85049999999998</c:v>
                </c:pt>
                <c:pt idx="73307">
                  <c:v>-223.84849999999997</c:v>
                </c:pt>
                <c:pt idx="73308">
                  <c:v>-223.84649999999996</c:v>
                </c:pt>
                <c:pt idx="73309">
                  <c:v>-223.84449999999998</c:v>
                </c:pt>
                <c:pt idx="73310">
                  <c:v>-223.84249999999997</c:v>
                </c:pt>
                <c:pt idx="73311">
                  <c:v>-223.84049999999996</c:v>
                </c:pt>
                <c:pt idx="73312">
                  <c:v>-223.83849999999998</c:v>
                </c:pt>
                <c:pt idx="73313">
                  <c:v>-223.83649999999997</c:v>
                </c:pt>
                <c:pt idx="73314">
                  <c:v>-223.83449999999999</c:v>
                </c:pt>
                <c:pt idx="73315">
                  <c:v>-223.83249999999998</c:v>
                </c:pt>
                <c:pt idx="73316">
                  <c:v>-223.83049999999997</c:v>
                </c:pt>
                <c:pt idx="73317">
                  <c:v>-223.82849999999999</c:v>
                </c:pt>
                <c:pt idx="73318">
                  <c:v>-223.82649999999998</c:v>
                </c:pt>
                <c:pt idx="73319">
                  <c:v>-223.82449999999997</c:v>
                </c:pt>
                <c:pt idx="73320">
                  <c:v>-223.82249999999999</c:v>
                </c:pt>
                <c:pt idx="73321">
                  <c:v>-223.82049999999998</c:v>
                </c:pt>
                <c:pt idx="73322">
                  <c:v>-223.81849999999997</c:v>
                </c:pt>
                <c:pt idx="73323">
                  <c:v>-223.81649999999999</c:v>
                </c:pt>
                <c:pt idx="73324">
                  <c:v>-223.81449999999998</c:v>
                </c:pt>
                <c:pt idx="73325">
                  <c:v>-223.81249999999997</c:v>
                </c:pt>
                <c:pt idx="73326">
                  <c:v>-223.81049999999999</c:v>
                </c:pt>
                <c:pt idx="73327">
                  <c:v>-223.80849999999998</c:v>
                </c:pt>
                <c:pt idx="73328">
                  <c:v>-223.80649999999997</c:v>
                </c:pt>
                <c:pt idx="73329">
                  <c:v>-223.80449999999999</c:v>
                </c:pt>
                <c:pt idx="73330">
                  <c:v>-223.80249999999998</c:v>
                </c:pt>
                <c:pt idx="73331">
                  <c:v>-223.80049999999997</c:v>
                </c:pt>
                <c:pt idx="73332">
                  <c:v>-223.79849999999999</c:v>
                </c:pt>
                <c:pt idx="73333">
                  <c:v>-223.79649999999998</c:v>
                </c:pt>
                <c:pt idx="73334">
                  <c:v>-223.79449999999997</c:v>
                </c:pt>
                <c:pt idx="73335">
                  <c:v>-223.79249999999999</c:v>
                </c:pt>
                <c:pt idx="73336">
                  <c:v>-223.79049999999998</c:v>
                </c:pt>
                <c:pt idx="73337">
                  <c:v>-223.78849999999997</c:v>
                </c:pt>
                <c:pt idx="73338">
                  <c:v>-223.78649999999999</c:v>
                </c:pt>
                <c:pt idx="73339">
                  <c:v>-223.78449999999998</c:v>
                </c:pt>
                <c:pt idx="73340">
                  <c:v>-223.78249999999997</c:v>
                </c:pt>
                <c:pt idx="73341">
                  <c:v>-223.78049999999999</c:v>
                </c:pt>
                <c:pt idx="73342">
                  <c:v>-223.77849999999998</c:v>
                </c:pt>
                <c:pt idx="73343">
                  <c:v>-223.77649999999997</c:v>
                </c:pt>
                <c:pt idx="73344">
                  <c:v>-223.77449999999999</c:v>
                </c:pt>
                <c:pt idx="73345">
                  <c:v>-223.77249999999998</c:v>
                </c:pt>
                <c:pt idx="73346">
                  <c:v>-223.77049999999997</c:v>
                </c:pt>
                <c:pt idx="73347">
                  <c:v>-223.76849999999999</c:v>
                </c:pt>
                <c:pt idx="73348">
                  <c:v>-223.76649999999998</c:v>
                </c:pt>
                <c:pt idx="73349">
                  <c:v>-223.76449999999997</c:v>
                </c:pt>
                <c:pt idx="73350">
                  <c:v>-223.76249999999999</c:v>
                </c:pt>
                <c:pt idx="73351">
                  <c:v>-223.76049999999998</c:v>
                </c:pt>
                <c:pt idx="73352">
                  <c:v>-223.75849999999997</c:v>
                </c:pt>
                <c:pt idx="73353">
                  <c:v>-223.75649999999999</c:v>
                </c:pt>
                <c:pt idx="73354">
                  <c:v>-223.75449999999998</c:v>
                </c:pt>
                <c:pt idx="73355">
                  <c:v>-223.75249999999997</c:v>
                </c:pt>
                <c:pt idx="73356">
                  <c:v>-223.75049999999999</c:v>
                </c:pt>
                <c:pt idx="73357">
                  <c:v>-223.74849999999998</c:v>
                </c:pt>
                <c:pt idx="73358">
                  <c:v>-223.74649999999997</c:v>
                </c:pt>
                <c:pt idx="73359">
                  <c:v>-223.74449999999999</c:v>
                </c:pt>
                <c:pt idx="73360">
                  <c:v>-223.74249999999998</c:v>
                </c:pt>
                <c:pt idx="73361">
                  <c:v>-223.74049999999997</c:v>
                </c:pt>
                <c:pt idx="73362">
                  <c:v>-223.73849999999999</c:v>
                </c:pt>
                <c:pt idx="73363">
                  <c:v>-223.73649999999998</c:v>
                </c:pt>
                <c:pt idx="73364">
                  <c:v>-223.73449999999997</c:v>
                </c:pt>
                <c:pt idx="73365">
                  <c:v>-223.73249999999999</c:v>
                </c:pt>
                <c:pt idx="73366">
                  <c:v>-223.73049999999998</c:v>
                </c:pt>
                <c:pt idx="73367">
                  <c:v>-223.72849999999997</c:v>
                </c:pt>
                <c:pt idx="73368">
                  <c:v>-223.72649999999999</c:v>
                </c:pt>
                <c:pt idx="73369">
                  <c:v>-223.72449999999998</c:v>
                </c:pt>
                <c:pt idx="73370">
                  <c:v>-223.72249999999997</c:v>
                </c:pt>
                <c:pt idx="73371">
                  <c:v>-223.72049999999999</c:v>
                </c:pt>
                <c:pt idx="73372">
                  <c:v>-223.71849999999998</c:v>
                </c:pt>
                <c:pt idx="73373">
                  <c:v>-223.71649999999997</c:v>
                </c:pt>
                <c:pt idx="73374">
                  <c:v>-223.71449999999999</c:v>
                </c:pt>
                <c:pt idx="73375">
                  <c:v>-223.71249999999998</c:v>
                </c:pt>
                <c:pt idx="73376">
                  <c:v>-223.71049999999997</c:v>
                </c:pt>
                <c:pt idx="73377">
                  <c:v>-223.70849999999999</c:v>
                </c:pt>
                <c:pt idx="73378">
                  <c:v>-223.70649999999998</c:v>
                </c:pt>
                <c:pt idx="73379">
                  <c:v>-223.70449999999997</c:v>
                </c:pt>
                <c:pt idx="73380">
                  <c:v>-223.70249999999999</c:v>
                </c:pt>
                <c:pt idx="73381">
                  <c:v>-223.70049999999998</c:v>
                </c:pt>
                <c:pt idx="73382">
                  <c:v>-223.69849999999997</c:v>
                </c:pt>
                <c:pt idx="73383">
                  <c:v>-223.69649999999999</c:v>
                </c:pt>
                <c:pt idx="73384">
                  <c:v>-223.69449999999998</c:v>
                </c:pt>
                <c:pt idx="73385">
                  <c:v>-223.69249999999997</c:v>
                </c:pt>
                <c:pt idx="73386">
                  <c:v>-223.69049999999999</c:v>
                </c:pt>
                <c:pt idx="73387">
                  <c:v>-223.68849999999998</c:v>
                </c:pt>
                <c:pt idx="73388">
                  <c:v>-223.68649999999997</c:v>
                </c:pt>
                <c:pt idx="73389">
                  <c:v>-223.68449999999999</c:v>
                </c:pt>
                <c:pt idx="73390">
                  <c:v>-223.68249999999998</c:v>
                </c:pt>
                <c:pt idx="73391">
                  <c:v>-223.68049999999997</c:v>
                </c:pt>
                <c:pt idx="73392">
                  <c:v>-223.67849999999999</c:v>
                </c:pt>
                <c:pt idx="73393">
                  <c:v>-223.67649999999998</c:v>
                </c:pt>
                <c:pt idx="73394">
                  <c:v>-223.67449999999997</c:v>
                </c:pt>
                <c:pt idx="73395">
                  <c:v>-223.67249999999999</c:v>
                </c:pt>
                <c:pt idx="73396">
                  <c:v>-223.67049999999998</c:v>
                </c:pt>
                <c:pt idx="73397">
                  <c:v>-223.66849999999997</c:v>
                </c:pt>
                <c:pt idx="73398">
                  <c:v>-223.66649999999998</c:v>
                </c:pt>
                <c:pt idx="73399">
                  <c:v>-223.66449999999998</c:v>
                </c:pt>
                <c:pt idx="73400">
                  <c:v>-223.66249999999997</c:v>
                </c:pt>
                <c:pt idx="73401">
                  <c:v>-223.66049999999998</c:v>
                </c:pt>
                <c:pt idx="73402">
                  <c:v>-223.65849999999998</c:v>
                </c:pt>
                <c:pt idx="73403">
                  <c:v>-223.65649999999997</c:v>
                </c:pt>
                <c:pt idx="73404">
                  <c:v>-223.65449999999998</c:v>
                </c:pt>
                <c:pt idx="73405">
                  <c:v>-223.65249999999997</c:v>
                </c:pt>
                <c:pt idx="73406">
                  <c:v>-223.65049999999997</c:v>
                </c:pt>
                <c:pt idx="73407">
                  <c:v>-223.64849999999998</c:v>
                </c:pt>
                <c:pt idx="73408">
                  <c:v>-223.64649999999997</c:v>
                </c:pt>
                <c:pt idx="73409">
                  <c:v>-223.64449999999997</c:v>
                </c:pt>
                <c:pt idx="73410">
                  <c:v>-223.64249999999998</c:v>
                </c:pt>
                <c:pt idx="73411">
                  <c:v>-223.64049999999997</c:v>
                </c:pt>
                <c:pt idx="73412">
                  <c:v>-223.63849999999996</c:v>
                </c:pt>
                <c:pt idx="73413">
                  <c:v>-223.63649999999998</c:v>
                </c:pt>
                <c:pt idx="73414">
                  <c:v>-223.63449999999997</c:v>
                </c:pt>
                <c:pt idx="73415">
                  <c:v>-223.63249999999996</c:v>
                </c:pt>
                <c:pt idx="73416">
                  <c:v>-223.63049999999998</c:v>
                </c:pt>
                <c:pt idx="73417">
                  <c:v>-223.62849999999997</c:v>
                </c:pt>
                <c:pt idx="73418">
                  <c:v>-223.62649999999996</c:v>
                </c:pt>
                <c:pt idx="73419">
                  <c:v>-223.62449999999998</c:v>
                </c:pt>
                <c:pt idx="73420">
                  <c:v>-223.62249999999997</c:v>
                </c:pt>
                <c:pt idx="73421">
                  <c:v>-223.62049999999996</c:v>
                </c:pt>
                <c:pt idx="73422">
                  <c:v>-223.61849999999998</c:v>
                </c:pt>
                <c:pt idx="73423">
                  <c:v>-223.61649999999997</c:v>
                </c:pt>
                <c:pt idx="73424">
                  <c:v>-223.61449999999996</c:v>
                </c:pt>
                <c:pt idx="73425">
                  <c:v>-223.61249999999998</c:v>
                </c:pt>
                <c:pt idx="73426">
                  <c:v>-223.61049999999997</c:v>
                </c:pt>
                <c:pt idx="73427">
                  <c:v>-223.60849999999996</c:v>
                </c:pt>
                <c:pt idx="73428">
                  <c:v>-223.60649999999998</c:v>
                </c:pt>
                <c:pt idx="73429">
                  <c:v>-223.60449999999997</c:v>
                </c:pt>
                <c:pt idx="73430">
                  <c:v>-223.60249999999996</c:v>
                </c:pt>
                <c:pt idx="73431">
                  <c:v>-223.60049999999998</c:v>
                </c:pt>
                <c:pt idx="73432">
                  <c:v>-223.59849999999997</c:v>
                </c:pt>
                <c:pt idx="73433">
                  <c:v>-223.59649999999996</c:v>
                </c:pt>
                <c:pt idx="73434">
                  <c:v>-223.59449999999998</c:v>
                </c:pt>
                <c:pt idx="73435">
                  <c:v>-223.59249999999997</c:v>
                </c:pt>
                <c:pt idx="73436">
                  <c:v>-223.59049999999996</c:v>
                </c:pt>
                <c:pt idx="73437">
                  <c:v>-223.58849999999998</c:v>
                </c:pt>
                <c:pt idx="73438">
                  <c:v>-223.58649999999997</c:v>
                </c:pt>
                <c:pt idx="73439">
                  <c:v>-223.58449999999999</c:v>
                </c:pt>
                <c:pt idx="73440">
                  <c:v>-223.58249999999998</c:v>
                </c:pt>
                <c:pt idx="73441">
                  <c:v>-223.58049999999997</c:v>
                </c:pt>
                <c:pt idx="73442">
                  <c:v>-223.57849999999999</c:v>
                </c:pt>
                <c:pt idx="73443">
                  <c:v>-223.57649999999998</c:v>
                </c:pt>
                <c:pt idx="73444">
                  <c:v>-223.57449999999997</c:v>
                </c:pt>
                <c:pt idx="73445">
                  <c:v>-223.57249999999999</c:v>
                </c:pt>
                <c:pt idx="73446">
                  <c:v>-223.57049999999998</c:v>
                </c:pt>
                <c:pt idx="73447">
                  <c:v>-223.56849999999997</c:v>
                </c:pt>
                <c:pt idx="73448">
                  <c:v>-223.56649999999999</c:v>
                </c:pt>
                <c:pt idx="73449">
                  <c:v>-223.56449999999998</c:v>
                </c:pt>
                <c:pt idx="73450">
                  <c:v>-223.56249999999997</c:v>
                </c:pt>
                <c:pt idx="73451">
                  <c:v>-223.56049999999999</c:v>
                </c:pt>
                <c:pt idx="73452">
                  <c:v>-223.55849999999998</c:v>
                </c:pt>
                <c:pt idx="73453">
                  <c:v>-223.55649999999997</c:v>
                </c:pt>
                <c:pt idx="73454">
                  <c:v>-223.55449999999999</c:v>
                </c:pt>
                <c:pt idx="73455">
                  <c:v>-223.55249999999998</c:v>
                </c:pt>
                <c:pt idx="73456">
                  <c:v>-223.55049999999997</c:v>
                </c:pt>
                <c:pt idx="73457">
                  <c:v>-223.54849999999999</c:v>
                </c:pt>
                <c:pt idx="73458">
                  <c:v>-223.54649999999998</c:v>
                </c:pt>
                <c:pt idx="73459">
                  <c:v>-223.54449999999997</c:v>
                </c:pt>
                <c:pt idx="73460">
                  <c:v>-223.54249999999999</c:v>
                </c:pt>
                <c:pt idx="73461">
                  <c:v>-223.54049999999998</c:v>
                </c:pt>
                <c:pt idx="73462">
                  <c:v>-223.53849999999997</c:v>
                </c:pt>
                <c:pt idx="73463">
                  <c:v>-223.53649999999999</c:v>
                </c:pt>
                <c:pt idx="73464">
                  <c:v>-223.53449999999998</c:v>
                </c:pt>
                <c:pt idx="73465">
                  <c:v>-223.53249999999997</c:v>
                </c:pt>
                <c:pt idx="73466">
                  <c:v>-223.53049999999999</c:v>
                </c:pt>
                <c:pt idx="73467">
                  <c:v>-223.52849999999998</c:v>
                </c:pt>
                <c:pt idx="73468">
                  <c:v>-223.52649999999997</c:v>
                </c:pt>
                <c:pt idx="73469">
                  <c:v>-223.52449999999999</c:v>
                </c:pt>
                <c:pt idx="73470">
                  <c:v>-223.52249999999998</c:v>
                </c:pt>
                <c:pt idx="73471">
                  <c:v>-223.52049999999997</c:v>
                </c:pt>
                <c:pt idx="73472">
                  <c:v>-223.51849999999999</c:v>
                </c:pt>
                <c:pt idx="73473">
                  <c:v>-223.51649999999998</c:v>
                </c:pt>
                <c:pt idx="73474">
                  <c:v>-223.51449999999997</c:v>
                </c:pt>
                <c:pt idx="73475">
                  <c:v>-223.51249999999999</c:v>
                </c:pt>
                <c:pt idx="73476">
                  <c:v>-223.51049999999998</c:v>
                </c:pt>
                <c:pt idx="73477">
                  <c:v>-223.50849999999997</c:v>
                </c:pt>
                <c:pt idx="73478">
                  <c:v>-223.50649999999999</c:v>
                </c:pt>
                <c:pt idx="73479">
                  <c:v>-223.50449999999998</c:v>
                </c:pt>
                <c:pt idx="73480">
                  <c:v>-223.50249999999997</c:v>
                </c:pt>
                <c:pt idx="73481">
                  <c:v>-223.50049999999999</c:v>
                </c:pt>
                <c:pt idx="73482">
                  <c:v>-223.49849999999998</c:v>
                </c:pt>
                <c:pt idx="73483">
                  <c:v>-223.49649999999997</c:v>
                </c:pt>
                <c:pt idx="73484">
                  <c:v>-223.49449999999999</c:v>
                </c:pt>
                <c:pt idx="73485">
                  <c:v>-223.49249999999998</c:v>
                </c:pt>
                <c:pt idx="73486">
                  <c:v>-223.49049999999997</c:v>
                </c:pt>
                <c:pt idx="73487">
                  <c:v>-223.48849999999999</c:v>
                </c:pt>
                <c:pt idx="73488">
                  <c:v>-223.48649999999998</c:v>
                </c:pt>
                <c:pt idx="73489">
                  <c:v>-223.48449999999997</c:v>
                </c:pt>
                <c:pt idx="73490">
                  <c:v>-223.48249999999999</c:v>
                </c:pt>
                <c:pt idx="73491">
                  <c:v>-223.48049999999998</c:v>
                </c:pt>
                <c:pt idx="73492">
                  <c:v>-223.47849999999997</c:v>
                </c:pt>
                <c:pt idx="73493">
                  <c:v>-223.47649999999999</c:v>
                </c:pt>
                <c:pt idx="73494">
                  <c:v>-223.47449999999998</c:v>
                </c:pt>
                <c:pt idx="73495">
                  <c:v>-223.47249999999997</c:v>
                </c:pt>
                <c:pt idx="73496">
                  <c:v>-223.47049999999999</c:v>
                </c:pt>
                <c:pt idx="73497">
                  <c:v>-223.46849999999998</c:v>
                </c:pt>
                <c:pt idx="73498">
                  <c:v>-223.46649999999997</c:v>
                </c:pt>
                <c:pt idx="73499">
                  <c:v>-223.46449999999999</c:v>
                </c:pt>
                <c:pt idx="73500">
                  <c:v>-223.46249999999998</c:v>
                </c:pt>
                <c:pt idx="73501">
                  <c:v>-223.46049999999997</c:v>
                </c:pt>
                <c:pt idx="73502">
                  <c:v>-223.45849999999999</c:v>
                </c:pt>
                <c:pt idx="73503">
                  <c:v>-223.45649999999998</c:v>
                </c:pt>
                <c:pt idx="73504">
                  <c:v>-223.45449999999997</c:v>
                </c:pt>
                <c:pt idx="73505">
                  <c:v>-223.45249999999999</c:v>
                </c:pt>
                <c:pt idx="73506">
                  <c:v>-223.45049999999998</c:v>
                </c:pt>
                <c:pt idx="73507">
                  <c:v>-223.44849999999997</c:v>
                </c:pt>
                <c:pt idx="73508">
                  <c:v>-223.44649999999999</c:v>
                </c:pt>
                <c:pt idx="73509">
                  <c:v>-223.44449999999998</c:v>
                </c:pt>
                <c:pt idx="73510">
                  <c:v>-223.44249999999997</c:v>
                </c:pt>
                <c:pt idx="73511">
                  <c:v>-223.44049999999999</c:v>
                </c:pt>
                <c:pt idx="73512">
                  <c:v>-223.43849999999998</c:v>
                </c:pt>
                <c:pt idx="73513">
                  <c:v>-223.43649999999997</c:v>
                </c:pt>
                <c:pt idx="73514">
                  <c:v>-223.43449999999999</c:v>
                </c:pt>
                <c:pt idx="73515">
                  <c:v>-223.43249999999998</c:v>
                </c:pt>
                <c:pt idx="73516">
                  <c:v>-223.43049999999997</c:v>
                </c:pt>
                <c:pt idx="73517">
                  <c:v>-223.42849999999999</c:v>
                </c:pt>
                <c:pt idx="73518">
                  <c:v>-223.42649999999998</c:v>
                </c:pt>
                <c:pt idx="73519">
                  <c:v>-223.42449999999997</c:v>
                </c:pt>
                <c:pt idx="73520">
                  <c:v>-223.42249999999999</c:v>
                </c:pt>
                <c:pt idx="73521">
                  <c:v>-223.42049999999998</c:v>
                </c:pt>
                <c:pt idx="73522">
                  <c:v>-223.41849999999997</c:v>
                </c:pt>
                <c:pt idx="73523">
                  <c:v>-223.41649999999998</c:v>
                </c:pt>
                <c:pt idx="73524">
                  <c:v>-223.41449999999998</c:v>
                </c:pt>
                <c:pt idx="73525">
                  <c:v>-223.41249999999997</c:v>
                </c:pt>
                <c:pt idx="73526">
                  <c:v>-223.41049999999998</c:v>
                </c:pt>
                <c:pt idx="73527">
                  <c:v>-223.40849999999998</c:v>
                </c:pt>
                <c:pt idx="73528">
                  <c:v>-223.40649999999997</c:v>
                </c:pt>
                <c:pt idx="73529">
                  <c:v>-223.40449999999998</c:v>
                </c:pt>
                <c:pt idx="73530">
                  <c:v>-223.40249999999997</c:v>
                </c:pt>
                <c:pt idx="73531">
                  <c:v>-223.40049999999997</c:v>
                </c:pt>
                <c:pt idx="73532">
                  <c:v>-223.39849999999998</c:v>
                </c:pt>
                <c:pt idx="73533">
                  <c:v>-223.39649999999997</c:v>
                </c:pt>
                <c:pt idx="73534">
                  <c:v>-223.39449999999997</c:v>
                </c:pt>
                <c:pt idx="73535">
                  <c:v>-223.39249999999998</c:v>
                </c:pt>
                <c:pt idx="73536">
                  <c:v>-223.39049999999997</c:v>
                </c:pt>
                <c:pt idx="73537">
                  <c:v>-223.38849999999996</c:v>
                </c:pt>
                <c:pt idx="73538">
                  <c:v>-223.38649999999998</c:v>
                </c:pt>
                <c:pt idx="73539">
                  <c:v>-223.38449999999997</c:v>
                </c:pt>
                <c:pt idx="73540">
                  <c:v>-223.38249999999996</c:v>
                </c:pt>
                <c:pt idx="73541">
                  <c:v>-223.38049999999998</c:v>
                </c:pt>
                <c:pt idx="73542">
                  <c:v>-223.37849999999997</c:v>
                </c:pt>
                <c:pt idx="73543">
                  <c:v>-223.37649999999996</c:v>
                </c:pt>
                <c:pt idx="73544">
                  <c:v>-223.37449999999998</c:v>
                </c:pt>
                <c:pt idx="73545">
                  <c:v>-223.37249999999997</c:v>
                </c:pt>
                <c:pt idx="73546">
                  <c:v>-223.37049999999996</c:v>
                </c:pt>
                <c:pt idx="73547">
                  <c:v>-223.36849999999998</c:v>
                </c:pt>
                <c:pt idx="73548">
                  <c:v>-223.36649999999997</c:v>
                </c:pt>
                <c:pt idx="73549">
                  <c:v>-223.36449999999996</c:v>
                </c:pt>
                <c:pt idx="73550">
                  <c:v>-223.36249999999998</c:v>
                </c:pt>
                <c:pt idx="73551">
                  <c:v>-223.36049999999997</c:v>
                </c:pt>
                <c:pt idx="73552">
                  <c:v>-223.35849999999996</c:v>
                </c:pt>
                <c:pt idx="73553">
                  <c:v>-223.35649999999998</c:v>
                </c:pt>
                <c:pt idx="73554">
                  <c:v>-223.35449999999997</c:v>
                </c:pt>
                <c:pt idx="73555">
                  <c:v>-223.35249999999996</c:v>
                </c:pt>
                <c:pt idx="73556">
                  <c:v>-223.35049999999998</c:v>
                </c:pt>
                <c:pt idx="73557">
                  <c:v>-223.34849999999997</c:v>
                </c:pt>
                <c:pt idx="73558">
                  <c:v>-223.34649999999996</c:v>
                </c:pt>
                <c:pt idx="73559">
                  <c:v>-223.34449999999998</c:v>
                </c:pt>
                <c:pt idx="73560">
                  <c:v>-223.34249999999997</c:v>
                </c:pt>
                <c:pt idx="73561">
                  <c:v>-223.34049999999996</c:v>
                </c:pt>
                <c:pt idx="73562">
                  <c:v>-223.33849999999998</c:v>
                </c:pt>
                <c:pt idx="73563">
                  <c:v>-223.33649999999997</c:v>
                </c:pt>
                <c:pt idx="73564">
                  <c:v>-223.33449999999999</c:v>
                </c:pt>
                <c:pt idx="73565">
                  <c:v>-223.33249999999998</c:v>
                </c:pt>
                <c:pt idx="73566">
                  <c:v>-223.33049999999997</c:v>
                </c:pt>
                <c:pt idx="73567">
                  <c:v>-223.32849999999999</c:v>
                </c:pt>
                <c:pt idx="73568">
                  <c:v>-223.32649999999998</c:v>
                </c:pt>
                <c:pt idx="73569">
                  <c:v>-223.32449999999997</c:v>
                </c:pt>
                <c:pt idx="73570">
                  <c:v>-223.32249999999999</c:v>
                </c:pt>
                <c:pt idx="73571">
                  <c:v>-223.32049999999998</c:v>
                </c:pt>
                <c:pt idx="73572">
                  <c:v>-223.31849999999997</c:v>
                </c:pt>
                <c:pt idx="73573">
                  <c:v>-223.31649999999999</c:v>
                </c:pt>
                <c:pt idx="73574">
                  <c:v>-223.31449999999998</c:v>
                </c:pt>
                <c:pt idx="73575">
                  <c:v>-223.31249999999997</c:v>
                </c:pt>
                <c:pt idx="73576">
                  <c:v>-223.31049999999999</c:v>
                </c:pt>
                <c:pt idx="73577">
                  <c:v>-223.30849999999998</c:v>
                </c:pt>
                <c:pt idx="73578">
                  <c:v>-223.30649999999997</c:v>
                </c:pt>
                <c:pt idx="73579">
                  <c:v>-223.30449999999999</c:v>
                </c:pt>
                <c:pt idx="73580">
                  <c:v>-223.30249999999998</c:v>
                </c:pt>
                <c:pt idx="73581">
                  <c:v>-223.30049999999997</c:v>
                </c:pt>
                <c:pt idx="73582">
                  <c:v>-223.29849999999999</c:v>
                </c:pt>
                <c:pt idx="73583">
                  <c:v>-223.29649999999998</c:v>
                </c:pt>
                <c:pt idx="73584">
                  <c:v>-223.29449999999997</c:v>
                </c:pt>
                <c:pt idx="73585">
                  <c:v>-223.29249999999999</c:v>
                </c:pt>
                <c:pt idx="73586">
                  <c:v>-223.29049999999998</c:v>
                </c:pt>
                <c:pt idx="73587">
                  <c:v>-223.28849999999997</c:v>
                </c:pt>
                <c:pt idx="73588">
                  <c:v>-223.28649999999999</c:v>
                </c:pt>
                <c:pt idx="73589">
                  <c:v>-223.28449999999998</c:v>
                </c:pt>
                <c:pt idx="73590">
                  <c:v>-223.28249999999997</c:v>
                </c:pt>
                <c:pt idx="73591">
                  <c:v>-223.28049999999999</c:v>
                </c:pt>
                <c:pt idx="73592">
                  <c:v>-223.27849999999998</c:v>
                </c:pt>
                <c:pt idx="73593">
                  <c:v>-223.27649999999997</c:v>
                </c:pt>
                <c:pt idx="73594">
                  <c:v>-223.27449999999999</c:v>
                </c:pt>
                <c:pt idx="73595">
                  <c:v>-223.27249999999998</c:v>
                </c:pt>
                <c:pt idx="73596">
                  <c:v>-223.27049999999997</c:v>
                </c:pt>
                <c:pt idx="73597">
                  <c:v>-223.26849999999999</c:v>
                </c:pt>
                <c:pt idx="73598">
                  <c:v>-223.26649999999998</c:v>
                </c:pt>
                <c:pt idx="73599">
                  <c:v>-223.26449999999997</c:v>
                </c:pt>
                <c:pt idx="73600">
                  <c:v>-223.26249999999999</c:v>
                </c:pt>
                <c:pt idx="73601">
                  <c:v>-223.26049999999998</c:v>
                </c:pt>
                <c:pt idx="73602">
                  <c:v>-223.25849999999997</c:v>
                </c:pt>
                <c:pt idx="73603">
                  <c:v>-223.25649999999999</c:v>
                </c:pt>
                <c:pt idx="73604">
                  <c:v>-223.25449999999998</c:v>
                </c:pt>
                <c:pt idx="73605">
                  <c:v>-223.25249999999997</c:v>
                </c:pt>
                <c:pt idx="73606">
                  <c:v>-223.25049999999999</c:v>
                </c:pt>
                <c:pt idx="73607">
                  <c:v>-223.24849999999998</c:v>
                </c:pt>
                <c:pt idx="73608">
                  <c:v>-223.24649999999997</c:v>
                </c:pt>
                <c:pt idx="73609">
                  <c:v>-223.24449999999999</c:v>
                </c:pt>
                <c:pt idx="73610">
                  <c:v>-223.24249999999998</c:v>
                </c:pt>
                <c:pt idx="73611">
                  <c:v>-223.24049999999997</c:v>
                </c:pt>
                <c:pt idx="73612">
                  <c:v>-223.23849999999999</c:v>
                </c:pt>
                <c:pt idx="73613">
                  <c:v>-223.23649999999998</c:v>
                </c:pt>
                <c:pt idx="73614">
                  <c:v>-223.23449999999997</c:v>
                </c:pt>
                <c:pt idx="73615">
                  <c:v>-223.23249999999999</c:v>
                </c:pt>
                <c:pt idx="73616">
                  <c:v>-223.23049999999998</c:v>
                </c:pt>
                <c:pt idx="73617">
                  <c:v>-223.22849999999997</c:v>
                </c:pt>
                <c:pt idx="73618">
                  <c:v>-223.22649999999999</c:v>
                </c:pt>
                <c:pt idx="73619">
                  <c:v>-223.22449999999998</c:v>
                </c:pt>
                <c:pt idx="73620">
                  <c:v>-223.22249999999997</c:v>
                </c:pt>
                <c:pt idx="73621">
                  <c:v>-223.22049999999999</c:v>
                </c:pt>
                <c:pt idx="73622">
                  <c:v>-223.21849999999998</c:v>
                </c:pt>
                <c:pt idx="73623">
                  <c:v>-223.21649999999997</c:v>
                </c:pt>
                <c:pt idx="73624">
                  <c:v>-223.21449999999999</c:v>
                </c:pt>
                <c:pt idx="73625">
                  <c:v>-223.21249999999998</c:v>
                </c:pt>
                <c:pt idx="73626">
                  <c:v>-223.21049999999997</c:v>
                </c:pt>
                <c:pt idx="73627">
                  <c:v>-223.20849999999999</c:v>
                </c:pt>
                <c:pt idx="73628">
                  <c:v>-223.20649999999998</c:v>
                </c:pt>
                <c:pt idx="73629">
                  <c:v>-223.20449999999997</c:v>
                </c:pt>
                <c:pt idx="73630">
                  <c:v>-223.20249999999999</c:v>
                </c:pt>
                <c:pt idx="73631">
                  <c:v>-223.20049999999998</c:v>
                </c:pt>
                <c:pt idx="73632">
                  <c:v>-223.19849999999997</c:v>
                </c:pt>
                <c:pt idx="73633">
                  <c:v>-223.19649999999999</c:v>
                </c:pt>
                <c:pt idx="73634">
                  <c:v>-223.19449999999998</c:v>
                </c:pt>
                <c:pt idx="73635">
                  <c:v>-223.19249999999997</c:v>
                </c:pt>
                <c:pt idx="73636">
                  <c:v>-223.19049999999999</c:v>
                </c:pt>
                <c:pt idx="73637">
                  <c:v>-223.18849999999998</c:v>
                </c:pt>
                <c:pt idx="73638">
                  <c:v>-223.18649999999997</c:v>
                </c:pt>
                <c:pt idx="73639">
                  <c:v>-223.18449999999999</c:v>
                </c:pt>
                <c:pt idx="73640">
                  <c:v>-223.18249999999998</c:v>
                </c:pt>
                <c:pt idx="73641">
                  <c:v>-223.18049999999997</c:v>
                </c:pt>
                <c:pt idx="73642">
                  <c:v>-223.17849999999999</c:v>
                </c:pt>
                <c:pt idx="73643">
                  <c:v>-223.17649999999998</c:v>
                </c:pt>
                <c:pt idx="73644">
                  <c:v>-223.17449999999997</c:v>
                </c:pt>
                <c:pt idx="73645">
                  <c:v>-223.17249999999999</c:v>
                </c:pt>
                <c:pt idx="73646">
                  <c:v>-223.17049999999998</c:v>
                </c:pt>
                <c:pt idx="73647">
                  <c:v>-223.16849999999997</c:v>
                </c:pt>
                <c:pt idx="73648">
                  <c:v>-223.16649999999998</c:v>
                </c:pt>
                <c:pt idx="73649">
                  <c:v>-223.16449999999998</c:v>
                </c:pt>
                <c:pt idx="73650">
                  <c:v>-223.16249999999997</c:v>
                </c:pt>
                <c:pt idx="73651">
                  <c:v>-223.16049999999998</c:v>
                </c:pt>
                <c:pt idx="73652">
                  <c:v>-223.15849999999998</c:v>
                </c:pt>
                <c:pt idx="73653">
                  <c:v>-223.15649999999997</c:v>
                </c:pt>
                <c:pt idx="73654">
                  <c:v>-223.15449999999998</c:v>
                </c:pt>
                <c:pt idx="73655">
                  <c:v>-223.15249999999997</c:v>
                </c:pt>
                <c:pt idx="73656">
                  <c:v>-223.15049999999997</c:v>
                </c:pt>
                <c:pt idx="73657">
                  <c:v>-223.14849999999998</c:v>
                </c:pt>
                <c:pt idx="73658">
                  <c:v>-223.14649999999997</c:v>
                </c:pt>
                <c:pt idx="73659">
                  <c:v>-223.14449999999997</c:v>
                </c:pt>
                <c:pt idx="73660">
                  <c:v>-223.14249999999998</c:v>
                </c:pt>
                <c:pt idx="73661">
                  <c:v>-223.14049999999997</c:v>
                </c:pt>
                <c:pt idx="73662">
                  <c:v>-223.13849999999996</c:v>
                </c:pt>
                <c:pt idx="73663">
                  <c:v>-223.13649999999998</c:v>
                </c:pt>
                <c:pt idx="73664">
                  <c:v>-223.13449999999997</c:v>
                </c:pt>
                <c:pt idx="73665">
                  <c:v>-223.13249999999996</c:v>
                </c:pt>
                <c:pt idx="73666">
                  <c:v>-223.13049999999998</c:v>
                </c:pt>
                <c:pt idx="73667">
                  <c:v>-223.12849999999997</c:v>
                </c:pt>
                <c:pt idx="73668">
                  <c:v>-223.12649999999996</c:v>
                </c:pt>
                <c:pt idx="73669">
                  <c:v>-223.12449999999998</c:v>
                </c:pt>
                <c:pt idx="73670">
                  <c:v>-223.12249999999997</c:v>
                </c:pt>
                <c:pt idx="73671">
                  <c:v>-223.12049999999996</c:v>
                </c:pt>
                <c:pt idx="73672">
                  <c:v>-223.11849999999998</c:v>
                </c:pt>
                <c:pt idx="73673">
                  <c:v>-223.11649999999997</c:v>
                </c:pt>
                <c:pt idx="73674">
                  <c:v>-223.11449999999996</c:v>
                </c:pt>
                <c:pt idx="73675">
                  <c:v>-223.11249999999998</c:v>
                </c:pt>
                <c:pt idx="73676">
                  <c:v>-223.11049999999997</c:v>
                </c:pt>
                <c:pt idx="73677">
                  <c:v>-223.10849999999996</c:v>
                </c:pt>
                <c:pt idx="73678">
                  <c:v>-223.10649999999998</c:v>
                </c:pt>
                <c:pt idx="73679">
                  <c:v>-223.10449999999997</c:v>
                </c:pt>
                <c:pt idx="73680">
                  <c:v>-223.10249999999996</c:v>
                </c:pt>
                <c:pt idx="73681">
                  <c:v>-223.10049999999998</c:v>
                </c:pt>
                <c:pt idx="73682">
                  <c:v>-223.09849999999997</c:v>
                </c:pt>
                <c:pt idx="73683">
                  <c:v>-223.09649999999996</c:v>
                </c:pt>
                <c:pt idx="73684">
                  <c:v>-223.09449999999998</c:v>
                </c:pt>
                <c:pt idx="73685">
                  <c:v>-223.09249999999997</c:v>
                </c:pt>
                <c:pt idx="73686">
                  <c:v>-223.09049999999996</c:v>
                </c:pt>
                <c:pt idx="73687">
                  <c:v>-223.08849999999998</c:v>
                </c:pt>
                <c:pt idx="73688">
                  <c:v>-223.08649999999997</c:v>
                </c:pt>
                <c:pt idx="73689">
                  <c:v>-223.08449999999999</c:v>
                </c:pt>
                <c:pt idx="73690">
                  <c:v>-223.08249999999998</c:v>
                </c:pt>
                <c:pt idx="73691">
                  <c:v>-223.08049999999997</c:v>
                </c:pt>
                <c:pt idx="73692">
                  <c:v>-223.07849999999999</c:v>
                </c:pt>
                <c:pt idx="73693">
                  <c:v>-223.07649999999998</c:v>
                </c:pt>
                <c:pt idx="73694">
                  <c:v>-223.07449999999997</c:v>
                </c:pt>
                <c:pt idx="73695">
                  <c:v>-223.07249999999999</c:v>
                </c:pt>
                <c:pt idx="73696">
                  <c:v>-223.07049999999998</c:v>
                </c:pt>
                <c:pt idx="73697">
                  <c:v>-223.06849999999997</c:v>
                </c:pt>
                <c:pt idx="73698">
                  <c:v>-223.06649999999999</c:v>
                </c:pt>
                <c:pt idx="73699">
                  <c:v>-223.06449999999998</c:v>
                </c:pt>
                <c:pt idx="73700">
                  <c:v>-223.06249999999997</c:v>
                </c:pt>
                <c:pt idx="73701">
                  <c:v>-223.06049999999999</c:v>
                </c:pt>
                <c:pt idx="73702">
                  <c:v>-223.05849999999998</c:v>
                </c:pt>
                <c:pt idx="73703">
                  <c:v>-223.05649999999997</c:v>
                </c:pt>
                <c:pt idx="73704">
                  <c:v>-223.05449999999999</c:v>
                </c:pt>
                <c:pt idx="73705">
                  <c:v>-223.05249999999998</c:v>
                </c:pt>
                <c:pt idx="73706">
                  <c:v>-223.05049999999997</c:v>
                </c:pt>
                <c:pt idx="73707">
                  <c:v>-223.04849999999999</c:v>
                </c:pt>
                <c:pt idx="73708">
                  <c:v>-223.04649999999998</c:v>
                </c:pt>
                <c:pt idx="73709">
                  <c:v>-223.04449999999997</c:v>
                </c:pt>
                <c:pt idx="73710">
                  <c:v>-223.04249999999999</c:v>
                </c:pt>
                <c:pt idx="73711">
                  <c:v>-223.04049999999998</c:v>
                </c:pt>
                <c:pt idx="73712">
                  <c:v>-223.03849999999997</c:v>
                </c:pt>
                <c:pt idx="73713">
                  <c:v>-223.03649999999999</c:v>
                </c:pt>
                <c:pt idx="73714">
                  <c:v>-223.03449999999998</c:v>
                </c:pt>
                <c:pt idx="73715">
                  <c:v>-223.03249999999997</c:v>
                </c:pt>
                <c:pt idx="73716">
                  <c:v>-223.03049999999999</c:v>
                </c:pt>
                <c:pt idx="73717">
                  <c:v>-223.02849999999998</c:v>
                </c:pt>
                <c:pt idx="73718">
                  <c:v>-223.02649999999997</c:v>
                </c:pt>
                <c:pt idx="73719">
                  <c:v>-223.02449999999999</c:v>
                </c:pt>
                <c:pt idx="73720">
                  <c:v>-223.02249999999998</c:v>
                </c:pt>
                <c:pt idx="73721">
                  <c:v>-223.02049999999997</c:v>
                </c:pt>
                <c:pt idx="73722">
                  <c:v>-223.01849999999999</c:v>
                </c:pt>
                <c:pt idx="73723">
                  <c:v>-223.01649999999998</c:v>
                </c:pt>
                <c:pt idx="73724">
                  <c:v>-223.01449999999997</c:v>
                </c:pt>
                <c:pt idx="73725">
                  <c:v>-223.01249999999999</c:v>
                </c:pt>
                <c:pt idx="73726">
                  <c:v>-223.01049999999998</c:v>
                </c:pt>
                <c:pt idx="73727">
                  <c:v>-223.00849999999997</c:v>
                </c:pt>
                <c:pt idx="73728">
                  <c:v>-223.00649999999999</c:v>
                </c:pt>
                <c:pt idx="73729">
                  <c:v>-223.00449999999998</c:v>
                </c:pt>
                <c:pt idx="73730">
                  <c:v>-223.00249999999997</c:v>
                </c:pt>
                <c:pt idx="73731">
                  <c:v>-223.00049999999999</c:v>
                </c:pt>
                <c:pt idx="73732">
                  <c:v>-222.99849999999998</c:v>
                </c:pt>
                <c:pt idx="73733">
                  <c:v>-222.99649999999997</c:v>
                </c:pt>
                <c:pt idx="73734">
                  <c:v>-222.99449999999999</c:v>
                </c:pt>
                <c:pt idx="73735">
                  <c:v>-222.99249999999998</c:v>
                </c:pt>
                <c:pt idx="73736">
                  <c:v>-222.99049999999997</c:v>
                </c:pt>
                <c:pt idx="73737">
                  <c:v>-222.98849999999999</c:v>
                </c:pt>
                <c:pt idx="73738">
                  <c:v>-222.98649999999998</c:v>
                </c:pt>
                <c:pt idx="73739">
                  <c:v>-222.98449999999997</c:v>
                </c:pt>
                <c:pt idx="73740">
                  <c:v>-222.98249999999999</c:v>
                </c:pt>
                <c:pt idx="73741">
                  <c:v>-222.98049999999998</c:v>
                </c:pt>
                <c:pt idx="73742">
                  <c:v>-222.97849999999997</c:v>
                </c:pt>
                <c:pt idx="73743">
                  <c:v>-222.97649999999999</c:v>
                </c:pt>
                <c:pt idx="73744">
                  <c:v>-222.97449999999998</c:v>
                </c:pt>
                <c:pt idx="73745">
                  <c:v>-222.97249999999997</c:v>
                </c:pt>
                <c:pt idx="73746">
                  <c:v>-222.97049999999999</c:v>
                </c:pt>
                <c:pt idx="73747">
                  <c:v>-222.96849999999998</c:v>
                </c:pt>
                <c:pt idx="73748">
                  <c:v>-222.96649999999997</c:v>
                </c:pt>
                <c:pt idx="73749">
                  <c:v>-222.96449999999999</c:v>
                </c:pt>
                <c:pt idx="73750">
                  <c:v>-222.96249999999998</c:v>
                </c:pt>
                <c:pt idx="73751">
                  <c:v>-222.96049999999997</c:v>
                </c:pt>
                <c:pt idx="73752">
                  <c:v>-222.95849999999999</c:v>
                </c:pt>
                <c:pt idx="73753">
                  <c:v>-222.95649999999998</c:v>
                </c:pt>
                <c:pt idx="73754">
                  <c:v>-222.95449999999997</c:v>
                </c:pt>
                <c:pt idx="73755">
                  <c:v>-222.95249999999999</c:v>
                </c:pt>
                <c:pt idx="73756">
                  <c:v>-222.95049999999998</c:v>
                </c:pt>
                <c:pt idx="73757">
                  <c:v>-222.94849999999997</c:v>
                </c:pt>
                <c:pt idx="73758">
                  <c:v>-222.94649999999999</c:v>
                </c:pt>
                <c:pt idx="73759">
                  <c:v>-222.94449999999998</c:v>
                </c:pt>
                <c:pt idx="73760">
                  <c:v>-222.94249999999997</c:v>
                </c:pt>
                <c:pt idx="73761">
                  <c:v>-222.94049999999999</c:v>
                </c:pt>
                <c:pt idx="73762">
                  <c:v>-222.93849999999998</c:v>
                </c:pt>
                <c:pt idx="73763">
                  <c:v>-222.93649999999997</c:v>
                </c:pt>
                <c:pt idx="73764">
                  <c:v>-222.93449999999999</c:v>
                </c:pt>
                <c:pt idx="73765">
                  <c:v>-222.93249999999998</c:v>
                </c:pt>
                <c:pt idx="73766">
                  <c:v>-222.93049999999997</c:v>
                </c:pt>
                <c:pt idx="73767">
                  <c:v>-222.92849999999999</c:v>
                </c:pt>
                <c:pt idx="73768">
                  <c:v>-222.92649999999998</c:v>
                </c:pt>
                <c:pt idx="73769">
                  <c:v>-222.92449999999997</c:v>
                </c:pt>
                <c:pt idx="73770">
                  <c:v>-222.92249999999999</c:v>
                </c:pt>
                <c:pt idx="73771">
                  <c:v>-222.92049999999998</c:v>
                </c:pt>
                <c:pt idx="73772">
                  <c:v>-222.91849999999997</c:v>
                </c:pt>
                <c:pt idx="73773">
                  <c:v>-222.91649999999998</c:v>
                </c:pt>
                <c:pt idx="73774">
                  <c:v>-222.91449999999998</c:v>
                </c:pt>
                <c:pt idx="73775">
                  <c:v>-222.91249999999997</c:v>
                </c:pt>
                <c:pt idx="73776">
                  <c:v>-222.91049999999998</c:v>
                </c:pt>
                <c:pt idx="73777">
                  <c:v>-222.90849999999998</c:v>
                </c:pt>
                <c:pt idx="73778">
                  <c:v>-222.90649999999997</c:v>
                </c:pt>
                <c:pt idx="73779">
                  <c:v>-222.90449999999998</c:v>
                </c:pt>
                <c:pt idx="73780">
                  <c:v>-222.90249999999997</c:v>
                </c:pt>
                <c:pt idx="73781">
                  <c:v>-222.90049999999997</c:v>
                </c:pt>
                <c:pt idx="73782">
                  <c:v>-222.89849999999998</c:v>
                </c:pt>
                <c:pt idx="73783">
                  <c:v>-222.89649999999997</c:v>
                </c:pt>
                <c:pt idx="73784">
                  <c:v>-222.89449999999997</c:v>
                </c:pt>
                <c:pt idx="73785">
                  <c:v>-222.89249999999998</c:v>
                </c:pt>
                <c:pt idx="73786">
                  <c:v>-222.89049999999997</c:v>
                </c:pt>
                <c:pt idx="73787">
                  <c:v>-222.88849999999996</c:v>
                </c:pt>
                <c:pt idx="73788">
                  <c:v>-222.88649999999998</c:v>
                </c:pt>
                <c:pt idx="73789">
                  <c:v>-222.88449999999997</c:v>
                </c:pt>
                <c:pt idx="73790">
                  <c:v>-222.88249999999996</c:v>
                </c:pt>
                <c:pt idx="73791">
                  <c:v>-222.88049999999998</c:v>
                </c:pt>
                <c:pt idx="73792">
                  <c:v>-222.87849999999997</c:v>
                </c:pt>
                <c:pt idx="73793">
                  <c:v>-222.87649999999996</c:v>
                </c:pt>
                <c:pt idx="73794">
                  <c:v>-222.87449999999998</c:v>
                </c:pt>
                <c:pt idx="73795">
                  <c:v>-222.87249999999997</c:v>
                </c:pt>
                <c:pt idx="73796">
                  <c:v>-222.87049999999996</c:v>
                </c:pt>
                <c:pt idx="73797">
                  <c:v>-222.86849999999998</c:v>
                </c:pt>
                <c:pt idx="73798">
                  <c:v>-222.86649999999997</c:v>
                </c:pt>
                <c:pt idx="73799">
                  <c:v>-222.86449999999996</c:v>
                </c:pt>
                <c:pt idx="73800">
                  <c:v>-222.86249999999998</c:v>
                </c:pt>
                <c:pt idx="73801">
                  <c:v>-222.86049999999997</c:v>
                </c:pt>
                <c:pt idx="73802">
                  <c:v>-222.85849999999996</c:v>
                </c:pt>
                <c:pt idx="73803">
                  <c:v>-222.85649999999998</c:v>
                </c:pt>
                <c:pt idx="73804">
                  <c:v>-222.85449999999997</c:v>
                </c:pt>
                <c:pt idx="73805">
                  <c:v>-222.85249999999996</c:v>
                </c:pt>
                <c:pt idx="73806">
                  <c:v>-222.85049999999998</c:v>
                </c:pt>
                <c:pt idx="73807">
                  <c:v>-222.84849999999997</c:v>
                </c:pt>
                <c:pt idx="73808">
                  <c:v>-222.84649999999996</c:v>
                </c:pt>
                <c:pt idx="73809">
                  <c:v>-222.84449999999998</c:v>
                </c:pt>
                <c:pt idx="73810">
                  <c:v>-222.84249999999997</c:v>
                </c:pt>
                <c:pt idx="73811">
                  <c:v>-222.84049999999996</c:v>
                </c:pt>
                <c:pt idx="73812">
                  <c:v>-222.83849999999998</c:v>
                </c:pt>
                <c:pt idx="73813">
                  <c:v>-222.83649999999997</c:v>
                </c:pt>
                <c:pt idx="73814">
                  <c:v>-222.83449999999999</c:v>
                </c:pt>
                <c:pt idx="73815">
                  <c:v>-222.83249999999998</c:v>
                </c:pt>
                <c:pt idx="73816">
                  <c:v>-222.83049999999997</c:v>
                </c:pt>
                <c:pt idx="73817">
                  <c:v>-222.82849999999999</c:v>
                </c:pt>
                <c:pt idx="73818">
                  <c:v>-222.82649999999998</c:v>
                </c:pt>
                <c:pt idx="73819">
                  <c:v>-222.82449999999997</c:v>
                </c:pt>
                <c:pt idx="73820">
                  <c:v>-222.82249999999999</c:v>
                </c:pt>
                <c:pt idx="73821">
                  <c:v>-222.82049999999998</c:v>
                </c:pt>
                <c:pt idx="73822">
                  <c:v>-222.81849999999997</c:v>
                </c:pt>
                <c:pt idx="73823">
                  <c:v>-222.81649999999999</c:v>
                </c:pt>
                <c:pt idx="73824">
                  <c:v>-222.81449999999998</c:v>
                </c:pt>
                <c:pt idx="73825">
                  <c:v>-222.81249999999997</c:v>
                </c:pt>
                <c:pt idx="73826">
                  <c:v>-222.81049999999999</c:v>
                </c:pt>
                <c:pt idx="73827">
                  <c:v>-222.80849999999998</c:v>
                </c:pt>
                <c:pt idx="73828">
                  <c:v>-222.80649999999997</c:v>
                </c:pt>
                <c:pt idx="73829">
                  <c:v>-222.80449999999999</c:v>
                </c:pt>
                <c:pt idx="73830">
                  <c:v>-222.80249999999998</c:v>
                </c:pt>
                <c:pt idx="73831">
                  <c:v>-222.80049999999997</c:v>
                </c:pt>
                <c:pt idx="73832">
                  <c:v>-222.79849999999999</c:v>
                </c:pt>
                <c:pt idx="73833">
                  <c:v>-222.79649999999998</c:v>
                </c:pt>
                <c:pt idx="73834">
                  <c:v>-222.79449999999997</c:v>
                </c:pt>
                <c:pt idx="73835">
                  <c:v>-222.79249999999999</c:v>
                </c:pt>
                <c:pt idx="73836">
                  <c:v>-222.79049999999998</c:v>
                </c:pt>
                <c:pt idx="73837">
                  <c:v>-222.78849999999997</c:v>
                </c:pt>
                <c:pt idx="73838">
                  <c:v>-222.78649999999999</c:v>
                </c:pt>
                <c:pt idx="73839">
                  <c:v>-222.78449999999998</c:v>
                </c:pt>
                <c:pt idx="73840">
                  <c:v>-222.78249999999997</c:v>
                </c:pt>
                <c:pt idx="73841">
                  <c:v>-222.78049999999999</c:v>
                </c:pt>
                <c:pt idx="73842">
                  <c:v>-222.77849999999998</c:v>
                </c:pt>
                <c:pt idx="73843">
                  <c:v>-222.77649999999997</c:v>
                </c:pt>
                <c:pt idx="73844">
                  <c:v>-222.77449999999999</c:v>
                </c:pt>
                <c:pt idx="73845">
                  <c:v>-222.77249999999998</c:v>
                </c:pt>
                <c:pt idx="73846">
                  <c:v>-222.77049999999997</c:v>
                </c:pt>
                <c:pt idx="73847">
                  <c:v>-222.76849999999999</c:v>
                </c:pt>
                <c:pt idx="73848">
                  <c:v>-222.76649999999998</c:v>
                </c:pt>
                <c:pt idx="73849">
                  <c:v>-222.76449999999997</c:v>
                </c:pt>
                <c:pt idx="73850">
                  <c:v>-222.76249999999999</c:v>
                </c:pt>
                <c:pt idx="73851">
                  <c:v>-222.76049999999998</c:v>
                </c:pt>
                <c:pt idx="73852">
                  <c:v>-222.75849999999997</c:v>
                </c:pt>
                <c:pt idx="73853">
                  <c:v>-222.75649999999999</c:v>
                </c:pt>
                <c:pt idx="73854">
                  <c:v>-222.75449999999998</c:v>
                </c:pt>
                <c:pt idx="73855">
                  <c:v>-222.75249999999997</c:v>
                </c:pt>
                <c:pt idx="73856">
                  <c:v>-222.75049999999999</c:v>
                </c:pt>
                <c:pt idx="73857">
                  <c:v>-222.74849999999998</c:v>
                </c:pt>
                <c:pt idx="73858">
                  <c:v>-222.74649999999997</c:v>
                </c:pt>
                <c:pt idx="73859">
                  <c:v>-222.74449999999999</c:v>
                </c:pt>
                <c:pt idx="73860">
                  <c:v>-222.74249999999998</c:v>
                </c:pt>
                <c:pt idx="73861">
                  <c:v>-222.74049999999997</c:v>
                </c:pt>
                <c:pt idx="73862">
                  <c:v>-222.73849999999999</c:v>
                </c:pt>
                <c:pt idx="73863">
                  <c:v>-222.73649999999998</c:v>
                </c:pt>
                <c:pt idx="73864">
                  <c:v>-222.73449999999997</c:v>
                </c:pt>
                <c:pt idx="73865">
                  <c:v>-222.73249999999999</c:v>
                </c:pt>
                <c:pt idx="73866">
                  <c:v>-222.73049999999998</c:v>
                </c:pt>
                <c:pt idx="73867">
                  <c:v>-222.72849999999997</c:v>
                </c:pt>
                <c:pt idx="73868">
                  <c:v>-222.72649999999999</c:v>
                </c:pt>
                <c:pt idx="73869">
                  <c:v>-222.72449999999998</c:v>
                </c:pt>
                <c:pt idx="73870">
                  <c:v>-222.72249999999997</c:v>
                </c:pt>
                <c:pt idx="73871">
                  <c:v>-222.72049999999999</c:v>
                </c:pt>
                <c:pt idx="73872">
                  <c:v>-222.71849999999998</c:v>
                </c:pt>
                <c:pt idx="73873">
                  <c:v>-222.71649999999997</c:v>
                </c:pt>
                <c:pt idx="73874">
                  <c:v>-222.71449999999999</c:v>
                </c:pt>
                <c:pt idx="73875">
                  <c:v>-222.71249999999998</c:v>
                </c:pt>
                <c:pt idx="73876">
                  <c:v>-222.71049999999997</c:v>
                </c:pt>
                <c:pt idx="73877">
                  <c:v>-222.70849999999999</c:v>
                </c:pt>
                <c:pt idx="73878">
                  <c:v>-222.70649999999998</c:v>
                </c:pt>
                <c:pt idx="73879">
                  <c:v>-222.70449999999997</c:v>
                </c:pt>
                <c:pt idx="73880">
                  <c:v>-222.70249999999999</c:v>
                </c:pt>
                <c:pt idx="73881">
                  <c:v>-222.70049999999998</c:v>
                </c:pt>
                <c:pt idx="73882">
                  <c:v>-222.69849999999997</c:v>
                </c:pt>
                <c:pt idx="73883">
                  <c:v>-222.69649999999999</c:v>
                </c:pt>
                <c:pt idx="73884">
                  <c:v>-222.69449999999998</c:v>
                </c:pt>
                <c:pt idx="73885">
                  <c:v>-222.69249999999997</c:v>
                </c:pt>
                <c:pt idx="73886">
                  <c:v>-222.69049999999999</c:v>
                </c:pt>
                <c:pt idx="73887">
                  <c:v>-222.68849999999998</c:v>
                </c:pt>
                <c:pt idx="73888">
                  <c:v>-222.68649999999997</c:v>
                </c:pt>
                <c:pt idx="73889">
                  <c:v>-222.68449999999999</c:v>
                </c:pt>
                <c:pt idx="73890">
                  <c:v>-222.68249999999998</c:v>
                </c:pt>
                <c:pt idx="73891">
                  <c:v>-222.68049999999997</c:v>
                </c:pt>
                <c:pt idx="73892">
                  <c:v>-222.67849999999999</c:v>
                </c:pt>
                <c:pt idx="73893">
                  <c:v>-222.67649999999998</c:v>
                </c:pt>
                <c:pt idx="73894">
                  <c:v>-222.67449999999997</c:v>
                </c:pt>
                <c:pt idx="73895">
                  <c:v>-222.67249999999999</c:v>
                </c:pt>
                <c:pt idx="73896">
                  <c:v>-222.67049999999998</c:v>
                </c:pt>
                <c:pt idx="73897">
                  <c:v>-222.66849999999997</c:v>
                </c:pt>
                <c:pt idx="73898">
                  <c:v>-222.66649999999998</c:v>
                </c:pt>
                <c:pt idx="73899">
                  <c:v>-222.66449999999998</c:v>
                </c:pt>
                <c:pt idx="73900">
                  <c:v>-222.66249999999997</c:v>
                </c:pt>
                <c:pt idx="73901">
                  <c:v>-222.66049999999998</c:v>
                </c:pt>
                <c:pt idx="73902">
                  <c:v>-222.65849999999998</c:v>
                </c:pt>
                <c:pt idx="73903">
                  <c:v>-222.65649999999997</c:v>
                </c:pt>
                <c:pt idx="73904">
                  <c:v>-222.65449999999998</c:v>
                </c:pt>
                <c:pt idx="73905">
                  <c:v>-222.65249999999997</c:v>
                </c:pt>
                <c:pt idx="73906">
                  <c:v>-222.65049999999997</c:v>
                </c:pt>
                <c:pt idx="73907">
                  <c:v>-222.64849999999998</c:v>
                </c:pt>
                <c:pt idx="73908">
                  <c:v>-222.64649999999997</c:v>
                </c:pt>
                <c:pt idx="73909">
                  <c:v>-222.64449999999997</c:v>
                </c:pt>
                <c:pt idx="73910">
                  <c:v>-222.64249999999998</c:v>
                </c:pt>
                <c:pt idx="73911">
                  <c:v>-222.64049999999997</c:v>
                </c:pt>
                <c:pt idx="73912">
                  <c:v>-222.63849999999996</c:v>
                </c:pt>
                <c:pt idx="73913">
                  <c:v>-222.63649999999998</c:v>
                </c:pt>
                <c:pt idx="73914">
                  <c:v>-222.63449999999997</c:v>
                </c:pt>
                <c:pt idx="73915">
                  <c:v>-222.63249999999996</c:v>
                </c:pt>
                <c:pt idx="73916">
                  <c:v>-222.63049999999998</c:v>
                </c:pt>
                <c:pt idx="73917">
                  <c:v>-222.62849999999997</c:v>
                </c:pt>
                <c:pt idx="73918">
                  <c:v>-222.62649999999996</c:v>
                </c:pt>
                <c:pt idx="73919">
                  <c:v>-222.62449999999998</c:v>
                </c:pt>
                <c:pt idx="73920">
                  <c:v>-222.62249999999997</c:v>
                </c:pt>
                <c:pt idx="73921">
                  <c:v>-222.62049999999996</c:v>
                </c:pt>
                <c:pt idx="73922">
                  <c:v>-222.61849999999998</c:v>
                </c:pt>
                <c:pt idx="73923">
                  <c:v>-222.61649999999997</c:v>
                </c:pt>
                <c:pt idx="73924">
                  <c:v>-222.61449999999996</c:v>
                </c:pt>
                <c:pt idx="73925">
                  <c:v>-222.61249999999998</c:v>
                </c:pt>
                <c:pt idx="73926">
                  <c:v>-222.61049999999997</c:v>
                </c:pt>
                <c:pt idx="73927">
                  <c:v>-222.60849999999996</c:v>
                </c:pt>
                <c:pt idx="73928">
                  <c:v>-222.60649999999998</c:v>
                </c:pt>
                <c:pt idx="73929">
                  <c:v>-222.60449999999997</c:v>
                </c:pt>
                <c:pt idx="73930">
                  <c:v>-222.60249999999996</c:v>
                </c:pt>
                <c:pt idx="73931">
                  <c:v>-222.60049999999998</c:v>
                </c:pt>
                <c:pt idx="73932">
                  <c:v>-222.59849999999997</c:v>
                </c:pt>
                <c:pt idx="73933">
                  <c:v>-222.59649999999996</c:v>
                </c:pt>
                <c:pt idx="73934">
                  <c:v>-222.59449999999998</c:v>
                </c:pt>
                <c:pt idx="73935">
                  <c:v>-222.59249999999997</c:v>
                </c:pt>
                <c:pt idx="73936">
                  <c:v>-222.59049999999996</c:v>
                </c:pt>
                <c:pt idx="73937">
                  <c:v>-222.58849999999998</c:v>
                </c:pt>
                <c:pt idx="73938">
                  <c:v>-222.58649999999997</c:v>
                </c:pt>
                <c:pt idx="73939">
                  <c:v>-222.58449999999999</c:v>
                </c:pt>
                <c:pt idx="73940">
                  <c:v>-222.58249999999998</c:v>
                </c:pt>
                <c:pt idx="73941">
                  <c:v>-222.58049999999997</c:v>
                </c:pt>
                <c:pt idx="73942">
                  <c:v>-222.57849999999999</c:v>
                </c:pt>
                <c:pt idx="73943">
                  <c:v>-222.57649999999998</c:v>
                </c:pt>
                <c:pt idx="73944">
                  <c:v>-222.57449999999997</c:v>
                </c:pt>
                <c:pt idx="73945">
                  <c:v>-222.57249999999999</c:v>
                </c:pt>
                <c:pt idx="73946">
                  <c:v>-222.57049999999998</c:v>
                </c:pt>
                <c:pt idx="73947">
                  <c:v>-222.56849999999997</c:v>
                </c:pt>
                <c:pt idx="73948">
                  <c:v>-222.56649999999999</c:v>
                </c:pt>
                <c:pt idx="73949">
                  <c:v>-222.56449999999998</c:v>
                </c:pt>
                <c:pt idx="73950">
                  <c:v>-222.56249999999997</c:v>
                </c:pt>
                <c:pt idx="73951">
                  <c:v>-222.56049999999999</c:v>
                </c:pt>
                <c:pt idx="73952">
                  <c:v>-222.55849999999998</c:v>
                </c:pt>
                <c:pt idx="73953">
                  <c:v>-222.55649999999997</c:v>
                </c:pt>
                <c:pt idx="73954">
                  <c:v>-222.55449999999999</c:v>
                </c:pt>
                <c:pt idx="73955">
                  <c:v>-222.55249999999998</c:v>
                </c:pt>
                <c:pt idx="73956">
                  <c:v>-222.55049999999997</c:v>
                </c:pt>
                <c:pt idx="73957">
                  <c:v>-222.54849999999999</c:v>
                </c:pt>
                <c:pt idx="73958">
                  <c:v>-222.54649999999998</c:v>
                </c:pt>
                <c:pt idx="73959">
                  <c:v>-222.54449999999997</c:v>
                </c:pt>
                <c:pt idx="73960">
                  <c:v>-222.54249999999999</c:v>
                </c:pt>
                <c:pt idx="73961">
                  <c:v>-222.54049999999998</c:v>
                </c:pt>
                <c:pt idx="73962">
                  <c:v>-222.53849999999997</c:v>
                </c:pt>
                <c:pt idx="73963">
                  <c:v>-222.53649999999999</c:v>
                </c:pt>
                <c:pt idx="73964">
                  <c:v>-222.53449999999998</c:v>
                </c:pt>
                <c:pt idx="73965">
                  <c:v>-222.53249999999997</c:v>
                </c:pt>
                <c:pt idx="73966">
                  <c:v>-222.53049999999999</c:v>
                </c:pt>
                <c:pt idx="73967">
                  <c:v>-222.52849999999998</c:v>
                </c:pt>
                <c:pt idx="73968">
                  <c:v>-222.52649999999997</c:v>
                </c:pt>
                <c:pt idx="73969">
                  <c:v>-222.52449999999999</c:v>
                </c:pt>
                <c:pt idx="73970">
                  <c:v>-222.52249999999998</c:v>
                </c:pt>
                <c:pt idx="73971">
                  <c:v>-222.52049999999997</c:v>
                </c:pt>
                <c:pt idx="73972">
                  <c:v>-222.51849999999999</c:v>
                </c:pt>
                <c:pt idx="73973">
                  <c:v>-222.51649999999998</c:v>
                </c:pt>
                <c:pt idx="73974">
                  <c:v>-222.51449999999997</c:v>
                </c:pt>
                <c:pt idx="73975">
                  <c:v>-222.51249999999999</c:v>
                </c:pt>
                <c:pt idx="73976">
                  <c:v>-222.51049999999998</c:v>
                </c:pt>
                <c:pt idx="73977">
                  <c:v>-222.50849999999997</c:v>
                </c:pt>
                <c:pt idx="73978">
                  <c:v>-222.50649999999999</c:v>
                </c:pt>
                <c:pt idx="73979">
                  <c:v>-222.50449999999998</c:v>
                </c:pt>
                <c:pt idx="73980">
                  <c:v>-222.50249999999997</c:v>
                </c:pt>
                <c:pt idx="73981">
                  <c:v>-222.50049999999999</c:v>
                </c:pt>
                <c:pt idx="73982">
                  <c:v>-222.49849999999998</c:v>
                </c:pt>
                <c:pt idx="73983">
                  <c:v>-222.49649999999997</c:v>
                </c:pt>
                <c:pt idx="73984">
                  <c:v>-222.49449999999999</c:v>
                </c:pt>
                <c:pt idx="73985">
                  <c:v>-222.49249999999998</c:v>
                </c:pt>
                <c:pt idx="73986">
                  <c:v>-222.49049999999997</c:v>
                </c:pt>
                <c:pt idx="73987">
                  <c:v>-222.48849999999999</c:v>
                </c:pt>
                <c:pt idx="73988">
                  <c:v>-222.48649999999998</c:v>
                </c:pt>
                <c:pt idx="73989">
                  <c:v>-222.48449999999997</c:v>
                </c:pt>
                <c:pt idx="73990">
                  <c:v>-222.48249999999999</c:v>
                </c:pt>
                <c:pt idx="73991">
                  <c:v>-222.48049999999998</c:v>
                </c:pt>
                <c:pt idx="73992">
                  <c:v>-222.47849999999997</c:v>
                </c:pt>
                <c:pt idx="73993">
                  <c:v>-222.47649999999999</c:v>
                </c:pt>
                <c:pt idx="73994">
                  <c:v>-222.47449999999998</c:v>
                </c:pt>
                <c:pt idx="73995">
                  <c:v>-222.47249999999997</c:v>
                </c:pt>
                <c:pt idx="73996">
                  <c:v>-222.47049999999999</c:v>
                </c:pt>
                <c:pt idx="73997">
                  <c:v>-222.46849999999998</c:v>
                </c:pt>
                <c:pt idx="73998">
                  <c:v>-222.46649999999997</c:v>
                </c:pt>
                <c:pt idx="73999">
                  <c:v>-222.46449999999999</c:v>
                </c:pt>
                <c:pt idx="74000">
                  <c:v>-222.46249999999998</c:v>
                </c:pt>
                <c:pt idx="74001">
                  <c:v>-222.46049999999997</c:v>
                </c:pt>
                <c:pt idx="74002">
                  <c:v>-222.45849999999999</c:v>
                </c:pt>
                <c:pt idx="74003">
                  <c:v>-222.45649999999998</c:v>
                </c:pt>
                <c:pt idx="74004">
                  <c:v>-222.45449999999997</c:v>
                </c:pt>
                <c:pt idx="74005">
                  <c:v>-222.45249999999999</c:v>
                </c:pt>
                <c:pt idx="74006">
                  <c:v>-222.45049999999998</c:v>
                </c:pt>
                <c:pt idx="74007">
                  <c:v>-222.44849999999997</c:v>
                </c:pt>
                <c:pt idx="74008">
                  <c:v>-222.44649999999999</c:v>
                </c:pt>
                <c:pt idx="74009">
                  <c:v>-222.44449999999998</c:v>
                </c:pt>
                <c:pt idx="74010">
                  <c:v>-222.44249999999997</c:v>
                </c:pt>
                <c:pt idx="74011">
                  <c:v>-222.44049999999999</c:v>
                </c:pt>
                <c:pt idx="74012">
                  <c:v>-222.43849999999998</c:v>
                </c:pt>
                <c:pt idx="74013">
                  <c:v>-222.43649999999997</c:v>
                </c:pt>
                <c:pt idx="74014">
                  <c:v>-222.43449999999999</c:v>
                </c:pt>
                <c:pt idx="74015">
                  <c:v>-222.43249999999998</c:v>
                </c:pt>
                <c:pt idx="74016">
                  <c:v>-222.43049999999997</c:v>
                </c:pt>
                <c:pt idx="74017">
                  <c:v>-222.42849999999999</c:v>
                </c:pt>
                <c:pt idx="74018">
                  <c:v>-222.42649999999998</c:v>
                </c:pt>
                <c:pt idx="74019">
                  <c:v>-222.42449999999997</c:v>
                </c:pt>
                <c:pt idx="74020">
                  <c:v>-222.42249999999999</c:v>
                </c:pt>
                <c:pt idx="74021">
                  <c:v>-222.42049999999998</c:v>
                </c:pt>
                <c:pt idx="74022">
                  <c:v>-222.41849999999997</c:v>
                </c:pt>
                <c:pt idx="74023">
                  <c:v>-222.41649999999998</c:v>
                </c:pt>
                <c:pt idx="74024">
                  <c:v>-222.41449999999998</c:v>
                </c:pt>
                <c:pt idx="74025">
                  <c:v>-222.41249999999997</c:v>
                </c:pt>
                <c:pt idx="74026">
                  <c:v>-222.41049999999998</c:v>
                </c:pt>
                <c:pt idx="74027">
                  <c:v>-222.40849999999998</c:v>
                </c:pt>
                <c:pt idx="74028">
                  <c:v>-222.40649999999997</c:v>
                </c:pt>
                <c:pt idx="74029">
                  <c:v>-222.40449999999998</c:v>
                </c:pt>
                <c:pt idx="74030">
                  <c:v>-222.40249999999997</c:v>
                </c:pt>
                <c:pt idx="74031">
                  <c:v>-222.40049999999997</c:v>
                </c:pt>
                <c:pt idx="74032">
                  <c:v>-222.39849999999998</c:v>
                </c:pt>
                <c:pt idx="74033">
                  <c:v>-222.39649999999997</c:v>
                </c:pt>
                <c:pt idx="74034">
                  <c:v>-222.39449999999997</c:v>
                </c:pt>
                <c:pt idx="74035">
                  <c:v>-222.39249999999998</c:v>
                </c:pt>
                <c:pt idx="74036">
                  <c:v>-222.39049999999997</c:v>
                </c:pt>
                <c:pt idx="74037">
                  <c:v>-222.38849999999996</c:v>
                </c:pt>
                <c:pt idx="74038">
                  <c:v>-222.38649999999998</c:v>
                </c:pt>
                <c:pt idx="74039">
                  <c:v>-222.38449999999997</c:v>
                </c:pt>
                <c:pt idx="74040">
                  <c:v>-222.38249999999996</c:v>
                </c:pt>
                <c:pt idx="74041">
                  <c:v>-222.38049999999998</c:v>
                </c:pt>
                <c:pt idx="74042">
                  <c:v>-222.37849999999997</c:v>
                </c:pt>
                <c:pt idx="74043">
                  <c:v>-222.37649999999996</c:v>
                </c:pt>
                <c:pt idx="74044">
                  <c:v>-222.37449999999998</c:v>
                </c:pt>
                <c:pt idx="74045">
                  <c:v>-222.37249999999997</c:v>
                </c:pt>
                <c:pt idx="74046">
                  <c:v>-222.37049999999996</c:v>
                </c:pt>
                <c:pt idx="74047">
                  <c:v>-222.36849999999998</c:v>
                </c:pt>
                <c:pt idx="74048">
                  <c:v>-222.36649999999997</c:v>
                </c:pt>
                <c:pt idx="74049">
                  <c:v>-222.36449999999996</c:v>
                </c:pt>
                <c:pt idx="74050">
                  <c:v>-222.36249999999998</c:v>
                </c:pt>
                <c:pt idx="74051">
                  <c:v>-222.36049999999997</c:v>
                </c:pt>
                <c:pt idx="74052">
                  <c:v>-222.35849999999996</c:v>
                </c:pt>
                <c:pt idx="74053">
                  <c:v>-222.35649999999998</c:v>
                </c:pt>
                <c:pt idx="74054">
                  <c:v>-222.35449999999997</c:v>
                </c:pt>
                <c:pt idx="74055">
                  <c:v>-222.35249999999996</c:v>
                </c:pt>
                <c:pt idx="74056">
                  <c:v>-222.35049999999998</c:v>
                </c:pt>
                <c:pt idx="74057">
                  <c:v>-222.34849999999997</c:v>
                </c:pt>
                <c:pt idx="74058">
                  <c:v>-222.34649999999996</c:v>
                </c:pt>
                <c:pt idx="74059">
                  <c:v>-222.34449999999998</c:v>
                </c:pt>
                <c:pt idx="74060">
                  <c:v>-222.34249999999997</c:v>
                </c:pt>
                <c:pt idx="74061">
                  <c:v>-222.34049999999996</c:v>
                </c:pt>
                <c:pt idx="74062">
                  <c:v>-222.33849999999998</c:v>
                </c:pt>
                <c:pt idx="74063">
                  <c:v>-222.33649999999997</c:v>
                </c:pt>
                <c:pt idx="74064">
                  <c:v>-222.33449999999999</c:v>
                </c:pt>
                <c:pt idx="74065">
                  <c:v>-222.33249999999998</c:v>
                </c:pt>
                <c:pt idx="74066">
                  <c:v>-222.33049999999997</c:v>
                </c:pt>
                <c:pt idx="74067">
                  <c:v>-222.32849999999999</c:v>
                </c:pt>
                <c:pt idx="74068">
                  <c:v>-222.32649999999998</c:v>
                </c:pt>
                <c:pt idx="74069">
                  <c:v>-222.32449999999997</c:v>
                </c:pt>
                <c:pt idx="74070">
                  <c:v>-222.32249999999999</c:v>
                </c:pt>
                <c:pt idx="74071">
                  <c:v>-222.32049999999998</c:v>
                </c:pt>
                <c:pt idx="74072">
                  <c:v>-222.31849999999997</c:v>
                </c:pt>
                <c:pt idx="74073">
                  <c:v>-222.31649999999999</c:v>
                </c:pt>
                <c:pt idx="74074">
                  <c:v>-222.31449999999998</c:v>
                </c:pt>
                <c:pt idx="74075">
                  <c:v>-222.31249999999997</c:v>
                </c:pt>
                <c:pt idx="74076">
                  <c:v>-222.31049999999999</c:v>
                </c:pt>
                <c:pt idx="74077">
                  <c:v>-222.30849999999998</c:v>
                </c:pt>
                <c:pt idx="74078">
                  <c:v>-222.30649999999997</c:v>
                </c:pt>
                <c:pt idx="74079">
                  <c:v>-222.30449999999999</c:v>
                </c:pt>
                <c:pt idx="74080">
                  <c:v>-222.30249999999998</c:v>
                </c:pt>
                <c:pt idx="74081">
                  <c:v>-222.30049999999997</c:v>
                </c:pt>
                <c:pt idx="74082">
                  <c:v>-222.29849999999999</c:v>
                </c:pt>
                <c:pt idx="74083">
                  <c:v>-222.29649999999998</c:v>
                </c:pt>
                <c:pt idx="74084">
                  <c:v>-222.29449999999997</c:v>
                </c:pt>
                <c:pt idx="74085">
                  <c:v>-222.29249999999999</c:v>
                </c:pt>
                <c:pt idx="74086">
                  <c:v>-222.29049999999998</c:v>
                </c:pt>
                <c:pt idx="74087">
                  <c:v>-222.28849999999997</c:v>
                </c:pt>
                <c:pt idx="74088">
                  <c:v>-222.28649999999999</c:v>
                </c:pt>
                <c:pt idx="74089">
                  <c:v>-222.28449999999998</c:v>
                </c:pt>
                <c:pt idx="74090">
                  <c:v>-222.28249999999997</c:v>
                </c:pt>
                <c:pt idx="74091">
                  <c:v>-222.28049999999999</c:v>
                </c:pt>
                <c:pt idx="74092">
                  <c:v>-222.27849999999998</c:v>
                </c:pt>
                <c:pt idx="74093">
                  <c:v>-222.27649999999997</c:v>
                </c:pt>
                <c:pt idx="74094">
                  <c:v>-222.27449999999999</c:v>
                </c:pt>
                <c:pt idx="74095">
                  <c:v>-222.27249999999998</c:v>
                </c:pt>
                <c:pt idx="74096">
                  <c:v>-222.27049999999997</c:v>
                </c:pt>
                <c:pt idx="74097">
                  <c:v>-222.26849999999999</c:v>
                </c:pt>
                <c:pt idx="74098">
                  <c:v>-222.26649999999998</c:v>
                </c:pt>
                <c:pt idx="74099">
                  <c:v>-222.26449999999997</c:v>
                </c:pt>
                <c:pt idx="74100">
                  <c:v>-222.26249999999999</c:v>
                </c:pt>
                <c:pt idx="74101">
                  <c:v>-222.26049999999998</c:v>
                </c:pt>
                <c:pt idx="74102">
                  <c:v>-222.25849999999997</c:v>
                </c:pt>
                <c:pt idx="74103">
                  <c:v>-222.25649999999999</c:v>
                </c:pt>
                <c:pt idx="74104">
                  <c:v>-222.25449999999998</c:v>
                </c:pt>
                <c:pt idx="74105">
                  <c:v>-222.25249999999997</c:v>
                </c:pt>
                <c:pt idx="74106">
                  <c:v>-222.25049999999999</c:v>
                </c:pt>
                <c:pt idx="74107">
                  <c:v>-222.24849999999998</c:v>
                </c:pt>
                <c:pt idx="74108">
                  <c:v>-222.24649999999997</c:v>
                </c:pt>
                <c:pt idx="74109">
                  <c:v>-222.24449999999999</c:v>
                </c:pt>
                <c:pt idx="74110">
                  <c:v>-222.24249999999998</c:v>
                </c:pt>
                <c:pt idx="74111">
                  <c:v>-222.24049999999997</c:v>
                </c:pt>
                <c:pt idx="74112">
                  <c:v>-222.23849999999999</c:v>
                </c:pt>
                <c:pt idx="74113">
                  <c:v>-222.23649999999998</c:v>
                </c:pt>
                <c:pt idx="74114">
                  <c:v>-222.23449999999997</c:v>
                </c:pt>
                <c:pt idx="74115">
                  <c:v>-222.23249999999999</c:v>
                </c:pt>
                <c:pt idx="74116">
                  <c:v>-222.23049999999998</c:v>
                </c:pt>
                <c:pt idx="74117">
                  <c:v>-222.22849999999997</c:v>
                </c:pt>
                <c:pt idx="74118">
                  <c:v>-222.22649999999999</c:v>
                </c:pt>
                <c:pt idx="74119">
                  <c:v>-222.22449999999998</c:v>
                </c:pt>
                <c:pt idx="74120">
                  <c:v>-222.22249999999997</c:v>
                </c:pt>
                <c:pt idx="74121">
                  <c:v>-222.22049999999999</c:v>
                </c:pt>
                <c:pt idx="74122">
                  <c:v>-222.21849999999998</c:v>
                </c:pt>
                <c:pt idx="74123">
                  <c:v>-222.21649999999997</c:v>
                </c:pt>
                <c:pt idx="74124">
                  <c:v>-222.21449999999999</c:v>
                </c:pt>
                <c:pt idx="74125">
                  <c:v>-222.21249999999998</c:v>
                </c:pt>
                <c:pt idx="74126">
                  <c:v>-222.21049999999997</c:v>
                </c:pt>
                <c:pt idx="74127">
                  <c:v>-222.20849999999999</c:v>
                </c:pt>
                <c:pt idx="74128">
                  <c:v>-222.20649999999998</c:v>
                </c:pt>
                <c:pt idx="74129">
                  <c:v>-222.20449999999997</c:v>
                </c:pt>
                <c:pt idx="74130">
                  <c:v>-222.20249999999999</c:v>
                </c:pt>
                <c:pt idx="74131">
                  <c:v>-222.20049999999998</c:v>
                </c:pt>
                <c:pt idx="74132">
                  <c:v>-222.19849999999997</c:v>
                </c:pt>
                <c:pt idx="74133">
                  <c:v>-222.19649999999999</c:v>
                </c:pt>
                <c:pt idx="74134">
                  <c:v>-222.19449999999998</c:v>
                </c:pt>
                <c:pt idx="74135">
                  <c:v>-222.19249999999997</c:v>
                </c:pt>
                <c:pt idx="74136">
                  <c:v>-222.19049999999999</c:v>
                </c:pt>
                <c:pt idx="74137">
                  <c:v>-222.18849999999998</c:v>
                </c:pt>
                <c:pt idx="74138">
                  <c:v>-222.18649999999997</c:v>
                </c:pt>
                <c:pt idx="74139">
                  <c:v>-222.18449999999999</c:v>
                </c:pt>
                <c:pt idx="74140">
                  <c:v>-222.18249999999998</c:v>
                </c:pt>
                <c:pt idx="74141">
                  <c:v>-222.18049999999997</c:v>
                </c:pt>
                <c:pt idx="74142">
                  <c:v>-222.17849999999999</c:v>
                </c:pt>
                <c:pt idx="74143">
                  <c:v>-222.17649999999998</c:v>
                </c:pt>
                <c:pt idx="74144">
                  <c:v>-222.17449999999997</c:v>
                </c:pt>
                <c:pt idx="74145">
                  <c:v>-222.17249999999999</c:v>
                </c:pt>
                <c:pt idx="74146">
                  <c:v>-222.17049999999998</c:v>
                </c:pt>
                <c:pt idx="74147">
                  <c:v>-222.16849999999997</c:v>
                </c:pt>
                <c:pt idx="74148">
                  <c:v>-222.16649999999998</c:v>
                </c:pt>
                <c:pt idx="74149">
                  <c:v>-222.16449999999998</c:v>
                </c:pt>
                <c:pt idx="74150">
                  <c:v>-222.16249999999997</c:v>
                </c:pt>
                <c:pt idx="74151">
                  <c:v>-222.16049999999998</c:v>
                </c:pt>
                <c:pt idx="74152">
                  <c:v>-222.15849999999998</c:v>
                </c:pt>
                <c:pt idx="74153">
                  <c:v>-222.15649999999997</c:v>
                </c:pt>
                <c:pt idx="74154">
                  <c:v>-222.15449999999998</c:v>
                </c:pt>
                <c:pt idx="74155">
                  <c:v>-222.15249999999997</c:v>
                </c:pt>
                <c:pt idx="74156">
                  <c:v>-222.15049999999997</c:v>
                </c:pt>
                <c:pt idx="74157">
                  <c:v>-222.14849999999998</c:v>
                </c:pt>
                <c:pt idx="74158">
                  <c:v>-222.14649999999997</c:v>
                </c:pt>
                <c:pt idx="74159">
                  <c:v>-222.14449999999997</c:v>
                </c:pt>
                <c:pt idx="74160">
                  <c:v>-222.14249999999998</c:v>
                </c:pt>
                <c:pt idx="74161">
                  <c:v>-222.14049999999997</c:v>
                </c:pt>
                <c:pt idx="74162">
                  <c:v>-222.13849999999996</c:v>
                </c:pt>
                <c:pt idx="74163">
                  <c:v>-222.13649999999998</c:v>
                </c:pt>
                <c:pt idx="74164">
                  <c:v>-222.13449999999997</c:v>
                </c:pt>
                <c:pt idx="74165">
                  <c:v>-222.13249999999996</c:v>
                </c:pt>
                <c:pt idx="74166">
                  <c:v>-222.13049999999998</c:v>
                </c:pt>
                <c:pt idx="74167">
                  <c:v>-222.12849999999997</c:v>
                </c:pt>
                <c:pt idx="74168">
                  <c:v>-222.12649999999996</c:v>
                </c:pt>
                <c:pt idx="74169">
                  <c:v>-222.12449999999998</c:v>
                </c:pt>
                <c:pt idx="74170">
                  <c:v>-222.12249999999997</c:v>
                </c:pt>
                <c:pt idx="74171">
                  <c:v>-222.12049999999996</c:v>
                </c:pt>
                <c:pt idx="74172">
                  <c:v>-222.11849999999998</c:v>
                </c:pt>
                <c:pt idx="74173">
                  <c:v>-222.11649999999997</c:v>
                </c:pt>
                <c:pt idx="74174">
                  <c:v>-222.11449999999996</c:v>
                </c:pt>
                <c:pt idx="74175">
                  <c:v>-222.11249999999998</c:v>
                </c:pt>
                <c:pt idx="74176">
                  <c:v>-222.11049999999997</c:v>
                </c:pt>
                <c:pt idx="74177">
                  <c:v>-222.10849999999996</c:v>
                </c:pt>
                <c:pt idx="74178">
                  <c:v>-222.10649999999998</c:v>
                </c:pt>
                <c:pt idx="74179">
                  <c:v>-222.10449999999997</c:v>
                </c:pt>
                <c:pt idx="74180">
                  <c:v>-222.10249999999996</c:v>
                </c:pt>
                <c:pt idx="74181">
                  <c:v>-222.10049999999998</c:v>
                </c:pt>
                <c:pt idx="74182">
                  <c:v>-222.09849999999997</c:v>
                </c:pt>
                <c:pt idx="74183">
                  <c:v>-222.09649999999996</c:v>
                </c:pt>
                <c:pt idx="74184">
                  <c:v>-222.09449999999998</c:v>
                </c:pt>
                <c:pt idx="74185">
                  <c:v>-222.09249999999997</c:v>
                </c:pt>
                <c:pt idx="74186">
                  <c:v>-222.09049999999996</c:v>
                </c:pt>
                <c:pt idx="74187">
                  <c:v>-222.08849999999998</c:v>
                </c:pt>
                <c:pt idx="74188">
                  <c:v>-222.08649999999997</c:v>
                </c:pt>
                <c:pt idx="74189">
                  <c:v>-222.08449999999999</c:v>
                </c:pt>
                <c:pt idx="74190">
                  <c:v>-222.08249999999998</c:v>
                </c:pt>
                <c:pt idx="74191">
                  <c:v>-222.08049999999997</c:v>
                </c:pt>
                <c:pt idx="74192">
                  <c:v>-222.07849999999999</c:v>
                </c:pt>
                <c:pt idx="74193">
                  <c:v>-222.07649999999998</c:v>
                </c:pt>
                <c:pt idx="74194">
                  <c:v>-222.07449999999997</c:v>
                </c:pt>
                <c:pt idx="74195">
                  <c:v>-222.07249999999999</c:v>
                </c:pt>
                <c:pt idx="74196">
                  <c:v>-222.07049999999998</c:v>
                </c:pt>
                <c:pt idx="74197">
                  <c:v>-222.06849999999997</c:v>
                </c:pt>
                <c:pt idx="74198">
                  <c:v>-222.06649999999999</c:v>
                </c:pt>
                <c:pt idx="74199">
                  <c:v>-222.06449999999998</c:v>
                </c:pt>
                <c:pt idx="74200">
                  <c:v>-222.06249999999997</c:v>
                </c:pt>
                <c:pt idx="74201">
                  <c:v>-222.06049999999999</c:v>
                </c:pt>
                <c:pt idx="74202">
                  <c:v>-222.05849999999998</c:v>
                </c:pt>
                <c:pt idx="74203">
                  <c:v>-222.05649999999997</c:v>
                </c:pt>
                <c:pt idx="74204">
                  <c:v>-222.05449999999999</c:v>
                </c:pt>
                <c:pt idx="74205">
                  <c:v>-222.05249999999998</c:v>
                </c:pt>
                <c:pt idx="74206">
                  <c:v>-222.05049999999997</c:v>
                </c:pt>
                <c:pt idx="74207">
                  <c:v>-222.04849999999999</c:v>
                </c:pt>
                <c:pt idx="74208">
                  <c:v>-222.04649999999998</c:v>
                </c:pt>
                <c:pt idx="74209">
                  <c:v>-222.04449999999997</c:v>
                </c:pt>
                <c:pt idx="74210">
                  <c:v>-222.04249999999999</c:v>
                </c:pt>
                <c:pt idx="74211">
                  <c:v>-222.04049999999998</c:v>
                </c:pt>
                <c:pt idx="74212">
                  <c:v>-222.03849999999997</c:v>
                </c:pt>
                <c:pt idx="74213">
                  <c:v>-222.03649999999999</c:v>
                </c:pt>
                <c:pt idx="74214">
                  <c:v>-222.03449999999998</c:v>
                </c:pt>
                <c:pt idx="74215">
                  <c:v>-222.03249999999997</c:v>
                </c:pt>
                <c:pt idx="74216">
                  <c:v>-222.03049999999999</c:v>
                </c:pt>
                <c:pt idx="74217">
                  <c:v>-222.02849999999998</c:v>
                </c:pt>
                <c:pt idx="74218">
                  <c:v>-222.02649999999997</c:v>
                </c:pt>
                <c:pt idx="74219">
                  <c:v>-222.02449999999999</c:v>
                </c:pt>
                <c:pt idx="74220">
                  <c:v>-222.02249999999998</c:v>
                </c:pt>
                <c:pt idx="74221">
                  <c:v>-222.02049999999997</c:v>
                </c:pt>
                <c:pt idx="74222">
                  <c:v>-222.01849999999999</c:v>
                </c:pt>
                <c:pt idx="74223">
                  <c:v>-222.01649999999998</c:v>
                </c:pt>
                <c:pt idx="74224">
                  <c:v>-222.01449999999997</c:v>
                </c:pt>
                <c:pt idx="74225">
                  <c:v>-222.01249999999999</c:v>
                </c:pt>
                <c:pt idx="74226">
                  <c:v>-222.01049999999998</c:v>
                </c:pt>
                <c:pt idx="74227">
                  <c:v>-222.00849999999997</c:v>
                </c:pt>
                <c:pt idx="74228">
                  <c:v>-222.00649999999999</c:v>
                </c:pt>
                <c:pt idx="74229">
                  <c:v>-222.00449999999998</c:v>
                </c:pt>
                <c:pt idx="74230">
                  <c:v>-222.00249999999997</c:v>
                </c:pt>
                <c:pt idx="74231">
                  <c:v>-222.00049999999999</c:v>
                </c:pt>
                <c:pt idx="74232">
                  <c:v>-221.99849999999998</c:v>
                </c:pt>
                <c:pt idx="74233">
                  <c:v>-221.99649999999997</c:v>
                </c:pt>
                <c:pt idx="74234">
                  <c:v>-221.99449999999999</c:v>
                </c:pt>
                <c:pt idx="74235">
                  <c:v>-221.99249999999998</c:v>
                </c:pt>
                <c:pt idx="74236">
                  <c:v>-221.99049999999997</c:v>
                </c:pt>
                <c:pt idx="74237">
                  <c:v>-221.98849999999999</c:v>
                </c:pt>
                <c:pt idx="74238">
                  <c:v>-221.98649999999998</c:v>
                </c:pt>
                <c:pt idx="74239">
                  <c:v>-221.98449999999997</c:v>
                </c:pt>
                <c:pt idx="74240">
                  <c:v>-221.98249999999999</c:v>
                </c:pt>
                <c:pt idx="74241">
                  <c:v>-221.98049999999998</c:v>
                </c:pt>
                <c:pt idx="74242">
                  <c:v>-221.97849999999997</c:v>
                </c:pt>
                <c:pt idx="74243">
                  <c:v>-221.97649999999999</c:v>
                </c:pt>
                <c:pt idx="74244">
                  <c:v>-221.97449999999998</c:v>
                </c:pt>
                <c:pt idx="74245">
                  <c:v>-221.97249999999997</c:v>
                </c:pt>
                <c:pt idx="74246">
                  <c:v>-221.97049999999999</c:v>
                </c:pt>
                <c:pt idx="74247">
                  <c:v>-221.96849999999998</c:v>
                </c:pt>
                <c:pt idx="74248">
                  <c:v>-221.96649999999997</c:v>
                </c:pt>
                <c:pt idx="74249">
                  <c:v>-221.96449999999999</c:v>
                </c:pt>
                <c:pt idx="74250">
                  <c:v>-221.96249999999998</c:v>
                </c:pt>
                <c:pt idx="74251">
                  <c:v>-221.96049999999997</c:v>
                </c:pt>
                <c:pt idx="74252">
                  <c:v>-221.95849999999999</c:v>
                </c:pt>
                <c:pt idx="74253">
                  <c:v>-221.95649999999998</c:v>
                </c:pt>
                <c:pt idx="74254">
                  <c:v>-221.95449999999997</c:v>
                </c:pt>
                <c:pt idx="74255">
                  <c:v>-221.95249999999999</c:v>
                </c:pt>
                <c:pt idx="74256">
                  <c:v>-221.95049999999998</c:v>
                </c:pt>
                <c:pt idx="74257">
                  <c:v>-221.94849999999997</c:v>
                </c:pt>
                <c:pt idx="74258">
                  <c:v>-221.94649999999999</c:v>
                </c:pt>
                <c:pt idx="74259">
                  <c:v>-221.94449999999998</c:v>
                </c:pt>
                <c:pt idx="74260">
                  <c:v>-221.94249999999997</c:v>
                </c:pt>
                <c:pt idx="74261">
                  <c:v>-221.94049999999999</c:v>
                </c:pt>
                <c:pt idx="74262">
                  <c:v>-221.93849999999998</c:v>
                </c:pt>
                <c:pt idx="74263">
                  <c:v>-221.93649999999997</c:v>
                </c:pt>
                <c:pt idx="74264">
                  <c:v>-221.93449999999999</c:v>
                </c:pt>
                <c:pt idx="74265">
                  <c:v>-221.93249999999998</c:v>
                </c:pt>
                <c:pt idx="74266">
                  <c:v>-221.93049999999997</c:v>
                </c:pt>
                <c:pt idx="74267">
                  <c:v>-221.92849999999999</c:v>
                </c:pt>
                <c:pt idx="74268">
                  <c:v>-221.92649999999998</c:v>
                </c:pt>
                <c:pt idx="74269">
                  <c:v>-221.92449999999997</c:v>
                </c:pt>
                <c:pt idx="74270">
                  <c:v>-221.92249999999999</c:v>
                </c:pt>
                <c:pt idx="74271">
                  <c:v>-221.92049999999998</c:v>
                </c:pt>
                <c:pt idx="74272">
                  <c:v>-221.91849999999997</c:v>
                </c:pt>
                <c:pt idx="74273">
                  <c:v>-221.91649999999998</c:v>
                </c:pt>
                <c:pt idx="74274">
                  <c:v>-221.91449999999998</c:v>
                </c:pt>
                <c:pt idx="74275">
                  <c:v>-221.91249999999997</c:v>
                </c:pt>
                <c:pt idx="74276">
                  <c:v>-221.91049999999998</c:v>
                </c:pt>
                <c:pt idx="74277">
                  <c:v>-221.90849999999998</c:v>
                </c:pt>
                <c:pt idx="74278">
                  <c:v>-221.90649999999997</c:v>
                </c:pt>
                <c:pt idx="74279">
                  <c:v>-221.90449999999998</c:v>
                </c:pt>
                <c:pt idx="74280">
                  <c:v>-221.90249999999997</c:v>
                </c:pt>
                <c:pt idx="74281">
                  <c:v>-221.90049999999997</c:v>
                </c:pt>
                <c:pt idx="74282">
                  <c:v>-221.89849999999998</c:v>
                </c:pt>
                <c:pt idx="74283">
                  <c:v>-221.89649999999997</c:v>
                </c:pt>
                <c:pt idx="74284">
                  <c:v>-221.89449999999997</c:v>
                </c:pt>
                <c:pt idx="74285">
                  <c:v>-221.89249999999998</c:v>
                </c:pt>
                <c:pt idx="74286">
                  <c:v>-221.89049999999997</c:v>
                </c:pt>
                <c:pt idx="74287">
                  <c:v>-221.88849999999996</c:v>
                </c:pt>
                <c:pt idx="74288">
                  <c:v>-221.88649999999998</c:v>
                </c:pt>
                <c:pt idx="74289">
                  <c:v>-221.88449999999997</c:v>
                </c:pt>
                <c:pt idx="74290">
                  <c:v>-221.88249999999996</c:v>
                </c:pt>
                <c:pt idx="74291">
                  <c:v>-221.88049999999998</c:v>
                </c:pt>
                <c:pt idx="74292">
                  <c:v>-221.87849999999997</c:v>
                </c:pt>
                <c:pt idx="74293">
                  <c:v>-221.87649999999996</c:v>
                </c:pt>
                <c:pt idx="74294">
                  <c:v>-221.87449999999998</c:v>
                </c:pt>
                <c:pt idx="74295">
                  <c:v>-221.87249999999997</c:v>
                </c:pt>
                <c:pt idx="74296">
                  <c:v>-221.87049999999996</c:v>
                </c:pt>
                <c:pt idx="74297">
                  <c:v>-221.86849999999998</c:v>
                </c:pt>
                <c:pt idx="74298">
                  <c:v>-221.86649999999997</c:v>
                </c:pt>
                <c:pt idx="74299">
                  <c:v>-221.86449999999996</c:v>
                </c:pt>
                <c:pt idx="74300">
                  <c:v>-221.86249999999998</c:v>
                </c:pt>
                <c:pt idx="74301">
                  <c:v>-221.86049999999997</c:v>
                </c:pt>
                <c:pt idx="74302">
                  <c:v>-221.85849999999996</c:v>
                </c:pt>
                <c:pt idx="74303">
                  <c:v>-221.85649999999998</c:v>
                </c:pt>
                <c:pt idx="74304">
                  <c:v>-221.85449999999997</c:v>
                </c:pt>
                <c:pt idx="74305">
                  <c:v>-221.85249999999996</c:v>
                </c:pt>
                <c:pt idx="74306">
                  <c:v>-221.85049999999998</c:v>
                </c:pt>
                <c:pt idx="74307">
                  <c:v>-221.84849999999997</c:v>
                </c:pt>
                <c:pt idx="74308">
                  <c:v>-221.84649999999996</c:v>
                </c:pt>
                <c:pt idx="74309">
                  <c:v>-221.84449999999998</c:v>
                </c:pt>
                <c:pt idx="74310">
                  <c:v>-221.84249999999997</c:v>
                </c:pt>
                <c:pt idx="74311">
                  <c:v>-221.84049999999996</c:v>
                </c:pt>
                <c:pt idx="74312">
                  <c:v>-221.83849999999998</c:v>
                </c:pt>
                <c:pt idx="74313">
                  <c:v>-221.83649999999997</c:v>
                </c:pt>
                <c:pt idx="74314">
                  <c:v>-221.83449999999999</c:v>
                </c:pt>
                <c:pt idx="74315">
                  <c:v>-221.83249999999998</c:v>
                </c:pt>
                <c:pt idx="74316">
                  <c:v>-221.83049999999997</c:v>
                </c:pt>
                <c:pt idx="74317">
                  <c:v>-221.82849999999999</c:v>
                </c:pt>
                <c:pt idx="74318">
                  <c:v>-221.82649999999998</c:v>
                </c:pt>
                <c:pt idx="74319">
                  <c:v>-221.82449999999997</c:v>
                </c:pt>
                <c:pt idx="74320">
                  <c:v>-221.82249999999999</c:v>
                </c:pt>
                <c:pt idx="74321">
                  <c:v>-221.82049999999998</c:v>
                </c:pt>
                <c:pt idx="74322">
                  <c:v>-221.81849999999997</c:v>
                </c:pt>
                <c:pt idx="74323">
                  <c:v>-221.81649999999999</c:v>
                </c:pt>
                <c:pt idx="74324">
                  <c:v>-221.81449999999998</c:v>
                </c:pt>
                <c:pt idx="74325">
                  <c:v>-221.81249999999997</c:v>
                </c:pt>
                <c:pt idx="74326">
                  <c:v>-221.81049999999999</c:v>
                </c:pt>
                <c:pt idx="74327">
                  <c:v>-221.80849999999998</c:v>
                </c:pt>
                <c:pt idx="74328">
                  <c:v>-221.80649999999997</c:v>
                </c:pt>
                <c:pt idx="74329">
                  <c:v>-221.80449999999999</c:v>
                </c:pt>
                <c:pt idx="74330">
                  <c:v>-221.80249999999998</c:v>
                </c:pt>
                <c:pt idx="74331">
                  <c:v>-221.80049999999997</c:v>
                </c:pt>
                <c:pt idx="74332">
                  <c:v>-221.79849999999999</c:v>
                </c:pt>
                <c:pt idx="74333">
                  <c:v>-221.79649999999998</c:v>
                </c:pt>
                <c:pt idx="74334">
                  <c:v>-221.79449999999997</c:v>
                </c:pt>
                <c:pt idx="74335">
                  <c:v>-221.79249999999999</c:v>
                </c:pt>
                <c:pt idx="74336">
                  <c:v>-221.79049999999998</c:v>
                </c:pt>
                <c:pt idx="74337">
                  <c:v>-221.78849999999997</c:v>
                </c:pt>
                <c:pt idx="74338">
                  <c:v>-221.78649999999999</c:v>
                </c:pt>
                <c:pt idx="74339">
                  <c:v>-221.78449999999998</c:v>
                </c:pt>
                <c:pt idx="74340">
                  <c:v>-221.78249999999997</c:v>
                </c:pt>
                <c:pt idx="74341">
                  <c:v>-221.78049999999999</c:v>
                </c:pt>
                <c:pt idx="74342">
                  <c:v>-221.77849999999998</c:v>
                </c:pt>
                <c:pt idx="74343">
                  <c:v>-221.77649999999997</c:v>
                </c:pt>
                <c:pt idx="74344">
                  <c:v>-221.77449999999999</c:v>
                </c:pt>
                <c:pt idx="74345">
                  <c:v>-221.77249999999998</c:v>
                </c:pt>
                <c:pt idx="74346">
                  <c:v>-221.77049999999997</c:v>
                </c:pt>
                <c:pt idx="74347">
                  <c:v>-221.76849999999999</c:v>
                </c:pt>
                <c:pt idx="74348">
                  <c:v>-221.76649999999998</c:v>
                </c:pt>
                <c:pt idx="74349">
                  <c:v>-221.76449999999997</c:v>
                </c:pt>
                <c:pt idx="74350">
                  <c:v>-221.76249999999999</c:v>
                </c:pt>
                <c:pt idx="74351">
                  <c:v>-221.76049999999998</c:v>
                </c:pt>
                <c:pt idx="74352">
                  <c:v>-221.75849999999997</c:v>
                </c:pt>
                <c:pt idx="74353">
                  <c:v>-221.75649999999999</c:v>
                </c:pt>
                <c:pt idx="74354">
                  <c:v>-221.75449999999998</c:v>
                </c:pt>
                <c:pt idx="74355">
                  <c:v>-221.75249999999997</c:v>
                </c:pt>
                <c:pt idx="74356">
                  <c:v>-221.75049999999999</c:v>
                </c:pt>
                <c:pt idx="74357">
                  <c:v>-221.74849999999998</c:v>
                </c:pt>
                <c:pt idx="74358">
                  <c:v>-221.74649999999997</c:v>
                </c:pt>
                <c:pt idx="74359">
                  <c:v>-221.74449999999999</c:v>
                </c:pt>
                <c:pt idx="74360">
                  <c:v>-221.74249999999998</c:v>
                </c:pt>
                <c:pt idx="74361">
                  <c:v>-221.74049999999997</c:v>
                </c:pt>
                <c:pt idx="74362">
                  <c:v>-221.73849999999999</c:v>
                </c:pt>
                <c:pt idx="74363">
                  <c:v>-221.73649999999998</c:v>
                </c:pt>
                <c:pt idx="74364">
                  <c:v>-221.73449999999997</c:v>
                </c:pt>
                <c:pt idx="74365">
                  <c:v>-221.73249999999999</c:v>
                </c:pt>
                <c:pt idx="74366">
                  <c:v>-221.73049999999998</c:v>
                </c:pt>
                <c:pt idx="74367">
                  <c:v>-221.72849999999997</c:v>
                </c:pt>
                <c:pt idx="74368">
                  <c:v>-221.72649999999999</c:v>
                </c:pt>
                <c:pt idx="74369">
                  <c:v>-221.72449999999998</c:v>
                </c:pt>
                <c:pt idx="74370">
                  <c:v>-221.72249999999997</c:v>
                </c:pt>
                <c:pt idx="74371">
                  <c:v>-221.72049999999999</c:v>
                </c:pt>
                <c:pt idx="74372">
                  <c:v>-221.71849999999998</c:v>
                </c:pt>
                <c:pt idx="74373">
                  <c:v>-221.71649999999997</c:v>
                </c:pt>
                <c:pt idx="74374">
                  <c:v>-221.71449999999999</c:v>
                </c:pt>
                <c:pt idx="74375">
                  <c:v>-221.71249999999998</c:v>
                </c:pt>
                <c:pt idx="74376">
                  <c:v>-221.71049999999997</c:v>
                </c:pt>
                <c:pt idx="74377">
                  <c:v>-221.70849999999999</c:v>
                </c:pt>
                <c:pt idx="74378">
                  <c:v>-221.70649999999998</c:v>
                </c:pt>
                <c:pt idx="74379">
                  <c:v>-221.70449999999997</c:v>
                </c:pt>
                <c:pt idx="74380">
                  <c:v>-221.70249999999999</c:v>
                </c:pt>
                <c:pt idx="74381">
                  <c:v>-221.70049999999998</c:v>
                </c:pt>
                <c:pt idx="74382">
                  <c:v>-221.69849999999997</c:v>
                </c:pt>
                <c:pt idx="74383">
                  <c:v>-221.69649999999999</c:v>
                </c:pt>
                <c:pt idx="74384">
                  <c:v>-221.69449999999998</c:v>
                </c:pt>
                <c:pt idx="74385">
                  <c:v>-221.69249999999997</c:v>
                </c:pt>
                <c:pt idx="74386">
                  <c:v>-221.69049999999999</c:v>
                </c:pt>
                <c:pt idx="74387">
                  <c:v>-221.68849999999998</c:v>
                </c:pt>
                <c:pt idx="74388">
                  <c:v>-221.68649999999997</c:v>
                </c:pt>
                <c:pt idx="74389">
                  <c:v>-221.68449999999999</c:v>
                </c:pt>
                <c:pt idx="74390">
                  <c:v>-221.68249999999998</c:v>
                </c:pt>
                <c:pt idx="74391">
                  <c:v>-221.68049999999997</c:v>
                </c:pt>
                <c:pt idx="74392">
                  <c:v>-221.67849999999999</c:v>
                </c:pt>
                <c:pt idx="74393">
                  <c:v>-221.67649999999998</c:v>
                </c:pt>
                <c:pt idx="74394">
                  <c:v>-221.67449999999997</c:v>
                </c:pt>
                <c:pt idx="74395">
                  <c:v>-221.67249999999999</c:v>
                </c:pt>
                <c:pt idx="74396">
                  <c:v>-221.67049999999998</c:v>
                </c:pt>
                <c:pt idx="74397">
                  <c:v>-221.66849999999997</c:v>
                </c:pt>
                <c:pt idx="74398">
                  <c:v>-221.66649999999998</c:v>
                </c:pt>
                <c:pt idx="74399">
                  <c:v>-221.66449999999998</c:v>
                </c:pt>
                <c:pt idx="74400">
                  <c:v>-221.66249999999997</c:v>
                </c:pt>
                <c:pt idx="74401">
                  <c:v>-221.66049999999998</c:v>
                </c:pt>
                <c:pt idx="74402">
                  <c:v>-221.65849999999998</c:v>
                </c:pt>
                <c:pt idx="74403">
                  <c:v>-221.65649999999997</c:v>
                </c:pt>
                <c:pt idx="74404">
                  <c:v>-221.65449999999998</c:v>
                </c:pt>
                <c:pt idx="74405">
                  <c:v>-221.65249999999997</c:v>
                </c:pt>
                <c:pt idx="74406">
                  <c:v>-221.65049999999997</c:v>
                </c:pt>
                <c:pt idx="74407">
                  <c:v>-221.64849999999998</c:v>
                </c:pt>
                <c:pt idx="74408">
                  <c:v>-221.64649999999997</c:v>
                </c:pt>
                <c:pt idx="74409">
                  <c:v>-221.64449999999997</c:v>
                </c:pt>
                <c:pt idx="74410">
                  <c:v>-221.64249999999998</c:v>
                </c:pt>
                <c:pt idx="74411">
                  <c:v>-221.64049999999997</c:v>
                </c:pt>
                <c:pt idx="74412">
                  <c:v>-221.63849999999996</c:v>
                </c:pt>
                <c:pt idx="74413">
                  <c:v>-221.63649999999998</c:v>
                </c:pt>
                <c:pt idx="74414">
                  <c:v>-221.63449999999997</c:v>
                </c:pt>
                <c:pt idx="74415">
                  <c:v>-221.63249999999996</c:v>
                </c:pt>
                <c:pt idx="74416">
                  <c:v>-221.63049999999998</c:v>
                </c:pt>
                <c:pt idx="74417">
                  <c:v>-221.62849999999997</c:v>
                </c:pt>
                <c:pt idx="74418">
                  <c:v>-221.62649999999996</c:v>
                </c:pt>
                <c:pt idx="74419">
                  <c:v>-221.62449999999998</c:v>
                </c:pt>
                <c:pt idx="74420">
                  <c:v>-221.62249999999997</c:v>
                </c:pt>
                <c:pt idx="74421">
                  <c:v>-221.62049999999996</c:v>
                </c:pt>
                <c:pt idx="74422">
                  <c:v>-221.61849999999998</c:v>
                </c:pt>
                <c:pt idx="74423">
                  <c:v>-221.61649999999997</c:v>
                </c:pt>
                <c:pt idx="74424">
                  <c:v>-221.61449999999996</c:v>
                </c:pt>
                <c:pt idx="74425">
                  <c:v>-221.61249999999998</c:v>
                </c:pt>
                <c:pt idx="74426">
                  <c:v>-221.61049999999997</c:v>
                </c:pt>
                <c:pt idx="74427">
                  <c:v>-221.60849999999996</c:v>
                </c:pt>
                <c:pt idx="74428">
                  <c:v>-221.60649999999998</c:v>
                </c:pt>
                <c:pt idx="74429">
                  <c:v>-221.60449999999997</c:v>
                </c:pt>
                <c:pt idx="74430">
                  <c:v>-221.60249999999996</c:v>
                </c:pt>
                <c:pt idx="74431">
                  <c:v>-221.60049999999998</c:v>
                </c:pt>
                <c:pt idx="74432">
                  <c:v>-221.59849999999997</c:v>
                </c:pt>
                <c:pt idx="74433">
                  <c:v>-221.59649999999996</c:v>
                </c:pt>
                <c:pt idx="74434">
                  <c:v>-221.59449999999998</c:v>
                </c:pt>
                <c:pt idx="74435">
                  <c:v>-221.59249999999997</c:v>
                </c:pt>
                <c:pt idx="74436">
                  <c:v>-221.59049999999996</c:v>
                </c:pt>
                <c:pt idx="74437">
                  <c:v>-221.58849999999998</c:v>
                </c:pt>
                <c:pt idx="74438">
                  <c:v>-221.58649999999997</c:v>
                </c:pt>
                <c:pt idx="74439">
                  <c:v>-221.58449999999999</c:v>
                </c:pt>
                <c:pt idx="74440">
                  <c:v>-221.58249999999998</c:v>
                </c:pt>
                <c:pt idx="74441">
                  <c:v>-221.58049999999997</c:v>
                </c:pt>
                <c:pt idx="74442">
                  <c:v>-221.57849999999999</c:v>
                </c:pt>
                <c:pt idx="74443">
                  <c:v>-221.57649999999998</c:v>
                </c:pt>
                <c:pt idx="74444">
                  <c:v>-221.57449999999997</c:v>
                </c:pt>
                <c:pt idx="74445">
                  <c:v>-221.57249999999999</c:v>
                </c:pt>
                <c:pt idx="74446">
                  <c:v>-221.57049999999998</c:v>
                </c:pt>
                <c:pt idx="74447">
                  <c:v>-221.56849999999997</c:v>
                </c:pt>
                <c:pt idx="74448">
                  <c:v>-221.56649999999999</c:v>
                </c:pt>
                <c:pt idx="74449">
                  <c:v>-221.56449999999998</c:v>
                </c:pt>
                <c:pt idx="74450">
                  <c:v>-221.56249999999997</c:v>
                </c:pt>
                <c:pt idx="74451">
                  <c:v>-221.56049999999999</c:v>
                </c:pt>
                <c:pt idx="74452">
                  <c:v>-221.55849999999998</c:v>
                </c:pt>
                <c:pt idx="74453">
                  <c:v>-221.55649999999997</c:v>
                </c:pt>
                <c:pt idx="74454">
                  <c:v>-221.55449999999999</c:v>
                </c:pt>
                <c:pt idx="74455">
                  <c:v>-221.55249999999998</c:v>
                </c:pt>
                <c:pt idx="74456">
                  <c:v>-221.55049999999997</c:v>
                </c:pt>
                <c:pt idx="74457">
                  <c:v>-221.54849999999999</c:v>
                </c:pt>
                <c:pt idx="74458">
                  <c:v>-221.54649999999998</c:v>
                </c:pt>
                <c:pt idx="74459">
                  <c:v>-221.54449999999997</c:v>
                </c:pt>
                <c:pt idx="74460">
                  <c:v>-221.54249999999999</c:v>
                </c:pt>
                <c:pt idx="74461">
                  <c:v>-221.54049999999998</c:v>
                </c:pt>
                <c:pt idx="74462">
                  <c:v>-221.53849999999997</c:v>
                </c:pt>
                <c:pt idx="74463">
                  <c:v>-221.53649999999999</c:v>
                </c:pt>
                <c:pt idx="74464">
                  <c:v>-221.53449999999998</c:v>
                </c:pt>
                <c:pt idx="74465">
                  <c:v>-221.53249999999997</c:v>
                </c:pt>
                <c:pt idx="74466">
                  <c:v>-221.53049999999999</c:v>
                </c:pt>
                <c:pt idx="74467">
                  <c:v>-221.52849999999998</c:v>
                </c:pt>
                <c:pt idx="74468">
                  <c:v>-221.52649999999997</c:v>
                </c:pt>
                <c:pt idx="74469">
                  <c:v>-221.52449999999999</c:v>
                </c:pt>
                <c:pt idx="74470">
                  <c:v>-221.52249999999998</c:v>
                </c:pt>
                <c:pt idx="74471">
                  <c:v>-221.52049999999997</c:v>
                </c:pt>
                <c:pt idx="74472">
                  <c:v>-221.51849999999999</c:v>
                </c:pt>
                <c:pt idx="74473">
                  <c:v>-221.51649999999998</c:v>
                </c:pt>
                <c:pt idx="74474">
                  <c:v>-221.51449999999997</c:v>
                </c:pt>
                <c:pt idx="74475">
                  <c:v>-221.51249999999999</c:v>
                </c:pt>
                <c:pt idx="74476">
                  <c:v>-221.51049999999998</c:v>
                </c:pt>
                <c:pt idx="74477">
                  <c:v>-221.50849999999997</c:v>
                </c:pt>
                <c:pt idx="74478">
                  <c:v>-221.50649999999999</c:v>
                </c:pt>
                <c:pt idx="74479">
                  <c:v>-221.50449999999998</c:v>
                </c:pt>
                <c:pt idx="74480">
                  <c:v>-221.50249999999997</c:v>
                </c:pt>
                <c:pt idx="74481">
                  <c:v>-221.50049999999999</c:v>
                </c:pt>
                <c:pt idx="74482">
                  <c:v>-221.49849999999998</c:v>
                </c:pt>
                <c:pt idx="74483">
                  <c:v>-221.49649999999997</c:v>
                </c:pt>
                <c:pt idx="74484">
                  <c:v>-221.49449999999999</c:v>
                </c:pt>
                <c:pt idx="74485">
                  <c:v>-221.49249999999998</c:v>
                </c:pt>
                <c:pt idx="74486">
                  <c:v>-221.49049999999997</c:v>
                </c:pt>
                <c:pt idx="74487">
                  <c:v>-221.48849999999999</c:v>
                </c:pt>
                <c:pt idx="74488">
                  <c:v>-221.48649999999998</c:v>
                </c:pt>
                <c:pt idx="74489">
                  <c:v>-221.48449999999997</c:v>
                </c:pt>
                <c:pt idx="74490">
                  <c:v>-221.48249999999999</c:v>
                </c:pt>
                <c:pt idx="74491">
                  <c:v>-221.48049999999998</c:v>
                </c:pt>
                <c:pt idx="74492">
                  <c:v>-221.47849999999997</c:v>
                </c:pt>
                <c:pt idx="74493">
                  <c:v>-221.47649999999999</c:v>
                </c:pt>
                <c:pt idx="74494">
                  <c:v>-221.47449999999998</c:v>
                </c:pt>
                <c:pt idx="74495">
                  <c:v>-221.47249999999997</c:v>
                </c:pt>
                <c:pt idx="74496">
                  <c:v>-221.47049999999999</c:v>
                </c:pt>
                <c:pt idx="74497">
                  <c:v>-221.46849999999998</c:v>
                </c:pt>
                <c:pt idx="74498">
                  <c:v>-221.46649999999997</c:v>
                </c:pt>
                <c:pt idx="74499">
                  <c:v>-221.46449999999999</c:v>
                </c:pt>
                <c:pt idx="74500">
                  <c:v>-221.46249999999998</c:v>
                </c:pt>
                <c:pt idx="74501">
                  <c:v>-221.46049999999997</c:v>
                </c:pt>
                <c:pt idx="74502">
                  <c:v>-221.45849999999999</c:v>
                </c:pt>
                <c:pt idx="74503">
                  <c:v>-221.45649999999998</c:v>
                </c:pt>
                <c:pt idx="74504">
                  <c:v>-221.45449999999997</c:v>
                </c:pt>
                <c:pt idx="74505">
                  <c:v>-221.45249999999999</c:v>
                </c:pt>
                <c:pt idx="74506">
                  <c:v>-221.45049999999998</c:v>
                </c:pt>
                <c:pt idx="74507">
                  <c:v>-221.44849999999997</c:v>
                </c:pt>
                <c:pt idx="74508">
                  <c:v>-221.44649999999999</c:v>
                </c:pt>
                <c:pt idx="74509">
                  <c:v>-221.44449999999998</c:v>
                </c:pt>
                <c:pt idx="74510">
                  <c:v>-221.44249999999997</c:v>
                </c:pt>
                <c:pt idx="74511">
                  <c:v>-221.44049999999999</c:v>
                </c:pt>
                <c:pt idx="74512">
                  <c:v>-221.43849999999998</c:v>
                </c:pt>
                <c:pt idx="74513">
                  <c:v>-221.43649999999997</c:v>
                </c:pt>
                <c:pt idx="74514">
                  <c:v>-221.43449999999999</c:v>
                </c:pt>
                <c:pt idx="74515">
                  <c:v>-221.43249999999998</c:v>
                </c:pt>
                <c:pt idx="74516">
                  <c:v>-221.43049999999997</c:v>
                </c:pt>
                <c:pt idx="74517">
                  <c:v>-221.42849999999999</c:v>
                </c:pt>
                <c:pt idx="74518">
                  <c:v>-221.42649999999998</c:v>
                </c:pt>
                <c:pt idx="74519">
                  <c:v>-221.42449999999997</c:v>
                </c:pt>
                <c:pt idx="74520">
                  <c:v>-221.42249999999999</c:v>
                </c:pt>
                <c:pt idx="74521">
                  <c:v>-221.42049999999998</c:v>
                </c:pt>
                <c:pt idx="74522">
                  <c:v>-221.41849999999997</c:v>
                </c:pt>
                <c:pt idx="74523">
                  <c:v>-221.41649999999998</c:v>
                </c:pt>
                <c:pt idx="74524">
                  <c:v>-221.41449999999998</c:v>
                </c:pt>
                <c:pt idx="74525">
                  <c:v>-221.41249999999997</c:v>
                </c:pt>
                <c:pt idx="74526">
                  <c:v>-221.41049999999998</c:v>
                </c:pt>
                <c:pt idx="74527">
                  <c:v>-221.40849999999998</c:v>
                </c:pt>
                <c:pt idx="74528">
                  <c:v>-221.40649999999997</c:v>
                </c:pt>
                <c:pt idx="74529">
                  <c:v>-221.40449999999998</c:v>
                </c:pt>
                <c:pt idx="74530">
                  <c:v>-221.40249999999997</c:v>
                </c:pt>
                <c:pt idx="74531">
                  <c:v>-221.40049999999997</c:v>
                </c:pt>
                <c:pt idx="74532">
                  <c:v>-221.39849999999998</c:v>
                </c:pt>
                <c:pt idx="74533">
                  <c:v>-221.39649999999997</c:v>
                </c:pt>
                <c:pt idx="74534">
                  <c:v>-221.39449999999997</c:v>
                </c:pt>
                <c:pt idx="74535">
                  <c:v>-221.39249999999998</c:v>
                </c:pt>
                <c:pt idx="74536">
                  <c:v>-221.39049999999997</c:v>
                </c:pt>
                <c:pt idx="74537">
                  <c:v>-221.38849999999996</c:v>
                </c:pt>
                <c:pt idx="74538">
                  <c:v>-221.38649999999998</c:v>
                </c:pt>
                <c:pt idx="74539">
                  <c:v>-221.38449999999997</c:v>
                </c:pt>
                <c:pt idx="74540">
                  <c:v>-221.38249999999996</c:v>
                </c:pt>
                <c:pt idx="74541">
                  <c:v>-221.38049999999998</c:v>
                </c:pt>
                <c:pt idx="74542">
                  <c:v>-221.37849999999997</c:v>
                </c:pt>
                <c:pt idx="74543">
                  <c:v>-221.37649999999996</c:v>
                </c:pt>
                <c:pt idx="74544">
                  <c:v>-221.37449999999998</c:v>
                </c:pt>
                <c:pt idx="74545">
                  <c:v>-221.37249999999997</c:v>
                </c:pt>
                <c:pt idx="74546">
                  <c:v>-221.37049999999996</c:v>
                </c:pt>
                <c:pt idx="74547">
                  <c:v>-221.36849999999998</c:v>
                </c:pt>
                <c:pt idx="74548">
                  <c:v>-221.36649999999997</c:v>
                </c:pt>
                <c:pt idx="74549">
                  <c:v>-221.36449999999996</c:v>
                </c:pt>
                <c:pt idx="74550">
                  <c:v>-221.36249999999998</c:v>
                </c:pt>
                <c:pt idx="74551">
                  <c:v>-221.36049999999997</c:v>
                </c:pt>
                <c:pt idx="74552">
                  <c:v>-221.35849999999996</c:v>
                </c:pt>
                <c:pt idx="74553">
                  <c:v>-221.35649999999998</c:v>
                </c:pt>
                <c:pt idx="74554">
                  <c:v>-221.35449999999997</c:v>
                </c:pt>
                <c:pt idx="74555">
                  <c:v>-221.35249999999996</c:v>
                </c:pt>
                <c:pt idx="74556">
                  <c:v>-221.35049999999998</c:v>
                </c:pt>
                <c:pt idx="74557">
                  <c:v>-221.34849999999997</c:v>
                </c:pt>
                <c:pt idx="74558">
                  <c:v>-221.34649999999996</c:v>
                </c:pt>
                <c:pt idx="74559">
                  <c:v>-221.34449999999998</c:v>
                </c:pt>
                <c:pt idx="74560">
                  <c:v>-221.34249999999997</c:v>
                </c:pt>
                <c:pt idx="74561">
                  <c:v>-221.34049999999996</c:v>
                </c:pt>
                <c:pt idx="74562">
                  <c:v>-221.33849999999998</c:v>
                </c:pt>
                <c:pt idx="74563">
                  <c:v>-221.33649999999997</c:v>
                </c:pt>
                <c:pt idx="74564">
                  <c:v>-221.33449999999999</c:v>
                </c:pt>
                <c:pt idx="74565">
                  <c:v>-221.33249999999998</c:v>
                </c:pt>
                <c:pt idx="74566">
                  <c:v>-221.33049999999997</c:v>
                </c:pt>
                <c:pt idx="74567">
                  <c:v>-221.32849999999999</c:v>
                </c:pt>
                <c:pt idx="74568">
                  <c:v>-221.32649999999998</c:v>
                </c:pt>
                <c:pt idx="74569">
                  <c:v>-221.32449999999997</c:v>
                </c:pt>
                <c:pt idx="74570">
                  <c:v>-221.32249999999999</c:v>
                </c:pt>
                <c:pt idx="74571">
                  <c:v>-221.32049999999998</c:v>
                </c:pt>
                <c:pt idx="74572">
                  <c:v>-221.31849999999997</c:v>
                </c:pt>
                <c:pt idx="74573">
                  <c:v>-221.31649999999999</c:v>
                </c:pt>
                <c:pt idx="74574">
                  <c:v>-221.31449999999998</c:v>
                </c:pt>
                <c:pt idx="74575">
                  <c:v>-221.31249999999997</c:v>
                </c:pt>
                <c:pt idx="74576">
                  <c:v>-221.31049999999999</c:v>
                </c:pt>
                <c:pt idx="74577">
                  <c:v>-221.30849999999998</c:v>
                </c:pt>
                <c:pt idx="74578">
                  <c:v>-221.30649999999997</c:v>
                </c:pt>
                <c:pt idx="74579">
                  <c:v>-221.30449999999999</c:v>
                </c:pt>
                <c:pt idx="74580">
                  <c:v>-221.30249999999998</c:v>
                </c:pt>
                <c:pt idx="74581">
                  <c:v>-221.30049999999997</c:v>
                </c:pt>
                <c:pt idx="74582">
                  <c:v>-221.29849999999999</c:v>
                </c:pt>
                <c:pt idx="74583">
                  <c:v>-221.29649999999998</c:v>
                </c:pt>
                <c:pt idx="74584">
                  <c:v>-221.29449999999997</c:v>
                </c:pt>
                <c:pt idx="74585">
                  <c:v>-221.29249999999999</c:v>
                </c:pt>
                <c:pt idx="74586">
                  <c:v>-221.29049999999998</c:v>
                </c:pt>
                <c:pt idx="74587">
                  <c:v>-221.28849999999997</c:v>
                </c:pt>
                <c:pt idx="74588">
                  <c:v>-221.28649999999999</c:v>
                </c:pt>
                <c:pt idx="74589">
                  <c:v>-221.28449999999998</c:v>
                </c:pt>
                <c:pt idx="74590">
                  <c:v>-221.28249999999997</c:v>
                </c:pt>
                <c:pt idx="74591">
                  <c:v>-221.28049999999999</c:v>
                </c:pt>
                <c:pt idx="74592">
                  <c:v>-221.27849999999998</c:v>
                </c:pt>
                <c:pt idx="74593">
                  <c:v>-221.27649999999997</c:v>
                </c:pt>
                <c:pt idx="74594">
                  <c:v>-221.27449999999999</c:v>
                </c:pt>
                <c:pt idx="74595">
                  <c:v>-221.27249999999998</c:v>
                </c:pt>
                <c:pt idx="74596">
                  <c:v>-221.27049999999997</c:v>
                </c:pt>
                <c:pt idx="74597">
                  <c:v>-221.26849999999999</c:v>
                </c:pt>
                <c:pt idx="74598">
                  <c:v>-221.26649999999998</c:v>
                </c:pt>
                <c:pt idx="74599">
                  <c:v>-221.26449999999997</c:v>
                </c:pt>
                <c:pt idx="74600">
                  <c:v>-221.26249999999999</c:v>
                </c:pt>
                <c:pt idx="74601">
                  <c:v>-221.26049999999998</c:v>
                </c:pt>
                <c:pt idx="74602">
                  <c:v>-221.25849999999997</c:v>
                </c:pt>
                <c:pt idx="74603">
                  <c:v>-221.25649999999999</c:v>
                </c:pt>
                <c:pt idx="74604">
                  <c:v>-221.25449999999998</c:v>
                </c:pt>
                <c:pt idx="74605">
                  <c:v>-221.25249999999997</c:v>
                </c:pt>
                <c:pt idx="74606">
                  <c:v>-221.25049999999999</c:v>
                </c:pt>
                <c:pt idx="74607">
                  <c:v>-221.24849999999998</c:v>
                </c:pt>
                <c:pt idx="74608">
                  <c:v>-221.24649999999997</c:v>
                </c:pt>
                <c:pt idx="74609">
                  <c:v>-221.24449999999999</c:v>
                </c:pt>
                <c:pt idx="74610">
                  <c:v>-221.24249999999998</c:v>
                </c:pt>
                <c:pt idx="74611">
                  <c:v>-221.24049999999997</c:v>
                </c:pt>
                <c:pt idx="74612">
                  <c:v>-221.23849999999999</c:v>
                </c:pt>
                <c:pt idx="74613">
                  <c:v>-221.23649999999998</c:v>
                </c:pt>
                <c:pt idx="74614">
                  <c:v>-221.23449999999997</c:v>
                </c:pt>
                <c:pt idx="74615">
                  <c:v>-221.23249999999999</c:v>
                </c:pt>
                <c:pt idx="74616">
                  <c:v>-221.23049999999998</c:v>
                </c:pt>
                <c:pt idx="74617">
                  <c:v>-221.22849999999997</c:v>
                </c:pt>
                <c:pt idx="74618">
                  <c:v>-221.22649999999999</c:v>
                </c:pt>
                <c:pt idx="74619">
                  <c:v>-221.22449999999998</c:v>
                </c:pt>
                <c:pt idx="74620">
                  <c:v>-221.22249999999997</c:v>
                </c:pt>
                <c:pt idx="74621">
                  <c:v>-221.22049999999999</c:v>
                </c:pt>
                <c:pt idx="74622">
                  <c:v>-221.21849999999998</c:v>
                </c:pt>
                <c:pt idx="74623">
                  <c:v>-221.21649999999997</c:v>
                </c:pt>
                <c:pt idx="74624">
                  <c:v>-221.21449999999999</c:v>
                </c:pt>
                <c:pt idx="74625">
                  <c:v>-221.21249999999998</c:v>
                </c:pt>
                <c:pt idx="74626">
                  <c:v>-221.21049999999997</c:v>
                </c:pt>
                <c:pt idx="74627">
                  <c:v>-221.20849999999999</c:v>
                </c:pt>
                <c:pt idx="74628">
                  <c:v>-221.20649999999998</c:v>
                </c:pt>
                <c:pt idx="74629">
                  <c:v>-221.20449999999997</c:v>
                </c:pt>
                <c:pt idx="74630">
                  <c:v>-221.20249999999999</c:v>
                </c:pt>
                <c:pt idx="74631">
                  <c:v>-221.20049999999998</c:v>
                </c:pt>
                <c:pt idx="74632">
                  <c:v>-221.19849999999997</c:v>
                </c:pt>
                <c:pt idx="74633">
                  <c:v>-221.19649999999999</c:v>
                </c:pt>
                <c:pt idx="74634">
                  <c:v>-221.19449999999998</c:v>
                </c:pt>
                <c:pt idx="74635">
                  <c:v>-221.19249999999997</c:v>
                </c:pt>
                <c:pt idx="74636">
                  <c:v>-221.19049999999999</c:v>
                </c:pt>
                <c:pt idx="74637">
                  <c:v>-221.18849999999998</c:v>
                </c:pt>
                <c:pt idx="74638">
                  <c:v>-221.18649999999997</c:v>
                </c:pt>
                <c:pt idx="74639">
                  <c:v>-221.18449999999999</c:v>
                </c:pt>
                <c:pt idx="74640">
                  <c:v>-221.18249999999998</c:v>
                </c:pt>
                <c:pt idx="74641">
                  <c:v>-221.18049999999997</c:v>
                </c:pt>
                <c:pt idx="74642">
                  <c:v>-221.17849999999999</c:v>
                </c:pt>
                <c:pt idx="74643">
                  <c:v>-221.17649999999998</c:v>
                </c:pt>
                <c:pt idx="74644">
                  <c:v>-221.17449999999997</c:v>
                </c:pt>
                <c:pt idx="74645">
                  <c:v>-221.17249999999999</c:v>
                </c:pt>
                <c:pt idx="74646">
                  <c:v>-221.17049999999998</c:v>
                </c:pt>
                <c:pt idx="74647">
                  <c:v>-221.16849999999997</c:v>
                </c:pt>
                <c:pt idx="74648">
                  <c:v>-221.16649999999998</c:v>
                </c:pt>
                <c:pt idx="74649">
                  <c:v>-221.16449999999998</c:v>
                </c:pt>
                <c:pt idx="74650">
                  <c:v>-221.16249999999997</c:v>
                </c:pt>
                <c:pt idx="74651">
                  <c:v>-221.16049999999998</c:v>
                </c:pt>
                <c:pt idx="74652">
                  <c:v>-221.15849999999998</c:v>
                </c:pt>
                <c:pt idx="74653">
                  <c:v>-221.15649999999997</c:v>
                </c:pt>
                <c:pt idx="74654">
                  <c:v>-221.15449999999998</c:v>
                </c:pt>
                <c:pt idx="74655">
                  <c:v>-221.15249999999997</c:v>
                </c:pt>
                <c:pt idx="74656">
                  <c:v>-221.15049999999997</c:v>
                </c:pt>
                <c:pt idx="74657">
                  <c:v>-221.14849999999998</c:v>
                </c:pt>
                <c:pt idx="74658">
                  <c:v>-221.14649999999997</c:v>
                </c:pt>
                <c:pt idx="74659">
                  <c:v>-221.14449999999997</c:v>
                </c:pt>
                <c:pt idx="74660">
                  <c:v>-221.14249999999998</c:v>
                </c:pt>
                <c:pt idx="74661">
                  <c:v>-221.14049999999997</c:v>
                </c:pt>
                <c:pt idx="74662">
                  <c:v>-221.13849999999996</c:v>
                </c:pt>
                <c:pt idx="74663">
                  <c:v>-221.13649999999998</c:v>
                </c:pt>
                <c:pt idx="74664">
                  <c:v>-221.13449999999997</c:v>
                </c:pt>
                <c:pt idx="74665">
                  <c:v>-221.13249999999996</c:v>
                </c:pt>
                <c:pt idx="74666">
                  <c:v>-221.13049999999998</c:v>
                </c:pt>
                <c:pt idx="74667">
                  <c:v>-221.12849999999997</c:v>
                </c:pt>
                <c:pt idx="74668">
                  <c:v>-221.12649999999996</c:v>
                </c:pt>
                <c:pt idx="74669">
                  <c:v>-221.12449999999998</c:v>
                </c:pt>
                <c:pt idx="74670">
                  <c:v>-221.12249999999997</c:v>
                </c:pt>
                <c:pt idx="74671">
                  <c:v>-221.12049999999996</c:v>
                </c:pt>
                <c:pt idx="74672">
                  <c:v>-221.11849999999998</c:v>
                </c:pt>
                <c:pt idx="74673">
                  <c:v>-221.11649999999997</c:v>
                </c:pt>
                <c:pt idx="74674">
                  <c:v>-221.11449999999996</c:v>
                </c:pt>
                <c:pt idx="74675">
                  <c:v>-221.11249999999998</c:v>
                </c:pt>
                <c:pt idx="74676">
                  <c:v>-221.11049999999997</c:v>
                </c:pt>
                <c:pt idx="74677">
                  <c:v>-221.10849999999996</c:v>
                </c:pt>
                <c:pt idx="74678">
                  <c:v>-221.10649999999998</c:v>
                </c:pt>
                <c:pt idx="74679">
                  <c:v>-221.10449999999997</c:v>
                </c:pt>
                <c:pt idx="74680">
                  <c:v>-221.10249999999996</c:v>
                </c:pt>
                <c:pt idx="74681">
                  <c:v>-221.10049999999998</c:v>
                </c:pt>
                <c:pt idx="74682">
                  <c:v>-221.09849999999997</c:v>
                </c:pt>
                <c:pt idx="74683">
                  <c:v>-221.09649999999996</c:v>
                </c:pt>
                <c:pt idx="74684">
                  <c:v>-221.09449999999998</c:v>
                </c:pt>
                <c:pt idx="74685">
                  <c:v>-221.09249999999997</c:v>
                </c:pt>
                <c:pt idx="74686">
                  <c:v>-221.09049999999996</c:v>
                </c:pt>
                <c:pt idx="74687">
                  <c:v>-221.08849999999998</c:v>
                </c:pt>
                <c:pt idx="74688">
                  <c:v>-221.08649999999997</c:v>
                </c:pt>
                <c:pt idx="74689">
                  <c:v>-221.08449999999999</c:v>
                </c:pt>
                <c:pt idx="74690">
                  <c:v>-221.08249999999998</c:v>
                </c:pt>
                <c:pt idx="74691">
                  <c:v>-221.08049999999997</c:v>
                </c:pt>
                <c:pt idx="74692">
                  <c:v>-221.07849999999999</c:v>
                </c:pt>
                <c:pt idx="74693">
                  <c:v>-221.07649999999998</c:v>
                </c:pt>
                <c:pt idx="74694">
                  <c:v>-221.07449999999997</c:v>
                </c:pt>
                <c:pt idx="74695">
                  <c:v>-221.07249999999999</c:v>
                </c:pt>
                <c:pt idx="74696">
                  <c:v>-221.07049999999998</c:v>
                </c:pt>
                <c:pt idx="74697">
                  <c:v>-221.06849999999997</c:v>
                </c:pt>
                <c:pt idx="74698">
                  <c:v>-221.06649999999999</c:v>
                </c:pt>
                <c:pt idx="74699">
                  <c:v>-221.06449999999998</c:v>
                </c:pt>
                <c:pt idx="74700">
                  <c:v>-221.06249999999997</c:v>
                </c:pt>
                <c:pt idx="74701">
                  <c:v>-221.06049999999999</c:v>
                </c:pt>
                <c:pt idx="74702">
                  <c:v>-221.05849999999998</c:v>
                </c:pt>
                <c:pt idx="74703">
                  <c:v>-221.05649999999997</c:v>
                </c:pt>
                <c:pt idx="74704">
                  <c:v>-221.05449999999999</c:v>
                </c:pt>
                <c:pt idx="74705">
                  <c:v>-221.05249999999998</c:v>
                </c:pt>
                <c:pt idx="74706">
                  <c:v>-221.05049999999997</c:v>
                </c:pt>
                <c:pt idx="74707">
                  <c:v>-221.04849999999999</c:v>
                </c:pt>
                <c:pt idx="74708">
                  <c:v>-221.04649999999998</c:v>
                </c:pt>
                <c:pt idx="74709">
                  <c:v>-221.04449999999997</c:v>
                </c:pt>
                <c:pt idx="74710">
                  <c:v>-221.04249999999999</c:v>
                </c:pt>
                <c:pt idx="74711">
                  <c:v>-221.04049999999998</c:v>
                </c:pt>
                <c:pt idx="74712">
                  <c:v>-221.03849999999997</c:v>
                </c:pt>
                <c:pt idx="74713">
                  <c:v>-221.03649999999999</c:v>
                </c:pt>
                <c:pt idx="74714">
                  <c:v>-221.03449999999998</c:v>
                </c:pt>
                <c:pt idx="74715">
                  <c:v>-221.03249999999997</c:v>
                </c:pt>
                <c:pt idx="74716">
                  <c:v>-221.03049999999999</c:v>
                </c:pt>
                <c:pt idx="74717">
                  <c:v>-221.02849999999998</c:v>
                </c:pt>
                <c:pt idx="74718">
                  <c:v>-221.02649999999997</c:v>
                </c:pt>
                <c:pt idx="74719">
                  <c:v>-221.02449999999999</c:v>
                </c:pt>
                <c:pt idx="74720">
                  <c:v>-221.02249999999998</c:v>
                </c:pt>
                <c:pt idx="74721">
                  <c:v>-221.02049999999997</c:v>
                </c:pt>
                <c:pt idx="74722">
                  <c:v>-221.01849999999999</c:v>
                </c:pt>
                <c:pt idx="74723">
                  <c:v>-221.01649999999998</c:v>
                </c:pt>
                <c:pt idx="74724">
                  <c:v>-221.01449999999997</c:v>
                </c:pt>
                <c:pt idx="74725">
                  <c:v>-221.01249999999999</c:v>
                </c:pt>
                <c:pt idx="74726">
                  <c:v>-221.01049999999998</c:v>
                </c:pt>
                <c:pt idx="74727">
                  <c:v>-221.00849999999997</c:v>
                </c:pt>
                <c:pt idx="74728">
                  <c:v>-221.00649999999999</c:v>
                </c:pt>
                <c:pt idx="74729">
                  <c:v>-221.00449999999998</c:v>
                </c:pt>
                <c:pt idx="74730">
                  <c:v>-221.00249999999997</c:v>
                </c:pt>
                <c:pt idx="74731">
                  <c:v>-221.00049999999999</c:v>
                </c:pt>
                <c:pt idx="74732">
                  <c:v>-220.99849999999998</c:v>
                </c:pt>
                <c:pt idx="74733">
                  <c:v>-220.99649999999997</c:v>
                </c:pt>
                <c:pt idx="74734">
                  <c:v>-220.99449999999999</c:v>
                </c:pt>
                <c:pt idx="74735">
                  <c:v>-220.99249999999998</c:v>
                </c:pt>
                <c:pt idx="74736">
                  <c:v>-220.99049999999997</c:v>
                </c:pt>
                <c:pt idx="74737">
                  <c:v>-220.98849999999999</c:v>
                </c:pt>
                <c:pt idx="74738">
                  <c:v>-220.98649999999998</c:v>
                </c:pt>
                <c:pt idx="74739">
                  <c:v>-220.98449999999997</c:v>
                </c:pt>
                <c:pt idx="74740">
                  <c:v>-220.98249999999999</c:v>
                </c:pt>
                <c:pt idx="74741">
                  <c:v>-220.98049999999998</c:v>
                </c:pt>
                <c:pt idx="74742">
                  <c:v>-220.97849999999997</c:v>
                </c:pt>
                <c:pt idx="74743">
                  <c:v>-220.97649999999999</c:v>
                </c:pt>
                <c:pt idx="74744">
                  <c:v>-220.97449999999998</c:v>
                </c:pt>
                <c:pt idx="74745">
                  <c:v>-220.97249999999997</c:v>
                </c:pt>
                <c:pt idx="74746">
                  <c:v>-220.97049999999999</c:v>
                </c:pt>
                <c:pt idx="74747">
                  <c:v>-220.96849999999998</c:v>
                </c:pt>
                <c:pt idx="74748">
                  <c:v>-220.96649999999997</c:v>
                </c:pt>
                <c:pt idx="74749">
                  <c:v>-220.96449999999999</c:v>
                </c:pt>
                <c:pt idx="74750">
                  <c:v>-220.96249999999998</c:v>
                </c:pt>
                <c:pt idx="74751">
                  <c:v>-220.96049999999997</c:v>
                </c:pt>
                <c:pt idx="74752">
                  <c:v>-220.95849999999999</c:v>
                </c:pt>
                <c:pt idx="74753">
                  <c:v>-220.95649999999998</c:v>
                </c:pt>
                <c:pt idx="74754">
                  <c:v>-220.95449999999997</c:v>
                </c:pt>
                <c:pt idx="74755">
                  <c:v>-220.95249999999999</c:v>
                </c:pt>
                <c:pt idx="74756">
                  <c:v>-220.95049999999998</c:v>
                </c:pt>
                <c:pt idx="74757">
                  <c:v>-220.94849999999997</c:v>
                </c:pt>
                <c:pt idx="74758">
                  <c:v>-220.94649999999999</c:v>
                </c:pt>
                <c:pt idx="74759">
                  <c:v>-220.94449999999998</c:v>
                </c:pt>
                <c:pt idx="74760">
                  <c:v>-220.94249999999997</c:v>
                </c:pt>
                <c:pt idx="74761">
                  <c:v>-220.94049999999999</c:v>
                </c:pt>
                <c:pt idx="74762">
                  <c:v>-220.93849999999998</c:v>
                </c:pt>
                <c:pt idx="74763">
                  <c:v>-220.93649999999997</c:v>
                </c:pt>
                <c:pt idx="74764">
                  <c:v>-220.93449999999999</c:v>
                </c:pt>
                <c:pt idx="74765">
                  <c:v>-220.93249999999998</c:v>
                </c:pt>
                <c:pt idx="74766">
                  <c:v>-220.93049999999997</c:v>
                </c:pt>
                <c:pt idx="74767">
                  <c:v>-220.92849999999999</c:v>
                </c:pt>
                <c:pt idx="74768">
                  <c:v>-220.92649999999998</c:v>
                </c:pt>
                <c:pt idx="74769">
                  <c:v>-220.92449999999997</c:v>
                </c:pt>
                <c:pt idx="74770">
                  <c:v>-220.92249999999999</c:v>
                </c:pt>
                <c:pt idx="74771">
                  <c:v>-220.92049999999998</c:v>
                </c:pt>
                <c:pt idx="74772">
                  <c:v>-220.91849999999997</c:v>
                </c:pt>
                <c:pt idx="74773">
                  <c:v>-220.91649999999998</c:v>
                </c:pt>
                <c:pt idx="74774">
                  <c:v>-220.91449999999998</c:v>
                </c:pt>
                <c:pt idx="74775">
                  <c:v>-220.91249999999997</c:v>
                </c:pt>
                <c:pt idx="74776">
                  <c:v>-220.91049999999998</c:v>
                </c:pt>
                <c:pt idx="74777">
                  <c:v>-220.90849999999998</c:v>
                </c:pt>
                <c:pt idx="74778">
                  <c:v>-220.90649999999997</c:v>
                </c:pt>
                <c:pt idx="74779">
                  <c:v>-220.90449999999998</c:v>
                </c:pt>
                <c:pt idx="74780">
                  <c:v>-220.90249999999997</c:v>
                </c:pt>
                <c:pt idx="74781">
                  <c:v>-220.90049999999997</c:v>
                </c:pt>
                <c:pt idx="74782">
                  <c:v>-220.89849999999998</c:v>
                </c:pt>
                <c:pt idx="74783">
                  <c:v>-220.89649999999997</c:v>
                </c:pt>
                <c:pt idx="74784">
                  <c:v>-220.89449999999997</c:v>
                </c:pt>
                <c:pt idx="74785">
                  <c:v>-220.89249999999998</c:v>
                </c:pt>
                <c:pt idx="74786">
                  <c:v>-220.89049999999997</c:v>
                </c:pt>
                <c:pt idx="74787">
                  <c:v>-220.88849999999996</c:v>
                </c:pt>
                <c:pt idx="74788">
                  <c:v>-220.88649999999998</c:v>
                </c:pt>
                <c:pt idx="74789">
                  <c:v>-220.88449999999997</c:v>
                </c:pt>
                <c:pt idx="74790">
                  <c:v>-220.88249999999996</c:v>
                </c:pt>
                <c:pt idx="74791">
                  <c:v>-220.88049999999998</c:v>
                </c:pt>
                <c:pt idx="74792">
                  <c:v>-220.87849999999997</c:v>
                </c:pt>
                <c:pt idx="74793">
                  <c:v>-220.87649999999996</c:v>
                </c:pt>
                <c:pt idx="74794">
                  <c:v>-220.87449999999998</c:v>
                </c:pt>
                <c:pt idx="74795">
                  <c:v>-220.87249999999997</c:v>
                </c:pt>
                <c:pt idx="74796">
                  <c:v>-220.87049999999996</c:v>
                </c:pt>
                <c:pt idx="74797">
                  <c:v>-220.86849999999998</c:v>
                </c:pt>
                <c:pt idx="74798">
                  <c:v>-220.86649999999997</c:v>
                </c:pt>
                <c:pt idx="74799">
                  <c:v>-220.86449999999996</c:v>
                </c:pt>
                <c:pt idx="74800">
                  <c:v>-220.86249999999998</c:v>
                </c:pt>
                <c:pt idx="74801">
                  <c:v>-220.86049999999997</c:v>
                </c:pt>
                <c:pt idx="74802">
                  <c:v>-220.85849999999996</c:v>
                </c:pt>
                <c:pt idx="74803">
                  <c:v>-220.85649999999998</c:v>
                </c:pt>
                <c:pt idx="74804">
                  <c:v>-220.85449999999997</c:v>
                </c:pt>
                <c:pt idx="74805">
                  <c:v>-220.85249999999996</c:v>
                </c:pt>
                <c:pt idx="74806">
                  <c:v>-220.85049999999998</c:v>
                </c:pt>
                <c:pt idx="74807">
                  <c:v>-220.84849999999997</c:v>
                </c:pt>
                <c:pt idx="74808">
                  <c:v>-220.84649999999996</c:v>
                </c:pt>
                <c:pt idx="74809">
                  <c:v>-220.84449999999998</c:v>
                </c:pt>
                <c:pt idx="74810">
                  <c:v>-220.84249999999997</c:v>
                </c:pt>
                <c:pt idx="74811">
                  <c:v>-220.84049999999996</c:v>
                </c:pt>
                <c:pt idx="74812">
                  <c:v>-220.83849999999998</c:v>
                </c:pt>
                <c:pt idx="74813">
                  <c:v>-220.83649999999997</c:v>
                </c:pt>
                <c:pt idx="74814">
                  <c:v>-220.83449999999999</c:v>
                </c:pt>
                <c:pt idx="74815">
                  <c:v>-220.83249999999998</c:v>
                </c:pt>
                <c:pt idx="74816">
                  <c:v>-220.83049999999997</c:v>
                </c:pt>
                <c:pt idx="74817">
                  <c:v>-220.82849999999999</c:v>
                </c:pt>
                <c:pt idx="74818">
                  <c:v>-220.82649999999998</c:v>
                </c:pt>
                <c:pt idx="74819">
                  <c:v>-220.82449999999997</c:v>
                </c:pt>
                <c:pt idx="74820">
                  <c:v>-220.82249999999999</c:v>
                </c:pt>
                <c:pt idx="74821">
                  <c:v>-220.82049999999998</c:v>
                </c:pt>
                <c:pt idx="74822">
                  <c:v>-220.81849999999997</c:v>
                </c:pt>
                <c:pt idx="74823">
                  <c:v>-220.81649999999999</c:v>
                </c:pt>
                <c:pt idx="74824">
                  <c:v>-220.81449999999998</c:v>
                </c:pt>
                <c:pt idx="74825">
                  <c:v>-220.81249999999997</c:v>
                </c:pt>
                <c:pt idx="74826">
                  <c:v>-220.81049999999999</c:v>
                </c:pt>
                <c:pt idx="74827">
                  <c:v>-220.80849999999998</c:v>
                </c:pt>
                <c:pt idx="74828">
                  <c:v>-220.80649999999997</c:v>
                </c:pt>
                <c:pt idx="74829">
                  <c:v>-220.80449999999999</c:v>
                </c:pt>
                <c:pt idx="74830">
                  <c:v>-220.80249999999998</c:v>
                </c:pt>
                <c:pt idx="74831">
                  <c:v>-220.80049999999997</c:v>
                </c:pt>
                <c:pt idx="74832">
                  <c:v>-220.79849999999999</c:v>
                </c:pt>
                <c:pt idx="74833">
                  <c:v>-220.79649999999998</c:v>
                </c:pt>
                <c:pt idx="74834">
                  <c:v>-220.79449999999997</c:v>
                </c:pt>
                <c:pt idx="74835">
                  <c:v>-220.79249999999999</c:v>
                </c:pt>
                <c:pt idx="74836">
                  <c:v>-220.79049999999998</c:v>
                </c:pt>
                <c:pt idx="74837">
                  <c:v>-220.78849999999997</c:v>
                </c:pt>
                <c:pt idx="74838">
                  <c:v>-220.78649999999999</c:v>
                </c:pt>
                <c:pt idx="74839">
                  <c:v>-220.78449999999998</c:v>
                </c:pt>
                <c:pt idx="74840">
                  <c:v>-220.78249999999997</c:v>
                </c:pt>
                <c:pt idx="74841">
                  <c:v>-220.78049999999999</c:v>
                </c:pt>
                <c:pt idx="74842">
                  <c:v>-220.77849999999998</c:v>
                </c:pt>
                <c:pt idx="74843">
                  <c:v>-220.77649999999997</c:v>
                </c:pt>
                <c:pt idx="74844">
                  <c:v>-220.77449999999999</c:v>
                </c:pt>
                <c:pt idx="74845">
                  <c:v>-220.77249999999998</c:v>
                </c:pt>
                <c:pt idx="74846">
                  <c:v>-220.77049999999997</c:v>
                </c:pt>
                <c:pt idx="74847">
                  <c:v>-220.76849999999999</c:v>
                </c:pt>
                <c:pt idx="74848">
                  <c:v>-220.76649999999998</c:v>
                </c:pt>
                <c:pt idx="74849">
                  <c:v>-220.76449999999997</c:v>
                </c:pt>
                <c:pt idx="74850">
                  <c:v>-220.76249999999999</c:v>
                </c:pt>
                <c:pt idx="74851">
                  <c:v>-220.76049999999998</c:v>
                </c:pt>
                <c:pt idx="74852">
                  <c:v>-220.75849999999997</c:v>
                </c:pt>
                <c:pt idx="74853">
                  <c:v>-220.75649999999999</c:v>
                </c:pt>
                <c:pt idx="74854">
                  <c:v>-220.75449999999998</c:v>
                </c:pt>
                <c:pt idx="74855">
                  <c:v>-220.75249999999997</c:v>
                </c:pt>
                <c:pt idx="74856">
                  <c:v>-220.75049999999999</c:v>
                </c:pt>
                <c:pt idx="74857">
                  <c:v>-220.74849999999998</c:v>
                </c:pt>
                <c:pt idx="74858">
                  <c:v>-220.74649999999997</c:v>
                </c:pt>
                <c:pt idx="74859">
                  <c:v>-220.74449999999999</c:v>
                </c:pt>
                <c:pt idx="74860">
                  <c:v>-220.74249999999998</c:v>
                </c:pt>
                <c:pt idx="74861">
                  <c:v>-220.74049999999997</c:v>
                </c:pt>
                <c:pt idx="74862">
                  <c:v>-220.73849999999999</c:v>
                </c:pt>
                <c:pt idx="74863">
                  <c:v>-220.73649999999998</c:v>
                </c:pt>
                <c:pt idx="74864">
                  <c:v>-220.73449999999997</c:v>
                </c:pt>
                <c:pt idx="74865">
                  <c:v>-220.73249999999999</c:v>
                </c:pt>
                <c:pt idx="74866">
                  <c:v>-220.73049999999998</c:v>
                </c:pt>
                <c:pt idx="74867">
                  <c:v>-220.72849999999997</c:v>
                </c:pt>
                <c:pt idx="74868">
                  <c:v>-220.72649999999999</c:v>
                </c:pt>
                <c:pt idx="74869">
                  <c:v>-220.72449999999998</c:v>
                </c:pt>
                <c:pt idx="74870">
                  <c:v>-220.72249999999997</c:v>
                </c:pt>
                <c:pt idx="74871">
                  <c:v>-220.72049999999999</c:v>
                </c:pt>
                <c:pt idx="74872">
                  <c:v>-220.71849999999998</c:v>
                </c:pt>
                <c:pt idx="74873">
                  <c:v>-220.71649999999997</c:v>
                </c:pt>
                <c:pt idx="74874">
                  <c:v>-220.71449999999999</c:v>
                </c:pt>
                <c:pt idx="74875">
                  <c:v>-220.71249999999998</c:v>
                </c:pt>
                <c:pt idx="74876">
                  <c:v>-220.71049999999997</c:v>
                </c:pt>
                <c:pt idx="74877">
                  <c:v>-220.70849999999999</c:v>
                </c:pt>
                <c:pt idx="74878">
                  <c:v>-220.70649999999998</c:v>
                </c:pt>
                <c:pt idx="74879">
                  <c:v>-220.70449999999997</c:v>
                </c:pt>
                <c:pt idx="74880">
                  <c:v>-220.70249999999999</c:v>
                </c:pt>
                <c:pt idx="74881">
                  <c:v>-220.70049999999998</c:v>
                </c:pt>
                <c:pt idx="74882">
                  <c:v>-220.69849999999997</c:v>
                </c:pt>
                <c:pt idx="74883">
                  <c:v>-220.69649999999999</c:v>
                </c:pt>
                <c:pt idx="74884">
                  <c:v>-220.69449999999998</c:v>
                </c:pt>
                <c:pt idx="74885">
                  <c:v>-220.69249999999997</c:v>
                </c:pt>
                <c:pt idx="74886">
                  <c:v>-220.69049999999999</c:v>
                </c:pt>
                <c:pt idx="74887">
                  <c:v>-220.68849999999998</c:v>
                </c:pt>
                <c:pt idx="74888">
                  <c:v>-220.68649999999997</c:v>
                </c:pt>
                <c:pt idx="74889">
                  <c:v>-220.68449999999999</c:v>
                </c:pt>
                <c:pt idx="74890">
                  <c:v>-220.68249999999998</c:v>
                </c:pt>
                <c:pt idx="74891">
                  <c:v>-220.68049999999997</c:v>
                </c:pt>
                <c:pt idx="74892">
                  <c:v>-220.67849999999999</c:v>
                </c:pt>
                <c:pt idx="74893">
                  <c:v>-220.67649999999998</c:v>
                </c:pt>
                <c:pt idx="74894">
                  <c:v>-220.67449999999997</c:v>
                </c:pt>
                <c:pt idx="74895">
                  <c:v>-220.67249999999999</c:v>
                </c:pt>
                <c:pt idx="74896">
                  <c:v>-220.67049999999998</c:v>
                </c:pt>
                <c:pt idx="74897">
                  <c:v>-220.66849999999997</c:v>
                </c:pt>
                <c:pt idx="74898">
                  <c:v>-220.66649999999998</c:v>
                </c:pt>
                <c:pt idx="74899">
                  <c:v>-220.66449999999998</c:v>
                </c:pt>
                <c:pt idx="74900">
                  <c:v>-220.66249999999997</c:v>
                </c:pt>
                <c:pt idx="74901">
                  <c:v>-220.66049999999998</c:v>
                </c:pt>
                <c:pt idx="74902">
                  <c:v>-220.65849999999998</c:v>
                </c:pt>
                <c:pt idx="74903">
                  <c:v>-220.65649999999997</c:v>
                </c:pt>
                <c:pt idx="74904">
                  <c:v>-220.65449999999998</c:v>
                </c:pt>
                <c:pt idx="74905">
                  <c:v>-220.65249999999997</c:v>
                </c:pt>
                <c:pt idx="74906">
                  <c:v>-220.65049999999997</c:v>
                </c:pt>
                <c:pt idx="74907">
                  <c:v>-220.64849999999998</c:v>
                </c:pt>
                <c:pt idx="74908">
                  <c:v>-220.64649999999997</c:v>
                </c:pt>
                <c:pt idx="74909">
                  <c:v>-220.64449999999997</c:v>
                </c:pt>
                <c:pt idx="74910">
                  <c:v>-220.64249999999998</c:v>
                </c:pt>
                <c:pt idx="74911">
                  <c:v>-220.64049999999997</c:v>
                </c:pt>
                <c:pt idx="74912">
                  <c:v>-220.63849999999996</c:v>
                </c:pt>
                <c:pt idx="74913">
                  <c:v>-220.63649999999998</c:v>
                </c:pt>
                <c:pt idx="74914">
                  <c:v>-220.63449999999997</c:v>
                </c:pt>
                <c:pt idx="74915">
                  <c:v>-220.63249999999996</c:v>
                </c:pt>
                <c:pt idx="74916">
                  <c:v>-220.63049999999998</c:v>
                </c:pt>
                <c:pt idx="74917">
                  <c:v>-220.62849999999997</c:v>
                </c:pt>
                <c:pt idx="74918">
                  <c:v>-220.62649999999996</c:v>
                </c:pt>
                <c:pt idx="74919">
                  <c:v>-220.62449999999998</c:v>
                </c:pt>
                <c:pt idx="74920">
                  <c:v>-220.62249999999997</c:v>
                </c:pt>
                <c:pt idx="74921">
                  <c:v>-220.62049999999996</c:v>
                </c:pt>
                <c:pt idx="74922">
                  <c:v>-220.61849999999998</c:v>
                </c:pt>
                <c:pt idx="74923">
                  <c:v>-220.61649999999997</c:v>
                </c:pt>
                <c:pt idx="74924">
                  <c:v>-220.61449999999996</c:v>
                </c:pt>
                <c:pt idx="74925">
                  <c:v>-220.61249999999998</c:v>
                </c:pt>
                <c:pt idx="74926">
                  <c:v>-220.61049999999997</c:v>
                </c:pt>
                <c:pt idx="74927">
                  <c:v>-220.60849999999996</c:v>
                </c:pt>
                <c:pt idx="74928">
                  <c:v>-220.60649999999998</c:v>
                </c:pt>
                <c:pt idx="74929">
                  <c:v>-220.60449999999997</c:v>
                </c:pt>
                <c:pt idx="74930">
                  <c:v>-220.60249999999996</c:v>
                </c:pt>
                <c:pt idx="74931">
                  <c:v>-220.60049999999998</c:v>
                </c:pt>
                <c:pt idx="74932">
                  <c:v>-220.59849999999997</c:v>
                </c:pt>
                <c:pt idx="74933">
                  <c:v>-220.59649999999996</c:v>
                </c:pt>
                <c:pt idx="74934">
                  <c:v>-220.59449999999998</c:v>
                </c:pt>
                <c:pt idx="74935">
                  <c:v>-220.59249999999997</c:v>
                </c:pt>
                <c:pt idx="74936">
                  <c:v>-220.59049999999996</c:v>
                </c:pt>
                <c:pt idx="74937">
                  <c:v>-220.58849999999998</c:v>
                </c:pt>
                <c:pt idx="74938">
                  <c:v>-220.58649999999997</c:v>
                </c:pt>
                <c:pt idx="74939">
                  <c:v>-220.58449999999999</c:v>
                </c:pt>
                <c:pt idx="74940">
                  <c:v>-220.58249999999998</c:v>
                </c:pt>
                <c:pt idx="74941">
                  <c:v>-220.58049999999997</c:v>
                </c:pt>
                <c:pt idx="74942">
                  <c:v>-220.57849999999999</c:v>
                </c:pt>
                <c:pt idx="74943">
                  <c:v>-220.57649999999998</c:v>
                </c:pt>
                <c:pt idx="74944">
                  <c:v>-220.57449999999997</c:v>
                </c:pt>
                <c:pt idx="74945">
                  <c:v>-220.57249999999999</c:v>
                </c:pt>
                <c:pt idx="74946">
                  <c:v>-220.57049999999998</c:v>
                </c:pt>
                <c:pt idx="74947">
                  <c:v>-220.56849999999997</c:v>
                </c:pt>
                <c:pt idx="74948">
                  <c:v>-220.56649999999999</c:v>
                </c:pt>
                <c:pt idx="74949">
                  <c:v>-220.56449999999998</c:v>
                </c:pt>
                <c:pt idx="74950">
                  <c:v>-220.56249999999997</c:v>
                </c:pt>
                <c:pt idx="74951">
                  <c:v>-220.56049999999999</c:v>
                </c:pt>
                <c:pt idx="74952">
                  <c:v>-220.55849999999998</c:v>
                </c:pt>
                <c:pt idx="74953">
                  <c:v>-220.55649999999997</c:v>
                </c:pt>
                <c:pt idx="74954">
                  <c:v>-220.55449999999999</c:v>
                </c:pt>
                <c:pt idx="74955">
                  <c:v>-220.55249999999998</c:v>
                </c:pt>
                <c:pt idx="74956">
                  <c:v>-220.55049999999997</c:v>
                </c:pt>
                <c:pt idx="74957">
                  <c:v>-220.54849999999999</c:v>
                </c:pt>
                <c:pt idx="74958">
                  <c:v>-220.54649999999998</c:v>
                </c:pt>
                <c:pt idx="74959">
                  <c:v>-220.54449999999997</c:v>
                </c:pt>
                <c:pt idx="74960">
                  <c:v>-220.54249999999999</c:v>
                </c:pt>
                <c:pt idx="74961">
                  <c:v>-220.54049999999998</c:v>
                </c:pt>
                <c:pt idx="74962">
                  <c:v>-220.53849999999997</c:v>
                </c:pt>
                <c:pt idx="74963">
                  <c:v>-220.53649999999999</c:v>
                </c:pt>
                <c:pt idx="74964">
                  <c:v>-220.53449999999998</c:v>
                </c:pt>
                <c:pt idx="74965">
                  <c:v>-220.53249999999997</c:v>
                </c:pt>
                <c:pt idx="74966">
                  <c:v>-220.53049999999999</c:v>
                </c:pt>
                <c:pt idx="74967">
                  <c:v>-220.52849999999998</c:v>
                </c:pt>
                <c:pt idx="74968">
                  <c:v>-220.52649999999997</c:v>
                </c:pt>
                <c:pt idx="74969">
                  <c:v>-220.52449999999999</c:v>
                </c:pt>
                <c:pt idx="74970">
                  <c:v>-220.52249999999998</c:v>
                </c:pt>
                <c:pt idx="74971">
                  <c:v>-220.52049999999997</c:v>
                </c:pt>
                <c:pt idx="74972">
                  <c:v>-220.51849999999999</c:v>
                </c:pt>
                <c:pt idx="74973">
                  <c:v>-220.51649999999998</c:v>
                </c:pt>
                <c:pt idx="74974">
                  <c:v>-220.51449999999997</c:v>
                </c:pt>
                <c:pt idx="74975">
                  <c:v>-220.51249999999999</c:v>
                </c:pt>
                <c:pt idx="74976">
                  <c:v>-220.51049999999998</c:v>
                </c:pt>
                <c:pt idx="74977">
                  <c:v>-220.50849999999997</c:v>
                </c:pt>
                <c:pt idx="74978">
                  <c:v>-220.50649999999999</c:v>
                </c:pt>
                <c:pt idx="74979">
                  <c:v>-220.50449999999998</c:v>
                </c:pt>
                <c:pt idx="74980">
                  <c:v>-220.50249999999997</c:v>
                </c:pt>
                <c:pt idx="74981">
                  <c:v>-220.50049999999999</c:v>
                </c:pt>
                <c:pt idx="74982">
                  <c:v>-220.49849999999998</c:v>
                </c:pt>
                <c:pt idx="74983">
                  <c:v>-220.49649999999997</c:v>
                </c:pt>
                <c:pt idx="74984">
                  <c:v>-220.49449999999999</c:v>
                </c:pt>
                <c:pt idx="74985">
                  <c:v>-220.49249999999998</c:v>
                </c:pt>
                <c:pt idx="74986">
                  <c:v>-220.49049999999997</c:v>
                </c:pt>
                <c:pt idx="74987">
                  <c:v>-220.48849999999999</c:v>
                </c:pt>
                <c:pt idx="74988">
                  <c:v>-220.48649999999998</c:v>
                </c:pt>
                <c:pt idx="74989">
                  <c:v>-220.48449999999997</c:v>
                </c:pt>
                <c:pt idx="74990">
                  <c:v>-220.48249999999999</c:v>
                </c:pt>
                <c:pt idx="74991">
                  <c:v>-220.48049999999998</c:v>
                </c:pt>
                <c:pt idx="74992">
                  <c:v>-220.47849999999997</c:v>
                </c:pt>
                <c:pt idx="74993">
                  <c:v>-220.47649999999999</c:v>
                </c:pt>
                <c:pt idx="74994">
                  <c:v>-220.47449999999998</c:v>
                </c:pt>
                <c:pt idx="74995">
                  <c:v>-220.47249999999997</c:v>
                </c:pt>
                <c:pt idx="74996">
                  <c:v>-220.47049999999999</c:v>
                </c:pt>
                <c:pt idx="74997">
                  <c:v>-220.46849999999998</c:v>
                </c:pt>
                <c:pt idx="74998">
                  <c:v>-220.46649999999997</c:v>
                </c:pt>
                <c:pt idx="74999">
                  <c:v>-220.46449999999999</c:v>
                </c:pt>
                <c:pt idx="75000">
                  <c:v>-220.46249999999998</c:v>
                </c:pt>
                <c:pt idx="75001">
                  <c:v>-220.46049999999997</c:v>
                </c:pt>
                <c:pt idx="75002">
                  <c:v>-220.45849999999999</c:v>
                </c:pt>
                <c:pt idx="75003">
                  <c:v>-220.45649999999998</c:v>
                </c:pt>
                <c:pt idx="75004">
                  <c:v>-220.45449999999997</c:v>
                </c:pt>
                <c:pt idx="75005">
                  <c:v>-220.45249999999999</c:v>
                </c:pt>
                <c:pt idx="75006">
                  <c:v>-220.45049999999998</c:v>
                </c:pt>
                <c:pt idx="75007">
                  <c:v>-220.44849999999997</c:v>
                </c:pt>
                <c:pt idx="75008">
                  <c:v>-220.44649999999999</c:v>
                </c:pt>
                <c:pt idx="75009">
                  <c:v>-220.44449999999998</c:v>
                </c:pt>
                <c:pt idx="75010">
                  <c:v>-220.44249999999997</c:v>
                </c:pt>
                <c:pt idx="75011">
                  <c:v>-220.44049999999999</c:v>
                </c:pt>
                <c:pt idx="75012">
                  <c:v>-220.43849999999998</c:v>
                </c:pt>
                <c:pt idx="75013">
                  <c:v>-220.43649999999997</c:v>
                </c:pt>
                <c:pt idx="75014">
                  <c:v>-220.43449999999999</c:v>
                </c:pt>
                <c:pt idx="75015">
                  <c:v>-220.43249999999998</c:v>
                </c:pt>
                <c:pt idx="75016">
                  <c:v>-220.43049999999997</c:v>
                </c:pt>
                <c:pt idx="75017">
                  <c:v>-220.42849999999999</c:v>
                </c:pt>
                <c:pt idx="75018">
                  <c:v>-220.42649999999998</c:v>
                </c:pt>
                <c:pt idx="75019">
                  <c:v>-220.42449999999997</c:v>
                </c:pt>
                <c:pt idx="75020">
                  <c:v>-220.42249999999999</c:v>
                </c:pt>
                <c:pt idx="75021">
                  <c:v>-220.42049999999998</c:v>
                </c:pt>
                <c:pt idx="75022">
                  <c:v>-220.41849999999997</c:v>
                </c:pt>
                <c:pt idx="75023">
                  <c:v>-220.41649999999998</c:v>
                </c:pt>
                <c:pt idx="75024">
                  <c:v>-220.41449999999998</c:v>
                </c:pt>
                <c:pt idx="75025">
                  <c:v>-220.41249999999997</c:v>
                </c:pt>
                <c:pt idx="75026">
                  <c:v>-220.41049999999998</c:v>
                </c:pt>
                <c:pt idx="75027">
                  <c:v>-220.40849999999998</c:v>
                </c:pt>
                <c:pt idx="75028">
                  <c:v>-220.40649999999997</c:v>
                </c:pt>
                <c:pt idx="75029">
                  <c:v>-220.40449999999998</c:v>
                </c:pt>
                <c:pt idx="75030">
                  <c:v>-220.40249999999997</c:v>
                </c:pt>
                <c:pt idx="75031">
                  <c:v>-220.40049999999997</c:v>
                </c:pt>
                <c:pt idx="75032">
                  <c:v>-220.39849999999998</c:v>
                </c:pt>
                <c:pt idx="75033">
                  <c:v>-220.39649999999997</c:v>
                </c:pt>
                <c:pt idx="75034">
                  <c:v>-220.39449999999997</c:v>
                </c:pt>
                <c:pt idx="75035">
                  <c:v>-220.39249999999998</c:v>
                </c:pt>
                <c:pt idx="75036">
                  <c:v>-220.39049999999997</c:v>
                </c:pt>
                <c:pt idx="75037">
                  <c:v>-220.38849999999996</c:v>
                </c:pt>
                <c:pt idx="75038">
                  <c:v>-220.38649999999998</c:v>
                </c:pt>
                <c:pt idx="75039">
                  <c:v>-220.38449999999997</c:v>
                </c:pt>
                <c:pt idx="75040">
                  <c:v>-220.38249999999996</c:v>
                </c:pt>
                <c:pt idx="75041">
                  <c:v>-220.38049999999998</c:v>
                </c:pt>
                <c:pt idx="75042">
                  <c:v>-220.37849999999997</c:v>
                </c:pt>
                <c:pt idx="75043">
                  <c:v>-220.37649999999996</c:v>
                </c:pt>
                <c:pt idx="75044">
                  <c:v>-220.37449999999998</c:v>
                </c:pt>
                <c:pt idx="75045">
                  <c:v>-220.37249999999997</c:v>
                </c:pt>
                <c:pt idx="75046">
                  <c:v>-220.37049999999996</c:v>
                </c:pt>
                <c:pt idx="75047">
                  <c:v>-220.36849999999998</c:v>
                </c:pt>
                <c:pt idx="75048">
                  <c:v>-220.36649999999997</c:v>
                </c:pt>
                <c:pt idx="75049">
                  <c:v>-220.36449999999996</c:v>
                </c:pt>
                <c:pt idx="75050">
                  <c:v>-220.36249999999998</c:v>
                </c:pt>
                <c:pt idx="75051">
                  <c:v>-220.36049999999997</c:v>
                </c:pt>
                <c:pt idx="75052">
                  <c:v>-220.35849999999996</c:v>
                </c:pt>
                <c:pt idx="75053">
                  <c:v>-220.35649999999998</c:v>
                </c:pt>
                <c:pt idx="75054">
                  <c:v>-220.35449999999997</c:v>
                </c:pt>
                <c:pt idx="75055">
                  <c:v>-220.35249999999996</c:v>
                </c:pt>
                <c:pt idx="75056">
                  <c:v>-220.35049999999998</c:v>
                </c:pt>
                <c:pt idx="75057">
                  <c:v>-220.34849999999997</c:v>
                </c:pt>
                <c:pt idx="75058">
                  <c:v>-220.34649999999996</c:v>
                </c:pt>
                <c:pt idx="75059">
                  <c:v>-220.34449999999998</c:v>
                </c:pt>
                <c:pt idx="75060">
                  <c:v>-220.34249999999997</c:v>
                </c:pt>
                <c:pt idx="75061">
                  <c:v>-220.34049999999996</c:v>
                </c:pt>
                <c:pt idx="75062">
                  <c:v>-220.33849999999998</c:v>
                </c:pt>
                <c:pt idx="75063">
                  <c:v>-220.33649999999997</c:v>
                </c:pt>
                <c:pt idx="75064">
                  <c:v>-220.33449999999999</c:v>
                </c:pt>
                <c:pt idx="75065">
                  <c:v>-220.33249999999998</c:v>
                </c:pt>
                <c:pt idx="75066">
                  <c:v>-220.33049999999997</c:v>
                </c:pt>
                <c:pt idx="75067">
                  <c:v>-220.32849999999999</c:v>
                </c:pt>
                <c:pt idx="75068">
                  <c:v>-220.32649999999998</c:v>
                </c:pt>
                <c:pt idx="75069">
                  <c:v>-220.32449999999997</c:v>
                </c:pt>
                <c:pt idx="75070">
                  <c:v>-220.32249999999999</c:v>
                </c:pt>
                <c:pt idx="75071">
                  <c:v>-220.32049999999998</c:v>
                </c:pt>
                <c:pt idx="75072">
                  <c:v>-220.31849999999997</c:v>
                </c:pt>
                <c:pt idx="75073">
                  <c:v>-220.31649999999999</c:v>
                </c:pt>
                <c:pt idx="75074">
                  <c:v>-220.31449999999998</c:v>
                </c:pt>
                <c:pt idx="75075">
                  <c:v>-220.31249999999997</c:v>
                </c:pt>
                <c:pt idx="75076">
                  <c:v>-220.31049999999999</c:v>
                </c:pt>
                <c:pt idx="75077">
                  <c:v>-220.30849999999998</c:v>
                </c:pt>
                <c:pt idx="75078">
                  <c:v>-220.30649999999997</c:v>
                </c:pt>
                <c:pt idx="75079">
                  <c:v>-220.30449999999999</c:v>
                </c:pt>
                <c:pt idx="75080">
                  <c:v>-220.30249999999998</c:v>
                </c:pt>
                <c:pt idx="75081">
                  <c:v>-220.30049999999997</c:v>
                </c:pt>
                <c:pt idx="75082">
                  <c:v>-220.29849999999999</c:v>
                </c:pt>
                <c:pt idx="75083">
                  <c:v>-220.29649999999998</c:v>
                </c:pt>
                <c:pt idx="75084">
                  <c:v>-220.29449999999997</c:v>
                </c:pt>
                <c:pt idx="75085">
                  <c:v>-220.29249999999999</c:v>
                </c:pt>
                <c:pt idx="75086">
                  <c:v>-220.29049999999998</c:v>
                </c:pt>
                <c:pt idx="75087">
                  <c:v>-220.28849999999997</c:v>
                </c:pt>
                <c:pt idx="75088">
                  <c:v>-220.28649999999999</c:v>
                </c:pt>
                <c:pt idx="75089">
                  <c:v>-220.28449999999998</c:v>
                </c:pt>
                <c:pt idx="75090">
                  <c:v>-220.28249999999997</c:v>
                </c:pt>
                <c:pt idx="75091">
                  <c:v>-220.28049999999999</c:v>
                </c:pt>
                <c:pt idx="75092">
                  <c:v>-220.27849999999998</c:v>
                </c:pt>
                <c:pt idx="75093">
                  <c:v>-220.27649999999997</c:v>
                </c:pt>
                <c:pt idx="75094">
                  <c:v>-220.27449999999999</c:v>
                </c:pt>
                <c:pt idx="75095">
                  <c:v>-220.27249999999998</c:v>
                </c:pt>
                <c:pt idx="75096">
                  <c:v>-220.27049999999997</c:v>
                </c:pt>
                <c:pt idx="75097">
                  <c:v>-220.26849999999999</c:v>
                </c:pt>
                <c:pt idx="75098">
                  <c:v>-220.26649999999998</c:v>
                </c:pt>
                <c:pt idx="75099">
                  <c:v>-220.26449999999997</c:v>
                </c:pt>
                <c:pt idx="75100">
                  <c:v>-220.26249999999999</c:v>
                </c:pt>
                <c:pt idx="75101">
                  <c:v>-220.26049999999998</c:v>
                </c:pt>
                <c:pt idx="75102">
                  <c:v>-220.25849999999997</c:v>
                </c:pt>
                <c:pt idx="75103">
                  <c:v>-220.25649999999999</c:v>
                </c:pt>
                <c:pt idx="75104">
                  <c:v>-220.25449999999998</c:v>
                </c:pt>
                <c:pt idx="75105">
                  <c:v>-220.25249999999997</c:v>
                </c:pt>
                <c:pt idx="75106">
                  <c:v>-220.25049999999999</c:v>
                </c:pt>
                <c:pt idx="75107">
                  <c:v>-220.24849999999998</c:v>
                </c:pt>
                <c:pt idx="75108">
                  <c:v>-220.24649999999997</c:v>
                </c:pt>
                <c:pt idx="75109">
                  <c:v>-220.24449999999999</c:v>
                </c:pt>
                <c:pt idx="75110">
                  <c:v>-220.24249999999998</c:v>
                </c:pt>
                <c:pt idx="75111">
                  <c:v>-220.24049999999997</c:v>
                </c:pt>
                <c:pt idx="75112">
                  <c:v>-220.23849999999999</c:v>
                </c:pt>
                <c:pt idx="75113">
                  <c:v>-220.23649999999998</c:v>
                </c:pt>
                <c:pt idx="75114">
                  <c:v>-220.23449999999997</c:v>
                </c:pt>
                <c:pt idx="75115">
                  <c:v>-220.23249999999999</c:v>
                </c:pt>
                <c:pt idx="75116">
                  <c:v>-220.23049999999998</c:v>
                </c:pt>
                <c:pt idx="75117">
                  <c:v>-220.22849999999997</c:v>
                </c:pt>
                <c:pt idx="75118">
                  <c:v>-220.22649999999999</c:v>
                </c:pt>
                <c:pt idx="75119">
                  <c:v>-220.22449999999998</c:v>
                </c:pt>
                <c:pt idx="75120">
                  <c:v>-220.22249999999997</c:v>
                </c:pt>
                <c:pt idx="75121">
                  <c:v>-220.22049999999999</c:v>
                </c:pt>
                <c:pt idx="75122">
                  <c:v>-220.21849999999998</c:v>
                </c:pt>
                <c:pt idx="75123">
                  <c:v>-220.21649999999997</c:v>
                </c:pt>
                <c:pt idx="75124">
                  <c:v>-220.21449999999999</c:v>
                </c:pt>
                <c:pt idx="75125">
                  <c:v>-220.21249999999998</c:v>
                </c:pt>
                <c:pt idx="75126">
                  <c:v>-220.21049999999997</c:v>
                </c:pt>
                <c:pt idx="75127">
                  <c:v>-220.20849999999999</c:v>
                </c:pt>
                <c:pt idx="75128">
                  <c:v>-220.20649999999998</c:v>
                </c:pt>
                <c:pt idx="75129">
                  <c:v>-220.20449999999997</c:v>
                </c:pt>
                <c:pt idx="75130">
                  <c:v>-220.20249999999999</c:v>
                </c:pt>
                <c:pt idx="75131">
                  <c:v>-220.20049999999998</c:v>
                </c:pt>
                <c:pt idx="75132">
                  <c:v>-220.19849999999997</c:v>
                </c:pt>
                <c:pt idx="75133">
                  <c:v>-220.19649999999999</c:v>
                </c:pt>
                <c:pt idx="75134">
                  <c:v>-220.19449999999998</c:v>
                </c:pt>
                <c:pt idx="75135">
                  <c:v>-220.19249999999997</c:v>
                </c:pt>
                <c:pt idx="75136">
                  <c:v>-220.19049999999999</c:v>
                </c:pt>
                <c:pt idx="75137">
                  <c:v>-220.18849999999998</c:v>
                </c:pt>
                <c:pt idx="75138">
                  <c:v>-220.18649999999997</c:v>
                </c:pt>
                <c:pt idx="75139">
                  <c:v>-220.18449999999999</c:v>
                </c:pt>
                <c:pt idx="75140">
                  <c:v>-220.18249999999998</c:v>
                </c:pt>
                <c:pt idx="75141">
                  <c:v>-220.18049999999997</c:v>
                </c:pt>
                <c:pt idx="75142">
                  <c:v>-220.17849999999999</c:v>
                </c:pt>
                <c:pt idx="75143">
                  <c:v>-220.17649999999998</c:v>
                </c:pt>
                <c:pt idx="75144">
                  <c:v>-220.17449999999997</c:v>
                </c:pt>
                <c:pt idx="75145">
                  <c:v>-220.17249999999999</c:v>
                </c:pt>
                <c:pt idx="75146">
                  <c:v>-220.17049999999998</c:v>
                </c:pt>
                <c:pt idx="75147">
                  <c:v>-220.16849999999997</c:v>
                </c:pt>
                <c:pt idx="75148">
                  <c:v>-220.16649999999998</c:v>
                </c:pt>
                <c:pt idx="75149">
                  <c:v>-220.16449999999998</c:v>
                </c:pt>
                <c:pt idx="75150">
                  <c:v>-220.16249999999997</c:v>
                </c:pt>
                <c:pt idx="75151">
                  <c:v>-220.16049999999998</c:v>
                </c:pt>
                <c:pt idx="75152">
                  <c:v>-220.15849999999998</c:v>
                </c:pt>
                <c:pt idx="75153">
                  <c:v>-220.15649999999997</c:v>
                </c:pt>
                <c:pt idx="75154">
                  <c:v>-220.15449999999998</c:v>
                </c:pt>
                <c:pt idx="75155">
                  <c:v>-220.15249999999997</c:v>
                </c:pt>
                <c:pt idx="75156">
                  <c:v>-220.15049999999997</c:v>
                </c:pt>
                <c:pt idx="75157">
                  <c:v>-220.14849999999998</c:v>
                </c:pt>
                <c:pt idx="75158">
                  <c:v>-220.14649999999997</c:v>
                </c:pt>
                <c:pt idx="75159">
                  <c:v>-220.14449999999997</c:v>
                </c:pt>
                <c:pt idx="75160">
                  <c:v>-220.14249999999998</c:v>
                </c:pt>
                <c:pt idx="75161">
                  <c:v>-220.14049999999997</c:v>
                </c:pt>
                <c:pt idx="75162">
                  <c:v>-220.13849999999996</c:v>
                </c:pt>
                <c:pt idx="75163">
                  <c:v>-220.13649999999998</c:v>
                </c:pt>
                <c:pt idx="75164">
                  <c:v>-220.13449999999997</c:v>
                </c:pt>
                <c:pt idx="75165">
                  <c:v>-220.13249999999996</c:v>
                </c:pt>
                <c:pt idx="75166">
                  <c:v>-220.13049999999998</c:v>
                </c:pt>
                <c:pt idx="75167">
                  <c:v>-220.12849999999997</c:v>
                </c:pt>
                <c:pt idx="75168">
                  <c:v>-220.12649999999996</c:v>
                </c:pt>
                <c:pt idx="75169">
                  <c:v>-220.12449999999998</c:v>
                </c:pt>
                <c:pt idx="75170">
                  <c:v>-220.12249999999997</c:v>
                </c:pt>
                <c:pt idx="75171">
                  <c:v>-220.12049999999996</c:v>
                </c:pt>
                <c:pt idx="75172">
                  <c:v>-220.11849999999998</c:v>
                </c:pt>
                <c:pt idx="75173">
                  <c:v>-220.11649999999997</c:v>
                </c:pt>
                <c:pt idx="75174">
                  <c:v>-220.11449999999996</c:v>
                </c:pt>
                <c:pt idx="75175">
                  <c:v>-220.11249999999998</c:v>
                </c:pt>
                <c:pt idx="75176">
                  <c:v>-220.11049999999997</c:v>
                </c:pt>
                <c:pt idx="75177">
                  <c:v>-220.10849999999996</c:v>
                </c:pt>
                <c:pt idx="75178">
                  <c:v>-220.10649999999998</c:v>
                </c:pt>
                <c:pt idx="75179">
                  <c:v>-220.10449999999997</c:v>
                </c:pt>
                <c:pt idx="75180">
                  <c:v>-220.10249999999996</c:v>
                </c:pt>
                <c:pt idx="75181">
                  <c:v>-220.10049999999998</c:v>
                </c:pt>
                <c:pt idx="75182">
                  <c:v>-220.09849999999997</c:v>
                </c:pt>
                <c:pt idx="75183">
                  <c:v>-220.09649999999996</c:v>
                </c:pt>
                <c:pt idx="75184">
                  <c:v>-220.09449999999998</c:v>
                </c:pt>
                <c:pt idx="75185">
                  <c:v>-220.09249999999997</c:v>
                </c:pt>
                <c:pt idx="75186">
                  <c:v>-220.09049999999996</c:v>
                </c:pt>
                <c:pt idx="75187">
                  <c:v>-220.08849999999998</c:v>
                </c:pt>
                <c:pt idx="75188">
                  <c:v>-220.08649999999997</c:v>
                </c:pt>
                <c:pt idx="75189">
                  <c:v>-220.08449999999999</c:v>
                </c:pt>
                <c:pt idx="75190">
                  <c:v>-220.08249999999998</c:v>
                </c:pt>
                <c:pt idx="75191">
                  <c:v>-220.08049999999997</c:v>
                </c:pt>
                <c:pt idx="75192">
                  <c:v>-220.07849999999999</c:v>
                </c:pt>
                <c:pt idx="75193">
                  <c:v>-220.07649999999998</c:v>
                </c:pt>
                <c:pt idx="75194">
                  <c:v>-220.07449999999997</c:v>
                </c:pt>
                <c:pt idx="75195">
                  <c:v>-220.07249999999999</c:v>
                </c:pt>
                <c:pt idx="75196">
                  <c:v>-220.07049999999998</c:v>
                </c:pt>
                <c:pt idx="75197">
                  <c:v>-220.06849999999997</c:v>
                </c:pt>
                <c:pt idx="75198">
                  <c:v>-220.06649999999999</c:v>
                </c:pt>
                <c:pt idx="75199">
                  <c:v>-220.06449999999998</c:v>
                </c:pt>
                <c:pt idx="75200">
                  <c:v>-220.06249999999997</c:v>
                </c:pt>
                <c:pt idx="75201">
                  <c:v>-220.06049999999999</c:v>
                </c:pt>
                <c:pt idx="75202">
                  <c:v>-220.05849999999998</c:v>
                </c:pt>
                <c:pt idx="75203">
                  <c:v>-220.05649999999997</c:v>
                </c:pt>
                <c:pt idx="75204">
                  <c:v>-220.05449999999999</c:v>
                </c:pt>
                <c:pt idx="75205">
                  <c:v>-220.05249999999998</c:v>
                </c:pt>
                <c:pt idx="75206">
                  <c:v>-220.05049999999997</c:v>
                </c:pt>
                <c:pt idx="75207">
                  <c:v>-220.04849999999999</c:v>
                </c:pt>
                <c:pt idx="75208">
                  <c:v>-220.04649999999998</c:v>
                </c:pt>
                <c:pt idx="75209">
                  <c:v>-220.04449999999997</c:v>
                </c:pt>
                <c:pt idx="75210">
                  <c:v>-220.04249999999999</c:v>
                </c:pt>
                <c:pt idx="75211">
                  <c:v>-220.04049999999998</c:v>
                </c:pt>
                <c:pt idx="75212">
                  <c:v>-220.03849999999997</c:v>
                </c:pt>
                <c:pt idx="75213">
                  <c:v>-220.03649999999999</c:v>
                </c:pt>
                <c:pt idx="75214">
                  <c:v>-220.03449999999998</c:v>
                </c:pt>
                <c:pt idx="75215">
                  <c:v>-220.03249999999997</c:v>
                </c:pt>
                <c:pt idx="75216">
                  <c:v>-220.03049999999999</c:v>
                </c:pt>
                <c:pt idx="75217">
                  <c:v>-220.02849999999998</c:v>
                </c:pt>
                <c:pt idx="75218">
                  <c:v>-220.02649999999997</c:v>
                </c:pt>
                <c:pt idx="75219">
                  <c:v>-220.02449999999999</c:v>
                </c:pt>
                <c:pt idx="75220">
                  <c:v>-220.02249999999998</c:v>
                </c:pt>
                <c:pt idx="75221">
                  <c:v>-220.02049999999997</c:v>
                </c:pt>
                <c:pt idx="75222">
                  <c:v>-220.01849999999999</c:v>
                </c:pt>
                <c:pt idx="75223">
                  <c:v>-220.01649999999998</c:v>
                </c:pt>
                <c:pt idx="75224">
                  <c:v>-220.01449999999997</c:v>
                </c:pt>
                <c:pt idx="75225">
                  <c:v>-220.01249999999999</c:v>
                </c:pt>
                <c:pt idx="75226">
                  <c:v>-220.01049999999998</c:v>
                </c:pt>
                <c:pt idx="75227">
                  <c:v>-220.00849999999997</c:v>
                </c:pt>
                <c:pt idx="75228">
                  <c:v>-220.00649999999999</c:v>
                </c:pt>
                <c:pt idx="75229">
                  <c:v>-220.00449999999998</c:v>
                </c:pt>
                <c:pt idx="75230">
                  <c:v>-220.00249999999997</c:v>
                </c:pt>
                <c:pt idx="75231">
                  <c:v>-220.00049999999999</c:v>
                </c:pt>
                <c:pt idx="75232">
                  <c:v>-219.99849999999998</c:v>
                </c:pt>
                <c:pt idx="75233">
                  <c:v>-219.99649999999997</c:v>
                </c:pt>
                <c:pt idx="75234">
                  <c:v>-219.99449999999999</c:v>
                </c:pt>
                <c:pt idx="75235">
                  <c:v>-219.99249999999998</c:v>
                </c:pt>
                <c:pt idx="75236">
                  <c:v>-219.99049999999997</c:v>
                </c:pt>
                <c:pt idx="75237">
                  <c:v>-219.98849999999999</c:v>
                </c:pt>
                <c:pt idx="75238">
                  <c:v>-219.98649999999998</c:v>
                </c:pt>
                <c:pt idx="75239">
                  <c:v>-219.98449999999997</c:v>
                </c:pt>
                <c:pt idx="75240">
                  <c:v>-219.98249999999999</c:v>
                </c:pt>
                <c:pt idx="75241">
                  <c:v>-219.98049999999998</c:v>
                </c:pt>
                <c:pt idx="75242">
                  <c:v>-219.97849999999997</c:v>
                </c:pt>
                <c:pt idx="75243">
                  <c:v>-219.97649999999999</c:v>
                </c:pt>
                <c:pt idx="75244">
                  <c:v>-219.97449999999998</c:v>
                </c:pt>
                <c:pt idx="75245">
                  <c:v>-219.97249999999997</c:v>
                </c:pt>
                <c:pt idx="75246">
                  <c:v>-219.97049999999999</c:v>
                </c:pt>
                <c:pt idx="75247">
                  <c:v>-219.96849999999998</c:v>
                </c:pt>
                <c:pt idx="75248">
                  <c:v>-219.96649999999997</c:v>
                </c:pt>
                <c:pt idx="75249">
                  <c:v>-219.96449999999999</c:v>
                </c:pt>
                <c:pt idx="75250">
                  <c:v>-219.96249999999998</c:v>
                </c:pt>
                <c:pt idx="75251">
                  <c:v>-219.96049999999997</c:v>
                </c:pt>
                <c:pt idx="75252">
                  <c:v>-219.95849999999999</c:v>
                </c:pt>
                <c:pt idx="75253">
                  <c:v>-219.95649999999998</c:v>
                </c:pt>
                <c:pt idx="75254">
                  <c:v>-219.95449999999997</c:v>
                </c:pt>
                <c:pt idx="75255">
                  <c:v>-219.95249999999999</c:v>
                </c:pt>
                <c:pt idx="75256">
                  <c:v>-219.95049999999998</c:v>
                </c:pt>
                <c:pt idx="75257">
                  <c:v>-219.94849999999997</c:v>
                </c:pt>
                <c:pt idx="75258">
                  <c:v>-219.94649999999999</c:v>
                </c:pt>
                <c:pt idx="75259">
                  <c:v>-219.94449999999998</c:v>
                </c:pt>
                <c:pt idx="75260">
                  <c:v>-219.94249999999997</c:v>
                </c:pt>
                <c:pt idx="75261">
                  <c:v>-219.94049999999999</c:v>
                </c:pt>
                <c:pt idx="75262">
                  <c:v>-219.93849999999998</c:v>
                </c:pt>
                <c:pt idx="75263">
                  <c:v>-219.93649999999997</c:v>
                </c:pt>
                <c:pt idx="75264">
                  <c:v>-219.93449999999999</c:v>
                </c:pt>
                <c:pt idx="75265">
                  <c:v>-219.93249999999998</c:v>
                </c:pt>
                <c:pt idx="75266">
                  <c:v>-219.93049999999997</c:v>
                </c:pt>
                <c:pt idx="75267">
                  <c:v>-219.92849999999999</c:v>
                </c:pt>
                <c:pt idx="75268">
                  <c:v>-219.92649999999998</c:v>
                </c:pt>
                <c:pt idx="75269">
                  <c:v>-219.92449999999997</c:v>
                </c:pt>
                <c:pt idx="75270">
                  <c:v>-219.92249999999999</c:v>
                </c:pt>
                <c:pt idx="75271">
                  <c:v>-219.92049999999998</c:v>
                </c:pt>
                <c:pt idx="75272">
                  <c:v>-219.91849999999997</c:v>
                </c:pt>
                <c:pt idx="75273">
                  <c:v>-219.91649999999998</c:v>
                </c:pt>
                <c:pt idx="75274">
                  <c:v>-219.91449999999998</c:v>
                </c:pt>
                <c:pt idx="75275">
                  <c:v>-219.91249999999997</c:v>
                </c:pt>
                <c:pt idx="75276">
                  <c:v>-219.91049999999998</c:v>
                </c:pt>
                <c:pt idx="75277">
                  <c:v>-219.90849999999998</c:v>
                </c:pt>
                <c:pt idx="75278">
                  <c:v>-219.90649999999997</c:v>
                </c:pt>
                <c:pt idx="75279">
                  <c:v>-219.90449999999998</c:v>
                </c:pt>
                <c:pt idx="75280">
                  <c:v>-219.90249999999997</c:v>
                </c:pt>
                <c:pt idx="75281">
                  <c:v>-219.90049999999997</c:v>
                </c:pt>
                <c:pt idx="75282">
                  <c:v>-219.89849999999998</c:v>
                </c:pt>
                <c:pt idx="75283">
                  <c:v>-219.89649999999997</c:v>
                </c:pt>
                <c:pt idx="75284">
                  <c:v>-219.89449999999997</c:v>
                </c:pt>
                <c:pt idx="75285">
                  <c:v>-219.89249999999998</c:v>
                </c:pt>
                <c:pt idx="75286">
                  <c:v>-219.89049999999997</c:v>
                </c:pt>
                <c:pt idx="75287">
                  <c:v>-219.88849999999996</c:v>
                </c:pt>
                <c:pt idx="75288">
                  <c:v>-219.88649999999998</c:v>
                </c:pt>
                <c:pt idx="75289">
                  <c:v>-219.88449999999997</c:v>
                </c:pt>
                <c:pt idx="75290">
                  <c:v>-219.88249999999996</c:v>
                </c:pt>
                <c:pt idx="75291">
                  <c:v>-219.88049999999998</c:v>
                </c:pt>
                <c:pt idx="75292">
                  <c:v>-219.87849999999997</c:v>
                </c:pt>
                <c:pt idx="75293">
                  <c:v>-219.87649999999996</c:v>
                </c:pt>
                <c:pt idx="75294">
                  <c:v>-219.87449999999998</c:v>
                </c:pt>
                <c:pt idx="75295">
                  <c:v>-219.87249999999997</c:v>
                </c:pt>
                <c:pt idx="75296">
                  <c:v>-219.87049999999996</c:v>
                </c:pt>
                <c:pt idx="75297">
                  <c:v>-219.86849999999998</c:v>
                </c:pt>
                <c:pt idx="75298">
                  <c:v>-219.86649999999997</c:v>
                </c:pt>
                <c:pt idx="75299">
                  <c:v>-219.86449999999996</c:v>
                </c:pt>
                <c:pt idx="75300">
                  <c:v>-219.86249999999998</c:v>
                </c:pt>
                <c:pt idx="75301">
                  <c:v>-219.86049999999997</c:v>
                </c:pt>
                <c:pt idx="75302">
                  <c:v>-219.85849999999996</c:v>
                </c:pt>
                <c:pt idx="75303">
                  <c:v>-219.85649999999998</c:v>
                </c:pt>
                <c:pt idx="75304">
                  <c:v>-219.85449999999997</c:v>
                </c:pt>
                <c:pt idx="75305">
                  <c:v>-219.85249999999996</c:v>
                </c:pt>
                <c:pt idx="75306">
                  <c:v>-219.85049999999998</c:v>
                </c:pt>
                <c:pt idx="75307">
                  <c:v>-219.84849999999997</c:v>
                </c:pt>
                <c:pt idx="75308">
                  <c:v>-219.84649999999996</c:v>
                </c:pt>
                <c:pt idx="75309">
                  <c:v>-219.84449999999998</c:v>
                </c:pt>
                <c:pt idx="75310">
                  <c:v>-219.84249999999997</c:v>
                </c:pt>
                <c:pt idx="75311">
                  <c:v>-219.84049999999996</c:v>
                </c:pt>
                <c:pt idx="75312">
                  <c:v>-219.83849999999998</c:v>
                </c:pt>
                <c:pt idx="75313">
                  <c:v>-219.83649999999997</c:v>
                </c:pt>
                <c:pt idx="75314">
                  <c:v>-219.83449999999999</c:v>
                </c:pt>
                <c:pt idx="75315">
                  <c:v>-219.83249999999998</c:v>
                </c:pt>
                <c:pt idx="75316">
                  <c:v>-219.83049999999997</c:v>
                </c:pt>
                <c:pt idx="75317">
                  <c:v>-219.82849999999999</c:v>
                </c:pt>
                <c:pt idx="75318">
                  <c:v>-219.82649999999998</c:v>
                </c:pt>
                <c:pt idx="75319">
                  <c:v>-219.82449999999997</c:v>
                </c:pt>
                <c:pt idx="75320">
                  <c:v>-219.82249999999999</c:v>
                </c:pt>
                <c:pt idx="75321">
                  <c:v>-219.82049999999998</c:v>
                </c:pt>
                <c:pt idx="75322">
                  <c:v>-219.81849999999997</c:v>
                </c:pt>
                <c:pt idx="75323">
                  <c:v>-219.81649999999999</c:v>
                </c:pt>
                <c:pt idx="75324">
                  <c:v>-219.81449999999998</c:v>
                </c:pt>
                <c:pt idx="75325">
                  <c:v>-219.81249999999997</c:v>
                </c:pt>
                <c:pt idx="75326">
                  <c:v>-219.81049999999999</c:v>
                </c:pt>
                <c:pt idx="75327">
                  <c:v>-219.80849999999998</c:v>
                </c:pt>
                <c:pt idx="75328">
                  <c:v>-219.80649999999997</c:v>
                </c:pt>
                <c:pt idx="75329">
                  <c:v>-219.80449999999999</c:v>
                </c:pt>
                <c:pt idx="75330">
                  <c:v>-219.80249999999998</c:v>
                </c:pt>
                <c:pt idx="75331">
                  <c:v>-219.80049999999997</c:v>
                </c:pt>
                <c:pt idx="75332">
                  <c:v>-219.79849999999999</c:v>
                </c:pt>
                <c:pt idx="75333">
                  <c:v>-219.79649999999998</c:v>
                </c:pt>
                <c:pt idx="75334">
                  <c:v>-219.79449999999997</c:v>
                </c:pt>
                <c:pt idx="75335">
                  <c:v>-219.79249999999999</c:v>
                </c:pt>
                <c:pt idx="75336">
                  <c:v>-219.79049999999998</c:v>
                </c:pt>
                <c:pt idx="75337">
                  <c:v>-219.78849999999997</c:v>
                </c:pt>
                <c:pt idx="75338">
                  <c:v>-219.78649999999999</c:v>
                </c:pt>
                <c:pt idx="75339">
                  <c:v>-219.78449999999998</c:v>
                </c:pt>
                <c:pt idx="75340">
                  <c:v>-219.78249999999997</c:v>
                </c:pt>
                <c:pt idx="75341">
                  <c:v>-219.78049999999999</c:v>
                </c:pt>
                <c:pt idx="75342">
                  <c:v>-219.77849999999998</c:v>
                </c:pt>
                <c:pt idx="75343">
                  <c:v>-219.77649999999997</c:v>
                </c:pt>
                <c:pt idx="75344">
                  <c:v>-219.77449999999999</c:v>
                </c:pt>
                <c:pt idx="75345">
                  <c:v>-219.77249999999998</c:v>
                </c:pt>
                <c:pt idx="75346">
                  <c:v>-219.77049999999997</c:v>
                </c:pt>
                <c:pt idx="75347">
                  <c:v>-219.76849999999999</c:v>
                </c:pt>
                <c:pt idx="75348">
                  <c:v>-219.76649999999998</c:v>
                </c:pt>
                <c:pt idx="75349">
                  <c:v>-219.76449999999997</c:v>
                </c:pt>
                <c:pt idx="75350">
                  <c:v>-219.76249999999999</c:v>
                </c:pt>
                <c:pt idx="75351">
                  <c:v>-219.76049999999998</c:v>
                </c:pt>
                <c:pt idx="75352">
                  <c:v>-219.75849999999997</c:v>
                </c:pt>
                <c:pt idx="75353">
                  <c:v>-219.75649999999999</c:v>
                </c:pt>
                <c:pt idx="75354">
                  <c:v>-219.75449999999998</c:v>
                </c:pt>
                <c:pt idx="75355">
                  <c:v>-219.75249999999997</c:v>
                </c:pt>
                <c:pt idx="75356">
                  <c:v>-219.75049999999999</c:v>
                </c:pt>
                <c:pt idx="75357">
                  <c:v>-219.74849999999998</c:v>
                </c:pt>
                <c:pt idx="75358">
                  <c:v>-219.74649999999997</c:v>
                </c:pt>
                <c:pt idx="75359">
                  <c:v>-219.74449999999999</c:v>
                </c:pt>
                <c:pt idx="75360">
                  <c:v>-219.74249999999998</c:v>
                </c:pt>
                <c:pt idx="75361">
                  <c:v>-219.74049999999997</c:v>
                </c:pt>
                <c:pt idx="75362">
                  <c:v>-219.73849999999999</c:v>
                </c:pt>
                <c:pt idx="75363">
                  <c:v>-219.73649999999998</c:v>
                </c:pt>
                <c:pt idx="75364">
                  <c:v>-219.73449999999997</c:v>
                </c:pt>
                <c:pt idx="75365">
                  <c:v>-219.73249999999999</c:v>
                </c:pt>
                <c:pt idx="75366">
                  <c:v>-219.73049999999998</c:v>
                </c:pt>
                <c:pt idx="75367">
                  <c:v>-219.72849999999997</c:v>
                </c:pt>
                <c:pt idx="75368">
                  <c:v>-219.72649999999999</c:v>
                </c:pt>
                <c:pt idx="75369">
                  <c:v>-219.72449999999998</c:v>
                </c:pt>
                <c:pt idx="75370">
                  <c:v>-219.72249999999997</c:v>
                </c:pt>
                <c:pt idx="75371">
                  <c:v>-219.72049999999999</c:v>
                </c:pt>
                <c:pt idx="75372">
                  <c:v>-219.71849999999998</c:v>
                </c:pt>
                <c:pt idx="75373">
                  <c:v>-219.71649999999997</c:v>
                </c:pt>
                <c:pt idx="75374">
                  <c:v>-219.71449999999999</c:v>
                </c:pt>
                <c:pt idx="75375">
                  <c:v>-219.71249999999998</c:v>
                </c:pt>
                <c:pt idx="75376">
                  <c:v>-219.71049999999997</c:v>
                </c:pt>
                <c:pt idx="75377">
                  <c:v>-219.70849999999999</c:v>
                </c:pt>
                <c:pt idx="75378">
                  <c:v>-219.70649999999998</c:v>
                </c:pt>
                <c:pt idx="75379">
                  <c:v>-219.70449999999997</c:v>
                </c:pt>
                <c:pt idx="75380">
                  <c:v>-219.70249999999999</c:v>
                </c:pt>
                <c:pt idx="75381">
                  <c:v>-219.70049999999998</c:v>
                </c:pt>
                <c:pt idx="75382">
                  <c:v>-219.69849999999997</c:v>
                </c:pt>
                <c:pt idx="75383">
                  <c:v>-219.69649999999999</c:v>
                </c:pt>
                <c:pt idx="75384">
                  <c:v>-219.69449999999998</c:v>
                </c:pt>
                <c:pt idx="75385">
                  <c:v>-219.69249999999997</c:v>
                </c:pt>
                <c:pt idx="75386">
                  <c:v>-219.69049999999999</c:v>
                </c:pt>
                <c:pt idx="75387">
                  <c:v>-219.68849999999998</c:v>
                </c:pt>
                <c:pt idx="75388">
                  <c:v>-219.68649999999997</c:v>
                </c:pt>
                <c:pt idx="75389">
                  <c:v>-219.68449999999999</c:v>
                </c:pt>
                <c:pt idx="75390">
                  <c:v>-219.68249999999998</c:v>
                </c:pt>
                <c:pt idx="75391">
                  <c:v>-219.68049999999997</c:v>
                </c:pt>
                <c:pt idx="75392">
                  <c:v>-219.67849999999999</c:v>
                </c:pt>
                <c:pt idx="75393">
                  <c:v>-219.67649999999998</c:v>
                </c:pt>
                <c:pt idx="75394">
                  <c:v>-219.67449999999997</c:v>
                </c:pt>
                <c:pt idx="75395">
                  <c:v>-219.67249999999999</c:v>
                </c:pt>
                <c:pt idx="75396">
                  <c:v>-219.67049999999998</c:v>
                </c:pt>
                <c:pt idx="75397">
                  <c:v>-219.66849999999997</c:v>
                </c:pt>
                <c:pt idx="75398">
                  <c:v>-219.66649999999998</c:v>
                </c:pt>
                <c:pt idx="75399">
                  <c:v>-219.66449999999998</c:v>
                </c:pt>
                <c:pt idx="75400">
                  <c:v>-219.66249999999997</c:v>
                </c:pt>
                <c:pt idx="75401">
                  <c:v>-219.66049999999998</c:v>
                </c:pt>
                <c:pt idx="75402">
                  <c:v>-219.65849999999998</c:v>
                </c:pt>
                <c:pt idx="75403">
                  <c:v>-219.65649999999997</c:v>
                </c:pt>
                <c:pt idx="75404">
                  <c:v>-219.65449999999998</c:v>
                </c:pt>
                <c:pt idx="75405">
                  <c:v>-219.65249999999997</c:v>
                </c:pt>
                <c:pt idx="75406">
                  <c:v>-219.65049999999997</c:v>
                </c:pt>
                <c:pt idx="75407">
                  <c:v>-219.64849999999998</c:v>
                </c:pt>
                <c:pt idx="75408">
                  <c:v>-219.64649999999997</c:v>
                </c:pt>
                <c:pt idx="75409">
                  <c:v>-219.64449999999997</c:v>
                </c:pt>
                <c:pt idx="75410">
                  <c:v>-219.64249999999998</c:v>
                </c:pt>
                <c:pt idx="75411">
                  <c:v>-219.64049999999997</c:v>
                </c:pt>
                <c:pt idx="75412">
                  <c:v>-219.63849999999996</c:v>
                </c:pt>
                <c:pt idx="75413">
                  <c:v>-219.63649999999998</c:v>
                </c:pt>
                <c:pt idx="75414">
                  <c:v>-219.63449999999997</c:v>
                </c:pt>
                <c:pt idx="75415">
                  <c:v>-219.63249999999996</c:v>
                </c:pt>
                <c:pt idx="75416">
                  <c:v>-219.63049999999998</c:v>
                </c:pt>
                <c:pt idx="75417">
                  <c:v>-219.62849999999997</c:v>
                </c:pt>
                <c:pt idx="75418">
                  <c:v>-219.62649999999996</c:v>
                </c:pt>
                <c:pt idx="75419">
                  <c:v>-219.62449999999998</c:v>
                </c:pt>
                <c:pt idx="75420">
                  <c:v>-219.62249999999997</c:v>
                </c:pt>
                <c:pt idx="75421">
                  <c:v>-219.62049999999996</c:v>
                </c:pt>
                <c:pt idx="75422">
                  <c:v>-219.61849999999998</c:v>
                </c:pt>
                <c:pt idx="75423">
                  <c:v>-219.61649999999997</c:v>
                </c:pt>
                <c:pt idx="75424">
                  <c:v>-219.61449999999996</c:v>
                </c:pt>
                <c:pt idx="75425">
                  <c:v>-219.61249999999998</c:v>
                </c:pt>
                <c:pt idx="75426">
                  <c:v>-219.61049999999997</c:v>
                </c:pt>
                <c:pt idx="75427">
                  <c:v>-219.60849999999996</c:v>
                </c:pt>
                <c:pt idx="75428">
                  <c:v>-219.60649999999998</c:v>
                </c:pt>
                <c:pt idx="75429">
                  <c:v>-219.60449999999997</c:v>
                </c:pt>
                <c:pt idx="75430">
                  <c:v>-219.60249999999996</c:v>
                </c:pt>
                <c:pt idx="75431">
                  <c:v>-219.60049999999998</c:v>
                </c:pt>
                <c:pt idx="75432">
                  <c:v>-219.59849999999997</c:v>
                </c:pt>
                <c:pt idx="75433">
                  <c:v>-219.59649999999996</c:v>
                </c:pt>
                <c:pt idx="75434">
                  <c:v>-219.59449999999998</c:v>
                </c:pt>
                <c:pt idx="75435">
                  <c:v>-219.59249999999997</c:v>
                </c:pt>
                <c:pt idx="75436">
                  <c:v>-219.59049999999996</c:v>
                </c:pt>
                <c:pt idx="75437">
                  <c:v>-219.58849999999998</c:v>
                </c:pt>
                <c:pt idx="75438">
                  <c:v>-219.58649999999997</c:v>
                </c:pt>
                <c:pt idx="75439">
                  <c:v>-219.58449999999999</c:v>
                </c:pt>
                <c:pt idx="75440">
                  <c:v>-219.58249999999998</c:v>
                </c:pt>
                <c:pt idx="75441">
                  <c:v>-219.58049999999997</c:v>
                </c:pt>
                <c:pt idx="75442">
                  <c:v>-219.57849999999999</c:v>
                </c:pt>
                <c:pt idx="75443">
                  <c:v>-219.57649999999998</c:v>
                </c:pt>
                <c:pt idx="75444">
                  <c:v>-219.57449999999997</c:v>
                </c:pt>
                <c:pt idx="75445">
                  <c:v>-219.57249999999999</c:v>
                </c:pt>
                <c:pt idx="75446">
                  <c:v>-219.57049999999998</c:v>
                </c:pt>
                <c:pt idx="75447">
                  <c:v>-219.56849999999997</c:v>
                </c:pt>
                <c:pt idx="75448">
                  <c:v>-219.56649999999999</c:v>
                </c:pt>
                <c:pt idx="75449">
                  <c:v>-219.56449999999998</c:v>
                </c:pt>
                <c:pt idx="75450">
                  <c:v>-219.56249999999997</c:v>
                </c:pt>
                <c:pt idx="75451">
                  <c:v>-219.56049999999999</c:v>
                </c:pt>
                <c:pt idx="75452">
                  <c:v>-219.55849999999998</c:v>
                </c:pt>
                <c:pt idx="75453">
                  <c:v>-219.55649999999997</c:v>
                </c:pt>
                <c:pt idx="75454">
                  <c:v>-219.55449999999999</c:v>
                </c:pt>
                <c:pt idx="75455">
                  <c:v>-219.55249999999998</c:v>
                </c:pt>
                <c:pt idx="75456">
                  <c:v>-219.55049999999997</c:v>
                </c:pt>
                <c:pt idx="75457">
                  <c:v>-219.54849999999999</c:v>
                </c:pt>
                <c:pt idx="75458">
                  <c:v>-219.54649999999998</c:v>
                </c:pt>
                <c:pt idx="75459">
                  <c:v>-219.54449999999997</c:v>
                </c:pt>
                <c:pt idx="75460">
                  <c:v>-219.54249999999999</c:v>
                </c:pt>
                <c:pt idx="75461">
                  <c:v>-219.54049999999998</c:v>
                </c:pt>
                <c:pt idx="75462">
                  <c:v>-219.53849999999997</c:v>
                </c:pt>
                <c:pt idx="75463">
                  <c:v>-219.53649999999999</c:v>
                </c:pt>
                <c:pt idx="75464">
                  <c:v>-219.53449999999998</c:v>
                </c:pt>
                <c:pt idx="75465">
                  <c:v>-219.53249999999997</c:v>
                </c:pt>
                <c:pt idx="75466">
                  <c:v>-219.53049999999999</c:v>
                </c:pt>
                <c:pt idx="75467">
                  <c:v>-219.52849999999998</c:v>
                </c:pt>
                <c:pt idx="75468">
                  <c:v>-219.52649999999997</c:v>
                </c:pt>
                <c:pt idx="75469">
                  <c:v>-219.52449999999999</c:v>
                </c:pt>
                <c:pt idx="75470">
                  <c:v>-219.52249999999998</c:v>
                </c:pt>
                <c:pt idx="75471">
                  <c:v>-219.52049999999997</c:v>
                </c:pt>
                <c:pt idx="75472">
                  <c:v>-219.51849999999999</c:v>
                </c:pt>
                <c:pt idx="75473">
                  <c:v>-219.51649999999998</c:v>
                </c:pt>
                <c:pt idx="75474">
                  <c:v>-219.51449999999997</c:v>
                </c:pt>
                <c:pt idx="75475">
                  <c:v>-219.51249999999999</c:v>
                </c:pt>
                <c:pt idx="75476">
                  <c:v>-219.51049999999998</c:v>
                </c:pt>
                <c:pt idx="75477">
                  <c:v>-219.50849999999997</c:v>
                </c:pt>
                <c:pt idx="75478">
                  <c:v>-219.50649999999999</c:v>
                </c:pt>
                <c:pt idx="75479">
                  <c:v>-219.50449999999998</c:v>
                </c:pt>
                <c:pt idx="75480">
                  <c:v>-219.50249999999997</c:v>
                </c:pt>
                <c:pt idx="75481">
                  <c:v>-219.50049999999999</c:v>
                </c:pt>
                <c:pt idx="75482">
                  <c:v>-219.49849999999998</c:v>
                </c:pt>
                <c:pt idx="75483">
                  <c:v>-219.49649999999997</c:v>
                </c:pt>
                <c:pt idx="75484">
                  <c:v>-219.49449999999999</c:v>
                </c:pt>
                <c:pt idx="75485">
                  <c:v>-219.49249999999998</c:v>
                </c:pt>
                <c:pt idx="75486">
                  <c:v>-219.49049999999997</c:v>
                </c:pt>
                <c:pt idx="75487">
                  <c:v>-219.48849999999999</c:v>
                </c:pt>
                <c:pt idx="75488">
                  <c:v>-219.48649999999998</c:v>
                </c:pt>
                <c:pt idx="75489">
                  <c:v>-219.48449999999997</c:v>
                </c:pt>
                <c:pt idx="75490">
                  <c:v>-219.48249999999999</c:v>
                </c:pt>
                <c:pt idx="75491">
                  <c:v>-219.48049999999998</c:v>
                </c:pt>
                <c:pt idx="75492">
                  <c:v>-219.47849999999997</c:v>
                </c:pt>
                <c:pt idx="75493">
                  <c:v>-219.47649999999999</c:v>
                </c:pt>
                <c:pt idx="75494">
                  <c:v>-219.47449999999998</c:v>
                </c:pt>
                <c:pt idx="75495">
                  <c:v>-219.47249999999997</c:v>
                </c:pt>
                <c:pt idx="75496">
                  <c:v>-219.47049999999999</c:v>
                </c:pt>
                <c:pt idx="75497">
                  <c:v>-219.46849999999998</c:v>
                </c:pt>
                <c:pt idx="75498">
                  <c:v>-219.46649999999997</c:v>
                </c:pt>
                <c:pt idx="75499">
                  <c:v>-219.46449999999999</c:v>
                </c:pt>
                <c:pt idx="75500">
                  <c:v>-219.46249999999998</c:v>
                </c:pt>
                <c:pt idx="75501">
                  <c:v>-219.46049999999997</c:v>
                </c:pt>
                <c:pt idx="75502">
                  <c:v>-219.45849999999999</c:v>
                </c:pt>
                <c:pt idx="75503">
                  <c:v>-219.45649999999998</c:v>
                </c:pt>
                <c:pt idx="75504">
                  <c:v>-219.45449999999997</c:v>
                </c:pt>
                <c:pt idx="75505">
                  <c:v>-219.45249999999999</c:v>
                </c:pt>
                <c:pt idx="75506">
                  <c:v>-219.45049999999998</c:v>
                </c:pt>
                <c:pt idx="75507">
                  <c:v>-219.44849999999997</c:v>
                </c:pt>
                <c:pt idx="75508">
                  <c:v>-219.44649999999999</c:v>
                </c:pt>
                <c:pt idx="75509">
                  <c:v>-219.44449999999998</c:v>
                </c:pt>
                <c:pt idx="75510">
                  <c:v>-219.44249999999997</c:v>
                </c:pt>
                <c:pt idx="75511">
                  <c:v>-219.44049999999999</c:v>
                </c:pt>
                <c:pt idx="75512">
                  <c:v>-219.43849999999998</c:v>
                </c:pt>
                <c:pt idx="75513">
                  <c:v>-219.43649999999997</c:v>
                </c:pt>
                <c:pt idx="75514">
                  <c:v>-219.43449999999999</c:v>
                </c:pt>
                <c:pt idx="75515">
                  <c:v>-219.43249999999998</c:v>
                </c:pt>
                <c:pt idx="75516">
                  <c:v>-219.43049999999997</c:v>
                </c:pt>
                <c:pt idx="75517">
                  <c:v>-219.42849999999999</c:v>
                </c:pt>
                <c:pt idx="75518">
                  <c:v>-219.42649999999998</c:v>
                </c:pt>
                <c:pt idx="75519">
                  <c:v>-219.42449999999997</c:v>
                </c:pt>
                <c:pt idx="75520">
                  <c:v>-219.42249999999999</c:v>
                </c:pt>
                <c:pt idx="75521">
                  <c:v>-219.42049999999998</c:v>
                </c:pt>
                <c:pt idx="75522">
                  <c:v>-219.41849999999997</c:v>
                </c:pt>
                <c:pt idx="75523">
                  <c:v>-219.41649999999998</c:v>
                </c:pt>
                <c:pt idx="75524">
                  <c:v>-219.41449999999998</c:v>
                </c:pt>
                <c:pt idx="75525">
                  <c:v>-219.41249999999997</c:v>
                </c:pt>
                <c:pt idx="75526">
                  <c:v>-219.41049999999998</c:v>
                </c:pt>
                <c:pt idx="75527">
                  <c:v>-219.40849999999998</c:v>
                </c:pt>
                <c:pt idx="75528">
                  <c:v>-219.40649999999997</c:v>
                </c:pt>
                <c:pt idx="75529">
                  <c:v>-219.40449999999998</c:v>
                </c:pt>
                <c:pt idx="75530">
                  <c:v>-219.40249999999997</c:v>
                </c:pt>
                <c:pt idx="75531">
                  <c:v>-219.40049999999997</c:v>
                </c:pt>
                <c:pt idx="75532">
                  <c:v>-219.39849999999998</c:v>
                </c:pt>
                <c:pt idx="75533">
                  <c:v>-219.39649999999997</c:v>
                </c:pt>
                <c:pt idx="75534">
                  <c:v>-219.39449999999997</c:v>
                </c:pt>
                <c:pt idx="75535">
                  <c:v>-219.39249999999998</c:v>
                </c:pt>
                <c:pt idx="75536">
                  <c:v>-219.39049999999997</c:v>
                </c:pt>
                <c:pt idx="75537">
                  <c:v>-219.38849999999996</c:v>
                </c:pt>
                <c:pt idx="75538">
                  <c:v>-219.38649999999998</c:v>
                </c:pt>
                <c:pt idx="75539">
                  <c:v>-219.38449999999997</c:v>
                </c:pt>
                <c:pt idx="75540">
                  <c:v>-219.38249999999996</c:v>
                </c:pt>
                <c:pt idx="75541">
                  <c:v>-219.38049999999998</c:v>
                </c:pt>
                <c:pt idx="75542">
                  <c:v>-219.37849999999997</c:v>
                </c:pt>
                <c:pt idx="75543">
                  <c:v>-219.37649999999996</c:v>
                </c:pt>
                <c:pt idx="75544">
                  <c:v>-219.37449999999998</c:v>
                </c:pt>
                <c:pt idx="75545">
                  <c:v>-219.37249999999997</c:v>
                </c:pt>
                <c:pt idx="75546">
                  <c:v>-219.37049999999996</c:v>
                </c:pt>
                <c:pt idx="75547">
                  <c:v>-219.36849999999998</c:v>
                </c:pt>
                <c:pt idx="75548">
                  <c:v>-219.36649999999997</c:v>
                </c:pt>
                <c:pt idx="75549">
                  <c:v>-219.36449999999996</c:v>
                </c:pt>
                <c:pt idx="75550">
                  <c:v>-219.36249999999998</c:v>
                </c:pt>
                <c:pt idx="75551">
                  <c:v>-219.36049999999997</c:v>
                </c:pt>
                <c:pt idx="75552">
                  <c:v>-219.35849999999996</c:v>
                </c:pt>
                <c:pt idx="75553">
                  <c:v>-219.35649999999998</c:v>
                </c:pt>
                <c:pt idx="75554">
                  <c:v>-219.35449999999997</c:v>
                </c:pt>
                <c:pt idx="75555">
                  <c:v>-219.35249999999996</c:v>
                </c:pt>
                <c:pt idx="75556">
                  <c:v>-219.35049999999998</c:v>
                </c:pt>
                <c:pt idx="75557">
                  <c:v>-219.34849999999997</c:v>
                </c:pt>
                <c:pt idx="75558">
                  <c:v>-219.34649999999996</c:v>
                </c:pt>
                <c:pt idx="75559">
                  <c:v>-219.34449999999998</c:v>
                </c:pt>
                <c:pt idx="75560">
                  <c:v>-219.34249999999997</c:v>
                </c:pt>
                <c:pt idx="75561">
                  <c:v>-219.34049999999996</c:v>
                </c:pt>
                <c:pt idx="75562">
                  <c:v>-219.33849999999998</c:v>
                </c:pt>
                <c:pt idx="75563">
                  <c:v>-219.33649999999997</c:v>
                </c:pt>
                <c:pt idx="75564">
                  <c:v>-219.33449999999999</c:v>
                </c:pt>
                <c:pt idx="75565">
                  <c:v>-219.33249999999998</c:v>
                </c:pt>
                <c:pt idx="75566">
                  <c:v>-219.33049999999997</c:v>
                </c:pt>
                <c:pt idx="75567">
                  <c:v>-219.32849999999999</c:v>
                </c:pt>
                <c:pt idx="75568">
                  <c:v>-219.32649999999998</c:v>
                </c:pt>
                <c:pt idx="75569">
                  <c:v>-219.32449999999997</c:v>
                </c:pt>
                <c:pt idx="75570">
                  <c:v>-219.32249999999999</c:v>
                </c:pt>
                <c:pt idx="75571">
                  <c:v>-219.32049999999998</c:v>
                </c:pt>
                <c:pt idx="75572">
                  <c:v>-219.31849999999997</c:v>
                </c:pt>
                <c:pt idx="75573">
                  <c:v>-219.31649999999999</c:v>
                </c:pt>
                <c:pt idx="75574">
                  <c:v>-219.31449999999998</c:v>
                </c:pt>
                <c:pt idx="75575">
                  <c:v>-219.31249999999997</c:v>
                </c:pt>
                <c:pt idx="75576">
                  <c:v>-219.31049999999999</c:v>
                </c:pt>
                <c:pt idx="75577">
                  <c:v>-219.30849999999998</c:v>
                </c:pt>
                <c:pt idx="75578">
                  <c:v>-219.30649999999997</c:v>
                </c:pt>
                <c:pt idx="75579">
                  <c:v>-219.30449999999999</c:v>
                </c:pt>
                <c:pt idx="75580">
                  <c:v>-219.30249999999998</c:v>
                </c:pt>
                <c:pt idx="75581">
                  <c:v>-219.30049999999997</c:v>
                </c:pt>
                <c:pt idx="75582">
                  <c:v>-219.29849999999999</c:v>
                </c:pt>
                <c:pt idx="75583">
                  <c:v>-219.29649999999998</c:v>
                </c:pt>
                <c:pt idx="75584">
                  <c:v>-219.29449999999997</c:v>
                </c:pt>
                <c:pt idx="75585">
                  <c:v>-219.29249999999999</c:v>
                </c:pt>
                <c:pt idx="75586">
                  <c:v>-219.29049999999998</c:v>
                </c:pt>
                <c:pt idx="75587">
                  <c:v>-219.28849999999997</c:v>
                </c:pt>
                <c:pt idx="75588">
                  <c:v>-219.28649999999999</c:v>
                </c:pt>
                <c:pt idx="75589">
                  <c:v>-219.28449999999998</c:v>
                </c:pt>
                <c:pt idx="75590">
                  <c:v>-219.28249999999997</c:v>
                </c:pt>
                <c:pt idx="75591">
                  <c:v>-219.28049999999999</c:v>
                </c:pt>
                <c:pt idx="75592">
                  <c:v>-219.27849999999998</c:v>
                </c:pt>
                <c:pt idx="75593">
                  <c:v>-219.27649999999997</c:v>
                </c:pt>
                <c:pt idx="75594">
                  <c:v>-219.27449999999999</c:v>
                </c:pt>
                <c:pt idx="75595">
                  <c:v>-219.27249999999998</c:v>
                </c:pt>
                <c:pt idx="75596">
                  <c:v>-219.27049999999997</c:v>
                </c:pt>
                <c:pt idx="75597">
                  <c:v>-219.26849999999999</c:v>
                </c:pt>
                <c:pt idx="75598">
                  <c:v>-219.26649999999998</c:v>
                </c:pt>
                <c:pt idx="75599">
                  <c:v>-219.26449999999997</c:v>
                </c:pt>
                <c:pt idx="75600">
                  <c:v>-219.26249999999999</c:v>
                </c:pt>
                <c:pt idx="75601">
                  <c:v>-219.26049999999998</c:v>
                </c:pt>
                <c:pt idx="75602">
                  <c:v>-219.25849999999997</c:v>
                </c:pt>
                <c:pt idx="75603">
                  <c:v>-219.25649999999999</c:v>
                </c:pt>
                <c:pt idx="75604">
                  <c:v>-219.25449999999998</c:v>
                </c:pt>
                <c:pt idx="75605">
                  <c:v>-219.25249999999997</c:v>
                </c:pt>
                <c:pt idx="75606">
                  <c:v>-219.25049999999999</c:v>
                </c:pt>
                <c:pt idx="75607">
                  <c:v>-219.24849999999998</c:v>
                </c:pt>
                <c:pt idx="75608">
                  <c:v>-219.24649999999997</c:v>
                </c:pt>
                <c:pt idx="75609">
                  <c:v>-219.24449999999999</c:v>
                </c:pt>
                <c:pt idx="75610">
                  <c:v>-219.24249999999998</c:v>
                </c:pt>
                <c:pt idx="75611">
                  <c:v>-219.24049999999997</c:v>
                </c:pt>
                <c:pt idx="75612">
                  <c:v>-219.23849999999999</c:v>
                </c:pt>
                <c:pt idx="75613">
                  <c:v>-219.23649999999998</c:v>
                </c:pt>
                <c:pt idx="75614">
                  <c:v>-219.23449999999997</c:v>
                </c:pt>
                <c:pt idx="75615">
                  <c:v>-219.23249999999999</c:v>
                </c:pt>
                <c:pt idx="75616">
                  <c:v>-219.23049999999998</c:v>
                </c:pt>
                <c:pt idx="75617">
                  <c:v>-219.22849999999997</c:v>
                </c:pt>
                <c:pt idx="75618">
                  <c:v>-219.22649999999999</c:v>
                </c:pt>
                <c:pt idx="75619">
                  <c:v>-219.22449999999998</c:v>
                </c:pt>
                <c:pt idx="75620">
                  <c:v>-219.22249999999997</c:v>
                </c:pt>
                <c:pt idx="75621">
                  <c:v>-219.22049999999999</c:v>
                </c:pt>
                <c:pt idx="75622">
                  <c:v>-219.21849999999998</c:v>
                </c:pt>
                <c:pt idx="75623">
                  <c:v>-219.21649999999997</c:v>
                </c:pt>
                <c:pt idx="75624">
                  <c:v>-219.21449999999999</c:v>
                </c:pt>
                <c:pt idx="75625">
                  <c:v>-219.21249999999998</c:v>
                </c:pt>
                <c:pt idx="75626">
                  <c:v>-219.21049999999997</c:v>
                </c:pt>
                <c:pt idx="75627">
                  <c:v>-219.20849999999999</c:v>
                </c:pt>
                <c:pt idx="75628">
                  <c:v>-219.20649999999998</c:v>
                </c:pt>
                <c:pt idx="75629">
                  <c:v>-219.20449999999997</c:v>
                </c:pt>
                <c:pt idx="75630">
                  <c:v>-219.20249999999999</c:v>
                </c:pt>
                <c:pt idx="75631">
                  <c:v>-219.20049999999998</c:v>
                </c:pt>
                <c:pt idx="75632">
                  <c:v>-219.19849999999997</c:v>
                </c:pt>
                <c:pt idx="75633">
                  <c:v>-219.19649999999999</c:v>
                </c:pt>
                <c:pt idx="75634">
                  <c:v>-219.19449999999998</c:v>
                </c:pt>
                <c:pt idx="75635">
                  <c:v>-219.19249999999997</c:v>
                </c:pt>
                <c:pt idx="75636">
                  <c:v>-219.19049999999999</c:v>
                </c:pt>
                <c:pt idx="75637">
                  <c:v>-219.18849999999998</c:v>
                </c:pt>
                <c:pt idx="75638">
                  <c:v>-219.18649999999997</c:v>
                </c:pt>
                <c:pt idx="75639">
                  <c:v>-219.18449999999999</c:v>
                </c:pt>
                <c:pt idx="75640">
                  <c:v>-219.18249999999998</c:v>
                </c:pt>
                <c:pt idx="75641">
                  <c:v>-219.18049999999997</c:v>
                </c:pt>
                <c:pt idx="75642">
                  <c:v>-219.17849999999999</c:v>
                </c:pt>
                <c:pt idx="75643">
                  <c:v>-219.17649999999998</c:v>
                </c:pt>
                <c:pt idx="75644">
                  <c:v>-219.17449999999997</c:v>
                </c:pt>
                <c:pt idx="75645">
                  <c:v>-219.17249999999999</c:v>
                </c:pt>
                <c:pt idx="75646">
                  <c:v>-219.17049999999998</c:v>
                </c:pt>
                <c:pt idx="75647">
                  <c:v>-219.16849999999997</c:v>
                </c:pt>
                <c:pt idx="75648">
                  <c:v>-219.16649999999998</c:v>
                </c:pt>
                <c:pt idx="75649">
                  <c:v>-219.16449999999998</c:v>
                </c:pt>
                <c:pt idx="75650">
                  <c:v>-219.16249999999997</c:v>
                </c:pt>
                <c:pt idx="75651">
                  <c:v>-219.16049999999998</c:v>
                </c:pt>
                <c:pt idx="75652">
                  <c:v>-219.15849999999998</c:v>
                </c:pt>
                <c:pt idx="75653">
                  <c:v>-219.15649999999997</c:v>
                </c:pt>
                <c:pt idx="75654">
                  <c:v>-219.15449999999998</c:v>
                </c:pt>
                <c:pt idx="75655">
                  <c:v>-219.15249999999997</c:v>
                </c:pt>
                <c:pt idx="75656">
                  <c:v>-219.15049999999997</c:v>
                </c:pt>
                <c:pt idx="75657">
                  <c:v>-219.14849999999998</c:v>
                </c:pt>
                <c:pt idx="75658">
                  <c:v>-219.14649999999997</c:v>
                </c:pt>
                <c:pt idx="75659">
                  <c:v>-219.14449999999997</c:v>
                </c:pt>
                <c:pt idx="75660">
                  <c:v>-219.14249999999998</c:v>
                </c:pt>
                <c:pt idx="75661">
                  <c:v>-219.14049999999997</c:v>
                </c:pt>
                <c:pt idx="75662">
                  <c:v>-219.13849999999996</c:v>
                </c:pt>
                <c:pt idx="75663">
                  <c:v>-219.13649999999998</c:v>
                </c:pt>
                <c:pt idx="75664">
                  <c:v>-219.13449999999997</c:v>
                </c:pt>
                <c:pt idx="75665">
                  <c:v>-219.13249999999996</c:v>
                </c:pt>
                <c:pt idx="75666">
                  <c:v>-219.13049999999998</c:v>
                </c:pt>
                <c:pt idx="75667">
                  <c:v>-219.12849999999997</c:v>
                </c:pt>
                <c:pt idx="75668">
                  <c:v>-219.12649999999996</c:v>
                </c:pt>
                <c:pt idx="75669">
                  <c:v>-219.12449999999998</c:v>
                </c:pt>
                <c:pt idx="75670">
                  <c:v>-219.12249999999997</c:v>
                </c:pt>
                <c:pt idx="75671">
                  <c:v>-219.12049999999996</c:v>
                </c:pt>
                <c:pt idx="75672">
                  <c:v>-219.11849999999998</c:v>
                </c:pt>
                <c:pt idx="75673">
                  <c:v>-219.11649999999997</c:v>
                </c:pt>
                <c:pt idx="75674">
                  <c:v>-219.11449999999996</c:v>
                </c:pt>
                <c:pt idx="75675">
                  <c:v>-219.11249999999998</c:v>
                </c:pt>
                <c:pt idx="75676">
                  <c:v>-219.11049999999997</c:v>
                </c:pt>
                <c:pt idx="75677">
                  <c:v>-219.10849999999996</c:v>
                </c:pt>
                <c:pt idx="75678">
                  <c:v>-219.10649999999998</c:v>
                </c:pt>
                <c:pt idx="75679">
                  <c:v>-219.10449999999997</c:v>
                </c:pt>
                <c:pt idx="75680">
                  <c:v>-219.10249999999996</c:v>
                </c:pt>
                <c:pt idx="75681">
                  <c:v>-219.10049999999998</c:v>
                </c:pt>
                <c:pt idx="75682">
                  <c:v>-219.09849999999997</c:v>
                </c:pt>
                <c:pt idx="75683">
                  <c:v>-219.09649999999996</c:v>
                </c:pt>
                <c:pt idx="75684">
                  <c:v>-219.09449999999998</c:v>
                </c:pt>
                <c:pt idx="75685">
                  <c:v>-219.09249999999997</c:v>
                </c:pt>
                <c:pt idx="75686">
                  <c:v>-219.09049999999996</c:v>
                </c:pt>
                <c:pt idx="75687">
                  <c:v>-219.08849999999998</c:v>
                </c:pt>
                <c:pt idx="75688">
                  <c:v>-219.08649999999997</c:v>
                </c:pt>
                <c:pt idx="75689">
                  <c:v>-219.08449999999999</c:v>
                </c:pt>
                <c:pt idx="75690">
                  <c:v>-219.08249999999998</c:v>
                </c:pt>
                <c:pt idx="75691">
                  <c:v>-219.08049999999997</c:v>
                </c:pt>
                <c:pt idx="75692">
                  <c:v>-219.07849999999999</c:v>
                </c:pt>
                <c:pt idx="75693">
                  <c:v>-219.07649999999998</c:v>
                </c:pt>
                <c:pt idx="75694">
                  <c:v>-219.07449999999997</c:v>
                </c:pt>
                <c:pt idx="75695">
                  <c:v>-219.07249999999999</c:v>
                </c:pt>
                <c:pt idx="75696">
                  <c:v>-219.07049999999998</c:v>
                </c:pt>
                <c:pt idx="75697">
                  <c:v>-219.06849999999997</c:v>
                </c:pt>
                <c:pt idx="75698">
                  <c:v>-219.06649999999999</c:v>
                </c:pt>
                <c:pt idx="75699">
                  <c:v>-219.06449999999998</c:v>
                </c:pt>
                <c:pt idx="75700">
                  <c:v>-219.06249999999997</c:v>
                </c:pt>
                <c:pt idx="75701">
                  <c:v>-219.06049999999999</c:v>
                </c:pt>
                <c:pt idx="75702">
                  <c:v>-219.05849999999998</c:v>
                </c:pt>
                <c:pt idx="75703">
                  <c:v>-219.05649999999997</c:v>
                </c:pt>
                <c:pt idx="75704">
                  <c:v>-219.05449999999999</c:v>
                </c:pt>
                <c:pt idx="75705">
                  <c:v>-219.05249999999998</c:v>
                </c:pt>
                <c:pt idx="75706">
                  <c:v>-219.05049999999997</c:v>
                </c:pt>
                <c:pt idx="75707">
                  <c:v>-219.04849999999999</c:v>
                </c:pt>
                <c:pt idx="75708">
                  <c:v>-219.04649999999998</c:v>
                </c:pt>
                <c:pt idx="75709">
                  <c:v>-219.04449999999997</c:v>
                </c:pt>
                <c:pt idx="75710">
                  <c:v>-219.04249999999999</c:v>
                </c:pt>
                <c:pt idx="75711">
                  <c:v>-219.04049999999998</c:v>
                </c:pt>
                <c:pt idx="75712">
                  <c:v>-219.03849999999997</c:v>
                </c:pt>
                <c:pt idx="75713">
                  <c:v>-219.03649999999999</c:v>
                </c:pt>
                <c:pt idx="75714">
                  <c:v>-219.03449999999998</c:v>
                </c:pt>
                <c:pt idx="75715">
                  <c:v>-219.03249999999997</c:v>
                </c:pt>
                <c:pt idx="75716">
                  <c:v>-219.03049999999999</c:v>
                </c:pt>
                <c:pt idx="75717">
                  <c:v>-219.02849999999998</c:v>
                </c:pt>
                <c:pt idx="75718">
                  <c:v>-219.02649999999997</c:v>
                </c:pt>
                <c:pt idx="75719">
                  <c:v>-219.02449999999999</c:v>
                </c:pt>
                <c:pt idx="75720">
                  <c:v>-219.02249999999998</c:v>
                </c:pt>
                <c:pt idx="75721">
                  <c:v>-219.02049999999997</c:v>
                </c:pt>
                <c:pt idx="75722">
                  <c:v>-219.01849999999999</c:v>
                </c:pt>
                <c:pt idx="75723">
                  <c:v>-219.01649999999998</c:v>
                </c:pt>
                <c:pt idx="75724">
                  <c:v>-219.01449999999997</c:v>
                </c:pt>
                <c:pt idx="75725">
                  <c:v>-219.01249999999999</c:v>
                </c:pt>
                <c:pt idx="75726">
                  <c:v>-219.01049999999998</c:v>
                </c:pt>
                <c:pt idx="75727">
                  <c:v>-219.00849999999997</c:v>
                </c:pt>
                <c:pt idx="75728">
                  <c:v>-219.00649999999999</c:v>
                </c:pt>
                <c:pt idx="75729">
                  <c:v>-219.00449999999998</c:v>
                </c:pt>
                <c:pt idx="75730">
                  <c:v>-219.00249999999997</c:v>
                </c:pt>
                <c:pt idx="75731">
                  <c:v>-219.00049999999999</c:v>
                </c:pt>
                <c:pt idx="75732">
                  <c:v>-218.99849999999998</c:v>
                </c:pt>
                <c:pt idx="75733">
                  <c:v>-218.99649999999997</c:v>
                </c:pt>
                <c:pt idx="75734">
                  <c:v>-218.99449999999999</c:v>
                </c:pt>
                <c:pt idx="75735">
                  <c:v>-218.99249999999998</c:v>
                </c:pt>
                <c:pt idx="75736">
                  <c:v>-218.99049999999997</c:v>
                </c:pt>
                <c:pt idx="75737">
                  <c:v>-218.98849999999999</c:v>
                </c:pt>
                <c:pt idx="75738">
                  <c:v>-218.98649999999998</c:v>
                </c:pt>
                <c:pt idx="75739">
                  <c:v>-218.98449999999997</c:v>
                </c:pt>
                <c:pt idx="75740">
                  <c:v>-218.98249999999999</c:v>
                </c:pt>
                <c:pt idx="75741">
                  <c:v>-218.98049999999998</c:v>
                </c:pt>
                <c:pt idx="75742">
                  <c:v>-218.97849999999997</c:v>
                </c:pt>
                <c:pt idx="75743">
                  <c:v>-218.97649999999999</c:v>
                </c:pt>
                <c:pt idx="75744">
                  <c:v>-218.97449999999998</c:v>
                </c:pt>
                <c:pt idx="75745">
                  <c:v>-218.97249999999997</c:v>
                </c:pt>
                <c:pt idx="75746">
                  <c:v>-218.97049999999999</c:v>
                </c:pt>
                <c:pt idx="75747">
                  <c:v>-218.96849999999998</c:v>
                </c:pt>
                <c:pt idx="75748">
                  <c:v>-218.96649999999997</c:v>
                </c:pt>
                <c:pt idx="75749">
                  <c:v>-218.96449999999999</c:v>
                </c:pt>
                <c:pt idx="75750">
                  <c:v>-218.96249999999998</c:v>
                </c:pt>
                <c:pt idx="75751">
                  <c:v>-218.96049999999997</c:v>
                </c:pt>
                <c:pt idx="75752">
                  <c:v>-218.95849999999999</c:v>
                </c:pt>
                <c:pt idx="75753">
                  <c:v>-218.95649999999998</c:v>
                </c:pt>
                <c:pt idx="75754">
                  <c:v>-218.95449999999997</c:v>
                </c:pt>
                <c:pt idx="75755">
                  <c:v>-218.95249999999999</c:v>
                </c:pt>
                <c:pt idx="75756">
                  <c:v>-218.95049999999998</c:v>
                </c:pt>
                <c:pt idx="75757">
                  <c:v>-218.94849999999997</c:v>
                </c:pt>
                <c:pt idx="75758">
                  <c:v>-218.94649999999999</c:v>
                </c:pt>
                <c:pt idx="75759">
                  <c:v>-218.94449999999998</c:v>
                </c:pt>
                <c:pt idx="75760">
                  <c:v>-218.94249999999997</c:v>
                </c:pt>
                <c:pt idx="75761">
                  <c:v>-218.94049999999999</c:v>
                </c:pt>
                <c:pt idx="75762">
                  <c:v>-218.93849999999998</c:v>
                </c:pt>
                <c:pt idx="75763">
                  <c:v>-218.93649999999997</c:v>
                </c:pt>
                <c:pt idx="75764">
                  <c:v>-218.93449999999999</c:v>
                </c:pt>
                <c:pt idx="75765">
                  <c:v>-218.93249999999998</c:v>
                </c:pt>
                <c:pt idx="75766">
                  <c:v>-218.93049999999997</c:v>
                </c:pt>
                <c:pt idx="75767">
                  <c:v>-218.92849999999999</c:v>
                </c:pt>
                <c:pt idx="75768">
                  <c:v>-218.92649999999998</c:v>
                </c:pt>
                <c:pt idx="75769">
                  <c:v>-218.92449999999997</c:v>
                </c:pt>
                <c:pt idx="75770">
                  <c:v>-218.92249999999999</c:v>
                </c:pt>
                <c:pt idx="75771">
                  <c:v>-218.92049999999998</c:v>
                </c:pt>
                <c:pt idx="75772">
                  <c:v>-218.91849999999997</c:v>
                </c:pt>
                <c:pt idx="75773">
                  <c:v>-218.91649999999998</c:v>
                </c:pt>
                <c:pt idx="75774">
                  <c:v>-218.91449999999998</c:v>
                </c:pt>
                <c:pt idx="75775">
                  <c:v>-218.91249999999997</c:v>
                </c:pt>
                <c:pt idx="75776">
                  <c:v>-218.91049999999998</c:v>
                </c:pt>
                <c:pt idx="75777">
                  <c:v>-218.90849999999998</c:v>
                </c:pt>
                <c:pt idx="75778">
                  <c:v>-218.90649999999997</c:v>
                </c:pt>
                <c:pt idx="75779">
                  <c:v>-218.90449999999998</c:v>
                </c:pt>
                <c:pt idx="75780">
                  <c:v>-218.90249999999997</c:v>
                </c:pt>
                <c:pt idx="75781">
                  <c:v>-218.90049999999997</c:v>
                </c:pt>
                <c:pt idx="75782">
                  <c:v>-218.89849999999998</c:v>
                </c:pt>
                <c:pt idx="75783">
                  <c:v>-218.89649999999997</c:v>
                </c:pt>
                <c:pt idx="75784">
                  <c:v>-218.89449999999997</c:v>
                </c:pt>
                <c:pt idx="75785">
                  <c:v>-218.89249999999998</c:v>
                </c:pt>
                <c:pt idx="75786">
                  <c:v>-218.89049999999997</c:v>
                </c:pt>
                <c:pt idx="75787">
                  <c:v>-218.88849999999996</c:v>
                </c:pt>
                <c:pt idx="75788">
                  <c:v>-218.88649999999998</c:v>
                </c:pt>
                <c:pt idx="75789">
                  <c:v>-218.88449999999997</c:v>
                </c:pt>
                <c:pt idx="75790">
                  <c:v>-218.88249999999996</c:v>
                </c:pt>
                <c:pt idx="75791">
                  <c:v>-218.88049999999998</c:v>
                </c:pt>
                <c:pt idx="75792">
                  <c:v>-218.87849999999997</c:v>
                </c:pt>
                <c:pt idx="75793">
                  <c:v>-218.87649999999996</c:v>
                </c:pt>
                <c:pt idx="75794">
                  <c:v>-218.87449999999998</c:v>
                </c:pt>
                <c:pt idx="75795">
                  <c:v>-218.87249999999997</c:v>
                </c:pt>
                <c:pt idx="75796">
                  <c:v>-218.87049999999996</c:v>
                </c:pt>
                <c:pt idx="75797">
                  <c:v>-218.86849999999998</c:v>
                </c:pt>
                <c:pt idx="75798">
                  <c:v>-218.86649999999997</c:v>
                </c:pt>
                <c:pt idx="75799">
                  <c:v>-218.86449999999996</c:v>
                </c:pt>
                <c:pt idx="75800">
                  <c:v>-218.86249999999998</c:v>
                </c:pt>
                <c:pt idx="75801">
                  <c:v>-218.86049999999997</c:v>
                </c:pt>
                <c:pt idx="75802">
                  <c:v>-218.85849999999996</c:v>
                </c:pt>
                <c:pt idx="75803">
                  <c:v>-218.85649999999998</c:v>
                </c:pt>
                <c:pt idx="75804">
                  <c:v>-218.85449999999997</c:v>
                </c:pt>
                <c:pt idx="75805">
                  <c:v>-218.85249999999996</c:v>
                </c:pt>
                <c:pt idx="75806">
                  <c:v>-218.85049999999998</c:v>
                </c:pt>
                <c:pt idx="75807">
                  <c:v>-218.84849999999997</c:v>
                </c:pt>
                <c:pt idx="75808">
                  <c:v>-218.84649999999996</c:v>
                </c:pt>
                <c:pt idx="75809">
                  <c:v>-218.84449999999998</c:v>
                </c:pt>
                <c:pt idx="75810">
                  <c:v>-218.84249999999997</c:v>
                </c:pt>
                <c:pt idx="75811">
                  <c:v>-218.84049999999996</c:v>
                </c:pt>
                <c:pt idx="75812">
                  <c:v>-218.83849999999998</c:v>
                </c:pt>
                <c:pt idx="75813">
                  <c:v>-218.83649999999997</c:v>
                </c:pt>
                <c:pt idx="75814">
                  <c:v>-218.83449999999999</c:v>
                </c:pt>
                <c:pt idx="75815">
                  <c:v>-218.83249999999998</c:v>
                </c:pt>
                <c:pt idx="75816">
                  <c:v>-218.83049999999997</c:v>
                </c:pt>
                <c:pt idx="75817">
                  <c:v>-218.82849999999999</c:v>
                </c:pt>
                <c:pt idx="75818">
                  <c:v>-218.82649999999998</c:v>
                </c:pt>
                <c:pt idx="75819">
                  <c:v>-218.82449999999997</c:v>
                </c:pt>
                <c:pt idx="75820">
                  <c:v>-218.82249999999999</c:v>
                </c:pt>
                <c:pt idx="75821">
                  <c:v>-218.82049999999998</c:v>
                </c:pt>
                <c:pt idx="75822">
                  <c:v>-218.81849999999997</c:v>
                </c:pt>
                <c:pt idx="75823">
                  <c:v>-218.81649999999999</c:v>
                </c:pt>
                <c:pt idx="75824">
                  <c:v>-218.81449999999998</c:v>
                </c:pt>
                <c:pt idx="75825">
                  <c:v>-218.81249999999997</c:v>
                </c:pt>
                <c:pt idx="75826">
                  <c:v>-218.81049999999999</c:v>
                </c:pt>
                <c:pt idx="75827">
                  <c:v>-218.80849999999998</c:v>
                </c:pt>
                <c:pt idx="75828">
                  <c:v>-218.80649999999997</c:v>
                </c:pt>
                <c:pt idx="75829">
                  <c:v>-218.80449999999999</c:v>
                </c:pt>
                <c:pt idx="75830">
                  <c:v>-218.80249999999998</c:v>
                </c:pt>
                <c:pt idx="75831">
                  <c:v>-218.80049999999997</c:v>
                </c:pt>
                <c:pt idx="75832">
                  <c:v>-218.79849999999999</c:v>
                </c:pt>
                <c:pt idx="75833">
                  <c:v>-218.79649999999998</c:v>
                </c:pt>
                <c:pt idx="75834">
                  <c:v>-218.79449999999997</c:v>
                </c:pt>
                <c:pt idx="75835">
                  <c:v>-218.79249999999999</c:v>
                </c:pt>
                <c:pt idx="75836">
                  <c:v>-218.79049999999998</c:v>
                </c:pt>
                <c:pt idx="75837">
                  <c:v>-218.78849999999997</c:v>
                </c:pt>
                <c:pt idx="75838">
                  <c:v>-218.78649999999999</c:v>
                </c:pt>
                <c:pt idx="75839">
                  <c:v>-218.78449999999998</c:v>
                </c:pt>
                <c:pt idx="75840">
                  <c:v>-218.78249999999997</c:v>
                </c:pt>
                <c:pt idx="75841">
                  <c:v>-218.78049999999999</c:v>
                </c:pt>
                <c:pt idx="75842">
                  <c:v>-218.77849999999998</c:v>
                </c:pt>
                <c:pt idx="75843">
                  <c:v>-218.77649999999997</c:v>
                </c:pt>
                <c:pt idx="75844">
                  <c:v>-218.77449999999999</c:v>
                </c:pt>
                <c:pt idx="75845">
                  <c:v>-218.77249999999998</c:v>
                </c:pt>
                <c:pt idx="75846">
                  <c:v>-218.77049999999997</c:v>
                </c:pt>
                <c:pt idx="75847">
                  <c:v>-218.76849999999999</c:v>
                </c:pt>
                <c:pt idx="75848">
                  <c:v>-218.76649999999998</c:v>
                </c:pt>
                <c:pt idx="75849">
                  <c:v>-218.76449999999997</c:v>
                </c:pt>
                <c:pt idx="75850">
                  <c:v>-218.76249999999999</c:v>
                </c:pt>
                <c:pt idx="75851">
                  <c:v>-218.76049999999998</c:v>
                </c:pt>
                <c:pt idx="75852">
                  <c:v>-218.75849999999997</c:v>
                </c:pt>
                <c:pt idx="75853">
                  <c:v>-218.75649999999999</c:v>
                </c:pt>
                <c:pt idx="75854">
                  <c:v>-218.75449999999998</c:v>
                </c:pt>
                <c:pt idx="75855">
                  <c:v>-218.75249999999997</c:v>
                </c:pt>
                <c:pt idx="75856">
                  <c:v>-218.75049999999999</c:v>
                </c:pt>
                <c:pt idx="75857">
                  <c:v>-218.74849999999998</c:v>
                </c:pt>
                <c:pt idx="75858">
                  <c:v>-218.74649999999997</c:v>
                </c:pt>
                <c:pt idx="75859">
                  <c:v>-218.74449999999999</c:v>
                </c:pt>
                <c:pt idx="75860">
                  <c:v>-218.74249999999998</c:v>
                </c:pt>
                <c:pt idx="75861">
                  <c:v>-218.74049999999997</c:v>
                </c:pt>
                <c:pt idx="75862">
                  <c:v>-218.73849999999999</c:v>
                </c:pt>
                <c:pt idx="75863">
                  <c:v>-218.73649999999998</c:v>
                </c:pt>
                <c:pt idx="75864">
                  <c:v>-218.73449999999997</c:v>
                </c:pt>
                <c:pt idx="75865">
                  <c:v>-218.73249999999999</c:v>
                </c:pt>
                <c:pt idx="75866">
                  <c:v>-218.73049999999998</c:v>
                </c:pt>
                <c:pt idx="75867">
                  <c:v>-218.72849999999997</c:v>
                </c:pt>
                <c:pt idx="75868">
                  <c:v>-218.72649999999999</c:v>
                </c:pt>
                <c:pt idx="75869">
                  <c:v>-218.72449999999998</c:v>
                </c:pt>
                <c:pt idx="75870">
                  <c:v>-218.72249999999997</c:v>
                </c:pt>
                <c:pt idx="75871">
                  <c:v>-218.72049999999999</c:v>
                </c:pt>
                <c:pt idx="75872">
                  <c:v>-218.71849999999998</c:v>
                </c:pt>
                <c:pt idx="75873">
                  <c:v>-218.71649999999997</c:v>
                </c:pt>
                <c:pt idx="75874">
                  <c:v>-218.71449999999999</c:v>
                </c:pt>
                <c:pt idx="75875">
                  <c:v>-218.71249999999998</c:v>
                </c:pt>
                <c:pt idx="75876">
                  <c:v>-218.71049999999997</c:v>
                </c:pt>
                <c:pt idx="75877">
                  <c:v>-218.70849999999999</c:v>
                </c:pt>
                <c:pt idx="75878">
                  <c:v>-218.70649999999998</c:v>
                </c:pt>
                <c:pt idx="75879">
                  <c:v>-218.70449999999997</c:v>
                </c:pt>
                <c:pt idx="75880">
                  <c:v>-218.70249999999999</c:v>
                </c:pt>
                <c:pt idx="75881">
                  <c:v>-218.70049999999998</c:v>
                </c:pt>
                <c:pt idx="75882">
                  <c:v>-218.69849999999997</c:v>
                </c:pt>
                <c:pt idx="75883">
                  <c:v>-218.69649999999999</c:v>
                </c:pt>
                <c:pt idx="75884">
                  <c:v>-218.69449999999998</c:v>
                </c:pt>
                <c:pt idx="75885">
                  <c:v>-218.69249999999997</c:v>
                </c:pt>
                <c:pt idx="75886">
                  <c:v>-218.69049999999999</c:v>
                </c:pt>
                <c:pt idx="75887">
                  <c:v>-218.68849999999998</c:v>
                </c:pt>
                <c:pt idx="75888">
                  <c:v>-218.68649999999997</c:v>
                </c:pt>
                <c:pt idx="75889">
                  <c:v>-218.68449999999999</c:v>
                </c:pt>
                <c:pt idx="75890">
                  <c:v>-218.68249999999998</c:v>
                </c:pt>
                <c:pt idx="75891">
                  <c:v>-218.68049999999997</c:v>
                </c:pt>
                <c:pt idx="75892">
                  <c:v>-218.67849999999999</c:v>
                </c:pt>
                <c:pt idx="75893">
                  <c:v>-218.67649999999998</c:v>
                </c:pt>
                <c:pt idx="75894">
                  <c:v>-218.67449999999997</c:v>
                </c:pt>
                <c:pt idx="75895">
                  <c:v>-218.67249999999999</c:v>
                </c:pt>
                <c:pt idx="75896">
                  <c:v>-218.67049999999998</c:v>
                </c:pt>
                <c:pt idx="75897">
                  <c:v>-218.66849999999997</c:v>
                </c:pt>
                <c:pt idx="75898">
                  <c:v>-218.66649999999998</c:v>
                </c:pt>
                <c:pt idx="75899">
                  <c:v>-218.66449999999998</c:v>
                </c:pt>
                <c:pt idx="75900">
                  <c:v>-218.66249999999997</c:v>
                </c:pt>
                <c:pt idx="75901">
                  <c:v>-218.66049999999998</c:v>
                </c:pt>
                <c:pt idx="75902">
                  <c:v>-218.65849999999998</c:v>
                </c:pt>
                <c:pt idx="75903">
                  <c:v>-218.65649999999997</c:v>
                </c:pt>
                <c:pt idx="75904">
                  <c:v>-218.65449999999998</c:v>
                </c:pt>
                <c:pt idx="75905">
                  <c:v>-218.65249999999997</c:v>
                </c:pt>
                <c:pt idx="75906">
                  <c:v>-218.65049999999997</c:v>
                </c:pt>
                <c:pt idx="75907">
                  <c:v>-218.64849999999998</c:v>
                </c:pt>
                <c:pt idx="75908">
                  <c:v>-218.64649999999997</c:v>
                </c:pt>
                <c:pt idx="75909">
                  <c:v>-218.64449999999997</c:v>
                </c:pt>
                <c:pt idx="75910">
                  <c:v>-218.64249999999998</c:v>
                </c:pt>
                <c:pt idx="75911">
                  <c:v>-218.64049999999997</c:v>
                </c:pt>
                <c:pt idx="75912">
                  <c:v>-218.63849999999996</c:v>
                </c:pt>
                <c:pt idx="75913">
                  <c:v>-218.63649999999998</c:v>
                </c:pt>
                <c:pt idx="75914">
                  <c:v>-218.63449999999997</c:v>
                </c:pt>
                <c:pt idx="75915">
                  <c:v>-218.63249999999996</c:v>
                </c:pt>
                <c:pt idx="75916">
                  <c:v>-218.63049999999998</c:v>
                </c:pt>
                <c:pt idx="75917">
                  <c:v>-218.62849999999997</c:v>
                </c:pt>
                <c:pt idx="75918">
                  <c:v>-218.62649999999996</c:v>
                </c:pt>
                <c:pt idx="75919">
                  <c:v>-218.62449999999998</c:v>
                </c:pt>
                <c:pt idx="75920">
                  <c:v>-218.62249999999997</c:v>
                </c:pt>
                <c:pt idx="75921">
                  <c:v>-218.62049999999996</c:v>
                </c:pt>
                <c:pt idx="75922">
                  <c:v>-218.61849999999998</c:v>
                </c:pt>
                <c:pt idx="75923">
                  <c:v>-218.61649999999997</c:v>
                </c:pt>
                <c:pt idx="75924">
                  <c:v>-218.61449999999996</c:v>
                </c:pt>
                <c:pt idx="75925">
                  <c:v>-218.61249999999998</c:v>
                </c:pt>
                <c:pt idx="75926">
                  <c:v>-218.61049999999997</c:v>
                </c:pt>
                <c:pt idx="75927">
                  <c:v>-218.60849999999996</c:v>
                </c:pt>
                <c:pt idx="75928">
                  <c:v>-218.60649999999998</c:v>
                </c:pt>
                <c:pt idx="75929">
                  <c:v>-218.60449999999997</c:v>
                </c:pt>
                <c:pt idx="75930">
                  <c:v>-218.60249999999996</c:v>
                </c:pt>
                <c:pt idx="75931">
                  <c:v>-218.60049999999998</c:v>
                </c:pt>
                <c:pt idx="75932">
                  <c:v>-218.59849999999997</c:v>
                </c:pt>
                <c:pt idx="75933">
                  <c:v>-218.59649999999996</c:v>
                </c:pt>
                <c:pt idx="75934">
                  <c:v>-218.59449999999998</c:v>
                </c:pt>
                <c:pt idx="75935">
                  <c:v>-218.59249999999997</c:v>
                </c:pt>
                <c:pt idx="75936">
                  <c:v>-218.59049999999996</c:v>
                </c:pt>
                <c:pt idx="75937">
                  <c:v>-218.58849999999998</c:v>
                </c:pt>
                <c:pt idx="75938">
                  <c:v>-218.58649999999997</c:v>
                </c:pt>
                <c:pt idx="75939">
                  <c:v>-218.58449999999999</c:v>
                </c:pt>
                <c:pt idx="75940">
                  <c:v>-218.58249999999998</c:v>
                </c:pt>
                <c:pt idx="75941">
                  <c:v>-218.58049999999997</c:v>
                </c:pt>
                <c:pt idx="75942">
                  <c:v>-218.57849999999999</c:v>
                </c:pt>
                <c:pt idx="75943">
                  <c:v>-218.57649999999998</c:v>
                </c:pt>
                <c:pt idx="75944">
                  <c:v>-218.57449999999997</c:v>
                </c:pt>
                <c:pt idx="75945">
                  <c:v>-218.57249999999999</c:v>
                </c:pt>
                <c:pt idx="75946">
                  <c:v>-218.57049999999998</c:v>
                </c:pt>
                <c:pt idx="75947">
                  <c:v>-218.56849999999997</c:v>
                </c:pt>
                <c:pt idx="75948">
                  <c:v>-218.56649999999999</c:v>
                </c:pt>
                <c:pt idx="75949">
                  <c:v>-218.56449999999998</c:v>
                </c:pt>
                <c:pt idx="75950">
                  <c:v>-218.56249999999997</c:v>
                </c:pt>
                <c:pt idx="75951">
                  <c:v>-218.56049999999999</c:v>
                </c:pt>
                <c:pt idx="75952">
                  <c:v>-218.55849999999998</c:v>
                </c:pt>
                <c:pt idx="75953">
                  <c:v>-218.55649999999997</c:v>
                </c:pt>
                <c:pt idx="75954">
                  <c:v>-218.55449999999999</c:v>
                </c:pt>
                <c:pt idx="75955">
                  <c:v>-218.55249999999998</c:v>
                </c:pt>
                <c:pt idx="75956">
                  <c:v>-218.55049999999997</c:v>
                </c:pt>
                <c:pt idx="75957">
                  <c:v>-218.54849999999999</c:v>
                </c:pt>
                <c:pt idx="75958">
                  <c:v>-218.54649999999998</c:v>
                </c:pt>
                <c:pt idx="75959">
                  <c:v>-218.54449999999997</c:v>
                </c:pt>
                <c:pt idx="75960">
                  <c:v>-218.54249999999999</c:v>
                </c:pt>
                <c:pt idx="75961">
                  <c:v>-218.54049999999998</c:v>
                </c:pt>
                <c:pt idx="75962">
                  <c:v>-218.53849999999997</c:v>
                </c:pt>
                <c:pt idx="75963">
                  <c:v>-218.53649999999999</c:v>
                </c:pt>
                <c:pt idx="75964">
                  <c:v>-218.53449999999998</c:v>
                </c:pt>
                <c:pt idx="75965">
                  <c:v>-218.53249999999997</c:v>
                </c:pt>
                <c:pt idx="75966">
                  <c:v>-218.53049999999999</c:v>
                </c:pt>
                <c:pt idx="75967">
                  <c:v>-218.52849999999998</c:v>
                </c:pt>
                <c:pt idx="75968">
                  <c:v>-218.52649999999997</c:v>
                </c:pt>
                <c:pt idx="75969">
                  <c:v>-218.52449999999999</c:v>
                </c:pt>
                <c:pt idx="75970">
                  <c:v>-218.52249999999998</c:v>
                </c:pt>
                <c:pt idx="75971">
                  <c:v>-218.52049999999997</c:v>
                </c:pt>
                <c:pt idx="75972">
                  <c:v>-218.51849999999999</c:v>
                </c:pt>
                <c:pt idx="75973">
                  <c:v>-218.51649999999998</c:v>
                </c:pt>
                <c:pt idx="75974">
                  <c:v>-218.51449999999997</c:v>
                </c:pt>
                <c:pt idx="75975">
                  <c:v>-218.51249999999999</c:v>
                </c:pt>
                <c:pt idx="75976">
                  <c:v>-218.51049999999998</c:v>
                </c:pt>
                <c:pt idx="75977">
                  <c:v>-218.50849999999997</c:v>
                </c:pt>
                <c:pt idx="75978">
                  <c:v>-218.50649999999999</c:v>
                </c:pt>
                <c:pt idx="75979">
                  <c:v>-218.50449999999998</c:v>
                </c:pt>
                <c:pt idx="75980">
                  <c:v>-218.50249999999997</c:v>
                </c:pt>
                <c:pt idx="75981">
                  <c:v>-218.50049999999999</c:v>
                </c:pt>
                <c:pt idx="75982">
                  <c:v>-218.49849999999998</c:v>
                </c:pt>
                <c:pt idx="75983">
                  <c:v>-218.49649999999997</c:v>
                </c:pt>
                <c:pt idx="75984">
                  <c:v>-218.49449999999999</c:v>
                </c:pt>
                <c:pt idx="75985">
                  <c:v>-218.49249999999998</c:v>
                </c:pt>
                <c:pt idx="75986">
                  <c:v>-218.49049999999997</c:v>
                </c:pt>
                <c:pt idx="75987">
                  <c:v>-218.48849999999999</c:v>
                </c:pt>
                <c:pt idx="75988">
                  <c:v>-218.48649999999998</c:v>
                </c:pt>
                <c:pt idx="75989">
                  <c:v>-218.48449999999997</c:v>
                </c:pt>
                <c:pt idx="75990">
                  <c:v>-218.48249999999999</c:v>
                </c:pt>
                <c:pt idx="75991">
                  <c:v>-218.48049999999998</c:v>
                </c:pt>
                <c:pt idx="75992">
                  <c:v>-218.47849999999997</c:v>
                </c:pt>
                <c:pt idx="75993">
                  <c:v>-218.47649999999999</c:v>
                </c:pt>
                <c:pt idx="75994">
                  <c:v>-218.47449999999998</c:v>
                </c:pt>
                <c:pt idx="75995">
                  <c:v>-218.47249999999997</c:v>
                </c:pt>
                <c:pt idx="75996">
                  <c:v>-218.47049999999999</c:v>
                </c:pt>
                <c:pt idx="75997">
                  <c:v>-218.46849999999998</c:v>
                </c:pt>
                <c:pt idx="75998">
                  <c:v>-218.46649999999997</c:v>
                </c:pt>
                <c:pt idx="75999">
                  <c:v>-218.46449999999999</c:v>
                </c:pt>
                <c:pt idx="76000">
                  <c:v>-218.46249999999998</c:v>
                </c:pt>
                <c:pt idx="76001">
                  <c:v>-218.46049999999997</c:v>
                </c:pt>
                <c:pt idx="76002">
                  <c:v>-218.45849999999999</c:v>
                </c:pt>
                <c:pt idx="76003">
                  <c:v>-218.45649999999998</c:v>
                </c:pt>
                <c:pt idx="76004">
                  <c:v>-218.45449999999997</c:v>
                </c:pt>
                <c:pt idx="76005">
                  <c:v>-218.45249999999999</c:v>
                </c:pt>
                <c:pt idx="76006">
                  <c:v>-218.45049999999998</c:v>
                </c:pt>
                <c:pt idx="76007">
                  <c:v>-218.44849999999997</c:v>
                </c:pt>
                <c:pt idx="76008">
                  <c:v>-218.44649999999999</c:v>
                </c:pt>
                <c:pt idx="76009">
                  <c:v>-218.44449999999998</c:v>
                </c:pt>
                <c:pt idx="76010">
                  <c:v>-218.44249999999997</c:v>
                </c:pt>
                <c:pt idx="76011">
                  <c:v>-218.44049999999999</c:v>
                </c:pt>
                <c:pt idx="76012">
                  <c:v>-218.43849999999998</c:v>
                </c:pt>
                <c:pt idx="76013">
                  <c:v>-218.43649999999997</c:v>
                </c:pt>
                <c:pt idx="76014">
                  <c:v>-218.43449999999999</c:v>
                </c:pt>
                <c:pt idx="76015">
                  <c:v>-218.43249999999998</c:v>
                </c:pt>
                <c:pt idx="76016">
                  <c:v>-218.43049999999997</c:v>
                </c:pt>
                <c:pt idx="76017">
                  <c:v>-218.42849999999999</c:v>
                </c:pt>
                <c:pt idx="76018">
                  <c:v>-218.42649999999998</c:v>
                </c:pt>
                <c:pt idx="76019">
                  <c:v>-218.42449999999997</c:v>
                </c:pt>
                <c:pt idx="76020">
                  <c:v>-218.42249999999999</c:v>
                </c:pt>
                <c:pt idx="76021">
                  <c:v>-218.42049999999998</c:v>
                </c:pt>
                <c:pt idx="76022">
                  <c:v>-218.41849999999997</c:v>
                </c:pt>
                <c:pt idx="76023">
                  <c:v>-218.41649999999998</c:v>
                </c:pt>
                <c:pt idx="76024">
                  <c:v>-218.41449999999998</c:v>
                </c:pt>
                <c:pt idx="76025">
                  <c:v>-218.41249999999997</c:v>
                </c:pt>
                <c:pt idx="76026">
                  <c:v>-218.41049999999998</c:v>
                </c:pt>
                <c:pt idx="76027">
                  <c:v>-218.40849999999998</c:v>
                </c:pt>
                <c:pt idx="76028">
                  <c:v>-218.40649999999997</c:v>
                </c:pt>
                <c:pt idx="76029">
                  <c:v>-218.40449999999998</c:v>
                </c:pt>
                <c:pt idx="76030">
                  <c:v>-218.40249999999997</c:v>
                </c:pt>
                <c:pt idx="76031">
                  <c:v>-218.40049999999997</c:v>
                </c:pt>
                <c:pt idx="76032">
                  <c:v>-218.39849999999998</c:v>
                </c:pt>
                <c:pt idx="76033">
                  <c:v>-218.39649999999997</c:v>
                </c:pt>
                <c:pt idx="76034">
                  <c:v>-218.39449999999997</c:v>
                </c:pt>
                <c:pt idx="76035">
                  <c:v>-218.39249999999998</c:v>
                </c:pt>
                <c:pt idx="76036">
                  <c:v>-218.39049999999997</c:v>
                </c:pt>
                <c:pt idx="76037">
                  <c:v>-218.38849999999996</c:v>
                </c:pt>
                <c:pt idx="76038">
                  <c:v>-218.38649999999998</c:v>
                </c:pt>
                <c:pt idx="76039">
                  <c:v>-218.38449999999997</c:v>
                </c:pt>
                <c:pt idx="76040">
                  <c:v>-218.38249999999996</c:v>
                </c:pt>
                <c:pt idx="76041">
                  <c:v>-218.38049999999998</c:v>
                </c:pt>
                <c:pt idx="76042">
                  <c:v>-218.37849999999997</c:v>
                </c:pt>
                <c:pt idx="76043">
                  <c:v>-218.37649999999996</c:v>
                </c:pt>
                <c:pt idx="76044">
                  <c:v>-218.37449999999998</c:v>
                </c:pt>
                <c:pt idx="76045">
                  <c:v>-218.37249999999997</c:v>
                </c:pt>
                <c:pt idx="76046">
                  <c:v>-218.37049999999996</c:v>
                </c:pt>
                <c:pt idx="76047">
                  <c:v>-218.36849999999998</c:v>
                </c:pt>
                <c:pt idx="76048">
                  <c:v>-218.36649999999997</c:v>
                </c:pt>
                <c:pt idx="76049">
                  <c:v>-218.36449999999996</c:v>
                </c:pt>
                <c:pt idx="76050">
                  <c:v>-218.36249999999998</c:v>
                </c:pt>
                <c:pt idx="76051">
                  <c:v>-218.36049999999997</c:v>
                </c:pt>
                <c:pt idx="76052">
                  <c:v>-218.35849999999996</c:v>
                </c:pt>
                <c:pt idx="76053">
                  <c:v>-218.35649999999998</c:v>
                </c:pt>
                <c:pt idx="76054">
                  <c:v>-218.35449999999997</c:v>
                </c:pt>
                <c:pt idx="76055">
                  <c:v>-218.35249999999996</c:v>
                </c:pt>
                <c:pt idx="76056">
                  <c:v>-218.35049999999998</c:v>
                </c:pt>
                <c:pt idx="76057">
                  <c:v>-218.34849999999997</c:v>
                </c:pt>
                <c:pt idx="76058">
                  <c:v>-218.34649999999996</c:v>
                </c:pt>
                <c:pt idx="76059">
                  <c:v>-218.34449999999998</c:v>
                </c:pt>
                <c:pt idx="76060">
                  <c:v>-218.34249999999997</c:v>
                </c:pt>
                <c:pt idx="76061">
                  <c:v>-218.34049999999996</c:v>
                </c:pt>
                <c:pt idx="76062">
                  <c:v>-218.33849999999998</c:v>
                </c:pt>
                <c:pt idx="76063">
                  <c:v>-218.33649999999997</c:v>
                </c:pt>
                <c:pt idx="76064">
                  <c:v>-218.33449999999999</c:v>
                </c:pt>
                <c:pt idx="76065">
                  <c:v>-218.33249999999998</c:v>
                </c:pt>
                <c:pt idx="76066">
                  <c:v>-218.33049999999997</c:v>
                </c:pt>
                <c:pt idx="76067">
                  <c:v>-218.32849999999999</c:v>
                </c:pt>
                <c:pt idx="76068">
                  <c:v>-218.32649999999998</c:v>
                </c:pt>
                <c:pt idx="76069">
                  <c:v>-218.32449999999997</c:v>
                </c:pt>
                <c:pt idx="76070">
                  <c:v>-218.32249999999999</c:v>
                </c:pt>
                <c:pt idx="76071">
                  <c:v>-218.32049999999998</c:v>
                </c:pt>
                <c:pt idx="76072">
                  <c:v>-218.31849999999997</c:v>
                </c:pt>
                <c:pt idx="76073">
                  <c:v>-218.31649999999999</c:v>
                </c:pt>
                <c:pt idx="76074">
                  <c:v>-218.31449999999998</c:v>
                </c:pt>
                <c:pt idx="76075">
                  <c:v>-218.31249999999997</c:v>
                </c:pt>
                <c:pt idx="76076">
                  <c:v>-218.31049999999999</c:v>
                </c:pt>
                <c:pt idx="76077">
                  <c:v>-218.30849999999998</c:v>
                </c:pt>
                <c:pt idx="76078">
                  <c:v>-218.30649999999997</c:v>
                </c:pt>
                <c:pt idx="76079">
                  <c:v>-218.30449999999999</c:v>
                </c:pt>
                <c:pt idx="76080">
                  <c:v>-218.30249999999998</c:v>
                </c:pt>
                <c:pt idx="76081">
                  <c:v>-218.30049999999997</c:v>
                </c:pt>
                <c:pt idx="76082">
                  <c:v>-218.29849999999999</c:v>
                </c:pt>
                <c:pt idx="76083">
                  <c:v>-218.29649999999998</c:v>
                </c:pt>
                <c:pt idx="76084">
                  <c:v>-218.29449999999997</c:v>
                </c:pt>
                <c:pt idx="76085">
                  <c:v>-218.29249999999999</c:v>
                </c:pt>
                <c:pt idx="76086">
                  <c:v>-218.29049999999998</c:v>
                </c:pt>
                <c:pt idx="76087">
                  <c:v>-218.28849999999997</c:v>
                </c:pt>
                <c:pt idx="76088">
                  <c:v>-218.28649999999999</c:v>
                </c:pt>
                <c:pt idx="76089">
                  <c:v>-218.28449999999998</c:v>
                </c:pt>
                <c:pt idx="76090">
                  <c:v>-218.28249999999997</c:v>
                </c:pt>
                <c:pt idx="76091">
                  <c:v>-218.28049999999999</c:v>
                </c:pt>
                <c:pt idx="76092">
                  <c:v>-218.27849999999998</c:v>
                </c:pt>
                <c:pt idx="76093">
                  <c:v>-218.27649999999997</c:v>
                </c:pt>
                <c:pt idx="76094">
                  <c:v>-218.27449999999999</c:v>
                </c:pt>
                <c:pt idx="76095">
                  <c:v>-218.27249999999998</c:v>
                </c:pt>
                <c:pt idx="76096">
                  <c:v>-218.27049999999997</c:v>
                </c:pt>
                <c:pt idx="76097">
                  <c:v>-218.26849999999999</c:v>
                </c:pt>
                <c:pt idx="76098">
                  <c:v>-218.26649999999998</c:v>
                </c:pt>
                <c:pt idx="76099">
                  <c:v>-218.26449999999997</c:v>
                </c:pt>
                <c:pt idx="76100">
                  <c:v>-218.26249999999999</c:v>
                </c:pt>
                <c:pt idx="76101">
                  <c:v>-218.26049999999998</c:v>
                </c:pt>
                <c:pt idx="76102">
                  <c:v>-218.25849999999997</c:v>
                </c:pt>
                <c:pt idx="76103">
                  <c:v>-218.25649999999999</c:v>
                </c:pt>
                <c:pt idx="76104">
                  <c:v>-218.25449999999998</c:v>
                </c:pt>
                <c:pt idx="76105">
                  <c:v>-218.25249999999997</c:v>
                </c:pt>
                <c:pt idx="76106">
                  <c:v>-218.25049999999999</c:v>
                </c:pt>
                <c:pt idx="76107">
                  <c:v>-218.24849999999998</c:v>
                </c:pt>
                <c:pt idx="76108">
                  <c:v>-218.24649999999997</c:v>
                </c:pt>
                <c:pt idx="76109">
                  <c:v>-218.24449999999999</c:v>
                </c:pt>
                <c:pt idx="76110">
                  <c:v>-218.24249999999998</c:v>
                </c:pt>
                <c:pt idx="76111">
                  <c:v>-218.24049999999997</c:v>
                </c:pt>
                <c:pt idx="76112">
                  <c:v>-218.23849999999999</c:v>
                </c:pt>
                <c:pt idx="76113">
                  <c:v>-218.23649999999998</c:v>
                </c:pt>
                <c:pt idx="76114">
                  <c:v>-218.23449999999997</c:v>
                </c:pt>
                <c:pt idx="76115">
                  <c:v>-218.23249999999999</c:v>
                </c:pt>
                <c:pt idx="76116">
                  <c:v>-218.23049999999998</c:v>
                </c:pt>
                <c:pt idx="76117">
                  <c:v>-218.22849999999997</c:v>
                </c:pt>
                <c:pt idx="76118">
                  <c:v>-218.22649999999999</c:v>
                </c:pt>
                <c:pt idx="76119">
                  <c:v>-218.22449999999998</c:v>
                </c:pt>
                <c:pt idx="76120">
                  <c:v>-218.22249999999997</c:v>
                </c:pt>
                <c:pt idx="76121">
                  <c:v>-218.22049999999999</c:v>
                </c:pt>
                <c:pt idx="76122">
                  <c:v>-218.21849999999998</c:v>
                </c:pt>
                <c:pt idx="76123">
                  <c:v>-218.21649999999997</c:v>
                </c:pt>
                <c:pt idx="76124">
                  <c:v>-218.21449999999999</c:v>
                </c:pt>
                <c:pt idx="76125">
                  <c:v>-218.21249999999998</c:v>
                </c:pt>
                <c:pt idx="76126">
                  <c:v>-218.21049999999997</c:v>
                </c:pt>
                <c:pt idx="76127">
                  <c:v>-218.20849999999999</c:v>
                </c:pt>
                <c:pt idx="76128">
                  <c:v>-218.20649999999998</c:v>
                </c:pt>
                <c:pt idx="76129">
                  <c:v>-218.20449999999997</c:v>
                </c:pt>
                <c:pt idx="76130">
                  <c:v>-218.20249999999999</c:v>
                </c:pt>
                <c:pt idx="76131">
                  <c:v>-218.20049999999998</c:v>
                </c:pt>
                <c:pt idx="76132">
                  <c:v>-218.19849999999997</c:v>
                </c:pt>
                <c:pt idx="76133">
                  <c:v>-218.19649999999999</c:v>
                </c:pt>
                <c:pt idx="76134">
                  <c:v>-218.19449999999998</c:v>
                </c:pt>
                <c:pt idx="76135">
                  <c:v>-218.19249999999997</c:v>
                </c:pt>
                <c:pt idx="76136">
                  <c:v>-218.19049999999999</c:v>
                </c:pt>
                <c:pt idx="76137">
                  <c:v>-218.18849999999998</c:v>
                </c:pt>
                <c:pt idx="76138">
                  <c:v>-218.18649999999997</c:v>
                </c:pt>
                <c:pt idx="76139">
                  <c:v>-218.18449999999999</c:v>
                </c:pt>
                <c:pt idx="76140">
                  <c:v>-218.18249999999998</c:v>
                </c:pt>
                <c:pt idx="76141">
                  <c:v>-218.18049999999997</c:v>
                </c:pt>
                <c:pt idx="76142">
                  <c:v>-218.17849999999999</c:v>
                </c:pt>
                <c:pt idx="76143">
                  <c:v>-218.17649999999998</c:v>
                </c:pt>
                <c:pt idx="76144">
                  <c:v>-218.17449999999997</c:v>
                </c:pt>
                <c:pt idx="76145">
                  <c:v>-218.17249999999999</c:v>
                </c:pt>
                <c:pt idx="76146">
                  <c:v>-218.17049999999998</c:v>
                </c:pt>
                <c:pt idx="76147">
                  <c:v>-218.16849999999997</c:v>
                </c:pt>
                <c:pt idx="76148">
                  <c:v>-218.16649999999998</c:v>
                </c:pt>
                <c:pt idx="76149">
                  <c:v>-218.16449999999998</c:v>
                </c:pt>
                <c:pt idx="76150">
                  <c:v>-218.16249999999997</c:v>
                </c:pt>
                <c:pt idx="76151">
                  <c:v>-218.16049999999998</c:v>
                </c:pt>
                <c:pt idx="76152">
                  <c:v>-218.15849999999998</c:v>
                </c:pt>
                <c:pt idx="76153">
                  <c:v>-218.15649999999997</c:v>
                </c:pt>
                <c:pt idx="76154">
                  <c:v>-218.15449999999998</c:v>
                </c:pt>
                <c:pt idx="76155">
                  <c:v>-218.15249999999997</c:v>
                </c:pt>
                <c:pt idx="76156">
                  <c:v>-218.15049999999997</c:v>
                </c:pt>
                <c:pt idx="76157">
                  <c:v>-218.14849999999998</c:v>
                </c:pt>
                <c:pt idx="76158">
                  <c:v>-218.14649999999997</c:v>
                </c:pt>
                <c:pt idx="76159">
                  <c:v>-218.14449999999997</c:v>
                </c:pt>
                <c:pt idx="76160">
                  <c:v>-218.14249999999998</c:v>
                </c:pt>
                <c:pt idx="76161">
                  <c:v>-218.14049999999997</c:v>
                </c:pt>
                <c:pt idx="76162">
                  <c:v>-218.13849999999996</c:v>
                </c:pt>
                <c:pt idx="76163">
                  <c:v>-218.13649999999998</c:v>
                </c:pt>
                <c:pt idx="76164">
                  <c:v>-218.13449999999997</c:v>
                </c:pt>
                <c:pt idx="76165">
                  <c:v>-218.13249999999996</c:v>
                </c:pt>
                <c:pt idx="76166">
                  <c:v>-218.13049999999998</c:v>
                </c:pt>
                <c:pt idx="76167">
                  <c:v>-218.12849999999997</c:v>
                </c:pt>
                <c:pt idx="76168">
                  <c:v>-218.12649999999996</c:v>
                </c:pt>
                <c:pt idx="76169">
                  <c:v>-218.12449999999998</c:v>
                </c:pt>
                <c:pt idx="76170">
                  <c:v>-218.12249999999997</c:v>
                </c:pt>
                <c:pt idx="76171">
                  <c:v>-218.12049999999996</c:v>
                </c:pt>
                <c:pt idx="76172">
                  <c:v>-218.11849999999998</c:v>
                </c:pt>
                <c:pt idx="76173">
                  <c:v>-218.11649999999997</c:v>
                </c:pt>
                <c:pt idx="76174">
                  <c:v>-218.11449999999996</c:v>
                </c:pt>
                <c:pt idx="76175">
                  <c:v>-218.11249999999998</c:v>
                </c:pt>
                <c:pt idx="76176">
                  <c:v>-218.11049999999997</c:v>
                </c:pt>
                <c:pt idx="76177">
                  <c:v>-218.10849999999996</c:v>
                </c:pt>
                <c:pt idx="76178">
                  <c:v>-218.10649999999998</c:v>
                </c:pt>
                <c:pt idx="76179">
                  <c:v>-218.10449999999997</c:v>
                </c:pt>
                <c:pt idx="76180">
                  <c:v>-218.10249999999996</c:v>
                </c:pt>
                <c:pt idx="76181">
                  <c:v>-218.10049999999998</c:v>
                </c:pt>
                <c:pt idx="76182">
                  <c:v>-218.09849999999997</c:v>
                </c:pt>
                <c:pt idx="76183">
                  <c:v>-218.09649999999996</c:v>
                </c:pt>
                <c:pt idx="76184">
                  <c:v>-218.09449999999998</c:v>
                </c:pt>
                <c:pt idx="76185">
                  <c:v>-218.09249999999997</c:v>
                </c:pt>
                <c:pt idx="76186">
                  <c:v>-218.09049999999996</c:v>
                </c:pt>
                <c:pt idx="76187">
                  <c:v>-218.08849999999998</c:v>
                </c:pt>
                <c:pt idx="76188">
                  <c:v>-218.08649999999997</c:v>
                </c:pt>
                <c:pt idx="76189">
                  <c:v>-218.08449999999999</c:v>
                </c:pt>
                <c:pt idx="76190">
                  <c:v>-218.08249999999998</c:v>
                </c:pt>
                <c:pt idx="76191">
                  <c:v>-218.08049999999997</c:v>
                </c:pt>
                <c:pt idx="76192">
                  <c:v>-218.07849999999999</c:v>
                </c:pt>
                <c:pt idx="76193">
                  <c:v>-218.07649999999998</c:v>
                </c:pt>
                <c:pt idx="76194">
                  <c:v>-218.07449999999997</c:v>
                </c:pt>
                <c:pt idx="76195">
                  <c:v>-218.07249999999999</c:v>
                </c:pt>
                <c:pt idx="76196">
                  <c:v>-218.07049999999998</c:v>
                </c:pt>
                <c:pt idx="76197">
                  <c:v>-218.06849999999997</c:v>
                </c:pt>
                <c:pt idx="76198">
                  <c:v>-218.06649999999999</c:v>
                </c:pt>
                <c:pt idx="76199">
                  <c:v>-218.06449999999998</c:v>
                </c:pt>
                <c:pt idx="76200">
                  <c:v>-218.06249999999997</c:v>
                </c:pt>
                <c:pt idx="76201">
                  <c:v>-218.06049999999999</c:v>
                </c:pt>
                <c:pt idx="76202">
                  <c:v>-218.05849999999998</c:v>
                </c:pt>
                <c:pt idx="76203">
                  <c:v>-218.05649999999997</c:v>
                </c:pt>
                <c:pt idx="76204">
                  <c:v>-218.05449999999999</c:v>
                </c:pt>
                <c:pt idx="76205">
                  <c:v>-218.05249999999998</c:v>
                </c:pt>
                <c:pt idx="76206">
                  <c:v>-218.05049999999997</c:v>
                </c:pt>
                <c:pt idx="76207">
                  <c:v>-218.04849999999999</c:v>
                </c:pt>
                <c:pt idx="76208">
                  <c:v>-218.04649999999998</c:v>
                </c:pt>
                <c:pt idx="76209">
                  <c:v>-218.04449999999997</c:v>
                </c:pt>
                <c:pt idx="76210">
                  <c:v>-218.04249999999999</c:v>
                </c:pt>
                <c:pt idx="76211">
                  <c:v>-218.04049999999998</c:v>
                </c:pt>
                <c:pt idx="76212">
                  <c:v>-218.03849999999997</c:v>
                </c:pt>
                <c:pt idx="76213">
                  <c:v>-218.03649999999999</c:v>
                </c:pt>
                <c:pt idx="76214">
                  <c:v>-218.03449999999998</c:v>
                </c:pt>
                <c:pt idx="76215">
                  <c:v>-218.03249999999997</c:v>
                </c:pt>
                <c:pt idx="76216">
                  <c:v>-218.03049999999999</c:v>
                </c:pt>
                <c:pt idx="76217">
                  <c:v>-218.02849999999998</c:v>
                </c:pt>
                <c:pt idx="76218">
                  <c:v>-218.02649999999997</c:v>
                </c:pt>
                <c:pt idx="76219">
                  <c:v>-218.02449999999999</c:v>
                </c:pt>
                <c:pt idx="76220">
                  <c:v>-218.02249999999998</c:v>
                </c:pt>
                <c:pt idx="76221">
                  <c:v>-218.02049999999997</c:v>
                </c:pt>
                <c:pt idx="76222">
                  <c:v>-218.01849999999999</c:v>
                </c:pt>
                <c:pt idx="76223">
                  <c:v>-218.01649999999998</c:v>
                </c:pt>
                <c:pt idx="76224">
                  <c:v>-218.01449999999997</c:v>
                </c:pt>
                <c:pt idx="76225">
                  <c:v>-218.01249999999999</c:v>
                </c:pt>
                <c:pt idx="76226">
                  <c:v>-218.01049999999998</c:v>
                </c:pt>
                <c:pt idx="76227">
                  <c:v>-218.00849999999997</c:v>
                </c:pt>
                <c:pt idx="76228">
                  <c:v>-218.00649999999999</c:v>
                </c:pt>
                <c:pt idx="76229">
                  <c:v>-218.00449999999998</c:v>
                </c:pt>
                <c:pt idx="76230">
                  <c:v>-218.00249999999997</c:v>
                </c:pt>
                <c:pt idx="76231">
                  <c:v>-218.00049999999999</c:v>
                </c:pt>
                <c:pt idx="76232">
                  <c:v>-217.99849999999998</c:v>
                </c:pt>
                <c:pt idx="76233">
                  <c:v>-217.99649999999997</c:v>
                </c:pt>
                <c:pt idx="76234">
                  <c:v>-217.99449999999999</c:v>
                </c:pt>
                <c:pt idx="76235">
                  <c:v>-217.99249999999998</c:v>
                </c:pt>
                <c:pt idx="76236">
                  <c:v>-217.99049999999997</c:v>
                </c:pt>
                <c:pt idx="76237">
                  <c:v>-217.98849999999999</c:v>
                </c:pt>
                <c:pt idx="76238">
                  <c:v>-217.98649999999998</c:v>
                </c:pt>
                <c:pt idx="76239">
                  <c:v>-217.98449999999997</c:v>
                </c:pt>
                <c:pt idx="76240">
                  <c:v>-217.98249999999999</c:v>
                </c:pt>
                <c:pt idx="76241">
                  <c:v>-217.98049999999998</c:v>
                </c:pt>
                <c:pt idx="76242">
                  <c:v>-217.97849999999997</c:v>
                </c:pt>
                <c:pt idx="76243">
                  <c:v>-217.97649999999999</c:v>
                </c:pt>
                <c:pt idx="76244">
                  <c:v>-217.97449999999998</c:v>
                </c:pt>
                <c:pt idx="76245">
                  <c:v>-217.97249999999997</c:v>
                </c:pt>
                <c:pt idx="76246">
                  <c:v>-217.97049999999999</c:v>
                </c:pt>
                <c:pt idx="76247">
                  <c:v>-217.96849999999998</c:v>
                </c:pt>
                <c:pt idx="76248">
                  <c:v>-217.96649999999997</c:v>
                </c:pt>
                <c:pt idx="76249">
                  <c:v>-217.96449999999999</c:v>
                </c:pt>
                <c:pt idx="76250">
                  <c:v>-217.96249999999998</c:v>
                </c:pt>
                <c:pt idx="76251">
                  <c:v>-217.96049999999997</c:v>
                </c:pt>
                <c:pt idx="76252">
                  <c:v>-217.95849999999999</c:v>
                </c:pt>
                <c:pt idx="76253">
                  <c:v>-217.95649999999998</c:v>
                </c:pt>
                <c:pt idx="76254">
                  <c:v>-217.95449999999997</c:v>
                </c:pt>
                <c:pt idx="76255">
                  <c:v>-217.95249999999999</c:v>
                </c:pt>
                <c:pt idx="76256">
                  <c:v>-217.95049999999998</c:v>
                </c:pt>
                <c:pt idx="76257">
                  <c:v>-217.94849999999997</c:v>
                </c:pt>
                <c:pt idx="76258">
                  <c:v>-217.94649999999999</c:v>
                </c:pt>
                <c:pt idx="76259">
                  <c:v>-217.94449999999998</c:v>
                </c:pt>
                <c:pt idx="76260">
                  <c:v>-217.94249999999997</c:v>
                </c:pt>
                <c:pt idx="76261">
                  <c:v>-217.94049999999999</c:v>
                </c:pt>
                <c:pt idx="76262">
                  <c:v>-217.93849999999998</c:v>
                </c:pt>
                <c:pt idx="76263">
                  <c:v>-217.93649999999997</c:v>
                </c:pt>
                <c:pt idx="76264">
                  <c:v>-217.93449999999999</c:v>
                </c:pt>
                <c:pt idx="76265">
                  <c:v>-217.93249999999998</c:v>
                </c:pt>
                <c:pt idx="76266">
                  <c:v>-217.93049999999997</c:v>
                </c:pt>
                <c:pt idx="76267">
                  <c:v>-217.92849999999999</c:v>
                </c:pt>
                <c:pt idx="76268">
                  <c:v>-217.92649999999998</c:v>
                </c:pt>
                <c:pt idx="76269">
                  <c:v>-217.92449999999997</c:v>
                </c:pt>
                <c:pt idx="76270">
                  <c:v>-217.92249999999999</c:v>
                </c:pt>
                <c:pt idx="76271">
                  <c:v>-217.92049999999998</c:v>
                </c:pt>
                <c:pt idx="76272">
                  <c:v>-217.91849999999997</c:v>
                </c:pt>
                <c:pt idx="76273">
                  <c:v>-217.91649999999998</c:v>
                </c:pt>
                <c:pt idx="76274">
                  <c:v>-217.91449999999998</c:v>
                </c:pt>
                <c:pt idx="76275">
                  <c:v>-217.91249999999997</c:v>
                </c:pt>
                <c:pt idx="76276">
                  <c:v>-217.91049999999998</c:v>
                </c:pt>
                <c:pt idx="76277">
                  <c:v>-217.90849999999998</c:v>
                </c:pt>
                <c:pt idx="76278">
                  <c:v>-217.90649999999997</c:v>
                </c:pt>
                <c:pt idx="76279">
                  <c:v>-217.90449999999998</c:v>
                </c:pt>
                <c:pt idx="76280">
                  <c:v>-217.90249999999997</c:v>
                </c:pt>
                <c:pt idx="76281">
                  <c:v>-217.90049999999997</c:v>
                </c:pt>
                <c:pt idx="76282">
                  <c:v>-217.89849999999998</c:v>
                </c:pt>
                <c:pt idx="76283">
                  <c:v>-217.89649999999997</c:v>
                </c:pt>
                <c:pt idx="76284">
                  <c:v>-217.89449999999997</c:v>
                </c:pt>
                <c:pt idx="76285">
                  <c:v>-217.89249999999998</c:v>
                </c:pt>
                <c:pt idx="76286">
                  <c:v>-217.89049999999997</c:v>
                </c:pt>
                <c:pt idx="76287">
                  <c:v>-217.88849999999996</c:v>
                </c:pt>
                <c:pt idx="76288">
                  <c:v>-217.88649999999998</c:v>
                </c:pt>
                <c:pt idx="76289">
                  <c:v>-217.88449999999997</c:v>
                </c:pt>
                <c:pt idx="76290">
                  <c:v>-217.88249999999996</c:v>
                </c:pt>
                <c:pt idx="76291">
                  <c:v>-217.88049999999998</c:v>
                </c:pt>
                <c:pt idx="76292">
                  <c:v>-217.87849999999997</c:v>
                </c:pt>
                <c:pt idx="76293">
                  <c:v>-217.87649999999996</c:v>
                </c:pt>
                <c:pt idx="76294">
                  <c:v>-217.87449999999998</c:v>
                </c:pt>
                <c:pt idx="76295">
                  <c:v>-217.87249999999997</c:v>
                </c:pt>
                <c:pt idx="76296">
                  <c:v>-217.87049999999996</c:v>
                </c:pt>
                <c:pt idx="76297">
                  <c:v>-217.86849999999998</c:v>
                </c:pt>
                <c:pt idx="76298">
                  <c:v>-217.86649999999997</c:v>
                </c:pt>
                <c:pt idx="76299">
                  <c:v>-217.86449999999996</c:v>
                </c:pt>
                <c:pt idx="76300">
                  <c:v>-217.86249999999998</c:v>
                </c:pt>
                <c:pt idx="76301">
                  <c:v>-217.86049999999997</c:v>
                </c:pt>
                <c:pt idx="76302">
                  <c:v>-217.85849999999996</c:v>
                </c:pt>
                <c:pt idx="76303">
                  <c:v>-217.85649999999998</c:v>
                </c:pt>
                <c:pt idx="76304">
                  <c:v>-217.85449999999997</c:v>
                </c:pt>
                <c:pt idx="76305">
                  <c:v>-217.85249999999996</c:v>
                </c:pt>
                <c:pt idx="76306">
                  <c:v>-217.85049999999998</c:v>
                </c:pt>
                <c:pt idx="76307">
                  <c:v>-217.84849999999997</c:v>
                </c:pt>
                <c:pt idx="76308">
                  <c:v>-217.84649999999996</c:v>
                </c:pt>
                <c:pt idx="76309">
                  <c:v>-217.84449999999998</c:v>
                </c:pt>
                <c:pt idx="76310">
                  <c:v>-217.84249999999997</c:v>
                </c:pt>
                <c:pt idx="76311">
                  <c:v>-217.84049999999996</c:v>
                </c:pt>
                <c:pt idx="76312">
                  <c:v>-217.83849999999998</c:v>
                </c:pt>
                <c:pt idx="76313">
                  <c:v>-217.83649999999997</c:v>
                </c:pt>
                <c:pt idx="76314">
                  <c:v>-217.83449999999999</c:v>
                </c:pt>
                <c:pt idx="76315">
                  <c:v>-217.83249999999998</c:v>
                </c:pt>
                <c:pt idx="76316">
                  <c:v>-217.83049999999997</c:v>
                </c:pt>
                <c:pt idx="76317">
                  <c:v>-217.82849999999999</c:v>
                </c:pt>
                <c:pt idx="76318">
                  <c:v>-217.82649999999998</c:v>
                </c:pt>
                <c:pt idx="76319">
                  <c:v>-217.82449999999997</c:v>
                </c:pt>
                <c:pt idx="76320">
                  <c:v>-217.82249999999999</c:v>
                </c:pt>
                <c:pt idx="76321">
                  <c:v>-217.82049999999998</c:v>
                </c:pt>
                <c:pt idx="76322">
                  <c:v>-217.81849999999997</c:v>
                </c:pt>
                <c:pt idx="76323">
                  <c:v>-217.81649999999999</c:v>
                </c:pt>
                <c:pt idx="76324">
                  <c:v>-217.81449999999998</c:v>
                </c:pt>
                <c:pt idx="76325">
                  <c:v>-217.81249999999997</c:v>
                </c:pt>
                <c:pt idx="76326">
                  <c:v>-217.81049999999999</c:v>
                </c:pt>
                <c:pt idx="76327">
                  <c:v>-217.80849999999998</c:v>
                </c:pt>
                <c:pt idx="76328">
                  <c:v>-217.80649999999997</c:v>
                </c:pt>
                <c:pt idx="76329">
                  <c:v>-217.80449999999999</c:v>
                </c:pt>
                <c:pt idx="76330">
                  <c:v>-217.80249999999998</c:v>
                </c:pt>
                <c:pt idx="76331">
                  <c:v>-217.80049999999997</c:v>
                </c:pt>
                <c:pt idx="76332">
                  <c:v>-217.79849999999999</c:v>
                </c:pt>
                <c:pt idx="76333">
                  <c:v>-217.79649999999998</c:v>
                </c:pt>
                <c:pt idx="76334">
                  <c:v>-217.79449999999997</c:v>
                </c:pt>
                <c:pt idx="76335">
                  <c:v>-217.79249999999999</c:v>
                </c:pt>
                <c:pt idx="76336">
                  <c:v>-217.79049999999998</c:v>
                </c:pt>
                <c:pt idx="76337">
                  <c:v>-217.78849999999997</c:v>
                </c:pt>
                <c:pt idx="76338">
                  <c:v>-217.78649999999999</c:v>
                </c:pt>
                <c:pt idx="76339">
                  <c:v>-217.78449999999998</c:v>
                </c:pt>
                <c:pt idx="76340">
                  <c:v>-217.78249999999997</c:v>
                </c:pt>
                <c:pt idx="76341">
                  <c:v>-217.78049999999999</c:v>
                </c:pt>
                <c:pt idx="76342">
                  <c:v>-217.77849999999998</c:v>
                </c:pt>
                <c:pt idx="76343">
                  <c:v>-217.77649999999997</c:v>
                </c:pt>
                <c:pt idx="76344">
                  <c:v>-217.77449999999999</c:v>
                </c:pt>
                <c:pt idx="76345">
                  <c:v>-217.77249999999998</c:v>
                </c:pt>
                <c:pt idx="76346">
                  <c:v>-217.77049999999997</c:v>
                </c:pt>
                <c:pt idx="76347">
                  <c:v>-217.76849999999999</c:v>
                </c:pt>
                <c:pt idx="76348">
                  <c:v>-217.76649999999998</c:v>
                </c:pt>
                <c:pt idx="76349">
                  <c:v>-217.76449999999997</c:v>
                </c:pt>
                <c:pt idx="76350">
                  <c:v>-217.76249999999999</c:v>
                </c:pt>
                <c:pt idx="76351">
                  <c:v>-217.76049999999998</c:v>
                </c:pt>
                <c:pt idx="76352">
                  <c:v>-217.75849999999997</c:v>
                </c:pt>
                <c:pt idx="76353">
                  <c:v>-217.75649999999999</c:v>
                </c:pt>
                <c:pt idx="76354">
                  <c:v>-217.75449999999998</c:v>
                </c:pt>
                <c:pt idx="76355">
                  <c:v>-217.75249999999997</c:v>
                </c:pt>
                <c:pt idx="76356">
                  <c:v>-217.75049999999999</c:v>
                </c:pt>
                <c:pt idx="76357">
                  <c:v>-217.74849999999998</c:v>
                </c:pt>
                <c:pt idx="76358">
                  <c:v>-217.74649999999997</c:v>
                </c:pt>
                <c:pt idx="76359">
                  <c:v>-217.74449999999999</c:v>
                </c:pt>
                <c:pt idx="76360">
                  <c:v>-217.74249999999998</c:v>
                </c:pt>
                <c:pt idx="76361">
                  <c:v>-217.74049999999997</c:v>
                </c:pt>
                <c:pt idx="76362">
                  <c:v>-217.73849999999999</c:v>
                </c:pt>
                <c:pt idx="76363">
                  <c:v>-217.73649999999998</c:v>
                </c:pt>
                <c:pt idx="76364">
                  <c:v>-217.73449999999997</c:v>
                </c:pt>
                <c:pt idx="76365">
                  <c:v>-217.73249999999999</c:v>
                </c:pt>
                <c:pt idx="76366">
                  <c:v>-217.73049999999998</c:v>
                </c:pt>
                <c:pt idx="76367">
                  <c:v>-217.72849999999997</c:v>
                </c:pt>
                <c:pt idx="76368">
                  <c:v>-217.72649999999999</c:v>
                </c:pt>
                <c:pt idx="76369">
                  <c:v>-217.72449999999998</c:v>
                </c:pt>
                <c:pt idx="76370">
                  <c:v>-217.72249999999997</c:v>
                </c:pt>
                <c:pt idx="76371">
                  <c:v>-217.72049999999999</c:v>
                </c:pt>
                <c:pt idx="76372">
                  <c:v>-217.71849999999998</c:v>
                </c:pt>
                <c:pt idx="76373">
                  <c:v>-217.71649999999997</c:v>
                </c:pt>
                <c:pt idx="76374">
                  <c:v>-217.71449999999999</c:v>
                </c:pt>
                <c:pt idx="76375">
                  <c:v>-217.71249999999998</c:v>
                </c:pt>
                <c:pt idx="76376">
                  <c:v>-217.71049999999997</c:v>
                </c:pt>
                <c:pt idx="76377">
                  <c:v>-217.70849999999999</c:v>
                </c:pt>
                <c:pt idx="76378">
                  <c:v>-217.70649999999998</c:v>
                </c:pt>
                <c:pt idx="76379">
                  <c:v>-217.70449999999997</c:v>
                </c:pt>
                <c:pt idx="76380">
                  <c:v>-217.70249999999999</c:v>
                </c:pt>
                <c:pt idx="76381">
                  <c:v>-217.70049999999998</c:v>
                </c:pt>
                <c:pt idx="76382">
                  <c:v>-217.69849999999997</c:v>
                </c:pt>
                <c:pt idx="76383">
                  <c:v>-217.69649999999999</c:v>
                </c:pt>
                <c:pt idx="76384">
                  <c:v>-217.69449999999998</c:v>
                </c:pt>
                <c:pt idx="76385">
                  <c:v>-217.69249999999997</c:v>
                </c:pt>
                <c:pt idx="76386">
                  <c:v>-217.69049999999999</c:v>
                </c:pt>
                <c:pt idx="76387">
                  <c:v>-217.68849999999998</c:v>
                </c:pt>
                <c:pt idx="76388">
                  <c:v>-217.68649999999997</c:v>
                </c:pt>
                <c:pt idx="76389">
                  <c:v>-217.68449999999999</c:v>
                </c:pt>
                <c:pt idx="76390">
                  <c:v>-217.68249999999998</c:v>
                </c:pt>
                <c:pt idx="76391">
                  <c:v>-217.68049999999997</c:v>
                </c:pt>
                <c:pt idx="76392">
                  <c:v>-217.67849999999999</c:v>
                </c:pt>
                <c:pt idx="76393">
                  <c:v>-217.67649999999998</c:v>
                </c:pt>
                <c:pt idx="76394">
                  <c:v>-217.67449999999997</c:v>
                </c:pt>
                <c:pt idx="76395">
                  <c:v>-217.67249999999999</c:v>
                </c:pt>
                <c:pt idx="76396">
                  <c:v>-217.67049999999998</c:v>
                </c:pt>
                <c:pt idx="76397">
                  <c:v>-217.66849999999997</c:v>
                </c:pt>
                <c:pt idx="76398">
                  <c:v>-217.66649999999998</c:v>
                </c:pt>
                <c:pt idx="76399">
                  <c:v>-217.66449999999998</c:v>
                </c:pt>
                <c:pt idx="76400">
                  <c:v>-217.66249999999997</c:v>
                </c:pt>
                <c:pt idx="76401">
                  <c:v>-217.66049999999998</c:v>
                </c:pt>
                <c:pt idx="76402">
                  <c:v>-217.65849999999998</c:v>
                </c:pt>
                <c:pt idx="76403">
                  <c:v>-217.65649999999997</c:v>
                </c:pt>
                <c:pt idx="76404">
                  <c:v>-217.65449999999998</c:v>
                </c:pt>
                <c:pt idx="76405">
                  <c:v>-217.65249999999997</c:v>
                </c:pt>
                <c:pt idx="76406">
                  <c:v>-217.65049999999997</c:v>
                </c:pt>
                <c:pt idx="76407">
                  <c:v>-217.64849999999998</c:v>
                </c:pt>
                <c:pt idx="76408">
                  <c:v>-217.64649999999997</c:v>
                </c:pt>
                <c:pt idx="76409">
                  <c:v>-217.64449999999997</c:v>
                </c:pt>
                <c:pt idx="76410">
                  <c:v>-217.64249999999998</c:v>
                </c:pt>
                <c:pt idx="76411">
                  <c:v>-217.64049999999997</c:v>
                </c:pt>
                <c:pt idx="76412">
                  <c:v>-217.63849999999996</c:v>
                </c:pt>
                <c:pt idx="76413">
                  <c:v>-217.63649999999998</c:v>
                </c:pt>
                <c:pt idx="76414">
                  <c:v>-217.63449999999997</c:v>
                </c:pt>
                <c:pt idx="76415">
                  <c:v>-217.63249999999996</c:v>
                </c:pt>
                <c:pt idx="76416">
                  <c:v>-217.63049999999998</c:v>
                </c:pt>
                <c:pt idx="76417">
                  <c:v>-217.62849999999997</c:v>
                </c:pt>
                <c:pt idx="76418">
                  <c:v>-217.62649999999996</c:v>
                </c:pt>
                <c:pt idx="76419">
                  <c:v>-217.62449999999998</c:v>
                </c:pt>
                <c:pt idx="76420">
                  <c:v>-217.62249999999997</c:v>
                </c:pt>
                <c:pt idx="76421">
                  <c:v>-217.62049999999996</c:v>
                </c:pt>
                <c:pt idx="76422">
                  <c:v>-217.61849999999998</c:v>
                </c:pt>
                <c:pt idx="76423">
                  <c:v>-217.61649999999997</c:v>
                </c:pt>
                <c:pt idx="76424">
                  <c:v>-217.61449999999996</c:v>
                </c:pt>
                <c:pt idx="76425">
                  <c:v>-217.61249999999998</c:v>
                </c:pt>
                <c:pt idx="76426">
                  <c:v>-217.61049999999997</c:v>
                </c:pt>
                <c:pt idx="76427">
                  <c:v>-217.60849999999996</c:v>
                </c:pt>
                <c:pt idx="76428">
                  <c:v>-217.60649999999998</c:v>
                </c:pt>
                <c:pt idx="76429">
                  <c:v>-217.60449999999997</c:v>
                </c:pt>
                <c:pt idx="76430">
                  <c:v>-217.60249999999996</c:v>
                </c:pt>
                <c:pt idx="76431">
                  <c:v>-217.60049999999998</c:v>
                </c:pt>
                <c:pt idx="76432">
                  <c:v>-217.59849999999997</c:v>
                </c:pt>
                <c:pt idx="76433">
                  <c:v>-217.59649999999996</c:v>
                </c:pt>
                <c:pt idx="76434">
                  <c:v>-217.59449999999998</c:v>
                </c:pt>
                <c:pt idx="76435">
                  <c:v>-217.59249999999997</c:v>
                </c:pt>
                <c:pt idx="76436">
                  <c:v>-217.59049999999996</c:v>
                </c:pt>
                <c:pt idx="76437">
                  <c:v>-217.58849999999998</c:v>
                </c:pt>
                <c:pt idx="76438">
                  <c:v>-217.58649999999997</c:v>
                </c:pt>
                <c:pt idx="76439">
                  <c:v>-217.58449999999999</c:v>
                </c:pt>
                <c:pt idx="76440">
                  <c:v>-217.58249999999998</c:v>
                </c:pt>
                <c:pt idx="76441">
                  <c:v>-217.58049999999997</c:v>
                </c:pt>
                <c:pt idx="76442">
                  <c:v>-217.57849999999999</c:v>
                </c:pt>
                <c:pt idx="76443">
                  <c:v>-217.57649999999998</c:v>
                </c:pt>
                <c:pt idx="76444">
                  <c:v>-217.57449999999997</c:v>
                </c:pt>
                <c:pt idx="76445">
                  <c:v>-217.57249999999999</c:v>
                </c:pt>
                <c:pt idx="76446">
                  <c:v>-217.57049999999998</c:v>
                </c:pt>
                <c:pt idx="76447">
                  <c:v>-217.56849999999997</c:v>
                </c:pt>
                <c:pt idx="76448">
                  <c:v>-217.56649999999999</c:v>
                </c:pt>
                <c:pt idx="76449">
                  <c:v>-217.56449999999998</c:v>
                </c:pt>
                <c:pt idx="76450">
                  <c:v>-217.56249999999997</c:v>
                </c:pt>
                <c:pt idx="76451">
                  <c:v>-217.56049999999999</c:v>
                </c:pt>
                <c:pt idx="76452">
                  <c:v>-217.55849999999998</c:v>
                </c:pt>
                <c:pt idx="76453">
                  <c:v>-217.55649999999997</c:v>
                </c:pt>
                <c:pt idx="76454">
                  <c:v>-217.55449999999999</c:v>
                </c:pt>
                <c:pt idx="76455">
                  <c:v>-217.55249999999998</c:v>
                </c:pt>
                <c:pt idx="76456">
                  <c:v>-217.55049999999997</c:v>
                </c:pt>
                <c:pt idx="76457">
                  <c:v>-217.54849999999999</c:v>
                </c:pt>
                <c:pt idx="76458">
                  <c:v>-217.54649999999998</c:v>
                </c:pt>
                <c:pt idx="76459">
                  <c:v>-217.54449999999997</c:v>
                </c:pt>
                <c:pt idx="76460">
                  <c:v>-217.54249999999999</c:v>
                </c:pt>
                <c:pt idx="76461">
                  <c:v>-217.54049999999998</c:v>
                </c:pt>
                <c:pt idx="76462">
                  <c:v>-217.53849999999997</c:v>
                </c:pt>
                <c:pt idx="76463">
                  <c:v>-217.53649999999999</c:v>
                </c:pt>
                <c:pt idx="76464">
                  <c:v>-217.53449999999998</c:v>
                </c:pt>
                <c:pt idx="76465">
                  <c:v>-217.53249999999997</c:v>
                </c:pt>
                <c:pt idx="76466">
                  <c:v>-217.53049999999999</c:v>
                </c:pt>
                <c:pt idx="76467">
                  <c:v>-217.52849999999998</c:v>
                </c:pt>
                <c:pt idx="76468">
                  <c:v>-217.52649999999997</c:v>
                </c:pt>
                <c:pt idx="76469">
                  <c:v>-217.52449999999999</c:v>
                </c:pt>
                <c:pt idx="76470">
                  <c:v>-217.52249999999998</c:v>
                </c:pt>
                <c:pt idx="76471">
                  <c:v>-217.52049999999997</c:v>
                </c:pt>
                <c:pt idx="76472">
                  <c:v>-217.51849999999999</c:v>
                </c:pt>
                <c:pt idx="76473">
                  <c:v>-217.51649999999998</c:v>
                </c:pt>
                <c:pt idx="76474">
                  <c:v>-217.51449999999997</c:v>
                </c:pt>
                <c:pt idx="76475">
                  <c:v>-217.51249999999999</c:v>
                </c:pt>
                <c:pt idx="76476">
                  <c:v>-217.51049999999998</c:v>
                </c:pt>
                <c:pt idx="76477">
                  <c:v>-217.50849999999997</c:v>
                </c:pt>
                <c:pt idx="76478">
                  <c:v>-217.50649999999999</c:v>
                </c:pt>
                <c:pt idx="76479">
                  <c:v>-217.50449999999998</c:v>
                </c:pt>
                <c:pt idx="76480">
                  <c:v>-217.50249999999997</c:v>
                </c:pt>
                <c:pt idx="76481">
                  <c:v>-217.50049999999999</c:v>
                </c:pt>
                <c:pt idx="76482">
                  <c:v>-217.49849999999998</c:v>
                </c:pt>
                <c:pt idx="76483">
                  <c:v>-217.49649999999997</c:v>
                </c:pt>
                <c:pt idx="76484">
                  <c:v>-217.49449999999999</c:v>
                </c:pt>
                <c:pt idx="76485">
                  <c:v>-217.49249999999998</c:v>
                </c:pt>
                <c:pt idx="76486">
                  <c:v>-217.49049999999997</c:v>
                </c:pt>
                <c:pt idx="76487">
                  <c:v>-217.48849999999999</c:v>
                </c:pt>
                <c:pt idx="76488">
                  <c:v>-217.48649999999998</c:v>
                </c:pt>
                <c:pt idx="76489">
                  <c:v>-217.48449999999997</c:v>
                </c:pt>
                <c:pt idx="76490">
                  <c:v>-217.48249999999999</c:v>
                </c:pt>
                <c:pt idx="76491">
                  <c:v>-217.48049999999998</c:v>
                </c:pt>
                <c:pt idx="76492">
                  <c:v>-217.47849999999997</c:v>
                </c:pt>
                <c:pt idx="76493">
                  <c:v>-217.47649999999999</c:v>
                </c:pt>
                <c:pt idx="76494">
                  <c:v>-217.47449999999998</c:v>
                </c:pt>
                <c:pt idx="76495">
                  <c:v>-217.47249999999997</c:v>
                </c:pt>
                <c:pt idx="76496">
                  <c:v>-217.47049999999999</c:v>
                </c:pt>
                <c:pt idx="76497">
                  <c:v>-217.46849999999998</c:v>
                </c:pt>
                <c:pt idx="76498">
                  <c:v>-217.46649999999997</c:v>
                </c:pt>
                <c:pt idx="76499">
                  <c:v>-217.46449999999999</c:v>
                </c:pt>
                <c:pt idx="76500">
                  <c:v>-217.46249999999998</c:v>
                </c:pt>
                <c:pt idx="76501">
                  <c:v>-217.46049999999997</c:v>
                </c:pt>
                <c:pt idx="76502">
                  <c:v>-217.45849999999999</c:v>
                </c:pt>
                <c:pt idx="76503">
                  <c:v>-217.45649999999998</c:v>
                </c:pt>
                <c:pt idx="76504">
                  <c:v>-217.45449999999997</c:v>
                </c:pt>
                <c:pt idx="76505">
                  <c:v>-217.45249999999999</c:v>
                </c:pt>
                <c:pt idx="76506">
                  <c:v>-217.45049999999998</c:v>
                </c:pt>
                <c:pt idx="76507">
                  <c:v>-217.44849999999997</c:v>
                </c:pt>
                <c:pt idx="76508">
                  <c:v>-217.44649999999999</c:v>
                </c:pt>
                <c:pt idx="76509">
                  <c:v>-217.44449999999998</c:v>
                </c:pt>
                <c:pt idx="76510">
                  <c:v>-217.44249999999997</c:v>
                </c:pt>
                <c:pt idx="76511">
                  <c:v>-217.44049999999999</c:v>
                </c:pt>
                <c:pt idx="76512">
                  <c:v>-217.43849999999998</c:v>
                </c:pt>
                <c:pt idx="76513">
                  <c:v>-217.43649999999997</c:v>
                </c:pt>
                <c:pt idx="76514">
                  <c:v>-217.43449999999999</c:v>
                </c:pt>
                <c:pt idx="76515">
                  <c:v>-217.43249999999998</c:v>
                </c:pt>
                <c:pt idx="76516">
                  <c:v>-217.43049999999997</c:v>
                </c:pt>
                <c:pt idx="76517">
                  <c:v>-217.42849999999999</c:v>
                </c:pt>
                <c:pt idx="76518">
                  <c:v>-217.42649999999998</c:v>
                </c:pt>
                <c:pt idx="76519">
                  <c:v>-217.42449999999997</c:v>
                </c:pt>
                <c:pt idx="76520">
                  <c:v>-217.42249999999999</c:v>
                </c:pt>
                <c:pt idx="76521">
                  <c:v>-217.42049999999998</c:v>
                </c:pt>
                <c:pt idx="76522">
                  <c:v>-217.41849999999997</c:v>
                </c:pt>
                <c:pt idx="76523">
                  <c:v>-217.41649999999998</c:v>
                </c:pt>
                <c:pt idx="76524">
                  <c:v>-217.41449999999998</c:v>
                </c:pt>
                <c:pt idx="76525">
                  <c:v>-217.41249999999997</c:v>
                </c:pt>
                <c:pt idx="76526">
                  <c:v>-217.41049999999998</c:v>
                </c:pt>
                <c:pt idx="76527">
                  <c:v>-217.40849999999998</c:v>
                </c:pt>
                <c:pt idx="76528">
                  <c:v>-217.40649999999997</c:v>
                </c:pt>
                <c:pt idx="76529">
                  <c:v>-217.40449999999998</c:v>
                </c:pt>
                <c:pt idx="76530">
                  <c:v>-217.40249999999997</c:v>
                </c:pt>
                <c:pt idx="76531">
                  <c:v>-217.40049999999997</c:v>
                </c:pt>
                <c:pt idx="76532">
                  <c:v>-217.39849999999998</c:v>
                </c:pt>
                <c:pt idx="76533">
                  <c:v>-217.39649999999997</c:v>
                </c:pt>
                <c:pt idx="76534">
                  <c:v>-217.39449999999997</c:v>
                </c:pt>
                <c:pt idx="76535">
                  <c:v>-217.39249999999998</c:v>
                </c:pt>
                <c:pt idx="76536">
                  <c:v>-217.39049999999997</c:v>
                </c:pt>
                <c:pt idx="76537">
                  <c:v>-217.38849999999996</c:v>
                </c:pt>
                <c:pt idx="76538">
                  <c:v>-217.38649999999998</c:v>
                </c:pt>
                <c:pt idx="76539">
                  <c:v>-217.38449999999997</c:v>
                </c:pt>
                <c:pt idx="76540">
                  <c:v>-217.38249999999996</c:v>
                </c:pt>
                <c:pt idx="76541">
                  <c:v>-217.38049999999998</c:v>
                </c:pt>
                <c:pt idx="76542">
                  <c:v>-217.37849999999997</c:v>
                </c:pt>
                <c:pt idx="76543">
                  <c:v>-217.37649999999996</c:v>
                </c:pt>
                <c:pt idx="76544">
                  <c:v>-217.37449999999998</c:v>
                </c:pt>
                <c:pt idx="76545">
                  <c:v>-217.37249999999997</c:v>
                </c:pt>
                <c:pt idx="76546">
                  <c:v>-217.37049999999996</c:v>
                </c:pt>
                <c:pt idx="76547">
                  <c:v>-217.36849999999998</c:v>
                </c:pt>
                <c:pt idx="76548">
                  <c:v>-217.36649999999997</c:v>
                </c:pt>
                <c:pt idx="76549">
                  <c:v>-217.36449999999996</c:v>
                </c:pt>
                <c:pt idx="76550">
                  <c:v>-217.36249999999998</c:v>
                </c:pt>
                <c:pt idx="76551">
                  <c:v>-217.36049999999997</c:v>
                </c:pt>
                <c:pt idx="76552">
                  <c:v>-217.35849999999996</c:v>
                </c:pt>
                <c:pt idx="76553">
                  <c:v>-217.35649999999998</c:v>
                </c:pt>
                <c:pt idx="76554">
                  <c:v>-217.35449999999997</c:v>
                </c:pt>
                <c:pt idx="76555">
                  <c:v>-217.35249999999996</c:v>
                </c:pt>
                <c:pt idx="76556">
                  <c:v>-217.35049999999998</c:v>
                </c:pt>
                <c:pt idx="76557">
                  <c:v>-217.34849999999997</c:v>
                </c:pt>
                <c:pt idx="76558">
                  <c:v>-217.34649999999996</c:v>
                </c:pt>
                <c:pt idx="76559">
                  <c:v>-217.34449999999998</c:v>
                </c:pt>
                <c:pt idx="76560">
                  <c:v>-217.34249999999997</c:v>
                </c:pt>
                <c:pt idx="76561">
                  <c:v>-217.34049999999996</c:v>
                </c:pt>
                <c:pt idx="76562">
                  <c:v>-217.33849999999998</c:v>
                </c:pt>
                <c:pt idx="76563">
                  <c:v>-217.33649999999997</c:v>
                </c:pt>
                <c:pt idx="76564">
                  <c:v>-217.33449999999999</c:v>
                </c:pt>
                <c:pt idx="76565">
                  <c:v>-217.33249999999998</c:v>
                </c:pt>
                <c:pt idx="76566">
                  <c:v>-217.33049999999997</c:v>
                </c:pt>
                <c:pt idx="76567">
                  <c:v>-217.32849999999999</c:v>
                </c:pt>
                <c:pt idx="76568">
                  <c:v>-217.32649999999998</c:v>
                </c:pt>
                <c:pt idx="76569">
                  <c:v>-217.32449999999997</c:v>
                </c:pt>
                <c:pt idx="76570">
                  <c:v>-217.32249999999999</c:v>
                </c:pt>
                <c:pt idx="76571">
                  <c:v>-217.32049999999998</c:v>
                </c:pt>
                <c:pt idx="76572">
                  <c:v>-217.31849999999997</c:v>
                </c:pt>
                <c:pt idx="76573">
                  <c:v>-217.31649999999999</c:v>
                </c:pt>
                <c:pt idx="76574">
                  <c:v>-217.31449999999998</c:v>
                </c:pt>
                <c:pt idx="76575">
                  <c:v>-217.31249999999997</c:v>
                </c:pt>
                <c:pt idx="76576">
                  <c:v>-217.31049999999999</c:v>
                </c:pt>
                <c:pt idx="76577">
                  <c:v>-217.30849999999998</c:v>
                </c:pt>
                <c:pt idx="76578">
                  <c:v>-217.30649999999997</c:v>
                </c:pt>
                <c:pt idx="76579">
                  <c:v>-217.30449999999999</c:v>
                </c:pt>
                <c:pt idx="76580">
                  <c:v>-217.30249999999998</c:v>
                </c:pt>
                <c:pt idx="76581">
                  <c:v>-217.30049999999997</c:v>
                </c:pt>
                <c:pt idx="76582">
                  <c:v>-217.29849999999999</c:v>
                </c:pt>
                <c:pt idx="76583">
                  <c:v>-217.29649999999998</c:v>
                </c:pt>
                <c:pt idx="76584">
                  <c:v>-217.29449999999997</c:v>
                </c:pt>
                <c:pt idx="76585">
                  <c:v>-217.29249999999999</c:v>
                </c:pt>
                <c:pt idx="76586">
                  <c:v>-217.29049999999998</c:v>
                </c:pt>
                <c:pt idx="76587">
                  <c:v>-217.28849999999997</c:v>
                </c:pt>
                <c:pt idx="76588">
                  <c:v>-217.28649999999999</c:v>
                </c:pt>
                <c:pt idx="76589">
                  <c:v>-217.28449999999998</c:v>
                </c:pt>
                <c:pt idx="76590">
                  <c:v>-217.28249999999997</c:v>
                </c:pt>
                <c:pt idx="76591">
                  <c:v>-217.28049999999999</c:v>
                </c:pt>
                <c:pt idx="76592">
                  <c:v>-217.27849999999998</c:v>
                </c:pt>
                <c:pt idx="76593">
                  <c:v>-217.27649999999997</c:v>
                </c:pt>
                <c:pt idx="76594">
                  <c:v>-217.27449999999999</c:v>
                </c:pt>
                <c:pt idx="76595">
                  <c:v>-217.27249999999998</c:v>
                </c:pt>
                <c:pt idx="76596">
                  <c:v>-217.27049999999997</c:v>
                </c:pt>
                <c:pt idx="76597">
                  <c:v>-217.26849999999999</c:v>
                </c:pt>
                <c:pt idx="76598">
                  <c:v>-217.26649999999998</c:v>
                </c:pt>
                <c:pt idx="76599">
                  <c:v>-217.26449999999997</c:v>
                </c:pt>
                <c:pt idx="76600">
                  <c:v>-217.26249999999999</c:v>
                </c:pt>
                <c:pt idx="76601">
                  <c:v>-217.26049999999998</c:v>
                </c:pt>
                <c:pt idx="76602">
                  <c:v>-217.25849999999997</c:v>
                </c:pt>
                <c:pt idx="76603">
                  <c:v>-217.25649999999999</c:v>
                </c:pt>
                <c:pt idx="76604">
                  <c:v>-217.25449999999998</c:v>
                </c:pt>
                <c:pt idx="76605">
                  <c:v>-217.25249999999997</c:v>
                </c:pt>
                <c:pt idx="76606">
                  <c:v>-217.25049999999999</c:v>
                </c:pt>
                <c:pt idx="76607">
                  <c:v>-217.24849999999998</c:v>
                </c:pt>
                <c:pt idx="76608">
                  <c:v>-217.24649999999997</c:v>
                </c:pt>
                <c:pt idx="76609">
                  <c:v>-217.24449999999999</c:v>
                </c:pt>
                <c:pt idx="76610">
                  <c:v>-217.24249999999998</c:v>
                </c:pt>
                <c:pt idx="76611">
                  <c:v>-217.24049999999997</c:v>
                </c:pt>
                <c:pt idx="76612">
                  <c:v>-217.23849999999999</c:v>
                </c:pt>
                <c:pt idx="76613">
                  <c:v>-217.23649999999998</c:v>
                </c:pt>
                <c:pt idx="76614">
                  <c:v>-217.23449999999997</c:v>
                </c:pt>
                <c:pt idx="76615">
                  <c:v>-217.23249999999999</c:v>
                </c:pt>
                <c:pt idx="76616">
                  <c:v>-217.23049999999998</c:v>
                </c:pt>
                <c:pt idx="76617">
                  <c:v>-217.22849999999997</c:v>
                </c:pt>
                <c:pt idx="76618">
                  <c:v>-217.22649999999999</c:v>
                </c:pt>
                <c:pt idx="76619">
                  <c:v>-217.22449999999998</c:v>
                </c:pt>
                <c:pt idx="76620">
                  <c:v>-217.22249999999997</c:v>
                </c:pt>
                <c:pt idx="76621">
                  <c:v>-217.22049999999999</c:v>
                </c:pt>
                <c:pt idx="76622">
                  <c:v>-217.21849999999998</c:v>
                </c:pt>
                <c:pt idx="76623">
                  <c:v>-217.21649999999997</c:v>
                </c:pt>
                <c:pt idx="76624">
                  <c:v>-217.21449999999999</c:v>
                </c:pt>
                <c:pt idx="76625">
                  <c:v>-217.21249999999998</c:v>
                </c:pt>
                <c:pt idx="76626">
                  <c:v>-217.21049999999997</c:v>
                </c:pt>
                <c:pt idx="76627">
                  <c:v>-217.20849999999999</c:v>
                </c:pt>
                <c:pt idx="76628">
                  <c:v>-217.20649999999998</c:v>
                </c:pt>
                <c:pt idx="76629">
                  <c:v>-217.20449999999997</c:v>
                </c:pt>
                <c:pt idx="76630">
                  <c:v>-217.20249999999999</c:v>
                </c:pt>
                <c:pt idx="76631">
                  <c:v>-217.20049999999998</c:v>
                </c:pt>
                <c:pt idx="76632">
                  <c:v>-217.19849999999997</c:v>
                </c:pt>
                <c:pt idx="76633">
                  <c:v>-217.19649999999999</c:v>
                </c:pt>
                <c:pt idx="76634">
                  <c:v>-217.19449999999998</c:v>
                </c:pt>
                <c:pt idx="76635">
                  <c:v>-217.19249999999997</c:v>
                </c:pt>
                <c:pt idx="76636">
                  <c:v>-217.19049999999999</c:v>
                </c:pt>
                <c:pt idx="76637">
                  <c:v>-217.18849999999998</c:v>
                </c:pt>
                <c:pt idx="76638">
                  <c:v>-217.18649999999997</c:v>
                </c:pt>
                <c:pt idx="76639">
                  <c:v>-217.18449999999999</c:v>
                </c:pt>
                <c:pt idx="76640">
                  <c:v>-217.18249999999998</c:v>
                </c:pt>
                <c:pt idx="76641">
                  <c:v>-217.18049999999997</c:v>
                </c:pt>
                <c:pt idx="76642">
                  <c:v>-217.17849999999999</c:v>
                </c:pt>
                <c:pt idx="76643">
                  <c:v>-217.17649999999998</c:v>
                </c:pt>
                <c:pt idx="76644">
                  <c:v>-217.17449999999997</c:v>
                </c:pt>
                <c:pt idx="76645">
                  <c:v>-217.17249999999999</c:v>
                </c:pt>
                <c:pt idx="76646">
                  <c:v>-217.17049999999998</c:v>
                </c:pt>
                <c:pt idx="76647">
                  <c:v>-217.16849999999997</c:v>
                </c:pt>
                <c:pt idx="76648">
                  <c:v>-217.16649999999998</c:v>
                </c:pt>
                <c:pt idx="76649">
                  <c:v>-217.16449999999998</c:v>
                </c:pt>
                <c:pt idx="76650">
                  <c:v>-217.16249999999997</c:v>
                </c:pt>
                <c:pt idx="76651">
                  <c:v>-217.16049999999998</c:v>
                </c:pt>
                <c:pt idx="76652">
                  <c:v>-217.15849999999998</c:v>
                </c:pt>
                <c:pt idx="76653">
                  <c:v>-217.15649999999997</c:v>
                </c:pt>
                <c:pt idx="76654">
                  <c:v>-217.15449999999998</c:v>
                </c:pt>
                <c:pt idx="76655">
                  <c:v>-217.15249999999997</c:v>
                </c:pt>
                <c:pt idx="76656">
                  <c:v>-217.15049999999997</c:v>
                </c:pt>
                <c:pt idx="76657">
                  <c:v>-217.14849999999998</c:v>
                </c:pt>
                <c:pt idx="76658">
                  <c:v>-217.14649999999997</c:v>
                </c:pt>
                <c:pt idx="76659">
                  <c:v>-217.14449999999997</c:v>
                </c:pt>
                <c:pt idx="76660">
                  <c:v>-217.14249999999998</c:v>
                </c:pt>
                <c:pt idx="76661">
                  <c:v>-217.14049999999997</c:v>
                </c:pt>
                <c:pt idx="76662">
                  <c:v>-217.13849999999996</c:v>
                </c:pt>
                <c:pt idx="76663">
                  <c:v>-217.13649999999998</c:v>
                </c:pt>
                <c:pt idx="76664">
                  <c:v>-217.13449999999997</c:v>
                </c:pt>
                <c:pt idx="76665">
                  <c:v>-217.13249999999996</c:v>
                </c:pt>
                <c:pt idx="76666">
                  <c:v>-217.13049999999998</c:v>
                </c:pt>
                <c:pt idx="76667">
                  <c:v>-217.12849999999997</c:v>
                </c:pt>
                <c:pt idx="76668">
                  <c:v>-217.12649999999996</c:v>
                </c:pt>
                <c:pt idx="76669">
                  <c:v>-217.12449999999998</c:v>
                </c:pt>
                <c:pt idx="76670">
                  <c:v>-217.12249999999997</c:v>
                </c:pt>
                <c:pt idx="76671">
                  <c:v>-217.12049999999996</c:v>
                </c:pt>
                <c:pt idx="76672">
                  <c:v>-217.11849999999998</c:v>
                </c:pt>
                <c:pt idx="76673">
                  <c:v>-217.11649999999997</c:v>
                </c:pt>
                <c:pt idx="76674">
                  <c:v>-217.11449999999996</c:v>
                </c:pt>
                <c:pt idx="76675">
                  <c:v>-217.11249999999998</c:v>
                </c:pt>
                <c:pt idx="76676">
                  <c:v>-217.11049999999997</c:v>
                </c:pt>
                <c:pt idx="76677">
                  <c:v>-217.10849999999996</c:v>
                </c:pt>
                <c:pt idx="76678">
                  <c:v>-217.10649999999998</c:v>
                </c:pt>
                <c:pt idx="76679">
                  <c:v>-217.10449999999997</c:v>
                </c:pt>
                <c:pt idx="76680">
                  <c:v>-217.10249999999996</c:v>
                </c:pt>
                <c:pt idx="76681">
                  <c:v>-217.10049999999998</c:v>
                </c:pt>
                <c:pt idx="76682">
                  <c:v>-217.09849999999997</c:v>
                </c:pt>
                <c:pt idx="76683">
                  <c:v>-217.09649999999996</c:v>
                </c:pt>
                <c:pt idx="76684">
                  <c:v>-217.09449999999998</c:v>
                </c:pt>
                <c:pt idx="76685">
                  <c:v>-217.09249999999997</c:v>
                </c:pt>
                <c:pt idx="76686">
                  <c:v>-217.09049999999996</c:v>
                </c:pt>
                <c:pt idx="76687">
                  <c:v>-217.08849999999998</c:v>
                </c:pt>
                <c:pt idx="76688">
                  <c:v>-217.08649999999997</c:v>
                </c:pt>
                <c:pt idx="76689">
                  <c:v>-217.08449999999999</c:v>
                </c:pt>
                <c:pt idx="76690">
                  <c:v>-217.08249999999998</c:v>
                </c:pt>
                <c:pt idx="76691">
                  <c:v>-217.08049999999997</c:v>
                </c:pt>
                <c:pt idx="76692">
                  <c:v>-217.07849999999999</c:v>
                </c:pt>
                <c:pt idx="76693">
                  <c:v>-217.07649999999998</c:v>
                </c:pt>
                <c:pt idx="76694">
                  <c:v>-217.07449999999997</c:v>
                </c:pt>
                <c:pt idx="76695">
                  <c:v>-217.07249999999999</c:v>
                </c:pt>
                <c:pt idx="76696">
                  <c:v>-217.07049999999998</c:v>
                </c:pt>
                <c:pt idx="76697">
                  <c:v>-217.06849999999997</c:v>
                </c:pt>
                <c:pt idx="76698">
                  <c:v>-217.06649999999999</c:v>
                </c:pt>
                <c:pt idx="76699">
                  <c:v>-217.06449999999998</c:v>
                </c:pt>
                <c:pt idx="76700">
                  <c:v>-217.06249999999997</c:v>
                </c:pt>
                <c:pt idx="76701">
                  <c:v>-217.06049999999999</c:v>
                </c:pt>
                <c:pt idx="76702">
                  <c:v>-217.05849999999998</c:v>
                </c:pt>
                <c:pt idx="76703">
                  <c:v>-217.05649999999997</c:v>
                </c:pt>
                <c:pt idx="76704">
                  <c:v>-217.05449999999999</c:v>
                </c:pt>
                <c:pt idx="76705">
                  <c:v>-217.05249999999998</c:v>
                </c:pt>
                <c:pt idx="76706">
                  <c:v>-217.05049999999997</c:v>
                </c:pt>
                <c:pt idx="76707">
                  <c:v>-217.04849999999999</c:v>
                </c:pt>
                <c:pt idx="76708">
                  <c:v>-217.04649999999998</c:v>
                </c:pt>
                <c:pt idx="76709">
                  <c:v>-217.04449999999997</c:v>
                </c:pt>
                <c:pt idx="76710">
                  <c:v>-217.04249999999999</c:v>
                </c:pt>
                <c:pt idx="76711">
                  <c:v>-217.04049999999998</c:v>
                </c:pt>
                <c:pt idx="76712">
                  <c:v>-217.03849999999997</c:v>
                </c:pt>
                <c:pt idx="76713">
                  <c:v>-217.03649999999999</c:v>
                </c:pt>
                <c:pt idx="76714">
                  <c:v>-217.03449999999998</c:v>
                </c:pt>
                <c:pt idx="76715">
                  <c:v>-217.03249999999997</c:v>
                </c:pt>
                <c:pt idx="76716">
                  <c:v>-217.03049999999999</c:v>
                </c:pt>
                <c:pt idx="76717">
                  <c:v>-217.02849999999998</c:v>
                </c:pt>
                <c:pt idx="76718">
                  <c:v>-217.02649999999997</c:v>
                </c:pt>
                <c:pt idx="76719">
                  <c:v>-217.02449999999999</c:v>
                </c:pt>
                <c:pt idx="76720">
                  <c:v>-217.02249999999998</c:v>
                </c:pt>
                <c:pt idx="76721">
                  <c:v>-217.02049999999997</c:v>
                </c:pt>
                <c:pt idx="76722">
                  <c:v>-217.01849999999999</c:v>
                </c:pt>
                <c:pt idx="76723">
                  <c:v>-217.01649999999998</c:v>
                </c:pt>
                <c:pt idx="76724">
                  <c:v>-217.01449999999997</c:v>
                </c:pt>
                <c:pt idx="76725">
                  <c:v>-217.01249999999999</c:v>
                </c:pt>
                <c:pt idx="76726">
                  <c:v>-217.01049999999998</c:v>
                </c:pt>
                <c:pt idx="76727">
                  <c:v>-217.00849999999997</c:v>
                </c:pt>
                <c:pt idx="76728">
                  <c:v>-217.00649999999999</c:v>
                </c:pt>
                <c:pt idx="76729">
                  <c:v>-217.00449999999998</c:v>
                </c:pt>
                <c:pt idx="76730">
                  <c:v>-217.00249999999997</c:v>
                </c:pt>
                <c:pt idx="76731">
                  <c:v>-217.00049999999999</c:v>
                </c:pt>
                <c:pt idx="76732">
                  <c:v>-216.99849999999998</c:v>
                </c:pt>
                <c:pt idx="76733">
                  <c:v>-216.99649999999997</c:v>
                </c:pt>
                <c:pt idx="76734">
                  <c:v>-216.99449999999999</c:v>
                </c:pt>
                <c:pt idx="76735">
                  <c:v>-216.99249999999998</c:v>
                </c:pt>
                <c:pt idx="76736">
                  <c:v>-216.99049999999997</c:v>
                </c:pt>
                <c:pt idx="76737">
                  <c:v>-216.98849999999999</c:v>
                </c:pt>
                <c:pt idx="76738">
                  <c:v>-216.98649999999998</c:v>
                </c:pt>
                <c:pt idx="76739">
                  <c:v>-216.98449999999997</c:v>
                </c:pt>
                <c:pt idx="76740">
                  <c:v>-216.98249999999999</c:v>
                </c:pt>
                <c:pt idx="76741">
                  <c:v>-216.98049999999998</c:v>
                </c:pt>
                <c:pt idx="76742">
                  <c:v>-216.97849999999997</c:v>
                </c:pt>
                <c:pt idx="76743">
                  <c:v>-216.97649999999999</c:v>
                </c:pt>
                <c:pt idx="76744">
                  <c:v>-216.97449999999998</c:v>
                </c:pt>
                <c:pt idx="76745">
                  <c:v>-216.97249999999997</c:v>
                </c:pt>
                <c:pt idx="76746">
                  <c:v>-216.97049999999999</c:v>
                </c:pt>
                <c:pt idx="76747">
                  <c:v>-216.96849999999998</c:v>
                </c:pt>
                <c:pt idx="76748">
                  <c:v>-216.96649999999997</c:v>
                </c:pt>
                <c:pt idx="76749">
                  <c:v>-216.96449999999999</c:v>
                </c:pt>
                <c:pt idx="76750">
                  <c:v>-216.96249999999998</c:v>
                </c:pt>
                <c:pt idx="76751">
                  <c:v>-216.96049999999997</c:v>
                </c:pt>
                <c:pt idx="76752">
                  <c:v>-216.95849999999999</c:v>
                </c:pt>
                <c:pt idx="76753">
                  <c:v>-216.95649999999998</c:v>
                </c:pt>
                <c:pt idx="76754">
                  <c:v>-216.95449999999997</c:v>
                </c:pt>
                <c:pt idx="76755">
                  <c:v>-216.95249999999999</c:v>
                </c:pt>
                <c:pt idx="76756">
                  <c:v>-216.95049999999998</c:v>
                </c:pt>
                <c:pt idx="76757">
                  <c:v>-216.94849999999997</c:v>
                </c:pt>
                <c:pt idx="76758">
                  <c:v>-216.94649999999999</c:v>
                </c:pt>
                <c:pt idx="76759">
                  <c:v>-216.94449999999998</c:v>
                </c:pt>
                <c:pt idx="76760">
                  <c:v>-216.94249999999997</c:v>
                </c:pt>
                <c:pt idx="76761">
                  <c:v>-216.94049999999999</c:v>
                </c:pt>
                <c:pt idx="76762">
                  <c:v>-216.93849999999998</c:v>
                </c:pt>
                <c:pt idx="76763">
                  <c:v>-216.93649999999997</c:v>
                </c:pt>
                <c:pt idx="76764">
                  <c:v>-216.93449999999999</c:v>
                </c:pt>
                <c:pt idx="76765">
                  <c:v>-216.93249999999998</c:v>
                </c:pt>
                <c:pt idx="76766">
                  <c:v>-216.93049999999997</c:v>
                </c:pt>
                <c:pt idx="76767">
                  <c:v>-216.92849999999999</c:v>
                </c:pt>
                <c:pt idx="76768">
                  <c:v>-216.92649999999998</c:v>
                </c:pt>
                <c:pt idx="76769">
                  <c:v>-216.92449999999997</c:v>
                </c:pt>
                <c:pt idx="76770">
                  <c:v>-216.92249999999999</c:v>
                </c:pt>
                <c:pt idx="76771">
                  <c:v>-216.92049999999998</c:v>
                </c:pt>
                <c:pt idx="76772">
                  <c:v>-216.91849999999997</c:v>
                </c:pt>
                <c:pt idx="76773">
                  <c:v>-216.91649999999998</c:v>
                </c:pt>
                <c:pt idx="76774">
                  <c:v>-216.91449999999998</c:v>
                </c:pt>
                <c:pt idx="76775">
                  <c:v>-216.91249999999997</c:v>
                </c:pt>
                <c:pt idx="76776">
                  <c:v>-216.91049999999998</c:v>
                </c:pt>
                <c:pt idx="76777">
                  <c:v>-216.90849999999998</c:v>
                </c:pt>
                <c:pt idx="76778">
                  <c:v>-216.90649999999997</c:v>
                </c:pt>
                <c:pt idx="76779">
                  <c:v>-216.90449999999998</c:v>
                </c:pt>
                <c:pt idx="76780">
                  <c:v>-216.90249999999997</c:v>
                </c:pt>
                <c:pt idx="76781">
                  <c:v>-216.90049999999997</c:v>
                </c:pt>
                <c:pt idx="76782">
                  <c:v>-216.89849999999998</c:v>
                </c:pt>
                <c:pt idx="76783">
                  <c:v>-216.89649999999997</c:v>
                </c:pt>
                <c:pt idx="76784">
                  <c:v>-216.89449999999997</c:v>
                </c:pt>
                <c:pt idx="76785">
                  <c:v>-216.89249999999998</c:v>
                </c:pt>
                <c:pt idx="76786">
                  <c:v>-216.89049999999997</c:v>
                </c:pt>
                <c:pt idx="76787">
                  <c:v>-216.88849999999996</c:v>
                </c:pt>
                <c:pt idx="76788">
                  <c:v>-216.88649999999998</c:v>
                </c:pt>
                <c:pt idx="76789">
                  <c:v>-216.88449999999997</c:v>
                </c:pt>
                <c:pt idx="76790">
                  <c:v>-216.88249999999996</c:v>
                </c:pt>
                <c:pt idx="76791">
                  <c:v>-216.88049999999998</c:v>
                </c:pt>
                <c:pt idx="76792">
                  <c:v>-216.87849999999997</c:v>
                </c:pt>
                <c:pt idx="76793">
                  <c:v>-216.87649999999996</c:v>
                </c:pt>
                <c:pt idx="76794">
                  <c:v>-216.87449999999998</c:v>
                </c:pt>
                <c:pt idx="76795">
                  <c:v>-216.87249999999997</c:v>
                </c:pt>
                <c:pt idx="76796">
                  <c:v>-216.87049999999996</c:v>
                </c:pt>
                <c:pt idx="76797">
                  <c:v>-216.86849999999998</c:v>
                </c:pt>
                <c:pt idx="76798">
                  <c:v>-216.86649999999997</c:v>
                </c:pt>
                <c:pt idx="76799">
                  <c:v>-216.86449999999996</c:v>
                </c:pt>
                <c:pt idx="76800">
                  <c:v>-216.86249999999998</c:v>
                </c:pt>
                <c:pt idx="76801">
                  <c:v>-216.86049999999997</c:v>
                </c:pt>
                <c:pt idx="76802">
                  <c:v>-216.85849999999996</c:v>
                </c:pt>
                <c:pt idx="76803">
                  <c:v>-216.85649999999998</c:v>
                </c:pt>
                <c:pt idx="76804">
                  <c:v>-216.85449999999997</c:v>
                </c:pt>
                <c:pt idx="76805">
                  <c:v>-216.85249999999996</c:v>
                </c:pt>
                <c:pt idx="76806">
                  <c:v>-216.85049999999998</c:v>
                </c:pt>
                <c:pt idx="76807">
                  <c:v>-216.84849999999997</c:v>
                </c:pt>
                <c:pt idx="76808">
                  <c:v>-216.84649999999996</c:v>
                </c:pt>
                <c:pt idx="76809">
                  <c:v>-216.84449999999998</c:v>
                </c:pt>
                <c:pt idx="76810">
                  <c:v>-216.84249999999997</c:v>
                </c:pt>
                <c:pt idx="76811">
                  <c:v>-216.84049999999996</c:v>
                </c:pt>
                <c:pt idx="76812">
                  <c:v>-216.83849999999998</c:v>
                </c:pt>
                <c:pt idx="76813">
                  <c:v>-216.83649999999997</c:v>
                </c:pt>
                <c:pt idx="76814">
                  <c:v>-216.83449999999999</c:v>
                </c:pt>
                <c:pt idx="76815">
                  <c:v>-216.83249999999998</c:v>
                </c:pt>
                <c:pt idx="76816">
                  <c:v>-216.83049999999997</c:v>
                </c:pt>
                <c:pt idx="76817">
                  <c:v>-216.82849999999999</c:v>
                </c:pt>
                <c:pt idx="76818">
                  <c:v>-216.82649999999998</c:v>
                </c:pt>
                <c:pt idx="76819">
                  <c:v>-216.82449999999997</c:v>
                </c:pt>
                <c:pt idx="76820">
                  <c:v>-216.82249999999999</c:v>
                </c:pt>
                <c:pt idx="76821">
                  <c:v>-216.82049999999998</c:v>
                </c:pt>
                <c:pt idx="76822">
                  <c:v>-216.81849999999997</c:v>
                </c:pt>
                <c:pt idx="76823">
                  <c:v>-216.81649999999999</c:v>
                </c:pt>
                <c:pt idx="76824">
                  <c:v>-216.81449999999998</c:v>
                </c:pt>
                <c:pt idx="76825">
                  <c:v>-216.81249999999997</c:v>
                </c:pt>
                <c:pt idx="76826">
                  <c:v>-216.81049999999999</c:v>
                </c:pt>
                <c:pt idx="76827">
                  <c:v>-216.80849999999998</c:v>
                </c:pt>
                <c:pt idx="76828">
                  <c:v>-216.80649999999997</c:v>
                </c:pt>
                <c:pt idx="76829">
                  <c:v>-216.80449999999999</c:v>
                </c:pt>
                <c:pt idx="76830">
                  <c:v>-216.80249999999998</c:v>
                </c:pt>
                <c:pt idx="76831">
                  <c:v>-216.80049999999997</c:v>
                </c:pt>
                <c:pt idx="76832">
                  <c:v>-216.79849999999999</c:v>
                </c:pt>
                <c:pt idx="76833">
                  <c:v>-216.79649999999998</c:v>
                </c:pt>
                <c:pt idx="76834">
                  <c:v>-216.79449999999997</c:v>
                </c:pt>
                <c:pt idx="76835">
                  <c:v>-216.79249999999999</c:v>
                </c:pt>
                <c:pt idx="76836">
                  <c:v>-216.79049999999998</c:v>
                </c:pt>
                <c:pt idx="76837">
                  <c:v>-216.78849999999997</c:v>
                </c:pt>
                <c:pt idx="76838">
                  <c:v>-216.78649999999999</c:v>
                </c:pt>
                <c:pt idx="76839">
                  <c:v>-216.78449999999998</c:v>
                </c:pt>
                <c:pt idx="76840">
                  <c:v>-216.78249999999997</c:v>
                </c:pt>
                <c:pt idx="76841">
                  <c:v>-216.78049999999999</c:v>
                </c:pt>
                <c:pt idx="76842">
                  <c:v>-216.77849999999998</c:v>
                </c:pt>
                <c:pt idx="76843">
                  <c:v>-216.77649999999997</c:v>
                </c:pt>
                <c:pt idx="76844">
                  <c:v>-216.77449999999999</c:v>
                </c:pt>
                <c:pt idx="76845">
                  <c:v>-216.77249999999998</c:v>
                </c:pt>
                <c:pt idx="76846">
                  <c:v>-216.77049999999997</c:v>
                </c:pt>
                <c:pt idx="76847">
                  <c:v>-216.76849999999999</c:v>
                </c:pt>
                <c:pt idx="76848">
                  <c:v>-216.76649999999998</c:v>
                </c:pt>
                <c:pt idx="76849">
                  <c:v>-216.76449999999997</c:v>
                </c:pt>
                <c:pt idx="76850">
                  <c:v>-216.76249999999999</c:v>
                </c:pt>
                <c:pt idx="76851">
                  <c:v>-216.76049999999998</c:v>
                </c:pt>
                <c:pt idx="76852">
                  <c:v>-216.75849999999997</c:v>
                </c:pt>
                <c:pt idx="76853">
                  <c:v>-216.75649999999999</c:v>
                </c:pt>
                <c:pt idx="76854">
                  <c:v>-216.75449999999998</c:v>
                </c:pt>
                <c:pt idx="76855">
                  <c:v>-216.75249999999997</c:v>
                </c:pt>
                <c:pt idx="76856">
                  <c:v>-216.75049999999999</c:v>
                </c:pt>
                <c:pt idx="76857">
                  <c:v>-216.74849999999998</c:v>
                </c:pt>
                <c:pt idx="76858">
                  <c:v>-216.74649999999997</c:v>
                </c:pt>
                <c:pt idx="76859">
                  <c:v>-216.74449999999999</c:v>
                </c:pt>
                <c:pt idx="76860">
                  <c:v>-216.74249999999998</c:v>
                </c:pt>
                <c:pt idx="76861">
                  <c:v>-216.74049999999997</c:v>
                </c:pt>
                <c:pt idx="76862">
                  <c:v>-216.73849999999999</c:v>
                </c:pt>
                <c:pt idx="76863">
                  <c:v>-216.73649999999998</c:v>
                </c:pt>
                <c:pt idx="76864">
                  <c:v>-216.73449999999997</c:v>
                </c:pt>
                <c:pt idx="76865">
                  <c:v>-216.73249999999999</c:v>
                </c:pt>
                <c:pt idx="76866">
                  <c:v>-216.73049999999998</c:v>
                </c:pt>
                <c:pt idx="76867">
                  <c:v>-216.72849999999997</c:v>
                </c:pt>
                <c:pt idx="76868">
                  <c:v>-216.72649999999999</c:v>
                </c:pt>
                <c:pt idx="76869">
                  <c:v>-216.72449999999998</c:v>
                </c:pt>
                <c:pt idx="76870">
                  <c:v>-216.72249999999997</c:v>
                </c:pt>
                <c:pt idx="76871">
                  <c:v>-216.72049999999999</c:v>
                </c:pt>
                <c:pt idx="76872">
                  <c:v>-216.71849999999998</c:v>
                </c:pt>
                <c:pt idx="76873">
                  <c:v>-216.71649999999997</c:v>
                </c:pt>
                <c:pt idx="76874">
                  <c:v>-216.71449999999999</c:v>
                </c:pt>
                <c:pt idx="76875">
                  <c:v>-216.71249999999998</c:v>
                </c:pt>
                <c:pt idx="76876">
                  <c:v>-216.71049999999997</c:v>
                </c:pt>
                <c:pt idx="76877">
                  <c:v>-216.70849999999999</c:v>
                </c:pt>
                <c:pt idx="76878">
                  <c:v>-216.70649999999998</c:v>
                </c:pt>
                <c:pt idx="76879">
                  <c:v>-216.70449999999997</c:v>
                </c:pt>
                <c:pt idx="76880">
                  <c:v>-216.70249999999999</c:v>
                </c:pt>
                <c:pt idx="76881">
                  <c:v>-216.70049999999998</c:v>
                </c:pt>
                <c:pt idx="76882">
                  <c:v>-216.69849999999997</c:v>
                </c:pt>
                <c:pt idx="76883">
                  <c:v>-216.69649999999999</c:v>
                </c:pt>
                <c:pt idx="76884">
                  <c:v>-216.69449999999998</c:v>
                </c:pt>
                <c:pt idx="76885">
                  <c:v>-216.69249999999997</c:v>
                </c:pt>
                <c:pt idx="76886">
                  <c:v>-216.69049999999999</c:v>
                </c:pt>
                <c:pt idx="76887">
                  <c:v>-216.68849999999998</c:v>
                </c:pt>
                <c:pt idx="76888">
                  <c:v>-216.68649999999997</c:v>
                </c:pt>
                <c:pt idx="76889">
                  <c:v>-216.68449999999999</c:v>
                </c:pt>
                <c:pt idx="76890">
                  <c:v>-216.68249999999998</c:v>
                </c:pt>
                <c:pt idx="76891">
                  <c:v>-216.68049999999997</c:v>
                </c:pt>
                <c:pt idx="76892">
                  <c:v>-216.67849999999999</c:v>
                </c:pt>
                <c:pt idx="76893">
                  <c:v>-216.67649999999998</c:v>
                </c:pt>
                <c:pt idx="76894">
                  <c:v>-216.67449999999997</c:v>
                </c:pt>
                <c:pt idx="76895">
                  <c:v>-216.67249999999999</c:v>
                </c:pt>
                <c:pt idx="76896">
                  <c:v>-216.67049999999998</c:v>
                </c:pt>
                <c:pt idx="76897">
                  <c:v>-216.66849999999997</c:v>
                </c:pt>
                <c:pt idx="76898">
                  <c:v>-216.66649999999998</c:v>
                </c:pt>
                <c:pt idx="76899">
                  <c:v>-216.66449999999998</c:v>
                </c:pt>
                <c:pt idx="76900">
                  <c:v>-216.66249999999997</c:v>
                </c:pt>
                <c:pt idx="76901">
                  <c:v>-216.66049999999998</c:v>
                </c:pt>
                <c:pt idx="76902">
                  <c:v>-216.65849999999998</c:v>
                </c:pt>
                <c:pt idx="76903">
                  <c:v>-216.65649999999997</c:v>
                </c:pt>
                <c:pt idx="76904">
                  <c:v>-216.65449999999998</c:v>
                </c:pt>
                <c:pt idx="76905">
                  <c:v>-216.65249999999997</c:v>
                </c:pt>
                <c:pt idx="76906">
                  <c:v>-216.65049999999997</c:v>
                </c:pt>
                <c:pt idx="76907">
                  <c:v>-216.64849999999998</c:v>
                </c:pt>
                <c:pt idx="76908">
                  <c:v>-216.64649999999997</c:v>
                </c:pt>
                <c:pt idx="76909">
                  <c:v>-216.64449999999997</c:v>
                </c:pt>
                <c:pt idx="76910">
                  <c:v>-216.64249999999998</c:v>
                </c:pt>
                <c:pt idx="76911">
                  <c:v>-216.64049999999997</c:v>
                </c:pt>
                <c:pt idx="76912">
                  <c:v>-216.63849999999996</c:v>
                </c:pt>
                <c:pt idx="76913">
                  <c:v>-216.63649999999998</c:v>
                </c:pt>
                <c:pt idx="76914">
                  <c:v>-216.63449999999997</c:v>
                </c:pt>
                <c:pt idx="76915">
                  <c:v>-216.63249999999996</c:v>
                </c:pt>
                <c:pt idx="76916">
                  <c:v>-216.63049999999998</c:v>
                </c:pt>
                <c:pt idx="76917">
                  <c:v>-216.62849999999997</c:v>
                </c:pt>
                <c:pt idx="76918">
                  <c:v>-216.62649999999996</c:v>
                </c:pt>
                <c:pt idx="76919">
                  <c:v>-216.62449999999998</c:v>
                </c:pt>
                <c:pt idx="76920">
                  <c:v>-216.62249999999997</c:v>
                </c:pt>
                <c:pt idx="76921">
                  <c:v>-216.62049999999996</c:v>
                </c:pt>
                <c:pt idx="76922">
                  <c:v>-216.61849999999998</c:v>
                </c:pt>
                <c:pt idx="76923">
                  <c:v>-216.61649999999997</c:v>
                </c:pt>
                <c:pt idx="76924">
                  <c:v>-216.61449999999996</c:v>
                </c:pt>
                <c:pt idx="76925">
                  <c:v>-216.61249999999998</c:v>
                </c:pt>
                <c:pt idx="76926">
                  <c:v>-216.61049999999997</c:v>
                </c:pt>
                <c:pt idx="76927">
                  <c:v>-216.60849999999996</c:v>
                </c:pt>
                <c:pt idx="76928">
                  <c:v>-216.60649999999998</c:v>
                </c:pt>
                <c:pt idx="76929">
                  <c:v>-216.60449999999997</c:v>
                </c:pt>
                <c:pt idx="76930">
                  <c:v>-216.60249999999996</c:v>
                </c:pt>
                <c:pt idx="76931">
                  <c:v>-216.60049999999998</c:v>
                </c:pt>
                <c:pt idx="76932">
                  <c:v>-216.59849999999997</c:v>
                </c:pt>
                <c:pt idx="76933">
                  <c:v>-216.59649999999996</c:v>
                </c:pt>
                <c:pt idx="76934">
                  <c:v>-216.59449999999998</c:v>
                </c:pt>
                <c:pt idx="76935">
                  <c:v>-216.59249999999997</c:v>
                </c:pt>
                <c:pt idx="76936">
                  <c:v>-216.59049999999996</c:v>
                </c:pt>
                <c:pt idx="76937">
                  <c:v>-216.58849999999998</c:v>
                </c:pt>
                <c:pt idx="76938">
                  <c:v>-216.58649999999997</c:v>
                </c:pt>
                <c:pt idx="76939">
                  <c:v>-216.58449999999999</c:v>
                </c:pt>
                <c:pt idx="76940">
                  <c:v>-216.58249999999998</c:v>
                </c:pt>
                <c:pt idx="76941">
                  <c:v>-216.58049999999997</c:v>
                </c:pt>
                <c:pt idx="76942">
                  <c:v>-216.57849999999999</c:v>
                </c:pt>
                <c:pt idx="76943">
                  <c:v>-216.57649999999998</c:v>
                </c:pt>
                <c:pt idx="76944">
                  <c:v>-216.57449999999997</c:v>
                </c:pt>
                <c:pt idx="76945">
                  <c:v>-216.57249999999999</c:v>
                </c:pt>
                <c:pt idx="76946">
                  <c:v>-216.57049999999998</c:v>
                </c:pt>
                <c:pt idx="76947">
                  <c:v>-216.56849999999997</c:v>
                </c:pt>
                <c:pt idx="76948">
                  <c:v>-216.56649999999999</c:v>
                </c:pt>
                <c:pt idx="76949">
                  <c:v>-216.56449999999998</c:v>
                </c:pt>
                <c:pt idx="76950">
                  <c:v>-216.56249999999997</c:v>
                </c:pt>
                <c:pt idx="76951">
                  <c:v>-216.56049999999999</c:v>
                </c:pt>
                <c:pt idx="76952">
                  <c:v>-216.55849999999998</c:v>
                </c:pt>
                <c:pt idx="76953">
                  <c:v>-216.55649999999997</c:v>
                </c:pt>
                <c:pt idx="76954">
                  <c:v>-216.55449999999999</c:v>
                </c:pt>
                <c:pt idx="76955">
                  <c:v>-216.55249999999998</c:v>
                </c:pt>
                <c:pt idx="76956">
                  <c:v>-216.55049999999997</c:v>
                </c:pt>
                <c:pt idx="76957">
                  <c:v>-216.54849999999999</c:v>
                </c:pt>
                <c:pt idx="76958">
                  <c:v>-216.54649999999998</c:v>
                </c:pt>
                <c:pt idx="76959">
                  <c:v>-216.54449999999997</c:v>
                </c:pt>
                <c:pt idx="76960">
                  <c:v>-216.54249999999999</c:v>
                </c:pt>
                <c:pt idx="76961">
                  <c:v>-216.54049999999998</c:v>
                </c:pt>
                <c:pt idx="76962">
                  <c:v>-216.53849999999997</c:v>
                </c:pt>
                <c:pt idx="76963">
                  <c:v>-216.53649999999999</c:v>
                </c:pt>
                <c:pt idx="76964">
                  <c:v>-216.53449999999998</c:v>
                </c:pt>
                <c:pt idx="76965">
                  <c:v>-216.53249999999997</c:v>
                </c:pt>
                <c:pt idx="76966">
                  <c:v>-216.53049999999999</c:v>
                </c:pt>
                <c:pt idx="76967">
                  <c:v>-216.52849999999998</c:v>
                </c:pt>
                <c:pt idx="76968">
                  <c:v>-216.52649999999997</c:v>
                </c:pt>
                <c:pt idx="76969">
                  <c:v>-216.52449999999999</c:v>
                </c:pt>
                <c:pt idx="76970">
                  <c:v>-216.52249999999998</c:v>
                </c:pt>
                <c:pt idx="76971">
                  <c:v>-216.52049999999997</c:v>
                </c:pt>
                <c:pt idx="76972">
                  <c:v>-216.51849999999999</c:v>
                </c:pt>
                <c:pt idx="76973">
                  <c:v>-216.51649999999998</c:v>
                </c:pt>
                <c:pt idx="76974">
                  <c:v>-216.51449999999997</c:v>
                </c:pt>
                <c:pt idx="76975">
                  <c:v>-216.51249999999999</c:v>
                </c:pt>
                <c:pt idx="76976">
                  <c:v>-216.51049999999998</c:v>
                </c:pt>
                <c:pt idx="76977">
                  <c:v>-216.50849999999997</c:v>
                </c:pt>
                <c:pt idx="76978">
                  <c:v>-216.50649999999999</c:v>
                </c:pt>
                <c:pt idx="76979">
                  <c:v>-216.50449999999998</c:v>
                </c:pt>
                <c:pt idx="76980">
                  <c:v>-216.50249999999997</c:v>
                </c:pt>
                <c:pt idx="76981">
                  <c:v>-216.50049999999999</c:v>
                </c:pt>
                <c:pt idx="76982">
                  <c:v>-216.49849999999998</c:v>
                </c:pt>
                <c:pt idx="76983">
                  <c:v>-216.49649999999997</c:v>
                </c:pt>
                <c:pt idx="76984">
                  <c:v>-216.49449999999999</c:v>
                </c:pt>
                <c:pt idx="76985">
                  <c:v>-216.49249999999998</c:v>
                </c:pt>
                <c:pt idx="76986">
                  <c:v>-216.49049999999997</c:v>
                </c:pt>
                <c:pt idx="76987">
                  <c:v>-216.48849999999999</c:v>
                </c:pt>
                <c:pt idx="76988">
                  <c:v>-216.48649999999998</c:v>
                </c:pt>
                <c:pt idx="76989">
                  <c:v>-216.48449999999997</c:v>
                </c:pt>
                <c:pt idx="76990">
                  <c:v>-216.48249999999999</c:v>
                </c:pt>
                <c:pt idx="76991">
                  <c:v>-216.48049999999998</c:v>
                </c:pt>
                <c:pt idx="76992">
                  <c:v>-216.47849999999997</c:v>
                </c:pt>
                <c:pt idx="76993">
                  <c:v>-216.47649999999999</c:v>
                </c:pt>
                <c:pt idx="76994">
                  <c:v>-216.47449999999998</c:v>
                </c:pt>
                <c:pt idx="76995">
                  <c:v>-216.47249999999997</c:v>
                </c:pt>
                <c:pt idx="76996">
                  <c:v>-216.47049999999999</c:v>
                </c:pt>
                <c:pt idx="76997">
                  <c:v>-216.46849999999998</c:v>
                </c:pt>
                <c:pt idx="76998">
                  <c:v>-216.46649999999997</c:v>
                </c:pt>
                <c:pt idx="76999">
                  <c:v>-216.46449999999999</c:v>
                </c:pt>
                <c:pt idx="77000">
                  <c:v>-216.46249999999998</c:v>
                </c:pt>
                <c:pt idx="77001">
                  <c:v>-216.46049999999997</c:v>
                </c:pt>
                <c:pt idx="77002">
                  <c:v>-216.45849999999999</c:v>
                </c:pt>
                <c:pt idx="77003">
                  <c:v>-216.45649999999998</c:v>
                </c:pt>
                <c:pt idx="77004">
                  <c:v>-216.45449999999997</c:v>
                </c:pt>
                <c:pt idx="77005">
                  <c:v>-216.45249999999999</c:v>
                </c:pt>
                <c:pt idx="77006">
                  <c:v>-216.45049999999998</c:v>
                </c:pt>
                <c:pt idx="77007">
                  <c:v>-216.44849999999997</c:v>
                </c:pt>
                <c:pt idx="77008">
                  <c:v>-216.44649999999999</c:v>
                </c:pt>
                <c:pt idx="77009">
                  <c:v>-216.44449999999998</c:v>
                </c:pt>
                <c:pt idx="77010">
                  <c:v>-216.44249999999997</c:v>
                </c:pt>
                <c:pt idx="77011">
                  <c:v>-216.44049999999999</c:v>
                </c:pt>
                <c:pt idx="77012">
                  <c:v>-216.43849999999998</c:v>
                </c:pt>
                <c:pt idx="77013">
                  <c:v>-216.43649999999997</c:v>
                </c:pt>
                <c:pt idx="77014">
                  <c:v>-216.43449999999999</c:v>
                </c:pt>
                <c:pt idx="77015">
                  <c:v>-216.43249999999998</c:v>
                </c:pt>
                <c:pt idx="77016">
                  <c:v>-216.43049999999997</c:v>
                </c:pt>
                <c:pt idx="77017">
                  <c:v>-216.42849999999999</c:v>
                </c:pt>
                <c:pt idx="77018">
                  <c:v>-216.42649999999998</c:v>
                </c:pt>
                <c:pt idx="77019">
                  <c:v>-216.42449999999997</c:v>
                </c:pt>
                <c:pt idx="77020">
                  <c:v>-216.42249999999999</c:v>
                </c:pt>
                <c:pt idx="77021">
                  <c:v>-216.42049999999998</c:v>
                </c:pt>
                <c:pt idx="77022">
                  <c:v>-216.41849999999997</c:v>
                </c:pt>
                <c:pt idx="77023">
                  <c:v>-216.41649999999998</c:v>
                </c:pt>
                <c:pt idx="77024">
                  <c:v>-216.41449999999998</c:v>
                </c:pt>
                <c:pt idx="77025">
                  <c:v>-216.41249999999997</c:v>
                </c:pt>
                <c:pt idx="77026">
                  <c:v>-216.41049999999998</c:v>
                </c:pt>
                <c:pt idx="77027">
                  <c:v>-216.40849999999998</c:v>
                </c:pt>
                <c:pt idx="77028">
                  <c:v>-216.40649999999997</c:v>
                </c:pt>
                <c:pt idx="77029">
                  <c:v>-216.40449999999998</c:v>
                </c:pt>
                <c:pt idx="77030">
                  <c:v>-216.40249999999997</c:v>
                </c:pt>
                <c:pt idx="77031">
                  <c:v>-216.40049999999997</c:v>
                </c:pt>
                <c:pt idx="77032">
                  <c:v>-216.39849999999998</c:v>
                </c:pt>
                <c:pt idx="77033">
                  <c:v>-216.39649999999997</c:v>
                </c:pt>
                <c:pt idx="77034">
                  <c:v>-216.39449999999997</c:v>
                </c:pt>
                <c:pt idx="77035">
                  <c:v>-216.39249999999998</c:v>
                </c:pt>
                <c:pt idx="77036">
                  <c:v>-216.39049999999997</c:v>
                </c:pt>
                <c:pt idx="77037">
                  <c:v>-216.38849999999996</c:v>
                </c:pt>
                <c:pt idx="77038">
                  <c:v>-216.38649999999998</c:v>
                </c:pt>
                <c:pt idx="77039">
                  <c:v>-216.38449999999997</c:v>
                </c:pt>
                <c:pt idx="77040">
                  <c:v>-216.38249999999996</c:v>
                </c:pt>
                <c:pt idx="77041">
                  <c:v>-216.38049999999998</c:v>
                </c:pt>
                <c:pt idx="77042">
                  <c:v>-216.37849999999997</c:v>
                </c:pt>
                <c:pt idx="77043">
                  <c:v>-216.37649999999996</c:v>
                </c:pt>
                <c:pt idx="77044">
                  <c:v>-216.37449999999998</c:v>
                </c:pt>
                <c:pt idx="77045">
                  <c:v>-216.37249999999997</c:v>
                </c:pt>
                <c:pt idx="77046">
                  <c:v>-216.37049999999996</c:v>
                </c:pt>
                <c:pt idx="77047">
                  <c:v>-216.36849999999998</c:v>
                </c:pt>
                <c:pt idx="77048">
                  <c:v>-216.36649999999997</c:v>
                </c:pt>
                <c:pt idx="77049">
                  <c:v>-216.36449999999996</c:v>
                </c:pt>
                <c:pt idx="77050">
                  <c:v>-216.36249999999998</c:v>
                </c:pt>
                <c:pt idx="77051">
                  <c:v>-216.36049999999997</c:v>
                </c:pt>
                <c:pt idx="77052">
                  <c:v>-216.35849999999996</c:v>
                </c:pt>
                <c:pt idx="77053">
                  <c:v>-216.35649999999998</c:v>
                </c:pt>
                <c:pt idx="77054">
                  <c:v>-216.35449999999997</c:v>
                </c:pt>
                <c:pt idx="77055">
                  <c:v>-216.35249999999996</c:v>
                </c:pt>
                <c:pt idx="77056">
                  <c:v>-216.35049999999998</c:v>
                </c:pt>
                <c:pt idx="77057">
                  <c:v>-216.34849999999997</c:v>
                </c:pt>
                <c:pt idx="77058">
                  <c:v>-216.34649999999996</c:v>
                </c:pt>
                <c:pt idx="77059">
                  <c:v>-216.34449999999998</c:v>
                </c:pt>
                <c:pt idx="77060">
                  <c:v>-216.34249999999997</c:v>
                </c:pt>
                <c:pt idx="77061">
                  <c:v>-216.34049999999996</c:v>
                </c:pt>
                <c:pt idx="77062">
                  <c:v>-216.33849999999998</c:v>
                </c:pt>
                <c:pt idx="77063">
                  <c:v>-216.33649999999997</c:v>
                </c:pt>
                <c:pt idx="77064">
                  <c:v>-216.33449999999999</c:v>
                </c:pt>
                <c:pt idx="77065">
                  <c:v>-216.33249999999998</c:v>
                </c:pt>
                <c:pt idx="77066">
                  <c:v>-216.33049999999997</c:v>
                </c:pt>
                <c:pt idx="77067">
                  <c:v>-216.32849999999999</c:v>
                </c:pt>
                <c:pt idx="77068">
                  <c:v>-216.32649999999998</c:v>
                </c:pt>
                <c:pt idx="77069">
                  <c:v>-216.32449999999997</c:v>
                </c:pt>
                <c:pt idx="77070">
                  <c:v>-216.32249999999999</c:v>
                </c:pt>
                <c:pt idx="77071">
                  <c:v>-216.32049999999998</c:v>
                </c:pt>
                <c:pt idx="77072">
                  <c:v>-216.31849999999997</c:v>
                </c:pt>
                <c:pt idx="77073">
                  <c:v>-216.31649999999999</c:v>
                </c:pt>
                <c:pt idx="77074">
                  <c:v>-216.31449999999998</c:v>
                </c:pt>
                <c:pt idx="77075">
                  <c:v>-216.31249999999997</c:v>
                </c:pt>
                <c:pt idx="77076">
                  <c:v>-216.31049999999999</c:v>
                </c:pt>
                <c:pt idx="77077">
                  <c:v>-216.30849999999998</c:v>
                </c:pt>
                <c:pt idx="77078">
                  <c:v>-216.30649999999997</c:v>
                </c:pt>
                <c:pt idx="77079">
                  <c:v>-216.30449999999999</c:v>
                </c:pt>
                <c:pt idx="77080">
                  <c:v>-216.30249999999998</c:v>
                </c:pt>
                <c:pt idx="77081">
                  <c:v>-216.30049999999997</c:v>
                </c:pt>
                <c:pt idx="77082">
                  <c:v>-216.29849999999999</c:v>
                </c:pt>
                <c:pt idx="77083">
                  <c:v>-216.29649999999998</c:v>
                </c:pt>
                <c:pt idx="77084">
                  <c:v>-216.29449999999997</c:v>
                </c:pt>
                <c:pt idx="77085">
                  <c:v>-216.29249999999999</c:v>
                </c:pt>
                <c:pt idx="77086">
                  <c:v>-216.29049999999998</c:v>
                </c:pt>
                <c:pt idx="77087">
                  <c:v>-216.28849999999997</c:v>
                </c:pt>
                <c:pt idx="77088">
                  <c:v>-216.28649999999999</c:v>
                </c:pt>
                <c:pt idx="77089">
                  <c:v>-216.28449999999998</c:v>
                </c:pt>
                <c:pt idx="77090">
                  <c:v>-216.28249999999997</c:v>
                </c:pt>
                <c:pt idx="77091">
                  <c:v>-216.28049999999999</c:v>
                </c:pt>
                <c:pt idx="77092">
                  <c:v>-216.27849999999998</c:v>
                </c:pt>
                <c:pt idx="77093">
                  <c:v>-216.27649999999997</c:v>
                </c:pt>
                <c:pt idx="77094">
                  <c:v>-216.27449999999999</c:v>
                </c:pt>
                <c:pt idx="77095">
                  <c:v>-216.27249999999998</c:v>
                </c:pt>
                <c:pt idx="77096">
                  <c:v>-216.27049999999997</c:v>
                </c:pt>
                <c:pt idx="77097">
                  <c:v>-216.26849999999999</c:v>
                </c:pt>
                <c:pt idx="77098">
                  <c:v>-216.26649999999998</c:v>
                </c:pt>
                <c:pt idx="77099">
                  <c:v>-216.26449999999997</c:v>
                </c:pt>
                <c:pt idx="77100">
                  <c:v>-216.26249999999999</c:v>
                </c:pt>
                <c:pt idx="77101">
                  <c:v>-216.26049999999998</c:v>
                </c:pt>
                <c:pt idx="77102">
                  <c:v>-216.25849999999997</c:v>
                </c:pt>
                <c:pt idx="77103">
                  <c:v>-216.25649999999999</c:v>
                </c:pt>
                <c:pt idx="77104">
                  <c:v>-216.25449999999998</c:v>
                </c:pt>
                <c:pt idx="77105">
                  <c:v>-216.25249999999997</c:v>
                </c:pt>
                <c:pt idx="77106">
                  <c:v>-216.25049999999999</c:v>
                </c:pt>
                <c:pt idx="77107">
                  <c:v>-216.24849999999998</c:v>
                </c:pt>
                <c:pt idx="77108">
                  <c:v>-216.24649999999997</c:v>
                </c:pt>
                <c:pt idx="77109">
                  <c:v>-216.24449999999999</c:v>
                </c:pt>
                <c:pt idx="77110">
                  <c:v>-216.24249999999998</c:v>
                </c:pt>
                <c:pt idx="77111">
                  <c:v>-216.24049999999997</c:v>
                </c:pt>
                <c:pt idx="77112">
                  <c:v>-216.23849999999999</c:v>
                </c:pt>
                <c:pt idx="77113">
                  <c:v>-216.23649999999998</c:v>
                </c:pt>
                <c:pt idx="77114">
                  <c:v>-216.23449999999997</c:v>
                </c:pt>
                <c:pt idx="77115">
                  <c:v>-216.23249999999999</c:v>
                </c:pt>
                <c:pt idx="77116">
                  <c:v>-216.23049999999998</c:v>
                </c:pt>
                <c:pt idx="77117">
                  <c:v>-216.22849999999997</c:v>
                </c:pt>
                <c:pt idx="77118">
                  <c:v>-216.22649999999999</c:v>
                </c:pt>
                <c:pt idx="77119">
                  <c:v>-216.22449999999998</c:v>
                </c:pt>
                <c:pt idx="77120">
                  <c:v>-216.22249999999997</c:v>
                </c:pt>
                <c:pt idx="77121">
                  <c:v>-216.22049999999999</c:v>
                </c:pt>
                <c:pt idx="77122">
                  <c:v>-216.21849999999998</c:v>
                </c:pt>
                <c:pt idx="77123">
                  <c:v>-216.21649999999997</c:v>
                </c:pt>
                <c:pt idx="77124">
                  <c:v>-216.21449999999999</c:v>
                </c:pt>
                <c:pt idx="77125">
                  <c:v>-216.21249999999998</c:v>
                </c:pt>
                <c:pt idx="77126">
                  <c:v>-216.21049999999997</c:v>
                </c:pt>
                <c:pt idx="77127">
                  <c:v>-216.20849999999999</c:v>
                </c:pt>
                <c:pt idx="77128">
                  <c:v>-216.20649999999998</c:v>
                </c:pt>
                <c:pt idx="77129">
                  <c:v>-216.20449999999997</c:v>
                </c:pt>
                <c:pt idx="77130">
                  <c:v>-216.20249999999999</c:v>
                </c:pt>
                <c:pt idx="77131">
                  <c:v>-216.20049999999998</c:v>
                </c:pt>
                <c:pt idx="77132">
                  <c:v>-216.19849999999997</c:v>
                </c:pt>
                <c:pt idx="77133">
                  <c:v>-216.19649999999999</c:v>
                </c:pt>
                <c:pt idx="77134">
                  <c:v>-216.19449999999998</c:v>
                </c:pt>
                <c:pt idx="77135">
                  <c:v>-216.19249999999997</c:v>
                </c:pt>
                <c:pt idx="77136">
                  <c:v>-216.19049999999999</c:v>
                </c:pt>
                <c:pt idx="77137">
                  <c:v>-216.18849999999998</c:v>
                </c:pt>
                <c:pt idx="77138">
                  <c:v>-216.18649999999997</c:v>
                </c:pt>
                <c:pt idx="77139">
                  <c:v>-216.18449999999999</c:v>
                </c:pt>
                <c:pt idx="77140">
                  <c:v>-216.18249999999998</c:v>
                </c:pt>
                <c:pt idx="77141">
                  <c:v>-216.18049999999997</c:v>
                </c:pt>
                <c:pt idx="77142">
                  <c:v>-216.17849999999999</c:v>
                </c:pt>
                <c:pt idx="77143">
                  <c:v>-216.17649999999998</c:v>
                </c:pt>
                <c:pt idx="77144">
                  <c:v>-216.17449999999997</c:v>
                </c:pt>
                <c:pt idx="77145">
                  <c:v>-216.17249999999999</c:v>
                </c:pt>
                <c:pt idx="77146">
                  <c:v>-216.17049999999998</c:v>
                </c:pt>
                <c:pt idx="77147">
                  <c:v>-216.16849999999997</c:v>
                </c:pt>
                <c:pt idx="77148">
                  <c:v>-216.16649999999998</c:v>
                </c:pt>
                <c:pt idx="77149">
                  <c:v>-216.16449999999998</c:v>
                </c:pt>
                <c:pt idx="77150">
                  <c:v>-216.16249999999997</c:v>
                </c:pt>
                <c:pt idx="77151">
                  <c:v>-216.16049999999998</c:v>
                </c:pt>
                <c:pt idx="77152">
                  <c:v>-216.15849999999998</c:v>
                </c:pt>
                <c:pt idx="77153">
                  <c:v>-216.15649999999997</c:v>
                </c:pt>
                <c:pt idx="77154">
                  <c:v>-216.15449999999998</c:v>
                </c:pt>
                <c:pt idx="77155">
                  <c:v>-216.15249999999997</c:v>
                </c:pt>
                <c:pt idx="77156">
                  <c:v>-216.15049999999997</c:v>
                </c:pt>
                <c:pt idx="77157">
                  <c:v>-216.14849999999998</c:v>
                </c:pt>
                <c:pt idx="77158">
                  <c:v>-216.14649999999997</c:v>
                </c:pt>
                <c:pt idx="77159">
                  <c:v>-216.14449999999997</c:v>
                </c:pt>
                <c:pt idx="77160">
                  <c:v>-216.14249999999998</c:v>
                </c:pt>
                <c:pt idx="77161">
                  <c:v>-216.14049999999997</c:v>
                </c:pt>
                <c:pt idx="77162">
                  <c:v>-216.13849999999996</c:v>
                </c:pt>
                <c:pt idx="77163">
                  <c:v>-216.13649999999998</c:v>
                </c:pt>
                <c:pt idx="77164">
                  <c:v>-216.13449999999997</c:v>
                </c:pt>
                <c:pt idx="77165">
                  <c:v>-216.13249999999996</c:v>
                </c:pt>
                <c:pt idx="77166">
                  <c:v>-216.13049999999998</c:v>
                </c:pt>
                <c:pt idx="77167">
                  <c:v>-216.12849999999997</c:v>
                </c:pt>
                <c:pt idx="77168">
                  <c:v>-216.12649999999996</c:v>
                </c:pt>
                <c:pt idx="77169">
                  <c:v>-216.12449999999998</c:v>
                </c:pt>
                <c:pt idx="77170">
                  <c:v>-216.12249999999997</c:v>
                </c:pt>
                <c:pt idx="77171">
                  <c:v>-216.12049999999996</c:v>
                </c:pt>
                <c:pt idx="77172">
                  <c:v>-216.11849999999998</c:v>
                </c:pt>
                <c:pt idx="77173">
                  <c:v>-216.11649999999997</c:v>
                </c:pt>
                <c:pt idx="77174">
                  <c:v>-216.11449999999996</c:v>
                </c:pt>
                <c:pt idx="77175">
                  <c:v>-216.11249999999998</c:v>
                </c:pt>
                <c:pt idx="77176">
                  <c:v>-216.11049999999997</c:v>
                </c:pt>
                <c:pt idx="77177">
                  <c:v>-216.10849999999996</c:v>
                </c:pt>
                <c:pt idx="77178">
                  <c:v>-216.10649999999998</c:v>
                </c:pt>
                <c:pt idx="77179">
                  <c:v>-216.10449999999997</c:v>
                </c:pt>
                <c:pt idx="77180">
                  <c:v>-216.10249999999996</c:v>
                </c:pt>
                <c:pt idx="77181">
                  <c:v>-216.10049999999998</c:v>
                </c:pt>
                <c:pt idx="77182">
                  <c:v>-216.09849999999997</c:v>
                </c:pt>
                <c:pt idx="77183">
                  <c:v>-216.09649999999996</c:v>
                </c:pt>
                <c:pt idx="77184">
                  <c:v>-216.09449999999998</c:v>
                </c:pt>
                <c:pt idx="77185">
                  <c:v>-216.09249999999997</c:v>
                </c:pt>
                <c:pt idx="77186">
                  <c:v>-216.09049999999996</c:v>
                </c:pt>
                <c:pt idx="77187">
                  <c:v>-216.08849999999998</c:v>
                </c:pt>
                <c:pt idx="77188">
                  <c:v>-216.08649999999997</c:v>
                </c:pt>
                <c:pt idx="77189">
                  <c:v>-216.08449999999999</c:v>
                </c:pt>
                <c:pt idx="77190">
                  <c:v>-216.08249999999998</c:v>
                </c:pt>
                <c:pt idx="77191">
                  <c:v>-216.08049999999997</c:v>
                </c:pt>
                <c:pt idx="77192">
                  <c:v>-216.07849999999999</c:v>
                </c:pt>
                <c:pt idx="77193">
                  <c:v>-216.07649999999998</c:v>
                </c:pt>
                <c:pt idx="77194">
                  <c:v>-216.07449999999997</c:v>
                </c:pt>
                <c:pt idx="77195">
                  <c:v>-216.07249999999999</c:v>
                </c:pt>
                <c:pt idx="77196">
                  <c:v>-216.07049999999998</c:v>
                </c:pt>
                <c:pt idx="77197">
                  <c:v>-216.06849999999997</c:v>
                </c:pt>
                <c:pt idx="77198">
                  <c:v>-216.06649999999999</c:v>
                </c:pt>
                <c:pt idx="77199">
                  <c:v>-216.06449999999998</c:v>
                </c:pt>
                <c:pt idx="77200">
                  <c:v>-216.06249999999997</c:v>
                </c:pt>
                <c:pt idx="77201">
                  <c:v>-216.06049999999999</c:v>
                </c:pt>
                <c:pt idx="77202">
                  <c:v>-216.05849999999998</c:v>
                </c:pt>
                <c:pt idx="77203">
                  <c:v>-216.05649999999997</c:v>
                </c:pt>
                <c:pt idx="77204">
                  <c:v>-216.05449999999999</c:v>
                </c:pt>
                <c:pt idx="77205">
                  <c:v>-216.05249999999998</c:v>
                </c:pt>
                <c:pt idx="77206">
                  <c:v>-216.05049999999997</c:v>
                </c:pt>
                <c:pt idx="77207">
                  <c:v>-216.04849999999999</c:v>
                </c:pt>
                <c:pt idx="77208">
                  <c:v>-216.04649999999998</c:v>
                </c:pt>
                <c:pt idx="77209">
                  <c:v>-216.04449999999997</c:v>
                </c:pt>
                <c:pt idx="77210">
                  <c:v>-216.04249999999999</c:v>
                </c:pt>
                <c:pt idx="77211">
                  <c:v>-216.04049999999998</c:v>
                </c:pt>
                <c:pt idx="77212">
                  <c:v>-216.03849999999997</c:v>
                </c:pt>
                <c:pt idx="77213">
                  <c:v>-216.03649999999999</c:v>
                </c:pt>
                <c:pt idx="77214">
                  <c:v>-216.03449999999998</c:v>
                </c:pt>
                <c:pt idx="77215">
                  <c:v>-216.03249999999997</c:v>
                </c:pt>
                <c:pt idx="77216">
                  <c:v>-216.03049999999999</c:v>
                </c:pt>
                <c:pt idx="77217">
                  <c:v>-216.02849999999998</c:v>
                </c:pt>
                <c:pt idx="77218">
                  <c:v>-216.02649999999997</c:v>
                </c:pt>
                <c:pt idx="77219">
                  <c:v>-216.02449999999999</c:v>
                </c:pt>
                <c:pt idx="77220">
                  <c:v>-216.02249999999998</c:v>
                </c:pt>
                <c:pt idx="77221">
                  <c:v>-216.02049999999997</c:v>
                </c:pt>
                <c:pt idx="77222">
                  <c:v>-216.01849999999999</c:v>
                </c:pt>
                <c:pt idx="77223">
                  <c:v>-216.01649999999998</c:v>
                </c:pt>
                <c:pt idx="77224">
                  <c:v>-216.01449999999997</c:v>
                </c:pt>
                <c:pt idx="77225">
                  <c:v>-216.01249999999999</c:v>
                </c:pt>
                <c:pt idx="77226">
                  <c:v>-216.01049999999998</c:v>
                </c:pt>
                <c:pt idx="77227">
                  <c:v>-216.00849999999997</c:v>
                </c:pt>
                <c:pt idx="77228">
                  <c:v>-216.00649999999999</c:v>
                </c:pt>
                <c:pt idx="77229">
                  <c:v>-216.00449999999998</c:v>
                </c:pt>
                <c:pt idx="77230">
                  <c:v>-216.00249999999997</c:v>
                </c:pt>
                <c:pt idx="77231">
                  <c:v>-216.00049999999999</c:v>
                </c:pt>
                <c:pt idx="77232">
                  <c:v>-215.99849999999998</c:v>
                </c:pt>
                <c:pt idx="77233">
                  <c:v>-215.99649999999997</c:v>
                </c:pt>
                <c:pt idx="77234">
                  <c:v>-215.99449999999999</c:v>
                </c:pt>
                <c:pt idx="77235">
                  <c:v>-215.99249999999998</c:v>
                </c:pt>
                <c:pt idx="77236">
                  <c:v>-215.99049999999997</c:v>
                </c:pt>
                <c:pt idx="77237">
                  <c:v>-215.98849999999999</c:v>
                </c:pt>
                <c:pt idx="77238">
                  <c:v>-215.98649999999998</c:v>
                </c:pt>
                <c:pt idx="77239">
                  <c:v>-215.98449999999997</c:v>
                </c:pt>
                <c:pt idx="77240">
                  <c:v>-215.98249999999999</c:v>
                </c:pt>
                <c:pt idx="77241">
                  <c:v>-215.98049999999998</c:v>
                </c:pt>
                <c:pt idx="77242">
                  <c:v>-215.97849999999997</c:v>
                </c:pt>
                <c:pt idx="77243">
                  <c:v>-215.97649999999999</c:v>
                </c:pt>
                <c:pt idx="77244">
                  <c:v>-215.97449999999998</c:v>
                </c:pt>
                <c:pt idx="77245">
                  <c:v>-215.97249999999997</c:v>
                </c:pt>
                <c:pt idx="77246">
                  <c:v>-215.97049999999999</c:v>
                </c:pt>
                <c:pt idx="77247">
                  <c:v>-215.96849999999998</c:v>
                </c:pt>
                <c:pt idx="77248">
                  <c:v>-215.96649999999997</c:v>
                </c:pt>
                <c:pt idx="77249">
                  <c:v>-215.96449999999999</c:v>
                </c:pt>
                <c:pt idx="77250">
                  <c:v>-215.96249999999998</c:v>
                </c:pt>
                <c:pt idx="77251">
                  <c:v>-215.96049999999997</c:v>
                </c:pt>
                <c:pt idx="77252">
                  <c:v>-215.95849999999999</c:v>
                </c:pt>
                <c:pt idx="77253">
                  <c:v>-215.95649999999998</c:v>
                </c:pt>
                <c:pt idx="77254">
                  <c:v>-215.95449999999997</c:v>
                </c:pt>
                <c:pt idx="77255">
                  <c:v>-215.95249999999999</c:v>
                </c:pt>
                <c:pt idx="77256">
                  <c:v>-215.95049999999998</c:v>
                </c:pt>
                <c:pt idx="77257">
                  <c:v>-215.94849999999997</c:v>
                </c:pt>
                <c:pt idx="77258">
                  <c:v>-215.94649999999999</c:v>
                </c:pt>
                <c:pt idx="77259">
                  <c:v>-215.94449999999998</c:v>
                </c:pt>
                <c:pt idx="77260">
                  <c:v>-215.94249999999997</c:v>
                </c:pt>
                <c:pt idx="77261">
                  <c:v>-215.94049999999999</c:v>
                </c:pt>
                <c:pt idx="77262">
                  <c:v>-215.93849999999998</c:v>
                </c:pt>
                <c:pt idx="77263">
                  <c:v>-215.93649999999997</c:v>
                </c:pt>
                <c:pt idx="77264">
                  <c:v>-215.93449999999999</c:v>
                </c:pt>
                <c:pt idx="77265">
                  <c:v>-215.93249999999998</c:v>
                </c:pt>
                <c:pt idx="77266">
                  <c:v>-215.93049999999997</c:v>
                </c:pt>
                <c:pt idx="77267">
                  <c:v>-215.92849999999999</c:v>
                </c:pt>
                <c:pt idx="77268">
                  <c:v>-215.92649999999998</c:v>
                </c:pt>
                <c:pt idx="77269">
                  <c:v>-215.92449999999997</c:v>
                </c:pt>
                <c:pt idx="77270">
                  <c:v>-215.92249999999999</c:v>
                </c:pt>
                <c:pt idx="77271">
                  <c:v>-215.92049999999998</c:v>
                </c:pt>
                <c:pt idx="77272">
                  <c:v>-215.91849999999997</c:v>
                </c:pt>
                <c:pt idx="77273">
                  <c:v>-215.91649999999998</c:v>
                </c:pt>
                <c:pt idx="77274">
                  <c:v>-215.91449999999998</c:v>
                </c:pt>
                <c:pt idx="77275">
                  <c:v>-215.91249999999997</c:v>
                </c:pt>
                <c:pt idx="77276">
                  <c:v>-215.91049999999998</c:v>
                </c:pt>
                <c:pt idx="77277">
                  <c:v>-215.90849999999998</c:v>
                </c:pt>
                <c:pt idx="77278">
                  <c:v>-215.90649999999997</c:v>
                </c:pt>
                <c:pt idx="77279">
                  <c:v>-215.90449999999998</c:v>
                </c:pt>
                <c:pt idx="77280">
                  <c:v>-215.90249999999997</c:v>
                </c:pt>
                <c:pt idx="77281">
                  <c:v>-215.90049999999997</c:v>
                </c:pt>
                <c:pt idx="77282">
                  <c:v>-215.89849999999998</c:v>
                </c:pt>
                <c:pt idx="77283">
                  <c:v>-215.89649999999997</c:v>
                </c:pt>
                <c:pt idx="77284">
                  <c:v>-215.89449999999997</c:v>
                </c:pt>
                <c:pt idx="77285">
                  <c:v>-215.89249999999998</c:v>
                </c:pt>
                <c:pt idx="77286">
                  <c:v>-215.89049999999997</c:v>
                </c:pt>
                <c:pt idx="77287">
                  <c:v>-215.88849999999996</c:v>
                </c:pt>
                <c:pt idx="77288">
                  <c:v>-215.88649999999998</c:v>
                </c:pt>
                <c:pt idx="77289">
                  <c:v>-215.88449999999997</c:v>
                </c:pt>
                <c:pt idx="77290">
                  <c:v>-215.88249999999996</c:v>
                </c:pt>
                <c:pt idx="77291">
                  <c:v>-215.88049999999998</c:v>
                </c:pt>
                <c:pt idx="77292">
                  <c:v>-215.87849999999997</c:v>
                </c:pt>
                <c:pt idx="77293">
                  <c:v>-215.87649999999996</c:v>
                </c:pt>
                <c:pt idx="77294">
                  <c:v>-215.87449999999998</c:v>
                </c:pt>
                <c:pt idx="77295">
                  <c:v>-215.87249999999997</c:v>
                </c:pt>
                <c:pt idx="77296">
                  <c:v>-215.87049999999996</c:v>
                </c:pt>
                <c:pt idx="77297">
                  <c:v>-215.86849999999998</c:v>
                </c:pt>
                <c:pt idx="77298">
                  <c:v>-215.86649999999997</c:v>
                </c:pt>
                <c:pt idx="77299">
                  <c:v>-215.86449999999996</c:v>
                </c:pt>
                <c:pt idx="77300">
                  <c:v>-215.86249999999998</c:v>
                </c:pt>
                <c:pt idx="77301">
                  <c:v>-215.86049999999997</c:v>
                </c:pt>
                <c:pt idx="77302">
                  <c:v>-215.85849999999996</c:v>
                </c:pt>
                <c:pt idx="77303">
                  <c:v>-215.85649999999998</c:v>
                </c:pt>
                <c:pt idx="77304">
                  <c:v>-215.85449999999997</c:v>
                </c:pt>
                <c:pt idx="77305">
                  <c:v>-215.85249999999996</c:v>
                </c:pt>
                <c:pt idx="77306">
                  <c:v>-215.85049999999998</c:v>
                </c:pt>
                <c:pt idx="77307">
                  <c:v>-215.84849999999997</c:v>
                </c:pt>
                <c:pt idx="77308">
                  <c:v>-215.84649999999996</c:v>
                </c:pt>
                <c:pt idx="77309">
                  <c:v>-215.84449999999998</c:v>
                </c:pt>
                <c:pt idx="77310">
                  <c:v>-215.84249999999997</c:v>
                </c:pt>
                <c:pt idx="77311">
                  <c:v>-215.84049999999996</c:v>
                </c:pt>
                <c:pt idx="77312">
                  <c:v>-215.83849999999998</c:v>
                </c:pt>
                <c:pt idx="77313">
                  <c:v>-215.83649999999997</c:v>
                </c:pt>
                <c:pt idx="77314">
                  <c:v>-215.83449999999999</c:v>
                </c:pt>
                <c:pt idx="77315">
                  <c:v>-215.83249999999998</c:v>
                </c:pt>
                <c:pt idx="77316">
                  <c:v>-215.83049999999997</c:v>
                </c:pt>
                <c:pt idx="77317">
                  <c:v>-215.82849999999999</c:v>
                </c:pt>
                <c:pt idx="77318">
                  <c:v>-215.82649999999998</c:v>
                </c:pt>
                <c:pt idx="77319">
                  <c:v>-215.82449999999997</c:v>
                </c:pt>
                <c:pt idx="77320">
                  <c:v>-215.82249999999999</c:v>
                </c:pt>
                <c:pt idx="77321">
                  <c:v>-215.82049999999998</c:v>
                </c:pt>
                <c:pt idx="77322">
                  <c:v>-215.81849999999997</c:v>
                </c:pt>
                <c:pt idx="77323">
                  <c:v>-215.81649999999999</c:v>
                </c:pt>
                <c:pt idx="77324">
                  <c:v>-215.81449999999998</c:v>
                </c:pt>
                <c:pt idx="77325">
                  <c:v>-215.81249999999997</c:v>
                </c:pt>
                <c:pt idx="77326">
                  <c:v>-215.81049999999999</c:v>
                </c:pt>
                <c:pt idx="77327">
                  <c:v>-215.80849999999998</c:v>
                </c:pt>
                <c:pt idx="77328">
                  <c:v>-215.80649999999997</c:v>
                </c:pt>
                <c:pt idx="77329">
                  <c:v>-215.80449999999999</c:v>
                </c:pt>
                <c:pt idx="77330">
                  <c:v>-215.80249999999998</c:v>
                </c:pt>
                <c:pt idx="77331">
                  <c:v>-215.80049999999997</c:v>
                </c:pt>
                <c:pt idx="77332">
                  <c:v>-215.79849999999999</c:v>
                </c:pt>
                <c:pt idx="77333">
                  <c:v>-215.79649999999998</c:v>
                </c:pt>
                <c:pt idx="77334">
                  <c:v>-215.79449999999997</c:v>
                </c:pt>
                <c:pt idx="77335">
                  <c:v>-215.79249999999999</c:v>
                </c:pt>
                <c:pt idx="77336">
                  <c:v>-215.79049999999998</c:v>
                </c:pt>
                <c:pt idx="77337">
                  <c:v>-215.78849999999997</c:v>
                </c:pt>
                <c:pt idx="77338">
                  <c:v>-215.78649999999999</c:v>
                </c:pt>
                <c:pt idx="77339">
                  <c:v>-215.78449999999998</c:v>
                </c:pt>
                <c:pt idx="77340">
                  <c:v>-215.78249999999997</c:v>
                </c:pt>
                <c:pt idx="77341">
                  <c:v>-215.78049999999999</c:v>
                </c:pt>
                <c:pt idx="77342">
                  <c:v>-215.77849999999998</c:v>
                </c:pt>
                <c:pt idx="77343">
                  <c:v>-215.77649999999997</c:v>
                </c:pt>
                <c:pt idx="77344">
                  <c:v>-215.77449999999999</c:v>
                </c:pt>
                <c:pt idx="77345">
                  <c:v>-215.77249999999998</c:v>
                </c:pt>
                <c:pt idx="77346">
                  <c:v>-215.77049999999997</c:v>
                </c:pt>
                <c:pt idx="77347">
                  <c:v>-215.76849999999999</c:v>
                </c:pt>
                <c:pt idx="77348">
                  <c:v>-215.76649999999998</c:v>
                </c:pt>
                <c:pt idx="77349">
                  <c:v>-215.76449999999997</c:v>
                </c:pt>
                <c:pt idx="77350">
                  <c:v>-215.76249999999999</c:v>
                </c:pt>
                <c:pt idx="77351">
                  <c:v>-215.76049999999998</c:v>
                </c:pt>
                <c:pt idx="77352">
                  <c:v>-215.75849999999997</c:v>
                </c:pt>
                <c:pt idx="77353">
                  <c:v>-215.75649999999999</c:v>
                </c:pt>
                <c:pt idx="77354">
                  <c:v>-215.75449999999998</c:v>
                </c:pt>
                <c:pt idx="77355">
                  <c:v>-215.75249999999997</c:v>
                </c:pt>
                <c:pt idx="77356">
                  <c:v>-215.75049999999999</c:v>
                </c:pt>
                <c:pt idx="77357">
                  <c:v>-215.74849999999998</c:v>
                </c:pt>
                <c:pt idx="77358">
                  <c:v>-215.74649999999997</c:v>
                </c:pt>
                <c:pt idx="77359">
                  <c:v>-215.74449999999999</c:v>
                </c:pt>
                <c:pt idx="77360">
                  <c:v>-215.74249999999998</c:v>
                </c:pt>
                <c:pt idx="77361">
                  <c:v>-215.74049999999997</c:v>
                </c:pt>
                <c:pt idx="77362">
                  <c:v>-215.73849999999999</c:v>
                </c:pt>
                <c:pt idx="77363">
                  <c:v>-215.73649999999998</c:v>
                </c:pt>
                <c:pt idx="77364">
                  <c:v>-215.73449999999997</c:v>
                </c:pt>
                <c:pt idx="77365">
                  <c:v>-215.73249999999999</c:v>
                </c:pt>
                <c:pt idx="77366">
                  <c:v>-215.73049999999998</c:v>
                </c:pt>
                <c:pt idx="77367">
                  <c:v>-215.72849999999997</c:v>
                </c:pt>
                <c:pt idx="77368">
                  <c:v>-215.72649999999999</c:v>
                </c:pt>
                <c:pt idx="77369">
                  <c:v>-215.72449999999998</c:v>
                </c:pt>
                <c:pt idx="77370">
                  <c:v>-215.72249999999997</c:v>
                </c:pt>
                <c:pt idx="77371">
                  <c:v>-215.72049999999999</c:v>
                </c:pt>
                <c:pt idx="77372">
                  <c:v>-215.71849999999998</c:v>
                </c:pt>
                <c:pt idx="77373">
                  <c:v>-215.71649999999997</c:v>
                </c:pt>
                <c:pt idx="77374">
                  <c:v>-215.71449999999999</c:v>
                </c:pt>
                <c:pt idx="77375">
                  <c:v>-215.71249999999998</c:v>
                </c:pt>
                <c:pt idx="77376">
                  <c:v>-215.71049999999997</c:v>
                </c:pt>
                <c:pt idx="77377">
                  <c:v>-215.70849999999999</c:v>
                </c:pt>
                <c:pt idx="77378">
                  <c:v>-215.70649999999998</c:v>
                </c:pt>
                <c:pt idx="77379">
                  <c:v>-215.70449999999997</c:v>
                </c:pt>
                <c:pt idx="77380">
                  <c:v>-215.70249999999999</c:v>
                </c:pt>
                <c:pt idx="77381">
                  <c:v>-215.70049999999998</c:v>
                </c:pt>
                <c:pt idx="77382">
                  <c:v>-215.69849999999997</c:v>
                </c:pt>
                <c:pt idx="77383">
                  <c:v>-215.69649999999999</c:v>
                </c:pt>
                <c:pt idx="77384">
                  <c:v>-215.69449999999998</c:v>
                </c:pt>
                <c:pt idx="77385">
                  <c:v>-215.69249999999997</c:v>
                </c:pt>
                <c:pt idx="77386">
                  <c:v>-215.69049999999999</c:v>
                </c:pt>
                <c:pt idx="77387">
                  <c:v>-215.68849999999998</c:v>
                </c:pt>
                <c:pt idx="77388">
                  <c:v>-215.68649999999997</c:v>
                </c:pt>
                <c:pt idx="77389">
                  <c:v>-215.68449999999999</c:v>
                </c:pt>
                <c:pt idx="77390">
                  <c:v>-215.68249999999998</c:v>
                </c:pt>
                <c:pt idx="77391">
                  <c:v>-215.68049999999997</c:v>
                </c:pt>
                <c:pt idx="77392">
                  <c:v>-215.67849999999999</c:v>
                </c:pt>
                <c:pt idx="77393">
                  <c:v>-215.67649999999998</c:v>
                </c:pt>
                <c:pt idx="77394">
                  <c:v>-215.67449999999997</c:v>
                </c:pt>
                <c:pt idx="77395">
                  <c:v>-215.67249999999999</c:v>
                </c:pt>
                <c:pt idx="77396">
                  <c:v>-215.67049999999998</c:v>
                </c:pt>
                <c:pt idx="77397">
                  <c:v>-215.66849999999997</c:v>
                </c:pt>
                <c:pt idx="77398">
                  <c:v>-215.66649999999998</c:v>
                </c:pt>
                <c:pt idx="77399">
                  <c:v>-215.66449999999998</c:v>
                </c:pt>
                <c:pt idx="77400">
                  <c:v>-215.66249999999997</c:v>
                </c:pt>
                <c:pt idx="77401">
                  <c:v>-215.66049999999998</c:v>
                </c:pt>
                <c:pt idx="77402">
                  <c:v>-215.65849999999998</c:v>
                </c:pt>
                <c:pt idx="77403">
                  <c:v>-215.65649999999997</c:v>
                </c:pt>
                <c:pt idx="77404">
                  <c:v>-215.65449999999998</c:v>
                </c:pt>
                <c:pt idx="77405">
                  <c:v>-215.65249999999997</c:v>
                </c:pt>
                <c:pt idx="77406">
                  <c:v>-215.65049999999997</c:v>
                </c:pt>
                <c:pt idx="77407">
                  <c:v>-215.64849999999998</c:v>
                </c:pt>
                <c:pt idx="77408">
                  <c:v>-215.64649999999997</c:v>
                </c:pt>
                <c:pt idx="77409">
                  <c:v>-215.64449999999997</c:v>
                </c:pt>
                <c:pt idx="77410">
                  <c:v>-215.64249999999998</c:v>
                </c:pt>
                <c:pt idx="77411">
                  <c:v>-215.64049999999997</c:v>
                </c:pt>
                <c:pt idx="77412">
                  <c:v>-215.63849999999996</c:v>
                </c:pt>
                <c:pt idx="77413">
                  <c:v>-215.63649999999998</c:v>
                </c:pt>
                <c:pt idx="77414">
                  <c:v>-215.63449999999997</c:v>
                </c:pt>
                <c:pt idx="77415">
                  <c:v>-215.63249999999996</c:v>
                </c:pt>
                <c:pt idx="77416">
                  <c:v>-215.63049999999998</c:v>
                </c:pt>
                <c:pt idx="77417">
                  <c:v>-215.62849999999997</c:v>
                </c:pt>
                <c:pt idx="77418">
                  <c:v>-215.62649999999996</c:v>
                </c:pt>
                <c:pt idx="77419">
                  <c:v>-215.62449999999998</c:v>
                </c:pt>
                <c:pt idx="77420">
                  <c:v>-215.62249999999997</c:v>
                </c:pt>
                <c:pt idx="77421">
                  <c:v>-215.62049999999996</c:v>
                </c:pt>
                <c:pt idx="77422">
                  <c:v>-215.61849999999998</c:v>
                </c:pt>
                <c:pt idx="77423">
                  <c:v>-215.61649999999997</c:v>
                </c:pt>
                <c:pt idx="77424">
                  <c:v>-215.61449999999996</c:v>
                </c:pt>
                <c:pt idx="77425">
                  <c:v>-215.61249999999998</c:v>
                </c:pt>
                <c:pt idx="77426">
                  <c:v>-215.61049999999997</c:v>
                </c:pt>
                <c:pt idx="77427">
                  <c:v>-215.60849999999996</c:v>
                </c:pt>
                <c:pt idx="77428">
                  <c:v>-215.60649999999998</c:v>
                </c:pt>
                <c:pt idx="77429">
                  <c:v>-215.60449999999997</c:v>
                </c:pt>
                <c:pt idx="77430">
                  <c:v>-215.60249999999996</c:v>
                </c:pt>
                <c:pt idx="77431">
                  <c:v>-215.60049999999998</c:v>
                </c:pt>
                <c:pt idx="77432">
                  <c:v>-215.59849999999997</c:v>
                </c:pt>
                <c:pt idx="77433">
                  <c:v>-215.59649999999996</c:v>
                </c:pt>
                <c:pt idx="77434">
                  <c:v>-215.59449999999998</c:v>
                </c:pt>
                <c:pt idx="77435">
                  <c:v>-215.59249999999997</c:v>
                </c:pt>
                <c:pt idx="77436">
                  <c:v>-215.59049999999996</c:v>
                </c:pt>
                <c:pt idx="77437">
                  <c:v>-215.58849999999998</c:v>
                </c:pt>
                <c:pt idx="77438">
                  <c:v>-215.58649999999997</c:v>
                </c:pt>
                <c:pt idx="77439">
                  <c:v>-215.58449999999999</c:v>
                </c:pt>
                <c:pt idx="77440">
                  <c:v>-215.58249999999998</c:v>
                </c:pt>
                <c:pt idx="77441">
                  <c:v>-215.58049999999997</c:v>
                </c:pt>
                <c:pt idx="77442">
                  <c:v>-215.57849999999999</c:v>
                </c:pt>
                <c:pt idx="77443">
                  <c:v>-215.57649999999998</c:v>
                </c:pt>
                <c:pt idx="77444">
                  <c:v>-215.57449999999997</c:v>
                </c:pt>
                <c:pt idx="77445">
                  <c:v>-215.57249999999999</c:v>
                </c:pt>
                <c:pt idx="77446">
                  <c:v>-215.57049999999998</c:v>
                </c:pt>
                <c:pt idx="77447">
                  <c:v>-215.56849999999997</c:v>
                </c:pt>
                <c:pt idx="77448">
                  <c:v>-215.56649999999999</c:v>
                </c:pt>
                <c:pt idx="77449">
                  <c:v>-215.56449999999998</c:v>
                </c:pt>
                <c:pt idx="77450">
                  <c:v>-215.56249999999997</c:v>
                </c:pt>
                <c:pt idx="77451">
                  <c:v>-215.56049999999999</c:v>
                </c:pt>
                <c:pt idx="77452">
                  <c:v>-215.55849999999998</c:v>
                </c:pt>
                <c:pt idx="77453">
                  <c:v>-215.55649999999997</c:v>
                </c:pt>
                <c:pt idx="77454">
                  <c:v>-215.55449999999999</c:v>
                </c:pt>
                <c:pt idx="77455">
                  <c:v>-215.55249999999998</c:v>
                </c:pt>
                <c:pt idx="77456">
                  <c:v>-215.55049999999997</c:v>
                </c:pt>
                <c:pt idx="77457">
                  <c:v>-215.54849999999999</c:v>
                </c:pt>
                <c:pt idx="77458">
                  <c:v>-215.54649999999998</c:v>
                </c:pt>
                <c:pt idx="77459">
                  <c:v>-215.54449999999997</c:v>
                </c:pt>
                <c:pt idx="77460">
                  <c:v>-215.54249999999999</c:v>
                </c:pt>
                <c:pt idx="77461">
                  <c:v>-215.54049999999998</c:v>
                </c:pt>
                <c:pt idx="77462">
                  <c:v>-215.53849999999997</c:v>
                </c:pt>
                <c:pt idx="77463">
                  <c:v>-215.53649999999999</c:v>
                </c:pt>
                <c:pt idx="77464">
                  <c:v>-215.53449999999998</c:v>
                </c:pt>
                <c:pt idx="77465">
                  <c:v>-215.53249999999997</c:v>
                </c:pt>
                <c:pt idx="77466">
                  <c:v>-215.53049999999999</c:v>
                </c:pt>
                <c:pt idx="77467">
                  <c:v>-215.52849999999998</c:v>
                </c:pt>
                <c:pt idx="77468">
                  <c:v>-215.52649999999997</c:v>
                </c:pt>
                <c:pt idx="77469">
                  <c:v>-215.52449999999999</c:v>
                </c:pt>
                <c:pt idx="77470">
                  <c:v>-215.52249999999998</c:v>
                </c:pt>
                <c:pt idx="77471">
                  <c:v>-215.52049999999997</c:v>
                </c:pt>
                <c:pt idx="77472">
                  <c:v>-215.51849999999999</c:v>
                </c:pt>
                <c:pt idx="77473">
                  <c:v>-215.51649999999998</c:v>
                </c:pt>
                <c:pt idx="77474">
                  <c:v>-215.51449999999997</c:v>
                </c:pt>
                <c:pt idx="77475">
                  <c:v>-215.51249999999999</c:v>
                </c:pt>
                <c:pt idx="77476">
                  <c:v>-215.51049999999998</c:v>
                </c:pt>
                <c:pt idx="77477">
                  <c:v>-215.50849999999997</c:v>
                </c:pt>
                <c:pt idx="77478">
                  <c:v>-215.50649999999999</c:v>
                </c:pt>
                <c:pt idx="77479">
                  <c:v>-215.50449999999998</c:v>
                </c:pt>
                <c:pt idx="77480">
                  <c:v>-215.50249999999997</c:v>
                </c:pt>
                <c:pt idx="77481">
                  <c:v>-215.50049999999999</c:v>
                </c:pt>
                <c:pt idx="77482">
                  <c:v>-215.49849999999998</c:v>
                </c:pt>
                <c:pt idx="77483">
                  <c:v>-215.49649999999997</c:v>
                </c:pt>
                <c:pt idx="77484">
                  <c:v>-215.49449999999999</c:v>
                </c:pt>
                <c:pt idx="77485">
                  <c:v>-215.49249999999998</c:v>
                </c:pt>
                <c:pt idx="77486">
                  <c:v>-215.49049999999997</c:v>
                </c:pt>
                <c:pt idx="77487">
                  <c:v>-215.48849999999999</c:v>
                </c:pt>
                <c:pt idx="77488">
                  <c:v>-215.48649999999998</c:v>
                </c:pt>
                <c:pt idx="77489">
                  <c:v>-215.48449999999997</c:v>
                </c:pt>
                <c:pt idx="77490">
                  <c:v>-215.48249999999999</c:v>
                </c:pt>
                <c:pt idx="77491">
                  <c:v>-215.48049999999998</c:v>
                </c:pt>
                <c:pt idx="77492">
                  <c:v>-215.47849999999997</c:v>
                </c:pt>
                <c:pt idx="77493">
                  <c:v>-215.47649999999999</c:v>
                </c:pt>
                <c:pt idx="77494">
                  <c:v>-215.47449999999998</c:v>
                </c:pt>
                <c:pt idx="77495">
                  <c:v>-215.47249999999997</c:v>
                </c:pt>
                <c:pt idx="77496">
                  <c:v>-215.47049999999999</c:v>
                </c:pt>
                <c:pt idx="77497">
                  <c:v>-215.46849999999998</c:v>
                </c:pt>
                <c:pt idx="77498">
                  <c:v>-215.46649999999997</c:v>
                </c:pt>
                <c:pt idx="77499">
                  <c:v>-215.46449999999999</c:v>
                </c:pt>
                <c:pt idx="77500">
                  <c:v>-215.46249999999998</c:v>
                </c:pt>
                <c:pt idx="77501">
                  <c:v>-215.46049999999997</c:v>
                </c:pt>
                <c:pt idx="77502">
                  <c:v>-215.45849999999999</c:v>
                </c:pt>
                <c:pt idx="77503">
                  <c:v>-215.45649999999998</c:v>
                </c:pt>
                <c:pt idx="77504">
                  <c:v>-215.45449999999997</c:v>
                </c:pt>
                <c:pt idx="77505">
                  <c:v>-215.45249999999999</c:v>
                </c:pt>
                <c:pt idx="77506">
                  <c:v>-215.45049999999998</c:v>
                </c:pt>
                <c:pt idx="77507">
                  <c:v>-215.44849999999997</c:v>
                </c:pt>
                <c:pt idx="77508">
                  <c:v>-215.44649999999999</c:v>
                </c:pt>
                <c:pt idx="77509">
                  <c:v>-215.44449999999998</c:v>
                </c:pt>
                <c:pt idx="77510">
                  <c:v>-215.44249999999997</c:v>
                </c:pt>
                <c:pt idx="77511">
                  <c:v>-215.44049999999999</c:v>
                </c:pt>
                <c:pt idx="77512">
                  <c:v>-215.43849999999998</c:v>
                </c:pt>
                <c:pt idx="77513">
                  <c:v>-215.43649999999997</c:v>
                </c:pt>
                <c:pt idx="77514">
                  <c:v>-215.43449999999999</c:v>
                </c:pt>
                <c:pt idx="77515">
                  <c:v>-215.43249999999998</c:v>
                </c:pt>
                <c:pt idx="77516">
                  <c:v>-215.43049999999997</c:v>
                </c:pt>
                <c:pt idx="77517">
                  <c:v>-215.42849999999999</c:v>
                </c:pt>
                <c:pt idx="77518">
                  <c:v>-215.42649999999998</c:v>
                </c:pt>
                <c:pt idx="77519">
                  <c:v>-215.42449999999997</c:v>
                </c:pt>
                <c:pt idx="77520">
                  <c:v>-215.42249999999999</c:v>
                </c:pt>
                <c:pt idx="77521">
                  <c:v>-215.42049999999998</c:v>
                </c:pt>
                <c:pt idx="77522">
                  <c:v>-215.41849999999997</c:v>
                </c:pt>
                <c:pt idx="77523">
                  <c:v>-215.41649999999998</c:v>
                </c:pt>
                <c:pt idx="77524">
                  <c:v>-215.41449999999998</c:v>
                </c:pt>
                <c:pt idx="77525">
                  <c:v>-215.41249999999997</c:v>
                </c:pt>
                <c:pt idx="77526">
                  <c:v>-215.41049999999998</c:v>
                </c:pt>
                <c:pt idx="77527">
                  <c:v>-215.40849999999998</c:v>
                </c:pt>
                <c:pt idx="77528">
                  <c:v>-215.40649999999997</c:v>
                </c:pt>
                <c:pt idx="77529">
                  <c:v>-215.40449999999998</c:v>
                </c:pt>
                <c:pt idx="77530">
                  <c:v>-215.40249999999997</c:v>
                </c:pt>
                <c:pt idx="77531">
                  <c:v>-215.40049999999997</c:v>
                </c:pt>
                <c:pt idx="77532">
                  <c:v>-215.39849999999998</c:v>
                </c:pt>
                <c:pt idx="77533">
                  <c:v>-215.39649999999997</c:v>
                </c:pt>
                <c:pt idx="77534">
                  <c:v>-215.39449999999997</c:v>
                </c:pt>
                <c:pt idx="77535">
                  <c:v>-215.39249999999998</c:v>
                </c:pt>
                <c:pt idx="77536">
                  <c:v>-215.39049999999997</c:v>
                </c:pt>
                <c:pt idx="77537">
                  <c:v>-215.38849999999996</c:v>
                </c:pt>
                <c:pt idx="77538">
                  <c:v>-215.38649999999998</c:v>
                </c:pt>
                <c:pt idx="77539">
                  <c:v>-215.38449999999997</c:v>
                </c:pt>
                <c:pt idx="77540">
                  <c:v>-215.38249999999996</c:v>
                </c:pt>
                <c:pt idx="77541">
                  <c:v>-215.38049999999998</c:v>
                </c:pt>
                <c:pt idx="77542">
                  <c:v>-215.37849999999997</c:v>
                </c:pt>
                <c:pt idx="77543">
                  <c:v>-215.37649999999996</c:v>
                </c:pt>
                <c:pt idx="77544">
                  <c:v>-215.37449999999998</c:v>
                </c:pt>
                <c:pt idx="77545">
                  <c:v>-215.37249999999997</c:v>
                </c:pt>
                <c:pt idx="77546">
                  <c:v>-215.37049999999996</c:v>
                </c:pt>
                <c:pt idx="77547">
                  <c:v>-215.36849999999998</c:v>
                </c:pt>
                <c:pt idx="77548">
                  <c:v>-215.36649999999997</c:v>
                </c:pt>
                <c:pt idx="77549">
                  <c:v>-215.36449999999996</c:v>
                </c:pt>
                <c:pt idx="77550">
                  <c:v>-215.36249999999998</c:v>
                </c:pt>
                <c:pt idx="77551">
                  <c:v>-215.36049999999997</c:v>
                </c:pt>
                <c:pt idx="77552">
                  <c:v>-215.35849999999996</c:v>
                </c:pt>
                <c:pt idx="77553">
                  <c:v>-215.35649999999998</c:v>
                </c:pt>
                <c:pt idx="77554">
                  <c:v>-215.35449999999997</c:v>
                </c:pt>
                <c:pt idx="77555">
                  <c:v>-215.35249999999996</c:v>
                </c:pt>
                <c:pt idx="77556">
                  <c:v>-215.35049999999998</c:v>
                </c:pt>
                <c:pt idx="77557">
                  <c:v>-215.34849999999997</c:v>
                </c:pt>
                <c:pt idx="77558">
                  <c:v>-215.34649999999996</c:v>
                </c:pt>
                <c:pt idx="77559">
                  <c:v>-215.34449999999998</c:v>
                </c:pt>
                <c:pt idx="77560">
                  <c:v>-215.34249999999997</c:v>
                </c:pt>
                <c:pt idx="77561">
                  <c:v>-215.34049999999996</c:v>
                </c:pt>
                <c:pt idx="77562">
                  <c:v>-215.33849999999998</c:v>
                </c:pt>
                <c:pt idx="77563">
                  <c:v>-215.33649999999997</c:v>
                </c:pt>
                <c:pt idx="77564">
                  <c:v>-215.33449999999999</c:v>
                </c:pt>
                <c:pt idx="77565">
                  <c:v>-215.33249999999998</c:v>
                </c:pt>
                <c:pt idx="77566">
                  <c:v>-215.33049999999997</c:v>
                </c:pt>
                <c:pt idx="77567">
                  <c:v>-215.32849999999999</c:v>
                </c:pt>
                <c:pt idx="77568">
                  <c:v>-215.32649999999998</c:v>
                </c:pt>
                <c:pt idx="77569">
                  <c:v>-215.32449999999997</c:v>
                </c:pt>
                <c:pt idx="77570">
                  <c:v>-215.32249999999999</c:v>
                </c:pt>
                <c:pt idx="77571">
                  <c:v>-215.32049999999998</c:v>
                </c:pt>
                <c:pt idx="77572">
                  <c:v>-215.31849999999997</c:v>
                </c:pt>
                <c:pt idx="77573">
                  <c:v>-215.31649999999999</c:v>
                </c:pt>
                <c:pt idx="77574">
                  <c:v>-215.31449999999998</c:v>
                </c:pt>
                <c:pt idx="77575">
                  <c:v>-215.31249999999997</c:v>
                </c:pt>
                <c:pt idx="77576">
                  <c:v>-215.31049999999999</c:v>
                </c:pt>
                <c:pt idx="77577">
                  <c:v>-215.30849999999998</c:v>
                </c:pt>
                <c:pt idx="77578">
                  <c:v>-215.30649999999997</c:v>
                </c:pt>
                <c:pt idx="77579">
                  <c:v>-215.30449999999999</c:v>
                </c:pt>
                <c:pt idx="77580">
                  <c:v>-215.30249999999998</c:v>
                </c:pt>
                <c:pt idx="77581">
                  <c:v>-215.30049999999997</c:v>
                </c:pt>
                <c:pt idx="77582">
                  <c:v>-215.29849999999999</c:v>
                </c:pt>
                <c:pt idx="77583">
                  <c:v>-215.29649999999998</c:v>
                </c:pt>
                <c:pt idx="77584">
                  <c:v>-215.29449999999997</c:v>
                </c:pt>
                <c:pt idx="77585">
                  <c:v>-215.29249999999999</c:v>
                </c:pt>
                <c:pt idx="77586">
                  <c:v>-215.29049999999998</c:v>
                </c:pt>
                <c:pt idx="77587">
                  <c:v>-215.28849999999997</c:v>
                </c:pt>
                <c:pt idx="77588">
                  <c:v>-215.28649999999999</c:v>
                </c:pt>
                <c:pt idx="77589">
                  <c:v>-215.28449999999998</c:v>
                </c:pt>
                <c:pt idx="77590">
                  <c:v>-215.28249999999997</c:v>
                </c:pt>
                <c:pt idx="77591">
                  <c:v>-215.28049999999999</c:v>
                </c:pt>
                <c:pt idx="77592">
                  <c:v>-215.27849999999998</c:v>
                </c:pt>
                <c:pt idx="77593">
                  <c:v>-215.27649999999997</c:v>
                </c:pt>
                <c:pt idx="77594">
                  <c:v>-215.27449999999999</c:v>
                </c:pt>
                <c:pt idx="77595">
                  <c:v>-215.27249999999998</c:v>
                </c:pt>
                <c:pt idx="77596">
                  <c:v>-215.27049999999997</c:v>
                </c:pt>
                <c:pt idx="77597">
                  <c:v>-215.26849999999999</c:v>
                </c:pt>
                <c:pt idx="77598">
                  <c:v>-215.26649999999998</c:v>
                </c:pt>
                <c:pt idx="77599">
                  <c:v>-215.26449999999997</c:v>
                </c:pt>
                <c:pt idx="77600">
                  <c:v>-215.26249999999999</c:v>
                </c:pt>
                <c:pt idx="77601">
                  <c:v>-215.26049999999998</c:v>
                </c:pt>
                <c:pt idx="77602">
                  <c:v>-215.25849999999997</c:v>
                </c:pt>
                <c:pt idx="77603">
                  <c:v>-215.25649999999999</c:v>
                </c:pt>
                <c:pt idx="77604">
                  <c:v>-215.25449999999998</c:v>
                </c:pt>
                <c:pt idx="77605">
                  <c:v>-215.25249999999997</c:v>
                </c:pt>
                <c:pt idx="77606">
                  <c:v>-215.25049999999999</c:v>
                </c:pt>
                <c:pt idx="77607">
                  <c:v>-215.24849999999998</c:v>
                </c:pt>
                <c:pt idx="77608">
                  <c:v>-215.24649999999997</c:v>
                </c:pt>
                <c:pt idx="77609">
                  <c:v>-215.24449999999999</c:v>
                </c:pt>
                <c:pt idx="77610">
                  <c:v>-215.24249999999998</c:v>
                </c:pt>
                <c:pt idx="77611">
                  <c:v>-215.24049999999997</c:v>
                </c:pt>
                <c:pt idx="77612">
                  <c:v>-215.23849999999999</c:v>
                </c:pt>
                <c:pt idx="77613">
                  <c:v>-215.23649999999998</c:v>
                </c:pt>
                <c:pt idx="77614">
                  <c:v>-215.23449999999997</c:v>
                </c:pt>
                <c:pt idx="77615">
                  <c:v>-215.23249999999999</c:v>
                </c:pt>
                <c:pt idx="77616">
                  <c:v>-215.23049999999998</c:v>
                </c:pt>
                <c:pt idx="77617">
                  <c:v>-215.22849999999997</c:v>
                </c:pt>
                <c:pt idx="77618">
                  <c:v>-215.22649999999999</c:v>
                </c:pt>
                <c:pt idx="77619">
                  <c:v>-215.22449999999998</c:v>
                </c:pt>
                <c:pt idx="77620">
                  <c:v>-215.22249999999997</c:v>
                </c:pt>
                <c:pt idx="77621">
                  <c:v>-215.22049999999999</c:v>
                </c:pt>
                <c:pt idx="77622">
                  <c:v>-215.21849999999998</c:v>
                </c:pt>
                <c:pt idx="77623">
                  <c:v>-215.21649999999997</c:v>
                </c:pt>
                <c:pt idx="77624">
                  <c:v>-215.21449999999999</c:v>
                </c:pt>
                <c:pt idx="77625">
                  <c:v>-215.21249999999998</c:v>
                </c:pt>
                <c:pt idx="77626">
                  <c:v>-215.21049999999997</c:v>
                </c:pt>
                <c:pt idx="77627">
                  <c:v>-215.20849999999999</c:v>
                </c:pt>
                <c:pt idx="77628">
                  <c:v>-215.20649999999998</c:v>
                </c:pt>
                <c:pt idx="77629">
                  <c:v>-215.20449999999997</c:v>
                </c:pt>
                <c:pt idx="77630">
                  <c:v>-215.20249999999999</c:v>
                </c:pt>
                <c:pt idx="77631">
                  <c:v>-215.20049999999998</c:v>
                </c:pt>
                <c:pt idx="77632">
                  <c:v>-215.19849999999997</c:v>
                </c:pt>
                <c:pt idx="77633">
                  <c:v>-215.19649999999999</c:v>
                </c:pt>
                <c:pt idx="77634">
                  <c:v>-215.19449999999998</c:v>
                </c:pt>
                <c:pt idx="77635">
                  <c:v>-215.19249999999997</c:v>
                </c:pt>
                <c:pt idx="77636">
                  <c:v>-215.19049999999999</c:v>
                </c:pt>
                <c:pt idx="77637">
                  <c:v>-215.18849999999998</c:v>
                </c:pt>
                <c:pt idx="77638">
                  <c:v>-215.18649999999997</c:v>
                </c:pt>
                <c:pt idx="77639">
                  <c:v>-215.18449999999999</c:v>
                </c:pt>
                <c:pt idx="77640">
                  <c:v>-215.18249999999998</c:v>
                </c:pt>
                <c:pt idx="77641">
                  <c:v>-215.18049999999997</c:v>
                </c:pt>
                <c:pt idx="77642">
                  <c:v>-215.17849999999999</c:v>
                </c:pt>
                <c:pt idx="77643">
                  <c:v>-215.17649999999998</c:v>
                </c:pt>
                <c:pt idx="77644">
                  <c:v>-215.17449999999997</c:v>
                </c:pt>
                <c:pt idx="77645">
                  <c:v>-215.17249999999999</c:v>
                </c:pt>
                <c:pt idx="77646">
                  <c:v>-215.17049999999998</c:v>
                </c:pt>
                <c:pt idx="77647">
                  <c:v>-215.16849999999997</c:v>
                </c:pt>
                <c:pt idx="77648">
                  <c:v>-215.16649999999998</c:v>
                </c:pt>
                <c:pt idx="77649">
                  <c:v>-215.16449999999998</c:v>
                </c:pt>
                <c:pt idx="77650">
                  <c:v>-215.16249999999997</c:v>
                </c:pt>
                <c:pt idx="77651">
                  <c:v>-215.16049999999998</c:v>
                </c:pt>
                <c:pt idx="77652">
                  <c:v>-215.15849999999998</c:v>
                </c:pt>
                <c:pt idx="77653">
                  <c:v>-215.15649999999997</c:v>
                </c:pt>
                <c:pt idx="77654">
                  <c:v>-215.15449999999998</c:v>
                </c:pt>
                <c:pt idx="77655">
                  <c:v>-215.15249999999997</c:v>
                </c:pt>
                <c:pt idx="77656">
                  <c:v>-215.15049999999997</c:v>
                </c:pt>
                <c:pt idx="77657">
                  <c:v>-215.14849999999998</c:v>
                </c:pt>
                <c:pt idx="77658">
                  <c:v>-215.14649999999997</c:v>
                </c:pt>
                <c:pt idx="77659">
                  <c:v>-215.14449999999997</c:v>
                </c:pt>
                <c:pt idx="77660">
                  <c:v>-215.14249999999998</c:v>
                </c:pt>
                <c:pt idx="77661">
                  <c:v>-215.14049999999997</c:v>
                </c:pt>
                <c:pt idx="77662">
                  <c:v>-215.13849999999996</c:v>
                </c:pt>
                <c:pt idx="77663">
                  <c:v>-215.13649999999998</c:v>
                </c:pt>
                <c:pt idx="77664">
                  <c:v>-215.13449999999997</c:v>
                </c:pt>
                <c:pt idx="77665">
                  <c:v>-215.13249999999996</c:v>
                </c:pt>
                <c:pt idx="77666">
                  <c:v>-215.13049999999998</c:v>
                </c:pt>
                <c:pt idx="77667">
                  <c:v>-215.12849999999997</c:v>
                </c:pt>
                <c:pt idx="77668">
                  <c:v>-215.12649999999996</c:v>
                </c:pt>
                <c:pt idx="77669">
                  <c:v>-215.12449999999998</c:v>
                </c:pt>
                <c:pt idx="77670">
                  <c:v>-215.12249999999997</c:v>
                </c:pt>
                <c:pt idx="77671">
                  <c:v>-215.12049999999996</c:v>
                </c:pt>
                <c:pt idx="77672">
                  <c:v>-215.11849999999998</c:v>
                </c:pt>
                <c:pt idx="77673">
                  <c:v>-215.11649999999997</c:v>
                </c:pt>
                <c:pt idx="77674">
                  <c:v>-215.11449999999996</c:v>
                </c:pt>
                <c:pt idx="77675">
                  <c:v>-215.11249999999998</c:v>
                </c:pt>
                <c:pt idx="77676">
                  <c:v>-215.11049999999997</c:v>
                </c:pt>
                <c:pt idx="77677">
                  <c:v>-215.10849999999996</c:v>
                </c:pt>
                <c:pt idx="77678">
                  <c:v>-215.10649999999998</c:v>
                </c:pt>
                <c:pt idx="77679">
                  <c:v>-215.10449999999997</c:v>
                </c:pt>
                <c:pt idx="77680">
                  <c:v>-215.10249999999996</c:v>
                </c:pt>
                <c:pt idx="77681">
                  <c:v>-215.10049999999998</c:v>
                </c:pt>
                <c:pt idx="77682">
                  <c:v>-215.09849999999997</c:v>
                </c:pt>
                <c:pt idx="77683">
                  <c:v>-215.09649999999996</c:v>
                </c:pt>
                <c:pt idx="77684">
                  <c:v>-215.09449999999998</c:v>
                </c:pt>
                <c:pt idx="77685">
                  <c:v>-215.09249999999997</c:v>
                </c:pt>
                <c:pt idx="77686">
                  <c:v>-215.09049999999996</c:v>
                </c:pt>
                <c:pt idx="77687">
                  <c:v>-215.08849999999998</c:v>
                </c:pt>
                <c:pt idx="77688">
                  <c:v>-215.08649999999997</c:v>
                </c:pt>
                <c:pt idx="77689">
                  <c:v>-215.08449999999999</c:v>
                </c:pt>
                <c:pt idx="77690">
                  <c:v>-215.08249999999998</c:v>
                </c:pt>
                <c:pt idx="77691">
                  <c:v>-215.08049999999997</c:v>
                </c:pt>
                <c:pt idx="77692">
                  <c:v>-215.07849999999999</c:v>
                </c:pt>
                <c:pt idx="77693">
                  <c:v>-215.07649999999998</c:v>
                </c:pt>
                <c:pt idx="77694">
                  <c:v>-215.07449999999997</c:v>
                </c:pt>
                <c:pt idx="77695">
                  <c:v>-215.07249999999999</c:v>
                </c:pt>
                <c:pt idx="77696">
                  <c:v>-215.07049999999998</c:v>
                </c:pt>
                <c:pt idx="77697">
                  <c:v>-215.06849999999997</c:v>
                </c:pt>
                <c:pt idx="77698">
                  <c:v>-215.06649999999999</c:v>
                </c:pt>
                <c:pt idx="77699">
                  <c:v>-215.06449999999998</c:v>
                </c:pt>
                <c:pt idx="77700">
                  <c:v>-215.06249999999997</c:v>
                </c:pt>
                <c:pt idx="77701">
                  <c:v>-215.06049999999999</c:v>
                </c:pt>
                <c:pt idx="77702">
                  <c:v>-215.05849999999998</c:v>
                </c:pt>
                <c:pt idx="77703">
                  <c:v>-215.05649999999997</c:v>
                </c:pt>
                <c:pt idx="77704">
                  <c:v>-215.05449999999999</c:v>
                </c:pt>
                <c:pt idx="77705">
                  <c:v>-215.05249999999998</c:v>
                </c:pt>
                <c:pt idx="77706">
                  <c:v>-215.05049999999997</c:v>
                </c:pt>
                <c:pt idx="77707">
                  <c:v>-215.04849999999999</c:v>
                </c:pt>
                <c:pt idx="77708">
                  <c:v>-215.04649999999998</c:v>
                </c:pt>
                <c:pt idx="77709">
                  <c:v>-215.04449999999997</c:v>
                </c:pt>
                <c:pt idx="77710">
                  <c:v>-215.04249999999999</c:v>
                </c:pt>
                <c:pt idx="77711">
                  <c:v>-215.04049999999998</c:v>
                </c:pt>
                <c:pt idx="77712">
                  <c:v>-215.03849999999997</c:v>
                </c:pt>
                <c:pt idx="77713">
                  <c:v>-215.03649999999999</c:v>
                </c:pt>
                <c:pt idx="77714">
                  <c:v>-215.03449999999998</c:v>
                </c:pt>
                <c:pt idx="77715">
                  <c:v>-215.03249999999997</c:v>
                </c:pt>
                <c:pt idx="77716">
                  <c:v>-215.03049999999999</c:v>
                </c:pt>
                <c:pt idx="77717">
                  <c:v>-215.02849999999998</c:v>
                </c:pt>
                <c:pt idx="77718">
                  <c:v>-215.02649999999997</c:v>
                </c:pt>
                <c:pt idx="77719">
                  <c:v>-215.02449999999999</c:v>
                </c:pt>
                <c:pt idx="77720">
                  <c:v>-215.02249999999998</c:v>
                </c:pt>
                <c:pt idx="77721">
                  <c:v>-215.02049999999997</c:v>
                </c:pt>
                <c:pt idx="77722">
                  <c:v>-215.01849999999999</c:v>
                </c:pt>
                <c:pt idx="77723">
                  <c:v>-215.01649999999998</c:v>
                </c:pt>
                <c:pt idx="77724">
                  <c:v>-215.01449999999997</c:v>
                </c:pt>
                <c:pt idx="77725">
                  <c:v>-215.01249999999999</c:v>
                </c:pt>
                <c:pt idx="77726">
                  <c:v>-215.01049999999998</c:v>
                </c:pt>
                <c:pt idx="77727">
                  <c:v>-215.00849999999997</c:v>
                </c:pt>
                <c:pt idx="77728">
                  <c:v>-215.00649999999999</c:v>
                </c:pt>
                <c:pt idx="77729">
                  <c:v>-215.00449999999998</c:v>
                </c:pt>
                <c:pt idx="77730">
                  <c:v>-215.00249999999997</c:v>
                </c:pt>
                <c:pt idx="77731">
                  <c:v>-215.00049999999999</c:v>
                </c:pt>
                <c:pt idx="77732">
                  <c:v>-214.99849999999998</c:v>
                </c:pt>
                <c:pt idx="77733">
                  <c:v>-214.99649999999997</c:v>
                </c:pt>
                <c:pt idx="77734">
                  <c:v>-214.99449999999999</c:v>
                </c:pt>
                <c:pt idx="77735">
                  <c:v>-214.99249999999998</c:v>
                </c:pt>
                <c:pt idx="77736">
                  <c:v>-214.99049999999997</c:v>
                </c:pt>
                <c:pt idx="77737">
                  <c:v>-214.98849999999999</c:v>
                </c:pt>
                <c:pt idx="77738">
                  <c:v>-214.98649999999998</c:v>
                </c:pt>
                <c:pt idx="77739">
                  <c:v>-214.98449999999997</c:v>
                </c:pt>
                <c:pt idx="77740">
                  <c:v>-214.98249999999999</c:v>
                </c:pt>
                <c:pt idx="77741">
                  <c:v>-214.98049999999998</c:v>
                </c:pt>
                <c:pt idx="77742">
                  <c:v>-214.97849999999997</c:v>
                </c:pt>
                <c:pt idx="77743">
                  <c:v>-214.97649999999999</c:v>
                </c:pt>
                <c:pt idx="77744">
                  <c:v>-214.97449999999998</c:v>
                </c:pt>
                <c:pt idx="77745">
                  <c:v>-214.97249999999997</c:v>
                </c:pt>
                <c:pt idx="77746">
                  <c:v>-214.97049999999999</c:v>
                </c:pt>
                <c:pt idx="77747">
                  <c:v>-214.96849999999998</c:v>
                </c:pt>
                <c:pt idx="77748">
                  <c:v>-214.96649999999997</c:v>
                </c:pt>
                <c:pt idx="77749">
                  <c:v>-214.96449999999999</c:v>
                </c:pt>
                <c:pt idx="77750">
                  <c:v>-214.96249999999998</c:v>
                </c:pt>
                <c:pt idx="77751">
                  <c:v>-214.96049999999997</c:v>
                </c:pt>
                <c:pt idx="77752">
                  <c:v>-214.95849999999999</c:v>
                </c:pt>
                <c:pt idx="77753">
                  <c:v>-214.95649999999998</c:v>
                </c:pt>
                <c:pt idx="77754">
                  <c:v>-214.95449999999997</c:v>
                </c:pt>
                <c:pt idx="77755">
                  <c:v>-214.95249999999999</c:v>
                </c:pt>
                <c:pt idx="77756">
                  <c:v>-214.95049999999998</c:v>
                </c:pt>
                <c:pt idx="77757">
                  <c:v>-214.94849999999997</c:v>
                </c:pt>
                <c:pt idx="77758">
                  <c:v>-214.94649999999999</c:v>
                </c:pt>
                <c:pt idx="77759">
                  <c:v>-214.94449999999998</c:v>
                </c:pt>
                <c:pt idx="77760">
                  <c:v>-214.94249999999997</c:v>
                </c:pt>
                <c:pt idx="77761">
                  <c:v>-214.94049999999999</c:v>
                </c:pt>
                <c:pt idx="77762">
                  <c:v>-214.93849999999998</c:v>
                </c:pt>
                <c:pt idx="77763">
                  <c:v>-214.93649999999997</c:v>
                </c:pt>
                <c:pt idx="77764">
                  <c:v>-214.93449999999999</c:v>
                </c:pt>
                <c:pt idx="77765">
                  <c:v>-214.93249999999998</c:v>
                </c:pt>
                <c:pt idx="77766">
                  <c:v>-214.93049999999997</c:v>
                </c:pt>
                <c:pt idx="77767">
                  <c:v>-214.92849999999999</c:v>
                </c:pt>
                <c:pt idx="77768">
                  <c:v>-214.92649999999998</c:v>
                </c:pt>
                <c:pt idx="77769">
                  <c:v>-214.92449999999997</c:v>
                </c:pt>
                <c:pt idx="77770">
                  <c:v>-214.92249999999999</c:v>
                </c:pt>
                <c:pt idx="77771">
                  <c:v>-214.92049999999998</c:v>
                </c:pt>
                <c:pt idx="77772">
                  <c:v>-214.91849999999997</c:v>
                </c:pt>
                <c:pt idx="77773">
                  <c:v>-214.91649999999998</c:v>
                </c:pt>
                <c:pt idx="77774">
                  <c:v>-214.91449999999998</c:v>
                </c:pt>
                <c:pt idx="77775">
                  <c:v>-214.91249999999997</c:v>
                </c:pt>
                <c:pt idx="77776">
                  <c:v>-214.91049999999998</c:v>
                </c:pt>
                <c:pt idx="77777">
                  <c:v>-214.90849999999998</c:v>
                </c:pt>
                <c:pt idx="77778">
                  <c:v>-214.90649999999997</c:v>
                </c:pt>
                <c:pt idx="77779">
                  <c:v>-214.90449999999998</c:v>
                </c:pt>
                <c:pt idx="77780">
                  <c:v>-214.90249999999997</c:v>
                </c:pt>
                <c:pt idx="77781">
                  <c:v>-214.90049999999997</c:v>
                </c:pt>
                <c:pt idx="77782">
                  <c:v>-214.89849999999998</c:v>
                </c:pt>
                <c:pt idx="77783">
                  <c:v>-214.89649999999997</c:v>
                </c:pt>
                <c:pt idx="77784">
                  <c:v>-214.89449999999997</c:v>
                </c:pt>
                <c:pt idx="77785">
                  <c:v>-214.89249999999998</c:v>
                </c:pt>
                <c:pt idx="77786">
                  <c:v>-214.89049999999997</c:v>
                </c:pt>
                <c:pt idx="77787">
                  <c:v>-214.88849999999996</c:v>
                </c:pt>
                <c:pt idx="77788">
                  <c:v>-214.88649999999998</c:v>
                </c:pt>
                <c:pt idx="77789">
                  <c:v>-214.88449999999997</c:v>
                </c:pt>
                <c:pt idx="77790">
                  <c:v>-214.88249999999996</c:v>
                </c:pt>
                <c:pt idx="77791">
                  <c:v>-214.88049999999998</c:v>
                </c:pt>
                <c:pt idx="77792">
                  <c:v>-214.87849999999997</c:v>
                </c:pt>
                <c:pt idx="77793">
                  <c:v>-214.87649999999996</c:v>
                </c:pt>
                <c:pt idx="77794">
                  <c:v>-214.87449999999998</c:v>
                </c:pt>
                <c:pt idx="77795">
                  <c:v>-214.87249999999997</c:v>
                </c:pt>
                <c:pt idx="77796">
                  <c:v>-214.87049999999996</c:v>
                </c:pt>
                <c:pt idx="77797">
                  <c:v>-214.86849999999998</c:v>
                </c:pt>
                <c:pt idx="77798">
                  <c:v>-214.86649999999997</c:v>
                </c:pt>
                <c:pt idx="77799">
                  <c:v>-214.86449999999996</c:v>
                </c:pt>
                <c:pt idx="77800">
                  <c:v>-214.86249999999998</c:v>
                </c:pt>
                <c:pt idx="77801">
                  <c:v>-214.86049999999997</c:v>
                </c:pt>
                <c:pt idx="77802">
                  <c:v>-214.85849999999996</c:v>
                </c:pt>
                <c:pt idx="77803">
                  <c:v>-214.85649999999998</c:v>
                </c:pt>
                <c:pt idx="77804">
                  <c:v>-214.85449999999997</c:v>
                </c:pt>
                <c:pt idx="77805">
                  <c:v>-214.85249999999996</c:v>
                </c:pt>
                <c:pt idx="77806">
                  <c:v>-214.85049999999998</c:v>
                </c:pt>
                <c:pt idx="77807">
                  <c:v>-214.84849999999997</c:v>
                </c:pt>
                <c:pt idx="77808">
                  <c:v>-214.84649999999996</c:v>
                </c:pt>
                <c:pt idx="77809">
                  <c:v>-214.84449999999998</c:v>
                </c:pt>
                <c:pt idx="77810">
                  <c:v>-214.84249999999997</c:v>
                </c:pt>
                <c:pt idx="77811">
                  <c:v>-214.84049999999996</c:v>
                </c:pt>
                <c:pt idx="77812">
                  <c:v>-214.83849999999998</c:v>
                </c:pt>
                <c:pt idx="77813">
                  <c:v>-214.83649999999997</c:v>
                </c:pt>
                <c:pt idx="77814">
                  <c:v>-214.83449999999999</c:v>
                </c:pt>
                <c:pt idx="77815">
                  <c:v>-214.83249999999998</c:v>
                </c:pt>
                <c:pt idx="77816">
                  <c:v>-214.83049999999997</c:v>
                </c:pt>
                <c:pt idx="77817">
                  <c:v>-214.82849999999999</c:v>
                </c:pt>
                <c:pt idx="77818">
                  <c:v>-214.82649999999998</c:v>
                </c:pt>
                <c:pt idx="77819">
                  <c:v>-214.82449999999997</c:v>
                </c:pt>
                <c:pt idx="77820">
                  <c:v>-214.82249999999999</c:v>
                </c:pt>
                <c:pt idx="77821">
                  <c:v>-214.82049999999998</c:v>
                </c:pt>
                <c:pt idx="77822">
                  <c:v>-214.81849999999997</c:v>
                </c:pt>
                <c:pt idx="77823">
                  <c:v>-214.81649999999999</c:v>
                </c:pt>
                <c:pt idx="77824">
                  <c:v>-214.81449999999998</c:v>
                </c:pt>
                <c:pt idx="77825">
                  <c:v>-214.81249999999997</c:v>
                </c:pt>
                <c:pt idx="77826">
                  <c:v>-214.81049999999999</c:v>
                </c:pt>
                <c:pt idx="77827">
                  <c:v>-214.80849999999998</c:v>
                </c:pt>
                <c:pt idx="77828">
                  <c:v>-214.80649999999997</c:v>
                </c:pt>
                <c:pt idx="77829">
                  <c:v>-214.80449999999999</c:v>
                </c:pt>
                <c:pt idx="77830">
                  <c:v>-214.80249999999998</c:v>
                </c:pt>
                <c:pt idx="77831">
                  <c:v>-214.80049999999997</c:v>
                </c:pt>
                <c:pt idx="77832">
                  <c:v>-214.79849999999999</c:v>
                </c:pt>
                <c:pt idx="77833">
                  <c:v>-214.79649999999998</c:v>
                </c:pt>
                <c:pt idx="77834">
                  <c:v>-214.79449999999997</c:v>
                </c:pt>
                <c:pt idx="77835">
                  <c:v>-214.79249999999999</c:v>
                </c:pt>
                <c:pt idx="77836">
                  <c:v>-214.79049999999998</c:v>
                </c:pt>
                <c:pt idx="77837">
                  <c:v>-214.78849999999997</c:v>
                </c:pt>
                <c:pt idx="77838">
                  <c:v>-214.78649999999999</c:v>
                </c:pt>
                <c:pt idx="77839">
                  <c:v>-214.78449999999998</c:v>
                </c:pt>
                <c:pt idx="77840">
                  <c:v>-214.78249999999997</c:v>
                </c:pt>
                <c:pt idx="77841">
                  <c:v>-214.78049999999999</c:v>
                </c:pt>
                <c:pt idx="77842">
                  <c:v>-214.77849999999998</c:v>
                </c:pt>
                <c:pt idx="77843">
                  <c:v>-214.77649999999997</c:v>
                </c:pt>
                <c:pt idx="77844">
                  <c:v>-214.77449999999999</c:v>
                </c:pt>
                <c:pt idx="77845">
                  <c:v>-214.77249999999998</c:v>
                </c:pt>
                <c:pt idx="77846">
                  <c:v>-214.77049999999997</c:v>
                </c:pt>
                <c:pt idx="77847">
                  <c:v>-214.76849999999999</c:v>
                </c:pt>
                <c:pt idx="77848">
                  <c:v>-214.76649999999998</c:v>
                </c:pt>
                <c:pt idx="77849">
                  <c:v>-214.76449999999997</c:v>
                </c:pt>
                <c:pt idx="77850">
                  <c:v>-214.76249999999999</c:v>
                </c:pt>
                <c:pt idx="77851">
                  <c:v>-214.76049999999998</c:v>
                </c:pt>
                <c:pt idx="77852">
                  <c:v>-214.75849999999997</c:v>
                </c:pt>
                <c:pt idx="77853">
                  <c:v>-214.75649999999999</c:v>
                </c:pt>
                <c:pt idx="77854">
                  <c:v>-214.75449999999998</c:v>
                </c:pt>
                <c:pt idx="77855">
                  <c:v>-214.75249999999997</c:v>
                </c:pt>
                <c:pt idx="77856">
                  <c:v>-214.75049999999999</c:v>
                </c:pt>
                <c:pt idx="77857">
                  <c:v>-214.74849999999998</c:v>
                </c:pt>
                <c:pt idx="77858">
                  <c:v>-214.74649999999997</c:v>
                </c:pt>
                <c:pt idx="77859">
                  <c:v>-214.74449999999999</c:v>
                </c:pt>
                <c:pt idx="77860">
                  <c:v>-214.74249999999998</c:v>
                </c:pt>
                <c:pt idx="77861">
                  <c:v>-214.74049999999997</c:v>
                </c:pt>
                <c:pt idx="77862">
                  <c:v>-214.73849999999999</c:v>
                </c:pt>
                <c:pt idx="77863">
                  <c:v>-214.73649999999998</c:v>
                </c:pt>
                <c:pt idx="77864">
                  <c:v>-214.73449999999997</c:v>
                </c:pt>
                <c:pt idx="77865">
                  <c:v>-214.73249999999999</c:v>
                </c:pt>
                <c:pt idx="77866">
                  <c:v>-214.73049999999998</c:v>
                </c:pt>
                <c:pt idx="77867">
                  <c:v>-214.72849999999997</c:v>
                </c:pt>
                <c:pt idx="77868">
                  <c:v>-214.72649999999999</c:v>
                </c:pt>
                <c:pt idx="77869">
                  <c:v>-214.72449999999998</c:v>
                </c:pt>
                <c:pt idx="77870">
                  <c:v>-214.72249999999997</c:v>
                </c:pt>
                <c:pt idx="77871">
                  <c:v>-214.72049999999999</c:v>
                </c:pt>
                <c:pt idx="77872">
                  <c:v>-214.71849999999998</c:v>
                </c:pt>
                <c:pt idx="77873">
                  <c:v>-214.71649999999997</c:v>
                </c:pt>
                <c:pt idx="77874">
                  <c:v>-214.71449999999999</c:v>
                </c:pt>
                <c:pt idx="77875">
                  <c:v>-214.71249999999998</c:v>
                </c:pt>
                <c:pt idx="77876">
                  <c:v>-214.71049999999997</c:v>
                </c:pt>
                <c:pt idx="77877">
                  <c:v>-214.70849999999999</c:v>
                </c:pt>
                <c:pt idx="77878">
                  <c:v>-214.70649999999998</c:v>
                </c:pt>
                <c:pt idx="77879">
                  <c:v>-214.70449999999997</c:v>
                </c:pt>
                <c:pt idx="77880">
                  <c:v>-214.70249999999999</c:v>
                </c:pt>
                <c:pt idx="77881">
                  <c:v>-214.70049999999998</c:v>
                </c:pt>
                <c:pt idx="77882">
                  <c:v>-214.69849999999997</c:v>
                </c:pt>
                <c:pt idx="77883">
                  <c:v>-214.69649999999999</c:v>
                </c:pt>
                <c:pt idx="77884">
                  <c:v>-214.69449999999998</c:v>
                </c:pt>
                <c:pt idx="77885">
                  <c:v>-214.69249999999997</c:v>
                </c:pt>
                <c:pt idx="77886">
                  <c:v>-214.69049999999999</c:v>
                </c:pt>
                <c:pt idx="77887">
                  <c:v>-214.68849999999998</c:v>
                </c:pt>
                <c:pt idx="77888">
                  <c:v>-214.68649999999997</c:v>
                </c:pt>
                <c:pt idx="77889">
                  <c:v>-214.68449999999999</c:v>
                </c:pt>
                <c:pt idx="77890">
                  <c:v>-214.68249999999998</c:v>
                </c:pt>
                <c:pt idx="77891">
                  <c:v>-214.68049999999997</c:v>
                </c:pt>
                <c:pt idx="77892">
                  <c:v>-214.67849999999999</c:v>
                </c:pt>
                <c:pt idx="77893">
                  <c:v>-214.67649999999998</c:v>
                </c:pt>
                <c:pt idx="77894">
                  <c:v>-214.67449999999997</c:v>
                </c:pt>
                <c:pt idx="77895">
                  <c:v>-214.67249999999999</c:v>
                </c:pt>
                <c:pt idx="77896">
                  <c:v>-214.67049999999998</c:v>
                </c:pt>
                <c:pt idx="77897">
                  <c:v>-214.66849999999997</c:v>
                </c:pt>
                <c:pt idx="77898">
                  <c:v>-214.66649999999998</c:v>
                </c:pt>
                <c:pt idx="77899">
                  <c:v>-214.66449999999998</c:v>
                </c:pt>
                <c:pt idx="77900">
                  <c:v>-214.66249999999997</c:v>
                </c:pt>
                <c:pt idx="77901">
                  <c:v>-214.66049999999998</c:v>
                </c:pt>
                <c:pt idx="77902">
                  <c:v>-214.65849999999998</c:v>
                </c:pt>
                <c:pt idx="77903">
                  <c:v>-214.65649999999997</c:v>
                </c:pt>
                <c:pt idx="77904">
                  <c:v>-214.65449999999998</c:v>
                </c:pt>
                <c:pt idx="77905">
                  <c:v>-214.65249999999997</c:v>
                </c:pt>
                <c:pt idx="77906">
                  <c:v>-214.65049999999997</c:v>
                </c:pt>
                <c:pt idx="77907">
                  <c:v>-214.64849999999998</c:v>
                </c:pt>
                <c:pt idx="77908">
                  <c:v>-214.64649999999997</c:v>
                </c:pt>
                <c:pt idx="77909">
                  <c:v>-214.64449999999997</c:v>
                </c:pt>
                <c:pt idx="77910">
                  <c:v>-214.64249999999998</c:v>
                </c:pt>
                <c:pt idx="77911">
                  <c:v>-214.64049999999997</c:v>
                </c:pt>
                <c:pt idx="77912">
                  <c:v>-214.63849999999996</c:v>
                </c:pt>
                <c:pt idx="77913">
                  <c:v>-214.63649999999998</c:v>
                </c:pt>
                <c:pt idx="77914">
                  <c:v>-214.63449999999997</c:v>
                </c:pt>
                <c:pt idx="77915">
                  <c:v>-214.63249999999996</c:v>
                </c:pt>
                <c:pt idx="77916">
                  <c:v>-214.63049999999998</c:v>
                </c:pt>
                <c:pt idx="77917">
                  <c:v>-214.62849999999997</c:v>
                </c:pt>
                <c:pt idx="77918">
                  <c:v>-214.62649999999996</c:v>
                </c:pt>
                <c:pt idx="77919">
                  <c:v>-214.62449999999998</c:v>
                </c:pt>
                <c:pt idx="77920">
                  <c:v>-214.62249999999997</c:v>
                </c:pt>
                <c:pt idx="77921">
                  <c:v>-214.62049999999996</c:v>
                </c:pt>
                <c:pt idx="77922">
                  <c:v>-214.61849999999998</c:v>
                </c:pt>
                <c:pt idx="77923">
                  <c:v>-214.61649999999997</c:v>
                </c:pt>
                <c:pt idx="77924">
                  <c:v>-214.61449999999996</c:v>
                </c:pt>
                <c:pt idx="77925">
                  <c:v>-214.61249999999998</c:v>
                </c:pt>
                <c:pt idx="77926">
                  <c:v>-214.61049999999997</c:v>
                </c:pt>
                <c:pt idx="77927">
                  <c:v>-214.60849999999996</c:v>
                </c:pt>
                <c:pt idx="77928">
                  <c:v>-214.60649999999998</c:v>
                </c:pt>
                <c:pt idx="77929">
                  <c:v>-214.60449999999997</c:v>
                </c:pt>
                <c:pt idx="77930">
                  <c:v>-214.60249999999996</c:v>
                </c:pt>
                <c:pt idx="77931">
                  <c:v>-214.60049999999998</c:v>
                </c:pt>
                <c:pt idx="77932">
                  <c:v>-214.59849999999997</c:v>
                </c:pt>
                <c:pt idx="77933">
                  <c:v>-214.59649999999996</c:v>
                </c:pt>
                <c:pt idx="77934">
                  <c:v>-214.59449999999998</c:v>
                </c:pt>
                <c:pt idx="77935">
                  <c:v>-214.59249999999997</c:v>
                </c:pt>
                <c:pt idx="77936">
                  <c:v>-214.59049999999996</c:v>
                </c:pt>
                <c:pt idx="77937">
                  <c:v>-214.58849999999998</c:v>
                </c:pt>
                <c:pt idx="77938">
                  <c:v>-214.58649999999997</c:v>
                </c:pt>
                <c:pt idx="77939">
                  <c:v>-214.58449999999999</c:v>
                </c:pt>
                <c:pt idx="77940">
                  <c:v>-214.58249999999998</c:v>
                </c:pt>
                <c:pt idx="77941">
                  <c:v>-214.58049999999997</c:v>
                </c:pt>
                <c:pt idx="77942">
                  <c:v>-214.57849999999999</c:v>
                </c:pt>
                <c:pt idx="77943">
                  <c:v>-214.57649999999998</c:v>
                </c:pt>
                <c:pt idx="77944">
                  <c:v>-214.57449999999997</c:v>
                </c:pt>
                <c:pt idx="77945">
                  <c:v>-214.57249999999999</c:v>
                </c:pt>
                <c:pt idx="77946">
                  <c:v>-214.57049999999998</c:v>
                </c:pt>
                <c:pt idx="77947">
                  <c:v>-214.56849999999997</c:v>
                </c:pt>
                <c:pt idx="77948">
                  <c:v>-214.56649999999999</c:v>
                </c:pt>
                <c:pt idx="77949">
                  <c:v>-214.56449999999998</c:v>
                </c:pt>
                <c:pt idx="77950">
                  <c:v>-214.56249999999997</c:v>
                </c:pt>
                <c:pt idx="77951">
                  <c:v>-214.56049999999999</c:v>
                </c:pt>
                <c:pt idx="77952">
                  <c:v>-214.55849999999998</c:v>
                </c:pt>
                <c:pt idx="77953">
                  <c:v>-214.55649999999997</c:v>
                </c:pt>
                <c:pt idx="77954">
                  <c:v>-214.55449999999999</c:v>
                </c:pt>
                <c:pt idx="77955">
                  <c:v>-214.55249999999998</c:v>
                </c:pt>
                <c:pt idx="77956">
                  <c:v>-214.55049999999997</c:v>
                </c:pt>
                <c:pt idx="77957">
                  <c:v>-214.54849999999999</c:v>
                </c:pt>
                <c:pt idx="77958">
                  <c:v>-214.54649999999998</c:v>
                </c:pt>
                <c:pt idx="77959">
                  <c:v>-214.54449999999997</c:v>
                </c:pt>
                <c:pt idx="77960">
                  <c:v>-214.54249999999999</c:v>
                </c:pt>
                <c:pt idx="77961">
                  <c:v>-214.54049999999998</c:v>
                </c:pt>
                <c:pt idx="77962">
                  <c:v>-214.53849999999997</c:v>
                </c:pt>
                <c:pt idx="77963">
                  <c:v>-214.53649999999999</c:v>
                </c:pt>
                <c:pt idx="77964">
                  <c:v>-214.53449999999998</c:v>
                </c:pt>
                <c:pt idx="77965">
                  <c:v>-214.53249999999997</c:v>
                </c:pt>
                <c:pt idx="77966">
                  <c:v>-214.53049999999999</c:v>
                </c:pt>
                <c:pt idx="77967">
                  <c:v>-214.52849999999998</c:v>
                </c:pt>
                <c:pt idx="77968">
                  <c:v>-214.52649999999997</c:v>
                </c:pt>
                <c:pt idx="77969">
                  <c:v>-214.52449999999999</c:v>
                </c:pt>
                <c:pt idx="77970">
                  <c:v>-214.52249999999998</c:v>
                </c:pt>
                <c:pt idx="77971">
                  <c:v>-214.52049999999997</c:v>
                </c:pt>
                <c:pt idx="77972">
                  <c:v>-214.51849999999999</c:v>
                </c:pt>
                <c:pt idx="77973">
                  <c:v>-214.51649999999998</c:v>
                </c:pt>
                <c:pt idx="77974">
                  <c:v>-214.51449999999997</c:v>
                </c:pt>
                <c:pt idx="77975">
                  <c:v>-214.51249999999999</c:v>
                </c:pt>
                <c:pt idx="77976">
                  <c:v>-214.51049999999998</c:v>
                </c:pt>
                <c:pt idx="77977">
                  <c:v>-214.50849999999997</c:v>
                </c:pt>
                <c:pt idx="77978">
                  <c:v>-214.50649999999999</c:v>
                </c:pt>
                <c:pt idx="77979">
                  <c:v>-214.50449999999998</c:v>
                </c:pt>
                <c:pt idx="77980">
                  <c:v>-214.50249999999997</c:v>
                </c:pt>
                <c:pt idx="77981">
                  <c:v>-214.50049999999999</c:v>
                </c:pt>
                <c:pt idx="77982">
                  <c:v>-214.49849999999998</c:v>
                </c:pt>
                <c:pt idx="77983">
                  <c:v>-214.49649999999997</c:v>
                </c:pt>
                <c:pt idx="77984">
                  <c:v>-214.49449999999999</c:v>
                </c:pt>
                <c:pt idx="77985">
                  <c:v>-214.49249999999998</c:v>
                </c:pt>
                <c:pt idx="77986">
                  <c:v>-214.49049999999997</c:v>
                </c:pt>
                <c:pt idx="77987">
                  <c:v>-214.48849999999999</c:v>
                </c:pt>
                <c:pt idx="77988">
                  <c:v>-214.48649999999998</c:v>
                </c:pt>
                <c:pt idx="77989">
                  <c:v>-214.48449999999997</c:v>
                </c:pt>
                <c:pt idx="77990">
                  <c:v>-214.48249999999999</c:v>
                </c:pt>
                <c:pt idx="77991">
                  <c:v>-214.48049999999998</c:v>
                </c:pt>
                <c:pt idx="77992">
                  <c:v>-214.47849999999997</c:v>
                </c:pt>
                <c:pt idx="77993">
                  <c:v>-214.47649999999999</c:v>
                </c:pt>
                <c:pt idx="77994">
                  <c:v>-214.47449999999998</c:v>
                </c:pt>
                <c:pt idx="77995">
                  <c:v>-214.47249999999997</c:v>
                </c:pt>
                <c:pt idx="77996">
                  <c:v>-214.47049999999999</c:v>
                </c:pt>
                <c:pt idx="77997">
                  <c:v>-214.46849999999998</c:v>
                </c:pt>
                <c:pt idx="77998">
                  <c:v>-214.46649999999997</c:v>
                </c:pt>
                <c:pt idx="77999">
                  <c:v>-214.46449999999999</c:v>
                </c:pt>
                <c:pt idx="78000">
                  <c:v>-214.46249999999998</c:v>
                </c:pt>
                <c:pt idx="78001">
                  <c:v>-214.46049999999997</c:v>
                </c:pt>
                <c:pt idx="78002">
                  <c:v>-214.45849999999999</c:v>
                </c:pt>
                <c:pt idx="78003">
                  <c:v>-214.45649999999998</c:v>
                </c:pt>
                <c:pt idx="78004">
                  <c:v>-214.45449999999997</c:v>
                </c:pt>
                <c:pt idx="78005">
                  <c:v>-214.45249999999999</c:v>
                </c:pt>
                <c:pt idx="78006">
                  <c:v>-214.45049999999998</c:v>
                </c:pt>
                <c:pt idx="78007">
                  <c:v>-214.44849999999997</c:v>
                </c:pt>
                <c:pt idx="78008">
                  <c:v>-214.44649999999999</c:v>
                </c:pt>
                <c:pt idx="78009">
                  <c:v>-214.44449999999998</c:v>
                </c:pt>
                <c:pt idx="78010">
                  <c:v>-214.44249999999997</c:v>
                </c:pt>
                <c:pt idx="78011">
                  <c:v>-214.44049999999999</c:v>
                </c:pt>
                <c:pt idx="78012">
                  <c:v>-214.43849999999998</c:v>
                </c:pt>
                <c:pt idx="78013">
                  <c:v>-214.43649999999997</c:v>
                </c:pt>
                <c:pt idx="78014">
                  <c:v>-214.43449999999999</c:v>
                </c:pt>
                <c:pt idx="78015">
                  <c:v>-214.43249999999998</c:v>
                </c:pt>
                <c:pt idx="78016">
                  <c:v>-214.43049999999997</c:v>
                </c:pt>
                <c:pt idx="78017">
                  <c:v>-214.42849999999999</c:v>
                </c:pt>
                <c:pt idx="78018">
                  <c:v>-214.42649999999998</c:v>
                </c:pt>
                <c:pt idx="78019">
                  <c:v>-214.42449999999997</c:v>
                </c:pt>
                <c:pt idx="78020">
                  <c:v>-214.42249999999999</c:v>
                </c:pt>
                <c:pt idx="78021">
                  <c:v>-214.42049999999998</c:v>
                </c:pt>
                <c:pt idx="78022">
                  <c:v>-214.41849999999997</c:v>
                </c:pt>
                <c:pt idx="78023">
                  <c:v>-214.41649999999998</c:v>
                </c:pt>
                <c:pt idx="78024">
                  <c:v>-214.41449999999998</c:v>
                </c:pt>
                <c:pt idx="78025">
                  <c:v>-214.41249999999997</c:v>
                </c:pt>
                <c:pt idx="78026">
                  <c:v>-214.41049999999998</c:v>
                </c:pt>
                <c:pt idx="78027">
                  <c:v>-214.40849999999998</c:v>
                </c:pt>
                <c:pt idx="78028">
                  <c:v>-214.40649999999997</c:v>
                </c:pt>
                <c:pt idx="78029">
                  <c:v>-214.40449999999998</c:v>
                </c:pt>
                <c:pt idx="78030">
                  <c:v>-214.40249999999997</c:v>
                </c:pt>
                <c:pt idx="78031">
                  <c:v>-214.40049999999997</c:v>
                </c:pt>
                <c:pt idx="78032">
                  <c:v>-214.39849999999998</c:v>
                </c:pt>
                <c:pt idx="78033">
                  <c:v>-214.39649999999997</c:v>
                </c:pt>
                <c:pt idx="78034">
                  <c:v>-214.39449999999997</c:v>
                </c:pt>
                <c:pt idx="78035">
                  <c:v>-214.39249999999998</c:v>
                </c:pt>
                <c:pt idx="78036">
                  <c:v>-214.39049999999997</c:v>
                </c:pt>
                <c:pt idx="78037">
                  <c:v>-214.38849999999996</c:v>
                </c:pt>
                <c:pt idx="78038">
                  <c:v>-214.38649999999998</c:v>
                </c:pt>
                <c:pt idx="78039">
                  <c:v>-214.38449999999997</c:v>
                </c:pt>
                <c:pt idx="78040">
                  <c:v>-214.38249999999996</c:v>
                </c:pt>
                <c:pt idx="78041">
                  <c:v>-214.38049999999998</c:v>
                </c:pt>
                <c:pt idx="78042">
                  <c:v>-214.37849999999997</c:v>
                </c:pt>
                <c:pt idx="78043">
                  <c:v>-214.37649999999996</c:v>
                </c:pt>
                <c:pt idx="78044">
                  <c:v>-214.37449999999998</c:v>
                </c:pt>
                <c:pt idx="78045">
                  <c:v>-214.37249999999997</c:v>
                </c:pt>
                <c:pt idx="78046">
                  <c:v>-214.37049999999996</c:v>
                </c:pt>
                <c:pt idx="78047">
                  <c:v>-214.36849999999998</c:v>
                </c:pt>
                <c:pt idx="78048">
                  <c:v>-214.36649999999997</c:v>
                </c:pt>
                <c:pt idx="78049">
                  <c:v>-214.36449999999996</c:v>
                </c:pt>
                <c:pt idx="78050">
                  <c:v>-214.36249999999998</c:v>
                </c:pt>
                <c:pt idx="78051">
                  <c:v>-214.36049999999997</c:v>
                </c:pt>
                <c:pt idx="78052">
                  <c:v>-214.35849999999996</c:v>
                </c:pt>
                <c:pt idx="78053">
                  <c:v>-214.35649999999998</c:v>
                </c:pt>
                <c:pt idx="78054">
                  <c:v>-214.35449999999997</c:v>
                </c:pt>
                <c:pt idx="78055">
                  <c:v>-214.35249999999996</c:v>
                </c:pt>
                <c:pt idx="78056">
                  <c:v>-214.35049999999998</c:v>
                </c:pt>
                <c:pt idx="78057">
                  <c:v>-214.34849999999997</c:v>
                </c:pt>
                <c:pt idx="78058">
                  <c:v>-214.34649999999996</c:v>
                </c:pt>
                <c:pt idx="78059">
                  <c:v>-214.34449999999998</c:v>
                </c:pt>
                <c:pt idx="78060">
                  <c:v>-214.34249999999997</c:v>
                </c:pt>
                <c:pt idx="78061">
                  <c:v>-214.34049999999996</c:v>
                </c:pt>
                <c:pt idx="78062">
                  <c:v>-214.33849999999998</c:v>
                </c:pt>
                <c:pt idx="78063">
                  <c:v>-214.33649999999997</c:v>
                </c:pt>
                <c:pt idx="78064">
                  <c:v>-214.33449999999999</c:v>
                </c:pt>
                <c:pt idx="78065">
                  <c:v>-214.33249999999998</c:v>
                </c:pt>
                <c:pt idx="78066">
                  <c:v>-214.33049999999997</c:v>
                </c:pt>
                <c:pt idx="78067">
                  <c:v>-214.32849999999999</c:v>
                </c:pt>
                <c:pt idx="78068">
                  <c:v>-214.32649999999998</c:v>
                </c:pt>
                <c:pt idx="78069">
                  <c:v>-214.32449999999997</c:v>
                </c:pt>
                <c:pt idx="78070">
                  <c:v>-214.32249999999999</c:v>
                </c:pt>
                <c:pt idx="78071">
                  <c:v>-214.32049999999998</c:v>
                </c:pt>
                <c:pt idx="78072">
                  <c:v>-214.31849999999997</c:v>
                </c:pt>
                <c:pt idx="78073">
                  <c:v>-214.31649999999999</c:v>
                </c:pt>
                <c:pt idx="78074">
                  <c:v>-214.31449999999998</c:v>
                </c:pt>
                <c:pt idx="78075">
                  <c:v>-214.31249999999997</c:v>
                </c:pt>
                <c:pt idx="78076">
                  <c:v>-214.31049999999999</c:v>
                </c:pt>
                <c:pt idx="78077">
                  <c:v>-214.30849999999998</c:v>
                </c:pt>
                <c:pt idx="78078">
                  <c:v>-214.30649999999997</c:v>
                </c:pt>
                <c:pt idx="78079">
                  <c:v>-214.30449999999999</c:v>
                </c:pt>
                <c:pt idx="78080">
                  <c:v>-214.30249999999998</c:v>
                </c:pt>
                <c:pt idx="78081">
                  <c:v>-214.30049999999997</c:v>
                </c:pt>
                <c:pt idx="78082">
                  <c:v>-214.29849999999999</c:v>
                </c:pt>
                <c:pt idx="78083">
                  <c:v>-214.29649999999998</c:v>
                </c:pt>
                <c:pt idx="78084">
                  <c:v>-214.29449999999997</c:v>
                </c:pt>
                <c:pt idx="78085">
                  <c:v>-214.29249999999999</c:v>
                </c:pt>
                <c:pt idx="78086">
                  <c:v>-214.29049999999998</c:v>
                </c:pt>
                <c:pt idx="78087">
                  <c:v>-214.28849999999997</c:v>
                </c:pt>
                <c:pt idx="78088">
                  <c:v>-214.28649999999999</c:v>
                </c:pt>
                <c:pt idx="78089">
                  <c:v>-214.28449999999998</c:v>
                </c:pt>
                <c:pt idx="78090">
                  <c:v>-214.28249999999997</c:v>
                </c:pt>
                <c:pt idx="78091">
                  <c:v>-214.28049999999999</c:v>
                </c:pt>
                <c:pt idx="78092">
                  <c:v>-214.27849999999998</c:v>
                </c:pt>
                <c:pt idx="78093">
                  <c:v>-214.27649999999997</c:v>
                </c:pt>
                <c:pt idx="78094">
                  <c:v>-214.27449999999999</c:v>
                </c:pt>
                <c:pt idx="78095">
                  <c:v>-214.27249999999998</c:v>
                </c:pt>
                <c:pt idx="78096">
                  <c:v>-214.27049999999997</c:v>
                </c:pt>
                <c:pt idx="78097">
                  <c:v>-214.26849999999999</c:v>
                </c:pt>
                <c:pt idx="78098">
                  <c:v>-214.26649999999998</c:v>
                </c:pt>
                <c:pt idx="78099">
                  <c:v>-214.26449999999997</c:v>
                </c:pt>
                <c:pt idx="78100">
                  <c:v>-214.26249999999999</c:v>
                </c:pt>
                <c:pt idx="78101">
                  <c:v>-214.26049999999998</c:v>
                </c:pt>
                <c:pt idx="78102">
                  <c:v>-214.25849999999997</c:v>
                </c:pt>
                <c:pt idx="78103">
                  <c:v>-214.25649999999999</c:v>
                </c:pt>
                <c:pt idx="78104">
                  <c:v>-214.25449999999998</c:v>
                </c:pt>
                <c:pt idx="78105">
                  <c:v>-214.25249999999997</c:v>
                </c:pt>
                <c:pt idx="78106">
                  <c:v>-214.25049999999999</c:v>
                </c:pt>
                <c:pt idx="78107">
                  <c:v>-214.24849999999998</c:v>
                </c:pt>
                <c:pt idx="78108">
                  <c:v>-214.24649999999997</c:v>
                </c:pt>
                <c:pt idx="78109">
                  <c:v>-214.24449999999999</c:v>
                </c:pt>
                <c:pt idx="78110">
                  <c:v>-214.24249999999998</c:v>
                </c:pt>
                <c:pt idx="78111">
                  <c:v>-214.24049999999997</c:v>
                </c:pt>
                <c:pt idx="78112">
                  <c:v>-214.23849999999999</c:v>
                </c:pt>
                <c:pt idx="78113">
                  <c:v>-214.23649999999998</c:v>
                </c:pt>
                <c:pt idx="78114">
                  <c:v>-214.23449999999997</c:v>
                </c:pt>
                <c:pt idx="78115">
                  <c:v>-214.23249999999999</c:v>
                </c:pt>
                <c:pt idx="78116">
                  <c:v>-214.23049999999998</c:v>
                </c:pt>
                <c:pt idx="78117">
                  <c:v>-214.22849999999997</c:v>
                </c:pt>
                <c:pt idx="78118">
                  <c:v>-214.22649999999999</c:v>
                </c:pt>
                <c:pt idx="78119">
                  <c:v>-214.22449999999998</c:v>
                </c:pt>
                <c:pt idx="78120">
                  <c:v>-214.22249999999997</c:v>
                </c:pt>
                <c:pt idx="78121">
                  <c:v>-214.22049999999999</c:v>
                </c:pt>
                <c:pt idx="78122">
                  <c:v>-214.21849999999998</c:v>
                </c:pt>
                <c:pt idx="78123">
                  <c:v>-214.21649999999997</c:v>
                </c:pt>
                <c:pt idx="78124">
                  <c:v>-214.21449999999999</c:v>
                </c:pt>
                <c:pt idx="78125">
                  <c:v>-214.21249999999998</c:v>
                </c:pt>
                <c:pt idx="78126">
                  <c:v>-214.21049999999997</c:v>
                </c:pt>
                <c:pt idx="78127">
                  <c:v>-214.20849999999999</c:v>
                </c:pt>
                <c:pt idx="78128">
                  <c:v>-214.20649999999998</c:v>
                </c:pt>
                <c:pt idx="78129">
                  <c:v>-214.20449999999997</c:v>
                </c:pt>
                <c:pt idx="78130">
                  <c:v>-214.20249999999999</c:v>
                </c:pt>
                <c:pt idx="78131">
                  <c:v>-214.20049999999998</c:v>
                </c:pt>
                <c:pt idx="78132">
                  <c:v>-214.19849999999997</c:v>
                </c:pt>
                <c:pt idx="78133">
                  <c:v>-214.19649999999999</c:v>
                </c:pt>
                <c:pt idx="78134">
                  <c:v>-214.19449999999998</c:v>
                </c:pt>
                <c:pt idx="78135">
                  <c:v>-214.19249999999997</c:v>
                </c:pt>
                <c:pt idx="78136">
                  <c:v>-214.19049999999999</c:v>
                </c:pt>
                <c:pt idx="78137">
                  <c:v>-214.18849999999998</c:v>
                </c:pt>
                <c:pt idx="78138">
                  <c:v>-214.18649999999997</c:v>
                </c:pt>
                <c:pt idx="78139">
                  <c:v>-214.18449999999999</c:v>
                </c:pt>
                <c:pt idx="78140">
                  <c:v>-214.18249999999998</c:v>
                </c:pt>
                <c:pt idx="78141">
                  <c:v>-214.18049999999997</c:v>
                </c:pt>
                <c:pt idx="78142">
                  <c:v>-214.17849999999999</c:v>
                </c:pt>
                <c:pt idx="78143">
                  <c:v>-214.17649999999998</c:v>
                </c:pt>
                <c:pt idx="78144">
                  <c:v>-214.17449999999997</c:v>
                </c:pt>
                <c:pt idx="78145">
                  <c:v>-214.17249999999999</c:v>
                </c:pt>
                <c:pt idx="78146">
                  <c:v>-214.17049999999998</c:v>
                </c:pt>
                <c:pt idx="78147">
                  <c:v>-214.16849999999997</c:v>
                </c:pt>
                <c:pt idx="78148">
                  <c:v>-214.16649999999998</c:v>
                </c:pt>
                <c:pt idx="78149">
                  <c:v>-214.16449999999998</c:v>
                </c:pt>
                <c:pt idx="78150">
                  <c:v>-214.16249999999997</c:v>
                </c:pt>
                <c:pt idx="78151">
                  <c:v>-214.16049999999998</c:v>
                </c:pt>
                <c:pt idx="78152">
                  <c:v>-214.15849999999998</c:v>
                </c:pt>
                <c:pt idx="78153">
                  <c:v>-214.15649999999997</c:v>
                </c:pt>
                <c:pt idx="78154">
                  <c:v>-214.15449999999998</c:v>
                </c:pt>
                <c:pt idx="78155">
                  <c:v>-214.15249999999997</c:v>
                </c:pt>
                <c:pt idx="78156">
                  <c:v>-214.15049999999997</c:v>
                </c:pt>
                <c:pt idx="78157">
                  <c:v>-214.14849999999998</c:v>
                </c:pt>
                <c:pt idx="78158">
                  <c:v>-214.14649999999997</c:v>
                </c:pt>
                <c:pt idx="78159">
                  <c:v>-214.14449999999997</c:v>
                </c:pt>
                <c:pt idx="78160">
                  <c:v>-214.14249999999998</c:v>
                </c:pt>
                <c:pt idx="78161">
                  <c:v>-214.14049999999997</c:v>
                </c:pt>
                <c:pt idx="78162">
                  <c:v>-214.13849999999996</c:v>
                </c:pt>
                <c:pt idx="78163">
                  <c:v>-214.13649999999998</c:v>
                </c:pt>
                <c:pt idx="78164">
                  <c:v>-214.13449999999997</c:v>
                </c:pt>
                <c:pt idx="78165">
                  <c:v>-214.13249999999996</c:v>
                </c:pt>
                <c:pt idx="78166">
                  <c:v>-214.13049999999998</c:v>
                </c:pt>
                <c:pt idx="78167">
                  <c:v>-214.12849999999997</c:v>
                </c:pt>
                <c:pt idx="78168">
                  <c:v>-214.12649999999996</c:v>
                </c:pt>
                <c:pt idx="78169">
                  <c:v>-214.12449999999998</c:v>
                </c:pt>
                <c:pt idx="78170">
                  <c:v>-214.12249999999997</c:v>
                </c:pt>
                <c:pt idx="78171">
                  <c:v>-214.12049999999996</c:v>
                </c:pt>
                <c:pt idx="78172">
                  <c:v>-214.11849999999998</c:v>
                </c:pt>
                <c:pt idx="78173">
                  <c:v>-214.11649999999997</c:v>
                </c:pt>
                <c:pt idx="78174">
                  <c:v>-214.11449999999996</c:v>
                </c:pt>
                <c:pt idx="78175">
                  <c:v>-214.11249999999998</c:v>
                </c:pt>
                <c:pt idx="78176">
                  <c:v>-214.11049999999997</c:v>
                </c:pt>
                <c:pt idx="78177">
                  <c:v>-214.10849999999996</c:v>
                </c:pt>
                <c:pt idx="78178">
                  <c:v>-214.10649999999998</c:v>
                </c:pt>
                <c:pt idx="78179">
                  <c:v>-214.10449999999997</c:v>
                </c:pt>
                <c:pt idx="78180">
                  <c:v>-214.10249999999996</c:v>
                </c:pt>
                <c:pt idx="78181">
                  <c:v>-214.10049999999998</c:v>
                </c:pt>
                <c:pt idx="78182">
                  <c:v>-214.09849999999997</c:v>
                </c:pt>
                <c:pt idx="78183">
                  <c:v>-214.09649999999996</c:v>
                </c:pt>
                <c:pt idx="78184">
                  <c:v>-214.09449999999998</c:v>
                </c:pt>
                <c:pt idx="78185">
                  <c:v>-214.09249999999997</c:v>
                </c:pt>
                <c:pt idx="78186">
                  <c:v>-214.09049999999996</c:v>
                </c:pt>
                <c:pt idx="78187">
                  <c:v>-214.08849999999998</c:v>
                </c:pt>
                <c:pt idx="78188">
                  <c:v>-214.08649999999997</c:v>
                </c:pt>
                <c:pt idx="78189">
                  <c:v>-214.08449999999999</c:v>
                </c:pt>
                <c:pt idx="78190">
                  <c:v>-214.08249999999998</c:v>
                </c:pt>
                <c:pt idx="78191">
                  <c:v>-214.08049999999997</c:v>
                </c:pt>
                <c:pt idx="78192">
                  <c:v>-214.07849999999999</c:v>
                </c:pt>
                <c:pt idx="78193">
                  <c:v>-214.07649999999998</c:v>
                </c:pt>
                <c:pt idx="78194">
                  <c:v>-214.07449999999997</c:v>
                </c:pt>
                <c:pt idx="78195">
                  <c:v>-214.07249999999999</c:v>
                </c:pt>
                <c:pt idx="78196">
                  <c:v>-214.07049999999998</c:v>
                </c:pt>
                <c:pt idx="78197">
                  <c:v>-214.06849999999997</c:v>
                </c:pt>
                <c:pt idx="78198">
                  <c:v>-214.06649999999999</c:v>
                </c:pt>
                <c:pt idx="78199">
                  <c:v>-214.06449999999998</c:v>
                </c:pt>
                <c:pt idx="78200">
                  <c:v>-214.06249999999997</c:v>
                </c:pt>
                <c:pt idx="78201">
                  <c:v>-214.06049999999999</c:v>
                </c:pt>
                <c:pt idx="78202">
                  <c:v>-214.05849999999998</c:v>
                </c:pt>
                <c:pt idx="78203">
                  <c:v>-214.05649999999997</c:v>
                </c:pt>
                <c:pt idx="78204">
                  <c:v>-214.05449999999999</c:v>
                </c:pt>
                <c:pt idx="78205">
                  <c:v>-214.05249999999998</c:v>
                </c:pt>
                <c:pt idx="78206">
                  <c:v>-214.05049999999997</c:v>
                </c:pt>
                <c:pt idx="78207">
                  <c:v>-214.04849999999999</c:v>
                </c:pt>
                <c:pt idx="78208">
                  <c:v>-214.04649999999998</c:v>
                </c:pt>
                <c:pt idx="78209">
                  <c:v>-214.04449999999997</c:v>
                </c:pt>
                <c:pt idx="78210">
                  <c:v>-214.04249999999999</c:v>
                </c:pt>
                <c:pt idx="78211">
                  <c:v>-214.04049999999998</c:v>
                </c:pt>
                <c:pt idx="78212">
                  <c:v>-214.03849999999997</c:v>
                </c:pt>
                <c:pt idx="78213">
                  <c:v>-214.03649999999999</c:v>
                </c:pt>
                <c:pt idx="78214">
                  <c:v>-214.03449999999998</c:v>
                </c:pt>
                <c:pt idx="78215">
                  <c:v>-214.03249999999997</c:v>
                </c:pt>
                <c:pt idx="78216">
                  <c:v>-214.03049999999999</c:v>
                </c:pt>
                <c:pt idx="78217">
                  <c:v>-214.02849999999998</c:v>
                </c:pt>
                <c:pt idx="78218">
                  <c:v>-214.02649999999997</c:v>
                </c:pt>
                <c:pt idx="78219">
                  <c:v>-214.02449999999999</c:v>
                </c:pt>
                <c:pt idx="78220">
                  <c:v>-214.02249999999998</c:v>
                </c:pt>
                <c:pt idx="78221">
                  <c:v>-214.02049999999997</c:v>
                </c:pt>
                <c:pt idx="78222">
                  <c:v>-214.01849999999999</c:v>
                </c:pt>
                <c:pt idx="78223">
                  <c:v>-214.01649999999998</c:v>
                </c:pt>
                <c:pt idx="78224">
                  <c:v>-214.01449999999997</c:v>
                </c:pt>
                <c:pt idx="78225">
                  <c:v>-214.01249999999999</c:v>
                </c:pt>
                <c:pt idx="78226">
                  <c:v>-214.01049999999998</c:v>
                </c:pt>
                <c:pt idx="78227">
                  <c:v>-214.00849999999997</c:v>
                </c:pt>
                <c:pt idx="78228">
                  <c:v>-214.00649999999999</c:v>
                </c:pt>
                <c:pt idx="78229">
                  <c:v>-214.00449999999998</c:v>
                </c:pt>
                <c:pt idx="78230">
                  <c:v>-214.00249999999997</c:v>
                </c:pt>
                <c:pt idx="78231">
                  <c:v>-214.00049999999999</c:v>
                </c:pt>
                <c:pt idx="78232">
                  <c:v>-213.99849999999998</c:v>
                </c:pt>
                <c:pt idx="78233">
                  <c:v>-213.99649999999997</c:v>
                </c:pt>
                <c:pt idx="78234">
                  <c:v>-213.99449999999999</c:v>
                </c:pt>
                <c:pt idx="78235">
                  <c:v>-213.99249999999998</c:v>
                </c:pt>
                <c:pt idx="78236">
                  <c:v>-213.99049999999997</c:v>
                </c:pt>
                <c:pt idx="78237">
                  <c:v>-213.98849999999999</c:v>
                </c:pt>
                <c:pt idx="78238">
                  <c:v>-213.98649999999998</c:v>
                </c:pt>
                <c:pt idx="78239">
                  <c:v>-213.98449999999997</c:v>
                </c:pt>
                <c:pt idx="78240">
                  <c:v>-213.98249999999999</c:v>
                </c:pt>
                <c:pt idx="78241">
                  <c:v>-213.98049999999998</c:v>
                </c:pt>
                <c:pt idx="78242">
                  <c:v>-213.97849999999997</c:v>
                </c:pt>
                <c:pt idx="78243">
                  <c:v>-213.97649999999999</c:v>
                </c:pt>
                <c:pt idx="78244">
                  <c:v>-213.97449999999998</c:v>
                </c:pt>
                <c:pt idx="78245">
                  <c:v>-213.97249999999997</c:v>
                </c:pt>
                <c:pt idx="78246">
                  <c:v>-213.97049999999999</c:v>
                </c:pt>
                <c:pt idx="78247">
                  <c:v>-213.96849999999998</c:v>
                </c:pt>
                <c:pt idx="78248">
                  <c:v>-213.96649999999997</c:v>
                </c:pt>
                <c:pt idx="78249">
                  <c:v>-213.96449999999999</c:v>
                </c:pt>
                <c:pt idx="78250">
                  <c:v>-213.96249999999998</c:v>
                </c:pt>
                <c:pt idx="78251">
                  <c:v>-213.96049999999997</c:v>
                </c:pt>
                <c:pt idx="78252">
                  <c:v>-213.95849999999999</c:v>
                </c:pt>
                <c:pt idx="78253">
                  <c:v>-213.95649999999998</c:v>
                </c:pt>
                <c:pt idx="78254">
                  <c:v>-213.95449999999997</c:v>
                </c:pt>
                <c:pt idx="78255">
                  <c:v>-213.95249999999999</c:v>
                </c:pt>
                <c:pt idx="78256">
                  <c:v>-213.95049999999998</c:v>
                </c:pt>
                <c:pt idx="78257">
                  <c:v>-213.94849999999997</c:v>
                </c:pt>
                <c:pt idx="78258">
                  <c:v>-213.94649999999999</c:v>
                </c:pt>
                <c:pt idx="78259">
                  <c:v>-213.94449999999998</c:v>
                </c:pt>
                <c:pt idx="78260">
                  <c:v>-213.94249999999997</c:v>
                </c:pt>
                <c:pt idx="78261">
                  <c:v>-213.94049999999999</c:v>
                </c:pt>
                <c:pt idx="78262">
                  <c:v>-213.93849999999998</c:v>
                </c:pt>
                <c:pt idx="78263">
                  <c:v>-213.93649999999997</c:v>
                </c:pt>
                <c:pt idx="78264">
                  <c:v>-213.93449999999999</c:v>
                </c:pt>
                <c:pt idx="78265">
                  <c:v>-213.93249999999998</c:v>
                </c:pt>
                <c:pt idx="78266">
                  <c:v>-213.93049999999997</c:v>
                </c:pt>
                <c:pt idx="78267">
                  <c:v>-213.92849999999999</c:v>
                </c:pt>
                <c:pt idx="78268">
                  <c:v>-213.92649999999998</c:v>
                </c:pt>
                <c:pt idx="78269">
                  <c:v>-213.92449999999997</c:v>
                </c:pt>
                <c:pt idx="78270">
                  <c:v>-213.92249999999999</c:v>
                </c:pt>
                <c:pt idx="78271">
                  <c:v>-213.92049999999998</c:v>
                </c:pt>
                <c:pt idx="78272">
                  <c:v>-213.91849999999997</c:v>
                </c:pt>
                <c:pt idx="78273">
                  <c:v>-213.91649999999998</c:v>
                </c:pt>
                <c:pt idx="78274">
                  <c:v>-213.91449999999998</c:v>
                </c:pt>
                <c:pt idx="78275">
                  <c:v>-213.91249999999997</c:v>
                </c:pt>
                <c:pt idx="78276">
                  <c:v>-213.91049999999998</c:v>
                </c:pt>
                <c:pt idx="78277">
                  <c:v>-213.90849999999998</c:v>
                </c:pt>
                <c:pt idx="78278">
                  <c:v>-213.90649999999997</c:v>
                </c:pt>
                <c:pt idx="78279">
                  <c:v>-213.90449999999998</c:v>
                </c:pt>
                <c:pt idx="78280">
                  <c:v>-213.90249999999997</c:v>
                </c:pt>
                <c:pt idx="78281">
                  <c:v>-213.90049999999997</c:v>
                </c:pt>
                <c:pt idx="78282">
                  <c:v>-213.89849999999998</c:v>
                </c:pt>
                <c:pt idx="78283">
                  <c:v>-213.89649999999997</c:v>
                </c:pt>
                <c:pt idx="78284">
                  <c:v>-213.89449999999997</c:v>
                </c:pt>
                <c:pt idx="78285">
                  <c:v>-213.89249999999998</c:v>
                </c:pt>
                <c:pt idx="78286">
                  <c:v>-213.89049999999997</c:v>
                </c:pt>
                <c:pt idx="78287">
                  <c:v>-213.88849999999996</c:v>
                </c:pt>
                <c:pt idx="78288">
                  <c:v>-213.88649999999998</c:v>
                </c:pt>
                <c:pt idx="78289">
                  <c:v>-213.88449999999997</c:v>
                </c:pt>
                <c:pt idx="78290">
                  <c:v>-213.88249999999996</c:v>
                </c:pt>
                <c:pt idx="78291">
                  <c:v>-213.88049999999998</c:v>
                </c:pt>
                <c:pt idx="78292">
                  <c:v>-213.87849999999997</c:v>
                </c:pt>
                <c:pt idx="78293">
                  <c:v>-213.87649999999996</c:v>
                </c:pt>
                <c:pt idx="78294">
                  <c:v>-213.87449999999998</c:v>
                </c:pt>
                <c:pt idx="78295">
                  <c:v>-213.87249999999997</c:v>
                </c:pt>
                <c:pt idx="78296">
                  <c:v>-213.87049999999996</c:v>
                </c:pt>
                <c:pt idx="78297">
                  <c:v>-213.86849999999998</c:v>
                </c:pt>
                <c:pt idx="78298">
                  <c:v>-213.86649999999997</c:v>
                </c:pt>
                <c:pt idx="78299">
                  <c:v>-213.86449999999996</c:v>
                </c:pt>
                <c:pt idx="78300">
                  <c:v>-213.86249999999998</c:v>
                </c:pt>
                <c:pt idx="78301">
                  <c:v>-213.86049999999997</c:v>
                </c:pt>
                <c:pt idx="78302">
                  <c:v>-213.85849999999996</c:v>
                </c:pt>
                <c:pt idx="78303">
                  <c:v>-213.85649999999998</c:v>
                </c:pt>
                <c:pt idx="78304">
                  <c:v>-213.85449999999997</c:v>
                </c:pt>
                <c:pt idx="78305">
                  <c:v>-213.85249999999996</c:v>
                </c:pt>
                <c:pt idx="78306">
                  <c:v>-213.85049999999998</c:v>
                </c:pt>
                <c:pt idx="78307">
                  <c:v>-213.84849999999997</c:v>
                </c:pt>
                <c:pt idx="78308">
                  <c:v>-213.84649999999996</c:v>
                </c:pt>
                <c:pt idx="78309">
                  <c:v>-213.84449999999998</c:v>
                </c:pt>
                <c:pt idx="78310">
                  <c:v>-213.84249999999997</c:v>
                </c:pt>
                <c:pt idx="78311">
                  <c:v>-213.84049999999996</c:v>
                </c:pt>
                <c:pt idx="78312">
                  <c:v>-213.83849999999998</c:v>
                </c:pt>
                <c:pt idx="78313">
                  <c:v>-213.83649999999997</c:v>
                </c:pt>
                <c:pt idx="78314">
                  <c:v>-213.83449999999999</c:v>
                </c:pt>
                <c:pt idx="78315">
                  <c:v>-213.83249999999998</c:v>
                </c:pt>
                <c:pt idx="78316">
                  <c:v>-213.83049999999997</c:v>
                </c:pt>
                <c:pt idx="78317">
                  <c:v>-213.82849999999999</c:v>
                </c:pt>
                <c:pt idx="78318">
                  <c:v>-213.82649999999998</c:v>
                </c:pt>
                <c:pt idx="78319">
                  <c:v>-213.82449999999997</c:v>
                </c:pt>
                <c:pt idx="78320">
                  <c:v>-213.82249999999999</c:v>
                </c:pt>
                <c:pt idx="78321">
                  <c:v>-213.82049999999998</c:v>
                </c:pt>
                <c:pt idx="78322">
                  <c:v>-213.81849999999997</c:v>
                </c:pt>
                <c:pt idx="78323">
                  <c:v>-213.81649999999999</c:v>
                </c:pt>
                <c:pt idx="78324">
                  <c:v>-213.81449999999998</c:v>
                </c:pt>
                <c:pt idx="78325">
                  <c:v>-213.81249999999997</c:v>
                </c:pt>
                <c:pt idx="78326">
                  <c:v>-213.81049999999999</c:v>
                </c:pt>
                <c:pt idx="78327">
                  <c:v>-213.80849999999998</c:v>
                </c:pt>
                <c:pt idx="78328">
                  <c:v>-213.80649999999997</c:v>
                </c:pt>
                <c:pt idx="78329">
                  <c:v>-213.80449999999999</c:v>
                </c:pt>
                <c:pt idx="78330">
                  <c:v>-213.80249999999998</c:v>
                </c:pt>
                <c:pt idx="78331">
                  <c:v>-213.80049999999997</c:v>
                </c:pt>
                <c:pt idx="78332">
                  <c:v>-213.79849999999999</c:v>
                </c:pt>
                <c:pt idx="78333">
                  <c:v>-213.79649999999998</c:v>
                </c:pt>
                <c:pt idx="78334">
                  <c:v>-213.79449999999997</c:v>
                </c:pt>
                <c:pt idx="78335">
                  <c:v>-213.79249999999999</c:v>
                </c:pt>
                <c:pt idx="78336">
                  <c:v>-213.79049999999998</c:v>
                </c:pt>
                <c:pt idx="78337">
                  <c:v>-213.78849999999997</c:v>
                </c:pt>
                <c:pt idx="78338">
                  <c:v>-213.78649999999999</c:v>
                </c:pt>
                <c:pt idx="78339">
                  <c:v>-213.78449999999998</c:v>
                </c:pt>
                <c:pt idx="78340">
                  <c:v>-213.78249999999997</c:v>
                </c:pt>
                <c:pt idx="78341">
                  <c:v>-213.78049999999999</c:v>
                </c:pt>
                <c:pt idx="78342">
                  <c:v>-213.77849999999998</c:v>
                </c:pt>
                <c:pt idx="78343">
                  <c:v>-213.77649999999997</c:v>
                </c:pt>
                <c:pt idx="78344">
                  <c:v>-213.77449999999999</c:v>
                </c:pt>
                <c:pt idx="78345">
                  <c:v>-213.77249999999998</c:v>
                </c:pt>
                <c:pt idx="78346">
                  <c:v>-213.77049999999997</c:v>
                </c:pt>
                <c:pt idx="78347">
                  <c:v>-213.76849999999999</c:v>
                </c:pt>
                <c:pt idx="78348">
                  <c:v>-213.76649999999998</c:v>
                </c:pt>
                <c:pt idx="78349">
                  <c:v>-213.76449999999997</c:v>
                </c:pt>
                <c:pt idx="78350">
                  <c:v>-213.76249999999999</c:v>
                </c:pt>
                <c:pt idx="78351">
                  <c:v>-213.76049999999998</c:v>
                </c:pt>
                <c:pt idx="78352">
                  <c:v>-213.75849999999997</c:v>
                </c:pt>
                <c:pt idx="78353">
                  <c:v>-213.75649999999999</c:v>
                </c:pt>
                <c:pt idx="78354">
                  <c:v>-213.75449999999998</c:v>
                </c:pt>
                <c:pt idx="78355">
                  <c:v>-213.75249999999997</c:v>
                </c:pt>
                <c:pt idx="78356">
                  <c:v>-213.75049999999999</c:v>
                </c:pt>
                <c:pt idx="78357">
                  <c:v>-213.74849999999998</c:v>
                </c:pt>
                <c:pt idx="78358">
                  <c:v>-213.74649999999997</c:v>
                </c:pt>
                <c:pt idx="78359">
                  <c:v>-213.74449999999999</c:v>
                </c:pt>
                <c:pt idx="78360">
                  <c:v>-213.74249999999998</c:v>
                </c:pt>
                <c:pt idx="78361">
                  <c:v>-213.74049999999997</c:v>
                </c:pt>
                <c:pt idx="78362">
                  <c:v>-213.73849999999999</c:v>
                </c:pt>
                <c:pt idx="78363">
                  <c:v>-213.73649999999998</c:v>
                </c:pt>
                <c:pt idx="78364">
                  <c:v>-213.73449999999997</c:v>
                </c:pt>
                <c:pt idx="78365">
                  <c:v>-213.73249999999999</c:v>
                </c:pt>
                <c:pt idx="78366">
                  <c:v>-213.73049999999998</c:v>
                </c:pt>
                <c:pt idx="78367">
                  <c:v>-213.72849999999997</c:v>
                </c:pt>
                <c:pt idx="78368">
                  <c:v>-213.72649999999999</c:v>
                </c:pt>
                <c:pt idx="78369">
                  <c:v>-213.72449999999998</c:v>
                </c:pt>
                <c:pt idx="78370">
                  <c:v>-213.72249999999997</c:v>
                </c:pt>
                <c:pt idx="78371">
                  <c:v>-213.72049999999999</c:v>
                </c:pt>
                <c:pt idx="78372">
                  <c:v>-213.71849999999998</c:v>
                </c:pt>
                <c:pt idx="78373">
                  <c:v>-213.71649999999997</c:v>
                </c:pt>
                <c:pt idx="78374">
                  <c:v>-213.71449999999999</c:v>
                </c:pt>
                <c:pt idx="78375">
                  <c:v>-213.71249999999998</c:v>
                </c:pt>
                <c:pt idx="78376">
                  <c:v>-213.71049999999997</c:v>
                </c:pt>
                <c:pt idx="78377">
                  <c:v>-213.70849999999999</c:v>
                </c:pt>
                <c:pt idx="78378">
                  <c:v>-213.70649999999998</c:v>
                </c:pt>
                <c:pt idx="78379">
                  <c:v>-213.70449999999997</c:v>
                </c:pt>
                <c:pt idx="78380">
                  <c:v>-213.70249999999999</c:v>
                </c:pt>
                <c:pt idx="78381">
                  <c:v>-213.70049999999998</c:v>
                </c:pt>
                <c:pt idx="78382">
                  <c:v>-213.69849999999997</c:v>
                </c:pt>
                <c:pt idx="78383">
                  <c:v>-213.69649999999999</c:v>
                </c:pt>
                <c:pt idx="78384">
                  <c:v>-213.69449999999998</c:v>
                </c:pt>
                <c:pt idx="78385">
                  <c:v>-213.69249999999997</c:v>
                </c:pt>
                <c:pt idx="78386">
                  <c:v>-213.69049999999999</c:v>
                </c:pt>
                <c:pt idx="78387">
                  <c:v>-213.68849999999998</c:v>
                </c:pt>
                <c:pt idx="78388">
                  <c:v>-213.68649999999997</c:v>
                </c:pt>
                <c:pt idx="78389">
                  <c:v>-213.68449999999999</c:v>
                </c:pt>
                <c:pt idx="78390">
                  <c:v>-213.68249999999998</c:v>
                </c:pt>
                <c:pt idx="78391">
                  <c:v>-213.68049999999997</c:v>
                </c:pt>
                <c:pt idx="78392">
                  <c:v>-213.67849999999999</c:v>
                </c:pt>
                <c:pt idx="78393">
                  <c:v>-213.67649999999998</c:v>
                </c:pt>
                <c:pt idx="78394">
                  <c:v>-213.67449999999997</c:v>
                </c:pt>
                <c:pt idx="78395">
                  <c:v>-213.67249999999999</c:v>
                </c:pt>
                <c:pt idx="78396">
                  <c:v>-213.67049999999998</c:v>
                </c:pt>
                <c:pt idx="78397">
                  <c:v>-213.66849999999997</c:v>
                </c:pt>
                <c:pt idx="78398">
                  <c:v>-213.66649999999998</c:v>
                </c:pt>
                <c:pt idx="78399">
                  <c:v>-213.66449999999998</c:v>
                </c:pt>
                <c:pt idx="78400">
                  <c:v>-213.66249999999997</c:v>
                </c:pt>
                <c:pt idx="78401">
                  <c:v>-213.66049999999998</c:v>
                </c:pt>
                <c:pt idx="78402">
                  <c:v>-213.65849999999998</c:v>
                </c:pt>
                <c:pt idx="78403">
                  <c:v>-213.65649999999997</c:v>
                </c:pt>
                <c:pt idx="78404">
                  <c:v>-213.65449999999998</c:v>
                </c:pt>
                <c:pt idx="78405">
                  <c:v>-213.65249999999997</c:v>
                </c:pt>
                <c:pt idx="78406">
                  <c:v>-213.65049999999997</c:v>
                </c:pt>
                <c:pt idx="78407">
                  <c:v>-213.64849999999998</c:v>
                </c:pt>
                <c:pt idx="78408">
                  <c:v>-213.64649999999997</c:v>
                </c:pt>
                <c:pt idx="78409">
                  <c:v>-213.64449999999997</c:v>
                </c:pt>
                <c:pt idx="78410">
                  <c:v>-213.64249999999998</c:v>
                </c:pt>
                <c:pt idx="78411">
                  <c:v>-213.64049999999997</c:v>
                </c:pt>
                <c:pt idx="78412">
                  <c:v>-213.63849999999996</c:v>
                </c:pt>
                <c:pt idx="78413">
                  <c:v>-213.63649999999998</c:v>
                </c:pt>
                <c:pt idx="78414">
                  <c:v>-213.63449999999997</c:v>
                </c:pt>
                <c:pt idx="78415">
                  <c:v>-213.63249999999996</c:v>
                </c:pt>
                <c:pt idx="78416">
                  <c:v>-213.63049999999998</c:v>
                </c:pt>
                <c:pt idx="78417">
                  <c:v>-213.62849999999997</c:v>
                </c:pt>
                <c:pt idx="78418">
                  <c:v>-213.62649999999996</c:v>
                </c:pt>
                <c:pt idx="78419">
                  <c:v>-213.62449999999998</c:v>
                </c:pt>
                <c:pt idx="78420">
                  <c:v>-213.62249999999997</c:v>
                </c:pt>
                <c:pt idx="78421">
                  <c:v>-213.62049999999996</c:v>
                </c:pt>
                <c:pt idx="78422">
                  <c:v>-213.61849999999998</c:v>
                </c:pt>
                <c:pt idx="78423">
                  <c:v>-213.61649999999997</c:v>
                </c:pt>
                <c:pt idx="78424">
                  <c:v>-213.61449999999996</c:v>
                </c:pt>
                <c:pt idx="78425">
                  <c:v>-213.61249999999998</c:v>
                </c:pt>
                <c:pt idx="78426">
                  <c:v>-213.61049999999997</c:v>
                </c:pt>
                <c:pt idx="78427">
                  <c:v>-213.60849999999996</c:v>
                </c:pt>
                <c:pt idx="78428">
                  <c:v>-213.60649999999998</c:v>
                </c:pt>
                <c:pt idx="78429">
                  <c:v>-213.60449999999997</c:v>
                </c:pt>
                <c:pt idx="78430">
                  <c:v>-213.60249999999996</c:v>
                </c:pt>
                <c:pt idx="78431">
                  <c:v>-213.60049999999998</c:v>
                </c:pt>
                <c:pt idx="78432">
                  <c:v>-213.59849999999997</c:v>
                </c:pt>
                <c:pt idx="78433">
                  <c:v>-213.59649999999996</c:v>
                </c:pt>
                <c:pt idx="78434">
                  <c:v>-213.59449999999998</c:v>
                </c:pt>
                <c:pt idx="78435">
                  <c:v>-213.59249999999997</c:v>
                </c:pt>
                <c:pt idx="78436">
                  <c:v>-213.59049999999996</c:v>
                </c:pt>
                <c:pt idx="78437">
                  <c:v>-213.58849999999998</c:v>
                </c:pt>
                <c:pt idx="78438">
                  <c:v>-213.58649999999997</c:v>
                </c:pt>
                <c:pt idx="78439">
                  <c:v>-213.58449999999999</c:v>
                </c:pt>
                <c:pt idx="78440">
                  <c:v>-213.58249999999998</c:v>
                </c:pt>
                <c:pt idx="78441">
                  <c:v>-213.58049999999997</c:v>
                </c:pt>
                <c:pt idx="78442">
                  <c:v>-213.57849999999999</c:v>
                </c:pt>
                <c:pt idx="78443">
                  <c:v>-213.57649999999998</c:v>
                </c:pt>
                <c:pt idx="78444">
                  <c:v>-213.57449999999997</c:v>
                </c:pt>
                <c:pt idx="78445">
                  <c:v>-213.57249999999999</c:v>
                </c:pt>
                <c:pt idx="78446">
                  <c:v>-213.57049999999998</c:v>
                </c:pt>
                <c:pt idx="78447">
                  <c:v>-213.56849999999997</c:v>
                </c:pt>
                <c:pt idx="78448">
                  <c:v>-213.56649999999999</c:v>
                </c:pt>
                <c:pt idx="78449">
                  <c:v>-213.56449999999998</c:v>
                </c:pt>
                <c:pt idx="78450">
                  <c:v>-213.56249999999997</c:v>
                </c:pt>
                <c:pt idx="78451">
                  <c:v>-213.56049999999999</c:v>
                </c:pt>
                <c:pt idx="78452">
                  <c:v>-213.55849999999998</c:v>
                </c:pt>
                <c:pt idx="78453">
                  <c:v>-213.55649999999997</c:v>
                </c:pt>
                <c:pt idx="78454">
                  <c:v>-213.55449999999999</c:v>
                </c:pt>
                <c:pt idx="78455">
                  <c:v>-213.55249999999998</c:v>
                </c:pt>
                <c:pt idx="78456">
                  <c:v>-213.55049999999997</c:v>
                </c:pt>
                <c:pt idx="78457">
                  <c:v>-213.54849999999999</c:v>
                </c:pt>
                <c:pt idx="78458">
                  <c:v>-213.54649999999998</c:v>
                </c:pt>
                <c:pt idx="78459">
                  <c:v>-213.54449999999997</c:v>
                </c:pt>
                <c:pt idx="78460">
                  <c:v>-213.54249999999999</c:v>
                </c:pt>
                <c:pt idx="78461">
                  <c:v>-213.54049999999998</c:v>
                </c:pt>
                <c:pt idx="78462">
                  <c:v>-213.53849999999997</c:v>
                </c:pt>
                <c:pt idx="78463">
                  <c:v>-213.53649999999999</c:v>
                </c:pt>
                <c:pt idx="78464">
                  <c:v>-213.53449999999998</c:v>
                </c:pt>
                <c:pt idx="78465">
                  <c:v>-213.53249999999997</c:v>
                </c:pt>
                <c:pt idx="78466">
                  <c:v>-213.53049999999999</c:v>
                </c:pt>
                <c:pt idx="78467">
                  <c:v>-213.52849999999998</c:v>
                </c:pt>
                <c:pt idx="78468">
                  <c:v>-213.52649999999997</c:v>
                </c:pt>
                <c:pt idx="78469">
                  <c:v>-213.52449999999999</c:v>
                </c:pt>
                <c:pt idx="78470">
                  <c:v>-213.52249999999998</c:v>
                </c:pt>
                <c:pt idx="78471">
                  <c:v>-213.52049999999997</c:v>
                </c:pt>
                <c:pt idx="78472">
                  <c:v>-213.51849999999999</c:v>
                </c:pt>
                <c:pt idx="78473">
                  <c:v>-213.51649999999998</c:v>
                </c:pt>
                <c:pt idx="78474">
                  <c:v>-213.51449999999997</c:v>
                </c:pt>
                <c:pt idx="78475">
                  <c:v>-213.51249999999999</c:v>
                </c:pt>
                <c:pt idx="78476">
                  <c:v>-213.51049999999998</c:v>
                </c:pt>
                <c:pt idx="78477">
                  <c:v>-213.50849999999997</c:v>
                </c:pt>
                <c:pt idx="78478">
                  <c:v>-213.50649999999999</c:v>
                </c:pt>
                <c:pt idx="78479">
                  <c:v>-213.50449999999998</c:v>
                </c:pt>
                <c:pt idx="78480">
                  <c:v>-213.50249999999997</c:v>
                </c:pt>
                <c:pt idx="78481">
                  <c:v>-213.50049999999999</c:v>
                </c:pt>
                <c:pt idx="78482">
                  <c:v>-213.49849999999998</c:v>
                </c:pt>
                <c:pt idx="78483">
                  <c:v>-213.49649999999997</c:v>
                </c:pt>
                <c:pt idx="78484">
                  <c:v>-213.49449999999999</c:v>
                </c:pt>
                <c:pt idx="78485">
                  <c:v>-213.49249999999998</c:v>
                </c:pt>
                <c:pt idx="78486">
                  <c:v>-213.49049999999997</c:v>
                </c:pt>
                <c:pt idx="78487">
                  <c:v>-213.48849999999999</c:v>
                </c:pt>
                <c:pt idx="78488">
                  <c:v>-213.48649999999998</c:v>
                </c:pt>
                <c:pt idx="78489">
                  <c:v>-213.48449999999997</c:v>
                </c:pt>
                <c:pt idx="78490">
                  <c:v>-213.48249999999999</c:v>
                </c:pt>
                <c:pt idx="78491">
                  <c:v>-213.48049999999998</c:v>
                </c:pt>
                <c:pt idx="78492">
                  <c:v>-213.47849999999997</c:v>
                </c:pt>
                <c:pt idx="78493">
                  <c:v>-213.47649999999999</c:v>
                </c:pt>
                <c:pt idx="78494">
                  <c:v>-213.47449999999998</c:v>
                </c:pt>
                <c:pt idx="78495">
                  <c:v>-213.47249999999997</c:v>
                </c:pt>
                <c:pt idx="78496">
                  <c:v>-213.47049999999999</c:v>
                </c:pt>
                <c:pt idx="78497">
                  <c:v>-213.46849999999998</c:v>
                </c:pt>
                <c:pt idx="78498">
                  <c:v>-213.46649999999997</c:v>
                </c:pt>
                <c:pt idx="78499">
                  <c:v>-213.46449999999999</c:v>
                </c:pt>
                <c:pt idx="78500">
                  <c:v>-213.46249999999998</c:v>
                </c:pt>
                <c:pt idx="78501">
                  <c:v>-213.46049999999997</c:v>
                </c:pt>
                <c:pt idx="78502">
                  <c:v>-213.45849999999999</c:v>
                </c:pt>
                <c:pt idx="78503">
                  <c:v>-213.45649999999998</c:v>
                </c:pt>
                <c:pt idx="78504">
                  <c:v>-213.45449999999997</c:v>
                </c:pt>
                <c:pt idx="78505">
                  <c:v>-213.45249999999999</c:v>
                </c:pt>
                <c:pt idx="78506">
                  <c:v>-213.45049999999998</c:v>
                </c:pt>
                <c:pt idx="78507">
                  <c:v>-213.44849999999997</c:v>
                </c:pt>
                <c:pt idx="78508">
                  <c:v>-213.44649999999999</c:v>
                </c:pt>
                <c:pt idx="78509">
                  <c:v>-213.44449999999998</c:v>
                </c:pt>
                <c:pt idx="78510">
                  <c:v>-213.44249999999997</c:v>
                </c:pt>
                <c:pt idx="78511">
                  <c:v>-213.44049999999999</c:v>
                </c:pt>
                <c:pt idx="78512">
                  <c:v>-213.43849999999998</c:v>
                </c:pt>
                <c:pt idx="78513">
                  <c:v>-213.43649999999997</c:v>
                </c:pt>
                <c:pt idx="78514">
                  <c:v>-213.43449999999999</c:v>
                </c:pt>
                <c:pt idx="78515">
                  <c:v>-213.43249999999998</c:v>
                </c:pt>
                <c:pt idx="78516">
                  <c:v>-213.43049999999997</c:v>
                </c:pt>
                <c:pt idx="78517">
                  <c:v>-213.42849999999999</c:v>
                </c:pt>
                <c:pt idx="78518">
                  <c:v>-213.42649999999998</c:v>
                </c:pt>
                <c:pt idx="78519">
                  <c:v>-213.42449999999997</c:v>
                </c:pt>
                <c:pt idx="78520">
                  <c:v>-213.42249999999999</c:v>
                </c:pt>
                <c:pt idx="78521">
                  <c:v>-213.42049999999998</c:v>
                </c:pt>
                <c:pt idx="78522">
                  <c:v>-213.41849999999997</c:v>
                </c:pt>
                <c:pt idx="78523">
                  <c:v>-213.41649999999998</c:v>
                </c:pt>
                <c:pt idx="78524">
                  <c:v>-213.41449999999998</c:v>
                </c:pt>
                <c:pt idx="78525">
                  <c:v>-213.41249999999997</c:v>
                </c:pt>
                <c:pt idx="78526">
                  <c:v>-213.41049999999998</c:v>
                </c:pt>
                <c:pt idx="78527">
                  <c:v>-213.40849999999998</c:v>
                </c:pt>
                <c:pt idx="78528">
                  <c:v>-213.40649999999997</c:v>
                </c:pt>
                <c:pt idx="78529">
                  <c:v>-213.40449999999998</c:v>
                </c:pt>
                <c:pt idx="78530">
                  <c:v>-213.40249999999997</c:v>
                </c:pt>
                <c:pt idx="78531">
                  <c:v>-213.40049999999997</c:v>
                </c:pt>
                <c:pt idx="78532">
                  <c:v>-213.39849999999998</c:v>
                </c:pt>
                <c:pt idx="78533">
                  <c:v>-213.39649999999997</c:v>
                </c:pt>
                <c:pt idx="78534">
                  <c:v>-213.39449999999997</c:v>
                </c:pt>
                <c:pt idx="78535">
                  <c:v>-213.39249999999998</c:v>
                </c:pt>
                <c:pt idx="78536">
                  <c:v>-213.39049999999997</c:v>
                </c:pt>
                <c:pt idx="78537">
                  <c:v>-213.38849999999996</c:v>
                </c:pt>
                <c:pt idx="78538">
                  <c:v>-213.38649999999998</c:v>
                </c:pt>
                <c:pt idx="78539">
                  <c:v>-213.38449999999997</c:v>
                </c:pt>
                <c:pt idx="78540">
                  <c:v>-213.38249999999996</c:v>
                </c:pt>
                <c:pt idx="78541">
                  <c:v>-213.38049999999998</c:v>
                </c:pt>
                <c:pt idx="78542">
                  <c:v>-213.37849999999997</c:v>
                </c:pt>
                <c:pt idx="78543">
                  <c:v>-213.37649999999996</c:v>
                </c:pt>
                <c:pt idx="78544">
                  <c:v>-213.37449999999998</c:v>
                </c:pt>
                <c:pt idx="78545">
                  <c:v>-213.37249999999997</c:v>
                </c:pt>
                <c:pt idx="78546">
                  <c:v>-213.37049999999996</c:v>
                </c:pt>
                <c:pt idx="78547">
                  <c:v>-213.36849999999998</c:v>
                </c:pt>
                <c:pt idx="78548">
                  <c:v>-213.36649999999997</c:v>
                </c:pt>
                <c:pt idx="78549">
                  <c:v>-213.36449999999996</c:v>
                </c:pt>
                <c:pt idx="78550">
                  <c:v>-213.36249999999998</c:v>
                </c:pt>
                <c:pt idx="78551">
                  <c:v>-213.36049999999997</c:v>
                </c:pt>
                <c:pt idx="78552">
                  <c:v>-213.35849999999996</c:v>
                </c:pt>
                <c:pt idx="78553">
                  <c:v>-213.35649999999998</c:v>
                </c:pt>
                <c:pt idx="78554">
                  <c:v>-213.35449999999997</c:v>
                </c:pt>
                <c:pt idx="78555">
                  <c:v>-213.35249999999996</c:v>
                </c:pt>
                <c:pt idx="78556">
                  <c:v>-213.35049999999998</c:v>
                </c:pt>
                <c:pt idx="78557">
                  <c:v>-213.34849999999997</c:v>
                </c:pt>
                <c:pt idx="78558">
                  <c:v>-213.34649999999996</c:v>
                </c:pt>
                <c:pt idx="78559">
                  <c:v>-213.34449999999998</c:v>
                </c:pt>
                <c:pt idx="78560">
                  <c:v>-213.34249999999997</c:v>
                </c:pt>
                <c:pt idx="78561">
                  <c:v>-213.34049999999996</c:v>
                </c:pt>
                <c:pt idx="78562">
                  <c:v>-213.33849999999998</c:v>
                </c:pt>
                <c:pt idx="78563">
                  <c:v>-213.33649999999997</c:v>
                </c:pt>
                <c:pt idx="78564">
                  <c:v>-213.33449999999999</c:v>
                </c:pt>
                <c:pt idx="78565">
                  <c:v>-213.33249999999998</c:v>
                </c:pt>
                <c:pt idx="78566">
                  <c:v>-213.33049999999997</c:v>
                </c:pt>
                <c:pt idx="78567">
                  <c:v>-213.32849999999999</c:v>
                </c:pt>
                <c:pt idx="78568">
                  <c:v>-213.32649999999998</c:v>
                </c:pt>
                <c:pt idx="78569">
                  <c:v>-213.32449999999997</c:v>
                </c:pt>
                <c:pt idx="78570">
                  <c:v>-213.32249999999999</c:v>
                </c:pt>
                <c:pt idx="78571">
                  <c:v>-213.32049999999998</c:v>
                </c:pt>
                <c:pt idx="78572">
                  <c:v>-213.31849999999997</c:v>
                </c:pt>
                <c:pt idx="78573">
                  <c:v>-213.31649999999999</c:v>
                </c:pt>
                <c:pt idx="78574">
                  <c:v>-213.31449999999998</c:v>
                </c:pt>
                <c:pt idx="78575">
                  <c:v>-213.31249999999997</c:v>
                </c:pt>
                <c:pt idx="78576">
                  <c:v>-213.31049999999999</c:v>
                </c:pt>
                <c:pt idx="78577">
                  <c:v>-213.30849999999998</c:v>
                </c:pt>
                <c:pt idx="78578">
                  <c:v>-213.30649999999997</c:v>
                </c:pt>
                <c:pt idx="78579">
                  <c:v>-213.30449999999999</c:v>
                </c:pt>
                <c:pt idx="78580">
                  <c:v>-213.30249999999998</c:v>
                </c:pt>
                <c:pt idx="78581">
                  <c:v>-213.30049999999997</c:v>
                </c:pt>
                <c:pt idx="78582">
                  <c:v>-213.29849999999999</c:v>
                </c:pt>
                <c:pt idx="78583">
                  <c:v>-213.29649999999998</c:v>
                </c:pt>
                <c:pt idx="78584">
                  <c:v>-213.29449999999997</c:v>
                </c:pt>
                <c:pt idx="78585">
                  <c:v>-213.29249999999999</c:v>
                </c:pt>
                <c:pt idx="78586">
                  <c:v>-213.29049999999998</c:v>
                </c:pt>
                <c:pt idx="78587">
                  <c:v>-213.28849999999997</c:v>
                </c:pt>
                <c:pt idx="78588">
                  <c:v>-213.28649999999999</c:v>
                </c:pt>
                <c:pt idx="78589">
                  <c:v>-213.28449999999998</c:v>
                </c:pt>
                <c:pt idx="78590">
                  <c:v>-213.28249999999997</c:v>
                </c:pt>
                <c:pt idx="78591">
                  <c:v>-213.28049999999999</c:v>
                </c:pt>
                <c:pt idx="78592">
                  <c:v>-213.27849999999998</c:v>
                </c:pt>
                <c:pt idx="78593">
                  <c:v>-213.27649999999997</c:v>
                </c:pt>
                <c:pt idx="78594">
                  <c:v>-213.27449999999999</c:v>
                </c:pt>
                <c:pt idx="78595">
                  <c:v>-213.27249999999998</c:v>
                </c:pt>
                <c:pt idx="78596">
                  <c:v>-213.27049999999997</c:v>
                </c:pt>
                <c:pt idx="78597">
                  <c:v>-213.26849999999999</c:v>
                </c:pt>
                <c:pt idx="78598">
                  <c:v>-213.26649999999998</c:v>
                </c:pt>
                <c:pt idx="78599">
                  <c:v>-213.26449999999997</c:v>
                </c:pt>
                <c:pt idx="78600">
                  <c:v>-213.26249999999999</c:v>
                </c:pt>
                <c:pt idx="78601">
                  <c:v>-213.26049999999998</c:v>
                </c:pt>
                <c:pt idx="78602">
                  <c:v>-213.25849999999997</c:v>
                </c:pt>
                <c:pt idx="78603">
                  <c:v>-213.25649999999999</c:v>
                </c:pt>
                <c:pt idx="78604">
                  <c:v>-213.25449999999998</c:v>
                </c:pt>
                <c:pt idx="78605">
                  <c:v>-213.25249999999997</c:v>
                </c:pt>
                <c:pt idx="78606">
                  <c:v>-213.25049999999999</c:v>
                </c:pt>
                <c:pt idx="78607">
                  <c:v>-213.24849999999998</c:v>
                </c:pt>
                <c:pt idx="78608">
                  <c:v>-213.24649999999997</c:v>
                </c:pt>
                <c:pt idx="78609">
                  <c:v>-213.24449999999999</c:v>
                </c:pt>
                <c:pt idx="78610">
                  <c:v>-213.24249999999998</c:v>
                </c:pt>
                <c:pt idx="78611">
                  <c:v>-213.24049999999997</c:v>
                </c:pt>
                <c:pt idx="78612">
                  <c:v>-213.23849999999999</c:v>
                </c:pt>
                <c:pt idx="78613">
                  <c:v>-213.23649999999998</c:v>
                </c:pt>
                <c:pt idx="78614">
                  <c:v>-213.23449999999997</c:v>
                </c:pt>
                <c:pt idx="78615">
                  <c:v>-213.23249999999999</c:v>
                </c:pt>
                <c:pt idx="78616">
                  <c:v>-213.23049999999998</c:v>
                </c:pt>
                <c:pt idx="78617">
                  <c:v>-213.22849999999997</c:v>
                </c:pt>
                <c:pt idx="78618">
                  <c:v>-213.22649999999999</c:v>
                </c:pt>
                <c:pt idx="78619">
                  <c:v>-213.22449999999998</c:v>
                </c:pt>
                <c:pt idx="78620">
                  <c:v>-213.22249999999997</c:v>
                </c:pt>
                <c:pt idx="78621">
                  <c:v>-213.22049999999999</c:v>
                </c:pt>
                <c:pt idx="78622">
                  <c:v>-213.21849999999998</c:v>
                </c:pt>
                <c:pt idx="78623">
                  <c:v>-213.21649999999997</c:v>
                </c:pt>
                <c:pt idx="78624">
                  <c:v>-213.21449999999999</c:v>
                </c:pt>
                <c:pt idx="78625">
                  <c:v>-213.21249999999998</c:v>
                </c:pt>
                <c:pt idx="78626">
                  <c:v>-213.21049999999997</c:v>
                </c:pt>
                <c:pt idx="78627">
                  <c:v>-213.20849999999999</c:v>
                </c:pt>
                <c:pt idx="78628">
                  <c:v>-213.20649999999998</c:v>
                </c:pt>
                <c:pt idx="78629">
                  <c:v>-213.20449999999997</c:v>
                </c:pt>
                <c:pt idx="78630">
                  <c:v>-213.20249999999999</c:v>
                </c:pt>
                <c:pt idx="78631">
                  <c:v>-213.20049999999998</c:v>
                </c:pt>
                <c:pt idx="78632">
                  <c:v>-213.19849999999997</c:v>
                </c:pt>
                <c:pt idx="78633">
                  <c:v>-213.19649999999999</c:v>
                </c:pt>
                <c:pt idx="78634">
                  <c:v>-213.19449999999998</c:v>
                </c:pt>
                <c:pt idx="78635">
                  <c:v>-213.19249999999997</c:v>
                </c:pt>
                <c:pt idx="78636">
                  <c:v>-213.19049999999999</c:v>
                </c:pt>
                <c:pt idx="78637">
                  <c:v>-213.18849999999998</c:v>
                </c:pt>
                <c:pt idx="78638">
                  <c:v>-213.18649999999997</c:v>
                </c:pt>
                <c:pt idx="78639">
                  <c:v>-213.18449999999999</c:v>
                </c:pt>
                <c:pt idx="78640">
                  <c:v>-213.18249999999998</c:v>
                </c:pt>
                <c:pt idx="78641">
                  <c:v>-213.18049999999997</c:v>
                </c:pt>
                <c:pt idx="78642">
                  <c:v>-213.17849999999999</c:v>
                </c:pt>
                <c:pt idx="78643">
                  <c:v>-213.17649999999998</c:v>
                </c:pt>
                <c:pt idx="78644">
                  <c:v>-213.17449999999997</c:v>
                </c:pt>
                <c:pt idx="78645">
                  <c:v>-213.17249999999999</c:v>
                </c:pt>
                <c:pt idx="78646">
                  <c:v>-213.17049999999998</c:v>
                </c:pt>
                <c:pt idx="78647">
                  <c:v>-213.16849999999997</c:v>
                </c:pt>
                <c:pt idx="78648">
                  <c:v>-213.16649999999998</c:v>
                </c:pt>
                <c:pt idx="78649">
                  <c:v>-213.16449999999998</c:v>
                </c:pt>
                <c:pt idx="78650">
                  <c:v>-213.16249999999997</c:v>
                </c:pt>
                <c:pt idx="78651">
                  <c:v>-213.16049999999998</c:v>
                </c:pt>
                <c:pt idx="78652">
                  <c:v>-213.15849999999998</c:v>
                </c:pt>
                <c:pt idx="78653">
                  <c:v>-213.15649999999997</c:v>
                </c:pt>
                <c:pt idx="78654">
                  <c:v>-213.15449999999998</c:v>
                </c:pt>
                <c:pt idx="78655">
                  <c:v>-213.15249999999997</c:v>
                </c:pt>
                <c:pt idx="78656">
                  <c:v>-213.15049999999997</c:v>
                </c:pt>
                <c:pt idx="78657">
                  <c:v>-213.14849999999998</c:v>
                </c:pt>
                <c:pt idx="78658">
                  <c:v>-213.14649999999997</c:v>
                </c:pt>
                <c:pt idx="78659">
                  <c:v>-213.14449999999997</c:v>
                </c:pt>
                <c:pt idx="78660">
                  <c:v>-213.14249999999998</c:v>
                </c:pt>
                <c:pt idx="78661">
                  <c:v>-213.14049999999997</c:v>
                </c:pt>
                <c:pt idx="78662">
                  <c:v>-213.13849999999996</c:v>
                </c:pt>
                <c:pt idx="78663">
                  <c:v>-213.13649999999998</c:v>
                </c:pt>
                <c:pt idx="78664">
                  <c:v>-213.13449999999997</c:v>
                </c:pt>
                <c:pt idx="78665">
                  <c:v>-213.13249999999996</c:v>
                </c:pt>
                <c:pt idx="78666">
                  <c:v>-213.13049999999998</c:v>
                </c:pt>
                <c:pt idx="78667">
                  <c:v>-213.12849999999997</c:v>
                </c:pt>
                <c:pt idx="78668">
                  <c:v>-213.12649999999996</c:v>
                </c:pt>
                <c:pt idx="78669">
                  <c:v>-213.12449999999998</c:v>
                </c:pt>
                <c:pt idx="78670">
                  <c:v>-213.12249999999997</c:v>
                </c:pt>
                <c:pt idx="78671">
                  <c:v>-213.12049999999996</c:v>
                </c:pt>
                <c:pt idx="78672">
                  <c:v>-213.11849999999998</c:v>
                </c:pt>
                <c:pt idx="78673">
                  <c:v>-213.11649999999997</c:v>
                </c:pt>
                <c:pt idx="78674">
                  <c:v>-213.11449999999996</c:v>
                </c:pt>
                <c:pt idx="78675">
                  <c:v>-213.11249999999998</c:v>
                </c:pt>
                <c:pt idx="78676">
                  <c:v>-213.11049999999997</c:v>
                </c:pt>
                <c:pt idx="78677">
                  <c:v>-213.10849999999996</c:v>
                </c:pt>
                <c:pt idx="78678">
                  <c:v>-213.10649999999998</c:v>
                </c:pt>
                <c:pt idx="78679">
                  <c:v>-213.10449999999997</c:v>
                </c:pt>
                <c:pt idx="78680">
                  <c:v>-213.10249999999996</c:v>
                </c:pt>
                <c:pt idx="78681">
                  <c:v>-213.10049999999998</c:v>
                </c:pt>
                <c:pt idx="78682">
                  <c:v>-213.09849999999997</c:v>
                </c:pt>
                <c:pt idx="78683">
                  <c:v>-213.09649999999996</c:v>
                </c:pt>
                <c:pt idx="78684">
                  <c:v>-213.09449999999998</c:v>
                </c:pt>
                <c:pt idx="78685">
                  <c:v>-213.09249999999997</c:v>
                </c:pt>
                <c:pt idx="78686">
                  <c:v>-213.09049999999996</c:v>
                </c:pt>
                <c:pt idx="78687">
                  <c:v>-213.08849999999998</c:v>
                </c:pt>
                <c:pt idx="78688">
                  <c:v>-213.08649999999997</c:v>
                </c:pt>
                <c:pt idx="78689">
                  <c:v>-213.08449999999999</c:v>
                </c:pt>
                <c:pt idx="78690">
                  <c:v>-213.08249999999998</c:v>
                </c:pt>
                <c:pt idx="78691">
                  <c:v>-213.08049999999997</c:v>
                </c:pt>
                <c:pt idx="78692">
                  <c:v>-213.07849999999999</c:v>
                </c:pt>
                <c:pt idx="78693">
                  <c:v>-213.07649999999998</c:v>
                </c:pt>
                <c:pt idx="78694">
                  <c:v>-213.07449999999997</c:v>
                </c:pt>
                <c:pt idx="78695">
                  <c:v>-213.07249999999999</c:v>
                </c:pt>
                <c:pt idx="78696">
                  <c:v>-213.07049999999998</c:v>
                </c:pt>
                <c:pt idx="78697">
                  <c:v>-213.06849999999997</c:v>
                </c:pt>
                <c:pt idx="78698">
                  <c:v>-213.06649999999999</c:v>
                </c:pt>
                <c:pt idx="78699">
                  <c:v>-213.06449999999998</c:v>
                </c:pt>
                <c:pt idx="78700">
                  <c:v>-213.06249999999997</c:v>
                </c:pt>
                <c:pt idx="78701">
                  <c:v>-213.06049999999999</c:v>
                </c:pt>
                <c:pt idx="78702">
                  <c:v>-213.05849999999998</c:v>
                </c:pt>
                <c:pt idx="78703">
                  <c:v>-213.05649999999997</c:v>
                </c:pt>
                <c:pt idx="78704">
                  <c:v>-213.05449999999999</c:v>
                </c:pt>
                <c:pt idx="78705">
                  <c:v>-213.05249999999998</c:v>
                </c:pt>
                <c:pt idx="78706">
                  <c:v>-213.05049999999997</c:v>
                </c:pt>
                <c:pt idx="78707">
                  <c:v>-213.04849999999999</c:v>
                </c:pt>
                <c:pt idx="78708">
                  <c:v>-213.04649999999998</c:v>
                </c:pt>
                <c:pt idx="78709">
                  <c:v>-213.04449999999997</c:v>
                </c:pt>
                <c:pt idx="78710">
                  <c:v>-213.04249999999999</c:v>
                </c:pt>
                <c:pt idx="78711">
                  <c:v>-213.04049999999998</c:v>
                </c:pt>
                <c:pt idx="78712">
                  <c:v>-213.03849999999997</c:v>
                </c:pt>
                <c:pt idx="78713">
                  <c:v>-213.03649999999999</c:v>
                </c:pt>
                <c:pt idx="78714">
                  <c:v>-213.03449999999998</c:v>
                </c:pt>
                <c:pt idx="78715">
                  <c:v>-213.03249999999997</c:v>
                </c:pt>
                <c:pt idx="78716">
                  <c:v>-213.03049999999999</c:v>
                </c:pt>
                <c:pt idx="78717">
                  <c:v>-213.02849999999998</c:v>
                </c:pt>
                <c:pt idx="78718">
                  <c:v>-213.02649999999997</c:v>
                </c:pt>
                <c:pt idx="78719">
                  <c:v>-213.02449999999999</c:v>
                </c:pt>
                <c:pt idx="78720">
                  <c:v>-213.02249999999998</c:v>
                </c:pt>
                <c:pt idx="78721">
                  <c:v>-213.02049999999997</c:v>
                </c:pt>
                <c:pt idx="78722">
                  <c:v>-213.01849999999999</c:v>
                </c:pt>
                <c:pt idx="78723">
                  <c:v>-213.01649999999998</c:v>
                </c:pt>
                <c:pt idx="78724">
                  <c:v>-213.01449999999997</c:v>
                </c:pt>
                <c:pt idx="78725">
                  <c:v>-213.01249999999999</c:v>
                </c:pt>
                <c:pt idx="78726">
                  <c:v>-213.01049999999998</c:v>
                </c:pt>
                <c:pt idx="78727">
                  <c:v>-213.00849999999997</c:v>
                </c:pt>
                <c:pt idx="78728">
                  <c:v>-213.00649999999999</c:v>
                </c:pt>
                <c:pt idx="78729">
                  <c:v>-213.00449999999998</c:v>
                </c:pt>
                <c:pt idx="78730">
                  <c:v>-213.00249999999997</c:v>
                </c:pt>
                <c:pt idx="78731">
                  <c:v>-213.00049999999999</c:v>
                </c:pt>
                <c:pt idx="78732">
                  <c:v>-212.99849999999998</c:v>
                </c:pt>
                <c:pt idx="78733">
                  <c:v>-212.99649999999997</c:v>
                </c:pt>
                <c:pt idx="78734">
                  <c:v>-212.99449999999999</c:v>
                </c:pt>
                <c:pt idx="78735">
                  <c:v>-212.99249999999998</c:v>
                </c:pt>
                <c:pt idx="78736">
                  <c:v>-212.99049999999997</c:v>
                </c:pt>
                <c:pt idx="78737">
                  <c:v>-212.98849999999999</c:v>
                </c:pt>
                <c:pt idx="78738">
                  <c:v>-212.98649999999998</c:v>
                </c:pt>
                <c:pt idx="78739">
                  <c:v>-212.98449999999997</c:v>
                </c:pt>
                <c:pt idx="78740">
                  <c:v>-212.98249999999999</c:v>
                </c:pt>
                <c:pt idx="78741">
                  <c:v>-212.98049999999998</c:v>
                </c:pt>
                <c:pt idx="78742">
                  <c:v>-212.97849999999997</c:v>
                </c:pt>
                <c:pt idx="78743">
                  <c:v>-212.97649999999999</c:v>
                </c:pt>
                <c:pt idx="78744">
                  <c:v>-212.97449999999998</c:v>
                </c:pt>
                <c:pt idx="78745">
                  <c:v>-212.97249999999997</c:v>
                </c:pt>
                <c:pt idx="78746">
                  <c:v>-212.97049999999999</c:v>
                </c:pt>
                <c:pt idx="78747">
                  <c:v>-212.96849999999998</c:v>
                </c:pt>
                <c:pt idx="78748">
                  <c:v>-212.96649999999997</c:v>
                </c:pt>
                <c:pt idx="78749">
                  <c:v>-212.96449999999999</c:v>
                </c:pt>
                <c:pt idx="78750">
                  <c:v>-212.96249999999998</c:v>
                </c:pt>
                <c:pt idx="78751">
                  <c:v>-212.96049999999997</c:v>
                </c:pt>
                <c:pt idx="78752">
                  <c:v>-212.95849999999999</c:v>
                </c:pt>
                <c:pt idx="78753">
                  <c:v>-212.95649999999998</c:v>
                </c:pt>
                <c:pt idx="78754">
                  <c:v>-212.95449999999997</c:v>
                </c:pt>
                <c:pt idx="78755">
                  <c:v>-212.95249999999999</c:v>
                </c:pt>
                <c:pt idx="78756">
                  <c:v>-212.95049999999998</c:v>
                </c:pt>
                <c:pt idx="78757">
                  <c:v>-212.94849999999997</c:v>
                </c:pt>
                <c:pt idx="78758">
                  <c:v>-212.94649999999999</c:v>
                </c:pt>
                <c:pt idx="78759">
                  <c:v>-212.94449999999998</c:v>
                </c:pt>
                <c:pt idx="78760">
                  <c:v>-212.94249999999997</c:v>
                </c:pt>
                <c:pt idx="78761">
                  <c:v>-212.94049999999999</c:v>
                </c:pt>
                <c:pt idx="78762">
                  <c:v>-212.93849999999998</c:v>
                </c:pt>
                <c:pt idx="78763">
                  <c:v>-212.93649999999997</c:v>
                </c:pt>
                <c:pt idx="78764">
                  <c:v>-212.93449999999999</c:v>
                </c:pt>
                <c:pt idx="78765">
                  <c:v>-212.93249999999998</c:v>
                </c:pt>
                <c:pt idx="78766">
                  <c:v>-212.93049999999997</c:v>
                </c:pt>
                <c:pt idx="78767">
                  <c:v>-212.92849999999999</c:v>
                </c:pt>
                <c:pt idx="78768">
                  <c:v>-212.92649999999998</c:v>
                </c:pt>
                <c:pt idx="78769">
                  <c:v>-212.92449999999997</c:v>
                </c:pt>
                <c:pt idx="78770">
                  <c:v>-212.92249999999999</c:v>
                </c:pt>
                <c:pt idx="78771">
                  <c:v>-212.92049999999998</c:v>
                </c:pt>
                <c:pt idx="78772">
                  <c:v>-212.91849999999997</c:v>
                </c:pt>
                <c:pt idx="78773">
                  <c:v>-212.91649999999998</c:v>
                </c:pt>
                <c:pt idx="78774">
                  <c:v>-212.91449999999998</c:v>
                </c:pt>
                <c:pt idx="78775">
                  <c:v>-212.91249999999997</c:v>
                </c:pt>
                <c:pt idx="78776">
                  <c:v>-212.91049999999998</c:v>
                </c:pt>
                <c:pt idx="78777">
                  <c:v>-212.90849999999998</c:v>
                </c:pt>
                <c:pt idx="78778">
                  <c:v>-212.90649999999997</c:v>
                </c:pt>
                <c:pt idx="78779">
                  <c:v>-212.90449999999998</c:v>
                </c:pt>
                <c:pt idx="78780">
                  <c:v>-212.90249999999997</c:v>
                </c:pt>
                <c:pt idx="78781">
                  <c:v>-212.90049999999997</c:v>
                </c:pt>
                <c:pt idx="78782">
                  <c:v>-212.89849999999998</c:v>
                </c:pt>
                <c:pt idx="78783">
                  <c:v>-212.89649999999997</c:v>
                </c:pt>
                <c:pt idx="78784">
                  <c:v>-212.89449999999997</c:v>
                </c:pt>
                <c:pt idx="78785">
                  <c:v>-212.89249999999998</c:v>
                </c:pt>
                <c:pt idx="78786">
                  <c:v>-212.89049999999997</c:v>
                </c:pt>
                <c:pt idx="78787">
                  <c:v>-212.88849999999996</c:v>
                </c:pt>
                <c:pt idx="78788">
                  <c:v>-212.88649999999998</c:v>
                </c:pt>
                <c:pt idx="78789">
                  <c:v>-212.88449999999997</c:v>
                </c:pt>
                <c:pt idx="78790">
                  <c:v>-212.88249999999996</c:v>
                </c:pt>
                <c:pt idx="78791">
                  <c:v>-212.88049999999998</c:v>
                </c:pt>
                <c:pt idx="78792">
                  <c:v>-212.87849999999997</c:v>
                </c:pt>
                <c:pt idx="78793">
                  <c:v>-212.87649999999996</c:v>
                </c:pt>
                <c:pt idx="78794">
                  <c:v>-212.87449999999998</c:v>
                </c:pt>
                <c:pt idx="78795">
                  <c:v>-212.87249999999997</c:v>
                </c:pt>
                <c:pt idx="78796">
                  <c:v>-212.87049999999996</c:v>
                </c:pt>
                <c:pt idx="78797">
                  <c:v>-212.86849999999998</c:v>
                </c:pt>
                <c:pt idx="78798">
                  <c:v>-212.86649999999997</c:v>
                </c:pt>
                <c:pt idx="78799">
                  <c:v>-212.86449999999996</c:v>
                </c:pt>
                <c:pt idx="78800">
                  <c:v>-212.86249999999998</c:v>
                </c:pt>
                <c:pt idx="78801">
                  <c:v>-212.86049999999997</c:v>
                </c:pt>
                <c:pt idx="78802">
                  <c:v>-212.85849999999996</c:v>
                </c:pt>
                <c:pt idx="78803">
                  <c:v>-212.85649999999998</c:v>
                </c:pt>
                <c:pt idx="78804">
                  <c:v>-212.85449999999997</c:v>
                </c:pt>
                <c:pt idx="78805">
                  <c:v>-212.85249999999996</c:v>
                </c:pt>
                <c:pt idx="78806">
                  <c:v>-212.85049999999998</c:v>
                </c:pt>
                <c:pt idx="78807">
                  <c:v>-212.84849999999997</c:v>
                </c:pt>
                <c:pt idx="78808">
                  <c:v>-212.84649999999996</c:v>
                </c:pt>
                <c:pt idx="78809">
                  <c:v>-212.84449999999998</c:v>
                </c:pt>
                <c:pt idx="78810">
                  <c:v>-212.84249999999997</c:v>
                </c:pt>
                <c:pt idx="78811">
                  <c:v>-212.84049999999996</c:v>
                </c:pt>
                <c:pt idx="78812">
                  <c:v>-212.83849999999998</c:v>
                </c:pt>
                <c:pt idx="78813">
                  <c:v>-212.83649999999997</c:v>
                </c:pt>
                <c:pt idx="78814">
                  <c:v>-212.83449999999999</c:v>
                </c:pt>
                <c:pt idx="78815">
                  <c:v>-212.83249999999998</c:v>
                </c:pt>
                <c:pt idx="78816">
                  <c:v>-212.83049999999997</c:v>
                </c:pt>
                <c:pt idx="78817">
                  <c:v>-212.82849999999999</c:v>
                </c:pt>
                <c:pt idx="78818">
                  <c:v>-212.82649999999998</c:v>
                </c:pt>
                <c:pt idx="78819">
                  <c:v>-212.82449999999997</c:v>
                </c:pt>
                <c:pt idx="78820">
                  <c:v>-212.82249999999999</c:v>
                </c:pt>
                <c:pt idx="78821">
                  <c:v>-212.82049999999998</c:v>
                </c:pt>
                <c:pt idx="78822">
                  <c:v>-212.81849999999997</c:v>
                </c:pt>
                <c:pt idx="78823">
                  <c:v>-212.81649999999999</c:v>
                </c:pt>
                <c:pt idx="78824">
                  <c:v>-212.81449999999998</c:v>
                </c:pt>
                <c:pt idx="78825">
                  <c:v>-212.81249999999997</c:v>
                </c:pt>
                <c:pt idx="78826">
                  <c:v>-212.81049999999999</c:v>
                </c:pt>
                <c:pt idx="78827">
                  <c:v>-212.80849999999998</c:v>
                </c:pt>
                <c:pt idx="78828">
                  <c:v>-212.80649999999997</c:v>
                </c:pt>
                <c:pt idx="78829">
                  <c:v>-212.80449999999999</c:v>
                </c:pt>
                <c:pt idx="78830">
                  <c:v>-212.80249999999998</c:v>
                </c:pt>
                <c:pt idx="78831">
                  <c:v>-212.80049999999997</c:v>
                </c:pt>
                <c:pt idx="78832">
                  <c:v>-212.79849999999999</c:v>
                </c:pt>
                <c:pt idx="78833">
                  <c:v>-212.79649999999998</c:v>
                </c:pt>
                <c:pt idx="78834">
                  <c:v>-212.79449999999997</c:v>
                </c:pt>
                <c:pt idx="78835">
                  <c:v>-212.79249999999999</c:v>
                </c:pt>
                <c:pt idx="78836">
                  <c:v>-212.79049999999998</c:v>
                </c:pt>
                <c:pt idx="78837">
                  <c:v>-212.78849999999997</c:v>
                </c:pt>
                <c:pt idx="78838">
                  <c:v>-212.78649999999999</c:v>
                </c:pt>
                <c:pt idx="78839">
                  <c:v>-212.78449999999998</c:v>
                </c:pt>
                <c:pt idx="78840">
                  <c:v>-212.78249999999997</c:v>
                </c:pt>
                <c:pt idx="78841">
                  <c:v>-212.78049999999999</c:v>
                </c:pt>
                <c:pt idx="78842">
                  <c:v>-212.77849999999998</c:v>
                </c:pt>
                <c:pt idx="78843">
                  <c:v>-212.77649999999997</c:v>
                </c:pt>
                <c:pt idx="78844">
                  <c:v>-212.77449999999999</c:v>
                </c:pt>
                <c:pt idx="78845">
                  <c:v>-212.77249999999998</c:v>
                </c:pt>
                <c:pt idx="78846">
                  <c:v>-212.77049999999997</c:v>
                </c:pt>
                <c:pt idx="78847">
                  <c:v>-212.76849999999999</c:v>
                </c:pt>
                <c:pt idx="78848">
                  <c:v>-212.76649999999998</c:v>
                </c:pt>
                <c:pt idx="78849">
                  <c:v>-212.76449999999997</c:v>
                </c:pt>
                <c:pt idx="78850">
                  <c:v>-212.76249999999999</c:v>
                </c:pt>
                <c:pt idx="78851">
                  <c:v>-212.76049999999998</c:v>
                </c:pt>
                <c:pt idx="78852">
                  <c:v>-212.75849999999997</c:v>
                </c:pt>
                <c:pt idx="78853">
                  <c:v>-212.75649999999999</c:v>
                </c:pt>
                <c:pt idx="78854">
                  <c:v>-212.75449999999998</c:v>
                </c:pt>
                <c:pt idx="78855">
                  <c:v>-212.75249999999997</c:v>
                </c:pt>
                <c:pt idx="78856">
                  <c:v>-212.75049999999999</c:v>
                </c:pt>
                <c:pt idx="78857">
                  <c:v>-212.74849999999998</c:v>
                </c:pt>
                <c:pt idx="78858">
                  <c:v>-212.74649999999997</c:v>
                </c:pt>
                <c:pt idx="78859">
                  <c:v>-212.74449999999999</c:v>
                </c:pt>
                <c:pt idx="78860">
                  <c:v>-212.74249999999998</c:v>
                </c:pt>
                <c:pt idx="78861">
                  <c:v>-212.74049999999997</c:v>
                </c:pt>
                <c:pt idx="78862">
                  <c:v>-212.73849999999999</c:v>
                </c:pt>
                <c:pt idx="78863">
                  <c:v>-212.73649999999998</c:v>
                </c:pt>
                <c:pt idx="78864">
                  <c:v>-212.73449999999997</c:v>
                </c:pt>
                <c:pt idx="78865">
                  <c:v>-212.73249999999999</c:v>
                </c:pt>
                <c:pt idx="78866">
                  <c:v>-212.73049999999998</c:v>
                </c:pt>
                <c:pt idx="78867">
                  <c:v>-212.72849999999997</c:v>
                </c:pt>
                <c:pt idx="78868">
                  <c:v>-212.72649999999999</c:v>
                </c:pt>
                <c:pt idx="78869">
                  <c:v>-212.72449999999998</c:v>
                </c:pt>
                <c:pt idx="78870">
                  <c:v>-212.72249999999997</c:v>
                </c:pt>
                <c:pt idx="78871">
                  <c:v>-212.72049999999999</c:v>
                </c:pt>
                <c:pt idx="78872">
                  <c:v>-212.71849999999998</c:v>
                </c:pt>
                <c:pt idx="78873">
                  <c:v>-212.71649999999997</c:v>
                </c:pt>
                <c:pt idx="78874">
                  <c:v>-212.71449999999999</c:v>
                </c:pt>
                <c:pt idx="78875">
                  <c:v>-212.71249999999998</c:v>
                </c:pt>
                <c:pt idx="78876">
                  <c:v>-212.71049999999997</c:v>
                </c:pt>
                <c:pt idx="78877">
                  <c:v>-212.70849999999999</c:v>
                </c:pt>
                <c:pt idx="78878">
                  <c:v>-212.70649999999998</c:v>
                </c:pt>
                <c:pt idx="78879">
                  <c:v>-212.70449999999997</c:v>
                </c:pt>
                <c:pt idx="78880">
                  <c:v>-212.70249999999999</c:v>
                </c:pt>
                <c:pt idx="78881">
                  <c:v>-212.70049999999998</c:v>
                </c:pt>
                <c:pt idx="78882">
                  <c:v>-212.69849999999997</c:v>
                </c:pt>
                <c:pt idx="78883">
                  <c:v>-212.69649999999999</c:v>
                </c:pt>
                <c:pt idx="78884">
                  <c:v>-212.69449999999998</c:v>
                </c:pt>
                <c:pt idx="78885">
                  <c:v>-212.69249999999997</c:v>
                </c:pt>
                <c:pt idx="78886">
                  <c:v>-212.69049999999999</c:v>
                </c:pt>
                <c:pt idx="78887">
                  <c:v>-212.68849999999998</c:v>
                </c:pt>
                <c:pt idx="78888">
                  <c:v>-212.68649999999997</c:v>
                </c:pt>
                <c:pt idx="78889">
                  <c:v>-212.68449999999999</c:v>
                </c:pt>
                <c:pt idx="78890">
                  <c:v>-212.68249999999998</c:v>
                </c:pt>
                <c:pt idx="78891">
                  <c:v>-212.68049999999997</c:v>
                </c:pt>
                <c:pt idx="78892">
                  <c:v>-212.67849999999999</c:v>
                </c:pt>
                <c:pt idx="78893">
                  <c:v>-212.67649999999998</c:v>
                </c:pt>
                <c:pt idx="78894">
                  <c:v>-212.67449999999997</c:v>
                </c:pt>
                <c:pt idx="78895">
                  <c:v>-212.67249999999999</c:v>
                </c:pt>
                <c:pt idx="78896">
                  <c:v>-212.67049999999998</c:v>
                </c:pt>
                <c:pt idx="78897">
                  <c:v>-212.66849999999997</c:v>
                </c:pt>
                <c:pt idx="78898">
                  <c:v>-212.66649999999998</c:v>
                </c:pt>
                <c:pt idx="78899">
                  <c:v>-212.66449999999998</c:v>
                </c:pt>
                <c:pt idx="78900">
                  <c:v>-212.66249999999997</c:v>
                </c:pt>
                <c:pt idx="78901">
                  <c:v>-212.66049999999998</c:v>
                </c:pt>
                <c:pt idx="78902">
                  <c:v>-212.65849999999998</c:v>
                </c:pt>
                <c:pt idx="78903">
                  <c:v>-212.65649999999997</c:v>
                </c:pt>
                <c:pt idx="78904">
                  <c:v>-212.65449999999998</c:v>
                </c:pt>
                <c:pt idx="78905">
                  <c:v>-212.65249999999997</c:v>
                </c:pt>
                <c:pt idx="78906">
                  <c:v>-212.65049999999997</c:v>
                </c:pt>
                <c:pt idx="78907">
                  <c:v>-212.64849999999998</c:v>
                </c:pt>
                <c:pt idx="78908">
                  <c:v>-212.64649999999997</c:v>
                </c:pt>
                <c:pt idx="78909">
                  <c:v>-212.64449999999997</c:v>
                </c:pt>
                <c:pt idx="78910">
                  <c:v>-212.64249999999998</c:v>
                </c:pt>
                <c:pt idx="78911">
                  <c:v>-212.64049999999997</c:v>
                </c:pt>
                <c:pt idx="78912">
                  <c:v>-212.63849999999996</c:v>
                </c:pt>
                <c:pt idx="78913">
                  <c:v>-212.63649999999998</c:v>
                </c:pt>
                <c:pt idx="78914">
                  <c:v>-212.63449999999997</c:v>
                </c:pt>
                <c:pt idx="78915">
                  <c:v>-212.63249999999996</c:v>
                </c:pt>
                <c:pt idx="78916">
                  <c:v>-212.63049999999998</c:v>
                </c:pt>
                <c:pt idx="78917">
                  <c:v>-212.62849999999997</c:v>
                </c:pt>
                <c:pt idx="78918">
                  <c:v>-212.62649999999996</c:v>
                </c:pt>
                <c:pt idx="78919">
                  <c:v>-212.62449999999998</c:v>
                </c:pt>
                <c:pt idx="78920">
                  <c:v>-212.62249999999997</c:v>
                </c:pt>
                <c:pt idx="78921">
                  <c:v>-212.62049999999996</c:v>
                </c:pt>
                <c:pt idx="78922">
                  <c:v>-212.61849999999998</c:v>
                </c:pt>
                <c:pt idx="78923">
                  <c:v>-212.61649999999997</c:v>
                </c:pt>
                <c:pt idx="78924">
                  <c:v>-212.61449999999996</c:v>
                </c:pt>
                <c:pt idx="78925">
                  <c:v>-212.61249999999998</c:v>
                </c:pt>
                <c:pt idx="78926">
                  <c:v>-212.61049999999997</c:v>
                </c:pt>
                <c:pt idx="78927">
                  <c:v>-212.60849999999996</c:v>
                </c:pt>
                <c:pt idx="78928">
                  <c:v>-212.60649999999998</c:v>
                </c:pt>
                <c:pt idx="78929">
                  <c:v>-212.60449999999997</c:v>
                </c:pt>
                <c:pt idx="78930">
                  <c:v>-212.60249999999996</c:v>
                </c:pt>
                <c:pt idx="78931">
                  <c:v>-212.60049999999998</c:v>
                </c:pt>
                <c:pt idx="78932">
                  <c:v>-212.59849999999997</c:v>
                </c:pt>
                <c:pt idx="78933">
                  <c:v>-212.59649999999996</c:v>
                </c:pt>
                <c:pt idx="78934">
                  <c:v>-212.59449999999998</c:v>
                </c:pt>
                <c:pt idx="78935">
                  <c:v>-212.59249999999997</c:v>
                </c:pt>
                <c:pt idx="78936">
                  <c:v>-212.59049999999996</c:v>
                </c:pt>
                <c:pt idx="78937">
                  <c:v>-212.58849999999998</c:v>
                </c:pt>
                <c:pt idx="78938">
                  <c:v>-212.58649999999997</c:v>
                </c:pt>
                <c:pt idx="78939">
                  <c:v>-212.58449999999999</c:v>
                </c:pt>
                <c:pt idx="78940">
                  <c:v>-212.58249999999998</c:v>
                </c:pt>
                <c:pt idx="78941">
                  <c:v>-212.58049999999997</c:v>
                </c:pt>
                <c:pt idx="78942">
                  <c:v>-212.57849999999999</c:v>
                </c:pt>
                <c:pt idx="78943">
                  <c:v>-212.57649999999998</c:v>
                </c:pt>
                <c:pt idx="78944">
                  <c:v>-212.57449999999997</c:v>
                </c:pt>
                <c:pt idx="78945">
                  <c:v>-212.57249999999999</c:v>
                </c:pt>
                <c:pt idx="78946">
                  <c:v>-212.57049999999998</c:v>
                </c:pt>
                <c:pt idx="78947">
                  <c:v>-212.56849999999997</c:v>
                </c:pt>
                <c:pt idx="78948">
                  <c:v>-212.56649999999999</c:v>
                </c:pt>
                <c:pt idx="78949">
                  <c:v>-212.56449999999998</c:v>
                </c:pt>
                <c:pt idx="78950">
                  <c:v>-212.56249999999997</c:v>
                </c:pt>
                <c:pt idx="78951">
                  <c:v>-212.56049999999999</c:v>
                </c:pt>
                <c:pt idx="78952">
                  <c:v>-212.55849999999998</c:v>
                </c:pt>
                <c:pt idx="78953">
                  <c:v>-212.55649999999997</c:v>
                </c:pt>
                <c:pt idx="78954">
                  <c:v>-212.55449999999999</c:v>
                </c:pt>
                <c:pt idx="78955">
                  <c:v>-212.55249999999998</c:v>
                </c:pt>
                <c:pt idx="78956">
                  <c:v>-212.55049999999997</c:v>
                </c:pt>
                <c:pt idx="78957">
                  <c:v>-212.54849999999999</c:v>
                </c:pt>
                <c:pt idx="78958">
                  <c:v>-212.54649999999998</c:v>
                </c:pt>
                <c:pt idx="78959">
                  <c:v>-212.54449999999997</c:v>
                </c:pt>
                <c:pt idx="78960">
                  <c:v>-212.54249999999999</c:v>
                </c:pt>
                <c:pt idx="78961">
                  <c:v>-212.54049999999998</c:v>
                </c:pt>
                <c:pt idx="78962">
                  <c:v>-212.53849999999997</c:v>
                </c:pt>
                <c:pt idx="78963">
                  <c:v>-212.53649999999999</c:v>
                </c:pt>
                <c:pt idx="78964">
                  <c:v>-212.53449999999998</c:v>
                </c:pt>
                <c:pt idx="78965">
                  <c:v>-212.53249999999997</c:v>
                </c:pt>
                <c:pt idx="78966">
                  <c:v>-212.53049999999999</c:v>
                </c:pt>
                <c:pt idx="78967">
                  <c:v>-212.52849999999998</c:v>
                </c:pt>
                <c:pt idx="78968">
                  <c:v>-212.52649999999997</c:v>
                </c:pt>
                <c:pt idx="78969">
                  <c:v>-212.52449999999999</c:v>
                </c:pt>
                <c:pt idx="78970">
                  <c:v>-212.52249999999998</c:v>
                </c:pt>
                <c:pt idx="78971">
                  <c:v>-212.52049999999997</c:v>
                </c:pt>
                <c:pt idx="78972">
                  <c:v>-212.51849999999999</c:v>
                </c:pt>
                <c:pt idx="78973">
                  <c:v>-212.51649999999998</c:v>
                </c:pt>
                <c:pt idx="78974">
                  <c:v>-212.51449999999997</c:v>
                </c:pt>
                <c:pt idx="78975">
                  <c:v>-212.51249999999999</c:v>
                </c:pt>
                <c:pt idx="78976">
                  <c:v>-212.51049999999998</c:v>
                </c:pt>
                <c:pt idx="78977">
                  <c:v>-212.50849999999997</c:v>
                </c:pt>
                <c:pt idx="78978">
                  <c:v>-212.50649999999999</c:v>
                </c:pt>
                <c:pt idx="78979">
                  <c:v>-212.50449999999998</c:v>
                </c:pt>
                <c:pt idx="78980">
                  <c:v>-212.50249999999997</c:v>
                </c:pt>
                <c:pt idx="78981">
                  <c:v>-212.50049999999999</c:v>
                </c:pt>
                <c:pt idx="78982">
                  <c:v>-212.49849999999998</c:v>
                </c:pt>
                <c:pt idx="78983">
                  <c:v>-212.49649999999997</c:v>
                </c:pt>
                <c:pt idx="78984">
                  <c:v>-212.49449999999999</c:v>
                </c:pt>
                <c:pt idx="78985">
                  <c:v>-212.49249999999998</c:v>
                </c:pt>
                <c:pt idx="78986">
                  <c:v>-212.49049999999997</c:v>
                </c:pt>
                <c:pt idx="78987">
                  <c:v>-212.48849999999999</c:v>
                </c:pt>
                <c:pt idx="78988">
                  <c:v>-212.48649999999998</c:v>
                </c:pt>
                <c:pt idx="78989">
                  <c:v>-212.48449999999997</c:v>
                </c:pt>
                <c:pt idx="78990">
                  <c:v>-212.48249999999999</c:v>
                </c:pt>
                <c:pt idx="78991">
                  <c:v>-212.48049999999998</c:v>
                </c:pt>
                <c:pt idx="78992">
                  <c:v>-212.47849999999997</c:v>
                </c:pt>
                <c:pt idx="78993">
                  <c:v>-212.47649999999999</c:v>
                </c:pt>
                <c:pt idx="78994">
                  <c:v>-212.47449999999998</c:v>
                </c:pt>
                <c:pt idx="78995">
                  <c:v>-212.47249999999997</c:v>
                </c:pt>
                <c:pt idx="78996">
                  <c:v>-212.47049999999999</c:v>
                </c:pt>
                <c:pt idx="78997">
                  <c:v>-212.46849999999998</c:v>
                </c:pt>
                <c:pt idx="78998">
                  <c:v>-212.46649999999997</c:v>
                </c:pt>
                <c:pt idx="78999">
                  <c:v>-212.46449999999999</c:v>
                </c:pt>
                <c:pt idx="79000">
                  <c:v>-212.46249999999998</c:v>
                </c:pt>
                <c:pt idx="79001">
                  <c:v>-212.46049999999997</c:v>
                </c:pt>
                <c:pt idx="79002">
                  <c:v>-212.45849999999999</c:v>
                </c:pt>
                <c:pt idx="79003">
                  <c:v>-212.45649999999998</c:v>
                </c:pt>
                <c:pt idx="79004">
                  <c:v>-212.45449999999997</c:v>
                </c:pt>
                <c:pt idx="79005">
                  <c:v>-212.45249999999999</c:v>
                </c:pt>
                <c:pt idx="79006">
                  <c:v>-212.45049999999998</c:v>
                </c:pt>
                <c:pt idx="79007">
                  <c:v>-212.44849999999997</c:v>
                </c:pt>
                <c:pt idx="79008">
                  <c:v>-212.44649999999999</c:v>
                </c:pt>
                <c:pt idx="79009">
                  <c:v>-212.44449999999998</c:v>
                </c:pt>
                <c:pt idx="79010">
                  <c:v>-212.44249999999997</c:v>
                </c:pt>
                <c:pt idx="79011">
                  <c:v>-212.44049999999999</c:v>
                </c:pt>
                <c:pt idx="79012">
                  <c:v>-212.43849999999998</c:v>
                </c:pt>
                <c:pt idx="79013">
                  <c:v>-212.43649999999997</c:v>
                </c:pt>
                <c:pt idx="79014">
                  <c:v>-212.43449999999999</c:v>
                </c:pt>
                <c:pt idx="79015">
                  <c:v>-212.43249999999998</c:v>
                </c:pt>
                <c:pt idx="79016">
                  <c:v>-212.43049999999997</c:v>
                </c:pt>
                <c:pt idx="79017">
                  <c:v>-212.42849999999999</c:v>
                </c:pt>
                <c:pt idx="79018">
                  <c:v>-212.42649999999998</c:v>
                </c:pt>
                <c:pt idx="79019">
                  <c:v>-212.42449999999997</c:v>
                </c:pt>
                <c:pt idx="79020">
                  <c:v>-212.42249999999999</c:v>
                </c:pt>
                <c:pt idx="79021">
                  <c:v>-212.42049999999998</c:v>
                </c:pt>
                <c:pt idx="79022">
                  <c:v>-212.41849999999997</c:v>
                </c:pt>
                <c:pt idx="79023">
                  <c:v>-212.41649999999998</c:v>
                </c:pt>
                <c:pt idx="79024">
                  <c:v>-212.41449999999998</c:v>
                </c:pt>
                <c:pt idx="79025">
                  <c:v>-212.41249999999997</c:v>
                </c:pt>
                <c:pt idx="79026">
                  <c:v>-212.41049999999998</c:v>
                </c:pt>
                <c:pt idx="79027">
                  <c:v>-212.40849999999998</c:v>
                </c:pt>
                <c:pt idx="79028">
                  <c:v>-212.40649999999997</c:v>
                </c:pt>
                <c:pt idx="79029">
                  <c:v>-212.40449999999998</c:v>
                </c:pt>
                <c:pt idx="79030">
                  <c:v>-212.40249999999997</c:v>
                </c:pt>
                <c:pt idx="79031">
                  <c:v>-212.40049999999997</c:v>
                </c:pt>
                <c:pt idx="79032">
                  <c:v>-212.39849999999998</c:v>
                </c:pt>
                <c:pt idx="79033">
                  <c:v>-212.39649999999997</c:v>
                </c:pt>
                <c:pt idx="79034">
                  <c:v>-212.39449999999997</c:v>
                </c:pt>
                <c:pt idx="79035">
                  <c:v>-212.39249999999998</c:v>
                </c:pt>
                <c:pt idx="79036">
                  <c:v>-212.39049999999997</c:v>
                </c:pt>
                <c:pt idx="79037">
                  <c:v>-212.38849999999996</c:v>
                </c:pt>
                <c:pt idx="79038">
                  <c:v>-212.38649999999998</c:v>
                </c:pt>
                <c:pt idx="79039">
                  <c:v>-212.38449999999997</c:v>
                </c:pt>
                <c:pt idx="79040">
                  <c:v>-212.38249999999996</c:v>
                </c:pt>
                <c:pt idx="79041">
                  <c:v>-212.38049999999998</c:v>
                </c:pt>
                <c:pt idx="79042">
                  <c:v>-212.37849999999997</c:v>
                </c:pt>
                <c:pt idx="79043">
                  <c:v>-212.37649999999996</c:v>
                </c:pt>
                <c:pt idx="79044">
                  <c:v>-212.37449999999998</c:v>
                </c:pt>
                <c:pt idx="79045">
                  <c:v>-212.37249999999997</c:v>
                </c:pt>
                <c:pt idx="79046">
                  <c:v>-212.37049999999996</c:v>
                </c:pt>
                <c:pt idx="79047">
                  <c:v>-212.36849999999998</c:v>
                </c:pt>
                <c:pt idx="79048">
                  <c:v>-212.36649999999997</c:v>
                </c:pt>
                <c:pt idx="79049">
                  <c:v>-212.36449999999996</c:v>
                </c:pt>
                <c:pt idx="79050">
                  <c:v>-212.36249999999998</c:v>
                </c:pt>
                <c:pt idx="79051">
                  <c:v>-212.36049999999997</c:v>
                </c:pt>
                <c:pt idx="79052">
                  <c:v>-212.35849999999996</c:v>
                </c:pt>
                <c:pt idx="79053">
                  <c:v>-212.35649999999998</c:v>
                </c:pt>
                <c:pt idx="79054">
                  <c:v>-212.35449999999997</c:v>
                </c:pt>
                <c:pt idx="79055">
                  <c:v>-212.35249999999996</c:v>
                </c:pt>
                <c:pt idx="79056">
                  <c:v>-212.35049999999998</c:v>
                </c:pt>
                <c:pt idx="79057">
                  <c:v>-212.34849999999997</c:v>
                </c:pt>
                <c:pt idx="79058">
                  <c:v>-212.34649999999996</c:v>
                </c:pt>
                <c:pt idx="79059">
                  <c:v>-212.34449999999998</c:v>
                </c:pt>
                <c:pt idx="79060">
                  <c:v>-212.34249999999997</c:v>
                </c:pt>
                <c:pt idx="79061">
                  <c:v>-212.34049999999996</c:v>
                </c:pt>
                <c:pt idx="79062">
                  <c:v>-212.33849999999998</c:v>
                </c:pt>
                <c:pt idx="79063">
                  <c:v>-212.33649999999997</c:v>
                </c:pt>
                <c:pt idx="79064">
                  <c:v>-212.33449999999999</c:v>
                </c:pt>
                <c:pt idx="79065">
                  <c:v>-212.33249999999998</c:v>
                </c:pt>
                <c:pt idx="79066">
                  <c:v>-212.33049999999997</c:v>
                </c:pt>
                <c:pt idx="79067">
                  <c:v>-212.32849999999999</c:v>
                </c:pt>
                <c:pt idx="79068">
                  <c:v>-212.32649999999998</c:v>
                </c:pt>
                <c:pt idx="79069">
                  <c:v>-212.32449999999997</c:v>
                </c:pt>
                <c:pt idx="79070">
                  <c:v>-212.32249999999999</c:v>
                </c:pt>
                <c:pt idx="79071">
                  <c:v>-212.32049999999998</c:v>
                </c:pt>
                <c:pt idx="79072">
                  <c:v>-212.31849999999997</c:v>
                </c:pt>
                <c:pt idx="79073">
                  <c:v>-212.31649999999999</c:v>
                </c:pt>
                <c:pt idx="79074">
                  <c:v>-212.31449999999998</c:v>
                </c:pt>
                <c:pt idx="79075">
                  <c:v>-212.31249999999997</c:v>
                </c:pt>
                <c:pt idx="79076">
                  <c:v>-212.31049999999999</c:v>
                </c:pt>
                <c:pt idx="79077">
                  <c:v>-212.30849999999998</c:v>
                </c:pt>
                <c:pt idx="79078">
                  <c:v>-212.30649999999997</c:v>
                </c:pt>
                <c:pt idx="79079">
                  <c:v>-212.30449999999999</c:v>
                </c:pt>
                <c:pt idx="79080">
                  <c:v>-212.30249999999998</c:v>
                </c:pt>
                <c:pt idx="79081">
                  <c:v>-212.30049999999997</c:v>
                </c:pt>
                <c:pt idx="79082">
                  <c:v>-212.29849999999999</c:v>
                </c:pt>
                <c:pt idx="79083">
                  <c:v>-212.29649999999998</c:v>
                </c:pt>
                <c:pt idx="79084">
                  <c:v>-212.29449999999997</c:v>
                </c:pt>
                <c:pt idx="79085">
                  <c:v>-212.29249999999999</c:v>
                </c:pt>
                <c:pt idx="79086">
                  <c:v>-212.29049999999998</c:v>
                </c:pt>
                <c:pt idx="79087">
                  <c:v>-212.28849999999997</c:v>
                </c:pt>
                <c:pt idx="79088">
                  <c:v>-212.28649999999999</c:v>
                </c:pt>
                <c:pt idx="79089">
                  <c:v>-212.28449999999998</c:v>
                </c:pt>
                <c:pt idx="79090">
                  <c:v>-212.28249999999997</c:v>
                </c:pt>
                <c:pt idx="79091">
                  <c:v>-212.28049999999999</c:v>
                </c:pt>
                <c:pt idx="79092">
                  <c:v>-212.27849999999998</c:v>
                </c:pt>
                <c:pt idx="79093">
                  <c:v>-212.27649999999997</c:v>
                </c:pt>
                <c:pt idx="79094">
                  <c:v>-212.27449999999999</c:v>
                </c:pt>
                <c:pt idx="79095">
                  <c:v>-212.27249999999998</c:v>
                </c:pt>
                <c:pt idx="79096">
                  <c:v>-212.27049999999997</c:v>
                </c:pt>
                <c:pt idx="79097">
                  <c:v>-212.26849999999999</c:v>
                </c:pt>
                <c:pt idx="79098">
                  <c:v>-212.26649999999998</c:v>
                </c:pt>
                <c:pt idx="79099">
                  <c:v>-212.26449999999997</c:v>
                </c:pt>
                <c:pt idx="79100">
                  <c:v>-212.26249999999999</c:v>
                </c:pt>
                <c:pt idx="79101">
                  <c:v>-212.26049999999998</c:v>
                </c:pt>
                <c:pt idx="79102">
                  <c:v>-212.25849999999997</c:v>
                </c:pt>
                <c:pt idx="79103">
                  <c:v>-212.25649999999999</c:v>
                </c:pt>
                <c:pt idx="79104">
                  <c:v>-212.25449999999998</c:v>
                </c:pt>
                <c:pt idx="79105">
                  <c:v>-212.25249999999997</c:v>
                </c:pt>
                <c:pt idx="79106">
                  <c:v>-212.25049999999999</c:v>
                </c:pt>
                <c:pt idx="79107">
                  <c:v>-212.24849999999998</c:v>
                </c:pt>
                <c:pt idx="79108">
                  <c:v>-212.24649999999997</c:v>
                </c:pt>
                <c:pt idx="79109">
                  <c:v>-212.24449999999999</c:v>
                </c:pt>
                <c:pt idx="79110">
                  <c:v>-212.24249999999998</c:v>
                </c:pt>
                <c:pt idx="79111">
                  <c:v>-212.24049999999997</c:v>
                </c:pt>
                <c:pt idx="79112">
                  <c:v>-212.23849999999999</c:v>
                </c:pt>
                <c:pt idx="79113">
                  <c:v>-212.23649999999998</c:v>
                </c:pt>
                <c:pt idx="79114">
                  <c:v>-212.23449999999997</c:v>
                </c:pt>
                <c:pt idx="79115">
                  <c:v>-212.23249999999999</c:v>
                </c:pt>
                <c:pt idx="79116">
                  <c:v>-212.23049999999998</c:v>
                </c:pt>
                <c:pt idx="79117">
                  <c:v>-212.22849999999997</c:v>
                </c:pt>
                <c:pt idx="79118">
                  <c:v>-212.22649999999999</c:v>
                </c:pt>
                <c:pt idx="79119">
                  <c:v>-212.22449999999998</c:v>
                </c:pt>
                <c:pt idx="79120">
                  <c:v>-212.22249999999997</c:v>
                </c:pt>
                <c:pt idx="79121">
                  <c:v>-212.22049999999999</c:v>
                </c:pt>
                <c:pt idx="79122">
                  <c:v>-212.21849999999998</c:v>
                </c:pt>
                <c:pt idx="79123">
                  <c:v>-212.21649999999997</c:v>
                </c:pt>
                <c:pt idx="79124">
                  <c:v>-212.21449999999999</c:v>
                </c:pt>
                <c:pt idx="79125">
                  <c:v>-212.21249999999998</c:v>
                </c:pt>
                <c:pt idx="79126">
                  <c:v>-212.21049999999997</c:v>
                </c:pt>
                <c:pt idx="79127">
                  <c:v>-212.20849999999999</c:v>
                </c:pt>
                <c:pt idx="79128">
                  <c:v>-212.20649999999998</c:v>
                </c:pt>
                <c:pt idx="79129">
                  <c:v>-212.20449999999997</c:v>
                </c:pt>
                <c:pt idx="79130">
                  <c:v>-212.20249999999999</c:v>
                </c:pt>
                <c:pt idx="79131">
                  <c:v>-212.20049999999998</c:v>
                </c:pt>
                <c:pt idx="79132">
                  <c:v>-212.19849999999997</c:v>
                </c:pt>
                <c:pt idx="79133">
                  <c:v>-212.19649999999999</c:v>
                </c:pt>
                <c:pt idx="79134">
                  <c:v>-212.19449999999998</c:v>
                </c:pt>
                <c:pt idx="79135">
                  <c:v>-212.19249999999997</c:v>
                </c:pt>
                <c:pt idx="79136">
                  <c:v>-212.19049999999999</c:v>
                </c:pt>
                <c:pt idx="79137">
                  <c:v>-212.18849999999998</c:v>
                </c:pt>
                <c:pt idx="79138">
                  <c:v>-212.18649999999997</c:v>
                </c:pt>
                <c:pt idx="79139">
                  <c:v>-212.18449999999999</c:v>
                </c:pt>
                <c:pt idx="79140">
                  <c:v>-212.18249999999998</c:v>
                </c:pt>
                <c:pt idx="79141">
                  <c:v>-212.18049999999997</c:v>
                </c:pt>
                <c:pt idx="79142">
                  <c:v>-212.17849999999999</c:v>
                </c:pt>
                <c:pt idx="79143">
                  <c:v>-212.17649999999998</c:v>
                </c:pt>
                <c:pt idx="79144">
                  <c:v>-212.17449999999997</c:v>
                </c:pt>
                <c:pt idx="79145">
                  <c:v>-212.17249999999999</c:v>
                </c:pt>
                <c:pt idx="79146">
                  <c:v>-212.17049999999998</c:v>
                </c:pt>
                <c:pt idx="79147">
                  <c:v>-212.16849999999997</c:v>
                </c:pt>
                <c:pt idx="79148">
                  <c:v>-212.16649999999998</c:v>
                </c:pt>
                <c:pt idx="79149">
                  <c:v>-212.16449999999998</c:v>
                </c:pt>
                <c:pt idx="79150">
                  <c:v>-212.16249999999997</c:v>
                </c:pt>
                <c:pt idx="79151">
                  <c:v>-212.16049999999998</c:v>
                </c:pt>
                <c:pt idx="79152">
                  <c:v>-212.15849999999998</c:v>
                </c:pt>
                <c:pt idx="79153">
                  <c:v>-212.15649999999997</c:v>
                </c:pt>
                <c:pt idx="79154">
                  <c:v>-212.15449999999998</c:v>
                </c:pt>
                <c:pt idx="79155">
                  <c:v>-212.15249999999997</c:v>
                </c:pt>
                <c:pt idx="79156">
                  <c:v>-212.15049999999997</c:v>
                </c:pt>
                <c:pt idx="79157">
                  <c:v>-212.14849999999998</c:v>
                </c:pt>
                <c:pt idx="79158">
                  <c:v>-212.14649999999997</c:v>
                </c:pt>
                <c:pt idx="79159">
                  <c:v>-212.14449999999997</c:v>
                </c:pt>
                <c:pt idx="79160">
                  <c:v>-212.14249999999998</c:v>
                </c:pt>
                <c:pt idx="79161">
                  <c:v>-212.14049999999997</c:v>
                </c:pt>
                <c:pt idx="79162">
                  <c:v>-212.13849999999996</c:v>
                </c:pt>
                <c:pt idx="79163">
                  <c:v>-212.13649999999998</c:v>
                </c:pt>
                <c:pt idx="79164">
                  <c:v>-212.13449999999997</c:v>
                </c:pt>
                <c:pt idx="79165">
                  <c:v>-212.13249999999996</c:v>
                </c:pt>
                <c:pt idx="79166">
                  <c:v>-212.13049999999998</c:v>
                </c:pt>
                <c:pt idx="79167">
                  <c:v>-212.12849999999997</c:v>
                </c:pt>
                <c:pt idx="79168">
                  <c:v>-212.12649999999996</c:v>
                </c:pt>
                <c:pt idx="79169">
                  <c:v>-212.12449999999998</c:v>
                </c:pt>
                <c:pt idx="79170">
                  <c:v>-212.12249999999997</c:v>
                </c:pt>
                <c:pt idx="79171">
                  <c:v>-212.12049999999996</c:v>
                </c:pt>
                <c:pt idx="79172">
                  <c:v>-212.11849999999998</c:v>
                </c:pt>
                <c:pt idx="79173">
                  <c:v>-212.11649999999997</c:v>
                </c:pt>
                <c:pt idx="79174">
                  <c:v>-212.11449999999996</c:v>
                </c:pt>
                <c:pt idx="79175">
                  <c:v>-212.11249999999998</c:v>
                </c:pt>
                <c:pt idx="79176">
                  <c:v>-212.11049999999997</c:v>
                </c:pt>
                <c:pt idx="79177">
                  <c:v>-212.10849999999996</c:v>
                </c:pt>
                <c:pt idx="79178">
                  <c:v>-212.10649999999998</c:v>
                </c:pt>
                <c:pt idx="79179">
                  <c:v>-212.10449999999997</c:v>
                </c:pt>
                <c:pt idx="79180">
                  <c:v>-212.10249999999996</c:v>
                </c:pt>
                <c:pt idx="79181">
                  <c:v>-212.10049999999998</c:v>
                </c:pt>
                <c:pt idx="79182">
                  <c:v>-212.09849999999997</c:v>
                </c:pt>
                <c:pt idx="79183">
                  <c:v>-212.09649999999996</c:v>
                </c:pt>
                <c:pt idx="79184">
                  <c:v>-212.09449999999998</c:v>
                </c:pt>
                <c:pt idx="79185">
                  <c:v>-212.09249999999997</c:v>
                </c:pt>
                <c:pt idx="79186">
                  <c:v>-212.09049999999996</c:v>
                </c:pt>
                <c:pt idx="79187">
                  <c:v>-212.08849999999998</c:v>
                </c:pt>
                <c:pt idx="79188">
                  <c:v>-212.08649999999997</c:v>
                </c:pt>
                <c:pt idx="79189">
                  <c:v>-212.08449999999999</c:v>
                </c:pt>
                <c:pt idx="79190">
                  <c:v>-212.08249999999998</c:v>
                </c:pt>
                <c:pt idx="79191">
                  <c:v>-212.08049999999997</c:v>
                </c:pt>
                <c:pt idx="79192">
                  <c:v>-212.07849999999999</c:v>
                </c:pt>
                <c:pt idx="79193">
                  <c:v>-212.07649999999998</c:v>
                </c:pt>
                <c:pt idx="79194">
                  <c:v>-212.07449999999997</c:v>
                </c:pt>
                <c:pt idx="79195">
                  <c:v>-212.07249999999999</c:v>
                </c:pt>
                <c:pt idx="79196">
                  <c:v>-212.07049999999998</c:v>
                </c:pt>
                <c:pt idx="79197">
                  <c:v>-212.06849999999997</c:v>
                </c:pt>
                <c:pt idx="79198">
                  <c:v>-212.06649999999999</c:v>
                </c:pt>
                <c:pt idx="79199">
                  <c:v>-212.06449999999998</c:v>
                </c:pt>
                <c:pt idx="79200">
                  <c:v>-212.06249999999997</c:v>
                </c:pt>
                <c:pt idx="79201">
                  <c:v>-212.06049999999999</c:v>
                </c:pt>
                <c:pt idx="79202">
                  <c:v>-212.05849999999998</c:v>
                </c:pt>
                <c:pt idx="79203">
                  <c:v>-212.05649999999997</c:v>
                </c:pt>
                <c:pt idx="79204">
                  <c:v>-212.05449999999999</c:v>
                </c:pt>
                <c:pt idx="79205">
                  <c:v>-212.05249999999998</c:v>
                </c:pt>
                <c:pt idx="79206">
                  <c:v>-212.05049999999997</c:v>
                </c:pt>
                <c:pt idx="79207">
                  <c:v>-212.04849999999999</c:v>
                </c:pt>
                <c:pt idx="79208">
                  <c:v>-212.04649999999998</c:v>
                </c:pt>
                <c:pt idx="79209">
                  <c:v>-212.04449999999997</c:v>
                </c:pt>
                <c:pt idx="79210">
                  <c:v>-212.04249999999999</c:v>
                </c:pt>
                <c:pt idx="79211">
                  <c:v>-212.04049999999998</c:v>
                </c:pt>
                <c:pt idx="79212">
                  <c:v>-212.03849999999997</c:v>
                </c:pt>
                <c:pt idx="79213">
                  <c:v>-212.03649999999999</c:v>
                </c:pt>
                <c:pt idx="79214">
                  <c:v>-212.03449999999998</c:v>
                </c:pt>
                <c:pt idx="79215">
                  <c:v>-212.03249999999997</c:v>
                </c:pt>
                <c:pt idx="79216">
                  <c:v>-212.03049999999999</c:v>
                </c:pt>
                <c:pt idx="79217">
                  <c:v>-212.02849999999998</c:v>
                </c:pt>
                <c:pt idx="79218">
                  <c:v>-212.02649999999997</c:v>
                </c:pt>
                <c:pt idx="79219">
                  <c:v>-212.02449999999999</c:v>
                </c:pt>
                <c:pt idx="79220">
                  <c:v>-212.02249999999998</c:v>
                </c:pt>
                <c:pt idx="79221">
                  <c:v>-212.02049999999997</c:v>
                </c:pt>
                <c:pt idx="79222">
                  <c:v>-212.01849999999999</c:v>
                </c:pt>
                <c:pt idx="79223">
                  <c:v>-212.01649999999998</c:v>
                </c:pt>
                <c:pt idx="79224">
                  <c:v>-212.01449999999997</c:v>
                </c:pt>
                <c:pt idx="79225">
                  <c:v>-212.01249999999999</c:v>
                </c:pt>
                <c:pt idx="79226">
                  <c:v>-212.01049999999998</c:v>
                </c:pt>
                <c:pt idx="79227">
                  <c:v>-212.00849999999997</c:v>
                </c:pt>
                <c:pt idx="79228">
                  <c:v>-212.00649999999999</c:v>
                </c:pt>
                <c:pt idx="79229">
                  <c:v>-212.00449999999998</c:v>
                </c:pt>
                <c:pt idx="79230">
                  <c:v>-212.00249999999997</c:v>
                </c:pt>
                <c:pt idx="79231">
                  <c:v>-212.00049999999999</c:v>
                </c:pt>
                <c:pt idx="79232">
                  <c:v>-211.99849999999998</c:v>
                </c:pt>
                <c:pt idx="79233">
                  <c:v>-211.99649999999997</c:v>
                </c:pt>
                <c:pt idx="79234">
                  <c:v>-211.99449999999999</c:v>
                </c:pt>
                <c:pt idx="79235">
                  <c:v>-211.99249999999998</c:v>
                </c:pt>
                <c:pt idx="79236">
                  <c:v>-211.99049999999997</c:v>
                </c:pt>
                <c:pt idx="79237">
                  <c:v>-211.98849999999999</c:v>
                </c:pt>
                <c:pt idx="79238">
                  <c:v>-211.98649999999998</c:v>
                </c:pt>
                <c:pt idx="79239">
                  <c:v>-211.98449999999997</c:v>
                </c:pt>
                <c:pt idx="79240">
                  <c:v>-211.98249999999999</c:v>
                </c:pt>
                <c:pt idx="79241">
                  <c:v>-211.98049999999998</c:v>
                </c:pt>
                <c:pt idx="79242">
                  <c:v>-211.97849999999997</c:v>
                </c:pt>
                <c:pt idx="79243">
                  <c:v>-211.97649999999999</c:v>
                </c:pt>
                <c:pt idx="79244">
                  <c:v>-211.97449999999998</c:v>
                </c:pt>
                <c:pt idx="79245">
                  <c:v>-211.97249999999997</c:v>
                </c:pt>
                <c:pt idx="79246">
                  <c:v>-211.97049999999999</c:v>
                </c:pt>
                <c:pt idx="79247">
                  <c:v>-211.96849999999998</c:v>
                </c:pt>
                <c:pt idx="79248">
                  <c:v>-211.96649999999997</c:v>
                </c:pt>
                <c:pt idx="79249">
                  <c:v>-211.96449999999999</c:v>
                </c:pt>
                <c:pt idx="79250">
                  <c:v>-211.96249999999998</c:v>
                </c:pt>
                <c:pt idx="79251">
                  <c:v>-211.96049999999997</c:v>
                </c:pt>
                <c:pt idx="79252">
                  <c:v>-211.95849999999999</c:v>
                </c:pt>
                <c:pt idx="79253">
                  <c:v>-211.95649999999998</c:v>
                </c:pt>
                <c:pt idx="79254">
                  <c:v>-211.95449999999997</c:v>
                </c:pt>
                <c:pt idx="79255">
                  <c:v>-211.95249999999999</c:v>
                </c:pt>
                <c:pt idx="79256">
                  <c:v>-211.95049999999998</c:v>
                </c:pt>
                <c:pt idx="79257">
                  <c:v>-211.94849999999997</c:v>
                </c:pt>
                <c:pt idx="79258">
                  <c:v>-211.94649999999999</c:v>
                </c:pt>
                <c:pt idx="79259">
                  <c:v>-211.94449999999998</c:v>
                </c:pt>
                <c:pt idx="79260">
                  <c:v>-211.94249999999997</c:v>
                </c:pt>
                <c:pt idx="79261">
                  <c:v>-211.94049999999999</c:v>
                </c:pt>
                <c:pt idx="79262">
                  <c:v>-211.93849999999998</c:v>
                </c:pt>
                <c:pt idx="79263">
                  <c:v>-211.93649999999997</c:v>
                </c:pt>
                <c:pt idx="79264">
                  <c:v>-211.93449999999999</c:v>
                </c:pt>
                <c:pt idx="79265">
                  <c:v>-211.93249999999998</c:v>
                </c:pt>
                <c:pt idx="79266">
                  <c:v>-211.93049999999997</c:v>
                </c:pt>
                <c:pt idx="79267">
                  <c:v>-211.92849999999999</c:v>
                </c:pt>
                <c:pt idx="79268">
                  <c:v>-211.92649999999998</c:v>
                </c:pt>
                <c:pt idx="79269">
                  <c:v>-211.92449999999997</c:v>
                </c:pt>
                <c:pt idx="79270">
                  <c:v>-211.92249999999999</c:v>
                </c:pt>
                <c:pt idx="79271">
                  <c:v>-211.92049999999998</c:v>
                </c:pt>
                <c:pt idx="79272">
                  <c:v>-211.91849999999997</c:v>
                </c:pt>
                <c:pt idx="79273">
                  <c:v>-211.91649999999998</c:v>
                </c:pt>
                <c:pt idx="79274">
                  <c:v>-211.91449999999998</c:v>
                </c:pt>
                <c:pt idx="79275">
                  <c:v>-211.91249999999997</c:v>
                </c:pt>
                <c:pt idx="79276">
                  <c:v>-211.91049999999998</c:v>
                </c:pt>
                <c:pt idx="79277">
                  <c:v>-211.90849999999998</c:v>
                </c:pt>
                <c:pt idx="79278">
                  <c:v>-211.90649999999997</c:v>
                </c:pt>
                <c:pt idx="79279">
                  <c:v>-211.90449999999998</c:v>
                </c:pt>
                <c:pt idx="79280">
                  <c:v>-211.90249999999997</c:v>
                </c:pt>
                <c:pt idx="79281">
                  <c:v>-211.90049999999997</c:v>
                </c:pt>
                <c:pt idx="79282">
                  <c:v>-211.89849999999998</c:v>
                </c:pt>
                <c:pt idx="79283">
                  <c:v>-211.89649999999997</c:v>
                </c:pt>
                <c:pt idx="79284">
                  <c:v>-211.89449999999997</c:v>
                </c:pt>
                <c:pt idx="79285">
                  <c:v>-211.89249999999998</c:v>
                </c:pt>
                <c:pt idx="79286">
                  <c:v>-211.89049999999997</c:v>
                </c:pt>
                <c:pt idx="79287">
                  <c:v>-211.88849999999996</c:v>
                </c:pt>
                <c:pt idx="79288">
                  <c:v>-211.88649999999998</c:v>
                </c:pt>
                <c:pt idx="79289">
                  <c:v>-211.88449999999997</c:v>
                </c:pt>
                <c:pt idx="79290">
                  <c:v>-211.88249999999996</c:v>
                </c:pt>
                <c:pt idx="79291">
                  <c:v>-211.88049999999998</c:v>
                </c:pt>
                <c:pt idx="79292">
                  <c:v>-211.87849999999997</c:v>
                </c:pt>
                <c:pt idx="79293">
                  <c:v>-211.87649999999996</c:v>
                </c:pt>
                <c:pt idx="79294">
                  <c:v>-211.87449999999998</c:v>
                </c:pt>
                <c:pt idx="79295">
                  <c:v>-211.87249999999997</c:v>
                </c:pt>
                <c:pt idx="79296">
                  <c:v>-211.87049999999996</c:v>
                </c:pt>
                <c:pt idx="79297">
                  <c:v>-211.86849999999998</c:v>
                </c:pt>
                <c:pt idx="79298">
                  <c:v>-211.86649999999997</c:v>
                </c:pt>
                <c:pt idx="79299">
                  <c:v>-211.86449999999996</c:v>
                </c:pt>
                <c:pt idx="79300">
                  <c:v>-211.86249999999998</c:v>
                </c:pt>
                <c:pt idx="79301">
                  <c:v>-211.86049999999997</c:v>
                </c:pt>
                <c:pt idx="79302">
                  <c:v>-211.85849999999996</c:v>
                </c:pt>
                <c:pt idx="79303">
                  <c:v>-211.85649999999998</c:v>
                </c:pt>
                <c:pt idx="79304">
                  <c:v>-211.85449999999997</c:v>
                </c:pt>
                <c:pt idx="79305">
                  <c:v>-211.85249999999996</c:v>
                </c:pt>
                <c:pt idx="79306">
                  <c:v>-211.85049999999998</c:v>
                </c:pt>
                <c:pt idx="79307">
                  <c:v>-211.84849999999997</c:v>
                </c:pt>
                <c:pt idx="79308">
                  <c:v>-211.84649999999996</c:v>
                </c:pt>
                <c:pt idx="79309">
                  <c:v>-211.84449999999998</c:v>
                </c:pt>
                <c:pt idx="79310">
                  <c:v>-211.84249999999997</c:v>
                </c:pt>
                <c:pt idx="79311">
                  <c:v>-211.84049999999996</c:v>
                </c:pt>
                <c:pt idx="79312">
                  <c:v>-211.83849999999998</c:v>
                </c:pt>
                <c:pt idx="79313">
                  <c:v>-211.83649999999997</c:v>
                </c:pt>
                <c:pt idx="79314">
                  <c:v>-211.83449999999999</c:v>
                </c:pt>
                <c:pt idx="79315">
                  <c:v>-211.83249999999998</c:v>
                </c:pt>
                <c:pt idx="79316">
                  <c:v>-211.83049999999997</c:v>
                </c:pt>
                <c:pt idx="79317">
                  <c:v>-211.82849999999999</c:v>
                </c:pt>
                <c:pt idx="79318">
                  <c:v>-211.82649999999998</c:v>
                </c:pt>
                <c:pt idx="79319">
                  <c:v>-211.82449999999997</c:v>
                </c:pt>
                <c:pt idx="79320">
                  <c:v>-211.82249999999999</c:v>
                </c:pt>
                <c:pt idx="79321">
                  <c:v>-211.82049999999998</c:v>
                </c:pt>
                <c:pt idx="79322">
                  <c:v>-211.81849999999997</c:v>
                </c:pt>
                <c:pt idx="79323">
                  <c:v>-211.81649999999999</c:v>
                </c:pt>
                <c:pt idx="79324">
                  <c:v>-211.81449999999998</c:v>
                </c:pt>
                <c:pt idx="79325">
                  <c:v>-211.81249999999997</c:v>
                </c:pt>
                <c:pt idx="79326">
                  <c:v>-211.81049999999999</c:v>
                </c:pt>
                <c:pt idx="79327">
                  <c:v>-211.80849999999998</c:v>
                </c:pt>
                <c:pt idx="79328">
                  <c:v>-211.80649999999997</c:v>
                </c:pt>
                <c:pt idx="79329">
                  <c:v>-211.80449999999999</c:v>
                </c:pt>
                <c:pt idx="79330">
                  <c:v>-211.80249999999998</c:v>
                </c:pt>
                <c:pt idx="79331">
                  <c:v>-211.80049999999997</c:v>
                </c:pt>
                <c:pt idx="79332">
                  <c:v>-211.79849999999999</c:v>
                </c:pt>
                <c:pt idx="79333">
                  <c:v>-211.79649999999998</c:v>
                </c:pt>
                <c:pt idx="79334">
                  <c:v>-211.79449999999997</c:v>
                </c:pt>
                <c:pt idx="79335">
                  <c:v>-211.79249999999999</c:v>
                </c:pt>
                <c:pt idx="79336">
                  <c:v>-211.79049999999998</c:v>
                </c:pt>
                <c:pt idx="79337">
                  <c:v>-211.78849999999997</c:v>
                </c:pt>
                <c:pt idx="79338">
                  <c:v>-211.78649999999999</c:v>
                </c:pt>
                <c:pt idx="79339">
                  <c:v>-211.78449999999998</c:v>
                </c:pt>
                <c:pt idx="79340">
                  <c:v>-211.78249999999997</c:v>
                </c:pt>
                <c:pt idx="79341">
                  <c:v>-211.78049999999999</c:v>
                </c:pt>
                <c:pt idx="79342">
                  <c:v>-211.77849999999998</c:v>
                </c:pt>
                <c:pt idx="79343">
                  <c:v>-211.77649999999997</c:v>
                </c:pt>
                <c:pt idx="79344">
                  <c:v>-211.77449999999999</c:v>
                </c:pt>
                <c:pt idx="79345">
                  <c:v>-211.77249999999998</c:v>
                </c:pt>
                <c:pt idx="79346">
                  <c:v>-211.77049999999997</c:v>
                </c:pt>
                <c:pt idx="79347">
                  <c:v>-211.76849999999999</c:v>
                </c:pt>
                <c:pt idx="79348">
                  <c:v>-211.76649999999998</c:v>
                </c:pt>
                <c:pt idx="79349">
                  <c:v>-211.76449999999997</c:v>
                </c:pt>
                <c:pt idx="79350">
                  <c:v>-211.76249999999999</c:v>
                </c:pt>
                <c:pt idx="79351">
                  <c:v>-211.76049999999998</c:v>
                </c:pt>
                <c:pt idx="79352">
                  <c:v>-211.75849999999997</c:v>
                </c:pt>
                <c:pt idx="79353">
                  <c:v>-211.75649999999999</c:v>
                </c:pt>
                <c:pt idx="79354">
                  <c:v>-211.75449999999998</c:v>
                </c:pt>
                <c:pt idx="79355">
                  <c:v>-211.75249999999997</c:v>
                </c:pt>
                <c:pt idx="79356">
                  <c:v>-211.75049999999999</c:v>
                </c:pt>
                <c:pt idx="79357">
                  <c:v>-211.74849999999998</c:v>
                </c:pt>
                <c:pt idx="79358">
                  <c:v>-211.74649999999997</c:v>
                </c:pt>
                <c:pt idx="79359">
                  <c:v>-211.74449999999999</c:v>
                </c:pt>
                <c:pt idx="79360">
                  <c:v>-211.74249999999998</c:v>
                </c:pt>
                <c:pt idx="79361">
                  <c:v>-211.74049999999997</c:v>
                </c:pt>
                <c:pt idx="79362">
                  <c:v>-211.73849999999999</c:v>
                </c:pt>
                <c:pt idx="79363">
                  <c:v>-211.73649999999998</c:v>
                </c:pt>
                <c:pt idx="79364">
                  <c:v>-211.73449999999997</c:v>
                </c:pt>
                <c:pt idx="79365">
                  <c:v>-211.73249999999999</c:v>
                </c:pt>
                <c:pt idx="79366">
                  <c:v>-211.73049999999998</c:v>
                </c:pt>
                <c:pt idx="79367">
                  <c:v>-211.72849999999997</c:v>
                </c:pt>
                <c:pt idx="79368">
                  <c:v>-211.72649999999999</c:v>
                </c:pt>
                <c:pt idx="79369">
                  <c:v>-211.72449999999998</c:v>
                </c:pt>
                <c:pt idx="79370">
                  <c:v>-211.72249999999997</c:v>
                </c:pt>
                <c:pt idx="79371">
                  <c:v>-211.72049999999999</c:v>
                </c:pt>
                <c:pt idx="79372">
                  <c:v>-211.71849999999998</c:v>
                </c:pt>
                <c:pt idx="79373">
                  <c:v>-211.71649999999997</c:v>
                </c:pt>
                <c:pt idx="79374">
                  <c:v>-211.71449999999999</c:v>
                </c:pt>
                <c:pt idx="79375">
                  <c:v>-211.71249999999998</c:v>
                </c:pt>
                <c:pt idx="79376">
                  <c:v>-211.71049999999997</c:v>
                </c:pt>
                <c:pt idx="79377">
                  <c:v>-211.70849999999999</c:v>
                </c:pt>
                <c:pt idx="79378">
                  <c:v>-211.70649999999998</c:v>
                </c:pt>
                <c:pt idx="79379">
                  <c:v>-211.70449999999997</c:v>
                </c:pt>
                <c:pt idx="79380">
                  <c:v>-211.70249999999999</c:v>
                </c:pt>
                <c:pt idx="79381">
                  <c:v>-211.70049999999998</c:v>
                </c:pt>
                <c:pt idx="79382">
                  <c:v>-211.69849999999997</c:v>
                </c:pt>
                <c:pt idx="79383">
                  <c:v>-211.69649999999999</c:v>
                </c:pt>
                <c:pt idx="79384">
                  <c:v>-211.69449999999998</c:v>
                </c:pt>
                <c:pt idx="79385">
                  <c:v>-211.69249999999997</c:v>
                </c:pt>
                <c:pt idx="79386">
                  <c:v>-211.69049999999999</c:v>
                </c:pt>
                <c:pt idx="79387">
                  <c:v>-211.68849999999998</c:v>
                </c:pt>
                <c:pt idx="79388">
                  <c:v>-211.68649999999997</c:v>
                </c:pt>
                <c:pt idx="79389">
                  <c:v>-211.68449999999999</c:v>
                </c:pt>
                <c:pt idx="79390">
                  <c:v>-211.68249999999998</c:v>
                </c:pt>
                <c:pt idx="79391">
                  <c:v>-211.68049999999997</c:v>
                </c:pt>
                <c:pt idx="79392">
                  <c:v>-211.67849999999999</c:v>
                </c:pt>
                <c:pt idx="79393">
                  <c:v>-211.67649999999998</c:v>
                </c:pt>
                <c:pt idx="79394">
                  <c:v>-211.67449999999997</c:v>
                </c:pt>
                <c:pt idx="79395">
                  <c:v>-211.67249999999999</c:v>
                </c:pt>
                <c:pt idx="79396">
                  <c:v>-211.67049999999998</c:v>
                </c:pt>
                <c:pt idx="79397">
                  <c:v>-211.66849999999997</c:v>
                </c:pt>
                <c:pt idx="79398">
                  <c:v>-211.66649999999998</c:v>
                </c:pt>
                <c:pt idx="79399">
                  <c:v>-211.66449999999998</c:v>
                </c:pt>
                <c:pt idx="79400">
                  <c:v>-211.66249999999997</c:v>
                </c:pt>
                <c:pt idx="79401">
                  <c:v>-211.66049999999998</c:v>
                </c:pt>
                <c:pt idx="79402">
                  <c:v>-211.65849999999998</c:v>
                </c:pt>
                <c:pt idx="79403">
                  <c:v>-211.65649999999997</c:v>
                </c:pt>
                <c:pt idx="79404">
                  <c:v>-211.65449999999998</c:v>
                </c:pt>
                <c:pt idx="79405">
                  <c:v>-211.65249999999997</c:v>
                </c:pt>
                <c:pt idx="79406">
                  <c:v>-211.65049999999997</c:v>
                </c:pt>
                <c:pt idx="79407">
                  <c:v>-211.64849999999998</c:v>
                </c:pt>
                <c:pt idx="79408">
                  <c:v>-211.64649999999997</c:v>
                </c:pt>
                <c:pt idx="79409">
                  <c:v>-211.64449999999997</c:v>
                </c:pt>
                <c:pt idx="79410">
                  <c:v>-211.64249999999998</c:v>
                </c:pt>
                <c:pt idx="79411">
                  <c:v>-211.64049999999997</c:v>
                </c:pt>
                <c:pt idx="79412">
                  <c:v>-211.63849999999996</c:v>
                </c:pt>
                <c:pt idx="79413">
                  <c:v>-211.63649999999998</c:v>
                </c:pt>
                <c:pt idx="79414">
                  <c:v>-211.63449999999997</c:v>
                </c:pt>
                <c:pt idx="79415">
                  <c:v>-211.63249999999996</c:v>
                </c:pt>
                <c:pt idx="79416">
                  <c:v>-211.63049999999998</c:v>
                </c:pt>
                <c:pt idx="79417">
                  <c:v>-211.62849999999997</c:v>
                </c:pt>
                <c:pt idx="79418">
                  <c:v>-211.62649999999996</c:v>
                </c:pt>
                <c:pt idx="79419">
                  <c:v>-211.62449999999998</c:v>
                </c:pt>
                <c:pt idx="79420">
                  <c:v>-211.62249999999997</c:v>
                </c:pt>
                <c:pt idx="79421">
                  <c:v>-211.62049999999996</c:v>
                </c:pt>
                <c:pt idx="79422">
                  <c:v>-211.61849999999998</c:v>
                </c:pt>
                <c:pt idx="79423">
                  <c:v>-211.61649999999997</c:v>
                </c:pt>
                <c:pt idx="79424">
                  <c:v>-211.61449999999996</c:v>
                </c:pt>
                <c:pt idx="79425">
                  <c:v>-211.61249999999998</c:v>
                </c:pt>
                <c:pt idx="79426">
                  <c:v>-211.61049999999997</c:v>
                </c:pt>
                <c:pt idx="79427">
                  <c:v>-211.60849999999996</c:v>
                </c:pt>
                <c:pt idx="79428">
                  <c:v>-211.60649999999998</c:v>
                </c:pt>
                <c:pt idx="79429">
                  <c:v>-211.60449999999997</c:v>
                </c:pt>
                <c:pt idx="79430">
                  <c:v>-211.60249999999996</c:v>
                </c:pt>
                <c:pt idx="79431">
                  <c:v>-211.60049999999998</c:v>
                </c:pt>
                <c:pt idx="79432">
                  <c:v>-211.59849999999997</c:v>
                </c:pt>
                <c:pt idx="79433">
                  <c:v>-211.59649999999996</c:v>
                </c:pt>
                <c:pt idx="79434">
                  <c:v>-211.59449999999998</c:v>
                </c:pt>
                <c:pt idx="79435">
                  <c:v>-211.59249999999997</c:v>
                </c:pt>
                <c:pt idx="79436">
                  <c:v>-211.59049999999996</c:v>
                </c:pt>
                <c:pt idx="79437">
                  <c:v>-211.58849999999998</c:v>
                </c:pt>
                <c:pt idx="79438">
                  <c:v>-211.58649999999997</c:v>
                </c:pt>
                <c:pt idx="79439">
                  <c:v>-211.58449999999999</c:v>
                </c:pt>
                <c:pt idx="79440">
                  <c:v>-211.58249999999998</c:v>
                </c:pt>
                <c:pt idx="79441">
                  <c:v>-211.58049999999997</c:v>
                </c:pt>
                <c:pt idx="79442">
                  <c:v>-211.57849999999999</c:v>
                </c:pt>
                <c:pt idx="79443">
                  <c:v>-211.57649999999998</c:v>
                </c:pt>
                <c:pt idx="79444">
                  <c:v>-211.57449999999997</c:v>
                </c:pt>
                <c:pt idx="79445">
                  <c:v>-211.57249999999999</c:v>
                </c:pt>
                <c:pt idx="79446">
                  <c:v>-211.57049999999998</c:v>
                </c:pt>
                <c:pt idx="79447">
                  <c:v>-211.56849999999997</c:v>
                </c:pt>
                <c:pt idx="79448">
                  <c:v>-211.56649999999999</c:v>
                </c:pt>
                <c:pt idx="79449">
                  <c:v>-211.56449999999998</c:v>
                </c:pt>
                <c:pt idx="79450">
                  <c:v>-211.56249999999997</c:v>
                </c:pt>
                <c:pt idx="79451">
                  <c:v>-211.56049999999999</c:v>
                </c:pt>
                <c:pt idx="79452">
                  <c:v>-211.55849999999998</c:v>
                </c:pt>
                <c:pt idx="79453">
                  <c:v>-211.55649999999997</c:v>
                </c:pt>
                <c:pt idx="79454">
                  <c:v>-211.55449999999999</c:v>
                </c:pt>
                <c:pt idx="79455">
                  <c:v>-211.55249999999998</c:v>
                </c:pt>
                <c:pt idx="79456">
                  <c:v>-211.55049999999997</c:v>
                </c:pt>
                <c:pt idx="79457">
                  <c:v>-211.54849999999999</c:v>
                </c:pt>
                <c:pt idx="79458">
                  <c:v>-211.54649999999998</c:v>
                </c:pt>
                <c:pt idx="79459">
                  <c:v>-211.54449999999997</c:v>
                </c:pt>
                <c:pt idx="79460">
                  <c:v>-211.54249999999999</c:v>
                </c:pt>
                <c:pt idx="79461">
                  <c:v>-211.54049999999998</c:v>
                </c:pt>
                <c:pt idx="79462">
                  <c:v>-211.53849999999997</c:v>
                </c:pt>
                <c:pt idx="79463">
                  <c:v>-211.53649999999999</c:v>
                </c:pt>
                <c:pt idx="79464">
                  <c:v>-211.53449999999998</c:v>
                </c:pt>
                <c:pt idx="79465">
                  <c:v>-211.53249999999997</c:v>
                </c:pt>
                <c:pt idx="79466">
                  <c:v>-211.53049999999999</c:v>
                </c:pt>
                <c:pt idx="79467">
                  <c:v>-211.52849999999998</c:v>
                </c:pt>
                <c:pt idx="79468">
                  <c:v>-211.52649999999997</c:v>
                </c:pt>
                <c:pt idx="79469">
                  <c:v>-211.52449999999999</c:v>
                </c:pt>
                <c:pt idx="79470">
                  <c:v>-211.52249999999998</c:v>
                </c:pt>
                <c:pt idx="79471">
                  <c:v>-211.52049999999997</c:v>
                </c:pt>
                <c:pt idx="79472">
                  <c:v>-211.51849999999999</c:v>
                </c:pt>
                <c:pt idx="79473">
                  <c:v>-211.51649999999998</c:v>
                </c:pt>
                <c:pt idx="79474">
                  <c:v>-211.51449999999997</c:v>
                </c:pt>
                <c:pt idx="79475">
                  <c:v>-211.51249999999999</c:v>
                </c:pt>
                <c:pt idx="79476">
                  <c:v>-211.51049999999998</c:v>
                </c:pt>
                <c:pt idx="79477">
                  <c:v>-211.50849999999997</c:v>
                </c:pt>
                <c:pt idx="79478">
                  <c:v>-211.50649999999999</c:v>
                </c:pt>
                <c:pt idx="79479">
                  <c:v>-211.50449999999998</c:v>
                </c:pt>
                <c:pt idx="79480">
                  <c:v>-211.50249999999997</c:v>
                </c:pt>
                <c:pt idx="79481">
                  <c:v>-211.50049999999999</c:v>
                </c:pt>
                <c:pt idx="79482">
                  <c:v>-211.49849999999998</c:v>
                </c:pt>
                <c:pt idx="79483">
                  <c:v>-211.49649999999997</c:v>
                </c:pt>
                <c:pt idx="79484">
                  <c:v>-211.49449999999999</c:v>
                </c:pt>
                <c:pt idx="79485">
                  <c:v>-211.49249999999998</c:v>
                </c:pt>
                <c:pt idx="79486">
                  <c:v>-211.49049999999997</c:v>
                </c:pt>
                <c:pt idx="79487">
                  <c:v>-211.48849999999999</c:v>
                </c:pt>
                <c:pt idx="79488">
                  <c:v>-211.48649999999998</c:v>
                </c:pt>
                <c:pt idx="79489">
                  <c:v>-211.48449999999997</c:v>
                </c:pt>
                <c:pt idx="79490">
                  <c:v>-211.48249999999999</c:v>
                </c:pt>
                <c:pt idx="79491">
                  <c:v>-211.48049999999998</c:v>
                </c:pt>
                <c:pt idx="79492">
                  <c:v>-211.47849999999997</c:v>
                </c:pt>
                <c:pt idx="79493">
                  <c:v>-211.47649999999999</c:v>
                </c:pt>
                <c:pt idx="79494">
                  <c:v>-211.47449999999998</c:v>
                </c:pt>
                <c:pt idx="79495">
                  <c:v>-211.47249999999997</c:v>
                </c:pt>
                <c:pt idx="79496">
                  <c:v>-211.47049999999999</c:v>
                </c:pt>
                <c:pt idx="79497">
                  <c:v>-211.46849999999998</c:v>
                </c:pt>
                <c:pt idx="79498">
                  <c:v>-211.46649999999997</c:v>
                </c:pt>
                <c:pt idx="79499">
                  <c:v>-211.46449999999999</c:v>
                </c:pt>
                <c:pt idx="79500">
                  <c:v>-211.46249999999998</c:v>
                </c:pt>
                <c:pt idx="79501">
                  <c:v>-211.46049999999997</c:v>
                </c:pt>
                <c:pt idx="79502">
                  <c:v>-211.45849999999999</c:v>
                </c:pt>
                <c:pt idx="79503">
                  <c:v>-211.45649999999998</c:v>
                </c:pt>
                <c:pt idx="79504">
                  <c:v>-211.45449999999997</c:v>
                </c:pt>
                <c:pt idx="79505">
                  <c:v>-211.45249999999999</c:v>
                </c:pt>
                <c:pt idx="79506">
                  <c:v>-211.45049999999998</c:v>
                </c:pt>
                <c:pt idx="79507">
                  <c:v>-211.44849999999997</c:v>
                </c:pt>
                <c:pt idx="79508">
                  <c:v>-211.44649999999999</c:v>
                </c:pt>
                <c:pt idx="79509">
                  <c:v>-211.44449999999998</c:v>
                </c:pt>
                <c:pt idx="79510">
                  <c:v>-211.44249999999997</c:v>
                </c:pt>
                <c:pt idx="79511">
                  <c:v>-211.44049999999999</c:v>
                </c:pt>
                <c:pt idx="79512">
                  <c:v>-211.43849999999998</c:v>
                </c:pt>
                <c:pt idx="79513">
                  <c:v>-211.43649999999997</c:v>
                </c:pt>
                <c:pt idx="79514">
                  <c:v>-211.43449999999999</c:v>
                </c:pt>
                <c:pt idx="79515">
                  <c:v>-211.43249999999998</c:v>
                </c:pt>
                <c:pt idx="79516">
                  <c:v>-211.43049999999997</c:v>
                </c:pt>
                <c:pt idx="79517">
                  <c:v>-211.42849999999999</c:v>
                </c:pt>
                <c:pt idx="79518">
                  <c:v>-211.42649999999998</c:v>
                </c:pt>
                <c:pt idx="79519">
                  <c:v>-211.42449999999997</c:v>
                </c:pt>
                <c:pt idx="79520">
                  <c:v>-211.42249999999999</c:v>
                </c:pt>
                <c:pt idx="79521">
                  <c:v>-211.42049999999998</c:v>
                </c:pt>
                <c:pt idx="79522">
                  <c:v>-211.41849999999997</c:v>
                </c:pt>
                <c:pt idx="79523">
                  <c:v>-211.41649999999998</c:v>
                </c:pt>
                <c:pt idx="79524">
                  <c:v>-211.41449999999998</c:v>
                </c:pt>
                <c:pt idx="79525">
                  <c:v>-211.41249999999997</c:v>
                </c:pt>
                <c:pt idx="79526">
                  <c:v>-211.41049999999998</c:v>
                </c:pt>
                <c:pt idx="79527">
                  <c:v>-211.40849999999998</c:v>
                </c:pt>
                <c:pt idx="79528">
                  <c:v>-211.40649999999997</c:v>
                </c:pt>
                <c:pt idx="79529">
                  <c:v>-211.40449999999998</c:v>
                </c:pt>
                <c:pt idx="79530">
                  <c:v>-211.40249999999997</c:v>
                </c:pt>
                <c:pt idx="79531">
                  <c:v>-211.40049999999997</c:v>
                </c:pt>
                <c:pt idx="79532">
                  <c:v>-211.39849999999998</c:v>
                </c:pt>
                <c:pt idx="79533">
                  <c:v>-211.39649999999997</c:v>
                </c:pt>
                <c:pt idx="79534">
                  <c:v>-211.39449999999997</c:v>
                </c:pt>
                <c:pt idx="79535">
                  <c:v>-211.39249999999998</c:v>
                </c:pt>
                <c:pt idx="79536">
                  <c:v>-211.39049999999997</c:v>
                </c:pt>
                <c:pt idx="79537">
                  <c:v>-211.38849999999996</c:v>
                </c:pt>
                <c:pt idx="79538">
                  <c:v>-211.38649999999998</c:v>
                </c:pt>
                <c:pt idx="79539">
                  <c:v>-211.38449999999997</c:v>
                </c:pt>
                <c:pt idx="79540">
                  <c:v>-211.38249999999996</c:v>
                </c:pt>
                <c:pt idx="79541">
                  <c:v>-211.38049999999998</c:v>
                </c:pt>
                <c:pt idx="79542">
                  <c:v>-211.37849999999997</c:v>
                </c:pt>
                <c:pt idx="79543">
                  <c:v>-211.37649999999996</c:v>
                </c:pt>
                <c:pt idx="79544">
                  <c:v>-211.37449999999998</c:v>
                </c:pt>
                <c:pt idx="79545">
                  <c:v>-211.37249999999997</c:v>
                </c:pt>
                <c:pt idx="79546">
                  <c:v>-211.37049999999996</c:v>
                </c:pt>
                <c:pt idx="79547">
                  <c:v>-211.36849999999998</c:v>
                </c:pt>
                <c:pt idx="79548">
                  <c:v>-211.36649999999997</c:v>
                </c:pt>
                <c:pt idx="79549">
                  <c:v>-211.36449999999996</c:v>
                </c:pt>
                <c:pt idx="79550">
                  <c:v>-211.36249999999998</c:v>
                </c:pt>
                <c:pt idx="79551">
                  <c:v>-211.36049999999997</c:v>
                </c:pt>
                <c:pt idx="79552">
                  <c:v>-211.35849999999996</c:v>
                </c:pt>
                <c:pt idx="79553">
                  <c:v>-211.35649999999998</c:v>
                </c:pt>
                <c:pt idx="79554">
                  <c:v>-211.35449999999997</c:v>
                </c:pt>
                <c:pt idx="79555">
                  <c:v>-211.35249999999996</c:v>
                </c:pt>
                <c:pt idx="79556">
                  <c:v>-211.35049999999998</c:v>
                </c:pt>
                <c:pt idx="79557">
                  <c:v>-211.34849999999997</c:v>
                </c:pt>
                <c:pt idx="79558">
                  <c:v>-211.34649999999996</c:v>
                </c:pt>
                <c:pt idx="79559">
                  <c:v>-211.34449999999998</c:v>
                </c:pt>
                <c:pt idx="79560">
                  <c:v>-211.34249999999997</c:v>
                </c:pt>
                <c:pt idx="79561">
                  <c:v>-211.34049999999996</c:v>
                </c:pt>
                <c:pt idx="79562">
                  <c:v>-211.33849999999998</c:v>
                </c:pt>
                <c:pt idx="79563">
                  <c:v>-211.33649999999997</c:v>
                </c:pt>
                <c:pt idx="79564">
                  <c:v>-211.33449999999999</c:v>
                </c:pt>
                <c:pt idx="79565">
                  <c:v>-211.33249999999998</c:v>
                </c:pt>
                <c:pt idx="79566">
                  <c:v>-211.33049999999997</c:v>
                </c:pt>
                <c:pt idx="79567">
                  <c:v>-211.32849999999999</c:v>
                </c:pt>
                <c:pt idx="79568">
                  <c:v>-211.32649999999998</c:v>
                </c:pt>
                <c:pt idx="79569">
                  <c:v>-211.32449999999997</c:v>
                </c:pt>
                <c:pt idx="79570">
                  <c:v>-211.32249999999999</c:v>
                </c:pt>
                <c:pt idx="79571">
                  <c:v>-211.32049999999998</c:v>
                </c:pt>
                <c:pt idx="79572">
                  <c:v>-211.31849999999997</c:v>
                </c:pt>
                <c:pt idx="79573">
                  <c:v>-211.31649999999999</c:v>
                </c:pt>
                <c:pt idx="79574">
                  <c:v>-211.31449999999998</c:v>
                </c:pt>
                <c:pt idx="79575">
                  <c:v>-211.31249999999997</c:v>
                </c:pt>
                <c:pt idx="79576">
                  <c:v>-211.31049999999999</c:v>
                </c:pt>
                <c:pt idx="79577">
                  <c:v>-211.30849999999998</c:v>
                </c:pt>
                <c:pt idx="79578">
                  <c:v>-211.30649999999997</c:v>
                </c:pt>
                <c:pt idx="79579">
                  <c:v>-211.30449999999999</c:v>
                </c:pt>
                <c:pt idx="79580">
                  <c:v>-211.30249999999998</c:v>
                </c:pt>
                <c:pt idx="79581">
                  <c:v>-211.30049999999997</c:v>
                </c:pt>
                <c:pt idx="79582">
                  <c:v>-211.29849999999999</c:v>
                </c:pt>
                <c:pt idx="79583">
                  <c:v>-211.29649999999998</c:v>
                </c:pt>
                <c:pt idx="79584">
                  <c:v>-211.29449999999997</c:v>
                </c:pt>
                <c:pt idx="79585">
                  <c:v>-211.29249999999999</c:v>
                </c:pt>
                <c:pt idx="79586">
                  <c:v>-211.29049999999998</c:v>
                </c:pt>
                <c:pt idx="79587">
                  <c:v>-211.28849999999997</c:v>
                </c:pt>
                <c:pt idx="79588">
                  <c:v>-211.28649999999999</c:v>
                </c:pt>
                <c:pt idx="79589">
                  <c:v>-211.28449999999998</c:v>
                </c:pt>
                <c:pt idx="79590">
                  <c:v>-211.28249999999997</c:v>
                </c:pt>
                <c:pt idx="79591">
                  <c:v>-211.28049999999999</c:v>
                </c:pt>
                <c:pt idx="79592">
                  <c:v>-211.27849999999998</c:v>
                </c:pt>
                <c:pt idx="79593">
                  <c:v>-211.27649999999997</c:v>
                </c:pt>
                <c:pt idx="79594">
                  <c:v>-211.27449999999999</c:v>
                </c:pt>
                <c:pt idx="79595">
                  <c:v>-211.27249999999998</c:v>
                </c:pt>
                <c:pt idx="79596">
                  <c:v>-211.27049999999997</c:v>
                </c:pt>
                <c:pt idx="79597">
                  <c:v>-211.26849999999999</c:v>
                </c:pt>
                <c:pt idx="79598">
                  <c:v>-211.26649999999998</c:v>
                </c:pt>
                <c:pt idx="79599">
                  <c:v>-211.26449999999997</c:v>
                </c:pt>
                <c:pt idx="79600">
                  <c:v>-211.26249999999999</c:v>
                </c:pt>
                <c:pt idx="79601">
                  <c:v>-211.26049999999998</c:v>
                </c:pt>
                <c:pt idx="79602">
                  <c:v>-211.25849999999997</c:v>
                </c:pt>
                <c:pt idx="79603">
                  <c:v>-211.25649999999999</c:v>
                </c:pt>
                <c:pt idx="79604">
                  <c:v>-211.25449999999998</c:v>
                </c:pt>
                <c:pt idx="79605">
                  <c:v>-211.25249999999997</c:v>
                </c:pt>
                <c:pt idx="79606">
                  <c:v>-211.25049999999999</c:v>
                </c:pt>
                <c:pt idx="79607">
                  <c:v>-211.24849999999998</c:v>
                </c:pt>
                <c:pt idx="79608">
                  <c:v>-211.24649999999997</c:v>
                </c:pt>
                <c:pt idx="79609">
                  <c:v>-211.24449999999999</c:v>
                </c:pt>
                <c:pt idx="79610">
                  <c:v>-211.24249999999998</c:v>
                </c:pt>
                <c:pt idx="79611">
                  <c:v>-211.24049999999997</c:v>
                </c:pt>
                <c:pt idx="79612">
                  <c:v>-211.23849999999999</c:v>
                </c:pt>
                <c:pt idx="79613">
                  <c:v>-211.23649999999998</c:v>
                </c:pt>
                <c:pt idx="79614">
                  <c:v>-211.23449999999997</c:v>
                </c:pt>
                <c:pt idx="79615">
                  <c:v>-211.23249999999999</c:v>
                </c:pt>
                <c:pt idx="79616">
                  <c:v>-211.23049999999998</c:v>
                </c:pt>
                <c:pt idx="79617">
                  <c:v>-211.22849999999997</c:v>
                </c:pt>
                <c:pt idx="79618">
                  <c:v>-211.22649999999999</c:v>
                </c:pt>
                <c:pt idx="79619">
                  <c:v>-211.22449999999998</c:v>
                </c:pt>
                <c:pt idx="79620">
                  <c:v>-211.22249999999997</c:v>
                </c:pt>
                <c:pt idx="79621">
                  <c:v>-211.22049999999999</c:v>
                </c:pt>
                <c:pt idx="79622">
                  <c:v>-211.21849999999998</c:v>
                </c:pt>
                <c:pt idx="79623">
                  <c:v>-211.21649999999997</c:v>
                </c:pt>
                <c:pt idx="79624">
                  <c:v>-211.21449999999999</c:v>
                </c:pt>
                <c:pt idx="79625">
                  <c:v>-211.21249999999998</c:v>
                </c:pt>
                <c:pt idx="79626">
                  <c:v>-211.21049999999997</c:v>
                </c:pt>
                <c:pt idx="79627">
                  <c:v>-211.20849999999999</c:v>
                </c:pt>
                <c:pt idx="79628">
                  <c:v>-211.20649999999998</c:v>
                </c:pt>
                <c:pt idx="79629">
                  <c:v>-211.20449999999997</c:v>
                </c:pt>
                <c:pt idx="79630">
                  <c:v>-211.20249999999999</c:v>
                </c:pt>
                <c:pt idx="79631">
                  <c:v>-211.20049999999998</c:v>
                </c:pt>
                <c:pt idx="79632">
                  <c:v>-211.19849999999997</c:v>
                </c:pt>
                <c:pt idx="79633">
                  <c:v>-211.19649999999999</c:v>
                </c:pt>
                <c:pt idx="79634">
                  <c:v>-211.19449999999998</c:v>
                </c:pt>
                <c:pt idx="79635">
                  <c:v>-211.19249999999997</c:v>
                </c:pt>
                <c:pt idx="79636">
                  <c:v>-211.19049999999999</c:v>
                </c:pt>
                <c:pt idx="79637">
                  <c:v>-211.18849999999998</c:v>
                </c:pt>
                <c:pt idx="79638">
                  <c:v>-211.18649999999997</c:v>
                </c:pt>
                <c:pt idx="79639">
                  <c:v>-211.18449999999999</c:v>
                </c:pt>
                <c:pt idx="79640">
                  <c:v>-211.18249999999998</c:v>
                </c:pt>
                <c:pt idx="79641">
                  <c:v>-211.18049999999997</c:v>
                </c:pt>
                <c:pt idx="79642">
                  <c:v>-211.17849999999999</c:v>
                </c:pt>
                <c:pt idx="79643">
                  <c:v>-211.17649999999998</c:v>
                </c:pt>
                <c:pt idx="79644">
                  <c:v>-211.17449999999997</c:v>
                </c:pt>
                <c:pt idx="79645">
                  <c:v>-211.17249999999999</c:v>
                </c:pt>
                <c:pt idx="79646">
                  <c:v>-211.17049999999998</c:v>
                </c:pt>
                <c:pt idx="79647">
                  <c:v>-211.16849999999997</c:v>
                </c:pt>
                <c:pt idx="79648">
                  <c:v>-211.16649999999998</c:v>
                </c:pt>
                <c:pt idx="79649">
                  <c:v>-211.16449999999998</c:v>
                </c:pt>
                <c:pt idx="79650">
                  <c:v>-211.16249999999997</c:v>
                </c:pt>
                <c:pt idx="79651">
                  <c:v>-211.16049999999998</c:v>
                </c:pt>
                <c:pt idx="79652">
                  <c:v>-211.15849999999998</c:v>
                </c:pt>
                <c:pt idx="79653">
                  <c:v>-211.15649999999997</c:v>
                </c:pt>
                <c:pt idx="79654">
                  <c:v>-211.15449999999998</c:v>
                </c:pt>
                <c:pt idx="79655">
                  <c:v>-211.15249999999997</c:v>
                </c:pt>
                <c:pt idx="79656">
                  <c:v>-211.15049999999997</c:v>
                </c:pt>
                <c:pt idx="79657">
                  <c:v>-211.14849999999998</c:v>
                </c:pt>
                <c:pt idx="79658">
                  <c:v>-211.14649999999997</c:v>
                </c:pt>
                <c:pt idx="79659">
                  <c:v>-211.14449999999997</c:v>
                </c:pt>
                <c:pt idx="79660">
                  <c:v>-211.14249999999998</c:v>
                </c:pt>
                <c:pt idx="79661">
                  <c:v>-211.14049999999997</c:v>
                </c:pt>
                <c:pt idx="79662">
                  <c:v>-211.13849999999996</c:v>
                </c:pt>
                <c:pt idx="79663">
                  <c:v>-211.13649999999998</c:v>
                </c:pt>
                <c:pt idx="79664">
                  <c:v>-211.13449999999997</c:v>
                </c:pt>
                <c:pt idx="79665">
                  <c:v>-211.13249999999996</c:v>
                </c:pt>
                <c:pt idx="79666">
                  <c:v>-211.13049999999998</c:v>
                </c:pt>
                <c:pt idx="79667">
                  <c:v>-211.12849999999997</c:v>
                </c:pt>
                <c:pt idx="79668">
                  <c:v>-211.12649999999996</c:v>
                </c:pt>
                <c:pt idx="79669">
                  <c:v>-211.12449999999998</c:v>
                </c:pt>
                <c:pt idx="79670">
                  <c:v>-211.12249999999997</c:v>
                </c:pt>
                <c:pt idx="79671">
                  <c:v>-211.12049999999996</c:v>
                </c:pt>
                <c:pt idx="79672">
                  <c:v>-211.11849999999998</c:v>
                </c:pt>
                <c:pt idx="79673">
                  <c:v>-211.11649999999997</c:v>
                </c:pt>
                <c:pt idx="79674">
                  <c:v>-211.11449999999996</c:v>
                </c:pt>
                <c:pt idx="79675">
                  <c:v>-211.11249999999998</c:v>
                </c:pt>
                <c:pt idx="79676">
                  <c:v>-211.11049999999997</c:v>
                </c:pt>
                <c:pt idx="79677">
                  <c:v>-211.10849999999996</c:v>
                </c:pt>
                <c:pt idx="79678">
                  <c:v>-211.10649999999998</c:v>
                </c:pt>
                <c:pt idx="79679">
                  <c:v>-211.10449999999997</c:v>
                </c:pt>
                <c:pt idx="79680">
                  <c:v>-211.10249999999996</c:v>
                </c:pt>
                <c:pt idx="79681">
                  <c:v>-211.10049999999998</c:v>
                </c:pt>
                <c:pt idx="79682">
                  <c:v>-211.09849999999997</c:v>
                </c:pt>
                <c:pt idx="79683">
                  <c:v>-211.09649999999996</c:v>
                </c:pt>
                <c:pt idx="79684">
                  <c:v>-211.09449999999998</c:v>
                </c:pt>
                <c:pt idx="79685">
                  <c:v>-211.09249999999997</c:v>
                </c:pt>
                <c:pt idx="79686">
                  <c:v>-211.09049999999996</c:v>
                </c:pt>
                <c:pt idx="79687">
                  <c:v>-211.08849999999998</c:v>
                </c:pt>
                <c:pt idx="79688">
                  <c:v>-211.08649999999997</c:v>
                </c:pt>
                <c:pt idx="79689">
                  <c:v>-211.08449999999999</c:v>
                </c:pt>
                <c:pt idx="79690">
                  <c:v>-211.08249999999998</c:v>
                </c:pt>
                <c:pt idx="79691">
                  <c:v>-211.08049999999997</c:v>
                </c:pt>
                <c:pt idx="79692">
                  <c:v>-211.07849999999999</c:v>
                </c:pt>
                <c:pt idx="79693">
                  <c:v>-211.07649999999998</c:v>
                </c:pt>
                <c:pt idx="79694">
                  <c:v>-211.07449999999997</c:v>
                </c:pt>
                <c:pt idx="79695">
                  <c:v>-211.07249999999999</c:v>
                </c:pt>
                <c:pt idx="79696">
                  <c:v>-211.07049999999998</c:v>
                </c:pt>
                <c:pt idx="79697">
                  <c:v>-211.06849999999997</c:v>
                </c:pt>
                <c:pt idx="79698">
                  <c:v>-211.06649999999999</c:v>
                </c:pt>
                <c:pt idx="79699">
                  <c:v>-211.06449999999998</c:v>
                </c:pt>
                <c:pt idx="79700">
                  <c:v>-211.06249999999997</c:v>
                </c:pt>
                <c:pt idx="79701">
                  <c:v>-211.06049999999999</c:v>
                </c:pt>
                <c:pt idx="79702">
                  <c:v>-211.05849999999998</c:v>
                </c:pt>
                <c:pt idx="79703">
                  <c:v>-211.05649999999997</c:v>
                </c:pt>
                <c:pt idx="79704">
                  <c:v>-211.05449999999999</c:v>
                </c:pt>
                <c:pt idx="79705">
                  <c:v>-211.05249999999998</c:v>
                </c:pt>
                <c:pt idx="79706">
                  <c:v>-211.05049999999997</c:v>
                </c:pt>
                <c:pt idx="79707">
                  <c:v>-211.04849999999999</c:v>
                </c:pt>
                <c:pt idx="79708">
                  <c:v>-211.04649999999998</c:v>
                </c:pt>
                <c:pt idx="79709">
                  <c:v>-211.04449999999997</c:v>
                </c:pt>
                <c:pt idx="79710">
                  <c:v>-211.04249999999999</c:v>
                </c:pt>
                <c:pt idx="79711">
                  <c:v>-211.04049999999998</c:v>
                </c:pt>
                <c:pt idx="79712">
                  <c:v>-211.03849999999997</c:v>
                </c:pt>
                <c:pt idx="79713">
                  <c:v>-211.03649999999999</c:v>
                </c:pt>
                <c:pt idx="79714">
                  <c:v>-211.03449999999998</c:v>
                </c:pt>
                <c:pt idx="79715">
                  <c:v>-211.03249999999997</c:v>
                </c:pt>
                <c:pt idx="79716">
                  <c:v>-211.03049999999999</c:v>
                </c:pt>
                <c:pt idx="79717">
                  <c:v>-211.02849999999998</c:v>
                </c:pt>
                <c:pt idx="79718">
                  <c:v>-211.02649999999997</c:v>
                </c:pt>
                <c:pt idx="79719">
                  <c:v>-211.02449999999999</c:v>
                </c:pt>
                <c:pt idx="79720">
                  <c:v>-211.02249999999998</c:v>
                </c:pt>
                <c:pt idx="79721">
                  <c:v>-211.02049999999997</c:v>
                </c:pt>
                <c:pt idx="79722">
                  <c:v>-211.01849999999999</c:v>
                </c:pt>
                <c:pt idx="79723">
                  <c:v>-211.01649999999998</c:v>
                </c:pt>
                <c:pt idx="79724">
                  <c:v>-211.01449999999997</c:v>
                </c:pt>
                <c:pt idx="79725">
                  <c:v>-211.01249999999999</c:v>
                </c:pt>
                <c:pt idx="79726">
                  <c:v>-211.01049999999998</c:v>
                </c:pt>
                <c:pt idx="79727">
                  <c:v>-211.00849999999997</c:v>
                </c:pt>
                <c:pt idx="79728">
                  <c:v>-211.00649999999999</c:v>
                </c:pt>
                <c:pt idx="79729">
                  <c:v>-211.00449999999998</c:v>
                </c:pt>
                <c:pt idx="79730">
                  <c:v>-211.00249999999997</c:v>
                </c:pt>
                <c:pt idx="79731">
                  <c:v>-211.00049999999999</c:v>
                </c:pt>
                <c:pt idx="79732">
                  <c:v>-210.99849999999998</c:v>
                </c:pt>
                <c:pt idx="79733">
                  <c:v>-210.99649999999997</c:v>
                </c:pt>
                <c:pt idx="79734">
                  <c:v>-210.99449999999999</c:v>
                </c:pt>
                <c:pt idx="79735">
                  <c:v>-210.99249999999998</c:v>
                </c:pt>
                <c:pt idx="79736">
                  <c:v>-210.99049999999997</c:v>
                </c:pt>
                <c:pt idx="79737">
                  <c:v>-210.98849999999999</c:v>
                </c:pt>
                <c:pt idx="79738">
                  <c:v>-210.98649999999998</c:v>
                </c:pt>
                <c:pt idx="79739">
                  <c:v>-210.98449999999997</c:v>
                </c:pt>
                <c:pt idx="79740">
                  <c:v>-210.98249999999999</c:v>
                </c:pt>
                <c:pt idx="79741">
                  <c:v>-210.98049999999998</c:v>
                </c:pt>
                <c:pt idx="79742">
                  <c:v>-210.97849999999997</c:v>
                </c:pt>
                <c:pt idx="79743">
                  <c:v>-210.97649999999999</c:v>
                </c:pt>
                <c:pt idx="79744">
                  <c:v>-210.97449999999998</c:v>
                </c:pt>
                <c:pt idx="79745">
                  <c:v>-210.97249999999997</c:v>
                </c:pt>
                <c:pt idx="79746">
                  <c:v>-210.97049999999999</c:v>
                </c:pt>
                <c:pt idx="79747">
                  <c:v>-210.96849999999998</c:v>
                </c:pt>
                <c:pt idx="79748">
                  <c:v>-210.96649999999997</c:v>
                </c:pt>
                <c:pt idx="79749">
                  <c:v>-210.96449999999999</c:v>
                </c:pt>
                <c:pt idx="79750">
                  <c:v>-210.96249999999998</c:v>
                </c:pt>
                <c:pt idx="79751">
                  <c:v>-210.96049999999997</c:v>
                </c:pt>
                <c:pt idx="79752">
                  <c:v>-210.95849999999999</c:v>
                </c:pt>
                <c:pt idx="79753">
                  <c:v>-210.95649999999998</c:v>
                </c:pt>
                <c:pt idx="79754">
                  <c:v>-210.95449999999997</c:v>
                </c:pt>
                <c:pt idx="79755">
                  <c:v>-210.95249999999999</c:v>
                </c:pt>
                <c:pt idx="79756">
                  <c:v>-210.95049999999998</c:v>
                </c:pt>
                <c:pt idx="79757">
                  <c:v>-210.94849999999997</c:v>
                </c:pt>
                <c:pt idx="79758">
                  <c:v>-210.94649999999999</c:v>
                </c:pt>
                <c:pt idx="79759">
                  <c:v>-210.94449999999998</c:v>
                </c:pt>
                <c:pt idx="79760">
                  <c:v>-210.94249999999997</c:v>
                </c:pt>
                <c:pt idx="79761">
                  <c:v>-210.94049999999999</c:v>
                </c:pt>
                <c:pt idx="79762">
                  <c:v>-210.93849999999998</c:v>
                </c:pt>
                <c:pt idx="79763">
                  <c:v>-210.93649999999997</c:v>
                </c:pt>
                <c:pt idx="79764">
                  <c:v>-210.93449999999999</c:v>
                </c:pt>
                <c:pt idx="79765">
                  <c:v>-210.93249999999998</c:v>
                </c:pt>
                <c:pt idx="79766">
                  <c:v>-210.93049999999997</c:v>
                </c:pt>
                <c:pt idx="79767">
                  <c:v>-210.92849999999999</c:v>
                </c:pt>
                <c:pt idx="79768">
                  <c:v>-210.92649999999998</c:v>
                </c:pt>
                <c:pt idx="79769">
                  <c:v>-210.92449999999997</c:v>
                </c:pt>
                <c:pt idx="79770">
                  <c:v>-210.92249999999999</c:v>
                </c:pt>
                <c:pt idx="79771">
                  <c:v>-210.92049999999998</c:v>
                </c:pt>
                <c:pt idx="79772">
                  <c:v>-210.91849999999997</c:v>
                </c:pt>
                <c:pt idx="79773">
                  <c:v>-210.91649999999998</c:v>
                </c:pt>
                <c:pt idx="79774">
                  <c:v>-210.91449999999998</c:v>
                </c:pt>
                <c:pt idx="79775">
                  <c:v>-210.91249999999997</c:v>
                </c:pt>
                <c:pt idx="79776">
                  <c:v>-210.91049999999998</c:v>
                </c:pt>
                <c:pt idx="79777">
                  <c:v>-210.90849999999998</c:v>
                </c:pt>
                <c:pt idx="79778">
                  <c:v>-210.90649999999997</c:v>
                </c:pt>
                <c:pt idx="79779">
                  <c:v>-210.90449999999998</c:v>
                </c:pt>
                <c:pt idx="79780">
                  <c:v>-210.90249999999997</c:v>
                </c:pt>
                <c:pt idx="79781">
                  <c:v>-210.90049999999997</c:v>
                </c:pt>
                <c:pt idx="79782">
                  <c:v>-210.89849999999998</c:v>
                </c:pt>
                <c:pt idx="79783">
                  <c:v>-210.89649999999997</c:v>
                </c:pt>
                <c:pt idx="79784">
                  <c:v>-210.89449999999997</c:v>
                </c:pt>
                <c:pt idx="79785">
                  <c:v>-210.89249999999998</c:v>
                </c:pt>
                <c:pt idx="79786">
                  <c:v>-210.89049999999997</c:v>
                </c:pt>
                <c:pt idx="79787">
                  <c:v>-210.88849999999996</c:v>
                </c:pt>
                <c:pt idx="79788">
                  <c:v>-210.88649999999998</c:v>
                </c:pt>
                <c:pt idx="79789">
                  <c:v>-210.88449999999997</c:v>
                </c:pt>
                <c:pt idx="79790">
                  <c:v>-210.88249999999996</c:v>
                </c:pt>
                <c:pt idx="79791">
                  <c:v>-210.88049999999998</c:v>
                </c:pt>
                <c:pt idx="79792">
                  <c:v>-210.87849999999997</c:v>
                </c:pt>
                <c:pt idx="79793">
                  <c:v>-210.87649999999996</c:v>
                </c:pt>
                <c:pt idx="79794">
                  <c:v>-210.87449999999998</c:v>
                </c:pt>
                <c:pt idx="79795">
                  <c:v>-210.87249999999997</c:v>
                </c:pt>
                <c:pt idx="79796">
                  <c:v>-210.87049999999996</c:v>
                </c:pt>
                <c:pt idx="79797">
                  <c:v>-210.86849999999998</c:v>
                </c:pt>
                <c:pt idx="79798">
                  <c:v>-210.86649999999997</c:v>
                </c:pt>
                <c:pt idx="79799">
                  <c:v>-210.86449999999996</c:v>
                </c:pt>
                <c:pt idx="79800">
                  <c:v>-210.86249999999998</c:v>
                </c:pt>
                <c:pt idx="79801">
                  <c:v>-210.86049999999997</c:v>
                </c:pt>
                <c:pt idx="79802">
                  <c:v>-210.85849999999996</c:v>
                </c:pt>
                <c:pt idx="79803">
                  <c:v>-210.85649999999998</c:v>
                </c:pt>
                <c:pt idx="79804">
                  <c:v>-210.85449999999997</c:v>
                </c:pt>
                <c:pt idx="79805">
                  <c:v>-210.85249999999996</c:v>
                </c:pt>
                <c:pt idx="79806">
                  <c:v>-210.85049999999998</c:v>
                </c:pt>
                <c:pt idx="79807">
                  <c:v>-210.84849999999997</c:v>
                </c:pt>
                <c:pt idx="79808">
                  <c:v>-210.84649999999996</c:v>
                </c:pt>
                <c:pt idx="79809">
                  <c:v>-210.84449999999998</c:v>
                </c:pt>
                <c:pt idx="79810">
                  <c:v>-210.84249999999997</c:v>
                </c:pt>
                <c:pt idx="79811">
                  <c:v>-210.84049999999996</c:v>
                </c:pt>
                <c:pt idx="79812">
                  <c:v>-210.83849999999998</c:v>
                </c:pt>
                <c:pt idx="79813">
                  <c:v>-210.83649999999997</c:v>
                </c:pt>
                <c:pt idx="79814">
                  <c:v>-210.83449999999999</c:v>
                </c:pt>
                <c:pt idx="79815">
                  <c:v>-210.83249999999998</c:v>
                </c:pt>
                <c:pt idx="79816">
                  <c:v>-210.83049999999997</c:v>
                </c:pt>
                <c:pt idx="79817">
                  <c:v>-210.82849999999999</c:v>
                </c:pt>
                <c:pt idx="79818">
                  <c:v>-210.82649999999998</c:v>
                </c:pt>
                <c:pt idx="79819">
                  <c:v>-210.82449999999997</c:v>
                </c:pt>
                <c:pt idx="79820">
                  <c:v>-210.82249999999999</c:v>
                </c:pt>
                <c:pt idx="79821">
                  <c:v>-210.82049999999998</c:v>
                </c:pt>
                <c:pt idx="79822">
                  <c:v>-210.81849999999997</c:v>
                </c:pt>
                <c:pt idx="79823">
                  <c:v>-210.81649999999999</c:v>
                </c:pt>
                <c:pt idx="79824">
                  <c:v>-210.81449999999998</c:v>
                </c:pt>
                <c:pt idx="79825">
                  <c:v>-210.81249999999997</c:v>
                </c:pt>
                <c:pt idx="79826">
                  <c:v>-210.81049999999999</c:v>
                </c:pt>
                <c:pt idx="79827">
                  <c:v>-210.80849999999998</c:v>
                </c:pt>
                <c:pt idx="79828">
                  <c:v>-210.80649999999997</c:v>
                </c:pt>
                <c:pt idx="79829">
                  <c:v>-210.80449999999999</c:v>
                </c:pt>
                <c:pt idx="79830">
                  <c:v>-210.80249999999998</c:v>
                </c:pt>
                <c:pt idx="79831">
                  <c:v>-210.80049999999997</c:v>
                </c:pt>
                <c:pt idx="79832">
                  <c:v>-210.79849999999999</c:v>
                </c:pt>
                <c:pt idx="79833">
                  <c:v>-210.79649999999998</c:v>
                </c:pt>
                <c:pt idx="79834">
                  <c:v>-210.79449999999997</c:v>
                </c:pt>
                <c:pt idx="79835">
                  <c:v>-210.79249999999999</c:v>
                </c:pt>
                <c:pt idx="79836">
                  <c:v>-210.79049999999998</c:v>
                </c:pt>
                <c:pt idx="79837">
                  <c:v>-210.78849999999997</c:v>
                </c:pt>
                <c:pt idx="79838">
                  <c:v>-210.78649999999999</c:v>
                </c:pt>
                <c:pt idx="79839">
                  <c:v>-210.78449999999998</c:v>
                </c:pt>
                <c:pt idx="79840">
                  <c:v>-210.78249999999997</c:v>
                </c:pt>
                <c:pt idx="79841">
                  <c:v>-210.78049999999999</c:v>
                </c:pt>
                <c:pt idx="79842">
                  <c:v>-210.77849999999998</c:v>
                </c:pt>
                <c:pt idx="79843">
                  <c:v>-210.77649999999997</c:v>
                </c:pt>
                <c:pt idx="79844">
                  <c:v>-210.77449999999999</c:v>
                </c:pt>
                <c:pt idx="79845">
                  <c:v>-210.77249999999998</c:v>
                </c:pt>
                <c:pt idx="79846">
                  <c:v>-210.77049999999997</c:v>
                </c:pt>
                <c:pt idx="79847">
                  <c:v>-210.76849999999999</c:v>
                </c:pt>
                <c:pt idx="79848">
                  <c:v>-210.76649999999998</c:v>
                </c:pt>
                <c:pt idx="79849">
                  <c:v>-210.76449999999997</c:v>
                </c:pt>
                <c:pt idx="79850">
                  <c:v>-210.76249999999999</c:v>
                </c:pt>
                <c:pt idx="79851">
                  <c:v>-210.76049999999998</c:v>
                </c:pt>
                <c:pt idx="79852">
                  <c:v>-210.75849999999997</c:v>
                </c:pt>
                <c:pt idx="79853">
                  <c:v>-210.75649999999999</c:v>
                </c:pt>
                <c:pt idx="79854">
                  <c:v>-210.75449999999998</c:v>
                </c:pt>
                <c:pt idx="79855">
                  <c:v>-210.75249999999997</c:v>
                </c:pt>
                <c:pt idx="79856">
                  <c:v>-210.75049999999999</c:v>
                </c:pt>
                <c:pt idx="79857">
                  <c:v>-210.74849999999998</c:v>
                </c:pt>
                <c:pt idx="79858">
                  <c:v>-210.74649999999997</c:v>
                </c:pt>
                <c:pt idx="79859">
                  <c:v>-210.74449999999999</c:v>
                </c:pt>
                <c:pt idx="79860">
                  <c:v>-210.74249999999998</c:v>
                </c:pt>
                <c:pt idx="79861">
                  <c:v>-210.74049999999997</c:v>
                </c:pt>
                <c:pt idx="79862">
                  <c:v>-210.73849999999999</c:v>
                </c:pt>
                <c:pt idx="79863">
                  <c:v>-210.73649999999998</c:v>
                </c:pt>
                <c:pt idx="79864">
                  <c:v>-210.73449999999997</c:v>
                </c:pt>
                <c:pt idx="79865">
                  <c:v>-210.73249999999999</c:v>
                </c:pt>
                <c:pt idx="79866">
                  <c:v>-210.73049999999998</c:v>
                </c:pt>
                <c:pt idx="79867">
                  <c:v>-210.72849999999997</c:v>
                </c:pt>
                <c:pt idx="79868">
                  <c:v>-210.72649999999999</c:v>
                </c:pt>
                <c:pt idx="79869">
                  <c:v>-210.72449999999998</c:v>
                </c:pt>
                <c:pt idx="79870">
                  <c:v>-210.72249999999997</c:v>
                </c:pt>
                <c:pt idx="79871">
                  <c:v>-210.72049999999999</c:v>
                </c:pt>
                <c:pt idx="79872">
                  <c:v>-210.71849999999998</c:v>
                </c:pt>
                <c:pt idx="79873">
                  <c:v>-210.71649999999997</c:v>
                </c:pt>
                <c:pt idx="79874">
                  <c:v>-210.71449999999999</c:v>
                </c:pt>
                <c:pt idx="79875">
                  <c:v>-210.71249999999998</c:v>
                </c:pt>
                <c:pt idx="79876">
                  <c:v>-210.71049999999997</c:v>
                </c:pt>
                <c:pt idx="79877">
                  <c:v>-210.70849999999999</c:v>
                </c:pt>
                <c:pt idx="79878">
                  <c:v>-210.70649999999998</c:v>
                </c:pt>
                <c:pt idx="79879">
                  <c:v>-210.70449999999997</c:v>
                </c:pt>
                <c:pt idx="79880">
                  <c:v>-210.70249999999999</c:v>
                </c:pt>
                <c:pt idx="79881">
                  <c:v>-210.70049999999998</c:v>
                </c:pt>
                <c:pt idx="79882">
                  <c:v>-210.69849999999997</c:v>
                </c:pt>
                <c:pt idx="79883">
                  <c:v>-210.69649999999999</c:v>
                </c:pt>
                <c:pt idx="79884">
                  <c:v>-210.69449999999998</c:v>
                </c:pt>
                <c:pt idx="79885">
                  <c:v>-210.69249999999997</c:v>
                </c:pt>
                <c:pt idx="79886">
                  <c:v>-210.69049999999999</c:v>
                </c:pt>
                <c:pt idx="79887">
                  <c:v>-210.68849999999998</c:v>
                </c:pt>
                <c:pt idx="79888">
                  <c:v>-210.68649999999997</c:v>
                </c:pt>
                <c:pt idx="79889">
                  <c:v>-210.68449999999999</c:v>
                </c:pt>
                <c:pt idx="79890">
                  <c:v>-210.68249999999998</c:v>
                </c:pt>
                <c:pt idx="79891">
                  <c:v>-210.68049999999997</c:v>
                </c:pt>
                <c:pt idx="79892">
                  <c:v>-210.67849999999999</c:v>
                </c:pt>
                <c:pt idx="79893">
                  <c:v>-210.67649999999998</c:v>
                </c:pt>
                <c:pt idx="79894">
                  <c:v>-210.67449999999997</c:v>
                </c:pt>
                <c:pt idx="79895">
                  <c:v>-210.67249999999999</c:v>
                </c:pt>
                <c:pt idx="79896">
                  <c:v>-210.67049999999998</c:v>
                </c:pt>
                <c:pt idx="79897">
                  <c:v>-210.66849999999997</c:v>
                </c:pt>
                <c:pt idx="79898">
                  <c:v>-210.66649999999998</c:v>
                </c:pt>
                <c:pt idx="79899">
                  <c:v>-210.66449999999998</c:v>
                </c:pt>
                <c:pt idx="79900">
                  <c:v>-210.66249999999997</c:v>
                </c:pt>
                <c:pt idx="79901">
                  <c:v>-210.66049999999998</c:v>
                </c:pt>
                <c:pt idx="79902">
                  <c:v>-210.65849999999998</c:v>
                </c:pt>
                <c:pt idx="79903">
                  <c:v>-210.65649999999997</c:v>
                </c:pt>
                <c:pt idx="79904">
                  <c:v>-210.65449999999998</c:v>
                </c:pt>
                <c:pt idx="79905">
                  <c:v>-210.65249999999997</c:v>
                </c:pt>
                <c:pt idx="79906">
                  <c:v>-210.65049999999997</c:v>
                </c:pt>
                <c:pt idx="79907">
                  <c:v>-210.64849999999998</c:v>
                </c:pt>
                <c:pt idx="79908">
                  <c:v>-210.64649999999997</c:v>
                </c:pt>
                <c:pt idx="79909">
                  <c:v>-210.64449999999997</c:v>
                </c:pt>
                <c:pt idx="79910">
                  <c:v>-210.64249999999998</c:v>
                </c:pt>
                <c:pt idx="79911">
                  <c:v>-210.64049999999997</c:v>
                </c:pt>
                <c:pt idx="79912">
                  <c:v>-210.63849999999996</c:v>
                </c:pt>
                <c:pt idx="79913">
                  <c:v>-210.63649999999998</c:v>
                </c:pt>
                <c:pt idx="79914">
                  <c:v>-210.63449999999997</c:v>
                </c:pt>
                <c:pt idx="79915">
                  <c:v>-210.63249999999996</c:v>
                </c:pt>
                <c:pt idx="79916">
                  <c:v>-210.63049999999998</c:v>
                </c:pt>
                <c:pt idx="79917">
                  <c:v>-210.62849999999997</c:v>
                </c:pt>
                <c:pt idx="79918">
                  <c:v>-210.62649999999996</c:v>
                </c:pt>
                <c:pt idx="79919">
                  <c:v>-210.62449999999998</c:v>
                </c:pt>
                <c:pt idx="79920">
                  <c:v>-210.62249999999997</c:v>
                </c:pt>
                <c:pt idx="79921">
                  <c:v>-210.62049999999996</c:v>
                </c:pt>
                <c:pt idx="79922">
                  <c:v>-210.61849999999998</c:v>
                </c:pt>
                <c:pt idx="79923">
                  <c:v>-210.61649999999997</c:v>
                </c:pt>
                <c:pt idx="79924">
                  <c:v>-210.61449999999996</c:v>
                </c:pt>
                <c:pt idx="79925">
                  <c:v>-210.61249999999998</c:v>
                </c:pt>
                <c:pt idx="79926">
                  <c:v>-210.61049999999997</c:v>
                </c:pt>
                <c:pt idx="79927">
                  <c:v>-210.60849999999996</c:v>
                </c:pt>
                <c:pt idx="79928">
                  <c:v>-210.60649999999998</c:v>
                </c:pt>
                <c:pt idx="79929">
                  <c:v>-210.60449999999997</c:v>
                </c:pt>
                <c:pt idx="79930">
                  <c:v>-210.60249999999996</c:v>
                </c:pt>
                <c:pt idx="79931">
                  <c:v>-210.60049999999998</c:v>
                </c:pt>
                <c:pt idx="79932">
                  <c:v>-210.59849999999997</c:v>
                </c:pt>
                <c:pt idx="79933">
                  <c:v>-210.59649999999996</c:v>
                </c:pt>
                <c:pt idx="79934">
                  <c:v>-210.59449999999998</c:v>
                </c:pt>
                <c:pt idx="79935">
                  <c:v>-210.59249999999997</c:v>
                </c:pt>
                <c:pt idx="79936">
                  <c:v>-210.59049999999996</c:v>
                </c:pt>
                <c:pt idx="79937">
                  <c:v>-210.58849999999998</c:v>
                </c:pt>
                <c:pt idx="79938">
                  <c:v>-210.58649999999997</c:v>
                </c:pt>
                <c:pt idx="79939">
                  <c:v>-210.58449999999999</c:v>
                </c:pt>
                <c:pt idx="79940">
                  <c:v>-210.58249999999998</c:v>
                </c:pt>
                <c:pt idx="79941">
                  <c:v>-210.58049999999997</c:v>
                </c:pt>
                <c:pt idx="79942">
                  <c:v>-210.57849999999999</c:v>
                </c:pt>
                <c:pt idx="79943">
                  <c:v>-210.57649999999998</c:v>
                </c:pt>
                <c:pt idx="79944">
                  <c:v>-210.57449999999997</c:v>
                </c:pt>
                <c:pt idx="79945">
                  <c:v>-210.57249999999999</c:v>
                </c:pt>
                <c:pt idx="79946">
                  <c:v>-210.57049999999998</c:v>
                </c:pt>
                <c:pt idx="79947">
                  <c:v>-210.56849999999997</c:v>
                </c:pt>
                <c:pt idx="79948">
                  <c:v>-210.56649999999999</c:v>
                </c:pt>
                <c:pt idx="79949">
                  <c:v>-210.56449999999998</c:v>
                </c:pt>
                <c:pt idx="79950">
                  <c:v>-210.56249999999997</c:v>
                </c:pt>
                <c:pt idx="79951">
                  <c:v>-210.56049999999999</c:v>
                </c:pt>
                <c:pt idx="79952">
                  <c:v>-210.55849999999998</c:v>
                </c:pt>
                <c:pt idx="79953">
                  <c:v>-210.55649999999997</c:v>
                </c:pt>
                <c:pt idx="79954">
                  <c:v>-210.55449999999999</c:v>
                </c:pt>
                <c:pt idx="79955">
                  <c:v>-210.55249999999998</c:v>
                </c:pt>
                <c:pt idx="79956">
                  <c:v>-210.55049999999997</c:v>
                </c:pt>
                <c:pt idx="79957">
                  <c:v>-210.54849999999999</c:v>
                </c:pt>
                <c:pt idx="79958">
                  <c:v>-210.54649999999998</c:v>
                </c:pt>
                <c:pt idx="79959">
                  <c:v>-210.54449999999997</c:v>
                </c:pt>
                <c:pt idx="79960">
                  <c:v>-210.54249999999999</c:v>
                </c:pt>
                <c:pt idx="79961">
                  <c:v>-210.54049999999998</c:v>
                </c:pt>
                <c:pt idx="79962">
                  <c:v>-210.53849999999997</c:v>
                </c:pt>
                <c:pt idx="79963">
                  <c:v>-210.53649999999999</c:v>
                </c:pt>
                <c:pt idx="79964">
                  <c:v>-210.53449999999998</c:v>
                </c:pt>
                <c:pt idx="79965">
                  <c:v>-210.53249999999997</c:v>
                </c:pt>
                <c:pt idx="79966">
                  <c:v>-210.53049999999999</c:v>
                </c:pt>
                <c:pt idx="79967">
                  <c:v>-210.52849999999998</c:v>
                </c:pt>
                <c:pt idx="79968">
                  <c:v>-210.52649999999997</c:v>
                </c:pt>
                <c:pt idx="79969">
                  <c:v>-210.52449999999999</c:v>
                </c:pt>
                <c:pt idx="79970">
                  <c:v>-210.52249999999998</c:v>
                </c:pt>
                <c:pt idx="79971">
                  <c:v>-210.52049999999997</c:v>
                </c:pt>
                <c:pt idx="79972">
                  <c:v>-210.51849999999999</c:v>
                </c:pt>
                <c:pt idx="79973">
                  <c:v>-210.51649999999998</c:v>
                </c:pt>
                <c:pt idx="79974">
                  <c:v>-210.51449999999997</c:v>
                </c:pt>
                <c:pt idx="79975">
                  <c:v>-210.51249999999999</c:v>
                </c:pt>
                <c:pt idx="79976">
                  <c:v>-210.51049999999998</c:v>
                </c:pt>
                <c:pt idx="79977">
                  <c:v>-210.50849999999997</c:v>
                </c:pt>
                <c:pt idx="79978">
                  <c:v>-210.50649999999999</c:v>
                </c:pt>
                <c:pt idx="79979">
                  <c:v>-210.50449999999998</c:v>
                </c:pt>
                <c:pt idx="79980">
                  <c:v>-210.50249999999997</c:v>
                </c:pt>
                <c:pt idx="79981">
                  <c:v>-210.50049999999999</c:v>
                </c:pt>
                <c:pt idx="79982">
                  <c:v>-210.49849999999998</c:v>
                </c:pt>
                <c:pt idx="79983">
                  <c:v>-210.49649999999997</c:v>
                </c:pt>
                <c:pt idx="79984">
                  <c:v>-210.49449999999999</c:v>
                </c:pt>
                <c:pt idx="79985">
                  <c:v>-210.49249999999998</c:v>
                </c:pt>
                <c:pt idx="79986">
                  <c:v>-210.49049999999997</c:v>
                </c:pt>
                <c:pt idx="79987">
                  <c:v>-210.48849999999999</c:v>
                </c:pt>
                <c:pt idx="79988">
                  <c:v>-210.48649999999998</c:v>
                </c:pt>
                <c:pt idx="79989">
                  <c:v>-210.48449999999997</c:v>
                </c:pt>
                <c:pt idx="79990">
                  <c:v>-210.48249999999999</c:v>
                </c:pt>
                <c:pt idx="79991">
                  <c:v>-210.48049999999998</c:v>
                </c:pt>
                <c:pt idx="79992">
                  <c:v>-210.47849999999997</c:v>
                </c:pt>
                <c:pt idx="79993">
                  <c:v>-210.47649999999999</c:v>
                </c:pt>
                <c:pt idx="79994">
                  <c:v>-210.47449999999998</c:v>
                </c:pt>
                <c:pt idx="79995">
                  <c:v>-210.47249999999997</c:v>
                </c:pt>
                <c:pt idx="79996">
                  <c:v>-210.47049999999999</c:v>
                </c:pt>
                <c:pt idx="79997">
                  <c:v>-210.46849999999998</c:v>
                </c:pt>
                <c:pt idx="79998">
                  <c:v>-210.46649999999997</c:v>
                </c:pt>
                <c:pt idx="79999">
                  <c:v>-210.46449999999999</c:v>
                </c:pt>
                <c:pt idx="80000">
                  <c:v>-210.46249999999998</c:v>
                </c:pt>
                <c:pt idx="80001">
                  <c:v>-210.46049999999997</c:v>
                </c:pt>
                <c:pt idx="80002">
                  <c:v>-210.45849999999999</c:v>
                </c:pt>
                <c:pt idx="80003">
                  <c:v>-210.45649999999998</c:v>
                </c:pt>
                <c:pt idx="80004">
                  <c:v>-210.45449999999997</c:v>
                </c:pt>
                <c:pt idx="80005">
                  <c:v>-210.45249999999999</c:v>
                </c:pt>
                <c:pt idx="80006">
                  <c:v>-210.45049999999998</c:v>
                </c:pt>
                <c:pt idx="80007">
                  <c:v>-210.44849999999997</c:v>
                </c:pt>
                <c:pt idx="80008">
                  <c:v>-210.44649999999999</c:v>
                </c:pt>
                <c:pt idx="80009">
                  <c:v>-210.44449999999998</c:v>
                </c:pt>
                <c:pt idx="80010">
                  <c:v>-210.44249999999997</c:v>
                </c:pt>
                <c:pt idx="80011">
                  <c:v>-210.44049999999999</c:v>
                </c:pt>
                <c:pt idx="80012">
                  <c:v>-210.43849999999998</c:v>
                </c:pt>
                <c:pt idx="80013">
                  <c:v>-210.43649999999997</c:v>
                </c:pt>
                <c:pt idx="80014">
                  <c:v>-210.43449999999999</c:v>
                </c:pt>
                <c:pt idx="80015">
                  <c:v>-210.43249999999998</c:v>
                </c:pt>
                <c:pt idx="80016">
                  <c:v>-210.43049999999997</c:v>
                </c:pt>
                <c:pt idx="80017">
                  <c:v>-210.42849999999999</c:v>
                </c:pt>
                <c:pt idx="80018">
                  <c:v>-210.42649999999998</c:v>
                </c:pt>
                <c:pt idx="80019">
                  <c:v>-210.42449999999997</c:v>
                </c:pt>
                <c:pt idx="80020">
                  <c:v>-210.42249999999999</c:v>
                </c:pt>
                <c:pt idx="80021">
                  <c:v>-210.42049999999998</c:v>
                </c:pt>
                <c:pt idx="80022">
                  <c:v>-210.41849999999997</c:v>
                </c:pt>
                <c:pt idx="80023">
                  <c:v>-210.41649999999998</c:v>
                </c:pt>
                <c:pt idx="80024">
                  <c:v>-210.41449999999998</c:v>
                </c:pt>
                <c:pt idx="80025">
                  <c:v>-210.41249999999997</c:v>
                </c:pt>
                <c:pt idx="80026">
                  <c:v>-210.41049999999998</c:v>
                </c:pt>
                <c:pt idx="80027">
                  <c:v>-210.40849999999998</c:v>
                </c:pt>
                <c:pt idx="80028">
                  <c:v>-210.40649999999997</c:v>
                </c:pt>
                <c:pt idx="80029">
                  <c:v>-210.40449999999998</c:v>
                </c:pt>
                <c:pt idx="80030">
                  <c:v>-210.40249999999997</c:v>
                </c:pt>
                <c:pt idx="80031">
                  <c:v>-210.40049999999997</c:v>
                </c:pt>
                <c:pt idx="80032">
                  <c:v>-210.39849999999998</c:v>
                </c:pt>
                <c:pt idx="80033">
                  <c:v>-210.39649999999997</c:v>
                </c:pt>
                <c:pt idx="80034">
                  <c:v>-210.39449999999997</c:v>
                </c:pt>
                <c:pt idx="80035">
                  <c:v>-210.39249999999998</c:v>
                </c:pt>
                <c:pt idx="80036">
                  <c:v>-210.39049999999997</c:v>
                </c:pt>
                <c:pt idx="80037">
                  <c:v>-210.38849999999996</c:v>
                </c:pt>
                <c:pt idx="80038">
                  <c:v>-210.38649999999998</c:v>
                </c:pt>
                <c:pt idx="80039">
                  <c:v>-210.38449999999997</c:v>
                </c:pt>
                <c:pt idx="80040">
                  <c:v>-210.38249999999996</c:v>
                </c:pt>
                <c:pt idx="80041">
                  <c:v>-210.38049999999998</c:v>
                </c:pt>
                <c:pt idx="80042">
                  <c:v>-210.37849999999997</c:v>
                </c:pt>
                <c:pt idx="80043">
                  <c:v>-210.37649999999996</c:v>
                </c:pt>
                <c:pt idx="80044">
                  <c:v>-210.37449999999998</c:v>
                </c:pt>
                <c:pt idx="80045">
                  <c:v>-210.37249999999997</c:v>
                </c:pt>
                <c:pt idx="80046">
                  <c:v>-210.37049999999996</c:v>
                </c:pt>
                <c:pt idx="80047">
                  <c:v>-210.36849999999998</c:v>
                </c:pt>
                <c:pt idx="80048">
                  <c:v>-210.36649999999997</c:v>
                </c:pt>
                <c:pt idx="80049">
                  <c:v>-210.36449999999996</c:v>
                </c:pt>
                <c:pt idx="80050">
                  <c:v>-210.36249999999998</c:v>
                </c:pt>
                <c:pt idx="80051">
                  <c:v>-210.36049999999997</c:v>
                </c:pt>
                <c:pt idx="80052">
                  <c:v>-210.35849999999996</c:v>
                </c:pt>
                <c:pt idx="80053">
                  <c:v>-210.35649999999998</c:v>
                </c:pt>
                <c:pt idx="80054">
                  <c:v>-210.35449999999997</c:v>
                </c:pt>
                <c:pt idx="80055">
                  <c:v>-210.35249999999996</c:v>
                </c:pt>
                <c:pt idx="80056">
                  <c:v>-210.35049999999998</c:v>
                </c:pt>
                <c:pt idx="80057">
                  <c:v>-210.34849999999997</c:v>
                </c:pt>
                <c:pt idx="80058">
                  <c:v>-210.34649999999996</c:v>
                </c:pt>
                <c:pt idx="80059">
                  <c:v>-210.34449999999998</c:v>
                </c:pt>
                <c:pt idx="80060">
                  <c:v>-210.34249999999997</c:v>
                </c:pt>
                <c:pt idx="80061">
                  <c:v>-210.34049999999996</c:v>
                </c:pt>
                <c:pt idx="80062">
                  <c:v>-210.33849999999998</c:v>
                </c:pt>
                <c:pt idx="80063">
                  <c:v>-210.33649999999997</c:v>
                </c:pt>
                <c:pt idx="80064">
                  <c:v>-210.33449999999999</c:v>
                </c:pt>
                <c:pt idx="80065">
                  <c:v>-210.33249999999998</c:v>
                </c:pt>
                <c:pt idx="80066">
                  <c:v>-210.33049999999997</c:v>
                </c:pt>
                <c:pt idx="80067">
                  <c:v>-210.32849999999999</c:v>
                </c:pt>
                <c:pt idx="80068">
                  <c:v>-210.32649999999998</c:v>
                </c:pt>
                <c:pt idx="80069">
                  <c:v>-210.32449999999997</c:v>
                </c:pt>
                <c:pt idx="80070">
                  <c:v>-210.32249999999999</c:v>
                </c:pt>
                <c:pt idx="80071">
                  <c:v>-210.32049999999998</c:v>
                </c:pt>
                <c:pt idx="80072">
                  <c:v>-210.31849999999997</c:v>
                </c:pt>
                <c:pt idx="80073">
                  <c:v>-210.31649999999999</c:v>
                </c:pt>
                <c:pt idx="80074">
                  <c:v>-210.31449999999998</c:v>
                </c:pt>
                <c:pt idx="80075">
                  <c:v>-210.31249999999997</c:v>
                </c:pt>
                <c:pt idx="80076">
                  <c:v>-210.31049999999999</c:v>
                </c:pt>
                <c:pt idx="80077">
                  <c:v>-210.30849999999998</c:v>
                </c:pt>
                <c:pt idx="80078">
                  <c:v>-210.30649999999997</c:v>
                </c:pt>
                <c:pt idx="80079">
                  <c:v>-210.30449999999999</c:v>
                </c:pt>
                <c:pt idx="80080">
                  <c:v>-210.30249999999998</c:v>
                </c:pt>
                <c:pt idx="80081">
                  <c:v>-210.30049999999997</c:v>
                </c:pt>
                <c:pt idx="80082">
                  <c:v>-210.29849999999999</c:v>
                </c:pt>
                <c:pt idx="80083">
                  <c:v>-210.29649999999998</c:v>
                </c:pt>
                <c:pt idx="80084">
                  <c:v>-210.29449999999997</c:v>
                </c:pt>
                <c:pt idx="80085">
                  <c:v>-210.29249999999999</c:v>
                </c:pt>
                <c:pt idx="80086">
                  <c:v>-210.29049999999998</c:v>
                </c:pt>
                <c:pt idx="80087">
                  <c:v>-210.28849999999997</c:v>
                </c:pt>
                <c:pt idx="80088">
                  <c:v>-210.28649999999999</c:v>
                </c:pt>
                <c:pt idx="80089">
                  <c:v>-210.28449999999998</c:v>
                </c:pt>
                <c:pt idx="80090">
                  <c:v>-210.28249999999997</c:v>
                </c:pt>
                <c:pt idx="80091">
                  <c:v>-210.28049999999999</c:v>
                </c:pt>
                <c:pt idx="80092">
                  <c:v>-210.27849999999998</c:v>
                </c:pt>
                <c:pt idx="80093">
                  <c:v>-210.27649999999997</c:v>
                </c:pt>
                <c:pt idx="80094">
                  <c:v>-210.27449999999999</c:v>
                </c:pt>
                <c:pt idx="80095">
                  <c:v>-210.27249999999998</c:v>
                </c:pt>
                <c:pt idx="80096">
                  <c:v>-210.27049999999997</c:v>
                </c:pt>
                <c:pt idx="80097">
                  <c:v>-210.26849999999999</c:v>
                </c:pt>
                <c:pt idx="80098">
                  <c:v>-210.26649999999998</c:v>
                </c:pt>
                <c:pt idx="80099">
                  <c:v>-210.26449999999997</c:v>
                </c:pt>
                <c:pt idx="80100">
                  <c:v>-210.26249999999999</c:v>
                </c:pt>
                <c:pt idx="80101">
                  <c:v>-210.26049999999998</c:v>
                </c:pt>
                <c:pt idx="80102">
                  <c:v>-210.25849999999997</c:v>
                </c:pt>
                <c:pt idx="80103">
                  <c:v>-210.25649999999999</c:v>
                </c:pt>
                <c:pt idx="80104">
                  <c:v>-210.25449999999998</c:v>
                </c:pt>
                <c:pt idx="80105">
                  <c:v>-210.25249999999997</c:v>
                </c:pt>
                <c:pt idx="80106">
                  <c:v>-210.25049999999999</c:v>
                </c:pt>
                <c:pt idx="80107">
                  <c:v>-210.24849999999998</c:v>
                </c:pt>
                <c:pt idx="80108">
                  <c:v>-210.24649999999997</c:v>
                </c:pt>
                <c:pt idx="80109">
                  <c:v>-210.24449999999999</c:v>
                </c:pt>
                <c:pt idx="80110">
                  <c:v>-210.24249999999998</c:v>
                </c:pt>
                <c:pt idx="80111">
                  <c:v>-210.24049999999997</c:v>
                </c:pt>
                <c:pt idx="80112">
                  <c:v>-210.23849999999999</c:v>
                </c:pt>
                <c:pt idx="80113">
                  <c:v>-210.23649999999998</c:v>
                </c:pt>
                <c:pt idx="80114">
                  <c:v>-210.23449999999997</c:v>
                </c:pt>
                <c:pt idx="80115">
                  <c:v>-210.23249999999999</c:v>
                </c:pt>
                <c:pt idx="80116">
                  <c:v>-210.23049999999998</c:v>
                </c:pt>
                <c:pt idx="80117">
                  <c:v>-210.22849999999997</c:v>
                </c:pt>
                <c:pt idx="80118">
                  <c:v>-210.22649999999999</c:v>
                </c:pt>
                <c:pt idx="80119">
                  <c:v>-210.22449999999998</c:v>
                </c:pt>
                <c:pt idx="80120">
                  <c:v>-210.22249999999997</c:v>
                </c:pt>
                <c:pt idx="80121">
                  <c:v>-210.22049999999999</c:v>
                </c:pt>
                <c:pt idx="80122">
                  <c:v>-210.21849999999998</c:v>
                </c:pt>
                <c:pt idx="80123">
                  <c:v>-210.21649999999997</c:v>
                </c:pt>
                <c:pt idx="80124">
                  <c:v>-210.21449999999999</c:v>
                </c:pt>
                <c:pt idx="80125">
                  <c:v>-210.21249999999998</c:v>
                </c:pt>
                <c:pt idx="80126">
                  <c:v>-210.21049999999997</c:v>
                </c:pt>
                <c:pt idx="80127">
                  <c:v>-210.20849999999999</c:v>
                </c:pt>
                <c:pt idx="80128">
                  <c:v>-210.20649999999998</c:v>
                </c:pt>
                <c:pt idx="80129">
                  <c:v>-210.20449999999997</c:v>
                </c:pt>
                <c:pt idx="80130">
                  <c:v>-210.20249999999999</c:v>
                </c:pt>
                <c:pt idx="80131">
                  <c:v>-210.20049999999998</c:v>
                </c:pt>
                <c:pt idx="80132">
                  <c:v>-210.19849999999997</c:v>
                </c:pt>
                <c:pt idx="80133">
                  <c:v>-210.19649999999999</c:v>
                </c:pt>
                <c:pt idx="80134">
                  <c:v>-210.19449999999998</c:v>
                </c:pt>
                <c:pt idx="80135">
                  <c:v>-210.19249999999997</c:v>
                </c:pt>
                <c:pt idx="80136">
                  <c:v>-210.19049999999999</c:v>
                </c:pt>
                <c:pt idx="80137">
                  <c:v>-210.18849999999998</c:v>
                </c:pt>
                <c:pt idx="80138">
                  <c:v>-210.18649999999997</c:v>
                </c:pt>
                <c:pt idx="80139">
                  <c:v>-210.18449999999999</c:v>
                </c:pt>
                <c:pt idx="80140">
                  <c:v>-210.18249999999998</c:v>
                </c:pt>
                <c:pt idx="80141">
                  <c:v>-210.18049999999997</c:v>
                </c:pt>
                <c:pt idx="80142">
                  <c:v>-210.17849999999999</c:v>
                </c:pt>
                <c:pt idx="80143">
                  <c:v>-210.17649999999998</c:v>
                </c:pt>
                <c:pt idx="80144">
                  <c:v>-210.17449999999997</c:v>
                </c:pt>
                <c:pt idx="80145">
                  <c:v>-210.17249999999999</c:v>
                </c:pt>
                <c:pt idx="80146">
                  <c:v>-210.17049999999998</c:v>
                </c:pt>
                <c:pt idx="80147">
                  <c:v>-210.16849999999997</c:v>
                </c:pt>
                <c:pt idx="80148">
                  <c:v>-210.16649999999998</c:v>
                </c:pt>
                <c:pt idx="80149">
                  <c:v>-210.16449999999998</c:v>
                </c:pt>
                <c:pt idx="80150">
                  <c:v>-210.16249999999997</c:v>
                </c:pt>
                <c:pt idx="80151">
                  <c:v>-210.16049999999998</c:v>
                </c:pt>
                <c:pt idx="80152">
                  <c:v>-210.15849999999998</c:v>
                </c:pt>
                <c:pt idx="80153">
                  <c:v>-210.15649999999997</c:v>
                </c:pt>
                <c:pt idx="80154">
                  <c:v>-210.15449999999998</c:v>
                </c:pt>
                <c:pt idx="80155">
                  <c:v>-210.15249999999997</c:v>
                </c:pt>
                <c:pt idx="80156">
                  <c:v>-210.15049999999997</c:v>
                </c:pt>
                <c:pt idx="80157">
                  <c:v>-210.14849999999998</c:v>
                </c:pt>
                <c:pt idx="80158">
                  <c:v>-210.14649999999997</c:v>
                </c:pt>
                <c:pt idx="80159">
                  <c:v>-210.14449999999997</c:v>
                </c:pt>
                <c:pt idx="80160">
                  <c:v>-210.14249999999998</c:v>
                </c:pt>
                <c:pt idx="80161">
                  <c:v>-210.14049999999997</c:v>
                </c:pt>
                <c:pt idx="80162">
                  <c:v>-210.13849999999996</c:v>
                </c:pt>
                <c:pt idx="80163">
                  <c:v>-210.13649999999998</c:v>
                </c:pt>
                <c:pt idx="80164">
                  <c:v>-210.13449999999997</c:v>
                </c:pt>
                <c:pt idx="80165">
                  <c:v>-210.13249999999996</c:v>
                </c:pt>
                <c:pt idx="80166">
                  <c:v>-210.13049999999998</c:v>
                </c:pt>
                <c:pt idx="80167">
                  <c:v>-210.12849999999997</c:v>
                </c:pt>
                <c:pt idx="80168">
                  <c:v>-210.12649999999996</c:v>
                </c:pt>
                <c:pt idx="80169">
                  <c:v>-210.12449999999998</c:v>
                </c:pt>
                <c:pt idx="80170">
                  <c:v>-210.12249999999997</c:v>
                </c:pt>
                <c:pt idx="80171">
                  <c:v>-210.12049999999996</c:v>
                </c:pt>
                <c:pt idx="80172">
                  <c:v>-210.11849999999998</c:v>
                </c:pt>
                <c:pt idx="80173">
                  <c:v>-210.11649999999997</c:v>
                </c:pt>
                <c:pt idx="80174">
                  <c:v>-210.11449999999996</c:v>
                </c:pt>
                <c:pt idx="80175">
                  <c:v>-210.11249999999998</c:v>
                </c:pt>
                <c:pt idx="80176">
                  <c:v>-210.11049999999997</c:v>
                </c:pt>
                <c:pt idx="80177">
                  <c:v>-210.10849999999996</c:v>
                </c:pt>
                <c:pt idx="80178">
                  <c:v>-210.10649999999998</c:v>
                </c:pt>
                <c:pt idx="80179">
                  <c:v>-210.10449999999997</c:v>
                </c:pt>
                <c:pt idx="80180">
                  <c:v>-210.10249999999996</c:v>
                </c:pt>
                <c:pt idx="80181">
                  <c:v>-210.10049999999998</c:v>
                </c:pt>
                <c:pt idx="80182">
                  <c:v>-210.09849999999997</c:v>
                </c:pt>
                <c:pt idx="80183">
                  <c:v>-210.09649999999996</c:v>
                </c:pt>
                <c:pt idx="80184">
                  <c:v>-210.09449999999998</c:v>
                </c:pt>
                <c:pt idx="80185">
                  <c:v>-210.09249999999997</c:v>
                </c:pt>
                <c:pt idx="80186">
                  <c:v>-210.09049999999996</c:v>
                </c:pt>
                <c:pt idx="80187">
                  <c:v>-210.08849999999998</c:v>
                </c:pt>
                <c:pt idx="80188">
                  <c:v>-210.08649999999997</c:v>
                </c:pt>
                <c:pt idx="80189">
                  <c:v>-210.08449999999999</c:v>
                </c:pt>
                <c:pt idx="80190">
                  <c:v>-210.08249999999998</c:v>
                </c:pt>
                <c:pt idx="80191">
                  <c:v>-210.08049999999997</c:v>
                </c:pt>
                <c:pt idx="80192">
                  <c:v>-210.07849999999999</c:v>
                </c:pt>
                <c:pt idx="80193">
                  <c:v>-210.07649999999998</c:v>
                </c:pt>
                <c:pt idx="80194">
                  <c:v>-210.07449999999997</c:v>
                </c:pt>
                <c:pt idx="80195">
                  <c:v>-210.07249999999999</c:v>
                </c:pt>
                <c:pt idx="80196">
                  <c:v>-210.07049999999998</c:v>
                </c:pt>
                <c:pt idx="80197">
                  <c:v>-210.06849999999997</c:v>
                </c:pt>
                <c:pt idx="80198">
                  <c:v>-210.06649999999999</c:v>
                </c:pt>
                <c:pt idx="80199">
                  <c:v>-210.06449999999998</c:v>
                </c:pt>
                <c:pt idx="80200">
                  <c:v>-210.06249999999997</c:v>
                </c:pt>
                <c:pt idx="80201">
                  <c:v>-210.06049999999999</c:v>
                </c:pt>
                <c:pt idx="80202">
                  <c:v>-210.05849999999998</c:v>
                </c:pt>
                <c:pt idx="80203">
                  <c:v>-210.05649999999997</c:v>
                </c:pt>
                <c:pt idx="80204">
                  <c:v>-210.05449999999999</c:v>
                </c:pt>
                <c:pt idx="80205">
                  <c:v>-210.05249999999998</c:v>
                </c:pt>
                <c:pt idx="80206">
                  <c:v>-210.05049999999997</c:v>
                </c:pt>
                <c:pt idx="80207">
                  <c:v>-210.04849999999999</c:v>
                </c:pt>
                <c:pt idx="80208">
                  <c:v>-210.04649999999998</c:v>
                </c:pt>
                <c:pt idx="80209">
                  <c:v>-210.04449999999997</c:v>
                </c:pt>
                <c:pt idx="80210">
                  <c:v>-210.04249999999999</c:v>
                </c:pt>
                <c:pt idx="80211">
                  <c:v>-210.04049999999998</c:v>
                </c:pt>
                <c:pt idx="80212">
                  <c:v>-210.03849999999997</c:v>
                </c:pt>
                <c:pt idx="80213">
                  <c:v>-210.03649999999999</c:v>
                </c:pt>
                <c:pt idx="80214">
                  <c:v>-210.03449999999998</c:v>
                </c:pt>
                <c:pt idx="80215">
                  <c:v>-210.03249999999997</c:v>
                </c:pt>
                <c:pt idx="80216">
                  <c:v>-210.03049999999999</c:v>
                </c:pt>
                <c:pt idx="80217">
                  <c:v>-210.02849999999998</c:v>
                </c:pt>
                <c:pt idx="80218">
                  <c:v>-210.02649999999997</c:v>
                </c:pt>
                <c:pt idx="80219">
                  <c:v>-210.02449999999999</c:v>
                </c:pt>
                <c:pt idx="80220">
                  <c:v>-210.02249999999998</c:v>
                </c:pt>
                <c:pt idx="80221">
                  <c:v>-210.02049999999997</c:v>
                </c:pt>
                <c:pt idx="80222">
                  <c:v>-210.01849999999999</c:v>
                </c:pt>
                <c:pt idx="80223">
                  <c:v>-210.01649999999998</c:v>
                </c:pt>
                <c:pt idx="80224">
                  <c:v>-210.01449999999997</c:v>
                </c:pt>
                <c:pt idx="80225">
                  <c:v>-210.01249999999999</c:v>
                </c:pt>
                <c:pt idx="80226">
                  <c:v>-210.01049999999998</c:v>
                </c:pt>
                <c:pt idx="80227">
                  <c:v>-210.00849999999997</c:v>
                </c:pt>
                <c:pt idx="80228">
                  <c:v>-210.00649999999999</c:v>
                </c:pt>
                <c:pt idx="80229">
                  <c:v>-210.00449999999998</c:v>
                </c:pt>
                <c:pt idx="80230">
                  <c:v>-210.00249999999997</c:v>
                </c:pt>
                <c:pt idx="80231">
                  <c:v>-210.00049999999999</c:v>
                </c:pt>
                <c:pt idx="80232">
                  <c:v>-209.99849999999998</c:v>
                </c:pt>
                <c:pt idx="80233">
                  <c:v>-209.99649999999997</c:v>
                </c:pt>
                <c:pt idx="80234">
                  <c:v>-209.99449999999999</c:v>
                </c:pt>
                <c:pt idx="80235">
                  <c:v>-209.99249999999998</c:v>
                </c:pt>
                <c:pt idx="80236">
                  <c:v>-209.99049999999997</c:v>
                </c:pt>
                <c:pt idx="80237">
                  <c:v>-209.98849999999999</c:v>
                </c:pt>
                <c:pt idx="80238">
                  <c:v>-209.98649999999998</c:v>
                </c:pt>
                <c:pt idx="80239">
                  <c:v>-209.98449999999997</c:v>
                </c:pt>
                <c:pt idx="80240">
                  <c:v>-209.98249999999999</c:v>
                </c:pt>
                <c:pt idx="80241">
                  <c:v>-209.98049999999998</c:v>
                </c:pt>
                <c:pt idx="80242">
                  <c:v>-209.97849999999997</c:v>
                </c:pt>
                <c:pt idx="80243">
                  <c:v>-209.97649999999999</c:v>
                </c:pt>
                <c:pt idx="80244">
                  <c:v>-209.97449999999998</c:v>
                </c:pt>
                <c:pt idx="80245">
                  <c:v>-209.97249999999997</c:v>
                </c:pt>
                <c:pt idx="80246">
                  <c:v>-209.97049999999999</c:v>
                </c:pt>
                <c:pt idx="80247">
                  <c:v>-209.96849999999998</c:v>
                </c:pt>
                <c:pt idx="80248">
                  <c:v>-209.96649999999997</c:v>
                </c:pt>
                <c:pt idx="80249">
                  <c:v>-209.96449999999999</c:v>
                </c:pt>
                <c:pt idx="80250">
                  <c:v>-209.96249999999998</c:v>
                </c:pt>
                <c:pt idx="80251">
                  <c:v>-209.96049999999997</c:v>
                </c:pt>
                <c:pt idx="80252">
                  <c:v>-209.95849999999999</c:v>
                </c:pt>
                <c:pt idx="80253">
                  <c:v>-209.95649999999998</c:v>
                </c:pt>
                <c:pt idx="80254">
                  <c:v>-209.95449999999997</c:v>
                </c:pt>
                <c:pt idx="80255">
                  <c:v>-209.95249999999999</c:v>
                </c:pt>
                <c:pt idx="80256">
                  <c:v>-209.95049999999998</c:v>
                </c:pt>
                <c:pt idx="80257">
                  <c:v>-209.94849999999997</c:v>
                </c:pt>
                <c:pt idx="80258">
                  <c:v>-209.94649999999999</c:v>
                </c:pt>
                <c:pt idx="80259">
                  <c:v>-209.94449999999998</c:v>
                </c:pt>
                <c:pt idx="80260">
                  <c:v>-209.94249999999997</c:v>
                </c:pt>
                <c:pt idx="80261">
                  <c:v>-209.94049999999999</c:v>
                </c:pt>
                <c:pt idx="80262">
                  <c:v>-209.93849999999998</c:v>
                </c:pt>
                <c:pt idx="80263">
                  <c:v>-209.93649999999997</c:v>
                </c:pt>
                <c:pt idx="80264">
                  <c:v>-209.93449999999999</c:v>
                </c:pt>
                <c:pt idx="80265">
                  <c:v>-209.93249999999998</c:v>
                </c:pt>
                <c:pt idx="80266">
                  <c:v>-209.93049999999997</c:v>
                </c:pt>
                <c:pt idx="80267">
                  <c:v>-209.92849999999999</c:v>
                </c:pt>
                <c:pt idx="80268">
                  <c:v>-209.92649999999998</c:v>
                </c:pt>
                <c:pt idx="80269">
                  <c:v>-209.92449999999997</c:v>
                </c:pt>
                <c:pt idx="80270">
                  <c:v>-209.92249999999999</c:v>
                </c:pt>
                <c:pt idx="80271">
                  <c:v>-209.92049999999998</c:v>
                </c:pt>
                <c:pt idx="80272">
                  <c:v>-209.91849999999997</c:v>
                </c:pt>
                <c:pt idx="80273">
                  <c:v>-209.91649999999998</c:v>
                </c:pt>
                <c:pt idx="80274">
                  <c:v>-209.91449999999998</c:v>
                </c:pt>
                <c:pt idx="80275">
                  <c:v>-209.91249999999997</c:v>
                </c:pt>
                <c:pt idx="80276">
                  <c:v>-209.91049999999998</c:v>
                </c:pt>
                <c:pt idx="80277">
                  <c:v>-209.90849999999998</c:v>
                </c:pt>
                <c:pt idx="80278">
                  <c:v>-209.90649999999997</c:v>
                </c:pt>
                <c:pt idx="80279">
                  <c:v>-209.90449999999998</c:v>
                </c:pt>
                <c:pt idx="80280">
                  <c:v>-209.90249999999997</c:v>
                </c:pt>
                <c:pt idx="80281">
                  <c:v>-209.90049999999997</c:v>
                </c:pt>
                <c:pt idx="80282">
                  <c:v>-209.89849999999998</c:v>
                </c:pt>
                <c:pt idx="80283">
                  <c:v>-209.89649999999997</c:v>
                </c:pt>
                <c:pt idx="80284">
                  <c:v>-209.89449999999997</c:v>
                </c:pt>
                <c:pt idx="80285">
                  <c:v>-209.89249999999998</c:v>
                </c:pt>
                <c:pt idx="80286">
                  <c:v>-209.89049999999997</c:v>
                </c:pt>
                <c:pt idx="80287">
                  <c:v>-209.88849999999996</c:v>
                </c:pt>
                <c:pt idx="80288">
                  <c:v>-209.88649999999998</c:v>
                </c:pt>
                <c:pt idx="80289">
                  <c:v>-209.88449999999997</c:v>
                </c:pt>
                <c:pt idx="80290">
                  <c:v>-209.88249999999996</c:v>
                </c:pt>
                <c:pt idx="80291">
                  <c:v>-209.88049999999998</c:v>
                </c:pt>
                <c:pt idx="80292">
                  <c:v>-209.87849999999997</c:v>
                </c:pt>
                <c:pt idx="80293">
                  <c:v>-209.87649999999996</c:v>
                </c:pt>
                <c:pt idx="80294">
                  <c:v>-209.87449999999998</c:v>
                </c:pt>
                <c:pt idx="80295">
                  <c:v>-209.87249999999997</c:v>
                </c:pt>
                <c:pt idx="80296">
                  <c:v>-209.87049999999996</c:v>
                </c:pt>
                <c:pt idx="80297">
                  <c:v>-209.86849999999998</c:v>
                </c:pt>
                <c:pt idx="80298">
                  <c:v>-209.86649999999997</c:v>
                </c:pt>
                <c:pt idx="80299">
                  <c:v>-209.86449999999996</c:v>
                </c:pt>
                <c:pt idx="80300">
                  <c:v>-209.86249999999998</c:v>
                </c:pt>
                <c:pt idx="80301">
                  <c:v>-209.86049999999997</c:v>
                </c:pt>
                <c:pt idx="80302">
                  <c:v>-209.85849999999996</c:v>
                </c:pt>
                <c:pt idx="80303">
                  <c:v>-209.85649999999998</c:v>
                </c:pt>
                <c:pt idx="80304">
                  <c:v>-209.85449999999997</c:v>
                </c:pt>
                <c:pt idx="80305">
                  <c:v>-209.85249999999996</c:v>
                </c:pt>
                <c:pt idx="80306">
                  <c:v>-209.85049999999998</c:v>
                </c:pt>
                <c:pt idx="80307">
                  <c:v>-209.84849999999997</c:v>
                </c:pt>
                <c:pt idx="80308">
                  <c:v>-209.84649999999996</c:v>
                </c:pt>
                <c:pt idx="80309">
                  <c:v>-209.84449999999998</c:v>
                </c:pt>
                <c:pt idx="80310">
                  <c:v>-209.84249999999997</c:v>
                </c:pt>
                <c:pt idx="80311">
                  <c:v>-209.84049999999996</c:v>
                </c:pt>
                <c:pt idx="80312">
                  <c:v>-209.83849999999998</c:v>
                </c:pt>
                <c:pt idx="80313">
                  <c:v>-209.83649999999997</c:v>
                </c:pt>
                <c:pt idx="80314">
                  <c:v>-209.83449999999999</c:v>
                </c:pt>
                <c:pt idx="80315">
                  <c:v>-209.83249999999998</c:v>
                </c:pt>
                <c:pt idx="80316">
                  <c:v>-209.83049999999997</c:v>
                </c:pt>
                <c:pt idx="80317">
                  <c:v>-209.82849999999999</c:v>
                </c:pt>
                <c:pt idx="80318">
                  <c:v>-209.82649999999998</c:v>
                </c:pt>
                <c:pt idx="80319">
                  <c:v>-209.82449999999997</c:v>
                </c:pt>
                <c:pt idx="80320">
                  <c:v>-209.82249999999999</c:v>
                </c:pt>
                <c:pt idx="80321">
                  <c:v>-209.82049999999998</c:v>
                </c:pt>
                <c:pt idx="80322">
                  <c:v>-209.81849999999997</c:v>
                </c:pt>
                <c:pt idx="80323">
                  <c:v>-209.81649999999999</c:v>
                </c:pt>
                <c:pt idx="80324">
                  <c:v>-209.81449999999998</c:v>
                </c:pt>
                <c:pt idx="80325">
                  <c:v>-209.81249999999997</c:v>
                </c:pt>
                <c:pt idx="80326">
                  <c:v>-209.81049999999999</c:v>
                </c:pt>
                <c:pt idx="80327">
                  <c:v>-209.80849999999998</c:v>
                </c:pt>
                <c:pt idx="80328">
                  <c:v>-209.80649999999997</c:v>
                </c:pt>
                <c:pt idx="80329">
                  <c:v>-209.80449999999999</c:v>
                </c:pt>
                <c:pt idx="80330">
                  <c:v>-209.80249999999998</c:v>
                </c:pt>
                <c:pt idx="80331">
                  <c:v>-209.80049999999997</c:v>
                </c:pt>
                <c:pt idx="80332">
                  <c:v>-209.79849999999999</c:v>
                </c:pt>
                <c:pt idx="80333">
                  <c:v>-209.79649999999998</c:v>
                </c:pt>
                <c:pt idx="80334">
                  <c:v>-209.79449999999997</c:v>
                </c:pt>
                <c:pt idx="80335">
                  <c:v>-209.79249999999999</c:v>
                </c:pt>
                <c:pt idx="80336">
                  <c:v>-209.79049999999998</c:v>
                </c:pt>
                <c:pt idx="80337">
                  <c:v>-209.78849999999997</c:v>
                </c:pt>
                <c:pt idx="80338">
                  <c:v>-209.78649999999999</c:v>
                </c:pt>
                <c:pt idx="80339">
                  <c:v>-209.78449999999998</c:v>
                </c:pt>
                <c:pt idx="80340">
                  <c:v>-209.78249999999997</c:v>
                </c:pt>
                <c:pt idx="80341">
                  <c:v>-209.78049999999999</c:v>
                </c:pt>
                <c:pt idx="80342">
                  <c:v>-209.77849999999998</c:v>
                </c:pt>
                <c:pt idx="80343">
                  <c:v>-209.77649999999997</c:v>
                </c:pt>
                <c:pt idx="80344">
                  <c:v>-209.77449999999999</c:v>
                </c:pt>
                <c:pt idx="80345">
                  <c:v>-209.77249999999998</c:v>
                </c:pt>
                <c:pt idx="80346">
                  <c:v>-209.77049999999997</c:v>
                </c:pt>
                <c:pt idx="80347">
                  <c:v>-209.76849999999999</c:v>
                </c:pt>
                <c:pt idx="80348">
                  <c:v>-209.76649999999998</c:v>
                </c:pt>
                <c:pt idx="80349">
                  <c:v>-209.76449999999997</c:v>
                </c:pt>
                <c:pt idx="80350">
                  <c:v>-209.76249999999999</c:v>
                </c:pt>
                <c:pt idx="80351">
                  <c:v>-209.76049999999998</c:v>
                </c:pt>
                <c:pt idx="80352">
                  <c:v>-209.75849999999997</c:v>
                </c:pt>
                <c:pt idx="80353">
                  <c:v>-209.75649999999999</c:v>
                </c:pt>
                <c:pt idx="80354">
                  <c:v>-209.75449999999998</c:v>
                </c:pt>
                <c:pt idx="80355">
                  <c:v>-209.75249999999997</c:v>
                </c:pt>
                <c:pt idx="80356">
                  <c:v>-209.75049999999999</c:v>
                </c:pt>
                <c:pt idx="80357">
                  <c:v>-209.74849999999998</c:v>
                </c:pt>
                <c:pt idx="80358">
                  <c:v>-209.74649999999997</c:v>
                </c:pt>
                <c:pt idx="80359">
                  <c:v>-209.74449999999999</c:v>
                </c:pt>
                <c:pt idx="80360">
                  <c:v>-209.74249999999998</c:v>
                </c:pt>
                <c:pt idx="80361">
                  <c:v>-209.74049999999997</c:v>
                </c:pt>
                <c:pt idx="80362">
                  <c:v>-209.73849999999999</c:v>
                </c:pt>
                <c:pt idx="80363">
                  <c:v>-209.73649999999998</c:v>
                </c:pt>
                <c:pt idx="80364">
                  <c:v>-209.73449999999997</c:v>
                </c:pt>
                <c:pt idx="80365">
                  <c:v>-209.73249999999999</c:v>
                </c:pt>
                <c:pt idx="80366">
                  <c:v>-209.73049999999998</c:v>
                </c:pt>
                <c:pt idx="80367">
                  <c:v>-209.72849999999997</c:v>
                </c:pt>
                <c:pt idx="80368">
                  <c:v>-209.72649999999999</c:v>
                </c:pt>
                <c:pt idx="80369">
                  <c:v>-209.72449999999998</c:v>
                </c:pt>
                <c:pt idx="80370">
                  <c:v>-209.72249999999997</c:v>
                </c:pt>
                <c:pt idx="80371">
                  <c:v>-209.72049999999999</c:v>
                </c:pt>
                <c:pt idx="80372">
                  <c:v>-209.71849999999998</c:v>
                </c:pt>
                <c:pt idx="80373">
                  <c:v>-209.71649999999997</c:v>
                </c:pt>
                <c:pt idx="80374">
                  <c:v>-209.71449999999999</c:v>
                </c:pt>
                <c:pt idx="80375">
                  <c:v>-209.71249999999998</c:v>
                </c:pt>
                <c:pt idx="80376">
                  <c:v>-209.71049999999997</c:v>
                </c:pt>
                <c:pt idx="80377">
                  <c:v>-209.70849999999999</c:v>
                </c:pt>
                <c:pt idx="80378">
                  <c:v>-209.70649999999998</c:v>
                </c:pt>
                <c:pt idx="80379">
                  <c:v>-209.70449999999997</c:v>
                </c:pt>
                <c:pt idx="80380">
                  <c:v>-209.70249999999999</c:v>
                </c:pt>
                <c:pt idx="80381">
                  <c:v>-209.70049999999998</c:v>
                </c:pt>
                <c:pt idx="80382">
                  <c:v>-209.69849999999997</c:v>
                </c:pt>
                <c:pt idx="80383">
                  <c:v>-209.69649999999999</c:v>
                </c:pt>
                <c:pt idx="80384">
                  <c:v>-209.69449999999998</c:v>
                </c:pt>
                <c:pt idx="80385">
                  <c:v>-209.69249999999997</c:v>
                </c:pt>
                <c:pt idx="80386">
                  <c:v>-209.69049999999999</c:v>
                </c:pt>
                <c:pt idx="80387">
                  <c:v>-209.68849999999998</c:v>
                </c:pt>
                <c:pt idx="80388">
                  <c:v>-209.68649999999997</c:v>
                </c:pt>
                <c:pt idx="80389">
                  <c:v>-209.68449999999999</c:v>
                </c:pt>
                <c:pt idx="80390">
                  <c:v>-209.68249999999998</c:v>
                </c:pt>
                <c:pt idx="80391">
                  <c:v>-209.68049999999997</c:v>
                </c:pt>
                <c:pt idx="80392">
                  <c:v>-209.67849999999999</c:v>
                </c:pt>
                <c:pt idx="80393">
                  <c:v>-209.67649999999998</c:v>
                </c:pt>
                <c:pt idx="80394">
                  <c:v>-209.67449999999997</c:v>
                </c:pt>
                <c:pt idx="80395">
                  <c:v>-209.67249999999999</c:v>
                </c:pt>
                <c:pt idx="80396">
                  <c:v>-209.67049999999998</c:v>
                </c:pt>
                <c:pt idx="80397">
                  <c:v>-209.66849999999997</c:v>
                </c:pt>
                <c:pt idx="80398">
                  <c:v>-209.66649999999998</c:v>
                </c:pt>
                <c:pt idx="80399">
                  <c:v>-209.66449999999998</c:v>
                </c:pt>
                <c:pt idx="80400">
                  <c:v>-209.66249999999997</c:v>
                </c:pt>
                <c:pt idx="80401">
                  <c:v>-209.66049999999998</c:v>
                </c:pt>
                <c:pt idx="80402">
                  <c:v>-209.65849999999998</c:v>
                </c:pt>
                <c:pt idx="80403">
                  <c:v>-209.65649999999997</c:v>
                </c:pt>
                <c:pt idx="80404">
                  <c:v>-209.65449999999998</c:v>
                </c:pt>
                <c:pt idx="80405">
                  <c:v>-209.65249999999997</c:v>
                </c:pt>
                <c:pt idx="80406">
                  <c:v>-209.65049999999997</c:v>
                </c:pt>
                <c:pt idx="80407">
                  <c:v>-209.64849999999998</c:v>
                </c:pt>
                <c:pt idx="80408">
                  <c:v>-209.64649999999997</c:v>
                </c:pt>
                <c:pt idx="80409">
                  <c:v>-209.64449999999997</c:v>
                </c:pt>
                <c:pt idx="80410">
                  <c:v>-209.64249999999998</c:v>
                </c:pt>
                <c:pt idx="80411">
                  <c:v>-209.64049999999997</c:v>
                </c:pt>
                <c:pt idx="80412">
                  <c:v>-209.63849999999996</c:v>
                </c:pt>
                <c:pt idx="80413">
                  <c:v>-209.63649999999998</c:v>
                </c:pt>
                <c:pt idx="80414">
                  <c:v>-209.63449999999997</c:v>
                </c:pt>
                <c:pt idx="80415">
                  <c:v>-209.63249999999996</c:v>
                </c:pt>
                <c:pt idx="80416">
                  <c:v>-209.63049999999998</c:v>
                </c:pt>
                <c:pt idx="80417">
                  <c:v>-209.62849999999997</c:v>
                </c:pt>
                <c:pt idx="80418">
                  <c:v>-209.62649999999996</c:v>
                </c:pt>
                <c:pt idx="80419">
                  <c:v>-209.62449999999998</c:v>
                </c:pt>
                <c:pt idx="80420">
                  <c:v>-209.62249999999997</c:v>
                </c:pt>
                <c:pt idx="80421">
                  <c:v>-209.62049999999996</c:v>
                </c:pt>
                <c:pt idx="80422">
                  <c:v>-209.61849999999998</c:v>
                </c:pt>
                <c:pt idx="80423">
                  <c:v>-209.61649999999997</c:v>
                </c:pt>
                <c:pt idx="80424">
                  <c:v>-209.61449999999996</c:v>
                </c:pt>
                <c:pt idx="80425">
                  <c:v>-209.61249999999998</c:v>
                </c:pt>
                <c:pt idx="80426">
                  <c:v>-209.61049999999997</c:v>
                </c:pt>
                <c:pt idx="80427">
                  <c:v>-209.60849999999996</c:v>
                </c:pt>
                <c:pt idx="80428">
                  <c:v>-209.60649999999998</c:v>
                </c:pt>
                <c:pt idx="80429">
                  <c:v>-209.60449999999997</c:v>
                </c:pt>
                <c:pt idx="80430">
                  <c:v>-209.60249999999996</c:v>
                </c:pt>
                <c:pt idx="80431">
                  <c:v>-209.60049999999998</c:v>
                </c:pt>
                <c:pt idx="80432">
                  <c:v>-209.59849999999997</c:v>
                </c:pt>
                <c:pt idx="80433">
                  <c:v>-209.59649999999996</c:v>
                </c:pt>
                <c:pt idx="80434">
                  <c:v>-209.59449999999998</c:v>
                </c:pt>
                <c:pt idx="80435">
                  <c:v>-209.59249999999997</c:v>
                </c:pt>
                <c:pt idx="80436">
                  <c:v>-209.59049999999996</c:v>
                </c:pt>
                <c:pt idx="80437">
                  <c:v>-209.58849999999998</c:v>
                </c:pt>
                <c:pt idx="80438">
                  <c:v>-209.58649999999997</c:v>
                </c:pt>
                <c:pt idx="80439">
                  <c:v>-209.58449999999999</c:v>
                </c:pt>
                <c:pt idx="80440">
                  <c:v>-209.58249999999998</c:v>
                </c:pt>
                <c:pt idx="80441">
                  <c:v>-209.58049999999997</c:v>
                </c:pt>
                <c:pt idx="80442">
                  <c:v>-209.57849999999999</c:v>
                </c:pt>
                <c:pt idx="80443">
                  <c:v>-209.57649999999998</c:v>
                </c:pt>
                <c:pt idx="80444">
                  <c:v>-209.57449999999997</c:v>
                </c:pt>
                <c:pt idx="80445">
                  <c:v>-209.57249999999999</c:v>
                </c:pt>
                <c:pt idx="80446">
                  <c:v>-209.57049999999998</c:v>
                </c:pt>
                <c:pt idx="80447">
                  <c:v>-209.56849999999997</c:v>
                </c:pt>
                <c:pt idx="80448">
                  <c:v>-209.56649999999999</c:v>
                </c:pt>
                <c:pt idx="80449">
                  <c:v>-209.56449999999998</c:v>
                </c:pt>
                <c:pt idx="80450">
                  <c:v>-209.56249999999997</c:v>
                </c:pt>
                <c:pt idx="80451">
                  <c:v>-209.56049999999999</c:v>
                </c:pt>
                <c:pt idx="80452">
                  <c:v>-209.55849999999998</c:v>
                </c:pt>
                <c:pt idx="80453">
                  <c:v>-209.55649999999997</c:v>
                </c:pt>
                <c:pt idx="80454">
                  <c:v>-209.55449999999999</c:v>
                </c:pt>
                <c:pt idx="80455">
                  <c:v>-209.55249999999998</c:v>
                </c:pt>
                <c:pt idx="80456">
                  <c:v>-209.55049999999997</c:v>
                </c:pt>
                <c:pt idx="80457">
                  <c:v>-209.54849999999999</c:v>
                </c:pt>
                <c:pt idx="80458">
                  <c:v>-209.54649999999998</c:v>
                </c:pt>
                <c:pt idx="80459">
                  <c:v>-209.54449999999997</c:v>
                </c:pt>
                <c:pt idx="80460">
                  <c:v>-209.54249999999999</c:v>
                </c:pt>
                <c:pt idx="80461">
                  <c:v>-209.54049999999998</c:v>
                </c:pt>
                <c:pt idx="80462">
                  <c:v>-209.53849999999997</c:v>
                </c:pt>
                <c:pt idx="80463">
                  <c:v>-209.53649999999999</c:v>
                </c:pt>
                <c:pt idx="80464">
                  <c:v>-209.53449999999998</c:v>
                </c:pt>
                <c:pt idx="80465">
                  <c:v>-209.53249999999997</c:v>
                </c:pt>
                <c:pt idx="80466">
                  <c:v>-209.53049999999999</c:v>
                </c:pt>
                <c:pt idx="80467">
                  <c:v>-209.52849999999998</c:v>
                </c:pt>
                <c:pt idx="80468">
                  <c:v>-209.52649999999997</c:v>
                </c:pt>
                <c:pt idx="80469">
                  <c:v>-209.52449999999999</c:v>
                </c:pt>
                <c:pt idx="80470">
                  <c:v>-209.52249999999998</c:v>
                </c:pt>
                <c:pt idx="80471">
                  <c:v>-209.52049999999997</c:v>
                </c:pt>
                <c:pt idx="80472">
                  <c:v>-209.51849999999999</c:v>
                </c:pt>
                <c:pt idx="80473">
                  <c:v>-209.51649999999998</c:v>
                </c:pt>
                <c:pt idx="80474">
                  <c:v>-209.51449999999997</c:v>
                </c:pt>
                <c:pt idx="80475">
                  <c:v>-209.51249999999999</c:v>
                </c:pt>
                <c:pt idx="80476">
                  <c:v>-209.51049999999998</c:v>
                </c:pt>
                <c:pt idx="80477">
                  <c:v>-209.50849999999997</c:v>
                </c:pt>
                <c:pt idx="80478">
                  <c:v>-209.50649999999999</c:v>
                </c:pt>
                <c:pt idx="80479">
                  <c:v>-209.50449999999998</c:v>
                </c:pt>
                <c:pt idx="80480">
                  <c:v>-209.50249999999997</c:v>
                </c:pt>
                <c:pt idx="80481">
                  <c:v>-209.50049999999999</c:v>
                </c:pt>
                <c:pt idx="80482">
                  <c:v>-209.49849999999998</c:v>
                </c:pt>
                <c:pt idx="80483">
                  <c:v>-209.49649999999997</c:v>
                </c:pt>
                <c:pt idx="80484">
                  <c:v>-209.49449999999999</c:v>
                </c:pt>
                <c:pt idx="80485">
                  <c:v>-209.49249999999998</c:v>
                </c:pt>
                <c:pt idx="80486">
                  <c:v>-209.49049999999997</c:v>
                </c:pt>
                <c:pt idx="80487">
                  <c:v>-209.48849999999999</c:v>
                </c:pt>
                <c:pt idx="80488">
                  <c:v>-209.48649999999998</c:v>
                </c:pt>
                <c:pt idx="80489">
                  <c:v>-209.48449999999997</c:v>
                </c:pt>
                <c:pt idx="80490">
                  <c:v>-209.48249999999999</c:v>
                </c:pt>
                <c:pt idx="80491">
                  <c:v>-209.48049999999998</c:v>
                </c:pt>
                <c:pt idx="80492">
                  <c:v>-209.47849999999997</c:v>
                </c:pt>
                <c:pt idx="80493">
                  <c:v>-209.47649999999999</c:v>
                </c:pt>
                <c:pt idx="80494">
                  <c:v>-209.47449999999998</c:v>
                </c:pt>
                <c:pt idx="80495">
                  <c:v>-209.47249999999997</c:v>
                </c:pt>
                <c:pt idx="80496">
                  <c:v>-209.47049999999999</c:v>
                </c:pt>
                <c:pt idx="80497">
                  <c:v>-209.46849999999998</c:v>
                </c:pt>
                <c:pt idx="80498">
                  <c:v>-209.46649999999997</c:v>
                </c:pt>
                <c:pt idx="80499">
                  <c:v>-209.46449999999999</c:v>
                </c:pt>
                <c:pt idx="80500">
                  <c:v>-209.46249999999998</c:v>
                </c:pt>
                <c:pt idx="80501">
                  <c:v>-209.46049999999997</c:v>
                </c:pt>
                <c:pt idx="80502">
                  <c:v>-209.45849999999999</c:v>
                </c:pt>
                <c:pt idx="80503">
                  <c:v>-209.45649999999998</c:v>
                </c:pt>
                <c:pt idx="80504">
                  <c:v>-209.45449999999997</c:v>
                </c:pt>
                <c:pt idx="80505">
                  <c:v>-209.45249999999999</c:v>
                </c:pt>
                <c:pt idx="80506">
                  <c:v>-209.45049999999998</c:v>
                </c:pt>
                <c:pt idx="80507">
                  <c:v>-209.44849999999997</c:v>
                </c:pt>
                <c:pt idx="80508">
                  <c:v>-209.44649999999999</c:v>
                </c:pt>
                <c:pt idx="80509">
                  <c:v>-209.44449999999998</c:v>
                </c:pt>
                <c:pt idx="80510">
                  <c:v>-209.44249999999997</c:v>
                </c:pt>
                <c:pt idx="80511">
                  <c:v>-209.44049999999999</c:v>
                </c:pt>
                <c:pt idx="80512">
                  <c:v>-209.43849999999998</c:v>
                </c:pt>
                <c:pt idx="80513">
                  <c:v>-209.43649999999997</c:v>
                </c:pt>
                <c:pt idx="80514">
                  <c:v>-209.43449999999999</c:v>
                </c:pt>
                <c:pt idx="80515">
                  <c:v>-209.43249999999998</c:v>
                </c:pt>
                <c:pt idx="80516">
                  <c:v>-209.43049999999997</c:v>
                </c:pt>
                <c:pt idx="80517">
                  <c:v>-209.42849999999999</c:v>
                </c:pt>
                <c:pt idx="80518">
                  <c:v>-209.42649999999998</c:v>
                </c:pt>
                <c:pt idx="80519">
                  <c:v>-209.42449999999997</c:v>
                </c:pt>
                <c:pt idx="80520">
                  <c:v>-209.42249999999999</c:v>
                </c:pt>
                <c:pt idx="80521">
                  <c:v>-209.42049999999998</c:v>
                </c:pt>
                <c:pt idx="80522">
                  <c:v>-209.41849999999997</c:v>
                </c:pt>
                <c:pt idx="80523">
                  <c:v>-209.41649999999998</c:v>
                </c:pt>
                <c:pt idx="80524">
                  <c:v>-209.41449999999998</c:v>
                </c:pt>
                <c:pt idx="80525">
                  <c:v>-209.41249999999997</c:v>
                </c:pt>
                <c:pt idx="80526">
                  <c:v>-209.41049999999998</c:v>
                </c:pt>
                <c:pt idx="80527">
                  <c:v>-209.40849999999998</c:v>
                </c:pt>
                <c:pt idx="80528">
                  <c:v>-209.40649999999997</c:v>
                </c:pt>
                <c:pt idx="80529">
                  <c:v>-209.40449999999998</c:v>
                </c:pt>
                <c:pt idx="80530">
                  <c:v>-209.40249999999997</c:v>
                </c:pt>
                <c:pt idx="80531">
                  <c:v>-209.40049999999997</c:v>
                </c:pt>
                <c:pt idx="80532">
                  <c:v>-209.39849999999998</c:v>
                </c:pt>
                <c:pt idx="80533">
                  <c:v>-209.39649999999997</c:v>
                </c:pt>
                <c:pt idx="80534">
                  <c:v>-209.39449999999997</c:v>
                </c:pt>
                <c:pt idx="80535">
                  <c:v>-209.39249999999998</c:v>
                </c:pt>
                <c:pt idx="80536">
                  <c:v>-209.39049999999997</c:v>
                </c:pt>
                <c:pt idx="80537">
                  <c:v>-209.38849999999996</c:v>
                </c:pt>
                <c:pt idx="80538">
                  <c:v>-209.38649999999998</c:v>
                </c:pt>
                <c:pt idx="80539">
                  <c:v>-209.38449999999997</c:v>
                </c:pt>
                <c:pt idx="80540">
                  <c:v>-209.38249999999996</c:v>
                </c:pt>
                <c:pt idx="80541">
                  <c:v>-209.38049999999998</c:v>
                </c:pt>
                <c:pt idx="80542">
                  <c:v>-209.37849999999997</c:v>
                </c:pt>
                <c:pt idx="80543">
                  <c:v>-209.37649999999996</c:v>
                </c:pt>
                <c:pt idx="80544">
                  <c:v>-209.37449999999998</c:v>
                </c:pt>
                <c:pt idx="80545">
                  <c:v>-209.37249999999997</c:v>
                </c:pt>
                <c:pt idx="80546">
                  <c:v>-209.37049999999996</c:v>
                </c:pt>
                <c:pt idx="80547">
                  <c:v>-209.36849999999998</c:v>
                </c:pt>
                <c:pt idx="80548">
                  <c:v>-209.36649999999997</c:v>
                </c:pt>
                <c:pt idx="80549">
                  <c:v>-209.36449999999996</c:v>
                </c:pt>
                <c:pt idx="80550">
                  <c:v>-209.36249999999998</c:v>
                </c:pt>
                <c:pt idx="80551">
                  <c:v>-209.36049999999997</c:v>
                </c:pt>
                <c:pt idx="80552">
                  <c:v>-209.35849999999996</c:v>
                </c:pt>
                <c:pt idx="80553">
                  <c:v>-209.35649999999998</c:v>
                </c:pt>
                <c:pt idx="80554">
                  <c:v>-209.35449999999997</c:v>
                </c:pt>
                <c:pt idx="80555">
                  <c:v>-209.35249999999996</c:v>
                </c:pt>
                <c:pt idx="80556">
                  <c:v>-209.35049999999998</c:v>
                </c:pt>
                <c:pt idx="80557">
                  <c:v>-209.34849999999997</c:v>
                </c:pt>
                <c:pt idx="80558">
                  <c:v>-209.34649999999996</c:v>
                </c:pt>
                <c:pt idx="80559">
                  <c:v>-209.34449999999998</c:v>
                </c:pt>
                <c:pt idx="80560">
                  <c:v>-209.34249999999997</c:v>
                </c:pt>
                <c:pt idx="80561">
                  <c:v>-209.34049999999996</c:v>
                </c:pt>
                <c:pt idx="80562">
                  <c:v>-209.33849999999998</c:v>
                </c:pt>
                <c:pt idx="80563">
                  <c:v>-209.33649999999997</c:v>
                </c:pt>
                <c:pt idx="80564">
                  <c:v>-209.33449999999999</c:v>
                </c:pt>
                <c:pt idx="80565">
                  <c:v>-209.33249999999998</c:v>
                </c:pt>
                <c:pt idx="80566">
                  <c:v>-209.33049999999997</c:v>
                </c:pt>
                <c:pt idx="80567">
                  <c:v>-209.32849999999999</c:v>
                </c:pt>
                <c:pt idx="80568">
                  <c:v>-209.32649999999998</c:v>
                </c:pt>
                <c:pt idx="80569">
                  <c:v>-209.32449999999997</c:v>
                </c:pt>
                <c:pt idx="80570">
                  <c:v>-209.32249999999999</c:v>
                </c:pt>
                <c:pt idx="80571">
                  <c:v>-209.32049999999998</c:v>
                </c:pt>
                <c:pt idx="80572">
                  <c:v>-209.31849999999997</c:v>
                </c:pt>
                <c:pt idx="80573">
                  <c:v>-209.31649999999999</c:v>
                </c:pt>
                <c:pt idx="80574">
                  <c:v>-209.31449999999998</c:v>
                </c:pt>
                <c:pt idx="80575">
                  <c:v>-209.31249999999997</c:v>
                </c:pt>
                <c:pt idx="80576">
                  <c:v>-209.31049999999999</c:v>
                </c:pt>
                <c:pt idx="80577">
                  <c:v>-209.30849999999998</c:v>
                </c:pt>
                <c:pt idx="80578">
                  <c:v>-209.30649999999997</c:v>
                </c:pt>
                <c:pt idx="80579">
                  <c:v>-209.30449999999999</c:v>
                </c:pt>
                <c:pt idx="80580">
                  <c:v>-209.30249999999998</c:v>
                </c:pt>
                <c:pt idx="80581">
                  <c:v>-209.30049999999997</c:v>
                </c:pt>
                <c:pt idx="80582">
                  <c:v>-209.29849999999999</c:v>
                </c:pt>
                <c:pt idx="80583">
                  <c:v>-209.29649999999998</c:v>
                </c:pt>
                <c:pt idx="80584">
                  <c:v>-209.29449999999997</c:v>
                </c:pt>
                <c:pt idx="80585">
                  <c:v>-209.29249999999999</c:v>
                </c:pt>
                <c:pt idx="80586">
                  <c:v>-209.29049999999998</c:v>
                </c:pt>
                <c:pt idx="80587">
                  <c:v>-209.28849999999997</c:v>
                </c:pt>
                <c:pt idx="80588">
                  <c:v>-209.28649999999999</c:v>
                </c:pt>
                <c:pt idx="80589">
                  <c:v>-209.28449999999998</c:v>
                </c:pt>
                <c:pt idx="80590">
                  <c:v>-209.28249999999997</c:v>
                </c:pt>
                <c:pt idx="80591">
                  <c:v>-209.28049999999999</c:v>
                </c:pt>
                <c:pt idx="80592">
                  <c:v>-209.27849999999998</c:v>
                </c:pt>
                <c:pt idx="80593">
                  <c:v>-209.27649999999997</c:v>
                </c:pt>
                <c:pt idx="80594">
                  <c:v>-209.27449999999999</c:v>
                </c:pt>
                <c:pt idx="80595">
                  <c:v>-209.27249999999998</c:v>
                </c:pt>
                <c:pt idx="80596">
                  <c:v>-209.27049999999997</c:v>
                </c:pt>
                <c:pt idx="80597">
                  <c:v>-209.26849999999999</c:v>
                </c:pt>
                <c:pt idx="80598">
                  <c:v>-209.26649999999998</c:v>
                </c:pt>
                <c:pt idx="80599">
                  <c:v>-209.26449999999997</c:v>
                </c:pt>
                <c:pt idx="80600">
                  <c:v>-209.26249999999999</c:v>
                </c:pt>
                <c:pt idx="80601">
                  <c:v>-209.26049999999998</c:v>
                </c:pt>
                <c:pt idx="80602">
                  <c:v>-209.25849999999997</c:v>
                </c:pt>
                <c:pt idx="80603">
                  <c:v>-209.25649999999999</c:v>
                </c:pt>
                <c:pt idx="80604">
                  <c:v>-209.25449999999998</c:v>
                </c:pt>
                <c:pt idx="80605">
                  <c:v>-209.25249999999997</c:v>
                </c:pt>
                <c:pt idx="80606">
                  <c:v>-209.25049999999999</c:v>
                </c:pt>
                <c:pt idx="80607">
                  <c:v>-209.24849999999998</c:v>
                </c:pt>
                <c:pt idx="80608">
                  <c:v>-209.24649999999997</c:v>
                </c:pt>
                <c:pt idx="80609">
                  <c:v>-209.24449999999999</c:v>
                </c:pt>
                <c:pt idx="80610">
                  <c:v>-209.24249999999998</c:v>
                </c:pt>
                <c:pt idx="80611">
                  <c:v>-209.24049999999997</c:v>
                </c:pt>
                <c:pt idx="80612">
                  <c:v>-209.23849999999999</c:v>
                </c:pt>
                <c:pt idx="80613">
                  <c:v>-209.23649999999998</c:v>
                </c:pt>
                <c:pt idx="80614">
                  <c:v>-209.23449999999997</c:v>
                </c:pt>
                <c:pt idx="80615">
                  <c:v>-209.23249999999999</c:v>
                </c:pt>
                <c:pt idx="80616">
                  <c:v>-209.23049999999998</c:v>
                </c:pt>
                <c:pt idx="80617">
                  <c:v>-209.22849999999997</c:v>
                </c:pt>
                <c:pt idx="80618">
                  <c:v>-209.22649999999999</c:v>
                </c:pt>
                <c:pt idx="80619">
                  <c:v>-209.22449999999998</c:v>
                </c:pt>
                <c:pt idx="80620">
                  <c:v>-209.22249999999997</c:v>
                </c:pt>
                <c:pt idx="80621">
                  <c:v>-209.22049999999999</c:v>
                </c:pt>
                <c:pt idx="80622">
                  <c:v>-209.21849999999998</c:v>
                </c:pt>
                <c:pt idx="80623">
                  <c:v>-209.21649999999997</c:v>
                </c:pt>
                <c:pt idx="80624">
                  <c:v>-209.21449999999999</c:v>
                </c:pt>
                <c:pt idx="80625">
                  <c:v>-209.21249999999998</c:v>
                </c:pt>
                <c:pt idx="80626">
                  <c:v>-209.21049999999997</c:v>
                </c:pt>
                <c:pt idx="80627">
                  <c:v>-209.20849999999999</c:v>
                </c:pt>
                <c:pt idx="80628">
                  <c:v>-209.20649999999998</c:v>
                </c:pt>
                <c:pt idx="80629">
                  <c:v>-209.20449999999997</c:v>
                </c:pt>
                <c:pt idx="80630">
                  <c:v>-209.20249999999999</c:v>
                </c:pt>
                <c:pt idx="80631">
                  <c:v>-209.20049999999998</c:v>
                </c:pt>
                <c:pt idx="80632">
                  <c:v>-209.19849999999997</c:v>
                </c:pt>
                <c:pt idx="80633">
                  <c:v>-209.19649999999999</c:v>
                </c:pt>
                <c:pt idx="80634">
                  <c:v>-209.19449999999998</c:v>
                </c:pt>
                <c:pt idx="80635">
                  <c:v>-209.19249999999997</c:v>
                </c:pt>
                <c:pt idx="80636">
                  <c:v>-209.19049999999999</c:v>
                </c:pt>
                <c:pt idx="80637">
                  <c:v>-209.18849999999998</c:v>
                </c:pt>
                <c:pt idx="80638">
                  <c:v>-209.18649999999997</c:v>
                </c:pt>
                <c:pt idx="80639">
                  <c:v>-209.18449999999999</c:v>
                </c:pt>
                <c:pt idx="80640">
                  <c:v>-209.18249999999998</c:v>
                </c:pt>
                <c:pt idx="80641">
                  <c:v>-209.18049999999997</c:v>
                </c:pt>
                <c:pt idx="80642">
                  <c:v>-209.17849999999999</c:v>
                </c:pt>
                <c:pt idx="80643">
                  <c:v>-209.17649999999998</c:v>
                </c:pt>
                <c:pt idx="80644">
                  <c:v>-209.17449999999997</c:v>
                </c:pt>
                <c:pt idx="80645">
                  <c:v>-209.17249999999999</c:v>
                </c:pt>
                <c:pt idx="80646">
                  <c:v>-209.17049999999998</c:v>
                </c:pt>
                <c:pt idx="80647">
                  <c:v>-209.16849999999997</c:v>
                </c:pt>
                <c:pt idx="80648">
                  <c:v>-209.16649999999998</c:v>
                </c:pt>
                <c:pt idx="80649">
                  <c:v>-209.16449999999998</c:v>
                </c:pt>
                <c:pt idx="80650">
                  <c:v>-209.16249999999997</c:v>
                </c:pt>
                <c:pt idx="80651">
                  <c:v>-209.16049999999998</c:v>
                </c:pt>
                <c:pt idx="80652">
                  <c:v>-209.15849999999998</c:v>
                </c:pt>
                <c:pt idx="80653">
                  <c:v>-209.15649999999997</c:v>
                </c:pt>
                <c:pt idx="80654">
                  <c:v>-209.15449999999998</c:v>
                </c:pt>
                <c:pt idx="80655">
                  <c:v>-209.15249999999997</c:v>
                </c:pt>
                <c:pt idx="80656">
                  <c:v>-209.15049999999997</c:v>
                </c:pt>
                <c:pt idx="80657">
                  <c:v>-209.14849999999998</c:v>
                </c:pt>
                <c:pt idx="80658">
                  <c:v>-209.14649999999997</c:v>
                </c:pt>
                <c:pt idx="80659">
                  <c:v>-209.14449999999997</c:v>
                </c:pt>
                <c:pt idx="80660">
                  <c:v>-209.14249999999998</c:v>
                </c:pt>
                <c:pt idx="80661">
                  <c:v>-209.14049999999997</c:v>
                </c:pt>
                <c:pt idx="80662">
                  <c:v>-209.13849999999996</c:v>
                </c:pt>
                <c:pt idx="80663">
                  <c:v>-209.13649999999998</c:v>
                </c:pt>
                <c:pt idx="80664">
                  <c:v>-209.13449999999997</c:v>
                </c:pt>
                <c:pt idx="80665">
                  <c:v>-209.13249999999996</c:v>
                </c:pt>
                <c:pt idx="80666">
                  <c:v>-209.13049999999998</c:v>
                </c:pt>
                <c:pt idx="80667">
                  <c:v>-209.12849999999997</c:v>
                </c:pt>
                <c:pt idx="80668">
                  <c:v>-209.12649999999996</c:v>
                </c:pt>
                <c:pt idx="80669">
                  <c:v>-209.12449999999998</c:v>
                </c:pt>
                <c:pt idx="80670">
                  <c:v>-209.12249999999997</c:v>
                </c:pt>
                <c:pt idx="80671">
                  <c:v>-209.12049999999996</c:v>
                </c:pt>
                <c:pt idx="80672">
                  <c:v>-209.11849999999998</c:v>
                </c:pt>
                <c:pt idx="80673">
                  <c:v>-209.11649999999997</c:v>
                </c:pt>
                <c:pt idx="80674">
                  <c:v>-209.11449999999996</c:v>
                </c:pt>
                <c:pt idx="80675">
                  <c:v>-209.11249999999998</c:v>
                </c:pt>
                <c:pt idx="80676">
                  <c:v>-209.11049999999997</c:v>
                </c:pt>
                <c:pt idx="80677">
                  <c:v>-209.10849999999996</c:v>
                </c:pt>
                <c:pt idx="80678">
                  <c:v>-209.10649999999998</c:v>
                </c:pt>
                <c:pt idx="80679">
                  <c:v>-209.10449999999997</c:v>
                </c:pt>
                <c:pt idx="80680">
                  <c:v>-209.10249999999996</c:v>
                </c:pt>
                <c:pt idx="80681">
                  <c:v>-209.10049999999998</c:v>
                </c:pt>
                <c:pt idx="80682">
                  <c:v>-209.09849999999997</c:v>
                </c:pt>
                <c:pt idx="80683">
                  <c:v>-209.09649999999996</c:v>
                </c:pt>
                <c:pt idx="80684">
                  <c:v>-209.09449999999998</c:v>
                </c:pt>
                <c:pt idx="80685">
                  <c:v>-209.09249999999997</c:v>
                </c:pt>
                <c:pt idx="80686">
                  <c:v>-209.09049999999996</c:v>
                </c:pt>
                <c:pt idx="80687">
                  <c:v>-209.08849999999998</c:v>
                </c:pt>
                <c:pt idx="80688">
                  <c:v>-209.08649999999997</c:v>
                </c:pt>
                <c:pt idx="80689">
                  <c:v>-209.08449999999999</c:v>
                </c:pt>
                <c:pt idx="80690">
                  <c:v>-209.08249999999998</c:v>
                </c:pt>
                <c:pt idx="80691">
                  <c:v>-209.08049999999997</c:v>
                </c:pt>
                <c:pt idx="80692">
                  <c:v>-209.07849999999999</c:v>
                </c:pt>
                <c:pt idx="80693">
                  <c:v>-209.07649999999998</c:v>
                </c:pt>
                <c:pt idx="80694">
                  <c:v>-209.07449999999997</c:v>
                </c:pt>
                <c:pt idx="80695">
                  <c:v>-209.07249999999999</c:v>
                </c:pt>
                <c:pt idx="80696">
                  <c:v>-209.07049999999998</c:v>
                </c:pt>
                <c:pt idx="80697">
                  <c:v>-209.06849999999997</c:v>
                </c:pt>
                <c:pt idx="80698">
                  <c:v>-209.06649999999999</c:v>
                </c:pt>
                <c:pt idx="80699">
                  <c:v>-209.06449999999998</c:v>
                </c:pt>
                <c:pt idx="80700">
                  <c:v>-209.06249999999997</c:v>
                </c:pt>
                <c:pt idx="80701">
                  <c:v>-209.06049999999999</c:v>
                </c:pt>
                <c:pt idx="80702">
                  <c:v>-209.05849999999998</c:v>
                </c:pt>
                <c:pt idx="80703">
                  <c:v>-209.05649999999997</c:v>
                </c:pt>
                <c:pt idx="80704">
                  <c:v>-209.05449999999999</c:v>
                </c:pt>
                <c:pt idx="80705">
                  <c:v>-209.05249999999998</c:v>
                </c:pt>
                <c:pt idx="80706">
                  <c:v>-209.05049999999997</c:v>
                </c:pt>
                <c:pt idx="80707">
                  <c:v>-209.04849999999999</c:v>
                </c:pt>
                <c:pt idx="80708">
                  <c:v>-209.04649999999998</c:v>
                </c:pt>
                <c:pt idx="80709">
                  <c:v>-209.04449999999997</c:v>
                </c:pt>
                <c:pt idx="80710">
                  <c:v>-209.04249999999999</c:v>
                </c:pt>
                <c:pt idx="80711">
                  <c:v>-209.04049999999998</c:v>
                </c:pt>
                <c:pt idx="80712">
                  <c:v>-209.03849999999997</c:v>
                </c:pt>
                <c:pt idx="80713">
                  <c:v>-209.03649999999999</c:v>
                </c:pt>
                <c:pt idx="80714">
                  <c:v>-209.03449999999998</c:v>
                </c:pt>
                <c:pt idx="80715">
                  <c:v>-209.03249999999997</c:v>
                </c:pt>
                <c:pt idx="80716">
                  <c:v>-209.03049999999999</c:v>
                </c:pt>
                <c:pt idx="80717">
                  <c:v>-209.02849999999998</c:v>
                </c:pt>
                <c:pt idx="80718">
                  <c:v>-209.02649999999997</c:v>
                </c:pt>
                <c:pt idx="80719">
                  <c:v>-209.02449999999999</c:v>
                </c:pt>
                <c:pt idx="80720">
                  <c:v>-209.02249999999998</c:v>
                </c:pt>
                <c:pt idx="80721">
                  <c:v>-209.02049999999997</c:v>
                </c:pt>
                <c:pt idx="80722">
                  <c:v>-209.01849999999999</c:v>
                </c:pt>
                <c:pt idx="80723">
                  <c:v>-209.01649999999998</c:v>
                </c:pt>
                <c:pt idx="80724">
                  <c:v>-209.01449999999997</c:v>
                </c:pt>
                <c:pt idx="80725">
                  <c:v>-209.01249999999999</c:v>
                </c:pt>
                <c:pt idx="80726">
                  <c:v>-209.01049999999998</c:v>
                </c:pt>
                <c:pt idx="80727">
                  <c:v>-209.00849999999997</c:v>
                </c:pt>
                <c:pt idx="80728">
                  <c:v>-209.00649999999999</c:v>
                </c:pt>
                <c:pt idx="80729">
                  <c:v>-209.00449999999998</c:v>
                </c:pt>
                <c:pt idx="80730">
                  <c:v>-209.00249999999997</c:v>
                </c:pt>
                <c:pt idx="80731">
                  <c:v>-209.00049999999999</c:v>
                </c:pt>
                <c:pt idx="80732">
                  <c:v>-208.99849999999998</c:v>
                </c:pt>
                <c:pt idx="80733">
                  <c:v>-208.99649999999997</c:v>
                </c:pt>
                <c:pt idx="80734">
                  <c:v>-208.99449999999999</c:v>
                </c:pt>
                <c:pt idx="80735">
                  <c:v>-208.99249999999998</c:v>
                </c:pt>
                <c:pt idx="80736">
                  <c:v>-208.99049999999997</c:v>
                </c:pt>
                <c:pt idx="80737">
                  <c:v>-208.98849999999999</c:v>
                </c:pt>
                <c:pt idx="80738">
                  <c:v>-208.98649999999998</c:v>
                </c:pt>
                <c:pt idx="80739">
                  <c:v>-208.98449999999997</c:v>
                </c:pt>
                <c:pt idx="80740">
                  <c:v>-208.98249999999999</c:v>
                </c:pt>
                <c:pt idx="80741">
                  <c:v>-208.98049999999998</c:v>
                </c:pt>
                <c:pt idx="80742">
                  <c:v>-208.97849999999997</c:v>
                </c:pt>
                <c:pt idx="80743">
                  <c:v>-208.97649999999999</c:v>
                </c:pt>
                <c:pt idx="80744">
                  <c:v>-208.97449999999998</c:v>
                </c:pt>
                <c:pt idx="80745">
                  <c:v>-208.97249999999997</c:v>
                </c:pt>
                <c:pt idx="80746">
                  <c:v>-208.97049999999999</c:v>
                </c:pt>
                <c:pt idx="80747">
                  <c:v>-208.96849999999998</c:v>
                </c:pt>
                <c:pt idx="80748">
                  <c:v>-208.96649999999997</c:v>
                </c:pt>
                <c:pt idx="80749">
                  <c:v>-208.96449999999999</c:v>
                </c:pt>
                <c:pt idx="80750">
                  <c:v>-208.96249999999998</c:v>
                </c:pt>
                <c:pt idx="80751">
                  <c:v>-208.96049999999997</c:v>
                </c:pt>
                <c:pt idx="80752">
                  <c:v>-208.95849999999999</c:v>
                </c:pt>
                <c:pt idx="80753">
                  <c:v>-208.95649999999998</c:v>
                </c:pt>
                <c:pt idx="80754">
                  <c:v>-208.95449999999997</c:v>
                </c:pt>
                <c:pt idx="80755">
                  <c:v>-208.95249999999999</c:v>
                </c:pt>
                <c:pt idx="80756">
                  <c:v>-208.95049999999998</c:v>
                </c:pt>
                <c:pt idx="80757">
                  <c:v>-208.94849999999997</c:v>
                </c:pt>
                <c:pt idx="80758">
                  <c:v>-208.94649999999999</c:v>
                </c:pt>
                <c:pt idx="80759">
                  <c:v>-208.94449999999998</c:v>
                </c:pt>
                <c:pt idx="80760">
                  <c:v>-208.94249999999997</c:v>
                </c:pt>
                <c:pt idx="80761">
                  <c:v>-208.94049999999999</c:v>
                </c:pt>
                <c:pt idx="80762">
                  <c:v>-208.93849999999998</c:v>
                </c:pt>
                <c:pt idx="80763">
                  <c:v>-208.93649999999997</c:v>
                </c:pt>
                <c:pt idx="80764">
                  <c:v>-208.93449999999999</c:v>
                </c:pt>
                <c:pt idx="80765">
                  <c:v>-208.93249999999998</c:v>
                </c:pt>
                <c:pt idx="80766">
                  <c:v>-208.93049999999997</c:v>
                </c:pt>
                <c:pt idx="80767">
                  <c:v>-208.92849999999999</c:v>
                </c:pt>
                <c:pt idx="80768">
                  <c:v>-208.92649999999998</c:v>
                </c:pt>
                <c:pt idx="80769">
                  <c:v>-208.92449999999997</c:v>
                </c:pt>
                <c:pt idx="80770">
                  <c:v>-208.92249999999999</c:v>
                </c:pt>
                <c:pt idx="80771">
                  <c:v>-208.92049999999998</c:v>
                </c:pt>
                <c:pt idx="80772">
                  <c:v>-208.91849999999997</c:v>
                </c:pt>
                <c:pt idx="80773">
                  <c:v>-208.91649999999998</c:v>
                </c:pt>
                <c:pt idx="80774">
                  <c:v>-208.91449999999998</c:v>
                </c:pt>
                <c:pt idx="80775">
                  <c:v>-208.91249999999997</c:v>
                </c:pt>
                <c:pt idx="80776">
                  <c:v>-208.91049999999998</c:v>
                </c:pt>
                <c:pt idx="80777">
                  <c:v>-208.90849999999998</c:v>
                </c:pt>
                <c:pt idx="80778">
                  <c:v>-208.90649999999997</c:v>
                </c:pt>
                <c:pt idx="80779">
                  <c:v>-208.90449999999998</c:v>
                </c:pt>
                <c:pt idx="80780">
                  <c:v>-208.90249999999997</c:v>
                </c:pt>
                <c:pt idx="80781">
                  <c:v>-208.90049999999997</c:v>
                </c:pt>
                <c:pt idx="80782">
                  <c:v>-208.89849999999998</c:v>
                </c:pt>
                <c:pt idx="80783">
                  <c:v>-208.89649999999997</c:v>
                </c:pt>
                <c:pt idx="80784">
                  <c:v>-208.89449999999997</c:v>
                </c:pt>
                <c:pt idx="80785">
                  <c:v>-208.89249999999998</c:v>
                </c:pt>
                <c:pt idx="80786">
                  <c:v>-208.89049999999997</c:v>
                </c:pt>
                <c:pt idx="80787">
                  <c:v>-208.88849999999996</c:v>
                </c:pt>
                <c:pt idx="80788">
                  <c:v>-208.88649999999998</c:v>
                </c:pt>
                <c:pt idx="80789">
                  <c:v>-208.88449999999997</c:v>
                </c:pt>
                <c:pt idx="80790">
                  <c:v>-208.88249999999996</c:v>
                </c:pt>
                <c:pt idx="80791">
                  <c:v>-208.88049999999998</c:v>
                </c:pt>
                <c:pt idx="80792">
                  <c:v>-208.87849999999997</c:v>
                </c:pt>
                <c:pt idx="80793">
                  <c:v>-208.87649999999996</c:v>
                </c:pt>
                <c:pt idx="80794">
                  <c:v>-208.87449999999998</c:v>
                </c:pt>
                <c:pt idx="80795">
                  <c:v>-208.87249999999997</c:v>
                </c:pt>
                <c:pt idx="80796">
                  <c:v>-208.87049999999996</c:v>
                </c:pt>
                <c:pt idx="80797">
                  <c:v>-208.86849999999998</c:v>
                </c:pt>
                <c:pt idx="80798">
                  <c:v>-208.86649999999997</c:v>
                </c:pt>
                <c:pt idx="80799">
                  <c:v>-208.86449999999996</c:v>
                </c:pt>
                <c:pt idx="80800">
                  <c:v>-208.86249999999998</c:v>
                </c:pt>
                <c:pt idx="80801">
                  <c:v>-208.86049999999997</c:v>
                </c:pt>
                <c:pt idx="80802">
                  <c:v>-208.85849999999996</c:v>
                </c:pt>
                <c:pt idx="80803">
                  <c:v>-208.85649999999998</c:v>
                </c:pt>
                <c:pt idx="80804">
                  <c:v>-208.85449999999997</c:v>
                </c:pt>
                <c:pt idx="80805">
                  <c:v>-208.85249999999996</c:v>
                </c:pt>
                <c:pt idx="80806">
                  <c:v>-208.85049999999998</c:v>
                </c:pt>
                <c:pt idx="80807">
                  <c:v>-208.84849999999997</c:v>
                </c:pt>
                <c:pt idx="80808">
                  <c:v>-208.84649999999996</c:v>
                </c:pt>
                <c:pt idx="80809">
                  <c:v>-208.84449999999998</c:v>
                </c:pt>
                <c:pt idx="80810">
                  <c:v>-208.84249999999997</c:v>
                </c:pt>
                <c:pt idx="80811">
                  <c:v>-208.84049999999996</c:v>
                </c:pt>
                <c:pt idx="80812">
                  <c:v>-208.83849999999998</c:v>
                </c:pt>
                <c:pt idx="80813">
                  <c:v>-208.83649999999997</c:v>
                </c:pt>
                <c:pt idx="80814">
                  <c:v>-208.83449999999999</c:v>
                </c:pt>
                <c:pt idx="80815">
                  <c:v>-208.83249999999998</c:v>
                </c:pt>
                <c:pt idx="80816">
                  <c:v>-208.83049999999997</c:v>
                </c:pt>
                <c:pt idx="80817">
                  <c:v>-208.82849999999999</c:v>
                </c:pt>
                <c:pt idx="80818">
                  <c:v>-208.82649999999998</c:v>
                </c:pt>
                <c:pt idx="80819">
                  <c:v>-208.82449999999997</c:v>
                </c:pt>
                <c:pt idx="80820">
                  <c:v>-208.82249999999999</c:v>
                </c:pt>
                <c:pt idx="80821">
                  <c:v>-208.82049999999998</c:v>
                </c:pt>
                <c:pt idx="80822">
                  <c:v>-208.81849999999997</c:v>
                </c:pt>
                <c:pt idx="80823">
                  <c:v>-208.81649999999999</c:v>
                </c:pt>
                <c:pt idx="80824">
                  <c:v>-208.81449999999998</c:v>
                </c:pt>
                <c:pt idx="80825">
                  <c:v>-208.81249999999997</c:v>
                </c:pt>
                <c:pt idx="80826">
                  <c:v>-208.81049999999999</c:v>
                </c:pt>
                <c:pt idx="80827">
                  <c:v>-208.80849999999998</c:v>
                </c:pt>
                <c:pt idx="80828">
                  <c:v>-208.80649999999997</c:v>
                </c:pt>
                <c:pt idx="80829">
                  <c:v>-208.80449999999999</c:v>
                </c:pt>
                <c:pt idx="80830">
                  <c:v>-208.80249999999998</c:v>
                </c:pt>
                <c:pt idx="80831">
                  <c:v>-208.80049999999997</c:v>
                </c:pt>
                <c:pt idx="80832">
                  <c:v>-208.79849999999999</c:v>
                </c:pt>
                <c:pt idx="80833">
                  <c:v>-208.79649999999998</c:v>
                </c:pt>
                <c:pt idx="80834">
                  <c:v>-208.79449999999997</c:v>
                </c:pt>
                <c:pt idx="80835">
                  <c:v>-208.79249999999999</c:v>
                </c:pt>
                <c:pt idx="80836">
                  <c:v>-208.79049999999998</c:v>
                </c:pt>
                <c:pt idx="80837">
                  <c:v>-208.78849999999997</c:v>
                </c:pt>
                <c:pt idx="80838">
                  <c:v>-208.78649999999999</c:v>
                </c:pt>
                <c:pt idx="80839">
                  <c:v>-208.78449999999998</c:v>
                </c:pt>
                <c:pt idx="80840">
                  <c:v>-208.78249999999997</c:v>
                </c:pt>
                <c:pt idx="80841">
                  <c:v>-208.78049999999999</c:v>
                </c:pt>
                <c:pt idx="80842">
                  <c:v>-208.77849999999998</c:v>
                </c:pt>
                <c:pt idx="80843">
                  <c:v>-208.77649999999997</c:v>
                </c:pt>
                <c:pt idx="80844">
                  <c:v>-208.77449999999999</c:v>
                </c:pt>
                <c:pt idx="80845">
                  <c:v>-208.77249999999998</c:v>
                </c:pt>
                <c:pt idx="80846">
                  <c:v>-208.77049999999997</c:v>
                </c:pt>
                <c:pt idx="80847">
                  <c:v>-208.76849999999999</c:v>
                </c:pt>
                <c:pt idx="80848">
                  <c:v>-208.76649999999998</c:v>
                </c:pt>
                <c:pt idx="80849">
                  <c:v>-208.76449999999997</c:v>
                </c:pt>
                <c:pt idx="80850">
                  <c:v>-208.76249999999999</c:v>
                </c:pt>
                <c:pt idx="80851">
                  <c:v>-208.76049999999998</c:v>
                </c:pt>
                <c:pt idx="80852">
                  <c:v>-208.75849999999997</c:v>
                </c:pt>
                <c:pt idx="80853">
                  <c:v>-208.75649999999999</c:v>
                </c:pt>
                <c:pt idx="80854">
                  <c:v>-208.75449999999998</c:v>
                </c:pt>
                <c:pt idx="80855">
                  <c:v>-208.75249999999997</c:v>
                </c:pt>
                <c:pt idx="80856">
                  <c:v>-208.75049999999999</c:v>
                </c:pt>
                <c:pt idx="80857">
                  <c:v>-208.74849999999998</c:v>
                </c:pt>
                <c:pt idx="80858">
                  <c:v>-208.74649999999997</c:v>
                </c:pt>
                <c:pt idx="80859">
                  <c:v>-208.74449999999999</c:v>
                </c:pt>
                <c:pt idx="80860">
                  <c:v>-208.74249999999998</c:v>
                </c:pt>
                <c:pt idx="80861">
                  <c:v>-208.74049999999997</c:v>
                </c:pt>
                <c:pt idx="80862">
                  <c:v>-208.73849999999999</c:v>
                </c:pt>
                <c:pt idx="80863">
                  <c:v>-208.73649999999998</c:v>
                </c:pt>
                <c:pt idx="80864">
                  <c:v>-208.73449999999997</c:v>
                </c:pt>
                <c:pt idx="80865">
                  <c:v>-208.73249999999999</c:v>
                </c:pt>
                <c:pt idx="80866">
                  <c:v>-208.73049999999998</c:v>
                </c:pt>
                <c:pt idx="80867">
                  <c:v>-208.72849999999997</c:v>
                </c:pt>
                <c:pt idx="80868">
                  <c:v>-208.72649999999999</c:v>
                </c:pt>
                <c:pt idx="80869">
                  <c:v>-208.72449999999998</c:v>
                </c:pt>
                <c:pt idx="80870">
                  <c:v>-208.72249999999997</c:v>
                </c:pt>
                <c:pt idx="80871">
                  <c:v>-208.72049999999999</c:v>
                </c:pt>
                <c:pt idx="80872">
                  <c:v>-208.71849999999998</c:v>
                </c:pt>
                <c:pt idx="80873">
                  <c:v>-208.71649999999997</c:v>
                </c:pt>
                <c:pt idx="80874">
                  <c:v>-208.71449999999999</c:v>
                </c:pt>
                <c:pt idx="80875">
                  <c:v>-208.71249999999998</c:v>
                </c:pt>
                <c:pt idx="80876">
                  <c:v>-208.71049999999997</c:v>
                </c:pt>
                <c:pt idx="80877">
                  <c:v>-208.70849999999999</c:v>
                </c:pt>
                <c:pt idx="80878">
                  <c:v>-208.70649999999998</c:v>
                </c:pt>
                <c:pt idx="80879">
                  <c:v>-208.70449999999997</c:v>
                </c:pt>
                <c:pt idx="80880">
                  <c:v>-208.70249999999999</c:v>
                </c:pt>
                <c:pt idx="80881">
                  <c:v>-208.70049999999998</c:v>
                </c:pt>
                <c:pt idx="80882">
                  <c:v>-208.69849999999997</c:v>
                </c:pt>
                <c:pt idx="80883">
                  <c:v>-208.69649999999999</c:v>
                </c:pt>
                <c:pt idx="80884">
                  <c:v>-208.69449999999998</c:v>
                </c:pt>
                <c:pt idx="80885">
                  <c:v>-208.69249999999997</c:v>
                </c:pt>
                <c:pt idx="80886">
                  <c:v>-208.69049999999999</c:v>
                </c:pt>
                <c:pt idx="80887">
                  <c:v>-208.68849999999998</c:v>
                </c:pt>
                <c:pt idx="80888">
                  <c:v>-208.68649999999997</c:v>
                </c:pt>
                <c:pt idx="80889">
                  <c:v>-208.68449999999999</c:v>
                </c:pt>
                <c:pt idx="80890">
                  <c:v>-208.68249999999998</c:v>
                </c:pt>
                <c:pt idx="80891">
                  <c:v>-208.68049999999997</c:v>
                </c:pt>
                <c:pt idx="80892">
                  <c:v>-208.67849999999999</c:v>
                </c:pt>
                <c:pt idx="80893">
                  <c:v>-208.67649999999998</c:v>
                </c:pt>
                <c:pt idx="80894">
                  <c:v>-208.67449999999997</c:v>
                </c:pt>
                <c:pt idx="80895">
                  <c:v>-208.67249999999999</c:v>
                </c:pt>
                <c:pt idx="80896">
                  <c:v>-208.67049999999998</c:v>
                </c:pt>
                <c:pt idx="80897">
                  <c:v>-208.66849999999997</c:v>
                </c:pt>
                <c:pt idx="80898">
                  <c:v>-208.66649999999998</c:v>
                </c:pt>
                <c:pt idx="80899">
                  <c:v>-208.66449999999998</c:v>
                </c:pt>
                <c:pt idx="80900">
                  <c:v>-208.66249999999997</c:v>
                </c:pt>
                <c:pt idx="80901">
                  <c:v>-208.66049999999998</c:v>
                </c:pt>
                <c:pt idx="80902">
                  <c:v>-208.65849999999998</c:v>
                </c:pt>
                <c:pt idx="80903">
                  <c:v>-208.65649999999997</c:v>
                </c:pt>
                <c:pt idx="80904">
                  <c:v>-208.65449999999998</c:v>
                </c:pt>
                <c:pt idx="80905">
                  <c:v>-208.65249999999997</c:v>
                </c:pt>
                <c:pt idx="80906">
                  <c:v>-208.65049999999997</c:v>
                </c:pt>
                <c:pt idx="80907">
                  <c:v>-208.64849999999998</c:v>
                </c:pt>
                <c:pt idx="80908">
                  <c:v>-208.64649999999997</c:v>
                </c:pt>
                <c:pt idx="80909">
                  <c:v>-208.64449999999997</c:v>
                </c:pt>
                <c:pt idx="80910">
                  <c:v>-208.64249999999998</c:v>
                </c:pt>
                <c:pt idx="80911">
                  <c:v>-208.64049999999997</c:v>
                </c:pt>
                <c:pt idx="80912">
                  <c:v>-208.63849999999996</c:v>
                </c:pt>
                <c:pt idx="80913">
                  <c:v>-208.63649999999998</c:v>
                </c:pt>
                <c:pt idx="80914">
                  <c:v>-208.63449999999997</c:v>
                </c:pt>
                <c:pt idx="80915">
                  <c:v>-208.63249999999996</c:v>
                </c:pt>
                <c:pt idx="80916">
                  <c:v>-208.63049999999998</c:v>
                </c:pt>
                <c:pt idx="80917">
                  <c:v>-208.62849999999997</c:v>
                </c:pt>
                <c:pt idx="80918">
                  <c:v>-208.62649999999996</c:v>
                </c:pt>
                <c:pt idx="80919">
                  <c:v>-208.62449999999998</c:v>
                </c:pt>
                <c:pt idx="80920">
                  <c:v>-208.62249999999997</c:v>
                </c:pt>
                <c:pt idx="80921">
                  <c:v>-208.62049999999996</c:v>
                </c:pt>
                <c:pt idx="80922">
                  <c:v>-208.61849999999998</c:v>
                </c:pt>
                <c:pt idx="80923">
                  <c:v>-208.61649999999997</c:v>
                </c:pt>
                <c:pt idx="80924">
                  <c:v>-208.61449999999996</c:v>
                </c:pt>
                <c:pt idx="80925">
                  <c:v>-208.61249999999998</c:v>
                </c:pt>
                <c:pt idx="80926">
                  <c:v>-208.61049999999997</c:v>
                </c:pt>
                <c:pt idx="80927">
                  <c:v>-208.60849999999996</c:v>
                </c:pt>
                <c:pt idx="80928">
                  <c:v>-208.60649999999998</c:v>
                </c:pt>
                <c:pt idx="80929">
                  <c:v>-208.60449999999997</c:v>
                </c:pt>
                <c:pt idx="80930">
                  <c:v>-208.60249999999996</c:v>
                </c:pt>
                <c:pt idx="80931">
                  <c:v>-208.60049999999998</c:v>
                </c:pt>
                <c:pt idx="80932">
                  <c:v>-208.59849999999997</c:v>
                </c:pt>
                <c:pt idx="80933">
                  <c:v>-208.59649999999996</c:v>
                </c:pt>
                <c:pt idx="80934">
                  <c:v>-208.59449999999998</c:v>
                </c:pt>
                <c:pt idx="80935">
                  <c:v>-208.59249999999997</c:v>
                </c:pt>
                <c:pt idx="80936">
                  <c:v>-208.59049999999996</c:v>
                </c:pt>
                <c:pt idx="80937">
                  <c:v>-208.58849999999998</c:v>
                </c:pt>
                <c:pt idx="80938">
                  <c:v>-208.58649999999997</c:v>
                </c:pt>
                <c:pt idx="80939">
                  <c:v>-208.58449999999999</c:v>
                </c:pt>
                <c:pt idx="80940">
                  <c:v>-208.58249999999998</c:v>
                </c:pt>
                <c:pt idx="80941">
                  <c:v>-208.58049999999997</c:v>
                </c:pt>
                <c:pt idx="80942">
                  <c:v>-208.57849999999999</c:v>
                </c:pt>
                <c:pt idx="80943">
                  <c:v>-208.57649999999998</c:v>
                </c:pt>
                <c:pt idx="80944">
                  <c:v>-208.57449999999997</c:v>
                </c:pt>
                <c:pt idx="80945">
                  <c:v>-208.57249999999999</c:v>
                </c:pt>
                <c:pt idx="80946">
                  <c:v>-208.57049999999998</c:v>
                </c:pt>
                <c:pt idx="80947">
                  <c:v>-208.56849999999997</c:v>
                </c:pt>
                <c:pt idx="80948">
                  <c:v>-208.56649999999999</c:v>
                </c:pt>
                <c:pt idx="80949">
                  <c:v>-208.56449999999998</c:v>
                </c:pt>
                <c:pt idx="80950">
                  <c:v>-208.56249999999997</c:v>
                </c:pt>
                <c:pt idx="80951">
                  <c:v>-208.56049999999999</c:v>
                </c:pt>
                <c:pt idx="80952">
                  <c:v>-208.55849999999998</c:v>
                </c:pt>
                <c:pt idx="80953">
                  <c:v>-208.55649999999997</c:v>
                </c:pt>
                <c:pt idx="80954">
                  <c:v>-208.55449999999999</c:v>
                </c:pt>
                <c:pt idx="80955">
                  <c:v>-208.55249999999998</c:v>
                </c:pt>
                <c:pt idx="80956">
                  <c:v>-208.55049999999997</c:v>
                </c:pt>
                <c:pt idx="80957">
                  <c:v>-208.54849999999999</c:v>
                </c:pt>
                <c:pt idx="80958">
                  <c:v>-208.54649999999998</c:v>
                </c:pt>
                <c:pt idx="80959">
                  <c:v>-208.54449999999997</c:v>
                </c:pt>
                <c:pt idx="80960">
                  <c:v>-208.54249999999999</c:v>
                </c:pt>
                <c:pt idx="80961">
                  <c:v>-208.54049999999998</c:v>
                </c:pt>
                <c:pt idx="80962">
                  <c:v>-208.53849999999997</c:v>
                </c:pt>
                <c:pt idx="80963">
                  <c:v>-208.53649999999999</c:v>
                </c:pt>
                <c:pt idx="80964">
                  <c:v>-208.53449999999998</c:v>
                </c:pt>
                <c:pt idx="80965">
                  <c:v>-208.53249999999997</c:v>
                </c:pt>
                <c:pt idx="80966">
                  <c:v>-208.53049999999999</c:v>
                </c:pt>
                <c:pt idx="80967">
                  <c:v>-208.52849999999998</c:v>
                </c:pt>
                <c:pt idx="80968">
                  <c:v>-208.52649999999997</c:v>
                </c:pt>
                <c:pt idx="80969">
                  <c:v>-208.52449999999999</c:v>
                </c:pt>
                <c:pt idx="80970">
                  <c:v>-208.52249999999998</c:v>
                </c:pt>
                <c:pt idx="80971">
                  <c:v>-208.52049999999997</c:v>
                </c:pt>
                <c:pt idx="80972">
                  <c:v>-208.51849999999999</c:v>
                </c:pt>
                <c:pt idx="80973">
                  <c:v>-208.51649999999998</c:v>
                </c:pt>
                <c:pt idx="80974">
                  <c:v>-208.51449999999997</c:v>
                </c:pt>
                <c:pt idx="80975">
                  <c:v>-208.51249999999999</c:v>
                </c:pt>
                <c:pt idx="80976">
                  <c:v>-208.51049999999998</c:v>
                </c:pt>
                <c:pt idx="80977">
                  <c:v>-208.50849999999997</c:v>
                </c:pt>
                <c:pt idx="80978">
                  <c:v>-208.50649999999999</c:v>
                </c:pt>
                <c:pt idx="80979">
                  <c:v>-208.50449999999998</c:v>
                </c:pt>
                <c:pt idx="80980">
                  <c:v>-208.50249999999997</c:v>
                </c:pt>
                <c:pt idx="80981">
                  <c:v>-208.50049999999999</c:v>
                </c:pt>
                <c:pt idx="80982">
                  <c:v>-208.49849999999998</c:v>
                </c:pt>
                <c:pt idx="80983">
                  <c:v>-208.49649999999997</c:v>
                </c:pt>
                <c:pt idx="80984">
                  <c:v>-208.49449999999999</c:v>
                </c:pt>
                <c:pt idx="80985">
                  <c:v>-208.49249999999998</c:v>
                </c:pt>
                <c:pt idx="80986">
                  <c:v>-208.49049999999997</c:v>
                </c:pt>
                <c:pt idx="80987">
                  <c:v>-208.48849999999999</c:v>
                </c:pt>
                <c:pt idx="80988">
                  <c:v>-208.48649999999998</c:v>
                </c:pt>
                <c:pt idx="80989">
                  <c:v>-208.48449999999997</c:v>
                </c:pt>
                <c:pt idx="80990">
                  <c:v>-208.48249999999999</c:v>
                </c:pt>
                <c:pt idx="80991">
                  <c:v>-208.48049999999998</c:v>
                </c:pt>
                <c:pt idx="80992">
                  <c:v>-208.47849999999997</c:v>
                </c:pt>
                <c:pt idx="80993">
                  <c:v>-208.47649999999999</c:v>
                </c:pt>
                <c:pt idx="80994">
                  <c:v>-208.47449999999998</c:v>
                </c:pt>
                <c:pt idx="80995">
                  <c:v>-208.47249999999997</c:v>
                </c:pt>
                <c:pt idx="80996">
                  <c:v>-208.47049999999999</c:v>
                </c:pt>
                <c:pt idx="80997">
                  <c:v>-208.46849999999998</c:v>
                </c:pt>
                <c:pt idx="80998">
                  <c:v>-208.46649999999997</c:v>
                </c:pt>
                <c:pt idx="80999">
                  <c:v>-208.46449999999999</c:v>
                </c:pt>
                <c:pt idx="81000">
                  <c:v>-208.46249999999998</c:v>
                </c:pt>
                <c:pt idx="81001">
                  <c:v>-208.46049999999997</c:v>
                </c:pt>
                <c:pt idx="81002">
                  <c:v>-208.45849999999999</c:v>
                </c:pt>
                <c:pt idx="81003">
                  <c:v>-208.45649999999998</c:v>
                </c:pt>
                <c:pt idx="81004">
                  <c:v>-208.45449999999997</c:v>
                </c:pt>
                <c:pt idx="81005">
                  <c:v>-208.45249999999999</c:v>
                </c:pt>
                <c:pt idx="81006">
                  <c:v>-208.45049999999998</c:v>
                </c:pt>
                <c:pt idx="81007">
                  <c:v>-208.44849999999997</c:v>
                </c:pt>
                <c:pt idx="81008">
                  <c:v>-208.44649999999999</c:v>
                </c:pt>
                <c:pt idx="81009">
                  <c:v>-208.44449999999998</c:v>
                </c:pt>
                <c:pt idx="81010">
                  <c:v>-208.44249999999997</c:v>
                </c:pt>
                <c:pt idx="81011">
                  <c:v>-208.44049999999999</c:v>
                </c:pt>
                <c:pt idx="81012">
                  <c:v>-208.43849999999998</c:v>
                </c:pt>
                <c:pt idx="81013">
                  <c:v>-208.43649999999997</c:v>
                </c:pt>
                <c:pt idx="81014">
                  <c:v>-208.43449999999999</c:v>
                </c:pt>
                <c:pt idx="81015">
                  <c:v>-208.43249999999998</c:v>
                </c:pt>
                <c:pt idx="81016">
                  <c:v>-208.43049999999997</c:v>
                </c:pt>
                <c:pt idx="81017">
                  <c:v>-208.42849999999999</c:v>
                </c:pt>
                <c:pt idx="81018">
                  <c:v>-208.42649999999998</c:v>
                </c:pt>
                <c:pt idx="81019">
                  <c:v>-208.42449999999997</c:v>
                </c:pt>
                <c:pt idx="81020">
                  <c:v>-208.42249999999999</c:v>
                </c:pt>
                <c:pt idx="81021">
                  <c:v>-208.42049999999998</c:v>
                </c:pt>
                <c:pt idx="81022">
                  <c:v>-208.41849999999997</c:v>
                </c:pt>
                <c:pt idx="81023">
                  <c:v>-208.41649999999998</c:v>
                </c:pt>
                <c:pt idx="81024">
                  <c:v>-208.41449999999998</c:v>
                </c:pt>
                <c:pt idx="81025">
                  <c:v>-208.41249999999997</c:v>
                </c:pt>
                <c:pt idx="81026">
                  <c:v>-208.41049999999998</c:v>
                </c:pt>
                <c:pt idx="81027">
                  <c:v>-208.40849999999998</c:v>
                </c:pt>
                <c:pt idx="81028">
                  <c:v>-208.40649999999997</c:v>
                </c:pt>
                <c:pt idx="81029">
                  <c:v>-208.40449999999998</c:v>
                </c:pt>
                <c:pt idx="81030">
                  <c:v>-208.40249999999997</c:v>
                </c:pt>
                <c:pt idx="81031">
                  <c:v>-208.40049999999997</c:v>
                </c:pt>
                <c:pt idx="81032">
                  <c:v>-208.39849999999998</c:v>
                </c:pt>
                <c:pt idx="81033">
                  <c:v>-208.39649999999997</c:v>
                </c:pt>
                <c:pt idx="81034">
                  <c:v>-208.39449999999997</c:v>
                </c:pt>
                <c:pt idx="81035">
                  <c:v>-208.39249999999998</c:v>
                </c:pt>
                <c:pt idx="81036">
                  <c:v>-208.39049999999997</c:v>
                </c:pt>
                <c:pt idx="81037">
                  <c:v>-208.38849999999996</c:v>
                </c:pt>
                <c:pt idx="81038">
                  <c:v>-208.38649999999998</c:v>
                </c:pt>
                <c:pt idx="81039">
                  <c:v>-208.38449999999997</c:v>
                </c:pt>
                <c:pt idx="81040">
                  <c:v>-208.38249999999996</c:v>
                </c:pt>
                <c:pt idx="81041">
                  <c:v>-208.38049999999998</c:v>
                </c:pt>
                <c:pt idx="81042">
                  <c:v>-208.37849999999997</c:v>
                </c:pt>
                <c:pt idx="81043">
                  <c:v>-208.37649999999996</c:v>
                </c:pt>
                <c:pt idx="81044">
                  <c:v>-208.37449999999998</c:v>
                </c:pt>
                <c:pt idx="81045">
                  <c:v>-208.37249999999997</c:v>
                </c:pt>
                <c:pt idx="81046">
                  <c:v>-208.37049999999996</c:v>
                </c:pt>
                <c:pt idx="81047">
                  <c:v>-208.36849999999998</c:v>
                </c:pt>
                <c:pt idx="81048">
                  <c:v>-208.36649999999997</c:v>
                </c:pt>
                <c:pt idx="81049">
                  <c:v>-208.36449999999996</c:v>
                </c:pt>
                <c:pt idx="81050">
                  <c:v>-208.36249999999998</c:v>
                </c:pt>
                <c:pt idx="81051">
                  <c:v>-208.36049999999997</c:v>
                </c:pt>
                <c:pt idx="81052">
                  <c:v>-208.35849999999996</c:v>
                </c:pt>
                <c:pt idx="81053">
                  <c:v>-208.35649999999998</c:v>
                </c:pt>
                <c:pt idx="81054">
                  <c:v>-208.35449999999997</c:v>
                </c:pt>
                <c:pt idx="81055">
                  <c:v>-208.35249999999996</c:v>
                </c:pt>
                <c:pt idx="81056">
                  <c:v>-208.35049999999998</c:v>
                </c:pt>
                <c:pt idx="81057">
                  <c:v>-208.34849999999997</c:v>
                </c:pt>
                <c:pt idx="81058">
                  <c:v>-208.34649999999996</c:v>
                </c:pt>
                <c:pt idx="81059">
                  <c:v>-208.34449999999998</c:v>
                </c:pt>
                <c:pt idx="81060">
                  <c:v>-208.34249999999997</c:v>
                </c:pt>
                <c:pt idx="81061">
                  <c:v>-208.34049999999996</c:v>
                </c:pt>
                <c:pt idx="81062">
                  <c:v>-208.33849999999998</c:v>
                </c:pt>
                <c:pt idx="81063">
                  <c:v>-208.33649999999997</c:v>
                </c:pt>
                <c:pt idx="81064">
                  <c:v>-208.33449999999999</c:v>
                </c:pt>
                <c:pt idx="81065">
                  <c:v>-208.33249999999998</c:v>
                </c:pt>
                <c:pt idx="81066">
                  <c:v>-208.33049999999997</c:v>
                </c:pt>
                <c:pt idx="81067">
                  <c:v>-208.32849999999999</c:v>
                </c:pt>
                <c:pt idx="81068">
                  <c:v>-208.32649999999998</c:v>
                </c:pt>
                <c:pt idx="81069">
                  <c:v>-208.32449999999997</c:v>
                </c:pt>
                <c:pt idx="81070">
                  <c:v>-208.32249999999999</c:v>
                </c:pt>
                <c:pt idx="81071">
                  <c:v>-208.32049999999998</c:v>
                </c:pt>
                <c:pt idx="81072">
                  <c:v>-208.31849999999997</c:v>
                </c:pt>
                <c:pt idx="81073">
                  <c:v>-208.31649999999999</c:v>
                </c:pt>
                <c:pt idx="81074">
                  <c:v>-208.31449999999998</c:v>
                </c:pt>
                <c:pt idx="81075">
                  <c:v>-208.31249999999997</c:v>
                </c:pt>
                <c:pt idx="81076">
                  <c:v>-208.31049999999999</c:v>
                </c:pt>
                <c:pt idx="81077">
                  <c:v>-208.30849999999998</c:v>
                </c:pt>
                <c:pt idx="81078">
                  <c:v>-208.30649999999997</c:v>
                </c:pt>
                <c:pt idx="81079">
                  <c:v>-208.30449999999999</c:v>
                </c:pt>
                <c:pt idx="81080">
                  <c:v>-208.30249999999998</c:v>
                </c:pt>
                <c:pt idx="81081">
                  <c:v>-208.30049999999997</c:v>
                </c:pt>
                <c:pt idx="81082">
                  <c:v>-208.29849999999999</c:v>
                </c:pt>
                <c:pt idx="81083">
                  <c:v>-208.29649999999998</c:v>
                </c:pt>
                <c:pt idx="81084">
                  <c:v>-208.29449999999997</c:v>
                </c:pt>
                <c:pt idx="81085">
                  <c:v>-208.29249999999999</c:v>
                </c:pt>
                <c:pt idx="81086">
                  <c:v>-208.29049999999998</c:v>
                </c:pt>
                <c:pt idx="81087">
                  <c:v>-208.28849999999997</c:v>
                </c:pt>
                <c:pt idx="81088">
                  <c:v>-208.28649999999999</c:v>
                </c:pt>
                <c:pt idx="81089">
                  <c:v>-208.28449999999998</c:v>
                </c:pt>
                <c:pt idx="81090">
                  <c:v>-208.28249999999997</c:v>
                </c:pt>
                <c:pt idx="81091">
                  <c:v>-208.28049999999999</c:v>
                </c:pt>
                <c:pt idx="81092">
                  <c:v>-208.27849999999998</c:v>
                </c:pt>
                <c:pt idx="81093">
                  <c:v>-208.27649999999997</c:v>
                </c:pt>
                <c:pt idx="81094">
                  <c:v>-208.27449999999999</c:v>
                </c:pt>
                <c:pt idx="81095">
                  <c:v>-208.27249999999998</c:v>
                </c:pt>
                <c:pt idx="81096">
                  <c:v>-208.27049999999997</c:v>
                </c:pt>
                <c:pt idx="81097">
                  <c:v>-208.26849999999999</c:v>
                </c:pt>
                <c:pt idx="81098">
                  <c:v>-208.26649999999998</c:v>
                </c:pt>
                <c:pt idx="81099">
                  <c:v>-208.26449999999997</c:v>
                </c:pt>
                <c:pt idx="81100">
                  <c:v>-208.26249999999999</c:v>
                </c:pt>
                <c:pt idx="81101">
                  <c:v>-208.26049999999998</c:v>
                </c:pt>
                <c:pt idx="81102">
                  <c:v>-208.25849999999997</c:v>
                </c:pt>
                <c:pt idx="81103">
                  <c:v>-208.25649999999999</c:v>
                </c:pt>
                <c:pt idx="81104">
                  <c:v>-208.25449999999998</c:v>
                </c:pt>
                <c:pt idx="81105">
                  <c:v>-208.25249999999997</c:v>
                </c:pt>
                <c:pt idx="81106">
                  <c:v>-208.25049999999999</c:v>
                </c:pt>
                <c:pt idx="81107">
                  <c:v>-208.24849999999998</c:v>
                </c:pt>
                <c:pt idx="81108">
                  <c:v>-208.24649999999997</c:v>
                </c:pt>
                <c:pt idx="81109">
                  <c:v>-208.24449999999999</c:v>
                </c:pt>
                <c:pt idx="81110">
                  <c:v>-208.24249999999998</c:v>
                </c:pt>
                <c:pt idx="81111">
                  <c:v>-208.24049999999997</c:v>
                </c:pt>
                <c:pt idx="81112">
                  <c:v>-208.23849999999999</c:v>
                </c:pt>
                <c:pt idx="81113">
                  <c:v>-208.23649999999998</c:v>
                </c:pt>
                <c:pt idx="81114">
                  <c:v>-208.23449999999997</c:v>
                </c:pt>
                <c:pt idx="81115">
                  <c:v>-208.23249999999999</c:v>
                </c:pt>
                <c:pt idx="81116">
                  <c:v>-208.23049999999998</c:v>
                </c:pt>
                <c:pt idx="81117">
                  <c:v>-208.22849999999997</c:v>
                </c:pt>
                <c:pt idx="81118">
                  <c:v>-208.22649999999999</c:v>
                </c:pt>
                <c:pt idx="81119">
                  <c:v>-208.22449999999998</c:v>
                </c:pt>
                <c:pt idx="81120">
                  <c:v>-208.22249999999997</c:v>
                </c:pt>
                <c:pt idx="81121">
                  <c:v>-208.22049999999999</c:v>
                </c:pt>
                <c:pt idx="81122">
                  <c:v>-208.21849999999998</c:v>
                </c:pt>
                <c:pt idx="81123">
                  <c:v>-208.21649999999997</c:v>
                </c:pt>
                <c:pt idx="81124">
                  <c:v>-208.21449999999999</c:v>
                </c:pt>
                <c:pt idx="81125">
                  <c:v>-208.21249999999998</c:v>
                </c:pt>
                <c:pt idx="81126">
                  <c:v>-208.21049999999997</c:v>
                </c:pt>
                <c:pt idx="81127">
                  <c:v>-208.20849999999999</c:v>
                </c:pt>
                <c:pt idx="81128">
                  <c:v>-208.20649999999998</c:v>
                </c:pt>
                <c:pt idx="81129">
                  <c:v>-208.20449999999997</c:v>
                </c:pt>
                <c:pt idx="81130">
                  <c:v>-208.20249999999999</c:v>
                </c:pt>
                <c:pt idx="81131">
                  <c:v>-208.20049999999998</c:v>
                </c:pt>
                <c:pt idx="81132">
                  <c:v>-208.19849999999997</c:v>
                </c:pt>
                <c:pt idx="81133">
                  <c:v>-208.19649999999999</c:v>
                </c:pt>
                <c:pt idx="81134">
                  <c:v>-208.19449999999998</c:v>
                </c:pt>
                <c:pt idx="81135">
                  <c:v>-208.19249999999997</c:v>
                </c:pt>
                <c:pt idx="81136">
                  <c:v>-208.19049999999999</c:v>
                </c:pt>
                <c:pt idx="81137">
                  <c:v>-208.18849999999998</c:v>
                </c:pt>
                <c:pt idx="81138">
                  <c:v>-208.18649999999997</c:v>
                </c:pt>
                <c:pt idx="81139">
                  <c:v>-208.18449999999999</c:v>
                </c:pt>
                <c:pt idx="81140">
                  <c:v>-208.18249999999998</c:v>
                </c:pt>
                <c:pt idx="81141">
                  <c:v>-208.18049999999997</c:v>
                </c:pt>
                <c:pt idx="81142">
                  <c:v>-208.17849999999999</c:v>
                </c:pt>
                <c:pt idx="81143">
                  <c:v>-208.17649999999998</c:v>
                </c:pt>
                <c:pt idx="81144">
                  <c:v>-208.17449999999997</c:v>
                </c:pt>
                <c:pt idx="81145">
                  <c:v>-208.17249999999999</c:v>
                </c:pt>
                <c:pt idx="81146">
                  <c:v>-208.17049999999998</c:v>
                </c:pt>
                <c:pt idx="81147">
                  <c:v>-208.16849999999997</c:v>
                </c:pt>
                <c:pt idx="81148">
                  <c:v>-208.16649999999998</c:v>
                </c:pt>
                <c:pt idx="81149">
                  <c:v>-208.16449999999998</c:v>
                </c:pt>
                <c:pt idx="81150">
                  <c:v>-208.16249999999997</c:v>
                </c:pt>
                <c:pt idx="81151">
                  <c:v>-208.16049999999998</c:v>
                </c:pt>
                <c:pt idx="81152">
                  <c:v>-208.15849999999998</c:v>
                </c:pt>
                <c:pt idx="81153">
                  <c:v>-208.15649999999997</c:v>
                </c:pt>
                <c:pt idx="81154">
                  <c:v>-208.15449999999998</c:v>
                </c:pt>
                <c:pt idx="81155">
                  <c:v>-208.15249999999997</c:v>
                </c:pt>
                <c:pt idx="81156">
                  <c:v>-208.15049999999997</c:v>
                </c:pt>
                <c:pt idx="81157">
                  <c:v>-208.14849999999998</c:v>
                </c:pt>
                <c:pt idx="81158">
                  <c:v>-208.14649999999997</c:v>
                </c:pt>
                <c:pt idx="81159">
                  <c:v>-208.14449999999997</c:v>
                </c:pt>
                <c:pt idx="81160">
                  <c:v>-208.14249999999998</c:v>
                </c:pt>
                <c:pt idx="81161">
                  <c:v>-208.14049999999997</c:v>
                </c:pt>
                <c:pt idx="81162">
                  <c:v>-208.13849999999996</c:v>
                </c:pt>
                <c:pt idx="81163">
                  <c:v>-208.13649999999998</c:v>
                </c:pt>
                <c:pt idx="81164">
                  <c:v>-208.13449999999997</c:v>
                </c:pt>
                <c:pt idx="81165">
                  <c:v>-208.13249999999996</c:v>
                </c:pt>
                <c:pt idx="81166">
                  <c:v>-208.13049999999998</c:v>
                </c:pt>
                <c:pt idx="81167">
                  <c:v>-208.12849999999997</c:v>
                </c:pt>
                <c:pt idx="81168">
                  <c:v>-208.12649999999996</c:v>
                </c:pt>
                <c:pt idx="81169">
                  <c:v>-208.12449999999998</c:v>
                </c:pt>
                <c:pt idx="81170">
                  <c:v>-208.12249999999997</c:v>
                </c:pt>
                <c:pt idx="81171">
                  <c:v>-208.12049999999996</c:v>
                </c:pt>
                <c:pt idx="81172">
                  <c:v>-208.11849999999998</c:v>
                </c:pt>
                <c:pt idx="81173">
                  <c:v>-208.11649999999997</c:v>
                </c:pt>
                <c:pt idx="81174">
                  <c:v>-208.11449999999996</c:v>
                </c:pt>
                <c:pt idx="81175">
                  <c:v>-208.11249999999998</c:v>
                </c:pt>
                <c:pt idx="81176">
                  <c:v>-208.11049999999997</c:v>
                </c:pt>
                <c:pt idx="81177">
                  <c:v>-208.10849999999996</c:v>
                </c:pt>
                <c:pt idx="81178">
                  <c:v>-208.10649999999998</c:v>
                </c:pt>
                <c:pt idx="81179">
                  <c:v>-208.10449999999997</c:v>
                </c:pt>
                <c:pt idx="81180">
                  <c:v>-208.10249999999996</c:v>
                </c:pt>
                <c:pt idx="81181">
                  <c:v>-208.10049999999998</c:v>
                </c:pt>
                <c:pt idx="81182">
                  <c:v>-208.09849999999997</c:v>
                </c:pt>
                <c:pt idx="81183">
                  <c:v>-208.09649999999996</c:v>
                </c:pt>
                <c:pt idx="81184">
                  <c:v>-208.09449999999998</c:v>
                </c:pt>
                <c:pt idx="81185">
                  <c:v>-208.09249999999997</c:v>
                </c:pt>
                <c:pt idx="81186">
                  <c:v>-208.09049999999996</c:v>
                </c:pt>
                <c:pt idx="81187">
                  <c:v>-208.08849999999998</c:v>
                </c:pt>
                <c:pt idx="81188">
                  <c:v>-208.08649999999997</c:v>
                </c:pt>
                <c:pt idx="81189">
                  <c:v>-208.08449999999999</c:v>
                </c:pt>
                <c:pt idx="81190">
                  <c:v>-208.08249999999998</c:v>
                </c:pt>
                <c:pt idx="81191">
                  <c:v>-208.08049999999997</c:v>
                </c:pt>
                <c:pt idx="81192">
                  <c:v>-208.07849999999999</c:v>
                </c:pt>
                <c:pt idx="81193">
                  <c:v>-208.07649999999998</c:v>
                </c:pt>
                <c:pt idx="81194">
                  <c:v>-208.07449999999997</c:v>
                </c:pt>
                <c:pt idx="81195">
                  <c:v>-208.07249999999999</c:v>
                </c:pt>
                <c:pt idx="81196">
                  <c:v>-208.07049999999998</c:v>
                </c:pt>
                <c:pt idx="81197">
                  <c:v>-208.06849999999997</c:v>
                </c:pt>
                <c:pt idx="81198">
                  <c:v>-208.06649999999999</c:v>
                </c:pt>
                <c:pt idx="81199">
                  <c:v>-208.06449999999998</c:v>
                </c:pt>
                <c:pt idx="81200">
                  <c:v>-208.06249999999997</c:v>
                </c:pt>
                <c:pt idx="81201">
                  <c:v>-208.06049999999999</c:v>
                </c:pt>
                <c:pt idx="81202">
                  <c:v>-208.05849999999998</c:v>
                </c:pt>
                <c:pt idx="81203">
                  <c:v>-208.05649999999997</c:v>
                </c:pt>
                <c:pt idx="81204">
                  <c:v>-208.05449999999999</c:v>
                </c:pt>
                <c:pt idx="81205">
                  <c:v>-208.05249999999998</c:v>
                </c:pt>
                <c:pt idx="81206">
                  <c:v>-208.05049999999997</c:v>
                </c:pt>
                <c:pt idx="81207">
                  <c:v>-208.04849999999999</c:v>
                </c:pt>
                <c:pt idx="81208">
                  <c:v>-208.04649999999998</c:v>
                </c:pt>
                <c:pt idx="81209">
                  <c:v>-208.04449999999997</c:v>
                </c:pt>
                <c:pt idx="81210">
                  <c:v>-208.04249999999999</c:v>
                </c:pt>
                <c:pt idx="81211">
                  <c:v>-208.04049999999998</c:v>
                </c:pt>
                <c:pt idx="81212">
                  <c:v>-208.03849999999997</c:v>
                </c:pt>
                <c:pt idx="81213">
                  <c:v>-208.03649999999999</c:v>
                </c:pt>
                <c:pt idx="81214">
                  <c:v>-208.03449999999998</c:v>
                </c:pt>
                <c:pt idx="81215">
                  <c:v>-208.03249999999997</c:v>
                </c:pt>
                <c:pt idx="81216">
                  <c:v>-208.03049999999999</c:v>
                </c:pt>
                <c:pt idx="81217">
                  <c:v>-208.02849999999998</c:v>
                </c:pt>
                <c:pt idx="81218">
                  <c:v>-208.02649999999997</c:v>
                </c:pt>
                <c:pt idx="81219">
                  <c:v>-208.02449999999999</c:v>
                </c:pt>
                <c:pt idx="81220">
                  <c:v>-208.02249999999998</c:v>
                </c:pt>
                <c:pt idx="81221">
                  <c:v>-208.02049999999997</c:v>
                </c:pt>
                <c:pt idx="81222">
                  <c:v>-208.01849999999999</c:v>
                </c:pt>
                <c:pt idx="81223">
                  <c:v>-208.01649999999998</c:v>
                </c:pt>
                <c:pt idx="81224">
                  <c:v>-208.01449999999997</c:v>
                </c:pt>
                <c:pt idx="81225">
                  <c:v>-208.01249999999999</c:v>
                </c:pt>
                <c:pt idx="81226">
                  <c:v>-208.01049999999998</c:v>
                </c:pt>
                <c:pt idx="81227">
                  <c:v>-208.00849999999997</c:v>
                </c:pt>
                <c:pt idx="81228">
                  <c:v>-208.00649999999999</c:v>
                </c:pt>
                <c:pt idx="81229">
                  <c:v>-208.00449999999998</c:v>
                </c:pt>
                <c:pt idx="81230">
                  <c:v>-208.00249999999997</c:v>
                </c:pt>
                <c:pt idx="81231">
                  <c:v>-208.00049999999999</c:v>
                </c:pt>
                <c:pt idx="81232">
                  <c:v>-207.99849999999998</c:v>
                </c:pt>
                <c:pt idx="81233">
                  <c:v>-207.99649999999997</c:v>
                </c:pt>
                <c:pt idx="81234">
                  <c:v>-207.99449999999999</c:v>
                </c:pt>
                <c:pt idx="81235">
                  <c:v>-207.99249999999998</c:v>
                </c:pt>
                <c:pt idx="81236">
                  <c:v>-207.99049999999997</c:v>
                </c:pt>
                <c:pt idx="81237">
                  <c:v>-207.98849999999999</c:v>
                </c:pt>
                <c:pt idx="81238">
                  <c:v>-207.98649999999998</c:v>
                </c:pt>
                <c:pt idx="81239">
                  <c:v>-207.98449999999997</c:v>
                </c:pt>
                <c:pt idx="81240">
                  <c:v>-207.98249999999999</c:v>
                </c:pt>
                <c:pt idx="81241">
                  <c:v>-207.98049999999998</c:v>
                </c:pt>
                <c:pt idx="81242">
                  <c:v>-207.97849999999997</c:v>
                </c:pt>
                <c:pt idx="81243">
                  <c:v>-207.97649999999999</c:v>
                </c:pt>
                <c:pt idx="81244">
                  <c:v>-207.97449999999998</c:v>
                </c:pt>
                <c:pt idx="81245">
                  <c:v>-207.97249999999997</c:v>
                </c:pt>
                <c:pt idx="81246">
                  <c:v>-207.97049999999999</c:v>
                </c:pt>
                <c:pt idx="81247">
                  <c:v>-207.96849999999998</c:v>
                </c:pt>
                <c:pt idx="81248">
                  <c:v>-207.96649999999997</c:v>
                </c:pt>
                <c:pt idx="81249">
                  <c:v>-207.96449999999999</c:v>
                </c:pt>
                <c:pt idx="81250">
                  <c:v>-207.96249999999998</c:v>
                </c:pt>
                <c:pt idx="81251">
                  <c:v>-207.96049999999997</c:v>
                </c:pt>
                <c:pt idx="81252">
                  <c:v>-207.95849999999999</c:v>
                </c:pt>
                <c:pt idx="81253">
                  <c:v>-207.95649999999998</c:v>
                </c:pt>
                <c:pt idx="81254">
                  <c:v>-207.95449999999997</c:v>
                </c:pt>
                <c:pt idx="81255">
                  <c:v>-207.95249999999999</c:v>
                </c:pt>
                <c:pt idx="81256">
                  <c:v>-207.95049999999998</c:v>
                </c:pt>
                <c:pt idx="81257">
                  <c:v>-207.94849999999997</c:v>
                </c:pt>
                <c:pt idx="81258">
                  <c:v>-207.94649999999999</c:v>
                </c:pt>
                <c:pt idx="81259">
                  <c:v>-207.94449999999998</c:v>
                </c:pt>
                <c:pt idx="81260">
                  <c:v>-207.94249999999997</c:v>
                </c:pt>
                <c:pt idx="81261">
                  <c:v>-207.94049999999999</c:v>
                </c:pt>
                <c:pt idx="81262">
                  <c:v>-207.93849999999998</c:v>
                </c:pt>
                <c:pt idx="81263">
                  <c:v>-207.93649999999997</c:v>
                </c:pt>
                <c:pt idx="81264">
                  <c:v>-207.93449999999999</c:v>
                </c:pt>
                <c:pt idx="81265">
                  <c:v>-207.93249999999998</c:v>
                </c:pt>
                <c:pt idx="81266">
                  <c:v>-207.93049999999997</c:v>
                </c:pt>
                <c:pt idx="81267">
                  <c:v>-207.92849999999999</c:v>
                </c:pt>
                <c:pt idx="81268">
                  <c:v>-207.92649999999998</c:v>
                </c:pt>
                <c:pt idx="81269">
                  <c:v>-207.92449999999997</c:v>
                </c:pt>
                <c:pt idx="81270">
                  <c:v>-207.92249999999999</c:v>
                </c:pt>
                <c:pt idx="81271">
                  <c:v>-207.92049999999998</c:v>
                </c:pt>
                <c:pt idx="81272">
                  <c:v>-207.91849999999997</c:v>
                </c:pt>
                <c:pt idx="81273">
                  <c:v>-207.91649999999998</c:v>
                </c:pt>
                <c:pt idx="81274">
                  <c:v>-207.91449999999998</c:v>
                </c:pt>
                <c:pt idx="81275">
                  <c:v>-207.91249999999997</c:v>
                </c:pt>
                <c:pt idx="81276">
                  <c:v>-207.91049999999998</c:v>
                </c:pt>
                <c:pt idx="81277">
                  <c:v>-207.90849999999998</c:v>
                </c:pt>
                <c:pt idx="81278">
                  <c:v>-207.90649999999997</c:v>
                </c:pt>
                <c:pt idx="81279">
                  <c:v>-207.90449999999998</c:v>
                </c:pt>
                <c:pt idx="81280">
                  <c:v>-207.90249999999997</c:v>
                </c:pt>
                <c:pt idx="81281">
                  <c:v>-207.90049999999997</c:v>
                </c:pt>
                <c:pt idx="81282">
                  <c:v>-207.89849999999998</c:v>
                </c:pt>
                <c:pt idx="81283">
                  <c:v>-207.89649999999997</c:v>
                </c:pt>
                <c:pt idx="81284">
                  <c:v>-207.89449999999997</c:v>
                </c:pt>
                <c:pt idx="81285">
                  <c:v>-207.89249999999998</c:v>
                </c:pt>
                <c:pt idx="81286">
                  <c:v>-207.89049999999997</c:v>
                </c:pt>
                <c:pt idx="81287">
                  <c:v>-207.88849999999996</c:v>
                </c:pt>
                <c:pt idx="81288">
                  <c:v>-207.88649999999998</c:v>
                </c:pt>
                <c:pt idx="81289">
                  <c:v>-207.88449999999997</c:v>
                </c:pt>
                <c:pt idx="81290">
                  <c:v>-207.88249999999996</c:v>
                </c:pt>
                <c:pt idx="81291">
                  <c:v>-207.88049999999998</c:v>
                </c:pt>
                <c:pt idx="81292">
                  <c:v>-207.87849999999997</c:v>
                </c:pt>
                <c:pt idx="81293">
                  <c:v>-207.87649999999996</c:v>
                </c:pt>
                <c:pt idx="81294">
                  <c:v>-207.87449999999998</c:v>
                </c:pt>
                <c:pt idx="81295">
                  <c:v>-207.87249999999997</c:v>
                </c:pt>
                <c:pt idx="81296">
                  <c:v>-207.87049999999996</c:v>
                </c:pt>
                <c:pt idx="81297">
                  <c:v>-207.86849999999998</c:v>
                </c:pt>
                <c:pt idx="81298">
                  <c:v>-207.86649999999997</c:v>
                </c:pt>
                <c:pt idx="81299">
                  <c:v>-207.86449999999996</c:v>
                </c:pt>
                <c:pt idx="81300">
                  <c:v>-207.86249999999998</c:v>
                </c:pt>
                <c:pt idx="81301">
                  <c:v>-207.86049999999997</c:v>
                </c:pt>
                <c:pt idx="81302">
                  <c:v>-207.85849999999996</c:v>
                </c:pt>
                <c:pt idx="81303">
                  <c:v>-207.85649999999998</c:v>
                </c:pt>
                <c:pt idx="81304">
                  <c:v>-207.85449999999997</c:v>
                </c:pt>
                <c:pt idx="81305">
                  <c:v>-207.85249999999996</c:v>
                </c:pt>
                <c:pt idx="81306">
                  <c:v>-207.85049999999998</c:v>
                </c:pt>
                <c:pt idx="81307">
                  <c:v>-207.84849999999997</c:v>
                </c:pt>
                <c:pt idx="81308">
                  <c:v>-207.84649999999996</c:v>
                </c:pt>
                <c:pt idx="81309">
                  <c:v>-207.84449999999998</c:v>
                </c:pt>
                <c:pt idx="81310">
                  <c:v>-207.84249999999997</c:v>
                </c:pt>
                <c:pt idx="81311">
                  <c:v>-207.84049999999996</c:v>
                </c:pt>
                <c:pt idx="81312">
                  <c:v>-207.83849999999998</c:v>
                </c:pt>
                <c:pt idx="81313">
                  <c:v>-207.83649999999997</c:v>
                </c:pt>
                <c:pt idx="81314">
                  <c:v>-207.83449999999999</c:v>
                </c:pt>
                <c:pt idx="81315">
                  <c:v>-207.83249999999998</c:v>
                </c:pt>
                <c:pt idx="81316">
                  <c:v>-207.83049999999997</c:v>
                </c:pt>
                <c:pt idx="81317">
                  <c:v>-207.82849999999999</c:v>
                </c:pt>
                <c:pt idx="81318">
                  <c:v>-207.82649999999998</c:v>
                </c:pt>
                <c:pt idx="81319">
                  <c:v>-207.82449999999997</c:v>
                </c:pt>
                <c:pt idx="81320">
                  <c:v>-207.82249999999999</c:v>
                </c:pt>
                <c:pt idx="81321">
                  <c:v>-207.82049999999998</c:v>
                </c:pt>
                <c:pt idx="81322">
                  <c:v>-207.81849999999997</c:v>
                </c:pt>
                <c:pt idx="81323">
                  <c:v>-207.81649999999999</c:v>
                </c:pt>
                <c:pt idx="81324">
                  <c:v>-207.81449999999998</c:v>
                </c:pt>
                <c:pt idx="81325">
                  <c:v>-207.81249999999997</c:v>
                </c:pt>
                <c:pt idx="81326">
                  <c:v>-207.81049999999999</c:v>
                </c:pt>
                <c:pt idx="81327">
                  <c:v>-207.80849999999998</c:v>
                </c:pt>
                <c:pt idx="81328">
                  <c:v>-207.80649999999997</c:v>
                </c:pt>
                <c:pt idx="81329">
                  <c:v>-207.80449999999999</c:v>
                </c:pt>
                <c:pt idx="81330">
                  <c:v>-207.80249999999998</c:v>
                </c:pt>
                <c:pt idx="81331">
                  <c:v>-207.80049999999997</c:v>
                </c:pt>
                <c:pt idx="81332">
                  <c:v>-207.79849999999999</c:v>
                </c:pt>
                <c:pt idx="81333">
                  <c:v>-207.79649999999998</c:v>
                </c:pt>
                <c:pt idx="81334">
                  <c:v>-207.79449999999997</c:v>
                </c:pt>
                <c:pt idx="81335">
                  <c:v>-207.79249999999999</c:v>
                </c:pt>
                <c:pt idx="81336">
                  <c:v>-207.79049999999998</c:v>
                </c:pt>
                <c:pt idx="81337">
                  <c:v>-207.78849999999997</c:v>
                </c:pt>
                <c:pt idx="81338">
                  <c:v>-207.78649999999999</c:v>
                </c:pt>
                <c:pt idx="81339">
                  <c:v>-207.78449999999998</c:v>
                </c:pt>
                <c:pt idx="81340">
                  <c:v>-207.78249999999997</c:v>
                </c:pt>
                <c:pt idx="81341">
                  <c:v>-207.78049999999999</c:v>
                </c:pt>
                <c:pt idx="81342">
                  <c:v>-207.77849999999998</c:v>
                </c:pt>
                <c:pt idx="81343">
                  <c:v>-207.77649999999997</c:v>
                </c:pt>
                <c:pt idx="81344">
                  <c:v>-207.77449999999999</c:v>
                </c:pt>
                <c:pt idx="81345">
                  <c:v>-207.77249999999998</c:v>
                </c:pt>
                <c:pt idx="81346">
                  <c:v>-207.77049999999997</c:v>
                </c:pt>
                <c:pt idx="81347">
                  <c:v>-207.76849999999999</c:v>
                </c:pt>
                <c:pt idx="81348">
                  <c:v>-207.76649999999998</c:v>
                </c:pt>
                <c:pt idx="81349">
                  <c:v>-207.76449999999997</c:v>
                </c:pt>
                <c:pt idx="81350">
                  <c:v>-207.76249999999999</c:v>
                </c:pt>
                <c:pt idx="81351">
                  <c:v>-207.76049999999998</c:v>
                </c:pt>
                <c:pt idx="81352">
                  <c:v>-207.75849999999997</c:v>
                </c:pt>
                <c:pt idx="81353">
                  <c:v>-207.75649999999999</c:v>
                </c:pt>
                <c:pt idx="81354">
                  <c:v>-207.75449999999998</c:v>
                </c:pt>
                <c:pt idx="81355">
                  <c:v>-207.75249999999997</c:v>
                </c:pt>
                <c:pt idx="81356">
                  <c:v>-207.75049999999999</c:v>
                </c:pt>
                <c:pt idx="81357">
                  <c:v>-207.74849999999998</c:v>
                </c:pt>
                <c:pt idx="81358">
                  <c:v>-207.74649999999997</c:v>
                </c:pt>
                <c:pt idx="81359">
                  <c:v>-207.74449999999999</c:v>
                </c:pt>
                <c:pt idx="81360">
                  <c:v>-207.74249999999998</c:v>
                </c:pt>
                <c:pt idx="81361">
                  <c:v>-207.74049999999997</c:v>
                </c:pt>
                <c:pt idx="81362">
                  <c:v>-207.73849999999999</c:v>
                </c:pt>
                <c:pt idx="81363">
                  <c:v>-207.73649999999998</c:v>
                </c:pt>
                <c:pt idx="81364">
                  <c:v>-207.73449999999997</c:v>
                </c:pt>
                <c:pt idx="81365">
                  <c:v>-207.73249999999999</c:v>
                </c:pt>
                <c:pt idx="81366">
                  <c:v>-207.73049999999998</c:v>
                </c:pt>
                <c:pt idx="81367">
                  <c:v>-207.72849999999997</c:v>
                </c:pt>
                <c:pt idx="81368">
                  <c:v>-207.72649999999999</c:v>
                </c:pt>
                <c:pt idx="81369">
                  <c:v>-207.72449999999998</c:v>
                </c:pt>
                <c:pt idx="81370">
                  <c:v>-207.72249999999997</c:v>
                </c:pt>
                <c:pt idx="81371">
                  <c:v>-207.72049999999999</c:v>
                </c:pt>
                <c:pt idx="81372">
                  <c:v>-207.71849999999998</c:v>
                </c:pt>
                <c:pt idx="81373">
                  <c:v>-207.71649999999997</c:v>
                </c:pt>
                <c:pt idx="81374">
                  <c:v>-207.71449999999999</c:v>
                </c:pt>
                <c:pt idx="81375">
                  <c:v>-207.71249999999998</c:v>
                </c:pt>
                <c:pt idx="81376">
                  <c:v>-207.71049999999997</c:v>
                </c:pt>
                <c:pt idx="81377">
                  <c:v>-207.70849999999999</c:v>
                </c:pt>
                <c:pt idx="81378">
                  <c:v>-207.70649999999998</c:v>
                </c:pt>
                <c:pt idx="81379">
                  <c:v>-207.70449999999997</c:v>
                </c:pt>
                <c:pt idx="81380">
                  <c:v>-207.70249999999999</c:v>
                </c:pt>
                <c:pt idx="81381">
                  <c:v>-207.70049999999998</c:v>
                </c:pt>
                <c:pt idx="81382">
                  <c:v>-207.69849999999997</c:v>
                </c:pt>
                <c:pt idx="81383">
                  <c:v>-207.69649999999999</c:v>
                </c:pt>
                <c:pt idx="81384">
                  <c:v>-207.69449999999998</c:v>
                </c:pt>
                <c:pt idx="81385">
                  <c:v>-207.69249999999997</c:v>
                </c:pt>
                <c:pt idx="81386">
                  <c:v>-207.69049999999999</c:v>
                </c:pt>
                <c:pt idx="81387">
                  <c:v>-207.68849999999998</c:v>
                </c:pt>
                <c:pt idx="81388">
                  <c:v>-207.68649999999997</c:v>
                </c:pt>
                <c:pt idx="81389">
                  <c:v>-207.68449999999999</c:v>
                </c:pt>
                <c:pt idx="81390">
                  <c:v>-207.68249999999998</c:v>
                </c:pt>
                <c:pt idx="81391">
                  <c:v>-207.68049999999997</c:v>
                </c:pt>
                <c:pt idx="81392">
                  <c:v>-207.67849999999999</c:v>
                </c:pt>
                <c:pt idx="81393">
                  <c:v>-207.67649999999998</c:v>
                </c:pt>
                <c:pt idx="81394">
                  <c:v>-207.67449999999997</c:v>
                </c:pt>
                <c:pt idx="81395">
                  <c:v>-207.67249999999999</c:v>
                </c:pt>
                <c:pt idx="81396">
                  <c:v>-207.67049999999998</c:v>
                </c:pt>
                <c:pt idx="81397">
                  <c:v>-207.66849999999997</c:v>
                </c:pt>
                <c:pt idx="81398">
                  <c:v>-207.66649999999998</c:v>
                </c:pt>
                <c:pt idx="81399">
                  <c:v>-207.66449999999998</c:v>
                </c:pt>
                <c:pt idx="81400">
                  <c:v>-207.66249999999997</c:v>
                </c:pt>
                <c:pt idx="81401">
                  <c:v>-207.66049999999998</c:v>
                </c:pt>
                <c:pt idx="81402">
                  <c:v>-207.65849999999998</c:v>
                </c:pt>
                <c:pt idx="81403">
                  <c:v>-207.65649999999997</c:v>
                </c:pt>
                <c:pt idx="81404">
                  <c:v>-207.65449999999998</c:v>
                </c:pt>
                <c:pt idx="81405">
                  <c:v>-207.65249999999997</c:v>
                </c:pt>
                <c:pt idx="81406">
                  <c:v>-207.65049999999997</c:v>
                </c:pt>
                <c:pt idx="81407">
                  <c:v>-207.64849999999998</c:v>
                </c:pt>
                <c:pt idx="81408">
                  <c:v>-207.64649999999997</c:v>
                </c:pt>
                <c:pt idx="81409">
                  <c:v>-207.64449999999997</c:v>
                </c:pt>
                <c:pt idx="81410">
                  <c:v>-207.64249999999998</c:v>
                </c:pt>
                <c:pt idx="81411">
                  <c:v>-207.64049999999997</c:v>
                </c:pt>
                <c:pt idx="81412">
                  <c:v>-207.63849999999996</c:v>
                </c:pt>
                <c:pt idx="81413">
                  <c:v>-207.63649999999998</c:v>
                </c:pt>
                <c:pt idx="81414">
                  <c:v>-207.63449999999997</c:v>
                </c:pt>
                <c:pt idx="81415">
                  <c:v>-207.63249999999996</c:v>
                </c:pt>
                <c:pt idx="81416">
                  <c:v>-207.63049999999998</c:v>
                </c:pt>
                <c:pt idx="81417">
                  <c:v>-207.62849999999997</c:v>
                </c:pt>
                <c:pt idx="81418">
                  <c:v>-207.62649999999996</c:v>
                </c:pt>
                <c:pt idx="81419">
                  <c:v>-207.62449999999998</c:v>
                </c:pt>
                <c:pt idx="81420">
                  <c:v>-207.62249999999997</c:v>
                </c:pt>
                <c:pt idx="81421">
                  <c:v>-207.62049999999996</c:v>
                </c:pt>
                <c:pt idx="81422">
                  <c:v>-207.61849999999998</c:v>
                </c:pt>
                <c:pt idx="81423">
                  <c:v>-207.61649999999997</c:v>
                </c:pt>
                <c:pt idx="81424">
                  <c:v>-207.61449999999996</c:v>
                </c:pt>
                <c:pt idx="81425">
                  <c:v>-207.61249999999998</c:v>
                </c:pt>
                <c:pt idx="81426">
                  <c:v>-207.61049999999997</c:v>
                </c:pt>
                <c:pt idx="81427">
                  <c:v>-207.60849999999996</c:v>
                </c:pt>
                <c:pt idx="81428">
                  <c:v>-207.60649999999998</c:v>
                </c:pt>
                <c:pt idx="81429">
                  <c:v>-207.60449999999997</c:v>
                </c:pt>
                <c:pt idx="81430">
                  <c:v>-207.60249999999996</c:v>
                </c:pt>
                <c:pt idx="81431">
                  <c:v>-207.60049999999998</c:v>
                </c:pt>
                <c:pt idx="81432">
                  <c:v>-207.59849999999997</c:v>
                </c:pt>
                <c:pt idx="81433">
                  <c:v>-207.59649999999996</c:v>
                </c:pt>
                <c:pt idx="81434">
                  <c:v>-207.59449999999998</c:v>
                </c:pt>
                <c:pt idx="81435">
                  <c:v>-207.59249999999997</c:v>
                </c:pt>
                <c:pt idx="81436">
                  <c:v>-207.59049999999996</c:v>
                </c:pt>
                <c:pt idx="81437">
                  <c:v>-207.58849999999998</c:v>
                </c:pt>
                <c:pt idx="81438">
                  <c:v>-207.58649999999997</c:v>
                </c:pt>
                <c:pt idx="81439">
                  <c:v>-207.58449999999999</c:v>
                </c:pt>
                <c:pt idx="81440">
                  <c:v>-207.58249999999998</c:v>
                </c:pt>
                <c:pt idx="81441">
                  <c:v>-207.58049999999997</c:v>
                </c:pt>
                <c:pt idx="81442">
                  <c:v>-207.57849999999999</c:v>
                </c:pt>
                <c:pt idx="81443">
                  <c:v>-207.57649999999998</c:v>
                </c:pt>
                <c:pt idx="81444">
                  <c:v>-207.57449999999997</c:v>
                </c:pt>
                <c:pt idx="81445">
                  <c:v>-207.57249999999999</c:v>
                </c:pt>
                <c:pt idx="81446">
                  <c:v>-207.57049999999998</c:v>
                </c:pt>
                <c:pt idx="81447">
                  <c:v>-207.56849999999997</c:v>
                </c:pt>
                <c:pt idx="81448">
                  <c:v>-207.56649999999999</c:v>
                </c:pt>
                <c:pt idx="81449">
                  <c:v>-207.56449999999998</c:v>
                </c:pt>
                <c:pt idx="81450">
                  <c:v>-207.56249999999997</c:v>
                </c:pt>
                <c:pt idx="81451">
                  <c:v>-207.56049999999999</c:v>
                </c:pt>
                <c:pt idx="81452">
                  <c:v>-207.55849999999998</c:v>
                </c:pt>
                <c:pt idx="81453">
                  <c:v>-207.55649999999997</c:v>
                </c:pt>
                <c:pt idx="81454">
                  <c:v>-207.55449999999999</c:v>
                </c:pt>
                <c:pt idx="81455">
                  <c:v>-207.55249999999998</c:v>
                </c:pt>
                <c:pt idx="81456">
                  <c:v>-207.55049999999997</c:v>
                </c:pt>
                <c:pt idx="81457">
                  <c:v>-207.54849999999999</c:v>
                </c:pt>
                <c:pt idx="81458">
                  <c:v>-207.54649999999998</c:v>
                </c:pt>
                <c:pt idx="81459">
                  <c:v>-207.54449999999997</c:v>
                </c:pt>
                <c:pt idx="81460">
                  <c:v>-207.54249999999999</c:v>
                </c:pt>
                <c:pt idx="81461">
                  <c:v>-207.54049999999998</c:v>
                </c:pt>
                <c:pt idx="81462">
                  <c:v>-207.53849999999997</c:v>
                </c:pt>
                <c:pt idx="81463">
                  <c:v>-207.53649999999999</c:v>
                </c:pt>
                <c:pt idx="81464">
                  <c:v>-207.53449999999998</c:v>
                </c:pt>
                <c:pt idx="81465">
                  <c:v>-207.53249999999997</c:v>
                </c:pt>
                <c:pt idx="81466">
                  <c:v>-207.53049999999999</c:v>
                </c:pt>
                <c:pt idx="81467">
                  <c:v>-207.52849999999998</c:v>
                </c:pt>
                <c:pt idx="81468">
                  <c:v>-207.52649999999997</c:v>
                </c:pt>
                <c:pt idx="81469">
                  <c:v>-207.52449999999999</c:v>
                </c:pt>
                <c:pt idx="81470">
                  <c:v>-207.52249999999998</c:v>
                </c:pt>
                <c:pt idx="81471">
                  <c:v>-207.52049999999997</c:v>
                </c:pt>
                <c:pt idx="81472">
                  <c:v>-207.51849999999999</c:v>
                </c:pt>
                <c:pt idx="81473">
                  <c:v>-207.51649999999998</c:v>
                </c:pt>
                <c:pt idx="81474">
                  <c:v>-207.51449999999997</c:v>
                </c:pt>
                <c:pt idx="81475">
                  <c:v>-207.51249999999999</c:v>
                </c:pt>
                <c:pt idx="81476">
                  <c:v>-207.51049999999998</c:v>
                </c:pt>
                <c:pt idx="81477">
                  <c:v>-207.50849999999997</c:v>
                </c:pt>
                <c:pt idx="81478">
                  <c:v>-207.50649999999999</c:v>
                </c:pt>
                <c:pt idx="81479">
                  <c:v>-207.50449999999998</c:v>
                </c:pt>
                <c:pt idx="81480">
                  <c:v>-207.50249999999997</c:v>
                </c:pt>
                <c:pt idx="81481">
                  <c:v>-207.50049999999999</c:v>
                </c:pt>
                <c:pt idx="81482">
                  <c:v>-207.49849999999998</c:v>
                </c:pt>
                <c:pt idx="81483">
                  <c:v>-207.49649999999997</c:v>
                </c:pt>
                <c:pt idx="81484">
                  <c:v>-207.49449999999999</c:v>
                </c:pt>
                <c:pt idx="81485">
                  <c:v>-207.49249999999998</c:v>
                </c:pt>
                <c:pt idx="81486">
                  <c:v>-207.49049999999997</c:v>
                </c:pt>
                <c:pt idx="81487">
                  <c:v>-207.48849999999999</c:v>
                </c:pt>
                <c:pt idx="81488">
                  <c:v>-207.48649999999998</c:v>
                </c:pt>
                <c:pt idx="81489">
                  <c:v>-207.48449999999997</c:v>
                </c:pt>
                <c:pt idx="81490">
                  <c:v>-207.48249999999999</c:v>
                </c:pt>
                <c:pt idx="81491">
                  <c:v>-207.48049999999998</c:v>
                </c:pt>
                <c:pt idx="81492">
                  <c:v>-207.47849999999997</c:v>
                </c:pt>
                <c:pt idx="81493">
                  <c:v>-207.47649999999999</c:v>
                </c:pt>
                <c:pt idx="81494">
                  <c:v>-207.47449999999998</c:v>
                </c:pt>
                <c:pt idx="81495">
                  <c:v>-207.47249999999997</c:v>
                </c:pt>
                <c:pt idx="81496">
                  <c:v>-207.47049999999999</c:v>
                </c:pt>
                <c:pt idx="81497">
                  <c:v>-207.46849999999998</c:v>
                </c:pt>
                <c:pt idx="81498">
                  <c:v>-207.46649999999997</c:v>
                </c:pt>
                <c:pt idx="81499">
                  <c:v>-207.46449999999999</c:v>
                </c:pt>
                <c:pt idx="81500">
                  <c:v>-207.46249999999998</c:v>
                </c:pt>
                <c:pt idx="81501">
                  <c:v>-207.46049999999997</c:v>
                </c:pt>
                <c:pt idx="81502">
                  <c:v>-207.45849999999999</c:v>
                </c:pt>
                <c:pt idx="81503">
                  <c:v>-207.45649999999998</c:v>
                </c:pt>
                <c:pt idx="81504">
                  <c:v>-207.45449999999997</c:v>
                </c:pt>
                <c:pt idx="81505">
                  <c:v>-207.45249999999999</c:v>
                </c:pt>
                <c:pt idx="81506">
                  <c:v>-207.45049999999998</c:v>
                </c:pt>
                <c:pt idx="81507">
                  <c:v>-207.44849999999997</c:v>
                </c:pt>
                <c:pt idx="81508">
                  <c:v>-207.44649999999999</c:v>
                </c:pt>
                <c:pt idx="81509">
                  <c:v>-207.44449999999998</c:v>
                </c:pt>
                <c:pt idx="81510">
                  <c:v>-207.44249999999997</c:v>
                </c:pt>
                <c:pt idx="81511">
                  <c:v>-207.44049999999999</c:v>
                </c:pt>
                <c:pt idx="81512">
                  <c:v>-207.43849999999998</c:v>
                </c:pt>
                <c:pt idx="81513">
                  <c:v>-207.43649999999997</c:v>
                </c:pt>
                <c:pt idx="81514">
                  <c:v>-207.43449999999999</c:v>
                </c:pt>
                <c:pt idx="81515">
                  <c:v>-207.43249999999998</c:v>
                </c:pt>
                <c:pt idx="81516">
                  <c:v>-207.43049999999997</c:v>
                </c:pt>
                <c:pt idx="81517">
                  <c:v>-207.42849999999999</c:v>
                </c:pt>
                <c:pt idx="81518">
                  <c:v>-207.42649999999998</c:v>
                </c:pt>
                <c:pt idx="81519">
                  <c:v>-207.42449999999997</c:v>
                </c:pt>
                <c:pt idx="81520">
                  <c:v>-207.42249999999999</c:v>
                </c:pt>
                <c:pt idx="81521">
                  <c:v>-207.42049999999998</c:v>
                </c:pt>
                <c:pt idx="81522">
                  <c:v>-207.41849999999997</c:v>
                </c:pt>
                <c:pt idx="81523">
                  <c:v>-207.41649999999998</c:v>
                </c:pt>
                <c:pt idx="81524">
                  <c:v>-207.41449999999998</c:v>
                </c:pt>
                <c:pt idx="81525">
                  <c:v>-207.41249999999997</c:v>
                </c:pt>
                <c:pt idx="81526">
                  <c:v>-207.41049999999998</c:v>
                </c:pt>
                <c:pt idx="81527">
                  <c:v>-207.40849999999998</c:v>
                </c:pt>
                <c:pt idx="81528">
                  <c:v>-207.40649999999997</c:v>
                </c:pt>
                <c:pt idx="81529">
                  <c:v>-207.40449999999998</c:v>
                </c:pt>
                <c:pt idx="81530">
                  <c:v>-207.40249999999997</c:v>
                </c:pt>
                <c:pt idx="81531">
                  <c:v>-207.40049999999997</c:v>
                </c:pt>
                <c:pt idx="81532">
                  <c:v>-207.39849999999998</c:v>
                </c:pt>
                <c:pt idx="81533">
                  <c:v>-207.39649999999997</c:v>
                </c:pt>
                <c:pt idx="81534">
                  <c:v>-207.39449999999997</c:v>
                </c:pt>
                <c:pt idx="81535">
                  <c:v>-207.39249999999998</c:v>
                </c:pt>
                <c:pt idx="81536">
                  <c:v>-207.39049999999997</c:v>
                </c:pt>
                <c:pt idx="81537">
                  <c:v>-207.38849999999996</c:v>
                </c:pt>
                <c:pt idx="81538">
                  <c:v>-207.38649999999998</c:v>
                </c:pt>
                <c:pt idx="81539">
                  <c:v>-207.38449999999997</c:v>
                </c:pt>
                <c:pt idx="81540">
                  <c:v>-207.38249999999996</c:v>
                </c:pt>
                <c:pt idx="81541">
                  <c:v>-207.38049999999998</c:v>
                </c:pt>
                <c:pt idx="81542">
                  <c:v>-207.37849999999997</c:v>
                </c:pt>
                <c:pt idx="81543">
                  <c:v>-207.37649999999996</c:v>
                </c:pt>
                <c:pt idx="81544">
                  <c:v>-207.37449999999998</c:v>
                </c:pt>
                <c:pt idx="81545">
                  <c:v>-207.37249999999997</c:v>
                </c:pt>
                <c:pt idx="81546">
                  <c:v>-207.37049999999996</c:v>
                </c:pt>
                <c:pt idx="81547">
                  <c:v>-207.36849999999998</c:v>
                </c:pt>
                <c:pt idx="81548">
                  <c:v>-207.36649999999997</c:v>
                </c:pt>
                <c:pt idx="81549">
                  <c:v>-207.36449999999996</c:v>
                </c:pt>
                <c:pt idx="81550">
                  <c:v>-207.36249999999998</c:v>
                </c:pt>
                <c:pt idx="81551">
                  <c:v>-207.36049999999997</c:v>
                </c:pt>
                <c:pt idx="81552">
                  <c:v>-207.35849999999996</c:v>
                </c:pt>
                <c:pt idx="81553">
                  <c:v>-207.35649999999998</c:v>
                </c:pt>
                <c:pt idx="81554">
                  <c:v>-207.35449999999997</c:v>
                </c:pt>
                <c:pt idx="81555">
                  <c:v>-207.35249999999996</c:v>
                </c:pt>
                <c:pt idx="81556">
                  <c:v>-207.35049999999998</c:v>
                </c:pt>
                <c:pt idx="81557">
                  <c:v>-207.34849999999997</c:v>
                </c:pt>
                <c:pt idx="81558">
                  <c:v>-207.34649999999996</c:v>
                </c:pt>
                <c:pt idx="81559">
                  <c:v>-207.34449999999998</c:v>
                </c:pt>
                <c:pt idx="81560">
                  <c:v>-207.34249999999997</c:v>
                </c:pt>
                <c:pt idx="81561">
                  <c:v>-207.34049999999996</c:v>
                </c:pt>
                <c:pt idx="81562">
                  <c:v>-207.33849999999998</c:v>
                </c:pt>
                <c:pt idx="81563">
                  <c:v>-207.33649999999997</c:v>
                </c:pt>
                <c:pt idx="81564">
                  <c:v>-207.33449999999999</c:v>
                </c:pt>
                <c:pt idx="81565">
                  <c:v>-207.33249999999998</c:v>
                </c:pt>
                <c:pt idx="81566">
                  <c:v>-207.33049999999997</c:v>
                </c:pt>
                <c:pt idx="81567">
                  <c:v>-207.32849999999999</c:v>
                </c:pt>
                <c:pt idx="81568">
                  <c:v>-207.32649999999998</c:v>
                </c:pt>
                <c:pt idx="81569">
                  <c:v>-207.32449999999997</c:v>
                </c:pt>
                <c:pt idx="81570">
                  <c:v>-207.32249999999999</c:v>
                </c:pt>
                <c:pt idx="81571">
                  <c:v>-207.32049999999998</c:v>
                </c:pt>
                <c:pt idx="81572">
                  <c:v>-207.31849999999997</c:v>
                </c:pt>
                <c:pt idx="81573">
                  <c:v>-207.31649999999999</c:v>
                </c:pt>
                <c:pt idx="81574">
                  <c:v>-207.31449999999998</c:v>
                </c:pt>
                <c:pt idx="81575">
                  <c:v>-207.31249999999997</c:v>
                </c:pt>
                <c:pt idx="81576">
                  <c:v>-207.31049999999999</c:v>
                </c:pt>
                <c:pt idx="81577">
                  <c:v>-207.30849999999998</c:v>
                </c:pt>
                <c:pt idx="81578">
                  <c:v>-207.30649999999997</c:v>
                </c:pt>
                <c:pt idx="81579">
                  <c:v>-207.30449999999999</c:v>
                </c:pt>
                <c:pt idx="81580">
                  <c:v>-207.30249999999998</c:v>
                </c:pt>
                <c:pt idx="81581">
                  <c:v>-207.30049999999997</c:v>
                </c:pt>
                <c:pt idx="81582">
                  <c:v>-207.29849999999999</c:v>
                </c:pt>
                <c:pt idx="81583">
                  <c:v>-207.29649999999998</c:v>
                </c:pt>
                <c:pt idx="81584">
                  <c:v>-207.29449999999997</c:v>
                </c:pt>
                <c:pt idx="81585">
                  <c:v>-207.29249999999999</c:v>
                </c:pt>
                <c:pt idx="81586">
                  <c:v>-207.29049999999998</c:v>
                </c:pt>
                <c:pt idx="81587">
                  <c:v>-207.28849999999997</c:v>
                </c:pt>
                <c:pt idx="81588">
                  <c:v>-207.28649999999999</c:v>
                </c:pt>
                <c:pt idx="81589">
                  <c:v>-207.28449999999998</c:v>
                </c:pt>
                <c:pt idx="81590">
                  <c:v>-207.28249999999997</c:v>
                </c:pt>
                <c:pt idx="81591">
                  <c:v>-207.28049999999999</c:v>
                </c:pt>
                <c:pt idx="81592">
                  <c:v>-207.27849999999998</c:v>
                </c:pt>
                <c:pt idx="81593">
                  <c:v>-207.27649999999997</c:v>
                </c:pt>
                <c:pt idx="81594">
                  <c:v>-207.27449999999999</c:v>
                </c:pt>
                <c:pt idx="81595">
                  <c:v>-207.27249999999998</c:v>
                </c:pt>
                <c:pt idx="81596">
                  <c:v>-207.27049999999997</c:v>
                </c:pt>
                <c:pt idx="81597">
                  <c:v>-207.26849999999999</c:v>
                </c:pt>
                <c:pt idx="81598">
                  <c:v>-207.26649999999998</c:v>
                </c:pt>
                <c:pt idx="81599">
                  <c:v>-207.26449999999997</c:v>
                </c:pt>
                <c:pt idx="81600">
                  <c:v>-207.26249999999999</c:v>
                </c:pt>
                <c:pt idx="81601">
                  <c:v>-207.26049999999998</c:v>
                </c:pt>
                <c:pt idx="81602">
                  <c:v>-207.25849999999997</c:v>
                </c:pt>
                <c:pt idx="81603">
                  <c:v>-207.25649999999999</c:v>
                </c:pt>
                <c:pt idx="81604">
                  <c:v>-207.25449999999998</c:v>
                </c:pt>
                <c:pt idx="81605">
                  <c:v>-207.25249999999997</c:v>
                </c:pt>
                <c:pt idx="81606">
                  <c:v>-207.25049999999999</c:v>
                </c:pt>
                <c:pt idx="81607">
                  <c:v>-207.24849999999998</c:v>
                </c:pt>
                <c:pt idx="81608">
                  <c:v>-207.24649999999997</c:v>
                </c:pt>
                <c:pt idx="81609">
                  <c:v>-207.24449999999999</c:v>
                </c:pt>
                <c:pt idx="81610">
                  <c:v>-207.24249999999998</c:v>
                </c:pt>
                <c:pt idx="81611">
                  <c:v>-207.24049999999997</c:v>
                </c:pt>
                <c:pt idx="81612">
                  <c:v>-207.23849999999999</c:v>
                </c:pt>
                <c:pt idx="81613">
                  <c:v>-207.23649999999998</c:v>
                </c:pt>
                <c:pt idx="81614">
                  <c:v>-207.23449999999997</c:v>
                </c:pt>
                <c:pt idx="81615">
                  <c:v>-207.23249999999999</c:v>
                </c:pt>
                <c:pt idx="81616">
                  <c:v>-207.23049999999998</c:v>
                </c:pt>
                <c:pt idx="81617">
                  <c:v>-207.22849999999997</c:v>
                </c:pt>
                <c:pt idx="81618">
                  <c:v>-207.22649999999999</c:v>
                </c:pt>
                <c:pt idx="81619">
                  <c:v>-207.22449999999998</c:v>
                </c:pt>
                <c:pt idx="81620">
                  <c:v>-207.22249999999997</c:v>
                </c:pt>
                <c:pt idx="81621">
                  <c:v>-207.22049999999999</c:v>
                </c:pt>
                <c:pt idx="81622">
                  <c:v>-207.21849999999998</c:v>
                </c:pt>
                <c:pt idx="81623">
                  <c:v>-207.21649999999997</c:v>
                </c:pt>
                <c:pt idx="81624">
                  <c:v>-207.21449999999999</c:v>
                </c:pt>
                <c:pt idx="81625">
                  <c:v>-207.21249999999998</c:v>
                </c:pt>
                <c:pt idx="81626">
                  <c:v>-207.21049999999997</c:v>
                </c:pt>
                <c:pt idx="81627">
                  <c:v>-207.20849999999999</c:v>
                </c:pt>
                <c:pt idx="81628">
                  <c:v>-207.20649999999998</c:v>
                </c:pt>
                <c:pt idx="81629">
                  <c:v>-207.20449999999997</c:v>
                </c:pt>
                <c:pt idx="81630">
                  <c:v>-207.20249999999999</c:v>
                </c:pt>
                <c:pt idx="81631">
                  <c:v>-207.20049999999998</c:v>
                </c:pt>
                <c:pt idx="81632">
                  <c:v>-207.19849999999997</c:v>
                </c:pt>
                <c:pt idx="81633">
                  <c:v>-207.19649999999999</c:v>
                </c:pt>
                <c:pt idx="81634">
                  <c:v>-207.19449999999998</c:v>
                </c:pt>
                <c:pt idx="81635">
                  <c:v>-207.19249999999997</c:v>
                </c:pt>
                <c:pt idx="81636">
                  <c:v>-207.19049999999999</c:v>
                </c:pt>
                <c:pt idx="81637">
                  <c:v>-207.18849999999998</c:v>
                </c:pt>
                <c:pt idx="81638">
                  <c:v>-207.18649999999997</c:v>
                </c:pt>
                <c:pt idx="81639">
                  <c:v>-207.18449999999999</c:v>
                </c:pt>
                <c:pt idx="81640">
                  <c:v>-207.18249999999998</c:v>
                </c:pt>
                <c:pt idx="81641">
                  <c:v>-207.18049999999997</c:v>
                </c:pt>
                <c:pt idx="81642">
                  <c:v>-207.17849999999999</c:v>
                </c:pt>
                <c:pt idx="81643">
                  <c:v>-207.17649999999998</c:v>
                </c:pt>
                <c:pt idx="81644">
                  <c:v>-207.17449999999997</c:v>
                </c:pt>
                <c:pt idx="81645">
                  <c:v>-207.17249999999999</c:v>
                </c:pt>
                <c:pt idx="81646">
                  <c:v>-207.17049999999998</c:v>
                </c:pt>
                <c:pt idx="81647">
                  <c:v>-207.16849999999997</c:v>
                </c:pt>
                <c:pt idx="81648">
                  <c:v>-207.16649999999998</c:v>
                </c:pt>
                <c:pt idx="81649">
                  <c:v>-207.16449999999998</c:v>
                </c:pt>
                <c:pt idx="81650">
                  <c:v>-207.16249999999997</c:v>
                </c:pt>
                <c:pt idx="81651">
                  <c:v>-207.16049999999998</c:v>
                </c:pt>
                <c:pt idx="81652">
                  <c:v>-207.15849999999998</c:v>
                </c:pt>
                <c:pt idx="81653">
                  <c:v>-207.15649999999997</c:v>
                </c:pt>
                <c:pt idx="81654">
                  <c:v>-207.15449999999998</c:v>
                </c:pt>
                <c:pt idx="81655">
                  <c:v>-207.15249999999997</c:v>
                </c:pt>
                <c:pt idx="81656">
                  <c:v>-207.15049999999997</c:v>
                </c:pt>
                <c:pt idx="81657">
                  <c:v>-207.14849999999998</c:v>
                </c:pt>
                <c:pt idx="81658">
                  <c:v>-207.14649999999997</c:v>
                </c:pt>
                <c:pt idx="81659">
                  <c:v>-207.14449999999997</c:v>
                </c:pt>
                <c:pt idx="81660">
                  <c:v>-207.14249999999998</c:v>
                </c:pt>
                <c:pt idx="81661">
                  <c:v>-207.14049999999997</c:v>
                </c:pt>
                <c:pt idx="81662">
                  <c:v>-207.13849999999996</c:v>
                </c:pt>
                <c:pt idx="81663">
                  <c:v>-207.13649999999998</c:v>
                </c:pt>
                <c:pt idx="81664">
                  <c:v>-207.13449999999997</c:v>
                </c:pt>
                <c:pt idx="81665">
                  <c:v>-207.13249999999996</c:v>
                </c:pt>
                <c:pt idx="81666">
                  <c:v>-207.13049999999998</c:v>
                </c:pt>
                <c:pt idx="81667">
                  <c:v>-207.12849999999997</c:v>
                </c:pt>
                <c:pt idx="81668">
                  <c:v>-207.12649999999996</c:v>
                </c:pt>
                <c:pt idx="81669">
                  <c:v>-207.12449999999998</c:v>
                </c:pt>
                <c:pt idx="81670">
                  <c:v>-207.12249999999997</c:v>
                </c:pt>
                <c:pt idx="81671">
                  <c:v>-207.12049999999996</c:v>
                </c:pt>
                <c:pt idx="81672">
                  <c:v>-207.11849999999998</c:v>
                </c:pt>
                <c:pt idx="81673">
                  <c:v>-207.11649999999997</c:v>
                </c:pt>
                <c:pt idx="81674">
                  <c:v>-207.11449999999996</c:v>
                </c:pt>
                <c:pt idx="81675">
                  <c:v>-207.11249999999998</c:v>
                </c:pt>
                <c:pt idx="81676">
                  <c:v>-207.11049999999997</c:v>
                </c:pt>
                <c:pt idx="81677">
                  <c:v>-207.10849999999996</c:v>
                </c:pt>
                <c:pt idx="81678">
                  <c:v>-207.10649999999998</c:v>
                </c:pt>
                <c:pt idx="81679">
                  <c:v>-207.10449999999997</c:v>
                </c:pt>
                <c:pt idx="81680">
                  <c:v>-207.10249999999996</c:v>
                </c:pt>
                <c:pt idx="81681">
                  <c:v>-207.10049999999998</c:v>
                </c:pt>
                <c:pt idx="81682">
                  <c:v>-207.09849999999997</c:v>
                </c:pt>
                <c:pt idx="81683">
                  <c:v>-207.09649999999996</c:v>
                </c:pt>
                <c:pt idx="81684">
                  <c:v>-207.09449999999998</c:v>
                </c:pt>
                <c:pt idx="81685">
                  <c:v>-207.09249999999997</c:v>
                </c:pt>
                <c:pt idx="81686">
                  <c:v>-207.09049999999996</c:v>
                </c:pt>
                <c:pt idx="81687">
                  <c:v>-207.08849999999998</c:v>
                </c:pt>
                <c:pt idx="81688">
                  <c:v>-207.08649999999997</c:v>
                </c:pt>
                <c:pt idx="81689">
                  <c:v>-207.08449999999999</c:v>
                </c:pt>
                <c:pt idx="81690">
                  <c:v>-207.08249999999998</c:v>
                </c:pt>
                <c:pt idx="81691">
                  <c:v>-207.08049999999997</c:v>
                </c:pt>
                <c:pt idx="81692">
                  <c:v>-207.07849999999999</c:v>
                </c:pt>
                <c:pt idx="81693">
                  <c:v>-207.07649999999998</c:v>
                </c:pt>
                <c:pt idx="81694">
                  <c:v>-207.07449999999997</c:v>
                </c:pt>
                <c:pt idx="81695">
                  <c:v>-207.07249999999999</c:v>
                </c:pt>
                <c:pt idx="81696">
                  <c:v>-207.07049999999998</c:v>
                </c:pt>
                <c:pt idx="81697">
                  <c:v>-207.06849999999997</c:v>
                </c:pt>
                <c:pt idx="81698">
                  <c:v>-207.06649999999999</c:v>
                </c:pt>
                <c:pt idx="81699">
                  <c:v>-207.06449999999998</c:v>
                </c:pt>
                <c:pt idx="81700">
                  <c:v>-207.06249999999997</c:v>
                </c:pt>
                <c:pt idx="81701">
                  <c:v>-207.06049999999999</c:v>
                </c:pt>
                <c:pt idx="81702">
                  <c:v>-207.05849999999998</c:v>
                </c:pt>
                <c:pt idx="81703">
                  <c:v>-207.05649999999997</c:v>
                </c:pt>
                <c:pt idx="81704">
                  <c:v>-207.05449999999999</c:v>
                </c:pt>
                <c:pt idx="81705">
                  <c:v>-207.05249999999998</c:v>
                </c:pt>
                <c:pt idx="81706">
                  <c:v>-207.05049999999997</c:v>
                </c:pt>
                <c:pt idx="81707">
                  <c:v>-207.04849999999999</c:v>
                </c:pt>
                <c:pt idx="81708">
                  <c:v>-207.04649999999998</c:v>
                </c:pt>
                <c:pt idx="81709">
                  <c:v>-207.04449999999997</c:v>
                </c:pt>
                <c:pt idx="81710">
                  <c:v>-207.04249999999999</c:v>
                </c:pt>
                <c:pt idx="81711">
                  <c:v>-207.04049999999998</c:v>
                </c:pt>
                <c:pt idx="81712">
                  <c:v>-207.03849999999997</c:v>
                </c:pt>
                <c:pt idx="81713">
                  <c:v>-207.03649999999999</c:v>
                </c:pt>
                <c:pt idx="81714">
                  <c:v>-207.03449999999998</c:v>
                </c:pt>
                <c:pt idx="81715">
                  <c:v>-207.03249999999997</c:v>
                </c:pt>
                <c:pt idx="81716">
                  <c:v>-207.03049999999999</c:v>
                </c:pt>
                <c:pt idx="81717">
                  <c:v>-207.02849999999998</c:v>
                </c:pt>
                <c:pt idx="81718">
                  <c:v>-207.02649999999997</c:v>
                </c:pt>
                <c:pt idx="81719">
                  <c:v>-207.02449999999999</c:v>
                </c:pt>
                <c:pt idx="81720">
                  <c:v>-207.02249999999998</c:v>
                </c:pt>
                <c:pt idx="81721">
                  <c:v>-207.02049999999997</c:v>
                </c:pt>
                <c:pt idx="81722">
                  <c:v>-207.01849999999999</c:v>
                </c:pt>
                <c:pt idx="81723">
                  <c:v>-207.01649999999998</c:v>
                </c:pt>
                <c:pt idx="81724">
                  <c:v>-207.01449999999997</c:v>
                </c:pt>
                <c:pt idx="81725">
                  <c:v>-207.01249999999999</c:v>
                </c:pt>
                <c:pt idx="81726">
                  <c:v>-207.01049999999998</c:v>
                </c:pt>
                <c:pt idx="81727">
                  <c:v>-207.00849999999997</c:v>
                </c:pt>
                <c:pt idx="81728">
                  <c:v>-207.00649999999999</c:v>
                </c:pt>
                <c:pt idx="81729">
                  <c:v>-207.00449999999998</c:v>
                </c:pt>
                <c:pt idx="81730">
                  <c:v>-207.00249999999997</c:v>
                </c:pt>
                <c:pt idx="81731">
                  <c:v>-207.00049999999999</c:v>
                </c:pt>
                <c:pt idx="81732">
                  <c:v>-206.99849999999998</c:v>
                </c:pt>
                <c:pt idx="81733">
                  <c:v>-206.99649999999997</c:v>
                </c:pt>
                <c:pt idx="81734">
                  <c:v>-206.99449999999999</c:v>
                </c:pt>
                <c:pt idx="81735">
                  <c:v>-206.99249999999998</c:v>
                </c:pt>
                <c:pt idx="81736">
                  <c:v>-206.99049999999997</c:v>
                </c:pt>
                <c:pt idx="81737">
                  <c:v>-206.98849999999999</c:v>
                </c:pt>
                <c:pt idx="81738">
                  <c:v>-206.98649999999998</c:v>
                </c:pt>
                <c:pt idx="81739">
                  <c:v>-206.98449999999997</c:v>
                </c:pt>
                <c:pt idx="81740">
                  <c:v>-206.98249999999999</c:v>
                </c:pt>
                <c:pt idx="81741">
                  <c:v>-206.98049999999998</c:v>
                </c:pt>
                <c:pt idx="81742">
                  <c:v>-206.97849999999997</c:v>
                </c:pt>
                <c:pt idx="81743">
                  <c:v>-206.97649999999999</c:v>
                </c:pt>
                <c:pt idx="81744">
                  <c:v>-206.97449999999998</c:v>
                </c:pt>
                <c:pt idx="81745">
                  <c:v>-206.97249999999997</c:v>
                </c:pt>
                <c:pt idx="81746">
                  <c:v>-206.97049999999999</c:v>
                </c:pt>
                <c:pt idx="81747">
                  <c:v>-206.96849999999998</c:v>
                </c:pt>
                <c:pt idx="81748">
                  <c:v>-206.96649999999997</c:v>
                </c:pt>
                <c:pt idx="81749">
                  <c:v>-206.96449999999999</c:v>
                </c:pt>
                <c:pt idx="81750">
                  <c:v>-206.96249999999998</c:v>
                </c:pt>
                <c:pt idx="81751">
                  <c:v>-206.96049999999997</c:v>
                </c:pt>
                <c:pt idx="81752">
                  <c:v>-206.95849999999999</c:v>
                </c:pt>
                <c:pt idx="81753">
                  <c:v>-206.95649999999998</c:v>
                </c:pt>
                <c:pt idx="81754">
                  <c:v>-206.95449999999997</c:v>
                </c:pt>
                <c:pt idx="81755">
                  <c:v>-206.95249999999999</c:v>
                </c:pt>
                <c:pt idx="81756">
                  <c:v>-206.95049999999998</c:v>
                </c:pt>
                <c:pt idx="81757">
                  <c:v>-206.94849999999997</c:v>
                </c:pt>
                <c:pt idx="81758">
                  <c:v>-206.94649999999999</c:v>
                </c:pt>
                <c:pt idx="81759">
                  <c:v>-206.94449999999998</c:v>
                </c:pt>
                <c:pt idx="81760">
                  <c:v>-206.94249999999997</c:v>
                </c:pt>
                <c:pt idx="81761">
                  <c:v>-206.94049999999999</c:v>
                </c:pt>
                <c:pt idx="81762">
                  <c:v>-206.93849999999998</c:v>
                </c:pt>
                <c:pt idx="81763">
                  <c:v>-206.93649999999997</c:v>
                </c:pt>
                <c:pt idx="81764">
                  <c:v>-206.93449999999999</c:v>
                </c:pt>
                <c:pt idx="81765">
                  <c:v>-206.93249999999998</c:v>
                </c:pt>
                <c:pt idx="81766">
                  <c:v>-206.93049999999997</c:v>
                </c:pt>
                <c:pt idx="81767">
                  <c:v>-206.92849999999999</c:v>
                </c:pt>
                <c:pt idx="81768">
                  <c:v>-206.92649999999998</c:v>
                </c:pt>
                <c:pt idx="81769">
                  <c:v>-206.92449999999997</c:v>
                </c:pt>
                <c:pt idx="81770">
                  <c:v>-206.92249999999999</c:v>
                </c:pt>
                <c:pt idx="81771">
                  <c:v>-206.92049999999998</c:v>
                </c:pt>
                <c:pt idx="81772">
                  <c:v>-206.91849999999997</c:v>
                </c:pt>
                <c:pt idx="81773">
                  <c:v>-206.91649999999998</c:v>
                </c:pt>
                <c:pt idx="81774">
                  <c:v>-206.91449999999998</c:v>
                </c:pt>
                <c:pt idx="81775">
                  <c:v>-206.91249999999997</c:v>
                </c:pt>
                <c:pt idx="81776">
                  <c:v>-206.91049999999998</c:v>
                </c:pt>
                <c:pt idx="81777">
                  <c:v>-206.90849999999998</c:v>
                </c:pt>
                <c:pt idx="81778">
                  <c:v>-206.90649999999997</c:v>
                </c:pt>
                <c:pt idx="81779">
                  <c:v>-206.90449999999998</c:v>
                </c:pt>
                <c:pt idx="81780">
                  <c:v>-206.90249999999997</c:v>
                </c:pt>
                <c:pt idx="81781">
                  <c:v>-206.90049999999997</c:v>
                </c:pt>
                <c:pt idx="81782">
                  <c:v>-206.89849999999998</c:v>
                </c:pt>
                <c:pt idx="81783">
                  <c:v>-206.89649999999997</c:v>
                </c:pt>
                <c:pt idx="81784">
                  <c:v>-206.89449999999997</c:v>
                </c:pt>
                <c:pt idx="81785">
                  <c:v>-206.89249999999998</c:v>
                </c:pt>
                <c:pt idx="81786">
                  <c:v>-206.89049999999997</c:v>
                </c:pt>
                <c:pt idx="81787">
                  <c:v>-206.88849999999996</c:v>
                </c:pt>
                <c:pt idx="81788">
                  <c:v>-206.88649999999998</c:v>
                </c:pt>
                <c:pt idx="81789">
                  <c:v>-206.88449999999997</c:v>
                </c:pt>
                <c:pt idx="81790">
                  <c:v>-206.88249999999996</c:v>
                </c:pt>
                <c:pt idx="81791">
                  <c:v>-206.88049999999998</c:v>
                </c:pt>
                <c:pt idx="81792">
                  <c:v>-206.87849999999997</c:v>
                </c:pt>
                <c:pt idx="81793">
                  <c:v>-206.87649999999996</c:v>
                </c:pt>
                <c:pt idx="81794">
                  <c:v>-206.87449999999998</c:v>
                </c:pt>
                <c:pt idx="81795">
                  <c:v>-206.87249999999997</c:v>
                </c:pt>
                <c:pt idx="81796">
                  <c:v>-206.87049999999996</c:v>
                </c:pt>
                <c:pt idx="81797">
                  <c:v>-206.86849999999998</c:v>
                </c:pt>
                <c:pt idx="81798">
                  <c:v>-206.86649999999997</c:v>
                </c:pt>
                <c:pt idx="81799">
                  <c:v>-206.86449999999996</c:v>
                </c:pt>
                <c:pt idx="81800">
                  <c:v>-206.86249999999998</c:v>
                </c:pt>
                <c:pt idx="81801">
                  <c:v>-206.86049999999997</c:v>
                </c:pt>
                <c:pt idx="81802">
                  <c:v>-206.85849999999996</c:v>
                </c:pt>
                <c:pt idx="81803">
                  <c:v>-206.85649999999998</c:v>
                </c:pt>
                <c:pt idx="81804">
                  <c:v>-206.85449999999997</c:v>
                </c:pt>
                <c:pt idx="81805">
                  <c:v>-206.85249999999996</c:v>
                </c:pt>
                <c:pt idx="81806">
                  <c:v>-206.85049999999998</c:v>
                </c:pt>
                <c:pt idx="81807">
                  <c:v>-206.84849999999997</c:v>
                </c:pt>
                <c:pt idx="81808">
                  <c:v>-206.84649999999996</c:v>
                </c:pt>
                <c:pt idx="81809">
                  <c:v>-206.84449999999998</c:v>
                </c:pt>
                <c:pt idx="81810">
                  <c:v>-206.84249999999997</c:v>
                </c:pt>
                <c:pt idx="81811">
                  <c:v>-206.84049999999996</c:v>
                </c:pt>
                <c:pt idx="81812">
                  <c:v>-206.83849999999998</c:v>
                </c:pt>
                <c:pt idx="81813">
                  <c:v>-206.83649999999997</c:v>
                </c:pt>
                <c:pt idx="81814">
                  <c:v>-206.83449999999999</c:v>
                </c:pt>
                <c:pt idx="81815">
                  <c:v>-206.83249999999998</c:v>
                </c:pt>
                <c:pt idx="81816">
                  <c:v>-206.83049999999997</c:v>
                </c:pt>
                <c:pt idx="81817">
                  <c:v>-206.82849999999999</c:v>
                </c:pt>
                <c:pt idx="81818">
                  <c:v>-206.82649999999998</c:v>
                </c:pt>
                <c:pt idx="81819">
                  <c:v>-206.82449999999997</c:v>
                </c:pt>
                <c:pt idx="81820">
                  <c:v>-206.82249999999999</c:v>
                </c:pt>
                <c:pt idx="81821">
                  <c:v>-206.82049999999998</c:v>
                </c:pt>
                <c:pt idx="81822">
                  <c:v>-206.81849999999997</c:v>
                </c:pt>
                <c:pt idx="81823">
                  <c:v>-206.81649999999999</c:v>
                </c:pt>
                <c:pt idx="81824">
                  <c:v>-206.81449999999998</c:v>
                </c:pt>
                <c:pt idx="81825">
                  <c:v>-206.81249999999997</c:v>
                </c:pt>
                <c:pt idx="81826">
                  <c:v>-206.81049999999999</c:v>
                </c:pt>
                <c:pt idx="81827">
                  <c:v>-206.80849999999998</c:v>
                </c:pt>
                <c:pt idx="81828">
                  <c:v>-206.80649999999997</c:v>
                </c:pt>
                <c:pt idx="81829">
                  <c:v>-206.80449999999999</c:v>
                </c:pt>
                <c:pt idx="81830">
                  <c:v>-206.80249999999998</c:v>
                </c:pt>
                <c:pt idx="81831">
                  <c:v>-206.80049999999997</c:v>
                </c:pt>
                <c:pt idx="81832">
                  <c:v>-206.79849999999999</c:v>
                </c:pt>
                <c:pt idx="81833">
                  <c:v>-206.79649999999998</c:v>
                </c:pt>
                <c:pt idx="81834">
                  <c:v>-206.79449999999997</c:v>
                </c:pt>
                <c:pt idx="81835">
                  <c:v>-206.79249999999999</c:v>
                </c:pt>
                <c:pt idx="81836">
                  <c:v>-206.79049999999998</c:v>
                </c:pt>
                <c:pt idx="81837">
                  <c:v>-206.78849999999997</c:v>
                </c:pt>
                <c:pt idx="81838">
                  <c:v>-206.78649999999999</c:v>
                </c:pt>
                <c:pt idx="81839">
                  <c:v>-206.78449999999998</c:v>
                </c:pt>
                <c:pt idx="81840">
                  <c:v>-206.78249999999997</c:v>
                </c:pt>
                <c:pt idx="81841">
                  <c:v>-206.78049999999999</c:v>
                </c:pt>
                <c:pt idx="81842">
                  <c:v>-206.77849999999998</c:v>
                </c:pt>
                <c:pt idx="81843">
                  <c:v>-206.77649999999997</c:v>
                </c:pt>
                <c:pt idx="81844">
                  <c:v>-206.77449999999999</c:v>
                </c:pt>
                <c:pt idx="81845">
                  <c:v>-206.77249999999998</c:v>
                </c:pt>
                <c:pt idx="81846">
                  <c:v>-206.77049999999997</c:v>
                </c:pt>
                <c:pt idx="81847">
                  <c:v>-206.76849999999999</c:v>
                </c:pt>
                <c:pt idx="81848">
                  <c:v>-206.76649999999998</c:v>
                </c:pt>
                <c:pt idx="81849">
                  <c:v>-206.76449999999997</c:v>
                </c:pt>
                <c:pt idx="81850">
                  <c:v>-206.76249999999999</c:v>
                </c:pt>
                <c:pt idx="81851">
                  <c:v>-206.76049999999998</c:v>
                </c:pt>
                <c:pt idx="81852">
                  <c:v>-206.75849999999997</c:v>
                </c:pt>
                <c:pt idx="81853">
                  <c:v>-206.75649999999999</c:v>
                </c:pt>
                <c:pt idx="81854">
                  <c:v>-206.75449999999998</c:v>
                </c:pt>
                <c:pt idx="81855">
                  <c:v>-206.75249999999997</c:v>
                </c:pt>
                <c:pt idx="81856">
                  <c:v>-206.75049999999999</c:v>
                </c:pt>
                <c:pt idx="81857">
                  <c:v>-206.74849999999998</c:v>
                </c:pt>
                <c:pt idx="81858">
                  <c:v>-206.74649999999997</c:v>
                </c:pt>
                <c:pt idx="81859">
                  <c:v>-206.74449999999999</c:v>
                </c:pt>
                <c:pt idx="81860">
                  <c:v>-206.74249999999998</c:v>
                </c:pt>
                <c:pt idx="81861">
                  <c:v>-206.74049999999997</c:v>
                </c:pt>
                <c:pt idx="81862">
                  <c:v>-206.73849999999999</c:v>
                </c:pt>
                <c:pt idx="81863">
                  <c:v>-206.73649999999998</c:v>
                </c:pt>
                <c:pt idx="81864">
                  <c:v>-206.73449999999997</c:v>
                </c:pt>
                <c:pt idx="81865">
                  <c:v>-206.73249999999999</c:v>
                </c:pt>
                <c:pt idx="81866">
                  <c:v>-206.73049999999998</c:v>
                </c:pt>
                <c:pt idx="81867">
                  <c:v>-206.72849999999997</c:v>
                </c:pt>
                <c:pt idx="81868">
                  <c:v>-206.72649999999999</c:v>
                </c:pt>
                <c:pt idx="81869">
                  <c:v>-206.72449999999998</c:v>
                </c:pt>
                <c:pt idx="81870">
                  <c:v>-206.72249999999997</c:v>
                </c:pt>
                <c:pt idx="81871">
                  <c:v>-206.72049999999999</c:v>
                </c:pt>
                <c:pt idx="81872">
                  <c:v>-206.71849999999998</c:v>
                </c:pt>
                <c:pt idx="81873">
                  <c:v>-206.71649999999997</c:v>
                </c:pt>
                <c:pt idx="81874">
                  <c:v>-206.71449999999999</c:v>
                </c:pt>
                <c:pt idx="81875">
                  <c:v>-206.71249999999998</c:v>
                </c:pt>
                <c:pt idx="81876">
                  <c:v>-206.71049999999997</c:v>
                </c:pt>
                <c:pt idx="81877">
                  <c:v>-206.70849999999999</c:v>
                </c:pt>
                <c:pt idx="81878">
                  <c:v>-206.70649999999998</c:v>
                </c:pt>
                <c:pt idx="81879">
                  <c:v>-206.70449999999997</c:v>
                </c:pt>
                <c:pt idx="81880">
                  <c:v>-206.70249999999999</c:v>
                </c:pt>
                <c:pt idx="81881">
                  <c:v>-206.70049999999998</c:v>
                </c:pt>
                <c:pt idx="81882">
                  <c:v>-206.69849999999997</c:v>
                </c:pt>
                <c:pt idx="81883">
                  <c:v>-206.69649999999999</c:v>
                </c:pt>
                <c:pt idx="81884">
                  <c:v>-206.69449999999998</c:v>
                </c:pt>
                <c:pt idx="81885">
                  <c:v>-206.69249999999997</c:v>
                </c:pt>
                <c:pt idx="81886">
                  <c:v>-206.69049999999999</c:v>
                </c:pt>
                <c:pt idx="81887">
                  <c:v>-206.68849999999998</c:v>
                </c:pt>
                <c:pt idx="81888">
                  <c:v>-206.68649999999997</c:v>
                </c:pt>
                <c:pt idx="81889">
                  <c:v>-206.68449999999999</c:v>
                </c:pt>
                <c:pt idx="81890">
                  <c:v>-206.68249999999998</c:v>
                </c:pt>
                <c:pt idx="81891">
                  <c:v>-206.68049999999997</c:v>
                </c:pt>
                <c:pt idx="81892">
                  <c:v>-206.67849999999999</c:v>
                </c:pt>
                <c:pt idx="81893">
                  <c:v>-206.67649999999998</c:v>
                </c:pt>
                <c:pt idx="81894">
                  <c:v>-206.67449999999997</c:v>
                </c:pt>
                <c:pt idx="81895">
                  <c:v>-206.67249999999999</c:v>
                </c:pt>
                <c:pt idx="81896">
                  <c:v>-206.67049999999998</c:v>
                </c:pt>
                <c:pt idx="81897">
                  <c:v>-206.66849999999997</c:v>
                </c:pt>
                <c:pt idx="81898">
                  <c:v>-206.66649999999998</c:v>
                </c:pt>
                <c:pt idx="81899">
                  <c:v>-206.66449999999998</c:v>
                </c:pt>
                <c:pt idx="81900">
                  <c:v>-206.66249999999997</c:v>
                </c:pt>
                <c:pt idx="81901">
                  <c:v>-206.66049999999998</c:v>
                </c:pt>
                <c:pt idx="81902">
                  <c:v>-206.65849999999998</c:v>
                </c:pt>
                <c:pt idx="81903">
                  <c:v>-206.65649999999997</c:v>
                </c:pt>
                <c:pt idx="81904">
                  <c:v>-206.65449999999998</c:v>
                </c:pt>
                <c:pt idx="81905">
                  <c:v>-206.65249999999997</c:v>
                </c:pt>
                <c:pt idx="81906">
                  <c:v>-206.65049999999997</c:v>
                </c:pt>
                <c:pt idx="81907">
                  <c:v>-206.64849999999998</c:v>
                </c:pt>
                <c:pt idx="81908">
                  <c:v>-206.64649999999997</c:v>
                </c:pt>
                <c:pt idx="81909">
                  <c:v>-206.64449999999997</c:v>
                </c:pt>
                <c:pt idx="81910">
                  <c:v>-206.64249999999998</c:v>
                </c:pt>
                <c:pt idx="81911">
                  <c:v>-206.64049999999997</c:v>
                </c:pt>
                <c:pt idx="81912">
                  <c:v>-206.63849999999996</c:v>
                </c:pt>
                <c:pt idx="81913">
                  <c:v>-206.63649999999998</c:v>
                </c:pt>
                <c:pt idx="81914">
                  <c:v>-206.63449999999997</c:v>
                </c:pt>
                <c:pt idx="81915">
                  <c:v>-206.63249999999996</c:v>
                </c:pt>
                <c:pt idx="81916">
                  <c:v>-206.63049999999998</c:v>
                </c:pt>
                <c:pt idx="81917">
                  <c:v>-206.62849999999997</c:v>
                </c:pt>
                <c:pt idx="81918">
                  <c:v>-206.62649999999996</c:v>
                </c:pt>
                <c:pt idx="81919">
                  <c:v>-206.62449999999998</c:v>
                </c:pt>
                <c:pt idx="81920">
                  <c:v>-206.62249999999997</c:v>
                </c:pt>
                <c:pt idx="81921">
                  <c:v>-206.62049999999996</c:v>
                </c:pt>
                <c:pt idx="81922">
                  <c:v>-206.61849999999998</c:v>
                </c:pt>
                <c:pt idx="81923">
                  <c:v>-206.61649999999997</c:v>
                </c:pt>
                <c:pt idx="81924">
                  <c:v>-206.61449999999996</c:v>
                </c:pt>
                <c:pt idx="81925">
                  <c:v>-206.61249999999998</c:v>
                </c:pt>
                <c:pt idx="81926">
                  <c:v>-206.61049999999997</c:v>
                </c:pt>
                <c:pt idx="81927">
                  <c:v>-206.60849999999996</c:v>
                </c:pt>
                <c:pt idx="81928">
                  <c:v>-206.60649999999998</c:v>
                </c:pt>
                <c:pt idx="81929">
                  <c:v>-206.60449999999997</c:v>
                </c:pt>
                <c:pt idx="81930">
                  <c:v>-206.60249999999996</c:v>
                </c:pt>
                <c:pt idx="81931">
                  <c:v>-206.60049999999998</c:v>
                </c:pt>
                <c:pt idx="81932">
                  <c:v>-206.59849999999997</c:v>
                </c:pt>
                <c:pt idx="81933">
                  <c:v>-206.59649999999996</c:v>
                </c:pt>
                <c:pt idx="81934">
                  <c:v>-206.59449999999998</c:v>
                </c:pt>
                <c:pt idx="81935">
                  <c:v>-206.59249999999997</c:v>
                </c:pt>
                <c:pt idx="81936">
                  <c:v>-206.59049999999996</c:v>
                </c:pt>
                <c:pt idx="81937">
                  <c:v>-206.58849999999998</c:v>
                </c:pt>
                <c:pt idx="81938">
                  <c:v>-206.58649999999997</c:v>
                </c:pt>
                <c:pt idx="81939">
                  <c:v>-206.58449999999999</c:v>
                </c:pt>
                <c:pt idx="81940">
                  <c:v>-206.58249999999998</c:v>
                </c:pt>
                <c:pt idx="81941">
                  <c:v>-206.58049999999997</c:v>
                </c:pt>
                <c:pt idx="81942">
                  <c:v>-206.57849999999999</c:v>
                </c:pt>
                <c:pt idx="81943">
                  <c:v>-206.57649999999998</c:v>
                </c:pt>
                <c:pt idx="81944">
                  <c:v>-206.57449999999997</c:v>
                </c:pt>
                <c:pt idx="81945">
                  <c:v>-206.57249999999999</c:v>
                </c:pt>
                <c:pt idx="81946">
                  <c:v>-206.57049999999998</c:v>
                </c:pt>
                <c:pt idx="81947">
                  <c:v>-206.56849999999997</c:v>
                </c:pt>
                <c:pt idx="81948">
                  <c:v>-206.56649999999999</c:v>
                </c:pt>
                <c:pt idx="81949">
                  <c:v>-206.56449999999998</c:v>
                </c:pt>
                <c:pt idx="81950">
                  <c:v>-206.56249999999997</c:v>
                </c:pt>
                <c:pt idx="81951">
                  <c:v>-206.56049999999999</c:v>
                </c:pt>
                <c:pt idx="81952">
                  <c:v>-206.55849999999998</c:v>
                </c:pt>
                <c:pt idx="81953">
                  <c:v>-206.55649999999997</c:v>
                </c:pt>
                <c:pt idx="81954">
                  <c:v>-206.55449999999999</c:v>
                </c:pt>
                <c:pt idx="81955">
                  <c:v>-206.55249999999998</c:v>
                </c:pt>
                <c:pt idx="81956">
                  <c:v>-206.55049999999997</c:v>
                </c:pt>
                <c:pt idx="81957">
                  <c:v>-206.54849999999999</c:v>
                </c:pt>
                <c:pt idx="81958">
                  <c:v>-206.54649999999998</c:v>
                </c:pt>
                <c:pt idx="81959">
                  <c:v>-206.54449999999997</c:v>
                </c:pt>
                <c:pt idx="81960">
                  <c:v>-206.54249999999999</c:v>
                </c:pt>
                <c:pt idx="81961">
                  <c:v>-206.54049999999998</c:v>
                </c:pt>
                <c:pt idx="81962">
                  <c:v>-206.53849999999997</c:v>
                </c:pt>
                <c:pt idx="81963">
                  <c:v>-206.53649999999999</c:v>
                </c:pt>
                <c:pt idx="81964">
                  <c:v>-206.53449999999998</c:v>
                </c:pt>
                <c:pt idx="81965">
                  <c:v>-206.53249999999997</c:v>
                </c:pt>
                <c:pt idx="81966">
                  <c:v>-206.53049999999999</c:v>
                </c:pt>
                <c:pt idx="81967">
                  <c:v>-206.52849999999998</c:v>
                </c:pt>
                <c:pt idx="81968">
                  <c:v>-206.52649999999997</c:v>
                </c:pt>
                <c:pt idx="81969">
                  <c:v>-206.52449999999999</c:v>
                </c:pt>
                <c:pt idx="81970">
                  <c:v>-206.52249999999998</c:v>
                </c:pt>
                <c:pt idx="81971">
                  <c:v>-206.52049999999997</c:v>
                </c:pt>
                <c:pt idx="81972">
                  <c:v>-206.51849999999999</c:v>
                </c:pt>
                <c:pt idx="81973">
                  <c:v>-206.51649999999998</c:v>
                </c:pt>
                <c:pt idx="81974">
                  <c:v>-206.51449999999997</c:v>
                </c:pt>
                <c:pt idx="81975">
                  <c:v>-206.51249999999999</c:v>
                </c:pt>
                <c:pt idx="81976">
                  <c:v>-206.51049999999998</c:v>
                </c:pt>
                <c:pt idx="81977">
                  <c:v>-206.50849999999997</c:v>
                </c:pt>
                <c:pt idx="81978">
                  <c:v>-206.50649999999999</c:v>
                </c:pt>
                <c:pt idx="81979">
                  <c:v>-206.50449999999998</c:v>
                </c:pt>
                <c:pt idx="81980">
                  <c:v>-206.50249999999997</c:v>
                </c:pt>
                <c:pt idx="81981">
                  <c:v>-206.50049999999999</c:v>
                </c:pt>
                <c:pt idx="81982">
                  <c:v>-206.49849999999998</c:v>
                </c:pt>
                <c:pt idx="81983">
                  <c:v>-206.49649999999997</c:v>
                </c:pt>
                <c:pt idx="81984">
                  <c:v>-206.49449999999999</c:v>
                </c:pt>
                <c:pt idx="81985">
                  <c:v>-206.49249999999998</c:v>
                </c:pt>
                <c:pt idx="81986">
                  <c:v>-206.49049999999997</c:v>
                </c:pt>
                <c:pt idx="81987">
                  <c:v>-206.48849999999999</c:v>
                </c:pt>
                <c:pt idx="81988">
                  <c:v>-206.48649999999998</c:v>
                </c:pt>
                <c:pt idx="81989">
                  <c:v>-206.48449999999997</c:v>
                </c:pt>
                <c:pt idx="81990">
                  <c:v>-206.48249999999999</c:v>
                </c:pt>
                <c:pt idx="81991">
                  <c:v>-206.48049999999998</c:v>
                </c:pt>
                <c:pt idx="81992">
                  <c:v>-206.47849999999997</c:v>
                </c:pt>
                <c:pt idx="81993">
                  <c:v>-206.47649999999999</c:v>
                </c:pt>
                <c:pt idx="81994">
                  <c:v>-206.47449999999998</c:v>
                </c:pt>
                <c:pt idx="81995">
                  <c:v>-206.47249999999997</c:v>
                </c:pt>
                <c:pt idx="81996">
                  <c:v>-206.47049999999999</c:v>
                </c:pt>
                <c:pt idx="81997">
                  <c:v>-206.46849999999998</c:v>
                </c:pt>
                <c:pt idx="81998">
                  <c:v>-206.46649999999997</c:v>
                </c:pt>
                <c:pt idx="81999">
                  <c:v>-206.46449999999999</c:v>
                </c:pt>
                <c:pt idx="82000">
                  <c:v>-206.46249999999998</c:v>
                </c:pt>
                <c:pt idx="82001">
                  <c:v>-206.46049999999997</c:v>
                </c:pt>
                <c:pt idx="82002">
                  <c:v>-206.45849999999999</c:v>
                </c:pt>
                <c:pt idx="82003">
                  <c:v>-206.45649999999998</c:v>
                </c:pt>
                <c:pt idx="82004">
                  <c:v>-206.45449999999997</c:v>
                </c:pt>
                <c:pt idx="82005">
                  <c:v>-206.45249999999999</c:v>
                </c:pt>
                <c:pt idx="82006">
                  <c:v>-206.45049999999998</c:v>
                </c:pt>
                <c:pt idx="82007">
                  <c:v>-206.44849999999997</c:v>
                </c:pt>
                <c:pt idx="82008">
                  <c:v>-206.44649999999999</c:v>
                </c:pt>
                <c:pt idx="82009">
                  <c:v>-206.44449999999998</c:v>
                </c:pt>
                <c:pt idx="82010">
                  <c:v>-206.44249999999997</c:v>
                </c:pt>
                <c:pt idx="82011">
                  <c:v>-206.44049999999999</c:v>
                </c:pt>
                <c:pt idx="82012">
                  <c:v>-206.43849999999998</c:v>
                </c:pt>
                <c:pt idx="82013">
                  <c:v>-206.43649999999997</c:v>
                </c:pt>
                <c:pt idx="82014">
                  <c:v>-206.43449999999999</c:v>
                </c:pt>
                <c:pt idx="82015">
                  <c:v>-206.43249999999998</c:v>
                </c:pt>
                <c:pt idx="82016">
                  <c:v>-206.43049999999997</c:v>
                </c:pt>
                <c:pt idx="82017">
                  <c:v>-206.42849999999999</c:v>
                </c:pt>
                <c:pt idx="82018">
                  <c:v>-206.42649999999998</c:v>
                </c:pt>
                <c:pt idx="82019">
                  <c:v>-206.42449999999997</c:v>
                </c:pt>
                <c:pt idx="82020">
                  <c:v>-206.42249999999999</c:v>
                </c:pt>
                <c:pt idx="82021">
                  <c:v>-206.42049999999998</c:v>
                </c:pt>
                <c:pt idx="82022">
                  <c:v>-206.41849999999997</c:v>
                </c:pt>
                <c:pt idx="82023">
                  <c:v>-206.41649999999998</c:v>
                </c:pt>
                <c:pt idx="82024">
                  <c:v>-206.41449999999998</c:v>
                </c:pt>
                <c:pt idx="82025">
                  <c:v>-206.41249999999997</c:v>
                </c:pt>
                <c:pt idx="82026">
                  <c:v>-206.41049999999998</c:v>
                </c:pt>
                <c:pt idx="82027">
                  <c:v>-206.40849999999998</c:v>
                </c:pt>
                <c:pt idx="82028">
                  <c:v>-206.40649999999997</c:v>
                </c:pt>
                <c:pt idx="82029">
                  <c:v>-206.40449999999998</c:v>
                </c:pt>
                <c:pt idx="82030">
                  <c:v>-206.40249999999997</c:v>
                </c:pt>
                <c:pt idx="82031">
                  <c:v>-206.40049999999997</c:v>
                </c:pt>
                <c:pt idx="82032">
                  <c:v>-206.39849999999998</c:v>
                </c:pt>
                <c:pt idx="82033">
                  <c:v>-206.39649999999997</c:v>
                </c:pt>
                <c:pt idx="82034">
                  <c:v>-206.39449999999997</c:v>
                </c:pt>
                <c:pt idx="82035">
                  <c:v>-206.39249999999998</c:v>
                </c:pt>
                <c:pt idx="82036">
                  <c:v>-206.39049999999997</c:v>
                </c:pt>
                <c:pt idx="82037">
                  <c:v>-206.38849999999996</c:v>
                </c:pt>
                <c:pt idx="82038">
                  <c:v>-206.38649999999998</c:v>
                </c:pt>
                <c:pt idx="82039">
                  <c:v>-206.38449999999997</c:v>
                </c:pt>
                <c:pt idx="82040">
                  <c:v>-206.38249999999996</c:v>
                </c:pt>
                <c:pt idx="82041">
                  <c:v>-206.38049999999998</c:v>
                </c:pt>
                <c:pt idx="82042">
                  <c:v>-206.37849999999997</c:v>
                </c:pt>
                <c:pt idx="82043">
                  <c:v>-206.37649999999996</c:v>
                </c:pt>
                <c:pt idx="82044">
                  <c:v>-206.37449999999998</c:v>
                </c:pt>
                <c:pt idx="82045">
                  <c:v>-206.37249999999997</c:v>
                </c:pt>
                <c:pt idx="82046">
                  <c:v>-206.37049999999996</c:v>
                </c:pt>
                <c:pt idx="82047">
                  <c:v>-206.36849999999998</c:v>
                </c:pt>
                <c:pt idx="82048">
                  <c:v>-206.36649999999997</c:v>
                </c:pt>
                <c:pt idx="82049">
                  <c:v>-206.36449999999996</c:v>
                </c:pt>
                <c:pt idx="82050">
                  <c:v>-206.36249999999998</c:v>
                </c:pt>
                <c:pt idx="82051">
                  <c:v>-206.36049999999997</c:v>
                </c:pt>
                <c:pt idx="82052">
                  <c:v>-206.35849999999996</c:v>
                </c:pt>
                <c:pt idx="82053">
                  <c:v>-206.35649999999998</c:v>
                </c:pt>
                <c:pt idx="82054">
                  <c:v>-206.35449999999997</c:v>
                </c:pt>
                <c:pt idx="82055">
                  <c:v>-206.35249999999996</c:v>
                </c:pt>
                <c:pt idx="82056">
                  <c:v>-206.35049999999998</c:v>
                </c:pt>
                <c:pt idx="82057">
                  <c:v>-206.34849999999997</c:v>
                </c:pt>
                <c:pt idx="82058">
                  <c:v>-206.34649999999996</c:v>
                </c:pt>
                <c:pt idx="82059">
                  <c:v>-206.34449999999998</c:v>
                </c:pt>
                <c:pt idx="82060">
                  <c:v>-206.34249999999997</c:v>
                </c:pt>
                <c:pt idx="82061">
                  <c:v>-206.34049999999996</c:v>
                </c:pt>
                <c:pt idx="82062">
                  <c:v>-206.33849999999998</c:v>
                </c:pt>
                <c:pt idx="82063">
                  <c:v>-206.33649999999997</c:v>
                </c:pt>
                <c:pt idx="82064">
                  <c:v>-206.33449999999999</c:v>
                </c:pt>
                <c:pt idx="82065">
                  <c:v>-206.33249999999998</c:v>
                </c:pt>
                <c:pt idx="82066">
                  <c:v>-206.33049999999997</c:v>
                </c:pt>
                <c:pt idx="82067">
                  <c:v>-206.32849999999999</c:v>
                </c:pt>
                <c:pt idx="82068">
                  <c:v>-206.32649999999998</c:v>
                </c:pt>
                <c:pt idx="82069">
                  <c:v>-206.32449999999997</c:v>
                </c:pt>
                <c:pt idx="82070">
                  <c:v>-206.32249999999999</c:v>
                </c:pt>
                <c:pt idx="82071">
                  <c:v>-206.32049999999998</c:v>
                </c:pt>
                <c:pt idx="82072">
                  <c:v>-206.31849999999997</c:v>
                </c:pt>
                <c:pt idx="82073">
                  <c:v>-206.31649999999999</c:v>
                </c:pt>
                <c:pt idx="82074">
                  <c:v>-206.31449999999998</c:v>
                </c:pt>
                <c:pt idx="82075">
                  <c:v>-206.31249999999997</c:v>
                </c:pt>
                <c:pt idx="82076">
                  <c:v>-206.31049999999999</c:v>
                </c:pt>
                <c:pt idx="82077">
                  <c:v>-206.30849999999998</c:v>
                </c:pt>
                <c:pt idx="82078">
                  <c:v>-206.30649999999997</c:v>
                </c:pt>
                <c:pt idx="82079">
                  <c:v>-206.30449999999999</c:v>
                </c:pt>
                <c:pt idx="82080">
                  <c:v>-206.30249999999998</c:v>
                </c:pt>
                <c:pt idx="82081">
                  <c:v>-206.30049999999997</c:v>
                </c:pt>
                <c:pt idx="82082">
                  <c:v>-206.29849999999999</c:v>
                </c:pt>
                <c:pt idx="82083">
                  <c:v>-206.29649999999998</c:v>
                </c:pt>
                <c:pt idx="82084">
                  <c:v>-206.29449999999997</c:v>
                </c:pt>
                <c:pt idx="82085">
                  <c:v>-206.29249999999999</c:v>
                </c:pt>
                <c:pt idx="82086">
                  <c:v>-206.29049999999998</c:v>
                </c:pt>
                <c:pt idx="82087">
                  <c:v>-206.28849999999997</c:v>
                </c:pt>
                <c:pt idx="82088">
                  <c:v>-206.28649999999999</c:v>
                </c:pt>
                <c:pt idx="82089">
                  <c:v>-206.28449999999998</c:v>
                </c:pt>
                <c:pt idx="82090">
                  <c:v>-206.28249999999997</c:v>
                </c:pt>
                <c:pt idx="82091">
                  <c:v>-206.28049999999999</c:v>
                </c:pt>
                <c:pt idx="82092">
                  <c:v>-206.27849999999998</c:v>
                </c:pt>
                <c:pt idx="82093">
                  <c:v>-206.27649999999997</c:v>
                </c:pt>
                <c:pt idx="82094">
                  <c:v>-206.27449999999999</c:v>
                </c:pt>
                <c:pt idx="82095">
                  <c:v>-206.27249999999998</c:v>
                </c:pt>
                <c:pt idx="82096">
                  <c:v>-206.27049999999997</c:v>
                </c:pt>
                <c:pt idx="82097">
                  <c:v>-206.26849999999999</c:v>
                </c:pt>
                <c:pt idx="82098">
                  <c:v>-206.26649999999998</c:v>
                </c:pt>
                <c:pt idx="82099">
                  <c:v>-206.26449999999997</c:v>
                </c:pt>
                <c:pt idx="82100">
                  <c:v>-206.26249999999999</c:v>
                </c:pt>
                <c:pt idx="82101">
                  <c:v>-206.26049999999998</c:v>
                </c:pt>
                <c:pt idx="82102">
                  <c:v>-206.25849999999997</c:v>
                </c:pt>
                <c:pt idx="82103">
                  <c:v>-206.25649999999999</c:v>
                </c:pt>
                <c:pt idx="82104">
                  <c:v>-206.25449999999998</c:v>
                </c:pt>
                <c:pt idx="82105">
                  <c:v>-206.25249999999997</c:v>
                </c:pt>
                <c:pt idx="82106">
                  <c:v>-206.25049999999999</c:v>
                </c:pt>
                <c:pt idx="82107">
                  <c:v>-206.24849999999998</c:v>
                </c:pt>
                <c:pt idx="82108">
                  <c:v>-206.24649999999997</c:v>
                </c:pt>
                <c:pt idx="82109">
                  <c:v>-206.24449999999999</c:v>
                </c:pt>
                <c:pt idx="82110">
                  <c:v>-206.24249999999998</c:v>
                </c:pt>
                <c:pt idx="82111">
                  <c:v>-206.24049999999997</c:v>
                </c:pt>
                <c:pt idx="82112">
                  <c:v>-206.23849999999999</c:v>
                </c:pt>
                <c:pt idx="82113">
                  <c:v>-206.23649999999998</c:v>
                </c:pt>
                <c:pt idx="82114">
                  <c:v>-206.23449999999997</c:v>
                </c:pt>
                <c:pt idx="82115">
                  <c:v>-206.23249999999999</c:v>
                </c:pt>
                <c:pt idx="82116">
                  <c:v>-206.23049999999998</c:v>
                </c:pt>
                <c:pt idx="82117">
                  <c:v>-206.22849999999997</c:v>
                </c:pt>
                <c:pt idx="82118">
                  <c:v>-206.22649999999999</c:v>
                </c:pt>
                <c:pt idx="82119">
                  <c:v>-206.22449999999998</c:v>
                </c:pt>
                <c:pt idx="82120">
                  <c:v>-206.22249999999997</c:v>
                </c:pt>
                <c:pt idx="82121">
                  <c:v>-206.22049999999999</c:v>
                </c:pt>
                <c:pt idx="82122">
                  <c:v>-206.21849999999998</c:v>
                </c:pt>
                <c:pt idx="82123">
                  <c:v>-206.21649999999997</c:v>
                </c:pt>
                <c:pt idx="82124">
                  <c:v>-206.21449999999999</c:v>
                </c:pt>
                <c:pt idx="82125">
                  <c:v>-206.21249999999998</c:v>
                </c:pt>
                <c:pt idx="82126">
                  <c:v>-206.21049999999997</c:v>
                </c:pt>
                <c:pt idx="82127">
                  <c:v>-206.20849999999999</c:v>
                </c:pt>
                <c:pt idx="82128">
                  <c:v>-206.20649999999998</c:v>
                </c:pt>
                <c:pt idx="82129">
                  <c:v>-206.20449999999997</c:v>
                </c:pt>
                <c:pt idx="82130">
                  <c:v>-206.20249999999999</c:v>
                </c:pt>
                <c:pt idx="82131">
                  <c:v>-206.20049999999998</c:v>
                </c:pt>
                <c:pt idx="82132">
                  <c:v>-206.19849999999997</c:v>
                </c:pt>
                <c:pt idx="82133">
                  <c:v>-206.19649999999999</c:v>
                </c:pt>
                <c:pt idx="82134">
                  <c:v>-206.19449999999998</c:v>
                </c:pt>
                <c:pt idx="82135">
                  <c:v>-206.19249999999997</c:v>
                </c:pt>
                <c:pt idx="82136">
                  <c:v>-206.19049999999999</c:v>
                </c:pt>
                <c:pt idx="82137">
                  <c:v>-206.18849999999998</c:v>
                </c:pt>
                <c:pt idx="82138">
                  <c:v>-206.18649999999997</c:v>
                </c:pt>
                <c:pt idx="82139">
                  <c:v>-206.18449999999999</c:v>
                </c:pt>
                <c:pt idx="82140">
                  <c:v>-206.18249999999998</c:v>
                </c:pt>
                <c:pt idx="82141">
                  <c:v>-206.18049999999997</c:v>
                </c:pt>
                <c:pt idx="82142">
                  <c:v>-206.17849999999999</c:v>
                </c:pt>
                <c:pt idx="82143">
                  <c:v>-206.17649999999998</c:v>
                </c:pt>
                <c:pt idx="82144">
                  <c:v>-206.17449999999997</c:v>
                </c:pt>
                <c:pt idx="82145">
                  <c:v>-206.17249999999999</c:v>
                </c:pt>
                <c:pt idx="82146">
                  <c:v>-206.17049999999998</c:v>
                </c:pt>
                <c:pt idx="82147">
                  <c:v>-206.16849999999997</c:v>
                </c:pt>
                <c:pt idx="82148">
                  <c:v>-206.16649999999998</c:v>
                </c:pt>
                <c:pt idx="82149">
                  <c:v>-206.16449999999998</c:v>
                </c:pt>
                <c:pt idx="82150">
                  <c:v>-206.16249999999997</c:v>
                </c:pt>
                <c:pt idx="82151">
                  <c:v>-206.16049999999998</c:v>
                </c:pt>
                <c:pt idx="82152">
                  <c:v>-206.15849999999998</c:v>
                </c:pt>
                <c:pt idx="82153">
                  <c:v>-206.15649999999997</c:v>
                </c:pt>
                <c:pt idx="82154">
                  <c:v>-206.15449999999998</c:v>
                </c:pt>
                <c:pt idx="82155">
                  <c:v>-206.15249999999997</c:v>
                </c:pt>
                <c:pt idx="82156">
                  <c:v>-206.15049999999997</c:v>
                </c:pt>
                <c:pt idx="82157">
                  <c:v>-206.14849999999998</c:v>
                </c:pt>
                <c:pt idx="82158">
                  <c:v>-206.14649999999997</c:v>
                </c:pt>
                <c:pt idx="82159">
                  <c:v>-206.14449999999997</c:v>
                </c:pt>
                <c:pt idx="82160">
                  <c:v>-206.14249999999998</c:v>
                </c:pt>
                <c:pt idx="82161">
                  <c:v>-206.14049999999997</c:v>
                </c:pt>
                <c:pt idx="82162">
                  <c:v>-206.13849999999996</c:v>
                </c:pt>
                <c:pt idx="82163">
                  <c:v>-206.13649999999998</c:v>
                </c:pt>
                <c:pt idx="82164">
                  <c:v>-206.13449999999997</c:v>
                </c:pt>
                <c:pt idx="82165">
                  <c:v>-206.13249999999996</c:v>
                </c:pt>
                <c:pt idx="82166">
                  <c:v>-206.13049999999998</c:v>
                </c:pt>
                <c:pt idx="82167">
                  <c:v>-206.12849999999997</c:v>
                </c:pt>
                <c:pt idx="82168">
                  <c:v>-206.12649999999996</c:v>
                </c:pt>
                <c:pt idx="82169">
                  <c:v>-206.12449999999998</c:v>
                </c:pt>
                <c:pt idx="82170">
                  <c:v>-206.12249999999997</c:v>
                </c:pt>
                <c:pt idx="82171">
                  <c:v>-206.12049999999996</c:v>
                </c:pt>
                <c:pt idx="82172">
                  <c:v>-206.11849999999998</c:v>
                </c:pt>
                <c:pt idx="82173">
                  <c:v>-206.11649999999997</c:v>
                </c:pt>
                <c:pt idx="82174">
                  <c:v>-206.11449999999996</c:v>
                </c:pt>
                <c:pt idx="82175">
                  <c:v>-206.11249999999998</c:v>
                </c:pt>
                <c:pt idx="82176">
                  <c:v>-206.11049999999997</c:v>
                </c:pt>
                <c:pt idx="82177">
                  <c:v>-206.10849999999996</c:v>
                </c:pt>
                <c:pt idx="82178">
                  <c:v>-206.10649999999998</c:v>
                </c:pt>
                <c:pt idx="82179">
                  <c:v>-206.10449999999997</c:v>
                </c:pt>
                <c:pt idx="82180">
                  <c:v>-206.10249999999996</c:v>
                </c:pt>
                <c:pt idx="82181">
                  <c:v>-206.10049999999998</c:v>
                </c:pt>
                <c:pt idx="82182">
                  <c:v>-206.09849999999997</c:v>
                </c:pt>
                <c:pt idx="82183">
                  <c:v>-206.09649999999996</c:v>
                </c:pt>
                <c:pt idx="82184">
                  <c:v>-206.09449999999998</c:v>
                </c:pt>
                <c:pt idx="82185">
                  <c:v>-206.09249999999997</c:v>
                </c:pt>
                <c:pt idx="82186">
                  <c:v>-206.09049999999996</c:v>
                </c:pt>
                <c:pt idx="82187">
                  <c:v>-206.08849999999998</c:v>
                </c:pt>
                <c:pt idx="82188">
                  <c:v>-206.08649999999997</c:v>
                </c:pt>
                <c:pt idx="82189">
                  <c:v>-206.08449999999999</c:v>
                </c:pt>
                <c:pt idx="82190">
                  <c:v>-206.08249999999998</c:v>
                </c:pt>
                <c:pt idx="82191">
                  <c:v>-206.08049999999997</c:v>
                </c:pt>
                <c:pt idx="82192">
                  <c:v>-206.07849999999999</c:v>
                </c:pt>
                <c:pt idx="82193">
                  <c:v>-206.07649999999998</c:v>
                </c:pt>
                <c:pt idx="82194">
                  <c:v>-206.07449999999997</c:v>
                </c:pt>
                <c:pt idx="82195">
                  <c:v>-206.07249999999999</c:v>
                </c:pt>
                <c:pt idx="82196">
                  <c:v>-206.07049999999998</c:v>
                </c:pt>
                <c:pt idx="82197">
                  <c:v>-206.06849999999997</c:v>
                </c:pt>
                <c:pt idx="82198">
                  <c:v>-206.06649999999999</c:v>
                </c:pt>
                <c:pt idx="82199">
                  <c:v>-206.06449999999998</c:v>
                </c:pt>
                <c:pt idx="82200">
                  <c:v>-206.06249999999997</c:v>
                </c:pt>
                <c:pt idx="82201">
                  <c:v>-206.06049999999999</c:v>
                </c:pt>
                <c:pt idx="82202">
                  <c:v>-206.05849999999998</c:v>
                </c:pt>
                <c:pt idx="82203">
                  <c:v>-206.05649999999997</c:v>
                </c:pt>
                <c:pt idx="82204">
                  <c:v>-206.05449999999999</c:v>
                </c:pt>
                <c:pt idx="82205">
                  <c:v>-206.05249999999998</c:v>
                </c:pt>
                <c:pt idx="82206">
                  <c:v>-206.05049999999997</c:v>
                </c:pt>
                <c:pt idx="82207">
                  <c:v>-206.04849999999999</c:v>
                </c:pt>
                <c:pt idx="82208">
                  <c:v>-206.04649999999998</c:v>
                </c:pt>
                <c:pt idx="82209">
                  <c:v>-206.04449999999997</c:v>
                </c:pt>
                <c:pt idx="82210">
                  <c:v>-206.04249999999999</c:v>
                </c:pt>
                <c:pt idx="82211">
                  <c:v>-206.04049999999998</c:v>
                </c:pt>
                <c:pt idx="82212">
                  <c:v>-206.03849999999997</c:v>
                </c:pt>
                <c:pt idx="82213">
                  <c:v>-206.03649999999999</c:v>
                </c:pt>
                <c:pt idx="82214">
                  <c:v>-206.03449999999998</c:v>
                </c:pt>
                <c:pt idx="82215">
                  <c:v>-206.03249999999997</c:v>
                </c:pt>
                <c:pt idx="82216">
                  <c:v>-206.03049999999999</c:v>
                </c:pt>
                <c:pt idx="82217">
                  <c:v>-206.02849999999998</c:v>
                </c:pt>
                <c:pt idx="82218">
                  <c:v>-206.02649999999997</c:v>
                </c:pt>
                <c:pt idx="82219">
                  <c:v>-206.02449999999999</c:v>
                </c:pt>
                <c:pt idx="82220">
                  <c:v>-206.02249999999998</c:v>
                </c:pt>
                <c:pt idx="82221">
                  <c:v>-206.02049999999997</c:v>
                </c:pt>
                <c:pt idx="82222">
                  <c:v>-206.01849999999999</c:v>
                </c:pt>
                <c:pt idx="82223">
                  <c:v>-206.01649999999998</c:v>
                </c:pt>
                <c:pt idx="82224">
                  <c:v>-206.01449999999997</c:v>
                </c:pt>
                <c:pt idx="82225">
                  <c:v>-206.01249999999999</c:v>
                </c:pt>
                <c:pt idx="82226">
                  <c:v>-206.01049999999998</c:v>
                </c:pt>
                <c:pt idx="82227">
                  <c:v>-206.00849999999997</c:v>
                </c:pt>
                <c:pt idx="82228">
                  <c:v>-206.00649999999999</c:v>
                </c:pt>
                <c:pt idx="82229">
                  <c:v>-206.00449999999998</c:v>
                </c:pt>
                <c:pt idx="82230">
                  <c:v>-206.00249999999997</c:v>
                </c:pt>
                <c:pt idx="82231">
                  <c:v>-206.00049999999999</c:v>
                </c:pt>
                <c:pt idx="82232">
                  <c:v>-205.99849999999998</c:v>
                </c:pt>
                <c:pt idx="82233">
                  <c:v>-205.99649999999997</c:v>
                </c:pt>
                <c:pt idx="82234">
                  <c:v>-205.99449999999999</c:v>
                </c:pt>
                <c:pt idx="82235">
                  <c:v>-205.99249999999998</c:v>
                </c:pt>
                <c:pt idx="82236">
                  <c:v>-205.99049999999997</c:v>
                </c:pt>
                <c:pt idx="82237">
                  <c:v>-205.98849999999999</c:v>
                </c:pt>
                <c:pt idx="82238">
                  <c:v>-205.98649999999998</c:v>
                </c:pt>
                <c:pt idx="82239">
                  <c:v>-205.98449999999997</c:v>
                </c:pt>
                <c:pt idx="82240">
                  <c:v>-205.98249999999999</c:v>
                </c:pt>
                <c:pt idx="82241">
                  <c:v>-205.98049999999998</c:v>
                </c:pt>
                <c:pt idx="82242">
                  <c:v>-205.97849999999997</c:v>
                </c:pt>
                <c:pt idx="82243">
                  <c:v>-205.97649999999999</c:v>
                </c:pt>
                <c:pt idx="82244">
                  <c:v>-205.97449999999998</c:v>
                </c:pt>
                <c:pt idx="82245">
                  <c:v>-205.97249999999997</c:v>
                </c:pt>
                <c:pt idx="82246">
                  <c:v>-205.97049999999999</c:v>
                </c:pt>
                <c:pt idx="82247">
                  <c:v>-205.96849999999998</c:v>
                </c:pt>
                <c:pt idx="82248">
                  <c:v>-205.96649999999997</c:v>
                </c:pt>
                <c:pt idx="82249">
                  <c:v>-205.96449999999999</c:v>
                </c:pt>
                <c:pt idx="82250">
                  <c:v>-205.96249999999998</c:v>
                </c:pt>
                <c:pt idx="82251">
                  <c:v>-205.96049999999997</c:v>
                </c:pt>
                <c:pt idx="82252">
                  <c:v>-205.95849999999999</c:v>
                </c:pt>
                <c:pt idx="82253">
                  <c:v>-205.95649999999998</c:v>
                </c:pt>
                <c:pt idx="82254">
                  <c:v>-205.95449999999997</c:v>
                </c:pt>
                <c:pt idx="82255">
                  <c:v>-205.95249999999999</c:v>
                </c:pt>
                <c:pt idx="82256">
                  <c:v>-205.95049999999998</c:v>
                </c:pt>
                <c:pt idx="82257">
                  <c:v>-205.94849999999997</c:v>
                </c:pt>
                <c:pt idx="82258">
                  <c:v>-205.94649999999999</c:v>
                </c:pt>
                <c:pt idx="82259">
                  <c:v>-205.94449999999998</c:v>
                </c:pt>
                <c:pt idx="82260">
                  <c:v>-205.94249999999997</c:v>
                </c:pt>
                <c:pt idx="82261">
                  <c:v>-205.94049999999999</c:v>
                </c:pt>
                <c:pt idx="82262">
                  <c:v>-205.93849999999998</c:v>
                </c:pt>
                <c:pt idx="82263">
                  <c:v>-205.93649999999997</c:v>
                </c:pt>
                <c:pt idx="82264">
                  <c:v>-205.93449999999999</c:v>
                </c:pt>
                <c:pt idx="82265">
                  <c:v>-205.93249999999998</c:v>
                </c:pt>
                <c:pt idx="82266">
                  <c:v>-205.93049999999997</c:v>
                </c:pt>
                <c:pt idx="82267">
                  <c:v>-205.92849999999999</c:v>
                </c:pt>
                <c:pt idx="82268">
                  <c:v>-205.92649999999998</c:v>
                </c:pt>
                <c:pt idx="82269">
                  <c:v>-205.92449999999997</c:v>
                </c:pt>
                <c:pt idx="82270">
                  <c:v>-205.92249999999999</c:v>
                </c:pt>
                <c:pt idx="82271">
                  <c:v>-205.92049999999998</c:v>
                </c:pt>
                <c:pt idx="82272">
                  <c:v>-205.91849999999997</c:v>
                </c:pt>
                <c:pt idx="82273">
                  <c:v>-205.91649999999998</c:v>
                </c:pt>
                <c:pt idx="82274">
                  <c:v>-205.91449999999998</c:v>
                </c:pt>
                <c:pt idx="82275">
                  <c:v>-205.91249999999997</c:v>
                </c:pt>
                <c:pt idx="82276">
                  <c:v>-205.91049999999998</c:v>
                </c:pt>
                <c:pt idx="82277">
                  <c:v>-205.90849999999998</c:v>
                </c:pt>
                <c:pt idx="82278">
                  <c:v>-205.90649999999997</c:v>
                </c:pt>
                <c:pt idx="82279">
                  <c:v>-205.90449999999998</c:v>
                </c:pt>
                <c:pt idx="82280">
                  <c:v>-205.90249999999997</c:v>
                </c:pt>
                <c:pt idx="82281">
                  <c:v>-205.90049999999997</c:v>
                </c:pt>
                <c:pt idx="82282">
                  <c:v>-205.89849999999998</c:v>
                </c:pt>
                <c:pt idx="82283">
                  <c:v>-205.89649999999997</c:v>
                </c:pt>
                <c:pt idx="82284">
                  <c:v>-205.89449999999997</c:v>
                </c:pt>
                <c:pt idx="82285">
                  <c:v>-205.89249999999998</c:v>
                </c:pt>
                <c:pt idx="82286">
                  <c:v>-205.89049999999997</c:v>
                </c:pt>
                <c:pt idx="82287">
                  <c:v>-205.88849999999996</c:v>
                </c:pt>
                <c:pt idx="82288">
                  <c:v>-205.88649999999998</c:v>
                </c:pt>
                <c:pt idx="82289">
                  <c:v>-205.88449999999997</c:v>
                </c:pt>
                <c:pt idx="82290">
                  <c:v>-205.88249999999996</c:v>
                </c:pt>
                <c:pt idx="82291">
                  <c:v>-205.88049999999998</c:v>
                </c:pt>
                <c:pt idx="82292">
                  <c:v>-205.87849999999997</c:v>
                </c:pt>
                <c:pt idx="82293">
                  <c:v>-205.87649999999996</c:v>
                </c:pt>
                <c:pt idx="82294">
                  <c:v>-205.87449999999998</c:v>
                </c:pt>
                <c:pt idx="82295">
                  <c:v>-205.87249999999997</c:v>
                </c:pt>
                <c:pt idx="82296">
                  <c:v>-205.87049999999996</c:v>
                </c:pt>
                <c:pt idx="82297">
                  <c:v>-205.86849999999998</c:v>
                </c:pt>
                <c:pt idx="82298">
                  <c:v>-205.86649999999997</c:v>
                </c:pt>
                <c:pt idx="82299">
                  <c:v>-205.86449999999996</c:v>
                </c:pt>
                <c:pt idx="82300">
                  <c:v>-205.86249999999998</c:v>
                </c:pt>
                <c:pt idx="82301">
                  <c:v>-205.86049999999997</c:v>
                </c:pt>
                <c:pt idx="82302">
                  <c:v>-205.85849999999996</c:v>
                </c:pt>
                <c:pt idx="82303">
                  <c:v>-205.85649999999998</c:v>
                </c:pt>
                <c:pt idx="82304">
                  <c:v>-205.85449999999997</c:v>
                </c:pt>
                <c:pt idx="82305">
                  <c:v>-205.85249999999996</c:v>
                </c:pt>
                <c:pt idx="82306">
                  <c:v>-205.85049999999998</c:v>
                </c:pt>
                <c:pt idx="82307">
                  <c:v>-205.84849999999997</c:v>
                </c:pt>
                <c:pt idx="82308">
                  <c:v>-205.84649999999996</c:v>
                </c:pt>
                <c:pt idx="82309">
                  <c:v>-205.84449999999998</c:v>
                </c:pt>
                <c:pt idx="82310">
                  <c:v>-205.84249999999997</c:v>
                </c:pt>
                <c:pt idx="82311">
                  <c:v>-205.84049999999996</c:v>
                </c:pt>
                <c:pt idx="82312">
                  <c:v>-205.83849999999998</c:v>
                </c:pt>
                <c:pt idx="82313">
                  <c:v>-205.83649999999997</c:v>
                </c:pt>
                <c:pt idx="82314">
                  <c:v>-205.83449999999999</c:v>
                </c:pt>
                <c:pt idx="82315">
                  <c:v>-205.83249999999998</c:v>
                </c:pt>
                <c:pt idx="82316">
                  <c:v>-205.83049999999997</c:v>
                </c:pt>
                <c:pt idx="82317">
                  <c:v>-205.82849999999999</c:v>
                </c:pt>
                <c:pt idx="82318">
                  <c:v>-205.82649999999998</c:v>
                </c:pt>
                <c:pt idx="82319">
                  <c:v>-205.82449999999997</c:v>
                </c:pt>
                <c:pt idx="82320">
                  <c:v>-205.82249999999999</c:v>
                </c:pt>
                <c:pt idx="82321">
                  <c:v>-205.82049999999998</c:v>
                </c:pt>
                <c:pt idx="82322">
                  <c:v>-205.81849999999997</c:v>
                </c:pt>
                <c:pt idx="82323">
                  <c:v>-205.81649999999999</c:v>
                </c:pt>
                <c:pt idx="82324">
                  <c:v>-205.81449999999998</c:v>
                </c:pt>
                <c:pt idx="82325">
                  <c:v>-205.81249999999997</c:v>
                </c:pt>
                <c:pt idx="82326">
                  <c:v>-205.81049999999999</c:v>
                </c:pt>
                <c:pt idx="82327">
                  <c:v>-205.80849999999998</c:v>
                </c:pt>
                <c:pt idx="82328">
                  <c:v>-205.80649999999997</c:v>
                </c:pt>
                <c:pt idx="82329">
                  <c:v>-205.80449999999999</c:v>
                </c:pt>
                <c:pt idx="82330">
                  <c:v>-205.80249999999998</c:v>
                </c:pt>
                <c:pt idx="82331">
                  <c:v>-205.80049999999997</c:v>
                </c:pt>
                <c:pt idx="82332">
                  <c:v>-205.79849999999999</c:v>
                </c:pt>
                <c:pt idx="82333">
                  <c:v>-205.79649999999998</c:v>
                </c:pt>
                <c:pt idx="82334">
                  <c:v>-205.79449999999997</c:v>
                </c:pt>
                <c:pt idx="82335">
                  <c:v>-205.79249999999999</c:v>
                </c:pt>
                <c:pt idx="82336">
                  <c:v>-205.79049999999998</c:v>
                </c:pt>
                <c:pt idx="82337">
                  <c:v>-205.78849999999997</c:v>
                </c:pt>
                <c:pt idx="82338">
                  <c:v>-205.78649999999999</c:v>
                </c:pt>
                <c:pt idx="82339">
                  <c:v>-205.78449999999998</c:v>
                </c:pt>
                <c:pt idx="82340">
                  <c:v>-205.78249999999997</c:v>
                </c:pt>
                <c:pt idx="82341">
                  <c:v>-205.78049999999999</c:v>
                </c:pt>
                <c:pt idx="82342">
                  <c:v>-205.77849999999998</c:v>
                </c:pt>
                <c:pt idx="82343">
                  <c:v>-205.77649999999997</c:v>
                </c:pt>
                <c:pt idx="82344">
                  <c:v>-205.77449999999999</c:v>
                </c:pt>
                <c:pt idx="82345">
                  <c:v>-205.77249999999998</c:v>
                </c:pt>
                <c:pt idx="82346">
                  <c:v>-205.77049999999997</c:v>
                </c:pt>
                <c:pt idx="82347">
                  <c:v>-205.76849999999999</c:v>
                </c:pt>
                <c:pt idx="82348">
                  <c:v>-205.76649999999998</c:v>
                </c:pt>
                <c:pt idx="82349">
                  <c:v>-205.76449999999997</c:v>
                </c:pt>
                <c:pt idx="82350">
                  <c:v>-205.76249999999999</c:v>
                </c:pt>
                <c:pt idx="82351">
                  <c:v>-205.76049999999998</c:v>
                </c:pt>
                <c:pt idx="82352">
                  <c:v>-205.75849999999997</c:v>
                </c:pt>
                <c:pt idx="82353">
                  <c:v>-205.75649999999999</c:v>
                </c:pt>
                <c:pt idx="82354">
                  <c:v>-205.75449999999998</c:v>
                </c:pt>
                <c:pt idx="82355">
                  <c:v>-205.75249999999997</c:v>
                </c:pt>
                <c:pt idx="82356">
                  <c:v>-205.75049999999999</c:v>
                </c:pt>
                <c:pt idx="82357">
                  <c:v>-205.74849999999998</c:v>
                </c:pt>
                <c:pt idx="82358">
                  <c:v>-205.74649999999997</c:v>
                </c:pt>
                <c:pt idx="82359">
                  <c:v>-205.74449999999999</c:v>
                </c:pt>
                <c:pt idx="82360">
                  <c:v>-205.74249999999998</c:v>
                </c:pt>
                <c:pt idx="82361">
                  <c:v>-205.74049999999997</c:v>
                </c:pt>
                <c:pt idx="82362">
                  <c:v>-205.73849999999999</c:v>
                </c:pt>
                <c:pt idx="82363">
                  <c:v>-205.73649999999998</c:v>
                </c:pt>
                <c:pt idx="82364">
                  <c:v>-205.73449999999997</c:v>
                </c:pt>
                <c:pt idx="82365">
                  <c:v>-205.73249999999999</c:v>
                </c:pt>
                <c:pt idx="82366">
                  <c:v>-205.73049999999998</c:v>
                </c:pt>
                <c:pt idx="82367">
                  <c:v>-205.72849999999997</c:v>
                </c:pt>
                <c:pt idx="82368">
                  <c:v>-205.72649999999999</c:v>
                </c:pt>
                <c:pt idx="82369">
                  <c:v>-205.72449999999998</c:v>
                </c:pt>
                <c:pt idx="82370">
                  <c:v>-205.72249999999997</c:v>
                </c:pt>
                <c:pt idx="82371">
                  <c:v>-205.72049999999999</c:v>
                </c:pt>
                <c:pt idx="82372">
                  <c:v>-205.71849999999998</c:v>
                </c:pt>
                <c:pt idx="82373">
                  <c:v>-205.71649999999997</c:v>
                </c:pt>
                <c:pt idx="82374">
                  <c:v>-205.71449999999999</c:v>
                </c:pt>
                <c:pt idx="82375">
                  <c:v>-205.71249999999998</c:v>
                </c:pt>
                <c:pt idx="82376">
                  <c:v>-205.71049999999997</c:v>
                </c:pt>
                <c:pt idx="82377">
                  <c:v>-205.70849999999999</c:v>
                </c:pt>
                <c:pt idx="82378">
                  <c:v>-205.70649999999998</c:v>
                </c:pt>
                <c:pt idx="82379">
                  <c:v>-205.70449999999997</c:v>
                </c:pt>
                <c:pt idx="82380">
                  <c:v>-205.70249999999999</c:v>
                </c:pt>
                <c:pt idx="82381">
                  <c:v>-205.70049999999998</c:v>
                </c:pt>
                <c:pt idx="82382">
                  <c:v>-205.69849999999997</c:v>
                </c:pt>
                <c:pt idx="82383">
                  <c:v>-205.69649999999999</c:v>
                </c:pt>
                <c:pt idx="82384">
                  <c:v>-205.69449999999998</c:v>
                </c:pt>
                <c:pt idx="82385">
                  <c:v>-205.69249999999997</c:v>
                </c:pt>
                <c:pt idx="82386">
                  <c:v>-205.69049999999999</c:v>
                </c:pt>
                <c:pt idx="82387">
                  <c:v>-205.68849999999998</c:v>
                </c:pt>
                <c:pt idx="82388">
                  <c:v>-205.68649999999997</c:v>
                </c:pt>
                <c:pt idx="82389">
                  <c:v>-205.68449999999999</c:v>
                </c:pt>
                <c:pt idx="82390">
                  <c:v>-205.68249999999998</c:v>
                </c:pt>
                <c:pt idx="82391">
                  <c:v>-205.68049999999997</c:v>
                </c:pt>
                <c:pt idx="82392">
                  <c:v>-205.67849999999999</c:v>
                </c:pt>
                <c:pt idx="82393">
                  <c:v>-205.67649999999998</c:v>
                </c:pt>
                <c:pt idx="82394">
                  <c:v>-205.67449999999997</c:v>
                </c:pt>
                <c:pt idx="82395">
                  <c:v>-205.67249999999999</c:v>
                </c:pt>
                <c:pt idx="82396">
                  <c:v>-205.67049999999998</c:v>
                </c:pt>
                <c:pt idx="82397">
                  <c:v>-205.66849999999997</c:v>
                </c:pt>
                <c:pt idx="82398">
                  <c:v>-205.66649999999998</c:v>
                </c:pt>
                <c:pt idx="82399">
                  <c:v>-205.66449999999998</c:v>
                </c:pt>
                <c:pt idx="82400">
                  <c:v>-205.66249999999997</c:v>
                </c:pt>
                <c:pt idx="82401">
                  <c:v>-205.66049999999998</c:v>
                </c:pt>
                <c:pt idx="82402">
                  <c:v>-205.65849999999998</c:v>
                </c:pt>
                <c:pt idx="82403">
                  <c:v>-205.65649999999997</c:v>
                </c:pt>
                <c:pt idx="82404">
                  <c:v>-205.65449999999998</c:v>
                </c:pt>
                <c:pt idx="82405">
                  <c:v>-205.65249999999997</c:v>
                </c:pt>
                <c:pt idx="82406">
                  <c:v>-205.65049999999997</c:v>
                </c:pt>
                <c:pt idx="82407">
                  <c:v>-205.64849999999998</c:v>
                </c:pt>
                <c:pt idx="82408">
                  <c:v>-205.64649999999997</c:v>
                </c:pt>
                <c:pt idx="82409">
                  <c:v>-205.64449999999997</c:v>
                </c:pt>
                <c:pt idx="82410">
                  <c:v>-205.64249999999998</c:v>
                </c:pt>
                <c:pt idx="82411">
                  <c:v>-205.64049999999997</c:v>
                </c:pt>
                <c:pt idx="82412">
                  <c:v>-205.63849999999996</c:v>
                </c:pt>
                <c:pt idx="82413">
                  <c:v>-205.63649999999998</c:v>
                </c:pt>
                <c:pt idx="82414">
                  <c:v>-205.63449999999997</c:v>
                </c:pt>
                <c:pt idx="82415">
                  <c:v>-205.63249999999996</c:v>
                </c:pt>
                <c:pt idx="82416">
                  <c:v>-205.63049999999998</c:v>
                </c:pt>
                <c:pt idx="82417">
                  <c:v>-205.62849999999997</c:v>
                </c:pt>
                <c:pt idx="82418">
                  <c:v>-205.62649999999996</c:v>
                </c:pt>
                <c:pt idx="82419">
                  <c:v>-205.62449999999998</c:v>
                </c:pt>
                <c:pt idx="82420">
                  <c:v>-205.62249999999997</c:v>
                </c:pt>
                <c:pt idx="82421">
                  <c:v>-205.62049999999996</c:v>
                </c:pt>
                <c:pt idx="82422">
                  <c:v>-205.61849999999998</c:v>
                </c:pt>
                <c:pt idx="82423">
                  <c:v>-205.61649999999997</c:v>
                </c:pt>
                <c:pt idx="82424">
                  <c:v>-205.61449999999996</c:v>
                </c:pt>
                <c:pt idx="82425">
                  <c:v>-205.61249999999998</c:v>
                </c:pt>
                <c:pt idx="82426">
                  <c:v>-205.61049999999997</c:v>
                </c:pt>
                <c:pt idx="82427">
                  <c:v>-205.60849999999996</c:v>
                </c:pt>
                <c:pt idx="82428">
                  <c:v>-205.60649999999998</c:v>
                </c:pt>
                <c:pt idx="82429">
                  <c:v>-205.60449999999997</c:v>
                </c:pt>
                <c:pt idx="82430">
                  <c:v>-205.60249999999996</c:v>
                </c:pt>
                <c:pt idx="82431">
                  <c:v>-205.60049999999998</c:v>
                </c:pt>
                <c:pt idx="82432">
                  <c:v>-205.59849999999997</c:v>
                </c:pt>
                <c:pt idx="82433">
                  <c:v>-205.59649999999996</c:v>
                </c:pt>
                <c:pt idx="82434">
                  <c:v>-205.59449999999998</c:v>
                </c:pt>
                <c:pt idx="82435">
                  <c:v>-205.59249999999997</c:v>
                </c:pt>
                <c:pt idx="82436">
                  <c:v>-205.59049999999996</c:v>
                </c:pt>
                <c:pt idx="82437">
                  <c:v>-205.58849999999998</c:v>
                </c:pt>
                <c:pt idx="82438">
                  <c:v>-205.58649999999997</c:v>
                </c:pt>
                <c:pt idx="82439">
                  <c:v>-205.58449999999999</c:v>
                </c:pt>
                <c:pt idx="82440">
                  <c:v>-205.58249999999998</c:v>
                </c:pt>
                <c:pt idx="82441">
                  <c:v>-205.58049999999997</c:v>
                </c:pt>
                <c:pt idx="82442">
                  <c:v>-205.57849999999999</c:v>
                </c:pt>
                <c:pt idx="82443">
                  <c:v>-205.57649999999998</c:v>
                </c:pt>
                <c:pt idx="82444">
                  <c:v>-205.57449999999997</c:v>
                </c:pt>
                <c:pt idx="82445">
                  <c:v>-205.57249999999999</c:v>
                </c:pt>
                <c:pt idx="82446">
                  <c:v>-205.57049999999998</c:v>
                </c:pt>
                <c:pt idx="82447">
                  <c:v>-205.56849999999997</c:v>
                </c:pt>
                <c:pt idx="82448">
                  <c:v>-205.56649999999999</c:v>
                </c:pt>
                <c:pt idx="82449">
                  <c:v>-205.56449999999998</c:v>
                </c:pt>
                <c:pt idx="82450">
                  <c:v>-205.56249999999997</c:v>
                </c:pt>
                <c:pt idx="82451">
                  <c:v>-205.56049999999999</c:v>
                </c:pt>
                <c:pt idx="82452">
                  <c:v>-205.55849999999998</c:v>
                </c:pt>
                <c:pt idx="82453">
                  <c:v>-205.55649999999997</c:v>
                </c:pt>
                <c:pt idx="82454">
                  <c:v>-205.55449999999999</c:v>
                </c:pt>
                <c:pt idx="82455">
                  <c:v>-205.55249999999998</c:v>
                </c:pt>
                <c:pt idx="82456">
                  <c:v>-205.55049999999997</c:v>
                </c:pt>
                <c:pt idx="82457">
                  <c:v>-205.54849999999999</c:v>
                </c:pt>
                <c:pt idx="82458">
                  <c:v>-205.54649999999998</c:v>
                </c:pt>
                <c:pt idx="82459">
                  <c:v>-205.54449999999997</c:v>
                </c:pt>
                <c:pt idx="82460">
                  <c:v>-205.54249999999999</c:v>
                </c:pt>
                <c:pt idx="82461">
                  <c:v>-205.54049999999998</c:v>
                </c:pt>
                <c:pt idx="82462">
                  <c:v>-205.53849999999997</c:v>
                </c:pt>
                <c:pt idx="82463">
                  <c:v>-205.53649999999999</c:v>
                </c:pt>
                <c:pt idx="82464">
                  <c:v>-205.53449999999998</c:v>
                </c:pt>
                <c:pt idx="82465">
                  <c:v>-205.53249999999997</c:v>
                </c:pt>
                <c:pt idx="82466">
                  <c:v>-205.53049999999999</c:v>
                </c:pt>
                <c:pt idx="82467">
                  <c:v>-205.52849999999998</c:v>
                </c:pt>
                <c:pt idx="82468">
                  <c:v>-205.52649999999997</c:v>
                </c:pt>
                <c:pt idx="82469">
                  <c:v>-205.52449999999999</c:v>
                </c:pt>
                <c:pt idx="82470">
                  <c:v>-205.52249999999998</c:v>
                </c:pt>
                <c:pt idx="82471">
                  <c:v>-205.52049999999997</c:v>
                </c:pt>
                <c:pt idx="82472">
                  <c:v>-205.51849999999999</c:v>
                </c:pt>
                <c:pt idx="82473">
                  <c:v>-205.51649999999998</c:v>
                </c:pt>
                <c:pt idx="82474">
                  <c:v>-205.51449999999997</c:v>
                </c:pt>
                <c:pt idx="82475">
                  <c:v>-205.51249999999999</c:v>
                </c:pt>
                <c:pt idx="82476">
                  <c:v>-205.51049999999998</c:v>
                </c:pt>
                <c:pt idx="82477">
                  <c:v>-205.50849999999997</c:v>
                </c:pt>
                <c:pt idx="82478">
                  <c:v>-205.50649999999999</c:v>
                </c:pt>
                <c:pt idx="82479">
                  <c:v>-205.50449999999998</c:v>
                </c:pt>
                <c:pt idx="82480">
                  <c:v>-205.50249999999997</c:v>
                </c:pt>
                <c:pt idx="82481">
                  <c:v>-205.50049999999999</c:v>
                </c:pt>
                <c:pt idx="82482">
                  <c:v>-205.49849999999998</c:v>
                </c:pt>
                <c:pt idx="82483">
                  <c:v>-205.49649999999997</c:v>
                </c:pt>
                <c:pt idx="82484">
                  <c:v>-205.49449999999999</c:v>
                </c:pt>
                <c:pt idx="82485">
                  <c:v>-205.49249999999998</c:v>
                </c:pt>
                <c:pt idx="82486">
                  <c:v>-205.49049999999997</c:v>
                </c:pt>
                <c:pt idx="82487">
                  <c:v>-205.48849999999999</c:v>
                </c:pt>
                <c:pt idx="82488">
                  <c:v>-205.48649999999998</c:v>
                </c:pt>
                <c:pt idx="82489">
                  <c:v>-205.48449999999997</c:v>
                </c:pt>
                <c:pt idx="82490">
                  <c:v>-205.48249999999999</c:v>
                </c:pt>
                <c:pt idx="82491">
                  <c:v>-205.48049999999998</c:v>
                </c:pt>
                <c:pt idx="82492">
                  <c:v>-205.47849999999997</c:v>
                </c:pt>
                <c:pt idx="82493">
                  <c:v>-205.47649999999999</c:v>
                </c:pt>
                <c:pt idx="82494">
                  <c:v>-205.47449999999998</c:v>
                </c:pt>
                <c:pt idx="82495">
                  <c:v>-205.47249999999997</c:v>
                </c:pt>
                <c:pt idx="82496">
                  <c:v>-205.47049999999999</c:v>
                </c:pt>
                <c:pt idx="82497">
                  <c:v>-205.46849999999998</c:v>
                </c:pt>
                <c:pt idx="82498">
                  <c:v>-205.46649999999997</c:v>
                </c:pt>
                <c:pt idx="82499">
                  <c:v>-205.46449999999999</c:v>
                </c:pt>
                <c:pt idx="82500">
                  <c:v>-205.46249999999998</c:v>
                </c:pt>
                <c:pt idx="82501">
                  <c:v>-205.46049999999997</c:v>
                </c:pt>
                <c:pt idx="82502">
                  <c:v>-205.45849999999999</c:v>
                </c:pt>
                <c:pt idx="82503">
                  <c:v>-205.45649999999998</c:v>
                </c:pt>
                <c:pt idx="82504">
                  <c:v>-205.45449999999997</c:v>
                </c:pt>
                <c:pt idx="82505">
                  <c:v>-205.45249999999999</c:v>
                </c:pt>
                <c:pt idx="82506">
                  <c:v>-205.45049999999998</c:v>
                </c:pt>
                <c:pt idx="82507">
                  <c:v>-205.44849999999997</c:v>
                </c:pt>
                <c:pt idx="82508">
                  <c:v>-205.44649999999999</c:v>
                </c:pt>
                <c:pt idx="82509">
                  <c:v>-205.44449999999998</c:v>
                </c:pt>
                <c:pt idx="82510">
                  <c:v>-205.44249999999997</c:v>
                </c:pt>
                <c:pt idx="82511">
                  <c:v>-205.44049999999999</c:v>
                </c:pt>
                <c:pt idx="82512">
                  <c:v>-205.43849999999998</c:v>
                </c:pt>
                <c:pt idx="82513">
                  <c:v>-205.43649999999997</c:v>
                </c:pt>
                <c:pt idx="82514">
                  <c:v>-205.43449999999999</c:v>
                </c:pt>
                <c:pt idx="82515">
                  <c:v>-205.43249999999998</c:v>
                </c:pt>
                <c:pt idx="82516">
                  <c:v>-205.43049999999997</c:v>
                </c:pt>
                <c:pt idx="82517">
                  <c:v>-205.42849999999999</c:v>
                </c:pt>
                <c:pt idx="82518">
                  <c:v>-205.42649999999998</c:v>
                </c:pt>
                <c:pt idx="82519">
                  <c:v>-205.42449999999997</c:v>
                </c:pt>
                <c:pt idx="82520">
                  <c:v>-205.42249999999999</c:v>
                </c:pt>
                <c:pt idx="82521">
                  <c:v>-205.42049999999998</c:v>
                </c:pt>
                <c:pt idx="82522">
                  <c:v>-205.41849999999997</c:v>
                </c:pt>
                <c:pt idx="82523">
                  <c:v>-205.41649999999998</c:v>
                </c:pt>
                <c:pt idx="82524">
                  <c:v>-205.41449999999998</c:v>
                </c:pt>
                <c:pt idx="82525">
                  <c:v>-205.41249999999997</c:v>
                </c:pt>
                <c:pt idx="82526">
                  <c:v>-205.41049999999998</c:v>
                </c:pt>
                <c:pt idx="82527">
                  <c:v>-205.40849999999998</c:v>
                </c:pt>
                <c:pt idx="82528">
                  <c:v>-205.40649999999997</c:v>
                </c:pt>
                <c:pt idx="82529">
                  <c:v>-205.40449999999998</c:v>
                </c:pt>
                <c:pt idx="82530">
                  <c:v>-205.40249999999997</c:v>
                </c:pt>
                <c:pt idx="82531">
                  <c:v>-205.40049999999997</c:v>
                </c:pt>
                <c:pt idx="82532">
                  <c:v>-205.39849999999998</c:v>
                </c:pt>
                <c:pt idx="82533">
                  <c:v>-205.39649999999997</c:v>
                </c:pt>
                <c:pt idx="82534">
                  <c:v>-205.39449999999997</c:v>
                </c:pt>
                <c:pt idx="82535">
                  <c:v>-205.39249999999998</c:v>
                </c:pt>
                <c:pt idx="82536">
                  <c:v>-205.39049999999997</c:v>
                </c:pt>
                <c:pt idx="82537">
                  <c:v>-205.38849999999996</c:v>
                </c:pt>
                <c:pt idx="82538">
                  <c:v>-205.38649999999998</c:v>
                </c:pt>
                <c:pt idx="82539">
                  <c:v>-205.38449999999997</c:v>
                </c:pt>
                <c:pt idx="82540">
                  <c:v>-205.38249999999996</c:v>
                </c:pt>
                <c:pt idx="82541">
                  <c:v>-205.38049999999998</c:v>
                </c:pt>
                <c:pt idx="82542">
                  <c:v>-205.37849999999997</c:v>
                </c:pt>
                <c:pt idx="82543">
                  <c:v>-205.37649999999996</c:v>
                </c:pt>
                <c:pt idx="82544">
                  <c:v>-205.37449999999998</c:v>
                </c:pt>
                <c:pt idx="82545">
                  <c:v>-205.37249999999997</c:v>
                </c:pt>
                <c:pt idx="82546">
                  <c:v>-205.37049999999996</c:v>
                </c:pt>
                <c:pt idx="82547">
                  <c:v>-205.36849999999998</c:v>
                </c:pt>
                <c:pt idx="82548">
                  <c:v>-205.36649999999997</c:v>
                </c:pt>
                <c:pt idx="82549">
                  <c:v>-205.36449999999996</c:v>
                </c:pt>
                <c:pt idx="82550">
                  <c:v>-205.36249999999998</c:v>
                </c:pt>
                <c:pt idx="82551">
                  <c:v>-205.36049999999997</c:v>
                </c:pt>
                <c:pt idx="82552">
                  <c:v>-205.35849999999996</c:v>
                </c:pt>
                <c:pt idx="82553">
                  <c:v>-205.35649999999998</c:v>
                </c:pt>
                <c:pt idx="82554">
                  <c:v>-205.35449999999997</c:v>
                </c:pt>
                <c:pt idx="82555">
                  <c:v>-205.35249999999996</c:v>
                </c:pt>
                <c:pt idx="82556">
                  <c:v>-205.35049999999998</c:v>
                </c:pt>
                <c:pt idx="82557">
                  <c:v>-205.34849999999997</c:v>
                </c:pt>
                <c:pt idx="82558">
                  <c:v>-205.34649999999996</c:v>
                </c:pt>
                <c:pt idx="82559">
                  <c:v>-205.34449999999998</c:v>
                </c:pt>
                <c:pt idx="82560">
                  <c:v>-205.34249999999997</c:v>
                </c:pt>
                <c:pt idx="82561">
                  <c:v>-205.34049999999996</c:v>
                </c:pt>
                <c:pt idx="82562">
                  <c:v>-205.33849999999998</c:v>
                </c:pt>
                <c:pt idx="82563">
                  <c:v>-205.33649999999997</c:v>
                </c:pt>
                <c:pt idx="82564">
                  <c:v>-205.33449999999999</c:v>
                </c:pt>
                <c:pt idx="82565">
                  <c:v>-205.33249999999998</c:v>
                </c:pt>
                <c:pt idx="82566">
                  <c:v>-205.33049999999997</c:v>
                </c:pt>
                <c:pt idx="82567">
                  <c:v>-205.32849999999999</c:v>
                </c:pt>
                <c:pt idx="82568">
                  <c:v>-205.32649999999998</c:v>
                </c:pt>
                <c:pt idx="82569">
                  <c:v>-205.32449999999997</c:v>
                </c:pt>
                <c:pt idx="82570">
                  <c:v>-205.32249999999999</c:v>
                </c:pt>
                <c:pt idx="82571">
                  <c:v>-205.32049999999998</c:v>
                </c:pt>
                <c:pt idx="82572">
                  <c:v>-205.31849999999997</c:v>
                </c:pt>
                <c:pt idx="82573">
                  <c:v>-205.31649999999999</c:v>
                </c:pt>
                <c:pt idx="82574">
                  <c:v>-205.31449999999998</c:v>
                </c:pt>
                <c:pt idx="82575">
                  <c:v>-205.31249999999997</c:v>
                </c:pt>
                <c:pt idx="82576">
                  <c:v>-205.31049999999999</c:v>
                </c:pt>
                <c:pt idx="82577">
                  <c:v>-205.30849999999998</c:v>
                </c:pt>
                <c:pt idx="82578">
                  <c:v>-205.30649999999997</c:v>
                </c:pt>
                <c:pt idx="82579">
                  <c:v>-205.30449999999999</c:v>
                </c:pt>
                <c:pt idx="82580">
                  <c:v>-205.30249999999998</c:v>
                </c:pt>
                <c:pt idx="82581">
                  <c:v>-205.30049999999997</c:v>
                </c:pt>
                <c:pt idx="82582">
                  <c:v>-205.29849999999999</c:v>
                </c:pt>
                <c:pt idx="82583">
                  <c:v>-205.29649999999998</c:v>
                </c:pt>
                <c:pt idx="82584">
                  <c:v>-205.29449999999997</c:v>
                </c:pt>
                <c:pt idx="82585">
                  <c:v>-205.29249999999999</c:v>
                </c:pt>
                <c:pt idx="82586">
                  <c:v>-205.29049999999998</c:v>
                </c:pt>
                <c:pt idx="82587">
                  <c:v>-205.28849999999997</c:v>
                </c:pt>
                <c:pt idx="82588">
                  <c:v>-205.28649999999999</c:v>
                </c:pt>
                <c:pt idx="82589">
                  <c:v>-205.28449999999998</c:v>
                </c:pt>
                <c:pt idx="82590">
                  <c:v>-205.28249999999997</c:v>
                </c:pt>
                <c:pt idx="82591">
                  <c:v>-205.28049999999999</c:v>
                </c:pt>
                <c:pt idx="82592">
                  <c:v>-205.27849999999998</c:v>
                </c:pt>
                <c:pt idx="82593">
                  <c:v>-205.27649999999997</c:v>
                </c:pt>
                <c:pt idx="82594">
                  <c:v>-205.27449999999999</c:v>
                </c:pt>
                <c:pt idx="82595">
                  <c:v>-205.27249999999998</c:v>
                </c:pt>
                <c:pt idx="82596">
                  <c:v>-205.27049999999997</c:v>
                </c:pt>
                <c:pt idx="82597">
                  <c:v>-205.26849999999999</c:v>
                </c:pt>
                <c:pt idx="82598">
                  <c:v>-205.26649999999998</c:v>
                </c:pt>
                <c:pt idx="82599">
                  <c:v>-205.26449999999997</c:v>
                </c:pt>
                <c:pt idx="82600">
                  <c:v>-205.26249999999999</c:v>
                </c:pt>
                <c:pt idx="82601">
                  <c:v>-205.26049999999998</c:v>
                </c:pt>
                <c:pt idx="82602">
                  <c:v>-205.25849999999997</c:v>
                </c:pt>
                <c:pt idx="82603">
                  <c:v>-205.25649999999999</c:v>
                </c:pt>
                <c:pt idx="82604">
                  <c:v>-205.25449999999998</c:v>
                </c:pt>
                <c:pt idx="82605">
                  <c:v>-205.25249999999997</c:v>
                </c:pt>
                <c:pt idx="82606">
                  <c:v>-205.25049999999999</c:v>
                </c:pt>
                <c:pt idx="82607">
                  <c:v>-205.24849999999998</c:v>
                </c:pt>
                <c:pt idx="82608">
                  <c:v>-205.24649999999997</c:v>
                </c:pt>
                <c:pt idx="82609">
                  <c:v>-205.24449999999999</c:v>
                </c:pt>
                <c:pt idx="82610">
                  <c:v>-205.24249999999998</c:v>
                </c:pt>
                <c:pt idx="82611">
                  <c:v>-205.24049999999997</c:v>
                </c:pt>
                <c:pt idx="82612">
                  <c:v>-205.23849999999999</c:v>
                </c:pt>
                <c:pt idx="82613">
                  <c:v>-205.23649999999998</c:v>
                </c:pt>
                <c:pt idx="82614">
                  <c:v>-205.23449999999997</c:v>
                </c:pt>
                <c:pt idx="82615">
                  <c:v>-205.23249999999999</c:v>
                </c:pt>
                <c:pt idx="82616">
                  <c:v>-205.23049999999998</c:v>
                </c:pt>
                <c:pt idx="82617">
                  <c:v>-205.22849999999997</c:v>
                </c:pt>
                <c:pt idx="82618">
                  <c:v>-205.22649999999999</c:v>
                </c:pt>
                <c:pt idx="82619">
                  <c:v>-205.22449999999998</c:v>
                </c:pt>
                <c:pt idx="82620">
                  <c:v>-205.22249999999997</c:v>
                </c:pt>
                <c:pt idx="82621">
                  <c:v>-205.22049999999999</c:v>
                </c:pt>
                <c:pt idx="82622">
                  <c:v>-205.21849999999998</c:v>
                </c:pt>
                <c:pt idx="82623">
                  <c:v>-205.21649999999997</c:v>
                </c:pt>
                <c:pt idx="82624">
                  <c:v>-205.21449999999999</c:v>
                </c:pt>
                <c:pt idx="82625">
                  <c:v>-205.21249999999998</c:v>
                </c:pt>
                <c:pt idx="82626">
                  <c:v>-205.21049999999997</c:v>
                </c:pt>
                <c:pt idx="82627">
                  <c:v>-205.20849999999999</c:v>
                </c:pt>
                <c:pt idx="82628">
                  <c:v>-205.20649999999998</c:v>
                </c:pt>
                <c:pt idx="82629">
                  <c:v>-205.20449999999997</c:v>
                </c:pt>
                <c:pt idx="82630">
                  <c:v>-205.20249999999999</c:v>
                </c:pt>
                <c:pt idx="82631">
                  <c:v>-205.20049999999998</c:v>
                </c:pt>
                <c:pt idx="82632">
                  <c:v>-205.19849999999997</c:v>
                </c:pt>
                <c:pt idx="82633">
                  <c:v>-205.19649999999999</c:v>
                </c:pt>
                <c:pt idx="82634">
                  <c:v>-205.19449999999998</c:v>
                </c:pt>
                <c:pt idx="82635">
                  <c:v>-205.19249999999997</c:v>
                </c:pt>
                <c:pt idx="82636">
                  <c:v>-205.19049999999999</c:v>
                </c:pt>
                <c:pt idx="82637">
                  <c:v>-205.18849999999998</c:v>
                </c:pt>
                <c:pt idx="82638">
                  <c:v>-205.18649999999997</c:v>
                </c:pt>
                <c:pt idx="82639">
                  <c:v>-205.18449999999999</c:v>
                </c:pt>
                <c:pt idx="82640">
                  <c:v>-205.18249999999998</c:v>
                </c:pt>
                <c:pt idx="82641">
                  <c:v>-205.18049999999997</c:v>
                </c:pt>
                <c:pt idx="82642">
                  <c:v>-205.17849999999999</c:v>
                </c:pt>
                <c:pt idx="82643">
                  <c:v>-205.17649999999998</c:v>
                </c:pt>
                <c:pt idx="82644">
                  <c:v>-205.17449999999997</c:v>
                </c:pt>
                <c:pt idx="82645">
                  <c:v>-205.17249999999999</c:v>
                </c:pt>
                <c:pt idx="82646">
                  <c:v>-205.17049999999998</c:v>
                </c:pt>
                <c:pt idx="82647">
                  <c:v>-205.16849999999997</c:v>
                </c:pt>
                <c:pt idx="82648">
                  <c:v>-205.16649999999998</c:v>
                </c:pt>
                <c:pt idx="82649">
                  <c:v>-205.16449999999998</c:v>
                </c:pt>
                <c:pt idx="82650">
                  <c:v>-205.16249999999997</c:v>
                </c:pt>
                <c:pt idx="82651">
                  <c:v>-205.16049999999998</c:v>
                </c:pt>
                <c:pt idx="82652">
                  <c:v>-205.15849999999998</c:v>
                </c:pt>
                <c:pt idx="82653">
                  <c:v>-205.15649999999997</c:v>
                </c:pt>
                <c:pt idx="82654">
                  <c:v>-205.15449999999998</c:v>
                </c:pt>
                <c:pt idx="82655">
                  <c:v>-205.15249999999997</c:v>
                </c:pt>
                <c:pt idx="82656">
                  <c:v>-205.15049999999997</c:v>
                </c:pt>
                <c:pt idx="82657">
                  <c:v>-205.14849999999998</c:v>
                </c:pt>
                <c:pt idx="82658">
                  <c:v>-205.14649999999997</c:v>
                </c:pt>
                <c:pt idx="82659">
                  <c:v>-205.14449999999997</c:v>
                </c:pt>
                <c:pt idx="82660">
                  <c:v>-205.14249999999998</c:v>
                </c:pt>
                <c:pt idx="82661">
                  <c:v>-205.14049999999997</c:v>
                </c:pt>
                <c:pt idx="82662">
                  <c:v>-205.13849999999996</c:v>
                </c:pt>
                <c:pt idx="82663">
                  <c:v>-205.13649999999998</c:v>
                </c:pt>
                <c:pt idx="82664">
                  <c:v>-205.13449999999997</c:v>
                </c:pt>
                <c:pt idx="82665">
                  <c:v>-205.13249999999996</c:v>
                </c:pt>
                <c:pt idx="82666">
                  <c:v>-205.13049999999998</c:v>
                </c:pt>
                <c:pt idx="82667">
                  <c:v>-205.12849999999997</c:v>
                </c:pt>
                <c:pt idx="82668">
                  <c:v>-205.12649999999996</c:v>
                </c:pt>
                <c:pt idx="82669">
                  <c:v>-205.12449999999998</c:v>
                </c:pt>
                <c:pt idx="82670">
                  <c:v>-205.12249999999997</c:v>
                </c:pt>
                <c:pt idx="82671">
                  <c:v>-205.12049999999996</c:v>
                </c:pt>
                <c:pt idx="82672">
                  <c:v>-205.11849999999998</c:v>
                </c:pt>
                <c:pt idx="82673">
                  <c:v>-205.11649999999997</c:v>
                </c:pt>
                <c:pt idx="82674">
                  <c:v>-205.11449999999996</c:v>
                </c:pt>
                <c:pt idx="82675">
                  <c:v>-205.11249999999998</c:v>
                </c:pt>
                <c:pt idx="82676">
                  <c:v>-205.11049999999997</c:v>
                </c:pt>
                <c:pt idx="82677">
                  <c:v>-205.10849999999996</c:v>
                </c:pt>
                <c:pt idx="82678">
                  <c:v>-205.10649999999998</c:v>
                </c:pt>
                <c:pt idx="82679">
                  <c:v>-205.10449999999997</c:v>
                </c:pt>
                <c:pt idx="82680">
                  <c:v>-205.10249999999996</c:v>
                </c:pt>
                <c:pt idx="82681">
                  <c:v>-205.10049999999998</c:v>
                </c:pt>
                <c:pt idx="82682">
                  <c:v>-205.09849999999997</c:v>
                </c:pt>
                <c:pt idx="82683">
                  <c:v>-205.09649999999996</c:v>
                </c:pt>
                <c:pt idx="82684">
                  <c:v>-205.09449999999998</c:v>
                </c:pt>
                <c:pt idx="82685">
                  <c:v>-205.09249999999997</c:v>
                </c:pt>
                <c:pt idx="82686">
                  <c:v>-205.09049999999996</c:v>
                </c:pt>
                <c:pt idx="82687">
                  <c:v>-205.08849999999998</c:v>
                </c:pt>
                <c:pt idx="82688">
                  <c:v>-205.08649999999997</c:v>
                </c:pt>
                <c:pt idx="82689">
                  <c:v>-205.08449999999999</c:v>
                </c:pt>
                <c:pt idx="82690">
                  <c:v>-205.08249999999998</c:v>
                </c:pt>
                <c:pt idx="82691">
                  <c:v>-205.08049999999997</c:v>
                </c:pt>
                <c:pt idx="82692">
                  <c:v>-205.07849999999999</c:v>
                </c:pt>
                <c:pt idx="82693">
                  <c:v>-205.07649999999998</c:v>
                </c:pt>
                <c:pt idx="82694">
                  <c:v>-205.07449999999997</c:v>
                </c:pt>
                <c:pt idx="82695">
                  <c:v>-205.07249999999999</c:v>
                </c:pt>
                <c:pt idx="82696">
                  <c:v>-205.07049999999998</c:v>
                </c:pt>
                <c:pt idx="82697">
                  <c:v>-205.06849999999997</c:v>
                </c:pt>
                <c:pt idx="82698">
                  <c:v>-205.06649999999999</c:v>
                </c:pt>
                <c:pt idx="82699">
                  <c:v>-205.06449999999998</c:v>
                </c:pt>
                <c:pt idx="82700">
                  <c:v>-205.06249999999997</c:v>
                </c:pt>
                <c:pt idx="82701">
                  <c:v>-205.06049999999999</c:v>
                </c:pt>
                <c:pt idx="82702">
                  <c:v>-205.05849999999998</c:v>
                </c:pt>
                <c:pt idx="82703">
                  <c:v>-205.05649999999997</c:v>
                </c:pt>
                <c:pt idx="82704">
                  <c:v>-205.05449999999999</c:v>
                </c:pt>
                <c:pt idx="82705">
                  <c:v>-205.05249999999998</c:v>
                </c:pt>
                <c:pt idx="82706">
                  <c:v>-205.05049999999997</c:v>
                </c:pt>
                <c:pt idx="82707">
                  <c:v>-205.04849999999999</c:v>
                </c:pt>
                <c:pt idx="82708">
                  <c:v>-205.04649999999998</c:v>
                </c:pt>
                <c:pt idx="82709">
                  <c:v>-205.04449999999997</c:v>
                </c:pt>
                <c:pt idx="82710">
                  <c:v>-205.04249999999999</c:v>
                </c:pt>
                <c:pt idx="82711">
                  <c:v>-205.04049999999998</c:v>
                </c:pt>
                <c:pt idx="82712">
                  <c:v>-205.03849999999997</c:v>
                </c:pt>
                <c:pt idx="82713">
                  <c:v>-205.03649999999999</c:v>
                </c:pt>
                <c:pt idx="82714">
                  <c:v>-205.03449999999998</c:v>
                </c:pt>
                <c:pt idx="82715">
                  <c:v>-205.03249999999997</c:v>
                </c:pt>
                <c:pt idx="82716">
                  <c:v>-205.03049999999999</c:v>
                </c:pt>
                <c:pt idx="82717">
                  <c:v>-205.02849999999998</c:v>
                </c:pt>
                <c:pt idx="82718">
                  <c:v>-205.02649999999997</c:v>
                </c:pt>
                <c:pt idx="82719">
                  <c:v>-205.02449999999999</c:v>
                </c:pt>
                <c:pt idx="82720">
                  <c:v>-205.02249999999998</c:v>
                </c:pt>
                <c:pt idx="82721">
                  <c:v>-205.02049999999997</c:v>
                </c:pt>
                <c:pt idx="82722">
                  <c:v>-205.01849999999999</c:v>
                </c:pt>
                <c:pt idx="82723">
                  <c:v>-205.01649999999998</c:v>
                </c:pt>
                <c:pt idx="82724">
                  <c:v>-205.01449999999997</c:v>
                </c:pt>
                <c:pt idx="82725">
                  <c:v>-205.01249999999999</c:v>
                </c:pt>
                <c:pt idx="82726">
                  <c:v>-205.01049999999998</c:v>
                </c:pt>
                <c:pt idx="82727">
                  <c:v>-205.00849999999997</c:v>
                </c:pt>
                <c:pt idx="82728">
                  <c:v>-205.00649999999999</c:v>
                </c:pt>
                <c:pt idx="82729">
                  <c:v>-205.00449999999998</c:v>
                </c:pt>
                <c:pt idx="82730">
                  <c:v>-205.00249999999997</c:v>
                </c:pt>
                <c:pt idx="82731">
                  <c:v>-205.00049999999999</c:v>
                </c:pt>
                <c:pt idx="82732">
                  <c:v>-204.99849999999998</c:v>
                </c:pt>
                <c:pt idx="82733">
                  <c:v>-204.99649999999997</c:v>
                </c:pt>
                <c:pt idx="82734">
                  <c:v>-204.99449999999999</c:v>
                </c:pt>
                <c:pt idx="82735">
                  <c:v>-204.99249999999998</c:v>
                </c:pt>
                <c:pt idx="82736">
                  <c:v>-204.99049999999997</c:v>
                </c:pt>
                <c:pt idx="82737">
                  <c:v>-204.98849999999999</c:v>
                </c:pt>
                <c:pt idx="82738">
                  <c:v>-204.98649999999998</c:v>
                </c:pt>
                <c:pt idx="82739">
                  <c:v>-204.98449999999997</c:v>
                </c:pt>
                <c:pt idx="82740">
                  <c:v>-204.98249999999999</c:v>
                </c:pt>
                <c:pt idx="82741">
                  <c:v>-204.98049999999998</c:v>
                </c:pt>
                <c:pt idx="82742">
                  <c:v>-204.97849999999997</c:v>
                </c:pt>
                <c:pt idx="82743">
                  <c:v>-204.97649999999999</c:v>
                </c:pt>
                <c:pt idx="82744">
                  <c:v>-204.97449999999998</c:v>
                </c:pt>
                <c:pt idx="82745">
                  <c:v>-204.97249999999997</c:v>
                </c:pt>
                <c:pt idx="82746">
                  <c:v>-204.97049999999999</c:v>
                </c:pt>
                <c:pt idx="82747">
                  <c:v>-204.96849999999998</c:v>
                </c:pt>
                <c:pt idx="82748">
                  <c:v>-204.96649999999997</c:v>
                </c:pt>
                <c:pt idx="82749">
                  <c:v>-204.96449999999999</c:v>
                </c:pt>
                <c:pt idx="82750">
                  <c:v>-204.96249999999998</c:v>
                </c:pt>
                <c:pt idx="82751">
                  <c:v>-204.96049999999997</c:v>
                </c:pt>
                <c:pt idx="82752">
                  <c:v>-204.95849999999999</c:v>
                </c:pt>
                <c:pt idx="82753">
                  <c:v>-204.95649999999998</c:v>
                </c:pt>
                <c:pt idx="82754">
                  <c:v>-204.95449999999997</c:v>
                </c:pt>
                <c:pt idx="82755">
                  <c:v>-204.95249999999999</c:v>
                </c:pt>
                <c:pt idx="82756">
                  <c:v>-204.95049999999998</c:v>
                </c:pt>
                <c:pt idx="82757">
                  <c:v>-204.94849999999997</c:v>
                </c:pt>
                <c:pt idx="82758">
                  <c:v>-204.94649999999999</c:v>
                </c:pt>
                <c:pt idx="82759">
                  <c:v>-204.94449999999998</c:v>
                </c:pt>
                <c:pt idx="82760">
                  <c:v>-204.94249999999997</c:v>
                </c:pt>
                <c:pt idx="82761">
                  <c:v>-204.94049999999999</c:v>
                </c:pt>
                <c:pt idx="82762">
                  <c:v>-204.93849999999998</c:v>
                </c:pt>
                <c:pt idx="82763">
                  <c:v>-204.93649999999997</c:v>
                </c:pt>
                <c:pt idx="82764">
                  <c:v>-204.93449999999999</c:v>
                </c:pt>
                <c:pt idx="82765">
                  <c:v>-204.93249999999998</c:v>
                </c:pt>
                <c:pt idx="82766">
                  <c:v>-204.93049999999997</c:v>
                </c:pt>
                <c:pt idx="82767">
                  <c:v>-204.92849999999999</c:v>
                </c:pt>
                <c:pt idx="82768">
                  <c:v>-204.92649999999998</c:v>
                </c:pt>
                <c:pt idx="82769">
                  <c:v>-204.92449999999997</c:v>
                </c:pt>
                <c:pt idx="82770">
                  <c:v>-204.92249999999999</c:v>
                </c:pt>
                <c:pt idx="82771">
                  <c:v>-204.92049999999998</c:v>
                </c:pt>
                <c:pt idx="82772">
                  <c:v>-204.91849999999997</c:v>
                </c:pt>
                <c:pt idx="82773">
                  <c:v>-204.91649999999998</c:v>
                </c:pt>
                <c:pt idx="82774">
                  <c:v>-204.91449999999998</c:v>
                </c:pt>
                <c:pt idx="82775">
                  <c:v>-204.91249999999997</c:v>
                </c:pt>
                <c:pt idx="82776">
                  <c:v>-204.91049999999998</c:v>
                </c:pt>
                <c:pt idx="82777">
                  <c:v>-204.90849999999998</c:v>
                </c:pt>
                <c:pt idx="82778">
                  <c:v>-204.90649999999997</c:v>
                </c:pt>
                <c:pt idx="82779">
                  <c:v>-204.90449999999998</c:v>
                </c:pt>
                <c:pt idx="82780">
                  <c:v>-204.90249999999997</c:v>
                </c:pt>
                <c:pt idx="82781">
                  <c:v>-204.90049999999997</c:v>
                </c:pt>
                <c:pt idx="82782">
                  <c:v>-204.89849999999998</c:v>
                </c:pt>
                <c:pt idx="82783">
                  <c:v>-204.89649999999997</c:v>
                </c:pt>
                <c:pt idx="82784">
                  <c:v>-204.89449999999997</c:v>
                </c:pt>
                <c:pt idx="82785">
                  <c:v>-204.89249999999998</c:v>
                </c:pt>
                <c:pt idx="82786">
                  <c:v>-204.89049999999997</c:v>
                </c:pt>
                <c:pt idx="82787">
                  <c:v>-204.88849999999996</c:v>
                </c:pt>
                <c:pt idx="82788">
                  <c:v>-204.88649999999998</c:v>
                </c:pt>
                <c:pt idx="82789">
                  <c:v>-204.88449999999997</c:v>
                </c:pt>
                <c:pt idx="82790">
                  <c:v>-204.88249999999996</c:v>
                </c:pt>
                <c:pt idx="82791">
                  <c:v>-204.88049999999998</c:v>
                </c:pt>
                <c:pt idx="82792">
                  <c:v>-204.87849999999997</c:v>
                </c:pt>
                <c:pt idx="82793">
                  <c:v>-204.87649999999996</c:v>
                </c:pt>
                <c:pt idx="82794">
                  <c:v>-204.87449999999998</c:v>
                </c:pt>
                <c:pt idx="82795">
                  <c:v>-204.87249999999997</c:v>
                </c:pt>
                <c:pt idx="82796">
                  <c:v>-204.87049999999996</c:v>
                </c:pt>
                <c:pt idx="82797">
                  <c:v>-204.86849999999998</c:v>
                </c:pt>
                <c:pt idx="82798">
                  <c:v>-204.86649999999997</c:v>
                </c:pt>
                <c:pt idx="82799">
                  <c:v>-204.86449999999996</c:v>
                </c:pt>
                <c:pt idx="82800">
                  <c:v>-204.86249999999998</c:v>
                </c:pt>
                <c:pt idx="82801">
                  <c:v>-204.86049999999997</c:v>
                </c:pt>
                <c:pt idx="82802">
                  <c:v>-204.85849999999996</c:v>
                </c:pt>
                <c:pt idx="82803">
                  <c:v>-204.85649999999998</c:v>
                </c:pt>
                <c:pt idx="82804">
                  <c:v>-204.85449999999997</c:v>
                </c:pt>
                <c:pt idx="82805">
                  <c:v>-204.85249999999996</c:v>
                </c:pt>
                <c:pt idx="82806">
                  <c:v>-204.85049999999998</c:v>
                </c:pt>
                <c:pt idx="82807">
                  <c:v>-204.84849999999997</c:v>
                </c:pt>
                <c:pt idx="82808">
                  <c:v>-204.84649999999996</c:v>
                </c:pt>
                <c:pt idx="82809">
                  <c:v>-204.84449999999998</c:v>
                </c:pt>
                <c:pt idx="82810">
                  <c:v>-204.84249999999997</c:v>
                </c:pt>
                <c:pt idx="82811">
                  <c:v>-204.84049999999996</c:v>
                </c:pt>
                <c:pt idx="82812">
                  <c:v>-204.83849999999998</c:v>
                </c:pt>
                <c:pt idx="82813">
                  <c:v>-204.83649999999997</c:v>
                </c:pt>
                <c:pt idx="82814">
                  <c:v>-204.83449999999999</c:v>
                </c:pt>
                <c:pt idx="82815">
                  <c:v>-204.83249999999998</c:v>
                </c:pt>
                <c:pt idx="82816">
                  <c:v>-204.83049999999997</c:v>
                </c:pt>
                <c:pt idx="82817">
                  <c:v>-204.82849999999999</c:v>
                </c:pt>
                <c:pt idx="82818">
                  <c:v>-204.82649999999998</c:v>
                </c:pt>
                <c:pt idx="82819">
                  <c:v>-204.82449999999997</c:v>
                </c:pt>
                <c:pt idx="82820">
                  <c:v>-204.82249999999999</c:v>
                </c:pt>
                <c:pt idx="82821">
                  <c:v>-204.82049999999998</c:v>
                </c:pt>
                <c:pt idx="82822">
                  <c:v>-204.81849999999997</c:v>
                </c:pt>
                <c:pt idx="82823">
                  <c:v>-204.81649999999999</c:v>
                </c:pt>
                <c:pt idx="82824">
                  <c:v>-204.81449999999998</c:v>
                </c:pt>
                <c:pt idx="82825">
                  <c:v>-204.81249999999997</c:v>
                </c:pt>
                <c:pt idx="82826">
                  <c:v>-204.81049999999999</c:v>
                </c:pt>
                <c:pt idx="82827">
                  <c:v>-204.80849999999998</c:v>
                </c:pt>
                <c:pt idx="82828">
                  <c:v>-204.80649999999997</c:v>
                </c:pt>
                <c:pt idx="82829">
                  <c:v>-204.80449999999999</c:v>
                </c:pt>
                <c:pt idx="82830">
                  <c:v>-204.80249999999998</c:v>
                </c:pt>
                <c:pt idx="82831">
                  <c:v>-204.80049999999997</c:v>
                </c:pt>
                <c:pt idx="82832">
                  <c:v>-204.79849999999999</c:v>
                </c:pt>
                <c:pt idx="82833">
                  <c:v>-204.79649999999998</c:v>
                </c:pt>
                <c:pt idx="82834">
                  <c:v>-204.79449999999997</c:v>
                </c:pt>
                <c:pt idx="82835">
                  <c:v>-204.79249999999999</c:v>
                </c:pt>
                <c:pt idx="82836">
                  <c:v>-204.79049999999998</c:v>
                </c:pt>
                <c:pt idx="82837">
                  <c:v>-204.78849999999997</c:v>
                </c:pt>
                <c:pt idx="82838">
                  <c:v>-204.78649999999999</c:v>
                </c:pt>
                <c:pt idx="82839">
                  <c:v>-204.78449999999998</c:v>
                </c:pt>
                <c:pt idx="82840">
                  <c:v>-204.78249999999997</c:v>
                </c:pt>
                <c:pt idx="82841">
                  <c:v>-204.78049999999999</c:v>
                </c:pt>
                <c:pt idx="82842">
                  <c:v>-204.77849999999998</c:v>
                </c:pt>
                <c:pt idx="82843">
                  <c:v>-204.77649999999997</c:v>
                </c:pt>
                <c:pt idx="82844">
                  <c:v>-204.77449999999999</c:v>
                </c:pt>
                <c:pt idx="82845">
                  <c:v>-204.77249999999998</c:v>
                </c:pt>
                <c:pt idx="82846">
                  <c:v>-204.77049999999997</c:v>
                </c:pt>
                <c:pt idx="82847">
                  <c:v>-204.76849999999999</c:v>
                </c:pt>
                <c:pt idx="82848">
                  <c:v>-204.76649999999998</c:v>
                </c:pt>
                <c:pt idx="82849">
                  <c:v>-204.76449999999997</c:v>
                </c:pt>
                <c:pt idx="82850">
                  <c:v>-204.76249999999999</c:v>
                </c:pt>
                <c:pt idx="82851">
                  <c:v>-204.76049999999998</c:v>
                </c:pt>
                <c:pt idx="82852">
                  <c:v>-204.75849999999997</c:v>
                </c:pt>
                <c:pt idx="82853">
                  <c:v>-204.75649999999999</c:v>
                </c:pt>
                <c:pt idx="82854">
                  <c:v>-204.75449999999998</c:v>
                </c:pt>
                <c:pt idx="82855">
                  <c:v>-204.75249999999997</c:v>
                </c:pt>
                <c:pt idx="82856">
                  <c:v>-204.75049999999999</c:v>
                </c:pt>
                <c:pt idx="82857">
                  <c:v>-204.74849999999998</c:v>
                </c:pt>
                <c:pt idx="82858">
                  <c:v>-204.74649999999997</c:v>
                </c:pt>
                <c:pt idx="82859">
                  <c:v>-204.74449999999999</c:v>
                </c:pt>
                <c:pt idx="82860">
                  <c:v>-204.74249999999998</c:v>
                </c:pt>
                <c:pt idx="82861">
                  <c:v>-204.74049999999997</c:v>
                </c:pt>
                <c:pt idx="82862">
                  <c:v>-204.73849999999999</c:v>
                </c:pt>
                <c:pt idx="82863">
                  <c:v>-204.73649999999998</c:v>
                </c:pt>
                <c:pt idx="82864">
                  <c:v>-204.73449999999997</c:v>
                </c:pt>
                <c:pt idx="82865">
                  <c:v>-204.73249999999999</c:v>
                </c:pt>
                <c:pt idx="82866">
                  <c:v>-204.73049999999998</c:v>
                </c:pt>
                <c:pt idx="82867">
                  <c:v>-204.72849999999997</c:v>
                </c:pt>
                <c:pt idx="82868">
                  <c:v>-204.72649999999999</c:v>
                </c:pt>
                <c:pt idx="82869">
                  <c:v>-204.72449999999998</c:v>
                </c:pt>
                <c:pt idx="82870">
                  <c:v>-204.72249999999997</c:v>
                </c:pt>
                <c:pt idx="82871">
                  <c:v>-204.72049999999999</c:v>
                </c:pt>
                <c:pt idx="82872">
                  <c:v>-204.71849999999998</c:v>
                </c:pt>
                <c:pt idx="82873">
                  <c:v>-204.71649999999997</c:v>
                </c:pt>
                <c:pt idx="82874">
                  <c:v>-204.71449999999999</c:v>
                </c:pt>
                <c:pt idx="82875">
                  <c:v>-204.71249999999998</c:v>
                </c:pt>
                <c:pt idx="82876">
                  <c:v>-204.71049999999997</c:v>
                </c:pt>
                <c:pt idx="82877">
                  <c:v>-204.70849999999999</c:v>
                </c:pt>
                <c:pt idx="82878">
                  <c:v>-204.70649999999998</c:v>
                </c:pt>
                <c:pt idx="82879">
                  <c:v>-204.70449999999997</c:v>
                </c:pt>
                <c:pt idx="82880">
                  <c:v>-204.70249999999999</c:v>
                </c:pt>
                <c:pt idx="82881">
                  <c:v>-204.70049999999998</c:v>
                </c:pt>
                <c:pt idx="82882">
                  <c:v>-204.69849999999997</c:v>
                </c:pt>
                <c:pt idx="82883">
                  <c:v>-204.69649999999999</c:v>
                </c:pt>
                <c:pt idx="82884">
                  <c:v>-204.69449999999998</c:v>
                </c:pt>
                <c:pt idx="82885">
                  <c:v>-204.69249999999997</c:v>
                </c:pt>
                <c:pt idx="82886">
                  <c:v>-204.69049999999999</c:v>
                </c:pt>
                <c:pt idx="82887">
                  <c:v>-204.68849999999998</c:v>
                </c:pt>
                <c:pt idx="82888">
                  <c:v>-204.68649999999997</c:v>
                </c:pt>
                <c:pt idx="82889">
                  <c:v>-204.68449999999999</c:v>
                </c:pt>
                <c:pt idx="82890">
                  <c:v>-204.68249999999998</c:v>
                </c:pt>
                <c:pt idx="82891">
                  <c:v>-204.68049999999997</c:v>
                </c:pt>
                <c:pt idx="82892">
                  <c:v>-204.67849999999999</c:v>
                </c:pt>
                <c:pt idx="82893">
                  <c:v>-204.67649999999998</c:v>
                </c:pt>
                <c:pt idx="82894">
                  <c:v>-204.67449999999997</c:v>
                </c:pt>
                <c:pt idx="82895">
                  <c:v>-204.67249999999999</c:v>
                </c:pt>
                <c:pt idx="82896">
                  <c:v>-204.67049999999998</c:v>
                </c:pt>
                <c:pt idx="82897">
                  <c:v>-204.66849999999997</c:v>
                </c:pt>
                <c:pt idx="82898">
                  <c:v>-204.66649999999998</c:v>
                </c:pt>
                <c:pt idx="82899">
                  <c:v>-204.66449999999998</c:v>
                </c:pt>
                <c:pt idx="82900">
                  <c:v>-204.66249999999997</c:v>
                </c:pt>
                <c:pt idx="82901">
                  <c:v>-204.66049999999998</c:v>
                </c:pt>
                <c:pt idx="82902">
                  <c:v>-204.65849999999998</c:v>
                </c:pt>
                <c:pt idx="82903">
                  <c:v>-204.65649999999997</c:v>
                </c:pt>
                <c:pt idx="82904">
                  <c:v>-204.65449999999998</c:v>
                </c:pt>
                <c:pt idx="82905">
                  <c:v>-204.65249999999997</c:v>
                </c:pt>
                <c:pt idx="82906">
                  <c:v>-204.65049999999997</c:v>
                </c:pt>
                <c:pt idx="82907">
                  <c:v>-204.64849999999998</c:v>
                </c:pt>
                <c:pt idx="82908">
                  <c:v>-204.64649999999997</c:v>
                </c:pt>
                <c:pt idx="82909">
                  <c:v>-204.64449999999997</c:v>
                </c:pt>
                <c:pt idx="82910">
                  <c:v>-204.64249999999998</c:v>
                </c:pt>
                <c:pt idx="82911">
                  <c:v>-204.64049999999997</c:v>
                </c:pt>
                <c:pt idx="82912">
                  <c:v>-204.63849999999996</c:v>
                </c:pt>
                <c:pt idx="82913">
                  <c:v>-204.63649999999998</c:v>
                </c:pt>
                <c:pt idx="82914">
                  <c:v>-204.63449999999997</c:v>
                </c:pt>
                <c:pt idx="82915">
                  <c:v>-204.63249999999996</c:v>
                </c:pt>
                <c:pt idx="82916">
                  <c:v>-204.63049999999998</c:v>
                </c:pt>
                <c:pt idx="82917">
                  <c:v>-204.62849999999997</c:v>
                </c:pt>
                <c:pt idx="82918">
                  <c:v>-204.62649999999996</c:v>
                </c:pt>
                <c:pt idx="82919">
                  <c:v>-204.62449999999998</c:v>
                </c:pt>
                <c:pt idx="82920">
                  <c:v>-204.62249999999997</c:v>
                </c:pt>
                <c:pt idx="82921">
                  <c:v>-204.62049999999996</c:v>
                </c:pt>
                <c:pt idx="82922">
                  <c:v>-204.61849999999998</c:v>
                </c:pt>
                <c:pt idx="82923">
                  <c:v>-204.61649999999997</c:v>
                </c:pt>
                <c:pt idx="82924">
                  <c:v>-204.61449999999996</c:v>
                </c:pt>
                <c:pt idx="82925">
                  <c:v>-204.61249999999998</c:v>
                </c:pt>
                <c:pt idx="82926">
                  <c:v>-204.61049999999997</c:v>
                </c:pt>
                <c:pt idx="82927">
                  <c:v>-204.60849999999996</c:v>
                </c:pt>
                <c:pt idx="82928">
                  <c:v>-204.60649999999998</c:v>
                </c:pt>
                <c:pt idx="82929">
                  <c:v>-204.60449999999997</c:v>
                </c:pt>
                <c:pt idx="82930">
                  <c:v>-204.60249999999996</c:v>
                </c:pt>
                <c:pt idx="82931">
                  <c:v>-204.60049999999998</c:v>
                </c:pt>
                <c:pt idx="82932">
                  <c:v>-204.59849999999997</c:v>
                </c:pt>
                <c:pt idx="82933">
                  <c:v>-204.59649999999996</c:v>
                </c:pt>
                <c:pt idx="82934">
                  <c:v>-204.59449999999998</c:v>
                </c:pt>
                <c:pt idx="82935">
                  <c:v>-204.59249999999997</c:v>
                </c:pt>
                <c:pt idx="82936">
                  <c:v>-204.59049999999996</c:v>
                </c:pt>
                <c:pt idx="82937">
                  <c:v>-204.58849999999998</c:v>
                </c:pt>
                <c:pt idx="82938">
                  <c:v>-204.58649999999997</c:v>
                </c:pt>
                <c:pt idx="82939">
                  <c:v>-204.58449999999999</c:v>
                </c:pt>
                <c:pt idx="82940">
                  <c:v>-204.58249999999998</c:v>
                </c:pt>
                <c:pt idx="82941">
                  <c:v>-204.58049999999997</c:v>
                </c:pt>
                <c:pt idx="82942">
                  <c:v>-204.57849999999999</c:v>
                </c:pt>
                <c:pt idx="82943">
                  <c:v>-204.57649999999998</c:v>
                </c:pt>
                <c:pt idx="82944">
                  <c:v>-204.57449999999997</c:v>
                </c:pt>
                <c:pt idx="82945">
                  <c:v>-204.57249999999999</c:v>
                </c:pt>
                <c:pt idx="82946">
                  <c:v>-204.57049999999998</c:v>
                </c:pt>
                <c:pt idx="82947">
                  <c:v>-204.56849999999997</c:v>
                </c:pt>
                <c:pt idx="82948">
                  <c:v>-204.56649999999999</c:v>
                </c:pt>
                <c:pt idx="82949">
                  <c:v>-204.56449999999998</c:v>
                </c:pt>
                <c:pt idx="82950">
                  <c:v>-204.56249999999997</c:v>
                </c:pt>
                <c:pt idx="82951">
                  <c:v>-204.56049999999999</c:v>
                </c:pt>
                <c:pt idx="82952">
                  <c:v>-204.55849999999998</c:v>
                </c:pt>
                <c:pt idx="82953">
                  <c:v>-204.55649999999997</c:v>
                </c:pt>
                <c:pt idx="82954">
                  <c:v>-204.55449999999999</c:v>
                </c:pt>
                <c:pt idx="82955">
                  <c:v>-204.55249999999998</c:v>
                </c:pt>
                <c:pt idx="82956">
                  <c:v>-204.55049999999997</c:v>
                </c:pt>
                <c:pt idx="82957">
                  <c:v>-204.54849999999999</c:v>
                </c:pt>
                <c:pt idx="82958">
                  <c:v>-204.54649999999998</c:v>
                </c:pt>
                <c:pt idx="82959">
                  <c:v>-204.54449999999997</c:v>
                </c:pt>
                <c:pt idx="82960">
                  <c:v>-204.54249999999999</c:v>
                </c:pt>
                <c:pt idx="82961">
                  <c:v>-204.54049999999998</c:v>
                </c:pt>
                <c:pt idx="82962">
                  <c:v>-204.53849999999997</c:v>
                </c:pt>
                <c:pt idx="82963">
                  <c:v>-204.53649999999999</c:v>
                </c:pt>
                <c:pt idx="82964">
                  <c:v>-204.53449999999998</c:v>
                </c:pt>
                <c:pt idx="82965">
                  <c:v>-204.53249999999997</c:v>
                </c:pt>
                <c:pt idx="82966">
                  <c:v>-204.53049999999999</c:v>
                </c:pt>
                <c:pt idx="82967">
                  <c:v>-204.52849999999998</c:v>
                </c:pt>
                <c:pt idx="82968">
                  <c:v>-204.52649999999997</c:v>
                </c:pt>
                <c:pt idx="82969">
                  <c:v>-204.52449999999999</c:v>
                </c:pt>
                <c:pt idx="82970">
                  <c:v>-204.52249999999998</c:v>
                </c:pt>
                <c:pt idx="82971">
                  <c:v>-204.52049999999997</c:v>
                </c:pt>
                <c:pt idx="82972">
                  <c:v>-204.51849999999999</c:v>
                </c:pt>
                <c:pt idx="82973">
                  <c:v>-204.51649999999998</c:v>
                </c:pt>
                <c:pt idx="82974">
                  <c:v>-204.51449999999997</c:v>
                </c:pt>
                <c:pt idx="82975">
                  <c:v>-204.51249999999999</c:v>
                </c:pt>
                <c:pt idx="82976">
                  <c:v>-204.51049999999998</c:v>
                </c:pt>
                <c:pt idx="82977">
                  <c:v>-204.50849999999997</c:v>
                </c:pt>
                <c:pt idx="82978">
                  <c:v>-204.50649999999999</c:v>
                </c:pt>
                <c:pt idx="82979">
                  <c:v>-204.50449999999998</c:v>
                </c:pt>
                <c:pt idx="82980">
                  <c:v>-204.50249999999997</c:v>
                </c:pt>
                <c:pt idx="82981">
                  <c:v>-204.50049999999999</c:v>
                </c:pt>
                <c:pt idx="82982">
                  <c:v>-204.49849999999998</c:v>
                </c:pt>
                <c:pt idx="82983">
                  <c:v>-204.49649999999997</c:v>
                </c:pt>
                <c:pt idx="82984">
                  <c:v>-204.49449999999999</c:v>
                </c:pt>
                <c:pt idx="82985">
                  <c:v>-204.49249999999998</c:v>
                </c:pt>
                <c:pt idx="82986">
                  <c:v>-204.49049999999997</c:v>
                </c:pt>
                <c:pt idx="82987">
                  <c:v>-204.48849999999999</c:v>
                </c:pt>
                <c:pt idx="82988">
                  <c:v>-204.48649999999998</c:v>
                </c:pt>
                <c:pt idx="82989">
                  <c:v>-204.48449999999997</c:v>
                </c:pt>
                <c:pt idx="82990">
                  <c:v>-204.48249999999999</c:v>
                </c:pt>
                <c:pt idx="82991">
                  <c:v>-204.48049999999998</c:v>
                </c:pt>
                <c:pt idx="82992">
                  <c:v>-204.47849999999997</c:v>
                </c:pt>
                <c:pt idx="82993">
                  <c:v>-204.47649999999999</c:v>
                </c:pt>
                <c:pt idx="82994">
                  <c:v>-204.47449999999998</c:v>
                </c:pt>
                <c:pt idx="82995">
                  <c:v>-204.47249999999997</c:v>
                </c:pt>
                <c:pt idx="82996">
                  <c:v>-204.47049999999999</c:v>
                </c:pt>
                <c:pt idx="82997">
                  <c:v>-204.46849999999998</c:v>
                </c:pt>
                <c:pt idx="82998">
                  <c:v>-204.46649999999997</c:v>
                </c:pt>
                <c:pt idx="82999">
                  <c:v>-204.46449999999999</c:v>
                </c:pt>
                <c:pt idx="83000">
                  <c:v>-204.46249999999998</c:v>
                </c:pt>
                <c:pt idx="83001">
                  <c:v>-204.46049999999997</c:v>
                </c:pt>
                <c:pt idx="83002">
                  <c:v>-204.45849999999999</c:v>
                </c:pt>
                <c:pt idx="83003">
                  <c:v>-204.45649999999998</c:v>
                </c:pt>
                <c:pt idx="83004">
                  <c:v>-204.45449999999997</c:v>
                </c:pt>
                <c:pt idx="83005">
                  <c:v>-204.45249999999999</c:v>
                </c:pt>
                <c:pt idx="83006">
                  <c:v>-204.45049999999998</c:v>
                </c:pt>
                <c:pt idx="83007">
                  <c:v>-204.44849999999997</c:v>
                </c:pt>
                <c:pt idx="83008">
                  <c:v>-204.44649999999999</c:v>
                </c:pt>
                <c:pt idx="83009">
                  <c:v>-204.44449999999998</c:v>
                </c:pt>
                <c:pt idx="83010">
                  <c:v>-204.44249999999997</c:v>
                </c:pt>
                <c:pt idx="83011">
                  <c:v>-204.44049999999999</c:v>
                </c:pt>
                <c:pt idx="83012">
                  <c:v>-204.43849999999998</c:v>
                </c:pt>
                <c:pt idx="83013">
                  <c:v>-204.43649999999997</c:v>
                </c:pt>
                <c:pt idx="83014">
                  <c:v>-204.43449999999999</c:v>
                </c:pt>
                <c:pt idx="83015">
                  <c:v>-204.43249999999998</c:v>
                </c:pt>
                <c:pt idx="83016">
                  <c:v>-204.43049999999997</c:v>
                </c:pt>
                <c:pt idx="83017">
                  <c:v>-204.42849999999999</c:v>
                </c:pt>
                <c:pt idx="83018">
                  <c:v>-204.42649999999998</c:v>
                </c:pt>
                <c:pt idx="83019">
                  <c:v>-204.42449999999997</c:v>
                </c:pt>
                <c:pt idx="83020">
                  <c:v>-204.42249999999999</c:v>
                </c:pt>
                <c:pt idx="83021">
                  <c:v>-204.42049999999998</c:v>
                </c:pt>
                <c:pt idx="83022">
                  <c:v>-204.41849999999997</c:v>
                </c:pt>
                <c:pt idx="83023">
                  <c:v>-204.41649999999998</c:v>
                </c:pt>
                <c:pt idx="83024">
                  <c:v>-204.41449999999998</c:v>
                </c:pt>
                <c:pt idx="83025">
                  <c:v>-204.41249999999997</c:v>
                </c:pt>
                <c:pt idx="83026">
                  <c:v>-204.41049999999998</c:v>
                </c:pt>
                <c:pt idx="83027">
                  <c:v>-204.40849999999998</c:v>
                </c:pt>
                <c:pt idx="83028">
                  <c:v>-204.40649999999997</c:v>
                </c:pt>
                <c:pt idx="83029">
                  <c:v>-204.40449999999998</c:v>
                </c:pt>
                <c:pt idx="83030">
                  <c:v>-204.40249999999997</c:v>
                </c:pt>
                <c:pt idx="83031">
                  <c:v>-204.40049999999997</c:v>
                </c:pt>
                <c:pt idx="83032">
                  <c:v>-204.39849999999998</c:v>
                </c:pt>
                <c:pt idx="83033">
                  <c:v>-204.39649999999997</c:v>
                </c:pt>
                <c:pt idx="83034">
                  <c:v>-204.39449999999997</c:v>
                </c:pt>
                <c:pt idx="83035">
                  <c:v>-204.39249999999998</c:v>
                </c:pt>
                <c:pt idx="83036">
                  <c:v>-204.39049999999997</c:v>
                </c:pt>
                <c:pt idx="83037">
                  <c:v>-204.38849999999996</c:v>
                </c:pt>
                <c:pt idx="83038">
                  <c:v>-204.38649999999998</c:v>
                </c:pt>
                <c:pt idx="83039">
                  <c:v>-204.38449999999997</c:v>
                </c:pt>
                <c:pt idx="83040">
                  <c:v>-204.38249999999996</c:v>
                </c:pt>
                <c:pt idx="83041">
                  <c:v>-204.38049999999998</c:v>
                </c:pt>
                <c:pt idx="83042">
                  <c:v>-204.37849999999997</c:v>
                </c:pt>
                <c:pt idx="83043">
                  <c:v>-204.37649999999996</c:v>
                </c:pt>
                <c:pt idx="83044">
                  <c:v>-204.37449999999998</c:v>
                </c:pt>
                <c:pt idx="83045">
                  <c:v>-204.37249999999997</c:v>
                </c:pt>
                <c:pt idx="83046">
                  <c:v>-204.37049999999996</c:v>
                </c:pt>
                <c:pt idx="83047">
                  <c:v>-204.36849999999998</c:v>
                </c:pt>
                <c:pt idx="83048">
                  <c:v>-204.36649999999997</c:v>
                </c:pt>
                <c:pt idx="83049">
                  <c:v>-204.36449999999996</c:v>
                </c:pt>
                <c:pt idx="83050">
                  <c:v>-204.36249999999998</c:v>
                </c:pt>
                <c:pt idx="83051">
                  <c:v>-204.36049999999997</c:v>
                </c:pt>
                <c:pt idx="83052">
                  <c:v>-204.35849999999996</c:v>
                </c:pt>
                <c:pt idx="83053">
                  <c:v>-204.35649999999998</c:v>
                </c:pt>
                <c:pt idx="83054">
                  <c:v>-204.35449999999997</c:v>
                </c:pt>
                <c:pt idx="83055">
                  <c:v>-204.35249999999996</c:v>
                </c:pt>
                <c:pt idx="83056">
                  <c:v>-204.35049999999998</c:v>
                </c:pt>
                <c:pt idx="83057">
                  <c:v>-204.34849999999997</c:v>
                </c:pt>
                <c:pt idx="83058">
                  <c:v>-204.34649999999996</c:v>
                </c:pt>
                <c:pt idx="83059">
                  <c:v>-204.34449999999998</c:v>
                </c:pt>
                <c:pt idx="83060">
                  <c:v>-204.34249999999997</c:v>
                </c:pt>
                <c:pt idx="83061">
                  <c:v>-204.34049999999996</c:v>
                </c:pt>
                <c:pt idx="83062">
                  <c:v>-204.33849999999998</c:v>
                </c:pt>
                <c:pt idx="83063">
                  <c:v>-204.33649999999997</c:v>
                </c:pt>
                <c:pt idx="83064">
                  <c:v>-204.33449999999999</c:v>
                </c:pt>
                <c:pt idx="83065">
                  <c:v>-204.33249999999998</c:v>
                </c:pt>
                <c:pt idx="83066">
                  <c:v>-204.33049999999997</c:v>
                </c:pt>
                <c:pt idx="83067">
                  <c:v>-204.32849999999999</c:v>
                </c:pt>
                <c:pt idx="83068">
                  <c:v>-204.32649999999998</c:v>
                </c:pt>
                <c:pt idx="83069">
                  <c:v>-204.32449999999997</c:v>
                </c:pt>
                <c:pt idx="83070">
                  <c:v>-204.32249999999999</c:v>
                </c:pt>
                <c:pt idx="83071">
                  <c:v>-204.32049999999998</c:v>
                </c:pt>
                <c:pt idx="83072">
                  <c:v>-204.31849999999997</c:v>
                </c:pt>
                <c:pt idx="83073">
                  <c:v>-204.31649999999999</c:v>
                </c:pt>
                <c:pt idx="83074">
                  <c:v>-204.31449999999998</c:v>
                </c:pt>
                <c:pt idx="83075">
                  <c:v>-204.31249999999997</c:v>
                </c:pt>
                <c:pt idx="83076">
                  <c:v>-204.31049999999999</c:v>
                </c:pt>
                <c:pt idx="83077">
                  <c:v>-204.30849999999998</c:v>
                </c:pt>
                <c:pt idx="83078">
                  <c:v>-204.30649999999997</c:v>
                </c:pt>
                <c:pt idx="83079">
                  <c:v>-204.30449999999999</c:v>
                </c:pt>
                <c:pt idx="83080">
                  <c:v>-204.30249999999998</c:v>
                </c:pt>
                <c:pt idx="83081">
                  <c:v>-204.30049999999997</c:v>
                </c:pt>
                <c:pt idx="83082">
                  <c:v>-204.29849999999999</c:v>
                </c:pt>
                <c:pt idx="83083">
                  <c:v>-204.29649999999998</c:v>
                </c:pt>
                <c:pt idx="83084">
                  <c:v>-204.29449999999997</c:v>
                </c:pt>
                <c:pt idx="83085">
                  <c:v>-204.29249999999999</c:v>
                </c:pt>
                <c:pt idx="83086">
                  <c:v>-204.29049999999998</c:v>
                </c:pt>
                <c:pt idx="83087">
                  <c:v>-204.28849999999997</c:v>
                </c:pt>
                <c:pt idx="83088">
                  <c:v>-204.28649999999999</c:v>
                </c:pt>
                <c:pt idx="83089">
                  <c:v>-204.28449999999998</c:v>
                </c:pt>
                <c:pt idx="83090">
                  <c:v>-204.28249999999997</c:v>
                </c:pt>
                <c:pt idx="83091">
                  <c:v>-204.28049999999999</c:v>
                </c:pt>
                <c:pt idx="83092">
                  <c:v>-204.27849999999998</c:v>
                </c:pt>
                <c:pt idx="83093">
                  <c:v>-204.27649999999997</c:v>
                </c:pt>
                <c:pt idx="83094">
                  <c:v>-204.27449999999999</c:v>
                </c:pt>
                <c:pt idx="83095">
                  <c:v>-204.27249999999998</c:v>
                </c:pt>
                <c:pt idx="83096">
                  <c:v>-204.27049999999997</c:v>
                </c:pt>
                <c:pt idx="83097">
                  <c:v>-204.26849999999999</c:v>
                </c:pt>
                <c:pt idx="83098">
                  <c:v>-204.26649999999998</c:v>
                </c:pt>
                <c:pt idx="83099">
                  <c:v>-204.26449999999997</c:v>
                </c:pt>
                <c:pt idx="83100">
                  <c:v>-204.26249999999999</c:v>
                </c:pt>
                <c:pt idx="83101">
                  <c:v>-204.26049999999998</c:v>
                </c:pt>
                <c:pt idx="83102">
                  <c:v>-204.25849999999997</c:v>
                </c:pt>
                <c:pt idx="83103">
                  <c:v>-204.25649999999999</c:v>
                </c:pt>
                <c:pt idx="83104">
                  <c:v>-204.25449999999998</c:v>
                </c:pt>
                <c:pt idx="83105">
                  <c:v>-204.25249999999997</c:v>
                </c:pt>
                <c:pt idx="83106">
                  <c:v>-204.25049999999999</c:v>
                </c:pt>
                <c:pt idx="83107">
                  <c:v>-204.24849999999998</c:v>
                </c:pt>
                <c:pt idx="83108">
                  <c:v>-204.24649999999997</c:v>
                </c:pt>
                <c:pt idx="83109">
                  <c:v>-204.24449999999999</c:v>
                </c:pt>
                <c:pt idx="83110">
                  <c:v>-204.24249999999998</c:v>
                </c:pt>
                <c:pt idx="83111">
                  <c:v>-204.24049999999997</c:v>
                </c:pt>
                <c:pt idx="83112">
                  <c:v>-204.23849999999999</c:v>
                </c:pt>
                <c:pt idx="83113">
                  <c:v>-204.23649999999998</c:v>
                </c:pt>
                <c:pt idx="83114">
                  <c:v>-204.23449999999997</c:v>
                </c:pt>
                <c:pt idx="83115">
                  <c:v>-204.23249999999999</c:v>
                </c:pt>
                <c:pt idx="83116">
                  <c:v>-204.23049999999998</c:v>
                </c:pt>
                <c:pt idx="83117">
                  <c:v>-204.22849999999997</c:v>
                </c:pt>
                <c:pt idx="83118">
                  <c:v>-204.22649999999999</c:v>
                </c:pt>
                <c:pt idx="83119">
                  <c:v>-204.22449999999998</c:v>
                </c:pt>
                <c:pt idx="83120">
                  <c:v>-204.22249999999997</c:v>
                </c:pt>
                <c:pt idx="83121">
                  <c:v>-204.22049999999999</c:v>
                </c:pt>
                <c:pt idx="83122">
                  <c:v>-204.21849999999998</c:v>
                </c:pt>
                <c:pt idx="83123">
                  <c:v>-204.21649999999997</c:v>
                </c:pt>
                <c:pt idx="83124">
                  <c:v>-204.21449999999999</c:v>
                </c:pt>
                <c:pt idx="83125">
                  <c:v>-204.21249999999998</c:v>
                </c:pt>
                <c:pt idx="83126">
                  <c:v>-204.21049999999997</c:v>
                </c:pt>
                <c:pt idx="83127">
                  <c:v>-204.20849999999999</c:v>
                </c:pt>
                <c:pt idx="83128">
                  <c:v>-204.20649999999998</c:v>
                </c:pt>
                <c:pt idx="83129">
                  <c:v>-204.20449999999997</c:v>
                </c:pt>
                <c:pt idx="83130">
                  <c:v>-204.20249999999999</c:v>
                </c:pt>
                <c:pt idx="83131">
                  <c:v>-204.20049999999998</c:v>
                </c:pt>
                <c:pt idx="83132">
                  <c:v>-204.19849999999997</c:v>
                </c:pt>
                <c:pt idx="83133">
                  <c:v>-204.19649999999999</c:v>
                </c:pt>
                <c:pt idx="83134">
                  <c:v>-204.19449999999998</c:v>
                </c:pt>
                <c:pt idx="83135">
                  <c:v>-204.19249999999997</c:v>
                </c:pt>
                <c:pt idx="83136">
                  <c:v>-204.19049999999999</c:v>
                </c:pt>
                <c:pt idx="83137">
                  <c:v>-204.18849999999998</c:v>
                </c:pt>
                <c:pt idx="83138">
                  <c:v>-204.18649999999997</c:v>
                </c:pt>
                <c:pt idx="83139">
                  <c:v>-204.18449999999999</c:v>
                </c:pt>
                <c:pt idx="83140">
                  <c:v>-204.18249999999998</c:v>
                </c:pt>
                <c:pt idx="83141">
                  <c:v>-204.18049999999997</c:v>
                </c:pt>
                <c:pt idx="83142">
                  <c:v>-204.17849999999999</c:v>
                </c:pt>
                <c:pt idx="83143">
                  <c:v>-204.17649999999998</c:v>
                </c:pt>
                <c:pt idx="83144">
                  <c:v>-204.17449999999997</c:v>
                </c:pt>
                <c:pt idx="83145">
                  <c:v>-204.17249999999999</c:v>
                </c:pt>
                <c:pt idx="83146">
                  <c:v>-204.17049999999998</c:v>
                </c:pt>
                <c:pt idx="83147">
                  <c:v>-204.16849999999997</c:v>
                </c:pt>
                <c:pt idx="83148">
                  <c:v>-204.16649999999998</c:v>
                </c:pt>
                <c:pt idx="83149">
                  <c:v>-204.16449999999998</c:v>
                </c:pt>
                <c:pt idx="83150">
                  <c:v>-204.16249999999997</c:v>
                </c:pt>
                <c:pt idx="83151">
                  <c:v>-204.16049999999998</c:v>
                </c:pt>
                <c:pt idx="83152">
                  <c:v>-204.15849999999998</c:v>
                </c:pt>
                <c:pt idx="83153">
                  <c:v>-204.15649999999997</c:v>
                </c:pt>
                <c:pt idx="83154">
                  <c:v>-204.15449999999998</c:v>
                </c:pt>
                <c:pt idx="83155">
                  <c:v>-204.15249999999997</c:v>
                </c:pt>
                <c:pt idx="83156">
                  <c:v>-204.15049999999997</c:v>
                </c:pt>
                <c:pt idx="83157">
                  <c:v>-204.14849999999998</c:v>
                </c:pt>
                <c:pt idx="83158">
                  <c:v>-204.14649999999997</c:v>
                </c:pt>
                <c:pt idx="83159">
                  <c:v>-204.14449999999997</c:v>
                </c:pt>
                <c:pt idx="83160">
                  <c:v>-204.14249999999998</c:v>
                </c:pt>
                <c:pt idx="83161">
                  <c:v>-204.14049999999997</c:v>
                </c:pt>
                <c:pt idx="83162">
                  <c:v>-204.13849999999996</c:v>
                </c:pt>
                <c:pt idx="83163">
                  <c:v>-204.13649999999998</c:v>
                </c:pt>
                <c:pt idx="83164">
                  <c:v>-204.13449999999997</c:v>
                </c:pt>
                <c:pt idx="83165">
                  <c:v>-204.13249999999996</c:v>
                </c:pt>
                <c:pt idx="83166">
                  <c:v>-204.13049999999998</c:v>
                </c:pt>
                <c:pt idx="83167">
                  <c:v>-204.12849999999997</c:v>
                </c:pt>
                <c:pt idx="83168">
                  <c:v>-204.12649999999996</c:v>
                </c:pt>
                <c:pt idx="83169">
                  <c:v>-204.12449999999998</c:v>
                </c:pt>
                <c:pt idx="83170">
                  <c:v>-204.12249999999997</c:v>
                </c:pt>
                <c:pt idx="83171">
                  <c:v>-204.12049999999996</c:v>
                </c:pt>
                <c:pt idx="83172">
                  <c:v>-204.11849999999998</c:v>
                </c:pt>
                <c:pt idx="83173">
                  <c:v>-204.11649999999997</c:v>
                </c:pt>
                <c:pt idx="83174">
                  <c:v>-204.11449999999996</c:v>
                </c:pt>
                <c:pt idx="83175">
                  <c:v>-204.11249999999998</c:v>
                </c:pt>
                <c:pt idx="83176">
                  <c:v>-204.11049999999997</c:v>
                </c:pt>
                <c:pt idx="83177">
                  <c:v>-204.10849999999996</c:v>
                </c:pt>
                <c:pt idx="83178">
                  <c:v>-204.10649999999998</c:v>
                </c:pt>
                <c:pt idx="83179">
                  <c:v>-204.10449999999997</c:v>
                </c:pt>
                <c:pt idx="83180">
                  <c:v>-204.10249999999996</c:v>
                </c:pt>
                <c:pt idx="83181">
                  <c:v>-204.10049999999998</c:v>
                </c:pt>
                <c:pt idx="83182">
                  <c:v>-204.09849999999997</c:v>
                </c:pt>
                <c:pt idx="83183">
                  <c:v>-204.09649999999996</c:v>
                </c:pt>
                <c:pt idx="83184">
                  <c:v>-204.09449999999998</c:v>
                </c:pt>
                <c:pt idx="83185">
                  <c:v>-204.09249999999997</c:v>
                </c:pt>
                <c:pt idx="83186">
                  <c:v>-204.09049999999996</c:v>
                </c:pt>
                <c:pt idx="83187">
                  <c:v>-204.08849999999998</c:v>
                </c:pt>
                <c:pt idx="83188">
                  <c:v>-204.08649999999997</c:v>
                </c:pt>
                <c:pt idx="83189">
                  <c:v>-204.08449999999999</c:v>
                </c:pt>
                <c:pt idx="83190">
                  <c:v>-204.08249999999998</c:v>
                </c:pt>
                <c:pt idx="83191">
                  <c:v>-204.08049999999997</c:v>
                </c:pt>
                <c:pt idx="83192">
                  <c:v>-204.07849999999999</c:v>
                </c:pt>
                <c:pt idx="83193">
                  <c:v>-204.07649999999998</c:v>
                </c:pt>
                <c:pt idx="83194">
                  <c:v>-204.07449999999997</c:v>
                </c:pt>
                <c:pt idx="83195">
                  <c:v>-204.07249999999999</c:v>
                </c:pt>
                <c:pt idx="83196">
                  <c:v>-204.07049999999998</c:v>
                </c:pt>
                <c:pt idx="83197">
                  <c:v>-204.06849999999997</c:v>
                </c:pt>
                <c:pt idx="83198">
                  <c:v>-204.06649999999999</c:v>
                </c:pt>
                <c:pt idx="83199">
                  <c:v>-204.06449999999998</c:v>
                </c:pt>
                <c:pt idx="83200">
                  <c:v>-204.06249999999997</c:v>
                </c:pt>
                <c:pt idx="83201">
                  <c:v>-204.06049999999999</c:v>
                </c:pt>
                <c:pt idx="83202">
                  <c:v>-204.05849999999998</c:v>
                </c:pt>
                <c:pt idx="83203">
                  <c:v>-204.05649999999997</c:v>
                </c:pt>
                <c:pt idx="83204">
                  <c:v>-204.05449999999999</c:v>
                </c:pt>
                <c:pt idx="83205">
                  <c:v>-204.05249999999998</c:v>
                </c:pt>
                <c:pt idx="83206">
                  <c:v>-204.05049999999997</c:v>
                </c:pt>
                <c:pt idx="83207">
                  <c:v>-204.04849999999999</c:v>
                </c:pt>
                <c:pt idx="83208">
                  <c:v>-204.04649999999998</c:v>
                </c:pt>
                <c:pt idx="83209">
                  <c:v>-204.04449999999997</c:v>
                </c:pt>
                <c:pt idx="83210">
                  <c:v>-204.04249999999999</c:v>
                </c:pt>
                <c:pt idx="83211">
                  <c:v>-204.04049999999998</c:v>
                </c:pt>
                <c:pt idx="83212">
                  <c:v>-204.03849999999997</c:v>
                </c:pt>
                <c:pt idx="83213">
                  <c:v>-204.03649999999999</c:v>
                </c:pt>
                <c:pt idx="83214">
                  <c:v>-204.03449999999998</c:v>
                </c:pt>
                <c:pt idx="83215">
                  <c:v>-204.03249999999997</c:v>
                </c:pt>
                <c:pt idx="83216">
                  <c:v>-204.03049999999999</c:v>
                </c:pt>
                <c:pt idx="83217">
                  <c:v>-204.02849999999998</c:v>
                </c:pt>
                <c:pt idx="83218">
                  <c:v>-204.02649999999997</c:v>
                </c:pt>
                <c:pt idx="83219">
                  <c:v>-204.02449999999999</c:v>
                </c:pt>
                <c:pt idx="83220">
                  <c:v>-204.02249999999998</c:v>
                </c:pt>
                <c:pt idx="83221">
                  <c:v>-204.02049999999997</c:v>
                </c:pt>
                <c:pt idx="83222">
                  <c:v>-204.01849999999999</c:v>
                </c:pt>
                <c:pt idx="83223">
                  <c:v>-204.01649999999998</c:v>
                </c:pt>
                <c:pt idx="83224">
                  <c:v>-204.01449999999997</c:v>
                </c:pt>
                <c:pt idx="83225">
                  <c:v>-204.01249999999999</c:v>
                </c:pt>
                <c:pt idx="83226">
                  <c:v>-204.01049999999998</c:v>
                </c:pt>
                <c:pt idx="83227">
                  <c:v>-204.00849999999997</c:v>
                </c:pt>
                <c:pt idx="83228">
                  <c:v>-204.00649999999999</c:v>
                </c:pt>
                <c:pt idx="83229">
                  <c:v>-204.00449999999998</c:v>
                </c:pt>
                <c:pt idx="83230">
                  <c:v>-204.00249999999997</c:v>
                </c:pt>
                <c:pt idx="83231">
                  <c:v>-204.00049999999999</c:v>
                </c:pt>
                <c:pt idx="83232">
                  <c:v>-203.99849999999998</c:v>
                </c:pt>
                <c:pt idx="83233">
                  <c:v>-203.99649999999997</c:v>
                </c:pt>
                <c:pt idx="83234">
                  <c:v>-203.99449999999999</c:v>
                </c:pt>
                <c:pt idx="83235">
                  <c:v>-203.99249999999998</c:v>
                </c:pt>
                <c:pt idx="83236">
                  <c:v>-203.99049999999997</c:v>
                </c:pt>
                <c:pt idx="83237">
                  <c:v>-203.98849999999999</c:v>
                </c:pt>
                <c:pt idx="83238">
                  <c:v>-203.98649999999998</c:v>
                </c:pt>
                <c:pt idx="83239">
                  <c:v>-203.98449999999997</c:v>
                </c:pt>
                <c:pt idx="83240">
                  <c:v>-203.98249999999999</c:v>
                </c:pt>
                <c:pt idx="83241">
                  <c:v>-203.98049999999998</c:v>
                </c:pt>
                <c:pt idx="83242">
                  <c:v>-203.97849999999997</c:v>
                </c:pt>
                <c:pt idx="83243">
                  <c:v>-203.97649999999999</c:v>
                </c:pt>
                <c:pt idx="83244">
                  <c:v>-203.97449999999998</c:v>
                </c:pt>
                <c:pt idx="83245">
                  <c:v>-203.97249999999997</c:v>
                </c:pt>
                <c:pt idx="83246">
                  <c:v>-203.97049999999999</c:v>
                </c:pt>
                <c:pt idx="83247">
                  <c:v>-203.96849999999998</c:v>
                </c:pt>
                <c:pt idx="83248">
                  <c:v>-203.96649999999997</c:v>
                </c:pt>
                <c:pt idx="83249">
                  <c:v>-203.96449999999999</c:v>
                </c:pt>
                <c:pt idx="83250">
                  <c:v>-203.96249999999998</c:v>
                </c:pt>
                <c:pt idx="83251">
                  <c:v>-203.96049999999997</c:v>
                </c:pt>
                <c:pt idx="83252">
                  <c:v>-203.95849999999999</c:v>
                </c:pt>
                <c:pt idx="83253">
                  <c:v>-203.95649999999998</c:v>
                </c:pt>
                <c:pt idx="83254">
                  <c:v>-203.95449999999997</c:v>
                </c:pt>
                <c:pt idx="83255">
                  <c:v>-203.95249999999999</c:v>
                </c:pt>
                <c:pt idx="83256">
                  <c:v>-203.95049999999998</c:v>
                </c:pt>
                <c:pt idx="83257">
                  <c:v>-203.94849999999997</c:v>
                </c:pt>
                <c:pt idx="83258">
                  <c:v>-203.94649999999999</c:v>
                </c:pt>
                <c:pt idx="83259">
                  <c:v>-203.94449999999998</c:v>
                </c:pt>
                <c:pt idx="83260">
                  <c:v>-203.94249999999997</c:v>
                </c:pt>
                <c:pt idx="83261">
                  <c:v>-203.94049999999999</c:v>
                </c:pt>
                <c:pt idx="83262">
                  <c:v>-203.93849999999998</c:v>
                </c:pt>
                <c:pt idx="83263">
                  <c:v>-203.93649999999997</c:v>
                </c:pt>
                <c:pt idx="83264">
                  <c:v>-203.93449999999999</c:v>
                </c:pt>
                <c:pt idx="83265">
                  <c:v>-203.93249999999998</c:v>
                </c:pt>
                <c:pt idx="83266">
                  <c:v>-203.93049999999997</c:v>
                </c:pt>
                <c:pt idx="83267">
                  <c:v>-203.92849999999999</c:v>
                </c:pt>
                <c:pt idx="83268">
                  <c:v>-203.92649999999998</c:v>
                </c:pt>
                <c:pt idx="83269">
                  <c:v>-203.92449999999997</c:v>
                </c:pt>
                <c:pt idx="83270">
                  <c:v>-203.92249999999999</c:v>
                </c:pt>
                <c:pt idx="83271">
                  <c:v>-203.92049999999998</c:v>
                </c:pt>
                <c:pt idx="83272">
                  <c:v>-203.91849999999997</c:v>
                </c:pt>
                <c:pt idx="83273">
                  <c:v>-203.91649999999998</c:v>
                </c:pt>
                <c:pt idx="83274">
                  <c:v>-203.91449999999998</c:v>
                </c:pt>
                <c:pt idx="83275">
                  <c:v>-203.91249999999997</c:v>
                </c:pt>
                <c:pt idx="83276">
                  <c:v>-203.91049999999998</c:v>
                </c:pt>
                <c:pt idx="83277">
                  <c:v>-203.90849999999998</c:v>
                </c:pt>
                <c:pt idx="83278">
                  <c:v>-203.90649999999997</c:v>
                </c:pt>
                <c:pt idx="83279">
                  <c:v>-203.90449999999998</c:v>
                </c:pt>
                <c:pt idx="83280">
                  <c:v>-203.90249999999997</c:v>
                </c:pt>
                <c:pt idx="83281">
                  <c:v>-203.90049999999997</c:v>
                </c:pt>
                <c:pt idx="83282">
                  <c:v>-203.89849999999998</c:v>
                </c:pt>
                <c:pt idx="83283">
                  <c:v>-203.89649999999997</c:v>
                </c:pt>
                <c:pt idx="83284">
                  <c:v>-203.89449999999997</c:v>
                </c:pt>
                <c:pt idx="83285">
                  <c:v>-203.89249999999998</c:v>
                </c:pt>
                <c:pt idx="83286">
                  <c:v>-203.89049999999997</c:v>
                </c:pt>
                <c:pt idx="83287">
                  <c:v>-203.88849999999996</c:v>
                </c:pt>
                <c:pt idx="83288">
                  <c:v>-203.88649999999998</c:v>
                </c:pt>
                <c:pt idx="83289">
                  <c:v>-203.88449999999997</c:v>
                </c:pt>
                <c:pt idx="83290">
                  <c:v>-203.88249999999996</c:v>
                </c:pt>
                <c:pt idx="83291">
                  <c:v>-203.88049999999998</c:v>
                </c:pt>
                <c:pt idx="83292">
                  <c:v>-203.87849999999997</c:v>
                </c:pt>
                <c:pt idx="83293">
                  <c:v>-203.87649999999996</c:v>
                </c:pt>
                <c:pt idx="83294">
                  <c:v>-203.87449999999998</c:v>
                </c:pt>
                <c:pt idx="83295">
                  <c:v>-203.87249999999997</c:v>
                </c:pt>
                <c:pt idx="83296">
                  <c:v>-203.87049999999996</c:v>
                </c:pt>
                <c:pt idx="83297">
                  <c:v>-203.86849999999998</c:v>
                </c:pt>
                <c:pt idx="83298">
                  <c:v>-203.86649999999997</c:v>
                </c:pt>
                <c:pt idx="83299">
                  <c:v>-203.86449999999996</c:v>
                </c:pt>
                <c:pt idx="83300">
                  <c:v>-203.86249999999998</c:v>
                </c:pt>
                <c:pt idx="83301">
                  <c:v>-203.86049999999997</c:v>
                </c:pt>
                <c:pt idx="83302">
                  <c:v>-203.85849999999996</c:v>
                </c:pt>
                <c:pt idx="83303">
                  <c:v>-203.85649999999998</c:v>
                </c:pt>
                <c:pt idx="83304">
                  <c:v>-203.85449999999997</c:v>
                </c:pt>
                <c:pt idx="83305">
                  <c:v>-203.85249999999996</c:v>
                </c:pt>
                <c:pt idx="83306">
                  <c:v>-203.85049999999998</c:v>
                </c:pt>
                <c:pt idx="83307">
                  <c:v>-203.84849999999997</c:v>
                </c:pt>
                <c:pt idx="83308">
                  <c:v>-203.84649999999996</c:v>
                </c:pt>
                <c:pt idx="83309">
                  <c:v>-203.84449999999998</c:v>
                </c:pt>
                <c:pt idx="83310">
                  <c:v>-203.84249999999997</c:v>
                </c:pt>
                <c:pt idx="83311">
                  <c:v>-203.84049999999996</c:v>
                </c:pt>
                <c:pt idx="83312">
                  <c:v>-203.83849999999998</c:v>
                </c:pt>
                <c:pt idx="83313">
                  <c:v>-203.83649999999997</c:v>
                </c:pt>
                <c:pt idx="83314">
                  <c:v>-203.83449999999999</c:v>
                </c:pt>
                <c:pt idx="83315">
                  <c:v>-203.83249999999998</c:v>
                </c:pt>
                <c:pt idx="83316">
                  <c:v>-203.83049999999997</c:v>
                </c:pt>
                <c:pt idx="83317">
                  <c:v>-203.82849999999999</c:v>
                </c:pt>
                <c:pt idx="83318">
                  <c:v>-203.82649999999998</c:v>
                </c:pt>
                <c:pt idx="83319">
                  <c:v>-203.82449999999997</c:v>
                </c:pt>
                <c:pt idx="83320">
                  <c:v>-203.82249999999999</c:v>
                </c:pt>
                <c:pt idx="83321">
                  <c:v>-203.82049999999998</c:v>
                </c:pt>
                <c:pt idx="83322">
                  <c:v>-203.81849999999997</c:v>
                </c:pt>
                <c:pt idx="83323">
                  <c:v>-203.81649999999999</c:v>
                </c:pt>
                <c:pt idx="83324">
                  <c:v>-203.81449999999998</c:v>
                </c:pt>
                <c:pt idx="83325">
                  <c:v>-203.81249999999997</c:v>
                </c:pt>
                <c:pt idx="83326">
                  <c:v>-203.81049999999999</c:v>
                </c:pt>
                <c:pt idx="83327">
                  <c:v>-203.80849999999998</c:v>
                </c:pt>
                <c:pt idx="83328">
                  <c:v>-203.80649999999997</c:v>
                </c:pt>
                <c:pt idx="83329">
                  <c:v>-203.80449999999999</c:v>
                </c:pt>
                <c:pt idx="83330">
                  <c:v>-203.80249999999998</c:v>
                </c:pt>
                <c:pt idx="83331">
                  <c:v>-203.80049999999997</c:v>
                </c:pt>
                <c:pt idx="83332">
                  <c:v>-203.79849999999999</c:v>
                </c:pt>
                <c:pt idx="83333">
                  <c:v>-203.79649999999998</c:v>
                </c:pt>
                <c:pt idx="83334">
                  <c:v>-203.79449999999997</c:v>
                </c:pt>
                <c:pt idx="83335">
                  <c:v>-203.79249999999999</c:v>
                </c:pt>
                <c:pt idx="83336">
                  <c:v>-203.79049999999998</c:v>
                </c:pt>
                <c:pt idx="83337">
                  <c:v>-203.78849999999997</c:v>
                </c:pt>
                <c:pt idx="83338">
                  <c:v>-203.78649999999999</c:v>
                </c:pt>
                <c:pt idx="83339">
                  <c:v>-203.78449999999998</c:v>
                </c:pt>
                <c:pt idx="83340">
                  <c:v>-203.78249999999997</c:v>
                </c:pt>
                <c:pt idx="83341">
                  <c:v>-203.78049999999999</c:v>
                </c:pt>
                <c:pt idx="83342">
                  <c:v>-203.77849999999998</c:v>
                </c:pt>
                <c:pt idx="83343">
                  <c:v>-203.77649999999997</c:v>
                </c:pt>
                <c:pt idx="83344">
                  <c:v>-203.77449999999999</c:v>
                </c:pt>
                <c:pt idx="83345">
                  <c:v>-203.77249999999998</c:v>
                </c:pt>
                <c:pt idx="83346">
                  <c:v>-203.77049999999997</c:v>
                </c:pt>
                <c:pt idx="83347">
                  <c:v>-203.76849999999999</c:v>
                </c:pt>
                <c:pt idx="83348">
                  <c:v>-203.76649999999998</c:v>
                </c:pt>
                <c:pt idx="83349">
                  <c:v>-203.76449999999997</c:v>
                </c:pt>
                <c:pt idx="83350">
                  <c:v>-203.76249999999999</c:v>
                </c:pt>
                <c:pt idx="83351">
                  <c:v>-203.76049999999998</c:v>
                </c:pt>
                <c:pt idx="83352">
                  <c:v>-203.75849999999997</c:v>
                </c:pt>
                <c:pt idx="83353">
                  <c:v>-203.75649999999999</c:v>
                </c:pt>
                <c:pt idx="83354">
                  <c:v>-203.75449999999998</c:v>
                </c:pt>
                <c:pt idx="83355">
                  <c:v>-203.75249999999997</c:v>
                </c:pt>
                <c:pt idx="83356">
                  <c:v>-203.75049999999999</c:v>
                </c:pt>
                <c:pt idx="83357">
                  <c:v>-203.74849999999998</c:v>
                </c:pt>
                <c:pt idx="83358">
                  <c:v>-203.74649999999997</c:v>
                </c:pt>
                <c:pt idx="83359">
                  <c:v>-203.74449999999999</c:v>
                </c:pt>
                <c:pt idx="83360">
                  <c:v>-203.74249999999998</c:v>
                </c:pt>
                <c:pt idx="83361">
                  <c:v>-203.74049999999997</c:v>
                </c:pt>
                <c:pt idx="83362">
                  <c:v>-203.73849999999999</c:v>
                </c:pt>
                <c:pt idx="83363">
                  <c:v>-203.73649999999998</c:v>
                </c:pt>
                <c:pt idx="83364">
                  <c:v>-203.73449999999997</c:v>
                </c:pt>
                <c:pt idx="83365">
                  <c:v>-203.73249999999999</c:v>
                </c:pt>
                <c:pt idx="83366">
                  <c:v>-203.73049999999998</c:v>
                </c:pt>
                <c:pt idx="83367">
                  <c:v>-203.72849999999997</c:v>
                </c:pt>
                <c:pt idx="83368">
                  <c:v>-203.72649999999999</c:v>
                </c:pt>
                <c:pt idx="83369">
                  <c:v>-203.72449999999998</c:v>
                </c:pt>
                <c:pt idx="83370">
                  <c:v>-203.72249999999997</c:v>
                </c:pt>
                <c:pt idx="83371">
                  <c:v>-203.72049999999999</c:v>
                </c:pt>
                <c:pt idx="83372">
                  <c:v>-203.71849999999998</c:v>
                </c:pt>
                <c:pt idx="83373">
                  <c:v>-203.71649999999997</c:v>
                </c:pt>
                <c:pt idx="83374">
                  <c:v>-203.71449999999999</c:v>
                </c:pt>
                <c:pt idx="83375">
                  <c:v>-203.71249999999998</c:v>
                </c:pt>
                <c:pt idx="83376">
                  <c:v>-203.71049999999997</c:v>
                </c:pt>
                <c:pt idx="83377">
                  <c:v>-203.70849999999999</c:v>
                </c:pt>
                <c:pt idx="83378">
                  <c:v>-203.70649999999998</c:v>
                </c:pt>
                <c:pt idx="83379">
                  <c:v>-203.70449999999997</c:v>
                </c:pt>
                <c:pt idx="83380">
                  <c:v>-203.70249999999999</c:v>
                </c:pt>
                <c:pt idx="83381">
                  <c:v>-203.70049999999998</c:v>
                </c:pt>
                <c:pt idx="83382">
                  <c:v>-203.69849999999997</c:v>
                </c:pt>
                <c:pt idx="83383">
                  <c:v>-203.69649999999999</c:v>
                </c:pt>
                <c:pt idx="83384">
                  <c:v>-203.69449999999998</c:v>
                </c:pt>
                <c:pt idx="83385">
                  <c:v>-203.69249999999997</c:v>
                </c:pt>
                <c:pt idx="83386">
                  <c:v>-203.69049999999999</c:v>
                </c:pt>
                <c:pt idx="83387">
                  <c:v>-203.68849999999998</c:v>
                </c:pt>
                <c:pt idx="83388">
                  <c:v>-203.68649999999997</c:v>
                </c:pt>
                <c:pt idx="83389">
                  <c:v>-203.68449999999999</c:v>
                </c:pt>
                <c:pt idx="83390">
                  <c:v>-203.68249999999998</c:v>
                </c:pt>
                <c:pt idx="83391">
                  <c:v>-203.68049999999997</c:v>
                </c:pt>
                <c:pt idx="83392">
                  <c:v>-203.67849999999999</c:v>
                </c:pt>
                <c:pt idx="83393">
                  <c:v>-203.67649999999998</c:v>
                </c:pt>
                <c:pt idx="83394">
                  <c:v>-203.67449999999997</c:v>
                </c:pt>
                <c:pt idx="83395">
                  <c:v>-203.67249999999999</c:v>
                </c:pt>
                <c:pt idx="83396">
                  <c:v>-203.67049999999998</c:v>
                </c:pt>
                <c:pt idx="83397">
                  <c:v>-203.66849999999997</c:v>
                </c:pt>
                <c:pt idx="83398">
                  <c:v>-203.66649999999998</c:v>
                </c:pt>
                <c:pt idx="83399">
                  <c:v>-203.66449999999998</c:v>
                </c:pt>
                <c:pt idx="83400">
                  <c:v>-203.66249999999997</c:v>
                </c:pt>
                <c:pt idx="83401">
                  <c:v>-203.66049999999998</c:v>
                </c:pt>
                <c:pt idx="83402">
                  <c:v>-203.65849999999998</c:v>
                </c:pt>
                <c:pt idx="83403">
                  <c:v>-203.65649999999997</c:v>
                </c:pt>
                <c:pt idx="83404">
                  <c:v>-203.65449999999998</c:v>
                </c:pt>
                <c:pt idx="83405">
                  <c:v>-203.65249999999997</c:v>
                </c:pt>
                <c:pt idx="83406">
                  <c:v>-203.65049999999997</c:v>
                </c:pt>
                <c:pt idx="83407">
                  <c:v>-203.64849999999998</c:v>
                </c:pt>
                <c:pt idx="83408">
                  <c:v>-203.64649999999997</c:v>
                </c:pt>
                <c:pt idx="83409">
                  <c:v>-203.64449999999997</c:v>
                </c:pt>
                <c:pt idx="83410">
                  <c:v>-203.64249999999998</c:v>
                </c:pt>
                <c:pt idx="83411">
                  <c:v>-203.64049999999997</c:v>
                </c:pt>
                <c:pt idx="83412">
                  <c:v>-203.63849999999996</c:v>
                </c:pt>
                <c:pt idx="83413">
                  <c:v>-203.63649999999998</c:v>
                </c:pt>
                <c:pt idx="83414">
                  <c:v>-203.63449999999997</c:v>
                </c:pt>
                <c:pt idx="83415">
                  <c:v>-203.63249999999996</c:v>
                </c:pt>
                <c:pt idx="83416">
                  <c:v>-203.63049999999998</c:v>
                </c:pt>
                <c:pt idx="83417">
                  <c:v>-203.62849999999997</c:v>
                </c:pt>
                <c:pt idx="83418">
                  <c:v>-203.62649999999996</c:v>
                </c:pt>
                <c:pt idx="83419">
                  <c:v>-203.62449999999998</c:v>
                </c:pt>
                <c:pt idx="83420">
                  <c:v>-203.62249999999997</c:v>
                </c:pt>
                <c:pt idx="83421">
                  <c:v>-203.62049999999996</c:v>
                </c:pt>
                <c:pt idx="83422">
                  <c:v>-203.61849999999998</c:v>
                </c:pt>
                <c:pt idx="83423">
                  <c:v>-203.61649999999997</c:v>
                </c:pt>
                <c:pt idx="83424">
                  <c:v>-203.61449999999996</c:v>
                </c:pt>
                <c:pt idx="83425">
                  <c:v>-203.61249999999998</c:v>
                </c:pt>
                <c:pt idx="83426">
                  <c:v>-203.61049999999997</c:v>
                </c:pt>
                <c:pt idx="83427">
                  <c:v>-203.60849999999996</c:v>
                </c:pt>
                <c:pt idx="83428">
                  <c:v>-203.60649999999998</c:v>
                </c:pt>
                <c:pt idx="83429">
                  <c:v>-203.60449999999997</c:v>
                </c:pt>
                <c:pt idx="83430">
                  <c:v>-203.60249999999996</c:v>
                </c:pt>
                <c:pt idx="83431">
                  <c:v>-203.60049999999998</c:v>
                </c:pt>
                <c:pt idx="83432">
                  <c:v>-203.59849999999997</c:v>
                </c:pt>
                <c:pt idx="83433">
                  <c:v>-203.59649999999996</c:v>
                </c:pt>
                <c:pt idx="83434">
                  <c:v>-203.59449999999998</c:v>
                </c:pt>
                <c:pt idx="83435">
                  <c:v>-203.59249999999997</c:v>
                </c:pt>
                <c:pt idx="83436">
                  <c:v>-203.59049999999996</c:v>
                </c:pt>
                <c:pt idx="83437">
                  <c:v>-203.58849999999998</c:v>
                </c:pt>
                <c:pt idx="83438">
                  <c:v>-203.58649999999997</c:v>
                </c:pt>
                <c:pt idx="83439">
                  <c:v>-203.58449999999999</c:v>
                </c:pt>
                <c:pt idx="83440">
                  <c:v>-203.58249999999998</c:v>
                </c:pt>
                <c:pt idx="83441">
                  <c:v>-203.58049999999997</c:v>
                </c:pt>
                <c:pt idx="83442">
                  <c:v>-203.57849999999999</c:v>
                </c:pt>
                <c:pt idx="83443">
                  <c:v>-203.57649999999998</c:v>
                </c:pt>
                <c:pt idx="83444">
                  <c:v>-203.57449999999997</c:v>
                </c:pt>
                <c:pt idx="83445">
                  <c:v>-203.57249999999999</c:v>
                </c:pt>
                <c:pt idx="83446">
                  <c:v>-203.57049999999998</c:v>
                </c:pt>
                <c:pt idx="83447">
                  <c:v>-203.56849999999997</c:v>
                </c:pt>
                <c:pt idx="83448">
                  <c:v>-203.56649999999999</c:v>
                </c:pt>
                <c:pt idx="83449">
                  <c:v>-203.56449999999998</c:v>
                </c:pt>
                <c:pt idx="83450">
                  <c:v>-203.56249999999997</c:v>
                </c:pt>
                <c:pt idx="83451">
                  <c:v>-203.56049999999999</c:v>
                </c:pt>
                <c:pt idx="83452">
                  <c:v>-203.55849999999998</c:v>
                </c:pt>
                <c:pt idx="83453">
                  <c:v>-203.55649999999997</c:v>
                </c:pt>
                <c:pt idx="83454">
                  <c:v>-203.55449999999999</c:v>
                </c:pt>
                <c:pt idx="83455">
                  <c:v>-203.55249999999998</c:v>
                </c:pt>
                <c:pt idx="83456">
                  <c:v>-203.55049999999997</c:v>
                </c:pt>
                <c:pt idx="83457">
                  <c:v>-203.54849999999999</c:v>
                </c:pt>
                <c:pt idx="83458">
                  <c:v>-203.54649999999998</c:v>
                </c:pt>
                <c:pt idx="83459">
                  <c:v>-203.54449999999997</c:v>
                </c:pt>
                <c:pt idx="83460">
                  <c:v>-203.54249999999999</c:v>
                </c:pt>
                <c:pt idx="83461">
                  <c:v>-203.54049999999998</c:v>
                </c:pt>
                <c:pt idx="83462">
                  <c:v>-203.53849999999997</c:v>
                </c:pt>
                <c:pt idx="83463">
                  <c:v>-203.53649999999999</c:v>
                </c:pt>
                <c:pt idx="83464">
                  <c:v>-203.53449999999998</c:v>
                </c:pt>
                <c:pt idx="83465">
                  <c:v>-203.53249999999997</c:v>
                </c:pt>
                <c:pt idx="83466">
                  <c:v>-203.53049999999999</c:v>
                </c:pt>
                <c:pt idx="83467">
                  <c:v>-203.52849999999998</c:v>
                </c:pt>
                <c:pt idx="83468">
                  <c:v>-203.52649999999997</c:v>
                </c:pt>
                <c:pt idx="83469">
                  <c:v>-203.52449999999999</c:v>
                </c:pt>
                <c:pt idx="83470">
                  <c:v>-203.52249999999998</c:v>
                </c:pt>
                <c:pt idx="83471">
                  <c:v>-203.52049999999997</c:v>
                </c:pt>
                <c:pt idx="83472">
                  <c:v>-203.51849999999999</c:v>
                </c:pt>
                <c:pt idx="83473">
                  <c:v>-203.51649999999998</c:v>
                </c:pt>
                <c:pt idx="83474">
                  <c:v>-203.51449999999997</c:v>
                </c:pt>
                <c:pt idx="83475">
                  <c:v>-203.51249999999999</c:v>
                </c:pt>
                <c:pt idx="83476">
                  <c:v>-203.51049999999998</c:v>
                </c:pt>
                <c:pt idx="83477">
                  <c:v>-203.50849999999997</c:v>
                </c:pt>
                <c:pt idx="83478">
                  <c:v>-203.50649999999999</c:v>
                </c:pt>
                <c:pt idx="83479">
                  <c:v>-203.50449999999998</c:v>
                </c:pt>
                <c:pt idx="83480">
                  <c:v>-203.50249999999997</c:v>
                </c:pt>
                <c:pt idx="83481">
                  <c:v>-203.50049999999999</c:v>
                </c:pt>
                <c:pt idx="83482">
                  <c:v>-203.49849999999998</c:v>
                </c:pt>
                <c:pt idx="83483">
                  <c:v>-203.49649999999997</c:v>
                </c:pt>
                <c:pt idx="83484">
                  <c:v>-203.49449999999999</c:v>
                </c:pt>
                <c:pt idx="83485">
                  <c:v>-203.49249999999998</c:v>
                </c:pt>
                <c:pt idx="83486">
                  <c:v>-203.49049999999997</c:v>
                </c:pt>
                <c:pt idx="83487">
                  <c:v>-203.48849999999999</c:v>
                </c:pt>
                <c:pt idx="83488">
                  <c:v>-203.48649999999998</c:v>
                </c:pt>
                <c:pt idx="83489">
                  <c:v>-203.48449999999997</c:v>
                </c:pt>
                <c:pt idx="83490">
                  <c:v>-203.48249999999999</c:v>
                </c:pt>
                <c:pt idx="83491">
                  <c:v>-203.48049999999998</c:v>
                </c:pt>
                <c:pt idx="83492">
                  <c:v>-203.47849999999997</c:v>
                </c:pt>
                <c:pt idx="83493">
                  <c:v>-203.47649999999999</c:v>
                </c:pt>
                <c:pt idx="83494">
                  <c:v>-203.47449999999998</c:v>
                </c:pt>
                <c:pt idx="83495">
                  <c:v>-203.47249999999997</c:v>
                </c:pt>
                <c:pt idx="83496">
                  <c:v>-203.47049999999999</c:v>
                </c:pt>
                <c:pt idx="83497">
                  <c:v>-203.46849999999998</c:v>
                </c:pt>
                <c:pt idx="83498">
                  <c:v>-203.46649999999997</c:v>
                </c:pt>
                <c:pt idx="83499">
                  <c:v>-203.46449999999999</c:v>
                </c:pt>
                <c:pt idx="83500">
                  <c:v>-203.46249999999998</c:v>
                </c:pt>
                <c:pt idx="83501">
                  <c:v>-203.46049999999997</c:v>
                </c:pt>
                <c:pt idx="83502">
                  <c:v>-203.45849999999999</c:v>
                </c:pt>
                <c:pt idx="83503">
                  <c:v>-203.45649999999998</c:v>
                </c:pt>
                <c:pt idx="83504">
                  <c:v>-203.45449999999997</c:v>
                </c:pt>
                <c:pt idx="83505">
                  <c:v>-203.45249999999999</c:v>
                </c:pt>
                <c:pt idx="83506">
                  <c:v>-203.45049999999998</c:v>
                </c:pt>
                <c:pt idx="83507">
                  <c:v>-203.44849999999997</c:v>
                </c:pt>
                <c:pt idx="83508">
                  <c:v>-203.44649999999999</c:v>
                </c:pt>
                <c:pt idx="83509">
                  <c:v>-203.44449999999998</c:v>
                </c:pt>
                <c:pt idx="83510">
                  <c:v>-203.44249999999997</c:v>
                </c:pt>
                <c:pt idx="83511">
                  <c:v>-203.44049999999999</c:v>
                </c:pt>
                <c:pt idx="83512">
                  <c:v>-203.43849999999998</c:v>
                </c:pt>
                <c:pt idx="83513">
                  <c:v>-203.43649999999997</c:v>
                </c:pt>
                <c:pt idx="83514">
                  <c:v>-203.43449999999999</c:v>
                </c:pt>
                <c:pt idx="83515">
                  <c:v>-203.43249999999998</c:v>
                </c:pt>
                <c:pt idx="83516">
                  <c:v>-203.43049999999997</c:v>
                </c:pt>
                <c:pt idx="83517">
                  <c:v>-203.42849999999999</c:v>
                </c:pt>
                <c:pt idx="83518">
                  <c:v>-203.42649999999998</c:v>
                </c:pt>
                <c:pt idx="83519">
                  <c:v>-203.42449999999997</c:v>
                </c:pt>
                <c:pt idx="83520">
                  <c:v>-203.42249999999999</c:v>
                </c:pt>
                <c:pt idx="83521">
                  <c:v>-203.42049999999998</c:v>
                </c:pt>
                <c:pt idx="83522">
                  <c:v>-203.41849999999997</c:v>
                </c:pt>
                <c:pt idx="83523">
                  <c:v>-203.41649999999998</c:v>
                </c:pt>
                <c:pt idx="83524">
                  <c:v>-203.41449999999998</c:v>
                </c:pt>
                <c:pt idx="83525">
                  <c:v>-203.41249999999997</c:v>
                </c:pt>
                <c:pt idx="83526">
                  <c:v>-203.41049999999998</c:v>
                </c:pt>
                <c:pt idx="83527">
                  <c:v>-203.40849999999998</c:v>
                </c:pt>
                <c:pt idx="83528">
                  <c:v>-203.40649999999997</c:v>
                </c:pt>
                <c:pt idx="83529">
                  <c:v>-203.40449999999998</c:v>
                </c:pt>
                <c:pt idx="83530">
                  <c:v>-203.40249999999997</c:v>
                </c:pt>
                <c:pt idx="83531">
                  <c:v>-203.40049999999997</c:v>
                </c:pt>
                <c:pt idx="83532">
                  <c:v>-203.39849999999998</c:v>
                </c:pt>
                <c:pt idx="83533">
                  <c:v>-203.39649999999997</c:v>
                </c:pt>
                <c:pt idx="83534">
                  <c:v>-203.39449999999997</c:v>
                </c:pt>
                <c:pt idx="83535">
                  <c:v>-203.39249999999998</c:v>
                </c:pt>
                <c:pt idx="83536">
                  <c:v>-203.39049999999997</c:v>
                </c:pt>
                <c:pt idx="83537">
                  <c:v>-203.38849999999996</c:v>
                </c:pt>
                <c:pt idx="83538">
                  <c:v>-203.38649999999998</c:v>
                </c:pt>
                <c:pt idx="83539">
                  <c:v>-203.38449999999997</c:v>
                </c:pt>
                <c:pt idx="83540">
                  <c:v>-203.38249999999996</c:v>
                </c:pt>
                <c:pt idx="83541">
                  <c:v>-203.38049999999998</c:v>
                </c:pt>
                <c:pt idx="83542">
                  <c:v>-203.37849999999997</c:v>
                </c:pt>
                <c:pt idx="83543">
                  <c:v>-203.37649999999996</c:v>
                </c:pt>
                <c:pt idx="83544">
                  <c:v>-203.37449999999998</c:v>
                </c:pt>
                <c:pt idx="83545">
                  <c:v>-203.37249999999997</c:v>
                </c:pt>
                <c:pt idx="83546">
                  <c:v>-203.37049999999996</c:v>
                </c:pt>
                <c:pt idx="83547">
                  <c:v>-203.36849999999998</c:v>
                </c:pt>
                <c:pt idx="83548">
                  <c:v>-203.36649999999997</c:v>
                </c:pt>
                <c:pt idx="83549">
                  <c:v>-203.36449999999996</c:v>
                </c:pt>
                <c:pt idx="83550">
                  <c:v>-203.36249999999998</c:v>
                </c:pt>
                <c:pt idx="83551">
                  <c:v>-203.36049999999997</c:v>
                </c:pt>
                <c:pt idx="83552">
                  <c:v>-203.35849999999996</c:v>
                </c:pt>
                <c:pt idx="83553">
                  <c:v>-203.35649999999998</c:v>
                </c:pt>
                <c:pt idx="83554">
                  <c:v>-203.35449999999997</c:v>
                </c:pt>
                <c:pt idx="83555">
                  <c:v>-203.35249999999996</c:v>
                </c:pt>
                <c:pt idx="83556">
                  <c:v>-203.35049999999998</c:v>
                </c:pt>
                <c:pt idx="83557">
                  <c:v>-203.34849999999997</c:v>
                </c:pt>
                <c:pt idx="83558">
                  <c:v>-203.34649999999996</c:v>
                </c:pt>
                <c:pt idx="83559">
                  <c:v>-203.34449999999998</c:v>
                </c:pt>
                <c:pt idx="83560">
                  <c:v>-203.34249999999997</c:v>
                </c:pt>
                <c:pt idx="83561">
                  <c:v>-203.34049999999996</c:v>
                </c:pt>
                <c:pt idx="83562">
                  <c:v>-203.33849999999998</c:v>
                </c:pt>
                <c:pt idx="83563">
                  <c:v>-203.33649999999997</c:v>
                </c:pt>
                <c:pt idx="83564">
                  <c:v>-203.33449999999999</c:v>
                </c:pt>
                <c:pt idx="83565">
                  <c:v>-203.33249999999998</c:v>
                </c:pt>
                <c:pt idx="83566">
                  <c:v>-203.33049999999997</c:v>
                </c:pt>
                <c:pt idx="83567">
                  <c:v>-203.32849999999999</c:v>
                </c:pt>
                <c:pt idx="83568">
                  <c:v>-203.32649999999998</c:v>
                </c:pt>
                <c:pt idx="83569">
                  <c:v>-203.32449999999997</c:v>
                </c:pt>
                <c:pt idx="83570">
                  <c:v>-203.32249999999999</c:v>
                </c:pt>
                <c:pt idx="83571">
                  <c:v>-203.32049999999998</c:v>
                </c:pt>
                <c:pt idx="83572">
                  <c:v>-203.31849999999997</c:v>
                </c:pt>
                <c:pt idx="83573">
                  <c:v>-203.31649999999999</c:v>
                </c:pt>
                <c:pt idx="83574">
                  <c:v>-203.31449999999998</c:v>
                </c:pt>
                <c:pt idx="83575">
                  <c:v>-203.31249999999997</c:v>
                </c:pt>
                <c:pt idx="83576">
                  <c:v>-203.31049999999999</c:v>
                </c:pt>
                <c:pt idx="83577">
                  <c:v>-203.30849999999998</c:v>
                </c:pt>
                <c:pt idx="83578">
                  <c:v>-203.30649999999997</c:v>
                </c:pt>
                <c:pt idx="83579">
                  <c:v>-203.30449999999999</c:v>
                </c:pt>
                <c:pt idx="83580">
                  <c:v>-203.30249999999998</c:v>
                </c:pt>
                <c:pt idx="83581">
                  <c:v>-203.30049999999997</c:v>
                </c:pt>
                <c:pt idx="83582">
                  <c:v>-203.29849999999999</c:v>
                </c:pt>
                <c:pt idx="83583">
                  <c:v>-203.29649999999998</c:v>
                </c:pt>
                <c:pt idx="83584">
                  <c:v>-203.29449999999997</c:v>
                </c:pt>
                <c:pt idx="83585">
                  <c:v>-203.29249999999999</c:v>
                </c:pt>
                <c:pt idx="83586">
                  <c:v>-203.29049999999998</c:v>
                </c:pt>
                <c:pt idx="83587">
                  <c:v>-203.28849999999997</c:v>
                </c:pt>
                <c:pt idx="83588">
                  <c:v>-203.28649999999999</c:v>
                </c:pt>
                <c:pt idx="83589">
                  <c:v>-203.28449999999998</c:v>
                </c:pt>
                <c:pt idx="83590">
                  <c:v>-203.28249999999997</c:v>
                </c:pt>
                <c:pt idx="83591">
                  <c:v>-203.28049999999999</c:v>
                </c:pt>
                <c:pt idx="83592">
                  <c:v>-203.27849999999998</c:v>
                </c:pt>
                <c:pt idx="83593">
                  <c:v>-203.27649999999997</c:v>
                </c:pt>
                <c:pt idx="83594">
                  <c:v>-203.27449999999999</c:v>
                </c:pt>
                <c:pt idx="83595">
                  <c:v>-203.27249999999998</c:v>
                </c:pt>
                <c:pt idx="83596">
                  <c:v>-203.27049999999997</c:v>
                </c:pt>
                <c:pt idx="83597">
                  <c:v>-203.26849999999999</c:v>
                </c:pt>
                <c:pt idx="83598">
                  <c:v>-203.26649999999998</c:v>
                </c:pt>
                <c:pt idx="83599">
                  <c:v>-203.26449999999997</c:v>
                </c:pt>
                <c:pt idx="83600">
                  <c:v>-203.26249999999999</c:v>
                </c:pt>
                <c:pt idx="83601">
                  <c:v>-203.26049999999998</c:v>
                </c:pt>
                <c:pt idx="83602">
                  <c:v>-203.25849999999997</c:v>
                </c:pt>
                <c:pt idx="83603">
                  <c:v>-203.25649999999999</c:v>
                </c:pt>
                <c:pt idx="83604">
                  <c:v>-203.25449999999998</c:v>
                </c:pt>
                <c:pt idx="83605">
                  <c:v>-203.25249999999997</c:v>
                </c:pt>
                <c:pt idx="83606">
                  <c:v>-203.25049999999999</c:v>
                </c:pt>
                <c:pt idx="83607">
                  <c:v>-203.24849999999998</c:v>
                </c:pt>
                <c:pt idx="83608">
                  <c:v>-203.24649999999997</c:v>
                </c:pt>
                <c:pt idx="83609">
                  <c:v>-203.24449999999999</c:v>
                </c:pt>
                <c:pt idx="83610">
                  <c:v>-203.24249999999998</c:v>
                </c:pt>
                <c:pt idx="83611">
                  <c:v>-203.24049999999997</c:v>
                </c:pt>
                <c:pt idx="83612">
                  <c:v>-203.23849999999999</c:v>
                </c:pt>
                <c:pt idx="83613">
                  <c:v>-203.23649999999998</c:v>
                </c:pt>
                <c:pt idx="83614">
                  <c:v>-203.23449999999997</c:v>
                </c:pt>
                <c:pt idx="83615">
                  <c:v>-203.23249999999999</c:v>
                </c:pt>
                <c:pt idx="83616">
                  <c:v>-203.23049999999998</c:v>
                </c:pt>
                <c:pt idx="83617">
                  <c:v>-203.22849999999997</c:v>
                </c:pt>
                <c:pt idx="83618">
                  <c:v>-203.22649999999999</c:v>
                </c:pt>
                <c:pt idx="83619">
                  <c:v>-203.22449999999998</c:v>
                </c:pt>
                <c:pt idx="83620">
                  <c:v>-203.22249999999997</c:v>
                </c:pt>
                <c:pt idx="83621">
                  <c:v>-203.22049999999999</c:v>
                </c:pt>
                <c:pt idx="83622">
                  <c:v>-203.21849999999998</c:v>
                </c:pt>
                <c:pt idx="83623">
                  <c:v>-203.21649999999997</c:v>
                </c:pt>
                <c:pt idx="83624">
                  <c:v>-203.21449999999999</c:v>
                </c:pt>
                <c:pt idx="83625">
                  <c:v>-203.21249999999998</c:v>
                </c:pt>
                <c:pt idx="83626">
                  <c:v>-203.21049999999997</c:v>
                </c:pt>
                <c:pt idx="83627">
                  <c:v>-203.20849999999999</c:v>
                </c:pt>
                <c:pt idx="83628">
                  <c:v>-203.20649999999998</c:v>
                </c:pt>
                <c:pt idx="83629">
                  <c:v>-203.20449999999997</c:v>
                </c:pt>
                <c:pt idx="83630">
                  <c:v>-203.20249999999999</c:v>
                </c:pt>
                <c:pt idx="83631">
                  <c:v>-203.20049999999998</c:v>
                </c:pt>
                <c:pt idx="83632">
                  <c:v>-203.19849999999997</c:v>
                </c:pt>
                <c:pt idx="83633">
                  <c:v>-203.19649999999999</c:v>
                </c:pt>
                <c:pt idx="83634">
                  <c:v>-203.19449999999998</c:v>
                </c:pt>
                <c:pt idx="83635">
                  <c:v>-203.19249999999997</c:v>
                </c:pt>
                <c:pt idx="83636">
                  <c:v>-203.19049999999999</c:v>
                </c:pt>
                <c:pt idx="83637">
                  <c:v>-203.18849999999998</c:v>
                </c:pt>
                <c:pt idx="83638">
                  <c:v>-203.18649999999997</c:v>
                </c:pt>
                <c:pt idx="83639">
                  <c:v>-203.18449999999999</c:v>
                </c:pt>
                <c:pt idx="83640">
                  <c:v>-203.18249999999998</c:v>
                </c:pt>
                <c:pt idx="83641">
                  <c:v>-203.18049999999997</c:v>
                </c:pt>
                <c:pt idx="83642">
                  <c:v>-203.17849999999999</c:v>
                </c:pt>
                <c:pt idx="83643">
                  <c:v>-203.17649999999998</c:v>
                </c:pt>
                <c:pt idx="83644">
                  <c:v>-203.17449999999997</c:v>
                </c:pt>
                <c:pt idx="83645">
                  <c:v>-203.17249999999999</c:v>
                </c:pt>
                <c:pt idx="83646">
                  <c:v>-203.17049999999998</c:v>
                </c:pt>
                <c:pt idx="83647">
                  <c:v>-203.16849999999997</c:v>
                </c:pt>
                <c:pt idx="83648">
                  <c:v>-203.16649999999998</c:v>
                </c:pt>
                <c:pt idx="83649">
                  <c:v>-203.16449999999998</c:v>
                </c:pt>
                <c:pt idx="83650">
                  <c:v>-203.16249999999997</c:v>
                </c:pt>
                <c:pt idx="83651">
                  <c:v>-203.16049999999998</c:v>
                </c:pt>
                <c:pt idx="83652">
                  <c:v>-203.15849999999998</c:v>
                </c:pt>
                <c:pt idx="83653">
                  <c:v>-203.15649999999997</c:v>
                </c:pt>
                <c:pt idx="83654">
                  <c:v>-203.15449999999998</c:v>
                </c:pt>
                <c:pt idx="83655">
                  <c:v>-203.15249999999997</c:v>
                </c:pt>
                <c:pt idx="83656">
                  <c:v>-203.15049999999997</c:v>
                </c:pt>
                <c:pt idx="83657">
                  <c:v>-203.14849999999998</c:v>
                </c:pt>
                <c:pt idx="83658">
                  <c:v>-203.14649999999997</c:v>
                </c:pt>
                <c:pt idx="83659">
                  <c:v>-203.14449999999997</c:v>
                </c:pt>
                <c:pt idx="83660">
                  <c:v>-203.14249999999998</c:v>
                </c:pt>
                <c:pt idx="83661">
                  <c:v>-203.14049999999997</c:v>
                </c:pt>
                <c:pt idx="83662">
                  <c:v>-203.13849999999996</c:v>
                </c:pt>
                <c:pt idx="83663">
                  <c:v>-203.13649999999998</c:v>
                </c:pt>
                <c:pt idx="83664">
                  <c:v>-203.13449999999997</c:v>
                </c:pt>
                <c:pt idx="83665">
                  <c:v>-203.13249999999996</c:v>
                </c:pt>
                <c:pt idx="83666">
                  <c:v>-203.13049999999998</c:v>
                </c:pt>
                <c:pt idx="83667">
                  <c:v>-203.12849999999997</c:v>
                </c:pt>
                <c:pt idx="83668">
                  <c:v>-203.12649999999996</c:v>
                </c:pt>
                <c:pt idx="83669">
                  <c:v>-203.12449999999998</c:v>
                </c:pt>
                <c:pt idx="83670">
                  <c:v>-203.12249999999997</c:v>
                </c:pt>
                <c:pt idx="83671">
                  <c:v>-203.12049999999996</c:v>
                </c:pt>
                <c:pt idx="83672">
                  <c:v>-203.11849999999998</c:v>
                </c:pt>
                <c:pt idx="83673">
                  <c:v>-203.11649999999997</c:v>
                </c:pt>
                <c:pt idx="83674">
                  <c:v>-203.11449999999996</c:v>
                </c:pt>
                <c:pt idx="83675">
                  <c:v>-203.11249999999998</c:v>
                </c:pt>
                <c:pt idx="83676">
                  <c:v>-203.11049999999997</c:v>
                </c:pt>
                <c:pt idx="83677">
                  <c:v>-203.10849999999996</c:v>
                </c:pt>
                <c:pt idx="83678">
                  <c:v>-203.10649999999998</c:v>
                </c:pt>
                <c:pt idx="83679">
                  <c:v>-203.10449999999997</c:v>
                </c:pt>
                <c:pt idx="83680">
                  <c:v>-203.10249999999996</c:v>
                </c:pt>
                <c:pt idx="83681">
                  <c:v>-203.10049999999998</c:v>
                </c:pt>
                <c:pt idx="83682">
                  <c:v>-203.09849999999997</c:v>
                </c:pt>
                <c:pt idx="83683">
                  <c:v>-203.09649999999996</c:v>
                </c:pt>
                <c:pt idx="83684">
                  <c:v>-203.09449999999998</c:v>
                </c:pt>
                <c:pt idx="83685">
                  <c:v>-203.09249999999997</c:v>
                </c:pt>
                <c:pt idx="83686">
                  <c:v>-203.09049999999996</c:v>
                </c:pt>
                <c:pt idx="83687">
                  <c:v>-203.08849999999998</c:v>
                </c:pt>
                <c:pt idx="83688">
                  <c:v>-203.08649999999997</c:v>
                </c:pt>
                <c:pt idx="83689">
                  <c:v>-203.08449999999999</c:v>
                </c:pt>
                <c:pt idx="83690">
                  <c:v>-203.08249999999998</c:v>
                </c:pt>
                <c:pt idx="83691">
                  <c:v>-203.08049999999997</c:v>
                </c:pt>
                <c:pt idx="83692">
                  <c:v>-203.07849999999999</c:v>
                </c:pt>
                <c:pt idx="83693">
                  <c:v>-203.07649999999998</c:v>
                </c:pt>
                <c:pt idx="83694">
                  <c:v>-203.07449999999997</c:v>
                </c:pt>
                <c:pt idx="83695">
                  <c:v>-203.07249999999999</c:v>
                </c:pt>
                <c:pt idx="83696">
                  <c:v>-203.07049999999998</c:v>
                </c:pt>
                <c:pt idx="83697">
                  <c:v>-203.06849999999997</c:v>
                </c:pt>
                <c:pt idx="83698">
                  <c:v>-203.06649999999999</c:v>
                </c:pt>
                <c:pt idx="83699">
                  <c:v>-203.06449999999998</c:v>
                </c:pt>
                <c:pt idx="83700">
                  <c:v>-203.06249999999997</c:v>
                </c:pt>
                <c:pt idx="83701">
                  <c:v>-203.06049999999999</c:v>
                </c:pt>
                <c:pt idx="83702">
                  <c:v>-203.05849999999998</c:v>
                </c:pt>
                <c:pt idx="83703">
                  <c:v>-203.05649999999997</c:v>
                </c:pt>
                <c:pt idx="83704">
                  <c:v>-203.05449999999999</c:v>
                </c:pt>
                <c:pt idx="83705">
                  <c:v>-203.05249999999998</c:v>
                </c:pt>
                <c:pt idx="83706">
                  <c:v>-203.05049999999997</c:v>
                </c:pt>
                <c:pt idx="83707">
                  <c:v>-203.04849999999999</c:v>
                </c:pt>
                <c:pt idx="83708">
                  <c:v>-203.04649999999998</c:v>
                </c:pt>
                <c:pt idx="83709">
                  <c:v>-203.04449999999997</c:v>
                </c:pt>
                <c:pt idx="83710">
                  <c:v>-203.04249999999999</c:v>
                </c:pt>
                <c:pt idx="83711">
                  <c:v>-203.04049999999998</c:v>
                </c:pt>
                <c:pt idx="83712">
                  <c:v>-203.03849999999997</c:v>
                </c:pt>
                <c:pt idx="83713">
                  <c:v>-203.03649999999999</c:v>
                </c:pt>
                <c:pt idx="83714">
                  <c:v>-203.03449999999998</c:v>
                </c:pt>
                <c:pt idx="83715">
                  <c:v>-203.03249999999997</c:v>
                </c:pt>
                <c:pt idx="83716">
                  <c:v>-203.03049999999999</c:v>
                </c:pt>
                <c:pt idx="83717">
                  <c:v>-203.02849999999998</c:v>
                </c:pt>
                <c:pt idx="83718">
                  <c:v>-203.02649999999997</c:v>
                </c:pt>
                <c:pt idx="83719">
                  <c:v>-203.02449999999999</c:v>
                </c:pt>
                <c:pt idx="83720">
                  <c:v>-203.02249999999998</c:v>
                </c:pt>
                <c:pt idx="83721">
                  <c:v>-203.02049999999997</c:v>
                </c:pt>
                <c:pt idx="83722">
                  <c:v>-203.01849999999999</c:v>
                </c:pt>
                <c:pt idx="83723">
                  <c:v>-203.01649999999998</c:v>
                </c:pt>
                <c:pt idx="83724">
                  <c:v>-203.01449999999997</c:v>
                </c:pt>
                <c:pt idx="83725">
                  <c:v>-203.01249999999999</c:v>
                </c:pt>
                <c:pt idx="83726">
                  <c:v>-203.01049999999998</c:v>
                </c:pt>
                <c:pt idx="83727">
                  <c:v>-203.00849999999997</c:v>
                </c:pt>
                <c:pt idx="83728">
                  <c:v>-203.00649999999999</c:v>
                </c:pt>
                <c:pt idx="83729">
                  <c:v>-203.00449999999998</c:v>
                </c:pt>
                <c:pt idx="83730">
                  <c:v>-203.00249999999997</c:v>
                </c:pt>
                <c:pt idx="83731">
                  <c:v>-203.00049999999999</c:v>
                </c:pt>
                <c:pt idx="83732">
                  <c:v>-202.99849999999998</c:v>
                </c:pt>
                <c:pt idx="83733">
                  <c:v>-202.99649999999997</c:v>
                </c:pt>
                <c:pt idx="83734">
                  <c:v>-202.99449999999999</c:v>
                </c:pt>
                <c:pt idx="83735">
                  <c:v>-202.99249999999998</c:v>
                </c:pt>
                <c:pt idx="83736">
                  <c:v>-202.99049999999997</c:v>
                </c:pt>
                <c:pt idx="83737">
                  <c:v>-202.98849999999999</c:v>
                </c:pt>
                <c:pt idx="83738">
                  <c:v>-202.98649999999998</c:v>
                </c:pt>
                <c:pt idx="83739">
                  <c:v>-202.98449999999997</c:v>
                </c:pt>
                <c:pt idx="83740">
                  <c:v>-202.98249999999999</c:v>
                </c:pt>
                <c:pt idx="83741">
                  <c:v>-202.98049999999998</c:v>
                </c:pt>
                <c:pt idx="83742">
                  <c:v>-202.97849999999997</c:v>
                </c:pt>
                <c:pt idx="83743">
                  <c:v>-202.97649999999999</c:v>
                </c:pt>
                <c:pt idx="83744">
                  <c:v>-202.97449999999998</c:v>
                </c:pt>
                <c:pt idx="83745">
                  <c:v>-202.97249999999997</c:v>
                </c:pt>
                <c:pt idx="83746">
                  <c:v>-202.97049999999999</c:v>
                </c:pt>
                <c:pt idx="83747">
                  <c:v>-202.96849999999998</c:v>
                </c:pt>
                <c:pt idx="83748">
                  <c:v>-202.96649999999997</c:v>
                </c:pt>
                <c:pt idx="83749">
                  <c:v>-202.96449999999999</c:v>
                </c:pt>
                <c:pt idx="83750">
                  <c:v>-202.96249999999998</c:v>
                </c:pt>
                <c:pt idx="83751">
                  <c:v>-202.96049999999997</c:v>
                </c:pt>
                <c:pt idx="83752">
                  <c:v>-202.95849999999999</c:v>
                </c:pt>
                <c:pt idx="83753">
                  <c:v>-202.95649999999998</c:v>
                </c:pt>
                <c:pt idx="83754">
                  <c:v>-202.95449999999997</c:v>
                </c:pt>
                <c:pt idx="83755">
                  <c:v>-202.95249999999999</c:v>
                </c:pt>
                <c:pt idx="83756">
                  <c:v>-202.95049999999998</c:v>
                </c:pt>
                <c:pt idx="83757">
                  <c:v>-202.94849999999997</c:v>
                </c:pt>
                <c:pt idx="83758">
                  <c:v>-202.94649999999999</c:v>
                </c:pt>
                <c:pt idx="83759">
                  <c:v>-202.94449999999998</c:v>
                </c:pt>
                <c:pt idx="83760">
                  <c:v>-202.94249999999997</c:v>
                </c:pt>
                <c:pt idx="83761">
                  <c:v>-202.94049999999999</c:v>
                </c:pt>
                <c:pt idx="83762">
                  <c:v>-202.93849999999998</c:v>
                </c:pt>
                <c:pt idx="83763">
                  <c:v>-202.93649999999997</c:v>
                </c:pt>
                <c:pt idx="83764">
                  <c:v>-202.93449999999999</c:v>
                </c:pt>
                <c:pt idx="83765">
                  <c:v>-202.93249999999998</c:v>
                </c:pt>
                <c:pt idx="83766">
                  <c:v>-202.93049999999997</c:v>
                </c:pt>
                <c:pt idx="83767">
                  <c:v>-202.92849999999999</c:v>
                </c:pt>
                <c:pt idx="83768">
                  <c:v>-202.92649999999998</c:v>
                </c:pt>
                <c:pt idx="83769">
                  <c:v>-202.92449999999997</c:v>
                </c:pt>
                <c:pt idx="83770">
                  <c:v>-202.92249999999999</c:v>
                </c:pt>
                <c:pt idx="83771">
                  <c:v>-202.92049999999998</c:v>
                </c:pt>
                <c:pt idx="83772">
                  <c:v>-202.91849999999997</c:v>
                </c:pt>
                <c:pt idx="83773">
                  <c:v>-202.91649999999998</c:v>
                </c:pt>
                <c:pt idx="83774">
                  <c:v>-202.91449999999998</c:v>
                </c:pt>
                <c:pt idx="83775">
                  <c:v>-202.91249999999997</c:v>
                </c:pt>
                <c:pt idx="83776">
                  <c:v>-202.91049999999998</c:v>
                </c:pt>
                <c:pt idx="83777">
                  <c:v>-202.90849999999998</c:v>
                </c:pt>
                <c:pt idx="83778">
                  <c:v>-202.90649999999997</c:v>
                </c:pt>
                <c:pt idx="83779">
                  <c:v>-202.90449999999998</c:v>
                </c:pt>
                <c:pt idx="83780">
                  <c:v>-202.90249999999997</c:v>
                </c:pt>
                <c:pt idx="83781">
                  <c:v>-202.90049999999997</c:v>
                </c:pt>
                <c:pt idx="83782">
                  <c:v>-202.89849999999998</c:v>
                </c:pt>
                <c:pt idx="83783">
                  <c:v>-202.89649999999997</c:v>
                </c:pt>
                <c:pt idx="83784">
                  <c:v>-202.89449999999997</c:v>
                </c:pt>
                <c:pt idx="83785">
                  <c:v>-202.89249999999998</c:v>
                </c:pt>
                <c:pt idx="83786">
                  <c:v>-202.89049999999997</c:v>
                </c:pt>
                <c:pt idx="83787">
                  <c:v>-202.88849999999996</c:v>
                </c:pt>
                <c:pt idx="83788">
                  <c:v>-202.88649999999998</c:v>
                </c:pt>
                <c:pt idx="83789">
                  <c:v>-202.88449999999997</c:v>
                </c:pt>
                <c:pt idx="83790">
                  <c:v>-202.88249999999996</c:v>
                </c:pt>
                <c:pt idx="83791">
                  <c:v>-202.88049999999998</c:v>
                </c:pt>
                <c:pt idx="83792">
                  <c:v>-202.87849999999997</c:v>
                </c:pt>
                <c:pt idx="83793">
                  <c:v>-202.87649999999996</c:v>
                </c:pt>
                <c:pt idx="83794">
                  <c:v>-202.87449999999998</c:v>
                </c:pt>
                <c:pt idx="83795">
                  <c:v>-202.87249999999997</c:v>
                </c:pt>
                <c:pt idx="83796">
                  <c:v>-202.87049999999996</c:v>
                </c:pt>
                <c:pt idx="83797">
                  <c:v>-202.86849999999998</c:v>
                </c:pt>
                <c:pt idx="83798">
                  <c:v>-202.86649999999997</c:v>
                </c:pt>
                <c:pt idx="83799">
                  <c:v>-202.86449999999996</c:v>
                </c:pt>
                <c:pt idx="83800">
                  <c:v>-202.86249999999998</c:v>
                </c:pt>
                <c:pt idx="83801">
                  <c:v>-202.86049999999997</c:v>
                </c:pt>
                <c:pt idx="83802">
                  <c:v>-202.85849999999996</c:v>
                </c:pt>
                <c:pt idx="83803">
                  <c:v>-202.85649999999998</c:v>
                </c:pt>
                <c:pt idx="83804">
                  <c:v>-202.85449999999997</c:v>
                </c:pt>
                <c:pt idx="83805">
                  <c:v>-202.85249999999996</c:v>
                </c:pt>
                <c:pt idx="83806">
                  <c:v>-202.85049999999998</c:v>
                </c:pt>
                <c:pt idx="83807">
                  <c:v>-202.84849999999997</c:v>
                </c:pt>
                <c:pt idx="83808">
                  <c:v>-202.84649999999996</c:v>
                </c:pt>
                <c:pt idx="83809">
                  <c:v>-202.84449999999998</c:v>
                </c:pt>
                <c:pt idx="83810">
                  <c:v>-202.84249999999997</c:v>
                </c:pt>
                <c:pt idx="83811">
                  <c:v>-202.84049999999996</c:v>
                </c:pt>
                <c:pt idx="83812">
                  <c:v>-202.83849999999998</c:v>
                </c:pt>
                <c:pt idx="83813">
                  <c:v>-202.83649999999997</c:v>
                </c:pt>
                <c:pt idx="83814">
                  <c:v>-202.83449999999999</c:v>
                </c:pt>
                <c:pt idx="83815">
                  <c:v>-202.83249999999998</c:v>
                </c:pt>
                <c:pt idx="83816">
                  <c:v>-202.83049999999997</c:v>
                </c:pt>
                <c:pt idx="83817">
                  <c:v>-202.82849999999999</c:v>
                </c:pt>
                <c:pt idx="83818">
                  <c:v>-202.82649999999998</c:v>
                </c:pt>
                <c:pt idx="83819">
                  <c:v>-202.82449999999997</c:v>
                </c:pt>
                <c:pt idx="83820">
                  <c:v>-202.82249999999999</c:v>
                </c:pt>
                <c:pt idx="83821">
                  <c:v>-202.82049999999998</c:v>
                </c:pt>
                <c:pt idx="83822">
                  <c:v>-202.81849999999997</c:v>
                </c:pt>
                <c:pt idx="83823">
                  <c:v>-202.81649999999999</c:v>
                </c:pt>
                <c:pt idx="83824">
                  <c:v>-202.81449999999998</c:v>
                </c:pt>
                <c:pt idx="83825">
                  <c:v>-202.81249999999997</c:v>
                </c:pt>
                <c:pt idx="83826">
                  <c:v>-202.81049999999999</c:v>
                </c:pt>
                <c:pt idx="83827">
                  <c:v>-202.80849999999998</c:v>
                </c:pt>
                <c:pt idx="83828">
                  <c:v>-202.80649999999997</c:v>
                </c:pt>
                <c:pt idx="83829">
                  <c:v>-202.80449999999999</c:v>
                </c:pt>
                <c:pt idx="83830">
                  <c:v>-202.80249999999998</c:v>
                </c:pt>
                <c:pt idx="83831">
                  <c:v>-202.80049999999997</c:v>
                </c:pt>
                <c:pt idx="83832">
                  <c:v>-202.79849999999999</c:v>
                </c:pt>
                <c:pt idx="83833">
                  <c:v>-202.79649999999998</c:v>
                </c:pt>
                <c:pt idx="83834">
                  <c:v>-202.79449999999997</c:v>
                </c:pt>
                <c:pt idx="83835">
                  <c:v>-202.79249999999999</c:v>
                </c:pt>
                <c:pt idx="83836">
                  <c:v>-202.79049999999998</c:v>
                </c:pt>
                <c:pt idx="83837">
                  <c:v>-202.78849999999997</c:v>
                </c:pt>
                <c:pt idx="83838">
                  <c:v>-202.78649999999999</c:v>
                </c:pt>
                <c:pt idx="83839">
                  <c:v>-202.78449999999998</c:v>
                </c:pt>
                <c:pt idx="83840">
                  <c:v>-202.78249999999997</c:v>
                </c:pt>
                <c:pt idx="83841">
                  <c:v>-202.78049999999999</c:v>
                </c:pt>
                <c:pt idx="83842">
                  <c:v>-202.77849999999998</c:v>
                </c:pt>
                <c:pt idx="83843">
                  <c:v>-202.77649999999997</c:v>
                </c:pt>
                <c:pt idx="83844">
                  <c:v>-202.77449999999999</c:v>
                </c:pt>
                <c:pt idx="83845">
                  <c:v>-202.77249999999998</c:v>
                </c:pt>
                <c:pt idx="83846">
                  <c:v>-202.77049999999997</c:v>
                </c:pt>
                <c:pt idx="83847">
                  <c:v>-202.76849999999999</c:v>
                </c:pt>
                <c:pt idx="83848">
                  <c:v>-202.76649999999998</c:v>
                </c:pt>
                <c:pt idx="83849">
                  <c:v>-202.76449999999997</c:v>
                </c:pt>
                <c:pt idx="83850">
                  <c:v>-202.76249999999999</c:v>
                </c:pt>
                <c:pt idx="83851">
                  <c:v>-202.76049999999998</c:v>
                </c:pt>
                <c:pt idx="83852">
                  <c:v>-202.75849999999997</c:v>
                </c:pt>
                <c:pt idx="83853">
                  <c:v>-202.75649999999999</c:v>
                </c:pt>
                <c:pt idx="83854">
                  <c:v>-202.75449999999998</c:v>
                </c:pt>
                <c:pt idx="83855">
                  <c:v>-202.75249999999997</c:v>
                </c:pt>
                <c:pt idx="83856">
                  <c:v>-202.75049999999999</c:v>
                </c:pt>
                <c:pt idx="83857">
                  <c:v>-202.74849999999998</c:v>
                </c:pt>
                <c:pt idx="83858">
                  <c:v>-202.74649999999997</c:v>
                </c:pt>
                <c:pt idx="83859">
                  <c:v>-202.74449999999999</c:v>
                </c:pt>
                <c:pt idx="83860">
                  <c:v>-202.74249999999998</c:v>
                </c:pt>
                <c:pt idx="83861">
                  <c:v>-202.74049999999997</c:v>
                </c:pt>
                <c:pt idx="83862">
                  <c:v>-202.73849999999999</c:v>
                </c:pt>
                <c:pt idx="83863">
                  <c:v>-202.73649999999998</c:v>
                </c:pt>
                <c:pt idx="83864">
                  <c:v>-202.73449999999997</c:v>
                </c:pt>
                <c:pt idx="83865">
                  <c:v>-202.73249999999999</c:v>
                </c:pt>
                <c:pt idx="83866">
                  <c:v>-202.73049999999998</c:v>
                </c:pt>
                <c:pt idx="83867">
                  <c:v>-202.72849999999997</c:v>
                </c:pt>
                <c:pt idx="83868">
                  <c:v>-202.72649999999999</c:v>
                </c:pt>
                <c:pt idx="83869">
                  <c:v>-202.72449999999998</c:v>
                </c:pt>
                <c:pt idx="83870">
                  <c:v>-202.72249999999997</c:v>
                </c:pt>
                <c:pt idx="83871">
                  <c:v>-202.72049999999999</c:v>
                </c:pt>
                <c:pt idx="83872">
                  <c:v>-202.71849999999998</c:v>
                </c:pt>
                <c:pt idx="83873">
                  <c:v>-202.71649999999997</c:v>
                </c:pt>
                <c:pt idx="83874">
                  <c:v>-202.71449999999999</c:v>
                </c:pt>
                <c:pt idx="83875">
                  <c:v>-202.71249999999998</c:v>
                </c:pt>
                <c:pt idx="83876">
                  <c:v>-202.71049999999997</c:v>
                </c:pt>
                <c:pt idx="83877">
                  <c:v>-202.70849999999999</c:v>
                </c:pt>
                <c:pt idx="83878">
                  <c:v>-202.70649999999998</c:v>
                </c:pt>
                <c:pt idx="83879">
                  <c:v>-202.70449999999997</c:v>
                </c:pt>
                <c:pt idx="83880">
                  <c:v>-202.70249999999999</c:v>
                </c:pt>
                <c:pt idx="83881">
                  <c:v>-202.70049999999998</c:v>
                </c:pt>
                <c:pt idx="83882">
                  <c:v>-202.69849999999997</c:v>
                </c:pt>
                <c:pt idx="83883">
                  <c:v>-202.69649999999999</c:v>
                </c:pt>
                <c:pt idx="83884">
                  <c:v>-202.69449999999998</c:v>
                </c:pt>
                <c:pt idx="83885">
                  <c:v>-202.69249999999997</c:v>
                </c:pt>
                <c:pt idx="83886">
                  <c:v>-202.69049999999999</c:v>
                </c:pt>
                <c:pt idx="83887">
                  <c:v>-202.68849999999998</c:v>
                </c:pt>
                <c:pt idx="83888">
                  <c:v>-202.68649999999997</c:v>
                </c:pt>
                <c:pt idx="83889">
                  <c:v>-202.68449999999999</c:v>
                </c:pt>
                <c:pt idx="83890">
                  <c:v>-202.68249999999998</c:v>
                </c:pt>
                <c:pt idx="83891">
                  <c:v>-202.68049999999997</c:v>
                </c:pt>
                <c:pt idx="83892">
                  <c:v>-202.67849999999999</c:v>
                </c:pt>
                <c:pt idx="83893">
                  <c:v>-202.67649999999998</c:v>
                </c:pt>
                <c:pt idx="83894">
                  <c:v>-202.67449999999997</c:v>
                </c:pt>
                <c:pt idx="83895">
                  <c:v>-202.67249999999999</c:v>
                </c:pt>
                <c:pt idx="83896">
                  <c:v>-202.67049999999998</c:v>
                </c:pt>
                <c:pt idx="83897">
                  <c:v>-202.66849999999997</c:v>
                </c:pt>
                <c:pt idx="83898">
                  <c:v>-202.66649999999998</c:v>
                </c:pt>
                <c:pt idx="83899">
                  <c:v>-202.66449999999998</c:v>
                </c:pt>
                <c:pt idx="83900">
                  <c:v>-202.66249999999997</c:v>
                </c:pt>
                <c:pt idx="83901">
                  <c:v>-202.66049999999998</c:v>
                </c:pt>
                <c:pt idx="83902">
                  <c:v>-202.65849999999998</c:v>
                </c:pt>
                <c:pt idx="83903">
                  <c:v>-202.65649999999997</c:v>
                </c:pt>
                <c:pt idx="83904">
                  <c:v>-202.65449999999998</c:v>
                </c:pt>
                <c:pt idx="83905">
                  <c:v>-202.65249999999997</c:v>
                </c:pt>
                <c:pt idx="83906">
                  <c:v>-202.65049999999997</c:v>
                </c:pt>
                <c:pt idx="83907">
                  <c:v>-202.64849999999998</c:v>
                </c:pt>
                <c:pt idx="83908">
                  <c:v>-202.64649999999997</c:v>
                </c:pt>
                <c:pt idx="83909">
                  <c:v>-202.64449999999997</c:v>
                </c:pt>
                <c:pt idx="83910">
                  <c:v>-202.64249999999998</c:v>
                </c:pt>
                <c:pt idx="83911">
                  <c:v>-202.64049999999997</c:v>
                </c:pt>
                <c:pt idx="83912">
                  <c:v>-202.63849999999996</c:v>
                </c:pt>
                <c:pt idx="83913">
                  <c:v>-202.63649999999998</c:v>
                </c:pt>
                <c:pt idx="83914">
                  <c:v>-202.63449999999997</c:v>
                </c:pt>
                <c:pt idx="83915">
                  <c:v>-202.63249999999996</c:v>
                </c:pt>
                <c:pt idx="83916">
                  <c:v>-202.63049999999998</c:v>
                </c:pt>
                <c:pt idx="83917">
                  <c:v>-202.62849999999997</c:v>
                </c:pt>
                <c:pt idx="83918">
                  <c:v>-202.62649999999996</c:v>
                </c:pt>
                <c:pt idx="83919">
                  <c:v>-202.62449999999998</c:v>
                </c:pt>
                <c:pt idx="83920">
                  <c:v>-202.62249999999997</c:v>
                </c:pt>
                <c:pt idx="83921">
                  <c:v>-202.62049999999996</c:v>
                </c:pt>
                <c:pt idx="83922">
                  <c:v>-202.61849999999998</c:v>
                </c:pt>
                <c:pt idx="83923">
                  <c:v>-202.61649999999997</c:v>
                </c:pt>
                <c:pt idx="83924">
                  <c:v>-202.61449999999996</c:v>
                </c:pt>
                <c:pt idx="83925">
                  <c:v>-202.61249999999998</c:v>
                </c:pt>
                <c:pt idx="83926">
                  <c:v>-202.61049999999997</c:v>
                </c:pt>
                <c:pt idx="83927">
                  <c:v>-202.60849999999996</c:v>
                </c:pt>
                <c:pt idx="83928">
                  <c:v>-202.60649999999998</c:v>
                </c:pt>
                <c:pt idx="83929">
                  <c:v>-202.60449999999997</c:v>
                </c:pt>
                <c:pt idx="83930">
                  <c:v>-202.60249999999996</c:v>
                </c:pt>
                <c:pt idx="83931">
                  <c:v>-202.60049999999998</c:v>
                </c:pt>
                <c:pt idx="83932">
                  <c:v>-202.59849999999997</c:v>
                </c:pt>
                <c:pt idx="83933">
                  <c:v>-202.59649999999996</c:v>
                </c:pt>
                <c:pt idx="83934">
                  <c:v>-202.59449999999998</c:v>
                </c:pt>
                <c:pt idx="83935">
                  <c:v>-202.59249999999997</c:v>
                </c:pt>
                <c:pt idx="83936">
                  <c:v>-202.59049999999996</c:v>
                </c:pt>
                <c:pt idx="83937">
                  <c:v>-202.58849999999998</c:v>
                </c:pt>
                <c:pt idx="83938">
                  <c:v>-202.58649999999997</c:v>
                </c:pt>
                <c:pt idx="83939">
                  <c:v>-202.58449999999999</c:v>
                </c:pt>
                <c:pt idx="83940">
                  <c:v>-202.58249999999998</c:v>
                </c:pt>
                <c:pt idx="83941">
                  <c:v>-202.58049999999997</c:v>
                </c:pt>
                <c:pt idx="83942">
                  <c:v>-202.57849999999999</c:v>
                </c:pt>
                <c:pt idx="83943">
                  <c:v>-202.57649999999998</c:v>
                </c:pt>
                <c:pt idx="83944">
                  <c:v>-202.57449999999997</c:v>
                </c:pt>
                <c:pt idx="83945">
                  <c:v>-202.57249999999999</c:v>
                </c:pt>
                <c:pt idx="83946">
                  <c:v>-202.57049999999998</c:v>
                </c:pt>
                <c:pt idx="83947">
                  <c:v>-202.56849999999997</c:v>
                </c:pt>
                <c:pt idx="83948">
                  <c:v>-202.56649999999999</c:v>
                </c:pt>
                <c:pt idx="83949">
                  <c:v>-202.56449999999998</c:v>
                </c:pt>
                <c:pt idx="83950">
                  <c:v>-202.56249999999997</c:v>
                </c:pt>
                <c:pt idx="83951">
                  <c:v>-202.56049999999999</c:v>
                </c:pt>
                <c:pt idx="83952">
                  <c:v>-202.55849999999998</c:v>
                </c:pt>
                <c:pt idx="83953">
                  <c:v>-202.55649999999997</c:v>
                </c:pt>
                <c:pt idx="83954">
                  <c:v>-202.55449999999999</c:v>
                </c:pt>
                <c:pt idx="83955">
                  <c:v>-202.55249999999998</c:v>
                </c:pt>
                <c:pt idx="83956">
                  <c:v>-202.55049999999997</c:v>
                </c:pt>
                <c:pt idx="83957">
                  <c:v>-202.54849999999999</c:v>
                </c:pt>
                <c:pt idx="83958">
                  <c:v>-202.54649999999998</c:v>
                </c:pt>
                <c:pt idx="83959">
                  <c:v>-202.54449999999997</c:v>
                </c:pt>
                <c:pt idx="83960">
                  <c:v>-202.54249999999999</c:v>
                </c:pt>
                <c:pt idx="83961">
                  <c:v>-202.54049999999998</c:v>
                </c:pt>
                <c:pt idx="83962">
                  <c:v>-202.53849999999997</c:v>
                </c:pt>
                <c:pt idx="83963">
                  <c:v>-202.53649999999999</c:v>
                </c:pt>
                <c:pt idx="83964">
                  <c:v>-202.53449999999998</c:v>
                </c:pt>
                <c:pt idx="83965">
                  <c:v>-202.53249999999997</c:v>
                </c:pt>
                <c:pt idx="83966">
                  <c:v>-202.53049999999999</c:v>
                </c:pt>
                <c:pt idx="83967">
                  <c:v>-202.52849999999998</c:v>
                </c:pt>
                <c:pt idx="83968">
                  <c:v>-202.52649999999997</c:v>
                </c:pt>
                <c:pt idx="83969">
                  <c:v>-202.52449999999999</c:v>
                </c:pt>
                <c:pt idx="83970">
                  <c:v>-202.52249999999998</c:v>
                </c:pt>
                <c:pt idx="83971">
                  <c:v>-202.52049999999997</c:v>
                </c:pt>
                <c:pt idx="83972">
                  <c:v>-202.51849999999999</c:v>
                </c:pt>
                <c:pt idx="83973">
                  <c:v>-202.51649999999998</c:v>
                </c:pt>
                <c:pt idx="83974">
                  <c:v>-202.51449999999997</c:v>
                </c:pt>
                <c:pt idx="83975">
                  <c:v>-202.51249999999999</c:v>
                </c:pt>
                <c:pt idx="83976">
                  <c:v>-202.51049999999998</c:v>
                </c:pt>
                <c:pt idx="83977">
                  <c:v>-202.50849999999997</c:v>
                </c:pt>
                <c:pt idx="83978">
                  <c:v>-202.50649999999999</c:v>
                </c:pt>
                <c:pt idx="83979">
                  <c:v>-202.50449999999998</c:v>
                </c:pt>
                <c:pt idx="83980">
                  <c:v>-202.50249999999997</c:v>
                </c:pt>
                <c:pt idx="83981">
                  <c:v>-202.50049999999999</c:v>
                </c:pt>
                <c:pt idx="83982">
                  <c:v>-202.49849999999998</c:v>
                </c:pt>
                <c:pt idx="83983">
                  <c:v>-202.49649999999997</c:v>
                </c:pt>
                <c:pt idx="83984">
                  <c:v>-202.49449999999999</c:v>
                </c:pt>
                <c:pt idx="83985">
                  <c:v>-202.49249999999998</c:v>
                </c:pt>
                <c:pt idx="83986">
                  <c:v>-202.49049999999997</c:v>
                </c:pt>
                <c:pt idx="83987">
                  <c:v>-202.48849999999999</c:v>
                </c:pt>
                <c:pt idx="83988">
                  <c:v>-202.48649999999998</c:v>
                </c:pt>
                <c:pt idx="83989">
                  <c:v>-202.48449999999997</c:v>
                </c:pt>
                <c:pt idx="83990">
                  <c:v>-202.48249999999999</c:v>
                </c:pt>
                <c:pt idx="83991">
                  <c:v>-202.48049999999998</c:v>
                </c:pt>
                <c:pt idx="83992">
                  <c:v>-202.47849999999997</c:v>
                </c:pt>
                <c:pt idx="83993">
                  <c:v>-202.47649999999999</c:v>
                </c:pt>
                <c:pt idx="83994">
                  <c:v>-202.47449999999998</c:v>
                </c:pt>
                <c:pt idx="83995">
                  <c:v>-202.47249999999997</c:v>
                </c:pt>
                <c:pt idx="83996">
                  <c:v>-202.47049999999999</c:v>
                </c:pt>
                <c:pt idx="83997">
                  <c:v>-202.46849999999998</c:v>
                </c:pt>
                <c:pt idx="83998">
                  <c:v>-202.46649999999997</c:v>
                </c:pt>
                <c:pt idx="83999">
                  <c:v>-202.46449999999999</c:v>
                </c:pt>
                <c:pt idx="84000">
                  <c:v>-202.46249999999998</c:v>
                </c:pt>
                <c:pt idx="84001">
                  <c:v>-202.46049999999997</c:v>
                </c:pt>
                <c:pt idx="84002">
                  <c:v>-202.45849999999999</c:v>
                </c:pt>
                <c:pt idx="84003">
                  <c:v>-202.45649999999998</c:v>
                </c:pt>
                <c:pt idx="84004">
                  <c:v>-202.45449999999997</c:v>
                </c:pt>
                <c:pt idx="84005">
                  <c:v>-202.45249999999999</c:v>
                </c:pt>
                <c:pt idx="84006">
                  <c:v>-202.45049999999998</c:v>
                </c:pt>
                <c:pt idx="84007">
                  <c:v>-202.44849999999997</c:v>
                </c:pt>
                <c:pt idx="84008">
                  <c:v>-202.44649999999999</c:v>
                </c:pt>
                <c:pt idx="84009">
                  <c:v>-202.44449999999998</c:v>
                </c:pt>
                <c:pt idx="84010">
                  <c:v>-202.44249999999997</c:v>
                </c:pt>
                <c:pt idx="84011">
                  <c:v>-202.44049999999999</c:v>
                </c:pt>
                <c:pt idx="84012">
                  <c:v>-202.43849999999998</c:v>
                </c:pt>
                <c:pt idx="84013">
                  <c:v>-202.43649999999997</c:v>
                </c:pt>
                <c:pt idx="84014">
                  <c:v>-202.43449999999999</c:v>
                </c:pt>
                <c:pt idx="84015">
                  <c:v>-202.43249999999998</c:v>
                </c:pt>
                <c:pt idx="84016">
                  <c:v>-202.43049999999997</c:v>
                </c:pt>
                <c:pt idx="84017">
                  <c:v>-202.42849999999999</c:v>
                </c:pt>
                <c:pt idx="84018">
                  <c:v>-202.42649999999998</c:v>
                </c:pt>
                <c:pt idx="84019">
                  <c:v>-202.42449999999997</c:v>
                </c:pt>
                <c:pt idx="84020">
                  <c:v>-202.42249999999999</c:v>
                </c:pt>
                <c:pt idx="84021">
                  <c:v>-202.42049999999998</c:v>
                </c:pt>
                <c:pt idx="84022">
                  <c:v>-202.41849999999997</c:v>
                </c:pt>
                <c:pt idx="84023">
                  <c:v>-202.41649999999998</c:v>
                </c:pt>
                <c:pt idx="84024">
                  <c:v>-202.41449999999998</c:v>
                </c:pt>
                <c:pt idx="84025">
                  <c:v>-202.41249999999997</c:v>
                </c:pt>
                <c:pt idx="84026">
                  <c:v>-202.41049999999998</c:v>
                </c:pt>
                <c:pt idx="84027">
                  <c:v>-202.40849999999998</c:v>
                </c:pt>
                <c:pt idx="84028">
                  <c:v>-202.40649999999997</c:v>
                </c:pt>
                <c:pt idx="84029">
                  <c:v>-202.40449999999998</c:v>
                </c:pt>
                <c:pt idx="84030">
                  <c:v>-202.40249999999997</c:v>
                </c:pt>
                <c:pt idx="84031">
                  <c:v>-202.40049999999997</c:v>
                </c:pt>
                <c:pt idx="84032">
                  <c:v>-202.39849999999998</c:v>
                </c:pt>
                <c:pt idx="84033">
                  <c:v>-202.39649999999997</c:v>
                </c:pt>
                <c:pt idx="84034">
                  <c:v>-202.39449999999997</c:v>
                </c:pt>
                <c:pt idx="84035">
                  <c:v>-202.39249999999998</c:v>
                </c:pt>
                <c:pt idx="84036">
                  <c:v>-202.39049999999997</c:v>
                </c:pt>
                <c:pt idx="84037">
                  <c:v>-202.38849999999996</c:v>
                </c:pt>
                <c:pt idx="84038">
                  <c:v>-202.38649999999998</c:v>
                </c:pt>
                <c:pt idx="84039">
                  <c:v>-202.38449999999997</c:v>
                </c:pt>
                <c:pt idx="84040">
                  <c:v>-202.38249999999996</c:v>
                </c:pt>
                <c:pt idx="84041">
                  <c:v>-202.38049999999998</c:v>
                </c:pt>
                <c:pt idx="84042">
                  <c:v>-202.37849999999997</c:v>
                </c:pt>
                <c:pt idx="84043">
                  <c:v>-202.37649999999996</c:v>
                </c:pt>
                <c:pt idx="84044">
                  <c:v>-202.37449999999998</c:v>
                </c:pt>
                <c:pt idx="84045">
                  <c:v>-202.37249999999997</c:v>
                </c:pt>
                <c:pt idx="84046">
                  <c:v>-202.37049999999996</c:v>
                </c:pt>
                <c:pt idx="84047">
                  <c:v>-202.36849999999998</c:v>
                </c:pt>
                <c:pt idx="84048">
                  <c:v>-202.36649999999997</c:v>
                </c:pt>
                <c:pt idx="84049">
                  <c:v>-202.36449999999996</c:v>
                </c:pt>
                <c:pt idx="84050">
                  <c:v>-202.36249999999998</c:v>
                </c:pt>
                <c:pt idx="84051">
                  <c:v>-202.36049999999997</c:v>
                </c:pt>
                <c:pt idx="84052">
                  <c:v>-202.35849999999996</c:v>
                </c:pt>
                <c:pt idx="84053">
                  <c:v>-202.35649999999998</c:v>
                </c:pt>
                <c:pt idx="84054">
                  <c:v>-202.35449999999997</c:v>
                </c:pt>
                <c:pt idx="84055">
                  <c:v>-202.35249999999996</c:v>
                </c:pt>
                <c:pt idx="84056">
                  <c:v>-202.35049999999998</c:v>
                </c:pt>
                <c:pt idx="84057">
                  <c:v>-202.34849999999997</c:v>
                </c:pt>
                <c:pt idx="84058">
                  <c:v>-202.34649999999996</c:v>
                </c:pt>
                <c:pt idx="84059">
                  <c:v>-202.34449999999998</c:v>
                </c:pt>
                <c:pt idx="84060">
                  <c:v>-202.34249999999997</c:v>
                </c:pt>
                <c:pt idx="84061">
                  <c:v>-202.34049999999996</c:v>
                </c:pt>
                <c:pt idx="84062">
                  <c:v>-202.33849999999998</c:v>
                </c:pt>
                <c:pt idx="84063">
                  <c:v>-202.33649999999997</c:v>
                </c:pt>
                <c:pt idx="84064">
                  <c:v>-202.33449999999999</c:v>
                </c:pt>
                <c:pt idx="84065">
                  <c:v>-202.33249999999998</c:v>
                </c:pt>
                <c:pt idx="84066">
                  <c:v>-202.33049999999997</c:v>
                </c:pt>
                <c:pt idx="84067">
                  <c:v>-202.32849999999999</c:v>
                </c:pt>
                <c:pt idx="84068">
                  <c:v>-202.32649999999998</c:v>
                </c:pt>
                <c:pt idx="84069">
                  <c:v>-202.32449999999997</c:v>
                </c:pt>
                <c:pt idx="84070">
                  <c:v>-202.32249999999999</c:v>
                </c:pt>
                <c:pt idx="84071">
                  <c:v>-202.32049999999998</c:v>
                </c:pt>
                <c:pt idx="84072">
                  <c:v>-202.31849999999997</c:v>
                </c:pt>
                <c:pt idx="84073">
                  <c:v>-202.31649999999999</c:v>
                </c:pt>
                <c:pt idx="84074">
                  <c:v>-202.31449999999998</c:v>
                </c:pt>
                <c:pt idx="84075">
                  <c:v>-202.31249999999997</c:v>
                </c:pt>
                <c:pt idx="84076">
                  <c:v>-202.31049999999999</c:v>
                </c:pt>
                <c:pt idx="84077">
                  <c:v>-202.30849999999998</c:v>
                </c:pt>
                <c:pt idx="84078">
                  <c:v>-202.30649999999997</c:v>
                </c:pt>
                <c:pt idx="84079">
                  <c:v>-202.30449999999999</c:v>
                </c:pt>
                <c:pt idx="84080">
                  <c:v>-202.30249999999998</c:v>
                </c:pt>
                <c:pt idx="84081">
                  <c:v>-202.30049999999997</c:v>
                </c:pt>
                <c:pt idx="84082">
                  <c:v>-202.29849999999999</c:v>
                </c:pt>
                <c:pt idx="84083">
                  <c:v>-202.29649999999998</c:v>
                </c:pt>
                <c:pt idx="84084">
                  <c:v>-202.29449999999997</c:v>
                </c:pt>
                <c:pt idx="84085">
                  <c:v>-202.29249999999999</c:v>
                </c:pt>
                <c:pt idx="84086">
                  <c:v>-202.29049999999998</c:v>
                </c:pt>
                <c:pt idx="84087">
                  <c:v>-202.28849999999997</c:v>
                </c:pt>
                <c:pt idx="84088">
                  <c:v>-202.28649999999999</c:v>
                </c:pt>
                <c:pt idx="84089">
                  <c:v>-202.28449999999998</c:v>
                </c:pt>
                <c:pt idx="84090">
                  <c:v>-202.28249999999997</c:v>
                </c:pt>
                <c:pt idx="84091">
                  <c:v>-202.28049999999999</c:v>
                </c:pt>
                <c:pt idx="84092">
                  <c:v>-202.27849999999998</c:v>
                </c:pt>
                <c:pt idx="84093">
                  <c:v>-202.27649999999997</c:v>
                </c:pt>
                <c:pt idx="84094">
                  <c:v>-202.27449999999999</c:v>
                </c:pt>
                <c:pt idx="84095">
                  <c:v>-202.27249999999998</c:v>
                </c:pt>
                <c:pt idx="84096">
                  <c:v>-202.27049999999997</c:v>
                </c:pt>
                <c:pt idx="84097">
                  <c:v>-202.26849999999999</c:v>
                </c:pt>
                <c:pt idx="84098">
                  <c:v>-202.26649999999998</c:v>
                </c:pt>
                <c:pt idx="84099">
                  <c:v>-202.26449999999997</c:v>
                </c:pt>
                <c:pt idx="84100">
                  <c:v>-202.26249999999999</c:v>
                </c:pt>
                <c:pt idx="84101">
                  <c:v>-202.26049999999998</c:v>
                </c:pt>
                <c:pt idx="84102">
                  <c:v>-202.25849999999997</c:v>
                </c:pt>
                <c:pt idx="84103">
                  <c:v>-202.25649999999999</c:v>
                </c:pt>
                <c:pt idx="84104">
                  <c:v>-202.25449999999998</c:v>
                </c:pt>
                <c:pt idx="84105">
                  <c:v>-202.25249999999997</c:v>
                </c:pt>
                <c:pt idx="84106">
                  <c:v>-202.25049999999999</c:v>
                </c:pt>
                <c:pt idx="84107">
                  <c:v>-202.24849999999998</c:v>
                </c:pt>
                <c:pt idx="84108">
                  <c:v>-202.24649999999997</c:v>
                </c:pt>
                <c:pt idx="84109">
                  <c:v>-202.24449999999999</c:v>
                </c:pt>
                <c:pt idx="84110">
                  <c:v>-202.24249999999998</c:v>
                </c:pt>
                <c:pt idx="84111">
                  <c:v>-202.24049999999997</c:v>
                </c:pt>
                <c:pt idx="84112">
                  <c:v>-202.23849999999999</c:v>
                </c:pt>
                <c:pt idx="84113">
                  <c:v>-202.23649999999998</c:v>
                </c:pt>
                <c:pt idx="84114">
                  <c:v>-202.23449999999997</c:v>
                </c:pt>
                <c:pt idx="84115">
                  <c:v>-202.23249999999999</c:v>
                </c:pt>
                <c:pt idx="84116">
                  <c:v>-202.23049999999998</c:v>
                </c:pt>
                <c:pt idx="84117">
                  <c:v>-202.22849999999997</c:v>
                </c:pt>
                <c:pt idx="84118">
                  <c:v>-202.22649999999999</c:v>
                </c:pt>
                <c:pt idx="84119">
                  <c:v>-202.22449999999998</c:v>
                </c:pt>
                <c:pt idx="84120">
                  <c:v>-202.22249999999997</c:v>
                </c:pt>
                <c:pt idx="84121">
                  <c:v>-202.22049999999999</c:v>
                </c:pt>
                <c:pt idx="84122">
                  <c:v>-202.21849999999998</c:v>
                </c:pt>
                <c:pt idx="84123">
                  <c:v>-202.21649999999997</c:v>
                </c:pt>
                <c:pt idx="84124">
                  <c:v>-202.21449999999999</c:v>
                </c:pt>
                <c:pt idx="84125">
                  <c:v>-202.21249999999998</c:v>
                </c:pt>
                <c:pt idx="84126">
                  <c:v>-202.21049999999997</c:v>
                </c:pt>
                <c:pt idx="84127">
                  <c:v>-202.20849999999999</c:v>
                </c:pt>
                <c:pt idx="84128">
                  <c:v>-202.20649999999998</c:v>
                </c:pt>
                <c:pt idx="84129">
                  <c:v>-202.20449999999997</c:v>
                </c:pt>
                <c:pt idx="84130">
                  <c:v>-202.20249999999999</c:v>
                </c:pt>
                <c:pt idx="84131">
                  <c:v>-202.20049999999998</c:v>
                </c:pt>
                <c:pt idx="84132">
                  <c:v>-202.19849999999997</c:v>
                </c:pt>
                <c:pt idx="84133">
                  <c:v>-202.19649999999999</c:v>
                </c:pt>
                <c:pt idx="84134">
                  <c:v>-202.19449999999998</c:v>
                </c:pt>
                <c:pt idx="84135">
                  <c:v>-202.19249999999997</c:v>
                </c:pt>
                <c:pt idx="84136">
                  <c:v>-202.19049999999999</c:v>
                </c:pt>
                <c:pt idx="84137">
                  <c:v>-202.18849999999998</c:v>
                </c:pt>
                <c:pt idx="84138">
                  <c:v>-202.18649999999997</c:v>
                </c:pt>
                <c:pt idx="84139">
                  <c:v>-202.18449999999999</c:v>
                </c:pt>
                <c:pt idx="84140">
                  <c:v>-202.18249999999998</c:v>
                </c:pt>
                <c:pt idx="84141">
                  <c:v>-202.18049999999997</c:v>
                </c:pt>
                <c:pt idx="84142">
                  <c:v>-202.17849999999999</c:v>
                </c:pt>
                <c:pt idx="84143">
                  <c:v>-202.17649999999998</c:v>
                </c:pt>
                <c:pt idx="84144">
                  <c:v>-202.17449999999997</c:v>
                </c:pt>
                <c:pt idx="84145">
                  <c:v>-202.17249999999999</c:v>
                </c:pt>
                <c:pt idx="84146">
                  <c:v>-202.17049999999998</c:v>
                </c:pt>
                <c:pt idx="84147">
                  <c:v>-202.16849999999997</c:v>
                </c:pt>
                <c:pt idx="84148">
                  <c:v>-202.16649999999998</c:v>
                </c:pt>
                <c:pt idx="84149">
                  <c:v>-202.16449999999998</c:v>
                </c:pt>
                <c:pt idx="84150">
                  <c:v>-202.16249999999997</c:v>
                </c:pt>
                <c:pt idx="84151">
                  <c:v>-202.16049999999998</c:v>
                </c:pt>
                <c:pt idx="84152">
                  <c:v>-202.15849999999998</c:v>
                </c:pt>
                <c:pt idx="84153">
                  <c:v>-202.15649999999997</c:v>
                </c:pt>
                <c:pt idx="84154">
                  <c:v>-202.15449999999998</c:v>
                </c:pt>
                <c:pt idx="84155">
                  <c:v>-202.15249999999997</c:v>
                </c:pt>
                <c:pt idx="84156">
                  <c:v>-202.15049999999997</c:v>
                </c:pt>
                <c:pt idx="84157">
                  <c:v>-202.14849999999998</c:v>
                </c:pt>
                <c:pt idx="84158">
                  <c:v>-202.14649999999997</c:v>
                </c:pt>
                <c:pt idx="84159">
                  <c:v>-202.14449999999997</c:v>
                </c:pt>
                <c:pt idx="84160">
                  <c:v>-202.14249999999998</c:v>
                </c:pt>
                <c:pt idx="84161">
                  <c:v>-202.14049999999997</c:v>
                </c:pt>
                <c:pt idx="84162">
                  <c:v>-202.13849999999996</c:v>
                </c:pt>
                <c:pt idx="84163">
                  <c:v>-202.13649999999998</c:v>
                </c:pt>
                <c:pt idx="84164">
                  <c:v>-202.13449999999997</c:v>
                </c:pt>
                <c:pt idx="84165">
                  <c:v>-202.13249999999996</c:v>
                </c:pt>
                <c:pt idx="84166">
                  <c:v>-202.13049999999998</c:v>
                </c:pt>
                <c:pt idx="84167">
                  <c:v>-202.12849999999997</c:v>
                </c:pt>
                <c:pt idx="84168">
                  <c:v>-202.12649999999996</c:v>
                </c:pt>
                <c:pt idx="84169">
                  <c:v>-202.12449999999998</c:v>
                </c:pt>
                <c:pt idx="84170">
                  <c:v>-202.12249999999997</c:v>
                </c:pt>
                <c:pt idx="84171">
                  <c:v>-202.12049999999996</c:v>
                </c:pt>
                <c:pt idx="84172">
                  <c:v>-202.11849999999998</c:v>
                </c:pt>
                <c:pt idx="84173">
                  <c:v>-202.11649999999997</c:v>
                </c:pt>
                <c:pt idx="84174">
                  <c:v>-202.11449999999996</c:v>
                </c:pt>
                <c:pt idx="84175">
                  <c:v>-202.11249999999998</c:v>
                </c:pt>
                <c:pt idx="84176">
                  <c:v>-202.11049999999997</c:v>
                </c:pt>
                <c:pt idx="84177">
                  <c:v>-202.10849999999996</c:v>
                </c:pt>
                <c:pt idx="84178">
                  <c:v>-202.10649999999998</c:v>
                </c:pt>
                <c:pt idx="84179">
                  <c:v>-202.10449999999997</c:v>
                </c:pt>
                <c:pt idx="84180">
                  <c:v>-202.10249999999996</c:v>
                </c:pt>
                <c:pt idx="84181">
                  <c:v>-202.10049999999998</c:v>
                </c:pt>
                <c:pt idx="84182">
                  <c:v>-202.09849999999997</c:v>
                </c:pt>
                <c:pt idx="84183">
                  <c:v>-202.09649999999996</c:v>
                </c:pt>
                <c:pt idx="84184">
                  <c:v>-202.09449999999998</c:v>
                </c:pt>
                <c:pt idx="84185">
                  <c:v>-202.09249999999997</c:v>
                </c:pt>
                <c:pt idx="84186">
                  <c:v>-202.09049999999996</c:v>
                </c:pt>
                <c:pt idx="84187">
                  <c:v>-202.08849999999998</c:v>
                </c:pt>
                <c:pt idx="84188">
                  <c:v>-202.08649999999997</c:v>
                </c:pt>
                <c:pt idx="84189">
                  <c:v>-202.08449999999999</c:v>
                </c:pt>
                <c:pt idx="84190">
                  <c:v>-202.08249999999998</c:v>
                </c:pt>
                <c:pt idx="84191">
                  <c:v>-202.08049999999997</c:v>
                </c:pt>
                <c:pt idx="84192">
                  <c:v>-202.07849999999999</c:v>
                </c:pt>
                <c:pt idx="84193">
                  <c:v>-202.07649999999998</c:v>
                </c:pt>
                <c:pt idx="84194">
                  <c:v>-202.07449999999997</c:v>
                </c:pt>
                <c:pt idx="84195">
                  <c:v>-202.07249999999999</c:v>
                </c:pt>
                <c:pt idx="84196">
                  <c:v>-202.07049999999998</c:v>
                </c:pt>
                <c:pt idx="84197">
                  <c:v>-202.06849999999997</c:v>
                </c:pt>
                <c:pt idx="84198">
                  <c:v>-202.06649999999999</c:v>
                </c:pt>
                <c:pt idx="84199">
                  <c:v>-202.06449999999998</c:v>
                </c:pt>
                <c:pt idx="84200">
                  <c:v>-202.06249999999997</c:v>
                </c:pt>
                <c:pt idx="84201">
                  <c:v>-202.06049999999999</c:v>
                </c:pt>
                <c:pt idx="84202">
                  <c:v>-202.05849999999998</c:v>
                </c:pt>
                <c:pt idx="84203">
                  <c:v>-202.05649999999997</c:v>
                </c:pt>
                <c:pt idx="84204">
                  <c:v>-202.05449999999999</c:v>
                </c:pt>
                <c:pt idx="84205">
                  <c:v>-202.05249999999998</c:v>
                </c:pt>
                <c:pt idx="84206">
                  <c:v>-202.05049999999997</c:v>
                </c:pt>
                <c:pt idx="84207">
                  <c:v>-202.04849999999999</c:v>
                </c:pt>
                <c:pt idx="84208">
                  <c:v>-202.04649999999998</c:v>
                </c:pt>
                <c:pt idx="84209">
                  <c:v>-202.04449999999997</c:v>
                </c:pt>
                <c:pt idx="84210">
                  <c:v>-202.04249999999999</c:v>
                </c:pt>
                <c:pt idx="84211">
                  <c:v>-202.04049999999998</c:v>
                </c:pt>
                <c:pt idx="84212">
                  <c:v>-202.03849999999997</c:v>
                </c:pt>
                <c:pt idx="84213">
                  <c:v>-202.03649999999999</c:v>
                </c:pt>
                <c:pt idx="84214">
                  <c:v>-202.03449999999998</c:v>
                </c:pt>
                <c:pt idx="84215">
                  <c:v>-202.03249999999997</c:v>
                </c:pt>
                <c:pt idx="84216">
                  <c:v>-202.03049999999999</c:v>
                </c:pt>
                <c:pt idx="84217">
                  <c:v>-202.02849999999998</c:v>
                </c:pt>
                <c:pt idx="84218">
                  <c:v>-202.02649999999997</c:v>
                </c:pt>
                <c:pt idx="84219">
                  <c:v>-202.02449999999999</c:v>
                </c:pt>
                <c:pt idx="84220">
                  <c:v>-202.02249999999998</c:v>
                </c:pt>
                <c:pt idx="84221">
                  <c:v>-202.02049999999997</c:v>
                </c:pt>
                <c:pt idx="84222">
                  <c:v>-202.01849999999999</c:v>
                </c:pt>
                <c:pt idx="84223">
                  <c:v>-202.01649999999998</c:v>
                </c:pt>
                <c:pt idx="84224">
                  <c:v>-202.01449999999997</c:v>
                </c:pt>
                <c:pt idx="84225">
                  <c:v>-202.01249999999999</c:v>
                </c:pt>
                <c:pt idx="84226">
                  <c:v>-202.01049999999998</c:v>
                </c:pt>
                <c:pt idx="84227">
                  <c:v>-202.00849999999997</c:v>
                </c:pt>
                <c:pt idx="84228">
                  <c:v>-202.00649999999999</c:v>
                </c:pt>
                <c:pt idx="84229">
                  <c:v>-202.00449999999998</c:v>
                </c:pt>
                <c:pt idx="84230">
                  <c:v>-202.00249999999997</c:v>
                </c:pt>
                <c:pt idx="84231">
                  <c:v>-202.00049999999999</c:v>
                </c:pt>
                <c:pt idx="84232">
                  <c:v>-201.99849999999998</c:v>
                </c:pt>
                <c:pt idx="84233">
                  <c:v>-201.99649999999997</c:v>
                </c:pt>
                <c:pt idx="84234">
                  <c:v>-201.99449999999999</c:v>
                </c:pt>
                <c:pt idx="84235">
                  <c:v>-201.99249999999998</c:v>
                </c:pt>
                <c:pt idx="84236">
                  <c:v>-201.99049999999997</c:v>
                </c:pt>
                <c:pt idx="84237">
                  <c:v>-201.98849999999999</c:v>
                </c:pt>
                <c:pt idx="84238">
                  <c:v>-201.98649999999998</c:v>
                </c:pt>
                <c:pt idx="84239">
                  <c:v>-201.98449999999997</c:v>
                </c:pt>
                <c:pt idx="84240">
                  <c:v>-201.98249999999999</c:v>
                </c:pt>
                <c:pt idx="84241">
                  <c:v>-201.98049999999998</c:v>
                </c:pt>
                <c:pt idx="84242">
                  <c:v>-201.97849999999997</c:v>
                </c:pt>
                <c:pt idx="84243">
                  <c:v>-201.97649999999999</c:v>
                </c:pt>
                <c:pt idx="84244">
                  <c:v>-201.97449999999998</c:v>
                </c:pt>
                <c:pt idx="84245">
                  <c:v>-201.97249999999997</c:v>
                </c:pt>
                <c:pt idx="84246">
                  <c:v>-201.97049999999999</c:v>
                </c:pt>
                <c:pt idx="84247">
                  <c:v>-201.96849999999998</c:v>
                </c:pt>
                <c:pt idx="84248">
                  <c:v>-201.96649999999997</c:v>
                </c:pt>
                <c:pt idx="84249">
                  <c:v>-201.96449999999999</c:v>
                </c:pt>
                <c:pt idx="84250">
                  <c:v>-201.96249999999998</c:v>
                </c:pt>
                <c:pt idx="84251">
                  <c:v>-201.96049999999997</c:v>
                </c:pt>
                <c:pt idx="84252">
                  <c:v>-201.95849999999999</c:v>
                </c:pt>
                <c:pt idx="84253">
                  <c:v>-201.95649999999998</c:v>
                </c:pt>
                <c:pt idx="84254">
                  <c:v>-201.95449999999997</c:v>
                </c:pt>
                <c:pt idx="84255">
                  <c:v>-201.95249999999999</c:v>
                </c:pt>
                <c:pt idx="84256">
                  <c:v>-201.95049999999998</c:v>
                </c:pt>
                <c:pt idx="84257">
                  <c:v>-201.94849999999997</c:v>
                </c:pt>
                <c:pt idx="84258">
                  <c:v>-201.94649999999999</c:v>
                </c:pt>
                <c:pt idx="84259">
                  <c:v>-201.94449999999998</c:v>
                </c:pt>
                <c:pt idx="84260">
                  <c:v>-201.94249999999997</c:v>
                </c:pt>
                <c:pt idx="84261">
                  <c:v>-201.94049999999999</c:v>
                </c:pt>
                <c:pt idx="84262">
                  <c:v>-201.93849999999998</c:v>
                </c:pt>
                <c:pt idx="84263">
                  <c:v>-201.93649999999997</c:v>
                </c:pt>
                <c:pt idx="84264">
                  <c:v>-201.93449999999999</c:v>
                </c:pt>
                <c:pt idx="84265">
                  <c:v>-201.93249999999998</c:v>
                </c:pt>
                <c:pt idx="84266">
                  <c:v>-201.93049999999997</c:v>
                </c:pt>
                <c:pt idx="84267">
                  <c:v>-201.92849999999999</c:v>
                </c:pt>
                <c:pt idx="84268">
                  <c:v>-201.92649999999998</c:v>
                </c:pt>
                <c:pt idx="84269">
                  <c:v>-201.92449999999997</c:v>
                </c:pt>
                <c:pt idx="84270">
                  <c:v>-201.92249999999999</c:v>
                </c:pt>
                <c:pt idx="84271">
                  <c:v>-201.92049999999998</c:v>
                </c:pt>
                <c:pt idx="84272">
                  <c:v>-201.91849999999997</c:v>
                </c:pt>
                <c:pt idx="84273">
                  <c:v>-201.91649999999998</c:v>
                </c:pt>
                <c:pt idx="84274">
                  <c:v>-201.91449999999998</c:v>
                </c:pt>
                <c:pt idx="84275">
                  <c:v>-201.91249999999997</c:v>
                </c:pt>
                <c:pt idx="84276">
                  <c:v>-201.91049999999998</c:v>
                </c:pt>
                <c:pt idx="84277">
                  <c:v>-201.90849999999998</c:v>
                </c:pt>
                <c:pt idx="84278">
                  <c:v>-201.90649999999997</c:v>
                </c:pt>
                <c:pt idx="84279">
                  <c:v>-201.90449999999998</c:v>
                </c:pt>
                <c:pt idx="84280">
                  <c:v>-201.90249999999997</c:v>
                </c:pt>
                <c:pt idx="84281">
                  <c:v>-201.90049999999997</c:v>
                </c:pt>
                <c:pt idx="84282">
                  <c:v>-201.89849999999998</c:v>
                </c:pt>
                <c:pt idx="84283">
                  <c:v>-201.89649999999997</c:v>
                </c:pt>
                <c:pt idx="84284">
                  <c:v>-201.89449999999997</c:v>
                </c:pt>
                <c:pt idx="84285">
                  <c:v>-201.89249999999998</c:v>
                </c:pt>
                <c:pt idx="84286">
                  <c:v>-201.89049999999997</c:v>
                </c:pt>
                <c:pt idx="84287">
                  <c:v>-201.88849999999996</c:v>
                </c:pt>
                <c:pt idx="84288">
                  <c:v>-201.88649999999998</c:v>
                </c:pt>
                <c:pt idx="84289">
                  <c:v>-201.88449999999997</c:v>
                </c:pt>
                <c:pt idx="84290">
                  <c:v>-201.88249999999996</c:v>
                </c:pt>
                <c:pt idx="84291">
                  <c:v>-201.88049999999998</c:v>
                </c:pt>
                <c:pt idx="84292">
                  <c:v>-201.87849999999997</c:v>
                </c:pt>
                <c:pt idx="84293">
                  <c:v>-201.87649999999996</c:v>
                </c:pt>
                <c:pt idx="84294">
                  <c:v>-201.87449999999998</c:v>
                </c:pt>
                <c:pt idx="84295">
                  <c:v>-201.87249999999997</c:v>
                </c:pt>
                <c:pt idx="84296">
                  <c:v>-201.87049999999996</c:v>
                </c:pt>
                <c:pt idx="84297">
                  <c:v>-201.86849999999998</c:v>
                </c:pt>
                <c:pt idx="84298">
                  <c:v>-201.86649999999997</c:v>
                </c:pt>
                <c:pt idx="84299">
                  <c:v>-201.86449999999996</c:v>
                </c:pt>
                <c:pt idx="84300">
                  <c:v>-201.86249999999998</c:v>
                </c:pt>
                <c:pt idx="84301">
                  <c:v>-201.86049999999997</c:v>
                </c:pt>
                <c:pt idx="84302">
                  <c:v>-201.85849999999996</c:v>
                </c:pt>
                <c:pt idx="84303">
                  <c:v>-201.85649999999998</c:v>
                </c:pt>
                <c:pt idx="84304">
                  <c:v>-201.85449999999997</c:v>
                </c:pt>
                <c:pt idx="84305">
                  <c:v>-201.85249999999996</c:v>
                </c:pt>
                <c:pt idx="84306">
                  <c:v>-201.85049999999998</c:v>
                </c:pt>
                <c:pt idx="84307">
                  <c:v>-201.84849999999997</c:v>
                </c:pt>
                <c:pt idx="84308">
                  <c:v>-201.84649999999996</c:v>
                </c:pt>
                <c:pt idx="84309">
                  <c:v>-201.84449999999998</c:v>
                </c:pt>
                <c:pt idx="84310">
                  <c:v>-201.84249999999997</c:v>
                </c:pt>
                <c:pt idx="84311">
                  <c:v>-201.84049999999996</c:v>
                </c:pt>
                <c:pt idx="84312">
                  <c:v>-201.83849999999998</c:v>
                </c:pt>
                <c:pt idx="84313">
                  <c:v>-201.83649999999997</c:v>
                </c:pt>
                <c:pt idx="84314">
                  <c:v>-201.83449999999999</c:v>
                </c:pt>
                <c:pt idx="84315">
                  <c:v>-201.83249999999998</c:v>
                </c:pt>
                <c:pt idx="84316">
                  <c:v>-201.83049999999997</c:v>
                </c:pt>
                <c:pt idx="84317">
                  <c:v>-201.82849999999999</c:v>
                </c:pt>
                <c:pt idx="84318">
                  <c:v>-201.82649999999998</c:v>
                </c:pt>
                <c:pt idx="84319">
                  <c:v>-201.82449999999997</c:v>
                </c:pt>
                <c:pt idx="84320">
                  <c:v>-201.82249999999999</c:v>
                </c:pt>
                <c:pt idx="84321">
                  <c:v>-201.82049999999998</c:v>
                </c:pt>
                <c:pt idx="84322">
                  <c:v>-201.81849999999997</c:v>
                </c:pt>
                <c:pt idx="84323">
                  <c:v>-201.81649999999999</c:v>
                </c:pt>
                <c:pt idx="84324">
                  <c:v>-201.81449999999998</c:v>
                </c:pt>
                <c:pt idx="84325">
                  <c:v>-201.81249999999997</c:v>
                </c:pt>
                <c:pt idx="84326">
                  <c:v>-201.81049999999999</c:v>
                </c:pt>
                <c:pt idx="84327">
                  <c:v>-201.80849999999998</c:v>
                </c:pt>
                <c:pt idx="84328">
                  <c:v>-201.80649999999997</c:v>
                </c:pt>
                <c:pt idx="84329">
                  <c:v>-201.80449999999999</c:v>
                </c:pt>
                <c:pt idx="84330">
                  <c:v>-201.80249999999998</c:v>
                </c:pt>
                <c:pt idx="84331">
                  <c:v>-201.80049999999997</c:v>
                </c:pt>
                <c:pt idx="84332">
                  <c:v>-201.79849999999999</c:v>
                </c:pt>
                <c:pt idx="84333">
                  <c:v>-201.79649999999998</c:v>
                </c:pt>
                <c:pt idx="84334">
                  <c:v>-201.79449999999997</c:v>
                </c:pt>
                <c:pt idx="84335">
                  <c:v>-201.79249999999999</c:v>
                </c:pt>
                <c:pt idx="84336">
                  <c:v>-201.79049999999998</c:v>
                </c:pt>
                <c:pt idx="84337">
                  <c:v>-201.78849999999997</c:v>
                </c:pt>
                <c:pt idx="84338">
                  <c:v>-201.78649999999999</c:v>
                </c:pt>
                <c:pt idx="84339">
                  <c:v>-201.78449999999998</c:v>
                </c:pt>
                <c:pt idx="84340">
                  <c:v>-201.78249999999997</c:v>
                </c:pt>
                <c:pt idx="84341">
                  <c:v>-201.78049999999999</c:v>
                </c:pt>
                <c:pt idx="84342">
                  <c:v>-201.77849999999998</c:v>
                </c:pt>
                <c:pt idx="84343">
                  <c:v>-201.77649999999997</c:v>
                </c:pt>
                <c:pt idx="84344">
                  <c:v>-201.77449999999999</c:v>
                </c:pt>
                <c:pt idx="84345">
                  <c:v>-201.77249999999998</c:v>
                </c:pt>
                <c:pt idx="84346">
                  <c:v>-201.77049999999997</c:v>
                </c:pt>
                <c:pt idx="84347">
                  <c:v>-201.76849999999999</c:v>
                </c:pt>
                <c:pt idx="84348">
                  <c:v>-201.76649999999998</c:v>
                </c:pt>
                <c:pt idx="84349">
                  <c:v>-201.76449999999997</c:v>
                </c:pt>
                <c:pt idx="84350">
                  <c:v>-201.76249999999999</c:v>
                </c:pt>
                <c:pt idx="84351">
                  <c:v>-201.76049999999998</c:v>
                </c:pt>
                <c:pt idx="84352">
                  <c:v>-201.75849999999997</c:v>
                </c:pt>
                <c:pt idx="84353">
                  <c:v>-201.75649999999999</c:v>
                </c:pt>
                <c:pt idx="84354">
                  <c:v>-201.75449999999998</c:v>
                </c:pt>
                <c:pt idx="84355">
                  <c:v>-201.75249999999997</c:v>
                </c:pt>
                <c:pt idx="84356">
                  <c:v>-201.75049999999999</c:v>
                </c:pt>
                <c:pt idx="84357">
                  <c:v>-201.74849999999998</c:v>
                </c:pt>
                <c:pt idx="84358">
                  <c:v>-201.74649999999997</c:v>
                </c:pt>
                <c:pt idx="84359">
                  <c:v>-201.74449999999999</c:v>
                </c:pt>
                <c:pt idx="84360">
                  <c:v>-201.74249999999998</c:v>
                </c:pt>
                <c:pt idx="84361">
                  <c:v>-201.74049999999997</c:v>
                </c:pt>
                <c:pt idx="84362">
                  <c:v>-201.73849999999999</c:v>
                </c:pt>
                <c:pt idx="84363">
                  <c:v>-201.73649999999998</c:v>
                </c:pt>
                <c:pt idx="84364">
                  <c:v>-201.73449999999997</c:v>
                </c:pt>
                <c:pt idx="84365">
                  <c:v>-201.73249999999999</c:v>
                </c:pt>
                <c:pt idx="84366">
                  <c:v>-201.73049999999998</c:v>
                </c:pt>
                <c:pt idx="84367">
                  <c:v>-201.72849999999997</c:v>
                </c:pt>
                <c:pt idx="84368">
                  <c:v>-201.72649999999999</c:v>
                </c:pt>
                <c:pt idx="84369">
                  <c:v>-201.72449999999998</c:v>
                </c:pt>
                <c:pt idx="84370">
                  <c:v>-201.72249999999997</c:v>
                </c:pt>
                <c:pt idx="84371">
                  <c:v>-201.72049999999999</c:v>
                </c:pt>
                <c:pt idx="84372">
                  <c:v>-201.71849999999998</c:v>
                </c:pt>
                <c:pt idx="84373">
                  <c:v>-201.71649999999997</c:v>
                </c:pt>
                <c:pt idx="84374">
                  <c:v>-201.71449999999999</c:v>
                </c:pt>
                <c:pt idx="84375">
                  <c:v>-201.71249999999998</c:v>
                </c:pt>
                <c:pt idx="84376">
                  <c:v>-201.71049999999997</c:v>
                </c:pt>
                <c:pt idx="84377">
                  <c:v>-201.70849999999999</c:v>
                </c:pt>
                <c:pt idx="84378">
                  <c:v>-201.70649999999998</c:v>
                </c:pt>
                <c:pt idx="84379">
                  <c:v>-201.70449999999997</c:v>
                </c:pt>
                <c:pt idx="84380">
                  <c:v>-201.70249999999999</c:v>
                </c:pt>
                <c:pt idx="84381">
                  <c:v>-201.70049999999998</c:v>
                </c:pt>
                <c:pt idx="84382">
                  <c:v>-201.69849999999997</c:v>
                </c:pt>
                <c:pt idx="84383">
                  <c:v>-201.69649999999999</c:v>
                </c:pt>
                <c:pt idx="84384">
                  <c:v>-201.69449999999998</c:v>
                </c:pt>
                <c:pt idx="84385">
                  <c:v>-201.69249999999997</c:v>
                </c:pt>
                <c:pt idx="84386">
                  <c:v>-201.69049999999999</c:v>
                </c:pt>
                <c:pt idx="84387">
                  <c:v>-201.68849999999998</c:v>
                </c:pt>
                <c:pt idx="84388">
                  <c:v>-201.68649999999997</c:v>
                </c:pt>
                <c:pt idx="84389">
                  <c:v>-201.68449999999999</c:v>
                </c:pt>
                <c:pt idx="84390">
                  <c:v>-201.68249999999998</c:v>
                </c:pt>
                <c:pt idx="84391">
                  <c:v>-201.68049999999997</c:v>
                </c:pt>
                <c:pt idx="84392">
                  <c:v>-201.67849999999999</c:v>
                </c:pt>
                <c:pt idx="84393">
                  <c:v>-201.67649999999998</c:v>
                </c:pt>
                <c:pt idx="84394">
                  <c:v>-201.67449999999997</c:v>
                </c:pt>
                <c:pt idx="84395">
                  <c:v>-201.67249999999999</c:v>
                </c:pt>
                <c:pt idx="84396">
                  <c:v>-201.67049999999998</c:v>
                </c:pt>
                <c:pt idx="84397">
                  <c:v>-201.66849999999997</c:v>
                </c:pt>
                <c:pt idx="84398">
                  <c:v>-201.66649999999998</c:v>
                </c:pt>
                <c:pt idx="84399">
                  <c:v>-201.66449999999998</c:v>
                </c:pt>
                <c:pt idx="84400">
                  <c:v>-201.66249999999997</c:v>
                </c:pt>
                <c:pt idx="84401">
                  <c:v>-201.66049999999998</c:v>
                </c:pt>
                <c:pt idx="84402">
                  <c:v>-201.65849999999998</c:v>
                </c:pt>
                <c:pt idx="84403">
                  <c:v>-201.65649999999997</c:v>
                </c:pt>
                <c:pt idx="84404">
                  <c:v>-201.65449999999998</c:v>
                </c:pt>
                <c:pt idx="84405">
                  <c:v>-201.65249999999997</c:v>
                </c:pt>
                <c:pt idx="84406">
                  <c:v>-201.65049999999997</c:v>
                </c:pt>
                <c:pt idx="84407">
                  <c:v>-201.64849999999998</c:v>
                </c:pt>
                <c:pt idx="84408">
                  <c:v>-201.64649999999997</c:v>
                </c:pt>
                <c:pt idx="84409">
                  <c:v>-201.64449999999997</c:v>
                </c:pt>
                <c:pt idx="84410">
                  <c:v>-201.64249999999998</c:v>
                </c:pt>
                <c:pt idx="84411">
                  <c:v>-201.64049999999997</c:v>
                </c:pt>
                <c:pt idx="84412">
                  <c:v>-201.63849999999996</c:v>
                </c:pt>
                <c:pt idx="84413">
                  <c:v>-201.63649999999998</c:v>
                </c:pt>
                <c:pt idx="84414">
                  <c:v>-201.63449999999997</c:v>
                </c:pt>
                <c:pt idx="84415">
                  <c:v>-201.63249999999996</c:v>
                </c:pt>
                <c:pt idx="84416">
                  <c:v>-201.63049999999998</c:v>
                </c:pt>
                <c:pt idx="84417">
                  <c:v>-201.62849999999997</c:v>
                </c:pt>
                <c:pt idx="84418">
                  <c:v>-201.62649999999996</c:v>
                </c:pt>
                <c:pt idx="84419">
                  <c:v>-201.62449999999998</c:v>
                </c:pt>
                <c:pt idx="84420">
                  <c:v>-201.62249999999997</c:v>
                </c:pt>
                <c:pt idx="84421">
                  <c:v>-201.62049999999996</c:v>
                </c:pt>
                <c:pt idx="84422">
                  <c:v>-201.61849999999998</c:v>
                </c:pt>
                <c:pt idx="84423">
                  <c:v>-201.61649999999997</c:v>
                </c:pt>
                <c:pt idx="84424">
                  <c:v>-201.61449999999996</c:v>
                </c:pt>
                <c:pt idx="84425">
                  <c:v>-201.61249999999998</c:v>
                </c:pt>
                <c:pt idx="84426">
                  <c:v>-201.61049999999997</c:v>
                </c:pt>
                <c:pt idx="84427">
                  <c:v>-201.60849999999996</c:v>
                </c:pt>
                <c:pt idx="84428">
                  <c:v>-201.60649999999998</c:v>
                </c:pt>
                <c:pt idx="84429">
                  <c:v>-201.60449999999997</c:v>
                </c:pt>
                <c:pt idx="84430">
                  <c:v>-201.60249999999996</c:v>
                </c:pt>
                <c:pt idx="84431">
                  <c:v>-201.60049999999998</c:v>
                </c:pt>
                <c:pt idx="84432">
                  <c:v>-201.59849999999997</c:v>
                </c:pt>
                <c:pt idx="84433">
                  <c:v>-201.59649999999996</c:v>
                </c:pt>
                <c:pt idx="84434">
                  <c:v>-201.59449999999998</c:v>
                </c:pt>
                <c:pt idx="84435">
                  <c:v>-201.59249999999997</c:v>
                </c:pt>
                <c:pt idx="84436">
                  <c:v>-201.59049999999996</c:v>
                </c:pt>
                <c:pt idx="84437">
                  <c:v>-201.58849999999998</c:v>
                </c:pt>
                <c:pt idx="84438">
                  <c:v>-201.58649999999997</c:v>
                </c:pt>
                <c:pt idx="84439">
                  <c:v>-201.58449999999999</c:v>
                </c:pt>
                <c:pt idx="84440">
                  <c:v>-201.58249999999998</c:v>
                </c:pt>
                <c:pt idx="84441">
                  <c:v>-201.58049999999997</c:v>
                </c:pt>
                <c:pt idx="84442">
                  <c:v>-201.57849999999999</c:v>
                </c:pt>
                <c:pt idx="84443">
                  <c:v>-201.57649999999998</c:v>
                </c:pt>
                <c:pt idx="84444">
                  <c:v>-201.57449999999997</c:v>
                </c:pt>
                <c:pt idx="84445">
                  <c:v>-201.57249999999999</c:v>
                </c:pt>
                <c:pt idx="84446">
                  <c:v>-201.57049999999998</c:v>
                </c:pt>
                <c:pt idx="84447">
                  <c:v>-201.56849999999997</c:v>
                </c:pt>
                <c:pt idx="84448">
                  <c:v>-201.56649999999999</c:v>
                </c:pt>
                <c:pt idx="84449">
                  <c:v>-201.56449999999998</c:v>
                </c:pt>
                <c:pt idx="84450">
                  <c:v>-201.56249999999997</c:v>
                </c:pt>
                <c:pt idx="84451">
                  <c:v>-201.56049999999999</c:v>
                </c:pt>
                <c:pt idx="84452">
                  <c:v>-201.55849999999998</c:v>
                </c:pt>
                <c:pt idx="84453">
                  <c:v>-201.55649999999997</c:v>
                </c:pt>
                <c:pt idx="84454">
                  <c:v>-201.55449999999999</c:v>
                </c:pt>
                <c:pt idx="84455">
                  <c:v>-201.55249999999998</c:v>
                </c:pt>
                <c:pt idx="84456">
                  <c:v>-201.55049999999997</c:v>
                </c:pt>
                <c:pt idx="84457">
                  <c:v>-201.54849999999999</c:v>
                </c:pt>
                <c:pt idx="84458">
                  <c:v>-201.54649999999998</c:v>
                </c:pt>
                <c:pt idx="84459">
                  <c:v>-201.54449999999997</c:v>
                </c:pt>
                <c:pt idx="84460">
                  <c:v>-201.54249999999999</c:v>
                </c:pt>
                <c:pt idx="84461">
                  <c:v>-201.54049999999998</c:v>
                </c:pt>
                <c:pt idx="84462">
                  <c:v>-201.53849999999997</c:v>
                </c:pt>
                <c:pt idx="84463">
                  <c:v>-201.53649999999999</c:v>
                </c:pt>
                <c:pt idx="84464">
                  <c:v>-201.53449999999998</c:v>
                </c:pt>
                <c:pt idx="84465">
                  <c:v>-201.53249999999997</c:v>
                </c:pt>
                <c:pt idx="84466">
                  <c:v>-201.53049999999999</c:v>
                </c:pt>
                <c:pt idx="84467">
                  <c:v>-201.52849999999998</c:v>
                </c:pt>
                <c:pt idx="84468">
                  <c:v>-201.52649999999997</c:v>
                </c:pt>
                <c:pt idx="84469">
                  <c:v>-201.52449999999999</c:v>
                </c:pt>
                <c:pt idx="84470">
                  <c:v>-201.52249999999998</c:v>
                </c:pt>
                <c:pt idx="84471">
                  <c:v>-201.52049999999997</c:v>
                </c:pt>
                <c:pt idx="84472">
                  <c:v>-201.51849999999999</c:v>
                </c:pt>
                <c:pt idx="84473">
                  <c:v>-201.51649999999998</c:v>
                </c:pt>
                <c:pt idx="84474">
                  <c:v>-201.51449999999997</c:v>
                </c:pt>
                <c:pt idx="84475">
                  <c:v>-201.51249999999999</c:v>
                </c:pt>
                <c:pt idx="84476">
                  <c:v>-201.51049999999998</c:v>
                </c:pt>
                <c:pt idx="84477">
                  <c:v>-201.50849999999997</c:v>
                </c:pt>
                <c:pt idx="84478">
                  <c:v>-201.50649999999999</c:v>
                </c:pt>
                <c:pt idx="84479">
                  <c:v>-201.50449999999998</c:v>
                </c:pt>
                <c:pt idx="84480">
                  <c:v>-201.50249999999997</c:v>
                </c:pt>
                <c:pt idx="84481">
                  <c:v>-201.50049999999999</c:v>
                </c:pt>
                <c:pt idx="84482">
                  <c:v>-201.49849999999998</c:v>
                </c:pt>
                <c:pt idx="84483">
                  <c:v>-201.49649999999997</c:v>
                </c:pt>
                <c:pt idx="84484">
                  <c:v>-201.49449999999999</c:v>
                </c:pt>
                <c:pt idx="84485">
                  <c:v>-201.49249999999998</c:v>
                </c:pt>
                <c:pt idx="84486">
                  <c:v>-201.49049999999997</c:v>
                </c:pt>
                <c:pt idx="84487">
                  <c:v>-201.48849999999999</c:v>
                </c:pt>
                <c:pt idx="84488">
                  <c:v>-201.48649999999998</c:v>
                </c:pt>
                <c:pt idx="84489">
                  <c:v>-201.48449999999997</c:v>
                </c:pt>
                <c:pt idx="84490">
                  <c:v>-201.48249999999999</c:v>
                </c:pt>
                <c:pt idx="84491">
                  <c:v>-201.48049999999998</c:v>
                </c:pt>
                <c:pt idx="84492">
                  <c:v>-201.47849999999997</c:v>
                </c:pt>
                <c:pt idx="84493">
                  <c:v>-201.47649999999999</c:v>
                </c:pt>
                <c:pt idx="84494">
                  <c:v>-201.47449999999998</c:v>
                </c:pt>
                <c:pt idx="84495">
                  <c:v>-201.47249999999997</c:v>
                </c:pt>
                <c:pt idx="84496">
                  <c:v>-201.47049999999999</c:v>
                </c:pt>
                <c:pt idx="84497">
                  <c:v>-201.46849999999998</c:v>
                </c:pt>
                <c:pt idx="84498">
                  <c:v>-201.46649999999997</c:v>
                </c:pt>
                <c:pt idx="84499">
                  <c:v>-201.46449999999999</c:v>
                </c:pt>
                <c:pt idx="84500">
                  <c:v>-201.46249999999998</c:v>
                </c:pt>
                <c:pt idx="84501">
                  <c:v>-201.46049999999997</c:v>
                </c:pt>
                <c:pt idx="84502">
                  <c:v>-201.45849999999999</c:v>
                </c:pt>
                <c:pt idx="84503">
                  <c:v>-201.45649999999998</c:v>
                </c:pt>
                <c:pt idx="84504">
                  <c:v>-201.45449999999997</c:v>
                </c:pt>
                <c:pt idx="84505">
                  <c:v>-201.45249999999999</c:v>
                </c:pt>
                <c:pt idx="84506">
                  <c:v>-201.45049999999998</c:v>
                </c:pt>
                <c:pt idx="84507">
                  <c:v>-201.44849999999997</c:v>
                </c:pt>
                <c:pt idx="84508">
                  <c:v>-201.44649999999999</c:v>
                </c:pt>
                <c:pt idx="84509">
                  <c:v>-201.44449999999998</c:v>
                </c:pt>
                <c:pt idx="84510">
                  <c:v>-201.44249999999997</c:v>
                </c:pt>
                <c:pt idx="84511">
                  <c:v>-201.44049999999999</c:v>
                </c:pt>
                <c:pt idx="84512">
                  <c:v>-201.43849999999998</c:v>
                </c:pt>
                <c:pt idx="84513">
                  <c:v>-201.43649999999997</c:v>
                </c:pt>
                <c:pt idx="84514">
                  <c:v>-201.43449999999999</c:v>
                </c:pt>
                <c:pt idx="84515">
                  <c:v>-201.43249999999998</c:v>
                </c:pt>
                <c:pt idx="84516">
                  <c:v>-201.43049999999997</c:v>
                </c:pt>
                <c:pt idx="84517">
                  <c:v>-201.42849999999999</c:v>
                </c:pt>
                <c:pt idx="84518">
                  <c:v>-201.42649999999998</c:v>
                </c:pt>
                <c:pt idx="84519">
                  <c:v>-201.42449999999997</c:v>
                </c:pt>
                <c:pt idx="84520">
                  <c:v>-201.42249999999999</c:v>
                </c:pt>
                <c:pt idx="84521">
                  <c:v>-201.42049999999998</c:v>
                </c:pt>
                <c:pt idx="84522">
                  <c:v>-201.41849999999997</c:v>
                </c:pt>
                <c:pt idx="84523">
                  <c:v>-201.41649999999998</c:v>
                </c:pt>
                <c:pt idx="84524">
                  <c:v>-201.41449999999998</c:v>
                </c:pt>
                <c:pt idx="84525">
                  <c:v>-201.41249999999997</c:v>
                </c:pt>
                <c:pt idx="84526">
                  <c:v>-201.41049999999998</c:v>
                </c:pt>
                <c:pt idx="84527">
                  <c:v>-201.40849999999998</c:v>
                </c:pt>
                <c:pt idx="84528">
                  <c:v>-201.40649999999997</c:v>
                </c:pt>
                <c:pt idx="84529">
                  <c:v>-201.40449999999998</c:v>
                </c:pt>
                <c:pt idx="84530">
                  <c:v>-201.40249999999997</c:v>
                </c:pt>
                <c:pt idx="84531">
                  <c:v>-201.40049999999997</c:v>
                </c:pt>
                <c:pt idx="84532">
                  <c:v>-201.39849999999998</c:v>
                </c:pt>
                <c:pt idx="84533">
                  <c:v>-201.39649999999997</c:v>
                </c:pt>
                <c:pt idx="84534">
                  <c:v>-201.39449999999997</c:v>
                </c:pt>
                <c:pt idx="84535">
                  <c:v>-201.39249999999998</c:v>
                </c:pt>
                <c:pt idx="84536">
                  <c:v>-201.39049999999997</c:v>
                </c:pt>
                <c:pt idx="84537">
                  <c:v>-201.38849999999996</c:v>
                </c:pt>
                <c:pt idx="84538">
                  <c:v>-201.38649999999998</c:v>
                </c:pt>
                <c:pt idx="84539">
                  <c:v>-201.38449999999997</c:v>
                </c:pt>
                <c:pt idx="84540">
                  <c:v>-201.38249999999996</c:v>
                </c:pt>
                <c:pt idx="84541">
                  <c:v>-201.38049999999998</c:v>
                </c:pt>
                <c:pt idx="84542">
                  <c:v>-201.37849999999997</c:v>
                </c:pt>
                <c:pt idx="84543">
                  <c:v>-201.37649999999996</c:v>
                </c:pt>
                <c:pt idx="84544">
                  <c:v>-201.37449999999998</c:v>
                </c:pt>
                <c:pt idx="84545">
                  <c:v>-201.37249999999997</c:v>
                </c:pt>
                <c:pt idx="84546">
                  <c:v>-201.37049999999996</c:v>
                </c:pt>
                <c:pt idx="84547">
                  <c:v>-201.36849999999998</c:v>
                </c:pt>
                <c:pt idx="84548">
                  <c:v>-201.36649999999997</c:v>
                </c:pt>
                <c:pt idx="84549">
                  <c:v>-201.36449999999996</c:v>
                </c:pt>
                <c:pt idx="84550">
                  <c:v>-201.36249999999998</c:v>
                </c:pt>
                <c:pt idx="84551">
                  <c:v>-201.36049999999997</c:v>
                </c:pt>
                <c:pt idx="84552">
                  <c:v>-201.35849999999996</c:v>
                </c:pt>
                <c:pt idx="84553">
                  <c:v>-201.35649999999998</c:v>
                </c:pt>
                <c:pt idx="84554">
                  <c:v>-201.35449999999997</c:v>
                </c:pt>
                <c:pt idx="84555">
                  <c:v>-201.35249999999996</c:v>
                </c:pt>
                <c:pt idx="84556">
                  <c:v>-201.35049999999998</c:v>
                </c:pt>
                <c:pt idx="84557">
                  <c:v>-201.34849999999997</c:v>
                </c:pt>
                <c:pt idx="84558">
                  <c:v>-201.34649999999996</c:v>
                </c:pt>
                <c:pt idx="84559">
                  <c:v>-201.34449999999998</c:v>
                </c:pt>
                <c:pt idx="84560">
                  <c:v>-201.34249999999997</c:v>
                </c:pt>
                <c:pt idx="84561">
                  <c:v>-201.34049999999996</c:v>
                </c:pt>
                <c:pt idx="84562">
                  <c:v>-201.33849999999998</c:v>
                </c:pt>
                <c:pt idx="84563">
                  <c:v>-201.33649999999997</c:v>
                </c:pt>
                <c:pt idx="84564">
                  <c:v>-201.33449999999999</c:v>
                </c:pt>
                <c:pt idx="84565">
                  <c:v>-201.33249999999998</c:v>
                </c:pt>
                <c:pt idx="84566">
                  <c:v>-201.33049999999997</c:v>
                </c:pt>
                <c:pt idx="84567">
                  <c:v>-201.32849999999999</c:v>
                </c:pt>
                <c:pt idx="84568">
                  <c:v>-201.32649999999998</c:v>
                </c:pt>
                <c:pt idx="84569">
                  <c:v>-201.32449999999997</c:v>
                </c:pt>
                <c:pt idx="84570">
                  <c:v>-201.32249999999999</c:v>
                </c:pt>
                <c:pt idx="84571">
                  <c:v>-201.32049999999998</c:v>
                </c:pt>
                <c:pt idx="84572">
                  <c:v>-201.31849999999997</c:v>
                </c:pt>
                <c:pt idx="84573">
                  <c:v>-201.31649999999999</c:v>
                </c:pt>
                <c:pt idx="84574">
                  <c:v>-201.31449999999998</c:v>
                </c:pt>
                <c:pt idx="84575">
                  <c:v>-201.31249999999997</c:v>
                </c:pt>
                <c:pt idx="84576">
                  <c:v>-201.31049999999999</c:v>
                </c:pt>
                <c:pt idx="84577">
                  <c:v>-201.30849999999998</c:v>
                </c:pt>
                <c:pt idx="84578">
                  <c:v>-201.30649999999997</c:v>
                </c:pt>
                <c:pt idx="84579">
                  <c:v>-201.30449999999999</c:v>
                </c:pt>
                <c:pt idx="84580">
                  <c:v>-201.30249999999998</c:v>
                </c:pt>
                <c:pt idx="84581">
                  <c:v>-201.30049999999997</c:v>
                </c:pt>
                <c:pt idx="84582">
                  <c:v>-201.29849999999999</c:v>
                </c:pt>
                <c:pt idx="84583">
                  <c:v>-201.29649999999998</c:v>
                </c:pt>
                <c:pt idx="84584">
                  <c:v>-201.29449999999997</c:v>
                </c:pt>
                <c:pt idx="84585">
                  <c:v>-201.29249999999999</c:v>
                </c:pt>
                <c:pt idx="84586">
                  <c:v>-201.29049999999998</c:v>
                </c:pt>
                <c:pt idx="84587">
                  <c:v>-201.28849999999997</c:v>
                </c:pt>
                <c:pt idx="84588">
                  <c:v>-201.28649999999999</c:v>
                </c:pt>
                <c:pt idx="84589">
                  <c:v>-201.28449999999998</c:v>
                </c:pt>
                <c:pt idx="84590">
                  <c:v>-201.28249999999997</c:v>
                </c:pt>
                <c:pt idx="84591">
                  <c:v>-201.28049999999999</c:v>
                </c:pt>
                <c:pt idx="84592">
                  <c:v>-201.27849999999998</c:v>
                </c:pt>
                <c:pt idx="84593">
                  <c:v>-201.27649999999997</c:v>
                </c:pt>
                <c:pt idx="84594">
                  <c:v>-201.27449999999999</c:v>
                </c:pt>
                <c:pt idx="84595">
                  <c:v>-201.27249999999998</c:v>
                </c:pt>
                <c:pt idx="84596">
                  <c:v>-201.27049999999997</c:v>
                </c:pt>
                <c:pt idx="84597">
                  <c:v>-201.26849999999999</c:v>
                </c:pt>
                <c:pt idx="84598">
                  <c:v>-201.26649999999998</c:v>
                </c:pt>
                <c:pt idx="84599">
                  <c:v>-201.26449999999997</c:v>
                </c:pt>
                <c:pt idx="84600">
                  <c:v>-201.26249999999999</c:v>
                </c:pt>
                <c:pt idx="84601">
                  <c:v>-201.26049999999998</c:v>
                </c:pt>
                <c:pt idx="84602">
                  <c:v>-201.25849999999997</c:v>
                </c:pt>
                <c:pt idx="84603">
                  <c:v>-201.25649999999999</c:v>
                </c:pt>
                <c:pt idx="84604">
                  <c:v>-201.25449999999998</c:v>
                </c:pt>
                <c:pt idx="84605">
                  <c:v>-201.25249999999997</c:v>
                </c:pt>
                <c:pt idx="84606">
                  <c:v>-201.25049999999999</c:v>
                </c:pt>
                <c:pt idx="84607">
                  <c:v>-201.24849999999998</c:v>
                </c:pt>
                <c:pt idx="84608">
                  <c:v>-201.24649999999997</c:v>
                </c:pt>
                <c:pt idx="84609">
                  <c:v>-201.24449999999999</c:v>
                </c:pt>
                <c:pt idx="84610">
                  <c:v>-201.24249999999998</c:v>
                </c:pt>
                <c:pt idx="84611">
                  <c:v>-201.24049999999997</c:v>
                </c:pt>
                <c:pt idx="84612">
                  <c:v>-201.23849999999999</c:v>
                </c:pt>
                <c:pt idx="84613">
                  <c:v>-201.23649999999998</c:v>
                </c:pt>
                <c:pt idx="84614">
                  <c:v>-201.23449999999997</c:v>
                </c:pt>
                <c:pt idx="84615">
                  <c:v>-201.23249999999999</c:v>
                </c:pt>
                <c:pt idx="84616">
                  <c:v>-201.23049999999998</c:v>
                </c:pt>
                <c:pt idx="84617">
                  <c:v>-201.22849999999997</c:v>
                </c:pt>
                <c:pt idx="84618">
                  <c:v>-201.22649999999999</c:v>
                </c:pt>
                <c:pt idx="84619">
                  <c:v>-201.22449999999998</c:v>
                </c:pt>
                <c:pt idx="84620">
                  <c:v>-201.22249999999997</c:v>
                </c:pt>
                <c:pt idx="84621">
                  <c:v>-201.22049999999999</c:v>
                </c:pt>
                <c:pt idx="84622">
                  <c:v>-201.21849999999998</c:v>
                </c:pt>
                <c:pt idx="84623">
                  <c:v>-201.21649999999997</c:v>
                </c:pt>
                <c:pt idx="84624">
                  <c:v>-201.21449999999999</c:v>
                </c:pt>
                <c:pt idx="84625">
                  <c:v>-201.21249999999998</c:v>
                </c:pt>
                <c:pt idx="84626">
                  <c:v>-201.21049999999997</c:v>
                </c:pt>
                <c:pt idx="84627">
                  <c:v>-201.20849999999999</c:v>
                </c:pt>
                <c:pt idx="84628">
                  <c:v>-201.20649999999998</c:v>
                </c:pt>
                <c:pt idx="84629">
                  <c:v>-201.20449999999997</c:v>
                </c:pt>
                <c:pt idx="84630">
                  <c:v>-201.20249999999999</c:v>
                </c:pt>
                <c:pt idx="84631">
                  <c:v>-201.20049999999998</c:v>
                </c:pt>
                <c:pt idx="84632">
                  <c:v>-201.19849999999997</c:v>
                </c:pt>
                <c:pt idx="84633">
                  <c:v>-201.19649999999999</c:v>
                </c:pt>
                <c:pt idx="84634">
                  <c:v>-201.19449999999998</c:v>
                </c:pt>
                <c:pt idx="84635">
                  <c:v>-201.19249999999997</c:v>
                </c:pt>
                <c:pt idx="84636">
                  <c:v>-201.19049999999999</c:v>
                </c:pt>
                <c:pt idx="84637">
                  <c:v>-201.18849999999998</c:v>
                </c:pt>
                <c:pt idx="84638">
                  <c:v>-201.18649999999997</c:v>
                </c:pt>
                <c:pt idx="84639">
                  <c:v>-201.18449999999999</c:v>
                </c:pt>
                <c:pt idx="84640">
                  <c:v>-201.18249999999998</c:v>
                </c:pt>
                <c:pt idx="84641">
                  <c:v>-201.18049999999997</c:v>
                </c:pt>
                <c:pt idx="84642">
                  <c:v>-201.17849999999999</c:v>
                </c:pt>
                <c:pt idx="84643">
                  <c:v>-201.17649999999998</c:v>
                </c:pt>
                <c:pt idx="84644">
                  <c:v>-201.17449999999997</c:v>
                </c:pt>
                <c:pt idx="84645">
                  <c:v>-201.17249999999999</c:v>
                </c:pt>
                <c:pt idx="84646">
                  <c:v>-201.17049999999998</c:v>
                </c:pt>
                <c:pt idx="84647">
                  <c:v>-201.16849999999997</c:v>
                </c:pt>
                <c:pt idx="84648">
                  <c:v>-201.16649999999998</c:v>
                </c:pt>
                <c:pt idx="84649">
                  <c:v>-201.16449999999998</c:v>
                </c:pt>
                <c:pt idx="84650">
                  <c:v>-201.16249999999997</c:v>
                </c:pt>
                <c:pt idx="84651">
                  <c:v>-201.16049999999998</c:v>
                </c:pt>
                <c:pt idx="84652">
                  <c:v>-201.15849999999998</c:v>
                </c:pt>
                <c:pt idx="84653">
                  <c:v>-201.15649999999997</c:v>
                </c:pt>
                <c:pt idx="84654">
                  <c:v>-201.15449999999998</c:v>
                </c:pt>
                <c:pt idx="84655">
                  <c:v>-201.15249999999997</c:v>
                </c:pt>
                <c:pt idx="84656">
                  <c:v>-201.15049999999997</c:v>
                </c:pt>
                <c:pt idx="84657">
                  <c:v>-201.14849999999998</c:v>
                </c:pt>
                <c:pt idx="84658">
                  <c:v>-201.14649999999997</c:v>
                </c:pt>
                <c:pt idx="84659">
                  <c:v>-201.14449999999997</c:v>
                </c:pt>
                <c:pt idx="84660">
                  <c:v>-201.14249999999998</c:v>
                </c:pt>
                <c:pt idx="84661">
                  <c:v>-201.14049999999997</c:v>
                </c:pt>
                <c:pt idx="84662">
                  <c:v>-201.13849999999996</c:v>
                </c:pt>
                <c:pt idx="84663">
                  <c:v>-201.13649999999998</c:v>
                </c:pt>
                <c:pt idx="84664">
                  <c:v>-201.13449999999997</c:v>
                </c:pt>
                <c:pt idx="84665">
                  <c:v>-201.13249999999996</c:v>
                </c:pt>
                <c:pt idx="84666">
                  <c:v>-201.13049999999998</c:v>
                </c:pt>
                <c:pt idx="84667">
                  <c:v>-201.12849999999997</c:v>
                </c:pt>
                <c:pt idx="84668">
                  <c:v>-201.12649999999996</c:v>
                </c:pt>
                <c:pt idx="84669">
                  <c:v>-201.12449999999998</c:v>
                </c:pt>
                <c:pt idx="84670">
                  <c:v>-201.12249999999997</c:v>
                </c:pt>
                <c:pt idx="84671">
                  <c:v>-201.12049999999996</c:v>
                </c:pt>
                <c:pt idx="84672">
                  <c:v>-201.11849999999998</c:v>
                </c:pt>
                <c:pt idx="84673">
                  <c:v>-201.11649999999997</c:v>
                </c:pt>
                <c:pt idx="84674">
                  <c:v>-201.11449999999996</c:v>
                </c:pt>
                <c:pt idx="84675">
                  <c:v>-201.11249999999998</c:v>
                </c:pt>
                <c:pt idx="84676">
                  <c:v>-201.11049999999997</c:v>
                </c:pt>
                <c:pt idx="84677">
                  <c:v>-201.10849999999996</c:v>
                </c:pt>
                <c:pt idx="84678">
                  <c:v>-201.10649999999998</c:v>
                </c:pt>
                <c:pt idx="84679">
                  <c:v>-201.10449999999997</c:v>
                </c:pt>
                <c:pt idx="84680">
                  <c:v>-201.10249999999996</c:v>
                </c:pt>
                <c:pt idx="84681">
                  <c:v>-201.10049999999998</c:v>
                </c:pt>
                <c:pt idx="84682">
                  <c:v>-201.09849999999997</c:v>
                </c:pt>
                <c:pt idx="84683">
                  <c:v>-201.09649999999996</c:v>
                </c:pt>
                <c:pt idx="84684">
                  <c:v>-201.09449999999998</c:v>
                </c:pt>
                <c:pt idx="84685">
                  <c:v>-201.09249999999997</c:v>
                </c:pt>
                <c:pt idx="84686">
                  <c:v>-201.09049999999996</c:v>
                </c:pt>
                <c:pt idx="84687">
                  <c:v>-201.08849999999998</c:v>
                </c:pt>
                <c:pt idx="84688">
                  <c:v>-201.08649999999997</c:v>
                </c:pt>
                <c:pt idx="84689">
                  <c:v>-201.08449999999999</c:v>
                </c:pt>
                <c:pt idx="84690">
                  <c:v>-201.08249999999998</c:v>
                </c:pt>
                <c:pt idx="84691">
                  <c:v>-201.08049999999997</c:v>
                </c:pt>
                <c:pt idx="84692">
                  <c:v>-201.07849999999999</c:v>
                </c:pt>
                <c:pt idx="84693">
                  <c:v>-201.07649999999998</c:v>
                </c:pt>
                <c:pt idx="84694">
                  <c:v>-201.07449999999997</c:v>
                </c:pt>
                <c:pt idx="84695">
                  <c:v>-201.07249999999999</c:v>
                </c:pt>
                <c:pt idx="84696">
                  <c:v>-201.07049999999998</c:v>
                </c:pt>
                <c:pt idx="84697">
                  <c:v>-201.06849999999997</c:v>
                </c:pt>
                <c:pt idx="84698">
                  <c:v>-201.06649999999999</c:v>
                </c:pt>
                <c:pt idx="84699">
                  <c:v>-201.06449999999998</c:v>
                </c:pt>
                <c:pt idx="84700">
                  <c:v>-201.06249999999997</c:v>
                </c:pt>
                <c:pt idx="84701">
                  <c:v>-201.06049999999999</c:v>
                </c:pt>
                <c:pt idx="84702">
                  <c:v>-201.05849999999998</c:v>
                </c:pt>
                <c:pt idx="84703">
                  <c:v>-201.05649999999997</c:v>
                </c:pt>
                <c:pt idx="84704">
                  <c:v>-201.05449999999999</c:v>
                </c:pt>
                <c:pt idx="84705">
                  <c:v>-201.05249999999998</c:v>
                </c:pt>
                <c:pt idx="84706">
                  <c:v>-201.05049999999997</c:v>
                </c:pt>
                <c:pt idx="84707">
                  <c:v>-201.04849999999999</c:v>
                </c:pt>
                <c:pt idx="84708">
                  <c:v>-201.04649999999998</c:v>
                </c:pt>
                <c:pt idx="84709">
                  <c:v>-201.04449999999997</c:v>
                </c:pt>
                <c:pt idx="84710">
                  <c:v>-201.04249999999999</c:v>
                </c:pt>
                <c:pt idx="84711">
                  <c:v>-201.04049999999998</c:v>
                </c:pt>
                <c:pt idx="84712">
                  <c:v>-201.03849999999997</c:v>
                </c:pt>
                <c:pt idx="84713">
                  <c:v>-201.03649999999999</c:v>
                </c:pt>
                <c:pt idx="84714">
                  <c:v>-201.03449999999998</c:v>
                </c:pt>
                <c:pt idx="84715">
                  <c:v>-201.03249999999997</c:v>
                </c:pt>
                <c:pt idx="84716">
                  <c:v>-201.03049999999999</c:v>
                </c:pt>
                <c:pt idx="84717">
                  <c:v>-201.02849999999998</c:v>
                </c:pt>
                <c:pt idx="84718">
                  <c:v>-201.02649999999997</c:v>
                </c:pt>
                <c:pt idx="84719">
                  <c:v>-201.02449999999999</c:v>
                </c:pt>
                <c:pt idx="84720">
                  <c:v>-201.02249999999998</c:v>
                </c:pt>
                <c:pt idx="84721">
                  <c:v>-201.02049999999997</c:v>
                </c:pt>
                <c:pt idx="84722">
                  <c:v>-201.01849999999999</c:v>
                </c:pt>
                <c:pt idx="84723">
                  <c:v>-201.01649999999998</c:v>
                </c:pt>
                <c:pt idx="84724">
                  <c:v>-201.01449999999997</c:v>
                </c:pt>
                <c:pt idx="84725">
                  <c:v>-201.01249999999999</c:v>
                </c:pt>
                <c:pt idx="84726">
                  <c:v>-201.01049999999998</c:v>
                </c:pt>
                <c:pt idx="84727">
                  <c:v>-201.00849999999997</c:v>
                </c:pt>
                <c:pt idx="84728">
                  <c:v>-201.00649999999999</c:v>
                </c:pt>
                <c:pt idx="84729">
                  <c:v>-201.00449999999998</c:v>
                </c:pt>
                <c:pt idx="84730">
                  <c:v>-201.00249999999997</c:v>
                </c:pt>
                <c:pt idx="84731">
                  <c:v>-201.00049999999999</c:v>
                </c:pt>
                <c:pt idx="84732">
                  <c:v>-200.99849999999998</c:v>
                </c:pt>
                <c:pt idx="84733">
                  <c:v>-200.99649999999997</c:v>
                </c:pt>
                <c:pt idx="84734">
                  <c:v>-200.99449999999999</c:v>
                </c:pt>
                <c:pt idx="84735">
                  <c:v>-200.99249999999998</c:v>
                </c:pt>
                <c:pt idx="84736">
                  <c:v>-200.99049999999997</c:v>
                </c:pt>
                <c:pt idx="84737">
                  <c:v>-200.98849999999999</c:v>
                </c:pt>
                <c:pt idx="84738">
                  <c:v>-200.98649999999998</c:v>
                </c:pt>
                <c:pt idx="84739">
                  <c:v>-200.98449999999997</c:v>
                </c:pt>
                <c:pt idx="84740">
                  <c:v>-200.98249999999999</c:v>
                </c:pt>
                <c:pt idx="84741">
                  <c:v>-200.98049999999998</c:v>
                </c:pt>
                <c:pt idx="84742">
                  <c:v>-200.97849999999997</c:v>
                </c:pt>
                <c:pt idx="84743">
                  <c:v>-200.97649999999999</c:v>
                </c:pt>
                <c:pt idx="84744">
                  <c:v>-200.97449999999998</c:v>
                </c:pt>
                <c:pt idx="84745">
                  <c:v>-200.97249999999997</c:v>
                </c:pt>
                <c:pt idx="84746">
                  <c:v>-200.97049999999999</c:v>
                </c:pt>
                <c:pt idx="84747">
                  <c:v>-200.96849999999998</c:v>
                </c:pt>
                <c:pt idx="84748">
                  <c:v>-200.96649999999997</c:v>
                </c:pt>
                <c:pt idx="84749">
                  <c:v>-200.96449999999999</c:v>
                </c:pt>
                <c:pt idx="84750">
                  <c:v>-200.96249999999998</c:v>
                </c:pt>
                <c:pt idx="84751">
                  <c:v>-200.96049999999997</c:v>
                </c:pt>
                <c:pt idx="84752">
                  <c:v>-200.95849999999999</c:v>
                </c:pt>
                <c:pt idx="84753">
                  <c:v>-200.95649999999998</c:v>
                </c:pt>
                <c:pt idx="84754">
                  <c:v>-200.95449999999997</c:v>
                </c:pt>
                <c:pt idx="84755">
                  <c:v>-200.95249999999999</c:v>
                </c:pt>
                <c:pt idx="84756">
                  <c:v>-200.95049999999998</c:v>
                </c:pt>
                <c:pt idx="84757">
                  <c:v>-200.94849999999997</c:v>
                </c:pt>
                <c:pt idx="84758">
                  <c:v>-200.94649999999999</c:v>
                </c:pt>
                <c:pt idx="84759">
                  <c:v>-200.94449999999998</c:v>
                </c:pt>
                <c:pt idx="84760">
                  <c:v>-200.94249999999997</c:v>
                </c:pt>
                <c:pt idx="84761">
                  <c:v>-200.94049999999999</c:v>
                </c:pt>
                <c:pt idx="84762">
                  <c:v>-200.93849999999998</c:v>
                </c:pt>
                <c:pt idx="84763">
                  <c:v>-200.93649999999997</c:v>
                </c:pt>
                <c:pt idx="84764">
                  <c:v>-200.93449999999999</c:v>
                </c:pt>
                <c:pt idx="84765">
                  <c:v>-200.93249999999998</c:v>
                </c:pt>
                <c:pt idx="84766">
                  <c:v>-200.93049999999997</c:v>
                </c:pt>
                <c:pt idx="84767">
                  <c:v>-200.92849999999999</c:v>
                </c:pt>
                <c:pt idx="84768">
                  <c:v>-200.92649999999998</c:v>
                </c:pt>
                <c:pt idx="84769">
                  <c:v>-200.92449999999997</c:v>
                </c:pt>
                <c:pt idx="84770">
                  <c:v>-200.92249999999999</c:v>
                </c:pt>
                <c:pt idx="84771">
                  <c:v>-200.92049999999998</c:v>
                </c:pt>
                <c:pt idx="84772">
                  <c:v>-200.91849999999997</c:v>
                </c:pt>
                <c:pt idx="84773">
                  <c:v>-200.91649999999998</c:v>
                </c:pt>
                <c:pt idx="84774">
                  <c:v>-200.91449999999998</c:v>
                </c:pt>
                <c:pt idx="84775">
                  <c:v>-200.91249999999997</c:v>
                </c:pt>
                <c:pt idx="84776">
                  <c:v>-200.91049999999998</c:v>
                </c:pt>
                <c:pt idx="84777">
                  <c:v>-200.90849999999998</c:v>
                </c:pt>
                <c:pt idx="84778">
                  <c:v>-200.90649999999997</c:v>
                </c:pt>
                <c:pt idx="84779">
                  <c:v>-200.90449999999998</c:v>
                </c:pt>
                <c:pt idx="84780">
                  <c:v>-200.90249999999997</c:v>
                </c:pt>
                <c:pt idx="84781">
                  <c:v>-200.90049999999997</c:v>
                </c:pt>
                <c:pt idx="84782">
                  <c:v>-200.89849999999998</c:v>
                </c:pt>
                <c:pt idx="84783">
                  <c:v>-200.89649999999997</c:v>
                </c:pt>
                <c:pt idx="84784">
                  <c:v>-200.89449999999997</c:v>
                </c:pt>
                <c:pt idx="84785">
                  <c:v>-200.89249999999998</c:v>
                </c:pt>
                <c:pt idx="84786">
                  <c:v>-200.89049999999997</c:v>
                </c:pt>
                <c:pt idx="84787">
                  <c:v>-200.88849999999996</c:v>
                </c:pt>
                <c:pt idx="84788">
                  <c:v>-200.88649999999998</c:v>
                </c:pt>
                <c:pt idx="84789">
                  <c:v>-200.88449999999997</c:v>
                </c:pt>
                <c:pt idx="84790">
                  <c:v>-200.88249999999996</c:v>
                </c:pt>
                <c:pt idx="84791">
                  <c:v>-200.88049999999998</c:v>
                </c:pt>
                <c:pt idx="84792">
                  <c:v>-200.87849999999997</c:v>
                </c:pt>
                <c:pt idx="84793">
                  <c:v>-200.87649999999996</c:v>
                </c:pt>
                <c:pt idx="84794">
                  <c:v>-200.87449999999998</c:v>
                </c:pt>
                <c:pt idx="84795">
                  <c:v>-200.87249999999997</c:v>
                </c:pt>
                <c:pt idx="84796">
                  <c:v>-200.87049999999996</c:v>
                </c:pt>
                <c:pt idx="84797">
                  <c:v>-200.86849999999998</c:v>
                </c:pt>
                <c:pt idx="84798">
                  <c:v>-200.86649999999997</c:v>
                </c:pt>
                <c:pt idx="84799">
                  <c:v>-200.86449999999996</c:v>
                </c:pt>
                <c:pt idx="84800">
                  <c:v>-200.86249999999998</c:v>
                </c:pt>
                <c:pt idx="84801">
                  <c:v>-200.86049999999997</c:v>
                </c:pt>
                <c:pt idx="84802">
                  <c:v>-200.85849999999996</c:v>
                </c:pt>
                <c:pt idx="84803">
                  <c:v>-200.85649999999998</c:v>
                </c:pt>
                <c:pt idx="84804">
                  <c:v>-200.85449999999997</c:v>
                </c:pt>
                <c:pt idx="84805">
                  <c:v>-200.85249999999996</c:v>
                </c:pt>
                <c:pt idx="84806">
                  <c:v>-200.85049999999998</c:v>
                </c:pt>
                <c:pt idx="84807">
                  <c:v>-200.84849999999997</c:v>
                </c:pt>
                <c:pt idx="84808">
                  <c:v>-200.84649999999996</c:v>
                </c:pt>
                <c:pt idx="84809">
                  <c:v>-200.84449999999998</c:v>
                </c:pt>
                <c:pt idx="84810">
                  <c:v>-200.84249999999997</c:v>
                </c:pt>
                <c:pt idx="84811">
                  <c:v>-200.84049999999996</c:v>
                </c:pt>
                <c:pt idx="84812">
                  <c:v>-200.83849999999998</c:v>
                </c:pt>
                <c:pt idx="84813">
                  <c:v>-200.83649999999997</c:v>
                </c:pt>
                <c:pt idx="84814">
                  <c:v>-200.83449999999999</c:v>
                </c:pt>
                <c:pt idx="84815">
                  <c:v>-200.83249999999998</c:v>
                </c:pt>
                <c:pt idx="84816">
                  <c:v>-200.83049999999997</c:v>
                </c:pt>
                <c:pt idx="84817">
                  <c:v>-200.82849999999999</c:v>
                </c:pt>
                <c:pt idx="84818">
                  <c:v>-200.82649999999998</c:v>
                </c:pt>
                <c:pt idx="84819">
                  <c:v>-200.82449999999997</c:v>
                </c:pt>
                <c:pt idx="84820">
                  <c:v>-200.82249999999999</c:v>
                </c:pt>
                <c:pt idx="84821">
                  <c:v>-200.82049999999998</c:v>
                </c:pt>
                <c:pt idx="84822">
                  <c:v>-200.81849999999997</c:v>
                </c:pt>
                <c:pt idx="84823">
                  <c:v>-200.81649999999999</c:v>
                </c:pt>
                <c:pt idx="84824">
                  <c:v>-200.81449999999998</c:v>
                </c:pt>
                <c:pt idx="84825">
                  <c:v>-200.81249999999997</c:v>
                </c:pt>
                <c:pt idx="84826">
                  <c:v>-200.81049999999999</c:v>
                </c:pt>
                <c:pt idx="84827">
                  <c:v>-200.80849999999998</c:v>
                </c:pt>
                <c:pt idx="84828">
                  <c:v>-200.80649999999997</c:v>
                </c:pt>
                <c:pt idx="84829">
                  <c:v>-200.80449999999999</c:v>
                </c:pt>
                <c:pt idx="84830">
                  <c:v>-200.80249999999998</c:v>
                </c:pt>
                <c:pt idx="84831">
                  <c:v>-200.80049999999997</c:v>
                </c:pt>
                <c:pt idx="84832">
                  <c:v>-200.79849999999999</c:v>
                </c:pt>
                <c:pt idx="84833">
                  <c:v>-200.79649999999998</c:v>
                </c:pt>
                <c:pt idx="84834">
                  <c:v>-200.79449999999997</c:v>
                </c:pt>
                <c:pt idx="84835">
                  <c:v>-200.79249999999999</c:v>
                </c:pt>
                <c:pt idx="84836">
                  <c:v>-200.79049999999998</c:v>
                </c:pt>
                <c:pt idx="84837">
                  <c:v>-200.78849999999997</c:v>
                </c:pt>
                <c:pt idx="84838">
                  <c:v>-200.78649999999999</c:v>
                </c:pt>
                <c:pt idx="84839">
                  <c:v>-200.78449999999998</c:v>
                </c:pt>
                <c:pt idx="84840">
                  <c:v>-200.78249999999997</c:v>
                </c:pt>
                <c:pt idx="84841">
                  <c:v>-200.78049999999999</c:v>
                </c:pt>
                <c:pt idx="84842">
                  <c:v>-200.77849999999998</c:v>
                </c:pt>
                <c:pt idx="84843">
                  <c:v>-200.77649999999997</c:v>
                </c:pt>
                <c:pt idx="84844">
                  <c:v>-200.77449999999999</c:v>
                </c:pt>
                <c:pt idx="84845">
                  <c:v>-200.77249999999998</c:v>
                </c:pt>
                <c:pt idx="84846">
                  <c:v>-200.77049999999997</c:v>
                </c:pt>
                <c:pt idx="84847">
                  <c:v>-200.76849999999999</c:v>
                </c:pt>
                <c:pt idx="84848">
                  <c:v>-200.76649999999998</c:v>
                </c:pt>
                <c:pt idx="84849">
                  <c:v>-200.76449999999997</c:v>
                </c:pt>
                <c:pt idx="84850">
                  <c:v>-200.76249999999999</c:v>
                </c:pt>
                <c:pt idx="84851">
                  <c:v>-200.76049999999998</c:v>
                </c:pt>
                <c:pt idx="84852">
                  <c:v>-200.75849999999997</c:v>
                </c:pt>
                <c:pt idx="84853">
                  <c:v>-200.75649999999999</c:v>
                </c:pt>
                <c:pt idx="84854">
                  <c:v>-200.75449999999998</c:v>
                </c:pt>
                <c:pt idx="84855">
                  <c:v>-200.75249999999997</c:v>
                </c:pt>
                <c:pt idx="84856">
                  <c:v>-200.75049999999999</c:v>
                </c:pt>
                <c:pt idx="84857">
                  <c:v>-200.74849999999998</c:v>
                </c:pt>
                <c:pt idx="84858">
                  <c:v>-200.74649999999997</c:v>
                </c:pt>
                <c:pt idx="84859">
                  <c:v>-200.74449999999999</c:v>
                </c:pt>
                <c:pt idx="84860">
                  <c:v>-200.74249999999998</c:v>
                </c:pt>
                <c:pt idx="84861">
                  <c:v>-200.74049999999997</c:v>
                </c:pt>
                <c:pt idx="84862">
                  <c:v>-200.73849999999999</c:v>
                </c:pt>
                <c:pt idx="84863">
                  <c:v>-200.73649999999998</c:v>
                </c:pt>
                <c:pt idx="84864">
                  <c:v>-200.73449999999997</c:v>
                </c:pt>
                <c:pt idx="84865">
                  <c:v>-200.73249999999999</c:v>
                </c:pt>
                <c:pt idx="84866">
                  <c:v>-200.73049999999998</c:v>
                </c:pt>
                <c:pt idx="84867">
                  <c:v>-200.72849999999997</c:v>
                </c:pt>
                <c:pt idx="84868">
                  <c:v>-200.72649999999999</c:v>
                </c:pt>
                <c:pt idx="84869">
                  <c:v>-200.72449999999998</c:v>
                </c:pt>
                <c:pt idx="84870">
                  <c:v>-200.72249999999997</c:v>
                </c:pt>
                <c:pt idx="84871">
                  <c:v>-200.72049999999999</c:v>
                </c:pt>
                <c:pt idx="84872">
                  <c:v>-200.71849999999998</c:v>
                </c:pt>
                <c:pt idx="84873">
                  <c:v>-200.71649999999997</c:v>
                </c:pt>
                <c:pt idx="84874">
                  <c:v>-200.71449999999999</c:v>
                </c:pt>
                <c:pt idx="84875">
                  <c:v>-200.71249999999998</c:v>
                </c:pt>
                <c:pt idx="84876">
                  <c:v>-200.71049999999997</c:v>
                </c:pt>
                <c:pt idx="84877">
                  <c:v>-200.70849999999999</c:v>
                </c:pt>
                <c:pt idx="84878">
                  <c:v>-200.70649999999998</c:v>
                </c:pt>
                <c:pt idx="84879">
                  <c:v>-200.70449999999997</c:v>
                </c:pt>
                <c:pt idx="84880">
                  <c:v>-200.70249999999999</c:v>
                </c:pt>
                <c:pt idx="84881">
                  <c:v>-200.70049999999998</c:v>
                </c:pt>
                <c:pt idx="84882">
                  <c:v>-200.69849999999997</c:v>
                </c:pt>
                <c:pt idx="84883">
                  <c:v>-200.69649999999999</c:v>
                </c:pt>
                <c:pt idx="84884">
                  <c:v>-200.69449999999998</c:v>
                </c:pt>
                <c:pt idx="84885">
                  <c:v>-200.69249999999997</c:v>
                </c:pt>
                <c:pt idx="84886">
                  <c:v>-200.69049999999999</c:v>
                </c:pt>
                <c:pt idx="84887">
                  <c:v>-200.68849999999998</c:v>
                </c:pt>
                <c:pt idx="84888">
                  <c:v>-200.68649999999997</c:v>
                </c:pt>
                <c:pt idx="84889">
                  <c:v>-200.68449999999999</c:v>
                </c:pt>
                <c:pt idx="84890">
                  <c:v>-200.68249999999998</c:v>
                </c:pt>
                <c:pt idx="84891">
                  <c:v>-200.68049999999997</c:v>
                </c:pt>
                <c:pt idx="84892">
                  <c:v>-200.67849999999999</c:v>
                </c:pt>
                <c:pt idx="84893">
                  <c:v>-200.67649999999998</c:v>
                </c:pt>
                <c:pt idx="84894">
                  <c:v>-200.67449999999997</c:v>
                </c:pt>
                <c:pt idx="84895">
                  <c:v>-200.67249999999999</c:v>
                </c:pt>
                <c:pt idx="84896">
                  <c:v>-200.67049999999998</c:v>
                </c:pt>
                <c:pt idx="84897">
                  <c:v>-200.66849999999997</c:v>
                </c:pt>
                <c:pt idx="84898">
                  <c:v>-200.66649999999998</c:v>
                </c:pt>
                <c:pt idx="84899">
                  <c:v>-200.66449999999998</c:v>
                </c:pt>
                <c:pt idx="84900">
                  <c:v>-200.66249999999997</c:v>
                </c:pt>
                <c:pt idx="84901">
                  <c:v>-200.66049999999998</c:v>
                </c:pt>
                <c:pt idx="84902">
                  <c:v>-200.65849999999998</c:v>
                </c:pt>
                <c:pt idx="84903">
                  <c:v>-200.65649999999997</c:v>
                </c:pt>
                <c:pt idx="84904">
                  <c:v>-200.65449999999998</c:v>
                </c:pt>
                <c:pt idx="84905">
                  <c:v>-200.65249999999997</c:v>
                </c:pt>
                <c:pt idx="84906">
                  <c:v>-200.65049999999997</c:v>
                </c:pt>
                <c:pt idx="84907">
                  <c:v>-200.64849999999998</c:v>
                </c:pt>
                <c:pt idx="84908">
                  <c:v>-200.64649999999997</c:v>
                </c:pt>
                <c:pt idx="84909">
                  <c:v>-200.64449999999997</c:v>
                </c:pt>
                <c:pt idx="84910">
                  <c:v>-200.64249999999998</c:v>
                </c:pt>
                <c:pt idx="84911">
                  <c:v>-200.64049999999997</c:v>
                </c:pt>
                <c:pt idx="84912">
                  <c:v>-200.63849999999996</c:v>
                </c:pt>
                <c:pt idx="84913">
                  <c:v>-200.63649999999998</c:v>
                </c:pt>
                <c:pt idx="84914">
                  <c:v>-200.63449999999997</c:v>
                </c:pt>
                <c:pt idx="84915">
                  <c:v>-200.63249999999996</c:v>
                </c:pt>
                <c:pt idx="84916">
                  <c:v>-200.63049999999998</c:v>
                </c:pt>
                <c:pt idx="84917">
                  <c:v>-200.62849999999997</c:v>
                </c:pt>
                <c:pt idx="84918">
                  <c:v>-200.62649999999996</c:v>
                </c:pt>
                <c:pt idx="84919">
                  <c:v>-200.62449999999998</c:v>
                </c:pt>
                <c:pt idx="84920">
                  <c:v>-200.62249999999997</c:v>
                </c:pt>
                <c:pt idx="84921">
                  <c:v>-200.62049999999996</c:v>
                </c:pt>
                <c:pt idx="84922">
                  <c:v>-200.61849999999998</c:v>
                </c:pt>
                <c:pt idx="84923">
                  <c:v>-200.61649999999997</c:v>
                </c:pt>
                <c:pt idx="84924">
                  <c:v>-200.61449999999996</c:v>
                </c:pt>
                <c:pt idx="84925">
                  <c:v>-200.61249999999998</c:v>
                </c:pt>
                <c:pt idx="84926">
                  <c:v>-200.61049999999997</c:v>
                </c:pt>
                <c:pt idx="84927">
                  <c:v>-200.60849999999996</c:v>
                </c:pt>
                <c:pt idx="84928">
                  <c:v>-200.60649999999998</c:v>
                </c:pt>
                <c:pt idx="84929">
                  <c:v>-200.60449999999997</c:v>
                </c:pt>
                <c:pt idx="84930">
                  <c:v>-200.60249999999996</c:v>
                </c:pt>
                <c:pt idx="84931">
                  <c:v>-200.60049999999998</c:v>
                </c:pt>
                <c:pt idx="84932">
                  <c:v>-200.59849999999997</c:v>
                </c:pt>
                <c:pt idx="84933">
                  <c:v>-200.59649999999996</c:v>
                </c:pt>
                <c:pt idx="84934">
                  <c:v>-200.59449999999998</c:v>
                </c:pt>
                <c:pt idx="84935">
                  <c:v>-200.59249999999997</c:v>
                </c:pt>
                <c:pt idx="84936">
                  <c:v>-200.59049999999996</c:v>
                </c:pt>
                <c:pt idx="84937">
                  <c:v>-200.58849999999998</c:v>
                </c:pt>
                <c:pt idx="84938">
                  <c:v>-200.58649999999997</c:v>
                </c:pt>
                <c:pt idx="84939">
                  <c:v>-200.58449999999999</c:v>
                </c:pt>
                <c:pt idx="84940">
                  <c:v>-200.58249999999998</c:v>
                </c:pt>
                <c:pt idx="84941">
                  <c:v>-200.58049999999997</c:v>
                </c:pt>
                <c:pt idx="84942">
                  <c:v>-200.57849999999999</c:v>
                </c:pt>
                <c:pt idx="84943">
                  <c:v>-200.57649999999998</c:v>
                </c:pt>
                <c:pt idx="84944">
                  <c:v>-200.57449999999997</c:v>
                </c:pt>
                <c:pt idx="84945">
                  <c:v>-200.57249999999999</c:v>
                </c:pt>
                <c:pt idx="84946">
                  <c:v>-200.57049999999998</c:v>
                </c:pt>
                <c:pt idx="84947">
                  <c:v>-200.56849999999997</c:v>
                </c:pt>
                <c:pt idx="84948">
                  <c:v>-200.56649999999999</c:v>
                </c:pt>
                <c:pt idx="84949">
                  <c:v>-200.56449999999998</c:v>
                </c:pt>
                <c:pt idx="84950">
                  <c:v>-200.56249999999997</c:v>
                </c:pt>
                <c:pt idx="84951">
                  <c:v>-200.56049999999999</c:v>
                </c:pt>
                <c:pt idx="84952">
                  <c:v>-200.55849999999998</c:v>
                </c:pt>
                <c:pt idx="84953">
                  <c:v>-200.55649999999997</c:v>
                </c:pt>
                <c:pt idx="84954">
                  <c:v>-200.55449999999999</c:v>
                </c:pt>
                <c:pt idx="84955">
                  <c:v>-200.55249999999998</c:v>
                </c:pt>
                <c:pt idx="84956">
                  <c:v>-200.55049999999997</c:v>
                </c:pt>
                <c:pt idx="84957">
                  <c:v>-200.54849999999999</c:v>
                </c:pt>
                <c:pt idx="84958">
                  <c:v>-200.54649999999998</c:v>
                </c:pt>
                <c:pt idx="84959">
                  <c:v>-200.54449999999997</c:v>
                </c:pt>
                <c:pt idx="84960">
                  <c:v>-200.54249999999999</c:v>
                </c:pt>
                <c:pt idx="84961">
                  <c:v>-200.54049999999998</c:v>
                </c:pt>
                <c:pt idx="84962">
                  <c:v>-200.53849999999997</c:v>
                </c:pt>
                <c:pt idx="84963">
                  <c:v>-200.53649999999999</c:v>
                </c:pt>
                <c:pt idx="84964">
                  <c:v>-200.53449999999998</c:v>
                </c:pt>
                <c:pt idx="84965">
                  <c:v>-200.53249999999997</c:v>
                </c:pt>
                <c:pt idx="84966">
                  <c:v>-200.53049999999999</c:v>
                </c:pt>
                <c:pt idx="84967">
                  <c:v>-200.52849999999998</c:v>
                </c:pt>
                <c:pt idx="84968">
                  <c:v>-200.52649999999997</c:v>
                </c:pt>
                <c:pt idx="84969">
                  <c:v>-200.52449999999999</c:v>
                </c:pt>
                <c:pt idx="84970">
                  <c:v>-200.52249999999998</c:v>
                </c:pt>
                <c:pt idx="84971">
                  <c:v>-200.52049999999997</c:v>
                </c:pt>
                <c:pt idx="84972">
                  <c:v>-200.51849999999999</c:v>
                </c:pt>
                <c:pt idx="84973">
                  <c:v>-200.51649999999998</c:v>
                </c:pt>
                <c:pt idx="84974">
                  <c:v>-200.51449999999997</c:v>
                </c:pt>
                <c:pt idx="84975">
                  <c:v>-200.51249999999999</c:v>
                </c:pt>
                <c:pt idx="84976">
                  <c:v>-200.51049999999998</c:v>
                </c:pt>
                <c:pt idx="84977">
                  <c:v>-200.50849999999997</c:v>
                </c:pt>
                <c:pt idx="84978">
                  <c:v>-200.50649999999999</c:v>
                </c:pt>
                <c:pt idx="84979">
                  <c:v>-200.50449999999998</c:v>
                </c:pt>
                <c:pt idx="84980">
                  <c:v>-200.50249999999997</c:v>
                </c:pt>
                <c:pt idx="84981">
                  <c:v>-200.50049999999999</c:v>
                </c:pt>
                <c:pt idx="84982">
                  <c:v>-200.49849999999998</c:v>
                </c:pt>
                <c:pt idx="84983">
                  <c:v>-200.49649999999997</c:v>
                </c:pt>
                <c:pt idx="84984">
                  <c:v>-200.49449999999999</c:v>
                </c:pt>
                <c:pt idx="84985">
                  <c:v>-200.49249999999998</c:v>
                </c:pt>
                <c:pt idx="84986">
                  <c:v>-200.49049999999997</c:v>
                </c:pt>
                <c:pt idx="84987">
                  <c:v>-200.48849999999999</c:v>
                </c:pt>
                <c:pt idx="84988">
                  <c:v>-200.48649999999998</c:v>
                </c:pt>
                <c:pt idx="84989">
                  <c:v>-200.48449999999997</c:v>
                </c:pt>
                <c:pt idx="84990">
                  <c:v>-200.48249999999999</c:v>
                </c:pt>
                <c:pt idx="84991">
                  <c:v>-200.48049999999998</c:v>
                </c:pt>
                <c:pt idx="84992">
                  <c:v>-200.47849999999997</c:v>
                </c:pt>
                <c:pt idx="84993">
                  <c:v>-200.47649999999999</c:v>
                </c:pt>
                <c:pt idx="84994">
                  <c:v>-200.47449999999998</c:v>
                </c:pt>
                <c:pt idx="84995">
                  <c:v>-200.47249999999997</c:v>
                </c:pt>
                <c:pt idx="84996">
                  <c:v>-200.47049999999999</c:v>
                </c:pt>
                <c:pt idx="84997">
                  <c:v>-200.46849999999998</c:v>
                </c:pt>
                <c:pt idx="84998">
                  <c:v>-200.46649999999997</c:v>
                </c:pt>
                <c:pt idx="84999">
                  <c:v>-200.46449999999999</c:v>
                </c:pt>
                <c:pt idx="85000">
                  <c:v>-200.46249999999998</c:v>
                </c:pt>
                <c:pt idx="85001">
                  <c:v>-200.46049999999997</c:v>
                </c:pt>
                <c:pt idx="85002">
                  <c:v>-200.45849999999999</c:v>
                </c:pt>
                <c:pt idx="85003">
                  <c:v>-200.45649999999998</c:v>
                </c:pt>
                <c:pt idx="85004">
                  <c:v>-200.45449999999997</c:v>
                </c:pt>
                <c:pt idx="85005">
                  <c:v>-200.45249999999999</c:v>
                </c:pt>
                <c:pt idx="85006">
                  <c:v>-200.45049999999998</c:v>
                </c:pt>
                <c:pt idx="85007">
                  <c:v>-200.44849999999997</c:v>
                </c:pt>
                <c:pt idx="85008">
                  <c:v>-200.44649999999999</c:v>
                </c:pt>
                <c:pt idx="85009">
                  <c:v>-200.44449999999998</c:v>
                </c:pt>
                <c:pt idx="85010">
                  <c:v>-200.44249999999997</c:v>
                </c:pt>
                <c:pt idx="85011">
                  <c:v>-200.44049999999999</c:v>
                </c:pt>
                <c:pt idx="85012">
                  <c:v>-200.43849999999998</c:v>
                </c:pt>
                <c:pt idx="85013">
                  <c:v>-200.43649999999997</c:v>
                </c:pt>
                <c:pt idx="85014">
                  <c:v>-200.43449999999999</c:v>
                </c:pt>
                <c:pt idx="85015">
                  <c:v>-200.43249999999998</c:v>
                </c:pt>
                <c:pt idx="85016">
                  <c:v>-200.43049999999997</c:v>
                </c:pt>
                <c:pt idx="85017">
                  <c:v>-200.42849999999999</c:v>
                </c:pt>
                <c:pt idx="85018">
                  <c:v>-200.42649999999998</c:v>
                </c:pt>
                <c:pt idx="85019">
                  <c:v>-200.42449999999997</c:v>
                </c:pt>
                <c:pt idx="85020">
                  <c:v>-200.42249999999999</c:v>
                </c:pt>
                <c:pt idx="85021">
                  <c:v>-200.42049999999998</c:v>
                </c:pt>
                <c:pt idx="85022">
                  <c:v>-200.41849999999997</c:v>
                </c:pt>
                <c:pt idx="85023">
                  <c:v>-200.41649999999998</c:v>
                </c:pt>
                <c:pt idx="85024">
                  <c:v>-200.41449999999998</c:v>
                </c:pt>
                <c:pt idx="85025">
                  <c:v>-200.41249999999997</c:v>
                </c:pt>
                <c:pt idx="85026">
                  <c:v>-200.41049999999998</c:v>
                </c:pt>
                <c:pt idx="85027">
                  <c:v>-200.40849999999998</c:v>
                </c:pt>
                <c:pt idx="85028">
                  <c:v>-200.40649999999997</c:v>
                </c:pt>
                <c:pt idx="85029">
                  <c:v>-200.40449999999998</c:v>
                </c:pt>
                <c:pt idx="85030">
                  <c:v>-200.40249999999997</c:v>
                </c:pt>
                <c:pt idx="85031">
                  <c:v>-200.40049999999997</c:v>
                </c:pt>
                <c:pt idx="85032">
                  <c:v>-200.39849999999998</c:v>
                </c:pt>
                <c:pt idx="85033">
                  <c:v>-200.39649999999997</c:v>
                </c:pt>
                <c:pt idx="85034">
                  <c:v>-200.39449999999997</c:v>
                </c:pt>
                <c:pt idx="85035">
                  <c:v>-200.39249999999998</c:v>
                </c:pt>
                <c:pt idx="85036">
                  <c:v>-200.39049999999997</c:v>
                </c:pt>
                <c:pt idx="85037">
                  <c:v>-200.38849999999996</c:v>
                </c:pt>
                <c:pt idx="85038">
                  <c:v>-200.38649999999998</c:v>
                </c:pt>
                <c:pt idx="85039">
                  <c:v>-200.38449999999997</c:v>
                </c:pt>
                <c:pt idx="85040">
                  <c:v>-200.38249999999996</c:v>
                </c:pt>
                <c:pt idx="85041">
                  <c:v>-200.38049999999998</c:v>
                </c:pt>
                <c:pt idx="85042">
                  <c:v>-200.37849999999997</c:v>
                </c:pt>
                <c:pt idx="85043">
                  <c:v>-200.37649999999996</c:v>
                </c:pt>
                <c:pt idx="85044">
                  <c:v>-200.37449999999998</c:v>
                </c:pt>
                <c:pt idx="85045">
                  <c:v>-200.37249999999997</c:v>
                </c:pt>
                <c:pt idx="85046">
                  <c:v>-200.37049999999996</c:v>
                </c:pt>
                <c:pt idx="85047">
                  <c:v>-200.36849999999998</c:v>
                </c:pt>
                <c:pt idx="85048">
                  <c:v>-200.36649999999997</c:v>
                </c:pt>
                <c:pt idx="85049">
                  <c:v>-200.36449999999996</c:v>
                </c:pt>
                <c:pt idx="85050">
                  <c:v>-200.36249999999998</c:v>
                </c:pt>
                <c:pt idx="85051">
                  <c:v>-200.36049999999997</c:v>
                </c:pt>
                <c:pt idx="85052">
                  <c:v>-200.35849999999996</c:v>
                </c:pt>
                <c:pt idx="85053">
                  <c:v>-200.35649999999998</c:v>
                </c:pt>
                <c:pt idx="85054">
                  <c:v>-200.35449999999997</c:v>
                </c:pt>
                <c:pt idx="85055">
                  <c:v>-200.35249999999996</c:v>
                </c:pt>
                <c:pt idx="85056">
                  <c:v>-200.35049999999998</c:v>
                </c:pt>
                <c:pt idx="85057">
                  <c:v>-200.34849999999997</c:v>
                </c:pt>
                <c:pt idx="85058">
                  <c:v>-200.34649999999996</c:v>
                </c:pt>
                <c:pt idx="85059">
                  <c:v>-200.34449999999998</c:v>
                </c:pt>
                <c:pt idx="85060">
                  <c:v>-200.34249999999997</c:v>
                </c:pt>
                <c:pt idx="85061">
                  <c:v>-200.34049999999996</c:v>
                </c:pt>
                <c:pt idx="85062">
                  <c:v>-200.33849999999998</c:v>
                </c:pt>
                <c:pt idx="85063">
                  <c:v>-200.33649999999997</c:v>
                </c:pt>
                <c:pt idx="85064">
                  <c:v>-200.33449999999999</c:v>
                </c:pt>
                <c:pt idx="85065">
                  <c:v>-200.33249999999998</c:v>
                </c:pt>
                <c:pt idx="85066">
                  <c:v>-200.33049999999997</c:v>
                </c:pt>
                <c:pt idx="85067">
                  <c:v>-200.32849999999999</c:v>
                </c:pt>
                <c:pt idx="85068">
                  <c:v>-200.32649999999998</c:v>
                </c:pt>
                <c:pt idx="85069">
                  <c:v>-200.32449999999997</c:v>
                </c:pt>
                <c:pt idx="85070">
                  <c:v>-200.32249999999999</c:v>
                </c:pt>
                <c:pt idx="85071">
                  <c:v>-200.32049999999998</c:v>
                </c:pt>
                <c:pt idx="85072">
                  <c:v>-200.31849999999997</c:v>
                </c:pt>
                <c:pt idx="85073">
                  <c:v>-200.31649999999999</c:v>
                </c:pt>
                <c:pt idx="85074">
                  <c:v>-200.31449999999998</c:v>
                </c:pt>
                <c:pt idx="85075">
                  <c:v>-200.31249999999997</c:v>
                </c:pt>
                <c:pt idx="85076">
                  <c:v>-200.31049999999999</c:v>
                </c:pt>
                <c:pt idx="85077">
                  <c:v>-200.30849999999998</c:v>
                </c:pt>
                <c:pt idx="85078">
                  <c:v>-200.30649999999997</c:v>
                </c:pt>
                <c:pt idx="85079">
                  <c:v>-200.30449999999999</c:v>
                </c:pt>
                <c:pt idx="85080">
                  <c:v>-200.30249999999998</c:v>
                </c:pt>
                <c:pt idx="85081">
                  <c:v>-200.30049999999997</c:v>
                </c:pt>
                <c:pt idx="85082">
                  <c:v>-200.29849999999999</c:v>
                </c:pt>
                <c:pt idx="85083">
                  <c:v>-200.29649999999998</c:v>
                </c:pt>
                <c:pt idx="85084">
                  <c:v>-200.29449999999997</c:v>
                </c:pt>
                <c:pt idx="85085">
                  <c:v>-200.29249999999999</c:v>
                </c:pt>
                <c:pt idx="85086">
                  <c:v>-200.29049999999998</c:v>
                </c:pt>
                <c:pt idx="85087">
                  <c:v>-200.28849999999997</c:v>
                </c:pt>
                <c:pt idx="85088">
                  <c:v>-200.28649999999999</c:v>
                </c:pt>
                <c:pt idx="85089">
                  <c:v>-200.28449999999998</c:v>
                </c:pt>
                <c:pt idx="85090">
                  <c:v>-200.28249999999997</c:v>
                </c:pt>
                <c:pt idx="85091">
                  <c:v>-200.28049999999999</c:v>
                </c:pt>
                <c:pt idx="85092">
                  <c:v>-200.27849999999998</c:v>
                </c:pt>
                <c:pt idx="85093">
                  <c:v>-200.27649999999997</c:v>
                </c:pt>
                <c:pt idx="85094">
                  <c:v>-200.27449999999999</c:v>
                </c:pt>
                <c:pt idx="85095">
                  <c:v>-200.27249999999998</c:v>
                </c:pt>
                <c:pt idx="85096">
                  <c:v>-200.27049999999997</c:v>
                </c:pt>
                <c:pt idx="85097">
                  <c:v>-200.26849999999999</c:v>
                </c:pt>
                <c:pt idx="85098">
                  <c:v>-200.26649999999998</c:v>
                </c:pt>
                <c:pt idx="85099">
                  <c:v>-200.26449999999997</c:v>
                </c:pt>
                <c:pt idx="85100">
                  <c:v>-200.26249999999999</c:v>
                </c:pt>
                <c:pt idx="85101">
                  <c:v>-200.26049999999998</c:v>
                </c:pt>
                <c:pt idx="85102">
                  <c:v>-200.25849999999997</c:v>
                </c:pt>
                <c:pt idx="85103">
                  <c:v>-200.25649999999999</c:v>
                </c:pt>
                <c:pt idx="85104">
                  <c:v>-200.25449999999998</c:v>
                </c:pt>
                <c:pt idx="85105">
                  <c:v>-200.25249999999997</c:v>
                </c:pt>
                <c:pt idx="85106">
                  <c:v>-200.25049999999999</c:v>
                </c:pt>
                <c:pt idx="85107">
                  <c:v>-200.24849999999998</c:v>
                </c:pt>
                <c:pt idx="85108">
                  <c:v>-200.24649999999997</c:v>
                </c:pt>
                <c:pt idx="85109">
                  <c:v>-200.24449999999999</c:v>
                </c:pt>
                <c:pt idx="85110">
                  <c:v>-200.24249999999998</c:v>
                </c:pt>
                <c:pt idx="85111">
                  <c:v>-200.24049999999997</c:v>
                </c:pt>
                <c:pt idx="85112">
                  <c:v>-200.23849999999999</c:v>
                </c:pt>
                <c:pt idx="85113">
                  <c:v>-200.23649999999998</c:v>
                </c:pt>
                <c:pt idx="85114">
                  <c:v>-200.23449999999997</c:v>
                </c:pt>
                <c:pt idx="85115">
                  <c:v>-200.23249999999999</c:v>
                </c:pt>
                <c:pt idx="85116">
                  <c:v>-200.23049999999998</c:v>
                </c:pt>
                <c:pt idx="85117">
                  <c:v>-200.22849999999997</c:v>
                </c:pt>
                <c:pt idx="85118">
                  <c:v>-200.22649999999999</c:v>
                </c:pt>
                <c:pt idx="85119">
                  <c:v>-200.22449999999998</c:v>
                </c:pt>
                <c:pt idx="85120">
                  <c:v>-200.22249999999997</c:v>
                </c:pt>
                <c:pt idx="85121">
                  <c:v>-200.22049999999999</c:v>
                </c:pt>
                <c:pt idx="85122">
                  <c:v>-200.21849999999998</c:v>
                </c:pt>
                <c:pt idx="85123">
                  <c:v>-200.21649999999997</c:v>
                </c:pt>
                <c:pt idx="85124">
                  <c:v>-200.21449999999999</c:v>
                </c:pt>
                <c:pt idx="85125">
                  <c:v>-200.21249999999998</c:v>
                </c:pt>
                <c:pt idx="85126">
                  <c:v>-200.21049999999997</c:v>
                </c:pt>
                <c:pt idx="85127">
                  <c:v>-200.20849999999999</c:v>
                </c:pt>
                <c:pt idx="85128">
                  <c:v>-200.20649999999998</c:v>
                </c:pt>
                <c:pt idx="85129">
                  <c:v>-200.20449999999997</c:v>
                </c:pt>
                <c:pt idx="85130">
                  <c:v>-200.20249999999999</c:v>
                </c:pt>
                <c:pt idx="85131">
                  <c:v>-200.20049999999998</c:v>
                </c:pt>
                <c:pt idx="85132">
                  <c:v>-200.19849999999997</c:v>
                </c:pt>
                <c:pt idx="85133">
                  <c:v>-200.19649999999999</c:v>
                </c:pt>
                <c:pt idx="85134">
                  <c:v>-200.19449999999998</c:v>
                </c:pt>
                <c:pt idx="85135">
                  <c:v>-200.19249999999997</c:v>
                </c:pt>
                <c:pt idx="85136">
                  <c:v>-200.19049999999999</c:v>
                </c:pt>
                <c:pt idx="85137">
                  <c:v>-200.18849999999998</c:v>
                </c:pt>
                <c:pt idx="85138">
                  <c:v>-200.18649999999997</c:v>
                </c:pt>
                <c:pt idx="85139">
                  <c:v>-200.18449999999999</c:v>
                </c:pt>
                <c:pt idx="85140">
                  <c:v>-200.18249999999998</c:v>
                </c:pt>
                <c:pt idx="85141">
                  <c:v>-200.18049999999997</c:v>
                </c:pt>
                <c:pt idx="85142">
                  <c:v>-200.17849999999999</c:v>
                </c:pt>
                <c:pt idx="85143">
                  <c:v>-200.17649999999998</c:v>
                </c:pt>
                <c:pt idx="85144">
                  <c:v>-200.17449999999997</c:v>
                </c:pt>
                <c:pt idx="85145">
                  <c:v>-200.17249999999999</c:v>
                </c:pt>
                <c:pt idx="85146">
                  <c:v>-200.17049999999998</c:v>
                </c:pt>
                <c:pt idx="85147">
                  <c:v>-200.16849999999997</c:v>
                </c:pt>
                <c:pt idx="85148">
                  <c:v>-200.16649999999998</c:v>
                </c:pt>
                <c:pt idx="85149">
                  <c:v>-200.16449999999998</c:v>
                </c:pt>
                <c:pt idx="85150">
                  <c:v>-200.16249999999997</c:v>
                </c:pt>
                <c:pt idx="85151">
                  <c:v>-200.16049999999998</c:v>
                </c:pt>
                <c:pt idx="85152">
                  <c:v>-200.15849999999998</c:v>
                </c:pt>
                <c:pt idx="85153">
                  <c:v>-200.15649999999997</c:v>
                </c:pt>
                <c:pt idx="85154">
                  <c:v>-200.15449999999998</c:v>
                </c:pt>
                <c:pt idx="85155">
                  <c:v>-200.15249999999997</c:v>
                </c:pt>
                <c:pt idx="85156">
                  <c:v>-200.15049999999997</c:v>
                </c:pt>
                <c:pt idx="85157">
                  <c:v>-200.14849999999998</c:v>
                </c:pt>
                <c:pt idx="85158">
                  <c:v>-200.14649999999997</c:v>
                </c:pt>
                <c:pt idx="85159">
                  <c:v>-200.14449999999997</c:v>
                </c:pt>
                <c:pt idx="85160">
                  <c:v>-200.14249999999998</c:v>
                </c:pt>
                <c:pt idx="85161">
                  <c:v>-200.14049999999997</c:v>
                </c:pt>
                <c:pt idx="85162">
                  <c:v>-200.13849999999996</c:v>
                </c:pt>
                <c:pt idx="85163">
                  <c:v>-200.13649999999998</c:v>
                </c:pt>
                <c:pt idx="85164">
                  <c:v>-200.13449999999997</c:v>
                </c:pt>
                <c:pt idx="85165">
                  <c:v>-200.13249999999996</c:v>
                </c:pt>
                <c:pt idx="85166">
                  <c:v>-200.13049999999998</c:v>
                </c:pt>
                <c:pt idx="85167">
                  <c:v>-200.12849999999997</c:v>
                </c:pt>
                <c:pt idx="85168">
                  <c:v>-200.12649999999996</c:v>
                </c:pt>
                <c:pt idx="85169">
                  <c:v>-200.12449999999998</c:v>
                </c:pt>
                <c:pt idx="85170">
                  <c:v>-200.12249999999997</c:v>
                </c:pt>
                <c:pt idx="85171">
                  <c:v>-200.12049999999996</c:v>
                </c:pt>
                <c:pt idx="85172">
                  <c:v>-200.11849999999998</c:v>
                </c:pt>
                <c:pt idx="85173">
                  <c:v>-200.11649999999997</c:v>
                </c:pt>
                <c:pt idx="85174">
                  <c:v>-200.11449999999996</c:v>
                </c:pt>
                <c:pt idx="85175">
                  <c:v>-200.11249999999998</c:v>
                </c:pt>
                <c:pt idx="85176">
                  <c:v>-200.11049999999997</c:v>
                </c:pt>
                <c:pt idx="85177">
                  <c:v>-200.10849999999996</c:v>
                </c:pt>
                <c:pt idx="85178">
                  <c:v>-200.10649999999998</c:v>
                </c:pt>
                <c:pt idx="85179">
                  <c:v>-200.10449999999997</c:v>
                </c:pt>
                <c:pt idx="85180">
                  <c:v>-200.10249999999996</c:v>
                </c:pt>
                <c:pt idx="85181">
                  <c:v>-200.10049999999998</c:v>
                </c:pt>
                <c:pt idx="85182">
                  <c:v>-200.09849999999997</c:v>
                </c:pt>
                <c:pt idx="85183">
                  <c:v>-200.09649999999996</c:v>
                </c:pt>
                <c:pt idx="85184">
                  <c:v>-200.09449999999998</c:v>
                </c:pt>
                <c:pt idx="85185">
                  <c:v>-200.09249999999997</c:v>
                </c:pt>
                <c:pt idx="85186">
                  <c:v>-200.09049999999996</c:v>
                </c:pt>
                <c:pt idx="85187">
                  <c:v>-200.08849999999998</c:v>
                </c:pt>
                <c:pt idx="85188">
                  <c:v>-200.08649999999997</c:v>
                </c:pt>
                <c:pt idx="85189">
                  <c:v>-200.08449999999999</c:v>
                </c:pt>
                <c:pt idx="85190">
                  <c:v>-200.08249999999998</c:v>
                </c:pt>
                <c:pt idx="85191">
                  <c:v>-200.08049999999997</c:v>
                </c:pt>
                <c:pt idx="85192">
                  <c:v>-200.07849999999999</c:v>
                </c:pt>
                <c:pt idx="85193">
                  <c:v>-200.07649999999998</c:v>
                </c:pt>
                <c:pt idx="85194">
                  <c:v>-200.07449999999997</c:v>
                </c:pt>
                <c:pt idx="85195">
                  <c:v>-200.07249999999999</c:v>
                </c:pt>
                <c:pt idx="85196">
                  <c:v>-200.07049999999998</c:v>
                </c:pt>
                <c:pt idx="85197">
                  <c:v>-200.06849999999997</c:v>
                </c:pt>
                <c:pt idx="85198">
                  <c:v>-200.06649999999999</c:v>
                </c:pt>
                <c:pt idx="85199">
                  <c:v>-200.06449999999998</c:v>
                </c:pt>
                <c:pt idx="85200">
                  <c:v>-200.06249999999997</c:v>
                </c:pt>
                <c:pt idx="85201">
                  <c:v>-200.06049999999999</c:v>
                </c:pt>
                <c:pt idx="85202">
                  <c:v>-200.05849999999998</c:v>
                </c:pt>
                <c:pt idx="85203">
                  <c:v>-200.05649999999997</c:v>
                </c:pt>
                <c:pt idx="85204">
                  <c:v>-200.05449999999999</c:v>
                </c:pt>
                <c:pt idx="85205">
                  <c:v>-200.05249999999998</c:v>
                </c:pt>
                <c:pt idx="85206">
                  <c:v>-200.05049999999997</c:v>
                </c:pt>
                <c:pt idx="85207">
                  <c:v>-200.04849999999999</c:v>
                </c:pt>
                <c:pt idx="85208">
                  <c:v>-200.04649999999998</c:v>
                </c:pt>
                <c:pt idx="85209">
                  <c:v>-200.04449999999997</c:v>
                </c:pt>
                <c:pt idx="85210">
                  <c:v>-200.04249999999999</c:v>
                </c:pt>
                <c:pt idx="85211">
                  <c:v>-200.04049999999998</c:v>
                </c:pt>
                <c:pt idx="85212">
                  <c:v>-200.03849999999997</c:v>
                </c:pt>
                <c:pt idx="85213">
                  <c:v>-200.03649999999999</c:v>
                </c:pt>
                <c:pt idx="85214">
                  <c:v>-200.03449999999998</c:v>
                </c:pt>
                <c:pt idx="85215">
                  <c:v>-200.03249999999997</c:v>
                </c:pt>
                <c:pt idx="85216">
                  <c:v>-200.03049999999999</c:v>
                </c:pt>
                <c:pt idx="85217">
                  <c:v>-200.02849999999998</c:v>
                </c:pt>
                <c:pt idx="85218">
                  <c:v>-200.02649999999997</c:v>
                </c:pt>
                <c:pt idx="85219">
                  <c:v>-200.02449999999999</c:v>
                </c:pt>
                <c:pt idx="85220">
                  <c:v>-200.02249999999998</c:v>
                </c:pt>
                <c:pt idx="85221">
                  <c:v>-200.02049999999997</c:v>
                </c:pt>
                <c:pt idx="85222">
                  <c:v>-200.01849999999999</c:v>
                </c:pt>
                <c:pt idx="85223">
                  <c:v>-200.01649999999998</c:v>
                </c:pt>
                <c:pt idx="85224">
                  <c:v>-200.01449999999997</c:v>
                </c:pt>
                <c:pt idx="85225">
                  <c:v>-200.01249999999999</c:v>
                </c:pt>
                <c:pt idx="85226">
                  <c:v>-200.01049999999998</c:v>
                </c:pt>
                <c:pt idx="85227">
                  <c:v>-200.00849999999997</c:v>
                </c:pt>
                <c:pt idx="85228">
                  <c:v>-200.00649999999999</c:v>
                </c:pt>
                <c:pt idx="85229">
                  <c:v>-200.00449999999998</c:v>
                </c:pt>
                <c:pt idx="85230">
                  <c:v>-200.00249999999997</c:v>
                </c:pt>
                <c:pt idx="85231">
                  <c:v>-200.00049999999999</c:v>
                </c:pt>
                <c:pt idx="85232">
                  <c:v>-199.99849999999998</c:v>
                </c:pt>
                <c:pt idx="85233">
                  <c:v>-199.99649999999997</c:v>
                </c:pt>
                <c:pt idx="85234">
                  <c:v>-199.99449999999999</c:v>
                </c:pt>
                <c:pt idx="85235">
                  <c:v>-199.99249999999998</c:v>
                </c:pt>
                <c:pt idx="85236">
                  <c:v>-199.99049999999997</c:v>
                </c:pt>
                <c:pt idx="85237">
                  <c:v>-199.98849999999999</c:v>
                </c:pt>
                <c:pt idx="85238">
                  <c:v>-199.98649999999998</c:v>
                </c:pt>
                <c:pt idx="85239">
                  <c:v>-199.98449999999997</c:v>
                </c:pt>
                <c:pt idx="85240">
                  <c:v>-199.98249999999999</c:v>
                </c:pt>
                <c:pt idx="85241">
                  <c:v>-199.98049999999998</c:v>
                </c:pt>
                <c:pt idx="85242">
                  <c:v>-199.97849999999997</c:v>
                </c:pt>
                <c:pt idx="85243">
                  <c:v>-199.97649999999999</c:v>
                </c:pt>
                <c:pt idx="85244">
                  <c:v>-199.97449999999998</c:v>
                </c:pt>
                <c:pt idx="85245">
                  <c:v>-199.97249999999997</c:v>
                </c:pt>
                <c:pt idx="85246">
                  <c:v>-199.97049999999999</c:v>
                </c:pt>
                <c:pt idx="85247">
                  <c:v>-199.96849999999998</c:v>
                </c:pt>
                <c:pt idx="85248">
                  <c:v>-199.96649999999997</c:v>
                </c:pt>
                <c:pt idx="85249">
                  <c:v>-199.96449999999999</c:v>
                </c:pt>
                <c:pt idx="85250">
                  <c:v>-199.96249999999998</c:v>
                </c:pt>
                <c:pt idx="85251">
                  <c:v>-199.96049999999997</c:v>
                </c:pt>
                <c:pt idx="85252">
                  <c:v>-199.95849999999999</c:v>
                </c:pt>
                <c:pt idx="85253">
                  <c:v>-199.95649999999998</c:v>
                </c:pt>
                <c:pt idx="85254">
                  <c:v>-199.95449999999997</c:v>
                </c:pt>
                <c:pt idx="85255">
                  <c:v>-199.95249999999999</c:v>
                </c:pt>
                <c:pt idx="85256">
                  <c:v>-199.95049999999998</c:v>
                </c:pt>
                <c:pt idx="85257">
                  <c:v>-199.94849999999997</c:v>
                </c:pt>
                <c:pt idx="85258">
                  <c:v>-199.94649999999999</c:v>
                </c:pt>
                <c:pt idx="85259">
                  <c:v>-199.94449999999998</c:v>
                </c:pt>
                <c:pt idx="85260">
                  <c:v>-199.94249999999997</c:v>
                </c:pt>
                <c:pt idx="85261">
                  <c:v>-199.94049999999999</c:v>
                </c:pt>
                <c:pt idx="85262">
                  <c:v>-199.93849999999998</c:v>
                </c:pt>
                <c:pt idx="85263">
                  <c:v>-199.93649999999997</c:v>
                </c:pt>
                <c:pt idx="85264">
                  <c:v>-199.93449999999999</c:v>
                </c:pt>
                <c:pt idx="85265">
                  <c:v>-199.93249999999998</c:v>
                </c:pt>
                <c:pt idx="85266">
                  <c:v>-199.93049999999997</c:v>
                </c:pt>
                <c:pt idx="85267">
                  <c:v>-199.92849999999999</c:v>
                </c:pt>
                <c:pt idx="85268">
                  <c:v>-199.92649999999998</c:v>
                </c:pt>
                <c:pt idx="85269">
                  <c:v>-199.92449999999997</c:v>
                </c:pt>
                <c:pt idx="85270">
                  <c:v>-199.92249999999999</c:v>
                </c:pt>
                <c:pt idx="85271">
                  <c:v>-199.92049999999998</c:v>
                </c:pt>
                <c:pt idx="85272">
                  <c:v>-199.91849999999997</c:v>
                </c:pt>
                <c:pt idx="85273">
                  <c:v>-199.91649999999998</c:v>
                </c:pt>
                <c:pt idx="85274">
                  <c:v>-199.91449999999998</c:v>
                </c:pt>
                <c:pt idx="85275">
                  <c:v>-199.91249999999997</c:v>
                </c:pt>
                <c:pt idx="85276">
                  <c:v>-199.91049999999998</c:v>
                </c:pt>
                <c:pt idx="85277">
                  <c:v>-199.90849999999998</c:v>
                </c:pt>
                <c:pt idx="85278">
                  <c:v>-199.90649999999997</c:v>
                </c:pt>
                <c:pt idx="85279">
                  <c:v>-199.90449999999998</c:v>
                </c:pt>
                <c:pt idx="85280">
                  <c:v>-199.90249999999997</c:v>
                </c:pt>
                <c:pt idx="85281">
                  <c:v>-199.90049999999997</c:v>
                </c:pt>
                <c:pt idx="85282">
                  <c:v>-199.89849999999998</c:v>
                </c:pt>
                <c:pt idx="85283">
                  <c:v>-199.89649999999997</c:v>
                </c:pt>
                <c:pt idx="85284">
                  <c:v>-199.89449999999997</c:v>
                </c:pt>
                <c:pt idx="85285">
                  <c:v>-199.89249999999998</c:v>
                </c:pt>
                <c:pt idx="85286">
                  <c:v>-199.89049999999997</c:v>
                </c:pt>
                <c:pt idx="85287">
                  <c:v>-199.88849999999996</c:v>
                </c:pt>
                <c:pt idx="85288">
                  <c:v>-199.88649999999998</c:v>
                </c:pt>
                <c:pt idx="85289">
                  <c:v>-199.88449999999997</c:v>
                </c:pt>
                <c:pt idx="85290">
                  <c:v>-199.88249999999996</c:v>
                </c:pt>
                <c:pt idx="85291">
                  <c:v>-199.88049999999998</c:v>
                </c:pt>
                <c:pt idx="85292">
                  <c:v>-199.87849999999997</c:v>
                </c:pt>
                <c:pt idx="85293">
                  <c:v>-199.87649999999996</c:v>
                </c:pt>
                <c:pt idx="85294">
                  <c:v>-199.87449999999998</c:v>
                </c:pt>
                <c:pt idx="85295">
                  <c:v>-199.87249999999997</c:v>
                </c:pt>
                <c:pt idx="85296">
                  <c:v>-199.87049999999996</c:v>
                </c:pt>
                <c:pt idx="85297">
                  <c:v>-199.86849999999998</c:v>
                </c:pt>
                <c:pt idx="85298">
                  <c:v>-199.86649999999997</c:v>
                </c:pt>
                <c:pt idx="85299">
                  <c:v>-199.86449999999996</c:v>
                </c:pt>
                <c:pt idx="85300">
                  <c:v>-199.86249999999998</c:v>
                </c:pt>
                <c:pt idx="85301">
                  <c:v>-199.86049999999997</c:v>
                </c:pt>
                <c:pt idx="85302">
                  <c:v>-199.85849999999996</c:v>
                </c:pt>
                <c:pt idx="85303">
                  <c:v>-199.85649999999998</c:v>
                </c:pt>
                <c:pt idx="85304">
                  <c:v>-199.85449999999997</c:v>
                </c:pt>
                <c:pt idx="85305">
                  <c:v>-199.85249999999996</c:v>
                </c:pt>
                <c:pt idx="85306">
                  <c:v>-199.85049999999998</c:v>
                </c:pt>
                <c:pt idx="85307">
                  <c:v>-199.84849999999997</c:v>
                </c:pt>
                <c:pt idx="85308">
                  <c:v>-199.84649999999996</c:v>
                </c:pt>
                <c:pt idx="85309">
                  <c:v>-199.84449999999998</c:v>
                </c:pt>
                <c:pt idx="85310">
                  <c:v>-199.84249999999997</c:v>
                </c:pt>
                <c:pt idx="85311">
                  <c:v>-199.84049999999996</c:v>
                </c:pt>
                <c:pt idx="85312">
                  <c:v>-199.83849999999998</c:v>
                </c:pt>
                <c:pt idx="85313">
                  <c:v>-199.83649999999997</c:v>
                </c:pt>
                <c:pt idx="85314">
                  <c:v>-199.83449999999999</c:v>
                </c:pt>
                <c:pt idx="85315">
                  <c:v>-199.83249999999998</c:v>
                </c:pt>
                <c:pt idx="85316">
                  <c:v>-199.83049999999997</c:v>
                </c:pt>
                <c:pt idx="85317">
                  <c:v>-199.82849999999999</c:v>
                </c:pt>
                <c:pt idx="85318">
                  <c:v>-199.82649999999998</c:v>
                </c:pt>
                <c:pt idx="85319">
                  <c:v>-199.82449999999997</c:v>
                </c:pt>
                <c:pt idx="85320">
                  <c:v>-199.82249999999999</c:v>
                </c:pt>
                <c:pt idx="85321">
                  <c:v>-199.82049999999998</c:v>
                </c:pt>
                <c:pt idx="85322">
                  <c:v>-199.81849999999997</c:v>
                </c:pt>
                <c:pt idx="85323">
                  <c:v>-199.81649999999999</c:v>
                </c:pt>
                <c:pt idx="85324">
                  <c:v>-199.81449999999998</c:v>
                </c:pt>
                <c:pt idx="85325">
                  <c:v>-199.81249999999997</c:v>
                </c:pt>
                <c:pt idx="85326">
                  <c:v>-199.81049999999999</c:v>
                </c:pt>
                <c:pt idx="85327">
                  <c:v>-199.80849999999998</c:v>
                </c:pt>
                <c:pt idx="85328">
                  <c:v>-199.80649999999997</c:v>
                </c:pt>
                <c:pt idx="85329">
                  <c:v>-199.80449999999999</c:v>
                </c:pt>
                <c:pt idx="85330">
                  <c:v>-199.80249999999998</c:v>
                </c:pt>
                <c:pt idx="85331">
                  <c:v>-199.80049999999997</c:v>
                </c:pt>
                <c:pt idx="85332">
                  <c:v>-199.79849999999999</c:v>
                </c:pt>
                <c:pt idx="85333">
                  <c:v>-199.79649999999998</c:v>
                </c:pt>
                <c:pt idx="85334">
                  <c:v>-199.79449999999997</c:v>
                </c:pt>
                <c:pt idx="85335">
                  <c:v>-199.79249999999999</c:v>
                </c:pt>
                <c:pt idx="85336">
                  <c:v>-199.79049999999998</c:v>
                </c:pt>
                <c:pt idx="85337">
                  <c:v>-199.78849999999997</c:v>
                </c:pt>
                <c:pt idx="85338">
                  <c:v>-199.78649999999999</c:v>
                </c:pt>
                <c:pt idx="85339">
                  <c:v>-199.78449999999998</c:v>
                </c:pt>
                <c:pt idx="85340">
                  <c:v>-199.78249999999997</c:v>
                </c:pt>
                <c:pt idx="85341">
                  <c:v>-199.78049999999999</c:v>
                </c:pt>
                <c:pt idx="85342">
                  <c:v>-199.77849999999998</c:v>
                </c:pt>
                <c:pt idx="85343">
                  <c:v>-199.77649999999997</c:v>
                </c:pt>
                <c:pt idx="85344">
                  <c:v>-199.77449999999999</c:v>
                </c:pt>
                <c:pt idx="85345">
                  <c:v>-199.77249999999998</c:v>
                </c:pt>
                <c:pt idx="85346">
                  <c:v>-199.77049999999997</c:v>
                </c:pt>
                <c:pt idx="85347">
                  <c:v>-199.76849999999999</c:v>
                </c:pt>
                <c:pt idx="85348">
                  <c:v>-199.76649999999998</c:v>
                </c:pt>
                <c:pt idx="85349">
                  <c:v>-199.76449999999997</c:v>
                </c:pt>
                <c:pt idx="85350">
                  <c:v>-199.76249999999999</c:v>
                </c:pt>
                <c:pt idx="85351">
                  <c:v>-199.76049999999998</c:v>
                </c:pt>
                <c:pt idx="85352">
                  <c:v>-199.75849999999997</c:v>
                </c:pt>
                <c:pt idx="85353">
                  <c:v>-199.75649999999999</c:v>
                </c:pt>
                <c:pt idx="85354">
                  <c:v>-199.75449999999998</c:v>
                </c:pt>
                <c:pt idx="85355">
                  <c:v>-199.75249999999997</c:v>
                </c:pt>
                <c:pt idx="85356">
                  <c:v>-199.75049999999999</c:v>
                </c:pt>
                <c:pt idx="85357">
                  <c:v>-199.74849999999998</c:v>
                </c:pt>
                <c:pt idx="85358">
                  <c:v>-199.74649999999997</c:v>
                </c:pt>
                <c:pt idx="85359">
                  <c:v>-199.74449999999999</c:v>
                </c:pt>
                <c:pt idx="85360">
                  <c:v>-199.74249999999998</c:v>
                </c:pt>
                <c:pt idx="85361">
                  <c:v>-199.74049999999997</c:v>
                </c:pt>
                <c:pt idx="85362">
                  <c:v>-199.73849999999999</c:v>
                </c:pt>
                <c:pt idx="85363">
                  <c:v>-199.73649999999998</c:v>
                </c:pt>
                <c:pt idx="85364">
                  <c:v>-199.73449999999997</c:v>
                </c:pt>
                <c:pt idx="85365">
                  <c:v>-199.73249999999999</c:v>
                </c:pt>
                <c:pt idx="85366">
                  <c:v>-199.73049999999998</c:v>
                </c:pt>
                <c:pt idx="85367">
                  <c:v>-199.72849999999997</c:v>
                </c:pt>
                <c:pt idx="85368">
                  <c:v>-199.72649999999999</c:v>
                </c:pt>
                <c:pt idx="85369">
                  <c:v>-199.72449999999998</c:v>
                </c:pt>
                <c:pt idx="85370">
                  <c:v>-199.72249999999997</c:v>
                </c:pt>
                <c:pt idx="85371">
                  <c:v>-199.72049999999999</c:v>
                </c:pt>
                <c:pt idx="85372">
                  <c:v>-199.71849999999998</c:v>
                </c:pt>
                <c:pt idx="85373">
                  <c:v>-199.71649999999997</c:v>
                </c:pt>
                <c:pt idx="85374">
                  <c:v>-199.71449999999999</c:v>
                </c:pt>
                <c:pt idx="85375">
                  <c:v>-199.71249999999998</c:v>
                </c:pt>
                <c:pt idx="85376">
                  <c:v>-199.71049999999997</c:v>
                </c:pt>
                <c:pt idx="85377">
                  <c:v>-199.70849999999999</c:v>
                </c:pt>
                <c:pt idx="85378">
                  <c:v>-199.70649999999998</c:v>
                </c:pt>
                <c:pt idx="85379">
                  <c:v>-199.70449999999997</c:v>
                </c:pt>
                <c:pt idx="85380">
                  <c:v>-199.70249999999999</c:v>
                </c:pt>
                <c:pt idx="85381">
                  <c:v>-199.70049999999998</c:v>
                </c:pt>
                <c:pt idx="85382">
                  <c:v>-199.69849999999997</c:v>
                </c:pt>
                <c:pt idx="85383">
                  <c:v>-199.69649999999999</c:v>
                </c:pt>
                <c:pt idx="85384">
                  <c:v>-199.69449999999998</c:v>
                </c:pt>
                <c:pt idx="85385">
                  <c:v>-199.69249999999997</c:v>
                </c:pt>
                <c:pt idx="85386">
                  <c:v>-199.69049999999999</c:v>
                </c:pt>
                <c:pt idx="85387">
                  <c:v>-199.68849999999998</c:v>
                </c:pt>
                <c:pt idx="85388">
                  <c:v>-199.68649999999997</c:v>
                </c:pt>
                <c:pt idx="85389">
                  <c:v>-199.68449999999999</c:v>
                </c:pt>
                <c:pt idx="85390">
                  <c:v>-199.68249999999998</c:v>
                </c:pt>
                <c:pt idx="85391">
                  <c:v>-199.68049999999997</c:v>
                </c:pt>
                <c:pt idx="85392">
                  <c:v>-199.67849999999999</c:v>
                </c:pt>
                <c:pt idx="85393">
                  <c:v>-199.67649999999998</c:v>
                </c:pt>
                <c:pt idx="85394">
                  <c:v>-199.67449999999997</c:v>
                </c:pt>
                <c:pt idx="85395">
                  <c:v>-199.67249999999999</c:v>
                </c:pt>
                <c:pt idx="85396">
                  <c:v>-199.67049999999998</c:v>
                </c:pt>
                <c:pt idx="85397">
                  <c:v>-199.66849999999997</c:v>
                </c:pt>
                <c:pt idx="85398">
                  <c:v>-199.66649999999998</c:v>
                </c:pt>
                <c:pt idx="85399">
                  <c:v>-199.66449999999998</c:v>
                </c:pt>
                <c:pt idx="85400">
                  <c:v>-199.66249999999997</c:v>
                </c:pt>
                <c:pt idx="85401">
                  <c:v>-199.66049999999998</c:v>
                </c:pt>
                <c:pt idx="85402">
                  <c:v>-199.65849999999998</c:v>
                </c:pt>
                <c:pt idx="85403">
                  <c:v>-199.65649999999997</c:v>
                </c:pt>
                <c:pt idx="85404">
                  <c:v>-199.65449999999998</c:v>
                </c:pt>
                <c:pt idx="85405">
                  <c:v>-199.65249999999997</c:v>
                </c:pt>
                <c:pt idx="85406">
                  <c:v>-199.65049999999997</c:v>
                </c:pt>
                <c:pt idx="85407">
                  <c:v>-199.64849999999998</c:v>
                </c:pt>
                <c:pt idx="85408">
                  <c:v>-199.64649999999997</c:v>
                </c:pt>
                <c:pt idx="85409">
                  <c:v>-199.64449999999997</c:v>
                </c:pt>
                <c:pt idx="85410">
                  <c:v>-199.64249999999998</c:v>
                </c:pt>
                <c:pt idx="85411">
                  <c:v>-199.64049999999997</c:v>
                </c:pt>
                <c:pt idx="85412">
                  <c:v>-199.63849999999996</c:v>
                </c:pt>
                <c:pt idx="85413">
                  <c:v>-199.63649999999998</c:v>
                </c:pt>
                <c:pt idx="85414">
                  <c:v>-199.63449999999997</c:v>
                </c:pt>
                <c:pt idx="85415">
                  <c:v>-199.63249999999996</c:v>
                </c:pt>
                <c:pt idx="85416">
                  <c:v>-199.63049999999998</c:v>
                </c:pt>
                <c:pt idx="85417">
                  <c:v>-199.62849999999997</c:v>
                </c:pt>
                <c:pt idx="85418">
                  <c:v>-199.62649999999996</c:v>
                </c:pt>
                <c:pt idx="85419">
                  <c:v>-199.62449999999998</c:v>
                </c:pt>
                <c:pt idx="85420">
                  <c:v>-199.62249999999997</c:v>
                </c:pt>
                <c:pt idx="85421">
                  <c:v>-199.62049999999996</c:v>
                </c:pt>
                <c:pt idx="85422">
                  <c:v>-199.61849999999998</c:v>
                </c:pt>
                <c:pt idx="85423">
                  <c:v>-199.61649999999997</c:v>
                </c:pt>
                <c:pt idx="85424">
                  <c:v>-199.61449999999996</c:v>
                </c:pt>
                <c:pt idx="85425">
                  <c:v>-199.61249999999998</c:v>
                </c:pt>
                <c:pt idx="85426">
                  <c:v>-199.61049999999997</c:v>
                </c:pt>
                <c:pt idx="85427">
                  <c:v>-199.60849999999996</c:v>
                </c:pt>
                <c:pt idx="85428">
                  <c:v>-199.60649999999998</c:v>
                </c:pt>
                <c:pt idx="85429">
                  <c:v>-199.60449999999997</c:v>
                </c:pt>
                <c:pt idx="85430">
                  <c:v>-199.60249999999996</c:v>
                </c:pt>
                <c:pt idx="85431">
                  <c:v>-199.60049999999998</c:v>
                </c:pt>
                <c:pt idx="85432">
                  <c:v>-199.59849999999997</c:v>
                </c:pt>
                <c:pt idx="85433">
                  <c:v>-199.59649999999996</c:v>
                </c:pt>
                <c:pt idx="85434">
                  <c:v>-199.59449999999998</c:v>
                </c:pt>
                <c:pt idx="85435">
                  <c:v>-199.59249999999997</c:v>
                </c:pt>
                <c:pt idx="85436">
                  <c:v>-199.59049999999996</c:v>
                </c:pt>
                <c:pt idx="85437">
                  <c:v>-199.58849999999998</c:v>
                </c:pt>
                <c:pt idx="85438">
                  <c:v>-199.58649999999997</c:v>
                </c:pt>
                <c:pt idx="85439">
                  <c:v>-199.58449999999999</c:v>
                </c:pt>
                <c:pt idx="85440">
                  <c:v>-199.58249999999998</c:v>
                </c:pt>
                <c:pt idx="85441">
                  <c:v>-199.58049999999997</c:v>
                </c:pt>
                <c:pt idx="85442">
                  <c:v>-199.57849999999999</c:v>
                </c:pt>
                <c:pt idx="85443">
                  <c:v>-199.57649999999998</c:v>
                </c:pt>
                <c:pt idx="85444">
                  <c:v>-199.57449999999997</c:v>
                </c:pt>
                <c:pt idx="85445">
                  <c:v>-199.57249999999999</c:v>
                </c:pt>
                <c:pt idx="85446">
                  <c:v>-199.57049999999998</c:v>
                </c:pt>
                <c:pt idx="85447">
                  <c:v>-199.56849999999997</c:v>
                </c:pt>
                <c:pt idx="85448">
                  <c:v>-199.56649999999999</c:v>
                </c:pt>
                <c:pt idx="85449">
                  <c:v>-199.56449999999998</c:v>
                </c:pt>
                <c:pt idx="85450">
                  <c:v>-199.56249999999997</c:v>
                </c:pt>
                <c:pt idx="85451">
                  <c:v>-199.56049999999999</c:v>
                </c:pt>
                <c:pt idx="85452">
                  <c:v>-199.55849999999998</c:v>
                </c:pt>
                <c:pt idx="85453">
                  <c:v>-199.55649999999997</c:v>
                </c:pt>
                <c:pt idx="85454">
                  <c:v>-199.55449999999999</c:v>
                </c:pt>
                <c:pt idx="85455">
                  <c:v>-199.55249999999998</c:v>
                </c:pt>
                <c:pt idx="85456">
                  <c:v>-199.55049999999997</c:v>
                </c:pt>
                <c:pt idx="85457">
                  <c:v>-199.54849999999999</c:v>
                </c:pt>
                <c:pt idx="85458">
                  <c:v>-199.54649999999998</c:v>
                </c:pt>
                <c:pt idx="85459">
                  <c:v>-199.54449999999997</c:v>
                </c:pt>
                <c:pt idx="85460">
                  <c:v>-199.54249999999999</c:v>
                </c:pt>
                <c:pt idx="85461">
                  <c:v>-199.54049999999998</c:v>
                </c:pt>
                <c:pt idx="85462">
                  <c:v>-199.53849999999997</c:v>
                </c:pt>
                <c:pt idx="85463">
                  <c:v>-199.53649999999999</c:v>
                </c:pt>
                <c:pt idx="85464">
                  <c:v>-199.53449999999998</c:v>
                </c:pt>
                <c:pt idx="85465">
                  <c:v>-199.53249999999997</c:v>
                </c:pt>
                <c:pt idx="85466">
                  <c:v>-199.53049999999999</c:v>
                </c:pt>
                <c:pt idx="85467">
                  <c:v>-199.52849999999998</c:v>
                </c:pt>
                <c:pt idx="85468">
                  <c:v>-199.52649999999997</c:v>
                </c:pt>
                <c:pt idx="85469">
                  <c:v>-199.52449999999999</c:v>
                </c:pt>
                <c:pt idx="85470">
                  <c:v>-199.52249999999998</c:v>
                </c:pt>
                <c:pt idx="85471">
                  <c:v>-199.52049999999997</c:v>
                </c:pt>
                <c:pt idx="85472">
                  <c:v>-199.51849999999999</c:v>
                </c:pt>
                <c:pt idx="85473">
                  <c:v>-199.51649999999998</c:v>
                </c:pt>
                <c:pt idx="85474">
                  <c:v>-199.51449999999997</c:v>
                </c:pt>
                <c:pt idx="85475">
                  <c:v>-199.51249999999999</c:v>
                </c:pt>
                <c:pt idx="85476">
                  <c:v>-199.51049999999998</c:v>
                </c:pt>
                <c:pt idx="85477">
                  <c:v>-199.50849999999997</c:v>
                </c:pt>
                <c:pt idx="85478">
                  <c:v>-199.50649999999999</c:v>
                </c:pt>
                <c:pt idx="85479">
                  <c:v>-199.50449999999998</c:v>
                </c:pt>
                <c:pt idx="85480">
                  <c:v>-199.50249999999997</c:v>
                </c:pt>
                <c:pt idx="85481">
                  <c:v>-199.50049999999999</c:v>
                </c:pt>
                <c:pt idx="85482">
                  <c:v>-199.49849999999998</c:v>
                </c:pt>
                <c:pt idx="85483">
                  <c:v>-199.49649999999997</c:v>
                </c:pt>
                <c:pt idx="85484">
                  <c:v>-199.49449999999999</c:v>
                </c:pt>
                <c:pt idx="85485">
                  <c:v>-199.49249999999998</c:v>
                </c:pt>
                <c:pt idx="85486">
                  <c:v>-199.49049999999997</c:v>
                </c:pt>
                <c:pt idx="85487">
                  <c:v>-199.48849999999999</c:v>
                </c:pt>
                <c:pt idx="85488">
                  <c:v>-199.48649999999998</c:v>
                </c:pt>
                <c:pt idx="85489">
                  <c:v>-199.48449999999997</c:v>
                </c:pt>
                <c:pt idx="85490">
                  <c:v>-199.48249999999999</c:v>
                </c:pt>
                <c:pt idx="85491">
                  <c:v>-199.48049999999998</c:v>
                </c:pt>
                <c:pt idx="85492">
                  <c:v>-199.47849999999997</c:v>
                </c:pt>
                <c:pt idx="85493">
                  <c:v>-199.47649999999999</c:v>
                </c:pt>
                <c:pt idx="85494">
                  <c:v>-199.47449999999998</c:v>
                </c:pt>
                <c:pt idx="85495">
                  <c:v>-199.47249999999997</c:v>
                </c:pt>
                <c:pt idx="85496">
                  <c:v>-199.47049999999999</c:v>
                </c:pt>
                <c:pt idx="85497">
                  <c:v>-199.46849999999998</c:v>
                </c:pt>
                <c:pt idx="85498">
                  <c:v>-199.46649999999997</c:v>
                </c:pt>
                <c:pt idx="85499">
                  <c:v>-199.46449999999999</c:v>
                </c:pt>
                <c:pt idx="85500">
                  <c:v>-199.46249999999998</c:v>
                </c:pt>
                <c:pt idx="85501">
                  <c:v>-199.46049999999997</c:v>
                </c:pt>
                <c:pt idx="85502">
                  <c:v>-199.45849999999999</c:v>
                </c:pt>
                <c:pt idx="85503">
                  <c:v>-199.45649999999998</c:v>
                </c:pt>
                <c:pt idx="85504">
                  <c:v>-199.45449999999997</c:v>
                </c:pt>
                <c:pt idx="85505">
                  <c:v>-199.45249999999999</c:v>
                </c:pt>
                <c:pt idx="85506">
                  <c:v>-199.45049999999998</c:v>
                </c:pt>
                <c:pt idx="85507">
                  <c:v>-199.44849999999997</c:v>
                </c:pt>
                <c:pt idx="85508">
                  <c:v>-199.44649999999999</c:v>
                </c:pt>
                <c:pt idx="85509">
                  <c:v>-199.44449999999998</c:v>
                </c:pt>
                <c:pt idx="85510">
                  <c:v>-199.44249999999997</c:v>
                </c:pt>
                <c:pt idx="85511">
                  <c:v>-199.44049999999999</c:v>
                </c:pt>
                <c:pt idx="85512">
                  <c:v>-199.43849999999998</c:v>
                </c:pt>
                <c:pt idx="85513">
                  <c:v>-199.43649999999997</c:v>
                </c:pt>
                <c:pt idx="85514">
                  <c:v>-199.43449999999999</c:v>
                </c:pt>
                <c:pt idx="85515">
                  <c:v>-199.43249999999998</c:v>
                </c:pt>
                <c:pt idx="85516">
                  <c:v>-199.43049999999997</c:v>
                </c:pt>
                <c:pt idx="85517">
                  <c:v>-199.42849999999999</c:v>
                </c:pt>
                <c:pt idx="85518">
                  <c:v>-199.42649999999998</c:v>
                </c:pt>
                <c:pt idx="85519">
                  <c:v>-199.42449999999997</c:v>
                </c:pt>
                <c:pt idx="85520">
                  <c:v>-199.42249999999999</c:v>
                </c:pt>
                <c:pt idx="85521">
                  <c:v>-199.42049999999998</c:v>
                </c:pt>
                <c:pt idx="85522">
                  <c:v>-199.41849999999997</c:v>
                </c:pt>
                <c:pt idx="85523">
                  <c:v>-199.41649999999998</c:v>
                </c:pt>
                <c:pt idx="85524">
                  <c:v>-199.41449999999998</c:v>
                </c:pt>
                <c:pt idx="85525">
                  <c:v>-199.41249999999997</c:v>
                </c:pt>
                <c:pt idx="85526">
                  <c:v>-199.41049999999998</c:v>
                </c:pt>
                <c:pt idx="85527">
                  <c:v>-199.40849999999998</c:v>
                </c:pt>
                <c:pt idx="85528">
                  <c:v>-199.40649999999997</c:v>
                </c:pt>
                <c:pt idx="85529">
                  <c:v>-199.40449999999998</c:v>
                </c:pt>
                <c:pt idx="85530">
                  <c:v>-199.40249999999997</c:v>
                </c:pt>
                <c:pt idx="85531">
                  <c:v>-199.40049999999997</c:v>
                </c:pt>
                <c:pt idx="85532">
                  <c:v>-199.39849999999998</c:v>
                </c:pt>
                <c:pt idx="85533">
                  <c:v>-199.39649999999997</c:v>
                </c:pt>
                <c:pt idx="85534">
                  <c:v>-199.39449999999997</c:v>
                </c:pt>
                <c:pt idx="85535">
                  <c:v>-199.39249999999998</c:v>
                </c:pt>
                <c:pt idx="85536">
                  <c:v>-199.39049999999997</c:v>
                </c:pt>
                <c:pt idx="85537">
                  <c:v>-199.38849999999996</c:v>
                </c:pt>
                <c:pt idx="85538">
                  <c:v>-199.38649999999998</c:v>
                </c:pt>
                <c:pt idx="85539">
                  <c:v>-199.38449999999997</c:v>
                </c:pt>
                <c:pt idx="85540">
                  <c:v>-199.38249999999996</c:v>
                </c:pt>
                <c:pt idx="85541">
                  <c:v>-199.38049999999998</c:v>
                </c:pt>
                <c:pt idx="85542">
                  <c:v>-199.37849999999997</c:v>
                </c:pt>
                <c:pt idx="85543">
                  <c:v>-199.37649999999996</c:v>
                </c:pt>
                <c:pt idx="85544">
                  <c:v>-199.37449999999998</c:v>
                </c:pt>
                <c:pt idx="85545">
                  <c:v>-199.37249999999997</c:v>
                </c:pt>
                <c:pt idx="85546">
                  <c:v>-199.37049999999996</c:v>
                </c:pt>
                <c:pt idx="85547">
                  <c:v>-199.36849999999998</c:v>
                </c:pt>
                <c:pt idx="85548">
                  <c:v>-199.36649999999997</c:v>
                </c:pt>
                <c:pt idx="85549">
                  <c:v>-199.36449999999996</c:v>
                </c:pt>
                <c:pt idx="85550">
                  <c:v>-199.36249999999998</c:v>
                </c:pt>
                <c:pt idx="85551">
                  <c:v>-199.36049999999997</c:v>
                </c:pt>
                <c:pt idx="85552">
                  <c:v>-199.35849999999996</c:v>
                </c:pt>
                <c:pt idx="85553">
                  <c:v>-199.35649999999998</c:v>
                </c:pt>
                <c:pt idx="85554">
                  <c:v>-199.35449999999997</c:v>
                </c:pt>
                <c:pt idx="85555">
                  <c:v>-199.35249999999996</c:v>
                </c:pt>
                <c:pt idx="85556">
                  <c:v>-199.35049999999998</c:v>
                </c:pt>
                <c:pt idx="85557">
                  <c:v>-199.34849999999997</c:v>
                </c:pt>
                <c:pt idx="85558">
                  <c:v>-199.34649999999996</c:v>
                </c:pt>
                <c:pt idx="85559">
                  <c:v>-199.34449999999998</c:v>
                </c:pt>
                <c:pt idx="85560">
                  <c:v>-199.34249999999997</c:v>
                </c:pt>
                <c:pt idx="85561">
                  <c:v>-199.34049999999996</c:v>
                </c:pt>
                <c:pt idx="85562">
                  <c:v>-199.33849999999998</c:v>
                </c:pt>
                <c:pt idx="85563">
                  <c:v>-199.33649999999997</c:v>
                </c:pt>
                <c:pt idx="85564">
                  <c:v>-199.33449999999999</c:v>
                </c:pt>
                <c:pt idx="85565">
                  <c:v>-199.33249999999998</c:v>
                </c:pt>
                <c:pt idx="85566">
                  <c:v>-199.33049999999997</c:v>
                </c:pt>
                <c:pt idx="85567">
                  <c:v>-199.32849999999999</c:v>
                </c:pt>
                <c:pt idx="85568">
                  <c:v>-199.32649999999998</c:v>
                </c:pt>
                <c:pt idx="85569">
                  <c:v>-199.32449999999997</c:v>
                </c:pt>
                <c:pt idx="85570">
                  <c:v>-199.32249999999999</c:v>
                </c:pt>
                <c:pt idx="85571">
                  <c:v>-199.32049999999998</c:v>
                </c:pt>
                <c:pt idx="85572">
                  <c:v>-199.31849999999997</c:v>
                </c:pt>
                <c:pt idx="85573">
                  <c:v>-199.31649999999999</c:v>
                </c:pt>
                <c:pt idx="85574">
                  <c:v>-199.31449999999998</c:v>
                </c:pt>
                <c:pt idx="85575">
                  <c:v>-199.31249999999997</c:v>
                </c:pt>
                <c:pt idx="85576">
                  <c:v>-199.31049999999999</c:v>
                </c:pt>
                <c:pt idx="85577">
                  <c:v>-199.30849999999998</c:v>
                </c:pt>
                <c:pt idx="85578">
                  <c:v>-199.30649999999997</c:v>
                </c:pt>
                <c:pt idx="85579">
                  <c:v>-199.30449999999999</c:v>
                </c:pt>
                <c:pt idx="85580">
                  <c:v>-199.30249999999998</c:v>
                </c:pt>
                <c:pt idx="85581">
                  <c:v>-199.30049999999997</c:v>
                </c:pt>
                <c:pt idx="85582">
                  <c:v>-199.29849999999999</c:v>
                </c:pt>
                <c:pt idx="85583">
                  <c:v>-199.29649999999998</c:v>
                </c:pt>
                <c:pt idx="85584">
                  <c:v>-199.29449999999997</c:v>
                </c:pt>
                <c:pt idx="85585">
                  <c:v>-199.29249999999999</c:v>
                </c:pt>
                <c:pt idx="85586">
                  <c:v>-199.29049999999998</c:v>
                </c:pt>
                <c:pt idx="85587">
                  <c:v>-199.28849999999997</c:v>
                </c:pt>
                <c:pt idx="85588">
                  <c:v>-199.28649999999999</c:v>
                </c:pt>
                <c:pt idx="85589">
                  <c:v>-199.28449999999998</c:v>
                </c:pt>
                <c:pt idx="85590">
                  <c:v>-199.28249999999997</c:v>
                </c:pt>
                <c:pt idx="85591">
                  <c:v>-199.28049999999999</c:v>
                </c:pt>
                <c:pt idx="85592">
                  <c:v>-199.27849999999998</c:v>
                </c:pt>
                <c:pt idx="85593">
                  <c:v>-199.27649999999997</c:v>
                </c:pt>
                <c:pt idx="85594">
                  <c:v>-199.27449999999999</c:v>
                </c:pt>
                <c:pt idx="85595">
                  <c:v>-199.27249999999998</c:v>
                </c:pt>
                <c:pt idx="85596">
                  <c:v>-199.27049999999997</c:v>
                </c:pt>
                <c:pt idx="85597">
                  <c:v>-199.26849999999999</c:v>
                </c:pt>
                <c:pt idx="85598">
                  <c:v>-199.26649999999998</c:v>
                </c:pt>
                <c:pt idx="85599">
                  <c:v>-199.26449999999997</c:v>
                </c:pt>
                <c:pt idx="85600">
                  <c:v>-199.26249999999999</c:v>
                </c:pt>
                <c:pt idx="85601">
                  <c:v>-199.26049999999998</c:v>
                </c:pt>
                <c:pt idx="85602">
                  <c:v>-199.25849999999997</c:v>
                </c:pt>
                <c:pt idx="85603">
                  <c:v>-199.25649999999999</c:v>
                </c:pt>
                <c:pt idx="85604">
                  <c:v>-199.25449999999998</c:v>
                </c:pt>
                <c:pt idx="85605">
                  <c:v>-199.25249999999997</c:v>
                </c:pt>
                <c:pt idx="85606">
                  <c:v>-199.25049999999999</c:v>
                </c:pt>
                <c:pt idx="85607">
                  <c:v>-199.24849999999998</c:v>
                </c:pt>
                <c:pt idx="85608">
                  <c:v>-199.24649999999997</c:v>
                </c:pt>
                <c:pt idx="85609">
                  <c:v>-199.24449999999999</c:v>
                </c:pt>
                <c:pt idx="85610">
                  <c:v>-199.24249999999998</c:v>
                </c:pt>
                <c:pt idx="85611">
                  <c:v>-199.24049999999997</c:v>
                </c:pt>
                <c:pt idx="85612">
                  <c:v>-199.23849999999999</c:v>
                </c:pt>
                <c:pt idx="85613">
                  <c:v>-199.23649999999998</c:v>
                </c:pt>
                <c:pt idx="85614">
                  <c:v>-199.23449999999997</c:v>
                </c:pt>
                <c:pt idx="85615">
                  <c:v>-199.23249999999999</c:v>
                </c:pt>
                <c:pt idx="85616">
                  <c:v>-199.23049999999998</c:v>
                </c:pt>
                <c:pt idx="85617">
                  <c:v>-199.22849999999997</c:v>
                </c:pt>
                <c:pt idx="85618">
                  <c:v>-199.22649999999999</c:v>
                </c:pt>
                <c:pt idx="85619">
                  <c:v>-199.22449999999998</c:v>
                </c:pt>
                <c:pt idx="85620">
                  <c:v>-199.22249999999997</c:v>
                </c:pt>
                <c:pt idx="85621">
                  <c:v>-199.22049999999999</c:v>
                </c:pt>
                <c:pt idx="85622">
                  <c:v>-199.21849999999998</c:v>
                </c:pt>
                <c:pt idx="85623">
                  <c:v>-199.21649999999997</c:v>
                </c:pt>
                <c:pt idx="85624">
                  <c:v>-199.21449999999999</c:v>
                </c:pt>
                <c:pt idx="85625">
                  <c:v>-199.21249999999998</c:v>
                </c:pt>
                <c:pt idx="85626">
                  <c:v>-199.21049999999997</c:v>
                </c:pt>
                <c:pt idx="85627">
                  <c:v>-199.20849999999999</c:v>
                </c:pt>
                <c:pt idx="85628">
                  <c:v>-199.20649999999998</c:v>
                </c:pt>
                <c:pt idx="85629">
                  <c:v>-199.20449999999997</c:v>
                </c:pt>
                <c:pt idx="85630">
                  <c:v>-199.20249999999999</c:v>
                </c:pt>
                <c:pt idx="85631">
                  <c:v>-199.20049999999998</c:v>
                </c:pt>
                <c:pt idx="85632">
                  <c:v>-199.19849999999997</c:v>
                </c:pt>
                <c:pt idx="85633">
                  <c:v>-199.19649999999999</c:v>
                </c:pt>
                <c:pt idx="85634">
                  <c:v>-199.19449999999998</c:v>
                </c:pt>
                <c:pt idx="85635">
                  <c:v>-199.19249999999997</c:v>
                </c:pt>
                <c:pt idx="85636">
                  <c:v>-199.19049999999999</c:v>
                </c:pt>
                <c:pt idx="85637">
                  <c:v>-199.18849999999998</c:v>
                </c:pt>
                <c:pt idx="85638">
                  <c:v>-199.18649999999997</c:v>
                </c:pt>
                <c:pt idx="85639">
                  <c:v>-199.18449999999999</c:v>
                </c:pt>
                <c:pt idx="85640">
                  <c:v>-199.18249999999998</c:v>
                </c:pt>
                <c:pt idx="85641">
                  <c:v>-199.18049999999997</c:v>
                </c:pt>
                <c:pt idx="85642">
                  <c:v>-199.17849999999999</c:v>
                </c:pt>
                <c:pt idx="85643">
                  <c:v>-199.17649999999998</c:v>
                </c:pt>
                <c:pt idx="85644">
                  <c:v>-199.17449999999997</c:v>
                </c:pt>
                <c:pt idx="85645">
                  <c:v>-199.17249999999999</c:v>
                </c:pt>
                <c:pt idx="85646">
                  <c:v>-199.17049999999998</c:v>
                </c:pt>
                <c:pt idx="85647">
                  <c:v>-199.16849999999997</c:v>
                </c:pt>
                <c:pt idx="85648">
                  <c:v>-199.16649999999998</c:v>
                </c:pt>
                <c:pt idx="85649">
                  <c:v>-199.16449999999998</c:v>
                </c:pt>
                <c:pt idx="85650">
                  <c:v>-199.16249999999997</c:v>
                </c:pt>
                <c:pt idx="85651">
                  <c:v>-199.16049999999998</c:v>
                </c:pt>
                <c:pt idx="85652">
                  <c:v>-199.15849999999998</c:v>
                </c:pt>
                <c:pt idx="85653">
                  <c:v>-199.15649999999997</c:v>
                </c:pt>
                <c:pt idx="85654">
                  <c:v>-199.15449999999998</c:v>
                </c:pt>
                <c:pt idx="85655">
                  <c:v>-199.15249999999997</c:v>
                </c:pt>
                <c:pt idx="85656">
                  <c:v>-199.15049999999997</c:v>
                </c:pt>
                <c:pt idx="85657">
                  <c:v>-199.14849999999998</c:v>
                </c:pt>
                <c:pt idx="85658">
                  <c:v>-199.14649999999997</c:v>
                </c:pt>
                <c:pt idx="85659">
                  <c:v>-199.14449999999997</c:v>
                </c:pt>
                <c:pt idx="85660">
                  <c:v>-199.14249999999998</c:v>
                </c:pt>
                <c:pt idx="85661">
                  <c:v>-199.14049999999997</c:v>
                </c:pt>
                <c:pt idx="85662">
                  <c:v>-199.13849999999996</c:v>
                </c:pt>
                <c:pt idx="85663">
                  <c:v>-199.13649999999998</c:v>
                </c:pt>
                <c:pt idx="85664">
                  <c:v>-199.13449999999997</c:v>
                </c:pt>
                <c:pt idx="85665">
                  <c:v>-199.13249999999996</c:v>
                </c:pt>
                <c:pt idx="85666">
                  <c:v>-199.13049999999998</c:v>
                </c:pt>
                <c:pt idx="85667">
                  <c:v>-199.12849999999997</c:v>
                </c:pt>
                <c:pt idx="85668">
                  <c:v>-199.12649999999996</c:v>
                </c:pt>
                <c:pt idx="85669">
                  <c:v>-199.12449999999998</c:v>
                </c:pt>
                <c:pt idx="85670">
                  <c:v>-199.12249999999997</c:v>
                </c:pt>
                <c:pt idx="85671">
                  <c:v>-199.12049999999996</c:v>
                </c:pt>
                <c:pt idx="85672">
                  <c:v>-199.11849999999998</c:v>
                </c:pt>
                <c:pt idx="85673">
                  <c:v>-199.11649999999997</c:v>
                </c:pt>
                <c:pt idx="85674">
                  <c:v>-199.11449999999996</c:v>
                </c:pt>
                <c:pt idx="85675">
                  <c:v>-199.11249999999998</c:v>
                </c:pt>
                <c:pt idx="85676">
                  <c:v>-199.11049999999997</c:v>
                </c:pt>
                <c:pt idx="85677">
                  <c:v>-199.10849999999996</c:v>
                </c:pt>
                <c:pt idx="85678">
                  <c:v>-199.10649999999998</c:v>
                </c:pt>
                <c:pt idx="85679">
                  <c:v>-199.10449999999997</c:v>
                </c:pt>
                <c:pt idx="85680">
                  <c:v>-199.10249999999996</c:v>
                </c:pt>
                <c:pt idx="85681">
                  <c:v>-199.10049999999998</c:v>
                </c:pt>
                <c:pt idx="85682">
                  <c:v>-199.09849999999997</c:v>
                </c:pt>
                <c:pt idx="85683">
                  <c:v>-199.09649999999996</c:v>
                </c:pt>
                <c:pt idx="85684">
                  <c:v>-199.09449999999998</c:v>
                </c:pt>
                <c:pt idx="85685">
                  <c:v>-199.09249999999997</c:v>
                </c:pt>
                <c:pt idx="85686">
                  <c:v>-199.09049999999996</c:v>
                </c:pt>
                <c:pt idx="85687">
                  <c:v>-199.08849999999998</c:v>
                </c:pt>
                <c:pt idx="85688">
                  <c:v>-199.08649999999997</c:v>
                </c:pt>
                <c:pt idx="85689">
                  <c:v>-199.08449999999999</c:v>
                </c:pt>
                <c:pt idx="85690">
                  <c:v>-199.08249999999998</c:v>
                </c:pt>
                <c:pt idx="85691">
                  <c:v>-199.08049999999997</c:v>
                </c:pt>
                <c:pt idx="85692">
                  <c:v>-199.07849999999999</c:v>
                </c:pt>
                <c:pt idx="85693">
                  <c:v>-199.07649999999998</c:v>
                </c:pt>
                <c:pt idx="85694">
                  <c:v>-199.07449999999997</c:v>
                </c:pt>
                <c:pt idx="85695">
                  <c:v>-199.07249999999999</c:v>
                </c:pt>
                <c:pt idx="85696">
                  <c:v>-199.07049999999998</c:v>
                </c:pt>
                <c:pt idx="85697">
                  <c:v>-199.06849999999997</c:v>
                </c:pt>
                <c:pt idx="85698">
                  <c:v>-199.06649999999999</c:v>
                </c:pt>
                <c:pt idx="85699">
                  <c:v>-199.06449999999998</c:v>
                </c:pt>
                <c:pt idx="85700">
                  <c:v>-199.06249999999997</c:v>
                </c:pt>
                <c:pt idx="85701">
                  <c:v>-199.06049999999999</c:v>
                </c:pt>
                <c:pt idx="85702">
                  <c:v>-199.05849999999998</c:v>
                </c:pt>
                <c:pt idx="85703">
                  <c:v>-199.05649999999997</c:v>
                </c:pt>
                <c:pt idx="85704">
                  <c:v>-199.05449999999999</c:v>
                </c:pt>
                <c:pt idx="85705">
                  <c:v>-199.05249999999998</c:v>
                </c:pt>
                <c:pt idx="85706">
                  <c:v>-199.05049999999997</c:v>
                </c:pt>
                <c:pt idx="85707">
                  <c:v>-199.04849999999999</c:v>
                </c:pt>
                <c:pt idx="85708">
                  <c:v>-199.04649999999998</c:v>
                </c:pt>
                <c:pt idx="85709">
                  <c:v>-199.04449999999997</c:v>
                </c:pt>
                <c:pt idx="85710">
                  <c:v>-199.04249999999999</c:v>
                </c:pt>
                <c:pt idx="85711">
                  <c:v>-199.04049999999998</c:v>
                </c:pt>
                <c:pt idx="85712">
                  <c:v>-199.03849999999997</c:v>
                </c:pt>
                <c:pt idx="85713">
                  <c:v>-199.03649999999999</c:v>
                </c:pt>
                <c:pt idx="85714">
                  <c:v>-199.03449999999998</c:v>
                </c:pt>
                <c:pt idx="85715">
                  <c:v>-199.03249999999997</c:v>
                </c:pt>
                <c:pt idx="85716">
                  <c:v>-199.03049999999999</c:v>
                </c:pt>
                <c:pt idx="85717">
                  <c:v>-199.02849999999998</c:v>
                </c:pt>
                <c:pt idx="85718">
                  <c:v>-199.02649999999997</c:v>
                </c:pt>
                <c:pt idx="85719">
                  <c:v>-199.02449999999999</c:v>
                </c:pt>
                <c:pt idx="85720">
                  <c:v>-199.02249999999998</c:v>
                </c:pt>
                <c:pt idx="85721">
                  <c:v>-199.02049999999997</c:v>
                </c:pt>
                <c:pt idx="85722">
                  <c:v>-199.01849999999999</c:v>
                </c:pt>
                <c:pt idx="85723">
                  <c:v>-199.01649999999998</c:v>
                </c:pt>
                <c:pt idx="85724">
                  <c:v>-199.01449999999997</c:v>
                </c:pt>
                <c:pt idx="85725">
                  <c:v>-199.01249999999999</c:v>
                </c:pt>
                <c:pt idx="85726">
                  <c:v>-199.01049999999998</c:v>
                </c:pt>
                <c:pt idx="85727">
                  <c:v>-199.00849999999997</c:v>
                </c:pt>
                <c:pt idx="85728">
                  <c:v>-199.00649999999999</c:v>
                </c:pt>
                <c:pt idx="85729">
                  <c:v>-199.00449999999998</c:v>
                </c:pt>
                <c:pt idx="85730">
                  <c:v>-199.00249999999997</c:v>
                </c:pt>
                <c:pt idx="85731">
                  <c:v>-199.00049999999999</c:v>
                </c:pt>
                <c:pt idx="85732">
                  <c:v>-198.99849999999998</c:v>
                </c:pt>
                <c:pt idx="85733">
                  <c:v>-198.99649999999997</c:v>
                </c:pt>
                <c:pt idx="85734">
                  <c:v>-198.99449999999999</c:v>
                </c:pt>
                <c:pt idx="85735">
                  <c:v>-198.99249999999998</c:v>
                </c:pt>
                <c:pt idx="85736">
                  <c:v>-198.99049999999997</c:v>
                </c:pt>
                <c:pt idx="85737">
                  <c:v>-198.98849999999999</c:v>
                </c:pt>
                <c:pt idx="85738">
                  <c:v>-198.98649999999998</c:v>
                </c:pt>
                <c:pt idx="85739">
                  <c:v>-198.98449999999997</c:v>
                </c:pt>
                <c:pt idx="85740">
                  <c:v>-198.98249999999999</c:v>
                </c:pt>
                <c:pt idx="85741">
                  <c:v>-198.98049999999998</c:v>
                </c:pt>
                <c:pt idx="85742">
                  <c:v>-198.97849999999997</c:v>
                </c:pt>
                <c:pt idx="85743">
                  <c:v>-198.97649999999999</c:v>
                </c:pt>
                <c:pt idx="85744">
                  <c:v>-198.97449999999998</c:v>
                </c:pt>
                <c:pt idx="85745">
                  <c:v>-198.97249999999997</c:v>
                </c:pt>
                <c:pt idx="85746">
                  <c:v>-198.97049999999999</c:v>
                </c:pt>
                <c:pt idx="85747">
                  <c:v>-198.96849999999998</c:v>
                </c:pt>
                <c:pt idx="85748">
                  <c:v>-198.96649999999997</c:v>
                </c:pt>
                <c:pt idx="85749">
                  <c:v>-198.96449999999999</c:v>
                </c:pt>
                <c:pt idx="85750">
                  <c:v>-198.96249999999998</c:v>
                </c:pt>
                <c:pt idx="85751">
                  <c:v>-198.96049999999997</c:v>
                </c:pt>
                <c:pt idx="85752">
                  <c:v>-198.95849999999999</c:v>
                </c:pt>
                <c:pt idx="85753">
                  <c:v>-198.95649999999998</c:v>
                </c:pt>
                <c:pt idx="85754">
                  <c:v>-198.95449999999997</c:v>
                </c:pt>
                <c:pt idx="85755">
                  <c:v>-198.95249999999999</c:v>
                </c:pt>
                <c:pt idx="85756">
                  <c:v>-198.95049999999998</c:v>
                </c:pt>
                <c:pt idx="85757">
                  <c:v>-198.94849999999997</c:v>
                </c:pt>
                <c:pt idx="85758">
                  <c:v>-198.94649999999999</c:v>
                </c:pt>
                <c:pt idx="85759">
                  <c:v>-198.94449999999998</c:v>
                </c:pt>
                <c:pt idx="85760">
                  <c:v>-198.94249999999997</c:v>
                </c:pt>
                <c:pt idx="85761">
                  <c:v>-198.94049999999999</c:v>
                </c:pt>
                <c:pt idx="85762">
                  <c:v>-198.93849999999998</c:v>
                </c:pt>
                <c:pt idx="85763">
                  <c:v>-198.93649999999997</c:v>
                </c:pt>
                <c:pt idx="85764">
                  <c:v>-198.93449999999999</c:v>
                </c:pt>
                <c:pt idx="85765">
                  <c:v>-198.93249999999998</c:v>
                </c:pt>
                <c:pt idx="85766">
                  <c:v>-198.93049999999997</c:v>
                </c:pt>
                <c:pt idx="85767">
                  <c:v>-198.92849999999999</c:v>
                </c:pt>
                <c:pt idx="85768">
                  <c:v>-198.92649999999998</c:v>
                </c:pt>
                <c:pt idx="85769">
                  <c:v>-198.92449999999997</c:v>
                </c:pt>
                <c:pt idx="85770">
                  <c:v>-198.92249999999999</c:v>
                </c:pt>
                <c:pt idx="85771">
                  <c:v>-198.92049999999998</c:v>
                </c:pt>
                <c:pt idx="85772">
                  <c:v>-198.91849999999997</c:v>
                </c:pt>
                <c:pt idx="85773">
                  <c:v>-198.91649999999998</c:v>
                </c:pt>
                <c:pt idx="85774">
                  <c:v>-198.91449999999998</c:v>
                </c:pt>
                <c:pt idx="85775">
                  <c:v>-198.91249999999997</c:v>
                </c:pt>
                <c:pt idx="85776">
                  <c:v>-198.91049999999998</c:v>
                </c:pt>
                <c:pt idx="85777">
                  <c:v>-198.90849999999998</c:v>
                </c:pt>
                <c:pt idx="85778">
                  <c:v>-198.90649999999997</c:v>
                </c:pt>
                <c:pt idx="85779">
                  <c:v>-198.90449999999998</c:v>
                </c:pt>
                <c:pt idx="85780">
                  <c:v>-198.90249999999997</c:v>
                </c:pt>
                <c:pt idx="85781">
                  <c:v>-198.90049999999997</c:v>
                </c:pt>
                <c:pt idx="85782">
                  <c:v>-198.89849999999998</c:v>
                </c:pt>
                <c:pt idx="85783">
                  <c:v>-198.89649999999997</c:v>
                </c:pt>
                <c:pt idx="85784">
                  <c:v>-198.89449999999997</c:v>
                </c:pt>
                <c:pt idx="85785">
                  <c:v>-198.89249999999998</c:v>
                </c:pt>
                <c:pt idx="85786">
                  <c:v>-198.89049999999997</c:v>
                </c:pt>
                <c:pt idx="85787">
                  <c:v>-198.88849999999996</c:v>
                </c:pt>
                <c:pt idx="85788">
                  <c:v>-198.88649999999998</c:v>
                </c:pt>
                <c:pt idx="85789">
                  <c:v>-198.88449999999997</c:v>
                </c:pt>
                <c:pt idx="85790">
                  <c:v>-198.88249999999996</c:v>
                </c:pt>
                <c:pt idx="85791">
                  <c:v>-198.88049999999998</c:v>
                </c:pt>
                <c:pt idx="85792">
                  <c:v>-198.87849999999997</c:v>
                </c:pt>
                <c:pt idx="85793">
                  <c:v>-198.87649999999996</c:v>
                </c:pt>
                <c:pt idx="85794">
                  <c:v>-198.87449999999998</c:v>
                </c:pt>
                <c:pt idx="85795">
                  <c:v>-198.87249999999997</c:v>
                </c:pt>
                <c:pt idx="85796">
                  <c:v>-198.87049999999996</c:v>
                </c:pt>
                <c:pt idx="85797">
                  <c:v>-198.86849999999998</c:v>
                </c:pt>
                <c:pt idx="85798">
                  <c:v>-198.86649999999997</c:v>
                </c:pt>
                <c:pt idx="85799">
                  <c:v>-198.86449999999996</c:v>
                </c:pt>
                <c:pt idx="85800">
                  <c:v>-198.86249999999998</c:v>
                </c:pt>
                <c:pt idx="85801">
                  <c:v>-198.86049999999997</c:v>
                </c:pt>
                <c:pt idx="85802">
                  <c:v>-198.85849999999996</c:v>
                </c:pt>
                <c:pt idx="85803">
                  <c:v>-198.85649999999998</c:v>
                </c:pt>
                <c:pt idx="85804">
                  <c:v>-198.85449999999997</c:v>
                </c:pt>
                <c:pt idx="85805">
                  <c:v>-198.85249999999996</c:v>
                </c:pt>
                <c:pt idx="85806">
                  <c:v>-198.85049999999998</c:v>
                </c:pt>
                <c:pt idx="85807">
                  <c:v>-198.84849999999997</c:v>
                </c:pt>
                <c:pt idx="85808">
                  <c:v>-198.84649999999996</c:v>
                </c:pt>
                <c:pt idx="85809">
                  <c:v>-198.84449999999998</c:v>
                </c:pt>
                <c:pt idx="85810">
                  <c:v>-198.84249999999997</c:v>
                </c:pt>
                <c:pt idx="85811">
                  <c:v>-198.84049999999996</c:v>
                </c:pt>
                <c:pt idx="85812">
                  <c:v>-198.83849999999998</c:v>
                </c:pt>
                <c:pt idx="85813">
                  <c:v>-198.83649999999997</c:v>
                </c:pt>
                <c:pt idx="85814">
                  <c:v>-198.83449999999999</c:v>
                </c:pt>
                <c:pt idx="85815">
                  <c:v>-198.83249999999998</c:v>
                </c:pt>
                <c:pt idx="85816">
                  <c:v>-198.83049999999997</c:v>
                </c:pt>
                <c:pt idx="85817">
                  <c:v>-198.82849999999999</c:v>
                </c:pt>
                <c:pt idx="85818">
                  <c:v>-198.82649999999998</c:v>
                </c:pt>
                <c:pt idx="85819">
                  <c:v>-198.82449999999997</c:v>
                </c:pt>
                <c:pt idx="85820">
                  <c:v>-198.82249999999999</c:v>
                </c:pt>
                <c:pt idx="85821">
                  <c:v>-198.82049999999998</c:v>
                </c:pt>
                <c:pt idx="85822">
                  <c:v>-198.81849999999997</c:v>
                </c:pt>
                <c:pt idx="85823">
                  <c:v>-198.81649999999999</c:v>
                </c:pt>
                <c:pt idx="85824">
                  <c:v>-198.81449999999998</c:v>
                </c:pt>
                <c:pt idx="85825">
                  <c:v>-198.81249999999997</c:v>
                </c:pt>
                <c:pt idx="85826">
                  <c:v>-198.81049999999999</c:v>
                </c:pt>
                <c:pt idx="85827">
                  <c:v>-198.80849999999998</c:v>
                </c:pt>
                <c:pt idx="85828">
                  <c:v>-198.80649999999997</c:v>
                </c:pt>
                <c:pt idx="85829">
                  <c:v>-198.80449999999999</c:v>
                </c:pt>
                <c:pt idx="85830">
                  <c:v>-198.80249999999998</c:v>
                </c:pt>
                <c:pt idx="85831">
                  <c:v>-198.80049999999997</c:v>
                </c:pt>
                <c:pt idx="85832">
                  <c:v>-198.79849999999999</c:v>
                </c:pt>
                <c:pt idx="85833">
                  <c:v>-198.79649999999998</c:v>
                </c:pt>
                <c:pt idx="85834">
                  <c:v>-198.79449999999997</c:v>
                </c:pt>
                <c:pt idx="85835">
                  <c:v>-198.79249999999999</c:v>
                </c:pt>
                <c:pt idx="85836">
                  <c:v>-198.79049999999998</c:v>
                </c:pt>
                <c:pt idx="85837">
                  <c:v>-198.78849999999997</c:v>
                </c:pt>
                <c:pt idx="85838">
                  <c:v>-198.78649999999999</c:v>
                </c:pt>
                <c:pt idx="85839">
                  <c:v>-198.78449999999998</c:v>
                </c:pt>
                <c:pt idx="85840">
                  <c:v>-198.78249999999997</c:v>
                </c:pt>
                <c:pt idx="85841">
                  <c:v>-198.78049999999999</c:v>
                </c:pt>
                <c:pt idx="85842">
                  <c:v>-198.77849999999998</c:v>
                </c:pt>
                <c:pt idx="85843">
                  <c:v>-198.77649999999997</c:v>
                </c:pt>
                <c:pt idx="85844">
                  <c:v>-198.77449999999999</c:v>
                </c:pt>
                <c:pt idx="85845">
                  <c:v>-198.77249999999998</c:v>
                </c:pt>
                <c:pt idx="85846">
                  <c:v>-198.77049999999997</c:v>
                </c:pt>
                <c:pt idx="85847">
                  <c:v>-198.76849999999999</c:v>
                </c:pt>
                <c:pt idx="85848">
                  <c:v>-198.76649999999998</c:v>
                </c:pt>
                <c:pt idx="85849">
                  <c:v>-198.76449999999997</c:v>
                </c:pt>
                <c:pt idx="85850">
                  <c:v>-198.76249999999999</c:v>
                </c:pt>
                <c:pt idx="85851">
                  <c:v>-198.76049999999998</c:v>
                </c:pt>
                <c:pt idx="85852">
                  <c:v>-198.75849999999997</c:v>
                </c:pt>
                <c:pt idx="85853">
                  <c:v>-198.75649999999999</c:v>
                </c:pt>
                <c:pt idx="85854">
                  <c:v>-198.75449999999998</c:v>
                </c:pt>
                <c:pt idx="85855">
                  <c:v>-198.75249999999997</c:v>
                </c:pt>
                <c:pt idx="85856">
                  <c:v>-198.75049999999999</c:v>
                </c:pt>
                <c:pt idx="85857">
                  <c:v>-198.74849999999998</c:v>
                </c:pt>
                <c:pt idx="85858">
                  <c:v>-198.74649999999997</c:v>
                </c:pt>
                <c:pt idx="85859">
                  <c:v>-198.74449999999999</c:v>
                </c:pt>
                <c:pt idx="85860">
                  <c:v>-198.74249999999998</c:v>
                </c:pt>
                <c:pt idx="85861">
                  <c:v>-198.74049999999997</c:v>
                </c:pt>
                <c:pt idx="85862">
                  <c:v>-198.73849999999999</c:v>
                </c:pt>
                <c:pt idx="85863">
                  <c:v>-198.73649999999998</c:v>
                </c:pt>
                <c:pt idx="85864">
                  <c:v>-198.73449999999997</c:v>
                </c:pt>
                <c:pt idx="85865">
                  <c:v>-198.73249999999999</c:v>
                </c:pt>
                <c:pt idx="85866">
                  <c:v>-198.73049999999998</c:v>
                </c:pt>
                <c:pt idx="85867">
                  <c:v>-198.72849999999997</c:v>
                </c:pt>
                <c:pt idx="85868">
                  <c:v>-198.72649999999999</c:v>
                </c:pt>
                <c:pt idx="85869">
                  <c:v>-198.72449999999998</c:v>
                </c:pt>
                <c:pt idx="85870">
                  <c:v>-198.72249999999997</c:v>
                </c:pt>
                <c:pt idx="85871">
                  <c:v>-198.72049999999999</c:v>
                </c:pt>
                <c:pt idx="85872">
                  <c:v>-198.71849999999998</c:v>
                </c:pt>
                <c:pt idx="85873">
                  <c:v>-198.71649999999997</c:v>
                </c:pt>
                <c:pt idx="85874">
                  <c:v>-198.71449999999999</c:v>
                </c:pt>
                <c:pt idx="85875">
                  <c:v>-198.71249999999998</c:v>
                </c:pt>
                <c:pt idx="85876">
                  <c:v>-198.71049999999997</c:v>
                </c:pt>
                <c:pt idx="85877">
                  <c:v>-198.70849999999999</c:v>
                </c:pt>
                <c:pt idx="85878">
                  <c:v>-198.70649999999998</c:v>
                </c:pt>
                <c:pt idx="85879">
                  <c:v>-198.70449999999997</c:v>
                </c:pt>
                <c:pt idx="85880">
                  <c:v>-198.70249999999999</c:v>
                </c:pt>
                <c:pt idx="85881">
                  <c:v>-198.70049999999998</c:v>
                </c:pt>
                <c:pt idx="85882">
                  <c:v>-198.69849999999997</c:v>
                </c:pt>
                <c:pt idx="85883">
                  <c:v>-198.69649999999999</c:v>
                </c:pt>
                <c:pt idx="85884">
                  <c:v>-198.69449999999998</c:v>
                </c:pt>
                <c:pt idx="85885">
                  <c:v>-198.69249999999997</c:v>
                </c:pt>
                <c:pt idx="85886">
                  <c:v>-198.69049999999999</c:v>
                </c:pt>
                <c:pt idx="85887">
                  <c:v>-198.68849999999998</c:v>
                </c:pt>
                <c:pt idx="85888">
                  <c:v>-198.68649999999997</c:v>
                </c:pt>
                <c:pt idx="85889">
                  <c:v>-198.68449999999999</c:v>
                </c:pt>
                <c:pt idx="85890">
                  <c:v>-198.68249999999998</c:v>
                </c:pt>
                <c:pt idx="85891">
                  <c:v>-198.68049999999997</c:v>
                </c:pt>
                <c:pt idx="85892">
                  <c:v>-198.67849999999999</c:v>
                </c:pt>
                <c:pt idx="85893">
                  <c:v>-198.67649999999998</c:v>
                </c:pt>
                <c:pt idx="85894">
                  <c:v>-198.67449999999997</c:v>
                </c:pt>
                <c:pt idx="85895">
                  <c:v>-198.67249999999999</c:v>
                </c:pt>
                <c:pt idx="85896">
                  <c:v>-198.67049999999998</c:v>
                </c:pt>
                <c:pt idx="85897">
                  <c:v>-198.66849999999997</c:v>
                </c:pt>
                <c:pt idx="85898">
                  <c:v>-198.66649999999998</c:v>
                </c:pt>
                <c:pt idx="85899">
                  <c:v>-198.66449999999998</c:v>
                </c:pt>
                <c:pt idx="85900">
                  <c:v>-198.66249999999997</c:v>
                </c:pt>
                <c:pt idx="85901">
                  <c:v>-198.66049999999998</c:v>
                </c:pt>
                <c:pt idx="85902">
                  <c:v>-198.65849999999998</c:v>
                </c:pt>
                <c:pt idx="85903">
                  <c:v>-198.65649999999997</c:v>
                </c:pt>
                <c:pt idx="85904">
                  <c:v>-198.65449999999998</c:v>
                </c:pt>
                <c:pt idx="85905">
                  <c:v>-198.65249999999997</c:v>
                </c:pt>
                <c:pt idx="85906">
                  <c:v>-198.65049999999997</c:v>
                </c:pt>
                <c:pt idx="85907">
                  <c:v>-198.64849999999998</c:v>
                </c:pt>
                <c:pt idx="85908">
                  <c:v>-198.64649999999997</c:v>
                </c:pt>
                <c:pt idx="85909">
                  <c:v>-198.64449999999997</c:v>
                </c:pt>
                <c:pt idx="85910">
                  <c:v>-198.64249999999998</c:v>
                </c:pt>
                <c:pt idx="85911">
                  <c:v>-198.64049999999997</c:v>
                </c:pt>
                <c:pt idx="85912">
                  <c:v>-198.63849999999996</c:v>
                </c:pt>
                <c:pt idx="85913">
                  <c:v>-198.63649999999998</c:v>
                </c:pt>
                <c:pt idx="85914">
                  <c:v>-198.63449999999997</c:v>
                </c:pt>
                <c:pt idx="85915">
                  <c:v>-198.63249999999996</c:v>
                </c:pt>
                <c:pt idx="85916">
                  <c:v>-198.63049999999998</c:v>
                </c:pt>
                <c:pt idx="85917">
                  <c:v>-198.62849999999997</c:v>
                </c:pt>
                <c:pt idx="85918">
                  <c:v>-198.62649999999996</c:v>
                </c:pt>
                <c:pt idx="85919">
                  <c:v>-198.62449999999998</c:v>
                </c:pt>
                <c:pt idx="85920">
                  <c:v>-198.62249999999997</c:v>
                </c:pt>
                <c:pt idx="85921">
                  <c:v>-198.62049999999996</c:v>
                </c:pt>
                <c:pt idx="85922">
                  <c:v>-198.61849999999998</c:v>
                </c:pt>
                <c:pt idx="85923">
                  <c:v>-198.61649999999997</c:v>
                </c:pt>
                <c:pt idx="85924">
                  <c:v>-198.61449999999996</c:v>
                </c:pt>
                <c:pt idx="85925">
                  <c:v>-198.61249999999998</c:v>
                </c:pt>
                <c:pt idx="85926">
                  <c:v>-198.61049999999997</c:v>
                </c:pt>
                <c:pt idx="85927">
                  <c:v>-198.60849999999996</c:v>
                </c:pt>
                <c:pt idx="85928">
                  <c:v>-198.60649999999998</c:v>
                </c:pt>
                <c:pt idx="85929">
                  <c:v>-198.60449999999997</c:v>
                </c:pt>
                <c:pt idx="85930">
                  <c:v>-198.60249999999996</c:v>
                </c:pt>
                <c:pt idx="85931">
                  <c:v>-198.60049999999998</c:v>
                </c:pt>
                <c:pt idx="85932">
                  <c:v>-198.59849999999997</c:v>
                </c:pt>
                <c:pt idx="85933">
                  <c:v>-198.59649999999996</c:v>
                </c:pt>
                <c:pt idx="85934">
                  <c:v>-198.59449999999998</c:v>
                </c:pt>
                <c:pt idx="85935">
                  <c:v>-198.59249999999997</c:v>
                </c:pt>
                <c:pt idx="85936">
                  <c:v>-198.59049999999996</c:v>
                </c:pt>
                <c:pt idx="85937">
                  <c:v>-198.58849999999998</c:v>
                </c:pt>
                <c:pt idx="85938">
                  <c:v>-198.58649999999997</c:v>
                </c:pt>
                <c:pt idx="85939">
                  <c:v>-198.58449999999999</c:v>
                </c:pt>
                <c:pt idx="85940">
                  <c:v>-198.58249999999998</c:v>
                </c:pt>
                <c:pt idx="85941">
                  <c:v>-198.58049999999997</c:v>
                </c:pt>
                <c:pt idx="85942">
                  <c:v>-198.57849999999999</c:v>
                </c:pt>
                <c:pt idx="85943">
                  <c:v>-198.57649999999998</c:v>
                </c:pt>
                <c:pt idx="85944">
                  <c:v>-198.57449999999997</c:v>
                </c:pt>
                <c:pt idx="85945">
                  <c:v>-198.57249999999999</c:v>
                </c:pt>
                <c:pt idx="85946">
                  <c:v>-198.57049999999998</c:v>
                </c:pt>
                <c:pt idx="85947">
                  <c:v>-198.56849999999997</c:v>
                </c:pt>
                <c:pt idx="85948">
                  <c:v>-198.56649999999999</c:v>
                </c:pt>
                <c:pt idx="85949">
                  <c:v>-198.56449999999998</c:v>
                </c:pt>
                <c:pt idx="85950">
                  <c:v>-198.56249999999997</c:v>
                </c:pt>
                <c:pt idx="85951">
                  <c:v>-198.56049999999999</c:v>
                </c:pt>
                <c:pt idx="85952">
                  <c:v>-198.55849999999998</c:v>
                </c:pt>
                <c:pt idx="85953">
                  <c:v>-198.55649999999997</c:v>
                </c:pt>
                <c:pt idx="85954">
                  <c:v>-198.55449999999999</c:v>
                </c:pt>
                <c:pt idx="85955">
                  <c:v>-198.55249999999998</c:v>
                </c:pt>
                <c:pt idx="85956">
                  <c:v>-198.55049999999997</c:v>
                </c:pt>
                <c:pt idx="85957">
                  <c:v>-198.54849999999999</c:v>
                </c:pt>
                <c:pt idx="85958">
                  <c:v>-198.54649999999998</c:v>
                </c:pt>
                <c:pt idx="85959">
                  <c:v>-198.54449999999997</c:v>
                </c:pt>
                <c:pt idx="85960">
                  <c:v>-198.54249999999999</c:v>
                </c:pt>
                <c:pt idx="85961">
                  <c:v>-198.54049999999998</c:v>
                </c:pt>
                <c:pt idx="85962">
                  <c:v>-198.53849999999997</c:v>
                </c:pt>
                <c:pt idx="85963">
                  <c:v>-198.53649999999999</c:v>
                </c:pt>
                <c:pt idx="85964">
                  <c:v>-198.53449999999998</c:v>
                </c:pt>
                <c:pt idx="85965">
                  <c:v>-198.53249999999997</c:v>
                </c:pt>
                <c:pt idx="85966">
                  <c:v>-198.53049999999999</c:v>
                </c:pt>
                <c:pt idx="85967">
                  <c:v>-198.52849999999998</c:v>
                </c:pt>
                <c:pt idx="85968">
                  <c:v>-198.52649999999997</c:v>
                </c:pt>
                <c:pt idx="85969">
                  <c:v>-198.52449999999999</c:v>
                </c:pt>
                <c:pt idx="85970">
                  <c:v>-198.52249999999998</c:v>
                </c:pt>
                <c:pt idx="85971">
                  <c:v>-198.52049999999997</c:v>
                </c:pt>
                <c:pt idx="85972">
                  <c:v>-198.51849999999999</c:v>
                </c:pt>
                <c:pt idx="85973">
                  <c:v>-198.51649999999998</c:v>
                </c:pt>
                <c:pt idx="85974">
                  <c:v>-198.51449999999997</c:v>
                </c:pt>
                <c:pt idx="85975">
                  <c:v>-198.51249999999999</c:v>
                </c:pt>
                <c:pt idx="85976">
                  <c:v>-198.51049999999998</c:v>
                </c:pt>
                <c:pt idx="85977">
                  <c:v>-198.50849999999997</c:v>
                </c:pt>
                <c:pt idx="85978">
                  <c:v>-198.50649999999999</c:v>
                </c:pt>
                <c:pt idx="85979">
                  <c:v>-198.50449999999998</c:v>
                </c:pt>
                <c:pt idx="85980">
                  <c:v>-198.50249999999997</c:v>
                </c:pt>
                <c:pt idx="85981">
                  <c:v>-198.50049999999999</c:v>
                </c:pt>
                <c:pt idx="85982">
                  <c:v>-198.49849999999998</c:v>
                </c:pt>
                <c:pt idx="85983">
                  <c:v>-198.49649999999997</c:v>
                </c:pt>
                <c:pt idx="85984">
                  <c:v>-198.49449999999999</c:v>
                </c:pt>
                <c:pt idx="85985">
                  <c:v>-198.49249999999998</c:v>
                </c:pt>
                <c:pt idx="85986">
                  <c:v>-198.49049999999997</c:v>
                </c:pt>
                <c:pt idx="85987">
                  <c:v>-198.48849999999999</c:v>
                </c:pt>
                <c:pt idx="85988">
                  <c:v>-198.48649999999998</c:v>
                </c:pt>
                <c:pt idx="85989">
                  <c:v>-198.48449999999997</c:v>
                </c:pt>
                <c:pt idx="85990">
                  <c:v>-198.48249999999999</c:v>
                </c:pt>
                <c:pt idx="85991">
                  <c:v>-198.48049999999998</c:v>
                </c:pt>
                <c:pt idx="85992">
                  <c:v>-198.47849999999997</c:v>
                </c:pt>
                <c:pt idx="85993">
                  <c:v>-198.47649999999999</c:v>
                </c:pt>
                <c:pt idx="85994">
                  <c:v>-198.47449999999998</c:v>
                </c:pt>
                <c:pt idx="85995">
                  <c:v>-198.47249999999997</c:v>
                </c:pt>
                <c:pt idx="85996">
                  <c:v>-198.47049999999999</c:v>
                </c:pt>
                <c:pt idx="85997">
                  <c:v>-198.46849999999998</c:v>
                </c:pt>
                <c:pt idx="85998">
                  <c:v>-198.46649999999997</c:v>
                </c:pt>
                <c:pt idx="85999">
                  <c:v>-198.46449999999999</c:v>
                </c:pt>
                <c:pt idx="86000">
                  <c:v>-198.46249999999998</c:v>
                </c:pt>
                <c:pt idx="86001">
                  <c:v>-198.46049999999997</c:v>
                </c:pt>
                <c:pt idx="86002">
                  <c:v>-198.45849999999999</c:v>
                </c:pt>
                <c:pt idx="86003">
                  <c:v>-198.45649999999998</c:v>
                </c:pt>
                <c:pt idx="86004">
                  <c:v>-198.45449999999997</c:v>
                </c:pt>
                <c:pt idx="86005">
                  <c:v>-198.45249999999999</c:v>
                </c:pt>
                <c:pt idx="86006">
                  <c:v>-198.45049999999998</c:v>
                </c:pt>
                <c:pt idx="86007">
                  <c:v>-198.44849999999997</c:v>
                </c:pt>
                <c:pt idx="86008">
                  <c:v>-198.44649999999999</c:v>
                </c:pt>
                <c:pt idx="86009">
                  <c:v>-198.44449999999998</c:v>
                </c:pt>
                <c:pt idx="86010">
                  <c:v>-198.44249999999997</c:v>
                </c:pt>
                <c:pt idx="86011">
                  <c:v>-198.44049999999999</c:v>
                </c:pt>
                <c:pt idx="86012">
                  <c:v>-198.43849999999998</c:v>
                </c:pt>
                <c:pt idx="86013">
                  <c:v>-198.43649999999997</c:v>
                </c:pt>
                <c:pt idx="86014">
                  <c:v>-198.43449999999999</c:v>
                </c:pt>
                <c:pt idx="86015">
                  <c:v>-198.43249999999998</c:v>
                </c:pt>
                <c:pt idx="86016">
                  <c:v>-198.43049999999997</c:v>
                </c:pt>
                <c:pt idx="86017">
                  <c:v>-198.42849999999999</c:v>
                </c:pt>
                <c:pt idx="86018">
                  <c:v>-198.42649999999998</c:v>
                </c:pt>
                <c:pt idx="86019">
                  <c:v>-198.42449999999997</c:v>
                </c:pt>
                <c:pt idx="86020">
                  <c:v>-198.42249999999999</c:v>
                </c:pt>
                <c:pt idx="86021">
                  <c:v>-198.42049999999998</c:v>
                </c:pt>
                <c:pt idx="86022">
                  <c:v>-198.41849999999997</c:v>
                </c:pt>
                <c:pt idx="86023">
                  <c:v>-198.41649999999998</c:v>
                </c:pt>
                <c:pt idx="86024">
                  <c:v>-198.41449999999998</c:v>
                </c:pt>
                <c:pt idx="86025">
                  <c:v>-198.41249999999997</c:v>
                </c:pt>
                <c:pt idx="86026">
                  <c:v>-198.41049999999998</c:v>
                </c:pt>
                <c:pt idx="86027">
                  <c:v>-198.40849999999998</c:v>
                </c:pt>
                <c:pt idx="86028">
                  <c:v>-198.40649999999997</c:v>
                </c:pt>
                <c:pt idx="86029">
                  <c:v>-198.40449999999998</c:v>
                </c:pt>
                <c:pt idx="86030">
                  <c:v>-198.40249999999997</c:v>
                </c:pt>
                <c:pt idx="86031">
                  <c:v>-198.40049999999997</c:v>
                </c:pt>
                <c:pt idx="86032">
                  <c:v>-198.39849999999998</c:v>
                </c:pt>
                <c:pt idx="86033">
                  <c:v>-198.39649999999997</c:v>
                </c:pt>
                <c:pt idx="86034">
                  <c:v>-198.39449999999997</c:v>
                </c:pt>
                <c:pt idx="86035">
                  <c:v>-198.39249999999998</c:v>
                </c:pt>
                <c:pt idx="86036">
                  <c:v>-198.39049999999997</c:v>
                </c:pt>
                <c:pt idx="86037">
                  <c:v>-198.38849999999996</c:v>
                </c:pt>
                <c:pt idx="86038">
                  <c:v>-198.38649999999998</c:v>
                </c:pt>
                <c:pt idx="86039">
                  <c:v>-198.38449999999997</c:v>
                </c:pt>
                <c:pt idx="86040">
                  <c:v>-198.38249999999996</c:v>
                </c:pt>
                <c:pt idx="86041">
                  <c:v>-198.38049999999998</c:v>
                </c:pt>
                <c:pt idx="86042">
                  <c:v>-198.37849999999997</c:v>
                </c:pt>
                <c:pt idx="86043">
                  <c:v>-198.37649999999996</c:v>
                </c:pt>
                <c:pt idx="86044">
                  <c:v>-198.37449999999998</c:v>
                </c:pt>
                <c:pt idx="86045">
                  <c:v>-198.37249999999997</c:v>
                </c:pt>
                <c:pt idx="86046">
                  <c:v>-198.37049999999996</c:v>
                </c:pt>
                <c:pt idx="86047">
                  <c:v>-198.36849999999998</c:v>
                </c:pt>
                <c:pt idx="86048">
                  <c:v>-198.36649999999997</c:v>
                </c:pt>
                <c:pt idx="86049">
                  <c:v>-198.36449999999996</c:v>
                </c:pt>
                <c:pt idx="86050">
                  <c:v>-198.36249999999998</c:v>
                </c:pt>
                <c:pt idx="86051">
                  <c:v>-198.36049999999997</c:v>
                </c:pt>
                <c:pt idx="86052">
                  <c:v>-198.35849999999996</c:v>
                </c:pt>
                <c:pt idx="86053">
                  <c:v>-198.35649999999998</c:v>
                </c:pt>
                <c:pt idx="86054">
                  <c:v>-198.35449999999997</c:v>
                </c:pt>
                <c:pt idx="86055">
                  <c:v>-198.35249999999996</c:v>
                </c:pt>
                <c:pt idx="86056">
                  <c:v>-198.35049999999998</c:v>
                </c:pt>
                <c:pt idx="86057">
                  <c:v>-198.34849999999997</c:v>
                </c:pt>
                <c:pt idx="86058">
                  <c:v>-198.34649999999996</c:v>
                </c:pt>
                <c:pt idx="86059">
                  <c:v>-198.34449999999998</c:v>
                </c:pt>
                <c:pt idx="86060">
                  <c:v>-198.34249999999997</c:v>
                </c:pt>
                <c:pt idx="86061">
                  <c:v>-198.34049999999996</c:v>
                </c:pt>
                <c:pt idx="86062">
                  <c:v>-198.33849999999998</c:v>
                </c:pt>
                <c:pt idx="86063">
                  <c:v>-198.33649999999997</c:v>
                </c:pt>
                <c:pt idx="86064">
                  <c:v>-198.33449999999999</c:v>
                </c:pt>
                <c:pt idx="86065">
                  <c:v>-198.33249999999998</c:v>
                </c:pt>
                <c:pt idx="86066">
                  <c:v>-198.33049999999997</c:v>
                </c:pt>
                <c:pt idx="86067">
                  <c:v>-198.32849999999999</c:v>
                </c:pt>
                <c:pt idx="86068">
                  <c:v>-198.32649999999998</c:v>
                </c:pt>
                <c:pt idx="86069">
                  <c:v>-198.32449999999997</c:v>
                </c:pt>
                <c:pt idx="86070">
                  <c:v>-198.32249999999999</c:v>
                </c:pt>
                <c:pt idx="86071">
                  <c:v>-198.32049999999998</c:v>
                </c:pt>
                <c:pt idx="86072">
                  <c:v>-198.31849999999997</c:v>
                </c:pt>
                <c:pt idx="86073">
                  <c:v>-198.31649999999999</c:v>
                </c:pt>
                <c:pt idx="86074">
                  <c:v>-198.31449999999998</c:v>
                </c:pt>
                <c:pt idx="86075">
                  <c:v>-198.31249999999997</c:v>
                </c:pt>
                <c:pt idx="86076">
                  <c:v>-198.31049999999999</c:v>
                </c:pt>
                <c:pt idx="86077">
                  <c:v>-198.30849999999998</c:v>
                </c:pt>
                <c:pt idx="86078">
                  <c:v>-198.30649999999997</c:v>
                </c:pt>
                <c:pt idx="86079">
                  <c:v>-198.30449999999999</c:v>
                </c:pt>
                <c:pt idx="86080">
                  <c:v>-198.30249999999998</c:v>
                </c:pt>
                <c:pt idx="86081">
                  <c:v>-198.30049999999997</c:v>
                </c:pt>
                <c:pt idx="86082">
                  <c:v>-198.29849999999999</c:v>
                </c:pt>
                <c:pt idx="86083">
                  <c:v>-198.29649999999998</c:v>
                </c:pt>
                <c:pt idx="86084">
                  <c:v>-198.29449999999997</c:v>
                </c:pt>
                <c:pt idx="86085">
                  <c:v>-198.29249999999999</c:v>
                </c:pt>
                <c:pt idx="86086">
                  <c:v>-198.29049999999998</c:v>
                </c:pt>
                <c:pt idx="86087">
                  <c:v>-198.28849999999997</c:v>
                </c:pt>
                <c:pt idx="86088">
                  <c:v>-198.28649999999999</c:v>
                </c:pt>
                <c:pt idx="86089">
                  <c:v>-198.28449999999998</c:v>
                </c:pt>
                <c:pt idx="86090">
                  <c:v>-198.28249999999997</c:v>
                </c:pt>
                <c:pt idx="86091">
                  <c:v>-198.28049999999999</c:v>
                </c:pt>
                <c:pt idx="86092">
                  <c:v>-198.27849999999998</c:v>
                </c:pt>
                <c:pt idx="86093">
                  <c:v>-198.27649999999997</c:v>
                </c:pt>
                <c:pt idx="86094">
                  <c:v>-198.27449999999999</c:v>
                </c:pt>
                <c:pt idx="86095">
                  <c:v>-198.27249999999998</c:v>
                </c:pt>
                <c:pt idx="86096">
                  <c:v>-198.27049999999997</c:v>
                </c:pt>
                <c:pt idx="86097">
                  <c:v>-198.26849999999999</c:v>
                </c:pt>
                <c:pt idx="86098">
                  <c:v>-198.26649999999998</c:v>
                </c:pt>
                <c:pt idx="86099">
                  <c:v>-198.26449999999997</c:v>
                </c:pt>
                <c:pt idx="86100">
                  <c:v>-198.26249999999999</c:v>
                </c:pt>
                <c:pt idx="86101">
                  <c:v>-198.26049999999998</c:v>
                </c:pt>
                <c:pt idx="86102">
                  <c:v>-198.25849999999997</c:v>
                </c:pt>
                <c:pt idx="86103">
                  <c:v>-198.25649999999999</c:v>
                </c:pt>
                <c:pt idx="86104">
                  <c:v>-198.25449999999998</c:v>
                </c:pt>
                <c:pt idx="86105">
                  <c:v>-198.25249999999997</c:v>
                </c:pt>
                <c:pt idx="86106">
                  <c:v>-198.25049999999999</c:v>
                </c:pt>
                <c:pt idx="86107">
                  <c:v>-198.24849999999998</c:v>
                </c:pt>
                <c:pt idx="86108">
                  <c:v>-198.24649999999997</c:v>
                </c:pt>
                <c:pt idx="86109">
                  <c:v>-198.24449999999999</c:v>
                </c:pt>
                <c:pt idx="86110">
                  <c:v>-198.24249999999998</c:v>
                </c:pt>
                <c:pt idx="86111">
                  <c:v>-198.24049999999997</c:v>
                </c:pt>
                <c:pt idx="86112">
                  <c:v>-198.23849999999999</c:v>
                </c:pt>
                <c:pt idx="86113">
                  <c:v>-198.23649999999998</c:v>
                </c:pt>
                <c:pt idx="86114">
                  <c:v>-198.23449999999997</c:v>
                </c:pt>
                <c:pt idx="86115">
                  <c:v>-198.23249999999999</c:v>
                </c:pt>
                <c:pt idx="86116">
                  <c:v>-198.23049999999998</c:v>
                </c:pt>
                <c:pt idx="86117">
                  <c:v>-198.22849999999997</c:v>
                </c:pt>
                <c:pt idx="86118">
                  <c:v>-198.22649999999999</c:v>
                </c:pt>
                <c:pt idx="86119">
                  <c:v>-198.22449999999998</c:v>
                </c:pt>
                <c:pt idx="86120">
                  <c:v>-198.22249999999997</c:v>
                </c:pt>
                <c:pt idx="86121">
                  <c:v>-198.22049999999999</c:v>
                </c:pt>
                <c:pt idx="86122">
                  <c:v>-198.21849999999998</c:v>
                </c:pt>
                <c:pt idx="86123">
                  <c:v>-198.21649999999997</c:v>
                </c:pt>
                <c:pt idx="86124">
                  <c:v>-198.21449999999999</c:v>
                </c:pt>
                <c:pt idx="86125">
                  <c:v>-198.21249999999998</c:v>
                </c:pt>
                <c:pt idx="86126">
                  <c:v>-198.21049999999997</c:v>
                </c:pt>
                <c:pt idx="86127">
                  <c:v>-198.20849999999999</c:v>
                </c:pt>
                <c:pt idx="86128">
                  <c:v>-198.20649999999998</c:v>
                </c:pt>
                <c:pt idx="86129">
                  <c:v>-198.20449999999997</c:v>
                </c:pt>
                <c:pt idx="86130">
                  <c:v>-198.20249999999999</c:v>
                </c:pt>
                <c:pt idx="86131">
                  <c:v>-198.20049999999998</c:v>
                </c:pt>
                <c:pt idx="86132">
                  <c:v>-198.19849999999997</c:v>
                </c:pt>
                <c:pt idx="86133">
                  <c:v>-198.19649999999999</c:v>
                </c:pt>
                <c:pt idx="86134">
                  <c:v>-198.19449999999998</c:v>
                </c:pt>
                <c:pt idx="86135">
                  <c:v>-198.19249999999997</c:v>
                </c:pt>
                <c:pt idx="86136">
                  <c:v>-198.19049999999999</c:v>
                </c:pt>
                <c:pt idx="86137">
                  <c:v>-198.18849999999998</c:v>
                </c:pt>
                <c:pt idx="86138">
                  <c:v>-198.18649999999997</c:v>
                </c:pt>
                <c:pt idx="86139">
                  <c:v>-198.18449999999999</c:v>
                </c:pt>
                <c:pt idx="86140">
                  <c:v>-198.18249999999998</c:v>
                </c:pt>
                <c:pt idx="86141">
                  <c:v>-198.18049999999997</c:v>
                </c:pt>
                <c:pt idx="86142">
                  <c:v>-198.17849999999999</c:v>
                </c:pt>
                <c:pt idx="86143">
                  <c:v>-198.17649999999998</c:v>
                </c:pt>
                <c:pt idx="86144">
                  <c:v>-198.17449999999997</c:v>
                </c:pt>
                <c:pt idx="86145">
                  <c:v>-198.17249999999999</c:v>
                </c:pt>
                <c:pt idx="86146">
                  <c:v>-198.17049999999998</c:v>
                </c:pt>
                <c:pt idx="86147">
                  <c:v>-198.16849999999997</c:v>
                </c:pt>
                <c:pt idx="86148">
                  <c:v>-198.16649999999998</c:v>
                </c:pt>
                <c:pt idx="86149">
                  <c:v>-198.16449999999998</c:v>
                </c:pt>
                <c:pt idx="86150">
                  <c:v>-198.16249999999997</c:v>
                </c:pt>
                <c:pt idx="86151">
                  <c:v>-198.16049999999998</c:v>
                </c:pt>
                <c:pt idx="86152">
                  <c:v>-198.15849999999998</c:v>
                </c:pt>
                <c:pt idx="86153">
                  <c:v>-198.15649999999997</c:v>
                </c:pt>
                <c:pt idx="86154">
                  <c:v>-198.15449999999998</c:v>
                </c:pt>
                <c:pt idx="86155">
                  <c:v>-198.15249999999997</c:v>
                </c:pt>
                <c:pt idx="86156">
                  <c:v>-198.15049999999997</c:v>
                </c:pt>
                <c:pt idx="86157">
                  <c:v>-198.14849999999998</c:v>
                </c:pt>
                <c:pt idx="86158">
                  <c:v>-198.14649999999997</c:v>
                </c:pt>
                <c:pt idx="86159">
                  <c:v>-198.14449999999997</c:v>
                </c:pt>
                <c:pt idx="86160">
                  <c:v>-198.14249999999998</c:v>
                </c:pt>
                <c:pt idx="86161">
                  <c:v>-198.14049999999997</c:v>
                </c:pt>
                <c:pt idx="86162">
                  <c:v>-198.13849999999996</c:v>
                </c:pt>
                <c:pt idx="86163">
                  <c:v>-198.13649999999998</c:v>
                </c:pt>
                <c:pt idx="86164">
                  <c:v>-198.13449999999997</c:v>
                </c:pt>
                <c:pt idx="86165">
                  <c:v>-198.13249999999996</c:v>
                </c:pt>
                <c:pt idx="86166">
                  <c:v>-198.13049999999998</c:v>
                </c:pt>
                <c:pt idx="86167">
                  <c:v>-198.12849999999997</c:v>
                </c:pt>
                <c:pt idx="86168">
                  <c:v>-198.12649999999996</c:v>
                </c:pt>
                <c:pt idx="86169">
                  <c:v>-198.12449999999998</c:v>
                </c:pt>
                <c:pt idx="86170">
                  <c:v>-198.12249999999997</c:v>
                </c:pt>
                <c:pt idx="86171">
                  <c:v>-198.12049999999996</c:v>
                </c:pt>
                <c:pt idx="86172">
                  <c:v>-198.11849999999998</c:v>
                </c:pt>
                <c:pt idx="86173">
                  <c:v>-198.11649999999997</c:v>
                </c:pt>
                <c:pt idx="86174">
                  <c:v>-198.11449999999996</c:v>
                </c:pt>
                <c:pt idx="86175">
                  <c:v>-198.11249999999998</c:v>
                </c:pt>
                <c:pt idx="86176">
                  <c:v>-198.11049999999997</c:v>
                </c:pt>
                <c:pt idx="86177">
                  <c:v>-198.10849999999996</c:v>
                </c:pt>
                <c:pt idx="86178">
                  <c:v>-198.10649999999998</c:v>
                </c:pt>
                <c:pt idx="86179">
                  <c:v>-198.10449999999997</c:v>
                </c:pt>
                <c:pt idx="86180">
                  <c:v>-198.10249999999996</c:v>
                </c:pt>
                <c:pt idx="86181">
                  <c:v>-198.10049999999998</c:v>
                </c:pt>
                <c:pt idx="86182">
                  <c:v>-198.09849999999997</c:v>
                </c:pt>
                <c:pt idx="86183">
                  <c:v>-198.09649999999996</c:v>
                </c:pt>
                <c:pt idx="86184">
                  <c:v>-198.09449999999998</c:v>
                </c:pt>
                <c:pt idx="86185">
                  <c:v>-198.09249999999997</c:v>
                </c:pt>
                <c:pt idx="86186">
                  <c:v>-198.09049999999996</c:v>
                </c:pt>
                <c:pt idx="86187">
                  <c:v>-198.08849999999998</c:v>
                </c:pt>
                <c:pt idx="86188">
                  <c:v>-198.08649999999997</c:v>
                </c:pt>
                <c:pt idx="86189">
                  <c:v>-198.08449999999999</c:v>
                </c:pt>
                <c:pt idx="86190">
                  <c:v>-198.08249999999998</c:v>
                </c:pt>
                <c:pt idx="86191">
                  <c:v>-198.08049999999997</c:v>
                </c:pt>
                <c:pt idx="86192">
                  <c:v>-198.07849999999999</c:v>
                </c:pt>
                <c:pt idx="86193">
                  <c:v>-198.07649999999998</c:v>
                </c:pt>
                <c:pt idx="86194">
                  <c:v>-198.07449999999997</c:v>
                </c:pt>
                <c:pt idx="86195">
                  <c:v>-198.07249999999999</c:v>
                </c:pt>
                <c:pt idx="86196">
                  <c:v>-198.07049999999998</c:v>
                </c:pt>
                <c:pt idx="86197">
                  <c:v>-198.06849999999997</c:v>
                </c:pt>
                <c:pt idx="86198">
                  <c:v>-198.06649999999999</c:v>
                </c:pt>
                <c:pt idx="86199">
                  <c:v>-198.06449999999998</c:v>
                </c:pt>
                <c:pt idx="86200">
                  <c:v>-198.06249999999997</c:v>
                </c:pt>
                <c:pt idx="86201">
                  <c:v>-198.06049999999999</c:v>
                </c:pt>
                <c:pt idx="86202">
                  <c:v>-198.05849999999998</c:v>
                </c:pt>
                <c:pt idx="86203">
                  <c:v>-198.05649999999997</c:v>
                </c:pt>
                <c:pt idx="86204">
                  <c:v>-198.05449999999999</c:v>
                </c:pt>
                <c:pt idx="86205">
                  <c:v>-198.05249999999998</c:v>
                </c:pt>
                <c:pt idx="86206">
                  <c:v>-198.05049999999997</c:v>
                </c:pt>
                <c:pt idx="86207">
                  <c:v>-198.04849999999999</c:v>
                </c:pt>
                <c:pt idx="86208">
                  <c:v>-198.04649999999998</c:v>
                </c:pt>
                <c:pt idx="86209">
                  <c:v>-198.04449999999997</c:v>
                </c:pt>
                <c:pt idx="86210">
                  <c:v>-198.04249999999999</c:v>
                </c:pt>
                <c:pt idx="86211">
                  <c:v>-198.04049999999998</c:v>
                </c:pt>
                <c:pt idx="86212">
                  <c:v>-198.03849999999997</c:v>
                </c:pt>
                <c:pt idx="86213">
                  <c:v>-198.03649999999999</c:v>
                </c:pt>
                <c:pt idx="86214">
                  <c:v>-198.03449999999998</c:v>
                </c:pt>
                <c:pt idx="86215">
                  <c:v>-198.03249999999997</c:v>
                </c:pt>
                <c:pt idx="86216">
                  <c:v>-198.03049999999999</c:v>
                </c:pt>
                <c:pt idx="86217">
                  <c:v>-198.02849999999998</c:v>
                </c:pt>
                <c:pt idx="86218">
                  <c:v>-198.02649999999997</c:v>
                </c:pt>
                <c:pt idx="86219">
                  <c:v>-198.02449999999999</c:v>
                </c:pt>
                <c:pt idx="86220">
                  <c:v>-198.02249999999998</c:v>
                </c:pt>
                <c:pt idx="86221">
                  <c:v>-198.02049999999997</c:v>
                </c:pt>
                <c:pt idx="86222">
                  <c:v>-198.01849999999999</c:v>
                </c:pt>
                <c:pt idx="86223">
                  <c:v>-198.01649999999998</c:v>
                </c:pt>
                <c:pt idx="86224">
                  <c:v>-198.01449999999997</c:v>
                </c:pt>
                <c:pt idx="86225">
                  <c:v>-198.01249999999999</c:v>
                </c:pt>
                <c:pt idx="86226">
                  <c:v>-198.01049999999998</c:v>
                </c:pt>
                <c:pt idx="86227">
                  <c:v>-198.00849999999997</c:v>
                </c:pt>
                <c:pt idx="86228">
                  <c:v>-198.00649999999999</c:v>
                </c:pt>
                <c:pt idx="86229">
                  <c:v>-198.00449999999998</c:v>
                </c:pt>
                <c:pt idx="86230">
                  <c:v>-198.00249999999997</c:v>
                </c:pt>
                <c:pt idx="86231">
                  <c:v>-198.00049999999999</c:v>
                </c:pt>
                <c:pt idx="86232">
                  <c:v>-197.99849999999998</c:v>
                </c:pt>
                <c:pt idx="86233">
                  <c:v>-197.99649999999997</c:v>
                </c:pt>
                <c:pt idx="86234">
                  <c:v>-197.99449999999999</c:v>
                </c:pt>
                <c:pt idx="86235">
                  <c:v>-197.99249999999998</c:v>
                </c:pt>
                <c:pt idx="86236">
                  <c:v>-197.99049999999997</c:v>
                </c:pt>
                <c:pt idx="86237">
                  <c:v>-197.98849999999999</c:v>
                </c:pt>
                <c:pt idx="86238">
                  <c:v>-197.98649999999998</c:v>
                </c:pt>
                <c:pt idx="86239">
                  <c:v>-197.98449999999997</c:v>
                </c:pt>
                <c:pt idx="86240">
                  <c:v>-197.98249999999999</c:v>
                </c:pt>
                <c:pt idx="86241">
                  <c:v>-197.98049999999998</c:v>
                </c:pt>
                <c:pt idx="86242">
                  <c:v>-197.97849999999997</c:v>
                </c:pt>
                <c:pt idx="86243">
                  <c:v>-197.97649999999999</c:v>
                </c:pt>
                <c:pt idx="86244">
                  <c:v>-197.97449999999998</c:v>
                </c:pt>
                <c:pt idx="86245">
                  <c:v>-197.97249999999997</c:v>
                </c:pt>
                <c:pt idx="86246">
                  <c:v>-197.97049999999999</c:v>
                </c:pt>
                <c:pt idx="86247">
                  <c:v>-197.96849999999998</c:v>
                </c:pt>
                <c:pt idx="86248">
                  <c:v>-197.96649999999997</c:v>
                </c:pt>
                <c:pt idx="86249">
                  <c:v>-197.96449999999999</c:v>
                </c:pt>
                <c:pt idx="86250">
                  <c:v>-197.96249999999998</c:v>
                </c:pt>
                <c:pt idx="86251">
                  <c:v>-197.96049999999997</c:v>
                </c:pt>
                <c:pt idx="86252">
                  <c:v>-197.95849999999999</c:v>
                </c:pt>
                <c:pt idx="86253">
                  <c:v>-197.95649999999998</c:v>
                </c:pt>
                <c:pt idx="86254">
                  <c:v>-197.95449999999997</c:v>
                </c:pt>
                <c:pt idx="86255">
                  <c:v>-197.95249999999999</c:v>
                </c:pt>
                <c:pt idx="86256">
                  <c:v>-197.95049999999998</c:v>
                </c:pt>
                <c:pt idx="86257">
                  <c:v>-197.94849999999997</c:v>
                </c:pt>
                <c:pt idx="86258">
                  <c:v>-197.94649999999999</c:v>
                </c:pt>
                <c:pt idx="86259">
                  <c:v>-197.94449999999998</c:v>
                </c:pt>
                <c:pt idx="86260">
                  <c:v>-197.94249999999997</c:v>
                </c:pt>
                <c:pt idx="86261">
                  <c:v>-197.94049999999999</c:v>
                </c:pt>
                <c:pt idx="86262">
                  <c:v>-197.93849999999998</c:v>
                </c:pt>
                <c:pt idx="86263">
                  <c:v>-197.93649999999997</c:v>
                </c:pt>
                <c:pt idx="86264">
                  <c:v>-197.93449999999999</c:v>
                </c:pt>
                <c:pt idx="86265">
                  <c:v>-197.93249999999998</c:v>
                </c:pt>
                <c:pt idx="86266">
                  <c:v>-197.93049999999997</c:v>
                </c:pt>
                <c:pt idx="86267">
                  <c:v>-197.92849999999999</c:v>
                </c:pt>
                <c:pt idx="86268">
                  <c:v>-197.92649999999998</c:v>
                </c:pt>
                <c:pt idx="86269">
                  <c:v>-197.92449999999997</c:v>
                </c:pt>
                <c:pt idx="86270">
                  <c:v>-197.92249999999999</c:v>
                </c:pt>
                <c:pt idx="86271">
                  <c:v>-197.92049999999998</c:v>
                </c:pt>
                <c:pt idx="86272">
                  <c:v>-197.91849999999997</c:v>
                </c:pt>
                <c:pt idx="86273">
                  <c:v>-197.91649999999998</c:v>
                </c:pt>
                <c:pt idx="86274">
                  <c:v>-197.91449999999998</c:v>
                </c:pt>
                <c:pt idx="86275">
                  <c:v>-197.91249999999997</c:v>
                </c:pt>
                <c:pt idx="86276">
                  <c:v>-197.91049999999998</c:v>
                </c:pt>
                <c:pt idx="86277">
                  <c:v>-197.90849999999998</c:v>
                </c:pt>
                <c:pt idx="86278">
                  <c:v>-197.90649999999997</c:v>
                </c:pt>
                <c:pt idx="86279">
                  <c:v>-197.90449999999998</c:v>
                </c:pt>
                <c:pt idx="86280">
                  <c:v>-197.90249999999997</c:v>
                </c:pt>
                <c:pt idx="86281">
                  <c:v>-197.90049999999997</c:v>
                </c:pt>
                <c:pt idx="86282">
                  <c:v>-197.89849999999998</c:v>
                </c:pt>
                <c:pt idx="86283">
                  <c:v>-197.89649999999997</c:v>
                </c:pt>
                <c:pt idx="86284">
                  <c:v>-197.89449999999997</c:v>
                </c:pt>
                <c:pt idx="86285">
                  <c:v>-197.89249999999998</c:v>
                </c:pt>
                <c:pt idx="86286">
                  <c:v>-197.89049999999997</c:v>
                </c:pt>
                <c:pt idx="86287">
                  <c:v>-197.88849999999996</c:v>
                </c:pt>
                <c:pt idx="86288">
                  <c:v>-197.88649999999998</c:v>
                </c:pt>
                <c:pt idx="86289">
                  <c:v>-197.88449999999997</c:v>
                </c:pt>
                <c:pt idx="86290">
                  <c:v>-197.88249999999996</c:v>
                </c:pt>
                <c:pt idx="86291">
                  <c:v>-197.88049999999998</c:v>
                </c:pt>
                <c:pt idx="86292">
                  <c:v>-197.87849999999997</c:v>
                </c:pt>
                <c:pt idx="86293">
                  <c:v>-197.87649999999996</c:v>
                </c:pt>
                <c:pt idx="86294">
                  <c:v>-197.87449999999998</c:v>
                </c:pt>
                <c:pt idx="86295">
                  <c:v>-197.87249999999997</c:v>
                </c:pt>
                <c:pt idx="86296">
                  <c:v>-197.87049999999996</c:v>
                </c:pt>
                <c:pt idx="86297">
                  <c:v>-197.86849999999998</c:v>
                </c:pt>
                <c:pt idx="86298">
                  <c:v>-197.86649999999997</c:v>
                </c:pt>
                <c:pt idx="86299">
                  <c:v>-197.86449999999996</c:v>
                </c:pt>
                <c:pt idx="86300">
                  <c:v>-197.86249999999998</c:v>
                </c:pt>
                <c:pt idx="86301">
                  <c:v>-197.86049999999997</c:v>
                </c:pt>
                <c:pt idx="86302">
                  <c:v>-197.85849999999996</c:v>
                </c:pt>
                <c:pt idx="86303">
                  <c:v>-197.85649999999998</c:v>
                </c:pt>
                <c:pt idx="86304">
                  <c:v>-197.85449999999997</c:v>
                </c:pt>
                <c:pt idx="86305">
                  <c:v>-197.85249999999996</c:v>
                </c:pt>
                <c:pt idx="86306">
                  <c:v>-197.85049999999998</c:v>
                </c:pt>
                <c:pt idx="86307">
                  <c:v>-197.84849999999997</c:v>
                </c:pt>
                <c:pt idx="86308">
                  <c:v>-197.84649999999996</c:v>
                </c:pt>
                <c:pt idx="86309">
                  <c:v>-197.84449999999998</c:v>
                </c:pt>
                <c:pt idx="86310">
                  <c:v>-197.84249999999997</c:v>
                </c:pt>
                <c:pt idx="86311">
                  <c:v>-197.84049999999996</c:v>
                </c:pt>
                <c:pt idx="86312">
                  <c:v>-197.83849999999998</c:v>
                </c:pt>
                <c:pt idx="86313">
                  <c:v>-197.83649999999997</c:v>
                </c:pt>
                <c:pt idx="86314">
                  <c:v>-197.83449999999999</c:v>
                </c:pt>
                <c:pt idx="86315">
                  <c:v>-197.83249999999998</c:v>
                </c:pt>
                <c:pt idx="86316">
                  <c:v>-197.83049999999997</c:v>
                </c:pt>
                <c:pt idx="86317">
                  <c:v>-197.82849999999999</c:v>
                </c:pt>
                <c:pt idx="86318">
                  <c:v>-197.82649999999998</c:v>
                </c:pt>
                <c:pt idx="86319">
                  <c:v>-197.82449999999997</c:v>
                </c:pt>
                <c:pt idx="86320">
                  <c:v>-197.82249999999999</c:v>
                </c:pt>
                <c:pt idx="86321">
                  <c:v>-197.82049999999998</c:v>
                </c:pt>
                <c:pt idx="86322">
                  <c:v>-197.81849999999997</c:v>
                </c:pt>
                <c:pt idx="86323">
                  <c:v>-197.81649999999999</c:v>
                </c:pt>
                <c:pt idx="86324">
                  <c:v>-197.81449999999998</c:v>
                </c:pt>
                <c:pt idx="86325">
                  <c:v>-197.81249999999997</c:v>
                </c:pt>
                <c:pt idx="86326">
                  <c:v>-197.81049999999999</c:v>
                </c:pt>
                <c:pt idx="86327">
                  <c:v>-197.80849999999998</c:v>
                </c:pt>
                <c:pt idx="86328">
                  <c:v>-197.80649999999997</c:v>
                </c:pt>
                <c:pt idx="86329">
                  <c:v>-197.80449999999999</c:v>
                </c:pt>
                <c:pt idx="86330">
                  <c:v>-197.80249999999998</c:v>
                </c:pt>
                <c:pt idx="86331">
                  <c:v>-197.80049999999997</c:v>
                </c:pt>
                <c:pt idx="86332">
                  <c:v>-197.79849999999999</c:v>
                </c:pt>
                <c:pt idx="86333">
                  <c:v>-197.79649999999998</c:v>
                </c:pt>
                <c:pt idx="86334">
                  <c:v>-197.79449999999997</c:v>
                </c:pt>
                <c:pt idx="86335">
                  <c:v>-197.79249999999999</c:v>
                </c:pt>
                <c:pt idx="86336">
                  <c:v>-197.79049999999998</c:v>
                </c:pt>
                <c:pt idx="86337">
                  <c:v>-197.78849999999997</c:v>
                </c:pt>
                <c:pt idx="86338">
                  <c:v>-197.78649999999999</c:v>
                </c:pt>
                <c:pt idx="86339">
                  <c:v>-197.78449999999998</c:v>
                </c:pt>
                <c:pt idx="86340">
                  <c:v>-197.78249999999997</c:v>
                </c:pt>
                <c:pt idx="86341">
                  <c:v>-197.78049999999999</c:v>
                </c:pt>
                <c:pt idx="86342">
                  <c:v>-197.77849999999998</c:v>
                </c:pt>
                <c:pt idx="86343">
                  <c:v>-197.77649999999997</c:v>
                </c:pt>
                <c:pt idx="86344">
                  <c:v>-197.77449999999999</c:v>
                </c:pt>
                <c:pt idx="86345">
                  <c:v>-197.77249999999998</c:v>
                </c:pt>
                <c:pt idx="86346">
                  <c:v>-197.77049999999997</c:v>
                </c:pt>
                <c:pt idx="86347">
                  <c:v>-197.76849999999999</c:v>
                </c:pt>
                <c:pt idx="86348">
                  <c:v>-197.76649999999998</c:v>
                </c:pt>
                <c:pt idx="86349">
                  <c:v>-197.76449999999997</c:v>
                </c:pt>
                <c:pt idx="86350">
                  <c:v>-197.76249999999999</c:v>
                </c:pt>
                <c:pt idx="86351">
                  <c:v>-197.76049999999998</c:v>
                </c:pt>
                <c:pt idx="86352">
                  <c:v>-197.75849999999997</c:v>
                </c:pt>
                <c:pt idx="86353">
                  <c:v>-197.75649999999999</c:v>
                </c:pt>
                <c:pt idx="86354">
                  <c:v>-197.75449999999998</c:v>
                </c:pt>
                <c:pt idx="86355">
                  <c:v>-197.75249999999997</c:v>
                </c:pt>
                <c:pt idx="86356">
                  <c:v>-197.75049999999999</c:v>
                </c:pt>
                <c:pt idx="86357">
                  <c:v>-197.74849999999998</c:v>
                </c:pt>
                <c:pt idx="86358">
                  <c:v>-197.74649999999997</c:v>
                </c:pt>
                <c:pt idx="86359">
                  <c:v>-197.74449999999999</c:v>
                </c:pt>
                <c:pt idx="86360">
                  <c:v>-197.74249999999998</c:v>
                </c:pt>
                <c:pt idx="86361">
                  <c:v>-197.74049999999997</c:v>
                </c:pt>
                <c:pt idx="86362">
                  <c:v>-197.73849999999999</c:v>
                </c:pt>
                <c:pt idx="86363">
                  <c:v>-197.73649999999998</c:v>
                </c:pt>
                <c:pt idx="86364">
                  <c:v>-197.73449999999997</c:v>
                </c:pt>
                <c:pt idx="86365">
                  <c:v>-197.73249999999999</c:v>
                </c:pt>
                <c:pt idx="86366">
                  <c:v>-197.73049999999998</c:v>
                </c:pt>
                <c:pt idx="86367">
                  <c:v>-197.72849999999997</c:v>
                </c:pt>
                <c:pt idx="86368">
                  <c:v>-197.72649999999999</c:v>
                </c:pt>
                <c:pt idx="86369">
                  <c:v>-197.72449999999998</c:v>
                </c:pt>
                <c:pt idx="86370">
                  <c:v>-197.72249999999997</c:v>
                </c:pt>
                <c:pt idx="86371">
                  <c:v>-197.72049999999999</c:v>
                </c:pt>
                <c:pt idx="86372">
                  <c:v>-197.71849999999998</c:v>
                </c:pt>
                <c:pt idx="86373">
                  <c:v>-197.71649999999997</c:v>
                </c:pt>
                <c:pt idx="86374">
                  <c:v>-197.71449999999999</c:v>
                </c:pt>
                <c:pt idx="86375">
                  <c:v>-197.71249999999998</c:v>
                </c:pt>
                <c:pt idx="86376">
                  <c:v>-197.71049999999997</c:v>
                </c:pt>
                <c:pt idx="86377">
                  <c:v>-197.70849999999999</c:v>
                </c:pt>
                <c:pt idx="86378">
                  <c:v>-197.70649999999998</c:v>
                </c:pt>
                <c:pt idx="86379">
                  <c:v>-197.70449999999997</c:v>
                </c:pt>
                <c:pt idx="86380">
                  <c:v>-197.70249999999999</c:v>
                </c:pt>
                <c:pt idx="86381">
                  <c:v>-197.70049999999998</c:v>
                </c:pt>
                <c:pt idx="86382">
                  <c:v>-197.69849999999997</c:v>
                </c:pt>
                <c:pt idx="86383">
                  <c:v>-197.69649999999999</c:v>
                </c:pt>
                <c:pt idx="86384">
                  <c:v>-197.69449999999998</c:v>
                </c:pt>
                <c:pt idx="86385">
                  <c:v>-197.69249999999997</c:v>
                </c:pt>
                <c:pt idx="86386">
                  <c:v>-197.69049999999999</c:v>
                </c:pt>
                <c:pt idx="86387">
                  <c:v>-197.68849999999998</c:v>
                </c:pt>
                <c:pt idx="86388">
                  <c:v>-197.68649999999997</c:v>
                </c:pt>
                <c:pt idx="86389">
                  <c:v>-197.68449999999999</c:v>
                </c:pt>
                <c:pt idx="86390">
                  <c:v>-197.68249999999998</c:v>
                </c:pt>
                <c:pt idx="86391">
                  <c:v>-197.68049999999997</c:v>
                </c:pt>
                <c:pt idx="86392">
                  <c:v>-197.67849999999999</c:v>
                </c:pt>
                <c:pt idx="86393">
                  <c:v>-197.67649999999998</c:v>
                </c:pt>
                <c:pt idx="86394">
                  <c:v>-197.67449999999997</c:v>
                </c:pt>
                <c:pt idx="86395">
                  <c:v>-197.67249999999999</c:v>
                </c:pt>
                <c:pt idx="86396">
                  <c:v>-197.67049999999998</c:v>
                </c:pt>
                <c:pt idx="86397">
                  <c:v>-197.66849999999997</c:v>
                </c:pt>
                <c:pt idx="86398">
                  <c:v>-197.66649999999998</c:v>
                </c:pt>
                <c:pt idx="86399">
                  <c:v>-197.66449999999998</c:v>
                </c:pt>
                <c:pt idx="86400">
                  <c:v>-197.66249999999997</c:v>
                </c:pt>
                <c:pt idx="86401">
                  <c:v>-197.66049999999998</c:v>
                </c:pt>
                <c:pt idx="86402">
                  <c:v>-197.65849999999998</c:v>
                </c:pt>
                <c:pt idx="86403">
                  <c:v>-197.65649999999997</c:v>
                </c:pt>
                <c:pt idx="86404">
                  <c:v>-197.65449999999998</c:v>
                </c:pt>
                <c:pt idx="86405">
                  <c:v>-197.65249999999997</c:v>
                </c:pt>
                <c:pt idx="86406">
                  <c:v>-197.65049999999997</c:v>
                </c:pt>
                <c:pt idx="86407">
                  <c:v>-197.64849999999998</c:v>
                </c:pt>
                <c:pt idx="86408">
                  <c:v>-197.64649999999997</c:v>
                </c:pt>
                <c:pt idx="86409">
                  <c:v>-197.64449999999997</c:v>
                </c:pt>
                <c:pt idx="86410">
                  <c:v>-197.64249999999998</c:v>
                </c:pt>
                <c:pt idx="86411">
                  <c:v>-197.64049999999997</c:v>
                </c:pt>
                <c:pt idx="86412">
                  <c:v>-197.63849999999996</c:v>
                </c:pt>
                <c:pt idx="86413">
                  <c:v>-197.63649999999998</c:v>
                </c:pt>
                <c:pt idx="86414">
                  <c:v>-197.63449999999997</c:v>
                </c:pt>
                <c:pt idx="86415">
                  <c:v>-197.63249999999996</c:v>
                </c:pt>
                <c:pt idx="86416">
                  <c:v>-197.63049999999998</c:v>
                </c:pt>
                <c:pt idx="86417">
                  <c:v>-197.62849999999997</c:v>
                </c:pt>
                <c:pt idx="86418">
                  <c:v>-197.62649999999996</c:v>
                </c:pt>
                <c:pt idx="86419">
                  <c:v>-197.62449999999998</c:v>
                </c:pt>
                <c:pt idx="86420">
                  <c:v>-197.62249999999997</c:v>
                </c:pt>
                <c:pt idx="86421">
                  <c:v>-197.62049999999996</c:v>
                </c:pt>
                <c:pt idx="86422">
                  <c:v>-197.61849999999998</c:v>
                </c:pt>
                <c:pt idx="86423">
                  <c:v>-197.61649999999997</c:v>
                </c:pt>
                <c:pt idx="86424">
                  <c:v>-197.61449999999996</c:v>
                </c:pt>
                <c:pt idx="86425">
                  <c:v>-197.61249999999998</c:v>
                </c:pt>
                <c:pt idx="86426">
                  <c:v>-197.61049999999997</c:v>
                </c:pt>
                <c:pt idx="86427">
                  <c:v>-197.60849999999996</c:v>
                </c:pt>
                <c:pt idx="86428">
                  <c:v>-197.60649999999998</c:v>
                </c:pt>
                <c:pt idx="86429">
                  <c:v>-197.60449999999997</c:v>
                </c:pt>
                <c:pt idx="86430">
                  <c:v>-197.60249999999996</c:v>
                </c:pt>
                <c:pt idx="86431">
                  <c:v>-197.60049999999998</c:v>
                </c:pt>
                <c:pt idx="86432">
                  <c:v>-197.59849999999997</c:v>
                </c:pt>
                <c:pt idx="86433">
                  <c:v>-197.59649999999996</c:v>
                </c:pt>
                <c:pt idx="86434">
                  <c:v>-197.59449999999998</c:v>
                </c:pt>
                <c:pt idx="86435">
                  <c:v>-197.59249999999997</c:v>
                </c:pt>
                <c:pt idx="86436">
                  <c:v>-197.59049999999996</c:v>
                </c:pt>
                <c:pt idx="86437">
                  <c:v>-197.58849999999998</c:v>
                </c:pt>
                <c:pt idx="86438">
                  <c:v>-197.58649999999997</c:v>
                </c:pt>
                <c:pt idx="86439">
                  <c:v>-197.58449999999999</c:v>
                </c:pt>
                <c:pt idx="86440">
                  <c:v>-197.58249999999998</c:v>
                </c:pt>
                <c:pt idx="86441">
                  <c:v>-197.58049999999997</c:v>
                </c:pt>
                <c:pt idx="86442">
                  <c:v>-197.57849999999999</c:v>
                </c:pt>
                <c:pt idx="86443">
                  <c:v>-197.57649999999998</c:v>
                </c:pt>
                <c:pt idx="86444">
                  <c:v>-197.57449999999997</c:v>
                </c:pt>
                <c:pt idx="86445">
                  <c:v>-197.57249999999999</c:v>
                </c:pt>
                <c:pt idx="86446">
                  <c:v>-197.57049999999998</c:v>
                </c:pt>
                <c:pt idx="86447">
                  <c:v>-197.56849999999997</c:v>
                </c:pt>
                <c:pt idx="86448">
                  <c:v>-197.56649999999999</c:v>
                </c:pt>
                <c:pt idx="86449">
                  <c:v>-197.56449999999998</c:v>
                </c:pt>
                <c:pt idx="86450">
                  <c:v>-197.56249999999997</c:v>
                </c:pt>
                <c:pt idx="86451">
                  <c:v>-197.56049999999999</c:v>
                </c:pt>
                <c:pt idx="86452">
                  <c:v>-197.55849999999998</c:v>
                </c:pt>
                <c:pt idx="86453">
                  <c:v>-197.55649999999997</c:v>
                </c:pt>
                <c:pt idx="86454">
                  <c:v>-197.55449999999999</c:v>
                </c:pt>
                <c:pt idx="86455">
                  <c:v>-197.55249999999998</c:v>
                </c:pt>
                <c:pt idx="86456">
                  <c:v>-197.55049999999997</c:v>
                </c:pt>
                <c:pt idx="86457">
                  <c:v>-197.54849999999999</c:v>
                </c:pt>
                <c:pt idx="86458">
                  <c:v>-197.54649999999998</c:v>
                </c:pt>
                <c:pt idx="86459">
                  <c:v>-197.54449999999997</c:v>
                </c:pt>
                <c:pt idx="86460">
                  <c:v>-197.54249999999999</c:v>
                </c:pt>
                <c:pt idx="86461">
                  <c:v>-197.54049999999998</c:v>
                </c:pt>
                <c:pt idx="86462">
                  <c:v>-197.53849999999997</c:v>
                </c:pt>
                <c:pt idx="86463">
                  <c:v>-197.53649999999999</c:v>
                </c:pt>
                <c:pt idx="86464">
                  <c:v>-197.53449999999998</c:v>
                </c:pt>
                <c:pt idx="86465">
                  <c:v>-197.53249999999997</c:v>
                </c:pt>
                <c:pt idx="86466">
                  <c:v>-197.53049999999999</c:v>
                </c:pt>
                <c:pt idx="86467">
                  <c:v>-197.52849999999998</c:v>
                </c:pt>
                <c:pt idx="86468">
                  <c:v>-197.52649999999997</c:v>
                </c:pt>
                <c:pt idx="86469">
                  <c:v>-197.52449999999999</c:v>
                </c:pt>
                <c:pt idx="86470">
                  <c:v>-197.52249999999998</c:v>
                </c:pt>
                <c:pt idx="86471">
                  <c:v>-197.52049999999997</c:v>
                </c:pt>
                <c:pt idx="86472">
                  <c:v>-197.51849999999999</c:v>
                </c:pt>
                <c:pt idx="86473">
                  <c:v>-197.51649999999998</c:v>
                </c:pt>
                <c:pt idx="86474">
                  <c:v>-197.51449999999997</c:v>
                </c:pt>
                <c:pt idx="86475">
                  <c:v>-197.51249999999999</c:v>
                </c:pt>
                <c:pt idx="86476">
                  <c:v>-197.51049999999998</c:v>
                </c:pt>
                <c:pt idx="86477">
                  <c:v>-197.50849999999997</c:v>
                </c:pt>
                <c:pt idx="86478">
                  <c:v>-197.50649999999999</c:v>
                </c:pt>
                <c:pt idx="86479">
                  <c:v>-197.50449999999998</c:v>
                </c:pt>
                <c:pt idx="86480">
                  <c:v>-197.50249999999997</c:v>
                </c:pt>
                <c:pt idx="86481">
                  <c:v>-197.50049999999999</c:v>
                </c:pt>
                <c:pt idx="86482">
                  <c:v>-197.49849999999998</c:v>
                </c:pt>
                <c:pt idx="86483">
                  <c:v>-197.49649999999997</c:v>
                </c:pt>
                <c:pt idx="86484">
                  <c:v>-197.49449999999999</c:v>
                </c:pt>
                <c:pt idx="86485">
                  <c:v>-197.49249999999998</c:v>
                </c:pt>
                <c:pt idx="86486">
                  <c:v>-197.49049999999997</c:v>
                </c:pt>
                <c:pt idx="86487">
                  <c:v>-197.48849999999999</c:v>
                </c:pt>
                <c:pt idx="86488">
                  <c:v>-197.48649999999998</c:v>
                </c:pt>
                <c:pt idx="86489">
                  <c:v>-197.48449999999997</c:v>
                </c:pt>
                <c:pt idx="86490">
                  <c:v>-197.48249999999999</c:v>
                </c:pt>
                <c:pt idx="86491">
                  <c:v>-197.48049999999998</c:v>
                </c:pt>
                <c:pt idx="86492">
                  <c:v>-197.47849999999997</c:v>
                </c:pt>
                <c:pt idx="86493">
                  <c:v>-197.47649999999999</c:v>
                </c:pt>
                <c:pt idx="86494">
                  <c:v>-197.47449999999998</c:v>
                </c:pt>
                <c:pt idx="86495">
                  <c:v>-197.47249999999997</c:v>
                </c:pt>
                <c:pt idx="86496">
                  <c:v>-197.47049999999999</c:v>
                </c:pt>
                <c:pt idx="86497">
                  <c:v>-197.46849999999998</c:v>
                </c:pt>
                <c:pt idx="86498">
                  <c:v>-197.46649999999997</c:v>
                </c:pt>
                <c:pt idx="86499">
                  <c:v>-197.46449999999999</c:v>
                </c:pt>
                <c:pt idx="86500">
                  <c:v>-197.46249999999998</c:v>
                </c:pt>
                <c:pt idx="86501">
                  <c:v>-197.46049999999997</c:v>
                </c:pt>
                <c:pt idx="86502">
                  <c:v>-197.45849999999999</c:v>
                </c:pt>
                <c:pt idx="86503">
                  <c:v>-197.45649999999998</c:v>
                </c:pt>
                <c:pt idx="86504">
                  <c:v>-197.45449999999997</c:v>
                </c:pt>
                <c:pt idx="86505">
                  <c:v>-197.45249999999999</c:v>
                </c:pt>
                <c:pt idx="86506">
                  <c:v>-197.45049999999998</c:v>
                </c:pt>
                <c:pt idx="86507">
                  <c:v>-197.44849999999997</c:v>
                </c:pt>
                <c:pt idx="86508">
                  <c:v>-197.44649999999999</c:v>
                </c:pt>
                <c:pt idx="86509">
                  <c:v>-197.44449999999998</c:v>
                </c:pt>
                <c:pt idx="86510">
                  <c:v>-197.44249999999997</c:v>
                </c:pt>
                <c:pt idx="86511">
                  <c:v>-197.44049999999999</c:v>
                </c:pt>
                <c:pt idx="86512">
                  <c:v>-197.43849999999998</c:v>
                </c:pt>
                <c:pt idx="86513">
                  <c:v>-197.43649999999997</c:v>
                </c:pt>
                <c:pt idx="86514">
                  <c:v>-197.43449999999999</c:v>
                </c:pt>
                <c:pt idx="86515">
                  <c:v>-197.43249999999998</c:v>
                </c:pt>
                <c:pt idx="86516">
                  <c:v>-197.43049999999997</c:v>
                </c:pt>
                <c:pt idx="86517">
                  <c:v>-197.42849999999999</c:v>
                </c:pt>
                <c:pt idx="86518">
                  <c:v>-197.42649999999998</c:v>
                </c:pt>
                <c:pt idx="86519">
                  <c:v>-197.42449999999997</c:v>
                </c:pt>
                <c:pt idx="86520">
                  <c:v>-197.42249999999999</c:v>
                </c:pt>
                <c:pt idx="86521">
                  <c:v>-197.42049999999998</c:v>
                </c:pt>
                <c:pt idx="86522">
                  <c:v>-197.41849999999997</c:v>
                </c:pt>
                <c:pt idx="86523">
                  <c:v>-197.41649999999998</c:v>
                </c:pt>
                <c:pt idx="86524">
                  <c:v>-197.41449999999998</c:v>
                </c:pt>
                <c:pt idx="86525">
                  <c:v>-197.41249999999997</c:v>
                </c:pt>
                <c:pt idx="86526">
                  <c:v>-197.41049999999998</c:v>
                </c:pt>
                <c:pt idx="86527">
                  <c:v>-197.40849999999998</c:v>
                </c:pt>
                <c:pt idx="86528">
                  <c:v>-197.40649999999997</c:v>
                </c:pt>
                <c:pt idx="86529">
                  <c:v>-197.40449999999998</c:v>
                </c:pt>
                <c:pt idx="86530">
                  <c:v>-197.40249999999997</c:v>
                </c:pt>
                <c:pt idx="86531">
                  <c:v>-197.40049999999997</c:v>
                </c:pt>
                <c:pt idx="86532">
                  <c:v>-197.39849999999998</c:v>
                </c:pt>
                <c:pt idx="86533">
                  <c:v>-197.39649999999997</c:v>
                </c:pt>
                <c:pt idx="86534">
                  <c:v>-197.39449999999997</c:v>
                </c:pt>
                <c:pt idx="86535">
                  <c:v>-197.39249999999998</c:v>
                </c:pt>
                <c:pt idx="86536">
                  <c:v>-197.39049999999997</c:v>
                </c:pt>
                <c:pt idx="86537">
                  <c:v>-197.38849999999996</c:v>
                </c:pt>
                <c:pt idx="86538">
                  <c:v>-197.38649999999998</c:v>
                </c:pt>
                <c:pt idx="86539">
                  <c:v>-197.38449999999997</c:v>
                </c:pt>
                <c:pt idx="86540">
                  <c:v>-197.38249999999996</c:v>
                </c:pt>
                <c:pt idx="86541">
                  <c:v>-197.38049999999998</c:v>
                </c:pt>
                <c:pt idx="86542">
                  <c:v>-197.37849999999997</c:v>
                </c:pt>
                <c:pt idx="86543">
                  <c:v>-197.37649999999996</c:v>
                </c:pt>
                <c:pt idx="86544">
                  <c:v>-197.37449999999998</c:v>
                </c:pt>
                <c:pt idx="86545">
                  <c:v>-197.37249999999997</c:v>
                </c:pt>
                <c:pt idx="86546">
                  <c:v>-197.37049999999996</c:v>
                </c:pt>
                <c:pt idx="86547">
                  <c:v>-197.36849999999998</c:v>
                </c:pt>
                <c:pt idx="86548">
                  <c:v>-197.36649999999997</c:v>
                </c:pt>
                <c:pt idx="86549">
                  <c:v>-197.36449999999996</c:v>
                </c:pt>
                <c:pt idx="86550">
                  <c:v>-197.36249999999998</c:v>
                </c:pt>
                <c:pt idx="86551">
                  <c:v>-197.36049999999997</c:v>
                </c:pt>
                <c:pt idx="86552">
                  <c:v>-197.35849999999996</c:v>
                </c:pt>
                <c:pt idx="86553">
                  <c:v>-197.35649999999998</c:v>
                </c:pt>
                <c:pt idx="86554">
                  <c:v>-197.35449999999997</c:v>
                </c:pt>
                <c:pt idx="86555">
                  <c:v>-197.35249999999996</c:v>
                </c:pt>
                <c:pt idx="86556">
                  <c:v>-197.35049999999998</c:v>
                </c:pt>
                <c:pt idx="86557">
                  <c:v>-197.34849999999997</c:v>
                </c:pt>
                <c:pt idx="86558">
                  <c:v>-197.34649999999996</c:v>
                </c:pt>
                <c:pt idx="86559">
                  <c:v>-197.34449999999998</c:v>
                </c:pt>
                <c:pt idx="86560">
                  <c:v>-197.34249999999997</c:v>
                </c:pt>
                <c:pt idx="86561">
                  <c:v>-197.34049999999996</c:v>
                </c:pt>
                <c:pt idx="86562">
                  <c:v>-197.33849999999998</c:v>
                </c:pt>
                <c:pt idx="86563">
                  <c:v>-197.33649999999997</c:v>
                </c:pt>
                <c:pt idx="86564">
                  <c:v>-197.33449999999999</c:v>
                </c:pt>
                <c:pt idx="86565">
                  <c:v>-197.33249999999998</c:v>
                </c:pt>
                <c:pt idx="86566">
                  <c:v>-197.33049999999997</c:v>
                </c:pt>
                <c:pt idx="86567">
                  <c:v>-197.32849999999999</c:v>
                </c:pt>
                <c:pt idx="86568">
                  <c:v>-197.32649999999998</c:v>
                </c:pt>
                <c:pt idx="86569">
                  <c:v>-197.32449999999997</c:v>
                </c:pt>
                <c:pt idx="86570">
                  <c:v>-197.32249999999999</c:v>
                </c:pt>
                <c:pt idx="86571">
                  <c:v>-197.32049999999998</c:v>
                </c:pt>
                <c:pt idx="86572">
                  <c:v>-197.31849999999997</c:v>
                </c:pt>
                <c:pt idx="86573">
                  <c:v>-197.31649999999999</c:v>
                </c:pt>
                <c:pt idx="86574">
                  <c:v>-197.31449999999998</c:v>
                </c:pt>
                <c:pt idx="86575">
                  <c:v>-197.31249999999997</c:v>
                </c:pt>
                <c:pt idx="86576">
                  <c:v>-197.31049999999999</c:v>
                </c:pt>
                <c:pt idx="86577">
                  <c:v>-197.30849999999998</c:v>
                </c:pt>
                <c:pt idx="86578">
                  <c:v>-197.30649999999997</c:v>
                </c:pt>
                <c:pt idx="86579">
                  <c:v>-197.30449999999999</c:v>
                </c:pt>
                <c:pt idx="86580">
                  <c:v>-197.30249999999998</c:v>
                </c:pt>
                <c:pt idx="86581">
                  <c:v>-197.30049999999997</c:v>
                </c:pt>
                <c:pt idx="86582">
                  <c:v>-197.29849999999999</c:v>
                </c:pt>
                <c:pt idx="86583">
                  <c:v>-197.29649999999998</c:v>
                </c:pt>
                <c:pt idx="86584">
                  <c:v>-197.29449999999997</c:v>
                </c:pt>
                <c:pt idx="86585">
                  <c:v>-197.29249999999999</c:v>
                </c:pt>
                <c:pt idx="86586">
                  <c:v>-197.29049999999998</c:v>
                </c:pt>
                <c:pt idx="86587">
                  <c:v>-197.28849999999997</c:v>
                </c:pt>
                <c:pt idx="86588">
                  <c:v>-197.28649999999999</c:v>
                </c:pt>
                <c:pt idx="86589">
                  <c:v>-197.28449999999998</c:v>
                </c:pt>
                <c:pt idx="86590">
                  <c:v>-197.28249999999997</c:v>
                </c:pt>
                <c:pt idx="86591">
                  <c:v>-197.28049999999999</c:v>
                </c:pt>
                <c:pt idx="86592">
                  <c:v>-197.27849999999998</c:v>
                </c:pt>
                <c:pt idx="86593">
                  <c:v>-197.27649999999997</c:v>
                </c:pt>
                <c:pt idx="86594">
                  <c:v>-197.27449999999999</c:v>
                </c:pt>
                <c:pt idx="86595">
                  <c:v>-197.27249999999998</c:v>
                </c:pt>
                <c:pt idx="86596">
                  <c:v>-197.27049999999997</c:v>
                </c:pt>
                <c:pt idx="86597">
                  <c:v>-197.26849999999999</c:v>
                </c:pt>
                <c:pt idx="86598">
                  <c:v>-197.26649999999998</c:v>
                </c:pt>
                <c:pt idx="86599">
                  <c:v>-197.26449999999997</c:v>
                </c:pt>
                <c:pt idx="86600">
                  <c:v>-197.26249999999999</c:v>
                </c:pt>
                <c:pt idx="86601">
                  <c:v>-197.26049999999998</c:v>
                </c:pt>
                <c:pt idx="86602">
                  <c:v>-197.25849999999997</c:v>
                </c:pt>
                <c:pt idx="86603">
                  <c:v>-197.25649999999999</c:v>
                </c:pt>
                <c:pt idx="86604">
                  <c:v>-197.25449999999998</c:v>
                </c:pt>
                <c:pt idx="86605">
                  <c:v>-197.25249999999997</c:v>
                </c:pt>
                <c:pt idx="86606">
                  <c:v>-197.25049999999999</c:v>
                </c:pt>
                <c:pt idx="86607">
                  <c:v>-197.24849999999998</c:v>
                </c:pt>
                <c:pt idx="86608">
                  <c:v>-197.24649999999997</c:v>
                </c:pt>
                <c:pt idx="86609">
                  <c:v>-197.24449999999999</c:v>
                </c:pt>
                <c:pt idx="86610">
                  <c:v>-197.24249999999998</c:v>
                </c:pt>
                <c:pt idx="86611">
                  <c:v>-197.24049999999997</c:v>
                </c:pt>
                <c:pt idx="86612">
                  <c:v>-197.23849999999999</c:v>
                </c:pt>
                <c:pt idx="86613">
                  <c:v>-197.23649999999998</c:v>
                </c:pt>
                <c:pt idx="86614">
                  <c:v>-197.23449999999997</c:v>
                </c:pt>
                <c:pt idx="86615">
                  <c:v>-197.23249999999999</c:v>
                </c:pt>
                <c:pt idx="86616">
                  <c:v>-197.23049999999998</c:v>
                </c:pt>
                <c:pt idx="86617">
                  <c:v>-197.22849999999997</c:v>
                </c:pt>
                <c:pt idx="86618">
                  <c:v>-197.22649999999999</c:v>
                </c:pt>
                <c:pt idx="86619">
                  <c:v>-197.22449999999998</c:v>
                </c:pt>
                <c:pt idx="86620">
                  <c:v>-197.22249999999997</c:v>
                </c:pt>
                <c:pt idx="86621">
                  <c:v>-197.22049999999999</c:v>
                </c:pt>
                <c:pt idx="86622">
                  <c:v>-197.21849999999998</c:v>
                </c:pt>
                <c:pt idx="86623">
                  <c:v>-197.21649999999997</c:v>
                </c:pt>
                <c:pt idx="86624">
                  <c:v>-197.21449999999999</c:v>
                </c:pt>
                <c:pt idx="86625">
                  <c:v>-197.21249999999998</c:v>
                </c:pt>
                <c:pt idx="86626">
                  <c:v>-197.21049999999997</c:v>
                </c:pt>
                <c:pt idx="86627">
                  <c:v>-197.20849999999999</c:v>
                </c:pt>
                <c:pt idx="86628">
                  <c:v>-197.20649999999998</c:v>
                </c:pt>
                <c:pt idx="86629">
                  <c:v>-197.20449999999997</c:v>
                </c:pt>
                <c:pt idx="86630">
                  <c:v>-197.20249999999999</c:v>
                </c:pt>
                <c:pt idx="86631">
                  <c:v>-197.20049999999998</c:v>
                </c:pt>
                <c:pt idx="86632">
                  <c:v>-197.19849999999997</c:v>
                </c:pt>
                <c:pt idx="86633">
                  <c:v>-197.19649999999999</c:v>
                </c:pt>
                <c:pt idx="86634">
                  <c:v>-197.19449999999998</c:v>
                </c:pt>
                <c:pt idx="86635">
                  <c:v>-197.19249999999997</c:v>
                </c:pt>
                <c:pt idx="86636">
                  <c:v>-197.19049999999999</c:v>
                </c:pt>
                <c:pt idx="86637">
                  <c:v>-197.18849999999998</c:v>
                </c:pt>
                <c:pt idx="86638">
                  <c:v>-197.18649999999997</c:v>
                </c:pt>
                <c:pt idx="86639">
                  <c:v>-197.18449999999999</c:v>
                </c:pt>
                <c:pt idx="86640">
                  <c:v>-197.18249999999998</c:v>
                </c:pt>
                <c:pt idx="86641">
                  <c:v>-197.18049999999997</c:v>
                </c:pt>
                <c:pt idx="86642">
                  <c:v>-197.17849999999999</c:v>
                </c:pt>
                <c:pt idx="86643">
                  <c:v>-197.17649999999998</c:v>
                </c:pt>
                <c:pt idx="86644">
                  <c:v>-197.17449999999997</c:v>
                </c:pt>
                <c:pt idx="86645">
                  <c:v>-197.17249999999999</c:v>
                </c:pt>
                <c:pt idx="86646">
                  <c:v>-197.17049999999998</c:v>
                </c:pt>
                <c:pt idx="86647">
                  <c:v>-197.16849999999997</c:v>
                </c:pt>
                <c:pt idx="86648">
                  <c:v>-197.16649999999998</c:v>
                </c:pt>
                <c:pt idx="86649">
                  <c:v>-197.16449999999998</c:v>
                </c:pt>
                <c:pt idx="86650">
                  <c:v>-197.16249999999997</c:v>
                </c:pt>
                <c:pt idx="86651">
                  <c:v>-197.16049999999998</c:v>
                </c:pt>
                <c:pt idx="86652">
                  <c:v>-197.15849999999998</c:v>
                </c:pt>
                <c:pt idx="86653">
                  <c:v>-197.15649999999997</c:v>
                </c:pt>
                <c:pt idx="86654">
                  <c:v>-197.15449999999998</c:v>
                </c:pt>
                <c:pt idx="86655">
                  <c:v>-197.15249999999997</c:v>
                </c:pt>
                <c:pt idx="86656">
                  <c:v>-197.15049999999997</c:v>
                </c:pt>
                <c:pt idx="86657">
                  <c:v>-197.14849999999998</c:v>
                </c:pt>
                <c:pt idx="86658">
                  <c:v>-197.14649999999997</c:v>
                </c:pt>
                <c:pt idx="86659">
                  <c:v>-197.14449999999997</c:v>
                </c:pt>
                <c:pt idx="86660">
                  <c:v>-197.14249999999998</c:v>
                </c:pt>
                <c:pt idx="86661">
                  <c:v>-197.14049999999997</c:v>
                </c:pt>
                <c:pt idx="86662">
                  <c:v>-197.13849999999996</c:v>
                </c:pt>
                <c:pt idx="86663">
                  <c:v>-197.13649999999998</c:v>
                </c:pt>
                <c:pt idx="86664">
                  <c:v>-197.13449999999997</c:v>
                </c:pt>
                <c:pt idx="86665">
                  <c:v>-197.13249999999996</c:v>
                </c:pt>
                <c:pt idx="86666">
                  <c:v>-197.13049999999998</c:v>
                </c:pt>
                <c:pt idx="86667">
                  <c:v>-197.12849999999997</c:v>
                </c:pt>
                <c:pt idx="86668">
                  <c:v>-197.12649999999996</c:v>
                </c:pt>
                <c:pt idx="86669">
                  <c:v>-197.12449999999998</c:v>
                </c:pt>
                <c:pt idx="86670">
                  <c:v>-197.12249999999997</c:v>
                </c:pt>
                <c:pt idx="86671">
                  <c:v>-197.12049999999996</c:v>
                </c:pt>
                <c:pt idx="86672">
                  <c:v>-197.11849999999998</c:v>
                </c:pt>
                <c:pt idx="86673">
                  <c:v>-197.11649999999997</c:v>
                </c:pt>
                <c:pt idx="86674">
                  <c:v>-197.11449999999996</c:v>
                </c:pt>
                <c:pt idx="86675">
                  <c:v>-197.11249999999998</c:v>
                </c:pt>
                <c:pt idx="86676">
                  <c:v>-197.11049999999997</c:v>
                </c:pt>
                <c:pt idx="86677">
                  <c:v>-197.10849999999996</c:v>
                </c:pt>
                <c:pt idx="86678">
                  <c:v>-197.10649999999998</c:v>
                </c:pt>
                <c:pt idx="86679">
                  <c:v>-197.10449999999997</c:v>
                </c:pt>
                <c:pt idx="86680">
                  <c:v>-197.10249999999996</c:v>
                </c:pt>
                <c:pt idx="86681">
                  <c:v>-197.10049999999998</c:v>
                </c:pt>
                <c:pt idx="86682">
                  <c:v>-197.09849999999997</c:v>
                </c:pt>
                <c:pt idx="86683">
                  <c:v>-197.09649999999996</c:v>
                </c:pt>
                <c:pt idx="86684">
                  <c:v>-197.09449999999998</c:v>
                </c:pt>
                <c:pt idx="86685">
                  <c:v>-197.09249999999997</c:v>
                </c:pt>
                <c:pt idx="86686">
                  <c:v>-197.09049999999996</c:v>
                </c:pt>
                <c:pt idx="86687">
                  <c:v>-197.08849999999998</c:v>
                </c:pt>
                <c:pt idx="86688">
                  <c:v>-197.08649999999997</c:v>
                </c:pt>
                <c:pt idx="86689">
                  <c:v>-197.08449999999999</c:v>
                </c:pt>
                <c:pt idx="86690">
                  <c:v>-197.08249999999998</c:v>
                </c:pt>
                <c:pt idx="86691">
                  <c:v>-197.08049999999997</c:v>
                </c:pt>
                <c:pt idx="86692">
                  <c:v>-197.07849999999999</c:v>
                </c:pt>
                <c:pt idx="86693">
                  <c:v>-197.07649999999998</c:v>
                </c:pt>
                <c:pt idx="86694">
                  <c:v>-197.07449999999997</c:v>
                </c:pt>
                <c:pt idx="86695">
                  <c:v>-197.07249999999999</c:v>
                </c:pt>
                <c:pt idx="86696">
                  <c:v>-197.07049999999998</c:v>
                </c:pt>
                <c:pt idx="86697">
                  <c:v>-197.06849999999997</c:v>
                </c:pt>
                <c:pt idx="86698">
                  <c:v>-197.06649999999999</c:v>
                </c:pt>
                <c:pt idx="86699">
                  <c:v>-197.06449999999998</c:v>
                </c:pt>
                <c:pt idx="86700">
                  <c:v>-197.06249999999997</c:v>
                </c:pt>
                <c:pt idx="86701">
                  <c:v>-197.06049999999999</c:v>
                </c:pt>
                <c:pt idx="86702">
                  <c:v>-197.05849999999998</c:v>
                </c:pt>
                <c:pt idx="86703">
                  <c:v>-197.05649999999997</c:v>
                </c:pt>
                <c:pt idx="86704">
                  <c:v>-197.05449999999999</c:v>
                </c:pt>
                <c:pt idx="86705">
                  <c:v>-197.05249999999998</c:v>
                </c:pt>
                <c:pt idx="86706">
                  <c:v>-197.05049999999997</c:v>
                </c:pt>
                <c:pt idx="86707">
                  <c:v>-197.04849999999999</c:v>
                </c:pt>
                <c:pt idx="86708">
                  <c:v>-197.04649999999998</c:v>
                </c:pt>
                <c:pt idx="86709">
                  <c:v>-197.04449999999997</c:v>
                </c:pt>
                <c:pt idx="86710">
                  <c:v>-197.04249999999999</c:v>
                </c:pt>
                <c:pt idx="86711">
                  <c:v>-197.04049999999998</c:v>
                </c:pt>
                <c:pt idx="86712">
                  <c:v>-197.03849999999997</c:v>
                </c:pt>
                <c:pt idx="86713">
                  <c:v>-197.03649999999999</c:v>
                </c:pt>
                <c:pt idx="86714">
                  <c:v>-197.03449999999998</c:v>
                </c:pt>
                <c:pt idx="86715">
                  <c:v>-197.03249999999997</c:v>
                </c:pt>
                <c:pt idx="86716">
                  <c:v>-197.03049999999999</c:v>
                </c:pt>
                <c:pt idx="86717">
                  <c:v>-197.02849999999998</c:v>
                </c:pt>
                <c:pt idx="86718">
                  <c:v>-197.02649999999997</c:v>
                </c:pt>
                <c:pt idx="86719">
                  <c:v>-197.02449999999999</c:v>
                </c:pt>
                <c:pt idx="86720">
                  <c:v>-197.02249999999998</c:v>
                </c:pt>
                <c:pt idx="86721">
                  <c:v>-197.02049999999997</c:v>
                </c:pt>
                <c:pt idx="86722">
                  <c:v>-197.01849999999999</c:v>
                </c:pt>
                <c:pt idx="86723">
                  <c:v>-197.01649999999998</c:v>
                </c:pt>
                <c:pt idx="86724">
                  <c:v>-197.01449999999997</c:v>
                </c:pt>
                <c:pt idx="86725">
                  <c:v>-197.01249999999999</c:v>
                </c:pt>
                <c:pt idx="86726">
                  <c:v>-197.01049999999998</c:v>
                </c:pt>
                <c:pt idx="86727">
                  <c:v>-197.00849999999997</c:v>
                </c:pt>
                <c:pt idx="86728">
                  <c:v>-197.00649999999999</c:v>
                </c:pt>
                <c:pt idx="86729">
                  <c:v>-197.00449999999998</c:v>
                </c:pt>
                <c:pt idx="86730">
                  <c:v>-197.00249999999997</c:v>
                </c:pt>
                <c:pt idx="86731">
                  <c:v>-197.00049999999999</c:v>
                </c:pt>
                <c:pt idx="86732">
                  <c:v>-196.99849999999998</c:v>
                </c:pt>
                <c:pt idx="86733">
                  <c:v>-196.99649999999997</c:v>
                </c:pt>
                <c:pt idx="86734">
                  <c:v>-196.99449999999999</c:v>
                </c:pt>
                <c:pt idx="86735">
                  <c:v>-196.99249999999998</c:v>
                </c:pt>
                <c:pt idx="86736">
                  <c:v>-196.99049999999997</c:v>
                </c:pt>
                <c:pt idx="86737">
                  <c:v>-196.98849999999999</c:v>
                </c:pt>
                <c:pt idx="86738">
                  <c:v>-196.98649999999998</c:v>
                </c:pt>
                <c:pt idx="86739">
                  <c:v>-196.98449999999997</c:v>
                </c:pt>
                <c:pt idx="86740">
                  <c:v>-196.98249999999999</c:v>
                </c:pt>
                <c:pt idx="86741">
                  <c:v>-196.98049999999998</c:v>
                </c:pt>
                <c:pt idx="86742">
                  <c:v>-196.97849999999997</c:v>
                </c:pt>
                <c:pt idx="86743">
                  <c:v>-196.97649999999999</c:v>
                </c:pt>
                <c:pt idx="86744">
                  <c:v>-196.97449999999998</c:v>
                </c:pt>
                <c:pt idx="86745">
                  <c:v>-196.97249999999997</c:v>
                </c:pt>
                <c:pt idx="86746">
                  <c:v>-196.97049999999999</c:v>
                </c:pt>
                <c:pt idx="86747">
                  <c:v>-196.96849999999998</c:v>
                </c:pt>
                <c:pt idx="86748">
                  <c:v>-196.96649999999997</c:v>
                </c:pt>
                <c:pt idx="86749">
                  <c:v>-196.96449999999999</c:v>
                </c:pt>
                <c:pt idx="86750">
                  <c:v>-196.96249999999998</c:v>
                </c:pt>
                <c:pt idx="86751">
                  <c:v>-196.96049999999997</c:v>
                </c:pt>
                <c:pt idx="86752">
                  <c:v>-196.95849999999999</c:v>
                </c:pt>
                <c:pt idx="86753">
                  <c:v>-196.95649999999998</c:v>
                </c:pt>
                <c:pt idx="86754">
                  <c:v>-196.95449999999997</c:v>
                </c:pt>
                <c:pt idx="86755">
                  <c:v>-196.95249999999999</c:v>
                </c:pt>
                <c:pt idx="86756">
                  <c:v>-196.95049999999998</c:v>
                </c:pt>
                <c:pt idx="86757">
                  <c:v>-196.94849999999997</c:v>
                </c:pt>
                <c:pt idx="86758">
                  <c:v>-196.94649999999999</c:v>
                </c:pt>
                <c:pt idx="86759">
                  <c:v>-196.94449999999998</c:v>
                </c:pt>
                <c:pt idx="86760">
                  <c:v>-196.94249999999997</c:v>
                </c:pt>
                <c:pt idx="86761">
                  <c:v>-196.94049999999999</c:v>
                </c:pt>
                <c:pt idx="86762">
                  <c:v>-196.93849999999998</c:v>
                </c:pt>
                <c:pt idx="86763">
                  <c:v>-196.93649999999997</c:v>
                </c:pt>
                <c:pt idx="86764">
                  <c:v>-196.93449999999999</c:v>
                </c:pt>
                <c:pt idx="86765">
                  <c:v>-196.93249999999998</c:v>
                </c:pt>
                <c:pt idx="86766">
                  <c:v>-196.93049999999997</c:v>
                </c:pt>
                <c:pt idx="86767">
                  <c:v>-196.92849999999999</c:v>
                </c:pt>
                <c:pt idx="86768">
                  <c:v>-196.92649999999998</c:v>
                </c:pt>
                <c:pt idx="86769">
                  <c:v>-196.92449999999997</c:v>
                </c:pt>
                <c:pt idx="86770">
                  <c:v>-196.92249999999999</c:v>
                </c:pt>
                <c:pt idx="86771">
                  <c:v>-196.92049999999998</c:v>
                </c:pt>
                <c:pt idx="86772">
                  <c:v>-196.91849999999997</c:v>
                </c:pt>
                <c:pt idx="86773">
                  <c:v>-196.91649999999998</c:v>
                </c:pt>
                <c:pt idx="86774">
                  <c:v>-196.91449999999998</c:v>
                </c:pt>
                <c:pt idx="86775">
                  <c:v>-196.91249999999997</c:v>
                </c:pt>
                <c:pt idx="86776">
                  <c:v>-196.91049999999998</c:v>
                </c:pt>
                <c:pt idx="86777">
                  <c:v>-196.90849999999998</c:v>
                </c:pt>
                <c:pt idx="86778">
                  <c:v>-196.90649999999997</c:v>
                </c:pt>
                <c:pt idx="86779">
                  <c:v>-196.90449999999998</c:v>
                </c:pt>
                <c:pt idx="86780">
                  <c:v>-196.90249999999997</c:v>
                </c:pt>
                <c:pt idx="86781">
                  <c:v>-196.90049999999997</c:v>
                </c:pt>
                <c:pt idx="86782">
                  <c:v>-196.89849999999998</c:v>
                </c:pt>
                <c:pt idx="86783">
                  <c:v>-196.89649999999997</c:v>
                </c:pt>
                <c:pt idx="86784">
                  <c:v>-196.89449999999997</c:v>
                </c:pt>
                <c:pt idx="86785">
                  <c:v>-196.89249999999998</c:v>
                </c:pt>
                <c:pt idx="86786">
                  <c:v>-196.89049999999997</c:v>
                </c:pt>
                <c:pt idx="86787">
                  <c:v>-196.88849999999996</c:v>
                </c:pt>
                <c:pt idx="86788">
                  <c:v>-196.88649999999998</c:v>
                </c:pt>
                <c:pt idx="86789">
                  <c:v>-196.88449999999997</c:v>
                </c:pt>
                <c:pt idx="86790">
                  <c:v>-196.88249999999996</c:v>
                </c:pt>
                <c:pt idx="86791">
                  <c:v>-196.88049999999998</c:v>
                </c:pt>
                <c:pt idx="86792">
                  <c:v>-196.87849999999997</c:v>
                </c:pt>
                <c:pt idx="86793">
                  <c:v>-196.87649999999996</c:v>
                </c:pt>
                <c:pt idx="86794">
                  <c:v>-196.87449999999998</c:v>
                </c:pt>
                <c:pt idx="86795">
                  <c:v>-196.87249999999997</c:v>
                </c:pt>
                <c:pt idx="86796">
                  <c:v>-196.87049999999996</c:v>
                </c:pt>
                <c:pt idx="86797">
                  <c:v>-196.86849999999998</c:v>
                </c:pt>
                <c:pt idx="86798">
                  <c:v>-196.86649999999997</c:v>
                </c:pt>
                <c:pt idx="86799">
                  <c:v>-196.86449999999996</c:v>
                </c:pt>
                <c:pt idx="86800">
                  <c:v>-196.86249999999998</c:v>
                </c:pt>
                <c:pt idx="86801">
                  <c:v>-196.86049999999997</c:v>
                </c:pt>
                <c:pt idx="86802">
                  <c:v>-196.85849999999996</c:v>
                </c:pt>
                <c:pt idx="86803">
                  <c:v>-196.85649999999998</c:v>
                </c:pt>
                <c:pt idx="86804">
                  <c:v>-196.85449999999997</c:v>
                </c:pt>
                <c:pt idx="86805">
                  <c:v>-196.85249999999996</c:v>
                </c:pt>
                <c:pt idx="86806">
                  <c:v>-196.85049999999998</c:v>
                </c:pt>
                <c:pt idx="86807">
                  <c:v>-196.84849999999997</c:v>
                </c:pt>
                <c:pt idx="86808">
                  <c:v>-196.84649999999996</c:v>
                </c:pt>
                <c:pt idx="86809">
                  <c:v>-196.84449999999998</c:v>
                </c:pt>
                <c:pt idx="86810">
                  <c:v>-196.84249999999997</c:v>
                </c:pt>
                <c:pt idx="86811">
                  <c:v>-196.84049999999996</c:v>
                </c:pt>
                <c:pt idx="86812">
                  <c:v>-196.83849999999998</c:v>
                </c:pt>
                <c:pt idx="86813">
                  <c:v>-196.83649999999997</c:v>
                </c:pt>
                <c:pt idx="86814">
                  <c:v>-196.83449999999999</c:v>
                </c:pt>
                <c:pt idx="86815">
                  <c:v>-196.83249999999998</c:v>
                </c:pt>
                <c:pt idx="86816">
                  <c:v>-196.83049999999997</c:v>
                </c:pt>
                <c:pt idx="86817">
                  <c:v>-196.82849999999999</c:v>
                </c:pt>
                <c:pt idx="86818">
                  <c:v>-196.82649999999998</c:v>
                </c:pt>
                <c:pt idx="86819">
                  <c:v>-196.82449999999997</c:v>
                </c:pt>
                <c:pt idx="86820">
                  <c:v>-196.82249999999999</c:v>
                </c:pt>
                <c:pt idx="86821">
                  <c:v>-196.82049999999998</c:v>
                </c:pt>
                <c:pt idx="86822">
                  <c:v>-196.81849999999997</c:v>
                </c:pt>
                <c:pt idx="86823">
                  <c:v>-196.81649999999999</c:v>
                </c:pt>
                <c:pt idx="86824">
                  <c:v>-196.81449999999998</c:v>
                </c:pt>
                <c:pt idx="86825">
                  <c:v>-196.81249999999997</c:v>
                </c:pt>
                <c:pt idx="86826">
                  <c:v>-196.81049999999999</c:v>
                </c:pt>
                <c:pt idx="86827">
                  <c:v>-196.80849999999998</c:v>
                </c:pt>
                <c:pt idx="86828">
                  <c:v>-196.80649999999997</c:v>
                </c:pt>
                <c:pt idx="86829">
                  <c:v>-196.80449999999999</c:v>
                </c:pt>
                <c:pt idx="86830">
                  <c:v>-196.80249999999998</c:v>
                </c:pt>
                <c:pt idx="86831">
                  <c:v>-196.80049999999997</c:v>
                </c:pt>
                <c:pt idx="86832">
                  <c:v>-196.79849999999999</c:v>
                </c:pt>
                <c:pt idx="86833">
                  <c:v>-196.79649999999998</c:v>
                </c:pt>
                <c:pt idx="86834">
                  <c:v>-196.79449999999997</c:v>
                </c:pt>
                <c:pt idx="86835">
                  <c:v>-196.79249999999999</c:v>
                </c:pt>
                <c:pt idx="86836">
                  <c:v>-196.79049999999998</c:v>
                </c:pt>
                <c:pt idx="86837">
                  <c:v>-196.78849999999997</c:v>
                </c:pt>
                <c:pt idx="86838">
                  <c:v>-196.78649999999999</c:v>
                </c:pt>
                <c:pt idx="86839">
                  <c:v>-196.78449999999998</c:v>
                </c:pt>
                <c:pt idx="86840">
                  <c:v>-196.78249999999997</c:v>
                </c:pt>
                <c:pt idx="86841">
                  <c:v>-196.78049999999999</c:v>
                </c:pt>
                <c:pt idx="86842">
                  <c:v>-196.77849999999998</c:v>
                </c:pt>
                <c:pt idx="86843">
                  <c:v>-196.77649999999997</c:v>
                </c:pt>
                <c:pt idx="86844">
                  <c:v>-196.77449999999999</c:v>
                </c:pt>
                <c:pt idx="86845">
                  <c:v>-196.77249999999998</c:v>
                </c:pt>
                <c:pt idx="86846">
                  <c:v>-196.77049999999997</c:v>
                </c:pt>
                <c:pt idx="86847">
                  <c:v>-196.76849999999999</c:v>
                </c:pt>
                <c:pt idx="86848">
                  <c:v>-196.76649999999998</c:v>
                </c:pt>
                <c:pt idx="86849">
                  <c:v>-196.76449999999997</c:v>
                </c:pt>
                <c:pt idx="86850">
                  <c:v>-196.76249999999999</c:v>
                </c:pt>
                <c:pt idx="86851">
                  <c:v>-196.76049999999998</c:v>
                </c:pt>
                <c:pt idx="86852">
                  <c:v>-196.75849999999997</c:v>
                </c:pt>
                <c:pt idx="86853">
                  <c:v>-196.75649999999999</c:v>
                </c:pt>
                <c:pt idx="86854">
                  <c:v>-196.75449999999998</c:v>
                </c:pt>
                <c:pt idx="86855">
                  <c:v>-196.75249999999997</c:v>
                </c:pt>
                <c:pt idx="86856">
                  <c:v>-196.75049999999999</c:v>
                </c:pt>
                <c:pt idx="86857">
                  <c:v>-196.74849999999998</c:v>
                </c:pt>
                <c:pt idx="86858">
                  <c:v>-196.74649999999997</c:v>
                </c:pt>
                <c:pt idx="86859">
                  <c:v>-196.74449999999999</c:v>
                </c:pt>
                <c:pt idx="86860">
                  <c:v>-196.74249999999998</c:v>
                </c:pt>
                <c:pt idx="86861">
                  <c:v>-196.74049999999997</c:v>
                </c:pt>
                <c:pt idx="86862">
                  <c:v>-196.73849999999999</c:v>
                </c:pt>
                <c:pt idx="86863">
                  <c:v>-196.73649999999998</c:v>
                </c:pt>
                <c:pt idx="86864">
                  <c:v>-196.73449999999997</c:v>
                </c:pt>
                <c:pt idx="86865">
                  <c:v>-196.73249999999999</c:v>
                </c:pt>
                <c:pt idx="86866">
                  <c:v>-196.73049999999998</c:v>
                </c:pt>
                <c:pt idx="86867">
                  <c:v>-196.72849999999997</c:v>
                </c:pt>
                <c:pt idx="86868">
                  <c:v>-196.72649999999999</c:v>
                </c:pt>
                <c:pt idx="86869">
                  <c:v>-196.72449999999998</c:v>
                </c:pt>
                <c:pt idx="86870">
                  <c:v>-196.72249999999997</c:v>
                </c:pt>
                <c:pt idx="86871">
                  <c:v>-196.72049999999999</c:v>
                </c:pt>
                <c:pt idx="86872">
                  <c:v>-196.71849999999998</c:v>
                </c:pt>
                <c:pt idx="86873">
                  <c:v>-196.71649999999997</c:v>
                </c:pt>
                <c:pt idx="86874">
                  <c:v>-196.71449999999999</c:v>
                </c:pt>
                <c:pt idx="86875">
                  <c:v>-196.71249999999998</c:v>
                </c:pt>
                <c:pt idx="86876">
                  <c:v>-196.71049999999997</c:v>
                </c:pt>
                <c:pt idx="86877">
                  <c:v>-196.70849999999999</c:v>
                </c:pt>
                <c:pt idx="86878">
                  <c:v>-196.70649999999998</c:v>
                </c:pt>
                <c:pt idx="86879">
                  <c:v>-196.70449999999997</c:v>
                </c:pt>
                <c:pt idx="86880">
                  <c:v>-196.70249999999999</c:v>
                </c:pt>
                <c:pt idx="86881">
                  <c:v>-196.70049999999998</c:v>
                </c:pt>
                <c:pt idx="86882">
                  <c:v>-196.69849999999997</c:v>
                </c:pt>
                <c:pt idx="86883">
                  <c:v>-196.69649999999999</c:v>
                </c:pt>
                <c:pt idx="86884">
                  <c:v>-196.69449999999998</c:v>
                </c:pt>
                <c:pt idx="86885">
                  <c:v>-196.69249999999997</c:v>
                </c:pt>
                <c:pt idx="86886">
                  <c:v>-196.69049999999999</c:v>
                </c:pt>
                <c:pt idx="86887">
                  <c:v>-196.68849999999998</c:v>
                </c:pt>
                <c:pt idx="86888">
                  <c:v>-196.68649999999997</c:v>
                </c:pt>
                <c:pt idx="86889">
                  <c:v>-196.68449999999999</c:v>
                </c:pt>
                <c:pt idx="86890">
                  <c:v>-196.68249999999998</c:v>
                </c:pt>
                <c:pt idx="86891">
                  <c:v>-196.68049999999997</c:v>
                </c:pt>
                <c:pt idx="86892">
                  <c:v>-196.67849999999999</c:v>
                </c:pt>
                <c:pt idx="86893">
                  <c:v>-196.67649999999998</c:v>
                </c:pt>
                <c:pt idx="86894">
                  <c:v>-196.67449999999997</c:v>
                </c:pt>
                <c:pt idx="86895">
                  <c:v>-196.67249999999999</c:v>
                </c:pt>
                <c:pt idx="86896">
                  <c:v>-196.67049999999998</c:v>
                </c:pt>
                <c:pt idx="86897">
                  <c:v>-196.66849999999997</c:v>
                </c:pt>
                <c:pt idx="86898">
                  <c:v>-196.66649999999998</c:v>
                </c:pt>
                <c:pt idx="86899">
                  <c:v>-196.66449999999998</c:v>
                </c:pt>
                <c:pt idx="86900">
                  <c:v>-196.66249999999997</c:v>
                </c:pt>
                <c:pt idx="86901">
                  <c:v>-196.66049999999998</c:v>
                </c:pt>
                <c:pt idx="86902">
                  <c:v>-196.65849999999998</c:v>
                </c:pt>
                <c:pt idx="86903">
                  <c:v>-196.65649999999997</c:v>
                </c:pt>
                <c:pt idx="86904">
                  <c:v>-196.65449999999998</c:v>
                </c:pt>
                <c:pt idx="86905">
                  <c:v>-196.65249999999997</c:v>
                </c:pt>
                <c:pt idx="86906">
                  <c:v>-196.65049999999997</c:v>
                </c:pt>
                <c:pt idx="86907">
                  <c:v>-196.64849999999998</c:v>
                </c:pt>
                <c:pt idx="86908">
                  <c:v>-196.64649999999997</c:v>
                </c:pt>
                <c:pt idx="86909">
                  <c:v>-196.64449999999997</c:v>
                </c:pt>
                <c:pt idx="86910">
                  <c:v>-196.64249999999998</c:v>
                </c:pt>
                <c:pt idx="86911">
                  <c:v>-196.64049999999997</c:v>
                </c:pt>
                <c:pt idx="86912">
                  <c:v>-196.63849999999996</c:v>
                </c:pt>
                <c:pt idx="86913">
                  <c:v>-196.63649999999998</c:v>
                </c:pt>
                <c:pt idx="86914">
                  <c:v>-196.63449999999997</c:v>
                </c:pt>
                <c:pt idx="86915">
                  <c:v>-196.63249999999996</c:v>
                </c:pt>
                <c:pt idx="86916">
                  <c:v>-196.63049999999998</c:v>
                </c:pt>
                <c:pt idx="86917">
                  <c:v>-196.62849999999997</c:v>
                </c:pt>
                <c:pt idx="86918">
                  <c:v>-196.62649999999996</c:v>
                </c:pt>
                <c:pt idx="86919">
                  <c:v>-196.62449999999998</c:v>
                </c:pt>
                <c:pt idx="86920">
                  <c:v>-196.62249999999997</c:v>
                </c:pt>
                <c:pt idx="86921">
                  <c:v>-196.62049999999996</c:v>
                </c:pt>
                <c:pt idx="86922">
                  <c:v>-196.61849999999998</c:v>
                </c:pt>
                <c:pt idx="86923">
                  <c:v>-196.61649999999997</c:v>
                </c:pt>
                <c:pt idx="86924">
                  <c:v>-196.61449999999996</c:v>
                </c:pt>
                <c:pt idx="86925">
                  <c:v>-196.61249999999998</c:v>
                </c:pt>
                <c:pt idx="86926">
                  <c:v>-196.61049999999997</c:v>
                </c:pt>
                <c:pt idx="86927">
                  <c:v>-196.60849999999996</c:v>
                </c:pt>
                <c:pt idx="86928">
                  <c:v>-196.60649999999998</c:v>
                </c:pt>
                <c:pt idx="86929">
                  <c:v>-196.60449999999997</c:v>
                </c:pt>
                <c:pt idx="86930">
                  <c:v>-196.60249999999996</c:v>
                </c:pt>
                <c:pt idx="86931">
                  <c:v>-196.60049999999998</c:v>
                </c:pt>
                <c:pt idx="86932">
                  <c:v>-196.59849999999997</c:v>
                </c:pt>
                <c:pt idx="86933">
                  <c:v>-196.59649999999996</c:v>
                </c:pt>
                <c:pt idx="86934">
                  <c:v>-196.59449999999998</c:v>
                </c:pt>
                <c:pt idx="86935">
                  <c:v>-196.59249999999997</c:v>
                </c:pt>
                <c:pt idx="86936">
                  <c:v>-196.59049999999996</c:v>
                </c:pt>
                <c:pt idx="86937">
                  <c:v>-196.58849999999998</c:v>
                </c:pt>
                <c:pt idx="86938">
                  <c:v>-196.58649999999997</c:v>
                </c:pt>
                <c:pt idx="86939">
                  <c:v>-196.58449999999999</c:v>
                </c:pt>
                <c:pt idx="86940">
                  <c:v>-196.58249999999998</c:v>
                </c:pt>
                <c:pt idx="86941">
                  <c:v>-196.58049999999997</c:v>
                </c:pt>
                <c:pt idx="86942">
                  <c:v>-196.57849999999999</c:v>
                </c:pt>
                <c:pt idx="86943">
                  <c:v>-196.57649999999998</c:v>
                </c:pt>
                <c:pt idx="86944">
                  <c:v>-196.57449999999997</c:v>
                </c:pt>
                <c:pt idx="86945">
                  <c:v>-196.57249999999999</c:v>
                </c:pt>
                <c:pt idx="86946">
                  <c:v>-196.57049999999998</c:v>
                </c:pt>
                <c:pt idx="86947">
                  <c:v>-196.56849999999997</c:v>
                </c:pt>
                <c:pt idx="86948">
                  <c:v>-196.56649999999999</c:v>
                </c:pt>
                <c:pt idx="86949">
                  <c:v>-196.56449999999998</c:v>
                </c:pt>
                <c:pt idx="86950">
                  <c:v>-196.56249999999997</c:v>
                </c:pt>
                <c:pt idx="86951">
                  <c:v>-196.56049999999999</c:v>
                </c:pt>
                <c:pt idx="86952">
                  <c:v>-196.55849999999998</c:v>
                </c:pt>
                <c:pt idx="86953">
                  <c:v>-196.55649999999997</c:v>
                </c:pt>
                <c:pt idx="86954">
                  <c:v>-196.55449999999999</c:v>
                </c:pt>
                <c:pt idx="86955">
                  <c:v>-196.55249999999998</c:v>
                </c:pt>
                <c:pt idx="86956">
                  <c:v>-196.55049999999997</c:v>
                </c:pt>
                <c:pt idx="86957">
                  <c:v>-196.54849999999999</c:v>
                </c:pt>
                <c:pt idx="86958">
                  <c:v>-196.54649999999998</c:v>
                </c:pt>
                <c:pt idx="86959">
                  <c:v>-196.54449999999997</c:v>
                </c:pt>
                <c:pt idx="86960">
                  <c:v>-196.54249999999999</c:v>
                </c:pt>
                <c:pt idx="86961">
                  <c:v>-196.54049999999998</c:v>
                </c:pt>
                <c:pt idx="86962">
                  <c:v>-196.53849999999997</c:v>
                </c:pt>
                <c:pt idx="86963">
                  <c:v>-196.53649999999999</c:v>
                </c:pt>
                <c:pt idx="86964">
                  <c:v>-196.53449999999998</c:v>
                </c:pt>
                <c:pt idx="86965">
                  <c:v>-196.53249999999997</c:v>
                </c:pt>
                <c:pt idx="86966">
                  <c:v>-196.53049999999999</c:v>
                </c:pt>
                <c:pt idx="86967">
                  <c:v>-196.52849999999998</c:v>
                </c:pt>
                <c:pt idx="86968">
                  <c:v>-196.52649999999997</c:v>
                </c:pt>
                <c:pt idx="86969">
                  <c:v>-196.52449999999999</c:v>
                </c:pt>
                <c:pt idx="86970">
                  <c:v>-196.52249999999998</c:v>
                </c:pt>
                <c:pt idx="86971">
                  <c:v>-196.52049999999997</c:v>
                </c:pt>
                <c:pt idx="86972">
                  <c:v>-196.51849999999999</c:v>
                </c:pt>
                <c:pt idx="86973">
                  <c:v>-196.51649999999998</c:v>
                </c:pt>
                <c:pt idx="86974">
                  <c:v>-196.51449999999997</c:v>
                </c:pt>
                <c:pt idx="86975">
                  <c:v>-196.51249999999999</c:v>
                </c:pt>
                <c:pt idx="86976">
                  <c:v>-196.51049999999998</c:v>
                </c:pt>
                <c:pt idx="86977">
                  <c:v>-196.50849999999997</c:v>
                </c:pt>
                <c:pt idx="86978">
                  <c:v>-196.50649999999999</c:v>
                </c:pt>
                <c:pt idx="86979">
                  <c:v>-196.50449999999998</c:v>
                </c:pt>
                <c:pt idx="86980">
                  <c:v>-196.50249999999997</c:v>
                </c:pt>
                <c:pt idx="86981">
                  <c:v>-196.50049999999999</c:v>
                </c:pt>
                <c:pt idx="86982">
                  <c:v>-196.49849999999998</c:v>
                </c:pt>
                <c:pt idx="86983">
                  <c:v>-196.49649999999997</c:v>
                </c:pt>
                <c:pt idx="86984">
                  <c:v>-196.49449999999999</c:v>
                </c:pt>
                <c:pt idx="86985">
                  <c:v>-196.49249999999998</c:v>
                </c:pt>
                <c:pt idx="86986">
                  <c:v>-196.49049999999997</c:v>
                </c:pt>
                <c:pt idx="86987">
                  <c:v>-196.48849999999999</c:v>
                </c:pt>
                <c:pt idx="86988">
                  <c:v>-196.48649999999998</c:v>
                </c:pt>
                <c:pt idx="86989">
                  <c:v>-196.48449999999997</c:v>
                </c:pt>
                <c:pt idx="86990">
                  <c:v>-196.48249999999999</c:v>
                </c:pt>
                <c:pt idx="86991">
                  <c:v>-196.48049999999998</c:v>
                </c:pt>
                <c:pt idx="86992">
                  <c:v>-196.47849999999997</c:v>
                </c:pt>
                <c:pt idx="86993">
                  <c:v>-196.47649999999999</c:v>
                </c:pt>
                <c:pt idx="86994">
                  <c:v>-196.47449999999998</c:v>
                </c:pt>
                <c:pt idx="86995">
                  <c:v>-196.47249999999997</c:v>
                </c:pt>
                <c:pt idx="86996">
                  <c:v>-196.47049999999999</c:v>
                </c:pt>
                <c:pt idx="86997">
                  <c:v>-196.46849999999998</c:v>
                </c:pt>
                <c:pt idx="86998">
                  <c:v>-196.46649999999997</c:v>
                </c:pt>
                <c:pt idx="86999">
                  <c:v>-196.46449999999999</c:v>
                </c:pt>
                <c:pt idx="87000">
                  <c:v>-196.46249999999998</c:v>
                </c:pt>
                <c:pt idx="87001">
                  <c:v>-196.46049999999997</c:v>
                </c:pt>
                <c:pt idx="87002">
                  <c:v>-196.45849999999999</c:v>
                </c:pt>
                <c:pt idx="87003">
                  <c:v>-196.45649999999998</c:v>
                </c:pt>
                <c:pt idx="87004">
                  <c:v>-196.45449999999997</c:v>
                </c:pt>
                <c:pt idx="87005">
                  <c:v>-196.45249999999999</c:v>
                </c:pt>
                <c:pt idx="87006">
                  <c:v>-196.45049999999998</c:v>
                </c:pt>
                <c:pt idx="87007">
                  <c:v>-196.44849999999997</c:v>
                </c:pt>
                <c:pt idx="87008">
                  <c:v>-196.44649999999999</c:v>
                </c:pt>
                <c:pt idx="87009">
                  <c:v>-196.44449999999998</c:v>
                </c:pt>
                <c:pt idx="87010">
                  <c:v>-196.44249999999997</c:v>
                </c:pt>
                <c:pt idx="87011">
                  <c:v>-196.44049999999999</c:v>
                </c:pt>
                <c:pt idx="87012">
                  <c:v>-196.43849999999998</c:v>
                </c:pt>
                <c:pt idx="87013">
                  <c:v>-196.43649999999997</c:v>
                </c:pt>
                <c:pt idx="87014">
                  <c:v>-196.43449999999999</c:v>
                </c:pt>
                <c:pt idx="87015">
                  <c:v>-196.43249999999998</c:v>
                </c:pt>
                <c:pt idx="87016">
                  <c:v>-196.43049999999997</c:v>
                </c:pt>
                <c:pt idx="87017">
                  <c:v>-196.42849999999999</c:v>
                </c:pt>
                <c:pt idx="87018">
                  <c:v>-196.42649999999998</c:v>
                </c:pt>
                <c:pt idx="87019">
                  <c:v>-196.42449999999997</c:v>
                </c:pt>
                <c:pt idx="87020">
                  <c:v>-196.42249999999999</c:v>
                </c:pt>
                <c:pt idx="87021">
                  <c:v>-196.42049999999998</c:v>
                </c:pt>
                <c:pt idx="87022">
                  <c:v>-196.41849999999997</c:v>
                </c:pt>
                <c:pt idx="87023">
                  <c:v>-196.41649999999998</c:v>
                </c:pt>
                <c:pt idx="87024">
                  <c:v>-196.41449999999998</c:v>
                </c:pt>
                <c:pt idx="87025">
                  <c:v>-196.41249999999997</c:v>
                </c:pt>
                <c:pt idx="87026">
                  <c:v>-196.41049999999998</c:v>
                </c:pt>
                <c:pt idx="87027">
                  <c:v>-196.40849999999998</c:v>
                </c:pt>
                <c:pt idx="87028">
                  <c:v>-196.40649999999997</c:v>
                </c:pt>
                <c:pt idx="87029">
                  <c:v>-196.40449999999998</c:v>
                </c:pt>
                <c:pt idx="87030">
                  <c:v>-196.40249999999997</c:v>
                </c:pt>
                <c:pt idx="87031">
                  <c:v>-196.40049999999997</c:v>
                </c:pt>
                <c:pt idx="87032">
                  <c:v>-196.39849999999998</c:v>
                </c:pt>
                <c:pt idx="87033">
                  <c:v>-196.39649999999997</c:v>
                </c:pt>
                <c:pt idx="87034">
                  <c:v>-196.39449999999997</c:v>
                </c:pt>
                <c:pt idx="87035">
                  <c:v>-196.39249999999998</c:v>
                </c:pt>
                <c:pt idx="87036">
                  <c:v>-196.39049999999997</c:v>
                </c:pt>
                <c:pt idx="87037">
                  <c:v>-196.38849999999996</c:v>
                </c:pt>
                <c:pt idx="87038">
                  <c:v>-196.38649999999998</c:v>
                </c:pt>
                <c:pt idx="87039">
                  <c:v>-196.38449999999997</c:v>
                </c:pt>
                <c:pt idx="87040">
                  <c:v>-196.38249999999996</c:v>
                </c:pt>
                <c:pt idx="87041">
                  <c:v>-196.38049999999998</c:v>
                </c:pt>
                <c:pt idx="87042">
                  <c:v>-196.37849999999997</c:v>
                </c:pt>
                <c:pt idx="87043">
                  <c:v>-196.37649999999996</c:v>
                </c:pt>
                <c:pt idx="87044">
                  <c:v>-196.37449999999998</c:v>
                </c:pt>
                <c:pt idx="87045">
                  <c:v>-196.37249999999997</c:v>
                </c:pt>
                <c:pt idx="87046">
                  <c:v>-196.37049999999996</c:v>
                </c:pt>
                <c:pt idx="87047">
                  <c:v>-196.36849999999998</c:v>
                </c:pt>
                <c:pt idx="87048">
                  <c:v>-196.36649999999997</c:v>
                </c:pt>
                <c:pt idx="87049">
                  <c:v>-196.36449999999996</c:v>
                </c:pt>
                <c:pt idx="87050">
                  <c:v>-196.36249999999998</c:v>
                </c:pt>
                <c:pt idx="87051">
                  <c:v>-196.36049999999997</c:v>
                </c:pt>
                <c:pt idx="87052">
                  <c:v>-196.35849999999996</c:v>
                </c:pt>
                <c:pt idx="87053">
                  <c:v>-196.35649999999998</c:v>
                </c:pt>
                <c:pt idx="87054">
                  <c:v>-196.35449999999997</c:v>
                </c:pt>
                <c:pt idx="87055">
                  <c:v>-196.35249999999996</c:v>
                </c:pt>
                <c:pt idx="87056">
                  <c:v>-196.35049999999998</c:v>
                </c:pt>
                <c:pt idx="87057">
                  <c:v>-196.34849999999997</c:v>
                </c:pt>
                <c:pt idx="87058">
                  <c:v>-196.34649999999996</c:v>
                </c:pt>
                <c:pt idx="87059">
                  <c:v>-196.34449999999998</c:v>
                </c:pt>
                <c:pt idx="87060">
                  <c:v>-196.34249999999997</c:v>
                </c:pt>
                <c:pt idx="87061">
                  <c:v>-196.34049999999996</c:v>
                </c:pt>
                <c:pt idx="87062">
                  <c:v>-196.33849999999998</c:v>
                </c:pt>
                <c:pt idx="87063">
                  <c:v>-196.33649999999997</c:v>
                </c:pt>
                <c:pt idx="87064">
                  <c:v>-196.33449999999999</c:v>
                </c:pt>
                <c:pt idx="87065">
                  <c:v>-196.33249999999998</c:v>
                </c:pt>
                <c:pt idx="87066">
                  <c:v>-196.33049999999997</c:v>
                </c:pt>
                <c:pt idx="87067">
                  <c:v>-196.32849999999999</c:v>
                </c:pt>
                <c:pt idx="87068">
                  <c:v>-196.32649999999998</c:v>
                </c:pt>
                <c:pt idx="87069">
                  <c:v>-196.32449999999997</c:v>
                </c:pt>
                <c:pt idx="87070">
                  <c:v>-196.32249999999999</c:v>
                </c:pt>
                <c:pt idx="87071">
                  <c:v>-196.32049999999998</c:v>
                </c:pt>
                <c:pt idx="87072">
                  <c:v>-196.31849999999997</c:v>
                </c:pt>
                <c:pt idx="87073">
                  <c:v>-196.31649999999999</c:v>
                </c:pt>
                <c:pt idx="87074">
                  <c:v>-196.31449999999998</c:v>
                </c:pt>
                <c:pt idx="87075">
                  <c:v>-196.31249999999997</c:v>
                </c:pt>
                <c:pt idx="87076">
                  <c:v>-196.31049999999999</c:v>
                </c:pt>
                <c:pt idx="87077">
                  <c:v>-196.30849999999998</c:v>
                </c:pt>
                <c:pt idx="87078">
                  <c:v>-196.30649999999997</c:v>
                </c:pt>
                <c:pt idx="87079">
                  <c:v>-196.30449999999999</c:v>
                </c:pt>
                <c:pt idx="87080">
                  <c:v>-196.30249999999998</c:v>
                </c:pt>
                <c:pt idx="87081">
                  <c:v>-196.30049999999997</c:v>
                </c:pt>
                <c:pt idx="87082">
                  <c:v>-196.29849999999999</c:v>
                </c:pt>
                <c:pt idx="87083">
                  <c:v>-196.29649999999998</c:v>
                </c:pt>
                <c:pt idx="87084">
                  <c:v>-196.29449999999997</c:v>
                </c:pt>
                <c:pt idx="87085">
                  <c:v>-196.29249999999999</c:v>
                </c:pt>
                <c:pt idx="87086">
                  <c:v>-196.29049999999998</c:v>
                </c:pt>
                <c:pt idx="87087">
                  <c:v>-196.28849999999997</c:v>
                </c:pt>
                <c:pt idx="87088">
                  <c:v>-196.28649999999999</c:v>
                </c:pt>
                <c:pt idx="87089">
                  <c:v>-196.28449999999998</c:v>
                </c:pt>
                <c:pt idx="87090">
                  <c:v>-196.28249999999997</c:v>
                </c:pt>
                <c:pt idx="87091">
                  <c:v>-196.28049999999999</c:v>
                </c:pt>
                <c:pt idx="87092">
                  <c:v>-196.27849999999998</c:v>
                </c:pt>
                <c:pt idx="87093">
                  <c:v>-196.27649999999997</c:v>
                </c:pt>
                <c:pt idx="87094">
                  <c:v>-196.27449999999999</c:v>
                </c:pt>
                <c:pt idx="87095">
                  <c:v>-196.27249999999998</c:v>
                </c:pt>
                <c:pt idx="87096">
                  <c:v>-196.27049999999997</c:v>
                </c:pt>
                <c:pt idx="87097">
                  <c:v>-196.26849999999999</c:v>
                </c:pt>
                <c:pt idx="87098">
                  <c:v>-196.26649999999998</c:v>
                </c:pt>
                <c:pt idx="87099">
                  <c:v>-196.26449999999997</c:v>
                </c:pt>
                <c:pt idx="87100">
                  <c:v>-196.26249999999999</c:v>
                </c:pt>
                <c:pt idx="87101">
                  <c:v>-196.26049999999998</c:v>
                </c:pt>
                <c:pt idx="87102">
                  <c:v>-196.25849999999997</c:v>
                </c:pt>
                <c:pt idx="87103">
                  <c:v>-196.25649999999999</c:v>
                </c:pt>
                <c:pt idx="87104">
                  <c:v>-196.25449999999998</c:v>
                </c:pt>
                <c:pt idx="87105">
                  <c:v>-196.25249999999997</c:v>
                </c:pt>
                <c:pt idx="87106">
                  <c:v>-196.25049999999999</c:v>
                </c:pt>
                <c:pt idx="87107">
                  <c:v>-196.24849999999998</c:v>
                </c:pt>
                <c:pt idx="87108">
                  <c:v>-196.24649999999997</c:v>
                </c:pt>
                <c:pt idx="87109">
                  <c:v>-196.24449999999999</c:v>
                </c:pt>
                <c:pt idx="87110">
                  <c:v>-196.24249999999998</c:v>
                </c:pt>
                <c:pt idx="87111">
                  <c:v>-196.24049999999997</c:v>
                </c:pt>
                <c:pt idx="87112">
                  <c:v>-196.23849999999999</c:v>
                </c:pt>
                <c:pt idx="87113">
                  <c:v>-196.23649999999998</c:v>
                </c:pt>
                <c:pt idx="87114">
                  <c:v>-196.23449999999997</c:v>
                </c:pt>
                <c:pt idx="87115">
                  <c:v>-196.23249999999999</c:v>
                </c:pt>
                <c:pt idx="87116">
                  <c:v>-196.23049999999998</c:v>
                </c:pt>
                <c:pt idx="87117">
                  <c:v>-196.22849999999997</c:v>
                </c:pt>
                <c:pt idx="87118">
                  <c:v>-196.22649999999999</c:v>
                </c:pt>
                <c:pt idx="87119">
                  <c:v>-196.22449999999998</c:v>
                </c:pt>
                <c:pt idx="87120">
                  <c:v>-196.22249999999997</c:v>
                </c:pt>
                <c:pt idx="87121">
                  <c:v>-196.22049999999999</c:v>
                </c:pt>
                <c:pt idx="87122">
                  <c:v>-196.21849999999998</c:v>
                </c:pt>
                <c:pt idx="87123">
                  <c:v>-196.21649999999997</c:v>
                </c:pt>
                <c:pt idx="87124">
                  <c:v>-196.21449999999999</c:v>
                </c:pt>
                <c:pt idx="87125">
                  <c:v>-196.21249999999998</c:v>
                </c:pt>
                <c:pt idx="87126">
                  <c:v>-196.21049999999997</c:v>
                </c:pt>
                <c:pt idx="87127">
                  <c:v>-196.20849999999999</c:v>
                </c:pt>
                <c:pt idx="87128">
                  <c:v>-196.20649999999998</c:v>
                </c:pt>
                <c:pt idx="87129">
                  <c:v>-196.20449999999997</c:v>
                </c:pt>
                <c:pt idx="87130">
                  <c:v>-196.20249999999999</c:v>
                </c:pt>
                <c:pt idx="87131">
                  <c:v>-196.20049999999998</c:v>
                </c:pt>
                <c:pt idx="87132">
                  <c:v>-196.19849999999997</c:v>
                </c:pt>
                <c:pt idx="87133">
                  <c:v>-196.19649999999999</c:v>
                </c:pt>
                <c:pt idx="87134">
                  <c:v>-196.19449999999998</c:v>
                </c:pt>
                <c:pt idx="87135">
                  <c:v>-196.19249999999997</c:v>
                </c:pt>
                <c:pt idx="87136">
                  <c:v>-196.19049999999999</c:v>
                </c:pt>
                <c:pt idx="87137">
                  <c:v>-196.18849999999998</c:v>
                </c:pt>
                <c:pt idx="87138">
                  <c:v>-196.18649999999997</c:v>
                </c:pt>
                <c:pt idx="87139">
                  <c:v>-196.18449999999999</c:v>
                </c:pt>
                <c:pt idx="87140">
                  <c:v>-196.18249999999998</c:v>
                </c:pt>
                <c:pt idx="87141">
                  <c:v>-196.18049999999997</c:v>
                </c:pt>
                <c:pt idx="87142">
                  <c:v>-196.17849999999999</c:v>
                </c:pt>
                <c:pt idx="87143">
                  <c:v>-196.17649999999998</c:v>
                </c:pt>
                <c:pt idx="87144">
                  <c:v>-196.17449999999997</c:v>
                </c:pt>
                <c:pt idx="87145">
                  <c:v>-196.17249999999999</c:v>
                </c:pt>
                <c:pt idx="87146">
                  <c:v>-196.17049999999998</c:v>
                </c:pt>
                <c:pt idx="87147">
                  <c:v>-196.16849999999997</c:v>
                </c:pt>
                <c:pt idx="87148">
                  <c:v>-196.16649999999998</c:v>
                </c:pt>
                <c:pt idx="87149">
                  <c:v>-196.16449999999998</c:v>
                </c:pt>
                <c:pt idx="87150">
                  <c:v>-196.16249999999997</c:v>
                </c:pt>
                <c:pt idx="87151">
                  <c:v>-196.16049999999998</c:v>
                </c:pt>
                <c:pt idx="87152">
                  <c:v>-196.15849999999998</c:v>
                </c:pt>
                <c:pt idx="87153">
                  <c:v>-196.15649999999997</c:v>
                </c:pt>
                <c:pt idx="87154">
                  <c:v>-196.15449999999998</c:v>
                </c:pt>
                <c:pt idx="87155">
                  <c:v>-196.15249999999997</c:v>
                </c:pt>
                <c:pt idx="87156">
                  <c:v>-196.15049999999997</c:v>
                </c:pt>
                <c:pt idx="87157">
                  <c:v>-196.14849999999998</c:v>
                </c:pt>
                <c:pt idx="87158">
                  <c:v>-196.14649999999997</c:v>
                </c:pt>
                <c:pt idx="87159">
                  <c:v>-196.14449999999997</c:v>
                </c:pt>
                <c:pt idx="87160">
                  <c:v>-196.14249999999998</c:v>
                </c:pt>
                <c:pt idx="87161">
                  <c:v>-196.14049999999997</c:v>
                </c:pt>
                <c:pt idx="87162">
                  <c:v>-196.13849999999996</c:v>
                </c:pt>
                <c:pt idx="87163">
                  <c:v>-196.13649999999998</c:v>
                </c:pt>
                <c:pt idx="87164">
                  <c:v>-196.13449999999997</c:v>
                </c:pt>
                <c:pt idx="87165">
                  <c:v>-196.13249999999996</c:v>
                </c:pt>
                <c:pt idx="87166">
                  <c:v>-196.13049999999998</c:v>
                </c:pt>
                <c:pt idx="87167">
                  <c:v>-196.12849999999997</c:v>
                </c:pt>
                <c:pt idx="87168">
                  <c:v>-196.12649999999996</c:v>
                </c:pt>
                <c:pt idx="87169">
                  <c:v>-196.12449999999998</c:v>
                </c:pt>
                <c:pt idx="87170">
                  <c:v>-196.12249999999997</c:v>
                </c:pt>
                <c:pt idx="87171">
                  <c:v>-196.12049999999996</c:v>
                </c:pt>
                <c:pt idx="87172">
                  <c:v>-196.11849999999998</c:v>
                </c:pt>
                <c:pt idx="87173">
                  <c:v>-196.11649999999997</c:v>
                </c:pt>
                <c:pt idx="87174">
                  <c:v>-196.11449999999996</c:v>
                </c:pt>
                <c:pt idx="87175">
                  <c:v>-196.11249999999998</c:v>
                </c:pt>
                <c:pt idx="87176">
                  <c:v>-196.11049999999997</c:v>
                </c:pt>
                <c:pt idx="87177">
                  <c:v>-196.10849999999996</c:v>
                </c:pt>
                <c:pt idx="87178">
                  <c:v>-196.10649999999998</c:v>
                </c:pt>
                <c:pt idx="87179">
                  <c:v>-196.10449999999997</c:v>
                </c:pt>
                <c:pt idx="87180">
                  <c:v>-196.10249999999996</c:v>
                </c:pt>
                <c:pt idx="87181">
                  <c:v>-196.10049999999998</c:v>
                </c:pt>
                <c:pt idx="87182">
                  <c:v>-196.09849999999997</c:v>
                </c:pt>
                <c:pt idx="87183">
                  <c:v>-196.09649999999996</c:v>
                </c:pt>
                <c:pt idx="87184">
                  <c:v>-196.09449999999998</c:v>
                </c:pt>
                <c:pt idx="87185">
                  <c:v>-196.09249999999997</c:v>
                </c:pt>
                <c:pt idx="87186">
                  <c:v>-196.09049999999996</c:v>
                </c:pt>
                <c:pt idx="87187">
                  <c:v>-196.08849999999998</c:v>
                </c:pt>
                <c:pt idx="87188">
                  <c:v>-196.08649999999997</c:v>
                </c:pt>
                <c:pt idx="87189">
                  <c:v>-196.08449999999999</c:v>
                </c:pt>
                <c:pt idx="87190">
                  <c:v>-196.08249999999998</c:v>
                </c:pt>
                <c:pt idx="87191">
                  <c:v>-196.08049999999997</c:v>
                </c:pt>
                <c:pt idx="87192">
                  <c:v>-196.07849999999999</c:v>
                </c:pt>
                <c:pt idx="87193">
                  <c:v>-196.07649999999998</c:v>
                </c:pt>
                <c:pt idx="87194">
                  <c:v>-196.07449999999997</c:v>
                </c:pt>
                <c:pt idx="87195">
                  <c:v>-196.07249999999999</c:v>
                </c:pt>
                <c:pt idx="87196">
                  <c:v>-196.07049999999998</c:v>
                </c:pt>
                <c:pt idx="87197">
                  <c:v>-196.06849999999997</c:v>
                </c:pt>
                <c:pt idx="87198">
                  <c:v>-196.06649999999999</c:v>
                </c:pt>
                <c:pt idx="87199">
                  <c:v>-196.06449999999998</c:v>
                </c:pt>
                <c:pt idx="87200">
                  <c:v>-196.06249999999997</c:v>
                </c:pt>
                <c:pt idx="87201">
                  <c:v>-196.06049999999999</c:v>
                </c:pt>
                <c:pt idx="87202">
                  <c:v>-196.05849999999998</c:v>
                </c:pt>
                <c:pt idx="87203">
                  <c:v>-196.05649999999997</c:v>
                </c:pt>
                <c:pt idx="87204">
                  <c:v>-196.05449999999999</c:v>
                </c:pt>
                <c:pt idx="87205">
                  <c:v>-196.05249999999998</c:v>
                </c:pt>
                <c:pt idx="87206">
                  <c:v>-196.05049999999997</c:v>
                </c:pt>
                <c:pt idx="87207">
                  <c:v>-196.04849999999999</c:v>
                </c:pt>
                <c:pt idx="87208">
                  <c:v>-196.04649999999998</c:v>
                </c:pt>
                <c:pt idx="87209">
                  <c:v>-196.04449999999997</c:v>
                </c:pt>
                <c:pt idx="87210">
                  <c:v>-196.04249999999999</c:v>
                </c:pt>
                <c:pt idx="87211">
                  <c:v>-196.04049999999998</c:v>
                </c:pt>
                <c:pt idx="87212">
                  <c:v>-196.03849999999997</c:v>
                </c:pt>
                <c:pt idx="87213">
                  <c:v>-196.03649999999999</c:v>
                </c:pt>
                <c:pt idx="87214">
                  <c:v>-196.03449999999998</c:v>
                </c:pt>
                <c:pt idx="87215">
                  <c:v>-196.03249999999997</c:v>
                </c:pt>
                <c:pt idx="87216">
                  <c:v>-196.03049999999999</c:v>
                </c:pt>
                <c:pt idx="87217">
                  <c:v>-196.02849999999998</c:v>
                </c:pt>
                <c:pt idx="87218">
                  <c:v>-196.02649999999997</c:v>
                </c:pt>
                <c:pt idx="87219">
                  <c:v>-196.02449999999999</c:v>
                </c:pt>
                <c:pt idx="87220">
                  <c:v>-196.02249999999998</c:v>
                </c:pt>
                <c:pt idx="87221">
                  <c:v>-196.02049999999997</c:v>
                </c:pt>
                <c:pt idx="87222">
                  <c:v>-196.01849999999999</c:v>
                </c:pt>
                <c:pt idx="87223">
                  <c:v>-196.01649999999998</c:v>
                </c:pt>
                <c:pt idx="87224">
                  <c:v>-196.01449999999997</c:v>
                </c:pt>
                <c:pt idx="87225">
                  <c:v>-196.01249999999999</c:v>
                </c:pt>
                <c:pt idx="87226">
                  <c:v>-196.01049999999998</c:v>
                </c:pt>
                <c:pt idx="87227">
                  <c:v>-196.00849999999997</c:v>
                </c:pt>
                <c:pt idx="87228">
                  <c:v>-196.00649999999999</c:v>
                </c:pt>
                <c:pt idx="87229">
                  <c:v>-196.00449999999998</c:v>
                </c:pt>
                <c:pt idx="87230">
                  <c:v>-196.00249999999997</c:v>
                </c:pt>
                <c:pt idx="87231">
                  <c:v>-196.00049999999999</c:v>
                </c:pt>
                <c:pt idx="87232">
                  <c:v>-195.99849999999998</c:v>
                </c:pt>
                <c:pt idx="87233">
                  <c:v>-195.99649999999997</c:v>
                </c:pt>
                <c:pt idx="87234">
                  <c:v>-195.99449999999999</c:v>
                </c:pt>
                <c:pt idx="87235">
                  <c:v>-195.99249999999998</c:v>
                </c:pt>
                <c:pt idx="87236">
                  <c:v>-195.99049999999997</c:v>
                </c:pt>
                <c:pt idx="87237">
                  <c:v>-195.98849999999999</c:v>
                </c:pt>
                <c:pt idx="87238">
                  <c:v>-195.98649999999998</c:v>
                </c:pt>
                <c:pt idx="87239">
                  <c:v>-195.98449999999997</c:v>
                </c:pt>
                <c:pt idx="87240">
                  <c:v>-195.98249999999999</c:v>
                </c:pt>
                <c:pt idx="87241">
                  <c:v>-195.98049999999998</c:v>
                </c:pt>
                <c:pt idx="87242">
                  <c:v>-195.97849999999997</c:v>
                </c:pt>
                <c:pt idx="87243">
                  <c:v>-195.97649999999999</c:v>
                </c:pt>
                <c:pt idx="87244">
                  <c:v>-195.97449999999998</c:v>
                </c:pt>
                <c:pt idx="87245">
                  <c:v>-195.97249999999997</c:v>
                </c:pt>
                <c:pt idx="87246">
                  <c:v>-195.97049999999999</c:v>
                </c:pt>
                <c:pt idx="87247">
                  <c:v>-195.96849999999998</c:v>
                </c:pt>
                <c:pt idx="87248">
                  <c:v>-195.96649999999997</c:v>
                </c:pt>
                <c:pt idx="87249">
                  <c:v>-195.96449999999999</c:v>
                </c:pt>
                <c:pt idx="87250">
                  <c:v>-195.96249999999998</c:v>
                </c:pt>
                <c:pt idx="87251">
                  <c:v>-195.96049999999997</c:v>
                </c:pt>
                <c:pt idx="87252">
                  <c:v>-195.95849999999999</c:v>
                </c:pt>
                <c:pt idx="87253">
                  <c:v>-195.95649999999998</c:v>
                </c:pt>
                <c:pt idx="87254">
                  <c:v>-195.95449999999997</c:v>
                </c:pt>
                <c:pt idx="87255">
                  <c:v>-195.95249999999999</c:v>
                </c:pt>
                <c:pt idx="87256">
                  <c:v>-195.95049999999998</c:v>
                </c:pt>
                <c:pt idx="87257">
                  <c:v>-195.94849999999997</c:v>
                </c:pt>
                <c:pt idx="87258">
                  <c:v>-195.94649999999999</c:v>
                </c:pt>
                <c:pt idx="87259">
                  <c:v>-195.94449999999998</c:v>
                </c:pt>
                <c:pt idx="87260">
                  <c:v>-195.94249999999997</c:v>
                </c:pt>
                <c:pt idx="87261">
                  <c:v>-195.94049999999999</c:v>
                </c:pt>
                <c:pt idx="87262">
                  <c:v>-195.93849999999998</c:v>
                </c:pt>
                <c:pt idx="87263">
                  <c:v>-195.93649999999997</c:v>
                </c:pt>
                <c:pt idx="87264">
                  <c:v>-195.93449999999999</c:v>
                </c:pt>
                <c:pt idx="87265">
                  <c:v>-195.93249999999998</c:v>
                </c:pt>
                <c:pt idx="87266">
                  <c:v>-195.93049999999997</c:v>
                </c:pt>
                <c:pt idx="87267">
                  <c:v>-195.92849999999999</c:v>
                </c:pt>
                <c:pt idx="87268">
                  <c:v>-195.92649999999998</c:v>
                </c:pt>
                <c:pt idx="87269">
                  <c:v>-195.92449999999997</c:v>
                </c:pt>
                <c:pt idx="87270">
                  <c:v>-195.92249999999999</c:v>
                </c:pt>
                <c:pt idx="87271">
                  <c:v>-195.92049999999998</c:v>
                </c:pt>
                <c:pt idx="87272">
                  <c:v>-195.91849999999997</c:v>
                </c:pt>
                <c:pt idx="87273">
                  <c:v>-195.91649999999998</c:v>
                </c:pt>
                <c:pt idx="87274">
                  <c:v>-195.91449999999998</c:v>
                </c:pt>
                <c:pt idx="87275">
                  <c:v>-195.91249999999997</c:v>
                </c:pt>
                <c:pt idx="87276">
                  <c:v>-195.91049999999998</c:v>
                </c:pt>
                <c:pt idx="87277">
                  <c:v>-195.90849999999998</c:v>
                </c:pt>
                <c:pt idx="87278">
                  <c:v>-195.90649999999997</c:v>
                </c:pt>
                <c:pt idx="87279">
                  <c:v>-195.90449999999998</c:v>
                </c:pt>
                <c:pt idx="87280">
                  <c:v>-195.90249999999997</c:v>
                </c:pt>
                <c:pt idx="87281">
                  <c:v>-195.90049999999997</c:v>
                </c:pt>
                <c:pt idx="87282">
                  <c:v>-195.89849999999998</c:v>
                </c:pt>
                <c:pt idx="87283">
                  <c:v>-195.89649999999997</c:v>
                </c:pt>
                <c:pt idx="87284">
                  <c:v>-195.89449999999997</c:v>
                </c:pt>
                <c:pt idx="87285">
                  <c:v>-195.89249999999998</c:v>
                </c:pt>
                <c:pt idx="87286">
                  <c:v>-195.89049999999997</c:v>
                </c:pt>
                <c:pt idx="87287">
                  <c:v>-195.88849999999996</c:v>
                </c:pt>
                <c:pt idx="87288">
                  <c:v>-195.88649999999998</c:v>
                </c:pt>
                <c:pt idx="87289">
                  <c:v>-195.88449999999997</c:v>
                </c:pt>
                <c:pt idx="87290">
                  <c:v>-195.88249999999996</c:v>
                </c:pt>
                <c:pt idx="87291">
                  <c:v>-195.88049999999998</c:v>
                </c:pt>
                <c:pt idx="87292">
                  <c:v>-195.87849999999997</c:v>
                </c:pt>
                <c:pt idx="87293">
                  <c:v>-195.87649999999996</c:v>
                </c:pt>
                <c:pt idx="87294">
                  <c:v>-195.87449999999998</c:v>
                </c:pt>
                <c:pt idx="87295">
                  <c:v>-195.87249999999997</c:v>
                </c:pt>
                <c:pt idx="87296">
                  <c:v>-195.87049999999996</c:v>
                </c:pt>
                <c:pt idx="87297">
                  <c:v>-195.86849999999998</c:v>
                </c:pt>
                <c:pt idx="87298">
                  <c:v>-195.86649999999997</c:v>
                </c:pt>
                <c:pt idx="87299">
                  <c:v>-195.86449999999996</c:v>
                </c:pt>
                <c:pt idx="87300">
                  <c:v>-195.86249999999998</c:v>
                </c:pt>
                <c:pt idx="87301">
                  <c:v>-195.86049999999997</c:v>
                </c:pt>
                <c:pt idx="87302">
                  <c:v>-195.85849999999996</c:v>
                </c:pt>
                <c:pt idx="87303">
                  <c:v>-195.85649999999998</c:v>
                </c:pt>
                <c:pt idx="87304">
                  <c:v>-195.85449999999997</c:v>
                </c:pt>
                <c:pt idx="87305">
                  <c:v>-195.85249999999996</c:v>
                </c:pt>
                <c:pt idx="87306">
                  <c:v>-195.85049999999998</c:v>
                </c:pt>
                <c:pt idx="87307">
                  <c:v>-195.84849999999997</c:v>
                </c:pt>
                <c:pt idx="87308">
                  <c:v>-195.84649999999996</c:v>
                </c:pt>
                <c:pt idx="87309">
                  <c:v>-195.84449999999998</c:v>
                </c:pt>
                <c:pt idx="87310">
                  <c:v>-195.84249999999997</c:v>
                </c:pt>
                <c:pt idx="87311">
                  <c:v>-195.84049999999996</c:v>
                </c:pt>
                <c:pt idx="87312">
                  <c:v>-195.83849999999998</c:v>
                </c:pt>
                <c:pt idx="87313">
                  <c:v>-195.83649999999997</c:v>
                </c:pt>
                <c:pt idx="87314">
                  <c:v>-195.83449999999999</c:v>
                </c:pt>
                <c:pt idx="87315">
                  <c:v>-195.83249999999998</c:v>
                </c:pt>
                <c:pt idx="87316">
                  <c:v>-195.83049999999997</c:v>
                </c:pt>
                <c:pt idx="87317">
                  <c:v>-195.82849999999999</c:v>
                </c:pt>
                <c:pt idx="87318">
                  <c:v>-195.82649999999998</c:v>
                </c:pt>
                <c:pt idx="87319">
                  <c:v>-195.82449999999997</c:v>
                </c:pt>
                <c:pt idx="87320">
                  <c:v>-195.82249999999999</c:v>
                </c:pt>
                <c:pt idx="87321">
                  <c:v>-195.82049999999998</c:v>
                </c:pt>
                <c:pt idx="87322">
                  <c:v>-195.81849999999997</c:v>
                </c:pt>
                <c:pt idx="87323">
                  <c:v>-195.81649999999999</c:v>
                </c:pt>
                <c:pt idx="87324">
                  <c:v>-195.81449999999998</c:v>
                </c:pt>
                <c:pt idx="87325">
                  <c:v>-195.81249999999997</c:v>
                </c:pt>
                <c:pt idx="87326">
                  <c:v>-195.81049999999999</c:v>
                </c:pt>
                <c:pt idx="87327">
                  <c:v>-195.80849999999998</c:v>
                </c:pt>
                <c:pt idx="87328">
                  <c:v>-195.80649999999997</c:v>
                </c:pt>
                <c:pt idx="87329">
                  <c:v>-195.80449999999999</c:v>
                </c:pt>
                <c:pt idx="87330">
                  <c:v>-195.80249999999998</c:v>
                </c:pt>
                <c:pt idx="87331">
                  <c:v>-195.80049999999997</c:v>
                </c:pt>
                <c:pt idx="87332">
                  <c:v>-195.79849999999999</c:v>
                </c:pt>
                <c:pt idx="87333">
                  <c:v>-195.79649999999998</c:v>
                </c:pt>
                <c:pt idx="87334">
                  <c:v>-195.79449999999997</c:v>
                </c:pt>
                <c:pt idx="87335">
                  <c:v>-195.79249999999999</c:v>
                </c:pt>
                <c:pt idx="87336">
                  <c:v>-195.79049999999998</c:v>
                </c:pt>
                <c:pt idx="87337">
                  <c:v>-195.78849999999997</c:v>
                </c:pt>
                <c:pt idx="87338">
                  <c:v>-195.78649999999999</c:v>
                </c:pt>
                <c:pt idx="87339">
                  <c:v>-195.78449999999998</c:v>
                </c:pt>
                <c:pt idx="87340">
                  <c:v>-195.78249999999997</c:v>
                </c:pt>
                <c:pt idx="87341">
                  <c:v>-195.78049999999999</c:v>
                </c:pt>
                <c:pt idx="87342">
                  <c:v>-195.77849999999998</c:v>
                </c:pt>
                <c:pt idx="87343">
                  <c:v>-195.77649999999997</c:v>
                </c:pt>
                <c:pt idx="87344">
                  <c:v>-195.77449999999999</c:v>
                </c:pt>
                <c:pt idx="87345">
                  <c:v>-195.77249999999998</c:v>
                </c:pt>
                <c:pt idx="87346">
                  <c:v>-195.77049999999997</c:v>
                </c:pt>
                <c:pt idx="87347">
                  <c:v>-195.76849999999999</c:v>
                </c:pt>
                <c:pt idx="87348">
                  <c:v>-195.76649999999998</c:v>
                </c:pt>
                <c:pt idx="87349">
                  <c:v>-195.76449999999997</c:v>
                </c:pt>
                <c:pt idx="87350">
                  <c:v>-195.76249999999999</c:v>
                </c:pt>
                <c:pt idx="87351">
                  <c:v>-195.76049999999998</c:v>
                </c:pt>
                <c:pt idx="87352">
                  <c:v>-195.75849999999997</c:v>
                </c:pt>
                <c:pt idx="87353">
                  <c:v>-195.75649999999999</c:v>
                </c:pt>
                <c:pt idx="87354">
                  <c:v>-195.75449999999998</c:v>
                </c:pt>
                <c:pt idx="87355">
                  <c:v>-195.75249999999997</c:v>
                </c:pt>
                <c:pt idx="87356">
                  <c:v>-195.75049999999999</c:v>
                </c:pt>
                <c:pt idx="87357">
                  <c:v>-195.74849999999998</c:v>
                </c:pt>
                <c:pt idx="87358">
                  <c:v>-195.74649999999997</c:v>
                </c:pt>
                <c:pt idx="87359">
                  <c:v>-195.74449999999999</c:v>
                </c:pt>
                <c:pt idx="87360">
                  <c:v>-195.74249999999998</c:v>
                </c:pt>
                <c:pt idx="87361">
                  <c:v>-195.74049999999997</c:v>
                </c:pt>
                <c:pt idx="87362">
                  <c:v>-195.73849999999999</c:v>
                </c:pt>
                <c:pt idx="87363">
                  <c:v>-195.73649999999998</c:v>
                </c:pt>
                <c:pt idx="87364">
                  <c:v>-195.73449999999997</c:v>
                </c:pt>
                <c:pt idx="87365">
                  <c:v>-195.73249999999999</c:v>
                </c:pt>
                <c:pt idx="87366">
                  <c:v>-195.73049999999998</c:v>
                </c:pt>
                <c:pt idx="87367">
                  <c:v>-195.72849999999997</c:v>
                </c:pt>
                <c:pt idx="87368">
                  <c:v>-195.72649999999999</c:v>
                </c:pt>
                <c:pt idx="87369">
                  <c:v>-195.72449999999998</c:v>
                </c:pt>
                <c:pt idx="87370">
                  <c:v>-195.72249999999997</c:v>
                </c:pt>
                <c:pt idx="87371">
                  <c:v>-195.72049999999999</c:v>
                </c:pt>
                <c:pt idx="87372">
                  <c:v>-195.71849999999998</c:v>
                </c:pt>
                <c:pt idx="87373">
                  <c:v>-195.71649999999997</c:v>
                </c:pt>
                <c:pt idx="87374">
                  <c:v>-195.71449999999999</c:v>
                </c:pt>
                <c:pt idx="87375">
                  <c:v>-195.71249999999998</c:v>
                </c:pt>
                <c:pt idx="87376">
                  <c:v>-195.71049999999997</c:v>
                </c:pt>
                <c:pt idx="87377">
                  <c:v>-195.70849999999999</c:v>
                </c:pt>
                <c:pt idx="87378">
                  <c:v>-195.70649999999998</c:v>
                </c:pt>
                <c:pt idx="87379">
                  <c:v>-195.70449999999997</c:v>
                </c:pt>
                <c:pt idx="87380">
                  <c:v>-195.70249999999999</c:v>
                </c:pt>
                <c:pt idx="87381">
                  <c:v>-195.70049999999998</c:v>
                </c:pt>
                <c:pt idx="87382">
                  <c:v>-195.69849999999997</c:v>
                </c:pt>
                <c:pt idx="87383">
                  <c:v>-195.69649999999999</c:v>
                </c:pt>
                <c:pt idx="87384">
                  <c:v>-195.69449999999998</c:v>
                </c:pt>
                <c:pt idx="87385">
                  <c:v>-195.69249999999997</c:v>
                </c:pt>
                <c:pt idx="87386">
                  <c:v>-195.69049999999999</c:v>
                </c:pt>
                <c:pt idx="87387">
                  <c:v>-195.68849999999998</c:v>
                </c:pt>
                <c:pt idx="87388">
                  <c:v>-195.68649999999997</c:v>
                </c:pt>
                <c:pt idx="87389">
                  <c:v>-195.68449999999999</c:v>
                </c:pt>
                <c:pt idx="87390">
                  <c:v>-195.68249999999998</c:v>
                </c:pt>
                <c:pt idx="87391">
                  <c:v>-195.68049999999997</c:v>
                </c:pt>
                <c:pt idx="87392">
                  <c:v>-195.67849999999999</c:v>
                </c:pt>
                <c:pt idx="87393">
                  <c:v>-195.67649999999998</c:v>
                </c:pt>
                <c:pt idx="87394">
                  <c:v>-195.67449999999997</c:v>
                </c:pt>
                <c:pt idx="87395">
                  <c:v>-195.67249999999999</c:v>
                </c:pt>
                <c:pt idx="87396">
                  <c:v>-195.67049999999998</c:v>
                </c:pt>
                <c:pt idx="87397">
                  <c:v>-195.66849999999997</c:v>
                </c:pt>
                <c:pt idx="87398">
                  <c:v>-195.66649999999998</c:v>
                </c:pt>
                <c:pt idx="87399">
                  <c:v>-195.66449999999998</c:v>
                </c:pt>
                <c:pt idx="87400">
                  <c:v>-195.66249999999997</c:v>
                </c:pt>
                <c:pt idx="87401">
                  <c:v>-195.66049999999998</c:v>
                </c:pt>
                <c:pt idx="87402">
                  <c:v>-195.65849999999998</c:v>
                </c:pt>
                <c:pt idx="87403">
                  <c:v>-195.65649999999997</c:v>
                </c:pt>
                <c:pt idx="87404">
                  <c:v>-195.65449999999998</c:v>
                </c:pt>
                <c:pt idx="87405">
                  <c:v>-195.65249999999997</c:v>
                </c:pt>
                <c:pt idx="87406">
                  <c:v>-195.65049999999997</c:v>
                </c:pt>
                <c:pt idx="87407">
                  <c:v>-195.64849999999998</c:v>
                </c:pt>
                <c:pt idx="87408">
                  <c:v>-195.64649999999997</c:v>
                </c:pt>
                <c:pt idx="87409">
                  <c:v>-195.64449999999997</c:v>
                </c:pt>
                <c:pt idx="87410">
                  <c:v>-195.64249999999998</c:v>
                </c:pt>
                <c:pt idx="87411">
                  <c:v>-195.64049999999997</c:v>
                </c:pt>
                <c:pt idx="87412">
                  <c:v>-195.63849999999996</c:v>
                </c:pt>
                <c:pt idx="87413">
                  <c:v>-195.63649999999998</c:v>
                </c:pt>
                <c:pt idx="87414">
                  <c:v>-195.63449999999997</c:v>
                </c:pt>
                <c:pt idx="87415">
                  <c:v>-195.63249999999996</c:v>
                </c:pt>
                <c:pt idx="87416">
                  <c:v>-195.63049999999998</c:v>
                </c:pt>
                <c:pt idx="87417">
                  <c:v>-195.62849999999997</c:v>
                </c:pt>
                <c:pt idx="87418">
                  <c:v>-195.62649999999996</c:v>
                </c:pt>
                <c:pt idx="87419">
                  <c:v>-195.62449999999998</c:v>
                </c:pt>
                <c:pt idx="87420">
                  <c:v>-195.62249999999997</c:v>
                </c:pt>
                <c:pt idx="87421">
                  <c:v>-195.62049999999996</c:v>
                </c:pt>
                <c:pt idx="87422">
                  <c:v>-195.61849999999998</c:v>
                </c:pt>
                <c:pt idx="87423">
                  <c:v>-195.61649999999997</c:v>
                </c:pt>
                <c:pt idx="87424">
                  <c:v>-195.61449999999996</c:v>
                </c:pt>
                <c:pt idx="87425">
                  <c:v>-195.61249999999998</c:v>
                </c:pt>
                <c:pt idx="87426">
                  <c:v>-195.61049999999997</c:v>
                </c:pt>
                <c:pt idx="87427">
                  <c:v>-195.60849999999996</c:v>
                </c:pt>
                <c:pt idx="87428">
                  <c:v>-195.60649999999998</c:v>
                </c:pt>
                <c:pt idx="87429">
                  <c:v>-195.60449999999997</c:v>
                </c:pt>
                <c:pt idx="87430">
                  <c:v>-195.60249999999996</c:v>
                </c:pt>
                <c:pt idx="87431">
                  <c:v>-195.60049999999998</c:v>
                </c:pt>
                <c:pt idx="87432">
                  <c:v>-195.59849999999997</c:v>
                </c:pt>
                <c:pt idx="87433">
                  <c:v>-195.59649999999996</c:v>
                </c:pt>
                <c:pt idx="87434">
                  <c:v>-195.59449999999998</c:v>
                </c:pt>
                <c:pt idx="87435">
                  <c:v>-195.59249999999997</c:v>
                </c:pt>
                <c:pt idx="87436">
                  <c:v>-195.59049999999996</c:v>
                </c:pt>
                <c:pt idx="87437">
                  <c:v>-195.58849999999998</c:v>
                </c:pt>
                <c:pt idx="87438">
                  <c:v>-195.58649999999997</c:v>
                </c:pt>
                <c:pt idx="87439">
                  <c:v>-195.58449999999999</c:v>
                </c:pt>
                <c:pt idx="87440">
                  <c:v>-195.58249999999998</c:v>
                </c:pt>
                <c:pt idx="87441">
                  <c:v>-195.58049999999997</c:v>
                </c:pt>
                <c:pt idx="87442">
                  <c:v>-195.57849999999999</c:v>
                </c:pt>
                <c:pt idx="87443">
                  <c:v>-195.57649999999998</c:v>
                </c:pt>
                <c:pt idx="87444">
                  <c:v>-195.57449999999997</c:v>
                </c:pt>
                <c:pt idx="87445">
                  <c:v>-195.57249999999999</c:v>
                </c:pt>
                <c:pt idx="87446">
                  <c:v>-195.57049999999998</c:v>
                </c:pt>
                <c:pt idx="87447">
                  <c:v>-195.56849999999997</c:v>
                </c:pt>
                <c:pt idx="87448">
                  <c:v>-195.56649999999999</c:v>
                </c:pt>
                <c:pt idx="87449">
                  <c:v>-195.56449999999998</c:v>
                </c:pt>
                <c:pt idx="87450">
                  <c:v>-195.56249999999997</c:v>
                </c:pt>
                <c:pt idx="87451">
                  <c:v>-195.56049999999999</c:v>
                </c:pt>
                <c:pt idx="87452">
                  <c:v>-195.55849999999998</c:v>
                </c:pt>
                <c:pt idx="87453">
                  <c:v>-195.55649999999997</c:v>
                </c:pt>
                <c:pt idx="87454">
                  <c:v>-195.55449999999999</c:v>
                </c:pt>
                <c:pt idx="87455">
                  <c:v>-195.55249999999998</c:v>
                </c:pt>
                <c:pt idx="87456">
                  <c:v>-195.55049999999997</c:v>
                </c:pt>
                <c:pt idx="87457">
                  <c:v>-195.54849999999999</c:v>
                </c:pt>
                <c:pt idx="87458">
                  <c:v>-195.54649999999998</c:v>
                </c:pt>
                <c:pt idx="87459">
                  <c:v>-195.54449999999997</c:v>
                </c:pt>
                <c:pt idx="87460">
                  <c:v>-195.54249999999999</c:v>
                </c:pt>
                <c:pt idx="87461">
                  <c:v>-195.54049999999998</c:v>
                </c:pt>
                <c:pt idx="87462">
                  <c:v>-195.53849999999997</c:v>
                </c:pt>
                <c:pt idx="87463">
                  <c:v>-195.53649999999999</c:v>
                </c:pt>
                <c:pt idx="87464">
                  <c:v>-195.53449999999998</c:v>
                </c:pt>
                <c:pt idx="87465">
                  <c:v>-195.53249999999997</c:v>
                </c:pt>
                <c:pt idx="87466">
                  <c:v>-195.53049999999999</c:v>
                </c:pt>
                <c:pt idx="87467">
                  <c:v>-195.52849999999998</c:v>
                </c:pt>
                <c:pt idx="87468">
                  <c:v>-195.52649999999997</c:v>
                </c:pt>
                <c:pt idx="87469">
                  <c:v>-195.52449999999999</c:v>
                </c:pt>
                <c:pt idx="87470">
                  <c:v>-195.52249999999998</c:v>
                </c:pt>
                <c:pt idx="87471">
                  <c:v>-195.52049999999997</c:v>
                </c:pt>
                <c:pt idx="87472">
                  <c:v>-195.51849999999999</c:v>
                </c:pt>
                <c:pt idx="87473">
                  <c:v>-195.51649999999998</c:v>
                </c:pt>
                <c:pt idx="87474">
                  <c:v>-195.51449999999997</c:v>
                </c:pt>
                <c:pt idx="87475">
                  <c:v>-195.51249999999999</c:v>
                </c:pt>
                <c:pt idx="87476">
                  <c:v>-195.51049999999998</c:v>
                </c:pt>
                <c:pt idx="87477">
                  <c:v>-195.50849999999997</c:v>
                </c:pt>
                <c:pt idx="87478">
                  <c:v>-195.50649999999999</c:v>
                </c:pt>
                <c:pt idx="87479">
                  <c:v>-195.50449999999998</c:v>
                </c:pt>
                <c:pt idx="87480">
                  <c:v>-195.50249999999997</c:v>
                </c:pt>
                <c:pt idx="87481">
                  <c:v>-195.50049999999999</c:v>
                </c:pt>
                <c:pt idx="87482">
                  <c:v>-195.49849999999998</c:v>
                </c:pt>
                <c:pt idx="87483">
                  <c:v>-195.49649999999997</c:v>
                </c:pt>
                <c:pt idx="87484">
                  <c:v>-195.49449999999999</c:v>
                </c:pt>
                <c:pt idx="87485">
                  <c:v>-195.49249999999998</c:v>
                </c:pt>
                <c:pt idx="87486">
                  <c:v>-195.49049999999997</c:v>
                </c:pt>
                <c:pt idx="87487">
                  <c:v>-195.48849999999999</c:v>
                </c:pt>
                <c:pt idx="87488">
                  <c:v>-195.48649999999998</c:v>
                </c:pt>
                <c:pt idx="87489">
                  <c:v>-195.48449999999997</c:v>
                </c:pt>
                <c:pt idx="87490">
                  <c:v>-195.48249999999999</c:v>
                </c:pt>
                <c:pt idx="87491">
                  <c:v>-195.48049999999998</c:v>
                </c:pt>
                <c:pt idx="87492">
                  <c:v>-195.47849999999997</c:v>
                </c:pt>
                <c:pt idx="87493">
                  <c:v>-195.47649999999999</c:v>
                </c:pt>
                <c:pt idx="87494">
                  <c:v>-195.47449999999998</c:v>
                </c:pt>
                <c:pt idx="87495">
                  <c:v>-195.47249999999997</c:v>
                </c:pt>
                <c:pt idx="87496">
                  <c:v>-195.47049999999999</c:v>
                </c:pt>
                <c:pt idx="87497">
                  <c:v>-195.46849999999998</c:v>
                </c:pt>
                <c:pt idx="87498">
                  <c:v>-195.46649999999997</c:v>
                </c:pt>
                <c:pt idx="87499">
                  <c:v>-195.46449999999999</c:v>
                </c:pt>
                <c:pt idx="87500">
                  <c:v>-195.46249999999998</c:v>
                </c:pt>
                <c:pt idx="87501">
                  <c:v>-195.46049999999997</c:v>
                </c:pt>
                <c:pt idx="87502">
                  <c:v>-195.45849999999999</c:v>
                </c:pt>
                <c:pt idx="87503">
                  <c:v>-195.45649999999998</c:v>
                </c:pt>
                <c:pt idx="87504">
                  <c:v>-195.45449999999997</c:v>
                </c:pt>
                <c:pt idx="87505">
                  <c:v>-195.45249999999999</c:v>
                </c:pt>
                <c:pt idx="87506">
                  <c:v>-195.45049999999998</c:v>
                </c:pt>
                <c:pt idx="87507">
                  <c:v>-195.44849999999997</c:v>
                </c:pt>
                <c:pt idx="87508">
                  <c:v>-195.44649999999999</c:v>
                </c:pt>
                <c:pt idx="87509">
                  <c:v>-195.44449999999998</c:v>
                </c:pt>
                <c:pt idx="87510">
                  <c:v>-195.44249999999997</c:v>
                </c:pt>
                <c:pt idx="87511">
                  <c:v>-195.44049999999999</c:v>
                </c:pt>
                <c:pt idx="87512">
                  <c:v>-195.43849999999998</c:v>
                </c:pt>
                <c:pt idx="87513">
                  <c:v>-195.43649999999997</c:v>
                </c:pt>
                <c:pt idx="87514">
                  <c:v>-195.43449999999999</c:v>
                </c:pt>
                <c:pt idx="87515">
                  <c:v>-195.43249999999998</c:v>
                </c:pt>
                <c:pt idx="87516">
                  <c:v>-195.43049999999997</c:v>
                </c:pt>
                <c:pt idx="87517">
                  <c:v>-195.42849999999999</c:v>
                </c:pt>
                <c:pt idx="87518">
                  <c:v>-195.42649999999998</c:v>
                </c:pt>
                <c:pt idx="87519">
                  <c:v>-195.42449999999997</c:v>
                </c:pt>
                <c:pt idx="87520">
                  <c:v>-195.42249999999999</c:v>
                </c:pt>
                <c:pt idx="87521">
                  <c:v>-195.42049999999998</c:v>
                </c:pt>
                <c:pt idx="87522">
                  <c:v>-195.41849999999997</c:v>
                </c:pt>
                <c:pt idx="87523">
                  <c:v>-195.41649999999998</c:v>
                </c:pt>
                <c:pt idx="87524">
                  <c:v>-195.41449999999998</c:v>
                </c:pt>
                <c:pt idx="87525">
                  <c:v>-195.41249999999997</c:v>
                </c:pt>
                <c:pt idx="87526">
                  <c:v>-195.41049999999998</c:v>
                </c:pt>
                <c:pt idx="87527">
                  <c:v>-195.40849999999998</c:v>
                </c:pt>
                <c:pt idx="87528">
                  <c:v>-195.40649999999997</c:v>
                </c:pt>
                <c:pt idx="87529">
                  <c:v>-195.40449999999998</c:v>
                </c:pt>
                <c:pt idx="87530">
                  <c:v>-195.40249999999997</c:v>
                </c:pt>
                <c:pt idx="87531">
                  <c:v>-195.40049999999997</c:v>
                </c:pt>
                <c:pt idx="87532">
                  <c:v>-195.39849999999998</c:v>
                </c:pt>
                <c:pt idx="87533">
                  <c:v>-195.39649999999997</c:v>
                </c:pt>
                <c:pt idx="87534">
                  <c:v>-195.39449999999997</c:v>
                </c:pt>
                <c:pt idx="87535">
                  <c:v>-195.39249999999998</c:v>
                </c:pt>
                <c:pt idx="87536">
                  <c:v>-195.39049999999997</c:v>
                </c:pt>
                <c:pt idx="87537">
                  <c:v>-195.38849999999996</c:v>
                </c:pt>
                <c:pt idx="87538">
                  <c:v>-195.38649999999998</c:v>
                </c:pt>
                <c:pt idx="87539">
                  <c:v>-195.38449999999997</c:v>
                </c:pt>
                <c:pt idx="87540">
                  <c:v>-195.38249999999996</c:v>
                </c:pt>
                <c:pt idx="87541">
                  <c:v>-195.38049999999998</c:v>
                </c:pt>
                <c:pt idx="87542">
                  <c:v>-195.37849999999997</c:v>
                </c:pt>
                <c:pt idx="87543">
                  <c:v>-195.37649999999996</c:v>
                </c:pt>
                <c:pt idx="87544">
                  <c:v>-195.37449999999998</c:v>
                </c:pt>
                <c:pt idx="87545">
                  <c:v>-195.37249999999997</c:v>
                </c:pt>
                <c:pt idx="87546">
                  <c:v>-195.37049999999996</c:v>
                </c:pt>
                <c:pt idx="87547">
                  <c:v>-195.36849999999998</c:v>
                </c:pt>
                <c:pt idx="87548">
                  <c:v>-195.36649999999997</c:v>
                </c:pt>
                <c:pt idx="87549">
                  <c:v>-195.36449999999996</c:v>
                </c:pt>
                <c:pt idx="87550">
                  <c:v>-195.36249999999998</c:v>
                </c:pt>
                <c:pt idx="87551">
                  <c:v>-195.36049999999997</c:v>
                </c:pt>
                <c:pt idx="87552">
                  <c:v>-195.35849999999996</c:v>
                </c:pt>
                <c:pt idx="87553">
                  <c:v>-195.35649999999998</c:v>
                </c:pt>
                <c:pt idx="87554">
                  <c:v>-195.35449999999997</c:v>
                </c:pt>
                <c:pt idx="87555">
                  <c:v>-195.35249999999996</c:v>
                </c:pt>
                <c:pt idx="87556">
                  <c:v>-195.35049999999998</c:v>
                </c:pt>
                <c:pt idx="87557">
                  <c:v>-195.34849999999997</c:v>
                </c:pt>
                <c:pt idx="87558">
                  <c:v>-195.34649999999996</c:v>
                </c:pt>
                <c:pt idx="87559">
                  <c:v>-195.34449999999998</c:v>
                </c:pt>
                <c:pt idx="87560">
                  <c:v>-195.34249999999997</c:v>
                </c:pt>
                <c:pt idx="87561">
                  <c:v>-195.34049999999996</c:v>
                </c:pt>
                <c:pt idx="87562">
                  <c:v>-195.33849999999998</c:v>
                </c:pt>
                <c:pt idx="87563">
                  <c:v>-195.33649999999997</c:v>
                </c:pt>
                <c:pt idx="87564">
                  <c:v>-195.33449999999999</c:v>
                </c:pt>
                <c:pt idx="87565">
                  <c:v>-195.33249999999998</c:v>
                </c:pt>
                <c:pt idx="87566">
                  <c:v>-195.33049999999997</c:v>
                </c:pt>
                <c:pt idx="87567">
                  <c:v>-195.32849999999999</c:v>
                </c:pt>
                <c:pt idx="87568">
                  <c:v>-195.32649999999998</c:v>
                </c:pt>
                <c:pt idx="87569">
                  <c:v>-195.32449999999997</c:v>
                </c:pt>
                <c:pt idx="87570">
                  <c:v>-195.32249999999999</c:v>
                </c:pt>
                <c:pt idx="87571">
                  <c:v>-195.32049999999998</c:v>
                </c:pt>
                <c:pt idx="87572">
                  <c:v>-195.31849999999997</c:v>
                </c:pt>
                <c:pt idx="87573">
                  <c:v>-195.31649999999999</c:v>
                </c:pt>
                <c:pt idx="87574">
                  <c:v>-195.31449999999998</c:v>
                </c:pt>
                <c:pt idx="87575">
                  <c:v>-195.31249999999997</c:v>
                </c:pt>
                <c:pt idx="87576">
                  <c:v>-195.31049999999999</c:v>
                </c:pt>
                <c:pt idx="87577">
                  <c:v>-195.30849999999998</c:v>
                </c:pt>
                <c:pt idx="87578">
                  <c:v>-195.30649999999997</c:v>
                </c:pt>
                <c:pt idx="87579">
                  <c:v>-195.30449999999999</c:v>
                </c:pt>
                <c:pt idx="87580">
                  <c:v>-195.30249999999998</c:v>
                </c:pt>
                <c:pt idx="87581">
                  <c:v>-195.30049999999997</c:v>
                </c:pt>
                <c:pt idx="87582">
                  <c:v>-195.29849999999999</c:v>
                </c:pt>
                <c:pt idx="87583">
                  <c:v>-195.29649999999998</c:v>
                </c:pt>
                <c:pt idx="87584">
                  <c:v>-195.29449999999997</c:v>
                </c:pt>
                <c:pt idx="87585">
                  <c:v>-195.29249999999999</c:v>
                </c:pt>
                <c:pt idx="87586">
                  <c:v>-195.29049999999998</c:v>
                </c:pt>
                <c:pt idx="87587">
                  <c:v>-195.28849999999997</c:v>
                </c:pt>
                <c:pt idx="87588">
                  <c:v>-195.28649999999999</c:v>
                </c:pt>
                <c:pt idx="87589">
                  <c:v>-195.28449999999998</c:v>
                </c:pt>
                <c:pt idx="87590">
                  <c:v>-195.28249999999997</c:v>
                </c:pt>
                <c:pt idx="87591">
                  <c:v>-195.28049999999999</c:v>
                </c:pt>
                <c:pt idx="87592">
                  <c:v>-195.27849999999998</c:v>
                </c:pt>
                <c:pt idx="87593">
                  <c:v>-195.27649999999997</c:v>
                </c:pt>
                <c:pt idx="87594">
                  <c:v>-195.27449999999999</c:v>
                </c:pt>
                <c:pt idx="87595">
                  <c:v>-195.27249999999998</c:v>
                </c:pt>
                <c:pt idx="87596">
                  <c:v>-195.27049999999997</c:v>
                </c:pt>
                <c:pt idx="87597">
                  <c:v>-195.26849999999999</c:v>
                </c:pt>
                <c:pt idx="87598">
                  <c:v>-195.26649999999998</c:v>
                </c:pt>
                <c:pt idx="87599">
                  <c:v>-195.26449999999997</c:v>
                </c:pt>
                <c:pt idx="87600">
                  <c:v>-195.26249999999999</c:v>
                </c:pt>
                <c:pt idx="87601">
                  <c:v>-195.26049999999998</c:v>
                </c:pt>
                <c:pt idx="87602">
                  <c:v>-195.25849999999997</c:v>
                </c:pt>
                <c:pt idx="87603">
                  <c:v>-195.25649999999999</c:v>
                </c:pt>
                <c:pt idx="87604">
                  <c:v>-195.25449999999998</c:v>
                </c:pt>
                <c:pt idx="87605">
                  <c:v>-195.25249999999997</c:v>
                </c:pt>
                <c:pt idx="87606">
                  <c:v>-195.25049999999999</c:v>
                </c:pt>
                <c:pt idx="87607">
                  <c:v>-195.24849999999998</c:v>
                </c:pt>
                <c:pt idx="87608">
                  <c:v>-195.24649999999997</c:v>
                </c:pt>
                <c:pt idx="87609">
                  <c:v>-195.24449999999999</c:v>
                </c:pt>
                <c:pt idx="87610">
                  <c:v>-195.24249999999998</c:v>
                </c:pt>
                <c:pt idx="87611">
                  <c:v>-195.24049999999997</c:v>
                </c:pt>
                <c:pt idx="87612">
                  <c:v>-195.23849999999999</c:v>
                </c:pt>
                <c:pt idx="87613">
                  <c:v>-195.23649999999998</c:v>
                </c:pt>
                <c:pt idx="87614">
                  <c:v>-195.23449999999997</c:v>
                </c:pt>
                <c:pt idx="87615">
                  <c:v>-195.23249999999999</c:v>
                </c:pt>
                <c:pt idx="87616">
                  <c:v>-195.23049999999998</c:v>
                </c:pt>
                <c:pt idx="87617">
                  <c:v>-195.22849999999997</c:v>
                </c:pt>
                <c:pt idx="87618">
                  <c:v>-195.22649999999999</c:v>
                </c:pt>
                <c:pt idx="87619">
                  <c:v>-195.22449999999998</c:v>
                </c:pt>
                <c:pt idx="87620">
                  <c:v>-195.22249999999997</c:v>
                </c:pt>
                <c:pt idx="87621">
                  <c:v>-195.22049999999999</c:v>
                </c:pt>
                <c:pt idx="87622">
                  <c:v>-195.21849999999998</c:v>
                </c:pt>
                <c:pt idx="87623">
                  <c:v>-195.21649999999997</c:v>
                </c:pt>
                <c:pt idx="87624">
                  <c:v>-195.21449999999999</c:v>
                </c:pt>
                <c:pt idx="87625">
                  <c:v>-195.21249999999998</c:v>
                </c:pt>
                <c:pt idx="87626">
                  <c:v>-195.21049999999997</c:v>
                </c:pt>
                <c:pt idx="87627">
                  <c:v>-195.20849999999999</c:v>
                </c:pt>
                <c:pt idx="87628">
                  <c:v>-195.20649999999998</c:v>
                </c:pt>
                <c:pt idx="87629">
                  <c:v>-195.20449999999997</c:v>
                </c:pt>
                <c:pt idx="87630">
                  <c:v>-195.20249999999999</c:v>
                </c:pt>
                <c:pt idx="87631">
                  <c:v>-195.20049999999998</c:v>
                </c:pt>
                <c:pt idx="87632">
                  <c:v>-195.19849999999997</c:v>
                </c:pt>
                <c:pt idx="87633">
                  <c:v>-195.19649999999999</c:v>
                </c:pt>
                <c:pt idx="87634">
                  <c:v>-195.19449999999998</c:v>
                </c:pt>
                <c:pt idx="87635">
                  <c:v>-195.19249999999997</c:v>
                </c:pt>
                <c:pt idx="87636">
                  <c:v>-195.19049999999999</c:v>
                </c:pt>
                <c:pt idx="87637">
                  <c:v>-195.18849999999998</c:v>
                </c:pt>
                <c:pt idx="87638">
                  <c:v>-195.18649999999997</c:v>
                </c:pt>
                <c:pt idx="87639">
                  <c:v>-195.18449999999999</c:v>
                </c:pt>
                <c:pt idx="87640">
                  <c:v>-195.18249999999998</c:v>
                </c:pt>
                <c:pt idx="87641">
                  <c:v>-195.18049999999997</c:v>
                </c:pt>
                <c:pt idx="87642">
                  <c:v>-195.17849999999999</c:v>
                </c:pt>
                <c:pt idx="87643">
                  <c:v>-195.17649999999998</c:v>
                </c:pt>
                <c:pt idx="87644">
                  <c:v>-195.17449999999997</c:v>
                </c:pt>
                <c:pt idx="87645">
                  <c:v>-195.17249999999999</c:v>
                </c:pt>
                <c:pt idx="87646">
                  <c:v>-195.17049999999998</c:v>
                </c:pt>
                <c:pt idx="87647">
                  <c:v>-195.16849999999997</c:v>
                </c:pt>
                <c:pt idx="87648">
                  <c:v>-195.16649999999998</c:v>
                </c:pt>
                <c:pt idx="87649">
                  <c:v>-195.16449999999998</c:v>
                </c:pt>
                <c:pt idx="87650">
                  <c:v>-195.16249999999997</c:v>
                </c:pt>
                <c:pt idx="87651">
                  <c:v>-195.16049999999998</c:v>
                </c:pt>
                <c:pt idx="87652">
                  <c:v>-195.15849999999998</c:v>
                </c:pt>
                <c:pt idx="87653">
                  <c:v>-195.15649999999997</c:v>
                </c:pt>
                <c:pt idx="87654">
                  <c:v>-195.15449999999998</c:v>
                </c:pt>
                <c:pt idx="87655">
                  <c:v>-195.15249999999997</c:v>
                </c:pt>
                <c:pt idx="87656">
                  <c:v>-195.15049999999997</c:v>
                </c:pt>
                <c:pt idx="87657">
                  <c:v>-195.14849999999998</c:v>
                </c:pt>
                <c:pt idx="87658">
                  <c:v>-195.14649999999997</c:v>
                </c:pt>
                <c:pt idx="87659">
                  <c:v>-195.14449999999997</c:v>
                </c:pt>
                <c:pt idx="87660">
                  <c:v>-195.14249999999998</c:v>
                </c:pt>
                <c:pt idx="87661">
                  <c:v>-195.14049999999997</c:v>
                </c:pt>
                <c:pt idx="87662">
                  <c:v>-195.13849999999996</c:v>
                </c:pt>
                <c:pt idx="87663">
                  <c:v>-195.13649999999998</c:v>
                </c:pt>
                <c:pt idx="87664">
                  <c:v>-195.13449999999997</c:v>
                </c:pt>
                <c:pt idx="87665">
                  <c:v>-195.13249999999996</c:v>
                </c:pt>
                <c:pt idx="87666">
                  <c:v>-195.13049999999998</c:v>
                </c:pt>
                <c:pt idx="87667">
                  <c:v>-195.12849999999997</c:v>
                </c:pt>
                <c:pt idx="87668">
                  <c:v>-195.12649999999996</c:v>
                </c:pt>
                <c:pt idx="87669">
                  <c:v>-195.12449999999998</c:v>
                </c:pt>
                <c:pt idx="87670">
                  <c:v>-195.12249999999997</c:v>
                </c:pt>
                <c:pt idx="87671">
                  <c:v>-195.12049999999996</c:v>
                </c:pt>
                <c:pt idx="87672">
                  <c:v>-195.11849999999998</c:v>
                </c:pt>
                <c:pt idx="87673">
                  <c:v>-195.11649999999997</c:v>
                </c:pt>
                <c:pt idx="87674">
                  <c:v>-195.11449999999996</c:v>
                </c:pt>
                <c:pt idx="87675">
                  <c:v>-195.11249999999998</c:v>
                </c:pt>
                <c:pt idx="87676">
                  <c:v>-195.11049999999997</c:v>
                </c:pt>
                <c:pt idx="87677">
                  <c:v>-195.10849999999996</c:v>
                </c:pt>
                <c:pt idx="87678">
                  <c:v>-195.10649999999998</c:v>
                </c:pt>
                <c:pt idx="87679">
                  <c:v>-195.10449999999997</c:v>
                </c:pt>
                <c:pt idx="87680">
                  <c:v>-195.10249999999996</c:v>
                </c:pt>
                <c:pt idx="87681">
                  <c:v>-195.10049999999998</c:v>
                </c:pt>
                <c:pt idx="87682">
                  <c:v>-195.09849999999997</c:v>
                </c:pt>
                <c:pt idx="87683">
                  <c:v>-195.09649999999996</c:v>
                </c:pt>
                <c:pt idx="87684">
                  <c:v>-195.09449999999998</c:v>
                </c:pt>
                <c:pt idx="87685">
                  <c:v>-195.09249999999997</c:v>
                </c:pt>
                <c:pt idx="87686">
                  <c:v>-195.09049999999996</c:v>
                </c:pt>
                <c:pt idx="87687">
                  <c:v>-195.08849999999998</c:v>
                </c:pt>
                <c:pt idx="87688">
                  <c:v>-195.08649999999997</c:v>
                </c:pt>
                <c:pt idx="87689">
                  <c:v>-195.08449999999999</c:v>
                </c:pt>
                <c:pt idx="87690">
                  <c:v>-195.08249999999998</c:v>
                </c:pt>
                <c:pt idx="87691">
                  <c:v>-195.08049999999997</c:v>
                </c:pt>
                <c:pt idx="87692">
                  <c:v>-195.07849999999999</c:v>
                </c:pt>
                <c:pt idx="87693">
                  <c:v>-195.07649999999998</c:v>
                </c:pt>
                <c:pt idx="87694">
                  <c:v>-195.07449999999997</c:v>
                </c:pt>
                <c:pt idx="87695">
                  <c:v>-195.07249999999999</c:v>
                </c:pt>
                <c:pt idx="87696">
                  <c:v>-195.07049999999998</c:v>
                </c:pt>
                <c:pt idx="87697">
                  <c:v>-195.06849999999997</c:v>
                </c:pt>
                <c:pt idx="87698">
                  <c:v>-195.06649999999999</c:v>
                </c:pt>
                <c:pt idx="87699">
                  <c:v>-195.06449999999998</c:v>
                </c:pt>
                <c:pt idx="87700">
                  <c:v>-195.06249999999997</c:v>
                </c:pt>
                <c:pt idx="87701">
                  <c:v>-195.06049999999999</c:v>
                </c:pt>
                <c:pt idx="87702">
                  <c:v>-195.05849999999998</c:v>
                </c:pt>
                <c:pt idx="87703">
                  <c:v>-195.05649999999997</c:v>
                </c:pt>
                <c:pt idx="87704">
                  <c:v>-195.05449999999999</c:v>
                </c:pt>
                <c:pt idx="87705">
                  <c:v>-195.05249999999998</c:v>
                </c:pt>
                <c:pt idx="87706">
                  <c:v>-195.05049999999997</c:v>
                </c:pt>
                <c:pt idx="87707">
                  <c:v>-195.04849999999999</c:v>
                </c:pt>
                <c:pt idx="87708">
                  <c:v>-195.04649999999998</c:v>
                </c:pt>
                <c:pt idx="87709">
                  <c:v>-195.04449999999997</c:v>
                </c:pt>
                <c:pt idx="87710">
                  <c:v>-195.04249999999999</c:v>
                </c:pt>
                <c:pt idx="87711">
                  <c:v>-195.04049999999998</c:v>
                </c:pt>
                <c:pt idx="87712">
                  <c:v>-195.03849999999997</c:v>
                </c:pt>
                <c:pt idx="87713">
                  <c:v>-195.03649999999999</c:v>
                </c:pt>
                <c:pt idx="87714">
                  <c:v>-195.03449999999998</c:v>
                </c:pt>
                <c:pt idx="87715">
                  <c:v>-195.03249999999997</c:v>
                </c:pt>
                <c:pt idx="87716">
                  <c:v>-195.03049999999999</c:v>
                </c:pt>
                <c:pt idx="87717">
                  <c:v>-195.02849999999998</c:v>
                </c:pt>
                <c:pt idx="87718">
                  <c:v>-195.02649999999997</c:v>
                </c:pt>
                <c:pt idx="87719">
                  <c:v>-195.02449999999999</c:v>
                </c:pt>
                <c:pt idx="87720">
                  <c:v>-195.02249999999998</c:v>
                </c:pt>
                <c:pt idx="87721">
                  <c:v>-195.02049999999997</c:v>
                </c:pt>
                <c:pt idx="87722">
                  <c:v>-195.01849999999999</c:v>
                </c:pt>
                <c:pt idx="87723">
                  <c:v>-195.01649999999998</c:v>
                </c:pt>
                <c:pt idx="87724">
                  <c:v>-195.01449999999997</c:v>
                </c:pt>
                <c:pt idx="87725">
                  <c:v>-195.01249999999999</c:v>
                </c:pt>
                <c:pt idx="87726">
                  <c:v>-195.01049999999998</c:v>
                </c:pt>
                <c:pt idx="87727">
                  <c:v>-195.00849999999997</c:v>
                </c:pt>
                <c:pt idx="87728">
                  <c:v>-195.00649999999999</c:v>
                </c:pt>
                <c:pt idx="87729">
                  <c:v>-195.00449999999998</c:v>
                </c:pt>
                <c:pt idx="87730">
                  <c:v>-195.00249999999997</c:v>
                </c:pt>
                <c:pt idx="87731">
                  <c:v>-195.00049999999999</c:v>
                </c:pt>
                <c:pt idx="87732">
                  <c:v>-194.99849999999998</c:v>
                </c:pt>
                <c:pt idx="87733">
                  <c:v>-194.99649999999997</c:v>
                </c:pt>
                <c:pt idx="87734">
                  <c:v>-194.99449999999999</c:v>
                </c:pt>
                <c:pt idx="87735">
                  <c:v>-194.99249999999998</c:v>
                </c:pt>
                <c:pt idx="87736">
                  <c:v>-194.99049999999997</c:v>
                </c:pt>
                <c:pt idx="87737">
                  <c:v>-194.98849999999999</c:v>
                </c:pt>
                <c:pt idx="87738">
                  <c:v>-194.98649999999998</c:v>
                </c:pt>
                <c:pt idx="87739">
                  <c:v>-194.98449999999997</c:v>
                </c:pt>
                <c:pt idx="87740">
                  <c:v>-194.98249999999999</c:v>
                </c:pt>
                <c:pt idx="87741">
                  <c:v>-194.98049999999998</c:v>
                </c:pt>
                <c:pt idx="87742">
                  <c:v>-194.97849999999997</c:v>
                </c:pt>
                <c:pt idx="87743">
                  <c:v>-194.97649999999999</c:v>
                </c:pt>
                <c:pt idx="87744">
                  <c:v>-194.97449999999998</c:v>
                </c:pt>
                <c:pt idx="87745">
                  <c:v>-194.97249999999997</c:v>
                </c:pt>
                <c:pt idx="87746">
                  <c:v>-194.97049999999999</c:v>
                </c:pt>
                <c:pt idx="87747">
                  <c:v>-194.96849999999998</c:v>
                </c:pt>
                <c:pt idx="87748">
                  <c:v>-194.96649999999997</c:v>
                </c:pt>
                <c:pt idx="87749">
                  <c:v>-194.96449999999999</c:v>
                </c:pt>
                <c:pt idx="87750">
                  <c:v>-194.96249999999998</c:v>
                </c:pt>
                <c:pt idx="87751">
                  <c:v>-194.96049999999997</c:v>
                </c:pt>
                <c:pt idx="87752">
                  <c:v>-194.95849999999999</c:v>
                </c:pt>
                <c:pt idx="87753">
                  <c:v>-194.95649999999998</c:v>
                </c:pt>
                <c:pt idx="87754">
                  <c:v>-194.95449999999997</c:v>
                </c:pt>
                <c:pt idx="87755">
                  <c:v>-194.95249999999999</c:v>
                </c:pt>
                <c:pt idx="87756">
                  <c:v>-194.95049999999998</c:v>
                </c:pt>
                <c:pt idx="87757">
                  <c:v>-194.94849999999997</c:v>
                </c:pt>
                <c:pt idx="87758">
                  <c:v>-194.94649999999999</c:v>
                </c:pt>
                <c:pt idx="87759">
                  <c:v>-194.94449999999998</c:v>
                </c:pt>
                <c:pt idx="87760">
                  <c:v>-194.94249999999997</c:v>
                </c:pt>
                <c:pt idx="87761">
                  <c:v>-194.94049999999999</c:v>
                </c:pt>
                <c:pt idx="87762">
                  <c:v>-194.93849999999998</c:v>
                </c:pt>
                <c:pt idx="87763">
                  <c:v>-194.93649999999997</c:v>
                </c:pt>
                <c:pt idx="87764">
                  <c:v>-194.93449999999999</c:v>
                </c:pt>
                <c:pt idx="87765">
                  <c:v>-194.93249999999998</c:v>
                </c:pt>
                <c:pt idx="87766">
                  <c:v>-194.93049999999997</c:v>
                </c:pt>
                <c:pt idx="87767">
                  <c:v>-194.92849999999999</c:v>
                </c:pt>
                <c:pt idx="87768">
                  <c:v>-194.92649999999998</c:v>
                </c:pt>
                <c:pt idx="87769">
                  <c:v>-194.92449999999997</c:v>
                </c:pt>
                <c:pt idx="87770">
                  <c:v>-194.92249999999999</c:v>
                </c:pt>
                <c:pt idx="87771">
                  <c:v>-194.92049999999998</c:v>
                </c:pt>
                <c:pt idx="87772">
                  <c:v>-194.91849999999997</c:v>
                </c:pt>
                <c:pt idx="87773">
                  <c:v>-194.91649999999998</c:v>
                </c:pt>
                <c:pt idx="87774">
                  <c:v>-194.91449999999998</c:v>
                </c:pt>
                <c:pt idx="87775">
                  <c:v>-194.91249999999997</c:v>
                </c:pt>
                <c:pt idx="87776">
                  <c:v>-194.91049999999998</c:v>
                </c:pt>
                <c:pt idx="87777">
                  <c:v>-194.90849999999998</c:v>
                </c:pt>
                <c:pt idx="87778">
                  <c:v>-194.90649999999997</c:v>
                </c:pt>
                <c:pt idx="87779">
                  <c:v>-194.90449999999998</c:v>
                </c:pt>
                <c:pt idx="87780">
                  <c:v>-194.90249999999997</c:v>
                </c:pt>
                <c:pt idx="87781">
                  <c:v>-194.90049999999997</c:v>
                </c:pt>
                <c:pt idx="87782">
                  <c:v>-194.89849999999998</c:v>
                </c:pt>
                <c:pt idx="87783">
                  <c:v>-194.89649999999997</c:v>
                </c:pt>
                <c:pt idx="87784">
                  <c:v>-194.89449999999997</c:v>
                </c:pt>
                <c:pt idx="87785">
                  <c:v>-194.89249999999998</c:v>
                </c:pt>
                <c:pt idx="87786">
                  <c:v>-194.89049999999997</c:v>
                </c:pt>
                <c:pt idx="87787">
                  <c:v>-194.88849999999996</c:v>
                </c:pt>
                <c:pt idx="87788">
                  <c:v>-194.88649999999998</c:v>
                </c:pt>
                <c:pt idx="87789">
                  <c:v>-194.88449999999997</c:v>
                </c:pt>
                <c:pt idx="87790">
                  <c:v>-194.88249999999996</c:v>
                </c:pt>
                <c:pt idx="87791">
                  <c:v>-194.88049999999998</c:v>
                </c:pt>
                <c:pt idx="87792">
                  <c:v>-194.87849999999997</c:v>
                </c:pt>
                <c:pt idx="87793">
                  <c:v>-194.87649999999996</c:v>
                </c:pt>
                <c:pt idx="87794">
                  <c:v>-194.87449999999998</c:v>
                </c:pt>
                <c:pt idx="87795">
                  <c:v>-194.87249999999997</c:v>
                </c:pt>
                <c:pt idx="87796">
                  <c:v>-194.87049999999996</c:v>
                </c:pt>
                <c:pt idx="87797">
                  <c:v>-194.86849999999998</c:v>
                </c:pt>
                <c:pt idx="87798">
                  <c:v>-194.86649999999997</c:v>
                </c:pt>
                <c:pt idx="87799">
                  <c:v>-194.86449999999996</c:v>
                </c:pt>
                <c:pt idx="87800">
                  <c:v>-194.86249999999998</c:v>
                </c:pt>
                <c:pt idx="87801">
                  <c:v>-194.86049999999997</c:v>
                </c:pt>
                <c:pt idx="87802">
                  <c:v>-194.85849999999996</c:v>
                </c:pt>
                <c:pt idx="87803">
                  <c:v>-194.85649999999998</c:v>
                </c:pt>
                <c:pt idx="87804">
                  <c:v>-194.85449999999997</c:v>
                </c:pt>
                <c:pt idx="87805">
                  <c:v>-194.85249999999996</c:v>
                </c:pt>
                <c:pt idx="87806">
                  <c:v>-194.85049999999998</c:v>
                </c:pt>
                <c:pt idx="87807">
                  <c:v>-194.84849999999997</c:v>
                </c:pt>
                <c:pt idx="87808">
                  <c:v>-194.84649999999996</c:v>
                </c:pt>
                <c:pt idx="87809">
                  <c:v>-194.84449999999998</c:v>
                </c:pt>
                <c:pt idx="87810">
                  <c:v>-194.84249999999997</c:v>
                </c:pt>
                <c:pt idx="87811">
                  <c:v>-194.84049999999996</c:v>
                </c:pt>
                <c:pt idx="87812">
                  <c:v>-194.83849999999998</c:v>
                </c:pt>
                <c:pt idx="87813">
                  <c:v>-194.83649999999997</c:v>
                </c:pt>
                <c:pt idx="87814">
                  <c:v>-194.83449999999999</c:v>
                </c:pt>
                <c:pt idx="87815">
                  <c:v>-194.83249999999998</c:v>
                </c:pt>
                <c:pt idx="87816">
                  <c:v>-194.83049999999997</c:v>
                </c:pt>
                <c:pt idx="87817">
                  <c:v>-194.82849999999999</c:v>
                </c:pt>
                <c:pt idx="87818">
                  <c:v>-194.82649999999998</c:v>
                </c:pt>
                <c:pt idx="87819">
                  <c:v>-194.82449999999997</c:v>
                </c:pt>
                <c:pt idx="87820">
                  <c:v>-194.82249999999999</c:v>
                </c:pt>
                <c:pt idx="87821">
                  <c:v>-194.82049999999998</c:v>
                </c:pt>
                <c:pt idx="87822">
                  <c:v>-194.81849999999997</c:v>
                </c:pt>
                <c:pt idx="87823">
                  <c:v>-194.81649999999999</c:v>
                </c:pt>
                <c:pt idx="87824">
                  <c:v>-194.81449999999998</c:v>
                </c:pt>
                <c:pt idx="87825">
                  <c:v>-194.81249999999997</c:v>
                </c:pt>
                <c:pt idx="87826">
                  <c:v>-194.81049999999999</c:v>
                </c:pt>
                <c:pt idx="87827">
                  <c:v>-194.80849999999998</c:v>
                </c:pt>
                <c:pt idx="87828">
                  <c:v>-194.80649999999997</c:v>
                </c:pt>
                <c:pt idx="87829">
                  <c:v>-194.80449999999999</c:v>
                </c:pt>
                <c:pt idx="87830">
                  <c:v>-194.80249999999998</c:v>
                </c:pt>
                <c:pt idx="87831">
                  <c:v>-194.80049999999997</c:v>
                </c:pt>
                <c:pt idx="87832">
                  <c:v>-194.79849999999999</c:v>
                </c:pt>
                <c:pt idx="87833">
                  <c:v>-194.79649999999998</c:v>
                </c:pt>
                <c:pt idx="87834">
                  <c:v>-194.79449999999997</c:v>
                </c:pt>
                <c:pt idx="87835">
                  <c:v>-194.79249999999999</c:v>
                </c:pt>
                <c:pt idx="87836">
                  <c:v>-194.79049999999998</c:v>
                </c:pt>
                <c:pt idx="87837">
                  <c:v>-194.78849999999997</c:v>
                </c:pt>
                <c:pt idx="87838">
                  <c:v>-194.78649999999999</c:v>
                </c:pt>
                <c:pt idx="87839">
                  <c:v>-194.78449999999998</c:v>
                </c:pt>
                <c:pt idx="87840">
                  <c:v>-194.78249999999997</c:v>
                </c:pt>
                <c:pt idx="87841">
                  <c:v>-194.78049999999999</c:v>
                </c:pt>
                <c:pt idx="87842">
                  <c:v>-194.77849999999998</c:v>
                </c:pt>
                <c:pt idx="87843">
                  <c:v>-194.77649999999997</c:v>
                </c:pt>
                <c:pt idx="87844">
                  <c:v>-194.77449999999999</c:v>
                </c:pt>
                <c:pt idx="87845">
                  <c:v>-194.77249999999998</c:v>
                </c:pt>
                <c:pt idx="87846">
                  <c:v>-194.77049999999997</c:v>
                </c:pt>
                <c:pt idx="87847">
                  <c:v>-194.76849999999999</c:v>
                </c:pt>
                <c:pt idx="87848">
                  <c:v>-194.76649999999998</c:v>
                </c:pt>
                <c:pt idx="87849">
                  <c:v>-194.76449999999997</c:v>
                </c:pt>
                <c:pt idx="87850">
                  <c:v>-194.76249999999999</c:v>
                </c:pt>
                <c:pt idx="87851">
                  <c:v>-194.76049999999998</c:v>
                </c:pt>
                <c:pt idx="87852">
                  <c:v>-194.75849999999997</c:v>
                </c:pt>
                <c:pt idx="87853">
                  <c:v>-194.75649999999999</c:v>
                </c:pt>
                <c:pt idx="87854">
                  <c:v>-194.75449999999998</c:v>
                </c:pt>
                <c:pt idx="87855">
                  <c:v>-194.75249999999997</c:v>
                </c:pt>
                <c:pt idx="87856">
                  <c:v>-194.75049999999999</c:v>
                </c:pt>
                <c:pt idx="87857">
                  <c:v>-194.74849999999998</c:v>
                </c:pt>
                <c:pt idx="87858">
                  <c:v>-194.74649999999997</c:v>
                </c:pt>
                <c:pt idx="87859">
                  <c:v>-194.74449999999999</c:v>
                </c:pt>
                <c:pt idx="87860">
                  <c:v>-194.74249999999998</c:v>
                </c:pt>
                <c:pt idx="87861">
                  <c:v>-194.74049999999997</c:v>
                </c:pt>
                <c:pt idx="87862">
                  <c:v>-194.73849999999999</c:v>
                </c:pt>
                <c:pt idx="87863">
                  <c:v>-194.73649999999998</c:v>
                </c:pt>
                <c:pt idx="87864">
                  <c:v>-194.73449999999997</c:v>
                </c:pt>
                <c:pt idx="87865">
                  <c:v>-194.73249999999999</c:v>
                </c:pt>
                <c:pt idx="87866">
                  <c:v>-194.73049999999998</c:v>
                </c:pt>
                <c:pt idx="87867">
                  <c:v>-194.72849999999997</c:v>
                </c:pt>
                <c:pt idx="87868">
                  <c:v>-194.72649999999999</c:v>
                </c:pt>
                <c:pt idx="87869">
                  <c:v>-194.72449999999998</c:v>
                </c:pt>
                <c:pt idx="87870">
                  <c:v>-194.72249999999997</c:v>
                </c:pt>
                <c:pt idx="87871">
                  <c:v>-194.72049999999999</c:v>
                </c:pt>
                <c:pt idx="87872">
                  <c:v>-194.71849999999998</c:v>
                </c:pt>
                <c:pt idx="87873">
                  <c:v>-194.71649999999997</c:v>
                </c:pt>
                <c:pt idx="87874">
                  <c:v>-194.71449999999999</c:v>
                </c:pt>
                <c:pt idx="87875">
                  <c:v>-194.71249999999998</c:v>
                </c:pt>
                <c:pt idx="87876">
                  <c:v>-194.71049999999997</c:v>
                </c:pt>
                <c:pt idx="87877">
                  <c:v>-194.70849999999999</c:v>
                </c:pt>
                <c:pt idx="87878">
                  <c:v>-194.70649999999998</c:v>
                </c:pt>
                <c:pt idx="87879">
                  <c:v>-194.70449999999997</c:v>
                </c:pt>
                <c:pt idx="87880">
                  <c:v>-194.70249999999999</c:v>
                </c:pt>
                <c:pt idx="87881">
                  <c:v>-194.70049999999998</c:v>
                </c:pt>
                <c:pt idx="87882">
                  <c:v>-194.69849999999997</c:v>
                </c:pt>
                <c:pt idx="87883">
                  <c:v>-194.69649999999999</c:v>
                </c:pt>
                <c:pt idx="87884">
                  <c:v>-194.69449999999998</c:v>
                </c:pt>
                <c:pt idx="87885">
                  <c:v>-194.69249999999997</c:v>
                </c:pt>
                <c:pt idx="87886">
                  <c:v>-194.69049999999999</c:v>
                </c:pt>
                <c:pt idx="87887">
                  <c:v>-194.68849999999998</c:v>
                </c:pt>
                <c:pt idx="87888">
                  <c:v>-194.68649999999997</c:v>
                </c:pt>
                <c:pt idx="87889">
                  <c:v>-194.68449999999999</c:v>
                </c:pt>
                <c:pt idx="87890">
                  <c:v>-194.68249999999998</c:v>
                </c:pt>
                <c:pt idx="87891">
                  <c:v>-194.68049999999997</c:v>
                </c:pt>
                <c:pt idx="87892">
                  <c:v>-194.67849999999999</c:v>
                </c:pt>
                <c:pt idx="87893">
                  <c:v>-194.67649999999998</c:v>
                </c:pt>
                <c:pt idx="87894">
                  <c:v>-194.67449999999997</c:v>
                </c:pt>
                <c:pt idx="87895">
                  <c:v>-194.67249999999999</c:v>
                </c:pt>
                <c:pt idx="87896">
                  <c:v>-194.67049999999998</c:v>
                </c:pt>
                <c:pt idx="87897">
                  <c:v>-194.66849999999997</c:v>
                </c:pt>
                <c:pt idx="87898">
                  <c:v>-194.66649999999998</c:v>
                </c:pt>
                <c:pt idx="87899">
                  <c:v>-194.66449999999998</c:v>
                </c:pt>
                <c:pt idx="87900">
                  <c:v>-194.66249999999997</c:v>
                </c:pt>
                <c:pt idx="87901">
                  <c:v>-194.66049999999998</c:v>
                </c:pt>
                <c:pt idx="87902">
                  <c:v>-194.65849999999998</c:v>
                </c:pt>
                <c:pt idx="87903">
                  <c:v>-194.65649999999997</c:v>
                </c:pt>
                <c:pt idx="87904">
                  <c:v>-194.65449999999998</c:v>
                </c:pt>
                <c:pt idx="87905">
                  <c:v>-194.65249999999997</c:v>
                </c:pt>
                <c:pt idx="87906">
                  <c:v>-194.65049999999997</c:v>
                </c:pt>
                <c:pt idx="87907">
                  <c:v>-194.64849999999998</c:v>
                </c:pt>
                <c:pt idx="87908">
                  <c:v>-194.64649999999997</c:v>
                </c:pt>
                <c:pt idx="87909">
                  <c:v>-194.64449999999997</c:v>
                </c:pt>
                <c:pt idx="87910">
                  <c:v>-194.64249999999998</c:v>
                </c:pt>
                <c:pt idx="87911">
                  <c:v>-194.64049999999997</c:v>
                </c:pt>
                <c:pt idx="87912">
                  <c:v>-194.63849999999996</c:v>
                </c:pt>
                <c:pt idx="87913">
                  <c:v>-194.63649999999998</c:v>
                </c:pt>
                <c:pt idx="87914">
                  <c:v>-194.63449999999997</c:v>
                </c:pt>
                <c:pt idx="87915">
                  <c:v>-194.63249999999996</c:v>
                </c:pt>
                <c:pt idx="87916">
                  <c:v>-194.63049999999998</c:v>
                </c:pt>
                <c:pt idx="87917">
                  <c:v>-194.62849999999997</c:v>
                </c:pt>
                <c:pt idx="87918">
                  <c:v>-194.62649999999996</c:v>
                </c:pt>
                <c:pt idx="87919">
                  <c:v>-194.62449999999998</c:v>
                </c:pt>
                <c:pt idx="87920">
                  <c:v>-194.62249999999997</c:v>
                </c:pt>
                <c:pt idx="87921">
                  <c:v>-194.62049999999996</c:v>
                </c:pt>
                <c:pt idx="87922">
                  <c:v>-194.61849999999998</c:v>
                </c:pt>
                <c:pt idx="87923">
                  <c:v>-194.61649999999997</c:v>
                </c:pt>
                <c:pt idx="87924">
                  <c:v>-194.61449999999996</c:v>
                </c:pt>
                <c:pt idx="87925">
                  <c:v>-194.61249999999998</c:v>
                </c:pt>
                <c:pt idx="87926">
                  <c:v>-194.61049999999997</c:v>
                </c:pt>
                <c:pt idx="87927">
                  <c:v>-194.60849999999996</c:v>
                </c:pt>
                <c:pt idx="87928">
                  <c:v>-194.60649999999998</c:v>
                </c:pt>
                <c:pt idx="87929">
                  <c:v>-194.60449999999997</c:v>
                </c:pt>
                <c:pt idx="87930">
                  <c:v>-194.60249999999996</c:v>
                </c:pt>
                <c:pt idx="87931">
                  <c:v>-194.60049999999998</c:v>
                </c:pt>
                <c:pt idx="87932">
                  <c:v>-194.59849999999997</c:v>
                </c:pt>
                <c:pt idx="87933">
                  <c:v>-194.59649999999996</c:v>
                </c:pt>
                <c:pt idx="87934">
                  <c:v>-194.59449999999998</c:v>
                </c:pt>
                <c:pt idx="87935">
                  <c:v>-194.59249999999997</c:v>
                </c:pt>
                <c:pt idx="87936">
                  <c:v>-194.59049999999996</c:v>
                </c:pt>
                <c:pt idx="87937">
                  <c:v>-194.58849999999998</c:v>
                </c:pt>
                <c:pt idx="87938">
                  <c:v>-194.58649999999997</c:v>
                </c:pt>
                <c:pt idx="87939">
                  <c:v>-194.58449999999999</c:v>
                </c:pt>
                <c:pt idx="87940">
                  <c:v>-194.58249999999998</c:v>
                </c:pt>
                <c:pt idx="87941">
                  <c:v>-194.58049999999997</c:v>
                </c:pt>
                <c:pt idx="87942">
                  <c:v>-194.57849999999999</c:v>
                </c:pt>
                <c:pt idx="87943">
                  <c:v>-194.57649999999998</c:v>
                </c:pt>
                <c:pt idx="87944">
                  <c:v>-194.57449999999997</c:v>
                </c:pt>
                <c:pt idx="87945">
                  <c:v>-194.57249999999999</c:v>
                </c:pt>
                <c:pt idx="87946">
                  <c:v>-194.57049999999998</c:v>
                </c:pt>
                <c:pt idx="87947">
                  <c:v>-194.56849999999997</c:v>
                </c:pt>
                <c:pt idx="87948">
                  <c:v>-194.56649999999999</c:v>
                </c:pt>
                <c:pt idx="87949">
                  <c:v>-194.56449999999998</c:v>
                </c:pt>
                <c:pt idx="87950">
                  <c:v>-194.56249999999997</c:v>
                </c:pt>
                <c:pt idx="87951">
                  <c:v>-194.56049999999999</c:v>
                </c:pt>
                <c:pt idx="87952">
                  <c:v>-194.55849999999998</c:v>
                </c:pt>
                <c:pt idx="87953">
                  <c:v>-194.55649999999997</c:v>
                </c:pt>
                <c:pt idx="87954">
                  <c:v>-194.55449999999999</c:v>
                </c:pt>
                <c:pt idx="87955">
                  <c:v>-194.55249999999998</c:v>
                </c:pt>
                <c:pt idx="87956">
                  <c:v>-194.55049999999997</c:v>
                </c:pt>
                <c:pt idx="87957">
                  <c:v>-194.54849999999999</c:v>
                </c:pt>
                <c:pt idx="87958">
                  <c:v>-194.54649999999998</c:v>
                </c:pt>
                <c:pt idx="87959">
                  <c:v>-194.54449999999997</c:v>
                </c:pt>
                <c:pt idx="87960">
                  <c:v>-194.54249999999999</c:v>
                </c:pt>
                <c:pt idx="87961">
                  <c:v>-194.54049999999998</c:v>
                </c:pt>
                <c:pt idx="87962">
                  <c:v>-194.53849999999997</c:v>
                </c:pt>
                <c:pt idx="87963">
                  <c:v>-194.53649999999999</c:v>
                </c:pt>
                <c:pt idx="87964">
                  <c:v>-194.53449999999998</c:v>
                </c:pt>
                <c:pt idx="87965">
                  <c:v>-194.53249999999997</c:v>
                </c:pt>
                <c:pt idx="87966">
                  <c:v>-194.53049999999999</c:v>
                </c:pt>
                <c:pt idx="87967">
                  <c:v>-194.52849999999998</c:v>
                </c:pt>
                <c:pt idx="87968">
                  <c:v>-194.52649999999997</c:v>
                </c:pt>
                <c:pt idx="87969">
                  <c:v>-194.52449999999999</c:v>
                </c:pt>
                <c:pt idx="87970">
                  <c:v>-194.52249999999998</c:v>
                </c:pt>
                <c:pt idx="87971">
                  <c:v>-194.52049999999997</c:v>
                </c:pt>
                <c:pt idx="87972">
                  <c:v>-194.51849999999999</c:v>
                </c:pt>
                <c:pt idx="87973">
                  <c:v>-194.51649999999998</c:v>
                </c:pt>
                <c:pt idx="87974">
                  <c:v>-194.51449999999997</c:v>
                </c:pt>
                <c:pt idx="87975">
                  <c:v>-194.51249999999999</c:v>
                </c:pt>
                <c:pt idx="87976">
                  <c:v>-194.51049999999998</c:v>
                </c:pt>
                <c:pt idx="87977">
                  <c:v>-194.50849999999997</c:v>
                </c:pt>
                <c:pt idx="87978">
                  <c:v>-194.50649999999999</c:v>
                </c:pt>
                <c:pt idx="87979">
                  <c:v>-194.50449999999998</c:v>
                </c:pt>
                <c:pt idx="87980">
                  <c:v>-194.50249999999997</c:v>
                </c:pt>
                <c:pt idx="87981">
                  <c:v>-194.50049999999999</c:v>
                </c:pt>
                <c:pt idx="87982">
                  <c:v>-194.49849999999998</c:v>
                </c:pt>
                <c:pt idx="87983">
                  <c:v>-194.49649999999997</c:v>
                </c:pt>
                <c:pt idx="87984">
                  <c:v>-194.49449999999999</c:v>
                </c:pt>
                <c:pt idx="87985">
                  <c:v>-194.49249999999998</c:v>
                </c:pt>
                <c:pt idx="87986">
                  <c:v>-194.49049999999997</c:v>
                </c:pt>
                <c:pt idx="87987">
                  <c:v>-194.48849999999999</c:v>
                </c:pt>
                <c:pt idx="87988">
                  <c:v>-194.48649999999998</c:v>
                </c:pt>
                <c:pt idx="87989">
                  <c:v>-194.48449999999997</c:v>
                </c:pt>
                <c:pt idx="87990">
                  <c:v>-194.48249999999999</c:v>
                </c:pt>
                <c:pt idx="87991">
                  <c:v>-194.48049999999998</c:v>
                </c:pt>
                <c:pt idx="87992">
                  <c:v>-194.47849999999997</c:v>
                </c:pt>
                <c:pt idx="87993">
                  <c:v>-194.47649999999999</c:v>
                </c:pt>
                <c:pt idx="87994">
                  <c:v>-194.47449999999998</c:v>
                </c:pt>
                <c:pt idx="87995">
                  <c:v>-194.47249999999997</c:v>
                </c:pt>
                <c:pt idx="87996">
                  <c:v>-194.47049999999999</c:v>
                </c:pt>
                <c:pt idx="87997">
                  <c:v>-194.46849999999998</c:v>
                </c:pt>
                <c:pt idx="87998">
                  <c:v>-194.46649999999997</c:v>
                </c:pt>
                <c:pt idx="87999">
                  <c:v>-194.46449999999999</c:v>
                </c:pt>
                <c:pt idx="88000">
                  <c:v>-194.46249999999998</c:v>
                </c:pt>
                <c:pt idx="88001">
                  <c:v>-194.46049999999997</c:v>
                </c:pt>
                <c:pt idx="88002">
                  <c:v>-194.45849999999999</c:v>
                </c:pt>
                <c:pt idx="88003">
                  <c:v>-194.45649999999998</c:v>
                </c:pt>
                <c:pt idx="88004">
                  <c:v>-194.45449999999997</c:v>
                </c:pt>
                <c:pt idx="88005">
                  <c:v>-194.45249999999999</c:v>
                </c:pt>
                <c:pt idx="88006">
                  <c:v>-194.45049999999998</c:v>
                </c:pt>
                <c:pt idx="88007">
                  <c:v>-194.44849999999997</c:v>
                </c:pt>
                <c:pt idx="88008">
                  <c:v>-194.44649999999999</c:v>
                </c:pt>
                <c:pt idx="88009">
                  <c:v>-194.44449999999998</c:v>
                </c:pt>
                <c:pt idx="88010">
                  <c:v>-194.44249999999997</c:v>
                </c:pt>
                <c:pt idx="88011">
                  <c:v>-194.44049999999999</c:v>
                </c:pt>
                <c:pt idx="88012">
                  <c:v>-194.43849999999998</c:v>
                </c:pt>
                <c:pt idx="88013">
                  <c:v>-194.43649999999997</c:v>
                </c:pt>
                <c:pt idx="88014">
                  <c:v>-194.43449999999999</c:v>
                </c:pt>
                <c:pt idx="88015">
                  <c:v>-194.43249999999998</c:v>
                </c:pt>
                <c:pt idx="88016">
                  <c:v>-194.43049999999997</c:v>
                </c:pt>
                <c:pt idx="88017">
                  <c:v>-194.42849999999999</c:v>
                </c:pt>
                <c:pt idx="88018">
                  <c:v>-194.42649999999998</c:v>
                </c:pt>
                <c:pt idx="88019">
                  <c:v>-194.42449999999997</c:v>
                </c:pt>
                <c:pt idx="88020">
                  <c:v>-194.42249999999999</c:v>
                </c:pt>
                <c:pt idx="88021">
                  <c:v>-194.42049999999998</c:v>
                </c:pt>
                <c:pt idx="88022">
                  <c:v>-194.41849999999997</c:v>
                </c:pt>
                <c:pt idx="88023">
                  <c:v>-194.41649999999998</c:v>
                </c:pt>
                <c:pt idx="88024">
                  <c:v>-194.41449999999998</c:v>
                </c:pt>
                <c:pt idx="88025">
                  <c:v>-194.41249999999997</c:v>
                </c:pt>
                <c:pt idx="88026">
                  <c:v>-194.41049999999998</c:v>
                </c:pt>
                <c:pt idx="88027">
                  <c:v>-194.40849999999998</c:v>
                </c:pt>
                <c:pt idx="88028">
                  <c:v>-194.40649999999997</c:v>
                </c:pt>
                <c:pt idx="88029">
                  <c:v>-194.40449999999998</c:v>
                </c:pt>
                <c:pt idx="88030">
                  <c:v>-194.40249999999997</c:v>
                </c:pt>
                <c:pt idx="88031">
                  <c:v>-194.40049999999997</c:v>
                </c:pt>
                <c:pt idx="88032">
                  <c:v>-194.39849999999998</c:v>
                </c:pt>
                <c:pt idx="88033">
                  <c:v>-194.39649999999997</c:v>
                </c:pt>
                <c:pt idx="88034">
                  <c:v>-194.39449999999997</c:v>
                </c:pt>
                <c:pt idx="88035">
                  <c:v>-194.39249999999998</c:v>
                </c:pt>
                <c:pt idx="88036">
                  <c:v>-194.39049999999997</c:v>
                </c:pt>
                <c:pt idx="88037">
                  <c:v>-194.38849999999996</c:v>
                </c:pt>
                <c:pt idx="88038">
                  <c:v>-194.38649999999998</c:v>
                </c:pt>
                <c:pt idx="88039">
                  <c:v>-194.38449999999997</c:v>
                </c:pt>
                <c:pt idx="88040">
                  <c:v>-194.38249999999996</c:v>
                </c:pt>
                <c:pt idx="88041">
                  <c:v>-194.38049999999998</c:v>
                </c:pt>
                <c:pt idx="88042">
                  <c:v>-194.37849999999997</c:v>
                </c:pt>
                <c:pt idx="88043">
                  <c:v>-194.37649999999996</c:v>
                </c:pt>
                <c:pt idx="88044">
                  <c:v>-194.37449999999998</c:v>
                </c:pt>
                <c:pt idx="88045">
                  <c:v>-194.37249999999997</c:v>
                </c:pt>
                <c:pt idx="88046">
                  <c:v>-194.37049999999996</c:v>
                </c:pt>
                <c:pt idx="88047">
                  <c:v>-194.36849999999998</c:v>
                </c:pt>
                <c:pt idx="88048">
                  <c:v>-194.36649999999997</c:v>
                </c:pt>
                <c:pt idx="88049">
                  <c:v>-194.36449999999996</c:v>
                </c:pt>
                <c:pt idx="88050">
                  <c:v>-194.36249999999998</c:v>
                </c:pt>
                <c:pt idx="88051">
                  <c:v>-194.36049999999997</c:v>
                </c:pt>
                <c:pt idx="88052">
                  <c:v>-194.35849999999996</c:v>
                </c:pt>
                <c:pt idx="88053">
                  <c:v>-194.35649999999998</c:v>
                </c:pt>
                <c:pt idx="88054">
                  <c:v>-194.35449999999997</c:v>
                </c:pt>
                <c:pt idx="88055">
                  <c:v>-194.35249999999996</c:v>
                </c:pt>
                <c:pt idx="88056">
                  <c:v>-194.35049999999998</c:v>
                </c:pt>
                <c:pt idx="88057">
                  <c:v>-194.34849999999997</c:v>
                </c:pt>
                <c:pt idx="88058">
                  <c:v>-194.34649999999996</c:v>
                </c:pt>
                <c:pt idx="88059">
                  <c:v>-194.34449999999998</c:v>
                </c:pt>
                <c:pt idx="88060">
                  <c:v>-194.34249999999997</c:v>
                </c:pt>
                <c:pt idx="88061">
                  <c:v>-194.34049999999996</c:v>
                </c:pt>
                <c:pt idx="88062">
                  <c:v>-194.33849999999998</c:v>
                </c:pt>
                <c:pt idx="88063">
                  <c:v>-194.33649999999997</c:v>
                </c:pt>
                <c:pt idx="88064">
                  <c:v>-194.33449999999999</c:v>
                </c:pt>
                <c:pt idx="88065">
                  <c:v>-194.33249999999998</c:v>
                </c:pt>
                <c:pt idx="88066">
                  <c:v>-194.33049999999997</c:v>
                </c:pt>
                <c:pt idx="88067">
                  <c:v>-194.32849999999999</c:v>
                </c:pt>
                <c:pt idx="88068">
                  <c:v>-194.32649999999998</c:v>
                </c:pt>
                <c:pt idx="88069">
                  <c:v>-194.32449999999997</c:v>
                </c:pt>
                <c:pt idx="88070">
                  <c:v>-194.32249999999999</c:v>
                </c:pt>
                <c:pt idx="88071">
                  <c:v>-194.32049999999998</c:v>
                </c:pt>
                <c:pt idx="88072">
                  <c:v>-194.31849999999997</c:v>
                </c:pt>
                <c:pt idx="88073">
                  <c:v>-194.31649999999999</c:v>
                </c:pt>
                <c:pt idx="88074">
                  <c:v>-194.31449999999998</c:v>
                </c:pt>
                <c:pt idx="88075">
                  <c:v>-194.31249999999997</c:v>
                </c:pt>
                <c:pt idx="88076">
                  <c:v>-194.31049999999999</c:v>
                </c:pt>
                <c:pt idx="88077">
                  <c:v>-194.30849999999998</c:v>
                </c:pt>
                <c:pt idx="88078">
                  <c:v>-194.30649999999997</c:v>
                </c:pt>
                <c:pt idx="88079">
                  <c:v>-194.30449999999999</c:v>
                </c:pt>
                <c:pt idx="88080">
                  <c:v>-194.30249999999998</c:v>
                </c:pt>
                <c:pt idx="88081">
                  <c:v>-194.30049999999997</c:v>
                </c:pt>
                <c:pt idx="88082">
                  <c:v>-194.29849999999999</c:v>
                </c:pt>
                <c:pt idx="88083">
                  <c:v>-194.29649999999998</c:v>
                </c:pt>
                <c:pt idx="88084">
                  <c:v>-194.29449999999997</c:v>
                </c:pt>
                <c:pt idx="88085">
                  <c:v>-194.29249999999999</c:v>
                </c:pt>
                <c:pt idx="88086">
                  <c:v>-194.29049999999998</c:v>
                </c:pt>
                <c:pt idx="88087">
                  <c:v>-194.28849999999997</c:v>
                </c:pt>
                <c:pt idx="88088">
                  <c:v>-194.28649999999999</c:v>
                </c:pt>
                <c:pt idx="88089">
                  <c:v>-194.28449999999998</c:v>
                </c:pt>
                <c:pt idx="88090">
                  <c:v>-194.28249999999997</c:v>
                </c:pt>
                <c:pt idx="88091">
                  <c:v>-194.28049999999999</c:v>
                </c:pt>
                <c:pt idx="88092">
                  <c:v>-194.27849999999998</c:v>
                </c:pt>
                <c:pt idx="88093">
                  <c:v>-194.27649999999997</c:v>
                </c:pt>
                <c:pt idx="88094">
                  <c:v>-194.27449999999999</c:v>
                </c:pt>
                <c:pt idx="88095">
                  <c:v>-194.27249999999998</c:v>
                </c:pt>
                <c:pt idx="88096">
                  <c:v>-194.27049999999997</c:v>
                </c:pt>
                <c:pt idx="88097">
                  <c:v>-194.26849999999999</c:v>
                </c:pt>
                <c:pt idx="88098">
                  <c:v>-194.26649999999998</c:v>
                </c:pt>
                <c:pt idx="88099">
                  <c:v>-194.26449999999997</c:v>
                </c:pt>
                <c:pt idx="88100">
                  <c:v>-194.26249999999999</c:v>
                </c:pt>
                <c:pt idx="88101">
                  <c:v>-194.26049999999998</c:v>
                </c:pt>
                <c:pt idx="88102">
                  <c:v>-194.25849999999997</c:v>
                </c:pt>
                <c:pt idx="88103">
                  <c:v>-194.25649999999999</c:v>
                </c:pt>
                <c:pt idx="88104">
                  <c:v>-194.25449999999998</c:v>
                </c:pt>
                <c:pt idx="88105">
                  <c:v>-194.25249999999997</c:v>
                </c:pt>
                <c:pt idx="88106">
                  <c:v>-194.25049999999999</c:v>
                </c:pt>
                <c:pt idx="88107">
                  <c:v>-194.24849999999998</c:v>
                </c:pt>
                <c:pt idx="88108">
                  <c:v>-194.24649999999997</c:v>
                </c:pt>
                <c:pt idx="88109">
                  <c:v>-194.24449999999999</c:v>
                </c:pt>
                <c:pt idx="88110">
                  <c:v>-194.24249999999998</c:v>
                </c:pt>
                <c:pt idx="88111">
                  <c:v>-194.24049999999997</c:v>
                </c:pt>
                <c:pt idx="88112">
                  <c:v>-194.23849999999999</c:v>
                </c:pt>
                <c:pt idx="88113">
                  <c:v>-194.23649999999998</c:v>
                </c:pt>
                <c:pt idx="88114">
                  <c:v>-194.23449999999997</c:v>
                </c:pt>
                <c:pt idx="88115">
                  <c:v>-194.23249999999999</c:v>
                </c:pt>
                <c:pt idx="88116">
                  <c:v>-194.23049999999998</c:v>
                </c:pt>
                <c:pt idx="88117">
                  <c:v>-194.22849999999997</c:v>
                </c:pt>
                <c:pt idx="88118">
                  <c:v>-194.22649999999999</c:v>
                </c:pt>
                <c:pt idx="88119">
                  <c:v>-194.22449999999998</c:v>
                </c:pt>
                <c:pt idx="88120">
                  <c:v>-194.22249999999997</c:v>
                </c:pt>
                <c:pt idx="88121">
                  <c:v>-194.22049999999999</c:v>
                </c:pt>
                <c:pt idx="88122">
                  <c:v>-194.21849999999998</c:v>
                </c:pt>
                <c:pt idx="88123">
                  <c:v>-194.21649999999997</c:v>
                </c:pt>
                <c:pt idx="88124">
                  <c:v>-194.21449999999999</c:v>
                </c:pt>
                <c:pt idx="88125">
                  <c:v>-194.21249999999998</c:v>
                </c:pt>
                <c:pt idx="88126">
                  <c:v>-194.21049999999997</c:v>
                </c:pt>
                <c:pt idx="88127">
                  <c:v>-194.20849999999999</c:v>
                </c:pt>
                <c:pt idx="88128">
                  <c:v>-194.20649999999998</c:v>
                </c:pt>
                <c:pt idx="88129">
                  <c:v>-194.20449999999997</c:v>
                </c:pt>
                <c:pt idx="88130">
                  <c:v>-194.20249999999999</c:v>
                </c:pt>
                <c:pt idx="88131">
                  <c:v>-194.20049999999998</c:v>
                </c:pt>
                <c:pt idx="88132">
                  <c:v>-194.19849999999997</c:v>
                </c:pt>
                <c:pt idx="88133">
                  <c:v>-194.19649999999999</c:v>
                </c:pt>
                <c:pt idx="88134">
                  <c:v>-194.19449999999998</c:v>
                </c:pt>
                <c:pt idx="88135">
                  <c:v>-194.19249999999997</c:v>
                </c:pt>
                <c:pt idx="88136">
                  <c:v>-194.19049999999999</c:v>
                </c:pt>
                <c:pt idx="88137">
                  <c:v>-194.18849999999998</c:v>
                </c:pt>
                <c:pt idx="88138">
                  <c:v>-194.18649999999997</c:v>
                </c:pt>
                <c:pt idx="88139">
                  <c:v>-194.18449999999999</c:v>
                </c:pt>
                <c:pt idx="88140">
                  <c:v>-194.18249999999998</c:v>
                </c:pt>
                <c:pt idx="88141">
                  <c:v>-194.18049999999997</c:v>
                </c:pt>
                <c:pt idx="88142">
                  <c:v>-194.17849999999999</c:v>
                </c:pt>
                <c:pt idx="88143">
                  <c:v>-194.17649999999998</c:v>
                </c:pt>
                <c:pt idx="88144">
                  <c:v>-194.17449999999997</c:v>
                </c:pt>
                <c:pt idx="88145">
                  <c:v>-194.17249999999999</c:v>
                </c:pt>
                <c:pt idx="88146">
                  <c:v>-194.17049999999998</c:v>
                </c:pt>
                <c:pt idx="88147">
                  <c:v>-194.16849999999997</c:v>
                </c:pt>
                <c:pt idx="88148">
                  <c:v>-194.16649999999998</c:v>
                </c:pt>
                <c:pt idx="88149">
                  <c:v>-194.16449999999998</c:v>
                </c:pt>
                <c:pt idx="88150">
                  <c:v>-194.16249999999997</c:v>
                </c:pt>
                <c:pt idx="88151">
                  <c:v>-194.16049999999998</c:v>
                </c:pt>
                <c:pt idx="88152">
                  <c:v>-194.15849999999998</c:v>
                </c:pt>
                <c:pt idx="88153">
                  <c:v>-194.15649999999997</c:v>
                </c:pt>
                <c:pt idx="88154">
                  <c:v>-194.15449999999998</c:v>
                </c:pt>
                <c:pt idx="88155">
                  <c:v>-194.15249999999997</c:v>
                </c:pt>
                <c:pt idx="88156">
                  <c:v>-194.15049999999997</c:v>
                </c:pt>
                <c:pt idx="88157">
                  <c:v>-194.14849999999998</c:v>
                </c:pt>
                <c:pt idx="88158">
                  <c:v>-194.14649999999997</c:v>
                </c:pt>
                <c:pt idx="88159">
                  <c:v>-194.14449999999997</c:v>
                </c:pt>
                <c:pt idx="88160">
                  <c:v>-194.14249999999998</c:v>
                </c:pt>
                <c:pt idx="88161">
                  <c:v>-194.14049999999997</c:v>
                </c:pt>
                <c:pt idx="88162">
                  <c:v>-194.13849999999996</c:v>
                </c:pt>
                <c:pt idx="88163">
                  <c:v>-194.13649999999998</c:v>
                </c:pt>
                <c:pt idx="88164">
                  <c:v>-194.13449999999997</c:v>
                </c:pt>
                <c:pt idx="88165">
                  <c:v>-194.13249999999996</c:v>
                </c:pt>
                <c:pt idx="88166">
                  <c:v>-194.13049999999998</c:v>
                </c:pt>
                <c:pt idx="88167">
                  <c:v>-194.12849999999997</c:v>
                </c:pt>
                <c:pt idx="88168">
                  <c:v>-194.12649999999996</c:v>
                </c:pt>
                <c:pt idx="88169">
                  <c:v>-194.12449999999998</c:v>
                </c:pt>
                <c:pt idx="88170">
                  <c:v>-194.12249999999997</c:v>
                </c:pt>
                <c:pt idx="88171">
                  <c:v>-194.12049999999996</c:v>
                </c:pt>
                <c:pt idx="88172">
                  <c:v>-194.11849999999998</c:v>
                </c:pt>
                <c:pt idx="88173">
                  <c:v>-194.11649999999997</c:v>
                </c:pt>
                <c:pt idx="88174">
                  <c:v>-194.11449999999996</c:v>
                </c:pt>
                <c:pt idx="88175">
                  <c:v>-194.11249999999998</c:v>
                </c:pt>
                <c:pt idx="88176">
                  <c:v>-194.11049999999997</c:v>
                </c:pt>
                <c:pt idx="88177">
                  <c:v>-194.10849999999996</c:v>
                </c:pt>
                <c:pt idx="88178">
                  <c:v>-194.10649999999998</c:v>
                </c:pt>
                <c:pt idx="88179">
                  <c:v>-194.10449999999997</c:v>
                </c:pt>
                <c:pt idx="88180">
                  <c:v>-194.10249999999996</c:v>
                </c:pt>
                <c:pt idx="88181">
                  <c:v>-194.10049999999998</c:v>
                </c:pt>
                <c:pt idx="88182">
                  <c:v>-194.09849999999997</c:v>
                </c:pt>
                <c:pt idx="88183">
                  <c:v>-194.09649999999996</c:v>
                </c:pt>
                <c:pt idx="88184">
                  <c:v>-194.09449999999998</c:v>
                </c:pt>
                <c:pt idx="88185">
                  <c:v>-194.09249999999997</c:v>
                </c:pt>
                <c:pt idx="88186">
                  <c:v>-194.09049999999996</c:v>
                </c:pt>
                <c:pt idx="88187">
                  <c:v>-194.08849999999998</c:v>
                </c:pt>
                <c:pt idx="88188">
                  <c:v>-194.08649999999997</c:v>
                </c:pt>
                <c:pt idx="88189">
                  <c:v>-194.08449999999999</c:v>
                </c:pt>
                <c:pt idx="88190">
                  <c:v>-194.08249999999998</c:v>
                </c:pt>
                <c:pt idx="88191">
                  <c:v>-194.08049999999997</c:v>
                </c:pt>
                <c:pt idx="88192">
                  <c:v>-194.07849999999999</c:v>
                </c:pt>
                <c:pt idx="88193">
                  <c:v>-194.07649999999998</c:v>
                </c:pt>
                <c:pt idx="88194">
                  <c:v>-194.07449999999997</c:v>
                </c:pt>
                <c:pt idx="88195">
                  <c:v>-194.07249999999999</c:v>
                </c:pt>
                <c:pt idx="88196">
                  <c:v>-194.07049999999998</c:v>
                </c:pt>
                <c:pt idx="88197">
                  <c:v>-194.06849999999997</c:v>
                </c:pt>
                <c:pt idx="88198">
                  <c:v>-194.06649999999999</c:v>
                </c:pt>
                <c:pt idx="88199">
                  <c:v>-194.06449999999998</c:v>
                </c:pt>
                <c:pt idx="88200">
                  <c:v>-194.06249999999997</c:v>
                </c:pt>
                <c:pt idx="88201">
                  <c:v>-194.06049999999999</c:v>
                </c:pt>
                <c:pt idx="88202">
                  <c:v>-194.05849999999998</c:v>
                </c:pt>
                <c:pt idx="88203">
                  <c:v>-194.05649999999997</c:v>
                </c:pt>
                <c:pt idx="88204">
                  <c:v>-194.05449999999999</c:v>
                </c:pt>
                <c:pt idx="88205">
                  <c:v>-194.05249999999998</c:v>
                </c:pt>
                <c:pt idx="88206">
                  <c:v>-194.05049999999997</c:v>
                </c:pt>
                <c:pt idx="88207">
                  <c:v>-194.04849999999999</c:v>
                </c:pt>
                <c:pt idx="88208">
                  <c:v>-194.04649999999998</c:v>
                </c:pt>
                <c:pt idx="88209">
                  <c:v>-194.04449999999997</c:v>
                </c:pt>
                <c:pt idx="88210">
                  <c:v>-194.04249999999999</c:v>
                </c:pt>
                <c:pt idx="88211">
                  <c:v>-194.04049999999998</c:v>
                </c:pt>
                <c:pt idx="88212">
                  <c:v>-194.03849999999997</c:v>
                </c:pt>
                <c:pt idx="88213">
                  <c:v>-194.03649999999999</c:v>
                </c:pt>
                <c:pt idx="88214">
                  <c:v>-194.03449999999998</c:v>
                </c:pt>
                <c:pt idx="88215">
                  <c:v>-194.03249999999997</c:v>
                </c:pt>
                <c:pt idx="88216">
                  <c:v>-194.03049999999999</c:v>
                </c:pt>
                <c:pt idx="88217">
                  <c:v>-194.02849999999998</c:v>
                </c:pt>
                <c:pt idx="88218">
                  <c:v>-194.02649999999997</c:v>
                </c:pt>
                <c:pt idx="88219">
                  <c:v>-194.02449999999999</c:v>
                </c:pt>
                <c:pt idx="88220">
                  <c:v>-194.02249999999998</c:v>
                </c:pt>
                <c:pt idx="88221">
                  <c:v>-194.02049999999997</c:v>
                </c:pt>
                <c:pt idx="88222">
                  <c:v>-194.01849999999999</c:v>
                </c:pt>
                <c:pt idx="88223">
                  <c:v>-194.01649999999998</c:v>
                </c:pt>
                <c:pt idx="88224">
                  <c:v>-194.01449999999997</c:v>
                </c:pt>
                <c:pt idx="88225">
                  <c:v>-194.01249999999999</c:v>
                </c:pt>
                <c:pt idx="88226">
                  <c:v>-194.01049999999998</c:v>
                </c:pt>
                <c:pt idx="88227">
                  <c:v>-194.00849999999997</c:v>
                </c:pt>
                <c:pt idx="88228">
                  <c:v>-194.00649999999999</c:v>
                </c:pt>
                <c:pt idx="88229">
                  <c:v>-194.00449999999998</c:v>
                </c:pt>
                <c:pt idx="88230">
                  <c:v>-194.00249999999997</c:v>
                </c:pt>
                <c:pt idx="88231">
                  <c:v>-194.00049999999999</c:v>
                </c:pt>
                <c:pt idx="88232">
                  <c:v>-193.99849999999998</c:v>
                </c:pt>
                <c:pt idx="88233">
                  <c:v>-193.99649999999997</c:v>
                </c:pt>
                <c:pt idx="88234">
                  <c:v>-193.99449999999999</c:v>
                </c:pt>
                <c:pt idx="88235">
                  <c:v>-193.99249999999998</c:v>
                </c:pt>
                <c:pt idx="88236">
                  <c:v>-193.99049999999997</c:v>
                </c:pt>
                <c:pt idx="88237">
                  <c:v>-193.98849999999999</c:v>
                </c:pt>
                <c:pt idx="88238">
                  <c:v>-193.98649999999998</c:v>
                </c:pt>
                <c:pt idx="88239">
                  <c:v>-193.98449999999997</c:v>
                </c:pt>
                <c:pt idx="88240">
                  <c:v>-193.98249999999999</c:v>
                </c:pt>
                <c:pt idx="88241">
                  <c:v>-193.98049999999998</c:v>
                </c:pt>
                <c:pt idx="88242">
                  <c:v>-193.97849999999997</c:v>
                </c:pt>
                <c:pt idx="88243">
                  <c:v>-193.97649999999999</c:v>
                </c:pt>
                <c:pt idx="88244">
                  <c:v>-193.97449999999998</c:v>
                </c:pt>
                <c:pt idx="88245">
                  <c:v>-193.97249999999997</c:v>
                </c:pt>
                <c:pt idx="88246">
                  <c:v>-193.97049999999999</c:v>
                </c:pt>
                <c:pt idx="88247">
                  <c:v>-193.96849999999998</c:v>
                </c:pt>
                <c:pt idx="88248">
                  <c:v>-193.96649999999997</c:v>
                </c:pt>
                <c:pt idx="88249">
                  <c:v>-193.96449999999999</c:v>
                </c:pt>
                <c:pt idx="88250">
                  <c:v>-193.96249999999998</c:v>
                </c:pt>
                <c:pt idx="88251">
                  <c:v>-193.96049999999997</c:v>
                </c:pt>
                <c:pt idx="88252">
                  <c:v>-193.95849999999999</c:v>
                </c:pt>
                <c:pt idx="88253">
                  <c:v>-193.95649999999998</c:v>
                </c:pt>
                <c:pt idx="88254">
                  <c:v>-193.95449999999997</c:v>
                </c:pt>
                <c:pt idx="88255">
                  <c:v>-193.95249999999999</c:v>
                </c:pt>
                <c:pt idx="88256">
                  <c:v>-193.95049999999998</c:v>
                </c:pt>
                <c:pt idx="88257">
                  <c:v>-193.94849999999997</c:v>
                </c:pt>
                <c:pt idx="88258">
                  <c:v>-193.94649999999999</c:v>
                </c:pt>
                <c:pt idx="88259">
                  <c:v>-193.94449999999998</c:v>
                </c:pt>
                <c:pt idx="88260">
                  <c:v>-193.94249999999997</c:v>
                </c:pt>
                <c:pt idx="88261">
                  <c:v>-193.94049999999999</c:v>
                </c:pt>
                <c:pt idx="88262">
                  <c:v>-193.93849999999998</c:v>
                </c:pt>
                <c:pt idx="88263">
                  <c:v>-193.93649999999997</c:v>
                </c:pt>
                <c:pt idx="88264">
                  <c:v>-193.93449999999999</c:v>
                </c:pt>
                <c:pt idx="88265">
                  <c:v>-193.93249999999998</c:v>
                </c:pt>
                <c:pt idx="88266">
                  <c:v>-193.93049999999997</c:v>
                </c:pt>
                <c:pt idx="88267">
                  <c:v>-193.92849999999999</c:v>
                </c:pt>
                <c:pt idx="88268">
                  <c:v>-193.92649999999998</c:v>
                </c:pt>
                <c:pt idx="88269">
                  <c:v>-193.92449999999997</c:v>
                </c:pt>
                <c:pt idx="88270">
                  <c:v>-193.92249999999999</c:v>
                </c:pt>
                <c:pt idx="88271">
                  <c:v>-193.92049999999998</c:v>
                </c:pt>
                <c:pt idx="88272">
                  <c:v>-193.91849999999997</c:v>
                </c:pt>
                <c:pt idx="88273">
                  <c:v>-193.91649999999998</c:v>
                </c:pt>
                <c:pt idx="88274">
                  <c:v>-193.91449999999998</c:v>
                </c:pt>
                <c:pt idx="88275">
                  <c:v>-193.91249999999997</c:v>
                </c:pt>
                <c:pt idx="88276">
                  <c:v>-193.91049999999998</c:v>
                </c:pt>
                <c:pt idx="88277">
                  <c:v>-193.90849999999998</c:v>
                </c:pt>
                <c:pt idx="88278">
                  <c:v>-193.90649999999997</c:v>
                </c:pt>
                <c:pt idx="88279">
                  <c:v>-193.90449999999998</c:v>
                </c:pt>
                <c:pt idx="88280">
                  <c:v>-193.90249999999997</c:v>
                </c:pt>
                <c:pt idx="88281">
                  <c:v>-193.90049999999997</c:v>
                </c:pt>
                <c:pt idx="88282">
                  <c:v>-193.89849999999998</c:v>
                </c:pt>
                <c:pt idx="88283">
                  <c:v>-193.89649999999997</c:v>
                </c:pt>
                <c:pt idx="88284">
                  <c:v>-193.89449999999997</c:v>
                </c:pt>
                <c:pt idx="88285">
                  <c:v>-193.89249999999998</c:v>
                </c:pt>
                <c:pt idx="88286">
                  <c:v>-193.89049999999997</c:v>
                </c:pt>
                <c:pt idx="88287">
                  <c:v>-193.88849999999996</c:v>
                </c:pt>
                <c:pt idx="88288">
                  <c:v>-193.88649999999998</c:v>
                </c:pt>
                <c:pt idx="88289">
                  <c:v>-193.88449999999997</c:v>
                </c:pt>
                <c:pt idx="88290">
                  <c:v>-193.88249999999996</c:v>
                </c:pt>
                <c:pt idx="88291">
                  <c:v>-193.88049999999998</c:v>
                </c:pt>
                <c:pt idx="88292">
                  <c:v>-193.87849999999997</c:v>
                </c:pt>
                <c:pt idx="88293">
                  <c:v>-193.87649999999996</c:v>
                </c:pt>
                <c:pt idx="88294">
                  <c:v>-193.87449999999998</c:v>
                </c:pt>
                <c:pt idx="88295">
                  <c:v>-193.87249999999997</c:v>
                </c:pt>
                <c:pt idx="88296">
                  <c:v>-193.87049999999996</c:v>
                </c:pt>
                <c:pt idx="88297">
                  <c:v>-193.86849999999998</c:v>
                </c:pt>
                <c:pt idx="88298">
                  <c:v>-193.86649999999997</c:v>
                </c:pt>
                <c:pt idx="88299">
                  <c:v>-193.86449999999996</c:v>
                </c:pt>
                <c:pt idx="88300">
                  <c:v>-193.86249999999998</c:v>
                </c:pt>
                <c:pt idx="88301">
                  <c:v>-193.86049999999997</c:v>
                </c:pt>
                <c:pt idx="88302">
                  <c:v>-193.85849999999996</c:v>
                </c:pt>
                <c:pt idx="88303">
                  <c:v>-193.85649999999998</c:v>
                </c:pt>
                <c:pt idx="88304">
                  <c:v>-193.85449999999997</c:v>
                </c:pt>
                <c:pt idx="88305">
                  <c:v>-193.85249999999996</c:v>
                </c:pt>
                <c:pt idx="88306">
                  <c:v>-193.85049999999998</c:v>
                </c:pt>
                <c:pt idx="88307">
                  <c:v>-193.84849999999997</c:v>
                </c:pt>
                <c:pt idx="88308">
                  <c:v>-193.84649999999996</c:v>
                </c:pt>
                <c:pt idx="88309">
                  <c:v>-193.84449999999998</c:v>
                </c:pt>
                <c:pt idx="88310">
                  <c:v>-193.84249999999997</c:v>
                </c:pt>
                <c:pt idx="88311">
                  <c:v>-193.84049999999996</c:v>
                </c:pt>
                <c:pt idx="88312">
                  <c:v>-193.83849999999998</c:v>
                </c:pt>
                <c:pt idx="88313">
                  <c:v>-193.83649999999997</c:v>
                </c:pt>
                <c:pt idx="88314">
                  <c:v>-193.83449999999999</c:v>
                </c:pt>
                <c:pt idx="88315">
                  <c:v>-193.83249999999998</c:v>
                </c:pt>
                <c:pt idx="88316">
                  <c:v>-193.83049999999997</c:v>
                </c:pt>
                <c:pt idx="88317">
                  <c:v>-193.82849999999999</c:v>
                </c:pt>
                <c:pt idx="88318">
                  <c:v>-193.82649999999998</c:v>
                </c:pt>
                <c:pt idx="88319">
                  <c:v>-193.82449999999997</c:v>
                </c:pt>
                <c:pt idx="88320">
                  <c:v>-193.82249999999999</c:v>
                </c:pt>
                <c:pt idx="88321">
                  <c:v>-193.82049999999998</c:v>
                </c:pt>
                <c:pt idx="88322">
                  <c:v>-193.81849999999997</c:v>
                </c:pt>
                <c:pt idx="88323">
                  <c:v>-193.81649999999999</c:v>
                </c:pt>
                <c:pt idx="88324">
                  <c:v>-193.81449999999998</c:v>
                </c:pt>
                <c:pt idx="88325">
                  <c:v>-193.81249999999997</c:v>
                </c:pt>
                <c:pt idx="88326">
                  <c:v>-193.81049999999999</c:v>
                </c:pt>
                <c:pt idx="88327">
                  <c:v>-193.80849999999998</c:v>
                </c:pt>
                <c:pt idx="88328">
                  <c:v>-193.80649999999997</c:v>
                </c:pt>
                <c:pt idx="88329">
                  <c:v>-193.80449999999999</c:v>
                </c:pt>
                <c:pt idx="88330">
                  <c:v>-193.80249999999998</c:v>
                </c:pt>
                <c:pt idx="88331">
                  <c:v>-193.80049999999997</c:v>
                </c:pt>
                <c:pt idx="88332">
                  <c:v>-193.79849999999999</c:v>
                </c:pt>
                <c:pt idx="88333">
                  <c:v>-193.79649999999998</c:v>
                </c:pt>
                <c:pt idx="88334">
                  <c:v>-193.79449999999997</c:v>
                </c:pt>
                <c:pt idx="88335">
                  <c:v>-193.79249999999999</c:v>
                </c:pt>
                <c:pt idx="88336">
                  <c:v>-193.79049999999998</c:v>
                </c:pt>
                <c:pt idx="88337">
                  <c:v>-193.78849999999997</c:v>
                </c:pt>
                <c:pt idx="88338">
                  <c:v>-193.78649999999999</c:v>
                </c:pt>
                <c:pt idx="88339">
                  <c:v>-193.78449999999998</c:v>
                </c:pt>
                <c:pt idx="88340">
                  <c:v>-193.78249999999997</c:v>
                </c:pt>
                <c:pt idx="88341">
                  <c:v>-193.78049999999999</c:v>
                </c:pt>
                <c:pt idx="88342">
                  <c:v>-193.77849999999998</c:v>
                </c:pt>
                <c:pt idx="88343">
                  <c:v>-193.77649999999997</c:v>
                </c:pt>
                <c:pt idx="88344">
                  <c:v>-193.77449999999999</c:v>
                </c:pt>
                <c:pt idx="88345">
                  <c:v>-193.77249999999998</c:v>
                </c:pt>
                <c:pt idx="88346">
                  <c:v>-193.77049999999997</c:v>
                </c:pt>
                <c:pt idx="88347">
                  <c:v>-193.76849999999999</c:v>
                </c:pt>
                <c:pt idx="88348">
                  <c:v>-193.76649999999998</c:v>
                </c:pt>
                <c:pt idx="88349">
                  <c:v>-193.76449999999997</c:v>
                </c:pt>
                <c:pt idx="88350">
                  <c:v>-193.76249999999999</c:v>
                </c:pt>
                <c:pt idx="88351">
                  <c:v>-193.76049999999998</c:v>
                </c:pt>
                <c:pt idx="88352">
                  <c:v>-193.75849999999997</c:v>
                </c:pt>
                <c:pt idx="88353">
                  <c:v>-193.75649999999999</c:v>
                </c:pt>
                <c:pt idx="88354">
                  <c:v>-193.75449999999998</c:v>
                </c:pt>
                <c:pt idx="88355">
                  <c:v>-193.75249999999997</c:v>
                </c:pt>
                <c:pt idx="88356">
                  <c:v>-193.75049999999999</c:v>
                </c:pt>
                <c:pt idx="88357">
                  <c:v>-193.74849999999998</c:v>
                </c:pt>
                <c:pt idx="88358">
                  <c:v>-193.74649999999997</c:v>
                </c:pt>
                <c:pt idx="88359">
                  <c:v>-193.74449999999999</c:v>
                </c:pt>
                <c:pt idx="88360">
                  <c:v>-193.74249999999998</c:v>
                </c:pt>
                <c:pt idx="88361">
                  <c:v>-193.74049999999997</c:v>
                </c:pt>
                <c:pt idx="88362">
                  <c:v>-193.73849999999999</c:v>
                </c:pt>
                <c:pt idx="88363">
                  <c:v>-193.73649999999998</c:v>
                </c:pt>
                <c:pt idx="88364">
                  <c:v>-193.73449999999997</c:v>
                </c:pt>
                <c:pt idx="88365">
                  <c:v>-193.73249999999999</c:v>
                </c:pt>
                <c:pt idx="88366">
                  <c:v>-193.73049999999998</c:v>
                </c:pt>
                <c:pt idx="88367">
                  <c:v>-193.72849999999997</c:v>
                </c:pt>
                <c:pt idx="88368">
                  <c:v>-193.72649999999999</c:v>
                </c:pt>
                <c:pt idx="88369">
                  <c:v>-193.72449999999998</c:v>
                </c:pt>
                <c:pt idx="88370">
                  <c:v>-193.72249999999997</c:v>
                </c:pt>
                <c:pt idx="88371">
                  <c:v>-193.72049999999999</c:v>
                </c:pt>
                <c:pt idx="88372">
                  <c:v>-193.71849999999998</c:v>
                </c:pt>
                <c:pt idx="88373">
                  <c:v>-193.71649999999997</c:v>
                </c:pt>
                <c:pt idx="88374">
                  <c:v>-193.71449999999999</c:v>
                </c:pt>
                <c:pt idx="88375">
                  <c:v>-193.71249999999998</c:v>
                </c:pt>
                <c:pt idx="88376">
                  <c:v>-193.71049999999997</c:v>
                </c:pt>
                <c:pt idx="88377">
                  <c:v>-193.70849999999999</c:v>
                </c:pt>
                <c:pt idx="88378">
                  <c:v>-193.70649999999998</c:v>
                </c:pt>
                <c:pt idx="88379">
                  <c:v>-193.70449999999997</c:v>
                </c:pt>
                <c:pt idx="88380">
                  <c:v>-193.70249999999999</c:v>
                </c:pt>
                <c:pt idx="88381">
                  <c:v>-193.70049999999998</c:v>
                </c:pt>
                <c:pt idx="88382">
                  <c:v>-193.69849999999997</c:v>
                </c:pt>
                <c:pt idx="88383">
                  <c:v>-193.69649999999999</c:v>
                </c:pt>
                <c:pt idx="88384">
                  <c:v>-193.69449999999998</c:v>
                </c:pt>
                <c:pt idx="88385">
                  <c:v>-193.69249999999997</c:v>
                </c:pt>
                <c:pt idx="88386">
                  <c:v>-193.69049999999999</c:v>
                </c:pt>
                <c:pt idx="88387">
                  <c:v>-193.68849999999998</c:v>
                </c:pt>
                <c:pt idx="88388">
                  <c:v>-193.68649999999997</c:v>
                </c:pt>
                <c:pt idx="88389">
                  <c:v>-193.68449999999999</c:v>
                </c:pt>
                <c:pt idx="88390">
                  <c:v>-193.68249999999998</c:v>
                </c:pt>
                <c:pt idx="88391">
                  <c:v>-193.68049999999997</c:v>
                </c:pt>
                <c:pt idx="88392">
                  <c:v>-193.67849999999999</c:v>
                </c:pt>
                <c:pt idx="88393">
                  <c:v>-193.67649999999998</c:v>
                </c:pt>
                <c:pt idx="88394">
                  <c:v>-193.67449999999997</c:v>
                </c:pt>
                <c:pt idx="88395">
                  <c:v>-193.67249999999999</c:v>
                </c:pt>
                <c:pt idx="88396">
                  <c:v>-193.67049999999998</c:v>
                </c:pt>
                <c:pt idx="88397">
                  <c:v>-193.66849999999997</c:v>
                </c:pt>
                <c:pt idx="88398">
                  <c:v>-193.66649999999998</c:v>
                </c:pt>
                <c:pt idx="88399">
                  <c:v>-193.66449999999998</c:v>
                </c:pt>
                <c:pt idx="88400">
                  <c:v>-193.66249999999997</c:v>
                </c:pt>
                <c:pt idx="88401">
                  <c:v>-193.66049999999998</c:v>
                </c:pt>
                <c:pt idx="88402">
                  <c:v>-193.65849999999998</c:v>
                </c:pt>
                <c:pt idx="88403">
                  <c:v>-193.65649999999997</c:v>
                </c:pt>
                <c:pt idx="88404">
                  <c:v>-193.65449999999998</c:v>
                </c:pt>
                <c:pt idx="88405">
                  <c:v>-193.65249999999997</c:v>
                </c:pt>
                <c:pt idx="88406">
                  <c:v>-193.65049999999997</c:v>
                </c:pt>
                <c:pt idx="88407">
                  <c:v>-193.64849999999998</c:v>
                </c:pt>
                <c:pt idx="88408">
                  <c:v>-193.64649999999997</c:v>
                </c:pt>
                <c:pt idx="88409">
                  <c:v>-193.64449999999997</c:v>
                </c:pt>
                <c:pt idx="88410">
                  <c:v>-193.64249999999998</c:v>
                </c:pt>
                <c:pt idx="88411">
                  <c:v>-193.64049999999997</c:v>
                </c:pt>
                <c:pt idx="88412">
                  <c:v>-193.63849999999996</c:v>
                </c:pt>
                <c:pt idx="88413">
                  <c:v>-193.63649999999998</c:v>
                </c:pt>
                <c:pt idx="88414">
                  <c:v>-193.63449999999997</c:v>
                </c:pt>
                <c:pt idx="88415">
                  <c:v>-193.63249999999996</c:v>
                </c:pt>
                <c:pt idx="88416">
                  <c:v>-193.63049999999998</c:v>
                </c:pt>
                <c:pt idx="88417">
                  <c:v>-193.62849999999997</c:v>
                </c:pt>
                <c:pt idx="88418">
                  <c:v>-193.62649999999996</c:v>
                </c:pt>
                <c:pt idx="88419">
                  <c:v>-193.62449999999998</c:v>
                </c:pt>
                <c:pt idx="88420">
                  <c:v>-193.62249999999997</c:v>
                </c:pt>
                <c:pt idx="88421">
                  <c:v>-193.62049999999996</c:v>
                </c:pt>
                <c:pt idx="88422">
                  <c:v>-193.61849999999998</c:v>
                </c:pt>
                <c:pt idx="88423">
                  <c:v>-193.61649999999997</c:v>
                </c:pt>
                <c:pt idx="88424">
                  <c:v>-193.61449999999996</c:v>
                </c:pt>
                <c:pt idx="88425">
                  <c:v>-193.61249999999998</c:v>
                </c:pt>
                <c:pt idx="88426">
                  <c:v>-193.61049999999997</c:v>
                </c:pt>
                <c:pt idx="88427">
                  <c:v>-193.60849999999996</c:v>
                </c:pt>
                <c:pt idx="88428">
                  <c:v>-193.60649999999998</c:v>
                </c:pt>
                <c:pt idx="88429">
                  <c:v>-193.60449999999997</c:v>
                </c:pt>
                <c:pt idx="88430">
                  <c:v>-193.60249999999996</c:v>
                </c:pt>
                <c:pt idx="88431">
                  <c:v>-193.60049999999998</c:v>
                </c:pt>
                <c:pt idx="88432">
                  <c:v>-193.59849999999997</c:v>
                </c:pt>
                <c:pt idx="88433">
                  <c:v>-193.59649999999996</c:v>
                </c:pt>
                <c:pt idx="88434">
                  <c:v>-193.59449999999998</c:v>
                </c:pt>
                <c:pt idx="88435">
                  <c:v>-193.59249999999997</c:v>
                </c:pt>
                <c:pt idx="88436">
                  <c:v>-193.59049999999996</c:v>
                </c:pt>
                <c:pt idx="88437">
                  <c:v>-193.58849999999998</c:v>
                </c:pt>
                <c:pt idx="88438">
                  <c:v>-193.58649999999997</c:v>
                </c:pt>
                <c:pt idx="88439">
                  <c:v>-193.58449999999999</c:v>
                </c:pt>
                <c:pt idx="88440">
                  <c:v>-193.58249999999998</c:v>
                </c:pt>
                <c:pt idx="88441">
                  <c:v>-193.58049999999997</c:v>
                </c:pt>
                <c:pt idx="88442">
                  <c:v>-193.57849999999999</c:v>
                </c:pt>
                <c:pt idx="88443">
                  <c:v>-193.57649999999998</c:v>
                </c:pt>
                <c:pt idx="88444">
                  <c:v>-193.57449999999997</c:v>
                </c:pt>
                <c:pt idx="88445">
                  <c:v>-193.57249999999999</c:v>
                </c:pt>
                <c:pt idx="88446">
                  <c:v>-193.57049999999998</c:v>
                </c:pt>
                <c:pt idx="88447">
                  <c:v>-193.56849999999997</c:v>
                </c:pt>
                <c:pt idx="88448">
                  <c:v>-193.56649999999999</c:v>
                </c:pt>
                <c:pt idx="88449">
                  <c:v>-193.56449999999998</c:v>
                </c:pt>
                <c:pt idx="88450">
                  <c:v>-193.56249999999997</c:v>
                </c:pt>
                <c:pt idx="88451">
                  <c:v>-193.56049999999999</c:v>
                </c:pt>
                <c:pt idx="88452">
                  <c:v>-193.55849999999998</c:v>
                </c:pt>
                <c:pt idx="88453">
                  <c:v>-193.55649999999997</c:v>
                </c:pt>
                <c:pt idx="88454">
                  <c:v>-193.55449999999999</c:v>
                </c:pt>
                <c:pt idx="88455">
                  <c:v>-193.55249999999998</c:v>
                </c:pt>
                <c:pt idx="88456">
                  <c:v>-193.55049999999997</c:v>
                </c:pt>
                <c:pt idx="88457">
                  <c:v>-193.54849999999999</c:v>
                </c:pt>
                <c:pt idx="88458">
                  <c:v>-193.54649999999998</c:v>
                </c:pt>
                <c:pt idx="88459">
                  <c:v>-193.54449999999997</c:v>
                </c:pt>
                <c:pt idx="88460">
                  <c:v>-193.54249999999999</c:v>
                </c:pt>
                <c:pt idx="88461">
                  <c:v>-193.54049999999998</c:v>
                </c:pt>
                <c:pt idx="88462">
                  <c:v>-193.53849999999997</c:v>
                </c:pt>
                <c:pt idx="88463">
                  <c:v>-193.53649999999999</c:v>
                </c:pt>
                <c:pt idx="88464">
                  <c:v>-193.53449999999998</c:v>
                </c:pt>
                <c:pt idx="88465">
                  <c:v>-193.53249999999997</c:v>
                </c:pt>
                <c:pt idx="88466">
                  <c:v>-193.53049999999999</c:v>
                </c:pt>
                <c:pt idx="88467">
                  <c:v>-193.52849999999998</c:v>
                </c:pt>
                <c:pt idx="88468">
                  <c:v>-193.52649999999997</c:v>
                </c:pt>
                <c:pt idx="88469">
                  <c:v>-193.52449999999999</c:v>
                </c:pt>
                <c:pt idx="88470">
                  <c:v>-193.52249999999998</c:v>
                </c:pt>
                <c:pt idx="88471">
                  <c:v>-193.52049999999997</c:v>
                </c:pt>
                <c:pt idx="88472">
                  <c:v>-193.51849999999999</c:v>
                </c:pt>
                <c:pt idx="88473">
                  <c:v>-193.51649999999998</c:v>
                </c:pt>
                <c:pt idx="88474">
                  <c:v>-193.51449999999997</c:v>
                </c:pt>
                <c:pt idx="88475">
                  <c:v>-193.51249999999999</c:v>
                </c:pt>
                <c:pt idx="88476">
                  <c:v>-193.51049999999998</c:v>
                </c:pt>
                <c:pt idx="88477">
                  <c:v>-193.50849999999997</c:v>
                </c:pt>
                <c:pt idx="88478">
                  <c:v>-193.50649999999999</c:v>
                </c:pt>
                <c:pt idx="88479">
                  <c:v>-193.50449999999998</c:v>
                </c:pt>
                <c:pt idx="88480">
                  <c:v>-193.50249999999997</c:v>
                </c:pt>
                <c:pt idx="88481">
                  <c:v>-193.50049999999999</c:v>
                </c:pt>
                <c:pt idx="88482">
                  <c:v>-193.49849999999998</c:v>
                </c:pt>
                <c:pt idx="88483">
                  <c:v>-193.49649999999997</c:v>
                </c:pt>
                <c:pt idx="88484">
                  <c:v>-193.49449999999999</c:v>
                </c:pt>
                <c:pt idx="88485">
                  <c:v>-193.49249999999998</c:v>
                </c:pt>
                <c:pt idx="88486">
                  <c:v>-193.49049999999997</c:v>
                </c:pt>
                <c:pt idx="88487">
                  <c:v>-193.48849999999999</c:v>
                </c:pt>
                <c:pt idx="88488">
                  <c:v>-193.48649999999998</c:v>
                </c:pt>
                <c:pt idx="88489">
                  <c:v>-193.48449999999997</c:v>
                </c:pt>
                <c:pt idx="88490">
                  <c:v>-193.48249999999999</c:v>
                </c:pt>
                <c:pt idx="88491">
                  <c:v>-193.48049999999998</c:v>
                </c:pt>
                <c:pt idx="88492">
                  <c:v>-193.47849999999997</c:v>
                </c:pt>
                <c:pt idx="88493">
                  <c:v>-193.47649999999999</c:v>
                </c:pt>
                <c:pt idx="88494">
                  <c:v>-193.47449999999998</c:v>
                </c:pt>
                <c:pt idx="88495">
                  <c:v>-193.47249999999997</c:v>
                </c:pt>
                <c:pt idx="88496">
                  <c:v>-193.47049999999999</c:v>
                </c:pt>
                <c:pt idx="88497">
                  <c:v>-193.46849999999998</c:v>
                </c:pt>
                <c:pt idx="88498">
                  <c:v>-193.46649999999997</c:v>
                </c:pt>
                <c:pt idx="88499">
                  <c:v>-193.46449999999999</c:v>
                </c:pt>
                <c:pt idx="88500">
                  <c:v>-193.46249999999998</c:v>
                </c:pt>
                <c:pt idx="88501">
                  <c:v>-193.46049999999997</c:v>
                </c:pt>
                <c:pt idx="88502">
                  <c:v>-193.45849999999999</c:v>
                </c:pt>
                <c:pt idx="88503">
                  <c:v>-193.45649999999998</c:v>
                </c:pt>
                <c:pt idx="88504">
                  <c:v>-193.45449999999997</c:v>
                </c:pt>
                <c:pt idx="88505">
                  <c:v>-193.45249999999999</c:v>
                </c:pt>
                <c:pt idx="88506">
                  <c:v>-193.45049999999998</c:v>
                </c:pt>
                <c:pt idx="88507">
                  <c:v>-193.44849999999997</c:v>
                </c:pt>
                <c:pt idx="88508">
                  <c:v>-193.44649999999999</c:v>
                </c:pt>
                <c:pt idx="88509">
                  <c:v>-193.44449999999998</c:v>
                </c:pt>
                <c:pt idx="88510">
                  <c:v>-193.44249999999997</c:v>
                </c:pt>
                <c:pt idx="88511">
                  <c:v>-193.44049999999999</c:v>
                </c:pt>
                <c:pt idx="88512">
                  <c:v>-193.43849999999998</c:v>
                </c:pt>
                <c:pt idx="88513">
                  <c:v>-193.43649999999997</c:v>
                </c:pt>
                <c:pt idx="88514">
                  <c:v>-193.43449999999999</c:v>
                </c:pt>
                <c:pt idx="88515">
                  <c:v>-193.43249999999998</c:v>
                </c:pt>
                <c:pt idx="88516">
                  <c:v>-193.43049999999997</c:v>
                </c:pt>
                <c:pt idx="88517">
                  <c:v>-193.42849999999999</c:v>
                </c:pt>
                <c:pt idx="88518">
                  <c:v>-193.42649999999998</c:v>
                </c:pt>
                <c:pt idx="88519">
                  <c:v>-193.42449999999997</c:v>
                </c:pt>
                <c:pt idx="88520">
                  <c:v>-193.42249999999999</c:v>
                </c:pt>
                <c:pt idx="88521">
                  <c:v>-193.42049999999998</c:v>
                </c:pt>
                <c:pt idx="88522">
                  <c:v>-193.41849999999997</c:v>
                </c:pt>
                <c:pt idx="88523">
                  <c:v>-193.41649999999998</c:v>
                </c:pt>
                <c:pt idx="88524">
                  <c:v>-193.41449999999998</c:v>
                </c:pt>
                <c:pt idx="88525">
                  <c:v>-193.41249999999997</c:v>
                </c:pt>
                <c:pt idx="88526">
                  <c:v>-193.41049999999998</c:v>
                </c:pt>
                <c:pt idx="88527">
                  <c:v>-193.40849999999998</c:v>
                </c:pt>
                <c:pt idx="88528">
                  <c:v>-193.40649999999997</c:v>
                </c:pt>
                <c:pt idx="88529">
                  <c:v>-193.40449999999998</c:v>
                </c:pt>
                <c:pt idx="88530">
                  <c:v>-193.40249999999997</c:v>
                </c:pt>
                <c:pt idx="88531">
                  <c:v>-193.40049999999997</c:v>
                </c:pt>
                <c:pt idx="88532">
                  <c:v>-193.39849999999998</c:v>
                </c:pt>
                <c:pt idx="88533">
                  <c:v>-193.39649999999997</c:v>
                </c:pt>
                <c:pt idx="88534">
                  <c:v>-193.39449999999997</c:v>
                </c:pt>
                <c:pt idx="88535">
                  <c:v>-193.39249999999998</c:v>
                </c:pt>
                <c:pt idx="88536">
                  <c:v>-193.39049999999997</c:v>
                </c:pt>
                <c:pt idx="88537">
                  <c:v>-193.38849999999996</c:v>
                </c:pt>
                <c:pt idx="88538">
                  <c:v>-193.38649999999998</c:v>
                </c:pt>
                <c:pt idx="88539">
                  <c:v>-193.38449999999997</c:v>
                </c:pt>
                <c:pt idx="88540">
                  <c:v>-193.38249999999996</c:v>
                </c:pt>
                <c:pt idx="88541">
                  <c:v>-193.38049999999998</c:v>
                </c:pt>
                <c:pt idx="88542">
                  <c:v>-193.37849999999997</c:v>
                </c:pt>
                <c:pt idx="88543">
                  <c:v>-193.37649999999996</c:v>
                </c:pt>
                <c:pt idx="88544">
                  <c:v>-193.37449999999998</c:v>
                </c:pt>
                <c:pt idx="88545">
                  <c:v>-193.37249999999997</c:v>
                </c:pt>
                <c:pt idx="88546">
                  <c:v>-193.37049999999996</c:v>
                </c:pt>
                <c:pt idx="88547">
                  <c:v>-193.36849999999998</c:v>
                </c:pt>
                <c:pt idx="88548">
                  <c:v>-193.36649999999997</c:v>
                </c:pt>
                <c:pt idx="88549">
                  <c:v>-193.36449999999996</c:v>
                </c:pt>
                <c:pt idx="88550">
                  <c:v>-193.36249999999998</c:v>
                </c:pt>
                <c:pt idx="88551">
                  <c:v>-193.36049999999997</c:v>
                </c:pt>
                <c:pt idx="88552">
                  <c:v>-193.35849999999996</c:v>
                </c:pt>
                <c:pt idx="88553">
                  <c:v>-193.35649999999998</c:v>
                </c:pt>
                <c:pt idx="88554">
                  <c:v>-193.35449999999997</c:v>
                </c:pt>
                <c:pt idx="88555">
                  <c:v>-193.35249999999996</c:v>
                </c:pt>
                <c:pt idx="88556">
                  <c:v>-193.35049999999998</c:v>
                </c:pt>
                <c:pt idx="88557">
                  <c:v>-193.34849999999997</c:v>
                </c:pt>
                <c:pt idx="88558">
                  <c:v>-193.34649999999996</c:v>
                </c:pt>
                <c:pt idx="88559">
                  <c:v>-193.34449999999998</c:v>
                </c:pt>
                <c:pt idx="88560">
                  <c:v>-193.34249999999997</c:v>
                </c:pt>
                <c:pt idx="88561">
                  <c:v>-193.34049999999996</c:v>
                </c:pt>
                <c:pt idx="88562">
                  <c:v>-193.33849999999998</c:v>
                </c:pt>
                <c:pt idx="88563">
                  <c:v>-193.33649999999997</c:v>
                </c:pt>
                <c:pt idx="88564">
                  <c:v>-193.33449999999999</c:v>
                </c:pt>
                <c:pt idx="88565">
                  <c:v>-193.33249999999998</c:v>
                </c:pt>
                <c:pt idx="88566">
                  <c:v>-193.33049999999997</c:v>
                </c:pt>
                <c:pt idx="88567">
                  <c:v>-193.32849999999999</c:v>
                </c:pt>
                <c:pt idx="88568">
                  <c:v>-193.32649999999998</c:v>
                </c:pt>
                <c:pt idx="88569">
                  <c:v>-193.32449999999997</c:v>
                </c:pt>
                <c:pt idx="88570">
                  <c:v>-193.32249999999999</c:v>
                </c:pt>
                <c:pt idx="88571">
                  <c:v>-193.32049999999998</c:v>
                </c:pt>
                <c:pt idx="88572">
                  <c:v>-193.31849999999997</c:v>
                </c:pt>
                <c:pt idx="88573">
                  <c:v>-193.31649999999999</c:v>
                </c:pt>
                <c:pt idx="88574">
                  <c:v>-193.31449999999998</c:v>
                </c:pt>
                <c:pt idx="88575">
                  <c:v>-193.31249999999997</c:v>
                </c:pt>
                <c:pt idx="88576">
                  <c:v>-193.31049999999999</c:v>
                </c:pt>
                <c:pt idx="88577">
                  <c:v>-193.30849999999998</c:v>
                </c:pt>
                <c:pt idx="88578">
                  <c:v>-193.30649999999997</c:v>
                </c:pt>
                <c:pt idx="88579">
                  <c:v>-193.30449999999999</c:v>
                </c:pt>
                <c:pt idx="88580">
                  <c:v>-193.30249999999998</c:v>
                </c:pt>
                <c:pt idx="88581">
                  <c:v>-193.30049999999997</c:v>
                </c:pt>
                <c:pt idx="88582">
                  <c:v>-193.29849999999999</c:v>
                </c:pt>
                <c:pt idx="88583">
                  <c:v>-193.29649999999998</c:v>
                </c:pt>
                <c:pt idx="88584">
                  <c:v>-193.29449999999997</c:v>
                </c:pt>
                <c:pt idx="88585">
                  <c:v>-193.29249999999999</c:v>
                </c:pt>
                <c:pt idx="88586">
                  <c:v>-193.29049999999998</c:v>
                </c:pt>
                <c:pt idx="88587">
                  <c:v>-193.28849999999997</c:v>
                </c:pt>
                <c:pt idx="88588">
                  <c:v>-193.28649999999999</c:v>
                </c:pt>
                <c:pt idx="88589">
                  <c:v>-193.28449999999998</c:v>
                </c:pt>
                <c:pt idx="88590">
                  <c:v>-193.28249999999997</c:v>
                </c:pt>
                <c:pt idx="88591">
                  <c:v>-193.28049999999999</c:v>
                </c:pt>
                <c:pt idx="88592">
                  <c:v>-193.27849999999998</c:v>
                </c:pt>
                <c:pt idx="88593">
                  <c:v>-193.27649999999997</c:v>
                </c:pt>
                <c:pt idx="88594">
                  <c:v>-193.27449999999999</c:v>
                </c:pt>
                <c:pt idx="88595">
                  <c:v>-193.27249999999998</c:v>
                </c:pt>
                <c:pt idx="88596">
                  <c:v>-193.27049999999997</c:v>
                </c:pt>
                <c:pt idx="88597">
                  <c:v>-193.26849999999999</c:v>
                </c:pt>
                <c:pt idx="88598">
                  <c:v>-193.26649999999998</c:v>
                </c:pt>
                <c:pt idx="88599">
                  <c:v>-193.26449999999997</c:v>
                </c:pt>
                <c:pt idx="88600">
                  <c:v>-193.26249999999999</c:v>
                </c:pt>
                <c:pt idx="88601">
                  <c:v>-193.26049999999998</c:v>
                </c:pt>
                <c:pt idx="88602">
                  <c:v>-193.25849999999997</c:v>
                </c:pt>
                <c:pt idx="88603">
                  <c:v>-193.25649999999999</c:v>
                </c:pt>
                <c:pt idx="88604">
                  <c:v>-193.25449999999998</c:v>
                </c:pt>
                <c:pt idx="88605">
                  <c:v>-193.25249999999997</c:v>
                </c:pt>
                <c:pt idx="88606">
                  <c:v>-193.25049999999999</c:v>
                </c:pt>
                <c:pt idx="88607">
                  <c:v>-193.24849999999998</c:v>
                </c:pt>
                <c:pt idx="88608">
                  <c:v>-193.24649999999997</c:v>
                </c:pt>
                <c:pt idx="88609">
                  <c:v>-193.24449999999999</c:v>
                </c:pt>
                <c:pt idx="88610">
                  <c:v>-193.24249999999998</c:v>
                </c:pt>
                <c:pt idx="88611">
                  <c:v>-193.24049999999997</c:v>
                </c:pt>
                <c:pt idx="88612">
                  <c:v>-193.23849999999999</c:v>
                </c:pt>
                <c:pt idx="88613">
                  <c:v>-193.23649999999998</c:v>
                </c:pt>
                <c:pt idx="88614">
                  <c:v>-193.23449999999997</c:v>
                </c:pt>
                <c:pt idx="88615">
                  <c:v>-193.23249999999999</c:v>
                </c:pt>
                <c:pt idx="88616">
                  <c:v>-193.23049999999998</c:v>
                </c:pt>
                <c:pt idx="88617">
                  <c:v>-193.22849999999997</c:v>
                </c:pt>
                <c:pt idx="88618">
                  <c:v>-193.22649999999999</c:v>
                </c:pt>
                <c:pt idx="88619">
                  <c:v>-193.22449999999998</c:v>
                </c:pt>
                <c:pt idx="88620">
                  <c:v>-193.22249999999997</c:v>
                </c:pt>
                <c:pt idx="88621">
                  <c:v>-193.22049999999999</c:v>
                </c:pt>
                <c:pt idx="88622">
                  <c:v>-193.21849999999998</c:v>
                </c:pt>
                <c:pt idx="88623">
                  <c:v>-193.21649999999997</c:v>
                </c:pt>
                <c:pt idx="88624">
                  <c:v>-193.21449999999999</c:v>
                </c:pt>
                <c:pt idx="88625">
                  <c:v>-193.21249999999998</c:v>
                </c:pt>
                <c:pt idx="88626">
                  <c:v>-193.21049999999997</c:v>
                </c:pt>
                <c:pt idx="88627">
                  <c:v>-193.20849999999999</c:v>
                </c:pt>
                <c:pt idx="88628">
                  <c:v>-193.20649999999998</c:v>
                </c:pt>
                <c:pt idx="88629">
                  <c:v>-193.20449999999997</c:v>
                </c:pt>
                <c:pt idx="88630">
                  <c:v>-193.20249999999999</c:v>
                </c:pt>
                <c:pt idx="88631">
                  <c:v>-193.20049999999998</c:v>
                </c:pt>
                <c:pt idx="88632">
                  <c:v>-193.19849999999997</c:v>
                </c:pt>
                <c:pt idx="88633">
                  <c:v>-193.19649999999999</c:v>
                </c:pt>
                <c:pt idx="88634">
                  <c:v>-193.19449999999998</c:v>
                </c:pt>
                <c:pt idx="88635">
                  <c:v>-193.19249999999997</c:v>
                </c:pt>
                <c:pt idx="88636">
                  <c:v>-193.19049999999999</c:v>
                </c:pt>
                <c:pt idx="88637">
                  <c:v>-193.18849999999998</c:v>
                </c:pt>
                <c:pt idx="88638">
                  <c:v>-193.18649999999997</c:v>
                </c:pt>
                <c:pt idx="88639">
                  <c:v>-193.18449999999999</c:v>
                </c:pt>
                <c:pt idx="88640">
                  <c:v>-193.18249999999998</c:v>
                </c:pt>
                <c:pt idx="88641">
                  <c:v>-193.18049999999997</c:v>
                </c:pt>
                <c:pt idx="88642">
                  <c:v>-193.17849999999999</c:v>
                </c:pt>
                <c:pt idx="88643">
                  <c:v>-193.17649999999998</c:v>
                </c:pt>
                <c:pt idx="88644">
                  <c:v>-193.17449999999997</c:v>
                </c:pt>
                <c:pt idx="88645">
                  <c:v>-193.17249999999999</c:v>
                </c:pt>
                <c:pt idx="88646">
                  <c:v>-193.17049999999998</c:v>
                </c:pt>
                <c:pt idx="88647">
                  <c:v>-193.16849999999997</c:v>
                </c:pt>
                <c:pt idx="88648">
                  <c:v>-193.16649999999998</c:v>
                </c:pt>
                <c:pt idx="88649">
                  <c:v>-193.16449999999998</c:v>
                </c:pt>
                <c:pt idx="88650">
                  <c:v>-193.16249999999997</c:v>
                </c:pt>
                <c:pt idx="88651">
                  <c:v>-193.16049999999998</c:v>
                </c:pt>
                <c:pt idx="88652">
                  <c:v>-193.15849999999998</c:v>
                </c:pt>
                <c:pt idx="88653">
                  <c:v>-193.15649999999997</c:v>
                </c:pt>
                <c:pt idx="88654">
                  <c:v>-193.15449999999998</c:v>
                </c:pt>
                <c:pt idx="88655">
                  <c:v>-193.15249999999997</c:v>
                </c:pt>
                <c:pt idx="88656">
                  <c:v>-193.15049999999997</c:v>
                </c:pt>
                <c:pt idx="88657">
                  <c:v>-193.14849999999998</c:v>
                </c:pt>
                <c:pt idx="88658">
                  <c:v>-193.14649999999997</c:v>
                </c:pt>
                <c:pt idx="88659">
                  <c:v>-193.14449999999997</c:v>
                </c:pt>
                <c:pt idx="88660">
                  <c:v>-193.14249999999998</c:v>
                </c:pt>
                <c:pt idx="88661">
                  <c:v>-193.14049999999997</c:v>
                </c:pt>
                <c:pt idx="88662">
                  <c:v>-193.13849999999996</c:v>
                </c:pt>
                <c:pt idx="88663">
                  <c:v>-193.13649999999998</c:v>
                </c:pt>
                <c:pt idx="88664">
                  <c:v>-193.13449999999997</c:v>
                </c:pt>
                <c:pt idx="88665">
                  <c:v>-193.13249999999996</c:v>
                </c:pt>
                <c:pt idx="88666">
                  <c:v>-193.13049999999998</c:v>
                </c:pt>
                <c:pt idx="88667">
                  <c:v>-193.12849999999997</c:v>
                </c:pt>
                <c:pt idx="88668">
                  <c:v>-193.12649999999996</c:v>
                </c:pt>
                <c:pt idx="88669">
                  <c:v>-193.12449999999998</c:v>
                </c:pt>
                <c:pt idx="88670">
                  <c:v>-193.12249999999997</c:v>
                </c:pt>
                <c:pt idx="88671">
                  <c:v>-193.12049999999996</c:v>
                </c:pt>
                <c:pt idx="88672">
                  <c:v>-193.11849999999998</c:v>
                </c:pt>
                <c:pt idx="88673">
                  <c:v>-193.11649999999997</c:v>
                </c:pt>
                <c:pt idx="88674">
                  <c:v>-193.11449999999996</c:v>
                </c:pt>
                <c:pt idx="88675">
                  <c:v>-193.11249999999998</c:v>
                </c:pt>
                <c:pt idx="88676">
                  <c:v>-193.11049999999997</c:v>
                </c:pt>
                <c:pt idx="88677">
                  <c:v>-193.10849999999996</c:v>
                </c:pt>
                <c:pt idx="88678">
                  <c:v>-193.10649999999998</c:v>
                </c:pt>
                <c:pt idx="88679">
                  <c:v>-193.10449999999997</c:v>
                </c:pt>
                <c:pt idx="88680">
                  <c:v>-193.10249999999996</c:v>
                </c:pt>
                <c:pt idx="88681">
                  <c:v>-193.10049999999998</c:v>
                </c:pt>
                <c:pt idx="88682">
                  <c:v>-193.09849999999997</c:v>
                </c:pt>
                <c:pt idx="88683">
                  <c:v>-193.09649999999996</c:v>
                </c:pt>
                <c:pt idx="88684">
                  <c:v>-193.09449999999998</c:v>
                </c:pt>
                <c:pt idx="88685">
                  <c:v>-193.09249999999997</c:v>
                </c:pt>
                <c:pt idx="88686">
                  <c:v>-193.09049999999996</c:v>
                </c:pt>
                <c:pt idx="88687">
                  <c:v>-193.08849999999998</c:v>
                </c:pt>
                <c:pt idx="88688">
                  <c:v>-193.08649999999997</c:v>
                </c:pt>
                <c:pt idx="88689">
                  <c:v>-193.08449999999999</c:v>
                </c:pt>
                <c:pt idx="88690">
                  <c:v>-193.08249999999998</c:v>
                </c:pt>
                <c:pt idx="88691">
                  <c:v>-193.08049999999997</c:v>
                </c:pt>
                <c:pt idx="88692">
                  <c:v>-193.07849999999999</c:v>
                </c:pt>
                <c:pt idx="88693">
                  <c:v>-193.07649999999998</c:v>
                </c:pt>
                <c:pt idx="88694">
                  <c:v>-193.07449999999997</c:v>
                </c:pt>
                <c:pt idx="88695">
                  <c:v>-193.07249999999999</c:v>
                </c:pt>
                <c:pt idx="88696">
                  <c:v>-193.07049999999998</c:v>
                </c:pt>
                <c:pt idx="88697">
                  <c:v>-193.06849999999997</c:v>
                </c:pt>
                <c:pt idx="88698">
                  <c:v>-193.06649999999999</c:v>
                </c:pt>
                <c:pt idx="88699">
                  <c:v>-193.06449999999998</c:v>
                </c:pt>
                <c:pt idx="88700">
                  <c:v>-193.06249999999997</c:v>
                </c:pt>
                <c:pt idx="88701">
                  <c:v>-193.06049999999999</c:v>
                </c:pt>
                <c:pt idx="88702">
                  <c:v>-193.05849999999998</c:v>
                </c:pt>
                <c:pt idx="88703">
                  <c:v>-193.05649999999997</c:v>
                </c:pt>
                <c:pt idx="88704">
                  <c:v>-193.05449999999999</c:v>
                </c:pt>
                <c:pt idx="88705">
                  <c:v>-193.05249999999998</c:v>
                </c:pt>
                <c:pt idx="88706">
                  <c:v>-193.05049999999997</c:v>
                </c:pt>
                <c:pt idx="88707">
                  <c:v>-193.04849999999999</c:v>
                </c:pt>
                <c:pt idx="88708">
                  <c:v>-193.04649999999998</c:v>
                </c:pt>
                <c:pt idx="88709">
                  <c:v>-193.04449999999997</c:v>
                </c:pt>
                <c:pt idx="88710">
                  <c:v>-193.04249999999999</c:v>
                </c:pt>
                <c:pt idx="88711">
                  <c:v>-193.04049999999998</c:v>
                </c:pt>
                <c:pt idx="88712">
                  <c:v>-193.03849999999997</c:v>
                </c:pt>
                <c:pt idx="88713">
                  <c:v>-193.03649999999999</c:v>
                </c:pt>
                <c:pt idx="88714">
                  <c:v>-193.03449999999998</c:v>
                </c:pt>
                <c:pt idx="88715">
                  <c:v>-193.03249999999997</c:v>
                </c:pt>
                <c:pt idx="88716">
                  <c:v>-193.03049999999999</c:v>
                </c:pt>
                <c:pt idx="88717">
                  <c:v>-193.02849999999998</c:v>
                </c:pt>
                <c:pt idx="88718">
                  <c:v>-193.02649999999997</c:v>
                </c:pt>
                <c:pt idx="88719">
                  <c:v>-193.02449999999999</c:v>
                </c:pt>
                <c:pt idx="88720">
                  <c:v>-193.02249999999998</c:v>
                </c:pt>
                <c:pt idx="88721">
                  <c:v>-193.02049999999997</c:v>
                </c:pt>
                <c:pt idx="88722">
                  <c:v>-193.01849999999999</c:v>
                </c:pt>
                <c:pt idx="88723">
                  <c:v>-193.01649999999998</c:v>
                </c:pt>
                <c:pt idx="88724">
                  <c:v>-193.01449999999997</c:v>
                </c:pt>
                <c:pt idx="88725">
                  <c:v>-193.01249999999999</c:v>
                </c:pt>
                <c:pt idx="88726">
                  <c:v>-193.01049999999998</c:v>
                </c:pt>
                <c:pt idx="88727">
                  <c:v>-193.00849999999997</c:v>
                </c:pt>
                <c:pt idx="88728">
                  <c:v>-193.00649999999999</c:v>
                </c:pt>
                <c:pt idx="88729">
                  <c:v>-193.00449999999998</c:v>
                </c:pt>
                <c:pt idx="88730">
                  <c:v>-193.00249999999997</c:v>
                </c:pt>
                <c:pt idx="88731">
                  <c:v>-193.00049999999999</c:v>
                </c:pt>
                <c:pt idx="88732">
                  <c:v>-192.99849999999998</c:v>
                </c:pt>
                <c:pt idx="88733">
                  <c:v>-192.99649999999997</c:v>
                </c:pt>
                <c:pt idx="88734">
                  <c:v>-192.99449999999999</c:v>
                </c:pt>
                <c:pt idx="88735">
                  <c:v>-192.99249999999998</c:v>
                </c:pt>
                <c:pt idx="88736">
                  <c:v>-192.99049999999997</c:v>
                </c:pt>
                <c:pt idx="88737">
                  <c:v>-192.98849999999999</c:v>
                </c:pt>
                <c:pt idx="88738">
                  <c:v>-192.98649999999998</c:v>
                </c:pt>
                <c:pt idx="88739">
                  <c:v>-192.98449999999997</c:v>
                </c:pt>
                <c:pt idx="88740">
                  <c:v>-192.98249999999999</c:v>
                </c:pt>
                <c:pt idx="88741">
                  <c:v>-192.98049999999998</c:v>
                </c:pt>
                <c:pt idx="88742">
                  <c:v>-192.97849999999997</c:v>
                </c:pt>
                <c:pt idx="88743">
                  <c:v>-192.97649999999999</c:v>
                </c:pt>
                <c:pt idx="88744">
                  <c:v>-192.97449999999998</c:v>
                </c:pt>
                <c:pt idx="88745">
                  <c:v>-192.97249999999997</c:v>
                </c:pt>
                <c:pt idx="88746">
                  <c:v>-192.97049999999999</c:v>
                </c:pt>
                <c:pt idx="88747">
                  <c:v>-192.96849999999998</c:v>
                </c:pt>
                <c:pt idx="88748">
                  <c:v>-192.96649999999997</c:v>
                </c:pt>
                <c:pt idx="88749">
                  <c:v>-192.96449999999999</c:v>
                </c:pt>
                <c:pt idx="88750">
                  <c:v>-192.96249999999998</c:v>
                </c:pt>
                <c:pt idx="88751">
                  <c:v>-192.96049999999997</c:v>
                </c:pt>
                <c:pt idx="88752">
                  <c:v>-192.95849999999999</c:v>
                </c:pt>
                <c:pt idx="88753">
                  <c:v>-192.95649999999998</c:v>
                </c:pt>
                <c:pt idx="88754">
                  <c:v>-192.95449999999997</c:v>
                </c:pt>
                <c:pt idx="88755">
                  <c:v>-192.95249999999999</c:v>
                </c:pt>
                <c:pt idx="88756">
                  <c:v>-192.95049999999998</c:v>
                </c:pt>
                <c:pt idx="88757">
                  <c:v>-192.94849999999997</c:v>
                </c:pt>
                <c:pt idx="88758">
                  <c:v>-192.94649999999999</c:v>
                </c:pt>
                <c:pt idx="88759">
                  <c:v>-192.94449999999998</c:v>
                </c:pt>
                <c:pt idx="88760">
                  <c:v>-192.94249999999997</c:v>
                </c:pt>
                <c:pt idx="88761">
                  <c:v>-192.94049999999999</c:v>
                </c:pt>
                <c:pt idx="88762">
                  <c:v>-192.93849999999998</c:v>
                </c:pt>
                <c:pt idx="88763">
                  <c:v>-192.93649999999997</c:v>
                </c:pt>
                <c:pt idx="88764">
                  <c:v>-192.93449999999999</c:v>
                </c:pt>
                <c:pt idx="88765">
                  <c:v>-192.93249999999998</c:v>
                </c:pt>
                <c:pt idx="88766">
                  <c:v>-192.93049999999997</c:v>
                </c:pt>
                <c:pt idx="88767">
                  <c:v>-192.92849999999999</c:v>
                </c:pt>
                <c:pt idx="88768">
                  <c:v>-192.92649999999998</c:v>
                </c:pt>
                <c:pt idx="88769">
                  <c:v>-192.92449999999997</c:v>
                </c:pt>
                <c:pt idx="88770">
                  <c:v>-192.92249999999999</c:v>
                </c:pt>
                <c:pt idx="88771">
                  <c:v>-192.92049999999998</c:v>
                </c:pt>
                <c:pt idx="88772">
                  <c:v>-192.91849999999997</c:v>
                </c:pt>
                <c:pt idx="88773">
                  <c:v>-192.91649999999998</c:v>
                </c:pt>
                <c:pt idx="88774">
                  <c:v>-192.91449999999998</c:v>
                </c:pt>
                <c:pt idx="88775">
                  <c:v>-192.91249999999997</c:v>
                </c:pt>
                <c:pt idx="88776">
                  <c:v>-192.91049999999998</c:v>
                </c:pt>
                <c:pt idx="88777">
                  <c:v>-192.90849999999998</c:v>
                </c:pt>
                <c:pt idx="88778">
                  <c:v>-192.90649999999997</c:v>
                </c:pt>
                <c:pt idx="88779">
                  <c:v>-192.90449999999998</c:v>
                </c:pt>
                <c:pt idx="88780">
                  <c:v>-192.90249999999997</c:v>
                </c:pt>
                <c:pt idx="88781">
                  <c:v>-192.90049999999997</c:v>
                </c:pt>
                <c:pt idx="88782">
                  <c:v>-192.89849999999998</c:v>
                </c:pt>
                <c:pt idx="88783">
                  <c:v>-192.89649999999997</c:v>
                </c:pt>
                <c:pt idx="88784">
                  <c:v>-192.89449999999997</c:v>
                </c:pt>
                <c:pt idx="88785">
                  <c:v>-192.89249999999998</c:v>
                </c:pt>
                <c:pt idx="88786">
                  <c:v>-192.89049999999997</c:v>
                </c:pt>
                <c:pt idx="88787">
                  <c:v>-192.88849999999996</c:v>
                </c:pt>
                <c:pt idx="88788">
                  <c:v>-192.88649999999998</c:v>
                </c:pt>
                <c:pt idx="88789">
                  <c:v>-192.88449999999997</c:v>
                </c:pt>
                <c:pt idx="88790">
                  <c:v>-192.88249999999996</c:v>
                </c:pt>
                <c:pt idx="88791">
                  <c:v>-192.88049999999998</c:v>
                </c:pt>
                <c:pt idx="88792">
                  <c:v>-192.87849999999997</c:v>
                </c:pt>
                <c:pt idx="88793">
                  <c:v>-192.87649999999996</c:v>
                </c:pt>
                <c:pt idx="88794">
                  <c:v>-192.87449999999998</c:v>
                </c:pt>
                <c:pt idx="88795">
                  <c:v>-192.87249999999997</c:v>
                </c:pt>
                <c:pt idx="88796">
                  <c:v>-192.87049999999996</c:v>
                </c:pt>
                <c:pt idx="88797">
                  <c:v>-192.86849999999998</c:v>
                </c:pt>
                <c:pt idx="88798">
                  <c:v>-192.86649999999997</c:v>
                </c:pt>
                <c:pt idx="88799">
                  <c:v>-192.86449999999996</c:v>
                </c:pt>
                <c:pt idx="88800">
                  <c:v>-192.86249999999998</c:v>
                </c:pt>
                <c:pt idx="88801">
                  <c:v>-192.86049999999997</c:v>
                </c:pt>
                <c:pt idx="88802">
                  <c:v>-192.85849999999996</c:v>
                </c:pt>
                <c:pt idx="88803">
                  <c:v>-192.85649999999998</c:v>
                </c:pt>
                <c:pt idx="88804">
                  <c:v>-192.85449999999997</c:v>
                </c:pt>
                <c:pt idx="88805">
                  <c:v>-192.85249999999996</c:v>
                </c:pt>
                <c:pt idx="88806">
                  <c:v>-192.85049999999998</c:v>
                </c:pt>
                <c:pt idx="88807">
                  <c:v>-192.84849999999997</c:v>
                </c:pt>
                <c:pt idx="88808">
                  <c:v>-192.84649999999996</c:v>
                </c:pt>
                <c:pt idx="88809">
                  <c:v>-192.84449999999998</c:v>
                </c:pt>
                <c:pt idx="88810">
                  <c:v>-192.84249999999997</c:v>
                </c:pt>
                <c:pt idx="88811">
                  <c:v>-192.84049999999996</c:v>
                </c:pt>
                <c:pt idx="88812">
                  <c:v>-192.83849999999998</c:v>
                </c:pt>
                <c:pt idx="88813">
                  <c:v>-192.83649999999997</c:v>
                </c:pt>
                <c:pt idx="88814">
                  <c:v>-192.83449999999999</c:v>
                </c:pt>
                <c:pt idx="88815">
                  <c:v>-192.83249999999998</c:v>
                </c:pt>
                <c:pt idx="88816">
                  <c:v>-192.83049999999997</c:v>
                </c:pt>
                <c:pt idx="88817">
                  <c:v>-192.82849999999999</c:v>
                </c:pt>
                <c:pt idx="88818">
                  <c:v>-192.82649999999998</c:v>
                </c:pt>
                <c:pt idx="88819">
                  <c:v>-192.82449999999997</c:v>
                </c:pt>
                <c:pt idx="88820">
                  <c:v>-192.82249999999999</c:v>
                </c:pt>
                <c:pt idx="88821">
                  <c:v>-192.82049999999998</c:v>
                </c:pt>
                <c:pt idx="88822">
                  <c:v>-192.81849999999997</c:v>
                </c:pt>
                <c:pt idx="88823">
                  <c:v>-192.81649999999999</c:v>
                </c:pt>
                <c:pt idx="88824">
                  <c:v>-192.81449999999998</c:v>
                </c:pt>
                <c:pt idx="88825">
                  <c:v>-192.81249999999997</c:v>
                </c:pt>
                <c:pt idx="88826">
                  <c:v>-192.81049999999999</c:v>
                </c:pt>
                <c:pt idx="88827">
                  <c:v>-192.80849999999998</c:v>
                </c:pt>
                <c:pt idx="88828">
                  <c:v>-192.80649999999997</c:v>
                </c:pt>
                <c:pt idx="88829">
                  <c:v>-192.80449999999999</c:v>
                </c:pt>
                <c:pt idx="88830">
                  <c:v>-192.80249999999998</c:v>
                </c:pt>
                <c:pt idx="88831">
                  <c:v>-192.80049999999997</c:v>
                </c:pt>
                <c:pt idx="88832">
                  <c:v>-192.79849999999999</c:v>
                </c:pt>
                <c:pt idx="88833">
                  <c:v>-192.79649999999998</c:v>
                </c:pt>
                <c:pt idx="88834">
                  <c:v>-192.79449999999997</c:v>
                </c:pt>
                <c:pt idx="88835">
                  <c:v>-192.79249999999999</c:v>
                </c:pt>
                <c:pt idx="88836">
                  <c:v>-192.79049999999998</c:v>
                </c:pt>
                <c:pt idx="88837">
                  <c:v>-192.78849999999997</c:v>
                </c:pt>
                <c:pt idx="88838">
                  <c:v>-192.78649999999999</c:v>
                </c:pt>
                <c:pt idx="88839">
                  <c:v>-192.78449999999998</c:v>
                </c:pt>
                <c:pt idx="88840">
                  <c:v>-192.78249999999997</c:v>
                </c:pt>
                <c:pt idx="88841">
                  <c:v>-192.78049999999999</c:v>
                </c:pt>
                <c:pt idx="88842">
                  <c:v>-192.77849999999998</c:v>
                </c:pt>
                <c:pt idx="88843">
                  <c:v>-192.77649999999997</c:v>
                </c:pt>
                <c:pt idx="88844">
                  <c:v>-192.77449999999999</c:v>
                </c:pt>
                <c:pt idx="88845">
                  <c:v>-192.77249999999998</c:v>
                </c:pt>
                <c:pt idx="88846">
                  <c:v>-192.77049999999997</c:v>
                </c:pt>
                <c:pt idx="88847">
                  <c:v>-192.76849999999999</c:v>
                </c:pt>
                <c:pt idx="88848">
                  <c:v>-192.76649999999998</c:v>
                </c:pt>
                <c:pt idx="88849">
                  <c:v>-192.76449999999997</c:v>
                </c:pt>
                <c:pt idx="88850">
                  <c:v>-192.76249999999999</c:v>
                </c:pt>
                <c:pt idx="88851">
                  <c:v>-192.76049999999998</c:v>
                </c:pt>
                <c:pt idx="88852">
                  <c:v>-192.75849999999997</c:v>
                </c:pt>
                <c:pt idx="88853">
                  <c:v>-192.75649999999999</c:v>
                </c:pt>
                <c:pt idx="88854">
                  <c:v>-192.75449999999998</c:v>
                </c:pt>
                <c:pt idx="88855">
                  <c:v>-192.75249999999997</c:v>
                </c:pt>
                <c:pt idx="88856">
                  <c:v>-192.75049999999999</c:v>
                </c:pt>
                <c:pt idx="88857">
                  <c:v>-192.74849999999998</c:v>
                </c:pt>
                <c:pt idx="88858">
                  <c:v>-192.74649999999997</c:v>
                </c:pt>
                <c:pt idx="88859">
                  <c:v>-192.74449999999999</c:v>
                </c:pt>
                <c:pt idx="88860">
                  <c:v>-192.74249999999998</c:v>
                </c:pt>
                <c:pt idx="88861">
                  <c:v>-192.74049999999997</c:v>
                </c:pt>
                <c:pt idx="88862">
                  <c:v>-192.73849999999999</c:v>
                </c:pt>
                <c:pt idx="88863">
                  <c:v>-192.73649999999998</c:v>
                </c:pt>
                <c:pt idx="88864">
                  <c:v>-192.73449999999997</c:v>
                </c:pt>
                <c:pt idx="88865">
                  <c:v>-192.73249999999999</c:v>
                </c:pt>
                <c:pt idx="88866">
                  <c:v>-192.73049999999998</c:v>
                </c:pt>
                <c:pt idx="88867">
                  <c:v>-192.72849999999997</c:v>
                </c:pt>
                <c:pt idx="88868">
                  <c:v>-192.72649999999999</c:v>
                </c:pt>
                <c:pt idx="88869">
                  <c:v>-192.72449999999998</c:v>
                </c:pt>
                <c:pt idx="88870">
                  <c:v>-192.72249999999997</c:v>
                </c:pt>
                <c:pt idx="88871">
                  <c:v>-192.72049999999999</c:v>
                </c:pt>
                <c:pt idx="88872">
                  <c:v>-192.71849999999998</c:v>
                </c:pt>
                <c:pt idx="88873">
                  <c:v>-192.71649999999997</c:v>
                </c:pt>
                <c:pt idx="88874">
                  <c:v>-192.71449999999999</c:v>
                </c:pt>
                <c:pt idx="88875">
                  <c:v>-192.71249999999998</c:v>
                </c:pt>
                <c:pt idx="88876">
                  <c:v>-192.71049999999997</c:v>
                </c:pt>
                <c:pt idx="88877">
                  <c:v>-192.70849999999999</c:v>
                </c:pt>
                <c:pt idx="88878">
                  <c:v>-192.70649999999998</c:v>
                </c:pt>
                <c:pt idx="88879">
                  <c:v>-192.70449999999997</c:v>
                </c:pt>
                <c:pt idx="88880">
                  <c:v>-192.70249999999999</c:v>
                </c:pt>
                <c:pt idx="88881">
                  <c:v>-192.70049999999998</c:v>
                </c:pt>
                <c:pt idx="88882">
                  <c:v>-192.69849999999997</c:v>
                </c:pt>
                <c:pt idx="88883">
                  <c:v>-192.69649999999999</c:v>
                </c:pt>
                <c:pt idx="88884">
                  <c:v>-192.69449999999998</c:v>
                </c:pt>
                <c:pt idx="88885">
                  <c:v>-192.69249999999997</c:v>
                </c:pt>
                <c:pt idx="88886">
                  <c:v>-192.69049999999999</c:v>
                </c:pt>
                <c:pt idx="88887">
                  <c:v>-192.68849999999998</c:v>
                </c:pt>
                <c:pt idx="88888">
                  <c:v>-192.68649999999997</c:v>
                </c:pt>
                <c:pt idx="88889">
                  <c:v>-192.68449999999999</c:v>
                </c:pt>
                <c:pt idx="88890">
                  <c:v>-192.68249999999998</c:v>
                </c:pt>
                <c:pt idx="88891">
                  <c:v>-192.68049999999997</c:v>
                </c:pt>
                <c:pt idx="88892">
                  <c:v>-192.67849999999999</c:v>
                </c:pt>
                <c:pt idx="88893">
                  <c:v>-192.67649999999998</c:v>
                </c:pt>
                <c:pt idx="88894">
                  <c:v>-192.67449999999997</c:v>
                </c:pt>
                <c:pt idx="88895">
                  <c:v>-192.67249999999999</c:v>
                </c:pt>
                <c:pt idx="88896">
                  <c:v>-192.67049999999998</c:v>
                </c:pt>
                <c:pt idx="88897">
                  <c:v>-192.66849999999997</c:v>
                </c:pt>
                <c:pt idx="88898">
                  <c:v>-192.66649999999998</c:v>
                </c:pt>
                <c:pt idx="88899">
                  <c:v>-192.66449999999998</c:v>
                </c:pt>
                <c:pt idx="88900">
                  <c:v>-192.66249999999997</c:v>
                </c:pt>
                <c:pt idx="88901">
                  <c:v>-192.66049999999998</c:v>
                </c:pt>
                <c:pt idx="88902">
                  <c:v>-192.65849999999998</c:v>
                </c:pt>
                <c:pt idx="88903">
                  <c:v>-192.65649999999997</c:v>
                </c:pt>
                <c:pt idx="88904">
                  <c:v>-192.65449999999998</c:v>
                </c:pt>
                <c:pt idx="88905">
                  <c:v>-192.65249999999997</c:v>
                </c:pt>
                <c:pt idx="88906">
                  <c:v>-192.65049999999997</c:v>
                </c:pt>
                <c:pt idx="88907">
                  <c:v>-192.64849999999998</c:v>
                </c:pt>
                <c:pt idx="88908">
                  <c:v>-192.64649999999997</c:v>
                </c:pt>
                <c:pt idx="88909">
                  <c:v>-192.64449999999997</c:v>
                </c:pt>
                <c:pt idx="88910">
                  <c:v>-192.64249999999998</c:v>
                </c:pt>
                <c:pt idx="88911">
                  <c:v>-192.64049999999997</c:v>
                </c:pt>
                <c:pt idx="88912">
                  <c:v>-192.63849999999996</c:v>
                </c:pt>
                <c:pt idx="88913">
                  <c:v>-192.63649999999998</c:v>
                </c:pt>
                <c:pt idx="88914">
                  <c:v>-192.63449999999997</c:v>
                </c:pt>
                <c:pt idx="88915">
                  <c:v>-192.63249999999996</c:v>
                </c:pt>
                <c:pt idx="88916">
                  <c:v>-192.63049999999998</c:v>
                </c:pt>
                <c:pt idx="88917">
                  <c:v>-192.62849999999997</c:v>
                </c:pt>
                <c:pt idx="88918">
                  <c:v>-192.62649999999996</c:v>
                </c:pt>
                <c:pt idx="88919">
                  <c:v>-192.62449999999998</c:v>
                </c:pt>
                <c:pt idx="88920">
                  <c:v>-192.62249999999997</c:v>
                </c:pt>
                <c:pt idx="88921">
                  <c:v>-192.62049999999996</c:v>
                </c:pt>
                <c:pt idx="88922">
                  <c:v>-192.61849999999998</c:v>
                </c:pt>
                <c:pt idx="88923">
                  <c:v>-192.61649999999997</c:v>
                </c:pt>
                <c:pt idx="88924">
                  <c:v>-192.61449999999996</c:v>
                </c:pt>
                <c:pt idx="88925">
                  <c:v>-192.61249999999998</c:v>
                </c:pt>
                <c:pt idx="88926">
                  <c:v>-192.61049999999997</c:v>
                </c:pt>
                <c:pt idx="88927">
                  <c:v>-192.60849999999996</c:v>
                </c:pt>
                <c:pt idx="88928">
                  <c:v>-192.60649999999998</c:v>
                </c:pt>
                <c:pt idx="88929">
                  <c:v>-192.60449999999997</c:v>
                </c:pt>
                <c:pt idx="88930">
                  <c:v>-192.60249999999996</c:v>
                </c:pt>
                <c:pt idx="88931">
                  <c:v>-192.60049999999998</c:v>
                </c:pt>
                <c:pt idx="88932">
                  <c:v>-192.59849999999997</c:v>
                </c:pt>
                <c:pt idx="88933">
                  <c:v>-192.59649999999996</c:v>
                </c:pt>
                <c:pt idx="88934">
                  <c:v>-192.59449999999998</c:v>
                </c:pt>
                <c:pt idx="88935">
                  <c:v>-192.59249999999997</c:v>
                </c:pt>
                <c:pt idx="88936">
                  <c:v>-192.59049999999996</c:v>
                </c:pt>
                <c:pt idx="88937">
                  <c:v>-192.58849999999998</c:v>
                </c:pt>
                <c:pt idx="88938">
                  <c:v>-192.58649999999997</c:v>
                </c:pt>
                <c:pt idx="88939">
                  <c:v>-192.58449999999999</c:v>
                </c:pt>
                <c:pt idx="88940">
                  <c:v>-192.58249999999998</c:v>
                </c:pt>
                <c:pt idx="88941">
                  <c:v>-192.58049999999997</c:v>
                </c:pt>
                <c:pt idx="88942">
                  <c:v>-192.57849999999999</c:v>
                </c:pt>
                <c:pt idx="88943">
                  <c:v>-192.57649999999998</c:v>
                </c:pt>
                <c:pt idx="88944">
                  <c:v>-192.57449999999997</c:v>
                </c:pt>
                <c:pt idx="88945">
                  <c:v>-192.57249999999999</c:v>
                </c:pt>
                <c:pt idx="88946">
                  <c:v>-192.57049999999998</c:v>
                </c:pt>
                <c:pt idx="88947">
                  <c:v>-192.56849999999997</c:v>
                </c:pt>
                <c:pt idx="88948">
                  <c:v>-192.56649999999999</c:v>
                </c:pt>
                <c:pt idx="88949">
                  <c:v>-192.56449999999998</c:v>
                </c:pt>
                <c:pt idx="88950">
                  <c:v>-192.56249999999997</c:v>
                </c:pt>
                <c:pt idx="88951">
                  <c:v>-192.56049999999999</c:v>
                </c:pt>
                <c:pt idx="88952">
                  <c:v>-192.55849999999998</c:v>
                </c:pt>
                <c:pt idx="88953">
                  <c:v>-192.55649999999997</c:v>
                </c:pt>
                <c:pt idx="88954">
                  <c:v>-192.55449999999999</c:v>
                </c:pt>
                <c:pt idx="88955">
                  <c:v>-192.55249999999998</c:v>
                </c:pt>
                <c:pt idx="88956">
                  <c:v>-192.55049999999997</c:v>
                </c:pt>
                <c:pt idx="88957">
                  <c:v>-192.54849999999999</c:v>
                </c:pt>
                <c:pt idx="88958">
                  <c:v>-192.54649999999998</c:v>
                </c:pt>
                <c:pt idx="88959">
                  <c:v>-192.54449999999997</c:v>
                </c:pt>
                <c:pt idx="88960">
                  <c:v>-192.54249999999999</c:v>
                </c:pt>
                <c:pt idx="88961">
                  <c:v>-192.54049999999998</c:v>
                </c:pt>
                <c:pt idx="88962">
                  <c:v>-192.53849999999997</c:v>
                </c:pt>
                <c:pt idx="88963">
                  <c:v>-192.53649999999999</c:v>
                </c:pt>
                <c:pt idx="88964">
                  <c:v>-192.53449999999998</c:v>
                </c:pt>
                <c:pt idx="88965">
                  <c:v>-192.53249999999997</c:v>
                </c:pt>
                <c:pt idx="88966">
                  <c:v>-192.53049999999999</c:v>
                </c:pt>
                <c:pt idx="88967">
                  <c:v>-192.52849999999998</c:v>
                </c:pt>
                <c:pt idx="88968">
                  <c:v>-192.52649999999997</c:v>
                </c:pt>
                <c:pt idx="88969">
                  <c:v>-192.52449999999999</c:v>
                </c:pt>
                <c:pt idx="88970">
                  <c:v>-192.52249999999998</c:v>
                </c:pt>
                <c:pt idx="88971">
                  <c:v>-192.52049999999997</c:v>
                </c:pt>
                <c:pt idx="88972">
                  <c:v>-192.51849999999999</c:v>
                </c:pt>
                <c:pt idx="88973">
                  <c:v>-192.51649999999998</c:v>
                </c:pt>
                <c:pt idx="88974">
                  <c:v>-192.51449999999997</c:v>
                </c:pt>
                <c:pt idx="88975">
                  <c:v>-192.51249999999999</c:v>
                </c:pt>
                <c:pt idx="88976">
                  <c:v>-192.51049999999998</c:v>
                </c:pt>
                <c:pt idx="88977">
                  <c:v>-192.50849999999997</c:v>
                </c:pt>
                <c:pt idx="88978">
                  <c:v>-192.50649999999999</c:v>
                </c:pt>
                <c:pt idx="88979">
                  <c:v>-192.50449999999998</c:v>
                </c:pt>
                <c:pt idx="88980">
                  <c:v>-192.50249999999997</c:v>
                </c:pt>
                <c:pt idx="88981">
                  <c:v>-192.50049999999999</c:v>
                </c:pt>
                <c:pt idx="88982">
                  <c:v>-192.49849999999998</c:v>
                </c:pt>
                <c:pt idx="88983">
                  <c:v>-192.49649999999997</c:v>
                </c:pt>
                <c:pt idx="88984">
                  <c:v>-192.49449999999999</c:v>
                </c:pt>
                <c:pt idx="88985">
                  <c:v>-192.49249999999998</c:v>
                </c:pt>
                <c:pt idx="88986">
                  <c:v>-192.49049999999997</c:v>
                </c:pt>
                <c:pt idx="88987">
                  <c:v>-192.48849999999999</c:v>
                </c:pt>
                <c:pt idx="88988">
                  <c:v>-192.48649999999998</c:v>
                </c:pt>
                <c:pt idx="88989">
                  <c:v>-192.48449999999997</c:v>
                </c:pt>
                <c:pt idx="88990">
                  <c:v>-192.48249999999999</c:v>
                </c:pt>
                <c:pt idx="88991">
                  <c:v>-192.48049999999998</c:v>
                </c:pt>
                <c:pt idx="88992">
                  <c:v>-192.47849999999997</c:v>
                </c:pt>
                <c:pt idx="88993">
                  <c:v>-192.47649999999999</c:v>
                </c:pt>
                <c:pt idx="88994">
                  <c:v>-192.47449999999998</c:v>
                </c:pt>
                <c:pt idx="88995">
                  <c:v>-192.47249999999997</c:v>
                </c:pt>
                <c:pt idx="88996">
                  <c:v>-192.47049999999999</c:v>
                </c:pt>
                <c:pt idx="88997">
                  <c:v>-192.46849999999998</c:v>
                </c:pt>
                <c:pt idx="88998">
                  <c:v>-192.46649999999997</c:v>
                </c:pt>
                <c:pt idx="88999">
                  <c:v>-192.46449999999999</c:v>
                </c:pt>
                <c:pt idx="89000">
                  <c:v>-192.46249999999998</c:v>
                </c:pt>
                <c:pt idx="89001">
                  <c:v>-192.46049999999997</c:v>
                </c:pt>
                <c:pt idx="89002">
                  <c:v>-192.45849999999999</c:v>
                </c:pt>
                <c:pt idx="89003">
                  <c:v>-192.45649999999998</c:v>
                </c:pt>
                <c:pt idx="89004">
                  <c:v>-192.45449999999997</c:v>
                </c:pt>
                <c:pt idx="89005">
                  <c:v>-192.45249999999999</c:v>
                </c:pt>
                <c:pt idx="89006">
                  <c:v>-192.45049999999998</c:v>
                </c:pt>
                <c:pt idx="89007">
                  <c:v>-192.44849999999997</c:v>
                </c:pt>
                <c:pt idx="89008">
                  <c:v>-192.44649999999999</c:v>
                </c:pt>
                <c:pt idx="89009">
                  <c:v>-192.44449999999998</c:v>
                </c:pt>
                <c:pt idx="89010">
                  <c:v>-192.44249999999997</c:v>
                </c:pt>
                <c:pt idx="89011">
                  <c:v>-192.44049999999999</c:v>
                </c:pt>
                <c:pt idx="89012">
                  <c:v>-192.43849999999998</c:v>
                </c:pt>
                <c:pt idx="89013">
                  <c:v>-192.43649999999997</c:v>
                </c:pt>
                <c:pt idx="89014">
                  <c:v>-192.43449999999999</c:v>
                </c:pt>
                <c:pt idx="89015">
                  <c:v>-192.43249999999998</c:v>
                </c:pt>
                <c:pt idx="89016">
                  <c:v>-192.43049999999997</c:v>
                </c:pt>
                <c:pt idx="89017">
                  <c:v>-192.42849999999999</c:v>
                </c:pt>
                <c:pt idx="89018">
                  <c:v>-192.42649999999998</c:v>
                </c:pt>
                <c:pt idx="89019">
                  <c:v>-192.42449999999997</c:v>
                </c:pt>
                <c:pt idx="89020">
                  <c:v>-192.42249999999999</c:v>
                </c:pt>
                <c:pt idx="89021">
                  <c:v>-192.42049999999998</c:v>
                </c:pt>
                <c:pt idx="89022">
                  <c:v>-192.41849999999997</c:v>
                </c:pt>
                <c:pt idx="89023">
                  <c:v>-192.41649999999998</c:v>
                </c:pt>
                <c:pt idx="89024">
                  <c:v>-192.41449999999998</c:v>
                </c:pt>
                <c:pt idx="89025">
                  <c:v>-192.41249999999997</c:v>
                </c:pt>
                <c:pt idx="89026">
                  <c:v>-192.41049999999998</c:v>
                </c:pt>
                <c:pt idx="89027">
                  <c:v>-192.40849999999998</c:v>
                </c:pt>
                <c:pt idx="89028">
                  <c:v>-192.40649999999997</c:v>
                </c:pt>
                <c:pt idx="89029">
                  <c:v>-192.40449999999998</c:v>
                </c:pt>
                <c:pt idx="89030">
                  <c:v>-192.40249999999997</c:v>
                </c:pt>
                <c:pt idx="89031">
                  <c:v>-192.40049999999997</c:v>
                </c:pt>
                <c:pt idx="89032">
                  <c:v>-192.39849999999998</c:v>
                </c:pt>
                <c:pt idx="89033">
                  <c:v>-192.39649999999997</c:v>
                </c:pt>
                <c:pt idx="89034">
                  <c:v>-192.39449999999997</c:v>
                </c:pt>
                <c:pt idx="89035">
                  <c:v>-192.39249999999998</c:v>
                </c:pt>
                <c:pt idx="89036">
                  <c:v>-192.39049999999997</c:v>
                </c:pt>
                <c:pt idx="89037">
                  <c:v>-192.38849999999996</c:v>
                </c:pt>
                <c:pt idx="89038">
                  <c:v>-192.38649999999998</c:v>
                </c:pt>
                <c:pt idx="89039">
                  <c:v>-192.38449999999997</c:v>
                </c:pt>
                <c:pt idx="89040">
                  <c:v>-192.38249999999996</c:v>
                </c:pt>
                <c:pt idx="89041">
                  <c:v>-192.38049999999998</c:v>
                </c:pt>
                <c:pt idx="89042">
                  <c:v>-192.37849999999997</c:v>
                </c:pt>
                <c:pt idx="89043">
                  <c:v>-192.37649999999996</c:v>
                </c:pt>
                <c:pt idx="89044">
                  <c:v>-192.37449999999998</c:v>
                </c:pt>
                <c:pt idx="89045">
                  <c:v>-192.37249999999997</c:v>
                </c:pt>
                <c:pt idx="89046">
                  <c:v>-192.37049999999996</c:v>
                </c:pt>
                <c:pt idx="89047">
                  <c:v>-192.36849999999998</c:v>
                </c:pt>
                <c:pt idx="89048">
                  <c:v>-192.36649999999997</c:v>
                </c:pt>
                <c:pt idx="89049">
                  <c:v>-192.36449999999996</c:v>
                </c:pt>
                <c:pt idx="89050">
                  <c:v>-192.36249999999998</c:v>
                </c:pt>
                <c:pt idx="89051">
                  <c:v>-192.36049999999997</c:v>
                </c:pt>
                <c:pt idx="89052">
                  <c:v>-192.35849999999996</c:v>
                </c:pt>
                <c:pt idx="89053">
                  <c:v>-192.35649999999998</c:v>
                </c:pt>
                <c:pt idx="89054">
                  <c:v>-192.35449999999997</c:v>
                </c:pt>
                <c:pt idx="89055">
                  <c:v>-192.35249999999996</c:v>
                </c:pt>
                <c:pt idx="89056">
                  <c:v>-192.35049999999998</c:v>
                </c:pt>
                <c:pt idx="89057">
                  <c:v>-192.34849999999997</c:v>
                </c:pt>
                <c:pt idx="89058">
                  <c:v>-192.34649999999996</c:v>
                </c:pt>
                <c:pt idx="89059">
                  <c:v>-192.34449999999998</c:v>
                </c:pt>
                <c:pt idx="89060">
                  <c:v>-192.34249999999997</c:v>
                </c:pt>
                <c:pt idx="89061">
                  <c:v>-192.34049999999996</c:v>
                </c:pt>
                <c:pt idx="89062">
                  <c:v>-192.33849999999998</c:v>
                </c:pt>
                <c:pt idx="89063">
                  <c:v>-192.33649999999997</c:v>
                </c:pt>
                <c:pt idx="89064">
                  <c:v>-192.33449999999999</c:v>
                </c:pt>
                <c:pt idx="89065">
                  <c:v>-192.33249999999998</c:v>
                </c:pt>
                <c:pt idx="89066">
                  <c:v>-192.33049999999997</c:v>
                </c:pt>
                <c:pt idx="89067">
                  <c:v>-192.32849999999999</c:v>
                </c:pt>
                <c:pt idx="89068">
                  <c:v>-192.32649999999998</c:v>
                </c:pt>
                <c:pt idx="89069">
                  <c:v>-192.32449999999997</c:v>
                </c:pt>
                <c:pt idx="89070">
                  <c:v>-192.32249999999999</c:v>
                </c:pt>
                <c:pt idx="89071">
                  <c:v>-192.32049999999998</c:v>
                </c:pt>
                <c:pt idx="89072">
                  <c:v>-192.31849999999997</c:v>
                </c:pt>
                <c:pt idx="89073">
                  <c:v>-192.31649999999999</c:v>
                </c:pt>
                <c:pt idx="89074">
                  <c:v>-192.31449999999998</c:v>
                </c:pt>
                <c:pt idx="89075">
                  <c:v>-192.31249999999997</c:v>
                </c:pt>
                <c:pt idx="89076">
                  <c:v>-192.31049999999999</c:v>
                </c:pt>
                <c:pt idx="89077">
                  <c:v>-192.30849999999998</c:v>
                </c:pt>
                <c:pt idx="89078">
                  <c:v>-192.30649999999997</c:v>
                </c:pt>
                <c:pt idx="89079">
                  <c:v>-192.30449999999999</c:v>
                </c:pt>
                <c:pt idx="89080">
                  <c:v>-192.30249999999998</c:v>
                </c:pt>
                <c:pt idx="89081">
                  <c:v>-192.30049999999997</c:v>
                </c:pt>
                <c:pt idx="89082">
                  <c:v>-192.29849999999999</c:v>
                </c:pt>
                <c:pt idx="89083">
                  <c:v>-192.29649999999998</c:v>
                </c:pt>
                <c:pt idx="89084">
                  <c:v>-192.29449999999997</c:v>
                </c:pt>
                <c:pt idx="89085">
                  <c:v>-192.29249999999999</c:v>
                </c:pt>
                <c:pt idx="89086">
                  <c:v>-192.29049999999998</c:v>
                </c:pt>
                <c:pt idx="89087">
                  <c:v>-192.28849999999997</c:v>
                </c:pt>
                <c:pt idx="89088">
                  <c:v>-192.28649999999999</c:v>
                </c:pt>
                <c:pt idx="89089">
                  <c:v>-192.28449999999998</c:v>
                </c:pt>
                <c:pt idx="89090">
                  <c:v>-192.28249999999997</c:v>
                </c:pt>
                <c:pt idx="89091">
                  <c:v>-192.28049999999999</c:v>
                </c:pt>
                <c:pt idx="89092">
                  <c:v>-192.27849999999998</c:v>
                </c:pt>
                <c:pt idx="89093">
                  <c:v>-192.27649999999997</c:v>
                </c:pt>
                <c:pt idx="89094">
                  <c:v>-192.27449999999999</c:v>
                </c:pt>
                <c:pt idx="89095">
                  <c:v>-192.27249999999998</c:v>
                </c:pt>
                <c:pt idx="89096">
                  <c:v>-192.27049999999997</c:v>
                </c:pt>
                <c:pt idx="89097">
                  <c:v>-192.26849999999999</c:v>
                </c:pt>
                <c:pt idx="89098">
                  <c:v>-192.26649999999998</c:v>
                </c:pt>
                <c:pt idx="89099">
                  <c:v>-192.26449999999997</c:v>
                </c:pt>
                <c:pt idx="89100">
                  <c:v>-192.26249999999999</c:v>
                </c:pt>
                <c:pt idx="89101">
                  <c:v>-192.26049999999998</c:v>
                </c:pt>
                <c:pt idx="89102">
                  <c:v>-192.25849999999997</c:v>
                </c:pt>
                <c:pt idx="89103">
                  <c:v>-192.25649999999999</c:v>
                </c:pt>
                <c:pt idx="89104">
                  <c:v>-192.25449999999998</c:v>
                </c:pt>
                <c:pt idx="89105">
                  <c:v>-192.25249999999997</c:v>
                </c:pt>
                <c:pt idx="89106">
                  <c:v>-192.25049999999999</c:v>
                </c:pt>
                <c:pt idx="89107">
                  <c:v>-192.24849999999998</c:v>
                </c:pt>
                <c:pt idx="89108">
                  <c:v>-192.24649999999997</c:v>
                </c:pt>
                <c:pt idx="89109">
                  <c:v>-192.24449999999999</c:v>
                </c:pt>
                <c:pt idx="89110">
                  <c:v>-192.24249999999998</c:v>
                </c:pt>
                <c:pt idx="89111">
                  <c:v>-192.24049999999997</c:v>
                </c:pt>
                <c:pt idx="89112">
                  <c:v>-192.23849999999999</c:v>
                </c:pt>
                <c:pt idx="89113">
                  <c:v>-192.23649999999998</c:v>
                </c:pt>
                <c:pt idx="89114">
                  <c:v>-192.23449999999997</c:v>
                </c:pt>
                <c:pt idx="89115">
                  <c:v>-192.23249999999999</c:v>
                </c:pt>
                <c:pt idx="89116">
                  <c:v>-192.23049999999998</c:v>
                </c:pt>
                <c:pt idx="89117">
                  <c:v>-192.22849999999997</c:v>
                </c:pt>
                <c:pt idx="89118">
                  <c:v>-192.22649999999999</c:v>
                </c:pt>
                <c:pt idx="89119">
                  <c:v>-192.22449999999998</c:v>
                </c:pt>
                <c:pt idx="89120">
                  <c:v>-192.22249999999997</c:v>
                </c:pt>
                <c:pt idx="89121">
                  <c:v>-192.22049999999999</c:v>
                </c:pt>
                <c:pt idx="89122">
                  <c:v>-192.21849999999998</c:v>
                </c:pt>
                <c:pt idx="89123">
                  <c:v>-192.21649999999997</c:v>
                </c:pt>
                <c:pt idx="89124">
                  <c:v>-192.21449999999999</c:v>
                </c:pt>
                <c:pt idx="89125">
                  <c:v>-192.21249999999998</c:v>
                </c:pt>
                <c:pt idx="89126">
                  <c:v>-192.21049999999997</c:v>
                </c:pt>
                <c:pt idx="89127">
                  <c:v>-192.20849999999999</c:v>
                </c:pt>
                <c:pt idx="89128">
                  <c:v>-192.20649999999998</c:v>
                </c:pt>
                <c:pt idx="89129">
                  <c:v>-192.20449999999997</c:v>
                </c:pt>
                <c:pt idx="89130">
                  <c:v>-192.20249999999999</c:v>
                </c:pt>
                <c:pt idx="89131">
                  <c:v>-192.20049999999998</c:v>
                </c:pt>
                <c:pt idx="89132">
                  <c:v>-192.19849999999997</c:v>
                </c:pt>
                <c:pt idx="89133">
                  <c:v>-192.19649999999999</c:v>
                </c:pt>
                <c:pt idx="89134">
                  <c:v>-192.19449999999998</c:v>
                </c:pt>
                <c:pt idx="89135">
                  <c:v>-192.19249999999997</c:v>
                </c:pt>
                <c:pt idx="89136">
                  <c:v>-192.19049999999999</c:v>
                </c:pt>
                <c:pt idx="89137">
                  <c:v>-192.18849999999998</c:v>
                </c:pt>
                <c:pt idx="89138">
                  <c:v>-192.18649999999997</c:v>
                </c:pt>
                <c:pt idx="89139">
                  <c:v>-192.18449999999999</c:v>
                </c:pt>
                <c:pt idx="89140">
                  <c:v>-192.18249999999998</c:v>
                </c:pt>
                <c:pt idx="89141">
                  <c:v>-192.18049999999997</c:v>
                </c:pt>
                <c:pt idx="89142">
                  <c:v>-192.17849999999999</c:v>
                </c:pt>
                <c:pt idx="89143">
                  <c:v>-192.17649999999998</c:v>
                </c:pt>
                <c:pt idx="89144">
                  <c:v>-192.17449999999997</c:v>
                </c:pt>
                <c:pt idx="89145">
                  <c:v>-192.17249999999999</c:v>
                </c:pt>
                <c:pt idx="89146">
                  <c:v>-192.17049999999998</c:v>
                </c:pt>
                <c:pt idx="89147">
                  <c:v>-192.16849999999997</c:v>
                </c:pt>
                <c:pt idx="89148">
                  <c:v>-192.16649999999998</c:v>
                </c:pt>
                <c:pt idx="89149">
                  <c:v>-192.16449999999998</c:v>
                </c:pt>
                <c:pt idx="89150">
                  <c:v>-192.16249999999997</c:v>
                </c:pt>
                <c:pt idx="89151">
                  <c:v>-192.16049999999998</c:v>
                </c:pt>
                <c:pt idx="89152">
                  <c:v>-192.15849999999998</c:v>
                </c:pt>
                <c:pt idx="89153">
                  <c:v>-192.15649999999997</c:v>
                </c:pt>
                <c:pt idx="89154">
                  <c:v>-192.15449999999998</c:v>
                </c:pt>
                <c:pt idx="89155">
                  <c:v>-192.15249999999997</c:v>
                </c:pt>
                <c:pt idx="89156">
                  <c:v>-192.15049999999997</c:v>
                </c:pt>
                <c:pt idx="89157">
                  <c:v>-192.14849999999998</c:v>
                </c:pt>
                <c:pt idx="89158">
                  <c:v>-192.14649999999997</c:v>
                </c:pt>
                <c:pt idx="89159">
                  <c:v>-192.14449999999997</c:v>
                </c:pt>
                <c:pt idx="89160">
                  <c:v>-192.14249999999998</c:v>
                </c:pt>
                <c:pt idx="89161">
                  <c:v>-192.14049999999997</c:v>
                </c:pt>
                <c:pt idx="89162">
                  <c:v>-192.13849999999996</c:v>
                </c:pt>
                <c:pt idx="89163">
                  <c:v>-192.13649999999998</c:v>
                </c:pt>
                <c:pt idx="89164">
                  <c:v>-192.13449999999997</c:v>
                </c:pt>
                <c:pt idx="89165">
                  <c:v>-192.13249999999996</c:v>
                </c:pt>
                <c:pt idx="89166">
                  <c:v>-192.13049999999998</c:v>
                </c:pt>
                <c:pt idx="89167">
                  <c:v>-192.12849999999997</c:v>
                </c:pt>
                <c:pt idx="89168">
                  <c:v>-192.12649999999996</c:v>
                </c:pt>
                <c:pt idx="89169">
                  <c:v>-192.12449999999998</c:v>
                </c:pt>
                <c:pt idx="89170">
                  <c:v>-192.12249999999997</c:v>
                </c:pt>
                <c:pt idx="89171">
                  <c:v>-192.12049999999996</c:v>
                </c:pt>
                <c:pt idx="89172">
                  <c:v>-192.11849999999998</c:v>
                </c:pt>
                <c:pt idx="89173">
                  <c:v>-192.11649999999997</c:v>
                </c:pt>
                <c:pt idx="89174">
                  <c:v>-192.11449999999996</c:v>
                </c:pt>
                <c:pt idx="89175">
                  <c:v>-192.11249999999998</c:v>
                </c:pt>
                <c:pt idx="89176">
                  <c:v>-192.11049999999997</c:v>
                </c:pt>
                <c:pt idx="89177">
                  <c:v>-192.10849999999996</c:v>
                </c:pt>
                <c:pt idx="89178">
                  <c:v>-192.10649999999998</c:v>
                </c:pt>
                <c:pt idx="89179">
                  <c:v>-192.10449999999997</c:v>
                </c:pt>
                <c:pt idx="89180">
                  <c:v>-192.10249999999996</c:v>
                </c:pt>
                <c:pt idx="89181">
                  <c:v>-192.10049999999998</c:v>
                </c:pt>
                <c:pt idx="89182">
                  <c:v>-192.09849999999997</c:v>
                </c:pt>
                <c:pt idx="89183">
                  <c:v>-192.09649999999996</c:v>
                </c:pt>
                <c:pt idx="89184">
                  <c:v>-192.09449999999998</c:v>
                </c:pt>
                <c:pt idx="89185">
                  <c:v>-192.09249999999997</c:v>
                </c:pt>
                <c:pt idx="89186">
                  <c:v>-192.09049999999996</c:v>
                </c:pt>
                <c:pt idx="89187">
                  <c:v>-192.08849999999998</c:v>
                </c:pt>
                <c:pt idx="89188">
                  <c:v>-192.08649999999997</c:v>
                </c:pt>
                <c:pt idx="89189">
                  <c:v>-192.08449999999999</c:v>
                </c:pt>
                <c:pt idx="89190">
                  <c:v>-192.08249999999998</c:v>
                </c:pt>
                <c:pt idx="89191">
                  <c:v>-192.08049999999997</c:v>
                </c:pt>
                <c:pt idx="89192">
                  <c:v>-192.07849999999999</c:v>
                </c:pt>
                <c:pt idx="89193">
                  <c:v>-192.07649999999998</c:v>
                </c:pt>
                <c:pt idx="89194">
                  <c:v>-192.07449999999997</c:v>
                </c:pt>
                <c:pt idx="89195">
                  <c:v>-192.07249999999999</c:v>
                </c:pt>
                <c:pt idx="89196">
                  <c:v>-192.07049999999998</c:v>
                </c:pt>
                <c:pt idx="89197">
                  <c:v>-192.06849999999997</c:v>
                </c:pt>
                <c:pt idx="89198">
                  <c:v>-192.06649999999999</c:v>
                </c:pt>
                <c:pt idx="89199">
                  <c:v>-192.06449999999998</c:v>
                </c:pt>
                <c:pt idx="89200">
                  <c:v>-192.06249999999997</c:v>
                </c:pt>
                <c:pt idx="89201">
                  <c:v>-192.06049999999999</c:v>
                </c:pt>
                <c:pt idx="89202">
                  <c:v>-192.05849999999998</c:v>
                </c:pt>
                <c:pt idx="89203">
                  <c:v>-192.05649999999997</c:v>
                </c:pt>
                <c:pt idx="89204">
                  <c:v>-192.05449999999999</c:v>
                </c:pt>
                <c:pt idx="89205">
                  <c:v>-192.05249999999998</c:v>
                </c:pt>
                <c:pt idx="89206">
                  <c:v>-192.05049999999997</c:v>
                </c:pt>
                <c:pt idx="89207">
                  <c:v>-192.04849999999999</c:v>
                </c:pt>
                <c:pt idx="89208">
                  <c:v>-192.04649999999998</c:v>
                </c:pt>
                <c:pt idx="89209">
                  <c:v>-192.04449999999997</c:v>
                </c:pt>
                <c:pt idx="89210">
                  <c:v>-192.04249999999999</c:v>
                </c:pt>
                <c:pt idx="89211">
                  <c:v>-192.04049999999998</c:v>
                </c:pt>
                <c:pt idx="89212">
                  <c:v>-192.03849999999997</c:v>
                </c:pt>
                <c:pt idx="89213">
                  <c:v>-192.03649999999999</c:v>
                </c:pt>
                <c:pt idx="89214">
                  <c:v>-192.03449999999998</c:v>
                </c:pt>
                <c:pt idx="89215">
                  <c:v>-192.03249999999997</c:v>
                </c:pt>
                <c:pt idx="89216">
                  <c:v>-192.03049999999999</c:v>
                </c:pt>
                <c:pt idx="89217">
                  <c:v>-192.02849999999998</c:v>
                </c:pt>
                <c:pt idx="89218">
                  <c:v>-192.02649999999997</c:v>
                </c:pt>
                <c:pt idx="89219">
                  <c:v>-192.02449999999999</c:v>
                </c:pt>
                <c:pt idx="89220">
                  <c:v>-192.02249999999998</c:v>
                </c:pt>
                <c:pt idx="89221">
                  <c:v>-192.02049999999997</c:v>
                </c:pt>
                <c:pt idx="89222">
                  <c:v>-192.01849999999999</c:v>
                </c:pt>
                <c:pt idx="89223">
                  <c:v>-192.01649999999998</c:v>
                </c:pt>
                <c:pt idx="89224">
                  <c:v>-192.01449999999997</c:v>
                </c:pt>
                <c:pt idx="89225">
                  <c:v>-192.01249999999999</c:v>
                </c:pt>
                <c:pt idx="89226">
                  <c:v>-192.01049999999998</c:v>
                </c:pt>
                <c:pt idx="89227">
                  <c:v>-192.00849999999997</c:v>
                </c:pt>
                <c:pt idx="89228">
                  <c:v>-192.00649999999999</c:v>
                </c:pt>
                <c:pt idx="89229">
                  <c:v>-192.00449999999998</c:v>
                </c:pt>
                <c:pt idx="89230">
                  <c:v>-192.00249999999997</c:v>
                </c:pt>
                <c:pt idx="89231">
                  <c:v>-192.00049999999999</c:v>
                </c:pt>
                <c:pt idx="89232">
                  <c:v>-191.99849999999998</c:v>
                </c:pt>
                <c:pt idx="89233">
                  <c:v>-191.99649999999997</c:v>
                </c:pt>
                <c:pt idx="89234">
                  <c:v>-191.99449999999999</c:v>
                </c:pt>
                <c:pt idx="89235">
                  <c:v>-191.99249999999998</c:v>
                </c:pt>
                <c:pt idx="89236">
                  <c:v>-191.99049999999997</c:v>
                </c:pt>
                <c:pt idx="89237">
                  <c:v>-191.98849999999999</c:v>
                </c:pt>
                <c:pt idx="89238">
                  <c:v>-191.98649999999998</c:v>
                </c:pt>
                <c:pt idx="89239">
                  <c:v>-191.98449999999997</c:v>
                </c:pt>
                <c:pt idx="89240">
                  <c:v>-191.98249999999999</c:v>
                </c:pt>
                <c:pt idx="89241">
                  <c:v>-191.98049999999998</c:v>
                </c:pt>
                <c:pt idx="89242">
                  <c:v>-191.97849999999997</c:v>
                </c:pt>
                <c:pt idx="89243">
                  <c:v>-191.97649999999999</c:v>
                </c:pt>
                <c:pt idx="89244">
                  <c:v>-191.97449999999998</c:v>
                </c:pt>
                <c:pt idx="89245">
                  <c:v>-191.97249999999997</c:v>
                </c:pt>
                <c:pt idx="89246">
                  <c:v>-191.97049999999999</c:v>
                </c:pt>
                <c:pt idx="89247">
                  <c:v>-191.96849999999998</c:v>
                </c:pt>
                <c:pt idx="89248">
                  <c:v>-191.96649999999997</c:v>
                </c:pt>
                <c:pt idx="89249">
                  <c:v>-191.96449999999999</c:v>
                </c:pt>
                <c:pt idx="89250">
                  <c:v>-191.96249999999998</c:v>
                </c:pt>
                <c:pt idx="89251">
                  <c:v>-191.96049999999997</c:v>
                </c:pt>
                <c:pt idx="89252">
                  <c:v>-191.95849999999999</c:v>
                </c:pt>
                <c:pt idx="89253">
                  <c:v>-191.95649999999998</c:v>
                </c:pt>
                <c:pt idx="89254">
                  <c:v>-191.95449999999997</c:v>
                </c:pt>
                <c:pt idx="89255">
                  <c:v>-191.95249999999999</c:v>
                </c:pt>
                <c:pt idx="89256">
                  <c:v>-191.95049999999998</c:v>
                </c:pt>
                <c:pt idx="89257">
                  <c:v>-191.94849999999997</c:v>
                </c:pt>
                <c:pt idx="89258">
                  <c:v>-191.94649999999999</c:v>
                </c:pt>
                <c:pt idx="89259">
                  <c:v>-191.94449999999998</c:v>
                </c:pt>
                <c:pt idx="89260">
                  <c:v>-191.94249999999997</c:v>
                </c:pt>
                <c:pt idx="89261">
                  <c:v>-191.94049999999999</c:v>
                </c:pt>
                <c:pt idx="89262">
                  <c:v>-191.93849999999998</c:v>
                </c:pt>
                <c:pt idx="89263">
                  <c:v>-191.93649999999997</c:v>
                </c:pt>
                <c:pt idx="89264">
                  <c:v>-191.93449999999999</c:v>
                </c:pt>
                <c:pt idx="89265">
                  <c:v>-191.93249999999998</c:v>
                </c:pt>
                <c:pt idx="89266">
                  <c:v>-191.93049999999997</c:v>
                </c:pt>
                <c:pt idx="89267">
                  <c:v>-191.92849999999999</c:v>
                </c:pt>
                <c:pt idx="89268">
                  <c:v>-191.92649999999998</c:v>
                </c:pt>
                <c:pt idx="89269">
                  <c:v>-191.92449999999997</c:v>
                </c:pt>
                <c:pt idx="89270">
                  <c:v>-191.92249999999999</c:v>
                </c:pt>
                <c:pt idx="89271">
                  <c:v>-191.92049999999998</c:v>
                </c:pt>
                <c:pt idx="89272">
                  <c:v>-191.91849999999997</c:v>
                </c:pt>
                <c:pt idx="89273">
                  <c:v>-191.91649999999998</c:v>
                </c:pt>
                <c:pt idx="89274">
                  <c:v>-191.91449999999998</c:v>
                </c:pt>
                <c:pt idx="89275">
                  <c:v>-191.91249999999997</c:v>
                </c:pt>
                <c:pt idx="89276">
                  <c:v>-191.91049999999998</c:v>
                </c:pt>
                <c:pt idx="89277">
                  <c:v>-191.90849999999998</c:v>
                </c:pt>
                <c:pt idx="89278">
                  <c:v>-191.90649999999997</c:v>
                </c:pt>
                <c:pt idx="89279">
                  <c:v>-191.90449999999998</c:v>
                </c:pt>
                <c:pt idx="89280">
                  <c:v>-191.90249999999997</c:v>
                </c:pt>
                <c:pt idx="89281">
                  <c:v>-191.90049999999997</c:v>
                </c:pt>
                <c:pt idx="89282">
                  <c:v>-191.89849999999998</c:v>
                </c:pt>
                <c:pt idx="89283">
                  <c:v>-191.89649999999997</c:v>
                </c:pt>
                <c:pt idx="89284">
                  <c:v>-191.89449999999997</c:v>
                </c:pt>
                <c:pt idx="89285">
                  <c:v>-191.89249999999998</c:v>
                </c:pt>
                <c:pt idx="89286">
                  <c:v>-191.89049999999997</c:v>
                </c:pt>
                <c:pt idx="89287">
                  <c:v>-191.88849999999996</c:v>
                </c:pt>
                <c:pt idx="89288">
                  <c:v>-191.88649999999998</c:v>
                </c:pt>
                <c:pt idx="89289">
                  <c:v>-191.88449999999997</c:v>
                </c:pt>
                <c:pt idx="89290">
                  <c:v>-191.88249999999996</c:v>
                </c:pt>
                <c:pt idx="89291">
                  <c:v>-191.88049999999998</c:v>
                </c:pt>
                <c:pt idx="89292">
                  <c:v>-191.87849999999997</c:v>
                </c:pt>
                <c:pt idx="89293">
                  <c:v>-191.87649999999996</c:v>
                </c:pt>
                <c:pt idx="89294">
                  <c:v>-191.87449999999998</c:v>
                </c:pt>
                <c:pt idx="89295">
                  <c:v>-191.87249999999997</c:v>
                </c:pt>
                <c:pt idx="89296">
                  <c:v>-191.87049999999996</c:v>
                </c:pt>
                <c:pt idx="89297">
                  <c:v>-191.86849999999998</c:v>
                </c:pt>
                <c:pt idx="89298">
                  <c:v>-191.86649999999997</c:v>
                </c:pt>
                <c:pt idx="89299">
                  <c:v>-191.86449999999996</c:v>
                </c:pt>
                <c:pt idx="89300">
                  <c:v>-191.86249999999998</c:v>
                </c:pt>
                <c:pt idx="89301">
                  <c:v>-191.86049999999997</c:v>
                </c:pt>
                <c:pt idx="89302">
                  <c:v>-191.85849999999996</c:v>
                </c:pt>
                <c:pt idx="89303">
                  <c:v>-191.85649999999998</c:v>
                </c:pt>
                <c:pt idx="89304">
                  <c:v>-191.85449999999997</c:v>
                </c:pt>
                <c:pt idx="89305">
                  <c:v>-191.85249999999996</c:v>
                </c:pt>
                <c:pt idx="89306">
                  <c:v>-191.85049999999998</c:v>
                </c:pt>
                <c:pt idx="89307">
                  <c:v>-191.84849999999997</c:v>
                </c:pt>
                <c:pt idx="89308">
                  <c:v>-191.84649999999996</c:v>
                </c:pt>
                <c:pt idx="89309">
                  <c:v>-191.84449999999998</c:v>
                </c:pt>
                <c:pt idx="89310">
                  <c:v>-191.84249999999997</c:v>
                </c:pt>
                <c:pt idx="89311">
                  <c:v>-191.84049999999996</c:v>
                </c:pt>
                <c:pt idx="89312">
                  <c:v>-191.83849999999998</c:v>
                </c:pt>
                <c:pt idx="89313">
                  <c:v>-191.83649999999997</c:v>
                </c:pt>
                <c:pt idx="89314">
                  <c:v>-191.83449999999999</c:v>
                </c:pt>
                <c:pt idx="89315">
                  <c:v>-191.83249999999998</c:v>
                </c:pt>
                <c:pt idx="89316">
                  <c:v>-191.83049999999997</c:v>
                </c:pt>
                <c:pt idx="89317">
                  <c:v>-191.82849999999999</c:v>
                </c:pt>
                <c:pt idx="89318">
                  <c:v>-191.82649999999998</c:v>
                </c:pt>
                <c:pt idx="89319">
                  <c:v>-191.82449999999997</c:v>
                </c:pt>
                <c:pt idx="89320">
                  <c:v>-191.82249999999999</c:v>
                </c:pt>
                <c:pt idx="89321">
                  <c:v>-191.82049999999998</c:v>
                </c:pt>
                <c:pt idx="89322">
                  <c:v>-191.81849999999997</c:v>
                </c:pt>
                <c:pt idx="89323">
                  <c:v>-191.81649999999999</c:v>
                </c:pt>
                <c:pt idx="89324">
                  <c:v>-191.81449999999998</c:v>
                </c:pt>
                <c:pt idx="89325">
                  <c:v>-191.81249999999997</c:v>
                </c:pt>
                <c:pt idx="89326">
                  <c:v>-191.81049999999999</c:v>
                </c:pt>
                <c:pt idx="89327">
                  <c:v>-191.80849999999998</c:v>
                </c:pt>
                <c:pt idx="89328">
                  <c:v>-191.80649999999997</c:v>
                </c:pt>
                <c:pt idx="89329">
                  <c:v>-191.80449999999999</c:v>
                </c:pt>
                <c:pt idx="89330">
                  <c:v>-191.80249999999998</c:v>
                </c:pt>
                <c:pt idx="89331">
                  <c:v>-191.80049999999997</c:v>
                </c:pt>
                <c:pt idx="89332">
                  <c:v>-191.79849999999999</c:v>
                </c:pt>
                <c:pt idx="89333">
                  <c:v>-191.79649999999998</c:v>
                </c:pt>
                <c:pt idx="89334">
                  <c:v>-191.79449999999997</c:v>
                </c:pt>
                <c:pt idx="89335">
                  <c:v>-191.79249999999999</c:v>
                </c:pt>
                <c:pt idx="89336">
                  <c:v>-191.79049999999998</c:v>
                </c:pt>
                <c:pt idx="89337">
                  <c:v>-191.78849999999997</c:v>
                </c:pt>
                <c:pt idx="89338">
                  <c:v>-191.78649999999999</c:v>
                </c:pt>
                <c:pt idx="89339">
                  <c:v>-191.78449999999998</c:v>
                </c:pt>
                <c:pt idx="89340">
                  <c:v>-191.78249999999997</c:v>
                </c:pt>
                <c:pt idx="89341">
                  <c:v>-191.78049999999999</c:v>
                </c:pt>
                <c:pt idx="89342">
                  <c:v>-191.77849999999998</c:v>
                </c:pt>
                <c:pt idx="89343">
                  <c:v>-191.77649999999997</c:v>
                </c:pt>
                <c:pt idx="89344">
                  <c:v>-191.77449999999999</c:v>
                </c:pt>
                <c:pt idx="89345">
                  <c:v>-191.77249999999998</c:v>
                </c:pt>
                <c:pt idx="89346">
                  <c:v>-191.77049999999997</c:v>
                </c:pt>
                <c:pt idx="89347">
                  <c:v>-191.76849999999999</c:v>
                </c:pt>
                <c:pt idx="89348">
                  <c:v>-191.76649999999998</c:v>
                </c:pt>
                <c:pt idx="89349">
                  <c:v>-191.76449999999997</c:v>
                </c:pt>
                <c:pt idx="89350">
                  <c:v>-191.76249999999999</c:v>
                </c:pt>
                <c:pt idx="89351">
                  <c:v>-191.76049999999998</c:v>
                </c:pt>
                <c:pt idx="89352">
                  <c:v>-191.75849999999997</c:v>
                </c:pt>
                <c:pt idx="89353">
                  <c:v>-191.75649999999999</c:v>
                </c:pt>
                <c:pt idx="89354">
                  <c:v>-191.75449999999998</c:v>
                </c:pt>
                <c:pt idx="89355">
                  <c:v>-191.75249999999997</c:v>
                </c:pt>
                <c:pt idx="89356">
                  <c:v>-191.75049999999999</c:v>
                </c:pt>
                <c:pt idx="89357">
                  <c:v>-191.74849999999998</c:v>
                </c:pt>
                <c:pt idx="89358">
                  <c:v>-191.74649999999997</c:v>
                </c:pt>
                <c:pt idx="89359">
                  <c:v>-191.74449999999999</c:v>
                </c:pt>
                <c:pt idx="89360">
                  <c:v>-191.74249999999998</c:v>
                </c:pt>
                <c:pt idx="89361">
                  <c:v>-191.74049999999997</c:v>
                </c:pt>
                <c:pt idx="89362">
                  <c:v>-191.73849999999999</c:v>
                </c:pt>
                <c:pt idx="89363">
                  <c:v>-191.73649999999998</c:v>
                </c:pt>
                <c:pt idx="89364">
                  <c:v>-191.73449999999997</c:v>
                </c:pt>
                <c:pt idx="89365">
                  <c:v>-191.73249999999999</c:v>
                </c:pt>
                <c:pt idx="89366">
                  <c:v>-191.73049999999998</c:v>
                </c:pt>
                <c:pt idx="89367">
                  <c:v>-191.72849999999997</c:v>
                </c:pt>
                <c:pt idx="89368">
                  <c:v>-191.72649999999999</c:v>
                </c:pt>
                <c:pt idx="89369">
                  <c:v>-191.72449999999998</c:v>
                </c:pt>
                <c:pt idx="89370">
                  <c:v>-191.72249999999997</c:v>
                </c:pt>
                <c:pt idx="89371">
                  <c:v>-191.72049999999999</c:v>
                </c:pt>
                <c:pt idx="89372">
                  <c:v>-191.71849999999998</c:v>
                </c:pt>
                <c:pt idx="89373">
                  <c:v>-191.71649999999997</c:v>
                </c:pt>
                <c:pt idx="89374">
                  <c:v>-191.71449999999999</c:v>
                </c:pt>
                <c:pt idx="89375">
                  <c:v>-191.71249999999998</c:v>
                </c:pt>
                <c:pt idx="89376">
                  <c:v>-191.71049999999997</c:v>
                </c:pt>
                <c:pt idx="89377">
                  <c:v>-191.70849999999999</c:v>
                </c:pt>
                <c:pt idx="89378">
                  <c:v>-191.70649999999998</c:v>
                </c:pt>
                <c:pt idx="89379">
                  <c:v>-191.70449999999997</c:v>
                </c:pt>
                <c:pt idx="89380">
                  <c:v>-191.70249999999999</c:v>
                </c:pt>
                <c:pt idx="89381">
                  <c:v>-191.70049999999998</c:v>
                </c:pt>
                <c:pt idx="89382">
                  <c:v>-191.69849999999997</c:v>
                </c:pt>
                <c:pt idx="89383">
                  <c:v>-191.69649999999999</c:v>
                </c:pt>
                <c:pt idx="89384">
                  <c:v>-191.69449999999998</c:v>
                </c:pt>
                <c:pt idx="89385">
                  <c:v>-191.69249999999997</c:v>
                </c:pt>
                <c:pt idx="89386">
                  <c:v>-191.69049999999999</c:v>
                </c:pt>
                <c:pt idx="89387">
                  <c:v>-191.68849999999998</c:v>
                </c:pt>
                <c:pt idx="89388">
                  <c:v>-191.68649999999997</c:v>
                </c:pt>
                <c:pt idx="89389">
                  <c:v>-191.68449999999999</c:v>
                </c:pt>
                <c:pt idx="89390">
                  <c:v>-191.68249999999998</c:v>
                </c:pt>
                <c:pt idx="89391">
                  <c:v>-191.68049999999997</c:v>
                </c:pt>
                <c:pt idx="89392">
                  <c:v>-191.67849999999999</c:v>
                </c:pt>
                <c:pt idx="89393">
                  <c:v>-191.67649999999998</c:v>
                </c:pt>
                <c:pt idx="89394">
                  <c:v>-191.67449999999997</c:v>
                </c:pt>
                <c:pt idx="89395">
                  <c:v>-191.67249999999999</c:v>
                </c:pt>
                <c:pt idx="89396">
                  <c:v>-191.67049999999998</c:v>
                </c:pt>
                <c:pt idx="89397">
                  <c:v>-191.66849999999997</c:v>
                </c:pt>
                <c:pt idx="89398">
                  <c:v>-191.66649999999998</c:v>
                </c:pt>
                <c:pt idx="89399">
                  <c:v>-191.66449999999998</c:v>
                </c:pt>
                <c:pt idx="89400">
                  <c:v>-191.66249999999997</c:v>
                </c:pt>
                <c:pt idx="89401">
                  <c:v>-191.66049999999998</c:v>
                </c:pt>
                <c:pt idx="89402">
                  <c:v>-191.65849999999998</c:v>
                </c:pt>
                <c:pt idx="89403">
                  <c:v>-191.65649999999997</c:v>
                </c:pt>
                <c:pt idx="89404">
                  <c:v>-191.65449999999998</c:v>
                </c:pt>
                <c:pt idx="89405">
                  <c:v>-191.65249999999997</c:v>
                </c:pt>
                <c:pt idx="89406">
                  <c:v>-191.65049999999997</c:v>
                </c:pt>
                <c:pt idx="89407">
                  <c:v>-191.64849999999998</c:v>
                </c:pt>
                <c:pt idx="89408">
                  <c:v>-191.64649999999997</c:v>
                </c:pt>
                <c:pt idx="89409">
                  <c:v>-191.64449999999997</c:v>
                </c:pt>
                <c:pt idx="89410">
                  <c:v>-191.64249999999998</c:v>
                </c:pt>
                <c:pt idx="89411">
                  <c:v>-191.64049999999997</c:v>
                </c:pt>
                <c:pt idx="89412">
                  <c:v>-191.63849999999996</c:v>
                </c:pt>
                <c:pt idx="89413">
                  <c:v>-191.63649999999998</c:v>
                </c:pt>
                <c:pt idx="89414">
                  <c:v>-191.63449999999997</c:v>
                </c:pt>
                <c:pt idx="89415">
                  <c:v>-191.63249999999996</c:v>
                </c:pt>
                <c:pt idx="89416">
                  <c:v>-191.63049999999998</c:v>
                </c:pt>
                <c:pt idx="89417">
                  <c:v>-191.62849999999997</c:v>
                </c:pt>
                <c:pt idx="89418">
                  <c:v>-191.62649999999996</c:v>
                </c:pt>
                <c:pt idx="89419">
                  <c:v>-191.62449999999998</c:v>
                </c:pt>
                <c:pt idx="89420">
                  <c:v>-191.62249999999997</c:v>
                </c:pt>
                <c:pt idx="89421">
                  <c:v>-191.62049999999996</c:v>
                </c:pt>
                <c:pt idx="89422">
                  <c:v>-191.61849999999998</c:v>
                </c:pt>
                <c:pt idx="89423">
                  <c:v>-191.61649999999997</c:v>
                </c:pt>
                <c:pt idx="89424">
                  <c:v>-191.61449999999996</c:v>
                </c:pt>
                <c:pt idx="89425">
                  <c:v>-191.61249999999998</c:v>
                </c:pt>
                <c:pt idx="89426">
                  <c:v>-191.61049999999997</c:v>
                </c:pt>
                <c:pt idx="89427">
                  <c:v>-191.60849999999996</c:v>
                </c:pt>
                <c:pt idx="89428">
                  <c:v>-191.60649999999998</c:v>
                </c:pt>
                <c:pt idx="89429">
                  <c:v>-191.60449999999997</c:v>
                </c:pt>
                <c:pt idx="89430">
                  <c:v>-191.60249999999996</c:v>
                </c:pt>
                <c:pt idx="89431">
                  <c:v>-191.60049999999998</c:v>
                </c:pt>
                <c:pt idx="89432">
                  <c:v>-191.59849999999997</c:v>
                </c:pt>
                <c:pt idx="89433">
                  <c:v>-191.59649999999996</c:v>
                </c:pt>
                <c:pt idx="89434">
                  <c:v>-191.59449999999998</c:v>
                </c:pt>
                <c:pt idx="89435">
                  <c:v>-191.59249999999997</c:v>
                </c:pt>
                <c:pt idx="89436">
                  <c:v>-191.59049999999996</c:v>
                </c:pt>
                <c:pt idx="89437">
                  <c:v>-191.58849999999998</c:v>
                </c:pt>
                <c:pt idx="89438">
                  <c:v>-191.58649999999997</c:v>
                </c:pt>
                <c:pt idx="89439">
                  <c:v>-191.58449999999999</c:v>
                </c:pt>
                <c:pt idx="89440">
                  <c:v>-191.58249999999998</c:v>
                </c:pt>
                <c:pt idx="89441">
                  <c:v>-191.58049999999997</c:v>
                </c:pt>
                <c:pt idx="89442">
                  <c:v>-191.57849999999999</c:v>
                </c:pt>
                <c:pt idx="89443">
                  <c:v>-191.57649999999998</c:v>
                </c:pt>
                <c:pt idx="89444">
                  <c:v>-191.57449999999997</c:v>
                </c:pt>
                <c:pt idx="89445">
                  <c:v>-191.57249999999999</c:v>
                </c:pt>
                <c:pt idx="89446">
                  <c:v>-191.57049999999998</c:v>
                </c:pt>
                <c:pt idx="89447">
                  <c:v>-191.56849999999997</c:v>
                </c:pt>
                <c:pt idx="89448">
                  <c:v>-191.56649999999999</c:v>
                </c:pt>
                <c:pt idx="89449">
                  <c:v>-191.56449999999998</c:v>
                </c:pt>
                <c:pt idx="89450">
                  <c:v>-191.56249999999997</c:v>
                </c:pt>
                <c:pt idx="89451">
                  <c:v>-191.56049999999999</c:v>
                </c:pt>
                <c:pt idx="89452">
                  <c:v>-191.55849999999998</c:v>
                </c:pt>
                <c:pt idx="89453">
                  <c:v>-191.55649999999997</c:v>
                </c:pt>
                <c:pt idx="89454">
                  <c:v>-191.55449999999999</c:v>
                </c:pt>
                <c:pt idx="89455">
                  <c:v>-191.55249999999998</c:v>
                </c:pt>
                <c:pt idx="89456">
                  <c:v>-191.55049999999997</c:v>
                </c:pt>
                <c:pt idx="89457">
                  <c:v>-191.54849999999999</c:v>
                </c:pt>
                <c:pt idx="89458">
                  <c:v>-191.54649999999998</c:v>
                </c:pt>
                <c:pt idx="89459">
                  <c:v>-191.54449999999997</c:v>
                </c:pt>
                <c:pt idx="89460">
                  <c:v>-191.54249999999999</c:v>
                </c:pt>
                <c:pt idx="89461">
                  <c:v>-191.54049999999998</c:v>
                </c:pt>
                <c:pt idx="89462">
                  <c:v>-191.53849999999997</c:v>
                </c:pt>
                <c:pt idx="89463">
                  <c:v>-191.53649999999999</c:v>
                </c:pt>
                <c:pt idx="89464">
                  <c:v>-191.53449999999998</c:v>
                </c:pt>
                <c:pt idx="89465">
                  <c:v>-191.53249999999997</c:v>
                </c:pt>
                <c:pt idx="89466">
                  <c:v>-191.53049999999999</c:v>
                </c:pt>
                <c:pt idx="89467">
                  <c:v>-191.52849999999998</c:v>
                </c:pt>
                <c:pt idx="89468">
                  <c:v>-191.52649999999997</c:v>
                </c:pt>
                <c:pt idx="89469">
                  <c:v>-191.52449999999999</c:v>
                </c:pt>
                <c:pt idx="89470">
                  <c:v>-191.52249999999998</c:v>
                </c:pt>
                <c:pt idx="89471">
                  <c:v>-191.52049999999997</c:v>
                </c:pt>
                <c:pt idx="89472">
                  <c:v>-191.51849999999999</c:v>
                </c:pt>
                <c:pt idx="89473">
                  <c:v>-191.51649999999998</c:v>
                </c:pt>
                <c:pt idx="89474">
                  <c:v>-191.51449999999997</c:v>
                </c:pt>
                <c:pt idx="89475">
                  <c:v>-191.51249999999999</c:v>
                </c:pt>
                <c:pt idx="89476">
                  <c:v>-191.51049999999998</c:v>
                </c:pt>
                <c:pt idx="89477">
                  <c:v>-191.50849999999997</c:v>
                </c:pt>
                <c:pt idx="89478">
                  <c:v>-191.50649999999999</c:v>
                </c:pt>
                <c:pt idx="89479">
                  <c:v>-191.50449999999998</c:v>
                </c:pt>
                <c:pt idx="89480">
                  <c:v>-191.50249999999997</c:v>
                </c:pt>
                <c:pt idx="89481">
                  <c:v>-191.50049999999999</c:v>
                </c:pt>
                <c:pt idx="89482">
                  <c:v>-191.49849999999998</c:v>
                </c:pt>
                <c:pt idx="89483">
                  <c:v>-191.49649999999997</c:v>
                </c:pt>
                <c:pt idx="89484">
                  <c:v>-191.49449999999999</c:v>
                </c:pt>
                <c:pt idx="89485">
                  <c:v>-191.49249999999998</c:v>
                </c:pt>
                <c:pt idx="89486">
                  <c:v>-191.49049999999997</c:v>
                </c:pt>
                <c:pt idx="89487">
                  <c:v>-191.48849999999999</c:v>
                </c:pt>
                <c:pt idx="89488">
                  <c:v>-191.48649999999998</c:v>
                </c:pt>
                <c:pt idx="89489">
                  <c:v>-191.48449999999997</c:v>
                </c:pt>
                <c:pt idx="89490">
                  <c:v>-191.48249999999999</c:v>
                </c:pt>
                <c:pt idx="89491">
                  <c:v>-191.48049999999998</c:v>
                </c:pt>
                <c:pt idx="89492">
                  <c:v>-191.47849999999997</c:v>
                </c:pt>
                <c:pt idx="89493">
                  <c:v>-191.47649999999999</c:v>
                </c:pt>
                <c:pt idx="89494">
                  <c:v>-191.47449999999998</c:v>
                </c:pt>
                <c:pt idx="89495">
                  <c:v>-191.47249999999997</c:v>
                </c:pt>
                <c:pt idx="89496">
                  <c:v>-191.47049999999999</c:v>
                </c:pt>
                <c:pt idx="89497">
                  <c:v>-191.46849999999998</c:v>
                </c:pt>
                <c:pt idx="89498">
                  <c:v>-191.46649999999997</c:v>
                </c:pt>
                <c:pt idx="89499">
                  <c:v>-191.46449999999999</c:v>
                </c:pt>
                <c:pt idx="89500">
                  <c:v>-191.46249999999998</c:v>
                </c:pt>
                <c:pt idx="89501">
                  <c:v>-191.46049999999997</c:v>
                </c:pt>
                <c:pt idx="89502">
                  <c:v>-191.45849999999999</c:v>
                </c:pt>
                <c:pt idx="89503">
                  <c:v>-191.45649999999998</c:v>
                </c:pt>
                <c:pt idx="89504">
                  <c:v>-191.45449999999997</c:v>
                </c:pt>
                <c:pt idx="89505">
                  <c:v>-191.45249999999999</c:v>
                </c:pt>
                <c:pt idx="89506">
                  <c:v>-191.45049999999998</c:v>
                </c:pt>
                <c:pt idx="89507">
                  <c:v>-191.44849999999997</c:v>
                </c:pt>
                <c:pt idx="89508">
                  <c:v>-191.44649999999999</c:v>
                </c:pt>
                <c:pt idx="89509">
                  <c:v>-191.44449999999998</c:v>
                </c:pt>
                <c:pt idx="89510">
                  <c:v>-191.44249999999997</c:v>
                </c:pt>
                <c:pt idx="89511">
                  <c:v>-191.44049999999999</c:v>
                </c:pt>
                <c:pt idx="89512">
                  <c:v>-191.43849999999998</c:v>
                </c:pt>
                <c:pt idx="89513">
                  <c:v>-191.43649999999997</c:v>
                </c:pt>
                <c:pt idx="89514">
                  <c:v>-191.43449999999999</c:v>
                </c:pt>
                <c:pt idx="89515">
                  <c:v>-191.43249999999998</c:v>
                </c:pt>
                <c:pt idx="89516">
                  <c:v>-191.43049999999997</c:v>
                </c:pt>
                <c:pt idx="89517">
                  <c:v>-191.42849999999999</c:v>
                </c:pt>
                <c:pt idx="89518">
                  <c:v>-191.42649999999998</c:v>
                </c:pt>
                <c:pt idx="89519">
                  <c:v>-191.42449999999997</c:v>
                </c:pt>
                <c:pt idx="89520">
                  <c:v>-191.42249999999999</c:v>
                </c:pt>
                <c:pt idx="89521">
                  <c:v>-191.42049999999998</c:v>
                </c:pt>
                <c:pt idx="89522">
                  <c:v>-191.41849999999997</c:v>
                </c:pt>
                <c:pt idx="89523">
                  <c:v>-191.41649999999998</c:v>
                </c:pt>
                <c:pt idx="89524">
                  <c:v>-191.41449999999998</c:v>
                </c:pt>
                <c:pt idx="89525">
                  <c:v>-191.41249999999997</c:v>
                </c:pt>
                <c:pt idx="89526">
                  <c:v>-191.41049999999998</c:v>
                </c:pt>
                <c:pt idx="89527">
                  <c:v>-191.40849999999998</c:v>
                </c:pt>
                <c:pt idx="89528">
                  <c:v>-191.40649999999997</c:v>
                </c:pt>
                <c:pt idx="89529">
                  <c:v>-191.40449999999998</c:v>
                </c:pt>
                <c:pt idx="89530">
                  <c:v>-191.40249999999997</c:v>
                </c:pt>
                <c:pt idx="89531">
                  <c:v>-191.40049999999997</c:v>
                </c:pt>
                <c:pt idx="89532">
                  <c:v>-191.39849999999998</c:v>
                </c:pt>
                <c:pt idx="89533">
                  <c:v>-191.39649999999997</c:v>
                </c:pt>
                <c:pt idx="89534">
                  <c:v>-191.39449999999997</c:v>
                </c:pt>
                <c:pt idx="89535">
                  <c:v>-191.39249999999998</c:v>
                </c:pt>
                <c:pt idx="89536">
                  <c:v>-191.39049999999997</c:v>
                </c:pt>
                <c:pt idx="89537">
                  <c:v>-191.38849999999996</c:v>
                </c:pt>
                <c:pt idx="89538">
                  <c:v>-191.38649999999998</c:v>
                </c:pt>
                <c:pt idx="89539">
                  <c:v>-191.38449999999997</c:v>
                </c:pt>
                <c:pt idx="89540">
                  <c:v>-191.38249999999996</c:v>
                </c:pt>
                <c:pt idx="89541">
                  <c:v>-191.38049999999998</c:v>
                </c:pt>
                <c:pt idx="89542">
                  <c:v>-191.37849999999997</c:v>
                </c:pt>
                <c:pt idx="89543">
                  <c:v>-191.37649999999996</c:v>
                </c:pt>
                <c:pt idx="89544">
                  <c:v>-191.37449999999998</c:v>
                </c:pt>
                <c:pt idx="89545">
                  <c:v>-191.37249999999997</c:v>
                </c:pt>
                <c:pt idx="89546">
                  <c:v>-191.37049999999996</c:v>
                </c:pt>
                <c:pt idx="89547">
                  <c:v>-191.36849999999998</c:v>
                </c:pt>
                <c:pt idx="89548">
                  <c:v>-191.36649999999997</c:v>
                </c:pt>
                <c:pt idx="89549">
                  <c:v>-191.36449999999996</c:v>
                </c:pt>
                <c:pt idx="89550">
                  <c:v>-191.36249999999998</c:v>
                </c:pt>
                <c:pt idx="89551">
                  <c:v>-191.36049999999997</c:v>
                </c:pt>
                <c:pt idx="89552">
                  <c:v>-191.35849999999996</c:v>
                </c:pt>
                <c:pt idx="89553">
                  <c:v>-191.35649999999998</c:v>
                </c:pt>
                <c:pt idx="89554">
                  <c:v>-191.35449999999997</c:v>
                </c:pt>
                <c:pt idx="89555">
                  <c:v>-191.35249999999996</c:v>
                </c:pt>
                <c:pt idx="89556">
                  <c:v>-191.35049999999998</c:v>
                </c:pt>
                <c:pt idx="89557">
                  <c:v>-191.34849999999997</c:v>
                </c:pt>
                <c:pt idx="89558">
                  <c:v>-191.34649999999996</c:v>
                </c:pt>
                <c:pt idx="89559">
                  <c:v>-191.34449999999998</c:v>
                </c:pt>
                <c:pt idx="89560">
                  <c:v>-191.34249999999997</c:v>
                </c:pt>
                <c:pt idx="89561">
                  <c:v>-191.34049999999996</c:v>
                </c:pt>
                <c:pt idx="89562">
                  <c:v>-191.33849999999998</c:v>
                </c:pt>
                <c:pt idx="89563">
                  <c:v>-191.33649999999997</c:v>
                </c:pt>
                <c:pt idx="89564">
                  <c:v>-191.33449999999999</c:v>
                </c:pt>
                <c:pt idx="89565">
                  <c:v>-191.33249999999998</c:v>
                </c:pt>
                <c:pt idx="89566">
                  <c:v>-191.33049999999997</c:v>
                </c:pt>
                <c:pt idx="89567">
                  <c:v>-191.32849999999999</c:v>
                </c:pt>
                <c:pt idx="89568">
                  <c:v>-191.32649999999998</c:v>
                </c:pt>
                <c:pt idx="89569">
                  <c:v>-191.32449999999997</c:v>
                </c:pt>
                <c:pt idx="89570">
                  <c:v>-191.32249999999999</c:v>
                </c:pt>
                <c:pt idx="89571">
                  <c:v>-191.32049999999998</c:v>
                </c:pt>
                <c:pt idx="89572">
                  <c:v>-191.31849999999997</c:v>
                </c:pt>
                <c:pt idx="89573">
                  <c:v>-191.31649999999999</c:v>
                </c:pt>
                <c:pt idx="89574">
                  <c:v>-191.31449999999998</c:v>
                </c:pt>
                <c:pt idx="89575">
                  <c:v>-191.31249999999997</c:v>
                </c:pt>
                <c:pt idx="89576">
                  <c:v>-191.31049999999999</c:v>
                </c:pt>
                <c:pt idx="89577">
                  <c:v>-191.30849999999998</c:v>
                </c:pt>
                <c:pt idx="89578">
                  <c:v>-191.30649999999997</c:v>
                </c:pt>
                <c:pt idx="89579">
                  <c:v>-191.30449999999999</c:v>
                </c:pt>
                <c:pt idx="89580">
                  <c:v>-191.30249999999998</c:v>
                </c:pt>
                <c:pt idx="89581">
                  <c:v>-191.30049999999997</c:v>
                </c:pt>
                <c:pt idx="89582">
                  <c:v>-191.29849999999999</c:v>
                </c:pt>
                <c:pt idx="89583">
                  <c:v>-191.29649999999998</c:v>
                </c:pt>
                <c:pt idx="89584">
                  <c:v>-191.29449999999997</c:v>
                </c:pt>
                <c:pt idx="89585">
                  <c:v>-191.29249999999999</c:v>
                </c:pt>
                <c:pt idx="89586">
                  <c:v>-191.29049999999998</c:v>
                </c:pt>
                <c:pt idx="89587">
                  <c:v>-191.28849999999997</c:v>
                </c:pt>
                <c:pt idx="89588">
                  <c:v>-191.28649999999999</c:v>
                </c:pt>
                <c:pt idx="89589">
                  <c:v>-191.28449999999998</c:v>
                </c:pt>
                <c:pt idx="89590">
                  <c:v>-191.28249999999997</c:v>
                </c:pt>
                <c:pt idx="89591">
                  <c:v>-191.28049999999999</c:v>
                </c:pt>
                <c:pt idx="89592">
                  <c:v>-191.27849999999998</c:v>
                </c:pt>
                <c:pt idx="89593">
                  <c:v>-191.27649999999997</c:v>
                </c:pt>
                <c:pt idx="89594">
                  <c:v>-191.27449999999999</c:v>
                </c:pt>
                <c:pt idx="89595">
                  <c:v>-191.27249999999998</c:v>
                </c:pt>
                <c:pt idx="89596">
                  <c:v>-191.27049999999997</c:v>
                </c:pt>
                <c:pt idx="89597">
                  <c:v>-191.26849999999999</c:v>
                </c:pt>
                <c:pt idx="89598">
                  <c:v>-191.26649999999998</c:v>
                </c:pt>
                <c:pt idx="89599">
                  <c:v>-191.26449999999997</c:v>
                </c:pt>
                <c:pt idx="89600">
                  <c:v>-191.26249999999999</c:v>
                </c:pt>
                <c:pt idx="89601">
                  <c:v>-191.26049999999998</c:v>
                </c:pt>
                <c:pt idx="89602">
                  <c:v>-191.25849999999997</c:v>
                </c:pt>
                <c:pt idx="89603">
                  <c:v>-191.25649999999999</c:v>
                </c:pt>
                <c:pt idx="89604">
                  <c:v>-191.25449999999998</c:v>
                </c:pt>
                <c:pt idx="89605">
                  <c:v>-191.25249999999997</c:v>
                </c:pt>
                <c:pt idx="89606">
                  <c:v>-191.25049999999999</c:v>
                </c:pt>
                <c:pt idx="89607">
                  <c:v>-191.24849999999998</c:v>
                </c:pt>
                <c:pt idx="89608">
                  <c:v>-191.24649999999997</c:v>
                </c:pt>
                <c:pt idx="89609">
                  <c:v>-191.24449999999999</c:v>
                </c:pt>
                <c:pt idx="89610">
                  <c:v>-191.24249999999998</c:v>
                </c:pt>
                <c:pt idx="89611">
                  <c:v>-191.24049999999997</c:v>
                </c:pt>
                <c:pt idx="89612">
                  <c:v>-191.23849999999999</c:v>
                </c:pt>
                <c:pt idx="89613">
                  <c:v>-191.23649999999998</c:v>
                </c:pt>
                <c:pt idx="89614">
                  <c:v>-191.23449999999997</c:v>
                </c:pt>
                <c:pt idx="89615">
                  <c:v>-191.23249999999999</c:v>
                </c:pt>
                <c:pt idx="89616">
                  <c:v>-191.23049999999998</c:v>
                </c:pt>
                <c:pt idx="89617">
                  <c:v>-191.22849999999997</c:v>
                </c:pt>
                <c:pt idx="89618">
                  <c:v>-191.22649999999999</c:v>
                </c:pt>
                <c:pt idx="89619">
                  <c:v>-191.22449999999998</c:v>
                </c:pt>
                <c:pt idx="89620">
                  <c:v>-191.22249999999997</c:v>
                </c:pt>
                <c:pt idx="89621">
                  <c:v>-191.22049999999999</c:v>
                </c:pt>
                <c:pt idx="89622">
                  <c:v>-191.21849999999998</c:v>
                </c:pt>
                <c:pt idx="89623">
                  <c:v>-191.21649999999997</c:v>
                </c:pt>
                <c:pt idx="89624">
                  <c:v>-191.21449999999999</c:v>
                </c:pt>
                <c:pt idx="89625">
                  <c:v>-191.21249999999998</c:v>
                </c:pt>
                <c:pt idx="89626">
                  <c:v>-191.21049999999997</c:v>
                </c:pt>
                <c:pt idx="89627">
                  <c:v>-191.20849999999999</c:v>
                </c:pt>
                <c:pt idx="89628">
                  <c:v>-191.20649999999998</c:v>
                </c:pt>
                <c:pt idx="89629">
                  <c:v>-191.20449999999997</c:v>
                </c:pt>
                <c:pt idx="89630">
                  <c:v>-191.20249999999999</c:v>
                </c:pt>
                <c:pt idx="89631">
                  <c:v>-191.20049999999998</c:v>
                </c:pt>
                <c:pt idx="89632">
                  <c:v>-191.19849999999997</c:v>
                </c:pt>
                <c:pt idx="89633">
                  <c:v>-191.19649999999999</c:v>
                </c:pt>
                <c:pt idx="89634">
                  <c:v>-191.19449999999998</c:v>
                </c:pt>
                <c:pt idx="89635">
                  <c:v>-191.19249999999997</c:v>
                </c:pt>
                <c:pt idx="89636">
                  <c:v>-191.19049999999999</c:v>
                </c:pt>
                <c:pt idx="89637">
                  <c:v>-191.18849999999998</c:v>
                </c:pt>
                <c:pt idx="89638">
                  <c:v>-191.18649999999997</c:v>
                </c:pt>
                <c:pt idx="89639">
                  <c:v>-191.18449999999999</c:v>
                </c:pt>
                <c:pt idx="89640">
                  <c:v>-191.18249999999998</c:v>
                </c:pt>
                <c:pt idx="89641">
                  <c:v>-191.18049999999997</c:v>
                </c:pt>
                <c:pt idx="89642">
                  <c:v>-191.17849999999999</c:v>
                </c:pt>
                <c:pt idx="89643">
                  <c:v>-191.17649999999998</c:v>
                </c:pt>
                <c:pt idx="89644">
                  <c:v>-191.17449999999997</c:v>
                </c:pt>
                <c:pt idx="89645">
                  <c:v>-191.17249999999999</c:v>
                </c:pt>
                <c:pt idx="89646">
                  <c:v>-191.17049999999998</c:v>
                </c:pt>
                <c:pt idx="89647">
                  <c:v>-191.16849999999997</c:v>
                </c:pt>
                <c:pt idx="89648">
                  <c:v>-191.16649999999998</c:v>
                </c:pt>
                <c:pt idx="89649">
                  <c:v>-191.16449999999998</c:v>
                </c:pt>
                <c:pt idx="89650">
                  <c:v>-191.16249999999997</c:v>
                </c:pt>
                <c:pt idx="89651">
                  <c:v>-191.16049999999998</c:v>
                </c:pt>
                <c:pt idx="89652">
                  <c:v>-191.15849999999998</c:v>
                </c:pt>
                <c:pt idx="89653">
                  <c:v>-191.15649999999997</c:v>
                </c:pt>
                <c:pt idx="89654">
                  <c:v>-191.15449999999998</c:v>
                </c:pt>
                <c:pt idx="89655">
                  <c:v>-191.15249999999997</c:v>
                </c:pt>
                <c:pt idx="89656">
                  <c:v>-191.15049999999997</c:v>
                </c:pt>
                <c:pt idx="89657">
                  <c:v>-191.14849999999998</c:v>
                </c:pt>
                <c:pt idx="89658">
                  <c:v>-191.14649999999997</c:v>
                </c:pt>
                <c:pt idx="89659">
                  <c:v>-191.14449999999997</c:v>
                </c:pt>
                <c:pt idx="89660">
                  <c:v>-191.14249999999998</c:v>
                </c:pt>
                <c:pt idx="89661">
                  <c:v>-191.14049999999997</c:v>
                </c:pt>
                <c:pt idx="89662">
                  <c:v>-191.13849999999996</c:v>
                </c:pt>
                <c:pt idx="89663">
                  <c:v>-191.13649999999998</c:v>
                </c:pt>
                <c:pt idx="89664">
                  <c:v>-191.13449999999997</c:v>
                </c:pt>
                <c:pt idx="89665">
                  <c:v>-191.13249999999996</c:v>
                </c:pt>
                <c:pt idx="89666">
                  <c:v>-191.13049999999998</c:v>
                </c:pt>
                <c:pt idx="89667">
                  <c:v>-191.12849999999997</c:v>
                </c:pt>
                <c:pt idx="89668">
                  <c:v>-191.12649999999996</c:v>
                </c:pt>
                <c:pt idx="89669">
                  <c:v>-191.12449999999998</c:v>
                </c:pt>
                <c:pt idx="89670">
                  <c:v>-191.12249999999997</c:v>
                </c:pt>
                <c:pt idx="89671">
                  <c:v>-191.12049999999996</c:v>
                </c:pt>
                <c:pt idx="89672">
                  <c:v>-191.11849999999998</c:v>
                </c:pt>
                <c:pt idx="89673">
                  <c:v>-191.11649999999997</c:v>
                </c:pt>
                <c:pt idx="89674">
                  <c:v>-191.11449999999996</c:v>
                </c:pt>
                <c:pt idx="89675">
                  <c:v>-191.11249999999998</c:v>
                </c:pt>
                <c:pt idx="89676">
                  <c:v>-191.11049999999997</c:v>
                </c:pt>
                <c:pt idx="89677">
                  <c:v>-191.10849999999996</c:v>
                </c:pt>
                <c:pt idx="89678">
                  <c:v>-191.10649999999998</c:v>
                </c:pt>
                <c:pt idx="89679">
                  <c:v>-191.10449999999997</c:v>
                </c:pt>
                <c:pt idx="89680">
                  <c:v>-191.10249999999996</c:v>
                </c:pt>
                <c:pt idx="89681">
                  <c:v>-191.10049999999998</c:v>
                </c:pt>
                <c:pt idx="89682">
                  <c:v>-191.09849999999997</c:v>
                </c:pt>
                <c:pt idx="89683">
                  <c:v>-191.09649999999996</c:v>
                </c:pt>
                <c:pt idx="89684">
                  <c:v>-191.09449999999998</c:v>
                </c:pt>
                <c:pt idx="89685">
                  <c:v>-191.09249999999997</c:v>
                </c:pt>
                <c:pt idx="89686">
                  <c:v>-191.09049999999996</c:v>
                </c:pt>
                <c:pt idx="89687">
                  <c:v>-191.08849999999998</c:v>
                </c:pt>
                <c:pt idx="89688">
                  <c:v>-191.08649999999997</c:v>
                </c:pt>
                <c:pt idx="89689">
                  <c:v>-191.08449999999999</c:v>
                </c:pt>
                <c:pt idx="89690">
                  <c:v>-191.08249999999998</c:v>
                </c:pt>
                <c:pt idx="89691">
                  <c:v>-191.08049999999997</c:v>
                </c:pt>
                <c:pt idx="89692">
                  <c:v>-191.07849999999999</c:v>
                </c:pt>
                <c:pt idx="89693">
                  <c:v>-191.07649999999998</c:v>
                </c:pt>
                <c:pt idx="89694">
                  <c:v>-191.07449999999997</c:v>
                </c:pt>
                <c:pt idx="89695">
                  <c:v>-191.07249999999999</c:v>
                </c:pt>
                <c:pt idx="89696">
                  <c:v>-191.07049999999998</c:v>
                </c:pt>
                <c:pt idx="89697">
                  <c:v>-191.06849999999997</c:v>
                </c:pt>
                <c:pt idx="89698">
                  <c:v>-191.06649999999999</c:v>
                </c:pt>
                <c:pt idx="89699">
                  <c:v>-191.06449999999998</c:v>
                </c:pt>
                <c:pt idx="89700">
                  <c:v>-191.06249999999997</c:v>
                </c:pt>
                <c:pt idx="89701">
                  <c:v>-191.06049999999999</c:v>
                </c:pt>
                <c:pt idx="89702">
                  <c:v>-191.05849999999998</c:v>
                </c:pt>
                <c:pt idx="89703">
                  <c:v>-191.05649999999997</c:v>
                </c:pt>
                <c:pt idx="89704">
                  <c:v>-191.05449999999999</c:v>
                </c:pt>
                <c:pt idx="89705">
                  <c:v>-191.05249999999998</c:v>
                </c:pt>
                <c:pt idx="89706">
                  <c:v>-191.05049999999997</c:v>
                </c:pt>
                <c:pt idx="89707">
                  <c:v>-191.04849999999999</c:v>
                </c:pt>
                <c:pt idx="89708">
                  <c:v>-191.04649999999998</c:v>
                </c:pt>
                <c:pt idx="89709">
                  <c:v>-191.04449999999997</c:v>
                </c:pt>
                <c:pt idx="89710">
                  <c:v>-191.04249999999999</c:v>
                </c:pt>
                <c:pt idx="89711">
                  <c:v>-191.04049999999998</c:v>
                </c:pt>
                <c:pt idx="89712">
                  <c:v>-191.03849999999997</c:v>
                </c:pt>
                <c:pt idx="89713">
                  <c:v>-191.03649999999999</c:v>
                </c:pt>
                <c:pt idx="89714">
                  <c:v>-191.03449999999998</c:v>
                </c:pt>
                <c:pt idx="89715">
                  <c:v>-191.03249999999997</c:v>
                </c:pt>
                <c:pt idx="89716">
                  <c:v>-191.03049999999999</c:v>
                </c:pt>
                <c:pt idx="89717">
                  <c:v>-191.02849999999998</c:v>
                </c:pt>
                <c:pt idx="89718">
                  <c:v>-191.02649999999997</c:v>
                </c:pt>
                <c:pt idx="89719">
                  <c:v>-191.02449999999999</c:v>
                </c:pt>
                <c:pt idx="89720">
                  <c:v>-191.02249999999998</c:v>
                </c:pt>
                <c:pt idx="89721">
                  <c:v>-191.02049999999997</c:v>
                </c:pt>
                <c:pt idx="89722">
                  <c:v>-191.01849999999999</c:v>
                </c:pt>
                <c:pt idx="89723">
                  <c:v>-191.01649999999998</c:v>
                </c:pt>
                <c:pt idx="89724">
                  <c:v>-191.01449999999997</c:v>
                </c:pt>
                <c:pt idx="89725">
                  <c:v>-191.01249999999999</c:v>
                </c:pt>
                <c:pt idx="89726">
                  <c:v>-191.01049999999998</c:v>
                </c:pt>
                <c:pt idx="89727">
                  <c:v>-191.00849999999997</c:v>
                </c:pt>
                <c:pt idx="89728">
                  <c:v>-191.00649999999999</c:v>
                </c:pt>
                <c:pt idx="89729">
                  <c:v>-191.00449999999998</c:v>
                </c:pt>
                <c:pt idx="89730">
                  <c:v>-191.00249999999997</c:v>
                </c:pt>
                <c:pt idx="89731">
                  <c:v>-191.00049999999999</c:v>
                </c:pt>
                <c:pt idx="89732">
                  <c:v>-190.99849999999998</c:v>
                </c:pt>
                <c:pt idx="89733">
                  <c:v>-190.99649999999997</c:v>
                </c:pt>
                <c:pt idx="89734">
                  <c:v>-190.99449999999999</c:v>
                </c:pt>
                <c:pt idx="89735">
                  <c:v>-190.99249999999998</c:v>
                </c:pt>
                <c:pt idx="89736">
                  <c:v>-190.99049999999997</c:v>
                </c:pt>
                <c:pt idx="89737">
                  <c:v>-190.98849999999999</c:v>
                </c:pt>
                <c:pt idx="89738">
                  <c:v>-190.98649999999998</c:v>
                </c:pt>
                <c:pt idx="89739">
                  <c:v>-190.98449999999997</c:v>
                </c:pt>
                <c:pt idx="89740">
                  <c:v>-190.98249999999999</c:v>
                </c:pt>
                <c:pt idx="89741">
                  <c:v>-190.98049999999998</c:v>
                </c:pt>
                <c:pt idx="89742">
                  <c:v>-190.97849999999997</c:v>
                </c:pt>
                <c:pt idx="89743">
                  <c:v>-190.97649999999999</c:v>
                </c:pt>
                <c:pt idx="89744">
                  <c:v>-190.97449999999998</c:v>
                </c:pt>
                <c:pt idx="89745">
                  <c:v>-190.97249999999997</c:v>
                </c:pt>
                <c:pt idx="89746">
                  <c:v>-190.97049999999999</c:v>
                </c:pt>
                <c:pt idx="89747">
                  <c:v>-190.96849999999998</c:v>
                </c:pt>
                <c:pt idx="89748">
                  <c:v>-190.96649999999997</c:v>
                </c:pt>
                <c:pt idx="89749">
                  <c:v>-190.96449999999999</c:v>
                </c:pt>
                <c:pt idx="89750">
                  <c:v>-190.96249999999998</c:v>
                </c:pt>
                <c:pt idx="89751">
                  <c:v>-190.96049999999997</c:v>
                </c:pt>
                <c:pt idx="89752">
                  <c:v>-190.95849999999999</c:v>
                </c:pt>
                <c:pt idx="89753">
                  <c:v>-190.95649999999998</c:v>
                </c:pt>
                <c:pt idx="89754">
                  <c:v>-190.95449999999997</c:v>
                </c:pt>
                <c:pt idx="89755">
                  <c:v>-190.95249999999999</c:v>
                </c:pt>
                <c:pt idx="89756">
                  <c:v>-190.95049999999998</c:v>
                </c:pt>
                <c:pt idx="89757">
                  <c:v>-190.94849999999997</c:v>
                </c:pt>
                <c:pt idx="89758">
                  <c:v>-190.94649999999999</c:v>
                </c:pt>
                <c:pt idx="89759">
                  <c:v>-190.94449999999998</c:v>
                </c:pt>
                <c:pt idx="89760">
                  <c:v>-190.94249999999997</c:v>
                </c:pt>
                <c:pt idx="89761">
                  <c:v>-190.94049999999999</c:v>
                </c:pt>
                <c:pt idx="89762">
                  <c:v>-190.93849999999998</c:v>
                </c:pt>
                <c:pt idx="89763">
                  <c:v>-190.93649999999997</c:v>
                </c:pt>
                <c:pt idx="89764">
                  <c:v>-190.93449999999999</c:v>
                </c:pt>
                <c:pt idx="89765">
                  <c:v>-190.93249999999998</c:v>
                </c:pt>
                <c:pt idx="89766">
                  <c:v>-190.93049999999997</c:v>
                </c:pt>
                <c:pt idx="89767">
                  <c:v>-190.92849999999999</c:v>
                </c:pt>
                <c:pt idx="89768">
                  <c:v>-190.92649999999998</c:v>
                </c:pt>
                <c:pt idx="89769">
                  <c:v>-190.92449999999997</c:v>
                </c:pt>
                <c:pt idx="89770">
                  <c:v>-190.92249999999999</c:v>
                </c:pt>
                <c:pt idx="89771">
                  <c:v>-190.92049999999998</c:v>
                </c:pt>
                <c:pt idx="89772">
                  <c:v>-190.91849999999997</c:v>
                </c:pt>
                <c:pt idx="89773">
                  <c:v>-190.91649999999998</c:v>
                </c:pt>
                <c:pt idx="89774">
                  <c:v>-190.91449999999998</c:v>
                </c:pt>
                <c:pt idx="89775">
                  <c:v>-190.91249999999997</c:v>
                </c:pt>
                <c:pt idx="89776">
                  <c:v>-190.91049999999998</c:v>
                </c:pt>
                <c:pt idx="89777">
                  <c:v>-190.90849999999998</c:v>
                </c:pt>
                <c:pt idx="89778">
                  <c:v>-190.90649999999997</c:v>
                </c:pt>
                <c:pt idx="89779">
                  <c:v>-190.90449999999998</c:v>
                </c:pt>
                <c:pt idx="89780">
                  <c:v>-190.90249999999997</c:v>
                </c:pt>
                <c:pt idx="89781">
                  <c:v>-190.90049999999997</c:v>
                </c:pt>
                <c:pt idx="89782">
                  <c:v>-190.89849999999998</c:v>
                </c:pt>
                <c:pt idx="89783">
                  <c:v>-190.89649999999997</c:v>
                </c:pt>
                <c:pt idx="89784">
                  <c:v>-190.89449999999997</c:v>
                </c:pt>
                <c:pt idx="89785">
                  <c:v>-190.89249999999998</c:v>
                </c:pt>
                <c:pt idx="89786">
                  <c:v>-190.89049999999997</c:v>
                </c:pt>
                <c:pt idx="89787">
                  <c:v>-190.88849999999996</c:v>
                </c:pt>
                <c:pt idx="89788">
                  <c:v>-190.88649999999998</c:v>
                </c:pt>
                <c:pt idx="89789">
                  <c:v>-190.88449999999997</c:v>
                </c:pt>
                <c:pt idx="89790">
                  <c:v>-190.88249999999996</c:v>
                </c:pt>
                <c:pt idx="89791">
                  <c:v>-190.88049999999998</c:v>
                </c:pt>
                <c:pt idx="89792">
                  <c:v>-190.87849999999997</c:v>
                </c:pt>
                <c:pt idx="89793">
                  <c:v>-190.87649999999996</c:v>
                </c:pt>
                <c:pt idx="89794">
                  <c:v>-190.87449999999998</c:v>
                </c:pt>
                <c:pt idx="89795">
                  <c:v>-190.87249999999997</c:v>
                </c:pt>
                <c:pt idx="89796">
                  <c:v>-190.87049999999996</c:v>
                </c:pt>
                <c:pt idx="89797">
                  <c:v>-190.86849999999998</c:v>
                </c:pt>
                <c:pt idx="89798">
                  <c:v>-190.86649999999997</c:v>
                </c:pt>
                <c:pt idx="89799">
                  <c:v>-190.86449999999996</c:v>
                </c:pt>
                <c:pt idx="89800">
                  <c:v>-190.86249999999998</c:v>
                </c:pt>
                <c:pt idx="89801">
                  <c:v>-190.86049999999997</c:v>
                </c:pt>
                <c:pt idx="89802">
                  <c:v>-190.85849999999996</c:v>
                </c:pt>
                <c:pt idx="89803">
                  <c:v>-190.85649999999998</c:v>
                </c:pt>
                <c:pt idx="89804">
                  <c:v>-190.85449999999997</c:v>
                </c:pt>
                <c:pt idx="89805">
                  <c:v>-190.85249999999996</c:v>
                </c:pt>
                <c:pt idx="89806">
                  <c:v>-190.85049999999998</c:v>
                </c:pt>
                <c:pt idx="89807">
                  <c:v>-190.84849999999997</c:v>
                </c:pt>
                <c:pt idx="89808">
                  <c:v>-190.84649999999996</c:v>
                </c:pt>
                <c:pt idx="89809">
                  <c:v>-190.84449999999998</c:v>
                </c:pt>
                <c:pt idx="89810">
                  <c:v>-190.84249999999997</c:v>
                </c:pt>
                <c:pt idx="89811">
                  <c:v>-190.84049999999996</c:v>
                </c:pt>
                <c:pt idx="89812">
                  <c:v>-190.83849999999998</c:v>
                </c:pt>
                <c:pt idx="89813">
                  <c:v>-190.83649999999997</c:v>
                </c:pt>
                <c:pt idx="89814">
                  <c:v>-190.83449999999999</c:v>
                </c:pt>
                <c:pt idx="89815">
                  <c:v>-190.83249999999998</c:v>
                </c:pt>
                <c:pt idx="89816">
                  <c:v>-190.83049999999997</c:v>
                </c:pt>
                <c:pt idx="89817">
                  <c:v>-190.82849999999999</c:v>
                </c:pt>
                <c:pt idx="89818">
                  <c:v>-190.82649999999998</c:v>
                </c:pt>
                <c:pt idx="89819">
                  <c:v>-190.82449999999997</c:v>
                </c:pt>
                <c:pt idx="89820">
                  <c:v>-190.82249999999999</c:v>
                </c:pt>
                <c:pt idx="89821">
                  <c:v>-190.82049999999998</c:v>
                </c:pt>
                <c:pt idx="89822">
                  <c:v>-190.81849999999997</c:v>
                </c:pt>
                <c:pt idx="89823">
                  <c:v>-190.81649999999999</c:v>
                </c:pt>
                <c:pt idx="89824">
                  <c:v>-190.81449999999998</c:v>
                </c:pt>
                <c:pt idx="89825">
                  <c:v>-190.81249999999997</c:v>
                </c:pt>
                <c:pt idx="89826">
                  <c:v>-190.81049999999999</c:v>
                </c:pt>
                <c:pt idx="89827">
                  <c:v>-190.80849999999998</c:v>
                </c:pt>
                <c:pt idx="89828">
                  <c:v>-190.80649999999997</c:v>
                </c:pt>
                <c:pt idx="89829">
                  <c:v>-190.80449999999999</c:v>
                </c:pt>
                <c:pt idx="89830">
                  <c:v>-190.80249999999998</c:v>
                </c:pt>
                <c:pt idx="89831">
                  <c:v>-190.80049999999997</c:v>
                </c:pt>
                <c:pt idx="89832">
                  <c:v>-190.79849999999999</c:v>
                </c:pt>
                <c:pt idx="89833">
                  <c:v>-190.79649999999998</c:v>
                </c:pt>
                <c:pt idx="89834">
                  <c:v>-190.79449999999997</c:v>
                </c:pt>
                <c:pt idx="89835">
                  <c:v>-190.79249999999999</c:v>
                </c:pt>
                <c:pt idx="89836">
                  <c:v>-190.79049999999998</c:v>
                </c:pt>
                <c:pt idx="89837">
                  <c:v>-190.78849999999997</c:v>
                </c:pt>
                <c:pt idx="89838">
                  <c:v>-190.78649999999999</c:v>
                </c:pt>
                <c:pt idx="89839">
                  <c:v>-190.78449999999998</c:v>
                </c:pt>
                <c:pt idx="89840">
                  <c:v>-190.78249999999997</c:v>
                </c:pt>
                <c:pt idx="89841">
                  <c:v>-190.78049999999999</c:v>
                </c:pt>
                <c:pt idx="89842">
                  <c:v>-190.77849999999998</c:v>
                </c:pt>
                <c:pt idx="89843">
                  <c:v>-190.77649999999997</c:v>
                </c:pt>
                <c:pt idx="89844">
                  <c:v>-190.77449999999999</c:v>
                </c:pt>
                <c:pt idx="89845">
                  <c:v>-190.77249999999998</c:v>
                </c:pt>
                <c:pt idx="89846">
                  <c:v>-190.77049999999997</c:v>
                </c:pt>
                <c:pt idx="89847">
                  <c:v>-190.76849999999999</c:v>
                </c:pt>
                <c:pt idx="89848">
                  <c:v>-190.76649999999998</c:v>
                </c:pt>
                <c:pt idx="89849">
                  <c:v>-190.76449999999997</c:v>
                </c:pt>
                <c:pt idx="89850">
                  <c:v>-190.76249999999999</c:v>
                </c:pt>
                <c:pt idx="89851">
                  <c:v>-190.76049999999998</c:v>
                </c:pt>
                <c:pt idx="89852">
                  <c:v>-190.75849999999997</c:v>
                </c:pt>
                <c:pt idx="89853">
                  <c:v>-190.75649999999999</c:v>
                </c:pt>
                <c:pt idx="89854">
                  <c:v>-190.75449999999998</c:v>
                </c:pt>
                <c:pt idx="89855">
                  <c:v>-190.75249999999997</c:v>
                </c:pt>
                <c:pt idx="89856">
                  <c:v>-190.75049999999999</c:v>
                </c:pt>
                <c:pt idx="89857">
                  <c:v>-190.74849999999998</c:v>
                </c:pt>
                <c:pt idx="89858">
                  <c:v>-190.74649999999997</c:v>
                </c:pt>
                <c:pt idx="89859">
                  <c:v>-190.74449999999999</c:v>
                </c:pt>
                <c:pt idx="89860">
                  <c:v>-190.74249999999998</c:v>
                </c:pt>
                <c:pt idx="89861">
                  <c:v>-190.74049999999997</c:v>
                </c:pt>
                <c:pt idx="89862">
                  <c:v>-190.73849999999999</c:v>
                </c:pt>
                <c:pt idx="89863">
                  <c:v>-190.73649999999998</c:v>
                </c:pt>
                <c:pt idx="89864">
                  <c:v>-190.73449999999997</c:v>
                </c:pt>
                <c:pt idx="89865">
                  <c:v>-190.73249999999999</c:v>
                </c:pt>
                <c:pt idx="89866">
                  <c:v>-190.73049999999998</c:v>
                </c:pt>
                <c:pt idx="89867">
                  <c:v>-190.72849999999997</c:v>
                </c:pt>
                <c:pt idx="89868">
                  <c:v>-190.72649999999999</c:v>
                </c:pt>
                <c:pt idx="89869">
                  <c:v>-190.72449999999998</c:v>
                </c:pt>
                <c:pt idx="89870">
                  <c:v>-190.72249999999997</c:v>
                </c:pt>
                <c:pt idx="89871">
                  <c:v>-190.72049999999999</c:v>
                </c:pt>
                <c:pt idx="89872">
                  <c:v>-190.71849999999998</c:v>
                </c:pt>
                <c:pt idx="89873">
                  <c:v>-190.71649999999997</c:v>
                </c:pt>
                <c:pt idx="89874">
                  <c:v>-190.71449999999999</c:v>
                </c:pt>
                <c:pt idx="89875">
                  <c:v>-190.71249999999998</c:v>
                </c:pt>
                <c:pt idx="89876">
                  <c:v>-190.71049999999997</c:v>
                </c:pt>
                <c:pt idx="89877">
                  <c:v>-190.70849999999999</c:v>
                </c:pt>
                <c:pt idx="89878">
                  <c:v>-190.70649999999998</c:v>
                </c:pt>
                <c:pt idx="89879">
                  <c:v>-190.70449999999997</c:v>
                </c:pt>
                <c:pt idx="89880">
                  <c:v>-190.70249999999999</c:v>
                </c:pt>
                <c:pt idx="89881">
                  <c:v>-190.70049999999998</c:v>
                </c:pt>
                <c:pt idx="89882">
                  <c:v>-190.69849999999997</c:v>
                </c:pt>
                <c:pt idx="89883">
                  <c:v>-190.69649999999999</c:v>
                </c:pt>
                <c:pt idx="89884">
                  <c:v>-190.69449999999998</c:v>
                </c:pt>
                <c:pt idx="89885">
                  <c:v>-190.69249999999997</c:v>
                </c:pt>
                <c:pt idx="89886">
                  <c:v>-190.69049999999999</c:v>
                </c:pt>
                <c:pt idx="89887">
                  <c:v>-190.68849999999998</c:v>
                </c:pt>
                <c:pt idx="89888">
                  <c:v>-190.68649999999997</c:v>
                </c:pt>
                <c:pt idx="89889">
                  <c:v>-190.68449999999999</c:v>
                </c:pt>
                <c:pt idx="89890">
                  <c:v>-190.68249999999998</c:v>
                </c:pt>
                <c:pt idx="89891">
                  <c:v>-190.68049999999997</c:v>
                </c:pt>
                <c:pt idx="89892">
                  <c:v>-190.67849999999999</c:v>
                </c:pt>
                <c:pt idx="89893">
                  <c:v>-190.67649999999998</c:v>
                </c:pt>
                <c:pt idx="89894">
                  <c:v>-190.67449999999997</c:v>
                </c:pt>
                <c:pt idx="89895">
                  <c:v>-190.67249999999999</c:v>
                </c:pt>
                <c:pt idx="89896">
                  <c:v>-190.67049999999998</c:v>
                </c:pt>
                <c:pt idx="89897">
                  <c:v>-190.66849999999997</c:v>
                </c:pt>
                <c:pt idx="89898">
                  <c:v>-190.66649999999998</c:v>
                </c:pt>
                <c:pt idx="89899">
                  <c:v>-190.66449999999998</c:v>
                </c:pt>
                <c:pt idx="89900">
                  <c:v>-190.66249999999997</c:v>
                </c:pt>
                <c:pt idx="89901">
                  <c:v>-190.66049999999998</c:v>
                </c:pt>
                <c:pt idx="89902">
                  <c:v>-190.65849999999998</c:v>
                </c:pt>
                <c:pt idx="89903">
                  <c:v>-190.65649999999997</c:v>
                </c:pt>
                <c:pt idx="89904">
                  <c:v>-190.65449999999998</c:v>
                </c:pt>
                <c:pt idx="89905">
                  <c:v>-190.65249999999997</c:v>
                </c:pt>
                <c:pt idx="89906">
                  <c:v>-190.65049999999997</c:v>
                </c:pt>
                <c:pt idx="89907">
                  <c:v>-190.64849999999998</c:v>
                </c:pt>
                <c:pt idx="89908">
                  <c:v>-190.64649999999997</c:v>
                </c:pt>
                <c:pt idx="89909">
                  <c:v>-190.64449999999997</c:v>
                </c:pt>
                <c:pt idx="89910">
                  <c:v>-190.64249999999998</c:v>
                </c:pt>
                <c:pt idx="89911">
                  <c:v>-190.64049999999997</c:v>
                </c:pt>
                <c:pt idx="89912">
                  <c:v>-190.63849999999996</c:v>
                </c:pt>
                <c:pt idx="89913">
                  <c:v>-190.63649999999998</c:v>
                </c:pt>
                <c:pt idx="89914">
                  <c:v>-190.63449999999997</c:v>
                </c:pt>
                <c:pt idx="89915">
                  <c:v>-190.63249999999996</c:v>
                </c:pt>
                <c:pt idx="89916">
                  <c:v>-190.63049999999998</c:v>
                </c:pt>
                <c:pt idx="89917">
                  <c:v>-190.62849999999997</c:v>
                </c:pt>
                <c:pt idx="89918">
                  <c:v>-190.62649999999996</c:v>
                </c:pt>
                <c:pt idx="89919">
                  <c:v>-190.62449999999998</c:v>
                </c:pt>
                <c:pt idx="89920">
                  <c:v>-190.62249999999997</c:v>
                </c:pt>
                <c:pt idx="89921">
                  <c:v>-190.62049999999996</c:v>
                </c:pt>
                <c:pt idx="89922">
                  <c:v>-190.61849999999998</c:v>
                </c:pt>
                <c:pt idx="89923">
                  <c:v>-190.61649999999997</c:v>
                </c:pt>
                <c:pt idx="89924">
                  <c:v>-190.61449999999996</c:v>
                </c:pt>
                <c:pt idx="89925">
                  <c:v>-190.61249999999998</c:v>
                </c:pt>
                <c:pt idx="89926">
                  <c:v>-190.61049999999997</c:v>
                </c:pt>
                <c:pt idx="89927">
                  <c:v>-190.60849999999996</c:v>
                </c:pt>
                <c:pt idx="89928">
                  <c:v>-190.60649999999998</c:v>
                </c:pt>
                <c:pt idx="89929">
                  <c:v>-190.60449999999997</c:v>
                </c:pt>
                <c:pt idx="89930">
                  <c:v>-190.60249999999996</c:v>
                </c:pt>
                <c:pt idx="89931">
                  <c:v>-190.60049999999998</c:v>
                </c:pt>
                <c:pt idx="89932">
                  <c:v>-190.59849999999997</c:v>
                </c:pt>
                <c:pt idx="89933">
                  <c:v>-190.59649999999996</c:v>
                </c:pt>
                <c:pt idx="89934">
                  <c:v>-190.59449999999998</c:v>
                </c:pt>
                <c:pt idx="89935">
                  <c:v>-190.59249999999997</c:v>
                </c:pt>
                <c:pt idx="89936">
                  <c:v>-190.59049999999996</c:v>
                </c:pt>
                <c:pt idx="89937">
                  <c:v>-190.58849999999998</c:v>
                </c:pt>
                <c:pt idx="89938">
                  <c:v>-190.58649999999997</c:v>
                </c:pt>
                <c:pt idx="89939">
                  <c:v>-190.58449999999999</c:v>
                </c:pt>
                <c:pt idx="89940">
                  <c:v>-190.58249999999998</c:v>
                </c:pt>
                <c:pt idx="89941">
                  <c:v>-190.58049999999997</c:v>
                </c:pt>
                <c:pt idx="89942">
                  <c:v>-190.57849999999999</c:v>
                </c:pt>
                <c:pt idx="89943">
                  <c:v>-190.57649999999998</c:v>
                </c:pt>
                <c:pt idx="89944">
                  <c:v>-190.57449999999997</c:v>
                </c:pt>
                <c:pt idx="89945">
                  <c:v>-190.57249999999999</c:v>
                </c:pt>
                <c:pt idx="89946">
                  <c:v>-190.57049999999998</c:v>
                </c:pt>
                <c:pt idx="89947">
                  <c:v>-190.56849999999997</c:v>
                </c:pt>
                <c:pt idx="89948">
                  <c:v>-190.56649999999999</c:v>
                </c:pt>
                <c:pt idx="89949">
                  <c:v>-190.56449999999998</c:v>
                </c:pt>
                <c:pt idx="89950">
                  <c:v>-190.56249999999997</c:v>
                </c:pt>
                <c:pt idx="89951">
                  <c:v>-190.56049999999999</c:v>
                </c:pt>
                <c:pt idx="89952">
                  <c:v>-190.55849999999998</c:v>
                </c:pt>
                <c:pt idx="89953">
                  <c:v>-190.55649999999997</c:v>
                </c:pt>
                <c:pt idx="89954">
                  <c:v>-190.55449999999999</c:v>
                </c:pt>
                <c:pt idx="89955">
                  <c:v>-190.55249999999998</c:v>
                </c:pt>
                <c:pt idx="89956">
                  <c:v>-190.55049999999997</c:v>
                </c:pt>
                <c:pt idx="89957">
                  <c:v>-190.54849999999999</c:v>
                </c:pt>
                <c:pt idx="89958">
                  <c:v>-190.54649999999998</c:v>
                </c:pt>
                <c:pt idx="89959">
                  <c:v>-190.54449999999997</c:v>
                </c:pt>
                <c:pt idx="89960">
                  <c:v>-190.54249999999999</c:v>
                </c:pt>
                <c:pt idx="89961">
                  <c:v>-190.54049999999998</c:v>
                </c:pt>
                <c:pt idx="89962">
                  <c:v>-190.53849999999997</c:v>
                </c:pt>
                <c:pt idx="89963">
                  <c:v>-190.53649999999999</c:v>
                </c:pt>
                <c:pt idx="89964">
                  <c:v>-190.53449999999998</c:v>
                </c:pt>
                <c:pt idx="89965">
                  <c:v>-190.53249999999997</c:v>
                </c:pt>
                <c:pt idx="89966">
                  <c:v>-190.53049999999999</c:v>
                </c:pt>
                <c:pt idx="89967">
                  <c:v>-190.52849999999998</c:v>
                </c:pt>
                <c:pt idx="89968">
                  <c:v>-190.52649999999997</c:v>
                </c:pt>
                <c:pt idx="89969">
                  <c:v>-190.52449999999999</c:v>
                </c:pt>
                <c:pt idx="89970">
                  <c:v>-190.52249999999998</c:v>
                </c:pt>
                <c:pt idx="89971">
                  <c:v>-190.52049999999997</c:v>
                </c:pt>
                <c:pt idx="89972">
                  <c:v>-190.51849999999999</c:v>
                </c:pt>
                <c:pt idx="89973">
                  <c:v>-190.51649999999998</c:v>
                </c:pt>
                <c:pt idx="89974">
                  <c:v>-190.51449999999997</c:v>
                </c:pt>
                <c:pt idx="89975">
                  <c:v>-190.51249999999999</c:v>
                </c:pt>
                <c:pt idx="89976">
                  <c:v>-190.51049999999998</c:v>
                </c:pt>
                <c:pt idx="89977">
                  <c:v>-190.50849999999997</c:v>
                </c:pt>
                <c:pt idx="89978">
                  <c:v>-190.50649999999999</c:v>
                </c:pt>
                <c:pt idx="89979">
                  <c:v>-190.50449999999998</c:v>
                </c:pt>
                <c:pt idx="89980">
                  <c:v>-190.50249999999997</c:v>
                </c:pt>
                <c:pt idx="89981">
                  <c:v>-190.50049999999999</c:v>
                </c:pt>
                <c:pt idx="89982">
                  <c:v>-190.49849999999998</c:v>
                </c:pt>
                <c:pt idx="89983">
                  <c:v>-190.49649999999997</c:v>
                </c:pt>
                <c:pt idx="89984">
                  <c:v>-190.49449999999999</c:v>
                </c:pt>
                <c:pt idx="89985">
                  <c:v>-190.49249999999998</c:v>
                </c:pt>
                <c:pt idx="89986">
                  <c:v>-190.49049999999997</c:v>
                </c:pt>
                <c:pt idx="89987">
                  <c:v>-190.48849999999999</c:v>
                </c:pt>
                <c:pt idx="89988">
                  <c:v>-190.48649999999998</c:v>
                </c:pt>
                <c:pt idx="89989">
                  <c:v>-190.48449999999997</c:v>
                </c:pt>
                <c:pt idx="89990">
                  <c:v>-190.48249999999999</c:v>
                </c:pt>
                <c:pt idx="89991">
                  <c:v>-190.48049999999998</c:v>
                </c:pt>
                <c:pt idx="89992">
                  <c:v>-190.47849999999997</c:v>
                </c:pt>
                <c:pt idx="89993">
                  <c:v>-190.47649999999999</c:v>
                </c:pt>
                <c:pt idx="89994">
                  <c:v>-190.47449999999998</c:v>
                </c:pt>
                <c:pt idx="89995">
                  <c:v>-190.47249999999997</c:v>
                </c:pt>
                <c:pt idx="89996">
                  <c:v>-190.47049999999999</c:v>
                </c:pt>
                <c:pt idx="89997">
                  <c:v>-190.46849999999998</c:v>
                </c:pt>
                <c:pt idx="89998">
                  <c:v>-190.46649999999997</c:v>
                </c:pt>
                <c:pt idx="89999">
                  <c:v>-190.46449999999999</c:v>
                </c:pt>
                <c:pt idx="90000">
                  <c:v>-190.46249999999998</c:v>
                </c:pt>
                <c:pt idx="90001">
                  <c:v>-190.46049999999997</c:v>
                </c:pt>
                <c:pt idx="90002">
                  <c:v>-190.45849999999999</c:v>
                </c:pt>
                <c:pt idx="90003">
                  <c:v>-190.45649999999998</c:v>
                </c:pt>
                <c:pt idx="90004">
                  <c:v>-190.45449999999997</c:v>
                </c:pt>
                <c:pt idx="90005">
                  <c:v>-190.45249999999999</c:v>
                </c:pt>
                <c:pt idx="90006">
                  <c:v>-190.45049999999998</c:v>
                </c:pt>
                <c:pt idx="90007">
                  <c:v>-190.44849999999997</c:v>
                </c:pt>
                <c:pt idx="90008">
                  <c:v>-190.44649999999999</c:v>
                </c:pt>
                <c:pt idx="90009">
                  <c:v>-190.44449999999998</c:v>
                </c:pt>
                <c:pt idx="90010">
                  <c:v>-190.44249999999997</c:v>
                </c:pt>
                <c:pt idx="90011">
                  <c:v>-190.44049999999999</c:v>
                </c:pt>
                <c:pt idx="90012">
                  <c:v>-190.43849999999998</c:v>
                </c:pt>
                <c:pt idx="90013">
                  <c:v>-190.43649999999997</c:v>
                </c:pt>
                <c:pt idx="90014">
                  <c:v>-190.43449999999999</c:v>
                </c:pt>
                <c:pt idx="90015">
                  <c:v>-190.43249999999998</c:v>
                </c:pt>
                <c:pt idx="90016">
                  <c:v>-190.43049999999997</c:v>
                </c:pt>
                <c:pt idx="90017">
                  <c:v>-190.42849999999999</c:v>
                </c:pt>
                <c:pt idx="90018">
                  <c:v>-190.42649999999998</c:v>
                </c:pt>
                <c:pt idx="90019">
                  <c:v>-190.42449999999997</c:v>
                </c:pt>
                <c:pt idx="90020">
                  <c:v>-190.42249999999999</c:v>
                </c:pt>
                <c:pt idx="90021">
                  <c:v>-190.42049999999998</c:v>
                </c:pt>
                <c:pt idx="90022">
                  <c:v>-190.41849999999997</c:v>
                </c:pt>
                <c:pt idx="90023">
                  <c:v>-190.41649999999998</c:v>
                </c:pt>
                <c:pt idx="90024">
                  <c:v>-190.41449999999998</c:v>
                </c:pt>
                <c:pt idx="90025">
                  <c:v>-190.41249999999997</c:v>
                </c:pt>
                <c:pt idx="90026">
                  <c:v>-190.41049999999998</c:v>
                </c:pt>
                <c:pt idx="90027">
                  <c:v>-190.40849999999998</c:v>
                </c:pt>
                <c:pt idx="90028">
                  <c:v>-190.40649999999997</c:v>
                </c:pt>
                <c:pt idx="90029">
                  <c:v>-190.40449999999998</c:v>
                </c:pt>
                <c:pt idx="90030">
                  <c:v>-190.40249999999997</c:v>
                </c:pt>
                <c:pt idx="90031">
                  <c:v>-190.40049999999997</c:v>
                </c:pt>
                <c:pt idx="90032">
                  <c:v>-190.39849999999998</c:v>
                </c:pt>
                <c:pt idx="90033">
                  <c:v>-190.39649999999997</c:v>
                </c:pt>
                <c:pt idx="90034">
                  <c:v>-190.39449999999997</c:v>
                </c:pt>
                <c:pt idx="90035">
                  <c:v>-190.39249999999998</c:v>
                </c:pt>
                <c:pt idx="90036">
                  <c:v>-190.39049999999997</c:v>
                </c:pt>
                <c:pt idx="90037">
                  <c:v>-190.38849999999996</c:v>
                </c:pt>
                <c:pt idx="90038">
                  <c:v>-190.38649999999998</c:v>
                </c:pt>
                <c:pt idx="90039">
                  <c:v>-190.38449999999997</c:v>
                </c:pt>
                <c:pt idx="90040">
                  <c:v>-190.38249999999996</c:v>
                </c:pt>
                <c:pt idx="90041">
                  <c:v>-190.38049999999998</c:v>
                </c:pt>
                <c:pt idx="90042">
                  <c:v>-190.37849999999997</c:v>
                </c:pt>
                <c:pt idx="90043">
                  <c:v>-190.37649999999996</c:v>
                </c:pt>
                <c:pt idx="90044">
                  <c:v>-190.37449999999998</c:v>
                </c:pt>
                <c:pt idx="90045">
                  <c:v>-190.37249999999997</c:v>
                </c:pt>
                <c:pt idx="90046">
                  <c:v>-190.37049999999996</c:v>
                </c:pt>
                <c:pt idx="90047">
                  <c:v>-190.36849999999998</c:v>
                </c:pt>
                <c:pt idx="90048">
                  <c:v>-190.36649999999997</c:v>
                </c:pt>
                <c:pt idx="90049">
                  <c:v>-190.36449999999996</c:v>
                </c:pt>
                <c:pt idx="90050">
                  <c:v>-190.36249999999998</c:v>
                </c:pt>
                <c:pt idx="90051">
                  <c:v>-190.36049999999997</c:v>
                </c:pt>
                <c:pt idx="90052">
                  <c:v>-190.35849999999996</c:v>
                </c:pt>
                <c:pt idx="90053">
                  <c:v>-190.35649999999998</c:v>
                </c:pt>
                <c:pt idx="90054">
                  <c:v>-190.35449999999997</c:v>
                </c:pt>
                <c:pt idx="90055">
                  <c:v>-190.35249999999996</c:v>
                </c:pt>
                <c:pt idx="90056">
                  <c:v>-190.35049999999998</c:v>
                </c:pt>
                <c:pt idx="90057">
                  <c:v>-190.34849999999997</c:v>
                </c:pt>
                <c:pt idx="90058">
                  <c:v>-190.34649999999996</c:v>
                </c:pt>
                <c:pt idx="90059">
                  <c:v>-190.34449999999998</c:v>
                </c:pt>
                <c:pt idx="90060">
                  <c:v>-190.34249999999997</c:v>
                </c:pt>
                <c:pt idx="90061">
                  <c:v>-190.34049999999996</c:v>
                </c:pt>
                <c:pt idx="90062">
                  <c:v>-190.33849999999998</c:v>
                </c:pt>
                <c:pt idx="90063">
                  <c:v>-190.33649999999997</c:v>
                </c:pt>
                <c:pt idx="90064">
                  <c:v>-190.33449999999999</c:v>
                </c:pt>
                <c:pt idx="90065">
                  <c:v>-190.33249999999998</c:v>
                </c:pt>
                <c:pt idx="90066">
                  <c:v>-190.33049999999997</c:v>
                </c:pt>
                <c:pt idx="90067">
                  <c:v>-190.32849999999999</c:v>
                </c:pt>
                <c:pt idx="90068">
                  <c:v>-190.32649999999998</c:v>
                </c:pt>
                <c:pt idx="90069">
                  <c:v>-190.32449999999997</c:v>
                </c:pt>
                <c:pt idx="90070">
                  <c:v>-190.32249999999999</c:v>
                </c:pt>
                <c:pt idx="90071">
                  <c:v>-190.32049999999998</c:v>
                </c:pt>
                <c:pt idx="90072">
                  <c:v>-190.31849999999997</c:v>
                </c:pt>
                <c:pt idx="90073">
                  <c:v>-190.31649999999999</c:v>
                </c:pt>
                <c:pt idx="90074">
                  <c:v>-190.31449999999998</c:v>
                </c:pt>
                <c:pt idx="90075">
                  <c:v>-190.31249999999997</c:v>
                </c:pt>
                <c:pt idx="90076">
                  <c:v>-190.31049999999999</c:v>
                </c:pt>
                <c:pt idx="90077">
                  <c:v>-190.30849999999998</c:v>
                </c:pt>
                <c:pt idx="90078">
                  <c:v>-190.30649999999997</c:v>
                </c:pt>
                <c:pt idx="90079">
                  <c:v>-190.30449999999999</c:v>
                </c:pt>
                <c:pt idx="90080">
                  <c:v>-190.30249999999998</c:v>
                </c:pt>
                <c:pt idx="90081">
                  <c:v>-190.30049999999997</c:v>
                </c:pt>
                <c:pt idx="90082">
                  <c:v>-190.29849999999999</c:v>
                </c:pt>
                <c:pt idx="90083">
                  <c:v>-190.29649999999998</c:v>
                </c:pt>
                <c:pt idx="90084">
                  <c:v>-190.29449999999997</c:v>
                </c:pt>
                <c:pt idx="90085">
                  <c:v>-190.29249999999999</c:v>
                </c:pt>
                <c:pt idx="90086">
                  <c:v>-190.29049999999998</c:v>
                </c:pt>
                <c:pt idx="90087">
                  <c:v>-190.28849999999997</c:v>
                </c:pt>
                <c:pt idx="90088">
                  <c:v>-190.28649999999999</c:v>
                </c:pt>
                <c:pt idx="90089">
                  <c:v>-190.28449999999998</c:v>
                </c:pt>
                <c:pt idx="90090">
                  <c:v>-190.28249999999997</c:v>
                </c:pt>
                <c:pt idx="90091">
                  <c:v>-190.28049999999999</c:v>
                </c:pt>
                <c:pt idx="90092">
                  <c:v>-190.27849999999998</c:v>
                </c:pt>
                <c:pt idx="90093">
                  <c:v>-190.27649999999997</c:v>
                </c:pt>
                <c:pt idx="90094">
                  <c:v>-190.27449999999999</c:v>
                </c:pt>
                <c:pt idx="90095">
                  <c:v>-190.27249999999998</c:v>
                </c:pt>
                <c:pt idx="90096">
                  <c:v>-190.27049999999997</c:v>
                </c:pt>
                <c:pt idx="90097">
                  <c:v>-190.26849999999999</c:v>
                </c:pt>
                <c:pt idx="90098">
                  <c:v>-190.26649999999998</c:v>
                </c:pt>
                <c:pt idx="90099">
                  <c:v>-190.26449999999997</c:v>
                </c:pt>
                <c:pt idx="90100">
                  <c:v>-190.26249999999999</c:v>
                </c:pt>
                <c:pt idx="90101">
                  <c:v>-190.26049999999998</c:v>
                </c:pt>
                <c:pt idx="90102">
                  <c:v>-190.25849999999997</c:v>
                </c:pt>
                <c:pt idx="90103">
                  <c:v>-190.25649999999999</c:v>
                </c:pt>
                <c:pt idx="90104">
                  <c:v>-190.25449999999998</c:v>
                </c:pt>
                <c:pt idx="90105">
                  <c:v>-190.25249999999997</c:v>
                </c:pt>
                <c:pt idx="90106">
                  <c:v>-190.25049999999999</c:v>
                </c:pt>
                <c:pt idx="90107">
                  <c:v>-190.24849999999998</c:v>
                </c:pt>
                <c:pt idx="90108">
                  <c:v>-190.24649999999997</c:v>
                </c:pt>
                <c:pt idx="90109">
                  <c:v>-190.24449999999999</c:v>
                </c:pt>
                <c:pt idx="90110">
                  <c:v>-190.24249999999998</c:v>
                </c:pt>
                <c:pt idx="90111">
                  <c:v>-190.24049999999997</c:v>
                </c:pt>
                <c:pt idx="90112">
                  <c:v>-190.23849999999999</c:v>
                </c:pt>
                <c:pt idx="90113">
                  <c:v>-190.23649999999998</c:v>
                </c:pt>
                <c:pt idx="90114">
                  <c:v>-190.23449999999997</c:v>
                </c:pt>
                <c:pt idx="90115">
                  <c:v>-190.23249999999999</c:v>
                </c:pt>
                <c:pt idx="90116">
                  <c:v>-190.23049999999998</c:v>
                </c:pt>
                <c:pt idx="90117">
                  <c:v>-190.22849999999997</c:v>
                </c:pt>
                <c:pt idx="90118">
                  <c:v>-190.22649999999999</c:v>
                </c:pt>
                <c:pt idx="90119">
                  <c:v>-190.22449999999998</c:v>
                </c:pt>
                <c:pt idx="90120">
                  <c:v>-190.22249999999997</c:v>
                </c:pt>
                <c:pt idx="90121">
                  <c:v>-190.22049999999999</c:v>
                </c:pt>
                <c:pt idx="90122">
                  <c:v>-190.21849999999998</c:v>
                </c:pt>
                <c:pt idx="90123">
                  <c:v>-190.21649999999997</c:v>
                </c:pt>
                <c:pt idx="90124">
                  <c:v>-190.21449999999999</c:v>
                </c:pt>
                <c:pt idx="90125">
                  <c:v>-190.21249999999998</c:v>
                </c:pt>
                <c:pt idx="90126">
                  <c:v>-190.21049999999997</c:v>
                </c:pt>
                <c:pt idx="90127">
                  <c:v>-190.20849999999999</c:v>
                </c:pt>
                <c:pt idx="90128">
                  <c:v>-190.20649999999998</c:v>
                </c:pt>
                <c:pt idx="90129">
                  <c:v>-190.20449999999997</c:v>
                </c:pt>
                <c:pt idx="90130">
                  <c:v>-190.20249999999999</c:v>
                </c:pt>
                <c:pt idx="90131">
                  <c:v>-190.20049999999998</c:v>
                </c:pt>
                <c:pt idx="90132">
                  <c:v>-190.19849999999997</c:v>
                </c:pt>
                <c:pt idx="90133">
                  <c:v>-190.19649999999999</c:v>
                </c:pt>
                <c:pt idx="90134">
                  <c:v>-190.19449999999998</c:v>
                </c:pt>
                <c:pt idx="90135">
                  <c:v>-190.19249999999997</c:v>
                </c:pt>
                <c:pt idx="90136">
                  <c:v>-190.19049999999999</c:v>
                </c:pt>
                <c:pt idx="90137">
                  <c:v>-190.18849999999998</c:v>
                </c:pt>
                <c:pt idx="90138">
                  <c:v>-190.18649999999997</c:v>
                </c:pt>
                <c:pt idx="90139">
                  <c:v>-190.18449999999999</c:v>
                </c:pt>
                <c:pt idx="90140">
                  <c:v>-190.18249999999998</c:v>
                </c:pt>
                <c:pt idx="90141">
                  <c:v>-190.18049999999997</c:v>
                </c:pt>
                <c:pt idx="90142">
                  <c:v>-190.17849999999999</c:v>
                </c:pt>
                <c:pt idx="90143">
                  <c:v>-190.17649999999998</c:v>
                </c:pt>
                <c:pt idx="90144">
                  <c:v>-190.17449999999997</c:v>
                </c:pt>
                <c:pt idx="90145">
                  <c:v>-190.17249999999999</c:v>
                </c:pt>
                <c:pt idx="90146">
                  <c:v>-190.17049999999998</c:v>
                </c:pt>
                <c:pt idx="90147">
                  <c:v>-190.16849999999997</c:v>
                </c:pt>
                <c:pt idx="90148">
                  <c:v>-190.16649999999998</c:v>
                </c:pt>
                <c:pt idx="90149">
                  <c:v>-190.16449999999998</c:v>
                </c:pt>
                <c:pt idx="90150">
                  <c:v>-190.16249999999997</c:v>
                </c:pt>
                <c:pt idx="90151">
                  <c:v>-190.16049999999998</c:v>
                </c:pt>
                <c:pt idx="90152">
                  <c:v>-190.15849999999998</c:v>
                </c:pt>
                <c:pt idx="90153">
                  <c:v>-190.15649999999997</c:v>
                </c:pt>
                <c:pt idx="90154">
                  <c:v>-190.15449999999998</c:v>
                </c:pt>
                <c:pt idx="90155">
                  <c:v>-190.15249999999997</c:v>
                </c:pt>
                <c:pt idx="90156">
                  <c:v>-190.15049999999997</c:v>
                </c:pt>
                <c:pt idx="90157">
                  <c:v>-190.14849999999998</c:v>
                </c:pt>
                <c:pt idx="90158">
                  <c:v>-190.14649999999997</c:v>
                </c:pt>
                <c:pt idx="90159">
                  <c:v>-190.14449999999997</c:v>
                </c:pt>
                <c:pt idx="90160">
                  <c:v>-190.14249999999998</c:v>
                </c:pt>
                <c:pt idx="90161">
                  <c:v>-190.14049999999997</c:v>
                </c:pt>
                <c:pt idx="90162">
                  <c:v>-190.13849999999996</c:v>
                </c:pt>
                <c:pt idx="90163">
                  <c:v>-190.13649999999998</c:v>
                </c:pt>
                <c:pt idx="90164">
                  <c:v>-190.13449999999997</c:v>
                </c:pt>
                <c:pt idx="90165">
                  <c:v>-190.13249999999996</c:v>
                </c:pt>
                <c:pt idx="90166">
                  <c:v>-190.13049999999998</c:v>
                </c:pt>
                <c:pt idx="90167">
                  <c:v>-190.12849999999997</c:v>
                </c:pt>
                <c:pt idx="90168">
                  <c:v>-190.12649999999996</c:v>
                </c:pt>
                <c:pt idx="90169">
                  <c:v>-190.12449999999998</c:v>
                </c:pt>
                <c:pt idx="90170">
                  <c:v>-190.12249999999997</c:v>
                </c:pt>
                <c:pt idx="90171">
                  <c:v>-190.12049999999996</c:v>
                </c:pt>
                <c:pt idx="90172">
                  <c:v>-190.11849999999998</c:v>
                </c:pt>
                <c:pt idx="90173">
                  <c:v>-190.11649999999997</c:v>
                </c:pt>
                <c:pt idx="90174">
                  <c:v>-190.11449999999996</c:v>
                </c:pt>
                <c:pt idx="90175">
                  <c:v>-190.11249999999998</c:v>
                </c:pt>
                <c:pt idx="90176">
                  <c:v>-190.11049999999997</c:v>
                </c:pt>
                <c:pt idx="90177">
                  <c:v>-190.10849999999996</c:v>
                </c:pt>
                <c:pt idx="90178">
                  <c:v>-190.10649999999998</c:v>
                </c:pt>
                <c:pt idx="90179">
                  <c:v>-190.10449999999997</c:v>
                </c:pt>
                <c:pt idx="90180">
                  <c:v>-190.10249999999996</c:v>
                </c:pt>
                <c:pt idx="90181">
                  <c:v>-190.10049999999998</c:v>
                </c:pt>
                <c:pt idx="90182">
                  <c:v>-190.09849999999997</c:v>
                </c:pt>
                <c:pt idx="90183">
                  <c:v>-190.09649999999996</c:v>
                </c:pt>
                <c:pt idx="90184">
                  <c:v>-190.09449999999998</c:v>
                </c:pt>
                <c:pt idx="90185">
                  <c:v>-190.09249999999997</c:v>
                </c:pt>
                <c:pt idx="90186">
                  <c:v>-190.09049999999996</c:v>
                </c:pt>
                <c:pt idx="90187">
                  <c:v>-190.08849999999998</c:v>
                </c:pt>
                <c:pt idx="90188">
                  <c:v>-190.08649999999997</c:v>
                </c:pt>
                <c:pt idx="90189">
                  <c:v>-190.08449999999999</c:v>
                </c:pt>
                <c:pt idx="90190">
                  <c:v>-190.08249999999998</c:v>
                </c:pt>
                <c:pt idx="90191">
                  <c:v>-190.08049999999997</c:v>
                </c:pt>
                <c:pt idx="90192">
                  <c:v>-190.07849999999999</c:v>
                </c:pt>
                <c:pt idx="90193">
                  <c:v>-190.07649999999998</c:v>
                </c:pt>
                <c:pt idx="90194">
                  <c:v>-190.07449999999997</c:v>
                </c:pt>
                <c:pt idx="90195">
                  <c:v>-190.07249999999999</c:v>
                </c:pt>
                <c:pt idx="90196">
                  <c:v>-190.07049999999998</c:v>
                </c:pt>
                <c:pt idx="90197">
                  <c:v>-190.06849999999997</c:v>
                </c:pt>
                <c:pt idx="90198">
                  <c:v>-190.06649999999999</c:v>
                </c:pt>
                <c:pt idx="90199">
                  <c:v>-190.06449999999998</c:v>
                </c:pt>
                <c:pt idx="90200">
                  <c:v>-190.06249999999997</c:v>
                </c:pt>
                <c:pt idx="90201">
                  <c:v>-190.06049999999999</c:v>
                </c:pt>
                <c:pt idx="90202">
                  <c:v>-190.05849999999998</c:v>
                </c:pt>
                <c:pt idx="90203">
                  <c:v>-190.05649999999997</c:v>
                </c:pt>
                <c:pt idx="90204">
                  <c:v>-190.05449999999999</c:v>
                </c:pt>
                <c:pt idx="90205">
                  <c:v>-190.05249999999998</c:v>
                </c:pt>
                <c:pt idx="90206">
                  <c:v>-190.05049999999997</c:v>
                </c:pt>
                <c:pt idx="90207">
                  <c:v>-190.04849999999999</c:v>
                </c:pt>
                <c:pt idx="90208">
                  <c:v>-190.04649999999998</c:v>
                </c:pt>
                <c:pt idx="90209">
                  <c:v>-190.04449999999997</c:v>
                </c:pt>
                <c:pt idx="90210">
                  <c:v>-190.04249999999999</c:v>
                </c:pt>
                <c:pt idx="90211">
                  <c:v>-190.04049999999998</c:v>
                </c:pt>
                <c:pt idx="90212">
                  <c:v>-190.03849999999997</c:v>
                </c:pt>
                <c:pt idx="90213">
                  <c:v>-190.03649999999999</c:v>
                </c:pt>
                <c:pt idx="90214">
                  <c:v>-190.03449999999998</c:v>
                </c:pt>
                <c:pt idx="90215">
                  <c:v>-190.03249999999997</c:v>
                </c:pt>
                <c:pt idx="90216">
                  <c:v>-190.03049999999999</c:v>
                </c:pt>
                <c:pt idx="90217">
                  <c:v>-190.02849999999998</c:v>
                </c:pt>
                <c:pt idx="90218">
                  <c:v>-190.02649999999997</c:v>
                </c:pt>
                <c:pt idx="90219">
                  <c:v>-190.02449999999999</c:v>
                </c:pt>
                <c:pt idx="90220">
                  <c:v>-190.02249999999998</c:v>
                </c:pt>
                <c:pt idx="90221">
                  <c:v>-190.02049999999997</c:v>
                </c:pt>
                <c:pt idx="90222">
                  <c:v>-190.01849999999999</c:v>
                </c:pt>
                <c:pt idx="90223">
                  <c:v>-190.01649999999998</c:v>
                </c:pt>
                <c:pt idx="90224">
                  <c:v>-190.01449999999997</c:v>
                </c:pt>
                <c:pt idx="90225">
                  <c:v>-190.01249999999999</c:v>
                </c:pt>
                <c:pt idx="90226">
                  <c:v>-190.01049999999998</c:v>
                </c:pt>
                <c:pt idx="90227">
                  <c:v>-190.00849999999997</c:v>
                </c:pt>
                <c:pt idx="90228">
                  <c:v>-190.00649999999999</c:v>
                </c:pt>
                <c:pt idx="90229">
                  <c:v>-190.00449999999998</c:v>
                </c:pt>
                <c:pt idx="90230">
                  <c:v>-190.00249999999997</c:v>
                </c:pt>
                <c:pt idx="90231">
                  <c:v>-190.00049999999999</c:v>
                </c:pt>
                <c:pt idx="90232">
                  <c:v>-189.99849999999998</c:v>
                </c:pt>
                <c:pt idx="90233">
                  <c:v>-189.99649999999997</c:v>
                </c:pt>
                <c:pt idx="90234">
                  <c:v>-189.99449999999999</c:v>
                </c:pt>
                <c:pt idx="90235">
                  <c:v>-189.99249999999998</c:v>
                </c:pt>
                <c:pt idx="90236">
                  <c:v>-189.99049999999997</c:v>
                </c:pt>
                <c:pt idx="90237">
                  <c:v>-189.98849999999999</c:v>
                </c:pt>
                <c:pt idx="90238">
                  <c:v>-189.98649999999998</c:v>
                </c:pt>
                <c:pt idx="90239">
                  <c:v>-189.98449999999997</c:v>
                </c:pt>
                <c:pt idx="90240">
                  <c:v>-189.98249999999999</c:v>
                </c:pt>
                <c:pt idx="90241">
                  <c:v>-189.98049999999998</c:v>
                </c:pt>
                <c:pt idx="90242">
                  <c:v>-189.97849999999997</c:v>
                </c:pt>
                <c:pt idx="90243">
                  <c:v>-189.97649999999999</c:v>
                </c:pt>
                <c:pt idx="90244">
                  <c:v>-189.97449999999998</c:v>
                </c:pt>
                <c:pt idx="90245">
                  <c:v>-189.97249999999997</c:v>
                </c:pt>
                <c:pt idx="90246">
                  <c:v>-189.97049999999999</c:v>
                </c:pt>
                <c:pt idx="90247">
                  <c:v>-189.96849999999998</c:v>
                </c:pt>
                <c:pt idx="90248">
                  <c:v>-189.96649999999997</c:v>
                </c:pt>
                <c:pt idx="90249">
                  <c:v>-189.96449999999999</c:v>
                </c:pt>
                <c:pt idx="90250">
                  <c:v>-189.96249999999998</c:v>
                </c:pt>
                <c:pt idx="90251">
                  <c:v>-189.96049999999997</c:v>
                </c:pt>
                <c:pt idx="90252">
                  <c:v>-189.95849999999999</c:v>
                </c:pt>
                <c:pt idx="90253">
                  <c:v>-189.95649999999998</c:v>
                </c:pt>
                <c:pt idx="90254">
                  <c:v>-189.95449999999997</c:v>
                </c:pt>
                <c:pt idx="90255">
                  <c:v>-189.95249999999999</c:v>
                </c:pt>
                <c:pt idx="90256">
                  <c:v>-189.95049999999998</c:v>
                </c:pt>
                <c:pt idx="90257">
                  <c:v>-189.94849999999997</c:v>
                </c:pt>
                <c:pt idx="90258">
                  <c:v>-189.94649999999999</c:v>
                </c:pt>
                <c:pt idx="90259">
                  <c:v>-189.94449999999998</c:v>
                </c:pt>
                <c:pt idx="90260">
                  <c:v>-189.94249999999997</c:v>
                </c:pt>
                <c:pt idx="90261">
                  <c:v>-189.94049999999999</c:v>
                </c:pt>
                <c:pt idx="90262">
                  <c:v>-189.93849999999998</c:v>
                </c:pt>
                <c:pt idx="90263">
                  <c:v>-189.93649999999997</c:v>
                </c:pt>
                <c:pt idx="90264">
                  <c:v>-189.93449999999999</c:v>
                </c:pt>
                <c:pt idx="90265">
                  <c:v>-189.93249999999998</c:v>
                </c:pt>
                <c:pt idx="90266">
                  <c:v>-189.93049999999997</c:v>
                </c:pt>
                <c:pt idx="90267">
                  <c:v>-189.92849999999999</c:v>
                </c:pt>
                <c:pt idx="90268">
                  <c:v>-189.92649999999998</c:v>
                </c:pt>
                <c:pt idx="90269">
                  <c:v>-189.92449999999997</c:v>
                </c:pt>
                <c:pt idx="90270">
                  <c:v>-189.92249999999999</c:v>
                </c:pt>
                <c:pt idx="90271">
                  <c:v>-189.92049999999998</c:v>
                </c:pt>
                <c:pt idx="90272">
                  <c:v>-189.91849999999997</c:v>
                </c:pt>
                <c:pt idx="90273">
                  <c:v>-189.91649999999998</c:v>
                </c:pt>
                <c:pt idx="90274">
                  <c:v>-189.91449999999998</c:v>
                </c:pt>
                <c:pt idx="90275">
                  <c:v>-189.91249999999997</c:v>
                </c:pt>
                <c:pt idx="90276">
                  <c:v>-189.91049999999998</c:v>
                </c:pt>
                <c:pt idx="90277">
                  <c:v>-189.90849999999998</c:v>
                </c:pt>
                <c:pt idx="90278">
                  <c:v>-189.90649999999997</c:v>
                </c:pt>
                <c:pt idx="90279">
                  <c:v>-189.90449999999998</c:v>
                </c:pt>
                <c:pt idx="90280">
                  <c:v>-189.90249999999997</c:v>
                </c:pt>
                <c:pt idx="90281">
                  <c:v>-189.90049999999997</c:v>
                </c:pt>
                <c:pt idx="90282">
                  <c:v>-189.89849999999998</c:v>
                </c:pt>
                <c:pt idx="90283">
                  <c:v>-189.89649999999997</c:v>
                </c:pt>
                <c:pt idx="90284">
                  <c:v>-189.89449999999997</c:v>
                </c:pt>
                <c:pt idx="90285">
                  <c:v>-189.89249999999998</c:v>
                </c:pt>
                <c:pt idx="90286">
                  <c:v>-189.89049999999997</c:v>
                </c:pt>
                <c:pt idx="90287">
                  <c:v>-189.88849999999996</c:v>
                </c:pt>
                <c:pt idx="90288">
                  <c:v>-189.88649999999998</c:v>
                </c:pt>
                <c:pt idx="90289">
                  <c:v>-189.88449999999997</c:v>
                </c:pt>
                <c:pt idx="90290">
                  <c:v>-189.88249999999996</c:v>
                </c:pt>
                <c:pt idx="90291">
                  <c:v>-189.88049999999998</c:v>
                </c:pt>
                <c:pt idx="90292">
                  <c:v>-189.87849999999997</c:v>
                </c:pt>
                <c:pt idx="90293">
                  <c:v>-189.87649999999996</c:v>
                </c:pt>
                <c:pt idx="90294">
                  <c:v>-189.87449999999998</c:v>
                </c:pt>
                <c:pt idx="90295">
                  <c:v>-189.87249999999997</c:v>
                </c:pt>
                <c:pt idx="90296">
                  <c:v>-189.87049999999996</c:v>
                </c:pt>
                <c:pt idx="90297">
                  <c:v>-189.86849999999998</c:v>
                </c:pt>
                <c:pt idx="90298">
                  <c:v>-189.86649999999997</c:v>
                </c:pt>
                <c:pt idx="90299">
                  <c:v>-189.86449999999996</c:v>
                </c:pt>
                <c:pt idx="90300">
                  <c:v>-189.86249999999998</c:v>
                </c:pt>
                <c:pt idx="90301">
                  <c:v>-189.86049999999997</c:v>
                </c:pt>
                <c:pt idx="90302">
                  <c:v>-189.85849999999996</c:v>
                </c:pt>
                <c:pt idx="90303">
                  <c:v>-189.85649999999998</c:v>
                </c:pt>
                <c:pt idx="90304">
                  <c:v>-189.85449999999997</c:v>
                </c:pt>
                <c:pt idx="90305">
                  <c:v>-189.85249999999996</c:v>
                </c:pt>
                <c:pt idx="90306">
                  <c:v>-189.85049999999998</c:v>
                </c:pt>
                <c:pt idx="90307">
                  <c:v>-189.84849999999997</c:v>
                </c:pt>
                <c:pt idx="90308">
                  <c:v>-189.84649999999996</c:v>
                </c:pt>
                <c:pt idx="90309">
                  <c:v>-189.84449999999998</c:v>
                </c:pt>
                <c:pt idx="90310">
                  <c:v>-189.84249999999997</c:v>
                </c:pt>
                <c:pt idx="90311">
                  <c:v>-189.84049999999996</c:v>
                </c:pt>
                <c:pt idx="90312">
                  <c:v>-189.83849999999998</c:v>
                </c:pt>
                <c:pt idx="90313">
                  <c:v>-189.83649999999997</c:v>
                </c:pt>
                <c:pt idx="90314">
                  <c:v>-189.83449999999999</c:v>
                </c:pt>
                <c:pt idx="90315">
                  <c:v>-189.83249999999998</c:v>
                </c:pt>
                <c:pt idx="90316">
                  <c:v>-189.83049999999997</c:v>
                </c:pt>
                <c:pt idx="90317">
                  <c:v>-189.82849999999999</c:v>
                </c:pt>
                <c:pt idx="90318">
                  <c:v>-189.82649999999998</c:v>
                </c:pt>
                <c:pt idx="90319">
                  <c:v>-189.82449999999997</c:v>
                </c:pt>
                <c:pt idx="90320">
                  <c:v>-189.82249999999999</c:v>
                </c:pt>
                <c:pt idx="90321">
                  <c:v>-189.82049999999998</c:v>
                </c:pt>
                <c:pt idx="90322">
                  <c:v>-189.81849999999997</c:v>
                </c:pt>
                <c:pt idx="90323">
                  <c:v>-189.81649999999999</c:v>
                </c:pt>
                <c:pt idx="90324">
                  <c:v>-189.81449999999998</c:v>
                </c:pt>
                <c:pt idx="90325">
                  <c:v>-189.81249999999997</c:v>
                </c:pt>
                <c:pt idx="90326">
                  <c:v>-189.81049999999999</c:v>
                </c:pt>
                <c:pt idx="90327">
                  <c:v>-189.80849999999998</c:v>
                </c:pt>
                <c:pt idx="90328">
                  <c:v>-189.80649999999997</c:v>
                </c:pt>
                <c:pt idx="90329">
                  <c:v>-189.80449999999999</c:v>
                </c:pt>
                <c:pt idx="90330">
                  <c:v>-189.80249999999998</c:v>
                </c:pt>
                <c:pt idx="90331">
                  <c:v>-189.80049999999997</c:v>
                </c:pt>
                <c:pt idx="90332">
                  <c:v>-189.79849999999999</c:v>
                </c:pt>
                <c:pt idx="90333">
                  <c:v>-189.79649999999998</c:v>
                </c:pt>
                <c:pt idx="90334">
                  <c:v>-189.79449999999997</c:v>
                </c:pt>
                <c:pt idx="90335">
                  <c:v>-189.79249999999999</c:v>
                </c:pt>
                <c:pt idx="90336">
                  <c:v>-189.79049999999998</c:v>
                </c:pt>
                <c:pt idx="90337">
                  <c:v>-189.78849999999997</c:v>
                </c:pt>
                <c:pt idx="90338">
                  <c:v>-189.78649999999999</c:v>
                </c:pt>
                <c:pt idx="90339">
                  <c:v>-189.78449999999998</c:v>
                </c:pt>
                <c:pt idx="90340">
                  <c:v>-189.78249999999997</c:v>
                </c:pt>
                <c:pt idx="90341">
                  <c:v>-189.78049999999999</c:v>
                </c:pt>
                <c:pt idx="90342">
                  <c:v>-189.77849999999998</c:v>
                </c:pt>
                <c:pt idx="90343">
                  <c:v>-189.77649999999997</c:v>
                </c:pt>
                <c:pt idx="90344">
                  <c:v>-189.77449999999999</c:v>
                </c:pt>
                <c:pt idx="90345">
                  <c:v>-189.77249999999998</c:v>
                </c:pt>
                <c:pt idx="90346">
                  <c:v>-189.77049999999997</c:v>
                </c:pt>
                <c:pt idx="90347">
                  <c:v>-189.76849999999999</c:v>
                </c:pt>
                <c:pt idx="90348">
                  <c:v>-189.76649999999998</c:v>
                </c:pt>
                <c:pt idx="90349">
                  <c:v>-189.76449999999997</c:v>
                </c:pt>
                <c:pt idx="90350">
                  <c:v>-189.76249999999999</c:v>
                </c:pt>
                <c:pt idx="90351">
                  <c:v>-189.76049999999998</c:v>
                </c:pt>
                <c:pt idx="90352">
                  <c:v>-189.75849999999997</c:v>
                </c:pt>
                <c:pt idx="90353">
                  <c:v>-189.75649999999999</c:v>
                </c:pt>
                <c:pt idx="90354">
                  <c:v>-189.75449999999998</c:v>
                </c:pt>
                <c:pt idx="90355">
                  <c:v>-189.75249999999997</c:v>
                </c:pt>
                <c:pt idx="90356">
                  <c:v>-189.75049999999999</c:v>
                </c:pt>
                <c:pt idx="90357">
                  <c:v>-189.74849999999998</c:v>
                </c:pt>
                <c:pt idx="90358">
                  <c:v>-189.74649999999997</c:v>
                </c:pt>
                <c:pt idx="90359">
                  <c:v>-189.74449999999999</c:v>
                </c:pt>
                <c:pt idx="90360">
                  <c:v>-189.74249999999998</c:v>
                </c:pt>
                <c:pt idx="90361">
                  <c:v>-189.74049999999997</c:v>
                </c:pt>
                <c:pt idx="90362">
                  <c:v>-189.73849999999999</c:v>
                </c:pt>
                <c:pt idx="90363">
                  <c:v>-189.73649999999998</c:v>
                </c:pt>
                <c:pt idx="90364">
                  <c:v>-189.73449999999997</c:v>
                </c:pt>
                <c:pt idx="90365">
                  <c:v>-189.73249999999999</c:v>
                </c:pt>
                <c:pt idx="90366">
                  <c:v>-189.73049999999998</c:v>
                </c:pt>
                <c:pt idx="90367">
                  <c:v>-189.72849999999997</c:v>
                </c:pt>
                <c:pt idx="90368">
                  <c:v>-189.72649999999999</c:v>
                </c:pt>
                <c:pt idx="90369">
                  <c:v>-189.72449999999998</c:v>
                </c:pt>
                <c:pt idx="90370">
                  <c:v>-189.72249999999997</c:v>
                </c:pt>
                <c:pt idx="90371">
                  <c:v>-189.72049999999999</c:v>
                </c:pt>
                <c:pt idx="90372">
                  <c:v>-189.71849999999998</c:v>
                </c:pt>
                <c:pt idx="90373">
                  <c:v>-189.71649999999997</c:v>
                </c:pt>
                <c:pt idx="90374">
                  <c:v>-189.71449999999999</c:v>
                </c:pt>
                <c:pt idx="90375">
                  <c:v>-189.71249999999998</c:v>
                </c:pt>
                <c:pt idx="90376">
                  <c:v>-189.71049999999997</c:v>
                </c:pt>
                <c:pt idx="90377">
                  <c:v>-189.70849999999999</c:v>
                </c:pt>
                <c:pt idx="90378">
                  <c:v>-189.70649999999998</c:v>
                </c:pt>
                <c:pt idx="90379">
                  <c:v>-189.70449999999997</c:v>
                </c:pt>
                <c:pt idx="90380">
                  <c:v>-189.70249999999999</c:v>
                </c:pt>
                <c:pt idx="90381">
                  <c:v>-189.70049999999998</c:v>
                </c:pt>
                <c:pt idx="90382">
                  <c:v>-189.69849999999997</c:v>
                </c:pt>
                <c:pt idx="90383">
                  <c:v>-189.69649999999999</c:v>
                </c:pt>
                <c:pt idx="90384">
                  <c:v>-189.69449999999998</c:v>
                </c:pt>
                <c:pt idx="90385">
                  <c:v>-189.69249999999997</c:v>
                </c:pt>
                <c:pt idx="90386">
                  <c:v>-189.69049999999999</c:v>
                </c:pt>
                <c:pt idx="90387">
                  <c:v>-189.68849999999998</c:v>
                </c:pt>
                <c:pt idx="90388">
                  <c:v>-189.68649999999997</c:v>
                </c:pt>
                <c:pt idx="90389">
                  <c:v>-189.68449999999999</c:v>
                </c:pt>
                <c:pt idx="90390">
                  <c:v>-189.68249999999998</c:v>
                </c:pt>
                <c:pt idx="90391">
                  <c:v>-189.68049999999997</c:v>
                </c:pt>
                <c:pt idx="90392">
                  <c:v>-189.67849999999999</c:v>
                </c:pt>
                <c:pt idx="90393">
                  <c:v>-189.67649999999998</c:v>
                </c:pt>
                <c:pt idx="90394">
                  <c:v>-189.67449999999997</c:v>
                </c:pt>
                <c:pt idx="90395">
                  <c:v>-189.67249999999999</c:v>
                </c:pt>
                <c:pt idx="90396">
                  <c:v>-189.67049999999998</c:v>
                </c:pt>
                <c:pt idx="90397">
                  <c:v>-189.66849999999997</c:v>
                </c:pt>
                <c:pt idx="90398">
                  <c:v>-189.66649999999998</c:v>
                </c:pt>
                <c:pt idx="90399">
                  <c:v>-189.66449999999998</c:v>
                </c:pt>
                <c:pt idx="90400">
                  <c:v>-189.66249999999997</c:v>
                </c:pt>
                <c:pt idx="90401">
                  <c:v>-189.66049999999998</c:v>
                </c:pt>
                <c:pt idx="90402">
                  <c:v>-189.65849999999998</c:v>
                </c:pt>
                <c:pt idx="90403">
                  <c:v>-189.65649999999997</c:v>
                </c:pt>
                <c:pt idx="90404">
                  <c:v>-189.65449999999998</c:v>
                </c:pt>
                <c:pt idx="90405">
                  <c:v>-189.65249999999997</c:v>
                </c:pt>
                <c:pt idx="90406">
                  <c:v>-189.65049999999997</c:v>
                </c:pt>
                <c:pt idx="90407">
                  <c:v>-189.64849999999998</c:v>
                </c:pt>
                <c:pt idx="90408">
                  <c:v>-189.64649999999997</c:v>
                </c:pt>
                <c:pt idx="90409">
                  <c:v>-189.64449999999997</c:v>
                </c:pt>
                <c:pt idx="90410">
                  <c:v>-189.64249999999998</c:v>
                </c:pt>
                <c:pt idx="90411">
                  <c:v>-189.64049999999997</c:v>
                </c:pt>
                <c:pt idx="90412">
                  <c:v>-189.63849999999996</c:v>
                </c:pt>
                <c:pt idx="90413">
                  <c:v>-189.63649999999998</c:v>
                </c:pt>
                <c:pt idx="90414">
                  <c:v>-189.63449999999997</c:v>
                </c:pt>
                <c:pt idx="90415">
                  <c:v>-189.63249999999996</c:v>
                </c:pt>
                <c:pt idx="90416">
                  <c:v>-189.63049999999998</c:v>
                </c:pt>
                <c:pt idx="90417">
                  <c:v>-189.62849999999997</c:v>
                </c:pt>
                <c:pt idx="90418">
                  <c:v>-189.62649999999996</c:v>
                </c:pt>
                <c:pt idx="90419">
                  <c:v>-189.62449999999998</c:v>
                </c:pt>
                <c:pt idx="90420">
                  <c:v>-189.62249999999997</c:v>
                </c:pt>
                <c:pt idx="90421">
                  <c:v>-189.62049999999996</c:v>
                </c:pt>
                <c:pt idx="90422">
                  <c:v>-189.61849999999998</c:v>
                </c:pt>
                <c:pt idx="90423">
                  <c:v>-189.61649999999997</c:v>
                </c:pt>
                <c:pt idx="90424">
                  <c:v>-189.61449999999996</c:v>
                </c:pt>
                <c:pt idx="90425">
                  <c:v>-189.61249999999998</c:v>
                </c:pt>
                <c:pt idx="90426">
                  <c:v>-189.61049999999997</c:v>
                </c:pt>
                <c:pt idx="90427">
                  <c:v>-189.60849999999996</c:v>
                </c:pt>
                <c:pt idx="90428">
                  <c:v>-189.60649999999998</c:v>
                </c:pt>
                <c:pt idx="90429">
                  <c:v>-189.60449999999997</c:v>
                </c:pt>
                <c:pt idx="90430">
                  <c:v>-189.60249999999996</c:v>
                </c:pt>
                <c:pt idx="90431">
                  <c:v>-189.60049999999998</c:v>
                </c:pt>
                <c:pt idx="90432">
                  <c:v>-189.59849999999997</c:v>
                </c:pt>
                <c:pt idx="90433">
                  <c:v>-189.59649999999996</c:v>
                </c:pt>
                <c:pt idx="90434">
                  <c:v>-189.59449999999998</c:v>
                </c:pt>
                <c:pt idx="90435">
                  <c:v>-189.59249999999997</c:v>
                </c:pt>
                <c:pt idx="90436">
                  <c:v>-189.59049999999996</c:v>
                </c:pt>
                <c:pt idx="90437">
                  <c:v>-189.58849999999998</c:v>
                </c:pt>
                <c:pt idx="90438">
                  <c:v>-189.58649999999997</c:v>
                </c:pt>
                <c:pt idx="90439">
                  <c:v>-189.58449999999999</c:v>
                </c:pt>
                <c:pt idx="90440">
                  <c:v>-189.58249999999998</c:v>
                </c:pt>
                <c:pt idx="90441">
                  <c:v>-189.58049999999997</c:v>
                </c:pt>
                <c:pt idx="90442">
                  <c:v>-189.57849999999999</c:v>
                </c:pt>
                <c:pt idx="90443">
                  <c:v>-189.57649999999998</c:v>
                </c:pt>
                <c:pt idx="90444">
                  <c:v>-189.57449999999997</c:v>
                </c:pt>
                <c:pt idx="90445">
                  <c:v>-189.57249999999999</c:v>
                </c:pt>
                <c:pt idx="90446">
                  <c:v>-189.57049999999998</c:v>
                </c:pt>
                <c:pt idx="90447">
                  <c:v>-189.56849999999997</c:v>
                </c:pt>
                <c:pt idx="90448">
                  <c:v>-189.56649999999999</c:v>
                </c:pt>
                <c:pt idx="90449">
                  <c:v>-189.56449999999998</c:v>
                </c:pt>
                <c:pt idx="90450">
                  <c:v>-189.56249999999997</c:v>
                </c:pt>
                <c:pt idx="90451">
                  <c:v>-189.56049999999999</c:v>
                </c:pt>
                <c:pt idx="90452">
                  <c:v>-189.55849999999998</c:v>
                </c:pt>
                <c:pt idx="90453">
                  <c:v>-189.55649999999997</c:v>
                </c:pt>
                <c:pt idx="90454">
                  <c:v>-189.55449999999999</c:v>
                </c:pt>
                <c:pt idx="90455">
                  <c:v>-189.55249999999998</c:v>
                </c:pt>
                <c:pt idx="90456">
                  <c:v>-189.55049999999997</c:v>
                </c:pt>
                <c:pt idx="90457">
                  <c:v>-189.54849999999999</c:v>
                </c:pt>
                <c:pt idx="90458">
                  <c:v>-189.54649999999998</c:v>
                </c:pt>
                <c:pt idx="90459">
                  <c:v>-189.54449999999997</c:v>
                </c:pt>
                <c:pt idx="90460">
                  <c:v>-189.54249999999999</c:v>
                </c:pt>
                <c:pt idx="90461">
                  <c:v>-189.54049999999998</c:v>
                </c:pt>
                <c:pt idx="90462">
                  <c:v>-189.53849999999997</c:v>
                </c:pt>
                <c:pt idx="90463">
                  <c:v>-189.53649999999999</c:v>
                </c:pt>
                <c:pt idx="90464">
                  <c:v>-189.53449999999998</c:v>
                </c:pt>
                <c:pt idx="90465">
                  <c:v>-189.53249999999997</c:v>
                </c:pt>
                <c:pt idx="90466">
                  <c:v>-189.53049999999999</c:v>
                </c:pt>
                <c:pt idx="90467">
                  <c:v>-189.52849999999998</c:v>
                </c:pt>
                <c:pt idx="90468">
                  <c:v>-189.52649999999997</c:v>
                </c:pt>
                <c:pt idx="90469">
                  <c:v>-189.52449999999999</c:v>
                </c:pt>
                <c:pt idx="90470">
                  <c:v>-189.52249999999998</c:v>
                </c:pt>
                <c:pt idx="90471">
                  <c:v>-189.52049999999997</c:v>
                </c:pt>
                <c:pt idx="90472">
                  <c:v>-189.51849999999999</c:v>
                </c:pt>
                <c:pt idx="90473">
                  <c:v>-189.51649999999998</c:v>
                </c:pt>
                <c:pt idx="90474">
                  <c:v>-189.51449999999997</c:v>
                </c:pt>
                <c:pt idx="90475">
                  <c:v>-189.51249999999999</c:v>
                </c:pt>
                <c:pt idx="90476">
                  <c:v>-189.51049999999998</c:v>
                </c:pt>
                <c:pt idx="90477">
                  <c:v>-189.50849999999997</c:v>
                </c:pt>
                <c:pt idx="90478">
                  <c:v>-189.50649999999999</c:v>
                </c:pt>
                <c:pt idx="90479">
                  <c:v>-189.50449999999998</c:v>
                </c:pt>
                <c:pt idx="90480">
                  <c:v>-189.50249999999997</c:v>
                </c:pt>
                <c:pt idx="90481">
                  <c:v>-189.50049999999999</c:v>
                </c:pt>
                <c:pt idx="90482">
                  <c:v>-189.49849999999998</c:v>
                </c:pt>
                <c:pt idx="90483">
                  <c:v>-189.49649999999997</c:v>
                </c:pt>
                <c:pt idx="90484">
                  <c:v>-189.49449999999999</c:v>
                </c:pt>
                <c:pt idx="90485">
                  <c:v>-189.49249999999998</c:v>
                </c:pt>
                <c:pt idx="90486">
                  <c:v>-189.49049999999997</c:v>
                </c:pt>
                <c:pt idx="90487">
                  <c:v>-189.48849999999999</c:v>
                </c:pt>
                <c:pt idx="90488">
                  <c:v>-189.48649999999998</c:v>
                </c:pt>
                <c:pt idx="90489">
                  <c:v>-189.48449999999997</c:v>
                </c:pt>
                <c:pt idx="90490">
                  <c:v>-189.48249999999999</c:v>
                </c:pt>
                <c:pt idx="90491">
                  <c:v>-189.48049999999998</c:v>
                </c:pt>
                <c:pt idx="90492">
                  <c:v>-189.47849999999997</c:v>
                </c:pt>
                <c:pt idx="90493">
                  <c:v>-189.47649999999999</c:v>
                </c:pt>
                <c:pt idx="90494">
                  <c:v>-189.47449999999998</c:v>
                </c:pt>
                <c:pt idx="90495">
                  <c:v>-189.47249999999997</c:v>
                </c:pt>
                <c:pt idx="90496">
                  <c:v>-189.47049999999999</c:v>
                </c:pt>
                <c:pt idx="90497">
                  <c:v>-189.46849999999998</c:v>
                </c:pt>
                <c:pt idx="90498">
                  <c:v>-189.46649999999997</c:v>
                </c:pt>
                <c:pt idx="90499">
                  <c:v>-189.46449999999999</c:v>
                </c:pt>
                <c:pt idx="90500">
                  <c:v>-189.46249999999998</c:v>
                </c:pt>
                <c:pt idx="90501">
                  <c:v>-189.46049999999997</c:v>
                </c:pt>
                <c:pt idx="90502">
                  <c:v>-189.45849999999999</c:v>
                </c:pt>
                <c:pt idx="90503">
                  <c:v>-189.45649999999998</c:v>
                </c:pt>
                <c:pt idx="90504">
                  <c:v>-189.45449999999997</c:v>
                </c:pt>
                <c:pt idx="90505">
                  <c:v>-189.45249999999999</c:v>
                </c:pt>
                <c:pt idx="90506">
                  <c:v>-189.45049999999998</c:v>
                </c:pt>
                <c:pt idx="90507">
                  <c:v>-189.44849999999997</c:v>
                </c:pt>
                <c:pt idx="90508">
                  <c:v>-189.44649999999999</c:v>
                </c:pt>
                <c:pt idx="90509">
                  <c:v>-189.44449999999998</c:v>
                </c:pt>
                <c:pt idx="90510">
                  <c:v>-189.44249999999997</c:v>
                </c:pt>
                <c:pt idx="90511">
                  <c:v>-189.44049999999999</c:v>
                </c:pt>
                <c:pt idx="90512">
                  <c:v>-189.43849999999998</c:v>
                </c:pt>
                <c:pt idx="90513">
                  <c:v>-189.43649999999997</c:v>
                </c:pt>
                <c:pt idx="90514">
                  <c:v>-189.43449999999999</c:v>
                </c:pt>
                <c:pt idx="90515">
                  <c:v>-189.43249999999998</c:v>
                </c:pt>
                <c:pt idx="90516">
                  <c:v>-189.43049999999997</c:v>
                </c:pt>
                <c:pt idx="90517">
                  <c:v>-189.42849999999999</c:v>
                </c:pt>
                <c:pt idx="90518">
                  <c:v>-189.42649999999998</c:v>
                </c:pt>
                <c:pt idx="90519">
                  <c:v>-189.42449999999997</c:v>
                </c:pt>
                <c:pt idx="90520">
                  <c:v>-189.42249999999999</c:v>
                </c:pt>
                <c:pt idx="90521">
                  <c:v>-189.42049999999998</c:v>
                </c:pt>
                <c:pt idx="90522">
                  <c:v>-189.41849999999997</c:v>
                </c:pt>
                <c:pt idx="90523">
                  <c:v>-189.41649999999998</c:v>
                </c:pt>
                <c:pt idx="90524">
                  <c:v>-189.41449999999998</c:v>
                </c:pt>
                <c:pt idx="90525">
                  <c:v>-189.41249999999997</c:v>
                </c:pt>
                <c:pt idx="90526">
                  <c:v>-189.41049999999998</c:v>
                </c:pt>
                <c:pt idx="90527">
                  <c:v>-189.40849999999998</c:v>
                </c:pt>
                <c:pt idx="90528">
                  <c:v>-189.40649999999997</c:v>
                </c:pt>
                <c:pt idx="90529">
                  <c:v>-189.40449999999998</c:v>
                </c:pt>
                <c:pt idx="90530">
                  <c:v>-189.40249999999997</c:v>
                </c:pt>
                <c:pt idx="90531">
                  <c:v>-189.40049999999997</c:v>
                </c:pt>
                <c:pt idx="90532">
                  <c:v>-189.39849999999998</c:v>
                </c:pt>
                <c:pt idx="90533">
                  <c:v>-189.39649999999997</c:v>
                </c:pt>
                <c:pt idx="90534">
                  <c:v>-189.39449999999997</c:v>
                </c:pt>
                <c:pt idx="90535">
                  <c:v>-189.39249999999998</c:v>
                </c:pt>
                <c:pt idx="90536">
                  <c:v>-189.39049999999997</c:v>
                </c:pt>
                <c:pt idx="90537">
                  <c:v>-189.38849999999996</c:v>
                </c:pt>
                <c:pt idx="90538">
                  <c:v>-189.38649999999998</c:v>
                </c:pt>
                <c:pt idx="90539">
                  <c:v>-189.38449999999997</c:v>
                </c:pt>
                <c:pt idx="90540">
                  <c:v>-189.38249999999996</c:v>
                </c:pt>
                <c:pt idx="90541">
                  <c:v>-189.38049999999998</c:v>
                </c:pt>
                <c:pt idx="90542">
                  <c:v>-189.37849999999997</c:v>
                </c:pt>
                <c:pt idx="90543">
                  <c:v>-189.37649999999996</c:v>
                </c:pt>
                <c:pt idx="90544">
                  <c:v>-189.37449999999998</c:v>
                </c:pt>
                <c:pt idx="90545">
                  <c:v>-189.37249999999997</c:v>
                </c:pt>
                <c:pt idx="90546">
                  <c:v>-189.37049999999996</c:v>
                </c:pt>
                <c:pt idx="90547">
                  <c:v>-189.36849999999998</c:v>
                </c:pt>
                <c:pt idx="90548">
                  <c:v>-189.36649999999997</c:v>
                </c:pt>
                <c:pt idx="90549">
                  <c:v>-189.36449999999996</c:v>
                </c:pt>
                <c:pt idx="90550">
                  <c:v>-189.36249999999998</c:v>
                </c:pt>
                <c:pt idx="90551">
                  <c:v>-189.36049999999997</c:v>
                </c:pt>
                <c:pt idx="90552">
                  <c:v>-189.35849999999996</c:v>
                </c:pt>
                <c:pt idx="90553">
                  <c:v>-189.35649999999998</c:v>
                </c:pt>
                <c:pt idx="90554">
                  <c:v>-189.35449999999997</c:v>
                </c:pt>
                <c:pt idx="90555">
                  <c:v>-189.35249999999996</c:v>
                </c:pt>
                <c:pt idx="90556">
                  <c:v>-189.35049999999998</c:v>
                </c:pt>
                <c:pt idx="90557">
                  <c:v>-189.34849999999997</c:v>
                </c:pt>
                <c:pt idx="90558">
                  <c:v>-189.34649999999996</c:v>
                </c:pt>
                <c:pt idx="90559">
                  <c:v>-189.34449999999998</c:v>
                </c:pt>
                <c:pt idx="90560">
                  <c:v>-189.34249999999997</c:v>
                </c:pt>
                <c:pt idx="90561">
                  <c:v>-189.34049999999996</c:v>
                </c:pt>
                <c:pt idx="90562">
                  <c:v>-189.33849999999998</c:v>
                </c:pt>
                <c:pt idx="90563">
                  <c:v>-189.33649999999997</c:v>
                </c:pt>
                <c:pt idx="90564">
                  <c:v>-189.33449999999999</c:v>
                </c:pt>
                <c:pt idx="90565">
                  <c:v>-189.33249999999998</c:v>
                </c:pt>
                <c:pt idx="90566">
                  <c:v>-189.33049999999997</c:v>
                </c:pt>
                <c:pt idx="90567">
                  <c:v>-189.32849999999999</c:v>
                </c:pt>
                <c:pt idx="90568">
                  <c:v>-189.32649999999998</c:v>
                </c:pt>
                <c:pt idx="90569">
                  <c:v>-189.32449999999997</c:v>
                </c:pt>
                <c:pt idx="90570">
                  <c:v>-189.32249999999999</c:v>
                </c:pt>
                <c:pt idx="90571">
                  <c:v>-189.32049999999998</c:v>
                </c:pt>
                <c:pt idx="90572">
                  <c:v>-189.31849999999997</c:v>
                </c:pt>
                <c:pt idx="90573">
                  <c:v>-189.31649999999999</c:v>
                </c:pt>
                <c:pt idx="90574">
                  <c:v>-189.31449999999998</c:v>
                </c:pt>
                <c:pt idx="90575">
                  <c:v>-189.31249999999997</c:v>
                </c:pt>
                <c:pt idx="90576">
                  <c:v>-189.31049999999999</c:v>
                </c:pt>
                <c:pt idx="90577">
                  <c:v>-189.30849999999998</c:v>
                </c:pt>
                <c:pt idx="90578">
                  <c:v>-189.30649999999997</c:v>
                </c:pt>
                <c:pt idx="90579">
                  <c:v>-189.30449999999999</c:v>
                </c:pt>
                <c:pt idx="90580">
                  <c:v>-189.30249999999998</c:v>
                </c:pt>
                <c:pt idx="90581">
                  <c:v>-189.30049999999997</c:v>
                </c:pt>
                <c:pt idx="90582">
                  <c:v>-189.29849999999999</c:v>
                </c:pt>
                <c:pt idx="90583">
                  <c:v>-189.29649999999998</c:v>
                </c:pt>
                <c:pt idx="90584">
                  <c:v>-189.29449999999997</c:v>
                </c:pt>
                <c:pt idx="90585">
                  <c:v>-189.29249999999999</c:v>
                </c:pt>
                <c:pt idx="90586">
                  <c:v>-189.29049999999998</c:v>
                </c:pt>
                <c:pt idx="90587">
                  <c:v>-189.28849999999997</c:v>
                </c:pt>
                <c:pt idx="90588">
                  <c:v>-189.28649999999999</c:v>
                </c:pt>
                <c:pt idx="90589">
                  <c:v>-189.28449999999998</c:v>
                </c:pt>
                <c:pt idx="90590">
                  <c:v>-189.28249999999997</c:v>
                </c:pt>
                <c:pt idx="90591">
                  <c:v>-189.28049999999999</c:v>
                </c:pt>
                <c:pt idx="90592">
                  <c:v>-189.27849999999998</c:v>
                </c:pt>
                <c:pt idx="90593">
                  <c:v>-189.27649999999997</c:v>
                </c:pt>
                <c:pt idx="90594">
                  <c:v>-189.27449999999999</c:v>
                </c:pt>
                <c:pt idx="90595">
                  <c:v>-189.27249999999998</c:v>
                </c:pt>
                <c:pt idx="90596">
                  <c:v>-189.27049999999997</c:v>
                </c:pt>
                <c:pt idx="90597">
                  <c:v>-189.26849999999999</c:v>
                </c:pt>
                <c:pt idx="90598">
                  <c:v>-189.26649999999998</c:v>
                </c:pt>
                <c:pt idx="90599">
                  <c:v>-189.26449999999997</c:v>
                </c:pt>
                <c:pt idx="90600">
                  <c:v>-189.26249999999999</c:v>
                </c:pt>
                <c:pt idx="90601">
                  <c:v>-189.26049999999998</c:v>
                </c:pt>
                <c:pt idx="90602">
                  <c:v>-189.25849999999997</c:v>
                </c:pt>
                <c:pt idx="90603">
                  <c:v>-189.25649999999999</c:v>
                </c:pt>
                <c:pt idx="90604">
                  <c:v>-189.25449999999998</c:v>
                </c:pt>
                <c:pt idx="90605">
                  <c:v>-189.25249999999997</c:v>
                </c:pt>
                <c:pt idx="90606">
                  <c:v>-189.25049999999999</c:v>
                </c:pt>
                <c:pt idx="90607">
                  <c:v>-189.24849999999998</c:v>
                </c:pt>
                <c:pt idx="90608">
                  <c:v>-189.24649999999997</c:v>
                </c:pt>
                <c:pt idx="90609">
                  <c:v>-189.24449999999999</c:v>
                </c:pt>
                <c:pt idx="90610">
                  <c:v>-189.24249999999998</c:v>
                </c:pt>
                <c:pt idx="90611">
                  <c:v>-189.24049999999997</c:v>
                </c:pt>
                <c:pt idx="90612">
                  <c:v>-189.23849999999999</c:v>
                </c:pt>
                <c:pt idx="90613">
                  <c:v>-189.23649999999998</c:v>
                </c:pt>
                <c:pt idx="90614">
                  <c:v>-189.23449999999997</c:v>
                </c:pt>
                <c:pt idx="90615">
                  <c:v>-189.23249999999999</c:v>
                </c:pt>
                <c:pt idx="90616">
                  <c:v>-189.23049999999998</c:v>
                </c:pt>
                <c:pt idx="90617">
                  <c:v>-189.22849999999997</c:v>
                </c:pt>
                <c:pt idx="90618">
                  <c:v>-189.22649999999999</c:v>
                </c:pt>
                <c:pt idx="90619">
                  <c:v>-189.22449999999998</c:v>
                </c:pt>
                <c:pt idx="90620">
                  <c:v>-189.22249999999997</c:v>
                </c:pt>
                <c:pt idx="90621">
                  <c:v>-189.22049999999999</c:v>
                </c:pt>
                <c:pt idx="90622">
                  <c:v>-189.21849999999998</c:v>
                </c:pt>
                <c:pt idx="90623">
                  <c:v>-189.21649999999997</c:v>
                </c:pt>
                <c:pt idx="90624">
                  <c:v>-189.21449999999999</c:v>
                </c:pt>
                <c:pt idx="90625">
                  <c:v>-189.21249999999998</c:v>
                </c:pt>
                <c:pt idx="90626">
                  <c:v>-189.21049999999997</c:v>
                </c:pt>
                <c:pt idx="90627">
                  <c:v>-189.20849999999999</c:v>
                </c:pt>
                <c:pt idx="90628">
                  <c:v>-189.20649999999998</c:v>
                </c:pt>
                <c:pt idx="90629">
                  <c:v>-189.20449999999997</c:v>
                </c:pt>
                <c:pt idx="90630">
                  <c:v>-189.20249999999999</c:v>
                </c:pt>
                <c:pt idx="90631">
                  <c:v>-189.20049999999998</c:v>
                </c:pt>
                <c:pt idx="90632">
                  <c:v>-189.19849999999997</c:v>
                </c:pt>
                <c:pt idx="90633">
                  <c:v>-189.19649999999999</c:v>
                </c:pt>
                <c:pt idx="90634">
                  <c:v>-189.19449999999998</c:v>
                </c:pt>
                <c:pt idx="90635">
                  <c:v>-189.19249999999997</c:v>
                </c:pt>
                <c:pt idx="90636">
                  <c:v>-189.19049999999999</c:v>
                </c:pt>
                <c:pt idx="90637">
                  <c:v>-189.18849999999998</c:v>
                </c:pt>
                <c:pt idx="90638">
                  <c:v>-189.18649999999997</c:v>
                </c:pt>
                <c:pt idx="90639">
                  <c:v>-189.18449999999999</c:v>
                </c:pt>
                <c:pt idx="90640">
                  <c:v>-189.18249999999998</c:v>
                </c:pt>
                <c:pt idx="90641">
                  <c:v>-189.18049999999997</c:v>
                </c:pt>
                <c:pt idx="90642">
                  <c:v>-189.17849999999999</c:v>
                </c:pt>
                <c:pt idx="90643">
                  <c:v>-189.17649999999998</c:v>
                </c:pt>
                <c:pt idx="90644">
                  <c:v>-189.17449999999997</c:v>
                </c:pt>
                <c:pt idx="90645">
                  <c:v>-189.17249999999999</c:v>
                </c:pt>
                <c:pt idx="90646">
                  <c:v>-189.17049999999998</c:v>
                </c:pt>
                <c:pt idx="90647">
                  <c:v>-189.16849999999997</c:v>
                </c:pt>
                <c:pt idx="90648">
                  <c:v>-189.16649999999998</c:v>
                </c:pt>
                <c:pt idx="90649">
                  <c:v>-189.16449999999998</c:v>
                </c:pt>
                <c:pt idx="90650">
                  <c:v>-189.16249999999997</c:v>
                </c:pt>
                <c:pt idx="90651">
                  <c:v>-189.16049999999998</c:v>
                </c:pt>
                <c:pt idx="90652">
                  <c:v>-189.15849999999998</c:v>
                </c:pt>
                <c:pt idx="90653">
                  <c:v>-189.15649999999997</c:v>
                </c:pt>
                <c:pt idx="90654">
                  <c:v>-189.15449999999998</c:v>
                </c:pt>
                <c:pt idx="90655">
                  <c:v>-189.15249999999997</c:v>
                </c:pt>
                <c:pt idx="90656">
                  <c:v>-189.15049999999997</c:v>
                </c:pt>
                <c:pt idx="90657">
                  <c:v>-189.14849999999998</c:v>
                </c:pt>
                <c:pt idx="90658">
                  <c:v>-189.14649999999997</c:v>
                </c:pt>
                <c:pt idx="90659">
                  <c:v>-189.14449999999997</c:v>
                </c:pt>
                <c:pt idx="90660">
                  <c:v>-189.14249999999998</c:v>
                </c:pt>
                <c:pt idx="90661">
                  <c:v>-189.14049999999997</c:v>
                </c:pt>
                <c:pt idx="90662">
                  <c:v>-189.13849999999996</c:v>
                </c:pt>
                <c:pt idx="90663">
                  <c:v>-189.13649999999998</c:v>
                </c:pt>
                <c:pt idx="90664">
                  <c:v>-189.13449999999997</c:v>
                </c:pt>
                <c:pt idx="90665">
                  <c:v>-189.13249999999996</c:v>
                </c:pt>
                <c:pt idx="90666">
                  <c:v>-189.13049999999998</c:v>
                </c:pt>
                <c:pt idx="90667">
                  <c:v>-189.12849999999997</c:v>
                </c:pt>
                <c:pt idx="90668">
                  <c:v>-189.12649999999996</c:v>
                </c:pt>
                <c:pt idx="90669">
                  <c:v>-189.12449999999998</c:v>
                </c:pt>
                <c:pt idx="90670">
                  <c:v>-189.12249999999997</c:v>
                </c:pt>
                <c:pt idx="90671">
                  <c:v>-189.12049999999996</c:v>
                </c:pt>
                <c:pt idx="90672">
                  <c:v>-189.11849999999998</c:v>
                </c:pt>
                <c:pt idx="90673">
                  <c:v>-189.11649999999997</c:v>
                </c:pt>
                <c:pt idx="90674">
                  <c:v>-189.11449999999996</c:v>
                </c:pt>
                <c:pt idx="90675">
                  <c:v>-189.11249999999998</c:v>
                </c:pt>
                <c:pt idx="90676">
                  <c:v>-189.11049999999997</c:v>
                </c:pt>
                <c:pt idx="90677">
                  <c:v>-189.10849999999996</c:v>
                </c:pt>
                <c:pt idx="90678">
                  <c:v>-189.10649999999998</c:v>
                </c:pt>
                <c:pt idx="90679">
                  <c:v>-189.10449999999997</c:v>
                </c:pt>
                <c:pt idx="90680">
                  <c:v>-189.10249999999996</c:v>
                </c:pt>
                <c:pt idx="90681">
                  <c:v>-189.10049999999998</c:v>
                </c:pt>
                <c:pt idx="90682">
                  <c:v>-189.09849999999997</c:v>
                </c:pt>
                <c:pt idx="90683">
                  <c:v>-189.09649999999996</c:v>
                </c:pt>
                <c:pt idx="90684">
                  <c:v>-189.09449999999998</c:v>
                </c:pt>
                <c:pt idx="90685">
                  <c:v>-189.09249999999997</c:v>
                </c:pt>
                <c:pt idx="90686">
                  <c:v>-189.09049999999996</c:v>
                </c:pt>
                <c:pt idx="90687">
                  <c:v>-189.08849999999998</c:v>
                </c:pt>
                <c:pt idx="90688">
                  <c:v>-189.08649999999997</c:v>
                </c:pt>
                <c:pt idx="90689">
                  <c:v>-189.08449999999999</c:v>
                </c:pt>
                <c:pt idx="90690">
                  <c:v>-189.08249999999998</c:v>
                </c:pt>
                <c:pt idx="90691">
                  <c:v>-189.08049999999997</c:v>
                </c:pt>
                <c:pt idx="90692">
                  <c:v>-189.07849999999999</c:v>
                </c:pt>
                <c:pt idx="90693">
                  <c:v>-189.07649999999998</c:v>
                </c:pt>
                <c:pt idx="90694">
                  <c:v>-189.07449999999997</c:v>
                </c:pt>
                <c:pt idx="90695">
                  <c:v>-189.07249999999999</c:v>
                </c:pt>
                <c:pt idx="90696">
                  <c:v>-189.07049999999998</c:v>
                </c:pt>
                <c:pt idx="90697">
                  <c:v>-189.06849999999997</c:v>
                </c:pt>
                <c:pt idx="90698">
                  <c:v>-189.06649999999999</c:v>
                </c:pt>
                <c:pt idx="90699">
                  <c:v>-189.06449999999998</c:v>
                </c:pt>
                <c:pt idx="90700">
                  <c:v>-189.06249999999997</c:v>
                </c:pt>
                <c:pt idx="90701">
                  <c:v>-189.06049999999999</c:v>
                </c:pt>
                <c:pt idx="90702">
                  <c:v>-189.05849999999998</c:v>
                </c:pt>
                <c:pt idx="90703">
                  <c:v>-189.05649999999997</c:v>
                </c:pt>
                <c:pt idx="90704">
                  <c:v>-189.05449999999999</c:v>
                </c:pt>
                <c:pt idx="90705">
                  <c:v>-189.05249999999998</c:v>
                </c:pt>
                <c:pt idx="90706">
                  <c:v>-189.05049999999997</c:v>
                </c:pt>
                <c:pt idx="90707">
                  <c:v>-189.04849999999999</c:v>
                </c:pt>
                <c:pt idx="90708">
                  <c:v>-189.04649999999998</c:v>
                </c:pt>
                <c:pt idx="90709">
                  <c:v>-189.04449999999997</c:v>
                </c:pt>
                <c:pt idx="90710">
                  <c:v>-189.04249999999999</c:v>
                </c:pt>
                <c:pt idx="90711">
                  <c:v>-189.04049999999998</c:v>
                </c:pt>
                <c:pt idx="90712">
                  <c:v>-189.03849999999997</c:v>
                </c:pt>
                <c:pt idx="90713">
                  <c:v>-189.03649999999999</c:v>
                </c:pt>
                <c:pt idx="90714">
                  <c:v>-189.03449999999998</c:v>
                </c:pt>
                <c:pt idx="90715">
                  <c:v>-189.03249999999997</c:v>
                </c:pt>
                <c:pt idx="90716">
                  <c:v>-189.03049999999999</c:v>
                </c:pt>
                <c:pt idx="90717">
                  <c:v>-189.02849999999998</c:v>
                </c:pt>
                <c:pt idx="90718">
                  <c:v>-189.02649999999997</c:v>
                </c:pt>
                <c:pt idx="90719">
                  <c:v>-189.02449999999999</c:v>
                </c:pt>
                <c:pt idx="90720">
                  <c:v>-189.02249999999998</c:v>
                </c:pt>
                <c:pt idx="90721">
                  <c:v>-189.02049999999997</c:v>
                </c:pt>
                <c:pt idx="90722">
                  <c:v>-189.01849999999999</c:v>
                </c:pt>
                <c:pt idx="90723">
                  <c:v>-189.01649999999998</c:v>
                </c:pt>
                <c:pt idx="90724">
                  <c:v>-189.01449999999997</c:v>
                </c:pt>
                <c:pt idx="90725">
                  <c:v>-189.01249999999999</c:v>
                </c:pt>
                <c:pt idx="90726">
                  <c:v>-189.01049999999998</c:v>
                </c:pt>
                <c:pt idx="90727">
                  <c:v>-189.00849999999997</c:v>
                </c:pt>
                <c:pt idx="90728">
                  <c:v>-189.00649999999999</c:v>
                </c:pt>
                <c:pt idx="90729">
                  <c:v>-189.00449999999998</c:v>
                </c:pt>
                <c:pt idx="90730">
                  <c:v>-189.00249999999997</c:v>
                </c:pt>
                <c:pt idx="90731">
                  <c:v>-189.00049999999999</c:v>
                </c:pt>
                <c:pt idx="90732">
                  <c:v>-188.99849999999998</c:v>
                </c:pt>
                <c:pt idx="90733">
                  <c:v>-188.99649999999997</c:v>
                </c:pt>
                <c:pt idx="90734">
                  <c:v>-188.99449999999999</c:v>
                </c:pt>
                <c:pt idx="90735">
                  <c:v>-188.99249999999998</c:v>
                </c:pt>
                <c:pt idx="90736">
                  <c:v>-188.99049999999997</c:v>
                </c:pt>
                <c:pt idx="90737">
                  <c:v>-188.98849999999999</c:v>
                </c:pt>
                <c:pt idx="90738">
                  <c:v>-188.98649999999998</c:v>
                </c:pt>
                <c:pt idx="90739">
                  <c:v>-188.98449999999997</c:v>
                </c:pt>
                <c:pt idx="90740">
                  <c:v>-188.98249999999999</c:v>
                </c:pt>
                <c:pt idx="90741">
                  <c:v>-188.98049999999998</c:v>
                </c:pt>
                <c:pt idx="90742">
                  <c:v>-188.97849999999997</c:v>
                </c:pt>
                <c:pt idx="90743">
                  <c:v>-188.97649999999999</c:v>
                </c:pt>
                <c:pt idx="90744">
                  <c:v>-188.97449999999998</c:v>
                </c:pt>
                <c:pt idx="90745">
                  <c:v>-188.97249999999997</c:v>
                </c:pt>
                <c:pt idx="90746">
                  <c:v>-188.97049999999999</c:v>
                </c:pt>
                <c:pt idx="90747">
                  <c:v>-188.96849999999998</c:v>
                </c:pt>
                <c:pt idx="90748">
                  <c:v>-188.96649999999997</c:v>
                </c:pt>
                <c:pt idx="90749">
                  <c:v>-188.96449999999999</c:v>
                </c:pt>
                <c:pt idx="90750">
                  <c:v>-188.96249999999998</c:v>
                </c:pt>
                <c:pt idx="90751">
                  <c:v>-188.96049999999997</c:v>
                </c:pt>
                <c:pt idx="90752">
                  <c:v>-188.95849999999999</c:v>
                </c:pt>
                <c:pt idx="90753">
                  <c:v>-188.95649999999998</c:v>
                </c:pt>
                <c:pt idx="90754">
                  <c:v>-188.95449999999997</c:v>
                </c:pt>
                <c:pt idx="90755">
                  <c:v>-188.95249999999999</c:v>
                </c:pt>
                <c:pt idx="90756">
                  <c:v>-188.95049999999998</c:v>
                </c:pt>
                <c:pt idx="90757">
                  <c:v>-188.94849999999997</c:v>
                </c:pt>
                <c:pt idx="90758">
                  <c:v>-188.94649999999999</c:v>
                </c:pt>
                <c:pt idx="90759">
                  <c:v>-188.94449999999998</c:v>
                </c:pt>
                <c:pt idx="90760">
                  <c:v>-188.94249999999997</c:v>
                </c:pt>
                <c:pt idx="90761">
                  <c:v>-188.94049999999999</c:v>
                </c:pt>
                <c:pt idx="90762">
                  <c:v>-188.93849999999998</c:v>
                </c:pt>
                <c:pt idx="90763">
                  <c:v>-188.93649999999997</c:v>
                </c:pt>
                <c:pt idx="90764">
                  <c:v>-188.93449999999999</c:v>
                </c:pt>
                <c:pt idx="90765">
                  <c:v>-188.93249999999998</c:v>
                </c:pt>
                <c:pt idx="90766">
                  <c:v>-188.93049999999997</c:v>
                </c:pt>
                <c:pt idx="90767">
                  <c:v>-188.92849999999999</c:v>
                </c:pt>
                <c:pt idx="90768">
                  <c:v>-188.92649999999998</c:v>
                </c:pt>
                <c:pt idx="90769">
                  <c:v>-188.92449999999997</c:v>
                </c:pt>
                <c:pt idx="90770">
                  <c:v>-188.92249999999999</c:v>
                </c:pt>
                <c:pt idx="90771">
                  <c:v>-188.92049999999998</c:v>
                </c:pt>
                <c:pt idx="90772">
                  <c:v>-188.91849999999997</c:v>
                </c:pt>
                <c:pt idx="90773">
                  <c:v>-188.91649999999998</c:v>
                </c:pt>
                <c:pt idx="90774">
                  <c:v>-188.91449999999998</c:v>
                </c:pt>
                <c:pt idx="90775">
                  <c:v>-188.91249999999997</c:v>
                </c:pt>
                <c:pt idx="90776">
                  <c:v>-188.91049999999998</c:v>
                </c:pt>
                <c:pt idx="90777">
                  <c:v>-188.90849999999998</c:v>
                </c:pt>
                <c:pt idx="90778">
                  <c:v>-188.90649999999997</c:v>
                </c:pt>
                <c:pt idx="90779">
                  <c:v>-188.90449999999998</c:v>
                </c:pt>
                <c:pt idx="90780">
                  <c:v>-188.90249999999997</c:v>
                </c:pt>
                <c:pt idx="90781">
                  <c:v>-188.90049999999997</c:v>
                </c:pt>
                <c:pt idx="90782">
                  <c:v>-188.89849999999998</c:v>
                </c:pt>
                <c:pt idx="90783">
                  <c:v>-188.89649999999997</c:v>
                </c:pt>
                <c:pt idx="90784">
                  <c:v>-188.89449999999997</c:v>
                </c:pt>
                <c:pt idx="90785">
                  <c:v>-188.89249999999998</c:v>
                </c:pt>
                <c:pt idx="90786">
                  <c:v>-188.89049999999997</c:v>
                </c:pt>
                <c:pt idx="90787">
                  <c:v>-188.88849999999996</c:v>
                </c:pt>
                <c:pt idx="90788">
                  <c:v>-188.88649999999998</c:v>
                </c:pt>
                <c:pt idx="90789">
                  <c:v>-188.88449999999997</c:v>
                </c:pt>
                <c:pt idx="90790">
                  <c:v>-188.88249999999996</c:v>
                </c:pt>
                <c:pt idx="90791">
                  <c:v>-188.88049999999998</c:v>
                </c:pt>
                <c:pt idx="90792">
                  <c:v>-188.87849999999997</c:v>
                </c:pt>
                <c:pt idx="90793">
                  <c:v>-188.87649999999996</c:v>
                </c:pt>
                <c:pt idx="90794">
                  <c:v>-188.87449999999998</c:v>
                </c:pt>
                <c:pt idx="90795">
                  <c:v>-188.87249999999997</c:v>
                </c:pt>
                <c:pt idx="90796">
                  <c:v>-188.87049999999996</c:v>
                </c:pt>
                <c:pt idx="90797">
                  <c:v>-188.86849999999998</c:v>
                </c:pt>
                <c:pt idx="90798">
                  <c:v>-188.86649999999997</c:v>
                </c:pt>
                <c:pt idx="90799">
                  <c:v>-188.86449999999996</c:v>
                </c:pt>
                <c:pt idx="90800">
                  <c:v>-188.86249999999998</c:v>
                </c:pt>
                <c:pt idx="90801">
                  <c:v>-188.86049999999997</c:v>
                </c:pt>
                <c:pt idx="90802">
                  <c:v>-188.85849999999996</c:v>
                </c:pt>
                <c:pt idx="90803">
                  <c:v>-188.85649999999998</c:v>
                </c:pt>
                <c:pt idx="90804">
                  <c:v>-188.85449999999997</c:v>
                </c:pt>
                <c:pt idx="90805">
                  <c:v>-188.85249999999996</c:v>
                </c:pt>
                <c:pt idx="90806">
                  <c:v>-188.85049999999998</c:v>
                </c:pt>
                <c:pt idx="90807">
                  <c:v>-188.84849999999997</c:v>
                </c:pt>
                <c:pt idx="90808">
                  <c:v>-188.84649999999996</c:v>
                </c:pt>
                <c:pt idx="90809">
                  <c:v>-188.84449999999998</c:v>
                </c:pt>
                <c:pt idx="90810">
                  <c:v>-188.84249999999997</c:v>
                </c:pt>
                <c:pt idx="90811">
                  <c:v>-188.84049999999996</c:v>
                </c:pt>
                <c:pt idx="90812">
                  <c:v>-188.83849999999998</c:v>
                </c:pt>
                <c:pt idx="90813">
                  <c:v>-188.83649999999997</c:v>
                </c:pt>
                <c:pt idx="90814">
                  <c:v>-188.83449999999999</c:v>
                </c:pt>
                <c:pt idx="90815">
                  <c:v>-188.83249999999998</c:v>
                </c:pt>
                <c:pt idx="90816">
                  <c:v>-188.83049999999997</c:v>
                </c:pt>
                <c:pt idx="90817">
                  <c:v>-188.82849999999999</c:v>
                </c:pt>
                <c:pt idx="90818">
                  <c:v>-188.82649999999998</c:v>
                </c:pt>
                <c:pt idx="90819">
                  <c:v>-188.82449999999997</c:v>
                </c:pt>
                <c:pt idx="90820">
                  <c:v>-188.82249999999999</c:v>
                </c:pt>
                <c:pt idx="90821">
                  <c:v>-188.82049999999998</c:v>
                </c:pt>
                <c:pt idx="90822">
                  <c:v>-188.81849999999997</c:v>
                </c:pt>
                <c:pt idx="90823">
                  <c:v>-188.81649999999999</c:v>
                </c:pt>
                <c:pt idx="90824">
                  <c:v>-188.81449999999998</c:v>
                </c:pt>
                <c:pt idx="90825">
                  <c:v>-188.81249999999997</c:v>
                </c:pt>
                <c:pt idx="90826">
                  <c:v>-188.81049999999999</c:v>
                </c:pt>
                <c:pt idx="90827">
                  <c:v>-188.80849999999998</c:v>
                </c:pt>
                <c:pt idx="90828">
                  <c:v>-188.80649999999997</c:v>
                </c:pt>
                <c:pt idx="90829">
                  <c:v>-188.80449999999999</c:v>
                </c:pt>
                <c:pt idx="90830">
                  <c:v>-188.80249999999998</c:v>
                </c:pt>
                <c:pt idx="90831">
                  <c:v>-188.80049999999997</c:v>
                </c:pt>
                <c:pt idx="90832">
                  <c:v>-188.79849999999999</c:v>
                </c:pt>
                <c:pt idx="90833">
                  <c:v>-188.79649999999998</c:v>
                </c:pt>
                <c:pt idx="90834">
                  <c:v>-188.79449999999997</c:v>
                </c:pt>
                <c:pt idx="90835">
                  <c:v>-188.79249999999999</c:v>
                </c:pt>
                <c:pt idx="90836">
                  <c:v>-188.79049999999998</c:v>
                </c:pt>
                <c:pt idx="90837">
                  <c:v>-188.78849999999997</c:v>
                </c:pt>
                <c:pt idx="90838">
                  <c:v>-188.78649999999999</c:v>
                </c:pt>
                <c:pt idx="90839">
                  <c:v>-188.78449999999998</c:v>
                </c:pt>
                <c:pt idx="90840">
                  <c:v>-188.78249999999997</c:v>
                </c:pt>
                <c:pt idx="90841">
                  <c:v>-188.78049999999999</c:v>
                </c:pt>
                <c:pt idx="90842">
                  <c:v>-188.77849999999998</c:v>
                </c:pt>
                <c:pt idx="90843">
                  <c:v>-188.77649999999997</c:v>
                </c:pt>
                <c:pt idx="90844">
                  <c:v>-188.77449999999999</c:v>
                </c:pt>
                <c:pt idx="90845">
                  <c:v>-188.77249999999998</c:v>
                </c:pt>
                <c:pt idx="90846">
                  <c:v>-188.77049999999997</c:v>
                </c:pt>
                <c:pt idx="90847">
                  <c:v>-188.76849999999999</c:v>
                </c:pt>
                <c:pt idx="90848">
                  <c:v>-188.76649999999998</c:v>
                </c:pt>
                <c:pt idx="90849">
                  <c:v>-188.76449999999997</c:v>
                </c:pt>
                <c:pt idx="90850">
                  <c:v>-188.76249999999999</c:v>
                </c:pt>
                <c:pt idx="90851">
                  <c:v>-188.76049999999998</c:v>
                </c:pt>
                <c:pt idx="90852">
                  <c:v>-188.75849999999997</c:v>
                </c:pt>
                <c:pt idx="90853">
                  <c:v>-188.75649999999999</c:v>
                </c:pt>
                <c:pt idx="90854">
                  <c:v>-188.75449999999998</c:v>
                </c:pt>
                <c:pt idx="90855">
                  <c:v>-188.75249999999997</c:v>
                </c:pt>
                <c:pt idx="90856">
                  <c:v>-188.75049999999999</c:v>
                </c:pt>
                <c:pt idx="90857">
                  <c:v>-188.74849999999998</c:v>
                </c:pt>
                <c:pt idx="90858">
                  <c:v>-188.74649999999997</c:v>
                </c:pt>
                <c:pt idx="90859">
                  <c:v>-188.74449999999999</c:v>
                </c:pt>
                <c:pt idx="90860">
                  <c:v>-188.74249999999998</c:v>
                </c:pt>
                <c:pt idx="90861">
                  <c:v>-188.74049999999997</c:v>
                </c:pt>
                <c:pt idx="90862">
                  <c:v>-188.73849999999999</c:v>
                </c:pt>
                <c:pt idx="90863">
                  <c:v>-188.73649999999998</c:v>
                </c:pt>
                <c:pt idx="90864">
                  <c:v>-188.73449999999997</c:v>
                </c:pt>
                <c:pt idx="90865">
                  <c:v>-188.73249999999999</c:v>
                </c:pt>
                <c:pt idx="90866">
                  <c:v>-188.73049999999998</c:v>
                </c:pt>
                <c:pt idx="90867">
                  <c:v>-188.72849999999997</c:v>
                </c:pt>
                <c:pt idx="90868">
                  <c:v>-188.72649999999999</c:v>
                </c:pt>
                <c:pt idx="90869">
                  <c:v>-188.72449999999998</c:v>
                </c:pt>
                <c:pt idx="90870">
                  <c:v>-188.72249999999997</c:v>
                </c:pt>
                <c:pt idx="90871">
                  <c:v>-188.72049999999999</c:v>
                </c:pt>
                <c:pt idx="90872">
                  <c:v>-188.71849999999998</c:v>
                </c:pt>
                <c:pt idx="90873">
                  <c:v>-188.71649999999997</c:v>
                </c:pt>
                <c:pt idx="90874">
                  <c:v>-188.71449999999999</c:v>
                </c:pt>
                <c:pt idx="90875">
                  <c:v>-188.71249999999998</c:v>
                </c:pt>
                <c:pt idx="90876">
                  <c:v>-188.71049999999997</c:v>
                </c:pt>
                <c:pt idx="90877">
                  <c:v>-188.70849999999999</c:v>
                </c:pt>
                <c:pt idx="90878">
                  <c:v>-188.70649999999998</c:v>
                </c:pt>
                <c:pt idx="90879">
                  <c:v>-188.70449999999997</c:v>
                </c:pt>
                <c:pt idx="90880">
                  <c:v>-188.70249999999999</c:v>
                </c:pt>
                <c:pt idx="90881">
                  <c:v>-188.70049999999998</c:v>
                </c:pt>
                <c:pt idx="90882">
                  <c:v>-188.69849999999997</c:v>
                </c:pt>
                <c:pt idx="90883">
                  <c:v>-188.69649999999999</c:v>
                </c:pt>
                <c:pt idx="90884">
                  <c:v>-188.69449999999998</c:v>
                </c:pt>
                <c:pt idx="90885">
                  <c:v>-188.69249999999997</c:v>
                </c:pt>
                <c:pt idx="90886">
                  <c:v>-188.69049999999999</c:v>
                </c:pt>
                <c:pt idx="90887">
                  <c:v>-188.68849999999998</c:v>
                </c:pt>
                <c:pt idx="90888">
                  <c:v>-188.68649999999997</c:v>
                </c:pt>
                <c:pt idx="90889">
                  <c:v>-188.68449999999999</c:v>
                </c:pt>
                <c:pt idx="90890">
                  <c:v>-188.68249999999998</c:v>
                </c:pt>
                <c:pt idx="90891">
                  <c:v>-188.68049999999997</c:v>
                </c:pt>
                <c:pt idx="90892">
                  <c:v>-188.67849999999999</c:v>
                </c:pt>
                <c:pt idx="90893">
                  <c:v>-188.67649999999998</c:v>
                </c:pt>
                <c:pt idx="90894">
                  <c:v>-188.67449999999997</c:v>
                </c:pt>
                <c:pt idx="90895">
                  <c:v>-188.67249999999999</c:v>
                </c:pt>
                <c:pt idx="90896">
                  <c:v>-188.67049999999998</c:v>
                </c:pt>
                <c:pt idx="90897">
                  <c:v>-188.66849999999997</c:v>
                </c:pt>
                <c:pt idx="90898">
                  <c:v>-188.66649999999998</c:v>
                </c:pt>
                <c:pt idx="90899">
                  <c:v>-188.66449999999998</c:v>
                </c:pt>
                <c:pt idx="90900">
                  <c:v>-188.66249999999997</c:v>
                </c:pt>
                <c:pt idx="90901">
                  <c:v>-188.66049999999998</c:v>
                </c:pt>
                <c:pt idx="90902">
                  <c:v>-188.65849999999998</c:v>
                </c:pt>
                <c:pt idx="90903">
                  <c:v>-188.65649999999997</c:v>
                </c:pt>
                <c:pt idx="90904">
                  <c:v>-188.65449999999998</c:v>
                </c:pt>
                <c:pt idx="90905">
                  <c:v>-188.65249999999997</c:v>
                </c:pt>
                <c:pt idx="90906">
                  <c:v>-188.65049999999997</c:v>
                </c:pt>
                <c:pt idx="90907">
                  <c:v>-188.64849999999998</c:v>
                </c:pt>
                <c:pt idx="90908">
                  <c:v>-188.64649999999997</c:v>
                </c:pt>
                <c:pt idx="90909">
                  <c:v>-188.64449999999997</c:v>
                </c:pt>
                <c:pt idx="90910">
                  <c:v>-188.64249999999998</c:v>
                </c:pt>
                <c:pt idx="90911">
                  <c:v>-188.64049999999997</c:v>
                </c:pt>
                <c:pt idx="90912">
                  <c:v>-188.63849999999996</c:v>
                </c:pt>
                <c:pt idx="90913">
                  <c:v>-188.63649999999998</c:v>
                </c:pt>
                <c:pt idx="90914">
                  <c:v>-188.63449999999997</c:v>
                </c:pt>
                <c:pt idx="90915">
                  <c:v>-188.63249999999996</c:v>
                </c:pt>
                <c:pt idx="90916">
                  <c:v>-188.63049999999998</c:v>
                </c:pt>
                <c:pt idx="90917">
                  <c:v>-188.62849999999997</c:v>
                </c:pt>
                <c:pt idx="90918">
                  <c:v>-188.62649999999996</c:v>
                </c:pt>
                <c:pt idx="90919">
                  <c:v>-188.62449999999998</c:v>
                </c:pt>
                <c:pt idx="90920">
                  <c:v>-188.62249999999997</c:v>
                </c:pt>
                <c:pt idx="90921">
                  <c:v>-188.62049999999996</c:v>
                </c:pt>
                <c:pt idx="90922">
                  <c:v>-188.61849999999998</c:v>
                </c:pt>
                <c:pt idx="90923">
                  <c:v>-188.61649999999997</c:v>
                </c:pt>
                <c:pt idx="90924">
                  <c:v>-188.61449999999996</c:v>
                </c:pt>
                <c:pt idx="90925">
                  <c:v>-188.61249999999998</c:v>
                </c:pt>
                <c:pt idx="90926">
                  <c:v>-188.61049999999997</c:v>
                </c:pt>
                <c:pt idx="90927">
                  <c:v>-188.60849999999996</c:v>
                </c:pt>
                <c:pt idx="90928">
                  <c:v>-188.60649999999998</c:v>
                </c:pt>
                <c:pt idx="90929">
                  <c:v>-188.60449999999997</c:v>
                </c:pt>
                <c:pt idx="90930">
                  <c:v>-188.60249999999996</c:v>
                </c:pt>
                <c:pt idx="90931">
                  <c:v>-188.60049999999998</c:v>
                </c:pt>
                <c:pt idx="90932">
                  <c:v>-188.59849999999997</c:v>
                </c:pt>
                <c:pt idx="90933">
                  <c:v>-188.59649999999996</c:v>
                </c:pt>
                <c:pt idx="90934">
                  <c:v>-188.59449999999998</c:v>
                </c:pt>
                <c:pt idx="90935">
                  <c:v>-188.59249999999997</c:v>
                </c:pt>
                <c:pt idx="90936">
                  <c:v>-188.59049999999996</c:v>
                </c:pt>
                <c:pt idx="90937">
                  <c:v>-188.58849999999998</c:v>
                </c:pt>
                <c:pt idx="90938">
                  <c:v>-188.58649999999997</c:v>
                </c:pt>
                <c:pt idx="90939">
                  <c:v>-188.58449999999999</c:v>
                </c:pt>
                <c:pt idx="90940">
                  <c:v>-188.58249999999998</c:v>
                </c:pt>
                <c:pt idx="90941">
                  <c:v>-188.58049999999997</c:v>
                </c:pt>
                <c:pt idx="90942">
                  <c:v>-188.57849999999999</c:v>
                </c:pt>
                <c:pt idx="90943">
                  <c:v>-188.57649999999998</c:v>
                </c:pt>
                <c:pt idx="90944">
                  <c:v>-188.57449999999997</c:v>
                </c:pt>
                <c:pt idx="90945">
                  <c:v>-188.57249999999999</c:v>
                </c:pt>
                <c:pt idx="90946">
                  <c:v>-188.57049999999998</c:v>
                </c:pt>
                <c:pt idx="90947">
                  <c:v>-188.56849999999997</c:v>
                </c:pt>
                <c:pt idx="90948">
                  <c:v>-188.56649999999999</c:v>
                </c:pt>
                <c:pt idx="90949">
                  <c:v>-188.56449999999998</c:v>
                </c:pt>
                <c:pt idx="90950">
                  <c:v>-188.56249999999997</c:v>
                </c:pt>
                <c:pt idx="90951">
                  <c:v>-188.56049999999999</c:v>
                </c:pt>
                <c:pt idx="90952">
                  <c:v>-188.55849999999998</c:v>
                </c:pt>
                <c:pt idx="90953">
                  <c:v>-188.55649999999997</c:v>
                </c:pt>
                <c:pt idx="90954">
                  <c:v>-188.55449999999999</c:v>
                </c:pt>
                <c:pt idx="90955">
                  <c:v>-188.55249999999998</c:v>
                </c:pt>
                <c:pt idx="90956">
                  <c:v>-188.55049999999997</c:v>
                </c:pt>
                <c:pt idx="90957">
                  <c:v>-188.54849999999999</c:v>
                </c:pt>
                <c:pt idx="90958">
                  <c:v>-188.54649999999998</c:v>
                </c:pt>
                <c:pt idx="90959">
                  <c:v>-188.54449999999997</c:v>
                </c:pt>
                <c:pt idx="90960">
                  <c:v>-188.54249999999999</c:v>
                </c:pt>
                <c:pt idx="90961">
                  <c:v>-188.54049999999998</c:v>
                </c:pt>
                <c:pt idx="90962">
                  <c:v>-188.53849999999997</c:v>
                </c:pt>
                <c:pt idx="90963">
                  <c:v>-188.53649999999999</c:v>
                </c:pt>
                <c:pt idx="90964">
                  <c:v>-188.53449999999998</c:v>
                </c:pt>
                <c:pt idx="90965">
                  <c:v>-188.53249999999997</c:v>
                </c:pt>
                <c:pt idx="90966">
                  <c:v>-188.53049999999999</c:v>
                </c:pt>
                <c:pt idx="90967">
                  <c:v>-188.52849999999998</c:v>
                </c:pt>
                <c:pt idx="90968">
                  <c:v>-188.52649999999997</c:v>
                </c:pt>
                <c:pt idx="90969">
                  <c:v>-188.52449999999999</c:v>
                </c:pt>
                <c:pt idx="90970">
                  <c:v>-188.52249999999998</c:v>
                </c:pt>
                <c:pt idx="90971">
                  <c:v>-188.52049999999997</c:v>
                </c:pt>
                <c:pt idx="90972">
                  <c:v>-188.51849999999999</c:v>
                </c:pt>
                <c:pt idx="90973">
                  <c:v>-188.51649999999998</c:v>
                </c:pt>
                <c:pt idx="90974">
                  <c:v>-188.51449999999997</c:v>
                </c:pt>
                <c:pt idx="90975">
                  <c:v>-188.51249999999999</c:v>
                </c:pt>
                <c:pt idx="90976">
                  <c:v>-188.51049999999998</c:v>
                </c:pt>
                <c:pt idx="90977">
                  <c:v>-188.50849999999997</c:v>
                </c:pt>
                <c:pt idx="90978">
                  <c:v>-188.50649999999999</c:v>
                </c:pt>
                <c:pt idx="90979">
                  <c:v>-188.50449999999998</c:v>
                </c:pt>
                <c:pt idx="90980">
                  <c:v>-188.50249999999997</c:v>
                </c:pt>
                <c:pt idx="90981">
                  <c:v>-188.50049999999999</c:v>
                </c:pt>
                <c:pt idx="90982">
                  <c:v>-188.49849999999998</c:v>
                </c:pt>
                <c:pt idx="90983">
                  <c:v>-188.49649999999997</c:v>
                </c:pt>
                <c:pt idx="90984">
                  <c:v>-188.49449999999999</c:v>
                </c:pt>
                <c:pt idx="90985">
                  <c:v>-188.49249999999998</c:v>
                </c:pt>
                <c:pt idx="90986">
                  <c:v>-188.49049999999997</c:v>
                </c:pt>
                <c:pt idx="90987">
                  <c:v>-188.48849999999999</c:v>
                </c:pt>
                <c:pt idx="90988">
                  <c:v>-188.48649999999998</c:v>
                </c:pt>
                <c:pt idx="90989">
                  <c:v>-188.48449999999997</c:v>
                </c:pt>
                <c:pt idx="90990">
                  <c:v>-188.48249999999999</c:v>
                </c:pt>
                <c:pt idx="90991">
                  <c:v>-188.48049999999998</c:v>
                </c:pt>
                <c:pt idx="90992">
                  <c:v>-188.47849999999997</c:v>
                </c:pt>
                <c:pt idx="90993">
                  <c:v>-188.47649999999999</c:v>
                </c:pt>
                <c:pt idx="90994">
                  <c:v>-188.47449999999998</c:v>
                </c:pt>
                <c:pt idx="90995">
                  <c:v>-188.47249999999997</c:v>
                </c:pt>
                <c:pt idx="90996">
                  <c:v>-188.47049999999999</c:v>
                </c:pt>
                <c:pt idx="90997">
                  <c:v>-188.46849999999998</c:v>
                </c:pt>
                <c:pt idx="90998">
                  <c:v>-188.46649999999997</c:v>
                </c:pt>
                <c:pt idx="90999">
                  <c:v>-188.46449999999999</c:v>
                </c:pt>
                <c:pt idx="91000">
                  <c:v>-188.46249999999998</c:v>
                </c:pt>
                <c:pt idx="91001">
                  <c:v>-188.46049999999997</c:v>
                </c:pt>
                <c:pt idx="91002">
                  <c:v>-188.45849999999999</c:v>
                </c:pt>
                <c:pt idx="91003">
                  <c:v>-188.45649999999998</c:v>
                </c:pt>
                <c:pt idx="91004">
                  <c:v>-188.45449999999997</c:v>
                </c:pt>
                <c:pt idx="91005">
                  <c:v>-188.45249999999999</c:v>
                </c:pt>
                <c:pt idx="91006">
                  <c:v>-188.45049999999998</c:v>
                </c:pt>
                <c:pt idx="91007">
                  <c:v>-188.44849999999997</c:v>
                </c:pt>
                <c:pt idx="91008">
                  <c:v>-188.44649999999999</c:v>
                </c:pt>
                <c:pt idx="91009">
                  <c:v>-188.44449999999998</c:v>
                </c:pt>
                <c:pt idx="91010">
                  <c:v>-188.44249999999997</c:v>
                </c:pt>
                <c:pt idx="91011">
                  <c:v>-188.44049999999999</c:v>
                </c:pt>
                <c:pt idx="91012">
                  <c:v>-188.43849999999998</c:v>
                </c:pt>
                <c:pt idx="91013">
                  <c:v>-188.43649999999997</c:v>
                </c:pt>
                <c:pt idx="91014">
                  <c:v>-188.43449999999999</c:v>
                </c:pt>
                <c:pt idx="91015">
                  <c:v>-188.43249999999998</c:v>
                </c:pt>
                <c:pt idx="91016">
                  <c:v>-188.43049999999997</c:v>
                </c:pt>
                <c:pt idx="91017">
                  <c:v>-188.42849999999999</c:v>
                </c:pt>
                <c:pt idx="91018">
                  <c:v>-188.42649999999998</c:v>
                </c:pt>
                <c:pt idx="91019">
                  <c:v>-188.42449999999997</c:v>
                </c:pt>
                <c:pt idx="91020">
                  <c:v>-188.42249999999999</c:v>
                </c:pt>
                <c:pt idx="91021">
                  <c:v>-188.42049999999998</c:v>
                </c:pt>
                <c:pt idx="91022">
                  <c:v>-188.41849999999997</c:v>
                </c:pt>
                <c:pt idx="91023">
                  <c:v>-188.41649999999998</c:v>
                </c:pt>
                <c:pt idx="91024">
                  <c:v>-188.41449999999998</c:v>
                </c:pt>
                <c:pt idx="91025">
                  <c:v>-188.41249999999997</c:v>
                </c:pt>
                <c:pt idx="91026">
                  <c:v>-188.41049999999998</c:v>
                </c:pt>
                <c:pt idx="91027">
                  <c:v>-188.40849999999998</c:v>
                </c:pt>
                <c:pt idx="91028">
                  <c:v>-188.40649999999997</c:v>
                </c:pt>
                <c:pt idx="91029">
                  <c:v>-188.40449999999998</c:v>
                </c:pt>
                <c:pt idx="91030">
                  <c:v>-188.40249999999997</c:v>
                </c:pt>
                <c:pt idx="91031">
                  <c:v>-188.40049999999997</c:v>
                </c:pt>
                <c:pt idx="91032">
                  <c:v>-188.39849999999998</c:v>
                </c:pt>
                <c:pt idx="91033">
                  <c:v>-188.39649999999997</c:v>
                </c:pt>
                <c:pt idx="91034">
                  <c:v>-188.39449999999997</c:v>
                </c:pt>
                <c:pt idx="91035">
                  <c:v>-188.39249999999998</c:v>
                </c:pt>
                <c:pt idx="91036">
                  <c:v>-188.39049999999997</c:v>
                </c:pt>
                <c:pt idx="91037">
                  <c:v>-188.38849999999996</c:v>
                </c:pt>
                <c:pt idx="91038">
                  <c:v>-188.38649999999998</c:v>
                </c:pt>
                <c:pt idx="91039">
                  <c:v>-188.38449999999997</c:v>
                </c:pt>
                <c:pt idx="91040">
                  <c:v>-188.38249999999996</c:v>
                </c:pt>
                <c:pt idx="91041">
                  <c:v>-188.38049999999998</c:v>
                </c:pt>
                <c:pt idx="91042">
                  <c:v>-188.37849999999997</c:v>
                </c:pt>
                <c:pt idx="91043">
                  <c:v>-188.37649999999996</c:v>
                </c:pt>
                <c:pt idx="91044">
                  <c:v>-188.37449999999998</c:v>
                </c:pt>
                <c:pt idx="91045">
                  <c:v>-188.37249999999997</c:v>
                </c:pt>
                <c:pt idx="91046">
                  <c:v>-188.37049999999996</c:v>
                </c:pt>
                <c:pt idx="91047">
                  <c:v>-188.36849999999998</c:v>
                </c:pt>
                <c:pt idx="91048">
                  <c:v>-188.36649999999997</c:v>
                </c:pt>
                <c:pt idx="91049">
                  <c:v>-188.36449999999996</c:v>
                </c:pt>
                <c:pt idx="91050">
                  <c:v>-188.36249999999998</c:v>
                </c:pt>
                <c:pt idx="91051">
                  <c:v>-188.36049999999997</c:v>
                </c:pt>
                <c:pt idx="91052">
                  <c:v>-188.35849999999996</c:v>
                </c:pt>
                <c:pt idx="91053">
                  <c:v>-188.35649999999998</c:v>
                </c:pt>
                <c:pt idx="91054">
                  <c:v>-188.35449999999997</c:v>
                </c:pt>
                <c:pt idx="91055">
                  <c:v>-188.35249999999996</c:v>
                </c:pt>
                <c:pt idx="91056">
                  <c:v>-188.35049999999998</c:v>
                </c:pt>
                <c:pt idx="91057">
                  <c:v>-188.34849999999997</c:v>
                </c:pt>
                <c:pt idx="91058">
                  <c:v>-188.34649999999996</c:v>
                </c:pt>
                <c:pt idx="91059">
                  <c:v>-188.34449999999998</c:v>
                </c:pt>
                <c:pt idx="91060">
                  <c:v>-188.34249999999997</c:v>
                </c:pt>
                <c:pt idx="91061">
                  <c:v>-188.34049999999996</c:v>
                </c:pt>
                <c:pt idx="91062">
                  <c:v>-188.33849999999998</c:v>
                </c:pt>
                <c:pt idx="91063">
                  <c:v>-188.33649999999997</c:v>
                </c:pt>
                <c:pt idx="91064">
                  <c:v>-188.33449999999999</c:v>
                </c:pt>
                <c:pt idx="91065">
                  <c:v>-188.33249999999998</c:v>
                </c:pt>
                <c:pt idx="91066">
                  <c:v>-188.33049999999997</c:v>
                </c:pt>
                <c:pt idx="91067">
                  <c:v>-188.32849999999999</c:v>
                </c:pt>
                <c:pt idx="91068">
                  <c:v>-188.32649999999998</c:v>
                </c:pt>
                <c:pt idx="91069">
                  <c:v>-188.32449999999997</c:v>
                </c:pt>
                <c:pt idx="91070">
                  <c:v>-188.32249999999999</c:v>
                </c:pt>
                <c:pt idx="91071">
                  <c:v>-188.32049999999998</c:v>
                </c:pt>
                <c:pt idx="91072">
                  <c:v>-188.31849999999997</c:v>
                </c:pt>
                <c:pt idx="91073">
                  <c:v>-188.31649999999999</c:v>
                </c:pt>
                <c:pt idx="91074">
                  <c:v>-188.31449999999998</c:v>
                </c:pt>
                <c:pt idx="91075">
                  <c:v>-188.31249999999997</c:v>
                </c:pt>
                <c:pt idx="91076">
                  <c:v>-188.31049999999999</c:v>
                </c:pt>
                <c:pt idx="91077">
                  <c:v>-188.30849999999998</c:v>
                </c:pt>
                <c:pt idx="91078">
                  <c:v>-188.30649999999997</c:v>
                </c:pt>
                <c:pt idx="91079">
                  <c:v>-188.30449999999999</c:v>
                </c:pt>
                <c:pt idx="91080">
                  <c:v>-188.30249999999998</c:v>
                </c:pt>
                <c:pt idx="91081">
                  <c:v>-188.30049999999997</c:v>
                </c:pt>
                <c:pt idx="91082">
                  <c:v>-188.29849999999999</c:v>
                </c:pt>
                <c:pt idx="91083">
                  <c:v>-188.29649999999998</c:v>
                </c:pt>
                <c:pt idx="91084">
                  <c:v>-188.29449999999997</c:v>
                </c:pt>
                <c:pt idx="91085">
                  <c:v>-188.29249999999999</c:v>
                </c:pt>
                <c:pt idx="91086">
                  <c:v>-188.29049999999998</c:v>
                </c:pt>
                <c:pt idx="91087">
                  <c:v>-188.28849999999997</c:v>
                </c:pt>
                <c:pt idx="91088">
                  <c:v>-188.28649999999999</c:v>
                </c:pt>
                <c:pt idx="91089">
                  <c:v>-188.28449999999998</c:v>
                </c:pt>
                <c:pt idx="91090">
                  <c:v>-188.28249999999997</c:v>
                </c:pt>
                <c:pt idx="91091">
                  <c:v>-188.28049999999999</c:v>
                </c:pt>
                <c:pt idx="91092">
                  <c:v>-188.27849999999998</c:v>
                </c:pt>
                <c:pt idx="91093">
                  <c:v>-188.27649999999997</c:v>
                </c:pt>
                <c:pt idx="91094">
                  <c:v>-188.27449999999999</c:v>
                </c:pt>
                <c:pt idx="91095">
                  <c:v>-188.27249999999998</c:v>
                </c:pt>
                <c:pt idx="91096">
                  <c:v>-188.27049999999997</c:v>
                </c:pt>
                <c:pt idx="91097">
                  <c:v>-188.26849999999999</c:v>
                </c:pt>
                <c:pt idx="91098">
                  <c:v>-188.26649999999998</c:v>
                </c:pt>
                <c:pt idx="91099">
                  <c:v>-188.26449999999997</c:v>
                </c:pt>
                <c:pt idx="91100">
                  <c:v>-188.26249999999999</c:v>
                </c:pt>
                <c:pt idx="91101">
                  <c:v>-188.26049999999998</c:v>
                </c:pt>
                <c:pt idx="91102">
                  <c:v>-188.25849999999997</c:v>
                </c:pt>
                <c:pt idx="91103">
                  <c:v>-188.25649999999999</c:v>
                </c:pt>
                <c:pt idx="91104">
                  <c:v>-188.25449999999998</c:v>
                </c:pt>
                <c:pt idx="91105">
                  <c:v>-188.25249999999997</c:v>
                </c:pt>
                <c:pt idx="91106">
                  <c:v>-188.25049999999999</c:v>
                </c:pt>
                <c:pt idx="91107">
                  <c:v>-188.24849999999998</c:v>
                </c:pt>
                <c:pt idx="91108">
                  <c:v>-188.24649999999997</c:v>
                </c:pt>
                <c:pt idx="91109">
                  <c:v>-188.24449999999999</c:v>
                </c:pt>
                <c:pt idx="91110">
                  <c:v>-188.24249999999998</c:v>
                </c:pt>
                <c:pt idx="91111">
                  <c:v>-188.24049999999997</c:v>
                </c:pt>
                <c:pt idx="91112">
                  <c:v>-188.23849999999999</c:v>
                </c:pt>
                <c:pt idx="91113">
                  <c:v>-188.23649999999998</c:v>
                </c:pt>
                <c:pt idx="91114">
                  <c:v>-188.23449999999997</c:v>
                </c:pt>
                <c:pt idx="91115">
                  <c:v>-188.23249999999999</c:v>
                </c:pt>
                <c:pt idx="91116">
                  <c:v>-188.23049999999998</c:v>
                </c:pt>
                <c:pt idx="91117">
                  <c:v>-188.22849999999997</c:v>
                </c:pt>
                <c:pt idx="91118">
                  <c:v>-188.22649999999999</c:v>
                </c:pt>
                <c:pt idx="91119">
                  <c:v>-188.22449999999998</c:v>
                </c:pt>
                <c:pt idx="91120">
                  <c:v>-188.22249999999997</c:v>
                </c:pt>
                <c:pt idx="91121">
                  <c:v>-188.22049999999999</c:v>
                </c:pt>
                <c:pt idx="91122">
                  <c:v>-188.21849999999998</c:v>
                </c:pt>
                <c:pt idx="91123">
                  <c:v>-188.21649999999997</c:v>
                </c:pt>
                <c:pt idx="91124">
                  <c:v>-188.21449999999999</c:v>
                </c:pt>
                <c:pt idx="91125">
                  <c:v>-188.21249999999998</c:v>
                </c:pt>
                <c:pt idx="91126">
                  <c:v>-188.21049999999997</c:v>
                </c:pt>
                <c:pt idx="91127">
                  <c:v>-188.20849999999999</c:v>
                </c:pt>
                <c:pt idx="91128">
                  <c:v>-188.20649999999998</c:v>
                </c:pt>
                <c:pt idx="91129">
                  <c:v>-188.20449999999997</c:v>
                </c:pt>
                <c:pt idx="91130">
                  <c:v>-188.20249999999999</c:v>
                </c:pt>
                <c:pt idx="91131">
                  <c:v>-188.20049999999998</c:v>
                </c:pt>
                <c:pt idx="91132">
                  <c:v>-188.19849999999997</c:v>
                </c:pt>
                <c:pt idx="91133">
                  <c:v>-188.19649999999999</c:v>
                </c:pt>
                <c:pt idx="91134">
                  <c:v>-188.19449999999998</c:v>
                </c:pt>
                <c:pt idx="91135">
                  <c:v>-188.19249999999997</c:v>
                </c:pt>
                <c:pt idx="91136">
                  <c:v>-188.19049999999999</c:v>
                </c:pt>
                <c:pt idx="91137">
                  <c:v>-188.18849999999998</c:v>
                </c:pt>
                <c:pt idx="91138">
                  <c:v>-188.18649999999997</c:v>
                </c:pt>
                <c:pt idx="91139">
                  <c:v>-188.18449999999999</c:v>
                </c:pt>
                <c:pt idx="91140">
                  <c:v>-188.18249999999998</c:v>
                </c:pt>
                <c:pt idx="91141">
                  <c:v>-188.18049999999997</c:v>
                </c:pt>
                <c:pt idx="91142">
                  <c:v>-188.17849999999999</c:v>
                </c:pt>
                <c:pt idx="91143">
                  <c:v>-188.17649999999998</c:v>
                </c:pt>
                <c:pt idx="91144">
                  <c:v>-188.17449999999997</c:v>
                </c:pt>
                <c:pt idx="91145">
                  <c:v>-188.17249999999999</c:v>
                </c:pt>
                <c:pt idx="91146">
                  <c:v>-188.17049999999998</c:v>
                </c:pt>
                <c:pt idx="91147">
                  <c:v>-188.16849999999997</c:v>
                </c:pt>
                <c:pt idx="91148">
                  <c:v>-188.16649999999998</c:v>
                </c:pt>
                <c:pt idx="91149">
                  <c:v>-188.16449999999998</c:v>
                </c:pt>
                <c:pt idx="91150">
                  <c:v>-188.16249999999997</c:v>
                </c:pt>
                <c:pt idx="91151">
                  <c:v>-188.16049999999998</c:v>
                </c:pt>
                <c:pt idx="91152">
                  <c:v>-188.15849999999998</c:v>
                </c:pt>
                <c:pt idx="91153">
                  <c:v>-188.15649999999997</c:v>
                </c:pt>
                <c:pt idx="91154">
                  <c:v>-188.15449999999998</c:v>
                </c:pt>
                <c:pt idx="91155">
                  <c:v>-188.15249999999997</c:v>
                </c:pt>
                <c:pt idx="91156">
                  <c:v>-188.15049999999997</c:v>
                </c:pt>
                <c:pt idx="91157">
                  <c:v>-188.14849999999998</c:v>
                </c:pt>
                <c:pt idx="91158">
                  <c:v>-188.14649999999997</c:v>
                </c:pt>
                <c:pt idx="91159">
                  <c:v>-188.14449999999997</c:v>
                </c:pt>
                <c:pt idx="91160">
                  <c:v>-188.14249999999998</c:v>
                </c:pt>
                <c:pt idx="91161">
                  <c:v>-188.14049999999997</c:v>
                </c:pt>
                <c:pt idx="91162">
                  <c:v>-188.13849999999996</c:v>
                </c:pt>
                <c:pt idx="91163">
                  <c:v>-188.13649999999998</c:v>
                </c:pt>
                <c:pt idx="91164">
                  <c:v>-188.13449999999997</c:v>
                </c:pt>
                <c:pt idx="91165">
                  <c:v>-188.13249999999996</c:v>
                </c:pt>
                <c:pt idx="91166">
                  <c:v>-188.13049999999998</c:v>
                </c:pt>
                <c:pt idx="91167">
                  <c:v>-188.12849999999997</c:v>
                </c:pt>
                <c:pt idx="91168">
                  <c:v>-188.12649999999996</c:v>
                </c:pt>
                <c:pt idx="91169">
                  <c:v>-188.12449999999998</c:v>
                </c:pt>
                <c:pt idx="91170">
                  <c:v>-188.12249999999997</c:v>
                </c:pt>
                <c:pt idx="91171">
                  <c:v>-188.12049999999996</c:v>
                </c:pt>
                <c:pt idx="91172">
                  <c:v>-188.11849999999998</c:v>
                </c:pt>
                <c:pt idx="91173">
                  <c:v>-188.11649999999997</c:v>
                </c:pt>
                <c:pt idx="91174">
                  <c:v>-188.11449999999996</c:v>
                </c:pt>
                <c:pt idx="91175">
                  <c:v>-188.11249999999998</c:v>
                </c:pt>
                <c:pt idx="91176">
                  <c:v>-188.11049999999997</c:v>
                </c:pt>
                <c:pt idx="91177">
                  <c:v>-188.10849999999996</c:v>
                </c:pt>
                <c:pt idx="91178">
                  <c:v>-188.10649999999998</c:v>
                </c:pt>
                <c:pt idx="91179">
                  <c:v>-188.10449999999997</c:v>
                </c:pt>
                <c:pt idx="91180">
                  <c:v>-188.10249999999996</c:v>
                </c:pt>
                <c:pt idx="91181">
                  <c:v>-188.10049999999998</c:v>
                </c:pt>
                <c:pt idx="91182">
                  <c:v>-188.09849999999997</c:v>
                </c:pt>
                <c:pt idx="91183">
                  <c:v>-188.09649999999996</c:v>
                </c:pt>
                <c:pt idx="91184">
                  <c:v>-188.09449999999998</c:v>
                </c:pt>
                <c:pt idx="91185">
                  <c:v>-188.09249999999997</c:v>
                </c:pt>
                <c:pt idx="91186">
                  <c:v>-188.09049999999996</c:v>
                </c:pt>
                <c:pt idx="91187">
                  <c:v>-188.08849999999998</c:v>
                </c:pt>
                <c:pt idx="91188">
                  <c:v>-188.08649999999997</c:v>
                </c:pt>
                <c:pt idx="91189">
                  <c:v>-188.08449999999999</c:v>
                </c:pt>
                <c:pt idx="91190">
                  <c:v>-188.08249999999998</c:v>
                </c:pt>
                <c:pt idx="91191">
                  <c:v>-188.08049999999997</c:v>
                </c:pt>
                <c:pt idx="91192">
                  <c:v>-188.07849999999999</c:v>
                </c:pt>
                <c:pt idx="91193">
                  <c:v>-188.07649999999998</c:v>
                </c:pt>
                <c:pt idx="91194">
                  <c:v>-188.07449999999997</c:v>
                </c:pt>
                <c:pt idx="91195">
                  <c:v>-188.07249999999999</c:v>
                </c:pt>
                <c:pt idx="91196">
                  <c:v>-188.07049999999998</c:v>
                </c:pt>
                <c:pt idx="91197">
                  <c:v>-188.06849999999997</c:v>
                </c:pt>
                <c:pt idx="91198">
                  <c:v>-188.06649999999999</c:v>
                </c:pt>
                <c:pt idx="91199">
                  <c:v>-188.06449999999998</c:v>
                </c:pt>
                <c:pt idx="91200">
                  <c:v>-188.06249999999997</c:v>
                </c:pt>
                <c:pt idx="91201">
                  <c:v>-188.06049999999999</c:v>
                </c:pt>
                <c:pt idx="91202">
                  <c:v>-188.05849999999998</c:v>
                </c:pt>
                <c:pt idx="91203">
                  <c:v>-188.05649999999997</c:v>
                </c:pt>
                <c:pt idx="91204">
                  <c:v>-188.05449999999999</c:v>
                </c:pt>
                <c:pt idx="91205">
                  <c:v>-188.05249999999998</c:v>
                </c:pt>
                <c:pt idx="91206">
                  <c:v>-188.05049999999997</c:v>
                </c:pt>
                <c:pt idx="91207">
                  <c:v>-188.04849999999999</c:v>
                </c:pt>
                <c:pt idx="91208">
                  <c:v>-188.04649999999998</c:v>
                </c:pt>
                <c:pt idx="91209">
                  <c:v>-188.04449999999997</c:v>
                </c:pt>
                <c:pt idx="91210">
                  <c:v>-188.04249999999999</c:v>
                </c:pt>
                <c:pt idx="91211">
                  <c:v>-188.04049999999998</c:v>
                </c:pt>
                <c:pt idx="91212">
                  <c:v>-188.03849999999997</c:v>
                </c:pt>
                <c:pt idx="91213">
                  <c:v>-188.03649999999999</c:v>
                </c:pt>
                <c:pt idx="91214">
                  <c:v>-188.03449999999998</c:v>
                </c:pt>
                <c:pt idx="91215">
                  <c:v>-188.03249999999997</c:v>
                </c:pt>
                <c:pt idx="91216">
                  <c:v>-188.03049999999999</c:v>
                </c:pt>
                <c:pt idx="91217">
                  <c:v>-188.02849999999998</c:v>
                </c:pt>
                <c:pt idx="91218">
                  <c:v>-188.02649999999997</c:v>
                </c:pt>
                <c:pt idx="91219">
                  <c:v>-188.02449999999999</c:v>
                </c:pt>
                <c:pt idx="91220">
                  <c:v>-188.02249999999998</c:v>
                </c:pt>
                <c:pt idx="91221">
                  <c:v>-188.02049999999997</c:v>
                </c:pt>
                <c:pt idx="91222">
                  <c:v>-188.01849999999999</c:v>
                </c:pt>
                <c:pt idx="91223">
                  <c:v>-188.01649999999998</c:v>
                </c:pt>
                <c:pt idx="91224">
                  <c:v>-188.01449999999997</c:v>
                </c:pt>
                <c:pt idx="91225">
                  <c:v>-188.01249999999999</c:v>
                </c:pt>
                <c:pt idx="91226">
                  <c:v>-188.01049999999998</c:v>
                </c:pt>
                <c:pt idx="91227">
                  <c:v>-188.00849999999997</c:v>
                </c:pt>
                <c:pt idx="91228">
                  <c:v>-188.00649999999999</c:v>
                </c:pt>
                <c:pt idx="91229">
                  <c:v>-188.00449999999998</c:v>
                </c:pt>
                <c:pt idx="91230">
                  <c:v>-188.00249999999997</c:v>
                </c:pt>
                <c:pt idx="91231">
                  <c:v>-188.00049999999999</c:v>
                </c:pt>
                <c:pt idx="91232">
                  <c:v>-187.99849999999998</c:v>
                </c:pt>
                <c:pt idx="91233">
                  <c:v>-187.99649999999997</c:v>
                </c:pt>
                <c:pt idx="91234">
                  <c:v>-187.99449999999999</c:v>
                </c:pt>
                <c:pt idx="91235">
                  <c:v>-187.99249999999998</c:v>
                </c:pt>
                <c:pt idx="91236">
                  <c:v>-187.99049999999997</c:v>
                </c:pt>
                <c:pt idx="91237">
                  <c:v>-187.98849999999999</c:v>
                </c:pt>
                <c:pt idx="91238">
                  <c:v>-187.98649999999998</c:v>
                </c:pt>
                <c:pt idx="91239">
                  <c:v>-187.98449999999997</c:v>
                </c:pt>
                <c:pt idx="91240">
                  <c:v>-187.98249999999999</c:v>
                </c:pt>
                <c:pt idx="91241">
                  <c:v>-187.98049999999998</c:v>
                </c:pt>
                <c:pt idx="91242">
                  <c:v>-187.97849999999997</c:v>
                </c:pt>
                <c:pt idx="91243">
                  <c:v>-187.97649999999999</c:v>
                </c:pt>
                <c:pt idx="91244">
                  <c:v>-187.97449999999998</c:v>
                </c:pt>
                <c:pt idx="91245">
                  <c:v>-187.97249999999997</c:v>
                </c:pt>
                <c:pt idx="91246">
                  <c:v>-187.97049999999999</c:v>
                </c:pt>
                <c:pt idx="91247">
                  <c:v>-187.96849999999998</c:v>
                </c:pt>
                <c:pt idx="91248">
                  <c:v>-187.96649999999997</c:v>
                </c:pt>
                <c:pt idx="91249">
                  <c:v>-187.96449999999999</c:v>
                </c:pt>
                <c:pt idx="91250">
                  <c:v>-187.96249999999998</c:v>
                </c:pt>
                <c:pt idx="91251">
                  <c:v>-187.96049999999997</c:v>
                </c:pt>
                <c:pt idx="91252">
                  <c:v>-187.95849999999999</c:v>
                </c:pt>
                <c:pt idx="91253">
                  <c:v>-187.95649999999998</c:v>
                </c:pt>
                <c:pt idx="91254">
                  <c:v>-187.95449999999997</c:v>
                </c:pt>
                <c:pt idx="91255">
                  <c:v>-187.95249999999999</c:v>
                </c:pt>
                <c:pt idx="91256">
                  <c:v>-187.95049999999998</c:v>
                </c:pt>
                <c:pt idx="91257">
                  <c:v>-187.94849999999997</c:v>
                </c:pt>
                <c:pt idx="91258">
                  <c:v>-187.94649999999999</c:v>
                </c:pt>
                <c:pt idx="91259">
                  <c:v>-187.94449999999998</c:v>
                </c:pt>
                <c:pt idx="91260">
                  <c:v>-187.94249999999997</c:v>
                </c:pt>
                <c:pt idx="91261">
                  <c:v>-187.94049999999999</c:v>
                </c:pt>
                <c:pt idx="91262">
                  <c:v>-187.93849999999998</c:v>
                </c:pt>
                <c:pt idx="91263">
                  <c:v>-187.93649999999997</c:v>
                </c:pt>
                <c:pt idx="91264">
                  <c:v>-187.93449999999999</c:v>
                </c:pt>
                <c:pt idx="91265">
                  <c:v>-187.93249999999998</c:v>
                </c:pt>
                <c:pt idx="91266">
                  <c:v>-187.93049999999997</c:v>
                </c:pt>
                <c:pt idx="91267">
                  <c:v>-187.92849999999999</c:v>
                </c:pt>
                <c:pt idx="91268">
                  <c:v>-187.92649999999998</c:v>
                </c:pt>
                <c:pt idx="91269">
                  <c:v>-187.92449999999997</c:v>
                </c:pt>
                <c:pt idx="91270">
                  <c:v>-187.92249999999999</c:v>
                </c:pt>
                <c:pt idx="91271">
                  <c:v>-187.92049999999998</c:v>
                </c:pt>
                <c:pt idx="91272">
                  <c:v>-187.91849999999997</c:v>
                </c:pt>
                <c:pt idx="91273">
                  <c:v>-187.91649999999998</c:v>
                </c:pt>
                <c:pt idx="91274">
                  <c:v>-187.91449999999998</c:v>
                </c:pt>
                <c:pt idx="91275">
                  <c:v>-187.91249999999997</c:v>
                </c:pt>
                <c:pt idx="91276">
                  <c:v>-187.91049999999998</c:v>
                </c:pt>
                <c:pt idx="91277">
                  <c:v>-187.90849999999998</c:v>
                </c:pt>
                <c:pt idx="91278">
                  <c:v>-187.90649999999997</c:v>
                </c:pt>
                <c:pt idx="91279">
                  <c:v>-187.90449999999998</c:v>
                </c:pt>
                <c:pt idx="91280">
                  <c:v>-187.90249999999997</c:v>
                </c:pt>
                <c:pt idx="91281">
                  <c:v>-187.90049999999997</c:v>
                </c:pt>
                <c:pt idx="91282">
                  <c:v>-187.89849999999998</c:v>
                </c:pt>
                <c:pt idx="91283">
                  <c:v>-187.89649999999997</c:v>
                </c:pt>
                <c:pt idx="91284">
                  <c:v>-187.89449999999997</c:v>
                </c:pt>
                <c:pt idx="91285">
                  <c:v>-187.89249999999998</c:v>
                </c:pt>
                <c:pt idx="91286">
                  <c:v>-187.89049999999997</c:v>
                </c:pt>
                <c:pt idx="91287">
                  <c:v>-187.88849999999996</c:v>
                </c:pt>
                <c:pt idx="91288">
                  <c:v>-187.88649999999998</c:v>
                </c:pt>
                <c:pt idx="91289">
                  <c:v>-187.88449999999997</c:v>
                </c:pt>
                <c:pt idx="91290">
                  <c:v>-187.88249999999996</c:v>
                </c:pt>
                <c:pt idx="91291">
                  <c:v>-187.88049999999998</c:v>
                </c:pt>
                <c:pt idx="91292">
                  <c:v>-187.87849999999997</c:v>
                </c:pt>
                <c:pt idx="91293">
                  <c:v>-187.87649999999996</c:v>
                </c:pt>
                <c:pt idx="91294">
                  <c:v>-187.87449999999998</c:v>
                </c:pt>
                <c:pt idx="91295">
                  <c:v>-187.87249999999997</c:v>
                </c:pt>
                <c:pt idx="91296">
                  <c:v>-187.87049999999996</c:v>
                </c:pt>
                <c:pt idx="91297">
                  <c:v>-187.86849999999998</c:v>
                </c:pt>
                <c:pt idx="91298">
                  <c:v>-187.86649999999997</c:v>
                </c:pt>
                <c:pt idx="91299">
                  <c:v>-187.86449999999996</c:v>
                </c:pt>
                <c:pt idx="91300">
                  <c:v>-187.86249999999998</c:v>
                </c:pt>
                <c:pt idx="91301">
                  <c:v>-187.86049999999997</c:v>
                </c:pt>
                <c:pt idx="91302">
                  <c:v>-187.85849999999996</c:v>
                </c:pt>
                <c:pt idx="91303">
                  <c:v>-187.85649999999998</c:v>
                </c:pt>
                <c:pt idx="91304">
                  <c:v>-187.85449999999997</c:v>
                </c:pt>
                <c:pt idx="91305">
                  <c:v>-187.85249999999996</c:v>
                </c:pt>
                <c:pt idx="91306">
                  <c:v>-187.85049999999998</c:v>
                </c:pt>
                <c:pt idx="91307">
                  <c:v>-187.84849999999997</c:v>
                </c:pt>
                <c:pt idx="91308">
                  <c:v>-187.84649999999996</c:v>
                </c:pt>
                <c:pt idx="91309">
                  <c:v>-187.84449999999998</c:v>
                </c:pt>
                <c:pt idx="91310">
                  <c:v>-187.84249999999997</c:v>
                </c:pt>
                <c:pt idx="91311">
                  <c:v>-187.84049999999996</c:v>
                </c:pt>
                <c:pt idx="91312">
                  <c:v>-187.83849999999998</c:v>
                </c:pt>
                <c:pt idx="91313">
                  <c:v>-187.83649999999997</c:v>
                </c:pt>
                <c:pt idx="91314">
                  <c:v>-187.83449999999999</c:v>
                </c:pt>
                <c:pt idx="91315">
                  <c:v>-187.83249999999998</c:v>
                </c:pt>
                <c:pt idx="91316">
                  <c:v>-187.83049999999997</c:v>
                </c:pt>
                <c:pt idx="91317">
                  <c:v>-187.82849999999999</c:v>
                </c:pt>
                <c:pt idx="91318">
                  <c:v>-187.82649999999998</c:v>
                </c:pt>
                <c:pt idx="91319">
                  <c:v>-187.82449999999997</c:v>
                </c:pt>
                <c:pt idx="91320">
                  <c:v>-187.82249999999999</c:v>
                </c:pt>
                <c:pt idx="91321">
                  <c:v>-187.82049999999998</c:v>
                </c:pt>
                <c:pt idx="91322">
                  <c:v>-187.81849999999997</c:v>
                </c:pt>
                <c:pt idx="91323">
                  <c:v>-187.81649999999999</c:v>
                </c:pt>
                <c:pt idx="91324">
                  <c:v>-187.81449999999998</c:v>
                </c:pt>
                <c:pt idx="91325">
                  <c:v>-187.81249999999997</c:v>
                </c:pt>
                <c:pt idx="91326">
                  <c:v>-187.81049999999999</c:v>
                </c:pt>
                <c:pt idx="91327">
                  <c:v>-187.80849999999998</c:v>
                </c:pt>
                <c:pt idx="91328">
                  <c:v>-187.80649999999997</c:v>
                </c:pt>
                <c:pt idx="91329">
                  <c:v>-187.80449999999999</c:v>
                </c:pt>
                <c:pt idx="91330">
                  <c:v>-187.80249999999998</c:v>
                </c:pt>
                <c:pt idx="91331">
                  <c:v>-187.80049999999997</c:v>
                </c:pt>
                <c:pt idx="91332">
                  <c:v>-187.79849999999999</c:v>
                </c:pt>
                <c:pt idx="91333">
                  <c:v>-187.79649999999998</c:v>
                </c:pt>
                <c:pt idx="91334">
                  <c:v>-187.79449999999997</c:v>
                </c:pt>
                <c:pt idx="91335">
                  <c:v>-187.79249999999999</c:v>
                </c:pt>
                <c:pt idx="91336">
                  <c:v>-187.79049999999998</c:v>
                </c:pt>
                <c:pt idx="91337">
                  <c:v>-187.78849999999997</c:v>
                </c:pt>
                <c:pt idx="91338">
                  <c:v>-187.78649999999999</c:v>
                </c:pt>
                <c:pt idx="91339">
                  <c:v>-187.78449999999998</c:v>
                </c:pt>
                <c:pt idx="91340">
                  <c:v>-187.78249999999997</c:v>
                </c:pt>
                <c:pt idx="91341">
                  <c:v>-187.78049999999999</c:v>
                </c:pt>
                <c:pt idx="91342">
                  <c:v>-187.77849999999998</c:v>
                </c:pt>
                <c:pt idx="91343">
                  <c:v>-187.77649999999997</c:v>
                </c:pt>
                <c:pt idx="91344">
                  <c:v>-187.77449999999999</c:v>
                </c:pt>
                <c:pt idx="91345">
                  <c:v>-187.77249999999998</c:v>
                </c:pt>
                <c:pt idx="91346">
                  <c:v>-187.77049999999997</c:v>
                </c:pt>
                <c:pt idx="91347">
                  <c:v>-187.76849999999999</c:v>
                </c:pt>
                <c:pt idx="91348">
                  <c:v>-187.76649999999998</c:v>
                </c:pt>
                <c:pt idx="91349">
                  <c:v>-187.76449999999997</c:v>
                </c:pt>
                <c:pt idx="91350">
                  <c:v>-187.76249999999999</c:v>
                </c:pt>
                <c:pt idx="91351">
                  <c:v>-187.76049999999998</c:v>
                </c:pt>
                <c:pt idx="91352">
                  <c:v>-187.75849999999997</c:v>
                </c:pt>
                <c:pt idx="91353">
                  <c:v>-187.75649999999999</c:v>
                </c:pt>
                <c:pt idx="91354">
                  <c:v>-187.75449999999998</c:v>
                </c:pt>
                <c:pt idx="91355">
                  <c:v>-187.75249999999997</c:v>
                </c:pt>
                <c:pt idx="91356">
                  <c:v>-187.75049999999999</c:v>
                </c:pt>
                <c:pt idx="91357">
                  <c:v>-187.74849999999998</c:v>
                </c:pt>
                <c:pt idx="91358">
                  <c:v>-187.74649999999997</c:v>
                </c:pt>
                <c:pt idx="91359">
                  <c:v>-187.74449999999999</c:v>
                </c:pt>
                <c:pt idx="91360">
                  <c:v>-187.74249999999998</c:v>
                </c:pt>
                <c:pt idx="91361">
                  <c:v>-187.74049999999997</c:v>
                </c:pt>
                <c:pt idx="91362">
                  <c:v>-187.73849999999999</c:v>
                </c:pt>
                <c:pt idx="91363">
                  <c:v>-187.73649999999998</c:v>
                </c:pt>
                <c:pt idx="91364">
                  <c:v>-187.73449999999997</c:v>
                </c:pt>
                <c:pt idx="91365">
                  <c:v>-187.73249999999999</c:v>
                </c:pt>
                <c:pt idx="91366">
                  <c:v>-187.73049999999998</c:v>
                </c:pt>
                <c:pt idx="91367">
                  <c:v>-187.72849999999997</c:v>
                </c:pt>
                <c:pt idx="91368">
                  <c:v>-187.72649999999999</c:v>
                </c:pt>
                <c:pt idx="91369">
                  <c:v>-187.72449999999998</c:v>
                </c:pt>
                <c:pt idx="91370">
                  <c:v>-187.72249999999997</c:v>
                </c:pt>
                <c:pt idx="91371">
                  <c:v>-187.72049999999999</c:v>
                </c:pt>
                <c:pt idx="91372">
                  <c:v>-187.71849999999998</c:v>
                </c:pt>
                <c:pt idx="91373">
                  <c:v>-187.71649999999997</c:v>
                </c:pt>
                <c:pt idx="91374">
                  <c:v>-187.71449999999999</c:v>
                </c:pt>
                <c:pt idx="91375">
                  <c:v>-187.71249999999998</c:v>
                </c:pt>
                <c:pt idx="91376">
                  <c:v>-187.71049999999997</c:v>
                </c:pt>
                <c:pt idx="91377">
                  <c:v>-187.70849999999999</c:v>
                </c:pt>
                <c:pt idx="91378">
                  <c:v>-187.70649999999998</c:v>
                </c:pt>
                <c:pt idx="91379">
                  <c:v>-187.70449999999997</c:v>
                </c:pt>
                <c:pt idx="91380">
                  <c:v>-187.70249999999999</c:v>
                </c:pt>
                <c:pt idx="91381">
                  <c:v>-187.70049999999998</c:v>
                </c:pt>
                <c:pt idx="91382">
                  <c:v>-187.69849999999997</c:v>
                </c:pt>
                <c:pt idx="91383">
                  <c:v>-187.69649999999999</c:v>
                </c:pt>
                <c:pt idx="91384">
                  <c:v>-187.69449999999998</c:v>
                </c:pt>
                <c:pt idx="91385">
                  <c:v>-187.69249999999997</c:v>
                </c:pt>
                <c:pt idx="91386">
                  <c:v>-187.69049999999999</c:v>
                </c:pt>
                <c:pt idx="91387">
                  <c:v>-187.68849999999998</c:v>
                </c:pt>
                <c:pt idx="91388">
                  <c:v>-187.68649999999997</c:v>
                </c:pt>
                <c:pt idx="91389">
                  <c:v>-187.68449999999999</c:v>
                </c:pt>
                <c:pt idx="91390">
                  <c:v>-187.68249999999998</c:v>
                </c:pt>
                <c:pt idx="91391">
                  <c:v>-187.68049999999997</c:v>
                </c:pt>
                <c:pt idx="91392">
                  <c:v>-187.67849999999999</c:v>
                </c:pt>
                <c:pt idx="91393">
                  <c:v>-187.67649999999998</c:v>
                </c:pt>
                <c:pt idx="91394">
                  <c:v>-187.67449999999997</c:v>
                </c:pt>
                <c:pt idx="91395">
                  <c:v>-187.67249999999999</c:v>
                </c:pt>
                <c:pt idx="91396">
                  <c:v>-187.67049999999998</c:v>
                </c:pt>
                <c:pt idx="91397">
                  <c:v>-187.66849999999997</c:v>
                </c:pt>
                <c:pt idx="91398">
                  <c:v>-187.66649999999998</c:v>
                </c:pt>
                <c:pt idx="91399">
                  <c:v>-187.66449999999998</c:v>
                </c:pt>
                <c:pt idx="91400">
                  <c:v>-187.66249999999997</c:v>
                </c:pt>
                <c:pt idx="91401">
                  <c:v>-187.66049999999998</c:v>
                </c:pt>
                <c:pt idx="91402">
                  <c:v>-187.65849999999998</c:v>
                </c:pt>
                <c:pt idx="91403">
                  <c:v>-187.65649999999997</c:v>
                </c:pt>
                <c:pt idx="91404">
                  <c:v>-187.65449999999998</c:v>
                </c:pt>
                <c:pt idx="91405">
                  <c:v>-187.65249999999997</c:v>
                </c:pt>
                <c:pt idx="91406">
                  <c:v>-187.65049999999997</c:v>
                </c:pt>
                <c:pt idx="91407">
                  <c:v>-187.64849999999998</c:v>
                </c:pt>
                <c:pt idx="91408">
                  <c:v>-187.64649999999997</c:v>
                </c:pt>
                <c:pt idx="91409">
                  <c:v>-187.64449999999997</c:v>
                </c:pt>
                <c:pt idx="91410">
                  <c:v>-187.64249999999998</c:v>
                </c:pt>
                <c:pt idx="91411">
                  <c:v>-187.64049999999997</c:v>
                </c:pt>
                <c:pt idx="91412">
                  <c:v>-187.63849999999996</c:v>
                </c:pt>
                <c:pt idx="91413">
                  <c:v>-187.63649999999998</c:v>
                </c:pt>
                <c:pt idx="91414">
                  <c:v>-187.63449999999997</c:v>
                </c:pt>
                <c:pt idx="91415">
                  <c:v>-187.63249999999996</c:v>
                </c:pt>
                <c:pt idx="91416">
                  <c:v>-187.63049999999998</c:v>
                </c:pt>
                <c:pt idx="91417">
                  <c:v>-187.62849999999997</c:v>
                </c:pt>
                <c:pt idx="91418">
                  <c:v>-187.62649999999996</c:v>
                </c:pt>
                <c:pt idx="91419">
                  <c:v>-187.62449999999998</c:v>
                </c:pt>
                <c:pt idx="91420">
                  <c:v>-187.62249999999997</c:v>
                </c:pt>
                <c:pt idx="91421">
                  <c:v>-187.62049999999996</c:v>
                </c:pt>
                <c:pt idx="91422">
                  <c:v>-187.61849999999998</c:v>
                </c:pt>
                <c:pt idx="91423">
                  <c:v>-187.61649999999997</c:v>
                </c:pt>
                <c:pt idx="91424">
                  <c:v>-187.61449999999996</c:v>
                </c:pt>
                <c:pt idx="91425">
                  <c:v>-187.61249999999998</c:v>
                </c:pt>
                <c:pt idx="91426">
                  <c:v>-187.61049999999997</c:v>
                </c:pt>
                <c:pt idx="91427">
                  <c:v>-187.60849999999996</c:v>
                </c:pt>
                <c:pt idx="91428">
                  <c:v>-187.60649999999998</c:v>
                </c:pt>
                <c:pt idx="91429">
                  <c:v>-187.60449999999997</c:v>
                </c:pt>
                <c:pt idx="91430">
                  <c:v>-187.60249999999996</c:v>
                </c:pt>
                <c:pt idx="91431">
                  <c:v>-187.60049999999998</c:v>
                </c:pt>
                <c:pt idx="91432">
                  <c:v>-187.59849999999997</c:v>
                </c:pt>
                <c:pt idx="91433">
                  <c:v>-187.59649999999996</c:v>
                </c:pt>
                <c:pt idx="91434">
                  <c:v>-187.59449999999998</c:v>
                </c:pt>
                <c:pt idx="91435">
                  <c:v>-187.59249999999997</c:v>
                </c:pt>
                <c:pt idx="91436">
                  <c:v>-187.59049999999996</c:v>
                </c:pt>
                <c:pt idx="91437">
                  <c:v>-187.58849999999998</c:v>
                </c:pt>
                <c:pt idx="91438">
                  <c:v>-187.58649999999997</c:v>
                </c:pt>
                <c:pt idx="91439">
                  <c:v>-187.58449999999999</c:v>
                </c:pt>
                <c:pt idx="91440">
                  <c:v>-187.58249999999998</c:v>
                </c:pt>
                <c:pt idx="91441">
                  <c:v>-187.58049999999997</c:v>
                </c:pt>
                <c:pt idx="91442">
                  <c:v>-187.57849999999999</c:v>
                </c:pt>
                <c:pt idx="91443">
                  <c:v>-187.57649999999998</c:v>
                </c:pt>
                <c:pt idx="91444">
                  <c:v>-187.57449999999997</c:v>
                </c:pt>
                <c:pt idx="91445">
                  <c:v>-187.57249999999999</c:v>
                </c:pt>
                <c:pt idx="91446">
                  <c:v>-187.57049999999998</c:v>
                </c:pt>
                <c:pt idx="91447">
                  <c:v>-187.56849999999997</c:v>
                </c:pt>
                <c:pt idx="91448">
                  <c:v>-187.56649999999999</c:v>
                </c:pt>
                <c:pt idx="91449">
                  <c:v>-187.56449999999998</c:v>
                </c:pt>
                <c:pt idx="91450">
                  <c:v>-187.56249999999997</c:v>
                </c:pt>
                <c:pt idx="91451">
                  <c:v>-187.56049999999999</c:v>
                </c:pt>
                <c:pt idx="91452">
                  <c:v>-187.55849999999998</c:v>
                </c:pt>
                <c:pt idx="91453">
                  <c:v>-187.55649999999997</c:v>
                </c:pt>
                <c:pt idx="91454">
                  <c:v>-187.55449999999999</c:v>
                </c:pt>
                <c:pt idx="91455">
                  <c:v>-187.55249999999998</c:v>
                </c:pt>
                <c:pt idx="91456">
                  <c:v>-187.55049999999997</c:v>
                </c:pt>
                <c:pt idx="91457">
                  <c:v>-187.54849999999999</c:v>
                </c:pt>
                <c:pt idx="91458">
                  <c:v>-187.54649999999998</c:v>
                </c:pt>
                <c:pt idx="91459">
                  <c:v>-187.54449999999997</c:v>
                </c:pt>
                <c:pt idx="91460">
                  <c:v>-187.54249999999999</c:v>
                </c:pt>
                <c:pt idx="91461">
                  <c:v>-187.54049999999998</c:v>
                </c:pt>
                <c:pt idx="91462">
                  <c:v>-187.53849999999997</c:v>
                </c:pt>
                <c:pt idx="91463">
                  <c:v>-187.53649999999999</c:v>
                </c:pt>
                <c:pt idx="91464">
                  <c:v>-187.53449999999998</c:v>
                </c:pt>
                <c:pt idx="91465">
                  <c:v>-187.53249999999997</c:v>
                </c:pt>
                <c:pt idx="91466">
                  <c:v>-187.53049999999999</c:v>
                </c:pt>
                <c:pt idx="91467">
                  <c:v>-187.52849999999998</c:v>
                </c:pt>
                <c:pt idx="91468">
                  <c:v>-187.52649999999997</c:v>
                </c:pt>
                <c:pt idx="91469">
                  <c:v>-187.52449999999999</c:v>
                </c:pt>
                <c:pt idx="91470">
                  <c:v>-187.52249999999998</c:v>
                </c:pt>
                <c:pt idx="91471">
                  <c:v>-187.52049999999997</c:v>
                </c:pt>
                <c:pt idx="91472">
                  <c:v>-187.51849999999999</c:v>
                </c:pt>
                <c:pt idx="91473">
                  <c:v>-187.51649999999998</c:v>
                </c:pt>
                <c:pt idx="91474">
                  <c:v>-187.51449999999997</c:v>
                </c:pt>
                <c:pt idx="91475">
                  <c:v>-187.51249999999999</c:v>
                </c:pt>
                <c:pt idx="91476">
                  <c:v>-187.51049999999998</c:v>
                </c:pt>
                <c:pt idx="91477">
                  <c:v>-187.50849999999997</c:v>
                </c:pt>
                <c:pt idx="91478">
                  <c:v>-187.50649999999999</c:v>
                </c:pt>
                <c:pt idx="91479">
                  <c:v>-187.50449999999998</c:v>
                </c:pt>
                <c:pt idx="91480">
                  <c:v>-187.50249999999997</c:v>
                </c:pt>
                <c:pt idx="91481">
                  <c:v>-187.50049999999999</c:v>
                </c:pt>
                <c:pt idx="91482">
                  <c:v>-187.49849999999998</c:v>
                </c:pt>
                <c:pt idx="91483">
                  <c:v>-187.49649999999997</c:v>
                </c:pt>
                <c:pt idx="91484">
                  <c:v>-187.49449999999999</c:v>
                </c:pt>
                <c:pt idx="91485">
                  <c:v>-187.49249999999998</c:v>
                </c:pt>
                <c:pt idx="91486">
                  <c:v>-187.49049999999997</c:v>
                </c:pt>
                <c:pt idx="91487">
                  <c:v>-187.48849999999999</c:v>
                </c:pt>
                <c:pt idx="91488">
                  <c:v>-187.48649999999998</c:v>
                </c:pt>
                <c:pt idx="91489">
                  <c:v>-187.48449999999997</c:v>
                </c:pt>
                <c:pt idx="91490">
                  <c:v>-187.48249999999999</c:v>
                </c:pt>
                <c:pt idx="91491">
                  <c:v>-187.48049999999998</c:v>
                </c:pt>
                <c:pt idx="91492">
                  <c:v>-187.47849999999997</c:v>
                </c:pt>
                <c:pt idx="91493">
                  <c:v>-187.47649999999999</c:v>
                </c:pt>
                <c:pt idx="91494">
                  <c:v>-187.47449999999998</c:v>
                </c:pt>
                <c:pt idx="91495">
                  <c:v>-187.47249999999997</c:v>
                </c:pt>
                <c:pt idx="91496">
                  <c:v>-187.47049999999999</c:v>
                </c:pt>
                <c:pt idx="91497">
                  <c:v>-187.46849999999998</c:v>
                </c:pt>
                <c:pt idx="91498">
                  <c:v>-187.46649999999997</c:v>
                </c:pt>
                <c:pt idx="91499">
                  <c:v>-187.46449999999999</c:v>
                </c:pt>
                <c:pt idx="91500">
                  <c:v>-187.46249999999998</c:v>
                </c:pt>
                <c:pt idx="91501">
                  <c:v>-187.46049999999997</c:v>
                </c:pt>
                <c:pt idx="91502">
                  <c:v>-187.45849999999999</c:v>
                </c:pt>
                <c:pt idx="91503">
                  <c:v>-187.45649999999998</c:v>
                </c:pt>
                <c:pt idx="91504">
                  <c:v>-187.45449999999997</c:v>
                </c:pt>
                <c:pt idx="91505">
                  <c:v>-187.45249999999999</c:v>
                </c:pt>
                <c:pt idx="91506">
                  <c:v>-187.45049999999998</c:v>
                </c:pt>
                <c:pt idx="91507">
                  <c:v>-187.44849999999997</c:v>
                </c:pt>
                <c:pt idx="91508">
                  <c:v>-187.44649999999999</c:v>
                </c:pt>
                <c:pt idx="91509">
                  <c:v>-187.44449999999998</c:v>
                </c:pt>
                <c:pt idx="91510">
                  <c:v>-187.44249999999997</c:v>
                </c:pt>
                <c:pt idx="91511">
                  <c:v>-187.44049999999999</c:v>
                </c:pt>
                <c:pt idx="91512">
                  <c:v>-187.43849999999998</c:v>
                </c:pt>
                <c:pt idx="91513">
                  <c:v>-187.43649999999997</c:v>
                </c:pt>
                <c:pt idx="91514">
                  <c:v>-187.43449999999999</c:v>
                </c:pt>
                <c:pt idx="91515">
                  <c:v>-187.43249999999998</c:v>
                </c:pt>
                <c:pt idx="91516">
                  <c:v>-187.43049999999997</c:v>
                </c:pt>
                <c:pt idx="91517">
                  <c:v>-187.42849999999999</c:v>
                </c:pt>
                <c:pt idx="91518">
                  <c:v>-187.42649999999998</c:v>
                </c:pt>
                <c:pt idx="91519">
                  <c:v>-187.42449999999997</c:v>
                </c:pt>
                <c:pt idx="91520">
                  <c:v>-187.42249999999999</c:v>
                </c:pt>
                <c:pt idx="91521">
                  <c:v>-187.42049999999998</c:v>
                </c:pt>
                <c:pt idx="91522">
                  <c:v>-187.41849999999997</c:v>
                </c:pt>
                <c:pt idx="91523">
                  <c:v>-187.41649999999998</c:v>
                </c:pt>
                <c:pt idx="91524">
                  <c:v>-187.41449999999998</c:v>
                </c:pt>
                <c:pt idx="91525">
                  <c:v>-187.41249999999997</c:v>
                </c:pt>
                <c:pt idx="91526">
                  <c:v>-187.41049999999998</c:v>
                </c:pt>
                <c:pt idx="91527">
                  <c:v>-187.40849999999998</c:v>
                </c:pt>
                <c:pt idx="91528">
                  <c:v>-187.40649999999997</c:v>
                </c:pt>
                <c:pt idx="91529">
                  <c:v>-187.40449999999998</c:v>
                </c:pt>
                <c:pt idx="91530">
                  <c:v>-187.40249999999997</c:v>
                </c:pt>
                <c:pt idx="91531">
                  <c:v>-187.40049999999997</c:v>
                </c:pt>
                <c:pt idx="91532">
                  <c:v>-187.39849999999998</c:v>
                </c:pt>
                <c:pt idx="91533">
                  <c:v>-187.39649999999997</c:v>
                </c:pt>
                <c:pt idx="91534">
                  <c:v>-187.39449999999997</c:v>
                </c:pt>
                <c:pt idx="91535">
                  <c:v>-187.39249999999998</c:v>
                </c:pt>
                <c:pt idx="91536">
                  <c:v>-187.39049999999997</c:v>
                </c:pt>
                <c:pt idx="91537">
                  <c:v>-187.38849999999996</c:v>
                </c:pt>
                <c:pt idx="91538">
                  <c:v>-187.38649999999998</c:v>
                </c:pt>
                <c:pt idx="91539">
                  <c:v>-187.38449999999997</c:v>
                </c:pt>
                <c:pt idx="91540">
                  <c:v>-187.38249999999996</c:v>
                </c:pt>
                <c:pt idx="91541">
                  <c:v>-187.38049999999998</c:v>
                </c:pt>
                <c:pt idx="91542">
                  <c:v>-187.37849999999997</c:v>
                </c:pt>
                <c:pt idx="91543">
                  <c:v>-187.37649999999996</c:v>
                </c:pt>
                <c:pt idx="91544">
                  <c:v>-187.37449999999998</c:v>
                </c:pt>
                <c:pt idx="91545">
                  <c:v>-187.37249999999997</c:v>
                </c:pt>
                <c:pt idx="91546">
                  <c:v>-187.37049999999996</c:v>
                </c:pt>
                <c:pt idx="91547">
                  <c:v>-187.36849999999998</c:v>
                </c:pt>
                <c:pt idx="91548">
                  <c:v>-187.36649999999997</c:v>
                </c:pt>
                <c:pt idx="91549">
                  <c:v>-187.36449999999996</c:v>
                </c:pt>
                <c:pt idx="91550">
                  <c:v>-187.36249999999998</c:v>
                </c:pt>
                <c:pt idx="91551">
                  <c:v>-187.36049999999997</c:v>
                </c:pt>
                <c:pt idx="91552">
                  <c:v>-187.35849999999996</c:v>
                </c:pt>
                <c:pt idx="91553">
                  <c:v>-187.35649999999998</c:v>
                </c:pt>
                <c:pt idx="91554">
                  <c:v>-187.35449999999997</c:v>
                </c:pt>
                <c:pt idx="91555">
                  <c:v>-187.35249999999996</c:v>
                </c:pt>
                <c:pt idx="91556">
                  <c:v>-187.35049999999998</c:v>
                </c:pt>
                <c:pt idx="91557">
                  <c:v>-187.34849999999997</c:v>
                </c:pt>
                <c:pt idx="91558">
                  <c:v>-187.34649999999996</c:v>
                </c:pt>
                <c:pt idx="91559">
                  <c:v>-187.34449999999998</c:v>
                </c:pt>
                <c:pt idx="91560">
                  <c:v>-187.34249999999997</c:v>
                </c:pt>
                <c:pt idx="91561">
                  <c:v>-187.34049999999996</c:v>
                </c:pt>
                <c:pt idx="91562">
                  <c:v>-187.33849999999998</c:v>
                </c:pt>
                <c:pt idx="91563">
                  <c:v>-187.33649999999997</c:v>
                </c:pt>
                <c:pt idx="91564">
                  <c:v>-187.33449999999999</c:v>
                </c:pt>
                <c:pt idx="91565">
                  <c:v>-187.33249999999998</c:v>
                </c:pt>
                <c:pt idx="91566">
                  <c:v>-187.33049999999997</c:v>
                </c:pt>
                <c:pt idx="91567">
                  <c:v>-187.32849999999999</c:v>
                </c:pt>
                <c:pt idx="91568">
                  <c:v>-187.32649999999998</c:v>
                </c:pt>
                <c:pt idx="91569">
                  <c:v>-187.32449999999997</c:v>
                </c:pt>
                <c:pt idx="91570">
                  <c:v>-187.32249999999999</c:v>
                </c:pt>
                <c:pt idx="91571">
                  <c:v>-187.32049999999998</c:v>
                </c:pt>
                <c:pt idx="91572">
                  <c:v>-187.31849999999997</c:v>
                </c:pt>
                <c:pt idx="91573">
                  <c:v>-187.31649999999999</c:v>
                </c:pt>
                <c:pt idx="91574">
                  <c:v>-187.31449999999998</c:v>
                </c:pt>
                <c:pt idx="91575">
                  <c:v>-187.31249999999997</c:v>
                </c:pt>
                <c:pt idx="91576">
                  <c:v>-187.31049999999999</c:v>
                </c:pt>
                <c:pt idx="91577">
                  <c:v>-187.30849999999998</c:v>
                </c:pt>
                <c:pt idx="91578">
                  <c:v>-187.30649999999997</c:v>
                </c:pt>
                <c:pt idx="91579">
                  <c:v>-187.30449999999999</c:v>
                </c:pt>
                <c:pt idx="91580">
                  <c:v>-187.30249999999998</c:v>
                </c:pt>
                <c:pt idx="91581">
                  <c:v>-187.30049999999997</c:v>
                </c:pt>
                <c:pt idx="91582">
                  <c:v>-187.29849999999999</c:v>
                </c:pt>
                <c:pt idx="91583">
                  <c:v>-187.29649999999998</c:v>
                </c:pt>
                <c:pt idx="91584">
                  <c:v>-187.29449999999997</c:v>
                </c:pt>
                <c:pt idx="91585">
                  <c:v>-187.29249999999999</c:v>
                </c:pt>
                <c:pt idx="91586">
                  <c:v>-187.29049999999998</c:v>
                </c:pt>
                <c:pt idx="91587">
                  <c:v>-187.28849999999997</c:v>
                </c:pt>
                <c:pt idx="91588">
                  <c:v>-187.28649999999999</c:v>
                </c:pt>
                <c:pt idx="91589">
                  <c:v>-187.28449999999998</c:v>
                </c:pt>
                <c:pt idx="91590">
                  <c:v>-187.28249999999997</c:v>
                </c:pt>
                <c:pt idx="91591">
                  <c:v>-187.28049999999999</c:v>
                </c:pt>
                <c:pt idx="91592">
                  <c:v>-187.27849999999998</c:v>
                </c:pt>
                <c:pt idx="91593">
                  <c:v>-187.27649999999997</c:v>
                </c:pt>
                <c:pt idx="91594">
                  <c:v>-187.27449999999999</c:v>
                </c:pt>
                <c:pt idx="91595">
                  <c:v>-187.27249999999998</c:v>
                </c:pt>
                <c:pt idx="91596">
                  <c:v>-187.27049999999997</c:v>
                </c:pt>
                <c:pt idx="91597">
                  <c:v>-187.26849999999999</c:v>
                </c:pt>
                <c:pt idx="91598">
                  <c:v>-187.26649999999998</c:v>
                </c:pt>
                <c:pt idx="91599">
                  <c:v>-187.26449999999997</c:v>
                </c:pt>
                <c:pt idx="91600">
                  <c:v>-187.26249999999999</c:v>
                </c:pt>
                <c:pt idx="91601">
                  <c:v>-187.26049999999998</c:v>
                </c:pt>
                <c:pt idx="91602">
                  <c:v>-187.25849999999997</c:v>
                </c:pt>
                <c:pt idx="91603">
                  <c:v>-187.25649999999999</c:v>
                </c:pt>
                <c:pt idx="91604">
                  <c:v>-187.25449999999998</c:v>
                </c:pt>
                <c:pt idx="91605">
                  <c:v>-187.25249999999997</c:v>
                </c:pt>
                <c:pt idx="91606">
                  <c:v>-187.25049999999999</c:v>
                </c:pt>
                <c:pt idx="91607">
                  <c:v>-187.24849999999998</c:v>
                </c:pt>
                <c:pt idx="91608">
                  <c:v>-187.24649999999997</c:v>
                </c:pt>
                <c:pt idx="91609">
                  <c:v>-187.24449999999999</c:v>
                </c:pt>
                <c:pt idx="91610">
                  <c:v>-187.24249999999998</c:v>
                </c:pt>
                <c:pt idx="91611">
                  <c:v>-187.24049999999997</c:v>
                </c:pt>
                <c:pt idx="91612">
                  <c:v>-187.23849999999999</c:v>
                </c:pt>
                <c:pt idx="91613">
                  <c:v>-187.23649999999998</c:v>
                </c:pt>
                <c:pt idx="91614">
                  <c:v>-187.23449999999997</c:v>
                </c:pt>
                <c:pt idx="91615">
                  <c:v>-187.23249999999999</c:v>
                </c:pt>
                <c:pt idx="91616">
                  <c:v>-187.23049999999998</c:v>
                </c:pt>
                <c:pt idx="91617">
                  <c:v>-187.22849999999997</c:v>
                </c:pt>
                <c:pt idx="91618">
                  <c:v>-187.22649999999999</c:v>
                </c:pt>
                <c:pt idx="91619">
                  <c:v>-187.22449999999998</c:v>
                </c:pt>
                <c:pt idx="91620">
                  <c:v>-187.22249999999997</c:v>
                </c:pt>
                <c:pt idx="91621">
                  <c:v>-187.22049999999999</c:v>
                </c:pt>
                <c:pt idx="91622">
                  <c:v>-187.21849999999998</c:v>
                </c:pt>
                <c:pt idx="91623">
                  <c:v>-187.21649999999997</c:v>
                </c:pt>
                <c:pt idx="91624">
                  <c:v>-187.21449999999999</c:v>
                </c:pt>
                <c:pt idx="91625">
                  <c:v>-187.21249999999998</c:v>
                </c:pt>
                <c:pt idx="91626">
                  <c:v>-187.21049999999997</c:v>
                </c:pt>
                <c:pt idx="91627">
                  <c:v>-187.20849999999999</c:v>
                </c:pt>
                <c:pt idx="91628">
                  <c:v>-187.20649999999998</c:v>
                </c:pt>
                <c:pt idx="91629">
                  <c:v>-187.20449999999997</c:v>
                </c:pt>
                <c:pt idx="91630">
                  <c:v>-187.20249999999999</c:v>
                </c:pt>
                <c:pt idx="91631">
                  <c:v>-187.20049999999998</c:v>
                </c:pt>
                <c:pt idx="91632">
                  <c:v>-187.19849999999997</c:v>
                </c:pt>
                <c:pt idx="91633">
                  <c:v>-187.19649999999999</c:v>
                </c:pt>
                <c:pt idx="91634">
                  <c:v>-187.19449999999998</c:v>
                </c:pt>
                <c:pt idx="91635">
                  <c:v>-187.19249999999997</c:v>
                </c:pt>
                <c:pt idx="91636">
                  <c:v>-187.19049999999999</c:v>
                </c:pt>
                <c:pt idx="91637">
                  <c:v>-187.18849999999998</c:v>
                </c:pt>
                <c:pt idx="91638">
                  <c:v>-187.18649999999997</c:v>
                </c:pt>
                <c:pt idx="91639">
                  <c:v>-187.18449999999999</c:v>
                </c:pt>
                <c:pt idx="91640">
                  <c:v>-187.18249999999998</c:v>
                </c:pt>
                <c:pt idx="91641">
                  <c:v>-187.18049999999997</c:v>
                </c:pt>
                <c:pt idx="91642">
                  <c:v>-187.17849999999999</c:v>
                </c:pt>
                <c:pt idx="91643">
                  <c:v>-187.17649999999998</c:v>
                </c:pt>
                <c:pt idx="91644">
                  <c:v>-187.17449999999997</c:v>
                </c:pt>
                <c:pt idx="91645">
                  <c:v>-187.17249999999999</c:v>
                </c:pt>
                <c:pt idx="91646">
                  <c:v>-187.17049999999998</c:v>
                </c:pt>
                <c:pt idx="91647">
                  <c:v>-187.16849999999997</c:v>
                </c:pt>
                <c:pt idx="91648">
                  <c:v>-187.16649999999998</c:v>
                </c:pt>
                <c:pt idx="91649">
                  <c:v>-187.16449999999998</c:v>
                </c:pt>
                <c:pt idx="91650">
                  <c:v>-187.16249999999997</c:v>
                </c:pt>
                <c:pt idx="91651">
                  <c:v>-187.16049999999998</c:v>
                </c:pt>
                <c:pt idx="91652">
                  <c:v>-187.15849999999998</c:v>
                </c:pt>
                <c:pt idx="91653">
                  <c:v>-187.15649999999997</c:v>
                </c:pt>
                <c:pt idx="91654">
                  <c:v>-187.15449999999998</c:v>
                </c:pt>
                <c:pt idx="91655">
                  <c:v>-187.15249999999997</c:v>
                </c:pt>
                <c:pt idx="91656">
                  <c:v>-187.15049999999997</c:v>
                </c:pt>
                <c:pt idx="91657">
                  <c:v>-187.14849999999998</c:v>
                </c:pt>
                <c:pt idx="91658">
                  <c:v>-187.14649999999997</c:v>
                </c:pt>
                <c:pt idx="91659">
                  <c:v>-187.14449999999997</c:v>
                </c:pt>
                <c:pt idx="91660">
                  <c:v>-187.14249999999998</c:v>
                </c:pt>
                <c:pt idx="91661">
                  <c:v>-187.14049999999997</c:v>
                </c:pt>
                <c:pt idx="91662">
                  <c:v>-187.13849999999996</c:v>
                </c:pt>
                <c:pt idx="91663">
                  <c:v>-187.13649999999998</c:v>
                </c:pt>
                <c:pt idx="91664">
                  <c:v>-187.13449999999997</c:v>
                </c:pt>
                <c:pt idx="91665">
                  <c:v>-187.13249999999996</c:v>
                </c:pt>
                <c:pt idx="91666">
                  <c:v>-187.13049999999998</c:v>
                </c:pt>
                <c:pt idx="91667">
                  <c:v>-187.12849999999997</c:v>
                </c:pt>
                <c:pt idx="91668">
                  <c:v>-187.12649999999996</c:v>
                </c:pt>
                <c:pt idx="91669">
                  <c:v>-187.12449999999998</c:v>
                </c:pt>
                <c:pt idx="91670">
                  <c:v>-187.12249999999997</c:v>
                </c:pt>
                <c:pt idx="91671">
                  <c:v>-187.12049999999996</c:v>
                </c:pt>
                <c:pt idx="91672">
                  <c:v>-187.11849999999998</c:v>
                </c:pt>
                <c:pt idx="91673">
                  <c:v>-187.11649999999997</c:v>
                </c:pt>
                <c:pt idx="91674">
                  <c:v>-187.11449999999996</c:v>
                </c:pt>
                <c:pt idx="91675">
                  <c:v>-187.11249999999998</c:v>
                </c:pt>
                <c:pt idx="91676">
                  <c:v>-187.11049999999997</c:v>
                </c:pt>
                <c:pt idx="91677">
                  <c:v>-187.10849999999996</c:v>
                </c:pt>
                <c:pt idx="91678">
                  <c:v>-187.10649999999998</c:v>
                </c:pt>
                <c:pt idx="91679">
                  <c:v>-187.10449999999997</c:v>
                </c:pt>
                <c:pt idx="91680">
                  <c:v>-187.10249999999996</c:v>
                </c:pt>
                <c:pt idx="91681">
                  <c:v>-187.10049999999998</c:v>
                </c:pt>
                <c:pt idx="91682">
                  <c:v>-187.09849999999997</c:v>
                </c:pt>
                <c:pt idx="91683">
                  <c:v>-187.09649999999996</c:v>
                </c:pt>
                <c:pt idx="91684">
                  <c:v>-187.09449999999998</c:v>
                </c:pt>
                <c:pt idx="91685">
                  <c:v>-187.09249999999997</c:v>
                </c:pt>
                <c:pt idx="91686">
                  <c:v>-187.09049999999996</c:v>
                </c:pt>
                <c:pt idx="91687">
                  <c:v>-187.08849999999998</c:v>
                </c:pt>
                <c:pt idx="91688">
                  <c:v>-187.08649999999997</c:v>
                </c:pt>
                <c:pt idx="91689">
                  <c:v>-187.08449999999999</c:v>
                </c:pt>
                <c:pt idx="91690">
                  <c:v>-187.08249999999998</c:v>
                </c:pt>
                <c:pt idx="91691">
                  <c:v>-187.08049999999997</c:v>
                </c:pt>
                <c:pt idx="91692">
                  <c:v>-187.07849999999999</c:v>
                </c:pt>
                <c:pt idx="91693">
                  <c:v>-187.07649999999998</c:v>
                </c:pt>
                <c:pt idx="91694">
                  <c:v>-187.07449999999997</c:v>
                </c:pt>
                <c:pt idx="91695">
                  <c:v>-187.07249999999999</c:v>
                </c:pt>
                <c:pt idx="91696">
                  <c:v>-187.07049999999998</c:v>
                </c:pt>
                <c:pt idx="91697">
                  <c:v>-187.06849999999997</c:v>
                </c:pt>
                <c:pt idx="91698">
                  <c:v>-187.06649999999999</c:v>
                </c:pt>
                <c:pt idx="91699">
                  <c:v>-187.06449999999998</c:v>
                </c:pt>
                <c:pt idx="91700">
                  <c:v>-187.06249999999997</c:v>
                </c:pt>
                <c:pt idx="91701">
                  <c:v>-187.06049999999999</c:v>
                </c:pt>
                <c:pt idx="91702">
                  <c:v>-187.05849999999998</c:v>
                </c:pt>
                <c:pt idx="91703">
                  <c:v>-187.05649999999997</c:v>
                </c:pt>
                <c:pt idx="91704">
                  <c:v>-187.05449999999999</c:v>
                </c:pt>
                <c:pt idx="91705">
                  <c:v>-187.05249999999998</c:v>
                </c:pt>
                <c:pt idx="91706">
                  <c:v>-187.05049999999997</c:v>
                </c:pt>
                <c:pt idx="91707">
                  <c:v>-187.04849999999999</c:v>
                </c:pt>
                <c:pt idx="91708">
                  <c:v>-187.04649999999998</c:v>
                </c:pt>
                <c:pt idx="91709">
                  <c:v>-187.04449999999997</c:v>
                </c:pt>
                <c:pt idx="91710">
                  <c:v>-187.04249999999999</c:v>
                </c:pt>
                <c:pt idx="91711">
                  <c:v>-187.04049999999998</c:v>
                </c:pt>
                <c:pt idx="91712">
                  <c:v>-187.03849999999997</c:v>
                </c:pt>
                <c:pt idx="91713">
                  <c:v>-187.03649999999999</c:v>
                </c:pt>
                <c:pt idx="91714">
                  <c:v>-187.03449999999998</c:v>
                </c:pt>
                <c:pt idx="91715">
                  <c:v>-187.03249999999997</c:v>
                </c:pt>
                <c:pt idx="91716">
                  <c:v>-187.03049999999999</c:v>
                </c:pt>
                <c:pt idx="91717">
                  <c:v>-187.02849999999998</c:v>
                </c:pt>
                <c:pt idx="91718">
                  <c:v>-187.02649999999997</c:v>
                </c:pt>
                <c:pt idx="91719">
                  <c:v>-187.02449999999999</c:v>
                </c:pt>
                <c:pt idx="91720">
                  <c:v>-187.02249999999998</c:v>
                </c:pt>
                <c:pt idx="91721">
                  <c:v>-187.02049999999997</c:v>
                </c:pt>
                <c:pt idx="91722">
                  <c:v>-187.01849999999999</c:v>
                </c:pt>
                <c:pt idx="91723">
                  <c:v>-187.01649999999998</c:v>
                </c:pt>
                <c:pt idx="91724">
                  <c:v>-187.01449999999997</c:v>
                </c:pt>
                <c:pt idx="91725">
                  <c:v>-187.01249999999999</c:v>
                </c:pt>
                <c:pt idx="91726">
                  <c:v>-187.01049999999998</c:v>
                </c:pt>
                <c:pt idx="91727">
                  <c:v>-187.00849999999997</c:v>
                </c:pt>
                <c:pt idx="91728">
                  <c:v>-187.00649999999999</c:v>
                </c:pt>
                <c:pt idx="91729">
                  <c:v>-187.00449999999998</c:v>
                </c:pt>
                <c:pt idx="91730">
                  <c:v>-187.00249999999997</c:v>
                </c:pt>
                <c:pt idx="91731">
                  <c:v>-187.00049999999999</c:v>
                </c:pt>
                <c:pt idx="91732">
                  <c:v>-186.99849999999998</c:v>
                </c:pt>
                <c:pt idx="91733">
                  <c:v>-186.99649999999997</c:v>
                </c:pt>
                <c:pt idx="91734">
                  <c:v>-186.99449999999999</c:v>
                </c:pt>
                <c:pt idx="91735">
                  <c:v>-186.99249999999998</c:v>
                </c:pt>
                <c:pt idx="91736">
                  <c:v>-186.99049999999997</c:v>
                </c:pt>
                <c:pt idx="91737">
                  <c:v>-186.98849999999999</c:v>
                </c:pt>
                <c:pt idx="91738">
                  <c:v>-186.98649999999998</c:v>
                </c:pt>
                <c:pt idx="91739">
                  <c:v>-186.98449999999997</c:v>
                </c:pt>
                <c:pt idx="91740">
                  <c:v>-186.98249999999999</c:v>
                </c:pt>
                <c:pt idx="91741">
                  <c:v>-186.98049999999998</c:v>
                </c:pt>
                <c:pt idx="91742">
                  <c:v>-186.97849999999997</c:v>
                </c:pt>
                <c:pt idx="91743">
                  <c:v>-186.97649999999999</c:v>
                </c:pt>
                <c:pt idx="91744">
                  <c:v>-186.97449999999998</c:v>
                </c:pt>
                <c:pt idx="91745">
                  <c:v>-186.97249999999997</c:v>
                </c:pt>
                <c:pt idx="91746">
                  <c:v>-186.97049999999999</c:v>
                </c:pt>
                <c:pt idx="91747">
                  <c:v>-186.96849999999998</c:v>
                </c:pt>
                <c:pt idx="91748">
                  <c:v>-186.96649999999997</c:v>
                </c:pt>
                <c:pt idx="91749">
                  <c:v>-186.96449999999999</c:v>
                </c:pt>
                <c:pt idx="91750">
                  <c:v>-186.96249999999998</c:v>
                </c:pt>
                <c:pt idx="91751">
                  <c:v>-186.96049999999997</c:v>
                </c:pt>
                <c:pt idx="91752">
                  <c:v>-186.95849999999999</c:v>
                </c:pt>
                <c:pt idx="91753">
                  <c:v>-186.95649999999998</c:v>
                </c:pt>
                <c:pt idx="91754">
                  <c:v>-186.95449999999997</c:v>
                </c:pt>
                <c:pt idx="91755">
                  <c:v>-186.95249999999999</c:v>
                </c:pt>
                <c:pt idx="91756">
                  <c:v>-186.95049999999998</c:v>
                </c:pt>
                <c:pt idx="91757">
                  <c:v>-186.94849999999997</c:v>
                </c:pt>
                <c:pt idx="91758">
                  <c:v>-186.94649999999999</c:v>
                </c:pt>
                <c:pt idx="91759">
                  <c:v>-186.94449999999998</c:v>
                </c:pt>
                <c:pt idx="91760">
                  <c:v>-186.94249999999997</c:v>
                </c:pt>
                <c:pt idx="91761">
                  <c:v>-186.94049999999999</c:v>
                </c:pt>
                <c:pt idx="91762">
                  <c:v>-186.93849999999998</c:v>
                </c:pt>
                <c:pt idx="91763">
                  <c:v>-186.93649999999997</c:v>
                </c:pt>
                <c:pt idx="91764">
                  <c:v>-186.93449999999999</c:v>
                </c:pt>
                <c:pt idx="91765">
                  <c:v>-186.93249999999998</c:v>
                </c:pt>
                <c:pt idx="91766">
                  <c:v>-186.93049999999997</c:v>
                </c:pt>
                <c:pt idx="91767">
                  <c:v>-186.92849999999999</c:v>
                </c:pt>
                <c:pt idx="91768">
                  <c:v>-186.92649999999998</c:v>
                </c:pt>
                <c:pt idx="91769">
                  <c:v>-186.92449999999997</c:v>
                </c:pt>
                <c:pt idx="91770">
                  <c:v>-186.92249999999999</c:v>
                </c:pt>
                <c:pt idx="91771">
                  <c:v>-186.92049999999998</c:v>
                </c:pt>
                <c:pt idx="91772">
                  <c:v>-186.91849999999997</c:v>
                </c:pt>
                <c:pt idx="91773">
                  <c:v>-186.91649999999998</c:v>
                </c:pt>
                <c:pt idx="91774">
                  <c:v>-186.91449999999998</c:v>
                </c:pt>
                <c:pt idx="91775">
                  <c:v>-186.91249999999997</c:v>
                </c:pt>
                <c:pt idx="91776">
                  <c:v>-186.91049999999998</c:v>
                </c:pt>
                <c:pt idx="91777">
                  <c:v>-186.90849999999998</c:v>
                </c:pt>
                <c:pt idx="91778">
                  <c:v>-186.90649999999997</c:v>
                </c:pt>
                <c:pt idx="91779">
                  <c:v>-186.90449999999998</c:v>
                </c:pt>
                <c:pt idx="91780">
                  <c:v>-186.90249999999997</c:v>
                </c:pt>
                <c:pt idx="91781">
                  <c:v>-186.90049999999997</c:v>
                </c:pt>
                <c:pt idx="91782">
                  <c:v>-186.89849999999998</c:v>
                </c:pt>
                <c:pt idx="91783">
                  <c:v>-186.89649999999997</c:v>
                </c:pt>
                <c:pt idx="91784">
                  <c:v>-186.89449999999997</c:v>
                </c:pt>
                <c:pt idx="91785">
                  <c:v>-186.89249999999998</c:v>
                </c:pt>
                <c:pt idx="91786">
                  <c:v>-186.89049999999997</c:v>
                </c:pt>
                <c:pt idx="91787">
                  <c:v>-186.88849999999996</c:v>
                </c:pt>
                <c:pt idx="91788">
                  <c:v>-186.88649999999998</c:v>
                </c:pt>
                <c:pt idx="91789">
                  <c:v>-186.88449999999997</c:v>
                </c:pt>
                <c:pt idx="91790">
                  <c:v>-186.88249999999996</c:v>
                </c:pt>
                <c:pt idx="91791">
                  <c:v>-186.88049999999998</c:v>
                </c:pt>
                <c:pt idx="91792">
                  <c:v>-186.87849999999997</c:v>
                </c:pt>
                <c:pt idx="91793">
                  <c:v>-186.87649999999996</c:v>
                </c:pt>
                <c:pt idx="91794">
                  <c:v>-186.87449999999998</c:v>
                </c:pt>
                <c:pt idx="91795">
                  <c:v>-186.87249999999997</c:v>
                </c:pt>
                <c:pt idx="91796">
                  <c:v>-186.87049999999996</c:v>
                </c:pt>
                <c:pt idx="91797">
                  <c:v>-186.86849999999998</c:v>
                </c:pt>
                <c:pt idx="91798">
                  <c:v>-186.86649999999997</c:v>
                </c:pt>
                <c:pt idx="91799">
                  <c:v>-186.86449999999996</c:v>
                </c:pt>
                <c:pt idx="91800">
                  <c:v>-186.86249999999998</c:v>
                </c:pt>
                <c:pt idx="91801">
                  <c:v>-186.86049999999997</c:v>
                </c:pt>
                <c:pt idx="91802">
                  <c:v>-186.85849999999996</c:v>
                </c:pt>
                <c:pt idx="91803">
                  <c:v>-186.85649999999998</c:v>
                </c:pt>
                <c:pt idx="91804">
                  <c:v>-186.85449999999997</c:v>
                </c:pt>
                <c:pt idx="91805">
                  <c:v>-186.85249999999996</c:v>
                </c:pt>
                <c:pt idx="91806">
                  <c:v>-186.85049999999998</c:v>
                </c:pt>
                <c:pt idx="91807">
                  <c:v>-186.84849999999997</c:v>
                </c:pt>
                <c:pt idx="91808">
                  <c:v>-186.84649999999996</c:v>
                </c:pt>
                <c:pt idx="91809">
                  <c:v>-186.84449999999998</c:v>
                </c:pt>
                <c:pt idx="91810">
                  <c:v>-186.84249999999997</c:v>
                </c:pt>
                <c:pt idx="91811">
                  <c:v>-186.84049999999996</c:v>
                </c:pt>
                <c:pt idx="91812">
                  <c:v>-186.83849999999998</c:v>
                </c:pt>
                <c:pt idx="91813">
                  <c:v>-186.83649999999997</c:v>
                </c:pt>
                <c:pt idx="91814">
                  <c:v>-186.83449999999999</c:v>
                </c:pt>
                <c:pt idx="91815">
                  <c:v>-186.83249999999998</c:v>
                </c:pt>
                <c:pt idx="91816">
                  <c:v>-186.83049999999997</c:v>
                </c:pt>
                <c:pt idx="91817">
                  <c:v>-186.82849999999999</c:v>
                </c:pt>
                <c:pt idx="91818">
                  <c:v>-186.82649999999998</c:v>
                </c:pt>
                <c:pt idx="91819">
                  <c:v>-186.82449999999997</c:v>
                </c:pt>
                <c:pt idx="91820">
                  <c:v>-186.82249999999999</c:v>
                </c:pt>
                <c:pt idx="91821">
                  <c:v>-186.82049999999998</c:v>
                </c:pt>
                <c:pt idx="91822">
                  <c:v>-186.81849999999997</c:v>
                </c:pt>
                <c:pt idx="91823">
                  <c:v>-186.81649999999999</c:v>
                </c:pt>
                <c:pt idx="91824">
                  <c:v>-186.81449999999998</c:v>
                </c:pt>
                <c:pt idx="91825">
                  <c:v>-186.81249999999997</c:v>
                </c:pt>
                <c:pt idx="91826">
                  <c:v>-186.81049999999999</c:v>
                </c:pt>
                <c:pt idx="91827">
                  <c:v>-186.80849999999998</c:v>
                </c:pt>
                <c:pt idx="91828">
                  <c:v>-186.80649999999997</c:v>
                </c:pt>
                <c:pt idx="91829">
                  <c:v>-186.80449999999999</c:v>
                </c:pt>
                <c:pt idx="91830">
                  <c:v>-186.80249999999998</c:v>
                </c:pt>
                <c:pt idx="91831">
                  <c:v>-186.80049999999997</c:v>
                </c:pt>
                <c:pt idx="91832">
                  <c:v>-186.79849999999999</c:v>
                </c:pt>
                <c:pt idx="91833">
                  <c:v>-186.79649999999998</c:v>
                </c:pt>
                <c:pt idx="91834">
                  <c:v>-186.79449999999997</c:v>
                </c:pt>
                <c:pt idx="91835">
                  <c:v>-186.79249999999999</c:v>
                </c:pt>
                <c:pt idx="91836">
                  <c:v>-186.79049999999998</c:v>
                </c:pt>
                <c:pt idx="91837">
                  <c:v>-186.78849999999997</c:v>
                </c:pt>
                <c:pt idx="91838">
                  <c:v>-186.78649999999999</c:v>
                </c:pt>
                <c:pt idx="91839">
                  <c:v>-186.78449999999998</c:v>
                </c:pt>
                <c:pt idx="91840">
                  <c:v>-186.78249999999997</c:v>
                </c:pt>
                <c:pt idx="91841">
                  <c:v>-186.78049999999999</c:v>
                </c:pt>
                <c:pt idx="91842">
                  <c:v>-186.77849999999998</c:v>
                </c:pt>
                <c:pt idx="91843">
                  <c:v>-186.77649999999997</c:v>
                </c:pt>
                <c:pt idx="91844">
                  <c:v>-186.77449999999999</c:v>
                </c:pt>
                <c:pt idx="91845">
                  <c:v>-186.77249999999998</c:v>
                </c:pt>
                <c:pt idx="91846">
                  <c:v>-186.77049999999997</c:v>
                </c:pt>
                <c:pt idx="91847">
                  <c:v>-186.76849999999999</c:v>
                </c:pt>
                <c:pt idx="91848">
                  <c:v>-186.76649999999998</c:v>
                </c:pt>
                <c:pt idx="91849">
                  <c:v>-186.76449999999997</c:v>
                </c:pt>
                <c:pt idx="91850">
                  <c:v>-186.76249999999999</c:v>
                </c:pt>
                <c:pt idx="91851">
                  <c:v>-186.76049999999998</c:v>
                </c:pt>
                <c:pt idx="91852">
                  <c:v>-186.75849999999997</c:v>
                </c:pt>
                <c:pt idx="91853">
                  <c:v>-186.75649999999999</c:v>
                </c:pt>
                <c:pt idx="91854">
                  <c:v>-186.75449999999998</c:v>
                </c:pt>
                <c:pt idx="91855">
                  <c:v>-186.75249999999997</c:v>
                </c:pt>
                <c:pt idx="91856">
                  <c:v>-186.75049999999999</c:v>
                </c:pt>
                <c:pt idx="91857">
                  <c:v>-186.74849999999998</c:v>
                </c:pt>
                <c:pt idx="91858">
                  <c:v>-186.74649999999997</c:v>
                </c:pt>
                <c:pt idx="91859">
                  <c:v>-186.74449999999999</c:v>
                </c:pt>
                <c:pt idx="91860">
                  <c:v>-186.74249999999998</c:v>
                </c:pt>
                <c:pt idx="91861">
                  <c:v>-186.74049999999997</c:v>
                </c:pt>
                <c:pt idx="91862">
                  <c:v>-186.73849999999999</c:v>
                </c:pt>
                <c:pt idx="91863">
                  <c:v>-186.73649999999998</c:v>
                </c:pt>
                <c:pt idx="91864">
                  <c:v>-186.73449999999997</c:v>
                </c:pt>
                <c:pt idx="91865">
                  <c:v>-186.73249999999999</c:v>
                </c:pt>
                <c:pt idx="91866">
                  <c:v>-186.73049999999998</c:v>
                </c:pt>
                <c:pt idx="91867">
                  <c:v>-186.72849999999997</c:v>
                </c:pt>
                <c:pt idx="91868">
                  <c:v>-186.72649999999999</c:v>
                </c:pt>
                <c:pt idx="91869">
                  <c:v>-186.72449999999998</c:v>
                </c:pt>
                <c:pt idx="91870">
                  <c:v>-186.72249999999997</c:v>
                </c:pt>
                <c:pt idx="91871">
                  <c:v>-186.72049999999999</c:v>
                </c:pt>
                <c:pt idx="91872">
                  <c:v>-186.71849999999998</c:v>
                </c:pt>
                <c:pt idx="91873">
                  <c:v>-186.71649999999997</c:v>
                </c:pt>
                <c:pt idx="91874">
                  <c:v>-186.71449999999999</c:v>
                </c:pt>
                <c:pt idx="91875">
                  <c:v>-186.71249999999998</c:v>
                </c:pt>
                <c:pt idx="91876">
                  <c:v>-186.71049999999997</c:v>
                </c:pt>
                <c:pt idx="91877">
                  <c:v>-186.70849999999999</c:v>
                </c:pt>
                <c:pt idx="91878">
                  <c:v>-186.70649999999998</c:v>
                </c:pt>
                <c:pt idx="91879">
                  <c:v>-186.70449999999997</c:v>
                </c:pt>
                <c:pt idx="91880">
                  <c:v>-186.70249999999999</c:v>
                </c:pt>
                <c:pt idx="91881">
                  <c:v>-186.70049999999998</c:v>
                </c:pt>
                <c:pt idx="91882">
                  <c:v>-186.69849999999997</c:v>
                </c:pt>
                <c:pt idx="91883">
                  <c:v>-186.69649999999999</c:v>
                </c:pt>
                <c:pt idx="91884">
                  <c:v>-186.69449999999998</c:v>
                </c:pt>
                <c:pt idx="91885">
                  <c:v>-186.69249999999997</c:v>
                </c:pt>
                <c:pt idx="91886">
                  <c:v>-186.69049999999999</c:v>
                </c:pt>
                <c:pt idx="91887">
                  <c:v>-186.68849999999998</c:v>
                </c:pt>
                <c:pt idx="91888">
                  <c:v>-186.68649999999997</c:v>
                </c:pt>
                <c:pt idx="91889">
                  <c:v>-186.68449999999999</c:v>
                </c:pt>
                <c:pt idx="91890">
                  <c:v>-186.68249999999998</c:v>
                </c:pt>
                <c:pt idx="91891">
                  <c:v>-186.68049999999997</c:v>
                </c:pt>
                <c:pt idx="91892">
                  <c:v>-186.67849999999999</c:v>
                </c:pt>
                <c:pt idx="91893">
                  <c:v>-186.67649999999998</c:v>
                </c:pt>
                <c:pt idx="91894">
                  <c:v>-186.67449999999997</c:v>
                </c:pt>
                <c:pt idx="91895">
                  <c:v>-186.67249999999999</c:v>
                </c:pt>
                <c:pt idx="91896">
                  <c:v>-186.67049999999998</c:v>
                </c:pt>
                <c:pt idx="91897">
                  <c:v>-186.66849999999997</c:v>
                </c:pt>
                <c:pt idx="91898">
                  <c:v>-186.66649999999998</c:v>
                </c:pt>
                <c:pt idx="91899">
                  <c:v>-186.66449999999998</c:v>
                </c:pt>
                <c:pt idx="91900">
                  <c:v>-186.66249999999997</c:v>
                </c:pt>
                <c:pt idx="91901">
                  <c:v>-186.66049999999998</c:v>
                </c:pt>
                <c:pt idx="91902">
                  <c:v>-186.65849999999998</c:v>
                </c:pt>
                <c:pt idx="91903">
                  <c:v>-186.65649999999997</c:v>
                </c:pt>
                <c:pt idx="91904">
                  <c:v>-186.65449999999998</c:v>
                </c:pt>
                <c:pt idx="91905">
                  <c:v>-186.65249999999997</c:v>
                </c:pt>
                <c:pt idx="91906">
                  <c:v>-186.65049999999997</c:v>
                </c:pt>
                <c:pt idx="91907">
                  <c:v>-186.64849999999998</c:v>
                </c:pt>
                <c:pt idx="91908">
                  <c:v>-186.64649999999997</c:v>
                </c:pt>
                <c:pt idx="91909">
                  <c:v>-186.64449999999997</c:v>
                </c:pt>
                <c:pt idx="91910">
                  <c:v>-186.64249999999998</c:v>
                </c:pt>
                <c:pt idx="91911">
                  <c:v>-186.64049999999997</c:v>
                </c:pt>
                <c:pt idx="91912">
                  <c:v>-186.63849999999996</c:v>
                </c:pt>
                <c:pt idx="91913">
                  <c:v>-186.63649999999998</c:v>
                </c:pt>
                <c:pt idx="91914">
                  <c:v>-186.63449999999997</c:v>
                </c:pt>
                <c:pt idx="91915">
                  <c:v>-186.63249999999996</c:v>
                </c:pt>
                <c:pt idx="91916">
                  <c:v>-186.63049999999998</c:v>
                </c:pt>
                <c:pt idx="91917">
                  <c:v>-186.62849999999997</c:v>
                </c:pt>
                <c:pt idx="91918">
                  <c:v>-186.62649999999996</c:v>
                </c:pt>
                <c:pt idx="91919">
                  <c:v>-186.62449999999998</c:v>
                </c:pt>
                <c:pt idx="91920">
                  <c:v>-186.62249999999997</c:v>
                </c:pt>
                <c:pt idx="91921">
                  <c:v>-186.62049999999996</c:v>
                </c:pt>
                <c:pt idx="91922">
                  <c:v>-186.61849999999998</c:v>
                </c:pt>
                <c:pt idx="91923">
                  <c:v>-186.61649999999997</c:v>
                </c:pt>
                <c:pt idx="91924">
                  <c:v>-186.61449999999996</c:v>
                </c:pt>
                <c:pt idx="91925">
                  <c:v>-186.61249999999998</c:v>
                </c:pt>
                <c:pt idx="91926">
                  <c:v>-186.61049999999997</c:v>
                </c:pt>
                <c:pt idx="91927">
                  <c:v>-186.60849999999996</c:v>
                </c:pt>
                <c:pt idx="91928">
                  <c:v>-186.60649999999998</c:v>
                </c:pt>
                <c:pt idx="91929">
                  <c:v>-186.60449999999997</c:v>
                </c:pt>
                <c:pt idx="91930">
                  <c:v>-186.60249999999996</c:v>
                </c:pt>
                <c:pt idx="91931">
                  <c:v>-186.60049999999998</c:v>
                </c:pt>
                <c:pt idx="91932">
                  <c:v>-186.59849999999997</c:v>
                </c:pt>
                <c:pt idx="91933">
                  <c:v>-186.59649999999996</c:v>
                </c:pt>
                <c:pt idx="91934">
                  <c:v>-186.59449999999998</c:v>
                </c:pt>
                <c:pt idx="91935">
                  <c:v>-186.59249999999997</c:v>
                </c:pt>
                <c:pt idx="91936">
                  <c:v>-186.59049999999996</c:v>
                </c:pt>
                <c:pt idx="91937">
                  <c:v>-186.58849999999998</c:v>
                </c:pt>
                <c:pt idx="91938">
                  <c:v>-186.58649999999997</c:v>
                </c:pt>
                <c:pt idx="91939">
                  <c:v>-186.58449999999999</c:v>
                </c:pt>
                <c:pt idx="91940">
                  <c:v>-186.58249999999998</c:v>
                </c:pt>
                <c:pt idx="91941">
                  <c:v>-186.58049999999997</c:v>
                </c:pt>
                <c:pt idx="91942">
                  <c:v>-186.57849999999999</c:v>
                </c:pt>
                <c:pt idx="91943">
                  <c:v>-186.57649999999998</c:v>
                </c:pt>
                <c:pt idx="91944">
                  <c:v>-186.57449999999997</c:v>
                </c:pt>
                <c:pt idx="91945">
                  <c:v>-186.57249999999999</c:v>
                </c:pt>
                <c:pt idx="91946">
                  <c:v>-186.57049999999998</c:v>
                </c:pt>
                <c:pt idx="91947">
                  <c:v>-186.56849999999997</c:v>
                </c:pt>
                <c:pt idx="91948">
                  <c:v>-186.56649999999999</c:v>
                </c:pt>
                <c:pt idx="91949">
                  <c:v>-186.56449999999998</c:v>
                </c:pt>
                <c:pt idx="91950">
                  <c:v>-186.56249999999997</c:v>
                </c:pt>
                <c:pt idx="91951">
                  <c:v>-186.56049999999999</c:v>
                </c:pt>
                <c:pt idx="91952">
                  <c:v>-186.55849999999998</c:v>
                </c:pt>
                <c:pt idx="91953">
                  <c:v>-186.55649999999997</c:v>
                </c:pt>
                <c:pt idx="91954">
                  <c:v>-186.55449999999999</c:v>
                </c:pt>
                <c:pt idx="91955">
                  <c:v>-186.55249999999998</c:v>
                </c:pt>
                <c:pt idx="91956">
                  <c:v>-186.55049999999997</c:v>
                </c:pt>
                <c:pt idx="91957">
                  <c:v>-186.54849999999999</c:v>
                </c:pt>
                <c:pt idx="91958">
                  <c:v>-186.54649999999998</c:v>
                </c:pt>
                <c:pt idx="91959">
                  <c:v>-186.54449999999997</c:v>
                </c:pt>
                <c:pt idx="91960">
                  <c:v>-186.54249999999999</c:v>
                </c:pt>
                <c:pt idx="91961">
                  <c:v>-186.54049999999998</c:v>
                </c:pt>
                <c:pt idx="91962">
                  <c:v>-186.53849999999997</c:v>
                </c:pt>
                <c:pt idx="91963">
                  <c:v>-186.53649999999999</c:v>
                </c:pt>
                <c:pt idx="91964">
                  <c:v>-186.53449999999998</c:v>
                </c:pt>
                <c:pt idx="91965">
                  <c:v>-186.53249999999997</c:v>
                </c:pt>
                <c:pt idx="91966">
                  <c:v>-186.53049999999999</c:v>
                </c:pt>
                <c:pt idx="91967">
                  <c:v>-186.52849999999998</c:v>
                </c:pt>
                <c:pt idx="91968">
                  <c:v>-186.52649999999997</c:v>
                </c:pt>
                <c:pt idx="91969">
                  <c:v>-186.52449999999999</c:v>
                </c:pt>
                <c:pt idx="91970">
                  <c:v>-186.52249999999998</c:v>
                </c:pt>
                <c:pt idx="91971">
                  <c:v>-186.52049999999997</c:v>
                </c:pt>
                <c:pt idx="91972">
                  <c:v>-186.51849999999999</c:v>
                </c:pt>
                <c:pt idx="91973">
                  <c:v>-186.51649999999998</c:v>
                </c:pt>
                <c:pt idx="91974">
                  <c:v>-186.51449999999997</c:v>
                </c:pt>
                <c:pt idx="91975">
                  <c:v>-186.51249999999999</c:v>
                </c:pt>
                <c:pt idx="91976">
                  <c:v>-186.51049999999998</c:v>
                </c:pt>
                <c:pt idx="91977">
                  <c:v>-186.50849999999997</c:v>
                </c:pt>
                <c:pt idx="91978">
                  <c:v>-186.50649999999999</c:v>
                </c:pt>
                <c:pt idx="91979">
                  <c:v>-186.50449999999998</c:v>
                </c:pt>
                <c:pt idx="91980">
                  <c:v>-186.50249999999997</c:v>
                </c:pt>
                <c:pt idx="91981">
                  <c:v>-186.50049999999999</c:v>
                </c:pt>
                <c:pt idx="91982">
                  <c:v>-186.49849999999998</c:v>
                </c:pt>
                <c:pt idx="91983">
                  <c:v>-186.49649999999997</c:v>
                </c:pt>
                <c:pt idx="91984">
                  <c:v>-186.49449999999999</c:v>
                </c:pt>
                <c:pt idx="91985">
                  <c:v>-186.49249999999998</c:v>
                </c:pt>
                <c:pt idx="91986">
                  <c:v>-186.49049999999997</c:v>
                </c:pt>
                <c:pt idx="91987">
                  <c:v>-186.48849999999999</c:v>
                </c:pt>
                <c:pt idx="91988">
                  <c:v>-186.48649999999998</c:v>
                </c:pt>
                <c:pt idx="91989">
                  <c:v>-186.48449999999997</c:v>
                </c:pt>
                <c:pt idx="91990">
                  <c:v>-186.48249999999999</c:v>
                </c:pt>
                <c:pt idx="91991">
                  <c:v>-186.48049999999998</c:v>
                </c:pt>
                <c:pt idx="91992">
                  <c:v>-186.47849999999997</c:v>
                </c:pt>
                <c:pt idx="91993">
                  <c:v>-186.47649999999999</c:v>
                </c:pt>
                <c:pt idx="91994">
                  <c:v>-186.47449999999998</c:v>
                </c:pt>
                <c:pt idx="91995">
                  <c:v>-186.47249999999997</c:v>
                </c:pt>
                <c:pt idx="91996">
                  <c:v>-186.47049999999999</c:v>
                </c:pt>
                <c:pt idx="91997">
                  <c:v>-186.46849999999998</c:v>
                </c:pt>
                <c:pt idx="91998">
                  <c:v>-186.46649999999997</c:v>
                </c:pt>
                <c:pt idx="91999">
                  <c:v>-186.46449999999999</c:v>
                </c:pt>
                <c:pt idx="92000">
                  <c:v>-186.46249999999998</c:v>
                </c:pt>
                <c:pt idx="92001">
                  <c:v>-186.46049999999997</c:v>
                </c:pt>
                <c:pt idx="92002">
                  <c:v>-186.45849999999999</c:v>
                </c:pt>
                <c:pt idx="92003">
                  <c:v>-186.45649999999998</c:v>
                </c:pt>
                <c:pt idx="92004">
                  <c:v>-186.45449999999997</c:v>
                </c:pt>
                <c:pt idx="92005">
                  <c:v>-186.45249999999999</c:v>
                </c:pt>
                <c:pt idx="92006">
                  <c:v>-186.45049999999998</c:v>
                </c:pt>
                <c:pt idx="92007">
                  <c:v>-186.44849999999997</c:v>
                </c:pt>
                <c:pt idx="92008">
                  <c:v>-186.44649999999999</c:v>
                </c:pt>
                <c:pt idx="92009">
                  <c:v>-186.44449999999998</c:v>
                </c:pt>
                <c:pt idx="92010">
                  <c:v>-186.44249999999997</c:v>
                </c:pt>
                <c:pt idx="92011">
                  <c:v>-186.44049999999999</c:v>
                </c:pt>
                <c:pt idx="92012">
                  <c:v>-186.43849999999998</c:v>
                </c:pt>
                <c:pt idx="92013">
                  <c:v>-186.43649999999997</c:v>
                </c:pt>
                <c:pt idx="92014">
                  <c:v>-186.43449999999999</c:v>
                </c:pt>
                <c:pt idx="92015">
                  <c:v>-186.43249999999998</c:v>
                </c:pt>
                <c:pt idx="92016">
                  <c:v>-186.43049999999997</c:v>
                </c:pt>
                <c:pt idx="92017">
                  <c:v>-186.42849999999999</c:v>
                </c:pt>
                <c:pt idx="92018">
                  <c:v>-186.42649999999998</c:v>
                </c:pt>
                <c:pt idx="92019">
                  <c:v>-186.42449999999997</c:v>
                </c:pt>
                <c:pt idx="92020">
                  <c:v>-186.42249999999999</c:v>
                </c:pt>
                <c:pt idx="92021">
                  <c:v>-186.42049999999998</c:v>
                </c:pt>
                <c:pt idx="92022">
                  <c:v>-186.41849999999997</c:v>
                </c:pt>
                <c:pt idx="92023">
                  <c:v>-186.41649999999998</c:v>
                </c:pt>
                <c:pt idx="92024">
                  <c:v>-186.41449999999998</c:v>
                </c:pt>
                <c:pt idx="92025">
                  <c:v>-186.41249999999997</c:v>
                </c:pt>
                <c:pt idx="92026">
                  <c:v>-186.41049999999998</c:v>
                </c:pt>
                <c:pt idx="92027">
                  <c:v>-186.40849999999998</c:v>
                </c:pt>
                <c:pt idx="92028">
                  <c:v>-186.40649999999997</c:v>
                </c:pt>
                <c:pt idx="92029">
                  <c:v>-186.40449999999998</c:v>
                </c:pt>
                <c:pt idx="92030">
                  <c:v>-186.40249999999997</c:v>
                </c:pt>
                <c:pt idx="92031">
                  <c:v>-186.40049999999997</c:v>
                </c:pt>
                <c:pt idx="92032">
                  <c:v>-186.39849999999998</c:v>
                </c:pt>
                <c:pt idx="92033">
                  <c:v>-186.39649999999997</c:v>
                </c:pt>
                <c:pt idx="92034">
                  <c:v>-186.39449999999997</c:v>
                </c:pt>
                <c:pt idx="92035">
                  <c:v>-186.39249999999998</c:v>
                </c:pt>
                <c:pt idx="92036">
                  <c:v>-186.39049999999997</c:v>
                </c:pt>
                <c:pt idx="92037">
                  <c:v>-186.38849999999996</c:v>
                </c:pt>
                <c:pt idx="92038">
                  <c:v>-186.38649999999998</c:v>
                </c:pt>
                <c:pt idx="92039">
                  <c:v>-186.38449999999997</c:v>
                </c:pt>
                <c:pt idx="92040">
                  <c:v>-186.38249999999996</c:v>
                </c:pt>
                <c:pt idx="92041">
                  <c:v>-186.38049999999998</c:v>
                </c:pt>
                <c:pt idx="92042">
                  <c:v>-186.37849999999997</c:v>
                </c:pt>
                <c:pt idx="92043">
                  <c:v>-186.37649999999996</c:v>
                </c:pt>
                <c:pt idx="92044">
                  <c:v>-186.37449999999998</c:v>
                </c:pt>
                <c:pt idx="92045">
                  <c:v>-186.37249999999997</c:v>
                </c:pt>
                <c:pt idx="92046">
                  <c:v>-186.37049999999996</c:v>
                </c:pt>
                <c:pt idx="92047">
                  <c:v>-186.36849999999998</c:v>
                </c:pt>
                <c:pt idx="92048">
                  <c:v>-186.36649999999997</c:v>
                </c:pt>
                <c:pt idx="92049">
                  <c:v>-186.36449999999996</c:v>
                </c:pt>
                <c:pt idx="92050">
                  <c:v>-186.36249999999998</c:v>
                </c:pt>
                <c:pt idx="92051">
                  <c:v>-186.36049999999997</c:v>
                </c:pt>
                <c:pt idx="92052">
                  <c:v>-186.35849999999996</c:v>
                </c:pt>
                <c:pt idx="92053">
                  <c:v>-186.35649999999998</c:v>
                </c:pt>
                <c:pt idx="92054">
                  <c:v>-186.35449999999997</c:v>
                </c:pt>
                <c:pt idx="92055">
                  <c:v>-186.35249999999996</c:v>
                </c:pt>
                <c:pt idx="92056">
                  <c:v>-186.35049999999998</c:v>
                </c:pt>
                <c:pt idx="92057">
                  <c:v>-186.34849999999997</c:v>
                </c:pt>
                <c:pt idx="92058">
                  <c:v>-186.34649999999996</c:v>
                </c:pt>
                <c:pt idx="92059">
                  <c:v>-186.34449999999998</c:v>
                </c:pt>
                <c:pt idx="92060">
                  <c:v>-186.34249999999997</c:v>
                </c:pt>
                <c:pt idx="92061">
                  <c:v>-186.34049999999996</c:v>
                </c:pt>
                <c:pt idx="92062">
                  <c:v>-186.33849999999998</c:v>
                </c:pt>
                <c:pt idx="92063">
                  <c:v>-186.33649999999997</c:v>
                </c:pt>
                <c:pt idx="92064">
                  <c:v>-186.33449999999999</c:v>
                </c:pt>
                <c:pt idx="92065">
                  <c:v>-186.33249999999998</c:v>
                </c:pt>
                <c:pt idx="92066">
                  <c:v>-186.33049999999997</c:v>
                </c:pt>
                <c:pt idx="92067">
                  <c:v>-186.32849999999999</c:v>
                </c:pt>
                <c:pt idx="92068">
                  <c:v>-186.32649999999998</c:v>
                </c:pt>
                <c:pt idx="92069">
                  <c:v>-186.32449999999997</c:v>
                </c:pt>
                <c:pt idx="92070">
                  <c:v>-186.32249999999999</c:v>
                </c:pt>
                <c:pt idx="92071">
                  <c:v>-186.32049999999998</c:v>
                </c:pt>
                <c:pt idx="92072">
                  <c:v>-186.31849999999997</c:v>
                </c:pt>
                <c:pt idx="92073">
                  <c:v>-186.31649999999999</c:v>
                </c:pt>
                <c:pt idx="92074">
                  <c:v>-186.31449999999998</c:v>
                </c:pt>
                <c:pt idx="92075">
                  <c:v>-186.31249999999997</c:v>
                </c:pt>
                <c:pt idx="92076">
                  <c:v>-186.31049999999999</c:v>
                </c:pt>
                <c:pt idx="92077">
                  <c:v>-186.30849999999998</c:v>
                </c:pt>
                <c:pt idx="92078">
                  <c:v>-186.30649999999997</c:v>
                </c:pt>
                <c:pt idx="92079">
                  <c:v>-186.30449999999999</c:v>
                </c:pt>
                <c:pt idx="92080">
                  <c:v>-186.30249999999998</c:v>
                </c:pt>
                <c:pt idx="92081">
                  <c:v>-186.30049999999997</c:v>
                </c:pt>
                <c:pt idx="92082">
                  <c:v>-186.29849999999999</c:v>
                </c:pt>
                <c:pt idx="92083">
                  <c:v>-186.29649999999998</c:v>
                </c:pt>
                <c:pt idx="92084">
                  <c:v>-186.29449999999997</c:v>
                </c:pt>
                <c:pt idx="92085">
                  <c:v>-186.29249999999999</c:v>
                </c:pt>
                <c:pt idx="92086">
                  <c:v>-186.29049999999998</c:v>
                </c:pt>
                <c:pt idx="92087">
                  <c:v>-186.28849999999997</c:v>
                </c:pt>
                <c:pt idx="92088">
                  <c:v>-186.28649999999999</c:v>
                </c:pt>
                <c:pt idx="92089">
                  <c:v>-186.28449999999998</c:v>
                </c:pt>
                <c:pt idx="92090">
                  <c:v>-186.28249999999997</c:v>
                </c:pt>
                <c:pt idx="92091">
                  <c:v>-186.28049999999999</c:v>
                </c:pt>
                <c:pt idx="92092">
                  <c:v>-186.27849999999998</c:v>
                </c:pt>
                <c:pt idx="92093">
                  <c:v>-186.27649999999997</c:v>
                </c:pt>
                <c:pt idx="92094">
                  <c:v>-186.27449999999999</c:v>
                </c:pt>
                <c:pt idx="92095">
                  <c:v>-186.27249999999998</c:v>
                </c:pt>
                <c:pt idx="92096">
                  <c:v>-186.27049999999997</c:v>
                </c:pt>
                <c:pt idx="92097">
                  <c:v>-186.26849999999999</c:v>
                </c:pt>
                <c:pt idx="92098">
                  <c:v>-186.26649999999998</c:v>
                </c:pt>
                <c:pt idx="92099">
                  <c:v>-186.26449999999997</c:v>
                </c:pt>
                <c:pt idx="92100">
                  <c:v>-186.26249999999999</c:v>
                </c:pt>
                <c:pt idx="92101">
                  <c:v>-186.26049999999998</c:v>
                </c:pt>
                <c:pt idx="92102">
                  <c:v>-186.25849999999997</c:v>
                </c:pt>
                <c:pt idx="92103">
                  <c:v>-186.25649999999999</c:v>
                </c:pt>
                <c:pt idx="92104">
                  <c:v>-186.25449999999998</c:v>
                </c:pt>
                <c:pt idx="92105">
                  <c:v>-186.25249999999997</c:v>
                </c:pt>
                <c:pt idx="92106">
                  <c:v>-186.25049999999999</c:v>
                </c:pt>
                <c:pt idx="92107">
                  <c:v>-186.24849999999998</c:v>
                </c:pt>
                <c:pt idx="92108">
                  <c:v>-186.24649999999997</c:v>
                </c:pt>
                <c:pt idx="92109">
                  <c:v>-186.24449999999999</c:v>
                </c:pt>
                <c:pt idx="92110">
                  <c:v>-186.24249999999998</c:v>
                </c:pt>
                <c:pt idx="92111">
                  <c:v>-186.24049999999997</c:v>
                </c:pt>
                <c:pt idx="92112">
                  <c:v>-186.23849999999999</c:v>
                </c:pt>
                <c:pt idx="92113">
                  <c:v>-186.23649999999998</c:v>
                </c:pt>
                <c:pt idx="92114">
                  <c:v>-186.23449999999997</c:v>
                </c:pt>
                <c:pt idx="92115">
                  <c:v>-186.23249999999999</c:v>
                </c:pt>
                <c:pt idx="92116">
                  <c:v>-186.23049999999998</c:v>
                </c:pt>
                <c:pt idx="92117">
                  <c:v>-186.22849999999997</c:v>
                </c:pt>
                <c:pt idx="92118">
                  <c:v>-186.22649999999999</c:v>
                </c:pt>
                <c:pt idx="92119">
                  <c:v>-186.22449999999998</c:v>
                </c:pt>
                <c:pt idx="92120">
                  <c:v>-186.22249999999997</c:v>
                </c:pt>
                <c:pt idx="92121">
                  <c:v>-186.22049999999999</c:v>
                </c:pt>
                <c:pt idx="92122">
                  <c:v>-186.21849999999998</c:v>
                </c:pt>
                <c:pt idx="92123">
                  <c:v>-186.21649999999997</c:v>
                </c:pt>
                <c:pt idx="92124">
                  <c:v>-186.21449999999999</c:v>
                </c:pt>
                <c:pt idx="92125">
                  <c:v>-186.21249999999998</c:v>
                </c:pt>
                <c:pt idx="92126">
                  <c:v>-186.21049999999997</c:v>
                </c:pt>
                <c:pt idx="92127">
                  <c:v>-186.20849999999999</c:v>
                </c:pt>
                <c:pt idx="92128">
                  <c:v>-186.20649999999998</c:v>
                </c:pt>
                <c:pt idx="92129">
                  <c:v>-186.20449999999997</c:v>
                </c:pt>
                <c:pt idx="92130">
                  <c:v>-186.20249999999999</c:v>
                </c:pt>
                <c:pt idx="92131">
                  <c:v>-186.20049999999998</c:v>
                </c:pt>
                <c:pt idx="92132">
                  <c:v>-186.19849999999997</c:v>
                </c:pt>
                <c:pt idx="92133">
                  <c:v>-186.19649999999999</c:v>
                </c:pt>
                <c:pt idx="92134">
                  <c:v>-186.19449999999998</c:v>
                </c:pt>
                <c:pt idx="92135">
                  <c:v>-186.19249999999997</c:v>
                </c:pt>
                <c:pt idx="92136">
                  <c:v>-186.19049999999999</c:v>
                </c:pt>
                <c:pt idx="92137">
                  <c:v>-186.18849999999998</c:v>
                </c:pt>
                <c:pt idx="92138">
                  <c:v>-186.18649999999997</c:v>
                </c:pt>
                <c:pt idx="92139">
                  <c:v>-186.18449999999999</c:v>
                </c:pt>
                <c:pt idx="92140">
                  <c:v>-186.18249999999998</c:v>
                </c:pt>
                <c:pt idx="92141">
                  <c:v>-186.18049999999997</c:v>
                </c:pt>
                <c:pt idx="92142">
                  <c:v>-186.17849999999999</c:v>
                </c:pt>
                <c:pt idx="92143">
                  <c:v>-186.17649999999998</c:v>
                </c:pt>
                <c:pt idx="92144">
                  <c:v>-186.17449999999997</c:v>
                </c:pt>
                <c:pt idx="92145">
                  <c:v>-186.17249999999999</c:v>
                </c:pt>
                <c:pt idx="92146">
                  <c:v>-186.17049999999998</c:v>
                </c:pt>
                <c:pt idx="92147">
                  <c:v>-186.16849999999997</c:v>
                </c:pt>
                <c:pt idx="92148">
                  <c:v>-186.16649999999998</c:v>
                </c:pt>
                <c:pt idx="92149">
                  <c:v>-186.16449999999998</c:v>
                </c:pt>
                <c:pt idx="92150">
                  <c:v>-186.16249999999997</c:v>
                </c:pt>
                <c:pt idx="92151">
                  <c:v>-186.16049999999998</c:v>
                </c:pt>
                <c:pt idx="92152">
                  <c:v>-186.15849999999998</c:v>
                </c:pt>
                <c:pt idx="92153">
                  <c:v>-186.15649999999997</c:v>
                </c:pt>
                <c:pt idx="92154">
                  <c:v>-186.15449999999998</c:v>
                </c:pt>
                <c:pt idx="92155">
                  <c:v>-186.15249999999997</c:v>
                </c:pt>
                <c:pt idx="92156">
                  <c:v>-186.15049999999997</c:v>
                </c:pt>
                <c:pt idx="92157">
                  <c:v>-186.14849999999998</c:v>
                </c:pt>
                <c:pt idx="92158">
                  <c:v>-186.14649999999997</c:v>
                </c:pt>
                <c:pt idx="92159">
                  <c:v>-186.14449999999997</c:v>
                </c:pt>
                <c:pt idx="92160">
                  <c:v>-186.14249999999998</c:v>
                </c:pt>
                <c:pt idx="92161">
                  <c:v>-186.14049999999997</c:v>
                </c:pt>
                <c:pt idx="92162">
                  <c:v>-186.13849999999996</c:v>
                </c:pt>
                <c:pt idx="92163">
                  <c:v>-186.13649999999998</c:v>
                </c:pt>
                <c:pt idx="92164">
                  <c:v>-186.13449999999997</c:v>
                </c:pt>
                <c:pt idx="92165">
                  <c:v>-186.13249999999996</c:v>
                </c:pt>
                <c:pt idx="92166">
                  <c:v>-186.13049999999998</c:v>
                </c:pt>
                <c:pt idx="92167">
                  <c:v>-186.12849999999997</c:v>
                </c:pt>
                <c:pt idx="92168">
                  <c:v>-186.12649999999996</c:v>
                </c:pt>
                <c:pt idx="92169">
                  <c:v>-186.12449999999998</c:v>
                </c:pt>
                <c:pt idx="92170">
                  <c:v>-186.12249999999997</c:v>
                </c:pt>
                <c:pt idx="92171">
                  <c:v>-186.12049999999996</c:v>
                </c:pt>
                <c:pt idx="92172">
                  <c:v>-186.11849999999998</c:v>
                </c:pt>
                <c:pt idx="92173">
                  <c:v>-186.11649999999997</c:v>
                </c:pt>
                <c:pt idx="92174">
                  <c:v>-186.11449999999996</c:v>
                </c:pt>
                <c:pt idx="92175">
                  <c:v>-186.11249999999998</c:v>
                </c:pt>
                <c:pt idx="92176">
                  <c:v>-186.11049999999997</c:v>
                </c:pt>
                <c:pt idx="92177">
                  <c:v>-186.10849999999996</c:v>
                </c:pt>
                <c:pt idx="92178">
                  <c:v>-186.10649999999998</c:v>
                </c:pt>
                <c:pt idx="92179">
                  <c:v>-186.10449999999997</c:v>
                </c:pt>
                <c:pt idx="92180">
                  <c:v>-186.10249999999996</c:v>
                </c:pt>
                <c:pt idx="92181">
                  <c:v>-186.10049999999998</c:v>
                </c:pt>
                <c:pt idx="92182">
                  <c:v>-186.09849999999997</c:v>
                </c:pt>
                <c:pt idx="92183">
                  <c:v>-186.09649999999996</c:v>
                </c:pt>
                <c:pt idx="92184">
                  <c:v>-186.09449999999998</c:v>
                </c:pt>
                <c:pt idx="92185">
                  <c:v>-186.09249999999997</c:v>
                </c:pt>
                <c:pt idx="92186">
                  <c:v>-186.09049999999996</c:v>
                </c:pt>
                <c:pt idx="92187">
                  <c:v>-186.08849999999998</c:v>
                </c:pt>
                <c:pt idx="92188">
                  <c:v>-186.08649999999997</c:v>
                </c:pt>
                <c:pt idx="92189">
                  <c:v>-186.08449999999999</c:v>
                </c:pt>
                <c:pt idx="92190">
                  <c:v>-186.08249999999998</c:v>
                </c:pt>
                <c:pt idx="92191">
                  <c:v>-186.08049999999997</c:v>
                </c:pt>
                <c:pt idx="92192">
                  <c:v>-186.07849999999999</c:v>
                </c:pt>
                <c:pt idx="92193">
                  <c:v>-186.07649999999998</c:v>
                </c:pt>
                <c:pt idx="92194">
                  <c:v>-186.07449999999997</c:v>
                </c:pt>
                <c:pt idx="92195">
                  <c:v>-186.07249999999999</c:v>
                </c:pt>
                <c:pt idx="92196">
                  <c:v>-186.07049999999998</c:v>
                </c:pt>
                <c:pt idx="92197">
                  <c:v>-186.06849999999997</c:v>
                </c:pt>
                <c:pt idx="92198">
                  <c:v>-186.06649999999999</c:v>
                </c:pt>
                <c:pt idx="92199">
                  <c:v>-186.06449999999998</c:v>
                </c:pt>
                <c:pt idx="92200">
                  <c:v>-186.06249999999997</c:v>
                </c:pt>
                <c:pt idx="92201">
                  <c:v>-186.06049999999999</c:v>
                </c:pt>
                <c:pt idx="92202">
                  <c:v>-186.05849999999998</c:v>
                </c:pt>
                <c:pt idx="92203">
                  <c:v>-186.05649999999997</c:v>
                </c:pt>
                <c:pt idx="92204">
                  <c:v>-186.05449999999999</c:v>
                </c:pt>
                <c:pt idx="92205">
                  <c:v>-186.05249999999998</c:v>
                </c:pt>
                <c:pt idx="92206">
                  <c:v>-186.05049999999997</c:v>
                </c:pt>
                <c:pt idx="92207">
                  <c:v>-186.04849999999999</c:v>
                </c:pt>
                <c:pt idx="92208">
                  <c:v>-186.04649999999998</c:v>
                </c:pt>
                <c:pt idx="92209">
                  <c:v>-186.04449999999997</c:v>
                </c:pt>
                <c:pt idx="92210">
                  <c:v>-186.04249999999999</c:v>
                </c:pt>
                <c:pt idx="92211">
                  <c:v>-186.04049999999998</c:v>
                </c:pt>
                <c:pt idx="92212">
                  <c:v>-186.03849999999997</c:v>
                </c:pt>
                <c:pt idx="92213">
                  <c:v>-186.03649999999999</c:v>
                </c:pt>
                <c:pt idx="92214">
                  <c:v>-186.03449999999998</c:v>
                </c:pt>
                <c:pt idx="92215">
                  <c:v>-186.03249999999997</c:v>
                </c:pt>
                <c:pt idx="92216">
                  <c:v>-186.03049999999999</c:v>
                </c:pt>
                <c:pt idx="92217">
                  <c:v>-186.02849999999998</c:v>
                </c:pt>
                <c:pt idx="92218">
                  <c:v>-186.02649999999997</c:v>
                </c:pt>
                <c:pt idx="92219">
                  <c:v>-186.02449999999999</c:v>
                </c:pt>
                <c:pt idx="92220">
                  <c:v>-186.02249999999998</c:v>
                </c:pt>
                <c:pt idx="92221">
                  <c:v>-186.02049999999997</c:v>
                </c:pt>
                <c:pt idx="92222">
                  <c:v>-186.01849999999999</c:v>
                </c:pt>
                <c:pt idx="92223">
                  <c:v>-186.01649999999998</c:v>
                </c:pt>
                <c:pt idx="92224">
                  <c:v>-186.01449999999997</c:v>
                </c:pt>
                <c:pt idx="92225">
                  <c:v>-186.01249999999999</c:v>
                </c:pt>
                <c:pt idx="92226">
                  <c:v>-186.01049999999998</c:v>
                </c:pt>
                <c:pt idx="92227">
                  <c:v>-186.00849999999997</c:v>
                </c:pt>
                <c:pt idx="92228">
                  <c:v>-186.00649999999999</c:v>
                </c:pt>
                <c:pt idx="92229">
                  <c:v>-186.00449999999998</c:v>
                </c:pt>
                <c:pt idx="92230">
                  <c:v>-186.00249999999997</c:v>
                </c:pt>
                <c:pt idx="92231">
                  <c:v>-186.00049999999999</c:v>
                </c:pt>
                <c:pt idx="92232">
                  <c:v>-185.99849999999998</c:v>
                </c:pt>
                <c:pt idx="92233">
                  <c:v>-185.99649999999997</c:v>
                </c:pt>
                <c:pt idx="92234">
                  <c:v>-185.99449999999999</c:v>
                </c:pt>
                <c:pt idx="92235">
                  <c:v>-185.99249999999998</c:v>
                </c:pt>
                <c:pt idx="92236">
                  <c:v>-185.99049999999997</c:v>
                </c:pt>
                <c:pt idx="92237">
                  <c:v>-185.98849999999999</c:v>
                </c:pt>
                <c:pt idx="92238">
                  <c:v>-185.98649999999998</c:v>
                </c:pt>
                <c:pt idx="92239">
                  <c:v>-185.98449999999997</c:v>
                </c:pt>
                <c:pt idx="92240">
                  <c:v>-185.98249999999999</c:v>
                </c:pt>
                <c:pt idx="92241">
                  <c:v>-185.98049999999998</c:v>
                </c:pt>
                <c:pt idx="92242">
                  <c:v>-185.97849999999997</c:v>
                </c:pt>
                <c:pt idx="92243">
                  <c:v>-185.97649999999999</c:v>
                </c:pt>
                <c:pt idx="92244">
                  <c:v>-185.97449999999998</c:v>
                </c:pt>
                <c:pt idx="92245">
                  <c:v>-185.97249999999997</c:v>
                </c:pt>
                <c:pt idx="92246">
                  <c:v>-185.97049999999999</c:v>
                </c:pt>
                <c:pt idx="92247">
                  <c:v>-185.96849999999998</c:v>
                </c:pt>
                <c:pt idx="92248">
                  <c:v>-185.96649999999997</c:v>
                </c:pt>
                <c:pt idx="92249">
                  <c:v>-185.96449999999999</c:v>
                </c:pt>
                <c:pt idx="92250">
                  <c:v>-185.96249999999998</c:v>
                </c:pt>
                <c:pt idx="92251">
                  <c:v>-185.96049999999997</c:v>
                </c:pt>
                <c:pt idx="92252">
                  <c:v>-185.95849999999999</c:v>
                </c:pt>
                <c:pt idx="92253">
                  <c:v>-185.95649999999998</c:v>
                </c:pt>
                <c:pt idx="92254">
                  <c:v>-185.95449999999997</c:v>
                </c:pt>
                <c:pt idx="92255">
                  <c:v>-185.95249999999999</c:v>
                </c:pt>
                <c:pt idx="92256">
                  <c:v>-185.95049999999998</c:v>
                </c:pt>
                <c:pt idx="92257">
                  <c:v>-185.94849999999997</c:v>
                </c:pt>
                <c:pt idx="92258">
                  <c:v>-185.94649999999999</c:v>
                </c:pt>
                <c:pt idx="92259">
                  <c:v>-185.94449999999998</c:v>
                </c:pt>
                <c:pt idx="92260">
                  <c:v>-185.94249999999997</c:v>
                </c:pt>
                <c:pt idx="92261">
                  <c:v>-185.94049999999999</c:v>
                </c:pt>
                <c:pt idx="92262">
                  <c:v>-185.93849999999998</c:v>
                </c:pt>
                <c:pt idx="92263">
                  <c:v>-185.93649999999997</c:v>
                </c:pt>
                <c:pt idx="92264">
                  <c:v>-185.93449999999999</c:v>
                </c:pt>
                <c:pt idx="92265">
                  <c:v>-185.93249999999998</c:v>
                </c:pt>
                <c:pt idx="92266">
                  <c:v>-185.93049999999997</c:v>
                </c:pt>
                <c:pt idx="92267">
                  <c:v>-185.92849999999999</c:v>
                </c:pt>
                <c:pt idx="92268">
                  <c:v>-185.92649999999998</c:v>
                </c:pt>
                <c:pt idx="92269">
                  <c:v>-185.92449999999997</c:v>
                </c:pt>
                <c:pt idx="92270">
                  <c:v>-185.92249999999999</c:v>
                </c:pt>
                <c:pt idx="92271">
                  <c:v>-185.92049999999998</c:v>
                </c:pt>
                <c:pt idx="92272">
                  <c:v>-185.91849999999997</c:v>
                </c:pt>
                <c:pt idx="92273">
                  <c:v>-185.91649999999998</c:v>
                </c:pt>
                <c:pt idx="92274">
                  <c:v>-185.91449999999998</c:v>
                </c:pt>
                <c:pt idx="92275">
                  <c:v>-185.91249999999997</c:v>
                </c:pt>
                <c:pt idx="92276">
                  <c:v>-185.91049999999998</c:v>
                </c:pt>
                <c:pt idx="92277">
                  <c:v>-185.90849999999998</c:v>
                </c:pt>
                <c:pt idx="92278">
                  <c:v>-185.90649999999997</c:v>
                </c:pt>
                <c:pt idx="92279">
                  <c:v>-185.90449999999998</c:v>
                </c:pt>
                <c:pt idx="92280">
                  <c:v>-185.90249999999997</c:v>
                </c:pt>
                <c:pt idx="92281">
                  <c:v>-185.90049999999997</c:v>
                </c:pt>
                <c:pt idx="92282">
                  <c:v>-185.89849999999998</c:v>
                </c:pt>
                <c:pt idx="92283">
                  <c:v>-185.89649999999997</c:v>
                </c:pt>
                <c:pt idx="92284">
                  <c:v>-185.89449999999997</c:v>
                </c:pt>
                <c:pt idx="92285">
                  <c:v>-185.89249999999998</c:v>
                </c:pt>
                <c:pt idx="92286">
                  <c:v>-185.89049999999997</c:v>
                </c:pt>
                <c:pt idx="92287">
                  <c:v>-185.88849999999996</c:v>
                </c:pt>
                <c:pt idx="92288">
                  <c:v>-185.88649999999998</c:v>
                </c:pt>
                <c:pt idx="92289">
                  <c:v>-185.88449999999997</c:v>
                </c:pt>
                <c:pt idx="92290">
                  <c:v>-185.88249999999996</c:v>
                </c:pt>
                <c:pt idx="92291">
                  <c:v>-185.88049999999998</c:v>
                </c:pt>
                <c:pt idx="92292">
                  <c:v>-185.87849999999997</c:v>
                </c:pt>
                <c:pt idx="92293">
                  <c:v>-185.87649999999996</c:v>
                </c:pt>
                <c:pt idx="92294">
                  <c:v>-185.87449999999998</c:v>
                </c:pt>
                <c:pt idx="92295">
                  <c:v>-185.87249999999997</c:v>
                </c:pt>
                <c:pt idx="92296">
                  <c:v>-185.87049999999996</c:v>
                </c:pt>
                <c:pt idx="92297">
                  <c:v>-185.86849999999998</c:v>
                </c:pt>
                <c:pt idx="92298">
                  <c:v>-185.86649999999997</c:v>
                </c:pt>
                <c:pt idx="92299">
                  <c:v>-185.86449999999996</c:v>
                </c:pt>
                <c:pt idx="92300">
                  <c:v>-185.86249999999998</c:v>
                </c:pt>
                <c:pt idx="92301">
                  <c:v>-185.86049999999997</c:v>
                </c:pt>
                <c:pt idx="92302">
                  <c:v>-185.85849999999996</c:v>
                </c:pt>
                <c:pt idx="92303">
                  <c:v>-185.85649999999998</c:v>
                </c:pt>
                <c:pt idx="92304">
                  <c:v>-185.85449999999997</c:v>
                </c:pt>
                <c:pt idx="92305">
                  <c:v>-185.85249999999996</c:v>
                </c:pt>
                <c:pt idx="92306">
                  <c:v>-185.85049999999998</c:v>
                </c:pt>
                <c:pt idx="92307">
                  <c:v>-185.84849999999997</c:v>
                </c:pt>
                <c:pt idx="92308">
                  <c:v>-185.84649999999996</c:v>
                </c:pt>
                <c:pt idx="92309">
                  <c:v>-185.84449999999998</c:v>
                </c:pt>
                <c:pt idx="92310">
                  <c:v>-185.84249999999997</c:v>
                </c:pt>
                <c:pt idx="92311">
                  <c:v>-185.84049999999996</c:v>
                </c:pt>
                <c:pt idx="92312">
                  <c:v>-185.83849999999998</c:v>
                </c:pt>
                <c:pt idx="92313">
                  <c:v>-185.83649999999997</c:v>
                </c:pt>
                <c:pt idx="92314">
                  <c:v>-185.83449999999999</c:v>
                </c:pt>
                <c:pt idx="92315">
                  <c:v>-185.83249999999998</c:v>
                </c:pt>
                <c:pt idx="92316">
                  <c:v>-185.83049999999997</c:v>
                </c:pt>
                <c:pt idx="92317">
                  <c:v>-185.82849999999999</c:v>
                </c:pt>
                <c:pt idx="92318">
                  <c:v>-185.82649999999998</c:v>
                </c:pt>
                <c:pt idx="92319">
                  <c:v>-185.82449999999997</c:v>
                </c:pt>
                <c:pt idx="92320">
                  <c:v>-185.82249999999999</c:v>
                </c:pt>
                <c:pt idx="92321">
                  <c:v>-185.82049999999998</c:v>
                </c:pt>
                <c:pt idx="92322">
                  <c:v>-185.81849999999997</c:v>
                </c:pt>
                <c:pt idx="92323">
                  <c:v>-185.81649999999999</c:v>
                </c:pt>
                <c:pt idx="92324">
                  <c:v>-185.81449999999998</c:v>
                </c:pt>
                <c:pt idx="92325">
                  <c:v>-185.81249999999997</c:v>
                </c:pt>
                <c:pt idx="92326">
                  <c:v>-185.81049999999999</c:v>
                </c:pt>
                <c:pt idx="92327">
                  <c:v>-185.80849999999998</c:v>
                </c:pt>
                <c:pt idx="92328">
                  <c:v>-185.80649999999997</c:v>
                </c:pt>
                <c:pt idx="92329">
                  <c:v>-185.80449999999999</c:v>
                </c:pt>
                <c:pt idx="92330">
                  <c:v>-185.80249999999998</c:v>
                </c:pt>
                <c:pt idx="92331">
                  <c:v>-185.80049999999997</c:v>
                </c:pt>
                <c:pt idx="92332">
                  <c:v>-185.79849999999999</c:v>
                </c:pt>
                <c:pt idx="92333">
                  <c:v>-185.79649999999998</c:v>
                </c:pt>
                <c:pt idx="92334">
                  <c:v>-185.79449999999997</c:v>
                </c:pt>
                <c:pt idx="92335">
                  <c:v>-185.79249999999999</c:v>
                </c:pt>
                <c:pt idx="92336">
                  <c:v>-185.79049999999998</c:v>
                </c:pt>
                <c:pt idx="92337">
                  <c:v>-185.78849999999997</c:v>
                </c:pt>
                <c:pt idx="92338">
                  <c:v>-185.78649999999999</c:v>
                </c:pt>
                <c:pt idx="92339">
                  <c:v>-185.78449999999998</c:v>
                </c:pt>
                <c:pt idx="92340">
                  <c:v>-185.78249999999997</c:v>
                </c:pt>
                <c:pt idx="92341">
                  <c:v>-185.78049999999999</c:v>
                </c:pt>
                <c:pt idx="92342">
                  <c:v>-185.77849999999998</c:v>
                </c:pt>
                <c:pt idx="92343">
                  <c:v>-185.77649999999997</c:v>
                </c:pt>
                <c:pt idx="92344">
                  <c:v>-185.77449999999999</c:v>
                </c:pt>
                <c:pt idx="92345">
                  <c:v>-185.77249999999998</c:v>
                </c:pt>
                <c:pt idx="92346">
                  <c:v>-185.77049999999997</c:v>
                </c:pt>
                <c:pt idx="92347">
                  <c:v>-185.76849999999999</c:v>
                </c:pt>
                <c:pt idx="92348">
                  <c:v>-185.76649999999998</c:v>
                </c:pt>
                <c:pt idx="92349">
                  <c:v>-185.76449999999997</c:v>
                </c:pt>
                <c:pt idx="92350">
                  <c:v>-185.76249999999999</c:v>
                </c:pt>
                <c:pt idx="92351">
                  <c:v>-185.76049999999998</c:v>
                </c:pt>
                <c:pt idx="92352">
                  <c:v>-185.75849999999997</c:v>
                </c:pt>
                <c:pt idx="92353">
                  <c:v>-185.75649999999999</c:v>
                </c:pt>
                <c:pt idx="92354">
                  <c:v>-185.75449999999998</c:v>
                </c:pt>
                <c:pt idx="92355">
                  <c:v>-185.75249999999997</c:v>
                </c:pt>
                <c:pt idx="92356">
                  <c:v>-185.75049999999999</c:v>
                </c:pt>
                <c:pt idx="92357">
                  <c:v>-185.74849999999998</c:v>
                </c:pt>
                <c:pt idx="92358">
                  <c:v>-185.74649999999997</c:v>
                </c:pt>
                <c:pt idx="92359">
                  <c:v>-185.74449999999999</c:v>
                </c:pt>
                <c:pt idx="92360">
                  <c:v>-185.74249999999998</c:v>
                </c:pt>
                <c:pt idx="92361">
                  <c:v>-185.74049999999997</c:v>
                </c:pt>
                <c:pt idx="92362">
                  <c:v>-185.73849999999999</c:v>
                </c:pt>
                <c:pt idx="92363">
                  <c:v>-185.73649999999998</c:v>
                </c:pt>
                <c:pt idx="92364">
                  <c:v>-185.73449999999997</c:v>
                </c:pt>
                <c:pt idx="92365">
                  <c:v>-185.73249999999999</c:v>
                </c:pt>
                <c:pt idx="92366">
                  <c:v>-185.73049999999998</c:v>
                </c:pt>
                <c:pt idx="92367">
                  <c:v>-185.72849999999997</c:v>
                </c:pt>
                <c:pt idx="92368">
                  <c:v>-185.72649999999999</c:v>
                </c:pt>
                <c:pt idx="92369">
                  <c:v>-185.72449999999998</c:v>
                </c:pt>
                <c:pt idx="92370">
                  <c:v>-185.72249999999997</c:v>
                </c:pt>
                <c:pt idx="92371">
                  <c:v>-185.72049999999999</c:v>
                </c:pt>
                <c:pt idx="92372">
                  <c:v>-185.71849999999998</c:v>
                </c:pt>
                <c:pt idx="92373">
                  <c:v>-185.71649999999997</c:v>
                </c:pt>
                <c:pt idx="92374">
                  <c:v>-185.71449999999999</c:v>
                </c:pt>
                <c:pt idx="92375">
                  <c:v>-185.71249999999998</c:v>
                </c:pt>
                <c:pt idx="92376">
                  <c:v>-185.71049999999997</c:v>
                </c:pt>
                <c:pt idx="92377">
                  <c:v>-185.70849999999999</c:v>
                </c:pt>
                <c:pt idx="92378">
                  <c:v>-185.70649999999998</c:v>
                </c:pt>
                <c:pt idx="92379">
                  <c:v>-185.70449999999997</c:v>
                </c:pt>
                <c:pt idx="92380">
                  <c:v>-185.70249999999999</c:v>
                </c:pt>
                <c:pt idx="92381">
                  <c:v>-185.70049999999998</c:v>
                </c:pt>
                <c:pt idx="92382">
                  <c:v>-185.69849999999997</c:v>
                </c:pt>
                <c:pt idx="92383">
                  <c:v>-185.69649999999999</c:v>
                </c:pt>
                <c:pt idx="92384">
                  <c:v>-185.69449999999998</c:v>
                </c:pt>
                <c:pt idx="92385">
                  <c:v>-185.69249999999997</c:v>
                </c:pt>
                <c:pt idx="92386">
                  <c:v>-185.69049999999999</c:v>
                </c:pt>
                <c:pt idx="92387">
                  <c:v>-185.68849999999998</c:v>
                </c:pt>
                <c:pt idx="92388">
                  <c:v>-185.68649999999997</c:v>
                </c:pt>
                <c:pt idx="92389">
                  <c:v>-185.68449999999999</c:v>
                </c:pt>
                <c:pt idx="92390">
                  <c:v>-185.68249999999998</c:v>
                </c:pt>
                <c:pt idx="92391">
                  <c:v>-185.68049999999997</c:v>
                </c:pt>
                <c:pt idx="92392">
                  <c:v>-185.67849999999999</c:v>
                </c:pt>
                <c:pt idx="92393">
                  <c:v>-185.67649999999998</c:v>
                </c:pt>
                <c:pt idx="92394">
                  <c:v>-185.67449999999997</c:v>
                </c:pt>
                <c:pt idx="92395">
                  <c:v>-185.67249999999999</c:v>
                </c:pt>
                <c:pt idx="92396">
                  <c:v>-185.67049999999998</c:v>
                </c:pt>
                <c:pt idx="92397">
                  <c:v>-185.66849999999997</c:v>
                </c:pt>
                <c:pt idx="92398">
                  <c:v>-185.66649999999998</c:v>
                </c:pt>
                <c:pt idx="92399">
                  <c:v>-185.66449999999998</c:v>
                </c:pt>
                <c:pt idx="92400">
                  <c:v>-185.66249999999997</c:v>
                </c:pt>
                <c:pt idx="92401">
                  <c:v>-185.66049999999998</c:v>
                </c:pt>
                <c:pt idx="92402">
                  <c:v>-185.65849999999998</c:v>
                </c:pt>
                <c:pt idx="92403">
                  <c:v>-185.65649999999997</c:v>
                </c:pt>
                <c:pt idx="92404">
                  <c:v>-185.65449999999998</c:v>
                </c:pt>
                <c:pt idx="92405">
                  <c:v>-185.65249999999997</c:v>
                </c:pt>
                <c:pt idx="92406">
                  <c:v>-185.65049999999997</c:v>
                </c:pt>
                <c:pt idx="92407">
                  <c:v>-185.64849999999998</c:v>
                </c:pt>
                <c:pt idx="92408">
                  <c:v>-185.64649999999997</c:v>
                </c:pt>
                <c:pt idx="92409">
                  <c:v>-185.64449999999997</c:v>
                </c:pt>
                <c:pt idx="92410">
                  <c:v>-185.64249999999998</c:v>
                </c:pt>
                <c:pt idx="92411">
                  <c:v>-185.64049999999997</c:v>
                </c:pt>
                <c:pt idx="92412">
                  <c:v>-185.63849999999996</c:v>
                </c:pt>
                <c:pt idx="92413">
                  <c:v>-185.63649999999998</c:v>
                </c:pt>
                <c:pt idx="92414">
                  <c:v>-185.63449999999997</c:v>
                </c:pt>
                <c:pt idx="92415">
                  <c:v>-185.63249999999996</c:v>
                </c:pt>
                <c:pt idx="92416">
                  <c:v>-185.63049999999998</c:v>
                </c:pt>
                <c:pt idx="92417">
                  <c:v>-185.62849999999997</c:v>
                </c:pt>
                <c:pt idx="92418">
                  <c:v>-185.62649999999996</c:v>
                </c:pt>
                <c:pt idx="92419">
                  <c:v>-185.62449999999998</c:v>
                </c:pt>
                <c:pt idx="92420">
                  <c:v>-185.62249999999997</c:v>
                </c:pt>
                <c:pt idx="92421">
                  <c:v>-185.62049999999996</c:v>
                </c:pt>
                <c:pt idx="92422">
                  <c:v>-185.61849999999998</c:v>
                </c:pt>
                <c:pt idx="92423">
                  <c:v>-185.61649999999997</c:v>
                </c:pt>
                <c:pt idx="92424">
                  <c:v>-185.61449999999996</c:v>
                </c:pt>
                <c:pt idx="92425">
                  <c:v>-185.61249999999998</c:v>
                </c:pt>
                <c:pt idx="92426">
                  <c:v>-185.61049999999997</c:v>
                </c:pt>
                <c:pt idx="92427">
                  <c:v>-185.60849999999996</c:v>
                </c:pt>
                <c:pt idx="92428">
                  <c:v>-185.60649999999998</c:v>
                </c:pt>
                <c:pt idx="92429">
                  <c:v>-185.60449999999997</c:v>
                </c:pt>
                <c:pt idx="92430">
                  <c:v>-185.60249999999996</c:v>
                </c:pt>
                <c:pt idx="92431">
                  <c:v>-185.60049999999998</c:v>
                </c:pt>
                <c:pt idx="92432">
                  <c:v>-185.59849999999997</c:v>
                </c:pt>
                <c:pt idx="92433">
                  <c:v>-185.59649999999996</c:v>
                </c:pt>
                <c:pt idx="92434">
                  <c:v>-185.59449999999998</c:v>
                </c:pt>
                <c:pt idx="92435">
                  <c:v>-185.59249999999997</c:v>
                </c:pt>
                <c:pt idx="92436">
                  <c:v>-185.59049999999996</c:v>
                </c:pt>
                <c:pt idx="92437">
                  <c:v>-185.58849999999998</c:v>
                </c:pt>
                <c:pt idx="92438">
                  <c:v>-185.58649999999997</c:v>
                </c:pt>
                <c:pt idx="92439">
                  <c:v>-185.58449999999999</c:v>
                </c:pt>
                <c:pt idx="92440">
                  <c:v>-185.58249999999998</c:v>
                </c:pt>
                <c:pt idx="92441">
                  <c:v>-185.58049999999997</c:v>
                </c:pt>
                <c:pt idx="92442">
                  <c:v>-185.57849999999999</c:v>
                </c:pt>
                <c:pt idx="92443">
                  <c:v>-185.57649999999998</c:v>
                </c:pt>
                <c:pt idx="92444">
                  <c:v>-185.57449999999997</c:v>
                </c:pt>
                <c:pt idx="92445">
                  <c:v>-185.57249999999999</c:v>
                </c:pt>
                <c:pt idx="92446">
                  <c:v>-185.57049999999998</c:v>
                </c:pt>
                <c:pt idx="92447">
                  <c:v>-185.56849999999997</c:v>
                </c:pt>
                <c:pt idx="92448">
                  <c:v>-185.56649999999999</c:v>
                </c:pt>
                <c:pt idx="92449">
                  <c:v>-185.56449999999998</c:v>
                </c:pt>
                <c:pt idx="92450">
                  <c:v>-185.56249999999997</c:v>
                </c:pt>
                <c:pt idx="92451">
                  <c:v>-185.56049999999999</c:v>
                </c:pt>
                <c:pt idx="92452">
                  <c:v>-185.55849999999998</c:v>
                </c:pt>
                <c:pt idx="92453">
                  <c:v>-185.55649999999997</c:v>
                </c:pt>
                <c:pt idx="92454">
                  <c:v>-185.55449999999999</c:v>
                </c:pt>
                <c:pt idx="92455">
                  <c:v>-185.55249999999998</c:v>
                </c:pt>
                <c:pt idx="92456">
                  <c:v>-185.55049999999997</c:v>
                </c:pt>
                <c:pt idx="92457">
                  <c:v>-185.54849999999999</c:v>
                </c:pt>
                <c:pt idx="92458">
                  <c:v>-185.54649999999998</c:v>
                </c:pt>
                <c:pt idx="92459">
                  <c:v>-185.54449999999997</c:v>
                </c:pt>
                <c:pt idx="92460">
                  <c:v>-185.54249999999999</c:v>
                </c:pt>
                <c:pt idx="92461">
                  <c:v>-185.54049999999998</c:v>
                </c:pt>
                <c:pt idx="92462">
                  <c:v>-185.53849999999997</c:v>
                </c:pt>
                <c:pt idx="92463">
                  <c:v>-185.53649999999999</c:v>
                </c:pt>
                <c:pt idx="92464">
                  <c:v>-185.53449999999998</c:v>
                </c:pt>
                <c:pt idx="92465">
                  <c:v>-185.53249999999997</c:v>
                </c:pt>
                <c:pt idx="92466">
                  <c:v>-185.53049999999999</c:v>
                </c:pt>
                <c:pt idx="92467">
                  <c:v>-185.52849999999998</c:v>
                </c:pt>
                <c:pt idx="92468">
                  <c:v>-185.52649999999997</c:v>
                </c:pt>
                <c:pt idx="92469">
                  <c:v>-185.52449999999999</c:v>
                </c:pt>
                <c:pt idx="92470">
                  <c:v>-185.52249999999998</c:v>
                </c:pt>
                <c:pt idx="92471">
                  <c:v>-185.52049999999997</c:v>
                </c:pt>
                <c:pt idx="92472">
                  <c:v>-185.51849999999999</c:v>
                </c:pt>
                <c:pt idx="92473">
                  <c:v>-185.51649999999998</c:v>
                </c:pt>
                <c:pt idx="92474">
                  <c:v>-185.51449999999997</c:v>
                </c:pt>
                <c:pt idx="92475">
                  <c:v>-185.51249999999999</c:v>
                </c:pt>
                <c:pt idx="92476">
                  <c:v>-185.51049999999998</c:v>
                </c:pt>
                <c:pt idx="92477">
                  <c:v>-185.50849999999997</c:v>
                </c:pt>
                <c:pt idx="92478">
                  <c:v>-185.50649999999999</c:v>
                </c:pt>
                <c:pt idx="92479">
                  <c:v>-185.50449999999998</c:v>
                </c:pt>
                <c:pt idx="92480">
                  <c:v>-185.50249999999997</c:v>
                </c:pt>
                <c:pt idx="92481">
                  <c:v>-185.50049999999999</c:v>
                </c:pt>
                <c:pt idx="92482">
                  <c:v>-185.49849999999998</c:v>
                </c:pt>
                <c:pt idx="92483">
                  <c:v>-185.49649999999997</c:v>
                </c:pt>
                <c:pt idx="92484">
                  <c:v>-185.49449999999999</c:v>
                </c:pt>
                <c:pt idx="92485">
                  <c:v>-185.49249999999998</c:v>
                </c:pt>
                <c:pt idx="92486">
                  <c:v>-185.49049999999997</c:v>
                </c:pt>
                <c:pt idx="92487">
                  <c:v>-185.48849999999999</c:v>
                </c:pt>
                <c:pt idx="92488">
                  <c:v>-185.48649999999998</c:v>
                </c:pt>
                <c:pt idx="92489">
                  <c:v>-185.48449999999997</c:v>
                </c:pt>
                <c:pt idx="92490">
                  <c:v>-185.48249999999999</c:v>
                </c:pt>
                <c:pt idx="92491">
                  <c:v>-185.48049999999998</c:v>
                </c:pt>
                <c:pt idx="92492">
                  <c:v>-185.47849999999997</c:v>
                </c:pt>
                <c:pt idx="92493">
                  <c:v>-185.47649999999999</c:v>
                </c:pt>
                <c:pt idx="92494">
                  <c:v>-185.47449999999998</c:v>
                </c:pt>
                <c:pt idx="92495">
                  <c:v>-185.47249999999997</c:v>
                </c:pt>
                <c:pt idx="92496">
                  <c:v>-185.47049999999999</c:v>
                </c:pt>
                <c:pt idx="92497">
                  <c:v>-185.46849999999998</c:v>
                </c:pt>
                <c:pt idx="92498">
                  <c:v>-185.46649999999997</c:v>
                </c:pt>
                <c:pt idx="92499">
                  <c:v>-185.46449999999999</c:v>
                </c:pt>
                <c:pt idx="92500">
                  <c:v>-185.46249999999998</c:v>
                </c:pt>
                <c:pt idx="92501">
                  <c:v>-185.46049999999997</c:v>
                </c:pt>
                <c:pt idx="92502">
                  <c:v>-185.45849999999999</c:v>
                </c:pt>
                <c:pt idx="92503">
                  <c:v>-185.45649999999998</c:v>
                </c:pt>
                <c:pt idx="92504">
                  <c:v>-185.45449999999997</c:v>
                </c:pt>
                <c:pt idx="92505">
                  <c:v>-185.45249999999999</c:v>
                </c:pt>
                <c:pt idx="92506">
                  <c:v>-185.45049999999998</c:v>
                </c:pt>
                <c:pt idx="92507">
                  <c:v>-185.44849999999997</c:v>
                </c:pt>
                <c:pt idx="92508">
                  <c:v>-185.44649999999999</c:v>
                </c:pt>
                <c:pt idx="92509">
                  <c:v>-185.44449999999998</c:v>
                </c:pt>
                <c:pt idx="92510">
                  <c:v>-185.44249999999997</c:v>
                </c:pt>
                <c:pt idx="92511">
                  <c:v>-185.44049999999999</c:v>
                </c:pt>
                <c:pt idx="92512">
                  <c:v>-185.43849999999998</c:v>
                </c:pt>
                <c:pt idx="92513">
                  <c:v>-185.43649999999997</c:v>
                </c:pt>
                <c:pt idx="92514">
                  <c:v>-185.43449999999999</c:v>
                </c:pt>
                <c:pt idx="92515">
                  <c:v>-185.43249999999998</c:v>
                </c:pt>
                <c:pt idx="92516">
                  <c:v>-185.43049999999997</c:v>
                </c:pt>
                <c:pt idx="92517">
                  <c:v>-185.42849999999999</c:v>
                </c:pt>
                <c:pt idx="92518">
                  <c:v>-185.42649999999998</c:v>
                </c:pt>
                <c:pt idx="92519">
                  <c:v>-185.42449999999997</c:v>
                </c:pt>
                <c:pt idx="92520">
                  <c:v>-185.42249999999999</c:v>
                </c:pt>
                <c:pt idx="92521">
                  <c:v>-185.42049999999998</c:v>
                </c:pt>
                <c:pt idx="92522">
                  <c:v>-185.41849999999997</c:v>
                </c:pt>
                <c:pt idx="92523">
                  <c:v>-185.41649999999998</c:v>
                </c:pt>
                <c:pt idx="92524">
                  <c:v>-185.41449999999998</c:v>
                </c:pt>
                <c:pt idx="92525">
                  <c:v>-185.41249999999997</c:v>
                </c:pt>
                <c:pt idx="92526">
                  <c:v>-185.41049999999998</c:v>
                </c:pt>
                <c:pt idx="92527">
                  <c:v>-185.40849999999998</c:v>
                </c:pt>
                <c:pt idx="92528">
                  <c:v>-185.40649999999997</c:v>
                </c:pt>
                <c:pt idx="92529">
                  <c:v>-185.40449999999998</c:v>
                </c:pt>
                <c:pt idx="92530">
                  <c:v>-185.40249999999997</c:v>
                </c:pt>
                <c:pt idx="92531">
                  <c:v>-185.40049999999997</c:v>
                </c:pt>
                <c:pt idx="92532">
                  <c:v>-185.39849999999998</c:v>
                </c:pt>
                <c:pt idx="92533">
                  <c:v>-185.39649999999997</c:v>
                </c:pt>
                <c:pt idx="92534">
                  <c:v>-185.39449999999997</c:v>
                </c:pt>
                <c:pt idx="92535">
                  <c:v>-185.39249999999998</c:v>
                </c:pt>
                <c:pt idx="92536">
                  <c:v>-185.39049999999997</c:v>
                </c:pt>
                <c:pt idx="92537">
                  <c:v>-185.38849999999996</c:v>
                </c:pt>
                <c:pt idx="92538">
                  <c:v>-185.38649999999998</c:v>
                </c:pt>
                <c:pt idx="92539">
                  <c:v>-185.38449999999997</c:v>
                </c:pt>
                <c:pt idx="92540">
                  <c:v>-185.38249999999996</c:v>
                </c:pt>
                <c:pt idx="92541">
                  <c:v>-185.38049999999998</c:v>
                </c:pt>
                <c:pt idx="92542">
                  <c:v>-185.37849999999997</c:v>
                </c:pt>
                <c:pt idx="92543">
                  <c:v>-185.37649999999996</c:v>
                </c:pt>
                <c:pt idx="92544">
                  <c:v>-185.37449999999998</c:v>
                </c:pt>
                <c:pt idx="92545">
                  <c:v>-185.37249999999997</c:v>
                </c:pt>
                <c:pt idx="92546">
                  <c:v>-185.37049999999996</c:v>
                </c:pt>
                <c:pt idx="92547">
                  <c:v>-185.36849999999998</c:v>
                </c:pt>
                <c:pt idx="92548">
                  <c:v>-185.36649999999997</c:v>
                </c:pt>
                <c:pt idx="92549">
                  <c:v>-185.36449999999996</c:v>
                </c:pt>
                <c:pt idx="92550">
                  <c:v>-185.36249999999998</c:v>
                </c:pt>
                <c:pt idx="92551">
                  <c:v>-185.36049999999997</c:v>
                </c:pt>
                <c:pt idx="92552">
                  <c:v>-185.35849999999996</c:v>
                </c:pt>
                <c:pt idx="92553">
                  <c:v>-185.35649999999998</c:v>
                </c:pt>
                <c:pt idx="92554">
                  <c:v>-185.35449999999997</c:v>
                </c:pt>
                <c:pt idx="92555">
                  <c:v>-185.35249999999996</c:v>
                </c:pt>
                <c:pt idx="92556">
                  <c:v>-185.35049999999998</c:v>
                </c:pt>
                <c:pt idx="92557">
                  <c:v>-185.34849999999997</c:v>
                </c:pt>
                <c:pt idx="92558">
                  <c:v>-185.34649999999996</c:v>
                </c:pt>
                <c:pt idx="92559">
                  <c:v>-185.34449999999998</c:v>
                </c:pt>
                <c:pt idx="92560">
                  <c:v>-185.34249999999997</c:v>
                </c:pt>
                <c:pt idx="92561">
                  <c:v>-185.34049999999996</c:v>
                </c:pt>
                <c:pt idx="92562">
                  <c:v>-185.33849999999998</c:v>
                </c:pt>
                <c:pt idx="92563">
                  <c:v>-185.33649999999997</c:v>
                </c:pt>
                <c:pt idx="92564">
                  <c:v>-185.33449999999999</c:v>
                </c:pt>
                <c:pt idx="92565">
                  <c:v>-185.33249999999998</c:v>
                </c:pt>
                <c:pt idx="92566">
                  <c:v>-185.33049999999997</c:v>
                </c:pt>
                <c:pt idx="92567">
                  <c:v>-185.32849999999999</c:v>
                </c:pt>
                <c:pt idx="92568">
                  <c:v>-185.32649999999998</c:v>
                </c:pt>
                <c:pt idx="92569">
                  <c:v>-185.32449999999997</c:v>
                </c:pt>
                <c:pt idx="92570">
                  <c:v>-185.32249999999999</c:v>
                </c:pt>
                <c:pt idx="92571">
                  <c:v>-185.32049999999998</c:v>
                </c:pt>
                <c:pt idx="92572">
                  <c:v>-185.31849999999997</c:v>
                </c:pt>
                <c:pt idx="92573">
                  <c:v>-185.31649999999999</c:v>
                </c:pt>
                <c:pt idx="92574">
                  <c:v>-185.31449999999998</c:v>
                </c:pt>
                <c:pt idx="92575">
                  <c:v>-185.31249999999997</c:v>
                </c:pt>
                <c:pt idx="92576">
                  <c:v>-185.31049999999999</c:v>
                </c:pt>
                <c:pt idx="92577">
                  <c:v>-185.30849999999998</c:v>
                </c:pt>
                <c:pt idx="92578">
                  <c:v>-185.30649999999997</c:v>
                </c:pt>
                <c:pt idx="92579">
                  <c:v>-185.30449999999999</c:v>
                </c:pt>
                <c:pt idx="92580">
                  <c:v>-185.30249999999998</c:v>
                </c:pt>
                <c:pt idx="92581">
                  <c:v>-185.30049999999997</c:v>
                </c:pt>
                <c:pt idx="92582">
                  <c:v>-185.29849999999999</c:v>
                </c:pt>
                <c:pt idx="92583">
                  <c:v>-185.29649999999998</c:v>
                </c:pt>
                <c:pt idx="92584">
                  <c:v>-185.29449999999997</c:v>
                </c:pt>
                <c:pt idx="92585">
                  <c:v>-185.29249999999999</c:v>
                </c:pt>
                <c:pt idx="92586">
                  <c:v>-185.29049999999998</c:v>
                </c:pt>
                <c:pt idx="92587">
                  <c:v>-185.28849999999997</c:v>
                </c:pt>
                <c:pt idx="92588">
                  <c:v>-185.28649999999999</c:v>
                </c:pt>
                <c:pt idx="92589">
                  <c:v>-185.28449999999998</c:v>
                </c:pt>
                <c:pt idx="92590">
                  <c:v>-185.28249999999997</c:v>
                </c:pt>
                <c:pt idx="92591">
                  <c:v>-185.28049999999999</c:v>
                </c:pt>
                <c:pt idx="92592">
                  <c:v>-185.27849999999998</c:v>
                </c:pt>
                <c:pt idx="92593">
                  <c:v>-185.27649999999997</c:v>
                </c:pt>
                <c:pt idx="92594">
                  <c:v>-185.27449999999999</c:v>
                </c:pt>
                <c:pt idx="92595">
                  <c:v>-185.27249999999998</c:v>
                </c:pt>
                <c:pt idx="92596">
                  <c:v>-185.27049999999997</c:v>
                </c:pt>
                <c:pt idx="92597">
                  <c:v>-185.26849999999999</c:v>
                </c:pt>
                <c:pt idx="92598">
                  <c:v>-185.26649999999998</c:v>
                </c:pt>
                <c:pt idx="92599">
                  <c:v>-185.26449999999997</c:v>
                </c:pt>
                <c:pt idx="92600">
                  <c:v>-185.26249999999999</c:v>
                </c:pt>
                <c:pt idx="92601">
                  <c:v>-185.26049999999998</c:v>
                </c:pt>
                <c:pt idx="92602">
                  <c:v>-185.25849999999997</c:v>
                </c:pt>
                <c:pt idx="92603">
                  <c:v>-185.25649999999999</c:v>
                </c:pt>
                <c:pt idx="92604">
                  <c:v>-185.25449999999998</c:v>
                </c:pt>
                <c:pt idx="92605">
                  <c:v>-185.25249999999997</c:v>
                </c:pt>
                <c:pt idx="92606">
                  <c:v>-185.25049999999999</c:v>
                </c:pt>
                <c:pt idx="92607">
                  <c:v>-185.24849999999998</c:v>
                </c:pt>
                <c:pt idx="92608">
                  <c:v>-185.24649999999997</c:v>
                </c:pt>
                <c:pt idx="92609">
                  <c:v>-185.24449999999999</c:v>
                </c:pt>
                <c:pt idx="92610">
                  <c:v>-185.24249999999998</c:v>
                </c:pt>
                <c:pt idx="92611">
                  <c:v>-185.24049999999997</c:v>
                </c:pt>
                <c:pt idx="92612">
                  <c:v>-185.23849999999999</c:v>
                </c:pt>
                <c:pt idx="92613">
                  <c:v>-185.23649999999998</c:v>
                </c:pt>
                <c:pt idx="92614">
                  <c:v>-185.23449999999997</c:v>
                </c:pt>
                <c:pt idx="92615">
                  <c:v>-185.23249999999999</c:v>
                </c:pt>
                <c:pt idx="92616">
                  <c:v>-185.23049999999998</c:v>
                </c:pt>
                <c:pt idx="92617">
                  <c:v>-185.22849999999997</c:v>
                </c:pt>
                <c:pt idx="92618">
                  <c:v>-185.22649999999999</c:v>
                </c:pt>
                <c:pt idx="92619">
                  <c:v>-185.22449999999998</c:v>
                </c:pt>
                <c:pt idx="92620">
                  <c:v>-185.22249999999997</c:v>
                </c:pt>
                <c:pt idx="92621">
                  <c:v>-185.22049999999999</c:v>
                </c:pt>
                <c:pt idx="92622">
                  <c:v>-185.21849999999998</c:v>
                </c:pt>
                <c:pt idx="92623">
                  <c:v>-185.21649999999997</c:v>
                </c:pt>
                <c:pt idx="92624">
                  <c:v>-185.21449999999999</c:v>
                </c:pt>
                <c:pt idx="92625">
                  <c:v>-185.21249999999998</c:v>
                </c:pt>
                <c:pt idx="92626">
                  <c:v>-185.21049999999997</c:v>
                </c:pt>
                <c:pt idx="92627">
                  <c:v>-185.20849999999999</c:v>
                </c:pt>
                <c:pt idx="92628">
                  <c:v>-185.20649999999998</c:v>
                </c:pt>
                <c:pt idx="92629">
                  <c:v>-185.20449999999997</c:v>
                </c:pt>
                <c:pt idx="92630">
                  <c:v>-185.20249999999999</c:v>
                </c:pt>
                <c:pt idx="92631">
                  <c:v>-185.20049999999998</c:v>
                </c:pt>
                <c:pt idx="92632">
                  <c:v>-185.19849999999997</c:v>
                </c:pt>
                <c:pt idx="92633">
                  <c:v>-185.19649999999999</c:v>
                </c:pt>
                <c:pt idx="92634">
                  <c:v>-185.19449999999998</c:v>
                </c:pt>
                <c:pt idx="92635">
                  <c:v>-185.19249999999997</c:v>
                </c:pt>
                <c:pt idx="92636">
                  <c:v>-185.19049999999999</c:v>
                </c:pt>
                <c:pt idx="92637">
                  <c:v>-185.18849999999998</c:v>
                </c:pt>
                <c:pt idx="92638">
                  <c:v>-185.18649999999997</c:v>
                </c:pt>
                <c:pt idx="92639">
                  <c:v>-185.18449999999999</c:v>
                </c:pt>
                <c:pt idx="92640">
                  <c:v>-185.18249999999998</c:v>
                </c:pt>
                <c:pt idx="92641">
                  <c:v>-185.18049999999997</c:v>
                </c:pt>
                <c:pt idx="92642">
                  <c:v>-185.17849999999999</c:v>
                </c:pt>
                <c:pt idx="92643">
                  <c:v>-185.17649999999998</c:v>
                </c:pt>
                <c:pt idx="92644">
                  <c:v>-185.17449999999997</c:v>
                </c:pt>
                <c:pt idx="92645">
                  <c:v>-185.17249999999999</c:v>
                </c:pt>
                <c:pt idx="92646">
                  <c:v>-185.17049999999998</c:v>
                </c:pt>
                <c:pt idx="92647">
                  <c:v>-185.16849999999997</c:v>
                </c:pt>
                <c:pt idx="92648">
                  <c:v>-185.16649999999998</c:v>
                </c:pt>
                <c:pt idx="92649">
                  <c:v>-185.16449999999998</c:v>
                </c:pt>
                <c:pt idx="92650">
                  <c:v>-185.16249999999997</c:v>
                </c:pt>
                <c:pt idx="92651">
                  <c:v>-185.16049999999998</c:v>
                </c:pt>
                <c:pt idx="92652">
                  <c:v>-185.15849999999998</c:v>
                </c:pt>
                <c:pt idx="92653">
                  <c:v>-185.15649999999997</c:v>
                </c:pt>
                <c:pt idx="92654">
                  <c:v>-185.15449999999998</c:v>
                </c:pt>
                <c:pt idx="92655">
                  <c:v>-185.15249999999997</c:v>
                </c:pt>
                <c:pt idx="92656">
                  <c:v>-185.15049999999997</c:v>
                </c:pt>
                <c:pt idx="92657">
                  <c:v>-185.14849999999998</c:v>
                </c:pt>
                <c:pt idx="92658">
                  <c:v>-185.14649999999997</c:v>
                </c:pt>
                <c:pt idx="92659">
                  <c:v>-185.14449999999997</c:v>
                </c:pt>
                <c:pt idx="92660">
                  <c:v>-185.14249999999998</c:v>
                </c:pt>
                <c:pt idx="92661">
                  <c:v>-185.14049999999997</c:v>
                </c:pt>
                <c:pt idx="92662">
                  <c:v>-185.13849999999996</c:v>
                </c:pt>
                <c:pt idx="92663">
                  <c:v>-185.13649999999998</c:v>
                </c:pt>
                <c:pt idx="92664">
                  <c:v>-185.13449999999997</c:v>
                </c:pt>
                <c:pt idx="92665">
                  <c:v>-185.13249999999996</c:v>
                </c:pt>
                <c:pt idx="92666">
                  <c:v>-185.13049999999998</c:v>
                </c:pt>
                <c:pt idx="92667">
                  <c:v>-185.12849999999997</c:v>
                </c:pt>
                <c:pt idx="92668">
                  <c:v>-185.12649999999996</c:v>
                </c:pt>
                <c:pt idx="92669">
                  <c:v>-185.12449999999998</c:v>
                </c:pt>
                <c:pt idx="92670">
                  <c:v>-185.12249999999997</c:v>
                </c:pt>
                <c:pt idx="92671">
                  <c:v>-185.12049999999996</c:v>
                </c:pt>
                <c:pt idx="92672">
                  <c:v>-185.11849999999998</c:v>
                </c:pt>
                <c:pt idx="92673">
                  <c:v>-185.11649999999997</c:v>
                </c:pt>
                <c:pt idx="92674">
                  <c:v>-185.11449999999996</c:v>
                </c:pt>
                <c:pt idx="92675">
                  <c:v>-185.11249999999998</c:v>
                </c:pt>
                <c:pt idx="92676">
                  <c:v>-185.11049999999997</c:v>
                </c:pt>
                <c:pt idx="92677">
                  <c:v>-185.10849999999996</c:v>
                </c:pt>
                <c:pt idx="92678">
                  <c:v>-185.10649999999998</c:v>
                </c:pt>
                <c:pt idx="92679">
                  <c:v>-185.10449999999997</c:v>
                </c:pt>
                <c:pt idx="92680">
                  <c:v>-185.10249999999996</c:v>
                </c:pt>
                <c:pt idx="92681">
                  <c:v>-185.10049999999998</c:v>
                </c:pt>
                <c:pt idx="92682">
                  <c:v>-185.09849999999997</c:v>
                </c:pt>
                <c:pt idx="92683">
                  <c:v>-185.09649999999996</c:v>
                </c:pt>
                <c:pt idx="92684">
                  <c:v>-185.09449999999998</c:v>
                </c:pt>
                <c:pt idx="92685">
                  <c:v>-185.09249999999997</c:v>
                </c:pt>
                <c:pt idx="92686">
                  <c:v>-185.09049999999996</c:v>
                </c:pt>
                <c:pt idx="92687">
                  <c:v>-185.08849999999998</c:v>
                </c:pt>
                <c:pt idx="92688">
                  <c:v>-185.08649999999997</c:v>
                </c:pt>
                <c:pt idx="92689">
                  <c:v>-185.08449999999999</c:v>
                </c:pt>
                <c:pt idx="92690">
                  <c:v>-185.08249999999998</c:v>
                </c:pt>
                <c:pt idx="92691">
                  <c:v>-185.08049999999997</c:v>
                </c:pt>
                <c:pt idx="92692">
                  <c:v>-185.07849999999999</c:v>
                </c:pt>
                <c:pt idx="92693">
                  <c:v>-185.07649999999998</c:v>
                </c:pt>
                <c:pt idx="92694">
                  <c:v>-185.07449999999997</c:v>
                </c:pt>
                <c:pt idx="92695">
                  <c:v>-185.07249999999999</c:v>
                </c:pt>
                <c:pt idx="92696">
                  <c:v>-185.07049999999998</c:v>
                </c:pt>
                <c:pt idx="92697">
                  <c:v>-185.06849999999997</c:v>
                </c:pt>
                <c:pt idx="92698">
                  <c:v>-185.06649999999999</c:v>
                </c:pt>
                <c:pt idx="92699">
                  <c:v>-185.06449999999998</c:v>
                </c:pt>
                <c:pt idx="92700">
                  <c:v>-185.06249999999997</c:v>
                </c:pt>
                <c:pt idx="92701">
                  <c:v>-185.06049999999999</c:v>
                </c:pt>
                <c:pt idx="92702">
                  <c:v>-185.05849999999998</c:v>
                </c:pt>
                <c:pt idx="92703">
                  <c:v>-185.05649999999997</c:v>
                </c:pt>
                <c:pt idx="92704">
                  <c:v>-185.05449999999999</c:v>
                </c:pt>
                <c:pt idx="92705">
                  <c:v>-185.05249999999998</c:v>
                </c:pt>
                <c:pt idx="92706">
                  <c:v>-185.05049999999997</c:v>
                </c:pt>
                <c:pt idx="92707">
                  <c:v>-185.04849999999999</c:v>
                </c:pt>
                <c:pt idx="92708">
                  <c:v>-185.04649999999998</c:v>
                </c:pt>
                <c:pt idx="92709">
                  <c:v>-185.04449999999997</c:v>
                </c:pt>
                <c:pt idx="92710">
                  <c:v>-185.04249999999999</c:v>
                </c:pt>
                <c:pt idx="92711">
                  <c:v>-185.04049999999998</c:v>
                </c:pt>
                <c:pt idx="92712">
                  <c:v>-185.03849999999997</c:v>
                </c:pt>
                <c:pt idx="92713">
                  <c:v>-185.03649999999999</c:v>
                </c:pt>
                <c:pt idx="92714">
                  <c:v>-185.03449999999998</c:v>
                </c:pt>
                <c:pt idx="92715">
                  <c:v>-185.03249999999997</c:v>
                </c:pt>
                <c:pt idx="92716">
                  <c:v>-185.03049999999999</c:v>
                </c:pt>
                <c:pt idx="92717">
                  <c:v>-185.02849999999998</c:v>
                </c:pt>
                <c:pt idx="92718">
                  <c:v>-185.02649999999997</c:v>
                </c:pt>
                <c:pt idx="92719">
                  <c:v>-185.02449999999999</c:v>
                </c:pt>
                <c:pt idx="92720">
                  <c:v>-185.02249999999998</c:v>
                </c:pt>
                <c:pt idx="92721">
                  <c:v>-185.02049999999997</c:v>
                </c:pt>
                <c:pt idx="92722">
                  <c:v>-185.01849999999999</c:v>
                </c:pt>
                <c:pt idx="92723">
                  <c:v>-185.01649999999998</c:v>
                </c:pt>
                <c:pt idx="92724">
                  <c:v>-185.01449999999997</c:v>
                </c:pt>
                <c:pt idx="92725">
                  <c:v>-185.01249999999999</c:v>
                </c:pt>
                <c:pt idx="92726">
                  <c:v>-185.01049999999998</c:v>
                </c:pt>
                <c:pt idx="92727">
                  <c:v>-185.00849999999997</c:v>
                </c:pt>
                <c:pt idx="92728">
                  <c:v>-185.00649999999999</c:v>
                </c:pt>
                <c:pt idx="92729">
                  <c:v>-185.00449999999998</c:v>
                </c:pt>
                <c:pt idx="92730">
                  <c:v>-185.00249999999997</c:v>
                </c:pt>
                <c:pt idx="92731">
                  <c:v>-185.00049999999999</c:v>
                </c:pt>
                <c:pt idx="92732">
                  <c:v>-184.99849999999998</c:v>
                </c:pt>
                <c:pt idx="92733">
                  <c:v>-184.99649999999997</c:v>
                </c:pt>
                <c:pt idx="92734">
                  <c:v>-184.99449999999999</c:v>
                </c:pt>
                <c:pt idx="92735">
                  <c:v>-184.99249999999998</c:v>
                </c:pt>
                <c:pt idx="92736">
                  <c:v>-184.99049999999997</c:v>
                </c:pt>
                <c:pt idx="92737">
                  <c:v>-184.98849999999999</c:v>
                </c:pt>
                <c:pt idx="92738">
                  <c:v>-184.98649999999998</c:v>
                </c:pt>
                <c:pt idx="92739">
                  <c:v>-184.98449999999997</c:v>
                </c:pt>
                <c:pt idx="92740">
                  <c:v>-184.98249999999999</c:v>
                </c:pt>
                <c:pt idx="92741">
                  <c:v>-184.98049999999998</c:v>
                </c:pt>
                <c:pt idx="92742">
                  <c:v>-184.97849999999997</c:v>
                </c:pt>
                <c:pt idx="92743">
                  <c:v>-184.97649999999999</c:v>
                </c:pt>
                <c:pt idx="92744">
                  <c:v>-184.97449999999998</c:v>
                </c:pt>
                <c:pt idx="92745">
                  <c:v>-184.97249999999997</c:v>
                </c:pt>
                <c:pt idx="92746">
                  <c:v>-184.97049999999999</c:v>
                </c:pt>
                <c:pt idx="92747">
                  <c:v>-184.96849999999998</c:v>
                </c:pt>
                <c:pt idx="92748">
                  <c:v>-184.96649999999997</c:v>
                </c:pt>
                <c:pt idx="92749">
                  <c:v>-184.96449999999999</c:v>
                </c:pt>
                <c:pt idx="92750">
                  <c:v>-184.96249999999998</c:v>
                </c:pt>
                <c:pt idx="92751">
                  <c:v>-184.96049999999997</c:v>
                </c:pt>
                <c:pt idx="92752">
                  <c:v>-184.95849999999999</c:v>
                </c:pt>
                <c:pt idx="92753">
                  <c:v>-184.95649999999998</c:v>
                </c:pt>
                <c:pt idx="92754">
                  <c:v>-184.95449999999997</c:v>
                </c:pt>
                <c:pt idx="92755">
                  <c:v>-184.95249999999999</c:v>
                </c:pt>
                <c:pt idx="92756">
                  <c:v>-184.95049999999998</c:v>
                </c:pt>
                <c:pt idx="92757">
                  <c:v>-184.94849999999997</c:v>
                </c:pt>
                <c:pt idx="92758">
                  <c:v>-184.94649999999999</c:v>
                </c:pt>
                <c:pt idx="92759">
                  <c:v>-184.94449999999998</c:v>
                </c:pt>
                <c:pt idx="92760">
                  <c:v>-184.94249999999997</c:v>
                </c:pt>
                <c:pt idx="92761">
                  <c:v>-184.94049999999999</c:v>
                </c:pt>
                <c:pt idx="92762">
                  <c:v>-184.93849999999998</c:v>
                </c:pt>
                <c:pt idx="92763">
                  <c:v>-184.93649999999997</c:v>
                </c:pt>
                <c:pt idx="92764">
                  <c:v>-184.93449999999999</c:v>
                </c:pt>
                <c:pt idx="92765">
                  <c:v>-184.93249999999998</c:v>
                </c:pt>
                <c:pt idx="92766">
                  <c:v>-184.93049999999997</c:v>
                </c:pt>
                <c:pt idx="92767">
                  <c:v>-184.92849999999999</c:v>
                </c:pt>
                <c:pt idx="92768">
                  <c:v>-184.92649999999998</c:v>
                </c:pt>
                <c:pt idx="92769">
                  <c:v>-184.92449999999997</c:v>
                </c:pt>
                <c:pt idx="92770">
                  <c:v>-184.92249999999999</c:v>
                </c:pt>
                <c:pt idx="92771">
                  <c:v>-184.92049999999998</c:v>
                </c:pt>
                <c:pt idx="92772">
                  <c:v>-184.91849999999997</c:v>
                </c:pt>
                <c:pt idx="92773">
                  <c:v>-184.91649999999998</c:v>
                </c:pt>
                <c:pt idx="92774">
                  <c:v>-184.91449999999998</c:v>
                </c:pt>
                <c:pt idx="92775">
                  <c:v>-184.91249999999997</c:v>
                </c:pt>
                <c:pt idx="92776">
                  <c:v>-184.91049999999998</c:v>
                </c:pt>
                <c:pt idx="92777">
                  <c:v>-184.90849999999998</c:v>
                </c:pt>
                <c:pt idx="92778">
                  <c:v>-184.90649999999997</c:v>
                </c:pt>
                <c:pt idx="92779">
                  <c:v>-184.90449999999998</c:v>
                </c:pt>
                <c:pt idx="92780">
                  <c:v>-184.90249999999997</c:v>
                </c:pt>
                <c:pt idx="92781">
                  <c:v>-184.90049999999997</c:v>
                </c:pt>
                <c:pt idx="92782">
                  <c:v>-184.89849999999998</c:v>
                </c:pt>
                <c:pt idx="92783">
                  <c:v>-184.89649999999997</c:v>
                </c:pt>
                <c:pt idx="92784">
                  <c:v>-184.89449999999997</c:v>
                </c:pt>
                <c:pt idx="92785">
                  <c:v>-184.89249999999998</c:v>
                </c:pt>
                <c:pt idx="92786">
                  <c:v>-184.89049999999997</c:v>
                </c:pt>
                <c:pt idx="92787">
                  <c:v>-184.88849999999996</c:v>
                </c:pt>
                <c:pt idx="92788">
                  <c:v>-184.88649999999998</c:v>
                </c:pt>
                <c:pt idx="92789">
                  <c:v>-184.88449999999997</c:v>
                </c:pt>
                <c:pt idx="92790">
                  <c:v>-184.88249999999996</c:v>
                </c:pt>
                <c:pt idx="92791">
                  <c:v>-184.88049999999998</c:v>
                </c:pt>
                <c:pt idx="92792">
                  <c:v>-184.87849999999997</c:v>
                </c:pt>
                <c:pt idx="92793">
                  <c:v>-184.87649999999996</c:v>
                </c:pt>
                <c:pt idx="92794">
                  <c:v>-184.87449999999998</c:v>
                </c:pt>
                <c:pt idx="92795">
                  <c:v>-184.87249999999997</c:v>
                </c:pt>
                <c:pt idx="92796">
                  <c:v>-184.87049999999996</c:v>
                </c:pt>
                <c:pt idx="92797">
                  <c:v>-184.86849999999998</c:v>
                </c:pt>
                <c:pt idx="92798">
                  <c:v>-184.86649999999997</c:v>
                </c:pt>
                <c:pt idx="92799">
                  <c:v>-184.86449999999996</c:v>
                </c:pt>
                <c:pt idx="92800">
                  <c:v>-184.86249999999998</c:v>
                </c:pt>
                <c:pt idx="92801">
                  <c:v>-184.86049999999997</c:v>
                </c:pt>
                <c:pt idx="92802">
                  <c:v>-184.85849999999996</c:v>
                </c:pt>
                <c:pt idx="92803">
                  <c:v>-184.85649999999998</c:v>
                </c:pt>
                <c:pt idx="92804">
                  <c:v>-184.85449999999997</c:v>
                </c:pt>
                <c:pt idx="92805">
                  <c:v>-184.85249999999996</c:v>
                </c:pt>
                <c:pt idx="92806">
                  <c:v>-184.85049999999998</c:v>
                </c:pt>
                <c:pt idx="92807">
                  <c:v>-184.84849999999997</c:v>
                </c:pt>
                <c:pt idx="92808">
                  <c:v>-184.84649999999996</c:v>
                </c:pt>
                <c:pt idx="92809">
                  <c:v>-184.84449999999998</c:v>
                </c:pt>
                <c:pt idx="92810">
                  <c:v>-184.84249999999997</c:v>
                </c:pt>
                <c:pt idx="92811">
                  <c:v>-184.84049999999996</c:v>
                </c:pt>
                <c:pt idx="92812">
                  <c:v>-184.83849999999998</c:v>
                </c:pt>
                <c:pt idx="92813">
                  <c:v>-184.83649999999997</c:v>
                </c:pt>
                <c:pt idx="92814">
                  <c:v>-184.83449999999999</c:v>
                </c:pt>
                <c:pt idx="92815">
                  <c:v>-184.83249999999998</c:v>
                </c:pt>
                <c:pt idx="92816">
                  <c:v>-184.83049999999997</c:v>
                </c:pt>
                <c:pt idx="92817">
                  <c:v>-184.82849999999999</c:v>
                </c:pt>
                <c:pt idx="92818">
                  <c:v>-184.82649999999998</c:v>
                </c:pt>
                <c:pt idx="92819">
                  <c:v>-184.82449999999997</c:v>
                </c:pt>
                <c:pt idx="92820">
                  <c:v>-184.82249999999999</c:v>
                </c:pt>
                <c:pt idx="92821">
                  <c:v>-184.82049999999998</c:v>
                </c:pt>
                <c:pt idx="92822">
                  <c:v>-184.81849999999997</c:v>
                </c:pt>
                <c:pt idx="92823">
                  <c:v>-184.81649999999999</c:v>
                </c:pt>
                <c:pt idx="92824">
                  <c:v>-184.81449999999998</c:v>
                </c:pt>
                <c:pt idx="92825">
                  <c:v>-184.81249999999997</c:v>
                </c:pt>
                <c:pt idx="92826">
                  <c:v>-184.81049999999999</c:v>
                </c:pt>
                <c:pt idx="92827">
                  <c:v>-184.80849999999998</c:v>
                </c:pt>
                <c:pt idx="92828">
                  <c:v>-184.80649999999997</c:v>
                </c:pt>
                <c:pt idx="92829">
                  <c:v>-184.80449999999999</c:v>
                </c:pt>
                <c:pt idx="92830">
                  <c:v>-184.80249999999998</c:v>
                </c:pt>
                <c:pt idx="92831">
                  <c:v>-184.80049999999997</c:v>
                </c:pt>
                <c:pt idx="92832">
                  <c:v>-184.79849999999999</c:v>
                </c:pt>
                <c:pt idx="92833">
                  <c:v>-184.79649999999998</c:v>
                </c:pt>
                <c:pt idx="92834">
                  <c:v>-184.79449999999997</c:v>
                </c:pt>
                <c:pt idx="92835">
                  <c:v>-184.79249999999999</c:v>
                </c:pt>
                <c:pt idx="92836">
                  <c:v>-184.79049999999998</c:v>
                </c:pt>
                <c:pt idx="92837">
                  <c:v>-184.78849999999997</c:v>
                </c:pt>
                <c:pt idx="92838">
                  <c:v>-184.78649999999999</c:v>
                </c:pt>
                <c:pt idx="92839">
                  <c:v>-184.78449999999998</c:v>
                </c:pt>
                <c:pt idx="92840">
                  <c:v>-184.78249999999997</c:v>
                </c:pt>
                <c:pt idx="92841">
                  <c:v>-184.78049999999999</c:v>
                </c:pt>
                <c:pt idx="92842">
                  <c:v>-184.77849999999998</c:v>
                </c:pt>
                <c:pt idx="92843">
                  <c:v>-184.77649999999997</c:v>
                </c:pt>
                <c:pt idx="92844">
                  <c:v>-184.77449999999999</c:v>
                </c:pt>
                <c:pt idx="92845">
                  <c:v>-184.77249999999998</c:v>
                </c:pt>
                <c:pt idx="92846">
                  <c:v>-184.77049999999997</c:v>
                </c:pt>
                <c:pt idx="92847">
                  <c:v>-184.76849999999999</c:v>
                </c:pt>
                <c:pt idx="92848">
                  <c:v>-184.76649999999998</c:v>
                </c:pt>
                <c:pt idx="92849">
                  <c:v>-184.76449999999997</c:v>
                </c:pt>
                <c:pt idx="92850">
                  <c:v>-184.76249999999999</c:v>
                </c:pt>
                <c:pt idx="92851">
                  <c:v>-184.76049999999998</c:v>
                </c:pt>
                <c:pt idx="92852">
                  <c:v>-184.75849999999997</c:v>
                </c:pt>
                <c:pt idx="92853">
                  <c:v>-184.75649999999999</c:v>
                </c:pt>
                <c:pt idx="92854">
                  <c:v>-184.75449999999998</c:v>
                </c:pt>
                <c:pt idx="92855">
                  <c:v>-184.75249999999997</c:v>
                </c:pt>
                <c:pt idx="92856">
                  <c:v>-184.75049999999999</c:v>
                </c:pt>
                <c:pt idx="92857">
                  <c:v>-184.74849999999998</c:v>
                </c:pt>
                <c:pt idx="92858">
                  <c:v>-184.74649999999997</c:v>
                </c:pt>
                <c:pt idx="92859">
                  <c:v>-184.74449999999999</c:v>
                </c:pt>
                <c:pt idx="92860">
                  <c:v>-184.74249999999998</c:v>
                </c:pt>
                <c:pt idx="92861">
                  <c:v>-184.74049999999997</c:v>
                </c:pt>
                <c:pt idx="92862">
                  <c:v>-184.73849999999999</c:v>
                </c:pt>
                <c:pt idx="92863">
                  <c:v>-184.73649999999998</c:v>
                </c:pt>
                <c:pt idx="92864">
                  <c:v>-184.73449999999997</c:v>
                </c:pt>
                <c:pt idx="92865">
                  <c:v>-184.73249999999999</c:v>
                </c:pt>
                <c:pt idx="92866">
                  <c:v>-184.73049999999998</c:v>
                </c:pt>
                <c:pt idx="92867">
                  <c:v>-184.72849999999997</c:v>
                </c:pt>
                <c:pt idx="92868">
                  <c:v>-184.72649999999999</c:v>
                </c:pt>
                <c:pt idx="92869">
                  <c:v>-184.72449999999998</c:v>
                </c:pt>
                <c:pt idx="92870">
                  <c:v>-184.72249999999997</c:v>
                </c:pt>
                <c:pt idx="92871">
                  <c:v>-184.72049999999999</c:v>
                </c:pt>
                <c:pt idx="92872">
                  <c:v>-184.71849999999998</c:v>
                </c:pt>
                <c:pt idx="92873">
                  <c:v>-184.71649999999997</c:v>
                </c:pt>
                <c:pt idx="92874">
                  <c:v>-184.71449999999999</c:v>
                </c:pt>
                <c:pt idx="92875">
                  <c:v>-184.71249999999998</c:v>
                </c:pt>
                <c:pt idx="92876">
                  <c:v>-184.71049999999997</c:v>
                </c:pt>
                <c:pt idx="92877">
                  <c:v>-184.70849999999999</c:v>
                </c:pt>
                <c:pt idx="92878">
                  <c:v>-184.70649999999998</c:v>
                </c:pt>
                <c:pt idx="92879">
                  <c:v>-184.70449999999997</c:v>
                </c:pt>
                <c:pt idx="92880">
                  <c:v>-184.70249999999999</c:v>
                </c:pt>
                <c:pt idx="92881">
                  <c:v>-184.70049999999998</c:v>
                </c:pt>
                <c:pt idx="92882">
                  <c:v>-184.69849999999997</c:v>
                </c:pt>
                <c:pt idx="92883">
                  <c:v>-184.69649999999999</c:v>
                </c:pt>
                <c:pt idx="92884">
                  <c:v>-184.69449999999998</c:v>
                </c:pt>
                <c:pt idx="92885">
                  <c:v>-184.69249999999997</c:v>
                </c:pt>
                <c:pt idx="92886">
                  <c:v>-184.69049999999999</c:v>
                </c:pt>
                <c:pt idx="92887">
                  <c:v>-184.68849999999998</c:v>
                </c:pt>
                <c:pt idx="92888">
                  <c:v>-184.68649999999997</c:v>
                </c:pt>
                <c:pt idx="92889">
                  <c:v>-184.68449999999999</c:v>
                </c:pt>
                <c:pt idx="92890">
                  <c:v>-184.68249999999998</c:v>
                </c:pt>
                <c:pt idx="92891">
                  <c:v>-184.68049999999997</c:v>
                </c:pt>
                <c:pt idx="92892">
                  <c:v>-184.67849999999999</c:v>
                </c:pt>
                <c:pt idx="92893">
                  <c:v>-184.67649999999998</c:v>
                </c:pt>
                <c:pt idx="92894">
                  <c:v>-184.67449999999997</c:v>
                </c:pt>
                <c:pt idx="92895">
                  <c:v>-184.67249999999999</c:v>
                </c:pt>
                <c:pt idx="92896">
                  <c:v>-184.67049999999998</c:v>
                </c:pt>
                <c:pt idx="92897">
                  <c:v>-184.66849999999997</c:v>
                </c:pt>
                <c:pt idx="92898">
                  <c:v>-184.66649999999998</c:v>
                </c:pt>
                <c:pt idx="92899">
                  <c:v>-184.66449999999998</c:v>
                </c:pt>
                <c:pt idx="92900">
                  <c:v>-184.66249999999997</c:v>
                </c:pt>
                <c:pt idx="92901">
                  <c:v>-184.66049999999998</c:v>
                </c:pt>
                <c:pt idx="92902">
                  <c:v>-184.65849999999998</c:v>
                </c:pt>
                <c:pt idx="92903">
                  <c:v>-184.65649999999997</c:v>
                </c:pt>
                <c:pt idx="92904">
                  <c:v>-184.65449999999998</c:v>
                </c:pt>
                <c:pt idx="92905">
                  <c:v>-184.65249999999997</c:v>
                </c:pt>
                <c:pt idx="92906">
                  <c:v>-184.65049999999997</c:v>
                </c:pt>
                <c:pt idx="92907">
                  <c:v>-184.64849999999998</c:v>
                </c:pt>
                <c:pt idx="92908">
                  <c:v>-184.64649999999997</c:v>
                </c:pt>
                <c:pt idx="92909">
                  <c:v>-184.64449999999997</c:v>
                </c:pt>
                <c:pt idx="92910">
                  <c:v>-184.64249999999998</c:v>
                </c:pt>
                <c:pt idx="92911">
                  <c:v>-184.64049999999997</c:v>
                </c:pt>
                <c:pt idx="92912">
                  <c:v>-184.63849999999996</c:v>
                </c:pt>
                <c:pt idx="92913">
                  <c:v>-184.63649999999998</c:v>
                </c:pt>
                <c:pt idx="92914">
                  <c:v>-184.63449999999997</c:v>
                </c:pt>
                <c:pt idx="92915">
                  <c:v>-184.63249999999996</c:v>
                </c:pt>
                <c:pt idx="92916">
                  <c:v>-184.63049999999998</c:v>
                </c:pt>
                <c:pt idx="92917">
                  <c:v>-184.62849999999997</c:v>
                </c:pt>
                <c:pt idx="92918">
                  <c:v>-184.62649999999996</c:v>
                </c:pt>
                <c:pt idx="92919">
                  <c:v>-184.62449999999998</c:v>
                </c:pt>
                <c:pt idx="92920">
                  <c:v>-184.62249999999997</c:v>
                </c:pt>
                <c:pt idx="92921">
                  <c:v>-184.62049999999996</c:v>
                </c:pt>
                <c:pt idx="92922">
                  <c:v>-184.61849999999998</c:v>
                </c:pt>
                <c:pt idx="92923">
                  <c:v>-184.61649999999997</c:v>
                </c:pt>
                <c:pt idx="92924">
                  <c:v>-184.61449999999996</c:v>
                </c:pt>
                <c:pt idx="92925">
                  <c:v>-184.61249999999998</c:v>
                </c:pt>
                <c:pt idx="92926">
                  <c:v>-184.61049999999997</c:v>
                </c:pt>
                <c:pt idx="92927">
                  <c:v>-184.60849999999996</c:v>
                </c:pt>
                <c:pt idx="92928">
                  <c:v>-184.60649999999998</c:v>
                </c:pt>
                <c:pt idx="92929">
                  <c:v>-184.60449999999997</c:v>
                </c:pt>
                <c:pt idx="92930">
                  <c:v>-184.60249999999996</c:v>
                </c:pt>
                <c:pt idx="92931">
                  <c:v>-184.60049999999998</c:v>
                </c:pt>
                <c:pt idx="92932">
                  <c:v>-184.59849999999997</c:v>
                </c:pt>
                <c:pt idx="92933">
                  <c:v>-184.59649999999996</c:v>
                </c:pt>
                <c:pt idx="92934">
                  <c:v>-184.59449999999998</c:v>
                </c:pt>
                <c:pt idx="92935">
                  <c:v>-184.59249999999997</c:v>
                </c:pt>
                <c:pt idx="92936">
                  <c:v>-184.59049999999996</c:v>
                </c:pt>
                <c:pt idx="92937">
                  <c:v>-184.58849999999998</c:v>
                </c:pt>
                <c:pt idx="92938">
                  <c:v>-184.58649999999997</c:v>
                </c:pt>
                <c:pt idx="92939">
                  <c:v>-184.58449999999999</c:v>
                </c:pt>
                <c:pt idx="92940">
                  <c:v>-184.58249999999998</c:v>
                </c:pt>
                <c:pt idx="92941">
                  <c:v>-184.58049999999997</c:v>
                </c:pt>
                <c:pt idx="92942">
                  <c:v>-184.57849999999999</c:v>
                </c:pt>
                <c:pt idx="92943">
                  <c:v>-184.57649999999998</c:v>
                </c:pt>
                <c:pt idx="92944">
                  <c:v>-184.57449999999997</c:v>
                </c:pt>
                <c:pt idx="92945">
                  <c:v>-184.57249999999999</c:v>
                </c:pt>
                <c:pt idx="92946">
                  <c:v>-184.57049999999998</c:v>
                </c:pt>
                <c:pt idx="92947">
                  <c:v>-184.56849999999997</c:v>
                </c:pt>
                <c:pt idx="92948">
                  <c:v>-184.56649999999999</c:v>
                </c:pt>
                <c:pt idx="92949">
                  <c:v>-184.56449999999998</c:v>
                </c:pt>
                <c:pt idx="92950">
                  <c:v>-184.56249999999997</c:v>
                </c:pt>
                <c:pt idx="92951">
                  <c:v>-184.56049999999999</c:v>
                </c:pt>
                <c:pt idx="92952">
                  <c:v>-184.55849999999998</c:v>
                </c:pt>
                <c:pt idx="92953">
                  <c:v>-184.55649999999997</c:v>
                </c:pt>
                <c:pt idx="92954">
                  <c:v>-184.55449999999999</c:v>
                </c:pt>
                <c:pt idx="92955">
                  <c:v>-184.55249999999998</c:v>
                </c:pt>
                <c:pt idx="92956">
                  <c:v>-184.55049999999997</c:v>
                </c:pt>
                <c:pt idx="92957">
                  <c:v>-184.54849999999999</c:v>
                </c:pt>
                <c:pt idx="92958">
                  <c:v>-184.54649999999998</c:v>
                </c:pt>
                <c:pt idx="92959">
                  <c:v>-184.54449999999997</c:v>
                </c:pt>
                <c:pt idx="92960">
                  <c:v>-184.54249999999999</c:v>
                </c:pt>
                <c:pt idx="92961">
                  <c:v>-184.54049999999998</c:v>
                </c:pt>
                <c:pt idx="92962">
                  <c:v>-184.53849999999997</c:v>
                </c:pt>
                <c:pt idx="92963">
                  <c:v>-184.53649999999999</c:v>
                </c:pt>
                <c:pt idx="92964">
                  <c:v>-184.53449999999998</c:v>
                </c:pt>
                <c:pt idx="92965">
                  <c:v>-184.53249999999997</c:v>
                </c:pt>
                <c:pt idx="92966">
                  <c:v>-184.53049999999999</c:v>
                </c:pt>
                <c:pt idx="92967">
                  <c:v>-184.52849999999998</c:v>
                </c:pt>
                <c:pt idx="92968">
                  <c:v>-184.52649999999997</c:v>
                </c:pt>
                <c:pt idx="92969">
                  <c:v>-184.52449999999999</c:v>
                </c:pt>
                <c:pt idx="92970">
                  <c:v>-184.52249999999998</c:v>
                </c:pt>
                <c:pt idx="92971">
                  <c:v>-184.52049999999997</c:v>
                </c:pt>
                <c:pt idx="92972">
                  <c:v>-184.51849999999999</c:v>
                </c:pt>
                <c:pt idx="92973">
                  <c:v>-184.51649999999998</c:v>
                </c:pt>
                <c:pt idx="92974">
                  <c:v>-184.51449999999997</c:v>
                </c:pt>
                <c:pt idx="92975">
                  <c:v>-184.51249999999999</c:v>
                </c:pt>
                <c:pt idx="92976">
                  <c:v>-184.51049999999998</c:v>
                </c:pt>
                <c:pt idx="92977">
                  <c:v>-184.50849999999997</c:v>
                </c:pt>
                <c:pt idx="92978">
                  <c:v>-184.50649999999999</c:v>
                </c:pt>
                <c:pt idx="92979">
                  <c:v>-184.50449999999998</c:v>
                </c:pt>
                <c:pt idx="92980">
                  <c:v>-184.50249999999997</c:v>
                </c:pt>
                <c:pt idx="92981">
                  <c:v>-184.50049999999999</c:v>
                </c:pt>
                <c:pt idx="92982">
                  <c:v>-184.49849999999998</c:v>
                </c:pt>
                <c:pt idx="92983">
                  <c:v>-184.49649999999997</c:v>
                </c:pt>
                <c:pt idx="92984">
                  <c:v>-184.49449999999999</c:v>
                </c:pt>
                <c:pt idx="92985">
                  <c:v>-184.49249999999998</c:v>
                </c:pt>
                <c:pt idx="92986">
                  <c:v>-184.49049999999997</c:v>
                </c:pt>
                <c:pt idx="92987">
                  <c:v>-184.48849999999999</c:v>
                </c:pt>
                <c:pt idx="92988">
                  <c:v>-184.48649999999998</c:v>
                </c:pt>
                <c:pt idx="92989">
                  <c:v>-184.48449999999997</c:v>
                </c:pt>
                <c:pt idx="92990">
                  <c:v>-184.48249999999999</c:v>
                </c:pt>
                <c:pt idx="92991">
                  <c:v>-184.48049999999998</c:v>
                </c:pt>
                <c:pt idx="92992">
                  <c:v>-184.47849999999997</c:v>
                </c:pt>
                <c:pt idx="92993">
                  <c:v>-184.47649999999999</c:v>
                </c:pt>
                <c:pt idx="92994">
                  <c:v>-184.47449999999998</c:v>
                </c:pt>
                <c:pt idx="92995">
                  <c:v>-184.47249999999997</c:v>
                </c:pt>
                <c:pt idx="92996">
                  <c:v>-184.47049999999999</c:v>
                </c:pt>
                <c:pt idx="92997">
                  <c:v>-184.46849999999998</c:v>
                </c:pt>
                <c:pt idx="92998">
                  <c:v>-184.46649999999997</c:v>
                </c:pt>
                <c:pt idx="92999">
                  <c:v>-184.46449999999999</c:v>
                </c:pt>
                <c:pt idx="93000">
                  <c:v>-184.46249999999998</c:v>
                </c:pt>
                <c:pt idx="93001">
                  <c:v>-184.46049999999997</c:v>
                </c:pt>
                <c:pt idx="93002">
                  <c:v>-184.45849999999999</c:v>
                </c:pt>
                <c:pt idx="93003">
                  <c:v>-184.45649999999998</c:v>
                </c:pt>
                <c:pt idx="93004">
                  <c:v>-184.45449999999997</c:v>
                </c:pt>
                <c:pt idx="93005">
                  <c:v>-184.45249999999999</c:v>
                </c:pt>
                <c:pt idx="93006">
                  <c:v>-184.45049999999998</c:v>
                </c:pt>
                <c:pt idx="93007">
                  <c:v>-184.44849999999997</c:v>
                </c:pt>
                <c:pt idx="93008">
                  <c:v>-184.44649999999999</c:v>
                </c:pt>
                <c:pt idx="93009">
                  <c:v>-184.44449999999998</c:v>
                </c:pt>
                <c:pt idx="93010">
                  <c:v>-184.44249999999997</c:v>
                </c:pt>
                <c:pt idx="93011">
                  <c:v>-184.44049999999999</c:v>
                </c:pt>
                <c:pt idx="93012">
                  <c:v>-184.43849999999998</c:v>
                </c:pt>
                <c:pt idx="93013">
                  <c:v>-184.43649999999997</c:v>
                </c:pt>
                <c:pt idx="93014">
                  <c:v>-184.43449999999999</c:v>
                </c:pt>
                <c:pt idx="93015">
                  <c:v>-184.43249999999998</c:v>
                </c:pt>
                <c:pt idx="93016">
                  <c:v>-184.43049999999997</c:v>
                </c:pt>
                <c:pt idx="93017">
                  <c:v>-184.42849999999999</c:v>
                </c:pt>
                <c:pt idx="93018">
                  <c:v>-184.42649999999998</c:v>
                </c:pt>
                <c:pt idx="93019">
                  <c:v>-184.42449999999997</c:v>
                </c:pt>
                <c:pt idx="93020">
                  <c:v>-184.42249999999999</c:v>
                </c:pt>
                <c:pt idx="93021">
                  <c:v>-184.42049999999998</c:v>
                </c:pt>
                <c:pt idx="93022">
                  <c:v>-184.41849999999997</c:v>
                </c:pt>
                <c:pt idx="93023">
                  <c:v>-184.41649999999998</c:v>
                </c:pt>
                <c:pt idx="93024">
                  <c:v>-184.41449999999998</c:v>
                </c:pt>
                <c:pt idx="93025">
                  <c:v>-184.41249999999997</c:v>
                </c:pt>
                <c:pt idx="93026">
                  <c:v>-184.41049999999998</c:v>
                </c:pt>
                <c:pt idx="93027">
                  <c:v>-184.40849999999998</c:v>
                </c:pt>
                <c:pt idx="93028">
                  <c:v>-184.40649999999997</c:v>
                </c:pt>
                <c:pt idx="93029">
                  <c:v>-184.40449999999998</c:v>
                </c:pt>
                <c:pt idx="93030">
                  <c:v>-184.40249999999997</c:v>
                </c:pt>
                <c:pt idx="93031">
                  <c:v>-184.40049999999997</c:v>
                </c:pt>
                <c:pt idx="93032">
                  <c:v>-184.39849999999998</c:v>
                </c:pt>
                <c:pt idx="93033">
                  <c:v>-184.39649999999997</c:v>
                </c:pt>
                <c:pt idx="93034">
                  <c:v>-184.39449999999997</c:v>
                </c:pt>
                <c:pt idx="93035">
                  <c:v>-184.39249999999998</c:v>
                </c:pt>
                <c:pt idx="93036">
                  <c:v>-184.39049999999997</c:v>
                </c:pt>
                <c:pt idx="93037">
                  <c:v>-184.38849999999996</c:v>
                </c:pt>
                <c:pt idx="93038">
                  <c:v>-184.38649999999998</c:v>
                </c:pt>
                <c:pt idx="93039">
                  <c:v>-184.38449999999997</c:v>
                </c:pt>
                <c:pt idx="93040">
                  <c:v>-184.38249999999996</c:v>
                </c:pt>
                <c:pt idx="93041">
                  <c:v>-184.38049999999998</c:v>
                </c:pt>
                <c:pt idx="93042">
                  <c:v>-184.37849999999997</c:v>
                </c:pt>
                <c:pt idx="93043">
                  <c:v>-184.37649999999996</c:v>
                </c:pt>
                <c:pt idx="93044">
                  <c:v>-184.37449999999998</c:v>
                </c:pt>
                <c:pt idx="93045">
                  <c:v>-184.37249999999997</c:v>
                </c:pt>
                <c:pt idx="93046">
                  <c:v>-184.37049999999996</c:v>
                </c:pt>
                <c:pt idx="93047">
                  <c:v>-184.36849999999998</c:v>
                </c:pt>
                <c:pt idx="93048">
                  <c:v>-184.36649999999997</c:v>
                </c:pt>
                <c:pt idx="93049">
                  <c:v>-184.36449999999996</c:v>
                </c:pt>
                <c:pt idx="93050">
                  <c:v>-184.36249999999998</c:v>
                </c:pt>
                <c:pt idx="93051">
                  <c:v>-184.36049999999997</c:v>
                </c:pt>
                <c:pt idx="93052">
                  <c:v>-184.35849999999996</c:v>
                </c:pt>
                <c:pt idx="93053">
                  <c:v>-184.35649999999998</c:v>
                </c:pt>
                <c:pt idx="93054">
                  <c:v>-184.35449999999997</c:v>
                </c:pt>
                <c:pt idx="93055">
                  <c:v>-184.35249999999996</c:v>
                </c:pt>
                <c:pt idx="93056">
                  <c:v>-184.35049999999998</c:v>
                </c:pt>
                <c:pt idx="93057">
                  <c:v>-184.34849999999997</c:v>
                </c:pt>
                <c:pt idx="93058">
                  <c:v>-184.34649999999996</c:v>
                </c:pt>
                <c:pt idx="93059">
                  <c:v>-184.34449999999998</c:v>
                </c:pt>
                <c:pt idx="93060">
                  <c:v>-184.34249999999997</c:v>
                </c:pt>
                <c:pt idx="93061">
                  <c:v>-184.34049999999996</c:v>
                </c:pt>
                <c:pt idx="93062">
                  <c:v>-184.33849999999998</c:v>
                </c:pt>
                <c:pt idx="93063">
                  <c:v>-184.33649999999997</c:v>
                </c:pt>
                <c:pt idx="93064">
                  <c:v>-184.33449999999999</c:v>
                </c:pt>
                <c:pt idx="93065">
                  <c:v>-184.33249999999998</c:v>
                </c:pt>
                <c:pt idx="93066">
                  <c:v>-184.33049999999997</c:v>
                </c:pt>
                <c:pt idx="93067">
                  <c:v>-184.32849999999999</c:v>
                </c:pt>
                <c:pt idx="93068">
                  <c:v>-184.32649999999998</c:v>
                </c:pt>
                <c:pt idx="93069">
                  <c:v>-184.32449999999997</c:v>
                </c:pt>
                <c:pt idx="93070">
                  <c:v>-184.32249999999999</c:v>
                </c:pt>
                <c:pt idx="93071">
                  <c:v>-184.32049999999998</c:v>
                </c:pt>
                <c:pt idx="93072">
                  <c:v>-184.31849999999997</c:v>
                </c:pt>
                <c:pt idx="93073">
                  <c:v>-184.31649999999999</c:v>
                </c:pt>
                <c:pt idx="93074">
                  <c:v>-184.31449999999998</c:v>
                </c:pt>
                <c:pt idx="93075">
                  <c:v>-184.31249999999997</c:v>
                </c:pt>
                <c:pt idx="93076">
                  <c:v>-184.31049999999999</c:v>
                </c:pt>
                <c:pt idx="93077">
                  <c:v>-184.30849999999998</c:v>
                </c:pt>
                <c:pt idx="93078">
                  <c:v>-184.30649999999997</c:v>
                </c:pt>
                <c:pt idx="93079">
                  <c:v>-184.30449999999999</c:v>
                </c:pt>
                <c:pt idx="93080">
                  <c:v>-184.30249999999998</c:v>
                </c:pt>
                <c:pt idx="93081">
                  <c:v>-184.30049999999997</c:v>
                </c:pt>
                <c:pt idx="93082">
                  <c:v>-184.29849999999999</c:v>
                </c:pt>
                <c:pt idx="93083">
                  <c:v>-184.29649999999998</c:v>
                </c:pt>
                <c:pt idx="93084">
                  <c:v>-184.29449999999997</c:v>
                </c:pt>
                <c:pt idx="93085">
                  <c:v>-184.29249999999999</c:v>
                </c:pt>
                <c:pt idx="93086">
                  <c:v>-184.29049999999998</c:v>
                </c:pt>
                <c:pt idx="93087">
                  <c:v>-184.28849999999997</c:v>
                </c:pt>
                <c:pt idx="93088">
                  <c:v>-184.28649999999999</c:v>
                </c:pt>
                <c:pt idx="93089">
                  <c:v>-184.28449999999998</c:v>
                </c:pt>
                <c:pt idx="93090">
                  <c:v>-184.28249999999997</c:v>
                </c:pt>
                <c:pt idx="93091">
                  <c:v>-184.28049999999999</c:v>
                </c:pt>
                <c:pt idx="93092">
                  <c:v>-184.27849999999998</c:v>
                </c:pt>
                <c:pt idx="93093">
                  <c:v>-184.27649999999997</c:v>
                </c:pt>
                <c:pt idx="93094">
                  <c:v>-184.27449999999999</c:v>
                </c:pt>
                <c:pt idx="93095">
                  <c:v>-184.27249999999998</c:v>
                </c:pt>
                <c:pt idx="93096">
                  <c:v>-184.27049999999997</c:v>
                </c:pt>
                <c:pt idx="93097">
                  <c:v>-184.26849999999999</c:v>
                </c:pt>
                <c:pt idx="93098">
                  <c:v>-184.26649999999998</c:v>
                </c:pt>
                <c:pt idx="93099">
                  <c:v>-184.26449999999997</c:v>
                </c:pt>
                <c:pt idx="93100">
                  <c:v>-184.26249999999999</c:v>
                </c:pt>
                <c:pt idx="93101">
                  <c:v>-184.26049999999998</c:v>
                </c:pt>
                <c:pt idx="93102">
                  <c:v>-184.25849999999997</c:v>
                </c:pt>
                <c:pt idx="93103">
                  <c:v>-184.25649999999999</c:v>
                </c:pt>
                <c:pt idx="93104">
                  <c:v>-184.25449999999998</c:v>
                </c:pt>
                <c:pt idx="93105">
                  <c:v>-184.25249999999997</c:v>
                </c:pt>
                <c:pt idx="93106">
                  <c:v>-184.25049999999999</c:v>
                </c:pt>
                <c:pt idx="93107">
                  <c:v>-184.24849999999998</c:v>
                </c:pt>
                <c:pt idx="93108">
                  <c:v>-184.24649999999997</c:v>
                </c:pt>
                <c:pt idx="93109">
                  <c:v>-184.24449999999999</c:v>
                </c:pt>
                <c:pt idx="93110">
                  <c:v>-184.24249999999998</c:v>
                </c:pt>
                <c:pt idx="93111">
                  <c:v>-184.24049999999997</c:v>
                </c:pt>
                <c:pt idx="93112">
                  <c:v>-184.23849999999999</c:v>
                </c:pt>
                <c:pt idx="93113">
                  <c:v>-184.23649999999998</c:v>
                </c:pt>
                <c:pt idx="93114">
                  <c:v>-184.23449999999997</c:v>
                </c:pt>
                <c:pt idx="93115">
                  <c:v>-184.23249999999999</c:v>
                </c:pt>
                <c:pt idx="93116">
                  <c:v>-184.23049999999998</c:v>
                </c:pt>
                <c:pt idx="93117">
                  <c:v>-184.22849999999997</c:v>
                </c:pt>
                <c:pt idx="93118">
                  <c:v>-184.22649999999999</c:v>
                </c:pt>
                <c:pt idx="93119">
                  <c:v>-184.22449999999998</c:v>
                </c:pt>
                <c:pt idx="93120">
                  <c:v>-184.22249999999997</c:v>
                </c:pt>
                <c:pt idx="93121">
                  <c:v>-184.22049999999999</c:v>
                </c:pt>
                <c:pt idx="93122">
                  <c:v>-184.21849999999998</c:v>
                </c:pt>
                <c:pt idx="93123">
                  <c:v>-184.21649999999997</c:v>
                </c:pt>
                <c:pt idx="93124">
                  <c:v>-184.21449999999999</c:v>
                </c:pt>
                <c:pt idx="93125">
                  <c:v>-184.21249999999998</c:v>
                </c:pt>
                <c:pt idx="93126">
                  <c:v>-184.21049999999997</c:v>
                </c:pt>
                <c:pt idx="93127">
                  <c:v>-184.20849999999999</c:v>
                </c:pt>
                <c:pt idx="93128">
                  <c:v>-184.20649999999998</c:v>
                </c:pt>
                <c:pt idx="93129">
                  <c:v>-184.20449999999997</c:v>
                </c:pt>
                <c:pt idx="93130">
                  <c:v>-184.20249999999999</c:v>
                </c:pt>
                <c:pt idx="93131">
                  <c:v>-184.20049999999998</c:v>
                </c:pt>
                <c:pt idx="93132">
                  <c:v>-184.19849999999997</c:v>
                </c:pt>
                <c:pt idx="93133">
                  <c:v>-184.19649999999999</c:v>
                </c:pt>
                <c:pt idx="93134">
                  <c:v>-184.19449999999998</c:v>
                </c:pt>
                <c:pt idx="93135">
                  <c:v>-184.19249999999997</c:v>
                </c:pt>
                <c:pt idx="93136">
                  <c:v>-184.19049999999999</c:v>
                </c:pt>
                <c:pt idx="93137">
                  <c:v>-184.18849999999998</c:v>
                </c:pt>
                <c:pt idx="93138">
                  <c:v>-184.18649999999997</c:v>
                </c:pt>
                <c:pt idx="93139">
                  <c:v>-184.18449999999999</c:v>
                </c:pt>
                <c:pt idx="93140">
                  <c:v>-184.18249999999998</c:v>
                </c:pt>
                <c:pt idx="93141">
                  <c:v>-184.18049999999997</c:v>
                </c:pt>
                <c:pt idx="93142">
                  <c:v>-184.17849999999999</c:v>
                </c:pt>
                <c:pt idx="93143">
                  <c:v>-184.17649999999998</c:v>
                </c:pt>
                <c:pt idx="93144">
                  <c:v>-184.17449999999997</c:v>
                </c:pt>
                <c:pt idx="93145">
                  <c:v>-184.17249999999999</c:v>
                </c:pt>
                <c:pt idx="93146">
                  <c:v>-184.17049999999998</c:v>
                </c:pt>
                <c:pt idx="93147">
                  <c:v>-184.16849999999997</c:v>
                </c:pt>
                <c:pt idx="93148">
                  <c:v>-184.16649999999998</c:v>
                </c:pt>
                <c:pt idx="93149">
                  <c:v>-184.16449999999998</c:v>
                </c:pt>
                <c:pt idx="93150">
                  <c:v>-184.16249999999997</c:v>
                </c:pt>
                <c:pt idx="93151">
                  <c:v>-184.16049999999998</c:v>
                </c:pt>
                <c:pt idx="93152">
                  <c:v>-184.15849999999998</c:v>
                </c:pt>
                <c:pt idx="93153">
                  <c:v>-184.15649999999997</c:v>
                </c:pt>
                <c:pt idx="93154">
                  <c:v>-184.15449999999998</c:v>
                </c:pt>
                <c:pt idx="93155">
                  <c:v>-184.15249999999997</c:v>
                </c:pt>
                <c:pt idx="93156">
                  <c:v>-184.15049999999997</c:v>
                </c:pt>
                <c:pt idx="93157">
                  <c:v>-184.14849999999998</c:v>
                </c:pt>
                <c:pt idx="93158">
                  <c:v>-184.14649999999997</c:v>
                </c:pt>
                <c:pt idx="93159">
                  <c:v>-184.14449999999997</c:v>
                </c:pt>
                <c:pt idx="93160">
                  <c:v>-184.14249999999998</c:v>
                </c:pt>
                <c:pt idx="93161">
                  <c:v>-184.14049999999997</c:v>
                </c:pt>
                <c:pt idx="93162">
                  <c:v>-184.13849999999996</c:v>
                </c:pt>
                <c:pt idx="93163">
                  <c:v>-184.13649999999998</c:v>
                </c:pt>
                <c:pt idx="93164">
                  <c:v>-184.13449999999997</c:v>
                </c:pt>
                <c:pt idx="93165">
                  <c:v>-184.13249999999996</c:v>
                </c:pt>
                <c:pt idx="93166">
                  <c:v>-184.13049999999998</c:v>
                </c:pt>
                <c:pt idx="93167">
                  <c:v>-184.12849999999997</c:v>
                </c:pt>
                <c:pt idx="93168">
                  <c:v>-184.12649999999996</c:v>
                </c:pt>
                <c:pt idx="93169">
                  <c:v>-184.12449999999998</c:v>
                </c:pt>
                <c:pt idx="93170">
                  <c:v>-184.12249999999997</c:v>
                </c:pt>
                <c:pt idx="93171">
                  <c:v>-184.12049999999996</c:v>
                </c:pt>
                <c:pt idx="93172">
                  <c:v>-184.11849999999998</c:v>
                </c:pt>
                <c:pt idx="93173">
                  <c:v>-184.11649999999997</c:v>
                </c:pt>
                <c:pt idx="93174">
                  <c:v>-184.11449999999996</c:v>
                </c:pt>
                <c:pt idx="93175">
                  <c:v>-184.11249999999998</c:v>
                </c:pt>
                <c:pt idx="93176">
                  <c:v>-184.11049999999997</c:v>
                </c:pt>
                <c:pt idx="93177">
                  <c:v>-184.10849999999996</c:v>
                </c:pt>
                <c:pt idx="93178">
                  <c:v>-184.10649999999998</c:v>
                </c:pt>
                <c:pt idx="93179">
                  <c:v>-184.10449999999997</c:v>
                </c:pt>
                <c:pt idx="93180">
                  <c:v>-184.10249999999996</c:v>
                </c:pt>
                <c:pt idx="93181">
                  <c:v>-184.10049999999998</c:v>
                </c:pt>
                <c:pt idx="93182">
                  <c:v>-184.09849999999997</c:v>
                </c:pt>
                <c:pt idx="93183">
                  <c:v>-184.09649999999996</c:v>
                </c:pt>
                <c:pt idx="93184">
                  <c:v>-184.09449999999998</c:v>
                </c:pt>
                <c:pt idx="93185">
                  <c:v>-184.09249999999997</c:v>
                </c:pt>
                <c:pt idx="93186">
                  <c:v>-184.09049999999996</c:v>
                </c:pt>
                <c:pt idx="93187">
                  <c:v>-184.08849999999998</c:v>
                </c:pt>
                <c:pt idx="93188">
                  <c:v>-184.08649999999997</c:v>
                </c:pt>
                <c:pt idx="93189">
                  <c:v>-184.08449999999999</c:v>
                </c:pt>
                <c:pt idx="93190">
                  <c:v>-184.08249999999998</c:v>
                </c:pt>
                <c:pt idx="93191">
                  <c:v>-184.08049999999997</c:v>
                </c:pt>
                <c:pt idx="93192">
                  <c:v>-184.07849999999999</c:v>
                </c:pt>
                <c:pt idx="93193">
                  <c:v>-184.07649999999998</c:v>
                </c:pt>
                <c:pt idx="93194">
                  <c:v>-184.07449999999997</c:v>
                </c:pt>
                <c:pt idx="93195">
                  <c:v>-184.07249999999999</c:v>
                </c:pt>
                <c:pt idx="93196">
                  <c:v>-184.07049999999998</c:v>
                </c:pt>
                <c:pt idx="93197">
                  <c:v>-184.06849999999997</c:v>
                </c:pt>
                <c:pt idx="93198">
                  <c:v>-184.06649999999999</c:v>
                </c:pt>
                <c:pt idx="93199">
                  <c:v>-184.06449999999998</c:v>
                </c:pt>
                <c:pt idx="93200">
                  <c:v>-184.06249999999997</c:v>
                </c:pt>
                <c:pt idx="93201">
                  <c:v>-184.06049999999999</c:v>
                </c:pt>
                <c:pt idx="93202">
                  <c:v>-184.05849999999998</c:v>
                </c:pt>
                <c:pt idx="93203">
                  <c:v>-184.05649999999997</c:v>
                </c:pt>
                <c:pt idx="93204">
                  <c:v>-184.05449999999999</c:v>
                </c:pt>
                <c:pt idx="93205">
                  <c:v>-184.05249999999998</c:v>
                </c:pt>
                <c:pt idx="93206">
                  <c:v>-184.05049999999997</c:v>
                </c:pt>
                <c:pt idx="93207">
                  <c:v>-184.04849999999999</c:v>
                </c:pt>
                <c:pt idx="93208">
                  <c:v>-184.04649999999998</c:v>
                </c:pt>
                <c:pt idx="93209">
                  <c:v>-184.04449999999997</c:v>
                </c:pt>
                <c:pt idx="93210">
                  <c:v>-184.04249999999999</c:v>
                </c:pt>
                <c:pt idx="93211">
                  <c:v>-184.04049999999998</c:v>
                </c:pt>
                <c:pt idx="93212">
                  <c:v>-184.03849999999997</c:v>
                </c:pt>
                <c:pt idx="93213">
                  <c:v>-184.03649999999999</c:v>
                </c:pt>
                <c:pt idx="93214">
                  <c:v>-184.03449999999998</c:v>
                </c:pt>
                <c:pt idx="93215">
                  <c:v>-184.03249999999997</c:v>
                </c:pt>
                <c:pt idx="93216">
                  <c:v>-184.03049999999999</c:v>
                </c:pt>
                <c:pt idx="93217">
                  <c:v>-184.02849999999998</c:v>
                </c:pt>
                <c:pt idx="93218">
                  <c:v>-184.02649999999997</c:v>
                </c:pt>
                <c:pt idx="93219">
                  <c:v>-184.02449999999999</c:v>
                </c:pt>
                <c:pt idx="93220">
                  <c:v>-184.02249999999998</c:v>
                </c:pt>
                <c:pt idx="93221">
                  <c:v>-184.02049999999997</c:v>
                </c:pt>
                <c:pt idx="93222">
                  <c:v>-184.01849999999999</c:v>
                </c:pt>
                <c:pt idx="93223">
                  <c:v>-184.01649999999998</c:v>
                </c:pt>
                <c:pt idx="93224">
                  <c:v>-184.01449999999997</c:v>
                </c:pt>
                <c:pt idx="93225">
                  <c:v>-184.01249999999999</c:v>
                </c:pt>
                <c:pt idx="93226">
                  <c:v>-184.01049999999998</c:v>
                </c:pt>
                <c:pt idx="93227">
                  <c:v>-184.00849999999997</c:v>
                </c:pt>
                <c:pt idx="93228">
                  <c:v>-184.00649999999999</c:v>
                </c:pt>
                <c:pt idx="93229">
                  <c:v>-184.00449999999998</c:v>
                </c:pt>
                <c:pt idx="93230">
                  <c:v>-184.00249999999997</c:v>
                </c:pt>
                <c:pt idx="93231">
                  <c:v>-184.00049999999999</c:v>
                </c:pt>
                <c:pt idx="93232">
                  <c:v>-183.99849999999998</c:v>
                </c:pt>
                <c:pt idx="93233">
                  <c:v>-183.99649999999997</c:v>
                </c:pt>
                <c:pt idx="93234">
                  <c:v>-183.99449999999999</c:v>
                </c:pt>
                <c:pt idx="93235">
                  <c:v>-183.99249999999998</c:v>
                </c:pt>
                <c:pt idx="93236">
                  <c:v>-183.99049999999997</c:v>
                </c:pt>
                <c:pt idx="93237">
                  <c:v>-183.98849999999999</c:v>
                </c:pt>
                <c:pt idx="93238">
                  <c:v>-183.98649999999998</c:v>
                </c:pt>
                <c:pt idx="93239">
                  <c:v>-183.98449999999997</c:v>
                </c:pt>
                <c:pt idx="93240">
                  <c:v>-183.98249999999999</c:v>
                </c:pt>
                <c:pt idx="93241">
                  <c:v>-183.98049999999998</c:v>
                </c:pt>
                <c:pt idx="93242">
                  <c:v>-183.97849999999997</c:v>
                </c:pt>
                <c:pt idx="93243">
                  <c:v>-183.97649999999999</c:v>
                </c:pt>
                <c:pt idx="93244">
                  <c:v>-183.97449999999998</c:v>
                </c:pt>
                <c:pt idx="93245">
                  <c:v>-183.97249999999997</c:v>
                </c:pt>
                <c:pt idx="93246">
                  <c:v>-183.97049999999999</c:v>
                </c:pt>
                <c:pt idx="93247">
                  <c:v>-183.96849999999998</c:v>
                </c:pt>
                <c:pt idx="93248">
                  <c:v>-183.96649999999997</c:v>
                </c:pt>
                <c:pt idx="93249">
                  <c:v>-183.96449999999999</c:v>
                </c:pt>
                <c:pt idx="93250">
                  <c:v>-183.96249999999998</c:v>
                </c:pt>
                <c:pt idx="93251">
                  <c:v>-183.96049999999997</c:v>
                </c:pt>
                <c:pt idx="93252">
                  <c:v>-183.95849999999999</c:v>
                </c:pt>
                <c:pt idx="93253">
                  <c:v>-183.95649999999998</c:v>
                </c:pt>
                <c:pt idx="93254">
                  <c:v>-183.95449999999997</c:v>
                </c:pt>
                <c:pt idx="93255">
                  <c:v>-183.95249999999999</c:v>
                </c:pt>
                <c:pt idx="93256">
                  <c:v>-183.95049999999998</c:v>
                </c:pt>
                <c:pt idx="93257">
                  <c:v>-183.94849999999997</c:v>
                </c:pt>
                <c:pt idx="93258">
                  <c:v>-183.94649999999999</c:v>
                </c:pt>
                <c:pt idx="93259">
                  <c:v>-183.94449999999998</c:v>
                </c:pt>
                <c:pt idx="93260">
                  <c:v>-183.94249999999997</c:v>
                </c:pt>
                <c:pt idx="93261">
                  <c:v>-183.94049999999999</c:v>
                </c:pt>
                <c:pt idx="93262">
                  <c:v>-183.93849999999998</c:v>
                </c:pt>
                <c:pt idx="93263">
                  <c:v>-183.93649999999997</c:v>
                </c:pt>
                <c:pt idx="93264">
                  <c:v>-183.93449999999999</c:v>
                </c:pt>
                <c:pt idx="93265">
                  <c:v>-183.93249999999998</c:v>
                </c:pt>
                <c:pt idx="93266">
                  <c:v>-183.93049999999997</c:v>
                </c:pt>
                <c:pt idx="93267">
                  <c:v>-183.92849999999999</c:v>
                </c:pt>
                <c:pt idx="93268">
                  <c:v>-183.92649999999998</c:v>
                </c:pt>
                <c:pt idx="93269">
                  <c:v>-183.92449999999997</c:v>
                </c:pt>
                <c:pt idx="93270">
                  <c:v>-183.92249999999999</c:v>
                </c:pt>
                <c:pt idx="93271">
                  <c:v>-183.92049999999998</c:v>
                </c:pt>
                <c:pt idx="93272">
                  <c:v>-183.91849999999997</c:v>
                </c:pt>
                <c:pt idx="93273">
                  <c:v>-183.91649999999998</c:v>
                </c:pt>
                <c:pt idx="93274">
                  <c:v>-183.91449999999998</c:v>
                </c:pt>
                <c:pt idx="93275">
                  <c:v>-183.91249999999997</c:v>
                </c:pt>
                <c:pt idx="93276">
                  <c:v>-183.91049999999998</c:v>
                </c:pt>
                <c:pt idx="93277">
                  <c:v>-183.90849999999998</c:v>
                </c:pt>
                <c:pt idx="93278">
                  <c:v>-183.90649999999997</c:v>
                </c:pt>
                <c:pt idx="93279">
                  <c:v>-183.90449999999998</c:v>
                </c:pt>
                <c:pt idx="93280">
                  <c:v>-183.90249999999997</c:v>
                </c:pt>
                <c:pt idx="93281">
                  <c:v>-183.90049999999997</c:v>
                </c:pt>
                <c:pt idx="93282">
                  <c:v>-183.89849999999998</c:v>
                </c:pt>
                <c:pt idx="93283">
                  <c:v>-183.89649999999997</c:v>
                </c:pt>
                <c:pt idx="93284">
                  <c:v>-183.89449999999997</c:v>
                </c:pt>
                <c:pt idx="93285">
                  <c:v>-183.89249999999998</c:v>
                </c:pt>
                <c:pt idx="93286">
                  <c:v>-183.89049999999997</c:v>
                </c:pt>
                <c:pt idx="93287">
                  <c:v>-183.88849999999996</c:v>
                </c:pt>
                <c:pt idx="93288">
                  <c:v>-183.88649999999998</c:v>
                </c:pt>
                <c:pt idx="93289">
                  <c:v>-183.88449999999997</c:v>
                </c:pt>
                <c:pt idx="93290">
                  <c:v>-183.88249999999996</c:v>
                </c:pt>
                <c:pt idx="93291">
                  <c:v>-183.88049999999998</c:v>
                </c:pt>
                <c:pt idx="93292">
                  <c:v>-183.87849999999997</c:v>
                </c:pt>
                <c:pt idx="93293">
                  <c:v>-183.87649999999996</c:v>
                </c:pt>
                <c:pt idx="93294">
                  <c:v>-183.87449999999998</c:v>
                </c:pt>
                <c:pt idx="93295">
                  <c:v>-183.87249999999997</c:v>
                </c:pt>
                <c:pt idx="93296">
                  <c:v>-183.87049999999996</c:v>
                </c:pt>
                <c:pt idx="93297">
                  <c:v>-183.86849999999998</c:v>
                </c:pt>
                <c:pt idx="93298">
                  <c:v>-183.86649999999997</c:v>
                </c:pt>
                <c:pt idx="93299">
                  <c:v>-183.86449999999996</c:v>
                </c:pt>
                <c:pt idx="93300">
                  <c:v>-183.86249999999998</c:v>
                </c:pt>
                <c:pt idx="93301">
                  <c:v>-183.86049999999997</c:v>
                </c:pt>
                <c:pt idx="93302">
                  <c:v>-183.85849999999996</c:v>
                </c:pt>
                <c:pt idx="93303">
                  <c:v>-183.85649999999998</c:v>
                </c:pt>
                <c:pt idx="93304">
                  <c:v>-183.85449999999997</c:v>
                </c:pt>
                <c:pt idx="93305">
                  <c:v>-183.85249999999996</c:v>
                </c:pt>
                <c:pt idx="93306">
                  <c:v>-183.85049999999998</c:v>
                </c:pt>
                <c:pt idx="93307">
                  <c:v>-183.84849999999997</c:v>
                </c:pt>
                <c:pt idx="93308">
                  <c:v>-183.84649999999996</c:v>
                </c:pt>
                <c:pt idx="93309">
                  <c:v>-183.84449999999998</c:v>
                </c:pt>
                <c:pt idx="93310">
                  <c:v>-183.84249999999997</c:v>
                </c:pt>
                <c:pt idx="93311">
                  <c:v>-183.84049999999996</c:v>
                </c:pt>
                <c:pt idx="93312">
                  <c:v>-183.83849999999998</c:v>
                </c:pt>
                <c:pt idx="93313">
                  <c:v>-183.83649999999997</c:v>
                </c:pt>
                <c:pt idx="93314">
                  <c:v>-183.83449999999999</c:v>
                </c:pt>
                <c:pt idx="93315">
                  <c:v>-183.83249999999998</c:v>
                </c:pt>
                <c:pt idx="93316">
                  <c:v>-183.83049999999997</c:v>
                </c:pt>
                <c:pt idx="93317">
                  <c:v>-183.82849999999999</c:v>
                </c:pt>
                <c:pt idx="93318">
                  <c:v>-183.82649999999998</c:v>
                </c:pt>
                <c:pt idx="93319">
                  <c:v>-183.82449999999997</c:v>
                </c:pt>
                <c:pt idx="93320">
                  <c:v>-183.82249999999999</c:v>
                </c:pt>
                <c:pt idx="93321">
                  <c:v>-183.82049999999998</c:v>
                </c:pt>
                <c:pt idx="93322">
                  <c:v>-183.81849999999997</c:v>
                </c:pt>
                <c:pt idx="93323">
                  <c:v>-183.81649999999999</c:v>
                </c:pt>
                <c:pt idx="93324">
                  <c:v>-183.81449999999998</c:v>
                </c:pt>
                <c:pt idx="93325">
                  <c:v>-183.81249999999997</c:v>
                </c:pt>
                <c:pt idx="93326">
                  <c:v>-183.81049999999999</c:v>
                </c:pt>
                <c:pt idx="93327">
                  <c:v>-183.80849999999998</c:v>
                </c:pt>
                <c:pt idx="93328">
                  <c:v>-183.80649999999997</c:v>
                </c:pt>
                <c:pt idx="93329">
                  <c:v>-183.80449999999999</c:v>
                </c:pt>
                <c:pt idx="93330">
                  <c:v>-183.80249999999998</c:v>
                </c:pt>
                <c:pt idx="93331">
                  <c:v>-183.80049999999997</c:v>
                </c:pt>
                <c:pt idx="93332">
                  <c:v>-183.79849999999999</c:v>
                </c:pt>
                <c:pt idx="93333">
                  <c:v>-183.79649999999998</c:v>
                </c:pt>
                <c:pt idx="93334">
                  <c:v>-183.79449999999997</c:v>
                </c:pt>
                <c:pt idx="93335">
                  <c:v>-183.79249999999999</c:v>
                </c:pt>
                <c:pt idx="93336">
                  <c:v>-183.79049999999998</c:v>
                </c:pt>
                <c:pt idx="93337">
                  <c:v>-183.78849999999997</c:v>
                </c:pt>
                <c:pt idx="93338">
                  <c:v>-183.78649999999999</c:v>
                </c:pt>
                <c:pt idx="93339">
                  <c:v>-183.78449999999998</c:v>
                </c:pt>
                <c:pt idx="93340">
                  <c:v>-183.78249999999997</c:v>
                </c:pt>
                <c:pt idx="93341">
                  <c:v>-183.78049999999999</c:v>
                </c:pt>
                <c:pt idx="93342">
                  <c:v>-183.77849999999998</c:v>
                </c:pt>
                <c:pt idx="93343">
                  <c:v>-183.77649999999997</c:v>
                </c:pt>
                <c:pt idx="93344">
                  <c:v>-183.77449999999999</c:v>
                </c:pt>
                <c:pt idx="93345">
                  <c:v>-183.77249999999998</c:v>
                </c:pt>
                <c:pt idx="93346">
                  <c:v>-183.77049999999997</c:v>
                </c:pt>
                <c:pt idx="93347">
                  <c:v>-183.76849999999999</c:v>
                </c:pt>
                <c:pt idx="93348">
                  <c:v>-183.76649999999998</c:v>
                </c:pt>
                <c:pt idx="93349">
                  <c:v>-183.76449999999997</c:v>
                </c:pt>
                <c:pt idx="93350">
                  <c:v>-183.76249999999999</c:v>
                </c:pt>
                <c:pt idx="93351">
                  <c:v>-183.76049999999998</c:v>
                </c:pt>
                <c:pt idx="93352">
                  <c:v>-183.75849999999997</c:v>
                </c:pt>
                <c:pt idx="93353">
                  <c:v>-183.75649999999999</c:v>
                </c:pt>
                <c:pt idx="93354">
                  <c:v>-183.75449999999998</c:v>
                </c:pt>
                <c:pt idx="93355">
                  <c:v>-183.75249999999997</c:v>
                </c:pt>
                <c:pt idx="93356">
                  <c:v>-183.75049999999999</c:v>
                </c:pt>
                <c:pt idx="93357">
                  <c:v>-183.74849999999998</c:v>
                </c:pt>
                <c:pt idx="93358">
                  <c:v>-183.74649999999997</c:v>
                </c:pt>
                <c:pt idx="93359">
                  <c:v>-183.74449999999999</c:v>
                </c:pt>
                <c:pt idx="93360">
                  <c:v>-183.74249999999998</c:v>
                </c:pt>
                <c:pt idx="93361">
                  <c:v>-183.74049999999997</c:v>
                </c:pt>
                <c:pt idx="93362">
                  <c:v>-183.73849999999999</c:v>
                </c:pt>
                <c:pt idx="93363">
                  <c:v>-183.73649999999998</c:v>
                </c:pt>
                <c:pt idx="93364">
                  <c:v>-183.73449999999997</c:v>
                </c:pt>
                <c:pt idx="93365">
                  <c:v>-183.73249999999999</c:v>
                </c:pt>
                <c:pt idx="93366">
                  <c:v>-183.73049999999998</c:v>
                </c:pt>
                <c:pt idx="93367">
                  <c:v>-183.72849999999997</c:v>
                </c:pt>
                <c:pt idx="93368">
                  <c:v>-183.72649999999999</c:v>
                </c:pt>
                <c:pt idx="93369">
                  <c:v>-183.72449999999998</c:v>
                </c:pt>
                <c:pt idx="93370">
                  <c:v>-183.72249999999997</c:v>
                </c:pt>
                <c:pt idx="93371">
                  <c:v>-183.72049999999999</c:v>
                </c:pt>
                <c:pt idx="93372">
                  <c:v>-183.71849999999998</c:v>
                </c:pt>
                <c:pt idx="93373">
                  <c:v>-183.71649999999997</c:v>
                </c:pt>
                <c:pt idx="93374">
                  <c:v>-183.71449999999999</c:v>
                </c:pt>
                <c:pt idx="93375">
                  <c:v>-183.71249999999998</c:v>
                </c:pt>
                <c:pt idx="93376">
                  <c:v>-183.71049999999997</c:v>
                </c:pt>
                <c:pt idx="93377">
                  <c:v>-183.70849999999999</c:v>
                </c:pt>
                <c:pt idx="93378">
                  <c:v>-183.70649999999998</c:v>
                </c:pt>
                <c:pt idx="93379">
                  <c:v>-183.70449999999997</c:v>
                </c:pt>
                <c:pt idx="93380">
                  <c:v>-183.70249999999999</c:v>
                </c:pt>
                <c:pt idx="93381">
                  <c:v>-183.70049999999998</c:v>
                </c:pt>
                <c:pt idx="93382">
                  <c:v>-183.69849999999997</c:v>
                </c:pt>
                <c:pt idx="93383">
                  <c:v>-183.69649999999999</c:v>
                </c:pt>
                <c:pt idx="93384">
                  <c:v>-183.69449999999998</c:v>
                </c:pt>
                <c:pt idx="93385">
                  <c:v>-183.69249999999997</c:v>
                </c:pt>
                <c:pt idx="93386">
                  <c:v>-183.69049999999999</c:v>
                </c:pt>
                <c:pt idx="93387">
                  <c:v>-183.68849999999998</c:v>
                </c:pt>
                <c:pt idx="93388">
                  <c:v>-183.68649999999997</c:v>
                </c:pt>
                <c:pt idx="93389">
                  <c:v>-183.68449999999999</c:v>
                </c:pt>
                <c:pt idx="93390">
                  <c:v>-183.68249999999998</c:v>
                </c:pt>
                <c:pt idx="93391">
                  <c:v>-183.68049999999997</c:v>
                </c:pt>
                <c:pt idx="93392">
                  <c:v>-183.67849999999999</c:v>
                </c:pt>
                <c:pt idx="93393">
                  <c:v>-183.67649999999998</c:v>
                </c:pt>
                <c:pt idx="93394">
                  <c:v>-183.67449999999997</c:v>
                </c:pt>
                <c:pt idx="93395">
                  <c:v>-183.67249999999999</c:v>
                </c:pt>
                <c:pt idx="93396">
                  <c:v>-183.67049999999998</c:v>
                </c:pt>
                <c:pt idx="93397">
                  <c:v>-183.66849999999997</c:v>
                </c:pt>
                <c:pt idx="93398">
                  <c:v>-183.66649999999998</c:v>
                </c:pt>
                <c:pt idx="93399">
                  <c:v>-183.66449999999998</c:v>
                </c:pt>
                <c:pt idx="93400">
                  <c:v>-183.66249999999997</c:v>
                </c:pt>
                <c:pt idx="93401">
                  <c:v>-183.66049999999998</c:v>
                </c:pt>
                <c:pt idx="93402">
                  <c:v>-183.65849999999998</c:v>
                </c:pt>
                <c:pt idx="93403">
                  <c:v>-183.65649999999997</c:v>
                </c:pt>
                <c:pt idx="93404">
                  <c:v>-183.65449999999998</c:v>
                </c:pt>
                <c:pt idx="93405">
                  <c:v>-183.65249999999997</c:v>
                </c:pt>
                <c:pt idx="93406">
                  <c:v>-183.65049999999997</c:v>
                </c:pt>
                <c:pt idx="93407">
                  <c:v>-183.64849999999998</c:v>
                </c:pt>
                <c:pt idx="93408">
                  <c:v>-183.64649999999997</c:v>
                </c:pt>
                <c:pt idx="93409">
                  <c:v>-183.64449999999997</c:v>
                </c:pt>
                <c:pt idx="93410">
                  <c:v>-183.64249999999998</c:v>
                </c:pt>
                <c:pt idx="93411">
                  <c:v>-183.64049999999997</c:v>
                </c:pt>
                <c:pt idx="93412">
                  <c:v>-183.63849999999996</c:v>
                </c:pt>
                <c:pt idx="93413">
                  <c:v>-183.63649999999998</c:v>
                </c:pt>
                <c:pt idx="93414">
                  <c:v>-183.63449999999997</c:v>
                </c:pt>
                <c:pt idx="93415">
                  <c:v>-183.63249999999996</c:v>
                </c:pt>
                <c:pt idx="93416">
                  <c:v>-183.63049999999998</c:v>
                </c:pt>
                <c:pt idx="93417">
                  <c:v>-183.62849999999997</c:v>
                </c:pt>
                <c:pt idx="93418">
                  <c:v>-183.62649999999996</c:v>
                </c:pt>
                <c:pt idx="93419">
                  <c:v>-183.62449999999998</c:v>
                </c:pt>
                <c:pt idx="93420">
                  <c:v>-183.62249999999997</c:v>
                </c:pt>
                <c:pt idx="93421">
                  <c:v>-183.62049999999996</c:v>
                </c:pt>
                <c:pt idx="93422">
                  <c:v>-183.61849999999998</c:v>
                </c:pt>
                <c:pt idx="93423">
                  <c:v>-183.61649999999997</c:v>
                </c:pt>
                <c:pt idx="93424">
                  <c:v>-183.61449999999996</c:v>
                </c:pt>
                <c:pt idx="93425">
                  <c:v>-183.61249999999998</c:v>
                </c:pt>
                <c:pt idx="93426">
                  <c:v>-183.61049999999997</c:v>
                </c:pt>
                <c:pt idx="93427">
                  <c:v>-183.60849999999996</c:v>
                </c:pt>
                <c:pt idx="93428">
                  <c:v>-183.60649999999998</c:v>
                </c:pt>
                <c:pt idx="93429">
                  <c:v>-183.60449999999997</c:v>
                </c:pt>
                <c:pt idx="93430">
                  <c:v>-183.60249999999996</c:v>
                </c:pt>
                <c:pt idx="93431">
                  <c:v>-183.60049999999998</c:v>
                </c:pt>
                <c:pt idx="93432">
                  <c:v>-183.59849999999997</c:v>
                </c:pt>
                <c:pt idx="93433">
                  <c:v>-183.59649999999996</c:v>
                </c:pt>
                <c:pt idx="93434">
                  <c:v>-183.59449999999998</c:v>
                </c:pt>
                <c:pt idx="93435">
                  <c:v>-183.59249999999997</c:v>
                </c:pt>
                <c:pt idx="93436">
                  <c:v>-183.59049999999996</c:v>
                </c:pt>
                <c:pt idx="93437">
                  <c:v>-183.58849999999998</c:v>
                </c:pt>
                <c:pt idx="93438">
                  <c:v>-183.58649999999997</c:v>
                </c:pt>
                <c:pt idx="93439">
                  <c:v>-183.58449999999999</c:v>
                </c:pt>
                <c:pt idx="93440">
                  <c:v>-183.58249999999998</c:v>
                </c:pt>
                <c:pt idx="93441">
                  <c:v>-183.58049999999997</c:v>
                </c:pt>
                <c:pt idx="93442">
                  <c:v>-183.57849999999999</c:v>
                </c:pt>
                <c:pt idx="93443">
                  <c:v>-183.57649999999998</c:v>
                </c:pt>
                <c:pt idx="93444">
                  <c:v>-183.57449999999997</c:v>
                </c:pt>
                <c:pt idx="93445">
                  <c:v>-183.57249999999999</c:v>
                </c:pt>
                <c:pt idx="93446">
                  <c:v>-183.57049999999998</c:v>
                </c:pt>
                <c:pt idx="93447">
                  <c:v>-183.56849999999997</c:v>
                </c:pt>
                <c:pt idx="93448">
                  <c:v>-183.56649999999999</c:v>
                </c:pt>
                <c:pt idx="93449">
                  <c:v>-183.56449999999998</c:v>
                </c:pt>
                <c:pt idx="93450">
                  <c:v>-183.56249999999997</c:v>
                </c:pt>
                <c:pt idx="93451">
                  <c:v>-183.56049999999999</c:v>
                </c:pt>
                <c:pt idx="93452">
                  <c:v>-183.55849999999998</c:v>
                </c:pt>
                <c:pt idx="93453">
                  <c:v>-183.55649999999997</c:v>
                </c:pt>
                <c:pt idx="93454">
                  <c:v>-183.55449999999999</c:v>
                </c:pt>
                <c:pt idx="93455">
                  <c:v>-183.55249999999998</c:v>
                </c:pt>
                <c:pt idx="93456">
                  <c:v>-183.55049999999997</c:v>
                </c:pt>
                <c:pt idx="93457">
                  <c:v>-183.54849999999999</c:v>
                </c:pt>
                <c:pt idx="93458">
                  <c:v>-183.54649999999998</c:v>
                </c:pt>
                <c:pt idx="93459">
                  <c:v>-183.54449999999997</c:v>
                </c:pt>
                <c:pt idx="93460">
                  <c:v>-183.54249999999999</c:v>
                </c:pt>
                <c:pt idx="93461">
                  <c:v>-183.54049999999998</c:v>
                </c:pt>
                <c:pt idx="93462">
                  <c:v>-183.53849999999997</c:v>
                </c:pt>
                <c:pt idx="93463">
                  <c:v>-183.53649999999999</c:v>
                </c:pt>
                <c:pt idx="93464">
                  <c:v>-183.53449999999998</c:v>
                </c:pt>
                <c:pt idx="93465">
                  <c:v>-183.53249999999997</c:v>
                </c:pt>
                <c:pt idx="93466">
                  <c:v>-183.53049999999999</c:v>
                </c:pt>
                <c:pt idx="93467">
                  <c:v>-183.52849999999998</c:v>
                </c:pt>
                <c:pt idx="93468">
                  <c:v>-183.52649999999997</c:v>
                </c:pt>
                <c:pt idx="93469">
                  <c:v>-183.52449999999999</c:v>
                </c:pt>
                <c:pt idx="93470">
                  <c:v>-183.52249999999998</c:v>
                </c:pt>
                <c:pt idx="93471">
                  <c:v>-183.52049999999997</c:v>
                </c:pt>
                <c:pt idx="93472">
                  <c:v>-183.51849999999999</c:v>
                </c:pt>
                <c:pt idx="93473">
                  <c:v>-183.51649999999998</c:v>
                </c:pt>
                <c:pt idx="93474">
                  <c:v>-183.51449999999997</c:v>
                </c:pt>
                <c:pt idx="93475">
                  <c:v>-183.51249999999999</c:v>
                </c:pt>
                <c:pt idx="93476">
                  <c:v>-183.51049999999998</c:v>
                </c:pt>
                <c:pt idx="93477">
                  <c:v>-183.50849999999997</c:v>
                </c:pt>
                <c:pt idx="93478">
                  <c:v>-183.50649999999999</c:v>
                </c:pt>
                <c:pt idx="93479">
                  <c:v>-183.50449999999998</c:v>
                </c:pt>
                <c:pt idx="93480">
                  <c:v>-183.50249999999997</c:v>
                </c:pt>
                <c:pt idx="93481">
                  <c:v>-183.50049999999999</c:v>
                </c:pt>
                <c:pt idx="93482">
                  <c:v>-183.49849999999998</c:v>
                </c:pt>
                <c:pt idx="93483">
                  <c:v>-183.49649999999997</c:v>
                </c:pt>
                <c:pt idx="93484">
                  <c:v>-183.49449999999999</c:v>
                </c:pt>
                <c:pt idx="93485">
                  <c:v>-183.49249999999998</c:v>
                </c:pt>
                <c:pt idx="93486">
                  <c:v>-183.49049999999997</c:v>
                </c:pt>
                <c:pt idx="93487">
                  <c:v>-183.48849999999999</c:v>
                </c:pt>
                <c:pt idx="93488">
                  <c:v>-183.48649999999998</c:v>
                </c:pt>
                <c:pt idx="93489">
                  <c:v>-183.48449999999997</c:v>
                </c:pt>
                <c:pt idx="93490">
                  <c:v>-183.48249999999999</c:v>
                </c:pt>
                <c:pt idx="93491">
                  <c:v>-183.48049999999998</c:v>
                </c:pt>
                <c:pt idx="93492">
                  <c:v>-183.47849999999997</c:v>
                </c:pt>
                <c:pt idx="93493">
                  <c:v>-183.47649999999999</c:v>
                </c:pt>
                <c:pt idx="93494">
                  <c:v>-183.47449999999998</c:v>
                </c:pt>
                <c:pt idx="93495">
                  <c:v>-183.47249999999997</c:v>
                </c:pt>
                <c:pt idx="93496">
                  <c:v>-183.47049999999999</c:v>
                </c:pt>
                <c:pt idx="93497">
                  <c:v>-183.46849999999998</c:v>
                </c:pt>
                <c:pt idx="93498">
                  <c:v>-183.46649999999997</c:v>
                </c:pt>
                <c:pt idx="93499">
                  <c:v>-183.46449999999999</c:v>
                </c:pt>
                <c:pt idx="93500">
                  <c:v>-183.46249999999998</c:v>
                </c:pt>
                <c:pt idx="93501">
                  <c:v>-183.46049999999997</c:v>
                </c:pt>
                <c:pt idx="93502">
                  <c:v>-183.45849999999999</c:v>
                </c:pt>
                <c:pt idx="93503">
                  <c:v>-183.45649999999998</c:v>
                </c:pt>
                <c:pt idx="93504">
                  <c:v>-183.45449999999997</c:v>
                </c:pt>
                <c:pt idx="93505">
                  <c:v>-183.45249999999999</c:v>
                </c:pt>
                <c:pt idx="93506">
                  <c:v>-183.45049999999998</c:v>
                </c:pt>
                <c:pt idx="93507">
                  <c:v>-183.44849999999997</c:v>
                </c:pt>
                <c:pt idx="93508">
                  <c:v>-183.44649999999999</c:v>
                </c:pt>
                <c:pt idx="93509">
                  <c:v>-183.44449999999998</c:v>
                </c:pt>
                <c:pt idx="93510">
                  <c:v>-183.44249999999997</c:v>
                </c:pt>
                <c:pt idx="93511">
                  <c:v>-183.44049999999999</c:v>
                </c:pt>
                <c:pt idx="93512">
                  <c:v>-183.43849999999998</c:v>
                </c:pt>
                <c:pt idx="93513">
                  <c:v>-183.43649999999997</c:v>
                </c:pt>
                <c:pt idx="93514">
                  <c:v>-183.43449999999999</c:v>
                </c:pt>
                <c:pt idx="93515">
                  <c:v>-183.43249999999998</c:v>
                </c:pt>
                <c:pt idx="93516">
                  <c:v>-183.43049999999997</c:v>
                </c:pt>
                <c:pt idx="93517">
                  <c:v>-183.42849999999999</c:v>
                </c:pt>
                <c:pt idx="93518">
                  <c:v>-183.42649999999998</c:v>
                </c:pt>
                <c:pt idx="93519">
                  <c:v>-183.42449999999997</c:v>
                </c:pt>
                <c:pt idx="93520">
                  <c:v>-183.42249999999999</c:v>
                </c:pt>
                <c:pt idx="93521">
                  <c:v>-183.42049999999998</c:v>
                </c:pt>
                <c:pt idx="93522">
                  <c:v>-183.41849999999997</c:v>
                </c:pt>
                <c:pt idx="93523">
                  <c:v>-183.41649999999998</c:v>
                </c:pt>
                <c:pt idx="93524">
                  <c:v>-183.41449999999998</c:v>
                </c:pt>
                <c:pt idx="93525">
                  <c:v>-183.41249999999997</c:v>
                </c:pt>
                <c:pt idx="93526">
                  <c:v>-183.41049999999998</c:v>
                </c:pt>
                <c:pt idx="93527">
                  <c:v>-183.40849999999998</c:v>
                </c:pt>
                <c:pt idx="93528">
                  <c:v>-183.40649999999997</c:v>
                </c:pt>
                <c:pt idx="93529">
                  <c:v>-183.40449999999998</c:v>
                </c:pt>
                <c:pt idx="93530">
                  <c:v>-183.40249999999997</c:v>
                </c:pt>
                <c:pt idx="93531">
                  <c:v>-183.40049999999997</c:v>
                </c:pt>
                <c:pt idx="93532">
                  <c:v>-183.39849999999998</c:v>
                </c:pt>
                <c:pt idx="93533">
                  <c:v>-183.39649999999997</c:v>
                </c:pt>
                <c:pt idx="93534">
                  <c:v>-183.39449999999997</c:v>
                </c:pt>
                <c:pt idx="93535">
                  <c:v>-183.39249999999998</c:v>
                </c:pt>
                <c:pt idx="93536">
                  <c:v>-183.39049999999997</c:v>
                </c:pt>
                <c:pt idx="93537">
                  <c:v>-183.38849999999996</c:v>
                </c:pt>
                <c:pt idx="93538">
                  <c:v>-183.38649999999998</c:v>
                </c:pt>
                <c:pt idx="93539">
                  <c:v>-183.38449999999997</c:v>
                </c:pt>
                <c:pt idx="93540">
                  <c:v>-183.38249999999996</c:v>
                </c:pt>
                <c:pt idx="93541">
                  <c:v>-183.38049999999998</c:v>
                </c:pt>
                <c:pt idx="93542">
                  <c:v>-183.37849999999997</c:v>
                </c:pt>
                <c:pt idx="93543">
                  <c:v>-183.37649999999996</c:v>
                </c:pt>
                <c:pt idx="93544">
                  <c:v>-183.37449999999998</c:v>
                </c:pt>
                <c:pt idx="93545">
                  <c:v>-183.37249999999997</c:v>
                </c:pt>
                <c:pt idx="93546">
                  <c:v>-183.37049999999996</c:v>
                </c:pt>
                <c:pt idx="93547">
                  <c:v>-183.36849999999998</c:v>
                </c:pt>
                <c:pt idx="93548">
                  <c:v>-183.36649999999997</c:v>
                </c:pt>
                <c:pt idx="93549">
                  <c:v>-183.36449999999996</c:v>
                </c:pt>
                <c:pt idx="93550">
                  <c:v>-183.36249999999998</c:v>
                </c:pt>
                <c:pt idx="93551">
                  <c:v>-183.36049999999997</c:v>
                </c:pt>
                <c:pt idx="93552">
                  <c:v>-183.35849999999996</c:v>
                </c:pt>
                <c:pt idx="93553">
                  <c:v>-183.35649999999998</c:v>
                </c:pt>
                <c:pt idx="93554">
                  <c:v>-183.35449999999997</c:v>
                </c:pt>
                <c:pt idx="93555">
                  <c:v>-183.35249999999996</c:v>
                </c:pt>
                <c:pt idx="93556">
                  <c:v>-183.35049999999998</c:v>
                </c:pt>
                <c:pt idx="93557">
                  <c:v>-183.34849999999997</c:v>
                </c:pt>
                <c:pt idx="93558">
                  <c:v>-183.34649999999996</c:v>
                </c:pt>
                <c:pt idx="93559">
                  <c:v>-183.34449999999998</c:v>
                </c:pt>
                <c:pt idx="93560">
                  <c:v>-183.34249999999997</c:v>
                </c:pt>
                <c:pt idx="93561">
                  <c:v>-183.34049999999996</c:v>
                </c:pt>
                <c:pt idx="93562">
                  <c:v>-183.33849999999998</c:v>
                </c:pt>
                <c:pt idx="93563">
                  <c:v>-183.33649999999997</c:v>
                </c:pt>
                <c:pt idx="93564">
                  <c:v>-183.33449999999999</c:v>
                </c:pt>
                <c:pt idx="93565">
                  <c:v>-183.33249999999998</c:v>
                </c:pt>
                <c:pt idx="93566">
                  <c:v>-183.33049999999997</c:v>
                </c:pt>
                <c:pt idx="93567">
                  <c:v>-183.32849999999999</c:v>
                </c:pt>
                <c:pt idx="93568">
                  <c:v>-183.32649999999998</c:v>
                </c:pt>
                <c:pt idx="93569">
                  <c:v>-183.32449999999997</c:v>
                </c:pt>
                <c:pt idx="93570">
                  <c:v>-183.32249999999999</c:v>
                </c:pt>
                <c:pt idx="93571">
                  <c:v>-183.32049999999998</c:v>
                </c:pt>
                <c:pt idx="93572">
                  <c:v>-183.31849999999997</c:v>
                </c:pt>
                <c:pt idx="93573">
                  <c:v>-183.31649999999999</c:v>
                </c:pt>
                <c:pt idx="93574">
                  <c:v>-183.31449999999998</c:v>
                </c:pt>
                <c:pt idx="93575">
                  <c:v>-183.31249999999997</c:v>
                </c:pt>
                <c:pt idx="93576">
                  <c:v>-183.31049999999999</c:v>
                </c:pt>
                <c:pt idx="93577">
                  <c:v>-183.30849999999998</c:v>
                </c:pt>
                <c:pt idx="93578">
                  <c:v>-183.30649999999997</c:v>
                </c:pt>
                <c:pt idx="93579">
                  <c:v>-183.30449999999999</c:v>
                </c:pt>
                <c:pt idx="93580">
                  <c:v>-183.30249999999998</c:v>
                </c:pt>
                <c:pt idx="93581">
                  <c:v>-183.30049999999997</c:v>
                </c:pt>
                <c:pt idx="93582">
                  <c:v>-183.29849999999999</c:v>
                </c:pt>
                <c:pt idx="93583">
                  <c:v>-183.29649999999998</c:v>
                </c:pt>
                <c:pt idx="93584">
                  <c:v>-183.29449999999997</c:v>
                </c:pt>
                <c:pt idx="93585">
                  <c:v>-183.29249999999999</c:v>
                </c:pt>
                <c:pt idx="93586">
                  <c:v>-183.29049999999998</c:v>
                </c:pt>
                <c:pt idx="93587">
                  <c:v>-183.28849999999997</c:v>
                </c:pt>
                <c:pt idx="93588">
                  <c:v>-183.28649999999999</c:v>
                </c:pt>
                <c:pt idx="93589">
                  <c:v>-183.28449999999998</c:v>
                </c:pt>
                <c:pt idx="93590">
                  <c:v>-183.28249999999997</c:v>
                </c:pt>
                <c:pt idx="93591">
                  <c:v>-183.28049999999999</c:v>
                </c:pt>
                <c:pt idx="93592">
                  <c:v>-183.27849999999998</c:v>
                </c:pt>
                <c:pt idx="93593">
                  <c:v>-183.27649999999997</c:v>
                </c:pt>
                <c:pt idx="93594">
                  <c:v>-183.27449999999999</c:v>
                </c:pt>
                <c:pt idx="93595">
                  <c:v>-183.27249999999998</c:v>
                </c:pt>
                <c:pt idx="93596">
                  <c:v>-183.27049999999997</c:v>
                </c:pt>
                <c:pt idx="93597">
                  <c:v>-183.26849999999999</c:v>
                </c:pt>
                <c:pt idx="93598">
                  <c:v>-183.26649999999998</c:v>
                </c:pt>
                <c:pt idx="93599">
                  <c:v>-183.26449999999997</c:v>
                </c:pt>
                <c:pt idx="93600">
                  <c:v>-183.26249999999999</c:v>
                </c:pt>
                <c:pt idx="93601">
                  <c:v>-183.26049999999998</c:v>
                </c:pt>
                <c:pt idx="93602">
                  <c:v>-183.25849999999997</c:v>
                </c:pt>
                <c:pt idx="93603">
                  <c:v>-183.25649999999999</c:v>
                </c:pt>
                <c:pt idx="93604">
                  <c:v>-183.25449999999998</c:v>
                </c:pt>
                <c:pt idx="93605">
                  <c:v>-183.25249999999997</c:v>
                </c:pt>
                <c:pt idx="93606">
                  <c:v>-183.25049999999999</c:v>
                </c:pt>
                <c:pt idx="93607">
                  <c:v>-183.24849999999998</c:v>
                </c:pt>
                <c:pt idx="93608">
                  <c:v>-183.24649999999997</c:v>
                </c:pt>
                <c:pt idx="93609">
                  <c:v>-183.24449999999999</c:v>
                </c:pt>
                <c:pt idx="93610">
                  <c:v>-183.24249999999998</c:v>
                </c:pt>
                <c:pt idx="93611">
                  <c:v>-183.24049999999997</c:v>
                </c:pt>
                <c:pt idx="93612">
                  <c:v>-183.23849999999999</c:v>
                </c:pt>
                <c:pt idx="93613">
                  <c:v>-183.23649999999998</c:v>
                </c:pt>
                <c:pt idx="93614">
                  <c:v>-183.23449999999997</c:v>
                </c:pt>
                <c:pt idx="93615">
                  <c:v>-183.23249999999999</c:v>
                </c:pt>
                <c:pt idx="93616">
                  <c:v>-183.23049999999998</c:v>
                </c:pt>
                <c:pt idx="93617">
                  <c:v>-183.22849999999997</c:v>
                </c:pt>
                <c:pt idx="93618">
                  <c:v>-183.22649999999999</c:v>
                </c:pt>
                <c:pt idx="93619">
                  <c:v>-183.22449999999998</c:v>
                </c:pt>
                <c:pt idx="93620">
                  <c:v>-183.22249999999997</c:v>
                </c:pt>
                <c:pt idx="93621">
                  <c:v>-183.22049999999999</c:v>
                </c:pt>
                <c:pt idx="93622">
                  <c:v>-183.21849999999998</c:v>
                </c:pt>
                <c:pt idx="93623">
                  <c:v>-183.21649999999997</c:v>
                </c:pt>
                <c:pt idx="93624">
                  <c:v>-183.21449999999999</c:v>
                </c:pt>
                <c:pt idx="93625">
                  <c:v>-183.21249999999998</c:v>
                </c:pt>
                <c:pt idx="93626">
                  <c:v>-183.21049999999997</c:v>
                </c:pt>
                <c:pt idx="93627">
                  <c:v>-183.20849999999999</c:v>
                </c:pt>
                <c:pt idx="93628">
                  <c:v>-183.20649999999998</c:v>
                </c:pt>
                <c:pt idx="93629">
                  <c:v>-183.20449999999997</c:v>
                </c:pt>
                <c:pt idx="93630">
                  <c:v>-183.20249999999999</c:v>
                </c:pt>
                <c:pt idx="93631">
                  <c:v>-183.20049999999998</c:v>
                </c:pt>
                <c:pt idx="93632">
                  <c:v>-183.19849999999997</c:v>
                </c:pt>
                <c:pt idx="93633">
                  <c:v>-183.19649999999999</c:v>
                </c:pt>
                <c:pt idx="93634">
                  <c:v>-183.19449999999998</c:v>
                </c:pt>
                <c:pt idx="93635">
                  <c:v>-183.19249999999997</c:v>
                </c:pt>
                <c:pt idx="93636">
                  <c:v>-183.19049999999999</c:v>
                </c:pt>
                <c:pt idx="93637">
                  <c:v>-183.18849999999998</c:v>
                </c:pt>
                <c:pt idx="93638">
                  <c:v>-183.18649999999997</c:v>
                </c:pt>
                <c:pt idx="93639">
                  <c:v>-183.18449999999999</c:v>
                </c:pt>
                <c:pt idx="93640">
                  <c:v>-183.18249999999998</c:v>
                </c:pt>
                <c:pt idx="93641">
                  <c:v>-183.18049999999997</c:v>
                </c:pt>
                <c:pt idx="93642">
                  <c:v>-183.17849999999999</c:v>
                </c:pt>
                <c:pt idx="93643">
                  <c:v>-183.17649999999998</c:v>
                </c:pt>
                <c:pt idx="93644">
                  <c:v>-183.17449999999997</c:v>
                </c:pt>
                <c:pt idx="93645">
                  <c:v>-183.17249999999999</c:v>
                </c:pt>
                <c:pt idx="93646">
                  <c:v>-183.17049999999998</c:v>
                </c:pt>
                <c:pt idx="93647">
                  <c:v>-183.16849999999997</c:v>
                </c:pt>
                <c:pt idx="93648">
                  <c:v>-183.16649999999998</c:v>
                </c:pt>
                <c:pt idx="93649">
                  <c:v>-183.16449999999998</c:v>
                </c:pt>
                <c:pt idx="93650">
                  <c:v>-183.16249999999997</c:v>
                </c:pt>
                <c:pt idx="93651">
                  <c:v>-183.16049999999998</c:v>
                </c:pt>
                <c:pt idx="93652">
                  <c:v>-183.15849999999998</c:v>
                </c:pt>
                <c:pt idx="93653">
                  <c:v>-183.15649999999997</c:v>
                </c:pt>
                <c:pt idx="93654">
                  <c:v>-183.15449999999998</c:v>
                </c:pt>
                <c:pt idx="93655">
                  <c:v>-183.15249999999997</c:v>
                </c:pt>
                <c:pt idx="93656">
                  <c:v>-183.15049999999997</c:v>
                </c:pt>
                <c:pt idx="93657">
                  <c:v>-183.14849999999998</c:v>
                </c:pt>
                <c:pt idx="93658">
                  <c:v>-183.14649999999997</c:v>
                </c:pt>
                <c:pt idx="93659">
                  <c:v>-183.14449999999997</c:v>
                </c:pt>
                <c:pt idx="93660">
                  <c:v>-183.14249999999998</c:v>
                </c:pt>
                <c:pt idx="93661">
                  <c:v>-183.14049999999997</c:v>
                </c:pt>
                <c:pt idx="93662">
                  <c:v>-183.13849999999996</c:v>
                </c:pt>
                <c:pt idx="93663">
                  <c:v>-183.13649999999998</c:v>
                </c:pt>
                <c:pt idx="93664">
                  <c:v>-183.13449999999997</c:v>
                </c:pt>
                <c:pt idx="93665">
                  <c:v>-183.13249999999996</c:v>
                </c:pt>
                <c:pt idx="93666">
                  <c:v>-183.13049999999998</c:v>
                </c:pt>
                <c:pt idx="93667">
                  <c:v>-183.12849999999997</c:v>
                </c:pt>
                <c:pt idx="93668">
                  <c:v>-183.12649999999996</c:v>
                </c:pt>
                <c:pt idx="93669">
                  <c:v>-183.12449999999998</c:v>
                </c:pt>
                <c:pt idx="93670">
                  <c:v>-183.12249999999997</c:v>
                </c:pt>
                <c:pt idx="93671">
                  <c:v>-183.12049999999996</c:v>
                </c:pt>
                <c:pt idx="93672">
                  <c:v>-183.11849999999998</c:v>
                </c:pt>
                <c:pt idx="93673">
                  <c:v>-183.11649999999997</c:v>
                </c:pt>
                <c:pt idx="93674">
                  <c:v>-183.11449999999996</c:v>
                </c:pt>
                <c:pt idx="93675">
                  <c:v>-183.11249999999998</c:v>
                </c:pt>
                <c:pt idx="93676">
                  <c:v>-183.11049999999997</c:v>
                </c:pt>
                <c:pt idx="93677">
                  <c:v>-183.10849999999996</c:v>
                </c:pt>
                <c:pt idx="93678">
                  <c:v>-183.10649999999998</c:v>
                </c:pt>
                <c:pt idx="93679">
                  <c:v>-183.10449999999997</c:v>
                </c:pt>
                <c:pt idx="93680">
                  <c:v>-183.10249999999996</c:v>
                </c:pt>
                <c:pt idx="93681">
                  <c:v>-183.10049999999998</c:v>
                </c:pt>
                <c:pt idx="93682">
                  <c:v>-183.09849999999997</c:v>
                </c:pt>
                <c:pt idx="93683">
                  <c:v>-183.09649999999996</c:v>
                </c:pt>
                <c:pt idx="93684">
                  <c:v>-183.09449999999998</c:v>
                </c:pt>
                <c:pt idx="93685">
                  <c:v>-183.09249999999997</c:v>
                </c:pt>
                <c:pt idx="93686">
                  <c:v>-183.09049999999996</c:v>
                </c:pt>
                <c:pt idx="93687">
                  <c:v>-183.08849999999998</c:v>
                </c:pt>
                <c:pt idx="93688">
                  <c:v>-183.08649999999997</c:v>
                </c:pt>
                <c:pt idx="93689">
                  <c:v>-183.08449999999999</c:v>
                </c:pt>
                <c:pt idx="93690">
                  <c:v>-183.08249999999998</c:v>
                </c:pt>
                <c:pt idx="93691">
                  <c:v>-183.08049999999997</c:v>
                </c:pt>
                <c:pt idx="93692">
                  <c:v>-183.07849999999999</c:v>
                </c:pt>
                <c:pt idx="93693">
                  <c:v>-183.07649999999998</c:v>
                </c:pt>
                <c:pt idx="93694">
                  <c:v>-183.07449999999997</c:v>
                </c:pt>
                <c:pt idx="93695">
                  <c:v>-183.07249999999999</c:v>
                </c:pt>
                <c:pt idx="93696">
                  <c:v>-183.07049999999998</c:v>
                </c:pt>
                <c:pt idx="93697">
                  <c:v>-183.06849999999997</c:v>
                </c:pt>
                <c:pt idx="93698">
                  <c:v>-183.06649999999999</c:v>
                </c:pt>
                <c:pt idx="93699">
                  <c:v>-183.06449999999998</c:v>
                </c:pt>
                <c:pt idx="93700">
                  <c:v>-183.06249999999997</c:v>
                </c:pt>
                <c:pt idx="93701">
                  <c:v>-183.06049999999999</c:v>
                </c:pt>
                <c:pt idx="93702">
                  <c:v>-183.05849999999998</c:v>
                </c:pt>
                <c:pt idx="93703">
                  <c:v>-183.05649999999997</c:v>
                </c:pt>
                <c:pt idx="93704">
                  <c:v>-183.05449999999999</c:v>
                </c:pt>
                <c:pt idx="93705">
                  <c:v>-183.05249999999998</c:v>
                </c:pt>
                <c:pt idx="93706">
                  <c:v>-183.05049999999997</c:v>
                </c:pt>
                <c:pt idx="93707">
                  <c:v>-183.04849999999999</c:v>
                </c:pt>
                <c:pt idx="93708">
                  <c:v>-183.04649999999998</c:v>
                </c:pt>
                <c:pt idx="93709">
                  <c:v>-183.04449999999997</c:v>
                </c:pt>
                <c:pt idx="93710">
                  <c:v>-183.04249999999999</c:v>
                </c:pt>
                <c:pt idx="93711">
                  <c:v>-183.04049999999998</c:v>
                </c:pt>
                <c:pt idx="93712">
                  <c:v>-183.03849999999997</c:v>
                </c:pt>
                <c:pt idx="93713">
                  <c:v>-183.03649999999999</c:v>
                </c:pt>
                <c:pt idx="93714">
                  <c:v>-183.03449999999998</c:v>
                </c:pt>
                <c:pt idx="93715">
                  <c:v>-183.03249999999997</c:v>
                </c:pt>
                <c:pt idx="93716">
                  <c:v>-183.03049999999999</c:v>
                </c:pt>
                <c:pt idx="93717">
                  <c:v>-183.02849999999998</c:v>
                </c:pt>
                <c:pt idx="93718">
                  <c:v>-183.02649999999997</c:v>
                </c:pt>
                <c:pt idx="93719">
                  <c:v>-183.02449999999999</c:v>
                </c:pt>
                <c:pt idx="93720">
                  <c:v>-183.02249999999998</c:v>
                </c:pt>
                <c:pt idx="93721">
                  <c:v>-183.02049999999997</c:v>
                </c:pt>
                <c:pt idx="93722">
                  <c:v>-183.01849999999999</c:v>
                </c:pt>
                <c:pt idx="93723">
                  <c:v>-183.01649999999998</c:v>
                </c:pt>
                <c:pt idx="93724">
                  <c:v>-183.01449999999997</c:v>
                </c:pt>
                <c:pt idx="93725">
                  <c:v>-183.01249999999999</c:v>
                </c:pt>
                <c:pt idx="93726">
                  <c:v>-183.01049999999998</c:v>
                </c:pt>
                <c:pt idx="93727">
                  <c:v>-183.00849999999997</c:v>
                </c:pt>
                <c:pt idx="93728">
                  <c:v>-183.00649999999999</c:v>
                </c:pt>
                <c:pt idx="93729">
                  <c:v>-183.00449999999998</c:v>
                </c:pt>
                <c:pt idx="93730">
                  <c:v>-183.00249999999997</c:v>
                </c:pt>
                <c:pt idx="93731">
                  <c:v>-183.00049999999999</c:v>
                </c:pt>
                <c:pt idx="93732">
                  <c:v>-182.99849999999998</c:v>
                </c:pt>
                <c:pt idx="93733">
                  <c:v>-182.99649999999997</c:v>
                </c:pt>
                <c:pt idx="93734">
                  <c:v>-182.99449999999999</c:v>
                </c:pt>
                <c:pt idx="93735">
                  <c:v>-182.99249999999998</c:v>
                </c:pt>
                <c:pt idx="93736">
                  <c:v>-182.99049999999997</c:v>
                </c:pt>
                <c:pt idx="93737">
                  <c:v>-182.98849999999999</c:v>
                </c:pt>
                <c:pt idx="93738">
                  <c:v>-182.98649999999998</c:v>
                </c:pt>
                <c:pt idx="93739">
                  <c:v>-182.98449999999997</c:v>
                </c:pt>
                <c:pt idx="93740">
                  <c:v>-182.98249999999999</c:v>
                </c:pt>
                <c:pt idx="93741">
                  <c:v>-182.98049999999998</c:v>
                </c:pt>
                <c:pt idx="93742">
                  <c:v>-182.97849999999997</c:v>
                </c:pt>
                <c:pt idx="93743">
                  <c:v>-182.97649999999999</c:v>
                </c:pt>
                <c:pt idx="93744">
                  <c:v>-182.97449999999998</c:v>
                </c:pt>
                <c:pt idx="93745">
                  <c:v>-182.97249999999997</c:v>
                </c:pt>
                <c:pt idx="93746">
                  <c:v>-182.97049999999999</c:v>
                </c:pt>
                <c:pt idx="93747">
                  <c:v>-182.96849999999998</c:v>
                </c:pt>
                <c:pt idx="93748">
                  <c:v>-182.96649999999997</c:v>
                </c:pt>
                <c:pt idx="93749">
                  <c:v>-182.96449999999999</c:v>
                </c:pt>
                <c:pt idx="93750">
                  <c:v>-182.96249999999998</c:v>
                </c:pt>
                <c:pt idx="93751">
                  <c:v>-182.96049999999997</c:v>
                </c:pt>
                <c:pt idx="93752">
                  <c:v>-182.95849999999999</c:v>
                </c:pt>
                <c:pt idx="93753">
                  <c:v>-182.95649999999998</c:v>
                </c:pt>
                <c:pt idx="93754">
                  <c:v>-182.95449999999997</c:v>
                </c:pt>
                <c:pt idx="93755">
                  <c:v>-182.95249999999999</c:v>
                </c:pt>
                <c:pt idx="93756">
                  <c:v>-182.95049999999998</c:v>
                </c:pt>
                <c:pt idx="93757">
                  <c:v>-182.94849999999997</c:v>
                </c:pt>
                <c:pt idx="93758">
                  <c:v>-182.94649999999999</c:v>
                </c:pt>
                <c:pt idx="93759">
                  <c:v>-182.94449999999998</c:v>
                </c:pt>
                <c:pt idx="93760">
                  <c:v>-182.94249999999997</c:v>
                </c:pt>
                <c:pt idx="93761">
                  <c:v>-182.94049999999999</c:v>
                </c:pt>
                <c:pt idx="93762">
                  <c:v>-182.93849999999998</c:v>
                </c:pt>
                <c:pt idx="93763">
                  <c:v>-182.93649999999997</c:v>
                </c:pt>
                <c:pt idx="93764">
                  <c:v>-182.93449999999999</c:v>
                </c:pt>
                <c:pt idx="93765">
                  <c:v>-182.93249999999998</c:v>
                </c:pt>
                <c:pt idx="93766">
                  <c:v>-182.93049999999997</c:v>
                </c:pt>
                <c:pt idx="93767">
                  <c:v>-182.92849999999999</c:v>
                </c:pt>
                <c:pt idx="93768">
                  <c:v>-182.92649999999998</c:v>
                </c:pt>
                <c:pt idx="93769">
                  <c:v>-182.92449999999997</c:v>
                </c:pt>
                <c:pt idx="93770">
                  <c:v>-182.92249999999999</c:v>
                </c:pt>
                <c:pt idx="93771">
                  <c:v>-182.92049999999998</c:v>
                </c:pt>
                <c:pt idx="93772">
                  <c:v>-182.91849999999997</c:v>
                </c:pt>
                <c:pt idx="93773">
                  <c:v>-182.91649999999998</c:v>
                </c:pt>
                <c:pt idx="93774">
                  <c:v>-182.91449999999998</c:v>
                </c:pt>
                <c:pt idx="93775">
                  <c:v>-182.91249999999997</c:v>
                </c:pt>
                <c:pt idx="93776">
                  <c:v>-182.91049999999998</c:v>
                </c:pt>
                <c:pt idx="93777">
                  <c:v>-182.90849999999998</c:v>
                </c:pt>
                <c:pt idx="93778">
                  <c:v>-182.90649999999997</c:v>
                </c:pt>
                <c:pt idx="93779">
                  <c:v>-182.90449999999998</c:v>
                </c:pt>
                <c:pt idx="93780">
                  <c:v>-182.90249999999997</c:v>
                </c:pt>
                <c:pt idx="93781">
                  <c:v>-182.90049999999997</c:v>
                </c:pt>
                <c:pt idx="93782">
                  <c:v>-182.89849999999998</c:v>
                </c:pt>
                <c:pt idx="93783">
                  <c:v>-182.89649999999997</c:v>
                </c:pt>
                <c:pt idx="93784">
                  <c:v>-182.89449999999997</c:v>
                </c:pt>
                <c:pt idx="93785">
                  <c:v>-182.89249999999998</c:v>
                </c:pt>
                <c:pt idx="93786">
                  <c:v>-182.89049999999997</c:v>
                </c:pt>
                <c:pt idx="93787">
                  <c:v>-182.88849999999996</c:v>
                </c:pt>
                <c:pt idx="93788">
                  <c:v>-182.88649999999998</c:v>
                </c:pt>
                <c:pt idx="93789">
                  <c:v>-182.88449999999997</c:v>
                </c:pt>
                <c:pt idx="93790">
                  <c:v>-182.88249999999996</c:v>
                </c:pt>
                <c:pt idx="93791">
                  <c:v>-182.88049999999998</c:v>
                </c:pt>
                <c:pt idx="93792">
                  <c:v>-182.87849999999997</c:v>
                </c:pt>
                <c:pt idx="93793">
                  <c:v>-182.87649999999996</c:v>
                </c:pt>
                <c:pt idx="93794">
                  <c:v>-182.87449999999998</c:v>
                </c:pt>
                <c:pt idx="93795">
                  <c:v>-182.87249999999997</c:v>
                </c:pt>
                <c:pt idx="93796">
                  <c:v>-182.87049999999996</c:v>
                </c:pt>
                <c:pt idx="93797">
                  <c:v>-182.86849999999998</c:v>
                </c:pt>
                <c:pt idx="93798">
                  <c:v>-182.86649999999997</c:v>
                </c:pt>
                <c:pt idx="93799">
                  <c:v>-182.86449999999996</c:v>
                </c:pt>
                <c:pt idx="93800">
                  <c:v>-182.86249999999998</c:v>
                </c:pt>
                <c:pt idx="93801">
                  <c:v>-182.86049999999997</c:v>
                </c:pt>
                <c:pt idx="93802">
                  <c:v>-182.85849999999996</c:v>
                </c:pt>
                <c:pt idx="93803">
                  <c:v>-182.85649999999998</c:v>
                </c:pt>
                <c:pt idx="93804">
                  <c:v>-182.85449999999997</c:v>
                </c:pt>
                <c:pt idx="93805">
                  <c:v>-182.85249999999996</c:v>
                </c:pt>
                <c:pt idx="93806">
                  <c:v>-182.85049999999998</c:v>
                </c:pt>
                <c:pt idx="93807">
                  <c:v>-182.84849999999997</c:v>
                </c:pt>
                <c:pt idx="93808">
                  <c:v>-182.84649999999996</c:v>
                </c:pt>
                <c:pt idx="93809">
                  <c:v>-182.84449999999998</c:v>
                </c:pt>
                <c:pt idx="93810">
                  <c:v>-182.84249999999997</c:v>
                </c:pt>
                <c:pt idx="93811">
                  <c:v>-182.84049999999996</c:v>
                </c:pt>
                <c:pt idx="93812">
                  <c:v>-182.83849999999998</c:v>
                </c:pt>
                <c:pt idx="93813">
                  <c:v>-182.83649999999997</c:v>
                </c:pt>
                <c:pt idx="93814">
                  <c:v>-182.83449999999999</c:v>
                </c:pt>
                <c:pt idx="93815">
                  <c:v>-182.83249999999998</c:v>
                </c:pt>
                <c:pt idx="93816">
                  <c:v>-182.83049999999997</c:v>
                </c:pt>
                <c:pt idx="93817">
                  <c:v>-182.82849999999999</c:v>
                </c:pt>
                <c:pt idx="93818">
                  <c:v>-182.82649999999998</c:v>
                </c:pt>
                <c:pt idx="93819">
                  <c:v>-182.82449999999997</c:v>
                </c:pt>
                <c:pt idx="93820">
                  <c:v>-182.82249999999999</c:v>
                </c:pt>
                <c:pt idx="93821">
                  <c:v>-182.82049999999998</c:v>
                </c:pt>
                <c:pt idx="93822">
                  <c:v>-182.81849999999997</c:v>
                </c:pt>
                <c:pt idx="93823">
                  <c:v>-182.81649999999999</c:v>
                </c:pt>
                <c:pt idx="93824">
                  <c:v>-182.81449999999998</c:v>
                </c:pt>
                <c:pt idx="93825">
                  <c:v>-182.81249999999997</c:v>
                </c:pt>
                <c:pt idx="93826">
                  <c:v>-182.81049999999999</c:v>
                </c:pt>
                <c:pt idx="93827">
                  <c:v>-182.80849999999998</c:v>
                </c:pt>
                <c:pt idx="93828">
                  <c:v>-182.80649999999997</c:v>
                </c:pt>
                <c:pt idx="93829">
                  <c:v>-182.80449999999999</c:v>
                </c:pt>
                <c:pt idx="93830">
                  <c:v>-182.80249999999998</c:v>
                </c:pt>
                <c:pt idx="93831">
                  <c:v>-182.80049999999997</c:v>
                </c:pt>
                <c:pt idx="93832">
                  <c:v>-182.79849999999999</c:v>
                </c:pt>
                <c:pt idx="93833">
                  <c:v>-182.79649999999998</c:v>
                </c:pt>
                <c:pt idx="93834">
                  <c:v>-182.79449999999997</c:v>
                </c:pt>
                <c:pt idx="93835">
                  <c:v>-182.79249999999999</c:v>
                </c:pt>
                <c:pt idx="93836">
                  <c:v>-182.79049999999998</c:v>
                </c:pt>
                <c:pt idx="93837">
                  <c:v>-182.78849999999997</c:v>
                </c:pt>
                <c:pt idx="93838">
                  <c:v>-182.78649999999999</c:v>
                </c:pt>
                <c:pt idx="93839">
                  <c:v>-182.78449999999998</c:v>
                </c:pt>
                <c:pt idx="93840">
                  <c:v>-182.78249999999997</c:v>
                </c:pt>
                <c:pt idx="93841">
                  <c:v>-182.78049999999999</c:v>
                </c:pt>
                <c:pt idx="93842">
                  <c:v>-182.77849999999998</c:v>
                </c:pt>
                <c:pt idx="93843">
                  <c:v>-182.77649999999997</c:v>
                </c:pt>
                <c:pt idx="93844">
                  <c:v>-182.77449999999999</c:v>
                </c:pt>
                <c:pt idx="93845">
                  <c:v>-182.77249999999998</c:v>
                </c:pt>
                <c:pt idx="93846">
                  <c:v>-182.77049999999997</c:v>
                </c:pt>
                <c:pt idx="93847">
                  <c:v>-182.76849999999999</c:v>
                </c:pt>
                <c:pt idx="93848">
                  <c:v>-182.76649999999998</c:v>
                </c:pt>
                <c:pt idx="93849">
                  <c:v>-182.76449999999997</c:v>
                </c:pt>
                <c:pt idx="93850">
                  <c:v>-182.76249999999999</c:v>
                </c:pt>
                <c:pt idx="93851">
                  <c:v>-182.76049999999998</c:v>
                </c:pt>
                <c:pt idx="93852">
                  <c:v>-182.75849999999997</c:v>
                </c:pt>
                <c:pt idx="93853">
                  <c:v>-182.75649999999999</c:v>
                </c:pt>
                <c:pt idx="93854">
                  <c:v>-182.75449999999998</c:v>
                </c:pt>
                <c:pt idx="93855">
                  <c:v>-182.75249999999997</c:v>
                </c:pt>
                <c:pt idx="93856">
                  <c:v>-182.75049999999999</c:v>
                </c:pt>
                <c:pt idx="93857">
                  <c:v>-182.74849999999998</c:v>
                </c:pt>
                <c:pt idx="93858">
                  <c:v>-182.74649999999997</c:v>
                </c:pt>
                <c:pt idx="93859">
                  <c:v>-182.74449999999999</c:v>
                </c:pt>
                <c:pt idx="93860">
                  <c:v>-182.74249999999998</c:v>
                </c:pt>
                <c:pt idx="93861">
                  <c:v>-182.74049999999997</c:v>
                </c:pt>
                <c:pt idx="93862">
                  <c:v>-182.73849999999999</c:v>
                </c:pt>
                <c:pt idx="93863">
                  <c:v>-182.73649999999998</c:v>
                </c:pt>
                <c:pt idx="93864">
                  <c:v>-182.73449999999997</c:v>
                </c:pt>
                <c:pt idx="93865">
                  <c:v>-182.73249999999999</c:v>
                </c:pt>
                <c:pt idx="93866">
                  <c:v>-182.73049999999998</c:v>
                </c:pt>
                <c:pt idx="93867">
                  <c:v>-182.72849999999997</c:v>
                </c:pt>
                <c:pt idx="93868">
                  <c:v>-182.72649999999999</c:v>
                </c:pt>
                <c:pt idx="93869">
                  <c:v>-182.72449999999998</c:v>
                </c:pt>
                <c:pt idx="93870">
                  <c:v>-182.72249999999997</c:v>
                </c:pt>
                <c:pt idx="93871">
                  <c:v>-182.72049999999999</c:v>
                </c:pt>
                <c:pt idx="93872">
                  <c:v>-182.71849999999998</c:v>
                </c:pt>
                <c:pt idx="93873">
                  <c:v>-182.71649999999997</c:v>
                </c:pt>
                <c:pt idx="93874">
                  <c:v>-182.71449999999999</c:v>
                </c:pt>
                <c:pt idx="93875">
                  <c:v>-182.71249999999998</c:v>
                </c:pt>
                <c:pt idx="93876">
                  <c:v>-182.71049999999997</c:v>
                </c:pt>
                <c:pt idx="93877">
                  <c:v>-182.70849999999999</c:v>
                </c:pt>
                <c:pt idx="93878">
                  <c:v>-182.70649999999998</c:v>
                </c:pt>
                <c:pt idx="93879">
                  <c:v>-182.70449999999997</c:v>
                </c:pt>
                <c:pt idx="93880">
                  <c:v>-182.70249999999999</c:v>
                </c:pt>
                <c:pt idx="93881">
                  <c:v>-182.70049999999998</c:v>
                </c:pt>
                <c:pt idx="93882">
                  <c:v>-182.69849999999997</c:v>
                </c:pt>
                <c:pt idx="93883">
                  <c:v>-182.69649999999999</c:v>
                </c:pt>
                <c:pt idx="93884">
                  <c:v>-182.69449999999998</c:v>
                </c:pt>
                <c:pt idx="93885">
                  <c:v>-182.69249999999997</c:v>
                </c:pt>
                <c:pt idx="93886">
                  <c:v>-182.69049999999999</c:v>
                </c:pt>
                <c:pt idx="93887">
                  <c:v>-182.68849999999998</c:v>
                </c:pt>
                <c:pt idx="93888">
                  <c:v>-182.68649999999997</c:v>
                </c:pt>
                <c:pt idx="93889">
                  <c:v>-182.68449999999999</c:v>
                </c:pt>
                <c:pt idx="93890">
                  <c:v>-182.68249999999998</c:v>
                </c:pt>
                <c:pt idx="93891">
                  <c:v>-182.68049999999997</c:v>
                </c:pt>
                <c:pt idx="93892">
                  <c:v>-182.67849999999999</c:v>
                </c:pt>
                <c:pt idx="93893">
                  <c:v>-182.67649999999998</c:v>
                </c:pt>
                <c:pt idx="93894">
                  <c:v>-182.67449999999997</c:v>
                </c:pt>
                <c:pt idx="93895">
                  <c:v>-182.67249999999999</c:v>
                </c:pt>
                <c:pt idx="93896">
                  <c:v>-182.67049999999998</c:v>
                </c:pt>
                <c:pt idx="93897">
                  <c:v>-182.66849999999997</c:v>
                </c:pt>
                <c:pt idx="93898">
                  <c:v>-182.66649999999998</c:v>
                </c:pt>
                <c:pt idx="93899">
                  <c:v>-182.66449999999998</c:v>
                </c:pt>
                <c:pt idx="93900">
                  <c:v>-182.66249999999997</c:v>
                </c:pt>
                <c:pt idx="93901">
                  <c:v>-182.66049999999998</c:v>
                </c:pt>
                <c:pt idx="93902">
                  <c:v>-182.65849999999998</c:v>
                </c:pt>
                <c:pt idx="93903">
                  <c:v>-182.65649999999997</c:v>
                </c:pt>
                <c:pt idx="93904">
                  <c:v>-182.65449999999998</c:v>
                </c:pt>
                <c:pt idx="93905">
                  <c:v>-182.65249999999997</c:v>
                </c:pt>
                <c:pt idx="93906">
                  <c:v>-182.65049999999997</c:v>
                </c:pt>
                <c:pt idx="93907">
                  <c:v>-182.64849999999998</c:v>
                </c:pt>
                <c:pt idx="93908">
                  <c:v>-182.64649999999997</c:v>
                </c:pt>
                <c:pt idx="93909">
                  <c:v>-182.64449999999997</c:v>
                </c:pt>
                <c:pt idx="93910">
                  <c:v>-182.64249999999998</c:v>
                </c:pt>
                <c:pt idx="93911">
                  <c:v>-182.64049999999997</c:v>
                </c:pt>
                <c:pt idx="93912">
                  <c:v>-182.63849999999996</c:v>
                </c:pt>
                <c:pt idx="93913">
                  <c:v>-182.63649999999998</c:v>
                </c:pt>
                <c:pt idx="93914">
                  <c:v>-182.63449999999997</c:v>
                </c:pt>
                <c:pt idx="93915">
                  <c:v>-182.63249999999996</c:v>
                </c:pt>
                <c:pt idx="93916">
                  <c:v>-182.63049999999998</c:v>
                </c:pt>
                <c:pt idx="93917">
                  <c:v>-182.62849999999997</c:v>
                </c:pt>
                <c:pt idx="93918">
                  <c:v>-182.62649999999996</c:v>
                </c:pt>
                <c:pt idx="93919">
                  <c:v>-182.62449999999998</c:v>
                </c:pt>
                <c:pt idx="93920">
                  <c:v>-182.62249999999997</c:v>
                </c:pt>
                <c:pt idx="93921">
                  <c:v>-182.62049999999996</c:v>
                </c:pt>
                <c:pt idx="93922">
                  <c:v>-182.61849999999998</c:v>
                </c:pt>
                <c:pt idx="93923">
                  <c:v>-182.61649999999997</c:v>
                </c:pt>
                <c:pt idx="93924">
                  <c:v>-182.61449999999996</c:v>
                </c:pt>
                <c:pt idx="93925">
                  <c:v>-182.61249999999998</c:v>
                </c:pt>
                <c:pt idx="93926">
                  <c:v>-182.61049999999997</c:v>
                </c:pt>
                <c:pt idx="93927">
                  <c:v>-182.60849999999996</c:v>
                </c:pt>
                <c:pt idx="93928">
                  <c:v>-182.60649999999998</c:v>
                </c:pt>
                <c:pt idx="93929">
                  <c:v>-182.60449999999997</c:v>
                </c:pt>
                <c:pt idx="93930">
                  <c:v>-182.60249999999996</c:v>
                </c:pt>
                <c:pt idx="93931">
                  <c:v>-182.60049999999998</c:v>
                </c:pt>
                <c:pt idx="93932">
                  <c:v>-182.59849999999997</c:v>
                </c:pt>
                <c:pt idx="93933">
                  <c:v>-182.59649999999996</c:v>
                </c:pt>
                <c:pt idx="93934">
                  <c:v>-182.59449999999998</c:v>
                </c:pt>
                <c:pt idx="93935">
                  <c:v>-182.59249999999997</c:v>
                </c:pt>
                <c:pt idx="93936">
                  <c:v>-182.59049999999996</c:v>
                </c:pt>
                <c:pt idx="93937">
                  <c:v>-182.58849999999998</c:v>
                </c:pt>
                <c:pt idx="93938">
                  <c:v>-182.58649999999997</c:v>
                </c:pt>
                <c:pt idx="93939">
                  <c:v>-182.58449999999999</c:v>
                </c:pt>
                <c:pt idx="93940">
                  <c:v>-182.58249999999998</c:v>
                </c:pt>
                <c:pt idx="93941">
                  <c:v>-182.58049999999997</c:v>
                </c:pt>
                <c:pt idx="93942">
                  <c:v>-182.57849999999999</c:v>
                </c:pt>
                <c:pt idx="93943">
                  <c:v>-182.57649999999998</c:v>
                </c:pt>
                <c:pt idx="93944">
                  <c:v>-182.57449999999997</c:v>
                </c:pt>
                <c:pt idx="93945">
                  <c:v>-182.57249999999999</c:v>
                </c:pt>
                <c:pt idx="93946">
                  <c:v>-182.57049999999998</c:v>
                </c:pt>
                <c:pt idx="93947">
                  <c:v>-182.56849999999997</c:v>
                </c:pt>
                <c:pt idx="93948">
                  <c:v>-182.56649999999999</c:v>
                </c:pt>
                <c:pt idx="93949">
                  <c:v>-182.56449999999998</c:v>
                </c:pt>
                <c:pt idx="93950">
                  <c:v>-182.56249999999997</c:v>
                </c:pt>
                <c:pt idx="93951">
                  <c:v>-182.56049999999999</c:v>
                </c:pt>
                <c:pt idx="93952">
                  <c:v>-182.55849999999998</c:v>
                </c:pt>
                <c:pt idx="93953">
                  <c:v>-182.55649999999997</c:v>
                </c:pt>
                <c:pt idx="93954">
                  <c:v>-182.55449999999999</c:v>
                </c:pt>
                <c:pt idx="93955">
                  <c:v>-182.55249999999998</c:v>
                </c:pt>
                <c:pt idx="93956">
                  <c:v>-182.55049999999997</c:v>
                </c:pt>
                <c:pt idx="93957">
                  <c:v>-182.54849999999999</c:v>
                </c:pt>
                <c:pt idx="93958">
                  <c:v>-182.54649999999998</c:v>
                </c:pt>
                <c:pt idx="93959">
                  <c:v>-182.54449999999997</c:v>
                </c:pt>
                <c:pt idx="93960">
                  <c:v>-182.54249999999999</c:v>
                </c:pt>
                <c:pt idx="93961">
                  <c:v>-182.54049999999998</c:v>
                </c:pt>
                <c:pt idx="93962">
                  <c:v>-182.53849999999997</c:v>
                </c:pt>
                <c:pt idx="93963">
                  <c:v>-182.53649999999999</c:v>
                </c:pt>
                <c:pt idx="93964">
                  <c:v>-182.53449999999998</c:v>
                </c:pt>
                <c:pt idx="93965">
                  <c:v>-182.53249999999997</c:v>
                </c:pt>
                <c:pt idx="93966">
                  <c:v>-182.53049999999999</c:v>
                </c:pt>
                <c:pt idx="93967">
                  <c:v>-182.52849999999998</c:v>
                </c:pt>
                <c:pt idx="93968">
                  <c:v>-182.52649999999997</c:v>
                </c:pt>
                <c:pt idx="93969">
                  <c:v>-182.52449999999999</c:v>
                </c:pt>
                <c:pt idx="93970">
                  <c:v>-182.52249999999998</c:v>
                </c:pt>
                <c:pt idx="93971">
                  <c:v>-182.52049999999997</c:v>
                </c:pt>
                <c:pt idx="93972">
                  <c:v>-182.51849999999999</c:v>
                </c:pt>
                <c:pt idx="93973">
                  <c:v>-182.51649999999998</c:v>
                </c:pt>
                <c:pt idx="93974">
                  <c:v>-182.51449999999997</c:v>
                </c:pt>
                <c:pt idx="93975">
                  <c:v>-182.51249999999999</c:v>
                </c:pt>
                <c:pt idx="93976">
                  <c:v>-182.51049999999998</c:v>
                </c:pt>
                <c:pt idx="93977">
                  <c:v>-182.50849999999997</c:v>
                </c:pt>
                <c:pt idx="93978">
                  <c:v>-182.50649999999999</c:v>
                </c:pt>
                <c:pt idx="93979">
                  <c:v>-182.50449999999998</c:v>
                </c:pt>
                <c:pt idx="93980">
                  <c:v>-182.50249999999997</c:v>
                </c:pt>
                <c:pt idx="93981">
                  <c:v>-182.50049999999999</c:v>
                </c:pt>
                <c:pt idx="93982">
                  <c:v>-182.49849999999998</c:v>
                </c:pt>
                <c:pt idx="93983">
                  <c:v>-182.49649999999997</c:v>
                </c:pt>
                <c:pt idx="93984">
                  <c:v>-182.49449999999999</c:v>
                </c:pt>
                <c:pt idx="93985">
                  <c:v>-182.49249999999998</c:v>
                </c:pt>
                <c:pt idx="93986">
                  <c:v>-182.49049999999997</c:v>
                </c:pt>
                <c:pt idx="93987">
                  <c:v>-182.48849999999999</c:v>
                </c:pt>
                <c:pt idx="93988">
                  <c:v>-182.48649999999998</c:v>
                </c:pt>
                <c:pt idx="93989">
                  <c:v>-182.48449999999997</c:v>
                </c:pt>
                <c:pt idx="93990">
                  <c:v>-182.48249999999999</c:v>
                </c:pt>
                <c:pt idx="93991">
                  <c:v>-182.48049999999998</c:v>
                </c:pt>
                <c:pt idx="93992">
                  <c:v>-182.47849999999997</c:v>
                </c:pt>
                <c:pt idx="93993">
                  <c:v>-182.47649999999999</c:v>
                </c:pt>
                <c:pt idx="93994">
                  <c:v>-182.47449999999998</c:v>
                </c:pt>
                <c:pt idx="93995">
                  <c:v>-182.47249999999997</c:v>
                </c:pt>
                <c:pt idx="93996">
                  <c:v>-182.47049999999999</c:v>
                </c:pt>
                <c:pt idx="93997">
                  <c:v>-182.46849999999998</c:v>
                </c:pt>
                <c:pt idx="93998">
                  <c:v>-182.46649999999997</c:v>
                </c:pt>
                <c:pt idx="93999">
                  <c:v>-182.46449999999999</c:v>
                </c:pt>
                <c:pt idx="94000">
                  <c:v>-182.46249999999998</c:v>
                </c:pt>
                <c:pt idx="94001">
                  <c:v>-182.46049999999997</c:v>
                </c:pt>
                <c:pt idx="94002">
                  <c:v>-182.45849999999999</c:v>
                </c:pt>
                <c:pt idx="94003">
                  <c:v>-182.45649999999998</c:v>
                </c:pt>
                <c:pt idx="94004">
                  <c:v>-182.45449999999997</c:v>
                </c:pt>
                <c:pt idx="94005">
                  <c:v>-182.45249999999999</c:v>
                </c:pt>
                <c:pt idx="94006">
                  <c:v>-182.45049999999998</c:v>
                </c:pt>
                <c:pt idx="94007">
                  <c:v>-182.44849999999997</c:v>
                </c:pt>
                <c:pt idx="94008">
                  <c:v>-182.44649999999999</c:v>
                </c:pt>
                <c:pt idx="94009">
                  <c:v>-182.44449999999998</c:v>
                </c:pt>
                <c:pt idx="94010">
                  <c:v>-182.44249999999997</c:v>
                </c:pt>
                <c:pt idx="94011">
                  <c:v>-182.44049999999999</c:v>
                </c:pt>
                <c:pt idx="94012">
                  <c:v>-182.43849999999998</c:v>
                </c:pt>
                <c:pt idx="94013">
                  <c:v>-182.43649999999997</c:v>
                </c:pt>
                <c:pt idx="94014">
                  <c:v>-182.43449999999999</c:v>
                </c:pt>
                <c:pt idx="94015">
                  <c:v>-182.43249999999998</c:v>
                </c:pt>
                <c:pt idx="94016">
                  <c:v>-182.43049999999997</c:v>
                </c:pt>
                <c:pt idx="94017">
                  <c:v>-182.42849999999999</c:v>
                </c:pt>
                <c:pt idx="94018">
                  <c:v>-182.42649999999998</c:v>
                </c:pt>
                <c:pt idx="94019">
                  <c:v>-182.42449999999997</c:v>
                </c:pt>
                <c:pt idx="94020">
                  <c:v>-182.42249999999999</c:v>
                </c:pt>
                <c:pt idx="94021">
                  <c:v>-182.42049999999998</c:v>
                </c:pt>
                <c:pt idx="94022">
                  <c:v>-182.41849999999997</c:v>
                </c:pt>
                <c:pt idx="94023">
                  <c:v>-182.41649999999998</c:v>
                </c:pt>
                <c:pt idx="94024">
                  <c:v>-182.41449999999998</c:v>
                </c:pt>
                <c:pt idx="94025">
                  <c:v>-182.41249999999997</c:v>
                </c:pt>
                <c:pt idx="94026">
                  <c:v>-182.41049999999998</c:v>
                </c:pt>
                <c:pt idx="94027">
                  <c:v>-182.40849999999998</c:v>
                </c:pt>
                <c:pt idx="94028">
                  <c:v>-182.40649999999997</c:v>
                </c:pt>
                <c:pt idx="94029">
                  <c:v>-182.40449999999998</c:v>
                </c:pt>
                <c:pt idx="94030">
                  <c:v>-182.40249999999997</c:v>
                </c:pt>
                <c:pt idx="94031">
                  <c:v>-182.40049999999997</c:v>
                </c:pt>
                <c:pt idx="94032">
                  <c:v>-182.39849999999998</c:v>
                </c:pt>
                <c:pt idx="94033">
                  <c:v>-182.39649999999997</c:v>
                </c:pt>
                <c:pt idx="94034">
                  <c:v>-182.39449999999997</c:v>
                </c:pt>
                <c:pt idx="94035">
                  <c:v>-182.39249999999998</c:v>
                </c:pt>
                <c:pt idx="94036">
                  <c:v>-182.39049999999997</c:v>
                </c:pt>
                <c:pt idx="94037">
                  <c:v>-182.38849999999996</c:v>
                </c:pt>
                <c:pt idx="94038">
                  <c:v>-182.38649999999998</c:v>
                </c:pt>
                <c:pt idx="94039">
                  <c:v>-182.38449999999997</c:v>
                </c:pt>
                <c:pt idx="94040">
                  <c:v>-182.38249999999996</c:v>
                </c:pt>
                <c:pt idx="94041">
                  <c:v>-182.38049999999998</c:v>
                </c:pt>
                <c:pt idx="94042">
                  <c:v>-182.37849999999997</c:v>
                </c:pt>
                <c:pt idx="94043">
                  <c:v>-182.37649999999996</c:v>
                </c:pt>
                <c:pt idx="94044">
                  <c:v>-182.37449999999998</c:v>
                </c:pt>
                <c:pt idx="94045">
                  <c:v>-182.37249999999997</c:v>
                </c:pt>
                <c:pt idx="94046">
                  <c:v>-182.37049999999996</c:v>
                </c:pt>
                <c:pt idx="94047">
                  <c:v>-182.36849999999998</c:v>
                </c:pt>
                <c:pt idx="94048">
                  <c:v>-182.36649999999997</c:v>
                </c:pt>
                <c:pt idx="94049">
                  <c:v>-182.36449999999996</c:v>
                </c:pt>
                <c:pt idx="94050">
                  <c:v>-182.36249999999998</c:v>
                </c:pt>
                <c:pt idx="94051">
                  <c:v>-182.36049999999997</c:v>
                </c:pt>
                <c:pt idx="94052">
                  <c:v>-182.35849999999996</c:v>
                </c:pt>
                <c:pt idx="94053">
                  <c:v>-182.35649999999998</c:v>
                </c:pt>
                <c:pt idx="94054">
                  <c:v>-182.35449999999997</c:v>
                </c:pt>
                <c:pt idx="94055">
                  <c:v>-182.35249999999996</c:v>
                </c:pt>
                <c:pt idx="94056">
                  <c:v>-182.35049999999998</c:v>
                </c:pt>
                <c:pt idx="94057">
                  <c:v>-182.34849999999997</c:v>
                </c:pt>
                <c:pt idx="94058">
                  <c:v>-182.34649999999996</c:v>
                </c:pt>
                <c:pt idx="94059">
                  <c:v>-182.34449999999998</c:v>
                </c:pt>
                <c:pt idx="94060">
                  <c:v>-182.34249999999997</c:v>
                </c:pt>
                <c:pt idx="94061">
                  <c:v>-182.34049999999996</c:v>
                </c:pt>
                <c:pt idx="94062">
                  <c:v>-182.33849999999998</c:v>
                </c:pt>
                <c:pt idx="94063">
                  <c:v>-182.33649999999997</c:v>
                </c:pt>
                <c:pt idx="94064">
                  <c:v>-182.33449999999999</c:v>
                </c:pt>
                <c:pt idx="94065">
                  <c:v>-182.33249999999998</c:v>
                </c:pt>
                <c:pt idx="94066">
                  <c:v>-182.33049999999997</c:v>
                </c:pt>
                <c:pt idx="94067">
                  <c:v>-182.32849999999999</c:v>
                </c:pt>
                <c:pt idx="94068">
                  <c:v>-182.32649999999998</c:v>
                </c:pt>
                <c:pt idx="94069">
                  <c:v>-182.32449999999997</c:v>
                </c:pt>
                <c:pt idx="94070">
                  <c:v>-182.32249999999999</c:v>
                </c:pt>
                <c:pt idx="94071">
                  <c:v>-182.32049999999998</c:v>
                </c:pt>
                <c:pt idx="94072">
                  <c:v>-182.31849999999997</c:v>
                </c:pt>
                <c:pt idx="94073">
                  <c:v>-182.31649999999999</c:v>
                </c:pt>
                <c:pt idx="94074">
                  <c:v>-182.31449999999998</c:v>
                </c:pt>
                <c:pt idx="94075">
                  <c:v>-182.31249999999997</c:v>
                </c:pt>
                <c:pt idx="94076">
                  <c:v>-182.31049999999999</c:v>
                </c:pt>
                <c:pt idx="94077">
                  <c:v>-182.30849999999998</c:v>
                </c:pt>
                <c:pt idx="94078">
                  <c:v>-182.30649999999997</c:v>
                </c:pt>
                <c:pt idx="94079">
                  <c:v>-182.30449999999999</c:v>
                </c:pt>
                <c:pt idx="94080">
                  <c:v>-182.30249999999998</c:v>
                </c:pt>
                <c:pt idx="94081">
                  <c:v>-182.30049999999997</c:v>
                </c:pt>
                <c:pt idx="94082">
                  <c:v>-182.29849999999999</c:v>
                </c:pt>
                <c:pt idx="94083">
                  <c:v>-182.29649999999998</c:v>
                </c:pt>
                <c:pt idx="94084">
                  <c:v>-182.29449999999997</c:v>
                </c:pt>
                <c:pt idx="94085">
                  <c:v>-182.29249999999999</c:v>
                </c:pt>
                <c:pt idx="94086">
                  <c:v>-182.29049999999998</c:v>
                </c:pt>
                <c:pt idx="94087">
                  <c:v>-182.28849999999997</c:v>
                </c:pt>
                <c:pt idx="94088">
                  <c:v>-182.28649999999999</c:v>
                </c:pt>
                <c:pt idx="94089">
                  <c:v>-182.28449999999998</c:v>
                </c:pt>
                <c:pt idx="94090">
                  <c:v>-182.28249999999997</c:v>
                </c:pt>
                <c:pt idx="94091">
                  <c:v>-182.28049999999999</c:v>
                </c:pt>
                <c:pt idx="94092">
                  <c:v>-182.27849999999998</c:v>
                </c:pt>
                <c:pt idx="94093">
                  <c:v>-182.27649999999997</c:v>
                </c:pt>
                <c:pt idx="94094">
                  <c:v>-182.27449999999999</c:v>
                </c:pt>
                <c:pt idx="94095">
                  <c:v>-182.27249999999998</c:v>
                </c:pt>
                <c:pt idx="94096">
                  <c:v>-182.27049999999997</c:v>
                </c:pt>
                <c:pt idx="94097">
                  <c:v>-182.26849999999999</c:v>
                </c:pt>
                <c:pt idx="94098">
                  <c:v>-182.26649999999998</c:v>
                </c:pt>
                <c:pt idx="94099">
                  <c:v>-182.26449999999997</c:v>
                </c:pt>
                <c:pt idx="94100">
                  <c:v>-182.26249999999999</c:v>
                </c:pt>
                <c:pt idx="94101">
                  <c:v>-182.26049999999998</c:v>
                </c:pt>
                <c:pt idx="94102">
                  <c:v>-182.25849999999997</c:v>
                </c:pt>
                <c:pt idx="94103">
                  <c:v>-182.25649999999999</c:v>
                </c:pt>
                <c:pt idx="94104">
                  <c:v>-182.25449999999998</c:v>
                </c:pt>
                <c:pt idx="94105">
                  <c:v>-182.25249999999997</c:v>
                </c:pt>
                <c:pt idx="94106">
                  <c:v>-182.25049999999999</c:v>
                </c:pt>
                <c:pt idx="94107">
                  <c:v>-182.24849999999998</c:v>
                </c:pt>
                <c:pt idx="94108">
                  <c:v>-182.24649999999997</c:v>
                </c:pt>
                <c:pt idx="94109">
                  <c:v>-182.24449999999999</c:v>
                </c:pt>
                <c:pt idx="94110">
                  <c:v>-182.24249999999998</c:v>
                </c:pt>
                <c:pt idx="94111">
                  <c:v>-182.24049999999997</c:v>
                </c:pt>
                <c:pt idx="94112">
                  <c:v>-182.23849999999999</c:v>
                </c:pt>
                <c:pt idx="94113">
                  <c:v>-182.23649999999998</c:v>
                </c:pt>
                <c:pt idx="94114">
                  <c:v>-182.23449999999997</c:v>
                </c:pt>
                <c:pt idx="94115">
                  <c:v>-182.23249999999999</c:v>
                </c:pt>
                <c:pt idx="94116">
                  <c:v>-182.23049999999998</c:v>
                </c:pt>
                <c:pt idx="94117">
                  <c:v>-182.22849999999997</c:v>
                </c:pt>
                <c:pt idx="94118">
                  <c:v>-182.22649999999999</c:v>
                </c:pt>
                <c:pt idx="94119">
                  <c:v>-182.22449999999998</c:v>
                </c:pt>
                <c:pt idx="94120">
                  <c:v>-182.22249999999997</c:v>
                </c:pt>
                <c:pt idx="94121">
                  <c:v>-182.22049999999999</c:v>
                </c:pt>
                <c:pt idx="94122">
                  <c:v>-182.21849999999998</c:v>
                </c:pt>
                <c:pt idx="94123">
                  <c:v>-182.21649999999997</c:v>
                </c:pt>
                <c:pt idx="94124">
                  <c:v>-182.21449999999999</c:v>
                </c:pt>
                <c:pt idx="94125">
                  <c:v>-182.21249999999998</c:v>
                </c:pt>
                <c:pt idx="94126">
                  <c:v>-182.21049999999997</c:v>
                </c:pt>
                <c:pt idx="94127">
                  <c:v>-182.20849999999999</c:v>
                </c:pt>
                <c:pt idx="94128">
                  <c:v>-182.20649999999998</c:v>
                </c:pt>
                <c:pt idx="94129">
                  <c:v>-182.20449999999997</c:v>
                </c:pt>
                <c:pt idx="94130">
                  <c:v>-182.20249999999999</c:v>
                </c:pt>
                <c:pt idx="94131">
                  <c:v>-182.20049999999998</c:v>
                </c:pt>
                <c:pt idx="94132">
                  <c:v>-182.19849999999997</c:v>
                </c:pt>
                <c:pt idx="94133">
                  <c:v>-182.19649999999999</c:v>
                </c:pt>
                <c:pt idx="94134">
                  <c:v>-182.19449999999998</c:v>
                </c:pt>
                <c:pt idx="94135">
                  <c:v>-182.19249999999997</c:v>
                </c:pt>
                <c:pt idx="94136">
                  <c:v>-182.19049999999999</c:v>
                </c:pt>
                <c:pt idx="94137">
                  <c:v>-182.18849999999998</c:v>
                </c:pt>
                <c:pt idx="94138">
                  <c:v>-182.18649999999997</c:v>
                </c:pt>
                <c:pt idx="94139">
                  <c:v>-182.18449999999999</c:v>
                </c:pt>
                <c:pt idx="94140">
                  <c:v>-182.18249999999998</c:v>
                </c:pt>
                <c:pt idx="94141">
                  <c:v>-182.18049999999997</c:v>
                </c:pt>
                <c:pt idx="94142">
                  <c:v>-182.17849999999999</c:v>
                </c:pt>
                <c:pt idx="94143">
                  <c:v>-182.17649999999998</c:v>
                </c:pt>
                <c:pt idx="94144">
                  <c:v>-182.17449999999997</c:v>
                </c:pt>
                <c:pt idx="94145">
                  <c:v>-182.17249999999999</c:v>
                </c:pt>
                <c:pt idx="94146">
                  <c:v>-182.17049999999998</c:v>
                </c:pt>
                <c:pt idx="94147">
                  <c:v>-182.16849999999997</c:v>
                </c:pt>
                <c:pt idx="94148">
                  <c:v>-182.16649999999998</c:v>
                </c:pt>
                <c:pt idx="94149">
                  <c:v>-182.16449999999998</c:v>
                </c:pt>
                <c:pt idx="94150">
                  <c:v>-182.16249999999997</c:v>
                </c:pt>
                <c:pt idx="94151">
                  <c:v>-182.16049999999998</c:v>
                </c:pt>
                <c:pt idx="94152">
                  <c:v>-182.15849999999998</c:v>
                </c:pt>
                <c:pt idx="94153">
                  <c:v>-182.15649999999997</c:v>
                </c:pt>
                <c:pt idx="94154">
                  <c:v>-182.15449999999998</c:v>
                </c:pt>
                <c:pt idx="94155">
                  <c:v>-182.15249999999997</c:v>
                </c:pt>
                <c:pt idx="94156">
                  <c:v>-182.15049999999997</c:v>
                </c:pt>
                <c:pt idx="94157">
                  <c:v>-182.14849999999998</c:v>
                </c:pt>
                <c:pt idx="94158">
                  <c:v>-182.14649999999997</c:v>
                </c:pt>
                <c:pt idx="94159">
                  <c:v>-182.14449999999997</c:v>
                </c:pt>
                <c:pt idx="94160">
                  <c:v>-182.14249999999998</c:v>
                </c:pt>
                <c:pt idx="94161">
                  <c:v>-182.14049999999997</c:v>
                </c:pt>
                <c:pt idx="94162">
                  <c:v>-182.13849999999996</c:v>
                </c:pt>
                <c:pt idx="94163">
                  <c:v>-182.13649999999998</c:v>
                </c:pt>
                <c:pt idx="94164">
                  <c:v>-182.13449999999997</c:v>
                </c:pt>
                <c:pt idx="94165">
                  <c:v>-182.13249999999996</c:v>
                </c:pt>
                <c:pt idx="94166">
                  <c:v>-182.13049999999998</c:v>
                </c:pt>
                <c:pt idx="94167">
                  <c:v>-182.12849999999997</c:v>
                </c:pt>
                <c:pt idx="94168">
                  <c:v>-182.12649999999996</c:v>
                </c:pt>
                <c:pt idx="94169">
                  <c:v>-182.12449999999998</c:v>
                </c:pt>
                <c:pt idx="94170">
                  <c:v>-182.12249999999997</c:v>
                </c:pt>
                <c:pt idx="94171">
                  <c:v>-182.12049999999996</c:v>
                </c:pt>
                <c:pt idx="94172">
                  <c:v>-182.11849999999998</c:v>
                </c:pt>
                <c:pt idx="94173">
                  <c:v>-182.11649999999997</c:v>
                </c:pt>
                <c:pt idx="94174">
                  <c:v>-182.11449999999996</c:v>
                </c:pt>
                <c:pt idx="94175">
                  <c:v>-182.11249999999998</c:v>
                </c:pt>
                <c:pt idx="94176">
                  <c:v>-182.11049999999997</c:v>
                </c:pt>
                <c:pt idx="94177">
                  <c:v>-182.10849999999996</c:v>
                </c:pt>
                <c:pt idx="94178">
                  <c:v>-182.10649999999998</c:v>
                </c:pt>
                <c:pt idx="94179">
                  <c:v>-182.10449999999997</c:v>
                </c:pt>
                <c:pt idx="94180">
                  <c:v>-182.10249999999996</c:v>
                </c:pt>
                <c:pt idx="94181">
                  <c:v>-182.10049999999998</c:v>
                </c:pt>
                <c:pt idx="94182">
                  <c:v>-182.09849999999997</c:v>
                </c:pt>
                <c:pt idx="94183">
                  <c:v>-182.09649999999996</c:v>
                </c:pt>
                <c:pt idx="94184">
                  <c:v>-182.09449999999998</c:v>
                </c:pt>
                <c:pt idx="94185">
                  <c:v>-182.09249999999997</c:v>
                </c:pt>
                <c:pt idx="94186">
                  <c:v>-182.09049999999996</c:v>
                </c:pt>
                <c:pt idx="94187">
                  <c:v>-182.08849999999998</c:v>
                </c:pt>
                <c:pt idx="94188">
                  <c:v>-182.08649999999997</c:v>
                </c:pt>
                <c:pt idx="94189">
                  <c:v>-182.08449999999999</c:v>
                </c:pt>
                <c:pt idx="94190">
                  <c:v>-182.08249999999998</c:v>
                </c:pt>
                <c:pt idx="94191">
                  <c:v>-182.08049999999997</c:v>
                </c:pt>
                <c:pt idx="94192">
                  <c:v>-182.07849999999999</c:v>
                </c:pt>
                <c:pt idx="94193">
                  <c:v>-182.07649999999998</c:v>
                </c:pt>
                <c:pt idx="94194">
                  <c:v>-182.07449999999997</c:v>
                </c:pt>
                <c:pt idx="94195">
                  <c:v>-182.07249999999999</c:v>
                </c:pt>
                <c:pt idx="94196">
                  <c:v>-182.07049999999998</c:v>
                </c:pt>
                <c:pt idx="94197">
                  <c:v>-182.06849999999997</c:v>
                </c:pt>
                <c:pt idx="94198">
                  <c:v>-182.06649999999999</c:v>
                </c:pt>
                <c:pt idx="94199">
                  <c:v>-182.06449999999998</c:v>
                </c:pt>
                <c:pt idx="94200">
                  <c:v>-182.06249999999997</c:v>
                </c:pt>
                <c:pt idx="94201">
                  <c:v>-182.06049999999999</c:v>
                </c:pt>
                <c:pt idx="94202">
                  <c:v>-182.05849999999998</c:v>
                </c:pt>
                <c:pt idx="94203">
                  <c:v>-182.05649999999997</c:v>
                </c:pt>
                <c:pt idx="94204">
                  <c:v>-182.05449999999999</c:v>
                </c:pt>
                <c:pt idx="94205">
                  <c:v>-182.05249999999998</c:v>
                </c:pt>
                <c:pt idx="94206">
                  <c:v>-182.05049999999997</c:v>
                </c:pt>
                <c:pt idx="94207">
                  <c:v>-182.04849999999999</c:v>
                </c:pt>
                <c:pt idx="94208">
                  <c:v>-182.04649999999998</c:v>
                </c:pt>
                <c:pt idx="94209">
                  <c:v>-182.04449999999997</c:v>
                </c:pt>
                <c:pt idx="94210">
                  <c:v>-182.04249999999999</c:v>
                </c:pt>
                <c:pt idx="94211">
                  <c:v>-182.04049999999998</c:v>
                </c:pt>
                <c:pt idx="94212">
                  <c:v>-182.03849999999997</c:v>
                </c:pt>
                <c:pt idx="94213">
                  <c:v>-182.03649999999999</c:v>
                </c:pt>
                <c:pt idx="94214">
                  <c:v>-182.03449999999998</c:v>
                </c:pt>
                <c:pt idx="94215">
                  <c:v>-182.03249999999997</c:v>
                </c:pt>
                <c:pt idx="94216">
                  <c:v>-182.03049999999999</c:v>
                </c:pt>
                <c:pt idx="94217">
                  <c:v>-182.02849999999998</c:v>
                </c:pt>
                <c:pt idx="94218">
                  <c:v>-182.02649999999997</c:v>
                </c:pt>
                <c:pt idx="94219">
                  <c:v>-182.02449999999999</c:v>
                </c:pt>
                <c:pt idx="94220">
                  <c:v>-182.02249999999998</c:v>
                </c:pt>
                <c:pt idx="94221">
                  <c:v>-182.02049999999997</c:v>
                </c:pt>
                <c:pt idx="94222">
                  <c:v>-182.01849999999999</c:v>
                </c:pt>
                <c:pt idx="94223">
                  <c:v>-182.01649999999998</c:v>
                </c:pt>
                <c:pt idx="94224">
                  <c:v>-182.01449999999997</c:v>
                </c:pt>
                <c:pt idx="94225">
                  <c:v>-182.01249999999999</c:v>
                </c:pt>
                <c:pt idx="94226">
                  <c:v>-182.01049999999998</c:v>
                </c:pt>
                <c:pt idx="94227">
                  <c:v>-182.00849999999997</c:v>
                </c:pt>
                <c:pt idx="94228">
                  <c:v>-182.00649999999999</c:v>
                </c:pt>
                <c:pt idx="94229">
                  <c:v>-182.00449999999998</c:v>
                </c:pt>
                <c:pt idx="94230">
                  <c:v>-182.00249999999997</c:v>
                </c:pt>
                <c:pt idx="94231">
                  <c:v>-182.00049999999999</c:v>
                </c:pt>
                <c:pt idx="94232">
                  <c:v>-181.99849999999998</c:v>
                </c:pt>
                <c:pt idx="94233">
                  <c:v>-181.99649999999997</c:v>
                </c:pt>
                <c:pt idx="94234">
                  <c:v>-181.99449999999999</c:v>
                </c:pt>
                <c:pt idx="94235">
                  <c:v>-181.99249999999998</c:v>
                </c:pt>
                <c:pt idx="94236">
                  <c:v>-181.99049999999997</c:v>
                </c:pt>
                <c:pt idx="94237">
                  <c:v>-181.98849999999999</c:v>
                </c:pt>
                <c:pt idx="94238">
                  <c:v>-181.98649999999998</c:v>
                </c:pt>
                <c:pt idx="94239">
                  <c:v>-181.98449999999997</c:v>
                </c:pt>
                <c:pt idx="94240">
                  <c:v>-181.98249999999999</c:v>
                </c:pt>
                <c:pt idx="94241">
                  <c:v>-181.98049999999998</c:v>
                </c:pt>
                <c:pt idx="94242">
                  <c:v>-181.97849999999997</c:v>
                </c:pt>
                <c:pt idx="94243">
                  <c:v>-181.97649999999999</c:v>
                </c:pt>
                <c:pt idx="94244">
                  <c:v>-181.97449999999998</c:v>
                </c:pt>
                <c:pt idx="94245">
                  <c:v>-181.97249999999997</c:v>
                </c:pt>
                <c:pt idx="94246">
                  <c:v>-181.97049999999999</c:v>
                </c:pt>
                <c:pt idx="94247">
                  <c:v>-181.96849999999998</c:v>
                </c:pt>
                <c:pt idx="94248">
                  <c:v>-181.96649999999997</c:v>
                </c:pt>
                <c:pt idx="94249">
                  <c:v>-181.96449999999999</c:v>
                </c:pt>
                <c:pt idx="94250">
                  <c:v>-181.96249999999998</c:v>
                </c:pt>
                <c:pt idx="94251">
                  <c:v>-181.96049999999997</c:v>
                </c:pt>
                <c:pt idx="94252">
                  <c:v>-181.95849999999999</c:v>
                </c:pt>
                <c:pt idx="94253">
                  <c:v>-181.95649999999998</c:v>
                </c:pt>
                <c:pt idx="94254">
                  <c:v>-181.95449999999997</c:v>
                </c:pt>
                <c:pt idx="94255">
                  <c:v>-181.95249999999999</c:v>
                </c:pt>
                <c:pt idx="94256">
                  <c:v>-181.95049999999998</c:v>
                </c:pt>
                <c:pt idx="94257">
                  <c:v>-181.94849999999997</c:v>
                </c:pt>
                <c:pt idx="94258">
                  <c:v>-181.94649999999999</c:v>
                </c:pt>
                <c:pt idx="94259">
                  <c:v>-181.94449999999998</c:v>
                </c:pt>
                <c:pt idx="94260">
                  <c:v>-181.94249999999997</c:v>
                </c:pt>
                <c:pt idx="94261">
                  <c:v>-181.94049999999999</c:v>
                </c:pt>
                <c:pt idx="94262">
                  <c:v>-181.93849999999998</c:v>
                </c:pt>
                <c:pt idx="94263">
                  <c:v>-181.93649999999997</c:v>
                </c:pt>
                <c:pt idx="94264">
                  <c:v>-181.93449999999999</c:v>
                </c:pt>
                <c:pt idx="94265">
                  <c:v>-181.93249999999998</c:v>
                </c:pt>
                <c:pt idx="94266">
                  <c:v>-181.93049999999997</c:v>
                </c:pt>
                <c:pt idx="94267">
                  <c:v>-181.92849999999999</c:v>
                </c:pt>
                <c:pt idx="94268">
                  <c:v>-181.92649999999998</c:v>
                </c:pt>
                <c:pt idx="94269">
                  <c:v>-181.92449999999997</c:v>
                </c:pt>
                <c:pt idx="94270">
                  <c:v>-181.92249999999999</c:v>
                </c:pt>
                <c:pt idx="94271">
                  <c:v>-181.92049999999998</c:v>
                </c:pt>
                <c:pt idx="94272">
                  <c:v>-181.91849999999997</c:v>
                </c:pt>
                <c:pt idx="94273">
                  <c:v>-181.91649999999998</c:v>
                </c:pt>
                <c:pt idx="94274">
                  <c:v>-181.91449999999998</c:v>
                </c:pt>
                <c:pt idx="94275">
                  <c:v>-181.91249999999997</c:v>
                </c:pt>
                <c:pt idx="94276">
                  <c:v>-181.91049999999998</c:v>
                </c:pt>
                <c:pt idx="94277">
                  <c:v>-181.90849999999998</c:v>
                </c:pt>
                <c:pt idx="94278">
                  <c:v>-181.90649999999997</c:v>
                </c:pt>
                <c:pt idx="94279">
                  <c:v>-181.90449999999998</c:v>
                </c:pt>
                <c:pt idx="94280">
                  <c:v>-181.90249999999997</c:v>
                </c:pt>
                <c:pt idx="94281">
                  <c:v>-181.90049999999997</c:v>
                </c:pt>
                <c:pt idx="94282">
                  <c:v>-181.89849999999998</c:v>
                </c:pt>
                <c:pt idx="94283">
                  <c:v>-181.89649999999997</c:v>
                </c:pt>
                <c:pt idx="94284">
                  <c:v>-181.89449999999997</c:v>
                </c:pt>
                <c:pt idx="94285">
                  <c:v>-181.89249999999998</c:v>
                </c:pt>
                <c:pt idx="94286">
                  <c:v>-181.89049999999997</c:v>
                </c:pt>
                <c:pt idx="94287">
                  <c:v>-181.88849999999996</c:v>
                </c:pt>
                <c:pt idx="94288">
                  <c:v>-181.88649999999998</c:v>
                </c:pt>
                <c:pt idx="94289">
                  <c:v>-181.88449999999997</c:v>
                </c:pt>
                <c:pt idx="94290">
                  <c:v>-181.88249999999996</c:v>
                </c:pt>
                <c:pt idx="94291">
                  <c:v>-181.88049999999998</c:v>
                </c:pt>
                <c:pt idx="94292">
                  <c:v>-181.87849999999997</c:v>
                </c:pt>
                <c:pt idx="94293">
                  <c:v>-181.87649999999996</c:v>
                </c:pt>
                <c:pt idx="94294">
                  <c:v>-181.87449999999998</c:v>
                </c:pt>
                <c:pt idx="94295">
                  <c:v>-181.87249999999997</c:v>
                </c:pt>
                <c:pt idx="94296">
                  <c:v>-181.87049999999996</c:v>
                </c:pt>
                <c:pt idx="94297">
                  <c:v>-181.86849999999998</c:v>
                </c:pt>
                <c:pt idx="94298">
                  <c:v>-181.86649999999997</c:v>
                </c:pt>
                <c:pt idx="94299">
                  <c:v>-181.86449999999996</c:v>
                </c:pt>
                <c:pt idx="94300">
                  <c:v>-181.86249999999998</c:v>
                </c:pt>
                <c:pt idx="94301">
                  <c:v>-181.86049999999997</c:v>
                </c:pt>
                <c:pt idx="94302">
                  <c:v>-181.85849999999996</c:v>
                </c:pt>
                <c:pt idx="94303">
                  <c:v>-181.85649999999998</c:v>
                </c:pt>
                <c:pt idx="94304">
                  <c:v>-181.85449999999997</c:v>
                </c:pt>
                <c:pt idx="94305">
                  <c:v>-181.85249999999996</c:v>
                </c:pt>
                <c:pt idx="94306">
                  <c:v>-181.85049999999998</c:v>
                </c:pt>
                <c:pt idx="94307">
                  <c:v>-181.84849999999997</c:v>
                </c:pt>
                <c:pt idx="94308">
                  <c:v>-181.84649999999996</c:v>
                </c:pt>
                <c:pt idx="94309">
                  <c:v>-181.84449999999998</c:v>
                </c:pt>
                <c:pt idx="94310">
                  <c:v>-181.84249999999997</c:v>
                </c:pt>
                <c:pt idx="94311">
                  <c:v>-181.84049999999996</c:v>
                </c:pt>
                <c:pt idx="94312">
                  <c:v>-181.83849999999998</c:v>
                </c:pt>
                <c:pt idx="94313">
                  <c:v>-181.83649999999997</c:v>
                </c:pt>
                <c:pt idx="94314">
                  <c:v>-181.83449999999999</c:v>
                </c:pt>
                <c:pt idx="94315">
                  <c:v>-181.83249999999998</c:v>
                </c:pt>
                <c:pt idx="94316">
                  <c:v>-181.83049999999997</c:v>
                </c:pt>
                <c:pt idx="94317">
                  <c:v>-181.82849999999999</c:v>
                </c:pt>
                <c:pt idx="94318">
                  <c:v>-181.82649999999998</c:v>
                </c:pt>
                <c:pt idx="94319">
                  <c:v>-181.82449999999997</c:v>
                </c:pt>
                <c:pt idx="94320">
                  <c:v>-181.82249999999999</c:v>
                </c:pt>
                <c:pt idx="94321">
                  <c:v>-181.82049999999998</c:v>
                </c:pt>
                <c:pt idx="94322">
                  <c:v>-181.81849999999997</c:v>
                </c:pt>
                <c:pt idx="94323">
                  <c:v>-181.81649999999999</c:v>
                </c:pt>
                <c:pt idx="94324">
                  <c:v>-181.81449999999998</c:v>
                </c:pt>
                <c:pt idx="94325">
                  <c:v>-181.81249999999997</c:v>
                </c:pt>
                <c:pt idx="94326">
                  <c:v>-181.81049999999999</c:v>
                </c:pt>
                <c:pt idx="94327">
                  <c:v>-181.80849999999998</c:v>
                </c:pt>
                <c:pt idx="94328">
                  <c:v>-181.80649999999997</c:v>
                </c:pt>
                <c:pt idx="94329">
                  <c:v>-181.80449999999999</c:v>
                </c:pt>
                <c:pt idx="94330">
                  <c:v>-181.80249999999998</c:v>
                </c:pt>
                <c:pt idx="94331">
                  <c:v>-181.80049999999997</c:v>
                </c:pt>
                <c:pt idx="94332">
                  <c:v>-181.79849999999999</c:v>
                </c:pt>
                <c:pt idx="94333">
                  <c:v>-181.79649999999998</c:v>
                </c:pt>
                <c:pt idx="94334">
                  <c:v>-181.79449999999997</c:v>
                </c:pt>
                <c:pt idx="94335">
                  <c:v>-181.79249999999999</c:v>
                </c:pt>
                <c:pt idx="94336">
                  <c:v>-181.79049999999998</c:v>
                </c:pt>
                <c:pt idx="94337">
                  <c:v>-181.78849999999997</c:v>
                </c:pt>
                <c:pt idx="94338">
                  <c:v>-181.78649999999999</c:v>
                </c:pt>
                <c:pt idx="94339">
                  <c:v>-181.78449999999998</c:v>
                </c:pt>
                <c:pt idx="94340">
                  <c:v>-181.78249999999997</c:v>
                </c:pt>
                <c:pt idx="94341">
                  <c:v>-181.78049999999999</c:v>
                </c:pt>
                <c:pt idx="94342">
                  <c:v>-181.77849999999998</c:v>
                </c:pt>
                <c:pt idx="94343">
                  <c:v>-181.77649999999997</c:v>
                </c:pt>
                <c:pt idx="94344">
                  <c:v>-181.77449999999999</c:v>
                </c:pt>
                <c:pt idx="94345">
                  <c:v>-181.77249999999998</c:v>
                </c:pt>
                <c:pt idx="94346">
                  <c:v>-181.77049999999997</c:v>
                </c:pt>
                <c:pt idx="94347">
                  <c:v>-181.76849999999999</c:v>
                </c:pt>
                <c:pt idx="94348">
                  <c:v>-181.76649999999998</c:v>
                </c:pt>
                <c:pt idx="94349">
                  <c:v>-181.76449999999997</c:v>
                </c:pt>
                <c:pt idx="94350">
                  <c:v>-181.76249999999999</c:v>
                </c:pt>
                <c:pt idx="94351">
                  <c:v>-181.76049999999998</c:v>
                </c:pt>
                <c:pt idx="94352">
                  <c:v>-181.75849999999997</c:v>
                </c:pt>
                <c:pt idx="94353">
                  <c:v>-181.75649999999999</c:v>
                </c:pt>
                <c:pt idx="94354">
                  <c:v>-181.75449999999998</c:v>
                </c:pt>
                <c:pt idx="94355">
                  <c:v>-181.75249999999997</c:v>
                </c:pt>
                <c:pt idx="94356">
                  <c:v>-181.75049999999999</c:v>
                </c:pt>
                <c:pt idx="94357">
                  <c:v>-181.74849999999998</c:v>
                </c:pt>
                <c:pt idx="94358">
                  <c:v>-181.74649999999997</c:v>
                </c:pt>
                <c:pt idx="94359">
                  <c:v>-181.74449999999999</c:v>
                </c:pt>
                <c:pt idx="94360">
                  <c:v>-181.74249999999998</c:v>
                </c:pt>
                <c:pt idx="94361">
                  <c:v>-181.74049999999997</c:v>
                </c:pt>
                <c:pt idx="94362">
                  <c:v>-181.73849999999999</c:v>
                </c:pt>
                <c:pt idx="94363">
                  <c:v>-181.73649999999998</c:v>
                </c:pt>
                <c:pt idx="94364">
                  <c:v>-181.73449999999997</c:v>
                </c:pt>
                <c:pt idx="94365">
                  <c:v>-181.73249999999999</c:v>
                </c:pt>
                <c:pt idx="94366">
                  <c:v>-181.73049999999998</c:v>
                </c:pt>
                <c:pt idx="94367">
                  <c:v>-181.72849999999997</c:v>
                </c:pt>
                <c:pt idx="94368">
                  <c:v>-181.72649999999999</c:v>
                </c:pt>
                <c:pt idx="94369">
                  <c:v>-181.72449999999998</c:v>
                </c:pt>
                <c:pt idx="94370">
                  <c:v>-181.72249999999997</c:v>
                </c:pt>
                <c:pt idx="94371">
                  <c:v>-181.72049999999999</c:v>
                </c:pt>
                <c:pt idx="94372">
                  <c:v>-181.71849999999998</c:v>
                </c:pt>
                <c:pt idx="94373">
                  <c:v>-181.71649999999997</c:v>
                </c:pt>
                <c:pt idx="94374">
                  <c:v>-181.71449999999999</c:v>
                </c:pt>
                <c:pt idx="94375">
                  <c:v>-181.71249999999998</c:v>
                </c:pt>
                <c:pt idx="94376">
                  <c:v>-181.71049999999997</c:v>
                </c:pt>
                <c:pt idx="94377">
                  <c:v>-181.70849999999999</c:v>
                </c:pt>
                <c:pt idx="94378">
                  <c:v>-181.70649999999998</c:v>
                </c:pt>
                <c:pt idx="94379">
                  <c:v>-181.70449999999997</c:v>
                </c:pt>
                <c:pt idx="94380">
                  <c:v>-181.70249999999999</c:v>
                </c:pt>
                <c:pt idx="94381">
                  <c:v>-181.70049999999998</c:v>
                </c:pt>
                <c:pt idx="94382">
                  <c:v>-181.69849999999997</c:v>
                </c:pt>
                <c:pt idx="94383">
                  <c:v>-181.69649999999999</c:v>
                </c:pt>
                <c:pt idx="94384">
                  <c:v>-181.69449999999998</c:v>
                </c:pt>
                <c:pt idx="94385">
                  <c:v>-181.69249999999997</c:v>
                </c:pt>
                <c:pt idx="94386">
                  <c:v>-181.69049999999999</c:v>
                </c:pt>
                <c:pt idx="94387">
                  <c:v>-181.68849999999998</c:v>
                </c:pt>
                <c:pt idx="94388">
                  <c:v>-181.68649999999997</c:v>
                </c:pt>
                <c:pt idx="94389">
                  <c:v>-181.68449999999999</c:v>
                </c:pt>
                <c:pt idx="94390">
                  <c:v>-181.68249999999998</c:v>
                </c:pt>
                <c:pt idx="94391">
                  <c:v>-181.68049999999997</c:v>
                </c:pt>
                <c:pt idx="94392">
                  <c:v>-181.67849999999999</c:v>
                </c:pt>
                <c:pt idx="94393">
                  <c:v>-181.67649999999998</c:v>
                </c:pt>
                <c:pt idx="94394">
                  <c:v>-181.67449999999997</c:v>
                </c:pt>
                <c:pt idx="94395">
                  <c:v>-181.67249999999999</c:v>
                </c:pt>
                <c:pt idx="94396">
                  <c:v>-181.67049999999998</c:v>
                </c:pt>
                <c:pt idx="94397">
                  <c:v>-181.66849999999997</c:v>
                </c:pt>
                <c:pt idx="94398">
                  <c:v>-181.66649999999998</c:v>
                </c:pt>
                <c:pt idx="94399">
                  <c:v>-181.66449999999998</c:v>
                </c:pt>
                <c:pt idx="94400">
                  <c:v>-181.66249999999997</c:v>
                </c:pt>
                <c:pt idx="94401">
                  <c:v>-181.66049999999998</c:v>
                </c:pt>
                <c:pt idx="94402">
                  <c:v>-181.65849999999998</c:v>
                </c:pt>
                <c:pt idx="94403">
                  <c:v>-181.65649999999997</c:v>
                </c:pt>
                <c:pt idx="94404">
                  <c:v>-181.65449999999998</c:v>
                </c:pt>
                <c:pt idx="94405">
                  <c:v>-181.65249999999997</c:v>
                </c:pt>
                <c:pt idx="94406">
                  <c:v>-181.65049999999997</c:v>
                </c:pt>
                <c:pt idx="94407">
                  <c:v>-181.64849999999998</c:v>
                </c:pt>
                <c:pt idx="94408">
                  <c:v>-181.64649999999997</c:v>
                </c:pt>
                <c:pt idx="94409">
                  <c:v>-181.64449999999997</c:v>
                </c:pt>
                <c:pt idx="94410">
                  <c:v>-181.64249999999998</c:v>
                </c:pt>
                <c:pt idx="94411">
                  <c:v>-181.64049999999997</c:v>
                </c:pt>
                <c:pt idx="94412">
                  <c:v>-181.63849999999996</c:v>
                </c:pt>
                <c:pt idx="94413">
                  <c:v>-181.63649999999998</c:v>
                </c:pt>
                <c:pt idx="94414">
                  <c:v>-181.63449999999997</c:v>
                </c:pt>
                <c:pt idx="94415">
                  <c:v>-181.63249999999996</c:v>
                </c:pt>
                <c:pt idx="94416">
                  <c:v>-181.63049999999998</c:v>
                </c:pt>
                <c:pt idx="94417">
                  <c:v>-181.62849999999997</c:v>
                </c:pt>
                <c:pt idx="94418">
                  <c:v>-181.62649999999996</c:v>
                </c:pt>
                <c:pt idx="94419">
                  <c:v>-181.62449999999998</c:v>
                </c:pt>
                <c:pt idx="94420">
                  <c:v>-181.62249999999997</c:v>
                </c:pt>
                <c:pt idx="94421">
                  <c:v>-181.62049999999996</c:v>
                </c:pt>
                <c:pt idx="94422">
                  <c:v>-181.61849999999998</c:v>
                </c:pt>
                <c:pt idx="94423">
                  <c:v>-181.61649999999997</c:v>
                </c:pt>
                <c:pt idx="94424">
                  <c:v>-181.61449999999996</c:v>
                </c:pt>
                <c:pt idx="94425">
                  <c:v>-181.61249999999998</c:v>
                </c:pt>
                <c:pt idx="94426">
                  <c:v>-181.61049999999997</c:v>
                </c:pt>
                <c:pt idx="94427">
                  <c:v>-181.60849999999996</c:v>
                </c:pt>
                <c:pt idx="94428">
                  <c:v>-181.60649999999998</c:v>
                </c:pt>
                <c:pt idx="94429">
                  <c:v>-181.60449999999997</c:v>
                </c:pt>
                <c:pt idx="94430">
                  <c:v>-181.60249999999996</c:v>
                </c:pt>
                <c:pt idx="94431">
                  <c:v>-181.60049999999998</c:v>
                </c:pt>
                <c:pt idx="94432">
                  <c:v>-181.59849999999997</c:v>
                </c:pt>
                <c:pt idx="94433">
                  <c:v>-181.59649999999996</c:v>
                </c:pt>
                <c:pt idx="94434">
                  <c:v>-181.59449999999998</c:v>
                </c:pt>
                <c:pt idx="94435">
                  <c:v>-181.59249999999997</c:v>
                </c:pt>
                <c:pt idx="94436">
                  <c:v>-181.59049999999996</c:v>
                </c:pt>
                <c:pt idx="94437">
                  <c:v>-181.58849999999998</c:v>
                </c:pt>
                <c:pt idx="94438">
                  <c:v>-181.58649999999997</c:v>
                </c:pt>
                <c:pt idx="94439">
                  <c:v>-181.58449999999999</c:v>
                </c:pt>
                <c:pt idx="94440">
                  <c:v>-181.58249999999998</c:v>
                </c:pt>
                <c:pt idx="94441">
                  <c:v>-181.58049999999997</c:v>
                </c:pt>
                <c:pt idx="94442">
                  <c:v>-181.57849999999999</c:v>
                </c:pt>
                <c:pt idx="94443">
                  <c:v>-181.57649999999998</c:v>
                </c:pt>
                <c:pt idx="94444">
                  <c:v>-181.57449999999997</c:v>
                </c:pt>
                <c:pt idx="94445">
                  <c:v>-181.57249999999999</c:v>
                </c:pt>
                <c:pt idx="94446">
                  <c:v>-181.57049999999998</c:v>
                </c:pt>
                <c:pt idx="94447">
                  <c:v>-181.56849999999997</c:v>
                </c:pt>
                <c:pt idx="94448">
                  <c:v>-181.56649999999999</c:v>
                </c:pt>
                <c:pt idx="94449">
                  <c:v>-181.56449999999998</c:v>
                </c:pt>
                <c:pt idx="94450">
                  <c:v>-181.56249999999997</c:v>
                </c:pt>
                <c:pt idx="94451">
                  <c:v>-181.56049999999999</c:v>
                </c:pt>
                <c:pt idx="94452">
                  <c:v>-181.55849999999998</c:v>
                </c:pt>
                <c:pt idx="94453">
                  <c:v>-181.55649999999997</c:v>
                </c:pt>
                <c:pt idx="94454">
                  <c:v>-181.55449999999999</c:v>
                </c:pt>
                <c:pt idx="94455">
                  <c:v>-181.55249999999998</c:v>
                </c:pt>
                <c:pt idx="94456">
                  <c:v>-181.55049999999997</c:v>
                </c:pt>
                <c:pt idx="94457">
                  <c:v>-181.54849999999999</c:v>
                </c:pt>
                <c:pt idx="94458">
                  <c:v>-181.54649999999998</c:v>
                </c:pt>
                <c:pt idx="94459">
                  <c:v>-181.54449999999997</c:v>
                </c:pt>
                <c:pt idx="94460">
                  <c:v>-181.54249999999999</c:v>
                </c:pt>
                <c:pt idx="94461">
                  <c:v>-181.54049999999998</c:v>
                </c:pt>
                <c:pt idx="94462">
                  <c:v>-181.53849999999997</c:v>
                </c:pt>
                <c:pt idx="94463">
                  <c:v>-181.53649999999999</c:v>
                </c:pt>
                <c:pt idx="94464">
                  <c:v>-181.53449999999998</c:v>
                </c:pt>
                <c:pt idx="94465">
                  <c:v>-181.53249999999997</c:v>
                </c:pt>
                <c:pt idx="94466">
                  <c:v>-181.53049999999999</c:v>
                </c:pt>
                <c:pt idx="94467">
                  <c:v>-181.52849999999998</c:v>
                </c:pt>
                <c:pt idx="94468">
                  <c:v>-181.52649999999997</c:v>
                </c:pt>
                <c:pt idx="94469">
                  <c:v>-181.52449999999999</c:v>
                </c:pt>
                <c:pt idx="94470">
                  <c:v>-181.52249999999998</c:v>
                </c:pt>
                <c:pt idx="94471">
                  <c:v>-181.52049999999997</c:v>
                </c:pt>
                <c:pt idx="94472">
                  <c:v>-181.51849999999999</c:v>
                </c:pt>
                <c:pt idx="94473">
                  <c:v>-181.51649999999998</c:v>
                </c:pt>
                <c:pt idx="94474">
                  <c:v>-181.51449999999997</c:v>
                </c:pt>
                <c:pt idx="94475">
                  <c:v>-181.51249999999999</c:v>
                </c:pt>
                <c:pt idx="94476">
                  <c:v>-181.51049999999998</c:v>
                </c:pt>
                <c:pt idx="94477">
                  <c:v>-181.50849999999997</c:v>
                </c:pt>
                <c:pt idx="94478">
                  <c:v>-181.50649999999999</c:v>
                </c:pt>
                <c:pt idx="94479">
                  <c:v>-181.50449999999998</c:v>
                </c:pt>
                <c:pt idx="94480">
                  <c:v>-181.50249999999997</c:v>
                </c:pt>
                <c:pt idx="94481">
                  <c:v>-181.50049999999999</c:v>
                </c:pt>
                <c:pt idx="94482">
                  <c:v>-181.49849999999998</c:v>
                </c:pt>
                <c:pt idx="94483">
                  <c:v>-181.49649999999997</c:v>
                </c:pt>
                <c:pt idx="94484">
                  <c:v>-181.49449999999999</c:v>
                </c:pt>
                <c:pt idx="94485">
                  <c:v>-181.49249999999998</c:v>
                </c:pt>
                <c:pt idx="94486">
                  <c:v>-181.49049999999997</c:v>
                </c:pt>
                <c:pt idx="94487">
                  <c:v>-181.48849999999999</c:v>
                </c:pt>
                <c:pt idx="94488">
                  <c:v>-181.48649999999998</c:v>
                </c:pt>
                <c:pt idx="94489">
                  <c:v>-181.48449999999997</c:v>
                </c:pt>
                <c:pt idx="94490">
                  <c:v>-181.48249999999999</c:v>
                </c:pt>
                <c:pt idx="94491">
                  <c:v>-181.48049999999998</c:v>
                </c:pt>
                <c:pt idx="94492">
                  <c:v>-181.47849999999997</c:v>
                </c:pt>
                <c:pt idx="94493">
                  <c:v>-181.47649999999999</c:v>
                </c:pt>
                <c:pt idx="94494">
                  <c:v>-181.47449999999998</c:v>
                </c:pt>
                <c:pt idx="94495">
                  <c:v>-181.47249999999997</c:v>
                </c:pt>
                <c:pt idx="94496">
                  <c:v>-181.47049999999999</c:v>
                </c:pt>
                <c:pt idx="94497">
                  <c:v>-181.46849999999998</c:v>
                </c:pt>
                <c:pt idx="94498">
                  <c:v>-181.46649999999997</c:v>
                </c:pt>
                <c:pt idx="94499">
                  <c:v>-181.46449999999999</c:v>
                </c:pt>
                <c:pt idx="94500">
                  <c:v>-181.46249999999998</c:v>
                </c:pt>
                <c:pt idx="94501">
                  <c:v>-181.46049999999997</c:v>
                </c:pt>
                <c:pt idx="94502">
                  <c:v>-181.45849999999999</c:v>
                </c:pt>
                <c:pt idx="94503">
                  <c:v>-181.45649999999998</c:v>
                </c:pt>
                <c:pt idx="94504">
                  <c:v>-181.45449999999997</c:v>
                </c:pt>
                <c:pt idx="94505">
                  <c:v>-181.45249999999999</c:v>
                </c:pt>
                <c:pt idx="94506">
                  <c:v>-181.45049999999998</c:v>
                </c:pt>
                <c:pt idx="94507">
                  <c:v>-181.44849999999997</c:v>
                </c:pt>
                <c:pt idx="94508">
                  <c:v>-181.44649999999999</c:v>
                </c:pt>
                <c:pt idx="94509">
                  <c:v>-181.44449999999998</c:v>
                </c:pt>
                <c:pt idx="94510">
                  <c:v>-181.44249999999997</c:v>
                </c:pt>
                <c:pt idx="94511">
                  <c:v>-181.44049999999999</c:v>
                </c:pt>
                <c:pt idx="94512">
                  <c:v>-181.43849999999998</c:v>
                </c:pt>
                <c:pt idx="94513">
                  <c:v>-181.43649999999997</c:v>
                </c:pt>
                <c:pt idx="94514">
                  <c:v>-181.43449999999999</c:v>
                </c:pt>
                <c:pt idx="94515">
                  <c:v>-181.43249999999998</c:v>
                </c:pt>
                <c:pt idx="94516">
                  <c:v>-181.43049999999997</c:v>
                </c:pt>
                <c:pt idx="94517">
                  <c:v>-181.42849999999999</c:v>
                </c:pt>
                <c:pt idx="94518">
                  <c:v>-181.42649999999998</c:v>
                </c:pt>
                <c:pt idx="94519">
                  <c:v>-181.42449999999997</c:v>
                </c:pt>
                <c:pt idx="94520">
                  <c:v>-181.42249999999999</c:v>
                </c:pt>
                <c:pt idx="94521">
                  <c:v>-181.42049999999998</c:v>
                </c:pt>
                <c:pt idx="94522">
                  <c:v>-181.41849999999997</c:v>
                </c:pt>
                <c:pt idx="94523">
                  <c:v>-181.41649999999998</c:v>
                </c:pt>
                <c:pt idx="94524">
                  <c:v>-181.41449999999998</c:v>
                </c:pt>
                <c:pt idx="94525">
                  <c:v>-181.41249999999997</c:v>
                </c:pt>
                <c:pt idx="94526">
                  <c:v>-181.41049999999998</c:v>
                </c:pt>
                <c:pt idx="94527">
                  <c:v>-181.40849999999998</c:v>
                </c:pt>
                <c:pt idx="94528">
                  <c:v>-181.40649999999997</c:v>
                </c:pt>
                <c:pt idx="94529">
                  <c:v>-181.40449999999998</c:v>
                </c:pt>
                <c:pt idx="94530">
                  <c:v>-181.40249999999997</c:v>
                </c:pt>
                <c:pt idx="94531">
                  <c:v>-181.40049999999997</c:v>
                </c:pt>
                <c:pt idx="94532">
                  <c:v>-181.39849999999998</c:v>
                </c:pt>
                <c:pt idx="94533">
                  <c:v>-181.39649999999997</c:v>
                </c:pt>
                <c:pt idx="94534">
                  <c:v>-181.39449999999997</c:v>
                </c:pt>
                <c:pt idx="94535">
                  <c:v>-181.39249999999998</c:v>
                </c:pt>
                <c:pt idx="94536">
                  <c:v>-181.39049999999997</c:v>
                </c:pt>
                <c:pt idx="94537">
                  <c:v>-181.38849999999996</c:v>
                </c:pt>
                <c:pt idx="94538">
                  <c:v>-181.38649999999998</c:v>
                </c:pt>
                <c:pt idx="94539">
                  <c:v>-181.38449999999997</c:v>
                </c:pt>
                <c:pt idx="94540">
                  <c:v>-181.38249999999996</c:v>
                </c:pt>
                <c:pt idx="94541">
                  <c:v>-181.38049999999998</c:v>
                </c:pt>
                <c:pt idx="94542">
                  <c:v>-181.37849999999997</c:v>
                </c:pt>
                <c:pt idx="94543">
                  <c:v>-181.37649999999996</c:v>
                </c:pt>
                <c:pt idx="94544">
                  <c:v>-181.37449999999998</c:v>
                </c:pt>
                <c:pt idx="94545">
                  <c:v>-181.37249999999997</c:v>
                </c:pt>
                <c:pt idx="94546">
                  <c:v>-181.37049999999996</c:v>
                </c:pt>
                <c:pt idx="94547">
                  <c:v>-181.36849999999998</c:v>
                </c:pt>
                <c:pt idx="94548">
                  <c:v>-181.36649999999997</c:v>
                </c:pt>
                <c:pt idx="94549">
                  <c:v>-181.36449999999996</c:v>
                </c:pt>
                <c:pt idx="94550">
                  <c:v>-181.36249999999998</c:v>
                </c:pt>
                <c:pt idx="94551">
                  <c:v>-181.36049999999997</c:v>
                </c:pt>
                <c:pt idx="94552">
                  <c:v>-181.35849999999996</c:v>
                </c:pt>
                <c:pt idx="94553">
                  <c:v>-181.35649999999998</c:v>
                </c:pt>
                <c:pt idx="94554">
                  <c:v>-181.35449999999997</c:v>
                </c:pt>
                <c:pt idx="94555">
                  <c:v>-181.35249999999996</c:v>
                </c:pt>
                <c:pt idx="94556">
                  <c:v>-181.35049999999998</c:v>
                </c:pt>
                <c:pt idx="94557">
                  <c:v>-181.34849999999997</c:v>
                </c:pt>
                <c:pt idx="94558">
                  <c:v>-181.34649999999996</c:v>
                </c:pt>
                <c:pt idx="94559">
                  <c:v>-181.34449999999998</c:v>
                </c:pt>
                <c:pt idx="94560">
                  <c:v>-181.34249999999997</c:v>
                </c:pt>
                <c:pt idx="94561">
                  <c:v>-181.34049999999996</c:v>
                </c:pt>
                <c:pt idx="94562">
                  <c:v>-181.33849999999998</c:v>
                </c:pt>
                <c:pt idx="94563">
                  <c:v>-181.33649999999997</c:v>
                </c:pt>
                <c:pt idx="94564">
                  <c:v>-181.33449999999999</c:v>
                </c:pt>
                <c:pt idx="94565">
                  <c:v>-181.33249999999998</c:v>
                </c:pt>
                <c:pt idx="94566">
                  <c:v>-181.33049999999997</c:v>
                </c:pt>
                <c:pt idx="94567">
                  <c:v>-181.32849999999999</c:v>
                </c:pt>
                <c:pt idx="94568">
                  <c:v>-181.32649999999998</c:v>
                </c:pt>
                <c:pt idx="94569">
                  <c:v>-181.32449999999997</c:v>
                </c:pt>
                <c:pt idx="94570">
                  <c:v>-181.32249999999999</c:v>
                </c:pt>
                <c:pt idx="94571">
                  <c:v>-181.32049999999998</c:v>
                </c:pt>
                <c:pt idx="94572">
                  <c:v>-181.31849999999997</c:v>
                </c:pt>
                <c:pt idx="94573">
                  <c:v>-181.31649999999999</c:v>
                </c:pt>
                <c:pt idx="94574">
                  <c:v>-181.31449999999998</c:v>
                </c:pt>
                <c:pt idx="94575">
                  <c:v>-181.31249999999997</c:v>
                </c:pt>
                <c:pt idx="94576">
                  <c:v>-181.31049999999999</c:v>
                </c:pt>
                <c:pt idx="94577">
                  <c:v>-181.30849999999998</c:v>
                </c:pt>
                <c:pt idx="94578">
                  <c:v>-181.30649999999997</c:v>
                </c:pt>
                <c:pt idx="94579">
                  <c:v>-181.30449999999999</c:v>
                </c:pt>
                <c:pt idx="94580">
                  <c:v>-181.30249999999998</c:v>
                </c:pt>
                <c:pt idx="94581">
                  <c:v>-181.30049999999997</c:v>
                </c:pt>
                <c:pt idx="94582">
                  <c:v>-181.29849999999999</c:v>
                </c:pt>
                <c:pt idx="94583">
                  <c:v>-181.29649999999998</c:v>
                </c:pt>
                <c:pt idx="94584">
                  <c:v>-181.29449999999997</c:v>
                </c:pt>
                <c:pt idx="94585">
                  <c:v>-181.29249999999999</c:v>
                </c:pt>
                <c:pt idx="94586">
                  <c:v>-181.29049999999998</c:v>
                </c:pt>
                <c:pt idx="94587">
                  <c:v>-181.28849999999997</c:v>
                </c:pt>
                <c:pt idx="94588">
                  <c:v>-181.28649999999999</c:v>
                </c:pt>
                <c:pt idx="94589">
                  <c:v>-181.28449999999998</c:v>
                </c:pt>
                <c:pt idx="94590">
                  <c:v>-181.28249999999997</c:v>
                </c:pt>
                <c:pt idx="94591">
                  <c:v>-181.28049999999999</c:v>
                </c:pt>
                <c:pt idx="94592">
                  <c:v>-181.27849999999998</c:v>
                </c:pt>
                <c:pt idx="94593">
                  <c:v>-181.27649999999997</c:v>
                </c:pt>
                <c:pt idx="94594">
                  <c:v>-181.27449999999999</c:v>
                </c:pt>
                <c:pt idx="94595">
                  <c:v>-181.27249999999998</c:v>
                </c:pt>
                <c:pt idx="94596">
                  <c:v>-181.27049999999997</c:v>
                </c:pt>
                <c:pt idx="94597">
                  <c:v>-181.26849999999999</c:v>
                </c:pt>
                <c:pt idx="94598">
                  <c:v>-181.26649999999998</c:v>
                </c:pt>
                <c:pt idx="94599">
                  <c:v>-181.26449999999997</c:v>
                </c:pt>
                <c:pt idx="94600">
                  <c:v>-181.26249999999999</c:v>
                </c:pt>
                <c:pt idx="94601">
                  <c:v>-181.26049999999998</c:v>
                </c:pt>
                <c:pt idx="94602">
                  <c:v>-181.25849999999997</c:v>
                </c:pt>
                <c:pt idx="94603">
                  <c:v>-181.25649999999999</c:v>
                </c:pt>
                <c:pt idx="94604">
                  <c:v>-181.25449999999998</c:v>
                </c:pt>
                <c:pt idx="94605">
                  <c:v>-181.25249999999997</c:v>
                </c:pt>
                <c:pt idx="94606">
                  <c:v>-181.25049999999999</c:v>
                </c:pt>
                <c:pt idx="94607">
                  <c:v>-181.24849999999998</c:v>
                </c:pt>
                <c:pt idx="94608">
                  <c:v>-181.24649999999997</c:v>
                </c:pt>
                <c:pt idx="94609">
                  <c:v>-181.24449999999999</c:v>
                </c:pt>
                <c:pt idx="94610">
                  <c:v>-181.24249999999998</c:v>
                </c:pt>
                <c:pt idx="94611">
                  <c:v>-181.24049999999997</c:v>
                </c:pt>
                <c:pt idx="94612">
                  <c:v>-181.23849999999999</c:v>
                </c:pt>
                <c:pt idx="94613">
                  <c:v>-181.23649999999998</c:v>
                </c:pt>
                <c:pt idx="94614">
                  <c:v>-181.23449999999997</c:v>
                </c:pt>
                <c:pt idx="94615">
                  <c:v>-181.23249999999999</c:v>
                </c:pt>
                <c:pt idx="94616">
                  <c:v>-181.23049999999998</c:v>
                </c:pt>
                <c:pt idx="94617">
                  <c:v>-181.22849999999997</c:v>
                </c:pt>
                <c:pt idx="94618">
                  <c:v>-181.22649999999999</c:v>
                </c:pt>
                <c:pt idx="94619">
                  <c:v>-181.22449999999998</c:v>
                </c:pt>
                <c:pt idx="94620">
                  <c:v>-181.22249999999997</c:v>
                </c:pt>
                <c:pt idx="94621">
                  <c:v>-181.22049999999999</c:v>
                </c:pt>
                <c:pt idx="94622">
                  <c:v>-181.21849999999998</c:v>
                </c:pt>
                <c:pt idx="94623">
                  <c:v>-181.21649999999997</c:v>
                </c:pt>
                <c:pt idx="94624">
                  <c:v>-181.21449999999999</c:v>
                </c:pt>
                <c:pt idx="94625">
                  <c:v>-181.21249999999998</c:v>
                </c:pt>
                <c:pt idx="94626">
                  <c:v>-181.21049999999997</c:v>
                </c:pt>
                <c:pt idx="94627">
                  <c:v>-181.20849999999999</c:v>
                </c:pt>
                <c:pt idx="94628">
                  <c:v>-181.20649999999998</c:v>
                </c:pt>
                <c:pt idx="94629">
                  <c:v>-181.20449999999997</c:v>
                </c:pt>
                <c:pt idx="94630">
                  <c:v>-181.20249999999999</c:v>
                </c:pt>
                <c:pt idx="94631">
                  <c:v>-181.20049999999998</c:v>
                </c:pt>
                <c:pt idx="94632">
                  <c:v>-181.19849999999997</c:v>
                </c:pt>
                <c:pt idx="94633">
                  <c:v>-181.19649999999999</c:v>
                </c:pt>
                <c:pt idx="94634">
                  <c:v>-181.19449999999998</c:v>
                </c:pt>
                <c:pt idx="94635">
                  <c:v>-181.19249999999997</c:v>
                </c:pt>
                <c:pt idx="94636">
                  <c:v>-181.19049999999999</c:v>
                </c:pt>
                <c:pt idx="94637">
                  <c:v>-181.18849999999998</c:v>
                </c:pt>
                <c:pt idx="94638">
                  <c:v>-181.18649999999997</c:v>
                </c:pt>
                <c:pt idx="94639">
                  <c:v>-181.18449999999999</c:v>
                </c:pt>
                <c:pt idx="94640">
                  <c:v>-181.18249999999998</c:v>
                </c:pt>
                <c:pt idx="94641">
                  <c:v>-181.18049999999997</c:v>
                </c:pt>
                <c:pt idx="94642">
                  <c:v>-181.17849999999999</c:v>
                </c:pt>
                <c:pt idx="94643">
                  <c:v>-181.17649999999998</c:v>
                </c:pt>
                <c:pt idx="94644">
                  <c:v>-181.17449999999997</c:v>
                </c:pt>
                <c:pt idx="94645">
                  <c:v>-181.17249999999999</c:v>
                </c:pt>
                <c:pt idx="94646">
                  <c:v>-181.17049999999998</c:v>
                </c:pt>
                <c:pt idx="94647">
                  <c:v>-181.16849999999997</c:v>
                </c:pt>
                <c:pt idx="94648">
                  <c:v>-181.16649999999998</c:v>
                </c:pt>
                <c:pt idx="94649">
                  <c:v>-181.16449999999998</c:v>
                </c:pt>
                <c:pt idx="94650">
                  <c:v>-181.16249999999997</c:v>
                </c:pt>
                <c:pt idx="94651">
                  <c:v>-181.16049999999998</c:v>
                </c:pt>
                <c:pt idx="94652">
                  <c:v>-181.15849999999998</c:v>
                </c:pt>
                <c:pt idx="94653">
                  <c:v>-181.15649999999997</c:v>
                </c:pt>
                <c:pt idx="94654">
                  <c:v>-181.15449999999998</c:v>
                </c:pt>
                <c:pt idx="94655">
                  <c:v>-181.15249999999997</c:v>
                </c:pt>
                <c:pt idx="94656">
                  <c:v>-181.15049999999997</c:v>
                </c:pt>
                <c:pt idx="94657">
                  <c:v>-181.14849999999998</c:v>
                </c:pt>
                <c:pt idx="94658">
                  <c:v>-181.14649999999997</c:v>
                </c:pt>
                <c:pt idx="94659">
                  <c:v>-181.14449999999997</c:v>
                </c:pt>
                <c:pt idx="94660">
                  <c:v>-181.14249999999998</c:v>
                </c:pt>
                <c:pt idx="94661">
                  <c:v>-181.14049999999997</c:v>
                </c:pt>
                <c:pt idx="94662">
                  <c:v>-181.13849999999996</c:v>
                </c:pt>
                <c:pt idx="94663">
                  <c:v>-181.13649999999998</c:v>
                </c:pt>
                <c:pt idx="94664">
                  <c:v>-181.13449999999997</c:v>
                </c:pt>
                <c:pt idx="94665">
                  <c:v>-181.13249999999996</c:v>
                </c:pt>
                <c:pt idx="94666">
                  <c:v>-181.13049999999998</c:v>
                </c:pt>
                <c:pt idx="94667">
                  <c:v>-181.12849999999997</c:v>
                </c:pt>
                <c:pt idx="94668">
                  <c:v>-181.12649999999996</c:v>
                </c:pt>
                <c:pt idx="94669">
                  <c:v>-181.12449999999998</c:v>
                </c:pt>
                <c:pt idx="94670">
                  <c:v>-181.12249999999997</c:v>
                </c:pt>
                <c:pt idx="94671">
                  <c:v>-181.12049999999996</c:v>
                </c:pt>
                <c:pt idx="94672">
                  <c:v>-181.11849999999998</c:v>
                </c:pt>
                <c:pt idx="94673">
                  <c:v>-181.11649999999997</c:v>
                </c:pt>
                <c:pt idx="94674">
                  <c:v>-181.11449999999996</c:v>
                </c:pt>
                <c:pt idx="94675">
                  <c:v>-181.11249999999998</c:v>
                </c:pt>
                <c:pt idx="94676">
                  <c:v>-181.11049999999997</c:v>
                </c:pt>
                <c:pt idx="94677">
                  <c:v>-181.10849999999996</c:v>
                </c:pt>
                <c:pt idx="94678">
                  <c:v>-181.10649999999998</c:v>
                </c:pt>
                <c:pt idx="94679">
                  <c:v>-181.10449999999997</c:v>
                </c:pt>
                <c:pt idx="94680">
                  <c:v>-181.10249999999996</c:v>
                </c:pt>
                <c:pt idx="94681">
                  <c:v>-181.10049999999998</c:v>
                </c:pt>
                <c:pt idx="94682">
                  <c:v>-181.09849999999997</c:v>
                </c:pt>
                <c:pt idx="94683">
                  <c:v>-181.09649999999996</c:v>
                </c:pt>
                <c:pt idx="94684">
                  <c:v>-181.09449999999998</c:v>
                </c:pt>
                <c:pt idx="94685">
                  <c:v>-181.09249999999997</c:v>
                </c:pt>
                <c:pt idx="94686">
                  <c:v>-181.09049999999996</c:v>
                </c:pt>
                <c:pt idx="94687">
                  <c:v>-181.08849999999998</c:v>
                </c:pt>
                <c:pt idx="94688">
                  <c:v>-181.08649999999997</c:v>
                </c:pt>
                <c:pt idx="94689">
                  <c:v>-181.08449999999999</c:v>
                </c:pt>
                <c:pt idx="94690">
                  <c:v>-181.08249999999998</c:v>
                </c:pt>
                <c:pt idx="94691">
                  <c:v>-181.08049999999997</c:v>
                </c:pt>
                <c:pt idx="94692">
                  <c:v>-181.07849999999999</c:v>
                </c:pt>
                <c:pt idx="94693">
                  <c:v>-181.07649999999998</c:v>
                </c:pt>
                <c:pt idx="94694">
                  <c:v>-181.07449999999997</c:v>
                </c:pt>
                <c:pt idx="94695">
                  <c:v>-181.07249999999999</c:v>
                </c:pt>
                <c:pt idx="94696">
                  <c:v>-181.07049999999998</c:v>
                </c:pt>
                <c:pt idx="94697">
                  <c:v>-181.06849999999997</c:v>
                </c:pt>
                <c:pt idx="94698">
                  <c:v>-181.06649999999999</c:v>
                </c:pt>
                <c:pt idx="94699">
                  <c:v>-181.06449999999998</c:v>
                </c:pt>
                <c:pt idx="94700">
                  <c:v>-181.06249999999997</c:v>
                </c:pt>
                <c:pt idx="94701">
                  <c:v>-181.06049999999999</c:v>
                </c:pt>
                <c:pt idx="94702">
                  <c:v>-181.05849999999998</c:v>
                </c:pt>
                <c:pt idx="94703">
                  <c:v>-181.05649999999997</c:v>
                </c:pt>
                <c:pt idx="94704">
                  <c:v>-181.05449999999999</c:v>
                </c:pt>
                <c:pt idx="94705">
                  <c:v>-181.05249999999998</c:v>
                </c:pt>
                <c:pt idx="94706">
                  <c:v>-181.05049999999997</c:v>
                </c:pt>
                <c:pt idx="94707">
                  <c:v>-181.04849999999999</c:v>
                </c:pt>
                <c:pt idx="94708">
                  <c:v>-181.04649999999998</c:v>
                </c:pt>
                <c:pt idx="94709">
                  <c:v>-181.04449999999997</c:v>
                </c:pt>
                <c:pt idx="94710">
                  <c:v>-181.04249999999999</c:v>
                </c:pt>
                <c:pt idx="94711">
                  <c:v>-181.04049999999998</c:v>
                </c:pt>
                <c:pt idx="94712">
                  <c:v>-181.03849999999997</c:v>
                </c:pt>
                <c:pt idx="94713">
                  <c:v>-181.03649999999999</c:v>
                </c:pt>
                <c:pt idx="94714">
                  <c:v>-181.03449999999998</c:v>
                </c:pt>
                <c:pt idx="94715">
                  <c:v>-181.03249999999997</c:v>
                </c:pt>
                <c:pt idx="94716">
                  <c:v>-181.03049999999999</c:v>
                </c:pt>
                <c:pt idx="94717">
                  <c:v>-181.02849999999998</c:v>
                </c:pt>
                <c:pt idx="94718">
                  <c:v>-181.02649999999997</c:v>
                </c:pt>
                <c:pt idx="94719">
                  <c:v>-181.02449999999999</c:v>
                </c:pt>
                <c:pt idx="94720">
                  <c:v>-181.02249999999998</c:v>
                </c:pt>
                <c:pt idx="94721">
                  <c:v>-181.02049999999997</c:v>
                </c:pt>
                <c:pt idx="94722">
                  <c:v>-181.01849999999999</c:v>
                </c:pt>
                <c:pt idx="94723">
                  <c:v>-181.01649999999998</c:v>
                </c:pt>
                <c:pt idx="94724">
                  <c:v>-181.01449999999997</c:v>
                </c:pt>
                <c:pt idx="94725">
                  <c:v>-181.01249999999999</c:v>
                </c:pt>
                <c:pt idx="94726">
                  <c:v>-181.01049999999998</c:v>
                </c:pt>
                <c:pt idx="94727">
                  <c:v>-181.00849999999997</c:v>
                </c:pt>
                <c:pt idx="94728">
                  <c:v>-181.00649999999999</c:v>
                </c:pt>
                <c:pt idx="94729">
                  <c:v>-181.00449999999998</c:v>
                </c:pt>
                <c:pt idx="94730">
                  <c:v>-181.00249999999997</c:v>
                </c:pt>
                <c:pt idx="94731">
                  <c:v>-181.00049999999999</c:v>
                </c:pt>
                <c:pt idx="94732">
                  <c:v>-180.99849999999998</c:v>
                </c:pt>
                <c:pt idx="94733">
                  <c:v>-180.99649999999997</c:v>
                </c:pt>
                <c:pt idx="94734">
                  <c:v>-180.99449999999999</c:v>
                </c:pt>
                <c:pt idx="94735">
                  <c:v>-180.99249999999998</c:v>
                </c:pt>
                <c:pt idx="94736">
                  <c:v>-180.99049999999997</c:v>
                </c:pt>
                <c:pt idx="94737">
                  <c:v>-180.98849999999999</c:v>
                </c:pt>
                <c:pt idx="94738">
                  <c:v>-180.98649999999998</c:v>
                </c:pt>
                <c:pt idx="94739">
                  <c:v>-180.98449999999997</c:v>
                </c:pt>
                <c:pt idx="94740">
                  <c:v>-180.98249999999999</c:v>
                </c:pt>
                <c:pt idx="94741">
                  <c:v>-180.98049999999998</c:v>
                </c:pt>
                <c:pt idx="94742">
                  <c:v>-180.97849999999997</c:v>
                </c:pt>
                <c:pt idx="94743">
                  <c:v>-180.97649999999999</c:v>
                </c:pt>
                <c:pt idx="94744">
                  <c:v>-180.97449999999998</c:v>
                </c:pt>
                <c:pt idx="94745">
                  <c:v>-180.97249999999997</c:v>
                </c:pt>
                <c:pt idx="94746">
                  <c:v>-180.97049999999999</c:v>
                </c:pt>
                <c:pt idx="94747">
                  <c:v>-180.96849999999998</c:v>
                </c:pt>
                <c:pt idx="94748">
                  <c:v>-180.96649999999997</c:v>
                </c:pt>
                <c:pt idx="94749">
                  <c:v>-180.96449999999999</c:v>
                </c:pt>
                <c:pt idx="94750">
                  <c:v>-180.96249999999998</c:v>
                </c:pt>
                <c:pt idx="94751">
                  <c:v>-180.96049999999997</c:v>
                </c:pt>
                <c:pt idx="94752">
                  <c:v>-180.95849999999999</c:v>
                </c:pt>
                <c:pt idx="94753">
                  <c:v>-180.95649999999998</c:v>
                </c:pt>
                <c:pt idx="94754">
                  <c:v>-180.95449999999997</c:v>
                </c:pt>
                <c:pt idx="94755">
                  <c:v>-180.95249999999999</c:v>
                </c:pt>
                <c:pt idx="94756">
                  <c:v>-180.95049999999998</c:v>
                </c:pt>
                <c:pt idx="94757">
                  <c:v>-180.94849999999997</c:v>
                </c:pt>
                <c:pt idx="94758">
                  <c:v>-180.94649999999999</c:v>
                </c:pt>
                <c:pt idx="94759">
                  <c:v>-180.94449999999998</c:v>
                </c:pt>
                <c:pt idx="94760">
                  <c:v>-180.94249999999997</c:v>
                </c:pt>
                <c:pt idx="94761">
                  <c:v>-180.94049999999999</c:v>
                </c:pt>
                <c:pt idx="94762">
                  <c:v>-180.93849999999998</c:v>
                </c:pt>
                <c:pt idx="94763">
                  <c:v>-180.93649999999997</c:v>
                </c:pt>
                <c:pt idx="94764">
                  <c:v>-180.93449999999999</c:v>
                </c:pt>
                <c:pt idx="94765">
                  <c:v>-180.93249999999998</c:v>
                </c:pt>
                <c:pt idx="94766">
                  <c:v>-180.93049999999997</c:v>
                </c:pt>
                <c:pt idx="94767">
                  <c:v>-180.92849999999999</c:v>
                </c:pt>
                <c:pt idx="94768">
                  <c:v>-180.92649999999998</c:v>
                </c:pt>
                <c:pt idx="94769">
                  <c:v>-180.92449999999997</c:v>
                </c:pt>
                <c:pt idx="94770">
                  <c:v>-180.92249999999999</c:v>
                </c:pt>
                <c:pt idx="94771">
                  <c:v>-180.92049999999998</c:v>
                </c:pt>
                <c:pt idx="94772">
                  <c:v>-180.91849999999997</c:v>
                </c:pt>
                <c:pt idx="94773">
                  <c:v>-180.91649999999998</c:v>
                </c:pt>
                <c:pt idx="94774">
                  <c:v>-180.91449999999998</c:v>
                </c:pt>
                <c:pt idx="94775">
                  <c:v>-180.91249999999997</c:v>
                </c:pt>
                <c:pt idx="94776">
                  <c:v>-180.91049999999998</c:v>
                </c:pt>
                <c:pt idx="94777">
                  <c:v>-180.90849999999998</c:v>
                </c:pt>
                <c:pt idx="94778">
                  <c:v>-180.90649999999997</c:v>
                </c:pt>
                <c:pt idx="94779">
                  <c:v>-180.90449999999998</c:v>
                </c:pt>
                <c:pt idx="94780">
                  <c:v>-180.90249999999997</c:v>
                </c:pt>
                <c:pt idx="94781">
                  <c:v>-180.90049999999997</c:v>
                </c:pt>
                <c:pt idx="94782">
                  <c:v>-180.89849999999998</c:v>
                </c:pt>
                <c:pt idx="94783">
                  <c:v>-180.89649999999997</c:v>
                </c:pt>
                <c:pt idx="94784">
                  <c:v>-180.89449999999997</c:v>
                </c:pt>
                <c:pt idx="94785">
                  <c:v>-180.89249999999998</c:v>
                </c:pt>
                <c:pt idx="94786">
                  <c:v>-180.89049999999997</c:v>
                </c:pt>
                <c:pt idx="94787">
                  <c:v>-180.88849999999996</c:v>
                </c:pt>
                <c:pt idx="94788">
                  <c:v>-180.88649999999998</c:v>
                </c:pt>
                <c:pt idx="94789">
                  <c:v>-180.88449999999997</c:v>
                </c:pt>
                <c:pt idx="94790">
                  <c:v>-180.88249999999996</c:v>
                </c:pt>
                <c:pt idx="94791">
                  <c:v>-180.88049999999998</c:v>
                </c:pt>
                <c:pt idx="94792">
                  <c:v>-180.87849999999997</c:v>
                </c:pt>
                <c:pt idx="94793">
                  <c:v>-180.87649999999996</c:v>
                </c:pt>
                <c:pt idx="94794">
                  <c:v>-180.87449999999998</c:v>
                </c:pt>
                <c:pt idx="94795">
                  <c:v>-180.87249999999997</c:v>
                </c:pt>
                <c:pt idx="94796">
                  <c:v>-180.87049999999996</c:v>
                </c:pt>
                <c:pt idx="94797">
                  <c:v>-180.86849999999998</c:v>
                </c:pt>
                <c:pt idx="94798">
                  <c:v>-180.86649999999997</c:v>
                </c:pt>
                <c:pt idx="94799">
                  <c:v>-180.86449999999996</c:v>
                </c:pt>
                <c:pt idx="94800">
                  <c:v>-180.86249999999998</c:v>
                </c:pt>
                <c:pt idx="94801">
                  <c:v>-180.86049999999997</c:v>
                </c:pt>
                <c:pt idx="94802">
                  <c:v>-180.85849999999996</c:v>
                </c:pt>
                <c:pt idx="94803">
                  <c:v>-180.85649999999998</c:v>
                </c:pt>
                <c:pt idx="94804">
                  <c:v>-180.85449999999997</c:v>
                </c:pt>
                <c:pt idx="94805">
                  <c:v>-180.85249999999996</c:v>
                </c:pt>
                <c:pt idx="94806">
                  <c:v>-180.85049999999998</c:v>
                </c:pt>
                <c:pt idx="94807">
                  <c:v>-180.84849999999997</c:v>
                </c:pt>
                <c:pt idx="94808">
                  <c:v>-180.84649999999996</c:v>
                </c:pt>
                <c:pt idx="94809">
                  <c:v>-180.84449999999998</c:v>
                </c:pt>
                <c:pt idx="94810">
                  <c:v>-180.84249999999997</c:v>
                </c:pt>
                <c:pt idx="94811">
                  <c:v>-180.84049999999996</c:v>
                </c:pt>
                <c:pt idx="94812">
                  <c:v>-180.83849999999998</c:v>
                </c:pt>
                <c:pt idx="94813">
                  <c:v>-180.83649999999997</c:v>
                </c:pt>
                <c:pt idx="94814">
                  <c:v>-180.83449999999999</c:v>
                </c:pt>
                <c:pt idx="94815">
                  <c:v>-180.83249999999998</c:v>
                </c:pt>
                <c:pt idx="94816">
                  <c:v>-180.83049999999997</c:v>
                </c:pt>
                <c:pt idx="94817">
                  <c:v>-180.82849999999999</c:v>
                </c:pt>
                <c:pt idx="94818">
                  <c:v>-180.82649999999998</c:v>
                </c:pt>
                <c:pt idx="94819">
                  <c:v>-180.82449999999997</c:v>
                </c:pt>
                <c:pt idx="94820">
                  <c:v>-180.82249999999999</c:v>
                </c:pt>
                <c:pt idx="94821">
                  <c:v>-180.82049999999998</c:v>
                </c:pt>
                <c:pt idx="94822">
                  <c:v>-180.81849999999997</c:v>
                </c:pt>
                <c:pt idx="94823">
                  <c:v>-180.81649999999999</c:v>
                </c:pt>
                <c:pt idx="94824">
                  <c:v>-180.81449999999998</c:v>
                </c:pt>
                <c:pt idx="94825">
                  <c:v>-180.81249999999997</c:v>
                </c:pt>
                <c:pt idx="94826">
                  <c:v>-180.81049999999999</c:v>
                </c:pt>
                <c:pt idx="94827">
                  <c:v>-180.80849999999998</c:v>
                </c:pt>
                <c:pt idx="94828">
                  <c:v>-180.80649999999997</c:v>
                </c:pt>
                <c:pt idx="94829">
                  <c:v>-180.80449999999999</c:v>
                </c:pt>
                <c:pt idx="94830">
                  <c:v>-180.80249999999998</c:v>
                </c:pt>
                <c:pt idx="94831">
                  <c:v>-180.80049999999997</c:v>
                </c:pt>
                <c:pt idx="94832">
                  <c:v>-180.79849999999999</c:v>
                </c:pt>
                <c:pt idx="94833">
                  <c:v>-180.79649999999998</c:v>
                </c:pt>
                <c:pt idx="94834">
                  <c:v>-180.79449999999997</c:v>
                </c:pt>
                <c:pt idx="94835">
                  <c:v>-180.79249999999999</c:v>
                </c:pt>
                <c:pt idx="94836">
                  <c:v>-180.79049999999998</c:v>
                </c:pt>
                <c:pt idx="94837">
                  <c:v>-180.78849999999997</c:v>
                </c:pt>
                <c:pt idx="94838">
                  <c:v>-180.78649999999999</c:v>
                </c:pt>
                <c:pt idx="94839">
                  <c:v>-180.78449999999998</c:v>
                </c:pt>
                <c:pt idx="94840">
                  <c:v>-180.78249999999997</c:v>
                </c:pt>
                <c:pt idx="94841">
                  <c:v>-180.78049999999999</c:v>
                </c:pt>
                <c:pt idx="94842">
                  <c:v>-180.77849999999998</c:v>
                </c:pt>
                <c:pt idx="94843">
                  <c:v>-180.77649999999997</c:v>
                </c:pt>
                <c:pt idx="94844">
                  <c:v>-180.77449999999999</c:v>
                </c:pt>
                <c:pt idx="94845">
                  <c:v>-180.77249999999998</c:v>
                </c:pt>
                <c:pt idx="94846">
                  <c:v>-180.77049999999997</c:v>
                </c:pt>
                <c:pt idx="94847">
                  <c:v>-180.76849999999999</c:v>
                </c:pt>
                <c:pt idx="94848">
                  <c:v>-180.76649999999998</c:v>
                </c:pt>
                <c:pt idx="94849">
                  <c:v>-180.76449999999997</c:v>
                </c:pt>
                <c:pt idx="94850">
                  <c:v>-180.76249999999999</c:v>
                </c:pt>
                <c:pt idx="94851">
                  <c:v>-180.76049999999998</c:v>
                </c:pt>
                <c:pt idx="94852">
                  <c:v>-180.75849999999997</c:v>
                </c:pt>
                <c:pt idx="94853">
                  <c:v>-180.75649999999999</c:v>
                </c:pt>
                <c:pt idx="94854">
                  <c:v>-180.75449999999998</c:v>
                </c:pt>
                <c:pt idx="94855">
                  <c:v>-180.75249999999997</c:v>
                </c:pt>
                <c:pt idx="94856">
                  <c:v>-180.75049999999999</c:v>
                </c:pt>
                <c:pt idx="94857">
                  <c:v>-180.74849999999998</c:v>
                </c:pt>
                <c:pt idx="94858">
                  <c:v>-180.74649999999997</c:v>
                </c:pt>
                <c:pt idx="94859">
                  <c:v>-180.74449999999999</c:v>
                </c:pt>
                <c:pt idx="94860">
                  <c:v>-180.74249999999998</c:v>
                </c:pt>
                <c:pt idx="94861">
                  <c:v>-180.74049999999997</c:v>
                </c:pt>
                <c:pt idx="94862">
                  <c:v>-180.73849999999999</c:v>
                </c:pt>
                <c:pt idx="94863">
                  <c:v>-180.73649999999998</c:v>
                </c:pt>
                <c:pt idx="94864">
                  <c:v>-180.73449999999997</c:v>
                </c:pt>
                <c:pt idx="94865">
                  <c:v>-180.73249999999999</c:v>
                </c:pt>
                <c:pt idx="94866">
                  <c:v>-180.73049999999998</c:v>
                </c:pt>
                <c:pt idx="94867">
                  <c:v>-180.72849999999997</c:v>
                </c:pt>
                <c:pt idx="94868">
                  <c:v>-180.72649999999999</c:v>
                </c:pt>
                <c:pt idx="94869">
                  <c:v>-180.72449999999998</c:v>
                </c:pt>
                <c:pt idx="94870">
                  <c:v>-180.72249999999997</c:v>
                </c:pt>
                <c:pt idx="94871">
                  <c:v>-180.72049999999999</c:v>
                </c:pt>
                <c:pt idx="94872">
                  <c:v>-180.71849999999998</c:v>
                </c:pt>
                <c:pt idx="94873">
                  <c:v>-180.71649999999997</c:v>
                </c:pt>
                <c:pt idx="94874">
                  <c:v>-180.71449999999999</c:v>
                </c:pt>
                <c:pt idx="94875">
                  <c:v>-180.71249999999998</c:v>
                </c:pt>
                <c:pt idx="94876">
                  <c:v>-180.71049999999997</c:v>
                </c:pt>
                <c:pt idx="94877">
                  <c:v>-180.70849999999999</c:v>
                </c:pt>
                <c:pt idx="94878">
                  <c:v>-180.70649999999998</c:v>
                </c:pt>
                <c:pt idx="94879">
                  <c:v>-180.70449999999997</c:v>
                </c:pt>
                <c:pt idx="94880">
                  <c:v>-180.70249999999999</c:v>
                </c:pt>
                <c:pt idx="94881">
                  <c:v>-180.70049999999998</c:v>
                </c:pt>
                <c:pt idx="94882">
                  <c:v>-180.69849999999997</c:v>
                </c:pt>
                <c:pt idx="94883">
                  <c:v>-180.69649999999999</c:v>
                </c:pt>
                <c:pt idx="94884">
                  <c:v>-180.69449999999998</c:v>
                </c:pt>
                <c:pt idx="94885">
                  <c:v>-180.69249999999997</c:v>
                </c:pt>
                <c:pt idx="94886">
                  <c:v>-180.69049999999999</c:v>
                </c:pt>
                <c:pt idx="94887">
                  <c:v>-180.68849999999998</c:v>
                </c:pt>
                <c:pt idx="94888">
                  <c:v>-180.68649999999997</c:v>
                </c:pt>
                <c:pt idx="94889">
                  <c:v>-180.68449999999999</c:v>
                </c:pt>
                <c:pt idx="94890">
                  <c:v>-180.68249999999998</c:v>
                </c:pt>
                <c:pt idx="94891">
                  <c:v>-180.68049999999997</c:v>
                </c:pt>
                <c:pt idx="94892">
                  <c:v>-180.67849999999999</c:v>
                </c:pt>
                <c:pt idx="94893">
                  <c:v>-180.67649999999998</c:v>
                </c:pt>
                <c:pt idx="94894">
                  <c:v>-180.67449999999997</c:v>
                </c:pt>
                <c:pt idx="94895">
                  <c:v>-180.67249999999999</c:v>
                </c:pt>
                <c:pt idx="94896">
                  <c:v>-180.67049999999998</c:v>
                </c:pt>
                <c:pt idx="94897">
                  <c:v>-180.66849999999997</c:v>
                </c:pt>
                <c:pt idx="94898">
                  <c:v>-180.66649999999998</c:v>
                </c:pt>
                <c:pt idx="94899">
                  <c:v>-180.66449999999998</c:v>
                </c:pt>
                <c:pt idx="94900">
                  <c:v>-180.66249999999997</c:v>
                </c:pt>
                <c:pt idx="94901">
                  <c:v>-180.66049999999998</c:v>
                </c:pt>
                <c:pt idx="94902">
                  <c:v>-180.65849999999998</c:v>
                </c:pt>
                <c:pt idx="94903">
                  <c:v>-180.65649999999997</c:v>
                </c:pt>
                <c:pt idx="94904">
                  <c:v>-180.65449999999998</c:v>
                </c:pt>
                <c:pt idx="94905">
                  <c:v>-180.65249999999997</c:v>
                </c:pt>
                <c:pt idx="94906">
                  <c:v>-180.65049999999997</c:v>
                </c:pt>
                <c:pt idx="94907">
                  <c:v>-180.64849999999998</c:v>
                </c:pt>
                <c:pt idx="94908">
                  <c:v>-180.64649999999997</c:v>
                </c:pt>
                <c:pt idx="94909">
                  <c:v>-180.64449999999997</c:v>
                </c:pt>
                <c:pt idx="94910">
                  <c:v>-180.64249999999998</c:v>
                </c:pt>
                <c:pt idx="94911">
                  <c:v>-180.64049999999997</c:v>
                </c:pt>
                <c:pt idx="94912">
                  <c:v>-180.63849999999996</c:v>
                </c:pt>
                <c:pt idx="94913">
                  <c:v>-180.63649999999998</c:v>
                </c:pt>
                <c:pt idx="94914">
                  <c:v>-180.63449999999997</c:v>
                </c:pt>
                <c:pt idx="94915">
                  <c:v>-180.63249999999996</c:v>
                </c:pt>
                <c:pt idx="94916">
                  <c:v>-180.63049999999998</c:v>
                </c:pt>
                <c:pt idx="94917">
                  <c:v>-180.62849999999997</c:v>
                </c:pt>
                <c:pt idx="94918">
                  <c:v>-180.62649999999996</c:v>
                </c:pt>
                <c:pt idx="94919">
                  <c:v>-180.62449999999998</c:v>
                </c:pt>
                <c:pt idx="94920">
                  <c:v>-180.62249999999997</c:v>
                </c:pt>
                <c:pt idx="94921">
                  <c:v>-180.62049999999996</c:v>
                </c:pt>
                <c:pt idx="94922">
                  <c:v>-180.61849999999998</c:v>
                </c:pt>
                <c:pt idx="94923">
                  <c:v>-180.61649999999997</c:v>
                </c:pt>
                <c:pt idx="94924">
                  <c:v>-180.61449999999996</c:v>
                </c:pt>
                <c:pt idx="94925">
                  <c:v>-180.61249999999998</c:v>
                </c:pt>
                <c:pt idx="94926">
                  <c:v>-180.61049999999997</c:v>
                </c:pt>
                <c:pt idx="94927">
                  <c:v>-180.60849999999996</c:v>
                </c:pt>
                <c:pt idx="94928">
                  <c:v>-180.60649999999998</c:v>
                </c:pt>
                <c:pt idx="94929">
                  <c:v>-180.60449999999997</c:v>
                </c:pt>
                <c:pt idx="94930">
                  <c:v>-180.60249999999996</c:v>
                </c:pt>
                <c:pt idx="94931">
                  <c:v>-180.60049999999998</c:v>
                </c:pt>
                <c:pt idx="94932">
                  <c:v>-180.59849999999997</c:v>
                </c:pt>
                <c:pt idx="94933">
                  <c:v>-180.59649999999996</c:v>
                </c:pt>
                <c:pt idx="94934">
                  <c:v>-180.59449999999998</c:v>
                </c:pt>
                <c:pt idx="94935">
                  <c:v>-180.59249999999997</c:v>
                </c:pt>
                <c:pt idx="94936">
                  <c:v>-180.59049999999996</c:v>
                </c:pt>
                <c:pt idx="94937">
                  <c:v>-180.58849999999998</c:v>
                </c:pt>
                <c:pt idx="94938">
                  <c:v>-180.58649999999997</c:v>
                </c:pt>
                <c:pt idx="94939">
                  <c:v>-180.58449999999999</c:v>
                </c:pt>
                <c:pt idx="94940">
                  <c:v>-180.58249999999998</c:v>
                </c:pt>
                <c:pt idx="94941">
                  <c:v>-180.58049999999997</c:v>
                </c:pt>
                <c:pt idx="94942">
                  <c:v>-180.57849999999999</c:v>
                </c:pt>
                <c:pt idx="94943">
                  <c:v>-180.57649999999998</c:v>
                </c:pt>
                <c:pt idx="94944">
                  <c:v>-180.57449999999997</c:v>
                </c:pt>
                <c:pt idx="94945">
                  <c:v>-180.57249999999999</c:v>
                </c:pt>
                <c:pt idx="94946">
                  <c:v>-180.57049999999998</c:v>
                </c:pt>
                <c:pt idx="94947">
                  <c:v>-180.56849999999997</c:v>
                </c:pt>
                <c:pt idx="94948">
                  <c:v>-180.56649999999999</c:v>
                </c:pt>
                <c:pt idx="94949">
                  <c:v>-180.56449999999998</c:v>
                </c:pt>
                <c:pt idx="94950">
                  <c:v>-180.56249999999997</c:v>
                </c:pt>
                <c:pt idx="94951">
                  <c:v>-180.56049999999999</c:v>
                </c:pt>
                <c:pt idx="94952">
                  <c:v>-180.55849999999998</c:v>
                </c:pt>
                <c:pt idx="94953">
                  <c:v>-180.55649999999997</c:v>
                </c:pt>
                <c:pt idx="94954">
                  <c:v>-180.55449999999999</c:v>
                </c:pt>
                <c:pt idx="94955">
                  <c:v>-180.55249999999998</c:v>
                </c:pt>
                <c:pt idx="94956">
                  <c:v>-180.55049999999997</c:v>
                </c:pt>
                <c:pt idx="94957">
                  <c:v>-180.54849999999999</c:v>
                </c:pt>
                <c:pt idx="94958">
                  <c:v>-180.54649999999998</c:v>
                </c:pt>
                <c:pt idx="94959">
                  <c:v>-180.54449999999997</c:v>
                </c:pt>
                <c:pt idx="94960">
                  <c:v>-180.54249999999999</c:v>
                </c:pt>
                <c:pt idx="94961">
                  <c:v>-180.54049999999998</c:v>
                </c:pt>
                <c:pt idx="94962">
                  <c:v>-180.53849999999997</c:v>
                </c:pt>
                <c:pt idx="94963">
                  <c:v>-180.53649999999999</c:v>
                </c:pt>
                <c:pt idx="94964">
                  <c:v>-180.53449999999998</c:v>
                </c:pt>
                <c:pt idx="94965">
                  <c:v>-180.53249999999997</c:v>
                </c:pt>
                <c:pt idx="94966">
                  <c:v>-180.53049999999999</c:v>
                </c:pt>
                <c:pt idx="94967">
                  <c:v>-180.52849999999998</c:v>
                </c:pt>
                <c:pt idx="94968">
                  <c:v>-180.52649999999997</c:v>
                </c:pt>
                <c:pt idx="94969">
                  <c:v>-180.52449999999999</c:v>
                </c:pt>
                <c:pt idx="94970">
                  <c:v>-180.52249999999998</c:v>
                </c:pt>
                <c:pt idx="94971">
                  <c:v>-180.52049999999997</c:v>
                </c:pt>
                <c:pt idx="94972">
                  <c:v>-180.51849999999999</c:v>
                </c:pt>
                <c:pt idx="94973">
                  <c:v>-180.51649999999998</c:v>
                </c:pt>
                <c:pt idx="94974">
                  <c:v>-180.51449999999997</c:v>
                </c:pt>
                <c:pt idx="94975">
                  <c:v>-180.51249999999999</c:v>
                </c:pt>
                <c:pt idx="94976">
                  <c:v>-180.51049999999998</c:v>
                </c:pt>
                <c:pt idx="94977">
                  <c:v>-180.50849999999997</c:v>
                </c:pt>
                <c:pt idx="94978">
                  <c:v>-180.50649999999999</c:v>
                </c:pt>
                <c:pt idx="94979">
                  <c:v>-180.50449999999998</c:v>
                </c:pt>
                <c:pt idx="94980">
                  <c:v>-180.50249999999997</c:v>
                </c:pt>
                <c:pt idx="94981">
                  <c:v>-180.50049999999999</c:v>
                </c:pt>
                <c:pt idx="94982">
                  <c:v>-180.49849999999998</c:v>
                </c:pt>
                <c:pt idx="94983">
                  <c:v>-180.49649999999997</c:v>
                </c:pt>
                <c:pt idx="94984">
                  <c:v>-180.49449999999999</c:v>
                </c:pt>
                <c:pt idx="94985">
                  <c:v>-180.49249999999998</c:v>
                </c:pt>
                <c:pt idx="94986">
                  <c:v>-180.49049999999997</c:v>
                </c:pt>
                <c:pt idx="94987">
                  <c:v>-180.48849999999999</c:v>
                </c:pt>
                <c:pt idx="94988">
                  <c:v>-180.48649999999998</c:v>
                </c:pt>
                <c:pt idx="94989">
                  <c:v>-180.48449999999997</c:v>
                </c:pt>
                <c:pt idx="94990">
                  <c:v>-180.48249999999999</c:v>
                </c:pt>
                <c:pt idx="94991">
                  <c:v>-180.48049999999998</c:v>
                </c:pt>
                <c:pt idx="94992">
                  <c:v>-180.47849999999997</c:v>
                </c:pt>
                <c:pt idx="94993">
                  <c:v>-180.47649999999999</c:v>
                </c:pt>
                <c:pt idx="94994">
                  <c:v>-180.47449999999998</c:v>
                </c:pt>
                <c:pt idx="94995">
                  <c:v>-180.47249999999997</c:v>
                </c:pt>
                <c:pt idx="94996">
                  <c:v>-180.47049999999999</c:v>
                </c:pt>
                <c:pt idx="94997">
                  <c:v>-180.46849999999998</c:v>
                </c:pt>
                <c:pt idx="94998">
                  <c:v>-180.46649999999997</c:v>
                </c:pt>
                <c:pt idx="94999">
                  <c:v>-180.46449999999999</c:v>
                </c:pt>
                <c:pt idx="95000">
                  <c:v>-180.46249999999998</c:v>
                </c:pt>
                <c:pt idx="95001">
                  <c:v>-180.46049999999997</c:v>
                </c:pt>
                <c:pt idx="95002">
                  <c:v>-180.45849999999999</c:v>
                </c:pt>
                <c:pt idx="95003">
                  <c:v>-180.45649999999998</c:v>
                </c:pt>
                <c:pt idx="95004">
                  <c:v>-180.45449999999997</c:v>
                </c:pt>
                <c:pt idx="95005">
                  <c:v>-180.45249999999999</c:v>
                </c:pt>
                <c:pt idx="95006">
                  <c:v>-180.45049999999998</c:v>
                </c:pt>
                <c:pt idx="95007">
                  <c:v>-180.44849999999997</c:v>
                </c:pt>
                <c:pt idx="95008">
                  <c:v>-180.44649999999999</c:v>
                </c:pt>
                <c:pt idx="95009">
                  <c:v>-180.44449999999998</c:v>
                </c:pt>
                <c:pt idx="95010">
                  <c:v>-180.44249999999997</c:v>
                </c:pt>
                <c:pt idx="95011">
                  <c:v>-180.44049999999999</c:v>
                </c:pt>
                <c:pt idx="95012">
                  <c:v>-180.43849999999998</c:v>
                </c:pt>
                <c:pt idx="95013">
                  <c:v>-180.43649999999997</c:v>
                </c:pt>
                <c:pt idx="95014">
                  <c:v>-180.43449999999999</c:v>
                </c:pt>
                <c:pt idx="95015">
                  <c:v>-180.43249999999998</c:v>
                </c:pt>
                <c:pt idx="95016">
                  <c:v>-180.43049999999997</c:v>
                </c:pt>
                <c:pt idx="95017">
                  <c:v>-180.42849999999999</c:v>
                </c:pt>
                <c:pt idx="95018">
                  <c:v>-180.42649999999998</c:v>
                </c:pt>
                <c:pt idx="95019">
                  <c:v>-180.42449999999997</c:v>
                </c:pt>
                <c:pt idx="95020">
                  <c:v>-180.42249999999999</c:v>
                </c:pt>
                <c:pt idx="95021">
                  <c:v>-180.42049999999998</c:v>
                </c:pt>
                <c:pt idx="95022">
                  <c:v>-180.41849999999997</c:v>
                </c:pt>
                <c:pt idx="95023">
                  <c:v>-180.41649999999998</c:v>
                </c:pt>
                <c:pt idx="95024">
                  <c:v>-180.41449999999998</c:v>
                </c:pt>
                <c:pt idx="95025">
                  <c:v>-180.41249999999997</c:v>
                </c:pt>
                <c:pt idx="95026">
                  <c:v>-180.41049999999998</c:v>
                </c:pt>
                <c:pt idx="95027">
                  <c:v>-180.40849999999998</c:v>
                </c:pt>
                <c:pt idx="95028">
                  <c:v>-180.40649999999997</c:v>
                </c:pt>
                <c:pt idx="95029">
                  <c:v>-180.40449999999998</c:v>
                </c:pt>
                <c:pt idx="95030">
                  <c:v>-180.40249999999997</c:v>
                </c:pt>
                <c:pt idx="95031">
                  <c:v>-180.40049999999997</c:v>
                </c:pt>
                <c:pt idx="95032">
                  <c:v>-180.39849999999998</c:v>
                </c:pt>
                <c:pt idx="95033">
                  <c:v>-180.39649999999997</c:v>
                </c:pt>
                <c:pt idx="95034">
                  <c:v>-180.39449999999997</c:v>
                </c:pt>
                <c:pt idx="95035">
                  <c:v>-180.39249999999998</c:v>
                </c:pt>
                <c:pt idx="95036">
                  <c:v>-180.39049999999997</c:v>
                </c:pt>
                <c:pt idx="95037">
                  <c:v>-180.38849999999996</c:v>
                </c:pt>
                <c:pt idx="95038">
                  <c:v>-180.38649999999998</c:v>
                </c:pt>
                <c:pt idx="95039">
                  <c:v>-180.38449999999997</c:v>
                </c:pt>
                <c:pt idx="95040">
                  <c:v>-180.38249999999996</c:v>
                </c:pt>
                <c:pt idx="95041">
                  <c:v>-180.38049999999998</c:v>
                </c:pt>
                <c:pt idx="95042">
                  <c:v>-180.37849999999997</c:v>
                </c:pt>
                <c:pt idx="95043">
                  <c:v>-180.37649999999996</c:v>
                </c:pt>
                <c:pt idx="95044">
                  <c:v>-180.37449999999998</c:v>
                </c:pt>
                <c:pt idx="95045">
                  <c:v>-180.37249999999997</c:v>
                </c:pt>
                <c:pt idx="95046">
                  <c:v>-180.37049999999996</c:v>
                </c:pt>
                <c:pt idx="95047">
                  <c:v>-180.36849999999998</c:v>
                </c:pt>
                <c:pt idx="95048">
                  <c:v>-180.36649999999997</c:v>
                </c:pt>
                <c:pt idx="95049">
                  <c:v>-180.36449999999996</c:v>
                </c:pt>
                <c:pt idx="95050">
                  <c:v>-180.36249999999998</c:v>
                </c:pt>
                <c:pt idx="95051">
                  <c:v>-180.36049999999997</c:v>
                </c:pt>
                <c:pt idx="95052">
                  <c:v>-180.35849999999996</c:v>
                </c:pt>
                <c:pt idx="95053">
                  <c:v>-180.35649999999998</c:v>
                </c:pt>
                <c:pt idx="95054">
                  <c:v>-180.35449999999997</c:v>
                </c:pt>
                <c:pt idx="95055">
                  <c:v>-180.35249999999996</c:v>
                </c:pt>
                <c:pt idx="95056">
                  <c:v>-180.35049999999998</c:v>
                </c:pt>
                <c:pt idx="95057">
                  <c:v>-180.34849999999997</c:v>
                </c:pt>
                <c:pt idx="95058">
                  <c:v>-180.34649999999996</c:v>
                </c:pt>
                <c:pt idx="95059">
                  <c:v>-180.34449999999998</c:v>
                </c:pt>
                <c:pt idx="95060">
                  <c:v>-180.34249999999997</c:v>
                </c:pt>
                <c:pt idx="95061">
                  <c:v>-180.34049999999996</c:v>
                </c:pt>
                <c:pt idx="95062">
                  <c:v>-180.33849999999998</c:v>
                </c:pt>
                <c:pt idx="95063">
                  <c:v>-180.33649999999997</c:v>
                </c:pt>
                <c:pt idx="95064">
                  <c:v>-180.33449999999999</c:v>
                </c:pt>
                <c:pt idx="95065">
                  <c:v>-180.33249999999998</c:v>
                </c:pt>
                <c:pt idx="95066">
                  <c:v>-180.33049999999997</c:v>
                </c:pt>
                <c:pt idx="95067">
                  <c:v>-180.32849999999999</c:v>
                </c:pt>
                <c:pt idx="95068">
                  <c:v>-180.32649999999998</c:v>
                </c:pt>
                <c:pt idx="95069">
                  <c:v>-180.32449999999997</c:v>
                </c:pt>
                <c:pt idx="95070">
                  <c:v>-180.32249999999999</c:v>
                </c:pt>
                <c:pt idx="95071">
                  <c:v>-180.32049999999998</c:v>
                </c:pt>
                <c:pt idx="95072">
                  <c:v>-180.31849999999997</c:v>
                </c:pt>
                <c:pt idx="95073">
                  <c:v>-180.31649999999999</c:v>
                </c:pt>
                <c:pt idx="95074">
                  <c:v>-180.31449999999998</c:v>
                </c:pt>
                <c:pt idx="95075">
                  <c:v>-180.31249999999997</c:v>
                </c:pt>
                <c:pt idx="95076">
                  <c:v>-180.31049999999999</c:v>
                </c:pt>
                <c:pt idx="95077">
                  <c:v>-180.30849999999998</c:v>
                </c:pt>
                <c:pt idx="95078">
                  <c:v>-180.30649999999997</c:v>
                </c:pt>
                <c:pt idx="95079">
                  <c:v>-180.30449999999999</c:v>
                </c:pt>
                <c:pt idx="95080">
                  <c:v>-180.30249999999998</c:v>
                </c:pt>
                <c:pt idx="95081">
                  <c:v>-180.30049999999997</c:v>
                </c:pt>
                <c:pt idx="95082">
                  <c:v>-180.29849999999999</c:v>
                </c:pt>
                <c:pt idx="95083">
                  <c:v>-180.29649999999998</c:v>
                </c:pt>
                <c:pt idx="95084">
                  <c:v>-180.29449999999997</c:v>
                </c:pt>
                <c:pt idx="95085">
                  <c:v>-180.29249999999999</c:v>
                </c:pt>
                <c:pt idx="95086">
                  <c:v>-180.29049999999998</c:v>
                </c:pt>
                <c:pt idx="95087">
                  <c:v>-180.28849999999997</c:v>
                </c:pt>
                <c:pt idx="95088">
                  <c:v>-180.28649999999999</c:v>
                </c:pt>
                <c:pt idx="95089">
                  <c:v>-180.28449999999998</c:v>
                </c:pt>
                <c:pt idx="95090">
                  <c:v>-180.28249999999997</c:v>
                </c:pt>
                <c:pt idx="95091">
                  <c:v>-180.28049999999999</c:v>
                </c:pt>
                <c:pt idx="95092">
                  <c:v>-180.27849999999998</c:v>
                </c:pt>
                <c:pt idx="95093">
                  <c:v>-180.27649999999997</c:v>
                </c:pt>
                <c:pt idx="95094">
                  <c:v>-180.27449999999999</c:v>
                </c:pt>
                <c:pt idx="95095">
                  <c:v>-180.27249999999998</c:v>
                </c:pt>
                <c:pt idx="95096">
                  <c:v>-180.27049999999997</c:v>
                </c:pt>
                <c:pt idx="95097">
                  <c:v>-180.26849999999999</c:v>
                </c:pt>
                <c:pt idx="95098">
                  <c:v>-180.26649999999998</c:v>
                </c:pt>
                <c:pt idx="95099">
                  <c:v>-180.26449999999997</c:v>
                </c:pt>
                <c:pt idx="95100">
                  <c:v>-180.26249999999999</c:v>
                </c:pt>
                <c:pt idx="95101">
                  <c:v>-180.26049999999998</c:v>
                </c:pt>
                <c:pt idx="95102">
                  <c:v>-180.25849999999997</c:v>
                </c:pt>
                <c:pt idx="95103">
                  <c:v>-180.25649999999999</c:v>
                </c:pt>
                <c:pt idx="95104">
                  <c:v>-180.25449999999998</c:v>
                </c:pt>
                <c:pt idx="95105">
                  <c:v>-180.25249999999997</c:v>
                </c:pt>
                <c:pt idx="95106">
                  <c:v>-180.25049999999999</c:v>
                </c:pt>
                <c:pt idx="95107">
                  <c:v>-180.24849999999998</c:v>
                </c:pt>
                <c:pt idx="95108">
                  <c:v>-180.24649999999997</c:v>
                </c:pt>
                <c:pt idx="95109">
                  <c:v>-180.24449999999999</c:v>
                </c:pt>
                <c:pt idx="95110">
                  <c:v>-180.24249999999998</c:v>
                </c:pt>
                <c:pt idx="95111">
                  <c:v>-180.24049999999997</c:v>
                </c:pt>
                <c:pt idx="95112">
                  <c:v>-180.23849999999999</c:v>
                </c:pt>
                <c:pt idx="95113">
                  <c:v>-180.23649999999998</c:v>
                </c:pt>
                <c:pt idx="95114">
                  <c:v>-180.23449999999997</c:v>
                </c:pt>
                <c:pt idx="95115">
                  <c:v>-180.23249999999999</c:v>
                </c:pt>
                <c:pt idx="95116">
                  <c:v>-180.23049999999998</c:v>
                </c:pt>
                <c:pt idx="95117">
                  <c:v>-180.22849999999997</c:v>
                </c:pt>
                <c:pt idx="95118">
                  <c:v>-180.22649999999999</c:v>
                </c:pt>
                <c:pt idx="95119">
                  <c:v>-180.22449999999998</c:v>
                </c:pt>
                <c:pt idx="95120">
                  <c:v>-180.22249999999997</c:v>
                </c:pt>
                <c:pt idx="95121">
                  <c:v>-180.22049999999999</c:v>
                </c:pt>
                <c:pt idx="95122">
                  <c:v>-180.21849999999998</c:v>
                </c:pt>
                <c:pt idx="95123">
                  <c:v>-180.21649999999997</c:v>
                </c:pt>
                <c:pt idx="95124">
                  <c:v>-180.21449999999999</c:v>
                </c:pt>
                <c:pt idx="95125">
                  <c:v>-180.21249999999998</c:v>
                </c:pt>
                <c:pt idx="95126">
                  <c:v>-180.21049999999997</c:v>
                </c:pt>
                <c:pt idx="95127">
                  <c:v>-180.20849999999999</c:v>
                </c:pt>
                <c:pt idx="95128">
                  <c:v>-180.20649999999998</c:v>
                </c:pt>
                <c:pt idx="95129">
                  <c:v>-180.20449999999997</c:v>
                </c:pt>
                <c:pt idx="95130">
                  <c:v>-180.20249999999999</c:v>
                </c:pt>
                <c:pt idx="95131">
                  <c:v>-180.20049999999998</c:v>
                </c:pt>
                <c:pt idx="95132">
                  <c:v>-180.19849999999997</c:v>
                </c:pt>
                <c:pt idx="95133">
                  <c:v>-180.19649999999999</c:v>
                </c:pt>
                <c:pt idx="95134">
                  <c:v>-180.19449999999998</c:v>
                </c:pt>
                <c:pt idx="95135">
                  <c:v>-180.19249999999997</c:v>
                </c:pt>
                <c:pt idx="95136">
                  <c:v>-180.19049999999999</c:v>
                </c:pt>
                <c:pt idx="95137">
                  <c:v>-180.18849999999998</c:v>
                </c:pt>
                <c:pt idx="95138">
                  <c:v>-180.18649999999997</c:v>
                </c:pt>
                <c:pt idx="95139">
                  <c:v>-180.18449999999999</c:v>
                </c:pt>
                <c:pt idx="95140">
                  <c:v>-180.18249999999998</c:v>
                </c:pt>
                <c:pt idx="95141">
                  <c:v>-180.18049999999997</c:v>
                </c:pt>
                <c:pt idx="95142">
                  <c:v>-180.17849999999999</c:v>
                </c:pt>
                <c:pt idx="95143">
                  <c:v>-180.17649999999998</c:v>
                </c:pt>
                <c:pt idx="95144">
                  <c:v>-180.17449999999997</c:v>
                </c:pt>
                <c:pt idx="95145">
                  <c:v>-180.17249999999999</c:v>
                </c:pt>
                <c:pt idx="95146">
                  <c:v>-180.17049999999998</c:v>
                </c:pt>
                <c:pt idx="95147">
                  <c:v>-180.16849999999997</c:v>
                </c:pt>
                <c:pt idx="95148">
                  <c:v>-180.16649999999998</c:v>
                </c:pt>
                <c:pt idx="95149">
                  <c:v>-180.16449999999998</c:v>
                </c:pt>
                <c:pt idx="95150">
                  <c:v>-180.16249999999997</c:v>
                </c:pt>
                <c:pt idx="95151">
                  <c:v>-180.16049999999998</c:v>
                </c:pt>
                <c:pt idx="95152">
                  <c:v>-180.15849999999998</c:v>
                </c:pt>
                <c:pt idx="95153">
                  <c:v>-180.15649999999997</c:v>
                </c:pt>
                <c:pt idx="95154">
                  <c:v>-180.15449999999998</c:v>
                </c:pt>
                <c:pt idx="95155">
                  <c:v>-180.15249999999997</c:v>
                </c:pt>
                <c:pt idx="95156">
                  <c:v>-180.15049999999997</c:v>
                </c:pt>
                <c:pt idx="95157">
                  <c:v>-180.14849999999998</c:v>
                </c:pt>
                <c:pt idx="95158">
                  <c:v>-180.14649999999997</c:v>
                </c:pt>
                <c:pt idx="95159">
                  <c:v>-180.14449999999997</c:v>
                </c:pt>
                <c:pt idx="95160">
                  <c:v>-180.14249999999998</c:v>
                </c:pt>
                <c:pt idx="95161">
                  <c:v>-180.14049999999997</c:v>
                </c:pt>
                <c:pt idx="95162">
                  <c:v>-180.13849999999996</c:v>
                </c:pt>
                <c:pt idx="95163">
                  <c:v>-180.13649999999998</c:v>
                </c:pt>
                <c:pt idx="95164">
                  <c:v>-180.13449999999997</c:v>
                </c:pt>
                <c:pt idx="95165">
                  <c:v>-180.13249999999996</c:v>
                </c:pt>
                <c:pt idx="95166">
                  <c:v>-180.13049999999998</c:v>
                </c:pt>
                <c:pt idx="95167">
                  <c:v>-180.12849999999997</c:v>
                </c:pt>
                <c:pt idx="95168">
                  <c:v>-180.12649999999996</c:v>
                </c:pt>
                <c:pt idx="95169">
                  <c:v>-180.12449999999998</c:v>
                </c:pt>
                <c:pt idx="95170">
                  <c:v>-180.12249999999997</c:v>
                </c:pt>
                <c:pt idx="95171">
                  <c:v>-180.12049999999996</c:v>
                </c:pt>
                <c:pt idx="95172">
                  <c:v>-180.11849999999998</c:v>
                </c:pt>
                <c:pt idx="95173">
                  <c:v>-180.11649999999997</c:v>
                </c:pt>
                <c:pt idx="95174">
                  <c:v>-180.11449999999996</c:v>
                </c:pt>
                <c:pt idx="95175">
                  <c:v>-180.11249999999998</c:v>
                </c:pt>
                <c:pt idx="95176">
                  <c:v>-180.11049999999997</c:v>
                </c:pt>
                <c:pt idx="95177">
                  <c:v>-180.10849999999996</c:v>
                </c:pt>
                <c:pt idx="95178">
                  <c:v>-180.10649999999998</c:v>
                </c:pt>
                <c:pt idx="95179">
                  <c:v>-180.10449999999997</c:v>
                </c:pt>
                <c:pt idx="95180">
                  <c:v>-180.10249999999996</c:v>
                </c:pt>
                <c:pt idx="95181">
                  <c:v>-180.10049999999998</c:v>
                </c:pt>
                <c:pt idx="95182">
                  <c:v>-180.09849999999997</c:v>
                </c:pt>
                <c:pt idx="95183">
                  <c:v>-180.09649999999996</c:v>
                </c:pt>
                <c:pt idx="95184">
                  <c:v>-180.09449999999998</c:v>
                </c:pt>
                <c:pt idx="95185">
                  <c:v>-180.09249999999997</c:v>
                </c:pt>
                <c:pt idx="95186">
                  <c:v>-180.09049999999996</c:v>
                </c:pt>
                <c:pt idx="95187">
                  <c:v>-180.08849999999998</c:v>
                </c:pt>
                <c:pt idx="95188">
                  <c:v>-180.08649999999997</c:v>
                </c:pt>
                <c:pt idx="95189">
                  <c:v>-180.08449999999999</c:v>
                </c:pt>
                <c:pt idx="95190">
                  <c:v>-180.08249999999998</c:v>
                </c:pt>
                <c:pt idx="95191">
                  <c:v>-180.08049999999997</c:v>
                </c:pt>
                <c:pt idx="95192">
                  <c:v>-180.07849999999999</c:v>
                </c:pt>
                <c:pt idx="95193">
                  <c:v>-180.07649999999998</c:v>
                </c:pt>
                <c:pt idx="95194">
                  <c:v>-180.07449999999997</c:v>
                </c:pt>
                <c:pt idx="95195">
                  <c:v>-180.07249999999999</c:v>
                </c:pt>
                <c:pt idx="95196">
                  <c:v>-180.07049999999998</c:v>
                </c:pt>
                <c:pt idx="95197">
                  <c:v>-180.06849999999997</c:v>
                </c:pt>
                <c:pt idx="95198">
                  <c:v>-180.06649999999999</c:v>
                </c:pt>
                <c:pt idx="95199">
                  <c:v>-180.06449999999998</c:v>
                </c:pt>
                <c:pt idx="95200">
                  <c:v>-180.06249999999997</c:v>
                </c:pt>
                <c:pt idx="95201">
                  <c:v>-180.06049999999999</c:v>
                </c:pt>
                <c:pt idx="95202">
                  <c:v>-180.05849999999998</c:v>
                </c:pt>
                <c:pt idx="95203">
                  <c:v>-180.05649999999997</c:v>
                </c:pt>
                <c:pt idx="95204">
                  <c:v>-180.05449999999999</c:v>
                </c:pt>
                <c:pt idx="95205">
                  <c:v>-180.05249999999998</c:v>
                </c:pt>
                <c:pt idx="95206">
                  <c:v>-180.05049999999997</c:v>
                </c:pt>
                <c:pt idx="95207">
                  <c:v>-180.04849999999999</c:v>
                </c:pt>
                <c:pt idx="95208">
                  <c:v>-180.04649999999998</c:v>
                </c:pt>
                <c:pt idx="95209">
                  <c:v>-180.04449999999997</c:v>
                </c:pt>
                <c:pt idx="95210">
                  <c:v>-180.04249999999999</c:v>
                </c:pt>
                <c:pt idx="95211">
                  <c:v>-180.04049999999998</c:v>
                </c:pt>
                <c:pt idx="95212">
                  <c:v>-180.03849999999997</c:v>
                </c:pt>
                <c:pt idx="95213">
                  <c:v>-180.03649999999999</c:v>
                </c:pt>
                <c:pt idx="95214">
                  <c:v>-180.03449999999998</c:v>
                </c:pt>
                <c:pt idx="95215">
                  <c:v>-180.03249999999997</c:v>
                </c:pt>
                <c:pt idx="95216">
                  <c:v>-180.03049999999999</c:v>
                </c:pt>
                <c:pt idx="95217">
                  <c:v>-180.02849999999998</c:v>
                </c:pt>
                <c:pt idx="95218">
                  <c:v>-180.02649999999997</c:v>
                </c:pt>
                <c:pt idx="95219">
                  <c:v>-180.02449999999999</c:v>
                </c:pt>
                <c:pt idx="95220">
                  <c:v>-180.02249999999998</c:v>
                </c:pt>
                <c:pt idx="95221">
                  <c:v>-180.02049999999997</c:v>
                </c:pt>
                <c:pt idx="95222">
                  <c:v>-180.01849999999999</c:v>
                </c:pt>
                <c:pt idx="95223">
                  <c:v>-180.01649999999998</c:v>
                </c:pt>
                <c:pt idx="95224">
                  <c:v>-180.01449999999997</c:v>
                </c:pt>
                <c:pt idx="95225">
                  <c:v>-180.01249999999999</c:v>
                </c:pt>
                <c:pt idx="95226">
                  <c:v>-180.01049999999998</c:v>
                </c:pt>
                <c:pt idx="95227">
                  <c:v>-180.00849999999997</c:v>
                </c:pt>
                <c:pt idx="95228">
                  <c:v>-180.00649999999999</c:v>
                </c:pt>
                <c:pt idx="95229">
                  <c:v>-180.00449999999998</c:v>
                </c:pt>
                <c:pt idx="95230">
                  <c:v>-180.00249999999997</c:v>
                </c:pt>
                <c:pt idx="95231">
                  <c:v>-180.00049999999999</c:v>
                </c:pt>
                <c:pt idx="95232">
                  <c:v>-179.99849999999998</c:v>
                </c:pt>
                <c:pt idx="95233">
                  <c:v>-179.99649999999997</c:v>
                </c:pt>
                <c:pt idx="95234">
                  <c:v>-179.99449999999999</c:v>
                </c:pt>
                <c:pt idx="95235">
                  <c:v>-179.99249999999998</c:v>
                </c:pt>
                <c:pt idx="95236">
                  <c:v>-179.99049999999997</c:v>
                </c:pt>
                <c:pt idx="95237">
                  <c:v>-179.98849999999999</c:v>
                </c:pt>
                <c:pt idx="95238">
                  <c:v>-179.98649999999998</c:v>
                </c:pt>
                <c:pt idx="95239">
                  <c:v>-179.98449999999997</c:v>
                </c:pt>
                <c:pt idx="95240">
                  <c:v>-179.98249999999999</c:v>
                </c:pt>
                <c:pt idx="95241">
                  <c:v>-179.98049999999998</c:v>
                </c:pt>
                <c:pt idx="95242">
                  <c:v>-179.97849999999997</c:v>
                </c:pt>
                <c:pt idx="95243">
                  <c:v>-179.97649999999999</c:v>
                </c:pt>
                <c:pt idx="95244">
                  <c:v>-179.97449999999998</c:v>
                </c:pt>
                <c:pt idx="95245">
                  <c:v>-179.97249999999997</c:v>
                </c:pt>
                <c:pt idx="95246">
                  <c:v>-179.97049999999999</c:v>
                </c:pt>
                <c:pt idx="95247">
                  <c:v>-179.96849999999998</c:v>
                </c:pt>
                <c:pt idx="95248">
                  <c:v>-179.96649999999997</c:v>
                </c:pt>
                <c:pt idx="95249">
                  <c:v>-179.96449999999999</c:v>
                </c:pt>
                <c:pt idx="95250">
                  <c:v>-179.96249999999998</c:v>
                </c:pt>
                <c:pt idx="95251">
                  <c:v>-179.96049999999997</c:v>
                </c:pt>
                <c:pt idx="95252">
                  <c:v>-179.95849999999999</c:v>
                </c:pt>
                <c:pt idx="95253">
                  <c:v>-179.95649999999998</c:v>
                </c:pt>
                <c:pt idx="95254">
                  <c:v>-179.95449999999997</c:v>
                </c:pt>
                <c:pt idx="95255">
                  <c:v>-179.95249999999999</c:v>
                </c:pt>
                <c:pt idx="95256">
                  <c:v>-179.95049999999998</c:v>
                </c:pt>
                <c:pt idx="95257">
                  <c:v>-179.94849999999997</c:v>
                </c:pt>
                <c:pt idx="95258">
                  <c:v>-179.94649999999999</c:v>
                </c:pt>
                <c:pt idx="95259">
                  <c:v>-179.94449999999998</c:v>
                </c:pt>
                <c:pt idx="95260">
                  <c:v>-179.94249999999997</c:v>
                </c:pt>
                <c:pt idx="95261">
                  <c:v>-179.94049999999999</c:v>
                </c:pt>
                <c:pt idx="95262">
                  <c:v>-179.93849999999998</c:v>
                </c:pt>
                <c:pt idx="95263">
                  <c:v>-179.93649999999997</c:v>
                </c:pt>
                <c:pt idx="95264">
                  <c:v>-179.93449999999999</c:v>
                </c:pt>
                <c:pt idx="95265">
                  <c:v>-179.93249999999998</c:v>
                </c:pt>
                <c:pt idx="95266">
                  <c:v>-179.93049999999997</c:v>
                </c:pt>
                <c:pt idx="95267">
                  <c:v>-179.92849999999999</c:v>
                </c:pt>
                <c:pt idx="95268">
                  <c:v>-179.92649999999998</c:v>
                </c:pt>
                <c:pt idx="95269">
                  <c:v>-179.92449999999997</c:v>
                </c:pt>
                <c:pt idx="95270">
                  <c:v>-179.92249999999999</c:v>
                </c:pt>
                <c:pt idx="95271">
                  <c:v>-179.92049999999998</c:v>
                </c:pt>
                <c:pt idx="95272">
                  <c:v>-179.91849999999997</c:v>
                </c:pt>
                <c:pt idx="95273">
                  <c:v>-179.91649999999998</c:v>
                </c:pt>
                <c:pt idx="95274">
                  <c:v>-179.91449999999998</c:v>
                </c:pt>
                <c:pt idx="95275">
                  <c:v>-179.91249999999997</c:v>
                </c:pt>
                <c:pt idx="95276">
                  <c:v>-179.91049999999998</c:v>
                </c:pt>
                <c:pt idx="95277">
                  <c:v>-179.90849999999998</c:v>
                </c:pt>
                <c:pt idx="95278">
                  <c:v>-179.90649999999997</c:v>
                </c:pt>
                <c:pt idx="95279">
                  <c:v>-179.90449999999998</c:v>
                </c:pt>
                <c:pt idx="95280">
                  <c:v>-179.90249999999997</c:v>
                </c:pt>
                <c:pt idx="95281">
                  <c:v>-179.90049999999997</c:v>
                </c:pt>
                <c:pt idx="95282">
                  <c:v>-179.89849999999998</c:v>
                </c:pt>
                <c:pt idx="95283">
                  <c:v>-179.89649999999997</c:v>
                </c:pt>
                <c:pt idx="95284">
                  <c:v>-179.89449999999997</c:v>
                </c:pt>
                <c:pt idx="95285">
                  <c:v>-179.89249999999998</c:v>
                </c:pt>
                <c:pt idx="95286">
                  <c:v>-179.89049999999997</c:v>
                </c:pt>
                <c:pt idx="95287">
                  <c:v>-179.88849999999996</c:v>
                </c:pt>
                <c:pt idx="95288">
                  <c:v>-179.88649999999998</c:v>
                </c:pt>
                <c:pt idx="95289">
                  <c:v>-179.88449999999997</c:v>
                </c:pt>
                <c:pt idx="95290">
                  <c:v>-179.88249999999996</c:v>
                </c:pt>
                <c:pt idx="95291">
                  <c:v>-179.88049999999998</c:v>
                </c:pt>
                <c:pt idx="95292">
                  <c:v>-179.87849999999997</c:v>
                </c:pt>
                <c:pt idx="95293">
                  <c:v>-179.87649999999996</c:v>
                </c:pt>
                <c:pt idx="95294">
                  <c:v>-179.87449999999998</c:v>
                </c:pt>
                <c:pt idx="95295">
                  <c:v>-179.87249999999997</c:v>
                </c:pt>
                <c:pt idx="95296">
                  <c:v>-179.87049999999996</c:v>
                </c:pt>
                <c:pt idx="95297">
                  <c:v>-179.86849999999998</c:v>
                </c:pt>
                <c:pt idx="95298">
                  <c:v>-179.86649999999997</c:v>
                </c:pt>
                <c:pt idx="95299">
                  <c:v>-179.86449999999996</c:v>
                </c:pt>
                <c:pt idx="95300">
                  <c:v>-179.86249999999998</c:v>
                </c:pt>
                <c:pt idx="95301">
                  <c:v>-179.86049999999997</c:v>
                </c:pt>
                <c:pt idx="95302">
                  <c:v>-179.85849999999996</c:v>
                </c:pt>
                <c:pt idx="95303">
                  <c:v>-179.85649999999998</c:v>
                </c:pt>
                <c:pt idx="95304">
                  <c:v>-179.85449999999997</c:v>
                </c:pt>
                <c:pt idx="95305">
                  <c:v>-179.85249999999996</c:v>
                </c:pt>
                <c:pt idx="95306">
                  <c:v>-179.85049999999998</c:v>
                </c:pt>
                <c:pt idx="95307">
                  <c:v>-179.84849999999997</c:v>
                </c:pt>
                <c:pt idx="95308">
                  <c:v>-179.84649999999996</c:v>
                </c:pt>
                <c:pt idx="95309">
                  <c:v>-179.84449999999998</c:v>
                </c:pt>
                <c:pt idx="95310">
                  <c:v>-179.84249999999997</c:v>
                </c:pt>
                <c:pt idx="95311">
                  <c:v>-179.84049999999996</c:v>
                </c:pt>
                <c:pt idx="95312">
                  <c:v>-179.83849999999998</c:v>
                </c:pt>
                <c:pt idx="95313">
                  <c:v>-179.83649999999997</c:v>
                </c:pt>
                <c:pt idx="95314">
                  <c:v>-179.83449999999999</c:v>
                </c:pt>
                <c:pt idx="95315">
                  <c:v>-179.83249999999998</c:v>
                </c:pt>
                <c:pt idx="95316">
                  <c:v>-179.83049999999997</c:v>
                </c:pt>
                <c:pt idx="95317">
                  <c:v>-179.82849999999999</c:v>
                </c:pt>
                <c:pt idx="95318">
                  <c:v>-179.82649999999998</c:v>
                </c:pt>
                <c:pt idx="95319">
                  <c:v>-179.82449999999997</c:v>
                </c:pt>
                <c:pt idx="95320">
                  <c:v>-179.82249999999999</c:v>
                </c:pt>
                <c:pt idx="95321">
                  <c:v>-179.82049999999998</c:v>
                </c:pt>
                <c:pt idx="95322">
                  <c:v>-179.81849999999997</c:v>
                </c:pt>
                <c:pt idx="95323">
                  <c:v>-179.81649999999999</c:v>
                </c:pt>
                <c:pt idx="95324">
                  <c:v>-179.81449999999998</c:v>
                </c:pt>
                <c:pt idx="95325">
                  <c:v>-179.81249999999997</c:v>
                </c:pt>
                <c:pt idx="95326">
                  <c:v>-179.81049999999999</c:v>
                </c:pt>
                <c:pt idx="95327">
                  <c:v>-179.80849999999998</c:v>
                </c:pt>
                <c:pt idx="95328">
                  <c:v>-179.80649999999997</c:v>
                </c:pt>
                <c:pt idx="95329">
                  <c:v>-179.80449999999999</c:v>
                </c:pt>
                <c:pt idx="95330">
                  <c:v>-179.80249999999998</c:v>
                </c:pt>
                <c:pt idx="95331">
                  <c:v>-179.80049999999997</c:v>
                </c:pt>
                <c:pt idx="95332">
                  <c:v>-179.79849999999999</c:v>
                </c:pt>
                <c:pt idx="95333">
                  <c:v>-179.79649999999998</c:v>
                </c:pt>
                <c:pt idx="95334">
                  <c:v>-179.79449999999997</c:v>
                </c:pt>
                <c:pt idx="95335">
                  <c:v>-179.79249999999999</c:v>
                </c:pt>
                <c:pt idx="95336">
                  <c:v>-179.79049999999998</c:v>
                </c:pt>
                <c:pt idx="95337">
                  <c:v>-179.78849999999997</c:v>
                </c:pt>
                <c:pt idx="95338">
                  <c:v>-179.78649999999999</c:v>
                </c:pt>
                <c:pt idx="95339">
                  <c:v>-179.78449999999998</c:v>
                </c:pt>
                <c:pt idx="95340">
                  <c:v>-179.78249999999997</c:v>
                </c:pt>
                <c:pt idx="95341">
                  <c:v>-179.78049999999999</c:v>
                </c:pt>
                <c:pt idx="95342">
                  <c:v>-179.77849999999998</c:v>
                </c:pt>
                <c:pt idx="95343">
                  <c:v>-179.77649999999997</c:v>
                </c:pt>
                <c:pt idx="95344">
                  <c:v>-179.77449999999999</c:v>
                </c:pt>
                <c:pt idx="95345">
                  <c:v>-179.77249999999998</c:v>
                </c:pt>
                <c:pt idx="95346">
                  <c:v>-179.77049999999997</c:v>
                </c:pt>
                <c:pt idx="95347">
                  <c:v>-179.76849999999999</c:v>
                </c:pt>
                <c:pt idx="95348">
                  <c:v>-179.76649999999998</c:v>
                </c:pt>
                <c:pt idx="95349">
                  <c:v>-179.76449999999997</c:v>
                </c:pt>
                <c:pt idx="95350">
                  <c:v>-179.76249999999999</c:v>
                </c:pt>
                <c:pt idx="95351">
                  <c:v>-179.76049999999998</c:v>
                </c:pt>
                <c:pt idx="95352">
                  <c:v>-179.75849999999997</c:v>
                </c:pt>
                <c:pt idx="95353">
                  <c:v>-179.75649999999999</c:v>
                </c:pt>
                <c:pt idx="95354">
                  <c:v>-179.75449999999998</c:v>
                </c:pt>
                <c:pt idx="95355">
                  <c:v>-179.75249999999997</c:v>
                </c:pt>
                <c:pt idx="95356">
                  <c:v>-179.75049999999999</c:v>
                </c:pt>
                <c:pt idx="95357">
                  <c:v>-179.74849999999998</c:v>
                </c:pt>
                <c:pt idx="95358">
                  <c:v>-179.74649999999997</c:v>
                </c:pt>
                <c:pt idx="95359">
                  <c:v>-179.74449999999999</c:v>
                </c:pt>
                <c:pt idx="95360">
                  <c:v>-179.74249999999998</c:v>
                </c:pt>
                <c:pt idx="95361">
                  <c:v>-179.74049999999997</c:v>
                </c:pt>
                <c:pt idx="95362">
                  <c:v>-179.73849999999999</c:v>
                </c:pt>
                <c:pt idx="95363">
                  <c:v>-179.73649999999998</c:v>
                </c:pt>
                <c:pt idx="95364">
                  <c:v>-179.73449999999997</c:v>
                </c:pt>
                <c:pt idx="95365">
                  <c:v>-179.73249999999999</c:v>
                </c:pt>
                <c:pt idx="95366">
                  <c:v>-179.73049999999998</c:v>
                </c:pt>
                <c:pt idx="95367">
                  <c:v>-179.72849999999997</c:v>
                </c:pt>
                <c:pt idx="95368">
                  <c:v>-179.72649999999999</c:v>
                </c:pt>
                <c:pt idx="95369">
                  <c:v>-179.72449999999998</c:v>
                </c:pt>
                <c:pt idx="95370">
                  <c:v>-179.72249999999997</c:v>
                </c:pt>
                <c:pt idx="95371">
                  <c:v>-179.72049999999999</c:v>
                </c:pt>
                <c:pt idx="95372">
                  <c:v>-179.71849999999998</c:v>
                </c:pt>
                <c:pt idx="95373">
                  <c:v>-179.71649999999997</c:v>
                </c:pt>
                <c:pt idx="95374">
                  <c:v>-179.71449999999999</c:v>
                </c:pt>
                <c:pt idx="95375">
                  <c:v>-179.71249999999998</c:v>
                </c:pt>
                <c:pt idx="95376">
                  <c:v>-179.71049999999997</c:v>
                </c:pt>
                <c:pt idx="95377">
                  <c:v>-179.70849999999999</c:v>
                </c:pt>
                <c:pt idx="95378">
                  <c:v>-179.70649999999998</c:v>
                </c:pt>
                <c:pt idx="95379">
                  <c:v>-179.70449999999997</c:v>
                </c:pt>
                <c:pt idx="95380">
                  <c:v>-179.70249999999999</c:v>
                </c:pt>
                <c:pt idx="95381">
                  <c:v>-179.70049999999998</c:v>
                </c:pt>
                <c:pt idx="95382">
                  <c:v>-179.69849999999997</c:v>
                </c:pt>
                <c:pt idx="95383">
                  <c:v>-179.69649999999999</c:v>
                </c:pt>
                <c:pt idx="95384">
                  <c:v>-179.69449999999998</c:v>
                </c:pt>
                <c:pt idx="95385">
                  <c:v>-179.69249999999997</c:v>
                </c:pt>
                <c:pt idx="95386">
                  <c:v>-179.69049999999999</c:v>
                </c:pt>
                <c:pt idx="95387">
                  <c:v>-179.68849999999998</c:v>
                </c:pt>
                <c:pt idx="95388">
                  <c:v>-179.68649999999997</c:v>
                </c:pt>
                <c:pt idx="95389">
                  <c:v>-179.68449999999999</c:v>
                </c:pt>
                <c:pt idx="95390">
                  <c:v>-179.68249999999998</c:v>
                </c:pt>
                <c:pt idx="95391">
                  <c:v>-179.68049999999997</c:v>
                </c:pt>
                <c:pt idx="95392">
                  <c:v>-179.67849999999999</c:v>
                </c:pt>
                <c:pt idx="95393">
                  <c:v>-179.67649999999998</c:v>
                </c:pt>
                <c:pt idx="95394">
                  <c:v>-179.67449999999997</c:v>
                </c:pt>
                <c:pt idx="95395">
                  <c:v>-179.67249999999999</c:v>
                </c:pt>
                <c:pt idx="95396">
                  <c:v>-179.67049999999998</c:v>
                </c:pt>
                <c:pt idx="95397">
                  <c:v>-179.66849999999997</c:v>
                </c:pt>
                <c:pt idx="95398">
                  <c:v>-179.66649999999998</c:v>
                </c:pt>
                <c:pt idx="95399">
                  <c:v>-179.66449999999998</c:v>
                </c:pt>
                <c:pt idx="95400">
                  <c:v>-179.66249999999997</c:v>
                </c:pt>
                <c:pt idx="95401">
                  <c:v>-179.66049999999998</c:v>
                </c:pt>
                <c:pt idx="95402">
                  <c:v>-179.65849999999998</c:v>
                </c:pt>
                <c:pt idx="95403">
                  <c:v>-179.65649999999997</c:v>
                </c:pt>
                <c:pt idx="95404">
                  <c:v>-179.65449999999998</c:v>
                </c:pt>
                <c:pt idx="95405">
                  <c:v>-179.65249999999997</c:v>
                </c:pt>
                <c:pt idx="95406">
                  <c:v>-179.65049999999997</c:v>
                </c:pt>
                <c:pt idx="95407">
                  <c:v>-179.64849999999998</c:v>
                </c:pt>
                <c:pt idx="95408">
                  <c:v>-179.64649999999997</c:v>
                </c:pt>
                <c:pt idx="95409">
                  <c:v>-179.64449999999997</c:v>
                </c:pt>
                <c:pt idx="95410">
                  <c:v>-179.64249999999998</c:v>
                </c:pt>
                <c:pt idx="95411">
                  <c:v>-179.64049999999997</c:v>
                </c:pt>
                <c:pt idx="95412">
                  <c:v>-179.63849999999996</c:v>
                </c:pt>
                <c:pt idx="95413">
                  <c:v>-179.63649999999998</c:v>
                </c:pt>
                <c:pt idx="95414">
                  <c:v>-179.63449999999997</c:v>
                </c:pt>
                <c:pt idx="95415">
                  <c:v>-179.63249999999996</c:v>
                </c:pt>
                <c:pt idx="95416">
                  <c:v>-179.63049999999998</c:v>
                </c:pt>
                <c:pt idx="95417">
                  <c:v>-179.62849999999997</c:v>
                </c:pt>
                <c:pt idx="95418">
                  <c:v>-179.62649999999996</c:v>
                </c:pt>
                <c:pt idx="95419">
                  <c:v>-179.62449999999998</c:v>
                </c:pt>
                <c:pt idx="95420">
                  <c:v>-179.62249999999997</c:v>
                </c:pt>
                <c:pt idx="95421">
                  <c:v>-179.62049999999996</c:v>
                </c:pt>
                <c:pt idx="95422">
                  <c:v>-179.61849999999998</c:v>
                </c:pt>
                <c:pt idx="95423">
                  <c:v>-179.61649999999997</c:v>
                </c:pt>
                <c:pt idx="95424">
                  <c:v>-179.61449999999996</c:v>
                </c:pt>
                <c:pt idx="95425">
                  <c:v>-179.61249999999998</c:v>
                </c:pt>
                <c:pt idx="95426">
                  <c:v>-179.61049999999997</c:v>
                </c:pt>
                <c:pt idx="95427">
                  <c:v>-179.60849999999996</c:v>
                </c:pt>
                <c:pt idx="95428">
                  <c:v>-179.60649999999998</c:v>
                </c:pt>
                <c:pt idx="95429">
                  <c:v>-179.60449999999997</c:v>
                </c:pt>
                <c:pt idx="95430">
                  <c:v>-179.60249999999996</c:v>
                </c:pt>
                <c:pt idx="95431">
                  <c:v>-179.60049999999998</c:v>
                </c:pt>
                <c:pt idx="95432">
                  <c:v>-179.59849999999997</c:v>
                </c:pt>
                <c:pt idx="95433">
                  <c:v>-179.59649999999996</c:v>
                </c:pt>
                <c:pt idx="95434">
                  <c:v>-179.59449999999998</c:v>
                </c:pt>
                <c:pt idx="95435">
                  <c:v>-179.59249999999997</c:v>
                </c:pt>
                <c:pt idx="95436">
                  <c:v>-179.59049999999996</c:v>
                </c:pt>
                <c:pt idx="95437">
                  <c:v>-179.58849999999998</c:v>
                </c:pt>
                <c:pt idx="95438">
                  <c:v>-179.58649999999997</c:v>
                </c:pt>
                <c:pt idx="95439">
                  <c:v>-179.58449999999999</c:v>
                </c:pt>
                <c:pt idx="95440">
                  <c:v>-179.58249999999998</c:v>
                </c:pt>
                <c:pt idx="95441">
                  <c:v>-179.58049999999997</c:v>
                </c:pt>
                <c:pt idx="95442">
                  <c:v>-179.57849999999999</c:v>
                </c:pt>
                <c:pt idx="95443">
                  <c:v>-179.57649999999998</c:v>
                </c:pt>
                <c:pt idx="95444">
                  <c:v>-179.57449999999997</c:v>
                </c:pt>
                <c:pt idx="95445">
                  <c:v>-179.57249999999999</c:v>
                </c:pt>
                <c:pt idx="95446">
                  <c:v>-179.57049999999998</c:v>
                </c:pt>
                <c:pt idx="95447">
                  <c:v>-179.56849999999997</c:v>
                </c:pt>
                <c:pt idx="95448">
                  <c:v>-179.56649999999999</c:v>
                </c:pt>
                <c:pt idx="95449">
                  <c:v>-179.56449999999998</c:v>
                </c:pt>
                <c:pt idx="95450">
                  <c:v>-179.56249999999997</c:v>
                </c:pt>
                <c:pt idx="95451">
                  <c:v>-179.56049999999999</c:v>
                </c:pt>
                <c:pt idx="95452">
                  <c:v>-179.55849999999998</c:v>
                </c:pt>
                <c:pt idx="95453">
                  <c:v>-179.55649999999997</c:v>
                </c:pt>
                <c:pt idx="95454">
                  <c:v>-179.55449999999999</c:v>
                </c:pt>
                <c:pt idx="95455">
                  <c:v>-179.55249999999998</c:v>
                </c:pt>
                <c:pt idx="95456">
                  <c:v>-179.55049999999997</c:v>
                </c:pt>
                <c:pt idx="95457">
                  <c:v>-179.54849999999999</c:v>
                </c:pt>
                <c:pt idx="95458">
                  <c:v>-179.54649999999998</c:v>
                </c:pt>
                <c:pt idx="95459">
                  <c:v>-179.54449999999997</c:v>
                </c:pt>
                <c:pt idx="95460">
                  <c:v>-179.54249999999999</c:v>
                </c:pt>
                <c:pt idx="95461">
                  <c:v>-179.54049999999998</c:v>
                </c:pt>
                <c:pt idx="95462">
                  <c:v>-179.53849999999997</c:v>
                </c:pt>
                <c:pt idx="95463">
                  <c:v>-179.53649999999999</c:v>
                </c:pt>
                <c:pt idx="95464">
                  <c:v>-179.53449999999998</c:v>
                </c:pt>
                <c:pt idx="95465">
                  <c:v>-179.53249999999997</c:v>
                </c:pt>
                <c:pt idx="95466">
                  <c:v>-179.53049999999999</c:v>
                </c:pt>
                <c:pt idx="95467">
                  <c:v>-179.52849999999998</c:v>
                </c:pt>
                <c:pt idx="95468">
                  <c:v>-179.52649999999997</c:v>
                </c:pt>
                <c:pt idx="95469">
                  <c:v>-179.52449999999999</c:v>
                </c:pt>
                <c:pt idx="95470">
                  <c:v>-179.52249999999998</c:v>
                </c:pt>
                <c:pt idx="95471">
                  <c:v>-179.52049999999997</c:v>
                </c:pt>
                <c:pt idx="95472">
                  <c:v>-179.51849999999999</c:v>
                </c:pt>
                <c:pt idx="95473">
                  <c:v>-179.51649999999998</c:v>
                </c:pt>
                <c:pt idx="95474">
                  <c:v>-179.51449999999997</c:v>
                </c:pt>
                <c:pt idx="95475">
                  <c:v>-179.51249999999999</c:v>
                </c:pt>
                <c:pt idx="95476">
                  <c:v>-179.51049999999998</c:v>
                </c:pt>
                <c:pt idx="95477">
                  <c:v>-179.50849999999997</c:v>
                </c:pt>
                <c:pt idx="95478">
                  <c:v>-179.50649999999999</c:v>
                </c:pt>
                <c:pt idx="95479">
                  <c:v>-179.50449999999998</c:v>
                </c:pt>
                <c:pt idx="95480">
                  <c:v>-179.50249999999997</c:v>
                </c:pt>
                <c:pt idx="95481">
                  <c:v>-179.50049999999999</c:v>
                </c:pt>
                <c:pt idx="95482">
                  <c:v>-179.49849999999998</c:v>
                </c:pt>
                <c:pt idx="95483">
                  <c:v>-179.49649999999997</c:v>
                </c:pt>
                <c:pt idx="95484">
                  <c:v>-179.49449999999999</c:v>
                </c:pt>
                <c:pt idx="95485">
                  <c:v>-179.49249999999998</c:v>
                </c:pt>
                <c:pt idx="95486">
                  <c:v>-179.49049999999997</c:v>
                </c:pt>
                <c:pt idx="95487">
                  <c:v>-179.48849999999999</c:v>
                </c:pt>
                <c:pt idx="95488">
                  <c:v>-179.48649999999998</c:v>
                </c:pt>
                <c:pt idx="95489">
                  <c:v>-179.48449999999997</c:v>
                </c:pt>
                <c:pt idx="95490">
                  <c:v>-179.48249999999999</c:v>
                </c:pt>
                <c:pt idx="95491">
                  <c:v>-179.48049999999998</c:v>
                </c:pt>
                <c:pt idx="95492">
                  <c:v>-179.47849999999997</c:v>
                </c:pt>
                <c:pt idx="95493">
                  <c:v>-179.47649999999999</c:v>
                </c:pt>
                <c:pt idx="95494">
                  <c:v>-179.47449999999998</c:v>
                </c:pt>
                <c:pt idx="95495">
                  <c:v>-179.47249999999997</c:v>
                </c:pt>
                <c:pt idx="95496">
                  <c:v>-179.47049999999999</c:v>
                </c:pt>
                <c:pt idx="95497">
                  <c:v>-179.46849999999998</c:v>
                </c:pt>
                <c:pt idx="95498">
                  <c:v>-179.46649999999997</c:v>
                </c:pt>
                <c:pt idx="95499">
                  <c:v>-179.46449999999999</c:v>
                </c:pt>
                <c:pt idx="95500">
                  <c:v>-179.46249999999998</c:v>
                </c:pt>
                <c:pt idx="95501">
                  <c:v>-179.46049999999997</c:v>
                </c:pt>
                <c:pt idx="95502">
                  <c:v>-179.45849999999999</c:v>
                </c:pt>
                <c:pt idx="95503">
                  <c:v>-179.45649999999998</c:v>
                </c:pt>
                <c:pt idx="95504">
                  <c:v>-179.45449999999997</c:v>
                </c:pt>
                <c:pt idx="95505">
                  <c:v>-179.45249999999999</c:v>
                </c:pt>
                <c:pt idx="95506">
                  <c:v>-179.45049999999998</c:v>
                </c:pt>
                <c:pt idx="95507">
                  <c:v>-179.44849999999997</c:v>
                </c:pt>
                <c:pt idx="95508">
                  <c:v>-179.44649999999999</c:v>
                </c:pt>
                <c:pt idx="95509">
                  <c:v>-179.44449999999998</c:v>
                </c:pt>
                <c:pt idx="95510">
                  <c:v>-179.44249999999997</c:v>
                </c:pt>
                <c:pt idx="95511">
                  <c:v>-179.44049999999999</c:v>
                </c:pt>
                <c:pt idx="95512">
                  <c:v>-179.43849999999998</c:v>
                </c:pt>
                <c:pt idx="95513">
                  <c:v>-179.43649999999997</c:v>
                </c:pt>
                <c:pt idx="95514">
                  <c:v>-179.43449999999999</c:v>
                </c:pt>
                <c:pt idx="95515">
                  <c:v>-179.43249999999998</c:v>
                </c:pt>
                <c:pt idx="95516">
                  <c:v>-179.43049999999997</c:v>
                </c:pt>
                <c:pt idx="95517">
                  <c:v>-179.42849999999999</c:v>
                </c:pt>
                <c:pt idx="95518">
                  <c:v>-179.42649999999998</c:v>
                </c:pt>
                <c:pt idx="95519">
                  <c:v>-179.42449999999997</c:v>
                </c:pt>
                <c:pt idx="95520">
                  <c:v>-179.42249999999999</c:v>
                </c:pt>
                <c:pt idx="95521">
                  <c:v>-179.42049999999998</c:v>
                </c:pt>
                <c:pt idx="95522">
                  <c:v>-179.41849999999997</c:v>
                </c:pt>
                <c:pt idx="95523">
                  <c:v>-179.41649999999998</c:v>
                </c:pt>
                <c:pt idx="95524">
                  <c:v>-179.41449999999998</c:v>
                </c:pt>
                <c:pt idx="95525">
                  <c:v>-179.41249999999997</c:v>
                </c:pt>
                <c:pt idx="95526">
                  <c:v>-179.41049999999998</c:v>
                </c:pt>
                <c:pt idx="95527">
                  <c:v>-179.40849999999998</c:v>
                </c:pt>
                <c:pt idx="95528">
                  <c:v>-179.40649999999997</c:v>
                </c:pt>
                <c:pt idx="95529">
                  <c:v>-179.40449999999998</c:v>
                </c:pt>
                <c:pt idx="95530">
                  <c:v>-179.40249999999997</c:v>
                </c:pt>
                <c:pt idx="95531">
                  <c:v>-179.40049999999997</c:v>
                </c:pt>
                <c:pt idx="95532">
                  <c:v>-179.39849999999998</c:v>
                </c:pt>
                <c:pt idx="95533">
                  <c:v>-179.39649999999997</c:v>
                </c:pt>
                <c:pt idx="95534">
                  <c:v>-179.39449999999997</c:v>
                </c:pt>
                <c:pt idx="95535">
                  <c:v>-179.39249999999998</c:v>
                </c:pt>
                <c:pt idx="95536">
                  <c:v>-179.39049999999997</c:v>
                </c:pt>
                <c:pt idx="95537">
                  <c:v>-179.38849999999996</c:v>
                </c:pt>
                <c:pt idx="95538">
                  <c:v>-179.38649999999998</c:v>
                </c:pt>
                <c:pt idx="95539">
                  <c:v>-179.38449999999997</c:v>
                </c:pt>
                <c:pt idx="95540">
                  <c:v>-179.38249999999996</c:v>
                </c:pt>
                <c:pt idx="95541">
                  <c:v>-179.38049999999998</c:v>
                </c:pt>
                <c:pt idx="95542">
                  <c:v>-179.37849999999997</c:v>
                </c:pt>
                <c:pt idx="95543">
                  <c:v>-179.37649999999996</c:v>
                </c:pt>
                <c:pt idx="95544">
                  <c:v>-179.37449999999998</c:v>
                </c:pt>
                <c:pt idx="95545">
                  <c:v>-179.37249999999997</c:v>
                </c:pt>
                <c:pt idx="95546">
                  <c:v>-179.37049999999996</c:v>
                </c:pt>
                <c:pt idx="95547">
                  <c:v>-179.36849999999998</c:v>
                </c:pt>
                <c:pt idx="95548">
                  <c:v>-179.36649999999997</c:v>
                </c:pt>
                <c:pt idx="95549">
                  <c:v>-179.36449999999996</c:v>
                </c:pt>
                <c:pt idx="95550">
                  <c:v>-179.36249999999998</c:v>
                </c:pt>
                <c:pt idx="95551">
                  <c:v>-179.36049999999997</c:v>
                </c:pt>
                <c:pt idx="95552">
                  <c:v>-179.35849999999996</c:v>
                </c:pt>
                <c:pt idx="95553">
                  <c:v>-179.35649999999998</c:v>
                </c:pt>
                <c:pt idx="95554">
                  <c:v>-179.35449999999997</c:v>
                </c:pt>
                <c:pt idx="95555">
                  <c:v>-179.35249999999996</c:v>
                </c:pt>
                <c:pt idx="95556">
                  <c:v>-179.35049999999998</c:v>
                </c:pt>
                <c:pt idx="95557">
                  <c:v>-179.34849999999997</c:v>
                </c:pt>
                <c:pt idx="95558">
                  <c:v>-179.34649999999996</c:v>
                </c:pt>
                <c:pt idx="95559">
                  <c:v>-179.34449999999998</c:v>
                </c:pt>
                <c:pt idx="95560">
                  <c:v>-179.34249999999997</c:v>
                </c:pt>
                <c:pt idx="95561">
                  <c:v>-179.34049999999996</c:v>
                </c:pt>
                <c:pt idx="95562">
                  <c:v>-179.33849999999998</c:v>
                </c:pt>
                <c:pt idx="95563">
                  <c:v>-179.33649999999997</c:v>
                </c:pt>
                <c:pt idx="95564">
                  <c:v>-179.33449999999999</c:v>
                </c:pt>
                <c:pt idx="95565">
                  <c:v>-179.33249999999998</c:v>
                </c:pt>
                <c:pt idx="95566">
                  <c:v>-179.33049999999997</c:v>
                </c:pt>
                <c:pt idx="95567">
                  <c:v>-179.32849999999999</c:v>
                </c:pt>
                <c:pt idx="95568">
                  <c:v>-179.32649999999998</c:v>
                </c:pt>
                <c:pt idx="95569">
                  <c:v>-179.32449999999997</c:v>
                </c:pt>
                <c:pt idx="95570">
                  <c:v>-179.32249999999999</c:v>
                </c:pt>
                <c:pt idx="95571">
                  <c:v>-179.32049999999998</c:v>
                </c:pt>
                <c:pt idx="95572">
                  <c:v>-179.31849999999997</c:v>
                </c:pt>
                <c:pt idx="95573">
                  <c:v>-179.31649999999999</c:v>
                </c:pt>
                <c:pt idx="95574">
                  <c:v>-179.31449999999998</c:v>
                </c:pt>
                <c:pt idx="95575">
                  <c:v>-179.31249999999997</c:v>
                </c:pt>
                <c:pt idx="95576">
                  <c:v>-179.31049999999999</c:v>
                </c:pt>
                <c:pt idx="95577">
                  <c:v>-179.30849999999998</c:v>
                </c:pt>
                <c:pt idx="95578">
                  <c:v>-179.30649999999997</c:v>
                </c:pt>
                <c:pt idx="95579">
                  <c:v>-179.30449999999999</c:v>
                </c:pt>
                <c:pt idx="95580">
                  <c:v>-179.30249999999998</c:v>
                </c:pt>
                <c:pt idx="95581">
                  <c:v>-179.30049999999997</c:v>
                </c:pt>
                <c:pt idx="95582">
                  <c:v>-179.29849999999999</c:v>
                </c:pt>
                <c:pt idx="95583">
                  <c:v>-179.29649999999998</c:v>
                </c:pt>
                <c:pt idx="95584">
                  <c:v>-179.29449999999997</c:v>
                </c:pt>
                <c:pt idx="95585">
                  <c:v>-179.29249999999999</c:v>
                </c:pt>
                <c:pt idx="95586">
                  <c:v>-179.29049999999998</c:v>
                </c:pt>
                <c:pt idx="95587">
                  <c:v>-179.28849999999997</c:v>
                </c:pt>
                <c:pt idx="95588">
                  <c:v>-179.28649999999999</c:v>
                </c:pt>
                <c:pt idx="95589">
                  <c:v>-179.28449999999998</c:v>
                </c:pt>
                <c:pt idx="95590">
                  <c:v>-179.28249999999997</c:v>
                </c:pt>
                <c:pt idx="95591">
                  <c:v>-179.28049999999999</c:v>
                </c:pt>
                <c:pt idx="95592">
                  <c:v>-179.27849999999998</c:v>
                </c:pt>
                <c:pt idx="95593">
                  <c:v>-179.27649999999997</c:v>
                </c:pt>
                <c:pt idx="95594">
                  <c:v>-179.27449999999999</c:v>
                </c:pt>
                <c:pt idx="95595">
                  <c:v>-179.27249999999998</c:v>
                </c:pt>
                <c:pt idx="95596">
                  <c:v>-179.27049999999997</c:v>
                </c:pt>
                <c:pt idx="95597">
                  <c:v>-179.26849999999999</c:v>
                </c:pt>
                <c:pt idx="95598">
                  <c:v>-179.26649999999998</c:v>
                </c:pt>
                <c:pt idx="95599">
                  <c:v>-179.26449999999997</c:v>
                </c:pt>
                <c:pt idx="95600">
                  <c:v>-179.26249999999999</c:v>
                </c:pt>
                <c:pt idx="95601">
                  <c:v>-179.26049999999998</c:v>
                </c:pt>
                <c:pt idx="95602">
                  <c:v>-179.25849999999997</c:v>
                </c:pt>
                <c:pt idx="95603">
                  <c:v>-179.25649999999999</c:v>
                </c:pt>
                <c:pt idx="95604">
                  <c:v>-179.25449999999998</c:v>
                </c:pt>
                <c:pt idx="95605">
                  <c:v>-179.25249999999997</c:v>
                </c:pt>
                <c:pt idx="95606">
                  <c:v>-179.25049999999999</c:v>
                </c:pt>
                <c:pt idx="95607">
                  <c:v>-179.24849999999998</c:v>
                </c:pt>
                <c:pt idx="95608">
                  <c:v>-179.24649999999997</c:v>
                </c:pt>
                <c:pt idx="95609">
                  <c:v>-179.24449999999999</c:v>
                </c:pt>
                <c:pt idx="95610">
                  <c:v>-179.24249999999998</c:v>
                </c:pt>
                <c:pt idx="95611">
                  <c:v>-179.24049999999997</c:v>
                </c:pt>
                <c:pt idx="95612">
                  <c:v>-179.23849999999999</c:v>
                </c:pt>
                <c:pt idx="95613">
                  <c:v>-179.23649999999998</c:v>
                </c:pt>
                <c:pt idx="95614">
                  <c:v>-179.23449999999997</c:v>
                </c:pt>
                <c:pt idx="95615">
                  <c:v>-179.23249999999999</c:v>
                </c:pt>
                <c:pt idx="95616">
                  <c:v>-179.23049999999998</c:v>
                </c:pt>
                <c:pt idx="95617">
                  <c:v>-179.22849999999997</c:v>
                </c:pt>
                <c:pt idx="95618">
                  <c:v>-179.22649999999999</c:v>
                </c:pt>
                <c:pt idx="95619">
                  <c:v>-179.22449999999998</c:v>
                </c:pt>
                <c:pt idx="95620">
                  <c:v>-179.22249999999997</c:v>
                </c:pt>
                <c:pt idx="95621">
                  <c:v>-179.22049999999999</c:v>
                </c:pt>
                <c:pt idx="95622">
                  <c:v>-179.21849999999998</c:v>
                </c:pt>
                <c:pt idx="95623">
                  <c:v>-179.21649999999997</c:v>
                </c:pt>
                <c:pt idx="95624">
                  <c:v>-179.21449999999999</c:v>
                </c:pt>
                <c:pt idx="95625">
                  <c:v>-179.21249999999998</c:v>
                </c:pt>
                <c:pt idx="95626">
                  <c:v>-179.21049999999997</c:v>
                </c:pt>
                <c:pt idx="95627">
                  <c:v>-179.20849999999999</c:v>
                </c:pt>
                <c:pt idx="95628">
                  <c:v>-179.20649999999998</c:v>
                </c:pt>
                <c:pt idx="95629">
                  <c:v>-179.20449999999997</c:v>
                </c:pt>
                <c:pt idx="95630">
                  <c:v>-179.20249999999999</c:v>
                </c:pt>
                <c:pt idx="95631">
                  <c:v>-179.20049999999998</c:v>
                </c:pt>
                <c:pt idx="95632">
                  <c:v>-179.19849999999997</c:v>
                </c:pt>
                <c:pt idx="95633">
                  <c:v>-179.19649999999999</c:v>
                </c:pt>
                <c:pt idx="95634">
                  <c:v>-179.19449999999998</c:v>
                </c:pt>
                <c:pt idx="95635">
                  <c:v>-179.19249999999997</c:v>
                </c:pt>
                <c:pt idx="95636">
                  <c:v>-179.19049999999999</c:v>
                </c:pt>
                <c:pt idx="95637">
                  <c:v>-179.18849999999998</c:v>
                </c:pt>
                <c:pt idx="95638">
                  <c:v>-179.18649999999997</c:v>
                </c:pt>
                <c:pt idx="95639">
                  <c:v>-179.18449999999999</c:v>
                </c:pt>
                <c:pt idx="95640">
                  <c:v>-179.18249999999998</c:v>
                </c:pt>
                <c:pt idx="95641">
                  <c:v>-179.18049999999997</c:v>
                </c:pt>
                <c:pt idx="95642">
                  <c:v>-179.17849999999999</c:v>
                </c:pt>
                <c:pt idx="95643">
                  <c:v>-179.17649999999998</c:v>
                </c:pt>
                <c:pt idx="95644">
                  <c:v>-179.17449999999997</c:v>
                </c:pt>
                <c:pt idx="95645">
                  <c:v>-179.17249999999999</c:v>
                </c:pt>
                <c:pt idx="95646">
                  <c:v>-179.17049999999998</c:v>
                </c:pt>
                <c:pt idx="95647">
                  <c:v>-179.16849999999997</c:v>
                </c:pt>
                <c:pt idx="95648">
                  <c:v>-179.16649999999998</c:v>
                </c:pt>
                <c:pt idx="95649">
                  <c:v>-179.16449999999998</c:v>
                </c:pt>
                <c:pt idx="95650">
                  <c:v>-179.16249999999997</c:v>
                </c:pt>
                <c:pt idx="95651">
                  <c:v>-179.16049999999998</c:v>
                </c:pt>
                <c:pt idx="95652">
                  <c:v>-179.15849999999998</c:v>
                </c:pt>
                <c:pt idx="95653">
                  <c:v>-179.15649999999997</c:v>
                </c:pt>
                <c:pt idx="95654">
                  <c:v>-179.15449999999998</c:v>
                </c:pt>
                <c:pt idx="95655">
                  <c:v>-179.15249999999997</c:v>
                </c:pt>
                <c:pt idx="95656">
                  <c:v>-179.15049999999997</c:v>
                </c:pt>
                <c:pt idx="95657">
                  <c:v>-179.14849999999998</c:v>
                </c:pt>
                <c:pt idx="95658">
                  <c:v>-179.14649999999997</c:v>
                </c:pt>
                <c:pt idx="95659">
                  <c:v>-179.14449999999997</c:v>
                </c:pt>
                <c:pt idx="95660">
                  <c:v>-179.14249999999998</c:v>
                </c:pt>
                <c:pt idx="95661">
                  <c:v>-179.14049999999997</c:v>
                </c:pt>
                <c:pt idx="95662">
                  <c:v>-179.13849999999996</c:v>
                </c:pt>
                <c:pt idx="95663">
                  <c:v>-179.13649999999998</c:v>
                </c:pt>
                <c:pt idx="95664">
                  <c:v>-179.13449999999997</c:v>
                </c:pt>
                <c:pt idx="95665">
                  <c:v>-179.13249999999996</c:v>
                </c:pt>
                <c:pt idx="95666">
                  <c:v>-179.13049999999998</c:v>
                </c:pt>
                <c:pt idx="95667">
                  <c:v>-179.12849999999997</c:v>
                </c:pt>
                <c:pt idx="95668">
                  <c:v>-179.12649999999996</c:v>
                </c:pt>
                <c:pt idx="95669">
                  <c:v>-179.12449999999998</c:v>
                </c:pt>
                <c:pt idx="95670">
                  <c:v>-179.12249999999997</c:v>
                </c:pt>
                <c:pt idx="95671">
                  <c:v>-179.12049999999996</c:v>
                </c:pt>
                <c:pt idx="95672">
                  <c:v>-179.11849999999998</c:v>
                </c:pt>
                <c:pt idx="95673">
                  <c:v>-179.11649999999997</c:v>
                </c:pt>
                <c:pt idx="95674">
                  <c:v>-179.11449999999996</c:v>
                </c:pt>
                <c:pt idx="95675">
                  <c:v>-179.11249999999998</c:v>
                </c:pt>
                <c:pt idx="95676">
                  <c:v>-179.11049999999997</c:v>
                </c:pt>
                <c:pt idx="95677">
                  <c:v>-179.10849999999996</c:v>
                </c:pt>
                <c:pt idx="95678">
                  <c:v>-179.10649999999998</c:v>
                </c:pt>
                <c:pt idx="95679">
                  <c:v>-179.10449999999997</c:v>
                </c:pt>
                <c:pt idx="95680">
                  <c:v>-179.10249999999996</c:v>
                </c:pt>
                <c:pt idx="95681">
                  <c:v>-179.10049999999998</c:v>
                </c:pt>
                <c:pt idx="95682">
                  <c:v>-179.09849999999997</c:v>
                </c:pt>
                <c:pt idx="95683">
                  <c:v>-179.09649999999996</c:v>
                </c:pt>
                <c:pt idx="95684">
                  <c:v>-179.09449999999998</c:v>
                </c:pt>
                <c:pt idx="95685">
                  <c:v>-179.09249999999997</c:v>
                </c:pt>
                <c:pt idx="95686">
                  <c:v>-179.09049999999996</c:v>
                </c:pt>
                <c:pt idx="95687">
                  <c:v>-179.08849999999998</c:v>
                </c:pt>
                <c:pt idx="95688">
                  <c:v>-179.08649999999997</c:v>
                </c:pt>
                <c:pt idx="95689">
                  <c:v>-179.08449999999999</c:v>
                </c:pt>
                <c:pt idx="95690">
                  <c:v>-179.08249999999998</c:v>
                </c:pt>
                <c:pt idx="95691">
                  <c:v>-179.08049999999997</c:v>
                </c:pt>
                <c:pt idx="95692">
                  <c:v>-179.07849999999999</c:v>
                </c:pt>
                <c:pt idx="95693">
                  <c:v>-179.07649999999998</c:v>
                </c:pt>
                <c:pt idx="95694">
                  <c:v>-179.07449999999997</c:v>
                </c:pt>
                <c:pt idx="95695">
                  <c:v>-179.07249999999999</c:v>
                </c:pt>
                <c:pt idx="95696">
                  <c:v>-179.07049999999998</c:v>
                </c:pt>
                <c:pt idx="95697">
                  <c:v>-179.06849999999997</c:v>
                </c:pt>
                <c:pt idx="95698">
                  <c:v>-179.06649999999999</c:v>
                </c:pt>
                <c:pt idx="95699">
                  <c:v>-179.06449999999998</c:v>
                </c:pt>
                <c:pt idx="95700">
                  <c:v>-179.06249999999997</c:v>
                </c:pt>
                <c:pt idx="95701">
                  <c:v>-179.06049999999999</c:v>
                </c:pt>
                <c:pt idx="95702">
                  <c:v>-179.05849999999998</c:v>
                </c:pt>
                <c:pt idx="95703">
                  <c:v>-179.05649999999997</c:v>
                </c:pt>
                <c:pt idx="95704">
                  <c:v>-179.05449999999999</c:v>
                </c:pt>
                <c:pt idx="95705">
                  <c:v>-179.05249999999998</c:v>
                </c:pt>
                <c:pt idx="95706">
                  <c:v>-179.05049999999997</c:v>
                </c:pt>
                <c:pt idx="95707">
                  <c:v>-179.04849999999999</c:v>
                </c:pt>
                <c:pt idx="95708">
                  <c:v>-179.04649999999998</c:v>
                </c:pt>
                <c:pt idx="95709">
                  <c:v>-179.04449999999997</c:v>
                </c:pt>
                <c:pt idx="95710">
                  <c:v>-179.04249999999999</c:v>
                </c:pt>
                <c:pt idx="95711">
                  <c:v>-179.04049999999998</c:v>
                </c:pt>
                <c:pt idx="95712">
                  <c:v>-179.03849999999997</c:v>
                </c:pt>
                <c:pt idx="95713">
                  <c:v>-179.03649999999999</c:v>
                </c:pt>
                <c:pt idx="95714">
                  <c:v>-179.03449999999998</c:v>
                </c:pt>
                <c:pt idx="95715">
                  <c:v>-179.03249999999997</c:v>
                </c:pt>
                <c:pt idx="95716">
                  <c:v>-179.03049999999999</c:v>
                </c:pt>
                <c:pt idx="95717">
                  <c:v>-179.02849999999998</c:v>
                </c:pt>
                <c:pt idx="95718">
                  <c:v>-179.02649999999997</c:v>
                </c:pt>
                <c:pt idx="95719">
                  <c:v>-179.02449999999999</c:v>
                </c:pt>
                <c:pt idx="95720">
                  <c:v>-179.02249999999998</c:v>
                </c:pt>
                <c:pt idx="95721">
                  <c:v>-179.02049999999997</c:v>
                </c:pt>
                <c:pt idx="95722">
                  <c:v>-179.01849999999999</c:v>
                </c:pt>
                <c:pt idx="95723">
                  <c:v>-179.01649999999998</c:v>
                </c:pt>
                <c:pt idx="95724">
                  <c:v>-179.01449999999997</c:v>
                </c:pt>
                <c:pt idx="95725">
                  <c:v>-179.01249999999999</c:v>
                </c:pt>
                <c:pt idx="95726">
                  <c:v>-179.01049999999998</c:v>
                </c:pt>
                <c:pt idx="95727">
                  <c:v>-179.00849999999997</c:v>
                </c:pt>
                <c:pt idx="95728">
                  <c:v>-179.00649999999999</c:v>
                </c:pt>
                <c:pt idx="95729">
                  <c:v>-179.00449999999998</c:v>
                </c:pt>
                <c:pt idx="95730">
                  <c:v>-179.00249999999997</c:v>
                </c:pt>
                <c:pt idx="95731">
                  <c:v>-179.00049999999999</c:v>
                </c:pt>
                <c:pt idx="95732">
                  <c:v>-178.99849999999998</c:v>
                </c:pt>
                <c:pt idx="95733">
                  <c:v>-178.99649999999997</c:v>
                </c:pt>
                <c:pt idx="95734">
                  <c:v>-178.99449999999999</c:v>
                </c:pt>
                <c:pt idx="95735">
                  <c:v>-178.99249999999998</c:v>
                </c:pt>
                <c:pt idx="95736">
                  <c:v>-178.99049999999997</c:v>
                </c:pt>
                <c:pt idx="95737">
                  <c:v>-178.98849999999999</c:v>
                </c:pt>
                <c:pt idx="95738">
                  <c:v>-178.98649999999998</c:v>
                </c:pt>
                <c:pt idx="95739">
                  <c:v>-178.98449999999997</c:v>
                </c:pt>
                <c:pt idx="95740">
                  <c:v>-178.98249999999999</c:v>
                </c:pt>
                <c:pt idx="95741">
                  <c:v>-178.98049999999998</c:v>
                </c:pt>
                <c:pt idx="95742">
                  <c:v>-178.97849999999997</c:v>
                </c:pt>
                <c:pt idx="95743">
                  <c:v>-178.97649999999999</c:v>
                </c:pt>
                <c:pt idx="95744">
                  <c:v>-178.97449999999998</c:v>
                </c:pt>
                <c:pt idx="95745">
                  <c:v>-178.97249999999997</c:v>
                </c:pt>
                <c:pt idx="95746">
                  <c:v>-178.97049999999999</c:v>
                </c:pt>
                <c:pt idx="95747">
                  <c:v>-178.96849999999998</c:v>
                </c:pt>
                <c:pt idx="95748">
                  <c:v>-178.96649999999997</c:v>
                </c:pt>
                <c:pt idx="95749">
                  <c:v>-178.96449999999999</c:v>
                </c:pt>
                <c:pt idx="95750">
                  <c:v>-178.96249999999998</c:v>
                </c:pt>
                <c:pt idx="95751">
                  <c:v>-178.96049999999997</c:v>
                </c:pt>
                <c:pt idx="95752">
                  <c:v>-178.95849999999999</c:v>
                </c:pt>
                <c:pt idx="95753">
                  <c:v>-178.95649999999998</c:v>
                </c:pt>
                <c:pt idx="95754">
                  <c:v>-178.95449999999997</c:v>
                </c:pt>
                <c:pt idx="95755">
                  <c:v>-178.95249999999999</c:v>
                </c:pt>
                <c:pt idx="95756">
                  <c:v>-178.95049999999998</c:v>
                </c:pt>
                <c:pt idx="95757">
                  <c:v>-178.94849999999997</c:v>
                </c:pt>
                <c:pt idx="95758">
                  <c:v>-178.94649999999999</c:v>
                </c:pt>
                <c:pt idx="95759">
                  <c:v>-178.94449999999998</c:v>
                </c:pt>
                <c:pt idx="95760">
                  <c:v>-178.94249999999997</c:v>
                </c:pt>
                <c:pt idx="95761">
                  <c:v>-178.94049999999999</c:v>
                </c:pt>
                <c:pt idx="95762">
                  <c:v>-178.93849999999998</c:v>
                </c:pt>
                <c:pt idx="95763">
                  <c:v>-178.93649999999997</c:v>
                </c:pt>
                <c:pt idx="95764">
                  <c:v>-178.93449999999999</c:v>
                </c:pt>
                <c:pt idx="95765">
                  <c:v>-178.93249999999998</c:v>
                </c:pt>
                <c:pt idx="95766">
                  <c:v>-178.93049999999997</c:v>
                </c:pt>
                <c:pt idx="95767">
                  <c:v>-178.92849999999999</c:v>
                </c:pt>
                <c:pt idx="95768">
                  <c:v>-178.92649999999998</c:v>
                </c:pt>
                <c:pt idx="95769">
                  <c:v>-178.92449999999997</c:v>
                </c:pt>
                <c:pt idx="95770">
                  <c:v>-178.92249999999999</c:v>
                </c:pt>
                <c:pt idx="95771">
                  <c:v>-178.92049999999998</c:v>
                </c:pt>
                <c:pt idx="95772">
                  <c:v>-178.91849999999997</c:v>
                </c:pt>
                <c:pt idx="95773">
                  <c:v>-178.91649999999998</c:v>
                </c:pt>
                <c:pt idx="95774">
                  <c:v>-178.91449999999998</c:v>
                </c:pt>
                <c:pt idx="95775">
                  <c:v>-178.91249999999997</c:v>
                </c:pt>
                <c:pt idx="95776">
                  <c:v>-178.91049999999998</c:v>
                </c:pt>
                <c:pt idx="95777">
                  <c:v>-178.90849999999998</c:v>
                </c:pt>
                <c:pt idx="95778">
                  <c:v>-178.90649999999997</c:v>
                </c:pt>
                <c:pt idx="95779">
                  <c:v>-178.90449999999998</c:v>
                </c:pt>
                <c:pt idx="95780">
                  <c:v>-178.90249999999997</c:v>
                </c:pt>
                <c:pt idx="95781">
                  <c:v>-178.90049999999997</c:v>
                </c:pt>
                <c:pt idx="95782">
                  <c:v>-178.89849999999998</c:v>
                </c:pt>
                <c:pt idx="95783">
                  <c:v>-178.89649999999997</c:v>
                </c:pt>
                <c:pt idx="95784">
                  <c:v>-178.89449999999997</c:v>
                </c:pt>
                <c:pt idx="95785">
                  <c:v>-178.89249999999998</c:v>
                </c:pt>
                <c:pt idx="95786">
                  <c:v>-178.89049999999997</c:v>
                </c:pt>
                <c:pt idx="95787">
                  <c:v>-178.88849999999996</c:v>
                </c:pt>
                <c:pt idx="95788">
                  <c:v>-178.88649999999998</c:v>
                </c:pt>
                <c:pt idx="95789">
                  <c:v>-178.88449999999997</c:v>
                </c:pt>
                <c:pt idx="95790">
                  <c:v>-178.88249999999996</c:v>
                </c:pt>
                <c:pt idx="95791">
                  <c:v>-178.88049999999998</c:v>
                </c:pt>
                <c:pt idx="95792">
                  <c:v>-178.87849999999997</c:v>
                </c:pt>
                <c:pt idx="95793">
                  <c:v>-178.87649999999996</c:v>
                </c:pt>
                <c:pt idx="95794">
                  <c:v>-178.87449999999998</c:v>
                </c:pt>
                <c:pt idx="95795">
                  <c:v>-178.87249999999997</c:v>
                </c:pt>
                <c:pt idx="95796">
                  <c:v>-178.87049999999996</c:v>
                </c:pt>
                <c:pt idx="95797">
                  <c:v>-178.86849999999998</c:v>
                </c:pt>
                <c:pt idx="95798">
                  <c:v>-178.86649999999997</c:v>
                </c:pt>
                <c:pt idx="95799">
                  <c:v>-178.86449999999996</c:v>
                </c:pt>
                <c:pt idx="95800">
                  <c:v>-178.86249999999998</c:v>
                </c:pt>
                <c:pt idx="95801">
                  <c:v>-178.86049999999997</c:v>
                </c:pt>
                <c:pt idx="95802">
                  <c:v>-178.85849999999996</c:v>
                </c:pt>
                <c:pt idx="95803">
                  <c:v>-178.85649999999998</c:v>
                </c:pt>
                <c:pt idx="95804">
                  <c:v>-178.85449999999997</c:v>
                </c:pt>
                <c:pt idx="95805">
                  <c:v>-178.85249999999996</c:v>
                </c:pt>
                <c:pt idx="95806">
                  <c:v>-178.85049999999998</c:v>
                </c:pt>
                <c:pt idx="95807">
                  <c:v>-178.84849999999997</c:v>
                </c:pt>
                <c:pt idx="95808">
                  <c:v>-178.84649999999996</c:v>
                </c:pt>
                <c:pt idx="95809">
                  <c:v>-178.84449999999998</c:v>
                </c:pt>
                <c:pt idx="95810">
                  <c:v>-178.84249999999997</c:v>
                </c:pt>
                <c:pt idx="95811">
                  <c:v>-178.84049999999996</c:v>
                </c:pt>
                <c:pt idx="95812">
                  <c:v>-178.83849999999998</c:v>
                </c:pt>
                <c:pt idx="95813">
                  <c:v>-178.83649999999997</c:v>
                </c:pt>
                <c:pt idx="95814">
                  <c:v>-178.83449999999999</c:v>
                </c:pt>
                <c:pt idx="95815">
                  <c:v>-178.83249999999998</c:v>
                </c:pt>
                <c:pt idx="95816">
                  <c:v>-178.83049999999997</c:v>
                </c:pt>
                <c:pt idx="95817">
                  <c:v>-178.82849999999999</c:v>
                </c:pt>
                <c:pt idx="95818">
                  <c:v>-178.82649999999998</c:v>
                </c:pt>
                <c:pt idx="95819">
                  <c:v>-178.82449999999997</c:v>
                </c:pt>
                <c:pt idx="95820">
                  <c:v>-178.82249999999999</c:v>
                </c:pt>
                <c:pt idx="95821">
                  <c:v>-178.82049999999998</c:v>
                </c:pt>
                <c:pt idx="95822">
                  <c:v>-178.81849999999997</c:v>
                </c:pt>
                <c:pt idx="95823">
                  <c:v>-178.81649999999999</c:v>
                </c:pt>
                <c:pt idx="95824">
                  <c:v>-178.81449999999998</c:v>
                </c:pt>
                <c:pt idx="95825">
                  <c:v>-178.81249999999997</c:v>
                </c:pt>
                <c:pt idx="95826">
                  <c:v>-178.81049999999999</c:v>
                </c:pt>
                <c:pt idx="95827">
                  <c:v>-178.80849999999998</c:v>
                </c:pt>
                <c:pt idx="95828">
                  <c:v>-178.80649999999997</c:v>
                </c:pt>
                <c:pt idx="95829">
                  <c:v>-178.80449999999999</c:v>
                </c:pt>
                <c:pt idx="95830">
                  <c:v>-178.80249999999998</c:v>
                </c:pt>
                <c:pt idx="95831">
                  <c:v>-178.80049999999997</c:v>
                </c:pt>
                <c:pt idx="95832">
                  <c:v>-178.79849999999999</c:v>
                </c:pt>
                <c:pt idx="95833">
                  <c:v>-178.79649999999998</c:v>
                </c:pt>
                <c:pt idx="95834">
                  <c:v>-178.79449999999997</c:v>
                </c:pt>
                <c:pt idx="95835">
                  <c:v>-178.79249999999999</c:v>
                </c:pt>
                <c:pt idx="95836">
                  <c:v>-178.79049999999998</c:v>
                </c:pt>
                <c:pt idx="95837">
                  <c:v>-178.78849999999997</c:v>
                </c:pt>
                <c:pt idx="95838">
                  <c:v>-178.78649999999999</c:v>
                </c:pt>
                <c:pt idx="95839">
                  <c:v>-178.78449999999998</c:v>
                </c:pt>
                <c:pt idx="95840">
                  <c:v>-178.78249999999997</c:v>
                </c:pt>
                <c:pt idx="95841">
                  <c:v>-178.78049999999999</c:v>
                </c:pt>
                <c:pt idx="95842">
                  <c:v>-178.77849999999998</c:v>
                </c:pt>
                <c:pt idx="95843">
                  <c:v>-178.77649999999997</c:v>
                </c:pt>
                <c:pt idx="95844">
                  <c:v>-178.77449999999999</c:v>
                </c:pt>
                <c:pt idx="95845">
                  <c:v>-178.77249999999998</c:v>
                </c:pt>
                <c:pt idx="95846">
                  <c:v>-178.77049999999997</c:v>
                </c:pt>
                <c:pt idx="95847">
                  <c:v>-178.76849999999999</c:v>
                </c:pt>
                <c:pt idx="95848">
                  <c:v>-178.76649999999998</c:v>
                </c:pt>
                <c:pt idx="95849">
                  <c:v>-178.76449999999997</c:v>
                </c:pt>
                <c:pt idx="95850">
                  <c:v>-178.76249999999999</c:v>
                </c:pt>
                <c:pt idx="95851">
                  <c:v>-178.76049999999998</c:v>
                </c:pt>
                <c:pt idx="95852">
                  <c:v>-178.75849999999997</c:v>
                </c:pt>
                <c:pt idx="95853">
                  <c:v>-178.75649999999999</c:v>
                </c:pt>
                <c:pt idx="95854">
                  <c:v>-178.75449999999998</c:v>
                </c:pt>
                <c:pt idx="95855">
                  <c:v>-178.75249999999997</c:v>
                </c:pt>
                <c:pt idx="95856">
                  <c:v>-178.75049999999999</c:v>
                </c:pt>
                <c:pt idx="95857">
                  <c:v>-178.74849999999998</c:v>
                </c:pt>
                <c:pt idx="95858">
                  <c:v>-178.74649999999997</c:v>
                </c:pt>
                <c:pt idx="95859">
                  <c:v>-178.74449999999999</c:v>
                </c:pt>
                <c:pt idx="95860">
                  <c:v>-178.74249999999998</c:v>
                </c:pt>
                <c:pt idx="95861">
                  <c:v>-178.74049999999997</c:v>
                </c:pt>
                <c:pt idx="95862">
                  <c:v>-178.73849999999999</c:v>
                </c:pt>
                <c:pt idx="95863">
                  <c:v>-178.73649999999998</c:v>
                </c:pt>
                <c:pt idx="95864">
                  <c:v>-178.73449999999997</c:v>
                </c:pt>
                <c:pt idx="95865">
                  <c:v>-178.73249999999999</c:v>
                </c:pt>
                <c:pt idx="95866">
                  <c:v>-178.73049999999998</c:v>
                </c:pt>
                <c:pt idx="95867">
                  <c:v>-178.72849999999997</c:v>
                </c:pt>
                <c:pt idx="95868">
                  <c:v>-178.72649999999999</c:v>
                </c:pt>
                <c:pt idx="95869">
                  <c:v>-178.72449999999998</c:v>
                </c:pt>
                <c:pt idx="95870">
                  <c:v>-178.72249999999997</c:v>
                </c:pt>
                <c:pt idx="95871">
                  <c:v>-178.72049999999999</c:v>
                </c:pt>
                <c:pt idx="95872">
                  <c:v>-178.71849999999998</c:v>
                </c:pt>
                <c:pt idx="95873">
                  <c:v>-178.71649999999997</c:v>
                </c:pt>
                <c:pt idx="95874">
                  <c:v>-178.71449999999999</c:v>
                </c:pt>
                <c:pt idx="95875">
                  <c:v>-178.71249999999998</c:v>
                </c:pt>
                <c:pt idx="95876">
                  <c:v>-178.71049999999997</c:v>
                </c:pt>
                <c:pt idx="95877">
                  <c:v>-178.70849999999999</c:v>
                </c:pt>
                <c:pt idx="95878">
                  <c:v>-178.70649999999998</c:v>
                </c:pt>
                <c:pt idx="95879">
                  <c:v>-178.70449999999997</c:v>
                </c:pt>
                <c:pt idx="95880">
                  <c:v>-178.70249999999999</c:v>
                </c:pt>
                <c:pt idx="95881">
                  <c:v>-178.70049999999998</c:v>
                </c:pt>
                <c:pt idx="95882">
                  <c:v>-178.69849999999997</c:v>
                </c:pt>
                <c:pt idx="95883">
                  <c:v>-178.69649999999999</c:v>
                </c:pt>
                <c:pt idx="95884">
                  <c:v>-178.69449999999998</c:v>
                </c:pt>
                <c:pt idx="95885">
                  <c:v>-178.69249999999997</c:v>
                </c:pt>
                <c:pt idx="95886">
                  <c:v>-178.69049999999999</c:v>
                </c:pt>
                <c:pt idx="95887">
                  <c:v>-178.68849999999998</c:v>
                </c:pt>
                <c:pt idx="95888">
                  <c:v>-178.68649999999997</c:v>
                </c:pt>
                <c:pt idx="95889">
                  <c:v>-178.68449999999999</c:v>
                </c:pt>
                <c:pt idx="95890">
                  <c:v>-178.68249999999998</c:v>
                </c:pt>
                <c:pt idx="95891">
                  <c:v>-178.68049999999997</c:v>
                </c:pt>
                <c:pt idx="95892">
                  <c:v>-178.67849999999999</c:v>
                </c:pt>
                <c:pt idx="95893">
                  <c:v>-178.67649999999998</c:v>
                </c:pt>
                <c:pt idx="95894">
                  <c:v>-178.67449999999997</c:v>
                </c:pt>
                <c:pt idx="95895">
                  <c:v>-178.67249999999999</c:v>
                </c:pt>
                <c:pt idx="95896">
                  <c:v>-178.67049999999998</c:v>
                </c:pt>
                <c:pt idx="95897">
                  <c:v>-178.66849999999997</c:v>
                </c:pt>
                <c:pt idx="95898">
                  <c:v>-178.66649999999998</c:v>
                </c:pt>
                <c:pt idx="95899">
                  <c:v>-178.66449999999998</c:v>
                </c:pt>
                <c:pt idx="95900">
                  <c:v>-178.66249999999997</c:v>
                </c:pt>
                <c:pt idx="95901">
                  <c:v>-178.66049999999998</c:v>
                </c:pt>
                <c:pt idx="95902">
                  <c:v>-178.65849999999998</c:v>
                </c:pt>
                <c:pt idx="95903">
                  <c:v>-178.65649999999997</c:v>
                </c:pt>
                <c:pt idx="95904">
                  <c:v>-178.65449999999998</c:v>
                </c:pt>
                <c:pt idx="95905">
                  <c:v>-178.65249999999997</c:v>
                </c:pt>
                <c:pt idx="95906">
                  <c:v>-178.65049999999997</c:v>
                </c:pt>
                <c:pt idx="95907">
                  <c:v>-178.64849999999998</c:v>
                </c:pt>
                <c:pt idx="95908">
                  <c:v>-178.64649999999997</c:v>
                </c:pt>
                <c:pt idx="95909">
                  <c:v>-178.64449999999997</c:v>
                </c:pt>
                <c:pt idx="95910">
                  <c:v>-178.64249999999998</c:v>
                </c:pt>
                <c:pt idx="95911">
                  <c:v>-178.64049999999997</c:v>
                </c:pt>
                <c:pt idx="95912">
                  <c:v>-178.63849999999996</c:v>
                </c:pt>
                <c:pt idx="95913">
                  <c:v>-178.63649999999998</c:v>
                </c:pt>
                <c:pt idx="95914">
                  <c:v>-178.63449999999997</c:v>
                </c:pt>
                <c:pt idx="95915">
                  <c:v>-178.63249999999996</c:v>
                </c:pt>
                <c:pt idx="95916">
                  <c:v>-178.63049999999998</c:v>
                </c:pt>
                <c:pt idx="95917">
                  <c:v>-178.62849999999997</c:v>
                </c:pt>
                <c:pt idx="95918">
                  <c:v>-178.62649999999996</c:v>
                </c:pt>
                <c:pt idx="95919">
                  <c:v>-178.62449999999998</c:v>
                </c:pt>
                <c:pt idx="95920">
                  <c:v>-178.62249999999997</c:v>
                </c:pt>
                <c:pt idx="95921">
                  <c:v>-178.62049999999996</c:v>
                </c:pt>
                <c:pt idx="95922">
                  <c:v>-178.61849999999998</c:v>
                </c:pt>
                <c:pt idx="95923">
                  <c:v>-178.61649999999997</c:v>
                </c:pt>
                <c:pt idx="95924">
                  <c:v>-178.61449999999996</c:v>
                </c:pt>
                <c:pt idx="95925">
                  <c:v>-178.61249999999998</c:v>
                </c:pt>
                <c:pt idx="95926">
                  <c:v>-178.61049999999997</c:v>
                </c:pt>
                <c:pt idx="95927">
                  <c:v>-178.60849999999996</c:v>
                </c:pt>
                <c:pt idx="95928">
                  <c:v>-178.60649999999998</c:v>
                </c:pt>
                <c:pt idx="95929">
                  <c:v>-178.60449999999997</c:v>
                </c:pt>
                <c:pt idx="95930">
                  <c:v>-178.60249999999996</c:v>
                </c:pt>
                <c:pt idx="95931">
                  <c:v>-178.60049999999998</c:v>
                </c:pt>
                <c:pt idx="95932">
                  <c:v>-178.59849999999997</c:v>
                </c:pt>
                <c:pt idx="95933">
                  <c:v>-178.59649999999996</c:v>
                </c:pt>
                <c:pt idx="95934">
                  <c:v>-178.59449999999998</c:v>
                </c:pt>
                <c:pt idx="95935">
                  <c:v>-178.59249999999997</c:v>
                </c:pt>
                <c:pt idx="95936">
                  <c:v>-178.59049999999996</c:v>
                </c:pt>
                <c:pt idx="95937">
                  <c:v>-178.58849999999998</c:v>
                </c:pt>
                <c:pt idx="95938">
                  <c:v>-178.58649999999997</c:v>
                </c:pt>
                <c:pt idx="95939">
                  <c:v>-178.58449999999999</c:v>
                </c:pt>
                <c:pt idx="95940">
                  <c:v>-178.58249999999998</c:v>
                </c:pt>
                <c:pt idx="95941">
                  <c:v>-178.58049999999997</c:v>
                </c:pt>
                <c:pt idx="95942">
                  <c:v>-178.57849999999999</c:v>
                </c:pt>
                <c:pt idx="95943">
                  <c:v>-178.57649999999998</c:v>
                </c:pt>
                <c:pt idx="95944">
                  <c:v>-178.57449999999997</c:v>
                </c:pt>
                <c:pt idx="95945">
                  <c:v>-178.57249999999999</c:v>
                </c:pt>
                <c:pt idx="95946">
                  <c:v>-178.57049999999998</c:v>
                </c:pt>
                <c:pt idx="95947">
                  <c:v>-178.56849999999997</c:v>
                </c:pt>
                <c:pt idx="95948">
                  <c:v>-178.56649999999999</c:v>
                </c:pt>
                <c:pt idx="95949">
                  <c:v>-178.56449999999998</c:v>
                </c:pt>
                <c:pt idx="95950">
                  <c:v>-178.56249999999997</c:v>
                </c:pt>
                <c:pt idx="95951">
                  <c:v>-178.56049999999999</c:v>
                </c:pt>
                <c:pt idx="95952">
                  <c:v>-178.55849999999998</c:v>
                </c:pt>
                <c:pt idx="95953">
                  <c:v>-178.55649999999997</c:v>
                </c:pt>
                <c:pt idx="95954">
                  <c:v>-178.55449999999999</c:v>
                </c:pt>
                <c:pt idx="95955">
                  <c:v>-178.55249999999998</c:v>
                </c:pt>
                <c:pt idx="95956">
                  <c:v>-178.55049999999997</c:v>
                </c:pt>
                <c:pt idx="95957">
                  <c:v>-178.54849999999999</c:v>
                </c:pt>
                <c:pt idx="95958">
                  <c:v>-178.54649999999998</c:v>
                </c:pt>
                <c:pt idx="95959">
                  <c:v>-178.54449999999997</c:v>
                </c:pt>
                <c:pt idx="95960">
                  <c:v>-178.54249999999999</c:v>
                </c:pt>
                <c:pt idx="95961">
                  <c:v>-178.54049999999998</c:v>
                </c:pt>
                <c:pt idx="95962">
                  <c:v>-178.53849999999997</c:v>
                </c:pt>
                <c:pt idx="95963">
                  <c:v>-178.53649999999999</c:v>
                </c:pt>
                <c:pt idx="95964">
                  <c:v>-178.53449999999998</c:v>
                </c:pt>
                <c:pt idx="95965">
                  <c:v>-178.53249999999997</c:v>
                </c:pt>
                <c:pt idx="95966">
                  <c:v>-178.53049999999999</c:v>
                </c:pt>
                <c:pt idx="95967">
                  <c:v>-178.52849999999998</c:v>
                </c:pt>
                <c:pt idx="95968">
                  <c:v>-178.52649999999997</c:v>
                </c:pt>
                <c:pt idx="95969">
                  <c:v>-178.52449999999999</c:v>
                </c:pt>
                <c:pt idx="95970">
                  <c:v>-178.52249999999998</c:v>
                </c:pt>
                <c:pt idx="95971">
                  <c:v>-178.52049999999997</c:v>
                </c:pt>
                <c:pt idx="95972">
                  <c:v>-178.51849999999999</c:v>
                </c:pt>
                <c:pt idx="95973">
                  <c:v>-178.51649999999998</c:v>
                </c:pt>
                <c:pt idx="95974">
                  <c:v>-178.51449999999997</c:v>
                </c:pt>
                <c:pt idx="95975">
                  <c:v>-178.51249999999999</c:v>
                </c:pt>
                <c:pt idx="95976">
                  <c:v>-178.51049999999998</c:v>
                </c:pt>
                <c:pt idx="95977">
                  <c:v>-178.50849999999997</c:v>
                </c:pt>
                <c:pt idx="95978">
                  <c:v>-178.50649999999999</c:v>
                </c:pt>
                <c:pt idx="95979">
                  <c:v>-178.50449999999998</c:v>
                </c:pt>
                <c:pt idx="95980">
                  <c:v>-178.50249999999997</c:v>
                </c:pt>
                <c:pt idx="95981">
                  <c:v>-178.50049999999999</c:v>
                </c:pt>
                <c:pt idx="95982">
                  <c:v>-178.49849999999998</c:v>
                </c:pt>
                <c:pt idx="95983">
                  <c:v>-178.49649999999997</c:v>
                </c:pt>
                <c:pt idx="95984">
                  <c:v>-178.49449999999999</c:v>
                </c:pt>
                <c:pt idx="95985">
                  <c:v>-178.49249999999998</c:v>
                </c:pt>
                <c:pt idx="95986">
                  <c:v>-178.49049999999997</c:v>
                </c:pt>
                <c:pt idx="95987">
                  <c:v>-178.48849999999999</c:v>
                </c:pt>
                <c:pt idx="95988">
                  <c:v>-178.48649999999998</c:v>
                </c:pt>
                <c:pt idx="95989">
                  <c:v>-178.48449999999997</c:v>
                </c:pt>
                <c:pt idx="95990">
                  <c:v>-178.48249999999999</c:v>
                </c:pt>
                <c:pt idx="95991">
                  <c:v>-178.48049999999998</c:v>
                </c:pt>
                <c:pt idx="95992">
                  <c:v>-178.47849999999997</c:v>
                </c:pt>
                <c:pt idx="95993">
                  <c:v>-178.47649999999999</c:v>
                </c:pt>
                <c:pt idx="95994">
                  <c:v>-178.47449999999998</c:v>
                </c:pt>
                <c:pt idx="95995">
                  <c:v>-178.47249999999997</c:v>
                </c:pt>
                <c:pt idx="95996">
                  <c:v>-178.47049999999999</c:v>
                </c:pt>
                <c:pt idx="95997">
                  <c:v>-178.46849999999998</c:v>
                </c:pt>
                <c:pt idx="95998">
                  <c:v>-178.46649999999997</c:v>
                </c:pt>
                <c:pt idx="95999">
                  <c:v>-178.46449999999999</c:v>
                </c:pt>
                <c:pt idx="96000">
                  <c:v>-178.46249999999998</c:v>
                </c:pt>
                <c:pt idx="96001">
                  <c:v>-178.46049999999997</c:v>
                </c:pt>
                <c:pt idx="96002">
                  <c:v>-178.45849999999999</c:v>
                </c:pt>
                <c:pt idx="96003">
                  <c:v>-178.45649999999998</c:v>
                </c:pt>
                <c:pt idx="96004">
                  <c:v>-178.45449999999997</c:v>
                </c:pt>
                <c:pt idx="96005">
                  <c:v>-178.45249999999999</c:v>
                </c:pt>
                <c:pt idx="96006">
                  <c:v>-178.45049999999998</c:v>
                </c:pt>
                <c:pt idx="96007">
                  <c:v>-178.44849999999997</c:v>
                </c:pt>
                <c:pt idx="96008">
                  <c:v>-178.44649999999999</c:v>
                </c:pt>
                <c:pt idx="96009">
                  <c:v>-178.44449999999998</c:v>
                </c:pt>
                <c:pt idx="96010">
                  <c:v>-178.44249999999997</c:v>
                </c:pt>
                <c:pt idx="96011">
                  <c:v>-178.44049999999999</c:v>
                </c:pt>
                <c:pt idx="96012">
                  <c:v>-178.43849999999998</c:v>
                </c:pt>
                <c:pt idx="96013">
                  <c:v>-178.43649999999997</c:v>
                </c:pt>
                <c:pt idx="96014">
                  <c:v>-178.43449999999999</c:v>
                </c:pt>
                <c:pt idx="96015">
                  <c:v>-178.43249999999998</c:v>
                </c:pt>
                <c:pt idx="96016">
                  <c:v>-178.43049999999997</c:v>
                </c:pt>
                <c:pt idx="96017">
                  <c:v>-178.42849999999999</c:v>
                </c:pt>
                <c:pt idx="96018">
                  <c:v>-178.42649999999998</c:v>
                </c:pt>
                <c:pt idx="96019">
                  <c:v>-178.42449999999997</c:v>
                </c:pt>
                <c:pt idx="96020">
                  <c:v>-178.42249999999999</c:v>
                </c:pt>
                <c:pt idx="96021">
                  <c:v>-178.42049999999998</c:v>
                </c:pt>
                <c:pt idx="96022">
                  <c:v>-178.41849999999997</c:v>
                </c:pt>
                <c:pt idx="96023">
                  <c:v>-178.41649999999998</c:v>
                </c:pt>
                <c:pt idx="96024">
                  <c:v>-178.41449999999998</c:v>
                </c:pt>
                <c:pt idx="96025">
                  <c:v>-178.41249999999997</c:v>
                </c:pt>
                <c:pt idx="96026">
                  <c:v>-178.41049999999998</c:v>
                </c:pt>
                <c:pt idx="96027">
                  <c:v>-178.40849999999998</c:v>
                </c:pt>
                <c:pt idx="96028">
                  <c:v>-178.40649999999997</c:v>
                </c:pt>
                <c:pt idx="96029">
                  <c:v>-178.40449999999998</c:v>
                </c:pt>
                <c:pt idx="96030">
                  <c:v>-178.40249999999997</c:v>
                </c:pt>
                <c:pt idx="96031">
                  <c:v>-178.40049999999997</c:v>
                </c:pt>
                <c:pt idx="96032">
                  <c:v>-178.39849999999998</c:v>
                </c:pt>
                <c:pt idx="96033">
                  <c:v>-178.39649999999997</c:v>
                </c:pt>
                <c:pt idx="96034">
                  <c:v>-178.39449999999997</c:v>
                </c:pt>
                <c:pt idx="96035">
                  <c:v>-178.39249999999998</c:v>
                </c:pt>
                <c:pt idx="96036">
                  <c:v>-178.39049999999997</c:v>
                </c:pt>
                <c:pt idx="96037">
                  <c:v>-178.38849999999996</c:v>
                </c:pt>
                <c:pt idx="96038">
                  <c:v>-178.38649999999998</c:v>
                </c:pt>
                <c:pt idx="96039">
                  <c:v>-178.38449999999997</c:v>
                </c:pt>
                <c:pt idx="96040">
                  <c:v>-178.38249999999996</c:v>
                </c:pt>
                <c:pt idx="96041">
                  <c:v>-178.38049999999998</c:v>
                </c:pt>
                <c:pt idx="96042">
                  <c:v>-178.37849999999997</c:v>
                </c:pt>
                <c:pt idx="96043">
                  <c:v>-178.37649999999996</c:v>
                </c:pt>
                <c:pt idx="96044">
                  <c:v>-178.37449999999998</c:v>
                </c:pt>
                <c:pt idx="96045">
                  <c:v>-178.37249999999997</c:v>
                </c:pt>
                <c:pt idx="96046">
                  <c:v>-178.37049999999996</c:v>
                </c:pt>
                <c:pt idx="96047">
                  <c:v>-178.36849999999998</c:v>
                </c:pt>
                <c:pt idx="96048">
                  <c:v>-178.36649999999997</c:v>
                </c:pt>
                <c:pt idx="96049">
                  <c:v>-178.36449999999996</c:v>
                </c:pt>
                <c:pt idx="96050">
                  <c:v>-178.36249999999998</c:v>
                </c:pt>
                <c:pt idx="96051">
                  <c:v>-178.36049999999997</c:v>
                </c:pt>
                <c:pt idx="96052">
                  <c:v>-178.35849999999996</c:v>
                </c:pt>
                <c:pt idx="96053">
                  <c:v>-178.35649999999998</c:v>
                </c:pt>
                <c:pt idx="96054">
                  <c:v>-178.35449999999997</c:v>
                </c:pt>
                <c:pt idx="96055">
                  <c:v>-178.35249999999996</c:v>
                </c:pt>
                <c:pt idx="96056">
                  <c:v>-178.35049999999998</c:v>
                </c:pt>
                <c:pt idx="96057">
                  <c:v>-178.34849999999997</c:v>
                </c:pt>
                <c:pt idx="96058">
                  <c:v>-178.34649999999996</c:v>
                </c:pt>
                <c:pt idx="96059">
                  <c:v>-178.34449999999998</c:v>
                </c:pt>
                <c:pt idx="96060">
                  <c:v>-178.34249999999997</c:v>
                </c:pt>
                <c:pt idx="96061">
                  <c:v>-178.34049999999996</c:v>
                </c:pt>
                <c:pt idx="96062">
                  <c:v>-178.33849999999998</c:v>
                </c:pt>
                <c:pt idx="96063">
                  <c:v>-178.33649999999997</c:v>
                </c:pt>
                <c:pt idx="96064">
                  <c:v>-178.33449999999999</c:v>
                </c:pt>
                <c:pt idx="96065">
                  <c:v>-178.33249999999998</c:v>
                </c:pt>
                <c:pt idx="96066">
                  <c:v>-178.33049999999997</c:v>
                </c:pt>
                <c:pt idx="96067">
                  <c:v>-178.32849999999999</c:v>
                </c:pt>
                <c:pt idx="96068">
                  <c:v>-178.32649999999998</c:v>
                </c:pt>
                <c:pt idx="96069">
                  <c:v>-178.32449999999997</c:v>
                </c:pt>
                <c:pt idx="96070">
                  <c:v>-178.32249999999999</c:v>
                </c:pt>
                <c:pt idx="96071">
                  <c:v>-178.32049999999998</c:v>
                </c:pt>
                <c:pt idx="96072">
                  <c:v>-178.31849999999997</c:v>
                </c:pt>
                <c:pt idx="96073">
                  <c:v>-178.31649999999999</c:v>
                </c:pt>
                <c:pt idx="96074">
                  <c:v>-178.31449999999998</c:v>
                </c:pt>
                <c:pt idx="96075">
                  <c:v>-178.31249999999997</c:v>
                </c:pt>
                <c:pt idx="96076">
                  <c:v>-178.31049999999999</c:v>
                </c:pt>
                <c:pt idx="96077">
                  <c:v>-178.30849999999998</c:v>
                </c:pt>
                <c:pt idx="96078">
                  <c:v>-178.30649999999997</c:v>
                </c:pt>
                <c:pt idx="96079">
                  <c:v>-178.30449999999999</c:v>
                </c:pt>
                <c:pt idx="96080">
                  <c:v>-178.30249999999998</c:v>
                </c:pt>
                <c:pt idx="96081">
                  <c:v>-178.30049999999997</c:v>
                </c:pt>
                <c:pt idx="96082">
                  <c:v>-178.29849999999999</c:v>
                </c:pt>
                <c:pt idx="96083">
                  <c:v>-178.29649999999998</c:v>
                </c:pt>
                <c:pt idx="96084">
                  <c:v>-178.29449999999997</c:v>
                </c:pt>
                <c:pt idx="96085">
                  <c:v>-178.29249999999999</c:v>
                </c:pt>
                <c:pt idx="96086">
                  <c:v>-178.29049999999998</c:v>
                </c:pt>
                <c:pt idx="96087">
                  <c:v>-178.28849999999997</c:v>
                </c:pt>
                <c:pt idx="96088">
                  <c:v>-178.28649999999999</c:v>
                </c:pt>
                <c:pt idx="96089">
                  <c:v>-178.28449999999998</c:v>
                </c:pt>
                <c:pt idx="96090">
                  <c:v>-178.28249999999997</c:v>
                </c:pt>
                <c:pt idx="96091">
                  <c:v>-178.28049999999999</c:v>
                </c:pt>
                <c:pt idx="96092">
                  <c:v>-178.27849999999998</c:v>
                </c:pt>
                <c:pt idx="96093">
                  <c:v>-178.27649999999997</c:v>
                </c:pt>
                <c:pt idx="96094">
                  <c:v>-178.27449999999999</c:v>
                </c:pt>
                <c:pt idx="96095">
                  <c:v>-178.27249999999998</c:v>
                </c:pt>
                <c:pt idx="96096">
                  <c:v>-178.27049999999997</c:v>
                </c:pt>
                <c:pt idx="96097">
                  <c:v>-178.26849999999999</c:v>
                </c:pt>
                <c:pt idx="96098">
                  <c:v>-178.26649999999998</c:v>
                </c:pt>
                <c:pt idx="96099">
                  <c:v>-178.26449999999997</c:v>
                </c:pt>
                <c:pt idx="96100">
                  <c:v>-178.26249999999999</c:v>
                </c:pt>
                <c:pt idx="96101">
                  <c:v>-178.26049999999998</c:v>
                </c:pt>
                <c:pt idx="96102">
                  <c:v>-178.25849999999997</c:v>
                </c:pt>
                <c:pt idx="96103">
                  <c:v>-178.25649999999999</c:v>
                </c:pt>
                <c:pt idx="96104">
                  <c:v>-178.25449999999998</c:v>
                </c:pt>
                <c:pt idx="96105">
                  <c:v>-178.25249999999997</c:v>
                </c:pt>
                <c:pt idx="96106">
                  <c:v>-178.25049999999999</c:v>
                </c:pt>
                <c:pt idx="96107">
                  <c:v>-178.24849999999998</c:v>
                </c:pt>
                <c:pt idx="96108">
                  <c:v>-178.24649999999997</c:v>
                </c:pt>
                <c:pt idx="96109">
                  <c:v>-178.24449999999999</c:v>
                </c:pt>
                <c:pt idx="96110">
                  <c:v>-178.24249999999998</c:v>
                </c:pt>
                <c:pt idx="96111">
                  <c:v>-178.24049999999997</c:v>
                </c:pt>
                <c:pt idx="96112">
                  <c:v>-178.23849999999999</c:v>
                </c:pt>
                <c:pt idx="96113">
                  <c:v>-178.23649999999998</c:v>
                </c:pt>
                <c:pt idx="96114">
                  <c:v>-178.23449999999997</c:v>
                </c:pt>
                <c:pt idx="96115">
                  <c:v>-178.23249999999999</c:v>
                </c:pt>
                <c:pt idx="96116">
                  <c:v>-178.23049999999998</c:v>
                </c:pt>
                <c:pt idx="96117">
                  <c:v>-178.22849999999997</c:v>
                </c:pt>
                <c:pt idx="96118">
                  <c:v>-178.22649999999999</c:v>
                </c:pt>
                <c:pt idx="96119">
                  <c:v>-178.22449999999998</c:v>
                </c:pt>
                <c:pt idx="96120">
                  <c:v>-178.22249999999997</c:v>
                </c:pt>
                <c:pt idx="96121">
                  <c:v>-178.22049999999999</c:v>
                </c:pt>
                <c:pt idx="96122">
                  <c:v>-178.21849999999998</c:v>
                </c:pt>
                <c:pt idx="96123">
                  <c:v>-178.21649999999997</c:v>
                </c:pt>
                <c:pt idx="96124">
                  <c:v>-178.21449999999999</c:v>
                </c:pt>
                <c:pt idx="96125">
                  <c:v>-178.21249999999998</c:v>
                </c:pt>
                <c:pt idx="96126">
                  <c:v>-178.21049999999997</c:v>
                </c:pt>
                <c:pt idx="96127">
                  <c:v>-178.20849999999999</c:v>
                </c:pt>
                <c:pt idx="96128">
                  <c:v>-178.20649999999998</c:v>
                </c:pt>
                <c:pt idx="96129">
                  <c:v>-178.20449999999997</c:v>
                </c:pt>
                <c:pt idx="96130">
                  <c:v>-178.20249999999999</c:v>
                </c:pt>
                <c:pt idx="96131">
                  <c:v>-178.20049999999998</c:v>
                </c:pt>
                <c:pt idx="96132">
                  <c:v>-178.19849999999997</c:v>
                </c:pt>
                <c:pt idx="96133">
                  <c:v>-178.19649999999999</c:v>
                </c:pt>
                <c:pt idx="96134">
                  <c:v>-178.19449999999998</c:v>
                </c:pt>
                <c:pt idx="96135">
                  <c:v>-178.19249999999997</c:v>
                </c:pt>
                <c:pt idx="96136">
                  <c:v>-178.19049999999999</c:v>
                </c:pt>
                <c:pt idx="96137">
                  <c:v>-178.18849999999998</c:v>
                </c:pt>
                <c:pt idx="96138">
                  <c:v>-178.18649999999997</c:v>
                </c:pt>
                <c:pt idx="96139">
                  <c:v>-178.18449999999999</c:v>
                </c:pt>
                <c:pt idx="96140">
                  <c:v>-178.18249999999998</c:v>
                </c:pt>
                <c:pt idx="96141">
                  <c:v>-178.18049999999997</c:v>
                </c:pt>
                <c:pt idx="96142">
                  <c:v>-178.17849999999999</c:v>
                </c:pt>
                <c:pt idx="96143">
                  <c:v>-178.17649999999998</c:v>
                </c:pt>
                <c:pt idx="96144">
                  <c:v>-178.17449999999997</c:v>
                </c:pt>
                <c:pt idx="96145">
                  <c:v>-178.17249999999999</c:v>
                </c:pt>
                <c:pt idx="96146">
                  <c:v>-178.17049999999998</c:v>
                </c:pt>
                <c:pt idx="96147">
                  <c:v>-178.16849999999997</c:v>
                </c:pt>
                <c:pt idx="96148">
                  <c:v>-178.16649999999998</c:v>
                </c:pt>
                <c:pt idx="96149">
                  <c:v>-178.16449999999998</c:v>
                </c:pt>
                <c:pt idx="96150">
                  <c:v>-178.16249999999997</c:v>
                </c:pt>
                <c:pt idx="96151">
                  <c:v>-178.16049999999998</c:v>
                </c:pt>
                <c:pt idx="96152">
                  <c:v>-178.15849999999998</c:v>
                </c:pt>
                <c:pt idx="96153">
                  <c:v>-178.15649999999997</c:v>
                </c:pt>
                <c:pt idx="96154">
                  <c:v>-178.15449999999998</c:v>
                </c:pt>
                <c:pt idx="96155">
                  <c:v>-178.15249999999997</c:v>
                </c:pt>
                <c:pt idx="96156">
                  <c:v>-178.15049999999997</c:v>
                </c:pt>
                <c:pt idx="96157">
                  <c:v>-178.14849999999998</c:v>
                </c:pt>
                <c:pt idx="96158">
                  <c:v>-178.14649999999997</c:v>
                </c:pt>
                <c:pt idx="96159">
                  <c:v>-178.14449999999997</c:v>
                </c:pt>
                <c:pt idx="96160">
                  <c:v>-178.14249999999998</c:v>
                </c:pt>
                <c:pt idx="96161">
                  <c:v>-178.14049999999997</c:v>
                </c:pt>
                <c:pt idx="96162">
                  <c:v>-178.13849999999996</c:v>
                </c:pt>
                <c:pt idx="96163">
                  <c:v>-178.13649999999998</c:v>
                </c:pt>
                <c:pt idx="96164">
                  <c:v>-178.13449999999997</c:v>
                </c:pt>
                <c:pt idx="96165">
                  <c:v>-178.13249999999996</c:v>
                </c:pt>
                <c:pt idx="96166">
                  <c:v>-178.13049999999998</c:v>
                </c:pt>
                <c:pt idx="96167">
                  <c:v>-178.12849999999997</c:v>
                </c:pt>
                <c:pt idx="96168">
                  <c:v>-178.12649999999996</c:v>
                </c:pt>
                <c:pt idx="96169">
                  <c:v>-178.12449999999998</c:v>
                </c:pt>
                <c:pt idx="96170">
                  <c:v>-178.12249999999997</c:v>
                </c:pt>
                <c:pt idx="96171">
                  <c:v>-178.12049999999996</c:v>
                </c:pt>
                <c:pt idx="96172">
                  <c:v>-178.11849999999998</c:v>
                </c:pt>
                <c:pt idx="96173">
                  <c:v>-178.11649999999997</c:v>
                </c:pt>
                <c:pt idx="96174">
                  <c:v>-178.11449999999996</c:v>
                </c:pt>
                <c:pt idx="96175">
                  <c:v>-178.11249999999998</c:v>
                </c:pt>
                <c:pt idx="96176">
                  <c:v>-178.11049999999997</c:v>
                </c:pt>
                <c:pt idx="96177">
                  <c:v>-178.10849999999996</c:v>
                </c:pt>
                <c:pt idx="96178">
                  <c:v>-178.10649999999998</c:v>
                </c:pt>
                <c:pt idx="96179">
                  <c:v>-178.10449999999997</c:v>
                </c:pt>
                <c:pt idx="96180">
                  <c:v>-178.10249999999996</c:v>
                </c:pt>
                <c:pt idx="96181">
                  <c:v>-178.10049999999998</c:v>
                </c:pt>
                <c:pt idx="96182">
                  <c:v>-178.09849999999997</c:v>
                </c:pt>
                <c:pt idx="96183">
                  <c:v>-178.09649999999996</c:v>
                </c:pt>
                <c:pt idx="96184">
                  <c:v>-178.09449999999998</c:v>
                </c:pt>
                <c:pt idx="96185">
                  <c:v>-178.09249999999997</c:v>
                </c:pt>
                <c:pt idx="96186">
                  <c:v>-178.09049999999996</c:v>
                </c:pt>
                <c:pt idx="96187">
                  <c:v>-178.08849999999998</c:v>
                </c:pt>
                <c:pt idx="96188">
                  <c:v>-178.08649999999997</c:v>
                </c:pt>
                <c:pt idx="96189">
                  <c:v>-178.08449999999999</c:v>
                </c:pt>
                <c:pt idx="96190">
                  <c:v>-178.08249999999998</c:v>
                </c:pt>
                <c:pt idx="96191">
                  <c:v>-178.08049999999997</c:v>
                </c:pt>
                <c:pt idx="96192">
                  <c:v>-178.07849999999999</c:v>
                </c:pt>
                <c:pt idx="96193">
                  <c:v>-178.07649999999998</c:v>
                </c:pt>
                <c:pt idx="96194">
                  <c:v>-178.07449999999997</c:v>
                </c:pt>
                <c:pt idx="96195">
                  <c:v>-178.07249999999999</c:v>
                </c:pt>
                <c:pt idx="96196">
                  <c:v>-178.07049999999998</c:v>
                </c:pt>
                <c:pt idx="96197">
                  <c:v>-178.06849999999997</c:v>
                </c:pt>
                <c:pt idx="96198">
                  <c:v>-178.06649999999999</c:v>
                </c:pt>
                <c:pt idx="96199">
                  <c:v>-178.06449999999998</c:v>
                </c:pt>
                <c:pt idx="96200">
                  <c:v>-178.06249999999997</c:v>
                </c:pt>
                <c:pt idx="96201">
                  <c:v>-178.06049999999999</c:v>
                </c:pt>
                <c:pt idx="96202">
                  <c:v>-178.05849999999998</c:v>
                </c:pt>
                <c:pt idx="96203">
                  <c:v>-178.05649999999997</c:v>
                </c:pt>
                <c:pt idx="96204">
                  <c:v>-178.05449999999999</c:v>
                </c:pt>
                <c:pt idx="96205">
                  <c:v>-178.05249999999998</c:v>
                </c:pt>
                <c:pt idx="96206">
                  <c:v>-178.05049999999997</c:v>
                </c:pt>
                <c:pt idx="96207">
                  <c:v>-178.04849999999999</c:v>
                </c:pt>
                <c:pt idx="96208">
                  <c:v>-178.04649999999998</c:v>
                </c:pt>
                <c:pt idx="96209">
                  <c:v>-178.04449999999997</c:v>
                </c:pt>
                <c:pt idx="96210">
                  <c:v>-178.04249999999999</c:v>
                </c:pt>
                <c:pt idx="96211">
                  <c:v>-178.04049999999998</c:v>
                </c:pt>
                <c:pt idx="96212">
                  <c:v>-178.03849999999997</c:v>
                </c:pt>
                <c:pt idx="96213">
                  <c:v>-178.03649999999999</c:v>
                </c:pt>
                <c:pt idx="96214">
                  <c:v>-178.03449999999998</c:v>
                </c:pt>
                <c:pt idx="96215">
                  <c:v>-178.03249999999997</c:v>
                </c:pt>
                <c:pt idx="96216">
                  <c:v>-178.03049999999999</c:v>
                </c:pt>
                <c:pt idx="96217">
                  <c:v>-178.02849999999998</c:v>
                </c:pt>
                <c:pt idx="96218">
                  <c:v>-178.02649999999997</c:v>
                </c:pt>
                <c:pt idx="96219">
                  <c:v>-178.02449999999999</c:v>
                </c:pt>
                <c:pt idx="96220">
                  <c:v>-178.02249999999998</c:v>
                </c:pt>
                <c:pt idx="96221">
                  <c:v>-178.02049999999997</c:v>
                </c:pt>
                <c:pt idx="96222">
                  <c:v>-178.01849999999999</c:v>
                </c:pt>
                <c:pt idx="96223">
                  <c:v>-178.01649999999998</c:v>
                </c:pt>
                <c:pt idx="96224">
                  <c:v>-178.01449999999997</c:v>
                </c:pt>
                <c:pt idx="96225">
                  <c:v>-178.01249999999999</c:v>
                </c:pt>
                <c:pt idx="96226">
                  <c:v>-178.01049999999998</c:v>
                </c:pt>
                <c:pt idx="96227">
                  <c:v>-178.00849999999997</c:v>
                </c:pt>
                <c:pt idx="96228">
                  <c:v>-178.00649999999999</c:v>
                </c:pt>
                <c:pt idx="96229">
                  <c:v>-178.00449999999998</c:v>
                </c:pt>
                <c:pt idx="96230">
                  <c:v>-178.00249999999997</c:v>
                </c:pt>
                <c:pt idx="96231">
                  <c:v>-178.00049999999999</c:v>
                </c:pt>
                <c:pt idx="96232">
                  <c:v>-177.99849999999998</c:v>
                </c:pt>
                <c:pt idx="96233">
                  <c:v>-177.99649999999997</c:v>
                </c:pt>
                <c:pt idx="96234">
                  <c:v>-177.99449999999999</c:v>
                </c:pt>
                <c:pt idx="96235">
                  <c:v>-177.99249999999998</c:v>
                </c:pt>
                <c:pt idx="96236">
                  <c:v>-177.99049999999997</c:v>
                </c:pt>
                <c:pt idx="96237">
                  <c:v>-177.98849999999999</c:v>
                </c:pt>
                <c:pt idx="96238">
                  <c:v>-177.98649999999998</c:v>
                </c:pt>
                <c:pt idx="96239">
                  <c:v>-177.98449999999997</c:v>
                </c:pt>
                <c:pt idx="96240">
                  <c:v>-177.98249999999999</c:v>
                </c:pt>
                <c:pt idx="96241">
                  <c:v>-177.98049999999998</c:v>
                </c:pt>
                <c:pt idx="96242">
                  <c:v>-177.97849999999997</c:v>
                </c:pt>
                <c:pt idx="96243">
                  <c:v>-177.97649999999999</c:v>
                </c:pt>
                <c:pt idx="96244">
                  <c:v>-177.97449999999998</c:v>
                </c:pt>
                <c:pt idx="96245">
                  <c:v>-177.97249999999997</c:v>
                </c:pt>
                <c:pt idx="96246">
                  <c:v>-177.97049999999999</c:v>
                </c:pt>
                <c:pt idx="96247">
                  <c:v>-177.96849999999998</c:v>
                </c:pt>
                <c:pt idx="96248">
                  <c:v>-177.96649999999997</c:v>
                </c:pt>
                <c:pt idx="96249">
                  <c:v>-177.96449999999999</c:v>
                </c:pt>
                <c:pt idx="96250">
                  <c:v>-177.96249999999998</c:v>
                </c:pt>
                <c:pt idx="96251">
                  <c:v>-177.96049999999997</c:v>
                </c:pt>
                <c:pt idx="96252">
                  <c:v>-177.95849999999999</c:v>
                </c:pt>
                <c:pt idx="96253">
                  <c:v>-177.95649999999998</c:v>
                </c:pt>
                <c:pt idx="96254">
                  <c:v>-177.95449999999997</c:v>
                </c:pt>
                <c:pt idx="96255">
                  <c:v>-177.95249999999999</c:v>
                </c:pt>
                <c:pt idx="96256">
                  <c:v>-177.95049999999998</c:v>
                </c:pt>
                <c:pt idx="96257">
                  <c:v>-177.94849999999997</c:v>
                </c:pt>
                <c:pt idx="96258">
                  <c:v>-177.94649999999999</c:v>
                </c:pt>
                <c:pt idx="96259">
                  <c:v>-177.94449999999998</c:v>
                </c:pt>
                <c:pt idx="96260">
                  <c:v>-177.94249999999997</c:v>
                </c:pt>
                <c:pt idx="96261">
                  <c:v>-177.94049999999999</c:v>
                </c:pt>
                <c:pt idx="96262">
                  <c:v>-177.93849999999998</c:v>
                </c:pt>
                <c:pt idx="96263">
                  <c:v>-177.93649999999997</c:v>
                </c:pt>
                <c:pt idx="96264">
                  <c:v>-177.93449999999999</c:v>
                </c:pt>
                <c:pt idx="96265">
                  <c:v>-177.93249999999998</c:v>
                </c:pt>
                <c:pt idx="96266">
                  <c:v>-177.93049999999997</c:v>
                </c:pt>
                <c:pt idx="96267">
                  <c:v>-177.92849999999999</c:v>
                </c:pt>
                <c:pt idx="96268">
                  <c:v>-177.92649999999998</c:v>
                </c:pt>
                <c:pt idx="96269">
                  <c:v>-177.92449999999997</c:v>
                </c:pt>
                <c:pt idx="96270">
                  <c:v>-177.92249999999999</c:v>
                </c:pt>
                <c:pt idx="96271">
                  <c:v>-177.92049999999998</c:v>
                </c:pt>
                <c:pt idx="96272">
                  <c:v>-177.91849999999997</c:v>
                </c:pt>
                <c:pt idx="96273">
                  <c:v>-177.91649999999998</c:v>
                </c:pt>
                <c:pt idx="96274">
                  <c:v>-177.91449999999998</c:v>
                </c:pt>
                <c:pt idx="96275">
                  <c:v>-177.91249999999997</c:v>
                </c:pt>
                <c:pt idx="96276">
                  <c:v>-177.91049999999998</c:v>
                </c:pt>
                <c:pt idx="96277">
                  <c:v>-177.90849999999998</c:v>
                </c:pt>
                <c:pt idx="96278">
                  <c:v>-177.90649999999997</c:v>
                </c:pt>
                <c:pt idx="96279">
                  <c:v>-177.90449999999998</c:v>
                </c:pt>
                <c:pt idx="96280">
                  <c:v>-177.90249999999997</c:v>
                </c:pt>
                <c:pt idx="96281">
                  <c:v>-177.90049999999997</c:v>
                </c:pt>
                <c:pt idx="96282">
                  <c:v>-177.89849999999998</c:v>
                </c:pt>
                <c:pt idx="96283">
                  <c:v>-177.89649999999997</c:v>
                </c:pt>
                <c:pt idx="96284">
                  <c:v>-177.89449999999997</c:v>
                </c:pt>
                <c:pt idx="96285">
                  <c:v>-177.89249999999998</c:v>
                </c:pt>
                <c:pt idx="96286">
                  <c:v>-177.89049999999997</c:v>
                </c:pt>
                <c:pt idx="96287">
                  <c:v>-177.88849999999996</c:v>
                </c:pt>
                <c:pt idx="96288">
                  <c:v>-177.88649999999998</c:v>
                </c:pt>
                <c:pt idx="96289">
                  <c:v>-177.88449999999997</c:v>
                </c:pt>
                <c:pt idx="96290">
                  <c:v>-177.88249999999996</c:v>
                </c:pt>
                <c:pt idx="96291">
                  <c:v>-177.88049999999998</c:v>
                </c:pt>
                <c:pt idx="96292">
                  <c:v>-177.87849999999997</c:v>
                </c:pt>
                <c:pt idx="96293">
                  <c:v>-177.87649999999996</c:v>
                </c:pt>
                <c:pt idx="96294">
                  <c:v>-177.87449999999998</c:v>
                </c:pt>
                <c:pt idx="96295">
                  <c:v>-177.87249999999997</c:v>
                </c:pt>
                <c:pt idx="96296">
                  <c:v>-177.87049999999996</c:v>
                </c:pt>
                <c:pt idx="96297">
                  <c:v>-177.86849999999998</c:v>
                </c:pt>
                <c:pt idx="96298">
                  <c:v>-177.86649999999997</c:v>
                </c:pt>
                <c:pt idx="96299">
                  <c:v>-177.86449999999996</c:v>
                </c:pt>
                <c:pt idx="96300">
                  <c:v>-177.86249999999998</c:v>
                </c:pt>
                <c:pt idx="96301">
                  <c:v>-177.86049999999997</c:v>
                </c:pt>
                <c:pt idx="96302">
                  <c:v>-177.85849999999996</c:v>
                </c:pt>
                <c:pt idx="96303">
                  <c:v>-177.85649999999998</c:v>
                </c:pt>
                <c:pt idx="96304">
                  <c:v>-177.85449999999997</c:v>
                </c:pt>
                <c:pt idx="96305">
                  <c:v>-177.85249999999996</c:v>
                </c:pt>
                <c:pt idx="96306">
                  <c:v>-177.85049999999998</c:v>
                </c:pt>
                <c:pt idx="96307">
                  <c:v>-177.84849999999997</c:v>
                </c:pt>
                <c:pt idx="96308">
                  <c:v>-177.84649999999996</c:v>
                </c:pt>
                <c:pt idx="96309">
                  <c:v>-177.84449999999998</c:v>
                </c:pt>
                <c:pt idx="96310">
                  <c:v>-177.84249999999997</c:v>
                </c:pt>
                <c:pt idx="96311">
                  <c:v>-177.84049999999996</c:v>
                </c:pt>
                <c:pt idx="96312">
                  <c:v>-177.83849999999998</c:v>
                </c:pt>
                <c:pt idx="96313">
                  <c:v>-177.83649999999997</c:v>
                </c:pt>
                <c:pt idx="96314">
                  <c:v>-177.83449999999999</c:v>
                </c:pt>
                <c:pt idx="96315">
                  <c:v>-177.83249999999998</c:v>
                </c:pt>
                <c:pt idx="96316">
                  <c:v>-177.83049999999997</c:v>
                </c:pt>
                <c:pt idx="96317">
                  <c:v>-177.82849999999999</c:v>
                </c:pt>
                <c:pt idx="96318">
                  <c:v>-177.82649999999998</c:v>
                </c:pt>
                <c:pt idx="96319">
                  <c:v>-177.82449999999997</c:v>
                </c:pt>
                <c:pt idx="96320">
                  <c:v>-177.82249999999999</c:v>
                </c:pt>
                <c:pt idx="96321">
                  <c:v>-177.82049999999998</c:v>
                </c:pt>
                <c:pt idx="96322">
                  <c:v>-177.81849999999997</c:v>
                </c:pt>
                <c:pt idx="96323">
                  <c:v>-177.81649999999999</c:v>
                </c:pt>
                <c:pt idx="96324">
                  <c:v>-177.81449999999998</c:v>
                </c:pt>
                <c:pt idx="96325">
                  <c:v>-177.81249999999997</c:v>
                </c:pt>
                <c:pt idx="96326">
                  <c:v>-177.81049999999999</c:v>
                </c:pt>
                <c:pt idx="96327">
                  <c:v>-177.80849999999998</c:v>
                </c:pt>
                <c:pt idx="96328">
                  <c:v>-177.80649999999997</c:v>
                </c:pt>
                <c:pt idx="96329">
                  <c:v>-177.80449999999999</c:v>
                </c:pt>
                <c:pt idx="96330">
                  <c:v>-177.80249999999998</c:v>
                </c:pt>
                <c:pt idx="96331">
                  <c:v>-177.80049999999997</c:v>
                </c:pt>
                <c:pt idx="96332">
                  <c:v>-177.79849999999999</c:v>
                </c:pt>
                <c:pt idx="96333">
                  <c:v>-177.79649999999998</c:v>
                </c:pt>
                <c:pt idx="96334">
                  <c:v>-177.79449999999997</c:v>
                </c:pt>
                <c:pt idx="96335">
                  <c:v>-177.79249999999999</c:v>
                </c:pt>
                <c:pt idx="96336">
                  <c:v>-177.79049999999998</c:v>
                </c:pt>
                <c:pt idx="96337">
                  <c:v>-177.78849999999997</c:v>
                </c:pt>
                <c:pt idx="96338">
                  <c:v>-177.78649999999999</c:v>
                </c:pt>
                <c:pt idx="96339">
                  <c:v>-177.78449999999998</c:v>
                </c:pt>
                <c:pt idx="96340">
                  <c:v>-177.78249999999997</c:v>
                </c:pt>
                <c:pt idx="96341">
                  <c:v>-177.78049999999999</c:v>
                </c:pt>
                <c:pt idx="96342">
                  <c:v>-177.77849999999998</c:v>
                </c:pt>
                <c:pt idx="96343">
                  <c:v>-177.77649999999997</c:v>
                </c:pt>
                <c:pt idx="96344">
                  <c:v>-177.77449999999999</c:v>
                </c:pt>
                <c:pt idx="96345">
                  <c:v>-177.77249999999998</c:v>
                </c:pt>
                <c:pt idx="96346">
                  <c:v>-177.77049999999997</c:v>
                </c:pt>
                <c:pt idx="96347">
                  <c:v>-177.76849999999999</c:v>
                </c:pt>
                <c:pt idx="96348">
                  <c:v>-177.76649999999998</c:v>
                </c:pt>
                <c:pt idx="96349">
                  <c:v>-177.76449999999997</c:v>
                </c:pt>
                <c:pt idx="96350">
                  <c:v>-177.76249999999999</c:v>
                </c:pt>
                <c:pt idx="96351">
                  <c:v>-177.76049999999998</c:v>
                </c:pt>
                <c:pt idx="96352">
                  <c:v>-177.75849999999997</c:v>
                </c:pt>
                <c:pt idx="96353">
                  <c:v>-177.75649999999999</c:v>
                </c:pt>
                <c:pt idx="96354">
                  <c:v>-177.75449999999998</c:v>
                </c:pt>
                <c:pt idx="96355">
                  <c:v>-177.75249999999997</c:v>
                </c:pt>
                <c:pt idx="96356">
                  <c:v>-177.75049999999999</c:v>
                </c:pt>
                <c:pt idx="96357">
                  <c:v>-177.74849999999998</c:v>
                </c:pt>
                <c:pt idx="96358">
                  <c:v>-177.74649999999997</c:v>
                </c:pt>
                <c:pt idx="96359">
                  <c:v>-177.74449999999999</c:v>
                </c:pt>
                <c:pt idx="96360">
                  <c:v>-177.74249999999998</c:v>
                </c:pt>
                <c:pt idx="96361">
                  <c:v>-177.74049999999997</c:v>
                </c:pt>
                <c:pt idx="96362">
                  <c:v>-177.73849999999999</c:v>
                </c:pt>
                <c:pt idx="96363">
                  <c:v>-177.73649999999998</c:v>
                </c:pt>
                <c:pt idx="96364">
                  <c:v>-177.73449999999997</c:v>
                </c:pt>
                <c:pt idx="96365">
                  <c:v>-177.73249999999999</c:v>
                </c:pt>
                <c:pt idx="96366">
                  <c:v>-177.73049999999998</c:v>
                </c:pt>
                <c:pt idx="96367">
                  <c:v>-177.72849999999997</c:v>
                </c:pt>
                <c:pt idx="96368">
                  <c:v>-177.72649999999999</c:v>
                </c:pt>
                <c:pt idx="96369">
                  <c:v>-177.72449999999998</c:v>
                </c:pt>
                <c:pt idx="96370">
                  <c:v>-177.72249999999997</c:v>
                </c:pt>
                <c:pt idx="96371">
                  <c:v>-177.72049999999999</c:v>
                </c:pt>
                <c:pt idx="96372">
                  <c:v>-177.71849999999998</c:v>
                </c:pt>
                <c:pt idx="96373">
                  <c:v>-177.71649999999997</c:v>
                </c:pt>
                <c:pt idx="96374">
                  <c:v>-177.71449999999999</c:v>
                </c:pt>
                <c:pt idx="96375">
                  <c:v>-177.71249999999998</c:v>
                </c:pt>
                <c:pt idx="96376">
                  <c:v>-177.71049999999997</c:v>
                </c:pt>
                <c:pt idx="96377">
                  <c:v>-177.70849999999999</c:v>
                </c:pt>
                <c:pt idx="96378">
                  <c:v>-177.70649999999998</c:v>
                </c:pt>
                <c:pt idx="96379">
                  <c:v>-177.70449999999997</c:v>
                </c:pt>
                <c:pt idx="96380">
                  <c:v>-177.70249999999999</c:v>
                </c:pt>
                <c:pt idx="96381">
                  <c:v>-177.70049999999998</c:v>
                </c:pt>
                <c:pt idx="96382">
                  <c:v>-177.69849999999997</c:v>
                </c:pt>
                <c:pt idx="96383">
                  <c:v>-177.69649999999999</c:v>
                </c:pt>
                <c:pt idx="96384">
                  <c:v>-177.69449999999998</c:v>
                </c:pt>
                <c:pt idx="96385">
                  <c:v>-177.69249999999997</c:v>
                </c:pt>
                <c:pt idx="96386">
                  <c:v>-177.69049999999999</c:v>
                </c:pt>
                <c:pt idx="96387">
                  <c:v>-177.68849999999998</c:v>
                </c:pt>
                <c:pt idx="96388">
                  <c:v>-177.68649999999997</c:v>
                </c:pt>
                <c:pt idx="96389">
                  <c:v>-177.68449999999999</c:v>
                </c:pt>
                <c:pt idx="96390">
                  <c:v>-177.68249999999998</c:v>
                </c:pt>
                <c:pt idx="96391">
                  <c:v>-177.68049999999997</c:v>
                </c:pt>
                <c:pt idx="96392">
                  <c:v>-177.67849999999999</c:v>
                </c:pt>
                <c:pt idx="96393">
                  <c:v>-177.67649999999998</c:v>
                </c:pt>
                <c:pt idx="96394">
                  <c:v>-177.67449999999997</c:v>
                </c:pt>
                <c:pt idx="96395">
                  <c:v>-177.67249999999999</c:v>
                </c:pt>
                <c:pt idx="96396">
                  <c:v>-177.67049999999998</c:v>
                </c:pt>
                <c:pt idx="96397">
                  <c:v>-177.66849999999997</c:v>
                </c:pt>
                <c:pt idx="96398">
                  <c:v>-177.66649999999998</c:v>
                </c:pt>
                <c:pt idx="96399">
                  <c:v>-177.66449999999998</c:v>
                </c:pt>
                <c:pt idx="96400">
                  <c:v>-177.66249999999997</c:v>
                </c:pt>
                <c:pt idx="96401">
                  <c:v>-177.66049999999998</c:v>
                </c:pt>
                <c:pt idx="96402">
                  <c:v>-177.65849999999998</c:v>
                </c:pt>
                <c:pt idx="96403">
                  <c:v>-177.65649999999997</c:v>
                </c:pt>
                <c:pt idx="96404">
                  <c:v>-177.65449999999998</c:v>
                </c:pt>
                <c:pt idx="96405">
                  <c:v>-177.65249999999997</c:v>
                </c:pt>
                <c:pt idx="96406">
                  <c:v>-177.65049999999997</c:v>
                </c:pt>
                <c:pt idx="96407">
                  <c:v>-177.64849999999998</c:v>
                </c:pt>
                <c:pt idx="96408">
                  <c:v>-177.64649999999997</c:v>
                </c:pt>
                <c:pt idx="96409">
                  <c:v>-177.64449999999997</c:v>
                </c:pt>
                <c:pt idx="96410">
                  <c:v>-177.64249999999998</c:v>
                </c:pt>
                <c:pt idx="96411">
                  <c:v>-177.64049999999997</c:v>
                </c:pt>
                <c:pt idx="96412">
                  <c:v>-177.63849999999996</c:v>
                </c:pt>
                <c:pt idx="96413">
                  <c:v>-177.63649999999998</c:v>
                </c:pt>
                <c:pt idx="96414">
                  <c:v>-177.63449999999997</c:v>
                </c:pt>
                <c:pt idx="96415">
                  <c:v>-177.63249999999996</c:v>
                </c:pt>
                <c:pt idx="96416">
                  <c:v>-177.63049999999998</c:v>
                </c:pt>
                <c:pt idx="96417">
                  <c:v>-177.62849999999997</c:v>
                </c:pt>
                <c:pt idx="96418">
                  <c:v>-177.62649999999996</c:v>
                </c:pt>
                <c:pt idx="96419">
                  <c:v>-177.62449999999998</c:v>
                </c:pt>
                <c:pt idx="96420">
                  <c:v>-177.62249999999997</c:v>
                </c:pt>
                <c:pt idx="96421">
                  <c:v>-177.62049999999996</c:v>
                </c:pt>
                <c:pt idx="96422">
                  <c:v>-177.61849999999998</c:v>
                </c:pt>
                <c:pt idx="96423">
                  <c:v>-177.61649999999997</c:v>
                </c:pt>
                <c:pt idx="96424">
                  <c:v>-177.61449999999996</c:v>
                </c:pt>
                <c:pt idx="96425">
                  <c:v>-177.61249999999998</c:v>
                </c:pt>
                <c:pt idx="96426">
                  <c:v>-177.61049999999997</c:v>
                </c:pt>
                <c:pt idx="96427">
                  <c:v>-177.60849999999996</c:v>
                </c:pt>
                <c:pt idx="96428">
                  <c:v>-177.60649999999998</c:v>
                </c:pt>
                <c:pt idx="96429">
                  <c:v>-177.60449999999997</c:v>
                </c:pt>
                <c:pt idx="96430">
                  <c:v>-177.60249999999996</c:v>
                </c:pt>
                <c:pt idx="96431">
                  <c:v>-177.60049999999998</c:v>
                </c:pt>
                <c:pt idx="96432">
                  <c:v>-177.59849999999997</c:v>
                </c:pt>
                <c:pt idx="96433">
                  <c:v>-177.59649999999996</c:v>
                </c:pt>
                <c:pt idx="96434">
                  <c:v>-177.59449999999998</c:v>
                </c:pt>
                <c:pt idx="96435">
                  <c:v>-177.59249999999997</c:v>
                </c:pt>
                <c:pt idx="96436">
                  <c:v>-177.59049999999996</c:v>
                </c:pt>
                <c:pt idx="96437">
                  <c:v>-177.58849999999998</c:v>
                </c:pt>
                <c:pt idx="96438">
                  <c:v>-177.58649999999997</c:v>
                </c:pt>
                <c:pt idx="96439">
                  <c:v>-177.58449999999999</c:v>
                </c:pt>
                <c:pt idx="96440">
                  <c:v>-177.58249999999998</c:v>
                </c:pt>
                <c:pt idx="96441">
                  <c:v>-177.58049999999997</c:v>
                </c:pt>
                <c:pt idx="96442">
                  <c:v>-177.57849999999999</c:v>
                </c:pt>
                <c:pt idx="96443">
                  <c:v>-177.57649999999998</c:v>
                </c:pt>
                <c:pt idx="96444">
                  <c:v>-177.57449999999997</c:v>
                </c:pt>
                <c:pt idx="96445">
                  <c:v>-177.57249999999999</c:v>
                </c:pt>
                <c:pt idx="96446">
                  <c:v>-177.57049999999998</c:v>
                </c:pt>
                <c:pt idx="96447">
                  <c:v>-177.56849999999997</c:v>
                </c:pt>
                <c:pt idx="96448">
                  <c:v>-177.56649999999999</c:v>
                </c:pt>
                <c:pt idx="96449">
                  <c:v>-177.56449999999998</c:v>
                </c:pt>
                <c:pt idx="96450">
                  <c:v>-177.56249999999997</c:v>
                </c:pt>
                <c:pt idx="96451">
                  <c:v>-177.56049999999999</c:v>
                </c:pt>
                <c:pt idx="96452">
                  <c:v>-177.55849999999998</c:v>
                </c:pt>
                <c:pt idx="96453">
                  <c:v>-177.55649999999997</c:v>
                </c:pt>
                <c:pt idx="96454">
                  <c:v>-177.55449999999999</c:v>
                </c:pt>
                <c:pt idx="96455">
                  <c:v>-177.55249999999998</c:v>
                </c:pt>
                <c:pt idx="96456">
                  <c:v>-177.55049999999997</c:v>
                </c:pt>
                <c:pt idx="96457">
                  <c:v>-177.54849999999999</c:v>
                </c:pt>
                <c:pt idx="96458">
                  <c:v>-177.54649999999998</c:v>
                </c:pt>
                <c:pt idx="96459">
                  <c:v>-177.54449999999997</c:v>
                </c:pt>
                <c:pt idx="96460">
                  <c:v>-177.54249999999999</c:v>
                </c:pt>
                <c:pt idx="96461">
                  <c:v>-177.54049999999998</c:v>
                </c:pt>
                <c:pt idx="96462">
                  <c:v>-177.53849999999997</c:v>
                </c:pt>
                <c:pt idx="96463">
                  <c:v>-177.53649999999999</c:v>
                </c:pt>
                <c:pt idx="96464">
                  <c:v>-177.53449999999998</c:v>
                </c:pt>
                <c:pt idx="96465">
                  <c:v>-177.53249999999997</c:v>
                </c:pt>
                <c:pt idx="96466">
                  <c:v>-177.53049999999999</c:v>
                </c:pt>
                <c:pt idx="96467">
                  <c:v>-177.52849999999998</c:v>
                </c:pt>
                <c:pt idx="96468">
                  <c:v>-177.52649999999997</c:v>
                </c:pt>
                <c:pt idx="96469">
                  <c:v>-177.52449999999999</c:v>
                </c:pt>
                <c:pt idx="96470">
                  <c:v>-177.52249999999998</c:v>
                </c:pt>
                <c:pt idx="96471">
                  <c:v>-177.52049999999997</c:v>
                </c:pt>
                <c:pt idx="96472">
                  <c:v>-177.51849999999999</c:v>
                </c:pt>
                <c:pt idx="96473">
                  <c:v>-177.51649999999998</c:v>
                </c:pt>
                <c:pt idx="96474">
                  <c:v>-177.51449999999997</c:v>
                </c:pt>
                <c:pt idx="96475">
                  <c:v>-177.51249999999999</c:v>
                </c:pt>
                <c:pt idx="96476">
                  <c:v>-177.51049999999998</c:v>
                </c:pt>
                <c:pt idx="96477">
                  <c:v>-177.50849999999997</c:v>
                </c:pt>
                <c:pt idx="96478">
                  <c:v>-177.50649999999999</c:v>
                </c:pt>
                <c:pt idx="96479">
                  <c:v>-177.50449999999998</c:v>
                </c:pt>
                <c:pt idx="96480">
                  <c:v>-177.50249999999997</c:v>
                </c:pt>
                <c:pt idx="96481">
                  <c:v>-177.50049999999999</c:v>
                </c:pt>
                <c:pt idx="96482">
                  <c:v>-177.49849999999998</c:v>
                </c:pt>
                <c:pt idx="96483">
                  <c:v>-177.49649999999997</c:v>
                </c:pt>
                <c:pt idx="96484">
                  <c:v>-177.49449999999999</c:v>
                </c:pt>
                <c:pt idx="96485">
                  <c:v>-177.49249999999998</c:v>
                </c:pt>
                <c:pt idx="96486">
                  <c:v>-177.49049999999997</c:v>
                </c:pt>
                <c:pt idx="96487">
                  <c:v>-177.48849999999999</c:v>
                </c:pt>
                <c:pt idx="96488">
                  <c:v>-177.48649999999998</c:v>
                </c:pt>
                <c:pt idx="96489">
                  <c:v>-177.48449999999997</c:v>
                </c:pt>
                <c:pt idx="96490">
                  <c:v>-177.48249999999999</c:v>
                </c:pt>
                <c:pt idx="96491">
                  <c:v>-177.48049999999998</c:v>
                </c:pt>
                <c:pt idx="96492">
                  <c:v>-177.47849999999997</c:v>
                </c:pt>
                <c:pt idx="96493">
                  <c:v>-177.47649999999999</c:v>
                </c:pt>
                <c:pt idx="96494">
                  <c:v>-177.47449999999998</c:v>
                </c:pt>
                <c:pt idx="96495">
                  <c:v>-177.47249999999997</c:v>
                </c:pt>
                <c:pt idx="96496">
                  <c:v>-177.47049999999999</c:v>
                </c:pt>
                <c:pt idx="96497">
                  <c:v>-177.46849999999998</c:v>
                </c:pt>
                <c:pt idx="96498">
                  <c:v>-177.46649999999997</c:v>
                </c:pt>
                <c:pt idx="96499">
                  <c:v>-177.46449999999999</c:v>
                </c:pt>
                <c:pt idx="96500">
                  <c:v>-177.46249999999998</c:v>
                </c:pt>
                <c:pt idx="96501">
                  <c:v>-177.46049999999997</c:v>
                </c:pt>
                <c:pt idx="96502">
                  <c:v>-177.45849999999999</c:v>
                </c:pt>
                <c:pt idx="96503">
                  <c:v>-177.45649999999998</c:v>
                </c:pt>
                <c:pt idx="96504">
                  <c:v>-177.45449999999997</c:v>
                </c:pt>
                <c:pt idx="96505">
                  <c:v>-177.45249999999999</c:v>
                </c:pt>
                <c:pt idx="96506">
                  <c:v>-177.45049999999998</c:v>
                </c:pt>
                <c:pt idx="96507">
                  <c:v>-177.44849999999997</c:v>
                </c:pt>
                <c:pt idx="96508">
                  <c:v>-177.44649999999999</c:v>
                </c:pt>
                <c:pt idx="96509">
                  <c:v>-177.44449999999998</c:v>
                </c:pt>
                <c:pt idx="96510">
                  <c:v>-177.44249999999997</c:v>
                </c:pt>
                <c:pt idx="96511">
                  <c:v>-177.44049999999999</c:v>
                </c:pt>
                <c:pt idx="96512">
                  <c:v>-177.43849999999998</c:v>
                </c:pt>
                <c:pt idx="96513">
                  <c:v>-177.43649999999997</c:v>
                </c:pt>
                <c:pt idx="96514">
                  <c:v>-177.43449999999999</c:v>
                </c:pt>
                <c:pt idx="96515">
                  <c:v>-177.43249999999998</c:v>
                </c:pt>
                <c:pt idx="96516">
                  <c:v>-177.43049999999997</c:v>
                </c:pt>
                <c:pt idx="96517">
                  <c:v>-177.42849999999999</c:v>
                </c:pt>
                <c:pt idx="96518">
                  <c:v>-177.42649999999998</c:v>
                </c:pt>
                <c:pt idx="96519">
                  <c:v>-177.42449999999997</c:v>
                </c:pt>
                <c:pt idx="96520">
                  <c:v>-177.42249999999999</c:v>
                </c:pt>
                <c:pt idx="96521">
                  <c:v>-177.42049999999998</c:v>
                </c:pt>
                <c:pt idx="96522">
                  <c:v>-177.41849999999997</c:v>
                </c:pt>
                <c:pt idx="96523">
                  <c:v>-177.41649999999998</c:v>
                </c:pt>
                <c:pt idx="96524">
                  <c:v>-177.41449999999998</c:v>
                </c:pt>
                <c:pt idx="96525">
                  <c:v>-177.41249999999997</c:v>
                </c:pt>
                <c:pt idx="96526">
                  <c:v>-177.41049999999998</c:v>
                </c:pt>
                <c:pt idx="96527">
                  <c:v>-177.40849999999998</c:v>
                </c:pt>
                <c:pt idx="96528">
                  <c:v>-177.40649999999997</c:v>
                </c:pt>
                <c:pt idx="96529">
                  <c:v>-177.40449999999998</c:v>
                </c:pt>
                <c:pt idx="96530">
                  <c:v>-177.40249999999997</c:v>
                </c:pt>
                <c:pt idx="96531">
                  <c:v>-177.40049999999997</c:v>
                </c:pt>
                <c:pt idx="96532">
                  <c:v>-177.39849999999998</c:v>
                </c:pt>
                <c:pt idx="96533">
                  <c:v>-177.39649999999997</c:v>
                </c:pt>
                <c:pt idx="96534">
                  <c:v>-177.39449999999997</c:v>
                </c:pt>
                <c:pt idx="96535">
                  <c:v>-177.39249999999998</c:v>
                </c:pt>
                <c:pt idx="96536">
                  <c:v>-177.39049999999997</c:v>
                </c:pt>
                <c:pt idx="96537">
                  <c:v>-177.38849999999996</c:v>
                </c:pt>
                <c:pt idx="96538">
                  <c:v>-177.38649999999998</c:v>
                </c:pt>
                <c:pt idx="96539">
                  <c:v>-177.38449999999997</c:v>
                </c:pt>
                <c:pt idx="96540">
                  <c:v>-177.38249999999996</c:v>
                </c:pt>
                <c:pt idx="96541">
                  <c:v>-177.38049999999998</c:v>
                </c:pt>
                <c:pt idx="96542">
                  <c:v>-177.37849999999997</c:v>
                </c:pt>
                <c:pt idx="96543">
                  <c:v>-177.37649999999996</c:v>
                </c:pt>
                <c:pt idx="96544">
                  <c:v>-177.37449999999998</c:v>
                </c:pt>
                <c:pt idx="96545">
                  <c:v>-177.37249999999997</c:v>
                </c:pt>
                <c:pt idx="96546">
                  <c:v>-177.37049999999996</c:v>
                </c:pt>
                <c:pt idx="96547">
                  <c:v>-177.36849999999998</c:v>
                </c:pt>
                <c:pt idx="96548">
                  <c:v>-177.36649999999997</c:v>
                </c:pt>
                <c:pt idx="96549">
                  <c:v>-177.36449999999996</c:v>
                </c:pt>
                <c:pt idx="96550">
                  <c:v>-177.36249999999998</c:v>
                </c:pt>
                <c:pt idx="96551">
                  <c:v>-177.36049999999997</c:v>
                </c:pt>
                <c:pt idx="96552">
                  <c:v>-177.35849999999996</c:v>
                </c:pt>
                <c:pt idx="96553">
                  <c:v>-177.35649999999998</c:v>
                </c:pt>
                <c:pt idx="96554">
                  <c:v>-177.35449999999997</c:v>
                </c:pt>
                <c:pt idx="96555">
                  <c:v>-177.35249999999996</c:v>
                </c:pt>
                <c:pt idx="96556">
                  <c:v>-177.35049999999998</c:v>
                </c:pt>
                <c:pt idx="96557">
                  <c:v>-177.34849999999997</c:v>
                </c:pt>
                <c:pt idx="96558">
                  <c:v>-177.34649999999996</c:v>
                </c:pt>
                <c:pt idx="96559">
                  <c:v>-177.34449999999998</c:v>
                </c:pt>
                <c:pt idx="96560">
                  <c:v>-177.34249999999997</c:v>
                </c:pt>
                <c:pt idx="96561">
                  <c:v>-177.34049999999996</c:v>
                </c:pt>
                <c:pt idx="96562">
                  <c:v>-177.33849999999998</c:v>
                </c:pt>
                <c:pt idx="96563">
                  <c:v>-177.33649999999997</c:v>
                </c:pt>
                <c:pt idx="96564">
                  <c:v>-177.33449999999999</c:v>
                </c:pt>
                <c:pt idx="96565">
                  <c:v>-177.33249999999998</c:v>
                </c:pt>
                <c:pt idx="96566">
                  <c:v>-177.33049999999997</c:v>
                </c:pt>
                <c:pt idx="96567">
                  <c:v>-177.32849999999999</c:v>
                </c:pt>
                <c:pt idx="96568">
                  <c:v>-177.32649999999998</c:v>
                </c:pt>
                <c:pt idx="96569">
                  <c:v>-177.32449999999997</c:v>
                </c:pt>
                <c:pt idx="96570">
                  <c:v>-177.32249999999999</c:v>
                </c:pt>
                <c:pt idx="96571">
                  <c:v>-177.32049999999998</c:v>
                </c:pt>
                <c:pt idx="96572">
                  <c:v>-177.31849999999997</c:v>
                </c:pt>
                <c:pt idx="96573">
                  <c:v>-177.31649999999999</c:v>
                </c:pt>
                <c:pt idx="96574">
                  <c:v>-177.31449999999998</c:v>
                </c:pt>
                <c:pt idx="96575">
                  <c:v>-177.31249999999997</c:v>
                </c:pt>
                <c:pt idx="96576">
                  <c:v>-177.31049999999999</c:v>
                </c:pt>
                <c:pt idx="96577">
                  <c:v>-177.30849999999998</c:v>
                </c:pt>
                <c:pt idx="96578">
                  <c:v>-177.30649999999997</c:v>
                </c:pt>
                <c:pt idx="96579">
                  <c:v>-177.30449999999999</c:v>
                </c:pt>
                <c:pt idx="96580">
                  <c:v>-177.30249999999998</c:v>
                </c:pt>
                <c:pt idx="96581">
                  <c:v>-177.30049999999997</c:v>
                </c:pt>
                <c:pt idx="96582">
                  <c:v>-177.29849999999999</c:v>
                </c:pt>
                <c:pt idx="96583">
                  <c:v>-177.29649999999998</c:v>
                </c:pt>
                <c:pt idx="96584">
                  <c:v>-177.29449999999997</c:v>
                </c:pt>
                <c:pt idx="96585">
                  <c:v>-177.29249999999999</c:v>
                </c:pt>
                <c:pt idx="96586">
                  <c:v>-177.29049999999998</c:v>
                </c:pt>
                <c:pt idx="96587">
                  <c:v>-177.28849999999997</c:v>
                </c:pt>
                <c:pt idx="96588">
                  <c:v>-177.28649999999999</c:v>
                </c:pt>
                <c:pt idx="96589">
                  <c:v>-177.28449999999998</c:v>
                </c:pt>
                <c:pt idx="96590">
                  <c:v>-177.28249999999997</c:v>
                </c:pt>
                <c:pt idx="96591">
                  <c:v>-177.28049999999999</c:v>
                </c:pt>
                <c:pt idx="96592">
                  <c:v>-177.27849999999998</c:v>
                </c:pt>
                <c:pt idx="96593">
                  <c:v>-177.27649999999997</c:v>
                </c:pt>
                <c:pt idx="96594">
                  <c:v>-177.27449999999999</c:v>
                </c:pt>
                <c:pt idx="96595">
                  <c:v>-177.27249999999998</c:v>
                </c:pt>
                <c:pt idx="96596">
                  <c:v>-177.27049999999997</c:v>
                </c:pt>
                <c:pt idx="96597">
                  <c:v>-177.26849999999999</c:v>
                </c:pt>
                <c:pt idx="96598">
                  <c:v>-177.26649999999998</c:v>
                </c:pt>
                <c:pt idx="96599">
                  <c:v>-177.26449999999997</c:v>
                </c:pt>
                <c:pt idx="96600">
                  <c:v>-177.26249999999999</c:v>
                </c:pt>
                <c:pt idx="96601">
                  <c:v>-177.26049999999998</c:v>
                </c:pt>
                <c:pt idx="96602">
                  <c:v>-177.25849999999997</c:v>
                </c:pt>
                <c:pt idx="96603">
                  <c:v>-177.25649999999999</c:v>
                </c:pt>
                <c:pt idx="96604">
                  <c:v>-177.25449999999998</c:v>
                </c:pt>
                <c:pt idx="96605">
                  <c:v>-177.25249999999997</c:v>
                </c:pt>
                <c:pt idx="96606">
                  <c:v>-177.25049999999999</c:v>
                </c:pt>
                <c:pt idx="96607">
                  <c:v>-177.24849999999998</c:v>
                </c:pt>
                <c:pt idx="96608">
                  <c:v>-177.24649999999997</c:v>
                </c:pt>
                <c:pt idx="96609">
                  <c:v>-177.24449999999999</c:v>
                </c:pt>
                <c:pt idx="96610">
                  <c:v>-177.24249999999998</c:v>
                </c:pt>
                <c:pt idx="96611">
                  <c:v>-177.24049999999997</c:v>
                </c:pt>
                <c:pt idx="96612">
                  <c:v>-177.23849999999999</c:v>
                </c:pt>
                <c:pt idx="96613">
                  <c:v>-177.23649999999998</c:v>
                </c:pt>
                <c:pt idx="96614">
                  <c:v>-177.23449999999997</c:v>
                </c:pt>
                <c:pt idx="96615">
                  <c:v>-177.23249999999999</c:v>
                </c:pt>
                <c:pt idx="96616">
                  <c:v>-177.23049999999998</c:v>
                </c:pt>
                <c:pt idx="96617">
                  <c:v>-177.22849999999997</c:v>
                </c:pt>
                <c:pt idx="96618">
                  <c:v>-177.22649999999999</c:v>
                </c:pt>
                <c:pt idx="96619">
                  <c:v>-177.22449999999998</c:v>
                </c:pt>
                <c:pt idx="96620">
                  <c:v>-177.22249999999997</c:v>
                </c:pt>
                <c:pt idx="96621">
                  <c:v>-177.22049999999999</c:v>
                </c:pt>
                <c:pt idx="96622">
                  <c:v>-177.21849999999998</c:v>
                </c:pt>
                <c:pt idx="96623">
                  <c:v>-177.21649999999997</c:v>
                </c:pt>
                <c:pt idx="96624">
                  <c:v>-177.21449999999999</c:v>
                </c:pt>
                <c:pt idx="96625">
                  <c:v>-177.21249999999998</c:v>
                </c:pt>
                <c:pt idx="96626">
                  <c:v>-177.21049999999997</c:v>
                </c:pt>
                <c:pt idx="96627">
                  <c:v>-177.20849999999999</c:v>
                </c:pt>
                <c:pt idx="96628">
                  <c:v>-177.20649999999998</c:v>
                </c:pt>
                <c:pt idx="96629">
                  <c:v>-177.20449999999997</c:v>
                </c:pt>
                <c:pt idx="96630">
                  <c:v>-177.20249999999999</c:v>
                </c:pt>
                <c:pt idx="96631">
                  <c:v>-177.20049999999998</c:v>
                </c:pt>
                <c:pt idx="96632">
                  <c:v>-177.19849999999997</c:v>
                </c:pt>
                <c:pt idx="96633">
                  <c:v>-177.19649999999999</c:v>
                </c:pt>
                <c:pt idx="96634">
                  <c:v>-177.19449999999998</c:v>
                </c:pt>
                <c:pt idx="96635">
                  <c:v>-177.19249999999997</c:v>
                </c:pt>
                <c:pt idx="96636">
                  <c:v>-177.19049999999999</c:v>
                </c:pt>
                <c:pt idx="96637">
                  <c:v>-177.18849999999998</c:v>
                </c:pt>
                <c:pt idx="96638">
                  <c:v>-177.18649999999997</c:v>
                </c:pt>
                <c:pt idx="96639">
                  <c:v>-177.18449999999999</c:v>
                </c:pt>
                <c:pt idx="96640">
                  <c:v>-177.18249999999998</c:v>
                </c:pt>
                <c:pt idx="96641">
                  <c:v>-177.18049999999997</c:v>
                </c:pt>
                <c:pt idx="96642">
                  <c:v>-177.17849999999999</c:v>
                </c:pt>
                <c:pt idx="96643">
                  <c:v>-177.17649999999998</c:v>
                </c:pt>
                <c:pt idx="96644">
                  <c:v>-177.17449999999997</c:v>
                </c:pt>
                <c:pt idx="96645">
                  <c:v>-177.17249999999999</c:v>
                </c:pt>
                <c:pt idx="96646">
                  <c:v>-177.17049999999998</c:v>
                </c:pt>
                <c:pt idx="96647">
                  <c:v>-177.16849999999997</c:v>
                </c:pt>
                <c:pt idx="96648">
                  <c:v>-177.16649999999998</c:v>
                </c:pt>
                <c:pt idx="96649">
                  <c:v>-177.16449999999998</c:v>
                </c:pt>
                <c:pt idx="96650">
                  <c:v>-177.16249999999997</c:v>
                </c:pt>
                <c:pt idx="96651">
                  <c:v>-177.16049999999998</c:v>
                </c:pt>
                <c:pt idx="96652">
                  <c:v>-177.15849999999998</c:v>
                </c:pt>
                <c:pt idx="96653">
                  <c:v>-177.15649999999997</c:v>
                </c:pt>
                <c:pt idx="96654">
                  <c:v>-177.15449999999998</c:v>
                </c:pt>
                <c:pt idx="96655">
                  <c:v>-177.15249999999997</c:v>
                </c:pt>
                <c:pt idx="96656">
                  <c:v>-177.15049999999997</c:v>
                </c:pt>
                <c:pt idx="96657">
                  <c:v>-177.14849999999998</c:v>
                </c:pt>
                <c:pt idx="96658">
                  <c:v>-177.14649999999997</c:v>
                </c:pt>
                <c:pt idx="96659">
                  <c:v>-177.14449999999997</c:v>
                </c:pt>
                <c:pt idx="96660">
                  <c:v>-177.14249999999998</c:v>
                </c:pt>
                <c:pt idx="96661">
                  <c:v>-177.14049999999997</c:v>
                </c:pt>
                <c:pt idx="96662">
                  <c:v>-177.13849999999996</c:v>
                </c:pt>
                <c:pt idx="96663">
                  <c:v>-177.13649999999998</c:v>
                </c:pt>
                <c:pt idx="96664">
                  <c:v>-177.13449999999997</c:v>
                </c:pt>
                <c:pt idx="96665">
                  <c:v>-177.13249999999996</c:v>
                </c:pt>
                <c:pt idx="96666">
                  <c:v>-177.13049999999998</c:v>
                </c:pt>
                <c:pt idx="96667">
                  <c:v>-177.12849999999997</c:v>
                </c:pt>
                <c:pt idx="96668">
                  <c:v>-177.12649999999996</c:v>
                </c:pt>
                <c:pt idx="96669">
                  <c:v>-177.12449999999998</c:v>
                </c:pt>
                <c:pt idx="96670">
                  <c:v>-177.12249999999997</c:v>
                </c:pt>
                <c:pt idx="96671">
                  <c:v>-177.12049999999996</c:v>
                </c:pt>
                <c:pt idx="96672">
                  <c:v>-177.11849999999998</c:v>
                </c:pt>
                <c:pt idx="96673">
                  <c:v>-177.11649999999997</c:v>
                </c:pt>
                <c:pt idx="96674">
                  <c:v>-177.11449999999996</c:v>
                </c:pt>
                <c:pt idx="96675">
                  <c:v>-177.11249999999998</c:v>
                </c:pt>
                <c:pt idx="96676">
                  <c:v>-177.11049999999997</c:v>
                </c:pt>
                <c:pt idx="96677">
                  <c:v>-177.10849999999996</c:v>
                </c:pt>
                <c:pt idx="96678">
                  <c:v>-177.10649999999998</c:v>
                </c:pt>
                <c:pt idx="96679">
                  <c:v>-177.10449999999997</c:v>
                </c:pt>
                <c:pt idx="96680">
                  <c:v>-177.10249999999996</c:v>
                </c:pt>
                <c:pt idx="96681">
                  <c:v>-177.10049999999998</c:v>
                </c:pt>
                <c:pt idx="96682">
                  <c:v>-177.09849999999997</c:v>
                </c:pt>
                <c:pt idx="96683">
                  <c:v>-177.09649999999996</c:v>
                </c:pt>
                <c:pt idx="96684">
                  <c:v>-177.09449999999998</c:v>
                </c:pt>
                <c:pt idx="96685">
                  <c:v>-177.09249999999997</c:v>
                </c:pt>
                <c:pt idx="96686">
                  <c:v>-177.09049999999996</c:v>
                </c:pt>
                <c:pt idx="96687">
                  <c:v>-177.08849999999998</c:v>
                </c:pt>
                <c:pt idx="96688">
                  <c:v>-177.08649999999997</c:v>
                </c:pt>
                <c:pt idx="96689">
                  <c:v>-177.08449999999999</c:v>
                </c:pt>
                <c:pt idx="96690">
                  <c:v>-177.08249999999998</c:v>
                </c:pt>
                <c:pt idx="96691">
                  <c:v>-177.08049999999997</c:v>
                </c:pt>
                <c:pt idx="96692">
                  <c:v>-177.07849999999999</c:v>
                </c:pt>
                <c:pt idx="96693">
                  <c:v>-177.07649999999998</c:v>
                </c:pt>
                <c:pt idx="96694">
                  <c:v>-177.07449999999997</c:v>
                </c:pt>
                <c:pt idx="96695">
                  <c:v>-177.07249999999999</c:v>
                </c:pt>
                <c:pt idx="96696">
                  <c:v>-177.07049999999998</c:v>
                </c:pt>
                <c:pt idx="96697">
                  <c:v>-177.06849999999997</c:v>
                </c:pt>
                <c:pt idx="96698">
                  <c:v>-177.06649999999999</c:v>
                </c:pt>
                <c:pt idx="96699">
                  <c:v>-177.06449999999998</c:v>
                </c:pt>
                <c:pt idx="96700">
                  <c:v>-177.06249999999997</c:v>
                </c:pt>
                <c:pt idx="96701">
                  <c:v>-177.06049999999999</c:v>
                </c:pt>
                <c:pt idx="96702">
                  <c:v>-177.05849999999998</c:v>
                </c:pt>
                <c:pt idx="96703">
                  <c:v>-177.05649999999997</c:v>
                </c:pt>
                <c:pt idx="96704">
                  <c:v>-177.05449999999999</c:v>
                </c:pt>
                <c:pt idx="96705">
                  <c:v>-177.05249999999998</c:v>
                </c:pt>
                <c:pt idx="96706">
                  <c:v>-177.05049999999997</c:v>
                </c:pt>
                <c:pt idx="96707">
                  <c:v>-177.04849999999999</c:v>
                </c:pt>
                <c:pt idx="96708">
                  <c:v>-177.04649999999998</c:v>
                </c:pt>
                <c:pt idx="96709">
                  <c:v>-177.04449999999997</c:v>
                </c:pt>
                <c:pt idx="96710">
                  <c:v>-177.04249999999999</c:v>
                </c:pt>
                <c:pt idx="96711">
                  <c:v>-177.04049999999998</c:v>
                </c:pt>
                <c:pt idx="96712">
                  <c:v>-177.03849999999997</c:v>
                </c:pt>
                <c:pt idx="96713">
                  <c:v>-177.03649999999999</c:v>
                </c:pt>
                <c:pt idx="96714">
                  <c:v>-177.03449999999998</c:v>
                </c:pt>
                <c:pt idx="96715">
                  <c:v>-177.03249999999997</c:v>
                </c:pt>
                <c:pt idx="96716">
                  <c:v>-177.03049999999999</c:v>
                </c:pt>
                <c:pt idx="96717">
                  <c:v>-177.02849999999998</c:v>
                </c:pt>
                <c:pt idx="96718">
                  <c:v>-177.02649999999997</c:v>
                </c:pt>
                <c:pt idx="96719">
                  <c:v>-177.02449999999999</c:v>
                </c:pt>
                <c:pt idx="96720">
                  <c:v>-177.02249999999998</c:v>
                </c:pt>
                <c:pt idx="96721">
                  <c:v>-177.02049999999997</c:v>
                </c:pt>
                <c:pt idx="96722">
                  <c:v>-177.01849999999999</c:v>
                </c:pt>
                <c:pt idx="96723">
                  <c:v>-177.01649999999998</c:v>
                </c:pt>
                <c:pt idx="96724">
                  <c:v>-177.01449999999997</c:v>
                </c:pt>
                <c:pt idx="96725">
                  <c:v>-177.01249999999999</c:v>
                </c:pt>
                <c:pt idx="96726">
                  <c:v>-177.01049999999998</c:v>
                </c:pt>
                <c:pt idx="96727">
                  <c:v>-177.00849999999997</c:v>
                </c:pt>
                <c:pt idx="96728">
                  <c:v>-177.00649999999999</c:v>
                </c:pt>
                <c:pt idx="96729">
                  <c:v>-177.00449999999998</c:v>
                </c:pt>
                <c:pt idx="96730">
                  <c:v>-177.00249999999997</c:v>
                </c:pt>
                <c:pt idx="96731">
                  <c:v>-177.00049999999999</c:v>
                </c:pt>
                <c:pt idx="96732">
                  <c:v>-176.99849999999998</c:v>
                </c:pt>
                <c:pt idx="96733">
                  <c:v>-176.99649999999997</c:v>
                </c:pt>
                <c:pt idx="96734">
                  <c:v>-176.99449999999999</c:v>
                </c:pt>
                <c:pt idx="96735">
                  <c:v>-176.99249999999998</c:v>
                </c:pt>
                <c:pt idx="96736">
                  <c:v>-176.99049999999997</c:v>
                </c:pt>
                <c:pt idx="96737">
                  <c:v>-176.98849999999999</c:v>
                </c:pt>
                <c:pt idx="96738">
                  <c:v>-176.98649999999998</c:v>
                </c:pt>
                <c:pt idx="96739">
                  <c:v>-176.98449999999997</c:v>
                </c:pt>
                <c:pt idx="96740">
                  <c:v>-176.98249999999999</c:v>
                </c:pt>
                <c:pt idx="96741">
                  <c:v>-176.98049999999998</c:v>
                </c:pt>
                <c:pt idx="96742">
                  <c:v>-176.97849999999997</c:v>
                </c:pt>
                <c:pt idx="96743">
                  <c:v>-176.97649999999999</c:v>
                </c:pt>
                <c:pt idx="96744">
                  <c:v>-176.97449999999998</c:v>
                </c:pt>
                <c:pt idx="96745">
                  <c:v>-176.97249999999997</c:v>
                </c:pt>
                <c:pt idx="96746">
                  <c:v>-176.97049999999999</c:v>
                </c:pt>
                <c:pt idx="96747">
                  <c:v>-176.96849999999998</c:v>
                </c:pt>
                <c:pt idx="96748">
                  <c:v>-176.96649999999997</c:v>
                </c:pt>
                <c:pt idx="96749">
                  <c:v>-176.96449999999999</c:v>
                </c:pt>
                <c:pt idx="96750">
                  <c:v>-176.96249999999998</c:v>
                </c:pt>
                <c:pt idx="96751">
                  <c:v>-176.96049999999997</c:v>
                </c:pt>
                <c:pt idx="96752">
                  <c:v>-176.95849999999999</c:v>
                </c:pt>
                <c:pt idx="96753">
                  <c:v>-176.95649999999998</c:v>
                </c:pt>
                <c:pt idx="96754">
                  <c:v>-176.95449999999997</c:v>
                </c:pt>
                <c:pt idx="96755">
                  <c:v>-176.95249999999999</c:v>
                </c:pt>
                <c:pt idx="96756">
                  <c:v>-176.95049999999998</c:v>
                </c:pt>
                <c:pt idx="96757">
                  <c:v>-176.94849999999997</c:v>
                </c:pt>
                <c:pt idx="96758">
                  <c:v>-176.94649999999999</c:v>
                </c:pt>
                <c:pt idx="96759">
                  <c:v>-176.94449999999998</c:v>
                </c:pt>
                <c:pt idx="96760">
                  <c:v>-176.94249999999997</c:v>
                </c:pt>
                <c:pt idx="96761">
                  <c:v>-176.94049999999999</c:v>
                </c:pt>
                <c:pt idx="96762">
                  <c:v>-176.93849999999998</c:v>
                </c:pt>
                <c:pt idx="96763">
                  <c:v>-176.93649999999997</c:v>
                </c:pt>
                <c:pt idx="96764">
                  <c:v>-176.93449999999999</c:v>
                </c:pt>
                <c:pt idx="96765">
                  <c:v>-176.93249999999998</c:v>
                </c:pt>
                <c:pt idx="96766">
                  <c:v>-176.93049999999997</c:v>
                </c:pt>
                <c:pt idx="96767">
                  <c:v>-176.92849999999999</c:v>
                </c:pt>
                <c:pt idx="96768">
                  <c:v>-176.92649999999998</c:v>
                </c:pt>
                <c:pt idx="96769">
                  <c:v>-176.92449999999997</c:v>
                </c:pt>
                <c:pt idx="96770">
                  <c:v>-176.92249999999999</c:v>
                </c:pt>
                <c:pt idx="96771">
                  <c:v>-176.92049999999998</c:v>
                </c:pt>
                <c:pt idx="96772">
                  <c:v>-176.91849999999997</c:v>
                </c:pt>
                <c:pt idx="96773">
                  <c:v>-176.91649999999998</c:v>
                </c:pt>
                <c:pt idx="96774">
                  <c:v>-176.91449999999998</c:v>
                </c:pt>
                <c:pt idx="96775">
                  <c:v>-176.91249999999997</c:v>
                </c:pt>
                <c:pt idx="96776">
                  <c:v>-176.91049999999998</c:v>
                </c:pt>
                <c:pt idx="96777">
                  <c:v>-176.90849999999998</c:v>
                </c:pt>
                <c:pt idx="96778">
                  <c:v>-176.90649999999997</c:v>
                </c:pt>
                <c:pt idx="96779">
                  <c:v>-176.90449999999998</c:v>
                </c:pt>
                <c:pt idx="96780">
                  <c:v>-176.90249999999997</c:v>
                </c:pt>
                <c:pt idx="96781">
                  <c:v>-176.90049999999997</c:v>
                </c:pt>
                <c:pt idx="96782">
                  <c:v>-176.89849999999998</c:v>
                </c:pt>
                <c:pt idx="96783">
                  <c:v>-176.89649999999997</c:v>
                </c:pt>
                <c:pt idx="96784">
                  <c:v>-176.89449999999997</c:v>
                </c:pt>
                <c:pt idx="96785">
                  <c:v>-176.89249999999998</c:v>
                </c:pt>
                <c:pt idx="96786">
                  <c:v>-176.89049999999997</c:v>
                </c:pt>
                <c:pt idx="96787">
                  <c:v>-176.88849999999996</c:v>
                </c:pt>
                <c:pt idx="96788">
                  <c:v>-176.88649999999998</c:v>
                </c:pt>
                <c:pt idx="96789">
                  <c:v>-176.88449999999997</c:v>
                </c:pt>
                <c:pt idx="96790">
                  <c:v>-176.88249999999996</c:v>
                </c:pt>
                <c:pt idx="96791">
                  <c:v>-176.88049999999998</c:v>
                </c:pt>
                <c:pt idx="96792">
                  <c:v>-176.87849999999997</c:v>
                </c:pt>
                <c:pt idx="96793">
                  <c:v>-176.87649999999996</c:v>
                </c:pt>
                <c:pt idx="96794">
                  <c:v>-176.87449999999998</c:v>
                </c:pt>
                <c:pt idx="96795">
                  <c:v>-176.87249999999997</c:v>
                </c:pt>
                <c:pt idx="96796">
                  <c:v>-176.87049999999996</c:v>
                </c:pt>
                <c:pt idx="96797">
                  <c:v>-176.86849999999998</c:v>
                </c:pt>
                <c:pt idx="96798">
                  <c:v>-176.86649999999997</c:v>
                </c:pt>
                <c:pt idx="96799">
                  <c:v>-176.86449999999996</c:v>
                </c:pt>
                <c:pt idx="96800">
                  <c:v>-176.86249999999998</c:v>
                </c:pt>
                <c:pt idx="96801">
                  <c:v>-176.86049999999997</c:v>
                </c:pt>
                <c:pt idx="96802">
                  <c:v>-176.85849999999996</c:v>
                </c:pt>
                <c:pt idx="96803">
                  <c:v>-176.85649999999998</c:v>
                </c:pt>
                <c:pt idx="96804">
                  <c:v>-176.85449999999997</c:v>
                </c:pt>
                <c:pt idx="96805">
                  <c:v>-176.85249999999996</c:v>
                </c:pt>
                <c:pt idx="96806">
                  <c:v>-176.85049999999998</c:v>
                </c:pt>
                <c:pt idx="96807">
                  <c:v>-176.84849999999997</c:v>
                </c:pt>
                <c:pt idx="96808">
                  <c:v>-176.84649999999996</c:v>
                </c:pt>
                <c:pt idx="96809">
                  <c:v>-176.84449999999998</c:v>
                </c:pt>
                <c:pt idx="96810">
                  <c:v>-176.84249999999997</c:v>
                </c:pt>
                <c:pt idx="96811">
                  <c:v>-176.84049999999996</c:v>
                </c:pt>
                <c:pt idx="96812">
                  <c:v>-176.83849999999998</c:v>
                </c:pt>
                <c:pt idx="96813">
                  <c:v>-176.83649999999997</c:v>
                </c:pt>
                <c:pt idx="96814">
                  <c:v>-176.83449999999999</c:v>
                </c:pt>
                <c:pt idx="96815">
                  <c:v>-176.83249999999998</c:v>
                </c:pt>
                <c:pt idx="96816">
                  <c:v>-176.83049999999997</c:v>
                </c:pt>
                <c:pt idx="96817">
                  <c:v>-176.82849999999999</c:v>
                </c:pt>
                <c:pt idx="96818">
                  <c:v>-176.82649999999998</c:v>
                </c:pt>
                <c:pt idx="96819">
                  <c:v>-176.82449999999997</c:v>
                </c:pt>
                <c:pt idx="96820">
                  <c:v>-176.82249999999999</c:v>
                </c:pt>
                <c:pt idx="96821">
                  <c:v>-176.82049999999998</c:v>
                </c:pt>
                <c:pt idx="96822">
                  <c:v>-176.81849999999997</c:v>
                </c:pt>
                <c:pt idx="96823">
                  <c:v>-176.81649999999999</c:v>
                </c:pt>
                <c:pt idx="96824">
                  <c:v>-176.81449999999998</c:v>
                </c:pt>
                <c:pt idx="96825">
                  <c:v>-176.81249999999997</c:v>
                </c:pt>
                <c:pt idx="96826">
                  <c:v>-176.81049999999999</c:v>
                </c:pt>
                <c:pt idx="96827">
                  <c:v>-176.80849999999998</c:v>
                </c:pt>
                <c:pt idx="96828">
                  <c:v>-176.80649999999997</c:v>
                </c:pt>
                <c:pt idx="96829">
                  <c:v>-176.80449999999999</c:v>
                </c:pt>
                <c:pt idx="96830">
                  <c:v>-176.80249999999998</c:v>
                </c:pt>
                <c:pt idx="96831">
                  <c:v>-176.80049999999997</c:v>
                </c:pt>
                <c:pt idx="96832">
                  <c:v>-176.79849999999999</c:v>
                </c:pt>
                <c:pt idx="96833">
                  <c:v>-176.79649999999998</c:v>
                </c:pt>
                <c:pt idx="96834">
                  <c:v>-176.79449999999997</c:v>
                </c:pt>
                <c:pt idx="96835">
                  <c:v>-176.79249999999999</c:v>
                </c:pt>
                <c:pt idx="96836">
                  <c:v>-176.79049999999998</c:v>
                </c:pt>
                <c:pt idx="96837">
                  <c:v>-176.78849999999997</c:v>
                </c:pt>
                <c:pt idx="96838">
                  <c:v>-176.78649999999999</c:v>
                </c:pt>
                <c:pt idx="96839">
                  <c:v>-176.78449999999998</c:v>
                </c:pt>
                <c:pt idx="96840">
                  <c:v>-176.78249999999997</c:v>
                </c:pt>
                <c:pt idx="96841">
                  <c:v>-176.78049999999999</c:v>
                </c:pt>
                <c:pt idx="96842">
                  <c:v>-176.77849999999998</c:v>
                </c:pt>
                <c:pt idx="96843">
                  <c:v>-176.77649999999997</c:v>
                </c:pt>
                <c:pt idx="96844">
                  <c:v>-176.77449999999999</c:v>
                </c:pt>
                <c:pt idx="96845">
                  <c:v>-176.77249999999998</c:v>
                </c:pt>
                <c:pt idx="96846">
                  <c:v>-176.77049999999997</c:v>
                </c:pt>
                <c:pt idx="96847">
                  <c:v>-176.76849999999999</c:v>
                </c:pt>
                <c:pt idx="96848">
                  <c:v>-176.76649999999998</c:v>
                </c:pt>
                <c:pt idx="96849">
                  <c:v>-176.76449999999997</c:v>
                </c:pt>
                <c:pt idx="96850">
                  <c:v>-176.76249999999999</c:v>
                </c:pt>
                <c:pt idx="96851">
                  <c:v>-176.76049999999998</c:v>
                </c:pt>
                <c:pt idx="96852">
                  <c:v>-176.75849999999997</c:v>
                </c:pt>
                <c:pt idx="96853">
                  <c:v>-176.75649999999999</c:v>
                </c:pt>
                <c:pt idx="96854">
                  <c:v>-176.75449999999998</c:v>
                </c:pt>
                <c:pt idx="96855">
                  <c:v>-176.75249999999997</c:v>
                </c:pt>
                <c:pt idx="96856">
                  <c:v>-176.75049999999999</c:v>
                </c:pt>
                <c:pt idx="96857">
                  <c:v>-176.74849999999998</c:v>
                </c:pt>
                <c:pt idx="96858">
                  <c:v>-176.74649999999997</c:v>
                </c:pt>
                <c:pt idx="96859">
                  <c:v>-176.74449999999999</c:v>
                </c:pt>
                <c:pt idx="96860">
                  <c:v>-176.74249999999998</c:v>
                </c:pt>
                <c:pt idx="96861">
                  <c:v>-176.74049999999997</c:v>
                </c:pt>
                <c:pt idx="96862">
                  <c:v>-176.73849999999999</c:v>
                </c:pt>
                <c:pt idx="96863">
                  <c:v>-176.73649999999998</c:v>
                </c:pt>
                <c:pt idx="96864">
                  <c:v>-176.73449999999997</c:v>
                </c:pt>
                <c:pt idx="96865">
                  <c:v>-176.73249999999999</c:v>
                </c:pt>
                <c:pt idx="96866">
                  <c:v>-176.73049999999998</c:v>
                </c:pt>
                <c:pt idx="96867">
                  <c:v>-176.72849999999997</c:v>
                </c:pt>
                <c:pt idx="96868">
                  <c:v>-176.72649999999999</c:v>
                </c:pt>
                <c:pt idx="96869">
                  <c:v>-176.72449999999998</c:v>
                </c:pt>
                <c:pt idx="96870">
                  <c:v>-176.72249999999997</c:v>
                </c:pt>
                <c:pt idx="96871">
                  <c:v>-176.72049999999999</c:v>
                </c:pt>
                <c:pt idx="96872">
                  <c:v>-176.71849999999998</c:v>
                </c:pt>
                <c:pt idx="96873">
                  <c:v>-176.71649999999997</c:v>
                </c:pt>
                <c:pt idx="96874">
                  <c:v>-176.71449999999999</c:v>
                </c:pt>
                <c:pt idx="96875">
                  <c:v>-176.71249999999998</c:v>
                </c:pt>
                <c:pt idx="96876">
                  <c:v>-176.71049999999997</c:v>
                </c:pt>
                <c:pt idx="96877">
                  <c:v>-176.70849999999999</c:v>
                </c:pt>
                <c:pt idx="96878">
                  <c:v>-176.70649999999998</c:v>
                </c:pt>
                <c:pt idx="96879">
                  <c:v>-176.70449999999997</c:v>
                </c:pt>
                <c:pt idx="96880">
                  <c:v>-176.70249999999999</c:v>
                </c:pt>
                <c:pt idx="96881">
                  <c:v>-176.70049999999998</c:v>
                </c:pt>
                <c:pt idx="96882">
                  <c:v>-176.69849999999997</c:v>
                </c:pt>
                <c:pt idx="96883">
                  <c:v>-176.69649999999999</c:v>
                </c:pt>
                <c:pt idx="96884">
                  <c:v>-176.69449999999998</c:v>
                </c:pt>
                <c:pt idx="96885">
                  <c:v>-176.69249999999997</c:v>
                </c:pt>
                <c:pt idx="96886">
                  <c:v>-176.69049999999999</c:v>
                </c:pt>
                <c:pt idx="96887">
                  <c:v>-176.68849999999998</c:v>
                </c:pt>
                <c:pt idx="96888">
                  <c:v>-176.68649999999997</c:v>
                </c:pt>
                <c:pt idx="96889">
                  <c:v>-176.68449999999999</c:v>
                </c:pt>
                <c:pt idx="96890">
                  <c:v>-176.68249999999998</c:v>
                </c:pt>
                <c:pt idx="96891">
                  <c:v>-176.68049999999997</c:v>
                </c:pt>
                <c:pt idx="96892">
                  <c:v>-176.67849999999999</c:v>
                </c:pt>
                <c:pt idx="96893">
                  <c:v>-176.67649999999998</c:v>
                </c:pt>
                <c:pt idx="96894">
                  <c:v>-176.67449999999997</c:v>
                </c:pt>
                <c:pt idx="96895">
                  <c:v>-176.67249999999999</c:v>
                </c:pt>
                <c:pt idx="96896">
                  <c:v>-176.67049999999998</c:v>
                </c:pt>
                <c:pt idx="96897">
                  <c:v>-176.66849999999997</c:v>
                </c:pt>
                <c:pt idx="96898">
                  <c:v>-176.66649999999998</c:v>
                </c:pt>
                <c:pt idx="96899">
                  <c:v>-176.66449999999998</c:v>
                </c:pt>
                <c:pt idx="96900">
                  <c:v>-176.66249999999997</c:v>
                </c:pt>
                <c:pt idx="96901">
                  <c:v>-176.66049999999998</c:v>
                </c:pt>
                <c:pt idx="96902">
                  <c:v>-176.65849999999998</c:v>
                </c:pt>
                <c:pt idx="96903">
                  <c:v>-176.65649999999997</c:v>
                </c:pt>
                <c:pt idx="96904">
                  <c:v>-176.65449999999998</c:v>
                </c:pt>
                <c:pt idx="96905">
                  <c:v>-176.65249999999997</c:v>
                </c:pt>
                <c:pt idx="96906">
                  <c:v>-176.65049999999997</c:v>
                </c:pt>
                <c:pt idx="96907">
                  <c:v>-176.64849999999998</c:v>
                </c:pt>
                <c:pt idx="96908">
                  <c:v>-176.64649999999997</c:v>
                </c:pt>
                <c:pt idx="96909">
                  <c:v>-176.64449999999997</c:v>
                </c:pt>
                <c:pt idx="96910">
                  <c:v>-176.64249999999998</c:v>
                </c:pt>
                <c:pt idx="96911">
                  <c:v>-176.64049999999997</c:v>
                </c:pt>
                <c:pt idx="96912">
                  <c:v>-176.63849999999996</c:v>
                </c:pt>
                <c:pt idx="96913">
                  <c:v>-176.63649999999998</c:v>
                </c:pt>
                <c:pt idx="96914">
                  <c:v>-176.63449999999997</c:v>
                </c:pt>
                <c:pt idx="96915">
                  <c:v>-176.63249999999996</c:v>
                </c:pt>
                <c:pt idx="96916">
                  <c:v>-176.63049999999998</c:v>
                </c:pt>
                <c:pt idx="96917">
                  <c:v>-176.62849999999997</c:v>
                </c:pt>
                <c:pt idx="96918">
                  <c:v>-176.62649999999996</c:v>
                </c:pt>
                <c:pt idx="96919">
                  <c:v>-176.62449999999998</c:v>
                </c:pt>
                <c:pt idx="96920">
                  <c:v>-176.62249999999997</c:v>
                </c:pt>
                <c:pt idx="96921">
                  <c:v>-176.62049999999996</c:v>
                </c:pt>
                <c:pt idx="96922">
                  <c:v>-176.61849999999998</c:v>
                </c:pt>
                <c:pt idx="96923">
                  <c:v>-176.61649999999997</c:v>
                </c:pt>
                <c:pt idx="96924">
                  <c:v>-176.61449999999996</c:v>
                </c:pt>
                <c:pt idx="96925">
                  <c:v>-176.61249999999998</c:v>
                </c:pt>
                <c:pt idx="96926">
                  <c:v>-176.61049999999997</c:v>
                </c:pt>
                <c:pt idx="96927">
                  <c:v>-176.60849999999996</c:v>
                </c:pt>
                <c:pt idx="96928">
                  <c:v>-176.60649999999998</c:v>
                </c:pt>
                <c:pt idx="96929">
                  <c:v>-176.60449999999997</c:v>
                </c:pt>
                <c:pt idx="96930">
                  <c:v>-176.60249999999996</c:v>
                </c:pt>
                <c:pt idx="96931">
                  <c:v>-176.60049999999998</c:v>
                </c:pt>
                <c:pt idx="96932">
                  <c:v>-176.59849999999997</c:v>
                </c:pt>
                <c:pt idx="96933">
                  <c:v>-176.59649999999996</c:v>
                </c:pt>
                <c:pt idx="96934">
                  <c:v>-176.59449999999998</c:v>
                </c:pt>
                <c:pt idx="96935">
                  <c:v>-176.59249999999997</c:v>
                </c:pt>
                <c:pt idx="96936">
                  <c:v>-176.59049999999996</c:v>
                </c:pt>
                <c:pt idx="96937">
                  <c:v>-176.58849999999998</c:v>
                </c:pt>
                <c:pt idx="96938">
                  <c:v>-176.58649999999997</c:v>
                </c:pt>
                <c:pt idx="96939">
                  <c:v>-176.58449999999999</c:v>
                </c:pt>
                <c:pt idx="96940">
                  <c:v>-176.58249999999998</c:v>
                </c:pt>
                <c:pt idx="96941">
                  <c:v>-176.58049999999997</c:v>
                </c:pt>
                <c:pt idx="96942">
                  <c:v>-176.57849999999999</c:v>
                </c:pt>
                <c:pt idx="96943">
                  <c:v>-176.57649999999998</c:v>
                </c:pt>
                <c:pt idx="96944">
                  <c:v>-176.57449999999997</c:v>
                </c:pt>
                <c:pt idx="96945">
                  <c:v>-176.57249999999999</c:v>
                </c:pt>
                <c:pt idx="96946">
                  <c:v>-176.57049999999998</c:v>
                </c:pt>
                <c:pt idx="96947">
                  <c:v>-176.56849999999997</c:v>
                </c:pt>
                <c:pt idx="96948">
                  <c:v>-176.56649999999999</c:v>
                </c:pt>
                <c:pt idx="96949">
                  <c:v>-176.56449999999998</c:v>
                </c:pt>
                <c:pt idx="96950">
                  <c:v>-176.56249999999997</c:v>
                </c:pt>
                <c:pt idx="96951">
                  <c:v>-176.56049999999999</c:v>
                </c:pt>
                <c:pt idx="96952">
                  <c:v>-176.55849999999998</c:v>
                </c:pt>
                <c:pt idx="96953">
                  <c:v>-176.55649999999997</c:v>
                </c:pt>
                <c:pt idx="96954">
                  <c:v>-176.55449999999999</c:v>
                </c:pt>
                <c:pt idx="96955">
                  <c:v>-176.55249999999998</c:v>
                </c:pt>
                <c:pt idx="96956">
                  <c:v>-176.55049999999997</c:v>
                </c:pt>
                <c:pt idx="96957">
                  <c:v>-176.54849999999999</c:v>
                </c:pt>
                <c:pt idx="96958">
                  <c:v>-176.54649999999998</c:v>
                </c:pt>
                <c:pt idx="96959">
                  <c:v>-176.54449999999997</c:v>
                </c:pt>
                <c:pt idx="96960">
                  <c:v>-176.54249999999999</c:v>
                </c:pt>
                <c:pt idx="96961">
                  <c:v>-176.54049999999998</c:v>
                </c:pt>
                <c:pt idx="96962">
                  <c:v>-176.53849999999997</c:v>
                </c:pt>
                <c:pt idx="96963">
                  <c:v>-176.53649999999999</c:v>
                </c:pt>
                <c:pt idx="96964">
                  <c:v>-176.53449999999998</c:v>
                </c:pt>
                <c:pt idx="96965">
                  <c:v>-176.53249999999997</c:v>
                </c:pt>
                <c:pt idx="96966">
                  <c:v>-176.53049999999999</c:v>
                </c:pt>
                <c:pt idx="96967">
                  <c:v>-176.52849999999998</c:v>
                </c:pt>
                <c:pt idx="96968">
                  <c:v>-176.52649999999997</c:v>
                </c:pt>
                <c:pt idx="96969">
                  <c:v>-176.52449999999999</c:v>
                </c:pt>
                <c:pt idx="96970">
                  <c:v>-176.52249999999998</c:v>
                </c:pt>
                <c:pt idx="96971">
                  <c:v>-176.52049999999997</c:v>
                </c:pt>
                <c:pt idx="96972">
                  <c:v>-176.51849999999999</c:v>
                </c:pt>
                <c:pt idx="96973">
                  <c:v>-176.51649999999998</c:v>
                </c:pt>
                <c:pt idx="96974">
                  <c:v>-176.51449999999997</c:v>
                </c:pt>
                <c:pt idx="96975">
                  <c:v>-176.51249999999999</c:v>
                </c:pt>
                <c:pt idx="96976">
                  <c:v>-176.51049999999998</c:v>
                </c:pt>
                <c:pt idx="96977">
                  <c:v>-176.50849999999997</c:v>
                </c:pt>
                <c:pt idx="96978">
                  <c:v>-176.50649999999999</c:v>
                </c:pt>
                <c:pt idx="96979">
                  <c:v>-176.50449999999998</c:v>
                </c:pt>
                <c:pt idx="96980">
                  <c:v>-176.50249999999997</c:v>
                </c:pt>
                <c:pt idx="96981">
                  <c:v>-176.50049999999999</c:v>
                </c:pt>
                <c:pt idx="96982">
                  <c:v>-176.49849999999998</c:v>
                </c:pt>
                <c:pt idx="96983">
                  <c:v>-176.49649999999997</c:v>
                </c:pt>
                <c:pt idx="96984">
                  <c:v>-176.49449999999999</c:v>
                </c:pt>
                <c:pt idx="96985">
                  <c:v>-176.49249999999998</c:v>
                </c:pt>
                <c:pt idx="96986">
                  <c:v>-176.49049999999997</c:v>
                </c:pt>
                <c:pt idx="96987">
                  <c:v>-176.48849999999999</c:v>
                </c:pt>
                <c:pt idx="96988">
                  <c:v>-176.48649999999998</c:v>
                </c:pt>
                <c:pt idx="96989">
                  <c:v>-176.48449999999997</c:v>
                </c:pt>
                <c:pt idx="96990">
                  <c:v>-176.48249999999999</c:v>
                </c:pt>
                <c:pt idx="96991">
                  <c:v>-176.48049999999998</c:v>
                </c:pt>
                <c:pt idx="96992">
                  <c:v>-176.47849999999997</c:v>
                </c:pt>
                <c:pt idx="96993">
                  <c:v>-176.47649999999999</c:v>
                </c:pt>
                <c:pt idx="96994">
                  <c:v>-176.47449999999998</c:v>
                </c:pt>
                <c:pt idx="96995">
                  <c:v>-176.47249999999997</c:v>
                </c:pt>
                <c:pt idx="96996">
                  <c:v>-176.47049999999999</c:v>
                </c:pt>
                <c:pt idx="96997">
                  <c:v>-176.46849999999998</c:v>
                </c:pt>
                <c:pt idx="96998">
                  <c:v>-176.46649999999997</c:v>
                </c:pt>
                <c:pt idx="96999">
                  <c:v>-176.46449999999999</c:v>
                </c:pt>
                <c:pt idx="97000">
                  <c:v>-176.46249999999998</c:v>
                </c:pt>
                <c:pt idx="97001">
                  <c:v>-176.46049999999997</c:v>
                </c:pt>
                <c:pt idx="97002">
                  <c:v>-176.45849999999999</c:v>
                </c:pt>
                <c:pt idx="97003">
                  <c:v>-176.45649999999998</c:v>
                </c:pt>
                <c:pt idx="97004">
                  <c:v>-176.45449999999997</c:v>
                </c:pt>
                <c:pt idx="97005">
                  <c:v>-176.45249999999999</c:v>
                </c:pt>
                <c:pt idx="97006">
                  <c:v>-176.45049999999998</c:v>
                </c:pt>
                <c:pt idx="97007">
                  <c:v>-176.44849999999997</c:v>
                </c:pt>
                <c:pt idx="97008">
                  <c:v>-176.44649999999999</c:v>
                </c:pt>
                <c:pt idx="97009">
                  <c:v>-176.44449999999998</c:v>
                </c:pt>
                <c:pt idx="97010">
                  <c:v>-176.44249999999997</c:v>
                </c:pt>
                <c:pt idx="97011">
                  <c:v>-176.44049999999999</c:v>
                </c:pt>
                <c:pt idx="97012">
                  <c:v>-176.43849999999998</c:v>
                </c:pt>
                <c:pt idx="97013">
                  <c:v>-176.43649999999997</c:v>
                </c:pt>
                <c:pt idx="97014">
                  <c:v>-176.43449999999999</c:v>
                </c:pt>
                <c:pt idx="97015">
                  <c:v>-176.43249999999998</c:v>
                </c:pt>
                <c:pt idx="97016">
                  <c:v>-176.43049999999997</c:v>
                </c:pt>
                <c:pt idx="97017">
                  <c:v>-176.42849999999999</c:v>
                </c:pt>
                <c:pt idx="97018">
                  <c:v>-176.42649999999998</c:v>
                </c:pt>
                <c:pt idx="97019">
                  <c:v>-176.42449999999997</c:v>
                </c:pt>
                <c:pt idx="97020">
                  <c:v>-176.42249999999999</c:v>
                </c:pt>
                <c:pt idx="97021">
                  <c:v>-176.42049999999998</c:v>
                </c:pt>
                <c:pt idx="97022">
                  <c:v>-176.41849999999997</c:v>
                </c:pt>
                <c:pt idx="97023">
                  <c:v>-176.41649999999998</c:v>
                </c:pt>
                <c:pt idx="97024">
                  <c:v>-176.41449999999998</c:v>
                </c:pt>
                <c:pt idx="97025">
                  <c:v>-176.41249999999997</c:v>
                </c:pt>
                <c:pt idx="97026">
                  <c:v>-176.41049999999998</c:v>
                </c:pt>
                <c:pt idx="97027">
                  <c:v>-176.40849999999998</c:v>
                </c:pt>
                <c:pt idx="97028">
                  <c:v>-176.40649999999997</c:v>
                </c:pt>
                <c:pt idx="97029">
                  <c:v>-176.40449999999998</c:v>
                </c:pt>
                <c:pt idx="97030">
                  <c:v>-176.40249999999997</c:v>
                </c:pt>
                <c:pt idx="97031">
                  <c:v>-176.40049999999997</c:v>
                </c:pt>
                <c:pt idx="97032">
                  <c:v>-176.39849999999998</c:v>
                </c:pt>
                <c:pt idx="97033">
                  <c:v>-176.39649999999997</c:v>
                </c:pt>
                <c:pt idx="97034">
                  <c:v>-176.39449999999997</c:v>
                </c:pt>
                <c:pt idx="97035">
                  <c:v>-176.39249999999998</c:v>
                </c:pt>
                <c:pt idx="97036">
                  <c:v>-176.39049999999997</c:v>
                </c:pt>
                <c:pt idx="97037">
                  <c:v>-176.38849999999996</c:v>
                </c:pt>
                <c:pt idx="97038">
                  <c:v>-176.38649999999998</c:v>
                </c:pt>
                <c:pt idx="97039">
                  <c:v>-176.38449999999997</c:v>
                </c:pt>
                <c:pt idx="97040">
                  <c:v>-176.38249999999996</c:v>
                </c:pt>
                <c:pt idx="97041">
                  <c:v>-176.38049999999998</c:v>
                </c:pt>
                <c:pt idx="97042">
                  <c:v>-176.37849999999997</c:v>
                </c:pt>
                <c:pt idx="97043">
                  <c:v>-176.37649999999996</c:v>
                </c:pt>
                <c:pt idx="97044">
                  <c:v>-176.37449999999998</c:v>
                </c:pt>
                <c:pt idx="97045">
                  <c:v>-176.37249999999997</c:v>
                </c:pt>
                <c:pt idx="97046">
                  <c:v>-176.37049999999996</c:v>
                </c:pt>
                <c:pt idx="97047">
                  <c:v>-176.36849999999998</c:v>
                </c:pt>
                <c:pt idx="97048">
                  <c:v>-176.36649999999997</c:v>
                </c:pt>
                <c:pt idx="97049">
                  <c:v>-176.36449999999996</c:v>
                </c:pt>
                <c:pt idx="97050">
                  <c:v>-176.36249999999998</c:v>
                </c:pt>
                <c:pt idx="97051">
                  <c:v>-176.36049999999997</c:v>
                </c:pt>
                <c:pt idx="97052">
                  <c:v>-176.35849999999996</c:v>
                </c:pt>
                <c:pt idx="97053">
                  <c:v>-176.35649999999998</c:v>
                </c:pt>
                <c:pt idx="97054">
                  <c:v>-176.35449999999997</c:v>
                </c:pt>
                <c:pt idx="97055">
                  <c:v>-176.35249999999996</c:v>
                </c:pt>
                <c:pt idx="97056">
                  <c:v>-176.35049999999998</c:v>
                </c:pt>
                <c:pt idx="97057">
                  <c:v>-176.34849999999997</c:v>
                </c:pt>
                <c:pt idx="97058">
                  <c:v>-176.34649999999996</c:v>
                </c:pt>
                <c:pt idx="97059">
                  <c:v>-176.34449999999998</c:v>
                </c:pt>
                <c:pt idx="97060">
                  <c:v>-176.34249999999997</c:v>
                </c:pt>
                <c:pt idx="97061">
                  <c:v>-176.34049999999996</c:v>
                </c:pt>
                <c:pt idx="97062">
                  <c:v>-176.33849999999998</c:v>
                </c:pt>
                <c:pt idx="97063">
                  <c:v>-176.33649999999997</c:v>
                </c:pt>
                <c:pt idx="97064">
                  <c:v>-176.33449999999999</c:v>
                </c:pt>
                <c:pt idx="97065">
                  <c:v>-176.33249999999998</c:v>
                </c:pt>
                <c:pt idx="97066">
                  <c:v>-176.33049999999997</c:v>
                </c:pt>
                <c:pt idx="97067">
                  <c:v>-176.32849999999999</c:v>
                </c:pt>
                <c:pt idx="97068">
                  <c:v>-176.32649999999998</c:v>
                </c:pt>
                <c:pt idx="97069">
                  <c:v>-176.32449999999997</c:v>
                </c:pt>
                <c:pt idx="97070">
                  <c:v>-176.32249999999999</c:v>
                </c:pt>
                <c:pt idx="97071">
                  <c:v>-176.32049999999998</c:v>
                </c:pt>
                <c:pt idx="97072">
                  <c:v>-176.31849999999997</c:v>
                </c:pt>
                <c:pt idx="97073">
                  <c:v>-176.31649999999999</c:v>
                </c:pt>
                <c:pt idx="97074">
                  <c:v>-176.31449999999998</c:v>
                </c:pt>
                <c:pt idx="97075">
                  <c:v>-176.31249999999997</c:v>
                </c:pt>
                <c:pt idx="97076">
                  <c:v>-176.31049999999999</c:v>
                </c:pt>
                <c:pt idx="97077">
                  <c:v>-176.30849999999998</c:v>
                </c:pt>
                <c:pt idx="97078">
                  <c:v>-176.30649999999997</c:v>
                </c:pt>
                <c:pt idx="97079">
                  <c:v>-176.30449999999999</c:v>
                </c:pt>
                <c:pt idx="97080">
                  <c:v>-176.30249999999998</c:v>
                </c:pt>
                <c:pt idx="97081">
                  <c:v>-176.30049999999997</c:v>
                </c:pt>
                <c:pt idx="97082">
                  <c:v>-176.29849999999999</c:v>
                </c:pt>
                <c:pt idx="97083">
                  <c:v>-176.29649999999998</c:v>
                </c:pt>
                <c:pt idx="97084">
                  <c:v>-176.29449999999997</c:v>
                </c:pt>
                <c:pt idx="97085">
                  <c:v>-176.29249999999999</c:v>
                </c:pt>
                <c:pt idx="97086">
                  <c:v>-176.29049999999998</c:v>
                </c:pt>
                <c:pt idx="97087">
                  <c:v>-176.28849999999997</c:v>
                </c:pt>
                <c:pt idx="97088">
                  <c:v>-176.28649999999999</c:v>
                </c:pt>
                <c:pt idx="97089">
                  <c:v>-176.28449999999998</c:v>
                </c:pt>
                <c:pt idx="97090">
                  <c:v>-176.28249999999997</c:v>
                </c:pt>
                <c:pt idx="97091">
                  <c:v>-176.28049999999999</c:v>
                </c:pt>
                <c:pt idx="97092">
                  <c:v>-176.27849999999998</c:v>
                </c:pt>
                <c:pt idx="97093">
                  <c:v>-176.27649999999997</c:v>
                </c:pt>
                <c:pt idx="97094">
                  <c:v>-176.27449999999999</c:v>
                </c:pt>
                <c:pt idx="97095">
                  <c:v>-176.27249999999998</c:v>
                </c:pt>
                <c:pt idx="97096">
                  <c:v>-176.27049999999997</c:v>
                </c:pt>
                <c:pt idx="97097">
                  <c:v>-176.26849999999999</c:v>
                </c:pt>
                <c:pt idx="97098">
                  <c:v>-176.26649999999998</c:v>
                </c:pt>
                <c:pt idx="97099">
                  <c:v>-176.26449999999997</c:v>
                </c:pt>
                <c:pt idx="97100">
                  <c:v>-176.26249999999999</c:v>
                </c:pt>
                <c:pt idx="97101">
                  <c:v>-176.26049999999998</c:v>
                </c:pt>
                <c:pt idx="97102">
                  <c:v>-176.25849999999997</c:v>
                </c:pt>
                <c:pt idx="97103">
                  <c:v>-176.25649999999999</c:v>
                </c:pt>
                <c:pt idx="97104">
                  <c:v>-176.25449999999998</c:v>
                </c:pt>
                <c:pt idx="97105">
                  <c:v>-176.25249999999997</c:v>
                </c:pt>
                <c:pt idx="97106">
                  <c:v>-176.25049999999999</c:v>
                </c:pt>
                <c:pt idx="97107">
                  <c:v>-176.24849999999998</c:v>
                </c:pt>
                <c:pt idx="97108">
                  <c:v>-176.24649999999997</c:v>
                </c:pt>
                <c:pt idx="97109">
                  <c:v>-176.24449999999999</c:v>
                </c:pt>
                <c:pt idx="97110">
                  <c:v>-176.24249999999998</c:v>
                </c:pt>
                <c:pt idx="97111">
                  <c:v>-176.24049999999997</c:v>
                </c:pt>
                <c:pt idx="97112">
                  <c:v>-176.23849999999999</c:v>
                </c:pt>
                <c:pt idx="97113">
                  <c:v>-176.23649999999998</c:v>
                </c:pt>
                <c:pt idx="97114">
                  <c:v>-176.23449999999997</c:v>
                </c:pt>
                <c:pt idx="97115">
                  <c:v>-176.23249999999999</c:v>
                </c:pt>
                <c:pt idx="97116">
                  <c:v>-176.23049999999998</c:v>
                </c:pt>
                <c:pt idx="97117">
                  <c:v>-176.22849999999997</c:v>
                </c:pt>
                <c:pt idx="97118">
                  <c:v>-176.22649999999999</c:v>
                </c:pt>
                <c:pt idx="97119">
                  <c:v>-176.22449999999998</c:v>
                </c:pt>
                <c:pt idx="97120">
                  <c:v>-176.22249999999997</c:v>
                </c:pt>
                <c:pt idx="97121">
                  <c:v>-176.22049999999999</c:v>
                </c:pt>
                <c:pt idx="97122">
                  <c:v>-176.21849999999998</c:v>
                </c:pt>
                <c:pt idx="97123">
                  <c:v>-176.21649999999997</c:v>
                </c:pt>
                <c:pt idx="97124">
                  <c:v>-176.21449999999999</c:v>
                </c:pt>
                <c:pt idx="97125">
                  <c:v>-176.21249999999998</c:v>
                </c:pt>
                <c:pt idx="97126">
                  <c:v>-176.21049999999997</c:v>
                </c:pt>
                <c:pt idx="97127">
                  <c:v>-176.20849999999999</c:v>
                </c:pt>
                <c:pt idx="97128">
                  <c:v>-176.20649999999998</c:v>
                </c:pt>
                <c:pt idx="97129">
                  <c:v>-176.20449999999997</c:v>
                </c:pt>
                <c:pt idx="97130">
                  <c:v>-176.20249999999999</c:v>
                </c:pt>
                <c:pt idx="97131">
                  <c:v>-176.20049999999998</c:v>
                </c:pt>
                <c:pt idx="97132">
                  <c:v>-176.19849999999997</c:v>
                </c:pt>
                <c:pt idx="97133">
                  <c:v>-176.19649999999999</c:v>
                </c:pt>
                <c:pt idx="97134">
                  <c:v>-176.19449999999998</c:v>
                </c:pt>
                <c:pt idx="97135">
                  <c:v>-176.19249999999997</c:v>
                </c:pt>
                <c:pt idx="97136">
                  <c:v>-176.19049999999999</c:v>
                </c:pt>
                <c:pt idx="97137">
                  <c:v>-176.18849999999998</c:v>
                </c:pt>
                <c:pt idx="97138">
                  <c:v>-176.18649999999997</c:v>
                </c:pt>
                <c:pt idx="97139">
                  <c:v>-176.18449999999999</c:v>
                </c:pt>
                <c:pt idx="97140">
                  <c:v>-176.18249999999998</c:v>
                </c:pt>
                <c:pt idx="97141">
                  <c:v>-176.18049999999997</c:v>
                </c:pt>
                <c:pt idx="97142">
                  <c:v>-176.17849999999999</c:v>
                </c:pt>
                <c:pt idx="97143">
                  <c:v>-176.17649999999998</c:v>
                </c:pt>
                <c:pt idx="97144">
                  <c:v>-176.17449999999997</c:v>
                </c:pt>
                <c:pt idx="97145">
                  <c:v>-176.17249999999999</c:v>
                </c:pt>
                <c:pt idx="97146">
                  <c:v>-176.17049999999998</c:v>
                </c:pt>
                <c:pt idx="97147">
                  <c:v>-176.16849999999997</c:v>
                </c:pt>
                <c:pt idx="97148">
                  <c:v>-176.16649999999998</c:v>
                </c:pt>
                <c:pt idx="97149">
                  <c:v>-176.16449999999998</c:v>
                </c:pt>
                <c:pt idx="97150">
                  <c:v>-176.16249999999997</c:v>
                </c:pt>
                <c:pt idx="97151">
                  <c:v>-176.16049999999998</c:v>
                </c:pt>
                <c:pt idx="97152">
                  <c:v>-176.15849999999998</c:v>
                </c:pt>
                <c:pt idx="97153">
                  <c:v>-176.15649999999997</c:v>
                </c:pt>
                <c:pt idx="97154">
                  <c:v>-176.15449999999998</c:v>
                </c:pt>
                <c:pt idx="97155">
                  <c:v>-176.15249999999997</c:v>
                </c:pt>
                <c:pt idx="97156">
                  <c:v>-176.15049999999997</c:v>
                </c:pt>
                <c:pt idx="97157">
                  <c:v>-176.14849999999998</c:v>
                </c:pt>
                <c:pt idx="97158">
                  <c:v>-176.14649999999997</c:v>
                </c:pt>
                <c:pt idx="97159">
                  <c:v>-176.14449999999997</c:v>
                </c:pt>
                <c:pt idx="97160">
                  <c:v>-176.14249999999998</c:v>
                </c:pt>
                <c:pt idx="97161">
                  <c:v>-176.14049999999997</c:v>
                </c:pt>
                <c:pt idx="97162">
                  <c:v>-176.13849999999996</c:v>
                </c:pt>
                <c:pt idx="97163">
                  <c:v>-176.13649999999998</c:v>
                </c:pt>
                <c:pt idx="97164">
                  <c:v>-176.13449999999997</c:v>
                </c:pt>
                <c:pt idx="97165">
                  <c:v>-176.13249999999996</c:v>
                </c:pt>
                <c:pt idx="97166">
                  <c:v>-176.13049999999998</c:v>
                </c:pt>
                <c:pt idx="97167">
                  <c:v>-176.12849999999997</c:v>
                </c:pt>
                <c:pt idx="97168">
                  <c:v>-176.12649999999996</c:v>
                </c:pt>
                <c:pt idx="97169">
                  <c:v>-176.12449999999998</c:v>
                </c:pt>
                <c:pt idx="97170">
                  <c:v>-176.12249999999997</c:v>
                </c:pt>
                <c:pt idx="97171">
                  <c:v>-176.12049999999996</c:v>
                </c:pt>
                <c:pt idx="97172">
                  <c:v>-176.11849999999998</c:v>
                </c:pt>
                <c:pt idx="97173">
                  <c:v>-176.11649999999997</c:v>
                </c:pt>
                <c:pt idx="97174">
                  <c:v>-176.11449999999996</c:v>
                </c:pt>
                <c:pt idx="97175">
                  <c:v>-176.11249999999998</c:v>
                </c:pt>
                <c:pt idx="97176">
                  <c:v>-176.11049999999997</c:v>
                </c:pt>
                <c:pt idx="97177">
                  <c:v>-176.10849999999996</c:v>
                </c:pt>
                <c:pt idx="97178">
                  <c:v>-176.10649999999998</c:v>
                </c:pt>
                <c:pt idx="97179">
                  <c:v>-176.10449999999997</c:v>
                </c:pt>
                <c:pt idx="97180">
                  <c:v>-176.10249999999996</c:v>
                </c:pt>
                <c:pt idx="97181">
                  <c:v>-176.10049999999998</c:v>
                </c:pt>
                <c:pt idx="97182">
                  <c:v>-176.09849999999997</c:v>
                </c:pt>
                <c:pt idx="97183">
                  <c:v>-176.09649999999996</c:v>
                </c:pt>
                <c:pt idx="97184">
                  <c:v>-176.09449999999998</c:v>
                </c:pt>
                <c:pt idx="97185">
                  <c:v>-176.09249999999997</c:v>
                </c:pt>
                <c:pt idx="97186">
                  <c:v>-176.09049999999996</c:v>
                </c:pt>
                <c:pt idx="97187">
                  <c:v>-176.08849999999998</c:v>
                </c:pt>
                <c:pt idx="97188">
                  <c:v>-176.08649999999997</c:v>
                </c:pt>
                <c:pt idx="97189">
                  <c:v>-176.08449999999999</c:v>
                </c:pt>
                <c:pt idx="97190">
                  <c:v>-176.08249999999998</c:v>
                </c:pt>
                <c:pt idx="97191">
                  <c:v>-176.08049999999997</c:v>
                </c:pt>
                <c:pt idx="97192">
                  <c:v>-176.07849999999999</c:v>
                </c:pt>
                <c:pt idx="97193">
                  <c:v>-176.07649999999998</c:v>
                </c:pt>
                <c:pt idx="97194">
                  <c:v>-176.07449999999997</c:v>
                </c:pt>
                <c:pt idx="97195">
                  <c:v>-176.07249999999999</c:v>
                </c:pt>
                <c:pt idx="97196">
                  <c:v>-176.07049999999998</c:v>
                </c:pt>
                <c:pt idx="97197">
                  <c:v>-176.06849999999997</c:v>
                </c:pt>
                <c:pt idx="97198">
                  <c:v>-176.06649999999999</c:v>
                </c:pt>
                <c:pt idx="97199">
                  <c:v>-176.06449999999998</c:v>
                </c:pt>
                <c:pt idx="97200">
                  <c:v>-176.06249999999997</c:v>
                </c:pt>
                <c:pt idx="97201">
                  <c:v>-176.06049999999999</c:v>
                </c:pt>
                <c:pt idx="97202">
                  <c:v>-176.05849999999998</c:v>
                </c:pt>
                <c:pt idx="97203">
                  <c:v>-176.05649999999997</c:v>
                </c:pt>
                <c:pt idx="97204">
                  <c:v>-176.05449999999999</c:v>
                </c:pt>
                <c:pt idx="97205">
                  <c:v>-176.05249999999998</c:v>
                </c:pt>
                <c:pt idx="97206">
                  <c:v>-176.05049999999997</c:v>
                </c:pt>
                <c:pt idx="97207">
                  <c:v>-176.04849999999999</c:v>
                </c:pt>
                <c:pt idx="97208">
                  <c:v>-176.04649999999998</c:v>
                </c:pt>
                <c:pt idx="97209">
                  <c:v>-176.04449999999997</c:v>
                </c:pt>
                <c:pt idx="97210">
                  <c:v>-176.04249999999999</c:v>
                </c:pt>
                <c:pt idx="97211">
                  <c:v>-176.04049999999998</c:v>
                </c:pt>
                <c:pt idx="97212">
                  <c:v>-176.03849999999997</c:v>
                </c:pt>
                <c:pt idx="97213">
                  <c:v>-176.03649999999999</c:v>
                </c:pt>
                <c:pt idx="97214">
                  <c:v>-176.03449999999998</c:v>
                </c:pt>
                <c:pt idx="97215">
                  <c:v>-176.03249999999997</c:v>
                </c:pt>
                <c:pt idx="97216">
                  <c:v>-176.03049999999999</c:v>
                </c:pt>
                <c:pt idx="97217">
                  <c:v>-176.02849999999998</c:v>
                </c:pt>
                <c:pt idx="97218">
                  <c:v>-176.02649999999997</c:v>
                </c:pt>
                <c:pt idx="97219">
                  <c:v>-176.02449999999999</c:v>
                </c:pt>
                <c:pt idx="97220">
                  <c:v>-176.02249999999998</c:v>
                </c:pt>
                <c:pt idx="97221">
                  <c:v>-176.02049999999997</c:v>
                </c:pt>
                <c:pt idx="97222">
                  <c:v>-176.01849999999999</c:v>
                </c:pt>
                <c:pt idx="97223">
                  <c:v>-176.01649999999998</c:v>
                </c:pt>
                <c:pt idx="97224">
                  <c:v>-176.01449999999997</c:v>
                </c:pt>
                <c:pt idx="97225">
                  <c:v>-176.01249999999999</c:v>
                </c:pt>
                <c:pt idx="97226">
                  <c:v>-176.01049999999998</c:v>
                </c:pt>
                <c:pt idx="97227">
                  <c:v>-176.00849999999997</c:v>
                </c:pt>
                <c:pt idx="97228">
                  <c:v>-176.00649999999999</c:v>
                </c:pt>
                <c:pt idx="97229">
                  <c:v>-176.00449999999998</c:v>
                </c:pt>
                <c:pt idx="97230">
                  <c:v>-176.00249999999997</c:v>
                </c:pt>
                <c:pt idx="97231">
                  <c:v>-176.00049999999999</c:v>
                </c:pt>
                <c:pt idx="97232">
                  <c:v>-175.99849999999998</c:v>
                </c:pt>
                <c:pt idx="97233">
                  <c:v>-175.99649999999997</c:v>
                </c:pt>
                <c:pt idx="97234">
                  <c:v>-175.99449999999999</c:v>
                </c:pt>
                <c:pt idx="97235">
                  <c:v>-175.99249999999998</c:v>
                </c:pt>
                <c:pt idx="97236">
                  <c:v>-175.99049999999997</c:v>
                </c:pt>
                <c:pt idx="97237">
                  <c:v>-175.98849999999999</c:v>
                </c:pt>
                <c:pt idx="97238">
                  <c:v>-175.98649999999998</c:v>
                </c:pt>
                <c:pt idx="97239">
                  <c:v>-175.98449999999997</c:v>
                </c:pt>
                <c:pt idx="97240">
                  <c:v>-175.98249999999999</c:v>
                </c:pt>
                <c:pt idx="97241">
                  <c:v>-175.98049999999998</c:v>
                </c:pt>
                <c:pt idx="97242">
                  <c:v>-175.97849999999997</c:v>
                </c:pt>
                <c:pt idx="97243">
                  <c:v>-175.97649999999999</c:v>
                </c:pt>
                <c:pt idx="97244">
                  <c:v>-175.97449999999998</c:v>
                </c:pt>
                <c:pt idx="97245">
                  <c:v>-175.97249999999997</c:v>
                </c:pt>
                <c:pt idx="97246">
                  <c:v>-175.97049999999999</c:v>
                </c:pt>
                <c:pt idx="97247">
                  <c:v>-175.96849999999998</c:v>
                </c:pt>
                <c:pt idx="97248">
                  <c:v>-175.96649999999997</c:v>
                </c:pt>
                <c:pt idx="97249">
                  <c:v>-175.96449999999999</c:v>
                </c:pt>
                <c:pt idx="97250">
                  <c:v>-175.96249999999998</c:v>
                </c:pt>
                <c:pt idx="97251">
                  <c:v>-175.96049999999997</c:v>
                </c:pt>
                <c:pt idx="97252">
                  <c:v>-175.95849999999999</c:v>
                </c:pt>
                <c:pt idx="97253">
                  <c:v>-175.95649999999998</c:v>
                </c:pt>
                <c:pt idx="97254">
                  <c:v>-175.95449999999997</c:v>
                </c:pt>
                <c:pt idx="97255">
                  <c:v>-175.95249999999999</c:v>
                </c:pt>
                <c:pt idx="97256">
                  <c:v>-175.95049999999998</c:v>
                </c:pt>
                <c:pt idx="97257">
                  <c:v>-175.94849999999997</c:v>
                </c:pt>
                <c:pt idx="97258">
                  <c:v>-175.94649999999999</c:v>
                </c:pt>
                <c:pt idx="97259">
                  <c:v>-175.94449999999998</c:v>
                </c:pt>
                <c:pt idx="97260">
                  <c:v>-175.94249999999997</c:v>
                </c:pt>
                <c:pt idx="97261">
                  <c:v>-175.94049999999999</c:v>
                </c:pt>
                <c:pt idx="97262">
                  <c:v>-175.93849999999998</c:v>
                </c:pt>
                <c:pt idx="97263">
                  <c:v>-175.93649999999997</c:v>
                </c:pt>
                <c:pt idx="97264">
                  <c:v>-175.93449999999999</c:v>
                </c:pt>
                <c:pt idx="97265">
                  <c:v>-175.93249999999998</c:v>
                </c:pt>
                <c:pt idx="97266">
                  <c:v>-175.93049999999997</c:v>
                </c:pt>
                <c:pt idx="97267">
                  <c:v>-175.92849999999999</c:v>
                </c:pt>
                <c:pt idx="97268">
                  <c:v>-175.92649999999998</c:v>
                </c:pt>
                <c:pt idx="97269">
                  <c:v>-175.92449999999997</c:v>
                </c:pt>
                <c:pt idx="97270">
                  <c:v>-175.92249999999999</c:v>
                </c:pt>
                <c:pt idx="97271">
                  <c:v>-175.92049999999998</c:v>
                </c:pt>
                <c:pt idx="97272">
                  <c:v>-175.91849999999997</c:v>
                </c:pt>
                <c:pt idx="97273">
                  <c:v>-175.91649999999998</c:v>
                </c:pt>
                <c:pt idx="97274">
                  <c:v>-175.91449999999998</c:v>
                </c:pt>
                <c:pt idx="97275">
                  <c:v>-175.91249999999997</c:v>
                </c:pt>
                <c:pt idx="97276">
                  <c:v>-175.91049999999998</c:v>
                </c:pt>
                <c:pt idx="97277">
                  <c:v>-175.90849999999998</c:v>
                </c:pt>
                <c:pt idx="97278">
                  <c:v>-175.90649999999997</c:v>
                </c:pt>
                <c:pt idx="97279">
                  <c:v>-175.90449999999998</c:v>
                </c:pt>
                <c:pt idx="97280">
                  <c:v>-175.90249999999997</c:v>
                </c:pt>
                <c:pt idx="97281">
                  <c:v>-175.90049999999997</c:v>
                </c:pt>
                <c:pt idx="97282">
                  <c:v>-175.89849999999998</c:v>
                </c:pt>
                <c:pt idx="97283">
                  <c:v>-175.89649999999997</c:v>
                </c:pt>
                <c:pt idx="97284">
                  <c:v>-175.89449999999997</c:v>
                </c:pt>
                <c:pt idx="97285">
                  <c:v>-175.89249999999998</c:v>
                </c:pt>
                <c:pt idx="97286">
                  <c:v>-175.89049999999997</c:v>
                </c:pt>
                <c:pt idx="97287">
                  <c:v>-175.88849999999996</c:v>
                </c:pt>
                <c:pt idx="97288">
                  <c:v>-175.88649999999998</c:v>
                </c:pt>
                <c:pt idx="97289">
                  <c:v>-175.88449999999997</c:v>
                </c:pt>
                <c:pt idx="97290">
                  <c:v>-175.88249999999996</c:v>
                </c:pt>
                <c:pt idx="97291">
                  <c:v>-175.88049999999998</c:v>
                </c:pt>
                <c:pt idx="97292">
                  <c:v>-175.87849999999997</c:v>
                </c:pt>
                <c:pt idx="97293">
                  <c:v>-175.87649999999996</c:v>
                </c:pt>
                <c:pt idx="97294">
                  <c:v>-175.87449999999998</c:v>
                </c:pt>
                <c:pt idx="97295">
                  <c:v>-175.87249999999997</c:v>
                </c:pt>
                <c:pt idx="97296">
                  <c:v>-175.87049999999996</c:v>
                </c:pt>
                <c:pt idx="97297">
                  <c:v>-175.86849999999998</c:v>
                </c:pt>
                <c:pt idx="97298">
                  <c:v>-175.86649999999997</c:v>
                </c:pt>
                <c:pt idx="97299">
                  <c:v>-175.86449999999996</c:v>
                </c:pt>
                <c:pt idx="97300">
                  <c:v>-175.86249999999998</c:v>
                </c:pt>
                <c:pt idx="97301">
                  <c:v>-175.86049999999997</c:v>
                </c:pt>
                <c:pt idx="97302">
                  <c:v>-175.85849999999996</c:v>
                </c:pt>
                <c:pt idx="97303">
                  <c:v>-175.85649999999998</c:v>
                </c:pt>
                <c:pt idx="97304">
                  <c:v>-175.85449999999997</c:v>
                </c:pt>
                <c:pt idx="97305">
                  <c:v>-175.85249999999996</c:v>
                </c:pt>
                <c:pt idx="97306">
                  <c:v>-175.85049999999998</c:v>
                </c:pt>
                <c:pt idx="97307">
                  <c:v>-175.84849999999997</c:v>
                </c:pt>
                <c:pt idx="97308">
                  <c:v>-175.84649999999996</c:v>
                </c:pt>
                <c:pt idx="97309">
                  <c:v>-175.84449999999998</c:v>
                </c:pt>
                <c:pt idx="97310">
                  <c:v>-175.84249999999997</c:v>
                </c:pt>
                <c:pt idx="97311">
                  <c:v>-175.84049999999996</c:v>
                </c:pt>
                <c:pt idx="97312">
                  <c:v>-175.83849999999998</c:v>
                </c:pt>
                <c:pt idx="97313">
                  <c:v>-175.83649999999997</c:v>
                </c:pt>
                <c:pt idx="97314">
                  <c:v>-175.83449999999999</c:v>
                </c:pt>
                <c:pt idx="97315">
                  <c:v>-175.83249999999998</c:v>
                </c:pt>
                <c:pt idx="97316">
                  <c:v>-175.83049999999997</c:v>
                </c:pt>
                <c:pt idx="97317">
                  <c:v>-175.82849999999999</c:v>
                </c:pt>
                <c:pt idx="97318">
                  <c:v>-175.82649999999998</c:v>
                </c:pt>
                <c:pt idx="97319">
                  <c:v>-175.82449999999997</c:v>
                </c:pt>
                <c:pt idx="97320">
                  <c:v>-175.82249999999999</c:v>
                </c:pt>
                <c:pt idx="97321">
                  <c:v>-175.82049999999998</c:v>
                </c:pt>
                <c:pt idx="97322">
                  <c:v>-175.81849999999997</c:v>
                </c:pt>
                <c:pt idx="97323">
                  <c:v>-175.81649999999999</c:v>
                </c:pt>
                <c:pt idx="97324">
                  <c:v>-175.81449999999998</c:v>
                </c:pt>
                <c:pt idx="97325">
                  <c:v>-175.81249999999997</c:v>
                </c:pt>
                <c:pt idx="97326">
                  <c:v>-175.81049999999999</c:v>
                </c:pt>
                <c:pt idx="97327">
                  <c:v>-175.80849999999998</c:v>
                </c:pt>
                <c:pt idx="97328">
                  <c:v>-175.80649999999997</c:v>
                </c:pt>
                <c:pt idx="97329">
                  <c:v>-175.80449999999999</c:v>
                </c:pt>
                <c:pt idx="97330">
                  <c:v>-175.80249999999998</c:v>
                </c:pt>
                <c:pt idx="97331">
                  <c:v>-175.80049999999997</c:v>
                </c:pt>
                <c:pt idx="97332">
                  <c:v>-175.79849999999999</c:v>
                </c:pt>
                <c:pt idx="97333">
                  <c:v>-175.79649999999998</c:v>
                </c:pt>
                <c:pt idx="97334">
                  <c:v>-175.79449999999997</c:v>
                </c:pt>
                <c:pt idx="97335">
                  <c:v>-175.79249999999999</c:v>
                </c:pt>
                <c:pt idx="97336">
                  <c:v>-175.79049999999998</c:v>
                </c:pt>
                <c:pt idx="97337">
                  <c:v>-175.78849999999997</c:v>
                </c:pt>
                <c:pt idx="97338">
                  <c:v>-175.78649999999999</c:v>
                </c:pt>
                <c:pt idx="97339">
                  <c:v>-175.78449999999998</c:v>
                </c:pt>
                <c:pt idx="97340">
                  <c:v>-175.78249999999997</c:v>
                </c:pt>
                <c:pt idx="97341">
                  <c:v>-175.78049999999999</c:v>
                </c:pt>
                <c:pt idx="97342">
                  <c:v>-175.77849999999998</c:v>
                </c:pt>
                <c:pt idx="97343">
                  <c:v>-175.77649999999997</c:v>
                </c:pt>
                <c:pt idx="97344">
                  <c:v>-175.77449999999999</c:v>
                </c:pt>
                <c:pt idx="97345">
                  <c:v>-175.77249999999998</c:v>
                </c:pt>
                <c:pt idx="97346">
                  <c:v>-175.77049999999997</c:v>
                </c:pt>
                <c:pt idx="97347">
                  <c:v>-175.76849999999999</c:v>
                </c:pt>
                <c:pt idx="97348">
                  <c:v>-175.76649999999998</c:v>
                </c:pt>
                <c:pt idx="97349">
                  <c:v>-175.76449999999997</c:v>
                </c:pt>
                <c:pt idx="97350">
                  <c:v>-175.76249999999999</c:v>
                </c:pt>
                <c:pt idx="97351">
                  <c:v>-175.76049999999998</c:v>
                </c:pt>
                <c:pt idx="97352">
                  <c:v>-175.75849999999997</c:v>
                </c:pt>
                <c:pt idx="97353">
                  <c:v>-175.75649999999999</c:v>
                </c:pt>
                <c:pt idx="97354">
                  <c:v>-175.75449999999998</c:v>
                </c:pt>
                <c:pt idx="97355">
                  <c:v>-175.75249999999997</c:v>
                </c:pt>
                <c:pt idx="97356">
                  <c:v>-175.75049999999999</c:v>
                </c:pt>
                <c:pt idx="97357">
                  <c:v>-175.74849999999998</c:v>
                </c:pt>
                <c:pt idx="97358">
                  <c:v>-175.74649999999997</c:v>
                </c:pt>
                <c:pt idx="97359">
                  <c:v>-175.74449999999999</c:v>
                </c:pt>
                <c:pt idx="97360">
                  <c:v>-175.74249999999998</c:v>
                </c:pt>
                <c:pt idx="97361">
                  <c:v>-175.74049999999997</c:v>
                </c:pt>
                <c:pt idx="97362">
                  <c:v>-175.73849999999999</c:v>
                </c:pt>
                <c:pt idx="97363">
                  <c:v>-175.73649999999998</c:v>
                </c:pt>
                <c:pt idx="97364">
                  <c:v>-175.73449999999997</c:v>
                </c:pt>
                <c:pt idx="97365">
                  <c:v>-175.73249999999999</c:v>
                </c:pt>
                <c:pt idx="97366">
                  <c:v>-175.73049999999998</c:v>
                </c:pt>
                <c:pt idx="97367">
                  <c:v>-175.72849999999997</c:v>
                </c:pt>
                <c:pt idx="97368">
                  <c:v>-175.72649999999999</c:v>
                </c:pt>
                <c:pt idx="97369">
                  <c:v>-175.72449999999998</c:v>
                </c:pt>
                <c:pt idx="97370">
                  <c:v>-175.72249999999997</c:v>
                </c:pt>
                <c:pt idx="97371">
                  <c:v>-175.72049999999999</c:v>
                </c:pt>
                <c:pt idx="97372">
                  <c:v>-175.71849999999998</c:v>
                </c:pt>
                <c:pt idx="97373">
                  <c:v>-175.71649999999997</c:v>
                </c:pt>
                <c:pt idx="97374">
                  <c:v>-175.71449999999999</c:v>
                </c:pt>
                <c:pt idx="97375">
                  <c:v>-175.71249999999998</c:v>
                </c:pt>
                <c:pt idx="97376">
                  <c:v>-175.71049999999997</c:v>
                </c:pt>
                <c:pt idx="97377">
                  <c:v>-175.70849999999999</c:v>
                </c:pt>
                <c:pt idx="97378">
                  <c:v>-175.70649999999998</c:v>
                </c:pt>
                <c:pt idx="97379">
                  <c:v>-175.70449999999997</c:v>
                </c:pt>
                <c:pt idx="97380">
                  <c:v>-175.70249999999999</c:v>
                </c:pt>
                <c:pt idx="97381">
                  <c:v>-175.70049999999998</c:v>
                </c:pt>
                <c:pt idx="97382">
                  <c:v>-175.69849999999997</c:v>
                </c:pt>
                <c:pt idx="97383">
                  <c:v>-175.69649999999999</c:v>
                </c:pt>
                <c:pt idx="97384">
                  <c:v>-175.69449999999998</c:v>
                </c:pt>
                <c:pt idx="97385">
                  <c:v>-175.69249999999997</c:v>
                </c:pt>
                <c:pt idx="97386">
                  <c:v>-175.69049999999999</c:v>
                </c:pt>
                <c:pt idx="97387">
                  <c:v>-175.68849999999998</c:v>
                </c:pt>
                <c:pt idx="97388">
                  <c:v>-175.68649999999997</c:v>
                </c:pt>
                <c:pt idx="97389">
                  <c:v>-175.68449999999999</c:v>
                </c:pt>
                <c:pt idx="97390">
                  <c:v>-175.68249999999998</c:v>
                </c:pt>
                <c:pt idx="97391">
                  <c:v>-175.68049999999997</c:v>
                </c:pt>
                <c:pt idx="97392">
                  <c:v>-175.67849999999999</c:v>
                </c:pt>
                <c:pt idx="97393">
                  <c:v>-175.67649999999998</c:v>
                </c:pt>
                <c:pt idx="97394">
                  <c:v>-175.67449999999997</c:v>
                </c:pt>
                <c:pt idx="97395">
                  <c:v>-175.67249999999999</c:v>
                </c:pt>
                <c:pt idx="97396">
                  <c:v>-175.67049999999998</c:v>
                </c:pt>
                <c:pt idx="97397">
                  <c:v>-175.66849999999997</c:v>
                </c:pt>
                <c:pt idx="97398">
                  <c:v>-175.66649999999998</c:v>
                </c:pt>
                <c:pt idx="97399">
                  <c:v>-175.66449999999998</c:v>
                </c:pt>
                <c:pt idx="97400">
                  <c:v>-175.66249999999997</c:v>
                </c:pt>
                <c:pt idx="97401">
                  <c:v>-175.66049999999998</c:v>
                </c:pt>
                <c:pt idx="97402">
                  <c:v>-175.65849999999998</c:v>
                </c:pt>
                <c:pt idx="97403">
                  <c:v>-175.65649999999997</c:v>
                </c:pt>
                <c:pt idx="97404">
                  <c:v>-175.65449999999998</c:v>
                </c:pt>
                <c:pt idx="97405">
                  <c:v>-175.65249999999997</c:v>
                </c:pt>
                <c:pt idx="97406">
                  <c:v>-175.65049999999997</c:v>
                </c:pt>
                <c:pt idx="97407">
                  <c:v>-175.64849999999998</c:v>
                </c:pt>
                <c:pt idx="97408">
                  <c:v>-175.64649999999997</c:v>
                </c:pt>
                <c:pt idx="97409">
                  <c:v>-175.64449999999997</c:v>
                </c:pt>
                <c:pt idx="97410">
                  <c:v>-175.64249999999998</c:v>
                </c:pt>
                <c:pt idx="97411">
                  <c:v>-175.64049999999997</c:v>
                </c:pt>
                <c:pt idx="97412">
                  <c:v>-175.63849999999996</c:v>
                </c:pt>
                <c:pt idx="97413">
                  <c:v>-175.63649999999998</c:v>
                </c:pt>
                <c:pt idx="97414">
                  <c:v>-175.63449999999997</c:v>
                </c:pt>
                <c:pt idx="97415">
                  <c:v>-175.63249999999996</c:v>
                </c:pt>
                <c:pt idx="97416">
                  <c:v>-175.63049999999998</c:v>
                </c:pt>
                <c:pt idx="97417">
                  <c:v>-175.62849999999997</c:v>
                </c:pt>
                <c:pt idx="97418">
                  <c:v>-175.62649999999996</c:v>
                </c:pt>
                <c:pt idx="97419">
                  <c:v>-175.62449999999998</c:v>
                </c:pt>
                <c:pt idx="97420">
                  <c:v>-175.62249999999997</c:v>
                </c:pt>
                <c:pt idx="97421">
                  <c:v>-175.62049999999996</c:v>
                </c:pt>
                <c:pt idx="97422">
                  <c:v>-175.61849999999998</c:v>
                </c:pt>
                <c:pt idx="97423">
                  <c:v>-175.61649999999997</c:v>
                </c:pt>
                <c:pt idx="97424">
                  <c:v>-175.61449999999996</c:v>
                </c:pt>
                <c:pt idx="97425">
                  <c:v>-175.61249999999998</c:v>
                </c:pt>
                <c:pt idx="97426">
                  <c:v>-175.61049999999997</c:v>
                </c:pt>
                <c:pt idx="97427">
                  <c:v>-175.60849999999996</c:v>
                </c:pt>
                <c:pt idx="97428">
                  <c:v>-175.60649999999998</c:v>
                </c:pt>
                <c:pt idx="97429">
                  <c:v>-175.60449999999997</c:v>
                </c:pt>
                <c:pt idx="97430">
                  <c:v>-175.60249999999996</c:v>
                </c:pt>
                <c:pt idx="97431">
                  <c:v>-175.60049999999998</c:v>
                </c:pt>
                <c:pt idx="97432">
                  <c:v>-175.59849999999997</c:v>
                </c:pt>
                <c:pt idx="97433">
                  <c:v>-175.59649999999996</c:v>
                </c:pt>
                <c:pt idx="97434">
                  <c:v>-175.59449999999998</c:v>
                </c:pt>
                <c:pt idx="97435">
                  <c:v>-175.59249999999997</c:v>
                </c:pt>
                <c:pt idx="97436">
                  <c:v>-175.59049999999996</c:v>
                </c:pt>
                <c:pt idx="97437">
                  <c:v>-175.58849999999998</c:v>
                </c:pt>
                <c:pt idx="97438">
                  <c:v>-175.58649999999997</c:v>
                </c:pt>
                <c:pt idx="97439">
                  <c:v>-175.58449999999999</c:v>
                </c:pt>
                <c:pt idx="97440">
                  <c:v>-175.58249999999998</c:v>
                </c:pt>
                <c:pt idx="97441">
                  <c:v>-175.58049999999997</c:v>
                </c:pt>
                <c:pt idx="97442">
                  <c:v>-175.57849999999999</c:v>
                </c:pt>
                <c:pt idx="97443">
                  <c:v>-175.57649999999998</c:v>
                </c:pt>
                <c:pt idx="97444">
                  <c:v>-175.57449999999997</c:v>
                </c:pt>
                <c:pt idx="97445">
                  <c:v>-175.57249999999999</c:v>
                </c:pt>
                <c:pt idx="97446">
                  <c:v>-175.57049999999998</c:v>
                </c:pt>
                <c:pt idx="97447">
                  <c:v>-175.56849999999997</c:v>
                </c:pt>
                <c:pt idx="97448">
                  <c:v>-175.56649999999999</c:v>
                </c:pt>
                <c:pt idx="97449">
                  <c:v>-175.56449999999998</c:v>
                </c:pt>
                <c:pt idx="97450">
                  <c:v>-175.56249999999997</c:v>
                </c:pt>
                <c:pt idx="97451">
                  <c:v>-175.56049999999999</c:v>
                </c:pt>
                <c:pt idx="97452">
                  <c:v>-175.55849999999998</c:v>
                </c:pt>
                <c:pt idx="97453">
                  <c:v>-175.55649999999997</c:v>
                </c:pt>
                <c:pt idx="97454">
                  <c:v>-175.55449999999999</c:v>
                </c:pt>
                <c:pt idx="97455">
                  <c:v>-175.55249999999998</c:v>
                </c:pt>
                <c:pt idx="97456">
                  <c:v>-175.55049999999997</c:v>
                </c:pt>
                <c:pt idx="97457">
                  <c:v>-175.54849999999999</c:v>
                </c:pt>
                <c:pt idx="97458">
                  <c:v>-175.54649999999998</c:v>
                </c:pt>
                <c:pt idx="97459">
                  <c:v>-175.54449999999997</c:v>
                </c:pt>
                <c:pt idx="97460">
                  <c:v>-175.54249999999999</c:v>
                </c:pt>
                <c:pt idx="97461">
                  <c:v>-175.54049999999998</c:v>
                </c:pt>
                <c:pt idx="97462">
                  <c:v>-175.53849999999997</c:v>
                </c:pt>
                <c:pt idx="97463">
                  <c:v>-175.53649999999999</c:v>
                </c:pt>
                <c:pt idx="97464">
                  <c:v>-175.53449999999998</c:v>
                </c:pt>
                <c:pt idx="97465">
                  <c:v>-175.53249999999997</c:v>
                </c:pt>
                <c:pt idx="97466">
                  <c:v>-175.53049999999999</c:v>
                </c:pt>
                <c:pt idx="97467">
                  <c:v>-175.52849999999998</c:v>
                </c:pt>
                <c:pt idx="97468">
                  <c:v>-175.52649999999997</c:v>
                </c:pt>
                <c:pt idx="97469">
                  <c:v>-175.52449999999999</c:v>
                </c:pt>
                <c:pt idx="97470">
                  <c:v>-175.52249999999998</c:v>
                </c:pt>
                <c:pt idx="97471">
                  <c:v>-175.52049999999997</c:v>
                </c:pt>
                <c:pt idx="97472">
                  <c:v>-175.51849999999999</c:v>
                </c:pt>
                <c:pt idx="97473">
                  <c:v>-175.51649999999998</c:v>
                </c:pt>
                <c:pt idx="97474">
                  <c:v>-175.51449999999997</c:v>
                </c:pt>
                <c:pt idx="97475">
                  <c:v>-175.51249999999999</c:v>
                </c:pt>
                <c:pt idx="97476">
                  <c:v>-175.51049999999998</c:v>
                </c:pt>
                <c:pt idx="97477">
                  <c:v>-175.50849999999997</c:v>
                </c:pt>
                <c:pt idx="97478">
                  <c:v>-175.50649999999999</c:v>
                </c:pt>
                <c:pt idx="97479">
                  <c:v>-175.50449999999998</c:v>
                </c:pt>
                <c:pt idx="97480">
                  <c:v>-175.50249999999997</c:v>
                </c:pt>
                <c:pt idx="97481">
                  <c:v>-175.50049999999999</c:v>
                </c:pt>
                <c:pt idx="97482">
                  <c:v>-175.49849999999998</c:v>
                </c:pt>
                <c:pt idx="97483">
                  <c:v>-175.49649999999997</c:v>
                </c:pt>
                <c:pt idx="97484">
                  <c:v>-175.49449999999999</c:v>
                </c:pt>
                <c:pt idx="97485">
                  <c:v>-175.49249999999998</c:v>
                </c:pt>
                <c:pt idx="97486">
                  <c:v>-175.49049999999997</c:v>
                </c:pt>
                <c:pt idx="97487">
                  <c:v>-175.48849999999999</c:v>
                </c:pt>
                <c:pt idx="97488">
                  <c:v>-175.48649999999998</c:v>
                </c:pt>
                <c:pt idx="97489">
                  <c:v>-175.48449999999997</c:v>
                </c:pt>
                <c:pt idx="97490">
                  <c:v>-175.48249999999999</c:v>
                </c:pt>
                <c:pt idx="97491">
                  <c:v>-175.48049999999998</c:v>
                </c:pt>
                <c:pt idx="97492">
                  <c:v>-175.47849999999997</c:v>
                </c:pt>
                <c:pt idx="97493">
                  <c:v>-175.47649999999999</c:v>
                </c:pt>
                <c:pt idx="97494">
                  <c:v>-175.47449999999998</c:v>
                </c:pt>
                <c:pt idx="97495">
                  <c:v>-175.47249999999997</c:v>
                </c:pt>
                <c:pt idx="97496">
                  <c:v>-175.47049999999999</c:v>
                </c:pt>
                <c:pt idx="97497">
                  <c:v>-175.46849999999998</c:v>
                </c:pt>
                <c:pt idx="97498">
                  <c:v>-175.46649999999997</c:v>
                </c:pt>
                <c:pt idx="97499">
                  <c:v>-175.46449999999999</c:v>
                </c:pt>
                <c:pt idx="97500">
                  <c:v>-175.46249999999998</c:v>
                </c:pt>
                <c:pt idx="97501">
                  <c:v>-175.46049999999997</c:v>
                </c:pt>
                <c:pt idx="97502">
                  <c:v>-175.45849999999999</c:v>
                </c:pt>
                <c:pt idx="97503">
                  <c:v>-175.45649999999998</c:v>
                </c:pt>
                <c:pt idx="97504">
                  <c:v>-175.45449999999997</c:v>
                </c:pt>
                <c:pt idx="97505">
                  <c:v>-175.45249999999999</c:v>
                </c:pt>
                <c:pt idx="97506">
                  <c:v>-175.45049999999998</c:v>
                </c:pt>
                <c:pt idx="97507">
                  <c:v>-175.44849999999997</c:v>
                </c:pt>
                <c:pt idx="97508">
                  <c:v>-175.44649999999999</c:v>
                </c:pt>
                <c:pt idx="97509">
                  <c:v>-175.44449999999998</c:v>
                </c:pt>
                <c:pt idx="97510">
                  <c:v>-175.44249999999997</c:v>
                </c:pt>
                <c:pt idx="97511">
                  <c:v>-175.44049999999999</c:v>
                </c:pt>
                <c:pt idx="97512">
                  <c:v>-175.43849999999998</c:v>
                </c:pt>
                <c:pt idx="97513">
                  <c:v>-175.43649999999997</c:v>
                </c:pt>
                <c:pt idx="97514">
                  <c:v>-175.43449999999999</c:v>
                </c:pt>
                <c:pt idx="97515">
                  <c:v>-175.43249999999998</c:v>
                </c:pt>
                <c:pt idx="97516">
                  <c:v>-175.43049999999997</c:v>
                </c:pt>
                <c:pt idx="97517">
                  <c:v>-175.42849999999999</c:v>
                </c:pt>
                <c:pt idx="97518">
                  <c:v>-175.42649999999998</c:v>
                </c:pt>
                <c:pt idx="97519">
                  <c:v>-175.42449999999997</c:v>
                </c:pt>
                <c:pt idx="97520">
                  <c:v>-175.42249999999999</c:v>
                </c:pt>
                <c:pt idx="97521">
                  <c:v>-175.42049999999998</c:v>
                </c:pt>
                <c:pt idx="97522">
                  <c:v>-175.41849999999997</c:v>
                </c:pt>
                <c:pt idx="97523">
                  <c:v>-175.41649999999998</c:v>
                </c:pt>
                <c:pt idx="97524">
                  <c:v>-175.41449999999998</c:v>
                </c:pt>
                <c:pt idx="97525">
                  <c:v>-175.41249999999997</c:v>
                </c:pt>
                <c:pt idx="97526">
                  <c:v>-175.41049999999998</c:v>
                </c:pt>
                <c:pt idx="97527">
                  <c:v>-175.40849999999998</c:v>
                </c:pt>
                <c:pt idx="97528">
                  <c:v>-175.40649999999997</c:v>
                </c:pt>
                <c:pt idx="97529">
                  <c:v>-175.40449999999998</c:v>
                </c:pt>
                <c:pt idx="97530">
                  <c:v>-175.40249999999997</c:v>
                </c:pt>
                <c:pt idx="97531">
                  <c:v>-175.40049999999997</c:v>
                </c:pt>
                <c:pt idx="97532">
                  <c:v>-175.39849999999998</c:v>
                </c:pt>
                <c:pt idx="97533">
                  <c:v>-175.39649999999997</c:v>
                </c:pt>
                <c:pt idx="97534">
                  <c:v>-175.39449999999997</c:v>
                </c:pt>
                <c:pt idx="97535">
                  <c:v>-175.39249999999998</c:v>
                </c:pt>
                <c:pt idx="97536">
                  <c:v>-175.39049999999997</c:v>
                </c:pt>
                <c:pt idx="97537">
                  <c:v>-175.38849999999996</c:v>
                </c:pt>
                <c:pt idx="97538">
                  <c:v>-175.38649999999998</c:v>
                </c:pt>
                <c:pt idx="97539">
                  <c:v>-175.38449999999997</c:v>
                </c:pt>
                <c:pt idx="97540">
                  <c:v>-175.38249999999996</c:v>
                </c:pt>
                <c:pt idx="97541">
                  <c:v>-175.38049999999998</c:v>
                </c:pt>
                <c:pt idx="97542">
                  <c:v>-175.37849999999997</c:v>
                </c:pt>
                <c:pt idx="97543">
                  <c:v>-175.37649999999996</c:v>
                </c:pt>
                <c:pt idx="97544">
                  <c:v>-175.37449999999998</c:v>
                </c:pt>
                <c:pt idx="97545">
                  <c:v>-175.37249999999997</c:v>
                </c:pt>
                <c:pt idx="97546">
                  <c:v>-175.37049999999996</c:v>
                </c:pt>
                <c:pt idx="97547">
                  <c:v>-175.36849999999998</c:v>
                </c:pt>
                <c:pt idx="97548">
                  <c:v>-175.36649999999997</c:v>
                </c:pt>
                <c:pt idx="97549">
                  <c:v>-175.36449999999996</c:v>
                </c:pt>
                <c:pt idx="97550">
                  <c:v>-175.36249999999998</c:v>
                </c:pt>
                <c:pt idx="97551">
                  <c:v>-175.36049999999997</c:v>
                </c:pt>
                <c:pt idx="97552">
                  <c:v>-175.35849999999996</c:v>
                </c:pt>
                <c:pt idx="97553">
                  <c:v>-175.35649999999998</c:v>
                </c:pt>
                <c:pt idx="97554">
                  <c:v>-175.35449999999997</c:v>
                </c:pt>
                <c:pt idx="97555">
                  <c:v>-175.35249999999996</c:v>
                </c:pt>
                <c:pt idx="97556">
                  <c:v>-175.35049999999998</c:v>
                </c:pt>
                <c:pt idx="97557">
                  <c:v>-175.34849999999997</c:v>
                </c:pt>
                <c:pt idx="97558">
                  <c:v>-175.34649999999996</c:v>
                </c:pt>
                <c:pt idx="97559">
                  <c:v>-175.34449999999998</c:v>
                </c:pt>
                <c:pt idx="97560">
                  <c:v>-175.34249999999997</c:v>
                </c:pt>
                <c:pt idx="97561">
                  <c:v>-175.34049999999996</c:v>
                </c:pt>
                <c:pt idx="97562">
                  <c:v>-175.33849999999998</c:v>
                </c:pt>
                <c:pt idx="97563">
                  <c:v>-175.33649999999997</c:v>
                </c:pt>
                <c:pt idx="97564">
                  <c:v>-175.33449999999999</c:v>
                </c:pt>
                <c:pt idx="97565">
                  <c:v>-175.33249999999998</c:v>
                </c:pt>
                <c:pt idx="97566">
                  <c:v>-175.33049999999997</c:v>
                </c:pt>
                <c:pt idx="97567">
                  <c:v>-175.32849999999999</c:v>
                </c:pt>
                <c:pt idx="97568">
                  <c:v>-175.32649999999998</c:v>
                </c:pt>
                <c:pt idx="97569">
                  <c:v>-175.32449999999997</c:v>
                </c:pt>
                <c:pt idx="97570">
                  <c:v>-175.32249999999999</c:v>
                </c:pt>
                <c:pt idx="97571">
                  <c:v>-175.32049999999998</c:v>
                </c:pt>
                <c:pt idx="97572">
                  <c:v>-175.31849999999997</c:v>
                </c:pt>
                <c:pt idx="97573">
                  <c:v>-175.31649999999999</c:v>
                </c:pt>
                <c:pt idx="97574">
                  <c:v>-175.31449999999998</c:v>
                </c:pt>
                <c:pt idx="97575">
                  <c:v>-175.31249999999997</c:v>
                </c:pt>
                <c:pt idx="97576">
                  <c:v>-175.31049999999999</c:v>
                </c:pt>
                <c:pt idx="97577">
                  <c:v>-175.30849999999998</c:v>
                </c:pt>
                <c:pt idx="97578">
                  <c:v>-175.30649999999997</c:v>
                </c:pt>
                <c:pt idx="97579">
                  <c:v>-175.30449999999999</c:v>
                </c:pt>
                <c:pt idx="97580">
                  <c:v>-175.30249999999998</c:v>
                </c:pt>
                <c:pt idx="97581">
                  <c:v>-175.30049999999997</c:v>
                </c:pt>
                <c:pt idx="97582">
                  <c:v>-175.29849999999999</c:v>
                </c:pt>
                <c:pt idx="97583">
                  <c:v>-175.29649999999998</c:v>
                </c:pt>
                <c:pt idx="97584">
                  <c:v>-175.29449999999997</c:v>
                </c:pt>
                <c:pt idx="97585">
                  <c:v>-175.29249999999999</c:v>
                </c:pt>
                <c:pt idx="97586">
                  <c:v>-175.29049999999998</c:v>
                </c:pt>
                <c:pt idx="97587">
                  <c:v>-175.28849999999997</c:v>
                </c:pt>
                <c:pt idx="97588">
                  <c:v>-175.28649999999999</c:v>
                </c:pt>
                <c:pt idx="97589">
                  <c:v>-175.28449999999998</c:v>
                </c:pt>
                <c:pt idx="97590">
                  <c:v>-175.28249999999997</c:v>
                </c:pt>
                <c:pt idx="97591">
                  <c:v>-175.28049999999999</c:v>
                </c:pt>
                <c:pt idx="97592">
                  <c:v>-175.27849999999998</c:v>
                </c:pt>
                <c:pt idx="97593">
                  <c:v>-175.27649999999997</c:v>
                </c:pt>
                <c:pt idx="97594">
                  <c:v>-175.27449999999999</c:v>
                </c:pt>
                <c:pt idx="97595">
                  <c:v>-175.27249999999998</c:v>
                </c:pt>
                <c:pt idx="97596">
                  <c:v>-175.27049999999997</c:v>
                </c:pt>
                <c:pt idx="97597">
                  <c:v>-175.26849999999999</c:v>
                </c:pt>
                <c:pt idx="97598">
                  <c:v>-175.26649999999998</c:v>
                </c:pt>
                <c:pt idx="97599">
                  <c:v>-175.26449999999997</c:v>
                </c:pt>
                <c:pt idx="97600">
                  <c:v>-175.26249999999999</c:v>
                </c:pt>
                <c:pt idx="97601">
                  <c:v>-175.26049999999998</c:v>
                </c:pt>
                <c:pt idx="97602">
                  <c:v>-175.25849999999997</c:v>
                </c:pt>
                <c:pt idx="97603">
                  <c:v>-175.25649999999999</c:v>
                </c:pt>
                <c:pt idx="97604">
                  <c:v>-175.25449999999998</c:v>
                </c:pt>
                <c:pt idx="97605">
                  <c:v>-175.25249999999997</c:v>
                </c:pt>
                <c:pt idx="97606">
                  <c:v>-175.25049999999999</c:v>
                </c:pt>
                <c:pt idx="97607">
                  <c:v>-175.24849999999998</c:v>
                </c:pt>
                <c:pt idx="97608">
                  <c:v>-175.24649999999997</c:v>
                </c:pt>
                <c:pt idx="97609">
                  <c:v>-175.24449999999999</c:v>
                </c:pt>
                <c:pt idx="97610">
                  <c:v>-175.24249999999998</c:v>
                </c:pt>
                <c:pt idx="97611">
                  <c:v>-175.24049999999997</c:v>
                </c:pt>
                <c:pt idx="97612">
                  <c:v>-175.23849999999999</c:v>
                </c:pt>
                <c:pt idx="97613">
                  <c:v>-175.23649999999998</c:v>
                </c:pt>
                <c:pt idx="97614">
                  <c:v>-175.23449999999997</c:v>
                </c:pt>
                <c:pt idx="97615">
                  <c:v>-175.23249999999999</c:v>
                </c:pt>
                <c:pt idx="97616">
                  <c:v>-175.23049999999998</c:v>
                </c:pt>
                <c:pt idx="97617">
                  <c:v>-175.22849999999997</c:v>
                </c:pt>
                <c:pt idx="97618">
                  <c:v>-175.22649999999999</c:v>
                </c:pt>
                <c:pt idx="97619">
                  <c:v>-175.22449999999998</c:v>
                </c:pt>
                <c:pt idx="97620">
                  <c:v>-175.22249999999997</c:v>
                </c:pt>
                <c:pt idx="97621">
                  <c:v>-175.22049999999999</c:v>
                </c:pt>
                <c:pt idx="97622">
                  <c:v>-175.21849999999998</c:v>
                </c:pt>
                <c:pt idx="97623">
                  <c:v>-175.21649999999997</c:v>
                </c:pt>
                <c:pt idx="97624">
                  <c:v>-175.21449999999999</c:v>
                </c:pt>
                <c:pt idx="97625">
                  <c:v>-175.21249999999998</c:v>
                </c:pt>
                <c:pt idx="97626">
                  <c:v>-175.21049999999997</c:v>
                </c:pt>
                <c:pt idx="97627">
                  <c:v>-175.20849999999999</c:v>
                </c:pt>
                <c:pt idx="97628">
                  <c:v>-175.20649999999998</c:v>
                </c:pt>
                <c:pt idx="97629">
                  <c:v>-175.20449999999997</c:v>
                </c:pt>
                <c:pt idx="97630">
                  <c:v>-175.20249999999999</c:v>
                </c:pt>
                <c:pt idx="97631">
                  <c:v>-175.20049999999998</c:v>
                </c:pt>
                <c:pt idx="97632">
                  <c:v>-175.19849999999997</c:v>
                </c:pt>
                <c:pt idx="97633">
                  <c:v>-175.19649999999999</c:v>
                </c:pt>
                <c:pt idx="97634">
                  <c:v>-175.19449999999998</c:v>
                </c:pt>
                <c:pt idx="97635">
                  <c:v>-175.19249999999997</c:v>
                </c:pt>
                <c:pt idx="97636">
                  <c:v>-175.19049999999999</c:v>
                </c:pt>
                <c:pt idx="97637">
                  <c:v>-175.18849999999998</c:v>
                </c:pt>
                <c:pt idx="97638">
                  <c:v>-175.18649999999997</c:v>
                </c:pt>
                <c:pt idx="97639">
                  <c:v>-175.18449999999999</c:v>
                </c:pt>
                <c:pt idx="97640">
                  <c:v>-175.18249999999998</c:v>
                </c:pt>
                <c:pt idx="97641">
                  <c:v>-175.18049999999997</c:v>
                </c:pt>
                <c:pt idx="97642">
                  <c:v>-175.17849999999999</c:v>
                </c:pt>
                <c:pt idx="97643">
                  <c:v>-175.17649999999998</c:v>
                </c:pt>
                <c:pt idx="97644">
                  <c:v>-175.17449999999997</c:v>
                </c:pt>
                <c:pt idx="97645">
                  <c:v>-175.17249999999999</c:v>
                </c:pt>
                <c:pt idx="97646">
                  <c:v>-175.17049999999998</c:v>
                </c:pt>
                <c:pt idx="97647">
                  <c:v>-175.16849999999997</c:v>
                </c:pt>
                <c:pt idx="97648">
                  <c:v>-175.16649999999998</c:v>
                </c:pt>
                <c:pt idx="97649">
                  <c:v>-175.16449999999998</c:v>
                </c:pt>
                <c:pt idx="97650">
                  <c:v>-175.16249999999997</c:v>
                </c:pt>
                <c:pt idx="97651">
                  <c:v>-175.16049999999998</c:v>
                </c:pt>
                <c:pt idx="97652">
                  <c:v>-175.15849999999998</c:v>
                </c:pt>
                <c:pt idx="97653">
                  <c:v>-175.15649999999997</c:v>
                </c:pt>
                <c:pt idx="97654">
                  <c:v>-175.15449999999998</c:v>
                </c:pt>
                <c:pt idx="97655">
                  <c:v>-175.15249999999997</c:v>
                </c:pt>
                <c:pt idx="97656">
                  <c:v>-175.15049999999997</c:v>
                </c:pt>
                <c:pt idx="97657">
                  <c:v>-175.14849999999998</c:v>
                </c:pt>
                <c:pt idx="97658">
                  <c:v>-175.14649999999997</c:v>
                </c:pt>
                <c:pt idx="97659">
                  <c:v>-175.14449999999997</c:v>
                </c:pt>
                <c:pt idx="97660">
                  <c:v>-175.14249999999998</c:v>
                </c:pt>
                <c:pt idx="97661">
                  <c:v>-175.14049999999997</c:v>
                </c:pt>
                <c:pt idx="97662">
                  <c:v>-175.13849999999996</c:v>
                </c:pt>
                <c:pt idx="97663">
                  <c:v>-175.13649999999998</c:v>
                </c:pt>
                <c:pt idx="97664">
                  <c:v>-175.13449999999997</c:v>
                </c:pt>
                <c:pt idx="97665">
                  <c:v>-175.13249999999996</c:v>
                </c:pt>
                <c:pt idx="97666">
                  <c:v>-175.13049999999998</c:v>
                </c:pt>
                <c:pt idx="97667">
                  <c:v>-175.12849999999997</c:v>
                </c:pt>
                <c:pt idx="97668">
                  <c:v>-175.12649999999996</c:v>
                </c:pt>
                <c:pt idx="97669">
                  <c:v>-175.12449999999998</c:v>
                </c:pt>
                <c:pt idx="97670">
                  <c:v>-175.12249999999997</c:v>
                </c:pt>
                <c:pt idx="97671">
                  <c:v>-175.12049999999996</c:v>
                </c:pt>
                <c:pt idx="97672">
                  <c:v>-175.11849999999998</c:v>
                </c:pt>
                <c:pt idx="97673">
                  <c:v>-175.11649999999997</c:v>
                </c:pt>
                <c:pt idx="97674">
                  <c:v>-175.11449999999996</c:v>
                </c:pt>
                <c:pt idx="97675">
                  <c:v>-175.11249999999998</c:v>
                </c:pt>
                <c:pt idx="97676">
                  <c:v>-175.11049999999997</c:v>
                </c:pt>
                <c:pt idx="97677">
                  <c:v>-175.10849999999996</c:v>
                </c:pt>
                <c:pt idx="97678">
                  <c:v>-175.10649999999998</c:v>
                </c:pt>
                <c:pt idx="97679">
                  <c:v>-175.10449999999997</c:v>
                </c:pt>
                <c:pt idx="97680">
                  <c:v>-175.10249999999996</c:v>
                </c:pt>
                <c:pt idx="97681">
                  <c:v>-175.10049999999998</c:v>
                </c:pt>
                <c:pt idx="97682">
                  <c:v>-175.09849999999997</c:v>
                </c:pt>
                <c:pt idx="97683">
                  <c:v>-175.09649999999996</c:v>
                </c:pt>
                <c:pt idx="97684">
                  <c:v>-175.09449999999998</c:v>
                </c:pt>
                <c:pt idx="97685">
                  <c:v>-175.09249999999997</c:v>
                </c:pt>
                <c:pt idx="97686">
                  <c:v>-175.09049999999996</c:v>
                </c:pt>
                <c:pt idx="97687">
                  <c:v>-175.08849999999998</c:v>
                </c:pt>
                <c:pt idx="97688">
                  <c:v>-175.08649999999997</c:v>
                </c:pt>
                <c:pt idx="97689">
                  <c:v>-175.08449999999999</c:v>
                </c:pt>
                <c:pt idx="97690">
                  <c:v>-175.08249999999998</c:v>
                </c:pt>
                <c:pt idx="97691">
                  <c:v>-175.08049999999997</c:v>
                </c:pt>
                <c:pt idx="97692">
                  <c:v>-175.07849999999999</c:v>
                </c:pt>
                <c:pt idx="97693">
                  <c:v>-175.07649999999998</c:v>
                </c:pt>
                <c:pt idx="97694">
                  <c:v>-175.07449999999997</c:v>
                </c:pt>
                <c:pt idx="97695">
                  <c:v>-175.07249999999999</c:v>
                </c:pt>
                <c:pt idx="97696">
                  <c:v>-175.07049999999998</c:v>
                </c:pt>
                <c:pt idx="97697">
                  <c:v>-175.06849999999997</c:v>
                </c:pt>
                <c:pt idx="97698">
                  <c:v>-175.06649999999999</c:v>
                </c:pt>
                <c:pt idx="97699">
                  <c:v>-175.06449999999998</c:v>
                </c:pt>
                <c:pt idx="97700">
                  <c:v>-175.06249999999997</c:v>
                </c:pt>
                <c:pt idx="97701">
                  <c:v>-175.06049999999999</c:v>
                </c:pt>
                <c:pt idx="97702">
                  <c:v>-175.05849999999998</c:v>
                </c:pt>
                <c:pt idx="97703">
                  <c:v>-175.05649999999997</c:v>
                </c:pt>
                <c:pt idx="97704">
                  <c:v>-175.05449999999999</c:v>
                </c:pt>
                <c:pt idx="97705">
                  <c:v>-175.05249999999998</c:v>
                </c:pt>
                <c:pt idx="97706">
                  <c:v>-175.05049999999997</c:v>
                </c:pt>
                <c:pt idx="97707">
                  <c:v>-175.04849999999999</c:v>
                </c:pt>
                <c:pt idx="97708">
                  <c:v>-175.04649999999998</c:v>
                </c:pt>
                <c:pt idx="97709">
                  <c:v>-175.04449999999997</c:v>
                </c:pt>
                <c:pt idx="97710">
                  <c:v>-175.04249999999999</c:v>
                </c:pt>
                <c:pt idx="97711">
                  <c:v>-175.04049999999998</c:v>
                </c:pt>
                <c:pt idx="97712">
                  <c:v>-175.03849999999997</c:v>
                </c:pt>
                <c:pt idx="97713">
                  <c:v>-175.03649999999999</c:v>
                </c:pt>
                <c:pt idx="97714">
                  <c:v>-175.03449999999998</c:v>
                </c:pt>
                <c:pt idx="97715">
                  <c:v>-175.03249999999997</c:v>
                </c:pt>
                <c:pt idx="97716">
                  <c:v>-175.03049999999999</c:v>
                </c:pt>
                <c:pt idx="97717">
                  <c:v>-175.02849999999998</c:v>
                </c:pt>
                <c:pt idx="97718">
                  <c:v>-175.02649999999997</c:v>
                </c:pt>
                <c:pt idx="97719">
                  <c:v>-175.02449999999999</c:v>
                </c:pt>
                <c:pt idx="97720">
                  <c:v>-175.02249999999998</c:v>
                </c:pt>
                <c:pt idx="97721">
                  <c:v>-175.02049999999997</c:v>
                </c:pt>
                <c:pt idx="97722">
                  <c:v>-175.01849999999999</c:v>
                </c:pt>
                <c:pt idx="97723">
                  <c:v>-175.01649999999998</c:v>
                </c:pt>
                <c:pt idx="97724">
                  <c:v>-175.01449999999997</c:v>
                </c:pt>
                <c:pt idx="97725">
                  <c:v>-175.01249999999999</c:v>
                </c:pt>
                <c:pt idx="97726">
                  <c:v>-175.01049999999998</c:v>
                </c:pt>
                <c:pt idx="97727">
                  <c:v>-175.00849999999997</c:v>
                </c:pt>
                <c:pt idx="97728">
                  <c:v>-175.00649999999999</c:v>
                </c:pt>
                <c:pt idx="97729">
                  <c:v>-175.00449999999998</c:v>
                </c:pt>
                <c:pt idx="97730">
                  <c:v>-175.00249999999997</c:v>
                </c:pt>
                <c:pt idx="97731">
                  <c:v>-175.00049999999999</c:v>
                </c:pt>
                <c:pt idx="97732">
                  <c:v>-174.99849999999998</c:v>
                </c:pt>
                <c:pt idx="97733">
                  <c:v>-174.99649999999997</c:v>
                </c:pt>
                <c:pt idx="97734">
                  <c:v>-174.99449999999999</c:v>
                </c:pt>
                <c:pt idx="97735">
                  <c:v>-174.99249999999998</c:v>
                </c:pt>
                <c:pt idx="97736">
                  <c:v>-174.99049999999997</c:v>
                </c:pt>
                <c:pt idx="97737">
                  <c:v>-174.98849999999999</c:v>
                </c:pt>
                <c:pt idx="97738">
                  <c:v>-174.98649999999998</c:v>
                </c:pt>
                <c:pt idx="97739">
                  <c:v>-174.98449999999997</c:v>
                </c:pt>
                <c:pt idx="97740">
                  <c:v>-174.98249999999999</c:v>
                </c:pt>
                <c:pt idx="97741">
                  <c:v>-174.98049999999998</c:v>
                </c:pt>
                <c:pt idx="97742">
                  <c:v>-174.97849999999997</c:v>
                </c:pt>
                <c:pt idx="97743">
                  <c:v>-174.97649999999999</c:v>
                </c:pt>
                <c:pt idx="97744">
                  <c:v>-174.97449999999998</c:v>
                </c:pt>
                <c:pt idx="97745">
                  <c:v>-174.97249999999997</c:v>
                </c:pt>
                <c:pt idx="97746">
                  <c:v>-174.97049999999999</c:v>
                </c:pt>
                <c:pt idx="97747">
                  <c:v>-174.96849999999998</c:v>
                </c:pt>
                <c:pt idx="97748">
                  <c:v>-174.96649999999997</c:v>
                </c:pt>
                <c:pt idx="97749">
                  <c:v>-174.96449999999999</c:v>
                </c:pt>
                <c:pt idx="97750">
                  <c:v>-174.96249999999998</c:v>
                </c:pt>
                <c:pt idx="97751">
                  <c:v>-174.96049999999997</c:v>
                </c:pt>
                <c:pt idx="97752">
                  <c:v>-174.95849999999999</c:v>
                </c:pt>
                <c:pt idx="97753">
                  <c:v>-174.95649999999998</c:v>
                </c:pt>
                <c:pt idx="97754">
                  <c:v>-174.95449999999997</c:v>
                </c:pt>
                <c:pt idx="97755">
                  <c:v>-174.95249999999999</c:v>
                </c:pt>
                <c:pt idx="97756">
                  <c:v>-174.95049999999998</c:v>
                </c:pt>
                <c:pt idx="97757">
                  <c:v>-174.94849999999997</c:v>
                </c:pt>
                <c:pt idx="97758">
                  <c:v>-174.94649999999999</c:v>
                </c:pt>
                <c:pt idx="97759">
                  <c:v>-174.94449999999998</c:v>
                </c:pt>
                <c:pt idx="97760">
                  <c:v>-174.94249999999997</c:v>
                </c:pt>
                <c:pt idx="97761">
                  <c:v>-174.94049999999999</c:v>
                </c:pt>
                <c:pt idx="97762">
                  <c:v>-174.93849999999998</c:v>
                </c:pt>
                <c:pt idx="97763">
                  <c:v>-174.93649999999997</c:v>
                </c:pt>
                <c:pt idx="97764">
                  <c:v>-174.93449999999999</c:v>
                </c:pt>
                <c:pt idx="97765">
                  <c:v>-174.93249999999998</c:v>
                </c:pt>
                <c:pt idx="97766">
                  <c:v>-174.93049999999997</c:v>
                </c:pt>
                <c:pt idx="97767">
                  <c:v>-174.92849999999999</c:v>
                </c:pt>
                <c:pt idx="97768">
                  <c:v>-174.92649999999998</c:v>
                </c:pt>
                <c:pt idx="97769">
                  <c:v>-174.92449999999997</c:v>
                </c:pt>
                <c:pt idx="97770">
                  <c:v>-174.92249999999999</c:v>
                </c:pt>
                <c:pt idx="97771">
                  <c:v>-174.92049999999998</c:v>
                </c:pt>
                <c:pt idx="97772">
                  <c:v>-174.91849999999997</c:v>
                </c:pt>
                <c:pt idx="97773">
                  <c:v>-174.91649999999998</c:v>
                </c:pt>
                <c:pt idx="97774">
                  <c:v>-174.91449999999998</c:v>
                </c:pt>
                <c:pt idx="97775">
                  <c:v>-174.91249999999997</c:v>
                </c:pt>
                <c:pt idx="97776">
                  <c:v>-174.91049999999998</c:v>
                </c:pt>
                <c:pt idx="97777">
                  <c:v>-174.90849999999998</c:v>
                </c:pt>
                <c:pt idx="97778">
                  <c:v>-174.90649999999997</c:v>
                </c:pt>
                <c:pt idx="97779">
                  <c:v>-174.90449999999998</c:v>
                </c:pt>
                <c:pt idx="97780">
                  <c:v>-174.90249999999997</c:v>
                </c:pt>
                <c:pt idx="97781">
                  <c:v>-174.90049999999997</c:v>
                </c:pt>
                <c:pt idx="97782">
                  <c:v>-174.89849999999998</c:v>
                </c:pt>
                <c:pt idx="97783">
                  <c:v>-174.89649999999997</c:v>
                </c:pt>
                <c:pt idx="97784">
                  <c:v>-174.89449999999997</c:v>
                </c:pt>
                <c:pt idx="97785">
                  <c:v>-174.89249999999998</c:v>
                </c:pt>
                <c:pt idx="97786">
                  <c:v>-174.89049999999997</c:v>
                </c:pt>
                <c:pt idx="97787">
                  <c:v>-174.88849999999996</c:v>
                </c:pt>
                <c:pt idx="97788">
                  <c:v>-174.88649999999998</c:v>
                </c:pt>
                <c:pt idx="97789">
                  <c:v>-174.88449999999997</c:v>
                </c:pt>
                <c:pt idx="97790">
                  <c:v>-174.88249999999996</c:v>
                </c:pt>
                <c:pt idx="97791">
                  <c:v>-174.88049999999998</c:v>
                </c:pt>
                <c:pt idx="97792">
                  <c:v>-174.87849999999997</c:v>
                </c:pt>
                <c:pt idx="97793">
                  <c:v>-174.87649999999996</c:v>
                </c:pt>
                <c:pt idx="97794">
                  <c:v>-174.87449999999998</c:v>
                </c:pt>
                <c:pt idx="97795">
                  <c:v>-174.87249999999997</c:v>
                </c:pt>
                <c:pt idx="97796">
                  <c:v>-174.87049999999996</c:v>
                </c:pt>
                <c:pt idx="97797">
                  <c:v>-174.86849999999998</c:v>
                </c:pt>
                <c:pt idx="97798">
                  <c:v>-174.86649999999997</c:v>
                </c:pt>
                <c:pt idx="97799">
                  <c:v>-174.86449999999996</c:v>
                </c:pt>
                <c:pt idx="97800">
                  <c:v>-174.86249999999998</c:v>
                </c:pt>
                <c:pt idx="97801">
                  <c:v>-174.86049999999997</c:v>
                </c:pt>
                <c:pt idx="97802">
                  <c:v>-174.85849999999996</c:v>
                </c:pt>
                <c:pt idx="97803">
                  <c:v>-174.85649999999998</c:v>
                </c:pt>
                <c:pt idx="97804">
                  <c:v>-174.85449999999997</c:v>
                </c:pt>
                <c:pt idx="97805">
                  <c:v>-174.85249999999996</c:v>
                </c:pt>
                <c:pt idx="97806">
                  <c:v>-174.85049999999998</c:v>
                </c:pt>
                <c:pt idx="97807">
                  <c:v>-174.84849999999997</c:v>
                </c:pt>
                <c:pt idx="97808">
                  <c:v>-174.84649999999996</c:v>
                </c:pt>
                <c:pt idx="97809">
                  <c:v>-174.84449999999998</c:v>
                </c:pt>
                <c:pt idx="97810">
                  <c:v>-174.84249999999997</c:v>
                </c:pt>
                <c:pt idx="97811">
                  <c:v>-174.84049999999996</c:v>
                </c:pt>
                <c:pt idx="97812">
                  <c:v>-174.83849999999998</c:v>
                </c:pt>
                <c:pt idx="97813">
                  <c:v>-174.83649999999997</c:v>
                </c:pt>
                <c:pt idx="97814">
                  <c:v>-174.83449999999999</c:v>
                </c:pt>
                <c:pt idx="97815">
                  <c:v>-174.83249999999998</c:v>
                </c:pt>
                <c:pt idx="97816">
                  <c:v>-174.83049999999997</c:v>
                </c:pt>
                <c:pt idx="97817">
                  <c:v>-174.82849999999999</c:v>
                </c:pt>
                <c:pt idx="97818">
                  <c:v>-174.82649999999998</c:v>
                </c:pt>
                <c:pt idx="97819">
                  <c:v>-174.82449999999997</c:v>
                </c:pt>
                <c:pt idx="97820">
                  <c:v>-174.82249999999999</c:v>
                </c:pt>
                <c:pt idx="97821">
                  <c:v>-174.82049999999998</c:v>
                </c:pt>
                <c:pt idx="97822">
                  <c:v>-174.81849999999997</c:v>
                </c:pt>
                <c:pt idx="97823">
                  <c:v>-174.81649999999999</c:v>
                </c:pt>
                <c:pt idx="97824">
                  <c:v>-174.81449999999998</c:v>
                </c:pt>
                <c:pt idx="97825">
                  <c:v>-174.81249999999997</c:v>
                </c:pt>
                <c:pt idx="97826">
                  <c:v>-174.81049999999999</c:v>
                </c:pt>
                <c:pt idx="97827">
                  <c:v>-174.80849999999998</c:v>
                </c:pt>
                <c:pt idx="97828">
                  <c:v>-174.80649999999997</c:v>
                </c:pt>
                <c:pt idx="97829">
                  <c:v>-174.80449999999999</c:v>
                </c:pt>
                <c:pt idx="97830">
                  <c:v>-174.80249999999998</c:v>
                </c:pt>
                <c:pt idx="97831">
                  <c:v>-174.80049999999997</c:v>
                </c:pt>
                <c:pt idx="97832">
                  <c:v>-174.79849999999999</c:v>
                </c:pt>
                <c:pt idx="97833">
                  <c:v>-174.79649999999998</c:v>
                </c:pt>
                <c:pt idx="97834">
                  <c:v>-174.79449999999997</c:v>
                </c:pt>
                <c:pt idx="97835">
                  <c:v>-174.79249999999999</c:v>
                </c:pt>
                <c:pt idx="97836">
                  <c:v>-174.79049999999998</c:v>
                </c:pt>
                <c:pt idx="97837">
                  <c:v>-174.78849999999997</c:v>
                </c:pt>
                <c:pt idx="97838">
                  <c:v>-174.78649999999999</c:v>
                </c:pt>
                <c:pt idx="97839">
                  <c:v>-174.78449999999998</c:v>
                </c:pt>
                <c:pt idx="97840">
                  <c:v>-174.78249999999997</c:v>
                </c:pt>
                <c:pt idx="97841">
                  <c:v>-174.78049999999999</c:v>
                </c:pt>
                <c:pt idx="97842">
                  <c:v>-174.77849999999998</c:v>
                </c:pt>
                <c:pt idx="97843">
                  <c:v>-174.77649999999997</c:v>
                </c:pt>
                <c:pt idx="97844">
                  <c:v>-174.77449999999999</c:v>
                </c:pt>
                <c:pt idx="97845">
                  <c:v>-174.77249999999998</c:v>
                </c:pt>
                <c:pt idx="97846">
                  <c:v>-174.77049999999997</c:v>
                </c:pt>
                <c:pt idx="97847">
                  <c:v>-174.76849999999999</c:v>
                </c:pt>
                <c:pt idx="97848">
                  <c:v>-174.76649999999998</c:v>
                </c:pt>
                <c:pt idx="97849">
                  <c:v>-174.76449999999997</c:v>
                </c:pt>
                <c:pt idx="97850">
                  <c:v>-174.76249999999999</c:v>
                </c:pt>
                <c:pt idx="97851">
                  <c:v>-174.76049999999998</c:v>
                </c:pt>
                <c:pt idx="97852">
                  <c:v>-174.75849999999997</c:v>
                </c:pt>
                <c:pt idx="97853">
                  <c:v>-174.75649999999999</c:v>
                </c:pt>
                <c:pt idx="97854">
                  <c:v>-174.75449999999998</c:v>
                </c:pt>
                <c:pt idx="97855">
                  <c:v>-174.75249999999997</c:v>
                </c:pt>
                <c:pt idx="97856">
                  <c:v>-174.75049999999999</c:v>
                </c:pt>
                <c:pt idx="97857">
                  <c:v>-174.74849999999998</c:v>
                </c:pt>
                <c:pt idx="97858">
                  <c:v>-174.74649999999997</c:v>
                </c:pt>
                <c:pt idx="97859">
                  <c:v>-174.74449999999999</c:v>
                </c:pt>
                <c:pt idx="97860">
                  <c:v>-174.74249999999998</c:v>
                </c:pt>
                <c:pt idx="97861">
                  <c:v>-174.74049999999997</c:v>
                </c:pt>
                <c:pt idx="97862">
                  <c:v>-174.73849999999999</c:v>
                </c:pt>
                <c:pt idx="97863">
                  <c:v>-174.73649999999998</c:v>
                </c:pt>
                <c:pt idx="97864">
                  <c:v>-174.73449999999997</c:v>
                </c:pt>
                <c:pt idx="97865">
                  <c:v>-174.73249999999999</c:v>
                </c:pt>
                <c:pt idx="97866">
                  <c:v>-174.73049999999998</c:v>
                </c:pt>
                <c:pt idx="97867">
                  <c:v>-174.72849999999997</c:v>
                </c:pt>
                <c:pt idx="97868">
                  <c:v>-174.72649999999999</c:v>
                </c:pt>
                <c:pt idx="97869">
                  <c:v>-174.72449999999998</c:v>
                </c:pt>
                <c:pt idx="97870">
                  <c:v>-174.72249999999997</c:v>
                </c:pt>
                <c:pt idx="97871">
                  <c:v>-174.72049999999999</c:v>
                </c:pt>
                <c:pt idx="97872">
                  <c:v>-174.71849999999998</c:v>
                </c:pt>
                <c:pt idx="97873">
                  <c:v>-174.71649999999997</c:v>
                </c:pt>
                <c:pt idx="97874">
                  <c:v>-174.71449999999999</c:v>
                </c:pt>
                <c:pt idx="97875">
                  <c:v>-174.71249999999998</c:v>
                </c:pt>
                <c:pt idx="97876">
                  <c:v>-174.71049999999997</c:v>
                </c:pt>
                <c:pt idx="97877">
                  <c:v>-174.70849999999999</c:v>
                </c:pt>
                <c:pt idx="97878">
                  <c:v>-174.70649999999998</c:v>
                </c:pt>
                <c:pt idx="97879">
                  <c:v>-174.70449999999997</c:v>
                </c:pt>
                <c:pt idx="97880">
                  <c:v>-174.70249999999999</c:v>
                </c:pt>
                <c:pt idx="97881">
                  <c:v>-174.70049999999998</c:v>
                </c:pt>
                <c:pt idx="97882">
                  <c:v>-174.69849999999997</c:v>
                </c:pt>
                <c:pt idx="97883">
                  <c:v>-174.69649999999999</c:v>
                </c:pt>
                <c:pt idx="97884">
                  <c:v>-174.69449999999998</c:v>
                </c:pt>
                <c:pt idx="97885">
                  <c:v>-174.69249999999997</c:v>
                </c:pt>
                <c:pt idx="97886">
                  <c:v>-174.69049999999999</c:v>
                </c:pt>
                <c:pt idx="97887">
                  <c:v>-174.68849999999998</c:v>
                </c:pt>
                <c:pt idx="97888">
                  <c:v>-174.68649999999997</c:v>
                </c:pt>
                <c:pt idx="97889">
                  <c:v>-174.68449999999999</c:v>
                </c:pt>
                <c:pt idx="97890">
                  <c:v>-174.68249999999998</c:v>
                </c:pt>
                <c:pt idx="97891">
                  <c:v>-174.68049999999997</c:v>
                </c:pt>
                <c:pt idx="97892">
                  <c:v>-174.67849999999999</c:v>
                </c:pt>
                <c:pt idx="97893">
                  <c:v>-174.67649999999998</c:v>
                </c:pt>
                <c:pt idx="97894">
                  <c:v>-174.67449999999997</c:v>
                </c:pt>
                <c:pt idx="97895">
                  <c:v>-174.67249999999999</c:v>
                </c:pt>
                <c:pt idx="97896">
                  <c:v>-174.67049999999998</c:v>
                </c:pt>
                <c:pt idx="97897">
                  <c:v>-174.66849999999997</c:v>
                </c:pt>
                <c:pt idx="97898">
                  <c:v>-174.66649999999998</c:v>
                </c:pt>
                <c:pt idx="97899">
                  <c:v>-174.66449999999998</c:v>
                </c:pt>
                <c:pt idx="97900">
                  <c:v>-174.66249999999997</c:v>
                </c:pt>
                <c:pt idx="97901">
                  <c:v>-174.66049999999998</c:v>
                </c:pt>
                <c:pt idx="97902">
                  <c:v>-174.65849999999998</c:v>
                </c:pt>
                <c:pt idx="97903">
                  <c:v>-174.65649999999997</c:v>
                </c:pt>
                <c:pt idx="97904">
                  <c:v>-174.65449999999998</c:v>
                </c:pt>
                <c:pt idx="97905">
                  <c:v>-174.65249999999997</c:v>
                </c:pt>
                <c:pt idx="97906">
                  <c:v>-174.65049999999997</c:v>
                </c:pt>
                <c:pt idx="97907">
                  <c:v>-174.64849999999998</c:v>
                </c:pt>
                <c:pt idx="97908">
                  <c:v>-174.64649999999997</c:v>
                </c:pt>
                <c:pt idx="97909">
                  <c:v>-174.64449999999997</c:v>
                </c:pt>
                <c:pt idx="97910">
                  <c:v>-174.64249999999998</c:v>
                </c:pt>
                <c:pt idx="97911">
                  <c:v>-174.64049999999997</c:v>
                </c:pt>
                <c:pt idx="97912">
                  <c:v>-174.63849999999996</c:v>
                </c:pt>
                <c:pt idx="97913">
                  <c:v>-174.63649999999998</c:v>
                </c:pt>
                <c:pt idx="97914">
                  <c:v>-174.63449999999997</c:v>
                </c:pt>
                <c:pt idx="97915">
                  <c:v>-174.63249999999996</c:v>
                </c:pt>
                <c:pt idx="97916">
                  <c:v>-174.63049999999998</c:v>
                </c:pt>
                <c:pt idx="97917">
                  <c:v>-174.62849999999997</c:v>
                </c:pt>
                <c:pt idx="97918">
                  <c:v>-174.62649999999996</c:v>
                </c:pt>
                <c:pt idx="97919">
                  <c:v>-174.62449999999998</c:v>
                </c:pt>
                <c:pt idx="97920">
                  <c:v>-174.62249999999997</c:v>
                </c:pt>
                <c:pt idx="97921">
                  <c:v>-174.62049999999996</c:v>
                </c:pt>
                <c:pt idx="97922">
                  <c:v>-174.61849999999998</c:v>
                </c:pt>
                <c:pt idx="97923">
                  <c:v>-174.61649999999997</c:v>
                </c:pt>
                <c:pt idx="97924">
                  <c:v>-174.61449999999996</c:v>
                </c:pt>
                <c:pt idx="97925">
                  <c:v>-174.61249999999998</c:v>
                </c:pt>
                <c:pt idx="97926">
                  <c:v>-174.61049999999997</c:v>
                </c:pt>
                <c:pt idx="97927">
                  <c:v>-174.60849999999996</c:v>
                </c:pt>
                <c:pt idx="97928">
                  <c:v>-174.60649999999998</c:v>
                </c:pt>
                <c:pt idx="97929">
                  <c:v>-174.60449999999997</c:v>
                </c:pt>
                <c:pt idx="97930">
                  <c:v>-174.60249999999996</c:v>
                </c:pt>
                <c:pt idx="97931">
                  <c:v>-174.60049999999998</c:v>
                </c:pt>
                <c:pt idx="97932">
                  <c:v>-174.59849999999997</c:v>
                </c:pt>
                <c:pt idx="97933">
                  <c:v>-174.59649999999996</c:v>
                </c:pt>
                <c:pt idx="97934">
                  <c:v>-174.59449999999998</c:v>
                </c:pt>
                <c:pt idx="97935">
                  <c:v>-174.59249999999997</c:v>
                </c:pt>
                <c:pt idx="97936">
                  <c:v>-174.59049999999996</c:v>
                </c:pt>
                <c:pt idx="97937">
                  <c:v>-174.58849999999998</c:v>
                </c:pt>
                <c:pt idx="97938">
                  <c:v>-174.58649999999997</c:v>
                </c:pt>
                <c:pt idx="97939">
                  <c:v>-174.58449999999999</c:v>
                </c:pt>
                <c:pt idx="97940">
                  <c:v>-174.58249999999998</c:v>
                </c:pt>
                <c:pt idx="97941">
                  <c:v>-174.58049999999997</c:v>
                </c:pt>
                <c:pt idx="97942">
                  <c:v>-174.57849999999999</c:v>
                </c:pt>
                <c:pt idx="97943">
                  <c:v>-174.57649999999998</c:v>
                </c:pt>
                <c:pt idx="97944">
                  <c:v>-174.57449999999997</c:v>
                </c:pt>
                <c:pt idx="97945">
                  <c:v>-174.57249999999999</c:v>
                </c:pt>
                <c:pt idx="97946">
                  <c:v>-174.57049999999998</c:v>
                </c:pt>
                <c:pt idx="97947">
                  <c:v>-174.56849999999997</c:v>
                </c:pt>
                <c:pt idx="97948">
                  <c:v>-174.56649999999999</c:v>
                </c:pt>
                <c:pt idx="97949">
                  <c:v>-174.56449999999998</c:v>
                </c:pt>
                <c:pt idx="97950">
                  <c:v>-174.56249999999997</c:v>
                </c:pt>
                <c:pt idx="97951">
                  <c:v>-174.56049999999999</c:v>
                </c:pt>
                <c:pt idx="97952">
                  <c:v>-174.55849999999998</c:v>
                </c:pt>
                <c:pt idx="97953">
                  <c:v>-174.55649999999997</c:v>
                </c:pt>
                <c:pt idx="97954">
                  <c:v>-174.55449999999999</c:v>
                </c:pt>
                <c:pt idx="97955">
                  <c:v>-174.55249999999998</c:v>
                </c:pt>
                <c:pt idx="97956">
                  <c:v>-174.55049999999997</c:v>
                </c:pt>
                <c:pt idx="97957">
                  <c:v>-174.54849999999999</c:v>
                </c:pt>
                <c:pt idx="97958">
                  <c:v>-174.54649999999998</c:v>
                </c:pt>
                <c:pt idx="97959">
                  <c:v>-174.54449999999997</c:v>
                </c:pt>
                <c:pt idx="97960">
                  <c:v>-174.54249999999999</c:v>
                </c:pt>
                <c:pt idx="97961">
                  <c:v>-174.54049999999998</c:v>
                </c:pt>
                <c:pt idx="97962">
                  <c:v>-174.53849999999997</c:v>
                </c:pt>
                <c:pt idx="97963">
                  <c:v>-174.53649999999999</c:v>
                </c:pt>
                <c:pt idx="97964">
                  <c:v>-174.53449999999998</c:v>
                </c:pt>
                <c:pt idx="97965">
                  <c:v>-174.53249999999997</c:v>
                </c:pt>
                <c:pt idx="97966">
                  <c:v>-174.53049999999999</c:v>
                </c:pt>
                <c:pt idx="97967">
                  <c:v>-174.52849999999998</c:v>
                </c:pt>
                <c:pt idx="97968">
                  <c:v>-174.52649999999997</c:v>
                </c:pt>
                <c:pt idx="97969">
                  <c:v>-174.52449999999999</c:v>
                </c:pt>
                <c:pt idx="97970">
                  <c:v>-174.52249999999998</c:v>
                </c:pt>
                <c:pt idx="97971">
                  <c:v>-174.52049999999997</c:v>
                </c:pt>
                <c:pt idx="97972">
                  <c:v>-174.51849999999999</c:v>
                </c:pt>
                <c:pt idx="97973">
                  <c:v>-174.51649999999998</c:v>
                </c:pt>
                <c:pt idx="97974">
                  <c:v>-174.51449999999997</c:v>
                </c:pt>
                <c:pt idx="97975">
                  <c:v>-174.51249999999999</c:v>
                </c:pt>
                <c:pt idx="97976">
                  <c:v>-174.51049999999998</c:v>
                </c:pt>
                <c:pt idx="97977">
                  <c:v>-174.50849999999997</c:v>
                </c:pt>
                <c:pt idx="97978">
                  <c:v>-174.50649999999999</c:v>
                </c:pt>
                <c:pt idx="97979">
                  <c:v>-174.50449999999998</c:v>
                </c:pt>
                <c:pt idx="97980">
                  <c:v>-174.50249999999997</c:v>
                </c:pt>
                <c:pt idx="97981">
                  <c:v>-174.50049999999999</c:v>
                </c:pt>
                <c:pt idx="97982">
                  <c:v>-174.49849999999998</c:v>
                </c:pt>
                <c:pt idx="97983">
                  <c:v>-174.49649999999997</c:v>
                </c:pt>
                <c:pt idx="97984">
                  <c:v>-174.49449999999999</c:v>
                </c:pt>
                <c:pt idx="97985">
                  <c:v>-174.49249999999998</c:v>
                </c:pt>
                <c:pt idx="97986">
                  <c:v>-174.49049999999997</c:v>
                </c:pt>
                <c:pt idx="97987">
                  <c:v>-174.48849999999999</c:v>
                </c:pt>
                <c:pt idx="97988">
                  <c:v>-174.48649999999998</c:v>
                </c:pt>
                <c:pt idx="97989">
                  <c:v>-174.48449999999997</c:v>
                </c:pt>
                <c:pt idx="97990">
                  <c:v>-174.48249999999999</c:v>
                </c:pt>
                <c:pt idx="97991">
                  <c:v>-174.48049999999998</c:v>
                </c:pt>
                <c:pt idx="97992">
                  <c:v>-174.47849999999997</c:v>
                </c:pt>
                <c:pt idx="97993">
                  <c:v>-174.47649999999999</c:v>
                </c:pt>
                <c:pt idx="97994">
                  <c:v>-174.47449999999998</c:v>
                </c:pt>
                <c:pt idx="97995">
                  <c:v>-174.47249999999997</c:v>
                </c:pt>
                <c:pt idx="97996">
                  <c:v>-174.47049999999999</c:v>
                </c:pt>
                <c:pt idx="97997">
                  <c:v>-174.46849999999998</c:v>
                </c:pt>
                <c:pt idx="97998">
                  <c:v>-174.46649999999997</c:v>
                </c:pt>
                <c:pt idx="97999">
                  <c:v>-174.46449999999999</c:v>
                </c:pt>
                <c:pt idx="98000">
                  <c:v>-174.46249999999998</c:v>
                </c:pt>
                <c:pt idx="98001">
                  <c:v>-174.46049999999997</c:v>
                </c:pt>
                <c:pt idx="98002">
                  <c:v>-174.45849999999999</c:v>
                </c:pt>
                <c:pt idx="98003">
                  <c:v>-174.45649999999998</c:v>
                </c:pt>
                <c:pt idx="98004">
                  <c:v>-174.45449999999997</c:v>
                </c:pt>
                <c:pt idx="98005">
                  <c:v>-174.45249999999999</c:v>
                </c:pt>
                <c:pt idx="98006">
                  <c:v>-174.45049999999998</c:v>
                </c:pt>
                <c:pt idx="98007">
                  <c:v>-174.44849999999997</c:v>
                </c:pt>
                <c:pt idx="98008">
                  <c:v>-174.44649999999999</c:v>
                </c:pt>
                <c:pt idx="98009">
                  <c:v>-174.44449999999998</c:v>
                </c:pt>
                <c:pt idx="98010">
                  <c:v>-174.44249999999997</c:v>
                </c:pt>
                <c:pt idx="98011">
                  <c:v>-174.44049999999999</c:v>
                </c:pt>
                <c:pt idx="98012">
                  <c:v>-174.43849999999998</c:v>
                </c:pt>
                <c:pt idx="98013">
                  <c:v>-174.43649999999997</c:v>
                </c:pt>
                <c:pt idx="98014">
                  <c:v>-174.43449999999999</c:v>
                </c:pt>
                <c:pt idx="98015">
                  <c:v>-174.43249999999998</c:v>
                </c:pt>
                <c:pt idx="98016">
                  <c:v>-174.43049999999997</c:v>
                </c:pt>
                <c:pt idx="98017">
                  <c:v>-174.42849999999999</c:v>
                </c:pt>
                <c:pt idx="98018">
                  <c:v>-174.42649999999998</c:v>
                </c:pt>
                <c:pt idx="98019">
                  <c:v>-174.42449999999997</c:v>
                </c:pt>
                <c:pt idx="98020">
                  <c:v>-174.42249999999999</c:v>
                </c:pt>
                <c:pt idx="98021">
                  <c:v>-174.42049999999998</c:v>
                </c:pt>
                <c:pt idx="98022">
                  <c:v>-174.41849999999997</c:v>
                </c:pt>
                <c:pt idx="98023">
                  <c:v>-174.41649999999998</c:v>
                </c:pt>
                <c:pt idx="98024">
                  <c:v>-174.41449999999998</c:v>
                </c:pt>
                <c:pt idx="98025">
                  <c:v>-174.41249999999997</c:v>
                </c:pt>
                <c:pt idx="98026">
                  <c:v>-174.41049999999998</c:v>
                </c:pt>
                <c:pt idx="98027">
                  <c:v>-174.40849999999998</c:v>
                </c:pt>
                <c:pt idx="98028">
                  <c:v>-174.40649999999997</c:v>
                </c:pt>
                <c:pt idx="98029">
                  <c:v>-174.40449999999998</c:v>
                </c:pt>
                <c:pt idx="98030">
                  <c:v>-174.40249999999997</c:v>
                </c:pt>
                <c:pt idx="98031">
                  <c:v>-174.40049999999997</c:v>
                </c:pt>
                <c:pt idx="98032">
                  <c:v>-174.39849999999998</c:v>
                </c:pt>
                <c:pt idx="98033">
                  <c:v>-174.39649999999997</c:v>
                </c:pt>
                <c:pt idx="98034">
                  <c:v>-174.39449999999997</c:v>
                </c:pt>
                <c:pt idx="98035">
                  <c:v>-174.39249999999998</c:v>
                </c:pt>
                <c:pt idx="98036">
                  <c:v>-174.39049999999997</c:v>
                </c:pt>
                <c:pt idx="98037">
                  <c:v>-174.38849999999996</c:v>
                </c:pt>
                <c:pt idx="98038">
                  <c:v>-174.38649999999998</c:v>
                </c:pt>
                <c:pt idx="98039">
                  <c:v>-174.38449999999997</c:v>
                </c:pt>
                <c:pt idx="98040">
                  <c:v>-174.38249999999996</c:v>
                </c:pt>
                <c:pt idx="98041">
                  <c:v>-174.38049999999998</c:v>
                </c:pt>
                <c:pt idx="98042">
                  <c:v>-174.37849999999997</c:v>
                </c:pt>
                <c:pt idx="98043">
                  <c:v>-174.37649999999996</c:v>
                </c:pt>
                <c:pt idx="98044">
                  <c:v>-174.37449999999998</c:v>
                </c:pt>
                <c:pt idx="98045">
                  <c:v>-174.37249999999997</c:v>
                </c:pt>
                <c:pt idx="98046">
                  <c:v>-174.37049999999996</c:v>
                </c:pt>
                <c:pt idx="98047">
                  <c:v>-174.36849999999998</c:v>
                </c:pt>
                <c:pt idx="98048">
                  <c:v>-174.36649999999997</c:v>
                </c:pt>
                <c:pt idx="98049">
                  <c:v>-174.36449999999996</c:v>
                </c:pt>
                <c:pt idx="98050">
                  <c:v>-174.36249999999998</c:v>
                </c:pt>
                <c:pt idx="98051">
                  <c:v>-174.36049999999997</c:v>
                </c:pt>
                <c:pt idx="98052">
                  <c:v>-174.35849999999996</c:v>
                </c:pt>
                <c:pt idx="98053">
                  <c:v>-174.35649999999998</c:v>
                </c:pt>
                <c:pt idx="98054">
                  <c:v>-174.35449999999997</c:v>
                </c:pt>
                <c:pt idx="98055">
                  <c:v>-174.35249999999996</c:v>
                </c:pt>
                <c:pt idx="98056">
                  <c:v>-174.35049999999998</c:v>
                </c:pt>
                <c:pt idx="98057">
                  <c:v>-174.34849999999997</c:v>
                </c:pt>
                <c:pt idx="98058">
                  <c:v>-174.34649999999996</c:v>
                </c:pt>
                <c:pt idx="98059">
                  <c:v>-174.34449999999998</c:v>
                </c:pt>
                <c:pt idx="98060">
                  <c:v>-174.34249999999997</c:v>
                </c:pt>
                <c:pt idx="98061">
                  <c:v>-174.34049999999996</c:v>
                </c:pt>
                <c:pt idx="98062">
                  <c:v>-174.33849999999998</c:v>
                </c:pt>
                <c:pt idx="98063">
                  <c:v>-174.33649999999997</c:v>
                </c:pt>
                <c:pt idx="98064">
                  <c:v>-174.33449999999999</c:v>
                </c:pt>
                <c:pt idx="98065">
                  <c:v>-174.33249999999998</c:v>
                </c:pt>
                <c:pt idx="98066">
                  <c:v>-174.33049999999997</c:v>
                </c:pt>
                <c:pt idx="98067">
                  <c:v>-174.32849999999999</c:v>
                </c:pt>
                <c:pt idx="98068">
                  <c:v>-174.32649999999998</c:v>
                </c:pt>
                <c:pt idx="98069">
                  <c:v>-174.32449999999997</c:v>
                </c:pt>
                <c:pt idx="98070">
                  <c:v>-174.32249999999999</c:v>
                </c:pt>
                <c:pt idx="98071">
                  <c:v>-174.32049999999998</c:v>
                </c:pt>
                <c:pt idx="98072">
                  <c:v>-174.31849999999997</c:v>
                </c:pt>
                <c:pt idx="98073">
                  <c:v>-174.31649999999999</c:v>
                </c:pt>
                <c:pt idx="98074">
                  <c:v>-174.31449999999998</c:v>
                </c:pt>
                <c:pt idx="98075">
                  <c:v>-174.31249999999997</c:v>
                </c:pt>
                <c:pt idx="98076">
                  <c:v>-174.31049999999999</c:v>
                </c:pt>
                <c:pt idx="98077">
                  <c:v>-174.30849999999998</c:v>
                </c:pt>
                <c:pt idx="98078">
                  <c:v>-174.30649999999997</c:v>
                </c:pt>
                <c:pt idx="98079">
                  <c:v>-174.30449999999999</c:v>
                </c:pt>
                <c:pt idx="98080">
                  <c:v>-174.30249999999998</c:v>
                </c:pt>
                <c:pt idx="98081">
                  <c:v>-174.30049999999997</c:v>
                </c:pt>
                <c:pt idx="98082">
                  <c:v>-174.29849999999999</c:v>
                </c:pt>
                <c:pt idx="98083">
                  <c:v>-174.29649999999998</c:v>
                </c:pt>
                <c:pt idx="98084">
                  <c:v>-174.29449999999997</c:v>
                </c:pt>
                <c:pt idx="98085">
                  <c:v>-174.29249999999999</c:v>
                </c:pt>
                <c:pt idx="98086">
                  <c:v>-174.29049999999998</c:v>
                </c:pt>
                <c:pt idx="98087">
                  <c:v>-174.28849999999997</c:v>
                </c:pt>
                <c:pt idx="98088">
                  <c:v>-174.28649999999999</c:v>
                </c:pt>
                <c:pt idx="98089">
                  <c:v>-174.28449999999998</c:v>
                </c:pt>
                <c:pt idx="98090">
                  <c:v>-174.28249999999997</c:v>
                </c:pt>
                <c:pt idx="98091">
                  <c:v>-174.28049999999999</c:v>
                </c:pt>
                <c:pt idx="98092">
                  <c:v>-174.27849999999998</c:v>
                </c:pt>
                <c:pt idx="98093">
                  <c:v>-174.27649999999997</c:v>
                </c:pt>
                <c:pt idx="98094">
                  <c:v>-174.27449999999999</c:v>
                </c:pt>
                <c:pt idx="98095">
                  <c:v>-174.27249999999998</c:v>
                </c:pt>
                <c:pt idx="98096">
                  <c:v>-174.27049999999997</c:v>
                </c:pt>
                <c:pt idx="98097">
                  <c:v>-174.26849999999999</c:v>
                </c:pt>
                <c:pt idx="98098">
                  <c:v>-174.26649999999998</c:v>
                </c:pt>
                <c:pt idx="98099">
                  <c:v>-174.26449999999997</c:v>
                </c:pt>
                <c:pt idx="98100">
                  <c:v>-174.26249999999999</c:v>
                </c:pt>
                <c:pt idx="98101">
                  <c:v>-174.26049999999998</c:v>
                </c:pt>
                <c:pt idx="98102">
                  <c:v>-174.25849999999997</c:v>
                </c:pt>
                <c:pt idx="98103">
                  <c:v>-174.25649999999999</c:v>
                </c:pt>
                <c:pt idx="98104">
                  <c:v>-174.25449999999998</c:v>
                </c:pt>
                <c:pt idx="98105">
                  <c:v>-174.25249999999997</c:v>
                </c:pt>
                <c:pt idx="98106">
                  <c:v>-174.25049999999999</c:v>
                </c:pt>
                <c:pt idx="98107">
                  <c:v>-174.24849999999998</c:v>
                </c:pt>
                <c:pt idx="98108">
                  <c:v>-174.24649999999997</c:v>
                </c:pt>
                <c:pt idx="98109">
                  <c:v>-174.24449999999999</c:v>
                </c:pt>
                <c:pt idx="98110">
                  <c:v>-174.24249999999998</c:v>
                </c:pt>
                <c:pt idx="98111">
                  <c:v>-174.24049999999997</c:v>
                </c:pt>
                <c:pt idx="98112">
                  <c:v>-174.23849999999999</c:v>
                </c:pt>
                <c:pt idx="98113">
                  <c:v>-174.23649999999998</c:v>
                </c:pt>
                <c:pt idx="98114">
                  <c:v>-174.23449999999997</c:v>
                </c:pt>
                <c:pt idx="98115">
                  <c:v>-174.23249999999999</c:v>
                </c:pt>
                <c:pt idx="98116">
                  <c:v>-174.23049999999998</c:v>
                </c:pt>
                <c:pt idx="98117">
                  <c:v>-174.22849999999997</c:v>
                </c:pt>
                <c:pt idx="98118">
                  <c:v>-174.22649999999999</c:v>
                </c:pt>
                <c:pt idx="98119">
                  <c:v>-174.22449999999998</c:v>
                </c:pt>
                <c:pt idx="98120">
                  <c:v>-174.22249999999997</c:v>
                </c:pt>
                <c:pt idx="98121">
                  <c:v>-174.22049999999999</c:v>
                </c:pt>
                <c:pt idx="98122">
                  <c:v>-174.21849999999998</c:v>
                </c:pt>
                <c:pt idx="98123">
                  <c:v>-174.21649999999997</c:v>
                </c:pt>
                <c:pt idx="98124">
                  <c:v>-174.21449999999999</c:v>
                </c:pt>
                <c:pt idx="98125">
                  <c:v>-174.21249999999998</c:v>
                </c:pt>
                <c:pt idx="98126">
                  <c:v>-174.21049999999997</c:v>
                </c:pt>
                <c:pt idx="98127">
                  <c:v>-174.20849999999999</c:v>
                </c:pt>
                <c:pt idx="98128">
                  <c:v>-174.20649999999998</c:v>
                </c:pt>
                <c:pt idx="98129">
                  <c:v>-174.20449999999997</c:v>
                </c:pt>
                <c:pt idx="98130">
                  <c:v>-174.20249999999999</c:v>
                </c:pt>
                <c:pt idx="98131">
                  <c:v>-174.20049999999998</c:v>
                </c:pt>
                <c:pt idx="98132">
                  <c:v>-174.19849999999997</c:v>
                </c:pt>
                <c:pt idx="98133">
                  <c:v>-174.19649999999999</c:v>
                </c:pt>
                <c:pt idx="98134">
                  <c:v>-174.19449999999998</c:v>
                </c:pt>
                <c:pt idx="98135">
                  <c:v>-174.19249999999997</c:v>
                </c:pt>
                <c:pt idx="98136">
                  <c:v>-174.19049999999999</c:v>
                </c:pt>
                <c:pt idx="98137">
                  <c:v>-174.18849999999998</c:v>
                </c:pt>
                <c:pt idx="98138">
                  <c:v>-174.18649999999997</c:v>
                </c:pt>
                <c:pt idx="98139">
                  <c:v>-174.18449999999999</c:v>
                </c:pt>
                <c:pt idx="98140">
                  <c:v>-174.18249999999998</c:v>
                </c:pt>
                <c:pt idx="98141">
                  <c:v>-174.18049999999997</c:v>
                </c:pt>
                <c:pt idx="98142">
                  <c:v>-174.17849999999999</c:v>
                </c:pt>
                <c:pt idx="98143">
                  <c:v>-174.17649999999998</c:v>
                </c:pt>
                <c:pt idx="98144">
                  <c:v>-174.17449999999997</c:v>
                </c:pt>
                <c:pt idx="98145">
                  <c:v>-174.17249999999999</c:v>
                </c:pt>
                <c:pt idx="98146">
                  <c:v>-174.17049999999998</c:v>
                </c:pt>
                <c:pt idx="98147">
                  <c:v>-174.16849999999997</c:v>
                </c:pt>
                <c:pt idx="98148">
                  <c:v>-174.16649999999998</c:v>
                </c:pt>
                <c:pt idx="98149">
                  <c:v>-174.16449999999998</c:v>
                </c:pt>
                <c:pt idx="98150">
                  <c:v>-174.16249999999997</c:v>
                </c:pt>
                <c:pt idx="98151">
                  <c:v>-174.16049999999998</c:v>
                </c:pt>
                <c:pt idx="98152">
                  <c:v>-174.15849999999998</c:v>
                </c:pt>
                <c:pt idx="98153">
                  <c:v>-174.15649999999997</c:v>
                </c:pt>
                <c:pt idx="98154">
                  <c:v>-174.15449999999998</c:v>
                </c:pt>
                <c:pt idx="98155">
                  <c:v>-174.15249999999997</c:v>
                </c:pt>
                <c:pt idx="98156">
                  <c:v>-174.15049999999997</c:v>
                </c:pt>
                <c:pt idx="98157">
                  <c:v>-174.14849999999998</c:v>
                </c:pt>
                <c:pt idx="98158">
                  <c:v>-174.14649999999997</c:v>
                </c:pt>
                <c:pt idx="98159">
                  <c:v>-174.14449999999997</c:v>
                </c:pt>
                <c:pt idx="98160">
                  <c:v>-174.14249999999998</c:v>
                </c:pt>
                <c:pt idx="98161">
                  <c:v>-174.14049999999997</c:v>
                </c:pt>
                <c:pt idx="98162">
                  <c:v>-174.13849999999996</c:v>
                </c:pt>
                <c:pt idx="98163">
                  <c:v>-174.13649999999998</c:v>
                </c:pt>
                <c:pt idx="98164">
                  <c:v>-174.13449999999997</c:v>
                </c:pt>
                <c:pt idx="98165">
                  <c:v>-174.13249999999996</c:v>
                </c:pt>
                <c:pt idx="98166">
                  <c:v>-174.13049999999998</c:v>
                </c:pt>
                <c:pt idx="98167">
                  <c:v>-174.12849999999997</c:v>
                </c:pt>
                <c:pt idx="98168">
                  <c:v>-174.12649999999996</c:v>
                </c:pt>
                <c:pt idx="98169">
                  <c:v>-174.12449999999998</c:v>
                </c:pt>
                <c:pt idx="98170">
                  <c:v>-174.12249999999997</c:v>
                </c:pt>
                <c:pt idx="98171">
                  <c:v>-174.12049999999996</c:v>
                </c:pt>
                <c:pt idx="98172">
                  <c:v>-174.11849999999998</c:v>
                </c:pt>
                <c:pt idx="98173">
                  <c:v>-174.11649999999997</c:v>
                </c:pt>
                <c:pt idx="98174">
                  <c:v>-174.11449999999996</c:v>
                </c:pt>
                <c:pt idx="98175">
                  <c:v>-174.11249999999998</c:v>
                </c:pt>
                <c:pt idx="98176">
                  <c:v>-174.11049999999997</c:v>
                </c:pt>
                <c:pt idx="98177">
                  <c:v>-174.10849999999996</c:v>
                </c:pt>
                <c:pt idx="98178">
                  <c:v>-174.10649999999998</c:v>
                </c:pt>
                <c:pt idx="98179">
                  <c:v>-174.10449999999997</c:v>
                </c:pt>
                <c:pt idx="98180">
                  <c:v>-174.10249999999996</c:v>
                </c:pt>
                <c:pt idx="98181">
                  <c:v>-174.10049999999998</c:v>
                </c:pt>
                <c:pt idx="98182">
                  <c:v>-174.09849999999997</c:v>
                </c:pt>
                <c:pt idx="98183">
                  <c:v>-174.09649999999996</c:v>
                </c:pt>
                <c:pt idx="98184">
                  <c:v>-174.09449999999998</c:v>
                </c:pt>
                <c:pt idx="98185">
                  <c:v>-174.09249999999997</c:v>
                </c:pt>
                <c:pt idx="98186">
                  <c:v>-174.09049999999996</c:v>
                </c:pt>
                <c:pt idx="98187">
                  <c:v>-174.08849999999998</c:v>
                </c:pt>
                <c:pt idx="98188">
                  <c:v>-174.08649999999997</c:v>
                </c:pt>
                <c:pt idx="98189">
                  <c:v>-174.08449999999999</c:v>
                </c:pt>
                <c:pt idx="98190">
                  <c:v>-174.08249999999998</c:v>
                </c:pt>
                <c:pt idx="98191">
                  <c:v>-174.08049999999997</c:v>
                </c:pt>
                <c:pt idx="98192">
                  <c:v>-174.07849999999999</c:v>
                </c:pt>
                <c:pt idx="98193">
                  <c:v>-174.07649999999998</c:v>
                </c:pt>
                <c:pt idx="98194">
                  <c:v>-174.07449999999997</c:v>
                </c:pt>
                <c:pt idx="98195">
                  <c:v>-174.07249999999999</c:v>
                </c:pt>
                <c:pt idx="98196">
                  <c:v>-174.07049999999998</c:v>
                </c:pt>
                <c:pt idx="98197">
                  <c:v>-174.06849999999997</c:v>
                </c:pt>
                <c:pt idx="98198">
                  <c:v>-174.06649999999999</c:v>
                </c:pt>
                <c:pt idx="98199">
                  <c:v>-174.06449999999998</c:v>
                </c:pt>
                <c:pt idx="98200">
                  <c:v>-174.06249999999997</c:v>
                </c:pt>
                <c:pt idx="98201">
                  <c:v>-174.06049999999999</c:v>
                </c:pt>
                <c:pt idx="98202">
                  <c:v>-174.05849999999998</c:v>
                </c:pt>
                <c:pt idx="98203">
                  <c:v>-174.05649999999997</c:v>
                </c:pt>
                <c:pt idx="98204">
                  <c:v>-174.05449999999999</c:v>
                </c:pt>
                <c:pt idx="98205">
                  <c:v>-174.05249999999998</c:v>
                </c:pt>
                <c:pt idx="98206">
                  <c:v>-174.05049999999997</c:v>
                </c:pt>
                <c:pt idx="98207">
                  <c:v>-174.04849999999999</c:v>
                </c:pt>
                <c:pt idx="98208">
                  <c:v>-174.04649999999998</c:v>
                </c:pt>
                <c:pt idx="98209">
                  <c:v>-174.04449999999997</c:v>
                </c:pt>
                <c:pt idx="98210">
                  <c:v>-174.04249999999999</c:v>
                </c:pt>
                <c:pt idx="98211">
                  <c:v>-174.04049999999998</c:v>
                </c:pt>
                <c:pt idx="98212">
                  <c:v>-174.03849999999997</c:v>
                </c:pt>
                <c:pt idx="98213">
                  <c:v>-174.03649999999999</c:v>
                </c:pt>
                <c:pt idx="98214">
                  <c:v>-174.03449999999998</c:v>
                </c:pt>
                <c:pt idx="98215">
                  <c:v>-174.03249999999997</c:v>
                </c:pt>
                <c:pt idx="98216">
                  <c:v>-174.03049999999999</c:v>
                </c:pt>
                <c:pt idx="98217">
                  <c:v>-174.02849999999998</c:v>
                </c:pt>
                <c:pt idx="98218">
                  <c:v>-174.02649999999997</c:v>
                </c:pt>
                <c:pt idx="98219">
                  <c:v>-174.02449999999999</c:v>
                </c:pt>
                <c:pt idx="98220">
                  <c:v>-174.02249999999998</c:v>
                </c:pt>
                <c:pt idx="98221">
                  <c:v>-174.02049999999997</c:v>
                </c:pt>
                <c:pt idx="98222">
                  <c:v>-174.01849999999999</c:v>
                </c:pt>
                <c:pt idx="98223">
                  <c:v>-174.01649999999998</c:v>
                </c:pt>
                <c:pt idx="98224">
                  <c:v>-174.01449999999997</c:v>
                </c:pt>
                <c:pt idx="98225">
                  <c:v>-174.01249999999999</c:v>
                </c:pt>
                <c:pt idx="98226">
                  <c:v>-174.01049999999998</c:v>
                </c:pt>
                <c:pt idx="98227">
                  <c:v>-174.00849999999997</c:v>
                </c:pt>
                <c:pt idx="98228">
                  <c:v>-174.00649999999999</c:v>
                </c:pt>
                <c:pt idx="98229">
                  <c:v>-174.00449999999998</c:v>
                </c:pt>
                <c:pt idx="98230">
                  <c:v>-174.00249999999997</c:v>
                </c:pt>
                <c:pt idx="98231">
                  <c:v>-174.00049999999999</c:v>
                </c:pt>
                <c:pt idx="98232">
                  <c:v>-173.99849999999998</c:v>
                </c:pt>
                <c:pt idx="98233">
                  <c:v>-173.99649999999997</c:v>
                </c:pt>
                <c:pt idx="98234">
                  <c:v>-173.99449999999999</c:v>
                </c:pt>
                <c:pt idx="98235">
                  <c:v>-173.99249999999998</c:v>
                </c:pt>
                <c:pt idx="98236">
                  <c:v>-173.99049999999997</c:v>
                </c:pt>
                <c:pt idx="98237">
                  <c:v>-173.98849999999999</c:v>
                </c:pt>
                <c:pt idx="98238">
                  <c:v>-173.98649999999998</c:v>
                </c:pt>
                <c:pt idx="98239">
                  <c:v>-173.98449999999997</c:v>
                </c:pt>
                <c:pt idx="98240">
                  <c:v>-173.98249999999999</c:v>
                </c:pt>
                <c:pt idx="98241">
                  <c:v>-173.98049999999998</c:v>
                </c:pt>
                <c:pt idx="98242">
                  <c:v>-173.97849999999997</c:v>
                </c:pt>
                <c:pt idx="98243">
                  <c:v>-173.97649999999999</c:v>
                </c:pt>
                <c:pt idx="98244">
                  <c:v>-173.97449999999998</c:v>
                </c:pt>
                <c:pt idx="98245">
                  <c:v>-173.97249999999997</c:v>
                </c:pt>
                <c:pt idx="98246">
                  <c:v>-173.97049999999999</c:v>
                </c:pt>
                <c:pt idx="98247">
                  <c:v>-173.96849999999998</c:v>
                </c:pt>
                <c:pt idx="98248">
                  <c:v>-173.96649999999997</c:v>
                </c:pt>
                <c:pt idx="98249">
                  <c:v>-173.96449999999999</c:v>
                </c:pt>
                <c:pt idx="98250">
                  <c:v>-173.96249999999998</c:v>
                </c:pt>
                <c:pt idx="98251">
                  <c:v>-173.96049999999997</c:v>
                </c:pt>
                <c:pt idx="98252">
                  <c:v>-173.95849999999999</c:v>
                </c:pt>
                <c:pt idx="98253">
                  <c:v>-173.95649999999998</c:v>
                </c:pt>
                <c:pt idx="98254">
                  <c:v>-173.95449999999997</c:v>
                </c:pt>
                <c:pt idx="98255">
                  <c:v>-173.95249999999999</c:v>
                </c:pt>
                <c:pt idx="98256">
                  <c:v>-173.95049999999998</c:v>
                </c:pt>
                <c:pt idx="98257">
                  <c:v>-173.94849999999997</c:v>
                </c:pt>
                <c:pt idx="98258">
                  <c:v>-173.94649999999999</c:v>
                </c:pt>
                <c:pt idx="98259">
                  <c:v>-173.94449999999998</c:v>
                </c:pt>
                <c:pt idx="98260">
                  <c:v>-173.94249999999997</c:v>
                </c:pt>
                <c:pt idx="98261">
                  <c:v>-173.94049999999999</c:v>
                </c:pt>
                <c:pt idx="98262">
                  <c:v>-173.93849999999998</c:v>
                </c:pt>
                <c:pt idx="98263">
                  <c:v>-173.93649999999997</c:v>
                </c:pt>
                <c:pt idx="98264">
                  <c:v>-173.93449999999999</c:v>
                </c:pt>
                <c:pt idx="98265">
                  <c:v>-173.93249999999998</c:v>
                </c:pt>
                <c:pt idx="98266">
                  <c:v>-173.93049999999997</c:v>
                </c:pt>
                <c:pt idx="98267">
                  <c:v>-173.92849999999999</c:v>
                </c:pt>
                <c:pt idx="98268">
                  <c:v>-173.92649999999998</c:v>
                </c:pt>
                <c:pt idx="98269">
                  <c:v>-173.92449999999997</c:v>
                </c:pt>
                <c:pt idx="98270">
                  <c:v>-173.92249999999999</c:v>
                </c:pt>
                <c:pt idx="98271">
                  <c:v>-173.92049999999998</c:v>
                </c:pt>
                <c:pt idx="98272">
                  <c:v>-173.91849999999997</c:v>
                </c:pt>
                <c:pt idx="98273">
                  <c:v>-173.91649999999998</c:v>
                </c:pt>
                <c:pt idx="98274">
                  <c:v>-173.91449999999998</c:v>
                </c:pt>
                <c:pt idx="98275">
                  <c:v>-173.91249999999997</c:v>
                </c:pt>
                <c:pt idx="98276">
                  <c:v>-173.91049999999998</c:v>
                </c:pt>
                <c:pt idx="98277">
                  <c:v>-173.90849999999998</c:v>
                </c:pt>
                <c:pt idx="98278">
                  <c:v>-173.90649999999997</c:v>
                </c:pt>
                <c:pt idx="98279">
                  <c:v>-173.90449999999998</c:v>
                </c:pt>
                <c:pt idx="98280">
                  <c:v>-173.90249999999997</c:v>
                </c:pt>
                <c:pt idx="98281">
                  <c:v>-173.90049999999997</c:v>
                </c:pt>
                <c:pt idx="98282">
                  <c:v>-173.89849999999998</c:v>
                </c:pt>
                <c:pt idx="98283">
                  <c:v>-173.89649999999997</c:v>
                </c:pt>
                <c:pt idx="98284">
                  <c:v>-173.89449999999997</c:v>
                </c:pt>
                <c:pt idx="98285">
                  <c:v>-173.89249999999998</c:v>
                </c:pt>
                <c:pt idx="98286">
                  <c:v>-173.89049999999997</c:v>
                </c:pt>
                <c:pt idx="98287">
                  <c:v>-173.88849999999996</c:v>
                </c:pt>
                <c:pt idx="98288">
                  <c:v>-173.88649999999998</c:v>
                </c:pt>
                <c:pt idx="98289">
                  <c:v>-173.88449999999997</c:v>
                </c:pt>
                <c:pt idx="98290">
                  <c:v>-173.88249999999996</c:v>
                </c:pt>
                <c:pt idx="98291">
                  <c:v>-173.88049999999998</c:v>
                </c:pt>
                <c:pt idx="98292">
                  <c:v>-173.87849999999997</c:v>
                </c:pt>
                <c:pt idx="98293">
                  <c:v>-173.87649999999996</c:v>
                </c:pt>
                <c:pt idx="98294">
                  <c:v>-173.87449999999998</c:v>
                </c:pt>
                <c:pt idx="98295">
                  <c:v>-173.87249999999997</c:v>
                </c:pt>
                <c:pt idx="98296">
                  <c:v>-173.87049999999996</c:v>
                </c:pt>
                <c:pt idx="98297">
                  <c:v>-173.86849999999998</c:v>
                </c:pt>
                <c:pt idx="98298">
                  <c:v>-173.86649999999997</c:v>
                </c:pt>
                <c:pt idx="98299">
                  <c:v>-173.86449999999996</c:v>
                </c:pt>
                <c:pt idx="98300">
                  <c:v>-173.86249999999998</c:v>
                </c:pt>
                <c:pt idx="98301">
                  <c:v>-173.86049999999997</c:v>
                </c:pt>
                <c:pt idx="98302">
                  <c:v>-173.85849999999996</c:v>
                </c:pt>
                <c:pt idx="98303">
                  <c:v>-173.85649999999998</c:v>
                </c:pt>
                <c:pt idx="98304">
                  <c:v>-173.85449999999997</c:v>
                </c:pt>
                <c:pt idx="98305">
                  <c:v>-173.85249999999996</c:v>
                </c:pt>
                <c:pt idx="98306">
                  <c:v>-173.85049999999998</c:v>
                </c:pt>
                <c:pt idx="98307">
                  <c:v>-173.84849999999997</c:v>
                </c:pt>
                <c:pt idx="98308">
                  <c:v>-173.84649999999996</c:v>
                </c:pt>
                <c:pt idx="98309">
                  <c:v>-173.84449999999998</c:v>
                </c:pt>
                <c:pt idx="98310">
                  <c:v>-173.84249999999997</c:v>
                </c:pt>
                <c:pt idx="98311">
                  <c:v>-173.84049999999996</c:v>
                </c:pt>
                <c:pt idx="98312">
                  <c:v>-173.83849999999998</c:v>
                </c:pt>
                <c:pt idx="98313">
                  <c:v>-173.83649999999997</c:v>
                </c:pt>
                <c:pt idx="98314">
                  <c:v>-173.83449999999999</c:v>
                </c:pt>
                <c:pt idx="98315">
                  <c:v>-173.83249999999998</c:v>
                </c:pt>
                <c:pt idx="98316">
                  <c:v>-173.83049999999997</c:v>
                </c:pt>
                <c:pt idx="98317">
                  <c:v>-173.82849999999999</c:v>
                </c:pt>
                <c:pt idx="98318">
                  <c:v>-173.82649999999998</c:v>
                </c:pt>
                <c:pt idx="98319">
                  <c:v>-173.82449999999997</c:v>
                </c:pt>
                <c:pt idx="98320">
                  <c:v>-173.82249999999999</c:v>
                </c:pt>
                <c:pt idx="98321">
                  <c:v>-173.82049999999998</c:v>
                </c:pt>
                <c:pt idx="98322">
                  <c:v>-173.81849999999997</c:v>
                </c:pt>
                <c:pt idx="98323">
                  <c:v>-173.81649999999999</c:v>
                </c:pt>
                <c:pt idx="98324">
                  <c:v>-173.81449999999998</c:v>
                </c:pt>
                <c:pt idx="98325">
                  <c:v>-173.81249999999997</c:v>
                </c:pt>
                <c:pt idx="98326">
                  <c:v>-173.81049999999999</c:v>
                </c:pt>
                <c:pt idx="98327">
                  <c:v>-173.80849999999998</c:v>
                </c:pt>
                <c:pt idx="98328">
                  <c:v>-173.80649999999997</c:v>
                </c:pt>
                <c:pt idx="98329">
                  <c:v>-173.80449999999999</c:v>
                </c:pt>
                <c:pt idx="98330">
                  <c:v>-173.80249999999998</c:v>
                </c:pt>
                <c:pt idx="98331">
                  <c:v>-173.80049999999997</c:v>
                </c:pt>
                <c:pt idx="98332">
                  <c:v>-173.79849999999999</c:v>
                </c:pt>
                <c:pt idx="98333">
                  <c:v>-173.79649999999998</c:v>
                </c:pt>
                <c:pt idx="98334">
                  <c:v>-173.79449999999997</c:v>
                </c:pt>
                <c:pt idx="98335">
                  <c:v>-173.79249999999999</c:v>
                </c:pt>
                <c:pt idx="98336">
                  <c:v>-173.79049999999998</c:v>
                </c:pt>
                <c:pt idx="98337">
                  <c:v>-173.78849999999997</c:v>
                </c:pt>
                <c:pt idx="98338">
                  <c:v>-173.78649999999999</c:v>
                </c:pt>
                <c:pt idx="98339">
                  <c:v>-173.78449999999998</c:v>
                </c:pt>
                <c:pt idx="98340">
                  <c:v>-173.78249999999997</c:v>
                </c:pt>
                <c:pt idx="98341">
                  <c:v>-173.78049999999999</c:v>
                </c:pt>
                <c:pt idx="98342">
                  <c:v>-173.77849999999998</c:v>
                </c:pt>
                <c:pt idx="98343">
                  <c:v>-173.77649999999997</c:v>
                </c:pt>
                <c:pt idx="98344">
                  <c:v>-173.77449999999999</c:v>
                </c:pt>
                <c:pt idx="98345">
                  <c:v>-173.77249999999998</c:v>
                </c:pt>
                <c:pt idx="98346">
                  <c:v>-173.77049999999997</c:v>
                </c:pt>
                <c:pt idx="98347">
                  <c:v>-173.76849999999999</c:v>
                </c:pt>
                <c:pt idx="98348">
                  <c:v>-173.76649999999998</c:v>
                </c:pt>
                <c:pt idx="98349">
                  <c:v>-173.76449999999997</c:v>
                </c:pt>
                <c:pt idx="98350">
                  <c:v>-173.76249999999999</c:v>
                </c:pt>
                <c:pt idx="98351">
                  <c:v>-173.76049999999998</c:v>
                </c:pt>
                <c:pt idx="98352">
                  <c:v>-173.75849999999997</c:v>
                </c:pt>
                <c:pt idx="98353">
                  <c:v>-173.75649999999999</c:v>
                </c:pt>
                <c:pt idx="98354">
                  <c:v>-173.75449999999998</c:v>
                </c:pt>
                <c:pt idx="98355">
                  <c:v>-173.75249999999997</c:v>
                </c:pt>
                <c:pt idx="98356">
                  <c:v>-173.75049999999999</c:v>
                </c:pt>
                <c:pt idx="98357">
                  <c:v>-173.74849999999998</c:v>
                </c:pt>
                <c:pt idx="98358">
                  <c:v>-173.74649999999997</c:v>
                </c:pt>
                <c:pt idx="98359">
                  <c:v>-173.74449999999999</c:v>
                </c:pt>
                <c:pt idx="98360">
                  <c:v>-173.74249999999998</c:v>
                </c:pt>
                <c:pt idx="98361">
                  <c:v>-173.74049999999997</c:v>
                </c:pt>
                <c:pt idx="98362">
                  <c:v>-173.73849999999999</c:v>
                </c:pt>
                <c:pt idx="98363">
                  <c:v>-173.73649999999998</c:v>
                </c:pt>
                <c:pt idx="98364">
                  <c:v>-173.73449999999997</c:v>
                </c:pt>
                <c:pt idx="98365">
                  <c:v>-173.73249999999999</c:v>
                </c:pt>
                <c:pt idx="98366">
                  <c:v>-173.73049999999998</c:v>
                </c:pt>
                <c:pt idx="98367">
                  <c:v>-173.72849999999997</c:v>
                </c:pt>
                <c:pt idx="98368">
                  <c:v>-173.72649999999999</c:v>
                </c:pt>
                <c:pt idx="98369">
                  <c:v>-173.72449999999998</c:v>
                </c:pt>
                <c:pt idx="98370">
                  <c:v>-173.72249999999997</c:v>
                </c:pt>
                <c:pt idx="98371">
                  <c:v>-173.72049999999999</c:v>
                </c:pt>
                <c:pt idx="98372">
                  <c:v>-173.71849999999998</c:v>
                </c:pt>
                <c:pt idx="98373">
                  <c:v>-173.71649999999997</c:v>
                </c:pt>
                <c:pt idx="98374">
                  <c:v>-173.71449999999999</c:v>
                </c:pt>
                <c:pt idx="98375">
                  <c:v>-173.71249999999998</c:v>
                </c:pt>
                <c:pt idx="98376">
                  <c:v>-173.71049999999997</c:v>
                </c:pt>
                <c:pt idx="98377">
                  <c:v>-173.70849999999999</c:v>
                </c:pt>
                <c:pt idx="98378">
                  <c:v>-173.70649999999998</c:v>
                </c:pt>
                <c:pt idx="98379">
                  <c:v>-173.70449999999997</c:v>
                </c:pt>
                <c:pt idx="98380">
                  <c:v>-173.70249999999999</c:v>
                </c:pt>
                <c:pt idx="98381">
                  <c:v>-173.70049999999998</c:v>
                </c:pt>
                <c:pt idx="98382">
                  <c:v>-173.69849999999997</c:v>
                </c:pt>
                <c:pt idx="98383">
                  <c:v>-173.69649999999999</c:v>
                </c:pt>
                <c:pt idx="98384">
                  <c:v>-173.69449999999998</c:v>
                </c:pt>
                <c:pt idx="98385">
                  <c:v>-173.69249999999997</c:v>
                </c:pt>
                <c:pt idx="98386">
                  <c:v>-173.69049999999999</c:v>
                </c:pt>
                <c:pt idx="98387">
                  <c:v>-173.68849999999998</c:v>
                </c:pt>
                <c:pt idx="98388">
                  <c:v>-173.68649999999997</c:v>
                </c:pt>
                <c:pt idx="98389">
                  <c:v>-173.68449999999999</c:v>
                </c:pt>
                <c:pt idx="98390">
                  <c:v>-173.68249999999998</c:v>
                </c:pt>
                <c:pt idx="98391">
                  <c:v>-173.68049999999997</c:v>
                </c:pt>
                <c:pt idx="98392">
                  <c:v>-173.67849999999999</c:v>
                </c:pt>
                <c:pt idx="98393">
                  <c:v>-173.67649999999998</c:v>
                </c:pt>
                <c:pt idx="98394">
                  <c:v>-173.67449999999997</c:v>
                </c:pt>
                <c:pt idx="98395">
                  <c:v>-173.67249999999999</c:v>
                </c:pt>
                <c:pt idx="98396">
                  <c:v>-173.67049999999998</c:v>
                </c:pt>
                <c:pt idx="98397">
                  <c:v>-173.66849999999997</c:v>
                </c:pt>
                <c:pt idx="98398">
                  <c:v>-173.66649999999998</c:v>
                </c:pt>
                <c:pt idx="98399">
                  <c:v>-173.66449999999998</c:v>
                </c:pt>
                <c:pt idx="98400">
                  <c:v>-173.66249999999997</c:v>
                </c:pt>
                <c:pt idx="98401">
                  <c:v>-173.66049999999998</c:v>
                </c:pt>
                <c:pt idx="98402">
                  <c:v>-173.65849999999998</c:v>
                </c:pt>
                <c:pt idx="98403">
                  <c:v>-173.65649999999997</c:v>
                </c:pt>
                <c:pt idx="98404">
                  <c:v>-173.65449999999998</c:v>
                </c:pt>
                <c:pt idx="98405">
                  <c:v>-173.65249999999997</c:v>
                </c:pt>
                <c:pt idx="98406">
                  <c:v>-173.65049999999997</c:v>
                </c:pt>
                <c:pt idx="98407">
                  <c:v>-173.64849999999998</c:v>
                </c:pt>
                <c:pt idx="98408">
                  <c:v>-173.64649999999997</c:v>
                </c:pt>
                <c:pt idx="98409">
                  <c:v>-173.64449999999997</c:v>
                </c:pt>
                <c:pt idx="98410">
                  <c:v>-173.64249999999998</c:v>
                </c:pt>
                <c:pt idx="98411">
                  <c:v>-173.64049999999997</c:v>
                </c:pt>
                <c:pt idx="98412">
                  <c:v>-173.63849999999996</c:v>
                </c:pt>
                <c:pt idx="98413">
                  <c:v>-173.63649999999998</c:v>
                </c:pt>
                <c:pt idx="98414">
                  <c:v>-173.63449999999997</c:v>
                </c:pt>
                <c:pt idx="98415">
                  <c:v>-173.63249999999996</c:v>
                </c:pt>
                <c:pt idx="98416">
                  <c:v>-173.63049999999998</c:v>
                </c:pt>
                <c:pt idx="98417">
                  <c:v>-173.62849999999997</c:v>
                </c:pt>
                <c:pt idx="98418">
                  <c:v>-173.62649999999996</c:v>
                </c:pt>
                <c:pt idx="98419">
                  <c:v>-173.62449999999998</c:v>
                </c:pt>
                <c:pt idx="98420">
                  <c:v>-173.62249999999997</c:v>
                </c:pt>
                <c:pt idx="98421">
                  <c:v>-173.62049999999996</c:v>
                </c:pt>
                <c:pt idx="98422">
                  <c:v>-173.61849999999998</c:v>
                </c:pt>
                <c:pt idx="98423">
                  <c:v>-173.61649999999997</c:v>
                </c:pt>
                <c:pt idx="98424">
                  <c:v>-173.61449999999996</c:v>
                </c:pt>
                <c:pt idx="98425">
                  <c:v>-173.61249999999998</c:v>
                </c:pt>
                <c:pt idx="98426">
                  <c:v>-173.61049999999997</c:v>
                </c:pt>
                <c:pt idx="98427">
                  <c:v>-173.60849999999996</c:v>
                </c:pt>
                <c:pt idx="98428">
                  <c:v>-173.60649999999998</c:v>
                </c:pt>
                <c:pt idx="98429">
                  <c:v>-173.60449999999997</c:v>
                </c:pt>
                <c:pt idx="98430">
                  <c:v>-173.60249999999996</c:v>
                </c:pt>
                <c:pt idx="98431">
                  <c:v>-173.60049999999998</c:v>
                </c:pt>
                <c:pt idx="98432">
                  <c:v>-173.59849999999997</c:v>
                </c:pt>
                <c:pt idx="98433">
                  <c:v>-173.59649999999996</c:v>
                </c:pt>
                <c:pt idx="98434">
                  <c:v>-173.59449999999998</c:v>
                </c:pt>
                <c:pt idx="98435">
                  <c:v>-173.59249999999997</c:v>
                </c:pt>
                <c:pt idx="98436">
                  <c:v>-173.59049999999996</c:v>
                </c:pt>
                <c:pt idx="98437">
                  <c:v>-173.58849999999998</c:v>
                </c:pt>
                <c:pt idx="98438">
                  <c:v>-173.58649999999997</c:v>
                </c:pt>
                <c:pt idx="98439">
                  <c:v>-173.58449999999999</c:v>
                </c:pt>
                <c:pt idx="98440">
                  <c:v>-173.58249999999998</c:v>
                </c:pt>
                <c:pt idx="98441">
                  <c:v>-173.58049999999997</c:v>
                </c:pt>
                <c:pt idx="98442">
                  <c:v>-173.57849999999999</c:v>
                </c:pt>
                <c:pt idx="98443">
                  <c:v>-173.57649999999998</c:v>
                </c:pt>
                <c:pt idx="98444">
                  <c:v>-173.57449999999997</c:v>
                </c:pt>
                <c:pt idx="98445">
                  <c:v>-173.57249999999999</c:v>
                </c:pt>
                <c:pt idx="98446">
                  <c:v>-173.57049999999998</c:v>
                </c:pt>
                <c:pt idx="98447">
                  <c:v>-173.56849999999997</c:v>
                </c:pt>
                <c:pt idx="98448">
                  <c:v>-173.56649999999999</c:v>
                </c:pt>
                <c:pt idx="98449">
                  <c:v>-173.56449999999998</c:v>
                </c:pt>
                <c:pt idx="98450">
                  <c:v>-173.56249999999997</c:v>
                </c:pt>
                <c:pt idx="98451">
                  <c:v>-173.56049999999999</c:v>
                </c:pt>
                <c:pt idx="98452">
                  <c:v>-173.55849999999998</c:v>
                </c:pt>
                <c:pt idx="98453">
                  <c:v>-173.55649999999997</c:v>
                </c:pt>
                <c:pt idx="98454">
                  <c:v>-173.55449999999999</c:v>
                </c:pt>
                <c:pt idx="98455">
                  <c:v>-173.55249999999998</c:v>
                </c:pt>
                <c:pt idx="98456">
                  <c:v>-173.55049999999997</c:v>
                </c:pt>
                <c:pt idx="98457">
                  <c:v>-173.54849999999999</c:v>
                </c:pt>
                <c:pt idx="98458">
                  <c:v>-173.54649999999998</c:v>
                </c:pt>
                <c:pt idx="98459">
                  <c:v>-173.54449999999997</c:v>
                </c:pt>
                <c:pt idx="98460">
                  <c:v>-173.54249999999999</c:v>
                </c:pt>
                <c:pt idx="98461">
                  <c:v>-173.54049999999998</c:v>
                </c:pt>
                <c:pt idx="98462">
                  <c:v>-173.53849999999997</c:v>
                </c:pt>
                <c:pt idx="98463">
                  <c:v>-173.53649999999999</c:v>
                </c:pt>
                <c:pt idx="98464">
                  <c:v>-173.53449999999998</c:v>
                </c:pt>
                <c:pt idx="98465">
                  <c:v>-173.53249999999997</c:v>
                </c:pt>
                <c:pt idx="98466">
                  <c:v>-173.53049999999999</c:v>
                </c:pt>
                <c:pt idx="98467">
                  <c:v>-173.52849999999998</c:v>
                </c:pt>
                <c:pt idx="98468">
                  <c:v>-173.52649999999997</c:v>
                </c:pt>
                <c:pt idx="98469">
                  <c:v>-173.52449999999999</c:v>
                </c:pt>
                <c:pt idx="98470">
                  <c:v>-173.52249999999998</c:v>
                </c:pt>
                <c:pt idx="98471">
                  <c:v>-173.52049999999997</c:v>
                </c:pt>
                <c:pt idx="98472">
                  <c:v>-173.51849999999999</c:v>
                </c:pt>
                <c:pt idx="98473">
                  <c:v>-173.51649999999998</c:v>
                </c:pt>
                <c:pt idx="98474">
                  <c:v>-173.51449999999997</c:v>
                </c:pt>
                <c:pt idx="98475">
                  <c:v>-173.51249999999999</c:v>
                </c:pt>
                <c:pt idx="98476">
                  <c:v>-173.51049999999998</c:v>
                </c:pt>
                <c:pt idx="98477">
                  <c:v>-173.50849999999997</c:v>
                </c:pt>
                <c:pt idx="98478">
                  <c:v>-173.50649999999999</c:v>
                </c:pt>
                <c:pt idx="98479">
                  <c:v>-173.50449999999998</c:v>
                </c:pt>
                <c:pt idx="98480">
                  <c:v>-173.50249999999997</c:v>
                </c:pt>
                <c:pt idx="98481">
                  <c:v>-173.50049999999999</c:v>
                </c:pt>
                <c:pt idx="98482">
                  <c:v>-173.49849999999998</c:v>
                </c:pt>
                <c:pt idx="98483">
                  <c:v>-173.49649999999997</c:v>
                </c:pt>
                <c:pt idx="98484">
                  <c:v>-173.49449999999999</c:v>
                </c:pt>
                <c:pt idx="98485">
                  <c:v>-173.49249999999998</c:v>
                </c:pt>
                <c:pt idx="98486">
                  <c:v>-173.49049999999997</c:v>
                </c:pt>
                <c:pt idx="98487">
                  <c:v>-173.48849999999999</c:v>
                </c:pt>
                <c:pt idx="98488">
                  <c:v>-173.48649999999998</c:v>
                </c:pt>
                <c:pt idx="98489">
                  <c:v>-173.48449999999997</c:v>
                </c:pt>
                <c:pt idx="98490">
                  <c:v>-173.48249999999999</c:v>
                </c:pt>
                <c:pt idx="98491">
                  <c:v>-173.48049999999998</c:v>
                </c:pt>
                <c:pt idx="98492">
                  <c:v>-173.47849999999997</c:v>
                </c:pt>
                <c:pt idx="98493">
                  <c:v>-173.47649999999999</c:v>
                </c:pt>
                <c:pt idx="98494">
                  <c:v>-173.47449999999998</c:v>
                </c:pt>
                <c:pt idx="98495">
                  <c:v>-173.47249999999997</c:v>
                </c:pt>
                <c:pt idx="98496">
                  <c:v>-173.47049999999999</c:v>
                </c:pt>
                <c:pt idx="98497">
                  <c:v>-173.46849999999998</c:v>
                </c:pt>
                <c:pt idx="98498">
                  <c:v>-173.46649999999997</c:v>
                </c:pt>
                <c:pt idx="98499">
                  <c:v>-173.46449999999999</c:v>
                </c:pt>
                <c:pt idx="98500">
                  <c:v>-173.46249999999998</c:v>
                </c:pt>
                <c:pt idx="98501">
                  <c:v>-173.46049999999997</c:v>
                </c:pt>
                <c:pt idx="98502">
                  <c:v>-173.45849999999999</c:v>
                </c:pt>
                <c:pt idx="98503">
                  <c:v>-173.45649999999998</c:v>
                </c:pt>
                <c:pt idx="98504">
                  <c:v>-173.45449999999997</c:v>
                </c:pt>
                <c:pt idx="98505">
                  <c:v>-173.45249999999999</c:v>
                </c:pt>
                <c:pt idx="98506">
                  <c:v>-173.45049999999998</c:v>
                </c:pt>
                <c:pt idx="98507">
                  <c:v>-173.44849999999997</c:v>
                </c:pt>
                <c:pt idx="98508">
                  <c:v>-173.44649999999999</c:v>
                </c:pt>
                <c:pt idx="98509">
                  <c:v>-173.44449999999998</c:v>
                </c:pt>
                <c:pt idx="98510">
                  <c:v>-173.44249999999997</c:v>
                </c:pt>
                <c:pt idx="98511">
                  <c:v>-173.44049999999999</c:v>
                </c:pt>
                <c:pt idx="98512">
                  <c:v>-173.43849999999998</c:v>
                </c:pt>
                <c:pt idx="98513">
                  <c:v>-173.43649999999997</c:v>
                </c:pt>
                <c:pt idx="98514">
                  <c:v>-173.43449999999999</c:v>
                </c:pt>
                <c:pt idx="98515">
                  <c:v>-173.43249999999998</c:v>
                </c:pt>
                <c:pt idx="98516">
                  <c:v>-173.43049999999997</c:v>
                </c:pt>
                <c:pt idx="98517">
                  <c:v>-173.42849999999999</c:v>
                </c:pt>
                <c:pt idx="98518">
                  <c:v>-173.42649999999998</c:v>
                </c:pt>
                <c:pt idx="98519">
                  <c:v>-173.42449999999997</c:v>
                </c:pt>
                <c:pt idx="98520">
                  <c:v>-173.42249999999999</c:v>
                </c:pt>
                <c:pt idx="98521">
                  <c:v>-173.42049999999998</c:v>
                </c:pt>
                <c:pt idx="98522">
                  <c:v>-173.41849999999997</c:v>
                </c:pt>
                <c:pt idx="98523">
                  <c:v>-173.41649999999998</c:v>
                </c:pt>
                <c:pt idx="98524">
                  <c:v>-173.41449999999998</c:v>
                </c:pt>
                <c:pt idx="98525">
                  <c:v>-173.41249999999997</c:v>
                </c:pt>
                <c:pt idx="98526">
                  <c:v>-173.41049999999998</c:v>
                </c:pt>
                <c:pt idx="98527">
                  <c:v>-173.40849999999998</c:v>
                </c:pt>
                <c:pt idx="98528">
                  <c:v>-173.40649999999997</c:v>
                </c:pt>
                <c:pt idx="98529">
                  <c:v>-173.40449999999998</c:v>
                </c:pt>
                <c:pt idx="98530">
                  <c:v>-173.40249999999997</c:v>
                </c:pt>
                <c:pt idx="98531">
                  <c:v>-173.40049999999997</c:v>
                </c:pt>
                <c:pt idx="98532">
                  <c:v>-173.39849999999998</c:v>
                </c:pt>
                <c:pt idx="98533">
                  <c:v>-173.39649999999997</c:v>
                </c:pt>
                <c:pt idx="98534">
                  <c:v>-173.39449999999997</c:v>
                </c:pt>
                <c:pt idx="98535">
                  <c:v>-173.39249999999998</c:v>
                </c:pt>
                <c:pt idx="98536">
                  <c:v>-173.39049999999997</c:v>
                </c:pt>
                <c:pt idx="98537">
                  <c:v>-173.38849999999996</c:v>
                </c:pt>
                <c:pt idx="98538">
                  <c:v>-173.38649999999998</c:v>
                </c:pt>
                <c:pt idx="98539">
                  <c:v>-173.38449999999997</c:v>
                </c:pt>
                <c:pt idx="98540">
                  <c:v>-173.38249999999996</c:v>
                </c:pt>
                <c:pt idx="98541">
                  <c:v>-173.38049999999998</c:v>
                </c:pt>
                <c:pt idx="98542">
                  <c:v>-173.37849999999997</c:v>
                </c:pt>
                <c:pt idx="98543">
                  <c:v>-173.37649999999996</c:v>
                </c:pt>
                <c:pt idx="98544">
                  <c:v>-173.37449999999998</c:v>
                </c:pt>
                <c:pt idx="98545">
                  <c:v>-173.37249999999997</c:v>
                </c:pt>
                <c:pt idx="98546">
                  <c:v>-173.37049999999996</c:v>
                </c:pt>
                <c:pt idx="98547">
                  <c:v>-173.36849999999998</c:v>
                </c:pt>
                <c:pt idx="98548">
                  <c:v>-173.36649999999997</c:v>
                </c:pt>
                <c:pt idx="98549">
                  <c:v>-173.36449999999996</c:v>
                </c:pt>
                <c:pt idx="98550">
                  <c:v>-173.36249999999998</c:v>
                </c:pt>
                <c:pt idx="98551">
                  <c:v>-173.36049999999997</c:v>
                </c:pt>
                <c:pt idx="98552">
                  <c:v>-173.35849999999996</c:v>
                </c:pt>
                <c:pt idx="98553">
                  <c:v>-173.35649999999998</c:v>
                </c:pt>
                <c:pt idx="98554">
                  <c:v>-173.35449999999997</c:v>
                </c:pt>
                <c:pt idx="98555">
                  <c:v>-173.35249999999996</c:v>
                </c:pt>
                <c:pt idx="98556">
                  <c:v>-173.35049999999998</c:v>
                </c:pt>
                <c:pt idx="98557">
                  <c:v>-173.34849999999997</c:v>
                </c:pt>
                <c:pt idx="98558">
                  <c:v>-173.34649999999996</c:v>
                </c:pt>
                <c:pt idx="98559">
                  <c:v>-173.34449999999998</c:v>
                </c:pt>
                <c:pt idx="98560">
                  <c:v>-173.34249999999997</c:v>
                </c:pt>
                <c:pt idx="98561">
                  <c:v>-173.34049999999996</c:v>
                </c:pt>
                <c:pt idx="98562">
                  <c:v>-173.33849999999998</c:v>
                </c:pt>
                <c:pt idx="98563">
                  <c:v>-173.33649999999997</c:v>
                </c:pt>
                <c:pt idx="98564">
                  <c:v>-173.33449999999999</c:v>
                </c:pt>
                <c:pt idx="98565">
                  <c:v>-173.33249999999998</c:v>
                </c:pt>
                <c:pt idx="98566">
                  <c:v>-173.33049999999997</c:v>
                </c:pt>
                <c:pt idx="98567">
                  <c:v>-173.32849999999999</c:v>
                </c:pt>
                <c:pt idx="98568">
                  <c:v>-173.32649999999998</c:v>
                </c:pt>
                <c:pt idx="98569">
                  <c:v>-173.32449999999997</c:v>
                </c:pt>
                <c:pt idx="98570">
                  <c:v>-173.32249999999999</c:v>
                </c:pt>
                <c:pt idx="98571">
                  <c:v>-173.32049999999998</c:v>
                </c:pt>
                <c:pt idx="98572">
                  <c:v>-173.31849999999997</c:v>
                </c:pt>
                <c:pt idx="98573">
                  <c:v>-173.31649999999999</c:v>
                </c:pt>
                <c:pt idx="98574">
                  <c:v>-173.31449999999998</c:v>
                </c:pt>
                <c:pt idx="98575">
                  <c:v>-173.31249999999997</c:v>
                </c:pt>
                <c:pt idx="98576">
                  <c:v>-173.31049999999999</c:v>
                </c:pt>
                <c:pt idx="98577">
                  <c:v>-173.30849999999998</c:v>
                </c:pt>
                <c:pt idx="98578">
                  <c:v>-173.30649999999997</c:v>
                </c:pt>
                <c:pt idx="98579">
                  <c:v>-173.30449999999999</c:v>
                </c:pt>
                <c:pt idx="98580">
                  <c:v>-173.30249999999998</c:v>
                </c:pt>
                <c:pt idx="98581">
                  <c:v>-173.30049999999997</c:v>
                </c:pt>
                <c:pt idx="98582">
                  <c:v>-173.29849999999999</c:v>
                </c:pt>
                <c:pt idx="98583">
                  <c:v>-173.29649999999998</c:v>
                </c:pt>
                <c:pt idx="98584">
                  <c:v>-173.29449999999997</c:v>
                </c:pt>
                <c:pt idx="98585">
                  <c:v>-173.29249999999999</c:v>
                </c:pt>
                <c:pt idx="98586">
                  <c:v>-173.29049999999998</c:v>
                </c:pt>
                <c:pt idx="98587">
                  <c:v>-173.28849999999997</c:v>
                </c:pt>
                <c:pt idx="98588">
                  <c:v>-173.28649999999999</c:v>
                </c:pt>
                <c:pt idx="98589">
                  <c:v>-173.28449999999998</c:v>
                </c:pt>
                <c:pt idx="98590">
                  <c:v>-173.28249999999997</c:v>
                </c:pt>
                <c:pt idx="98591">
                  <c:v>-173.28049999999999</c:v>
                </c:pt>
                <c:pt idx="98592">
                  <c:v>-173.27849999999998</c:v>
                </c:pt>
                <c:pt idx="98593">
                  <c:v>-173.27649999999997</c:v>
                </c:pt>
                <c:pt idx="98594">
                  <c:v>-173.27449999999999</c:v>
                </c:pt>
                <c:pt idx="98595">
                  <c:v>-173.27249999999998</c:v>
                </c:pt>
                <c:pt idx="98596">
                  <c:v>-173.27049999999997</c:v>
                </c:pt>
                <c:pt idx="98597">
                  <c:v>-173.26849999999999</c:v>
                </c:pt>
                <c:pt idx="98598">
                  <c:v>-173.26649999999998</c:v>
                </c:pt>
                <c:pt idx="98599">
                  <c:v>-173.26449999999997</c:v>
                </c:pt>
                <c:pt idx="98600">
                  <c:v>-173.26249999999999</c:v>
                </c:pt>
                <c:pt idx="98601">
                  <c:v>-173.26049999999998</c:v>
                </c:pt>
                <c:pt idx="98602">
                  <c:v>-173.25849999999997</c:v>
                </c:pt>
                <c:pt idx="98603">
                  <c:v>-173.25649999999999</c:v>
                </c:pt>
                <c:pt idx="98604">
                  <c:v>-173.25449999999998</c:v>
                </c:pt>
                <c:pt idx="98605">
                  <c:v>-173.25249999999997</c:v>
                </c:pt>
                <c:pt idx="98606">
                  <c:v>-173.25049999999999</c:v>
                </c:pt>
                <c:pt idx="98607">
                  <c:v>-173.24849999999998</c:v>
                </c:pt>
                <c:pt idx="98608">
                  <c:v>-173.24649999999997</c:v>
                </c:pt>
                <c:pt idx="98609">
                  <c:v>-173.24449999999999</c:v>
                </c:pt>
                <c:pt idx="98610">
                  <c:v>-173.24249999999998</c:v>
                </c:pt>
                <c:pt idx="98611">
                  <c:v>-173.24049999999997</c:v>
                </c:pt>
                <c:pt idx="98612">
                  <c:v>-173.23849999999999</c:v>
                </c:pt>
                <c:pt idx="98613">
                  <c:v>-173.23649999999998</c:v>
                </c:pt>
                <c:pt idx="98614">
                  <c:v>-173.23449999999997</c:v>
                </c:pt>
                <c:pt idx="98615">
                  <c:v>-173.23249999999999</c:v>
                </c:pt>
                <c:pt idx="98616">
                  <c:v>-173.23049999999998</c:v>
                </c:pt>
                <c:pt idx="98617">
                  <c:v>-173.22849999999997</c:v>
                </c:pt>
                <c:pt idx="98618">
                  <c:v>-173.22649999999999</c:v>
                </c:pt>
                <c:pt idx="98619">
                  <c:v>-173.22449999999998</c:v>
                </c:pt>
                <c:pt idx="98620">
                  <c:v>-173.22249999999997</c:v>
                </c:pt>
                <c:pt idx="98621">
                  <c:v>-173.22049999999999</c:v>
                </c:pt>
                <c:pt idx="98622">
                  <c:v>-173.21849999999998</c:v>
                </c:pt>
                <c:pt idx="98623">
                  <c:v>-173.21649999999997</c:v>
                </c:pt>
                <c:pt idx="98624">
                  <c:v>-173.21449999999999</c:v>
                </c:pt>
                <c:pt idx="98625">
                  <c:v>-173.21249999999998</c:v>
                </c:pt>
                <c:pt idx="98626">
                  <c:v>-173.21049999999997</c:v>
                </c:pt>
                <c:pt idx="98627">
                  <c:v>-173.20849999999999</c:v>
                </c:pt>
                <c:pt idx="98628">
                  <c:v>-173.20649999999998</c:v>
                </c:pt>
                <c:pt idx="98629">
                  <c:v>-173.20449999999997</c:v>
                </c:pt>
                <c:pt idx="98630">
                  <c:v>-173.20249999999999</c:v>
                </c:pt>
                <c:pt idx="98631">
                  <c:v>-173.20049999999998</c:v>
                </c:pt>
                <c:pt idx="98632">
                  <c:v>-173.19849999999997</c:v>
                </c:pt>
                <c:pt idx="98633">
                  <c:v>-173.19649999999999</c:v>
                </c:pt>
                <c:pt idx="98634">
                  <c:v>-173.19449999999998</c:v>
                </c:pt>
                <c:pt idx="98635">
                  <c:v>-173.19249999999997</c:v>
                </c:pt>
                <c:pt idx="98636">
                  <c:v>-173.19049999999999</c:v>
                </c:pt>
                <c:pt idx="98637">
                  <c:v>-173.18849999999998</c:v>
                </c:pt>
                <c:pt idx="98638">
                  <c:v>-173.18649999999997</c:v>
                </c:pt>
                <c:pt idx="98639">
                  <c:v>-173.18449999999999</c:v>
                </c:pt>
                <c:pt idx="98640">
                  <c:v>-173.18249999999998</c:v>
                </c:pt>
                <c:pt idx="98641">
                  <c:v>-173.18049999999997</c:v>
                </c:pt>
                <c:pt idx="98642">
                  <c:v>-173.17849999999999</c:v>
                </c:pt>
                <c:pt idx="98643">
                  <c:v>-173.17649999999998</c:v>
                </c:pt>
                <c:pt idx="98644">
                  <c:v>-173.17449999999997</c:v>
                </c:pt>
                <c:pt idx="98645">
                  <c:v>-173.17249999999999</c:v>
                </c:pt>
                <c:pt idx="98646">
                  <c:v>-173.17049999999998</c:v>
                </c:pt>
                <c:pt idx="98647">
                  <c:v>-173.16849999999997</c:v>
                </c:pt>
                <c:pt idx="98648">
                  <c:v>-173.16649999999998</c:v>
                </c:pt>
                <c:pt idx="98649">
                  <c:v>-173.16449999999998</c:v>
                </c:pt>
                <c:pt idx="98650">
                  <c:v>-173.16249999999997</c:v>
                </c:pt>
                <c:pt idx="98651">
                  <c:v>-173.16049999999998</c:v>
                </c:pt>
                <c:pt idx="98652">
                  <c:v>-173.15849999999998</c:v>
                </c:pt>
                <c:pt idx="98653">
                  <c:v>-173.15649999999997</c:v>
                </c:pt>
                <c:pt idx="98654">
                  <c:v>-173.15449999999998</c:v>
                </c:pt>
                <c:pt idx="98655">
                  <c:v>-173.15249999999997</c:v>
                </c:pt>
                <c:pt idx="98656">
                  <c:v>-173.15049999999997</c:v>
                </c:pt>
                <c:pt idx="98657">
                  <c:v>-173.14849999999998</c:v>
                </c:pt>
                <c:pt idx="98658">
                  <c:v>-173.14649999999997</c:v>
                </c:pt>
                <c:pt idx="98659">
                  <c:v>-173.14449999999997</c:v>
                </c:pt>
                <c:pt idx="98660">
                  <c:v>-173.14249999999998</c:v>
                </c:pt>
                <c:pt idx="98661">
                  <c:v>-173.14049999999997</c:v>
                </c:pt>
                <c:pt idx="98662">
                  <c:v>-173.13849999999996</c:v>
                </c:pt>
                <c:pt idx="98663">
                  <c:v>-173.13649999999998</c:v>
                </c:pt>
                <c:pt idx="98664">
                  <c:v>-173.13449999999997</c:v>
                </c:pt>
                <c:pt idx="98665">
                  <c:v>-173.13249999999996</c:v>
                </c:pt>
                <c:pt idx="98666">
                  <c:v>-173.13049999999998</c:v>
                </c:pt>
                <c:pt idx="98667">
                  <c:v>-173.12849999999997</c:v>
                </c:pt>
                <c:pt idx="98668">
                  <c:v>-173.12649999999996</c:v>
                </c:pt>
                <c:pt idx="98669">
                  <c:v>-173.12449999999998</c:v>
                </c:pt>
                <c:pt idx="98670">
                  <c:v>-173.12249999999997</c:v>
                </c:pt>
                <c:pt idx="98671">
                  <c:v>-173.12049999999996</c:v>
                </c:pt>
                <c:pt idx="98672">
                  <c:v>-173.11849999999998</c:v>
                </c:pt>
                <c:pt idx="98673">
                  <c:v>-173.11649999999997</c:v>
                </c:pt>
                <c:pt idx="98674">
                  <c:v>-173.11449999999996</c:v>
                </c:pt>
                <c:pt idx="98675">
                  <c:v>-173.11249999999998</c:v>
                </c:pt>
                <c:pt idx="98676">
                  <c:v>-173.11049999999997</c:v>
                </c:pt>
                <c:pt idx="98677">
                  <c:v>-173.10849999999996</c:v>
                </c:pt>
                <c:pt idx="98678">
                  <c:v>-173.10649999999998</c:v>
                </c:pt>
                <c:pt idx="98679">
                  <c:v>-173.10449999999997</c:v>
                </c:pt>
                <c:pt idx="98680">
                  <c:v>-173.10249999999996</c:v>
                </c:pt>
                <c:pt idx="98681">
                  <c:v>-173.10049999999998</c:v>
                </c:pt>
                <c:pt idx="98682">
                  <c:v>-173.09849999999997</c:v>
                </c:pt>
                <c:pt idx="98683">
                  <c:v>-173.09649999999996</c:v>
                </c:pt>
                <c:pt idx="98684">
                  <c:v>-173.09449999999998</c:v>
                </c:pt>
                <c:pt idx="98685">
                  <c:v>-173.09249999999997</c:v>
                </c:pt>
                <c:pt idx="98686">
                  <c:v>-173.09049999999996</c:v>
                </c:pt>
                <c:pt idx="98687">
                  <c:v>-173.08849999999998</c:v>
                </c:pt>
                <c:pt idx="98688">
                  <c:v>-173.08649999999997</c:v>
                </c:pt>
                <c:pt idx="98689">
                  <c:v>-173.08449999999999</c:v>
                </c:pt>
                <c:pt idx="98690">
                  <c:v>-173.08249999999998</c:v>
                </c:pt>
                <c:pt idx="98691">
                  <c:v>-173.08049999999997</c:v>
                </c:pt>
                <c:pt idx="98692">
                  <c:v>-173.07849999999999</c:v>
                </c:pt>
                <c:pt idx="98693">
                  <c:v>-173.07649999999998</c:v>
                </c:pt>
                <c:pt idx="98694">
                  <c:v>-173.07449999999997</c:v>
                </c:pt>
                <c:pt idx="98695">
                  <c:v>-173.07249999999999</c:v>
                </c:pt>
                <c:pt idx="98696">
                  <c:v>-173.07049999999998</c:v>
                </c:pt>
                <c:pt idx="98697">
                  <c:v>-173.06849999999997</c:v>
                </c:pt>
                <c:pt idx="98698">
                  <c:v>-173.06649999999999</c:v>
                </c:pt>
                <c:pt idx="98699">
                  <c:v>-173.06449999999998</c:v>
                </c:pt>
                <c:pt idx="98700">
                  <c:v>-173.06249999999997</c:v>
                </c:pt>
                <c:pt idx="98701">
                  <c:v>-173.06049999999999</c:v>
                </c:pt>
                <c:pt idx="98702">
                  <c:v>-173.05849999999998</c:v>
                </c:pt>
                <c:pt idx="98703">
                  <c:v>-173.05649999999997</c:v>
                </c:pt>
                <c:pt idx="98704">
                  <c:v>-173.05449999999999</c:v>
                </c:pt>
                <c:pt idx="98705">
                  <c:v>-173.05249999999998</c:v>
                </c:pt>
                <c:pt idx="98706">
                  <c:v>-173.05049999999997</c:v>
                </c:pt>
                <c:pt idx="98707">
                  <c:v>-173.04849999999999</c:v>
                </c:pt>
                <c:pt idx="98708">
                  <c:v>-173.04649999999998</c:v>
                </c:pt>
                <c:pt idx="98709">
                  <c:v>-173.04449999999997</c:v>
                </c:pt>
                <c:pt idx="98710">
                  <c:v>-173.04249999999999</c:v>
                </c:pt>
                <c:pt idx="98711">
                  <c:v>-173.04049999999998</c:v>
                </c:pt>
                <c:pt idx="98712">
                  <c:v>-173.03849999999997</c:v>
                </c:pt>
                <c:pt idx="98713">
                  <c:v>-173.03649999999999</c:v>
                </c:pt>
                <c:pt idx="98714">
                  <c:v>-173.03449999999998</c:v>
                </c:pt>
                <c:pt idx="98715">
                  <c:v>-173.03249999999997</c:v>
                </c:pt>
                <c:pt idx="98716">
                  <c:v>-173.03049999999999</c:v>
                </c:pt>
                <c:pt idx="98717">
                  <c:v>-173.02849999999998</c:v>
                </c:pt>
                <c:pt idx="98718">
                  <c:v>-173.02649999999997</c:v>
                </c:pt>
                <c:pt idx="98719">
                  <c:v>-173.02449999999999</c:v>
                </c:pt>
                <c:pt idx="98720">
                  <c:v>-173.02249999999998</c:v>
                </c:pt>
                <c:pt idx="98721">
                  <c:v>-173.02049999999997</c:v>
                </c:pt>
                <c:pt idx="98722">
                  <c:v>-173.01849999999999</c:v>
                </c:pt>
                <c:pt idx="98723">
                  <c:v>-173.01649999999998</c:v>
                </c:pt>
                <c:pt idx="98724">
                  <c:v>-173.01449999999997</c:v>
                </c:pt>
                <c:pt idx="98725">
                  <c:v>-173.01249999999999</c:v>
                </c:pt>
                <c:pt idx="98726">
                  <c:v>-173.01049999999998</c:v>
                </c:pt>
                <c:pt idx="98727">
                  <c:v>-173.00849999999997</c:v>
                </c:pt>
                <c:pt idx="98728">
                  <c:v>-173.00649999999999</c:v>
                </c:pt>
                <c:pt idx="98729">
                  <c:v>-173.00449999999998</c:v>
                </c:pt>
                <c:pt idx="98730">
                  <c:v>-173.00249999999997</c:v>
                </c:pt>
                <c:pt idx="98731">
                  <c:v>-173.00049999999999</c:v>
                </c:pt>
                <c:pt idx="98732">
                  <c:v>-172.99849999999998</c:v>
                </c:pt>
                <c:pt idx="98733">
                  <c:v>-172.99649999999997</c:v>
                </c:pt>
                <c:pt idx="98734">
                  <c:v>-172.99449999999999</c:v>
                </c:pt>
                <c:pt idx="98735">
                  <c:v>-172.99249999999998</c:v>
                </c:pt>
                <c:pt idx="98736">
                  <c:v>-172.99049999999997</c:v>
                </c:pt>
                <c:pt idx="98737">
                  <c:v>-172.98849999999999</c:v>
                </c:pt>
                <c:pt idx="98738">
                  <c:v>-172.98649999999998</c:v>
                </c:pt>
                <c:pt idx="98739">
                  <c:v>-172.98449999999997</c:v>
                </c:pt>
                <c:pt idx="98740">
                  <c:v>-172.98249999999999</c:v>
                </c:pt>
                <c:pt idx="98741">
                  <c:v>-172.98049999999998</c:v>
                </c:pt>
                <c:pt idx="98742">
                  <c:v>-172.97849999999997</c:v>
                </c:pt>
                <c:pt idx="98743">
                  <c:v>-172.97649999999999</c:v>
                </c:pt>
                <c:pt idx="98744">
                  <c:v>-172.97449999999998</c:v>
                </c:pt>
                <c:pt idx="98745">
                  <c:v>-172.97249999999997</c:v>
                </c:pt>
                <c:pt idx="98746">
                  <c:v>-172.97049999999999</c:v>
                </c:pt>
                <c:pt idx="98747">
                  <c:v>-172.96849999999998</c:v>
                </c:pt>
                <c:pt idx="98748">
                  <c:v>-172.96649999999997</c:v>
                </c:pt>
                <c:pt idx="98749">
                  <c:v>-172.96449999999999</c:v>
                </c:pt>
                <c:pt idx="98750">
                  <c:v>-172.96249999999998</c:v>
                </c:pt>
                <c:pt idx="98751">
                  <c:v>-172.96049999999997</c:v>
                </c:pt>
                <c:pt idx="98752">
                  <c:v>-172.95849999999999</c:v>
                </c:pt>
                <c:pt idx="98753">
                  <c:v>-172.95649999999998</c:v>
                </c:pt>
                <c:pt idx="98754">
                  <c:v>-172.95449999999997</c:v>
                </c:pt>
                <c:pt idx="98755">
                  <c:v>-172.95249999999999</c:v>
                </c:pt>
                <c:pt idx="98756">
                  <c:v>-172.95049999999998</c:v>
                </c:pt>
                <c:pt idx="98757">
                  <c:v>-172.94849999999997</c:v>
                </c:pt>
                <c:pt idx="98758">
                  <c:v>-172.94649999999999</c:v>
                </c:pt>
                <c:pt idx="98759">
                  <c:v>-172.94449999999998</c:v>
                </c:pt>
                <c:pt idx="98760">
                  <c:v>-172.94249999999997</c:v>
                </c:pt>
                <c:pt idx="98761">
                  <c:v>-172.94049999999999</c:v>
                </c:pt>
                <c:pt idx="98762">
                  <c:v>-172.93849999999998</c:v>
                </c:pt>
                <c:pt idx="98763">
                  <c:v>-172.93649999999997</c:v>
                </c:pt>
                <c:pt idx="98764">
                  <c:v>-172.93449999999999</c:v>
                </c:pt>
                <c:pt idx="98765">
                  <c:v>-172.93249999999998</c:v>
                </c:pt>
                <c:pt idx="98766">
                  <c:v>-172.93049999999997</c:v>
                </c:pt>
                <c:pt idx="98767">
                  <c:v>-172.92849999999999</c:v>
                </c:pt>
                <c:pt idx="98768">
                  <c:v>-172.92649999999998</c:v>
                </c:pt>
                <c:pt idx="98769">
                  <c:v>-172.92449999999997</c:v>
                </c:pt>
                <c:pt idx="98770">
                  <c:v>-172.92249999999999</c:v>
                </c:pt>
                <c:pt idx="98771">
                  <c:v>-172.92049999999998</c:v>
                </c:pt>
                <c:pt idx="98772">
                  <c:v>-172.91849999999997</c:v>
                </c:pt>
                <c:pt idx="98773">
                  <c:v>-172.91649999999998</c:v>
                </c:pt>
                <c:pt idx="98774">
                  <c:v>-172.91449999999998</c:v>
                </c:pt>
                <c:pt idx="98775">
                  <c:v>-172.91249999999997</c:v>
                </c:pt>
                <c:pt idx="98776">
                  <c:v>-172.91049999999998</c:v>
                </c:pt>
                <c:pt idx="98777">
                  <c:v>-172.90849999999998</c:v>
                </c:pt>
                <c:pt idx="98778">
                  <c:v>-172.90649999999997</c:v>
                </c:pt>
                <c:pt idx="98779">
                  <c:v>-172.90449999999998</c:v>
                </c:pt>
                <c:pt idx="98780">
                  <c:v>-172.90249999999997</c:v>
                </c:pt>
                <c:pt idx="98781">
                  <c:v>-172.90049999999997</c:v>
                </c:pt>
                <c:pt idx="98782">
                  <c:v>-172.89849999999998</c:v>
                </c:pt>
                <c:pt idx="98783">
                  <c:v>-172.89649999999997</c:v>
                </c:pt>
                <c:pt idx="98784">
                  <c:v>-172.89449999999997</c:v>
                </c:pt>
                <c:pt idx="98785">
                  <c:v>-172.89249999999998</c:v>
                </c:pt>
                <c:pt idx="98786">
                  <c:v>-172.89049999999997</c:v>
                </c:pt>
                <c:pt idx="98787">
                  <c:v>-172.88849999999996</c:v>
                </c:pt>
                <c:pt idx="98788">
                  <c:v>-172.88649999999998</c:v>
                </c:pt>
                <c:pt idx="98789">
                  <c:v>-172.88449999999997</c:v>
                </c:pt>
                <c:pt idx="98790">
                  <c:v>-172.88249999999996</c:v>
                </c:pt>
                <c:pt idx="98791">
                  <c:v>-172.88049999999998</c:v>
                </c:pt>
                <c:pt idx="98792">
                  <c:v>-172.87849999999997</c:v>
                </c:pt>
                <c:pt idx="98793">
                  <c:v>-172.87649999999996</c:v>
                </c:pt>
                <c:pt idx="98794">
                  <c:v>-172.87449999999998</c:v>
                </c:pt>
                <c:pt idx="98795">
                  <c:v>-172.87249999999997</c:v>
                </c:pt>
                <c:pt idx="98796">
                  <c:v>-172.87049999999996</c:v>
                </c:pt>
                <c:pt idx="98797">
                  <c:v>-172.86849999999998</c:v>
                </c:pt>
                <c:pt idx="98798">
                  <c:v>-172.86649999999997</c:v>
                </c:pt>
                <c:pt idx="98799">
                  <c:v>-172.86449999999996</c:v>
                </c:pt>
                <c:pt idx="98800">
                  <c:v>-172.86249999999998</c:v>
                </c:pt>
                <c:pt idx="98801">
                  <c:v>-172.86049999999997</c:v>
                </c:pt>
                <c:pt idx="98802">
                  <c:v>-172.85849999999996</c:v>
                </c:pt>
                <c:pt idx="98803">
                  <c:v>-172.85649999999998</c:v>
                </c:pt>
                <c:pt idx="98804">
                  <c:v>-172.85449999999997</c:v>
                </c:pt>
                <c:pt idx="98805">
                  <c:v>-172.85249999999996</c:v>
                </c:pt>
                <c:pt idx="98806">
                  <c:v>-172.85049999999998</c:v>
                </c:pt>
                <c:pt idx="98807">
                  <c:v>-172.84849999999997</c:v>
                </c:pt>
                <c:pt idx="98808">
                  <c:v>-172.84649999999996</c:v>
                </c:pt>
                <c:pt idx="98809">
                  <c:v>-172.84449999999998</c:v>
                </c:pt>
                <c:pt idx="98810">
                  <c:v>-172.84249999999997</c:v>
                </c:pt>
                <c:pt idx="98811">
                  <c:v>-172.84049999999996</c:v>
                </c:pt>
                <c:pt idx="98812">
                  <c:v>-172.83849999999998</c:v>
                </c:pt>
                <c:pt idx="98813">
                  <c:v>-172.83649999999997</c:v>
                </c:pt>
                <c:pt idx="98814">
                  <c:v>-172.83449999999999</c:v>
                </c:pt>
                <c:pt idx="98815">
                  <c:v>-172.83249999999998</c:v>
                </c:pt>
                <c:pt idx="98816">
                  <c:v>-172.83049999999997</c:v>
                </c:pt>
                <c:pt idx="98817">
                  <c:v>-172.82849999999999</c:v>
                </c:pt>
                <c:pt idx="98818">
                  <c:v>-172.82649999999998</c:v>
                </c:pt>
                <c:pt idx="98819">
                  <c:v>-172.82449999999997</c:v>
                </c:pt>
                <c:pt idx="98820">
                  <c:v>-172.82249999999999</c:v>
                </c:pt>
                <c:pt idx="98821">
                  <c:v>-172.82049999999998</c:v>
                </c:pt>
                <c:pt idx="98822">
                  <c:v>-172.81849999999997</c:v>
                </c:pt>
                <c:pt idx="98823">
                  <c:v>-172.81649999999999</c:v>
                </c:pt>
                <c:pt idx="98824">
                  <c:v>-172.81449999999998</c:v>
                </c:pt>
                <c:pt idx="98825">
                  <c:v>-172.81249999999997</c:v>
                </c:pt>
                <c:pt idx="98826">
                  <c:v>-172.81049999999999</c:v>
                </c:pt>
                <c:pt idx="98827">
                  <c:v>-172.80849999999998</c:v>
                </c:pt>
                <c:pt idx="98828">
                  <c:v>-172.80649999999997</c:v>
                </c:pt>
                <c:pt idx="98829">
                  <c:v>-172.80449999999999</c:v>
                </c:pt>
                <c:pt idx="98830">
                  <c:v>-172.80249999999998</c:v>
                </c:pt>
                <c:pt idx="98831">
                  <c:v>-172.80049999999997</c:v>
                </c:pt>
                <c:pt idx="98832">
                  <c:v>-172.79849999999999</c:v>
                </c:pt>
                <c:pt idx="98833">
                  <c:v>-172.79649999999998</c:v>
                </c:pt>
                <c:pt idx="98834">
                  <c:v>-172.79449999999997</c:v>
                </c:pt>
                <c:pt idx="98835">
                  <c:v>-172.79249999999999</c:v>
                </c:pt>
                <c:pt idx="98836">
                  <c:v>-172.79049999999998</c:v>
                </c:pt>
                <c:pt idx="98837">
                  <c:v>-172.78849999999997</c:v>
                </c:pt>
                <c:pt idx="98838">
                  <c:v>-172.78649999999999</c:v>
                </c:pt>
                <c:pt idx="98839">
                  <c:v>-172.78449999999998</c:v>
                </c:pt>
                <c:pt idx="98840">
                  <c:v>-172.78249999999997</c:v>
                </c:pt>
                <c:pt idx="98841">
                  <c:v>-172.78049999999999</c:v>
                </c:pt>
                <c:pt idx="98842">
                  <c:v>-172.77849999999998</c:v>
                </c:pt>
                <c:pt idx="98843">
                  <c:v>-172.77649999999997</c:v>
                </c:pt>
                <c:pt idx="98844">
                  <c:v>-172.77449999999999</c:v>
                </c:pt>
                <c:pt idx="98845">
                  <c:v>-172.77249999999998</c:v>
                </c:pt>
                <c:pt idx="98846">
                  <c:v>-172.77049999999997</c:v>
                </c:pt>
                <c:pt idx="98847">
                  <c:v>-172.76849999999999</c:v>
                </c:pt>
                <c:pt idx="98848">
                  <c:v>-172.76649999999998</c:v>
                </c:pt>
                <c:pt idx="98849">
                  <c:v>-172.76449999999997</c:v>
                </c:pt>
                <c:pt idx="98850">
                  <c:v>-172.76249999999999</c:v>
                </c:pt>
                <c:pt idx="98851">
                  <c:v>-172.76049999999998</c:v>
                </c:pt>
                <c:pt idx="98852">
                  <c:v>-172.75849999999997</c:v>
                </c:pt>
                <c:pt idx="98853">
                  <c:v>-172.75649999999999</c:v>
                </c:pt>
                <c:pt idx="98854">
                  <c:v>-172.75449999999998</c:v>
                </c:pt>
                <c:pt idx="98855">
                  <c:v>-172.75249999999997</c:v>
                </c:pt>
                <c:pt idx="98856">
                  <c:v>-172.75049999999999</c:v>
                </c:pt>
                <c:pt idx="98857">
                  <c:v>-172.74849999999998</c:v>
                </c:pt>
                <c:pt idx="98858">
                  <c:v>-172.74649999999997</c:v>
                </c:pt>
                <c:pt idx="98859">
                  <c:v>-172.74449999999999</c:v>
                </c:pt>
                <c:pt idx="98860">
                  <c:v>-172.74249999999998</c:v>
                </c:pt>
                <c:pt idx="98861">
                  <c:v>-172.74049999999997</c:v>
                </c:pt>
                <c:pt idx="98862">
                  <c:v>-172.73849999999999</c:v>
                </c:pt>
                <c:pt idx="98863">
                  <c:v>-172.73649999999998</c:v>
                </c:pt>
                <c:pt idx="98864">
                  <c:v>-172.73449999999997</c:v>
                </c:pt>
                <c:pt idx="98865">
                  <c:v>-172.73249999999999</c:v>
                </c:pt>
                <c:pt idx="98866">
                  <c:v>-172.73049999999998</c:v>
                </c:pt>
                <c:pt idx="98867">
                  <c:v>-172.72849999999997</c:v>
                </c:pt>
                <c:pt idx="98868">
                  <c:v>-172.72649999999999</c:v>
                </c:pt>
                <c:pt idx="98869">
                  <c:v>-172.72449999999998</c:v>
                </c:pt>
                <c:pt idx="98870">
                  <c:v>-172.72249999999997</c:v>
                </c:pt>
                <c:pt idx="98871">
                  <c:v>-172.72049999999999</c:v>
                </c:pt>
                <c:pt idx="98872">
                  <c:v>-172.71849999999998</c:v>
                </c:pt>
                <c:pt idx="98873">
                  <c:v>-172.71649999999997</c:v>
                </c:pt>
                <c:pt idx="98874">
                  <c:v>-172.71449999999999</c:v>
                </c:pt>
                <c:pt idx="98875">
                  <c:v>-172.71249999999998</c:v>
                </c:pt>
                <c:pt idx="98876">
                  <c:v>-172.71049999999997</c:v>
                </c:pt>
                <c:pt idx="98877">
                  <c:v>-172.70849999999999</c:v>
                </c:pt>
                <c:pt idx="98878">
                  <c:v>-172.70649999999998</c:v>
                </c:pt>
                <c:pt idx="98879">
                  <c:v>-172.70449999999997</c:v>
                </c:pt>
                <c:pt idx="98880">
                  <c:v>-172.70249999999999</c:v>
                </c:pt>
                <c:pt idx="98881">
                  <c:v>-172.70049999999998</c:v>
                </c:pt>
                <c:pt idx="98882">
                  <c:v>-172.69849999999997</c:v>
                </c:pt>
                <c:pt idx="98883">
                  <c:v>-172.69649999999999</c:v>
                </c:pt>
                <c:pt idx="98884">
                  <c:v>-172.69449999999998</c:v>
                </c:pt>
                <c:pt idx="98885">
                  <c:v>-172.69249999999997</c:v>
                </c:pt>
                <c:pt idx="98886">
                  <c:v>-172.69049999999999</c:v>
                </c:pt>
                <c:pt idx="98887">
                  <c:v>-172.68849999999998</c:v>
                </c:pt>
                <c:pt idx="98888">
                  <c:v>-172.68649999999997</c:v>
                </c:pt>
                <c:pt idx="98889">
                  <c:v>-172.68449999999999</c:v>
                </c:pt>
                <c:pt idx="98890">
                  <c:v>-172.68249999999998</c:v>
                </c:pt>
                <c:pt idx="98891">
                  <c:v>-172.68049999999997</c:v>
                </c:pt>
                <c:pt idx="98892">
                  <c:v>-172.67849999999999</c:v>
                </c:pt>
                <c:pt idx="98893">
                  <c:v>-172.67649999999998</c:v>
                </c:pt>
                <c:pt idx="98894">
                  <c:v>-172.67449999999997</c:v>
                </c:pt>
                <c:pt idx="98895">
                  <c:v>-172.67249999999999</c:v>
                </c:pt>
                <c:pt idx="98896">
                  <c:v>-172.67049999999998</c:v>
                </c:pt>
                <c:pt idx="98897">
                  <c:v>-172.66849999999997</c:v>
                </c:pt>
                <c:pt idx="98898">
                  <c:v>-172.66649999999998</c:v>
                </c:pt>
                <c:pt idx="98899">
                  <c:v>-172.66449999999998</c:v>
                </c:pt>
                <c:pt idx="98900">
                  <c:v>-172.66249999999997</c:v>
                </c:pt>
                <c:pt idx="98901">
                  <c:v>-172.66049999999998</c:v>
                </c:pt>
                <c:pt idx="98902">
                  <c:v>-172.65849999999998</c:v>
                </c:pt>
                <c:pt idx="98903">
                  <c:v>-172.65649999999997</c:v>
                </c:pt>
                <c:pt idx="98904">
                  <c:v>-172.65449999999998</c:v>
                </c:pt>
                <c:pt idx="98905">
                  <c:v>-172.65249999999997</c:v>
                </c:pt>
                <c:pt idx="98906">
                  <c:v>-172.65049999999997</c:v>
                </c:pt>
                <c:pt idx="98907">
                  <c:v>-172.64849999999998</c:v>
                </c:pt>
                <c:pt idx="98908">
                  <c:v>-172.64649999999997</c:v>
                </c:pt>
                <c:pt idx="98909">
                  <c:v>-172.64449999999997</c:v>
                </c:pt>
                <c:pt idx="98910">
                  <c:v>-172.64249999999998</c:v>
                </c:pt>
                <c:pt idx="98911">
                  <c:v>-172.64049999999997</c:v>
                </c:pt>
                <c:pt idx="98912">
                  <c:v>-172.63849999999996</c:v>
                </c:pt>
                <c:pt idx="98913">
                  <c:v>-172.63649999999998</c:v>
                </c:pt>
                <c:pt idx="98914">
                  <c:v>-172.63449999999997</c:v>
                </c:pt>
                <c:pt idx="98915">
                  <c:v>-172.63249999999996</c:v>
                </c:pt>
                <c:pt idx="98916">
                  <c:v>-172.63049999999998</c:v>
                </c:pt>
                <c:pt idx="98917">
                  <c:v>-172.62849999999997</c:v>
                </c:pt>
                <c:pt idx="98918">
                  <c:v>-172.62649999999996</c:v>
                </c:pt>
                <c:pt idx="98919">
                  <c:v>-172.62449999999998</c:v>
                </c:pt>
                <c:pt idx="98920">
                  <c:v>-172.62249999999997</c:v>
                </c:pt>
                <c:pt idx="98921">
                  <c:v>-172.62049999999996</c:v>
                </c:pt>
                <c:pt idx="98922">
                  <c:v>-172.61849999999998</c:v>
                </c:pt>
                <c:pt idx="98923">
                  <c:v>-172.61649999999997</c:v>
                </c:pt>
                <c:pt idx="98924">
                  <c:v>-172.61449999999996</c:v>
                </c:pt>
                <c:pt idx="98925">
                  <c:v>-172.61249999999998</c:v>
                </c:pt>
                <c:pt idx="98926">
                  <c:v>-172.61049999999997</c:v>
                </c:pt>
                <c:pt idx="98927">
                  <c:v>-172.60849999999996</c:v>
                </c:pt>
                <c:pt idx="98928">
                  <c:v>-172.60649999999998</c:v>
                </c:pt>
                <c:pt idx="98929">
                  <c:v>-172.60449999999997</c:v>
                </c:pt>
                <c:pt idx="98930">
                  <c:v>-172.60249999999996</c:v>
                </c:pt>
                <c:pt idx="98931">
                  <c:v>-172.60049999999998</c:v>
                </c:pt>
                <c:pt idx="98932">
                  <c:v>-172.59849999999997</c:v>
                </c:pt>
                <c:pt idx="98933">
                  <c:v>-172.59649999999996</c:v>
                </c:pt>
                <c:pt idx="98934">
                  <c:v>-172.59449999999998</c:v>
                </c:pt>
                <c:pt idx="98935">
                  <c:v>-172.59249999999997</c:v>
                </c:pt>
                <c:pt idx="98936">
                  <c:v>-172.59049999999996</c:v>
                </c:pt>
                <c:pt idx="98937">
                  <c:v>-172.58849999999998</c:v>
                </c:pt>
                <c:pt idx="98938">
                  <c:v>-172.58649999999997</c:v>
                </c:pt>
                <c:pt idx="98939">
                  <c:v>-172.58449999999999</c:v>
                </c:pt>
                <c:pt idx="98940">
                  <c:v>-172.58249999999998</c:v>
                </c:pt>
                <c:pt idx="98941">
                  <c:v>-172.58049999999997</c:v>
                </c:pt>
                <c:pt idx="98942">
                  <c:v>-172.57849999999999</c:v>
                </c:pt>
                <c:pt idx="98943">
                  <c:v>-172.57649999999998</c:v>
                </c:pt>
                <c:pt idx="98944">
                  <c:v>-172.57449999999997</c:v>
                </c:pt>
                <c:pt idx="98945">
                  <c:v>-172.57249999999999</c:v>
                </c:pt>
                <c:pt idx="98946">
                  <c:v>-172.57049999999998</c:v>
                </c:pt>
                <c:pt idx="98947">
                  <c:v>-172.56849999999997</c:v>
                </c:pt>
                <c:pt idx="98948">
                  <c:v>-172.56649999999999</c:v>
                </c:pt>
                <c:pt idx="98949">
                  <c:v>-172.56449999999998</c:v>
                </c:pt>
                <c:pt idx="98950">
                  <c:v>-172.56249999999997</c:v>
                </c:pt>
                <c:pt idx="98951">
                  <c:v>-172.56049999999999</c:v>
                </c:pt>
                <c:pt idx="98952">
                  <c:v>-172.55849999999998</c:v>
                </c:pt>
                <c:pt idx="98953">
                  <c:v>-172.55649999999997</c:v>
                </c:pt>
                <c:pt idx="98954">
                  <c:v>-172.55449999999999</c:v>
                </c:pt>
                <c:pt idx="98955">
                  <c:v>-172.55249999999998</c:v>
                </c:pt>
                <c:pt idx="98956">
                  <c:v>-172.55049999999997</c:v>
                </c:pt>
                <c:pt idx="98957">
                  <c:v>-172.54849999999999</c:v>
                </c:pt>
                <c:pt idx="98958">
                  <c:v>-172.54649999999998</c:v>
                </c:pt>
                <c:pt idx="98959">
                  <c:v>-172.54449999999997</c:v>
                </c:pt>
                <c:pt idx="98960">
                  <c:v>-172.54249999999999</c:v>
                </c:pt>
                <c:pt idx="98961">
                  <c:v>-172.54049999999998</c:v>
                </c:pt>
                <c:pt idx="98962">
                  <c:v>-172.53849999999997</c:v>
                </c:pt>
                <c:pt idx="98963">
                  <c:v>-172.53649999999999</c:v>
                </c:pt>
                <c:pt idx="98964">
                  <c:v>-172.53449999999998</c:v>
                </c:pt>
                <c:pt idx="98965">
                  <c:v>-172.53249999999997</c:v>
                </c:pt>
                <c:pt idx="98966">
                  <c:v>-172.53049999999999</c:v>
                </c:pt>
                <c:pt idx="98967">
                  <c:v>-172.52849999999998</c:v>
                </c:pt>
                <c:pt idx="98968">
                  <c:v>-172.52649999999997</c:v>
                </c:pt>
                <c:pt idx="98969">
                  <c:v>-172.52449999999999</c:v>
                </c:pt>
                <c:pt idx="98970">
                  <c:v>-172.52249999999998</c:v>
                </c:pt>
                <c:pt idx="98971">
                  <c:v>-172.52049999999997</c:v>
                </c:pt>
                <c:pt idx="98972">
                  <c:v>-172.51849999999999</c:v>
                </c:pt>
                <c:pt idx="98973">
                  <c:v>-172.51649999999998</c:v>
                </c:pt>
                <c:pt idx="98974">
                  <c:v>-172.51449999999997</c:v>
                </c:pt>
                <c:pt idx="98975">
                  <c:v>-172.51249999999999</c:v>
                </c:pt>
                <c:pt idx="98976">
                  <c:v>-172.51049999999998</c:v>
                </c:pt>
                <c:pt idx="98977">
                  <c:v>-172.50849999999997</c:v>
                </c:pt>
                <c:pt idx="98978">
                  <c:v>-172.50649999999999</c:v>
                </c:pt>
                <c:pt idx="98979">
                  <c:v>-172.50449999999998</c:v>
                </c:pt>
                <c:pt idx="98980">
                  <c:v>-172.50249999999997</c:v>
                </c:pt>
                <c:pt idx="98981">
                  <c:v>-172.50049999999999</c:v>
                </c:pt>
                <c:pt idx="98982">
                  <c:v>-172.49849999999998</c:v>
                </c:pt>
                <c:pt idx="98983">
                  <c:v>-172.49649999999997</c:v>
                </c:pt>
                <c:pt idx="98984">
                  <c:v>-172.49449999999999</c:v>
                </c:pt>
                <c:pt idx="98985">
                  <c:v>-172.49249999999998</c:v>
                </c:pt>
                <c:pt idx="98986">
                  <c:v>-172.49049999999997</c:v>
                </c:pt>
                <c:pt idx="98987">
                  <c:v>-172.48849999999999</c:v>
                </c:pt>
                <c:pt idx="98988">
                  <c:v>-172.48649999999998</c:v>
                </c:pt>
                <c:pt idx="98989">
                  <c:v>-172.48449999999997</c:v>
                </c:pt>
                <c:pt idx="98990">
                  <c:v>-172.48249999999999</c:v>
                </c:pt>
                <c:pt idx="98991">
                  <c:v>-172.48049999999998</c:v>
                </c:pt>
                <c:pt idx="98992">
                  <c:v>-172.47849999999997</c:v>
                </c:pt>
                <c:pt idx="98993">
                  <c:v>-172.47649999999999</c:v>
                </c:pt>
                <c:pt idx="98994">
                  <c:v>-172.47449999999998</c:v>
                </c:pt>
                <c:pt idx="98995">
                  <c:v>-172.47249999999997</c:v>
                </c:pt>
                <c:pt idx="98996">
                  <c:v>-172.47049999999999</c:v>
                </c:pt>
                <c:pt idx="98997">
                  <c:v>-172.46849999999998</c:v>
                </c:pt>
                <c:pt idx="98998">
                  <c:v>-172.46649999999997</c:v>
                </c:pt>
                <c:pt idx="98999">
                  <c:v>-172.46449999999999</c:v>
                </c:pt>
                <c:pt idx="99000">
                  <c:v>-172.46249999999998</c:v>
                </c:pt>
                <c:pt idx="99001">
                  <c:v>-172.46049999999997</c:v>
                </c:pt>
                <c:pt idx="99002">
                  <c:v>-172.45849999999999</c:v>
                </c:pt>
                <c:pt idx="99003">
                  <c:v>-172.45649999999998</c:v>
                </c:pt>
                <c:pt idx="99004">
                  <c:v>-172.45449999999997</c:v>
                </c:pt>
                <c:pt idx="99005">
                  <c:v>-172.45249999999999</c:v>
                </c:pt>
                <c:pt idx="99006">
                  <c:v>-172.45049999999998</c:v>
                </c:pt>
                <c:pt idx="99007">
                  <c:v>-172.44849999999997</c:v>
                </c:pt>
                <c:pt idx="99008">
                  <c:v>-172.44649999999999</c:v>
                </c:pt>
                <c:pt idx="99009">
                  <c:v>-172.44449999999998</c:v>
                </c:pt>
                <c:pt idx="99010">
                  <c:v>-172.44249999999997</c:v>
                </c:pt>
                <c:pt idx="99011">
                  <c:v>-172.44049999999999</c:v>
                </c:pt>
                <c:pt idx="99012">
                  <c:v>-172.43849999999998</c:v>
                </c:pt>
                <c:pt idx="99013">
                  <c:v>-172.43649999999997</c:v>
                </c:pt>
                <c:pt idx="99014">
                  <c:v>-172.43449999999999</c:v>
                </c:pt>
                <c:pt idx="99015">
                  <c:v>-172.43249999999998</c:v>
                </c:pt>
                <c:pt idx="99016">
                  <c:v>-172.43049999999997</c:v>
                </c:pt>
                <c:pt idx="99017">
                  <c:v>-172.42849999999999</c:v>
                </c:pt>
                <c:pt idx="99018">
                  <c:v>-172.42649999999998</c:v>
                </c:pt>
                <c:pt idx="99019">
                  <c:v>-172.42449999999997</c:v>
                </c:pt>
                <c:pt idx="99020">
                  <c:v>-172.42249999999999</c:v>
                </c:pt>
                <c:pt idx="99021">
                  <c:v>-172.42049999999998</c:v>
                </c:pt>
                <c:pt idx="99022">
                  <c:v>-172.41849999999997</c:v>
                </c:pt>
                <c:pt idx="99023">
                  <c:v>-172.41649999999998</c:v>
                </c:pt>
                <c:pt idx="99024">
                  <c:v>-172.41449999999998</c:v>
                </c:pt>
                <c:pt idx="99025">
                  <c:v>-172.41249999999997</c:v>
                </c:pt>
                <c:pt idx="99026">
                  <c:v>-172.41049999999998</c:v>
                </c:pt>
                <c:pt idx="99027">
                  <c:v>-172.40849999999998</c:v>
                </c:pt>
                <c:pt idx="99028">
                  <c:v>-172.40649999999997</c:v>
                </c:pt>
                <c:pt idx="99029">
                  <c:v>-172.40449999999998</c:v>
                </c:pt>
                <c:pt idx="99030">
                  <c:v>-172.40249999999997</c:v>
                </c:pt>
                <c:pt idx="99031">
                  <c:v>-172.40049999999997</c:v>
                </c:pt>
                <c:pt idx="99032">
                  <c:v>-172.39849999999998</c:v>
                </c:pt>
                <c:pt idx="99033">
                  <c:v>-172.39649999999997</c:v>
                </c:pt>
                <c:pt idx="99034">
                  <c:v>-172.39449999999997</c:v>
                </c:pt>
                <c:pt idx="99035">
                  <c:v>-172.39249999999998</c:v>
                </c:pt>
                <c:pt idx="99036">
                  <c:v>-172.39049999999997</c:v>
                </c:pt>
                <c:pt idx="99037">
                  <c:v>-172.38849999999996</c:v>
                </c:pt>
                <c:pt idx="99038">
                  <c:v>-172.38649999999998</c:v>
                </c:pt>
                <c:pt idx="99039">
                  <c:v>-172.38449999999997</c:v>
                </c:pt>
                <c:pt idx="99040">
                  <c:v>-172.38249999999996</c:v>
                </c:pt>
                <c:pt idx="99041">
                  <c:v>-172.38049999999998</c:v>
                </c:pt>
                <c:pt idx="99042">
                  <c:v>-172.37849999999997</c:v>
                </c:pt>
                <c:pt idx="99043">
                  <c:v>-172.37649999999996</c:v>
                </c:pt>
                <c:pt idx="99044">
                  <c:v>-172.37449999999998</c:v>
                </c:pt>
                <c:pt idx="99045">
                  <c:v>-172.37249999999997</c:v>
                </c:pt>
                <c:pt idx="99046">
                  <c:v>-172.37049999999996</c:v>
                </c:pt>
                <c:pt idx="99047">
                  <c:v>-172.36849999999998</c:v>
                </c:pt>
                <c:pt idx="99048">
                  <c:v>-172.36649999999997</c:v>
                </c:pt>
                <c:pt idx="99049">
                  <c:v>-172.36449999999996</c:v>
                </c:pt>
                <c:pt idx="99050">
                  <c:v>-172.36249999999998</c:v>
                </c:pt>
                <c:pt idx="99051">
                  <c:v>-172.36049999999997</c:v>
                </c:pt>
                <c:pt idx="99052">
                  <c:v>-172.35849999999996</c:v>
                </c:pt>
                <c:pt idx="99053">
                  <c:v>-172.35649999999998</c:v>
                </c:pt>
                <c:pt idx="99054">
                  <c:v>-172.35449999999997</c:v>
                </c:pt>
                <c:pt idx="99055">
                  <c:v>-172.35249999999996</c:v>
                </c:pt>
                <c:pt idx="99056">
                  <c:v>-172.35049999999998</c:v>
                </c:pt>
                <c:pt idx="99057">
                  <c:v>-172.34849999999997</c:v>
                </c:pt>
                <c:pt idx="99058">
                  <c:v>-172.34649999999996</c:v>
                </c:pt>
                <c:pt idx="99059">
                  <c:v>-172.34449999999998</c:v>
                </c:pt>
                <c:pt idx="99060">
                  <c:v>-172.34249999999997</c:v>
                </c:pt>
                <c:pt idx="99061">
                  <c:v>-172.34049999999996</c:v>
                </c:pt>
                <c:pt idx="99062">
                  <c:v>-172.33849999999998</c:v>
                </c:pt>
                <c:pt idx="99063">
                  <c:v>-172.33649999999997</c:v>
                </c:pt>
                <c:pt idx="99064">
                  <c:v>-172.33449999999999</c:v>
                </c:pt>
                <c:pt idx="99065">
                  <c:v>-172.33249999999998</c:v>
                </c:pt>
                <c:pt idx="99066">
                  <c:v>-172.33049999999997</c:v>
                </c:pt>
                <c:pt idx="99067">
                  <c:v>-172.32849999999999</c:v>
                </c:pt>
                <c:pt idx="99068">
                  <c:v>-172.32649999999998</c:v>
                </c:pt>
                <c:pt idx="99069">
                  <c:v>-172.32449999999997</c:v>
                </c:pt>
                <c:pt idx="99070">
                  <c:v>-172.32249999999999</c:v>
                </c:pt>
                <c:pt idx="99071">
                  <c:v>-172.32049999999998</c:v>
                </c:pt>
                <c:pt idx="99072">
                  <c:v>-172.31849999999997</c:v>
                </c:pt>
                <c:pt idx="99073">
                  <c:v>-172.31649999999999</c:v>
                </c:pt>
                <c:pt idx="99074">
                  <c:v>-172.31449999999998</c:v>
                </c:pt>
                <c:pt idx="99075">
                  <c:v>-172.31249999999997</c:v>
                </c:pt>
                <c:pt idx="99076">
                  <c:v>-172.31049999999999</c:v>
                </c:pt>
                <c:pt idx="99077">
                  <c:v>-172.30849999999998</c:v>
                </c:pt>
                <c:pt idx="99078">
                  <c:v>-172.30649999999997</c:v>
                </c:pt>
                <c:pt idx="99079">
                  <c:v>-172.30449999999999</c:v>
                </c:pt>
                <c:pt idx="99080">
                  <c:v>-172.30249999999998</c:v>
                </c:pt>
                <c:pt idx="99081">
                  <c:v>-172.30049999999997</c:v>
                </c:pt>
                <c:pt idx="99082">
                  <c:v>-172.29849999999999</c:v>
                </c:pt>
                <c:pt idx="99083">
                  <c:v>-172.29649999999998</c:v>
                </c:pt>
                <c:pt idx="99084">
                  <c:v>-172.29449999999997</c:v>
                </c:pt>
                <c:pt idx="99085">
                  <c:v>-172.29249999999999</c:v>
                </c:pt>
                <c:pt idx="99086">
                  <c:v>-172.29049999999998</c:v>
                </c:pt>
                <c:pt idx="99087">
                  <c:v>-172.28849999999997</c:v>
                </c:pt>
                <c:pt idx="99088">
                  <c:v>-172.28649999999999</c:v>
                </c:pt>
                <c:pt idx="99089">
                  <c:v>-172.28449999999998</c:v>
                </c:pt>
                <c:pt idx="99090">
                  <c:v>-172.28249999999997</c:v>
                </c:pt>
                <c:pt idx="99091">
                  <c:v>-172.28049999999999</c:v>
                </c:pt>
                <c:pt idx="99092">
                  <c:v>-172.27849999999998</c:v>
                </c:pt>
                <c:pt idx="99093">
                  <c:v>-172.27649999999997</c:v>
                </c:pt>
                <c:pt idx="99094">
                  <c:v>-172.27449999999999</c:v>
                </c:pt>
                <c:pt idx="99095">
                  <c:v>-172.27249999999998</c:v>
                </c:pt>
                <c:pt idx="99096">
                  <c:v>-172.27049999999997</c:v>
                </c:pt>
                <c:pt idx="99097">
                  <c:v>-172.26849999999999</c:v>
                </c:pt>
                <c:pt idx="99098">
                  <c:v>-172.26649999999998</c:v>
                </c:pt>
                <c:pt idx="99099">
                  <c:v>-172.26449999999997</c:v>
                </c:pt>
                <c:pt idx="99100">
                  <c:v>-172.26249999999999</c:v>
                </c:pt>
                <c:pt idx="99101">
                  <c:v>-172.26049999999998</c:v>
                </c:pt>
                <c:pt idx="99102">
                  <c:v>-172.25849999999997</c:v>
                </c:pt>
                <c:pt idx="99103">
                  <c:v>-172.25649999999999</c:v>
                </c:pt>
                <c:pt idx="99104">
                  <c:v>-172.25449999999998</c:v>
                </c:pt>
                <c:pt idx="99105">
                  <c:v>-172.25249999999997</c:v>
                </c:pt>
                <c:pt idx="99106">
                  <c:v>-172.25049999999999</c:v>
                </c:pt>
                <c:pt idx="99107">
                  <c:v>-172.24849999999998</c:v>
                </c:pt>
                <c:pt idx="99108">
                  <c:v>-172.24649999999997</c:v>
                </c:pt>
                <c:pt idx="99109">
                  <c:v>-172.24449999999999</c:v>
                </c:pt>
                <c:pt idx="99110">
                  <c:v>-172.24249999999998</c:v>
                </c:pt>
                <c:pt idx="99111">
                  <c:v>-172.24049999999997</c:v>
                </c:pt>
                <c:pt idx="99112">
                  <c:v>-172.23849999999999</c:v>
                </c:pt>
                <c:pt idx="99113">
                  <c:v>-172.23649999999998</c:v>
                </c:pt>
                <c:pt idx="99114">
                  <c:v>-172.23449999999997</c:v>
                </c:pt>
                <c:pt idx="99115">
                  <c:v>-172.23249999999999</c:v>
                </c:pt>
                <c:pt idx="99116">
                  <c:v>-172.23049999999998</c:v>
                </c:pt>
                <c:pt idx="99117">
                  <c:v>-172.22849999999997</c:v>
                </c:pt>
                <c:pt idx="99118">
                  <c:v>-172.22649999999999</c:v>
                </c:pt>
                <c:pt idx="99119">
                  <c:v>-172.22449999999998</c:v>
                </c:pt>
                <c:pt idx="99120">
                  <c:v>-172.22249999999997</c:v>
                </c:pt>
                <c:pt idx="99121">
                  <c:v>-172.22049999999999</c:v>
                </c:pt>
                <c:pt idx="99122">
                  <c:v>-172.21849999999998</c:v>
                </c:pt>
                <c:pt idx="99123">
                  <c:v>-172.21649999999997</c:v>
                </c:pt>
                <c:pt idx="99124">
                  <c:v>-172.21449999999999</c:v>
                </c:pt>
                <c:pt idx="99125">
                  <c:v>-172.21249999999998</c:v>
                </c:pt>
                <c:pt idx="99126">
                  <c:v>-172.21049999999997</c:v>
                </c:pt>
                <c:pt idx="99127">
                  <c:v>-172.20849999999999</c:v>
                </c:pt>
                <c:pt idx="99128">
                  <c:v>-172.20649999999998</c:v>
                </c:pt>
                <c:pt idx="99129">
                  <c:v>-172.20449999999997</c:v>
                </c:pt>
                <c:pt idx="99130">
                  <c:v>-172.20249999999999</c:v>
                </c:pt>
                <c:pt idx="99131">
                  <c:v>-172.20049999999998</c:v>
                </c:pt>
                <c:pt idx="99132">
                  <c:v>-172.19849999999997</c:v>
                </c:pt>
                <c:pt idx="99133">
                  <c:v>-172.19649999999999</c:v>
                </c:pt>
                <c:pt idx="99134">
                  <c:v>-172.19449999999998</c:v>
                </c:pt>
                <c:pt idx="99135">
                  <c:v>-172.19249999999997</c:v>
                </c:pt>
                <c:pt idx="99136">
                  <c:v>-172.19049999999999</c:v>
                </c:pt>
                <c:pt idx="99137">
                  <c:v>-172.18849999999998</c:v>
                </c:pt>
                <c:pt idx="99138">
                  <c:v>-172.18649999999997</c:v>
                </c:pt>
                <c:pt idx="99139">
                  <c:v>-172.18449999999999</c:v>
                </c:pt>
                <c:pt idx="99140">
                  <c:v>-172.18249999999998</c:v>
                </c:pt>
                <c:pt idx="99141">
                  <c:v>-172.18049999999997</c:v>
                </c:pt>
                <c:pt idx="99142">
                  <c:v>-172.17849999999999</c:v>
                </c:pt>
                <c:pt idx="99143">
                  <c:v>-172.17649999999998</c:v>
                </c:pt>
                <c:pt idx="99144">
                  <c:v>-172.17449999999997</c:v>
                </c:pt>
                <c:pt idx="99145">
                  <c:v>-172.17249999999999</c:v>
                </c:pt>
                <c:pt idx="99146">
                  <c:v>-172.17049999999998</c:v>
                </c:pt>
                <c:pt idx="99147">
                  <c:v>-172.16849999999997</c:v>
                </c:pt>
                <c:pt idx="99148">
                  <c:v>-172.16649999999998</c:v>
                </c:pt>
                <c:pt idx="99149">
                  <c:v>-172.16449999999998</c:v>
                </c:pt>
                <c:pt idx="99150">
                  <c:v>-172.16249999999997</c:v>
                </c:pt>
                <c:pt idx="99151">
                  <c:v>-172.16049999999998</c:v>
                </c:pt>
                <c:pt idx="99152">
                  <c:v>-172.15849999999998</c:v>
                </c:pt>
                <c:pt idx="99153">
                  <c:v>-172.15649999999997</c:v>
                </c:pt>
                <c:pt idx="99154">
                  <c:v>-172.15449999999998</c:v>
                </c:pt>
                <c:pt idx="99155">
                  <c:v>-172.15249999999997</c:v>
                </c:pt>
                <c:pt idx="99156">
                  <c:v>-172.15049999999997</c:v>
                </c:pt>
                <c:pt idx="99157">
                  <c:v>-172.14849999999998</c:v>
                </c:pt>
                <c:pt idx="99158">
                  <c:v>-172.14649999999997</c:v>
                </c:pt>
                <c:pt idx="99159">
                  <c:v>-172.14449999999997</c:v>
                </c:pt>
                <c:pt idx="99160">
                  <c:v>-172.14249999999998</c:v>
                </c:pt>
                <c:pt idx="99161">
                  <c:v>-172.14049999999997</c:v>
                </c:pt>
                <c:pt idx="99162">
                  <c:v>-172.13849999999996</c:v>
                </c:pt>
                <c:pt idx="99163">
                  <c:v>-172.13649999999998</c:v>
                </c:pt>
                <c:pt idx="99164">
                  <c:v>-172.13449999999997</c:v>
                </c:pt>
                <c:pt idx="99165">
                  <c:v>-172.13249999999996</c:v>
                </c:pt>
                <c:pt idx="99166">
                  <c:v>-172.13049999999998</c:v>
                </c:pt>
                <c:pt idx="99167">
                  <c:v>-172.12849999999997</c:v>
                </c:pt>
                <c:pt idx="99168">
                  <c:v>-172.12649999999996</c:v>
                </c:pt>
                <c:pt idx="99169">
                  <c:v>-172.12449999999998</c:v>
                </c:pt>
                <c:pt idx="99170">
                  <c:v>-172.12249999999997</c:v>
                </c:pt>
                <c:pt idx="99171">
                  <c:v>-172.12049999999996</c:v>
                </c:pt>
                <c:pt idx="99172">
                  <c:v>-172.11849999999998</c:v>
                </c:pt>
                <c:pt idx="99173">
                  <c:v>-172.11649999999997</c:v>
                </c:pt>
                <c:pt idx="99174">
                  <c:v>-172.11449999999996</c:v>
                </c:pt>
                <c:pt idx="99175">
                  <c:v>-172.11249999999998</c:v>
                </c:pt>
                <c:pt idx="99176">
                  <c:v>-172.11049999999997</c:v>
                </c:pt>
                <c:pt idx="99177">
                  <c:v>-172.10849999999996</c:v>
                </c:pt>
                <c:pt idx="99178">
                  <c:v>-172.10649999999998</c:v>
                </c:pt>
                <c:pt idx="99179">
                  <c:v>-172.10449999999997</c:v>
                </c:pt>
                <c:pt idx="99180">
                  <c:v>-172.10249999999996</c:v>
                </c:pt>
                <c:pt idx="99181">
                  <c:v>-172.10049999999998</c:v>
                </c:pt>
                <c:pt idx="99182">
                  <c:v>-172.09849999999997</c:v>
                </c:pt>
                <c:pt idx="99183">
                  <c:v>-172.09649999999996</c:v>
                </c:pt>
                <c:pt idx="99184">
                  <c:v>-172.09449999999998</c:v>
                </c:pt>
                <c:pt idx="99185">
                  <c:v>-172.09249999999997</c:v>
                </c:pt>
                <c:pt idx="99186">
                  <c:v>-172.09049999999996</c:v>
                </c:pt>
                <c:pt idx="99187">
                  <c:v>-172.08849999999998</c:v>
                </c:pt>
                <c:pt idx="99188">
                  <c:v>-172.08649999999997</c:v>
                </c:pt>
                <c:pt idx="99189">
                  <c:v>-172.08449999999999</c:v>
                </c:pt>
                <c:pt idx="99190">
                  <c:v>-172.08249999999998</c:v>
                </c:pt>
                <c:pt idx="99191">
                  <c:v>-172.08049999999997</c:v>
                </c:pt>
                <c:pt idx="99192">
                  <c:v>-172.07849999999999</c:v>
                </c:pt>
                <c:pt idx="99193">
                  <c:v>-172.07649999999998</c:v>
                </c:pt>
                <c:pt idx="99194">
                  <c:v>-172.07449999999997</c:v>
                </c:pt>
                <c:pt idx="99195">
                  <c:v>-172.07249999999999</c:v>
                </c:pt>
                <c:pt idx="99196">
                  <c:v>-172.07049999999998</c:v>
                </c:pt>
                <c:pt idx="99197">
                  <c:v>-172.06849999999997</c:v>
                </c:pt>
                <c:pt idx="99198">
                  <c:v>-172.06649999999999</c:v>
                </c:pt>
                <c:pt idx="99199">
                  <c:v>-172.06449999999998</c:v>
                </c:pt>
                <c:pt idx="99200">
                  <c:v>-172.06249999999997</c:v>
                </c:pt>
                <c:pt idx="99201">
                  <c:v>-172.06049999999999</c:v>
                </c:pt>
                <c:pt idx="99202">
                  <c:v>-172.05849999999998</c:v>
                </c:pt>
                <c:pt idx="99203">
                  <c:v>-172.05649999999997</c:v>
                </c:pt>
                <c:pt idx="99204">
                  <c:v>-172.05449999999999</c:v>
                </c:pt>
                <c:pt idx="99205">
                  <c:v>-172.05249999999998</c:v>
                </c:pt>
                <c:pt idx="99206">
                  <c:v>-172.05049999999997</c:v>
                </c:pt>
                <c:pt idx="99207">
                  <c:v>-172.04849999999999</c:v>
                </c:pt>
                <c:pt idx="99208">
                  <c:v>-172.04649999999998</c:v>
                </c:pt>
                <c:pt idx="99209">
                  <c:v>-172.04449999999997</c:v>
                </c:pt>
                <c:pt idx="99210">
                  <c:v>-172.04249999999999</c:v>
                </c:pt>
                <c:pt idx="99211">
                  <c:v>-172.04049999999998</c:v>
                </c:pt>
                <c:pt idx="99212">
                  <c:v>-172.03849999999997</c:v>
                </c:pt>
                <c:pt idx="99213">
                  <c:v>-172.03649999999999</c:v>
                </c:pt>
                <c:pt idx="99214">
                  <c:v>-172.03449999999998</c:v>
                </c:pt>
                <c:pt idx="99215">
                  <c:v>-172.03249999999997</c:v>
                </c:pt>
                <c:pt idx="99216">
                  <c:v>-172.03049999999999</c:v>
                </c:pt>
                <c:pt idx="99217">
                  <c:v>-172.02849999999998</c:v>
                </c:pt>
                <c:pt idx="99218">
                  <c:v>-172.02649999999997</c:v>
                </c:pt>
                <c:pt idx="99219">
                  <c:v>-172.02449999999999</c:v>
                </c:pt>
                <c:pt idx="99220">
                  <c:v>-172.02249999999998</c:v>
                </c:pt>
                <c:pt idx="99221">
                  <c:v>-172.02049999999997</c:v>
                </c:pt>
                <c:pt idx="99222">
                  <c:v>-172.01849999999999</c:v>
                </c:pt>
                <c:pt idx="99223">
                  <c:v>-172.01649999999998</c:v>
                </c:pt>
                <c:pt idx="99224">
                  <c:v>-172.01449999999997</c:v>
                </c:pt>
                <c:pt idx="99225">
                  <c:v>-172.01249999999999</c:v>
                </c:pt>
                <c:pt idx="99226">
                  <c:v>-172.01049999999998</c:v>
                </c:pt>
                <c:pt idx="99227">
                  <c:v>-172.00849999999997</c:v>
                </c:pt>
                <c:pt idx="99228">
                  <c:v>-172.00649999999999</c:v>
                </c:pt>
                <c:pt idx="99229">
                  <c:v>-172.00449999999998</c:v>
                </c:pt>
                <c:pt idx="99230">
                  <c:v>-172.00249999999997</c:v>
                </c:pt>
                <c:pt idx="99231">
                  <c:v>-172.00049999999999</c:v>
                </c:pt>
                <c:pt idx="99232">
                  <c:v>-171.99849999999998</c:v>
                </c:pt>
                <c:pt idx="99233">
                  <c:v>-171.99649999999997</c:v>
                </c:pt>
                <c:pt idx="99234">
                  <c:v>-171.99449999999999</c:v>
                </c:pt>
                <c:pt idx="99235">
                  <c:v>-171.99249999999998</c:v>
                </c:pt>
                <c:pt idx="99236">
                  <c:v>-171.99049999999997</c:v>
                </c:pt>
                <c:pt idx="99237">
                  <c:v>-171.98849999999999</c:v>
                </c:pt>
                <c:pt idx="99238">
                  <c:v>-171.98649999999998</c:v>
                </c:pt>
                <c:pt idx="99239">
                  <c:v>-171.98449999999997</c:v>
                </c:pt>
                <c:pt idx="99240">
                  <c:v>-171.98249999999999</c:v>
                </c:pt>
                <c:pt idx="99241">
                  <c:v>-171.98049999999998</c:v>
                </c:pt>
                <c:pt idx="99242">
                  <c:v>-171.97849999999997</c:v>
                </c:pt>
                <c:pt idx="99243">
                  <c:v>-171.97649999999999</c:v>
                </c:pt>
                <c:pt idx="99244">
                  <c:v>-171.97449999999998</c:v>
                </c:pt>
                <c:pt idx="99245">
                  <c:v>-171.97249999999997</c:v>
                </c:pt>
                <c:pt idx="99246">
                  <c:v>-171.97049999999999</c:v>
                </c:pt>
                <c:pt idx="99247">
                  <c:v>-171.96849999999998</c:v>
                </c:pt>
                <c:pt idx="99248">
                  <c:v>-171.96649999999997</c:v>
                </c:pt>
                <c:pt idx="99249">
                  <c:v>-171.96449999999999</c:v>
                </c:pt>
                <c:pt idx="99250">
                  <c:v>-171.96249999999998</c:v>
                </c:pt>
                <c:pt idx="99251">
                  <c:v>-171.96049999999997</c:v>
                </c:pt>
                <c:pt idx="99252">
                  <c:v>-171.95849999999999</c:v>
                </c:pt>
                <c:pt idx="99253">
                  <c:v>-171.95649999999998</c:v>
                </c:pt>
                <c:pt idx="99254">
                  <c:v>-171.95449999999997</c:v>
                </c:pt>
                <c:pt idx="99255">
                  <c:v>-171.95249999999999</c:v>
                </c:pt>
                <c:pt idx="99256">
                  <c:v>-171.95049999999998</c:v>
                </c:pt>
                <c:pt idx="99257">
                  <c:v>-171.94849999999997</c:v>
                </c:pt>
                <c:pt idx="99258">
                  <c:v>-171.94649999999999</c:v>
                </c:pt>
                <c:pt idx="99259">
                  <c:v>-171.94449999999998</c:v>
                </c:pt>
                <c:pt idx="99260">
                  <c:v>-171.94249999999997</c:v>
                </c:pt>
                <c:pt idx="99261">
                  <c:v>-171.94049999999999</c:v>
                </c:pt>
                <c:pt idx="99262">
                  <c:v>-171.93849999999998</c:v>
                </c:pt>
                <c:pt idx="99263">
                  <c:v>-171.93649999999997</c:v>
                </c:pt>
                <c:pt idx="99264">
                  <c:v>-171.93449999999999</c:v>
                </c:pt>
                <c:pt idx="99265">
                  <c:v>-171.93249999999998</c:v>
                </c:pt>
                <c:pt idx="99266">
                  <c:v>-171.93049999999997</c:v>
                </c:pt>
                <c:pt idx="99267">
                  <c:v>-171.92849999999999</c:v>
                </c:pt>
                <c:pt idx="99268">
                  <c:v>-171.92649999999998</c:v>
                </c:pt>
                <c:pt idx="99269">
                  <c:v>-171.92449999999997</c:v>
                </c:pt>
                <c:pt idx="99270">
                  <c:v>-171.92249999999999</c:v>
                </c:pt>
                <c:pt idx="99271">
                  <c:v>-171.92049999999998</c:v>
                </c:pt>
                <c:pt idx="99272">
                  <c:v>-171.91849999999997</c:v>
                </c:pt>
                <c:pt idx="99273">
                  <c:v>-171.91649999999998</c:v>
                </c:pt>
                <c:pt idx="99274">
                  <c:v>-171.91449999999998</c:v>
                </c:pt>
                <c:pt idx="99275">
                  <c:v>-171.91249999999997</c:v>
                </c:pt>
                <c:pt idx="99276">
                  <c:v>-171.91049999999998</c:v>
                </c:pt>
                <c:pt idx="99277">
                  <c:v>-171.90849999999998</c:v>
                </c:pt>
                <c:pt idx="99278">
                  <c:v>-171.90649999999997</c:v>
                </c:pt>
                <c:pt idx="99279">
                  <c:v>-171.90449999999998</c:v>
                </c:pt>
                <c:pt idx="99280">
                  <c:v>-171.90249999999997</c:v>
                </c:pt>
                <c:pt idx="99281">
                  <c:v>-171.90049999999997</c:v>
                </c:pt>
                <c:pt idx="99282">
                  <c:v>-171.89849999999998</c:v>
                </c:pt>
                <c:pt idx="99283">
                  <c:v>-171.89649999999997</c:v>
                </c:pt>
                <c:pt idx="99284">
                  <c:v>-171.89449999999997</c:v>
                </c:pt>
                <c:pt idx="99285">
                  <c:v>-171.89249999999998</c:v>
                </c:pt>
                <c:pt idx="99286">
                  <c:v>-171.89049999999997</c:v>
                </c:pt>
                <c:pt idx="99287">
                  <c:v>-171.88849999999996</c:v>
                </c:pt>
                <c:pt idx="99288">
                  <c:v>-171.88649999999998</c:v>
                </c:pt>
                <c:pt idx="99289">
                  <c:v>-171.88449999999997</c:v>
                </c:pt>
                <c:pt idx="99290">
                  <c:v>-171.88249999999996</c:v>
                </c:pt>
                <c:pt idx="99291">
                  <c:v>-171.88049999999998</c:v>
                </c:pt>
                <c:pt idx="99292">
                  <c:v>-171.87849999999997</c:v>
                </c:pt>
                <c:pt idx="99293">
                  <c:v>-171.87649999999996</c:v>
                </c:pt>
                <c:pt idx="99294">
                  <c:v>-171.87449999999998</c:v>
                </c:pt>
                <c:pt idx="99295">
                  <c:v>-171.87249999999997</c:v>
                </c:pt>
                <c:pt idx="99296">
                  <c:v>-171.87049999999996</c:v>
                </c:pt>
                <c:pt idx="99297">
                  <c:v>-171.86849999999998</c:v>
                </c:pt>
                <c:pt idx="99298">
                  <c:v>-171.86649999999997</c:v>
                </c:pt>
                <c:pt idx="99299">
                  <c:v>-171.86449999999996</c:v>
                </c:pt>
                <c:pt idx="99300">
                  <c:v>-171.86249999999998</c:v>
                </c:pt>
                <c:pt idx="99301">
                  <c:v>-171.86049999999997</c:v>
                </c:pt>
                <c:pt idx="99302">
                  <c:v>-171.85849999999996</c:v>
                </c:pt>
                <c:pt idx="99303">
                  <c:v>-171.85649999999998</c:v>
                </c:pt>
                <c:pt idx="99304">
                  <c:v>-171.85449999999997</c:v>
                </c:pt>
                <c:pt idx="99305">
                  <c:v>-171.85249999999996</c:v>
                </c:pt>
                <c:pt idx="99306">
                  <c:v>-171.85049999999998</c:v>
                </c:pt>
                <c:pt idx="99307">
                  <c:v>-171.84849999999997</c:v>
                </c:pt>
                <c:pt idx="99308">
                  <c:v>-171.84649999999996</c:v>
                </c:pt>
                <c:pt idx="99309">
                  <c:v>-171.84449999999998</c:v>
                </c:pt>
                <c:pt idx="99310">
                  <c:v>-171.84249999999997</c:v>
                </c:pt>
                <c:pt idx="99311">
                  <c:v>-171.84049999999996</c:v>
                </c:pt>
                <c:pt idx="99312">
                  <c:v>-171.83849999999998</c:v>
                </c:pt>
                <c:pt idx="99313">
                  <c:v>-171.83649999999997</c:v>
                </c:pt>
                <c:pt idx="99314">
                  <c:v>-171.83449999999999</c:v>
                </c:pt>
                <c:pt idx="99315">
                  <c:v>-171.83249999999998</c:v>
                </c:pt>
                <c:pt idx="99316">
                  <c:v>-171.83049999999997</c:v>
                </c:pt>
                <c:pt idx="99317">
                  <c:v>-171.82849999999999</c:v>
                </c:pt>
                <c:pt idx="99318">
                  <c:v>-171.82649999999998</c:v>
                </c:pt>
                <c:pt idx="99319">
                  <c:v>-171.82449999999997</c:v>
                </c:pt>
                <c:pt idx="99320">
                  <c:v>-171.82249999999999</c:v>
                </c:pt>
                <c:pt idx="99321">
                  <c:v>-171.82049999999998</c:v>
                </c:pt>
                <c:pt idx="99322">
                  <c:v>-171.81849999999997</c:v>
                </c:pt>
                <c:pt idx="99323">
                  <c:v>-171.81649999999999</c:v>
                </c:pt>
                <c:pt idx="99324">
                  <c:v>-171.81449999999998</c:v>
                </c:pt>
                <c:pt idx="99325">
                  <c:v>-171.81249999999997</c:v>
                </c:pt>
                <c:pt idx="99326">
                  <c:v>-171.81049999999999</c:v>
                </c:pt>
                <c:pt idx="99327">
                  <c:v>-171.80849999999998</c:v>
                </c:pt>
                <c:pt idx="99328">
                  <c:v>-171.80649999999997</c:v>
                </c:pt>
                <c:pt idx="99329">
                  <c:v>-171.80449999999999</c:v>
                </c:pt>
                <c:pt idx="99330">
                  <c:v>-171.80249999999998</c:v>
                </c:pt>
                <c:pt idx="99331">
                  <c:v>-171.80049999999997</c:v>
                </c:pt>
                <c:pt idx="99332">
                  <c:v>-171.79849999999999</c:v>
                </c:pt>
                <c:pt idx="99333">
                  <c:v>-171.79649999999998</c:v>
                </c:pt>
                <c:pt idx="99334">
                  <c:v>-171.79449999999997</c:v>
                </c:pt>
                <c:pt idx="99335">
                  <c:v>-171.79249999999999</c:v>
                </c:pt>
                <c:pt idx="99336">
                  <c:v>-171.79049999999998</c:v>
                </c:pt>
                <c:pt idx="99337">
                  <c:v>-171.78849999999997</c:v>
                </c:pt>
                <c:pt idx="99338">
                  <c:v>-171.78649999999999</c:v>
                </c:pt>
                <c:pt idx="99339">
                  <c:v>-171.78449999999998</c:v>
                </c:pt>
                <c:pt idx="99340">
                  <c:v>-171.78249999999997</c:v>
                </c:pt>
                <c:pt idx="99341">
                  <c:v>-171.78049999999999</c:v>
                </c:pt>
                <c:pt idx="99342">
                  <c:v>-171.77849999999998</c:v>
                </c:pt>
                <c:pt idx="99343">
                  <c:v>-171.77649999999997</c:v>
                </c:pt>
                <c:pt idx="99344">
                  <c:v>-171.77449999999999</c:v>
                </c:pt>
                <c:pt idx="99345">
                  <c:v>-171.77249999999998</c:v>
                </c:pt>
                <c:pt idx="99346">
                  <c:v>-171.77049999999997</c:v>
                </c:pt>
                <c:pt idx="99347">
                  <c:v>-171.76849999999999</c:v>
                </c:pt>
                <c:pt idx="99348">
                  <c:v>-171.76649999999998</c:v>
                </c:pt>
                <c:pt idx="99349">
                  <c:v>-171.76449999999997</c:v>
                </c:pt>
                <c:pt idx="99350">
                  <c:v>-171.76249999999999</c:v>
                </c:pt>
                <c:pt idx="99351">
                  <c:v>-171.76049999999998</c:v>
                </c:pt>
                <c:pt idx="99352">
                  <c:v>-171.75849999999997</c:v>
                </c:pt>
                <c:pt idx="99353">
                  <c:v>-171.75649999999999</c:v>
                </c:pt>
                <c:pt idx="99354">
                  <c:v>-171.75449999999998</c:v>
                </c:pt>
                <c:pt idx="99355">
                  <c:v>-171.75249999999997</c:v>
                </c:pt>
                <c:pt idx="99356">
                  <c:v>-171.75049999999999</c:v>
                </c:pt>
                <c:pt idx="99357">
                  <c:v>-171.74849999999998</c:v>
                </c:pt>
                <c:pt idx="99358">
                  <c:v>-171.74649999999997</c:v>
                </c:pt>
                <c:pt idx="99359">
                  <c:v>-171.74449999999999</c:v>
                </c:pt>
                <c:pt idx="99360">
                  <c:v>-171.74249999999998</c:v>
                </c:pt>
                <c:pt idx="99361">
                  <c:v>-171.74049999999997</c:v>
                </c:pt>
                <c:pt idx="99362">
                  <c:v>-171.73849999999999</c:v>
                </c:pt>
                <c:pt idx="99363">
                  <c:v>-171.73649999999998</c:v>
                </c:pt>
                <c:pt idx="99364">
                  <c:v>-171.73449999999997</c:v>
                </c:pt>
                <c:pt idx="99365">
                  <c:v>-171.73249999999999</c:v>
                </c:pt>
                <c:pt idx="99366">
                  <c:v>-171.73049999999998</c:v>
                </c:pt>
                <c:pt idx="99367">
                  <c:v>-171.72849999999997</c:v>
                </c:pt>
                <c:pt idx="99368">
                  <c:v>-171.72649999999999</c:v>
                </c:pt>
                <c:pt idx="99369">
                  <c:v>-171.72449999999998</c:v>
                </c:pt>
                <c:pt idx="99370">
                  <c:v>-171.72249999999997</c:v>
                </c:pt>
                <c:pt idx="99371">
                  <c:v>-171.72049999999999</c:v>
                </c:pt>
                <c:pt idx="99372">
                  <c:v>-171.71849999999998</c:v>
                </c:pt>
                <c:pt idx="99373">
                  <c:v>-171.71649999999997</c:v>
                </c:pt>
                <c:pt idx="99374">
                  <c:v>-171.71449999999999</c:v>
                </c:pt>
                <c:pt idx="99375">
                  <c:v>-171.71249999999998</c:v>
                </c:pt>
                <c:pt idx="99376">
                  <c:v>-171.71049999999997</c:v>
                </c:pt>
                <c:pt idx="99377">
                  <c:v>-171.70849999999999</c:v>
                </c:pt>
                <c:pt idx="99378">
                  <c:v>-171.70649999999998</c:v>
                </c:pt>
                <c:pt idx="99379">
                  <c:v>-171.70449999999997</c:v>
                </c:pt>
                <c:pt idx="99380">
                  <c:v>-171.70249999999999</c:v>
                </c:pt>
                <c:pt idx="99381">
                  <c:v>-171.70049999999998</c:v>
                </c:pt>
                <c:pt idx="99382">
                  <c:v>-171.69849999999997</c:v>
                </c:pt>
                <c:pt idx="99383">
                  <c:v>-171.69649999999999</c:v>
                </c:pt>
                <c:pt idx="99384">
                  <c:v>-171.69449999999998</c:v>
                </c:pt>
                <c:pt idx="99385">
                  <c:v>-171.69249999999997</c:v>
                </c:pt>
                <c:pt idx="99386">
                  <c:v>-171.69049999999999</c:v>
                </c:pt>
                <c:pt idx="99387">
                  <c:v>-171.68849999999998</c:v>
                </c:pt>
                <c:pt idx="99388">
                  <c:v>-171.68649999999997</c:v>
                </c:pt>
                <c:pt idx="99389">
                  <c:v>-171.68449999999999</c:v>
                </c:pt>
                <c:pt idx="99390">
                  <c:v>-171.68249999999998</c:v>
                </c:pt>
                <c:pt idx="99391">
                  <c:v>-171.68049999999997</c:v>
                </c:pt>
                <c:pt idx="99392">
                  <c:v>-171.67849999999999</c:v>
                </c:pt>
                <c:pt idx="99393">
                  <c:v>-171.67649999999998</c:v>
                </c:pt>
                <c:pt idx="99394">
                  <c:v>-171.67449999999997</c:v>
                </c:pt>
                <c:pt idx="99395">
                  <c:v>-171.67249999999999</c:v>
                </c:pt>
                <c:pt idx="99396">
                  <c:v>-171.67049999999998</c:v>
                </c:pt>
                <c:pt idx="99397">
                  <c:v>-171.66849999999997</c:v>
                </c:pt>
                <c:pt idx="99398">
                  <c:v>-171.66649999999998</c:v>
                </c:pt>
                <c:pt idx="99399">
                  <c:v>-171.66449999999998</c:v>
                </c:pt>
                <c:pt idx="99400">
                  <c:v>-171.66249999999997</c:v>
                </c:pt>
                <c:pt idx="99401">
                  <c:v>-171.66049999999998</c:v>
                </c:pt>
                <c:pt idx="99402">
                  <c:v>-171.65849999999998</c:v>
                </c:pt>
                <c:pt idx="99403">
                  <c:v>-171.65649999999997</c:v>
                </c:pt>
                <c:pt idx="99404">
                  <c:v>-171.65449999999998</c:v>
                </c:pt>
                <c:pt idx="99405">
                  <c:v>-171.65249999999997</c:v>
                </c:pt>
                <c:pt idx="99406">
                  <c:v>-171.65049999999997</c:v>
                </c:pt>
                <c:pt idx="99407">
                  <c:v>-171.64849999999998</c:v>
                </c:pt>
                <c:pt idx="99408">
                  <c:v>-171.64649999999997</c:v>
                </c:pt>
                <c:pt idx="99409">
                  <c:v>-171.64449999999997</c:v>
                </c:pt>
                <c:pt idx="99410">
                  <c:v>-171.64249999999998</c:v>
                </c:pt>
                <c:pt idx="99411">
                  <c:v>-171.64049999999997</c:v>
                </c:pt>
                <c:pt idx="99412">
                  <c:v>-171.63849999999996</c:v>
                </c:pt>
                <c:pt idx="99413">
                  <c:v>-171.63649999999998</c:v>
                </c:pt>
                <c:pt idx="99414">
                  <c:v>-171.63449999999997</c:v>
                </c:pt>
                <c:pt idx="99415">
                  <c:v>-171.63249999999996</c:v>
                </c:pt>
                <c:pt idx="99416">
                  <c:v>-171.63049999999998</c:v>
                </c:pt>
                <c:pt idx="99417">
                  <c:v>-171.62849999999997</c:v>
                </c:pt>
                <c:pt idx="99418">
                  <c:v>-171.62649999999996</c:v>
                </c:pt>
                <c:pt idx="99419">
                  <c:v>-171.62449999999998</c:v>
                </c:pt>
                <c:pt idx="99420">
                  <c:v>-171.62249999999997</c:v>
                </c:pt>
                <c:pt idx="99421">
                  <c:v>-171.62049999999996</c:v>
                </c:pt>
                <c:pt idx="99422">
                  <c:v>-171.61849999999998</c:v>
                </c:pt>
                <c:pt idx="99423">
                  <c:v>-171.61649999999997</c:v>
                </c:pt>
                <c:pt idx="99424">
                  <c:v>-171.61449999999996</c:v>
                </c:pt>
                <c:pt idx="99425">
                  <c:v>-171.61249999999998</c:v>
                </c:pt>
                <c:pt idx="99426">
                  <c:v>-171.61049999999997</c:v>
                </c:pt>
                <c:pt idx="99427">
                  <c:v>-171.60849999999996</c:v>
                </c:pt>
                <c:pt idx="99428">
                  <c:v>-171.60649999999998</c:v>
                </c:pt>
                <c:pt idx="99429">
                  <c:v>-171.60449999999997</c:v>
                </c:pt>
                <c:pt idx="99430">
                  <c:v>-171.60249999999996</c:v>
                </c:pt>
                <c:pt idx="99431">
                  <c:v>-171.60049999999998</c:v>
                </c:pt>
                <c:pt idx="99432">
                  <c:v>-171.59849999999997</c:v>
                </c:pt>
                <c:pt idx="99433">
                  <c:v>-171.59649999999996</c:v>
                </c:pt>
                <c:pt idx="99434">
                  <c:v>-171.59449999999998</c:v>
                </c:pt>
                <c:pt idx="99435">
                  <c:v>-171.59249999999997</c:v>
                </c:pt>
                <c:pt idx="99436">
                  <c:v>-171.59049999999996</c:v>
                </c:pt>
                <c:pt idx="99437">
                  <c:v>-171.58849999999998</c:v>
                </c:pt>
                <c:pt idx="99438">
                  <c:v>-171.58649999999997</c:v>
                </c:pt>
                <c:pt idx="99439">
                  <c:v>-171.58449999999999</c:v>
                </c:pt>
                <c:pt idx="99440">
                  <c:v>-171.58249999999998</c:v>
                </c:pt>
                <c:pt idx="99441">
                  <c:v>-171.58049999999997</c:v>
                </c:pt>
                <c:pt idx="99442">
                  <c:v>-171.57849999999999</c:v>
                </c:pt>
                <c:pt idx="99443">
                  <c:v>-171.57649999999998</c:v>
                </c:pt>
                <c:pt idx="99444">
                  <c:v>-171.57449999999997</c:v>
                </c:pt>
                <c:pt idx="99445">
                  <c:v>-171.57249999999999</c:v>
                </c:pt>
                <c:pt idx="99446">
                  <c:v>-171.57049999999998</c:v>
                </c:pt>
                <c:pt idx="99447">
                  <c:v>-171.56849999999997</c:v>
                </c:pt>
                <c:pt idx="99448">
                  <c:v>-171.56649999999999</c:v>
                </c:pt>
                <c:pt idx="99449">
                  <c:v>-171.56449999999998</c:v>
                </c:pt>
                <c:pt idx="99450">
                  <c:v>-171.56249999999997</c:v>
                </c:pt>
                <c:pt idx="99451">
                  <c:v>-171.56049999999999</c:v>
                </c:pt>
                <c:pt idx="99452">
                  <c:v>-171.55849999999998</c:v>
                </c:pt>
                <c:pt idx="99453">
                  <c:v>-171.55649999999997</c:v>
                </c:pt>
                <c:pt idx="99454">
                  <c:v>-171.55449999999999</c:v>
                </c:pt>
                <c:pt idx="99455">
                  <c:v>-171.55249999999998</c:v>
                </c:pt>
                <c:pt idx="99456">
                  <c:v>-171.55049999999997</c:v>
                </c:pt>
                <c:pt idx="99457">
                  <c:v>-171.54849999999999</c:v>
                </c:pt>
                <c:pt idx="99458">
                  <c:v>-171.54649999999998</c:v>
                </c:pt>
                <c:pt idx="99459">
                  <c:v>-171.54449999999997</c:v>
                </c:pt>
                <c:pt idx="99460">
                  <c:v>-171.54249999999999</c:v>
                </c:pt>
                <c:pt idx="99461">
                  <c:v>-171.54049999999998</c:v>
                </c:pt>
                <c:pt idx="99462">
                  <c:v>-171.53849999999997</c:v>
                </c:pt>
                <c:pt idx="99463">
                  <c:v>-171.53649999999999</c:v>
                </c:pt>
                <c:pt idx="99464">
                  <c:v>-171.53449999999998</c:v>
                </c:pt>
                <c:pt idx="99465">
                  <c:v>-171.53249999999997</c:v>
                </c:pt>
                <c:pt idx="99466">
                  <c:v>-171.53049999999999</c:v>
                </c:pt>
                <c:pt idx="99467">
                  <c:v>-171.52849999999998</c:v>
                </c:pt>
                <c:pt idx="99468">
                  <c:v>-171.52649999999997</c:v>
                </c:pt>
                <c:pt idx="99469">
                  <c:v>-171.52449999999999</c:v>
                </c:pt>
                <c:pt idx="99470">
                  <c:v>-171.52249999999998</c:v>
                </c:pt>
                <c:pt idx="99471">
                  <c:v>-171.52049999999997</c:v>
                </c:pt>
                <c:pt idx="99472">
                  <c:v>-171.51849999999999</c:v>
                </c:pt>
                <c:pt idx="99473">
                  <c:v>-171.51649999999998</c:v>
                </c:pt>
                <c:pt idx="99474">
                  <c:v>-171.51449999999997</c:v>
                </c:pt>
                <c:pt idx="99475">
                  <c:v>-171.51249999999999</c:v>
                </c:pt>
                <c:pt idx="99476">
                  <c:v>-171.51049999999998</c:v>
                </c:pt>
                <c:pt idx="99477">
                  <c:v>-171.50849999999997</c:v>
                </c:pt>
                <c:pt idx="99478">
                  <c:v>-171.50649999999999</c:v>
                </c:pt>
                <c:pt idx="99479">
                  <c:v>-171.50449999999998</c:v>
                </c:pt>
                <c:pt idx="99480">
                  <c:v>-171.50249999999997</c:v>
                </c:pt>
                <c:pt idx="99481">
                  <c:v>-171.50049999999999</c:v>
                </c:pt>
                <c:pt idx="99482">
                  <c:v>-171.49849999999998</c:v>
                </c:pt>
                <c:pt idx="99483">
                  <c:v>-171.49649999999997</c:v>
                </c:pt>
                <c:pt idx="99484">
                  <c:v>-171.49449999999999</c:v>
                </c:pt>
                <c:pt idx="99485">
                  <c:v>-171.49249999999998</c:v>
                </c:pt>
                <c:pt idx="99486">
                  <c:v>-171.49049999999997</c:v>
                </c:pt>
                <c:pt idx="99487">
                  <c:v>-171.48849999999999</c:v>
                </c:pt>
                <c:pt idx="99488">
                  <c:v>-171.48649999999998</c:v>
                </c:pt>
                <c:pt idx="99489">
                  <c:v>-171.48449999999997</c:v>
                </c:pt>
                <c:pt idx="99490">
                  <c:v>-171.48249999999999</c:v>
                </c:pt>
                <c:pt idx="99491">
                  <c:v>-171.48049999999998</c:v>
                </c:pt>
                <c:pt idx="99492">
                  <c:v>-171.47849999999997</c:v>
                </c:pt>
                <c:pt idx="99493">
                  <c:v>-171.47649999999999</c:v>
                </c:pt>
                <c:pt idx="99494">
                  <c:v>-171.47449999999998</c:v>
                </c:pt>
                <c:pt idx="99495">
                  <c:v>-171.47249999999997</c:v>
                </c:pt>
                <c:pt idx="99496">
                  <c:v>-171.47049999999999</c:v>
                </c:pt>
                <c:pt idx="99497">
                  <c:v>-171.46849999999998</c:v>
                </c:pt>
                <c:pt idx="99498">
                  <c:v>-171.46649999999997</c:v>
                </c:pt>
                <c:pt idx="99499">
                  <c:v>-171.46449999999999</c:v>
                </c:pt>
                <c:pt idx="99500">
                  <c:v>-171.46249999999998</c:v>
                </c:pt>
                <c:pt idx="99501">
                  <c:v>-171.46049999999997</c:v>
                </c:pt>
                <c:pt idx="99502">
                  <c:v>-171.45849999999999</c:v>
                </c:pt>
                <c:pt idx="99503">
                  <c:v>-171.45649999999998</c:v>
                </c:pt>
                <c:pt idx="99504">
                  <c:v>-171.45449999999997</c:v>
                </c:pt>
                <c:pt idx="99505">
                  <c:v>-171.45249999999999</c:v>
                </c:pt>
                <c:pt idx="99506">
                  <c:v>-171.45049999999998</c:v>
                </c:pt>
                <c:pt idx="99507">
                  <c:v>-171.44849999999997</c:v>
                </c:pt>
                <c:pt idx="99508">
                  <c:v>-171.44649999999999</c:v>
                </c:pt>
                <c:pt idx="99509">
                  <c:v>-171.44449999999998</c:v>
                </c:pt>
                <c:pt idx="99510">
                  <c:v>-171.44249999999997</c:v>
                </c:pt>
                <c:pt idx="99511">
                  <c:v>-171.44049999999999</c:v>
                </c:pt>
                <c:pt idx="99512">
                  <c:v>-171.43849999999998</c:v>
                </c:pt>
                <c:pt idx="99513">
                  <c:v>-171.43649999999997</c:v>
                </c:pt>
                <c:pt idx="99514">
                  <c:v>-171.43449999999999</c:v>
                </c:pt>
                <c:pt idx="99515">
                  <c:v>-171.43249999999998</c:v>
                </c:pt>
                <c:pt idx="99516">
                  <c:v>-171.43049999999997</c:v>
                </c:pt>
                <c:pt idx="99517">
                  <c:v>-171.42849999999999</c:v>
                </c:pt>
                <c:pt idx="99518">
                  <c:v>-171.42649999999998</c:v>
                </c:pt>
                <c:pt idx="99519">
                  <c:v>-171.42449999999997</c:v>
                </c:pt>
                <c:pt idx="99520">
                  <c:v>-171.42249999999999</c:v>
                </c:pt>
                <c:pt idx="99521">
                  <c:v>-171.42049999999998</c:v>
                </c:pt>
                <c:pt idx="99522">
                  <c:v>-171.41849999999997</c:v>
                </c:pt>
                <c:pt idx="99523">
                  <c:v>-171.41649999999998</c:v>
                </c:pt>
                <c:pt idx="99524">
                  <c:v>-171.41449999999998</c:v>
                </c:pt>
                <c:pt idx="99525">
                  <c:v>-171.41249999999997</c:v>
                </c:pt>
                <c:pt idx="99526">
                  <c:v>-171.41049999999998</c:v>
                </c:pt>
                <c:pt idx="99527">
                  <c:v>-171.40849999999998</c:v>
                </c:pt>
                <c:pt idx="99528">
                  <c:v>-171.40649999999997</c:v>
                </c:pt>
                <c:pt idx="99529">
                  <c:v>-171.40449999999998</c:v>
                </c:pt>
                <c:pt idx="99530">
                  <c:v>-171.40249999999997</c:v>
                </c:pt>
                <c:pt idx="99531">
                  <c:v>-171.40049999999997</c:v>
                </c:pt>
                <c:pt idx="99532">
                  <c:v>-171.39849999999998</c:v>
                </c:pt>
                <c:pt idx="99533">
                  <c:v>-171.39649999999997</c:v>
                </c:pt>
                <c:pt idx="99534">
                  <c:v>-171.39449999999997</c:v>
                </c:pt>
                <c:pt idx="99535">
                  <c:v>-171.39249999999998</c:v>
                </c:pt>
                <c:pt idx="99536">
                  <c:v>-171.39049999999997</c:v>
                </c:pt>
                <c:pt idx="99537">
                  <c:v>-171.38849999999996</c:v>
                </c:pt>
                <c:pt idx="99538">
                  <c:v>-171.38649999999998</c:v>
                </c:pt>
                <c:pt idx="99539">
                  <c:v>-171.38449999999997</c:v>
                </c:pt>
                <c:pt idx="99540">
                  <c:v>-171.38249999999996</c:v>
                </c:pt>
                <c:pt idx="99541">
                  <c:v>-171.38049999999998</c:v>
                </c:pt>
                <c:pt idx="99542">
                  <c:v>-171.37849999999997</c:v>
                </c:pt>
                <c:pt idx="99543">
                  <c:v>-171.37649999999996</c:v>
                </c:pt>
                <c:pt idx="99544">
                  <c:v>-171.37449999999998</c:v>
                </c:pt>
                <c:pt idx="99545">
                  <c:v>-171.37249999999997</c:v>
                </c:pt>
                <c:pt idx="99546">
                  <c:v>-171.37049999999996</c:v>
                </c:pt>
                <c:pt idx="99547">
                  <c:v>-171.36849999999998</c:v>
                </c:pt>
                <c:pt idx="99548">
                  <c:v>-171.36649999999997</c:v>
                </c:pt>
                <c:pt idx="99549">
                  <c:v>-171.36449999999996</c:v>
                </c:pt>
                <c:pt idx="99550">
                  <c:v>-171.36249999999998</c:v>
                </c:pt>
                <c:pt idx="99551">
                  <c:v>-171.36049999999997</c:v>
                </c:pt>
                <c:pt idx="99552">
                  <c:v>-171.35849999999996</c:v>
                </c:pt>
                <c:pt idx="99553">
                  <c:v>-171.35649999999998</c:v>
                </c:pt>
                <c:pt idx="99554">
                  <c:v>-171.35449999999997</c:v>
                </c:pt>
                <c:pt idx="99555">
                  <c:v>-171.35249999999996</c:v>
                </c:pt>
                <c:pt idx="99556">
                  <c:v>-171.35049999999998</c:v>
                </c:pt>
                <c:pt idx="99557">
                  <c:v>-171.34849999999997</c:v>
                </c:pt>
                <c:pt idx="99558">
                  <c:v>-171.34649999999996</c:v>
                </c:pt>
                <c:pt idx="99559">
                  <c:v>-171.34449999999998</c:v>
                </c:pt>
                <c:pt idx="99560">
                  <c:v>-171.34249999999997</c:v>
                </c:pt>
                <c:pt idx="99561">
                  <c:v>-171.34049999999996</c:v>
                </c:pt>
                <c:pt idx="99562">
                  <c:v>-171.33849999999998</c:v>
                </c:pt>
                <c:pt idx="99563">
                  <c:v>-171.33649999999997</c:v>
                </c:pt>
                <c:pt idx="99564">
                  <c:v>-171.33449999999999</c:v>
                </c:pt>
                <c:pt idx="99565">
                  <c:v>-171.33249999999998</c:v>
                </c:pt>
                <c:pt idx="99566">
                  <c:v>-171.33049999999997</c:v>
                </c:pt>
                <c:pt idx="99567">
                  <c:v>-171.32849999999999</c:v>
                </c:pt>
                <c:pt idx="99568">
                  <c:v>-171.32649999999998</c:v>
                </c:pt>
                <c:pt idx="99569">
                  <c:v>-171.32449999999997</c:v>
                </c:pt>
                <c:pt idx="99570">
                  <c:v>-171.32249999999999</c:v>
                </c:pt>
                <c:pt idx="99571">
                  <c:v>-171.32049999999998</c:v>
                </c:pt>
                <c:pt idx="99572">
                  <c:v>-171.31849999999997</c:v>
                </c:pt>
                <c:pt idx="99573">
                  <c:v>-171.31649999999999</c:v>
                </c:pt>
                <c:pt idx="99574">
                  <c:v>-171.31449999999998</c:v>
                </c:pt>
                <c:pt idx="99575">
                  <c:v>-171.31249999999997</c:v>
                </c:pt>
                <c:pt idx="99576">
                  <c:v>-171.31049999999999</c:v>
                </c:pt>
                <c:pt idx="99577">
                  <c:v>-171.30849999999998</c:v>
                </c:pt>
                <c:pt idx="99578">
                  <c:v>-171.30649999999997</c:v>
                </c:pt>
                <c:pt idx="99579">
                  <c:v>-171.30449999999999</c:v>
                </c:pt>
                <c:pt idx="99580">
                  <c:v>-171.30249999999998</c:v>
                </c:pt>
                <c:pt idx="99581">
                  <c:v>-171.30049999999997</c:v>
                </c:pt>
                <c:pt idx="99582">
                  <c:v>-171.29849999999999</c:v>
                </c:pt>
                <c:pt idx="99583">
                  <c:v>-171.29649999999998</c:v>
                </c:pt>
                <c:pt idx="99584">
                  <c:v>-171.29449999999997</c:v>
                </c:pt>
                <c:pt idx="99585">
                  <c:v>-171.29249999999999</c:v>
                </c:pt>
                <c:pt idx="99586">
                  <c:v>-171.29049999999998</c:v>
                </c:pt>
                <c:pt idx="99587">
                  <c:v>-171.28849999999997</c:v>
                </c:pt>
                <c:pt idx="99588">
                  <c:v>-171.28649999999999</c:v>
                </c:pt>
                <c:pt idx="99589">
                  <c:v>-171.28449999999998</c:v>
                </c:pt>
                <c:pt idx="99590">
                  <c:v>-171.28249999999997</c:v>
                </c:pt>
                <c:pt idx="99591">
                  <c:v>-171.28049999999999</c:v>
                </c:pt>
                <c:pt idx="99592">
                  <c:v>-171.27849999999998</c:v>
                </c:pt>
                <c:pt idx="99593">
                  <c:v>-171.27649999999997</c:v>
                </c:pt>
                <c:pt idx="99594">
                  <c:v>-171.27449999999999</c:v>
                </c:pt>
                <c:pt idx="99595">
                  <c:v>-171.27249999999998</c:v>
                </c:pt>
                <c:pt idx="99596">
                  <c:v>-171.27049999999997</c:v>
                </c:pt>
                <c:pt idx="99597">
                  <c:v>-171.26849999999999</c:v>
                </c:pt>
                <c:pt idx="99598">
                  <c:v>-171.26649999999998</c:v>
                </c:pt>
                <c:pt idx="99599">
                  <c:v>-171.26449999999997</c:v>
                </c:pt>
                <c:pt idx="99600">
                  <c:v>-171.26249999999999</c:v>
                </c:pt>
                <c:pt idx="99601">
                  <c:v>-171.26049999999998</c:v>
                </c:pt>
                <c:pt idx="99602">
                  <c:v>-171.25849999999997</c:v>
                </c:pt>
                <c:pt idx="99603">
                  <c:v>-171.25649999999999</c:v>
                </c:pt>
                <c:pt idx="99604">
                  <c:v>-171.25449999999998</c:v>
                </c:pt>
                <c:pt idx="99605">
                  <c:v>-171.25249999999997</c:v>
                </c:pt>
                <c:pt idx="99606">
                  <c:v>-171.25049999999999</c:v>
                </c:pt>
                <c:pt idx="99607">
                  <c:v>-171.24849999999998</c:v>
                </c:pt>
                <c:pt idx="99608">
                  <c:v>-171.24649999999997</c:v>
                </c:pt>
                <c:pt idx="99609">
                  <c:v>-171.24449999999999</c:v>
                </c:pt>
                <c:pt idx="99610">
                  <c:v>-171.24249999999998</c:v>
                </c:pt>
                <c:pt idx="99611">
                  <c:v>-171.24049999999997</c:v>
                </c:pt>
                <c:pt idx="99612">
                  <c:v>-171.23849999999999</c:v>
                </c:pt>
                <c:pt idx="99613">
                  <c:v>-171.23649999999998</c:v>
                </c:pt>
                <c:pt idx="99614">
                  <c:v>-171.23449999999997</c:v>
                </c:pt>
                <c:pt idx="99615">
                  <c:v>-171.23249999999999</c:v>
                </c:pt>
                <c:pt idx="99616">
                  <c:v>-171.23049999999998</c:v>
                </c:pt>
                <c:pt idx="99617">
                  <c:v>-171.22849999999997</c:v>
                </c:pt>
                <c:pt idx="99618">
                  <c:v>-171.22649999999999</c:v>
                </c:pt>
                <c:pt idx="99619">
                  <c:v>-171.22449999999998</c:v>
                </c:pt>
                <c:pt idx="99620">
                  <c:v>-171.22249999999997</c:v>
                </c:pt>
                <c:pt idx="99621">
                  <c:v>-171.22049999999999</c:v>
                </c:pt>
                <c:pt idx="99622">
                  <c:v>-171.21849999999998</c:v>
                </c:pt>
                <c:pt idx="99623">
                  <c:v>-171.21649999999997</c:v>
                </c:pt>
                <c:pt idx="99624">
                  <c:v>-171.21449999999999</c:v>
                </c:pt>
                <c:pt idx="99625">
                  <c:v>-171.21249999999998</c:v>
                </c:pt>
                <c:pt idx="99626">
                  <c:v>-171.21049999999997</c:v>
                </c:pt>
                <c:pt idx="99627">
                  <c:v>-171.20849999999999</c:v>
                </c:pt>
                <c:pt idx="99628">
                  <c:v>-171.20649999999998</c:v>
                </c:pt>
                <c:pt idx="99629">
                  <c:v>-171.20449999999997</c:v>
                </c:pt>
                <c:pt idx="99630">
                  <c:v>-171.20249999999999</c:v>
                </c:pt>
                <c:pt idx="99631">
                  <c:v>-171.20049999999998</c:v>
                </c:pt>
                <c:pt idx="99632">
                  <c:v>-171.19849999999997</c:v>
                </c:pt>
                <c:pt idx="99633">
                  <c:v>-171.19649999999999</c:v>
                </c:pt>
                <c:pt idx="99634">
                  <c:v>-171.19449999999998</c:v>
                </c:pt>
                <c:pt idx="99635">
                  <c:v>-171.19249999999997</c:v>
                </c:pt>
                <c:pt idx="99636">
                  <c:v>-171.19049999999999</c:v>
                </c:pt>
                <c:pt idx="99637">
                  <c:v>-171.18849999999998</c:v>
                </c:pt>
                <c:pt idx="99638">
                  <c:v>-171.18649999999997</c:v>
                </c:pt>
                <c:pt idx="99639">
                  <c:v>-171.18449999999999</c:v>
                </c:pt>
                <c:pt idx="99640">
                  <c:v>-171.18249999999998</c:v>
                </c:pt>
                <c:pt idx="99641">
                  <c:v>-171.18049999999997</c:v>
                </c:pt>
                <c:pt idx="99642">
                  <c:v>-171.17849999999999</c:v>
                </c:pt>
                <c:pt idx="99643">
                  <c:v>-171.17649999999998</c:v>
                </c:pt>
                <c:pt idx="99644">
                  <c:v>-171.17449999999997</c:v>
                </c:pt>
                <c:pt idx="99645">
                  <c:v>-171.17249999999999</c:v>
                </c:pt>
                <c:pt idx="99646">
                  <c:v>-171.17049999999998</c:v>
                </c:pt>
                <c:pt idx="99647">
                  <c:v>-171.16849999999997</c:v>
                </c:pt>
                <c:pt idx="99648">
                  <c:v>-171.16649999999998</c:v>
                </c:pt>
                <c:pt idx="99649">
                  <c:v>-171.16449999999998</c:v>
                </c:pt>
                <c:pt idx="99650">
                  <c:v>-171.16249999999997</c:v>
                </c:pt>
                <c:pt idx="99651">
                  <c:v>-171.16049999999998</c:v>
                </c:pt>
                <c:pt idx="99652">
                  <c:v>-171.15849999999998</c:v>
                </c:pt>
                <c:pt idx="99653">
                  <c:v>-171.15649999999997</c:v>
                </c:pt>
                <c:pt idx="99654">
                  <c:v>-171.15449999999998</c:v>
                </c:pt>
                <c:pt idx="99655">
                  <c:v>-171.15249999999997</c:v>
                </c:pt>
                <c:pt idx="99656">
                  <c:v>-171.15049999999997</c:v>
                </c:pt>
                <c:pt idx="99657">
                  <c:v>-171.14849999999998</c:v>
                </c:pt>
                <c:pt idx="99658">
                  <c:v>-171.14649999999997</c:v>
                </c:pt>
                <c:pt idx="99659">
                  <c:v>-171.14449999999997</c:v>
                </c:pt>
                <c:pt idx="99660">
                  <c:v>-171.14249999999998</c:v>
                </c:pt>
                <c:pt idx="99661">
                  <c:v>-171.14049999999997</c:v>
                </c:pt>
                <c:pt idx="99662">
                  <c:v>-171.13849999999996</c:v>
                </c:pt>
                <c:pt idx="99663">
                  <c:v>-171.13649999999998</c:v>
                </c:pt>
                <c:pt idx="99664">
                  <c:v>-171.13449999999997</c:v>
                </c:pt>
                <c:pt idx="99665">
                  <c:v>-171.13249999999996</c:v>
                </c:pt>
                <c:pt idx="99666">
                  <c:v>-171.13049999999998</c:v>
                </c:pt>
                <c:pt idx="99667">
                  <c:v>-171.12849999999997</c:v>
                </c:pt>
                <c:pt idx="99668">
                  <c:v>-171.12649999999996</c:v>
                </c:pt>
                <c:pt idx="99669">
                  <c:v>-171.12449999999998</c:v>
                </c:pt>
                <c:pt idx="99670">
                  <c:v>-171.12249999999997</c:v>
                </c:pt>
                <c:pt idx="99671">
                  <c:v>-171.12049999999996</c:v>
                </c:pt>
                <c:pt idx="99672">
                  <c:v>-171.11849999999998</c:v>
                </c:pt>
                <c:pt idx="99673">
                  <c:v>-171.11649999999997</c:v>
                </c:pt>
                <c:pt idx="99674">
                  <c:v>-171.11449999999996</c:v>
                </c:pt>
                <c:pt idx="99675">
                  <c:v>-171.11249999999998</c:v>
                </c:pt>
                <c:pt idx="99676">
                  <c:v>-171.11049999999997</c:v>
                </c:pt>
                <c:pt idx="99677">
                  <c:v>-171.10849999999996</c:v>
                </c:pt>
                <c:pt idx="99678">
                  <c:v>-171.10649999999998</c:v>
                </c:pt>
                <c:pt idx="99679">
                  <c:v>-171.10449999999997</c:v>
                </c:pt>
                <c:pt idx="99680">
                  <c:v>-171.10249999999996</c:v>
                </c:pt>
                <c:pt idx="99681">
                  <c:v>-171.10049999999998</c:v>
                </c:pt>
                <c:pt idx="99682">
                  <c:v>-171.09849999999997</c:v>
                </c:pt>
                <c:pt idx="99683">
                  <c:v>-171.09649999999996</c:v>
                </c:pt>
                <c:pt idx="99684">
                  <c:v>-171.09449999999998</c:v>
                </c:pt>
                <c:pt idx="99685">
                  <c:v>-171.09249999999997</c:v>
                </c:pt>
                <c:pt idx="99686">
                  <c:v>-171.09049999999996</c:v>
                </c:pt>
                <c:pt idx="99687">
                  <c:v>-171.08849999999998</c:v>
                </c:pt>
                <c:pt idx="99688">
                  <c:v>-171.08649999999997</c:v>
                </c:pt>
                <c:pt idx="99689">
                  <c:v>-171.08449999999999</c:v>
                </c:pt>
                <c:pt idx="99690">
                  <c:v>-171.08249999999998</c:v>
                </c:pt>
                <c:pt idx="99691">
                  <c:v>-171.08049999999997</c:v>
                </c:pt>
                <c:pt idx="99692">
                  <c:v>-171.07849999999999</c:v>
                </c:pt>
                <c:pt idx="99693">
                  <c:v>-171.07649999999998</c:v>
                </c:pt>
                <c:pt idx="99694">
                  <c:v>-171.07449999999997</c:v>
                </c:pt>
                <c:pt idx="99695">
                  <c:v>-171.07249999999999</c:v>
                </c:pt>
                <c:pt idx="99696">
                  <c:v>-171.07049999999998</c:v>
                </c:pt>
                <c:pt idx="99697">
                  <c:v>-171.06849999999997</c:v>
                </c:pt>
                <c:pt idx="99698">
                  <c:v>-171.06649999999999</c:v>
                </c:pt>
                <c:pt idx="99699">
                  <c:v>-171.06449999999998</c:v>
                </c:pt>
                <c:pt idx="99700">
                  <c:v>-171.06249999999997</c:v>
                </c:pt>
                <c:pt idx="99701">
                  <c:v>-171.06049999999999</c:v>
                </c:pt>
                <c:pt idx="99702">
                  <c:v>-171.05849999999998</c:v>
                </c:pt>
                <c:pt idx="99703">
                  <c:v>-171.05649999999997</c:v>
                </c:pt>
                <c:pt idx="99704">
                  <c:v>-171.05449999999999</c:v>
                </c:pt>
                <c:pt idx="99705">
                  <c:v>-171.05249999999998</c:v>
                </c:pt>
                <c:pt idx="99706">
                  <c:v>-171.05049999999997</c:v>
                </c:pt>
                <c:pt idx="99707">
                  <c:v>-171.04849999999999</c:v>
                </c:pt>
                <c:pt idx="99708">
                  <c:v>-171.04649999999998</c:v>
                </c:pt>
                <c:pt idx="99709">
                  <c:v>-171.04449999999997</c:v>
                </c:pt>
                <c:pt idx="99710">
                  <c:v>-171.04249999999999</c:v>
                </c:pt>
                <c:pt idx="99711">
                  <c:v>-171.04049999999998</c:v>
                </c:pt>
                <c:pt idx="99712">
                  <c:v>-171.03849999999997</c:v>
                </c:pt>
                <c:pt idx="99713">
                  <c:v>-171.03649999999999</c:v>
                </c:pt>
                <c:pt idx="99714">
                  <c:v>-171.03449999999998</c:v>
                </c:pt>
                <c:pt idx="99715">
                  <c:v>-171.03249999999997</c:v>
                </c:pt>
                <c:pt idx="99716">
                  <c:v>-171.03049999999999</c:v>
                </c:pt>
                <c:pt idx="99717">
                  <c:v>-171.02849999999998</c:v>
                </c:pt>
                <c:pt idx="99718">
                  <c:v>-171.02649999999997</c:v>
                </c:pt>
                <c:pt idx="99719">
                  <c:v>-171.02449999999999</c:v>
                </c:pt>
                <c:pt idx="99720">
                  <c:v>-171.02249999999998</c:v>
                </c:pt>
                <c:pt idx="99721">
                  <c:v>-171.02049999999997</c:v>
                </c:pt>
                <c:pt idx="99722">
                  <c:v>-171.01849999999999</c:v>
                </c:pt>
                <c:pt idx="99723">
                  <c:v>-171.01649999999998</c:v>
                </c:pt>
                <c:pt idx="99724">
                  <c:v>-171.01449999999997</c:v>
                </c:pt>
                <c:pt idx="99725">
                  <c:v>-171.01249999999999</c:v>
                </c:pt>
                <c:pt idx="99726">
                  <c:v>-171.01049999999998</c:v>
                </c:pt>
                <c:pt idx="99727">
                  <c:v>-171.00849999999997</c:v>
                </c:pt>
                <c:pt idx="99728">
                  <c:v>-171.00649999999999</c:v>
                </c:pt>
                <c:pt idx="99729">
                  <c:v>-171.00449999999998</c:v>
                </c:pt>
                <c:pt idx="99730">
                  <c:v>-171.00249999999997</c:v>
                </c:pt>
                <c:pt idx="99731">
                  <c:v>-171.00049999999999</c:v>
                </c:pt>
                <c:pt idx="99732">
                  <c:v>-170.99849999999998</c:v>
                </c:pt>
                <c:pt idx="99733">
                  <c:v>-170.99649999999997</c:v>
                </c:pt>
                <c:pt idx="99734">
                  <c:v>-170.99449999999999</c:v>
                </c:pt>
                <c:pt idx="99735">
                  <c:v>-170.99249999999998</c:v>
                </c:pt>
                <c:pt idx="99736">
                  <c:v>-170.99049999999997</c:v>
                </c:pt>
                <c:pt idx="99737">
                  <c:v>-170.98849999999999</c:v>
                </c:pt>
                <c:pt idx="99738">
                  <c:v>-170.98649999999998</c:v>
                </c:pt>
                <c:pt idx="99739">
                  <c:v>-170.98449999999997</c:v>
                </c:pt>
                <c:pt idx="99740">
                  <c:v>-170.98249999999999</c:v>
                </c:pt>
                <c:pt idx="99741">
                  <c:v>-170.98049999999998</c:v>
                </c:pt>
                <c:pt idx="99742">
                  <c:v>-170.97849999999997</c:v>
                </c:pt>
                <c:pt idx="99743">
                  <c:v>-170.97649999999999</c:v>
                </c:pt>
                <c:pt idx="99744">
                  <c:v>-170.97449999999998</c:v>
                </c:pt>
                <c:pt idx="99745">
                  <c:v>-170.97249999999997</c:v>
                </c:pt>
                <c:pt idx="99746">
                  <c:v>-170.97049999999999</c:v>
                </c:pt>
                <c:pt idx="99747">
                  <c:v>-170.96849999999998</c:v>
                </c:pt>
                <c:pt idx="99748">
                  <c:v>-170.96649999999997</c:v>
                </c:pt>
                <c:pt idx="99749">
                  <c:v>-170.96449999999999</c:v>
                </c:pt>
                <c:pt idx="99750">
                  <c:v>-170.96249999999998</c:v>
                </c:pt>
                <c:pt idx="99751">
                  <c:v>-170.96049999999997</c:v>
                </c:pt>
                <c:pt idx="99752">
                  <c:v>-170.95849999999999</c:v>
                </c:pt>
                <c:pt idx="99753">
                  <c:v>-170.95649999999998</c:v>
                </c:pt>
                <c:pt idx="99754">
                  <c:v>-170.95449999999997</c:v>
                </c:pt>
                <c:pt idx="99755">
                  <c:v>-170.95249999999999</c:v>
                </c:pt>
                <c:pt idx="99756">
                  <c:v>-170.95049999999998</c:v>
                </c:pt>
                <c:pt idx="99757">
                  <c:v>-170.94849999999997</c:v>
                </c:pt>
                <c:pt idx="99758">
                  <c:v>-170.94649999999999</c:v>
                </c:pt>
                <c:pt idx="99759">
                  <c:v>-170.94449999999998</c:v>
                </c:pt>
                <c:pt idx="99760">
                  <c:v>-170.94249999999997</c:v>
                </c:pt>
                <c:pt idx="99761">
                  <c:v>-170.94049999999999</c:v>
                </c:pt>
                <c:pt idx="99762">
                  <c:v>-170.93849999999998</c:v>
                </c:pt>
                <c:pt idx="99763">
                  <c:v>-170.93649999999997</c:v>
                </c:pt>
                <c:pt idx="99764">
                  <c:v>-170.93449999999999</c:v>
                </c:pt>
                <c:pt idx="99765">
                  <c:v>-170.93249999999998</c:v>
                </c:pt>
                <c:pt idx="99766">
                  <c:v>-170.93049999999997</c:v>
                </c:pt>
                <c:pt idx="99767">
                  <c:v>-170.92849999999999</c:v>
                </c:pt>
                <c:pt idx="99768">
                  <c:v>-170.92649999999998</c:v>
                </c:pt>
                <c:pt idx="99769">
                  <c:v>-170.92449999999997</c:v>
                </c:pt>
                <c:pt idx="99770">
                  <c:v>-170.92249999999999</c:v>
                </c:pt>
                <c:pt idx="99771">
                  <c:v>-170.92049999999998</c:v>
                </c:pt>
                <c:pt idx="99772">
                  <c:v>-170.91849999999997</c:v>
                </c:pt>
                <c:pt idx="99773">
                  <c:v>-170.91649999999998</c:v>
                </c:pt>
                <c:pt idx="99774">
                  <c:v>-170.91449999999998</c:v>
                </c:pt>
                <c:pt idx="99775">
                  <c:v>-170.91249999999997</c:v>
                </c:pt>
                <c:pt idx="99776">
                  <c:v>-170.91049999999998</c:v>
                </c:pt>
                <c:pt idx="99777">
                  <c:v>-170.90849999999998</c:v>
                </c:pt>
                <c:pt idx="99778">
                  <c:v>-170.90649999999997</c:v>
                </c:pt>
                <c:pt idx="99779">
                  <c:v>-170.90449999999998</c:v>
                </c:pt>
                <c:pt idx="99780">
                  <c:v>-170.90249999999997</c:v>
                </c:pt>
                <c:pt idx="99781">
                  <c:v>-170.90049999999997</c:v>
                </c:pt>
                <c:pt idx="99782">
                  <c:v>-170.89849999999998</c:v>
                </c:pt>
                <c:pt idx="99783">
                  <c:v>-170.89649999999997</c:v>
                </c:pt>
                <c:pt idx="99784">
                  <c:v>-170.89449999999997</c:v>
                </c:pt>
                <c:pt idx="99785">
                  <c:v>-170.89249999999998</c:v>
                </c:pt>
                <c:pt idx="99786">
                  <c:v>-170.89049999999997</c:v>
                </c:pt>
                <c:pt idx="99787">
                  <c:v>-170.88849999999996</c:v>
                </c:pt>
                <c:pt idx="99788">
                  <c:v>-170.88649999999998</c:v>
                </c:pt>
                <c:pt idx="99789">
                  <c:v>-170.88449999999997</c:v>
                </c:pt>
                <c:pt idx="99790">
                  <c:v>-170.88249999999996</c:v>
                </c:pt>
                <c:pt idx="99791">
                  <c:v>-170.88049999999998</c:v>
                </c:pt>
                <c:pt idx="99792">
                  <c:v>-170.87849999999997</c:v>
                </c:pt>
                <c:pt idx="99793">
                  <c:v>-170.87649999999996</c:v>
                </c:pt>
                <c:pt idx="99794">
                  <c:v>-170.87449999999998</c:v>
                </c:pt>
                <c:pt idx="99795">
                  <c:v>-170.87249999999997</c:v>
                </c:pt>
                <c:pt idx="99796">
                  <c:v>-170.87049999999996</c:v>
                </c:pt>
                <c:pt idx="99797">
                  <c:v>-170.86849999999998</c:v>
                </c:pt>
                <c:pt idx="99798">
                  <c:v>-170.86649999999997</c:v>
                </c:pt>
                <c:pt idx="99799">
                  <c:v>-170.86449999999996</c:v>
                </c:pt>
                <c:pt idx="99800">
                  <c:v>-170.86249999999998</c:v>
                </c:pt>
                <c:pt idx="99801">
                  <c:v>-170.86049999999997</c:v>
                </c:pt>
                <c:pt idx="99802">
                  <c:v>-170.85849999999996</c:v>
                </c:pt>
                <c:pt idx="99803">
                  <c:v>-170.85649999999998</c:v>
                </c:pt>
                <c:pt idx="99804">
                  <c:v>-170.85449999999997</c:v>
                </c:pt>
                <c:pt idx="99805">
                  <c:v>-170.85249999999996</c:v>
                </c:pt>
                <c:pt idx="99806">
                  <c:v>-170.85049999999998</c:v>
                </c:pt>
                <c:pt idx="99807">
                  <c:v>-170.84849999999997</c:v>
                </c:pt>
                <c:pt idx="99808">
                  <c:v>-170.84649999999996</c:v>
                </c:pt>
                <c:pt idx="99809">
                  <c:v>-170.84449999999998</c:v>
                </c:pt>
                <c:pt idx="99810">
                  <c:v>-170.84249999999997</c:v>
                </c:pt>
                <c:pt idx="99811">
                  <c:v>-170.84049999999996</c:v>
                </c:pt>
                <c:pt idx="99812">
                  <c:v>-170.83849999999998</c:v>
                </c:pt>
                <c:pt idx="99813">
                  <c:v>-170.83649999999997</c:v>
                </c:pt>
                <c:pt idx="99814">
                  <c:v>-170.83449999999999</c:v>
                </c:pt>
                <c:pt idx="99815">
                  <c:v>-170.83249999999998</c:v>
                </c:pt>
                <c:pt idx="99816">
                  <c:v>-170.83049999999997</c:v>
                </c:pt>
                <c:pt idx="99817">
                  <c:v>-170.82849999999999</c:v>
                </c:pt>
                <c:pt idx="99818">
                  <c:v>-170.82649999999998</c:v>
                </c:pt>
                <c:pt idx="99819">
                  <c:v>-170.82449999999997</c:v>
                </c:pt>
                <c:pt idx="99820">
                  <c:v>-170.82249999999999</c:v>
                </c:pt>
                <c:pt idx="99821">
                  <c:v>-170.82049999999998</c:v>
                </c:pt>
                <c:pt idx="99822">
                  <c:v>-170.81849999999997</c:v>
                </c:pt>
                <c:pt idx="99823">
                  <c:v>-170.81649999999999</c:v>
                </c:pt>
                <c:pt idx="99824">
                  <c:v>-170.81449999999998</c:v>
                </c:pt>
                <c:pt idx="99825">
                  <c:v>-170.81249999999997</c:v>
                </c:pt>
                <c:pt idx="99826">
                  <c:v>-170.81049999999999</c:v>
                </c:pt>
                <c:pt idx="99827">
                  <c:v>-170.80849999999998</c:v>
                </c:pt>
                <c:pt idx="99828">
                  <c:v>-170.80649999999997</c:v>
                </c:pt>
                <c:pt idx="99829">
                  <c:v>-170.80449999999999</c:v>
                </c:pt>
                <c:pt idx="99830">
                  <c:v>-170.80249999999998</c:v>
                </c:pt>
                <c:pt idx="99831">
                  <c:v>-170.80049999999997</c:v>
                </c:pt>
                <c:pt idx="99832">
                  <c:v>-170.79849999999999</c:v>
                </c:pt>
                <c:pt idx="99833">
                  <c:v>-170.79649999999998</c:v>
                </c:pt>
                <c:pt idx="99834">
                  <c:v>-170.79449999999997</c:v>
                </c:pt>
                <c:pt idx="99835">
                  <c:v>-170.79249999999999</c:v>
                </c:pt>
                <c:pt idx="99836">
                  <c:v>-170.79049999999998</c:v>
                </c:pt>
                <c:pt idx="99837">
                  <c:v>-170.78849999999997</c:v>
                </c:pt>
                <c:pt idx="99838">
                  <c:v>-170.78649999999999</c:v>
                </c:pt>
                <c:pt idx="99839">
                  <c:v>-170.78449999999998</c:v>
                </c:pt>
                <c:pt idx="99840">
                  <c:v>-170.78249999999997</c:v>
                </c:pt>
                <c:pt idx="99841">
                  <c:v>-170.78049999999999</c:v>
                </c:pt>
                <c:pt idx="99842">
                  <c:v>-170.77849999999998</c:v>
                </c:pt>
                <c:pt idx="99843">
                  <c:v>-170.77649999999997</c:v>
                </c:pt>
                <c:pt idx="99844">
                  <c:v>-170.77449999999999</c:v>
                </c:pt>
                <c:pt idx="99845">
                  <c:v>-170.77249999999998</c:v>
                </c:pt>
                <c:pt idx="99846">
                  <c:v>-170.77049999999997</c:v>
                </c:pt>
                <c:pt idx="99847">
                  <c:v>-170.76849999999999</c:v>
                </c:pt>
                <c:pt idx="99848">
                  <c:v>-170.76649999999998</c:v>
                </c:pt>
                <c:pt idx="99849">
                  <c:v>-170.76449999999997</c:v>
                </c:pt>
                <c:pt idx="99850">
                  <c:v>-170.76249999999999</c:v>
                </c:pt>
                <c:pt idx="99851">
                  <c:v>-170.76049999999998</c:v>
                </c:pt>
                <c:pt idx="99852">
                  <c:v>-170.75849999999997</c:v>
                </c:pt>
                <c:pt idx="99853">
                  <c:v>-170.75649999999999</c:v>
                </c:pt>
                <c:pt idx="99854">
                  <c:v>-170.75449999999998</c:v>
                </c:pt>
                <c:pt idx="99855">
                  <c:v>-170.75249999999997</c:v>
                </c:pt>
                <c:pt idx="99856">
                  <c:v>-170.75049999999999</c:v>
                </c:pt>
                <c:pt idx="99857">
                  <c:v>-170.74849999999998</c:v>
                </c:pt>
                <c:pt idx="99858">
                  <c:v>-170.74649999999997</c:v>
                </c:pt>
                <c:pt idx="99859">
                  <c:v>-170.74449999999999</c:v>
                </c:pt>
                <c:pt idx="99860">
                  <c:v>-170.74249999999998</c:v>
                </c:pt>
                <c:pt idx="99861">
                  <c:v>-170.74049999999997</c:v>
                </c:pt>
                <c:pt idx="99862">
                  <c:v>-170.73849999999999</c:v>
                </c:pt>
                <c:pt idx="99863">
                  <c:v>-170.73649999999998</c:v>
                </c:pt>
                <c:pt idx="99864">
                  <c:v>-170.73449999999997</c:v>
                </c:pt>
                <c:pt idx="99865">
                  <c:v>-170.73249999999999</c:v>
                </c:pt>
                <c:pt idx="99866">
                  <c:v>-170.73049999999998</c:v>
                </c:pt>
                <c:pt idx="99867">
                  <c:v>-170.72849999999997</c:v>
                </c:pt>
                <c:pt idx="99868">
                  <c:v>-170.72649999999999</c:v>
                </c:pt>
                <c:pt idx="99869">
                  <c:v>-170.72449999999998</c:v>
                </c:pt>
                <c:pt idx="99870">
                  <c:v>-170.72249999999997</c:v>
                </c:pt>
                <c:pt idx="99871">
                  <c:v>-170.72049999999999</c:v>
                </c:pt>
                <c:pt idx="99872">
                  <c:v>-170.71849999999998</c:v>
                </c:pt>
                <c:pt idx="99873">
                  <c:v>-170.71649999999997</c:v>
                </c:pt>
                <c:pt idx="99874">
                  <c:v>-170.71449999999999</c:v>
                </c:pt>
                <c:pt idx="99875">
                  <c:v>-170.71249999999998</c:v>
                </c:pt>
                <c:pt idx="99876">
                  <c:v>-170.71049999999997</c:v>
                </c:pt>
                <c:pt idx="99877">
                  <c:v>-170.70849999999999</c:v>
                </c:pt>
                <c:pt idx="99878">
                  <c:v>-170.70649999999998</c:v>
                </c:pt>
                <c:pt idx="99879">
                  <c:v>-170.70449999999997</c:v>
                </c:pt>
                <c:pt idx="99880">
                  <c:v>-170.70249999999999</c:v>
                </c:pt>
                <c:pt idx="99881">
                  <c:v>-170.70049999999998</c:v>
                </c:pt>
                <c:pt idx="99882">
                  <c:v>-170.69849999999997</c:v>
                </c:pt>
                <c:pt idx="99883">
                  <c:v>-170.69649999999999</c:v>
                </c:pt>
                <c:pt idx="99884">
                  <c:v>-170.69449999999998</c:v>
                </c:pt>
                <c:pt idx="99885">
                  <c:v>-170.69249999999997</c:v>
                </c:pt>
                <c:pt idx="99886">
                  <c:v>-170.69049999999999</c:v>
                </c:pt>
                <c:pt idx="99887">
                  <c:v>-170.68849999999998</c:v>
                </c:pt>
                <c:pt idx="99888">
                  <c:v>-170.68649999999997</c:v>
                </c:pt>
                <c:pt idx="99889">
                  <c:v>-170.68449999999999</c:v>
                </c:pt>
                <c:pt idx="99890">
                  <c:v>-170.68249999999998</c:v>
                </c:pt>
                <c:pt idx="99891">
                  <c:v>-170.68049999999997</c:v>
                </c:pt>
                <c:pt idx="99892">
                  <c:v>-170.67849999999999</c:v>
                </c:pt>
                <c:pt idx="99893">
                  <c:v>-170.67649999999998</c:v>
                </c:pt>
                <c:pt idx="99894">
                  <c:v>-170.67449999999997</c:v>
                </c:pt>
                <c:pt idx="99895">
                  <c:v>-170.67249999999999</c:v>
                </c:pt>
                <c:pt idx="99896">
                  <c:v>-170.67049999999998</c:v>
                </c:pt>
                <c:pt idx="99897">
                  <c:v>-170.66849999999997</c:v>
                </c:pt>
                <c:pt idx="99898">
                  <c:v>-170.66649999999998</c:v>
                </c:pt>
                <c:pt idx="99899">
                  <c:v>-170.66449999999998</c:v>
                </c:pt>
                <c:pt idx="99900">
                  <c:v>-170.66249999999997</c:v>
                </c:pt>
                <c:pt idx="99901">
                  <c:v>-170.66049999999998</c:v>
                </c:pt>
                <c:pt idx="99902">
                  <c:v>-170.65849999999998</c:v>
                </c:pt>
                <c:pt idx="99903">
                  <c:v>-170.65649999999997</c:v>
                </c:pt>
                <c:pt idx="99904">
                  <c:v>-170.65449999999998</c:v>
                </c:pt>
                <c:pt idx="99905">
                  <c:v>-170.65249999999997</c:v>
                </c:pt>
                <c:pt idx="99906">
                  <c:v>-170.65049999999997</c:v>
                </c:pt>
                <c:pt idx="99907">
                  <c:v>-170.64849999999998</c:v>
                </c:pt>
                <c:pt idx="99908">
                  <c:v>-170.64649999999997</c:v>
                </c:pt>
                <c:pt idx="99909">
                  <c:v>-170.64449999999997</c:v>
                </c:pt>
                <c:pt idx="99910">
                  <c:v>-170.64249999999998</c:v>
                </c:pt>
                <c:pt idx="99911">
                  <c:v>-170.64049999999997</c:v>
                </c:pt>
                <c:pt idx="99912">
                  <c:v>-170.63849999999996</c:v>
                </c:pt>
                <c:pt idx="99913">
                  <c:v>-170.63649999999998</c:v>
                </c:pt>
                <c:pt idx="99914">
                  <c:v>-170.63449999999997</c:v>
                </c:pt>
                <c:pt idx="99915">
                  <c:v>-170.63249999999996</c:v>
                </c:pt>
                <c:pt idx="99916">
                  <c:v>-170.63049999999998</c:v>
                </c:pt>
                <c:pt idx="99917">
                  <c:v>-170.62849999999997</c:v>
                </c:pt>
                <c:pt idx="99918">
                  <c:v>-170.62649999999996</c:v>
                </c:pt>
                <c:pt idx="99919">
                  <c:v>-170.62449999999998</c:v>
                </c:pt>
                <c:pt idx="99920">
                  <c:v>-170.62249999999997</c:v>
                </c:pt>
                <c:pt idx="99921">
                  <c:v>-170.62049999999996</c:v>
                </c:pt>
                <c:pt idx="99922">
                  <c:v>-170.61849999999998</c:v>
                </c:pt>
                <c:pt idx="99923">
                  <c:v>-170.61649999999997</c:v>
                </c:pt>
                <c:pt idx="99924">
                  <c:v>-170.61449999999996</c:v>
                </c:pt>
                <c:pt idx="99925">
                  <c:v>-170.61249999999998</c:v>
                </c:pt>
                <c:pt idx="99926">
                  <c:v>-170.61049999999997</c:v>
                </c:pt>
                <c:pt idx="99927">
                  <c:v>-170.60849999999996</c:v>
                </c:pt>
                <c:pt idx="99928">
                  <c:v>-170.60649999999998</c:v>
                </c:pt>
                <c:pt idx="99929">
                  <c:v>-170.60449999999997</c:v>
                </c:pt>
                <c:pt idx="99930">
                  <c:v>-170.60249999999996</c:v>
                </c:pt>
                <c:pt idx="99931">
                  <c:v>-170.60049999999998</c:v>
                </c:pt>
                <c:pt idx="99932">
                  <c:v>-170.59849999999997</c:v>
                </c:pt>
                <c:pt idx="99933">
                  <c:v>-170.59649999999996</c:v>
                </c:pt>
                <c:pt idx="99934">
                  <c:v>-170.59449999999998</c:v>
                </c:pt>
                <c:pt idx="99935">
                  <c:v>-170.59249999999997</c:v>
                </c:pt>
                <c:pt idx="99936">
                  <c:v>-170.59049999999996</c:v>
                </c:pt>
                <c:pt idx="99937">
                  <c:v>-170.58849999999998</c:v>
                </c:pt>
                <c:pt idx="99938">
                  <c:v>-170.58649999999997</c:v>
                </c:pt>
                <c:pt idx="99939">
                  <c:v>-170.58449999999999</c:v>
                </c:pt>
                <c:pt idx="99940">
                  <c:v>-170.58249999999998</c:v>
                </c:pt>
                <c:pt idx="99941">
                  <c:v>-170.58049999999997</c:v>
                </c:pt>
                <c:pt idx="99942">
                  <c:v>-170.57849999999999</c:v>
                </c:pt>
                <c:pt idx="99943">
                  <c:v>-170.57649999999998</c:v>
                </c:pt>
                <c:pt idx="99944">
                  <c:v>-170.57449999999997</c:v>
                </c:pt>
                <c:pt idx="99945">
                  <c:v>-170.57249999999999</c:v>
                </c:pt>
                <c:pt idx="99946">
                  <c:v>-170.57049999999998</c:v>
                </c:pt>
                <c:pt idx="99947">
                  <c:v>-170.56849999999997</c:v>
                </c:pt>
                <c:pt idx="99948">
                  <c:v>-170.56649999999999</c:v>
                </c:pt>
                <c:pt idx="99949">
                  <c:v>-170.56449999999998</c:v>
                </c:pt>
                <c:pt idx="99950">
                  <c:v>-170.56249999999997</c:v>
                </c:pt>
                <c:pt idx="99951">
                  <c:v>-170.56049999999999</c:v>
                </c:pt>
                <c:pt idx="99952">
                  <c:v>-170.55849999999998</c:v>
                </c:pt>
                <c:pt idx="99953">
                  <c:v>-170.55649999999997</c:v>
                </c:pt>
                <c:pt idx="99954">
                  <c:v>-170.55449999999999</c:v>
                </c:pt>
                <c:pt idx="99955">
                  <c:v>-170.55249999999998</c:v>
                </c:pt>
                <c:pt idx="99956">
                  <c:v>-170.55049999999997</c:v>
                </c:pt>
                <c:pt idx="99957">
                  <c:v>-170.54849999999999</c:v>
                </c:pt>
                <c:pt idx="99958">
                  <c:v>-170.54649999999998</c:v>
                </c:pt>
                <c:pt idx="99959">
                  <c:v>-170.54449999999997</c:v>
                </c:pt>
                <c:pt idx="99960">
                  <c:v>-170.54249999999999</c:v>
                </c:pt>
                <c:pt idx="99961">
                  <c:v>-170.54049999999998</c:v>
                </c:pt>
                <c:pt idx="99962">
                  <c:v>-170.53849999999997</c:v>
                </c:pt>
                <c:pt idx="99963">
                  <c:v>-170.53649999999999</c:v>
                </c:pt>
                <c:pt idx="99964">
                  <c:v>-170.53449999999998</c:v>
                </c:pt>
                <c:pt idx="99965">
                  <c:v>-170.53249999999997</c:v>
                </c:pt>
                <c:pt idx="99966">
                  <c:v>-170.53049999999999</c:v>
                </c:pt>
                <c:pt idx="99967">
                  <c:v>-170.52849999999998</c:v>
                </c:pt>
                <c:pt idx="99968">
                  <c:v>-170.52649999999997</c:v>
                </c:pt>
                <c:pt idx="99969">
                  <c:v>-170.52449999999999</c:v>
                </c:pt>
                <c:pt idx="99970">
                  <c:v>-170.52249999999998</c:v>
                </c:pt>
                <c:pt idx="99971">
                  <c:v>-170.52049999999997</c:v>
                </c:pt>
                <c:pt idx="99972">
                  <c:v>-170.51849999999999</c:v>
                </c:pt>
                <c:pt idx="99973">
                  <c:v>-170.51649999999998</c:v>
                </c:pt>
                <c:pt idx="99974">
                  <c:v>-170.51449999999997</c:v>
                </c:pt>
                <c:pt idx="99975">
                  <c:v>-170.51249999999999</c:v>
                </c:pt>
                <c:pt idx="99976">
                  <c:v>-170.51049999999998</c:v>
                </c:pt>
                <c:pt idx="99977">
                  <c:v>-170.50849999999997</c:v>
                </c:pt>
                <c:pt idx="99978">
                  <c:v>-170.50649999999999</c:v>
                </c:pt>
                <c:pt idx="99979">
                  <c:v>-170.50449999999998</c:v>
                </c:pt>
                <c:pt idx="99980">
                  <c:v>-170.50249999999997</c:v>
                </c:pt>
                <c:pt idx="99981">
                  <c:v>-170.50049999999999</c:v>
                </c:pt>
                <c:pt idx="99982">
                  <c:v>-170.49849999999998</c:v>
                </c:pt>
                <c:pt idx="99983">
                  <c:v>-170.49649999999997</c:v>
                </c:pt>
                <c:pt idx="99984">
                  <c:v>-170.49449999999999</c:v>
                </c:pt>
                <c:pt idx="99985">
                  <c:v>-170.49249999999998</c:v>
                </c:pt>
                <c:pt idx="99986">
                  <c:v>-170.49049999999997</c:v>
                </c:pt>
                <c:pt idx="99987">
                  <c:v>-170.48849999999999</c:v>
                </c:pt>
                <c:pt idx="99988">
                  <c:v>-170.48649999999998</c:v>
                </c:pt>
                <c:pt idx="99989">
                  <c:v>-170.48449999999997</c:v>
                </c:pt>
                <c:pt idx="99990">
                  <c:v>-170.48249999999999</c:v>
                </c:pt>
                <c:pt idx="99991">
                  <c:v>-170.48049999999998</c:v>
                </c:pt>
                <c:pt idx="99992">
                  <c:v>-170.47849999999997</c:v>
                </c:pt>
                <c:pt idx="99993">
                  <c:v>-170.47649999999999</c:v>
                </c:pt>
                <c:pt idx="99994">
                  <c:v>-170.47449999999998</c:v>
                </c:pt>
                <c:pt idx="99995">
                  <c:v>-170.47249999999997</c:v>
                </c:pt>
                <c:pt idx="99996">
                  <c:v>-170.47049999999999</c:v>
                </c:pt>
                <c:pt idx="99997">
                  <c:v>-170.46849999999998</c:v>
                </c:pt>
                <c:pt idx="99998">
                  <c:v>-170.46649999999997</c:v>
                </c:pt>
                <c:pt idx="99999">
                  <c:v>-170.46449999999999</c:v>
                </c:pt>
                <c:pt idx="100000">
                  <c:v>-170.46249999999998</c:v>
                </c:pt>
                <c:pt idx="100001">
                  <c:v>-170.46049999999997</c:v>
                </c:pt>
                <c:pt idx="100002">
                  <c:v>-170.45849999999999</c:v>
                </c:pt>
                <c:pt idx="100003">
                  <c:v>-170.45649999999998</c:v>
                </c:pt>
                <c:pt idx="100004">
                  <c:v>-170.45449999999997</c:v>
                </c:pt>
                <c:pt idx="100005">
                  <c:v>-170.45249999999999</c:v>
                </c:pt>
                <c:pt idx="100006">
                  <c:v>-170.45049999999998</c:v>
                </c:pt>
                <c:pt idx="100007">
                  <c:v>-170.44849999999997</c:v>
                </c:pt>
                <c:pt idx="100008">
                  <c:v>-170.44649999999999</c:v>
                </c:pt>
                <c:pt idx="100009">
                  <c:v>-170.44449999999998</c:v>
                </c:pt>
                <c:pt idx="100010">
                  <c:v>-170.44249999999997</c:v>
                </c:pt>
                <c:pt idx="100011">
                  <c:v>-170.44049999999999</c:v>
                </c:pt>
                <c:pt idx="100012">
                  <c:v>-170.43849999999998</c:v>
                </c:pt>
                <c:pt idx="100013">
                  <c:v>-170.43649999999997</c:v>
                </c:pt>
                <c:pt idx="100014">
                  <c:v>-170.43449999999999</c:v>
                </c:pt>
                <c:pt idx="100015">
                  <c:v>-170.43249999999998</c:v>
                </c:pt>
                <c:pt idx="100016">
                  <c:v>-170.43049999999997</c:v>
                </c:pt>
                <c:pt idx="100017">
                  <c:v>-170.42849999999999</c:v>
                </c:pt>
                <c:pt idx="100018">
                  <c:v>-170.42649999999998</c:v>
                </c:pt>
                <c:pt idx="100019">
                  <c:v>-170.42449999999997</c:v>
                </c:pt>
                <c:pt idx="100020">
                  <c:v>-170.42249999999999</c:v>
                </c:pt>
                <c:pt idx="100021">
                  <c:v>-170.42049999999998</c:v>
                </c:pt>
                <c:pt idx="100022">
                  <c:v>-170.41849999999997</c:v>
                </c:pt>
                <c:pt idx="100023">
                  <c:v>-170.41649999999998</c:v>
                </c:pt>
                <c:pt idx="100024">
                  <c:v>-170.41449999999998</c:v>
                </c:pt>
                <c:pt idx="100025">
                  <c:v>-170.41249999999997</c:v>
                </c:pt>
                <c:pt idx="100026">
                  <c:v>-170.41049999999998</c:v>
                </c:pt>
                <c:pt idx="100027">
                  <c:v>-170.40849999999998</c:v>
                </c:pt>
                <c:pt idx="100028">
                  <c:v>-170.40649999999997</c:v>
                </c:pt>
                <c:pt idx="100029">
                  <c:v>-170.40449999999998</c:v>
                </c:pt>
                <c:pt idx="100030">
                  <c:v>-170.40249999999997</c:v>
                </c:pt>
                <c:pt idx="100031">
                  <c:v>-170.40049999999997</c:v>
                </c:pt>
                <c:pt idx="100032">
                  <c:v>-170.39849999999998</c:v>
                </c:pt>
                <c:pt idx="100033">
                  <c:v>-170.39649999999997</c:v>
                </c:pt>
                <c:pt idx="100034">
                  <c:v>-170.39449999999997</c:v>
                </c:pt>
                <c:pt idx="100035">
                  <c:v>-170.39249999999998</c:v>
                </c:pt>
                <c:pt idx="100036">
                  <c:v>-170.39049999999997</c:v>
                </c:pt>
                <c:pt idx="100037">
                  <c:v>-170.38849999999996</c:v>
                </c:pt>
                <c:pt idx="100038">
                  <c:v>-170.38649999999998</c:v>
                </c:pt>
                <c:pt idx="100039">
                  <c:v>-170.38449999999997</c:v>
                </c:pt>
                <c:pt idx="100040">
                  <c:v>-170.38249999999996</c:v>
                </c:pt>
                <c:pt idx="100041">
                  <c:v>-170.38049999999998</c:v>
                </c:pt>
                <c:pt idx="100042">
                  <c:v>-170.37849999999997</c:v>
                </c:pt>
                <c:pt idx="100043">
                  <c:v>-170.37649999999996</c:v>
                </c:pt>
                <c:pt idx="100044">
                  <c:v>-170.37449999999998</c:v>
                </c:pt>
                <c:pt idx="100045">
                  <c:v>-170.37249999999997</c:v>
                </c:pt>
                <c:pt idx="100046">
                  <c:v>-170.37049999999996</c:v>
                </c:pt>
                <c:pt idx="100047">
                  <c:v>-170.36849999999998</c:v>
                </c:pt>
                <c:pt idx="100048">
                  <c:v>-170.36649999999997</c:v>
                </c:pt>
                <c:pt idx="100049">
                  <c:v>-170.36449999999996</c:v>
                </c:pt>
                <c:pt idx="100050">
                  <c:v>-170.36249999999998</c:v>
                </c:pt>
                <c:pt idx="100051">
                  <c:v>-170.36049999999997</c:v>
                </c:pt>
                <c:pt idx="100052">
                  <c:v>-170.35849999999996</c:v>
                </c:pt>
                <c:pt idx="100053">
                  <c:v>-170.35649999999998</c:v>
                </c:pt>
                <c:pt idx="100054">
                  <c:v>-170.35449999999997</c:v>
                </c:pt>
                <c:pt idx="100055">
                  <c:v>-170.35249999999996</c:v>
                </c:pt>
                <c:pt idx="100056">
                  <c:v>-170.35049999999998</c:v>
                </c:pt>
                <c:pt idx="100057">
                  <c:v>-170.34849999999997</c:v>
                </c:pt>
                <c:pt idx="100058">
                  <c:v>-170.34649999999996</c:v>
                </c:pt>
                <c:pt idx="100059">
                  <c:v>-170.34449999999998</c:v>
                </c:pt>
                <c:pt idx="100060">
                  <c:v>-170.34249999999997</c:v>
                </c:pt>
                <c:pt idx="100061">
                  <c:v>-170.34049999999996</c:v>
                </c:pt>
                <c:pt idx="100062">
                  <c:v>-170.33849999999998</c:v>
                </c:pt>
                <c:pt idx="100063">
                  <c:v>-170.33649999999997</c:v>
                </c:pt>
                <c:pt idx="100064">
                  <c:v>-170.33449999999999</c:v>
                </c:pt>
                <c:pt idx="100065">
                  <c:v>-170.33249999999998</c:v>
                </c:pt>
                <c:pt idx="100066">
                  <c:v>-170.33049999999997</c:v>
                </c:pt>
                <c:pt idx="100067">
                  <c:v>-170.32849999999999</c:v>
                </c:pt>
                <c:pt idx="100068">
                  <c:v>-170.32649999999998</c:v>
                </c:pt>
                <c:pt idx="100069">
                  <c:v>-170.32449999999997</c:v>
                </c:pt>
                <c:pt idx="100070">
                  <c:v>-170.32249999999999</c:v>
                </c:pt>
                <c:pt idx="100071">
                  <c:v>-170.32049999999998</c:v>
                </c:pt>
                <c:pt idx="100072">
                  <c:v>-170.31849999999997</c:v>
                </c:pt>
                <c:pt idx="100073">
                  <c:v>-170.31649999999999</c:v>
                </c:pt>
                <c:pt idx="100074">
                  <c:v>-170.31449999999998</c:v>
                </c:pt>
                <c:pt idx="100075">
                  <c:v>-170.31249999999997</c:v>
                </c:pt>
                <c:pt idx="100076">
                  <c:v>-170.31049999999999</c:v>
                </c:pt>
                <c:pt idx="100077">
                  <c:v>-170.30849999999998</c:v>
                </c:pt>
                <c:pt idx="100078">
                  <c:v>-170.30649999999997</c:v>
                </c:pt>
                <c:pt idx="100079">
                  <c:v>-170.30449999999999</c:v>
                </c:pt>
                <c:pt idx="100080">
                  <c:v>-170.30249999999998</c:v>
                </c:pt>
                <c:pt idx="100081">
                  <c:v>-170.30049999999997</c:v>
                </c:pt>
                <c:pt idx="100082">
                  <c:v>-170.29849999999999</c:v>
                </c:pt>
                <c:pt idx="100083">
                  <c:v>-170.29649999999998</c:v>
                </c:pt>
                <c:pt idx="100084">
                  <c:v>-170.29449999999997</c:v>
                </c:pt>
                <c:pt idx="100085">
                  <c:v>-170.29249999999999</c:v>
                </c:pt>
                <c:pt idx="100086">
                  <c:v>-170.29049999999998</c:v>
                </c:pt>
                <c:pt idx="100087">
                  <c:v>-170.28849999999997</c:v>
                </c:pt>
                <c:pt idx="100088">
                  <c:v>-170.28649999999999</c:v>
                </c:pt>
                <c:pt idx="100089">
                  <c:v>-170.28449999999998</c:v>
                </c:pt>
                <c:pt idx="100090">
                  <c:v>-170.28249999999997</c:v>
                </c:pt>
                <c:pt idx="100091">
                  <c:v>-170.28049999999999</c:v>
                </c:pt>
                <c:pt idx="100092">
                  <c:v>-170.27849999999998</c:v>
                </c:pt>
                <c:pt idx="100093">
                  <c:v>-170.27649999999997</c:v>
                </c:pt>
                <c:pt idx="100094">
                  <c:v>-170.27449999999999</c:v>
                </c:pt>
                <c:pt idx="100095">
                  <c:v>-170.27249999999998</c:v>
                </c:pt>
                <c:pt idx="100096">
                  <c:v>-170.27049999999997</c:v>
                </c:pt>
                <c:pt idx="100097">
                  <c:v>-170.26849999999999</c:v>
                </c:pt>
                <c:pt idx="100098">
                  <c:v>-170.26649999999998</c:v>
                </c:pt>
                <c:pt idx="100099">
                  <c:v>-170.26449999999997</c:v>
                </c:pt>
                <c:pt idx="100100">
                  <c:v>-170.26249999999999</c:v>
                </c:pt>
                <c:pt idx="100101">
                  <c:v>-170.26049999999998</c:v>
                </c:pt>
                <c:pt idx="100102">
                  <c:v>-170.25849999999997</c:v>
                </c:pt>
                <c:pt idx="100103">
                  <c:v>-170.25649999999999</c:v>
                </c:pt>
                <c:pt idx="100104">
                  <c:v>-170.25449999999998</c:v>
                </c:pt>
                <c:pt idx="100105">
                  <c:v>-170.25249999999997</c:v>
                </c:pt>
                <c:pt idx="100106">
                  <c:v>-170.25049999999999</c:v>
                </c:pt>
                <c:pt idx="100107">
                  <c:v>-170.24849999999998</c:v>
                </c:pt>
                <c:pt idx="100108">
                  <c:v>-170.24649999999997</c:v>
                </c:pt>
                <c:pt idx="100109">
                  <c:v>-170.24449999999999</c:v>
                </c:pt>
                <c:pt idx="100110">
                  <c:v>-170.24249999999998</c:v>
                </c:pt>
                <c:pt idx="100111">
                  <c:v>-170.24049999999997</c:v>
                </c:pt>
                <c:pt idx="100112">
                  <c:v>-170.23849999999999</c:v>
                </c:pt>
                <c:pt idx="100113">
                  <c:v>-170.23649999999998</c:v>
                </c:pt>
                <c:pt idx="100114">
                  <c:v>-170.23449999999997</c:v>
                </c:pt>
                <c:pt idx="100115">
                  <c:v>-170.23249999999999</c:v>
                </c:pt>
                <c:pt idx="100116">
                  <c:v>-170.23049999999998</c:v>
                </c:pt>
                <c:pt idx="100117">
                  <c:v>-170.22849999999997</c:v>
                </c:pt>
                <c:pt idx="100118">
                  <c:v>-170.22649999999999</c:v>
                </c:pt>
                <c:pt idx="100119">
                  <c:v>-170.22449999999998</c:v>
                </c:pt>
                <c:pt idx="100120">
                  <c:v>-170.22249999999997</c:v>
                </c:pt>
                <c:pt idx="100121">
                  <c:v>-170.22049999999999</c:v>
                </c:pt>
                <c:pt idx="100122">
                  <c:v>-170.21849999999998</c:v>
                </c:pt>
                <c:pt idx="100123">
                  <c:v>-170.21649999999997</c:v>
                </c:pt>
                <c:pt idx="100124">
                  <c:v>-170.21449999999999</c:v>
                </c:pt>
                <c:pt idx="100125">
                  <c:v>-170.21249999999998</c:v>
                </c:pt>
                <c:pt idx="100126">
                  <c:v>-170.21049999999997</c:v>
                </c:pt>
                <c:pt idx="100127">
                  <c:v>-170.20849999999999</c:v>
                </c:pt>
                <c:pt idx="100128">
                  <c:v>-170.20649999999998</c:v>
                </c:pt>
                <c:pt idx="100129">
                  <c:v>-170.20449999999997</c:v>
                </c:pt>
                <c:pt idx="100130">
                  <c:v>-170.20249999999999</c:v>
                </c:pt>
                <c:pt idx="100131">
                  <c:v>-170.20049999999998</c:v>
                </c:pt>
                <c:pt idx="100132">
                  <c:v>-170.19849999999997</c:v>
                </c:pt>
                <c:pt idx="100133">
                  <c:v>-170.19649999999999</c:v>
                </c:pt>
                <c:pt idx="100134">
                  <c:v>-170.19449999999998</c:v>
                </c:pt>
                <c:pt idx="100135">
                  <c:v>-170.19249999999997</c:v>
                </c:pt>
                <c:pt idx="100136">
                  <c:v>-170.19049999999999</c:v>
                </c:pt>
                <c:pt idx="100137">
                  <c:v>-170.18849999999998</c:v>
                </c:pt>
                <c:pt idx="100138">
                  <c:v>-170.18649999999997</c:v>
                </c:pt>
                <c:pt idx="100139">
                  <c:v>-170.18449999999999</c:v>
                </c:pt>
                <c:pt idx="100140">
                  <c:v>-170.18249999999998</c:v>
                </c:pt>
                <c:pt idx="100141">
                  <c:v>-170.18049999999997</c:v>
                </c:pt>
                <c:pt idx="100142">
                  <c:v>-170.17849999999999</c:v>
                </c:pt>
                <c:pt idx="100143">
                  <c:v>-170.17649999999998</c:v>
                </c:pt>
                <c:pt idx="100144">
                  <c:v>-170.17449999999997</c:v>
                </c:pt>
                <c:pt idx="100145">
                  <c:v>-170.17249999999999</c:v>
                </c:pt>
                <c:pt idx="100146">
                  <c:v>-170.17049999999998</c:v>
                </c:pt>
                <c:pt idx="100147">
                  <c:v>-170.16849999999997</c:v>
                </c:pt>
                <c:pt idx="100148">
                  <c:v>-170.16649999999998</c:v>
                </c:pt>
                <c:pt idx="100149">
                  <c:v>-170.16449999999998</c:v>
                </c:pt>
                <c:pt idx="100150">
                  <c:v>-170.16249999999997</c:v>
                </c:pt>
                <c:pt idx="100151">
                  <c:v>-170.16049999999998</c:v>
                </c:pt>
                <c:pt idx="100152">
                  <c:v>-170.15849999999998</c:v>
                </c:pt>
                <c:pt idx="100153">
                  <c:v>-170.15649999999997</c:v>
                </c:pt>
                <c:pt idx="100154">
                  <c:v>-170.15449999999998</c:v>
                </c:pt>
                <c:pt idx="100155">
                  <c:v>-170.15249999999997</c:v>
                </c:pt>
                <c:pt idx="100156">
                  <c:v>-170.15049999999997</c:v>
                </c:pt>
                <c:pt idx="100157">
                  <c:v>-170.14849999999998</c:v>
                </c:pt>
                <c:pt idx="100158">
                  <c:v>-170.14649999999997</c:v>
                </c:pt>
                <c:pt idx="100159">
                  <c:v>-170.14449999999997</c:v>
                </c:pt>
                <c:pt idx="100160">
                  <c:v>-170.14249999999998</c:v>
                </c:pt>
                <c:pt idx="100161">
                  <c:v>-170.14049999999997</c:v>
                </c:pt>
                <c:pt idx="100162">
                  <c:v>-170.13849999999996</c:v>
                </c:pt>
                <c:pt idx="100163">
                  <c:v>-170.13649999999998</c:v>
                </c:pt>
                <c:pt idx="100164">
                  <c:v>-170.13449999999997</c:v>
                </c:pt>
                <c:pt idx="100165">
                  <c:v>-170.13249999999996</c:v>
                </c:pt>
                <c:pt idx="100166">
                  <c:v>-170.13049999999998</c:v>
                </c:pt>
                <c:pt idx="100167">
                  <c:v>-170.12849999999997</c:v>
                </c:pt>
                <c:pt idx="100168">
                  <c:v>-170.12649999999996</c:v>
                </c:pt>
                <c:pt idx="100169">
                  <c:v>-170.12449999999998</c:v>
                </c:pt>
                <c:pt idx="100170">
                  <c:v>-170.12249999999997</c:v>
                </c:pt>
                <c:pt idx="100171">
                  <c:v>-170.12049999999996</c:v>
                </c:pt>
                <c:pt idx="100172">
                  <c:v>-170.11849999999998</c:v>
                </c:pt>
                <c:pt idx="100173">
                  <c:v>-170.11649999999997</c:v>
                </c:pt>
                <c:pt idx="100174">
                  <c:v>-170.11449999999996</c:v>
                </c:pt>
                <c:pt idx="100175">
                  <c:v>-170.11249999999998</c:v>
                </c:pt>
                <c:pt idx="100176">
                  <c:v>-170.11049999999997</c:v>
                </c:pt>
                <c:pt idx="100177">
                  <c:v>-170.10849999999996</c:v>
                </c:pt>
                <c:pt idx="100178">
                  <c:v>-170.10649999999998</c:v>
                </c:pt>
                <c:pt idx="100179">
                  <c:v>-170.10449999999997</c:v>
                </c:pt>
                <c:pt idx="100180">
                  <c:v>-170.10249999999996</c:v>
                </c:pt>
                <c:pt idx="100181">
                  <c:v>-170.10049999999998</c:v>
                </c:pt>
                <c:pt idx="100182">
                  <c:v>-170.09849999999997</c:v>
                </c:pt>
                <c:pt idx="100183">
                  <c:v>-170.09649999999996</c:v>
                </c:pt>
                <c:pt idx="100184">
                  <c:v>-170.09449999999998</c:v>
                </c:pt>
                <c:pt idx="100185">
                  <c:v>-170.09249999999997</c:v>
                </c:pt>
                <c:pt idx="100186">
                  <c:v>-170.09049999999996</c:v>
                </c:pt>
                <c:pt idx="100187">
                  <c:v>-170.08849999999998</c:v>
                </c:pt>
                <c:pt idx="100188">
                  <c:v>-170.08649999999997</c:v>
                </c:pt>
                <c:pt idx="100189">
                  <c:v>-170.08449999999999</c:v>
                </c:pt>
                <c:pt idx="100190">
                  <c:v>-170.08249999999998</c:v>
                </c:pt>
                <c:pt idx="100191">
                  <c:v>-170.08049999999997</c:v>
                </c:pt>
                <c:pt idx="100192">
                  <c:v>-170.07849999999999</c:v>
                </c:pt>
                <c:pt idx="100193">
                  <c:v>-170.07649999999998</c:v>
                </c:pt>
                <c:pt idx="100194">
                  <c:v>-170.07449999999997</c:v>
                </c:pt>
                <c:pt idx="100195">
                  <c:v>-170.07249999999999</c:v>
                </c:pt>
                <c:pt idx="100196">
                  <c:v>-170.07049999999998</c:v>
                </c:pt>
                <c:pt idx="100197">
                  <c:v>-170.06849999999997</c:v>
                </c:pt>
                <c:pt idx="100198">
                  <c:v>-170.06649999999999</c:v>
                </c:pt>
                <c:pt idx="100199">
                  <c:v>-170.06449999999998</c:v>
                </c:pt>
                <c:pt idx="100200">
                  <c:v>-170.06249999999997</c:v>
                </c:pt>
                <c:pt idx="100201">
                  <c:v>-170.06049999999999</c:v>
                </c:pt>
                <c:pt idx="100202">
                  <c:v>-170.05849999999998</c:v>
                </c:pt>
                <c:pt idx="100203">
                  <c:v>-170.05649999999997</c:v>
                </c:pt>
                <c:pt idx="100204">
                  <c:v>-170.05449999999999</c:v>
                </c:pt>
                <c:pt idx="100205">
                  <c:v>-170.05249999999998</c:v>
                </c:pt>
                <c:pt idx="100206">
                  <c:v>-170.05049999999997</c:v>
                </c:pt>
                <c:pt idx="100207">
                  <c:v>-170.04849999999999</c:v>
                </c:pt>
                <c:pt idx="100208">
                  <c:v>-170.04649999999998</c:v>
                </c:pt>
                <c:pt idx="100209">
                  <c:v>-170.04449999999997</c:v>
                </c:pt>
                <c:pt idx="100210">
                  <c:v>-170.04249999999999</c:v>
                </c:pt>
                <c:pt idx="100211">
                  <c:v>-170.04049999999998</c:v>
                </c:pt>
                <c:pt idx="100212">
                  <c:v>-170.03849999999997</c:v>
                </c:pt>
                <c:pt idx="100213">
                  <c:v>-170.03649999999999</c:v>
                </c:pt>
                <c:pt idx="100214">
                  <c:v>-170.03449999999998</c:v>
                </c:pt>
                <c:pt idx="100215">
                  <c:v>-170.03249999999997</c:v>
                </c:pt>
                <c:pt idx="100216">
                  <c:v>-170.03049999999999</c:v>
                </c:pt>
                <c:pt idx="100217">
                  <c:v>-170.02849999999998</c:v>
                </c:pt>
                <c:pt idx="100218">
                  <c:v>-170.02649999999997</c:v>
                </c:pt>
                <c:pt idx="100219">
                  <c:v>-170.02449999999999</c:v>
                </c:pt>
                <c:pt idx="100220">
                  <c:v>-170.02249999999998</c:v>
                </c:pt>
                <c:pt idx="100221">
                  <c:v>-170.02049999999997</c:v>
                </c:pt>
                <c:pt idx="100222">
                  <c:v>-170.01849999999999</c:v>
                </c:pt>
                <c:pt idx="100223">
                  <c:v>-170.01649999999998</c:v>
                </c:pt>
                <c:pt idx="100224">
                  <c:v>-170.01449999999997</c:v>
                </c:pt>
                <c:pt idx="100225">
                  <c:v>-170.01249999999999</c:v>
                </c:pt>
                <c:pt idx="100226">
                  <c:v>-170.01049999999998</c:v>
                </c:pt>
                <c:pt idx="100227">
                  <c:v>-170.00849999999997</c:v>
                </c:pt>
                <c:pt idx="100228">
                  <c:v>-170.00649999999999</c:v>
                </c:pt>
                <c:pt idx="100229">
                  <c:v>-170.00449999999998</c:v>
                </c:pt>
                <c:pt idx="100230">
                  <c:v>-170.00249999999997</c:v>
                </c:pt>
                <c:pt idx="100231">
                  <c:v>-170.00049999999999</c:v>
                </c:pt>
                <c:pt idx="100232">
                  <c:v>-169.99849999999998</c:v>
                </c:pt>
                <c:pt idx="100233">
                  <c:v>-169.99649999999997</c:v>
                </c:pt>
                <c:pt idx="100234">
                  <c:v>-169.99449999999999</c:v>
                </c:pt>
                <c:pt idx="100235">
                  <c:v>-169.99249999999998</c:v>
                </c:pt>
                <c:pt idx="100236">
                  <c:v>-169.99049999999997</c:v>
                </c:pt>
                <c:pt idx="100237">
                  <c:v>-169.98849999999999</c:v>
                </c:pt>
                <c:pt idx="100238">
                  <c:v>-169.98649999999998</c:v>
                </c:pt>
                <c:pt idx="100239">
                  <c:v>-169.98449999999997</c:v>
                </c:pt>
                <c:pt idx="100240">
                  <c:v>-169.98249999999999</c:v>
                </c:pt>
                <c:pt idx="100241">
                  <c:v>-169.98049999999998</c:v>
                </c:pt>
                <c:pt idx="100242">
                  <c:v>-169.97849999999997</c:v>
                </c:pt>
                <c:pt idx="100243">
                  <c:v>-169.97649999999999</c:v>
                </c:pt>
                <c:pt idx="100244">
                  <c:v>-169.97449999999998</c:v>
                </c:pt>
                <c:pt idx="100245">
                  <c:v>-169.97249999999997</c:v>
                </c:pt>
                <c:pt idx="100246">
                  <c:v>-169.97049999999999</c:v>
                </c:pt>
                <c:pt idx="100247">
                  <c:v>-169.96849999999998</c:v>
                </c:pt>
                <c:pt idx="100248">
                  <c:v>-169.96649999999997</c:v>
                </c:pt>
                <c:pt idx="100249">
                  <c:v>-169.96449999999999</c:v>
                </c:pt>
                <c:pt idx="100250">
                  <c:v>-169.96249999999998</c:v>
                </c:pt>
                <c:pt idx="100251">
                  <c:v>-169.96049999999997</c:v>
                </c:pt>
                <c:pt idx="100252">
                  <c:v>-169.95849999999999</c:v>
                </c:pt>
                <c:pt idx="100253">
                  <c:v>-169.95649999999998</c:v>
                </c:pt>
                <c:pt idx="100254">
                  <c:v>-169.95449999999997</c:v>
                </c:pt>
                <c:pt idx="100255">
                  <c:v>-169.95249999999999</c:v>
                </c:pt>
                <c:pt idx="100256">
                  <c:v>-169.95049999999998</c:v>
                </c:pt>
                <c:pt idx="100257">
                  <c:v>-169.94849999999997</c:v>
                </c:pt>
                <c:pt idx="100258">
                  <c:v>-169.94649999999999</c:v>
                </c:pt>
                <c:pt idx="100259">
                  <c:v>-169.94449999999998</c:v>
                </c:pt>
                <c:pt idx="100260">
                  <c:v>-169.94249999999997</c:v>
                </c:pt>
                <c:pt idx="100261">
                  <c:v>-169.94049999999999</c:v>
                </c:pt>
                <c:pt idx="100262">
                  <c:v>-169.93849999999998</c:v>
                </c:pt>
                <c:pt idx="100263">
                  <c:v>-169.93649999999997</c:v>
                </c:pt>
                <c:pt idx="100264">
                  <c:v>-169.93449999999999</c:v>
                </c:pt>
                <c:pt idx="100265">
                  <c:v>-169.93249999999998</c:v>
                </c:pt>
                <c:pt idx="100266">
                  <c:v>-169.93049999999997</c:v>
                </c:pt>
                <c:pt idx="100267">
                  <c:v>-169.92849999999999</c:v>
                </c:pt>
                <c:pt idx="100268">
                  <c:v>-169.92649999999998</c:v>
                </c:pt>
                <c:pt idx="100269">
                  <c:v>-169.92449999999997</c:v>
                </c:pt>
                <c:pt idx="100270">
                  <c:v>-169.92249999999999</c:v>
                </c:pt>
                <c:pt idx="100271">
                  <c:v>-169.92049999999998</c:v>
                </c:pt>
                <c:pt idx="100272">
                  <c:v>-169.91849999999997</c:v>
                </c:pt>
                <c:pt idx="100273">
                  <c:v>-169.91649999999998</c:v>
                </c:pt>
                <c:pt idx="100274">
                  <c:v>-169.91449999999998</c:v>
                </c:pt>
                <c:pt idx="100275">
                  <c:v>-169.91249999999997</c:v>
                </c:pt>
                <c:pt idx="100276">
                  <c:v>-169.91049999999998</c:v>
                </c:pt>
                <c:pt idx="100277">
                  <c:v>-169.90849999999998</c:v>
                </c:pt>
                <c:pt idx="100278">
                  <c:v>-169.90649999999997</c:v>
                </c:pt>
                <c:pt idx="100279">
                  <c:v>-169.90449999999998</c:v>
                </c:pt>
                <c:pt idx="100280">
                  <c:v>-169.90249999999997</c:v>
                </c:pt>
                <c:pt idx="100281">
                  <c:v>-169.90049999999997</c:v>
                </c:pt>
                <c:pt idx="100282">
                  <c:v>-169.89849999999998</c:v>
                </c:pt>
                <c:pt idx="100283">
                  <c:v>-169.89649999999997</c:v>
                </c:pt>
                <c:pt idx="100284">
                  <c:v>-169.89449999999997</c:v>
                </c:pt>
                <c:pt idx="100285">
                  <c:v>-169.89249999999998</c:v>
                </c:pt>
                <c:pt idx="100286">
                  <c:v>-169.89049999999997</c:v>
                </c:pt>
                <c:pt idx="100287">
                  <c:v>-169.88849999999996</c:v>
                </c:pt>
                <c:pt idx="100288">
                  <c:v>-169.88649999999998</c:v>
                </c:pt>
                <c:pt idx="100289">
                  <c:v>-169.88449999999997</c:v>
                </c:pt>
                <c:pt idx="100290">
                  <c:v>-169.88249999999996</c:v>
                </c:pt>
                <c:pt idx="100291">
                  <c:v>-169.88049999999998</c:v>
                </c:pt>
                <c:pt idx="100292">
                  <c:v>-169.87849999999997</c:v>
                </c:pt>
                <c:pt idx="100293">
                  <c:v>-169.87649999999996</c:v>
                </c:pt>
                <c:pt idx="100294">
                  <c:v>-169.87449999999998</c:v>
                </c:pt>
                <c:pt idx="100295">
                  <c:v>-169.87249999999997</c:v>
                </c:pt>
                <c:pt idx="100296">
                  <c:v>-169.87049999999996</c:v>
                </c:pt>
                <c:pt idx="100297">
                  <c:v>-169.86849999999998</c:v>
                </c:pt>
                <c:pt idx="100298">
                  <c:v>-169.86649999999997</c:v>
                </c:pt>
                <c:pt idx="100299">
                  <c:v>-169.86449999999996</c:v>
                </c:pt>
                <c:pt idx="100300">
                  <c:v>-169.86249999999998</c:v>
                </c:pt>
                <c:pt idx="100301">
                  <c:v>-169.86049999999997</c:v>
                </c:pt>
                <c:pt idx="100302">
                  <c:v>-169.85849999999996</c:v>
                </c:pt>
                <c:pt idx="100303">
                  <c:v>-169.85649999999998</c:v>
                </c:pt>
                <c:pt idx="100304">
                  <c:v>-169.85449999999997</c:v>
                </c:pt>
                <c:pt idx="100305">
                  <c:v>-169.85249999999996</c:v>
                </c:pt>
                <c:pt idx="100306">
                  <c:v>-169.85049999999998</c:v>
                </c:pt>
                <c:pt idx="100307">
                  <c:v>-169.84849999999997</c:v>
                </c:pt>
                <c:pt idx="100308">
                  <c:v>-169.84649999999996</c:v>
                </c:pt>
                <c:pt idx="100309">
                  <c:v>-169.84449999999998</c:v>
                </c:pt>
                <c:pt idx="100310">
                  <c:v>-169.84249999999997</c:v>
                </c:pt>
                <c:pt idx="100311">
                  <c:v>-169.84049999999996</c:v>
                </c:pt>
                <c:pt idx="100312">
                  <c:v>-169.83849999999998</c:v>
                </c:pt>
                <c:pt idx="100313">
                  <c:v>-169.83649999999997</c:v>
                </c:pt>
                <c:pt idx="100314">
                  <c:v>-169.83449999999999</c:v>
                </c:pt>
                <c:pt idx="100315">
                  <c:v>-169.83249999999998</c:v>
                </c:pt>
                <c:pt idx="100316">
                  <c:v>-169.83049999999997</c:v>
                </c:pt>
                <c:pt idx="100317">
                  <c:v>-169.82849999999999</c:v>
                </c:pt>
                <c:pt idx="100318">
                  <c:v>-169.82649999999998</c:v>
                </c:pt>
                <c:pt idx="100319">
                  <c:v>-169.82449999999997</c:v>
                </c:pt>
                <c:pt idx="100320">
                  <c:v>-169.82249999999999</c:v>
                </c:pt>
                <c:pt idx="100321">
                  <c:v>-169.82049999999998</c:v>
                </c:pt>
                <c:pt idx="100322">
                  <c:v>-169.81849999999997</c:v>
                </c:pt>
                <c:pt idx="100323">
                  <c:v>-169.81649999999999</c:v>
                </c:pt>
                <c:pt idx="100324">
                  <c:v>-169.81449999999998</c:v>
                </c:pt>
                <c:pt idx="100325">
                  <c:v>-169.81249999999997</c:v>
                </c:pt>
                <c:pt idx="100326">
                  <c:v>-169.81049999999999</c:v>
                </c:pt>
                <c:pt idx="100327">
                  <c:v>-169.80849999999998</c:v>
                </c:pt>
                <c:pt idx="100328">
                  <c:v>-169.80649999999997</c:v>
                </c:pt>
                <c:pt idx="100329">
                  <c:v>-169.80449999999999</c:v>
                </c:pt>
                <c:pt idx="100330">
                  <c:v>-169.80249999999998</c:v>
                </c:pt>
                <c:pt idx="100331">
                  <c:v>-169.80049999999997</c:v>
                </c:pt>
                <c:pt idx="100332">
                  <c:v>-169.79849999999999</c:v>
                </c:pt>
                <c:pt idx="100333">
                  <c:v>-169.79649999999998</c:v>
                </c:pt>
                <c:pt idx="100334">
                  <c:v>-169.79449999999997</c:v>
                </c:pt>
                <c:pt idx="100335">
                  <c:v>-169.79249999999999</c:v>
                </c:pt>
                <c:pt idx="100336">
                  <c:v>-169.79049999999998</c:v>
                </c:pt>
                <c:pt idx="100337">
                  <c:v>-169.78849999999997</c:v>
                </c:pt>
                <c:pt idx="100338">
                  <c:v>-169.78649999999999</c:v>
                </c:pt>
                <c:pt idx="100339">
                  <c:v>-169.78449999999998</c:v>
                </c:pt>
                <c:pt idx="100340">
                  <c:v>-169.78249999999997</c:v>
                </c:pt>
                <c:pt idx="100341">
                  <c:v>-169.78049999999999</c:v>
                </c:pt>
                <c:pt idx="100342">
                  <c:v>-169.77849999999998</c:v>
                </c:pt>
                <c:pt idx="100343">
                  <c:v>-169.77649999999997</c:v>
                </c:pt>
                <c:pt idx="100344">
                  <c:v>-169.77449999999999</c:v>
                </c:pt>
                <c:pt idx="100345">
                  <c:v>-169.77249999999998</c:v>
                </c:pt>
                <c:pt idx="100346">
                  <c:v>-169.77049999999997</c:v>
                </c:pt>
                <c:pt idx="100347">
                  <c:v>-169.76849999999999</c:v>
                </c:pt>
                <c:pt idx="100348">
                  <c:v>-169.76649999999998</c:v>
                </c:pt>
                <c:pt idx="100349">
                  <c:v>-169.76449999999997</c:v>
                </c:pt>
                <c:pt idx="100350">
                  <c:v>-169.76249999999999</c:v>
                </c:pt>
                <c:pt idx="100351">
                  <c:v>-169.76049999999998</c:v>
                </c:pt>
                <c:pt idx="100352">
                  <c:v>-169.75849999999997</c:v>
                </c:pt>
                <c:pt idx="100353">
                  <c:v>-169.75649999999999</c:v>
                </c:pt>
                <c:pt idx="100354">
                  <c:v>-169.75449999999998</c:v>
                </c:pt>
                <c:pt idx="100355">
                  <c:v>-169.75249999999997</c:v>
                </c:pt>
                <c:pt idx="100356">
                  <c:v>-169.75049999999999</c:v>
                </c:pt>
                <c:pt idx="100357">
                  <c:v>-169.74849999999998</c:v>
                </c:pt>
                <c:pt idx="100358">
                  <c:v>-169.74649999999997</c:v>
                </c:pt>
                <c:pt idx="100359">
                  <c:v>-169.74449999999999</c:v>
                </c:pt>
                <c:pt idx="100360">
                  <c:v>-169.74249999999998</c:v>
                </c:pt>
                <c:pt idx="100361">
                  <c:v>-169.74049999999997</c:v>
                </c:pt>
                <c:pt idx="100362">
                  <c:v>-169.73849999999999</c:v>
                </c:pt>
                <c:pt idx="100363">
                  <c:v>-169.73649999999998</c:v>
                </c:pt>
                <c:pt idx="100364">
                  <c:v>-169.73449999999997</c:v>
                </c:pt>
                <c:pt idx="100365">
                  <c:v>-169.73249999999999</c:v>
                </c:pt>
                <c:pt idx="100366">
                  <c:v>-169.73049999999998</c:v>
                </c:pt>
                <c:pt idx="100367">
                  <c:v>-169.72849999999997</c:v>
                </c:pt>
                <c:pt idx="100368">
                  <c:v>-169.72649999999999</c:v>
                </c:pt>
                <c:pt idx="100369">
                  <c:v>-169.72449999999998</c:v>
                </c:pt>
                <c:pt idx="100370">
                  <c:v>-169.72249999999997</c:v>
                </c:pt>
                <c:pt idx="100371">
                  <c:v>-169.72049999999999</c:v>
                </c:pt>
                <c:pt idx="100372">
                  <c:v>-169.71849999999998</c:v>
                </c:pt>
                <c:pt idx="100373">
                  <c:v>-169.71649999999997</c:v>
                </c:pt>
                <c:pt idx="100374">
                  <c:v>-169.71449999999999</c:v>
                </c:pt>
                <c:pt idx="100375">
                  <c:v>-169.71249999999998</c:v>
                </c:pt>
                <c:pt idx="100376">
                  <c:v>-169.71049999999997</c:v>
                </c:pt>
                <c:pt idx="100377">
                  <c:v>-169.70849999999999</c:v>
                </c:pt>
                <c:pt idx="100378">
                  <c:v>-169.70649999999998</c:v>
                </c:pt>
                <c:pt idx="100379">
                  <c:v>-169.70449999999997</c:v>
                </c:pt>
                <c:pt idx="100380">
                  <c:v>-169.70249999999999</c:v>
                </c:pt>
                <c:pt idx="100381">
                  <c:v>-169.70049999999998</c:v>
                </c:pt>
                <c:pt idx="100382">
                  <c:v>-169.69849999999997</c:v>
                </c:pt>
                <c:pt idx="100383">
                  <c:v>-169.69649999999999</c:v>
                </c:pt>
                <c:pt idx="100384">
                  <c:v>-169.69449999999998</c:v>
                </c:pt>
                <c:pt idx="100385">
                  <c:v>-169.69249999999997</c:v>
                </c:pt>
                <c:pt idx="100386">
                  <c:v>-169.69049999999999</c:v>
                </c:pt>
                <c:pt idx="100387">
                  <c:v>-169.68849999999998</c:v>
                </c:pt>
                <c:pt idx="100388">
                  <c:v>-169.68649999999997</c:v>
                </c:pt>
                <c:pt idx="100389">
                  <c:v>-169.68449999999999</c:v>
                </c:pt>
                <c:pt idx="100390">
                  <c:v>-169.68249999999998</c:v>
                </c:pt>
                <c:pt idx="100391">
                  <c:v>-169.68049999999997</c:v>
                </c:pt>
                <c:pt idx="100392">
                  <c:v>-169.67849999999999</c:v>
                </c:pt>
                <c:pt idx="100393">
                  <c:v>-169.67649999999998</c:v>
                </c:pt>
                <c:pt idx="100394">
                  <c:v>-169.67449999999997</c:v>
                </c:pt>
                <c:pt idx="100395">
                  <c:v>-169.67249999999999</c:v>
                </c:pt>
                <c:pt idx="100396">
                  <c:v>-169.67049999999998</c:v>
                </c:pt>
                <c:pt idx="100397">
                  <c:v>-169.66849999999997</c:v>
                </c:pt>
                <c:pt idx="100398">
                  <c:v>-169.66649999999998</c:v>
                </c:pt>
                <c:pt idx="100399">
                  <c:v>-169.66449999999998</c:v>
                </c:pt>
                <c:pt idx="100400">
                  <c:v>-169.66249999999997</c:v>
                </c:pt>
                <c:pt idx="100401">
                  <c:v>-169.66049999999998</c:v>
                </c:pt>
                <c:pt idx="100402">
                  <c:v>-169.65849999999998</c:v>
                </c:pt>
                <c:pt idx="100403">
                  <c:v>-169.65649999999997</c:v>
                </c:pt>
                <c:pt idx="100404">
                  <c:v>-169.65449999999998</c:v>
                </c:pt>
                <c:pt idx="100405">
                  <c:v>-169.65249999999997</c:v>
                </c:pt>
                <c:pt idx="100406">
                  <c:v>-169.65049999999997</c:v>
                </c:pt>
                <c:pt idx="100407">
                  <c:v>-169.64849999999998</c:v>
                </c:pt>
                <c:pt idx="100408">
                  <c:v>-169.64649999999997</c:v>
                </c:pt>
                <c:pt idx="100409">
                  <c:v>-169.64449999999997</c:v>
                </c:pt>
                <c:pt idx="100410">
                  <c:v>-169.64249999999998</c:v>
                </c:pt>
                <c:pt idx="100411">
                  <c:v>-169.64049999999997</c:v>
                </c:pt>
                <c:pt idx="100412">
                  <c:v>-169.63849999999996</c:v>
                </c:pt>
                <c:pt idx="100413">
                  <c:v>-169.63649999999998</c:v>
                </c:pt>
                <c:pt idx="100414">
                  <c:v>-169.63449999999997</c:v>
                </c:pt>
                <c:pt idx="100415">
                  <c:v>-169.63249999999996</c:v>
                </c:pt>
                <c:pt idx="100416">
                  <c:v>-169.63049999999998</c:v>
                </c:pt>
                <c:pt idx="100417">
                  <c:v>-169.62849999999997</c:v>
                </c:pt>
                <c:pt idx="100418">
                  <c:v>-169.62649999999996</c:v>
                </c:pt>
                <c:pt idx="100419">
                  <c:v>-169.62449999999998</c:v>
                </c:pt>
                <c:pt idx="100420">
                  <c:v>-169.62249999999997</c:v>
                </c:pt>
                <c:pt idx="100421">
                  <c:v>-169.62049999999996</c:v>
                </c:pt>
                <c:pt idx="100422">
                  <c:v>-169.61849999999998</c:v>
                </c:pt>
                <c:pt idx="100423">
                  <c:v>-169.61649999999997</c:v>
                </c:pt>
                <c:pt idx="100424">
                  <c:v>-169.61449999999996</c:v>
                </c:pt>
                <c:pt idx="100425">
                  <c:v>-169.61249999999998</c:v>
                </c:pt>
                <c:pt idx="100426">
                  <c:v>-169.61049999999997</c:v>
                </c:pt>
                <c:pt idx="100427">
                  <c:v>-169.60849999999996</c:v>
                </c:pt>
                <c:pt idx="100428">
                  <c:v>-169.60649999999998</c:v>
                </c:pt>
                <c:pt idx="100429">
                  <c:v>-169.60449999999997</c:v>
                </c:pt>
                <c:pt idx="100430">
                  <c:v>-169.60249999999996</c:v>
                </c:pt>
                <c:pt idx="100431">
                  <c:v>-169.60049999999998</c:v>
                </c:pt>
                <c:pt idx="100432">
                  <c:v>-169.59849999999997</c:v>
                </c:pt>
                <c:pt idx="100433">
                  <c:v>-169.59649999999996</c:v>
                </c:pt>
                <c:pt idx="100434">
                  <c:v>-169.59449999999998</c:v>
                </c:pt>
                <c:pt idx="100435">
                  <c:v>-169.59249999999997</c:v>
                </c:pt>
                <c:pt idx="100436">
                  <c:v>-169.59049999999996</c:v>
                </c:pt>
                <c:pt idx="100437">
                  <c:v>-169.58849999999998</c:v>
                </c:pt>
                <c:pt idx="100438">
                  <c:v>-169.58649999999997</c:v>
                </c:pt>
                <c:pt idx="100439">
                  <c:v>-169.58449999999999</c:v>
                </c:pt>
                <c:pt idx="100440">
                  <c:v>-169.58249999999998</c:v>
                </c:pt>
                <c:pt idx="100441">
                  <c:v>-169.58049999999997</c:v>
                </c:pt>
                <c:pt idx="100442">
                  <c:v>-169.57849999999999</c:v>
                </c:pt>
                <c:pt idx="100443">
                  <c:v>-169.57649999999998</c:v>
                </c:pt>
                <c:pt idx="100444">
                  <c:v>-169.57449999999997</c:v>
                </c:pt>
                <c:pt idx="100445">
                  <c:v>-169.57249999999999</c:v>
                </c:pt>
                <c:pt idx="100446">
                  <c:v>-169.57049999999998</c:v>
                </c:pt>
                <c:pt idx="100447">
                  <c:v>-169.56849999999997</c:v>
                </c:pt>
                <c:pt idx="100448">
                  <c:v>-169.56649999999999</c:v>
                </c:pt>
                <c:pt idx="100449">
                  <c:v>-169.56449999999998</c:v>
                </c:pt>
                <c:pt idx="100450">
                  <c:v>-169.56249999999997</c:v>
                </c:pt>
                <c:pt idx="100451">
                  <c:v>-169.56049999999999</c:v>
                </c:pt>
                <c:pt idx="100452">
                  <c:v>-169.55849999999998</c:v>
                </c:pt>
                <c:pt idx="100453">
                  <c:v>-169.55649999999997</c:v>
                </c:pt>
                <c:pt idx="100454">
                  <c:v>-169.55449999999999</c:v>
                </c:pt>
                <c:pt idx="100455">
                  <c:v>-169.55249999999998</c:v>
                </c:pt>
                <c:pt idx="100456">
                  <c:v>-169.55049999999997</c:v>
                </c:pt>
                <c:pt idx="100457">
                  <c:v>-169.54849999999999</c:v>
                </c:pt>
                <c:pt idx="100458">
                  <c:v>-169.54649999999998</c:v>
                </c:pt>
                <c:pt idx="100459">
                  <c:v>-169.54449999999997</c:v>
                </c:pt>
                <c:pt idx="100460">
                  <c:v>-169.54249999999999</c:v>
                </c:pt>
                <c:pt idx="100461">
                  <c:v>-169.54049999999998</c:v>
                </c:pt>
                <c:pt idx="100462">
                  <c:v>-169.53849999999997</c:v>
                </c:pt>
                <c:pt idx="100463">
                  <c:v>-169.53649999999999</c:v>
                </c:pt>
                <c:pt idx="100464">
                  <c:v>-169.53449999999998</c:v>
                </c:pt>
                <c:pt idx="100465">
                  <c:v>-169.53249999999997</c:v>
                </c:pt>
                <c:pt idx="100466">
                  <c:v>-169.53049999999999</c:v>
                </c:pt>
                <c:pt idx="100467">
                  <c:v>-169.52849999999998</c:v>
                </c:pt>
                <c:pt idx="100468">
                  <c:v>-169.52649999999997</c:v>
                </c:pt>
                <c:pt idx="100469">
                  <c:v>-169.52449999999999</c:v>
                </c:pt>
                <c:pt idx="100470">
                  <c:v>-169.52249999999998</c:v>
                </c:pt>
                <c:pt idx="100471">
                  <c:v>-169.52049999999997</c:v>
                </c:pt>
                <c:pt idx="100472">
                  <c:v>-169.51849999999999</c:v>
                </c:pt>
                <c:pt idx="100473">
                  <c:v>-169.51649999999998</c:v>
                </c:pt>
                <c:pt idx="100474">
                  <c:v>-169.51449999999997</c:v>
                </c:pt>
                <c:pt idx="100475">
                  <c:v>-169.51249999999999</c:v>
                </c:pt>
                <c:pt idx="100476">
                  <c:v>-169.51049999999998</c:v>
                </c:pt>
                <c:pt idx="100477">
                  <c:v>-169.50849999999997</c:v>
                </c:pt>
                <c:pt idx="100478">
                  <c:v>-169.50649999999999</c:v>
                </c:pt>
                <c:pt idx="100479">
                  <c:v>-169.50449999999998</c:v>
                </c:pt>
                <c:pt idx="100480">
                  <c:v>-169.50249999999997</c:v>
                </c:pt>
                <c:pt idx="100481">
                  <c:v>-169.50049999999999</c:v>
                </c:pt>
                <c:pt idx="100482">
                  <c:v>-169.49849999999998</c:v>
                </c:pt>
                <c:pt idx="100483">
                  <c:v>-169.49649999999997</c:v>
                </c:pt>
                <c:pt idx="100484">
                  <c:v>-169.49449999999999</c:v>
                </c:pt>
                <c:pt idx="100485">
                  <c:v>-169.49249999999998</c:v>
                </c:pt>
                <c:pt idx="100486">
                  <c:v>-169.49049999999997</c:v>
                </c:pt>
                <c:pt idx="100487">
                  <c:v>-169.48849999999999</c:v>
                </c:pt>
                <c:pt idx="100488">
                  <c:v>-169.48649999999998</c:v>
                </c:pt>
                <c:pt idx="100489">
                  <c:v>-169.48449999999997</c:v>
                </c:pt>
                <c:pt idx="100490">
                  <c:v>-169.48249999999999</c:v>
                </c:pt>
                <c:pt idx="100491">
                  <c:v>-169.48049999999998</c:v>
                </c:pt>
                <c:pt idx="100492">
                  <c:v>-169.47849999999997</c:v>
                </c:pt>
                <c:pt idx="100493">
                  <c:v>-169.47649999999999</c:v>
                </c:pt>
                <c:pt idx="100494">
                  <c:v>-169.47449999999998</c:v>
                </c:pt>
                <c:pt idx="100495">
                  <c:v>-169.47249999999997</c:v>
                </c:pt>
                <c:pt idx="100496">
                  <c:v>-169.47049999999999</c:v>
                </c:pt>
                <c:pt idx="100497">
                  <c:v>-169.46849999999998</c:v>
                </c:pt>
                <c:pt idx="100498">
                  <c:v>-169.46649999999997</c:v>
                </c:pt>
                <c:pt idx="100499">
                  <c:v>-169.46449999999999</c:v>
                </c:pt>
                <c:pt idx="100500">
                  <c:v>-169.46249999999998</c:v>
                </c:pt>
                <c:pt idx="100501">
                  <c:v>-169.46049999999997</c:v>
                </c:pt>
                <c:pt idx="100502">
                  <c:v>-169.45849999999999</c:v>
                </c:pt>
                <c:pt idx="100503">
                  <c:v>-169.45649999999998</c:v>
                </c:pt>
                <c:pt idx="100504">
                  <c:v>-169.45449999999997</c:v>
                </c:pt>
                <c:pt idx="100505">
                  <c:v>-169.45249999999999</c:v>
                </c:pt>
                <c:pt idx="100506">
                  <c:v>-169.45049999999998</c:v>
                </c:pt>
                <c:pt idx="100507">
                  <c:v>-169.44849999999997</c:v>
                </c:pt>
                <c:pt idx="100508">
                  <c:v>-169.44649999999999</c:v>
                </c:pt>
                <c:pt idx="100509">
                  <c:v>-169.44449999999998</c:v>
                </c:pt>
                <c:pt idx="100510">
                  <c:v>-169.44249999999997</c:v>
                </c:pt>
                <c:pt idx="100511">
                  <c:v>-169.44049999999999</c:v>
                </c:pt>
                <c:pt idx="100512">
                  <c:v>-169.43849999999998</c:v>
                </c:pt>
                <c:pt idx="100513">
                  <c:v>-169.43649999999997</c:v>
                </c:pt>
                <c:pt idx="100514">
                  <c:v>-169.43449999999999</c:v>
                </c:pt>
                <c:pt idx="100515">
                  <c:v>-169.43249999999998</c:v>
                </c:pt>
                <c:pt idx="100516">
                  <c:v>-169.43049999999997</c:v>
                </c:pt>
                <c:pt idx="100517">
                  <c:v>-169.42849999999999</c:v>
                </c:pt>
                <c:pt idx="100518">
                  <c:v>-169.42649999999998</c:v>
                </c:pt>
                <c:pt idx="100519">
                  <c:v>-169.42449999999997</c:v>
                </c:pt>
                <c:pt idx="100520">
                  <c:v>-169.42249999999999</c:v>
                </c:pt>
                <c:pt idx="100521">
                  <c:v>-169.42049999999998</c:v>
                </c:pt>
                <c:pt idx="100522">
                  <c:v>-169.41849999999997</c:v>
                </c:pt>
                <c:pt idx="100523">
                  <c:v>-169.41649999999998</c:v>
                </c:pt>
                <c:pt idx="100524">
                  <c:v>-169.41449999999998</c:v>
                </c:pt>
                <c:pt idx="100525">
                  <c:v>-169.41249999999997</c:v>
                </c:pt>
                <c:pt idx="100526">
                  <c:v>-169.41049999999998</c:v>
                </c:pt>
                <c:pt idx="100527">
                  <c:v>-169.40849999999998</c:v>
                </c:pt>
                <c:pt idx="100528">
                  <c:v>-169.40649999999997</c:v>
                </c:pt>
                <c:pt idx="100529">
                  <c:v>-169.40449999999998</c:v>
                </c:pt>
                <c:pt idx="100530">
                  <c:v>-169.40249999999997</c:v>
                </c:pt>
                <c:pt idx="100531">
                  <c:v>-169.40049999999997</c:v>
                </c:pt>
                <c:pt idx="100532">
                  <c:v>-169.39849999999998</c:v>
                </c:pt>
                <c:pt idx="100533">
                  <c:v>-169.39649999999997</c:v>
                </c:pt>
                <c:pt idx="100534">
                  <c:v>-169.39449999999997</c:v>
                </c:pt>
                <c:pt idx="100535">
                  <c:v>-169.39249999999998</c:v>
                </c:pt>
                <c:pt idx="100536">
                  <c:v>-169.39049999999997</c:v>
                </c:pt>
                <c:pt idx="100537">
                  <c:v>-169.38849999999996</c:v>
                </c:pt>
                <c:pt idx="100538">
                  <c:v>-169.38649999999998</c:v>
                </c:pt>
                <c:pt idx="100539">
                  <c:v>-169.38449999999997</c:v>
                </c:pt>
                <c:pt idx="100540">
                  <c:v>-169.38249999999996</c:v>
                </c:pt>
                <c:pt idx="100541">
                  <c:v>-169.38049999999998</c:v>
                </c:pt>
                <c:pt idx="100542">
                  <c:v>-169.37849999999997</c:v>
                </c:pt>
                <c:pt idx="100543">
                  <c:v>-169.37649999999996</c:v>
                </c:pt>
                <c:pt idx="100544">
                  <c:v>-169.37449999999998</c:v>
                </c:pt>
                <c:pt idx="100545">
                  <c:v>-169.37249999999997</c:v>
                </c:pt>
                <c:pt idx="100546">
                  <c:v>-169.37049999999996</c:v>
                </c:pt>
                <c:pt idx="100547">
                  <c:v>-169.36849999999998</c:v>
                </c:pt>
                <c:pt idx="100548">
                  <c:v>-169.36649999999997</c:v>
                </c:pt>
                <c:pt idx="100549">
                  <c:v>-169.36449999999996</c:v>
                </c:pt>
                <c:pt idx="100550">
                  <c:v>-169.36249999999998</c:v>
                </c:pt>
                <c:pt idx="100551">
                  <c:v>-169.36049999999997</c:v>
                </c:pt>
                <c:pt idx="100552">
                  <c:v>-169.35849999999996</c:v>
                </c:pt>
                <c:pt idx="100553">
                  <c:v>-169.35649999999998</c:v>
                </c:pt>
                <c:pt idx="100554">
                  <c:v>-169.35449999999997</c:v>
                </c:pt>
                <c:pt idx="100555">
                  <c:v>-169.35249999999996</c:v>
                </c:pt>
                <c:pt idx="100556">
                  <c:v>-169.35049999999998</c:v>
                </c:pt>
                <c:pt idx="100557">
                  <c:v>-169.34849999999997</c:v>
                </c:pt>
                <c:pt idx="100558">
                  <c:v>-169.34649999999996</c:v>
                </c:pt>
                <c:pt idx="100559">
                  <c:v>-169.34449999999998</c:v>
                </c:pt>
                <c:pt idx="100560">
                  <c:v>-169.34249999999997</c:v>
                </c:pt>
                <c:pt idx="100561">
                  <c:v>-169.34049999999996</c:v>
                </c:pt>
                <c:pt idx="100562">
                  <c:v>-169.33849999999998</c:v>
                </c:pt>
                <c:pt idx="100563">
                  <c:v>-169.33649999999997</c:v>
                </c:pt>
                <c:pt idx="100564">
                  <c:v>-169.33449999999999</c:v>
                </c:pt>
                <c:pt idx="100565">
                  <c:v>-169.33249999999998</c:v>
                </c:pt>
                <c:pt idx="100566">
                  <c:v>-169.33049999999997</c:v>
                </c:pt>
                <c:pt idx="100567">
                  <c:v>-169.32849999999999</c:v>
                </c:pt>
                <c:pt idx="100568">
                  <c:v>-169.32649999999998</c:v>
                </c:pt>
                <c:pt idx="100569">
                  <c:v>-169.32449999999997</c:v>
                </c:pt>
                <c:pt idx="100570">
                  <c:v>-169.32249999999999</c:v>
                </c:pt>
                <c:pt idx="100571">
                  <c:v>-169.32049999999998</c:v>
                </c:pt>
                <c:pt idx="100572">
                  <c:v>-169.31849999999997</c:v>
                </c:pt>
                <c:pt idx="100573">
                  <c:v>-169.31649999999999</c:v>
                </c:pt>
                <c:pt idx="100574">
                  <c:v>-169.31449999999998</c:v>
                </c:pt>
                <c:pt idx="100575">
                  <c:v>-169.31249999999997</c:v>
                </c:pt>
                <c:pt idx="100576">
                  <c:v>-169.31049999999999</c:v>
                </c:pt>
                <c:pt idx="100577">
                  <c:v>-169.30849999999998</c:v>
                </c:pt>
                <c:pt idx="100578">
                  <c:v>-169.30649999999997</c:v>
                </c:pt>
                <c:pt idx="100579">
                  <c:v>-169.30449999999999</c:v>
                </c:pt>
                <c:pt idx="100580">
                  <c:v>-169.30249999999998</c:v>
                </c:pt>
                <c:pt idx="100581">
                  <c:v>-169.30049999999997</c:v>
                </c:pt>
                <c:pt idx="100582">
                  <c:v>-169.29849999999999</c:v>
                </c:pt>
                <c:pt idx="100583">
                  <c:v>-169.29649999999998</c:v>
                </c:pt>
                <c:pt idx="100584">
                  <c:v>-169.29449999999997</c:v>
                </c:pt>
                <c:pt idx="100585">
                  <c:v>-169.29249999999999</c:v>
                </c:pt>
                <c:pt idx="100586">
                  <c:v>-169.29049999999998</c:v>
                </c:pt>
                <c:pt idx="100587">
                  <c:v>-169.28849999999997</c:v>
                </c:pt>
                <c:pt idx="100588">
                  <c:v>-169.28649999999999</c:v>
                </c:pt>
                <c:pt idx="100589">
                  <c:v>-169.28449999999998</c:v>
                </c:pt>
                <c:pt idx="100590">
                  <c:v>-169.28249999999997</c:v>
                </c:pt>
                <c:pt idx="100591">
                  <c:v>-169.28049999999999</c:v>
                </c:pt>
                <c:pt idx="100592">
                  <c:v>-169.27849999999998</c:v>
                </c:pt>
                <c:pt idx="100593">
                  <c:v>-169.27649999999997</c:v>
                </c:pt>
                <c:pt idx="100594">
                  <c:v>-169.27449999999999</c:v>
                </c:pt>
                <c:pt idx="100595">
                  <c:v>-169.27249999999998</c:v>
                </c:pt>
                <c:pt idx="100596">
                  <c:v>-169.27049999999997</c:v>
                </c:pt>
                <c:pt idx="100597">
                  <c:v>-169.26849999999999</c:v>
                </c:pt>
                <c:pt idx="100598">
                  <c:v>-169.26649999999998</c:v>
                </c:pt>
                <c:pt idx="100599">
                  <c:v>-169.26449999999997</c:v>
                </c:pt>
                <c:pt idx="100600">
                  <c:v>-169.26249999999999</c:v>
                </c:pt>
                <c:pt idx="100601">
                  <c:v>-169.26049999999998</c:v>
                </c:pt>
                <c:pt idx="100602">
                  <c:v>-169.25849999999997</c:v>
                </c:pt>
                <c:pt idx="100603">
                  <c:v>-169.25649999999999</c:v>
                </c:pt>
                <c:pt idx="100604">
                  <c:v>-169.25449999999998</c:v>
                </c:pt>
                <c:pt idx="100605">
                  <c:v>-169.25249999999997</c:v>
                </c:pt>
                <c:pt idx="100606">
                  <c:v>-169.25049999999999</c:v>
                </c:pt>
                <c:pt idx="100607">
                  <c:v>-169.24849999999998</c:v>
                </c:pt>
                <c:pt idx="100608">
                  <c:v>-169.24649999999997</c:v>
                </c:pt>
                <c:pt idx="100609">
                  <c:v>-169.24449999999999</c:v>
                </c:pt>
                <c:pt idx="100610">
                  <c:v>-169.24249999999998</c:v>
                </c:pt>
                <c:pt idx="100611">
                  <c:v>-169.24049999999997</c:v>
                </c:pt>
                <c:pt idx="100612">
                  <c:v>-169.23849999999999</c:v>
                </c:pt>
                <c:pt idx="100613">
                  <c:v>-169.23649999999998</c:v>
                </c:pt>
                <c:pt idx="100614">
                  <c:v>-169.23449999999997</c:v>
                </c:pt>
                <c:pt idx="100615">
                  <c:v>-169.23249999999999</c:v>
                </c:pt>
                <c:pt idx="100616">
                  <c:v>-169.23049999999998</c:v>
                </c:pt>
                <c:pt idx="100617">
                  <c:v>-169.22849999999997</c:v>
                </c:pt>
                <c:pt idx="100618">
                  <c:v>-169.22649999999999</c:v>
                </c:pt>
                <c:pt idx="100619">
                  <c:v>-169.22449999999998</c:v>
                </c:pt>
                <c:pt idx="100620">
                  <c:v>-169.22249999999997</c:v>
                </c:pt>
                <c:pt idx="100621">
                  <c:v>-169.22049999999999</c:v>
                </c:pt>
                <c:pt idx="100622">
                  <c:v>-169.21849999999998</c:v>
                </c:pt>
                <c:pt idx="100623">
                  <c:v>-169.21649999999997</c:v>
                </c:pt>
                <c:pt idx="100624">
                  <c:v>-169.21449999999999</c:v>
                </c:pt>
                <c:pt idx="100625">
                  <c:v>-169.21249999999998</c:v>
                </c:pt>
                <c:pt idx="100626">
                  <c:v>-169.21049999999997</c:v>
                </c:pt>
                <c:pt idx="100627">
                  <c:v>-169.20849999999999</c:v>
                </c:pt>
                <c:pt idx="100628">
                  <c:v>-169.20649999999998</c:v>
                </c:pt>
                <c:pt idx="100629">
                  <c:v>-169.20449999999997</c:v>
                </c:pt>
                <c:pt idx="100630">
                  <c:v>-169.20249999999999</c:v>
                </c:pt>
                <c:pt idx="100631">
                  <c:v>-169.20049999999998</c:v>
                </c:pt>
                <c:pt idx="100632">
                  <c:v>-169.19849999999997</c:v>
                </c:pt>
                <c:pt idx="100633">
                  <c:v>-169.19649999999999</c:v>
                </c:pt>
                <c:pt idx="100634">
                  <c:v>-169.19449999999998</c:v>
                </c:pt>
                <c:pt idx="100635">
                  <c:v>-169.19249999999997</c:v>
                </c:pt>
                <c:pt idx="100636">
                  <c:v>-169.19049999999999</c:v>
                </c:pt>
                <c:pt idx="100637">
                  <c:v>-169.18849999999998</c:v>
                </c:pt>
                <c:pt idx="100638">
                  <c:v>-169.18649999999997</c:v>
                </c:pt>
                <c:pt idx="100639">
                  <c:v>-169.18449999999999</c:v>
                </c:pt>
                <c:pt idx="100640">
                  <c:v>-169.18249999999998</c:v>
                </c:pt>
                <c:pt idx="100641">
                  <c:v>-169.18049999999997</c:v>
                </c:pt>
                <c:pt idx="100642">
                  <c:v>-169.17849999999999</c:v>
                </c:pt>
                <c:pt idx="100643">
                  <c:v>-169.17649999999998</c:v>
                </c:pt>
                <c:pt idx="100644">
                  <c:v>-169.17449999999997</c:v>
                </c:pt>
                <c:pt idx="100645">
                  <c:v>-169.17249999999999</c:v>
                </c:pt>
                <c:pt idx="100646">
                  <c:v>-169.17049999999998</c:v>
                </c:pt>
                <c:pt idx="100647">
                  <c:v>-169.16849999999997</c:v>
                </c:pt>
                <c:pt idx="100648">
                  <c:v>-169.16649999999998</c:v>
                </c:pt>
                <c:pt idx="100649">
                  <c:v>-169.16449999999998</c:v>
                </c:pt>
                <c:pt idx="100650">
                  <c:v>-169.16249999999997</c:v>
                </c:pt>
                <c:pt idx="100651">
                  <c:v>-169.16049999999998</c:v>
                </c:pt>
                <c:pt idx="100652">
                  <c:v>-169.15849999999998</c:v>
                </c:pt>
                <c:pt idx="100653">
                  <c:v>-169.15649999999997</c:v>
                </c:pt>
                <c:pt idx="100654">
                  <c:v>-169.15449999999998</c:v>
                </c:pt>
                <c:pt idx="100655">
                  <c:v>-169.15249999999997</c:v>
                </c:pt>
                <c:pt idx="100656">
                  <c:v>-169.15049999999997</c:v>
                </c:pt>
                <c:pt idx="100657">
                  <c:v>-169.14849999999998</c:v>
                </c:pt>
                <c:pt idx="100658">
                  <c:v>-169.14649999999997</c:v>
                </c:pt>
                <c:pt idx="100659">
                  <c:v>-169.14449999999997</c:v>
                </c:pt>
                <c:pt idx="100660">
                  <c:v>-169.14249999999998</c:v>
                </c:pt>
                <c:pt idx="100661">
                  <c:v>-169.14049999999997</c:v>
                </c:pt>
                <c:pt idx="100662">
                  <c:v>-169.13849999999996</c:v>
                </c:pt>
                <c:pt idx="100663">
                  <c:v>-169.13649999999998</c:v>
                </c:pt>
                <c:pt idx="100664">
                  <c:v>-169.13449999999997</c:v>
                </c:pt>
                <c:pt idx="100665">
                  <c:v>-169.13249999999996</c:v>
                </c:pt>
                <c:pt idx="100666">
                  <c:v>-169.13049999999998</c:v>
                </c:pt>
                <c:pt idx="100667">
                  <c:v>-169.12849999999997</c:v>
                </c:pt>
                <c:pt idx="100668">
                  <c:v>-169.12649999999996</c:v>
                </c:pt>
                <c:pt idx="100669">
                  <c:v>-169.12449999999998</c:v>
                </c:pt>
                <c:pt idx="100670">
                  <c:v>-169.12249999999997</c:v>
                </c:pt>
                <c:pt idx="100671">
                  <c:v>-169.12049999999996</c:v>
                </c:pt>
                <c:pt idx="100672">
                  <c:v>-169.11849999999998</c:v>
                </c:pt>
                <c:pt idx="100673">
                  <c:v>-169.11649999999997</c:v>
                </c:pt>
                <c:pt idx="100674">
                  <c:v>-169.11449999999996</c:v>
                </c:pt>
                <c:pt idx="100675">
                  <c:v>-169.11249999999998</c:v>
                </c:pt>
                <c:pt idx="100676">
                  <c:v>-169.11049999999997</c:v>
                </c:pt>
                <c:pt idx="100677">
                  <c:v>-169.10849999999996</c:v>
                </c:pt>
                <c:pt idx="100678">
                  <c:v>-169.10649999999998</c:v>
                </c:pt>
                <c:pt idx="100679">
                  <c:v>-169.10449999999997</c:v>
                </c:pt>
                <c:pt idx="100680">
                  <c:v>-169.10249999999996</c:v>
                </c:pt>
                <c:pt idx="100681">
                  <c:v>-169.10049999999998</c:v>
                </c:pt>
                <c:pt idx="100682">
                  <c:v>-169.09849999999997</c:v>
                </c:pt>
                <c:pt idx="100683">
                  <c:v>-169.09649999999996</c:v>
                </c:pt>
                <c:pt idx="100684">
                  <c:v>-169.09449999999998</c:v>
                </c:pt>
                <c:pt idx="100685">
                  <c:v>-169.09249999999997</c:v>
                </c:pt>
                <c:pt idx="100686">
                  <c:v>-169.09049999999996</c:v>
                </c:pt>
                <c:pt idx="100687">
                  <c:v>-169.08849999999998</c:v>
                </c:pt>
                <c:pt idx="100688">
                  <c:v>-169.08649999999997</c:v>
                </c:pt>
                <c:pt idx="100689">
                  <c:v>-169.08449999999999</c:v>
                </c:pt>
                <c:pt idx="100690">
                  <c:v>-169.08249999999998</c:v>
                </c:pt>
                <c:pt idx="100691">
                  <c:v>-169.08049999999997</c:v>
                </c:pt>
                <c:pt idx="100692">
                  <c:v>-169.07849999999999</c:v>
                </c:pt>
                <c:pt idx="100693">
                  <c:v>-169.07649999999998</c:v>
                </c:pt>
                <c:pt idx="100694">
                  <c:v>-169.07449999999997</c:v>
                </c:pt>
                <c:pt idx="100695">
                  <c:v>-169.07249999999999</c:v>
                </c:pt>
                <c:pt idx="100696">
                  <c:v>-169.07049999999998</c:v>
                </c:pt>
                <c:pt idx="100697">
                  <c:v>-169.06849999999997</c:v>
                </c:pt>
                <c:pt idx="100698">
                  <c:v>-169.06649999999999</c:v>
                </c:pt>
                <c:pt idx="100699">
                  <c:v>-169.06449999999998</c:v>
                </c:pt>
                <c:pt idx="100700">
                  <c:v>-169.06249999999997</c:v>
                </c:pt>
                <c:pt idx="100701">
                  <c:v>-169.06049999999999</c:v>
                </c:pt>
                <c:pt idx="100702">
                  <c:v>-169.05849999999998</c:v>
                </c:pt>
                <c:pt idx="100703">
                  <c:v>-169.05649999999997</c:v>
                </c:pt>
                <c:pt idx="100704">
                  <c:v>-169.05449999999999</c:v>
                </c:pt>
                <c:pt idx="100705">
                  <c:v>-169.05249999999998</c:v>
                </c:pt>
                <c:pt idx="100706">
                  <c:v>-169.05049999999997</c:v>
                </c:pt>
                <c:pt idx="100707">
                  <c:v>-169.04849999999999</c:v>
                </c:pt>
                <c:pt idx="100708">
                  <c:v>-169.04649999999998</c:v>
                </c:pt>
                <c:pt idx="100709">
                  <c:v>-169.04449999999997</c:v>
                </c:pt>
                <c:pt idx="100710">
                  <c:v>-169.04249999999999</c:v>
                </c:pt>
                <c:pt idx="100711">
                  <c:v>-169.04049999999998</c:v>
                </c:pt>
                <c:pt idx="100712">
                  <c:v>-169.03849999999997</c:v>
                </c:pt>
                <c:pt idx="100713">
                  <c:v>-169.03649999999999</c:v>
                </c:pt>
                <c:pt idx="100714">
                  <c:v>-169.03449999999998</c:v>
                </c:pt>
                <c:pt idx="100715">
                  <c:v>-169.03249999999997</c:v>
                </c:pt>
                <c:pt idx="100716">
                  <c:v>-169.03049999999999</c:v>
                </c:pt>
                <c:pt idx="100717">
                  <c:v>-169.02849999999998</c:v>
                </c:pt>
                <c:pt idx="100718">
                  <c:v>-169.02649999999997</c:v>
                </c:pt>
                <c:pt idx="100719">
                  <c:v>-169.02449999999999</c:v>
                </c:pt>
                <c:pt idx="100720">
                  <c:v>-169.02249999999998</c:v>
                </c:pt>
                <c:pt idx="100721">
                  <c:v>-169.02049999999997</c:v>
                </c:pt>
                <c:pt idx="100722">
                  <c:v>-169.01849999999999</c:v>
                </c:pt>
                <c:pt idx="100723">
                  <c:v>-169.01649999999998</c:v>
                </c:pt>
                <c:pt idx="100724">
                  <c:v>-169.01449999999997</c:v>
                </c:pt>
                <c:pt idx="100725">
                  <c:v>-169.01249999999999</c:v>
                </c:pt>
                <c:pt idx="100726">
                  <c:v>-169.01049999999998</c:v>
                </c:pt>
                <c:pt idx="100727">
                  <c:v>-169.00849999999997</c:v>
                </c:pt>
                <c:pt idx="100728">
                  <c:v>-169.00649999999999</c:v>
                </c:pt>
                <c:pt idx="100729">
                  <c:v>-169.00449999999998</c:v>
                </c:pt>
                <c:pt idx="100730">
                  <c:v>-169.00249999999997</c:v>
                </c:pt>
                <c:pt idx="100731">
                  <c:v>-169.00049999999999</c:v>
                </c:pt>
                <c:pt idx="100732">
                  <c:v>-168.99849999999998</c:v>
                </c:pt>
                <c:pt idx="100733">
                  <c:v>-168.99649999999997</c:v>
                </c:pt>
                <c:pt idx="100734">
                  <c:v>-168.99449999999999</c:v>
                </c:pt>
                <c:pt idx="100735">
                  <c:v>-168.99249999999998</c:v>
                </c:pt>
                <c:pt idx="100736">
                  <c:v>-168.99049999999997</c:v>
                </c:pt>
                <c:pt idx="100737">
                  <c:v>-168.98849999999999</c:v>
                </c:pt>
                <c:pt idx="100738">
                  <c:v>-168.98649999999998</c:v>
                </c:pt>
                <c:pt idx="100739">
                  <c:v>-168.98449999999997</c:v>
                </c:pt>
                <c:pt idx="100740">
                  <c:v>-168.98249999999999</c:v>
                </c:pt>
                <c:pt idx="100741">
                  <c:v>-168.98049999999998</c:v>
                </c:pt>
                <c:pt idx="100742">
                  <c:v>-168.97849999999997</c:v>
                </c:pt>
                <c:pt idx="100743">
                  <c:v>-168.97649999999999</c:v>
                </c:pt>
                <c:pt idx="100744">
                  <c:v>-168.97449999999998</c:v>
                </c:pt>
                <c:pt idx="100745">
                  <c:v>-168.97249999999997</c:v>
                </c:pt>
                <c:pt idx="100746">
                  <c:v>-168.97049999999999</c:v>
                </c:pt>
                <c:pt idx="100747">
                  <c:v>-168.96849999999998</c:v>
                </c:pt>
                <c:pt idx="100748">
                  <c:v>-168.96649999999997</c:v>
                </c:pt>
                <c:pt idx="100749">
                  <c:v>-168.96449999999999</c:v>
                </c:pt>
                <c:pt idx="100750">
                  <c:v>-168.96249999999998</c:v>
                </c:pt>
                <c:pt idx="100751">
                  <c:v>-168.96049999999997</c:v>
                </c:pt>
                <c:pt idx="100752">
                  <c:v>-168.95849999999999</c:v>
                </c:pt>
                <c:pt idx="100753">
                  <c:v>-168.95649999999998</c:v>
                </c:pt>
                <c:pt idx="100754">
                  <c:v>-168.95449999999997</c:v>
                </c:pt>
                <c:pt idx="100755">
                  <c:v>-168.95249999999999</c:v>
                </c:pt>
                <c:pt idx="100756">
                  <c:v>-168.95049999999998</c:v>
                </c:pt>
                <c:pt idx="100757">
                  <c:v>-168.94849999999997</c:v>
                </c:pt>
                <c:pt idx="100758">
                  <c:v>-168.94649999999999</c:v>
                </c:pt>
                <c:pt idx="100759">
                  <c:v>-168.94449999999998</c:v>
                </c:pt>
                <c:pt idx="100760">
                  <c:v>-168.94249999999997</c:v>
                </c:pt>
                <c:pt idx="100761">
                  <c:v>-168.94049999999999</c:v>
                </c:pt>
                <c:pt idx="100762">
                  <c:v>-168.93849999999998</c:v>
                </c:pt>
                <c:pt idx="100763">
                  <c:v>-168.93649999999997</c:v>
                </c:pt>
                <c:pt idx="100764">
                  <c:v>-168.93449999999999</c:v>
                </c:pt>
                <c:pt idx="100765">
                  <c:v>-168.93249999999998</c:v>
                </c:pt>
                <c:pt idx="100766">
                  <c:v>-168.93049999999997</c:v>
                </c:pt>
                <c:pt idx="100767">
                  <c:v>-168.92849999999999</c:v>
                </c:pt>
                <c:pt idx="100768">
                  <c:v>-168.92649999999998</c:v>
                </c:pt>
                <c:pt idx="100769">
                  <c:v>-168.92449999999997</c:v>
                </c:pt>
                <c:pt idx="100770">
                  <c:v>-168.92249999999999</c:v>
                </c:pt>
                <c:pt idx="100771">
                  <c:v>-168.92049999999998</c:v>
                </c:pt>
                <c:pt idx="100772">
                  <c:v>-168.91849999999997</c:v>
                </c:pt>
                <c:pt idx="100773">
                  <c:v>-168.91649999999998</c:v>
                </c:pt>
                <c:pt idx="100774">
                  <c:v>-168.91449999999998</c:v>
                </c:pt>
                <c:pt idx="100775">
                  <c:v>-168.91249999999997</c:v>
                </c:pt>
                <c:pt idx="100776">
                  <c:v>-168.91049999999998</c:v>
                </c:pt>
                <c:pt idx="100777">
                  <c:v>-168.90849999999998</c:v>
                </c:pt>
                <c:pt idx="100778">
                  <c:v>-168.90649999999997</c:v>
                </c:pt>
                <c:pt idx="100779">
                  <c:v>-168.90449999999998</c:v>
                </c:pt>
                <c:pt idx="100780">
                  <c:v>-168.90249999999997</c:v>
                </c:pt>
                <c:pt idx="100781">
                  <c:v>-168.90049999999997</c:v>
                </c:pt>
                <c:pt idx="100782">
                  <c:v>-168.89849999999998</c:v>
                </c:pt>
                <c:pt idx="100783">
                  <c:v>-168.89649999999997</c:v>
                </c:pt>
                <c:pt idx="100784">
                  <c:v>-168.89449999999997</c:v>
                </c:pt>
                <c:pt idx="100785">
                  <c:v>-168.89249999999998</c:v>
                </c:pt>
                <c:pt idx="100786">
                  <c:v>-168.89049999999997</c:v>
                </c:pt>
                <c:pt idx="100787">
                  <c:v>-168.88849999999996</c:v>
                </c:pt>
                <c:pt idx="100788">
                  <c:v>-168.88649999999998</c:v>
                </c:pt>
                <c:pt idx="100789">
                  <c:v>-168.88449999999997</c:v>
                </c:pt>
                <c:pt idx="100790">
                  <c:v>-168.88249999999996</c:v>
                </c:pt>
                <c:pt idx="100791">
                  <c:v>-168.88049999999998</c:v>
                </c:pt>
                <c:pt idx="100792">
                  <c:v>-168.87849999999997</c:v>
                </c:pt>
                <c:pt idx="100793">
                  <c:v>-168.87649999999996</c:v>
                </c:pt>
                <c:pt idx="100794">
                  <c:v>-168.87449999999998</c:v>
                </c:pt>
                <c:pt idx="100795">
                  <c:v>-168.87249999999997</c:v>
                </c:pt>
                <c:pt idx="100796">
                  <c:v>-168.87049999999996</c:v>
                </c:pt>
                <c:pt idx="100797">
                  <c:v>-168.86849999999998</c:v>
                </c:pt>
                <c:pt idx="100798">
                  <c:v>-168.86649999999997</c:v>
                </c:pt>
                <c:pt idx="100799">
                  <c:v>-168.86449999999996</c:v>
                </c:pt>
                <c:pt idx="100800">
                  <c:v>-168.86249999999998</c:v>
                </c:pt>
                <c:pt idx="100801">
                  <c:v>-168.86049999999997</c:v>
                </c:pt>
                <c:pt idx="100802">
                  <c:v>-168.85849999999996</c:v>
                </c:pt>
                <c:pt idx="100803">
                  <c:v>-168.85649999999998</c:v>
                </c:pt>
                <c:pt idx="100804">
                  <c:v>-168.85449999999997</c:v>
                </c:pt>
                <c:pt idx="100805">
                  <c:v>-168.85249999999996</c:v>
                </c:pt>
                <c:pt idx="100806">
                  <c:v>-168.85049999999998</c:v>
                </c:pt>
                <c:pt idx="100807">
                  <c:v>-168.84849999999997</c:v>
                </c:pt>
                <c:pt idx="100808">
                  <c:v>-168.84649999999996</c:v>
                </c:pt>
                <c:pt idx="100809">
                  <c:v>-168.84449999999998</c:v>
                </c:pt>
                <c:pt idx="100810">
                  <c:v>-168.84249999999997</c:v>
                </c:pt>
                <c:pt idx="100811">
                  <c:v>-168.84049999999996</c:v>
                </c:pt>
                <c:pt idx="100812">
                  <c:v>-168.83849999999998</c:v>
                </c:pt>
                <c:pt idx="100813">
                  <c:v>-168.83649999999997</c:v>
                </c:pt>
                <c:pt idx="100814">
                  <c:v>-168.83449999999999</c:v>
                </c:pt>
                <c:pt idx="100815">
                  <c:v>-168.83249999999998</c:v>
                </c:pt>
                <c:pt idx="100816">
                  <c:v>-168.83049999999997</c:v>
                </c:pt>
                <c:pt idx="100817">
                  <c:v>-168.82849999999999</c:v>
                </c:pt>
                <c:pt idx="100818">
                  <c:v>-168.82649999999998</c:v>
                </c:pt>
                <c:pt idx="100819">
                  <c:v>-168.82449999999997</c:v>
                </c:pt>
                <c:pt idx="100820">
                  <c:v>-168.82249999999999</c:v>
                </c:pt>
                <c:pt idx="100821">
                  <c:v>-168.82049999999998</c:v>
                </c:pt>
                <c:pt idx="100822">
                  <c:v>-168.81849999999997</c:v>
                </c:pt>
                <c:pt idx="100823">
                  <c:v>-168.81649999999999</c:v>
                </c:pt>
                <c:pt idx="100824">
                  <c:v>-168.81449999999998</c:v>
                </c:pt>
                <c:pt idx="100825">
                  <c:v>-168.81249999999997</c:v>
                </c:pt>
                <c:pt idx="100826">
                  <c:v>-168.81049999999999</c:v>
                </c:pt>
                <c:pt idx="100827">
                  <c:v>-168.80849999999998</c:v>
                </c:pt>
                <c:pt idx="100828">
                  <c:v>-168.80649999999997</c:v>
                </c:pt>
                <c:pt idx="100829">
                  <c:v>-168.80449999999999</c:v>
                </c:pt>
                <c:pt idx="100830">
                  <c:v>-168.80249999999998</c:v>
                </c:pt>
                <c:pt idx="100831">
                  <c:v>-168.80049999999997</c:v>
                </c:pt>
                <c:pt idx="100832">
                  <c:v>-168.79849999999999</c:v>
                </c:pt>
                <c:pt idx="100833">
                  <c:v>-168.79649999999998</c:v>
                </c:pt>
                <c:pt idx="100834">
                  <c:v>-168.79449999999997</c:v>
                </c:pt>
                <c:pt idx="100835">
                  <c:v>-168.79249999999999</c:v>
                </c:pt>
                <c:pt idx="100836">
                  <c:v>-168.79049999999998</c:v>
                </c:pt>
                <c:pt idx="100837">
                  <c:v>-168.78849999999997</c:v>
                </c:pt>
                <c:pt idx="100838">
                  <c:v>-168.78649999999999</c:v>
                </c:pt>
                <c:pt idx="100839">
                  <c:v>-168.78449999999998</c:v>
                </c:pt>
                <c:pt idx="100840">
                  <c:v>-168.78249999999997</c:v>
                </c:pt>
                <c:pt idx="100841">
                  <c:v>-168.78049999999999</c:v>
                </c:pt>
                <c:pt idx="100842">
                  <c:v>-168.77849999999998</c:v>
                </c:pt>
                <c:pt idx="100843">
                  <c:v>-168.77649999999997</c:v>
                </c:pt>
                <c:pt idx="100844">
                  <c:v>-168.77449999999999</c:v>
                </c:pt>
                <c:pt idx="100845">
                  <c:v>-168.77249999999998</c:v>
                </c:pt>
                <c:pt idx="100846">
                  <c:v>-168.77049999999997</c:v>
                </c:pt>
                <c:pt idx="100847">
                  <c:v>-168.76849999999999</c:v>
                </c:pt>
                <c:pt idx="100848">
                  <c:v>-168.76649999999998</c:v>
                </c:pt>
                <c:pt idx="100849">
                  <c:v>-168.76449999999997</c:v>
                </c:pt>
                <c:pt idx="100850">
                  <c:v>-168.76249999999999</c:v>
                </c:pt>
                <c:pt idx="100851">
                  <c:v>-168.76049999999998</c:v>
                </c:pt>
                <c:pt idx="100852">
                  <c:v>-168.75849999999997</c:v>
                </c:pt>
                <c:pt idx="100853">
                  <c:v>-168.75649999999999</c:v>
                </c:pt>
                <c:pt idx="100854">
                  <c:v>-168.75449999999998</c:v>
                </c:pt>
                <c:pt idx="100855">
                  <c:v>-168.75249999999997</c:v>
                </c:pt>
                <c:pt idx="100856">
                  <c:v>-168.75049999999999</c:v>
                </c:pt>
                <c:pt idx="100857">
                  <c:v>-168.74849999999998</c:v>
                </c:pt>
                <c:pt idx="100858">
                  <c:v>-168.74649999999997</c:v>
                </c:pt>
                <c:pt idx="100859">
                  <c:v>-168.74449999999999</c:v>
                </c:pt>
                <c:pt idx="100860">
                  <c:v>-168.74249999999998</c:v>
                </c:pt>
                <c:pt idx="100861">
                  <c:v>-168.74049999999997</c:v>
                </c:pt>
                <c:pt idx="100862">
                  <c:v>-168.73849999999999</c:v>
                </c:pt>
                <c:pt idx="100863">
                  <c:v>-168.73649999999998</c:v>
                </c:pt>
                <c:pt idx="100864">
                  <c:v>-168.73449999999997</c:v>
                </c:pt>
                <c:pt idx="100865">
                  <c:v>-168.73249999999999</c:v>
                </c:pt>
                <c:pt idx="100866">
                  <c:v>-168.73049999999998</c:v>
                </c:pt>
                <c:pt idx="100867">
                  <c:v>-168.72849999999997</c:v>
                </c:pt>
                <c:pt idx="100868">
                  <c:v>-168.72649999999999</c:v>
                </c:pt>
                <c:pt idx="100869">
                  <c:v>-168.72449999999998</c:v>
                </c:pt>
                <c:pt idx="100870">
                  <c:v>-168.72249999999997</c:v>
                </c:pt>
                <c:pt idx="100871">
                  <c:v>-168.72049999999999</c:v>
                </c:pt>
                <c:pt idx="100872">
                  <c:v>-168.71849999999998</c:v>
                </c:pt>
                <c:pt idx="100873">
                  <c:v>-168.71649999999997</c:v>
                </c:pt>
                <c:pt idx="100874">
                  <c:v>-168.71449999999999</c:v>
                </c:pt>
                <c:pt idx="100875">
                  <c:v>-168.71249999999998</c:v>
                </c:pt>
                <c:pt idx="100876">
                  <c:v>-168.71049999999997</c:v>
                </c:pt>
                <c:pt idx="100877">
                  <c:v>-168.70849999999999</c:v>
                </c:pt>
                <c:pt idx="100878">
                  <c:v>-168.70649999999998</c:v>
                </c:pt>
                <c:pt idx="100879">
                  <c:v>-168.70449999999997</c:v>
                </c:pt>
                <c:pt idx="100880">
                  <c:v>-168.70249999999999</c:v>
                </c:pt>
                <c:pt idx="100881">
                  <c:v>-168.70049999999998</c:v>
                </c:pt>
                <c:pt idx="100882">
                  <c:v>-168.69849999999997</c:v>
                </c:pt>
                <c:pt idx="100883">
                  <c:v>-168.69649999999999</c:v>
                </c:pt>
                <c:pt idx="100884">
                  <c:v>-168.69449999999998</c:v>
                </c:pt>
                <c:pt idx="100885">
                  <c:v>-168.69249999999997</c:v>
                </c:pt>
                <c:pt idx="100886">
                  <c:v>-168.69049999999999</c:v>
                </c:pt>
                <c:pt idx="100887">
                  <c:v>-168.68849999999998</c:v>
                </c:pt>
                <c:pt idx="100888">
                  <c:v>-168.68649999999997</c:v>
                </c:pt>
                <c:pt idx="100889">
                  <c:v>-168.68449999999999</c:v>
                </c:pt>
                <c:pt idx="100890">
                  <c:v>-168.68249999999998</c:v>
                </c:pt>
                <c:pt idx="100891">
                  <c:v>-168.68049999999997</c:v>
                </c:pt>
                <c:pt idx="100892">
                  <c:v>-168.67849999999999</c:v>
                </c:pt>
                <c:pt idx="100893">
                  <c:v>-168.67649999999998</c:v>
                </c:pt>
                <c:pt idx="100894">
                  <c:v>-168.67449999999997</c:v>
                </c:pt>
                <c:pt idx="100895">
                  <c:v>-168.67249999999999</c:v>
                </c:pt>
                <c:pt idx="100896">
                  <c:v>-168.67049999999998</c:v>
                </c:pt>
                <c:pt idx="100897">
                  <c:v>-168.66849999999997</c:v>
                </c:pt>
                <c:pt idx="100898">
                  <c:v>-168.66649999999998</c:v>
                </c:pt>
                <c:pt idx="100899">
                  <c:v>-168.66449999999998</c:v>
                </c:pt>
                <c:pt idx="100900">
                  <c:v>-168.66249999999997</c:v>
                </c:pt>
                <c:pt idx="100901">
                  <c:v>-168.66049999999998</c:v>
                </c:pt>
                <c:pt idx="100902">
                  <c:v>-168.65849999999998</c:v>
                </c:pt>
                <c:pt idx="100903">
                  <c:v>-168.65649999999997</c:v>
                </c:pt>
                <c:pt idx="100904">
                  <c:v>-168.65449999999998</c:v>
                </c:pt>
                <c:pt idx="100905">
                  <c:v>-168.65249999999997</c:v>
                </c:pt>
                <c:pt idx="100906">
                  <c:v>-168.65049999999997</c:v>
                </c:pt>
                <c:pt idx="100907">
                  <c:v>-168.64849999999998</c:v>
                </c:pt>
                <c:pt idx="100908">
                  <c:v>-168.64649999999997</c:v>
                </c:pt>
                <c:pt idx="100909">
                  <c:v>-168.64449999999997</c:v>
                </c:pt>
                <c:pt idx="100910">
                  <c:v>-168.64249999999998</c:v>
                </c:pt>
                <c:pt idx="100911">
                  <c:v>-168.64049999999997</c:v>
                </c:pt>
                <c:pt idx="100912">
                  <c:v>-168.63849999999996</c:v>
                </c:pt>
                <c:pt idx="100913">
                  <c:v>-168.63649999999998</c:v>
                </c:pt>
                <c:pt idx="100914">
                  <c:v>-168.63449999999997</c:v>
                </c:pt>
                <c:pt idx="100915">
                  <c:v>-168.63249999999996</c:v>
                </c:pt>
                <c:pt idx="100916">
                  <c:v>-168.63049999999998</c:v>
                </c:pt>
                <c:pt idx="100917">
                  <c:v>-168.62849999999997</c:v>
                </c:pt>
                <c:pt idx="100918">
                  <c:v>-168.62649999999996</c:v>
                </c:pt>
                <c:pt idx="100919">
                  <c:v>-168.62449999999998</c:v>
                </c:pt>
                <c:pt idx="100920">
                  <c:v>-168.62249999999997</c:v>
                </c:pt>
                <c:pt idx="100921">
                  <c:v>-168.62049999999996</c:v>
                </c:pt>
                <c:pt idx="100922">
                  <c:v>-168.61849999999998</c:v>
                </c:pt>
                <c:pt idx="100923">
                  <c:v>-168.61649999999997</c:v>
                </c:pt>
                <c:pt idx="100924">
                  <c:v>-168.61449999999996</c:v>
                </c:pt>
                <c:pt idx="100925">
                  <c:v>-168.61249999999998</c:v>
                </c:pt>
                <c:pt idx="100926">
                  <c:v>-168.61049999999997</c:v>
                </c:pt>
                <c:pt idx="100927">
                  <c:v>-168.60849999999996</c:v>
                </c:pt>
                <c:pt idx="100928">
                  <c:v>-168.60649999999998</c:v>
                </c:pt>
                <c:pt idx="100929">
                  <c:v>-168.60449999999997</c:v>
                </c:pt>
                <c:pt idx="100930">
                  <c:v>-168.60249999999996</c:v>
                </c:pt>
                <c:pt idx="100931">
                  <c:v>-168.60049999999998</c:v>
                </c:pt>
                <c:pt idx="100932">
                  <c:v>-168.59849999999997</c:v>
                </c:pt>
                <c:pt idx="100933">
                  <c:v>-168.59649999999996</c:v>
                </c:pt>
                <c:pt idx="100934">
                  <c:v>-168.59449999999998</c:v>
                </c:pt>
                <c:pt idx="100935">
                  <c:v>-168.59249999999997</c:v>
                </c:pt>
                <c:pt idx="100936">
                  <c:v>-168.59049999999996</c:v>
                </c:pt>
                <c:pt idx="100937">
                  <c:v>-168.58849999999998</c:v>
                </c:pt>
                <c:pt idx="100938">
                  <c:v>-168.58649999999997</c:v>
                </c:pt>
                <c:pt idx="100939">
                  <c:v>-168.58449999999999</c:v>
                </c:pt>
                <c:pt idx="100940">
                  <c:v>-168.58249999999998</c:v>
                </c:pt>
                <c:pt idx="100941">
                  <c:v>-168.58049999999997</c:v>
                </c:pt>
                <c:pt idx="100942">
                  <c:v>-168.57849999999999</c:v>
                </c:pt>
                <c:pt idx="100943">
                  <c:v>-168.57649999999998</c:v>
                </c:pt>
                <c:pt idx="100944">
                  <c:v>-168.57449999999997</c:v>
                </c:pt>
                <c:pt idx="100945">
                  <c:v>-168.57249999999999</c:v>
                </c:pt>
                <c:pt idx="100946">
                  <c:v>-168.57049999999998</c:v>
                </c:pt>
                <c:pt idx="100947">
                  <c:v>-168.56849999999997</c:v>
                </c:pt>
                <c:pt idx="100948">
                  <c:v>-168.56649999999999</c:v>
                </c:pt>
                <c:pt idx="100949">
                  <c:v>-168.56449999999998</c:v>
                </c:pt>
                <c:pt idx="100950">
                  <c:v>-168.56249999999997</c:v>
                </c:pt>
                <c:pt idx="100951">
                  <c:v>-168.56049999999999</c:v>
                </c:pt>
                <c:pt idx="100952">
                  <c:v>-168.55849999999998</c:v>
                </c:pt>
                <c:pt idx="100953">
                  <c:v>-168.55649999999997</c:v>
                </c:pt>
                <c:pt idx="100954">
                  <c:v>-168.55449999999999</c:v>
                </c:pt>
                <c:pt idx="100955">
                  <c:v>-168.55249999999998</c:v>
                </c:pt>
                <c:pt idx="100956">
                  <c:v>-168.55049999999997</c:v>
                </c:pt>
                <c:pt idx="100957">
                  <c:v>-168.54849999999999</c:v>
                </c:pt>
                <c:pt idx="100958">
                  <c:v>-168.54649999999998</c:v>
                </c:pt>
                <c:pt idx="100959">
                  <c:v>-168.54449999999997</c:v>
                </c:pt>
                <c:pt idx="100960">
                  <c:v>-168.54249999999999</c:v>
                </c:pt>
                <c:pt idx="100961">
                  <c:v>-168.54049999999998</c:v>
                </c:pt>
                <c:pt idx="100962">
                  <c:v>-168.53849999999997</c:v>
                </c:pt>
                <c:pt idx="100963">
                  <c:v>-168.53649999999999</c:v>
                </c:pt>
                <c:pt idx="100964">
                  <c:v>-168.53449999999998</c:v>
                </c:pt>
                <c:pt idx="100965">
                  <c:v>-168.53249999999997</c:v>
                </c:pt>
                <c:pt idx="100966">
                  <c:v>-168.53049999999999</c:v>
                </c:pt>
                <c:pt idx="100967">
                  <c:v>-168.52849999999998</c:v>
                </c:pt>
                <c:pt idx="100968">
                  <c:v>-168.52649999999997</c:v>
                </c:pt>
                <c:pt idx="100969">
                  <c:v>-168.52449999999999</c:v>
                </c:pt>
                <c:pt idx="100970">
                  <c:v>-168.52249999999998</c:v>
                </c:pt>
                <c:pt idx="100971">
                  <c:v>-168.52049999999997</c:v>
                </c:pt>
                <c:pt idx="100972">
                  <c:v>-168.51849999999999</c:v>
                </c:pt>
                <c:pt idx="100973">
                  <c:v>-168.51649999999998</c:v>
                </c:pt>
                <c:pt idx="100974">
                  <c:v>-168.51449999999997</c:v>
                </c:pt>
                <c:pt idx="100975">
                  <c:v>-168.51249999999999</c:v>
                </c:pt>
                <c:pt idx="100976">
                  <c:v>-168.51049999999998</c:v>
                </c:pt>
                <c:pt idx="100977">
                  <c:v>-168.50849999999997</c:v>
                </c:pt>
                <c:pt idx="100978">
                  <c:v>-168.50649999999999</c:v>
                </c:pt>
                <c:pt idx="100979">
                  <c:v>-168.50449999999998</c:v>
                </c:pt>
                <c:pt idx="100980">
                  <c:v>-168.50249999999997</c:v>
                </c:pt>
                <c:pt idx="100981">
                  <c:v>-168.50049999999999</c:v>
                </c:pt>
                <c:pt idx="100982">
                  <c:v>-168.49849999999998</c:v>
                </c:pt>
                <c:pt idx="100983">
                  <c:v>-168.49649999999997</c:v>
                </c:pt>
                <c:pt idx="100984">
                  <c:v>-168.49449999999999</c:v>
                </c:pt>
                <c:pt idx="100985">
                  <c:v>-168.49249999999998</c:v>
                </c:pt>
                <c:pt idx="100986">
                  <c:v>-168.49049999999997</c:v>
                </c:pt>
                <c:pt idx="100987">
                  <c:v>-168.48849999999999</c:v>
                </c:pt>
                <c:pt idx="100988">
                  <c:v>-168.48649999999998</c:v>
                </c:pt>
                <c:pt idx="100989">
                  <c:v>-168.48449999999997</c:v>
                </c:pt>
                <c:pt idx="100990">
                  <c:v>-168.48249999999999</c:v>
                </c:pt>
                <c:pt idx="100991">
                  <c:v>-168.48049999999998</c:v>
                </c:pt>
                <c:pt idx="100992">
                  <c:v>-168.47849999999997</c:v>
                </c:pt>
                <c:pt idx="100993">
                  <c:v>-168.47649999999999</c:v>
                </c:pt>
                <c:pt idx="100994">
                  <c:v>-168.47449999999998</c:v>
                </c:pt>
                <c:pt idx="100995">
                  <c:v>-168.47249999999997</c:v>
                </c:pt>
                <c:pt idx="100996">
                  <c:v>-168.47049999999999</c:v>
                </c:pt>
                <c:pt idx="100997">
                  <c:v>-168.46849999999998</c:v>
                </c:pt>
                <c:pt idx="100998">
                  <c:v>-168.46649999999997</c:v>
                </c:pt>
                <c:pt idx="100999">
                  <c:v>-168.46449999999999</c:v>
                </c:pt>
                <c:pt idx="101000">
                  <c:v>-168.46249999999998</c:v>
                </c:pt>
                <c:pt idx="101001">
                  <c:v>-168.46049999999997</c:v>
                </c:pt>
                <c:pt idx="101002">
                  <c:v>-168.45849999999999</c:v>
                </c:pt>
                <c:pt idx="101003">
                  <c:v>-168.45649999999998</c:v>
                </c:pt>
                <c:pt idx="101004">
                  <c:v>-168.45449999999997</c:v>
                </c:pt>
                <c:pt idx="101005">
                  <c:v>-168.45249999999999</c:v>
                </c:pt>
                <c:pt idx="101006">
                  <c:v>-168.45049999999998</c:v>
                </c:pt>
                <c:pt idx="101007">
                  <c:v>-168.44849999999997</c:v>
                </c:pt>
                <c:pt idx="101008">
                  <c:v>-168.44649999999999</c:v>
                </c:pt>
                <c:pt idx="101009">
                  <c:v>-168.44449999999998</c:v>
                </c:pt>
                <c:pt idx="101010">
                  <c:v>-168.44249999999997</c:v>
                </c:pt>
                <c:pt idx="101011">
                  <c:v>-168.44049999999999</c:v>
                </c:pt>
                <c:pt idx="101012">
                  <c:v>-168.43849999999998</c:v>
                </c:pt>
                <c:pt idx="101013">
                  <c:v>-168.43649999999997</c:v>
                </c:pt>
                <c:pt idx="101014">
                  <c:v>-168.43449999999999</c:v>
                </c:pt>
                <c:pt idx="101015">
                  <c:v>-168.43249999999998</c:v>
                </c:pt>
                <c:pt idx="101016">
                  <c:v>-168.43049999999997</c:v>
                </c:pt>
                <c:pt idx="101017">
                  <c:v>-168.42849999999999</c:v>
                </c:pt>
                <c:pt idx="101018">
                  <c:v>-168.42649999999998</c:v>
                </c:pt>
                <c:pt idx="101019">
                  <c:v>-168.42449999999997</c:v>
                </c:pt>
                <c:pt idx="101020">
                  <c:v>-168.42249999999999</c:v>
                </c:pt>
                <c:pt idx="101021">
                  <c:v>-168.42049999999998</c:v>
                </c:pt>
                <c:pt idx="101022">
                  <c:v>-168.41849999999997</c:v>
                </c:pt>
                <c:pt idx="101023">
                  <c:v>-168.41649999999998</c:v>
                </c:pt>
                <c:pt idx="101024">
                  <c:v>-168.41449999999998</c:v>
                </c:pt>
                <c:pt idx="101025">
                  <c:v>-168.41249999999997</c:v>
                </c:pt>
                <c:pt idx="101026">
                  <c:v>-168.41049999999998</c:v>
                </c:pt>
                <c:pt idx="101027">
                  <c:v>-168.40849999999998</c:v>
                </c:pt>
                <c:pt idx="101028">
                  <c:v>-168.40649999999997</c:v>
                </c:pt>
                <c:pt idx="101029">
                  <c:v>-168.40449999999998</c:v>
                </c:pt>
                <c:pt idx="101030">
                  <c:v>-168.40249999999997</c:v>
                </c:pt>
                <c:pt idx="101031">
                  <c:v>-168.40049999999997</c:v>
                </c:pt>
                <c:pt idx="101032">
                  <c:v>-168.39849999999998</c:v>
                </c:pt>
                <c:pt idx="101033">
                  <c:v>-168.39649999999997</c:v>
                </c:pt>
                <c:pt idx="101034">
                  <c:v>-168.39449999999997</c:v>
                </c:pt>
                <c:pt idx="101035">
                  <c:v>-168.39249999999998</c:v>
                </c:pt>
                <c:pt idx="101036">
                  <c:v>-168.39049999999997</c:v>
                </c:pt>
                <c:pt idx="101037">
                  <c:v>-168.38849999999996</c:v>
                </c:pt>
                <c:pt idx="101038">
                  <c:v>-168.38649999999998</c:v>
                </c:pt>
                <c:pt idx="101039">
                  <c:v>-168.38449999999997</c:v>
                </c:pt>
                <c:pt idx="101040">
                  <c:v>-168.38249999999996</c:v>
                </c:pt>
                <c:pt idx="101041">
                  <c:v>-168.38049999999998</c:v>
                </c:pt>
                <c:pt idx="101042">
                  <c:v>-168.37849999999997</c:v>
                </c:pt>
                <c:pt idx="101043">
                  <c:v>-168.37649999999996</c:v>
                </c:pt>
                <c:pt idx="101044">
                  <c:v>-168.37449999999998</c:v>
                </c:pt>
                <c:pt idx="101045">
                  <c:v>-168.37249999999997</c:v>
                </c:pt>
                <c:pt idx="101046">
                  <c:v>-168.37049999999996</c:v>
                </c:pt>
                <c:pt idx="101047">
                  <c:v>-168.36849999999998</c:v>
                </c:pt>
                <c:pt idx="101048">
                  <c:v>-168.36649999999997</c:v>
                </c:pt>
                <c:pt idx="101049">
                  <c:v>-168.36449999999996</c:v>
                </c:pt>
                <c:pt idx="101050">
                  <c:v>-168.36249999999998</c:v>
                </c:pt>
                <c:pt idx="101051">
                  <c:v>-168.36049999999997</c:v>
                </c:pt>
                <c:pt idx="101052">
                  <c:v>-168.35849999999996</c:v>
                </c:pt>
                <c:pt idx="101053">
                  <c:v>-168.35649999999998</c:v>
                </c:pt>
                <c:pt idx="101054">
                  <c:v>-168.35449999999997</c:v>
                </c:pt>
                <c:pt idx="101055">
                  <c:v>-168.35249999999996</c:v>
                </c:pt>
                <c:pt idx="101056">
                  <c:v>-168.35049999999998</c:v>
                </c:pt>
                <c:pt idx="101057">
                  <c:v>-168.34849999999997</c:v>
                </c:pt>
                <c:pt idx="101058">
                  <c:v>-168.34649999999996</c:v>
                </c:pt>
                <c:pt idx="101059">
                  <c:v>-168.34449999999998</c:v>
                </c:pt>
                <c:pt idx="101060">
                  <c:v>-168.34249999999997</c:v>
                </c:pt>
                <c:pt idx="101061">
                  <c:v>-168.34049999999996</c:v>
                </c:pt>
                <c:pt idx="101062">
                  <c:v>-168.33849999999998</c:v>
                </c:pt>
                <c:pt idx="101063">
                  <c:v>-168.33649999999997</c:v>
                </c:pt>
                <c:pt idx="101064">
                  <c:v>-168.33449999999999</c:v>
                </c:pt>
                <c:pt idx="101065">
                  <c:v>-168.33249999999998</c:v>
                </c:pt>
                <c:pt idx="101066">
                  <c:v>-168.33049999999997</c:v>
                </c:pt>
                <c:pt idx="101067">
                  <c:v>-168.32849999999999</c:v>
                </c:pt>
                <c:pt idx="101068">
                  <c:v>-168.32649999999998</c:v>
                </c:pt>
                <c:pt idx="101069">
                  <c:v>-168.32449999999997</c:v>
                </c:pt>
                <c:pt idx="101070">
                  <c:v>-168.32249999999999</c:v>
                </c:pt>
                <c:pt idx="101071">
                  <c:v>-168.32049999999998</c:v>
                </c:pt>
                <c:pt idx="101072">
                  <c:v>-168.31849999999997</c:v>
                </c:pt>
                <c:pt idx="101073">
                  <c:v>-168.31649999999999</c:v>
                </c:pt>
                <c:pt idx="101074">
                  <c:v>-168.31449999999998</c:v>
                </c:pt>
                <c:pt idx="101075">
                  <c:v>-168.31249999999997</c:v>
                </c:pt>
                <c:pt idx="101076">
                  <c:v>-168.31049999999999</c:v>
                </c:pt>
                <c:pt idx="101077">
                  <c:v>-168.30849999999998</c:v>
                </c:pt>
                <c:pt idx="101078">
                  <c:v>-168.30649999999997</c:v>
                </c:pt>
                <c:pt idx="101079">
                  <c:v>-168.30449999999999</c:v>
                </c:pt>
                <c:pt idx="101080">
                  <c:v>-168.30249999999998</c:v>
                </c:pt>
                <c:pt idx="101081">
                  <c:v>-168.30049999999997</c:v>
                </c:pt>
                <c:pt idx="101082">
                  <c:v>-168.29849999999999</c:v>
                </c:pt>
                <c:pt idx="101083">
                  <c:v>-168.29649999999998</c:v>
                </c:pt>
                <c:pt idx="101084">
                  <c:v>-168.29449999999997</c:v>
                </c:pt>
                <c:pt idx="101085">
                  <c:v>-168.29249999999999</c:v>
                </c:pt>
                <c:pt idx="101086">
                  <c:v>-168.29049999999998</c:v>
                </c:pt>
                <c:pt idx="101087">
                  <c:v>-168.28849999999997</c:v>
                </c:pt>
                <c:pt idx="101088">
                  <c:v>-168.28649999999999</c:v>
                </c:pt>
                <c:pt idx="101089">
                  <c:v>-168.28449999999998</c:v>
                </c:pt>
                <c:pt idx="101090">
                  <c:v>-168.28249999999997</c:v>
                </c:pt>
                <c:pt idx="101091">
                  <c:v>-168.28049999999999</c:v>
                </c:pt>
                <c:pt idx="101092">
                  <c:v>-168.27849999999998</c:v>
                </c:pt>
                <c:pt idx="101093">
                  <c:v>-168.27649999999997</c:v>
                </c:pt>
                <c:pt idx="101094">
                  <c:v>-168.27449999999999</c:v>
                </c:pt>
                <c:pt idx="101095">
                  <c:v>-168.27249999999998</c:v>
                </c:pt>
                <c:pt idx="101096">
                  <c:v>-168.27049999999997</c:v>
                </c:pt>
                <c:pt idx="101097">
                  <c:v>-168.26849999999999</c:v>
                </c:pt>
                <c:pt idx="101098">
                  <c:v>-168.26649999999998</c:v>
                </c:pt>
                <c:pt idx="101099">
                  <c:v>-168.26449999999997</c:v>
                </c:pt>
                <c:pt idx="101100">
                  <c:v>-168.26249999999999</c:v>
                </c:pt>
                <c:pt idx="101101">
                  <c:v>-168.26049999999998</c:v>
                </c:pt>
                <c:pt idx="101102">
                  <c:v>-168.25849999999997</c:v>
                </c:pt>
                <c:pt idx="101103">
                  <c:v>-168.25649999999999</c:v>
                </c:pt>
                <c:pt idx="101104">
                  <c:v>-168.25449999999998</c:v>
                </c:pt>
                <c:pt idx="101105">
                  <c:v>-168.25249999999997</c:v>
                </c:pt>
                <c:pt idx="101106">
                  <c:v>-168.25049999999999</c:v>
                </c:pt>
                <c:pt idx="101107">
                  <c:v>-168.24849999999998</c:v>
                </c:pt>
                <c:pt idx="101108">
                  <c:v>-168.24649999999997</c:v>
                </c:pt>
                <c:pt idx="101109">
                  <c:v>-168.24449999999999</c:v>
                </c:pt>
                <c:pt idx="101110">
                  <c:v>-168.24249999999998</c:v>
                </c:pt>
                <c:pt idx="101111">
                  <c:v>-168.24049999999997</c:v>
                </c:pt>
                <c:pt idx="101112">
                  <c:v>-168.23849999999999</c:v>
                </c:pt>
                <c:pt idx="101113">
                  <c:v>-168.23649999999998</c:v>
                </c:pt>
                <c:pt idx="101114">
                  <c:v>-168.23449999999997</c:v>
                </c:pt>
                <c:pt idx="101115">
                  <c:v>-168.23249999999999</c:v>
                </c:pt>
                <c:pt idx="101116">
                  <c:v>-168.23049999999998</c:v>
                </c:pt>
                <c:pt idx="101117">
                  <c:v>-168.22849999999997</c:v>
                </c:pt>
                <c:pt idx="101118">
                  <c:v>-168.22649999999999</c:v>
                </c:pt>
                <c:pt idx="101119">
                  <c:v>-168.22449999999998</c:v>
                </c:pt>
                <c:pt idx="101120">
                  <c:v>-168.22249999999997</c:v>
                </c:pt>
                <c:pt idx="101121">
                  <c:v>-168.22049999999999</c:v>
                </c:pt>
                <c:pt idx="101122">
                  <c:v>-168.21849999999998</c:v>
                </c:pt>
                <c:pt idx="101123">
                  <c:v>-168.21649999999997</c:v>
                </c:pt>
                <c:pt idx="101124">
                  <c:v>-168.21449999999999</c:v>
                </c:pt>
                <c:pt idx="101125">
                  <c:v>-168.21249999999998</c:v>
                </c:pt>
                <c:pt idx="101126">
                  <c:v>-168.21049999999997</c:v>
                </c:pt>
                <c:pt idx="101127">
                  <c:v>-168.20849999999999</c:v>
                </c:pt>
                <c:pt idx="101128">
                  <c:v>-168.20649999999998</c:v>
                </c:pt>
                <c:pt idx="101129">
                  <c:v>-168.20449999999997</c:v>
                </c:pt>
                <c:pt idx="101130">
                  <c:v>-168.20249999999999</c:v>
                </c:pt>
                <c:pt idx="101131">
                  <c:v>-168.20049999999998</c:v>
                </c:pt>
                <c:pt idx="101132">
                  <c:v>-168.19849999999997</c:v>
                </c:pt>
                <c:pt idx="101133">
                  <c:v>-168.19649999999999</c:v>
                </c:pt>
                <c:pt idx="101134">
                  <c:v>-168.19449999999998</c:v>
                </c:pt>
                <c:pt idx="101135">
                  <c:v>-168.19249999999997</c:v>
                </c:pt>
                <c:pt idx="101136">
                  <c:v>-168.19049999999999</c:v>
                </c:pt>
                <c:pt idx="101137">
                  <c:v>-168.18849999999998</c:v>
                </c:pt>
                <c:pt idx="101138">
                  <c:v>-168.18649999999997</c:v>
                </c:pt>
                <c:pt idx="101139">
                  <c:v>-168.18449999999999</c:v>
                </c:pt>
                <c:pt idx="101140">
                  <c:v>-168.18249999999998</c:v>
                </c:pt>
                <c:pt idx="101141">
                  <c:v>-168.18049999999997</c:v>
                </c:pt>
                <c:pt idx="101142">
                  <c:v>-168.17849999999999</c:v>
                </c:pt>
                <c:pt idx="101143">
                  <c:v>-168.17649999999998</c:v>
                </c:pt>
                <c:pt idx="101144">
                  <c:v>-168.17449999999997</c:v>
                </c:pt>
                <c:pt idx="101145">
                  <c:v>-168.17249999999999</c:v>
                </c:pt>
                <c:pt idx="101146">
                  <c:v>-168.17049999999998</c:v>
                </c:pt>
                <c:pt idx="101147">
                  <c:v>-168.16849999999997</c:v>
                </c:pt>
                <c:pt idx="101148">
                  <c:v>-168.16649999999998</c:v>
                </c:pt>
                <c:pt idx="101149">
                  <c:v>-168.16449999999998</c:v>
                </c:pt>
                <c:pt idx="101150">
                  <c:v>-168.16249999999997</c:v>
                </c:pt>
                <c:pt idx="101151">
                  <c:v>-168.16049999999998</c:v>
                </c:pt>
                <c:pt idx="101152">
                  <c:v>-168.15849999999998</c:v>
                </c:pt>
                <c:pt idx="101153">
                  <c:v>-168.15649999999997</c:v>
                </c:pt>
                <c:pt idx="101154">
                  <c:v>-168.15449999999998</c:v>
                </c:pt>
                <c:pt idx="101155">
                  <c:v>-168.15249999999997</c:v>
                </c:pt>
                <c:pt idx="101156">
                  <c:v>-168.15049999999997</c:v>
                </c:pt>
                <c:pt idx="101157">
                  <c:v>-168.14849999999998</c:v>
                </c:pt>
                <c:pt idx="101158">
                  <c:v>-168.14649999999997</c:v>
                </c:pt>
                <c:pt idx="101159">
                  <c:v>-168.14449999999997</c:v>
                </c:pt>
                <c:pt idx="101160">
                  <c:v>-168.14249999999998</c:v>
                </c:pt>
                <c:pt idx="101161">
                  <c:v>-168.14049999999997</c:v>
                </c:pt>
                <c:pt idx="101162">
                  <c:v>-168.13849999999996</c:v>
                </c:pt>
                <c:pt idx="101163">
                  <c:v>-168.13649999999998</c:v>
                </c:pt>
                <c:pt idx="101164">
                  <c:v>-168.13449999999997</c:v>
                </c:pt>
                <c:pt idx="101165">
                  <c:v>-168.13249999999996</c:v>
                </c:pt>
                <c:pt idx="101166">
                  <c:v>-168.13049999999998</c:v>
                </c:pt>
                <c:pt idx="101167">
                  <c:v>-168.12849999999997</c:v>
                </c:pt>
                <c:pt idx="101168">
                  <c:v>-168.12649999999996</c:v>
                </c:pt>
                <c:pt idx="101169">
                  <c:v>-168.12449999999998</c:v>
                </c:pt>
                <c:pt idx="101170">
                  <c:v>-168.12249999999997</c:v>
                </c:pt>
                <c:pt idx="101171">
                  <c:v>-168.12049999999996</c:v>
                </c:pt>
                <c:pt idx="101172">
                  <c:v>-168.11849999999998</c:v>
                </c:pt>
                <c:pt idx="101173">
                  <c:v>-168.11649999999997</c:v>
                </c:pt>
                <c:pt idx="101174">
                  <c:v>-168.11449999999996</c:v>
                </c:pt>
                <c:pt idx="101175">
                  <c:v>-168.11249999999998</c:v>
                </c:pt>
                <c:pt idx="101176">
                  <c:v>-168.11049999999997</c:v>
                </c:pt>
                <c:pt idx="101177">
                  <c:v>-168.10849999999996</c:v>
                </c:pt>
                <c:pt idx="101178">
                  <c:v>-168.10649999999998</c:v>
                </c:pt>
                <c:pt idx="101179">
                  <c:v>-168.10449999999997</c:v>
                </c:pt>
                <c:pt idx="101180">
                  <c:v>-168.10249999999996</c:v>
                </c:pt>
                <c:pt idx="101181">
                  <c:v>-168.10049999999998</c:v>
                </c:pt>
                <c:pt idx="101182">
                  <c:v>-168.09849999999997</c:v>
                </c:pt>
                <c:pt idx="101183">
                  <c:v>-168.09649999999996</c:v>
                </c:pt>
                <c:pt idx="101184">
                  <c:v>-168.09449999999998</c:v>
                </c:pt>
                <c:pt idx="101185">
                  <c:v>-168.09249999999997</c:v>
                </c:pt>
                <c:pt idx="101186">
                  <c:v>-168.09049999999996</c:v>
                </c:pt>
                <c:pt idx="101187">
                  <c:v>-168.08849999999998</c:v>
                </c:pt>
                <c:pt idx="101188">
                  <c:v>-168.08649999999997</c:v>
                </c:pt>
                <c:pt idx="101189">
                  <c:v>-168.08449999999999</c:v>
                </c:pt>
                <c:pt idx="101190">
                  <c:v>-168.08249999999998</c:v>
                </c:pt>
                <c:pt idx="101191">
                  <c:v>-168.08049999999997</c:v>
                </c:pt>
                <c:pt idx="101192">
                  <c:v>-168.07849999999999</c:v>
                </c:pt>
                <c:pt idx="101193">
                  <c:v>-168.07649999999998</c:v>
                </c:pt>
                <c:pt idx="101194">
                  <c:v>-168.07449999999997</c:v>
                </c:pt>
                <c:pt idx="101195">
                  <c:v>-168.07249999999999</c:v>
                </c:pt>
                <c:pt idx="101196">
                  <c:v>-168.07049999999998</c:v>
                </c:pt>
                <c:pt idx="101197">
                  <c:v>-168.06849999999997</c:v>
                </c:pt>
                <c:pt idx="101198">
                  <c:v>-168.06649999999999</c:v>
                </c:pt>
                <c:pt idx="101199">
                  <c:v>-168.06449999999998</c:v>
                </c:pt>
                <c:pt idx="101200">
                  <c:v>-168.06249999999997</c:v>
                </c:pt>
                <c:pt idx="101201">
                  <c:v>-168.06049999999999</c:v>
                </c:pt>
                <c:pt idx="101202">
                  <c:v>-168.05849999999998</c:v>
                </c:pt>
                <c:pt idx="101203">
                  <c:v>-168.05649999999997</c:v>
                </c:pt>
                <c:pt idx="101204">
                  <c:v>-168.05449999999999</c:v>
                </c:pt>
                <c:pt idx="101205">
                  <c:v>-168.05249999999998</c:v>
                </c:pt>
                <c:pt idx="101206">
                  <c:v>-168.05049999999997</c:v>
                </c:pt>
                <c:pt idx="101207">
                  <c:v>-168.04849999999999</c:v>
                </c:pt>
                <c:pt idx="101208">
                  <c:v>-168.04649999999998</c:v>
                </c:pt>
                <c:pt idx="101209">
                  <c:v>-168.04449999999997</c:v>
                </c:pt>
                <c:pt idx="101210">
                  <c:v>-168.04249999999999</c:v>
                </c:pt>
                <c:pt idx="101211">
                  <c:v>-168.04049999999998</c:v>
                </c:pt>
                <c:pt idx="101212">
                  <c:v>-168.03849999999997</c:v>
                </c:pt>
                <c:pt idx="101213">
                  <c:v>-168.03649999999999</c:v>
                </c:pt>
                <c:pt idx="101214">
                  <c:v>-168.03449999999998</c:v>
                </c:pt>
                <c:pt idx="101215">
                  <c:v>-168.03249999999997</c:v>
                </c:pt>
                <c:pt idx="101216">
                  <c:v>-168.03049999999999</c:v>
                </c:pt>
                <c:pt idx="101217">
                  <c:v>-168.02849999999998</c:v>
                </c:pt>
                <c:pt idx="101218">
                  <c:v>-168.02649999999997</c:v>
                </c:pt>
                <c:pt idx="101219">
                  <c:v>-168.02449999999999</c:v>
                </c:pt>
                <c:pt idx="101220">
                  <c:v>-168.02249999999998</c:v>
                </c:pt>
                <c:pt idx="101221">
                  <c:v>-168.02049999999997</c:v>
                </c:pt>
                <c:pt idx="101222">
                  <c:v>-168.01849999999999</c:v>
                </c:pt>
                <c:pt idx="101223">
                  <c:v>-168.01649999999998</c:v>
                </c:pt>
                <c:pt idx="101224">
                  <c:v>-168.01449999999997</c:v>
                </c:pt>
                <c:pt idx="101225">
                  <c:v>-168.01249999999999</c:v>
                </c:pt>
                <c:pt idx="101226">
                  <c:v>-168.01049999999998</c:v>
                </c:pt>
                <c:pt idx="101227">
                  <c:v>-168.00849999999997</c:v>
                </c:pt>
                <c:pt idx="101228">
                  <c:v>-168.00649999999999</c:v>
                </c:pt>
                <c:pt idx="101229">
                  <c:v>-168.00449999999998</c:v>
                </c:pt>
                <c:pt idx="101230">
                  <c:v>-168.00249999999997</c:v>
                </c:pt>
                <c:pt idx="101231">
                  <c:v>-168.00049999999999</c:v>
                </c:pt>
                <c:pt idx="101232">
                  <c:v>-167.99849999999998</c:v>
                </c:pt>
                <c:pt idx="101233">
                  <c:v>-167.99649999999997</c:v>
                </c:pt>
                <c:pt idx="101234">
                  <c:v>-167.99449999999999</c:v>
                </c:pt>
                <c:pt idx="101235">
                  <c:v>-167.99249999999998</c:v>
                </c:pt>
                <c:pt idx="101236">
                  <c:v>-167.99049999999997</c:v>
                </c:pt>
                <c:pt idx="101237">
                  <c:v>-167.98849999999999</c:v>
                </c:pt>
                <c:pt idx="101238">
                  <c:v>-167.98649999999998</c:v>
                </c:pt>
                <c:pt idx="101239">
                  <c:v>-167.98449999999997</c:v>
                </c:pt>
                <c:pt idx="101240">
                  <c:v>-167.98249999999999</c:v>
                </c:pt>
                <c:pt idx="101241">
                  <c:v>-167.98049999999998</c:v>
                </c:pt>
                <c:pt idx="101242">
                  <c:v>-167.97849999999997</c:v>
                </c:pt>
                <c:pt idx="101243">
                  <c:v>-167.97649999999999</c:v>
                </c:pt>
                <c:pt idx="101244">
                  <c:v>-167.97449999999998</c:v>
                </c:pt>
                <c:pt idx="101245">
                  <c:v>-167.97249999999997</c:v>
                </c:pt>
                <c:pt idx="101246">
                  <c:v>-167.97049999999999</c:v>
                </c:pt>
                <c:pt idx="101247">
                  <c:v>-167.96849999999998</c:v>
                </c:pt>
                <c:pt idx="101248">
                  <c:v>-167.96649999999997</c:v>
                </c:pt>
                <c:pt idx="101249">
                  <c:v>-167.96449999999999</c:v>
                </c:pt>
                <c:pt idx="101250">
                  <c:v>-167.96249999999998</c:v>
                </c:pt>
                <c:pt idx="101251">
                  <c:v>-167.96049999999997</c:v>
                </c:pt>
                <c:pt idx="101252">
                  <c:v>-167.95849999999999</c:v>
                </c:pt>
                <c:pt idx="101253">
                  <c:v>-167.95649999999998</c:v>
                </c:pt>
                <c:pt idx="101254">
                  <c:v>-167.95449999999997</c:v>
                </c:pt>
                <c:pt idx="101255">
                  <c:v>-167.95249999999999</c:v>
                </c:pt>
                <c:pt idx="101256">
                  <c:v>-167.95049999999998</c:v>
                </c:pt>
                <c:pt idx="101257">
                  <c:v>-167.94849999999997</c:v>
                </c:pt>
                <c:pt idx="101258">
                  <c:v>-167.94649999999999</c:v>
                </c:pt>
                <c:pt idx="101259">
                  <c:v>-167.94449999999998</c:v>
                </c:pt>
                <c:pt idx="101260">
                  <c:v>-167.94249999999997</c:v>
                </c:pt>
                <c:pt idx="101261">
                  <c:v>-167.94049999999999</c:v>
                </c:pt>
                <c:pt idx="101262">
                  <c:v>-167.93849999999998</c:v>
                </c:pt>
                <c:pt idx="101263">
                  <c:v>-167.93649999999997</c:v>
                </c:pt>
                <c:pt idx="101264">
                  <c:v>-167.93449999999999</c:v>
                </c:pt>
                <c:pt idx="101265">
                  <c:v>-167.93249999999998</c:v>
                </c:pt>
                <c:pt idx="101266">
                  <c:v>-167.93049999999997</c:v>
                </c:pt>
                <c:pt idx="101267">
                  <c:v>-167.92849999999999</c:v>
                </c:pt>
                <c:pt idx="101268">
                  <c:v>-167.92649999999998</c:v>
                </c:pt>
                <c:pt idx="101269">
                  <c:v>-167.92449999999997</c:v>
                </c:pt>
                <c:pt idx="101270">
                  <c:v>-167.92249999999999</c:v>
                </c:pt>
                <c:pt idx="101271">
                  <c:v>-167.92049999999998</c:v>
                </c:pt>
                <c:pt idx="101272">
                  <c:v>-167.91849999999997</c:v>
                </c:pt>
                <c:pt idx="101273">
                  <c:v>-167.91649999999998</c:v>
                </c:pt>
                <c:pt idx="101274">
                  <c:v>-167.91449999999998</c:v>
                </c:pt>
                <c:pt idx="101275">
                  <c:v>-167.91249999999997</c:v>
                </c:pt>
                <c:pt idx="101276">
                  <c:v>-167.91049999999998</c:v>
                </c:pt>
                <c:pt idx="101277">
                  <c:v>-167.90849999999998</c:v>
                </c:pt>
                <c:pt idx="101278">
                  <c:v>-167.90649999999997</c:v>
                </c:pt>
                <c:pt idx="101279">
                  <c:v>-167.90449999999998</c:v>
                </c:pt>
                <c:pt idx="101280">
                  <c:v>-167.90249999999997</c:v>
                </c:pt>
                <c:pt idx="101281">
                  <c:v>-167.90049999999997</c:v>
                </c:pt>
                <c:pt idx="101282">
                  <c:v>-167.89849999999998</c:v>
                </c:pt>
                <c:pt idx="101283">
                  <c:v>-167.89649999999997</c:v>
                </c:pt>
                <c:pt idx="101284">
                  <c:v>-167.89449999999997</c:v>
                </c:pt>
                <c:pt idx="101285">
                  <c:v>-167.89249999999998</c:v>
                </c:pt>
                <c:pt idx="101286">
                  <c:v>-167.89049999999997</c:v>
                </c:pt>
                <c:pt idx="101287">
                  <c:v>-167.88849999999996</c:v>
                </c:pt>
                <c:pt idx="101288">
                  <c:v>-167.88649999999998</c:v>
                </c:pt>
                <c:pt idx="101289">
                  <c:v>-167.88449999999997</c:v>
                </c:pt>
                <c:pt idx="101290">
                  <c:v>-167.88249999999996</c:v>
                </c:pt>
                <c:pt idx="101291">
                  <c:v>-167.88049999999998</c:v>
                </c:pt>
                <c:pt idx="101292">
                  <c:v>-167.87849999999997</c:v>
                </c:pt>
                <c:pt idx="101293">
                  <c:v>-167.87649999999996</c:v>
                </c:pt>
                <c:pt idx="101294">
                  <c:v>-167.87449999999998</c:v>
                </c:pt>
                <c:pt idx="101295">
                  <c:v>-167.87249999999997</c:v>
                </c:pt>
                <c:pt idx="101296">
                  <c:v>-167.87049999999996</c:v>
                </c:pt>
                <c:pt idx="101297">
                  <c:v>-167.86849999999998</c:v>
                </c:pt>
                <c:pt idx="101298">
                  <c:v>-167.86649999999997</c:v>
                </c:pt>
                <c:pt idx="101299">
                  <c:v>-167.86449999999996</c:v>
                </c:pt>
                <c:pt idx="101300">
                  <c:v>-167.86249999999998</c:v>
                </c:pt>
                <c:pt idx="101301">
                  <c:v>-167.86049999999997</c:v>
                </c:pt>
                <c:pt idx="101302">
                  <c:v>-167.85849999999996</c:v>
                </c:pt>
                <c:pt idx="101303">
                  <c:v>-167.85649999999998</c:v>
                </c:pt>
                <c:pt idx="101304">
                  <c:v>-167.85449999999997</c:v>
                </c:pt>
                <c:pt idx="101305">
                  <c:v>-167.85249999999996</c:v>
                </c:pt>
                <c:pt idx="101306">
                  <c:v>-167.85049999999998</c:v>
                </c:pt>
                <c:pt idx="101307">
                  <c:v>-167.84849999999997</c:v>
                </c:pt>
                <c:pt idx="101308">
                  <c:v>-167.84649999999996</c:v>
                </c:pt>
                <c:pt idx="101309">
                  <c:v>-167.84449999999998</c:v>
                </c:pt>
                <c:pt idx="101310">
                  <c:v>-167.84249999999997</c:v>
                </c:pt>
                <c:pt idx="101311">
                  <c:v>-167.84049999999996</c:v>
                </c:pt>
                <c:pt idx="101312">
                  <c:v>-167.83849999999998</c:v>
                </c:pt>
                <c:pt idx="101313">
                  <c:v>-167.83649999999997</c:v>
                </c:pt>
                <c:pt idx="101314">
                  <c:v>-167.83449999999999</c:v>
                </c:pt>
                <c:pt idx="101315">
                  <c:v>-167.83249999999998</c:v>
                </c:pt>
                <c:pt idx="101316">
                  <c:v>-167.83049999999997</c:v>
                </c:pt>
                <c:pt idx="101317">
                  <c:v>-167.82849999999999</c:v>
                </c:pt>
                <c:pt idx="101318">
                  <c:v>-167.82649999999998</c:v>
                </c:pt>
                <c:pt idx="101319">
                  <c:v>-167.82449999999997</c:v>
                </c:pt>
                <c:pt idx="101320">
                  <c:v>-167.82249999999999</c:v>
                </c:pt>
                <c:pt idx="101321">
                  <c:v>-167.82049999999998</c:v>
                </c:pt>
                <c:pt idx="101322">
                  <c:v>-167.81849999999997</c:v>
                </c:pt>
                <c:pt idx="101323">
                  <c:v>-167.81649999999999</c:v>
                </c:pt>
                <c:pt idx="101324">
                  <c:v>-167.81449999999998</c:v>
                </c:pt>
                <c:pt idx="101325">
                  <c:v>-167.81249999999997</c:v>
                </c:pt>
                <c:pt idx="101326">
                  <c:v>-167.81049999999999</c:v>
                </c:pt>
                <c:pt idx="101327">
                  <c:v>-167.80849999999998</c:v>
                </c:pt>
                <c:pt idx="101328">
                  <c:v>-167.80649999999997</c:v>
                </c:pt>
                <c:pt idx="101329">
                  <c:v>-167.80449999999999</c:v>
                </c:pt>
                <c:pt idx="101330">
                  <c:v>-167.80249999999998</c:v>
                </c:pt>
                <c:pt idx="101331">
                  <c:v>-167.80049999999997</c:v>
                </c:pt>
                <c:pt idx="101332">
                  <c:v>-167.79849999999999</c:v>
                </c:pt>
                <c:pt idx="101333">
                  <c:v>-167.79649999999998</c:v>
                </c:pt>
                <c:pt idx="101334">
                  <c:v>-167.79449999999997</c:v>
                </c:pt>
                <c:pt idx="101335">
                  <c:v>-167.79249999999999</c:v>
                </c:pt>
                <c:pt idx="101336">
                  <c:v>-167.79049999999998</c:v>
                </c:pt>
                <c:pt idx="101337">
                  <c:v>-167.78849999999997</c:v>
                </c:pt>
                <c:pt idx="101338">
                  <c:v>-167.78649999999999</c:v>
                </c:pt>
                <c:pt idx="101339">
                  <c:v>-167.78449999999998</c:v>
                </c:pt>
                <c:pt idx="101340">
                  <c:v>-167.78249999999997</c:v>
                </c:pt>
                <c:pt idx="101341">
                  <c:v>-167.78049999999999</c:v>
                </c:pt>
                <c:pt idx="101342">
                  <c:v>-167.77849999999998</c:v>
                </c:pt>
                <c:pt idx="101343">
                  <c:v>-167.77649999999997</c:v>
                </c:pt>
                <c:pt idx="101344">
                  <c:v>-167.77449999999999</c:v>
                </c:pt>
                <c:pt idx="101345">
                  <c:v>-167.77249999999998</c:v>
                </c:pt>
                <c:pt idx="101346">
                  <c:v>-167.77049999999997</c:v>
                </c:pt>
                <c:pt idx="101347">
                  <c:v>-167.76849999999999</c:v>
                </c:pt>
                <c:pt idx="101348">
                  <c:v>-167.76649999999998</c:v>
                </c:pt>
                <c:pt idx="101349">
                  <c:v>-167.76449999999997</c:v>
                </c:pt>
                <c:pt idx="101350">
                  <c:v>-167.76249999999999</c:v>
                </c:pt>
                <c:pt idx="101351">
                  <c:v>-167.76049999999998</c:v>
                </c:pt>
                <c:pt idx="101352">
                  <c:v>-167.75849999999997</c:v>
                </c:pt>
                <c:pt idx="101353">
                  <c:v>-167.75649999999999</c:v>
                </c:pt>
                <c:pt idx="101354">
                  <c:v>-167.75449999999998</c:v>
                </c:pt>
                <c:pt idx="101355">
                  <c:v>-167.75249999999997</c:v>
                </c:pt>
                <c:pt idx="101356">
                  <c:v>-167.75049999999999</c:v>
                </c:pt>
                <c:pt idx="101357">
                  <c:v>-167.74849999999998</c:v>
                </c:pt>
                <c:pt idx="101358">
                  <c:v>-167.74649999999997</c:v>
                </c:pt>
                <c:pt idx="101359">
                  <c:v>-167.74449999999999</c:v>
                </c:pt>
                <c:pt idx="101360">
                  <c:v>-167.74249999999998</c:v>
                </c:pt>
                <c:pt idx="101361">
                  <c:v>-167.74049999999997</c:v>
                </c:pt>
                <c:pt idx="101362">
                  <c:v>-167.73849999999999</c:v>
                </c:pt>
                <c:pt idx="101363">
                  <c:v>-167.73649999999998</c:v>
                </c:pt>
                <c:pt idx="101364">
                  <c:v>-167.73449999999997</c:v>
                </c:pt>
                <c:pt idx="101365">
                  <c:v>-167.73249999999999</c:v>
                </c:pt>
                <c:pt idx="101366">
                  <c:v>-167.73049999999998</c:v>
                </c:pt>
                <c:pt idx="101367">
                  <c:v>-167.72849999999997</c:v>
                </c:pt>
                <c:pt idx="101368">
                  <c:v>-167.72649999999999</c:v>
                </c:pt>
                <c:pt idx="101369">
                  <c:v>-167.72449999999998</c:v>
                </c:pt>
                <c:pt idx="101370">
                  <c:v>-167.72249999999997</c:v>
                </c:pt>
                <c:pt idx="101371">
                  <c:v>-167.72049999999999</c:v>
                </c:pt>
                <c:pt idx="101372">
                  <c:v>-167.71849999999998</c:v>
                </c:pt>
                <c:pt idx="101373">
                  <c:v>-167.71649999999997</c:v>
                </c:pt>
                <c:pt idx="101374">
                  <c:v>-167.71449999999999</c:v>
                </c:pt>
                <c:pt idx="101375">
                  <c:v>-167.71249999999998</c:v>
                </c:pt>
                <c:pt idx="101376">
                  <c:v>-167.71049999999997</c:v>
                </c:pt>
                <c:pt idx="101377">
                  <c:v>-167.70849999999999</c:v>
                </c:pt>
                <c:pt idx="101378">
                  <c:v>-167.70649999999998</c:v>
                </c:pt>
                <c:pt idx="101379">
                  <c:v>-167.70449999999997</c:v>
                </c:pt>
                <c:pt idx="101380">
                  <c:v>-167.70249999999999</c:v>
                </c:pt>
                <c:pt idx="101381">
                  <c:v>-167.70049999999998</c:v>
                </c:pt>
                <c:pt idx="101382">
                  <c:v>-167.69849999999997</c:v>
                </c:pt>
                <c:pt idx="101383">
                  <c:v>-167.69649999999999</c:v>
                </c:pt>
                <c:pt idx="101384">
                  <c:v>-167.69449999999998</c:v>
                </c:pt>
                <c:pt idx="101385">
                  <c:v>-167.69249999999997</c:v>
                </c:pt>
                <c:pt idx="101386">
                  <c:v>-167.69049999999999</c:v>
                </c:pt>
                <c:pt idx="101387">
                  <c:v>-167.68849999999998</c:v>
                </c:pt>
                <c:pt idx="101388">
                  <c:v>-167.68649999999997</c:v>
                </c:pt>
                <c:pt idx="101389">
                  <c:v>-167.68449999999999</c:v>
                </c:pt>
                <c:pt idx="101390">
                  <c:v>-167.68249999999998</c:v>
                </c:pt>
                <c:pt idx="101391">
                  <c:v>-167.68049999999997</c:v>
                </c:pt>
                <c:pt idx="101392">
                  <c:v>-167.67849999999999</c:v>
                </c:pt>
                <c:pt idx="101393">
                  <c:v>-167.67649999999998</c:v>
                </c:pt>
                <c:pt idx="101394">
                  <c:v>-167.67449999999997</c:v>
                </c:pt>
                <c:pt idx="101395">
                  <c:v>-167.67249999999999</c:v>
                </c:pt>
                <c:pt idx="101396">
                  <c:v>-167.67049999999998</c:v>
                </c:pt>
                <c:pt idx="101397">
                  <c:v>-167.66849999999997</c:v>
                </c:pt>
                <c:pt idx="101398">
                  <c:v>-167.66649999999998</c:v>
                </c:pt>
                <c:pt idx="101399">
                  <c:v>-167.66449999999998</c:v>
                </c:pt>
                <c:pt idx="101400">
                  <c:v>-167.66249999999997</c:v>
                </c:pt>
                <c:pt idx="101401">
                  <c:v>-167.66049999999998</c:v>
                </c:pt>
                <c:pt idx="101402">
                  <c:v>-167.65849999999998</c:v>
                </c:pt>
                <c:pt idx="101403">
                  <c:v>-167.65649999999997</c:v>
                </c:pt>
                <c:pt idx="101404">
                  <c:v>-167.65449999999998</c:v>
                </c:pt>
                <c:pt idx="101405">
                  <c:v>-167.65249999999997</c:v>
                </c:pt>
                <c:pt idx="101406">
                  <c:v>-167.65049999999997</c:v>
                </c:pt>
                <c:pt idx="101407">
                  <c:v>-167.64849999999998</c:v>
                </c:pt>
                <c:pt idx="101408">
                  <c:v>-167.64649999999997</c:v>
                </c:pt>
                <c:pt idx="101409">
                  <c:v>-167.64449999999997</c:v>
                </c:pt>
                <c:pt idx="101410">
                  <c:v>-167.64249999999998</c:v>
                </c:pt>
                <c:pt idx="101411">
                  <c:v>-167.64049999999997</c:v>
                </c:pt>
                <c:pt idx="101412">
                  <c:v>-167.63849999999996</c:v>
                </c:pt>
                <c:pt idx="101413">
                  <c:v>-167.63649999999998</c:v>
                </c:pt>
                <c:pt idx="101414">
                  <c:v>-167.63449999999997</c:v>
                </c:pt>
                <c:pt idx="101415">
                  <c:v>-167.63249999999996</c:v>
                </c:pt>
                <c:pt idx="101416">
                  <c:v>-167.63049999999998</c:v>
                </c:pt>
                <c:pt idx="101417">
                  <c:v>-167.62849999999997</c:v>
                </c:pt>
                <c:pt idx="101418">
                  <c:v>-167.62649999999996</c:v>
                </c:pt>
                <c:pt idx="101419">
                  <c:v>-167.62449999999998</c:v>
                </c:pt>
                <c:pt idx="101420">
                  <c:v>-167.62249999999997</c:v>
                </c:pt>
                <c:pt idx="101421">
                  <c:v>-167.62049999999996</c:v>
                </c:pt>
                <c:pt idx="101422">
                  <c:v>-167.61849999999998</c:v>
                </c:pt>
                <c:pt idx="101423">
                  <c:v>-167.61649999999997</c:v>
                </c:pt>
                <c:pt idx="101424">
                  <c:v>-167.61449999999996</c:v>
                </c:pt>
                <c:pt idx="101425">
                  <c:v>-167.61249999999998</c:v>
                </c:pt>
                <c:pt idx="101426">
                  <c:v>-167.61049999999997</c:v>
                </c:pt>
                <c:pt idx="101427">
                  <c:v>-167.60849999999996</c:v>
                </c:pt>
                <c:pt idx="101428">
                  <c:v>-167.60649999999998</c:v>
                </c:pt>
                <c:pt idx="101429">
                  <c:v>-167.60449999999997</c:v>
                </c:pt>
                <c:pt idx="101430">
                  <c:v>-167.60249999999996</c:v>
                </c:pt>
                <c:pt idx="101431">
                  <c:v>-167.60049999999998</c:v>
                </c:pt>
                <c:pt idx="101432">
                  <c:v>-167.59849999999997</c:v>
                </c:pt>
                <c:pt idx="101433">
                  <c:v>-167.59649999999996</c:v>
                </c:pt>
                <c:pt idx="101434">
                  <c:v>-167.59449999999998</c:v>
                </c:pt>
                <c:pt idx="101435">
                  <c:v>-167.59249999999997</c:v>
                </c:pt>
                <c:pt idx="101436">
                  <c:v>-167.59049999999996</c:v>
                </c:pt>
                <c:pt idx="101437">
                  <c:v>-167.58849999999998</c:v>
                </c:pt>
                <c:pt idx="101438">
                  <c:v>-167.58649999999997</c:v>
                </c:pt>
                <c:pt idx="101439">
                  <c:v>-167.58449999999999</c:v>
                </c:pt>
                <c:pt idx="101440">
                  <c:v>-167.58249999999998</c:v>
                </c:pt>
                <c:pt idx="101441">
                  <c:v>-167.58049999999997</c:v>
                </c:pt>
                <c:pt idx="101442">
                  <c:v>-167.57849999999999</c:v>
                </c:pt>
                <c:pt idx="101443">
                  <c:v>-167.57649999999998</c:v>
                </c:pt>
                <c:pt idx="101444">
                  <c:v>-167.57449999999997</c:v>
                </c:pt>
                <c:pt idx="101445">
                  <c:v>-167.57249999999999</c:v>
                </c:pt>
                <c:pt idx="101446">
                  <c:v>-167.57049999999998</c:v>
                </c:pt>
                <c:pt idx="101447">
                  <c:v>-167.56849999999997</c:v>
                </c:pt>
                <c:pt idx="101448">
                  <c:v>-167.56649999999999</c:v>
                </c:pt>
                <c:pt idx="101449">
                  <c:v>-167.56449999999998</c:v>
                </c:pt>
                <c:pt idx="101450">
                  <c:v>-167.56249999999997</c:v>
                </c:pt>
                <c:pt idx="101451">
                  <c:v>-167.56049999999999</c:v>
                </c:pt>
                <c:pt idx="101452">
                  <c:v>-167.55849999999998</c:v>
                </c:pt>
                <c:pt idx="101453">
                  <c:v>-167.55649999999997</c:v>
                </c:pt>
                <c:pt idx="101454">
                  <c:v>-167.55449999999999</c:v>
                </c:pt>
                <c:pt idx="101455">
                  <c:v>-167.55249999999998</c:v>
                </c:pt>
                <c:pt idx="101456">
                  <c:v>-167.55049999999997</c:v>
                </c:pt>
                <c:pt idx="101457">
                  <c:v>-167.54849999999999</c:v>
                </c:pt>
                <c:pt idx="101458">
                  <c:v>-167.54649999999998</c:v>
                </c:pt>
                <c:pt idx="101459">
                  <c:v>-167.54449999999997</c:v>
                </c:pt>
                <c:pt idx="101460">
                  <c:v>-167.54249999999999</c:v>
                </c:pt>
                <c:pt idx="101461">
                  <c:v>-167.54049999999998</c:v>
                </c:pt>
                <c:pt idx="101462">
                  <c:v>-167.53849999999997</c:v>
                </c:pt>
                <c:pt idx="101463">
                  <c:v>-167.53649999999999</c:v>
                </c:pt>
                <c:pt idx="101464">
                  <c:v>-167.53449999999998</c:v>
                </c:pt>
                <c:pt idx="101465">
                  <c:v>-167.53249999999997</c:v>
                </c:pt>
                <c:pt idx="101466">
                  <c:v>-167.53049999999999</c:v>
                </c:pt>
                <c:pt idx="101467">
                  <c:v>-167.52849999999998</c:v>
                </c:pt>
                <c:pt idx="101468">
                  <c:v>-167.52649999999997</c:v>
                </c:pt>
                <c:pt idx="101469">
                  <c:v>-167.52449999999999</c:v>
                </c:pt>
                <c:pt idx="101470">
                  <c:v>-167.52249999999998</c:v>
                </c:pt>
                <c:pt idx="101471">
                  <c:v>-167.52049999999997</c:v>
                </c:pt>
                <c:pt idx="101472">
                  <c:v>-167.51849999999999</c:v>
                </c:pt>
                <c:pt idx="101473">
                  <c:v>-167.51649999999998</c:v>
                </c:pt>
                <c:pt idx="101474">
                  <c:v>-167.51449999999997</c:v>
                </c:pt>
                <c:pt idx="101475">
                  <c:v>-167.51249999999999</c:v>
                </c:pt>
                <c:pt idx="101476">
                  <c:v>-167.51049999999998</c:v>
                </c:pt>
                <c:pt idx="101477">
                  <c:v>-167.50849999999997</c:v>
                </c:pt>
                <c:pt idx="101478">
                  <c:v>-167.50649999999999</c:v>
                </c:pt>
                <c:pt idx="101479">
                  <c:v>-167.50449999999998</c:v>
                </c:pt>
                <c:pt idx="101480">
                  <c:v>-167.50249999999997</c:v>
                </c:pt>
                <c:pt idx="101481">
                  <c:v>-167.50049999999999</c:v>
                </c:pt>
                <c:pt idx="101482">
                  <c:v>-167.49849999999998</c:v>
                </c:pt>
                <c:pt idx="101483">
                  <c:v>-167.49649999999997</c:v>
                </c:pt>
                <c:pt idx="101484">
                  <c:v>-167.49449999999999</c:v>
                </c:pt>
                <c:pt idx="101485">
                  <c:v>-167.49249999999998</c:v>
                </c:pt>
                <c:pt idx="101486">
                  <c:v>-167.49049999999997</c:v>
                </c:pt>
                <c:pt idx="101487">
                  <c:v>-167.48849999999999</c:v>
                </c:pt>
                <c:pt idx="101488">
                  <c:v>-167.48649999999998</c:v>
                </c:pt>
                <c:pt idx="101489">
                  <c:v>-167.48449999999997</c:v>
                </c:pt>
                <c:pt idx="101490">
                  <c:v>-167.48249999999999</c:v>
                </c:pt>
                <c:pt idx="101491">
                  <c:v>-167.48049999999998</c:v>
                </c:pt>
                <c:pt idx="101492">
                  <c:v>-167.47849999999997</c:v>
                </c:pt>
                <c:pt idx="101493">
                  <c:v>-167.47649999999999</c:v>
                </c:pt>
                <c:pt idx="101494">
                  <c:v>-167.47449999999998</c:v>
                </c:pt>
                <c:pt idx="101495">
                  <c:v>-167.47249999999997</c:v>
                </c:pt>
                <c:pt idx="101496">
                  <c:v>-167.47049999999999</c:v>
                </c:pt>
                <c:pt idx="101497">
                  <c:v>-167.46849999999998</c:v>
                </c:pt>
                <c:pt idx="101498">
                  <c:v>-167.46649999999997</c:v>
                </c:pt>
                <c:pt idx="101499">
                  <c:v>-167.46449999999999</c:v>
                </c:pt>
                <c:pt idx="101500">
                  <c:v>-167.46249999999998</c:v>
                </c:pt>
                <c:pt idx="101501">
                  <c:v>-167.46049999999997</c:v>
                </c:pt>
                <c:pt idx="101502">
                  <c:v>-167.45849999999999</c:v>
                </c:pt>
                <c:pt idx="101503">
                  <c:v>-167.45649999999998</c:v>
                </c:pt>
                <c:pt idx="101504">
                  <c:v>-167.45449999999997</c:v>
                </c:pt>
                <c:pt idx="101505">
                  <c:v>-167.45249999999999</c:v>
                </c:pt>
                <c:pt idx="101506">
                  <c:v>-167.45049999999998</c:v>
                </c:pt>
                <c:pt idx="101507">
                  <c:v>-167.44849999999997</c:v>
                </c:pt>
                <c:pt idx="101508">
                  <c:v>-167.44649999999999</c:v>
                </c:pt>
                <c:pt idx="101509">
                  <c:v>-167.44449999999998</c:v>
                </c:pt>
                <c:pt idx="101510">
                  <c:v>-167.44249999999997</c:v>
                </c:pt>
                <c:pt idx="101511">
                  <c:v>-167.44049999999999</c:v>
                </c:pt>
                <c:pt idx="101512">
                  <c:v>-167.43849999999998</c:v>
                </c:pt>
                <c:pt idx="101513">
                  <c:v>-167.43649999999997</c:v>
                </c:pt>
                <c:pt idx="101514">
                  <c:v>-167.43449999999999</c:v>
                </c:pt>
                <c:pt idx="101515">
                  <c:v>-167.43249999999998</c:v>
                </c:pt>
                <c:pt idx="101516">
                  <c:v>-167.43049999999997</c:v>
                </c:pt>
                <c:pt idx="101517">
                  <c:v>-167.42849999999999</c:v>
                </c:pt>
                <c:pt idx="101518">
                  <c:v>-167.42649999999998</c:v>
                </c:pt>
                <c:pt idx="101519">
                  <c:v>-167.42449999999997</c:v>
                </c:pt>
                <c:pt idx="101520">
                  <c:v>-167.42249999999999</c:v>
                </c:pt>
                <c:pt idx="101521">
                  <c:v>-167.42049999999998</c:v>
                </c:pt>
                <c:pt idx="101522">
                  <c:v>-167.41849999999997</c:v>
                </c:pt>
                <c:pt idx="101523">
                  <c:v>-167.41649999999998</c:v>
                </c:pt>
                <c:pt idx="101524">
                  <c:v>-167.41449999999998</c:v>
                </c:pt>
                <c:pt idx="101525">
                  <c:v>-167.41249999999997</c:v>
                </c:pt>
                <c:pt idx="101526">
                  <c:v>-167.41049999999998</c:v>
                </c:pt>
                <c:pt idx="101527">
                  <c:v>-167.40849999999998</c:v>
                </c:pt>
                <c:pt idx="101528">
                  <c:v>-167.40649999999997</c:v>
                </c:pt>
                <c:pt idx="101529">
                  <c:v>-167.40449999999998</c:v>
                </c:pt>
                <c:pt idx="101530">
                  <c:v>-167.40249999999997</c:v>
                </c:pt>
                <c:pt idx="101531">
                  <c:v>-167.40049999999997</c:v>
                </c:pt>
                <c:pt idx="101532">
                  <c:v>-167.39849999999998</c:v>
                </c:pt>
                <c:pt idx="101533">
                  <c:v>-167.39649999999997</c:v>
                </c:pt>
                <c:pt idx="101534">
                  <c:v>-167.39449999999997</c:v>
                </c:pt>
                <c:pt idx="101535">
                  <c:v>-167.39249999999998</c:v>
                </c:pt>
                <c:pt idx="101536">
                  <c:v>-167.39049999999997</c:v>
                </c:pt>
                <c:pt idx="101537">
                  <c:v>-167.38849999999996</c:v>
                </c:pt>
                <c:pt idx="101538">
                  <c:v>-167.38649999999998</c:v>
                </c:pt>
                <c:pt idx="101539">
                  <c:v>-167.38449999999997</c:v>
                </c:pt>
                <c:pt idx="101540">
                  <c:v>-167.38249999999996</c:v>
                </c:pt>
                <c:pt idx="101541">
                  <c:v>-167.38049999999998</c:v>
                </c:pt>
                <c:pt idx="101542">
                  <c:v>-167.37849999999997</c:v>
                </c:pt>
                <c:pt idx="101543">
                  <c:v>-167.37649999999996</c:v>
                </c:pt>
                <c:pt idx="101544">
                  <c:v>-167.37449999999998</c:v>
                </c:pt>
                <c:pt idx="101545">
                  <c:v>-167.37249999999997</c:v>
                </c:pt>
                <c:pt idx="101546">
                  <c:v>-167.37049999999996</c:v>
                </c:pt>
                <c:pt idx="101547">
                  <c:v>-167.36849999999998</c:v>
                </c:pt>
                <c:pt idx="101548">
                  <c:v>-167.36649999999997</c:v>
                </c:pt>
                <c:pt idx="101549">
                  <c:v>-167.36449999999996</c:v>
                </c:pt>
                <c:pt idx="101550">
                  <c:v>-167.36249999999998</c:v>
                </c:pt>
                <c:pt idx="101551">
                  <c:v>-167.36049999999997</c:v>
                </c:pt>
                <c:pt idx="101552">
                  <c:v>-167.35849999999996</c:v>
                </c:pt>
                <c:pt idx="101553">
                  <c:v>-167.35649999999998</c:v>
                </c:pt>
                <c:pt idx="101554">
                  <c:v>-167.35449999999997</c:v>
                </c:pt>
                <c:pt idx="101555">
                  <c:v>-167.35249999999996</c:v>
                </c:pt>
                <c:pt idx="101556">
                  <c:v>-167.35049999999998</c:v>
                </c:pt>
                <c:pt idx="101557">
                  <c:v>-167.34849999999997</c:v>
                </c:pt>
                <c:pt idx="101558">
                  <c:v>-167.34649999999996</c:v>
                </c:pt>
                <c:pt idx="101559">
                  <c:v>-167.34449999999998</c:v>
                </c:pt>
                <c:pt idx="101560">
                  <c:v>-167.34249999999997</c:v>
                </c:pt>
                <c:pt idx="101561">
                  <c:v>-167.34049999999996</c:v>
                </c:pt>
                <c:pt idx="101562">
                  <c:v>-167.33849999999998</c:v>
                </c:pt>
                <c:pt idx="101563">
                  <c:v>-167.33649999999997</c:v>
                </c:pt>
                <c:pt idx="101564">
                  <c:v>-167.33449999999999</c:v>
                </c:pt>
                <c:pt idx="101565">
                  <c:v>-167.33249999999998</c:v>
                </c:pt>
                <c:pt idx="101566">
                  <c:v>-167.33049999999997</c:v>
                </c:pt>
                <c:pt idx="101567">
                  <c:v>-167.32849999999999</c:v>
                </c:pt>
                <c:pt idx="101568">
                  <c:v>-167.32649999999998</c:v>
                </c:pt>
                <c:pt idx="101569">
                  <c:v>-167.32449999999997</c:v>
                </c:pt>
                <c:pt idx="101570">
                  <c:v>-167.32249999999999</c:v>
                </c:pt>
                <c:pt idx="101571">
                  <c:v>-167.32049999999998</c:v>
                </c:pt>
                <c:pt idx="101572">
                  <c:v>-167.31849999999997</c:v>
                </c:pt>
                <c:pt idx="101573">
                  <c:v>-167.31649999999999</c:v>
                </c:pt>
                <c:pt idx="101574">
                  <c:v>-167.31449999999998</c:v>
                </c:pt>
                <c:pt idx="101575">
                  <c:v>-167.31249999999997</c:v>
                </c:pt>
                <c:pt idx="101576">
                  <c:v>-167.31049999999999</c:v>
                </c:pt>
                <c:pt idx="101577">
                  <c:v>-167.30849999999998</c:v>
                </c:pt>
                <c:pt idx="101578">
                  <c:v>-167.30649999999997</c:v>
                </c:pt>
                <c:pt idx="101579">
                  <c:v>-167.30449999999999</c:v>
                </c:pt>
                <c:pt idx="101580">
                  <c:v>-167.30249999999998</c:v>
                </c:pt>
                <c:pt idx="101581">
                  <c:v>-167.30049999999997</c:v>
                </c:pt>
                <c:pt idx="101582">
                  <c:v>-167.29849999999999</c:v>
                </c:pt>
                <c:pt idx="101583">
                  <c:v>-167.29649999999998</c:v>
                </c:pt>
                <c:pt idx="101584">
                  <c:v>-167.29449999999997</c:v>
                </c:pt>
                <c:pt idx="101585">
                  <c:v>-167.29249999999999</c:v>
                </c:pt>
                <c:pt idx="101586">
                  <c:v>-167.29049999999998</c:v>
                </c:pt>
                <c:pt idx="101587">
                  <c:v>-167.28849999999997</c:v>
                </c:pt>
                <c:pt idx="101588">
                  <c:v>-167.28649999999999</c:v>
                </c:pt>
                <c:pt idx="101589">
                  <c:v>-167.28449999999998</c:v>
                </c:pt>
                <c:pt idx="101590">
                  <c:v>-167.28249999999997</c:v>
                </c:pt>
                <c:pt idx="101591">
                  <c:v>-167.28049999999999</c:v>
                </c:pt>
                <c:pt idx="101592">
                  <c:v>-167.27849999999998</c:v>
                </c:pt>
                <c:pt idx="101593">
                  <c:v>-167.27649999999997</c:v>
                </c:pt>
                <c:pt idx="101594">
                  <c:v>-167.27449999999999</c:v>
                </c:pt>
                <c:pt idx="101595">
                  <c:v>-167.27249999999998</c:v>
                </c:pt>
                <c:pt idx="101596">
                  <c:v>-167.27049999999997</c:v>
                </c:pt>
                <c:pt idx="101597">
                  <c:v>-167.26849999999999</c:v>
                </c:pt>
                <c:pt idx="101598">
                  <c:v>-167.26649999999998</c:v>
                </c:pt>
                <c:pt idx="101599">
                  <c:v>-167.26449999999997</c:v>
                </c:pt>
                <c:pt idx="101600">
                  <c:v>-167.26249999999999</c:v>
                </c:pt>
                <c:pt idx="101601">
                  <c:v>-167.26049999999998</c:v>
                </c:pt>
                <c:pt idx="101602">
                  <c:v>-167.25849999999997</c:v>
                </c:pt>
                <c:pt idx="101603">
                  <c:v>-167.25649999999999</c:v>
                </c:pt>
                <c:pt idx="101604">
                  <c:v>-167.25449999999998</c:v>
                </c:pt>
                <c:pt idx="101605">
                  <c:v>-167.25249999999997</c:v>
                </c:pt>
                <c:pt idx="101606">
                  <c:v>-167.25049999999999</c:v>
                </c:pt>
                <c:pt idx="101607">
                  <c:v>-167.24849999999998</c:v>
                </c:pt>
                <c:pt idx="101608">
                  <c:v>-167.24649999999997</c:v>
                </c:pt>
                <c:pt idx="101609">
                  <c:v>-167.24449999999999</c:v>
                </c:pt>
                <c:pt idx="101610">
                  <c:v>-167.24249999999998</c:v>
                </c:pt>
                <c:pt idx="101611">
                  <c:v>-167.24049999999997</c:v>
                </c:pt>
                <c:pt idx="101612">
                  <c:v>-167.23849999999999</c:v>
                </c:pt>
                <c:pt idx="101613">
                  <c:v>-167.23649999999998</c:v>
                </c:pt>
                <c:pt idx="101614">
                  <c:v>-167.23449999999997</c:v>
                </c:pt>
                <c:pt idx="101615">
                  <c:v>-167.23249999999999</c:v>
                </c:pt>
                <c:pt idx="101616">
                  <c:v>-167.23049999999998</c:v>
                </c:pt>
                <c:pt idx="101617">
                  <c:v>-167.22849999999997</c:v>
                </c:pt>
                <c:pt idx="101618">
                  <c:v>-167.22649999999999</c:v>
                </c:pt>
                <c:pt idx="101619">
                  <c:v>-167.22449999999998</c:v>
                </c:pt>
                <c:pt idx="101620">
                  <c:v>-167.22249999999997</c:v>
                </c:pt>
                <c:pt idx="101621">
                  <c:v>-167.22049999999999</c:v>
                </c:pt>
                <c:pt idx="101622">
                  <c:v>-167.21849999999998</c:v>
                </c:pt>
                <c:pt idx="101623">
                  <c:v>-167.21649999999997</c:v>
                </c:pt>
                <c:pt idx="101624">
                  <c:v>-167.21449999999999</c:v>
                </c:pt>
                <c:pt idx="101625">
                  <c:v>-167.21249999999998</c:v>
                </c:pt>
                <c:pt idx="101626">
                  <c:v>-167.21049999999997</c:v>
                </c:pt>
                <c:pt idx="101627">
                  <c:v>-167.20849999999999</c:v>
                </c:pt>
                <c:pt idx="101628">
                  <c:v>-167.20649999999998</c:v>
                </c:pt>
                <c:pt idx="101629">
                  <c:v>-167.20449999999997</c:v>
                </c:pt>
                <c:pt idx="101630">
                  <c:v>-167.20249999999999</c:v>
                </c:pt>
                <c:pt idx="101631">
                  <c:v>-167.20049999999998</c:v>
                </c:pt>
                <c:pt idx="101632">
                  <c:v>-167.19849999999997</c:v>
                </c:pt>
                <c:pt idx="101633">
                  <c:v>-167.19649999999999</c:v>
                </c:pt>
                <c:pt idx="101634">
                  <c:v>-167.19449999999998</c:v>
                </c:pt>
                <c:pt idx="101635">
                  <c:v>-167.19249999999997</c:v>
                </c:pt>
                <c:pt idx="101636">
                  <c:v>-167.19049999999999</c:v>
                </c:pt>
                <c:pt idx="101637">
                  <c:v>-167.18849999999998</c:v>
                </c:pt>
                <c:pt idx="101638">
                  <c:v>-167.18649999999997</c:v>
                </c:pt>
                <c:pt idx="101639">
                  <c:v>-167.18449999999999</c:v>
                </c:pt>
                <c:pt idx="101640">
                  <c:v>-167.18249999999998</c:v>
                </c:pt>
                <c:pt idx="101641">
                  <c:v>-167.18049999999997</c:v>
                </c:pt>
                <c:pt idx="101642">
                  <c:v>-167.17849999999999</c:v>
                </c:pt>
                <c:pt idx="101643">
                  <c:v>-167.17649999999998</c:v>
                </c:pt>
                <c:pt idx="101644">
                  <c:v>-167.17449999999997</c:v>
                </c:pt>
                <c:pt idx="101645">
                  <c:v>-167.17249999999999</c:v>
                </c:pt>
                <c:pt idx="101646">
                  <c:v>-167.17049999999998</c:v>
                </c:pt>
                <c:pt idx="101647">
                  <c:v>-167.16849999999997</c:v>
                </c:pt>
                <c:pt idx="101648">
                  <c:v>-167.16649999999998</c:v>
                </c:pt>
                <c:pt idx="101649">
                  <c:v>-167.16449999999998</c:v>
                </c:pt>
                <c:pt idx="101650">
                  <c:v>-167.16249999999997</c:v>
                </c:pt>
                <c:pt idx="101651">
                  <c:v>-167.16049999999998</c:v>
                </c:pt>
                <c:pt idx="101652">
                  <c:v>-167.15849999999998</c:v>
                </c:pt>
                <c:pt idx="101653">
                  <c:v>-167.15649999999997</c:v>
                </c:pt>
                <c:pt idx="101654">
                  <c:v>-167.15449999999998</c:v>
                </c:pt>
                <c:pt idx="101655">
                  <c:v>-167.15249999999997</c:v>
                </c:pt>
                <c:pt idx="101656">
                  <c:v>-167.15049999999997</c:v>
                </c:pt>
                <c:pt idx="101657">
                  <c:v>-167.14849999999998</c:v>
                </c:pt>
                <c:pt idx="101658">
                  <c:v>-167.14649999999997</c:v>
                </c:pt>
                <c:pt idx="101659">
                  <c:v>-167.14449999999997</c:v>
                </c:pt>
                <c:pt idx="101660">
                  <c:v>-167.14249999999998</c:v>
                </c:pt>
                <c:pt idx="101661">
                  <c:v>-167.14049999999997</c:v>
                </c:pt>
                <c:pt idx="101662">
                  <c:v>-167.13849999999996</c:v>
                </c:pt>
                <c:pt idx="101663">
                  <c:v>-167.13649999999998</c:v>
                </c:pt>
                <c:pt idx="101664">
                  <c:v>-167.13449999999997</c:v>
                </c:pt>
                <c:pt idx="101665">
                  <c:v>-167.13249999999996</c:v>
                </c:pt>
                <c:pt idx="101666">
                  <c:v>-167.13049999999998</c:v>
                </c:pt>
                <c:pt idx="101667">
                  <c:v>-167.12849999999997</c:v>
                </c:pt>
                <c:pt idx="101668">
                  <c:v>-167.12649999999996</c:v>
                </c:pt>
                <c:pt idx="101669">
                  <c:v>-167.12449999999998</c:v>
                </c:pt>
                <c:pt idx="101670">
                  <c:v>-167.12249999999997</c:v>
                </c:pt>
                <c:pt idx="101671">
                  <c:v>-167.12049999999996</c:v>
                </c:pt>
                <c:pt idx="101672">
                  <c:v>-167.11849999999998</c:v>
                </c:pt>
                <c:pt idx="101673">
                  <c:v>-167.11649999999997</c:v>
                </c:pt>
                <c:pt idx="101674">
                  <c:v>-167.11449999999996</c:v>
                </c:pt>
                <c:pt idx="101675">
                  <c:v>-167.11249999999998</c:v>
                </c:pt>
                <c:pt idx="101676">
                  <c:v>-167.11049999999997</c:v>
                </c:pt>
                <c:pt idx="101677">
                  <c:v>-167.10849999999996</c:v>
                </c:pt>
                <c:pt idx="101678">
                  <c:v>-167.10649999999998</c:v>
                </c:pt>
                <c:pt idx="101679">
                  <c:v>-167.10449999999997</c:v>
                </c:pt>
                <c:pt idx="101680">
                  <c:v>-167.10249999999996</c:v>
                </c:pt>
                <c:pt idx="101681">
                  <c:v>-167.10049999999998</c:v>
                </c:pt>
                <c:pt idx="101682">
                  <c:v>-167.09849999999997</c:v>
                </c:pt>
                <c:pt idx="101683">
                  <c:v>-167.09649999999996</c:v>
                </c:pt>
                <c:pt idx="101684">
                  <c:v>-167.09449999999998</c:v>
                </c:pt>
                <c:pt idx="101685">
                  <c:v>-167.09249999999997</c:v>
                </c:pt>
                <c:pt idx="101686">
                  <c:v>-167.09049999999996</c:v>
                </c:pt>
                <c:pt idx="101687">
                  <c:v>-167.08849999999998</c:v>
                </c:pt>
                <c:pt idx="101688">
                  <c:v>-167.08649999999997</c:v>
                </c:pt>
                <c:pt idx="101689">
                  <c:v>-167.08449999999999</c:v>
                </c:pt>
                <c:pt idx="101690">
                  <c:v>-167.08249999999998</c:v>
                </c:pt>
                <c:pt idx="101691">
                  <c:v>-167.08049999999997</c:v>
                </c:pt>
                <c:pt idx="101692">
                  <c:v>-167.07849999999999</c:v>
                </c:pt>
                <c:pt idx="101693">
                  <c:v>-167.07649999999998</c:v>
                </c:pt>
                <c:pt idx="101694">
                  <c:v>-167.07449999999997</c:v>
                </c:pt>
                <c:pt idx="101695">
                  <c:v>-167.07249999999999</c:v>
                </c:pt>
                <c:pt idx="101696">
                  <c:v>-167.07049999999998</c:v>
                </c:pt>
                <c:pt idx="101697">
                  <c:v>-167.06849999999997</c:v>
                </c:pt>
                <c:pt idx="101698">
                  <c:v>-167.06649999999999</c:v>
                </c:pt>
                <c:pt idx="101699">
                  <c:v>-167.06449999999998</c:v>
                </c:pt>
                <c:pt idx="101700">
                  <c:v>-167.06249999999997</c:v>
                </c:pt>
                <c:pt idx="101701">
                  <c:v>-167.06049999999999</c:v>
                </c:pt>
                <c:pt idx="101702">
                  <c:v>-167.05849999999998</c:v>
                </c:pt>
                <c:pt idx="101703">
                  <c:v>-167.05649999999997</c:v>
                </c:pt>
                <c:pt idx="101704">
                  <c:v>-167.05449999999999</c:v>
                </c:pt>
                <c:pt idx="101705">
                  <c:v>-167.05249999999998</c:v>
                </c:pt>
                <c:pt idx="101706">
                  <c:v>-167.05049999999997</c:v>
                </c:pt>
                <c:pt idx="101707">
                  <c:v>-167.04849999999999</c:v>
                </c:pt>
                <c:pt idx="101708">
                  <c:v>-167.04649999999998</c:v>
                </c:pt>
                <c:pt idx="101709">
                  <c:v>-167.04449999999997</c:v>
                </c:pt>
                <c:pt idx="101710">
                  <c:v>-167.04249999999999</c:v>
                </c:pt>
                <c:pt idx="101711">
                  <c:v>-167.04049999999998</c:v>
                </c:pt>
                <c:pt idx="101712">
                  <c:v>-167.03849999999997</c:v>
                </c:pt>
                <c:pt idx="101713">
                  <c:v>-167.03649999999999</c:v>
                </c:pt>
                <c:pt idx="101714">
                  <c:v>-167.03449999999998</c:v>
                </c:pt>
                <c:pt idx="101715">
                  <c:v>-167.03249999999997</c:v>
                </c:pt>
                <c:pt idx="101716">
                  <c:v>-167.03049999999999</c:v>
                </c:pt>
                <c:pt idx="101717">
                  <c:v>-167.02849999999998</c:v>
                </c:pt>
                <c:pt idx="101718">
                  <c:v>-167.02649999999997</c:v>
                </c:pt>
                <c:pt idx="101719">
                  <c:v>-167.02449999999999</c:v>
                </c:pt>
                <c:pt idx="101720">
                  <c:v>-167.02249999999998</c:v>
                </c:pt>
                <c:pt idx="101721">
                  <c:v>-167.02049999999997</c:v>
                </c:pt>
                <c:pt idx="101722">
                  <c:v>-167.01849999999999</c:v>
                </c:pt>
                <c:pt idx="101723">
                  <c:v>-167.01649999999998</c:v>
                </c:pt>
                <c:pt idx="101724">
                  <c:v>-167.01449999999997</c:v>
                </c:pt>
                <c:pt idx="101725">
                  <c:v>-167.01249999999999</c:v>
                </c:pt>
                <c:pt idx="101726">
                  <c:v>-167.01049999999998</c:v>
                </c:pt>
                <c:pt idx="101727">
                  <c:v>-167.00849999999997</c:v>
                </c:pt>
                <c:pt idx="101728">
                  <c:v>-167.00649999999999</c:v>
                </c:pt>
                <c:pt idx="101729">
                  <c:v>-167.00449999999998</c:v>
                </c:pt>
                <c:pt idx="101730">
                  <c:v>-167.00249999999997</c:v>
                </c:pt>
                <c:pt idx="101731">
                  <c:v>-167.00049999999999</c:v>
                </c:pt>
                <c:pt idx="101732">
                  <c:v>-166.99849999999998</c:v>
                </c:pt>
                <c:pt idx="101733">
                  <c:v>-166.99649999999997</c:v>
                </c:pt>
                <c:pt idx="101734">
                  <c:v>-166.99449999999999</c:v>
                </c:pt>
                <c:pt idx="101735">
                  <c:v>-166.99249999999998</c:v>
                </c:pt>
                <c:pt idx="101736">
                  <c:v>-166.99049999999997</c:v>
                </c:pt>
                <c:pt idx="101737">
                  <c:v>-166.98849999999999</c:v>
                </c:pt>
                <c:pt idx="101738">
                  <c:v>-166.98649999999998</c:v>
                </c:pt>
                <c:pt idx="101739">
                  <c:v>-166.98449999999997</c:v>
                </c:pt>
                <c:pt idx="101740">
                  <c:v>-166.98249999999999</c:v>
                </c:pt>
                <c:pt idx="101741">
                  <c:v>-166.98049999999998</c:v>
                </c:pt>
                <c:pt idx="101742">
                  <c:v>-166.97849999999997</c:v>
                </c:pt>
                <c:pt idx="101743">
                  <c:v>-166.97649999999999</c:v>
                </c:pt>
                <c:pt idx="101744">
                  <c:v>-166.97449999999998</c:v>
                </c:pt>
                <c:pt idx="101745">
                  <c:v>-166.97249999999997</c:v>
                </c:pt>
                <c:pt idx="101746">
                  <c:v>-166.97049999999999</c:v>
                </c:pt>
                <c:pt idx="101747">
                  <c:v>-166.96849999999998</c:v>
                </c:pt>
                <c:pt idx="101748">
                  <c:v>-166.96649999999997</c:v>
                </c:pt>
                <c:pt idx="101749">
                  <c:v>-166.96449999999999</c:v>
                </c:pt>
                <c:pt idx="101750">
                  <c:v>-166.96249999999998</c:v>
                </c:pt>
                <c:pt idx="101751">
                  <c:v>-166.96049999999997</c:v>
                </c:pt>
                <c:pt idx="101752">
                  <c:v>-166.95849999999999</c:v>
                </c:pt>
                <c:pt idx="101753">
                  <c:v>-166.95649999999998</c:v>
                </c:pt>
                <c:pt idx="101754">
                  <c:v>-166.95449999999997</c:v>
                </c:pt>
                <c:pt idx="101755">
                  <c:v>-166.95249999999999</c:v>
                </c:pt>
                <c:pt idx="101756">
                  <c:v>-166.95049999999998</c:v>
                </c:pt>
                <c:pt idx="101757">
                  <c:v>-166.94849999999997</c:v>
                </c:pt>
                <c:pt idx="101758">
                  <c:v>-166.94649999999999</c:v>
                </c:pt>
                <c:pt idx="101759">
                  <c:v>-166.94449999999998</c:v>
                </c:pt>
                <c:pt idx="101760">
                  <c:v>-166.94249999999997</c:v>
                </c:pt>
                <c:pt idx="101761">
                  <c:v>-166.94049999999999</c:v>
                </c:pt>
                <c:pt idx="101762">
                  <c:v>-166.93849999999998</c:v>
                </c:pt>
                <c:pt idx="101763">
                  <c:v>-166.93649999999997</c:v>
                </c:pt>
                <c:pt idx="101764">
                  <c:v>-166.93449999999999</c:v>
                </c:pt>
                <c:pt idx="101765">
                  <c:v>-166.93249999999998</c:v>
                </c:pt>
                <c:pt idx="101766">
                  <c:v>-166.93049999999997</c:v>
                </c:pt>
                <c:pt idx="101767">
                  <c:v>-166.92849999999999</c:v>
                </c:pt>
                <c:pt idx="101768">
                  <c:v>-166.92649999999998</c:v>
                </c:pt>
                <c:pt idx="101769">
                  <c:v>-166.92449999999997</c:v>
                </c:pt>
                <c:pt idx="101770">
                  <c:v>-166.92249999999999</c:v>
                </c:pt>
                <c:pt idx="101771">
                  <c:v>-166.92049999999998</c:v>
                </c:pt>
                <c:pt idx="101772">
                  <c:v>-166.91849999999997</c:v>
                </c:pt>
                <c:pt idx="101773">
                  <c:v>-166.91649999999998</c:v>
                </c:pt>
                <c:pt idx="101774">
                  <c:v>-166.91449999999998</c:v>
                </c:pt>
                <c:pt idx="101775">
                  <c:v>-166.91249999999997</c:v>
                </c:pt>
                <c:pt idx="101776">
                  <c:v>-166.91049999999998</c:v>
                </c:pt>
                <c:pt idx="101777">
                  <c:v>-166.90849999999998</c:v>
                </c:pt>
                <c:pt idx="101778">
                  <c:v>-166.90649999999997</c:v>
                </c:pt>
                <c:pt idx="101779">
                  <c:v>-166.90449999999998</c:v>
                </c:pt>
                <c:pt idx="101780">
                  <c:v>-166.90249999999997</c:v>
                </c:pt>
                <c:pt idx="101781">
                  <c:v>-166.90049999999997</c:v>
                </c:pt>
                <c:pt idx="101782">
                  <c:v>-166.89849999999998</c:v>
                </c:pt>
                <c:pt idx="101783">
                  <c:v>-166.89649999999997</c:v>
                </c:pt>
                <c:pt idx="101784">
                  <c:v>-166.89449999999997</c:v>
                </c:pt>
                <c:pt idx="101785">
                  <c:v>-166.89249999999998</c:v>
                </c:pt>
                <c:pt idx="101786">
                  <c:v>-166.89049999999997</c:v>
                </c:pt>
                <c:pt idx="101787">
                  <c:v>-166.88849999999996</c:v>
                </c:pt>
                <c:pt idx="101788">
                  <c:v>-166.88649999999998</c:v>
                </c:pt>
                <c:pt idx="101789">
                  <c:v>-166.88449999999997</c:v>
                </c:pt>
                <c:pt idx="101790">
                  <c:v>-166.88249999999996</c:v>
                </c:pt>
                <c:pt idx="101791">
                  <c:v>-166.88049999999998</c:v>
                </c:pt>
                <c:pt idx="101792">
                  <c:v>-166.87849999999997</c:v>
                </c:pt>
                <c:pt idx="101793">
                  <c:v>-166.87649999999996</c:v>
                </c:pt>
                <c:pt idx="101794">
                  <c:v>-166.87449999999998</c:v>
                </c:pt>
                <c:pt idx="101795">
                  <c:v>-166.87249999999997</c:v>
                </c:pt>
                <c:pt idx="101796">
                  <c:v>-166.87049999999996</c:v>
                </c:pt>
                <c:pt idx="101797">
                  <c:v>-166.86849999999998</c:v>
                </c:pt>
                <c:pt idx="101798">
                  <c:v>-166.86649999999997</c:v>
                </c:pt>
                <c:pt idx="101799">
                  <c:v>-166.86449999999996</c:v>
                </c:pt>
                <c:pt idx="101800">
                  <c:v>-166.86249999999998</c:v>
                </c:pt>
                <c:pt idx="101801">
                  <c:v>-166.86049999999997</c:v>
                </c:pt>
                <c:pt idx="101802">
                  <c:v>-166.85849999999996</c:v>
                </c:pt>
                <c:pt idx="101803">
                  <c:v>-166.85649999999998</c:v>
                </c:pt>
                <c:pt idx="101804">
                  <c:v>-166.85449999999997</c:v>
                </c:pt>
                <c:pt idx="101805">
                  <c:v>-166.85249999999996</c:v>
                </c:pt>
                <c:pt idx="101806">
                  <c:v>-166.85049999999998</c:v>
                </c:pt>
                <c:pt idx="101807">
                  <c:v>-166.84849999999997</c:v>
                </c:pt>
                <c:pt idx="101808">
                  <c:v>-166.84649999999996</c:v>
                </c:pt>
                <c:pt idx="101809">
                  <c:v>-166.84449999999998</c:v>
                </c:pt>
                <c:pt idx="101810">
                  <c:v>-166.84249999999997</c:v>
                </c:pt>
                <c:pt idx="101811">
                  <c:v>-166.84049999999996</c:v>
                </c:pt>
                <c:pt idx="101812">
                  <c:v>-166.83849999999998</c:v>
                </c:pt>
                <c:pt idx="101813">
                  <c:v>-166.83649999999997</c:v>
                </c:pt>
                <c:pt idx="101814">
                  <c:v>-166.83449999999999</c:v>
                </c:pt>
                <c:pt idx="101815">
                  <c:v>-166.83249999999998</c:v>
                </c:pt>
                <c:pt idx="101816">
                  <c:v>-166.83049999999997</c:v>
                </c:pt>
                <c:pt idx="101817">
                  <c:v>-166.82849999999999</c:v>
                </c:pt>
                <c:pt idx="101818">
                  <c:v>-166.82649999999998</c:v>
                </c:pt>
                <c:pt idx="101819">
                  <c:v>-166.82449999999997</c:v>
                </c:pt>
                <c:pt idx="101820">
                  <c:v>-166.82249999999999</c:v>
                </c:pt>
                <c:pt idx="101821">
                  <c:v>-166.82049999999998</c:v>
                </c:pt>
                <c:pt idx="101822">
                  <c:v>-166.81849999999997</c:v>
                </c:pt>
                <c:pt idx="101823">
                  <c:v>-166.81649999999999</c:v>
                </c:pt>
                <c:pt idx="101824">
                  <c:v>-166.81449999999998</c:v>
                </c:pt>
                <c:pt idx="101825">
                  <c:v>-166.81249999999997</c:v>
                </c:pt>
                <c:pt idx="101826">
                  <c:v>-166.81049999999999</c:v>
                </c:pt>
                <c:pt idx="101827">
                  <c:v>-166.80849999999998</c:v>
                </c:pt>
                <c:pt idx="101828">
                  <c:v>-166.80649999999997</c:v>
                </c:pt>
                <c:pt idx="101829">
                  <c:v>-166.80449999999999</c:v>
                </c:pt>
                <c:pt idx="101830">
                  <c:v>-166.80249999999998</c:v>
                </c:pt>
                <c:pt idx="101831">
                  <c:v>-166.80049999999997</c:v>
                </c:pt>
                <c:pt idx="101832">
                  <c:v>-166.79849999999999</c:v>
                </c:pt>
                <c:pt idx="101833">
                  <c:v>-166.79649999999998</c:v>
                </c:pt>
                <c:pt idx="101834">
                  <c:v>-166.79449999999997</c:v>
                </c:pt>
                <c:pt idx="101835">
                  <c:v>-166.79249999999999</c:v>
                </c:pt>
                <c:pt idx="101836">
                  <c:v>-166.79049999999998</c:v>
                </c:pt>
                <c:pt idx="101837">
                  <c:v>-166.78849999999997</c:v>
                </c:pt>
                <c:pt idx="101838">
                  <c:v>-166.78649999999999</c:v>
                </c:pt>
                <c:pt idx="101839">
                  <c:v>-166.78449999999998</c:v>
                </c:pt>
                <c:pt idx="101840">
                  <c:v>-166.78249999999997</c:v>
                </c:pt>
                <c:pt idx="101841">
                  <c:v>-166.78049999999999</c:v>
                </c:pt>
                <c:pt idx="101842">
                  <c:v>-166.77849999999998</c:v>
                </c:pt>
                <c:pt idx="101843">
                  <c:v>-166.77649999999997</c:v>
                </c:pt>
                <c:pt idx="101844">
                  <c:v>-166.77449999999999</c:v>
                </c:pt>
                <c:pt idx="101845">
                  <c:v>-166.77249999999998</c:v>
                </c:pt>
                <c:pt idx="101846">
                  <c:v>-166.77049999999997</c:v>
                </c:pt>
                <c:pt idx="101847">
                  <c:v>-166.76849999999999</c:v>
                </c:pt>
                <c:pt idx="101848">
                  <c:v>-166.76649999999998</c:v>
                </c:pt>
                <c:pt idx="101849">
                  <c:v>-166.76449999999997</c:v>
                </c:pt>
                <c:pt idx="101850">
                  <c:v>-166.76249999999999</c:v>
                </c:pt>
                <c:pt idx="101851">
                  <c:v>-166.76049999999998</c:v>
                </c:pt>
                <c:pt idx="101852">
                  <c:v>-166.75849999999997</c:v>
                </c:pt>
                <c:pt idx="101853">
                  <c:v>-166.75649999999999</c:v>
                </c:pt>
                <c:pt idx="101854">
                  <c:v>-166.75449999999998</c:v>
                </c:pt>
                <c:pt idx="101855">
                  <c:v>-166.75249999999997</c:v>
                </c:pt>
                <c:pt idx="101856">
                  <c:v>-166.75049999999999</c:v>
                </c:pt>
                <c:pt idx="101857">
                  <c:v>-166.74849999999998</c:v>
                </c:pt>
                <c:pt idx="101858">
                  <c:v>-166.74649999999997</c:v>
                </c:pt>
                <c:pt idx="101859">
                  <c:v>-166.74449999999999</c:v>
                </c:pt>
                <c:pt idx="101860">
                  <c:v>-166.74249999999998</c:v>
                </c:pt>
                <c:pt idx="101861">
                  <c:v>-166.74049999999997</c:v>
                </c:pt>
                <c:pt idx="101862">
                  <c:v>-166.73849999999999</c:v>
                </c:pt>
                <c:pt idx="101863">
                  <c:v>-166.73649999999998</c:v>
                </c:pt>
                <c:pt idx="101864">
                  <c:v>-166.73449999999997</c:v>
                </c:pt>
                <c:pt idx="101865">
                  <c:v>-166.73249999999999</c:v>
                </c:pt>
                <c:pt idx="101866">
                  <c:v>-166.73049999999998</c:v>
                </c:pt>
                <c:pt idx="101867">
                  <c:v>-166.72849999999997</c:v>
                </c:pt>
                <c:pt idx="101868">
                  <c:v>-166.72649999999999</c:v>
                </c:pt>
                <c:pt idx="101869">
                  <c:v>-166.72449999999998</c:v>
                </c:pt>
                <c:pt idx="101870">
                  <c:v>-166.72249999999997</c:v>
                </c:pt>
                <c:pt idx="101871">
                  <c:v>-166.72049999999999</c:v>
                </c:pt>
                <c:pt idx="101872">
                  <c:v>-166.71849999999998</c:v>
                </c:pt>
                <c:pt idx="101873">
                  <c:v>-166.71649999999997</c:v>
                </c:pt>
                <c:pt idx="101874">
                  <c:v>-166.71449999999999</c:v>
                </c:pt>
                <c:pt idx="101875">
                  <c:v>-166.71249999999998</c:v>
                </c:pt>
                <c:pt idx="101876">
                  <c:v>-166.71049999999997</c:v>
                </c:pt>
                <c:pt idx="101877">
                  <c:v>-166.70849999999999</c:v>
                </c:pt>
                <c:pt idx="101878">
                  <c:v>-166.70649999999998</c:v>
                </c:pt>
                <c:pt idx="101879">
                  <c:v>-166.70449999999997</c:v>
                </c:pt>
                <c:pt idx="101880">
                  <c:v>-166.70249999999999</c:v>
                </c:pt>
                <c:pt idx="101881">
                  <c:v>-166.70049999999998</c:v>
                </c:pt>
                <c:pt idx="101882">
                  <c:v>-166.69849999999997</c:v>
                </c:pt>
                <c:pt idx="101883">
                  <c:v>-166.69649999999999</c:v>
                </c:pt>
                <c:pt idx="101884">
                  <c:v>-166.69449999999998</c:v>
                </c:pt>
                <c:pt idx="101885">
                  <c:v>-166.69249999999997</c:v>
                </c:pt>
                <c:pt idx="101886">
                  <c:v>-166.69049999999999</c:v>
                </c:pt>
                <c:pt idx="101887">
                  <c:v>-166.68849999999998</c:v>
                </c:pt>
                <c:pt idx="101888">
                  <c:v>-166.68649999999997</c:v>
                </c:pt>
                <c:pt idx="101889">
                  <c:v>-166.68449999999999</c:v>
                </c:pt>
                <c:pt idx="101890">
                  <c:v>-166.68249999999998</c:v>
                </c:pt>
                <c:pt idx="101891">
                  <c:v>-166.68049999999997</c:v>
                </c:pt>
                <c:pt idx="101892">
                  <c:v>-166.67849999999999</c:v>
                </c:pt>
                <c:pt idx="101893">
                  <c:v>-166.67649999999998</c:v>
                </c:pt>
                <c:pt idx="101894">
                  <c:v>-166.67449999999997</c:v>
                </c:pt>
                <c:pt idx="101895">
                  <c:v>-166.67249999999999</c:v>
                </c:pt>
                <c:pt idx="101896">
                  <c:v>-166.67049999999998</c:v>
                </c:pt>
                <c:pt idx="101897">
                  <c:v>-166.66849999999997</c:v>
                </c:pt>
                <c:pt idx="101898">
                  <c:v>-166.66649999999998</c:v>
                </c:pt>
                <c:pt idx="101899">
                  <c:v>-166.66449999999998</c:v>
                </c:pt>
                <c:pt idx="101900">
                  <c:v>-166.66249999999997</c:v>
                </c:pt>
                <c:pt idx="101901">
                  <c:v>-166.66049999999998</c:v>
                </c:pt>
                <c:pt idx="101902">
                  <c:v>-166.65849999999998</c:v>
                </c:pt>
                <c:pt idx="101903">
                  <c:v>-166.65649999999997</c:v>
                </c:pt>
                <c:pt idx="101904">
                  <c:v>-166.65449999999998</c:v>
                </c:pt>
                <c:pt idx="101905">
                  <c:v>-166.65249999999997</c:v>
                </c:pt>
                <c:pt idx="101906">
                  <c:v>-166.65049999999997</c:v>
                </c:pt>
                <c:pt idx="101907">
                  <c:v>-166.64849999999998</c:v>
                </c:pt>
                <c:pt idx="101908">
                  <c:v>-166.64649999999997</c:v>
                </c:pt>
                <c:pt idx="101909">
                  <c:v>-166.64449999999997</c:v>
                </c:pt>
                <c:pt idx="101910">
                  <c:v>-166.64249999999998</c:v>
                </c:pt>
                <c:pt idx="101911">
                  <c:v>-166.64049999999997</c:v>
                </c:pt>
                <c:pt idx="101912">
                  <c:v>-166.63849999999996</c:v>
                </c:pt>
                <c:pt idx="101913">
                  <c:v>-166.63649999999998</c:v>
                </c:pt>
                <c:pt idx="101914">
                  <c:v>-166.63449999999997</c:v>
                </c:pt>
                <c:pt idx="101915">
                  <c:v>-166.63249999999996</c:v>
                </c:pt>
                <c:pt idx="101916">
                  <c:v>-166.63049999999998</c:v>
                </c:pt>
                <c:pt idx="101917">
                  <c:v>-166.62849999999997</c:v>
                </c:pt>
                <c:pt idx="101918">
                  <c:v>-166.62649999999996</c:v>
                </c:pt>
                <c:pt idx="101919">
                  <c:v>-166.62449999999998</c:v>
                </c:pt>
                <c:pt idx="101920">
                  <c:v>-166.62249999999997</c:v>
                </c:pt>
                <c:pt idx="101921">
                  <c:v>-166.62049999999996</c:v>
                </c:pt>
                <c:pt idx="101922">
                  <c:v>-166.61849999999998</c:v>
                </c:pt>
                <c:pt idx="101923">
                  <c:v>-166.61649999999997</c:v>
                </c:pt>
                <c:pt idx="101924">
                  <c:v>-166.61449999999996</c:v>
                </c:pt>
                <c:pt idx="101925">
                  <c:v>-166.61249999999998</c:v>
                </c:pt>
                <c:pt idx="101926">
                  <c:v>-166.61049999999997</c:v>
                </c:pt>
                <c:pt idx="101927">
                  <c:v>-166.60849999999996</c:v>
                </c:pt>
                <c:pt idx="101928">
                  <c:v>-166.60649999999998</c:v>
                </c:pt>
                <c:pt idx="101929">
                  <c:v>-166.60449999999997</c:v>
                </c:pt>
                <c:pt idx="101930">
                  <c:v>-166.60249999999996</c:v>
                </c:pt>
                <c:pt idx="101931">
                  <c:v>-166.60049999999998</c:v>
                </c:pt>
                <c:pt idx="101932">
                  <c:v>-166.59849999999997</c:v>
                </c:pt>
                <c:pt idx="101933">
                  <c:v>-166.59649999999996</c:v>
                </c:pt>
                <c:pt idx="101934">
                  <c:v>-166.59449999999998</c:v>
                </c:pt>
                <c:pt idx="101935">
                  <c:v>-166.59249999999997</c:v>
                </c:pt>
                <c:pt idx="101936">
                  <c:v>-166.59049999999996</c:v>
                </c:pt>
                <c:pt idx="101937">
                  <c:v>-166.58849999999998</c:v>
                </c:pt>
                <c:pt idx="101938">
                  <c:v>-166.58649999999997</c:v>
                </c:pt>
                <c:pt idx="101939">
                  <c:v>-166.58449999999999</c:v>
                </c:pt>
                <c:pt idx="101940">
                  <c:v>-166.58249999999998</c:v>
                </c:pt>
                <c:pt idx="101941">
                  <c:v>-166.58049999999997</c:v>
                </c:pt>
                <c:pt idx="101942">
                  <c:v>-166.57849999999999</c:v>
                </c:pt>
                <c:pt idx="101943">
                  <c:v>-166.57649999999998</c:v>
                </c:pt>
                <c:pt idx="101944">
                  <c:v>-166.57449999999997</c:v>
                </c:pt>
                <c:pt idx="101945">
                  <c:v>-166.57249999999999</c:v>
                </c:pt>
                <c:pt idx="101946">
                  <c:v>-166.57049999999998</c:v>
                </c:pt>
                <c:pt idx="101947">
                  <c:v>-166.56849999999997</c:v>
                </c:pt>
                <c:pt idx="101948">
                  <c:v>-166.56649999999999</c:v>
                </c:pt>
                <c:pt idx="101949">
                  <c:v>-166.56449999999998</c:v>
                </c:pt>
                <c:pt idx="101950">
                  <c:v>-166.56249999999997</c:v>
                </c:pt>
                <c:pt idx="101951">
                  <c:v>-166.56049999999999</c:v>
                </c:pt>
                <c:pt idx="101952">
                  <c:v>-166.55849999999998</c:v>
                </c:pt>
                <c:pt idx="101953">
                  <c:v>-166.55649999999997</c:v>
                </c:pt>
                <c:pt idx="101954">
                  <c:v>-166.55449999999999</c:v>
                </c:pt>
                <c:pt idx="101955">
                  <c:v>-166.55249999999998</c:v>
                </c:pt>
                <c:pt idx="101956">
                  <c:v>-166.55049999999997</c:v>
                </c:pt>
                <c:pt idx="101957">
                  <c:v>-166.54849999999999</c:v>
                </c:pt>
                <c:pt idx="101958">
                  <c:v>-166.54649999999998</c:v>
                </c:pt>
                <c:pt idx="101959">
                  <c:v>-166.54449999999997</c:v>
                </c:pt>
                <c:pt idx="101960">
                  <c:v>-166.54249999999999</c:v>
                </c:pt>
                <c:pt idx="101961">
                  <c:v>-166.54049999999998</c:v>
                </c:pt>
                <c:pt idx="101962">
                  <c:v>-166.53849999999997</c:v>
                </c:pt>
                <c:pt idx="101963">
                  <c:v>-166.53649999999999</c:v>
                </c:pt>
                <c:pt idx="101964">
                  <c:v>-166.53449999999998</c:v>
                </c:pt>
                <c:pt idx="101965">
                  <c:v>-166.53249999999997</c:v>
                </c:pt>
                <c:pt idx="101966">
                  <c:v>-166.53049999999999</c:v>
                </c:pt>
                <c:pt idx="101967">
                  <c:v>-166.52849999999998</c:v>
                </c:pt>
                <c:pt idx="101968">
                  <c:v>-166.52649999999997</c:v>
                </c:pt>
                <c:pt idx="101969">
                  <c:v>-166.52449999999999</c:v>
                </c:pt>
                <c:pt idx="101970">
                  <c:v>-166.52249999999998</c:v>
                </c:pt>
                <c:pt idx="101971">
                  <c:v>-166.52049999999997</c:v>
                </c:pt>
                <c:pt idx="101972">
                  <c:v>-166.51849999999999</c:v>
                </c:pt>
                <c:pt idx="101973">
                  <c:v>-166.51649999999998</c:v>
                </c:pt>
                <c:pt idx="101974">
                  <c:v>-166.51449999999997</c:v>
                </c:pt>
                <c:pt idx="101975">
                  <c:v>-166.51249999999999</c:v>
                </c:pt>
                <c:pt idx="101976">
                  <c:v>-166.51049999999998</c:v>
                </c:pt>
                <c:pt idx="101977">
                  <c:v>-166.50849999999997</c:v>
                </c:pt>
                <c:pt idx="101978">
                  <c:v>-166.50649999999999</c:v>
                </c:pt>
                <c:pt idx="101979">
                  <c:v>-166.50449999999998</c:v>
                </c:pt>
                <c:pt idx="101980">
                  <c:v>-166.50249999999997</c:v>
                </c:pt>
                <c:pt idx="101981">
                  <c:v>-166.50049999999999</c:v>
                </c:pt>
                <c:pt idx="101982">
                  <c:v>-166.49849999999998</c:v>
                </c:pt>
                <c:pt idx="101983">
                  <c:v>-166.49649999999997</c:v>
                </c:pt>
                <c:pt idx="101984">
                  <c:v>-166.49449999999999</c:v>
                </c:pt>
                <c:pt idx="101985">
                  <c:v>-166.49249999999998</c:v>
                </c:pt>
                <c:pt idx="101986">
                  <c:v>-166.49049999999997</c:v>
                </c:pt>
                <c:pt idx="101987">
                  <c:v>-166.48849999999999</c:v>
                </c:pt>
                <c:pt idx="101988">
                  <c:v>-166.48649999999998</c:v>
                </c:pt>
                <c:pt idx="101989">
                  <c:v>-166.48449999999997</c:v>
                </c:pt>
                <c:pt idx="101990">
                  <c:v>-166.48249999999999</c:v>
                </c:pt>
                <c:pt idx="101991">
                  <c:v>-166.48049999999998</c:v>
                </c:pt>
                <c:pt idx="101992">
                  <c:v>-166.47849999999997</c:v>
                </c:pt>
                <c:pt idx="101993">
                  <c:v>-166.47649999999999</c:v>
                </c:pt>
                <c:pt idx="101994">
                  <c:v>-166.47449999999998</c:v>
                </c:pt>
                <c:pt idx="101995">
                  <c:v>-166.47249999999997</c:v>
                </c:pt>
                <c:pt idx="101996">
                  <c:v>-166.47049999999999</c:v>
                </c:pt>
                <c:pt idx="101997">
                  <c:v>-166.46849999999998</c:v>
                </c:pt>
                <c:pt idx="101998">
                  <c:v>-166.46649999999997</c:v>
                </c:pt>
                <c:pt idx="101999">
                  <c:v>-166.46449999999999</c:v>
                </c:pt>
                <c:pt idx="102000">
                  <c:v>-166.46249999999998</c:v>
                </c:pt>
                <c:pt idx="102001">
                  <c:v>-166.46049999999997</c:v>
                </c:pt>
                <c:pt idx="102002">
                  <c:v>-166.45849999999999</c:v>
                </c:pt>
                <c:pt idx="102003">
                  <c:v>-166.45649999999998</c:v>
                </c:pt>
                <c:pt idx="102004">
                  <c:v>-166.45449999999997</c:v>
                </c:pt>
                <c:pt idx="102005">
                  <c:v>-166.45249999999999</c:v>
                </c:pt>
                <c:pt idx="102006">
                  <c:v>-166.45049999999998</c:v>
                </c:pt>
                <c:pt idx="102007">
                  <c:v>-166.44849999999997</c:v>
                </c:pt>
                <c:pt idx="102008">
                  <c:v>-166.44649999999999</c:v>
                </c:pt>
                <c:pt idx="102009">
                  <c:v>-166.44449999999998</c:v>
                </c:pt>
                <c:pt idx="102010">
                  <c:v>-166.44249999999997</c:v>
                </c:pt>
                <c:pt idx="102011">
                  <c:v>-166.44049999999999</c:v>
                </c:pt>
                <c:pt idx="102012">
                  <c:v>-166.43849999999998</c:v>
                </c:pt>
                <c:pt idx="102013">
                  <c:v>-166.43649999999997</c:v>
                </c:pt>
                <c:pt idx="102014">
                  <c:v>-166.43449999999999</c:v>
                </c:pt>
                <c:pt idx="102015">
                  <c:v>-166.43249999999998</c:v>
                </c:pt>
                <c:pt idx="102016">
                  <c:v>-166.43049999999997</c:v>
                </c:pt>
                <c:pt idx="102017">
                  <c:v>-166.42849999999999</c:v>
                </c:pt>
                <c:pt idx="102018">
                  <c:v>-166.42649999999998</c:v>
                </c:pt>
                <c:pt idx="102019">
                  <c:v>-166.42449999999997</c:v>
                </c:pt>
                <c:pt idx="102020">
                  <c:v>-166.42249999999999</c:v>
                </c:pt>
                <c:pt idx="102021">
                  <c:v>-166.42049999999998</c:v>
                </c:pt>
                <c:pt idx="102022">
                  <c:v>-166.41849999999997</c:v>
                </c:pt>
                <c:pt idx="102023">
                  <c:v>-166.41649999999998</c:v>
                </c:pt>
                <c:pt idx="102024">
                  <c:v>-166.41449999999998</c:v>
                </c:pt>
                <c:pt idx="102025">
                  <c:v>-166.41249999999997</c:v>
                </c:pt>
                <c:pt idx="102026">
                  <c:v>-166.41049999999998</c:v>
                </c:pt>
                <c:pt idx="102027">
                  <c:v>-166.40849999999998</c:v>
                </c:pt>
                <c:pt idx="102028">
                  <c:v>-166.40649999999997</c:v>
                </c:pt>
                <c:pt idx="102029">
                  <c:v>-166.40449999999998</c:v>
                </c:pt>
                <c:pt idx="102030">
                  <c:v>-166.40249999999997</c:v>
                </c:pt>
                <c:pt idx="102031">
                  <c:v>-166.40049999999997</c:v>
                </c:pt>
                <c:pt idx="102032">
                  <c:v>-166.39849999999998</c:v>
                </c:pt>
                <c:pt idx="102033">
                  <c:v>-166.39649999999997</c:v>
                </c:pt>
                <c:pt idx="102034">
                  <c:v>-166.39449999999997</c:v>
                </c:pt>
                <c:pt idx="102035">
                  <c:v>-166.39249999999998</c:v>
                </c:pt>
                <c:pt idx="102036">
                  <c:v>-166.39049999999997</c:v>
                </c:pt>
                <c:pt idx="102037">
                  <c:v>-166.38849999999996</c:v>
                </c:pt>
                <c:pt idx="102038">
                  <c:v>-166.38649999999998</c:v>
                </c:pt>
                <c:pt idx="102039">
                  <c:v>-166.38449999999997</c:v>
                </c:pt>
                <c:pt idx="102040">
                  <c:v>-166.38249999999996</c:v>
                </c:pt>
                <c:pt idx="102041">
                  <c:v>-166.38049999999998</c:v>
                </c:pt>
                <c:pt idx="102042">
                  <c:v>-166.37849999999997</c:v>
                </c:pt>
                <c:pt idx="102043">
                  <c:v>-166.37649999999996</c:v>
                </c:pt>
                <c:pt idx="102044">
                  <c:v>-166.37449999999998</c:v>
                </c:pt>
                <c:pt idx="102045">
                  <c:v>-166.37249999999997</c:v>
                </c:pt>
                <c:pt idx="102046">
                  <c:v>-166.37049999999996</c:v>
                </c:pt>
                <c:pt idx="102047">
                  <c:v>-166.36849999999998</c:v>
                </c:pt>
                <c:pt idx="102048">
                  <c:v>-166.36649999999997</c:v>
                </c:pt>
                <c:pt idx="102049">
                  <c:v>-166.36449999999996</c:v>
                </c:pt>
                <c:pt idx="102050">
                  <c:v>-166.36249999999998</c:v>
                </c:pt>
                <c:pt idx="102051">
                  <c:v>-166.36049999999997</c:v>
                </c:pt>
                <c:pt idx="102052">
                  <c:v>-166.35849999999996</c:v>
                </c:pt>
                <c:pt idx="102053">
                  <c:v>-166.35649999999998</c:v>
                </c:pt>
                <c:pt idx="102054">
                  <c:v>-166.35449999999997</c:v>
                </c:pt>
                <c:pt idx="102055">
                  <c:v>-166.35249999999996</c:v>
                </c:pt>
                <c:pt idx="102056">
                  <c:v>-166.35049999999998</c:v>
                </c:pt>
                <c:pt idx="102057">
                  <c:v>-166.34849999999997</c:v>
                </c:pt>
                <c:pt idx="102058">
                  <c:v>-166.34649999999996</c:v>
                </c:pt>
                <c:pt idx="102059">
                  <c:v>-166.34449999999998</c:v>
                </c:pt>
                <c:pt idx="102060">
                  <c:v>-166.34249999999997</c:v>
                </c:pt>
                <c:pt idx="102061">
                  <c:v>-166.34049999999996</c:v>
                </c:pt>
                <c:pt idx="102062">
                  <c:v>-166.33849999999998</c:v>
                </c:pt>
                <c:pt idx="102063">
                  <c:v>-166.33649999999997</c:v>
                </c:pt>
                <c:pt idx="102064">
                  <c:v>-166.33449999999999</c:v>
                </c:pt>
                <c:pt idx="102065">
                  <c:v>-166.33249999999998</c:v>
                </c:pt>
                <c:pt idx="102066">
                  <c:v>-166.33049999999997</c:v>
                </c:pt>
                <c:pt idx="102067">
                  <c:v>-166.32849999999999</c:v>
                </c:pt>
                <c:pt idx="102068">
                  <c:v>-166.32649999999998</c:v>
                </c:pt>
                <c:pt idx="102069">
                  <c:v>-166.32449999999997</c:v>
                </c:pt>
                <c:pt idx="102070">
                  <c:v>-166.32249999999999</c:v>
                </c:pt>
                <c:pt idx="102071">
                  <c:v>-166.32049999999998</c:v>
                </c:pt>
                <c:pt idx="102072">
                  <c:v>-166.31849999999997</c:v>
                </c:pt>
                <c:pt idx="102073">
                  <c:v>-166.31649999999999</c:v>
                </c:pt>
                <c:pt idx="102074">
                  <c:v>-166.31449999999998</c:v>
                </c:pt>
                <c:pt idx="102075">
                  <c:v>-166.31249999999997</c:v>
                </c:pt>
                <c:pt idx="102076">
                  <c:v>-166.31049999999999</c:v>
                </c:pt>
                <c:pt idx="102077">
                  <c:v>-166.30849999999998</c:v>
                </c:pt>
                <c:pt idx="102078">
                  <c:v>-166.30649999999997</c:v>
                </c:pt>
                <c:pt idx="102079">
                  <c:v>-166.30449999999999</c:v>
                </c:pt>
                <c:pt idx="102080">
                  <c:v>-166.30249999999998</c:v>
                </c:pt>
                <c:pt idx="102081">
                  <c:v>-166.30049999999997</c:v>
                </c:pt>
                <c:pt idx="102082">
                  <c:v>-166.29849999999999</c:v>
                </c:pt>
                <c:pt idx="102083">
                  <c:v>-166.29649999999998</c:v>
                </c:pt>
                <c:pt idx="102084">
                  <c:v>-166.29449999999997</c:v>
                </c:pt>
                <c:pt idx="102085">
                  <c:v>-166.29249999999999</c:v>
                </c:pt>
                <c:pt idx="102086">
                  <c:v>-166.29049999999998</c:v>
                </c:pt>
                <c:pt idx="102087">
                  <c:v>-166.28849999999997</c:v>
                </c:pt>
                <c:pt idx="102088">
                  <c:v>-166.28649999999999</c:v>
                </c:pt>
                <c:pt idx="102089">
                  <c:v>-166.28449999999998</c:v>
                </c:pt>
                <c:pt idx="102090">
                  <c:v>-166.28249999999997</c:v>
                </c:pt>
                <c:pt idx="102091">
                  <c:v>-166.28049999999999</c:v>
                </c:pt>
                <c:pt idx="102092">
                  <c:v>-166.27849999999998</c:v>
                </c:pt>
                <c:pt idx="102093">
                  <c:v>-166.27649999999997</c:v>
                </c:pt>
                <c:pt idx="102094">
                  <c:v>-166.27449999999999</c:v>
                </c:pt>
                <c:pt idx="102095">
                  <c:v>-166.27249999999998</c:v>
                </c:pt>
                <c:pt idx="102096">
                  <c:v>-166.27049999999997</c:v>
                </c:pt>
                <c:pt idx="102097">
                  <c:v>-166.26849999999999</c:v>
                </c:pt>
                <c:pt idx="102098">
                  <c:v>-166.26649999999998</c:v>
                </c:pt>
                <c:pt idx="102099">
                  <c:v>-166.26449999999997</c:v>
                </c:pt>
                <c:pt idx="102100">
                  <c:v>-166.26249999999999</c:v>
                </c:pt>
                <c:pt idx="102101">
                  <c:v>-166.26049999999998</c:v>
                </c:pt>
                <c:pt idx="102102">
                  <c:v>-166.25849999999997</c:v>
                </c:pt>
                <c:pt idx="102103">
                  <c:v>-166.25649999999999</c:v>
                </c:pt>
                <c:pt idx="102104">
                  <c:v>-166.25449999999998</c:v>
                </c:pt>
                <c:pt idx="102105">
                  <c:v>-166.25249999999997</c:v>
                </c:pt>
                <c:pt idx="102106">
                  <c:v>-166.25049999999999</c:v>
                </c:pt>
                <c:pt idx="102107">
                  <c:v>-166.24849999999998</c:v>
                </c:pt>
                <c:pt idx="102108">
                  <c:v>-166.24649999999997</c:v>
                </c:pt>
                <c:pt idx="102109">
                  <c:v>-166.24449999999999</c:v>
                </c:pt>
                <c:pt idx="102110">
                  <c:v>-166.24249999999998</c:v>
                </c:pt>
                <c:pt idx="102111">
                  <c:v>-166.24049999999997</c:v>
                </c:pt>
                <c:pt idx="102112">
                  <c:v>-166.23849999999999</c:v>
                </c:pt>
                <c:pt idx="102113">
                  <c:v>-166.23649999999998</c:v>
                </c:pt>
                <c:pt idx="102114">
                  <c:v>-166.23449999999997</c:v>
                </c:pt>
                <c:pt idx="102115">
                  <c:v>-166.23249999999999</c:v>
                </c:pt>
                <c:pt idx="102116">
                  <c:v>-166.23049999999998</c:v>
                </c:pt>
                <c:pt idx="102117">
                  <c:v>-166.22849999999997</c:v>
                </c:pt>
                <c:pt idx="102118">
                  <c:v>-166.22649999999999</c:v>
                </c:pt>
                <c:pt idx="102119">
                  <c:v>-166.22449999999998</c:v>
                </c:pt>
                <c:pt idx="102120">
                  <c:v>-166.22249999999997</c:v>
                </c:pt>
                <c:pt idx="102121">
                  <c:v>-166.22049999999999</c:v>
                </c:pt>
                <c:pt idx="102122">
                  <c:v>-166.21849999999998</c:v>
                </c:pt>
                <c:pt idx="102123">
                  <c:v>-166.21649999999997</c:v>
                </c:pt>
                <c:pt idx="102124">
                  <c:v>-166.21449999999999</c:v>
                </c:pt>
                <c:pt idx="102125">
                  <c:v>-166.21249999999998</c:v>
                </c:pt>
                <c:pt idx="102126">
                  <c:v>-166.21049999999997</c:v>
                </c:pt>
                <c:pt idx="102127">
                  <c:v>-166.20849999999999</c:v>
                </c:pt>
                <c:pt idx="102128">
                  <c:v>-166.20649999999998</c:v>
                </c:pt>
                <c:pt idx="102129">
                  <c:v>-166.20449999999997</c:v>
                </c:pt>
                <c:pt idx="102130">
                  <c:v>-166.20249999999999</c:v>
                </c:pt>
                <c:pt idx="102131">
                  <c:v>-166.20049999999998</c:v>
                </c:pt>
                <c:pt idx="102132">
                  <c:v>-166.19849999999997</c:v>
                </c:pt>
                <c:pt idx="102133">
                  <c:v>-166.19649999999999</c:v>
                </c:pt>
                <c:pt idx="102134">
                  <c:v>-166.19449999999998</c:v>
                </c:pt>
                <c:pt idx="102135">
                  <c:v>-166.19249999999997</c:v>
                </c:pt>
                <c:pt idx="102136">
                  <c:v>-166.19049999999999</c:v>
                </c:pt>
                <c:pt idx="102137">
                  <c:v>-166.18849999999998</c:v>
                </c:pt>
                <c:pt idx="102138">
                  <c:v>-166.18649999999997</c:v>
                </c:pt>
                <c:pt idx="102139">
                  <c:v>-166.18449999999999</c:v>
                </c:pt>
                <c:pt idx="102140">
                  <c:v>-166.18249999999998</c:v>
                </c:pt>
                <c:pt idx="102141">
                  <c:v>-166.18049999999997</c:v>
                </c:pt>
                <c:pt idx="102142">
                  <c:v>-166.17849999999999</c:v>
                </c:pt>
                <c:pt idx="102143">
                  <c:v>-166.17649999999998</c:v>
                </c:pt>
                <c:pt idx="102144">
                  <c:v>-166.17449999999997</c:v>
                </c:pt>
                <c:pt idx="102145">
                  <c:v>-166.17249999999999</c:v>
                </c:pt>
                <c:pt idx="102146">
                  <c:v>-166.17049999999998</c:v>
                </c:pt>
                <c:pt idx="102147">
                  <c:v>-166.16849999999997</c:v>
                </c:pt>
                <c:pt idx="102148">
                  <c:v>-166.16649999999998</c:v>
                </c:pt>
                <c:pt idx="102149">
                  <c:v>-166.16449999999998</c:v>
                </c:pt>
                <c:pt idx="102150">
                  <c:v>-166.16249999999997</c:v>
                </c:pt>
                <c:pt idx="102151">
                  <c:v>-166.16049999999998</c:v>
                </c:pt>
                <c:pt idx="102152">
                  <c:v>-166.15849999999998</c:v>
                </c:pt>
                <c:pt idx="102153">
                  <c:v>-166.15649999999997</c:v>
                </c:pt>
                <c:pt idx="102154">
                  <c:v>-166.15449999999998</c:v>
                </c:pt>
                <c:pt idx="102155">
                  <c:v>-166.15249999999997</c:v>
                </c:pt>
                <c:pt idx="102156">
                  <c:v>-166.15049999999997</c:v>
                </c:pt>
                <c:pt idx="102157">
                  <c:v>-166.14849999999998</c:v>
                </c:pt>
                <c:pt idx="102158">
                  <c:v>-166.14649999999997</c:v>
                </c:pt>
                <c:pt idx="102159">
                  <c:v>-166.14449999999997</c:v>
                </c:pt>
                <c:pt idx="102160">
                  <c:v>-166.14249999999998</c:v>
                </c:pt>
                <c:pt idx="102161">
                  <c:v>-166.14049999999997</c:v>
                </c:pt>
                <c:pt idx="102162">
                  <c:v>-166.13849999999996</c:v>
                </c:pt>
                <c:pt idx="102163">
                  <c:v>-166.13649999999998</c:v>
                </c:pt>
                <c:pt idx="102164">
                  <c:v>-166.13449999999997</c:v>
                </c:pt>
                <c:pt idx="102165">
                  <c:v>-166.13249999999996</c:v>
                </c:pt>
                <c:pt idx="102166">
                  <c:v>-166.13049999999998</c:v>
                </c:pt>
                <c:pt idx="102167">
                  <c:v>-166.12849999999997</c:v>
                </c:pt>
                <c:pt idx="102168">
                  <c:v>-166.12649999999996</c:v>
                </c:pt>
                <c:pt idx="102169">
                  <c:v>-166.12449999999998</c:v>
                </c:pt>
                <c:pt idx="102170">
                  <c:v>-166.12249999999997</c:v>
                </c:pt>
                <c:pt idx="102171">
                  <c:v>-166.12049999999996</c:v>
                </c:pt>
                <c:pt idx="102172">
                  <c:v>-166.11849999999998</c:v>
                </c:pt>
                <c:pt idx="102173">
                  <c:v>-166.11649999999997</c:v>
                </c:pt>
                <c:pt idx="102174">
                  <c:v>-166.11449999999996</c:v>
                </c:pt>
                <c:pt idx="102175">
                  <c:v>-166.11249999999998</c:v>
                </c:pt>
                <c:pt idx="102176">
                  <c:v>-166.11049999999997</c:v>
                </c:pt>
                <c:pt idx="102177">
                  <c:v>-166.10849999999996</c:v>
                </c:pt>
                <c:pt idx="102178">
                  <c:v>-166.10649999999998</c:v>
                </c:pt>
                <c:pt idx="102179">
                  <c:v>-166.10449999999997</c:v>
                </c:pt>
                <c:pt idx="102180">
                  <c:v>-166.10249999999996</c:v>
                </c:pt>
                <c:pt idx="102181">
                  <c:v>-166.10049999999998</c:v>
                </c:pt>
                <c:pt idx="102182">
                  <c:v>-166.09849999999997</c:v>
                </c:pt>
                <c:pt idx="102183">
                  <c:v>-166.09649999999996</c:v>
                </c:pt>
                <c:pt idx="102184">
                  <c:v>-166.09449999999998</c:v>
                </c:pt>
                <c:pt idx="102185">
                  <c:v>-166.09249999999997</c:v>
                </c:pt>
                <c:pt idx="102186">
                  <c:v>-166.09049999999996</c:v>
                </c:pt>
                <c:pt idx="102187">
                  <c:v>-166.08849999999998</c:v>
                </c:pt>
                <c:pt idx="102188">
                  <c:v>-166.08649999999997</c:v>
                </c:pt>
                <c:pt idx="102189">
                  <c:v>-166.08449999999999</c:v>
                </c:pt>
                <c:pt idx="102190">
                  <c:v>-166.08249999999998</c:v>
                </c:pt>
                <c:pt idx="102191">
                  <c:v>-166.08049999999997</c:v>
                </c:pt>
                <c:pt idx="102192">
                  <c:v>-166.07849999999999</c:v>
                </c:pt>
                <c:pt idx="102193">
                  <c:v>-166.07649999999998</c:v>
                </c:pt>
                <c:pt idx="102194">
                  <c:v>-166.07449999999997</c:v>
                </c:pt>
                <c:pt idx="102195">
                  <c:v>-166.07249999999999</c:v>
                </c:pt>
                <c:pt idx="102196">
                  <c:v>-166.07049999999998</c:v>
                </c:pt>
                <c:pt idx="102197">
                  <c:v>-166.06849999999997</c:v>
                </c:pt>
                <c:pt idx="102198">
                  <c:v>-166.06649999999999</c:v>
                </c:pt>
                <c:pt idx="102199">
                  <c:v>-166.06449999999998</c:v>
                </c:pt>
                <c:pt idx="102200">
                  <c:v>-166.06249999999997</c:v>
                </c:pt>
                <c:pt idx="102201">
                  <c:v>-166.06049999999999</c:v>
                </c:pt>
                <c:pt idx="102202">
                  <c:v>-166.05849999999998</c:v>
                </c:pt>
                <c:pt idx="102203">
                  <c:v>-166.05649999999997</c:v>
                </c:pt>
                <c:pt idx="102204">
                  <c:v>-166.05449999999999</c:v>
                </c:pt>
                <c:pt idx="102205">
                  <c:v>-166.05249999999998</c:v>
                </c:pt>
                <c:pt idx="102206">
                  <c:v>-166.05049999999997</c:v>
                </c:pt>
                <c:pt idx="102207">
                  <c:v>-166.04849999999999</c:v>
                </c:pt>
                <c:pt idx="102208">
                  <c:v>-166.04649999999998</c:v>
                </c:pt>
                <c:pt idx="102209">
                  <c:v>-166.04449999999997</c:v>
                </c:pt>
                <c:pt idx="102210">
                  <c:v>-166.04249999999999</c:v>
                </c:pt>
                <c:pt idx="102211">
                  <c:v>-166.04049999999998</c:v>
                </c:pt>
                <c:pt idx="102212">
                  <c:v>-166.03849999999997</c:v>
                </c:pt>
                <c:pt idx="102213">
                  <c:v>-166.03649999999999</c:v>
                </c:pt>
                <c:pt idx="102214">
                  <c:v>-166.03449999999998</c:v>
                </c:pt>
                <c:pt idx="102215">
                  <c:v>-166.03249999999997</c:v>
                </c:pt>
                <c:pt idx="102216">
                  <c:v>-166.03049999999999</c:v>
                </c:pt>
                <c:pt idx="102217">
                  <c:v>-166.02849999999998</c:v>
                </c:pt>
                <c:pt idx="102218">
                  <c:v>-166.02649999999997</c:v>
                </c:pt>
                <c:pt idx="102219">
                  <c:v>-166.02449999999999</c:v>
                </c:pt>
                <c:pt idx="102220">
                  <c:v>-166.02249999999998</c:v>
                </c:pt>
                <c:pt idx="102221">
                  <c:v>-166.02049999999997</c:v>
                </c:pt>
                <c:pt idx="102222">
                  <c:v>-166.01849999999999</c:v>
                </c:pt>
                <c:pt idx="102223">
                  <c:v>-166.01649999999998</c:v>
                </c:pt>
                <c:pt idx="102224">
                  <c:v>-166.01449999999997</c:v>
                </c:pt>
                <c:pt idx="102225">
                  <c:v>-166.01249999999999</c:v>
                </c:pt>
                <c:pt idx="102226">
                  <c:v>-166.01049999999998</c:v>
                </c:pt>
                <c:pt idx="102227">
                  <c:v>-166.00849999999997</c:v>
                </c:pt>
                <c:pt idx="102228">
                  <c:v>-166.00649999999999</c:v>
                </c:pt>
                <c:pt idx="102229">
                  <c:v>-166.00449999999998</c:v>
                </c:pt>
                <c:pt idx="102230">
                  <c:v>-166.00249999999997</c:v>
                </c:pt>
                <c:pt idx="102231">
                  <c:v>-166.00049999999999</c:v>
                </c:pt>
                <c:pt idx="102232">
                  <c:v>-165.99849999999998</c:v>
                </c:pt>
                <c:pt idx="102233">
                  <c:v>-165.99649999999997</c:v>
                </c:pt>
                <c:pt idx="102234">
                  <c:v>-165.99449999999999</c:v>
                </c:pt>
                <c:pt idx="102235">
                  <c:v>-165.99249999999998</c:v>
                </c:pt>
                <c:pt idx="102236">
                  <c:v>-165.99049999999997</c:v>
                </c:pt>
                <c:pt idx="102237">
                  <c:v>-165.98849999999999</c:v>
                </c:pt>
                <c:pt idx="102238">
                  <c:v>-165.98649999999998</c:v>
                </c:pt>
                <c:pt idx="102239">
                  <c:v>-165.98449999999997</c:v>
                </c:pt>
                <c:pt idx="102240">
                  <c:v>-165.98249999999999</c:v>
                </c:pt>
                <c:pt idx="102241">
                  <c:v>-165.98049999999998</c:v>
                </c:pt>
                <c:pt idx="102242">
                  <c:v>-165.97849999999997</c:v>
                </c:pt>
                <c:pt idx="102243">
                  <c:v>-165.97649999999999</c:v>
                </c:pt>
                <c:pt idx="102244">
                  <c:v>-165.97449999999998</c:v>
                </c:pt>
                <c:pt idx="102245">
                  <c:v>-165.97249999999997</c:v>
                </c:pt>
                <c:pt idx="102246">
                  <c:v>-165.97049999999999</c:v>
                </c:pt>
                <c:pt idx="102247">
                  <c:v>-165.96849999999998</c:v>
                </c:pt>
                <c:pt idx="102248">
                  <c:v>-165.96649999999997</c:v>
                </c:pt>
                <c:pt idx="102249">
                  <c:v>-165.96449999999999</c:v>
                </c:pt>
                <c:pt idx="102250">
                  <c:v>-165.96249999999998</c:v>
                </c:pt>
                <c:pt idx="102251">
                  <c:v>-165.96049999999997</c:v>
                </c:pt>
                <c:pt idx="102252">
                  <c:v>-165.95849999999999</c:v>
                </c:pt>
                <c:pt idx="102253">
                  <c:v>-165.95649999999998</c:v>
                </c:pt>
                <c:pt idx="102254">
                  <c:v>-165.95449999999997</c:v>
                </c:pt>
                <c:pt idx="102255">
                  <c:v>-165.95249999999999</c:v>
                </c:pt>
                <c:pt idx="102256">
                  <c:v>-165.95049999999998</c:v>
                </c:pt>
                <c:pt idx="102257">
                  <c:v>-165.94849999999997</c:v>
                </c:pt>
                <c:pt idx="102258">
                  <c:v>-165.94649999999999</c:v>
                </c:pt>
                <c:pt idx="102259">
                  <c:v>-165.94449999999998</c:v>
                </c:pt>
                <c:pt idx="102260">
                  <c:v>-165.94249999999997</c:v>
                </c:pt>
                <c:pt idx="102261">
                  <c:v>-165.94049999999999</c:v>
                </c:pt>
                <c:pt idx="102262">
                  <c:v>-165.93849999999998</c:v>
                </c:pt>
                <c:pt idx="102263">
                  <c:v>-165.93649999999997</c:v>
                </c:pt>
                <c:pt idx="102264">
                  <c:v>-165.93449999999999</c:v>
                </c:pt>
                <c:pt idx="102265">
                  <c:v>-165.93249999999998</c:v>
                </c:pt>
                <c:pt idx="102266">
                  <c:v>-165.93049999999997</c:v>
                </c:pt>
                <c:pt idx="102267">
                  <c:v>-165.92849999999999</c:v>
                </c:pt>
                <c:pt idx="102268">
                  <c:v>-165.92649999999998</c:v>
                </c:pt>
                <c:pt idx="102269">
                  <c:v>-165.92449999999997</c:v>
                </c:pt>
                <c:pt idx="102270">
                  <c:v>-165.92249999999999</c:v>
                </c:pt>
                <c:pt idx="102271">
                  <c:v>-165.92049999999998</c:v>
                </c:pt>
                <c:pt idx="102272">
                  <c:v>-165.91849999999997</c:v>
                </c:pt>
                <c:pt idx="102273">
                  <c:v>-165.91649999999998</c:v>
                </c:pt>
                <c:pt idx="102274">
                  <c:v>-165.91449999999998</c:v>
                </c:pt>
                <c:pt idx="102275">
                  <c:v>-165.91249999999997</c:v>
                </c:pt>
                <c:pt idx="102276">
                  <c:v>-165.91049999999998</c:v>
                </c:pt>
                <c:pt idx="102277">
                  <c:v>-165.90849999999998</c:v>
                </c:pt>
                <c:pt idx="102278">
                  <c:v>-165.90649999999997</c:v>
                </c:pt>
                <c:pt idx="102279">
                  <c:v>-165.90449999999998</c:v>
                </c:pt>
                <c:pt idx="102280">
                  <c:v>-165.90249999999997</c:v>
                </c:pt>
                <c:pt idx="102281">
                  <c:v>-165.90049999999997</c:v>
                </c:pt>
                <c:pt idx="102282">
                  <c:v>-165.89849999999998</c:v>
                </c:pt>
                <c:pt idx="102283">
                  <c:v>-165.89649999999997</c:v>
                </c:pt>
                <c:pt idx="102284">
                  <c:v>-165.89449999999997</c:v>
                </c:pt>
                <c:pt idx="102285">
                  <c:v>-165.89249999999998</c:v>
                </c:pt>
                <c:pt idx="102286">
                  <c:v>-165.89049999999997</c:v>
                </c:pt>
                <c:pt idx="102287">
                  <c:v>-165.88849999999996</c:v>
                </c:pt>
                <c:pt idx="102288">
                  <c:v>-165.88649999999998</c:v>
                </c:pt>
                <c:pt idx="102289">
                  <c:v>-165.88449999999997</c:v>
                </c:pt>
                <c:pt idx="102290">
                  <c:v>-165.88249999999996</c:v>
                </c:pt>
                <c:pt idx="102291">
                  <c:v>-165.88049999999998</c:v>
                </c:pt>
                <c:pt idx="102292">
                  <c:v>-165.87849999999997</c:v>
                </c:pt>
                <c:pt idx="102293">
                  <c:v>-165.87649999999996</c:v>
                </c:pt>
                <c:pt idx="102294">
                  <c:v>-165.87449999999998</c:v>
                </c:pt>
                <c:pt idx="102295">
                  <c:v>-165.87249999999997</c:v>
                </c:pt>
                <c:pt idx="102296">
                  <c:v>-165.87049999999996</c:v>
                </c:pt>
                <c:pt idx="102297">
                  <c:v>-165.86849999999998</c:v>
                </c:pt>
                <c:pt idx="102298">
                  <c:v>-165.86649999999997</c:v>
                </c:pt>
                <c:pt idx="102299">
                  <c:v>-165.86449999999996</c:v>
                </c:pt>
                <c:pt idx="102300">
                  <c:v>-165.86249999999998</c:v>
                </c:pt>
                <c:pt idx="102301">
                  <c:v>-165.86049999999997</c:v>
                </c:pt>
                <c:pt idx="102302">
                  <c:v>-165.85849999999996</c:v>
                </c:pt>
                <c:pt idx="102303">
                  <c:v>-165.85649999999998</c:v>
                </c:pt>
                <c:pt idx="102304">
                  <c:v>-165.85449999999997</c:v>
                </c:pt>
                <c:pt idx="102305">
                  <c:v>-165.85249999999996</c:v>
                </c:pt>
                <c:pt idx="102306">
                  <c:v>-165.85049999999998</c:v>
                </c:pt>
                <c:pt idx="102307">
                  <c:v>-165.84849999999997</c:v>
                </c:pt>
                <c:pt idx="102308">
                  <c:v>-165.84649999999996</c:v>
                </c:pt>
                <c:pt idx="102309">
                  <c:v>-165.84449999999998</c:v>
                </c:pt>
                <c:pt idx="102310">
                  <c:v>-165.84249999999997</c:v>
                </c:pt>
                <c:pt idx="102311">
                  <c:v>-165.84049999999996</c:v>
                </c:pt>
                <c:pt idx="102312">
                  <c:v>-165.83849999999998</c:v>
                </c:pt>
                <c:pt idx="102313">
                  <c:v>-165.83649999999997</c:v>
                </c:pt>
                <c:pt idx="102314">
                  <c:v>-165.83449999999999</c:v>
                </c:pt>
                <c:pt idx="102315">
                  <c:v>-165.83249999999998</c:v>
                </c:pt>
                <c:pt idx="102316">
                  <c:v>-165.83049999999997</c:v>
                </c:pt>
                <c:pt idx="102317">
                  <c:v>-165.82849999999999</c:v>
                </c:pt>
                <c:pt idx="102318">
                  <c:v>-165.82649999999998</c:v>
                </c:pt>
                <c:pt idx="102319">
                  <c:v>-165.82449999999997</c:v>
                </c:pt>
                <c:pt idx="102320">
                  <c:v>-165.82249999999999</c:v>
                </c:pt>
                <c:pt idx="102321">
                  <c:v>-165.82049999999998</c:v>
                </c:pt>
                <c:pt idx="102322">
                  <c:v>-165.81849999999997</c:v>
                </c:pt>
                <c:pt idx="102323">
                  <c:v>-165.81649999999999</c:v>
                </c:pt>
                <c:pt idx="102324">
                  <c:v>-165.81449999999998</c:v>
                </c:pt>
                <c:pt idx="102325">
                  <c:v>-165.81249999999997</c:v>
                </c:pt>
                <c:pt idx="102326">
                  <c:v>-165.81049999999999</c:v>
                </c:pt>
                <c:pt idx="102327">
                  <c:v>-165.80849999999998</c:v>
                </c:pt>
                <c:pt idx="102328">
                  <c:v>-165.80649999999997</c:v>
                </c:pt>
                <c:pt idx="102329">
                  <c:v>-165.80449999999999</c:v>
                </c:pt>
                <c:pt idx="102330">
                  <c:v>-165.80249999999998</c:v>
                </c:pt>
                <c:pt idx="102331">
                  <c:v>-165.80049999999997</c:v>
                </c:pt>
                <c:pt idx="102332">
                  <c:v>-165.79849999999999</c:v>
                </c:pt>
                <c:pt idx="102333">
                  <c:v>-165.79649999999998</c:v>
                </c:pt>
                <c:pt idx="102334">
                  <c:v>-165.79449999999997</c:v>
                </c:pt>
                <c:pt idx="102335">
                  <c:v>-165.79249999999999</c:v>
                </c:pt>
                <c:pt idx="102336">
                  <c:v>-165.79049999999998</c:v>
                </c:pt>
                <c:pt idx="102337">
                  <c:v>-165.78849999999997</c:v>
                </c:pt>
                <c:pt idx="102338">
                  <c:v>-165.78649999999999</c:v>
                </c:pt>
                <c:pt idx="102339">
                  <c:v>-165.78449999999998</c:v>
                </c:pt>
                <c:pt idx="102340">
                  <c:v>-165.78249999999997</c:v>
                </c:pt>
                <c:pt idx="102341">
                  <c:v>-165.78049999999999</c:v>
                </c:pt>
                <c:pt idx="102342">
                  <c:v>-165.77849999999998</c:v>
                </c:pt>
                <c:pt idx="102343">
                  <c:v>-165.77649999999997</c:v>
                </c:pt>
                <c:pt idx="102344">
                  <c:v>-165.77449999999999</c:v>
                </c:pt>
                <c:pt idx="102345">
                  <c:v>-165.77249999999998</c:v>
                </c:pt>
                <c:pt idx="102346">
                  <c:v>-165.77049999999997</c:v>
                </c:pt>
                <c:pt idx="102347">
                  <c:v>-165.76849999999999</c:v>
                </c:pt>
                <c:pt idx="102348">
                  <c:v>-165.76649999999998</c:v>
                </c:pt>
                <c:pt idx="102349">
                  <c:v>-165.76449999999997</c:v>
                </c:pt>
                <c:pt idx="102350">
                  <c:v>-165.76249999999999</c:v>
                </c:pt>
                <c:pt idx="102351">
                  <c:v>-165.76049999999998</c:v>
                </c:pt>
                <c:pt idx="102352">
                  <c:v>-165.75849999999997</c:v>
                </c:pt>
                <c:pt idx="102353">
                  <c:v>-165.75649999999999</c:v>
                </c:pt>
                <c:pt idx="102354">
                  <c:v>-165.75449999999998</c:v>
                </c:pt>
                <c:pt idx="102355">
                  <c:v>-165.75249999999997</c:v>
                </c:pt>
                <c:pt idx="102356">
                  <c:v>-165.75049999999999</c:v>
                </c:pt>
                <c:pt idx="102357">
                  <c:v>-165.74849999999998</c:v>
                </c:pt>
                <c:pt idx="102358">
                  <c:v>-165.74649999999997</c:v>
                </c:pt>
                <c:pt idx="102359">
                  <c:v>-165.74449999999999</c:v>
                </c:pt>
                <c:pt idx="102360">
                  <c:v>-165.74249999999998</c:v>
                </c:pt>
                <c:pt idx="102361">
                  <c:v>-165.74049999999997</c:v>
                </c:pt>
                <c:pt idx="102362">
                  <c:v>-165.73849999999999</c:v>
                </c:pt>
                <c:pt idx="102363">
                  <c:v>-165.73649999999998</c:v>
                </c:pt>
                <c:pt idx="102364">
                  <c:v>-165.73449999999997</c:v>
                </c:pt>
                <c:pt idx="102365">
                  <c:v>-165.73249999999999</c:v>
                </c:pt>
                <c:pt idx="102366">
                  <c:v>-165.73049999999998</c:v>
                </c:pt>
                <c:pt idx="102367">
                  <c:v>-165.72849999999997</c:v>
                </c:pt>
                <c:pt idx="102368">
                  <c:v>-165.72649999999999</c:v>
                </c:pt>
                <c:pt idx="102369">
                  <c:v>-165.72449999999998</c:v>
                </c:pt>
                <c:pt idx="102370">
                  <c:v>-165.72249999999997</c:v>
                </c:pt>
                <c:pt idx="102371">
                  <c:v>-165.72049999999999</c:v>
                </c:pt>
                <c:pt idx="102372">
                  <c:v>-165.71849999999998</c:v>
                </c:pt>
                <c:pt idx="102373">
                  <c:v>-165.71649999999997</c:v>
                </c:pt>
                <c:pt idx="102374">
                  <c:v>-165.71449999999999</c:v>
                </c:pt>
                <c:pt idx="102375">
                  <c:v>-165.71249999999998</c:v>
                </c:pt>
                <c:pt idx="102376">
                  <c:v>-165.71049999999997</c:v>
                </c:pt>
                <c:pt idx="102377">
                  <c:v>-165.70849999999999</c:v>
                </c:pt>
                <c:pt idx="102378">
                  <c:v>-165.70649999999998</c:v>
                </c:pt>
                <c:pt idx="102379">
                  <c:v>-165.70449999999997</c:v>
                </c:pt>
                <c:pt idx="102380">
                  <c:v>-165.70249999999999</c:v>
                </c:pt>
                <c:pt idx="102381">
                  <c:v>-165.70049999999998</c:v>
                </c:pt>
                <c:pt idx="102382">
                  <c:v>-165.69849999999997</c:v>
                </c:pt>
                <c:pt idx="102383">
                  <c:v>-165.69649999999999</c:v>
                </c:pt>
                <c:pt idx="102384">
                  <c:v>-165.69449999999998</c:v>
                </c:pt>
                <c:pt idx="102385">
                  <c:v>-165.69249999999997</c:v>
                </c:pt>
                <c:pt idx="102386">
                  <c:v>-165.69049999999999</c:v>
                </c:pt>
                <c:pt idx="102387">
                  <c:v>-165.68849999999998</c:v>
                </c:pt>
                <c:pt idx="102388">
                  <c:v>-165.68649999999997</c:v>
                </c:pt>
                <c:pt idx="102389">
                  <c:v>-165.68449999999999</c:v>
                </c:pt>
                <c:pt idx="102390">
                  <c:v>-165.68249999999998</c:v>
                </c:pt>
                <c:pt idx="102391">
                  <c:v>-165.68049999999997</c:v>
                </c:pt>
                <c:pt idx="102392">
                  <c:v>-165.67849999999999</c:v>
                </c:pt>
                <c:pt idx="102393">
                  <c:v>-165.67649999999998</c:v>
                </c:pt>
                <c:pt idx="102394">
                  <c:v>-165.67449999999997</c:v>
                </c:pt>
                <c:pt idx="102395">
                  <c:v>-165.67249999999999</c:v>
                </c:pt>
                <c:pt idx="102396">
                  <c:v>-165.67049999999998</c:v>
                </c:pt>
                <c:pt idx="102397">
                  <c:v>-165.66849999999997</c:v>
                </c:pt>
                <c:pt idx="102398">
                  <c:v>-165.66649999999998</c:v>
                </c:pt>
                <c:pt idx="102399">
                  <c:v>-165.66449999999998</c:v>
                </c:pt>
                <c:pt idx="102400">
                  <c:v>-165.66249999999997</c:v>
                </c:pt>
                <c:pt idx="102401">
                  <c:v>-165.66049999999998</c:v>
                </c:pt>
                <c:pt idx="102402">
                  <c:v>-165.65849999999998</c:v>
                </c:pt>
                <c:pt idx="102403">
                  <c:v>-165.65649999999997</c:v>
                </c:pt>
                <c:pt idx="102404">
                  <c:v>-165.65449999999998</c:v>
                </c:pt>
                <c:pt idx="102405">
                  <c:v>-165.65249999999997</c:v>
                </c:pt>
                <c:pt idx="102406">
                  <c:v>-165.65049999999997</c:v>
                </c:pt>
                <c:pt idx="102407">
                  <c:v>-165.64849999999998</c:v>
                </c:pt>
                <c:pt idx="102408">
                  <c:v>-165.64649999999997</c:v>
                </c:pt>
                <c:pt idx="102409">
                  <c:v>-165.64449999999997</c:v>
                </c:pt>
                <c:pt idx="102410">
                  <c:v>-165.64249999999998</c:v>
                </c:pt>
                <c:pt idx="102411">
                  <c:v>-165.64049999999997</c:v>
                </c:pt>
                <c:pt idx="102412">
                  <c:v>-165.63849999999996</c:v>
                </c:pt>
                <c:pt idx="102413">
                  <c:v>-165.63649999999998</c:v>
                </c:pt>
                <c:pt idx="102414">
                  <c:v>-165.63449999999997</c:v>
                </c:pt>
                <c:pt idx="102415">
                  <c:v>-165.63249999999996</c:v>
                </c:pt>
                <c:pt idx="102416">
                  <c:v>-165.63049999999998</c:v>
                </c:pt>
                <c:pt idx="102417">
                  <c:v>-165.62849999999997</c:v>
                </c:pt>
                <c:pt idx="102418">
                  <c:v>-165.62649999999996</c:v>
                </c:pt>
                <c:pt idx="102419">
                  <c:v>-165.62449999999998</c:v>
                </c:pt>
                <c:pt idx="102420">
                  <c:v>-165.62249999999997</c:v>
                </c:pt>
                <c:pt idx="102421">
                  <c:v>-165.62049999999996</c:v>
                </c:pt>
                <c:pt idx="102422">
                  <c:v>-165.61849999999998</c:v>
                </c:pt>
                <c:pt idx="102423">
                  <c:v>-165.61649999999997</c:v>
                </c:pt>
                <c:pt idx="102424">
                  <c:v>-165.61449999999996</c:v>
                </c:pt>
                <c:pt idx="102425">
                  <c:v>-165.61249999999998</c:v>
                </c:pt>
                <c:pt idx="102426">
                  <c:v>-165.61049999999997</c:v>
                </c:pt>
                <c:pt idx="102427">
                  <c:v>-165.60849999999996</c:v>
                </c:pt>
                <c:pt idx="102428">
                  <c:v>-165.60649999999998</c:v>
                </c:pt>
                <c:pt idx="102429">
                  <c:v>-165.60449999999997</c:v>
                </c:pt>
                <c:pt idx="102430">
                  <c:v>-165.60249999999996</c:v>
                </c:pt>
                <c:pt idx="102431">
                  <c:v>-165.60049999999998</c:v>
                </c:pt>
                <c:pt idx="102432">
                  <c:v>-165.59849999999997</c:v>
                </c:pt>
                <c:pt idx="102433">
                  <c:v>-165.59649999999996</c:v>
                </c:pt>
                <c:pt idx="102434">
                  <c:v>-165.59449999999998</c:v>
                </c:pt>
                <c:pt idx="102435">
                  <c:v>-165.59249999999997</c:v>
                </c:pt>
                <c:pt idx="102436">
                  <c:v>-165.59049999999996</c:v>
                </c:pt>
                <c:pt idx="102437">
                  <c:v>-165.58849999999998</c:v>
                </c:pt>
                <c:pt idx="102438">
                  <c:v>-165.58649999999997</c:v>
                </c:pt>
                <c:pt idx="102439">
                  <c:v>-165.58449999999999</c:v>
                </c:pt>
                <c:pt idx="102440">
                  <c:v>-165.58249999999998</c:v>
                </c:pt>
                <c:pt idx="102441">
                  <c:v>-165.58049999999997</c:v>
                </c:pt>
                <c:pt idx="102442">
                  <c:v>-165.57849999999999</c:v>
                </c:pt>
                <c:pt idx="102443">
                  <c:v>-165.57649999999998</c:v>
                </c:pt>
                <c:pt idx="102444">
                  <c:v>-165.57449999999997</c:v>
                </c:pt>
                <c:pt idx="102445">
                  <c:v>-165.57249999999999</c:v>
                </c:pt>
                <c:pt idx="102446">
                  <c:v>-165.57049999999998</c:v>
                </c:pt>
                <c:pt idx="102447">
                  <c:v>-165.56849999999997</c:v>
                </c:pt>
                <c:pt idx="102448">
                  <c:v>-165.56649999999999</c:v>
                </c:pt>
                <c:pt idx="102449">
                  <c:v>-165.56449999999998</c:v>
                </c:pt>
                <c:pt idx="102450">
                  <c:v>-165.56249999999997</c:v>
                </c:pt>
                <c:pt idx="102451">
                  <c:v>-165.56049999999999</c:v>
                </c:pt>
                <c:pt idx="102452">
                  <c:v>-165.55849999999998</c:v>
                </c:pt>
                <c:pt idx="102453">
                  <c:v>-165.55649999999997</c:v>
                </c:pt>
                <c:pt idx="102454">
                  <c:v>-165.55449999999999</c:v>
                </c:pt>
                <c:pt idx="102455">
                  <c:v>-165.55249999999998</c:v>
                </c:pt>
                <c:pt idx="102456">
                  <c:v>-165.55049999999997</c:v>
                </c:pt>
                <c:pt idx="102457">
                  <c:v>-165.54849999999999</c:v>
                </c:pt>
                <c:pt idx="102458">
                  <c:v>-165.54649999999998</c:v>
                </c:pt>
                <c:pt idx="102459">
                  <c:v>-165.54449999999997</c:v>
                </c:pt>
                <c:pt idx="102460">
                  <c:v>-165.54249999999999</c:v>
                </c:pt>
                <c:pt idx="102461">
                  <c:v>-165.54049999999998</c:v>
                </c:pt>
                <c:pt idx="102462">
                  <c:v>-165.53849999999997</c:v>
                </c:pt>
                <c:pt idx="102463">
                  <c:v>-165.53649999999999</c:v>
                </c:pt>
                <c:pt idx="102464">
                  <c:v>-165.53449999999998</c:v>
                </c:pt>
                <c:pt idx="102465">
                  <c:v>-165.53249999999997</c:v>
                </c:pt>
                <c:pt idx="102466">
                  <c:v>-165.53049999999999</c:v>
                </c:pt>
                <c:pt idx="102467">
                  <c:v>-165.52849999999998</c:v>
                </c:pt>
                <c:pt idx="102468">
                  <c:v>-165.52649999999997</c:v>
                </c:pt>
                <c:pt idx="102469">
                  <c:v>-165.52449999999999</c:v>
                </c:pt>
                <c:pt idx="102470">
                  <c:v>-165.52249999999998</c:v>
                </c:pt>
                <c:pt idx="102471">
                  <c:v>-165.52049999999997</c:v>
                </c:pt>
                <c:pt idx="102472">
                  <c:v>-165.51849999999999</c:v>
                </c:pt>
                <c:pt idx="102473">
                  <c:v>-165.51649999999998</c:v>
                </c:pt>
                <c:pt idx="102474">
                  <c:v>-165.51449999999997</c:v>
                </c:pt>
                <c:pt idx="102475">
                  <c:v>-165.51249999999999</c:v>
                </c:pt>
                <c:pt idx="102476">
                  <c:v>-165.51049999999998</c:v>
                </c:pt>
                <c:pt idx="102477">
                  <c:v>-165.50849999999997</c:v>
                </c:pt>
                <c:pt idx="102478">
                  <c:v>-165.50649999999999</c:v>
                </c:pt>
                <c:pt idx="102479">
                  <c:v>-165.50449999999998</c:v>
                </c:pt>
                <c:pt idx="102480">
                  <c:v>-165.50249999999997</c:v>
                </c:pt>
                <c:pt idx="102481">
                  <c:v>-165.50049999999999</c:v>
                </c:pt>
                <c:pt idx="102482">
                  <c:v>-165.49849999999998</c:v>
                </c:pt>
                <c:pt idx="102483">
                  <c:v>-165.49649999999997</c:v>
                </c:pt>
                <c:pt idx="102484">
                  <c:v>-165.49449999999999</c:v>
                </c:pt>
                <c:pt idx="102485">
                  <c:v>-165.49249999999998</c:v>
                </c:pt>
                <c:pt idx="102486">
                  <c:v>-165.49049999999997</c:v>
                </c:pt>
                <c:pt idx="102487">
                  <c:v>-165.48849999999999</c:v>
                </c:pt>
                <c:pt idx="102488">
                  <c:v>-165.48649999999998</c:v>
                </c:pt>
                <c:pt idx="102489">
                  <c:v>-165.48449999999997</c:v>
                </c:pt>
                <c:pt idx="102490">
                  <c:v>-165.48249999999999</c:v>
                </c:pt>
                <c:pt idx="102491">
                  <c:v>-165.48049999999998</c:v>
                </c:pt>
                <c:pt idx="102492">
                  <c:v>-165.47849999999997</c:v>
                </c:pt>
                <c:pt idx="102493">
                  <c:v>-165.47649999999999</c:v>
                </c:pt>
                <c:pt idx="102494">
                  <c:v>-165.47449999999998</c:v>
                </c:pt>
                <c:pt idx="102495">
                  <c:v>-165.47249999999997</c:v>
                </c:pt>
                <c:pt idx="102496">
                  <c:v>-165.47049999999999</c:v>
                </c:pt>
                <c:pt idx="102497">
                  <c:v>-165.46849999999998</c:v>
                </c:pt>
                <c:pt idx="102498">
                  <c:v>-165.46649999999997</c:v>
                </c:pt>
                <c:pt idx="102499">
                  <c:v>-165.46449999999999</c:v>
                </c:pt>
                <c:pt idx="102500">
                  <c:v>-165.46249999999998</c:v>
                </c:pt>
                <c:pt idx="102501">
                  <c:v>-165.46049999999997</c:v>
                </c:pt>
                <c:pt idx="102502">
                  <c:v>-165.45849999999999</c:v>
                </c:pt>
                <c:pt idx="102503">
                  <c:v>-165.45649999999998</c:v>
                </c:pt>
                <c:pt idx="102504">
                  <c:v>-165.45449999999997</c:v>
                </c:pt>
                <c:pt idx="102505">
                  <c:v>-165.45249999999999</c:v>
                </c:pt>
                <c:pt idx="102506">
                  <c:v>-165.45049999999998</c:v>
                </c:pt>
                <c:pt idx="102507">
                  <c:v>-165.44849999999997</c:v>
                </c:pt>
                <c:pt idx="102508">
                  <c:v>-165.44649999999999</c:v>
                </c:pt>
                <c:pt idx="102509">
                  <c:v>-165.44449999999998</c:v>
                </c:pt>
                <c:pt idx="102510">
                  <c:v>-165.44249999999997</c:v>
                </c:pt>
                <c:pt idx="102511">
                  <c:v>-165.44049999999999</c:v>
                </c:pt>
                <c:pt idx="102512">
                  <c:v>-165.43849999999998</c:v>
                </c:pt>
                <c:pt idx="102513">
                  <c:v>-165.43649999999997</c:v>
                </c:pt>
                <c:pt idx="102514">
                  <c:v>-165.43449999999999</c:v>
                </c:pt>
                <c:pt idx="102515">
                  <c:v>-165.43249999999998</c:v>
                </c:pt>
                <c:pt idx="102516">
                  <c:v>-165.43049999999997</c:v>
                </c:pt>
                <c:pt idx="102517">
                  <c:v>-165.42849999999999</c:v>
                </c:pt>
                <c:pt idx="102518">
                  <c:v>-165.42649999999998</c:v>
                </c:pt>
                <c:pt idx="102519">
                  <c:v>-165.42449999999997</c:v>
                </c:pt>
                <c:pt idx="102520">
                  <c:v>-165.42249999999999</c:v>
                </c:pt>
                <c:pt idx="102521">
                  <c:v>-165.42049999999998</c:v>
                </c:pt>
                <c:pt idx="102522">
                  <c:v>-165.41849999999997</c:v>
                </c:pt>
                <c:pt idx="102523">
                  <c:v>-165.41649999999998</c:v>
                </c:pt>
                <c:pt idx="102524">
                  <c:v>-165.41449999999998</c:v>
                </c:pt>
                <c:pt idx="102525">
                  <c:v>-165.41249999999997</c:v>
                </c:pt>
                <c:pt idx="102526">
                  <c:v>-165.41049999999998</c:v>
                </c:pt>
                <c:pt idx="102527">
                  <c:v>-165.40849999999998</c:v>
                </c:pt>
                <c:pt idx="102528">
                  <c:v>-165.40649999999997</c:v>
                </c:pt>
                <c:pt idx="102529">
                  <c:v>-165.40449999999998</c:v>
                </c:pt>
                <c:pt idx="102530">
                  <c:v>-165.40249999999997</c:v>
                </c:pt>
                <c:pt idx="102531">
                  <c:v>-165.40049999999997</c:v>
                </c:pt>
                <c:pt idx="102532">
                  <c:v>-165.39849999999998</c:v>
                </c:pt>
                <c:pt idx="102533">
                  <c:v>-165.39649999999997</c:v>
                </c:pt>
                <c:pt idx="102534">
                  <c:v>-165.39449999999997</c:v>
                </c:pt>
                <c:pt idx="102535">
                  <c:v>-165.39249999999998</c:v>
                </c:pt>
                <c:pt idx="102536">
                  <c:v>-165.39049999999997</c:v>
                </c:pt>
                <c:pt idx="102537">
                  <c:v>-165.38849999999996</c:v>
                </c:pt>
                <c:pt idx="102538">
                  <c:v>-165.38649999999998</c:v>
                </c:pt>
                <c:pt idx="102539">
                  <c:v>-165.38449999999997</c:v>
                </c:pt>
                <c:pt idx="102540">
                  <c:v>-165.38249999999996</c:v>
                </c:pt>
                <c:pt idx="102541">
                  <c:v>-165.38049999999998</c:v>
                </c:pt>
                <c:pt idx="102542">
                  <c:v>-165.37849999999997</c:v>
                </c:pt>
                <c:pt idx="102543">
                  <c:v>-165.37649999999996</c:v>
                </c:pt>
                <c:pt idx="102544">
                  <c:v>-165.37449999999998</c:v>
                </c:pt>
                <c:pt idx="102545">
                  <c:v>-165.37249999999997</c:v>
                </c:pt>
                <c:pt idx="102546">
                  <c:v>-165.37049999999996</c:v>
                </c:pt>
                <c:pt idx="102547">
                  <c:v>-165.36849999999998</c:v>
                </c:pt>
                <c:pt idx="102548">
                  <c:v>-165.36649999999997</c:v>
                </c:pt>
                <c:pt idx="102549">
                  <c:v>-165.36449999999996</c:v>
                </c:pt>
                <c:pt idx="102550">
                  <c:v>-165.36249999999998</c:v>
                </c:pt>
                <c:pt idx="102551">
                  <c:v>-165.36049999999997</c:v>
                </c:pt>
                <c:pt idx="102552">
                  <c:v>-165.35849999999996</c:v>
                </c:pt>
                <c:pt idx="102553">
                  <c:v>-165.35649999999998</c:v>
                </c:pt>
                <c:pt idx="102554">
                  <c:v>-165.35449999999997</c:v>
                </c:pt>
                <c:pt idx="102555">
                  <c:v>-165.35249999999996</c:v>
                </c:pt>
                <c:pt idx="102556">
                  <c:v>-165.35049999999998</c:v>
                </c:pt>
                <c:pt idx="102557">
                  <c:v>-165.34849999999997</c:v>
                </c:pt>
                <c:pt idx="102558">
                  <c:v>-165.34649999999996</c:v>
                </c:pt>
                <c:pt idx="102559">
                  <c:v>-165.34449999999998</c:v>
                </c:pt>
                <c:pt idx="102560">
                  <c:v>-165.34249999999997</c:v>
                </c:pt>
                <c:pt idx="102561">
                  <c:v>-165.34049999999996</c:v>
                </c:pt>
                <c:pt idx="102562">
                  <c:v>-165.33849999999998</c:v>
                </c:pt>
                <c:pt idx="102563">
                  <c:v>-165.33649999999997</c:v>
                </c:pt>
                <c:pt idx="102564">
                  <c:v>-165.33449999999999</c:v>
                </c:pt>
                <c:pt idx="102565">
                  <c:v>-165.33249999999998</c:v>
                </c:pt>
                <c:pt idx="102566">
                  <c:v>-165.33049999999997</c:v>
                </c:pt>
                <c:pt idx="102567">
                  <c:v>-165.32849999999999</c:v>
                </c:pt>
                <c:pt idx="102568">
                  <c:v>-165.32649999999998</c:v>
                </c:pt>
                <c:pt idx="102569">
                  <c:v>-165.32449999999997</c:v>
                </c:pt>
                <c:pt idx="102570">
                  <c:v>-165.32249999999999</c:v>
                </c:pt>
                <c:pt idx="102571">
                  <c:v>-165.32049999999998</c:v>
                </c:pt>
                <c:pt idx="102572">
                  <c:v>-165.31849999999997</c:v>
                </c:pt>
                <c:pt idx="102573">
                  <c:v>-165.31649999999999</c:v>
                </c:pt>
                <c:pt idx="102574">
                  <c:v>-165.31449999999998</c:v>
                </c:pt>
                <c:pt idx="102575">
                  <c:v>-165.31249999999997</c:v>
                </c:pt>
                <c:pt idx="102576">
                  <c:v>-165.31049999999999</c:v>
                </c:pt>
                <c:pt idx="102577">
                  <c:v>-165.30849999999998</c:v>
                </c:pt>
                <c:pt idx="102578">
                  <c:v>-165.30649999999997</c:v>
                </c:pt>
                <c:pt idx="102579">
                  <c:v>-165.30449999999999</c:v>
                </c:pt>
                <c:pt idx="102580">
                  <c:v>-165.30249999999998</c:v>
                </c:pt>
                <c:pt idx="102581">
                  <c:v>-165.30049999999997</c:v>
                </c:pt>
                <c:pt idx="102582">
                  <c:v>-165.29849999999999</c:v>
                </c:pt>
                <c:pt idx="102583">
                  <c:v>-165.29649999999998</c:v>
                </c:pt>
                <c:pt idx="102584">
                  <c:v>-165.29449999999997</c:v>
                </c:pt>
                <c:pt idx="102585">
                  <c:v>-165.29249999999999</c:v>
                </c:pt>
                <c:pt idx="102586">
                  <c:v>-165.29049999999998</c:v>
                </c:pt>
                <c:pt idx="102587">
                  <c:v>-165.28849999999997</c:v>
                </c:pt>
                <c:pt idx="102588">
                  <c:v>-165.28649999999999</c:v>
                </c:pt>
                <c:pt idx="102589">
                  <c:v>-165.28449999999998</c:v>
                </c:pt>
                <c:pt idx="102590">
                  <c:v>-165.28249999999997</c:v>
                </c:pt>
                <c:pt idx="102591">
                  <c:v>-165.28049999999999</c:v>
                </c:pt>
                <c:pt idx="102592">
                  <c:v>-165.27849999999998</c:v>
                </c:pt>
                <c:pt idx="102593">
                  <c:v>-165.27649999999997</c:v>
                </c:pt>
                <c:pt idx="102594">
                  <c:v>-165.27449999999999</c:v>
                </c:pt>
                <c:pt idx="102595">
                  <c:v>-165.27249999999998</c:v>
                </c:pt>
                <c:pt idx="102596">
                  <c:v>-165.27049999999997</c:v>
                </c:pt>
                <c:pt idx="102597">
                  <c:v>-165.26849999999999</c:v>
                </c:pt>
                <c:pt idx="102598">
                  <c:v>-165.26649999999998</c:v>
                </c:pt>
                <c:pt idx="102599">
                  <c:v>-165.26449999999997</c:v>
                </c:pt>
                <c:pt idx="102600">
                  <c:v>-165.26249999999999</c:v>
                </c:pt>
                <c:pt idx="102601">
                  <c:v>-165.26049999999998</c:v>
                </c:pt>
                <c:pt idx="102602">
                  <c:v>-165.25849999999997</c:v>
                </c:pt>
                <c:pt idx="102603">
                  <c:v>-165.25649999999999</c:v>
                </c:pt>
                <c:pt idx="102604">
                  <c:v>-165.25449999999998</c:v>
                </c:pt>
                <c:pt idx="102605">
                  <c:v>-165.25249999999997</c:v>
                </c:pt>
                <c:pt idx="102606">
                  <c:v>-165.25049999999999</c:v>
                </c:pt>
                <c:pt idx="102607">
                  <c:v>-165.24849999999998</c:v>
                </c:pt>
                <c:pt idx="102608">
                  <c:v>-165.24649999999997</c:v>
                </c:pt>
                <c:pt idx="102609">
                  <c:v>-165.24449999999999</c:v>
                </c:pt>
                <c:pt idx="102610">
                  <c:v>-165.24249999999998</c:v>
                </c:pt>
                <c:pt idx="102611">
                  <c:v>-165.24049999999997</c:v>
                </c:pt>
                <c:pt idx="102612">
                  <c:v>-165.23849999999999</c:v>
                </c:pt>
                <c:pt idx="102613">
                  <c:v>-165.23649999999998</c:v>
                </c:pt>
                <c:pt idx="102614">
                  <c:v>-165.23449999999997</c:v>
                </c:pt>
                <c:pt idx="102615">
                  <c:v>-165.23249999999999</c:v>
                </c:pt>
                <c:pt idx="102616">
                  <c:v>-165.23049999999998</c:v>
                </c:pt>
                <c:pt idx="102617">
                  <c:v>-165.22849999999997</c:v>
                </c:pt>
                <c:pt idx="102618">
                  <c:v>-165.22649999999999</c:v>
                </c:pt>
                <c:pt idx="102619">
                  <c:v>-165.22449999999998</c:v>
                </c:pt>
                <c:pt idx="102620">
                  <c:v>-165.22249999999997</c:v>
                </c:pt>
                <c:pt idx="102621">
                  <c:v>-165.22049999999999</c:v>
                </c:pt>
                <c:pt idx="102622">
                  <c:v>-165.21849999999998</c:v>
                </c:pt>
                <c:pt idx="102623">
                  <c:v>-165.21649999999997</c:v>
                </c:pt>
                <c:pt idx="102624">
                  <c:v>-165.21449999999999</c:v>
                </c:pt>
                <c:pt idx="102625">
                  <c:v>-165.21249999999998</c:v>
                </c:pt>
                <c:pt idx="102626">
                  <c:v>-165.21049999999997</c:v>
                </c:pt>
                <c:pt idx="102627">
                  <c:v>-165.20849999999999</c:v>
                </c:pt>
                <c:pt idx="102628">
                  <c:v>-165.20649999999998</c:v>
                </c:pt>
                <c:pt idx="102629">
                  <c:v>-165.20449999999997</c:v>
                </c:pt>
                <c:pt idx="102630">
                  <c:v>-165.20249999999999</c:v>
                </c:pt>
                <c:pt idx="102631">
                  <c:v>-165.20049999999998</c:v>
                </c:pt>
                <c:pt idx="102632">
                  <c:v>-165.19849999999997</c:v>
                </c:pt>
                <c:pt idx="102633">
                  <c:v>-165.19649999999999</c:v>
                </c:pt>
                <c:pt idx="102634">
                  <c:v>-165.19449999999998</c:v>
                </c:pt>
                <c:pt idx="102635">
                  <c:v>-165.19249999999997</c:v>
                </c:pt>
                <c:pt idx="102636">
                  <c:v>-165.19049999999999</c:v>
                </c:pt>
                <c:pt idx="102637">
                  <c:v>-165.18849999999998</c:v>
                </c:pt>
                <c:pt idx="102638">
                  <c:v>-165.18649999999997</c:v>
                </c:pt>
                <c:pt idx="102639">
                  <c:v>-165.18449999999999</c:v>
                </c:pt>
                <c:pt idx="102640">
                  <c:v>-165.18249999999998</c:v>
                </c:pt>
                <c:pt idx="102641">
                  <c:v>-165.18049999999997</c:v>
                </c:pt>
                <c:pt idx="102642">
                  <c:v>-165.17849999999999</c:v>
                </c:pt>
                <c:pt idx="102643">
                  <c:v>-165.17649999999998</c:v>
                </c:pt>
                <c:pt idx="102644">
                  <c:v>-165.17449999999997</c:v>
                </c:pt>
                <c:pt idx="102645">
                  <c:v>-165.17249999999999</c:v>
                </c:pt>
                <c:pt idx="102646">
                  <c:v>-165.17049999999998</c:v>
                </c:pt>
                <c:pt idx="102647">
                  <c:v>-165.16849999999997</c:v>
                </c:pt>
                <c:pt idx="102648">
                  <c:v>-165.16649999999998</c:v>
                </c:pt>
                <c:pt idx="102649">
                  <c:v>-165.16449999999998</c:v>
                </c:pt>
                <c:pt idx="102650">
                  <c:v>-165.16249999999997</c:v>
                </c:pt>
                <c:pt idx="102651">
                  <c:v>-165.16049999999998</c:v>
                </c:pt>
                <c:pt idx="102652">
                  <c:v>-165.15849999999998</c:v>
                </c:pt>
                <c:pt idx="102653">
                  <c:v>-165.15649999999997</c:v>
                </c:pt>
                <c:pt idx="102654">
                  <c:v>-165.15449999999998</c:v>
                </c:pt>
                <c:pt idx="102655">
                  <c:v>-165.15249999999997</c:v>
                </c:pt>
                <c:pt idx="102656">
                  <c:v>-165.15049999999997</c:v>
                </c:pt>
                <c:pt idx="102657">
                  <c:v>-165.14849999999998</c:v>
                </c:pt>
                <c:pt idx="102658">
                  <c:v>-165.14649999999997</c:v>
                </c:pt>
                <c:pt idx="102659">
                  <c:v>-165.14449999999997</c:v>
                </c:pt>
                <c:pt idx="102660">
                  <c:v>-165.14249999999998</c:v>
                </c:pt>
                <c:pt idx="102661">
                  <c:v>-165.14049999999997</c:v>
                </c:pt>
                <c:pt idx="102662">
                  <c:v>-165.13849999999996</c:v>
                </c:pt>
                <c:pt idx="102663">
                  <c:v>-165.13649999999998</c:v>
                </c:pt>
                <c:pt idx="102664">
                  <c:v>-165.13449999999997</c:v>
                </c:pt>
                <c:pt idx="102665">
                  <c:v>-165.13249999999996</c:v>
                </c:pt>
                <c:pt idx="102666">
                  <c:v>-165.13049999999998</c:v>
                </c:pt>
                <c:pt idx="102667">
                  <c:v>-165.12849999999997</c:v>
                </c:pt>
                <c:pt idx="102668">
                  <c:v>-165.12649999999996</c:v>
                </c:pt>
                <c:pt idx="102669">
                  <c:v>-165.12449999999998</c:v>
                </c:pt>
                <c:pt idx="102670">
                  <c:v>-165.12249999999997</c:v>
                </c:pt>
                <c:pt idx="102671">
                  <c:v>-165.12049999999996</c:v>
                </c:pt>
                <c:pt idx="102672">
                  <c:v>-165.11849999999998</c:v>
                </c:pt>
                <c:pt idx="102673">
                  <c:v>-165.11649999999997</c:v>
                </c:pt>
                <c:pt idx="102674">
                  <c:v>-165.11449999999996</c:v>
                </c:pt>
                <c:pt idx="102675">
                  <c:v>-165.11249999999998</c:v>
                </c:pt>
                <c:pt idx="102676">
                  <c:v>-165.11049999999997</c:v>
                </c:pt>
                <c:pt idx="102677">
                  <c:v>-165.10849999999996</c:v>
                </c:pt>
                <c:pt idx="102678">
                  <c:v>-165.10649999999998</c:v>
                </c:pt>
                <c:pt idx="102679">
                  <c:v>-165.10449999999997</c:v>
                </c:pt>
                <c:pt idx="102680">
                  <c:v>-165.10249999999996</c:v>
                </c:pt>
                <c:pt idx="102681">
                  <c:v>-165.10049999999998</c:v>
                </c:pt>
                <c:pt idx="102682">
                  <c:v>-165.09849999999997</c:v>
                </c:pt>
                <c:pt idx="102683">
                  <c:v>-165.09649999999996</c:v>
                </c:pt>
                <c:pt idx="102684">
                  <c:v>-165.09449999999998</c:v>
                </c:pt>
                <c:pt idx="102685">
                  <c:v>-165.09249999999997</c:v>
                </c:pt>
                <c:pt idx="102686">
                  <c:v>-165.09049999999996</c:v>
                </c:pt>
                <c:pt idx="102687">
                  <c:v>-165.08849999999998</c:v>
                </c:pt>
                <c:pt idx="102688">
                  <c:v>-165.08649999999997</c:v>
                </c:pt>
                <c:pt idx="102689">
                  <c:v>-165.08449999999999</c:v>
                </c:pt>
                <c:pt idx="102690">
                  <c:v>-165.08249999999998</c:v>
                </c:pt>
                <c:pt idx="102691">
                  <c:v>-165.08049999999997</c:v>
                </c:pt>
                <c:pt idx="102692">
                  <c:v>-165.07849999999999</c:v>
                </c:pt>
                <c:pt idx="102693">
                  <c:v>-165.07649999999998</c:v>
                </c:pt>
                <c:pt idx="102694">
                  <c:v>-165.07449999999997</c:v>
                </c:pt>
                <c:pt idx="102695">
                  <c:v>-165.07249999999999</c:v>
                </c:pt>
                <c:pt idx="102696">
                  <c:v>-165.07049999999998</c:v>
                </c:pt>
                <c:pt idx="102697">
                  <c:v>-165.06849999999997</c:v>
                </c:pt>
                <c:pt idx="102698">
                  <c:v>-165.06649999999999</c:v>
                </c:pt>
                <c:pt idx="102699">
                  <c:v>-165.06449999999998</c:v>
                </c:pt>
                <c:pt idx="102700">
                  <c:v>-165.06249999999997</c:v>
                </c:pt>
                <c:pt idx="102701">
                  <c:v>-165.06049999999999</c:v>
                </c:pt>
                <c:pt idx="102702">
                  <c:v>-165.05849999999998</c:v>
                </c:pt>
                <c:pt idx="102703">
                  <c:v>-165.05649999999997</c:v>
                </c:pt>
                <c:pt idx="102704">
                  <c:v>-165.05449999999999</c:v>
                </c:pt>
                <c:pt idx="102705">
                  <c:v>-165.05249999999998</c:v>
                </c:pt>
                <c:pt idx="102706">
                  <c:v>-165.05049999999997</c:v>
                </c:pt>
                <c:pt idx="102707">
                  <c:v>-165.04849999999999</c:v>
                </c:pt>
                <c:pt idx="102708">
                  <c:v>-165.04649999999998</c:v>
                </c:pt>
                <c:pt idx="102709">
                  <c:v>-165.04449999999997</c:v>
                </c:pt>
                <c:pt idx="102710">
                  <c:v>-165.04249999999999</c:v>
                </c:pt>
                <c:pt idx="102711">
                  <c:v>-165.04049999999998</c:v>
                </c:pt>
                <c:pt idx="102712">
                  <c:v>-165.03849999999997</c:v>
                </c:pt>
                <c:pt idx="102713">
                  <c:v>-165.03649999999999</c:v>
                </c:pt>
                <c:pt idx="102714">
                  <c:v>-165.03449999999998</c:v>
                </c:pt>
                <c:pt idx="102715">
                  <c:v>-165.03249999999997</c:v>
                </c:pt>
                <c:pt idx="102716">
                  <c:v>-165.03049999999999</c:v>
                </c:pt>
                <c:pt idx="102717">
                  <c:v>-165.02849999999998</c:v>
                </c:pt>
                <c:pt idx="102718">
                  <c:v>-165.02649999999997</c:v>
                </c:pt>
                <c:pt idx="102719">
                  <c:v>-165.02449999999999</c:v>
                </c:pt>
                <c:pt idx="102720">
                  <c:v>-165.02249999999998</c:v>
                </c:pt>
                <c:pt idx="102721">
                  <c:v>-165.02049999999997</c:v>
                </c:pt>
                <c:pt idx="102722">
                  <c:v>-165.01849999999999</c:v>
                </c:pt>
                <c:pt idx="102723">
                  <c:v>-165.01649999999998</c:v>
                </c:pt>
                <c:pt idx="102724">
                  <c:v>-165.01449999999997</c:v>
                </c:pt>
                <c:pt idx="102725">
                  <c:v>-165.01249999999999</c:v>
                </c:pt>
                <c:pt idx="102726">
                  <c:v>-165.01049999999998</c:v>
                </c:pt>
                <c:pt idx="102727">
                  <c:v>-165.00849999999997</c:v>
                </c:pt>
                <c:pt idx="102728">
                  <c:v>-165.00649999999999</c:v>
                </c:pt>
                <c:pt idx="102729">
                  <c:v>-165.00449999999998</c:v>
                </c:pt>
                <c:pt idx="102730">
                  <c:v>-165.00249999999997</c:v>
                </c:pt>
                <c:pt idx="102731">
                  <c:v>-165.00049999999999</c:v>
                </c:pt>
                <c:pt idx="102732">
                  <c:v>-164.99849999999998</c:v>
                </c:pt>
                <c:pt idx="102733">
                  <c:v>-164.99649999999997</c:v>
                </c:pt>
                <c:pt idx="102734">
                  <c:v>-164.99449999999999</c:v>
                </c:pt>
                <c:pt idx="102735">
                  <c:v>-164.99249999999998</c:v>
                </c:pt>
                <c:pt idx="102736">
                  <c:v>-164.99049999999997</c:v>
                </c:pt>
                <c:pt idx="102737">
                  <c:v>-164.98849999999999</c:v>
                </c:pt>
                <c:pt idx="102738">
                  <c:v>-164.98649999999998</c:v>
                </c:pt>
                <c:pt idx="102739">
                  <c:v>-164.98449999999997</c:v>
                </c:pt>
                <c:pt idx="102740">
                  <c:v>-164.98249999999999</c:v>
                </c:pt>
                <c:pt idx="102741">
                  <c:v>-164.98049999999998</c:v>
                </c:pt>
                <c:pt idx="102742">
                  <c:v>-164.97849999999997</c:v>
                </c:pt>
                <c:pt idx="102743">
                  <c:v>-164.97649999999999</c:v>
                </c:pt>
                <c:pt idx="102744">
                  <c:v>-164.97449999999998</c:v>
                </c:pt>
                <c:pt idx="102745">
                  <c:v>-164.97249999999997</c:v>
                </c:pt>
                <c:pt idx="102746">
                  <c:v>-164.97049999999999</c:v>
                </c:pt>
                <c:pt idx="102747">
                  <c:v>-164.96849999999998</c:v>
                </c:pt>
                <c:pt idx="102748">
                  <c:v>-164.96649999999997</c:v>
                </c:pt>
                <c:pt idx="102749">
                  <c:v>-164.96449999999999</c:v>
                </c:pt>
                <c:pt idx="102750">
                  <c:v>-164.96249999999998</c:v>
                </c:pt>
                <c:pt idx="102751">
                  <c:v>-164.96049999999997</c:v>
                </c:pt>
                <c:pt idx="102752">
                  <c:v>-164.95849999999999</c:v>
                </c:pt>
                <c:pt idx="102753">
                  <c:v>-164.95649999999998</c:v>
                </c:pt>
                <c:pt idx="102754">
                  <c:v>-164.95449999999997</c:v>
                </c:pt>
                <c:pt idx="102755">
                  <c:v>-164.95249999999999</c:v>
                </c:pt>
                <c:pt idx="102756">
                  <c:v>-164.95049999999998</c:v>
                </c:pt>
                <c:pt idx="102757">
                  <c:v>-164.94849999999997</c:v>
                </c:pt>
                <c:pt idx="102758">
                  <c:v>-164.94649999999999</c:v>
                </c:pt>
                <c:pt idx="102759">
                  <c:v>-164.94449999999998</c:v>
                </c:pt>
                <c:pt idx="102760">
                  <c:v>-164.94249999999997</c:v>
                </c:pt>
                <c:pt idx="102761">
                  <c:v>-164.94049999999999</c:v>
                </c:pt>
                <c:pt idx="102762">
                  <c:v>-164.93849999999998</c:v>
                </c:pt>
                <c:pt idx="102763">
                  <c:v>-164.93649999999997</c:v>
                </c:pt>
                <c:pt idx="102764">
                  <c:v>-164.93449999999999</c:v>
                </c:pt>
                <c:pt idx="102765">
                  <c:v>-164.93249999999998</c:v>
                </c:pt>
                <c:pt idx="102766">
                  <c:v>-164.93049999999997</c:v>
                </c:pt>
                <c:pt idx="102767">
                  <c:v>-164.92849999999999</c:v>
                </c:pt>
                <c:pt idx="102768">
                  <c:v>-164.92649999999998</c:v>
                </c:pt>
                <c:pt idx="102769">
                  <c:v>-164.92449999999997</c:v>
                </c:pt>
                <c:pt idx="102770">
                  <c:v>-164.92249999999999</c:v>
                </c:pt>
                <c:pt idx="102771">
                  <c:v>-164.92049999999998</c:v>
                </c:pt>
                <c:pt idx="102772">
                  <c:v>-164.91849999999997</c:v>
                </c:pt>
                <c:pt idx="102773">
                  <c:v>-164.91649999999998</c:v>
                </c:pt>
                <c:pt idx="102774">
                  <c:v>-164.91449999999998</c:v>
                </c:pt>
                <c:pt idx="102775">
                  <c:v>-164.91249999999997</c:v>
                </c:pt>
                <c:pt idx="102776">
                  <c:v>-164.91049999999998</c:v>
                </c:pt>
                <c:pt idx="102777">
                  <c:v>-164.90849999999998</c:v>
                </c:pt>
                <c:pt idx="102778">
                  <c:v>-164.90649999999997</c:v>
                </c:pt>
                <c:pt idx="102779">
                  <c:v>-164.90449999999998</c:v>
                </c:pt>
                <c:pt idx="102780">
                  <c:v>-164.90249999999997</c:v>
                </c:pt>
                <c:pt idx="102781">
                  <c:v>-164.90049999999997</c:v>
                </c:pt>
                <c:pt idx="102782">
                  <c:v>-164.89849999999998</c:v>
                </c:pt>
                <c:pt idx="102783">
                  <c:v>-164.89649999999997</c:v>
                </c:pt>
                <c:pt idx="102784">
                  <c:v>-164.89449999999997</c:v>
                </c:pt>
                <c:pt idx="102785">
                  <c:v>-164.89249999999998</c:v>
                </c:pt>
                <c:pt idx="102786">
                  <c:v>-164.89049999999997</c:v>
                </c:pt>
                <c:pt idx="102787">
                  <c:v>-164.88849999999996</c:v>
                </c:pt>
                <c:pt idx="102788">
                  <c:v>-164.88649999999998</c:v>
                </c:pt>
                <c:pt idx="102789">
                  <c:v>-164.88449999999997</c:v>
                </c:pt>
                <c:pt idx="102790">
                  <c:v>-164.88249999999996</c:v>
                </c:pt>
                <c:pt idx="102791">
                  <c:v>-164.88049999999998</c:v>
                </c:pt>
                <c:pt idx="102792">
                  <c:v>-164.87849999999997</c:v>
                </c:pt>
                <c:pt idx="102793">
                  <c:v>-164.87649999999996</c:v>
                </c:pt>
                <c:pt idx="102794">
                  <c:v>-164.87449999999998</c:v>
                </c:pt>
                <c:pt idx="102795">
                  <c:v>-164.87249999999997</c:v>
                </c:pt>
                <c:pt idx="102796">
                  <c:v>-164.87049999999996</c:v>
                </c:pt>
                <c:pt idx="102797">
                  <c:v>-164.86849999999998</c:v>
                </c:pt>
                <c:pt idx="102798">
                  <c:v>-164.86649999999997</c:v>
                </c:pt>
                <c:pt idx="102799">
                  <c:v>-164.86449999999996</c:v>
                </c:pt>
                <c:pt idx="102800">
                  <c:v>-164.86249999999998</c:v>
                </c:pt>
                <c:pt idx="102801">
                  <c:v>-164.86049999999997</c:v>
                </c:pt>
                <c:pt idx="102802">
                  <c:v>-164.85849999999996</c:v>
                </c:pt>
                <c:pt idx="102803">
                  <c:v>-164.85649999999998</c:v>
                </c:pt>
                <c:pt idx="102804">
                  <c:v>-164.85449999999997</c:v>
                </c:pt>
                <c:pt idx="102805">
                  <c:v>-164.85249999999996</c:v>
                </c:pt>
                <c:pt idx="102806">
                  <c:v>-164.85049999999998</c:v>
                </c:pt>
                <c:pt idx="102807">
                  <c:v>-164.84849999999997</c:v>
                </c:pt>
                <c:pt idx="102808">
                  <c:v>-164.84649999999996</c:v>
                </c:pt>
                <c:pt idx="102809">
                  <c:v>-164.84449999999998</c:v>
                </c:pt>
                <c:pt idx="102810">
                  <c:v>-164.84249999999997</c:v>
                </c:pt>
                <c:pt idx="102811">
                  <c:v>-164.84049999999996</c:v>
                </c:pt>
                <c:pt idx="102812">
                  <c:v>-164.83849999999998</c:v>
                </c:pt>
                <c:pt idx="102813">
                  <c:v>-164.83649999999997</c:v>
                </c:pt>
                <c:pt idx="102814">
                  <c:v>-164.83449999999999</c:v>
                </c:pt>
                <c:pt idx="102815">
                  <c:v>-164.83249999999998</c:v>
                </c:pt>
                <c:pt idx="102816">
                  <c:v>-164.83049999999997</c:v>
                </c:pt>
                <c:pt idx="102817">
                  <c:v>-164.82849999999999</c:v>
                </c:pt>
                <c:pt idx="102818">
                  <c:v>-164.82649999999998</c:v>
                </c:pt>
                <c:pt idx="102819">
                  <c:v>-164.82449999999997</c:v>
                </c:pt>
                <c:pt idx="102820">
                  <c:v>-164.82249999999999</c:v>
                </c:pt>
                <c:pt idx="102821">
                  <c:v>-164.82049999999998</c:v>
                </c:pt>
                <c:pt idx="102822">
                  <c:v>-164.81849999999997</c:v>
                </c:pt>
                <c:pt idx="102823">
                  <c:v>-164.81649999999999</c:v>
                </c:pt>
                <c:pt idx="102824">
                  <c:v>-164.81449999999998</c:v>
                </c:pt>
                <c:pt idx="102825">
                  <c:v>-164.81249999999997</c:v>
                </c:pt>
                <c:pt idx="102826">
                  <c:v>-164.81049999999999</c:v>
                </c:pt>
                <c:pt idx="102827">
                  <c:v>-164.80849999999998</c:v>
                </c:pt>
                <c:pt idx="102828">
                  <c:v>-164.80649999999997</c:v>
                </c:pt>
                <c:pt idx="102829">
                  <c:v>-164.80449999999999</c:v>
                </c:pt>
                <c:pt idx="102830">
                  <c:v>-164.80249999999998</c:v>
                </c:pt>
                <c:pt idx="102831">
                  <c:v>-164.80049999999997</c:v>
                </c:pt>
                <c:pt idx="102832">
                  <c:v>-164.79849999999999</c:v>
                </c:pt>
                <c:pt idx="102833">
                  <c:v>-164.79649999999998</c:v>
                </c:pt>
                <c:pt idx="102834">
                  <c:v>-164.79449999999997</c:v>
                </c:pt>
                <c:pt idx="102835">
                  <c:v>-164.79249999999999</c:v>
                </c:pt>
                <c:pt idx="102836">
                  <c:v>-164.79049999999998</c:v>
                </c:pt>
                <c:pt idx="102837">
                  <c:v>-164.78849999999997</c:v>
                </c:pt>
                <c:pt idx="102838">
                  <c:v>-164.78649999999999</c:v>
                </c:pt>
                <c:pt idx="102839">
                  <c:v>-164.78449999999998</c:v>
                </c:pt>
                <c:pt idx="102840">
                  <c:v>-164.78249999999997</c:v>
                </c:pt>
                <c:pt idx="102841">
                  <c:v>-164.78049999999999</c:v>
                </c:pt>
                <c:pt idx="102842">
                  <c:v>-164.77849999999998</c:v>
                </c:pt>
                <c:pt idx="102843">
                  <c:v>-164.77649999999997</c:v>
                </c:pt>
                <c:pt idx="102844">
                  <c:v>-164.77449999999999</c:v>
                </c:pt>
                <c:pt idx="102845">
                  <c:v>-164.77249999999998</c:v>
                </c:pt>
                <c:pt idx="102846">
                  <c:v>-164.77049999999997</c:v>
                </c:pt>
                <c:pt idx="102847">
                  <c:v>-164.76849999999999</c:v>
                </c:pt>
                <c:pt idx="102848">
                  <c:v>-164.76649999999998</c:v>
                </c:pt>
                <c:pt idx="102849">
                  <c:v>-164.76449999999997</c:v>
                </c:pt>
                <c:pt idx="102850">
                  <c:v>-164.76249999999999</c:v>
                </c:pt>
                <c:pt idx="102851">
                  <c:v>-164.76049999999998</c:v>
                </c:pt>
                <c:pt idx="102852">
                  <c:v>-164.75849999999997</c:v>
                </c:pt>
                <c:pt idx="102853">
                  <c:v>-164.75649999999999</c:v>
                </c:pt>
                <c:pt idx="102854">
                  <c:v>-164.75449999999998</c:v>
                </c:pt>
                <c:pt idx="102855">
                  <c:v>-164.75249999999997</c:v>
                </c:pt>
                <c:pt idx="102856">
                  <c:v>-164.75049999999999</c:v>
                </c:pt>
                <c:pt idx="102857">
                  <c:v>-164.74849999999998</c:v>
                </c:pt>
                <c:pt idx="102858">
                  <c:v>-164.74649999999997</c:v>
                </c:pt>
                <c:pt idx="102859">
                  <c:v>-164.74449999999999</c:v>
                </c:pt>
                <c:pt idx="102860">
                  <c:v>-164.74249999999998</c:v>
                </c:pt>
                <c:pt idx="102861">
                  <c:v>-164.74049999999997</c:v>
                </c:pt>
                <c:pt idx="102862">
                  <c:v>-164.73849999999999</c:v>
                </c:pt>
                <c:pt idx="102863">
                  <c:v>-164.73649999999998</c:v>
                </c:pt>
                <c:pt idx="102864">
                  <c:v>-164.73449999999997</c:v>
                </c:pt>
                <c:pt idx="102865">
                  <c:v>-164.73249999999999</c:v>
                </c:pt>
                <c:pt idx="102866">
                  <c:v>-164.73049999999998</c:v>
                </c:pt>
                <c:pt idx="102867">
                  <c:v>-164.72849999999997</c:v>
                </c:pt>
                <c:pt idx="102868">
                  <c:v>-164.72649999999999</c:v>
                </c:pt>
                <c:pt idx="102869">
                  <c:v>-164.72449999999998</c:v>
                </c:pt>
                <c:pt idx="102870">
                  <c:v>-164.72249999999997</c:v>
                </c:pt>
                <c:pt idx="102871">
                  <c:v>-164.72049999999999</c:v>
                </c:pt>
                <c:pt idx="102872">
                  <c:v>-164.71849999999998</c:v>
                </c:pt>
                <c:pt idx="102873">
                  <c:v>-164.71649999999997</c:v>
                </c:pt>
                <c:pt idx="102874">
                  <c:v>-164.71449999999999</c:v>
                </c:pt>
                <c:pt idx="102875">
                  <c:v>-164.71249999999998</c:v>
                </c:pt>
                <c:pt idx="102876">
                  <c:v>-164.71049999999997</c:v>
                </c:pt>
                <c:pt idx="102877">
                  <c:v>-164.70849999999999</c:v>
                </c:pt>
                <c:pt idx="102878">
                  <c:v>-164.70649999999998</c:v>
                </c:pt>
                <c:pt idx="102879">
                  <c:v>-164.70449999999997</c:v>
                </c:pt>
                <c:pt idx="102880">
                  <c:v>-164.70249999999999</c:v>
                </c:pt>
                <c:pt idx="102881">
                  <c:v>-164.70049999999998</c:v>
                </c:pt>
                <c:pt idx="102882">
                  <c:v>-164.69849999999997</c:v>
                </c:pt>
                <c:pt idx="102883">
                  <c:v>-164.69649999999999</c:v>
                </c:pt>
                <c:pt idx="102884">
                  <c:v>-164.69449999999998</c:v>
                </c:pt>
                <c:pt idx="102885">
                  <c:v>-164.69249999999997</c:v>
                </c:pt>
                <c:pt idx="102886">
                  <c:v>-164.69049999999999</c:v>
                </c:pt>
                <c:pt idx="102887">
                  <c:v>-164.68849999999998</c:v>
                </c:pt>
                <c:pt idx="102888">
                  <c:v>-164.68649999999997</c:v>
                </c:pt>
                <c:pt idx="102889">
                  <c:v>-164.68449999999999</c:v>
                </c:pt>
                <c:pt idx="102890">
                  <c:v>-164.68249999999998</c:v>
                </c:pt>
                <c:pt idx="102891">
                  <c:v>-164.68049999999997</c:v>
                </c:pt>
                <c:pt idx="102892">
                  <c:v>-164.67849999999999</c:v>
                </c:pt>
                <c:pt idx="102893">
                  <c:v>-164.67649999999998</c:v>
                </c:pt>
                <c:pt idx="102894">
                  <c:v>-164.67449999999997</c:v>
                </c:pt>
                <c:pt idx="102895">
                  <c:v>-164.67249999999999</c:v>
                </c:pt>
                <c:pt idx="102896">
                  <c:v>-164.67049999999998</c:v>
                </c:pt>
                <c:pt idx="102897">
                  <c:v>-164.66849999999997</c:v>
                </c:pt>
                <c:pt idx="102898">
                  <c:v>-164.66649999999998</c:v>
                </c:pt>
                <c:pt idx="102899">
                  <c:v>-164.66449999999998</c:v>
                </c:pt>
                <c:pt idx="102900">
                  <c:v>-164.66249999999997</c:v>
                </c:pt>
                <c:pt idx="102901">
                  <c:v>-164.66049999999998</c:v>
                </c:pt>
                <c:pt idx="102902">
                  <c:v>-164.65849999999998</c:v>
                </c:pt>
                <c:pt idx="102903">
                  <c:v>-164.65649999999997</c:v>
                </c:pt>
                <c:pt idx="102904">
                  <c:v>-164.65449999999998</c:v>
                </c:pt>
                <c:pt idx="102905">
                  <c:v>-164.65249999999997</c:v>
                </c:pt>
                <c:pt idx="102906">
                  <c:v>-164.65049999999997</c:v>
                </c:pt>
                <c:pt idx="102907">
                  <c:v>-164.64849999999998</c:v>
                </c:pt>
                <c:pt idx="102908">
                  <c:v>-164.64649999999997</c:v>
                </c:pt>
                <c:pt idx="102909">
                  <c:v>-164.64449999999997</c:v>
                </c:pt>
                <c:pt idx="102910">
                  <c:v>-164.64249999999998</c:v>
                </c:pt>
                <c:pt idx="102911">
                  <c:v>-164.64049999999997</c:v>
                </c:pt>
                <c:pt idx="102912">
                  <c:v>-164.63849999999996</c:v>
                </c:pt>
                <c:pt idx="102913">
                  <c:v>-164.63649999999998</c:v>
                </c:pt>
                <c:pt idx="102914">
                  <c:v>-164.63449999999997</c:v>
                </c:pt>
                <c:pt idx="102915">
                  <c:v>-164.63249999999996</c:v>
                </c:pt>
                <c:pt idx="102916">
                  <c:v>-164.63049999999998</c:v>
                </c:pt>
                <c:pt idx="102917">
                  <c:v>-164.62849999999997</c:v>
                </c:pt>
                <c:pt idx="102918">
                  <c:v>-164.62649999999996</c:v>
                </c:pt>
                <c:pt idx="102919">
                  <c:v>-164.62449999999998</c:v>
                </c:pt>
                <c:pt idx="102920">
                  <c:v>-164.62249999999997</c:v>
                </c:pt>
                <c:pt idx="102921">
                  <c:v>-164.62049999999996</c:v>
                </c:pt>
                <c:pt idx="102922">
                  <c:v>-164.61849999999998</c:v>
                </c:pt>
                <c:pt idx="102923">
                  <c:v>-164.61649999999997</c:v>
                </c:pt>
                <c:pt idx="102924">
                  <c:v>-164.61449999999996</c:v>
                </c:pt>
                <c:pt idx="102925">
                  <c:v>-164.61249999999998</c:v>
                </c:pt>
                <c:pt idx="102926">
                  <c:v>-164.61049999999997</c:v>
                </c:pt>
                <c:pt idx="102927">
                  <c:v>-164.60849999999996</c:v>
                </c:pt>
                <c:pt idx="102928">
                  <c:v>-164.60649999999998</c:v>
                </c:pt>
                <c:pt idx="102929">
                  <c:v>-164.60449999999997</c:v>
                </c:pt>
                <c:pt idx="102930">
                  <c:v>-164.60249999999996</c:v>
                </c:pt>
                <c:pt idx="102931">
                  <c:v>-164.60049999999998</c:v>
                </c:pt>
                <c:pt idx="102932">
                  <c:v>-164.59849999999997</c:v>
                </c:pt>
                <c:pt idx="102933">
                  <c:v>-164.59649999999996</c:v>
                </c:pt>
                <c:pt idx="102934">
                  <c:v>-164.59449999999998</c:v>
                </c:pt>
                <c:pt idx="102935">
                  <c:v>-164.59249999999997</c:v>
                </c:pt>
                <c:pt idx="102936">
                  <c:v>-164.59049999999996</c:v>
                </c:pt>
                <c:pt idx="102937">
                  <c:v>-164.58849999999998</c:v>
                </c:pt>
                <c:pt idx="102938">
                  <c:v>-164.58649999999997</c:v>
                </c:pt>
                <c:pt idx="102939">
                  <c:v>-164.58449999999999</c:v>
                </c:pt>
                <c:pt idx="102940">
                  <c:v>-164.58249999999998</c:v>
                </c:pt>
                <c:pt idx="102941">
                  <c:v>-164.58049999999997</c:v>
                </c:pt>
                <c:pt idx="102942">
                  <c:v>-164.57849999999999</c:v>
                </c:pt>
                <c:pt idx="102943">
                  <c:v>-164.57649999999998</c:v>
                </c:pt>
                <c:pt idx="102944">
                  <c:v>-164.57449999999997</c:v>
                </c:pt>
                <c:pt idx="102945">
                  <c:v>-164.57249999999999</c:v>
                </c:pt>
                <c:pt idx="102946">
                  <c:v>-164.57049999999998</c:v>
                </c:pt>
                <c:pt idx="102947">
                  <c:v>-164.56849999999997</c:v>
                </c:pt>
                <c:pt idx="102948">
                  <c:v>-164.56649999999999</c:v>
                </c:pt>
                <c:pt idx="102949">
                  <c:v>-164.56449999999998</c:v>
                </c:pt>
                <c:pt idx="102950">
                  <c:v>-164.56249999999997</c:v>
                </c:pt>
                <c:pt idx="102951">
                  <c:v>-164.56049999999999</c:v>
                </c:pt>
                <c:pt idx="102952">
                  <c:v>-164.55849999999998</c:v>
                </c:pt>
                <c:pt idx="102953">
                  <c:v>-164.55649999999997</c:v>
                </c:pt>
                <c:pt idx="102954">
                  <c:v>-164.55449999999999</c:v>
                </c:pt>
                <c:pt idx="102955">
                  <c:v>-164.55249999999998</c:v>
                </c:pt>
                <c:pt idx="102956">
                  <c:v>-164.55049999999997</c:v>
                </c:pt>
                <c:pt idx="102957">
                  <c:v>-164.54849999999999</c:v>
                </c:pt>
                <c:pt idx="102958">
                  <c:v>-164.54649999999998</c:v>
                </c:pt>
                <c:pt idx="102959">
                  <c:v>-164.54449999999997</c:v>
                </c:pt>
                <c:pt idx="102960">
                  <c:v>-164.54249999999999</c:v>
                </c:pt>
                <c:pt idx="102961">
                  <c:v>-164.54049999999998</c:v>
                </c:pt>
                <c:pt idx="102962">
                  <c:v>-164.53849999999997</c:v>
                </c:pt>
                <c:pt idx="102963">
                  <c:v>-164.53649999999999</c:v>
                </c:pt>
                <c:pt idx="102964">
                  <c:v>-164.53449999999998</c:v>
                </c:pt>
                <c:pt idx="102965">
                  <c:v>-164.53249999999997</c:v>
                </c:pt>
                <c:pt idx="102966">
                  <c:v>-164.53049999999999</c:v>
                </c:pt>
                <c:pt idx="102967">
                  <c:v>-164.52849999999998</c:v>
                </c:pt>
                <c:pt idx="102968">
                  <c:v>-164.52649999999997</c:v>
                </c:pt>
                <c:pt idx="102969">
                  <c:v>-164.52449999999999</c:v>
                </c:pt>
                <c:pt idx="102970">
                  <c:v>-164.52249999999998</c:v>
                </c:pt>
                <c:pt idx="102971">
                  <c:v>-164.52049999999997</c:v>
                </c:pt>
                <c:pt idx="102972">
                  <c:v>-164.51849999999999</c:v>
                </c:pt>
                <c:pt idx="102973">
                  <c:v>-164.51649999999998</c:v>
                </c:pt>
                <c:pt idx="102974">
                  <c:v>-164.51449999999997</c:v>
                </c:pt>
                <c:pt idx="102975">
                  <c:v>-164.51249999999999</c:v>
                </c:pt>
                <c:pt idx="102976">
                  <c:v>-164.51049999999998</c:v>
                </c:pt>
                <c:pt idx="102977">
                  <c:v>-164.50849999999997</c:v>
                </c:pt>
                <c:pt idx="102978">
                  <c:v>-164.50649999999999</c:v>
                </c:pt>
                <c:pt idx="102979">
                  <c:v>-164.50449999999998</c:v>
                </c:pt>
                <c:pt idx="102980">
                  <c:v>-164.50249999999997</c:v>
                </c:pt>
                <c:pt idx="102981">
                  <c:v>-164.50049999999999</c:v>
                </c:pt>
                <c:pt idx="102982">
                  <c:v>-164.49849999999998</c:v>
                </c:pt>
                <c:pt idx="102983">
                  <c:v>-164.49649999999997</c:v>
                </c:pt>
                <c:pt idx="102984">
                  <c:v>-164.49449999999999</c:v>
                </c:pt>
                <c:pt idx="102985">
                  <c:v>-164.49249999999998</c:v>
                </c:pt>
                <c:pt idx="102986">
                  <c:v>-164.49049999999997</c:v>
                </c:pt>
                <c:pt idx="102987">
                  <c:v>-164.48849999999999</c:v>
                </c:pt>
                <c:pt idx="102988">
                  <c:v>-164.48649999999998</c:v>
                </c:pt>
                <c:pt idx="102989">
                  <c:v>-164.48449999999997</c:v>
                </c:pt>
                <c:pt idx="102990">
                  <c:v>-164.48249999999999</c:v>
                </c:pt>
                <c:pt idx="102991">
                  <c:v>-164.48049999999998</c:v>
                </c:pt>
                <c:pt idx="102992">
                  <c:v>-164.47849999999997</c:v>
                </c:pt>
                <c:pt idx="102993">
                  <c:v>-164.47649999999999</c:v>
                </c:pt>
                <c:pt idx="102994">
                  <c:v>-164.47449999999998</c:v>
                </c:pt>
                <c:pt idx="102995">
                  <c:v>-164.47249999999997</c:v>
                </c:pt>
                <c:pt idx="102996">
                  <c:v>-164.47049999999999</c:v>
                </c:pt>
                <c:pt idx="102997">
                  <c:v>-164.46849999999998</c:v>
                </c:pt>
                <c:pt idx="102998">
                  <c:v>-164.46649999999997</c:v>
                </c:pt>
                <c:pt idx="102999">
                  <c:v>-164.46449999999999</c:v>
                </c:pt>
                <c:pt idx="103000">
                  <c:v>-164.46249999999998</c:v>
                </c:pt>
                <c:pt idx="103001">
                  <c:v>-164.46049999999997</c:v>
                </c:pt>
                <c:pt idx="103002">
                  <c:v>-164.45849999999999</c:v>
                </c:pt>
                <c:pt idx="103003">
                  <c:v>-164.45649999999998</c:v>
                </c:pt>
                <c:pt idx="103004">
                  <c:v>-164.45449999999997</c:v>
                </c:pt>
                <c:pt idx="103005">
                  <c:v>-164.45249999999999</c:v>
                </c:pt>
                <c:pt idx="103006">
                  <c:v>-164.45049999999998</c:v>
                </c:pt>
                <c:pt idx="103007">
                  <c:v>-164.44849999999997</c:v>
                </c:pt>
                <c:pt idx="103008">
                  <c:v>-164.44649999999999</c:v>
                </c:pt>
                <c:pt idx="103009">
                  <c:v>-164.44449999999998</c:v>
                </c:pt>
                <c:pt idx="103010">
                  <c:v>-164.44249999999997</c:v>
                </c:pt>
                <c:pt idx="103011">
                  <c:v>-164.44049999999999</c:v>
                </c:pt>
                <c:pt idx="103012">
                  <c:v>-164.43849999999998</c:v>
                </c:pt>
                <c:pt idx="103013">
                  <c:v>-164.43649999999997</c:v>
                </c:pt>
                <c:pt idx="103014">
                  <c:v>-164.43449999999999</c:v>
                </c:pt>
                <c:pt idx="103015">
                  <c:v>-164.43249999999998</c:v>
                </c:pt>
                <c:pt idx="103016">
                  <c:v>-164.43049999999997</c:v>
                </c:pt>
                <c:pt idx="103017">
                  <c:v>-164.42849999999999</c:v>
                </c:pt>
                <c:pt idx="103018">
                  <c:v>-164.42649999999998</c:v>
                </c:pt>
                <c:pt idx="103019">
                  <c:v>-164.42449999999997</c:v>
                </c:pt>
                <c:pt idx="103020">
                  <c:v>-164.42249999999999</c:v>
                </c:pt>
                <c:pt idx="103021">
                  <c:v>-164.42049999999998</c:v>
                </c:pt>
                <c:pt idx="103022">
                  <c:v>-164.41849999999997</c:v>
                </c:pt>
                <c:pt idx="103023">
                  <c:v>-164.41649999999998</c:v>
                </c:pt>
                <c:pt idx="103024">
                  <c:v>-164.41449999999998</c:v>
                </c:pt>
                <c:pt idx="103025">
                  <c:v>-164.41249999999997</c:v>
                </c:pt>
                <c:pt idx="103026">
                  <c:v>-164.41049999999998</c:v>
                </c:pt>
                <c:pt idx="103027">
                  <c:v>-164.40849999999998</c:v>
                </c:pt>
                <c:pt idx="103028">
                  <c:v>-164.40649999999997</c:v>
                </c:pt>
                <c:pt idx="103029">
                  <c:v>-164.40449999999998</c:v>
                </c:pt>
                <c:pt idx="103030">
                  <c:v>-164.40249999999997</c:v>
                </c:pt>
                <c:pt idx="103031">
                  <c:v>-164.40049999999997</c:v>
                </c:pt>
                <c:pt idx="103032">
                  <c:v>-164.39849999999998</c:v>
                </c:pt>
                <c:pt idx="103033">
                  <c:v>-164.39649999999997</c:v>
                </c:pt>
                <c:pt idx="103034">
                  <c:v>-164.39449999999997</c:v>
                </c:pt>
                <c:pt idx="103035">
                  <c:v>-164.39249999999998</c:v>
                </c:pt>
                <c:pt idx="103036">
                  <c:v>-164.39049999999997</c:v>
                </c:pt>
                <c:pt idx="103037">
                  <c:v>-164.38849999999996</c:v>
                </c:pt>
                <c:pt idx="103038">
                  <c:v>-164.38649999999998</c:v>
                </c:pt>
                <c:pt idx="103039">
                  <c:v>-164.38449999999997</c:v>
                </c:pt>
                <c:pt idx="103040">
                  <c:v>-164.38249999999996</c:v>
                </c:pt>
                <c:pt idx="103041">
                  <c:v>-164.38049999999998</c:v>
                </c:pt>
                <c:pt idx="103042">
                  <c:v>-164.37849999999997</c:v>
                </c:pt>
                <c:pt idx="103043">
                  <c:v>-164.37649999999996</c:v>
                </c:pt>
                <c:pt idx="103044">
                  <c:v>-164.37449999999998</c:v>
                </c:pt>
                <c:pt idx="103045">
                  <c:v>-164.37249999999997</c:v>
                </c:pt>
                <c:pt idx="103046">
                  <c:v>-164.37049999999996</c:v>
                </c:pt>
                <c:pt idx="103047">
                  <c:v>-164.36849999999998</c:v>
                </c:pt>
                <c:pt idx="103048">
                  <c:v>-164.36649999999997</c:v>
                </c:pt>
                <c:pt idx="103049">
                  <c:v>-164.36449999999996</c:v>
                </c:pt>
                <c:pt idx="103050">
                  <c:v>-164.36249999999998</c:v>
                </c:pt>
                <c:pt idx="103051">
                  <c:v>-164.36049999999997</c:v>
                </c:pt>
                <c:pt idx="103052">
                  <c:v>-164.35849999999996</c:v>
                </c:pt>
                <c:pt idx="103053">
                  <c:v>-164.35649999999998</c:v>
                </c:pt>
                <c:pt idx="103054">
                  <c:v>-164.35449999999997</c:v>
                </c:pt>
                <c:pt idx="103055">
                  <c:v>-164.35249999999996</c:v>
                </c:pt>
                <c:pt idx="103056">
                  <c:v>-164.35049999999998</c:v>
                </c:pt>
                <c:pt idx="103057">
                  <c:v>-164.34849999999997</c:v>
                </c:pt>
                <c:pt idx="103058">
                  <c:v>-164.34649999999996</c:v>
                </c:pt>
                <c:pt idx="103059">
                  <c:v>-164.34449999999998</c:v>
                </c:pt>
                <c:pt idx="103060">
                  <c:v>-164.34249999999997</c:v>
                </c:pt>
                <c:pt idx="103061">
                  <c:v>-164.34049999999996</c:v>
                </c:pt>
                <c:pt idx="103062">
                  <c:v>-164.33849999999998</c:v>
                </c:pt>
                <c:pt idx="103063">
                  <c:v>-164.33649999999997</c:v>
                </c:pt>
                <c:pt idx="103064">
                  <c:v>-164.33449999999999</c:v>
                </c:pt>
                <c:pt idx="103065">
                  <c:v>-164.33249999999998</c:v>
                </c:pt>
                <c:pt idx="103066">
                  <c:v>-164.33049999999997</c:v>
                </c:pt>
                <c:pt idx="103067">
                  <c:v>-164.32849999999999</c:v>
                </c:pt>
                <c:pt idx="103068">
                  <c:v>-164.32649999999998</c:v>
                </c:pt>
                <c:pt idx="103069">
                  <c:v>-164.32449999999997</c:v>
                </c:pt>
                <c:pt idx="103070">
                  <c:v>-164.32249999999999</c:v>
                </c:pt>
                <c:pt idx="103071">
                  <c:v>-164.32049999999998</c:v>
                </c:pt>
                <c:pt idx="103072">
                  <c:v>-164.31849999999997</c:v>
                </c:pt>
                <c:pt idx="103073">
                  <c:v>-164.31649999999999</c:v>
                </c:pt>
                <c:pt idx="103074">
                  <c:v>-164.31449999999998</c:v>
                </c:pt>
                <c:pt idx="103075">
                  <c:v>-164.31249999999997</c:v>
                </c:pt>
                <c:pt idx="103076">
                  <c:v>-164.31049999999999</c:v>
                </c:pt>
                <c:pt idx="103077">
                  <c:v>-164.30849999999998</c:v>
                </c:pt>
                <c:pt idx="103078">
                  <c:v>-164.30649999999997</c:v>
                </c:pt>
                <c:pt idx="103079">
                  <c:v>-164.30449999999999</c:v>
                </c:pt>
                <c:pt idx="103080">
                  <c:v>-164.30249999999998</c:v>
                </c:pt>
                <c:pt idx="103081">
                  <c:v>-164.30049999999997</c:v>
                </c:pt>
                <c:pt idx="103082">
                  <c:v>-164.29849999999999</c:v>
                </c:pt>
                <c:pt idx="103083">
                  <c:v>-164.29649999999998</c:v>
                </c:pt>
                <c:pt idx="103084">
                  <c:v>-164.29449999999997</c:v>
                </c:pt>
                <c:pt idx="103085">
                  <c:v>-164.29249999999999</c:v>
                </c:pt>
                <c:pt idx="103086">
                  <c:v>-164.29049999999998</c:v>
                </c:pt>
                <c:pt idx="103087">
                  <c:v>-164.28849999999997</c:v>
                </c:pt>
                <c:pt idx="103088">
                  <c:v>-164.28649999999999</c:v>
                </c:pt>
                <c:pt idx="103089">
                  <c:v>-164.28449999999998</c:v>
                </c:pt>
                <c:pt idx="103090">
                  <c:v>-164.28249999999997</c:v>
                </c:pt>
                <c:pt idx="103091">
                  <c:v>-164.28049999999999</c:v>
                </c:pt>
                <c:pt idx="103092">
                  <c:v>-164.27849999999998</c:v>
                </c:pt>
                <c:pt idx="103093">
                  <c:v>-164.27649999999997</c:v>
                </c:pt>
                <c:pt idx="103094">
                  <c:v>-164.27449999999999</c:v>
                </c:pt>
                <c:pt idx="103095">
                  <c:v>-164.27249999999998</c:v>
                </c:pt>
                <c:pt idx="103096">
                  <c:v>-164.27049999999997</c:v>
                </c:pt>
                <c:pt idx="103097">
                  <c:v>-164.26849999999999</c:v>
                </c:pt>
                <c:pt idx="103098">
                  <c:v>-164.26649999999998</c:v>
                </c:pt>
                <c:pt idx="103099">
                  <c:v>-164.26449999999997</c:v>
                </c:pt>
                <c:pt idx="103100">
                  <c:v>-164.26249999999999</c:v>
                </c:pt>
                <c:pt idx="103101">
                  <c:v>-164.26049999999998</c:v>
                </c:pt>
                <c:pt idx="103102">
                  <c:v>-164.25849999999997</c:v>
                </c:pt>
                <c:pt idx="103103">
                  <c:v>-164.25649999999999</c:v>
                </c:pt>
                <c:pt idx="103104">
                  <c:v>-164.25449999999998</c:v>
                </c:pt>
                <c:pt idx="103105">
                  <c:v>-164.25249999999997</c:v>
                </c:pt>
                <c:pt idx="103106">
                  <c:v>-164.25049999999999</c:v>
                </c:pt>
                <c:pt idx="103107">
                  <c:v>-164.24849999999998</c:v>
                </c:pt>
                <c:pt idx="103108">
                  <c:v>-164.24649999999997</c:v>
                </c:pt>
                <c:pt idx="103109">
                  <c:v>-164.24449999999999</c:v>
                </c:pt>
                <c:pt idx="103110">
                  <c:v>-164.24249999999998</c:v>
                </c:pt>
                <c:pt idx="103111">
                  <c:v>-164.24049999999997</c:v>
                </c:pt>
                <c:pt idx="103112">
                  <c:v>-164.23849999999999</c:v>
                </c:pt>
                <c:pt idx="103113">
                  <c:v>-164.23649999999998</c:v>
                </c:pt>
                <c:pt idx="103114">
                  <c:v>-164.23449999999997</c:v>
                </c:pt>
                <c:pt idx="103115">
                  <c:v>-164.23249999999999</c:v>
                </c:pt>
                <c:pt idx="103116">
                  <c:v>-164.23049999999998</c:v>
                </c:pt>
                <c:pt idx="103117">
                  <c:v>-164.22849999999997</c:v>
                </c:pt>
                <c:pt idx="103118">
                  <c:v>-164.22649999999999</c:v>
                </c:pt>
                <c:pt idx="103119">
                  <c:v>-164.22449999999998</c:v>
                </c:pt>
                <c:pt idx="103120">
                  <c:v>-164.22249999999997</c:v>
                </c:pt>
                <c:pt idx="103121">
                  <c:v>-164.22049999999999</c:v>
                </c:pt>
                <c:pt idx="103122">
                  <c:v>-164.21849999999998</c:v>
                </c:pt>
                <c:pt idx="103123">
                  <c:v>-164.21649999999997</c:v>
                </c:pt>
                <c:pt idx="103124">
                  <c:v>-164.21449999999999</c:v>
                </c:pt>
                <c:pt idx="103125">
                  <c:v>-164.21249999999998</c:v>
                </c:pt>
                <c:pt idx="103126">
                  <c:v>-164.21049999999997</c:v>
                </c:pt>
                <c:pt idx="103127">
                  <c:v>-164.20849999999999</c:v>
                </c:pt>
                <c:pt idx="103128">
                  <c:v>-164.20649999999998</c:v>
                </c:pt>
                <c:pt idx="103129">
                  <c:v>-164.20449999999997</c:v>
                </c:pt>
                <c:pt idx="103130">
                  <c:v>-164.20249999999999</c:v>
                </c:pt>
                <c:pt idx="103131">
                  <c:v>-164.20049999999998</c:v>
                </c:pt>
                <c:pt idx="103132">
                  <c:v>-164.19849999999997</c:v>
                </c:pt>
                <c:pt idx="103133">
                  <c:v>-164.19649999999999</c:v>
                </c:pt>
                <c:pt idx="103134">
                  <c:v>-164.19449999999998</c:v>
                </c:pt>
                <c:pt idx="103135">
                  <c:v>-164.19249999999997</c:v>
                </c:pt>
                <c:pt idx="103136">
                  <c:v>-164.19049999999999</c:v>
                </c:pt>
                <c:pt idx="103137">
                  <c:v>-164.18849999999998</c:v>
                </c:pt>
                <c:pt idx="103138">
                  <c:v>-164.18649999999997</c:v>
                </c:pt>
                <c:pt idx="103139">
                  <c:v>-164.18449999999999</c:v>
                </c:pt>
                <c:pt idx="103140">
                  <c:v>-164.18249999999998</c:v>
                </c:pt>
                <c:pt idx="103141">
                  <c:v>-164.18049999999997</c:v>
                </c:pt>
                <c:pt idx="103142">
                  <c:v>-164.17849999999999</c:v>
                </c:pt>
                <c:pt idx="103143">
                  <c:v>-164.17649999999998</c:v>
                </c:pt>
                <c:pt idx="103144">
                  <c:v>-164.17449999999997</c:v>
                </c:pt>
                <c:pt idx="103145">
                  <c:v>-164.17249999999999</c:v>
                </c:pt>
                <c:pt idx="103146">
                  <c:v>-164.17049999999998</c:v>
                </c:pt>
                <c:pt idx="103147">
                  <c:v>-164.16849999999997</c:v>
                </c:pt>
                <c:pt idx="103148">
                  <c:v>-164.16649999999998</c:v>
                </c:pt>
                <c:pt idx="103149">
                  <c:v>-164.16449999999998</c:v>
                </c:pt>
                <c:pt idx="103150">
                  <c:v>-164.16249999999997</c:v>
                </c:pt>
                <c:pt idx="103151">
                  <c:v>-164.16049999999998</c:v>
                </c:pt>
                <c:pt idx="103152">
                  <c:v>-164.15849999999998</c:v>
                </c:pt>
                <c:pt idx="103153">
                  <c:v>-164.15649999999997</c:v>
                </c:pt>
                <c:pt idx="103154">
                  <c:v>-164.15449999999998</c:v>
                </c:pt>
                <c:pt idx="103155">
                  <c:v>-164.15249999999997</c:v>
                </c:pt>
                <c:pt idx="103156">
                  <c:v>-164.15049999999997</c:v>
                </c:pt>
                <c:pt idx="103157">
                  <c:v>-164.14849999999998</c:v>
                </c:pt>
                <c:pt idx="103158">
                  <c:v>-164.14649999999997</c:v>
                </c:pt>
                <c:pt idx="103159">
                  <c:v>-164.14449999999997</c:v>
                </c:pt>
                <c:pt idx="103160">
                  <c:v>-164.14249999999998</c:v>
                </c:pt>
                <c:pt idx="103161">
                  <c:v>-164.14049999999997</c:v>
                </c:pt>
                <c:pt idx="103162">
                  <c:v>-164.13849999999996</c:v>
                </c:pt>
                <c:pt idx="103163">
                  <c:v>-164.13649999999998</c:v>
                </c:pt>
                <c:pt idx="103164">
                  <c:v>-164.13449999999997</c:v>
                </c:pt>
                <c:pt idx="103165">
                  <c:v>-164.13249999999996</c:v>
                </c:pt>
                <c:pt idx="103166">
                  <c:v>-164.13049999999998</c:v>
                </c:pt>
                <c:pt idx="103167">
                  <c:v>-164.12849999999997</c:v>
                </c:pt>
                <c:pt idx="103168">
                  <c:v>-164.12649999999996</c:v>
                </c:pt>
                <c:pt idx="103169">
                  <c:v>-164.12449999999998</c:v>
                </c:pt>
                <c:pt idx="103170">
                  <c:v>-164.12249999999997</c:v>
                </c:pt>
                <c:pt idx="103171">
                  <c:v>-164.12049999999996</c:v>
                </c:pt>
                <c:pt idx="103172">
                  <c:v>-164.11849999999998</c:v>
                </c:pt>
                <c:pt idx="103173">
                  <c:v>-164.11649999999997</c:v>
                </c:pt>
                <c:pt idx="103174">
                  <c:v>-164.11449999999996</c:v>
                </c:pt>
                <c:pt idx="103175">
                  <c:v>-164.11249999999998</c:v>
                </c:pt>
                <c:pt idx="103176">
                  <c:v>-164.11049999999997</c:v>
                </c:pt>
                <c:pt idx="103177">
                  <c:v>-164.10849999999996</c:v>
                </c:pt>
                <c:pt idx="103178">
                  <c:v>-164.10649999999998</c:v>
                </c:pt>
                <c:pt idx="103179">
                  <c:v>-164.10449999999997</c:v>
                </c:pt>
                <c:pt idx="103180">
                  <c:v>-164.10249999999996</c:v>
                </c:pt>
                <c:pt idx="103181">
                  <c:v>-164.10049999999998</c:v>
                </c:pt>
                <c:pt idx="103182">
                  <c:v>-164.09849999999997</c:v>
                </c:pt>
                <c:pt idx="103183">
                  <c:v>-164.09649999999996</c:v>
                </c:pt>
                <c:pt idx="103184">
                  <c:v>-164.09449999999998</c:v>
                </c:pt>
                <c:pt idx="103185">
                  <c:v>-164.09249999999997</c:v>
                </c:pt>
                <c:pt idx="103186">
                  <c:v>-164.09049999999996</c:v>
                </c:pt>
                <c:pt idx="103187">
                  <c:v>-164.08849999999998</c:v>
                </c:pt>
                <c:pt idx="103188">
                  <c:v>-164.08649999999997</c:v>
                </c:pt>
                <c:pt idx="103189">
                  <c:v>-164.08449999999999</c:v>
                </c:pt>
                <c:pt idx="103190">
                  <c:v>-164.08249999999998</c:v>
                </c:pt>
                <c:pt idx="103191">
                  <c:v>-164.08049999999997</c:v>
                </c:pt>
                <c:pt idx="103192">
                  <c:v>-164.07849999999999</c:v>
                </c:pt>
                <c:pt idx="103193">
                  <c:v>-164.07649999999998</c:v>
                </c:pt>
                <c:pt idx="103194">
                  <c:v>-164.07449999999997</c:v>
                </c:pt>
                <c:pt idx="103195">
                  <c:v>-164.07249999999999</c:v>
                </c:pt>
                <c:pt idx="103196">
                  <c:v>-164.07049999999998</c:v>
                </c:pt>
                <c:pt idx="103197">
                  <c:v>-164.06849999999997</c:v>
                </c:pt>
                <c:pt idx="103198">
                  <c:v>-164.06649999999999</c:v>
                </c:pt>
                <c:pt idx="103199">
                  <c:v>-164.06449999999998</c:v>
                </c:pt>
                <c:pt idx="103200">
                  <c:v>-164.06249999999997</c:v>
                </c:pt>
                <c:pt idx="103201">
                  <c:v>-164.06049999999999</c:v>
                </c:pt>
                <c:pt idx="103202">
                  <c:v>-164.05849999999998</c:v>
                </c:pt>
                <c:pt idx="103203">
                  <c:v>-164.05649999999997</c:v>
                </c:pt>
                <c:pt idx="103204">
                  <c:v>-164.05449999999999</c:v>
                </c:pt>
                <c:pt idx="103205">
                  <c:v>-164.05249999999998</c:v>
                </c:pt>
                <c:pt idx="103206">
                  <c:v>-164.05049999999997</c:v>
                </c:pt>
                <c:pt idx="103207">
                  <c:v>-164.04849999999999</c:v>
                </c:pt>
                <c:pt idx="103208">
                  <c:v>-164.04649999999998</c:v>
                </c:pt>
                <c:pt idx="103209">
                  <c:v>-164.04449999999997</c:v>
                </c:pt>
                <c:pt idx="103210">
                  <c:v>-164.04249999999999</c:v>
                </c:pt>
                <c:pt idx="103211">
                  <c:v>-164.04049999999998</c:v>
                </c:pt>
                <c:pt idx="103212">
                  <c:v>-164.03849999999997</c:v>
                </c:pt>
                <c:pt idx="103213">
                  <c:v>-164.03649999999999</c:v>
                </c:pt>
                <c:pt idx="103214">
                  <c:v>-164.03449999999998</c:v>
                </c:pt>
                <c:pt idx="103215">
                  <c:v>-164.03249999999997</c:v>
                </c:pt>
                <c:pt idx="103216">
                  <c:v>-164.03049999999999</c:v>
                </c:pt>
                <c:pt idx="103217">
                  <c:v>-164.02849999999998</c:v>
                </c:pt>
                <c:pt idx="103218">
                  <c:v>-164.02649999999997</c:v>
                </c:pt>
                <c:pt idx="103219">
                  <c:v>-164.02449999999999</c:v>
                </c:pt>
                <c:pt idx="103220">
                  <c:v>-164.02249999999998</c:v>
                </c:pt>
                <c:pt idx="103221">
                  <c:v>-164.02049999999997</c:v>
                </c:pt>
                <c:pt idx="103222">
                  <c:v>-164.01849999999999</c:v>
                </c:pt>
                <c:pt idx="103223">
                  <c:v>-164.01649999999998</c:v>
                </c:pt>
                <c:pt idx="103224">
                  <c:v>-164.01449999999997</c:v>
                </c:pt>
                <c:pt idx="103225">
                  <c:v>-164.01249999999999</c:v>
                </c:pt>
                <c:pt idx="103226">
                  <c:v>-164.01049999999998</c:v>
                </c:pt>
                <c:pt idx="103227">
                  <c:v>-164.00849999999997</c:v>
                </c:pt>
                <c:pt idx="103228">
                  <c:v>-164.00649999999999</c:v>
                </c:pt>
                <c:pt idx="103229">
                  <c:v>-164.00449999999998</c:v>
                </c:pt>
                <c:pt idx="103230">
                  <c:v>-164.00249999999997</c:v>
                </c:pt>
                <c:pt idx="103231">
                  <c:v>-164.00049999999999</c:v>
                </c:pt>
                <c:pt idx="103232">
                  <c:v>-163.99849999999998</c:v>
                </c:pt>
                <c:pt idx="103233">
                  <c:v>-163.99649999999997</c:v>
                </c:pt>
                <c:pt idx="103234">
                  <c:v>-163.99449999999999</c:v>
                </c:pt>
                <c:pt idx="103235">
                  <c:v>-163.99249999999998</c:v>
                </c:pt>
                <c:pt idx="103236">
                  <c:v>-163.99049999999997</c:v>
                </c:pt>
                <c:pt idx="103237">
                  <c:v>-163.98849999999999</c:v>
                </c:pt>
                <c:pt idx="103238">
                  <c:v>-163.98649999999998</c:v>
                </c:pt>
                <c:pt idx="103239">
                  <c:v>-163.98449999999997</c:v>
                </c:pt>
                <c:pt idx="103240">
                  <c:v>-163.98249999999999</c:v>
                </c:pt>
                <c:pt idx="103241">
                  <c:v>-163.98049999999998</c:v>
                </c:pt>
                <c:pt idx="103242">
                  <c:v>-163.97849999999997</c:v>
                </c:pt>
                <c:pt idx="103243">
                  <c:v>-163.97649999999999</c:v>
                </c:pt>
                <c:pt idx="103244">
                  <c:v>-163.97449999999998</c:v>
                </c:pt>
                <c:pt idx="103245">
                  <c:v>-163.97249999999997</c:v>
                </c:pt>
                <c:pt idx="103246">
                  <c:v>-163.97049999999999</c:v>
                </c:pt>
                <c:pt idx="103247">
                  <c:v>-163.96849999999998</c:v>
                </c:pt>
                <c:pt idx="103248">
                  <c:v>-163.96649999999997</c:v>
                </c:pt>
                <c:pt idx="103249">
                  <c:v>-163.96449999999999</c:v>
                </c:pt>
                <c:pt idx="103250">
                  <c:v>-163.96249999999998</c:v>
                </c:pt>
                <c:pt idx="103251">
                  <c:v>-163.96049999999997</c:v>
                </c:pt>
                <c:pt idx="103252">
                  <c:v>-163.95849999999999</c:v>
                </c:pt>
                <c:pt idx="103253">
                  <c:v>-163.95649999999998</c:v>
                </c:pt>
                <c:pt idx="103254">
                  <c:v>-163.95449999999997</c:v>
                </c:pt>
                <c:pt idx="103255">
                  <c:v>-163.95249999999999</c:v>
                </c:pt>
                <c:pt idx="103256">
                  <c:v>-163.95049999999998</c:v>
                </c:pt>
                <c:pt idx="103257">
                  <c:v>-163.94849999999997</c:v>
                </c:pt>
                <c:pt idx="103258">
                  <c:v>-163.94649999999999</c:v>
                </c:pt>
                <c:pt idx="103259">
                  <c:v>-163.94449999999998</c:v>
                </c:pt>
                <c:pt idx="103260">
                  <c:v>-163.94249999999997</c:v>
                </c:pt>
                <c:pt idx="103261">
                  <c:v>-163.94049999999999</c:v>
                </c:pt>
                <c:pt idx="103262">
                  <c:v>-163.93849999999998</c:v>
                </c:pt>
                <c:pt idx="103263">
                  <c:v>-163.93649999999997</c:v>
                </c:pt>
                <c:pt idx="103264">
                  <c:v>-163.93449999999999</c:v>
                </c:pt>
                <c:pt idx="103265">
                  <c:v>-163.93249999999998</c:v>
                </c:pt>
                <c:pt idx="103266">
                  <c:v>-163.93049999999997</c:v>
                </c:pt>
                <c:pt idx="103267">
                  <c:v>-163.92849999999999</c:v>
                </c:pt>
                <c:pt idx="103268">
                  <c:v>-163.92649999999998</c:v>
                </c:pt>
                <c:pt idx="103269">
                  <c:v>-163.92449999999997</c:v>
                </c:pt>
                <c:pt idx="103270">
                  <c:v>-163.92249999999999</c:v>
                </c:pt>
                <c:pt idx="103271">
                  <c:v>-163.92049999999998</c:v>
                </c:pt>
                <c:pt idx="103272">
                  <c:v>-163.91849999999997</c:v>
                </c:pt>
                <c:pt idx="103273">
                  <c:v>-163.91649999999998</c:v>
                </c:pt>
                <c:pt idx="103274">
                  <c:v>-163.91449999999998</c:v>
                </c:pt>
                <c:pt idx="103275">
                  <c:v>-163.91249999999997</c:v>
                </c:pt>
                <c:pt idx="103276">
                  <c:v>-163.91049999999998</c:v>
                </c:pt>
                <c:pt idx="103277">
                  <c:v>-163.90849999999998</c:v>
                </c:pt>
                <c:pt idx="103278">
                  <c:v>-163.90649999999997</c:v>
                </c:pt>
                <c:pt idx="103279">
                  <c:v>-163.90449999999998</c:v>
                </c:pt>
                <c:pt idx="103280">
                  <c:v>-163.90249999999997</c:v>
                </c:pt>
                <c:pt idx="103281">
                  <c:v>-163.90049999999997</c:v>
                </c:pt>
                <c:pt idx="103282">
                  <c:v>-163.89849999999998</c:v>
                </c:pt>
                <c:pt idx="103283">
                  <c:v>-163.89649999999997</c:v>
                </c:pt>
                <c:pt idx="103284">
                  <c:v>-163.89449999999997</c:v>
                </c:pt>
                <c:pt idx="103285">
                  <c:v>-163.89249999999998</c:v>
                </c:pt>
                <c:pt idx="103286">
                  <c:v>-163.89049999999997</c:v>
                </c:pt>
                <c:pt idx="103287">
                  <c:v>-163.88849999999996</c:v>
                </c:pt>
                <c:pt idx="103288">
                  <c:v>-163.88649999999998</c:v>
                </c:pt>
                <c:pt idx="103289">
                  <c:v>-163.88449999999997</c:v>
                </c:pt>
                <c:pt idx="103290">
                  <c:v>-163.88249999999996</c:v>
                </c:pt>
                <c:pt idx="103291">
                  <c:v>-163.88049999999998</c:v>
                </c:pt>
                <c:pt idx="103292">
                  <c:v>-163.87849999999997</c:v>
                </c:pt>
                <c:pt idx="103293">
                  <c:v>-163.87649999999996</c:v>
                </c:pt>
                <c:pt idx="103294">
                  <c:v>-163.87449999999998</c:v>
                </c:pt>
                <c:pt idx="103295">
                  <c:v>-163.87249999999997</c:v>
                </c:pt>
                <c:pt idx="103296">
                  <c:v>-163.87049999999996</c:v>
                </c:pt>
                <c:pt idx="103297">
                  <c:v>-163.86849999999998</c:v>
                </c:pt>
                <c:pt idx="103298">
                  <c:v>-163.86649999999997</c:v>
                </c:pt>
                <c:pt idx="103299">
                  <c:v>-163.86449999999996</c:v>
                </c:pt>
                <c:pt idx="103300">
                  <c:v>-163.86249999999998</c:v>
                </c:pt>
                <c:pt idx="103301">
                  <c:v>-163.86049999999997</c:v>
                </c:pt>
                <c:pt idx="103302">
                  <c:v>-163.85849999999996</c:v>
                </c:pt>
                <c:pt idx="103303">
                  <c:v>-163.85649999999998</c:v>
                </c:pt>
                <c:pt idx="103304">
                  <c:v>-163.85449999999997</c:v>
                </c:pt>
                <c:pt idx="103305">
                  <c:v>-163.85249999999996</c:v>
                </c:pt>
                <c:pt idx="103306">
                  <c:v>-163.85049999999998</c:v>
                </c:pt>
                <c:pt idx="103307">
                  <c:v>-163.84849999999997</c:v>
                </c:pt>
                <c:pt idx="103308">
                  <c:v>-163.84649999999996</c:v>
                </c:pt>
                <c:pt idx="103309">
                  <c:v>-163.84449999999998</c:v>
                </c:pt>
                <c:pt idx="103310">
                  <c:v>-163.84249999999997</c:v>
                </c:pt>
                <c:pt idx="103311">
                  <c:v>-163.84049999999996</c:v>
                </c:pt>
                <c:pt idx="103312">
                  <c:v>-163.83849999999998</c:v>
                </c:pt>
                <c:pt idx="103313">
                  <c:v>-163.83649999999997</c:v>
                </c:pt>
                <c:pt idx="103314">
                  <c:v>-163.83449999999999</c:v>
                </c:pt>
                <c:pt idx="103315">
                  <c:v>-163.83249999999998</c:v>
                </c:pt>
                <c:pt idx="103316">
                  <c:v>-163.83049999999997</c:v>
                </c:pt>
                <c:pt idx="103317">
                  <c:v>-163.82849999999999</c:v>
                </c:pt>
                <c:pt idx="103318">
                  <c:v>-163.82649999999998</c:v>
                </c:pt>
                <c:pt idx="103319">
                  <c:v>-163.82449999999997</c:v>
                </c:pt>
                <c:pt idx="103320">
                  <c:v>-163.82249999999999</c:v>
                </c:pt>
                <c:pt idx="103321">
                  <c:v>-163.82049999999998</c:v>
                </c:pt>
                <c:pt idx="103322">
                  <c:v>-163.81849999999997</c:v>
                </c:pt>
                <c:pt idx="103323">
                  <c:v>-163.81649999999999</c:v>
                </c:pt>
                <c:pt idx="103324">
                  <c:v>-163.81449999999998</c:v>
                </c:pt>
                <c:pt idx="103325">
                  <c:v>-163.81249999999997</c:v>
                </c:pt>
                <c:pt idx="103326">
                  <c:v>-163.81049999999999</c:v>
                </c:pt>
                <c:pt idx="103327">
                  <c:v>-163.80849999999998</c:v>
                </c:pt>
                <c:pt idx="103328">
                  <c:v>-163.80649999999997</c:v>
                </c:pt>
                <c:pt idx="103329">
                  <c:v>-163.80449999999999</c:v>
                </c:pt>
                <c:pt idx="103330">
                  <c:v>-163.80249999999998</c:v>
                </c:pt>
                <c:pt idx="103331">
                  <c:v>-163.80049999999997</c:v>
                </c:pt>
                <c:pt idx="103332">
                  <c:v>-163.79849999999999</c:v>
                </c:pt>
                <c:pt idx="103333">
                  <c:v>-163.79649999999998</c:v>
                </c:pt>
                <c:pt idx="103334">
                  <c:v>-163.79449999999997</c:v>
                </c:pt>
                <c:pt idx="103335">
                  <c:v>-163.79249999999999</c:v>
                </c:pt>
                <c:pt idx="103336">
                  <c:v>-163.79049999999998</c:v>
                </c:pt>
                <c:pt idx="103337">
                  <c:v>-163.78849999999997</c:v>
                </c:pt>
                <c:pt idx="103338">
                  <c:v>-163.78649999999999</c:v>
                </c:pt>
                <c:pt idx="103339">
                  <c:v>-163.78449999999998</c:v>
                </c:pt>
                <c:pt idx="103340">
                  <c:v>-163.78249999999997</c:v>
                </c:pt>
                <c:pt idx="103341">
                  <c:v>-163.78049999999999</c:v>
                </c:pt>
                <c:pt idx="103342">
                  <c:v>-163.77849999999998</c:v>
                </c:pt>
                <c:pt idx="103343">
                  <c:v>-163.77649999999997</c:v>
                </c:pt>
                <c:pt idx="103344">
                  <c:v>-163.77449999999999</c:v>
                </c:pt>
                <c:pt idx="103345">
                  <c:v>-163.77249999999998</c:v>
                </c:pt>
                <c:pt idx="103346">
                  <c:v>-163.77049999999997</c:v>
                </c:pt>
                <c:pt idx="103347">
                  <c:v>-163.76849999999999</c:v>
                </c:pt>
                <c:pt idx="103348">
                  <c:v>-163.76649999999998</c:v>
                </c:pt>
                <c:pt idx="103349">
                  <c:v>-163.76449999999997</c:v>
                </c:pt>
                <c:pt idx="103350">
                  <c:v>-163.76249999999999</c:v>
                </c:pt>
                <c:pt idx="103351">
                  <c:v>-163.76049999999998</c:v>
                </c:pt>
                <c:pt idx="103352">
                  <c:v>-163.75849999999997</c:v>
                </c:pt>
                <c:pt idx="103353">
                  <c:v>-163.75649999999999</c:v>
                </c:pt>
                <c:pt idx="103354">
                  <c:v>-163.75449999999998</c:v>
                </c:pt>
                <c:pt idx="103355">
                  <c:v>-163.75249999999997</c:v>
                </c:pt>
                <c:pt idx="103356">
                  <c:v>-163.75049999999999</c:v>
                </c:pt>
                <c:pt idx="103357">
                  <c:v>-163.74849999999998</c:v>
                </c:pt>
                <c:pt idx="103358">
                  <c:v>-163.74649999999997</c:v>
                </c:pt>
                <c:pt idx="103359">
                  <c:v>-163.74449999999999</c:v>
                </c:pt>
                <c:pt idx="103360">
                  <c:v>-163.74249999999998</c:v>
                </c:pt>
                <c:pt idx="103361">
                  <c:v>-163.74049999999997</c:v>
                </c:pt>
                <c:pt idx="103362">
                  <c:v>-163.73849999999999</c:v>
                </c:pt>
                <c:pt idx="103363">
                  <c:v>-163.73649999999998</c:v>
                </c:pt>
                <c:pt idx="103364">
                  <c:v>-163.73449999999997</c:v>
                </c:pt>
                <c:pt idx="103365">
                  <c:v>-163.73249999999999</c:v>
                </c:pt>
                <c:pt idx="103366">
                  <c:v>-163.73049999999998</c:v>
                </c:pt>
                <c:pt idx="103367">
                  <c:v>-163.72849999999997</c:v>
                </c:pt>
                <c:pt idx="103368">
                  <c:v>-163.72649999999999</c:v>
                </c:pt>
                <c:pt idx="103369">
                  <c:v>-163.72449999999998</c:v>
                </c:pt>
                <c:pt idx="103370">
                  <c:v>-163.72249999999997</c:v>
                </c:pt>
                <c:pt idx="103371">
                  <c:v>-163.72049999999999</c:v>
                </c:pt>
                <c:pt idx="103372">
                  <c:v>-163.71849999999998</c:v>
                </c:pt>
                <c:pt idx="103373">
                  <c:v>-163.71649999999997</c:v>
                </c:pt>
                <c:pt idx="103374">
                  <c:v>-163.71449999999999</c:v>
                </c:pt>
                <c:pt idx="103375">
                  <c:v>-163.71249999999998</c:v>
                </c:pt>
                <c:pt idx="103376">
                  <c:v>-163.71049999999997</c:v>
                </c:pt>
                <c:pt idx="103377">
                  <c:v>-163.70849999999999</c:v>
                </c:pt>
                <c:pt idx="103378">
                  <c:v>-163.70649999999998</c:v>
                </c:pt>
                <c:pt idx="103379">
                  <c:v>-163.70449999999997</c:v>
                </c:pt>
                <c:pt idx="103380">
                  <c:v>-163.70249999999999</c:v>
                </c:pt>
                <c:pt idx="103381">
                  <c:v>-163.70049999999998</c:v>
                </c:pt>
                <c:pt idx="103382">
                  <c:v>-163.69849999999997</c:v>
                </c:pt>
                <c:pt idx="103383">
                  <c:v>-163.69649999999999</c:v>
                </c:pt>
                <c:pt idx="103384">
                  <c:v>-163.69449999999998</c:v>
                </c:pt>
                <c:pt idx="103385">
                  <c:v>-163.69249999999997</c:v>
                </c:pt>
                <c:pt idx="103386">
                  <c:v>-163.69049999999999</c:v>
                </c:pt>
                <c:pt idx="103387">
                  <c:v>-163.68849999999998</c:v>
                </c:pt>
                <c:pt idx="103388">
                  <c:v>-163.68649999999997</c:v>
                </c:pt>
                <c:pt idx="103389">
                  <c:v>-163.68449999999999</c:v>
                </c:pt>
                <c:pt idx="103390">
                  <c:v>-163.68249999999998</c:v>
                </c:pt>
                <c:pt idx="103391">
                  <c:v>-163.68049999999997</c:v>
                </c:pt>
                <c:pt idx="103392">
                  <c:v>-163.67849999999999</c:v>
                </c:pt>
                <c:pt idx="103393">
                  <c:v>-163.67649999999998</c:v>
                </c:pt>
                <c:pt idx="103394">
                  <c:v>-163.67449999999997</c:v>
                </c:pt>
                <c:pt idx="103395">
                  <c:v>-163.67249999999999</c:v>
                </c:pt>
                <c:pt idx="103396">
                  <c:v>-163.67049999999998</c:v>
                </c:pt>
                <c:pt idx="103397">
                  <c:v>-163.66849999999997</c:v>
                </c:pt>
                <c:pt idx="103398">
                  <c:v>-163.66649999999998</c:v>
                </c:pt>
                <c:pt idx="103399">
                  <c:v>-163.66449999999998</c:v>
                </c:pt>
                <c:pt idx="103400">
                  <c:v>-163.66249999999997</c:v>
                </c:pt>
                <c:pt idx="103401">
                  <c:v>-163.66049999999998</c:v>
                </c:pt>
                <c:pt idx="103402">
                  <c:v>-163.65849999999998</c:v>
                </c:pt>
                <c:pt idx="103403">
                  <c:v>-163.65649999999997</c:v>
                </c:pt>
                <c:pt idx="103404">
                  <c:v>-163.65449999999998</c:v>
                </c:pt>
                <c:pt idx="103405">
                  <c:v>-163.65249999999997</c:v>
                </c:pt>
                <c:pt idx="103406">
                  <c:v>-163.65049999999997</c:v>
                </c:pt>
                <c:pt idx="103407">
                  <c:v>-163.64849999999998</c:v>
                </c:pt>
                <c:pt idx="103408">
                  <c:v>-163.64649999999997</c:v>
                </c:pt>
                <c:pt idx="103409">
                  <c:v>-163.64449999999997</c:v>
                </c:pt>
                <c:pt idx="103410">
                  <c:v>-163.64249999999998</c:v>
                </c:pt>
                <c:pt idx="103411">
                  <c:v>-163.64049999999997</c:v>
                </c:pt>
                <c:pt idx="103412">
                  <c:v>-163.63849999999996</c:v>
                </c:pt>
                <c:pt idx="103413">
                  <c:v>-163.63649999999998</c:v>
                </c:pt>
                <c:pt idx="103414">
                  <c:v>-163.63449999999997</c:v>
                </c:pt>
                <c:pt idx="103415">
                  <c:v>-163.63249999999996</c:v>
                </c:pt>
                <c:pt idx="103416">
                  <c:v>-163.63049999999998</c:v>
                </c:pt>
                <c:pt idx="103417">
                  <c:v>-163.62849999999997</c:v>
                </c:pt>
                <c:pt idx="103418">
                  <c:v>-163.62649999999996</c:v>
                </c:pt>
                <c:pt idx="103419">
                  <c:v>-163.62449999999998</c:v>
                </c:pt>
                <c:pt idx="103420">
                  <c:v>-163.62249999999997</c:v>
                </c:pt>
                <c:pt idx="103421">
                  <c:v>-163.62049999999996</c:v>
                </c:pt>
                <c:pt idx="103422">
                  <c:v>-163.61849999999998</c:v>
                </c:pt>
                <c:pt idx="103423">
                  <c:v>-163.61649999999997</c:v>
                </c:pt>
                <c:pt idx="103424">
                  <c:v>-163.61449999999996</c:v>
                </c:pt>
                <c:pt idx="103425">
                  <c:v>-163.61249999999998</c:v>
                </c:pt>
                <c:pt idx="103426">
                  <c:v>-163.61049999999997</c:v>
                </c:pt>
                <c:pt idx="103427">
                  <c:v>-163.60849999999996</c:v>
                </c:pt>
                <c:pt idx="103428">
                  <c:v>-163.60649999999998</c:v>
                </c:pt>
                <c:pt idx="103429">
                  <c:v>-163.60449999999997</c:v>
                </c:pt>
                <c:pt idx="103430">
                  <c:v>-163.60249999999996</c:v>
                </c:pt>
                <c:pt idx="103431">
                  <c:v>-163.60049999999998</c:v>
                </c:pt>
                <c:pt idx="103432">
                  <c:v>-163.59849999999997</c:v>
                </c:pt>
                <c:pt idx="103433">
                  <c:v>-163.59649999999996</c:v>
                </c:pt>
                <c:pt idx="103434">
                  <c:v>-163.59449999999998</c:v>
                </c:pt>
                <c:pt idx="103435">
                  <c:v>-163.59249999999997</c:v>
                </c:pt>
                <c:pt idx="103436">
                  <c:v>-163.59049999999996</c:v>
                </c:pt>
                <c:pt idx="103437">
                  <c:v>-163.58849999999998</c:v>
                </c:pt>
                <c:pt idx="103438">
                  <c:v>-163.58649999999997</c:v>
                </c:pt>
                <c:pt idx="103439">
                  <c:v>-163.58449999999999</c:v>
                </c:pt>
                <c:pt idx="103440">
                  <c:v>-163.58249999999998</c:v>
                </c:pt>
                <c:pt idx="103441">
                  <c:v>-163.58049999999997</c:v>
                </c:pt>
                <c:pt idx="103442">
                  <c:v>-163.57849999999999</c:v>
                </c:pt>
                <c:pt idx="103443">
                  <c:v>-163.57649999999998</c:v>
                </c:pt>
                <c:pt idx="103444">
                  <c:v>-163.57449999999997</c:v>
                </c:pt>
                <c:pt idx="103445">
                  <c:v>-163.57249999999999</c:v>
                </c:pt>
                <c:pt idx="103446">
                  <c:v>-163.57049999999998</c:v>
                </c:pt>
                <c:pt idx="103447">
                  <c:v>-163.56849999999997</c:v>
                </c:pt>
                <c:pt idx="103448">
                  <c:v>-163.56649999999999</c:v>
                </c:pt>
                <c:pt idx="103449">
                  <c:v>-163.56449999999998</c:v>
                </c:pt>
                <c:pt idx="103450">
                  <c:v>-163.56249999999997</c:v>
                </c:pt>
                <c:pt idx="103451">
                  <c:v>-163.56049999999999</c:v>
                </c:pt>
                <c:pt idx="103452">
                  <c:v>-163.55849999999998</c:v>
                </c:pt>
                <c:pt idx="103453">
                  <c:v>-163.55649999999997</c:v>
                </c:pt>
                <c:pt idx="103454">
                  <c:v>-163.55449999999999</c:v>
                </c:pt>
                <c:pt idx="103455">
                  <c:v>-163.55249999999998</c:v>
                </c:pt>
                <c:pt idx="103456">
                  <c:v>-163.55049999999997</c:v>
                </c:pt>
                <c:pt idx="103457">
                  <c:v>-163.54849999999999</c:v>
                </c:pt>
                <c:pt idx="103458">
                  <c:v>-163.54649999999998</c:v>
                </c:pt>
                <c:pt idx="103459">
                  <c:v>-163.54449999999997</c:v>
                </c:pt>
                <c:pt idx="103460">
                  <c:v>-163.54249999999999</c:v>
                </c:pt>
                <c:pt idx="103461">
                  <c:v>-163.54049999999998</c:v>
                </c:pt>
                <c:pt idx="103462">
                  <c:v>-163.53849999999997</c:v>
                </c:pt>
                <c:pt idx="103463">
                  <c:v>-163.53649999999999</c:v>
                </c:pt>
                <c:pt idx="103464">
                  <c:v>-163.53449999999998</c:v>
                </c:pt>
                <c:pt idx="103465">
                  <c:v>-163.53249999999997</c:v>
                </c:pt>
                <c:pt idx="103466">
                  <c:v>-163.53049999999999</c:v>
                </c:pt>
                <c:pt idx="103467">
                  <c:v>-163.52849999999998</c:v>
                </c:pt>
                <c:pt idx="103468">
                  <c:v>-163.52649999999997</c:v>
                </c:pt>
                <c:pt idx="103469">
                  <c:v>-163.52449999999999</c:v>
                </c:pt>
                <c:pt idx="103470">
                  <c:v>-163.52249999999998</c:v>
                </c:pt>
                <c:pt idx="103471">
                  <c:v>-163.52049999999997</c:v>
                </c:pt>
                <c:pt idx="103472">
                  <c:v>-163.51849999999999</c:v>
                </c:pt>
                <c:pt idx="103473">
                  <c:v>-163.51649999999998</c:v>
                </c:pt>
                <c:pt idx="103474">
                  <c:v>-163.51449999999997</c:v>
                </c:pt>
                <c:pt idx="103475">
                  <c:v>-163.51249999999999</c:v>
                </c:pt>
                <c:pt idx="103476">
                  <c:v>-163.51049999999998</c:v>
                </c:pt>
                <c:pt idx="103477">
                  <c:v>-163.50849999999997</c:v>
                </c:pt>
                <c:pt idx="103478">
                  <c:v>-163.50649999999999</c:v>
                </c:pt>
                <c:pt idx="103479">
                  <c:v>-163.50449999999998</c:v>
                </c:pt>
                <c:pt idx="103480">
                  <c:v>-163.50249999999997</c:v>
                </c:pt>
                <c:pt idx="103481">
                  <c:v>-163.50049999999999</c:v>
                </c:pt>
                <c:pt idx="103482">
                  <c:v>-163.49849999999998</c:v>
                </c:pt>
                <c:pt idx="103483">
                  <c:v>-163.49649999999997</c:v>
                </c:pt>
                <c:pt idx="103484">
                  <c:v>-163.49449999999999</c:v>
                </c:pt>
                <c:pt idx="103485">
                  <c:v>-163.49249999999998</c:v>
                </c:pt>
                <c:pt idx="103486">
                  <c:v>-163.49049999999997</c:v>
                </c:pt>
                <c:pt idx="103487">
                  <c:v>-163.48849999999999</c:v>
                </c:pt>
                <c:pt idx="103488">
                  <c:v>-163.48649999999998</c:v>
                </c:pt>
                <c:pt idx="103489">
                  <c:v>-163.48449999999997</c:v>
                </c:pt>
                <c:pt idx="103490">
                  <c:v>-163.48249999999999</c:v>
                </c:pt>
                <c:pt idx="103491">
                  <c:v>-163.48049999999998</c:v>
                </c:pt>
                <c:pt idx="103492">
                  <c:v>-163.47849999999997</c:v>
                </c:pt>
                <c:pt idx="103493">
                  <c:v>-163.47649999999999</c:v>
                </c:pt>
                <c:pt idx="103494">
                  <c:v>-163.47449999999998</c:v>
                </c:pt>
                <c:pt idx="103495">
                  <c:v>-163.47249999999997</c:v>
                </c:pt>
                <c:pt idx="103496">
                  <c:v>-163.47049999999999</c:v>
                </c:pt>
                <c:pt idx="103497">
                  <c:v>-163.46849999999998</c:v>
                </c:pt>
                <c:pt idx="103498">
                  <c:v>-163.46649999999997</c:v>
                </c:pt>
                <c:pt idx="103499">
                  <c:v>-163.46449999999999</c:v>
                </c:pt>
                <c:pt idx="103500">
                  <c:v>-163.46249999999998</c:v>
                </c:pt>
                <c:pt idx="103501">
                  <c:v>-163.46049999999997</c:v>
                </c:pt>
                <c:pt idx="103502">
                  <c:v>-163.45849999999999</c:v>
                </c:pt>
                <c:pt idx="103503">
                  <c:v>-163.45649999999998</c:v>
                </c:pt>
                <c:pt idx="103504">
                  <c:v>-163.45449999999997</c:v>
                </c:pt>
                <c:pt idx="103505">
                  <c:v>-163.45249999999999</c:v>
                </c:pt>
                <c:pt idx="103506">
                  <c:v>-163.45049999999998</c:v>
                </c:pt>
                <c:pt idx="103507">
                  <c:v>-163.44849999999997</c:v>
                </c:pt>
                <c:pt idx="103508">
                  <c:v>-163.44649999999999</c:v>
                </c:pt>
                <c:pt idx="103509">
                  <c:v>-163.44449999999998</c:v>
                </c:pt>
                <c:pt idx="103510">
                  <c:v>-163.44249999999997</c:v>
                </c:pt>
                <c:pt idx="103511">
                  <c:v>-163.44049999999999</c:v>
                </c:pt>
                <c:pt idx="103512">
                  <c:v>-163.43849999999998</c:v>
                </c:pt>
                <c:pt idx="103513">
                  <c:v>-163.43649999999997</c:v>
                </c:pt>
                <c:pt idx="103514">
                  <c:v>-163.43449999999999</c:v>
                </c:pt>
                <c:pt idx="103515">
                  <c:v>-163.43249999999998</c:v>
                </c:pt>
                <c:pt idx="103516">
                  <c:v>-163.43049999999997</c:v>
                </c:pt>
                <c:pt idx="103517">
                  <c:v>-163.42849999999999</c:v>
                </c:pt>
                <c:pt idx="103518">
                  <c:v>-163.42649999999998</c:v>
                </c:pt>
                <c:pt idx="103519">
                  <c:v>-163.42449999999997</c:v>
                </c:pt>
                <c:pt idx="103520">
                  <c:v>-163.42249999999999</c:v>
                </c:pt>
                <c:pt idx="103521">
                  <c:v>-163.42049999999998</c:v>
                </c:pt>
                <c:pt idx="103522">
                  <c:v>-163.41849999999997</c:v>
                </c:pt>
                <c:pt idx="103523">
                  <c:v>-163.41649999999998</c:v>
                </c:pt>
                <c:pt idx="103524">
                  <c:v>-163.41449999999998</c:v>
                </c:pt>
                <c:pt idx="103525">
                  <c:v>-163.41249999999997</c:v>
                </c:pt>
                <c:pt idx="103526">
                  <c:v>-163.41049999999998</c:v>
                </c:pt>
                <c:pt idx="103527">
                  <c:v>-163.40849999999998</c:v>
                </c:pt>
                <c:pt idx="103528">
                  <c:v>-163.40649999999997</c:v>
                </c:pt>
                <c:pt idx="103529">
                  <c:v>-163.40449999999998</c:v>
                </c:pt>
                <c:pt idx="103530">
                  <c:v>-163.40249999999997</c:v>
                </c:pt>
                <c:pt idx="103531">
                  <c:v>-163.40049999999997</c:v>
                </c:pt>
                <c:pt idx="103532">
                  <c:v>-163.39849999999998</c:v>
                </c:pt>
                <c:pt idx="103533">
                  <c:v>-163.39649999999997</c:v>
                </c:pt>
                <c:pt idx="103534">
                  <c:v>-163.39449999999997</c:v>
                </c:pt>
                <c:pt idx="103535">
                  <c:v>-163.39249999999998</c:v>
                </c:pt>
                <c:pt idx="103536">
                  <c:v>-163.39049999999997</c:v>
                </c:pt>
                <c:pt idx="103537">
                  <c:v>-163.38849999999996</c:v>
                </c:pt>
                <c:pt idx="103538">
                  <c:v>-163.38649999999998</c:v>
                </c:pt>
                <c:pt idx="103539">
                  <c:v>-163.38449999999997</c:v>
                </c:pt>
                <c:pt idx="103540">
                  <c:v>-163.38249999999996</c:v>
                </c:pt>
                <c:pt idx="103541">
                  <c:v>-163.38049999999998</c:v>
                </c:pt>
                <c:pt idx="103542">
                  <c:v>-163.37849999999997</c:v>
                </c:pt>
                <c:pt idx="103543">
                  <c:v>-163.37649999999996</c:v>
                </c:pt>
                <c:pt idx="103544">
                  <c:v>-163.37449999999998</c:v>
                </c:pt>
                <c:pt idx="103545">
                  <c:v>-163.37249999999997</c:v>
                </c:pt>
                <c:pt idx="103546">
                  <c:v>-163.37049999999996</c:v>
                </c:pt>
                <c:pt idx="103547">
                  <c:v>-163.36849999999998</c:v>
                </c:pt>
                <c:pt idx="103548">
                  <c:v>-163.36649999999997</c:v>
                </c:pt>
                <c:pt idx="103549">
                  <c:v>-163.36449999999996</c:v>
                </c:pt>
                <c:pt idx="103550">
                  <c:v>-163.36249999999998</c:v>
                </c:pt>
                <c:pt idx="103551">
                  <c:v>-163.36049999999997</c:v>
                </c:pt>
                <c:pt idx="103552">
                  <c:v>-163.35849999999996</c:v>
                </c:pt>
                <c:pt idx="103553">
                  <c:v>-163.35649999999998</c:v>
                </c:pt>
                <c:pt idx="103554">
                  <c:v>-163.35449999999997</c:v>
                </c:pt>
                <c:pt idx="103555">
                  <c:v>-163.35249999999996</c:v>
                </c:pt>
                <c:pt idx="103556">
                  <c:v>-163.35049999999998</c:v>
                </c:pt>
                <c:pt idx="103557">
                  <c:v>-163.34849999999997</c:v>
                </c:pt>
                <c:pt idx="103558">
                  <c:v>-163.34649999999996</c:v>
                </c:pt>
                <c:pt idx="103559">
                  <c:v>-163.34449999999998</c:v>
                </c:pt>
                <c:pt idx="103560">
                  <c:v>-163.34249999999997</c:v>
                </c:pt>
                <c:pt idx="103561">
                  <c:v>-163.34049999999996</c:v>
                </c:pt>
                <c:pt idx="103562">
                  <c:v>-163.33849999999998</c:v>
                </c:pt>
                <c:pt idx="103563">
                  <c:v>-163.33649999999997</c:v>
                </c:pt>
                <c:pt idx="103564">
                  <c:v>-163.33449999999999</c:v>
                </c:pt>
                <c:pt idx="103565">
                  <c:v>-163.33249999999998</c:v>
                </c:pt>
                <c:pt idx="103566">
                  <c:v>-163.33049999999997</c:v>
                </c:pt>
                <c:pt idx="103567">
                  <c:v>-163.32849999999999</c:v>
                </c:pt>
                <c:pt idx="103568">
                  <c:v>-163.32649999999998</c:v>
                </c:pt>
                <c:pt idx="103569">
                  <c:v>-163.32449999999997</c:v>
                </c:pt>
                <c:pt idx="103570">
                  <c:v>-163.32249999999999</c:v>
                </c:pt>
                <c:pt idx="103571">
                  <c:v>-163.32049999999998</c:v>
                </c:pt>
                <c:pt idx="103572">
                  <c:v>-163.31849999999997</c:v>
                </c:pt>
                <c:pt idx="103573">
                  <c:v>-163.31649999999999</c:v>
                </c:pt>
                <c:pt idx="103574">
                  <c:v>-163.31449999999998</c:v>
                </c:pt>
                <c:pt idx="103575">
                  <c:v>-163.31249999999997</c:v>
                </c:pt>
                <c:pt idx="103576">
                  <c:v>-163.31049999999999</c:v>
                </c:pt>
                <c:pt idx="103577">
                  <c:v>-163.30849999999998</c:v>
                </c:pt>
                <c:pt idx="103578">
                  <c:v>-163.30649999999997</c:v>
                </c:pt>
                <c:pt idx="103579">
                  <c:v>-163.30449999999999</c:v>
                </c:pt>
                <c:pt idx="103580">
                  <c:v>-163.30249999999998</c:v>
                </c:pt>
                <c:pt idx="103581">
                  <c:v>-163.30049999999997</c:v>
                </c:pt>
                <c:pt idx="103582">
                  <c:v>-163.29849999999999</c:v>
                </c:pt>
                <c:pt idx="103583">
                  <c:v>-163.29649999999998</c:v>
                </c:pt>
                <c:pt idx="103584">
                  <c:v>-163.29449999999997</c:v>
                </c:pt>
                <c:pt idx="103585">
                  <c:v>-163.29249999999999</c:v>
                </c:pt>
                <c:pt idx="103586">
                  <c:v>-163.29049999999998</c:v>
                </c:pt>
                <c:pt idx="103587">
                  <c:v>-163.28849999999997</c:v>
                </c:pt>
                <c:pt idx="103588">
                  <c:v>-163.28649999999999</c:v>
                </c:pt>
                <c:pt idx="103589">
                  <c:v>-163.28449999999998</c:v>
                </c:pt>
                <c:pt idx="103590">
                  <c:v>-163.28249999999997</c:v>
                </c:pt>
                <c:pt idx="103591">
                  <c:v>-163.28049999999999</c:v>
                </c:pt>
                <c:pt idx="103592">
                  <c:v>-163.27849999999998</c:v>
                </c:pt>
                <c:pt idx="103593">
                  <c:v>-163.27649999999997</c:v>
                </c:pt>
                <c:pt idx="103594">
                  <c:v>-163.27449999999999</c:v>
                </c:pt>
                <c:pt idx="103595">
                  <c:v>-163.27249999999998</c:v>
                </c:pt>
                <c:pt idx="103596">
                  <c:v>-163.27049999999997</c:v>
                </c:pt>
                <c:pt idx="103597">
                  <c:v>-163.26849999999999</c:v>
                </c:pt>
                <c:pt idx="103598">
                  <c:v>-163.26649999999998</c:v>
                </c:pt>
                <c:pt idx="103599">
                  <c:v>-163.26449999999997</c:v>
                </c:pt>
                <c:pt idx="103600">
                  <c:v>-163.26249999999999</c:v>
                </c:pt>
                <c:pt idx="103601">
                  <c:v>-163.26049999999998</c:v>
                </c:pt>
                <c:pt idx="103602">
                  <c:v>-163.25849999999997</c:v>
                </c:pt>
                <c:pt idx="103603">
                  <c:v>-163.25649999999999</c:v>
                </c:pt>
                <c:pt idx="103604">
                  <c:v>-163.25449999999998</c:v>
                </c:pt>
                <c:pt idx="103605">
                  <c:v>-163.25249999999997</c:v>
                </c:pt>
                <c:pt idx="103606">
                  <c:v>-163.25049999999999</c:v>
                </c:pt>
                <c:pt idx="103607">
                  <c:v>-163.24849999999998</c:v>
                </c:pt>
                <c:pt idx="103608">
                  <c:v>-163.24649999999997</c:v>
                </c:pt>
                <c:pt idx="103609">
                  <c:v>-163.24449999999999</c:v>
                </c:pt>
                <c:pt idx="103610">
                  <c:v>-163.24249999999998</c:v>
                </c:pt>
                <c:pt idx="103611">
                  <c:v>-163.24049999999997</c:v>
                </c:pt>
                <c:pt idx="103612">
                  <c:v>-163.23849999999999</c:v>
                </c:pt>
                <c:pt idx="103613">
                  <c:v>-163.23649999999998</c:v>
                </c:pt>
                <c:pt idx="103614">
                  <c:v>-163.23449999999997</c:v>
                </c:pt>
                <c:pt idx="103615">
                  <c:v>-163.23249999999999</c:v>
                </c:pt>
                <c:pt idx="103616">
                  <c:v>-163.23049999999998</c:v>
                </c:pt>
                <c:pt idx="103617">
                  <c:v>-163.22849999999997</c:v>
                </c:pt>
                <c:pt idx="103618">
                  <c:v>-163.22649999999999</c:v>
                </c:pt>
                <c:pt idx="103619">
                  <c:v>-163.22449999999998</c:v>
                </c:pt>
                <c:pt idx="103620">
                  <c:v>-163.22249999999997</c:v>
                </c:pt>
                <c:pt idx="103621">
                  <c:v>-163.22049999999999</c:v>
                </c:pt>
                <c:pt idx="103622">
                  <c:v>-163.21849999999998</c:v>
                </c:pt>
                <c:pt idx="103623">
                  <c:v>-163.21649999999997</c:v>
                </c:pt>
                <c:pt idx="103624">
                  <c:v>-163.21449999999999</c:v>
                </c:pt>
                <c:pt idx="103625">
                  <c:v>-163.21249999999998</c:v>
                </c:pt>
                <c:pt idx="103626">
                  <c:v>-163.21049999999997</c:v>
                </c:pt>
                <c:pt idx="103627">
                  <c:v>-163.20849999999999</c:v>
                </c:pt>
                <c:pt idx="103628">
                  <c:v>-163.20649999999998</c:v>
                </c:pt>
                <c:pt idx="103629">
                  <c:v>-163.20449999999997</c:v>
                </c:pt>
                <c:pt idx="103630">
                  <c:v>-163.20249999999999</c:v>
                </c:pt>
                <c:pt idx="103631">
                  <c:v>-163.20049999999998</c:v>
                </c:pt>
                <c:pt idx="103632">
                  <c:v>-163.19849999999997</c:v>
                </c:pt>
                <c:pt idx="103633">
                  <c:v>-163.19649999999999</c:v>
                </c:pt>
                <c:pt idx="103634">
                  <c:v>-163.19449999999998</c:v>
                </c:pt>
                <c:pt idx="103635">
                  <c:v>-163.19249999999997</c:v>
                </c:pt>
                <c:pt idx="103636">
                  <c:v>-163.19049999999999</c:v>
                </c:pt>
                <c:pt idx="103637">
                  <c:v>-163.18849999999998</c:v>
                </c:pt>
                <c:pt idx="103638">
                  <c:v>-163.18649999999997</c:v>
                </c:pt>
                <c:pt idx="103639">
                  <c:v>-163.18449999999999</c:v>
                </c:pt>
                <c:pt idx="103640">
                  <c:v>-163.18249999999998</c:v>
                </c:pt>
                <c:pt idx="103641">
                  <c:v>-163.18049999999997</c:v>
                </c:pt>
                <c:pt idx="103642">
                  <c:v>-163.17849999999999</c:v>
                </c:pt>
                <c:pt idx="103643">
                  <c:v>-163.17649999999998</c:v>
                </c:pt>
                <c:pt idx="103644">
                  <c:v>-163.17449999999997</c:v>
                </c:pt>
                <c:pt idx="103645">
                  <c:v>-163.17249999999999</c:v>
                </c:pt>
                <c:pt idx="103646">
                  <c:v>-163.17049999999998</c:v>
                </c:pt>
                <c:pt idx="103647">
                  <c:v>-163.16849999999997</c:v>
                </c:pt>
                <c:pt idx="103648">
                  <c:v>-163.16649999999998</c:v>
                </c:pt>
                <c:pt idx="103649">
                  <c:v>-163.16449999999998</c:v>
                </c:pt>
                <c:pt idx="103650">
                  <c:v>-163.16249999999997</c:v>
                </c:pt>
                <c:pt idx="103651">
                  <c:v>-163.16049999999998</c:v>
                </c:pt>
                <c:pt idx="103652">
                  <c:v>-163.15849999999998</c:v>
                </c:pt>
                <c:pt idx="103653">
                  <c:v>-163.15649999999997</c:v>
                </c:pt>
                <c:pt idx="103654">
                  <c:v>-163.15449999999998</c:v>
                </c:pt>
                <c:pt idx="103655">
                  <c:v>-163.15249999999997</c:v>
                </c:pt>
                <c:pt idx="103656">
                  <c:v>-163.15049999999997</c:v>
                </c:pt>
                <c:pt idx="103657">
                  <c:v>-163.14849999999998</c:v>
                </c:pt>
                <c:pt idx="103658">
                  <c:v>-163.14649999999997</c:v>
                </c:pt>
                <c:pt idx="103659">
                  <c:v>-163.14449999999997</c:v>
                </c:pt>
                <c:pt idx="103660">
                  <c:v>-163.14249999999998</c:v>
                </c:pt>
                <c:pt idx="103661">
                  <c:v>-163.14049999999997</c:v>
                </c:pt>
                <c:pt idx="103662">
                  <c:v>-163.13849999999996</c:v>
                </c:pt>
                <c:pt idx="103663">
                  <c:v>-163.13649999999998</c:v>
                </c:pt>
                <c:pt idx="103664">
                  <c:v>-163.13449999999997</c:v>
                </c:pt>
                <c:pt idx="103665">
                  <c:v>-163.13249999999996</c:v>
                </c:pt>
                <c:pt idx="103666">
                  <c:v>-163.13049999999998</c:v>
                </c:pt>
                <c:pt idx="103667">
                  <c:v>-163.12849999999997</c:v>
                </c:pt>
                <c:pt idx="103668">
                  <c:v>-163.12649999999996</c:v>
                </c:pt>
                <c:pt idx="103669">
                  <c:v>-163.12449999999998</c:v>
                </c:pt>
                <c:pt idx="103670">
                  <c:v>-163.12249999999997</c:v>
                </c:pt>
                <c:pt idx="103671">
                  <c:v>-163.12049999999996</c:v>
                </c:pt>
                <c:pt idx="103672">
                  <c:v>-163.11849999999998</c:v>
                </c:pt>
                <c:pt idx="103673">
                  <c:v>-163.11649999999997</c:v>
                </c:pt>
                <c:pt idx="103674">
                  <c:v>-163.11449999999996</c:v>
                </c:pt>
                <c:pt idx="103675">
                  <c:v>-163.11249999999998</c:v>
                </c:pt>
                <c:pt idx="103676">
                  <c:v>-163.11049999999997</c:v>
                </c:pt>
                <c:pt idx="103677">
                  <c:v>-163.10849999999996</c:v>
                </c:pt>
                <c:pt idx="103678">
                  <c:v>-163.10649999999998</c:v>
                </c:pt>
                <c:pt idx="103679">
                  <c:v>-163.10449999999997</c:v>
                </c:pt>
                <c:pt idx="103680">
                  <c:v>-163.10249999999996</c:v>
                </c:pt>
                <c:pt idx="103681">
                  <c:v>-163.10049999999998</c:v>
                </c:pt>
                <c:pt idx="103682">
                  <c:v>-163.09849999999997</c:v>
                </c:pt>
                <c:pt idx="103683">
                  <c:v>-163.09649999999996</c:v>
                </c:pt>
                <c:pt idx="103684">
                  <c:v>-163.09449999999998</c:v>
                </c:pt>
                <c:pt idx="103685">
                  <c:v>-163.09249999999997</c:v>
                </c:pt>
                <c:pt idx="103686">
                  <c:v>-163.09049999999996</c:v>
                </c:pt>
                <c:pt idx="103687">
                  <c:v>-163.08849999999998</c:v>
                </c:pt>
                <c:pt idx="103688">
                  <c:v>-163.08649999999997</c:v>
                </c:pt>
                <c:pt idx="103689">
                  <c:v>-163.08449999999999</c:v>
                </c:pt>
                <c:pt idx="103690">
                  <c:v>-163.08249999999998</c:v>
                </c:pt>
                <c:pt idx="103691">
                  <c:v>-163.08049999999997</c:v>
                </c:pt>
                <c:pt idx="103692">
                  <c:v>-163.07849999999999</c:v>
                </c:pt>
                <c:pt idx="103693">
                  <c:v>-163.07649999999998</c:v>
                </c:pt>
                <c:pt idx="103694">
                  <c:v>-163.07449999999997</c:v>
                </c:pt>
                <c:pt idx="103695">
                  <c:v>-163.07249999999999</c:v>
                </c:pt>
                <c:pt idx="103696">
                  <c:v>-163.07049999999998</c:v>
                </c:pt>
                <c:pt idx="103697">
                  <c:v>-163.06849999999997</c:v>
                </c:pt>
                <c:pt idx="103698">
                  <c:v>-163.06649999999999</c:v>
                </c:pt>
                <c:pt idx="103699">
                  <c:v>-163.06449999999998</c:v>
                </c:pt>
                <c:pt idx="103700">
                  <c:v>-163.06249999999997</c:v>
                </c:pt>
                <c:pt idx="103701">
                  <c:v>-163.06049999999999</c:v>
                </c:pt>
                <c:pt idx="103702">
                  <c:v>-163.05849999999998</c:v>
                </c:pt>
                <c:pt idx="103703">
                  <c:v>-163.05649999999997</c:v>
                </c:pt>
                <c:pt idx="103704">
                  <c:v>-163.05449999999999</c:v>
                </c:pt>
                <c:pt idx="103705">
                  <c:v>-163.05249999999998</c:v>
                </c:pt>
                <c:pt idx="103706">
                  <c:v>-163.05049999999997</c:v>
                </c:pt>
                <c:pt idx="103707">
                  <c:v>-163.04849999999999</c:v>
                </c:pt>
                <c:pt idx="103708">
                  <c:v>-163.04649999999998</c:v>
                </c:pt>
                <c:pt idx="103709">
                  <c:v>-163.04449999999997</c:v>
                </c:pt>
                <c:pt idx="103710">
                  <c:v>-163.04249999999999</c:v>
                </c:pt>
                <c:pt idx="103711">
                  <c:v>-163.04049999999998</c:v>
                </c:pt>
                <c:pt idx="103712">
                  <c:v>-163.03849999999997</c:v>
                </c:pt>
                <c:pt idx="103713">
                  <c:v>-163.03649999999999</c:v>
                </c:pt>
                <c:pt idx="103714">
                  <c:v>-163.03449999999998</c:v>
                </c:pt>
                <c:pt idx="103715">
                  <c:v>-163.03249999999997</c:v>
                </c:pt>
                <c:pt idx="103716">
                  <c:v>-163.03049999999999</c:v>
                </c:pt>
                <c:pt idx="103717">
                  <c:v>-163.02849999999998</c:v>
                </c:pt>
                <c:pt idx="103718">
                  <c:v>-163.02649999999997</c:v>
                </c:pt>
                <c:pt idx="103719">
                  <c:v>-163.02449999999999</c:v>
                </c:pt>
                <c:pt idx="103720">
                  <c:v>-163.02249999999998</c:v>
                </c:pt>
                <c:pt idx="103721">
                  <c:v>-163.02049999999997</c:v>
                </c:pt>
                <c:pt idx="103722">
                  <c:v>-163.01849999999999</c:v>
                </c:pt>
                <c:pt idx="103723">
                  <c:v>-163.01649999999998</c:v>
                </c:pt>
                <c:pt idx="103724">
                  <c:v>-163.01449999999997</c:v>
                </c:pt>
                <c:pt idx="103725">
                  <c:v>-163.01249999999999</c:v>
                </c:pt>
                <c:pt idx="103726">
                  <c:v>-163.01049999999998</c:v>
                </c:pt>
                <c:pt idx="103727">
                  <c:v>-163.00849999999997</c:v>
                </c:pt>
                <c:pt idx="103728">
                  <c:v>-163.00649999999999</c:v>
                </c:pt>
                <c:pt idx="103729">
                  <c:v>-163.00449999999998</c:v>
                </c:pt>
                <c:pt idx="103730">
                  <c:v>-163.00249999999997</c:v>
                </c:pt>
                <c:pt idx="103731">
                  <c:v>-163.00049999999999</c:v>
                </c:pt>
                <c:pt idx="103732">
                  <c:v>-162.99849999999998</c:v>
                </c:pt>
                <c:pt idx="103733">
                  <c:v>-162.99649999999997</c:v>
                </c:pt>
                <c:pt idx="103734">
                  <c:v>-162.99449999999999</c:v>
                </c:pt>
                <c:pt idx="103735">
                  <c:v>-162.99249999999998</c:v>
                </c:pt>
                <c:pt idx="103736">
                  <c:v>-162.99049999999997</c:v>
                </c:pt>
                <c:pt idx="103737">
                  <c:v>-162.98849999999999</c:v>
                </c:pt>
                <c:pt idx="103738">
                  <c:v>-162.98649999999998</c:v>
                </c:pt>
                <c:pt idx="103739">
                  <c:v>-162.98449999999997</c:v>
                </c:pt>
                <c:pt idx="103740">
                  <c:v>-162.98249999999999</c:v>
                </c:pt>
                <c:pt idx="103741">
                  <c:v>-162.98049999999998</c:v>
                </c:pt>
                <c:pt idx="103742">
                  <c:v>-162.97849999999997</c:v>
                </c:pt>
                <c:pt idx="103743">
                  <c:v>-162.97649999999999</c:v>
                </c:pt>
                <c:pt idx="103744">
                  <c:v>-162.97449999999998</c:v>
                </c:pt>
                <c:pt idx="103745">
                  <c:v>-162.97249999999997</c:v>
                </c:pt>
                <c:pt idx="103746">
                  <c:v>-162.97049999999999</c:v>
                </c:pt>
                <c:pt idx="103747">
                  <c:v>-162.96849999999998</c:v>
                </c:pt>
                <c:pt idx="103748">
                  <c:v>-162.96649999999997</c:v>
                </c:pt>
                <c:pt idx="103749">
                  <c:v>-162.96449999999999</c:v>
                </c:pt>
                <c:pt idx="103750">
                  <c:v>-162.96249999999998</c:v>
                </c:pt>
                <c:pt idx="103751">
                  <c:v>-162.96049999999997</c:v>
                </c:pt>
                <c:pt idx="103752">
                  <c:v>-162.95849999999999</c:v>
                </c:pt>
                <c:pt idx="103753">
                  <c:v>-162.95649999999998</c:v>
                </c:pt>
                <c:pt idx="103754">
                  <c:v>-162.95449999999997</c:v>
                </c:pt>
                <c:pt idx="103755">
                  <c:v>-162.95249999999999</c:v>
                </c:pt>
                <c:pt idx="103756">
                  <c:v>-162.95049999999998</c:v>
                </c:pt>
                <c:pt idx="103757">
                  <c:v>-162.94849999999997</c:v>
                </c:pt>
                <c:pt idx="103758">
                  <c:v>-162.94649999999999</c:v>
                </c:pt>
                <c:pt idx="103759">
                  <c:v>-162.94449999999998</c:v>
                </c:pt>
                <c:pt idx="103760">
                  <c:v>-162.94249999999997</c:v>
                </c:pt>
                <c:pt idx="103761">
                  <c:v>-162.94049999999999</c:v>
                </c:pt>
                <c:pt idx="103762">
                  <c:v>-162.93849999999998</c:v>
                </c:pt>
                <c:pt idx="103763">
                  <c:v>-162.93649999999997</c:v>
                </c:pt>
                <c:pt idx="103764">
                  <c:v>-162.93449999999999</c:v>
                </c:pt>
                <c:pt idx="103765">
                  <c:v>-162.93249999999998</c:v>
                </c:pt>
                <c:pt idx="103766">
                  <c:v>-162.93049999999997</c:v>
                </c:pt>
                <c:pt idx="103767">
                  <c:v>-162.92849999999999</c:v>
                </c:pt>
                <c:pt idx="103768">
                  <c:v>-162.92649999999998</c:v>
                </c:pt>
                <c:pt idx="103769">
                  <c:v>-162.92449999999997</c:v>
                </c:pt>
                <c:pt idx="103770">
                  <c:v>-162.92249999999999</c:v>
                </c:pt>
                <c:pt idx="103771">
                  <c:v>-162.92049999999998</c:v>
                </c:pt>
                <c:pt idx="103772">
                  <c:v>-162.91849999999997</c:v>
                </c:pt>
                <c:pt idx="103773">
                  <c:v>-162.91649999999998</c:v>
                </c:pt>
                <c:pt idx="103774">
                  <c:v>-162.91449999999998</c:v>
                </c:pt>
                <c:pt idx="103775">
                  <c:v>-162.91249999999997</c:v>
                </c:pt>
                <c:pt idx="103776">
                  <c:v>-162.91049999999998</c:v>
                </c:pt>
                <c:pt idx="103777">
                  <c:v>-162.90849999999998</c:v>
                </c:pt>
                <c:pt idx="103778">
                  <c:v>-162.90649999999997</c:v>
                </c:pt>
                <c:pt idx="103779">
                  <c:v>-162.90449999999998</c:v>
                </c:pt>
                <c:pt idx="103780">
                  <c:v>-162.90249999999997</c:v>
                </c:pt>
                <c:pt idx="103781">
                  <c:v>-162.90049999999997</c:v>
                </c:pt>
                <c:pt idx="103782">
                  <c:v>-162.89849999999998</c:v>
                </c:pt>
                <c:pt idx="103783">
                  <c:v>-162.89649999999997</c:v>
                </c:pt>
                <c:pt idx="103784">
                  <c:v>-162.89449999999997</c:v>
                </c:pt>
                <c:pt idx="103785">
                  <c:v>-162.89249999999998</c:v>
                </c:pt>
                <c:pt idx="103786">
                  <c:v>-162.89049999999997</c:v>
                </c:pt>
                <c:pt idx="103787">
                  <c:v>-162.88849999999996</c:v>
                </c:pt>
                <c:pt idx="103788">
                  <c:v>-162.88649999999998</c:v>
                </c:pt>
                <c:pt idx="103789">
                  <c:v>-162.88449999999997</c:v>
                </c:pt>
                <c:pt idx="103790">
                  <c:v>-162.88249999999996</c:v>
                </c:pt>
                <c:pt idx="103791">
                  <c:v>-162.88049999999998</c:v>
                </c:pt>
                <c:pt idx="103792">
                  <c:v>-162.87849999999997</c:v>
                </c:pt>
                <c:pt idx="103793">
                  <c:v>-162.87649999999996</c:v>
                </c:pt>
                <c:pt idx="103794">
                  <c:v>-162.87449999999998</c:v>
                </c:pt>
                <c:pt idx="103795">
                  <c:v>-162.87249999999997</c:v>
                </c:pt>
                <c:pt idx="103796">
                  <c:v>-162.87049999999996</c:v>
                </c:pt>
                <c:pt idx="103797">
                  <c:v>-162.86849999999998</c:v>
                </c:pt>
                <c:pt idx="103798">
                  <c:v>-162.86649999999997</c:v>
                </c:pt>
                <c:pt idx="103799">
                  <c:v>-162.86449999999996</c:v>
                </c:pt>
                <c:pt idx="103800">
                  <c:v>-162.86249999999998</c:v>
                </c:pt>
                <c:pt idx="103801">
                  <c:v>-162.86049999999997</c:v>
                </c:pt>
                <c:pt idx="103802">
                  <c:v>-162.85849999999996</c:v>
                </c:pt>
                <c:pt idx="103803">
                  <c:v>-162.85649999999998</c:v>
                </c:pt>
                <c:pt idx="103804">
                  <c:v>-162.85449999999997</c:v>
                </c:pt>
                <c:pt idx="103805">
                  <c:v>-162.85249999999996</c:v>
                </c:pt>
                <c:pt idx="103806">
                  <c:v>-162.85049999999998</c:v>
                </c:pt>
                <c:pt idx="103807">
                  <c:v>-162.84849999999997</c:v>
                </c:pt>
                <c:pt idx="103808">
                  <c:v>-162.84649999999996</c:v>
                </c:pt>
                <c:pt idx="103809">
                  <c:v>-162.84449999999998</c:v>
                </c:pt>
                <c:pt idx="103810">
                  <c:v>-162.84249999999997</c:v>
                </c:pt>
                <c:pt idx="103811">
                  <c:v>-162.84049999999996</c:v>
                </c:pt>
                <c:pt idx="103812">
                  <c:v>-162.83849999999998</c:v>
                </c:pt>
                <c:pt idx="103813">
                  <c:v>-162.83649999999997</c:v>
                </c:pt>
                <c:pt idx="103814">
                  <c:v>-162.83449999999999</c:v>
                </c:pt>
                <c:pt idx="103815">
                  <c:v>-162.83249999999998</c:v>
                </c:pt>
                <c:pt idx="103816">
                  <c:v>-162.83049999999997</c:v>
                </c:pt>
                <c:pt idx="103817">
                  <c:v>-162.82849999999999</c:v>
                </c:pt>
                <c:pt idx="103818">
                  <c:v>-162.82649999999998</c:v>
                </c:pt>
                <c:pt idx="103819">
                  <c:v>-162.82449999999997</c:v>
                </c:pt>
                <c:pt idx="103820">
                  <c:v>-162.82249999999999</c:v>
                </c:pt>
                <c:pt idx="103821">
                  <c:v>-162.82049999999998</c:v>
                </c:pt>
                <c:pt idx="103822">
                  <c:v>-162.81849999999997</c:v>
                </c:pt>
                <c:pt idx="103823">
                  <c:v>-162.81649999999999</c:v>
                </c:pt>
                <c:pt idx="103824">
                  <c:v>-162.81449999999998</c:v>
                </c:pt>
                <c:pt idx="103825">
                  <c:v>-162.81249999999997</c:v>
                </c:pt>
                <c:pt idx="103826">
                  <c:v>-162.81049999999999</c:v>
                </c:pt>
                <c:pt idx="103827">
                  <c:v>-162.80849999999998</c:v>
                </c:pt>
                <c:pt idx="103828">
                  <c:v>-162.80649999999997</c:v>
                </c:pt>
                <c:pt idx="103829">
                  <c:v>-162.80449999999999</c:v>
                </c:pt>
                <c:pt idx="103830">
                  <c:v>-162.80249999999998</c:v>
                </c:pt>
                <c:pt idx="103831">
                  <c:v>-162.80049999999997</c:v>
                </c:pt>
                <c:pt idx="103832">
                  <c:v>-162.79849999999999</c:v>
                </c:pt>
                <c:pt idx="103833">
                  <c:v>-162.79649999999998</c:v>
                </c:pt>
                <c:pt idx="103834">
                  <c:v>-162.79449999999997</c:v>
                </c:pt>
                <c:pt idx="103835">
                  <c:v>-162.79249999999999</c:v>
                </c:pt>
                <c:pt idx="103836">
                  <c:v>-162.79049999999998</c:v>
                </c:pt>
                <c:pt idx="103837">
                  <c:v>-162.78849999999997</c:v>
                </c:pt>
                <c:pt idx="103838">
                  <c:v>-162.78649999999999</c:v>
                </c:pt>
                <c:pt idx="103839">
                  <c:v>-162.78449999999998</c:v>
                </c:pt>
                <c:pt idx="103840">
                  <c:v>-162.78249999999997</c:v>
                </c:pt>
                <c:pt idx="103841">
                  <c:v>-162.78049999999999</c:v>
                </c:pt>
                <c:pt idx="103842">
                  <c:v>-162.77849999999998</c:v>
                </c:pt>
                <c:pt idx="103843">
                  <c:v>-162.77649999999997</c:v>
                </c:pt>
                <c:pt idx="103844">
                  <c:v>-162.77449999999999</c:v>
                </c:pt>
                <c:pt idx="103845">
                  <c:v>-162.77249999999998</c:v>
                </c:pt>
                <c:pt idx="103846">
                  <c:v>-162.77049999999997</c:v>
                </c:pt>
                <c:pt idx="103847">
                  <c:v>-162.76849999999999</c:v>
                </c:pt>
                <c:pt idx="103848">
                  <c:v>-162.76649999999998</c:v>
                </c:pt>
                <c:pt idx="103849">
                  <c:v>-162.76449999999997</c:v>
                </c:pt>
                <c:pt idx="103850">
                  <c:v>-162.76249999999999</c:v>
                </c:pt>
                <c:pt idx="103851">
                  <c:v>-162.76049999999998</c:v>
                </c:pt>
                <c:pt idx="103852">
                  <c:v>-162.75849999999997</c:v>
                </c:pt>
                <c:pt idx="103853">
                  <c:v>-162.75649999999999</c:v>
                </c:pt>
                <c:pt idx="103854">
                  <c:v>-162.75449999999998</c:v>
                </c:pt>
                <c:pt idx="103855">
                  <c:v>-162.75249999999997</c:v>
                </c:pt>
                <c:pt idx="103856">
                  <c:v>-162.75049999999999</c:v>
                </c:pt>
                <c:pt idx="103857">
                  <c:v>-162.74849999999998</c:v>
                </c:pt>
                <c:pt idx="103858">
                  <c:v>-162.74649999999997</c:v>
                </c:pt>
                <c:pt idx="103859">
                  <c:v>-162.74449999999999</c:v>
                </c:pt>
                <c:pt idx="103860">
                  <c:v>-162.74249999999998</c:v>
                </c:pt>
                <c:pt idx="103861">
                  <c:v>-162.74049999999997</c:v>
                </c:pt>
                <c:pt idx="103862">
                  <c:v>-162.73849999999999</c:v>
                </c:pt>
                <c:pt idx="103863">
                  <c:v>-162.73649999999998</c:v>
                </c:pt>
                <c:pt idx="103864">
                  <c:v>-162.73449999999997</c:v>
                </c:pt>
                <c:pt idx="103865">
                  <c:v>-162.73249999999999</c:v>
                </c:pt>
                <c:pt idx="103866">
                  <c:v>-162.73049999999998</c:v>
                </c:pt>
                <c:pt idx="103867">
                  <c:v>-162.72849999999997</c:v>
                </c:pt>
                <c:pt idx="103868">
                  <c:v>-162.72649999999999</c:v>
                </c:pt>
                <c:pt idx="103869">
                  <c:v>-162.72449999999998</c:v>
                </c:pt>
                <c:pt idx="103870">
                  <c:v>-162.72249999999997</c:v>
                </c:pt>
                <c:pt idx="103871">
                  <c:v>-162.72049999999999</c:v>
                </c:pt>
                <c:pt idx="103872">
                  <c:v>-162.71849999999998</c:v>
                </c:pt>
                <c:pt idx="103873">
                  <c:v>-162.71649999999997</c:v>
                </c:pt>
                <c:pt idx="103874">
                  <c:v>-162.71449999999999</c:v>
                </c:pt>
                <c:pt idx="103875">
                  <c:v>-162.71249999999998</c:v>
                </c:pt>
                <c:pt idx="103876">
                  <c:v>-162.71049999999997</c:v>
                </c:pt>
                <c:pt idx="103877">
                  <c:v>-162.70849999999999</c:v>
                </c:pt>
                <c:pt idx="103878">
                  <c:v>-162.70649999999998</c:v>
                </c:pt>
                <c:pt idx="103879">
                  <c:v>-162.70449999999997</c:v>
                </c:pt>
                <c:pt idx="103880">
                  <c:v>-162.70249999999999</c:v>
                </c:pt>
                <c:pt idx="103881">
                  <c:v>-162.70049999999998</c:v>
                </c:pt>
                <c:pt idx="103882">
                  <c:v>-162.69849999999997</c:v>
                </c:pt>
                <c:pt idx="103883">
                  <c:v>-162.69649999999999</c:v>
                </c:pt>
                <c:pt idx="103884">
                  <c:v>-162.69449999999998</c:v>
                </c:pt>
                <c:pt idx="103885">
                  <c:v>-162.69249999999997</c:v>
                </c:pt>
                <c:pt idx="103886">
                  <c:v>-162.69049999999999</c:v>
                </c:pt>
                <c:pt idx="103887">
                  <c:v>-162.68849999999998</c:v>
                </c:pt>
                <c:pt idx="103888">
                  <c:v>-162.68649999999997</c:v>
                </c:pt>
                <c:pt idx="103889">
                  <c:v>-162.68449999999999</c:v>
                </c:pt>
                <c:pt idx="103890">
                  <c:v>-162.68249999999998</c:v>
                </c:pt>
                <c:pt idx="103891">
                  <c:v>-162.68049999999997</c:v>
                </c:pt>
                <c:pt idx="103892">
                  <c:v>-162.67849999999999</c:v>
                </c:pt>
                <c:pt idx="103893">
                  <c:v>-162.67649999999998</c:v>
                </c:pt>
                <c:pt idx="103894">
                  <c:v>-162.67449999999997</c:v>
                </c:pt>
                <c:pt idx="103895">
                  <c:v>-162.67249999999999</c:v>
                </c:pt>
                <c:pt idx="103896">
                  <c:v>-162.67049999999998</c:v>
                </c:pt>
                <c:pt idx="103897">
                  <c:v>-162.66849999999997</c:v>
                </c:pt>
                <c:pt idx="103898">
                  <c:v>-162.66649999999998</c:v>
                </c:pt>
                <c:pt idx="103899">
                  <c:v>-162.66449999999998</c:v>
                </c:pt>
                <c:pt idx="103900">
                  <c:v>-162.66249999999997</c:v>
                </c:pt>
                <c:pt idx="103901">
                  <c:v>-162.66049999999998</c:v>
                </c:pt>
                <c:pt idx="103902">
                  <c:v>-162.65849999999998</c:v>
                </c:pt>
                <c:pt idx="103903">
                  <c:v>-162.65649999999997</c:v>
                </c:pt>
                <c:pt idx="103904">
                  <c:v>-162.65449999999998</c:v>
                </c:pt>
                <c:pt idx="103905">
                  <c:v>-162.65249999999997</c:v>
                </c:pt>
                <c:pt idx="103906">
                  <c:v>-162.65049999999997</c:v>
                </c:pt>
                <c:pt idx="103907">
                  <c:v>-162.64849999999998</c:v>
                </c:pt>
                <c:pt idx="103908">
                  <c:v>-162.64649999999997</c:v>
                </c:pt>
                <c:pt idx="103909">
                  <c:v>-162.64449999999997</c:v>
                </c:pt>
                <c:pt idx="103910">
                  <c:v>-162.64249999999998</c:v>
                </c:pt>
                <c:pt idx="103911">
                  <c:v>-162.64049999999997</c:v>
                </c:pt>
                <c:pt idx="103912">
                  <c:v>-162.63849999999996</c:v>
                </c:pt>
                <c:pt idx="103913">
                  <c:v>-162.63649999999998</c:v>
                </c:pt>
                <c:pt idx="103914">
                  <c:v>-162.63449999999997</c:v>
                </c:pt>
                <c:pt idx="103915">
                  <c:v>-162.63249999999996</c:v>
                </c:pt>
                <c:pt idx="103916">
                  <c:v>-162.63049999999998</c:v>
                </c:pt>
                <c:pt idx="103917">
                  <c:v>-162.62849999999997</c:v>
                </c:pt>
                <c:pt idx="103918">
                  <c:v>-162.62649999999996</c:v>
                </c:pt>
                <c:pt idx="103919">
                  <c:v>-162.62449999999998</c:v>
                </c:pt>
                <c:pt idx="103920">
                  <c:v>-162.62249999999997</c:v>
                </c:pt>
                <c:pt idx="103921">
                  <c:v>-162.62049999999996</c:v>
                </c:pt>
                <c:pt idx="103922">
                  <c:v>-162.61849999999998</c:v>
                </c:pt>
                <c:pt idx="103923">
                  <c:v>-162.61649999999997</c:v>
                </c:pt>
                <c:pt idx="103924">
                  <c:v>-162.61449999999996</c:v>
                </c:pt>
                <c:pt idx="103925">
                  <c:v>-162.61249999999998</c:v>
                </c:pt>
                <c:pt idx="103926">
                  <c:v>-162.61049999999997</c:v>
                </c:pt>
                <c:pt idx="103927">
                  <c:v>-162.60849999999996</c:v>
                </c:pt>
                <c:pt idx="103928">
                  <c:v>-162.60649999999998</c:v>
                </c:pt>
                <c:pt idx="103929">
                  <c:v>-162.60449999999997</c:v>
                </c:pt>
                <c:pt idx="103930">
                  <c:v>-162.60249999999996</c:v>
                </c:pt>
                <c:pt idx="103931">
                  <c:v>-162.60049999999998</c:v>
                </c:pt>
                <c:pt idx="103932">
                  <c:v>-162.59849999999997</c:v>
                </c:pt>
                <c:pt idx="103933">
                  <c:v>-162.59649999999996</c:v>
                </c:pt>
                <c:pt idx="103934">
                  <c:v>-162.59449999999998</c:v>
                </c:pt>
                <c:pt idx="103935">
                  <c:v>-162.59249999999997</c:v>
                </c:pt>
                <c:pt idx="103936">
                  <c:v>-162.59049999999996</c:v>
                </c:pt>
                <c:pt idx="103937">
                  <c:v>-162.58849999999998</c:v>
                </c:pt>
                <c:pt idx="103938">
                  <c:v>-162.58649999999997</c:v>
                </c:pt>
                <c:pt idx="103939">
                  <c:v>-162.58449999999999</c:v>
                </c:pt>
                <c:pt idx="103940">
                  <c:v>-162.58249999999998</c:v>
                </c:pt>
                <c:pt idx="103941">
                  <c:v>-162.58049999999997</c:v>
                </c:pt>
                <c:pt idx="103942">
                  <c:v>-162.57849999999999</c:v>
                </c:pt>
                <c:pt idx="103943">
                  <c:v>-162.57649999999998</c:v>
                </c:pt>
                <c:pt idx="103944">
                  <c:v>-162.57449999999997</c:v>
                </c:pt>
                <c:pt idx="103945">
                  <c:v>-162.57249999999999</c:v>
                </c:pt>
                <c:pt idx="103946">
                  <c:v>-162.57049999999998</c:v>
                </c:pt>
                <c:pt idx="103947">
                  <c:v>-162.56849999999997</c:v>
                </c:pt>
                <c:pt idx="103948">
                  <c:v>-162.56649999999999</c:v>
                </c:pt>
                <c:pt idx="103949">
                  <c:v>-162.56449999999998</c:v>
                </c:pt>
                <c:pt idx="103950">
                  <c:v>-162.56249999999997</c:v>
                </c:pt>
                <c:pt idx="103951">
                  <c:v>-162.56049999999999</c:v>
                </c:pt>
                <c:pt idx="103952">
                  <c:v>-162.55849999999998</c:v>
                </c:pt>
                <c:pt idx="103953">
                  <c:v>-162.55649999999997</c:v>
                </c:pt>
                <c:pt idx="103954">
                  <c:v>-162.55449999999999</c:v>
                </c:pt>
                <c:pt idx="103955">
                  <c:v>-162.55249999999998</c:v>
                </c:pt>
                <c:pt idx="103956">
                  <c:v>-162.55049999999997</c:v>
                </c:pt>
                <c:pt idx="103957">
                  <c:v>-162.54849999999999</c:v>
                </c:pt>
                <c:pt idx="103958">
                  <c:v>-162.54649999999998</c:v>
                </c:pt>
                <c:pt idx="103959">
                  <c:v>-162.54449999999997</c:v>
                </c:pt>
                <c:pt idx="103960">
                  <c:v>-162.54249999999999</c:v>
                </c:pt>
                <c:pt idx="103961">
                  <c:v>-162.54049999999998</c:v>
                </c:pt>
                <c:pt idx="103962">
                  <c:v>-162.53849999999997</c:v>
                </c:pt>
                <c:pt idx="103963">
                  <c:v>-162.53649999999999</c:v>
                </c:pt>
                <c:pt idx="103964">
                  <c:v>-162.53449999999998</c:v>
                </c:pt>
                <c:pt idx="103965">
                  <c:v>-162.53249999999997</c:v>
                </c:pt>
                <c:pt idx="103966">
                  <c:v>-162.53049999999999</c:v>
                </c:pt>
                <c:pt idx="103967">
                  <c:v>-162.52849999999998</c:v>
                </c:pt>
                <c:pt idx="103968">
                  <c:v>-162.52649999999997</c:v>
                </c:pt>
                <c:pt idx="103969">
                  <c:v>-162.52449999999999</c:v>
                </c:pt>
                <c:pt idx="103970">
                  <c:v>-162.52249999999998</c:v>
                </c:pt>
                <c:pt idx="103971">
                  <c:v>-162.52049999999997</c:v>
                </c:pt>
                <c:pt idx="103972">
                  <c:v>-162.51849999999999</c:v>
                </c:pt>
                <c:pt idx="103973">
                  <c:v>-162.51649999999998</c:v>
                </c:pt>
                <c:pt idx="103974">
                  <c:v>-162.51449999999997</c:v>
                </c:pt>
                <c:pt idx="103975">
                  <c:v>-162.51249999999999</c:v>
                </c:pt>
                <c:pt idx="103976">
                  <c:v>-162.51049999999998</c:v>
                </c:pt>
                <c:pt idx="103977">
                  <c:v>-162.50849999999997</c:v>
                </c:pt>
                <c:pt idx="103978">
                  <c:v>-162.50649999999999</c:v>
                </c:pt>
                <c:pt idx="103979">
                  <c:v>-162.50449999999998</c:v>
                </c:pt>
                <c:pt idx="103980">
                  <c:v>-162.50249999999997</c:v>
                </c:pt>
                <c:pt idx="103981">
                  <c:v>-162.50049999999999</c:v>
                </c:pt>
                <c:pt idx="103982">
                  <c:v>-162.49849999999998</c:v>
                </c:pt>
                <c:pt idx="103983">
                  <c:v>-162.49649999999997</c:v>
                </c:pt>
                <c:pt idx="103984">
                  <c:v>-162.49449999999999</c:v>
                </c:pt>
                <c:pt idx="103985">
                  <c:v>-162.49249999999998</c:v>
                </c:pt>
                <c:pt idx="103986">
                  <c:v>-162.49049999999997</c:v>
                </c:pt>
                <c:pt idx="103987">
                  <c:v>-162.48849999999999</c:v>
                </c:pt>
                <c:pt idx="103988">
                  <c:v>-162.48649999999998</c:v>
                </c:pt>
                <c:pt idx="103989">
                  <c:v>-162.48449999999997</c:v>
                </c:pt>
                <c:pt idx="103990">
                  <c:v>-162.48249999999999</c:v>
                </c:pt>
                <c:pt idx="103991">
                  <c:v>-162.48049999999998</c:v>
                </c:pt>
                <c:pt idx="103992">
                  <c:v>-162.47849999999997</c:v>
                </c:pt>
                <c:pt idx="103993">
                  <c:v>-162.47649999999999</c:v>
                </c:pt>
                <c:pt idx="103994">
                  <c:v>-162.47449999999998</c:v>
                </c:pt>
                <c:pt idx="103995">
                  <c:v>-162.47249999999997</c:v>
                </c:pt>
                <c:pt idx="103996">
                  <c:v>-162.47049999999999</c:v>
                </c:pt>
                <c:pt idx="103997">
                  <c:v>-162.46849999999998</c:v>
                </c:pt>
                <c:pt idx="103998">
                  <c:v>-162.46649999999997</c:v>
                </c:pt>
                <c:pt idx="103999">
                  <c:v>-162.46449999999999</c:v>
                </c:pt>
                <c:pt idx="104000">
                  <c:v>-162.46249999999998</c:v>
                </c:pt>
                <c:pt idx="104001">
                  <c:v>-162.46049999999997</c:v>
                </c:pt>
                <c:pt idx="104002">
                  <c:v>-162.45849999999999</c:v>
                </c:pt>
                <c:pt idx="104003">
                  <c:v>-162.45649999999998</c:v>
                </c:pt>
                <c:pt idx="104004">
                  <c:v>-162.45449999999997</c:v>
                </c:pt>
                <c:pt idx="104005">
                  <c:v>-162.45249999999999</c:v>
                </c:pt>
                <c:pt idx="104006">
                  <c:v>-162.45049999999998</c:v>
                </c:pt>
                <c:pt idx="104007">
                  <c:v>-162.44849999999997</c:v>
                </c:pt>
                <c:pt idx="104008">
                  <c:v>-162.44649999999999</c:v>
                </c:pt>
                <c:pt idx="104009">
                  <c:v>-162.44449999999998</c:v>
                </c:pt>
                <c:pt idx="104010">
                  <c:v>-162.44249999999997</c:v>
                </c:pt>
                <c:pt idx="104011">
                  <c:v>-162.44049999999999</c:v>
                </c:pt>
                <c:pt idx="104012">
                  <c:v>-162.43849999999998</c:v>
                </c:pt>
                <c:pt idx="104013">
                  <c:v>-162.43649999999997</c:v>
                </c:pt>
                <c:pt idx="104014">
                  <c:v>-162.43449999999999</c:v>
                </c:pt>
                <c:pt idx="104015">
                  <c:v>-162.43249999999998</c:v>
                </c:pt>
                <c:pt idx="104016">
                  <c:v>-162.43049999999997</c:v>
                </c:pt>
                <c:pt idx="104017">
                  <c:v>-162.42849999999999</c:v>
                </c:pt>
                <c:pt idx="104018">
                  <c:v>-162.42649999999998</c:v>
                </c:pt>
                <c:pt idx="104019">
                  <c:v>-162.42449999999997</c:v>
                </c:pt>
                <c:pt idx="104020">
                  <c:v>-162.42249999999999</c:v>
                </c:pt>
                <c:pt idx="104021">
                  <c:v>-162.42049999999998</c:v>
                </c:pt>
                <c:pt idx="104022">
                  <c:v>-162.41849999999997</c:v>
                </c:pt>
                <c:pt idx="104023">
                  <c:v>-162.41649999999998</c:v>
                </c:pt>
                <c:pt idx="104024">
                  <c:v>-162.41449999999998</c:v>
                </c:pt>
                <c:pt idx="104025">
                  <c:v>-162.41249999999997</c:v>
                </c:pt>
                <c:pt idx="104026">
                  <c:v>-162.41049999999998</c:v>
                </c:pt>
                <c:pt idx="104027">
                  <c:v>-162.40849999999998</c:v>
                </c:pt>
                <c:pt idx="104028">
                  <c:v>-162.40649999999997</c:v>
                </c:pt>
                <c:pt idx="104029">
                  <c:v>-162.40449999999998</c:v>
                </c:pt>
                <c:pt idx="104030">
                  <c:v>-162.40249999999997</c:v>
                </c:pt>
                <c:pt idx="104031">
                  <c:v>-162.40049999999997</c:v>
                </c:pt>
                <c:pt idx="104032">
                  <c:v>-162.39849999999998</c:v>
                </c:pt>
                <c:pt idx="104033">
                  <c:v>-162.39649999999997</c:v>
                </c:pt>
                <c:pt idx="104034">
                  <c:v>-162.39449999999997</c:v>
                </c:pt>
                <c:pt idx="104035">
                  <c:v>-162.39249999999998</c:v>
                </c:pt>
                <c:pt idx="104036">
                  <c:v>-162.39049999999997</c:v>
                </c:pt>
                <c:pt idx="104037">
                  <c:v>-162.38849999999996</c:v>
                </c:pt>
                <c:pt idx="104038">
                  <c:v>-162.38649999999998</c:v>
                </c:pt>
                <c:pt idx="104039">
                  <c:v>-162.38449999999997</c:v>
                </c:pt>
                <c:pt idx="104040">
                  <c:v>-162.38249999999996</c:v>
                </c:pt>
                <c:pt idx="104041">
                  <c:v>-162.38049999999998</c:v>
                </c:pt>
                <c:pt idx="104042">
                  <c:v>-162.37849999999997</c:v>
                </c:pt>
                <c:pt idx="104043">
                  <c:v>-162.37649999999996</c:v>
                </c:pt>
                <c:pt idx="104044">
                  <c:v>-162.37449999999998</c:v>
                </c:pt>
                <c:pt idx="104045">
                  <c:v>-162.37249999999997</c:v>
                </c:pt>
                <c:pt idx="104046">
                  <c:v>-162.37049999999996</c:v>
                </c:pt>
                <c:pt idx="104047">
                  <c:v>-162.36849999999998</c:v>
                </c:pt>
                <c:pt idx="104048">
                  <c:v>-162.36649999999997</c:v>
                </c:pt>
                <c:pt idx="104049">
                  <c:v>-162.36449999999996</c:v>
                </c:pt>
                <c:pt idx="104050">
                  <c:v>-162.36249999999998</c:v>
                </c:pt>
                <c:pt idx="104051">
                  <c:v>-162.36049999999997</c:v>
                </c:pt>
                <c:pt idx="104052">
                  <c:v>-162.35849999999996</c:v>
                </c:pt>
                <c:pt idx="104053">
                  <c:v>-162.35649999999998</c:v>
                </c:pt>
                <c:pt idx="104054">
                  <c:v>-162.35449999999997</c:v>
                </c:pt>
                <c:pt idx="104055">
                  <c:v>-162.35249999999996</c:v>
                </c:pt>
                <c:pt idx="104056">
                  <c:v>-162.35049999999998</c:v>
                </c:pt>
                <c:pt idx="104057">
                  <c:v>-162.34849999999997</c:v>
                </c:pt>
                <c:pt idx="104058">
                  <c:v>-162.34649999999996</c:v>
                </c:pt>
                <c:pt idx="104059">
                  <c:v>-162.34449999999998</c:v>
                </c:pt>
                <c:pt idx="104060">
                  <c:v>-162.34249999999997</c:v>
                </c:pt>
                <c:pt idx="104061">
                  <c:v>-162.34049999999996</c:v>
                </c:pt>
                <c:pt idx="104062">
                  <c:v>-162.33849999999998</c:v>
                </c:pt>
                <c:pt idx="104063">
                  <c:v>-162.33649999999997</c:v>
                </c:pt>
                <c:pt idx="104064">
                  <c:v>-162.33449999999999</c:v>
                </c:pt>
                <c:pt idx="104065">
                  <c:v>-162.33249999999998</c:v>
                </c:pt>
                <c:pt idx="104066">
                  <c:v>-162.33049999999997</c:v>
                </c:pt>
                <c:pt idx="104067">
                  <c:v>-162.32849999999999</c:v>
                </c:pt>
                <c:pt idx="104068">
                  <c:v>-162.32649999999998</c:v>
                </c:pt>
                <c:pt idx="104069">
                  <c:v>-162.32449999999997</c:v>
                </c:pt>
                <c:pt idx="104070">
                  <c:v>-162.32249999999999</c:v>
                </c:pt>
                <c:pt idx="104071">
                  <c:v>-162.32049999999998</c:v>
                </c:pt>
                <c:pt idx="104072">
                  <c:v>-162.31849999999997</c:v>
                </c:pt>
                <c:pt idx="104073">
                  <c:v>-162.31649999999999</c:v>
                </c:pt>
                <c:pt idx="104074">
                  <c:v>-162.31449999999998</c:v>
                </c:pt>
                <c:pt idx="104075">
                  <c:v>-162.31249999999997</c:v>
                </c:pt>
                <c:pt idx="104076">
                  <c:v>-162.31049999999999</c:v>
                </c:pt>
                <c:pt idx="104077">
                  <c:v>-162.30849999999998</c:v>
                </c:pt>
                <c:pt idx="104078">
                  <c:v>-162.30649999999997</c:v>
                </c:pt>
                <c:pt idx="104079">
                  <c:v>-162.30449999999999</c:v>
                </c:pt>
                <c:pt idx="104080">
                  <c:v>-162.30249999999998</c:v>
                </c:pt>
                <c:pt idx="104081">
                  <c:v>-162.30049999999997</c:v>
                </c:pt>
                <c:pt idx="104082">
                  <c:v>-162.29849999999999</c:v>
                </c:pt>
                <c:pt idx="104083">
                  <c:v>-162.29649999999998</c:v>
                </c:pt>
                <c:pt idx="104084">
                  <c:v>-162.29449999999997</c:v>
                </c:pt>
                <c:pt idx="104085">
                  <c:v>-162.29249999999999</c:v>
                </c:pt>
                <c:pt idx="104086">
                  <c:v>-162.29049999999998</c:v>
                </c:pt>
                <c:pt idx="104087">
                  <c:v>-162.28849999999997</c:v>
                </c:pt>
                <c:pt idx="104088">
                  <c:v>-162.28649999999999</c:v>
                </c:pt>
                <c:pt idx="104089">
                  <c:v>-162.28449999999998</c:v>
                </c:pt>
                <c:pt idx="104090">
                  <c:v>-162.28249999999997</c:v>
                </c:pt>
                <c:pt idx="104091">
                  <c:v>-162.28049999999999</c:v>
                </c:pt>
                <c:pt idx="104092">
                  <c:v>-162.27849999999998</c:v>
                </c:pt>
                <c:pt idx="104093">
                  <c:v>-162.27649999999997</c:v>
                </c:pt>
                <c:pt idx="104094">
                  <c:v>-162.27449999999999</c:v>
                </c:pt>
                <c:pt idx="104095">
                  <c:v>-162.27249999999998</c:v>
                </c:pt>
                <c:pt idx="104096">
                  <c:v>-162.27049999999997</c:v>
                </c:pt>
                <c:pt idx="104097">
                  <c:v>-162.26849999999999</c:v>
                </c:pt>
                <c:pt idx="104098">
                  <c:v>-162.26649999999998</c:v>
                </c:pt>
                <c:pt idx="104099">
                  <c:v>-162.26449999999997</c:v>
                </c:pt>
                <c:pt idx="104100">
                  <c:v>-162.26249999999999</c:v>
                </c:pt>
                <c:pt idx="104101">
                  <c:v>-162.26049999999998</c:v>
                </c:pt>
                <c:pt idx="104102">
                  <c:v>-162.25849999999997</c:v>
                </c:pt>
                <c:pt idx="104103">
                  <c:v>-162.25649999999999</c:v>
                </c:pt>
                <c:pt idx="104104">
                  <c:v>-162.25449999999998</c:v>
                </c:pt>
                <c:pt idx="104105">
                  <c:v>-162.25249999999997</c:v>
                </c:pt>
                <c:pt idx="104106">
                  <c:v>-162.25049999999999</c:v>
                </c:pt>
                <c:pt idx="104107">
                  <c:v>-162.24849999999998</c:v>
                </c:pt>
                <c:pt idx="104108">
                  <c:v>-162.24649999999997</c:v>
                </c:pt>
                <c:pt idx="104109">
                  <c:v>-162.24449999999999</c:v>
                </c:pt>
                <c:pt idx="104110">
                  <c:v>-162.24249999999998</c:v>
                </c:pt>
                <c:pt idx="104111">
                  <c:v>-162.24049999999997</c:v>
                </c:pt>
                <c:pt idx="104112">
                  <c:v>-162.23849999999999</c:v>
                </c:pt>
                <c:pt idx="104113">
                  <c:v>-162.23649999999998</c:v>
                </c:pt>
                <c:pt idx="104114">
                  <c:v>-162.23449999999997</c:v>
                </c:pt>
                <c:pt idx="104115">
                  <c:v>-162.23249999999999</c:v>
                </c:pt>
                <c:pt idx="104116">
                  <c:v>-162.23049999999998</c:v>
                </c:pt>
                <c:pt idx="104117">
                  <c:v>-162.22849999999997</c:v>
                </c:pt>
                <c:pt idx="104118">
                  <c:v>-162.22649999999999</c:v>
                </c:pt>
                <c:pt idx="104119">
                  <c:v>-162.22449999999998</c:v>
                </c:pt>
                <c:pt idx="104120">
                  <c:v>-162.22249999999997</c:v>
                </c:pt>
                <c:pt idx="104121">
                  <c:v>-162.22049999999999</c:v>
                </c:pt>
                <c:pt idx="104122">
                  <c:v>-162.21849999999998</c:v>
                </c:pt>
                <c:pt idx="104123">
                  <c:v>-162.21649999999997</c:v>
                </c:pt>
                <c:pt idx="104124">
                  <c:v>-162.21449999999999</c:v>
                </c:pt>
                <c:pt idx="104125">
                  <c:v>-162.21249999999998</c:v>
                </c:pt>
                <c:pt idx="104126">
                  <c:v>-162.21049999999997</c:v>
                </c:pt>
                <c:pt idx="104127">
                  <c:v>-162.20849999999999</c:v>
                </c:pt>
                <c:pt idx="104128">
                  <c:v>-162.20649999999998</c:v>
                </c:pt>
                <c:pt idx="104129">
                  <c:v>-162.20449999999997</c:v>
                </c:pt>
                <c:pt idx="104130">
                  <c:v>-162.20249999999999</c:v>
                </c:pt>
                <c:pt idx="104131">
                  <c:v>-162.20049999999998</c:v>
                </c:pt>
                <c:pt idx="104132">
                  <c:v>-162.19849999999997</c:v>
                </c:pt>
                <c:pt idx="104133">
                  <c:v>-162.19649999999999</c:v>
                </c:pt>
                <c:pt idx="104134">
                  <c:v>-162.19449999999998</c:v>
                </c:pt>
                <c:pt idx="104135">
                  <c:v>-162.19249999999997</c:v>
                </c:pt>
                <c:pt idx="104136">
                  <c:v>-162.19049999999999</c:v>
                </c:pt>
                <c:pt idx="104137">
                  <c:v>-162.18849999999998</c:v>
                </c:pt>
                <c:pt idx="104138">
                  <c:v>-162.18649999999997</c:v>
                </c:pt>
                <c:pt idx="104139">
                  <c:v>-162.18449999999999</c:v>
                </c:pt>
                <c:pt idx="104140">
                  <c:v>-162.18249999999998</c:v>
                </c:pt>
                <c:pt idx="104141">
                  <c:v>-162.18049999999997</c:v>
                </c:pt>
                <c:pt idx="104142">
                  <c:v>-162.17849999999999</c:v>
                </c:pt>
                <c:pt idx="104143">
                  <c:v>-162.17649999999998</c:v>
                </c:pt>
                <c:pt idx="104144">
                  <c:v>-162.17449999999997</c:v>
                </c:pt>
                <c:pt idx="104145">
                  <c:v>-162.17249999999999</c:v>
                </c:pt>
                <c:pt idx="104146">
                  <c:v>-162.17049999999998</c:v>
                </c:pt>
                <c:pt idx="104147">
                  <c:v>-162.16849999999997</c:v>
                </c:pt>
                <c:pt idx="104148">
                  <c:v>-162.16649999999998</c:v>
                </c:pt>
                <c:pt idx="104149">
                  <c:v>-162.16449999999998</c:v>
                </c:pt>
                <c:pt idx="104150">
                  <c:v>-162.16249999999997</c:v>
                </c:pt>
                <c:pt idx="104151">
                  <c:v>-162.16049999999998</c:v>
                </c:pt>
                <c:pt idx="104152">
                  <c:v>-162.15849999999998</c:v>
                </c:pt>
                <c:pt idx="104153">
                  <c:v>-162.15649999999997</c:v>
                </c:pt>
                <c:pt idx="104154">
                  <c:v>-162.15449999999998</c:v>
                </c:pt>
                <c:pt idx="104155">
                  <c:v>-162.15249999999997</c:v>
                </c:pt>
                <c:pt idx="104156">
                  <c:v>-162.15049999999997</c:v>
                </c:pt>
                <c:pt idx="104157">
                  <c:v>-162.14849999999998</c:v>
                </c:pt>
                <c:pt idx="104158">
                  <c:v>-162.14649999999997</c:v>
                </c:pt>
                <c:pt idx="104159">
                  <c:v>-162.14449999999997</c:v>
                </c:pt>
                <c:pt idx="104160">
                  <c:v>-162.14249999999998</c:v>
                </c:pt>
                <c:pt idx="104161">
                  <c:v>-162.14049999999997</c:v>
                </c:pt>
                <c:pt idx="104162">
                  <c:v>-162.13849999999996</c:v>
                </c:pt>
                <c:pt idx="104163">
                  <c:v>-162.13649999999998</c:v>
                </c:pt>
                <c:pt idx="104164">
                  <c:v>-162.13449999999997</c:v>
                </c:pt>
                <c:pt idx="104165">
                  <c:v>-162.13249999999996</c:v>
                </c:pt>
                <c:pt idx="104166">
                  <c:v>-162.13049999999998</c:v>
                </c:pt>
                <c:pt idx="104167">
                  <c:v>-162.12849999999997</c:v>
                </c:pt>
                <c:pt idx="104168">
                  <c:v>-162.12649999999996</c:v>
                </c:pt>
                <c:pt idx="104169">
                  <c:v>-162.12449999999998</c:v>
                </c:pt>
                <c:pt idx="104170">
                  <c:v>-162.12249999999997</c:v>
                </c:pt>
                <c:pt idx="104171">
                  <c:v>-162.12049999999996</c:v>
                </c:pt>
                <c:pt idx="104172">
                  <c:v>-162.11849999999998</c:v>
                </c:pt>
                <c:pt idx="104173">
                  <c:v>-162.11649999999997</c:v>
                </c:pt>
                <c:pt idx="104174">
                  <c:v>-162.11449999999996</c:v>
                </c:pt>
                <c:pt idx="104175">
                  <c:v>-162.11249999999998</c:v>
                </c:pt>
                <c:pt idx="104176">
                  <c:v>-162.11049999999997</c:v>
                </c:pt>
                <c:pt idx="104177">
                  <c:v>-162.10849999999996</c:v>
                </c:pt>
                <c:pt idx="104178">
                  <c:v>-162.10649999999998</c:v>
                </c:pt>
                <c:pt idx="104179">
                  <c:v>-162.10449999999997</c:v>
                </c:pt>
                <c:pt idx="104180">
                  <c:v>-162.10249999999996</c:v>
                </c:pt>
                <c:pt idx="104181">
                  <c:v>-162.10049999999998</c:v>
                </c:pt>
                <c:pt idx="104182">
                  <c:v>-162.09849999999997</c:v>
                </c:pt>
                <c:pt idx="104183">
                  <c:v>-162.09649999999996</c:v>
                </c:pt>
                <c:pt idx="104184">
                  <c:v>-162.09449999999998</c:v>
                </c:pt>
                <c:pt idx="104185">
                  <c:v>-162.09249999999997</c:v>
                </c:pt>
                <c:pt idx="104186">
                  <c:v>-162.09049999999996</c:v>
                </c:pt>
                <c:pt idx="104187">
                  <c:v>-162.08849999999998</c:v>
                </c:pt>
                <c:pt idx="104188">
                  <c:v>-162.08649999999997</c:v>
                </c:pt>
                <c:pt idx="104189">
                  <c:v>-162.08449999999999</c:v>
                </c:pt>
                <c:pt idx="104190">
                  <c:v>-162.08249999999998</c:v>
                </c:pt>
                <c:pt idx="104191">
                  <c:v>-162.08049999999997</c:v>
                </c:pt>
                <c:pt idx="104192">
                  <c:v>-162.07849999999999</c:v>
                </c:pt>
                <c:pt idx="104193">
                  <c:v>-162.07649999999998</c:v>
                </c:pt>
                <c:pt idx="104194">
                  <c:v>-162.07449999999997</c:v>
                </c:pt>
                <c:pt idx="104195">
                  <c:v>-162.07249999999999</c:v>
                </c:pt>
                <c:pt idx="104196">
                  <c:v>-162.07049999999998</c:v>
                </c:pt>
                <c:pt idx="104197">
                  <c:v>-162.06849999999997</c:v>
                </c:pt>
                <c:pt idx="104198">
                  <c:v>-162.06649999999999</c:v>
                </c:pt>
                <c:pt idx="104199">
                  <c:v>-162.06449999999998</c:v>
                </c:pt>
                <c:pt idx="104200">
                  <c:v>-162.06249999999997</c:v>
                </c:pt>
                <c:pt idx="104201">
                  <c:v>-162.06049999999999</c:v>
                </c:pt>
                <c:pt idx="104202">
                  <c:v>-162.05849999999998</c:v>
                </c:pt>
                <c:pt idx="104203">
                  <c:v>-162.05649999999997</c:v>
                </c:pt>
                <c:pt idx="104204">
                  <c:v>-162.05449999999999</c:v>
                </c:pt>
                <c:pt idx="104205">
                  <c:v>-162.05249999999998</c:v>
                </c:pt>
                <c:pt idx="104206">
                  <c:v>-162.05049999999997</c:v>
                </c:pt>
                <c:pt idx="104207">
                  <c:v>-162.04849999999999</c:v>
                </c:pt>
                <c:pt idx="104208">
                  <c:v>-162.04649999999998</c:v>
                </c:pt>
                <c:pt idx="104209">
                  <c:v>-162.04449999999997</c:v>
                </c:pt>
                <c:pt idx="104210">
                  <c:v>-162.04249999999999</c:v>
                </c:pt>
                <c:pt idx="104211">
                  <c:v>-162.04049999999998</c:v>
                </c:pt>
                <c:pt idx="104212">
                  <c:v>-162.03849999999997</c:v>
                </c:pt>
                <c:pt idx="104213">
                  <c:v>-162.03649999999999</c:v>
                </c:pt>
                <c:pt idx="104214">
                  <c:v>-162.03449999999998</c:v>
                </c:pt>
                <c:pt idx="104215">
                  <c:v>-162.03249999999997</c:v>
                </c:pt>
                <c:pt idx="104216">
                  <c:v>-162.03049999999999</c:v>
                </c:pt>
                <c:pt idx="104217">
                  <c:v>-162.02849999999998</c:v>
                </c:pt>
                <c:pt idx="104218">
                  <c:v>-162.02649999999997</c:v>
                </c:pt>
                <c:pt idx="104219">
                  <c:v>-162.02449999999999</c:v>
                </c:pt>
                <c:pt idx="104220">
                  <c:v>-162.02249999999998</c:v>
                </c:pt>
                <c:pt idx="104221">
                  <c:v>-162.02049999999997</c:v>
                </c:pt>
                <c:pt idx="104222">
                  <c:v>-162.01849999999999</c:v>
                </c:pt>
                <c:pt idx="104223">
                  <c:v>-162.01649999999998</c:v>
                </c:pt>
                <c:pt idx="104224">
                  <c:v>-162.01449999999997</c:v>
                </c:pt>
                <c:pt idx="104225">
                  <c:v>-162.01249999999999</c:v>
                </c:pt>
                <c:pt idx="104226">
                  <c:v>-162.01049999999998</c:v>
                </c:pt>
                <c:pt idx="104227">
                  <c:v>-162.00849999999997</c:v>
                </c:pt>
                <c:pt idx="104228">
                  <c:v>-162.00649999999999</c:v>
                </c:pt>
                <c:pt idx="104229">
                  <c:v>-162.00449999999998</c:v>
                </c:pt>
                <c:pt idx="104230">
                  <c:v>-162.00249999999997</c:v>
                </c:pt>
                <c:pt idx="104231">
                  <c:v>-162.00049999999999</c:v>
                </c:pt>
                <c:pt idx="104232">
                  <c:v>-161.99849999999998</c:v>
                </c:pt>
                <c:pt idx="104233">
                  <c:v>-161.99649999999997</c:v>
                </c:pt>
                <c:pt idx="104234">
                  <c:v>-161.99449999999999</c:v>
                </c:pt>
                <c:pt idx="104235">
                  <c:v>-161.99249999999998</c:v>
                </c:pt>
                <c:pt idx="104236">
                  <c:v>-161.99049999999997</c:v>
                </c:pt>
                <c:pt idx="104237">
                  <c:v>-161.98849999999999</c:v>
                </c:pt>
                <c:pt idx="104238">
                  <c:v>-161.98649999999998</c:v>
                </c:pt>
                <c:pt idx="104239">
                  <c:v>-161.98449999999997</c:v>
                </c:pt>
                <c:pt idx="104240">
                  <c:v>-161.98249999999999</c:v>
                </c:pt>
                <c:pt idx="104241">
                  <c:v>-161.98049999999998</c:v>
                </c:pt>
                <c:pt idx="104242">
                  <c:v>-161.97849999999997</c:v>
                </c:pt>
                <c:pt idx="104243">
                  <c:v>-161.97649999999999</c:v>
                </c:pt>
                <c:pt idx="104244">
                  <c:v>-161.97449999999998</c:v>
                </c:pt>
                <c:pt idx="104245">
                  <c:v>-161.97249999999997</c:v>
                </c:pt>
                <c:pt idx="104246">
                  <c:v>-161.97049999999999</c:v>
                </c:pt>
                <c:pt idx="104247">
                  <c:v>-161.96849999999998</c:v>
                </c:pt>
                <c:pt idx="104248">
                  <c:v>-161.96649999999997</c:v>
                </c:pt>
                <c:pt idx="104249">
                  <c:v>-161.96449999999999</c:v>
                </c:pt>
                <c:pt idx="104250">
                  <c:v>-161.96249999999998</c:v>
                </c:pt>
                <c:pt idx="104251">
                  <c:v>-161.96049999999997</c:v>
                </c:pt>
                <c:pt idx="104252">
                  <c:v>-161.95849999999999</c:v>
                </c:pt>
                <c:pt idx="104253">
                  <c:v>-161.95649999999998</c:v>
                </c:pt>
                <c:pt idx="104254">
                  <c:v>-161.95449999999997</c:v>
                </c:pt>
                <c:pt idx="104255">
                  <c:v>-161.95249999999999</c:v>
                </c:pt>
                <c:pt idx="104256">
                  <c:v>-161.95049999999998</c:v>
                </c:pt>
                <c:pt idx="104257">
                  <c:v>-161.94849999999997</c:v>
                </c:pt>
                <c:pt idx="104258">
                  <c:v>-161.94649999999999</c:v>
                </c:pt>
                <c:pt idx="104259">
                  <c:v>-161.94449999999998</c:v>
                </c:pt>
                <c:pt idx="104260">
                  <c:v>-161.94249999999997</c:v>
                </c:pt>
                <c:pt idx="104261">
                  <c:v>-161.94049999999999</c:v>
                </c:pt>
                <c:pt idx="104262">
                  <c:v>-161.93849999999998</c:v>
                </c:pt>
                <c:pt idx="104263">
                  <c:v>-161.93649999999997</c:v>
                </c:pt>
                <c:pt idx="104264">
                  <c:v>-161.93449999999999</c:v>
                </c:pt>
                <c:pt idx="104265">
                  <c:v>-161.93249999999998</c:v>
                </c:pt>
                <c:pt idx="104266">
                  <c:v>-161.93049999999997</c:v>
                </c:pt>
                <c:pt idx="104267">
                  <c:v>-161.92849999999999</c:v>
                </c:pt>
                <c:pt idx="104268">
                  <c:v>-161.92649999999998</c:v>
                </c:pt>
                <c:pt idx="104269">
                  <c:v>-161.92449999999997</c:v>
                </c:pt>
                <c:pt idx="104270">
                  <c:v>-161.92249999999999</c:v>
                </c:pt>
                <c:pt idx="104271">
                  <c:v>-161.92049999999998</c:v>
                </c:pt>
                <c:pt idx="104272">
                  <c:v>-161.91849999999997</c:v>
                </c:pt>
                <c:pt idx="104273">
                  <c:v>-161.91649999999998</c:v>
                </c:pt>
                <c:pt idx="104274">
                  <c:v>-161.91449999999998</c:v>
                </c:pt>
                <c:pt idx="104275">
                  <c:v>-161.91249999999997</c:v>
                </c:pt>
                <c:pt idx="104276">
                  <c:v>-161.91049999999998</c:v>
                </c:pt>
                <c:pt idx="104277">
                  <c:v>-161.90849999999998</c:v>
                </c:pt>
                <c:pt idx="104278">
                  <c:v>-161.90649999999997</c:v>
                </c:pt>
                <c:pt idx="104279">
                  <c:v>-161.90449999999998</c:v>
                </c:pt>
                <c:pt idx="104280">
                  <c:v>-161.90249999999997</c:v>
                </c:pt>
                <c:pt idx="104281">
                  <c:v>-161.90049999999997</c:v>
                </c:pt>
                <c:pt idx="104282">
                  <c:v>-161.89849999999998</c:v>
                </c:pt>
                <c:pt idx="104283">
                  <c:v>-161.89649999999997</c:v>
                </c:pt>
                <c:pt idx="104284">
                  <c:v>-161.89449999999997</c:v>
                </c:pt>
                <c:pt idx="104285">
                  <c:v>-161.89249999999998</c:v>
                </c:pt>
                <c:pt idx="104286">
                  <c:v>-161.89049999999997</c:v>
                </c:pt>
                <c:pt idx="104287">
                  <c:v>-161.88849999999996</c:v>
                </c:pt>
                <c:pt idx="104288">
                  <c:v>-161.88649999999998</c:v>
                </c:pt>
                <c:pt idx="104289">
                  <c:v>-161.88449999999997</c:v>
                </c:pt>
                <c:pt idx="104290">
                  <c:v>-161.88249999999996</c:v>
                </c:pt>
                <c:pt idx="104291">
                  <c:v>-161.88049999999998</c:v>
                </c:pt>
                <c:pt idx="104292">
                  <c:v>-161.87849999999997</c:v>
                </c:pt>
                <c:pt idx="104293">
                  <c:v>-161.87649999999996</c:v>
                </c:pt>
                <c:pt idx="104294">
                  <c:v>-161.87449999999998</c:v>
                </c:pt>
                <c:pt idx="104295">
                  <c:v>-161.87249999999997</c:v>
                </c:pt>
                <c:pt idx="104296">
                  <c:v>-161.87049999999996</c:v>
                </c:pt>
                <c:pt idx="104297">
                  <c:v>-161.86849999999998</c:v>
                </c:pt>
                <c:pt idx="104298">
                  <c:v>-161.86649999999997</c:v>
                </c:pt>
                <c:pt idx="104299">
                  <c:v>-161.86449999999996</c:v>
                </c:pt>
                <c:pt idx="104300">
                  <c:v>-161.86249999999998</c:v>
                </c:pt>
                <c:pt idx="104301">
                  <c:v>-161.86049999999997</c:v>
                </c:pt>
                <c:pt idx="104302">
                  <c:v>-161.85849999999996</c:v>
                </c:pt>
                <c:pt idx="104303">
                  <c:v>-161.85649999999998</c:v>
                </c:pt>
                <c:pt idx="104304">
                  <c:v>-161.85449999999997</c:v>
                </c:pt>
                <c:pt idx="104305">
                  <c:v>-161.85249999999996</c:v>
                </c:pt>
                <c:pt idx="104306">
                  <c:v>-161.85049999999998</c:v>
                </c:pt>
                <c:pt idx="104307">
                  <c:v>-161.84849999999997</c:v>
                </c:pt>
                <c:pt idx="104308">
                  <c:v>-161.84649999999996</c:v>
                </c:pt>
                <c:pt idx="104309">
                  <c:v>-161.84449999999998</c:v>
                </c:pt>
                <c:pt idx="104310">
                  <c:v>-161.84249999999997</c:v>
                </c:pt>
                <c:pt idx="104311">
                  <c:v>-161.84049999999996</c:v>
                </c:pt>
                <c:pt idx="104312">
                  <c:v>-161.83849999999998</c:v>
                </c:pt>
                <c:pt idx="104313">
                  <c:v>-161.83649999999997</c:v>
                </c:pt>
                <c:pt idx="104314">
                  <c:v>-161.83449999999999</c:v>
                </c:pt>
                <c:pt idx="104315">
                  <c:v>-161.83249999999998</c:v>
                </c:pt>
                <c:pt idx="104316">
                  <c:v>-161.83049999999997</c:v>
                </c:pt>
                <c:pt idx="104317">
                  <c:v>-161.82849999999999</c:v>
                </c:pt>
                <c:pt idx="104318">
                  <c:v>-161.82649999999998</c:v>
                </c:pt>
                <c:pt idx="104319">
                  <c:v>-161.82449999999997</c:v>
                </c:pt>
                <c:pt idx="104320">
                  <c:v>-161.82249999999999</c:v>
                </c:pt>
                <c:pt idx="104321">
                  <c:v>-161.82049999999998</c:v>
                </c:pt>
                <c:pt idx="104322">
                  <c:v>-161.81849999999997</c:v>
                </c:pt>
                <c:pt idx="104323">
                  <c:v>-161.81649999999999</c:v>
                </c:pt>
                <c:pt idx="104324">
                  <c:v>-161.81449999999998</c:v>
                </c:pt>
                <c:pt idx="104325">
                  <c:v>-161.81249999999997</c:v>
                </c:pt>
                <c:pt idx="104326">
                  <c:v>-161.81049999999999</c:v>
                </c:pt>
                <c:pt idx="104327">
                  <c:v>-161.80849999999998</c:v>
                </c:pt>
                <c:pt idx="104328">
                  <c:v>-161.80649999999997</c:v>
                </c:pt>
                <c:pt idx="104329">
                  <c:v>-161.80449999999999</c:v>
                </c:pt>
                <c:pt idx="104330">
                  <c:v>-161.80249999999998</c:v>
                </c:pt>
                <c:pt idx="104331">
                  <c:v>-161.80049999999997</c:v>
                </c:pt>
                <c:pt idx="104332">
                  <c:v>-161.79849999999999</c:v>
                </c:pt>
                <c:pt idx="104333">
                  <c:v>-161.79649999999998</c:v>
                </c:pt>
                <c:pt idx="104334">
                  <c:v>-161.79449999999997</c:v>
                </c:pt>
                <c:pt idx="104335">
                  <c:v>-161.79249999999999</c:v>
                </c:pt>
                <c:pt idx="104336">
                  <c:v>-161.79049999999998</c:v>
                </c:pt>
                <c:pt idx="104337">
                  <c:v>-161.78849999999997</c:v>
                </c:pt>
                <c:pt idx="104338">
                  <c:v>-161.78649999999999</c:v>
                </c:pt>
                <c:pt idx="104339">
                  <c:v>-161.78449999999998</c:v>
                </c:pt>
                <c:pt idx="104340">
                  <c:v>-161.78249999999997</c:v>
                </c:pt>
                <c:pt idx="104341">
                  <c:v>-161.78049999999999</c:v>
                </c:pt>
                <c:pt idx="104342">
                  <c:v>-161.77849999999998</c:v>
                </c:pt>
                <c:pt idx="104343">
                  <c:v>-161.77649999999997</c:v>
                </c:pt>
                <c:pt idx="104344">
                  <c:v>-161.77449999999999</c:v>
                </c:pt>
                <c:pt idx="104345">
                  <c:v>-161.77249999999998</c:v>
                </c:pt>
                <c:pt idx="104346">
                  <c:v>-161.77049999999997</c:v>
                </c:pt>
                <c:pt idx="104347">
                  <c:v>-161.76849999999999</c:v>
                </c:pt>
                <c:pt idx="104348">
                  <c:v>-161.76649999999998</c:v>
                </c:pt>
                <c:pt idx="104349">
                  <c:v>-161.76449999999997</c:v>
                </c:pt>
                <c:pt idx="104350">
                  <c:v>-161.76249999999999</c:v>
                </c:pt>
                <c:pt idx="104351">
                  <c:v>-161.76049999999998</c:v>
                </c:pt>
                <c:pt idx="104352">
                  <c:v>-161.75849999999997</c:v>
                </c:pt>
                <c:pt idx="104353">
                  <c:v>-161.75649999999999</c:v>
                </c:pt>
                <c:pt idx="104354">
                  <c:v>-161.75449999999998</c:v>
                </c:pt>
                <c:pt idx="104355">
                  <c:v>-161.75249999999997</c:v>
                </c:pt>
                <c:pt idx="104356">
                  <c:v>-161.75049999999999</c:v>
                </c:pt>
                <c:pt idx="104357">
                  <c:v>-161.74849999999998</c:v>
                </c:pt>
                <c:pt idx="104358">
                  <c:v>-161.74649999999997</c:v>
                </c:pt>
                <c:pt idx="104359">
                  <c:v>-161.74449999999999</c:v>
                </c:pt>
                <c:pt idx="104360">
                  <c:v>-161.74249999999998</c:v>
                </c:pt>
                <c:pt idx="104361">
                  <c:v>-161.74049999999997</c:v>
                </c:pt>
                <c:pt idx="104362">
                  <c:v>-161.73849999999999</c:v>
                </c:pt>
                <c:pt idx="104363">
                  <c:v>-161.73649999999998</c:v>
                </c:pt>
                <c:pt idx="104364">
                  <c:v>-161.73449999999997</c:v>
                </c:pt>
                <c:pt idx="104365">
                  <c:v>-161.73249999999999</c:v>
                </c:pt>
                <c:pt idx="104366">
                  <c:v>-161.73049999999998</c:v>
                </c:pt>
                <c:pt idx="104367">
                  <c:v>-161.72849999999997</c:v>
                </c:pt>
                <c:pt idx="104368">
                  <c:v>-161.72649999999999</c:v>
                </c:pt>
                <c:pt idx="104369">
                  <c:v>-161.72449999999998</c:v>
                </c:pt>
                <c:pt idx="104370">
                  <c:v>-161.72249999999997</c:v>
                </c:pt>
                <c:pt idx="104371">
                  <c:v>-161.72049999999999</c:v>
                </c:pt>
                <c:pt idx="104372">
                  <c:v>-161.71849999999998</c:v>
                </c:pt>
                <c:pt idx="104373">
                  <c:v>-161.71649999999997</c:v>
                </c:pt>
                <c:pt idx="104374">
                  <c:v>-161.71449999999999</c:v>
                </c:pt>
                <c:pt idx="104375">
                  <c:v>-161.71249999999998</c:v>
                </c:pt>
                <c:pt idx="104376">
                  <c:v>-161.71049999999997</c:v>
                </c:pt>
                <c:pt idx="104377">
                  <c:v>-161.70849999999999</c:v>
                </c:pt>
                <c:pt idx="104378">
                  <c:v>-161.70649999999998</c:v>
                </c:pt>
                <c:pt idx="104379">
                  <c:v>-161.70449999999997</c:v>
                </c:pt>
                <c:pt idx="104380">
                  <c:v>-161.70249999999999</c:v>
                </c:pt>
                <c:pt idx="104381">
                  <c:v>-161.70049999999998</c:v>
                </c:pt>
                <c:pt idx="104382">
                  <c:v>-161.69849999999997</c:v>
                </c:pt>
                <c:pt idx="104383">
                  <c:v>-161.69649999999999</c:v>
                </c:pt>
                <c:pt idx="104384">
                  <c:v>-161.69449999999998</c:v>
                </c:pt>
                <c:pt idx="104385">
                  <c:v>-161.69249999999997</c:v>
                </c:pt>
                <c:pt idx="104386">
                  <c:v>-161.69049999999999</c:v>
                </c:pt>
                <c:pt idx="104387">
                  <c:v>-161.68849999999998</c:v>
                </c:pt>
                <c:pt idx="104388">
                  <c:v>-161.68649999999997</c:v>
                </c:pt>
                <c:pt idx="104389">
                  <c:v>-161.68449999999999</c:v>
                </c:pt>
                <c:pt idx="104390">
                  <c:v>-161.68249999999998</c:v>
                </c:pt>
                <c:pt idx="104391">
                  <c:v>-161.68049999999997</c:v>
                </c:pt>
                <c:pt idx="104392">
                  <c:v>-161.67849999999999</c:v>
                </c:pt>
                <c:pt idx="104393">
                  <c:v>-161.67649999999998</c:v>
                </c:pt>
                <c:pt idx="104394">
                  <c:v>-161.67449999999997</c:v>
                </c:pt>
                <c:pt idx="104395">
                  <c:v>-161.67249999999999</c:v>
                </c:pt>
                <c:pt idx="104396">
                  <c:v>-161.67049999999998</c:v>
                </c:pt>
                <c:pt idx="104397">
                  <c:v>-161.66849999999997</c:v>
                </c:pt>
                <c:pt idx="104398">
                  <c:v>-161.66649999999998</c:v>
                </c:pt>
                <c:pt idx="104399">
                  <c:v>-161.66449999999998</c:v>
                </c:pt>
                <c:pt idx="104400">
                  <c:v>-161.66249999999997</c:v>
                </c:pt>
                <c:pt idx="104401">
                  <c:v>-161.66049999999998</c:v>
                </c:pt>
                <c:pt idx="104402">
                  <c:v>-161.65849999999998</c:v>
                </c:pt>
                <c:pt idx="104403">
                  <c:v>-161.65649999999997</c:v>
                </c:pt>
                <c:pt idx="104404">
                  <c:v>-161.65449999999998</c:v>
                </c:pt>
                <c:pt idx="104405">
                  <c:v>-161.65249999999997</c:v>
                </c:pt>
                <c:pt idx="104406">
                  <c:v>-161.65049999999997</c:v>
                </c:pt>
                <c:pt idx="104407">
                  <c:v>-161.64849999999998</c:v>
                </c:pt>
                <c:pt idx="104408">
                  <c:v>-161.64649999999997</c:v>
                </c:pt>
                <c:pt idx="104409">
                  <c:v>-161.64449999999997</c:v>
                </c:pt>
                <c:pt idx="104410">
                  <c:v>-161.64249999999998</c:v>
                </c:pt>
                <c:pt idx="104411">
                  <c:v>-161.64049999999997</c:v>
                </c:pt>
                <c:pt idx="104412">
                  <c:v>-161.63849999999996</c:v>
                </c:pt>
                <c:pt idx="104413">
                  <c:v>-161.63649999999998</c:v>
                </c:pt>
                <c:pt idx="104414">
                  <c:v>-161.63449999999997</c:v>
                </c:pt>
                <c:pt idx="104415">
                  <c:v>-161.63249999999996</c:v>
                </c:pt>
                <c:pt idx="104416">
                  <c:v>-161.63049999999998</c:v>
                </c:pt>
                <c:pt idx="104417">
                  <c:v>-161.62849999999997</c:v>
                </c:pt>
                <c:pt idx="104418">
                  <c:v>-161.62649999999996</c:v>
                </c:pt>
                <c:pt idx="104419">
                  <c:v>-161.62449999999998</c:v>
                </c:pt>
                <c:pt idx="104420">
                  <c:v>-161.62249999999997</c:v>
                </c:pt>
                <c:pt idx="104421">
                  <c:v>-161.62049999999996</c:v>
                </c:pt>
                <c:pt idx="104422">
                  <c:v>-161.61849999999998</c:v>
                </c:pt>
                <c:pt idx="104423">
                  <c:v>-161.61649999999997</c:v>
                </c:pt>
                <c:pt idx="104424">
                  <c:v>-161.61449999999996</c:v>
                </c:pt>
                <c:pt idx="104425">
                  <c:v>-161.61249999999998</c:v>
                </c:pt>
                <c:pt idx="104426">
                  <c:v>-161.61049999999997</c:v>
                </c:pt>
                <c:pt idx="104427">
                  <c:v>-161.60849999999996</c:v>
                </c:pt>
                <c:pt idx="104428">
                  <c:v>-161.60649999999998</c:v>
                </c:pt>
                <c:pt idx="104429">
                  <c:v>-161.60449999999997</c:v>
                </c:pt>
                <c:pt idx="104430">
                  <c:v>-161.60249999999996</c:v>
                </c:pt>
                <c:pt idx="104431">
                  <c:v>-161.60049999999998</c:v>
                </c:pt>
                <c:pt idx="104432">
                  <c:v>-161.59849999999997</c:v>
                </c:pt>
                <c:pt idx="104433">
                  <c:v>-161.59649999999996</c:v>
                </c:pt>
                <c:pt idx="104434">
                  <c:v>-161.59449999999998</c:v>
                </c:pt>
                <c:pt idx="104435">
                  <c:v>-161.59249999999997</c:v>
                </c:pt>
                <c:pt idx="104436">
                  <c:v>-161.59049999999996</c:v>
                </c:pt>
                <c:pt idx="104437">
                  <c:v>-161.58849999999998</c:v>
                </c:pt>
                <c:pt idx="104438">
                  <c:v>-161.58649999999997</c:v>
                </c:pt>
                <c:pt idx="104439">
                  <c:v>-161.58449999999999</c:v>
                </c:pt>
                <c:pt idx="104440">
                  <c:v>-161.58249999999998</c:v>
                </c:pt>
                <c:pt idx="104441">
                  <c:v>-161.58049999999997</c:v>
                </c:pt>
                <c:pt idx="104442">
                  <c:v>-161.57849999999999</c:v>
                </c:pt>
                <c:pt idx="104443">
                  <c:v>-161.57649999999998</c:v>
                </c:pt>
                <c:pt idx="104444">
                  <c:v>-161.57449999999997</c:v>
                </c:pt>
                <c:pt idx="104445">
                  <c:v>-161.57249999999999</c:v>
                </c:pt>
                <c:pt idx="104446">
                  <c:v>-161.57049999999998</c:v>
                </c:pt>
                <c:pt idx="104447">
                  <c:v>-161.56849999999997</c:v>
                </c:pt>
                <c:pt idx="104448">
                  <c:v>-161.56649999999999</c:v>
                </c:pt>
                <c:pt idx="104449">
                  <c:v>-161.56449999999998</c:v>
                </c:pt>
                <c:pt idx="104450">
                  <c:v>-161.56249999999997</c:v>
                </c:pt>
                <c:pt idx="104451">
                  <c:v>-161.56049999999999</c:v>
                </c:pt>
                <c:pt idx="104452">
                  <c:v>-161.55849999999998</c:v>
                </c:pt>
                <c:pt idx="104453">
                  <c:v>-161.55649999999997</c:v>
                </c:pt>
                <c:pt idx="104454">
                  <c:v>-161.55449999999999</c:v>
                </c:pt>
                <c:pt idx="104455">
                  <c:v>-161.55249999999998</c:v>
                </c:pt>
                <c:pt idx="104456">
                  <c:v>-161.55049999999997</c:v>
                </c:pt>
                <c:pt idx="104457">
                  <c:v>-161.54849999999999</c:v>
                </c:pt>
                <c:pt idx="104458">
                  <c:v>-161.54649999999998</c:v>
                </c:pt>
                <c:pt idx="104459">
                  <c:v>-161.54449999999997</c:v>
                </c:pt>
                <c:pt idx="104460">
                  <c:v>-161.54249999999999</c:v>
                </c:pt>
                <c:pt idx="104461">
                  <c:v>-161.54049999999998</c:v>
                </c:pt>
                <c:pt idx="104462">
                  <c:v>-161.53849999999997</c:v>
                </c:pt>
                <c:pt idx="104463">
                  <c:v>-161.53649999999999</c:v>
                </c:pt>
                <c:pt idx="104464">
                  <c:v>-161.53449999999998</c:v>
                </c:pt>
                <c:pt idx="104465">
                  <c:v>-161.53249999999997</c:v>
                </c:pt>
                <c:pt idx="104466">
                  <c:v>-161.53049999999999</c:v>
                </c:pt>
                <c:pt idx="104467">
                  <c:v>-161.52849999999998</c:v>
                </c:pt>
                <c:pt idx="104468">
                  <c:v>-161.52649999999997</c:v>
                </c:pt>
                <c:pt idx="104469">
                  <c:v>-161.52449999999999</c:v>
                </c:pt>
                <c:pt idx="104470">
                  <c:v>-161.52249999999998</c:v>
                </c:pt>
                <c:pt idx="104471">
                  <c:v>-161.52049999999997</c:v>
                </c:pt>
                <c:pt idx="104472">
                  <c:v>-161.51849999999999</c:v>
                </c:pt>
                <c:pt idx="104473">
                  <c:v>-161.51649999999998</c:v>
                </c:pt>
                <c:pt idx="104474">
                  <c:v>-161.51449999999997</c:v>
                </c:pt>
                <c:pt idx="104475">
                  <c:v>-161.51249999999999</c:v>
                </c:pt>
                <c:pt idx="104476">
                  <c:v>-161.51049999999998</c:v>
                </c:pt>
                <c:pt idx="104477">
                  <c:v>-161.50849999999997</c:v>
                </c:pt>
                <c:pt idx="104478">
                  <c:v>-161.50649999999999</c:v>
                </c:pt>
                <c:pt idx="104479">
                  <c:v>-161.50449999999998</c:v>
                </c:pt>
                <c:pt idx="104480">
                  <c:v>-161.50249999999997</c:v>
                </c:pt>
                <c:pt idx="104481">
                  <c:v>-161.50049999999999</c:v>
                </c:pt>
                <c:pt idx="104482">
                  <c:v>-161.49849999999998</c:v>
                </c:pt>
                <c:pt idx="104483">
                  <c:v>-161.49649999999997</c:v>
                </c:pt>
                <c:pt idx="104484">
                  <c:v>-161.49449999999999</c:v>
                </c:pt>
                <c:pt idx="104485">
                  <c:v>-161.49249999999998</c:v>
                </c:pt>
                <c:pt idx="104486">
                  <c:v>-161.49049999999997</c:v>
                </c:pt>
                <c:pt idx="104487">
                  <c:v>-161.48849999999999</c:v>
                </c:pt>
                <c:pt idx="104488">
                  <c:v>-161.48649999999998</c:v>
                </c:pt>
                <c:pt idx="104489">
                  <c:v>-161.48449999999997</c:v>
                </c:pt>
                <c:pt idx="104490">
                  <c:v>-161.48249999999999</c:v>
                </c:pt>
                <c:pt idx="104491">
                  <c:v>-161.48049999999998</c:v>
                </c:pt>
                <c:pt idx="104492">
                  <c:v>-161.47849999999997</c:v>
                </c:pt>
                <c:pt idx="104493">
                  <c:v>-161.47649999999999</c:v>
                </c:pt>
                <c:pt idx="104494">
                  <c:v>-161.47449999999998</c:v>
                </c:pt>
                <c:pt idx="104495">
                  <c:v>-161.47249999999997</c:v>
                </c:pt>
                <c:pt idx="104496">
                  <c:v>-161.47049999999999</c:v>
                </c:pt>
                <c:pt idx="104497">
                  <c:v>-161.46849999999998</c:v>
                </c:pt>
                <c:pt idx="104498">
                  <c:v>-161.46649999999997</c:v>
                </c:pt>
                <c:pt idx="104499">
                  <c:v>-161.46449999999999</c:v>
                </c:pt>
                <c:pt idx="104500">
                  <c:v>-161.46249999999998</c:v>
                </c:pt>
                <c:pt idx="104501">
                  <c:v>-161.46049999999997</c:v>
                </c:pt>
                <c:pt idx="104502">
                  <c:v>-161.45849999999999</c:v>
                </c:pt>
                <c:pt idx="104503">
                  <c:v>-161.45649999999998</c:v>
                </c:pt>
                <c:pt idx="104504">
                  <c:v>-161.45449999999997</c:v>
                </c:pt>
                <c:pt idx="104505">
                  <c:v>-161.45249999999999</c:v>
                </c:pt>
                <c:pt idx="104506">
                  <c:v>-161.45049999999998</c:v>
                </c:pt>
                <c:pt idx="104507">
                  <c:v>-161.44849999999997</c:v>
                </c:pt>
                <c:pt idx="104508">
                  <c:v>-161.44649999999999</c:v>
                </c:pt>
                <c:pt idx="104509">
                  <c:v>-161.44449999999998</c:v>
                </c:pt>
                <c:pt idx="104510">
                  <c:v>-161.44249999999997</c:v>
                </c:pt>
                <c:pt idx="104511">
                  <c:v>-161.44049999999999</c:v>
                </c:pt>
                <c:pt idx="104512">
                  <c:v>-161.43849999999998</c:v>
                </c:pt>
                <c:pt idx="104513">
                  <c:v>-161.43649999999997</c:v>
                </c:pt>
                <c:pt idx="104514">
                  <c:v>-161.43449999999999</c:v>
                </c:pt>
                <c:pt idx="104515">
                  <c:v>-161.43249999999998</c:v>
                </c:pt>
                <c:pt idx="104516">
                  <c:v>-161.43049999999997</c:v>
                </c:pt>
                <c:pt idx="104517">
                  <c:v>-161.42849999999999</c:v>
                </c:pt>
                <c:pt idx="104518">
                  <c:v>-161.42649999999998</c:v>
                </c:pt>
                <c:pt idx="104519">
                  <c:v>-161.42449999999997</c:v>
                </c:pt>
                <c:pt idx="104520">
                  <c:v>-161.42249999999999</c:v>
                </c:pt>
                <c:pt idx="104521">
                  <c:v>-161.42049999999998</c:v>
                </c:pt>
                <c:pt idx="104522">
                  <c:v>-161.41849999999997</c:v>
                </c:pt>
                <c:pt idx="104523">
                  <c:v>-161.41649999999998</c:v>
                </c:pt>
                <c:pt idx="104524">
                  <c:v>-161.41449999999998</c:v>
                </c:pt>
                <c:pt idx="104525">
                  <c:v>-161.41249999999997</c:v>
                </c:pt>
                <c:pt idx="104526">
                  <c:v>-161.41049999999998</c:v>
                </c:pt>
                <c:pt idx="104527">
                  <c:v>-161.40849999999998</c:v>
                </c:pt>
                <c:pt idx="104528">
                  <c:v>-161.40649999999997</c:v>
                </c:pt>
                <c:pt idx="104529">
                  <c:v>-161.40449999999998</c:v>
                </c:pt>
                <c:pt idx="104530">
                  <c:v>-161.40249999999997</c:v>
                </c:pt>
                <c:pt idx="104531">
                  <c:v>-161.40049999999997</c:v>
                </c:pt>
                <c:pt idx="104532">
                  <c:v>-161.39849999999998</c:v>
                </c:pt>
                <c:pt idx="104533">
                  <c:v>-161.39649999999997</c:v>
                </c:pt>
                <c:pt idx="104534">
                  <c:v>-161.39449999999997</c:v>
                </c:pt>
                <c:pt idx="104535">
                  <c:v>-161.39249999999998</c:v>
                </c:pt>
                <c:pt idx="104536">
                  <c:v>-161.39049999999997</c:v>
                </c:pt>
                <c:pt idx="104537">
                  <c:v>-161.38849999999996</c:v>
                </c:pt>
                <c:pt idx="104538">
                  <c:v>-161.38649999999998</c:v>
                </c:pt>
                <c:pt idx="104539">
                  <c:v>-161.38449999999997</c:v>
                </c:pt>
                <c:pt idx="104540">
                  <c:v>-161.38249999999996</c:v>
                </c:pt>
                <c:pt idx="104541">
                  <c:v>-161.38049999999998</c:v>
                </c:pt>
                <c:pt idx="104542">
                  <c:v>-161.37849999999997</c:v>
                </c:pt>
                <c:pt idx="104543">
                  <c:v>-161.37649999999996</c:v>
                </c:pt>
                <c:pt idx="104544">
                  <c:v>-161.37449999999998</c:v>
                </c:pt>
                <c:pt idx="104545">
                  <c:v>-161.37249999999997</c:v>
                </c:pt>
                <c:pt idx="104546">
                  <c:v>-161.37049999999996</c:v>
                </c:pt>
                <c:pt idx="104547">
                  <c:v>-161.36849999999998</c:v>
                </c:pt>
                <c:pt idx="104548">
                  <c:v>-161.36649999999997</c:v>
                </c:pt>
                <c:pt idx="104549">
                  <c:v>-161.36449999999996</c:v>
                </c:pt>
                <c:pt idx="104550">
                  <c:v>-161.36249999999998</c:v>
                </c:pt>
                <c:pt idx="104551">
                  <c:v>-161.36049999999997</c:v>
                </c:pt>
                <c:pt idx="104552">
                  <c:v>-161.35849999999996</c:v>
                </c:pt>
                <c:pt idx="104553">
                  <c:v>-161.35649999999998</c:v>
                </c:pt>
                <c:pt idx="104554">
                  <c:v>-161.35449999999997</c:v>
                </c:pt>
                <c:pt idx="104555">
                  <c:v>-161.35249999999996</c:v>
                </c:pt>
                <c:pt idx="104556">
                  <c:v>-161.35049999999998</c:v>
                </c:pt>
                <c:pt idx="104557">
                  <c:v>-161.34849999999997</c:v>
                </c:pt>
                <c:pt idx="104558">
                  <c:v>-161.34649999999996</c:v>
                </c:pt>
                <c:pt idx="104559">
                  <c:v>-161.34449999999998</c:v>
                </c:pt>
                <c:pt idx="104560">
                  <c:v>-161.34249999999997</c:v>
                </c:pt>
                <c:pt idx="104561">
                  <c:v>-161.34049999999996</c:v>
                </c:pt>
                <c:pt idx="104562">
                  <c:v>-161.33849999999998</c:v>
                </c:pt>
                <c:pt idx="104563">
                  <c:v>-161.33649999999997</c:v>
                </c:pt>
                <c:pt idx="104564">
                  <c:v>-161.33449999999999</c:v>
                </c:pt>
                <c:pt idx="104565">
                  <c:v>-161.33249999999998</c:v>
                </c:pt>
                <c:pt idx="104566">
                  <c:v>-161.33049999999997</c:v>
                </c:pt>
                <c:pt idx="104567">
                  <c:v>-161.32849999999999</c:v>
                </c:pt>
                <c:pt idx="104568">
                  <c:v>-161.32649999999998</c:v>
                </c:pt>
                <c:pt idx="104569">
                  <c:v>-161.32449999999997</c:v>
                </c:pt>
                <c:pt idx="104570">
                  <c:v>-161.32249999999999</c:v>
                </c:pt>
                <c:pt idx="104571">
                  <c:v>-161.32049999999998</c:v>
                </c:pt>
                <c:pt idx="104572">
                  <c:v>-161.31849999999997</c:v>
                </c:pt>
                <c:pt idx="104573">
                  <c:v>-161.31649999999999</c:v>
                </c:pt>
                <c:pt idx="104574">
                  <c:v>-161.31449999999998</c:v>
                </c:pt>
                <c:pt idx="104575">
                  <c:v>-161.31249999999997</c:v>
                </c:pt>
                <c:pt idx="104576">
                  <c:v>-161.31049999999999</c:v>
                </c:pt>
                <c:pt idx="104577">
                  <c:v>-161.30849999999998</c:v>
                </c:pt>
                <c:pt idx="104578">
                  <c:v>-161.30649999999997</c:v>
                </c:pt>
                <c:pt idx="104579">
                  <c:v>-161.30449999999999</c:v>
                </c:pt>
                <c:pt idx="104580">
                  <c:v>-161.30249999999998</c:v>
                </c:pt>
                <c:pt idx="104581">
                  <c:v>-161.30049999999997</c:v>
                </c:pt>
                <c:pt idx="104582">
                  <c:v>-161.29849999999999</c:v>
                </c:pt>
                <c:pt idx="104583">
                  <c:v>-161.29649999999998</c:v>
                </c:pt>
                <c:pt idx="104584">
                  <c:v>-161.29449999999997</c:v>
                </c:pt>
                <c:pt idx="104585">
                  <c:v>-161.29249999999999</c:v>
                </c:pt>
                <c:pt idx="104586">
                  <c:v>-161.29049999999998</c:v>
                </c:pt>
                <c:pt idx="104587">
                  <c:v>-161.28849999999997</c:v>
                </c:pt>
                <c:pt idx="104588">
                  <c:v>-161.28649999999999</c:v>
                </c:pt>
                <c:pt idx="104589">
                  <c:v>-161.28449999999998</c:v>
                </c:pt>
                <c:pt idx="104590">
                  <c:v>-161.28249999999997</c:v>
                </c:pt>
                <c:pt idx="104591">
                  <c:v>-161.28049999999999</c:v>
                </c:pt>
                <c:pt idx="104592">
                  <c:v>-161.27849999999998</c:v>
                </c:pt>
                <c:pt idx="104593">
                  <c:v>-161.27649999999997</c:v>
                </c:pt>
                <c:pt idx="104594">
                  <c:v>-161.27449999999999</c:v>
                </c:pt>
                <c:pt idx="104595">
                  <c:v>-161.27249999999998</c:v>
                </c:pt>
                <c:pt idx="104596">
                  <c:v>-161.27049999999997</c:v>
                </c:pt>
                <c:pt idx="104597">
                  <c:v>-161.26849999999999</c:v>
                </c:pt>
                <c:pt idx="104598">
                  <c:v>-161.26649999999998</c:v>
                </c:pt>
                <c:pt idx="104599">
                  <c:v>-161.26449999999997</c:v>
                </c:pt>
                <c:pt idx="104600">
                  <c:v>-161.26249999999999</c:v>
                </c:pt>
                <c:pt idx="104601">
                  <c:v>-161.26049999999998</c:v>
                </c:pt>
                <c:pt idx="104602">
                  <c:v>-161.25849999999997</c:v>
                </c:pt>
                <c:pt idx="104603">
                  <c:v>-161.25649999999999</c:v>
                </c:pt>
                <c:pt idx="104604">
                  <c:v>-161.25449999999998</c:v>
                </c:pt>
                <c:pt idx="104605">
                  <c:v>-161.25249999999997</c:v>
                </c:pt>
                <c:pt idx="104606">
                  <c:v>-161.25049999999999</c:v>
                </c:pt>
                <c:pt idx="104607">
                  <c:v>-161.24849999999998</c:v>
                </c:pt>
                <c:pt idx="104608">
                  <c:v>-161.24649999999997</c:v>
                </c:pt>
                <c:pt idx="104609">
                  <c:v>-161.24449999999999</c:v>
                </c:pt>
                <c:pt idx="104610">
                  <c:v>-161.24249999999998</c:v>
                </c:pt>
                <c:pt idx="104611">
                  <c:v>-161.24049999999997</c:v>
                </c:pt>
                <c:pt idx="104612">
                  <c:v>-161.23849999999999</c:v>
                </c:pt>
                <c:pt idx="104613">
                  <c:v>-161.23649999999998</c:v>
                </c:pt>
                <c:pt idx="104614">
                  <c:v>-161.23449999999997</c:v>
                </c:pt>
                <c:pt idx="104615">
                  <c:v>-161.23249999999999</c:v>
                </c:pt>
                <c:pt idx="104616">
                  <c:v>-161.23049999999998</c:v>
                </c:pt>
                <c:pt idx="104617">
                  <c:v>-161.22849999999997</c:v>
                </c:pt>
                <c:pt idx="104618">
                  <c:v>-161.22649999999999</c:v>
                </c:pt>
                <c:pt idx="104619">
                  <c:v>-161.22449999999998</c:v>
                </c:pt>
                <c:pt idx="104620">
                  <c:v>-161.22249999999997</c:v>
                </c:pt>
                <c:pt idx="104621">
                  <c:v>-161.22049999999999</c:v>
                </c:pt>
                <c:pt idx="104622">
                  <c:v>-161.21849999999998</c:v>
                </c:pt>
                <c:pt idx="104623">
                  <c:v>-161.21649999999997</c:v>
                </c:pt>
                <c:pt idx="104624">
                  <c:v>-161.21449999999999</c:v>
                </c:pt>
                <c:pt idx="104625">
                  <c:v>-161.21249999999998</c:v>
                </c:pt>
                <c:pt idx="104626">
                  <c:v>-161.21049999999997</c:v>
                </c:pt>
                <c:pt idx="104627">
                  <c:v>-161.20849999999999</c:v>
                </c:pt>
                <c:pt idx="104628">
                  <c:v>-161.20649999999998</c:v>
                </c:pt>
                <c:pt idx="104629">
                  <c:v>-161.20449999999997</c:v>
                </c:pt>
                <c:pt idx="104630">
                  <c:v>-161.20249999999999</c:v>
                </c:pt>
                <c:pt idx="104631">
                  <c:v>-161.20049999999998</c:v>
                </c:pt>
                <c:pt idx="104632">
                  <c:v>-161.19849999999997</c:v>
                </c:pt>
                <c:pt idx="104633">
                  <c:v>-161.19649999999999</c:v>
                </c:pt>
                <c:pt idx="104634">
                  <c:v>-161.19449999999998</c:v>
                </c:pt>
                <c:pt idx="104635">
                  <c:v>-161.19249999999997</c:v>
                </c:pt>
                <c:pt idx="104636">
                  <c:v>-161.19049999999999</c:v>
                </c:pt>
                <c:pt idx="104637">
                  <c:v>-161.18849999999998</c:v>
                </c:pt>
                <c:pt idx="104638">
                  <c:v>-161.18649999999997</c:v>
                </c:pt>
                <c:pt idx="104639">
                  <c:v>-161.18449999999999</c:v>
                </c:pt>
                <c:pt idx="104640">
                  <c:v>-161.18249999999998</c:v>
                </c:pt>
                <c:pt idx="104641">
                  <c:v>-161.18049999999997</c:v>
                </c:pt>
                <c:pt idx="104642">
                  <c:v>-161.17849999999999</c:v>
                </c:pt>
                <c:pt idx="104643">
                  <c:v>-161.17649999999998</c:v>
                </c:pt>
                <c:pt idx="104644">
                  <c:v>-161.17449999999997</c:v>
                </c:pt>
                <c:pt idx="104645">
                  <c:v>-161.17249999999999</c:v>
                </c:pt>
                <c:pt idx="104646">
                  <c:v>-161.17049999999998</c:v>
                </c:pt>
                <c:pt idx="104647">
                  <c:v>-161.16849999999997</c:v>
                </c:pt>
                <c:pt idx="104648">
                  <c:v>-161.16649999999998</c:v>
                </c:pt>
                <c:pt idx="104649">
                  <c:v>-161.16449999999998</c:v>
                </c:pt>
                <c:pt idx="104650">
                  <c:v>-161.16249999999997</c:v>
                </c:pt>
                <c:pt idx="104651">
                  <c:v>-161.16049999999998</c:v>
                </c:pt>
                <c:pt idx="104652">
                  <c:v>-161.15849999999998</c:v>
                </c:pt>
                <c:pt idx="104653">
                  <c:v>-161.15649999999997</c:v>
                </c:pt>
                <c:pt idx="104654">
                  <c:v>-161.15449999999998</c:v>
                </c:pt>
                <c:pt idx="104655">
                  <c:v>-161.15249999999997</c:v>
                </c:pt>
                <c:pt idx="104656">
                  <c:v>-161.15049999999997</c:v>
                </c:pt>
                <c:pt idx="104657">
                  <c:v>-161.14849999999998</c:v>
                </c:pt>
                <c:pt idx="104658">
                  <c:v>-161.14649999999997</c:v>
                </c:pt>
                <c:pt idx="104659">
                  <c:v>-161.14449999999997</c:v>
                </c:pt>
                <c:pt idx="104660">
                  <c:v>-161.14249999999998</c:v>
                </c:pt>
                <c:pt idx="104661">
                  <c:v>-161.14049999999997</c:v>
                </c:pt>
                <c:pt idx="104662">
                  <c:v>-161.13849999999996</c:v>
                </c:pt>
                <c:pt idx="104663">
                  <c:v>-161.13649999999998</c:v>
                </c:pt>
                <c:pt idx="104664">
                  <c:v>-161.13449999999997</c:v>
                </c:pt>
                <c:pt idx="104665">
                  <c:v>-161.13249999999996</c:v>
                </c:pt>
                <c:pt idx="104666">
                  <c:v>-161.13049999999998</c:v>
                </c:pt>
                <c:pt idx="104667">
                  <c:v>-161.12849999999997</c:v>
                </c:pt>
                <c:pt idx="104668">
                  <c:v>-161.12649999999996</c:v>
                </c:pt>
                <c:pt idx="104669">
                  <c:v>-161.12449999999998</c:v>
                </c:pt>
                <c:pt idx="104670">
                  <c:v>-161.12249999999997</c:v>
                </c:pt>
                <c:pt idx="104671">
                  <c:v>-161.12049999999996</c:v>
                </c:pt>
                <c:pt idx="104672">
                  <c:v>-161.11849999999998</c:v>
                </c:pt>
                <c:pt idx="104673">
                  <c:v>-161.11649999999997</c:v>
                </c:pt>
                <c:pt idx="104674">
                  <c:v>-161.11449999999996</c:v>
                </c:pt>
                <c:pt idx="104675">
                  <c:v>-161.11249999999998</c:v>
                </c:pt>
                <c:pt idx="104676">
                  <c:v>-161.11049999999997</c:v>
                </c:pt>
                <c:pt idx="104677">
                  <c:v>-161.10849999999996</c:v>
                </c:pt>
                <c:pt idx="104678">
                  <c:v>-161.10649999999998</c:v>
                </c:pt>
                <c:pt idx="104679">
                  <c:v>-161.10449999999997</c:v>
                </c:pt>
                <c:pt idx="104680">
                  <c:v>-161.10249999999996</c:v>
                </c:pt>
                <c:pt idx="104681">
                  <c:v>-161.10049999999998</c:v>
                </c:pt>
                <c:pt idx="104682">
                  <c:v>-161.09849999999997</c:v>
                </c:pt>
                <c:pt idx="104683">
                  <c:v>-161.09649999999996</c:v>
                </c:pt>
                <c:pt idx="104684">
                  <c:v>-161.09449999999998</c:v>
                </c:pt>
                <c:pt idx="104685">
                  <c:v>-161.09249999999997</c:v>
                </c:pt>
                <c:pt idx="104686">
                  <c:v>-161.09049999999996</c:v>
                </c:pt>
                <c:pt idx="104687">
                  <c:v>-161.08849999999998</c:v>
                </c:pt>
                <c:pt idx="104688">
                  <c:v>-161.08649999999997</c:v>
                </c:pt>
                <c:pt idx="104689">
                  <c:v>-161.08449999999999</c:v>
                </c:pt>
                <c:pt idx="104690">
                  <c:v>-161.08249999999998</c:v>
                </c:pt>
                <c:pt idx="104691">
                  <c:v>-161.08049999999997</c:v>
                </c:pt>
                <c:pt idx="104692">
                  <c:v>-161.07849999999999</c:v>
                </c:pt>
                <c:pt idx="104693">
                  <c:v>-161.07649999999998</c:v>
                </c:pt>
                <c:pt idx="104694">
                  <c:v>-161.07449999999997</c:v>
                </c:pt>
                <c:pt idx="104695">
                  <c:v>-161.07249999999999</c:v>
                </c:pt>
                <c:pt idx="104696">
                  <c:v>-161.07049999999998</c:v>
                </c:pt>
                <c:pt idx="104697">
                  <c:v>-161.06849999999997</c:v>
                </c:pt>
                <c:pt idx="104698">
                  <c:v>-161.06649999999999</c:v>
                </c:pt>
                <c:pt idx="104699">
                  <c:v>-161.06449999999998</c:v>
                </c:pt>
                <c:pt idx="104700">
                  <c:v>-161.06249999999997</c:v>
                </c:pt>
                <c:pt idx="104701">
                  <c:v>-161.06049999999999</c:v>
                </c:pt>
                <c:pt idx="104702">
                  <c:v>-161.05849999999998</c:v>
                </c:pt>
                <c:pt idx="104703">
                  <c:v>-161.05649999999997</c:v>
                </c:pt>
                <c:pt idx="104704">
                  <c:v>-161.05449999999999</c:v>
                </c:pt>
                <c:pt idx="104705">
                  <c:v>-161.05249999999998</c:v>
                </c:pt>
                <c:pt idx="104706">
                  <c:v>-161.05049999999997</c:v>
                </c:pt>
                <c:pt idx="104707">
                  <c:v>-161.04849999999999</c:v>
                </c:pt>
                <c:pt idx="104708">
                  <c:v>-161.04649999999998</c:v>
                </c:pt>
                <c:pt idx="104709">
                  <c:v>-161.04449999999997</c:v>
                </c:pt>
                <c:pt idx="104710">
                  <c:v>-161.04249999999999</c:v>
                </c:pt>
                <c:pt idx="104711">
                  <c:v>-161.04049999999998</c:v>
                </c:pt>
                <c:pt idx="104712">
                  <c:v>-161.03849999999997</c:v>
                </c:pt>
                <c:pt idx="104713">
                  <c:v>-161.03649999999999</c:v>
                </c:pt>
                <c:pt idx="104714">
                  <c:v>-161.03449999999998</c:v>
                </c:pt>
                <c:pt idx="104715">
                  <c:v>-161.03249999999997</c:v>
                </c:pt>
                <c:pt idx="104716">
                  <c:v>-161.03049999999999</c:v>
                </c:pt>
                <c:pt idx="104717">
                  <c:v>-161.02849999999998</c:v>
                </c:pt>
                <c:pt idx="104718">
                  <c:v>-161.02649999999997</c:v>
                </c:pt>
                <c:pt idx="104719">
                  <c:v>-161.02449999999999</c:v>
                </c:pt>
                <c:pt idx="104720">
                  <c:v>-161.02249999999998</c:v>
                </c:pt>
                <c:pt idx="104721">
                  <c:v>-161.02049999999997</c:v>
                </c:pt>
                <c:pt idx="104722">
                  <c:v>-161.01849999999999</c:v>
                </c:pt>
                <c:pt idx="104723">
                  <c:v>-161.01649999999998</c:v>
                </c:pt>
                <c:pt idx="104724">
                  <c:v>-161.01449999999997</c:v>
                </c:pt>
                <c:pt idx="104725">
                  <c:v>-161.01249999999999</c:v>
                </c:pt>
                <c:pt idx="104726">
                  <c:v>-161.01049999999998</c:v>
                </c:pt>
                <c:pt idx="104727">
                  <c:v>-161.00849999999997</c:v>
                </c:pt>
                <c:pt idx="104728">
                  <c:v>-161.00649999999999</c:v>
                </c:pt>
                <c:pt idx="104729">
                  <c:v>-161.00449999999998</c:v>
                </c:pt>
                <c:pt idx="104730">
                  <c:v>-161.00249999999997</c:v>
                </c:pt>
                <c:pt idx="104731">
                  <c:v>-161.00049999999999</c:v>
                </c:pt>
                <c:pt idx="104732">
                  <c:v>-160.99849999999998</c:v>
                </c:pt>
                <c:pt idx="104733">
                  <c:v>-160.99649999999997</c:v>
                </c:pt>
                <c:pt idx="104734">
                  <c:v>-160.99449999999999</c:v>
                </c:pt>
                <c:pt idx="104735">
                  <c:v>-160.99249999999998</c:v>
                </c:pt>
                <c:pt idx="104736">
                  <c:v>-160.99049999999997</c:v>
                </c:pt>
                <c:pt idx="104737">
                  <c:v>-160.98849999999999</c:v>
                </c:pt>
                <c:pt idx="104738">
                  <c:v>-160.98649999999998</c:v>
                </c:pt>
                <c:pt idx="104739">
                  <c:v>-160.98449999999997</c:v>
                </c:pt>
                <c:pt idx="104740">
                  <c:v>-160.98249999999999</c:v>
                </c:pt>
                <c:pt idx="104741">
                  <c:v>-160.98049999999998</c:v>
                </c:pt>
                <c:pt idx="104742">
                  <c:v>-160.97849999999997</c:v>
                </c:pt>
                <c:pt idx="104743">
                  <c:v>-160.97649999999999</c:v>
                </c:pt>
                <c:pt idx="104744">
                  <c:v>-160.97449999999998</c:v>
                </c:pt>
                <c:pt idx="104745">
                  <c:v>-160.97249999999997</c:v>
                </c:pt>
                <c:pt idx="104746">
                  <c:v>-160.97049999999999</c:v>
                </c:pt>
                <c:pt idx="104747">
                  <c:v>-160.96849999999998</c:v>
                </c:pt>
                <c:pt idx="104748">
                  <c:v>-160.96649999999997</c:v>
                </c:pt>
                <c:pt idx="104749">
                  <c:v>-160.96449999999999</c:v>
                </c:pt>
                <c:pt idx="104750">
                  <c:v>-160.96249999999998</c:v>
                </c:pt>
                <c:pt idx="104751">
                  <c:v>-160.96049999999997</c:v>
                </c:pt>
                <c:pt idx="104752">
                  <c:v>-160.95849999999999</c:v>
                </c:pt>
                <c:pt idx="104753">
                  <c:v>-160.95649999999998</c:v>
                </c:pt>
                <c:pt idx="104754">
                  <c:v>-160.95449999999997</c:v>
                </c:pt>
                <c:pt idx="104755">
                  <c:v>-160.95249999999999</c:v>
                </c:pt>
                <c:pt idx="104756">
                  <c:v>-160.95049999999998</c:v>
                </c:pt>
                <c:pt idx="104757">
                  <c:v>-160.94849999999997</c:v>
                </c:pt>
                <c:pt idx="104758">
                  <c:v>-160.94649999999999</c:v>
                </c:pt>
                <c:pt idx="104759">
                  <c:v>-160.94449999999998</c:v>
                </c:pt>
                <c:pt idx="104760">
                  <c:v>-160.94249999999997</c:v>
                </c:pt>
                <c:pt idx="104761">
                  <c:v>-160.94049999999999</c:v>
                </c:pt>
                <c:pt idx="104762">
                  <c:v>-160.93849999999998</c:v>
                </c:pt>
                <c:pt idx="104763">
                  <c:v>-160.93649999999997</c:v>
                </c:pt>
                <c:pt idx="104764">
                  <c:v>-160.93449999999999</c:v>
                </c:pt>
                <c:pt idx="104765">
                  <c:v>-160.93249999999998</c:v>
                </c:pt>
                <c:pt idx="104766">
                  <c:v>-160.93049999999997</c:v>
                </c:pt>
                <c:pt idx="104767">
                  <c:v>-160.92849999999999</c:v>
                </c:pt>
                <c:pt idx="104768">
                  <c:v>-160.92649999999998</c:v>
                </c:pt>
                <c:pt idx="104769">
                  <c:v>-160.92449999999997</c:v>
                </c:pt>
                <c:pt idx="104770">
                  <c:v>-160.92249999999999</c:v>
                </c:pt>
                <c:pt idx="104771">
                  <c:v>-160.92049999999998</c:v>
                </c:pt>
                <c:pt idx="104772">
                  <c:v>-160.91849999999997</c:v>
                </c:pt>
                <c:pt idx="104773">
                  <c:v>-160.91649999999998</c:v>
                </c:pt>
                <c:pt idx="104774">
                  <c:v>-160.91449999999998</c:v>
                </c:pt>
                <c:pt idx="104775">
                  <c:v>-160.91249999999997</c:v>
                </c:pt>
                <c:pt idx="104776">
                  <c:v>-160.91049999999998</c:v>
                </c:pt>
                <c:pt idx="104777">
                  <c:v>-160.90849999999998</c:v>
                </c:pt>
                <c:pt idx="104778">
                  <c:v>-160.90649999999997</c:v>
                </c:pt>
                <c:pt idx="104779">
                  <c:v>-160.90449999999998</c:v>
                </c:pt>
                <c:pt idx="104780">
                  <c:v>-160.90249999999997</c:v>
                </c:pt>
                <c:pt idx="104781">
                  <c:v>-160.90049999999997</c:v>
                </c:pt>
                <c:pt idx="104782">
                  <c:v>-160.89849999999998</c:v>
                </c:pt>
                <c:pt idx="104783">
                  <c:v>-160.89649999999997</c:v>
                </c:pt>
                <c:pt idx="104784">
                  <c:v>-160.89449999999997</c:v>
                </c:pt>
                <c:pt idx="104785">
                  <c:v>-160.89249999999998</c:v>
                </c:pt>
                <c:pt idx="104786">
                  <c:v>-160.89049999999997</c:v>
                </c:pt>
                <c:pt idx="104787">
                  <c:v>-160.88849999999996</c:v>
                </c:pt>
                <c:pt idx="104788">
                  <c:v>-160.88649999999998</c:v>
                </c:pt>
                <c:pt idx="104789">
                  <c:v>-160.88449999999997</c:v>
                </c:pt>
                <c:pt idx="104790">
                  <c:v>-160.88249999999996</c:v>
                </c:pt>
                <c:pt idx="104791">
                  <c:v>-160.88049999999998</c:v>
                </c:pt>
                <c:pt idx="104792">
                  <c:v>-160.87849999999997</c:v>
                </c:pt>
                <c:pt idx="104793">
                  <c:v>-160.87649999999996</c:v>
                </c:pt>
                <c:pt idx="104794">
                  <c:v>-160.87449999999998</c:v>
                </c:pt>
                <c:pt idx="104795">
                  <c:v>-160.87249999999997</c:v>
                </c:pt>
                <c:pt idx="104796">
                  <c:v>-160.87049999999996</c:v>
                </c:pt>
                <c:pt idx="104797">
                  <c:v>-160.86849999999998</c:v>
                </c:pt>
                <c:pt idx="104798">
                  <c:v>-160.86649999999997</c:v>
                </c:pt>
                <c:pt idx="104799">
                  <c:v>-160.86449999999996</c:v>
                </c:pt>
                <c:pt idx="104800">
                  <c:v>-160.86249999999998</c:v>
                </c:pt>
                <c:pt idx="104801">
                  <c:v>-160.86049999999997</c:v>
                </c:pt>
                <c:pt idx="104802">
                  <c:v>-160.85849999999996</c:v>
                </c:pt>
                <c:pt idx="104803">
                  <c:v>-160.85649999999998</c:v>
                </c:pt>
                <c:pt idx="104804">
                  <c:v>-160.85449999999997</c:v>
                </c:pt>
                <c:pt idx="104805">
                  <c:v>-160.85249999999996</c:v>
                </c:pt>
                <c:pt idx="104806">
                  <c:v>-160.85049999999998</c:v>
                </c:pt>
                <c:pt idx="104807">
                  <c:v>-160.84849999999997</c:v>
                </c:pt>
                <c:pt idx="104808">
                  <c:v>-160.84649999999996</c:v>
                </c:pt>
                <c:pt idx="104809">
                  <c:v>-160.84449999999998</c:v>
                </c:pt>
                <c:pt idx="104810">
                  <c:v>-160.84249999999997</c:v>
                </c:pt>
                <c:pt idx="104811">
                  <c:v>-160.84049999999996</c:v>
                </c:pt>
                <c:pt idx="104812">
                  <c:v>-160.83849999999998</c:v>
                </c:pt>
                <c:pt idx="104813">
                  <c:v>-160.83649999999997</c:v>
                </c:pt>
                <c:pt idx="104814">
                  <c:v>-160.83449999999999</c:v>
                </c:pt>
                <c:pt idx="104815">
                  <c:v>-160.83249999999998</c:v>
                </c:pt>
                <c:pt idx="104816">
                  <c:v>-160.83049999999997</c:v>
                </c:pt>
                <c:pt idx="104817">
                  <c:v>-160.82849999999999</c:v>
                </c:pt>
                <c:pt idx="104818">
                  <c:v>-160.82649999999998</c:v>
                </c:pt>
                <c:pt idx="104819">
                  <c:v>-160.82449999999997</c:v>
                </c:pt>
                <c:pt idx="104820">
                  <c:v>-160.82249999999999</c:v>
                </c:pt>
                <c:pt idx="104821">
                  <c:v>-160.82049999999998</c:v>
                </c:pt>
                <c:pt idx="104822">
                  <c:v>-160.81849999999997</c:v>
                </c:pt>
                <c:pt idx="104823">
                  <c:v>-160.81649999999999</c:v>
                </c:pt>
                <c:pt idx="104824">
                  <c:v>-160.81449999999998</c:v>
                </c:pt>
                <c:pt idx="104825">
                  <c:v>-160.81249999999997</c:v>
                </c:pt>
                <c:pt idx="104826">
                  <c:v>-160.81049999999999</c:v>
                </c:pt>
                <c:pt idx="104827">
                  <c:v>-160.80849999999998</c:v>
                </c:pt>
                <c:pt idx="104828">
                  <c:v>-160.80649999999997</c:v>
                </c:pt>
                <c:pt idx="104829">
                  <c:v>-160.80449999999999</c:v>
                </c:pt>
                <c:pt idx="104830">
                  <c:v>-160.80249999999998</c:v>
                </c:pt>
                <c:pt idx="104831">
                  <c:v>-160.80049999999997</c:v>
                </c:pt>
                <c:pt idx="104832">
                  <c:v>-160.79849999999999</c:v>
                </c:pt>
                <c:pt idx="104833">
                  <c:v>-160.79649999999998</c:v>
                </c:pt>
                <c:pt idx="104834">
                  <c:v>-160.79449999999997</c:v>
                </c:pt>
                <c:pt idx="104835">
                  <c:v>-160.79249999999999</c:v>
                </c:pt>
                <c:pt idx="104836">
                  <c:v>-160.79049999999998</c:v>
                </c:pt>
                <c:pt idx="104837">
                  <c:v>-160.78849999999997</c:v>
                </c:pt>
                <c:pt idx="104838">
                  <c:v>-160.78649999999999</c:v>
                </c:pt>
                <c:pt idx="104839">
                  <c:v>-160.78449999999998</c:v>
                </c:pt>
                <c:pt idx="104840">
                  <c:v>-160.78249999999997</c:v>
                </c:pt>
                <c:pt idx="104841">
                  <c:v>-160.78049999999999</c:v>
                </c:pt>
                <c:pt idx="104842">
                  <c:v>-160.77849999999998</c:v>
                </c:pt>
                <c:pt idx="104843">
                  <c:v>-160.77649999999997</c:v>
                </c:pt>
                <c:pt idx="104844">
                  <c:v>-160.77449999999999</c:v>
                </c:pt>
                <c:pt idx="104845">
                  <c:v>-160.77249999999998</c:v>
                </c:pt>
                <c:pt idx="104846">
                  <c:v>-160.77049999999997</c:v>
                </c:pt>
                <c:pt idx="104847">
                  <c:v>-160.76849999999999</c:v>
                </c:pt>
                <c:pt idx="104848">
                  <c:v>-160.76649999999998</c:v>
                </c:pt>
                <c:pt idx="104849">
                  <c:v>-160.76449999999997</c:v>
                </c:pt>
                <c:pt idx="104850">
                  <c:v>-160.76249999999999</c:v>
                </c:pt>
                <c:pt idx="104851">
                  <c:v>-160.76049999999998</c:v>
                </c:pt>
                <c:pt idx="104852">
                  <c:v>-160.75849999999997</c:v>
                </c:pt>
                <c:pt idx="104853">
                  <c:v>-160.75649999999999</c:v>
                </c:pt>
                <c:pt idx="104854">
                  <c:v>-160.75449999999998</c:v>
                </c:pt>
                <c:pt idx="104855">
                  <c:v>-160.75249999999997</c:v>
                </c:pt>
                <c:pt idx="104856">
                  <c:v>-160.75049999999999</c:v>
                </c:pt>
                <c:pt idx="104857">
                  <c:v>-160.74849999999998</c:v>
                </c:pt>
                <c:pt idx="104858">
                  <c:v>-160.74649999999997</c:v>
                </c:pt>
                <c:pt idx="104859">
                  <c:v>-160.74449999999999</c:v>
                </c:pt>
                <c:pt idx="104860">
                  <c:v>-160.74249999999998</c:v>
                </c:pt>
                <c:pt idx="104861">
                  <c:v>-160.74049999999997</c:v>
                </c:pt>
                <c:pt idx="104862">
                  <c:v>-160.73849999999999</c:v>
                </c:pt>
                <c:pt idx="104863">
                  <c:v>-160.73649999999998</c:v>
                </c:pt>
                <c:pt idx="104864">
                  <c:v>-160.73449999999997</c:v>
                </c:pt>
                <c:pt idx="104865">
                  <c:v>-160.73249999999999</c:v>
                </c:pt>
                <c:pt idx="104866">
                  <c:v>-160.73049999999998</c:v>
                </c:pt>
                <c:pt idx="104867">
                  <c:v>-160.72849999999997</c:v>
                </c:pt>
                <c:pt idx="104868">
                  <c:v>-160.72649999999999</c:v>
                </c:pt>
                <c:pt idx="104869">
                  <c:v>-160.72449999999998</c:v>
                </c:pt>
                <c:pt idx="104870">
                  <c:v>-160.72249999999997</c:v>
                </c:pt>
                <c:pt idx="104871">
                  <c:v>-160.72049999999999</c:v>
                </c:pt>
                <c:pt idx="104872">
                  <c:v>-160.71849999999998</c:v>
                </c:pt>
                <c:pt idx="104873">
                  <c:v>-160.71649999999997</c:v>
                </c:pt>
                <c:pt idx="104874">
                  <c:v>-160.71449999999999</c:v>
                </c:pt>
                <c:pt idx="104875">
                  <c:v>-160.71249999999998</c:v>
                </c:pt>
                <c:pt idx="104876">
                  <c:v>-160.71049999999997</c:v>
                </c:pt>
                <c:pt idx="104877">
                  <c:v>-160.70849999999999</c:v>
                </c:pt>
                <c:pt idx="104878">
                  <c:v>-160.70649999999998</c:v>
                </c:pt>
                <c:pt idx="104879">
                  <c:v>-160.70449999999997</c:v>
                </c:pt>
                <c:pt idx="104880">
                  <c:v>-160.70249999999999</c:v>
                </c:pt>
                <c:pt idx="104881">
                  <c:v>-160.70049999999998</c:v>
                </c:pt>
                <c:pt idx="104882">
                  <c:v>-160.69849999999997</c:v>
                </c:pt>
                <c:pt idx="104883">
                  <c:v>-160.69649999999999</c:v>
                </c:pt>
                <c:pt idx="104884">
                  <c:v>-160.69449999999998</c:v>
                </c:pt>
                <c:pt idx="104885">
                  <c:v>-160.69249999999997</c:v>
                </c:pt>
                <c:pt idx="104886">
                  <c:v>-160.69049999999999</c:v>
                </c:pt>
                <c:pt idx="104887">
                  <c:v>-160.68849999999998</c:v>
                </c:pt>
                <c:pt idx="104888">
                  <c:v>-160.68649999999997</c:v>
                </c:pt>
                <c:pt idx="104889">
                  <c:v>-160.68449999999999</c:v>
                </c:pt>
                <c:pt idx="104890">
                  <c:v>-160.68249999999998</c:v>
                </c:pt>
                <c:pt idx="104891">
                  <c:v>-160.68049999999997</c:v>
                </c:pt>
                <c:pt idx="104892">
                  <c:v>-160.67849999999999</c:v>
                </c:pt>
                <c:pt idx="104893">
                  <c:v>-160.67649999999998</c:v>
                </c:pt>
                <c:pt idx="104894">
                  <c:v>-160.67449999999997</c:v>
                </c:pt>
                <c:pt idx="104895">
                  <c:v>-160.67249999999999</c:v>
                </c:pt>
                <c:pt idx="104896">
                  <c:v>-160.67049999999998</c:v>
                </c:pt>
                <c:pt idx="104897">
                  <c:v>-160.66849999999997</c:v>
                </c:pt>
                <c:pt idx="104898">
                  <c:v>-160.66649999999998</c:v>
                </c:pt>
                <c:pt idx="104899">
                  <c:v>-160.66449999999998</c:v>
                </c:pt>
                <c:pt idx="104900">
                  <c:v>-160.66249999999997</c:v>
                </c:pt>
                <c:pt idx="104901">
                  <c:v>-160.66049999999998</c:v>
                </c:pt>
                <c:pt idx="104902">
                  <c:v>-160.65849999999998</c:v>
                </c:pt>
                <c:pt idx="104903">
                  <c:v>-160.65649999999997</c:v>
                </c:pt>
                <c:pt idx="104904">
                  <c:v>-160.65449999999998</c:v>
                </c:pt>
                <c:pt idx="104905">
                  <c:v>-160.65249999999997</c:v>
                </c:pt>
                <c:pt idx="104906">
                  <c:v>-160.65049999999997</c:v>
                </c:pt>
                <c:pt idx="104907">
                  <c:v>-160.64849999999998</c:v>
                </c:pt>
                <c:pt idx="104908">
                  <c:v>-160.64649999999997</c:v>
                </c:pt>
                <c:pt idx="104909">
                  <c:v>-160.64449999999997</c:v>
                </c:pt>
                <c:pt idx="104910">
                  <c:v>-160.64249999999998</c:v>
                </c:pt>
                <c:pt idx="104911">
                  <c:v>-160.64049999999997</c:v>
                </c:pt>
                <c:pt idx="104912">
                  <c:v>-160.63849999999996</c:v>
                </c:pt>
                <c:pt idx="104913">
                  <c:v>-160.63649999999998</c:v>
                </c:pt>
                <c:pt idx="104914">
                  <c:v>-160.63449999999997</c:v>
                </c:pt>
                <c:pt idx="104915">
                  <c:v>-160.63249999999996</c:v>
                </c:pt>
                <c:pt idx="104916">
                  <c:v>-160.63049999999998</c:v>
                </c:pt>
                <c:pt idx="104917">
                  <c:v>-160.62849999999997</c:v>
                </c:pt>
                <c:pt idx="104918">
                  <c:v>-160.62649999999996</c:v>
                </c:pt>
                <c:pt idx="104919">
                  <c:v>-160.62449999999998</c:v>
                </c:pt>
                <c:pt idx="104920">
                  <c:v>-160.62249999999997</c:v>
                </c:pt>
                <c:pt idx="104921">
                  <c:v>-160.62049999999996</c:v>
                </c:pt>
                <c:pt idx="104922">
                  <c:v>-160.61849999999998</c:v>
                </c:pt>
                <c:pt idx="104923">
                  <c:v>-160.61649999999997</c:v>
                </c:pt>
                <c:pt idx="104924">
                  <c:v>-160.61449999999996</c:v>
                </c:pt>
                <c:pt idx="104925">
                  <c:v>-160.61249999999998</c:v>
                </c:pt>
                <c:pt idx="104926">
                  <c:v>-160.61049999999997</c:v>
                </c:pt>
                <c:pt idx="104927">
                  <c:v>-160.60849999999996</c:v>
                </c:pt>
                <c:pt idx="104928">
                  <c:v>-160.60649999999998</c:v>
                </c:pt>
                <c:pt idx="104929">
                  <c:v>-160.60449999999997</c:v>
                </c:pt>
                <c:pt idx="104930">
                  <c:v>-160.60249999999996</c:v>
                </c:pt>
                <c:pt idx="104931">
                  <c:v>-160.60049999999998</c:v>
                </c:pt>
                <c:pt idx="104932">
                  <c:v>-160.59849999999997</c:v>
                </c:pt>
                <c:pt idx="104933">
                  <c:v>-160.59649999999996</c:v>
                </c:pt>
                <c:pt idx="104934">
                  <c:v>-160.59449999999998</c:v>
                </c:pt>
                <c:pt idx="104935">
                  <c:v>-160.59249999999997</c:v>
                </c:pt>
                <c:pt idx="104936">
                  <c:v>-160.59049999999996</c:v>
                </c:pt>
                <c:pt idx="104937">
                  <c:v>-160.58849999999998</c:v>
                </c:pt>
                <c:pt idx="104938">
                  <c:v>-160.58649999999997</c:v>
                </c:pt>
                <c:pt idx="104939">
                  <c:v>-160.58449999999999</c:v>
                </c:pt>
                <c:pt idx="104940">
                  <c:v>-160.58249999999998</c:v>
                </c:pt>
                <c:pt idx="104941">
                  <c:v>-160.58049999999997</c:v>
                </c:pt>
                <c:pt idx="104942">
                  <c:v>-160.57849999999999</c:v>
                </c:pt>
                <c:pt idx="104943">
                  <c:v>-160.57649999999998</c:v>
                </c:pt>
                <c:pt idx="104944">
                  <c:v>-160.57449999999997</c:v>
                </c:pt>
                <c:pt idx="104945">
                  <c:v>-160.57249999999999</c:v>
                </c:pt>
                <c:pt idx="104946">
                  <c:v>-160.57049999999998</c:v>
                </c:pt>
                <c:pt idx="104947">
                  <c:v>-160.56849999999997</c:v>
                </c:pt>
                <c:pt idx="104948">
                  <c:v>-160.56649999999999</c:v>
                </c:pt>
                <c:pt idx="104949">
                  <c:v>-160.56449999999998</c:v>
                </c:pt>
                <c:pt idx="104950">
                  <c:v>-160.56249999999997</c:v>
                </c:pt>
                <c:pt idx="104951">
                  <c:v>-160.56049999999999</c:v>
                </c:pt>
                <c:pt idx="104952">
                  <c:v>-160.55849999999998</c:v>
                </c:pt>
                <c:pt idx="104953">
                  <c:v>-160.55649999999997</c:v>
                </c:pt>
                <c:pt idx="104954">
                  <c:v>-160.55449999999999</c:v>
                </c:pt>
                <c:pt idx="104955">
                  <c:v>-160.55249999999998</c:v>
                </c:pt>
                <c:pt idx="104956">
                  <c:v>-160.55049999999997</c:v>
                </c:pt>
                <c:pt idx="104957">
                  <c:v>-160.54849999999999</c:v>
                </c:pt>
                <c:pt idx="104958">
                  <c:v>-160.54649999999998</c:v>
                </c:pt>
                <c:pt idx="104959">
                  <c:v>-160.54449999999997</c:v>
                </c:pt>
                <c:pt idx="104960">
                  <c:v>-160.54249999999999</c:v>
                </c:pt>
                <c:pt idx="104961">
                  <c:v>-160.54049999999998</c:v>
                </c:pt>
                <c:pt idx="104962">
                  <c:v>-160.53849999999997</c:v>
                </c:pt>
                <c:pt idx="104963">
                  <c:v>-160.53649999999999</c:v>
                </c:pt>
                <c:pt idx="104964">
                  <c:v>-160.53449999999998</c:v>
                </c:pt>
                <c:pt idx="104965">
                  <c:v>-160.53249999999997</c:v>
                </c:pt>
                <c:pt idx="104966">
                  <c:v>-160.53049999999999</c:v>
                </c:pt>
                <c:pt idx="104967">
                  <c:v>-160.52849999999998</c:v>
                </c:pt>
                <c:pt idx="104968">
                  <c:v>-160.52649999999997</c:v>
                </c:pt>
                <c:pt idx="104969">
                  <c:v>-160.52449999999999</c:v>
                </c:pt>
                <c:pt idx="104970">
                  <c:v>-160.52249999999998</c:v>
                </c:pt>
                <c:pt idx="104971">
                  <c:v>-160.52049999999997</c:v>
                </c:pt>
                <c:pt idx="104972">
                  <c:v>-160.51849999999999</c:v>
                </c:pt>
                <c:pt idx="104973">
                  <c:v>-160.51649999999998</c:v>
                </c:pt>
                <c:pt idx="104974">
                  <c:v>-160.51449999999997</c:v>
                </c:pt>
                <c:pt idx="104975">
                  <c:v>-160.51249999999999</c:v>
                </c:pt>
                <c:pt idx="104976">
                  <c:v>-160.51049999999998</c:v>
                </c:pt>
                <c:pt idx="104977">
                  <c:v>-160.50849999999997</c:v>
                </c:pt>
                <c:pt idx="104978">
                  <c:v>-160.50649999999999</c:v>
                </c:pt>
                <c:pt idx="104979">
                  <c:v>-160.50449999999998</c:v>
                </c:pt>
                <c:pt idx="104980">
                  <c:v>-160.50249999999997</c:v>
                </c:pt>
                <c:pt idx="104981">
                  <c:v>-160.50049999999999</c:v>
                </c:pt>
                <c:pt idx="104982">
                  <c:v>-160.49849999999998</c:v>
                </c:pt>
                <c:pt idx="104983">
                  <c:v>-160.49649999999997</c:v>
                </c:pt>
                <c:pt idx="104984">
                  <c:v>-160.49449999999999</c:v>
                </c:pt>
                <c:pt idx="104985">
                  <c:v>-160.49249999999998</c:v>
                </c:pt>
                <c:pt idx="104986">
                  <c:v>-160.49049999999997</c:v>
                </c:pt>
                <c:pt idx="104987">
                  <c:v>-160.48849999999999</c:v>
                </c:pt>
                <c:pt idx="104988">
                  <c:v>-160.48649999999998</c:v>
                </c:pt>
                <c:pt idx="104989">
                  <c:v>-160.48449999999997</c:v>
                </c:pt>
                <c:pt idx="104990">
                  <c:v>-160.48249999999999</c:v>
                </c:pt>
                <c:pt idx="104991">
                  <c:v>-160.48049999999998</c:v>
                </c:pt>
                <c:pt idx="104992">
                  <c:v>-160.47849999999997</c:v>
                </c:pt>
                <c:pt idx="104993">
                  <c:v>-160.47649999999999</c:v>
                </c:pt>
                <c:pt idx="104994">
                  <c:v>-160.47449999999998</c:v>
                </c:pt>
                <c:pt idx="104995">
                  <c:v>-160.47249999999997</c:v>
                </c:pt>
                <c:pt idx="104996">
                  <c:v>-160.47049999999999</c:v>
                </c:pt>
                <c:pt idx="104997">
                  <c:v>-160.46849999999998</c:v>
                </c:pt>
                <c:pt idx="104998">
                  <c:v>-160.46649999999997</c:v>
                </c:pt>
                <c:pt idx="104999">
                  <c:v>-160.46449999999999</c:v>
                </c:pt>
                <c:pt idx="105000">
                  <c:v>-160.46249999999998</c:v>
                </c:pt>
                <c:pt idx="105001">
                  <c:v>-160.46049999999997</c:v>
                </c:pt>
                <c:pt idx="105002">
                  <c:v>-160.45849999999999</c:v>
                </c:pt>
                <c:pt idx="105003">
                  <c:v>-160.45649999999998</c:v>
                </c:pt>
                <c:pt idx="105004">
                  <c:v>-160.45449999999997</c:v>
                </c:pt>
                <c:pt idx="105005">
                  <c:v>-160.45249999999999</c:v>
                </c:pt>
                <c:pt idx="105006">
                  <c:v>-160.45049999999998</c:v>
                </c:pt>
                <c:pt idx="105007">
                  <c:v>-160.44849999999997</c:v>
                </c:pt>
                <c:pt idx="105008">
                  <c:v>-160.44649999999999</c:v>
                </c:pt>
                <c:pt idx="105009">
                  <c:v>-160.44449999999998</c:v>
                </c:pt>
                <c:pt idx="105010">
                  <c:v>-160.44249999999997</c:v>
                </c:pt>
                <c:pt idx="105011">
                  <c:v>-160.44049999999999</c:v>
                </c:pt>
                <c:pt idx="105012">
                  <c:v>-160.43849999999998</c:v>
                </c:pt>
                <c:pt idx="105013">
                  <c:v>-160.43649999999997</c:v>
                </c:pt>
                <c:pt idx="105014">
                  <c:v>-160.43449999999999</c:v>
                </c:pt>
                <c:pt idx="105015">
                  <c:v>-160.43249999999998</c:v>
                </c:pt>
                <c:pt idx="105016">
                  <c:v>-160.43049999999997</c:v>
                </c:pt>
                <c:pt idx="105017">
                  <c:v>-160.42849999999999</c:v>
                </c:pt>
                <c:pt idx="105018">
                  <c:v>-160.42649999999998</c:v>
                </c:pt>
                <c:pt idx="105019">
                  <c:v>-160.42449999999997</c:v>
                </c:pt>
                <c:pt idx="105020">
                  <c:v>-160.42249999999999</c:v>
                </c:pt>
                <c:pt idx="105021">
                  <c:v>-160.42049999999998</c:v>
                </c:pt>
                <c:pt idx="105022">
                  <c:v>-160.41849999999997</c:v>
                </c:pt>
                <c:pt idx="105023">
                  <c:v>-160.41649999999998</c:v>
                </c:pt>
                <c:pt idx="105024">
                  <c:v>-160.41449999999998</c:v>
                </c:pt>
                <c:pt idx="105025">
                  <c:v>-160.41249999999997</c:v>
                </c:pt>
                <c:pt idx="105026">
                  <c:v>-160.41049999999998</c:v>
                </c:pt>
                <c:pt idx="105027">
                  <c:v>-160.40849999999998</c:v>
                </c:pt>
                <c:pt idx="105028">
                  <c:v>-160.40649999999997</c:v>
                </c:pt>
                <c:pt idx="105029">
                  <c:v>-160.40449999999998</c:v>
                </c:pt>
                <c:pt idx="105030">
                  <c:v>-160.40249999999997</c:v>
                </c:pt>
                <c:pt idx="105031">
                  <c:v>-160.40049999999997</c:v>
                </c:pt>
                <c:pt idx="105032">
                  <c:v>-160.39849999999998</c:v>
                </c:pt>
                <c:pt idx="105033">
                  <c:v>-160.39649999999997</c:v>
                </c:pt>
                <c:pt idx="105034">
                  <c:v>-160.39449999999997</c:v>
                </c:pt>
                <c:pt idx="105035">
                  <c:v>-160.39249999999998</c:v>
                </c:pt>
                <c:pt idx="105036">
                  <c:v>-160.39049999999997</c:v>
                </c:pt>
                <c:pt idx="105037">
                  <c:v>-160.38849999999996</c:v>
                </c:pt>
                <c:pt idx="105038">
                  <c:v>-160.38649999999998</c:v>
                </c:pt>
                <c:pt idx="105039">
                  <c:v>-160.38449999999997</c:v>
                </c:pt>
                <c:pt idx="105040">
                  <c:v>-160.38249999999996</c:v>
                </c:pt>
                <c:pt idx="105041">
                  <c:v>-160.38049999999998</c:v>
                </c:pt>
                <c:pt idx="105042">
                  <c:v>-160.37849999999997</c:v>
                </c:pt>
                <c:pt idx="105043">
                  <c:v>-160.37649999999996</c:v>
                </c:pt>
                <c:pt idx="105044">
                  <c:v>-160.37449999999998</c:v>
                </c:pt>
                <c:pt idx="105045">
                  <c:v>-160.37249999999997</c:v>
                </c:pt>
                <c:pt idx="105046">
                  <c:v>-160.37049999999996</c:v>
                </c:pt>
                <c:pt idx="105047">
                  <c:v>-160.36849999999998</c:v>
                </c:pt>
                <c:pt idx="105048">
                  <c:v>-160.36649999999997</c:v>
                </c:pt>
                <c:pt idx="105049">
                  <c:v>-160.36449999999996</c:v>
                </c:pt>
                <c:pt idx="105050">
                  <c:v>-160.36249999999998</c:v>
                </c:pt>
                <c:pt idx="105051">
                  <c:v>-160.36049999999997</c:v>
                </c:pt>
                <c:pt idx="105052">
                  <c:v>-160.35849999999996</c:v>
                </c:pt>
                <c:pt idx="105053">
                  <c:v>-160.35649999999998</c:v>
                </c:pt>
                <c:pt idx="105054">
                  <c:v>-160.35449999999997</c:v>
                </c:pt>
                <c:pt idx="105055">
                  <c:v>-160.35249999999996</c:v>
                </c:pt>
                <c:pt idx="105056">
                  <c:v>-160.35049999999998</c:v>
                </c:pt>
                <c:pt idx="105057">
                  <c:v>-160.34849999999997</c:v>
                </c:pt>
                <c:pt idx="105058">
                  <c:v>-160.34649999999996</c:v>
                </c:pt>
                <c:pt idx="105059">
                  <c:v>-160.34449999999998</c:v>
                </c:pt>
                <c:pt idx="105060">
                  <c:v>-160.34249999999997</c:v>
                </c:pt>
                <c:pt idx="105061">
                  <c:v>-160.34049999999996</c:v>
                </c:pt>
                <c:pt idx="105062">
                  <c:v>-160.33849999999998</c:v>
                </c:pt>
                <c:pt idx="105063">
                  <c:v>-160.33649999999997</c:v>
                </c:pt>
                <c:pt idx="105064">
                  <c:v>-160.33449999999999</c:v>
                </c:pt>
                <c:pt idx="105065">
                  <c:v>-160.33249999999998</c:v>
                </c:pt>
                <c:pt idx="105066">
                  <c:v>-160.33049999999997</c:v>
                </c:pt>
                <c:pt idx="105067">
                  <c:v>-160.32849999999999</c:v>
                </c:pt>
                <c:pt idx="105068">
                  <c:v>-160.32649999999998</c:v>
                </c:pt>
                <c:pt idx="105069">
                  <c:v>-160.32449999999997</c:v>
                </c:pt>
                <c:pt idx="105070">
                  <c:v>-160.32249999999999</c:v>
                </c:pt>
                <c:pt idx="105071">
                  <c:v>-160.32049999999998</c:v>
                </c:pt>
                <c:pt idx="105072">
                  <c:v>-160.31849999999997</c:v>
                </c:pt>
                <c:pt idx="105073">
                  <c:v>-160.31649999999999</c:v>
                </c:pt>
                <c:pt idx="105074">
                  <c:v>-160.31449999999998</c:v>
                </c:pt>
                <c:pt idx="105075">
                  <c:v>-160.31249999999997</c:v>
                </c:pt>
                <c:pt idx="105076">
                  <c:v>-160.31049999999999</c:v>
                </c:pt>
                <c:pt idx="105077">
                  <c:v>-160.30849999999998</c:v>
                </c:pt>
                <c:pt idx="105078">
                  <c:v>-160.30649999999997</c:v>
                </c:pt>
                <c:pt idx="105079">
                  <c:v>-160.30449999999999</c:v>
                </c:pt>
                <c:pt idx="105080">
                  <c:v>-160.30249999999998</c:v>
                </c:pt>
                <c:pt idx="105081">
                  <c:v>-160.30049999999997</c:v>
                </c:pt>
                <c:pt idx="105082">
                  <c:v>-160.29849999999999</c:v>
                </c:pt>
                <c:pt idx="105083">
                  <c:v>-160.29649999999998</c:v>
                </c:pt>
                <c:pt idx="105084">
                  <c:v>-160.29449999999997</c:v>
                </c:pt>
                <c:pt idx="105085">
                  <c:v>-160.29249999999999</c:v>
                </c:pt>
                <c:pt idx="105086">
                  <c:v>-160.29049999999998</c:v>
                </c:pt>
                <c:pt idx="105087">
                  <c:v>-160.28849999999997</c:v>
                </c:pt>
                <c:pt idx="105088">
                  <c:v>-160.28649999999999</c:v>
                </c:pt>
                <c:pt idx="105089">
                  <c:v>-160.28449999999998</c:v>
                </c:pt>
                <c:pt idx="105090">
                  <c:v>-160.28249999999997</c:v>
                </c:pt>
                <c:pt idx="105091">
                  <c:v>-160.28049999999999</c:v>
                </c:pt>
                <c:pt idx="105092">
                  <c:v>-160.27849999999998</c:v>
                </c:pt>
                <c:pt idx="105093">
                  <c:v>-160.27649999999997</c:v>
                </c:pt>
                <c:pt idx="105094">
                  <c:v>-160.27449999999999</c:v>
                </c:pt>
                <c:pt idx="105095">
                  <c:v>-160.27249999999998</c:v>
                </c:pt>
                <c:pt idx="105096">
                  <c:v>-160.27049999999997</c:v>
                </c:pt>
                <c:pt idx="105097">
                  <c:v>-160.26849999999999</c:v>
                </c:pt>
                <c:pt idx="105098">
                  <c:v>-160.26649999999998</c:v>
                </c:pt>
                <c:pt idx="105099">
                  <c:v>-160.26449999999997</c:v>
                </c:pt>
                <c:pt idx="105100">
                  <c:v>-160.26249999999999</c:v>
                </c:pt>
                <c:pt idx="105101">
                  <c:v>-160.26049999999998</c:v>
                </c:pt>
                <c:pt idx="105102">
                  <c:v>-160.25849999999997</c:v>
                </c:pt>
                <c:pt idx="105103">
                  <c:v>-160.25649999999999</c:v>
                </c:pt>
                <c:pt idx="105104">
                  <c:v>-160.25449999999998</c:v>
                </c:pt>
                <c:pt idx="105105">
                  <c:v>-160.25249999999997</c:v>
                </c:pt>
                <c:pt idx="105106">
                  <c:v>-160.25049999999999</c:v>
                </c:pt>
                <c:pt idx="105107">
                  <c:v>-160.24849999999998</c:v>
                </c:pt>
                <c:pt idx="105108">
                  <c:v>-160.24649999999997</c:v>
                </c:pt>
                <c:pt idx="105109">
                  <c:v>-160.24449999999999</c:v>
                </c:pt>
                <c:pt idx="105110">
                  <c:v>-160.24249999999998</c:v>
                </c:pt>
                <c:pt idx="105111">
                  <c:v>-160.24049999999997</c:v>
                </c:pt>
                <c:pt idx="105112">
                  <c:v>-160.23849999999999</c:v>
                </c:pt>
                <c:pt idx="105113">
                  <c:v>-160.23649999999998</c:v>
                </c:pt>
                <c:pt idx="105114">
                  <c:v>-160.23449999999997</c:v>
                </c:pt>
                <c:pt idx="105115">
                  <c:v>-160.23249999999999</c:v>
                </c:pt>
                <c:pt idx="105116">
                  <c:v>-160.23049999999998</c:v>
                </c:pt>
                <c:pt idx="105117">
                  <c:v>-160.22849999999997</c:v>
                </c:pt>
                <c:pt idx="105118">
                  <c:v>-160.22649999999999</c:v>
                </c:pt>
                <c:pt idx="105119">
                  <c:v>-160.22449999999998</c:v>
                </c:pt>
                <c:pt idx="105120">
                  <c:v>-160.22249999999997</c:v>
                </c:pt>
                <c:pt idx="105121">
                  <c:v>-160.22049999999999</c:v>
                </c:pt>
                <c:pt idx="105122">
                  <c:v>-160.21849999999998</c:v>
                </c:pt>
                <c:pt idx="105123">
                  <c:v>-160.21649999999997</c:v>
                </c:pt>
                <c:pt idx="105124">
                  <c:v>-160.21449999999999</c:v>
                </c:pt>
                <c:pt idx="105125">
                  <c:v>-160.21249999999998</c:v>
                </c:pt>
                <c:pt idx="105126">
                  <c:v>-160.21049999999997</c:v>
                </c:pt>
                <c:pt idx="105127">
                  <c:v>-160.20849999999999</c:v>
                </c:pt>
                <c:pt idx="105128">
                  <c:v>-160.20649999999998</c:v>
                </c:pt>
                <c:pt idx="105129">
                  <c:v>-160.20449999999997</c:v>
                </c:pt>
                <c:pt idx="105130">
                  <c:v>-160.20249999999999</c:v>
                </c:pt>
                <c:pt idx="105131">
                  <c:v>-160.20049999999998</c:v>
                </c:pt>
                <c:pt idx="105132">
                  <c:v>-160.19849999999997</c:v>
                </c:pt>
                <c:pt idx="105133">
                  <c:v>-160.19649999999999</c:v>
                </c:pt>
                <c:pt idx="105134">
                  <c:v>-160.19449999999998</c:v>
                </c:pt>
                <c:pt idx="105135">
                  <c:v>-160.19249999999997</c:v>
                </c:pt>
                <c:pt idx="105136">
                  <c:v>-160.19049999999999</c:v>
                </c:pt>
                <c:pt idx="105137">
                  <c:v>-160.18849999999998</c:v>
                </c:pt>
                <c:pt idx="105138">
                  <c:v>-160.18649999999997</c:v>
                </c:pt>
                <c:pt idx="105139">
                  <c:v>-160.18449999999999</c:v>
                </c:pt>
                <c:pt idx="105140">
                  <c:v>-160.18249999999998</c:v>
                </c:pt>
                <c:pt idx="105141">
                  <c:v>-160.18049999999997</c:v>
                </c:pt>
                <c:pt idx="105142">
                  <c:v>-160.17849999999999</c:v>
                </c:pt>
                <c:pt idx="105143">
                  <c:v>-160.17649999999998</c:v>
                </c:pt>
                <c:pt idx="105144">
                  <c:v>-160.17449999999997</c:v>
                </c:pt>
                <c:pt idx="105145">
                  <c:v>-160.17249999999999</c:v>
                </c:pt>
                <c:pt idx="105146">
                  <c:v>-160.17049999999998</c:v>
                </c:pt>
                <c:pt idx="105147">
                  <c:v>-160.16849999999997</c:v>
                </c:pt>
                <c:pt idx="105148">
                  <c:v>-160.16649999999998</c:v>
                </c:pt>
                <c:pt idx="105149">
                  <c:v>-160.16449999999998</c:v>
                </c:pt>
                <c:pt idx="105150">
                  <c:v>-160.16249999999997</c:v>
                </c:pt>
                <c:pt idx="105151">
                  <c:v>-160.16049999999998</c:v>
                </c:pt>
                <c:pt idx="105152">
                  <c:v>-160.15849999999998</c:v>
                </c:pt>
                <c:pt idx="105153">
                  <c:v>-160.15649999999997</c:v>
                </c:pt>
                <c:pt idx="105154">
                  <c:v>-160.15449999999998</c:v>
                </c:pt>
                <c:pt idx="105155">
                  <c:v>-160.15249999999997</c:v>
                </c:pt>
                <c:pt idx="105156">
                  <c:v>-160.15049999999997</c:v>
                </c:pt>
                <c:pt idx="105157">
                  <c:v>-160.14849999999998</c:v>
                </c:pt>
                <c:pt idx="105158">
                  <c:v>-160.14649999999997</c:v>
                </c:pt>
                <c:pt idx="105159">
                  <c:v>-160.14449999999997</c:v>
                </c:pt>
                <c:pt idx="105160">
                  <c:v>-160.14249999999998</c:v>
                </c:pt>
                <c:pt idx="105161">
                  <c:v>-160.14049999999997</c:v>
                </c:pt>
                <c:pt idx="105162">
                  <c:v>-160.13849999999996</c:v>
                </c:pt>
                <c:pt idx="105163">
                  <c:v>-160.13649999999998</c:v>
                </c:pt>
                <c:pt idx="105164">
                  <c:v>-160.13449999999997</c:v>
                </c:pt>
                <c:pt idx="105165">
                  <c:v>-160.13249999999996</c:v>
                </c:pt>
                <c:pt idx="105166">
                  <c:v>-160.13049999999998</c:v>
                </c:pt>
                <c:pt idx="105167">
                  <c:v>-160.12849999999997</c:v>
                </c:pt>
                <c:pt idx="105168">
                  <c:v>-160.12649999999996</c:v>
                </c:pt>
                <c:pt idx="105169">
                  <c:v>-160.12449999999998</c:v>
                </c:pt>
                <c:pt idx="105170">
                  <c:v>-160.12249999999997</c:v>
                </c:pt>
                <c:pt idx="105171">
                  <c:v>-160.12049999999996</c:v>
                </c:pt>
                <c:pt idx="105172">
                  <c:v>-160.11849999999998</c:v>
                </c:pt>
                <c:pt idx="105173">
                  <c:v>-160.11649999999997</c:v>
                </c:pt>
                <c:pt idx="105174">
                  <c:v>-160.11449999999996</c:v>
                </c:pt>
                <c:pt idx="105175">
                  <c:v>-160.11249999999998</c:v>
                </c:pt>
                <c:pt idx="105176">
                  <c:v>-160.11049999999997</c:v>
                </c:pt>
                <c:pt idx="105177">
                  <c:v>-160.10849999999996</c:v>
                </c:pt>
                <c:pt idx="105178">
                  <c:v>-160.10649999999998</c:v>
                </c:pt>
                <c:pt idx="105179">
                  <c:v>-160.10449999999997</c:v>
                </c:pt>
                <c:pt idx="105180">
                  <c:v>-160.10249999999996</c:v>
                </c:pt>
                <c:pt idx="105181">
                  <c:v>-160.10049999999998</c:v>
                </c:pt>
                <c:pt idx="105182">
                  <c:v>-160.09849999999997</c:v>
                </c:pt>
                <c:pt idx="105183">
                  <c:v>-160.09649999999996</c:v>
                </c:pt>
                <c:pt idx="105184">
                  <c:v>-160.09449999999998</c:v>
                </c:pt>
                <c:pt idx="105185">
                  <c:v>-160.09249999999997</c:v>
                </c:pt>
                <c:pt idx="105186">
                  <c:v>-160.09049999999996</c:v>
                </c:pt>
                <c:pt idx="105187">
                  <c:v>-160.08849999999998</c:v>
                </c:pt>
                <c:pt idx="105188">
                  <c:v>-160.08649999999997</c:v>
                </c:pt>
                <c:pt idx="105189">
                  <c:v>-160.08449999999999</c:v>
                </c:pt>
                <c:pt idx="105190">
                  <c:v>-160.08249999999998</c:v>
                </c:pt>
                <c:pt idx="105191">
                  <c:v>-160.08049999999997</c:v>
                </c:pt>
                <c:pt idx="105192">
                  <c:v>-160.07849999999999</c:v>
                </c:pt>
                <c:pt idx="105193">
                  <c:v>-160.07649999999998</c:v>
                </c:pt>
                <c:pt idx="105194">
                  <c:v>-160.07449999999997</c:v>
                </c:pt>
                <c:pt idx="105195">
                  <c:v>-160.07249999999999</c:v>
                </c:pt>
                <c:pt idx="105196">
                  <c:v>-160.07049999999998</c:v>
                </c:pt>
                <c:pt idx="105197">
                  <c:v>-160.06849999999997</c:v>
                </c:pt>
                <c:pt idx="105198">
                  <c:v>-160.06649999999999</c:v>
                </c:pt>
                <c:pt idx="105199">
                  <c:v>-160.06449999999998</c:v>
                </c:pt>
                <c:pt idx="105200">
                  <c:v>-160.06249999999997</c:v>
                </c:pt>
                <c:pt idx="105201">
                  <c:v>-160.06049999999999</c:v>
                </c:pt>
                <c:pt idx="105202">
                  <c:v>-160.05849999999998</c:v>
                </c:pt>
                <c:pt idx="105203">
                  <c:v>-160.05649999999997</c:v>
                </c:pt>
                <c:pt idx="105204">
                  <c:v>-160.05449999999999</c:v>
                </c:pt>
                <c:pt idx="105205">
                  <c:v>-160.05249999999998</c:v>
                </c:pt>
                <c:pt idx="105206">
                  <c:v>-160.05049999999997</c:v>
                </c:pt>
                <c:pt idx="105207">
                  <c:v>-160.04849999999999</c:v>
                </c:pt>
                <c:pt idx="105208">
                  <c:v>-160.04649999999998</c:v>
                </c:pt>
                <c:pt idx="105209">
                  <c:v>-160.04449999999997</c:v>
                </c:pt>
                <c:pt idx="105210">
                  <c:v>-160.04249999999999</c:v>
                </c:pt>
                <c:pt idx="105211">
                  <c:v>-160.04049999999998</c:v>
                </c:pt>
                <c:pt idx="105212">
                  <c:v>-160.03849999999997</c:v>
                </c:pt>
                <c:pt idx="105213">
                  <c:v>-160.03649999999999</c:v>
                </c:pt>
                <c:pt idx="105214">
                  <c:v>-160.03449999999998</c:v>
                </c:pt>
                <c:pt idx="105215">
                  <c:v>-160.03249999999997</c:v>
                </c:pt>
                <c:pt idx="105216">
                  <c:v>-160.03049999999999</c:v>
                </c:pt>
                <c:pt idx="105217">
                  <c:v>-160.02849999999998</c:v>
                </c:pt>
                <c:pt idx="105218">
                  <c:v>-160.02649999999997</c:v>
                </c:pt>
                <c:pt idx="105219">
                  <c:v>-160.02449999999999</c:v>
                </c:pt>
                <c:pt idx="105220">
                  <c:v>-160.02249999999998</c:v>
                </c:pt>
                <c:pt idx="105221">
                  <c:v>-160.02049999999997</c:v>
                </c:pt>
                <c:pt idx="105222">
                  <c:v>-160.01849999999999</c:v>
                </c:pt>
                <c:pt idx="105223">
                  <c:v>-160.01649999999998</c:v>
                </c:pt>
                <c:pt idx="105224">
                  <c:v>-160.01449999999997</c:v>
                </c:pt>
                <c:pt idx="105225">
                  <c:v>-160.01249999999999</c:v>
                </c:pt>
                <c:pt idx="105226">
                  <c:v>-160.01049999999998</c:v>
                </c:pt>
                <c:pt idx="105227">
                  <c:v>-160.00849999999997</c:v>
                </c:pt>
                <c:pt idx="105228">
                  <c:v>-160.00649999999999</c:v>
                </c:pt>
                <c:pt idx="105229">
                  <c:v>-160.00449999999998</c:v>
                </c:pt>
                <c:pt idx="105230">
                  <c:v>-160.00249999999997</c:v>
                </c:pt>
                <c:pt idx="105231">
                  <c:v>-160.00049999999999</c:v>
                </c:pt>
                <c:pt idx="105232">
                  <c:v>-159.99849999999998</c:v>
                </c:pt>
                <c:pt idx="105233">
                  <c:v>-159.99649999999997</c:v>
                </c:pt>
                <c:pt idx="105234">
                  <c:v>-159.99449999999999</c:v>
                </c:pt>
                <c:pt idx="105235">
                  <c:v>-159.99249999999998</c:v>
                </c:pt>
                <c:pt idx="105236">
                  <c:v>-159.99049999999997</c:v>
                </c:pt>
                <c:pt idx="105237">
                  <c:v>-159.98849999999999</c:v>
                </c:pt>
                <c:pt idx="105238">
                  <c:v>-159.98649999999998</c:v>
                </c:pt>
                <c:pt idx="105239">
                  <c:v>-159.98449999999997</c:v>
                </c:pt>
                <c:pt idx="105240">
                  <c:v>-159.98249999999999</c:v>
                </c:pt>
                <c:pt idx="105241">
                  <c:v>-159.98049999999998</c:v>
                </c:pt>
                <c:pt idx="105242">
                  <c:v>-159.97849999999997</c:v>
                </c:pt>
                <c:pt idx="105243">
                  <c:v>-159.97649999999999</c:v>
                </c:pt>
                <c:pt idx="105244">
                  <c:v>-159.97449999999998</c:v>
                </c:pt>
                <c:pt idx="105245">
                  <c:v>-159.97249999999997</c:v>
                </c:pt>
                <c:pt idx="105246">
                  <c:v>-159.97049999999999</c:v>
                </c:pt>
                <c:pt idx="105247">
                  <c:v>-159.96849999999998</c:v>
                </c:pt>
                <c:pt idx="105248">
                  <c:v>-159.96649999999997</c:v>
                </c:pt>
                <c:pt idx="105249">
                  <c:v>-159.96449999999999</c:v>
                </c:pt>
                <c:pt idx="105250">
                  <c:v>-159.96249999999998</c:v>
                </c:pt>
                <c:pt idx="105251">
                  <c:v>-159.96049999999997</c:v>
                </c:pt>
                <c:pt idx="105252">
                  <c:v>-159.95849999999999</c:v>
                </c:pt>
                <c:pt idx="105253">
                  <c:v>-159.95649999999998</c:v>
                </c:pt>
                <c:pt idx="105254">
                  <c:v>-159.95449999999997</c:v>
                </c:pt>
                <c:pt idx="105255">
                  <c:v>-159.95249999999999</c:v>
                </c:pt>
                <c:pt idx="105256">
                  <c:v>-159.95049999999998</c:v>
                </c:pt>
                <c:pt idx="105257">
                  <c:v>-159.94849999999997</c:v>
                </c:pt>
                <c:pt idx="105258">
                  <c:v>-159.94649999999999</c:v>
                </c:pt>
                <c:pt idx="105259">
                  <c:v>-159.94449999999998</c:v>
                </c:pt>
                <c:pt idx="105260">
                  <c:v>-159.94249999999997</c:v>
                </c:pt>
                <c:pt idx="105261">
                  <c:v>-159.94049999999999</c:v>
                </c:pt>
                <c:pt idx="105262">
                  <c:v>-159.93849999999998</c:v>
                </c:pt>
                <c:pt idx="105263">
                  <c:v>-159.93649999999997</c:v>
                </c:pt>
                <c:pt idx="105264">
                  <c:v>-159.93449999999999</c:v>
                </c:pt>
                <c:pt idx="105265">
                  <c:v>-159.93249999999998</c:v>
                </c:pt>
                <c:pt idx="105266">
                  <c:v>-159.93049999999997</c:v>
                </c:pt>
                <c:pt idx="105267">
                  <c:v>-159.92849999999999</c:v>
                </c:pt>
                <c:pt idx="105268">
                  <c:v>-159.92649999999998</c:v>
                </c:pt>
                <c:pt idx="105269">
                  <c:v>-159.92449999999997</c:v>
                </c:pt>
                <c:pt idx="105270">
                  <c:v>-159.92249999999999</c:v>
                </c:pt>
                <c:pt idx="105271">
                  <c:v>-159.92049999999998</c:v>
                </c:pt>
                <c:pt idx="105272">
                  <c:v>-159.91849999999997</c:v>
                </c:pt>
                <c:pt idx="105273">
                  <c:v>-159.91649999999998</c:v>
                </c:pt>
                <c:pt idx="105274">
                  <c:v>-159.91449999999998</c:v>
                </c:pt>
                <c:pt idx="105275">
                  <c:v>-159.91249999999997</c:v>
                </c:pt>
                <c:pt idx="105276">
                  <c:v>-159.91049999999998</c:v>
                </c:pt>
                <c:pt idx="105277">
                  <c:v>-159.90849999999998</c:v>
                </c:pt>
                <c:pt idx="105278">
                  <c:v>-159.90649999999997</c:v>
                </c:pt>
                <c:pt idx="105279">
                  <c:v>-159.90449999999998</c:v>
                </c:pt>
                <c:pt idx="105280">
                  <c:v>-159.90249999999997</c:v>
                </c:pt>
                <c:pt idx="105281">
                  <c:v>-159.90049999999997</c:v>
                </c:pt>
                <c:pt idx="105282">
                  <c:v>-159.89849999999998</c:v>
                </c:pt>
                <c:pt idx="105283">
                  <c:v>-159.89649999999997</c:v>
                </c:pt>
                <c:pt idx="105284">
                  <c:v>-159.89449999999997</c:v>
                </c:pt>
                <c:pt idx="105285">
                  <c:v>-159.89249999999998</c:v>
                </c:pt>
                <c:pt idx="105286">
                  <c:v>-159.89049999999997</c:v>
                </c:pt>
                <c:pt idx="105287">
                  <c:v>-159.88849999999996</c:v>
                </c:pt>
                <c:pt idx="105288">
                  <c:v>-159.88649999999998</c:v>
                </c:pt>
                <c:pt idx="105289">
                  <c:v>-159.88449999999997</c:v>
                </c:pt>
                <c:pt idx="105290">
                  <c:v>-159.88249999999996</c:v>
                </c:pt>
                <c:pt idx="105291">
                  <c:v>-159.88049999999998</c:v>
                </c:pt>
                <c:pt idx="105292">
                  <c:v>-159.87849999999997</c:v>
                </c:pt>
                <c:pt idx="105293">
                  <c:v>-159.87649999999996</c:v>
                </c:pt>
                <c:pt idx="105294">
                  <c:v>-159.87449999999998</c:v>
                </c:pt>
                <c:pt idx="105295">
                  <c:v>-159.87249999999997</c:v>
                </c:pt>
                <c:pt idx="105296">
                  <c:v>-159.87049999999996</c:v>
                </c:pt>
                <c:pt idx="105297">
                  <c:v>-159.86849999999998</c:v>
                </c:pt>
                <c:pt idx="105298">
                  <c:v>-159.86649999999997</c:v>
                </c:pt>
                <c:pt idx="105299">
                  <c:v>-159.86449999999996</c:v>
                </c:pt>
                <c:pt idx="105300">
                  <c:v>-159.86249999999998</c:v>
                </c:pt>
                <c:pt idx="105301">
                  <c:v>-159.86049999999997</c:v>
                </c:pt>
                <c:pt idx="105302">
                  <c:v>-159.85849999999996</c:v>
                </c:pt>
                <c:pt idx="105303">
                  <c:v>-159.85649999999998</c:v>
                </c:pt>
                <c:pt idx="105304">
                  <c:v>-159.85449999999997</c:v>
                </c:pt>
                <c:pt idx="105305">
                  <c:v>-159.85249999999996</c:v>
                </c:pt>
                <c:pt idx="105306">
                  <c:v>-159.85049999999998</c:v>
                </c:pt>
                <c:pt idx="105307">
                  <c:v>-159.84849999999997</c:v>
                </c:pt>
                <c:pt idx="105308">
                  <c:v>-159.84649999999996</c:v>
                </c:pt>
                <c:pt idx="105309">
                  <c:v>-159.84449999999998</c:v>
                </c:pt>
                <c:pt idx="105310">
                  <c:v>-159.84249999999997</c:v>
                </c:pt>
                <c:pt idx="105311">
                  <c:v>-159.84049999999996</c:v>
                </c:pt>
                <c:pt idx="105312">
                  <c:v>-159.83849999999998</c:v>
                </c:pt>
                <c:pt idx="105313">
                  <c:v>-159.83649999999997</c:v>
                </c:pt>
                <c:pt idx="105314">
                  <c:v>-159.83449999999999</c:v>
                </c:pt>
                <c:pt idx="105315">
                  <c:v>-159.83249999999998</c:v>
                </c:pt>
                <c:pt idx="105316">
                  <c:v>-159.83049999999997</c:v>
                </c:pt>
                <c:pt idx="105317">
                  <c:v>-159.82849999999999</c:v>
                </c:pt>
                <c:pt idx="105318">
                  <c:v>-159.82649999999998</c:v>
                </c:pt>
                <c:pt idx="105319">
                  <c:v>-159.82449999999997</c:v>
                </c:pt>
                <c:pt idx="105320">
                  <c:v>-159.82249999999999</c:v>
                </c:pt>
                <c:pt idx="105321">
                  <c:v>-159.82049999999998</c:v>
                </c:pt>
                <c:pt idx="105322">
                  <c:v>-159.81849999999997</c:v>
                </c:pt>
                <c:pt idx="105323">
                  <c:v>-159.81649999999999</c:v>
                </c:pt>
                <c:pt idx="105324">
                  <c:v>-159.81449999999998</c:v>
                </c:pt>
                <c:pt idx="105325">
                  <c:v>-159.81249999999997</c:v>
                </c:pt>
                <c:pt idx="105326">
                  <c:v>-159.81049999999999</c:v>
                </c:pt>
                <c:pt idx="105327">
                  <c:v>-159.80849999999998</c:v>
                </c:pt>
                <c:pt idx="105328">
                  <c:v>-159.80649999999997</c:v>
                </c:pt>
                <c:pt idx="105329">
                  <c:v>-159.80449999999999</c:v>
                </c:pt>
                <c:pt idx="105330">
                  <c:v>-159.80249999999998</c:v>
                </c:pt>
                <c:pt idx="105331">
                  <c:v>-159.80049999999997</c:v>
                </c:pt>
                <c:pt idx="105332">
                  <c:v>-159.79849999999999</c:v>
                </c:pt>
                <c:pt idx="105333">
                  <c:v>-159.79649999999998</c:v>
                </c:pt>
                <c:pt idx="105334">
                  <c:v>-159.79449999999997</c:v>
                </c:pt>
                <c:pt idx="105335">
                  <c:v>-159.79249999999999</c:v>
                </c:pt>
                <c:pt idx="105336">
                  <c:v>-159.79049999999998</c:v>
                </c:pt>
                <c:pt idx="105337">
                  <c:v>-159.78849999999997</c:v>
                </c:pt>
                <c:pt idx="105338">
                  <c:v>-159.78649999999999</c:v>
                </c:pt>
                <c:pt idx="105339">
                  <c:v>-159.78449999999998</c:v>
                </c:pt>
                <c:pt idx="105340">
                  <c:v>-159.78249999999997</c:v>
                </c:pt>
                <c:pt idx="105341">
                  <c:v>-159.78049999999999</c:v>
                </c:pt>
                <c:pt idx="105342">
                  <c:v>-159.77849999999998</c:v>
                </c:pt>
                <c:pt idx="105343">
                  <c:v>-159.77649999999997</c:v>
                </c:pt>
                <c:pt idx="105344">
                  <c:v>-159.77449999999999</c:v>
                </c:pt>
                <c:pt idx="105345">
                  <c:v>-159.77249999999998</c:v>
                </c:pt>
                <c:pt idx="105346">
                  <c:v>-159.77049999999997</c:v>
                </c:pt>
                <c:pt idx="105347">
                  <c:v>-159.76849999999999</c:v>
                </c:pt>
                <c:pt idx="105348">
                  <c:v>-159.76649999999998</c:v>
                </c:pt>
                <c:pt idx="105349">
                  <c:v>-159.76449999999997</c:v>
                </c:pt>
                <c:pt idx="105350">
                  <c:v>-159.76249999999999</c:v>
                </c:pt>
                <c:pt idx="105351">
                  <c:v>-159.76049999999998</c:v>
                </c:pt>
                <c:pt idx="105352">
                  <c:v>-159.75849999999997</c:v>
                </c:pt>
                <c:pt idx="105353">
                  <c:v>-159.75649999999999</c:v>
                </c:pt>
                <c:pt idx="105354">
                  <c:v>-159.75449999999998</c:v>
                </c:pt>
                <c:pt idx="105355">
                  <c:v>-159.75249999999997</c:v>
                </c:pt>
                <c:pt idx="105356">
                  <c:v>-159.75049999999999</c:v>
                </c:pt>
                <c:pt idx="105357">
                  <c:v>-159.74849999999998</c:v>
                </c:pt>
                <c:pt idx="105358">
                  <c:v>-159.74649999999997</c:v>
                </c:pt>
                <c:pt idx="105359">
                  <c:v>-159.74449999999999</c:v>
                </c:pt>
                <c:pt idx="105360">
                  <c:v>-159.74249999999998</c:v>
                </c:pt>
                <c:pt idx="105361">
                  <c:v>-159.74049999999997</c:v>
                </c:pt>
                <c:pt idx="105362">
                  <c:v>-159.73849999999999</c:v>
                </c:pt>
                <c:pt idx="105363">
                  <c:v>-159.73649999999998</c:v>
                </c:pt>
                <c:pt idx="105364">
                  <c:v>-159.73449999999997</c:v>
                </c:pt>
                <c:pt idx="105365">
                  <c:v>-159.73249999999999</c:v>
                </c:pt>
                <c:pt idx="105366">
                  <c:v>-159.73049999999998</c:v>
                </c:pt>
                <c:pt idx="105367">
                  <c:v>-159.72849999999997</c:v>
                </c:pt>
                <c:pt idx="105368">
                  <c:v>-159.72649999999999</c:v>
                </c:pt>
                <c:pt idx="105369">
                  <c:v>-159.72449999999998</c:v>
                </c:pt>
                <c:pt idx="105370">
                  <c:v>-159.72249999999997</c:v>
                </c:pt>
                <c:pt idx="105371">
                  <c:v>-159.72049999999999</c:v>
                </c:pt>
                <c:pt idx="105372">
                  <c:v>-159.71849999999998</c:v>
                </c:pt>
                <c:pt idx="105373">
                  <c:v>-159.71649999999997</c:v>
                </c:pt>
                <c:pt idx="105374">
                  <c:v>-159.71449999999999</c:v>
                </c:pt>
                <c:pt idx="105375">
                  <c:v>-159.71249999999998</c:v>
                </c:pt>
                <c:pt idx="105376">
                  <c:v>-159.71049999999997</c:v>
                </c:pt>
                <c:pt idx="105377">
                  <c:v>-159.70849999999999</c:v>
                </c:pt>
                <c:pt idx="105378">
                  <c:v>-159.70649999999998</c:v>
                </c:pt>
                <c:pt idx="105379">
                  <c:v>-159.70449999999997</c:v>
                </c:pt>
                <c:pt idx="105380">
                  <c:v>-159.70249999999999</c:v>
                </c:pt>
                <c:pt idx="105381">
                  <c:v>-159.70049999999998</c:v>
                </c:pt>
                <c:pt idx="105382">
                  <c:v>-159.69849999999997</c:v>
                </c:pt>
                <c:pt idx="105383">
                  <c:v>-159.69649999999999</c:v>
                </c:pt>
                <c:pt idx="105384">
                  <c:v>-159.69449999999998</c:v>
                </c:pt>
                <c:pt idx="105385">
                  <c:v>-159.69249999999997</c:v>
                </c:pt>
                <c:pt idx="105386">
                  <c:v>-159.69049999999999</c:v>
                </c:pt>
                <c:pt idx="105387">
                  <c:v>-159.68849999999998</c:v>
                </c:pt>
                <c:pt idx="105388">
                  <c:v>-159.68649999999997</c:v>
                </c:pt>
                <c:pt idx="105389">
                  <c:v>-159.68449999999999</c:v>
                </c:pt>
                <c:pt idx="105390">
                  <c:v>-159.68249999999998</c:v>
                </c:pt>
                <c:pt idx="105391">
                  <c:v>-159.68049999999997</c:v>
                </c:pt>
                <c:pt idx="105392">
                  <c:v>-159.67849999999999</c:v>
                </c:pt>
                <c:pt idx="105393">
                  <c:v>-159.67649999999998</c:v>
                </c:pt>
                <c:pt idx="105394">
                  <c:v>-159.67449999999997</c:v>
                </c:pt>
                <c:pt idx="105395">
                  <c:v>-159.67249999999999</c:v>
                </c:pt>
                <c:pt idx="105396">
                  <c:v>-159.67049999999998</c:v>
                </c:pt>
                <c:pt idx="105397">
                  <c:v>-159.66849999999997</c:v>
                </c:pt>
                <c:pt idx="105398">
                  <c:v>-159.66649999999998</c:v>
                </c:pt>
                <c:pt idx="105399">
                  <c:v>-159.66449999999998</c:v>
                </c:pt>
                <c:pt idx="105400">
                  <c:v>-159.66249999999997</c:v>
                </c:pt>
                <c:pt idx="105401">
                  <c:v>-159.66049999999998</c:v>
                </c:pt>
                <c:pt idx="105402">
                  <c:v>-159.65849999999998</c:v>
                </c:pt>
                <c:pt idx="105403">
                  <c:v>-159.65649999999997</c:v>
                </c:pt>
                <c:pt idx="105404">
                  <c:v>-159.65449999999998</c:v>
                </c:pt>
                <c:pt idx="105405">
                  <c:v>-159.65249999999997</c:v>
                </c:pt>
                <c:pt idx="105406">
                  <c:v>-159.65049999999997</c:v>
                </c:pt>
                <c:pt idx="105407">
                  <c:v>-159.64849999999998</c:v>
                </c:pt>
                <c:pt idx="105408">
                  <c:v>-159.64649999999997</c:v>
                </c:pt>
                <c:pt idx="105409">
                  <c:v>-159.64449999999997</c:v>
                </c:pt>
                <c:pt idx="105410">
                  <c:v>-159.64249999999998</c:v>
                </c:pt>
                <c:pt idx="105411">
                  <c:v>-159.64049999999997</c:v>
                </c:pt>
                <c:pt idx="105412">
                  <c:v>-159.63849999999996</c:v>
                </c:pt>
                <c:pt idx="105413">
                  <c:v>-159.63649999999998</c:v>
                </c:pt>
                <c:pt idx="105414">
                  <c:v>-159.63449999999997</c:v>
                </c:pt>
                <c:pt idx="105415">
                  <c:v>-159.63249999999996</c:v>
                </c:pt>
                <c:pt idx="105416">
                  <c:v>-159.63049999999998</c:v>
                </c:pt>
                <c:pt idx="105417">
                  <c:v>-159.62849999999997</c:v>
                </c:pt>
                <c:pt idx="105418">
                  <c:v>-159.62649999999996</c:v>
                </c:pt>
                <c:pt idx="105419">
                  <c:v>-159.62449999999998</c:v>
                </c:pt>
                <c:pt idx="105420">
                  <c:v>-159.62249999999997</c:v>
                </c:pt>
                <c:pt idx="105421">
                  <c:v>-159.62049999999996</c:v>
                </c:pt>
                <c:pt idx="105422">
                  <c:v>-159.61849999999998</c:v>
                </c:pt>
                <c:pt idx="105423">
                  <c:v>-159.61649999999997</c:v>
                </c:pt>
                <c:pt idx="105424">
                  <c:v>-159.61449999999996</c:v>
                </c:pt>
                <c:pt idx="105425">
                  <c:v>-159.61249999999998</c:v>
                </c:pt>
                <c:pt idx="105426">
                  <c:v>-159.61049999999997</c:v>
                </c:pt>
                <c:pt idx="105427">
                  <c:v>-159.60849999999996</c:v>
                </c:pt>
                <c:pt idx="105428">
                  <c:v>-159.60649999999998</c:v>
                </c:pt>
                <c:pt idx="105429">
                  <c:v>-159.60449999999997</c:v>
                </c:pt>
                <c:pt idx="105430">
                  <c:v>-159.60249999999996</c:v>
                </c:pt>
                <c:pt idx="105431">
                  <c:v>-159.60049999999998</c:v>
                </c:pt>
                <c:pt idx="105432">
                  <c:v>-159.59849999999997</c:v>
                </c:pt>
                <c:pt idx="105433">
                  <c:v>-159.59649999999996</c:v>
                </c:pt>
                <c:pt idx="105434">
                  <c:v>-159.59449999999998</c:v>
                </c:pt>
                <c:pt idx="105435">
                  <c:v>-159.59249999999997</c:v>
                </c:pt>
                <c:pt idx="105436">
                  <c:v>-159.59049999999996</c:v>
                </c:pt>
                <c:pt idx="105437">
                  <c:v>-159.58849999999998</c:v>
                </c:pt>
                <c:pt idx="105438">
                  <c:v>-159.58649999999997</c:v>
                </c:pt>
                <c:pt idx="105439">
                  <c:v>-159.58449999999999</c:v>
                </c:pt>
                <c:pt idx="105440">
                  <c:v>-159.58249999999998</c:v>
                </c:pt>
                <c:pt idx="105441">
                  <c:v>-159.58049999999997</c:v>
                </c:pt>
                <c:pt idx="105442">
                  <c:v>-159.57849999999999</c:v>
                </c:pt>
                <c:pt idx="105443">
                  <c:v>-159.57649999999998</c:v>
                </c:pt>
                <c:pt idx="105444">
                  <c:v>-159.57449999999997</c:v>
                </c:pt>
                <c:pt idx="105445">
                  <c:v>-159.57249999999999</c:v>
                </c:pt>
                <c:pt idx="105446">
                  <c:v>-159.57049999999998</c:v>
                </c:pt>
                <c:pt idx="105447">
                  <c:v>-159.56849999999997</c:v>
                </c:pt>
                <c:pt idx="105448">
                  <c:v>-159.56649999999999</c:v>
                </c:pt>
                <c:pt idx="105449">
                  <c:v>-159.56449999999998</c:v>
                </c:pt>
                <c:pt idx="105450">
                  <c:v>-159.56249999999997</c:v>
                </c:pt>
                <c:pt idx="105451">
                  <c:v>-159.56049999999999</c:v>
                </c:pt>
                <c:pt idx="105452">
                  <c:v>-159.55849999999998</c:v>
                </c:pt>
                <c:pt idx="105453">
                  <c:v>-159.55649999999997</c:v>
                </c:pt>
                <c:pt idx="105454">
                  <c:v>-159.55449999999999</c:v>
                </c:pt>
                <c:pt idx="105455">
                  <c:v>-159.55249999999998</c:v>
                </c:pt>
                <c:pt idx="105456">
                  <c:v>-159.55049999999997</c:v>
                </c:pt>
                <c:pt idx="105457">
                  <c:v>-159.54849999999999</c:v>
                </c:pt>
                <c:pt idx="105458">
                  <c:v>-159.54649999999998</c:v>
                </c:pt>
                <c:pt idx="105459">
                  <c:v>-159.54449999999997</c:v>
                </c:pt>
                <c:pt idx="105460">
                  <c:v>-159.54249999999999</c:v>
                </c:pt>
                <c:pt idx="105461">
                  <c:v>-159.54049999999998</c:v>
                </c:pt>
                <c:pt idx="105462">
                  <c:v>-159.53849999999997</c:v>
                </c:pt>
                <c:pt idx="105463">
                  <c:v>-159.53649999999999</c:v>
                </c:pt>
                <c:pt idx="105464">
                  <c:v>-159.53449999999998</c:v>
                </c:pt>
                <c:pt idx="105465">
                  <c:v>-159.53249999999997</c:v>
                </c:pt>
                <c:pt idx="105466">
                  <c:v>-159.53049999999999</c:v>
                </c:pt>
                <c:pt idx="105467">
                  <c:v>-159.52849999999998</c:v>
                </c:pt>
                <c:pt idx="105468">
                  <c:v>-159.52649999999997</c:v>
                </c:pt>
                <c:pt idx="105469">
                  <c:v>-159.52449999999999</c:v>
                </c:pt>
                <c:pt idx="105470">
                  <c:v>-159.52249999999998</c:v>
                </c:pt>
                <c:pt idx="105471">
                  <c:v>-159.52049999999997</c:v>
                </c:pt>
                <c:pt idx="105472">
                  <c:v>-159.51849999999999</c:v>
                </c:pt>
                <c:pt idx="105473">
                  <c:v>-159.51649999999998</c:v>
                </c:pt>
                <c:pt idx="105474">
                  <c:v>-159.51449999999997</c:v>
                </c:pt>
                <c:pt idx="105475">
                  <c:v>-159.51249999999999</c:v>
                </c:pt>
                <c:pt idx="105476">
                  <c:v>-159.51049999999998</c:v>
                </c:pt>
                <c:pt idx="105477">
                  <c:v>-159.50849999999997</c:v>
                </c:pt>
                <c:pt idx="105478">
                  <c:v>-159.50649999999999</c:v>
                </c:pt>
                <c:pt idx="105479">
                  <c:v>-159.50449999999998</c:v>
                </c:pt>
                <c:pt idx="105480">
                  <c:v>-159.50249999999997</c:v>
                </c:pt>
                <c:pt idx="105481">
                  <c:v>-159.50049999999999</c:v>
                </c:pt>
                <c:pt idx="105482">
                  <c:v>-159.49849999999998</c:v>
                </c:pt>
                <c:pt idx="105483">
                  <c:v>-159.49649999999997</c:v>
                </c:pt>
                <c:pt idx="105484">
                  <c:v>-159.49449999999999</c:v>
                </c:pt>
                <c:pt idx="105485">
                  <c:v>-159.49249999999998</c:v>
                </c:pt>
                <c:pt idx="105486">
                  <c:v>-159.49049999999997</c:v>
                </c:pt>
                <c:pt idx="105487">
                  <c:v>-159.48849999999999</c:v>
                </c:pt>
                <c:pt idx="105488">
                  <c:v>-159.48649999999998</c:v>
                </c:pt>
                <c:pt idx="105489">
                  <c:v>-159.48449999999997</c:v>
                </c:pt>
                <c:pt idx="105490">
                  <c:v>-159.48249999999999</c:v>
                </c:pt>
                <c:pt idx="105491">
                  <c:v>-159.48049999999998</c:v>
                </c:pt>
                <c:pt idx="105492">
                  <c:v>-159.47849999999997</c:v>
                </c:pt>
                <c:pt idx="105493">
                  <c:v>-159.47649999999999</c:v>
                </c:pt>
                <c:pt idx="105494">
                  <c:v>-159.47449999999998</c:v>
                </c:pt>
                <c:pt idx="105495">
                  <c:v>-159.47249999999997</c:v>
                </c:pt>
                <c:pt idx="105496">
                  <c:v>-159.47049999999999</c:v>
                </c:pt>
                <c:pt idx="105497">
                  <c:v>-159.46849999999998</c:v>
                </c:pt>
                <c:pt idx="105498">
                  <c:v>-159.46649999999997</c:v>
                </c:pt>
                <c:pt idx="105499">
                  <c:v>-159.46449999999999</c:v>
                </c:pt>
                <c:pt idx="105500">
                  <c:v>-159.46249999999998</c:v>
                </c:pt>
                <c:pt idx="105501">
                  <c:v>-159.46049999999997</c:v>
                </c:pt>
                <c:pt idx="105502">
                  <c:v>-159.45849999999999</c:v>
                </c:pt>
                <c:pt idx="105503">
                  <c:v>-159.45649999999998</c:v>
                </c:pt>
                <c:pt idx="105504">
                  <c:v>-159.45449999999997</c:v>
                </c:pt>
                <c:pt idx="105505">
                  <c:v>-159.45249999999999</c:v>
                </c:pt>
                <c:pt idx="105506">
                  <c:v>-159.45049999999998</c:v>
                </c:pt>
                <c:pt idx="105507">
                  <c:v>-159.44849999999997</c:v>
                </c:pt>
                <c:pt idx="105508">
                  <c:v>-159.44649999999999</c:v>
                </c:pt>
                <c:pt idx="105509">
                  <c:v>-159.44449999999998</c:v>
                </c:pt>
                <c:pt idx="105510">
                  <c:v>-159.44249999999997</c:v>
                </c:pt>
                <c:pt idx="105511">
                  <c:v>-159.44049999999999</c:v>
                </c:pt>
                <c:pt idx="105512">
                  <c:v>-159.43849999999998</c:v>
                </c:pt>
                <c:pt idx="105513">
                  <c:v>-159.43649999999997</c:v>
                </c:pt>
                <c:pt idx="105514">
                  <c:v>-159.43449999999999</c:v>
                </c:pt>
                <c:pt idx="105515">
                  <c:v>-159.43249999999998</c:v>
                </c:pt>
                <c:pt idx="105516">
                  <c:v>-159.43049999999997</c:v>
                </c:pt>
                <c:pt idx="105517">
                  <c:v>-159.42849999999999</c:v>
                </c:pt>
                <c:pt idx="105518">
                  <c:v>-159.42649999999998</c:v>
                </c:pt>
                <c:pt idx="105519">
                  <c:v>-159.42449999999997</c:v>
                </c:pt>
                <c:pt idx="105520">
                  <c:v>-159.42249999999999</c:v>
                </c:pt>
                <c:pt idx="105521">
                  <c:v>-159.42049999999998</c:v>
                </c:pt>
                <c:pt idx="105522">
                  <c:v>-159.41849999999997</c:v>
                </c:pt>
                <c:pt idx="105523">
                  <c:v>-159.41649999999998</c:v>
                </c:pt>
                <c:pt idx="105524">
                  <c:v>-159.41449999999998</c:v>
                </c:pt>
                <c:pt idx="105525">
                  <c:v>-159.41249999999997</c:v>
                </c:pt>
                <c:pt idx="105526">
                  <c:v>-159.41049999999998</c:v>
                </c:pt>
                <c:pt idx="105527">
                  <c:v>-159.40849999999998</c:v>
                </c:pt>
                <c:pt idx="105528">
                  <c:v>-159.40649999999997</c:v>
                </c:pt>
                <c:pt idx="105529">
                  <c:v>-159.40449999999998</c:v>
                </c:pt>
                <c:pt idx="105530">
                  <c:v>-159.40249999999997</c:v>
                </c:pt>
                <c:pt idx="105531">
                  <c:v>-159.40049999999997</c:v>
                </c:pt>
                <c:pt idx="105532">
                  <c:v>-159.39849999999998</c:v>
                </c:pt>
                <c:pt idx="105533">
                  <c:v>-159.39649999999997</c:v>
                </c:pt>
                <c:pt idx="105534">
                  <c:v>-159.39449999999997</c:v>
                </c:pt>
                <c:pt idx="105535">
                  <c:v>-159.39249999999998</c:v>
                </c:pt>
                <c:pt idx="105536">
                  <c:v>-159.39049999999997</c:v>
                </c:pt>
                <c:pt idx="105537">
                  <c:v>-159.38849999999996</c:v>
                </c:pt>
                <c:pt idx="105538">
                  <c:v>-159.38649999999998</c:v>
                </c:pt>
                <c:pt idx="105539">
                  <c:v>-159.38449999999997</c:v>
                </c:pt>
                <c:pt idx="105540">
                  <c:v>-159.38249999999996</c:v>
                </c:pt>
                <c:pt idx="105541">
                  <c:v>-159.38049999999998</c:v>
                </c:pt>
                <c:pt idx="105542">
                  <c:v>-159.37849999999997</c:v>
                </c:pt>
                <c:pt idx="105543">
                  <c:v>-159.37649999999996</c:v>
                </c:pt>
                <c:pt idx="105544">
                  <c:v>-159.37449999999998</c:v>
                </c:pt>
                <c:pt idx="105545">
                  <c:v>-159.37249999999997</c:v>
                </c:pt>
                <c:pt idx="105546">
                  <c:v>-159.37049999999996</c:v>
                </c:pt>
                <c:pt idx="105547">
                  <c:v>-159.36849999999998</c:v>
                </c:pt>
                <c:pt idx="105548">
                  <c:v>-159.36649999999997</c:v>
                </c:pt>
                <c:pt idx="105549">
                  <c:v>-159.36449999999996</c:v>
                </c:pt>
                <c:pt idx="105550">
                  <c:v>-159.36249999999998</c:v>
                </c:pt>
                <c:pt idx="105551">
                  <c:v>-159.36049999999997</c:v>
                </c:pt>
                <c:pt idx="105552">
                  <c:v>-159.35849999999996</c:v>
                </c:pt>
                <c:pt idx="105553">
                  <c:v>-159.35649999999998</c:v>
                </c:pt>
                <c:pt idx="105554">
                  <c:v>-159.35449999999997</c:v>
                </c:pt>
                <c:pt idx="105555">
                  <c:v>-159.35249999999996</c:v>
                </c:pt>
                <c:pt idx="105556">
                  <c:v>-159.35049999999998</c:v>
                </c:pt>
                <c:pt idx="105557">
                  <c:v>-159.34849999999997</c:v>
                </c:pt>
                <c:pt idx="105558">
                  <c:v>-159.34649999999996</c:v>
                </c:pt>
                <c:pt idx="105559">
                  <c:v>-159.34449999999998</c:v>
                </c:pt>
                <c:pt idx="105560">
                  <c:v>-159.34249999999997</c:v>
                </c:pt>
                <c:pt idx="105561">
                  <c:v>-159.34049999999996</c:v>
                </c:pt>
                <c:pt idx="105562">
                  <c:v>-159.33849999999998</c:v>
                </c:pt>
                <c:pt idx="105563">
                  <c:v>-159.33649999999997</c:v>
                </c:pt>
                <c:pt idx="105564">
                  <c:v>-159.33449999999999</c:v>
                </c:pt>
                <c:pt idx="105565">
                  <c:v>-159.33249999999998</c:v>
                </c:pt>
                <c:pt idx="105566">
                  <c:v>-159.33049999999997</c:v>
                </c:pt>
                <c:pt idx="105567">
                  <c:v>-159.32849999999999</c:v>
                </c:pt>
                <c:pt idx="105568">
                  <c:v>-159.32649999999998</c:v>
                </c:pt>
                <c:pt idx="105569">
                  <c:v>-159.32449999999997</c:v>
                </c:pt>
                <c:pt idx="105570">
                  <c:v>-159.32249999999999</c:v>
                </c:pt>
                <c:pt idx="105571">
                  <c:v>-159.32049999999998</c:v>
                </c:pt>
                <c:pt idx="105572">
                  <c:v>-159.31849999999997</c:v>
                </c:pt>
                <c:pt idx="105573">
                  <c:v>-159.31649999999999</c:v>
                </c:pt>
                <c:pt idx="105574">
                  <c:v>-159.31449999999998</c:v>
                </c:pt>
                <c:pt idx="105575">
                  <c:v>-159.31249999999997</c:v>
                </c:pt>
                <c:pt idx="105576">
                  <c:v>-159.31049999999999</c:v>
                </c:pt>
                <c:pt idx="105577">
                  <c:v>-159.30849999999998</c:v>
                </c:pt>
                <c:pt idx="105578">
                  <c:v>-159.30649999999997</c:v>
                </c:pt>
                <c:pt idx="105579">
                  <c:v>-159.30449999999999</c:v>
                </c:pt>
                <c:pt idx="105580">
                  <c:v>-159.30249999999998</c:v>
                </c:pt>
                <c:pt idx="105581">
                  <c:v>-159.30049999999997</c:v>
                </c:pt>
                <c:pt idx="105582">
                  <c:v>-159.29849999999999</c:v>
                </c:pt>
                <c:pt idx="105583">
                  <c:v>-159.29649999999998</c:v>
                </c:pt>
                <c:pt idx="105584">
                  <c:v>-159.29449999999997</c:v>
                </c:pt>
                <c:pt idx="105585">
                  <c:v>-159.29249999999999</c:v>
                </c:pt>
                <c:pt idx="105586">
                  <c:v>-159.29049999999998</c:v>
                </c:pt>
                <c:pt idx="105587">
                  <c:v>-159.28849999999997</c:v>
                </c:pt>
                <c:pt idx="105588">
                  <c:v>-159.28649999999999</c:v>
                </c:pt>
                <c:pt idx="105589">
                  <c:v>-159.28449999999998</c:v>
                </c:pt>
                <c:pt idx="105590">
                  <c:v>-159.28249999999997</c:v>
                </c:pt>
                <c:pt idx="105591">
                  <c:v>-159.28049999999999</c:v>
                </c:pt>
                <c:pt idx="105592">
                  <c:v>-159.27849999999998</c:v>
                </c:pt>
                <c:pt idx="105593">
                  <c:v>-159.27649999999997</c:v>
                </c:pt>
                <c:pt idx="105594">
                  <c:v>-159.27449999999999</c:v>
                </c:pt>
                <c:pt idx="105595">
                  <c:v>-159.27249999999998</c:v>
                </c:pt>
                <c:pt idx="105596">
                  <c:v>-159.27049999999997</c:v>
                </c:pt>
                <c:pt idx="105597">
                  <c:v>-159.26849999999999</c:v>
                </c:pt>
                <c:pt idx="105598">
                  <c:v>-159.26649999999998</c:v>
                </c:pt>
                <c:pt idx="105599">
                  <c:v>-159.26449999999997</c:v>
                </c:pt>
                <c:pt idx="105600">
                  <c:v>-159.26249999999999</c:v>
                </c:pt>
                <c:pt idx="105601">
                  <c:v>-159.26049999999998</c:v>
                </c:pt>
                <c:pt idx="105602">
                  <c:v>-159.25849999999997</c:v>
                </c:pt>
                <c:pt idx="105603">
                  <c:v>-159.25649999999999</c:v>
                </c:pt>
                <c:pt idx="105604">
                  <c:v>-159.25449999999998</c:v>
                </c:pt>
                <c:pt idx="105605">
                  <c:v>-159.25249999999997</c:v>
                </c:pt>
                <c:pt idx="105606">
                  <c:v>-159.25049999999999</c:v>
                </c:pt>
                <c:pt idx="105607">
                  <c:v>-159.24849999999998</c:v>
                </c:pt>
                <c:pt idx="105608">
                  <c:v>-159.24649999999997</c:v>
                </c:pt>
                <c:pt idx="105609">
                  <c:v>-159.24449999999999</c:v>
                </c:pt>
                <c:pt idx="105610">
                  <c:v>-159.24249999999998</c:v>
                </c:pt>
                <c:pt idx="105611">
                  <c:v>-159.24049999999997</c:v>
                </c:pt>
                <c:pt idx="105612">
                  <c:v>-159.23849999999999</c:v>
                </c:pt>
                <c:pt idx="105613">
                  <c:v>-159.23649999999998</c:v>
                </c:pt>
                <c:pt idx="105614">
                  <c:v>-159.23449999999997</c:v>
                </c:pt>
                <c:pt idx="105615">
                  <c:v>-159.23249999999999</c:v>
                </c:pt>
                <c:pt idx="105616">
                  <c:v>-159.23049999999998</c:v>
                </c:pt>
                <c:pt idx="105617">
                  <c:v>-159.22849999999997</c:v>
                </c:pt>
                <c:pt idx="105618">
                  <c:v>-159.22649999999999</c:v>
                </c:pt>
                <c:pt idx="105619">
                  <c:v>-159.22449999999998</c:v>
                </c:pt>
                <c:pt idx="105620">
                  <c:v>-159.22249999999997</c:v>
                </c:pt>
                <c:pt idx="105621">
                  <c:v>-159.22049999999999</c:v>
                </c:pt>
                <c:pt idx="105622">
                  <c:v>-159.21849999999998</c:v>
                </c:pt>
                <c:pt idx="105623">
                  <c:v>-159.21649999999997</c:v>
                </c:pt>
                <c:pt idx="105624">
                  <c:v>-159.21449999999999</c:v>
                </c:pt>
                <c:pt idx="105625">
                  <c:v>-159.21249999999998</c:v>
                </c:pt>
                <c:pt idx="105626">
                  <c:v>-159.21049999999997</c:v>
                </c:pt>
                <c:pt idx="105627">
                  <c:v>-159.20849999999999</c:v>
                </c:pt>
                <c:pt idx="105628">
                  <c:v>-159.20649999999998</c:v>
                </c:pt>
                <c:pt idx="105629">
                  <c:v>-159.20449999999997</c:v>
                </c:pt>
                <c:pt idx="105630">
                  <c:v>-159.20249999999999</c:v>
                </c:pt>
                <c:pt idx="105631">
                  <c:v>-159.20049999999998</c:v>
                </c:pt>
                <c:pt idx="105632">
                  <c:v>-159.19849999999997</c:v>
                </c:pt>
                <c:pt idx="105633">
                  <c:v>-159.19649999999999</c:v>
                </c:pt>
                <c:pt idx="105634">
                  <c:v>-159.19449999999998</c:v>
                </c:pt>
                <c:pt idx="105635">
                  <c:v>-159.19249999999997</c:v>
                </c:pt>
                <c:pt idx="105636">
                  <c:v>-159.19049999999999</c:v>
                </c:pt>
                <c:pt idx="105637">
                  <c:v>-159.18849999999998</c:v>
                </c:pt>
                <c:pt idx="105638">
                  <c:v>-159.18649999999997</c:v>
                </c:pt>
                <c:pt idx="105639">
                  <c:v>-159.18449999999999</c:v>
                </c:pt>
                <c:pt idx="105640">
                  <c:v>-159.18249999999998</c:v>
                </c:pt>
                <c:pt idx="105641">
                  <c:v>-159.18049999999997</c:v>
                </c:pt>
                <c:pt idx="105642">
                  <c:v>-159.17849999999999</c:v>
                </c:pt>
                <c:pt idx="105643">
                  <c:v>-159.17649999999998</c:v>
                </c:pt>
                <c:pt idx="105644">
                  <c:v>-159.17449999999997</c:v>
                </c:pt>
                <c:pt idx="105645">
                  <c:v>-159.17249999999999</c:v>
                </c:pt>
                <c:pt idx="105646">
                  <c:v>-159.17049999999998</c:v>
                </c:pt>
                <c:pt idx="105647">
                  <c:v>-159.16849999999997</c:v>
                </c:pt>
                <c:pt idx="105648">
                  <c:v>-159.16649999999998</c:v>
                </c:pt>
                <c:pt idx="105649">
                  <c:v>-159.16449999999998</c:v>
                </c:pt>
                <c:pt idx="105650">
                  <c:v>-159.16249999999997</c:v>
                </c:pt>
                <c:pt idx="105651">
                  <c:v>-159.16049999999998</c:v>
                </c:pt>
                <c:pt idx="105652">
                  <c:v>-159.15849999999998</c:v>
                </c:pt>
                <c:pt idx="105653">
                  <c:v>-159.15649999999997</c:v>
                </c:pt>
                <c:pt idx="105654">
                  <c:v>-159.15449999999998</c:v>
                </c:pt>
                <c:pt idx="105655">
                  <c:v>-159.15249999999997</c:v>
                </c:pt>
                <c:pt idx="105656">
                  <c:v>-159.15049999999997</c:v>
                </c:pt>
                <c:pt idx="105657">
                  <c:v>-159.14849999999998</c:v>
                </c:pt>
                <c:pt idx="105658">
                  <c:v>-159.14649999999997</c:v>
                </c:pt>
                <c:pt idx="105659">
                  <c:v>-159.14449999999997</c:v>
                </c:pt>
                <c:pt idx="105660">
                  <c:v>-159.14249999999998</c:v>
                </c:pt>
                <c:pt idx="105661">
                  <c:v>-159.14049999999997</c:v>
                </c:pt>
                <c:pt idx="105662">
                  <c:v>-159.13849999999996</c:v>
                </c:pt>
                <c:pt idx="105663">
                  <c:v>-159.13649999999998</c:v>
                </c:pt>
                <c:pt idx="105664">
                  <c:v>-159.13449999999997</c:v>
                </c:pt>
                <c:pt idx="105665">
                  <c:v>-159.13249999999996</c:v>
                </c:pt>
                <c:pt idx="105666">
                  <c:v>-159.13049999999998</c:v>
                </c:pt>
                <c:pt idx="105667">
                  <c:v>-159.12849999999997</c:v>
                </c:pt>
                <c:pt idx="105668">
                  <c:v>-159.12649999999996</c:v>
                </c:pt>
                <c:pt idx="105669">
                  <c:v>-159.12449999999998</c:v>
                </c:pt>
                <c:pt idx="105670">
                  <c:v>-159.12249999999997</c:v>
                </c:pt>
                <c:pt idx="105671">
                  <c:v>-159.12049999999996</c:v>
                </c:pt>
                <c:pt idx="105672">
                  <c:v>-159.11849999999998</c:v>
                </c:pt>
                <c:pt idx="105673">
                  <c:v>-159.11649999999997</c:v>
                </c:pt>
                <c:pt idx="105674">
                  <c:v>-159.11449999999996</c:v>
                </c:pt>
                <c:pt idx="105675">
                  <c:v>-159.11249999999998</c:v>
                </c:pt>
                <c:pt idx="105676">
                  <c:v>-159.11049999999997</c:v>
                </c:pt>
                <c:pt idx="105677">
                  <c:v>-159.10849999999996</c:v>
                </c:pt>
                <c:pt idx="105678">
                  <c:v>-159.10649999999998</c:v>
                </c:pt>
                <c:pt idx="105679">
                  <c:v>-159.10449999999997</c:v>
                </c:pt>
                <c:pt idx="105680">
                  <c:v>-159.10249999999996</c:v>
                </c:pt>
                <c:pt idx="105681">
                  <c:v>-159.10049999999998</c:v>
                </c:pt>
                <c:pt idx="105682">
                  <c:v>-159.09849999999997</c:v>
                </c:pt>
                <c:pt idx="105683">
                  <c:v>-159.09649999999996</c:v>
                </c:pt>
                <c:pt idx="105684">
                  <c:v>-159.09449999999998</c:v>
                </c:pt>
                <c:pt idx="105685">
                  <c:v>-159.09249999999997</c:v>
                </c:pt>
                <c:pt idx="105686">
                  <c:v>-159.09049999999996</c:v>
                </c:pt>
                <c:pt idx="105687">
                  <c:v>-159.08849999999998</c:v>
                </c:pt>
                <c:pt idx="105688">
                  <c:v>-159.08649999999997</c:v>
                </c:pt>
                <c:pt idx="105689">
                  <c:v>-159.08449999999999</c:v>
                </c:pt>
                <c:pt idx="105690">
                  <c:v>-159.08249999999998</c:v>
                </c:pt>
                <c:pt idx="105691">
                  <c:v>-159.08049999999997</c:v>
                </c:pt>
                <c:pt idx="105692">
                  <c:v>-159.07849999999999</c:v>
                </c:pt>
                <c:pt idx="105693">
                  <c:v>-159.07649999999998</c:v>
                </c:pt>
                <c:pt idx="105694">
                  <c:v>-159.07449999999997</c:v>
                </c:pt>
                <c:pt idx="105695">
                  <c:v>-159.07249999999999</c:v>
                </c:pt>
                <c:pt idx="105696">
                  <c:v>-159.07049999999998</c:v>
                </c:pt>
                <c:pt idx="105697">
                  <c:v>-159.06849999999997</c:v>
                </c:pt>
                <c:pt idx="105698">
                  <c:v>-159.06649999999999</c:v>
                </c:pt>
                <c:pt idx="105699">
                  <c:v>-159.06449999999998</c:v>
                </c:pt>
                <c:pt idx="105700">
                  <c:v>-159.06249999999997</c:v>
                </c:pt>
                <c:pt idx="105701">
                  <c:v>-159.06049999999999</c:v>
                </c:pt>
                <c:pt idx="105702">
                  <c:v>-159.05849999999998</c:v>
                </c:pt>
                <c:pt idx="105703">
                  <c:v>-159.05649999999997</c:v>
                </c:pt>
                <c:pt idx="105704">
                  <c:v>-159.05449999999999</c:v>
                </c:pt>
                <c:pt idx="105705">
                  <c:v>-159.05249999999998</c:v>
                </c:pt>
                <c:pt idx="105706">
                  <c:v>-159.05049999999997</c:v>
                </c:pt>
                <c:pt idx="105707">
                  <c:v>-159.04849999999999</c:v>
                </c:pt>
                <c:pt idx="105708">
                  <c:v>-159.04649999999998</c:v>
                </c:pt>
                <c:pt idx="105709">
                  <c:v>-159.04449999999997</c:v>
                </c:pt>
                <c:pt idx="105710">
                  <c:v>-159.04249999999999</c:v>
                </c:pt>
                <c:pt idx="105711">
                  <c:v>-159.04049999999998</c:v>
                </c:pt>
                <c:pt idx="105712">
                  <c:v>-159.03849999999997</c:v>
                </c:pt>
                <c:pt idx="105713">
                  <c:v>-159.03649999999999</c:v>
                </c:pt>
                <c:pt idx="105714">
                  <c:v>-159.03449999999998</c:v>
                </c:pt>
                <c:pt idx="105715">
                  <c:v>-159.03249999999997</c:v>
                </c:pt>
                <c:pt idx="105716">
                  <c:v>-159.03049999999999</c:v>
                </c:pt>
                <c:pt idx="105717">
                  <c:v>-159.02849999999998</c:v>
                </c:pt>
                <c:pt idx="105718">
                  <c:v>-159.02649999999997</c:v>
                </c:pt>
                <c:pt idx="105719">
                  <c:v>-159.02449999999999</c:v>
                </c:pt>
                <c:pt idx="105720">
                  <c:v>-159.02249999999998</c:v>
                </c:pt>
                <c:pt idx="105721">
                  <c:v>-159.02049999999997</c:v>
                </c:pt>
                <c:pt idx="105722">
                  <c:v>-159.01849999999999</c:v>
                </c:pt>
                <c:pt idx="105723">
                  <c:v>-159.01649999999998</c:v>
                </c:pt>
                <c:pt idx="105724">
                  <c:v>-159.01449999999997</c:v>
                </c:pt>
                <c:pt idx="105725">
                  <c:v>-159.01249999999999</c:v>
                </c:pt>
                <c:pt idx="105726">
                  <c:v>-159.01049999999998</c:v>
                </c:pt>
                <c:pt idx="105727">
                  <c:v>-159.00849999999997</c:v>
                </c:pt>
                <c:pt idx="105728">
                  <c:v>-159.00649999999999</c:v>
                </c:pt>
                <c:pt idx="105729">
                  <c:v>-159.00449999999998</c:v>
                </c:pt>
                <c:pt idx="105730">
                  <c:v>-159.00249999999997</c:v>
                </c:pt>
                <c:pt idx="105731">
                  <c:v>-159.00049999999999</c:v>
                </c:pt>
                <c:pt idx="105732">
                  <c:v>-158.99849999999998</c:v>
                </c:pt>
                <c:pt idx="105733">
                  <c:v>-158.99649999999997</c:v>
                </c:pt>
                <c:pt idx="105734">
                  <c:v>-158.99449999999999</c:v>
                </c:pt>
                <c:pt idx="105735">
                  <c:v>-158.99249999999998</c:v>
                </c:pt>
                <c:pt idx="105736">
                  <c:v>-158.99049999999997</c:v>
                </c:pt>
                <c:pt idx="105737">
                  <c:v>-158.98849999999999</c:v>
                </c:pt>
                <c:pt idx="105738">
                  <c:v>-158.98649999999998</c:v>
                </c:pt>
                <c:pt idx="105739">
                  <c:v>-158.98449999999997</c:v>
                </c:pt>
                <c:pt idx="105740">
                  <c:v>-158.98249999999999</c:v>
                </c:pt>
                <c:pt idx="105741">
                  <c:v>-158.98049999999998</c:v>
                </c:pt>
                <c:pt idx="105742">
                  <c:v>-158.97849999999997</c:v>
                </c:pt>
                <c:pt idx="105743">
                  <c:v>-158.97649999999999</c:v>
                </c:pt>
                <c:pt idx="105744">
                  <c:v>-158.97449999999998</c:v>
                </c:pt>
                <c:pt idx="105745">
                  <c:v>-158.97249999999997</c:v>
                </c:pt>
                <c:pt idx="105746">
                  <c:v>-158.97049999999999</c:v>
                </c:pt>
                <c:pt idx="105747">
                  <c:v>-158.96849999999998</c:v>
                </c:pt>
                <c:pt idx="105748">
                  <c:v>-158.96649999999997</c:v>
                </c:pt>
                <c:pt idx="105749">
                  <c:v>-158.96449999999999</c:v>
                </c:pt>
                <c:pt idx="105750">
                  <c:v>-158.96249999999998</c:v>
                </c:pt>
                <c:pt idx="105751">
                  <c:v>-158.96049999999997</c:v>
                </c:pt>
                <c:pt idx="105752">
                  <c:v>-158.95849999999999</c:v>
                </c:pt>
                <c:pt idx="105753">
                  <c:v>-158.95649999999998</c:v>
                </c:pt>
                <c:pt idx="105754">
                  <c:v>-158.95449999999997</c:v>
                </c:pt>
                <c:pt idx="105755">
                  <c:v>-158.95249999999999</c:v>
                </c:pt>
                <c:pt idx="105756">
                  <c:v>-158.95049999999998</c:v>
                </c:pt>
                <c:pt idx="105757">
                  <c:v>-158.94849999999997</c:v>
                </c:pt>
                <c:pt idx="105758">
                  <c:v>-158.94649999999999</c:v>
                </c:pt>
                <c:pt idx="105759">
                  <c:v>-158.94449999999998</c:v>
                </c:pt>
                <c:pt idx="105760">
                  <c:v>-158.94249999999997</c:v>
                </c:pt>
                <c:pt idx="105761">
                  <c:v>-158.94049999999999</c:v>
                </c:pt>
                <c:pt idx="105762">
                  <c:v>-158.93849999999998</c:v>
                </c:pt>
                <c:pt idx="105763">
                  <c:v>-158.93649999999997</c:v>
                </c:pt>
                <c:pt idx="105764">
                  <c:v>-158.93449999999999</c:v>
                </c:pt>
                <c:pt idx="105765">
                  <c:v>-158.93249999999998</c:v>
                </c:pt>
                <c:pt idx="105766">
                  <c:v>-158.93049999999997</c:v>
                </c:pt>
                <c:pt idx="105767">
                  <c:v>-158.92849999999999</c:v>
                </c:pt>
                <c:pt idx="105768">
                  <c:v>-158.92649999999998</c:v>
                </c:pt>
                <c:pt idx="105769">
                  <c:v>-158.92449999999997</c:v>
                </c:pt>
                <c:pt idx="105770">
                  <c:v>-158.92249999999999</c:v>
                </c:pt>
                <c:pt idx="105771">
                  <c:v>-158.92049999999998</c:v>
                </c:pt>
                <c:pt idx="105772">
                  <c:v>-158.91849999999997</c:v>
                </c:pt>
                <c:pt idx="105773">
                  <c:v>-158.91649999999998</c:v>
                </c:pt>
                <c:pt idx="105774">
                  <c:v>-158.91449999999998</c:v>
                </c:pt>
                <c:pt idx="105775">
                  <c:v>-158.91249999999997</c:v>
                </c:pt>
                <c:pt idx="105776">
                  <c:v>-158.91049999999998</c:v>
                </c:pt>
                <c:pt idx="105777">
                  <c:v>-158.90849999999998</c:v>
                </c:pt>
                <c:pt idx="105778">
                  <c:v>-158.90649999999997</c:v>
                </c:pt>
                <c:pt idx="105779">
                  <c:v>-158.90449999999998</c:v>
                </c:pt>
                <c:pt idx="105780">
                  <c:v>-158.90249999999997</c:v>
                </c:pt>
                <c:pt idx="105781">
                  <c:v>-158.90049999999997</c:v>
                </c:pt>
                <c:pt idx="105782">
                  <c:v>-158.89849999999998</c:v>
                </c:pt>
                <c:pt idx="105783">
                  <c:v>-158.89649999999997</c:v>
                </c:pt>
                <c:pt idx="105784">
                  <c:v>-158.89449999999997</c:v>
                </c:pt>
                <c:pt idx="105785">
                  <c:v>-158.89249999999998</c:v>
                </c:pt>
                <c:pt idx="105786">
                  <c:v>-158.89049999999997</c:v>
                </c:pt>
                <c:pt idx="105787">
                  <c:v>-158.88849999999996</c:v>
                </c:pt>
                <c:pt idx="105788">
                  <c:v>-158.88649999999998</c:v>
                </c:pt>
                <c:pt idx="105789">
                  <c:v>-158.88449999999997</c:v>
                </c:pt>
                <c:pt idx="105790">
                  <c:v>-158.88249999999996</c:v>
                </c:pt>
                <c:pt idx="105791">
                  <c:v>-158.88049999999998</c:v>
                </c:pt>
                <c:pt idx="105792">
                  <c:v>-158.87849999999997</c:v>
                </c:pt>
                <c:pt idx="105793">
                  <c:v>-158.87649999999996</c:v>
                </c:pt>
                <c:pt idx="105794">
                  <c:v>-158.87449999999998</c:v>
                </c:pt>
                <c:pt idx="105795">
                  <c:v>-158.87249999999997</c:v>
                </c:pt>
                <c:pt idx="105796">
                  <c:v>-158.87049999999996</c:v>
                </c:pt>
                <c:pt idx="105797">
                  <c:v>-158.86849999999998</c:v>
                </c:pt>
                <c:pt idx="105798">
                  <c:v>-158.86649999999997</c:v>
                </c:pt>
                <c:pt idx="105799">
                  <c:v>-158.86449999999996</c:v>
                </c:pt>
                <c:pt idx="105800">
                  <c:v>-158.86249999999998</c:v>
                </c:pt>
                <c:pt idx="105801">
                  <c:v>-158.86049999999997</c:v>
                </c:pt>
                <c:pt idx="105802">
                  <c:v>-158.85849999999996</c:v>
                </c:pt>
                <c:pt idx="105803">
                  <c:v>-158.85649999999998</c:v>
                </c:pt>
                <c:pt idx="105804">
                  <c:v>-158.85449999999997</c:v>
                </c:pt>
                <c:pt idx="105805">
                  <c:v>-158.85249999999996</c:v>
                </c:pt>
                <c:pt idx="105806">
                  <c:v>-158.85049999999998</c:v>
                </c:pt>
                <c:pt idx="105807">
                  <c:v>-158.84849999999997</c:v>
                </c:pt>
                <c:pt idx="105808">
                  <c:v>-158.84649999999996</c:v>
                </c:pt>
                <c:pt idx="105809">
                  <c:v>-158.84449999999998</c:v>
                </c:pt>
                <c:pt idx="105810">
                  <c:v>-158.84249999999997</c:v>
                </c:pt>
                <c:pt idx="105811">
                  <c:v>-158.84049999999996</c:v>
                </c:pt>
                <c:pt idx="105812">
                  <c:v>-158.83849999999998</c:v>
                </c:pt>
                <c:pt idx="105813">
                  <c:v>-158.83649999999997</c:v>
                </c:pt>
                <c:pt idx="105814">
                  <c:v>-158.83449999999999</c:v>
                </c:pt>
                <c:pt idx="105815">
                  <c:v>-158.83249999999998</c:v>
                </c:pt>
                <c:pt idx="105816">
                  <c:v>-158.83049999999997</c:v>
                </c:pt>
                <c:pt idx="105817">
                  <c:v>-158.82849999999999</c:v>
                </c:pt>
                <c:pt idx="105818">
                  <c:v>-158.82649999999998</c:v>
                </c:pt>
                <c:pt idx="105819">
                  <c:v>-158.82449999999997</c:v>
                </c:pt>
                <c:pt idx="105820">
                  <c:v>-158.82249999999999</c:v>
                </c:pt>
                <c:pt idx="105821">
                  <c:v>-158.82049999999998</c:v>
                </c:pt>
                <c:pt idx="105822">
                  <c:v>-158.81849999999997</c:v>
                </c:pt>
                <c:pt idx="105823">
                  <c:v>-158.81649999999999</c:v>
                </c:pt>
                <c:pt idx="105824">
                  <c:v>-158.81449999999998</c:v>
                </c:pt>
                <c:pt idx="105825">
                  <c:v>-158.81249999999997</c:v>
                </c:pt>
                <c:pt idx="105826">
                  <c:v>-158.81049999999999</c:v>
                </c:pt>
                <c:pt idx="105827">
                  <c:v>-158.80849999999998</c:v>
                </c:pt>
                <c:pt idx="105828">
                  <c:v>-158.80649999999997</c:v>
                </c:pt>
                <c:pt idx="105829">
                  <c:v>-158.80449999999999</c:v>
                </c:pt>
                <c:pt idx="105830">
                  <c:v>-158.80249999999998</c:v>
                </c:pt>
                <c:pt idx="105831">
                  <c:v>-158.80049999999997</c:v>
                </c:pt>
                <c:pt idx="105832">
                  <c:v>-158.79849999999999</c:v>
                </c:pt>
                <c:pt idx="105833">
                  <c:v>-158.79649999999998</c:v>
                </c:pt>
                <c:pt idx="105834">
                  <c:v>-158.79449999999997</c:v>
                </c:pt>
                <c:pt idx="105835">
                  <c:v>-158.79249999999999</c:v>
                </c:pt>
                <c:pt idx="105836">
                  <c:v>-158.79049999999998</c:v>
                </c:pt>
                <c:pt idx="105837">
                  <c:v>-158.78849999999997</c:v>
                </c:pt>
                <c:pt idx="105838">
                  <c:v>-158.78649999999999</c:v>
                </c:pt>
                <c:pt idx="105839">
                  <c:v>-158.78449999999998</c:v>
                </c:pt>
                <c:pt idx="105840">
                  <c:v>-158.78249999999997</c:v>
                </c:pt>
                <c:pt idx="105841">
                  <c:v>-158.78049999999999</c:v>
                </c:pt>
                <c:pt idx="105842">
                  <c:v>-158.77849999999998</c:v>
                </c:pt>
                <c:pt idx="105843">
                  <c:v>-158.77649999999997</c:v>
                </c:pt>
                <c:pt idx="105844">
                  <c:v>-158.77449999999999</c:v>
                </c:pt>
                <c:pt idx="105845">
                  <c:v>-158.77249999999998</c:v>
                </c:pt>
                <c:pt idx="105846">
                  <c:v>-158.77049999999997</c:v>
                </c:pt>
                <c:pt idx="105847">
                  <c:v>-158.76849999999999</c:v>
                </c:pt>
                <c:pt idx="105848">
                  <c:v>-158.76649999999998</c:v>
                </c:pt>
                <c:pt idx="105849">
                  <c:v>-158.76449999999997</c:v>
                </c:pt>
                <c:pt idx="105850">
                  <c:v>-158.76249999999999</c:v>
                </c:pt>
                <c:pt idx="105851">
                  <c:v>-158.76049999999998</c:v>
                </c:pt>
                <c:pt idx="105852">
                  <c:v>-158.75849999999997</c:v>
                </c:pt>
                <c:pt idx="105853">
                  <c:v>-158.75649999999999</c:v>
                </c:pt>
                <c:pt idx="105854">
                  <c:v>-158.75449999999998</c:v>
                </c:pt>
                <c:pt idx="105855">
                  <c:v>-158.75249999999997</c:v>
                </c:pt>
                <c:pt idx="105856">
                  <c:v>-158.75049999999999</c:v>
                </c:pt>
                <c:pt idx="105857">
                  <c:v>-158.74849999999998</c:v>
                </c:pt>
                <c:pt idx="105858">
                  <c:v>-158.74649999999997</c:v>
                </c:pt>
                <c:pt idx="105859">
                  <c:v>-158.74449999999999</c:v>
                </c:pt>
                <c:pt idx="105860">
                  <c:v>-158.74249999999998</c:v>
                </c:pt>
                <c:pt idx="105861">
                  <c:v>-158.74049999999997</c:v>
                </c:pt>
                <c:pt idx="105862">
                  <c:v>-158.73849999999999</c:v>
                </c:pt>
                <c:pt idx="105863">
                  <c:v>-158.73649999999998</c:v>
                </c:pt>
                <c:pt idx="105864">
                  <c:v>-158.73449999999997</c:v>
                </c:pt>
                <c:pt idx="105865">
                  <c:v>-158.73249999999999</c:v>
                </c:pt>
                <c:pt idx="105866">
                  <c:v>-158.73049999999998</c:v>
                </c:pt>
                <c:pt idx="105867">
                  <c:v>-158.72849999999997</c:v>
                </c:pt>
                <c:pt idx="105868">
                  <c:v>-158.72649999999999</c:v>
                </c:pt>
                <c:pt idx="105869">
                  <c:v>-158.72449999999998</c:v>
                </c:pt>
                <c:pt idx="105870">
                  <c:v>-158.72249999999997</c:v>
                </c:pt>
                <c:pt idx="105871">
                  <c:v>-158.72049999999999</c:v>
                </c:pt>
                <c:pt idx="105872">
                  <c:v>-158.71849999999998</c:v>
                </c:pt>
                <c:pt idx="105873">
                  <c:v>-158.71649999999997</c:v>
                </c:pt>
                <c:pt idx="105874">
                  <c:v>-158.71449999999999</c:v>
                </c:pt>
                <c:pt idx="105875">
                  <c:v>-158.71249999999998</c:v>
                </c:pt>
                <c:pt idx="105876">
                  <c:v>-158.71049999999997</c:v>
                </c:pt>
                <c:pt idx="105877">
                  <c:v>-158.70849999999999</c:v>
                </c:pt>
                <c:pt idx="105878">
                  <c:v>-158.70649999999998</c:v>
                </c:pt>
                <c:pt idx="105879">
                  <c:v>-158.70449999999997</c:v>
                </c:pt>
                <c:pt idx="105880">
                  <c:v>-158.70249999999999</c:v>
                </c:pt>
                <c:pt idx="105881">
                  <c:v>-158.70049999999998</c:v>
                </c:pt>
                <c:pt idx="105882">
                  <c:v>-158.69849999999997</c:v>
                </c:pt>
                <c:pt idx="105883">
                  <c:v>-158.69649999999999</c:v>
                </c:pt>
                <c:pt idx="105884">
                  <c:v>-158.69449999999998</c:v>
                </c:pt>
                <c:pt idx="105885">
                  <c:v>-158.69249999999997</c:v>
                </c:pt>
                <c:pt idx="105886">
                  <c:v>-158.69049999999999</c:v>
                </c:pt>
                <c:pt idx="105887">
                  <c:v>-158.68849999999998</c:v>
                </c:pt>
                <c:pt idx="105888">
                  <c:v>-158.68649999999997</c:v>
                </c:pt>
                <c:pt idx="105889">
                  <c:v>-158.68449999999999</c:v>
                </c:pt>
                <c:pt idx="105890">
                  <c:v>-158.68249999999998</c:v>
                </c:pt>
                <c:pt idx="105891">
                  <c:v>-158.68049999999997</c:v>
                </c:pt>
                <c:pt idx="105892">
                  <c:v>-158.67849999999999</c:v>
                </c:pt>
                <c:pt idx="105893">
                  <c:v>-158.67649999999998</c:v>
                </c:pt>
                <c:pt idx="105894">
                  <c:v>-158.67449999999997</c:v>
                </c:pt>
                <c:pt idx="105895">
                  <c:v>-158.67249999999999</c:v>
                </c:pt>
                <c:pt idx="105896">
                  <c:v>-158.67049999999998</c:v>
                </c:pt>
                <c:pt idx="105897">
                  <c:v>-158.66849999999997</c:v>
                </c:pt>
                <c:pt idx="105898">
                  <c:v>-158.66649999999998</c:v>
                </c:pt>
                <c:pt idx="105899">
                  <c:v>-158.66449999999998</c:v>
                </c:pt>
                <c:pt idx="105900">
                  <c:v>-158.66249999999997</c:v>
                </c:pt>
                <c:pt idx="105901">
                  <c:v>-158.66049999999998</c:v>
                </c:pt>
                <c:pt idx="105902">
                  <c:v>-158.65849999999998</c:v>
                </c:pt>
                <c:pt idx="105903">
                  <c:v>-158.65649999999997</c:v>
                </c:pt>
                <c:pt idx="105904">
                  <c:v>-158.65449999999998</c:v>
                </c:pt>
                <c:pt idx="105905">
                  <c:v>-158.65249999999997</c:v>
                </c:pt>
                <c:pt idx="105906">
                  <c:v>-158.65049999999997</c:v>
                </c:pt>
                <c:pt idx="105907">
                  <c:v>-158.64849999999998</c:v>
                </c:pt>
                <c:pt idx="105908">
                  <c:v>-158.64649999999997</c:v>
                </c:pt>
                <c:pt idx="105909">
                  <c:v>-158.64449999999997</c:v>
                </c:pt>
                <c:pt idx="105910">
                  <c:v>-158.64249999999998</c:v>
                </c:pt>
                <c:pt idx="105911">
                  <c:v>-158.64049999999997</c:v>
                </c:pt>
                <c:pt idx="105912">
                  <c:v>-158.63849999999996</c:v>
                </c:pt>
                <c:pt idx="105913">
                  <c:v>-158.63649999999998</c:v>
                </c:pt>
                <c:pt idx="105914">
                  <c:v>-158.63449999999997</c:v>
                </c:pt>
                <c:pt idx="105915">
                  <c:v>-158.63249999999996</c:v>
                </c:pt>
                <c:pt idx="105916">
                  <c:v>-158.63049999999998</c:v>
                </c:pt>
                <c:pt idx="105917">
                  <c:v>-158.62849999999997</c:v>
                </c:pt>
                <c:pt idx="105918">
                  <c:v>-158.62649999999996</c:v>
                </c:pt>
                <c:pt idx="105919">
                  <c:v>-158.62449999999998</c:v>
                </c:pt>
                <c:pt idx="105920">
                  <c:v>-158.62249999999997</c:v>
                </c:pt>
                <c:pt idx="105921">
                  <c:v>-158.62049999999996</c:v>
                </c:pt>
                <c:pt idx="105922">
                  <c:v>-158.61849999999998</c:v>
                </c:pt>
                <c:pt idx="105923">
                  <c:v>-158.61649999999997</c:v>
                </c:pt>
                <c:pt idx="105924">
                  <c:v>-158.61449999999996</c:v>
                </c:pt>
                <c:pt idx="105925">
                  <c:v>-158.61249999999998</c:v>
                </c:pt>
                <c:pt idx="105926">
                  <c:v>-158.61049999999997</c:v>
                </c:pt>
                <c:pt idx="105927">
                  <c:v>-158.60849999999996</c:v>
                </c:pt>
                <c:pt idx="105928">
                  <c:v>-158.60649999999998</c:v>
                </c:pt>
                <c:pt idx="105929">
                  <c:v>-158.60449999999997</c:v>
                </c:pt>
                <c:pt idx="105930">
                  <c:v>-158.60249999999996</c:v>
                </c:pt>
                <c:pt idx="105931">
                  <c:v>-158.60049999999998</c:v>
                </c:pt>
                <c:pt idx="105932">
                  <c:v>-158.59849999999997</c:v>
                </c:pt>
                <c:pt idx="105933">
                  <c:v>-158.59649999999996</c:v>
                </c:pt>
                <c:pt idx="105934">
                  <c:v>-158.59449999999998</c:v>
                </c:pt>
                <c:pt idx="105935">
                  <c:v>-158.59249999999997</c:v>
                </c:pt>
                <c:pt idx="105936">
                  <c:v>-158.59049999999996</c:v>
                </c:pt>
                <c:pt idx="105937">
                  <c:v>-158.58849999999998</c:v>
                </c:pt>
                <c:pt idx="105938">
                  <c:v>-158.58649999999997</c:v>
                </c:pt>
                <c:pt idx="105939">
                  <c:v>-158.58449999999999</c:v>
                </c:pt>
                <c:pt idx="105940">
                  <c:v>-158.58249999999998</c:v>
                </c:pt>
                <c:pt idx="105941">
                  <c:v>-158.58049999999997</c:v>
                </c:pt>
                <c:pt idx="105942">
                  <c:v>-158.57849999999999</c:v>
                </c:pt>
                <c:pt idx="105943">
                  <c:v>-158.57649999999998</c:v>
                </c:pt>
                <c:pt idx="105944">
                  <c:v>-158.57449999999997</c:v>
                </c:pt>
                <c:pt idx="105945">
                  <c:v>-158.57249999999999</c:v>
                </c:pt>
                <c:pt idx="105946">
                  <c:v>-158.57049999999998</c:v>
                </c:pt>
                <c:pt idx="105947">
                  <c:v>-158.56849999999997</c:v>
                </c:pt>
                <c:pt idx="105948">
                  <c:v>-158.56649999999999</c:v>
                </c:pt>
                <c:pt idx="105949">
                  <c:v>-158.56449999999998</c:v>
                </c:pt>
                <c:pt idx="105950">
                  <c:v>-158.56249999999997</c:v>
                </c:pt>
                <c:pt idx="105951">
                  <c:v>-158.56049999999999</c:v>
                </c:pt>
                <c:pt idx="105952">
                  <c:v>-158.55849999999998</c:v>
                </c:pt>
                <c:pt idx="105953">
                  <c:v>-158.55649999999997</c:v>
                </c:pt>
                <c:pt idx="105954">
                  <c:v>-158.55449999999999</c:v>
                </c:pt>
                <c:pt idx="105955">
                  <c:v>-158.55249999999998</c:v>
                </c:pt>
                <c:pt idx="105956">
                  <c:v>-158.55049999999997</c:v>
                </c:pt>
                <c:pt idx="105957">
                  <c:v>-158.54849999999999</c:v>
                </c:pt>
                <c:pt idx="105958">
                  <c:v>-158.54649999999998</c:v>
                </c:pt>
                <c:pt idx="105959">
                  <c:v>-158.54449999999997</c:v>
                </c:pt>
                <c:pt idx="105960">
                  <c:v>-158.54249999999999</c:v>
                </c:pt>
                <c:pt idx="105961">
                  <c:v>-158.54049999999998</c:v>
                </c:pt>
                <c:pt idx="105962">
                  <c:v>-158.53849999999997</c:v>
                </c:pt>
                <c:pt idx="105963">
                  <c:v>-158.53649999999999</c:v>
                </c:pt>
                <c:pt idx="105964">
                  <c:v>-158.53449999999998</c:v>
                </c:pt>
                <c:pt idx="105965">
                  <c:v>-158.53249999999997</c:v>
                </c:pt>
                <c:pt idx="105966">
                  <c:v>-158.53049999999999</c:v>
                </c:pt>
                <c:pt idx="105967">
                  <c:v>-158.52849999999998</c:v>
                </c:pt>
                <c:pt idx="105968">
                  <c:v>-158.52649999999997</c:v>
                </c:pt>
                <c:pt idx="105969">
                  <c:v>-158.52449999999999</c:v>
                </c:pt>
                <c:pt idx="105970">
                  <c:v>-158.52249999999998</c:v>
                </c:pt>
                <c:pt idx="105971">
                  <c:v>-158.52049999999997</c:v>
                </c:pt>
                <c:pt idx="105972">
                  <c:v>-158.51849999999999</c:v>
                </c:pt>
                <c:pt idx="105973">
                  <c:v>-158.51649999999998</c:v>
                </c:pt>
                <c:pt idx="105974">
                  <c:v>-158.51449999999997</c:v>
                </c:pt>
                <c:pt idx="105975">
                  <c:v>-158.51249999999999</c:v>
                </c:pt>
                <c:pt idx="105976">
                  <c:v>-158.51049999999998</c:v>
                </c:pt>
                <c:pt idx="105977">
                  <c:v>-158.50849999999997</c:v>
                </c:pt>
                <c:pt idx="105978">
                  <c:v>-158.50649999999999</c:v>
                </c:pt>
                <c:pt idx="105979">
                  <c:v>-158.50449999999998</c:v>
                </c:pt>
                <c:pt idx="105980">
                  <c:v>-158.50249999999997</c:v>
                </c:pt>
                <c:pt idx="105981">
                  <c:v>-158.50049999999999</c:v>
                </c:pt>
                <c:pt idx="105982">
                  <c:v>-158.49849999999998</c:v>
                </c:pt>
                <c:pt idx="105983">
                  <c:v>-158.49649999999997</c:v>
                </c:pt>
                <c:pt idx="105984">
                  <c:v>-158.49449999999999</c:v>
                </c:pt>
                <c:pt idx="105985">
                  <c:v>-158.49249999999998</c:v>
                </c:pt>
                <c:pt idx="105986">
                  <c:v>-158.49049999999997</c:v>
                </c:pt>
                <c:pt idx="105987">
                  <c:v>-158.48849999999999</c:v>
                </c:pt>
                <c:pt idx="105988">
                  <c:v>-158.48649999999998</c:v>
                </c:pt>
                <c:pt idx="105989">
                  <c:v>-158.48449999999997</c:v>
                </c:pt>
                <c:pt idx="105990">
                  <c:v>-158.48249999999999</c:v>
                </c:pt>
                <c:pt idx="105991">
                  <c:v>-158.48049999999998</c:v>
                </c:pt>
                <c:pt idx="105992">
                  <c:v>-158.47849999999997</c:v>
                </c:pt>
                <c:pt idx="105993">
                  <c:v>-158.47649999999999</c:v>
                </c:pt>
                <c:pt idx="105994">
                  <c:v>-158.47449999999998</c:v>
                </c:pt>
                <c:pt idx="105995">
                  <c:v>-158.47249999999997</c:v>
                </c:pt>
                <c:pt idx="105996">
                  <c:v>-158.47049999999999</c:v>
                </c:pt>
                <c:pt idx="105997">
                  <c:v>-158.46849999999998</c:v>
                </c:pt>
                <c:pt idx="105998">
                  <c:v>-158.46649999999997</c:v>
                </c:pt>
                <c:pt idx="105999">
                  <c:v>-158.46449999999999</c:v>
                </c:pt>
                <c:pt idx="106000">
                  <c:v>-158.46249999999998</c:v>
                </c:pt>
                <c:pt idx="106001">
                  <c:v>-158.46049999999997</c:v>
                </c:pt>
                <c:pt idx="106002">
                  <c:v>-158.45849999999999</c:v>
                </c:pt>
                <c:pt idx="106003">
                  <c:v>-158.45649999999998</c:v>
                </c:pt>
                <c:pt idx="106004">
                  <c:v>-158.45449999999997</c:v>
                </c:pt>
                <c:pt idx="106005">
                  <c:v>-158.45249999999999</c:v>
                </c:pt>
                <c:pt idx="106006">
                  <c:v>-158.45049999999998</c:v>
                </c:pt>
                <c:pt idx="106007">
                  <c:v>-158.44849999999997</c:v>
                </c:pt>
                <c:pt idx="106008">
                  <c:v>-158.44649999999999</c:v>
                </c:pt>
                <c:pt idx="106009">
                  <c:v>-158.44449999999998</c:v>
                </c:pt>
                <c:pt idx="106010">
                  <c:v>-158.44249999999997</c:v>
                </c:pt>
                <c:pt idx="106011">
                  <c:v>-158.44049999999999</c:v>
                </c:pt>
                <c:pt idx="106012">
                  <c:v>-158.43849999999998</c:v>
                </c:pt>
                <c:pt idx="106013">
                  <c:v>-158.43649999999997</c:v>
                </c:pt>
                <c:pt idx="106014">
                  <c:v>-158.43449999999999</c:v>
                </c:pt>
                <c:pt idx="106015">
                  <c:v>-158.43249999999998</c:v>
                </c:pt>
                <c:pt idx="106016">
                  <c:v>-158.43049999999997</c:v>
                </c:pt>
                <c:pt idx="106017">
                  <c:v>-158.42849999999999</c:v>
                </c:pt>
                <c:pt idx="106018">
                  <c:v>-158.42649999999998</c:v>
                </c:pt>
                <c:pt idx="106019">
                  <c:v>-158.42449999999997</c:v>
                </c:pt>
                <c:pt idx="106020">
                  <c:v>-158.42249999999999</c:v>
                </c:pt>
                <c:pt idx="106021">
                  <c:v>-158.42049999999998</c:v>
                </c:pt>
                <c:pt idx="106022">
                  <c:v>-158.41849999999997</c:v>
                </c:pt>
                <c:pt idx="106023">
                  <c:v>-158.41649999999998</c:v>
                </c:pt>
                <c:pt idx="106024">
                  <c:v>-158.41449999999998</c:v>
                </c:pt>
                <c:pt idx="106025">
                  <c:v>-158.41249999999997</c:v>
                </c:pt>
                <c:pt idx="106026">
                  <c:v>-158.41049999999998</c:v>
                </c:pt>
                <c:pt idx="106027">
                  <c:v>-158.40849999999998</c:v>
                </c:pt>
                <c:pt idx="106028">
                  <c:v>-158.40649999999997</c:v>
                </c:pt>
                <c:pt idx="106029">
                  <c:v>-158.40449999999998</c:v>
                </c:pt>
                <c:pt idx="106030">
                  <c:v>-158.40249999999997</c:v>
                </c:pt>
                <c:pt idx="106031">
                  <c:v>-158.40049999999997</c:v>
                </c:pt>
                <c:pt idx="106032">
                  <c:v>-158.39849999999998</c:v>
                </c:pt>
                <c:pt idx="106033">
                  <c:v>-158.39649999999997</c:v>
                </c:pt>
                <c:pt idx="106034">
                  <c:v>-158.39449999999997</c:v>
                </c:pt>
                <c:pt idx="106035">
                  <c:v>-158.39249999999998</c:v>
                </c:pt>
                <c:pt idx="106036">
                  <c:v>-158.39049999999997</c:v>
                </c:pt>
                <c:pt idx="106037">
                  <c:v>-158.38849999999996</c:v>
                </c:pt>
                <c:pt idx="106038">
                  <c:v>-158.38649999999998</c:v>
                </c:pt>
                <c:pt idx="106039">
                  <c:v>-158.38449999999997</c:v>
                </c:pt>
                <c:pt idx="106040">
                  <c:v>-158.38249999999996</c:v>
                </c:pt>
                <c:pt idx="106041">
                  <c:v>-158.38049999999998</c:v>
                </c:pt>
                <c:pt idx="106042">
                  <c:v>-158.37849999999997</c:v>
                </c:pt>
                <c:pt idx="106043">
                  <c:v>-158.37649999999996</c:v>
                </c:pt>
                <c:pt idx="106044">
                  <c:v>-158.37449999999998</c:v>
                </c:pt>
                <c:pt idx="106045">
                  <c:v>-158.37249999999997</c:v>
                </c:pt>
                <c:pt idx="106046">
                  <c:v>-158.37049999999996</c:v>
                </c:pt>
                <c:pt idx="106047">
                  <c:v>-158.36849999999998</c:v>
                </c:pt>
                <c:pt idx="106048">
                  <c:v>-158.36649999999997</c:v>
                </c:pt>
                <c:pt idx="106049">
                  <c:v>-158.36449999999996</c:v>
                </c:pt>
                <c:pt idx="106050">
                  <c:v>-158.36249999999998</c:v>
                </c:pt>
                <c:pt idx="106051">
                  <c:v>-158.36049999999997</c:v>
                </c:pt>
                <c:pt idx="106052">
                  <c:v>-158.35849999999996</c:v>
                </c:pt>
                <c:pt idx="106053">
                  <c:v>-158.35649999999998</c:v>
                </c:pt>
                <c:pt idx="106054">
                  <c:v>-158.35449999999997</c:v>
                </c:pt>
                <c:pt idx="106055">
                  <c:v>-158.35249999999996</c:v>
                </c:pt>
                <c:pt idx="106056">
                  <c:v>-158.35049999999998</c:v>
                </c:pt>
                <c:pt idx="106057">
                  <c:v>-158.34849999999997</c:v>
                </c:pt>
                <c:pt idx="106058">
                  <c:v>-158.34649999999996</c:v>
                </c:pt>
                <c:pt idx="106059">
                  <c:v>-158.34449999999998</c:v>
                </c:pt>
                <c:pt idx="106060">
                  <c:v>-158.34249999999997</c:v>
                </c:pt>
                <c:pt idx="106061">
                  <c:v>-158.34049999999996</c:v>
                </c:pt>
                <c:pt idx="106062">
                  <c:v>-158.33849999999998</c:v>
                </c:pt>
                <c:pt idx="106063">
                  <c:v>-158.33649999999997</c:v>
                </c:pt>
                <c:pt idx="106064">
                  <c:v>-158.33449999999999</c:v>
                </c:pt>
                <c:pt idx="106065">
                  <c:v>-158.33249999999998</c:v>
                </c:pt>
                <c:pt idx="106066">
                  <c:v>-158.33049999999997</c:v>
                </c:pt>
                <c:pt idx="106067">
                  <c:v>-158.32849999999999</c:v>
                </c:pt>
                <c:pt idx="106068">
                  <c:v>-158.32649999999998</c:v>
                </c:pt>
                <c:pt idx="106069">
                  <c:v>-158.32449999999997</c:v>
                </c:pt>
                <c:pt idx="106070">
                  <c:v>-158.32249999999999</c:v>
                </c:pt>
                <c:pt idx="106071">
                  <c:v>-158.32049999999998</c:v>
                </c:pt>
                <c:pt idx="106072">
                  <c:v>-158.31849999999997</c:v>
                </c:pt>
                <c:pt idx="106073">
                  <c:v>-158.31649999999999</c:v>
                </c:pt>
                <c:pt idx="106074">
                  <c:v>-158.31449999999998</c:v>
                </c:pt>
                <c:pt idx="106075">
                  <c:v>-158.31249999999997</c:v>
                </c:pt>
                <c:pt idx="106076">
                  <c:v>-158.31049999999999</c:v>
                </c:pt>
                <c:pt idx="106077">
                  <c:v>-158.30849999999998</c:v>
                </c:pt>
                <c:pt idx="106078">
                  <c:v>-158.30649999999997</c:v>
                </c:pt>
                <c:pt idx="106079">
                  <c:v>-158.30449999999999</c:v>
                </c:pt>
                <c:pt idx="106080">
                  <c:v>-158.30249999999998</c:v>
                </c:pt>
                <c:pt idx="106081">
                  <c:v>-158.30049999999997</c:v>
                </c:pt>
                <c:pt idx="106082">
                  <c:v>-158.29849999999999</c:v>
                </c:pt>
                <c:pt idx="106083">
                  <c:v>-158.29649999999998</c:v>
                </c:pt>
                <c:pt idx="106084">
                  <c:v>-158.29449999999997</c:v>
                </c:pt>
                <c:pt idx="106085">
                  <c:v>-158.29249999999999</c:v>
                </c:pt>
                <c:pt idx="106086">
                  <c:v>-158.29049999999998</c:v>
                </c:pt>
                <c:pt idx="106087">
                  <c:v>-158.28849999999997</c:v>
                </c:pt>
                <c:pt idx="106088">
                  <c:v>-158.28649999999999</c:v>
                </c:pt>
                <c:pt idx="106089">
                  <c:v>-158.28449999999998</c:v>
                </c:pt>
                <c:pt idx="106090">
                  <c:v>-158.28249999999997</c:v>
                </c:pt>
                <c:pt idx="106091">
                  <c:v>-158.28049999999999</c:v>
                </c:pt>
                <c:pt idx="106092">
                  <c:v>-158.27849999999998</c:v>
                </c:pt>
                <c:pt idx="106093">
                  <c:v>-158.27649999999997</c:v>
                </c:pt>
                <c:pt idx="106094">
                  <c:v>-158.27449999999999</c:v>
                </c:pt>
                <c:pt idx="106095">
                  <c:v>-158.27249999999998</c:v>
                </c:pt>
                <c:pt idx="106096">
                  <c:v>-158.27049999999997</c:v>
                </c:pt>
                <c:pt idx="106097">
                  <c:v>-158.26849999999999</c:v>
                </c:pt>
                <c:pt idx="106098">
                  <c:v>-158.26649999999998</c:v>
                </c:pt>
                <c:pt idx="106099">
                  <c:v>-158.26449999999997</c:v>
                </c:pt>
                <c:pt idx="106100">
                  <c:v>-158.26249999999999</c:v>
                </c:pt>
                <c:pt idx="106101">
                  <c:v>-158.26049999999998</c:v>
                </c:pt>
                <c:pt idx="106102">
                  <c:v>-158.25849999999997</c:v>
                </c:pt>
                <c:pt idx="106103">
                  <c:v>-158.25649999999999</c:v>
                </c:pt>
                <c:pt idx="106104">
                  <c:v>-158.25449999999998</c:v>
                </c:pt>
                <c:pt idx="106105">
                  <c:v>-158.25249999999997</c:v>
                </c:pt>
                <c:pt idx="106106">
                  <c:v>-158.25049999999999</c:v>
                </c:pt>
                <c:pt idx="106107">
                  <c:v>-158.24849999999998</c:v>
                </c:pt>
                <c:pt idx="106108">
                  <c:v>-158.24649999999997</c:v>
                </c:pt>
                <c:pt idx="106109">
                  <c:v>-158.24449999999999</c:v>
                </c:pt>
                <c:pt idx="106110">
                  <c:v>-158.24249999999998</c:v>
                </c:pt>
                <c:pt idx="106111">
                  <c:v>-158.24049999999997</c:v>
                </c:pt>
                <c:pt idx="106112">
                  <c:v>-158.23849999999999</c:v>
                </c:pt>
                <c:pt idx="106113">
                  <c:v>-158.23649999999998</c:v>
                </c:pt>
                <c:pt idx="106114">
                  <c:v>-158.23449999999997</c:v>
                </c:pt>
                <c:pt idx="106115">
                  <c:v>-158.23249999999999</c:v>
                </c:pt>
                <c:pt idx="106116">
                  <c:v>-158.23049999999998</c:v>
                </c:pt>
                <c:pt idx="106117">
                  <c:v>-158.22849999999997</c:v>
                </c:pt>
                <c:pt idx="106118">
                  <c:v>-158.22649999999999</c:v>
                </c:pt>
                <c:pt idx="106119">
                  <c:v>-158.22449999999998</c:v>
                </c:pt>
                <c:pt idx="106120">
                  <c:v>-158.22249999999997</c:v>
                </c:pt>
                <c:pt idx="106121">
                  <c:v>-158.22049999999999</c:v>
                </c:pt>
                <c:pt idx="106122">
                  <c:v>-158.21849999999998</c:v>
                </c:pt>
                <c:pt idx="106123">
                  <c:v>-158.21649999999997</c:v>
                </c:pt>
                <c:pt idx="106124">
                  <c:v>-158.21449999999999</c:v>
                </c:pt>
                <c:pt idx="106125">
                  <c:v>-158.21249999999998</c:v>
                </c:pt>
                <c:pt idx="106126">
                  <c:v>-158.21049999999997</c:v>
                </c:pt>
                <c:pt idx="106127">
                  <c:v>-158.20849999999999</c:v>
                </c:pt>
                <c:pt idx="106128">
                  <c:v>-158.20649999999998</c:v>
                </c:pt>
                <c:pt idx="106129">
                  <c:v>-158.20449999999997</c:v>
                </c:pt>
                <c:pt idx="106130">
                  <c:v>-158.20249999999999</c:v>
                </c:pt>
                <c:pt idx="106131">
                  <c:v>-158.20049999999998</c:v>
                </c:pt>
                <c:pt idx="106132">
                  <c:v>-158.19849999999997</c:v>
                </c:pt>
                <c:pt idx="106133">
                  <c:v>-158.19649999999999</c:v>
                </c:pt>
                <c:pt idx="106134">
                  <c:v>-158.19449999999998</c:v>
                </c:pt>
                <c:pt idx="106135">
                  <c:v>-158.19249999999997</c:v>
                </c:pt>
                <c:pt idx="106136">
                  <c:v>-158.19049999999999</c:v>
                </c:pt>
                <c:pt idx="106137">
                  <c:v>-158.18849999999998</c:v>
                </c:pt>
                <c:pt idx="106138">
                  <c:v>-158.18649999999997</c:v>
                </c:pt>
                <c:pt idx="106139">
                  <c:v>-158.18449999999999</c:v>
                </c:pt>
                <c:pt idx="106140">
                  <c:v>-158.18249999999998</c:v>
                </c:pt>
                <c:pt idx="106141">
                  <c:v>-158.18049999999997</c:v>
                </c:pt>
                <c:pt idx="106142">
                  <c:v>-158.17849999999999</c:v>
                </c:pt>
                <c:pt idx="106143">
                  <c:v>-158.17649999999998</c:v>
                </c:pt>
                <c:pt idx="106144">
                  <c:v>-158.17449999999997</c:v>
                </c:pt>
                <c:pt idx="106145">
                  <c:v>-158.17249999999999</c:v>
                </c:pt>
                <c:pt idx="106146">
                  <c:v>-158.17049999999998</c:v>
                </c:pt>
                <c:pt idx="106147">
                  <c:v>-158.16849999999997</c:v>
                </c:pt>
                <c:pt idx="106148">
                  <c:v>-158.16649999999998</c:v>
                </c:pt>
                <c:pt idx="106149">
                  <c:v>-158.16449999999998</c:v>
                </c:pt>
                <c:pt idx="106150">
                  <c:v>-158.16249999999997</c:v>
                </c:pt>
                <c:pt idx="106151">
                  <c:v>-158.16049999999998</c:v>
                </c:pt>
                <c:pt idx="106152">
                  <c:v>-158.15849999999998</c:v>
                </c:pt>
                <c:pt idx="106153">
                  <c:v>-158.15649999999997</c:v>
                </c:pt>
                <c:pt idx="106154">
                  <c:v>-158.15449999999998</c:v>
                </c:pt>
                <c:pt idx="106155">
                  <c:v>-158.15249999999997</c:v>
                </c:pt>
                <c:pt idx="106156">
                  <c:v>-158.15049999999997</c:v>
                </c:pt>
                <c:pt idx="106157">
                  <c:v>-158.14849999999998</c:v>
                </c:pt>
                <c:pt idx="106158">
                  <c:v>-158.14649999999997</c:v>
                </c:pt>
                <c:pt idx="106159">
                  <c:v>-158.14449999999997</c:v>
                </c:pt>
                <c:pt idx="106160">
                  <c:v>-158.14249999999998</c:v>
                </c:pt>
                <c:pt idx="106161">
                  <c:v>-158.14049999999997</c:v>
                </c:pt>
                <c:pt idx="106162">
                  <c:v>-158.13849999999996</c:v>
                </c:pt>
                <c:pt idx="106163">
                  <c:v>-158.13649999999998</c:v>
                </c:pt>
                <c:pt idx="106164">
                  <c:v>-158.13449999999997</c:v>
                </c:pt>
                <c:pt idx="106165">
                  <c:v>-158.13249999999996</c:v>
                </c:pt>
                <c:pt idx="106166">
                  <c:v>-158.13049999999998</c:v>
                </c:pt>
                <c:pt idx="106167">
                  <c:v>-158.12849999999997</c:v>
                </c:pt>
                <c:pt idx="106168">
                  <c:v>-158.12649999999996</c:v>
                </c:pt>
                <c:pt idx="106169">
                  <c:v>-158.12449999999998</c:v>
                </c:pt>
                <c:pt idx="106170">
                  <c:v>-158.12249999999997</c:v>
                </c:pt>
                <c:pt idx="106171">
                  <c:v>-158.12049999999996</c:v>
                </c:pt>
                <c:pt idx="106172">
                  <c:v>-158.11849999999998</c:v>
                </c:pt>
                <c:pt idx="106173">
                  <c:v>-158.11649999999997</c:v>
                </c:pt>
                <c:pt idx="106174">
                  <c:v>-158.11449999999996</c:v>
                </c:pt>
                <c:pt idx="106175">
                  <c:v>-158.11249999999998</c:v>
                </c:pt>
                <c:pt idx="106176">
                  <c:v>-158.11049999999997</c:v>
                </c:pt>
                <c:pt idx="106177">
                  <c:v>-158.10849999999996</c:v>
                </c:pt>
                <c:pt idx="106178">
                  <c:v>-158.10649999999998</c:v>
                </c:pt>
                <c:pt idx="106179">
                  <c:v>-158.10449999999997</c:v>
                </c:pt>
                <c:pt idx="106180">
                  <c:v>-158.10249999999996</c:v>
                </c:pt>
                <c:pt idx="106181">
                  <c:v>-158.10049999999998</c:v>
                </c:pt>
                <c:pt idx="106182">
                  <c:v>-158.09849999999997</c:v>
                </c:pt>
                <c:pt idx="106183">
                  <c:v>-158.09649999999996</c:v>
                </c:pt>
                <c:pt idx="106184">
                  <c:v>-158.09449999999998</c:v>
                </c:pt>
                <c:pt idx="106185">
                  <c:v>-158.09249999999997</c:v>
                </c:pt>
                <c:pt idx="106186">
                  <c:v>-158.09049999999996</c:v>
                </c:pt>
                <c:pt idx="106187">
                  <c:v>-158.08849999999998</c:v>
                </c:pt>
                <c:pt idx="106188">
                  <c:v>-158.08649999999997</c:v>
                </c:pt>
                <c:pt idx="106189">
                  <c:v>-158.08449999999999</c:v>
                </c:pt>
                <c:pt idx="106190">
                  <c:v>-158.08249999999998</c:v>
                </c:pt>
                <c:pt idx="106191">
                  <c:v>-158.08049999999997</c:v>
                </c:pt>
                <c:pt idx="106192">
                  <c:v>-158.07849999999999</c:v>
                </c:pt>
                <c:pt idx="106193">
                  <c:v>-158.07649999999998</c:v>
                </c:pt>
                <c:pt idx="106194">
                  <c:v>-158.07449999999997</c:v>
                </c:pt>
                <c:pt idx="106195">
                  <c:v>-158.07249999999999</c:v>
                </c:pt>
                <c:pt idx="106196">
                  <c:v>-158.07049999999998</c:v>
                </c:pt>
                <c:pt idx="106197">
                  <c:v>-158.06849999999997</c:v>
                </c:pt>
                <c:pt idx="106198">
                  <c:v>-158.06649999999999</c:v>
                </c:pt>
                <c:pt idx="106199">
                  <c:v>-158.06449999999998</c:v>
                </c:pt>
                <c:pt idx="106200">
                  <c:v>-158.06249999999997</c:v>
                </c:pt>
                <c:pt idx="106201">
                  <c:v>-158.06049999999999</c:v>
                </c:pt>
                <c:pt idx="106202">
                  <c:v>-158.05849999999998</c:v>
                </c:pt>
                <c:pt idx="106203">
                  <c:v>-158.05649999999997</c:v>
                </c:pt>
                <c:pt idx="106204">
                  <c:v>-158.05449999999999</c:v>
                </c:pt>
                <c:pt idx="106205">
                  <c:v>-158.05249999999998</c:v>
                </c:pt>
                <c:pt idx="106206">
                  <c:v>-158.05049999999997</c:v>
                </c:pt>
                <c:pt idx="106207">
                  <c:v>-158.04849999999999</c:v>
                </c:pt>
                <c:pt idx="106208">
                  <c:v>-158.04649999999998</c:v>
                </c:pt>
                <c:pt idx="106209">
                  <c:v>-158.04449999999997</c:v>
                </c:pt>
                <c:pt idx="106210">
                  <c:v>-158.04249999999999</c:v>
                </c:pt>
                <c:pt idx="106211">
                  <c:v>-158.04049999999998</c:v>
                </c:pt>
                <c:pt idx="106212">
                  <c:v>-158.03849999999997</c:v>
                </c:pt>
                <c:pt idx="106213">
                  <c:v>-158.03649999999999</c:v>
                </c:pt>
                <c:pt idx="106214">
                  <c:v>-158.03449999999998</c:v>
                </c:pt>
                <c:pt idx="106215">
                  <c:v>-158.03249999999997</c:v>
                </c:pt>
                <c:pt idx="106216">
                  <c:v>-158.03049999999999</c:v>
                </c:pt>
                <c:pt idx="106217">
                  <c:v>-158.02849999999998</c:v>
                </c:pt>
                <c:pt idx="106218">
                  <c:v>-158.02649999999997</c:v>
                </c:pt>
                <c:pt idx="106219">
                  <c:v>-158.02449999999999</c:v>
                </c:pt>
                <c:pt idx="106220">
                  <c:v>-158.02249999999998</c:v>
                </c:pt>
                <c:pt idx="106221">
                  <c:v>-158.02049999999997</c:v>
                </c:pt>
                <c:pt idx="106222">
                  <c:v>-158.01849999999999</c:v>
                </c:pt>
                <c:pt idx="106223">
                  <c:v>-158.01649999999998</c:v>
                </c:pt>
                <c:pt idx="106224">
                  <c:v>-158.01449999999997</c:v>
                </c:pt>
                <c:pt idx="106225">
                  <c:v>-158.01249999999999</c:v>
                </c:pt>
                <c:pt idx="106226">
                  <c:v>-158.01049999999998</c:v>
                </c:pt>
                <c:pt idx="106227">
                  <c:v>-158.00849999999997</c:v>
                </c:pt>
                <c:pt idx="106228">
                  <c:v>-158.00649999999999</c:v>
                </c:pt>
                <c:pt idx="106229">
                  <c:v>-158.00449999999998</c:v>
                </c:pt>
                <c:pt idx="106230">
                  <c:v>-158.00249999999997</c:v>
                </c:pt>
                <c:pt idx="106231">
                  <c:v>-158.00049999999999</c:v>
                </c:pt>
                <c:pt idx="106232">
                  <c:v>-157.99849999999998</c:v>
                </c:pt>
                <c:pt idx="106233">
                  <c:v>-157.99649999999997</c:v>
                </c:pt>
                <c:pt idx="106234">
                  <c:v>-157.99449999999999</c:v>
                </c:pt>
                <c:pt idx="106235">
                  <c:v>-157.99249999999998</c:v>
                </c:pt>
                <c:pt idx="106236">
                  <c:v>-157.99049999999997</c:v>
                </c:pt>
                <c:pt idx="106237">
                  <c:v>-157.98849999999999</c:v>
                </c:pt>
                <c:pt idx="106238">
                  <c:v>-157.98649999999998</c:v>
                </c:pt>
                <c:pt idx="106239">
                  <c:v>-157.98449999999997</c:v>
                </c:pt>
                <c:pt idx="106240">
                  <c:v>-157.98249999999999</c:v>
                </c:pt>
                <c:pt idx="106241">
                  <c:v>-157.98049999999998</c:v>
                </c:pt>
                <c:pt idx="106242">
                  <c:v>-157.97849999999997</c:v>
                </c:pt>
                <c:pt idx="106243">
                  <c:v>-157.97649999999999</c:v>
                </c:pt>
                <c:pt idx="106244">
                  <c:v>-157.97449999999998</c:v>
                </c:pt>
                <c:pt idx="106245">
                  <c:v>-157.97249999999997</c:v>
                </c:pt>
                <c:pt idx="106246">
                  <c:v>-157.97049999999999</c:v>
                </c:pt>
                <c:pt idx="106247">
                  <c:v>-157.96849999999998</c:v>
                </c:pt>
                <c:pt idx="106248">
                  <c:v>-157.96649999999997</c:v>
                </c:pt>
                <c:pt idx="106249">
                  <c:v>-157.96449999999999</c:v>
                </c:pt>
                <c:pt idx="106250">
                  <c:v>-157.96249999999998</c:v>
                </c:pt>
                <c:pt idx="106251">
                  <c:v>-157.96049999999997</c:v>
                </c:pt>
                <c:pt idx="106252">
                  <c:v>-157.95849999999999</c:v>
                </c:pt>
                <c:pt idx="106253">
                  <c:v>-157.95649999999998</c:v>
                </c:pt>
                <c:pt idx="106254">
                  <c:v>-157.95449999999997</c:v>
                </c:pt>
                <c:pt idx="106255">
                  <c:v>-157.95249999999999</c:v>
                </c:pt>
                <c:pt idx="106256">
                  <c:v>-157.95049999999998</c:v>
                </c:pt>
                <c:pt idx="106257">
                  <c:v>-157.94849999999997</c:v>
                </c:pt>
                <c:pt idx="106258">
                  <c:v>-157.94649999999999</c:v>
                </c:pt>
                <c:pt idx="106259">
                  <c:v>-157.94449999999998</c:v>
                </c:pt>
                <c:pt idx="106260">
                  <c:v>-157.94249999999997</c:v>
                </c:pt>
                <c:pt idx="106261">
                  <c:v>-157.94049999999999</c:v>
                </c:pt>
                <c:pt idx="106262">
                  <c:v>-157.93849999999998</c:v>
                </c:pt>
                <c:pt idx="106263">
                  <c:v>-157.93649999999997</c:v>
                </c:pt>
                <c:pt idx="106264">
                  <c:v>-157.93449999999999</c:v>
                </c:pt>
                <c:pt idx="106265">
                  <c:v>-157.93249999999998</c:v>
                </c:pt>
                <c:pt idx="106266">
                  <c:v>-157.93049999999997</c:v>
                </c:pt>
                <c:pt idx="106267">
                  <c:v>-157.92849999999999</c:v>
                </c:pt>
                <c:pt idx="106268">
                  <c:v>-157.92649999999998</c:v>
                </c:pt>
                <c:pt idx="106269">
                  <c:v>-157.92449999999997</c:v>
                </c:pt>
                <c:pt idx="106270">
                  <c:v>-157.92249999999999</c:v>
                </c:pt>
                <c:pt idx="106271">
                  <c:v>-157.92049999999998</c:v>
                </c:pt>
                <c:pt idx="106272">
                  <c:v>-157.91849999999997</c:v>
                </c:pt>
                <c:pt idx="106273">
                  <c:v>-157.91649999999998</c:v>
                </c:pt>
                <c:pt idx="106274">
                  <c:v>-157.91449999999998</c:v>
                </c:pt>
                <c:pt idx="106275">
                  <c:v>-157.91249999999997</c:v>
                </c:pt>
                <c:pt idx="106276">
                  <c:v>-157.91049999999998</c:v>
                </c:pt>
                <c:pt idx="106277">
                  <c:v>-157.90849999999998</c:v>
                </c:pt>
                <c:pt idx="106278">
                  <c:v>-157.90649999999997</c:v>
                </c:pt>
                <c:pt idx="106279">
                  <c:v>-157.90449999999998</c:v>
                </c:pt>
                <c:pt idx="106280">
                  <c:v>-157.90249999999997</c:v>
                </c:pt>
                <c:pt idx="106281">
                  <c:v>-157.90049999999997</c:v>
                </c:pt>
                <c:pt idx="106282">
                  <c:v>-157.89849999999998</c:v>
                </c:pt>
                <c:pt idx="106283">
                  <c:v>-157.89649999999997</c:v>
                </c:pt>
                <c:pt idx="106284">
                  <c:v>-157.89449999999997</c:v>
                </c:pt>
                <c:pt idx="106285">
                  <c:v>-157.89249999999998</c:v>
                </c:pt>
                <c:pt idx="106286">
                  <c:v>-157.89049999999997</c:v>
                </c:pt>
                <c:pt idx="106287">
                  <c:v>-157.88849999999996</c:v>
                </c:pt>
                <c:pt idx="106288">
                  <c:v>-157.88649999999998</c:v>
                </c:pt>
                <c:pt idx="106289">
                  <c:v>-157.88449999999997</c:v>
                </c:pt>
                <c:pt idx="106290">
                  <c:v>-157.88249999999996</c:v>
                </c:pt>
                <c:pt idx="106291">
                  <c:v>-157.88049999999998</c:v>
                </c:pt>
                <c:pt idx="106292">
                  <c:v>-157.87849999999997</c:v>
                </c:pt>
                <c:pt idx="106293">
                  <c:v>-157.87649999999996</c:v>
                </c:pt>
                <c:pt idx="106294">
                  <c:v>-157.87449999999998</c:v>
                </c:pt>
                <c:pt idx="106295">
                  <c:v>-157.87249999999997</c:v>
                </c:pt>
                <c:pt idx="106296">
                  <c:v>-157.87049999999996</c:v>
                </c:pt>
                <c:pt idx="106297">
                  <c:v>-157.86849999999998</c:v>
                </c:pt>
                <c:pt idx="106298">
                  <c:v>-157.86649999999997</c:v>
                </c:pt>
                <c:pt idx="106299">
                  <c:v>-157.86449999999996</c:v>
                </c:pt>
                <c:pt idx="106300">
                  <c:v>-157.86249999999998</c:v>
                </c:pt>
                <c:pt idx="106301">
                  <c:v>-157.86049999999997</c:v>
                </c:pt>
                <c:pt idx="106302">
                  <c:v>-157.85849999999996</c:v>
                </c:pt>
                <c:pt idx="106303">
                  <c:v>-157.85649999999998</c:v>
                </c:pt>
                <c:pt idx="106304">
                  <c:v>-157.85449999999997</c:v>
                </c:pt>
                <c:pt idx="106305">
                  <c:v>-157.85249999999996</c:v>
                </c:pt>
                <c:pt idx="106306">
                  <c:v>-157.85049999999998</c:v>
                </c:pt>
                <c:pt idx="106307">
                  <c:v>-157.84849999999997</c:v>
                </c:pt>
                <c:pt idx="106308">
                  <c:v>-157.84649999999996</c:v>
                </c:pt>
                <c:pt idx="106309">
                  <c:v>-157.84449999999998</c:v>
                </c:pt>
                <c:pt idx="106310">
                  <c:v>-157.84249999999997</c:v>
                </c:pt>
                <c:pt idx="106311">
                  <c:v>-157.84049999999996</c:v>
                </c:pt>
                <c:pt idx="106312">
                  <c:v>-157.83849999999998</c:v>
                </c:pt>
                <c:pt idx="106313">
                  <c:v>-157.83649999999997</c:v>
                </c:pt>
                <c:pt idx="106314">
                  <c:v>-157.83449999999999</c:v>
                </c:pt>
                <c:pt idx="106315">
                  <c:v>-157.83249999999998</c:v>
                </c:pt>
                <c:pt idx="106316">
                  <c:v>-157.83049999999997</c:v>
                </c:pt>
                <c:pt idx="106317">
                  <c:v>-157.82849999999999</c:v>
                </c:pt>
                <c:pt idx="106318">
                  <c:v>-157.82649999999998</c:v>
                </c:pt>
                <c:pt idx="106319">
                  <c:v>-157.82449999999997</c:v>
                </c:pt>
                <c:pt idx="106320">
                  <c:v>-157.82249999999999</c:v>
                </c:pt>
                <c:pt idx="106321">
                  <c:v>-157.82049999999998</c:v>
                </c:pt>
                <c:pt idx="106322">
                  <c:v>-157.81849999999997</c:v>
                </c:pt>
                <c:pt idx="106323">
                  <c:v>-157.81649999999999</c:v>
                </c:pt>
                <c:pt idx="106324">
                  <c:v>-157.81449999999998</c:v>
                </c:pt>
                <c:pt idx="106325">
                  <c:v>-157.81249999999997</c:v>
                </c:pt>
                <c:pt idx="106326">
                  <c:v>-157.81049999999999</c:v>
                </c:pt>
                <c:pt idx="106327">
                  <c:v>-157.80849999999998</c:v>
                </c:pt>
                <c:pt idx="106328">
                  <c:v>-157.80649999999997</c:v>
                </c:pt>
                <c:pt idx="106329">
                  <c:v>-157.80449999999999</c:v>
                </c:pt>
                <c:pt idx="106330">
                  <c:v>-157.80249999999998</c:v>
                </c:pt>
                <c:pt idx="106331">
                  <c:v>-157.80049999999997</c:v>
                </c:pt>
                <c:pt idx="106332">
                  <c:v>-157.79849999999999</c:v>
                </c:pt>
                <c:pt idx="106333">
                  <c:v>-157.79649999999998</c:v>
                </c:pt>
                <c:pt idx="106334">
                  <c:v>-157.79449999999997</c:v>
                </c:pt>
                <c:pt idx="106335">
                  <c:v>-157.79249999999999</c:v>
                </c:pt>
                <c:pt idx="106336">
                  <c:v>-157.79049999999998</c:v>
                </c:pt>
                <c:pt idx="106337">
                  <c:v>-157.78849999999997</c:v>
                </c:pt>
                <c:pt idx="106338">
                  <c:v>-157.78649999999999</c:v>
                </c:pt>
                <c:pt idx="106339">
                  <c:v>-157.78449999999998</c:v>
                </c:pt>
                <c:pt idx="106340">
                  <c:v>-157.78249999999997</c:v>
                </c:pt>
                <c:pt idx="106341">
                  <c:v>-157.78049999999999</c:v>
                </c:pt>
                <c:pt idx="106342">
                  <c:v>-157.77849999999998</c:v>
                </c:pt>
                <c:pt idx="106343">
                  <c:v>-157.77649999999997</c:v>
                </c:pt>
                <c:pt idx="106344">
                  <c:v>-157.77449999999999</c:v>
                </c:pt>
                <c:pt idx="106345">
                  <c:v>-157.77249999999998</c:v>
                </c:pt>
                <c:pt idx="106346">
                  <c:v>-157.77049999999997</c:v>
                </c:pt>
                <c:pt idx="106347">
                  <c:v>-157.76849999999999</c:v>
                </c:pt>
                <c:pt idx="106348">
                  <c:v>-157.76649999999998</c:v>
                </c:pt>
                <c:pt idx="106349">
                  <c:v>-157.76449999999997</c:v>
                </c:pt>
                <c:pt idx="106350">
                  <c:v>-157.76249999999999</c:v>
                </c:pt>
                <c:pt idx="106351">
                  <c:v>-157.76049999999998</c:v>
                </c:pt>
                <c:pt idx="106352">
                  <c:v>-157.75849999999997</c:v>
                </c:pt>
                <c:pt idx="106353">
                  <c:v>-157.75649999999999</c:v>
                </c:pt>
                <c:pt idx="106354">
                  <c:v>-157.75449999999998</c:v>
                </c:pt>
                <c:pt idx="106355">
                  <c:v>-157.75249999999997</c:v>
                </c:pt>
                <c:pt idx="106356">
                  <c:v>-157.75049999999999</c:v>
                </c:pt>
                <c:pt idx="106357">
                  <c:v>-157.74849999999998</c:v>
                </c:pt>
                <c:pt idx="106358">
                  <c:v>-157.74649999999997</c:v>
                </c:pt>
                <c:pt idx="106359">
                  <c:v>-157.74449999999999</c:v>
                </c:pt>
                <c:pt idx="106360">
                  <c:v>-157.74249999999998</c:v>
                </c:pt>
                <c:pt idx="106361">
                  <c:v>-157.74049999999997</c:v>
                </c:pt>
                <c:pt idx="106362">
                  <c:v>-157.73849999999999</c:v>
                </c:pt>
                <c:pt idx="106363">
                  <c:v>-157.73649999999998</c:v>
                </c:pt>
                <c:pt idx="106364">
                  <c:v>-157.73449999999997</c:v>
                </c:pt>
                <c:pt idx="106365">
                  <c:v>-157.73249999999999</c:v>
                </c:pt>
                <c:pt idx="106366">
                  <c:v>-157.73049999999998</c:v>
                </c:pt>
                <c:pt idx="106367">
                  <c:v>-157.72849999999997</c:v>
                </c:pt>
                <c:pt idx="106368">
                  <c:v>-157.72649999999999</c:v>
                </c:pt>
                <c:pt idx="106369">
                  <c:v>-157.72449999999998</c:v>
                </c:pt>
                <c:pt idx="106370">
                  <c:v>-157.72249999999997</c:v>
                </c:pt>
                <c:pt idx="106371">
                  <c:v>-157.72049999999999</c:v>
                </c:pt>
                <c:pt idx="106372">
                  <c:v>-157.71849999999998</c:v>
                </c:pt>
                <c:pt idx="106373">
                  <c:v>-157.71649999999997</c:v>
                </c:pt>
                <c:pt idx="106374">
                  <c:v>-157.71449999999999</c:v>
                </c:pt>
                <c:pt idx="106375">
                  <c:v>-157.71249999999998</c:v>
                </c:pt>
                <c:pt idx="106376">
                  <c:v>-157.71049999999997</c:v>
                </c:pt>
                <c:pt idx="106377">
                  <c:v>-157.70849999999999</c:v>
                </c:pt>
                <c:pt idx="106378">
                  <c:v>-157.70649999999998</c:v>
                </c:pt>
                <c:pt idx="106379">
                  <c:v>-157.70449999999997</c:v>
                </c:pt>
                <c:pt idx="106380">
                  <c:v>-157.70249999999999</c:v>
                </c:pt>
                <c:pt idx="106381">
                  <c:v>-157.70049999999998</c:v>
                </c:pt>
                <c:pt idx="106382">
                  <c:v>-157.69849999999997</c:v>
                </c:pt>
                <c:pt idx="106383">
                  <c:v>-157.69649999999999</c:v>
                </c:pt>
                <c:pt idx="106384">
                  <c:v>-157.69449999999998</c:v>
                </c:pt>
                <c:pt idx="106385">
                  <c:v>-157.69249999999997</c:v>
                </c:pt>
                <c:pt idx="106386">
                  <c:v>-157.69049999999999</c:v>
                </c:pt>
                <c:pt idx="106387">
                  <c:v>-157.68849999999998</c:v>
                </c:pt>
                <c:pt idx="106388">
                  <c:v>-157.68649999999997</c:v>
                </c:pt>
                <c:pt idx="106389">
                  <c:v>-157.68449999999999</c:v>
                </c:pt>
                <c:pt idx="106390">
                  <c:v>-157.68249999999998</c:v>
                </c:pt>
                <c:pt idx="106391">
                  <c:v>-157.68049999999997</c:v>
                </c:pt>
                <c:pt idx="106392">
                  <c:v>-157.67849999999999</c:v>
                </c:pt>
                <c:pt idx="106393">
                  <c:v>-157.67649999999998</c:v>
                </c:pt>
                <c:pt idx="106394">
                  <c:v>-157.67449999999997</c:v>
                </c:pt>
                <c:pt idx="106395">
                  <c:v>-157.67249999999999</c:v>
                </c:pt>
                <c:pt idx="106396">
                  <c:v>-157.67049999999998</c:v>
                </c:pt>
                <c:pt idx="106397">
                  <c:v>-157.66849999999997</c:v>
                </c:pt>
                <c:pt idx="106398">
                  <c:v>-157.66649999999998</c:v>
                </c:pt>
                <c:pt idx="106399">
                  <c:v>-157.66449999999998</c:v>
                </c:pt>
                <c:pt idx="106400">
                  <c:v>-157.66249999999997</c:v>
                </c:pt>
                <c:pt idx="106401">
                  <c:v>-157.66049999999998</c:v>
                </c:pt>
                <c:pt idx="106402">
                  <c:v>-157.65849999999998</c:v>
                </c:pt>
                <c:pt idx="106403">
                  <c:v>-157.65649999999997</c:v>
                </c:pt>
                <c:pt idx="106404">
                  <c:v>-157.65449999999998</c:v>
                </c:pt>
                <c:pt idx="106405">
                  <c:v>-157.65249999999997</c:v>
                </c:pt>
                <c:pt idx="106406">
                  <c:v>-157.65049999999997</c:v>
                </c:pt>
                <c:pt idx="106407">
                  <c:v>-157.64849999999998</c:v>
                </c:pt>
                <c:pt idx="106408">
                  <c:v>-157.64649999999997</c:v>
                </c:pt>
                <c:pt idx="106409">
                  <c:v>-157.64449999999997</c:v>
                </c:pt>
                <c:pt idx="106410">
                  <c:v>-157.64249999999998</c:v>
                </c:pt>
                <c:pt idx="106411">
                  <c:v>-157.64049999999997</c:v>
                </c:pt>
                <c:pt idx="106412">
                  <c:v>-157.63849999999996</c:v>
                </c:pt>
                <c:pt idx="106413">
                  <c:v>-157.63649999999998</c:v>
                </c:pt>
                <c:pt idx="106414">
                  <c:v>-157.63449999999997</c:v>
                </c:pt>
                <c:pt idx="106415">
                  <c:v>-157.63249999999996</c:v>
                </c:pt>
                <c:pt idx="106416">
                  <c:v>-157.63049999999998</c:v>
                </c:pt>
                <c:pt idx="106417">
                  <c:v>-157.62849999999997</c:v>
                </c:pt>
                <c:pt idx="106418">
                  <c:v>-157.62649999999996</c:v>
                </c:pt>
                <c:pt idx="106419">
                  <c:v>-157.62449999999998</c:v>
                </c:pt>
                <c:pt idx="106420">
                  <c:v>-157.62249999999997</c:v>
                </c:pt>
                <c:pt idx="106421">
                  <c:v>-157.62049999999996</c:v>
                </c:pt>
                <c:pt idx="106422">
                  <c:v>-157.61849999999998</c:v>
                </c:pt>
                <c:pt idx="106423">
                  <c:v>-157.61649999999997</c:v>
                </c:pt>
                <c:pt idx="106424">
                  <c:v>-157.61449999999996</c:v>
                </c:pt>
                <c:pt idx="106425">
                  <c:v>-157.61249999999998</c:v>
                </c:pt>
                <c:pt idx="106426">
                  <c:v>-157.61049999999997</c:v>
                </c:pt>
                <c:pt idx="106427">
                  <c:v>-157.60849999999996</c:v>
                </c:pt>
                <c:pt idx="106428">
                  <c:v>-157.60649999999998</c:v>
                </c:pt>
                <c:pt idx="106429">
                  <c:v>-157.60449999999997</c:v>
                </c:pt>
                <c:pt idx="106430">
                  <c:v>-157.60249999999996</c:v>
                </c:pt>
                <c:pt idx="106431">
                  <c:v>-157.60049999999998</c:v>
                </c:pt>
                <c:pt idx="106432">
                  <c:v>-157.59849999999997</c:v>
                </c:pt>
                <c:pt idx="106433">
                  <c:v>-157.59649999999996</c:v>
                </c:pt>
                <c:pt idx="106434">
                  <c:v>-157.59449999999998</c:v>
                </c:pt>
                <c:pt idx="106435">
                  <c:v>-157.59249999999997</c:v>
                </c:pt>
                <c:pt idx="106436">
                  <c:v>-157.59049999999996</c:v>
                </c:pt>
                <c:pt idx="106437">
                  <c:v>-157.58849999999998</c:v>
                </c:pt>
                <c:pt idx="106438">
                  <c:v>-157.58649999999997</c:v>
                </c:pt>
                <c:pt idx="106439">
                  <c:v>-157.58449999999999</c:v>
                </c:pt>
                <c:pt idx="106440">
                  <c:v>-157.58249999999998</c:v>
                </c:pt>
                <c:pt idx="106441">
                  <c:v>-157.58049999999997</c:v>
                </c:pt>
                <c:pt idx="106442">
                  <c:v>-157.57849999999999</c:v>
                </c:pt>
                <c:pt idx="106443">
                  <c:v>-157.57649999999998</c:v>
                </c:pt>
                <c:pt idx="106444">
                  <c:v>-157.57449999999997</c:v>
                </c:pt>
                <c:pt idx="106445">
                  <c:v>-157.57249999999999</c:v>
                </c:pt>
                <c:pt idx="106446">
                  <c:v>-157.57049999999998</c:v>
                </c:pt>
                <c:pt idx="106447">
                  <c:v>-157.56849999999997</c:v>
                </c:pt>
                <c:pt idx="106448">
                  <c:v>-157.56649999999999</c:v>
                </c:pt>
                <c:pt idx="106449">
                  <c:v>-157.56449999999998</c:v>
                </c:pt>
                <c:pt idx="106450">
                  <c:v>-157.56249999999997</c:v>
                </c:pt>
                <c:pt idx="106451">
                  <c:v>-157.56049999999999</c:v>
                </c:pt>
                <c:pt idx="106452">
                  <c:v>-157.55849999999998</c:v>
                </c:pt>
                <c:pt idx="106453">
                  <c:v>-157.55649999999997</c:v>
                </c:pt>
                <c:pt idx="106454">
                  <c:v>-157.55449999999999</c:v>
                </c:pt>
                <c:pt idx="106455">
                  <c:v>-157.55249999999998</c:v>
                </c:pt>
                <c:pt idx="106456">
                  <c:v>-157.55049999999997</c:v>
                </c:pt>
                <c:pt idx="106457">
                  <c:v>-157.54849999999999</c:v>
                </c:pt>
                <c:pt idx="106458">
                  <c:v>-157.54649999999998</c:v>
                </c:pt>
                <c:pt idx="106459">
                  <c:v>-157.54449999999997</c:v>
                </c:pt>
                <c:pt idx="106460">
                  <c:v>-157.54249999999999</c:v>
                </c:pt>
                <c:pt idx="106461">
                  <c:v>-157.54049999999998</c:v>
                </c:pt>
                <c:pt idx="106462">
                  <c:v>-157.53849999999997</c:v>
                </c:pt>
                <c:pt idx="106463">
                  <c:v>-157.53649999999999</c:v>
                </c:pt>
                <c:pt idx="106464">
                  <c:v>-157.53449999999998</c:v>
                </c:pt>
                <c:pt idx="106465">
                  <c:v>-157.53249999999997</c:v>
                </c:pt>
                <c:pt idx="106466">
                  <c:v>-157.53049999999999</c:v>
                </c:pt>
                <c:pt idx="106467">
                  <c:v>-157.52849999999998</c:v>
                </c:pt>
                <c:pt idx="106468">
                  <c:v>-157.52649999999997</c:v>
                </c:pt>
                <c:pt idx="106469">
                  <c:v>-157.52449999999999</c:v>
                </c:pt>
                <c:pt idx="106470">
                  <c:v>-157.52249999999998</c:v>
                </c:pt>
                <c:pt idx="106471">
                  <c:v>-157.52049999999997</c:v>
                </c:pt>
                <c:pt idx="106472">
                  <c:v>-157.51849999999999</c:v>
                </c:pt>
                <c:pt idx="106473">
                  <c:v>-157.51649999999998</c:v>
                </c:pt>
                <c:pt idx="106474">
                  <c:v>-157.51449999999997</c:v>
                </c:pt>
                <c:pt idx="106475">
                  <c:v>-157.51249999999999</c:v>
                </c:pt>
                <c:pt idx="106476">
                  <c:v>-157.51049999999998</c:v>
                </c:pt>
                <c:pt idx="106477">
                  <c:v>-157.50849999999997</c:v>
                </c:pt>
                <c:pt idx="106478">
                  <c:v>-157.50649999999999</c:v>
                </c:pt>
                <c:pt idx="106479">
                  <c:v>-157.50449999999998</c:v>
                </c:pt>
                <c:pt idx="106480">
                  <c:v>-157.50249999999997</c:v>
                </c:pt>
                <c:pt idx="106481">
                  <c:v>-157.50049999999999</c:v>
                </c:pt>
                <c:pt idx="106482">
                  <c:v>-157.49849999999998</c:v>
                </c:pt>
                <c:pt idx="106483">
                  <c:v>-157.49649999999997</c:v>
                </c:pt>
                <c:pt idx="106484">
                  <c:v>-157.49449999999999</c:v>
                </c:pt>
                <c:pt idx="106485">
                  <c:v>-157.49249999999998</c:v>
                </c:pt>
                <c:pt idx="106486">
                  <c:v>-157.49049999999997</c:v>
                </c:pt>
                <c:pt idx="106487">
                  <c:v>-157.48849999999999</c:v>
                </c:pt>
                <c:pt idx="106488">
                  <c:v>-157.48649999999998</c:v>
                </c:pt>
                <c:pt idx="106489">
                  <c:v>-157.48449999999997</c:v>
                </c:pt>
                <c:pt idx="106490">
                  <c:v>-157.48249999999999</c:v>
                </c:pt>
                <c:pt idx="106491">
                  <c:v>-157.48049999999998</c:v>
                </c:pt>
                <c:pt idx="106492">
                  <c:v>-157.47849999999997</c:v>
                </c:pt>
                <c:pt idx="106493">
                  <c:v>-157.47649999999999</c:v>
                </c:pt>
                <c:pt idx="106494">
                  <c:v>-157.47449999999998</c:v>
                </c:pt>
                <c:pt idx="106495">
                  <c:v>-157.47249999999997</c:v>
                </c:pt>
                <c:pt idx="106496">
                  <c:v>-157.47049999999999</c:v>
                </c:pt>
                <c:pt idx="106497">
                  <c:v>-157.46849999999998</c:v>
                </c:pt>
                <c:pt idx="106498">
                  <c:v>-157.46649999999997</c:v>
                </c:pt>
                <c:pt idx="106499">
                  <c:v>-157.46449999999999</c:v>
                </c:pt>
                <c:pt idx="106500">
                  <c:v>-157.46249999999998</c:v>
                </c:pt>
                <c:pt idx="106501">
                  <c:v>-157.46049999999997</c:v>
                </c:pt>
                <c:pt idx="106502">
                  <c:v>-157.45849999999999</c:v>
                </c:pt>
                <c:pt idx="106503">
                  <c:v>-157.45649999999998</c:v>
                </c:pt>
                <c:pt idx="106504">
                  <c:v>-157.45449999999997</c:v>
                </c:pt>
                <c:pt idx="106505">
                  <c:v>-157.45249999999999</c:v>
                </c:pt>
                <c:pt idx="106506">
                  <c:v>-157.45049999999998</c:v>
                </c:pt>
                <c:pt idx="106507">
                  <c:v>-157.44849999999997</c:v>
                </c:pt>
                <c:pt idx="106508">
                  <c:v>-157.44649999999999</c:v>
                </c:pt>
                <c:pt idx="106509">
                  <c:v>-157.44449999999998</c:v>
                </c:pt>
                <c:pt idx="106510">
                  <c:v>-157.44249999999997</c:v>
                </c:pt>
                <c:pt idx="106511">
                  <c:v>-157.44049999999999</c:v>
                </c:pt>
                <c:pt idx="106512">
                  <c:v>-157.43849999999998</c:v>
                </c:pt>
                <c:pt idx="106513">
                  <c:v>-157.43649999999997</c:v>
                </c:pt>
                <c:pt idx="106514">
                  <c:v>-157.43449999999999</c:v>
                </c:pt>
                <c:pt idx="106515">
                  <c:v>-157.43249999999998</c:v>
                </c:pt>
                <c:pt idx="106516">
                  <c:v>-157.43049999999997</c:v>
                </c:pt>
                <c:pt idx="106517">
                  <c:v>-157.42849999999999</c:v>
                </c:pt>
                <c:pt idx="106518">
                  <c:v>-157.42649999999998</c:v>
                </c:pt>
                <c:pt idx="106519">
                  <c:v>-157.42449999999997</c:v>
                </c:pt>
                <c:pt idx="106520">
                  <c:v>-157.42249999999999</c:v>
                </c:pt>
                <c:pt idx="106521">
                  <c:v>-157.42049999999998</c:v>
                </c:pt>
                <c:pt idx="106522">
                  <c:v>-157.41849999999997</c:v>
                </c:pt>
                <c:pt idx="106523">
                  <c:v>-157.41649999999998</c:v>
                </c:pt>
                <c:pt idx="106524">
                  <c:v>-157.41449999999998</c:v>
                </c:pt>
                <c:pt idx="106525">
                  <c:v>-157.41249999999997</c:v>
                </c:pt>
                <c:pt idx="106526">
                  <c:v>-157.41049999999998</c:v>
                </c:pt>
                <c:pt idx="106527">
                  <c:v>-157.40849999999998</c:v>
                </c:pt>
                <c:pt idx="106528">
                  <c:v>-157.40649999999997</c:v>
                </c:pt>
                <c:pt idx="106529">
                  <c:v>-157.40449999999998</c:v>
                </c:pt>
                <c:pt idx="106530">
                  <c:v>-157.40249999999997</c:v>
                </c:pt>
                <c:pt idx="106531">
                  <c:v>-157.40049999999997</c:v>
                </c:pt>
                <c:pt idx="106532">
                  <c:v>-157.39849999999998</c:v>
                </c:pt>
                <c:pt idx="106533">
                  <c:v>-157.39649999999997</c:v>
                </c:pt>
                <c:pt idx="106534">
                  <c:v>-157.39449999999997</c:v>
                </c:pt>
                <c:pt idx="106535">
                  <c:v>-157.39249999999998</c:v>
                </c:pt>
                <c:pt idx="106536">
                  <c:v>-157.39049999999997</c:v>
                </c:pt>
                <c:pt idx="106537">
                  <c:v>-157.38849999999996</c:v>
                </c:pt>
                <c:pt idx="106538">
                  <c:v>-157.38649999999998</c:v>
                </c:pt>
                <c:pt idx="106539">
                  <c:v>-157.38449999999997</c:v>
                </c:pt>
                <c:pt idx="106540">
                  <c:v>-157.38249999999996</c:v>
                </c:pt>
                <c:pt idx="106541">
                  <c:v>-157.38049999999998</c:v>
                </c:pt>
                <c:pt idx="106542">
                  <c:v>-157.37849999999997</c:v>
                </c:pt>
                <c:pt idx="106543">
                  <c:v>-157.37649999999996</c:v>
                </c:pt>
                <c:pt idx="106544">
                  <c:v>-157.37449999999998</c:v>
                </c:pt>
                <c:pt idx="106545">
                  <c:v>-157.37249999999997</c:v>
                </c:pt>
                <c:pt idx="106546">
                  <c:v>-157.37049999999996</c:v>
                </c:pt>
                <c:pt idx="106547">
                  <c:v>-157.36849999999998</c:v>
                </c:pt>
                <c:pt idx="106548">
                  <c:v>-157.36649999999997</c:v>
                </c:pt>
                <c:pt idx="106549">
                  <c:v>-157.36449999999996</c:v>
                </c:pt>
                <c:pt idx="106550">
                  <c:v>-157.36249999999998</c:v>
                </c:pt>
                <c:pt idx="106551">
                  <c:v>-157.36049999999997</c:v>
                </c:pt>
                <c:pt idx="106552">
                  <c:v>-157.35849999999996</c:v>
                </c:pt>
                <c:pt idx="106553">
                  <c:v>-157.35649999999998</c:v>
                </c:pt>
                <c:pt idx="106554">
                  <c:v>-157.35449999999997</c:v>
                </c:pt>
                <c:pt idx="106555">
                  <c:v>-157.35249999999996</c:v>
                </c:pt>
                <c:pt idx="106556">
                  <c:v>-157.35049999999998</c:v>
                </c:pt>
                <c:pt idx="106557">
                  <c:v>-157.34849999999997</c:v>
                </c:pt>
                <c:pt idx="106558">
                  <c:v>-157.34649999999996</c:v>
                </c:pt>
                <c:pt idx="106559">
                  <c:v>-157.34449999999998</c:v>
                </c:pt>
                <c:pt idx="106560">
                  <c:v>-157.34249999999997</c:v>
                </c:pt>
                <c:pt idx="106561">
                  <c:v>-157.34049999999996</c:v>
                </c:pt>
                <c:pt idx="106562">
                  <c:v>-157.33849999999998</c:v>
                </c:pt>
                <c:pt idx="106563">
                  <c:v>-157.33649999999997</c:v>
                </c:pt>
                <c:pt idx="106564">
                  <c:v>-157.33449999999999</c:v>
                </c:pt>
                <c:pt idx="106565">
                  <c:v>-157.33249999999998</c:v>
                </c:pt>
                <c:pt idx="106566">
                  <c:v>-157.33049999999997</c:v>
                </c:pt>
                <c:pt idx="106567">
                  <c:v>-157.32849999999999</c:v>
                </c:pt>
                <c:pt idx="106568">
                  <c:v>-157.32649999999998</c:v>
                </c:pt>
                <c:pt idx="106569">
                  <c:v>-157.32449999999997</c:v>
                </c:pt>
                <c:pt idx="106570">
                  <c:v>-157.32249999999999</c:v>
                </c:pt>
                <c:pt idx="106571">
                  <c:v>-157.32049999999998</c:v>
                </c:pt>
                <c:pt idx="106572">
                  <c:v>-157.31849999999997</c:v>
                </c:pt>
                <c:pt idx="106573">
                  <c:v>-157.31649999999999</c:v>
                </c:pt>
                <c:pt idx="106574">
                  <c:v>-157.31449999999998</c:v>
                </c:pt>
                <c:pt idx="106575">
                  <c:v>-157.31249999999997</c:v>
                </c:pt>
                <c:pt idx="106576">
                  <c:v>-157.31049999999999</c:v>
                </c:pt>
                <c:pt idx="106577">
                  <c:v>-157.30849999999998</c:v>
                </c:pt>
                <c:pt idx="106578">
                  <c:v>-157.30649999999997</c:v>
                </c:pt>
                <c:pt idx="106579">
                  <c:v>-157.30449999999999</c:v>
                </c:pt>
                <c:pt idx="106580">
                  <c:v>-157.30249999999998</c:v>
                </c:pt>
                <c:pt idx="106581">
                  <c:v>-157.30049999999997</c:v>
                </c:pt>
                <c:pt idx="106582">
                  <c:v>-157.29849999999999</c:v>
                </c:pt>
                <c:pt idx="106583">
                  <c:v>-157.29649999999998</c:v>
                </c:pt>
                <c:pt idx="106584">
                  <c:v>-157.29449999999997</c:v>
                </c:pt>
                <c:pt idx="106585">
                  <c:v>-157.29249999999999</c:v>
                </c:pt>
                <c:pt idx="106586">
                  <c:v>-157.29049999999998</c:v>
                </c:pt>
                <c:pt idx="106587">
                  <c:v>-157.28849999999997</c:v>
                </c:pt>
                <c:pt idx="106588">
                  <c:v>-157.28649999999999</c:v>
                </c:pt>
                <c:pt idx="106589">
                  <c:v>-157.28449999999998</c:v>
                </c:pt>
                <c:pt idx="106590">
                  <c:v>-157.28249999999997</c:v>
                </c:pt>
                <c:pt idx="106591">
                  <c:v>-157.28049999999999</c:v>
                </c:pt>
                <c:pt idx="106592">
                  <c:v>-157.27849999999998</c:v>
                </c:pt>
                <c:pt idx="106593">
                  <c:v>-157.27649999999997</c:v>
                </c:pt>
                <c:pt idx="106594">
                  <c:v>-157.27449999999999</c:v>
                </c:pt>
                <c:pt idx="106595">
                  <c:v>-157.27249999999998</c:v>
                </c:pt>
                <c:pt idx="106596">
                  <c:v>-157.27049999999997</c:v>
                </c:pt>
                <c:pt idx="106597">
                  <c:v>-157.26849999999999</c:v>
                </c:pt>
                <c:pt idx="106598">
                  <c:v>-157.26649999999998</c:v>
                </c:pt>
                <c:pt idx="106599">
                  <c:v>-157.26449999999997</c:v>
                </c:pt>
                <c:pt idx="106600">
                  <c:v>-157.26249999999999</c:v>
                </c:pt>
                <c:pt idx="106601">
                  <c:v>-157.26049999999998</c:v>
                </c:pt>
                <c:pt idx="106602">
                  <c:v>-157.25849999999997</c:v>
                </c:pt>
                <c:pt idx="106603">
                  <c:v>-157.25649999999999</c:v>
                </c:pt>
                <c:pt idx="106604">
                  <c:v>-157.25449999999998</c:v>
                </c:pt>
                <c:pt idx="106605">
                  <c:v>-157.25249999999997</c:v>
                </c:pt>
                <c:pt idx="106606">
                  <c:v>-157.25049999999999</c:v>
                </c:pt>
                <c:pt idx="106607">
                  <c:v>-157.24849999999998</c:v>
                </c:pt>
                <c:pt idx="106608">
                  <c:v>-157.24649999999997</c:v>
                </c:pt>
                <c:pt idx="106609">
                  <c:v>-157.24449999999999</c:v>
                </c:pt>
                <c:pt idx="106610">
                  <c:v>-157.24249999999998</c:v>
                </c:pt>
                <c:pt idx="106611">
                  <c:v>-157.24049999999997</c:v>
                </c:pt>
                <c:pt idx="106612">
                  <c:v>-157.23849999999999</c:v>
                </c:pt>
                <c:pt idx="106613">
                  <c:v>-157.23649999999998</c:v>
                </c:pt>
                <c:pt idx="106614">
                  <c:v>-157.23449999999997</c:v>
                </c:pt>
                <c:pt idx="106615">
                  <c:v>-157.23249999999999</c:v>
                </c:pt>
                <c:pt idx="106616">
                  <c:v>-157.23049999999998</c:v>
                </c:pt>
                <c:pt idx="106617">
                  <c:v>-157.22849999999997</c:v>
                </c:pt>
                <c:pt idx="106618">
                  <c:v>-157.22649999999999</c:v>
                </c:pt>
                <c:pt idx="106619">
                  <c:v>-157.22449999999998</c:v>
                </c:pt>
                <c:pt idx="106620">
                  <c:v>-157.22249999999997</c:v>
                </c:pt>
                <c:pt idx="106621">
                  <c:v>-157.22049999999999</c:v>
                </c:pt>
                <c:pt idx="106622">
                  <c:v>-157.21849999999998</c:v>
                </c:pt>
                <c:pt idx="106623">
                  <c:v>-157.21649999999997</c:v>
                </c:pt>
                <c:pt idx="106624">
                  <c:v>-157.21449999999999</c:v>
                </c:pt>
                <c:pt idx="106625">
                  <c:v>-157.21249999999998</c:v>
                </c:pt>
                <c:pt idx="106626">
                  <c:v>-157.21049999999997</c:v>
                </c:pt>
                <c:pt idx="106627">
                  <c:v>-157.20849999999999</c:v>
                </c:pt>
                <c:pt idx="106628">
                  <c:v>-157.20649999999998</c:v>
                </c:pt>
                <c:pt idx="106629">
                  <c:v>-157.20449999999997</c:v>
                </c:pt>
                <c:pt idx="106630">
                  <c:v>-157.20249999999999</c:v>
                </c:pt>
                <c:pt idx="106631">
                  <c:v>-157.20049999999998</c:v>
                </c:pt>
                <c:pt idx="106632">
                  <c:v>-157.19849999999997</c:v>
                </c:pt>
                <c:pt idx="106633">
                  <c:v>-157.19649999999999</c:v>
                </c:pt>
                <c:pt idx="106634">
                  <c:v>-157.19449999999998</c:v>
                </c:pt>
                <c:pt idx="106635">
                  <c:v>-157.19249999999997</c:v>
                </c:pt>
                <c:pt idx="106636">
                  <c:v>-157.19049999999999</c:v>
                </c:pt>
                <c:pt idx="106637">
                  <c:v>-157.18849999999998</c:v>
                </c:pt>
                <c:pt idx="106638">
                  <c:v>-157.18649999999997</c:v>
                </c:pt>
                <c:pt idx="106639">
                  <c:v>-157.18449999999999</c:v>
                </c:pt>
                <c:pt idx="106640">
                  <c:v>-157.18249999999998</c:v>
                </c:pt>
                <c:pt idx="106641">
                  <c:v>-157.18049999999997</c:v>
                </c:pt>
                <c:pt idx="106642">
                  <c:v>-157.17849999999999</c:v>
                </c:pt>
                <c:pt idx="106643">
                  <c:v>-157.17649999999998</c:v>
                </c:pt>
                <c:pt idx="106644">
                  <c:v>-157.17449999999997</c:v>
                </c:pt>
                <c:pt idx="106645">
                  <c:v>-157.17249999999999</c:v>
                </c:pt>
                <c:pt idx="106646">
                  <c:v>-157.17049999999998</c:v>
                </c:pt>
                <c:pt idx="106647">
                  <c:v>-157.16849999999997</c:v>
                </c:pt>
                <c:pt idx="106648">
                  <c:v>-157.16649999999998</c:v>
                </c:pt>
                <c:pt idx="106649">
                  <c:v>-157.16449999999998</c:v>
                </c:pt>
                <c:pt idx="106650">
                  <c:v>-157.16249999999997</c:v>
                </c:pt>
                <c:pt idx="106651">
                  <c:v>-157.16049999999998</c:v>
                </c:pt>
                <c:pt idx="106652">
                  <c:v>-157.15849999999998</c:v>
                </c:pt>
                <c:pt idx="106653">
                  <c:v>-157.15649999999997</c:v>
                </c:pt>
                <c:pt idx="106654">
                  <c:v>-157.15449999999998</c:v>
                </c:pt>
                <c:pt idx="106655">
                  <c:v>-157.15249999999997</c:v>
                </c:pt>
                <c:pt idx="106656">
                  <c:v>-157.15049999999997</c:v>
                </c:pt>
                <c:pt idx="106657">
                  <c:v>-157.14849999999998</c:v>
                </c:pt>
                <c:pt idx="106658">
                  <c:v>-157.14649999999997</c:v>
                </c:pt>
                <c:pt idx="106659">
                  <c:v>-157.14449999999997</c:v>
                </c:pt>
                <c:pt idx="106660">
                  <c:v>-157.14249999999998</c:v>
                </c:pt>
                <c:pt idx="106661">
                  <c:v>-157.14049999999997</c:v>
                </c:pt>
                <c:pt idx="106662">
                  <c:v>-157.13849999999996</c:v>
                </c:pt>
                <c:pt idx="106663">
                  <c:v>-157.13649999999998</c:v>
                </c:pt>
                <c:pt idx="106664">
                  <c:v>-157.13449999999997</c:v>
                </c:pt>
                <c:pt idx="106665">
                  <c:v>-157.13249999999996</c:v>
                </c:pt>
                <c:pt idx="106666">
                  <c:v>-157.13049999999998</c:v>
                </c:pt>
                <c:pt idx="106667">
                  <c:v>-157.12849999999997</c:v>
                </c:pt>
                <c:pt idx="106668">
                  <c:v>-157.12649999999996</c:v>
                </c:pt>
                <c:pt idx="106669">
                  <c:v>-157.12449999999998</c:v>
                </c:pt>
                <c:pt idx="106670">
                  <c:v>-157.12249999999997</c:v>
                </c:pt>
                <c:pt idx="106671">
                  <c:v>-157.12049999999996</c:v>
                </c:pt>
                <c:pt idx="106672">
                  <c:v>-157.11849999999998</c:v>
                </c:pt>
                <c:pt idx="106673">
                  <c:v>-157.11649999999997</c:v>
                </c:pt>
                <c:pt idx="106674">
                  <c:v>-157.11449999999996</c:v>
                </c:pt>
                <c:pt idx="106675">
                  <c:v>-157.11249999999998</c:v>
                </c:pt>
                <c:pt idx="106676">
                  <c:v>-157.11049999999997</c:v>
                </c:pt>
                <c:pt idx="106677">
                  <c:v>-157.10849999999996</c:v>
                </c:pt>
                <c:pt idx="106678">
                  <c:v>-157.10649999999998</c:v>
                </c:pt>
                <c:pt idx="106679">
                  <c:v>-157.10449999999997</c:v>
                </c:pt>
                <c:pt idx="106680">
                  <c:v>-157.10249999999996</c:v>
                </c:pt>
                <c:pt idx="106681">
                  <c:v>-157.10049999999998</c:v>
                </c:pt>
                <c:pt idx="106682">
                  <c:v>-157.09849999999997</c:v>
                </c:pt>
                <c:pt idx="106683">
                  <c:v>-157.09649999999996</c:v>
                </c:pt>
                <c:pt idx="106684">
                  <c:v>-157.09449999999998</c:v>
                </c:pt>
                <c:pt idx="106685">
                  <c:v>-157.09249999999997</c:v>
                </c:pt>
                <c:pt idx="106686">
                  <c:v>-157.09049999999996</c:v>
                </c:pt>
                <c:pt idx="106687">
                  <c:v>-157.08849999999998</c:v>
                </c:pt>
                <c:pt idx="106688">
                  <c:v>-157.08649999999997</c:v>
                </c:pt>
                <c:pt idx="106689">
                  <c:v>-157.08449999999999</c:v>
                </c:pt>
                <c:pt idx="106690">
                  <c:v>-157.08249999999998</c:v>
                </c:pt>
                <c:pt idx="106691">
                  <c:v>-157.08049999999997</c:v>
                </c:pt>
                <c:pt idx="106692">
                  <c:v>-157.07849999999999</c:v>
                </c:pt>
                <c:pt idx="106693">
                  <c:v>-157.07649999999998</c:v>
                </c:pt>
                <c:pt idx="106694">
                  <c:v>-157.07449999999997</c:v>
                </c:pt>
                <c:pt idx="106695">
                  <c:v>-157.07249999999999</c:v>
                </c:pt>
                <c:pt idx="106696">
                  <c:v>-157.07049999999998</c:v>
                </c:pt>
                <c:pt idx="106697">
                  <c:v>-157.06849999999997</c:v>
                </c:pt>
                <c:pt idx="106698">
                  <c:v>-157.06649999999999</c:v>
                </c:pt>
                <c:pt idx="106699">
                  <c:v>-157.06449999999998</c:v>
                </c:pt>
                <c:pt idx="106700">
                  <c:v>-157.06249999999997</c:v>
                </c:pt>
                <c:pt idx="106701">
                  <c:v>-157.06049999999999</c:v>
                </c:pt>
                <c:pt idx="106702">
                  <c:v>-157.05849999999998</c:v>
                </c:pt>
                <c:pt idx="106703">
                  <c:v>-157.05649999999997</c:v>
                </c:pt>
                <c:pt idx="106704">
                  <c:v>-157.05449999999999</c:v>
                </c:pt>
                <c:pt idx="106705">
                  <c:v>-157.05249999999998</c:v>
                </c:pt>
                <c:pt idx="106706">
                  <c:v>-157.05049999999997</c:v>
                </c:pt>
                <c:pt idx="106707">
                  <c:v>-157.04849999999999</c:v>
                </c:pt>
                <c:pt idx="106708">
                  <c:v>-157.04649999999998</c:v>
                </c:pt>
                <c:pt idx="106709">
                  <c:v>-157.04449999999997</c:v>
                </c:pt>
                <c:pt idx="106710">
                  <c:v>-157.04249999999999</c:v>
                </c:pt>
                <c:pt idx="106711">
                  <c:v>-157.04049999999998</c:v>
                </c:pt>
                <c:pt idx="106712">
                  <c:v>-157.03849999999997</c:v>
                </c:pt>
                <c:pt idx="106713">
                  <c:v>-157.03649999999999</c:v>
                </c:pt>
                <c:pt idx="106714">
                  <c:v>-157.03449999999998</c:v>
                </c:pt>
                <c:pt idx="106715">
                  <c:v>-157.03249999999997</c:v>
                </c:pt>
                <c:pt idx="106716">
                  <c:v>-157.03049999999999</c:v>
                </c:pt>
                <c:pt idx="106717">
                  <c:v>-157.02849999999998</c:v>
                </c:pt>
                <c:pt idx="106718">
                  <c:v>-157.02649999999997</c:v>
                </c:pt>
                <c:pt idx="106719">
                  <c:v>-157.02449999999999</c:v>
                </c:pt>
                <c:pt idx="106720">
                  <c:v>-157.02249999999998</c:v>
                </c:pt>
                <c:pt idx="106721">
                  <c:v>-157.02049999999997</c:v>
                </c:pt>
                <c:pt idx="106722">
                  <c:v>-157.01849999999999</c:v>
                </c:pt>
                <c:pt idx="106723">
                  <c:v>-157.01649999999998</c:v>
                </c:pt>
                <c:pt idx="106724">
                  <c:v>-157.01449999999997</c:v>
                </c:pt>
                <c:pt idx="106725">
                  <c:v>-157.01249999999999</c:v>
                </c:pt>
                <c:pt idx="106726">
                  <c:v>-157.01049999999998</c:v>
                </c:pt>
                <c:pt idx="106727">
                  <c:v>-157.00849999999997</c:v>
                </c:pt>
                <c:pt idx="106728">
                  <c:v>-157.00649999999999</c:v>
                </c:pt>
                <c:pt idx="106729">
                  <c:v>-157.00449999999998</c:v>
                </c:pt>
                <c:pt idx="106730">
                  <c:v>-157.00249999999997</c:v>
                </c:pt>
                <c:pt idx="106731">
                  <c:v>-157.00049999999999</c:v>
                </c:pt>
                <c:pt idx="106732">
                  <c:v>-156.99849999999998</c:v>
                </c:pt>
                <c:pt idx="106733">
                  <c:v>-156.99649999999997</c:v>
                </c:pt>
                <c:pt idx="106734">
                  <c:v>-156.99449999999999</c:v>
                </c:pt>
                <c:pt idx="106735">
                  <c:v>-156.99249999999998</c:v>
                </c:pt>
                <c:pt idx="106736">
                  <c:v>-156.99049999999997</c:v>
                </c:pt>
                <c:pt idx="106737">
                  <c:v>-156.98849999999999</c:v>
                </c:pt>
                <c:pt idx="106738">
                  <c:v>-156.98649999999998</c:v>
                </c:pt>
                <c:pt idx="106739">
                  <c:v>-156.98449999999997</c:v>
                </c:pt>
                <c:pt idx="106740">
                  <c:v>-156.98249999999999</c:v>
                </c:pt>
                <c:pt idx="106741">
                  <c:v>-156.98049999999998</c:v>
                </c:pt>
                <c:pt idx="106742">
                  <c:v>-156.97849999999997</c:v>
                </c:pt>
                <c:pt idx="106743">
                  <c:v>-156.97649999999999</c:v>
                </c:pt>
                <c:pt idx="106744">
                  <c:v>-156.97449999999998</c:v>
                </c:pt>
                <c:pt idx="106745">
                  <c:v>-156.97249999999997</c:v>
                </c:pt>
                <c:pt idx="106746">
                  <c:v>-156.97049999999999</c:v>
                </c:pt>
                <c:pt idx="106747">
                  <c:v>-156.96849999999998</c:v>
                </c:pt>
                <c:pt idx="106748">
                  <c:v>-156.96649999999997</c:v>
                </c:pt>
                <c:pt idx="106749">
                  <c:v>-156.96449999999999</c:v>
                </c:pt>
                <c:pt idx="106750">
                  <c:v>-156.96249999999998</c:v>
                </c:pt>
                <c:pt idx="106751">
                  <c:v>-156.96049999999997</c:v>
                </c:pt>
                <c:pt idx="106752">
                  <c:v>-156.95849999999999</c:v>
                </c:pt>
                <c:pt idx="106753">
                  <c:v>-156.95649999999998</c:v>
                </c:pt>
                <c:pt idx="106754">
                  <c:v>-156.95449999999997</c:v>
                </c:pt>
                <c:pt idx="106755">
                  <c:v>-156.95249999999999</c:v>
                </c:pt>
                <c:pt idx="106756">
                  <c:v>-156.95049999999998</c:v>
                </c:pt>
                <c:pt idx="106757">
                  <c:v>-156.94849999999997</c:v>
                </c:pt>
                <c:pt idx="106758">
                  <c:v>-156.94649999999999</c:v>
                </c:pt>
                <c:pt idx="106759">
                  <c:v>-156.94449999999998</c:v>
                </c:pt>
                <c:pt idx="106760">
                  <c:v>-156.94249999999997</c:v>
                </c:pt>
                <c:pt idx="106761">
                  <c:v>-156.94049999999999</c:v>
                </c:pt>
                <c:pt idx="106762">
                  <c:v>-156.93849999999998</c:v>
                </c:pt>
                <c:pt idx="106763">
                  <c:v>-156.93649999999997</c:v>
                </c:pt>
                <c:pt idx="106764">
                  <c:v>-156.93449999999999</c:v>
                </c:pt>
                <c:pt idx="106765">
                  <c:v>-156.93249999999998</c:v>
                </c:pt>
                <c:pt idx="106766">
                  <c:v>-156.93049999999997</c:v>
                </c:pt>
                <c:pt idx="106767">
                  <c:v>-156.92849999999999</c:v>
                </c:pt>
                <c:pt idx="106768">
                  <c:v>-156.92649999999998</c:v>
                </c:pt>
                <c:pt idx="106769">
                  <c:v>-156.92449999999997</c:v>
                </c:pt>
                <c:pt idx="106770">
                  <c:v>-156.92249999999999</c:v>
                </c:pt>
                <c:pt idx="106771">
                  <c:v>-156.92049999999998</c:v>
                </c:pt>
                <c:pt idx="106772">
                  <c:v>-156.91849999999997</c:v>
                </c:pt>
                <c:pt idx="106773">
                  <c:v>-156.91649999999998</c:v>
                </c:pt>
                <c:pt idx="106774">
                  <c:v>-156.91449999999998</c:v>
                </c:pt>
                <c:pt idx="106775">
                  <c:v>-156.91249999999997</c:v>
                </c:pt>
                <c:pt idx="106776">
                  <c:v>-156.91049999999998</c:v>
                </c:pt>
                <c:pt idx="106777">
                  <c:v>-156.90849999999998</c:v>
                </c:pt>
                <c:pt idx="106778">
                  <c:v>-156.90649999999997</c:v>
                </c:pt>
                <c:pt idx="106779">
                  <c:v>-156.90449999999998</c:v>
                </c:pt>
                <c:pt idx="106780">
                  <c:v>-156.90249999999997</c:v>
                </c:pt>
                <c:pt idx="106781">
                  <c:v>-156.90049999999997</c:v>
                </c:pt>
                <c:pt idx="106782">
                  <c:v>-156.89849999999998</c:v>
                </c:pt>
                <c:pt idx="106783">
                  <c:v>-156.89649999999997</c:v>
                </c:pt>
                <c:pt idx="106784">
                  <c:v>-156.89449999999997</c:v>
                </c:pt>
                <c:pt idx="106785">
                  <c:v>-156.89249999999998</c:v>
                </c:pt>
                <c:pt idx="106786">
                  <c:v>-156.89049999999997</c:v>
                </c:pt>
                <c:pt idx="106787">
                  <c:v>-156.88849999999996</c:v>
                </c:pt>
                <c:pt idx="106788">
                  <c:v>-156.88649999999998</c:v>
                </c:pt>
                <c:pt idx="106789">
                  <c:v>-156.88449999999997</c:v>
                </c:pt>
                <c:pt idx="106790">
                  <c:v>-156.88249999999996</c:v>
                </c:pt>
                <c:pt idx="106791">
                  <c:v>-156.88049999999998</c:v>
                </c:pt>
                <c:pt idx="106792">
                  <c:v>-156.87849999999997</c:v>
                </c:pt>
                <c:pt idx="106793">
                  <c:v>-156.87649999999996</c:v>
                </c:pt>
                <c:pt idx="106794">
                  <c:v>-156.87449999999998</c:v>
                </c:pt>
                <c:pt idx="106795">
                  <c:v>-156.87249999999997</c:v>
                </c:pt>
                <c:pt idx="106796">
                  <c:v>-156.87049999999996</c:v>
                </c:pt>
                <c:pt idx="106797">
                  <c:v>-156.86849999999998</c:v>
                </c:pt>
                <c:pt idx="106798">
                  <c:v>-156.86649999999997</c:v>
                </c:pt>
                <c:pt idx="106799">
                  <c:v>-156.86449999999996</c:v>
                </c:pt>
                <c:pt idx="106800">
                  <c:v>-156.86249999999998</c:v>
                </c:pt>
                <c:pt idx="106801">
                  <c:v>-156.86049999999997</c:v>
                </c:pt>
                <c:pt idx="106802">
                  <c:v>-156.85849999999996</c:v>
                </c:pt>
                <c:pt idx="106803">
                  <c:v>-156.85649999999998</c:v>
                </c:pt>
                <c:pt idx="106804">
                  <c:v>-156.85449999999997</c:v>
                </c:pt>
                <c:pt idx="106805">
                  <c:v>-156.85249999999996</c:v>
                </c:pt>
                <c:pt idx="106806">
                  <c:v>-156.85049999999998</c:v>
                </c:pt>
                <c:pt idx="106807">
                  <c:v>-156.84849999999997</c:v>
                </c:pt>
                <c:pt idx="106808">
                  <c:v>-156.84649999999996</c:v>
                </c:pt>
                <c:pt idx="106809">
                  <c:v>-156.84449999999998</c:v>
                </c:pt>
                <c:pt idx="106810">
                  <c:v>-156.84249999999997</c:v>
                </c:pt>
                <c:pt idx="106811">
                  <c:v>-156.84049999999996</c:v>
                </c:pt>
                <c:pt idx="106812">
                  <c:v>-156.83849999999998</c:v>
                </c:pt>
                <c:pt idx="106813">
                  <c:v>-156.83649999999997</c:v>
                </c:pt>
                <c:pt idx="106814">
                  <c:v>-156.83449999999999</c:v>
                </c:pt>
                <c:pt idx="106815">
                  <c:v>-156.83249999999998</c:v>
                </c:pt>
                <c:pt idx="106816">
                  <c:v>-156.83049999999997</c:v>
                </c:pt>
                <c:pt idx="106817">
                  <c:v>-156.82849999999999</c:v>
                </c:pt>
                <c:pt idx="106818">
                  <c:v>-156.82649999999998</c:v>
                </c:pt>
                <c:pt idx="106819">
                  <c:v>-156.82449999999997</c:v>
                </c:pt>
                <c:pt idx="106820">
                  <c:v>-156.82249999999999</c:v>
                </c:pt>
                <c:pt idx="106821">
                  <c:v>-156.82049999999998</c:v>
                </c:pt>
                <c:pt idx="106822">
                  <c:v>-156.81849999999997</c:v>
                </c:pt>
                <c:pt idx="106823">
                  <c:v>-156.81649999999999</c:v>
                </c:pt>
                <c:pt idx="106824">
                  <c:v>-156.81449999999998</c:v>
                </c:pt>
                <c:pt idx="106825">
                  <c:v>-156.81249999999997</c:v>
                </c:pt>
                <c:pt idx="106826">
                  <c:v>-156.81049999999999</c:v>
                </c:pt>
                <c:pt idx="106827">
                  <c:v>-156.80849999999998</c:v>
                </c:pt>
                <c:pt idx="106828">
                  <c:v>-156.80649999999997</c:v>
                </c:pt>
                <c:pt idx="106829">
                  <c:v>-156.80449999999999</c:v>
                </c:pt>
                <c:pt idx="106830">
                  <c:v>-156.80249999999998</c:v>
                </c:pt>
                <c:pt idx="106831">
                  <c:v>-156.80049999999997</c:v>
                </c:pt>
                <c:pt idx="106832">
                  <c:v>-156.79849999999999</c:v>
                </c:pt>
                <c:pt idx="106833">
                  <c:v>-156.79649999999998</c:v>
                </c:pt>
                <c:pt idx="106834">
                  <c:v>-156.79449999999997</c:v>
                </c:pt>
                <c:pt idx="106835">
                  <c:v>-156.79249999999999</c:v>
                </c:pt>
                <c:pt idx="106836">
                  <c:v>-156.79049999999998</c:v>
                </c:pt>
                <c:pt idx="106837">
                  <c:v>-156.78849999999997</c:v>
                </c:pt>
                <c:pt idx="106838">
                  <c:v>-156.78649999999999</c:v>
                </c:pt>
                <c:pt idx="106839">
                  <c:v>-156.78449999999998</c:v>
                </c:pt>
                <c:pt idx="106840">
                  <c:v>-156.78249999999997</c:v>
                </c:pt>
                <c:pt idx="106841">
                  <c:v>-156.78049999999999</c:v>
                </c:pt>
                <c:pt idx="106842">
                  <c:v>-156.77849999999998</c:v>
                </c:pt>
                <c:pt idx="106843">
                  <c:v>-156.77649999999997</c:v>
                </c:pt>
                <c:pt idx="106844">
                  <c:v>-156.77449999999999</c:v>
                </c:pt>
                <c:pt idx="106845">
                  <c:v>-156.77249999999998</c:v>
                </c:pt>
                <c:pt idx="106846">
                  <c:v>-156.77049999999997</c:v>
                </c:pt>
                <c:pt idx="106847">
                  <c:v>-156.76849999999999</c:v>
                </c:pt>
                <c:pt idx="106848">
                  <c:v>-156.76649999999998</c:v>
                </c:pt>
                <c:pt idx="106849">
                  <c:v>-156.76449999999997</c:v>
                </c:pt>
                <c:pt idx="106850">
                  <c:v>-156.76249999999999</c:v>
                </c:pt>
                <c:pt idx="106851">
                  <c:v>-156.76049999999998</c:v>
                </c:pt>
                <c:pt idx="106852">
                  <c:v>-156.75849999999997</c:v>
                </c:pt>
                <c:pt idx="106853">
                  <c:v>-156.75649999999999</c:v>
                </c:pt>
                <c:pt idx="106854">
                  <c:v>-156.75449999999998</c:v>
                </c:pt>
                <c:pt idx="106855">
                  <c:v>-156.75249999999997</c:v>
                </c:pt>
                <c:pt idx="106856">
                  <c:v>-156.75049999999999</c:v>
                </c:pt>
                <c:pt idx="106857">
                  <c:v>-156.74849999999998</c:v>
                </c:pt>
                <c:pt idx="106858">
                  <c:v>-156.74649999999997</c:v>
                </c:pt>
                <c:pt idx="106859">
                  <c:v>-156.74449999999999</c:v>
                </c:pt>
                <c:pt idx="106860">
                  <c:v>-156.74249999999998</c:v>
                </c:pt>
                <c:pt idx="106861">
                  <c:v>-156.74049999999997</c:v>
                </c:pt>
                <c:pt idx="106862">
                  <c:v>-156.73849999999999</c:v>
                </c:pt>
                <c:pt idx="106863">
                  <c:v>-156.73649999999998</c:v>
                </c:pt>
                <c:pt idx="106864">
                  <c:v>-156.73449999999997</c:v>
                </c:pt>
                <c:pt idx="106865">
                  <c:v>-156.73249999999999</c:v>
                </c:pt>
                <c:pt idx="106866">
                  <c:v>-156.73049999999998</c:v>
                </c:pt>
                <c:pt idx="106867">
                  <c:v>-156.72849999999997</c:v>
                </c:pt>
                <c:pt idx="106868">
                  <c:v>-156.72649999999999</c:v>
                </c:pt>
                <c:pt idx="106869">
                  <c:v>-156.72449999999998</c:v>
                </c:pt>
                <c:pt idx="106870">
                  <c:v>-156.72249999999997</c:v>
                </c:pt>
                <c:pt idx="106871">
                  <c:v>-156.72049999999999</c:v>
                </c:pt>
                <c:pt idx="106872">
                  <c:v>-156.71849999999998</c:v>
                </c:pt>
                <c:pt idx="106873">
                  <c:v>-156.71649999999997</c:v>
                </c:pt>
                <c:pt idx="106874">
                  <c:v>-156.71449999999999</c:v>
                </c:pt>
                <c:pt idx="106875">
                  <c:v>-156.71249999999998</c:v>
                </c:pt>
                <c:pt idx="106876">
                  <c:v>-156.71049999999997</c:v>
                </c:pt>
                <c:pt idx="106877">
                  <c:v>-156.70849999999999</c:v>
                </c:pt>
                <c:pt idx="106878">
                  <c:v>-156.70649999999998</c:v>
                </c:pt>
                <c:pt idx="106879">
                  <c:v>-156.70449999999997</c:v>
                </c:pt>
                <c:pt idx="106880">
                  <c:v>-156.70249999999999</c:v>
                </c:pt>
                <c:pt idx="106881">
                  <c:v>-156.70049999999998</c:v>
                </c:pt>
                <c:pt idx="106882">
                  <c:v>-156.69849999999997</c:v>
                </c:pt>
                <c:pt idx="106883">
                  <c:v>-156.69649999999999</c:v>
                </c:pt>
                <c:pt idx="106884">
                  <c:v>-156.69449999999998</c:v>
                </c:pt>
                <c:pt idx="106885">
                  <c:v>-156.69249999999997</c:v>
                </c:pt>
                <c:pt idx="106886">
                  <c:v>-156.69049999999999</c:v>
                </c:pt>
                <c:pt idx="106887">
                  <c:v>-156.68849999999998</c:v>
                </c:pt>
                <c:pt idx="106888">
                  <c:v>-156.68649999999997</c:v>
                </c:pt>
                <c:pt idx="106889">
                  <c:v>-156.68449999999999</c:v>
                </c:pt>
                <c:pt idx="106890">
                  <c:v>-156.68249999999998</c:v>
                </c:pt>
                <c:pt idx="106891">
                  <c:v>-156.68049999999997</c:v>
                </c:pt>
                <c:pt idx="106892">
                  <c:v>-156.67849999999999</c:v>
                </c:pt>
                <c:pt idx="106893">
                  <c:v>-156.67649999999998</c:v>
                </c:pt>
                <c:pt idx="106894">
                  <c:v>-156.67449999999997</c:v>
                </c:pt>
                <c:pt idx="106895">
                  <c:v>-156.67249999999999</c:v>
                </c:pt>
                <c:pt idx="106896">
                  <c:v>-156.67049999999998</c:v>
                </c:pt>
                <c:pt idx="106897">
                  <c:v>-156.66849999999997</c:v>
                </c:pt>
                <c:pt idx="106898">
                  <c:v>-156.66649999999998</c:v>
                </c:pt>
                <c:pt idx="106899">
                  <c:v>-156.66449999999998</c:v>
                </c:pt>
                <c:pt idx="106900">
                  <c:v>-156.66249999999997</c:v>
                </c:pt>
                <c:pt idx="106901">
                  <c:v>-156.66049999999998</c:v>
                </c:pt>
                <c:pt idx="106902">
                  <c:v>-156.65849999999998</c:v>
                </c:pt>
                <c:pt idx="106903">
                  <c:v>-156.65649999999997</c:v>
                </c:pt>
                <c:pt idx="106904">
                  <c:v>-156.65449999999998</c:v>
                </c:pt>
                <c:pt idx="106905">
                  <c:v>-156.65249999999997</c:v>
                </c:pt>
                <c:pt idx="106906">
                  <c:v>-156.65049999999997</c:v>
                </c:pt>
                <c:pt idx="106907">
                  <c:v>-156.64849999999998</c:v>
                </c:pt>
                <c:pt idx="106908">
                  <c:v>-156.64649999999997</c:v>
                </c:pt>
                <c:pt idx="106909">
                  <c:v>-156.64449999999997</c:v>
                </c:pt>
                <c:pt idx="106910">
                  <c:v>-156.64249999999998</c:v>
                </c:pt>
                <c:pt idx="106911">
                  <c:v>-156.64049999999997</c:v>
                </c:pt>
                <c:pt idx="106912">
                  <c:v>-156.63849999999996</c:v>
                </c:pt>
                <c:pt idx="106913">
                  <c:v>-156.63649999999998</c:v>
                </c:pt>
                <c:pt idx="106914">
                  <c:v>-156.63449999999997</c:v>
                </c:pt>
                <c:pt idx="106915">
                  <c:v>-156.63249999999996</c:v>
                </c:pt>
                <c:pt idx="106916">
                  <c:v>-156.63049999999998</c:v>
                </c:pt>
                <c:pt idx="106917">
                  <c:v>-156.62849999999997</c:v>
                </c:pt>
                <c:pt idx="106918">
                  <c:v>-156.62649999999996</c:v>
                </c:pt>
                <c:pt idx="106919">
                  <c:v>-156.62449999999998</c:v>
                </c:pt>
                <c:pt idx="106920">
                  <c:v>-156.62249999999997</c:v>
                </c:pt>
                <c:pt idx="106921">
                  <c:v>-156.62049999999996</c:v>
                </c:pt>
                <c:pt idx="106922">
                  <c:v>-156.61849999999998</c:v>
                </c:pt>
                <c:pt idx="106923">
                  <c:v>-156.61649999999997</c:v>
                </c:pt>
                <c:pt idx="106924">
                  <c:v>-156.61449999999996</c:v>
                </c:pt>
                <c:pt idx="106925">
                  <c:v>-156.61249999999998</c:v>
                </c:pt>
                <c:pt idx="106926">
                  <c:v>-156.61049999999997</c:v>
                </c:pt>
                <c:pt idx="106927">
                  <c:v>-156.60849999999996</c:v>
                </c:pt>
                <c:pt idx="106928">
                  <c:v>-156.60649999999998</c:v>
                </c:pt>
                <c:pt idx="106929">
                  <c:v>-156.60449999999997</c:v>
                </c:pt>
                <c:pt idx="106930">
                  <c:v>-156.60249999999996</c:v>
                </c:pt>
                <c:pt idx="106931">
                  <c:v>-156.60049999999998</c:v>
                </c:pt>
                <c:pt idx="106932">
                  <c:v>-156.59849999999997</c:v>
                </c:pt>
                <c:pt idx="106933">
                  <c:v>-156.59649999999996</c:v>
                </c:pt>
                <c:pt idx="106934">
                  <c:v>-156.59449999999998</c:v>
                </c:pt>
                <c:pt idx="106935">
                  <c:v>-156.59249999999997</c:v>
                </c:pt>
                <c:pt idx="106936">
                  <c:v>-156.59049999999996</c:v>
                </c:pt>
                <c:pt idx="106937">
                  <c:v>-156.58849999999998</c:v>
                </c:pt>
                <c:pt idx="106938">
                  <c:v>-156.58649999999997</c:v>
                </c:pt>
                <c:pt idx="106939">
                  <c:v>-156.58449999999999</c:v>
                </c:pt>
                <c:pt idx="106940">
                  <c:v>-156.58249999999998</c:v>
                </c:pt>
                <c:pt idx="106941">
                  <c:v>-156.58049999999997</c:v>
                </c:pt>
                <c:pt idx="106942">
                  <c:v>-156.57849999999999</c:v>
                </c:pt>
                <c:pt idx="106943">
                  <c:v>-156.57649999999998</c:v>
                </c:pt>
                <c:pt idx="106944">
                  <c:v>-156.57449999999997</c:v>
                </c:pt>
                <c:pt idx="106945">
                  <c:v>-156.57249999999999</c:v>
                </c:pt>
                <c:pt idx="106946">
                  <c:v>-156.57049999999998</c:v>
                </c:pt>
                <c:pt idx="106947">
                  <c:v>-156.56849999999997</c:v>
                </c:pt>
                <c:pt idx="106948">
                  <c:v>-156.56649999999999</c:v>
                </c:pt>
                <c:pt idx="106949">
                  <c:v>-156.56449999999998</c:v>
                </c:pt>
                <c:pt idx="106950">
                  <c:v>-156.56249999999997</c:v>
                </c:pt>
                <c:pt idx="106951">
                  <c:v>-156.56049999999999</c:v>
                </c:pt>
                <c:pt idx="106952">
                  <c:v>-156.55849999999998</c:v>
                </c:pt>
                <c:pt idx="106953">
                  <c:v>-156.55649999999997</c:v>
                </c:pt>
                <c:pt idx="106954">
                  <c:v>-156.55449999999999</c:v>
                </c:pt>
                <c:pt idx="106955">
                  <c:v>-156.55249999999998</c:v>
                </c:pt>
                <c:pt idx="106956">
                  <c:v>-156.55049999999997</c:v>
                </c:pt>
                <c:pt idx="106957">
                  <c:v>-156.54849999999999</c:v>
                </c:pt>
                <c:pt idx="106958">
                  <c:v>-156.54649999999998</c:v>
                </c:pt>
                <c:pt idx="106959">
                  <c:v>-156.54449999999997</c:v>
                </c:pt>
                <c:pt idx="106960">
                  <c:v>-156.54249999999999</c:v>
                </c:pt>
                <c:pt idx="106961">
                  <c:v>-156.54049999999998</c:v>
                </c:pt>
                <c:pt idx="106962">
                  <c:v>-156.53849999999997</c:v>
                </c:pt>
                <c:pt idx="106963">
                  <c:v>-156.53649999999999</c:v>
                </c:pt>
                <c:pt idx="106964">
                  <c:v>-156.53449999999998</c:v>
                </c:pt>
                <c:pt idx="106965">
                  <c:v>-156.53249999999997</c:v>
                </c:pt>
                <c:pt idx="106966">
                  <c:v>-156.53049999999999</c:v>
                </c:pt>
                <c:pt idx="106967">
                  <c:v>-156.52849999999998</c:v>
                </c:pt>
                <c:pt idx="106968">
                  <c:v>-156.52649999999997</c:v>
                </c:pt>
                <c:pt idx="106969">
                  <c:v>-156.52449999999999</c:v>
                </c:pt>
                <c:pt idx="106970">
                  <c:v>-156.52249999999998</c:v>
                </c:pt>
                <c:pt idx="106971">
                  <c:v>-156.52049999999997</c:v>
                </c:pt>
                <c:pt idx="106972">
                  <c:v>-156.51849999999999</c:v>
                </c:pt>
                <c:pt idx="106973">
                  <c:v>-156.51649999999998</c:v>
                </c:pt>
                <c:pt idx="106974">
                  <c:v>-156.51449999999997</c:v>
                </c:pt>
                <c:pt idx="106975">
                  <c:v>-156.51249999999999</c:v>
                </c:pt>
                <c:pt idx="106976">
                  <c:v>-156.51049999999998</c:v>
                </c:pt>
                <c:pt idx="106977">
                  <c:v>-156.50849999999997</c:v>
                </c:pt>
                <c:pt idx="106978">
                  <c:v>-156.50649999999999</c:v>
                </c:pt>
                <c:pt idx="106979">
                  <c:v>-156.50449999999998</c:v>
                </c:pt>
                <c:pt idx="106980">
                  <c:v>-156.50249999999997</c:v>
                </c:pt>
                <c:pt idx="106981">
                  <c:v>-156.50049999999999</c:v>
                </c:pt>
                <c:pt idx="106982">
                  <c:v>-156.49849999999998</c:v>
                </c:pt>
                <c:pt idx="106983">
                  <c:v>-156.49649999999997</c:v>
                </c:pt>
                <c:pt idx="106984">
                  <c:v>-156.49449999999999</c:v>
                </c:pt>
                <c:pt idx="106985">
                  <c:v>-156.49249999999998</c:v>
                </c:pt>
                <c:pt idx="106986">
                  <c:v>-156.49049999999997</c:v>
                </c:pt>
                <c:pt idx="106987">
                  <c:v>-156.48849999999999</c:v>
                </c:pt>
                <c:pt idx="106988">
                  <c:v>-156.48649999999998</c:v>
                </c:pt>
                <c:pt idx="106989">
                  <c:v>-156.48449999999997</c:v>
                </c:pt>
                <c:pt idx="106990">
                  <c:v>-156.48249999999999</c:v>
                </c:pt>
                <c:pt idx="106991">
                  <c:v>-156.48049999999998</c:v>
                </c:pt>
                <c:pt idx="106992">
                  <c:v>-156.47849999999997</c:v>
                </c:pt>
                <c:pt idx="106993">
                  <c:v>-156.47649999999999</c:v>
                </c:pt>
                <c:pt idx="106994">
                  <c:v>-156.47449999999998</c:v>
                </c:pt>
                <c:pt idx="106995">
                  <c:v>-156.47249999999997</c:v>
                </c:pt>
                <c:pt idx="106996">
                  <c:v>-156.47049999999999</c:v>
                </c:pt>
                <c:pt idx="106997">
                  <c:v>-156.46849999999998</c:v>
                </c:pt>
                <c:pt idx="106998">
                  <c:v>-156.46649999999997</c:v>
                </c:pt>
                <c:pt idx="106999">
                  <c:v>-156.46449999999999</c:v>
                </c:pt>
                <c:pt idx="107000">
                  <c:v>-156.46249999999998</c:v>
                </c:pt>
                <c:pt idx="107001">
                  <c:v>-156.46049999999997</c:v>
                </c:pt>
                <c:pt idx="107002">
                  <c:v>-156.45849999999999</c:v>
                </c:pt>
                <c:pt idx="107003">
                  <c:v>-156.45649999999998</c:v>
                </c:pt>
                <c:pt idx="107004">
                  <c:v>-156.45449999999997</c:v>
                </c:pt>
                <c:pt idx="107005">
                  <c:v>-156.45249999999999</c:v>
                </c:pt>
                <c:pt idx="107006">
                  <c:v>-156.45049999999998</c:v>
                </c:pt>
                <c:pt idx="107007">
                  <c:v>-156.44849999999997</c:v>
                </c:pt>
                <c:pt idx="107008">
                  <c:v>-156.44649999999999</c:v>
                </c:pt>
                <c:pt idx="107009">
                  <c:v>-156.44449999999998</c:v>
                </c:pt>
                <c:pt idx="107010">
                  <c:v>-156.44249999999997</c:v>
                </c:pt>
                <c:pt idx="107011">
                  <c:v>-156.44049999999999</c:v>
                </c:pt>
                <c:pt idx="107012">
                  <c:v>-156.43849999999998</c:v>
                </c:pt>
                <c:pt idx="107013">
                  <c:v>-156.43649999999997</c:v>
                </c:pt>
                <c:pt idx="107014">
                  <c:v>-156.43449999999999</c:v>
                </c:pt>
                <c:pt idx="107015">
                  <c:v>-156.43249999999998</c:v>
                </c:pt>
                <c:pt idx="107016">
                  <c:v>-156.43049999999997</c:v>
                </c:pt>
                <c:pt idx="107017">
                  <c:v>-156.42849999999999</c:v>
                </c:pt>
                <c:pt idx="107018">
                  <c:v>-156.42649999999998</c:v>
                </c:pt>
                <c:pt idx="107019">
                  <c:v>-156.42449999999997</c:v>
                </c:pt>
                <c:pt idx="107020">
                  <c:v>-156.42249999999999</c:v>
                </c:pt>
                <c:pt idx="107021">
                  <c:v>-156.42049999999998</c:v>
                </c:pt>
                <c:pt idx="107022">
                  <c:v>-156.41849999999997</c:v>
                </c:pt>
                <c:pt idx="107023">
                  <c:v>-156.41649999999998</c:v>
                </c:pt>
                <c:pt idx="107024">
                  <c:v>-156.41449999999998</c:v>
                </c:pt>
                <c:pt idx="107025">
                  <c:v>-156.41249999999997</c:v>
                </c:pt>
                <c:pt idx="107026">
                  <c:v>-156.41049999999998</c:v>
                </c:pt>
                <c:pt idx="107027">
                  <c:v>-156.40849999999998</c:v>
                </c:pt>
                <c:pt idx="107028">
                  <c:v>-156.40649999999997</c:v>
                </c:pt>
                <c:pt idx="107029">
                  <c:v>-156.40449999999998</c:v>
                </c:pt>
                <c:pt idx="107030">
                  <c:v>-156.40249999999997</c:v>
                </c:pt>
                <c:pt idx="107031">
                  <c:v>-156.40049999999997</c:v>
                </c:pt>
                <c:pt idx="107032">
                  <c:v>-156.39849999999998</c:v>
                </c:pt>
                <c:pt idx="107033">
                  <c:v>-156.39649999999997</c:v>
                </c:pt>
                <c:pt idx="107034">
                  <c:v>-156.39449999999997</c:v>
                </c:pt>
                <c:pt idx="107035">
                  <c:v>-156.39249999999998</c:v>
                </c:pt>
                <c:pt idx="107036">
                  <c:v>-156.39049999999997</c:v>
                </c:pt>
                <c:pt idx="107037">
                  <c:v>-156.38849999999996</c:v>
                </c:pt>
                <c:pt idx="107038">
                  <c:v>-156.38649999999998</c:v>
                </c:pt>
                <c:pt idx="107039">
                  <c:v>-156.38449999999997</c:v>
                </c:pt>
                <c:pt idx="107040">
                  <c:v>-156.38249999999996</c:v>
                </c:pt>
                <c:pt idx="107041">
                  <c:v>-156.38049999999998</c:v>
                </c:pt>
                <c:pt idx="107042">
                  <c:v>-156.37849999999997</c:v>
                </c:pt>
                <c:pt idx="107043">
                  <c:v>-156.37649999999996</c:v>
                </c:pt>
                <c:pt idx="107044">
                  <c:v>-156.37449999999998</c:v>
                </c:pt>
                <c:pt idx="107045">
                  <c:v>-156.37249999999997</c:v>
                </c:pt>
                <c:pt idx="107046">
                  <c:v>-156.37049999999996</c:v>
                </c:pt>
                <c:pt idx="107047">
                  <c:v>-156.36849999999998</c:v>
                </c:pt>
                <c:pt idx="107048">
                  <c:v>-156.36649999999997</c:v>
                </c:pt>
                <c:pt idx="107049">
                  <c:v>-156.36449999999996</c:v>
                </c:pt>
                <c:pt idx="107050">
                  <c:v>-156.36249999999998</c:v>
                </c:pt>
                <c:pt idx="107051">
                  <c:v>-156.36049999999997</c:v>
                </c:pt>
                <c:pt idx="107052">
                  <c:v>-156.35849999999996</c:v>
                </c:pt>
                <c:pt idx="107053">
                  <c:v>-156.35649999999998</c:v>
                </c:pt>
                <c:pt idx="107054">
                  <c:v>-156.35449999999997</c:v>
                </c:pt>
                <c:pt idx="107055">
                  <c:v>-156.35249999999996</c:v>
                </c:pt>
                <c:pt idx="107056">
                  <c:v>-156.35049999999998</c:v>
                </c:pt>
                <c:pt idx="107057">
                  <c:v>-156.34849999999997</c:v>
                </c:pt>
                <c:pt idx="107058">
                  <c:v>-156.34649999999996</c:v>
                </c:pt>
                <c:pt idx="107059">
                  <c:v>-156.34449999999998</c:v>
                </c:pt>
                <c:pt idx="107060">
                  <c:v>-156.34249999999997</c:v>
                </c:pt>
                <c:pt idx="107061">
                  <c:v>-156.34049999999996</c:v>
                </c:pt>
                <c:pt idx="107062">
                  <c:v>-156.33849999999998</c:v>
                </c:pt>
                <c:pt idx="107063">
                  <c:v>-156.33649999999997</c:v>
                </c:pt>
                <c:pt idx="107064">
                  <c:v>-156.33449999999999</c:v>
                </c:pt>
                <c:pt idx="107065">
                  <c:v>-156.33249999999998</c:v>
                </c:pt>
                <c:pt idx="107066">
                  <c:v>-156.33049999999997</c:v>
                </c:pt>
                <c:pt idx="107067">
                  <c:v>-156.32849999999999</c:v>
                </c:pt>
                <c:pt idx="107068">
                  <c:v>-156.32649999999998</c:v>
                </c:pt>
                <c:pt idx="107069">
                  <c:v>-156.32449999999997</c:v>
                </c:pt>
                <c:pt idx="107070">
                  <c:v>-156.32249999999999</c:v>
                </c:pt>
                <c:pt idx="107071">
                  <c:v>-156.32049999999998</c:v>
                </c:pt>
                <c:pt idx="107072">
                  <c:v>-156.31849999999997</c:v>
                </c:pt>
                <c:pt idx="107073">
                  <c:v>-156.31649999999999</c:v>
                </c:pt>
                <c:pt idx="107074">
                  <c:v>-156.31449999999998</c:v>
                </c:pt>
                <c:pt idx="107075">
                  <c:v>-156.31249999999997</c:v>
                </c:pt>
                <c:pt idx="107076">
                  <c:v>-156.31049999999999</c:v>
                </c:pt>
                <c:pt idx="107077">
                  <c:v>-156.30849999999998</c:v>
                </c:pt>
                <c:pt idx="107078">
                  <c:v>-156.30649999999997</c:v>
                </c:pt>
                <c:pt idx="107079">
                  <c:v>-156.30449999999999</c:v>
                </c:pt>
                <c:pt idx="107080">
                  <c:v>-156.30249999999998</c:v>
                </c:pt>
                <c:pt idx="107081">
                  <c:v>-156.30049999999997</c:v>
                </c:pt>
                <c:pt idx="107082">
                  <c:v>-156.29849999999999</c:v>
                </c:pt>
                <c:pt idx="107083">
                  <c:v>-156.29649999999998</c:v>
                </c:pt>
                <c:pt idx="107084">
                  <c:v>-156.29449999999997</c:v>
                </c:pt>
                <c:pt idx="107085">
                  <c:v>-156.29249999999999</c:v>
                </c:pt>
                <c:pt idx="107086">
                  <c:v>-156.29049999999998</c:v>
                </c:pt>
                <c:pt idx="107087">
                  <c:v>-156.28849999999997</c:v>
                </c:pt>
                <c:pt idx="107088">
                  <c:v>-156.28649999999999</c:v>
                </c:pt>
                <c:pt idx="107089">
                  <c:v>-156.28449999999998</c:v>
                </c:pt>
                <c:pt idx="107090">
                  <c:v>-156.28249999999997</c:v>
                </c:pt>
                <c:pt idx="107091">
                  <c:v>-156.28049999999999</c:v>
                </c:pt>
                <c:pt idx="107092">
                  <c:v>-156.27849999999998</c:v>
                </c:pt>
                <c:pt idx="107093">
                  <c:v>-156.27649999999997</c:v>
                </c:pt>
                <c:pt idx="107094">
                  <c:v>-156.27449999999999</c:v>
                </c:pt>
                <c:pt idx="107095">
                  <c:v>-156.27249999999998</c:v>
                </c:pt>
                <c:pt idx="107096">
                  <c:v>-156.27049999999997</c:v>
                </c:pt>
                <c:pt idx="107097">
                  <c:v>-156.26849999999999</c:v>
                </c:pt>
                <c:pt idx="107098">
                  <c:v>-156.26649999999998</c:v>
                </c:pt>
                <c:pt idx="107099">
                  <c:v>-156.26449999999997</c:v>
                </c:pt>
                <c:pt idx="107100">
                  <c:v>-156.26249999999999</c:v>
                </c:pt>
                <c:pt idx="107101">
                  <c:v>-156.26049999999998</c:v>
                </c:pt>
                <c:pt idx="107102">
                  <c:v>-156.25849999999997</c:v>
                </c:pt>
                <c:pt idx="107103">
                  <c:v>-156.25649999999999</c:v>
                </c:pt>
                <c:pt idx="107104">
                  <c:v>-156.25449999999998</c:v>
                </c:pt>
                <c:pt idx="107105">
                  <c:v>-156.25249999999997</c:v>
                </c:pt>
                <c:pt idx="107106">
                  <c:v>-156.25049999999999</c:v>
                </c:pt>
                <c:pt idx="107107">
                  <c:v>-156.24849999999998</c:v>
                </c:pt>
                <c:pt idx="107108">
                  <c:v>-156.24649999999997</c:v>
                </c:pt>
                <c:pt idx="107109">
                  <c:v>-156.24449999999999</c:v>
                </c:pt>
                <c:pt idx="107110">
                  <c:v>-156.24249999999998</c:v>
                </c:pt>
                <c:pt idx="107111">
                  <c:v>-156.24049999999997</c:v>
                </c:pt>
                <c:pt idx="107112">
                  <c:v>-156.23849999999999</c:v>
                </c:pt>
                <c:pt idx="107113">
                  <c:v>-156.23649999999998</c:v>
                </c:pt>
                <c:pt idx="107114">
                  <c:v>-156.23449999999997</c:v>
                </c:pt>
                <c:pt idx="107115">
                  <c:v>-156.23249999999999</c:v>
                </c:pt>
                <c:pt idx="107116">
                  <c:v>-156.23049999999998</c:v>
                </c:pt>
                <c:pt idx="107117">
                  <c:v>-156.22849999999997</c:v>
                </c:pt>
                <c:pt idx="107118">
                  <c:v>-156.22649999999999</c:v>
                </c:pt>
                <c:pt idx="107119">
                  <c:v>-156.22449999999998</c:v>
                </c:pt>
                <c:pt idx="107120">
                  <c:v>-156.22249999999997</c:v>
                </c:pt>
                <c:pt idx="107121">
                  <c:v>-156.22049999999999</c:v>
                </c:pt>
                <c:pt idx="107122">
                  <c:v>-156.21849999999998</c:v>
                </c:pt>
                <c:pt idx="107123">
                  <c:v>-156.21649999999997</c:v>
                </c:pt>
                <c:pt idx="107124">
                  <c:v>-156.21449999999999</c:v>
                </c:pt>
                <c:pt idx="107125">
                  <c:v>-156.21249999999998</c:v>
                </c:pt>
                <c:pt idx="107126">
                  <c:v>-156.21049999999997</c:v>
                </c:pt>
                <c:pt idx="107127">
                  <c:v>-156.20849999999999</c:v>
                </c:pt>
                <c:pt idx="107128">
                  <c:v>-156.20649999999998</c:v>
                </c:pt>
                <c:pt idx="107129">
                  <c:v>-156.20449999999997</c:v>
                </c:pt>
                <c:pt idx="107130">
                  <c:v>-156.20249999999999</c:v>
                </c:pt>
                <c:pt idx="107131">
                  <c:v>-156.20049999999998</c:v>
                </c:pt>
                <c:pt idx="107132">
                  <c:v>-156.19849999999997</c:v>
                </c:pt>
                <c:pt idx="107133">
                  <c:v>-156.19649999999999</c:v>
                </c:pt>
                <c:pt idx="107134">
                  <c:v>-156.19449999999998</c:v>
                </c:pt>
                <c:pt idx="107135">
                  <c:v>-156.19249999999997</c:v>
                </c:pt>
                <c:pt idx="107136">
                  <c:v>-156.19049999999999</c:v>
                </c:pt>
                <c:pt idx="107137">
                  <c:v>-156.18849999999998</c:v>
                </c:pt>
                <c:pt idx="107138">
                  <c:v>-156.18649999999997</c:v>
                </c:pt>
                <c:pt idx="107139">
                  <c:v>-156.18449999999999</c:v>
                </c:pt>
                <c:pt idx="107140">
                  <c:v>-156.18249999999998</c:v>
                </c:pt>
                <c:pt idx="107141">
                  <c:v>-156.18049999999997</c:v>
                </c:pt>
                <c:pt idx="107142">
                  <c:v>-156.17849999999999</c:v>
                </c:pt>
                <c:pt idx="107143">
                  <c:v>-156.17649999999998</c:v>
                </c:pt>
                <c:pt idx="107144">
                  <c:v>-156.17449999999997</c:v>
                </c:pt>
                <c:pt idx="107145">
                  <c:v>-156.17249999999999</c:v>
                </c:pt>
                <c:pt idx="107146">
                  <c:v>-156.17049999999998</c:v>
                </c:pt>
                <c:pt idx="107147">
                  <c:v>-156.16849999999997</c:v>
                </c:pt>
                <c:pt idx="107148">
                  <c:v>-156.16649999999998</c:v>
                </c:pt>
                <c:pt idx="107149">
                  <c:v>-156.16449999999998</c:v>
                </c:pt>
                <c:pt idx="107150">
                  <c:v>-156.16249999999997</c:v>
                </c:pt>
                <c:pt idx="107151">
                  <c:v>-156.16049999999998</c:v>
                </c:pt>
                <c:pt idx="107152">
                  <c:v>-156.15849999999998</c:v>
                </c:pt>
                <c:pt idx="107153">
                  <c:v>-156.15649999999997</c:v>
                </c:pt>
                <c:pt idx="107154">
                  <c:v>-156.15449999999998</c:v>
                </c:pt>
                <c:pt idx="107155">
                  <c:v>-156.15249999999997</c:v>
                </c:pt>
                <c:pt idx="107156">
                  <c:v>-156.15049999999997</c:v>
                </c:pt>
                <c:pt idx="107157">
                  <c:v>-156.14849999999998</c:v>
                </c:pt>
                <c:pt idx="107158">
                  <c:v>-156.14649999999997</c:v>
                </c:pt>
                <c:pt idx="107159">
                  <c:v>-156.14449999999997</c:v>
                </c:pt>
                <c:pt idx="107160">
                  <c:v>-156.14249999999998</c:v>
                </c:pt>
                <c:pt idx="107161">
                  <c:v>-156.14049999999997</c:v>
                </c:pt>
                <c:pt idx="107162">
                  <c:v>-156.13849999999996</c:v>
                </c:pt>
                <c:pt idx="107163">
                  <c:v>-156.13649999999998</c:v>
                </c:pt>
                <c:pt idx="107164">
                  <c:v>-156.13449999999997</c:v>
                </c:pt>
                <c:pt idx="107165">
                  <c:v>-156.13249999999996</c:v>
                </c:pt>
                <c:pt idx="107166">
                  <c:v>-156.13049999999998</c:v>
                </c:pt>
                <c:pt idx="107167">
                  <c:v>-156.12849999999997</c:v>
                </c:pt>
                <c:pt idx="107168">
                  <c:v>-156.12649999999996</c:v>
                </c:pt>
                <c:pt idx="107169">
                  <c:v>-156.12449999999998</c:v>
                </c:pt>
                <c:pt idx="107170">
                  <c:v>-156.12249999999997</c:v>
                </c:pt>
                <c:pt idx="107171">
                  <c:v>-156.12049999999996</c:v>
                </c:pt>
                <c:pt idx="107172">
                  <c:v>-156.11849999999998</c:v>
                </c:pt>
                <c:pt idx="107173">
                  <c:v>-156.11649999999997</c:v>
                </c:pt>
                <c:pt idx="107174">
                  <c:v>-156.11449999999996</c:v>
                </c:pt>
                <c:pt idx="107175">
                  <c:v>-156.11249999999998</c:v>
                </c:pt>
                <c:pt idx="107176">
                  <c:v>-156.11049999999997</c:v>
                </c:pt>
                <c:pt idx="107177">
                  <c:v>-156.10849999999996</c:v>
                </c:pt>
                <c:pt idx="107178">
                  <c:v>-156.10649999999998</c:v>
                </c:pt>
                <c:pt idx="107179">
                  <c:v>-156.10449999999997</c:v>
                </c:pt>
                <c:pt idx="107180">
                  <c:v>-156.10249999999996</c:v>
                </c:pt>
                <c:pt idx="107181">
                  <c:v>-156.10049999999998</c:v>
                </c:pt>
                <c:pt idx="107182">
                  <c:v>-156.09849999999997</c:v>
                </c:pt>
                <c:pt idx="107183">
                  <c:v>-156.09649999999996</c:v>
                </c:pt>
                <c:pt idx="107184">
                  <c:v>-156.09449999999998</c:v>
                </c:pt>
                <c:pt idx="107185">
                  <c:v>-156.09249999999997</c:v>
                </c:pt>
                <c:pt idx="107186">
                  <c:v>-156.09049999999996</c:v>
                </c:pt>
                <c:pt idx="107187">
                  <c:v>-156.08849999999998</c:v>
                </c:pt>
                <c:pt idx="107188">
                  <c:v>-156.08649999999997</c:v>
                </c:pt>
                <c:pt idx="107189">
                  <c:v>-156.08449999999999</c:v>
                </c:pt>
                <c:pt idx="107190">
                  <c:v>-156.08249999999998</c:v>
                </c:pt>
                <c:pt idx="107191">
                  <c:v>-156.08049999999997</c:v>
                </c:pt>
                <c:pt idx="107192">
                  <c:v>-156.07849999999999</c:v>
                </c:pt>
                <c:pt idx="107193">
                  <c:v>-156.07649999999998</c:v>
                </c:pt>
                <c:pt idx="107194">
                  <c:v>-156.07449999999997</c:v>
                </c:pt>
                <c:pt idx="107195">
                  <c:v>-156.07249999999999</c:v>
                </c:pt>
                <c:pt idx="107196">
                  <c:v>-156.07049999999998</c:v>
                </c:pt>
                <c:pt idx="107197">
                  <c:v>-156.06849999999997</c:v>
                </c:pt>
                <c:pt idx="107198">
                  <c:v>-156.06649999999999</c:v>
                </c:pt>
                <c:pt idx="107199">
                  <c:v>-156.06449999999998</c:v>
                </c:pt>
                <c:pt idx="107200">
                  <c:v>-156.06249999999997</c:v>
                </c:pt>
                <c:pt idx="107201">
                  <c:v>-156.06049999999999</c:v>
                </c:pt>
                <c:pt idx="107202">
                  <c:v>-156.05849999999998</c:v>
                </c:pt>
                <c:pt idx="107203">
                  <c:v>-156.05649999999997</c:v>
                </c:pt>
                <c:pt idx="107204">
                  <c:v>-156.05449999999999</c:v>
                </c:pt>
                <c:pt idx="107205">
                  <c:v>-156.05249999999998</c:v>
                </c:pt>
                <c:pt idx="107206">
                  <c:v>-156.05049999999997</c:v>
                </c:pt>
                <c:pt idx="107207">
                  <c:v>-156.04849999999999</c:v>
                </c:pt>
                <c:pt idx="107208">
                  <c:v>-156.04649999999998</c:v>
                </c:pt>
                <c:pt idx="107209">
                  <c:v>-156.04449999999997</c:v>
                </c:pt>
                <c:pt idx="107210">
                  <c:v>-156.04249999999999</c:v>
                </c:pt>
                <c:pt idx="107211">
                  <c:v>-156.04049999999998</c:v>
                </c:pt>
                <c:pt idx="107212">
                  <c:v>-156.03849999999997</c:v>
                </c:pt>
                <c:pt idx="107213">
                  <c:v>-156.03649999999999</c:v>
                </c:pt>
                <c:pt idx="107214">
                  <c:v>-156.03449999999998</c:v>
                </c:pt>
                <c:pt idx="107215">
                  <c:v>-156.03249999999997</c:v>
                </c:pt>
                <c:pt idx="107216">
                  <c:v>-156.03049999999999</c:v>
                </c:pt>
                <c:pt idx="107217">
                  <c:v>-156.02849999999998</c:v>
                </c:pt>
                <c:pt idx="107218">
                  <c:v>-156.02649999999997</c:v>
                </c:pt>
                <c:pt idx="107219">
                  <c:v>-156.02449999999999</c:v>
                </c:pt>
                <c:pt idx="107220">
                  <c:v>-156.02249999999998</c:v>
                </c:pt>
                <c:pt idx="107221">
                  <c:v>-156.02049999999997</c:v>
                </c:pt>
                <c:pt idx="107222">
                  <c:v>-156.01849999999999</c:v>
                </c:pt>
                <c:pt idx="107223">
                  <c:v>-156.01649999999998</c:v>
                </c:pt>
                <c:pt idx="107224">
                  <c:v>-156.01449999999997</c:v>
                </c:pt>
                <c:pt idx="107225">
                  <c:v>-156.01249999999999</c:v>
                </c:pt>
                <c:pt idx="107226">
                  <c:v>-156.01049999999998</c:v>
                </c:pt>
                <c:pt idx="107227">
                  <c:v>-156.00849999999997</c:v>
                </c:pt>
                <c:pt idx="107228">
                  <c:v>-156.00649999999999</c:v>
                </c:pt>
                <c:pt idx="107229">
                  <c:v>-156.00449999999998</c:v>
                </c:pt>
                <c:pt idx="107230">
                  <c:v>-156.00249999999997</c:v>
                </c:pt>
                <c:pt idx="107231">
                  <c:v>-156.00049999999999</c:v>
                </c:pt>
                <c:pt idx="107232">
                  <c:v>-155.99849999999998</c:v>
                </c:pt>
                <c:pt idx="107233">
                  <c:v>-155.99649999999997</c:v>
                </c:pt>
                <c:pt idx="107234">
                  <c:v>-155.99449999999999</c:v>
                </c:pt>
                <c:pt idx="107235">
                  <c:v>-155.99249999999998</c:v>
                </c:pt>
                <c:pt idx="107236">
                  <c:v>-155.99049999999997</c:v>
                </c:pt>
                <c:pt idx="107237">
                  <c:v>-155.98849999999999</c:v>
                </c:pt>
                <c:pt idx="107238">
                  <c:v>-155.98649999999998</c:v>
                </c:pt>
                <c:pt idx="107239">
                  <c:v>-155.98449999999997</c:v>
                </c:pt>
                <c:pt idx="107240">
                  <c:v>-155.98249999999999</c:v>
                </c:pt>
                <c:pt idx="107241">
                  <c:v>-155.98049999999998</c:v>
                </c:pt>
                <c:pt idx="107242">
                  <c:v>-155.97849999999997</c:v>
                </c:pt>
                <c:pt idx="107243">
                  <c:v>-155.97649999999999</c:v>
                </c:pt>
                <c:pt idx="107244">
                  <c:v>-155.97449999999998</c:v>
                </c:pt>
                <c:pt idx="107245">
                  <c:v>-155.97249999999997</c:v>
                </c:pt>
                <c:pt idx="107246">
                  <c:v>-155.97049999999999</c:v>
                </c:pt>
                <c:pt idx="107247">
                  <c:v>-155.96849999999998</c:v>
                </c:pt>
                <c:pt idx="107248">
                  <c:v>-155.96649999999997</c:v>
                </c:pt>
                <c:pt idx="107249">
                  <c:v>-155.96449999999999</c:v>
                </c:pt>
                <c:pt idx="107250">
                  <c:v>-155.96249999999998</c:v>
                </c:pt>
                <c:pt idx="107251">
                  <c:v>-155.96049999999997</c:v>
                </c:pt>
                <c:pt idx="107252">
                  <c:v>-155.95849999999999</c:v>
                </c:pt>
                <c:pt idx="107253">
                  <c:v>-155.95649999999998</c:v>
                </c:pt>
                <c:pt idx="107254">
                  <c:v>-155.95449999999997</c:v>
                </c:pt>
                <c:pt idx="107255">
                  <c:v>-155.95249999999999</c:v>
                </c:pt>
                <c:pt idx="107256">
                  <c:v>-155.95049999999998</c:v>
                </c:pt>
                <c:pt idx="107257">
                  <c:v>-155.94849999999997</c:v>
                </c:pt>
                <c:pt idx="107258">
                  <c:v>-155.94649999999999</c:v>
                </c:pt>
                <c:pt idx="107259">
                  <c:v>-155.94449999999998</c:v>
                </c:pt>
                <c:pt idx="107260">
                  <c:v>-155.94249999999997</c:v>
                </c:pt>
                <c:pt idx="107261">
                  <c:v>-155.94049999999999</c:v>
                </c:pt>
                <c:pt idx="107262">
                  <c:v>-155.93849999999998</c:v>
                </c:pt>
                <c:pt idx="107263">
                  <c:v>-155.93649999999997</c:v>
                </c:pt>
                <c:pt idx="107264">
                  <c:v>-155.93449999999999</c:v>
                </c:pt>
                <c:pt idx="107265">
                  <c:v>-155.93249999999998</c:v>
                </c:pt>
                <c:pt idx="107266">
                  <c:v>-155.93049999999997</c:v>
                </c:pt>
                <c:pt idx="107267">
                  <c:v>-155.92849999999999</c:v>
                </c:pt>
                <c:pt idx="107268">
                  <c:v>-155.92649999999998</c:v>
                </c:pt>
                <c:pt idx="107269">
                  <c:v>-155.92449999999997</c:v>
                </c:pt>
                <c:pt idx="107270">
                  <c:v>-155.92249999999999</c:v>
                </c:pt>
                <c:pt idx="107271">
                  <c:v>-155.92049999999998</c:v>
                </c:pt>
                <c:pt idx="107272">
                  <c:v>-155.91849999999997</c:v>
                </c:pt>
                <c:pt idx="107273">
                  <c:v>-155.91649999999998</c:v>
                </c:pt>
                <c:pt idx="107274">
                  <c:v>-155.91449999999998</c:v>
                </c:pt>
                <c:pt idx="107275">
                  <c:v>-155.91249999999997</c:v>
                </c:pt>
                <c:pt idx="107276">
                  <c:v>-155.91049999999998</c:v>
                </c:pt>
                <c:pt idx="107277">
                  <c:v>-155.90849999999998</c:v>
                </c:pt>
                <c:pt idx="107278">
                  <c:v>-155.90649999999997</c:v>
                </c:pt>
                <c:pt idx="107279">
                  <c:v>-155.90449999999998</c:v>
                </c:pt>
                <c:pt idx="107280">
                  <c:v>-155.90249999999997</c:v>
                </c:pt>
                <c:pt idx="107281">
                  <c:v>-155.90049999999997</c:v>
                </c:pt>
                <c:pt idx="107282">
                  <c:v>-155.89849999999998</c:v>
                </c:pt>
                <c:pt idx="107283">
                  <c:v>-155.89649999999997</c:v>
                </c:pt>
                <c:pt idx="107284">
                  <c:v>-155.89449999999997</c:v>
                </c:pt>
                <c:pt idx="107285">
                  <c:v>-155.89249999999998</c:v>
                </c:pt>
                <c:pt idx="107286">
                  <c:v>-155.89049999999997</c:v>
                </c:pt>
                <c:pt idx="107287">
                  <c:v>-155.88849999999996</c:v>
                </c:pt>
                <c:pt idx="107288">
                  <c:v>-155.88649999999998</c:v>
                </c:pt>
                <c:pt idx="107289">
                  <c:v>-155.88449999999997</c:v>
                </c:pt>
                <c:pt idx="107290">
                  <c:v>-155.88249999999996</c:v>
                </c:pt>
                <c:pt idx="107291">
                  <c:v>-155.88049999999998</c:v>
                </c:pt>
                <c:pt idx="107292">
                  <c:v>-155.87849999999997</c:v>
                </c:pt>
                <c:pt idx="107293">
                  <c:v>-155.87649999999996</c:v>
                </c:pt>
                <c:pt idx="107294">
                  <c:v>-155.87449999999998</c:v>
                </c:pt>
                <c:pt idx="107295">
                  <c:v>-155.87249999999997</c:v>
                </c:pt>
                <c:pt idx="107296">
                  <c:v>-155.87049999999996</c:v>
                </c:pt>
                <c:pt idx="107297">
                  <c:v>-155.86849999999998</c:v>
                </c:pt>
                <c:pt idx="107298">
                  <c:v>-155.86649999999997</c:v>
                </c:pt>
                <c:pt idx="107299">
                  <c:v>-155.86449999999996</c:v>
                </c:pt>
                <c:pt idx="107300">
                  <c:v>-155.86249999999998</c:v>
                </c:pt>
                <c:pt idx="107301">
                  <c:v>-155.86049999999997</c:v>
                </c:pt>
                <c:pt idx="107302">
                  <c:v>-155.85849999999996</c:v>
                </c:pt>
                <c:pt idx="107303">
                  <c:v>-155.85649999999998</c:v>
                </c:pt>
                <c:pt idx="107304">
                  <c:v>-155.85449999999997</c:v>
                </c:pt>
                <c:pt idx="107305">
                  <c:v>-155.85249999999996</c:v>
                </c:pt>
                <c:pt idx="107306">
                  <c:v>-155.85049999999998</c:v>
                </c:pt>
                <c:pt idx="107307">
                  <c:v>-155.84849999999997</c:v>
                </c:pt>
                <c:pt idx="107308">
                  <c:v>-155.84649999999996</c:v>
                </c:pt>
                <c:pt idx="107309">
                  <c:v>-155.84449999999998</c:v>
                </c:pt>
                <c:pt idx="107310">
                  <c:v>-155.84249999999997</c:v>
                </c:pt>
                <c:pt idx="107311">
                  <c:v>-155.84049999999996</c:v>
                </c:pt>
                <c:pt idx="107312">
                  <c:v>-155.83849999999998</c:v>
                </c:pt>
                <c:pt idx="107313">
                  <c:v>-155.83649999999997</c:v>
                </c:pt>
                <c:pt idx="107314">
                  <c:v>-155.83449999999999</c:v>
                </c:pt>
                <c:pt idx="107315">
                  <c:v>-155.83249999999998</c:v>
                </c:pt>
                <c:pt idx="107316">
                  <c:v>-155.83049999999997</c:v>
                </c:pt>
                <c:pt idx="107317">
                  <c:v>-155.82849999999999</c:v>
                </c:pt>
                <c:pt idx="107318">
                  <c:v>-155.82649999999998</c:v>
                </c:pt>
                <c:pt idx="107319">
                  <c:v>-155.82449999999997</c:v>
                </c:pt>
                <c:pt idx="107320">
                  <c:v>-155.82249999999999</c:v>
                </c:pt>
                <c:pt idx="107321">
                  <c:v>-155.82049999999998</c:v>
                </c:pt>
                <c:pt idx="107322">
                  <c:v>-155.81849999999997</c:v>
                </c:pt>
                <c:pt idx="107323">
                  <c:v>-155.81649999999999</c:v>
                </c:pt>
                <c:pt idx="107324">
                  <c:v>-155.81449999999998</c:v>
                </c:pt>
                <c:pt idx="107325">
                  <c:v>-155.81249999999997</c:v>
                </c:pt>
                <c:pt idx="107326">
                  <c:v>-155.81049999999999</c:v>
                </c:pt>
                <c:pt idx="107327">
                  <c:v>-155.80849999999998</c:v>
                </c:pt>
                <c:pt idx="107328">
                  <c:v>-155.80649999999997</c:v>
                </c:pt>
                <c:pt idx="107329">
                  <c:v>-155.80449999999999</c:v>
                </c:pt>
                <c:pt idx="107330">
                  <c:v>-155.80249999999998</c:v>
                </c:pt>
                <c:pt idx="107331">
                  <c:v>-155.80049999999997</c:v>
                </c:pt>
                <c:pt idx="107332">
                  <c:v>-155.79849999999999</c:v>
                </c:pt>
                <c:pt idx="107333">
                  <c:v>-155.79649999999998</c:v>
                </c:pt>
                <c:pt idx="107334">
                  <c:v>-155.79449999999997</c:v>
                </c:pt>
                <c:pt idx="107335">
                  <c:v>-155.79249999999999</c:v>
                </c:pt>
                <c:pt idx="107336">
                  <c:v>-155.79049999999998</c:v>
                </c:pt>
                <c:pt idx="107337">
                  <c:v>-155.78849999999997</c:v>
                </c:pt>
                <c:pt idx="107338">
                  <c:v>-155.78649999999999</c:v>
                </c:pt>
                <c:pt idx="107339">
                  <c:v>-155.78449999999998</c:v>
                </c:pt>
                <c:pt idx="107340">
                  <c:v>-155.78249999999997</c:v>
                </c:pt>
                <c:pt idx="107341">
                  <c:v>-155.78049999999999</c:v>
                </c:pt>
                <c:pt idx="107342">
                  <c:v>-155.77849999999998</c:v>
                </c:pt>
                <c:pt idx="107343">
                  <c:v>-155.77649999999997</c:v>
                </c:pt>
                <c:pt idx="107344">
                  <c:v>-155.77449999999999</c:v>
                </c:pt>
                <c:pt idx="107345">
                  <c:v>-155.77249999999998</c:v>
                </c:pt>
                <c:pt idx="107346">
                  <c:v>-155.77049999999997</c:v>
                </c:pt>
                <c:pt idx="107347">
                  <c:v>-155.76849999999999</c:v>
                </c:pt>
                <c:pt idx="107348">
                  <c:v>-155.76649999999998</c:v>
                </c:pt>
                <c:pt idx="107349">
                  <c:v>-155.76449999999997</c:v>
                </c:pt>
                <c:pt idx="107350">
                  <c:v>-155.76249999999999</c:v>
                </c:pt>
                <c:pt idx="107351">
                  <c:v>-155.76049999999998</c:v>
                </c:pt>
                <c:pt idx="107352">
                  <c:v>-155.75849999999997</c:v>
                </c:pt>
                <c:pt idx="107353">
                  <c:v>-155.75649999999999</c:v>
                </c:pt>
                <c:pt idx="107354">
                  <c:v>-155.75449999999998</c:v>
                </c:pt>
                <c:pt idx="107355">
                  <c:v>-155.75249999999997</c:v>
                </c:pt>
                <c:pt idx="107356">
                  <c:v>-155.75049999999999</c:v>
                </c:pt>
                <c:pt idx="107357">
                  <c:v>-155.74849999999998</c:v>
                </c:pt>
                <c:pt idx="107358">
                  <c:v>-155.74649999999997</c:v>
                </c:pt>
                <c:pt idx="107359">
                  <c:v>-155.74449999999999</c:v>
                </c:pt>
                <c:pt idx="107360">
                  <c:v>-155.74249999999998</c:v>
                </c:pt>
                <c:pt idx="107361">
                  <c:v>-155.74049999999997</c:v>
                </c:pt>
                <c:pt idx="107362">
                  <c:v>-155.73849999999999</c:v>
                </c:pt>
                <c:pt idx="107363">
                  <c:v>-155.73649999999998</c:v>
                </c:pt>
                <c:pt idx="107364">
                  <c:v>-155.73449999999997</c:v>
                </c:pt>
                <c:pt idx="107365">
                  <c:v>-155.73249999999999</c:v>
                </c:pt>
                <c:pt idx="107366">
                  <c:v>-155.73049999999998</c:v>
                </c:pt>
                <c:pt idx="107367">
                  <c:v>-155.72849999999997</c:v>
                </c:pt>
                <c:pt idx="107368">
                  <c:v>-155.72649999999999</c:v>
                </c:pt>
                <c:pt idx="107369">
                  <c:v>-155.72449999999998</c:v>
                </c:pt>
                <c:pt idx="107370">
                  <c:v>-155.72249999999997</c:v>
                </c:pt>
                <c:pt idx="107371">
                  <c:v>-155.72049999999999</c:v>
                </c:pt>
                <c:pt idx="107372">
                  <c:v>-155.71849999999998</c:v>
                </c:pt>
                <c:pt idx="107373">
                  <c:v>-155.71649999999997</c:v>
                </c:pt>
                <c:pt idx="107374">
                  <c:v>-155.71449999999999</c:v>
                </c:pt>
                <c:pt idx="107375">
                  <c:v>-155.71249999999998</c:v>
                </c:pt>
                <c:pt idx="107376">
                  <c:v>-155.71049999999997</c:v>
                </c:pt>
                <c:pt idx="107377">
                  <c:v>-155.70849999999999</c:v>
                </c:pt>
                <c:pt idx="107378">
                  <c:v>-155.70649999999998</c:v>
                </c:pt>
                <c:pt idx="107379">
                  <c:v>-155.70449999999997</c:v>
                </c:pt>
                <c:pt idx="107380">
                  <c:v>-155.70249999999999</c:v>
                </c:pt>
                <c:pt idx="107381">
                  <c:v>-155.70049999999998</c:v>
                </c:pt>
                <c:pt idx="107382">
                  <c:v>-155.69849999999997</c:v>
                </c:pt>
                <c:pt idx="107383">
                  <c:v>-155.69649999999999</c:v>
                </c:pt>
                <c:pt idx="107384">
                  <c:v>-155.69449999999998</c:v>
                </c:pt>
                <c:pt idx="107385">
                  <c:v>-155.69249999999997</c:v>
                </c:pt>
                <c:pt idx="107386">
                  <c:v>-155.69049999999999</c:v>
                </c:pt>
                <c:pt idx="107387">
                  <c:v>-155.68849999999998</c:v>
                </c:pt>
                <c:pt idx="107388">
                  <c:v>-155.68649999999997</c:v>
                </c:pt>
                <c:pt idx="107389">
                  <c:v>-155.68449999999999</c:v>
                </c:pt>
                <c:pt idx="107390">
                  <c:v>-155.68249999999998</c:v>
                </c:pt>
                <c:pt idx="107391">
                  <c:v>-155.68049999999997</c:v>
                </c:pt>
                <c:pt idx="107392">
                  <c:v>-155.67849999999999</c:v>
                </c:pt>
                <c:pt idx="107393">
                  <c:v>-155.67649999999998</c:v>
                </c:pt>
                <c:pt idx="107394">
                  <c:v>-155.67449999999997</c:v>
                </c:pt>
                <c:pt idx="107395">
                  <c:v>-155.67249999999999</c:v>
                </c:pt>
                <c:pt idx="107396">
                  <c:v>-155.67049999999998</c:v>
                </c:pt>
                <c:pt idx="107397">
                  <c:v>-155.66849999999997</c:v>
                </c:pt>
                <c:pt idx="107398">
                  <c:v>-155.66649999999998</c:v>
                </c:pt>
                <c:pt idx="107399">
                  <c:v>-155.66449999999998</c:v>
                </c:pt>
                <c:pt idx="107400">
                  <c:v>-155.66249999999997</c:v>
                </c:pt>
                <c:pt idx="107401">
                  <c:v>-155.66049999999998</c:v>
                </c:pt>
                <c:pt idx="107402">
                  <c:v>-155.65849999999998</c:v>
                </c:pt>
                <c:pt idx="107403">
                  <c:v>-155.65649999999997</c:v>
                </c:pt>
                <c:pt idx="107404">
                  <c:v>-155.65449999999998</c:v>
                </c:pt>
                <c:pt idx="107405">
                  <c:v>-155.65249999999997</c:v>
                </c:pt>
                <c:pt idx="107406">
                  <c:v>-155.65049999999997</c:v>
                </c:pt>
                <c:pt idx="107407">
                  <c:v>-155.64849999999998</c:v>
                </c:pt>
                <c:pt idx="107408">
                  <c:v>-155.64649999999997</c:v>
                </c:pt>
                <c:pt idx="107409">
                  <c:v>-155.64449999999997</c:v>
                </c:pt>
                <c:pt idx="107410">
                  <c:v>-155.64249999999998</c:v>
                </c:pt>
                <c:pt idx="107411">
                  <c:v>-155.64049999999997</c:v>
                </c:pt>
                <c:pt idx="107412">
                  <c:v>-155.63849999999996</c:v>
                </c:pt>
                <c:pt idx="107413">
                  <c:v>-155.63649999999998</c:v>
                </c:pt>
                <c:pt idx="107414">
                  <c:v>-155.63449999999997</c:v>
                </c:pt>
                <c:pt idx="107415">
                  <c:v>-155.63249999999996</c:v>
                </c:pt>
                <c:pt idx="107416">
                  <c:v>-155.63049999999998</c:v>
                </c:pt>
                <c:pt idx="107417">
                  <c:v>-155.62849999999997</c:v>
                </c:pt>
                <c:pt idx="107418">
                  <c:v>-155.62649999999996</c:v>
                </c:pt>
                <c:pt idx="107419">
                  <c:v>-155.62449999999998</c:v>
                </c:pt>
                <c:pt idx="107420">
                  <c:v>-155.62249999999997</c:v>
                </c:pt>
                <c:pt idx="107421">
                  <c:v>-155.62049999999996</c:v>
                </c:pt>
                <c:pt idx="107422">
                  <c:v>-155.61849999999998</c:v>
                </c:pt>
                <c:pt idx="107423">
                  <c:v>-155.61649999999997</c:v>
                </c:pt>
                <c:pt idx="107424">
                  <c:v>-155.61449999999996</c:v>
                </c:pt>
                <c:pt idx="107425">
                  <c:v>-155.61249999999998</c:v>
                </c:pt>
                <c:pt idx="107426">
                  <c:v>-155.61049999999997</c:v>
                </c:pt>
                <c:pt idx="107427">
                  <c:v>-155.60849999999996</c:v>
                </c:pt>
                <c:pt idx="107428">
                  <c:v>-155.60649999999998</c:v>
                </c:pt>
                <c:pt idx="107429">
                  <c:v>-155.60449999999997</c:v>
                </c:pt>
                <c:pt idx="107430">
                  <c:v>-155.60249999999996</c:v>
                </c:pt>
                <c:pt idx="107431">
                  <c:v>-155.60049999999998</c:v>
                </c:pt>
                <c:pt idx="107432">
                  <c:v>-155.59849999999997</c:v>
                </c:pt>
                <c:pt idx="107433">
                  <c:v>-155.59649999999996</c:v>
                </c:pt>
                <c:pt idx="107434">
                  <c:v>-155.59449999999998</c:v>
                </c:pt>
                <c:pt idx="107435">
                  <c:v>-155.59249999999997</c:v>
                </c:pt>
                <c:pt idx="107436">
                  <c:v>-155.59049999999996</c:v>
                </c:pt>
                <c:pt idx="107437">
                  <c:v>-155.58849999999998</c:v>
                </c:pt>
                <c:pt idx="107438">
                  <c:v>-155.58649999999997</c:v>
                </c:pt>
                <c:pt idx="107439">
                  <c:v>-155.58449999999999</c:v>
                </c:pt>
                <c:pt idx="107440">
                  <c:v>-155.58249999999998</c:v>
                </c:pt>
                <c:pt idx="107441">
                  <c:v>-155.58049999999997</c:v>
                </c:pt>
                <c:pt idx="107442">
                  <c:v>-155.57849999999999</c:v>
                </c:pt>
                <c:pt idx="107443">
                  <c:v>-155.57649999999998</c:v>
                </c:pt>
                <c:pt idx="107444">
                  <c:v>-155.57449999999997</c:v>
                </c:pt>
                <c:pt idx="107445">
                  <c:v>-155.57249999999999</c:v>
                </c:pt>
                <c:pt idx="107446">
                  <c:v>-155.57049999999998</c:v>
                </c:pt>
                <c:pt idx="107447">
                  <c:v>-155.56849999999997</c:v>
                </c:pt>
                <c:pt idx="107448">
                  <c:v>-155.56649999999999</c:v>
                </c:pt>
                <c:pt idx="107449">
                  <c:v>-155.56449999999998</c:v>
                </c:pt>
                <c:pt idx="107450">
                  <c:v>-155.56249999999997</c:v>
                </c:pt>
                <c:pt idx="107451">
                  <c:v>-155.56049999999999</c:v>
                </c:pt>
                <c:pt idx="107452">
                  <c:v>-155.55849999999998</c:v>
                </c:pt>
                <c:pt idx="107453">
                  <c:v>-155.55649999999997</c:v>
                </c:pt>
                <c:pt idx="107454">
                  <c:v>-155.55449999999999</c:v>
                </c:pt>
                <c:pt idx="107455">
                  <c:v>-155.55249999999998</c:v>
                </c:pt>
                <c:pt idx="107456">
                  <c:v>-155.55049999999997</c:v>
                </c:pt>
                <c:pt idx="107457">
                  <c:v>-155.54849999999999</c:v>
                </c:pt>
                <c:pt idx="107458">
                  <c:v>-155.54649999999998</c:v>
                </c:pt>
                <c:pt idx="107459">
                  <c:v>-155.54449999999997</c:v>
                </c:pt>
                <c:pt idx="107460">
                  <c:v>-155.54249999999999</c:v>
                </c:pt>
                <c:pt idx="107461">
                  <c:v>-155.54049999999998</c:v>
                </c:pt>
                <c:pt idx="107462">
                  <c:v>-155.53849999999997</c:v>
                </c:pt>
                <c:pt idx="107463">
                  <c:v>-155.53649999999999</c:v>
                </c:pt>
                <c:pt idx="107464">
                  <c:v>-155.53449999999998</c:v>
                </c:pt>
                <c:pt idx="107465">
                  <c:v>-155.53249999999997</c:v>
                </c:pt>
                <c:pt idx="107466">
                  <c:v>-155.53049999999999</c:v>
                </c:pt>
                <c:pt idx="107467">
                  <c:v>-155.52849999999998</c:v>
                </c:pt>
                <c:pt idx="107468">
                  <c:v>-155.52649999999997</c:v>
                </c:pt>
                <c:pt idx="107469">
                  <c:v>-155.52449999999999</c:v>
                </c:pt>
                <c:pt idx="107470">
                  <c:v>-155.52249999999998</c:v>
                </c:pt>
                <c:pt idx="107471">
                  <c:v>-155.52049999999997</c:v>
                </c:pt>
                <c:pt idx="107472">
                  <c:v>-155.51849999999999</c:v>
                </c:pt>
                <c:pt idx="107473">
                  <c:v>-155.51649999999998</c:v>
                </c:pt>
                <c:pt idx="107474">
                  <c:v>-155.51449999999997</c:v>
                </c:pt>
                <c:pt idx="107475">
                  <c:v>-155.51249999999999</c:v>
                </c:pt>
                <c:pt idx="107476">
                  <c:v>-155.51049999999998</c:v>
                </c:pt>
                <c:pt idx="107477">
                  <c:v>-155.50849999999997</c:v>
                </c:pt>
                <c:pt idx="107478">
                  <c:v>-155.50649999999999</c:v>
                </c:pt>
                <c:pt idx="107479">
                  <c:v>-155.50449999999998</c:v>
                </c:pt>
                <c:pt idx="107480">
                  <c:v>-155.50249999999997</c:v>
                </c:pt>
                <c:pt idx="107481">
                  <c:v>-155.50049999999999</c:v>
                </c:pt>
                <c:pt idx="107482">
                  <c:v>-155.49849999999998</c:v>
                </c:pt>
                <c:pt idx="107483">
                  <c:v>-155.49649999999997</c:v>
                </c:pt>
                <c:pt idx="107484">
                  <c:v>-155.49449999999999</c:v>
                </c:pt>
                <c:pt idx="107485">
                  <c:v>-155.49249999999998</c:v>
                </c:pt>
                <c:pt idx="107486">
                  <c:v>-155.49049999999997</c:v>
                </c:pt>
                <c:pt idx="107487">
                  <c:v>-155.48849999999999</c:v>
                </c:pt>
                <c:pt idx="107488">
                  <c:v>-155.48649999999998</c:v>
                </c:pt>
                <c:pt idx="107489">
                  <c:v>-155.48449999999997</c:v>
                </c:pt>
                <c:pt idx="107490">
                  <c:v>-155.48249999999999</c:v>
                </c:pt>
                <c:pt idx="107491">
                  <c:v>-155.48049999999998</c:v>
                </c:pt>
                <c:pt idx="107492">
                  <c:v>-155.47849999999997</c:v>
                </c:pt>
                <c:pt idx="107493">
                  <c:v>-155.47649999999999</c:v>
                </c:pt>
                <c:pt idx="107494">
                  <c:v>-155.47449999999998</c:v>
                </c:pt>
                <c:pt idx="107495">
                  <c:v>-155.47249999999997</c:v>
                </c:pt>
                <c:pt idx="107496">
                  <c:v>-155.47049999999999</c:v>
                </c:pt>
                <c:pt idx="107497">
                  <c:v>-155.46849999999998</c:v>
                </c:pt>
                <c:pt idx="107498">
                  <c:v>-155.46649999999997</c:v>
                </c:pt>
                <c:pt idx="107499">
                  <c:v>-155.46449999999999</c:v>
                </c:pt>
                <c:pt idx="107500">
                  <c:v>-155.46249999999998</c:v>
                </c:pt>
                <c:pt idx="107501">
                  <c:v>-155.46049999999997</c:v>
                </c:pt>
                <c:pt idx="107502">
                  <c:v>-155.45849999999999</c:v>
                </c:pt>
                <c:pt idx="107503">
                  <c:v>-155.45649999999998</c:v>
                </c:pt>
                <c:pt idx="107504">
                  <c:v>-155.45449999999997</c:v>
                </c:pt>
                <c:pt idx="107505">
                  <c:v>-155.45249999999999</c:v>
                </c:pt>
                <c:pt idx="107506">
                  <c:v>-155.45049999999998</c:v>
                </c:pt>
                <c:pt idx="107507">
                  <c:v>-155.44849999999997</c:v>
                </c:pt>
                <c:pt idx="107508">
                  <c:v>-155.44649999999999</c:v>
                </c:pt>
                <c:pt idx="107509">
                  <c:v>-155.44449999999998</c:v>
                </c:pt>
                <c:pt idx="107510">
                  <c:v>-155.44249999999997</c:v>
                </c:pt>
                <c:pt idx="107511">
                  <c:v>-155.44049999999999</c:v>
                </c:pt>
                <c:pt idx="107512">
                  <c:v>-155.43849999999998</c:v>
                </c:pt>
                <c:pt idx="107513">
                  <c:v>-155.43649999999997</c:v>
                </c:pt>
                <c:pt idx="107514">
                  <c:v>-155.43449999999999</c:v>
                </c:pt>
                <c:pt idx="107515">
                  <c:v>-155.43249999999998</c:v>
                </c:pt>
                <c:pt idx="107516">
                  <c:v>-155.43049999999997</c:v>
                </c:pt>
                <c:pt idx="107517">
                  <c:v>-155.42849999999999</c:v>
                </c:pt>
                <c:pt idx="107518">
                  <c:v>-155.42649999999998</c:v>
                </c:pt>
                <c:pt idx="107519">
                  <c:v>-155.42449999999997</c:v>
                </c:pt>
                <c:pt idx="107520">
                  <c:v>-155.42249999999999</c:v>
                </c:pt>
                <c:pt idx="107521">
                  <c:v>-155.42049999999998</c:v>
                </c:pt>
                <c:pt idx="107522">
                  <c:v>-155.41849999999997</c:v>
                </c:pt>
                <c:pt idx="107523">
                  <c:v>-155.41649999999998</c:v>
                </c:pt>
                <c:pt idx="107524">
                  <c:v>-155.41449999999998</c:v>
                </c:pt>
                <c:pt idx="107525">
                  <c:v>-155.41249999999997</c:v>
                </c:pt>
                <c:pt idx="107526">
                  <c:v>-155.41049999999998</c:v>
                </c:pt>
                <c:pt idx="107527">
                  <c:v>-155.40849999999998</c:v>
                </c:pt>
                <c:pt idx="107528">
                  <c:v>-155.40649999999997</c:v>
                </c:pt>
                <c:pt idx="107529">
                  <c:v>-155.40449999999998</c:v>
                </c:pt>
                <c:pt idx="107530">
                  <c:v>-155.40249999999997</c:v>
                </c:pt>
                <c:pt idx="107531">
                  <c:v>-155.40049999999997</c:v>
                </c:pt>
                <c:pt idx="107532">
                  <c:v>-155.39849999999998</c:v>
                </c:pt>
                <c:pt idx="107533">
                  <c:v>-155.39649999999997</c:v>
                </c:pt>
                <c:pt idx="107534">
                  <c:v>-155.39449999999997</c:v>
                </c:pt>
                <c:pt idx="107535">
                  <c:v>-155.39249999999998</c:v>
                </c:pt>
                <c:pt idx="107536">
                  <c:v>-155.39049999999997</c:v>
                </c:pt>
                <c:pt idx="107537">
                  <c:v>-155.38849999999996</c:v>
                </c:pt>
                <c:pt idx="107538">
                  <c:v>-155.38649999999998</c:v>
                </c:pt>
                <c:pt idx="107539">
                  <c:v>-155.38449999999997</c:v>
                </c:pt>
                <c:pt idx="107540">
                  <c:v>-155.38249999999996</c:v>
                </c:pt>
                <c:pt idx="107541">
                  <c:v>-155.38049999999998</c:v>
                </c:pt>
                <c:pt idx="107542">
                  <c:v>-155.37849999999997</c:v>
                </c:pt>
                <c:pt idx="107543">
                  <c:v>-155.37649999999996</c:v>
                </c:pt>
                <c:pt idx="107544">
                  <c:v>-155.37449999999998</c:v>
                </c:pt>
                <c:pt idx="107545">
                  <c:v>-155.37249999999997</c:v>
                </c:pt>
                <c:pt idx="107546">
                  <c:v>-155.37049999999996</c:v>
                </c:pt>
                <c:pt idx="107547">
                  <c:v>-155.36849999999998</c:v>
                </c:pt>
                <c:pt idx="107548">
                  <c:v>-155.36649999999997</c:v>
                </c:pt>
                <c:pt idx="107549">
                  <c:v>-155.36449999999996</c:v>
                </c:pt>
                <c:pt idx="107550">
                  <c:v>-155.36249999999998</c:v>
                </c:pt>
                <c:pt idx="107551">
                  <c:v>-155.36049999999997</c:v>
                </c:pt>
                <c:pt idx="107552">
                  <c:v>-155.35849999999996</c:v>
                </c:pt>
                <c:pt idx="107553">
                  <c:v>-155.35649999999998</c:v>
                </c:pt>
                <c:pt idx="107554">
                  <c:v>-155.35449999999997</c:v>
                </c:pt>
                <c:pt idx="107555">
                  <c:v>-155.35249999999996</c:v>
                </c:pt>
                <c:pt idx="107556">
                  <c:v>-155.35049999999998</c:v>
                </c:pt>
                <c:pt idx="107557">
                  <c:v>-155.34849999999997</c:v>
                </c:pt>
                <c:pt idx="107558">
                  <c:v>-155.34649999999996</c:v>
                </c:pt>
                <c:pt idx="107559">
                  <c:v>-155.34449999999998</c:v>
                </c:pt>
                <c:pt idx="107560">
                  <c:v>-155.34249999999997</c:v>
                </c:pt>
                <c:pt idx="107561">
                  <c:v>-155.34049999999996</c:v>
                </c:pt>
                <c:pt idx="107562">
                  <c:v>-155.33849999999998</c:v>
                </c:pt>
                <c:pt idx="107563">
                  <c:v>-155.33649999999997</c:v>
                </c:pt>
                <c:pt idx="107564">
                  <c:v>-155.33449999999999</c:v>
                </c:pt>
                <c:pt idx="107565">
                  <c:v>-155.33249999999998</c:v>
                </c:pt>
                <c:pt idx="107566">
                  <c:v>-155.33049999999997</c:v>
                </c:pt>
                <c:pt idx="107567">
                  <c:v>-155.32849999999999</c:v>
                </c:pt>
                <c:pt idx="107568">
                  <c:v>-155.32649999999998</c:v>
                </c:pt>
                <c:pt idx="107569">
                  <c:v>-155.32449999999997</c:v>
                </c:pt>
                <c:pt idx="107570">
                  <c:v>-155.32249999999999</c:v>
                </c:pt>
                <c:pt idx="107571">
                  <c:v>-155.32049999999998</c:v>
                </c:pt>
                <c:pt idx="107572">
                  <c:v>-155.31849999999997</c:v>
                </c:pt>
                <c:pt idx="107573">
                  <c:v>-155.31649999999999</c:v>
                </c:pt>
                <c:pt idx="107574">
                  <c:v>-155.31449999999998</c:v>
                </c:pt>
                <c:pt idx="107575">
                  <c:v>-155.31249999999997</c:v>
                </c:pt>
                <c:pt idx="107576">
                  <c:v>-155.31049999999999</c:v>
                </c:pt>
                <c:pt idx="107577">
                  <c:v>-155.30849999999998</c:v>
                </c:pt>
                <c:pt idx="107578">
                  <c:v>-155.30649999999997</c:v>
                </c:pt>
                <c:pt idx="107579">
                  <c:v>-155.30449999999999</c:v>
                </c:pt>
                <c:pt idx="107580">
                  <c:v>-155.30249999999998</c:v>
                </c:pt>
                <c:pt idx="107581">
                  <c:v>-155.30049999999997</c:v>
                </c:pt>
                <c:pt idx="107582">
                  <c:v>-155.29849999999999</c:v>
                </c:pt>
                <c:pt idx="107583">
                  <c:v>-155.29649999999998</c:v>
                </c:pt>
                <c:pt idx="107584">
                  <c:v>-155.29449999999997</c:v>
                </c:pt>
                <c:pt idx="107585">
                  <c:v>-155.29249999999999</c:v>
                </c:pt>
                <c:pt idx="107586">
                  <c:v>-155.29049999999998</c:v>
                </c:pt>
                <c:pt idx="107587">
                  <c:v>-155.28849999999997</c:v>
                </c:pt>
                <c:pt idx="107588">
                  <c:v>-155.28649999999999</c:v>
                </c:pt>
                <c:pt idx="107589">
                  <c:v>-155.28449999999998</c:v>
                </c:pt>
                <c:pt idx="107590">
                  <c:v>-155.28249999999997</c:v>
                </c:pt>
                <c:pt idx="107591">
                  <c:v>-155.28049999999999</c:v>
                </c:pt>
                <c:pt idx="107592">
                  <c:v>-155.27849999999998</c:v>
                </c:pt>
                <c:pt idx="107593">
                  <c:v>-155.27649999999997</c:v>
                </c:pt>
                <c:pt idx="107594">
                  <c:v>-155.27449999999999</c:v>
                </c:pt>
                <c:pt idx="107595">
                  <c:v>-155.27249999999998</c:v>
                </c:pt>
                <c:pt idx="107596">
                  <c:v>-155.27049999999997</c:v>
                </c:pt>
                <c:pt idx="107597">
                  <c:v>-155.26849999999999</c:v>
                </c:pt>
                <c:pt idx="107598">
                  <c:v>-155.26649999999998</c:v>
                </c:pt>
                <c:pt idx="107599">
                  <c:v>-155.26449999999997</c:v>
                </c:pt>
                <c:pt idx="107600">
                  <c:v>-155.26249999999999</c:v>
                </c:pt>
                <c:pt idx="107601">
                  <c:v>-155.26049999999998</c:v>
                </c:pt>
                <c:pt idx="107602">
                  <c:v>-155.25849999999997</c:v>
                </c:pt>
                <c:pt idx="107603">
                  <c:v>-155.25649999999999</c:v>
                </c:pt>
                <c:pt idx="107604">
                  <c:v>-155.25449999999998</c:v>
                </c:pt>
                <c:pt idx="107605">
                  <c:v>-155.25249999999997</c:v>
                </c:pt>
                <c:pt idx="107606">
                  <c:v>-155.25049999999999</c:v>
                </c:pt>
                <c:pt idx="107607">
                  <c:v>-155.24849999999998</c:v>
                </c:pt>
                <c:pt idx="107608">
                  <c:v>-155.24649999999997</c:v>
                </c:pt>
                <c:pt idx="107609">
                  <c:v>-155.24449999999999</c:v>
                </c:pt>
                <c:pt idx="107610">
                  <c:v>-155.24249999999998</c:v>
                </c:pt>
                <c:pt idx="107611">
                  <c:v>-155.24049999999997</c:v>
                </c:pt>
                <c:pt idx="107612">
                  <c:v>-155.23849999999999</c:v>
                </c:pt>
                <c:pt idx="107613">
                  <c:v>-155.23649999999998</c:v>
                </c:pt>
                <c:pt idx="107614">
                  <c:v>-155.23449999999997</c:v>
                </c:pt>
                <c:pt idx="107615">
                  <c:v>-155.23249999999999</c:v>
                </c:pt>
                <c:pt idx="107616">
                  <c:v>-155.23049999999998</c:v>
                </c:pt>
                <c:pt idx="107617">
                  <c:v>-155.22849999999997</c:v>
                </c:pt>
                <c:pt idx="107618">
                  <c:v>-155.22649999999999</c:v>
                </c:pt>
                <c:pt idx="107619">
                  <c:v>-155.22449999999998</c:v>
                </c:pt>
                <c:pt idx="107620">
                  <c:v>-155.22249999999997</c:v>
                </c:pt>
                <c:pt idx="107621">
                  <c:v>-155.22049999999999</c:v>
                </c:pt>
                <c:pt idx="107622">
                  <c:v>-155.21849999999998</c:v>
                </c:pt>
                <c:pt idx="107623">
                  <c:v>-155.21649999999997</c:v>
                </c:pt>
                <c:pt idx="107624">
                  <c:v>-155.21449999999999</c:v>
                </c:pt>
                <c:pt idx="107625">
                  <c:v>-155.21249999999998</c:v>
                </c:pt>
                <c:pt idx="107626">
                  <c:v>-155.21049999999997</c:v>
                </c:pt>
                <c:pt idx="107627">
                  <c:v>-155.20849999999999</c:v>
                </c:pt>
                <c:pt idx="107628">
                  <c:v>-155.20649999999998</c:v>
                </c:pt>
                <c:pt idx="107629">
                  <c:v>-155.20449999999997</c:v>
                </c:pt>
                <c:pt idx="107630">
                  <c:v>-155.20249999999999</c:v>
                </c:pt>
                <c:pt idx="107631">
                  <c:v>-155.20049999999998</c:v>
                </c:pt>
                <c:pt idx="107632">
                  <c:v>-155.19849999999997</c:v>
                </c:pt>
                <c:pt idx="107633">
                  <c:v>-155.19649999999999</c:v>
                </c:pt>
                <c:pt idx="107634">
                  <c:v>-155.19449999999998</c:v>
                </c:pt>
                <c:pt idx="107635">
                  <c:v>-155.19249999999997</c:v>
                </c:pt>
                <c:pt idx="107636">
                  <c:v>-155.19049999999999</c:v>
                </c:pt>
                <c:pt idx="107637">
                  <c:v>-155.18849999999998</c:v>
                </c:pt>
                <c:pt idx="107638">
                  <c:v>-155.18649999999997</c:v>
                </c:pt>
                <c:pt idx="107639">
                  <c:v>-155.18449999999999</c:v>
                </c:pt>
                <c:pt idx="107640">
                  <c:v>-155.18249999999998</c:v>
                </c:pt>
                <c:pt idx="107641">
                  <c:v>-155.18049999999997</c:v>
                </c:pt>
                <c:pt idx="107642">
                  <c:v>-155.17849999999999</c:v>
                </c:pt>
                <c:pt idx="107643">
                  <c:v>-155.17649999999998</c:v>
                </c:pt>
                <c:pt idx="107644">
                  <c:v>-155.17449999999997</c:v>
                </c:pt>
                <c:pt idx="107645">
                  <c:v>-155.17249999999999</c:v>
                </c:pt>
                <c:pt idx="107646">
                  <c:v>-155.17049999999998</c:v>
                </c:pt>
                <c:pt idx="107647">
                  <c:v>-155.16849999999997</c:v>
                </c:pt>
                <c:pt idx="107648">
                  <c:v>-155.16649999999998</c:v>
                </c:pt>
                <c:pt idx="107649">
                  <c:v>-155.16449999999998</c:v>
                </c:pt>
                <c:pt idx="107650">
                  <c:v>-155.16249999999997</c:v>
                </c:pt>
                <c:pt idx="107651">
                  <c:v>-155.16049999999998</c:v>
                </c:pt>
                <c:pt idx="107652">
                  <c:v>-155.15849999999998</c:v>
                </c:pt>
                <c:pt idx="107653">
                  <c:v>-155.15649999999997</c:v>
                </c:pt>
                <c:pt idx="107654">
                  <c:v>-155.15449999999998</c:v>
                </c:pt>
                <c:pt idx="107655">
                  <c:v>-155.15249999999997</c:v>
                </c:pt>
                <c:pt idx="107656">
                  <c:v>-155.15049999999997</c:v>
                </c:pt>
                <c:pt idx="107657">
                  <c:v>-155.14849999999998</c:v>
                </c:pt>
                <c:pt idx="107658">
                  <c:v>-155.14649999999997</c:v>
                </c:pt>
                <c:pt idx="107659">
                  <c:v>-155.14449999999997</c:v>
                </c:pt>
                <c:pt idx="107660">
                  <c:v>-155.14249999999998</c:v>
                </c:pt>
                <c:pt idx="107661">
                  <c:v>-155.14049999999997</c:v>
                </c:pt>
                <c:pt idx="107662">
                  <c:v>-155.13849999999996</c:v>
                </c:pt>
                <c:pt idx="107663">
                  <c:v>-155.13649999999998</c:v>
                </c:pt>
                <c:pt idx="107664">
                  <c:v>-155.13449999999997</c:v>
                </c:pt>
                <c:pt idx="107665">
                  <c:v>-155.13249999999996</c:v>
                </c:pt>
                <c:pt idx="107666">
                  <c:v>-155.13049999999998</c:v>
                </c:pt>
                <c:pt idx="107667">
                  <c:v>-155.12849999999997</c:v>
                </c:pt>
                <c:pt idx="107668">
                  <c:v>-155.12649999999996</c:v>
                </c:pt>
                <c:pt idx="107669">
                  <c:v>-155.12449999999998</c:v>
                </c:pt>
                <c:pt idx="107670">
                  <c:v>-155.12249999999997</c:v>
                </c:pt>
                <c:pt idx="107671">
                  <c:v>-155.12049999999996</c:v>
                </c:pt>
                <c:pt idx="107672">
                  <c:v>-155.11849999999998</c:v>
                </c:pt>
                <c:pt idx="107673">
                  <c:v>-155.11649999999997</c:v>
                </c:pt>
                <c:pt idx="107674">
                  <c:v>-155.11449999999996</c:v>
                </c:pt>
                <c:pt idx="107675">
                  <c:v>-155.11249999999998</c:v>
                </c:pt>
                <c:pt idx="107676">
                  <c:v>-155.11049999999997</c:v>
                </c:pt>
                <c:pt idx="107677">
                  <c:v>-155.10849999999996</c:v>
                </c:pt>
                <c:pt idx="107678">
                  <c:v>-155.10649999999998</c:v>
                </c:pt>
                <c:pt idx="107679">
                  <c:v>-155.10449999999997</c:v>
                </c:pt>
                <c:pt idx="107680">
                  <c:v>-155.10249999999996</c:v>
                </c:pt>
                <c:pt idx="107681">
                  <c:v>-155.10049999999998</c:v>
                </c:pt>
                <c:pt idx="107682">
                  <c:v>-155.09849999999997</c:v>
                </c:pt>
                <c:pt idx="107683">
                  <c:v>-155.09649999999996</c:v>
                </c:pt>
                <c:pt idx="107684">
                  <c:v>-155.09449999999998</c:v>
                </c:pt>
                <c:pt idx="107685">
                  <c:v>-155.09249999999997</c:v>
                </c:pt>
                <c:pt idx="107686">
                  <c:v>-155.09049999999996</c:v>
                </c:pt>
                <c:pt idx="107687">
                  <c:v>-155.08849999999998</c:v>
                </c:pt>
                <c:pt idx="107688">
                  <c:v>-155.08649999999997</c:v>
                </c:pt>
                <c:pt idx="107689">
                  <c:v>-155.08449999999999</c:v>
                </c:pt>
                <c:pt idx="107690">
                  <c:v>-155.08249999999998</c:v>
                </c:pt>
                <c:pt idx="107691">
                  <c:v>-155.08049999999997</c:v>
                </c:pt>
                <c:pt idx="107692">
                  <c:v>-155.07849999999999</c:v>
                </c:pt>
                <c:pt idx="107693">
                  <c:v>-155.07649999999998</c:v>
                </c:pt>
                <c:pt idx="107694">
                  <c:v>-155.07449999999997</c:v>
                </c:pt>
                <c:pt idx="107695">
                  <c:v>-155.07249999999999</c:v>
                </c:pt>
                <c:pt idx="107696">
                  <c:v>-155.07049999999998</c:v>
                </c:pt>
                <c:pt idx="107697">
                  <c:v>-155.06849999999997</c:v>
                </c:pt>
                <c:pt idx="107698">
                  <c:v>-155.06649999999999</c:v>
                </c:pt>
                <c:pt idx="107699">
                  <c:v>-155.06449999999998</c:v>
                </c:pt>
                <c:pt idx="107700">
                  <c:v>-155.06249999999997</c:v>
                </c:pt>
                <c:pt idx="107701">
                  <c:v>-155.06049999999999</c:v>
                </c:pt>
                <c:pt idx="107702">
                  <c:v>-155.05849999999998</c:v>
                </c:pt>
                <c:pt idx="107703">
                  <c:v>-155.05649999999997</c:v>
                </c:pt>
                <c:pt idx="107704">
                  <c:v>-155.05449999999999</c:v>
                </c:pt>
                <c:pt idx="107705">
                  <c:v>-155.05249999999998</c:v>
                </c:pt>
                <c:pt idx="107706">
                  <c:v>-155.05049999999997</c:v>
                </c:pt>
                <c:pt idx="107707">
                  <c:v>-155.04849999999999</c:v>
                </c:pt>
                <c:pt idx="107708">
                  <c:v>-155.04649999999998</c:v>
                </c:pt>
                <c:pt idx="107709">
                  <c:v>-155.04449999999997</c:v>
                </c:pt>
                <c:pt idx="107710">
                  <c:v>-155.04249999999999</c:v>
                </c:pt>
                <c:pt idx="107711">
                  <c:v>-155.04049999999998</c:v>
                </c:pt>
                <c:pt idx="107712">
                  <c:v>-155.03849999999997</c:v>
                </c:pt>
                <c:pt idx="107713">
                  <c:v>-155.03649999999999</c:v>
                </c:pt>
                <c:pt idx="107714">
                  <c:v>-155.03449999999998</c:v>
                </c:pt>
                <c:pt idx="107715">
                  <c:v>-155.03249999999997</c:v>
                </c:pt>
                <c:pt idx="107716">
                  <c:v>-155.03049999999999</c:v>
                </c:pt>
                <c:pt idx="107717">
                  <c:v>-155.02849999999998</c:v>
                </c:pt>
                <c:pt idx="107718">
                  <c:v>-155.02649999999997</c:v>
                </c:pt>
                <c:pt idx="107719">
                  <c:v>-155.02449999999999</c:v>
                </c:pt>
                <c:pt idx="107720">
                  <c:v>-155.02249999999998</c:v>
                </c:pt>
                <c:pt idx="107721">
                  <c:v>-155.02049999999997</c:v>
                </c:pt>
                <c:pt idx="107722">
                  <c:v>-155.01849999999999</c:v>
                </c:pt>
                <c:pt idx="107723">
                  <c:v>-155.01649999999998</c:v>
                </c:pt>
                <c:pt idx="107724">
                  <c:v>-155.01449999999997</c:v>
                </c:pt>
                <c:pt idx="107725">
                  <c:v>-155.01249999999999</c:v>
                </c:pt>
                <c:pt idx="107726">
                  <c:v>-155.01049999999998</c:v>
                </c:pt>
                <c:pt idx="107727">
                  <c:v>-155.00849999999997</c:v>
                </c:pt>
                <c:pt idx="107728">
                  <c:v>-155.00649999999999</c:v>
                </c:pt>
                <c:pt idx="107729">
                  <c:v>-155.00449999999998</c:v>
                </c:pt>
                <c:pt idx="107730">
                  <c:v>-155.00249999999997</c:v>
                </c:pt>
                <c:pt idx="107731">
                  <c:v>-155.00049999999999</c:v>
                </c:pt>
                <c:pt idx="107732">
                  <c:v>-154.99849999999998</c:v>
                </c:pt>
                <c:pt idx="107733">
                  <c:v>-154.99649999999997</c:v>
                </c:pt>
                <c:pt idx="107734">
                  <c:v>-154.99449999999999</c:v>
                </c:pt>
                <c:pt idx="107735">
                  <c:v>-154.99249999999998</c:v>
                </c:pt>
                <c:pt idx="107736">
                  <c:v>-154.99049999999997</c:v>
                </c:pt>
                <c:pt idx="107737">
                  <c:v>-154.98849999999999</c:v>
                </c:pt>
                <c:pt idx="107738">
                  <c:v>-154.98649999999998</c:v>
                </c:pt>
                <c:pt idx="107739">
                  <c:v>-154.98449999999997</c:v>
                </c:pt>
                <c:pt idx="107740">
                  <c:v>-154.98249999999999</c:v>
                </c:pt>
                <c:pt idx="107741">
                  <c:v>-154.98049999999998</c:v>
                </c:pt>
                <c:pt idx="107742">
                  <c:v>-154.97849999999997</c:v>
                </c:pt>
                <c:pt idx="107743">
                  <c:v>-154.97649999999999</c:v>
                </c:pt>
                <c:pt idx="107744">
                  <c:v>-154.97449999999998</c:v>
                </c:pt>
                <c:pt idx="107745">
                  <c:v>-154.97249999999997</c:v>
                </c:pt>
                <c:pt idx="107746">
                  <c:v>-154.97049999999999</c:v>
                </c:pt>
                <c:pt idx="107747">
                  <c:v>-154.96849999999998</c:v>
                </c:pt>
                <c:pt idx="107748">
                  <c:v>-154.96649999999997</c:v>
                </c:pt>
                <c:pt idx="107749">
                  <c:v>-154.96449999999999</c:v>
                </c:pt>
                <c:pt idx="107750">
                  <c:v>-154.96249999999998</c:v>
                </c:pt>
                <c:pt idx="107751">
                  <c:v>-154.96049999999997</c:v>
                </c:pt>
                <c:pt idx="107752">
                  <c:v>-154.95849999999999</c:v>
                </c:pt>
                <c:pt idx="107753">
                  <c:v>-154.95649999999998</c:v>
                </c:pt>
                <c:pt idx="107754">
                  <c:v>-154.95449999999997</c:v>
                </c:pt>
                <c:pt idx="107755">
                  <c:v>-154.95249999999999</c:v>
                </c:pt>
                <c:pt idx="107756">
                  <c:v>-154.95049999999998</c:v>
                </c:pt>
                <c:pt idx="107757">
                  <c:v>-154.94849999999997</c:v>
                </c:pt>
                <c:pt idx="107758">
                  <c:v>-154.94649999999999</c:v>
                </c:pt>
                <c:pt idx="107759">
                  <c:v>-154.94449999999998</c:v>
                </c:pt>
                <c:pt idx="107760">
                  <c:v>-154.94249999999997</c:v>
                </c:pt>
                <c:pt idx="107761">
                  <c:v>-154.94049999999999</c:v>
                </c:pt>
                <c:pt idx="107762">
                  <c:v>-154.93849999999998</c:v>
                </c:pt>
                <c:pt idx="107763">
                  <c:v>-154.93649999999997</c:v>
                </c:pt>
                <c:pt idx="107764">
                  <c:v>-154.93449999999999</c:v>
                </c:pt>
                <c:pt idx="107765">
                  <c:v>-154.93249999999998</c:v>
                </c:pt>
                <c:pt idx="107766">
                  <c:v>-154.93049999999997</c:v>
                </c:pt>
                <c:pt idx="107767">
                  <c:v>-154.92849999999999</c:v>
                </c:pt>
                <c:pt idx="107768">
                  <c:v>-154.92649999999998</c:v>
                </c:pt>
                <c:pt idx="107769">
                  <c:v>-154.92449999999997</c:v>
                </c:pt>
                <c:pt idx="107770">
                  <c:v>-154.92249999999999</c:v>
                </c:pt>
                <c:pt idx="107771">
                  <c:v>-154.92049999999998</c:v>
                </c:pt>
                <c:pt idx="107772">
                  <c:v>-154.91849999999997</c:v>
                </c:pt>
                <c:pt idx="107773">
                  <c:v>-154.91649999999998</c:v>
                </c:pt>
                <c:pt idx="107774">
                  <c:v>-154.91449999999998</c:v>
                </c:pt>
                <c:pt idx="107775">
                  <c:v>-154.91249999999997</c:v>
                </c:pt>
                <c:pt idx="107776">
                  <c:v>-154.91049999999998</c:v>
                </c:pt>
                <c:pt idx="107777">
                  <c:v>-154.90849999999998</c:v>
                </c:pt>
                <c:pt idx="107778">
                  <c:v>-154.90649999999997</c:v>
                </c:pt>
                <c:pt idx="107779">
                  <c:v>-154.90449999999998</c:v>
                </c:pt>
                <c:pt idx="107780">
                  <c:v>-154.90249999999997</c:v>
                </c:pt>
                <c:pt idx="107781">
                  <c:v>-154.90049999999997</c:v>
                </c:pt>
                <c:pt idx="107782">
                  <c:v>-154.89849999999998</c:v>
                </c:pt>
                <c:pt idx="107783">
                  <c:v>-154.89649999999997</c:v>
                </c:pt>
                <c:pt idx="107784">
                  <c:v>-154.89449999999997</c:v>
                </c:pt>
                <c:pt idx="107785">
                  <c:v>-154.89249999999998</c:v>
                </c:pt>
                <c:pt idx="107786">
                  <c:v>-154.89049999999997</c:v>
                </c:pt>
                <c:pt idx="107787">
                  <c:v>-154.88849999999996</c:v>
                </c:pt>
                <c:pt idx="107788">
                  <c:v>-154.88649999999998</c:v>
                </c:pt>
                <c:pt idx="107789">
                  <c:v>-154.88449999999997</c:v>
                </c:pt>
                <c:pt idx="107790">
                  <c:v>-154.88249999999996</c:v>
                </c:pt>
                <c:pt idx="107791">
                  <c:v>-154.88049999999998</c:v>
                </c:pt>
                <c:pt idx="107792">
                  <c:v>-154.87849999999997</c:v>
                </c:pt>
                <c:pt idx="107793">
                  <c:v>-154.87649999999996</c:v>
                </c:pt>
                <c:pt idx="107794">
                  <c:v>-154.87449999999998</c:v>
                </c:pt>
                <c:pt idx="107795">
                  <c:v>-154.87249999999997</c:v>
                </c:pt>
                <c:pt idx="107796">
                  <c:v>-154.87049999999996</c:v>
                </c:pt>
                <c:pt idx="107797">
                  <c:v>-154.86849999999998</c:v>
                </c:pt>
                <c:pt idx="107798">
                  <c:v>-154.86649999999997</c:v>
                </c:pt>
                <c:pt idx="107799">
                  <c:v>-154.86449999999996</c:v>
                </c:pt>
                <c:pt idx="107800">
                  <c:v>-154.86249999999998</c:v>
                </c:pt>
                <c:pt idx="107801">
                  <c:v>-154.86049999999997</c:v>
                </c:pt>
                <c:pt idx="107802">
                  <c:v>-154.85849999999996</c:v>
                </c:pt>
                <c:pt idx="107803">
                  <c:v>-154.85649999999998</c:v>
                </c:pt>
                <c:pt idx="107804">
                  <c:v>-154.85449999999997</c:v>
                </c:pt>
                <c:pt idx="107805">
                  <c:v>-154.85249999999996</c:v>
                </c:pt>
                <c:pt idx="107806">
                  <c:v>-154.85049999999998</c:v>
                </c:pt>
                <c:pt idx="107807">
                  <c:v>-154.84849999999997</c:v>
                </c:pt>
                <c:pt idx="107808">
                  <c:v>-154.84649999999996</c:v>
                </c:pt>
                <c:pt idx="107809">
                  <c:v>-154.84449999999998</c:v>
                </c:pt>
                <c:pt idx="107810">
                  <c:v>-154.84249999999997</c:v>
                </c:pt>
                <c:pt idx="107811">
                  <c:v>-154.84049999999996</c:v>
                </c:pt>
                <c:pt idx="107812">
                  <c:v>-154.83849999999998</c:v>
                </c:pt>
                <c:pt idx="107813">
                  <c:v>-154.83649999999997</c:v>
                </c:pt>
                <c:pt idx="107814">
                  <c:v>-154.83449999999999</c:v>
                </c:pt>
                <c:pt idx="107815">
                  <c:v>-154.83249999999998</c:v>
                </c:pt>
                <c:pt idx="107816">
                  <c:v>-154.83049999999997</c:v>
                </c:pt>
                <c:pt idx="107817">
                  <c:v>-154.82849999999999</c:v>
                </c:pt>
                <c:pt idx="107818">
                  <c:v>-154.82649999999998</c:v>
                </c:pt>
                <c:pt idx="107819">
                  <c:v>-154.82449999999997</c:v>
                </c:pt>
                <c:pt idx="107820">
                  <c:v>-154.82249999999999</c:v>
                </c:pt>
                <c:pt idx="107821">
                  <c:v>-154.82049999999998</c:v>
                </c:pt>
                <c:pt idx="107822">
                  <c:v>-154.81849999999997</c:v>
                </c:pt>
                <c:pt idx="107823">
                  <c:v>-154.81649999999999</c:v>
                </c:pt>
                <c:pt idx="107824">
                  <c:v>-154.81449999999998</c:v>
                </c:pt>
                <c:pt idx="107825">
                  <c:v>-154.81249999999997</c:v>
                </c:pt>
                <c:pt idx="107826">
                  <c:v>-154.81049999999999</c:v>
                </c:pt>
                <c:pt idx="107827">
                  <c:v>-154.80849999999998</c:v>
                </c:pt>
                <c:pt idx="107828">
                  <c:v>-154.80649999999997</c:v>
                </c:pt>
                <c:pt idx="107829">
                  <c:v>-154.80449999999999</c:v>
                </c:pt>
                <c:pt idx="107830">
                  <c:v>-154.80249999999998</c:v>
                </c:pt>
                <c:pt idx="107831">
                  <c:v>-154.80049999999997</c:v>
                </c:pt>
                <c:pt idx="107832">
                  <c:v>-154.79849999999999</c:v>
                </c:pt>
                <c:pt idx="107833">
                  <c:v>-154.79649999999998</c:v>
                </c:pt>
                <c:pt idx="107834">
                  <c:v>-154.79449999999997</c:v>
                </c:pt>
                <c:pt idx="107835">
                  <c:v>-154.79249999999999</c:v>
                </c:pt>
                <c:pt idx="107836">
                  <c:v>-154.79049999999998</c:v>
                </c:pt>
                <c:pt idx="107837">
                  <c:v>-154.78849999999997</c:v>
                </c:pt>
                <c:pt idx="107838">
                  <c:v>-154.78649999999999</c:v>
                </c:pt>
                <c:pt idx="107839">
                  <c:v>-154.78449999999998</c:v>
                </c:pt>
                <c:pt idx="107840">
                  <c:v>-154.78249999999997</c:v>
                </c:pt>
                <c:pt idx="107841">
                  <c:v>-154.78049999999999</c:v>
                </c:pt>
                <c:pt idx="107842">
                  <c:v>-154.77849999999998</c:v>
                </c:pt>
                <c:pt idx="107843">
                  <c:v>-154.77649999999997</c:v>
                </c:pt>
                <c:pt idx="107844">
                  <c:v>-154.77449999999999</c:v>
                </c:pt>
                <c:pt idx="107845">
                  <c:v>-154.77249999999998</c:v>
                </c:pt>
                <c:pt idx="107846">
                  <c:v>-154.77049999999997</c:v>
                </c:pt>
                <c:pt idx="107847">
                  <c:v>-154.76849999999999</c:v>
                </c:pt>
                <c:pt idx="107848">
                  <c:v>-154.76649999999998</c:v>
                </c:pt>
                <c:pt idx="107849">
                  <c:v>-154.76449999999997</c:v>
                </c:pt>
                <c:pt idx="107850">
                  <c:v>-154.76249999999999</c:v>
                </c:pt>
                <c:pt idx="107851">
                  <c:v>-154.76049999999998</c:v>
                </c:pt>
                <c:pt idx="107852">
                  <c:v>-154.75849999999997</c:v>
                </c:pt>
                <c:pt idx="107853">
                  <c:v>-154.75649999999999</c:v>
                </c:pt>
                <c:pt idx="107854">
                  <c:v>-154.75449999999998</c:v>
                </c:pt>
                <c:pt idx="107855">
                  <c:v>-154.75249999999997</c:v>
                </c:pt>
                <c:pt idx="107856">
                  <c:v>-154.75049999999999</c:v>
                </c:pt>
                <c:pt idx="107857">
                  <c:v>-154.74849999999998</c:v>
                </c:pt>
                <c:pt idx="107858">
                  <c:v>-154.74649999999997</c:v>
                </c:pt>
                <c:pt idx="107859">
                  <c:v>-154.74449999999999</c:v>
                </c:pt>
                <c:pt idx="107860">
                  <c:v>-154.74249999999998</c:v>
                </c:pt>
                <c:pt idx="107861">
                  <c:v>-154.74049999999997</c:v>
                </c:pt>
                <c:pt idx="107862">
                  <c:v>-154.73849999999999</c:v>
                </c:pt>
                <c:pt idx="107863">
                  <c:v>-154.73649999999998</c:v>
                </c:pt>
                <c:pt idx="107864">
                  <c:v>-154.73449999999997</c:v>
                </c:pt>
                <c:pt idx="107865">
                  <c:v>-154.73249999999999</c:v>
                </c:pt>
                <c:pt idx="107866">
                  <c:v>-154.73049999999998</c:v>
                </c:pt>
                <c:pt idx="107867">
                  <c:v>-154.72849999999997</c:v>
                </c:pt>
                <c:pt idx="107868">
                  <c:v>-154.72649999999999</c:v>
                </c:pt>
                <c:pt idx="107869">
                  <c:v>-154.72449999999998</c:v>
                </c:pt>
                <c:pt idx="107870">
                  <c:v>-154.72249999999997</c:v>
                </c:pt>
                <c:pt idx="107871">
                  <c:v>-154.72049999999999</c:v>
                </c:pt>
                <c:pt idx="107872">
                  <c:v>-154.71849999999998</c:v>
                </c:pt>
                <c:pt idx="107873">
                  <c:v>-154.71649999999997</c:v>
                </c:pt>
                <c:pt idx="107874">
                  <c:v>-154.71449999999999</c:v>
                </c:pt>
                <c:pt idx="107875">
                  <c:v>-154.71249999999998</c:v>
                </c:pt>
                <c:pt idx="107876">
                  <c:v>-154.71049999999997</c:v>
                </c:pt>
                <c:pt idx="107877">
                  <c:v>-154.70849999999999</c:v>
                </c:pt>
                <c:pt idx="107878">
                  <c:v>-154.70649999999998</c:v>
                </c:pt>
                <c:pt idx="107879">
                  <c:v>-154.70449999999997</c:v>
                </c:pt>
                <c:pt idx="107880">
                  <c:v>-154.70249999999999</c:v>
                </c:pt>
                <c:pt idx="107881">
                  <c:v>-154.70049999999998</c:v>
                </c:pt>
                <c:pt idx="107882">
                  <c:v>-154.69849999999997</c:v>
                </c:pt>
                <c:pt idx="107883">
                  <c:v>-154.69649999999999</c:v>
                </c:pt>
                <c:pt idx="107884">
                  <c:v>-154.69449999999998</c:v>
                </c:pt>
                <c:pt idx="107885">
                  <c:v>-154.69249999999997</c:v>
                </c:pt>
                <c:pt idx="107886">
                  <c:v>-154.69049999999999</c:v>
                </c:pt>
                <c:pt idx="107887">
                  <c:v>-154.68849999999998</c:v>
                </c:pt>
                <c:pt idx="107888">
                  <c:v>-154.68649999999997</c:v>
                </c:pt>
                <c:pt idx="107889">
                  <c:v>-154.68449999999999</c:v>
                </c:pt>
                <c:pt idx="107890">
                  <c:v>-154.68249999999998</c:v>
                </c:pt>
                <c:pt idx="107891">
                  <c:v>-154.68049999999997</c:v>
                </c:pt>
                <c:pt idx="107892">
                  <c:v>-154.67849999999999</c:v>
                </c:pt>
                <c:pt idx="107893">
                  <c:v>-154.67649999999998</c:v>
                </c:pt>
                <c:pt idx="107894">
                  <c:v>-154.67449999999997</c:v>
                </c:pt>
                <c:pt idx="107895">
                  <c:v>-154.67249999999999</c:v>
                </c:pt>
                <c:pt idx="107896">
                  <c:v>-154.67049999999998</c:v>
                </c:pt>
                <c:pt idx="107897">
                  <c:v>-154.66849999999997</c:v>
                </c:pt>
                <c:pt idx="107898">
                  <c:v>-154.66649999999998</c:v>
                </c:pt>
                <c:pt idx="107899">
                  <c:v>-154.66449999999998</c:v>
                </c:pt>
                <c:pt idx="107900">
                  <c:v>-154.66249999999997</c:v>
                </c:pt>
                <c:pt idx="107901">
                  <c:v>-154.66049999999998</c:v>
                </c:pt>
                <c:pt idx="107902">
                  <c:v>-154.65849999999998</c:v>
                </c:pt>
                <c:pt idx="107903">
                  <c:v>-154.65649999999997</c:v>
                </c:pt>
                <c:pt idx="107904">
                  <c:v>-154.65449999999998</c:v>
                </c:pt>
                <c:pt idx="107905">
                  <c:v>-154.65249999999997</c:v>
                </c:pt>
                <c:pt idx="107906">
                  <c:v>-154.65049999999997</c:v>
                </c:pt>
                <c:pt idx="107907">
                  <c:v>-154.64849999999998</c:v>
                </c:pt>
                <c:pt idx="107908">
                  <c:v>-154.64649999999997</c:v>
                </c:pt>
                <c:pt idx="107909">
                  <c:v>-154.64449999999997</c:v>
                </c:pt>
                <c:pt idx="107910">
                  <c:v>-154.64249999999998</c:v>
                </c:pt>
                <c:pt idx="107911">
                  <c:v>-154.64049999999997</c:v>
                </c:pt>
                <c:pt idx="107912">
                  <c:v>-154.63849999999996</c:v>
                </c:pt>
                <c:pt idx="107913">
                  <c:v>-154.63649999999998</c:v>
                </c:pt>
                <c:pt idx="107914">
                  <c:v>-154.63449999999997</c:v>
                </c:pt>
                <c:pt idx="107915">
                  <c:v>-154.63249999999996</c:v>
                </c:pt>
                <c:pt idx="107916">
                  <c:v>-154.63049999999998</c:v>
                </c:pt>
                <c:pt idx="107917">
                  <c:v>-154.62849999999997</c:v>
                </c:pt>
                <c:pt idx="107918">
                  <c:v>-154.62649999999996</c:v>
                </c:pt>
                <c:pt idx="107919">
                  <c:v>-154.62449999999998</c:v>
                </c:pt>
                <c:pt idx="107920">
                  <c:v>-154.62249999999997</c:v>
                </c:pt>
                <c:pt idx="107921">
                  <c:v>-154.62049999999996</c:v>
                </c:pt>
                <c:pt idx="107922">
                  <c:v>-154.61849999999998</c:v>
                </c:pt>
                <c:pt idx="107923">
                  <c:v>-154.61649999999997</c:v>
                </c:pt>
                <c:pt idx="107924">
                  <c:v>-154.61449999999996</c:v>
                </c:pt>
                <c:pt idx="107925">
                  <c:v>-154.61249999999998</c:v>
                </c:pt>
                <c:pt idx="107926">
                  <c:v>-154.61049999999997</c:v>
                </c:pt>
                <c:pt idx="107927">
                  <c:v>-154.60849999999996</c:v>
                </c:pt>
                <c:pt idx="107928">
                  <c:v>-154.60649999999998</c:v>
                </c:pt>
                <c:pt idx="107929">
                  <c:v>-154.60449999999997</c:v>
                </c:pt>
                <c:pt idx="107930">
                  <c:v>-154.60249999999996</c:v>
                </c:pt>
                <c:pt idx="107931">
                  <c:v>-154.60049999999998</c:v>
                </c:pt>
                <c:pt idx="107932">
                  <c:v>-154.59849999999997</c:v>
                </c:pt>
                <c:pt idx="107933">
                  <c:v>-154.59649999999996</c:v>
                </c:pt>
                <c:pt idx="107934">
                  <c:v>-154.59449999999998</c:v>
                </c:pt>
                <c:pt idx="107935">
                  <c:v>-154.59249999999997</c:v>
                </c:pt>
                <c:pt idx="107936">
                  <c:v>-154.59049999999996</c:v>
                </c:pt>
                <c:pt idx="107937">
                  <c:v>-154.58849999999998</c:v>
                </c:pt>
                <c:pt idx="107938">
                  <c:v>-154.58649999999997</c:v>
                </c:pt>
                <c:pt idx="107939">
                  <c:v>-154.58449999999999</c:v>
                </c:pt>
                <c:pt idx="107940">
                  <c:v>-154.58249999999998</c:v>
                </c:pt>
                <c:pt idx="107941">
                  <c:v>-154.58049999999997</c:v>
                </c:pt>
                <c:pt idx="107942">
                  <c:v>-154.57849999999999</c:v>
                </c:pt>
                <c:pt idx="107943">
                  <c:v>-154.57649999999998</c:v>
                </c:pt>
                <c:pt idx="107944">
                  <c:v>-154.57449999999997</c:v>
                </c:pt>
                <c:pt idx="107945">
                  <c:v>-154.57249999999999</c:v>
                </c:pt>
                <c:pt idx="107946">
                  <c:v>-154.57049999999998</c:v>
                </c:pt>
                <c:pt idx="107947">
                  <c:v>-154.56849999999997</c:v>
                </c:pt>
                <c:pt idx="107948">
                  <c:v>-154.56649999999999</c:v>
                </c:pt>
                <c:pt idx="107949">
                  <c:v>-154.56449999999998</c:v>
                </c:pt>
                <c:pt idx="107950">
                  <c:v>-154.56249999999997</c:v>
                </c:pt>
                <c:pt idx="107951">
                  <c:v>-154.56049999999999</c:v>
                </c:pt>
                <c:pt idx="107952">
                  <c:v>-154.55849999999998</c:v>
                </c:pt>
                <c:pt idx="107953">
                  <c:v>-154.55649999999997</c:v>
                </c:pt>
                <c:pt idx="107954">
                  <c:v>-154.55449999999999</c:v>
                </c:pt>
                <c:pt idx="107955">
                  <c:v>-154.55249999999998</c:v>
                </c:pt>
                <c:pt idx="107956">
                  <c:v>-154.55049999999997</c:v>
                </c:pt>
                <c:pt idx="107957">
                  <c:v>-154.54849999999999</c:v>
                </c:pt>
                <c:pt idx="107958">
                  <c:v>-154.54649999999998</c:v>
                </c:pt>
                <c:pt idx="107959">
                  <c:v>-154.54449999999997</c:v>
                </c:pt>
                <c:pt idx="107960">
                  <c:v>-154.54249999999999</c:v>
                </c:pt>
                <c:pt idx="107961">
                  <c:v>-154.54049999999998</c:v>
                </c:pt>
                <c:pt idx="107962">
                  <c:v>-154.53849999999997</c:v>
                </c:pt>
                <c:pt idx="107963">
                  <c:v>-154.53649999999999</c:v>
                </c:pt>
                <c:pt idx="107964">
                  <c:v>-154.53449999999998</c:v>
                </c:pt>
                <c:pt idx="107965">
                  <c:v>-154.53249999999997</c:v>
                </c:pt>
                <c:pt idx="107966">
                  <c:v>-154.53049999999999</c:v>
                </c:pt>
                <c:pt idx="107967">
                  <c:v>-154.52849999999998</c:v>
                </c:pt>
                <c:pt idx="107968">
                  <c:v>-154.52649999999997</c:v>
                </c:pt>
                <c:pt idx="107969">
                  <c:v>-154.52449999999999</c:v>
                </c:pt>
                <c:pt idx="107970">
                  <c:v>-154.52249999999998</c:v>
                </c:pt>
                <c:pt idx="107971">
                  <c:v>-154.52049999999997</c:v>
                </c:pt>
                <c:pt idx="107972">
                  <c:v>-154.51849999999999</c:v>
                </c:pt>
                <c:pt idx="107973">
                  <c:v>-154.51649999999998</c:v>
                </c:pt>
                <c:pt idx="107974">
                  <c:v>-154.51449999999997</c:v>
                </c:pt>
                <c:pt idx="107975">
                  <c:v>-154.51249999999999</c:v>
                </c:pt>
                <c:pt idx="107976">
                  <c:v>-154.51049999999998</c:v>
                </c:pt>
                <c:pt idx="107977">
                  <c:v>-154.50849999999997</c:v>
                </c:pt>
                <c:pt idx="107978">
                  <c:v>-154.50649999999999</c:v>
                </c:pt>
                <c:pt idx="107979">
                  <c:v>-154.50449999999998</c:v>
                </c:pt>
                <c:pt idx="107980">
                  <c:v>-154.50249999999997</c:v>
                </c:pt>
                <c:pt idx="107981">
                  <c:v>-154.50049999999999</c:v>
                </c:pt>
                <c:pt idx="107982">
                  <c:v>-154.49849999999998</c:v>
                </c:pt>
                <c:pt idx="107983">
                  <c:v>-154.49649999999997</c:v>
                </c:pt>
                <c:pt idx="107984">
                  <c:v>-154.49449999999999</c:v>
                </c:pt>
                <c:pt idx="107985">
                  <c:v>-154.49249999999998</c:v>
                </c:pt>
                <c:pt idx="107986">
                  <c:v>-154.49049999999997</c:v>
                </c:pt>
                <c:pt idx="107987">
                  <c:v>-154.48849999999999</c:v>
                </c:pt>
                <c:pt idx="107988">
                  <c:v>-154.48649999999998</c:v>
                </c:pt>
                <c:pt idx="107989">
                  <c:v>-154.48449999999997</c:v>
                </c:pt>
                <c:pt idx="107990">
                  <c:v>-154.48249999999999</c:v>
                </c:pt>
                <c:pt idx="107991">
                  <c:v>-154.48049999999998</c:v>
                </c:pt>
                <c:pt idx="107992">
                  <c:v>-154.47849999999997</c:v>
                </c:pt>
                <c:pt idx="107993">
                  <c:v>-154.47649999999999</c:v>
                </c:pt>
                <c:pt idx="107994">
                  <c:v>-154.47449999999998</c:v>
                </c:pt>
                <c:pt idx="107995">
                  <c:v>-154.47249999999997</c:v>
                </c:pt>
                <c:pt idx="107996">
                  <c:v>-154.47049999999999</c:v>
                </c:pt>
                <c:pt idx="107997">
                  <c:v>-154.46849999999998</c:v>
                </c:pt>
                <c:pt idx="107998">
                  <c:v>-154.46649999999997</c:v>
                </c:pt>
                <c:pt idx="107999">
                  <c:v>-154.46449999999999</c:v>
                </c:pt>
                <c:pt idx="108000">
                  <c:v>-154.46249999999998</c:v>
                </c:pt>
                <c:pt idx="108001">
                  <c:v>-154.46049999999997</c:v>
                </c:pt>
                <c:pt idx="108002">
                  <c:v>-154.45849999999999</c:v>
                </c:pt>
                <c:pt idx="108003">
                  <c:v>-154.45649999999998</c:v>
                </c:pt>
                <c:pt idx="108004">
                  <c:v>-154.45449999999997</c:v>
                </c:pt>
                <c:pt idx="108005">
                  <c:v>-154.45249999999999</c:v>
                </c:pt>
                <c:pt idx="108006">
                  <c:v>-154.45049999999998</c:v>
                </c:pt>
                <c:pt idx="108007">
                  <c:v>-154.44849999999997</c:v>
                </c:pt>
                <c:pt idx="108008">
                  <c:v>-154.44649999999999</c:v>
                </c:pt>
                <c:pt idx="108009">
                  <c:v>-154.44449999999998</c:v>
                </c:pt>
                <c:pt idx="108010">
                  <c:v>-154.44249999999997</c:v>
                </c:pt>
                <c:pt idx="108011">
                  <c:v>-154.44049999999999</c:v>
                </c:pt>
                <c:pt idx="108012">
                  <c:v>-154.43849999999998</c:v>
                </c:pt>
                <c:pt idx="108013">
                  <c:v>-154.43649999999997</c:v>
                </c:pt>
                <c:pt idx="108014">
                  <c:v>-154.43449999999999</c:v>
                </c:pt>
                <c:pt idx="108015">
                  <c:v>-154.43249999999998</c:v>
                </c:pt>
                <c:pt idx="108016">
                  <c:v>-154.43049999999997</c:v>
                </c:pt>
                <c:pt idx="108017">
                  <c:v>-154.42849999999999</c:v>
                </c:pt>
                <c:pt idx="108018">
                  <c:v>-154.42649999999998</c:v>
                </c:pt>
                <c:pt idx="108019">
                  <c:v>-154.42449999999997</c:v>
                </c:pt>
                <c:pt idx="108020">
                  <c:v>-154.42249999999999</c:v>
                </c:pt>
                <c:pt idx="108021">
                  <c:v>-154.42049999999998</c:v>
                </c:pt>
                <c:pt idx="108022">
                  <c:v>-154.41849999999997</c:v>
                </c:pt>
                <c:pt idx="108023">
                  <c:v>-154.41649999999998</c:v>
                </c:pt>
                <c:pt idx="108024">
                  <c:v>-154.41449999999998</c:v>
                </c:pt>
                <c:pt idx="108025">
                  <c:v>-154.41249999999997</c:v>
                </c:pt>
                <c:pt idx="108026">
                  <c:v>-154.41049999999998</c:v>
                </c:pt>
                <c:pt idx="108027">
                  <c:v>-154.40849999999998</c:v>
                </c:pt>
                <c:pt idx="108028">
                  <c:v>-154.40649999999997</c:v>
                </c:pt>
                <c:pt idx="108029">
                  <c:v>-154.40449999999998</c:v>
                </c:pt>
                <c:pt idx="108030">
                  <c:v>-154.40249999999997</c:v>
                </c:pt>
                <c:pt idx="108031">
                  <c:v>-154.40049999999997</c:v>
                </c:pt>
                <c:pt idx="108032">
                  <c:v>-154.39849999999998</c:v>
                </c:pt>
                <c:pt idx="108033">
                  <c:v>-154.39649999999997</c:v>
                </c:pt>
                <c:pt idx="108034">
                  <c:v>-154.39449999999997</c:v>
                </c:pt>
                <c:pt idx="108035">
                  <c:v>-154.39249999999998</c:v>
                </c:pt>
                <c:pt idx="108036">
                  <c:v>-154.39049999999997</c:v>
                </c:pt>
                <c:pt idx="108037">
                  <c:v>-154.38849999999996</c:v>
                </c:pt>
                <c:pt idx="108038">
                  <c:v>-154.38649999999998</c:v>
                </c:pt>
                <c:pt idx="108039">
                  <c:v>-154.38449999999997</c:v>
                </c:pt>
                <c:pt idx="108040">
                  <c:v>-154.38249999999996</c:v>
                </c:pt>
                <c:pt idx="108041">
                  <c:v>-154.38049999999998</c:v>
                </c:pt>
                <c:pt idx="108042">
                  <c:v>-154.37849999999997</c:v>
                </c:pt>
                <c:pt idx="108043">
                  <c:v>-154.37649999999996</c:v>
                </c:pt>
                <c:pt idx="108044">
                  <c:v>-154.37449999999998</c:v>
                </c:pt>
                <c:pt idx="108045">
                  <c:v>-154.37249999999997</c:v>
                </c:pt>
                <c:pt idx="108046">
                  <c:v>-154.37049999999996</c:v>
                </c:pt>
                <c:pt idx="108047">
                  <c:v>-154.36849999999998</c:v>
                </c:pt>
                <c:pt idx="108048">
                  <c:v>-154.36649999999997</c:v>
                </c:pt>
                <c:pt idx="108049">
                  <c:v>-154.36449999999996</c:v>
                </c:pt>
                <c:pt idx="108050">
                  <c:v>-154.36249999999998</c:v>
                </c:pt>
                <c:pt idx="108051">
                  <c:v>-154.36049999999997</c:v>
                </c:pt>
                <c:pt idx="108052">
                  <c:v>-154.35849999999996</c:v>
                </c:pt>
                <c:pt idx="108053">
                  <c:v>-154.35649999999998</c:v>
                </c:pt>
                <c:pt idx="108054">
                  <c:v>-154.35449999999997</c:v>
                </c:pt>
                <c:pt idx="108055">
                  <c:v>-154.35249999999996</c:v>
                </c:pt>
                <c:pt idx="108056">
                  <c:v>-154.35049999999998</c:v>
                </c:pt>
                <c:pt idx="108057">
                  <c:v>-154.34849999999997</c:v>
                </c:pt>
                <c:pt idx="108058">
                  <c:v>-154.34649999999996</c:v>
                </c:pt>
                <c:pt idx="108059">
                  <c:v>-154.34449999999998</c:v>
                </c:pt>
                <c:pt idx="108060">
                  <c:v>-154.34249999999997</c:v>
                </c:pt>
                <c:pt idx="108061">
                  <c:v>-154.34049999999996</c:v>
                </c:pt>
                <c:pt idx="108062">
                  <c:v>-154.33849999999998</c:v>
                </c:pt>
                <c:pt idx="108063">
                  <c:v>-154.33649999999997</c:v>
                </c:pt>
                <c:pt idx="108064">
                  <c:v>-154.33449999999999</c:v>
                </c:pt>
                <c:pt idx="108065">
                  <c:v>-154.33249999999998</c:v>
                </c:pt>
                <c:pt idx="108066">
                  <c:v>-154.33049999999997</c:v>
                </c:pt>
                <c:pt idx="108067">
                  <c:v>-154.32849999999999</c:v>
                </c:pt>
                <c:pt idx="108068">
                  <c:v>-154.32649999999998</c:v>
                </c:pt>
                <c:pt idx="108069">
                  <c:v>-154.32449999999997</c:v>
                </c:pt>
                <c:pt idx="108070">
                  <c:v>-154.32249999999999</c:v>
                </c:pt>
                <c:pt idx="108071">
                  <c:v>-154.32049999999998</c:v>
                </c:pt>
                <c:pt idx="108072">
                  <c:v>-154.31849999999997</c:v>
                </c:pt>
                <c:pt idx="108073">
                  <c:v>-154.31649999999999</c:v>
                </c:pt>
                <c:pt idx="108074">
                  <c:v>-154.31449999999998</c:v>
                </c:pt>
                <c:pt idx="108075">
                  <c:v>-154.31249999999997</c:v>
                </c:pt>
                <c:pt idx="108076">
                  <c:v>-154.31049999999999</c:v>
                </c:pt>
                <c:pt idx="108077">
                  <c:v>-154.30849999999998</c:v>
                </c:pt>
                <c:pt idx="108078">
                  <c:v>-154.30649999999997</c:v>
                </c:pt>
                <c:pt idx="108079">
                  <c:v>-154.30449999999999</c:v>
                </c:pt>
                <c:pt idx="108080">
                  <c:v>-154.30249999999998</c:v>
                </c:pt>
                <c:pt idx="108081">
                  <c:v>-154.30049999999997</c:v>
                </c:pt>
                <c:pt idx="108082">
                  <c:v>-154.29849999999999</c:v>
                </c:pt>
                <c:pt idx="108083">
                  <c:v>-154.29649999999998</c:v>
                </c:pt>
                <c:pt idx="108084">
                  <c:v>-154.29449999999997</c:v>
                </c:pt>
                <c:pt idx="108085">
                  <c:v>-154.29249999999999</c:v>
                </c:pt>
                <c:pt idx="108086">
                  <c:v>-154.29049999999998</c:v>
                </c:pt>
                <c:pt idx="108087">
                  <c:v>-154.28849999999997</c:v>
                </c:pt>
                <c:pt idx="108088">
                  <c:v>-154.28649999999999</c:v>
                </c:pt>
                <c:pt idx="108089">
                  <c:v>-154.28449999999998</c:v>
                </c:pt>
                <c:pt idx="108090">
                  <c:v>-154.28249999999997</c:v>
                </c:pt>
                <c:pt idx="108091">
                  <c:v>-154.28049999999999</c:v>
                </c:pt>
                <c:pt idx="108092">
                  <c:v>-154.27849999999998</c:v>
                </c:pt>
                <c:pt idx="108093">
                  <c:v>-154.27649999999997</c:v>
                </c:pt>
                <c:pt idx="108094">
                  <c:v>-154.27449999999999</c:v>
                </c:pt>
                <c:pt idx="108095">
                  <c:v>-154.27249999999998</c:v>
                </c:pt>
                <c:pt idx="108096">
                  <c:v>-154.27049999999997</c:v>
                </c:pt>
                <c:pt idx="108097">
                  <c:v>-154.26849999999999</c:v>
                </c:pt>
                <c:pt idx="108098">
                  <c:v>-154.26649999999998</c:v>
                </c:pt>
                <c:pt idx="108099">
                  <c:v>-154.26449999999997</c:v>
                </c:pt>
                <c:pt idx="108100">
                  <c:v>-154.26249999999999</c:v>
                </c:pt>
                <c:pt idx="108101">
                  <c:v>-154.26049999999998</c:v>
                </c:pt>
                <c:pt idx="108102">
                  <c:v>-154.25849999999997</c:v>
                </c:pt>
                <c:pt idx="108103">
                  <c:v>-154.25649999999999</c:v>
                </c:pt>
                <c:pt idx="108104">
                  <c:v>-154.25449999999998</c:v>
                </c:pt>
                <c:pt idx="108105">
                  <c:v>-154.25249999999997</c:v>
                </c:pt>
                <c:pt idx="108106">
                  <c:v>-154.25049999999999</c:v>
                </c:pt>
                <c:pt idx="108107">
                  <c:v>-154.24849999999998</c:v>
                </c:pt>
                <c:pt idx="108108">
                  <c:v>-154.24649999999997</c:v>
                </c:pt>
                <c:pt idx="108109">
                  <c:v>-154.24449999999999</c:v>
                </c:pt>
                <c:pt idx="108110">
                  <c:v>-154.24249999999998</c:v>
                </c:pt>
                <c:pt idx="108111">
                  <c:v>-154.24049999999997</c:v>
                </c:pt>
                <c:pt idx="108112">
                  <c:v>-154.23849999999999</c:v>
                </c:pt>
                <c:pt idx="108113">
                  <c:v>-154.23649999999998</c:v>
                </c:pt>
                <c:pt idx="108114">
                  <c:v>-154.23449999999997</c:v>
                </c:pt>
                <c:pt idx="108115">
                  <c:v>-154.23249999999999</c:v>
                </c:pt>
                <c:pt idx="108116">
                  <c:v>-154.23049999999998</c:v>
                </c:pt>
                <c:pt idx="108117">
                  <c:v>-154.22849999999997</c:v>
                </c:pt>
                <c:pt idx="108118">
                  <c:v>-154.22649999999999</c:v>
                </c:pt>
                <c:pt idx="108119">
                  <c:v>-154.22449999999998</c:v>
                </c:pt>
                <c:pt idx="108120">
                  <c:v>-154.22249999999997</c:v>
                </c:pt>
                <c:pt idx="108121">
                  <c:v>-154.22049999999999</c:v>
                </c:pt>
                <c:pt idx="108122">
                  <c:v>-154.21849999999998</c:v>
                </c:pt>
                <c:pt idx="108123">
                  <c:v>-154.21649999999997</c:v>
                </c:pt>
                <c:pt idx="108124">
                  <c:v>-154.21449999999999</c:v>
                </c:pt>
                <c:pt idx="108125">
                  <c:v>-154.21249999999998</c:v>
                </c:pt>
                <c:pt idx="108126">
                  <c:v>-154.21049999999997</c:v>
                </c:pt>
                <c:pt idx="108127">
                  <c:v>-154.20849999999999</c:v>
                </c:pt>
                <c:pt idx="108128">
                  <c:v>-154.20649999999998</c:v>
                </c:pt>
                <c:pt idx="108129">
                  <c:v>-154.20449999999997</c:v>
                </c:pt>
                <c:pt idx="108130">
                  <c:v>-154.20249999999999</c:v>
                </c:pt>
                <c:pt idx="108131">
                  <c:v>-154.20049999999998</c:v>
                </c:pt>
                <c:pt idx="108132">
                  <c:v>-154.19849999999997</c:v>
                </c:pt>
                <c:pt idx="108133">
                  <c:v>-154.19649999999999</c:v>
                </c:pt>
                <c:pt idx="108134">
                  <c:v>-154.19449999999998</c:v>
                </c:pt>
                <c:pt idx="108135">
                  <c:v>-154.19249999999997</c:v>
                </c:pt>
                <c:pt idx="108136">
                  <c:v>-154.19049999999999</c:v>
                </c:pt>
                <c:pt idx="108137">
                  <c:v>-154.18849999999998</c:v>
                </c:pt>
                <c:pt idx="108138">
                  <c:v>-154.18649999999997</c:v>
                </c:pt>
                <c:pt idx="108139">
                  <c:v>-154.18449999999999</c:v>
                </c:pt>
                <c:pt idx="108140">
                  <c:v>-154.18249999999998</c:v>
                </c:pt>
                <c:pt idx="108141">
                  <c:v>-154.18049999999997</c:v>
                </c:pt>
                <c:pt idx="108142">
                  <c:v>-154.17849999999999</c:v>
                </c:pt>
                <c:pt idx="108143">
                  <c:v>-154.17649999999998</c:v>
                </c:pt>
                <c:pt idx="108144">
                  <c:v>-154.17449999999997</c:v>
                </c:pt>
                <c:pt idx="108145">
                  <c:v>-154.17249999999999</c:v>
                </c:pt>
                <c:pt idx="108146">
                  <c:v>-154.17049999999998</c:v>
                </c:pt>
                <c:pt idx="108147">
                  <c:v>-154.16849999999997</c:v>
                </c:pt>
                <c:pt idx="108148">
                  <c:v>-154.16649999999998</c:v>
                </c:pt>
                <c:pt idx="108149">
                  <c:v>-154.16449999999998</c:v>
                </c:pt>
                <c:pt idx="108150">
                  <c:v>-154.16249999999997</c:v>
                </c:pt>
                <c:pt idx="108151">
                  <c:v>-154.16049999999998</c:v>
                </c:pt>
                <c:pt idx="108152">
                  <c:v>-154.15849999999998</c:v>
                </c:pt>
                <c:pt idx="108153">
                  <c:v>-154.15649999999997</c:v>
                </c:pt>
                <c:pt idx="108154">
                  <c:v>-154.15449999999998</c:v>
                </c:pt>
                <c:pt idx="108155">
                  <c:v>-154.15249999999997</c:v>
                </c:pt>
                <c:pt idx="108156">
                  <c:v>-154.15049999999997</c:v>
                </c:pt>
                <c:pt idx="108157">
                  <c:v>-154.14849999999998</c:v>
                </c:pt>
                <c:pt idx="108158">
                  <c:v>-154.14649999999997</c:v>
                </c:pt>
                <c:pt idx="108159">
                  <c:v>-154.14449999999997</c:v>
                </c:pt>
                <c:pt idx="108160">
                  <c:v>-154.14249999999998</c:v>
                </c:pt>
                <c:pt idx="108161">
                  <c:v>-154.14049999999997</c:v>
                </c:pt>
                <c:pt idx="108162">
                  <c:v>-154.13849999999996</c:v>
                </c:pt>
                <c:pt idx="108163">
                  <c:v>-154.13649999999998</c:v>
                </c:pt>
                <c:pt idx="108164">
                  <c:v>-154.13449999999997</c:v>
                </c:pt>
                <c:pt idx="108165">
                  <c:v>-154.13249999999996</c:v>
                </c:pt>
                <c:pt idx="108166">
                  <c:v>-154.13049999999998</c:v>
                </c:pt>
                <c:pt idx="108167">
                  <c:v>-154.12849999999997</c:v>
                </c:pt>
                <c:pt idx="108168">
                  <c:v>-154.12649999999996</c:v>
                </c:pt>
                <c:pt idx="108169">
                  <c:v>-154.12449999999998</c:v>
                </c:pt>
                <c:pt idx="108170">
                  <c:v>-154.12249999999997</c:v>
                </c:pt>
                <c:pt idx="108171">
                  <c:v>-154.12049999999996</c:v>
                </c:pt>
                <c:pt idx="108172">
                  <c:v>-154.11849999999998</c:v>
                </c:pt>
                <c:pt idx="108173">
                  <c:v>-154.11649999999997</c:v>
                </c:pt>
                <c:pt idx="108174">
                  <c:v>-154.11449999999996</c:v>
                </c:pt>
                <c:pt idx="108175">
                  <c:v>-154.11249999999998</c:v>
                </c:pt>
                <c:pt idx="108176">
                  <c:v>-154.11049999999997</c:v>
                </c:pt>
                <c:pt idx="108177">
                  <c:v>-154.10849999999996</c:v>
                </c:pt>
                <c:pt idx="108178">
                  <c:v>-154.10649999999998</c:v>
                </c:pt>
                <c:pt idx="108179">
                  <c:v>-154.10449999999997</c:v>
                </c:pt>
                <c:pt idx="108180">
                  <c:v>-154.10249999999996</c:v>
                </c:pt>
                <c:pt idx="108181">
                  <c:v>-154.10049999999998</c:v>
                </c:pt>
                <c:pt idx="108182">
                  <c:v>-154.09849999999997</c:v>
                </c:pt>
                <c:pt idx="108183">
                  <c:v>-154.09649999999996</c:v>
                </c:pt>
                <c:pt idx="108184">
                  <c:v>-154.09449999999998</c:v>
                </c:pt>
                <c:pt idx="108185">
                  <c:v>-154.09249999999997</c:v>
                </c:pt>
                <c:pt idx="108186">
                  <c:v>-154.09049999999996</c:v>
                </c:pt>
                <c:pt idx="108187">
                  <c:v>-154.08849999999998</c:v>
                </c:pt>
                <c:pt idx="108188">
                  <c:v>-154.08649999999997</c:v>
                </c:pt>
                <c:pt idx="108189">
                  <c:v>-154.08449999999999</c:v>
                </c:pt>
                <c:pt idx="108190">
                  <c:v>-154.08249999999998</c:v>
                </c:pt>
                <c:pt idx="108191">
                  <c:v>-154.08049999999997</c:v>
                </c:pt>
                <c:pt idx="108192">
                  <c:v>-154.07849999999999</c:v>
                </c:pt>
                <c:pt idx="108193">
                  <c:v>-154.07649999999998</c:v>
                </c:pt>
                <c:pt idx="108194">
                  <c:v>-154.07449999999997</c:v>
                </c:pt>
                <c:pt idx="108195">
                  <c:v>-154.07249999999999</c:v>
                </c:pt>
                <c:pt idx="108196">
                  <c:v>-154.07049999999998</c:v>
                </c:pt>
                <c:pt idx="108197">
                  <c:v>-154.06849999999997</c:v>
                </c:pt>
                <c:pt idx="108198">
                  <c:v>-154.06649999999999</c:v>
                </c:pt>
                <c:pt idx="108199">
                  <c:v>-154.06449999999998</c:v>
                </c:pt>
                <c:pt idx="108200">
                  <c:v>-154.06249999999997</c:v>
                </c:pt>
                <c:pt idx="108201">
                  <c:v>-154.06049999999999</c:v>
                </c:pt>
                <c:pt idx="108202">
                  <c:v>-154.05849999999998</c:v>
                </c:pt>
                <c:pt idx="108203">
                  <c:v>-154.05649999999997</c:v>
                </c:pt>
                <c:pt idx="108204">
                  <c:v>-154.05449999999999</c:v>
                </c:pt>
                <c:pt idx="108205">
                  <c:v>-154.05249999999998</c:v>
                </c:pt>
                <c:pt idx="108206">
                  <c:v>-154.05049999999997</c:v>
                </c:pt>
                <c:pt idx="108207">
                  <c:v>-154.04849999999999</c:v>
                </c:pt>
                <c:pt idx="108208">
                  <c:v>-154.04649999999998</c:v>
                </c:pt>
                <c:pt idx="108209">
                  <c:v>-154.04449999999997</c:v>
                </c:pt>
                <c:pt idx="108210">
                  <c:v>-154.04249999999999</c:v>
                </c:pt>
                <c:pt idx="108211">
                  <c:v>-154.04049999999998</c:v>
                </c:pt>
                <c:pt idx="108212">
                  <c:v>-154.03849999999997</c:v>
                </c:pt>
                <c:pt idx="108213">
                  <c:v>-154.03649999999999</c:v>
                </c:pt>
                <c:pt idx="108214">
                  <c:v>-154.03449999999998</c:v>
                </c:pt>
                <c:pt idx="108215">
                  <c:v>-154.03249999999997</c:v>
                </c:pt>
                <c:pt idx="108216">
                  <c:v>-154.03049999999999</c:v>
                </c:pt>
                <c:pt idx="108217">
                  <c:v>-154.02849999999998</c:v>
                </c:pt>
                <c:pt idx="108218">
                  <c:v>-154.02649999999997</c:v>
                </c:pt>
                <c:pt idx="108219">
                  <c:v>-154.02449999999999</c:v>
                </c:pt>
                <c:pt idx="108220">
                  <c:v>-154.02249999999998</c:v>
                </c:pt>
                <c:pt idx="108221">
                  <c:v>-154.02049999999997</c:v>
                </c:pt>
                <c:pt idx="108222">
                  <c:v>-154.01849999999999</c:v>
                </c:pt>
                <c:pt idx="108223">
                  <c:v>-154.01649999999998</c:v>
                </c:pt>
                <c:pt idx="108224">
                  <c:v>-154.01449999999997</c:v>
                </c:pt>
                <c:pt idx="108225">
                  <c:v>-154.01249999999999</c:v>
                </c:pt>
                <c:pt idx="108226">
                  <c:v>-154.01049999999998</c:v>
                </c:pt>
                <c:pt idx="108227">
                  <c:v>-154.00849999999997</c:v>
                </c:pt>
                <c:pt idx="108228">
                  <c:v>-154.00649999999999</c:v>
                </c:pt>
                <c:pt idx="108229">
                  <c:v>-154.00449999999998</c:v>
                </c:pt>
                <c:pt idx="108230">
                  <c:v>-154.00249999999997</c:v>
                </c:pt>
                <c:pt idx="108231">
                  <c:v>-154.00049999999999</c:v>
                </c:pt>
                <c:pt idx="108232">
                  <c:v>-153.99849999999998</c:v>
                </c:pt>
                <c:pt idx="108233">
                  <c:v>-153.99649999999997</c:v>
                </c:pt>
                <c:pt idx="108234">
                  <c:v>-153.99449999999999</c:v>
                </c:pt>
                <c:pt idx="108235">
                  <c:v>-153.99249999999998</c:v>
                </c:pt>
                <c:pt idx="108236">
                  <c:v>-153.99049999999997</c:v>
                </c:pt>
                <c:pt idx="108237">
                  <c:v>-153.98849999999999</c:v>
                </c:pt>
                <c:pt idx="108238">
                  <c:v>-153.98649999999998</c:v>
                </c:pt>
                <c:pt idx="108239">
                  <c:v>-153.98449999999997</c:v>
                </c:pt>
                <c:pt idx="108240">
                  <c:v>-153.98249999999999</c:v>
                </c:pt>
                <c:pt idx="108241">
                  <c:v>-153.98049999999998</c:v>
                </c:pt>
                <c:pt idx="108242">
                  <c:v>-153.97849999999997</c:v>
                </c:pt>
                <c:pt idx="108243">
                  <c:v>-153.97649999999999</c:v>
                </c:pt>
                <c:pt idx="108244">
                  <c:v>-153.97449999999998</c:v>
                </c:pt>
                <c:pt idx="108245">
                  <c:v>-153.97249999999997</c:v>
                </c:pt>
                <c:pt idx="108246">
                  <c:v>-153.97049999999999</c:v>
                </c:pt>
                <c:pt idx="108247">
                  <c:v>-153.96849999999998</c:v>
                </c:pt>
                <c:pt idx="108248">
                  <c:v>-153.96649999999997</c:v>
                </c:pt>
                <c:pt idx="108249">
                  <c:v>-153.96449999999999</c:v>
                </c:pt>
                <c:pt idx="108250">
                  <c:v>-153.96249999999998</c:v>
                </c:pt>
                <c:pt idx="108251">
                  <c:v>-153.96049999999997</c:v>
                </c:pt>
                <c:pt idx="108252">
                  <c:v>-153.95849999999999</c:v>
                </c:pt>
                <c:pt idx="108253">
                  <c:v>-153.95649999999998</c:v>
                </c:pt>
                <c:pt idx="108254">
                  <c:v>-153.95449999999997</c:v>
                </c:pt>
                <c:pt idx="108255">
                  <c:v>-153.95249999999999</c:v>
                </c:pt>
                <c:pt idx="108256">
                  <c:v>-153.95049999999998</c:v>
                </c:pt>
                <c:pt idx="108257">
                  <c:v>-153.94849999999997</c:v>
                </c:pt>
                <c:pt idx="108258">
                  <c:v>-153.94649999999999</c:v>
                </c:pt>
                <c:pt idx="108259">
                  <c:v>-153.94449999999998</c:v>
                </c:pt>
                <c:pt idx="108260">
                  <c:v>-153.94249999999997</c:v>
                </c:pt>
                <c:pt idx="108261">
                  <c:v>-153.94049999999999</c:v>
                </c:pt>
                <c:pt idx="108262">
                  <c:v>-153.93849999999998</c:v>
                </c:pt>
                <c:pt idx="108263">
                  <c:v>-153.93649999999997</c:v>
                </c:pt>
                <c:pt idx="108264">
                  <c:v>-153.93449999999999</c:v>
                </c:pt>
                <c:pt idx="108265">
                  <c:v>-153.93249999999998</c:v>
                </c:pt>
                <c:pt idx="108266">
                  <c:v>-153.93049999999997</c:v>
                </c:pt>
                <c:pt idx="108267">
                  <c:v>-153.92849999999999</c:v>
                </c:pt>
                <c:pt idx="108268">
                  <c:v>-153.92649999999998</c:v>
                </c:pt>
                <c:pt idx="108269">
                  <c:v>-153.92449999999997</c:v>
                </c:pt>
                <c:pt idx="108270">
                  <c:v>-153.92249999999999</c:v>
                </c:pt>
                <c:pt idx="108271">
                  <c:v>-153.92049999999998</c:v>
                </c:pt>
                <c:pt idx="108272">
                  <c:v>-153.91849999999997</c:v>
                </c:pt>
                <c:pt idx="108273">
                  <c:v>-153.91649999999998</c:v>
                </c:pt>
                <c:pt idx="108274">
                  <c:v>-153.91449999999998</c:v>
                </c:pt>
                <c:pt idx="108275">
                  <c:v>-153.91249999999997</c:v>
                </c:pt>
                <c:pt idx="108276">
                  <c:v>-153.91049999999998</c:v>
                </c:pt>
                <c:pt idx="108277">
                  <c:v>-153.90849999999998</c:v>
                </c:pt>
                <c:pt idx="108278">
                  <c:v>-153.90649999999997</c:v>
                </c:pt>
                <c:pt idx="108279">
                  <c:v>-153.90449999999998</c:v>
                </c:pt>
                <c:pt idx="108280">
                  <c:v>-153.90249999999997</c:v>
                </c:pt>
                <c:pt idx="108281">
                  <c:v>-153.90049999999997</c:v>
                </c:pt>
                <c:pt idx="108282">
                  <c:v>-153.89849999999998</c:v>
                </c:pt>
                <c:pt idx="108283">
                  <c:v>-153.89649999999997</c:v>
                </c:pt>
                <c:pt idx="108284">
                  <c:v>-153.89449999999997</c:v>
                </c:pt>
                <c:pt idx="108285">
                  <c:v>-153.89249999999998</c:v>
                </c:pt>
                <c:pt idx="108286">
                  <c:v>-153.89049999999997</c:v>
                </c:pt>
                <c:pt idx="108287">
                  <c:v>-153.88849999999996</c:v>
                </c:pt>
                <c:pt idx="108288">
                  <c:v>-153.88649999999998</c:v>
                </c:pt>
                <c:pt idx="108289">
                  <c:v>-153.88449999999997</c:v>
                </c:pt>
                <c:pt idx="108290">
                  <c:v>-153.88249999999996</c:v>
                </c:pt>
                <c:pt idx="108291">
                  <c:v>-153.88049999999998</c:v>
                </c:pt>
                <c:pt idx="108292">
                  <c:v>-153.87849999999997</c:v>
                </c:pt>
                <c:pt idx="108293">
                  <c:v>-153.87649999999996</c:v>
                </c:pt>
                <c:pt idx="108294">
                  <c:v>-153.87449999999998</c:v>
                </c:pt>
                <c:pt idx="108295">
                  <c:v>-153.87249999999997</c:v>
                </c:pt>
                <c:pt idx="108296">
                  <c:v>-153.87049999999996</c:v>
                </c:pt>
                <c:pt idx="108297">
                  <c:v>-153.86849999999998</c:v>
                </c:pt>
                <c:pt idx="108298">
                  <c:v>-153.86649999999997</c:v>
                </c:pt>
                <c:pt idx="108299">
                  <c:v>-153.86449999999996</c:v>
                </c:pt>
                <c:pt idx="108300">
                  <c:v>-153.86249999999998</c:v>
                </c:pt>
                <c:pt idx="108301">
                  <c:v>-153.86049999999997</c:v>
                </c:pt>
                <c:pt idx="108302">
                  <c:v>-153.85849999999996</c:v>
                </c:pt>
                <c:pt idx="108303">
                  <c:v>-153.85649999999998</c:v>
                </c:pt>
                <c:pt idx="108304">
                  <c:v>-153.85449999999997</c:v>
                </c:pt>
                <c:pt idx="108305">
                  <c:v>-153.85249999999996</c:v>
                </c:pt>
                <c:pt idx="108306">
                  <c:v>-153.85049999999998</c:v>
                </c:pt>
                <c:pt idx="108307">
                  <c:v>-153.84849999999997</c:v>
                </c:pt>
                <c:pt idx="108308">
                  <c:v>-153.84649999999996</c:v>
                </c:pt>
                <c:pt idx="108309">
                  <c:v>-153.84449999999998</c:v>
                </c:pt>
                <c:pt idx="108310">
                  <c:v>-153.84249999999997</c:v>
                </c:pt>
                <c:pt idx="108311">
                  <c:v>-153.84049999999996</c:v>
                </c:pt>
                <c:pt idx="108312">
                  <c:v>-153.83849999999998</c:v>
                </c:pt>
                <c:pt idx="108313">
                  <c:v>-153.83649999999997</c:v>
                </c:pt>
                <c:pt idx="108314">
                  <c:v>-153.83449999999999</c:v>
                </c:pt>
                <c:pt idx="108315">
                  <c:v>-153.83249999999998</c:v>
                </c:pt>
                <c:pt idx="108316">
                  <c:v>-153.83049999999997</c:v>
                </c:pt>
                <c:pt idx="108317">
                  <c:v>-153.82849999999999</c:v>
                </c:pt>
                <c:pt idx="108318">
                  <c:v>-153.82649999999998</c:v>
                </c:pt>
                <c:pt idx="108319">
                  <c:v>-153.82449999999997</c:v>
                </c:pt>
                <c:pt idx="108320">
                  <c:v>-153.82249999999999</c:v>
                </c:pt>
                <c:pt idx="108321">
                  <c:v>-153.82049999999998</c:v>
                </c:pt>
                <c:pt idx="108322">
                  <c:v>-153.81849999999997</c:v>
                </c:pt>
                <c:pt idx="108323">
                  <c:v>-153.81649999999999</c:v>
                </c:pt>
                <c:pt idx="108324">
                  <c:v>-153.81449999999998</c:v>
                </c:pt>
                <c:pt idx="108325">
                  <c:v>-153.81249999999997</c:v>
                </c:pt>
                <c:pt idx="108326">
                  <c:v>-153.81049999999999</c:v>
                </c:pt>
                <c:pt idx="108327">
                  <c:v>-153.80849999999998</c:v>
                </c:pt>
                <c:pt idx="108328">
                  <c:v>-153.80649999999997</c:v>
                </c:pt>
                <c:pt idx="108329">
                  <c:v>-153.80449999999999</c:v>
                </c:pt>
                <c:pt idx="108330">
                  <c:v>-153.80249999999998</c:v>
                </c:pt>
                <c:pt idx="108331">
                  <c:v>-153.80049999999997</c:v>
                </c:pt>
                <c:pt idx="108332">
                  <c:v>-153.79849999999999</c:v>
                </c:pt>
                <c:pt idx="108333">
                  <c:v>-153.79649999999998</c:v>
                </c:pt>
                <c:pt idx="108334">
                  <c:v>-153.79449999999997</c:v>
                </c:pt>
                <c:pt idx="108335">
                  <c:v>-153.79249999999999</c:v>
                </c:pt>
                <c:pt idx="108336">
                  <c:v>-153.79049999999998</c:v>
                </c:pt>
                <c:pt idx="108337">
                  <c:v>-153.78849999999997</c:v>
                </c:pt>
                <c:pt idx="108338">
                  <c:v>-153.78649999999999</c:v>
                </c:pt>
                <c:pt idx="108339">
                  <c:v>-153.78449999999998</c:v>
                </c:pt>
                <c:pt idx="108340">
                  <c:v>-153.78249999999997</c:v>
                </c:pt>
                <c:pt idx="108341">
                  <c:v>-153.78049999999999</c:v>
                </c:pt>
                <c:pt idx="108342">
                  <c:v>-153.77849999999998</c:v>
                </c:pt>
                <c:pt idx="108343">
                  <c:v>-153.77649999999997</c:v>
                </c:pt>
                <c:pt idx="108344">
                  <c:v>-153.77449999999999</c:v>
                </c:pt>
                <c:pt idx="108345">
                  <c:v>-153.77249999999998</c:v>
                </c:pt>
                <c:pt idx="108346">
                  <c:v>-153.77049999999997</c:v>
                </c:pt>
                <c:pt idx="108347">
                  <c:v>-153.76849999999999</c:v>
                </c:pt>
                <c:pt idx="108348">
                  <c:v>-153.76649999999998</c:v>
                </c:pt>
                <c:pt idx="108349">
                  <c:v>-153.76449999999997</c:v>
                </c:pt>
                <c:pt idx="108350">
                  <c:v>-153.76249999999999</c:v>
                </c:pt>
                <c:pt idx="108351">
                  <c:v>-153.76049999999998</c:v>
                </c:pt>
                <c:pt idx="108352">
                  <c:v>-153.75849999999997</c:v>
                </c:pt>
                <c:pt idx="108353">
                  <c:v>-153.75649999999999</c:v>
                </c:pt>
                <c:pt idx="108354">
                  <c:v>-153.75449999999998</c:v>
                </c:pt>
                <c:pt idx="108355">
                  <c:v>-153.75249999999997</c:v>
                </c:pt>
                <c:pt idx="108356">
                  <c:v>-153.75049999999999</c:v>
                </c:pt>
                <c:pt idx="108357">
                  <c:v>-153.74849999999998</c:v>
                </c:pt>
                <c:pt idx="108358">
                  <c:v>-153.74649999999997</c:v>
                </c:pt>
                <c:pt idx="108359">
                  <c:v>-153.74449999999999</c:v>
                </c:pt>
                <c:pt idx="108360">
                  <c:v>-153.74249999999998</c:v>
                </c:pt>
                <c:pt idx="108361">
                  <c:v>-153.74049999999997</c:v>
                </c:pt>
                <c:pt idx="108362">
                  <c:v>-153.73849999999999</c:v>
                </c:pt>
                <c:pt idx="108363">
                  <c:v>-153.73649999999998</c:v>
                </c:pt>
                <c:pt idx="108364">
                  <c:v>-153.73449999999997</c:v>
                </c:pt>
                <c:pt idx="108365">
                  <c:v>-153.73249999999999</c:v>
                </c:pt>
                <c:pt idx="108366">
                  <c:v>-153.73049999999998</c:v>
                </c:pt>
                <c:pt idx="108367">
                  <c:v>-153.72849999999997</c:v>
                </c:pt>
                <c:pt idx="108368">
                  <c:v>-153.72649999999999</c:v>
                </c:pt>
                <c:pt idx="108369">
                  <c:v>-153.72449999999998</c:v>
                </c:pt>
                <c:pt idx="108370">
                  <c:v>-153.72249999999997</c:v>
                </c:pt>
                <c:pt idx="108371">
                  <c:v>-153.72049999999999</c:v>
                </c:pt>
                <c:pt idx="108372">
                  <c:v>-153.71849999999998</c:v>
                </c:pt>
                <c:pt idx="108373">
                  <c:v>-153.71649999999997</c:v>
                </c:pt>
                <c:pt idx="108374">
                  <c:v>-153.71449999999999</c:v>
                </c:pt>
                <c:pt idx="108375">
                  <c:v>-153.71249999999998</c:v>
                </c:pt>
                <c:pt idx="108376">
                  <c:v>-153.71049999999997</c:v>
                </c:pt>
                <c:pt idx="108377">
                  <c:v>-153.70849999999999</c:v>
                </c:pt>
                <c:pt idx="108378">
                  <c:v>-153.70649999999998</c:v>
                </c:pt>
                <c:pt idx="108379">
                  <c:v>-153.70449999999997</c:v>
                </c:pt>
                <c:pt idx="108380">
                  <c:v>-153.70249999999999</c:v>
                </c:pt>
                <c:pt idx="108381">
                  <c:v>-153.70049999999998</c:v>
                </c:pt>
                <c:pt idx="108382">
                  <c:v>-153.69849999999997</c:v>
                </c:pt>
                <c:pt idx="108383">
                  <c:v>-153.69649999999999</c:v>
                </c:pt>
                <c:pt idx="108384">
                  <c:v>-153.69449999999998</c:v>
                </c:pt>
                <c:pt idx="108385">
                  <c:v>-153.69249999999997</c:v>
                </c:pt>
                <c:pt idx="108386">
                  <c:v>-153.69049999999999</c:v>
                </c:pt>
                <c:pt idx="108387">
                  <c:v>-153.68849999999998</c:v>
                </c:pt>
                <c:pt idx="108388">
                  <c:v>-153.68649999999997</c:v>
                </c:pt>
                <c:pt idx="108389">
                  <c:v>-153.68449999999999</c:v>
                </c:pt>
                <c:pt idx="108390">
                  <c:v>-153.68249999999998</c:v>
                </c:pt>
                <c:pt idx="108391">
                  <c:v>-153.68049999999997</c:v>
                </c:pt>
                <c:pt idx="108392">
                  <c:v>-153.67849999999999</c:v>
                </c:pt>
                <c:pt idx="108393">
                  <c:v>-153.67649999999998</c:v>
                </c:pt>
                <c:pt idx="108394">
                  <c:v>-153.67449999999997</c:v>
                </c:pt>
                <c:pt idx="108395">
                  <c:v>-153.67249999999999</c:v>
                </c:pt>
                <c:pt idx="108396">
                  <c:v>-153.67049999999998</c:v>
                </c:pt>
                <c:pt idx="108397">
                  <c:v>-153.66849999999997</c:v>
                </c:pt>
                <c:pt idx="108398">
                  <c:v>-153.66649999999998</c:v>
                </c:pt>
                <c:pt idx="108399">
                  <c:v>-153.66449999999998</c:v>
                </c:pt>
                <c:pt idx="108400">
                  <c:v>-153.66249999999997</c:v>
                </c:pt>
                <c:pt idx="108401">
                  <c:v>-153.66049999999998</c:v>
                </c:pt>
                <c:pt idx="108402">
                  <c:v>-153.65849999999998</c:v>
                </c:pt>
                <c:pt idx="108403">
                  <c:v>-153.65649999999997</c:v>
                </c:pt>
                <c:pt idx="108404">
                  <c:v>-153.65449999999998</c:v>
                </c:pt>
                <c:pt idx="108405">
                  <c:v>-153.65249999999997</c:v>
                </c:pt>
                <c:pt idx="108406">
                  <c:v>-153.65049999999997</c:v>
                </c:pt>
                <c:pt idx="108407">
                  <c:v>-153.64849999999998</c:v>
                </c:pt>
                <c:pt idx="108408">
                  <c:v>-153.64649999999997</c:v>
                </c:pt>
                <c:pt idx="108409">
                  <c:v>-153.64449999999997</c:v>
                </c:pt>
                <c:pt idx="108410">
                  <c:v>-153.64249999999998</c:v>
                </c:pt>
                <c:pt idx="108411">
                  <c:v>-153.64049999999997</c:v>
                </c:pt>
                <c:pt idx="108412">
                  <c:v>-153.63849999999996</c:v>
                </c:pt>
                <c:pt idx="108413">
                  <c:v>-153.63649999999998</c:v>
                </c:pt>
                <c:pt idx="108414">
                  <c:v>-153.63449999999997</c:v>
                </c:pt>
                <c:pt idx="108415">
                  <c:v>-153.63249999999996</c:v>
                </c:pt>
                <c:pt idx="108416">
                  <c:v>-153.63049999999998</c:v>
                </c:pt>
                <c:pt idx="108417">
                  <c:v>-153.62849999999997</c:v>
                </c:pt>
                <c:pt idx="108418">
                  <c:v>-153.62649999999996</c:v>
                </c:pt>
                <c:pt idx="108419">
                  <c:v>-153.62449999999998</c:v>
                </c:pt>
                <c:pt idx="108420">
                  <c:v>-153.62249999999997</c:v>
                </c:pt>
                <c:pt idx="108421">
                  <c:v>-153.62049999999996</c:v>
                </c:pt>
                <c:pt idx="108422">
                  <c:v>-153.61849999999998</c:v>
                </c:pt>
                <c:pt idx="108423">
                  <c:v>-153.61649999999997</c:v>
                </c:pt>
                <c:pt idx="108424">
                  <c:v>-153.61449999999996</c:v>
                </c:pt>
                <c:pt idx="108425">
                  <c:v>-153.61249999999998</c:v>
                </c:pt>
                <c:pt idx="108426">
                  <c:v>-153.61049999999997</c:v>
                </c:pt>
                <c:pt idx="108427">
                  <c:v>-153.60849999999996</c:v>
                </c:pt>
                <c:pt idx="108428">
                  <c:v>-153.60649999999998</c:v>
                </c:pt>
                <c:pt idx="108429">
                  <c:v>-153.60449999999997</c:v>
                </c:pt>
                <c:pt idx="108430">
                  <c:v>-153.60249999999996</c:v>
                </c:pt>
                <c:pt idx="108431">
                  <c:v>-153.60049999999998</c:v>
                </c:pt>
                <c:pt idx="108432">
                  <c:v>-153.59849999999997</c:v>
                </c:pt>
                <c:pt idx="108433">
                  <c:v>-153.59649999999996</c:v>
                </c:pt>
                <c:pt idx="108434">
                  <c:v>-153.59449999999998</c:v>
                </c:pt>
                <c:pt idx="108435">
                  <c:v>-153.59249999999997</c:v>
                </c:pt>
                <c:pt idx="108436">
                  <c:v>-153.59049999999996</c:v>
                </c:pt>
                <c:pt idx="108437">
                  <c:v>-153.58849999999998</c:v>
                </c:pt>
                <c:pt idx="108438">
                  <c:v>-153.58649999999997</c:v>
                </c:pt>
                <c:pt idx="108439">
                  <c:v>-153.58449999999999</c:v>
                </c:pt>
                <c:pt idx="108440">
                  <c:v>-153.58249999999998</c:v>
                </c:pt>
                <c:pt idx="108441">
                  <c:v>-153.58049999999997</c:v>
                </c:pt>
                <c:pt idx="108442">
                  <c:v>-153.57849999999999</c:v>
                </c:pt>
                <c:pt idx="108443">
                  <c:v>-153.57649999999998</c:v>
                </c:pt>
                <c:pt idx="108444">
                  <c:v>-153.57449999999997</c:v>
                </c:pt>
                <c:pt idx="108445">
                  <c:v>-153.57249999999999</c:v>
                </c:pt>
                <c:pt idx="108446">
                  <c:v>-153.57049999999998</c:v>
                </c:pt>
                <c:pt idx="108447">
                  <c:v>-153.56849999999997</c:v>
                </c:pt>
                <c:pt idx="108448">
                  <c:v>-153.56649999999999</c:v>
                </c:pt>
                <c:pt idx="108449">
                  <c:v>-153.56449999999998</c:v>
                </c:pt>
                <c:pt idx="108450">
                  <c:v>-153.56249999999997</c:v>
                </c:pt>
                <c:pt idx="108451">
                  <c:v>-153.56049999999999</c:v>
                </c:pt>
                <c:pt idx="108452">
                  <c:v>-153.55849999999998</c:v>
                </c:pt>
                <c:pt idx="108453">
                  <c:v>-153.55649999999997</c:v>
                </c:pt>
                <c:pt idx="108454">
                  <c:v>-153.55449999999999</c:v>
                </c:pt>
                <c:pt idx="108455">
                  <c:v>-153.55249999999998</c:v>
                </c:pt>
                <c:pt idx="108456">
                  <c:v>-153.55049999999997</c:v>
                </c:pt>
                <c:pt idx="108457">
                  <c:v>-153.54849999999999</c:v>
                </c:pt>
                <c:pt idx="108458">
                  <c:v>-153.54649999999998</c:v>
                </c:pt>
                <c:pt idx="108459">
                  <c:v>-153.54449999999997</c:v>
                </c:pt>
                <c:pt idx="108460">
                  <c:v>-153.54249999999999</c:v>
                </c:pt>
                <c:pt idx="108461">
                  <c:v>-153.54049999999998</c:v>
                </c:pt>
                <c:pt idx="108462">
                  <c:v>-153.53849999999997</c:v>
                </c:pt>
                <c:pt idx="108463">
                  <c:v>-153.53649999999999</c:v>
                </c:pt>
                <c:pt idx="108464">
                  <c:v>-153.53449999999998</c:v>
                </c:pt>
                <c:pt idx="108465">
                  <c:v>-153.53249999999997</c:v>
                </c:pt>
                <c:pt idx="108466">
                  <c:v>-153.53049999999999</c:v>
                </c:pt>
                <c:pt idx="108467">
                  <c:v>-153.52849999999998</c:v>
                </c:pt>
                <c:pt idx="108468">
                  <c:v>-153.52649999999997</c:v>
                </c:pt>
                <c:pt idx="108469">
                  <c:v>-153.52449999999999</c:v>
                </c:pt>
                <c:pt idx="108470">
                  <c:v>-153.52249999999998</c:v>
                </c:pt>
                <c:pt idx="108471">
                  <c:v>-153.52049999999997</c:v>
                </c:pt>
                <c:pt idx="108472">
                  <c:v>-153.51849999999999</c:v>
                </c:pt>
                <c:pt idx="108473">
                  <c:v>-153.51649999999998</c:v>
                </c:pt>
                <c:pt idx="108474">
                  <c:v>-153.51449999999997</c:v>
                </c:pt>
                <c:pt idx="108475">
                  <c:v>-153.51249999999999</c:v>
                </c:pt>
                <c:pt idx="108476">
                  <c:v>-153.51049999999998</c:v>
                </c:pt>
                <c:pt idx="108477">
                  <c:v>-153.50849999999997</c:v>
                </c:pt>
                <c:pt idx="108478">
                  <c:v>-153.50649999999999</c:v>
                </c:pt>
                <c:pt idx="108479">
                  <c:v>-153.50449999999998</c:v>
                </c:pt>
                <c:pt idx="108480">
                  <c:v>-153.50249999999997</c:v>
                </c:pt>
                <c:pt idx="108481">
                  <c:v>-153.50049999999999</c:v>
                </c:pt>
                <c:pt idx="108482">
                  <c:v>-153.49849999999998</c:v>
                </c:pt>
                <c:pt idx="108483">
                  <c:v>-153.49649999999997</c:v>
                </c:pt>
                <c:pt idx="108484">
                  <c:v>-153.49449999999999</c:v>
                </c:pt>
                <c:pt idx="108485">
                  <c:v>-153.49249999999998</c:v>
                </c:pt>
                <c:pt idx="108486">
                  <c:v>-153.49049999999997</c:v>
                </c:pt>
                <c:pt idx="108487">
                  <c:v>-153.48849999999999</c:v>
                </c:pt>
                <c:pt idx="108488">
                  <c:v>-153.48649999999998</c:v>
                </c:pt>
                <c:pt idx="108489">
                  <c:v>-153.48449999999997</c:v>
                </c:pt>
                <c:pt idx="108490">
                  <c:v>-153.48249999999999</c:v>
                </c:pt>
                <c:pt idx="108491">
                  <c:v>-153.48049999999998</c:v>
                </c:pt>
                <c:pt idx="108492">
                  <c:v>-153.47849999999997</c:v>
                </c:pt>
                <c:pt idx="108493">
                  <c:v>-153.47649999999999</c:v>
                </c:pt>
                <c:pt idx="108494">
                  <c:v>-153.47449999999998</c:v>
                </c:pt>
                <c:pt idx="108495">
                  <c:v>-153.47249999999997</c:v>
                </c:pt>
                <c:pt idx="108496">
                  <c:v>-153.47049999999999</c:v>
                </c:pt>
                <c:pt idx="108497">
                  <c:v>-153.46849999999998</c:v>
                </c:pt>
                <c:pt idx="108498">
                  <c:v>-153.46649999999997</c:v>
                </c:pt>
                <c:pt idx="108499">
                  <c:v>-153.46449999999999</c:v>
                </c:pt>
                <c:pt idx="108500">
                  <c:v>-153.46249999999998</c:v>
                </c:pt>
                <c:pt idx="108501">
                  <c:v>-153.46049999999997</c:v>
                </c:pt>
                <c:pt idx="108502">
                  <c:v>-153.45849999999999</c:v>
                </c:pt>
                <c:pt idx="108503">
                  <c:v>-153.45649999999998</c:v>
                </c:pt>
                <c:pt idx="108504">
                  <c:v>-153.45449999999997</c:v>
                </c:pt>
                <c:pt idx="108505">
                  <c:v>-153.45249999999999</c:v>
                </c:pt>
                <c:pt idx="108506">
                  <c:v>-153.45049999999998</c:v>
                </c:pt>
                <c:pt idx="108507">
                  <c:v>-153.44849999999997</c:v>
                </c:pt>
                <c:pt idx="108508">
                  <c:v>-153.44649999999999</c:v>
                </c:pt>
                <c:pt idx="108509">
                  <c:v>-153.44449999999998</c:v>
                </c:pt>
                <c:pt idx="108510">
                  <c:v>-153.44249999999997</c:v>
                </c:pt>
                <c:pt idx="108511">
                  <c:v>-153.44049999999999</c:v>
                </c:pt>
                <c:pt idx="108512">
                  <c:v>-153.43849999999998</c:v>
                </c:pt>
                <c:pt idx="108513">
                  <c:v>-153.43649999999997</c:v>
                </c:pt>
                <c:pt idx="108514">
                  <c:v>-153.43449999999999</c:v>
                </c:pt>
                <c:pt idx="108515">
                  <c:v>-153.43249999999998</c:v>
                </c:pt>
                <c:pt idx="108516">
                  <c:v>-153.43049999999997</c:v>
                </c:pt>
                <c:pt idx="108517">
                  <c:v>-153.42849999999999</c:v>
                </c:pt>
                <c:pt idx="108518">
                  <c:v>-153.42649999999998</c:v>
                </c:pt>
                <c:pt idx="108519">
                  <c:v>-153.42449999999997</c:v>
                </c:pt>
                <c:pt idx="108520">
                  <c:v>-153.42249999999999</c:v>
                </c:pt>
                <c:pt idx="108521">
                  <c:v>-153.42049999999998</c:v>
                </c:pt>
                <c:pt idx="108522">
                  <c:v>-153.41849999999997</c:v>
                </c:pt>
                <c:pt idx="108523">
                  <c:v>-153.41649999999998</c:v>
                </c:pt>
                <c:pt idx="108524">
                  <c:v>-153.41449999999998</c:v>
                </c:pt>
                <c:pt idx="108525">
                  <c:v>-153.41249999999997</c:v>
                </c:pt>
                <c:pt idx="108526">
                  <c:v>-153.41049999999998</c:v>
                </c:pt>
                <c:pt idx="108527">
                  <c:v>-153.40849999999998</c:v>
                </c:pt>
                <c:pt idx="108528">
                  <c:v>-153.40649999999997</c:v>
                </c:pt>
                <c:pt idx="108529">
                  <c:v>-153.40449999999998</c:v>
                </c:pt>
                <c:pt idx="108530">
                  <c:v>-153.40249999999997</c:v>
                </c:pt>
                <c:pt idx="108531">
                  <c:v>-153.40049999999997</c:v>
                </c:pt>
                <c:pt idx="108532">
                  <c:v>-153.39849999999998</c:v>
                </c:pt>
                <c:pt idx="108533">
                  <c:v>-153.39649999999997</c:v>
                </c:pt>
                <c:pt idx="108534">
                  <c:v>-153.39449999999997</c:v>
                </c:pt>
                <c:pt idx="108535">
                  <c:v>-153.39249999999998</c:v>
                </c:pt>
                <c:pt idx="108536">
                  <c:v>-153.39049999999997</c:v>
                </c:pt>
                <c:pt idx="108537">
                  <c:v>-153.38849999999996</c:v>
                </c:pt>
                <c:pt idx="108538">
                  <c:v>-153.38649999999998</c:v>
                </c:pt>
                <c:pt idx="108539">
                  <c:v>-153.38449999999997</c:v>
                </c:pt>
                <c:pt idx="108540">
                  <c:v>-153.38249999999996</c:v>
                </c:pt>
                <c:pt idx="108541">
                  <c:v>-153.38049999999998</c:v>
                </c:pt>
                <c:pt idx="108542">
                  <c:v>-153.37849999999997</c:v>
                </c:pt>
                <c:pt idx="108543">
                  <c:v>-153.37649999999996</c:v>
                </c:pt>
                <c:pt idx="108544">
                  <c:v>-153.37449999999998</c:v>
                </c:pt>
                <c:pt idx="108545">
                  <c:v>-153.37249999999997</c:v>
                </c:pt>
                <c:pt idx="108546">
                  <c:v>-153.37049999999996</c:v>
                </c:pt>
                <c:pt idx="108547">
                  <c:v>-153.36849999999998</c:v>
                </c:pt>
                <c:pt idx="108548">
                  <c:v>-153.36649999999997</c:v>
                </c:pt>
                <c:pt idx="108549">
                  <c:v>-153.36449999999996</c:v>
                </c:pt>
                <c:pt idx="108550">
                  <c:v>-153.36249999999998</c:v>
                </c:pt>
                <c:pt idx="108551">
                  <c:v>-153.36049999999997</c:v>
                </c:pt>
                <c:pt idx="108552">
                  <c:v>-153.35849999999996</c:v>
                </c:pt>
                <c:pt idx="108553">
                  <c:v>-153.35649999999998</c:v>
                </c:pt>
                <c:pt idx="108554">
                  <c:v>-153.35449999999997</c:v>
                </c:pt>
                <c:pt idx="108555">
                  <c:v>-153.35249999999996</c:v>
                </c:pt>
                <c:pt idx="108556">
                  <c:v>-153.35049999999998</c:v>
                </c:pt>
                <c:pt idx="108557">
                  <c:v>-153.34849999999997</c:v>
                </c:pt>
                <c:pt idx="108558">
                  <c:v>-153.34649999999996</c:v>
                </c:pt>
                <c:pt idx="108559">
                  <c:v>-153.34449999999998</c:v>
                </c:pt>
                <c:pt idx="108560">
                  <c:v>-153.34249999999997</c:v>
                </c:pt>
                <c:pt idx="108561">
                  <c:v>-153.34049999999996</c:v>
                </c:pt>
                <c:pt idx="108562">
                  <c:v>-153.33849999999998</c:v>
                </c:pt>
                <c:pt idx="108563">
                  <c:v>-153.33649999999997</c:v>
                </c:pt>
                <c:pt idx="108564">
                  <c:v>-153.33449999999999</c:v>
                </c:pt>
                <c:pt idx="108565">
                  <c:v>-153.33249999999998</c:v>
                </c:pt>
                <c:pt idx="108566">
                  <c:v>-153.33049999999997</c:v>
                </c:pt>
                <c:pt idx="108567">
                  <c:v>-153.32849999999999</c:v>
                </c:pt>
                <c:pt idx="108568">
                  <c:v>-153.32649999999998</c:v>
                </c:pt>
                <c:pt idx="108569">
                  <c:v>-153.32449999999997</c:v>
                </c:pt>
                <c:pt idx="108570">
                  <c:v>-153.32249999999999</c:v>
                </c:pt>
                <c:pt idx="108571">
                  <c:v>-153.32049999999998</c:v>
                </c:pt>
                <c:pt idx="108572">
                  <c:v>-153.31849999999997</c:v>
                </c:pt>
                <c:pt idx="108573">
                  <c:v>-153.31649999999999</c:v>
                </c:pt>
                <c:pt idx="108574">
                  <c:v>-153.31449999999998</c:v>
                </c:pt>
                <c:pt idx="108575">
                  <c:v>-153.31249999999997</c:v>
                </c:pt>
                <c:pt idx="108576">
                  <c:v>-153.31049999999999</c:v>
                </c:pt>
                <c:pt idx="108577">
                  <c:v>-153.30849999999998</c:v>
                </c:pt>
                <c:pt idx="108578">
                  <c:v>-153.30649999999997</c:v>
                </c:pt>
                <c:pt idx="108579">
                  <c:v>-153.30449999999999</c:v>
                </c:pt>
                <c:pt idx="108580">
                  <c:v>-153.30249999999998</c:v>
                </c:pt>
                <c:pt idx="108581">
                  <c:v>-153.30049999999997</c:v>
                </c:pt>
                <c:pt idx="108582">
                  <c:v>-153.29849999999999</c:v>
                </c:pt>
                <c:pt idx="108583">
                  <c:v>-153.29649999999998</c:v>
                </c:pt>
                <c:pt idx="108584">
                  <c:v>-153.29449999999997</c:v>
                </c:pt>
                <c:pt idx="108585">
                  <c:v>-153.29249999999999</c:v>
                </c:pt>
                <c:pt idx="108586">
                  <c:v>-153.29049999999998</c:v>
                </c:pt>
                <c:pt idx="108587">
                  <c:v>-153.28849999999997</c:v>
                </c:pt>
                <c:pt idx="108588">
                  <c:v>-153.28649999999999</c:v>
                </c:pt>
                <c:pt idx="108589">
                  <c:v>-153.28449999999998</c:v>
                </c:pt>
                <c:pt idx="108590">
                  <c:v>-153.28249999999997</c:v>
                </c:pt>
                <c:pt idx="108591">
                  <c:v>-153.28049999999999</c:v>
                </c:pt>
                <c:pt idx="108592">
                  <c:v>-153.27849999999998</c:v>
                </c:pt>
                <c:pt idx="108593">
                  <c:v>-153.27649999999997</c:v>
                </c:pt>
                <c:pt idx="108594">
                  <c:v>-153.27449999999999</c:v>
                </c:pt>
                <c:pt idx="108595">
                  <c:v>-153.27249999999998</c:v>
                </c:pt>
                <c:pt idx="108596">
                  <c:v>-153.27049999999997</c:v>
                </c:pt>
                <c:pt idx="108597">
                  <c:v>-153.26849999999999</c:v>
                </c:pt>
                <c:pt idx="108598">
                  <c:v>-153.26649999999998</c:v>
                </c:pt>
                <c:pt idx="108599">
                  <c:v>-153.26449999999997</c:v>
                </c:pt>
                <c:pt idx="108600">
                  <c:v>-153.26249999999999</c:v>
                </c:pt>
                <c:pt idx="108601">
                  <c:v>-153.26049999999998</c:v>
                </c:pt>
                <c:pt idx="108602">
                  <c:v>-153.25849999999997</c:v>
                </c:pt>
                <c:pt idx="108603">
                  <c:v>-153.25649999999999</c:v>
                </c:pt>
                <c:pt idx="108604">
                  <c:v>-153.25449999999998</c:v>
                </c:pt>
                <c:pt idx="108605">
                  <c:v>-153.25249999999997</c:v>
                </c:pt>
                <c:pt idx="108606">
                  <c:v>-153.25049999999999</c:v>
                </c:pt>
                <c:pt idx="108607">
                  <c:v>-153.24849999999998</c:v>
                </c:pt>
                <c:pt idx="108608">
                  <c:v>-153.24649999999997</c:v>
                </c:pt>
                <c:pt idx="108609">
                  <c:v>-153.24449999999999</c:v>
                </c:pt>
                <c:pt idx="108610">
                  <c:v>-153.24249999999998</c:v>
                </c:pt>
                <c:pt idx="108611">
                  <c:v>-153.24049999999997</c:v>
                </c:pt>
                <c:pt idx="108612">
                  <c:v>-153.23849999999999</c:v>
                </c:pt>
                <c:pt idx="108613">
                  <c:v>-153.23649999999998</c:v>
                </c:pt>
                <c:pt idx="108614">
                  <c:v>-153.23449999999997</c:v>
                </c:pt>
                <c:pt idx="108615">
                  <c:v>-153.23249999999999</c:v>
                </c:pt>
                <c:pt idx="108616">
                  <c:v>-153.23049999999998</c:v>
                </c:pt>
                <c:pt idx="108617">
                  <c:v>-153.22849999999997</c:v>
                </c:pt>
                <c:pt idx="108618">
                  <c:v>-153.22649999999999</c:v>
                </c:pt>
                <c:pt idx="108619">
                  <c:v>-153.22449999999998</c:v>
                </c:pt>
                <c:pt idx="108620">
                  <c:v>-153.22249999999997</c:v>
                </c:pt>
                <c:pt idx="108621">
                  <c:v>-153.22049999999999</c:v>
                </c:pt>
                <c:pt idx="108622">
                  <c:v>-153.21849999999998</c:v>
                </c:pt>
                <c:pt idx="108623">
                  <c:v>-153.21649999999997</c:v>
                </c:pt>
                <c:pt idx="108624">
                  <c:v>-153.21449999999999</c:v>
                </c:pt>
                <c:pt idx="108625">
                  <c:v>-153.21249999999998</c:v>
                </c:pt>
                <c:pt idx="108626">
                  <c:v>-153.21049999999997</c:v>
                </c:pt>
                <c:pt idx="108627">
                  <c:v>-153.20849999999999</c:v>
                </c:pt>
                <c:pt idx="108628">
                  <c:v>-153.20649999999998</c:v>
                </c:pt>
                <c:pt idx="108629">
                  <c:v>-153.20449999999997</c:v>
                </c:pt>
                <c:pt idx="108630">
                  <c:v>-153.20249999999999</c:v>
                </c:pt>
                <c:pt idx="108631">
                  <c:v>-153.20049999999998</c:v>
                </c:pt>
                <c:pt idx="108632">
                  <c:v>-153.19849999999997</c:v>
                </c:pt>
                <c:pt idx="108633">
                  <c:v>-153.19649999999999</c:v>
                </c:pt>
                <c:pt idx="108634">
                  <c:v>-153.19449999999998</c:v>
                </c:pt>
                <c:pt idx="108635">
                  <c:v>-153.19249999999997</c:v>
                </c:pt>
                <c:pt idx="108636">
                  <c:v>-153.19049999999999</c:v>
                </c:pt>
                <c:pt idx="108637">
                  <c:v>-153.18849999999998</c:v>
                </c:pt>
                <c:pt idx="108638">
                  <c:v>-153.18649999999997</c:v>
                </c:pt>
                <c:pt idx="108639">
                  <c:v>-153.18449999999999</c:v>
                </c:pt>
                <c:pt idx="108640">
                  <c:v>-153.18249999999998</c:v>
                </c:pt>
                <c:pt idx="108641">
                  <c:v>-153.18049999999997</c:v>
                </c:pt>
                <c:pt idx="108642">
                  <c:v>-153.17849999999999</c:v>
                </c:pt>
                <c:pt idx="108643">
                  <c:v>-153.17649999999998</c:v>
                </c:pt>
                <c:pt idx="108644">
                  <c:v>-153.17449999999997</c:v>
                </c:pt>
                <c:pt idx="108645">
                  <c:v>-153.17249999999999</c:v>
                </c:pt>
                <c:pt idx="108646">
                  <c:v>-153.17049999999998</c:v>
                </c:pt>
                <c:pt idx="108647">
                  <c:v>-153.16849999999997</c:v>
                </c:pt>
                <c:pt idx="108648">
                  <c:v>-153.16649999999998</c:v>
                </c:pt>
                <c:pt idx="108649">
                  <c:v>-153.16449999999998</c:v>
                </c:pt>
                <c:pt idx="108650">
                  <c:v>-153.16249999999997</c:v>
                </c:pt>
                <c:pt idx="108651">
                  <c:v>-153.16049999999998</c:v>
                </c:pt>
                <c:pt idx="108652">
                  <c:v>-153.15849999999998</c:v>
                </c:pt>
                <c:pt idx="108653">
                  <c:v>-153.15649999999997</c:v>
                </c:pt>
                <c:pt idx="108654">
                  <c:v>-153.15449999999998</c:v>
                </c:pt>
                <c:pt idx="108655">
                  <c:v>-153.15249999999997</c:v>
                </c:pt>
                <c:pt idx="108656">
                  <c:v>-153.15049999999997</c:v>
                </c:pt>
                <c:pt idx="108657">
                  <c:v>-153.14849999999998</c:v>
                </c:pt>
                <c:pt idx="108658">
                  <c:v>-153.14649999999997</c:v>
                </c:pt>
                <c:pt idx="108659">
                  <c:v>-153.14449999999997</c:v>
                </c:pt>
                <c:pt idx="108660">
                  <c:v>-153.14249999999998</c:v>
                </c:pt>
                <c:pt idx="108661">
                  <c:v>-153.14049999999997</c:v>
                </c:pt>
                <c:pt idx="108662">
                  <c:v>-153.13849999999996</c:v>
                </c:pt>
                <c:pt idx="108663">
                  <c:v>-153.13649999999998</c:v>
                </c:pt>
                <c:pt idx="108664">
                  <c:v>-153.13449999999997</c:v>
                </c:pt>
                <c:pt idx="108665">
                  <c:v>-153.13249999999996</c:v>
                </c:pt>
                <c:pt idx="108666">
                  <c:v>-153.13049999999998</c:v>
                </c:pt>
                <c:pt idx="108667">
                  <c:v>-153.12849999999997</c:v>
                </c:pt>
                <c:pt idx="108668">
                  <c:v>-153.12649999999996</c:v>
                </c:pt>
                <c:pt idx="108669">
                  <c:v>-153.12449999999998</c:v>
                </c:pt>
                <c:pt idx="108670">
                  <c:v>-153.12249999999997</c:v>
                </c:pt>
                <c:pt idx="108671">
                  <c:v>-153.12049999999996</c:v>
                </c:pt>
                <c:pt idx="108672">
                  <c:v>-153.11849999999998</c:v>
                </c:pt>
                <c:pt idx="108673">
                  <c:v>-153.11649999999997</c:v>
                </c:pt>
                <c:pt idx="108674">
                  <c:v>-153.11449999999996</c:v>
                </c:pt>
                <c:pt idx="108675">
                  <c:v>-153.11249999999998</c:v>
                </c:pt>
                <c:pt idx="108676">
                  <c:v>-153.11049999999997</c:v>
                </c:pt>
                <c:pt idx="108677">
                  <c:v>-153.10849999999996</c:v>
                </c:pt>
                <c:pt idx="108678">
                  <c:v>-153.10649999999998</c:v>
                </c:pt>
                <c:pt idx="108679">
                  <c:v>-153.10449999999997</c:v>
                </c:pt>
                <c:pt idx="108680">
                  <c:v>-153.10249999999996</c:v>
                </c:pt>
                <c:pt idx="108681">
                  <c:v>-153.10049999999998</c:v>
                </c:pt>
                <c:pt idx="108682">
                  <c:v>-153.09849999999997</c:v>
                </c:pt>
                <c:pt idx="108683">
                  <c:v>-153.09649999999996</c:v>
                </c:pt>
                <c:pt idx="108684">
                  <c:v>-153.09449999999998</c:v>
                </c:pt>
                <c:pt idx="108685">
                  <c:v>-153.09249999999997</c:v>
                </c:pt>
                <c:pt idx="108686">
                  <c:v>-153.09049999999996</c:v>
                </c:pt>
                <c:pt idx="108687">
                  <c:v>-153.08849999999998</c:v>
                </c:pt>
                <c:pt idx="108688">
                  <c:v>-153.08649999999997</c:v>
                </c:pt>
                <c:pt idx="108689">
                  <c:v>-153.08449999999999</c:v>
                </c:pt>
                <c:pt idx="108690">
                  <c:v>-153.08249999999998</c:v>
                </c:pt>
                <c:pt idx="108691">
                  <c:v>-153.08049999999997</c:v>
                </c:pt>
                <c:pt idx="108692">
                  <c:v>-153.07849999999999</c:v>
                </c:pt>
                <c:pt idx="108693">
                  <c:v>-153.07649999999998</c:v>
                </c:pt>
                <c:pt idx="108694">
                  <c:v>-153.07449999999997</c:v>
                </c:pt>
                <c:pt idx="108695">
                  <c:v>-153.07249999999999</c:v>
                </c:pt>
                <c:pt idx="108696">
                  <c:v>-153.07049999999998</c:v>
                </c:pt>
                <c:pt idx="108697">
                  <c:v>-153.06849999999997</c:v>
                </c:pt>
                <c:pt idx="108698">
                  <c:v>-153.06649999999999</c:v>
                </c:pt>
                <c:pt idx="108699">
                  <c:v>-153.06449999999998</c:v>
                </c:pt>
                <c:pt idx="108700">
                  <c:v>-153.06249999999997</c:v>
                </c:pt>
                <c:pt idx="108701">
                  <c:v>-153.06049999999999</c:v>
                </c:pt>
                <c:pt idx="108702">
                  <c:v>-153.05849999999998</c:v>
                </c:pt>
                <c:pt idx="108703">
                  <c:v>-153.05649999999997</c:v>
                </c:pt>
                <c:pt idx="108704">
                  <c:v>-153.05449999999999</c:v>
                </c:pt>
                <c:pt idx="108705">
                  <c:v>-153.05249999999998</c:v>
                </c:pt>
                <c:pt idx="108706">
                  <c:v>-153.05049999999997</c:v>
                </c:pt>
                <c:pt idx="108707">
                  <c:v>-153.04849999999999</c:v>
                </c:pt>
                <c:pt idx="108708">
                  <c:v>-153.04649999999998</c:v>
                </c:pt>
                <c:pt idx="108709">
                  <c:v>-153.04449999999997</c:v>
                </c:pt>
                <c:pt idx="108710">
                  <c:v>-153.04249999999999</c:v>
                </c:pt>
                <c:pt idx="108711">
                  <c:v>-153.04049999999998</c:v>
                </c:pt>
                <c:pt idx="108712">
                  <c:v>-153.03849999999997</c:v>
                </c:pt>
                <c:pt idx="108713">
                  <c:v>-153.03649999999999</c:v>
                </c:pt>
                <c:pt idx="108714">
                  <c:v>-153.03449999999998</c:v>
                </c:pt>
                <c:pt idx="108715">
                  <c:v>-153.03249999999997</c:v>
                </c:pt>
                <c:pt idx="108716">
                  <c:v>-153.03049999999999</c:v>
                </c:pt>
                <c:pt idx="108717">
                  <c:v>-153.02849999999998</c:v>
                </c:pt>
                <c:pt idx="108718">
                  <c:v>-153.02649999999997</c:v>
                </c:pt>
                <c:pt idx="108719">
                  <c:v>-153.02449999999999</c:v>
                </c:pt>
                <c:pt idx="108720">
                  <c:v>-153.02249999999998</c:v>
                </c:pt>
                <c:pt idx="108721">
                  <c:v>-153.02049999999997</c:v>
                </c:pt>
                <c:pt idx="108722">
                  <c:v>-153.01849999999999</c:v>
                </c:pt>
                <c:pt idx="108723">
                  <c:v>-153.01649999999998</c:v>
                </c:pt>
                <c:pt idx="108724">
                  <c:v>-153.01449999999997</c:v>
                </c:pt>
                <c:pt idx="108725">
                  <c:v>-153.01249999999999</c:v>
                </c:pt>
                <c:pt idx="108726">
                  <c:v>-153.01049999999998</c:v>
                </c:pt>
                <c:pt idx="108727">
                  <c:v>-153.00849999999997</c:v>
                </c:pt>
                <c:pt idx="108728">
                  <c:v>-153.00649999999999</c:v>
                </c:pt>
                <c:pt idx="108729">
                  <c:v>-153.00449999999998</c:v>
                </c:pt>
                <c:pt idx="108730">
                  <c:v>-153.00249999999997</c:v>
                </c:pt>
                <c:pt idx="108731">
                  <c:v>-153.00049999999999</c:v>
                </c:pt>
                <c:pt idx="108732">
                  <c:v>-152.99849999999998</c:v>
                </c:pt>
                <c:pt idx="108733">
                  <c:v>-152.99649999999997</c:v>
                </c:pt>
                <c:pt idx="108734">
                  <c:v>-152.99449999999999</c:v>
                </c:pt>
                <c:pt idx="108735">
                  <c:v>-152.99249999999998</c:v>
                </c:pt>
                <c:pt idx="108736">
                  <c:v>-152.99049999999997</c:v>
                </c:pt>
                <c:pt idx="108737">
                  <c:v>-152.98849999999999</c:v>
                </c:pt>
                <c:pt idx="108738">
                  <c:v>-152.98649999999998</c:v>
                </c:pt>
                <c:pt idx="108739">
                  <c:v>-152.98449999999997</c:v>
                </c:pt>
                <c:pt idx="108740">
                  <c:v>-152.98249999999999</c:v>
                </c:pt>
                <c:pt idx="108741">
                  <c:v>-152.98049999999998</c:v>
                </c:pt>
                <c:pt idx="108742">
                  <c:v>-152.97849999999997</c:v>
                </c:pt>
                <c:pt idx="108743">
                  <c:v>-152.97649999999999</c:v>
                </c:pt>
                <c:pt idx="108744">
                  <c:v>-152.97449999999998</c:v>
                </c:pt>
                <c:pt idx="108745">
                  <c:v>-152.97249999999997</c:v>
                </c:pt>
                <c:pt idx="108746">
                  <c:v>-152.97049999999999</c:v>
                </c:pt>
                <c:pt idx="108747">
                  <c:v>-152.96849999999998</c:v>
                </c:pt>
                <c:pt idx="108748">
                  <c:v>-152.96649999999997</c:v>
                </c:pt>
                <c:pt idx="108749">
                  <c:v>-152.96449999999999</c:v>
                </c:pt>
                <c:pt idx="108750">
                  <c:v>-152.96249999999998</c:v>
                </c:pt>
                <c:pt idx="108751">
                  <c:v>-152.96049999999997</c:v>
                </c:pt>
                <c:pt idx="108752">
                  <c:v>-152.95849999999999</c:v>
                </c:pt>
                <c:pt idx="108753">
                  <c:v>-152.95649999999998</c:v>
                </c:pt>
                <c:pt idx="108754">
                  <c:v>-152.95449999999997</c:v>
                </c:pt>
                <c:pt idx="108755">
                  <c:v>-152.95249999999999</c:v>
                </c:pt>
                <c:pt idx="108756">
                  <c:v>-152.95049999999998</c:v>
                </c:pt>
                <c:pt idx="108757">
                  <c:v>-152.94849999999997</c:v>
                </c:pt>
                <c:pt idx="108758">
                  <c:v>-152.94649999999999</c:v>
                </c:pt>
                <c:pt idx="108759">
                  <c:v>-152.94449999999998</c:v>
                </c:pt>
                <c:pt idx="108760">
                  <c:v>-152.94249999999997</c:v>
                </c:pt>
                <c:pt idx="108761">
                  <c:v>-152.94049999999999</c:v>
                </c:pt>
                <c:pt idx="108762">
                  <c:v>-152.93849999999998</c:v>
                </c:pt>
                <c:pt idx="108763">
                  <c:v>-152.93649999999997</c:v>
                </c:pt>
                <c:pt idx="108764">
                  <c:v>-152.93449999999999</c:v>
                </c:pt>
                <c:pt idx="108765">
                  <c:v>-152.93249999999998</c:v>
                </c:pt>
                <c:pt idx="108766">
                  <c:v>-152.93049999999997</c:v>
                </c:pt>
                <c:pt idx="108767">
                  <c:v>-152.92849999999999</c:v>
                </c:pt>
                <c:pt idx="108768">
                  <c:v>-152.92649999999998</c:v>
                </c:pt>
                <c:pt idx="108769">
                  <c:v>-152.92449999999997</c:v>
                </c:pt>
                <c:pt idx="108770">
                  <c:v>-152.92249999999999</c:v>
                </c:pt>
                <c:pt idx="108771">
                  <c:v>-152.92049999999998</c:v>
                </c:pt>
                <c:pt idx="108772">
                  <c:v>-152.91849999999997</c:v>
                </c:pt>
                <c:pt idx="108773">
                  <c:v>-152.91649999999998</c:v>
                </c:pt>
                <c:pt idx="108774">
                  <c:v>-152.91449999999998</c:v>
                </c:pt>
                <c:pt idx="108775">
                  <c:v>-152.91249999999997</c:v>
                </c:pt>
                <c:pt idx="108776">
                  <c:v>-152.91049999999998</c:v>
                </c:pt>
                <c:pt idx="108777">
                  <c:v>-152.90849999999998</c:v>
                </c:pt>
                <c:pt idx="108778">
                  <c:v>-152.90649999999997</c:v>
                </c:pt>
                <c:pt idx="108779">
                  <c:v>-152.90449999999998</c:v>
                </c:pt>
                <c:pt idx="108780">
                  <c:v>-152.90249999999997</c:v>
                </c:pt>
                <c:pt idx="108781">
                  <c:v>-152.90049999999997</c:v>
                </c:pt>
                <c:pt idx="108782">
                  <c:v>-152.89849999999998</c:v>
                </c:pt>
                <c:pt idx="108783">
                  <c:v>-152.89649999999997</c:v>
                </c:pt>
                <c:pt idx="108784">
                  <c:v>-152.89449999999997</c:v>
                </c:pt>
                <c:pt idx="108785">
                  <c:v>-152.89249999999998</c:v>
                </c:pt>
                <c:pt idx="108786">
                  <c:v>-152.89049999999997</c:v>
                </c:pt>
                <c:pt idx="108787">
                  <c:v>-152.88849999999996</c:v>
                </c:pt>
                <c:pt idx="108788">
                  <c:v>-152.88649999999998</c:v>
                </c:pt>
                <c:pt idx="108789">
                  <c:v>-152.88449999999997</c:v>
                </c:pt>
                <c:pt idx="108790">
                  <c:v>-152.88249999999996</c:v>
                </c:pt>
                <c:pt idx="108791">
                  <c:v>-152.88049999999998</c:v>
                </c:pt>
                <c:pt idx="108792">
                  <c:v>-152.87849999999997</c:v>
                </c:pt>
                <c:pt idx="108793">
                  <c:v>-152.87649999999996</c:v>
                </c:pt>
                <c:pt idx="108794">
                  <c:v>-152.87449999999998</c:v>
                </c:pt>
                <c:pt idx="108795">
                  <c:v>-152.87249999999997</c:v>
                </c:pt>
                <c:pt idx="108796">
                  <c:v>-152.87049999999996</c:v>
                </c:pt>
                <c:pt idx="108797">
                  <c:v>-152.86849999999998</c:v>
                </c:pt>
                <c:pt idx="108798">
                  <c:v>-152.86649999999997</c:v>
                </c:pt>
                <c:pt idx="108799">
                  <c:v>-152.86449999999996</c:v>
                </c:pt>
                <c:pt idx="108800">
                  <c:v>-152.86249999999998</c:v>
                </c:pt>
                <c:pt idx="108801">
                  <c:v>-152.86049999999997</c:v>
                </c:pt>
                <c:pt idx="108802">
                  <c:v>-152.85849999999996</c:v>
                </c:pt>
                <c:pt idx="108803">
                  <c:v>-152.85649999999998</c:v>
                </c:pt>
                <c:pt idx="108804">
                  <c:v>-152.85449999999997</c:v>
                </c:pt>
                <c:pt idx="108805">
                  <c:v>-152.85249999999996</c:v>
                </c:pt>
                <c:pt idx="108806">
                  <c:v>-152.85049999999998</c:v>
                </c:pt>
                <c:pt idx="108807">
                  <c:v>-152.84849999999997</c:v>
                </c:pt>
                <c:pt idx="108808">
                  <c:v>-152.84649999999996</c:v>
                </c:pt>
                <c:pt idx="108809">
                  <c:v>-152.84449999999998</c:v>
                </c:pt>
                <c:pt idx="108810">
                  <c:v>-152.84249999999997</c:v>
                </c:pt>
                <c:pt idx="108811">
                  <c:v>-152.84049999999996</c:v>
                </c:pt>
                <c:pt idx="108812">
                  <c:v>-152.83849999999998</c:v>
                </c:pt>
                <c:pt idx="108813">
                  <c:v>-152.83649999999997</c:v>
                </c:pt>
                <c:pt idx="108814">
                  <c:v>-152.83449999999999</c:v>
                </c:pt>
                <c:pt idx="108815">
                  <c:v>-152.83249999999998</c:v>
                </c:pt>
                <c:pt idx="108816">
                  <c:v>-152.83049999999997</c:v>
                </c:pt>
                <c:pt idx="108817">
                  <c:v>-152.82849999999999</c:v>
                </c:pt>
                <c:pt idx="108818">
                  <c:v>-152.82649999999998</c:v>
                </c:pt>
                <c:pt idx="108819">
                  <c:v>-152.82449999999997</c:v>
                </c:pt>
                <c:pt idx="108820">
                  <c:v>-152.82249999999999</c:v>
                </c:pt>
                <c:pt idx="108821">
                  <c:v>-152.82049999999998</c:v>
                </c:pt>
                <c:pt idx="108822">
                  <c:v>-152.81849999999997</c:v>
                </c:pt>
                <c:pt idx="108823">
                  <c:v>-152.81649999999999</c:v>
                </c:pt>
                <c:pt idx="108824">
                  <c:v>-152.81449999999998</c:v>
                </c:pt>
                <c:pt idx="108825">
                  <c:v>-152.81249999999997</c:v>
                </c:pt>
                <c:pt idx="108826">
                  <c:v>-152.81049999999999</c:v>
                </c:pt>
                <c:pt idx="108827">
                  <c:v>-152.80849999999998</c:v>
                </c:pt>
                <c:pt idx="108828">
                  <c:v>-152.80649999999997</c:v>
                </c:pt>
                <c:pt idx="108829">
                  <c:v>-152.80449999999999</c:v>
                </c:pt>
                <c:pt idx="108830">
                  <c:v>-152.80249999999998</c:v>
                </c:pt>
                <c:pt idx="108831">
                  <c:v>-152.80049999999997</c:v>
                </c:pt>
                <c:pt idx="108832">
                  <c:v>-152.79849999999999</c:v>
                </c:pt>
                <c:pt idx="108833">
                  <c:v>-152.79649999999998</c:v>
                </c:pt>
                <c:pt idx="108834">
                  <c:v>-152.79449999999997</c:v>
                </c:pt>
                <c:pt idx="108835">
                  <c:v>-152.79249999999999</c:v>
                </c:pt>
                <c:pt idx="108836">
                  <c:v>-152.79049999999998</c:v>
                </c:pt>
                <c:pt idx="108837">
                  <c:v>-152.78849999999997</c:v>
                </c:pt>
                <c:pt idx="108838">
                  <c:v>-152.78649999999999</c:v>
                </c:pt>
                <c:pt idx="108839">
                  <c:v>-152.78449999999998</c:v>
                </c:pt>
                <c:pt idx="108840">
                  <c:v>-152.78249999999997</c:v>
                </c:pt>
                <c:pt idx="108841">
                  <c:v>-152.78049999999999</c:v>
                </c:pt>
                <c:pt idx="108842">
                  <c:v>-152.77849999999998</c:v>
                </c:pt>
                <c:pt idx="108843">
                  <c:v>-152.77649999999997</c:v>
                </c:pt>
                <c:pt idx="108844">
                  <c:v>-152.77449999999999</c:v>
                </c:pt>
                <c:pt idx="108845">
                  <c:v>-152.77249999999998</c:v>
                </c:pt>
                <c:pt idx="108846">
                  <c:v>-152.77049999999997</c:v>
                </c:pt>
                <c:pt idx="108847">
                  <c:v>-152.76849999999999</c:v>
                </c:pt>
                <c:pt idx="108848">
                  <c:v>-152.76649999999998</c:v>
                </c:pt>
                <c:pt idx="108849">
                  <c:v>-152.76449999999997</c:v>
                </c:pt>
                <c:pt idx="108850">
                  <c:v>-152.76249999999999</c:v>
                </c:pt>
                <c:pt idx="108851">
                  <c:v>-152.76049999999998</c:v>
                </c:pt>
                <c:pt idx="108852">
                  <c:v>-152.75849999999997</c:v>
                </c:pt>
                <c:pt idx="108853">
                  <c:v>-152.75649999999999</c:v>
                </c:pt>
                <c:pt idx="108854">
                  <c:v>-152.75449999999998</c:v>
                </c:pt>
                <c:pt idx="108855">
                  <c:v>-152.75249999999997</c:v>
                </c:pt>
                <c:pt idx="108856">
                  <c:v>-152.75049999999999</c:v>
                </c:pt>
                <c:pt idx="108857">
                  <c:v>-152.74849999999998</c:v>
                </c:pt>
                <c:pt idx="108858">
                  <c:v>-152.74649999999997</c:v>
                </c:pt>
                <c:pt idx="108859">
                  <c:v>-152.74449999999999</c:v>
                </c:pt>
                <c:pt idx="108860">
                  <c:v>-152.74249999999998</c:v>
                </c:pt>
                <c:pt idx="108861">
                  <c:v>-152.74049999999997</c:v>
                </c:pt>
                <c:pt idx="108862">
                  <c:v>-152.73849999999999</c:v>
                </c:pt>
                <c:pt idx="108863">
                  <c:v>-152.73649999999998</c:v>
                </c:pt>
                <c:pt idx="108864">
                  <c:v>-152.73449999999997</c:v>
                </c:pt>
                <c:pt idx="108865">
                  <c:v>-152.73249999999999</c:v>
                </c:pt>
                <c:pt idx="108866">
                  <c:v>-152.73049999999998</c:v>
                </c:pt>
                <c:pt idx="108867">
                  <c:v>-152.72849999999997</c:v>
                </c:pt>
                <c:pt idx="108868">
                  <c:v>-152.72649999999999</c:v>
                </c:pt>
                <c:pt idx="108869">
                  <c:v>-152.72449999999998</c:v>
                </c:pt>
                <c:pt idx="108870">
                  <c:v>-152.72249999999997</c:v>
                </c:pt>
                <c:pt idx="108871">
                  <c:v>-152.72049999999999</c:v>
                </c:pt>
                <c:pt idx="108872">
                  <c:v>-152.71849999999998</c:v>
                </c:pt>
                <c:pt idx="108873">
                  <c:v>-152.71649999999997</c:v>
                </c:pt>
                <c:pt idx="108874">
                  <c:v>-152.71449999999999</c:v>
                </c:pt>
                <c:pt idx="108875">
                  <c:v>-152.71249999999998</c:v>
                </c:pt>
                <c:pt idx="108876">
                  <c:v>-152.71049999999997</c:v>
                </c:pt>
                <c:pt idx="108877">
                  <c:v>-152.70849999999999</c:v>
                </c:pt>
                <c:pt idx="108878">
                  <c:v>-152.70649999999998</c:v>
                </c:pt>
                <c:pt idx="108879">
                  <c:v>-152.70449999999997</c:v>
                </c:pt>
                <c:pt idx="108880">
                  <c:v>-152.70249999999999</c:v>
                </c:pt>
                <c:pt idx="108881">
                  <c:v>-152.70049999999998</c:v>
                </c:pt>
                <c:pt idx="108882">
                  <c:v>-152.69849999999997</c:v>
                </c:pt>
                <c:pt idx="108883">
                  <c:v>-152.69649999999999</c:v>
                </c:pt>
                <c:pt idx="108884">
                  <c:v>-152.69449999999998</c:v>
                </c:pt>
                <c:pt idx="108885">
                  <c:v>-152.69249999999997</c:v>
                </c:pt>
                <c:pt idx="108886">
                  <c:v>-152.69049999999999</c:v>
                </c:pt>
                <c:pt idx="108887">
                  <c:v>-152.68849999999998</c:v>
                </c:pt>
                <c:pt idx="108888">
                  <c:v>-152.68649999999997</c:v>
                </c:pt>
                <c:pt idx="108889">
                  <c:v>-152.68449999999999</c:v>
                </c:pt>
                <c:pt idx="108890">
                  <c:v>-152.68249999999998</c:v>
                </c:pt>
                <c:pt idx="108891">
                  <c:v>-152.68049999999997</c:v>
                </c:pt>
                <c:pt idx="108892">
                  <c:v>-152.67849999999999</c:v>
                </c:pt>
                <c:pt idx="108893">
                  <c:v>-152.67649999999998</c:v>
                </c:pt>
                <c:pt idx="108894">
                  <c:v>-152.67449999999997</c:v>
                </c:pt>
                <c:pt idx="108895">
                  <c:v>-152.67249999999999</c:v>
                </c:pt>
                <c:pt idx="108896">
                  <c:v>-152.67049999999998</c:v>
                </c:pt>
                <c:pt idx="108897">
                  <c:v>-152.66849999999997</c:v>
                </c:pt>
                <c:pt idx="108898">
                  <c:v>-152.66649999999998</c:v>
                </c:pt>
                <c:pt idx="108899">
                  <c:v>-152.66449999999998</c:v>
                </c:pt>
                <c:pt idx="108900">
                  <c:v>-152.66249999999997</c:v>
                </c:pt>
                <c:pt idx="108901">
                  <c:v>-152.66049999999998</c:v>
                </c:pt>
                <c:pt idx="108902">
                  <c:v>-152.65849999999998</c:v>
                </c:pt>
                <c:pt idx="108903">
                  <c:v>-152.65649999999997</c:v>
                </c:pt>
                <c:pt idx="108904">
                  <c:v>-152.65449999999998</c:v>
                </c:pt>
                <c:pt idx="108905">
                  <c:v>-152.65249999999997</c:v>
                </c:pt>
                <c:pt idx="108906">
                  <c:v>-152.65049999999997</c:v>
                </c:pt>
                <c:pt idx="108907">
                  <c:v>-152.64849999999998</c:v>
                </c:pt>
                <c:pt idx="108908">
                  <c:v>-152.64649999999997</c:v>
                </c:pt>
                <c:pt idx="108909">
                  <c:v>-152.64449999999997</c:v>
                </c:pt>
                <c:pt idx="108910">
                  <c:v>-152.64249999999998</c:v>
                </c:pt>
                <c:pt idx="108911">
                  <c:v>-152.64049999999997</c:v>
                </c:pt>
                <c:pt idx="108912">
                  <c:v>-152.63849999999996</c:v>
                </c:pt>
                <c:pt idx="108913">
                  <c:v>-152.63649999999998</c:v>
                </c:pt>
                <c:pt idx="108914">
                  <c:v>-152.63449999999997</c:v>
                </c:pt>
                <c:pt idx="108915">
                  <c:v>-152.63249999999996</c:v>
                </c:pt>
                <c:pt idx="108916">
                  <c:v>-152.63049999999998</c:v>
                </c:pt>
                <c:pt idx="108917">
                  <c:v>-152.62849999999997</c:v>
                </c:pt>
                <c:pt idx="108918">
                  <c:v>-152.62649999999996</c:v>
                </c:pt>
                <c:pt idx="108919">
                  <c:v>-152.62449999999998</c:v>
                </c:pt>
                <c:pt idx="108920">
                  <c:v>-152.62249999999997</c:v>
                </c:pt>
                <c:pt idx="108921">
                  <c:v>-152.62049999999996</c:v>
                </c:pt>
                <c:pt idx="108922">
                  <c:v>-152.61849999999998</c:v>
                </c:pt>
                <c:pt idx="108923">
                  <c:v>-152.61649999999997</c:v>
                </c:pt>
                <c:pt idx="108924">
                  <c:v>-152.61449999999996</c:v>
                </c:pt>
                <c:pt idx="108925">
                  <c:v>-152.61249999999998</c:v>
                </c:pt>
                <c:pt idx="108926">
                  <c:v>-152.61049999999997</c:v>
                </c:pt>
                <c:pt idx="108927">
                  <c:v>-152.60849999999996</c:v>
                </c:pt>
                <c:pt idx="108928">
                  <c:v>-152.60649999999998</c:v>
                </c:pt>
                <c:pt idx="108929">
                  <c:v>-152.60449999999997</c:v>
                </c:pt>
                <c:pt idx="108930">
                  <c:v>-152.60249999999996</c:v>
                </c:pt>
                <c:pt idx="108931">
                  <c:v>-152.60049999999998</c:v>
                </c:pt>
                <c:pt idx="108932">
                  <c:v>-152.59849999999997</c:v>
                </c:pt>
                <c:pt idx="108933">
                  <c:v>-152.59649999999996</c:v>
                </c:pt>
                <c:pt idx="108934">
                  <c:v>-152.59449999999998</c:v>
                </c:pt>
                <c:pt idx="108935">
                  <c:v>-152.59249999999997</c:v>
                </c:pt>
                <c:pt idx="108936">
                  <c:v>-152.59049999999996</c:v>
                </c:pt>
                <c:pt idx="108937">
                  <c:v>-152.58849999999998</c:v>
                </c:pt>
                <c:pt idx="108938">
                  <c:v>-152.58649999999997</c:v>
                </c:pt>
                <c:pt idx="108939">
                  <c:v>-152.58449999999999</c:v>
                </c:pt>
                <c:pt idx="108940">
                  <c:v>-152.58249999999998</c:v>
                </c:pt>
                <c:pt idx="108941">
                  <c:v>-152.58049999999997</c:v>
                </c:pt>
                <c:pt idx="108942">
                  <c:v>-152.57849999999999</c:v>
                </c:pt>
                <c:pt idx="108943">
                  <c:v>-152.57649999999998</c:v>
                </c:pt>
                <c:pt idx="108944">
                  <c:v>-152.57449999999997</c:v>
                </c:pt>
                <c:pt idx="108945">
                  <c:v>-152.57249999999999</c:v>
                </c:pt>
                <c:pt idx="108946">
                  <c:v>-152.57049999999998</c:v>
                </c:pt>
                <c:pt idx="108947">
                  <c:v>-152.56849999999997</c:v>
                </c:pt>
                <c:pt idx="108948">
                  <c:v>-152.56649999999999</c:v>
                </c:pt>
                <c:pt idx="108949">
                  <c:v>-152.56449999999998</c:v>
                </c:pt>
                <c:pt idx="108950">
                  <c:v>-152.56249999999997</c:v>
                </c:pt>
                <c:pt idx="108951">
                  <c:v>-152.56049999999999</c:v>
                </c:pt>
                <c:pt idx="108952">
                  <c:v>-152.55849999999998</c:v>
                </c:pt>
                <c:pt idx="108953">
                  <c:v>-152.55649999999997</c:v>
                </c:pt>
                <c:pt idx="108954">
                  <c:v>-152.55449999999999</c:v>
                </c:pt>
                <c:pt idx="108955">
                  <c:v>-152.55249999999998</c:v>
                </c:pt>
                <c:pt idx="108956">
                  <c:v>-152.55049999999997</c:v>
                </c:pt>
                <c:pt idx="108957">
                  <c:v>-152.54849999999999</c:v>
                </c:pt>
                <c:pt idx="108958">
                  <c:v>-152.54649999999998</c:v>
                </c:pt>
                <c:pt idx="108959">
                  <c:v>-152.54449999999997</c:v>
                </c:pt>
                <c:pt idx="108960">
                  <c:v>-152.54249999999999</c:v>
                </c:pt>
                <c:pt idx="108961">
                  <c:v>-152.54049999999998</c:v>
                </c:pt>
                <c:pt idx="108962">
                  <c:v>-152.53849999999997</c:v>
                </c:pt>
                <c:pt idx="108963">
                  <c:v>-152.53649999999999</c:v>
                </c:pt>
                <c:pt idx="108964">
                  <c:v>-152.53449999999998</c:v>
                </c:pt>
                <c:pt idx="108965">
                  <c:v>-152.53249999999997</c:v>
                </c:pt>
                <c:pt idx="108966">
                  <c:v>-152.53049999999999</c:v>
                </c:pt>
                <c:pt idx="108967">
                  <c:v>-152.52849999999998</c:v>
                </c:pt>
                <c:pt idx="108968">
                  <c:v>-152.52649999999997</c:v>
                </c:pt>
                <c:pt idx="108969">
                  <c:v>-152.52449999999999</c:v>
                </c:pt>
                <c:pt idx="108970">
                  <c:v>-152.52249999999998</c:v>
                </c:pt>
                <c:pt idx="108971">
                  <c:v>-152.52049999999997</c:v>
                </c:pt>
                <c:pt idx="108972">
                  <c:v>-152.51849999999999</c:v>
                </c:pt>
                <c:pt idx="108973">
                  <c:v>-152.51649999999998</c:v>
                </c:pt>
                <c:pt idx="108974">
                  <c:v>-152.51449999999997</c:v>
                </c:pt>
                <c:pt idx="108975">
                  <c:v>-152.51249999999999</c:v>
                </c:pt>
                <c:pt idx="108976">
                  <c:v>-152.51049999999998</c:v>
                </c:pt>
                <c:pt idx="108977">
                  <c:v>-152.50849999999997</c:v>
                </c:pt>
                <c:pt idx="108978">
                  <c:v>-152.50649999999999</c:v>
                </c:pt>
                <c:pt idx="108979">
                  <c:v>-152.50449999999998</c:v>
                </c:pt>
                <c:pt idx="108980">
                  <c:v>-152.50249999999997</c:v>
                </c:pt>
                <c:pt idx="108981">
                  <c:v>-152.50049999999999</c:v>
                </c:pt>
                <c:pt idx="108982">
                  <c:v>-152.49849999999998</c:v>
                </c:pt>
                <c:pt idx="108983">
                  <c:v>-152.49649999999997</c:v>
                </c:pt>
                <c:pt idx="108984">
                  <c:v>-152.49449999999999</c:v>
                </c:pt>
                <c:pt idx="108985">
                  <c:v>-152.49249999999998</c:v>
                </c:pt>
                <c:pt idx="108986">
                  <c:v>-152.49049999999997</c:v>
                </c:pt>
                <c:pt idx="108987">
                  <c:v>-152.48849999999999</c:v>
                </c:pt>
                <c:pt idx="108988">
                  <c:v>-152.48649999999998</c:v>
                </c:pt>
                <c:pt idx="108989">
                  <c:v>-152.48449999999997</c:v>
                </c:pt>
                <c:pt idx="108990">
                  <c:v>-152.48249999999999</c:v>
                </c:pt>
                <c:pt idx="108991">
                  <c:v>-152.48049999999998</c:v>
                </c:pt>
                <c:pt idx="108992">
                  <c:v>-152.47849999999997</c:v>
                </c:pt>
                <c:pt idx="108993">
                  <c:v>-152.47649999999999</c:v>
                </c:pt>
                <c:pt idx="108994">
                  <c:v>-152.47449999999998</c:v>
                </c:pt>
                <c:pt idx="108995">
                  <c:v>-152.47249999999997</c:v>
                </c:pt>
                <c:pt idx="108996">
                  <c:v>-152.47049999999999</c:v>
                </c:pt>
                <c:pt idx="108997">
                  <c:v>-152.46849999999998</c:v>
                </c:pt>
                <c:pt idx="108998">
                  <c:v>-152.46649999999997</c:v>
                </c:pt>
                <c:pt idx="108999">
                  <c:v>-152.46449999999999</c:v>
                </c:pt>
                <c:pt idx="109000">
                  <c:v>-152.46249999999998</c:v>
                </c:pt>
                <c:pt idx="109001">
                  <c:v>-152.46049999999997</c:v>
                </c:pt>
                <c:pt idx="109002">
                  <c:v>-152.45849999999999</c:v>
                </c:pt>
                <c:pt idx="109003">
                  <c:v>-152.45649999999998</c:v>
                </c:pt>
                <c:pt idx="109004">
                  <c:v>-152.45449999999997</c:v>
                </c:pt>
                <c:pt idx="109005">
                  <c:v>-152.45249999999999</c:v>
                </c:pt>
                <c:pt idx="109006">
                  <c:v>-152.45049999999998</c:v>
                </c:pt>
                <c:pt idx="109007">
                  <c:v>-152.44849999999997</c:v>
                </c:pt>
                <c:pt idx="109008">
                  <c:v>-152.44649999999999</c:v>
                </c:pt>
                <c:pt idx="109009">
                  <c:v>-152.44449999999998</c:v>
                </c:pt>
                <c:pt idx="109010">
                  <c:v>-152.44249999999997</c:v>
                </c:pt>
                <c:pt idx="109011">
                  <c:v>-152.44049999999999</c:v>
                </c:pt>
                <c:pt idx="109012">
                  <c:v>-152.43849999999998</c:v>
                </c:pt>
                <c:pt idx="109013">
                  <c:v>-152.43649999999997</c:v>
                </c:pt>
                <c:pt idx="109014">
                  <c:v>-152.43449999999999</c:v>
                </c:pt>
                <c:pt idx="109015">
                  <c:v>-152.43249999999998</c:v>
                </c:pt>
                <c:pt idx="109016">
                  <c:v>-152.43049999999997</c:v>
                </c:pt>
                <c:pt idx="109017">
                  <c:v>-152.42849999999999</c:v>
                </c:pt>
                <c:pt idx="109018">
                  <c:v>-152.42649999999998</c:v>
                </c:pt>
                <c:pt idx="109019">
                  <c:v>-152.42449999999997</c:v>
                </c:pt>
                <c:pt idx="109020">
                  <c:v>-152.42249999999999</c:v>
                </c:pt>
                <c:pt idx="109021">
                  <c:v>-152.42049999999998</c:v>
                </c:pt>
                <c:pt idx="109022">
                  <c:v>-152.41849999999997</c:v>
                </c:pt>
                <c:pt idx="109023">
                  <c:v>-152.41649999999998</c:v>
                </c:pt>
                <c:pt idx="109024">
                  <c:v>-152.41449999999998</c:v>
                </c:pt>
                <c:pt idx="109025">
                  <c:v>-152.41249999999997</c:v>
                </c:pt>
                <c:pt idx="109026">
                  <c:v>-152.41049999999998</c:v>
                </c:pt>
                <c:pt idx="109027">
                  <c:v>-152.40849999999998</c:v>
                </c:pt>
                <c:pt idx="109028">
                  <c:v>-152.40649999999997</c:v>
                </c:pt>
                <c:pt idx="109029">
                  <c:v>-152.40449999999998</c:v>
                </c:pt>
                <c:pt idx="109030">
                  <c:v>-152.40249999999997</c:v>
                </c:pt>
                <c:pt idx="109031">
                  <c:v>-152.40049999999997</c:v>
                </c:pt>
                <c:pt idx="109032">
                  <c:v>-152.39849999999998</c:v>
                </c:pt>
                <c:pt idx="109033">
                  <c:v>-152.39649999999997</c:v>
                </c:pt>
                <c:pt idx="109034">
                  <c:v>-152.39449999999997</c:v>
                </c:pt>
                <c:pt idx="109035">
                  <c:v>-152.39249999999998</c:v>
                </c:pt>
                <c:pt idx="109036">
                  <c:v>-152.39049999999997</c:v>
                </c:pt>
                <c:pt idx="109037">
                  <c:v>-152.38849999999996</c:v>
                </c:pt>
                <c:pt idx="109038">
                  <c:v>-152.38649999999998</c:v>
                </c:pt>
                <c:pt idx="109039">
                  <c:v>-152.38449999999997</c:v>
                </c:pt>
                <c:pt idx="109040">
                  <c:v>-152.38249999999996</c:v>
                </c:pt>
                <c:pt idx="109041">
                  <c:v>-152.38049999999998</c:v>
                </c:pt>
                <c:pt idx="109042">
                  <c:v>-152.37849999999997</c:v>
                </c:pt>
                <c:pt idx="109043">
                  <c:v>-152.37649999999996</c:v>
                </c:pt>
                <c:pt idx="109044">
                  <c:v>-152.37449999999998</c:v>
                </c:pt>
                <c:pt idx="109045">
                  <c:v>-152.37249999999997</c:v>
                </c:pt>
                <c:pt idx="109046">
                  <c:v>-152.37049999999996</c:v>
                </c:pt>
                <c:pt idx="109047">
                  <c:v>-152.36849999999998</c:v>
                </c:pt>
                <c:pt idx="109048">
                  <c:v>-152.36649999999997</c:v>
                </c:pt>
                <c:pt idx="109049">
                  <c:v>-152.36449999999996</c:v>
                </c:pt>
                <c:pt idx="109050">
                  <c:v>-152.36249999999998</c:v>
                </c:pt>
                <c:pt idx="109051">
                  <c:v>-152.36049999999997</c:v>
                </c:pt>
                <c:pt idx="109052">
                  <c:v>-152.35849999999996</c:v>
                </c:pt>
                <c:pt idx="109053">
                  <c:v>-152.35649999999998</c:v>
                </c:pt>
                <c:pt idx="109054">
                  <c:v>-152.35449999999997</c:v>
                </c:pt>
                <c:pt idx="109055">
                  <c:v>-152.35249999999996</c:v>
                </c:pt>
                <c:pt idx="109056">
                  <c:v>-152.35049999999998</c:v>
                </c:pt>
                <c:pt idx="109057">
                  <c:v>-152.34849999999997</c:v>
                </c:pt>
                <c:pt idx="109058">
                  <c:v>-152.34649999999996</c:v>
                </c:pt>
                <c:pt idx="109059">
                  <c:v>-152.34449999999998</c:v>
                </c:pt>
                <c:pt idx="109060">
                  <c:v>-152.34249999999997</c:v>
                </c:pt>
                <c:pt idx="109061">
                  <c:v>-152.34049999999996</c:v>
                </c:pt>
                <c:pt idx="109062">
                  <c:v>-152.33849999999998</c:v>
                </c:pt>
                <c:pt idx="109063">
                  <c:v>-152.33649999999997</c:v>
                </c:pt>
                <c:pt idx="109064">
                  <c:v>-152.33449999999999</c:v>
                </c:pt>
                <c:pt idx="109065">
                  <c:v>-152.33249999999998</c:v>
                </c:pt>
                <c:pt idx="109066">
                  <c:v>-152.33049999999997</c:v>
                </c:pt>
                <c:pt idx="109067">
                  <c:v>-152.32849999999999</c:v>
                </c:pt>
                <c:pt idx="109068">
                  <c:v>-152.32649999999998</c:v>
                </c:pt>
                <c:pt idx="109069">
                  <c:v>-152.32449999999997</c:v>
                </c:pt>
                <c:pt idx="109070">
                  <c:v>-152.32249999999999</c:v>
                </c:pt>
                <c:pt idx="109071">
                  <c:v>-152.32049999999998</c:v>
                </c:pt>
                <c:pt idx="109072">
                  <c:v>-152.31849999999997</c:v>
                </c:pt>
                <c:pt idx="109073">
                  <c:v>-152.31649999999999</c:v>
                </c:pt>
                <c:pt idx="109074">
                  <c:v>-152.31449999999998</c:v>
                </c:pt>
                <c:pt idx="109075">
                  <c:v>-152.31249999999997</c:v>
                </c:pt>
                <c:pt idx="109076">
                  <c:v>-152.31049999999999</c:v>
                </c:pt>
                <c:pt idx="109077">
                  <c:v>-152.30849999999998</c:v>
                </c:pt>
                <c:pt idx="109078">
                  <c:v>-152.30649999999997</c:v>
                </c:pt>
                <c:pt idx="109079">
                  <c:v>-152.30449999999999</c:v>
                </c:pt>
                <c:pt idx="109080">
                  <c:v>-152.30249999999998</c:v>
                </c:pt>
                <c:pt idx="109081">
                  <c:v>-152.30049999999997</c:v>
                </c:pt>
                <c:pt idx="109082">
                  <c:v>-152.29849999999999</c:v>
                </c:pt>
                <c:pt idx="109083">
                  <c:v>-152.29649999999998</c:v>
                </c:pt>
                <c:pt idx="109084">
                  <c:v>-152.29449999999997</c:v>
                </c:pt>
                <c:pt idx="109085">
                  <c:v>-152.29249999999999</c:v>
                </c:pt>
                <c:pt idx="109086">
                  <c:v>-152.29049999999998</c:v>
                </c:pt>
                <c:pt idx="109087">
                  <c:v>-152.28849999999997</c:v>
                </c:pt>
                <c:pt idx="109088">
                  <c:v>-152.28649999999999</c:v>
                </c:pt>
                <c:pt idx="109089">
                  <c:v>-152.28449999999998</c:v>
                </c:pt>
                <c:pt idx="109090">
                  <c:v>-152.28249999999997</c:v>
                </c:pt>
                <c:pt idx="109091">
                  <c:v>-152.28049999999999</c:v>
                </c:pt>
                <c:pt idx="109092">
                  <c:v>-152.27849999999998</c:v>
                </c:pt>
                <c:pt idx="109093">
                  <c:v>-152.27649999999997</c:v>
                </c:pt>
                <c:pt idx="109094">
                  <c:v>-152.27449999999999</c:v>
                </c:pt>
                <c:pt idx="109095">
                  <c:v>-152.27249999999998</c:v>
                </c:pt>
                <c:pt idx="109096">
                  <c:v>-152.27049999999997</c:v>
                </c:pt>
                <c:pt idx="109097">
                  <c:v>-152.26849999999999</c:v>
                </c:pt>
                <c:pt idx="109098">
                  <c:v>-152.26649999999998</c:v>
                </c:pt>
                <c:pt idx="109099">
                  <c:v>-152.26449999999997</c:v>
                </c:pt>
                <c:pt idx="109100">
                  <c:v>-152.26249999999999</c:v>
                </c:pt>
                <c:pt idx="109101">
                  <c:v>-152.26049999999998</c:v>
                </c:pt>
                <c:pt idx="109102">
                  <c:v>-152.25849999999997</c:v>
                </c:pt>
                <c:pt idx="109103">
                  <c:v>-152.25649999999999</c:v>
                </c:pt>
                <c:pt idx="109104">
                  <c:v>-152.25449999999998</c:v>
                </c:pt>
                <c:pt idx="109105">
                  <c:v>-152.25249999999997</c:v>
                </c:pt>
                <c:pt idx="109106">
                  <c:v>-152.25049999999999</c:v>
                </c:pt>
                <c:pt idx="109107">
                  <c:v>-152.24849999999998</c:v>
                </c:pt>
                <c:pt idx="109108">
                  <c:v>-152.24649999999997</c:v>
                </c:pt>
                <c:pt idx="109109">
                  <c:v>-152.24449999999999</c:v>
                </c:pt>
                <c:pt idx="109110">
                  <c:v>-152.24249999999998</c:v>
                </c:pt>
                <c:pt idx="109111">
                  <c:v>-152.24049999999997</c:v>
                </c:pt>
                <c:pt idx="109112">
                  <c:v>-152.23849999999999</c:v>
                </c:pt>
                <c:pt idx="109113">
                  <c:v>-152.23649999999998</c:v>
                </c:pt>
                <c:pt idx="109114">
                  <c:v>-152.23449999999997</c:v>
                </c:pt>
                <c:pt idx="109115">
                  <c:v>-152.23249999999999</c:v>
                </c:pt>
                <c:pt idx="109116">
                  <c:v>-152.23049999999998</c:v>
                </c:pt>
                <c:pt idx="109117">
                  <c:v>-152.22849999999997</c:v>
                </c:pt>
                <c:pt idx="109118">
                  <c:v>-152.22649999999999</c:v>
                </c:pt>
                <c:pt idx="109119">
                  <c:v>-152.22449999999998</c:v>
                </c:pt>
                <c:pt idx="109120">
                  <c:v>-152.22249999999997</c:v>
                </c:pt>
                <c:pt idx="109121">
                  <c:v>-152.22049999999999</c:v>
                </c:pt>
                <c:pt idx="109122">
                  <c:v>-152.21849999999998</c:v>
                </c:pt>
                <c:pt idx="109123">
                  <c:v>-152.21649999999997</c:v>
                </c:pt>
                <c:pt idx="109124">
                  <c:v>-152.21449999999999</c:v>
                </c:pt>
                <c:pt idx="109125">
                  <c:v>-152.21249999999998</c:v>
                </c:pt>
                <c:pt idx="109126">
                  <c:v>-152.21049999999997</c:v>
                </c:pt>
                <c:pt idx="109127">
                  <c:v>-152.20849999999999</c:v>
                </c:pt>
                <c:pt idx="109128">
                  <c:v>-152.20649999999998</c:v>
                </c:pt>
                <c:pt idx="109129">
                  <c:v>-152.20449999999997</c:v>
                </c:pt>
                <c:pt idx="109130">
                  <c:v>-152.20249999999999</c:v>
                </c:pt>
                <c:pt idx="109131">
                  <c:v>-152.20049999999998</c:v>
                </c:pt>
                <c:pt idx="109132">
                  <c:v>-152.19849999999997</c:v>
                </c:pt>
                <c:pt idx="109133">
                  <c:v>-152.19649999999999</c:v>
                </c:pt>
                <c:pt idx="109134">
                  <c:v>-152.19449999999998</c:v>
                </c:pt>
                <c:pt idx="109135">
                  <c:v>-152.19249999999997</c:v>
                </c:pt>
                <c:pt idx="109136">
                  <c:v>-152.19049999999999</c:v>
                </c:pt>
                <c:pt idx="109137">
                  <c:v>-152.18849999999998</c:v>
                </c:pt>
                <c:pt idx="109138">
                  <c:v>-152.18649999999997</c:v>
                </c:pt>
                <c:pt idx="109139">
                  <c:v>-152.18449999999999</c:v>
                </c:pt>
                <c:pt idx="109140">
                  <c:v>-152.18249999999998</c:v>
                </c:pt>
                <c:pt idx="109141">
                  <c:v>-152.18049999999997</c:v>
                </c:pt>
                <c:pt idx="109142">
                  <c:v>-152.17849999999999</c:v>
                </c:pt>
                <c:pt idx="109143">
                  <c:v>-152.17649999999998</c:v>
                </c:pt>
                <c:pt idx="109144">
                  <c:v>-152.17449999999997</c:v>
                </c:pt>
                <c:pt idx="109145">
                  <c:v>-152.17249999999999</c:v>
                </c:pt>
                <c:pt idx="109146">
                  <c:v>-152.17049999999998</c:v>
                </c:pt>
                <c:pt idx="109147">
                  <c:v>-152.16849999999997</c:v>
                </c:pt>
                <c:pt idx="109148">
                  <c:v>-152.16649999999998</c:v>
                </c:pt>
                <c:pt idx="109149">
                  <c:v>-152.16449999999998</c:v>
                </c:pt>
                <c:pt idx="109150">
                  <c:v>-152.16249999999997</c:v>
                </c:pt>
                <c:pt idx="109151">
                  <c:v>-152.16049999999998</c:v>
                </c:pt>
                <c:pt idx="109152">
                  <c:v>-152.15849999999998</c:v>
                </c:pt>
                <c:pt idx="109153">
                  <c:v>-152.15649999999997</c:v>
                </c:pt>
                <c:pt idx="109154">
                  <c:v>-152.15449999999998</c:v>
                </c:pt>
                <c:pt idx="109155">
                  <c:v>-152.15249999999997</c:v>
                </c:pt>
                <c:pt idx="109156">
                  <c:v>-152.15049999999997</c:v>
                </c:pt>
                <c:pt idx="109157">
                  <c:v>-152.14849999999998</c:v>
                </c:pt>
                <c:pt idx="109158">
                  <c:v>-152.14649999999997</c:v>
                </c:pt>
                <c:pt idx="109159">
                  <c:v>-152.14449999999997</c:v>
                </c:pt>
                <c:pt idx="109160">
                  <c:v>-152.14249999999998</c:v>
                </c:pt>
                <c:pt idx="109161">
                  <c:v>-152.14049999999997</c:v>
                </c:pt>
                <c:pt idx="109162">
                  <c:v>-152.13849999999996</c:v>
                </c:pt>
                <c:pt idx="109163">
                  <c:v>-152.13649999999998</c:v>
                </c:pt>
                <c:pt idx="109164">
                  <c:v>-152.13449999999997</c:v>
                </c:pt>
                <c:pt idx="109165">
                  <c:v>-152.13249999999996</c:v>
                </c:pt>
                <c:pt idx="109166">
                  <c:v>-152.13049999999998</c:v>
                </c:pt>
                <c:pt idx="109167">
                  <c:v>-152.12849999999997</c:v>
                </c:pt>
                <c:pt idx="109168">
                  <c:v>-152.12649999999996</c:v>
                </c:pt>
                <c:pt idx="109169">
                  <c:v>-152.12449999999998</c:v>
                </c:pt>
                <c:pt idx="109170">
                  <c:v>-152.12249999999997</c:v>
                </c:pt>
                <c:pt idx="109171">
                  <c:v>-152.12049999999996</c:v>
                </c:pt>
                <c:pt idx="109172">
                  <c:v>-152.11849999999998</c:v>
                </c:pt>
                <c:pt idx="109173">
                  <c:v>-152.11649999999997</c:v>
                </c:pt>
                <c:pt idx="109174">
                  <c:v>-152.11449999999996</c:v>
                </c:pt>
                <c:pt idx="109175">
                  <c:v>-152.11249999999998</c:v>
                </c:pt>
                <c:pt idx="109176">
                  <c:v>-152.11049999999997</c:v>
                </c:pt>
                <c:pt idx="109177">
                  <c:v>-152.10849999999996</c:v>
                </c:pt>
                <c:pt idx="109178">
                  <c:v>-152.10649999999998</c:v>
                </c:pt>
                <c:pt idx="109179">
                  <c:v>-152.10449999999997</c:v>
                </c:pt>
                <c:pt idx="109180">
                  <c:v>-152.10249999999996</c:v>
                </c:pt>
                <c:pt idx="109181">
                  <c:v>-152.10049999999998</c:v>
                </c:pt>
                <c:pt idx="109182">
                  <c:v>-152.09849999999997</c:v>
                </c:pt>
                <c:pt idx="109183">
                  <c:v>-152.09649999999996</c:v>
                </c:pt>
                <c:pt idx="109184">
                  <c:v>-152.09449999999998</c:v>
                </c:pt>
                <c:pt idx="109185">
                  <c:v>-152.09249999999997</c:v>
                </c:pt>
                <c:pt idx="109186">
                  <c:v>-152.09049999999996</c:v>
                </c:pt>
                <c:pt idx="109187">
                  <c:v>-152.08849999999998</c:v>
                </c:pt>
                <c:pt idx="109188">
                  <c:v>-152.08649999999997</c:v>
                </c:pt>
                <c:pt idx="109189">
                  <c:v>-152.08449999999999</c:v>
                </c:pt>
                <c:pt idx="109190">
                  <c:v>-152.08249999999998</c:v>
                </c:pt>
                <c:pt idx="109191">
                  <c:v>-152.08049999999997</c:v>
                </c:pt>
                <c:pt idx="109192">
                  <c:v>-152.07849999999999</c:v>
                </c:pt>
                <c:pt idx="109193">
                  <c:v>-152.07649999999998</c:v>
                </c:pt>
                <c:pt idx="109194">
                  <c:v>-152.07449999999997</c:v>
                </c:pt>
                <c:pt idx="109195">
                  <c:v>-152.07249999999999</c:v>
                </c:pt>
                <c:pt idx="109196">
                  <c:v>-152.07049999999998</c:v>
                </c:pt>
                <c:pt idx="109197">
                  <c:v>-152.06849999999997</c:v>
                </c:pt>
                <c:pt idx="109198">
                  <c:v>-152.06649999999999</c:v>
                </c:pt>
                <c:pt idx="109199">
                  <c:v>-152.06449999999998</c:v>
                </c:pt>
                <c:pt idx="109200">
                  <c:v>-152.06249999999997</c:v>
                </c:pt>
                <c:pt idx="109201">
                  <c:v>-152.06049999999999</c:v>
                </c:pt>
                <c:pt idx="109202">
                  <c:v>-152.05849999999998</c:v>
                </c:pt>
                <c:pt idx="109203">
                  <c:v>-152.05649999999997</c:v>
                </c:pt>
                <c:pt idx="109204">
                  <c:v>-152.05449999999999</c:v>
                </c:pt>
                <c:pt idx="109205">
                  <c:v>-152.05249999999998</c:v>
                </c:pt>
                <c:pt idx="109206">
                  <c:v>-152.05049999999997</c:v>
                </c:pt>
                <c:pt idx="109207">
                  <c:v>-152.04849999999999</c:v>
                </c:pt>
                <c:pt idx="109208">
                  <c:v>-152.04649999999998</c:v>
                </c:pt>
                <c:pt idx="109209">
                  <c:v>-152.04449999999997</c:v>
                </c:pt>
                <c:pt idx="109210">
                  <c:v>-152.04249999999999</c:v>
                </c:pt>
                <c:pt idx="109211">
                  <c:v>-152.04049999999998</c:v>
                </c:pt>
                <c:pt idx="109212">
                  <c:v>-152.03849999999997</c:v>
                </c:pt>
                <c:pt idx="109213">
                  <c:v>-152.03649999999999</c:v>
                </c:pt>
                <c:pt idx="109214">
                  <c:v>-152.03449999999998</c:v>
                </c:pt>
                <c:pt idx="109215">
                  <c:v>-152.03249999999997</c:v>
                </c:pt>
                <c:pt idx="109216">
                  <c:v>-152.03049999999999</c:v>
                </c:pt>
                <c:pt idx="109217">
                  <c:v>-152.02849999999998</c:v>
                </c:pt>
                <c:pt idx="109218">
                  <c:v>-152.02649999999997</c:v>
                </c:pt>
                <c:pt idx="109219">
                  <c:v>-152.02449999999999</c:v>
                </c:pt>
                <c:pt idx="109220">
                  <c:v>-152.02249999999998</c:v>
                </c:pt>
                <c:pt idx="109221">
                  <c:v>-152.02049999999997</c:v>
                </c:pt>
                <c:pt idx="109222">
                  <c:v>-152.01849999999999</c:v>
                </c:pt>
                <c:pt idx="109223">
                  <c:v>-152.01649999999998</c:v>
                </c:pt>
                <c:pt idx="109224">
                  <c:v>-152.01449999999997</c:v>
                </c:pt>
                <c:pt idx="109225">
                  <c:v>-152.01249999999999</c:v>
                </c:pt>
                <c:pt idx="109226">
                  <c:v>-152.01049999999998</c:v>
                </c:pt>
                <c:pt idx="109227">
                  <c:v>-152.00849999999997</c:v>
                </c:pt>
                <c:pt idx="109228">
                  <c:v>-152.00649999999999</c:v>
                </c:pt>
                <c:pt idx="109229">
                  <c:v>-152.00449999999998</c:v>
                </c:pt>
                <c:pt idx="109230">
                  <c:v>-152.00249999999997</c:v>
                </c:pt>
                <c:pt idx="109231">
                  <c:v>-152.00049999999999</c:v>
                </c:pt>
                <c:pt idx="109232">
                  <c:v>-151.99849999999998</c:v>
                </c:pt>
                <c:pt idx="109233">
                  <c:v>-151.99649999999997</c:v>
                </c:pt>
                <c:pt idx="109234">
                  <c:v>-151.99449999999999</c:v>
                </c:pt>
                <c:pt idx="109235">
                  <c:v>-151.99249999999998</c:v>
                </c:pt>
                <c:pt idx="109236">
                  <c:v>-151.99049999999997</c:v>
                </c:pt>
                <c:pt idx="109237">
                  <c:v>-151.98849999999999</c:v>
                </c:pt>
                <c:pt idx="109238">
                  <c:v>-151.98649999999998</c:v>
                </c:pt>
                <c:pt idx="109239">
                  <c:v>-151.98449999999997</c:v>
                </c:pt>
                <c:pt idx="109240">
                  <c:v>-151.98249999999999</c:v>
                </c:pt>
                <c:pt idx="109241">
                  <c:v>-151.98049999999998</c:v>
                </c:pt>
                <c:pt idx="109242">
                  <c:v>-151.97849999999997</c:v>
                </c:pt>
                <c:pt idx="109243">
                  <c:v>-151.97649999999999</c:v>
                </c:pt>
                <c:pt idx="109244">
                  <c:v>-151.97449999999998</c:v>
                </c:pt>
                <c:pt idx="109245">
                  <c:v>-151.97249999999997</c:v>
                </c:pt>
                <c:pt idx="109246">
                  <c:v>-151.97049999999999</c:v>
                </c:pt>
                <c:pt idx="109247">
                  <c:v>-151.96849999999998</c:v>
                </c:pt>
                <c:pt idx="109248">
                  <c:v>-151.96649999999997</c:v>
                </c:pt>
                <c:pt idx="109249">
                  <c:v>-151.96449999999999</c:v>
                </c:pt>
                <c:pt idx="109250">
                  <c:v>-151.96249999999998</c:v>
                </c:pt>
                <c:pt idx="109251">
                  <c:v>-151.96049999999997</c:v>
                </c:pt>
                <c:pt idx="109252">
                  <c:v>-151.95849999999999</c:v>
                </c:pt>
                <c:pt idx="109253">
                  <c:v>-151.95649999999998</c:v>
                </c:pt>
                <c:pt idx="109254">
                  <c:v>-151.95449999999997</c:v>
                </c:pt>
                <c:pt idx="109255">
                  <c:v>-151.95249999999999</c:v>
                </c:pt>
                <c:pt idx="109256">
                  <c:v>-151.95049999999998</c:v>
                </c:pt>
                <c:pt idx="109257">
                  <c:v>-151.94849999999997</c:v>
                </c:pt>
                <c:pt idx="109258">
                  <c:v>-151.94649999999999</c:v>
                </c:pt>
                <c:pt idx="109259">
                  <c:v>-151.94449999999998</c:v>
                </c:pt>
                <c:pt idx="109260">
                  <c:v>-151.94249999999997</c:v>
                </c:pt>
                <c:pt idx="109261">
                  <c:v>-151.94049999999999</c:v>
                </c:pt>
                <c:pt idx="109262">
                  <c:v>-151.93849999999998</c:v>
                </c:pt>
                <c:pt idx="109263">
                  <c:v>-151.93649999999997</c:v>
                </c:pt>
                <c:pt idx="109264">
                  <c:v>-151.93449999999999</c:v>
                </c:pt>
                <c:pt idx="109265">
                  <c:v>-151.93249999999998</c:v>
                </c:pt>
                <c:pt idx="109266">
                  <c:v>-151.93049999999997</c:v>
                </c:pt>
                <c:pt idx="109267">
                  <c:v>-151.92849999999999</c:v>
                </c:pt>
                <c:pt idx="109268">
                  <c:v>-151.92649999999998</c:v>
                </c:pt>
                <c:pt idx="109269">
                  <c:v>-151.92449999999997</c:v>
                </c:pt>
                <c:pt idx="109270">
                  <c:v>-151.92249999999999</c:v>
                </c:pt>
                <c:pt idx="109271">
                  <c:v>-151.92049999999998</c:v>
                </c:pt>
                <c:pt idx="109272">
                  <c:v>-151.91849999999997</c:v>
                </c:pt>
                <c:pt idx="109273">
                  <c:v>-151.91649999999998</c:v>
                </c:pt>
                <c:pt idx="109274">
                  <c:v>-151.91449999999998</c:v>
                </c:pt>
                <c:pt idx="109275">
                  <c:v>-151.91249999999997</c:v>
                </c:pt>
                <c:pt idx="109276">
                  <c:v>-151.91049999999998</c:v>
                </c:pt>
                <c:pt idx="109277">
                  <c:v>-151.90849999999998</c:v>
                </c:pt>
                <c:pt idx="109278">
                  <c:v>-151.90649999999997</c:v>
                </c:pt>
                <c:pt idx="109279">
                  <c:v>-151.90449999999998</c:v>
                </c:pt>
                <c:pt idx="109280">
                  <c:v>-151.90249999999997</c:v>
                </c:pt>
                <c:pt idx="109281">
                  <c:v>-151.90049999999997</c:v>
                </c:pt>
                <c:pt idx="109282">
                  <c:v>-151.89849999999998</c:v>
                </c:pt>
                <c:pt idx="109283">
                  <c:v>-151.89649999999997</c:v>
                </c:pt>
                <c:pt idx="109284">
                  <c:v>-151.89449999999997</c:v>
                </c:pt>
                <c:pt idx="109285">
                  <c:v>-151.89249999999998</c:v>
                </c:pt>
                <c:pt idx="109286">
                  <c:v>-151.89049999999997</c:v>
                </c:pt>
                <c:pt idx="109287">
                  <c:v>-151.88849999999996</c:v>
                </c:pt>
                <c:pt idx="109288">
                  <c:v>-151.88649999999998</c:v>
                </c:pt>
                <c:pt idx="109289">
                  <c:v>-151.88449999999997</c:v>
                </c:pt>
                <c:pt idx="109290">
                  <c:v>-151.88249999999996</c:v>
                </c:pt>
                <c:pt idx="109291">
                  <c:v>-151.88049999999998</c:v>
                </c:pt>
                <c:pt idx="109292">
                  <c:v>-151.87849999999997</c:v>
                </c:pt>
                <c:pt idx="109293">
                  <c:v>-151.87649999999996</c:v>
                </c:pt>
                <c:pt idx="109294">
                  <c:v>-151.87449999999998</c:v>
                </c:pt>
                <c:pt idx="109295">
                  <c:v>-151.87249999999997</c:v>
                </c:pt>
                <c:pt idx="109296">
                  <c:v>-151.87049999999996</c:v>
                </c:pt>
                <c:pt idx="109297">
                  <c:v>-151.86849999999998</c:v>
                </c:pt>
                <c:pt idx="109298">
                  <c:v>-151.86649999999997</c:v>
                </c:pt>
                <c:pt idx="109299">
                  <c:v>-151.86449999999996</c:v>
                </c:pt>
                <c:pt idx="109300">
                  <c:v>-151.86249999999998</c:v>
                </c:pt>
                <c:pt idx="109301">
                  <c:v>-151.86049999999997</c:v>
                </c:pt>
                <c:pt idx="109302">
                  <c:v>-151.85849999999996</c:v>
                </c:pt>
                <c:pt idx="109303">
                  <c:v>-151.85649999999998</c:v>
                </c:pt>
                <c:pt idx="109304">
                  <c:v>-151.85449999999997</c:v>
                </c:pt>
                <c:pt idx="109305">
                  <c:v>-151.85249999999996</c:v>
                </c:pt>
                <c:pt idx="109306">
                  <c:v>-151.85049999999998</c:v>
                </c:pt>
                <c:pt idx="109307">
                  <c:v>-151.84849999999997</c:v>
                </c:pt>
                <c:pt idx="109308">
                  <c:v>-151.84649999999996</c:v>
                </c:pt>
                <c:pt idx="109309">
                  <c:v>-151.84449999999998</c:v>
                </c:pt>
                <c:pt idx="109310">
                  <c:v>-151.84249999999997</c:v>
                </c:pt>
                <c:pt idx="109311">
                  <c:v>-151.84049999999996</c:v>
                </c:pt>
                <c:pt idx="109312">
                  <c:v>-151.83849999999998</c:v>
                </c:pt>
                <c:pt idx="109313">
                  <c:v>-151.83649999999997</c:v>
                </c:pt>
                <c:pt idx="109314">
                  <c:v>-151.83449999999999</c:v>
                </c:pt>
                <c:pt idx="109315">
                  <c:v>-151.83249999999998</c:v>
                </c:pt>
                <c:pt idx="109316">
                  <c:v>-151.83049999999997</c:v>
                </c:pt>
                <c:pt idx="109317">
                  <c:v>-151.82849999999999</c:v>
                </c:pt>
                <c:pt idx="109318">
                  <c:v>-151.82649999999998</c:v>
                </c:pt>
                <c:pt idx="109319">
                  <c:v>-151.82449999999997</c:v>
                </c:pt>
                <c:pt idx="109320">
                  <c:v>-151.82249999999999</c:v>
                </c:pt>
                <c:pt idx="109321">
                  <c:v>-151.82049999999998</c:v>
                </c:pt>
                <c:pt idx="109322">
                  <c:v>-151.81849999999997</c:v>
                </c:pt>
                <c:pt idx="109323">
                  <c:v>-151.81649999999999</c:v>
                </c:pt>
                <c:pt idx="109324">
                  <c:v>-151.81449999999998</c:v>
                </c:pt>
                <c:pt idx="109325">
                  <c:v>-151.81249999999997</c:v>
                </c:pt>
                <c:pt idx="109326">
                  <c:v>-151.81049999999999</c:v>
                </c:pt>
                <c:pt idx="109327">
                  <c:v>-151.80849999999998</c:v>
                </c:pt>
                <c:pt idx="109328">
                  <c:v>-151.80649999999997</c:v>
                </c:pt>
                <c:pt idx="109329">
                  <c:v>-151.80449999999999</c:v>
                </c:pt>
                <c:pt idx="109330">
                  <c:v>-151.80249999999998</c:v>
                </c:pt>
                <c:pt idx="109331">
                  <c:v>-151.80049999999997</c:v>
                </c:pt>
                <c:pt idx="109332">
                  <c:v>-151.79849999999999</c:v>
                </c:pt>
                <c:pt idx="109333">
                  <c:v>-151.79649999999998</c:v>
                </c:pt>
                <c:pt idx="109334">
                  <c:v>-151.79449999999997</c:v>
                </c:pt>
                <c:pt idx="109335">
                  <c:v>-151.79249999999999</c:v>
                </c:pt>
                <c:pt idx="109336">
                  <c:v>-151.79049999999998</c:v>
                </c:pt>
                <c:pt idx="109337">
                  <c:v>-151.78849999999997</c:v>
                </c:pt>
                <c:pt idx="109338">
                  <c:v>-151.78649999999999</c:v>
                </c:pt>
                <c:pt idx="109339">
                  <c:v>-151.78449999999998</c:v>
                </c:pt>
                <c:pt idx="109340">
                  <c:v>-151.78249999999997</c:v>
                </c:pt>
                <c:pt idx="109341">
                  <c:v>-151.78049999999999</c:v>
                </c:pt>
                <c:pt idx="109342">
                  <c:v>-151.77849999999998</c:v>
                </c:pt>
                <c:pt idx="109343">
                  <c:v>-151.77649999999997</c:v>
                </c:pt>
                <c:pt idx="109344">
                  <c:v>-151.77449999999999</c:v>
                </c:pt>
                <c:pt idx="109345">
                  <c:v>-151.77249999999998</c:v>
                </c:pt>
                <c:pt idx="109346">
                  <c:v>-151.77049999999997</c:v>
                </c:pt>
                <c:pt idx="109347">
                  <c:v>-151.76849999999999</c:v>
                </c:pt>
                <c:pt idx="109348">
                  <c:v>-151.76649999999998</c:v>
                </c:pt>
                <c:pt idx="109349">
                  <c:v>-151.76449999999997</c:v>
                </c:pt>
                <c:pt idx="109350">
                  <c:v>-151.76249999999999</c:v>
                </c:pt>
                <c:pt idx="109351">
                  <c:v>-151.76049999999998</c:v>
                </c:pt>
                <c:pt idx="109352">
                  <c:v>-151.75849999999997</c:v>
                </c:pt>
                <c:pt idx="109353">
                  <c:v>-151.75649999999999</c:v>
                </c:pt>
                <c:pt idx="109354">
                  <c:v>-151.75449999999998</c:v>
                </c:pt>
                <c:pt idx="109355">
                  <c:v>-151.75249999999997</c:v>
                </c:pt>
                <c:pt idx="109356">
                  <c:v>-151.75049999999999</c:v>
                </c:pt>
                <c:pt idx="109357">
                  <c:v>-151.74849999999998</c:v>
                </c:pt>
                <c:pt idx="109358">
                  <c:v>-151.74649999999997</c:v>
                </c:pt>
                <c:pt idx="109359">
                  <c:v>-151.74449999999999</c:v>
                </c:pt>
                <c:pt idx="109360">
                  <c:v>-151.74249999999998</c:v>
                </c:pt>
                <c:pt idx="109361">
                  <c:v>-151.74049999999997</c:v>
                </c:pt>
                <c:pt idx="109362">
                  <c:v>-151.73849999999999</c:v>
                </c:pt>
                <c:pt idx="109363">
                  <c:v>-151.73649999999998</c:v>
                </c:pt>
                <c:pt idx="109364">
                  <c:v>-151.73449999999997</c:v>
                </c:pt>
                <c:pt idx="109365">
                  <c:v>-151.73249999999999</c:v>
                </c:pt>
                <c:pt idx="109366">
                  <c:v>-151.73049999999998</c:v>
                </c:pt>
                <c:pt idx="109367">
                  <c:v>-151.72849999999997</c:v>
                </c:pt>
                <c:pt idx="109368">
                  <c:v>-151.72649999999999</c:v>
                </c:pt>
                <c:pt idx="109369">
                  <c:v>-151.72449999999998</c:v>
                </c:pt>
                <c:pt idx="109370">
                  <c:v>-151.72249999999997</c:v>
                </c:pt>
                <c:pt idx="109371">
                  <c:v>-151.72049999999999</c:v>
                </c:pt>
                <c:pt idx="109372">
                  <c:v>-151.71849999999998</c:v>
                </c:pt>
                <c:pt idx="109373">
                  <c:v>-151.71649999999997</c:v>
                </c:pt>
                <c:pt idx="109374">
                  <c:v>-151.71449999999999</c:v>
                </c:pt>
                <c:pt idx="109375">
                  <c:v>-151.71249999999998</c:v>
                </c:pt>
                <c:pt idx="109376">
                  <c:v>-151.71049999999997</c:v>
                </c:pt>
                <c:pt idx="109377">
                  <c:v>-151.70849999999999</c:v>
                </c:pt>
                <c:pt idx="109378">
                  <c:v>-151.70649999999998</c:v>
                </c:pt>
                <c:pt idx="109379">
                  <c:v>-151.70449999999997</c:v>
                </c:pt>
                <c:pt idx="109380">
                  <c:v>-151.70249999999999</c:v>
                </c:pt>
                <c:pt idx="109381">
                  <c:v>-151.70049999999998</c:v>
                </c:pt>
                <c:pt idx="109382">
                  <c:v>-151.69849999999997</c:v>
                </c:pt>
                <c:pt idx="109383">
                  <c:v>-151.69649999999999</c:v>
                </c:pt>
                <c:pt idx="109384">
                  <c:v>-151.69449999999998</c:v>
                </c:pt>
                <c:pt idx="109385">
                  <c:v>-151.69249999999997</c:v>
                </c:pt>
                <c:pt idx="109386">
                  <c:v>-151.69049999999999</c:v>
                </c:pt>
                <c:pt idx="109387">
                  <c:v>-151.68849999999998</c:v>
                </c:pt>
                <c:pt idx="109388">
                  <c:v>-151.68649999999997</c:v>
                </c:pt>
                <c:pt idx="109389">
                  <c:v>-151.68449999999999</c:v>
                </c:pt>
                <c:pt idx="109390">
                  <c:v>-151.68249999999998</c:v>
                </c:pt>
                <c:pt idx="109391">
                  <c:v>-151.68049999999997</c:v>
                </c:pt>
                <c:pt idx="109392">
                  <c:v>-151.67849999999999</c:v>
                </c:pt>
                <c:pt idx="109393">
                  <c:v>-151.67649999999998</c:v>
                </c:pt>
                <c:pt idx="109394">
                  <c:v>-151.67449999999997</c:v>
                </c:pt>
                <c:pt idx="109395">
                  <c:v>-151.67249999999999</c:v>
                </c:pt>
                <c:pt idx="109396">
                  <c:v>-151.67049999999998</c:v>
                </c:pt>
                <c:pt idx="109397">
                  <c:v>-151.66849999999997</c:v>
                </c:pt>
                <c:pt idx="109398">
                  <c:v>-151.66649999999998</c:v>
                </c:pt>
                <c:pt idx="109399">
                  <c:v>-151.66449999999998</c:v>
                </c:pt>
                <c:pt idx="109400">
                  <c:v>-151.66249999999997</c:v>
                </c:pt>
                <c:pt idx="109401">
                  <c:v>-151.66049999999998</c:v>
                </c:pt>
                <c:pt idx="109402">
                  <c:v>-151.65849999999998</c:v>
                </c:pt>
                <c:pt idx="109403">
                  <c:v>-151.65649999999997</c:v>
                </c:pt>
                <c:pt idx="109404">
                  <c:v>-151.65449999999998</c:v>
                </c:pt>
                <c:pt idx="109405">
                  <c:v>-151.65249999999997</c:v>
                </c:pt>
                <c:pt idx="109406">
                  <c:v>-151.65049999999997</c:v>
                </c:pt>
                <c:pt idx="109407">
                  <c:v>-151.64849999999998</c:v>
                </c:pt>
                <c:pt idx="109408">
                  <c:v>-151.64649999999997</c:v>
                </c:pt>
                <c:pt idx="109409">
                  <c:v>-151.64449999999997</c:v>
                </c:pt>
                <c:pt idx="109410">
                  <c:v>-151.64249999999998</c:v>
                </c:pt>
                <c:pt idx="109411">
                  <c:v>-151.64049999999997</c:v>
                </c:pt>
                <c:pt idx="109412">
                  <c:v>-151.63849999999996</c:v>
                </c:pt>
                <c:pt idx="109413">
                  <c:v>-151.63649999999998</c:v>
                </c:pt>
                <c:pt idx="109414">
                  <c:v>-151.63449999999997</c:v>
                </c:pt>
                <c:pt idx="109415">
                  <c:v>-151.63249999999996</c:v>
                </c:pt>
                <c:pt idx="109416">
                  <c:v>-151.63049999999998</c:v>
                </c:pt>
                <c:pt idx="109417">
                  <c:v>-151.62849999999997</c:v>
                </c:pt>
                <c:pt idx="109418">
                  <c:v>-151.62649999999996</c:v>
                </c:pt>
                <c:pt idx="109419">
                  <c:v>-151.62449999999998</c:v>
                </c:pt>
                <c:pt idx="109420">
                  <c:v>-151.62249999999997</c:v>
                </c:pt>
                <c:pt idx="109421">
                  <c:v>-151.62049999999996</c:v>
                </c:pt>
                <c:pt idx="109422">
                  <c:v>-151.61849999999998</c:v>
                </c:pt>
                <c:pt idx="109423">
                  <c:v>-151.61649999999997</c:v>
                </c:pt>
                <c:pt idx="109424">
                  <c:v>-151.61449999999996</c:v>
                </c:pt>
                <c:pt idx="109425">
                  <c:v>-151.61249999999998</c:v>
                </c:pt>
                <c:pt idx="109426">
                  <c:v>-151.61049999999997</c:v>
                </c:pt>
                <c:pt idx="109427">
                  <c:v>-151.60849999999996</c:v>
                </c:pt>
                <c:pt idx="109428">
                  <c:v>-151.60649999999998</c:v>
                </c:pt>
                <c:pt idx="109429">
                  <c:v>-151.60449999999997</c:v>
                </c:pt>
                <c:pt idx="109430">
                  <c:v>-151.60249999999996</c:v>
                </c:pt>
                <c:pt idx="109431">
                  <c:v>-151.60049999999998</c:v>
                </c:pt>
                <c:pt idx="109432">
                  <c:v>-151.59849999999997</c:v>
                </c:pt>
                <c:pt idx="109433">
                  <c:v>-151.59649999999996</c:v>
                </c:pt>
                <c:pt idx="109434">
                  <c:v>-151.59449999999998</c:v>
                </c:pt>
                <c:pt idx="109435">
                  <c:v>-151.59249999999997</c:v>
                </c:pt>
                <c:pt idx="109436">
                  <c:v>-151.59049999999996</c:v>
                </c:pt>
                <c:pt idx="109437">
                  <c:v>-151.58849999999998</c:v>
                </c:pt>
                <c:pt idx="109438">
                  <c:v>-151.58649999999997</c:v>
                </c:pt>
                <c:pt idx="109439">
                  <c:v>-151.58449999999999</c:v>
                </c:pt>
                <c:pt idx="109440">
                  <c:v>-151.58249999999998</c:v>
                </c:pt>
                <c:pt idx="109441">
                  <c:v>-151.58049999999997</c:v>
                </c:pt>
                <c:pt idx="109442">
                  <c:v>-151.57849999999999</c:v>
                </c:pt>
                <c:pt idx="109443">
                  <c:v>-151.57649999999998</c:v>
                </c:pt>
                <c:pt idx="109444">
                  <c:v>-151.57449999999997</c:v>
                </c:pt>
                <c:pt idx="109445">
                  <c:v>-151.57249999999999</c:v>
                </c:pt>
                <c:pt idx="109446">
                  <c:v>-151.57049999999998</c:v>
                </c:pt>
                <c:pt idx="109447">
                  <c:v>-151.56849999999997</c:v>
                </c:pt>
                <c:pt idx="109448">
                  <c:v>-151.56649999999999</c:v>
                </c:pt>
                <c:pt idx="109449">
                  <c:v>-151.56449999999998</c:v>
                </c:pt>
                <c:pt idx="109450">
                  <c:v>-151.56249999999997</c:v>
                </c:pt>
                <c:pt idx="109451">
                  <c:v>-151.56049999999999</c:v>
                </c:pt>
                <c:pt idx="109452">
                  <c:v>-151.55849999999998</c:v>
                </c:pt>
                <c:pt idx="109453">
                  <c:v>-151.55649999999997</c:v>
                </c:pt>
                <c:pt idx="109454">
                  <c:v>-151.55449999999999</c:v>
                </c:pt>
                <c:pt idx="109455">
                  <c:v>-151.55249999999998</c:v>
                </c:pt>
                <c:pt idx="109456">
                  <c:v>-151.55049999999997</c:v>
                </c:pt>
                <c:pt idx="109457">
                  <c:v>-151.54849999999999</c:v>
                </c:pt>
                <c:pt idx="109458">
                  <c:v>-151.54649999999998</c:v>
                </c:pt>
                <c:pt idx="109459">
                  <c:v>-151.54449999999997</c:v>
                </c:pt>
                <c:pt idx="109460">
                  <c:v>-151.54249999999999</c:v>
                </c:pt>
                <c:pt idx="109461">
                  <c:v>-151.54049999999998</c:v>
                </c:pt>
                <c:pt idx="109462">
                  <c:v>-151.53849999999997</c:v>
                </c:pt>
                <c:pt idx="109463">
                  <c:v>-151.53649999999999</c:v>
                </c:pt>
                <c:pt idx="109464">
                  <c:v>-151.53449999999998</c:v>
                </c:pt>
                <c:pt idx="109465">
                  <c:v>-151.53249999999997</c:v>
                </c:pt>
                <c:pt idx="109466">
                  <c:v>-151.53049999999999</c:v>
                </c:pt>
                <c:pt idx="109467">
                  <c:v>-151.52849999999998</c:v>
                </c:pt>
                <c:pt idx="109468">
                  <c:v>-151.52649999999997</c:v>
                </c:pt>
                <c:pt idx="109469">
                  <c:v>-151.52449999999999</c:v>
                </c:pt>
                <c:pt idx="109470">
                  <c:v>-151.52249999999998</c:v>
                </c:pt>
                <c:pt idx="109471">
                  <c:v>-151.52049999999997</c:v>
                </c:pt>
                <c:pt idx="109472">
                  <c:v>-151.51849999999999</c:v>
                </c:pt>
                <c:pt idx="109473">
                  <c:v>-151.51649999999998</c:v>
                </c:pt>
                <c:pt idx="109474">
                  <c:v>-151.51449999999997</c:v>
                </c:pt>
                <c:pt idx="109475">
                  <c:v>-151.51249999999999</c:v>
                </c:pt>
                <c:pt idx="109476">
                  <c:v>-151.51049999999998</c:v>
                </c:pt>
                <c:pt idx="109477">
                  <c:v>-151.50849999999997</c:v>
                </c:pt>
                <c:pt idx="109478">
                  <c:v>-151.50649999999999</c:v>
                </c:pt>
                <c:pt idx="109479">
                  <c:v>-151.50449999999998</c:v>
                </c:pt>
                <c:pt idx="109480">
                  <c:v>-151.50249999999997</c:v>
                </c:pt>
                <c:pt idx="109481">
                  <c:v>-151.50049999999999</c:v>
                </c:pt>
                <c:pt idx="109482">
                  <c:v>-151.49849999999998</c:v>
                </c:pt>
                <c:pt idx="109483">
                  <c:v>-151.49649999999997</c:v>
                </c:pt>
                <c:pt idx="109484">
                  <c:v>-151.49449999999999</c:v>
                </c:pt>
                <c:pt idx="109485">
                  <c:v>-151.49249999999998</c:v>
                </c:pt>
                <c:pt idx="109486">
                  <c:v>-151.49049999999997</c:v>
                </c:pt>
                <c:pt idx="109487">
                  <c:v>-151.48849999999999</c:v>
                </c:pt>
                <c:pt idx="109488">
                  <c:v>-151.48649999999998</c:v>
                </c:pt>
                <c:pt idx="109489">
                  <c:v>-151.48449999999997</c:v>
                </c:pt>
                <c:pt idx="109490">
                  <c:v>-151.48249999999999</c:v>
                </c:pt>
                <c:pt idx="109491">
                  <c:v>-151.48049999999998</c:v>
                </c:pt>
                <c:pt idx="109492">
                  <c:v>-151.47849999999997</c:v>
                </c:pt>
                <c:pt idx="109493">
                  <c:v>-151.47649999999999</c:v>
                </c:pt>
                <c:pt idx="109494">
                  <c:v>-151.47449999999998</c:v>
                </c:pt>
                <c:pt idx="109495">
                  <c:v>-151.47249999999997</c:v>
                </c:pt>
                <c:pt idx="109496">
                  <c:v>-151.47049999999999</c:v>
                </c:pt>
                <c:pt idx="109497">
                  <c:v>-151.46849999999998</c:v>
                </c:pt>
                <c:pt idx="109498">
                  <c:v>-151.46649999999997</c:v>
                </c:pt>
                <c:pt idx="109499">
                  <c:v>-151.46449999999999</c:v>
                </c:pt>
                <c:pt idx="109500">
                  <c:v>-151.46249999999998</c:v>
                </c:pt>
                <c:pt idx="109501">
                  <c:v>-151.46049999999997</c:v>
                </c:pt>
                <c:pt idx="109502">
                  <c:v>-151.45849999999999</c:v>
                </c:pt>
                <c:pt idx="109503">
                  <c:v>-151.45649999999998</c:v>
                </c:pt>
                <c:pt idx="109504">
                  <c:v>-151.45449999999997</c:v>
                </c:pt>
                <c:pt idx="109505">
                  <c:v>-151.45249999999999</c:v>
                </c:pt>
                <c:pt idx="109506">
                  <c:v>-151.45049999999998</c:v>
                </c:pt>
                <c:pt idx="109507">
                  <c:v>-151.44849999999997</c:v>
                </c:pt>
                <c:pt idx="109508">
                  <c:v>-151.44649999999999</c:v>
                </c:pt>
                <c:pt idx="109509">
                  <c:v>-151.44449999999998</c:v>
                </c:pt>
                <c:pt idx="109510">
                  <c:v>-151.44249999999997</c:v>
                </c:pt>
                <c:pt idx="109511">
                  <c:v>-151.44049999999999</c:v>
                </c:pt>
                <c:pt idx="109512">
                  <c:v>-151.43849999999998</c:v>
                </c:pt>
                <c:pt idx="109513">
                  <c:v>-151.43649999999997</c:v>
                </c:pt>
                <c:pt idx="109514">
                  <c:v>-151.43449999999999</c:v>
                </c:pt>
                <c:pt idx="109515">
                  <c:v>-151.43249999999998</c:v>
                </c:pt>
                <c:pt idx="109516">
                  <c:v>-151.43049999999997</c:v>
                </c:pt>
                <c:pt idx="109517">
                  <c:v>-151.42849999999999</c:v>
                </c:pt>
                <c:pt idx="109518">
                  <c:v>-151.42649999999998</c:v>
                </c:pt>
                <c:pt idx="109519">
                  <c:v>-151.42449999999997</c:v>
                </c:pt>
                <c:pt idx="109520">
                  <c:v>-151.42249999999999</c:v>
                </c:pt>
                <c:pt idx="109521">
                  <c:v>-151.42049999999998</c:v>
                </c:pt>
                <c:pt idx="109522">
                  <c:v>-151.41849999999997</c:v>
                </c:pt>
                <c:pt idx="109523">
                  <c:v>-151.41649999999998</c:v>
                </c:pt>
                <c:pt idx="109524">
                  <c:v>-151.41449999999998</c:v>
                </c:pt>
                <c:pt idx="109525">
                  <c:v>-151.41249999999997</c:v>
                </c:pt>
                <c:pt idx="109526">
                  <c:v>-151.41049999999998</c:v>
                </c:pt>
                <c:pt idx="109527">
                  <c:v>-151.40849999999998</c:v>
                </c:pt>
                <c:pt idx="109528">
                  <c:v>-151.40649999999997</c:v>
                </c:pt>
                <c:pt idx="109529">
                  <c:v>-151.40449999999998</c:v>
                </c:pt>
                <c:pt idx="109530">
                  <c:v>-151.40249999999997</c:v>
                </c:pt>
                <c:pt idx="109531">
                  <c:v>-151.40049999999997</c:v>
                </c:pt>
                <c:pt idx="109532">
                  <c:v>-151.39849999999998</c:v>
                </c:pt>
                <c:pt idx="109533">
                  <c:v>-151.39649999999997</c:v>
                </c:pt>
                <c:pt idx="109534">
                  <c:v>-151.39449999999997</c:v>
                </c:pt>
                <c:pt idx="109535">
                  <c:v>-151.39249999999998</c:v>
                </c:pt>
                <c:pt idx="109536">
                  <c:v>-151.39049999999997</c:v>
                </c:pt>
                <c:pt idx="109537">
                  <c:v>-151.38849999999996</c:v>
                </c:pt>
                <c:pt idx="109538">
                  <c:v>-151.38649999999998</c:v>
                </c:pt>
                <c:pt idx="109539">
                  <c:v>-151.38449999999997</c:v>
                </c:pt>
                <c:pt idx="109540">
                  <c:v>-151.38249999999996</c:v>
                </c:pt>
                <c:pt idx="109541">
                  <c:v>-151.38049999999998</c:v>
                </c:pt>
                <c:pt idx="109542">
                  <c:v>-151.37849999999997</c:v>
                </c:pt>
                <c:pt idx="109543">
                  <c:v>-151.37649999999996</c:v>
                </c:pt>
                <c:pt idx="109544">
                  <c:v>-151.37449999999998</c:v>
                </c:pt>
                <c:pt idx="109545">
                  <c:v>-151.37249999999997</c:v>
                </c:pt>
                <c:pt idx="109546">
                  <c:v>-151.37049999999996</c:v>
                </c:pt>
                <c:pt idx="109547">
                  <c:v>-151.36849999999998</c:v>
                </c:pt>
                <c:pt idx="109548">
                  <c:v>-151.36649999999997</c:v>
                </c:pt>
                <c:pt idx="109549">
                  <c:v>-151.36449999999996</c:v>
                </c:pt>
                <c:pt idx="109550">
                  <c:v>-151.36249999999998</c:v>
                </c:pt>
                <c:pt idx="109551">
                  <c:v>-151.36049999999997</c:v>
                </c:pt>
                <c:pt idx="109552">
                  <c:v>-151.35849999999996</c:v>
                </c:pt>
                <c:pt idx="109553">
                  <c:v>-151.35649999999998</c:v>
                </c:pt>
                <c:pt idx="109554">
                  <c:v>-151.35449999999997</c:v>
                </c:pt>
                <c:pt idx="109555">
                  <c:v>-151.35249999999996</c:v>
                </c:pt>
                <c:pt idx="109556">
                  <c:v>-151.35049999999998</c:v>
                </c:pt>
                <c:pt idx="109557">
                  <c:v>-151.34849999999997</c:v>
                </c:pt>
                <c:pt idx="109558">
                  <c:v>-151.34649999999996</c:v>
                </c:pt>
                <c:pt idx="109559">
                  <c:v>-151.34449999999998</c:v>
                </c:pt>
                <c:pt idx="109560">
                  <c:v>-151.34249999999997</c:v>
                </c:pt>
                <c:pt idx="109561">
                  <c:v>-151.34049999999996</c:v>
                </c:pt>
                <c:pt idx="109562">
                  <c:v>-151.33849999999998</c:v>
                </c:pt>
                <c:pt idx="109563">
                  <c:v>-151.33649999999997</c:v>
                </c:pt>
                <c:pt idx="109564">
                  <c:v>-151.33449999999999</c:v>
                </c:pt>
                <c:pt idx="109565">
                  <c:v>-151.33249999999998</c:v>
                </c:pt>
                <c:pt idx="109566">
                  <c:v>-151.33049999999997</c:v>
                </c:pt>
                <c:pt idx="109567">
                  <c:v>-151.32849999999999</c:v>
                </c:pt>
                <c:pt idx="109568">
                  <c:v>-151.32649999999998</c:v>
                </c:pt>
                <c:pt idx="109569">
                  <c:v>-151.32449999999997</c:v>
                </c:pt>
                <c:pt idx="109570">
                  <c:v>-151.32249999999999</c:v>
                </c:pt>
                <c:pt idx="109571">
                  <c:v>-151.32049999999998</c:v>
                </c:pt>
                <c:pt idx="109572">
                  <c:v>-151.31849999999997</c:v>
                </c:pt>
                <c:pt idx="109573">
                  <c:v>-151.31649999999999</c:v>
                </c:pt>
                <c:pt idx="109574">
                  <c:v>-151.31449999999998</c:v>
                </c:pt>
                <c:pt idx="109575">
                  <c:v>-151.31249999999997</c:v>
                </c:pt>
                <c:pt idx="109576">
                  <c:v>-151.31049999999999</c:v>
                </c:pt>
                <c:pt idx="109577">
                  <c:v>-151.30849999999998</c:v>
                </c:pt>
                <c:pt idx="109578">
                  <c:v>-151.30649999999997</c:v>
                </c:pt>
                <c:pt idx="109579">
                  <c:v>-151.30449999999999</c:v>
                </c:pt>
                <c:pt idx="109580">
                  <c:v>-151.30249999999998</c:v>
                </c:pt>
                <c:pt idx="109581">
                  <c:v>-151.30049999999997</c:v>
                </c:pt>
                <c:pt idx="109582">
                  <c:v>-151.29849999999999</c:v>
                </c:pt>
                <c:pt idx="109583">
                  <c:v>-151.29649999999998</c:v>
                </c:pt>
                <c:pt idx="109584">
                  <c:v>-151.29449999999997</c:v>
                </c:pt>
                <c:pt idx="109585">
                  <c:v>-151.29249999999999</c:v>
                </c:pt>
                <c:pt idx="109586">
                  <c:v>-151.29049999999998</c:v>
                </c:pt>
                <c:pt idx="109587">
                  <c:v>-151.28849999999997</c:v>
                </c:pt>
                <c:pt idx="109588">
                  <c:v>-151.28649999999999</c:v>
                </c:pt>
                <c:pt idx="109589">
                  <c:v>-151.28449999999998</c:v>
                </c:pt>
                <c:pt idx="109590">
                  <c:v>-151.28249999999997</c:v>
                </c:pt>
                <c:pt idx="109591">
                  <c:v>-151.28049999999999</c:v>
                </c:pt>
                <c:pt idx="109592">
                  <c:v>-151.27849999999998</c:v>
                </c:pt>
                <c:pt idx="109593">
                  <c:v>-151.27649999999997</c:v>
                </c:pt>
                <c:pt idx="109594">
                  <c:v>-151.27449999999999</c:v>
                </c:pt>
                <c:pt idx="109595">
                  <c:v>-151.27249999999998</c:v>
                </c:pt>
                <c:pt idx="109596">
                  <c:v>-151.27049999999997</c:v>
                </c:pt>
                <c:pt idx="109597">
                  <c:v>-151.26849999999999</c:v>
                </c:pt>
                <c:pt idx="109598">
                  <c:v>-151.26649999999998</c:v>
                </c:pt>
                <c:pt idx="109599">
                  <c:v>-151.26449999999997</c:v>
                </c:pt>
                <c:pt idx="109600">
                  <c:v>-151.26249999999999</c:v>
                </c:pt>
                <c:pt idx="109601">
                  <c:v>-151.26049999999998</c:v>
                </c:pt>
                <c:pt idx="109602">
                  <c:v>-151.25849999999997</c:v>
                </c:pt>
                <c:pt idx="109603">
                  <c:v>-151.25649999999999</c:v>
                </c:pt>
                <c:pt idx="109604">
                  <c:v>-151.25449999999998</c:v>
                </c:pt>
                <c:pt idx="109605">
                  <c:v>-151.25249999999997</c:v>
                </c:pt>
                <c:pt idx="109606">
                  <c:v>-151.25049999999999</c:v>
                </c:pt>
                <c:pt idx="109607">
                  <c:v>-151.24849999999998</c:v>
                </c:pt>
                <c:pt idx="109608">
                  <c:v>-151.24649999999997</c:v>
                </c:pt>
                <c:pt idx="109609">
                  <c:v>-151.24449999999999</c:v>
                </c:pt>
                <c:pt idx="109610">
                  <c:v>-151.24249999999998</c:v>
                </c:pt>
                <c:pt idx="109611">
                  <c:v>-151.24049999999997</c:v>
                </c:pt>
                <c:pt idx="109612">
                  <c:v>-151.23849999999999</c:v>
                </c:pt>
                <c:pt idx="109613">
                  <c:v>-151.23649999999998</c:v>
                </c:pt>
                <c:pt idx="109614">
                  <c:v>-151.23449999999997</c:v>
                </c:pt>
                <c:pt idx="109615">
                  <c:v>-151.23249999999999</c:v>
                </c:pt>
                <c:pt idx="109616">
                  <c:v>-151.23049999999998</c:v>
                </c:pt>
                <c:pt idx="109617">
                  <c:v>-151.22849999999997</c:v>
                </c:pt>
                <c:pt idx="109618">
                  <c:v>-151.22649999999999</c:v>
                </c:pt>
                <c:pt idx="109619">
                  <c:v>-151.22449999999998</c:v>
                </c:pt>
                <c:pt idx="109620">
                  <c:v>-151.22249999999997</c:v>
                </c:pt>
                <c:pt idx="109621">
                  <c:v>-151.22049999999999</c:v>
                </c:pt>
                <c:pt idx="109622">
                  <c:v>-151.21849999999998</c:v>
                </c:pt>
                <c:pt idx="109623">
                  <c:v>-151.21649999999997</c:v>
                </c:pt>
                <c:pt idx="109624">
                  <c:v>-151.21449999999999</c:v>
                </c:pt>
                <c:pt idx="109625">
                  <c:v>-151.21249999999998</c:v>
                </c:pt>
                <c:pt idx="109626">
                  <c:v>-151.21049999999997</c:v>
                </c:pt>
                <c:pt idx="109627">
                  <c:v>-151.20849999999999</c:v>
                </c:pt>
                <c:pt idx="109628">
                  <c:v>-151.20649999999998</c:v>
                </c:pt>
                <c:pt idx="109629">
                  <c:v>-151.20449999999997</c:v>
                </c:pt>
                <c:pt idx="109630">
                  <c:v>-151.20249999999999</c:v>
                </c:pt>
                <c:pt idx="109631">
                  <c:v>-151.20049999999998</c:v>
                </c:pt>
                <c:pt idx="109632">
                  <c:v>-151.19849999999997</c:v>
                </c:pt>
                <c:pt idx="109633">
                  <c:v>-151.19649999999999</c:v>
                </c:pt>
                <c:pt idx="109634">
                  <c:v>-151.19449999999998</c:v>
                </c:pt>
                <c:pt idx="109635">
                  <c:v>-151.19249999999997</c:v>
                </c:pt>
                <c:pt idx="109636">
                  <c:v>-151.19049999999999</c:v>
                </c:pt>
                <c:pt idx="109637">
                  <c:v>-151.18849999999998</c:v>
                </c:pt>
                <c:pt idx="109638">
                  <c:v>-151.18649999999997</c:v>
                </c:pt>
                <c:pt idx="109639">
                  <c:v>-151.18449999999999</c:v>
                </c:pt>
                <c:pt idx="109640">
                  <c:v>-151.18249999999998</c:v>
                </c:pt>
                <c:pt idx="109641">
                  <c:v>-151.18049999999997</c:v>
                </c:pt>
                <c:pt idx="109642">
                  <c:v>-151.17849999999999</c:v>
                </c:pt>
                <c:pt idx="109643">
                  <c:v>-151.17649999999998</c:v>
                </c:pt>
                <c:pt idx="109644">
                  <c:v>-151.17449999999997</c:v>
                </c:pt>
                <c:pt idx="109645">
                  <c:v>-151.17249999999999</c:v>
                </c:pt>
                <c:pt idx="109646">
                  <c:v>-151.17049999999998</c:v>
                </c:pt>
                <c:pt idx="109647">
                  <c:v>-151.16849999999997</c:v>
                </c:pt>
                <c:pt idx="109648">
                  <c:v>-151.16649999999998</c:v>
                </c:pt>
                <c:pt idx="109649">
                  <c:v>-151.16449999999998</c:v>
                </c:pt>
                <c:pt idx="109650">
                  <c:v>-151.16249999999997</c:v>
                </c:pt>
                <c:pt idx="109651">
                  <c:v>-151.16049999999998</c:v>
                </c:pt>
                <c:pt idx="109652">
                  <c:v>-151.15849999999998</c:v>
                </c:pt>
                <c:pt idx="109653">
                  <c:v>-151.15649999999997</c:v>
                </c:pt>
                <c:pt idx="109654">
                  <c:v>-151.15449999999998</c:v>
                </c:pt>
                <c:pt idx="109655">
                  <c:v>-151.15249999999997</c:v>
                </c:pt>
                <c:pt idx="109656">
                  <c:v>-151.15049999999997</c:v>
                </c:pt>
                <c:pt idx="109657">
                  <c:v>-151.14849999999998</c:v>
                </c:pt>
                <c:pt idx="109658">
                  <c:v>-151.14649999999997</c:v>
                </c:pt>
                <c:pt idx="109659">
                  <c:v>-151.14449999999997</c:v>
                </c:pt>
                <c:pt idx="109660">
                  <c:v>-151.14249999999998</c:v>
                </c:pt>
                <c:pt idx="109661">
                  <c:v>-151.14049999999997</c:v>
                </c:pt>
                <c:pt idx="109662">
                  <c:v>-151.13849999999996</c:v>
                </c:pt>
                <c:pt idx="109663">
                  <c:v>-151.13649999999998</c:v>
                </c:pt>
                <c:pt idx="109664">
                  <c:v>-151.13449999999997</c:v>
                </c:pt>
                <c:pt idx="109665">
                  <c:v>-151.13249999999996</c:v>
                </c:pt>
                <c:pt idx="109666">
                  <c:v>-151.13049999999998</c:v>
                </c:pt>
                <c:pt idx="109667">
                  <c:v>-151.12849999999997</c:v>
                </c:pt>
                <c:pt idx="109668">
                  <c:v>-151.12649999999996</c:v>
                </c:pt>
                <c:pt idx="109669">
                  <c:v>-151.12449999999998</c:v>
                </c:pt>
                <c:pt idx="109670">
                  <c:v>-151.12249999999997</c:v>
                </c:pt>
                <c:pt idx="109671">
                  <c:v>-151.12049999999996</c:v>
                </c:pt>
                <c:pt idx="109672">
                  <c:v>-151.11849999999998</c:v>
                </c:pt>
                <c:pt idx="109673">
                  <c:v>-151.11649999999997</c:v>
                </c:pt>
                <c:pt idx="109674">
                  <c:v>-151.11449999999996</c:v>
                </c:pt>
                <c:pt idx="109675">
                  <c:v>-151.11249999999998</c:v>
                </c:pt>
                <c:pt idx="109676">
                  <c:v>-151.11049999999997</c:v>
                </c:pt>
                <c:pt idx="109677">
                  <c:v>-151.10849999999996</c:v>
                </c:pt>
                <c:pt idx="109678">
                  <c:v>-151.10649999999998</c:v>
                </c:pt>
                <c:pt idx="109679">
                  <c:v>-151.10449999999997</c:v>
                </c:pt>
                <c:pt idx="109680">
                  <c:v>-151.10249999999996</c:v>
                </c:pt>
                <c:pt idx="109681">
                  <c:v>-151.10049999999998</c:v>
                </c:pt>
                <c:pt idx="109682">
                  <c:v>-151.09849999999997</c:v>
                </c:pt>
                <c:pt idx="109683">
                  <c:v>-151.09649999999996</c:v>
                </c:pt>
                <c:pt idx="109684">
                  <c:v>-151.09449999999998</c:v>
                </c:pt>
                <c:pt idx="109685">
                  <c:v>-151.09249999999997</c:v>
                </c:pt>
                <c:pt idx="109686">
                  <c:v>-151.09049999999996</c:v>
                </c:pt>
                <c:pt idx="109687">
                  <c:v>-151.08849999999998</c:v>
                </c:pt>
                <c:pt idx="109688">
                  <c:v>-151.08649999999997</c:v>
                </c:pt>
                <c:pt idx="109689">
                  <c:v>-151.08449999999999</c:v>
                </c:pt>
                <c:pt idx="109690">
                  <c:v>-151.08249999999998</c:v>
                </c:pt>
                <c:pt idx="109691">
                  <c:v>-151.08049999999997</c:v>
                </c:pt>
                <c:pt idx="109692">
                  <c:v>-151.07849999999999</c:v>
                </c:pt>
                <c:pt idx="109693">
                  <c:v>-151.07649999999998</c:v>
                </c:pt>
                <c:pt idx="109694">
                  <c:v>-151.07449999999997</c:v>
                </c:pt>
                <c:pt idx="109695">
                  <c:v>-151.07249999999999</c:v>
                </c:pt>
                <c:pt idx="109696">
                  <c:v>-151.07049999999998</c:v>
                </c:pt>
                <c:pt idx="109697">
                  <c:v>-151.06849999999997</c:v>
                </c:pt>
                <c:pt idx="109698">
                  <c:v>-151.06649999999999</c:v>
                </c:pt>
                <c:pt idx="109699">
                  <c:v>-151.06449999999998</c:v>
                </c:pt>
                <c:pt idx="109700">
                  <c:v>-151.06249999999997</c:v>
                </c:pt>
                <c:pt idx="109701">
                  <c:v>-151.06049999999999</c:v>
                </c:pt>
                <c:pt idx="109702">
                  <c:v>-151.05849999999998</c:v>
                </c:pt>
                <c:pt idx="109703">
                  <c:v>-151.05649999999997</c:v>
                </c:pt>
                <c:pt idx="109704">
                  <c:v>-151.05449999999999</c:v>
                </c:pt>
                <c:pt idx="109705">
                  <c:v>-151.05249999999998</c:v>
                </c:pt>
                <c:pt idx="109706">
                  <c:v>-151.05049999999997</c:v>
                </c:pt>
                <c:pt idx="109707">
                  <c:v>-151.04849999999999</c:v>
                </c:pt>
                <c:pt idx="109708">
                  <c:v>-151.04649999999998</c:v>
                </c:pt>
                <c:pt idx="109709">
                  <c:v>-151.04449999999997</c:v>
                </c:pt>
                <c:pt idx="109710">
                  <c:v>-151.04249999999999</c:v>
                </c:pt>
                <c:pt idx="109711">
                  <c:v>-151.04049999999998</c:v>
                </c:pt>
                <c:pt idx="109712">
                  <c:v>-151.03849999999997</c:v>
                </c:pt>
                <c:pt idx="109713">
                  <c:v>-151.03649999999999</c:v>
                </c:pt>
                <c:pt idx="109714">
                  <c:v>-151.03449999999998</c:v>
                </c:pt>
                <c:pt idx="109715">
                  <c:v>-151.03249999999997</c:v>
                </c:pt>
                <c:pt idx="109716">
                  <c:v>-151.03049999999999</c:v>
                </c:pt>
                <c:pt idx="109717">
                  <c:v>-151.02849999999998</c:v>
                </c:pt>
                <c:pt idx="109718">
                  <c:v>-151.02649999999997</c:v>
                </c:pt>
                <c:pt idx="109719">
                  <c:v>-151.02449999999999</c:v>
                </c:pt>
                <c:pt idx="109720">
                  <c:v>-151.02249999999998</c:v>
                </c:pt>
                <c:pt idx="109721">
                  <c:v>-151.02049999999997</c:v>
                </c:pt>
                <c:pt idx="109722">
                  <c:v>-151.01849999999999</c:v>
                </c:pt>
                <c:pt idx="109723">
                  <c:v>-151.01649999999998</c:v>
                </c:pt>
                <c:pt idx="109724">
                  <c:v>-151.01449999999997</c:v>
                </c:pt>
                <c:pt idx="109725">
                  <c:v>-151.01249999999999</c:v>
                </c:pt>
                <c:pt idx="109726">
                  <c:v>-151.01049999999998</c:v>
                </c:pt>
                <c:pt idx="109727">
                  <c:v>-151.00849999999997</c:v>
                </c:pt>
                <c:pt idx="109728">
                  <c:v>-151.00649999999999</c:v>
                </c:pt>
                <c:pt idx="109729">
                  <c:v>-151.00449999999998</c:v>
                </c:pt>
                <c:pt idx="109730">
                  <c:v>-151.00249999999997</c:v>
                </c:pt>
                <c:pt idx="109731">
                  <c:v>-151.00049999999999</c:v>
                </c:pt>
                <c:pt idx="109732">
                  <c:v>-150.99849999999998</c:v>
                </c:pt>
                <c:pt idx="109733">
                  <c:v>-150.99649999999997</c:v>
                </c:pt>
                <c:pt idx="109734">
                  <c:v>-150.99449999999999</c:v>
                </c:pt>
                <c:pt idx="109735">
                  <c:v>-150.99249999999998</c:v>
                </c:pt>
                <c:pt idx="109736">
                  <c:v>-150.99049999999997</c:v>
                </c:pt>
                <c:pt idx="109737">
                  <c:v>-150.98849999999999</c:v>
                </c:pt>
                <c:pt idx="109738">
                  <c:v>-150.98649999999998</c:v>
                </c:pt>
                <c:pt idx="109739">
                  <c:v>-150.98449999999997</c:v>
                </c:pt>
                <c:pt idx="109740">
                  <c:v>-150.98249999999999</c:v>
                </c:pt>
                <c:pt idx="109741">
                  <c:v>-150.98049999999998</c:v>
                </c:pt>
                <c:pt idx="109742">
                  <c:v>-150.97849999999997</c:v>
                </c:pt>
                <c:pt idx="109743">
                  <c:v>-150.97649999999999</c:v>
                </c:pt>
                <c:pt idx="109744">
                  <c:v>-150.97449999999998</c:v>
                </c:pt>
                <c:pt idx="109745">
                  <c:v>-150.97249999999997</c:v>
                </c:pt>
                <c:pt idx="109746">
                  <c:v>-150.97049999999999</c:v>
                </c:pt>
                <c:pt idx="109747">
                  <c:v>-150.96849999999998</c:v>
                </c:pt>
                <c:pt idx="109748">
                  <c:v>-150.96649999999997</c:v>
                </c:pt>
                <c:pt idx="109749">
                  <c:v>-150.96449999999999</c:v>
                </c:pt>
                <c:pt idx="109750">
                  <c:v>-150.96249999999998</c:v>
                </c:pt>
                <c:pt idx="109751">
                  <c:v>-150.96049999999997</c:v>
                </c:pt>
                <c:pt idx="109752">
                  <c:v>-150.95849999999999</c:v>
                </c:pt>
                <c:pt idx="109753">
                  <c:v>-150.95649999999998</c:v>
                </c:pt>
                <c:pt idx="109754">
                  <c:v>-150.95449999999997</c:v>
                </c:pt>
                <c:pt idx="109755">
                  <c:v>-150.95249999999999</c:v>
                </c:pt>
                <c:pt idx="109756">
                  <c:v>-150.95049999999998</c:v>
                </c:pt>
                <c:pt idx="109757">
                  <c:v>-150.94849999999997</c:v>
                </c:pt>
                <c:pt idx="109758">
                  <c:v>-150.94649999999999</c:v>
                </c:pt>
                <c:pt idx="109759">
                  <c:v>-150.94449999999998</c:v>
                </c:pt>
                <c:pt idx="109760">
                  <c:v>-150.94249999999997</c:v>
                </c:pt>
                <c:pt idx="109761">
                  <c:v>-150.94049999999999</c:v>
                </c:pt>
                <c:pt idx="109762">
                  <c:v>-150.93849999999998</c:v>
                </c:pt>
                <c:pt idx="109763">
                  <c:v>-150.93649999999997</c:v>
                </c:pt>
                <c:pt idx="109764">
                  <c:v>-150.93449999999999</c:v>
                </c:pt>
                <c:pt idx="109765">
                  <c:v>-150.93249999999998</c:v>
                </c:pt>
                <c:pt idx="109766">
                  <c:v>-150.93049999999997</c:v>
                </c:pt>
                <c:pt idx="109767">
                  <c:v>-150.92849999999999</c:v>
                </c:pt>
                <c:pt idx="109768">
                  <c:v>-150.92649999999998</c:v>
                </c:pt>
                <c:pt idx="109769">
                  <c:v>-150.92449999999997</c:v>
                </c:pt>
                <c:pt idx="109770">
                  <c:v>-150.92249999999999</c:v>
                </c:pt>
                <c:pt idx="109771">
                  <c:v>-150.92049999999998</c:v>
                </c:pt>
                <c:pt idx="109772">
                  <c:v>-150.91849999999997</c:v>
                </c:pt>
                <c:pt idx="109773">
                  <c:v>-150.91649999999998</c:v>
                </c:pt>
                <c:pt idx="109774">
                  <c:v>-150.91449999999998</c:v>
                </c:pt>
                <c:pt idx="109775">
                  <c:v>-150.91249999999997</c:v>
                </c:pt>
                <c:pt idx="109776">
                  <c:v>-150.91049999999998</c:v>
                </c:pt>
                <c:pt idx="109777">
                  <c:v>-150.90849999999998</c:v>
                </c:pt>
                <c:pt idx="109778">
                  <c:v>-150.90649999999997</c:v>
                </c:pt>
                <c:pt idx="109779">
                  <c:v>-150.90449999999998</c:v>
                </c:pt>
                <c:pt idx="109780">
                  <c:v>-150.90249999999997</c:v>
                </c:pt>
                <c:pt idx="109781">
                  <c:v>-150.90049999999997</c:v>
                </c:pt>
                <c:pt idx="109782">
                  <c:v>-150.89849999999998</c:v>
                </c:pt>
                <c:pt idx="109783">
                  <c:v>-150.89649999999997</c:v>
                </c:pt>
                <c:pt idx="109784">
                  <c:v>-150.89449999999997</c:v>
                </c:pt>
                <c:pt idx="109785">
                  <c:v>-150.89249999999998</c:v>
                </c:pt>
                <c:pt idx="109786">
                  <c:v>-150.89049999999997</c:v>
                </c:pt>
                <c:pt idx="109787">
                  <c:v>-150.88849999999996</c:v>
                </c:pt>
                <c:pt idx="109788">
                  <c:v>-150.88649999999998</c:v>
                </c:pt>
                <c:pt idx="109789">
                  <c:v>-150.88449999999997</c:v>
                </c:pt>
                <c:pt idx="109790">
                  <c:v>-150.88249999999996</c:v>
                </c:pt>
                <c:pt idx="109791">
                  <c:v>-150.88049999999998</c:v>
                </c:pt>
                <c:pt idx="109792">
                  <c:v>-150.87849999999997</c:v>
                </c:pt>
                <c:pt idx="109793">
                  <c:v>-150.87649999999996</c:v>
                </c:pt>
                <c:pt idx="109794">
                  <c:v>-150.87449999999998</c:v>
                </c:pt>
                <c:pt idx="109795">
                  <c:v>-150.87249999999997</c:v>
                </c:pt>
                <c:pt idx="109796">
                  <c:v>-150.87049999999996</c:v>
                </c:pt>
                <c:pt idx="109797">
                  <c:v>-150.86849999999998</c:v>
                </c:pt>
                <c:pt idx="109798">
                  <c:v>-150.86649999999997</c:v>
                </c:pt>
                <c:pt idx="109799">
                  <c:v>-150.86449999999996</c:v>
                </c:pt>
                <c:pt idx="109800">
                  <c:v>-150.86249999999998</c:v>
                </c:pt>
                <c:pt idx="109801">
                  <c:v>-150.86049999999997</c:v>
                </c:pt>
                <c:pt idx="109802">
                  <c:v>-150.85849999999996</c:v>
                </c:pt>
                <c:pt idx="109803">
                  <c:v>-150.85649999999998</c:v>
                </c:pt>
                <c:pt idx="109804">
                  <c:v>-150.85449999999997</c:v>
                </c:pt>
                <c:pt idx="109805">
                  <c:v>-150.85249999999996</c:v>
                </c:pt>
                <c:pt idx="109806">
                  <c:v>-150.85049999999998</c:v>
                </c:pt>
                <c:pt idx="109807">
                  <c:v>-150.84849999999997</c:v>
                </c:pt>
                <c:pt idx="109808">
                  <c:v>-150.84649999999996</c:v>
                </c:pt>
                <c:pt idx="109809">
                  <c:v>-150.84449999999998</c:v>
                </c:pt>
                <c:pt idx="109810">
                  <c:v>-150.84249999999997</c:v>
                </c:pt>
                <c:pt idx="109811">
                  <c:v>-150.84049999999996</c:v>
                </c:pt>
                <c:pt idx="109812">
                  <c:v>-150.83849999999998</c:v>
                </c:pt>
                <c:pt idx="109813">
                  <c:v>-150.83649999999997</c:v>
                </c:pt>
                <c:pt idx="109814">
                  <c:v>-150.83449999999999</c:v>
                </c:pt>
                <c:pt idx="109815">
                  <c:v>-150.83249999999998</c:v>
                </c:pt>
                <c:pt idx="109816">
                  <c:v>-150.83049999999997</c:v>
                </c:pt>
                <c:pt idx="109817">
                  <c:v>-150.82849999999999</c:v>
                </c:pt>
                <c:pt idx="109818">
                  <c:v>-150.82649999999998</c:v>
                </c:pt>
                <c:pt idx="109819">
                  <c:v>-150.82449999999997</c:v>
                </c:pt>
                <c:pt idx="109820">
                  <c:v>-150.82249999999999</c:v>
                </c:pt>
                <c:pt idx="109821">
                  <c:v>-150.82049999999998</c:v>
                </c:pt>
                <c:pt idx="109822">
                  <c:v>-150.81849999999997</c:v>
                </c:pt>
                <c:pt idx="109823">
                  <c:v>-150.81649999999999</c:v>
                </c:pt>
                <c:pt idx="109824">
                  <c:v>-150.81449999999998</c:v>
                </c:pt>
                <c:pt idx="109825">
                  <c:v>-150.81249999999997</c:v>
                </c:pt>
                <c:pt idx="109826">
                  <c:v>-150.81049999999999</c:v>
                </c:pt>
                <c:pt idx="109827">
                  <c:v>-150.80849999999998</c:v>
                </c:pt>
                <c:pt idx="109828">
                  <c:v>-150.80649999999997</c:v>
                </c:pt>
                <c:pt idx="109829">
                  <c:v>-150.80449999999999</c:v>
                </c:pt>
                <c:pt idx="109830">
                  <c:v>-150.80249999999998</c:v>
                </c:pt>
                <c:pt idx="109831">
                  <c:v>-150.80049999999997</c:v>
                </c:pt>
                <c:pt idx="109832">
                  <c:v>-150.79849999999999</c:v>
                </c:pt>
                <c:pt idx="109833">
                  <c:v>-150.79649999999998</c:v>
                </c:pt>
                <c:pt idx="109834">
                  <c:v>-150.79449999999997</c:v>
                </c:pt>
                <c:pt idx="109835">
                  <c:v>-150.79249999999999</c:v>
                </c:pt>
                <c:pt idx="109836">
                  <c:v>-150.79049999999998</c:v>
                </c:pt>
                <c:pt idx="109837">
                  <c:v>-150.78849999999997</c:v>
                </c:pt>
                <c:pt idx="109838">
                  <c:v>-150.78649999999999</c:v>
                </c:pt>
                <c:pt idx="109839">
                  <c:v>-150.78449999999998</c:v>
                </c:pt>
                <c:pt idx="109840">
                  <c:v>-150.78249999999997</c:v>
                </c:pt>
                <c:pt idx="109841">
                  <c:v>-150.78049999999999</c:v>
                </c:pt>
                <c:pt idx="109842">
                  <c:v>-150.77849999999998</c:v>
                </c:pt>
                <c:pt idx="109843">
                  <c:v>-150.77649999999997</c:v>
                </c:pt>
                <c:pt idx="109844">
                  <c:v>-150.77449999999999</c:v>
                </c:pt>
                <c:pt idx="109845">
                  <c:v>-150.77249999999998</c:v>
                </c:pt>
                <c:pt idx="109846">
                  <c:v>-150.77049999999997</c:v>
                </c:pt>
                <c:pt idx="109847">
                  <c:v>-150.76849999999999</c:v>
                </c:pt>
                <c:pt idx="109848">
                  <c:v>-150.76649999999998</c:v>
                </c:pt>
                <c:pt idx="109849">
                  <c:v>-150.76449999999997</c:v>
                </c:pt>
                <c:pt idx="109850">
                  <c:v>-150.76249999999999</c:v>
                </c:pt>
                <c:pt idx="109851">
                  <c:v>-150.76049999999998</c:v>
                </c:pt>
                <c:pt idx="109852">
                  <c:v>-150.75849999999997</c:v>
                </c:pt>
                <c:pt idx="109853">
                  <c:v>-150.75649999999999</c:v>
                </c:pt>
                <c:pt idx="109854">
                  <c:v>-150.75449999999998</c:v>
                </c:pt>
                <c:pt idx="109855">
                  <c:v>-150.75249999999997</c:v>
                </c:pt>
                <c:pt idx="109856">
                  <c:v>-150.75049999999999</c:v>
                </c:pt>
                <c:pt idx="109857">
                  <c:v>-150.74849999999998</c:v>
                </c:pt>
                <c:pt idx="109858">
                  <c:v>-150.74649999999997</c:v>
                </c:pt>
                <c:pt idx="109859">
                  <c:v>-150.74449999999999</c:v>
                </c:pt>
                <c:pt idx="109860">
                  <c:v>-150.74249999999998</c:v>
                </c:pt>
                <c:pt idx="109861">
                  <c:v>-150.74049999999997</c:v>
                </c:pt>
                <c:pt idx="109862">
                  <c:v>-150.73849999999999</c:v>
                </c:pt>
                <c:pt idx="109863">
                  <c:v>-150.73649999999998</c:v>
                </c:pt>
                <c:pt idx="109864">
                  <c:v>-150.73449999999997</c:v>
                </c:pt>
                <c:pt idx="109865">
                  <c:v>-150.73249999999999</c:v>
                </c:pt>
                <c:pt idx="109866">
                  <c:v>-150.73049999999998</c:v>
                </c:pt>
                <c:pt idx="109867">
                  <c:v>-150.72849999999997</c:v>
                </c:pt>
                <c:pt idx="109868">
                  <c:v>-150.72649999999999</c:v>
                </c:pt>
                <c:pt idx="109869">
                  <c:v>-150.72449999999998</c:v>
                </c:pt>
                <c:pt idx="109870">
                  <c:v>-150.72249999999997</c:v>
                </c:pt>
                <c:pt idx="109871">
                  <c:v>-150.72049999999999</c:v>
                </c:pt>
                <c:pt idx="109872">
                  <c:v>-150.71849999999998</c:v>
                </c:pt>
                <c:pt idx="109873">
                  <c:v>-150.71649999999997</c:v>
                </c:pt>
                <c:pt idx="109874">
                  <c:v>-150.71449999999999</c:v>
                </c:pt>
                <c:pt idx="109875">
                  <c:v>-150.71249999999998</c:v>
                </c:pt>
                <c:pt idx="109876">
                  <c:v>-150.71049999999997</c:v>
                </c:pt>
                <c:pt idx="109877">
                  <c:v>-150.70849999999999</c:v>
                </c:pt>
                <c:pt idx="109878">
                  <c:v>-150.70649999999998</c:v>
                </c:pt>
                <c:pt idx="109879">
                  <c:v>-150.70449999999997</c:v>
                </c:pt>
                <c:pt idx="109880">
                  <c:v>-150.70249999999999</c:v>
                </c:pt>
                <c:pt idx="109881">
                  <c:v>-150.70049999999998</c:v>
                </c:pt>
                <c:pt idx="109882">
                  <c:v>-150.69849999999997</c:v>
                </c:pt>
                <c:pt idx="109883">
                  <c:v>-150.69649999999999</c:v>
                </c:pt>
                <c:pt idx="109884">
                  <c:v>-150.69449999999998</c:v>
                </c:pt>
                <c:pt idx="109885">
                  <c:v>-150.69249999999997</c:v>
                </c:pt>
                <c:pt idx="109886">
                  <c:v>-150.69049999999999</c:v>
                </c:pt>
                <c:pt idx="109887">
                  <c:v>-150.68849999999998</c:v>
                </c:pt>
                <c:pt idx="109888">
                  <c:v>-150.68649999999997</c:v>
                </c:pt>
                <c:pt idx="109889">
                  <c:v>-150.68449999999999</c:v>
                </c:pt>
                <c:pt idx="109890">
                  <c:v>-150.68249999999998</c:v>
                </c:pt>
                <c:pt idx="109891">
                  <c:v>-150.68049999999997</c:v>
                </c:pt>
                <c:pt idx="109892">
                  <c:v>-150.67849999999999</c:v>
                </c:pt>
                <c:pt idx="109893">
                  <c:v>-150.67649999999998</c:v>
                </c:pt>
                <c:pt idx="109894">
                  <c:v>-150.67449999999997</c:v>
                </c:pt>
                <c:pt idx="109895">
                  <c:v>-150.67249999999999</c:v>
                </c:pt>
                <c:pt idx="109896">
                  <c:v>-150.67049999999998</c:v>
                </c:pt>
                <c:pt idx="109897">
                  <c:v>-150.66849999999997</c:v>
                </c:pt>
                <c:pt idx="109898">
                  <c:v>-150.66649999999998</c:v>
                </c:pt>
                <c:pt idx="109899">
                  <c:v>-150.66449999999998</c:v>
                </c:pt>
                <c:pt idx="109900">
                  <c:v>-150.66249999999997</c:v>
                </c:pt>
                <c:pt idx="109901">
                  <c:v>-150.66049999999998</c:v>
                </c:pt>
                <c:pt idx="109902">
                  <c:v>-150.65849999999998</c:v>
                </c:pt>
                <c:pt idx="109903">
                  <c:v>-150.65649999999997</c:v>
                </c:pt>
                <c:pt idx="109904">
                  <c:v>-150.65449999999998</c:v>
                </c:pt>
                <c:pt idx="109905">
                  <c:v>-150.65249999999997</c:v>
                </c:pt>
                <c:pt idx="109906">
                  <c:v>-150.65049999999997</c:v>
                </c:pt>
                <c:pt idx="109907">
                  <c:v>-150.64849999999998</c:v>
                </c:pt>
                <c:pt idx="109908">
                  <c:v>-150.64649999999997</c:v>
                </c:pt>
                <c:pt idx="109909">
                  <c:v>-150.64449999999997</c:v>
                </c:pt>
                <c:pt idx="109910">
                  <c:v>-150.64249999999998</c:v>
                </c:pt>
                <c:pt idx="109911">
                  <c:v>-150.64049999999997</c:v>
                </c:pt>
                <c:pt idx="109912">
                  <c:v>-150.63849999999996</c:v>
                </c:pt>
                <c:pt idx="109913">
                  <c:v>-150.63649999999998</c:v>
                </c:pt>
                <c:pt idx="109914">
                  <c:v>-150.63449999999997</c:v>
                </c:pt>
                <c:pt idx="109915">
                  <c:v>-150.63249999999996</c:v>
                </c:pt>
                <c:pt idx="109916">
                  <c:v>-150.63049999999998</c:v>
                </c:pt>
                <c:pt idx="109917">
                  <c:v>-150.62849999999997</c:v>
                </c:pt>
                <c:pt idx="109918">
                  <c:v>-150.62649999999996</c:v>
                </c:pt>
                <c:pt idx="109919">
                  <c:v>-150.62449999999998</c:v>
                </c:pt>
                <c:pt idx="109920">
                  <c:v>-150.62249999999997</c:v>
                </c:pt>
                <c:pt idx="109921">
                  <c:v>-150.62049999999996</c:v>
                </c:pt>
                <c:pt idx="109922">
                  <c:v>-150.61849999999998</c:v>
                </c:pt>
                <c:pt idx="109923">
                  <c:v>-150.61649999999997</c:v>
                </c:pt>
                <c:pt idx="109924">
                  <c:v>-150.61449999999996</c:v>
                </c:pt>
                <c:pt idx="109925">
                  <c:v>-150.61249999999998</c:v>
                </c:pt>
                <c:pt idx="109926">
                  <c:v>-150.61049999999997</c:v>
                </c:pt>
                <c:pt idx="109927">
                  <c:v>-150.60849999999996</c:v>
                </c:pt>
                <c:pt idx="109928">
                  <c:v>-150.60649999999998</c:v>
                </c:pt>
                <c:pt idx="109929">
                  <c:v>-150.60449999999997</c:v>
                </c:pt>
                <c:pt idx="109930">
                  <c:v>-150.60249999999996</c:v>
                </c:pt>
                <c:pt idx="109931">
                  <c:v>-150.60049999999998</c:v>
                </c:pt>
                <c:pt idx="109932">
                  <c:v>-150.59849999999997</c:v>
                </c:pt>
                <c:pt idx="109933">
                  <c:v>-150.59649999999996</c:v>
                </c:pt>
                <c:pt idx="109934">
                  <c:v>-150.59449999999998</c:v>
                </c:pt>
                <c:pt idx="109935">
                  <c:v>-150.59249999999997</c:v>
                </c:pt>
                <c:pt idx="109936">
                  <c:v>-150.59049999999996</c:v>
                </c:pt>
                <c:pt idx="109937">
                  <c:v>-150.58849999999998</c:v>
                </c:pt>
                <c:pt idx="109938">
                  <c:v>-150.58649999999997</c:v>
                </c:pt>
                <c:pt idx="109939">
                  <c:v>-150.58449999999999</c:v>
                </c:pt>
                <c:pt idx="109940">
                  <c:v>-150.58249999999998</c:v>
                </c:pt>
                <c:pt idx="109941">
                  <c:v>-150.58049999999997</c:v>
                </c:pt>
                <c:pt idx="109942">
                  <c:v>-150.57849999999999</c:v>
                </c:pt>
                <c:pt idx="109943">
                  <c:v>-150.57649999999998</c:v>
                </c:pt>
                <c:pt idx="109944">
                  <c:v>-150.57449999999997</c:v>
                </c:pt>
                <c:pt idx="109945">
                  <c:v>-150.57249999999999</c:v>
                </c:pt>
                <c:pt idx="109946">
                  <c:v>-150.57049999999998</c:v>
                </c:pt>
                <c:pt idx="109947">
                  <c:v>-150.56849999999997</c:v>
                </c:pt>
                <c:pt idx="109948">
                  <c:v>-150.56649999999999</c:v>
                </c:pt>
                <c:pt idx="109949">
                  <c:v>-150.56449999999998</c:v>
                </c:pt>
                <c:pt idx="109950">
                  <c:v>-150.56249999999997</c:v>
                </c:pt>
                <c:pt idx="109951">
                  <c:v>-150.56049999999999</c:v>
                </c:pt>
                <c:pt idx="109952">
                  <c:v>-150.55849999999998</c:v>
                </c:pt>
                <c:pt idx="109953">
                  <c:v>-150.55649999999997</c:v>
                </c:pt>
                <c:pt idx="109954">
                  <c:v>-150.55449999999999</c:v>
                </c:pt>
                <c:pt idx="109955">
                  <c:v>-150.55249999999998</c:v>
                </c:pt>
                <c:pt idx="109956">
                  <c:v>-150.55049999999997</c:v>
                </c:pt>
                <c:pt idx="109957">
                  <c:v>-150.54849999999999</c:v>
                </c:pt>
                <c:pt idx="109958">
                  <c:v>-150.54649999999998</c:v>
                </c:pt>
                <c:pt idx="109959">
                  <c:v>-150.54449999999997</c:v>
                </c:pt>
                <c:pt idx="109960">
                  <c:v>-150.54249999999999</c:v>
                </c:pt>
                <c:pt idx="109961">
                  <c:v>-150.54049999999998</c:v>
                </c:pt>
                <c:pt idx="109962">
                  <c:v>-150.53849999999997</c:v>
                </c:pt>
                <c:pt idx="109963">
                  <c:v>-150.53649999999999</c:v>
                </c:pt>
                <c:pt idx="109964">
                  <c:v>-150.53449999999998</c:v>
                </c:pt>
                <c:pt idx="109965">
                  <c:v>-150.53249999999997</c:v>
                </c:pt>
                <c:pt idx="109966">
                  <c:v>-150.53049999999999</c:v>
                </c:pt>
                <c:pt idx="109967">
                  <c:v>-150.52849999999998</c:v>
                </c:pt>
                <c:pt idx="109968">
                  <c:v>-150.52649999999997</c:v>
                </c:pt>
                <c:pt idx="109969">
                  <c:v>-150.52449999999999</c:v>
                </c:pt>
                <c:pt idx="109970">
                  <c:v>-150.52249999999998</c:v>
                </c:pt>
                <c:pt idx="109971">
                  <c:v>-150.52049999999997</c:v>
                </c:pt>
                <c:pt idx="109972">
                  <c:v>-150.51849999999999</c:v>
                </c:pt>
                <c:pt idx="109973">
                  <c:v>-150.51649999999998</c:v>
                </c:pt>
                <c:pt idx="109974">
                  <c:v>-150.51449999999997</c:v>
                </c:pt>
                <c:pt idx="109975">
                  <c:v>-150.51249999999999</c:v>
                </c:pt>
                <c:pt idx="109976">
                  <c:v>-150.51049999999998</c:v>
                </c:pt>
                <c:pt idx="109977">
                  <c:v>-150.50849999999997</c:v>
                </c:pt>
                <c:pt idx="109978">
                  <c:v>-150.50649999999999</c:v>
                </c:pt>
                <c:pt idx="109979">
                  <c:v>-150.50449999999998</c:v>
                </c:pt>
                <c:pt idx="109980">
                  <c:v>-150.50249999999997</c:v>
                </c:pt>
                <c:pt idx="109981">
                  <c:v>-150.50049999999999</c:v>
                </c:pt>
                <c:pt idx="109982">
                  <c:v>-150.49849999999998</c:v>
                </c:pt>
                <c:pt idx="109983">
                  <c:v>-150.49649999999997</c:v>
                </c:pt>
                <c:pt idx="109984">
                  <c:v>-150.49449999999999</c:v>
                </c:pt>
                <c:pt idx="109985">
                  <c:v>-150.49249999999998</c:v>
                </c:pt>
                <c:pt idx="109986">
                  <c:v>-150.49049999999997</c:v>
                </c:pt>
                <c:pt idx="109987">
                  <c:v>-150.48849999999999</c:v>
                </c:pt>
                <c:pt idx="109988">
                  <c:v>-150.48649999999998</c:v>
                </c:pt>
                <c:pt idx="109989">
                  <c:v>-150.48449999999997</c:v>
                </c:pt>
                <c:pt idx="109990">
                  <c:v>-150.48249999999999</c:v>
                </c:pt>
                <c:pt idx="109991">
                  <c:v>-150.48049999999998</c:v>
                </c:pt>
                <c:pt idx="109992">
                  <c:v>-150.47849999999997</c:v>
                </c:pt>
                <c:pt idx="109993">
                  <c:v>-150.47649999999999</c:v>
                </c:pt>
                <c:pt idx="109994">
                  <c:v>-150.47449999999998</c:v>
                </c:pt>
                <c:pt idx="109995">
                  <c:v>-150.47249999999997</c:v>
                </c:pt>
                <c:pt idx="109996">
                  <c:v>-150.47049999999999</c:v>
                </c:pt>
                <c:pt idx="109997">
                  <c:v>-150.46849999999998</c:v>
                </c:pt>
                <c:pt idx="109998">
                  <c:v>-150.46649999999997</c:v>
                </c:pt>
                <c:pt idx="109999">
                  <c:v>-150.46449999999999</c:v>
                </c:pt>
                <c:pt idx="110000">
                  <c:v>-150.46249999999998</c:v>
                </c:pt>
                <c:pt idx="110001">
                  <c:v>-150.46049999999997</c:v>
                </c:pt>
                <c:pt idx="110002">
                  <c:v>-150.45849999999999</c:v>
                </c:pt>
                <c:pt idx="110003">
                  <c:v>-150.45649999999998</c:v>
                </c:pt>
                <c:pt idx="110004">
                  <c:v>-150.45449999999997</c:v>
                </c:pt>
                <c:pt idx="110005">
                  <c:v>-150.45249999999999</c:v>
                </c:pt>
                <c:pt idx="110006">
                  <c:v>-150.45049999999998</c:v>
                </c:pt>
                <c:pt idx="110007">
                  <c:v>-150.44849999999997</c:v>
                </c:pt>
                <c:pt idx="110008">
                  <c:v>-150.44649999999999</c:v>
                </c:pt>
                <c:pt idx="110009">
                  <c:v>-150.44449999999998</c:v>
                </c:pt>
                <c:pt idx="110010">
                  <c:v>-150.44249999999997</c:v>
                </c:pt>
                <c:pt idx="110011">
                  <c:v>-150.44049999999999</c:v>
                </c:pt>
                <c:pt idx="110012">
                  <c:v>-150.43849999999998</c:v>
                </c:pt>
                <c:pt idx="110013">
                  <c:v>-150.43649999999997</c:v>
                </c:pt>
                <c:pt idx="110014">
                  <c:v>-150.43449999999999</c:v>
                </c:pt>
                <c:pt idx="110015">
                  <c:v>-150.43249999999998</c:v>
                </c:pt>
                <c:pt idx="110016">
                  <c:v>-150.43049999999997</c:v>
                </c:pt>
                <c:pt idx="110017">
                  <c:v>-150.42849999999999</c:v>
                </c:pt>
                <c:pt idx="110018">
                  <c:v>-150.42649999999998</c:v>
                </c:pt>
                <c:pt idx="110019">
                  <c:v>-150.42449999999997</c:v>
                </c:pt>
                <c:pt idx="110020">
                  <c:v>-150.42249999999999</c:v>
                </c:pt>
                <c:pt idx="110021">
                  <c:v>-150.42049999999998</c:v>
                </c:pt>
                <c:pt idx="110022">
                  <c:v>-150.41849999999997</c:v>
                </c:pt>
                <c:pt idx="110023">
                  <c:v>-150.41649999999998</c:v>
                </c:pt>
                <c:pt idx="110024">
                  <c:v>-150.41449999999998</c:v>
                </c:pt>
                <c:pt idx="110025">
                  <c:v>-150.41249999999997</c:v>
                </c:pt>
                <c:pt idx="110026">
                  <c:v>-150.41049999999998</c:v>
                </c:pt>
                <c:pt idx="110027">
                  <c:v>-150.40849999999998</c:v>
                </c:pt>
                <c:pt idx="110028">
                  <c:v>-150.40649999999997</c:v>
                </c:pt>
                <c:pt idx="110029">
                  <c:v>-150.40449999999998</c:v>
                </c:pt>
                <c:pt idx="110030">
                  <c:v>-150.40249999999997</c:v>
                </c:pt>
                <c:pt idx="110031">
                  <c:v>-150.40049999999997</c:v>
                </c:pt>
                <c:pt idx="110032">
                  <c:v>-150.39849999999998</c:v>
                </c:pt>
                <c:pt idx="110033">
                  <c:v>-150.39649999999997</c:v>
                </c:pt>
                <c:pt idx="110034">
                  <c:v>-150.39449999999997</c:v>
                </c:pt>
                <c:pt idx="110035">
                  <c:v>-150.39249999999998</c:v>
                </c:pt>
                <c:pt idx="110036">
                  <c:v>-150.39049999999997</c:v>
                </c:pt>
                <c:pt idx="110037">
                  <c:v>-150.38849999999996</c:v>
                </c:pt>
                <c:pt idx="110038">
                  <c:v>-150.38649999999998</c:v>
                </c:pt>
                <c:pt idx="110039">
                  <c:v>-150.38449999999997</c:v>
                </c:pt>
                <c:pt idx="110040">
                  <c:v>-150.38249999999996</c:v>
                </c:pt>
                <c:pt idx="110041">
                  <c:v>-150.38049999999998</c:v>
                </c:pt>
                <c:pt idx="110042">
                  <c:v>-150.37849999999997</c:v>
                </c:pt>
                <c:pt idx="110043">
                  <c:v>-150.37649999999996</c:v>
                </c:pt>
                <c:pt idx="110044">
                  <c:v>-150.37449999999998</c:v>
                </c:pt>
                <c:pt idx="110045">
                  <c:v>-150.37249999999997</c:v>
                </c:pt>
                <c:pt idx="110046">
                  <c:v>-150.37049999999996</c:v>
                </c:pt>
                <c:pt idx="110047">
                  <c:v>-150.36849999999998</c:v>
                </c:pt>
                <c:pt idx="110048">
                  <c:v>-150.36649999999997</c:v>
                </c:pt>
                <c:pt idx="110049">
                  <c:v>-150.36449999999996</c:v>
                </c:pt>
                <c:pt idx="110050">
                  <c:v>-150.36249999999998</c:v>
                </c:pt>
                <c:pt idx="110051">
                  <c:v>-150.36049999999997</c:v>
                </c:pt>
                <c:pt idx="110052">
                  <c:v>-150.35849999999996</c:v>
                </c:pt>
                <c:pt idx="110053">
                  <c:v>-150.35649999999998</c:v>
                </c:pt>
                <c:pt idx="110054">
                  <c:v>-150.35449999999997</c:v>
                </c:pt>
                <c:pt idx="110055">
                  <c:v>-150.35249999999996</c:v>
                </c:pt>
                <c:pt idx="110056">
                  <c:v>-150.35049999999998</c:v>
                </c:pt>
                <c:pt idx="110057">
                  <c:v>-150.34849999999997</c:v>
                </c:pt>
                <c:pt idx="110058">
                  <c:v>-150.34649999999996</c:v>
                </c:pt>
                <c:pt idx="110059">
                  <c:v>-150.34449999999998</c:v>
                </c:pt>
                <c:pt idx="110060">
                  <c:v>-150.34249999999997</c:v>
                </c:pt>
                <c:pt idx="110061">
                  <c:v>-150.34049999999996</c:v>
                </c:pt>
                <c:pt idx="110062">
                  <c:v>-150.33849999999998</c:v>
                </c:pt>
                <c:pt idx="110063">
                  <c:v>-150.33649999999997</c:v>
                </c:pt>
                <c:pt idx="110064">
                  <c:v>-150.33449999999999</c:v>
                </c:pt>
                <c:pt idx="110065">
                  <c:v>-150.33249999999998</c:v>
                </c:pt>
                <c:pt idx="110066">
                  <c:v>-150.33049999999997</c:v>
                </c:pt>
                <c:pt idx="110067">
                  <c:v>-150.32849999999999</c:v>
                </c:pt>
                <c:pt idx="110068">
                  <c:v>-150.32649999999998</c:v>
                </c:pt>
                <c:pt idx="110069">
                  <c:v>-150.32449999999997</c:v>
                </c:pt>
                <c:pt idx="110070">
                  <c:v>-150.32249999999999</c:v>
                </c:pt>
                <c:pt idx="110071">
                  <c:v>-150.32049999999998</c:v>
                </c:pt>
                <c:pt idx="110072">
                  <c:v>-150.31849999999997</c:v>
                </c:pt>
                <c:pt idx="110073">
                  <c:v>-150.31649999999999</c:v>
                </c:pt>
                <c:pt idx="110074">
                  <c:v>-150.31449999999998</c:v>
                </c:pt>
                <c:pt idx="110075">
                  <c:v>-150.31249999999997</c:v>
                </c:pt>
                <c:pt idx="110076">
                  <c:v>-150.31049999999999</c:v>
                </c:pt>
                <c:pt idx="110077">
                  <c:v>-150.30849999999998</c:v>
                </c:pt>
                <c:pt idx="110078">
                  <c:v>-150.30649999999997</c:v>
                </c:pt>
                <c:pt idx="110079">
                  <c:v>-150.30449999999999</c:v>
                </c:pt>
                <c:pt idx="110080">
                  <c:v>-150.30249999999998</c:v>
                </c:pt>
                <c:pt idx="110081">
                  <c:v>-150.30049999999997</c:v>
                </c:pt>
                <c:pt idx="110082">
                  <c:v>-150.29849999999999</c:v>
                </c:pt>
                <c:pt idx="110083">
                  <c:v>-150.29649999999998</c:v>
                </c:pt>
                <c:pt idx="110084">
                  <c:v>-150.29449999999997</c:v>
                </c:pt>
                <c:pt idx="110085">
                  <c:v>-150.29249999999999</c:v>
                </c:pt>
                <c:pt idx="110086">
                  <c:v>-150.29049999999998</c:v>
                </c:pt>
                <c:pt idx="110087">
                  <c:v>-150.28849999999997</c:v>
                </c:pt>
                <c:pt idx="110088">
                  <c:v>-150.28649999999999</c:v>
                </c:pt>
                <c:pt idx="110089">
                  <c:v>-150.28449999999998</c:v>
                </c:pt>
                <c:pt idx="110090">
                  <c:v>-150.28249999999997</c:v>
                </c:pt>
                <c:pt idx="110091">
                  <c:v>-150.28049999999999</c:v>
                </c:pt>
                <c:pt idx="110092">
                  <c:v>-150.27849999999998</c:v>
                </c:pt>
                <c:pt idx="110093">
                  <c:v>-150.27649999999997</c:v>
                </c:pt>
                <c:pt idx="110094">
                  <c:v>-150.27449999999999</c:v>
                </c:pt>
                <c:pt idx="110095">
                  <c:v>-150.27249999999998</c:v>
                </c:pt>
                <c:pt idx="110096">
                  <c:v>-150.27049999999997</c:v>
                </c:pt>
                <c:pt idx="110097">
                  <c:v>-150.26849999999999</c:v>
                </c:pt>
                <c:pt idx="110098">
                  <c:v>-150.26649999999998</c:v>
                </c:pt>
                <c:pt idx="110099">
                  <c:v>-150.26449999999997</c:v>
                </c:pt>
                <c:pt idx="110100">
                  <c:v>-150.26249999999999</c:v>
                </c:pt>
                <c:pt idx="110101">
                  <c:v>-150.26049999999998</c:v>
                </c:pt>
                <c:pt idx="110102">
                  <c:v>-150.25849999999997</c:v>
                </c:pt>
                <c:pt idx="110103">
                  <c:v>-150.25649999999999</c:v>
                </c:pt>
                <c:pt idx="110104">
                  <c:v>-150.25449999999998</c:v>
                </c:pt>
                <c:pt idx="110105">
                  <c:v>-150.25249999999997</c:v>
                </c:pt>
                <c:pt idx="110106">
                  <c:v>-150.25049999999999</c:v>
                </c:pt>
                <c:pt idx="110107">
                  <c:v>-150.24849999999998</c:v>
                </c:pt>
                <c:pt idx="110108">
                  <c:v>-150.24649999999997</c:v>
                </c:pt>
                <c:pt idx="110109">
                  <c:v>-150.24449999999999</c:v>
                </c:pt>
                <c:pt idx="110110">
                  <c:v>-150.24249999999998</c:v>
                </c:pt>
                <c:pt idx="110111">
                  <c:v>-150.24049999999997</c:v>
                </c:pt>
                <c:pt idx="110112">
                  <c:v>-150.23849999999999</c:v>
                </c:pt>
                <c:pt idx="110113">
                  <c:v>-150.23649999999998</c:v>
                </c:pt>
                <c:pt idx="110114">
                  <c:v>-150.23449999999997</c:v>
                </c:pt>
                <c:pt idx="110115">
                  <c:v>-150.23249999999999</c:v>
                </c:pt>
                <c:pt idx="110116">
                  <c:v>-150.23049999999998</c:v>
                </c:pt>
                <c:pt idx="110117">
                  <c:v>-150.22849999999997</c:v>
                </c:pt>
                <c:pt idx="110118">
                  <c:v>-150.22649999999999</c:v>
                </c:pt>
                <c:pt idx="110119">
                  <c:v>-150.22449999999998</c:v>
                </c:pt>
                <c:pt idx="110120">
                  <c:v>-150.22249999999997</c:v>
                </c:pt>
                <c:pt idx="110121">
                  <c:v>-150.22049999999999</c:v>
                </c:pt>
                <c:pt idx="110122">
                  <c:v>-150.21849999999998</c:v>
                </c:pt>
                <c:pt idx="110123">
                  <c:v>-150.21649999999997</c:v>
                </c:pt>
                <c:pt idx="110124">
                  <c:v>-150.21449999999999</c:v>
                </c:pt>
                <c:pt idx="110125">
                  <c:v>-150.21249999999998</c:v>
                </c:pt>
                <c:pt idx="110126">
                  <c:v>-150.21049999999997</c:v>
                </c:pt>
                <c:pt idx="110127">
                  <c:v>-150.20849999999999</c:v>
                </c:pt>
                <c:pt idx="110128">
                  <c:v>-150.20649999999998</c:v>
                </c:pt>
                <c:pt idx="110129">
                  <c:v>-150.20449999999997</c:v>
                </c:pt>
                <c:pt idx="110130">
                  <c:v>-150.20249999999999</c:v>
                </c:pt>
                <c:pt idx="110131">
                  <c:v>-150.20049999999998</c:v>
                </c:pt>
                <c:pt idx="110132">
                  <c:v>-150.19849999999997</c:v>
                </c:pt>
                <c:pt idx="110133">
                  <c:v>-150.19649999999999</c:v>
                </c:pt>
                <c:pt idx="110134">
                  <c:v>-150.19449999999998</c:v>
                </c:pt>
                <c:pt idx="110135">
                  <c:v>-150.19249999999997</c:v>
                </c:pt>
                <c:pt idx="110136">
                  <c:v>-150.19049999999999</c:v>
                </c:pt>
                <c:pt idx="110137">
                  <c:v>-150.18849999999998</c:v>
                </c:pt>
                <c:pt idx="110138">
                  <c:v>-150.18649999999997</c:v>
                </c:pt>
                <c:pt idx="110139">
                  <c:v>-150.18449999999999</c:v>
                </c:pt>
                <c:pt idx="110140">
                  <c:v>-150.18249999999998</c:v>
                </c:pt>
                <c:pt idx="110141">
                  <c:v>-150.18049999999997</c:v>
                </c:pt>
                <c:pt idx="110142">
                  <c:v>-150.17849999999999</c:v>
                </c:pt>
                <c:pt idx="110143">
                  <c:v>-150.17649999999998</c:v>
                </c:pt>
                <c:pt idx="110144">
                  <c:v>-150.17449999999997</c:v>
                </c:pt>
                <c:pt idx="110145">
                  <c:v>-150.17249999999999</c:v>
                </c:pt>
                <c:pt idx="110146">
                  <c:v>-150.17049999999998</c:v>
                </c:pt>
                <c:pt idx="110147">
                  <c:v>-150.16849999999997</c:v>
                </c:pt>
                <c:pt idx="110148">
                  <c:v>-150.16649999999998</c:v>
                </c:pt>
                <c:pt idx="110149">
                  <c:v>-150.16449999999998</c:v>
                </c:pt>
                <c:pt idx="110150">
                  <c:v>-150.16249999999997</c:v>
                </c:pt>
                <c:pt idx="110151">
                  <c:v>-150.16049999999998</c:v>
                </c:pt>
                <c:pt idx="110152">
                  <c:v>-150.15849999999998</c:v>
                </c:pt>
                <c:pt idx="110153">
                  <c:v>-150.15649999999997</c:v>
                </c:pt>
                <c:pt idx="110154">
                  <c:v>-150.15449999999998</c:v>
                </c:pt>
                <c:pt idx="110155">
                  <c:v>-150.15249999999997</c:v>
                </c:pt>
                <c:pt idx="110156">
                  <c:v>-150.15049999999997</c:v>
                </c:pt>
                <c:pt idx="110157">
                  <c:v>-150.14849999999998</c:v>
                </c:pt>
                <c:pt idx="110158">
                  <c:v>-150.14649999999997</c:v>
                </c:pt>
                <c:pt idx="110159">
                  <c:v>-150.14449999999997</c:v>
                </c:pt>
                <c:pt idx="110160">
                  <c:v>-150.14249999999998</c:v>
                </c:pt>
                <c:pt idx="110161">
                  <c:v>-150.14049999999997</c:v>
                </c:pt>
                <c:pt idx="110162">
                  <c:v>-150.13849999999996</c:v>
                </c:pt>
                <c:pt idx="110163">
                  <c:v>-150.13649999999998</c:v>
                </c:pt>
                <c:pt idx="110164">
                  <c:v>-150.13449999999997</c:v>
                </c:pt>
                <c:pt idx="110165">
                  <c:v>-150.13249999999996</c:v>
                </c:pt>
                <c:pt idx="110166">
                  <c:v>-150.13049999999998</c:v>
                </c:pt>
                <c:pt idx="110167">
                  <c:v>-150.12849999999997</c:v>
                </c:pt>
                <c:pt idx="110168">
                  <c:v>-150.12649999999996</c:v>
                </c:pt>
                <c:pt idx="110169">
                  <c:v>-150.12449999999998</c:v>
                </c:pt>
                <c:pt idx="110170">
                  <c:v>-150.12249999999997</c:v>
                </c:pt>
                <c:pt idx="110171">
                  <c:v>-150.12049999999996</c:v>
                </c:pt>
                <c:pt idx="110172">
                  <c:v>-150.11849999999998</c:v>
                </c:pt>
                <c:pt idx="110173">
                  <c:v>-150.11649999999997</c:v>
                </c:pt>
                <c:pt idx="110174">
                  <c:v>-150.11449999999996</c:v>
                </c:pt>
                <c:pt idx="110175">
                  <c:v>-150.11249999999998</c:v>
                </c:pt>
                <c:pt idx="110176">
                  <c:v>-150.11049999999997</c:v>
                </c:pt>
                <c:pt idx="110177">
                  <c:v>-150.10849999999996</c:v>
                </c:pt>
                <c:pt idx="110178">
                  <c:v>-150.10649999999998</c:v>
                </c:pt>
                <c:pt idx="110179">
                  <c:v>-150.10449999999997</c:v>
                </c:pt>
                <c:pt idx="110180">
                  <c:v>-150.10249999999996</c:v>
                </c:pt>
                <c:pt idx="110181">
                  <c:v>-150.10049999999998</c:v>
                </c:pt>
                <c:pt idx="110182">
                  <c:v>-150.09849999999997</c:v>
                </c:pt>
                <c:pt idx="110183">
                  <c:v>-150.09649999999996</c:v>
                </c:pt>
                <c:pt idx="110184">
                  <c:v>-150.09449999999998</c:v>
                </c:pt>
                <c:pt idx="110185">
                  <c:v>-150.09249999999997</c:v>
                </c:pt>
                <c:pt idx="110186">
                  <c:v>-150.09049999999996</c:v>
                </c:pt>
                <c:pt idx="110187">
                  <c:v>-150.08849999999998</c:v>
                </c:pt>
                <c:pt idx="110188">
                  <c:v>-150.08649999999997</c:v>
                </c:pt>
                <c:pt idx="110189">
                  <c:v>-150.08449999999999</c:v>
                </c:pt>
                <c:pt idx="110190">
                  <c:v>-150.08249999999998</c:v>
                </c:pt>
                <c:pt idx="110191">
                  <c:v>-150.08049999999997</c:v>
                </c:pt>
                <c:pt idx="110192">
                  <c:v>-150.07849999999999</c:v>
                </c:pt>
                <c:pt idx="110193">
                  <c:v>-150.07649999999998</c:v>
                </c:pt>
                <c:pt idx="110194">
                  <c:v>-150.07449999999997</c:v>
                </c:pt>
                <c:pt idx="110195">
                  <c:v>-150.07249999999999</c:v>
                </c:pt>
                <c:pt idx="110196">
                  <c:v>-150.07049999999998</c:v>
                </c:pt>
                <c:pt idx="110197">
                  <c:v>-150.06849999999997</c:v>
                </c:pt>
                <c:pt idx="110198">
                  <c:v>-150.06649999999999</c:v>
                </c:pt>
                <c:pt idx="110199">
                  <c:v>-150.06449999999998</c:v>
                </c:pt>
                <c:pt idx="110200">
                  <c:v>-150.06249999999997</c:v>
                </c:pt>
                <c:pt idx="110201">
                  <c:v>-150.06049999999999</c:v>
                </c:pt>
                <c:pt idx="110202">
                  <c:v>-150.05849999999998</c:v>
                </c:pt>
                <c:pt idx="110203">
                  <c:v>-150.05649999999997</c:v>
                </c:pt>
                <c:pt idx="110204">
                  <c:v>-150.05449999999999</c:v>
                </c:pt>
                <c:pt idx="110205">
                  <c:v>-150.05249999999998</c:v>
                </c:pt>
                <c:pt idx="110206">
                  <c:v>-150.05049999999997</c:v>
                </c:pt>
                <c:pt idx="110207">
                  <c:v>-150.04849999999999</c:v>
                </c:pt>
                <c:pt idx="110208">
                  <c:v>-150.04649999999998</c:v>
                </c:pt>
                <c:pt idx="110209">
                  <c:v>-150.04449999999997</c:v>
                </c:pt>
                <c:pt idx="110210">
                  <c:v>-150.04249999999999</c:v>
                </c:pt>
                <c:pt idx="110211">
                  <c:v>-150.04049999999998</c:v>
                </c:pt>
                <c:pt idx="110212">
                  <c:v>-150.03849999999997</c:v>
                </c:pt>
                <c:pt idx="110213">
                  <c:v>-150.03649999999999</c:v>
                </c:pt>
                <c:pt idx="110214">
                  <c:v>-150.03449999999998</c:v>
                </c:pt>
                <c:pt idx="110215">
                  <c:v>-150.03249999999997</c:v>
                </c:pt>
                <c:pt idx="110216">
                  <c:v>-150.03049999999999</c:v>
                </c:pt>
                <c:pt idx="110217">
                  <c:v>-150.02849999999998</c:v>
                </c:pt>
                <c:pt idx="110218">
                  <c:v>-150.02649999999997</c:v>
                </c:pt>
                <c:pt idx="110219">
                  <c:v>-150.02449999999999</c:v>
                </c:pt>
                <c:pt idx="110220">
                  <c:v>-150.02249999999998</c:v>
                </c:pt>
                <c:pt idx="110221">
                  <c:v>-150.02049999999997</c:v>
                </c:pt>
                <c:pt idx="110222">
                  <c:v>-150.01849999999999</c:v>
                </c:pt>
                <c:pt idx="110223">
                  <c:v>-150.01649999999998</c:v>
                </c:pt>
                <c:pt idx="110224">
                  <c:v>-150.01449999999997</c:v>
                </c:pt>
                <c:pt idx="110225">
                  <c:v>-150.01249999999999</c:v>
                </c:pt>
                <c:pt idx="110226">
                  <c:v>-150.01049999999998</c:v>
                </c:pt>
                <c:pt idx="110227">
                  <c:v>-150.00849999999997</c:v>
                </c:pt>
                <c:pt idx="110228">
                  <c:v>-150.00649999999999</c:v>
                </c:pt>
                <c:pt idx="110229">
                  <c:v>-150.00449999999998</c:v>
                </c:pt>
                <c:pt idx="110230">
                  <c:v>-150.00249999999997</c:v>
                </c:pt>
                <c:pt idx="110231">
                  <c:v>-150.00049999999999</c:v>
                </c:pt>
                <c:pt idx="110232">
                  <c:v>-149.99849999999998</c:v>
                </c:pt>
                <c:pt idx="110233">
                  <c:v>-149.99649999999997</c:v>
                </c:pt>
                <c:pt idx="110234">
                  <c:v>-149.99449999999999</c:v>
                </c:pt>
                <c:pt idx="110235">
                  <c:v>-149.99249999999998</c:v>
                </c:pt>
                <c:pt idx="110236">
                  <c:v>-149.99049999999997</c:v>
                </c:pt>
                <c:pt idx="110237">
                  <c:v>-149.98849999999999</c:v>
                </c:pt>
                <c:pt idx="110238">
                  <c:v>-149.98649999999998</c:v>
                </c:pt>
                <c:pt idx="110239">
                  <c:v>-149.98449999999997</c:v>
                </c:pt>
                <c:pt idx="110240">
                  <c:v>-149.98249999999999</c:v>
                </c:pt>
                <c:pt idx="110241">
                  <c:v>-149.98049999999998</c:v>
                </c:pt>
                <c:pt idx="110242">
                  <c:v>-149.97849999999997</c:v>
                </c:pt>
                <c:pt idx="110243">
                  <c:v>-149.97649999999999</c:v>
                </c:pt>
                <c:pt idx="110244">
                  <c:v>-149.97449999999998</c:v>
                </c:pt>
                <c:pt idx="110245">
                  <c:v>-149.97249999999997</c:v>
                </c:pt>
                <c:pt idx="110246">
                  <c:v>-149.97049999999999</c:v>
                </c:pt>
                <c:pt idx="110247">
                  <c:v>-149.96849999999998</c:v>
                </c:pt>
                <c:pt idx="110248">
                  <c:v>-149.96649999999997</c:v>
                </c:pt>
                <c:pt idx="110249">
                  <c:v>-149.96449999999999</c:v>
                </c:pt>
                <c:pt idx="110250">
                  <c:v>-149.96249999999998</c:v>
                </c:pt>
                <c:pt idx="110251">
                  <c:v>-149.96049999999997</c:v>
                </c:pt>
                <c:pt idx="110252">
                  <c:v>-149.95849999999999</c:v>
                </c:pt>
                <c:pt idx="110253">
                  <c:v>-149.95649999999998</c:v>
                </c:pt>
                <c:pt idx="110254">
                  <c:v>-149.95449999999997</c:v>
                </c:pt>
                <c:pt idx="110255">
                  <c:v>-149.95249999999999</c:v>
                </c:pt>
                <c:pt idx="110256">
                  <c:v>-149.95049999999998</c:v>
                </c:pt>
                <c:pt idx="110257">
                  <c:v>-149.94849999999997</c:v>
                </c:pt>
                <c:pt idx="110258">
                  <c:v>-149.94649999999999</c:v>
                </c:pt>
                <c:pt idx="110259">
                  <c:v>-149.94449999999998</c:v>
                </c:pt>
                <c:pt idx="110260">
                  <c:v>-149.94249999999997</c:v>
                </c:pt>
                <c:pt idx="110261">
                  <c:v>-149.94049999999999</c:v>
                </c:pt>
                <c:pt idx="110262">
                  <c:v>-149.93849999999998</c:v>
                </c:pt>
                <c:pt idx="110263">
                  <c:v>-149.93649999999997</c:v>
                </c:pt>
                <c:pt idx="110264">
                  <c:v>-149.93449999999999</c:v>
                </c:pt>
                <c:pt idx="110265">
                  <c:v>-149.93249999999998</c:v>
                </c:pt>
                <c:pt idx="110266">
                  <c:v>-149.93049999999997</c:v>
                </c:pt>
                <c:pt idx="110267">
                  <c:v>-149.92849999999999</c:v>
                </c:pt>
                <c:pt idx="110268">
                  <c:v>-149.92649999999998</c:v>
                </c:pt>
                <c:pt idx="110269">
                  <c:v>-149.92449999999997</c:v>
                </c:pt>
                <c:pt idx="110270">
                  <c:v>-149.92249999999999</c:v>
                </c:pt>
                <c:pt idx="110271">
                  <c:v>-149.92049999999998</c:v>
                </c:pt>
                <c:pt idx="110272">
                  <c:v>-149.91849999999997</c:v>
                </c:pt>
                <c:pt idx="110273">
                  <c:v>-149.91649999999998</c:v>
                </c:pt>
                <c:pt idx="110274">
                  <c:v>-149.91449999999998</c:v>
                </c:pt>
                <c:pt idx="110275">
                  <c:v>-149.91249999999997</c:v>
                </c:pt>
                <c:pt idx="110276">
                  <c:v>-149.91049999999998</c:v>
                </c:pt>
                <c:pt idx="110277">
                  <c:v>-149.90849999999998</c:v>
                </c:pt>
                <c:pt idx="110278">
                  <c:v>-149.90649999999997</c:v>
                </c:pt>
                <c:pt idx="110279">
                  <c:v>-149.90449999999998</c:v>
                </c:pt>
                <c:pt idx="110280">
                  <c:v>-149.90249999999997</c:v>
                </c:pt>
                <c:pt idx="110281">
                  <c:v>-149.90049999999997</c:v>
                </c:pt>
                <c:pt idx="110282">
                  <c:v>-149.89849999999998</c:v>
                </c:pt>
                <c:pt idx="110283">
                  <c:v>-149.89649999999997</c:v>
                </c:pt>
                <c:pt idx="110284">
                  <c:v>-149.89449999999997</c:v>
                </c:pt>
                <c:pt idx="110285">
                  <c:v>-149.89249999999998</c:v>
                </c:pt>
                <c:pt idx="110286">
                  <c:v>-149.89049999999997</c:v>
                </c:pt>
                <c:pt idx="110287">
                  <c:v>-149.88849999999996</c:v>
                </c:pt>
                <c:pt idx="110288">
                  <c:v>-149.88649999999998</c:v>
                </c:pt>
                <c:pt idx="110289">
                  <c:v>-149.88449999999997</c:v>
                </c:pt>
                <c:pt idx="110290">
                  <c:v>-149.88249999999996</c:v>
                </c:pt>
                <c:pt idx="110291">
                  <c:v>-149.88049999999998</c:v>
                </c:pt>
                <c:pt idx="110292">
                  <c:v>-149.87849999999997</c:v>
                </c:pt>
                <c:pt idx="110293">
                  <c:v>-149.87649999999996</c:v>
                </c:pt>
                <c:pt idx="110294">
                  <c:v>-149.87449999999998</c:v>
                </c:pt>
                <c:pt idx="110295">
                  <c:v>-149.87249999999997</c:v>
                </c:pt>
                <c:pt idx="110296">
                  <c:v>-149.87049999999996</c:v>
                </c:pt>
                <c:pt idx="110297">
                  <c:v>-149.86849999999998</c:v>
                </c:pt>
                <c:pt idx="110298">
                  <c:v>-149.86649999999997</c:v>
                </c:pt>
                <c:pt idx="110299">
                  <c:v>-149.86449999999996</c:v>
                </c:pt>
                <c:pt idx="110300">
                  <c:v>-149.86249999999998</c:v>
                </c:pt>
                <c:pt idx="110301">
                  <c:v>-149.86049999999997</c:v>
                </c:pt>
                <c:pt idx="110302">
                  <c:v>-149.85849999999996</c:v>
                </c:pt>
                <c:pt idx="110303">
                  <c:v>-149.85649999999998</c:v>
                </c:pt>
                <c:pt idx="110304">
                  <c:v>-149.85449999999997</c:v>
                </c:pt>
                <c:pt idx="110305">
                  <c:v>-149.85249999999996</c:v>
                </c:pt>
                <c:pt idx="110306">
                  <c:v>-149.85049999999998</c:v>
                </c:pt>
                <c:pt idx="110307">
                  <c:v>-149.84849999999997</c:v>
                </c:pt>
                <c:pt idx="110308">
                  <c:v>-149.84649999999996</c:v>
                </c:pt>
                <c:pt idx="110309">
                  <c:v>-149.84449999999998</c:v>
                </c:pt>
                <c:pt idx="110310">
                  <c:v>-149.84249999999997</c:v>
                </c:pt>
                <c:pt idx="110311">
                  <c:v>-149.84049999999996</c:v>
                </c:pt>
                <c:pt idx="110312">
                  <c:v>-149.83849999999998</c:v>
                </c:pt>
                <c:pt idx="110313">
                  <c:v>-149.83649999999997</c:v>
                </c:pt>
                <c:pt idx="110314">
                  <c:v>-149.83449999999999</c:v>
                </c:pt>
                <c:pt idx="110315">
                  <c:v>-149.83249999999998</c:v>
                </c:pt>
                <c:pt idx="110316">
                  <c:v>-149.83049999999997</c:v>
                </c:pt>
                <c:pt idx="110317">
                  <c:v>-149.82849999999999</c:v>
                </c:pt>
                <c:pt idx="110318">
                  <c:v>-149.82649999999998</c:v>
                </c:pt>
                <c:pt idx="110319">
                  <c:v>-149.82449999999997</c:v>
                </c:pt>
                <c:pt idx="110320">
                  <c:v>-149.82249999999999</c:v>
                </c:pt>
                <c:pt idx="110321">
                  <c:v>-149.82049999999998</c:v>
                </c:pt>
                <c:pt idx="110322">
                  <c:v>-149.81849999999997</c:v>
                </c:pt>
                <c:pt idx="110323">
                  <c:v>-149.81649999999999</c:v>
                </c:pt>
                <c:pt idx="110324">
                  <c:v>-149.81449999999998</c:v>
                </c:pt>
                <c:pt idx="110325">
                  <c:v>-149.81249999999997</c:v>
                </c:pt>
                <c:pt idx="110326">
                  <c:v>-149.81049999999999</c:v>
                </c:pt>
                <c:pt idx="110327">
                  <c:v>-149.80849999999998</c:v>
                </c:pt>
                <c:pt idx="110328">
                  <c:v>-149.80649999999997</c:v>
                </c:pt>
                <c:pt idx="110329">
                  <c:v>-149.80449999999999</c:v>
                </c:pt>
                <c:pt idx="110330">
                  <c:v>-149.80249999999998</c:v>
                </c:pt>
                <c:pt idx="110331">
                  <c:v>-149.80049999999997</c:v>
                </c:pt>
                <c:pt idx="110332">
                  <c:v>-149.79849999999999</c:v>
                </c:pt>
                <c:pt idx="110333">
                  <c:v>-149.79649999999998</c:v>
                </c:pt>
                <c:pt idx="110334">
                  <c:v>-149.79449999999997</c:v>
                </c:pt>
                <c:pt idx="110335">
                  <c:v>-149.79249999999999</c:v>
                </c:pt>
                <c:pt idx="110336">
                  <c:v>-149.79049999999998</c:v>
                </c:pt>
                <c:pt idx="110337">
                  <c:v>-149.78849999999997</c:v>
                </c:pt>
                <c:pt idx="110338">
                  <c:v>-149.78649999999999</c:v>
                </c:pt>
                <c:pt idx="110339">
                  <c:v>-149.78449999999998</c:v>
                </c:pt>
                <c:pt idx="110340">
                  <c:v>-149.78249999999997</c:v>
                </c:pt>
                <c:pt idx="110341">
                  <c:v>-149.78049999999999</c:v>
                </c:pt>
                <c:pt idx="110342">
                  <c:v>-149.77849999999998</c:v>
                </c:pt>
                <c:pt idx="110343">
                  <c:v>-149.77649999999997</c:v>
                </c:pt>
                <c:pt idx="110344">
                  <c:v>-149.77449999999999</c:v>
                </c:pt>
                <c:pt idx="110345">
                  <c:v>-149.77249999999998</c:v>
                </c:pt>
                <c:pt idx="110346">
                  <c:v>-149.77049999999997</c:v>
                </c:pt>
                <c:pt idx="110347">
                  <c:v>-149.76849999999999</c:v>
                </c:pt>
                <c:pt idx="110348">
                  <c:v>-149.76649999999998</c:v>
                </c:pt>
                <c:pt idx="110349">
                  <c:v>-149.76449999999997</c:v>
                </c:pt>
                <c:pt idx="110350">
                  <c:v>-149.76249999999999</c:v>
                </c:pt>
                <c:pt idx="110351">
                  <c:v>-149.76049999999998</c:v>
                </c:pt>
                <c:pt idx="110352">
                  <c:v>-149.75849999999997</c:v>
                </c:pt>
                <c:pt idx="110353">
                  <c:v>-149.75649999999999</c:v>
                </c:pt>
                <c:pt idx="110354">
                  <c:v>-149.75449999999998</c:v>
                </c:pt>
                <c:pt idx="110355">
                  <c:v>-149.75249999999997</c:v>
                </c:pt>
                <c:pt idx="110356">
                  <c:v>-149.75049999999999</c:v>
                </c:pt>
                <c:pt idx="110357">
                  <c:v>-149.74849999999998</c:v>
                </c:pt>
                <c:pt idx="110358">
                  <c:v>-149.74649999999997</c:v>
                </c:pt>
                <c:pt idx="110359">
                  <c:v>-149.74449999999999</c:v>
                </c:pt>
                <c:pt idx="110360">
                  <c:v>-149.74249999999998</c:v>
                </c:pt>
                <c:pt idx="110361">
                  <c:v>-149.74049999999997</c:v>
                </c:pt>
                <c:pt idx="110362">
                  <c:v>-149.73849999999999</c:v>
                </c:pt>
                <c:pt idx="110363">
                  <c:v>-149.73649999999998</c:v>
                </c:pt>
                <c:pt idx="110364">
                  <c:v>-149.73449999999997</c:v>
                </c:pt>
                <c:pt idx="110365">
                  <c:v>-149.73249999999999</c:v>
                </c:pt>
                <c:pt idx="110366">
                  <c:v>-149.73049999999998</c:v>
                </c:pt>
                <c:pt idx="110367">
                  <c:v>-149.72849999999997</c:v>
                </c:pt>
                <c:pt idx="110368">
                  <c:v>-149.72649999999999</c:v>
                </c:pt>
                <c:pt idx="110369">
                  <c:v>-149.72449999999998</c:v>
                </c:pt>
                <c:pt idx="110370">
                  <c:v>-149.72249999999997</c:v>
                </c:pt>
                <c:pt idx="110371">
                  <c:v>-149.72049999999999</c:v>
                </c:pt>
                <c:pt idx="110372">
                  <c:v>-149.71849999999998</c:v>
                </c:pt>
                <c:pt idx="110373">
                  <c:v>-149.71649999999997</c:v>
                </c:pt>
                <c:pt idx="110374">
                  <c:v>-149.71449999999999</c:v>
                </c:pt>
                <c:pt idx="110375">
                  <c:v>-149.71249999999998</c:v>
                </c:pt>
                <c:pt idx="110376">
                  <c:v>-149.71049999999997</c:v>
                </c:pt>
                <c:pt idx="110377">
                  <c:v>-149.70849999999999</c:v>
                </c:pt>
                <c:pt idx="110378">
                  <c:v>-149.70649999999998</c:v>
                </c:pt>
                <c:pt idx="110379">
                  <c:v>-149.70449999999997</c:v>
                </c:pt>
                <c:pt idx="110380">
                  <c:v>-149.70249999999999</c:v>
                </c:pt>
                <c:pt idx="110381">
                  <c:v>-149.70049999999998</c:v>
                </c:pt>
                <c:pt idx="110382">
                  <c:v>-149.69849999999997</c:v>
                </c:pt>
                <c:pt idx="110383">
                  <c:v>-149.69649999999999</c:v>
                </c:pt>
                <c:pt idx="110384">
                  <c:v>-149.69449999999998</c:v>
                </c:pt>
                <c:pt idx="110385">
                  <c:v>-149.69249999999997</c:v>
                </c:pt>
                <c:pt idx="110386">
                  <c:v>-149.69049999999999</c:v>
                </c:pt>
                <c:pt idx="110387">
                  <c:v>-149.68849999999998</c:v>
                </c:pt>
                <c:pt idx="110388">
                  <c:v>-149.68649999999997</c:v>
                </c:pt>
                <c:pt idx="110389">
                  <c:v>-149.68449999999999</c:v>
                </c:pt>
                <c:pt idx="110390">
                  <c:v>-149.68249999999998</c:v>
                </c:pt>
                <c:pt idx="110391">
                  <c:v>-149.68049999999997</c:v>
                </c:pt>
                <c:pt idx="110392">
                  <c:v>-149.67849999999999</c:v>
                </c:pt>
                <c:pt idx="110393">
                  <c:v>-149.67649999999998</c:v>
                </c:pt>
                <c:pt idx="110394">
                  <c:v>-149.67449999999997</c:v>
                </c:pt>
                <c:pt idx="110395">
                  <c:v>-149.67249999999999</c:v>
                </c:pt>
                <c:pt idx="110396">
                  <c:v>-149.67049999999998</c:v>
                </c:pt>
                <c:pt idx="110397">
                  <c:v>-149.66849999999997</c:v>
                </c:pt>
                <c:pt idx="110398">
                  <c:v>-149.66649999999998</c:v>
                </c:pt>
                <c:pt idx="110399">
                  <c:v>-149.66449999999998</c:v>
                </c:pt>
                <c:pt idx="110400">
                  <c:v>-149.66249999999997</c:v>
                </c:pt>
                <c:pt idx="110401">
                  <c:v>-149.66049999999998</c:v>
                </c:pt>
                <c:pt idx="110402">
                  <c:v>-149.65849999999998</c:v>
                </c:pt>
                <c:pt idx="110403">
                  <c:v>-149.65649999999997</c:v>
                </c:pt>
                <c:pt idx="110404">
                  <c:v>-149.65449999999998</c:v>
                </c:pt>
                <c:pt idx="110405">
                  <c:v>-149.65249999999997</c:v>
                </c:pt>
                <c:pt idx="110406">
                  <c:v>-149.65049999999997</c:v>
                </c:pt>
                <c:pt idx="110407">
                  <c:v>-149.64849999999998</c:v>
                </c:pt>
                <c:pt idx="110408">
                  <c:v>-149.64649999999997</c:v>
                </c:pt>
                <c:pt idx="110409">
                  <c:v>-149.64449999999997</c:v>
                </c:pt>
                <c:pt idx="110410">
                  <c:v>-149.64249999999998</c:v>
                </c:pt>
                <c:pt idx="110411">
                  <c:v>-149.64049999999997</c:v>
                </c:pt>
                <c:pt idx="110412">
                  <c:v>-149.63849999999996</c:v>
                </c:pt>
                <c:pt idx="110413">
                  <c:v>-149.63649999999998</c:v>
                </c:pt>
                <c:pt idx="110414">
                  <c:v>-149.63449999999997</c:v>
                </c:pt>
                <c:pt idx="110415">
                  <c:v>-149.63249999999996</c:v>
                </c:pt>
                <c:pt idx="110416">
                  <c:v>-149.63049999999998</c:v>
                </c:pt>
                <c:pt idx="110417">
                  <c:v>-149.62849999999997</c:v>
                </c:pt>
                <c:pt idx="110418">
                  <c:v>-149.62649999999996</c:v>
                </c:pt>
                <c:pt idx="110419">
                  <c:v>-149.62449999999998</c:v>
                </c:pt>
                <c:pt idx="110420">
                  <c:v>-149.62249999999997</c:v>
                </c:pt>
                <c:pt idx="110421">
                  <c:v>-149.62049999999996</c:v>
                </c:pt>
                <c:pt idx="110422">
                  <c:v>-149.61849999999998</c:v>
                </c:pt>
                <c:pt idx="110423">
                  <c:v>-149.61649999999997</c:v>
                </c:pt>
                <c:pt idx="110424">
                  <c:v>-149.61449999999996</c:v>
                </c:pt>
                <c:pt idx="110425">
                  <c:v>-149.61249999999998</c:v>
                </c:pt>
                <c:pt idx="110426">
                  <c:v>-149.61049999999997</c:v>
                </c:pt>
                <c:pt idx="110427">
                  <c:v>-149.60849999999996</c:v>
                </c:pt>
                <c:pt idx="110428">
                  <c:v>-149.60649999999998</c:v>
                </c:pt>
                <c:pt idx="110429">
                  <c:v>-149.60449999999997</c:v>
                </c:pt>
                <c:pt idx="110430">
                  <c:v>-149.60249999999996</c:v>
                </c:pt>
                <c:pt idx="110431">
                  <c:v>-149.60049999999998</c:v>
                </c:pt>
                <c:pt idx="110432">
                  <c:v>-149.59849999999997</c:v>
                </c:pt>
                <c:pt idx="110433">
                  <c:v>-149.59649999999996</c:v>
                </c:pt>
                <c:pt idx="110434">
                  <c:v>-149.59449999999998</c:v>
                </c:pt>
                <c:pt idx="110435">
                  <c:v>-149.59249999999997</c:v>
                </c:pt>
                <c:pt idx="110436">
                  <c:v>-149.59049999999996</c:v>
                </c:pt>
                <c:pt idx="110437">
                  <c:v>-149.58849999999998</c:v>
                </c:pt>
                <c:pt idx="110438">
                  <c:v>-149.58649999999997</c:v>
                </c:pt>
                <c:pt idx="110439">
                  <c:v>-149.58449999999999</c:v>
                </c:pt>
                <c:pt idx="110440">
                  <c:v>-149.58249999999998</c:v>
                </c:pt>
                <c:pt idx="110441">
                  <c:v>-149.58049999999997</c:v>
                </c:pt>
                <c:pt idx="110442">
                  <c:v>-149.57849999999999</c:v>
                </c:pt>
                <c:pt idx="110443">
                  <c:v>-149.57649999999998</c:v>
                </c:pt>
                <c:pt idx="110444">
                  <c:v>-149.57449999999997</c:v>
                </c:pt>
                <c:pt idx="110445">
                  <c:v>-149.57249999999999</c:v>
                </c:pt>
                <c:pt idx="110446">
                  <c:v>-149.57049999999998</c:v>
                </c:pt>
                <c:pt idx="110447">
                  <c:v>-149.56849999999997</c:v>
                </c:pt>
                <c:pt idx="110448">
                  <c:v>-149.56649999999999</c:v>
                </c:pt>
                <c:pt idx="110449">
                  <c:v>-149.56449999999998</c:v>
                </c:pt>
                <c:pt idx="110450">
                  <c:v>-149.56249999999997</c:v>
                </c:pt>
                <c:pt idx="110451">
                  <c:v>-149.56049999999999</c:v>
                </c:pt>
                <c:pt idx="110452">
                  <c:v>-149.55849999999998</c:v>
                </c:pt>
                <c:pt idx="110453">
                  <c:v>-149.55649999999997</c:v>
                </c:pt>
                <c:pt idx="110454">
                  <c:v>-149.55449999999999</c:v>
                </c:pt>
                <c:pt idx="110455">
                  <c:v>-149.55249999999998</c:v>
                </c:pt>
                <c:pt idx="110456">
                  <c:v>-149.55049999999997</c:v>
                </c:pt>
                <c:pt idx="110457">
                  <c:v>-149.54849999999999</c:v>
                </c:pt>
                <c:pt idx="110458">
                  <c:v>-149.54649999999998</c:v>
                </c:pt>
                <c:pt idx="110459">
                  <c:v>-149.54449999999997</c:v>
                </c:pt>
                <c:pt idx="110460">
                  <c:v>-149.54249999999999</c:v>
                </c:pt>
                <c:pt idx="110461">
                  <c:v>-149.54049999999998</c:v>
                </c:pt>
                <c:pt idx="110462">
                  <c:v>-149.53849999999997</c:v>
                </c:pt>
                <c:pt idx="110463">
                  <c:v>-149.53649999999999</c:v>
                </c:pt>
                <c:pt idx="110464">
                  <c:v>-149.53449999999998</c:v>
                </c:pt>
                <c:pt idx="110465">
                  <c:v>-149.53249999999997</c:v>
                </c:pt>
                <c:pt idx="110466">
                  <c:v>-149.53049999999999</c:v>
                </c:pt>
                <c:pt idx="110467">
                  <c:v>-149.52849999999998</c:v>
                </c:pt>
                <c:pt idx="110468">
                  <c:v>-149.52649999999997</c:v>
                </c:pt>
                <c:pt idx="110469">
                  <c:v>-149.52449999999999</c:v>
                </c:pt>
                <c:pt idx="110470">
                  <c:v>-149.52249999999998</c:v>
                </c:pt>
                <c:pt idx="110471">
                  <c:v>-149.52049999999997</c:v>
                </c:pt>
                <c:pt idx="110472">
                  <c:v>-149.51849999999999</c:v>
                </c:pt>
                <c:pt idx="110473">
                  <c:v>-149.51649999999998</c:v>
                </c:pt>
                <c:pt idx="110474">
                  <c:v>-149.51449999999997</c:v>
                </c:pt>
                <c:pt idx="110475">
                  <c:v>-149.51249999999999</c:v>
                </c:pt>
                <c:pt idx="110476">
                  <c:v>-149.51049999999998</c:v>
                </c:pt>
                <c:pt idx="110477">
                  <c:v>-149.50849999999997</c:v>
                </c:pt>
                <c:pt idx="110478">
                  <c:v>-149.50649999999999</c:v>
                </c:pt>
                <c:pt idx="110479">
                  <c:v>-149.50449999999998</c:v>
                </c:pt>
                <c:pt idx="110480">
                  <c:v>-149.50249999999997</c:v>
                </c:pt>
                <c:pt idx="110481">
                  <c:v>-149.50049999999999</c:v>
                </c:pt>
                <c:pt idx="110482">
                  <c:v>-149.49849999999998</c:v>
                </c:pt>
                <c:pt idx="110483">
                  <c:v>-149.49649999999997</c:v>
                </c:pt>
                <c:pt idx="110484">
                  <c:v>-149.49449999999999</c:v>
                </c:pt>
                <c:pt idx="110485">
                  <c:v>-149.49249999999998</c:v>
                </c:pt>
                <c:pt idx="110486">
                  <c:v>-149.49049999999997</c:v>
                </c:pt>
                <c:pt idx="110487">
                  <c:v>-149.48849999999999</c:v>
                </c:pt>
                <c:pt idx="110488">
                  <c:v>-149.48649999999998</c:v>
                </c:pt>
                <c:pt idx="110489">
                  <c:v>-149.48449999999997</c:v>
                </c:pt>
                <c:pt idx="110490">
                  <c:v>-149.48249999999999</c:v>
                </c:pt>
                <c:pt idx="110491">
                  <c:v>-149.48049999999998</c:v>
                </c:pt>
                <c:pt idx="110492">
                  <c:v>-149.47849999999997</c:v>
                </c:pt>
                <c:pt idx="110493">
                  <c:v>-149.47649999999999</c:v>
                </c:pt>
                <c:pt idx="110494">
                  <c:v>-149.47449999999998</c:v>
                </c:pt>
                <c:pt idx="110495">
                  <c:v>-149.47249999999997</c:v>
                </c:pt>
                <c:pt idx="110496">
                  <c:v>-149.47049999999999</c:v>
                </c:pt>
                <c:pt idx="110497">
                  <c:v>-149.46849999999998</c:v>
                </c:pt>
                <c:pt idx="110498">
                  <c:v>-149.46649999999997</c:v>
                </c:pt>
                <c:pt idx="110499">
                  <c:v>-149.46449999999999</c:v>
                </c:pt>
                <c:pt idx="110500">
                  <c:v>-149.46249999999998</c:v>
                </c:pt>
                <c:pt idx="110501">
                  <c:v>-149.46049999999997</c:v>
                </c:pt>
                <c:pt idx="110502">
                  <c:v>-149.45849999999999</c:v>
                </c:pt>
                <c:pt idx="110503">
                  <c:v>-149.45649999999998</c:v>
                </c:pt>
                <c:pt idx="110504">
                  <c:v>-149.45449999999997</c:v>
                </c:pt>
                <c:pt idx="110505">
                  <c:v>-149.45249999999999</c:v>
                </c:pt>
                <c:pt idx="110506">
                  <c:v>-149.45049999999998</c:v>
                </c:pt>
                <c:pt idx="110507">
                  <c:v>-149.44849999999997</c:v>
                </c:pt>
                <c:pt idx="110508">
                  <c:v>-149.44649999999999</c:v>
                </c:pt>
                <c:pt idx="110509">
                  <c:v>-149.44449999999998</c:v>
                </c:pt>
                <c:pt idx="110510">
                  <c:v>-149.44249999999997</c:v>
                </c:pt>
                <c:pt idx="110511">
                  <c:v>-149.44049999999999</c:v>
                </c:pt>
                <c:pt idx="110512">
                  <c:v>-149.43849999999998</c:v>
                </c:pt>
                <c:pt idx="110513">
                  <c:v>-149.43649999999997</c:v>
                </c:pt>
                <c:pt idx="110514">
                  <c:v>-149.43449999999999</c:v>
                </c:pt>
                <c:pt idx="110515">
                  <c:v>-149.43249999999998</c:v>
                </c:pt>
                <c:pt idx="110516">
                  <c:v>-149.43049999999997</c:v>
                </c:pt>
                <c:pt idx="110517">
                  <c:v>-149.42849999999999</c:v>
                </c:pt>
                <c:pt idx="110518">
                  <c:v>-149.42649999999998</c:v>
                </c:pt>
                <c:pt idx="110519">
                  <c:v>-149.42449999999997</c:v>
                </c:pt>
                <c:pt idx="110520">
                  <c:v>-149.42249999999999</c:v>
                </c:pt>
                <c:pt idx="110521">
                  <c:v>-149.42049999999998</c:v>
                </c:pt>
                <c:pt idx="110522">
                  <c:v>-149.41849999999997</c:v>
                </c:pt>
                <c:pt idx="110523">
                  <c:v>-149.41649999999998</c:v>
                </c:pt>
                <c:pt idx="110524">
                  <c:v>-149.41449999999998</c:v>
                </c:pt>
                <c:pt idx="110525">
                  <c:v>-149.41249999999997</c:v>
                </c:pt>
                <c:pt idx="110526">
                  <c:v>-149.41049999999998</c:v>
                </c:pt>
                <c:pt idx="110527">
                  <c:v>-149.40849999999998</c:v>
                </c:pt>
                <c:pt idx="110528">
                  <c:v>-149.40649999999997</c:v>
                </c:pt>
                <c:pt idx="110529">
                  <c:v>-149.40449999999998</c:v>
                </c:pt>
                <c:pt idx="110530">
                  <c:v>-149.40249999999997</c:v>
                </c:pt>
                <c:pt idx="110531">
                  <c:v>-149.40049999999997</c:v>
                </c:pt>
                <c:pt idx="110532">
                  <c:v>-149.39849999999998</c:v>
                </c:pt>
                <c:pt idx="110533">
                  <c:v>-149.39649999999997</c:v>
                </c:pt>
                <c:pt idx="110534">
                  <c:v>-149.39449999999997</c:v>
                </c:pt>
                <c:pt idx="110535">
                  <c:v>-149.39249999999998</c:v>
                </c:pt>
                <c:pt idx="110536">
                  <c:v>-149.39049999999997</c:v>
                </c:pt>
                <c:pt idx="110537">
                  <c:v>-149.38849999999996</c:v>
                </c:pt>
                <c:pt idx="110538">
                  <c:v>-149.38649999999998</c:v>
                </c:pt>
                <c:pt idx="110539">
                  <c:v>-149.38449999999997</c:v>
                </c:pt>
                <c:pt idx="110540">
                  <c:v>-149.38249999999996</c:v>
                </c:pt>
                <c:pt idx="110541">
                  <c:v>-149.38049999999998</c:v>
                </c:pt>
                <c:pt idx="110542">
                  <c:v>-149.37849999999997</c:v>
                </c:pt>
                <c:pt idx="110543">
                  <c:v>-149.37649999999996</c:v>
                </c:pt>
                <c:pt idx="110544">
                  <c:v>-149.37449999999998</c:v>
                </c:pt>
                <c:pt idx="110545">
                  <c:v>-149.37249999999997</c:v>
                </c:pt>
                <c:pt idx="110546">
                  <c:v>-149.37049999999996</c:v>
                </c:pt>
                <c:pt idx="110547">
                  <c:v>-149.36849999999998</c:v>
                </c:pt>
                <c:pt idx="110548">
                  <c:v>-149.36649999999997</c:v>
                </c:pt>
                <c:pt idx="110549">
                  <c:v>-149.36449999999996</c:v>
                </c:pt>
                <c:pt idx="110550">
                  <c:v>-149.36249999999998</c:v>
                </c:pt>
                <c:pt idx="110551">
                  <c:v>-149.36049999999997</c:v>
                </c:pt>
                <c:pt idx="110552">
                  <c:v>-149.35849999999996</c:v>
                </c:pt>
                <c:pt idx="110553">
                  <c:v>-149.35649999999998</c:v>
                </c:pt>
                <c:pt idx="110554">
                  <c:v>-149.35449999999997</c:v>
                </c:pt>
                <c:pt idx="110555">
                  <c:v>-149.35249999999996</c:v>
                </c:pt>
                <c:pt idx="110556">
                  <c:v>-149.35049999999998</c:v>
                </c:pt>
                <c:pt idx="110557">
                  <c:v>-149.34849999999997</c:v>
                </c:pt>
                <c:pt idx="110558">
                  <c:v>-149.34649999999996</c:v>
                </c:pt>
                <c:pt idx="110559">
                  <c:v>-149.34449999999998</c:v>
                </c:pt>
                <c:pt idx="110560">
                  <c:v>-149.34249999999997</c:v>
                </c:pt>
                <c:pt idx="110561">
                  <c:v>-149.34049999999996</c:v>
                </c:pt>
                <c:pt idx="110562">
                  <c:v>-149.33849999999998</c:v>
                </c:pt>
                <c:pt idx="110563">
                  <c:v>-149.33649999999997</c:v>
                </c:pt>
                <c:pt idx="110564">
                  <c:v>-149.33449999999999</c:v>
                </c:pt>
                <c:pt idx="110565">
                  <c:v>-149.33249999999998</c:v>
                </c:pt>
                <c:pt idx="110566">
                  <c:v>-149.33049999999997</c:v>
                </c:pt>
                <c:pt idx="110567">
                  <c:v>-149.32849999999999</c:v>
                </c:pt>
                <c:pt idx="110568">
                  <c:v>-149.32649999999998</c:v>
                </c:pt>
                <c:pt idx="110569">
                  <c:v>-149.32449999999997</c:v>
                </c:pt>
                <c:pt idx="110570">
                  <c:v>-149.32249999999999</c:v>
                </c:pt>
                <c:pt idx="110571">
                  <c:v>-149.32049999999998</c:v>
                </c:pt>
                <c:pt idx="110572">
                  <c:v>-149.31849999999997</c:v>
                </c:pt>
                <c:pt idx="110573">
                  <c:v>-149.31649999999999</c:v>
                </c:pt>
                <c:pt idx="110574">
                  <c:v>-149.31449999999998</c:v>
                </c:pt>
                <c:pt idx="110575">
                  <c:v>-149.31249999999997</c:v>
                </c:pt>
                <c:pt idx="110576">
                  <c:v>-149.31049999999999</c:v>
                </c:pt>
                <c:pt idx="110577">
                  <c:v>-149.30849999999998</c:v>
                </c:pt>
                <c:pt idx="110578">
                  <c:v>-149.30649999999997</c:v>
                </c:pt>
                <c:pt idx="110579">
                  <c:v>-149.30449999999999</c:v>
                </c:pt>
                <c:pt idx="110580">
                  <c:v>-149.30249999999998</c:v>
                </c:pt>
                <c:pt idx="110581">
                  <c:v>-149.30049999999997</c:v>
                </c:pt>
                <c:pt idx="110582">
                  <c:v>-149.29849999999999</c:v>
                </c:pt>
                <c:pt idx="110583">
                  <c:v>-149.29649999999998</c:v>
                </c:pt>
                <c:pt idx="110584">
                  <c:v>-149.29449999999997</c:v>
                </c:pt>
                <c:pt idx="110585">
                  <c:v>-149.29249999999999</c:v>
                </c:pt>
                <c:pt idx="110586">
                  <c:v>-149.29049999999998</c:v>
                </c:pt>
                <c:pt idx="110587">
                  <c:v>-149.28849999999997</c:v>
                </c:pt>
                <c:pt idx="110588">
                  <c:v>-149.28649999999999</c:v>
                </c:pt>
                <c:pt idx="110589">
                  <c:v>-149.28449999999998</c:v>
                </c:pt>
                <c:pt idx="110590">
                  <c:v>-149.28249999999997</c:v>
                </c:pt>
                <c:pt idx="110591">
                  <c:v>-149.28049999999999</c:v>
                </c:pt>
                <c:pt idx="110592">
                  <c:v>-149.27849999999998</c:v>
                </c:pt>
                <c:pt idx="110593">
                  <c:v>-149.27649999999997</c:v>
                </c:pt>
                <c:pt idx="110594">
                  <c:v>-149.27449999999999</c:v>
                </c:pt>
                <c:pt idx="110595">
                  <c:v>-149.27249999999998</c:v>
                </c:pt>
                <c:pt idx="110596">
                  <c:v>-149.27049999999997</c:v>
                </c:pt>
                <c:pt idx="110597">
                  <c:v>-149.26849999999999</c:v>
                </c:pt>
                <c:pt idx="110598">
                  <c:v>-149.26649999999998</c:v>
                </c:pt>
                <c:pt idx="110599">
                  <c:v>-149.26449999999997</c:v>
                </c:pt>
                <c:pt idx="110600">
                  <c:v>-149.26249999999999</c:v>
                </c:pt>
                <c:pt idx="110601">
                  <c:v>-149.26049999999998</c:v>
                </c:pt>
                <c:pt idx="110602">
                  <c:v>-149.25849999999997</c:v>
                </c:pt>
                <c:pt idx="110603">
                  <c:v>-149.25649999999999</c:v>
                </c:pt>
                <c:pt idx="110604">
                  <c:v>-149.25449999999998</c:v>
                </c:pt>
                <c:pt idx="110605">
                  <c:v>-149.25249999999997</c:v>
                </c:pt>
                <c:pt idx="110606">
                  <c:v>-149.25049999999999</c:v>
                </c:pt>
                <c:pt idx="110607">
                  <c:v>-149.24849999999998</c:v>
                </c:pt>
                <c:pt idx="110608">
                  <c:v>-149.24649999999997</c:v>
                </c:pt>
                <c:pt idx="110609">
                  <c:v>-149.24449999999999</c:v>
                </c:pt>
                <c:pt idx="110610">
                  <c:v>-149.24249999999998</c:v>
                </c:pt>
                <c:pt idx="110611">
                  <c:v>-149.24049999999997</c:v>
                </c:pt>
                <c:pt idx="110612">
                  <c:v>-149.23849999999999</c:v>
                </c:pt>
                <c:pt idx="110613">
                  <c:v>-149.23649999999998</c:v>
                </c:pt>
                <c:pt idx="110614">
                  <c:v>-149.23449999999997</c:v>
                </c:pt>
                <c:pt idx="110615">
                  <c:v>-149.23249999999999</c:v>
                </c:pt>
                <c:pt idx="110616">
                  <c:v>-149.23049999999998</c:v>
                </c:pt>
                <c:pt idx="110617">
                  <c:v>-149.22849999999997</c:v>
                </c:pt>
                <c:pt idx="110618">
                  <c:v>-149.22649999999999</c:v>
                </c:pt>
                <c:pt idx="110619">
                  <c:v>-149.22449999999998</c:v>
                </c:pt>
                <c:pt idx="110620">
                  <c:v>-149.22249999999997</c:v>
                </c:pt>
                <c:pt idx="110621">
                  <c:v>-149.22049999999999</c:v>
                </c:pt>
                <c:pt idx="110622">
                  <c:v>-149.21849999999998</c:v>
                </c:pt>
                <c:pt idx="110623">
                  <c:v>-149.21649999999997</c:v>
                </c:pt>
                <c:pt idx="110624">
                  <c:v>-149.21449999999999</c:v>
                </c:pt>
                <c:pt idx="110625">
                  <c:v>-149.21249999999998</c:v>
                </c:pt>
                <c:pt idx="110626">
                  <c:v>-149.21049999999997</c:v>
                </c:pt>
                <c:pt idx="110627">
                  <c:v>-149.20849999999999</c:v>
                </c:pt>
                <c:pt idx="110628">
                  <c:v>-149.20649999999998</c:v>
                </c:pt>
                <c:pt idx="110629">
                  <c:v>-149.20449999999997</c:v>
                </c:pt>
                <c:pt idx="110630">
                  <c:v>-149.20249999999999</c:v>
                </c:pt>
                <c:pt idx="110631">
                  <c:v>-149.20049999999998</c:v>
                </c:pt>
                <c:pt idx="110632">
                  <c:v>-149.19849999999997</c:v>
                </c:pt>
                <c:pt idx="110633">
                  <c:v>-149.19649999999999</c:v>
                </c:pt>
                <c:pt idx="110634">
                  <c:v>-149.19449999999998</c:v>
                </c:pt>
                <c:pt idx="110635">
                  <c:v>-149.19249999999997</c:v>
                </c:pt>
                <c:pt idx="110636">
                  <c:v>-149.19049999999999</c:v>
                </c:pt>
                <c:pt idx="110637">
                  <c:v>-149.18849999999998</c:v>
                </c:pt>
                <c:pt idx="110638">
                  <c:v>-149.18649999999997</c:v>
                </c:pt>
                <c:pt idx="110639">
                  <c:v>-149.18449999999999</c:v>
                </c:pt>
                <c:pt idx="110640">
                  <c:v>-149.18249999999998</c:v>
                </c:pt>
                <c:pt idx="110641">
                  <c:v>-149.18049999999997</c:v>
                </c:pt>
                <c:pt idx="110642">
                  <c:v>-149.17849999999999</c:v>
                </c:pt>
                <c:pt idx="110643">
                  <c:v>-149.17649999999998</c:v>
                </c:pt>
                <c:pt idx="110644">
                  <c:v>-149.17449999999997</c:v>
                </c:pt>
                <c:pt idx="110645">
                  <c:v>-149.17249999999999</c:v>
                </c:pt>
                <c:pt idx="110646">
                  <c:v>-149.17049999999998</c:v>
                </c:pt>
                <c:pt idx="110647">
                  <c:v>-149.16849999999997</c:v>
                </c:pt>
                <c:pt idx="110648">
                  <c:v>-149.16649999999998</c:v>
                </c:pt>
                <c:pt idx="110649">
                  <c:v>-149.16449999999998</c:v>
                </c:pt>
                <c:pt idx="110650">
                  <c:v>-149.16249999999997</c:v>
                </c:pt>
                <c:pt idx="110651">
                  <c:v>-149.16049999999998</c:v>
                </c:pt>
                <c:pt idx="110652">
                  <c:v>-149.15849999999998</c:v>
                </c:pt>
                <c:pt idx="110653">
                  <c:v>-149.15649999999997</c:v>
                </c:pt>
                <c:pt idx="110654">
                  <c:v>-149.15449999999998</c:v>
                </c:pt>
                <c:pt idx="110655">
                  <c:v>-149.15249999999997</c:v>
                </c:pt>
                <c:pt idx="110656">
                  <c:v>-149.15049999999997</c:v>
                </c:pt>
                <c:pt idx="110657">
                  <c:v>-149.14849999999998</c:v>
                </c:pt>
                <c:pt idx="110658">
                  <c:v>-149.14649999999997</c:v>
                </c:pt>
                <c:pt idx="110659">
                  <c:v>-149.14449999999997</c:v>
                </c:pt>
                <c:pt idx="110660">
                  <c:v>-149.14249999999998</c:v>
                </c:pt>
                <c:pt idx="110661">
                  <c:v>-149.14049999999997</c:v>
                </c:pt>
                <c:pt idx="110662">
                  <c:v>-149.13849999999996</c:v>
                </c:pt>
                <c:pt idx="110663">
                  <c:v>-149.13649999999998</c:v>
                </c:pt>
                <c:pt idx="110664">
                  <c:v>-149.13449999999997</c:v>
                </c:pt>
                <c:pt idx="110665">
                  <c:v>-149.13249999999996</c:v>
                </c:pt>
                <c:pt idx="110666">
                  <c:v>-149.13049999999998</c:v>
                </c:pt>
                <c:pt idx="110667">
                  <c:v>-149.12849999999997</c:v>
                </c:pt>
                <c:pt idx="110668">
                  <c:v>-149.12649999999996</c:v>
                </c:pt>
                <c:pt idx="110669">
                  <c:v>-149.12449999999998</c:v>
                </c:pt>
                <c:pt idx="110670">
                  <c:v>-149.12249999999997</c:v>
                </c:pt>
                <c:pt idx="110671">
                  <c:v>-149.12049999999996</c:v>
                </c:pt>
                <c:pt idx="110672">
                  <c:v>-149.11849999999998</c:v>
                </c:pt>
                <c:pt idx="110673">
                  <c:v>-149.11649999999997</c:v>
                </c:pt>
                <c:pt idx="110674">
                  <c:v>-149.11449999999996</c:v>
                </c:pt>
                <c:pt idx="110675">
                  <c:v>-149.11249999999998</c:v>
                </c:pt>
                <c:pt idx="110676">
                  <c:v>-149.11049999999997</c:v>
                </c:pt>
                <c:pt idx="110677">
                  <c:v>-149.10849999999996</c:v>
                </c:pt>
                <c:pt idx="110678">
                  <c:v>-149.10649999999998</c:v>
                </c:pt>
                <c:pt idx="110679">
                  <c:v>-149.10449999999997</c:v>
                </c:pt>
                <c:pt idx="110680">
                  <c:v>-149.10249999999996</c:v>
                </c:pt>
                <c:pt idx="110681">
                  <c:v>-149.10049999999998</c:v>
                </c:pt>
                <c:pt idx="110682">
                  <c:v>-149.09849999999997</c:v>
                </c:pt>
                <c:pt idx="110683">
                  <c:v>-149.09649999999996</c:v>
                </c:pt>
                <c:pt idx="110684">
                  <c:v>-149.09449999999998</c:v>
                </c:pt>
                <c:pt idx="110685">
                  <c:v>-149.09249999999997</c:v>
                </c:pt>
                <c:pt idx="110686">
                  <c:v>-149.09049999999996</c:v>
                </c:pt>
                <c:pt idx="110687">
                  <c:v>-149.08849999999998</c:v>
                </c:pt>
                <c:pt idx="110688">
                  <c:v>-149.08649999999997</c:v>
                </c:pt>
                <c:pt idx="110689">
                  <c:v>-149.08449999999999</c:v>
                </c:pt>
                <c:pt idx="110690">
                  <c:v>-149.08249999999998</c:v>
                </c:pt>
                <c:pt idx="110691">
                  <c:v>-149.08049999999997</c:v>
                </c:pt>
                <c:pt idx="110692">
                  <c:v>-149.07849999999999</c:v>
                </c:pt>
                <c:pt idx="110693">
                  <c:v>-149.07649999999998</c:v>
                </c:pt>
                <c:pt idx="110694">
                  <c:v>-149.07449999999997</c:v>
                </c:pt>
                <c:pt idx="110695">
                  <c:v>-149.07249999999999</c:v>
                </c:pt>
                <c:pt idx="110696">
                  <c:v>-149.07049999999998</c:v>
                </c:pt>
                <c:pt idx="110697">
                  <c:v>-149.06849999999997</c:v>
                </c:pt>
                <c:pt idx="110698">
                  <c:v>-149.06649999999999</c:v>
                </c:pt>
                <c:pt idx="110699">
                  <c:v>-149.06449999999998</c:v>
                </c:pt>
                <c:pt idx="110700">
                  <c:v>-149.06249999999997</c:v>
                </c:pt>
                <c:pt idx="110701">
                  <c:v>-149.06049999999999</c:v>
                </c:pt>
                <c:pt idx="110702">
                  <c:v>-149.05849999999998</c:v>
                </c:pt>
                <c:pt idx="110703">
                  <c:v>-149.05649999999997</c:v>
                </c:pt>
                <c:pt idx="110704">
                  <c:v>-149.05449999999999</c:v>
                </c:pt>
                <c:pt idx="110705">
                  <c:v>-149.05249999999998</c:v>
                </c:pt>
                <c:pt idx="110706">
                  <c:v>-149.05049999999997</c:v>
                </c:pt>
                <c:pt idx="110707">
                  <c:v>-149.04849999999999</c:v>
                </c:pt>
                <c:pt idx="110708">
                  <c:v>-149.04649999999998</c:v>
                </c:pt>
                <c:pt idx="110709">
                  <c:v>-149.04449999999997</c:v>
                </c:pt>
                <c:pt idx="110710">
                  <c:v>-149.04249999999999</c:v>
                </c:pt>
                <c:pt idx="110711">
                  <c:v>-149.04049999999998</c:v>
                </c:pt>
                <c:pt idx="110712">
                  <c:v>-149.03849999999997</c:v>
                </c:pt>
                <c:pt idx="110713">
                  <c:v>-149.03649999999999</c:v>
                </c:pt>
                <c:pt idx="110714">
                  <c:v>-149.03449999999998</c:v>
                </c:pt>
                <c:pt idx="110715">
                  <c:v>-149.03249999999997</c:v>
                </c:pt>
                <c:pt idx="110716">
                  <c:v>-149.03049999999999</c:v>
                </c:pt>
                <c:pt idx="110717">
                  <c:v>-149.02849999999998</c:v>
                </c:pt>
                <c:pt idx="110718">
                  <c:v>-149.02649999999997</c:v>
                </c:pt>
                <c:pt idx="110719">
                  <c:v>-149.02449999999999</c:v>
                </c:pt>
                <c:pt idx="110720">
                  <c:v>-149.02249999999998</c:v>
                </c:pt>
                <c:pt idx="110721">
                  <c:v>-149.02049999999997</c:v>
                </c:pt>
                <c:pt idx="110722">
                  <c:v>-149.01849999999999</c:v>
                </c:pt>
                <c:pt idx="110723">
                  <c:v>-149.01649999999998</c:v>
                </c:pt>
                <c:pt idx="110724">
                  <c:v>-149.01449999999997</c:v>
                </c:pt>
                <c:pt idx="110725">
                  <c:v>-149.01249999999999</c:v>
                </c:pt>
                <c:pt idx="110726">
                  <c:v>-149.01049999999998</c:v>
                </c:pt>
                <c:pt idx="110727">
                  <c:v>-149.00849999999997</c:v>
                </c:pt>
                <c:pt idx="110728">
                  <c:v>-149.00649999999999</c:v>
                </c:pt>
                <c:pt idx="110729">
                  <c:v>-149.00449999999998</c:v>
                </c:pt>
                <c:pt idx="110730">
                  <c:v>-149.00249999999997</c:v>
                </c:pt>
                <c:pt idx="110731">
                  <c:v>-149.00049999999999</c:v>
                </c:pt>
                <c:pt idx="110732">
                  <c:v>-148.99849999999998</c:v>
                </c:pt>
                <c:pt idx="110733">
                  <c:v>-148.99649999999997</c:v>
                </c:pt>
                <c:pt idx="110734">
                  <c:v>-148.99449999999999</c:v>
                </c:pt>
                <c:pt idx="110735">
                  <c:v>-148.99249999999998</c:v>
                </c:pt>
                <c:pt idx="110736">
                  <c:v>-148.99049999999997</c:v>
                </c:pt>
                <c:pt idx="110737">
                  <c:v>-148.98849999999999</c:v>
                </c:pt>
                <c:pt idx="110738">
                  <c:v>-148.98649999999998</c:v>
                </c:pt>
                <c:pt idx="110739">
                  <c:v>-148.98449999999997</c:v>
                </c:pt>
                <c:pt idx="110740">
                  <c:v>-148.98249999999999</c:v>
                </c:pt>
                <c:pt idx="110741">
                  <c:v>-148.98049999999998</c:v>
                </c:pt>
                <c:pt idx="110742">
                  <c:v>-148.97849999999997</c:v>
                </c:pt>
                <c:pt idx="110743">
                  <c:v>-148.97649999999999</c:v>
                </c:pt>
                <c:pt idx="110744">
                  <c:v>-148.97449999999998</c:v>
                </c:pt>
                <c:pt idx="110745">
                  <c:v>-148.97249999999997</c:v>
                </c:pt>
                <c:pt idx="110746">
                  <c:v>-148.97049999999999</c:v>
                </c:pt>
                <c:pt idx="110747">
                  <c:v>-148.96849999999998</c:v>
                </c:pt>
                <c:pt idx="110748">
                  <c:v>-148.96649999999997</c:v>
                </c:pt>
                <c:pt idx="110749">
                  <c:v>-148.96449999999999</c:v>
                </c:pt>
                <c:pt idx="110750">
                  <c:v>-148.96249999999998</c:v>
                </c:pt>
                <c:pt idx="110751">
                  <c:v>-148.96049999999997</c:v>
                </c:pt>
                <c:pt idx="110752">
                  <c:v>-148.95849999999999</c:v>
                </c:pt>
                <c:pt idx="110753">
                  <c:v>-148.95649999999998</c:v>
                </c:pt>
                <c:pt idx="110754">
                  <c:v>-148.95449999999997</c:v>
                </c:pt>
                <c:pt idx="110755">
                  <c:v>-148.95249999999999</c:v>
                </c:pt>
                <c:pt idx="110756">
                  <c:v>-148.95049999999998</c:v>
                </c:pt>
                <c:pt idx="110757">
                  <c:v>-148.94849999999997</c:v>
                </c:pt>
                <c:pt idx="110758">
                  <c:v>-148.94649999999999</c:v>
                </c:pt>
                <c:pt idx="110759">
                  <c:v>-148.94449999999998</c:v>
                </c:pt>
                <c:pt idx="110760">
                  <c:v>-148.94249999999997</c:v>
                </c:pt>
                <c:pt idx="110761">
                  <c:v>-148.94049999999999</c:v>
                </c:pt>
                <c:pt idx="110762">
                  <c:v>-148.93849999999998</c:v>
                </c:pt>
                <c:pt idx="110763">
                  <c:v>-148.93649999999997</c:v>
                </c:pt>
                <c:pt idx="110764">
                  <c:v>-148.93449999999999</c:v>
                </c:pt>
                <c:pt idx="110765">
                  <c:v>-148.93249999999998</c:v>
                </c:pt>
                <c:pt idx="110766">
                  <c:v>-148.93049999999997</c:v>
                </c:pt>
                <c:pt idx="110767">
                  <c:v>-148.92849999999999</c:v>
                </c:pt>
                <c:pt idx="110768">
                  <c:v>-148.92649999999998</c:v>
                </c:pt>
                <c:pt idx="110769">
                  <c:v>-148.92449999999997</c:v>
                </c:pt>
                <c:pt idx="110770">
                  <c:v>-148.92249999999999</c:v>
                </c:pt>
                <c:pt idx="110771">
                  <c:v>-148.92049999999998</c:v>
                </c:pt>
                <c:pt idx="110772">
                  <c:v>-148.91849999999997</c:v>
                </c:pt>
                <c:pt idx="110773">
                  <c:v>-148.91649999999998</c:v>
                </c:pt>
                <c:pt idx="110774">
                  <c:v>-148.91449999999998</c:v>
                </c:pt>
                <c:pt idx="110775">
                  <c:v>-148.91249999999997</c:v>
                </c:pt>
                <c:pt idx="110776">
                  <c:v>-148.91049999999998</c:v>
                </c:pt>
                <c:pt idx="110777">
                  <c:v>-148.90849999999998</c:v>
                </c:pt>
                <c:pt idx="110778">
                  <c:v>-148.90649999999997</c:v>
                </c:pt>
                <c:pt idx="110779">
                  <c:v>-148.90449999999998</c:v>
                </c:pt>
                <c:pt idx="110780">
                  <c:v>-148.90249999999997</c:v>
                </c:pt>
                <c:pt idx="110781">
                  <c:v>-148.90049999999997</c:v>
                </c:pt>
                <c:pt idx="110782">
                  <c:v>-148.89849999999998</c:v>
                </c:pt>
                <c:pt idx="110783">
                  <c:v>-148.89649999999997</c:v>
                </c:pt>
                <c:pt idx="110784">
                  <c:v>-148.89449999999997</c:v>
                </c:pt>
                <c:pt idx="110785">
                  <c:v>-148.89249999999998</c:v>
                </c:pt>
                <c:pt idx="110786">
                  <c:v>-148.89049999999997</c:v>
                </c:pt>
                <c:pt idx="110787">
                  <c:v>-148.88849999999996</c:v>
                </c:pt>
                <c:pt idx="110788">
                  <c:v>-148.88649999999998</c:v>
                </c:pt>
                <c:pt idx="110789">
                  <c:v>-148.88449999999997</c:v>
                </c:pt>
                <c:pt idx="110790">
                  <c:v>-148.88249999999996</c:v>
                </c:pt>
                <c:pt idx="110791">
                  <c:v>-148.88049999999998</c:v>
                </c:pt>
                <c:pt idx="110792">
                  <c:v>-148.87849999999997</c:v>
                </c:pt>
                <c:pt idx="110793">
                  <c:v>-148.87649999999996</c:v>
                </c:pt>
                <c:pt idx="110794">
                  <c:v>-148.87449999999998</c:v>
                </c:pt>
                <c:pt idx="110795">
                  <c:v>-148.87249999999997</c:v>
                </c:pt>
                <c:pt idx="110796">
                  <c:v>-148.87049999999996</c:v>
                </c:pt>
                <c:pt idx="110797">
                  <c:v>-148.86849999999998</c:v>
                </c:pt>
                <c:pt idx="110798">
                  <c:v>-148.86649999999997</c:v>
                </c:pt>
                <c:pt idx="110799">
                  <c:v>-148.86449999999996</c:v>
                </c:pt>
                <c:pt idx="110800">
                  <c:v>-148.86249999999998</c:v>
                </c:pt>
                <c:pt idx="110801">
                  <c:v>-148.86049999999997</c:v>
                </c:pt>
                <c:pt idx="110802">
                  <c:v>-148.85849999999996</c:v>
                </c:pt>
                <c:pt idx="110803">
                  <c:v>-148.85649999999998</c:v>
                </c:pt>
                <c:pt idx="110804">
                  <c:v>-148.85449999999997</c:v>
                </c:pt>
                <c:pt idx="110805">
                  <c:v>-148.85249999999996</c:v>
                </c:pt>
                <c:pt idx="110806">
                  <c:v>-148.85049999999998</c:v>
                </c:pt>
                <c:pt idx="110807">
                  <c:v>-148.84849999999997</c:v>
                </c:pt>
                <c:pt idx="110808">
                  <c:v>-148.84649999999996</c:v>
                </c:pt>
                <c:pt idx="110809">
                  <c:v>-148.84449999999998</c:v>
                </c:pt>
                <c:pt idx="110810">
                  <c:v>-148.84249999999997</c:v>
                </c:pt>
                <c:pt idx="110811">
                  <c:v>-148.84049999999996</c:v>
                </c:pt>
                <c:pt idx="110812">
                  <c:v>-148.83849999999998</c:v>
                </c:pt>
                <c:pt idx="110813">
                  <c:v>-148.83649999999997</c:v>
                </c:pt>
                <c:pt idx="110814">
                  <c:v>-148.83449999999999</c:v>
                </c:pt>
                <c:pt idx="110815">
                  <c:v>-148.83249999999998</c:v>
                </c:pt>
                <c:pt idx="110816">
                  <c:v>-148.83049999999997</c:v>
                </c:pt>
                <c:pt idx="110817">
                  <c:v>-148.82849999999999</c:v>
                </c:pt>
                <c:pt idx="110818">
                  <c:v>-148.82649999999998</c:v>
                </c:pt>
                <c:pt idx="110819">
                  <c:v>-148.82449999999997</c:v>
                </c:pt>
                <c:pt idx="110820">
                  <c:v>-148.82249999999999</c:v>
                </c:pt>
                <c:pt idx="110821">
                  <c:v>-148.82049999999998</c:v>
                </c:pt>
                <c:pt idx="110822">
                  <c:v>-148.81849999999997</c:v>
                </c:pt>
                <c:pt idx="110823">
                  <c:v>-148.81649999999999</c:v>
                </c:pt>
                <c:pt idx="110824">
                  <c:v>-148.81449999999998</c:v>
                </c:pt>
                <c:pt idx="110825">
                  <c:v>-148.81249999999997</c:v>
                </c:pt>
                <c:pt idx="110826">
                  <c:v>-148.81049999999999</c:v>
                </c:pt>
                <c:pt idx="110827">
                  <c:v>-148.80849999999998</c:v>
                </c:pt>
                <c:pt idx="110828">
                  <c:v>-148.80649999999997</c:v>
                </c:pt>
                <c:pt idx="110829">
                  <c:v>-148.80449999999999</c:v>
                </c:pt>
                <c:pt idx="110830">
                  <c:v>-148.80249999999998</c:v>
                </c:pt>
                <c:pt idx="110831">
                  <c:v>-148.80049999999997</c:v>
                </c:pt>
                <c:pt idx="110832">
                  <c:v>-148.79849999999999</c:v>
                </c:pt>
                <c:pt idx="110833">
                  <c:v>-148.79649999999998</c:v>
                </c:pt>
                <c:pt idx="110834">
                  <c:v>-148.79449999999997</c:v>
                </c:pt>
                <c:pt idx="110835">
                  <c:v>-148.79249999999999</c:v>
                </c:pt>
                <c:pt idx="110836">
                  <c:v>-148.79049999999998</c:v>
                </c:pt>
                <c:pt idx="110837">
                  <c:v>-148.78849999999997</c:v>
                </c:pt>
                <c:pt idx="110838">
                  <c:v>-148.78649999999999</c:v>
                </c:pt>
                <c:pt idx="110839">
                  <c:v>-148.78449999999998</c:v>
                </c:pt>
                <c:pt idx="110840">
                  <c:v>-148.78249999999997</c:v>
                </c:pt>
                <c:pt idx="110841">
                  <c:v>-148.78049999999999</c:v>
                </c:pt>
                <c:pt idx="110842">
                  <c:v>-148.77849999999998</c:v>
                </c:pt>
                <c:pt idx="110843">
                  <c:v>-148.77649999999997</c:v>
                </c:pt>
                <c:pt idx="110844">
                  <c:v>-148.77449999999999</c:v>
                </c:pt>
                <c:pt idx="110845">
                  <c:v>-148.77249999999998</c:v>
                </c:pt>
                <c:pt idx="110846">
                  <c:v>-148.77049999999997</c:v>
                </c:pt>
                <c:pt idx="110847">
                  <c:v>-148.76849999999999</c:v>
                </c:pt>
                <c:pt idx="110848">
                  <c:v>-148.76649999999998</c:v>
                </c:pt>
                <c:pt idx="110849">
                  <c:v>-148.76449999999997</c:v>
                </c:pt>
                <c:pt idx="110850">
                  <c:v>-148.76249999999999</c:v>
                </c:pt>
                <c:pt idx="110851">
                  <c:v>-148.76049999999998</c:v>
                </c:pt>
                <c:pt idx="110852">
                  <c:v>-148.75849999999997</c:v>
                </c:pt>
                <c:pt idx="110853">
                  <c:v>-148.75649999999999</c:v>
                </c:pt>
                <c:pt idx="110854">
                  <c:v>-148.75449999999998</c:v>
                </c:pt>
                <c:pt idx="110855">
                  <c:v>-148.75249999999997</c:v>
                </c:pt>
                <c:pt idx="110856">
                  <c:v>-148.75049999999999</c:v>
                </c:pt>
                <c:pt idx="110857">
                  <c:v>-148.74849999999998</c:v>
                </c:pt>
                <c:pt idx="110858">
                  <c:v>-148.74649999999997</c:v>
                </c:pt>
                <c:pt idx="110859">
                  <c:v>-148.74449999999999</c:v>
                </c:pt>
                <c:pt idx="110860">
                  <c:v>-148.74249999999998</c:v>
                </c:pt>
                <c:pt idx="110861">
                  <c:v>-148.74049999999997</c:v>
                </c:pt>
                <c:pt idx="110862">
                  <c:v>-148.73849999999999</c:v>
                </c:pt>
                <c:pt idx="110863">
                  <c:v>-148.73649999999998</c:v>
                </c:pt>
                <c:pt idx="110864">
                  <c:v>-148.73449999999997</c:v>
                </c:pt>
                <c:pt idx="110865">
                  <c:v>-148.73249999999999</c:v>
                </c:pt>
                <c:pt idx="110866">
                  <c:v>-148.73049999999998</c:v>
                </c:pt>
                <c:pt idx="110867">
                  <c:v>-148.72849999999997</c:v>
                </c:pt>
                <c:pt idx="110868">
                  <c:v>-148.72649999999999</c:v>
                </c:pt>
                <c:pt idx="110869">
                  <c:v>-148.72449999999998</c:v>
                </c:pt>
                <c:pt idx="110870">
                  <c:v>-148.72249999999997</c:v>
                </c:pt>
                <c:pt idx="110871">
                  <c:v>-148.72049999999999</c:v>
                </c:pt>
                <c:pt idx="110872">
                  <c:v>-148.71849999999998</c:v>
                </c:pt>
                <c:pt idx="110873">
                  <c:v>-148.71649999999997</c:v>
                </c:pt>
                <c:pt idx="110874">
                  <c:v>-148.71449999999999</c:v>
                </c:pt>
                <c:pt idx="110875">
                  <c:v>-148.71249999999998</c:v>
                </c:pt>
                <c:pt idx="110876">
                  <c:v>-148.71049999999997</c:v>
                </c:pt>
                <c:pt idx="110877">
                  <c:v>-148.70849999999999</c:v>
                </c:pt>
                <c:pt idx="110878">
                  <c:v>-148.70649999999998</c:v>
                </c:pt>
                <c:pt idx="110879">
                  <c:v>-148.70449999999997</c:v>
                </c:pt>
                <c:pt idx="110880">
                  <c:v>-148.70249999999999</c:v>
                </c:pt>
                <c:pt idx="110881">
                  <c:v>-148.70049999999998</c:v>
                </c:pt>
                <c:pt idx="110882">
                  <c:v>-148.69849999999997</c:v>
                </c:pt>
                <c:pt idx="110883">
                  <c:v>-148.69649999999999</c:v>
                </c:pt>
                <c:pt idx="110884">
                  <c:v>-148.69449999999998</c:v>
                </c:pt>
                <c:pt idx="110885">
                  <c:v>-148.69249999999997</c:v>
                </c:pt>
                <c:pt idx="110886">
                  <c:v>-148.69049999999999</c:v>
                </c:pt>
                <c:pt idx="110887">
                  <c:v>-148.68849999999998</c:v>
                </c:pt>
                <c:pt idx="110888">
                  <c:v>-148.68649999999997</c:v>
                </c:pt>
                <c:pt idx="110889">
                  <c:v>-148.68449999999999</c:v>
                </c:pt>
                <c:pt idx="110890">
                  <c:v>-148.68249999999998</c:v>
                </c:pt>
                <c:pt idx="110891">
                  <c:v>-148.68049999999997</c:v>
                </c:pt>
                <c:pt idx="110892">
                  <c:v>-148.67849999999999</c:v>
                </c:pt>
                <c:pt idx="110893">
                  <c:v>-148.67649999999998</c:v>
                </c:pt>
                <c:pt idx="110894">
                  <c:v>-148.67449999999997</c:v>
                </c:pt>
                <c:pt idx="110895">
                  <c:v>-148.67249999999999</c:v>
                </c:pt>
                <c:pt idx="110896">
                  <c:v>-148.67049999999998</c:v>
                </c:pt>
                <c:pt idx="110897">
                  <c:v>-148.66849999999997</c:v>
                </c:pt>
                <c:pt idx="110898">
                  <c:v>-148.66649999999998</c:v>
                </c:pt>
                <c:pt idx="110899">
                  <c:v>-148.66449999999998</c:v>
                </c:pt>
                <c:pt idx="110900">
                  <c:v>-148.66249999999997</c:v>
                </c:pt>
                <c:pt idx="110901">
                  <c:v>-148.66049999999998</c:v>
                </c:pt>
                <c:pt idx="110902">
                  <c:v>-148.65849999999998</c:v>
                </c:pt>
                <c:pt idx="110903">
                  <c:v>-148.65649999999997</c:v>
                </c:pt>
                <c:pt idx="110904">
                  <c:v>-148.65449999999998</c:v>
                </c:pt>
                <c:pt idx="110905">
                  <c:v>-148.65249999999997</c:v>
                </c:pt>
                <c:pt idx="110906">
                  <c:v>-148.65049999999997</c:v>
                </c:pt>
                <c:pt idx="110907">
                  <c:v>-148.64849999999998</c:v>
                </c:pt>
                <c:pt idx="110908">
                  <c:v>-148.64649999999997</c:v>
                </c:pt>
                <c:pt idx="110909">
                  <c:v>-148.64449999999997</c:v>
                </c:pt>
                <c:pt idx="110910">
                  <c:v>-148.64249999999998</c:v>
                </c:pt>
                <c:pt idx="110911">
                  <c:v>-148.64049999999997</c:v>
                </c:pt>
                <c:pt idx="110912">
                  <c:v>-148.63849999999996</c:v>
                </c:pt>
                <c:pt idx="110913">
                  <c:v>-148.63649999999998</c:v>
                </c:pt>
                <c:pt idx="110914">
                  <c:v>-148.63449999999997</c:v>
                </c:pt>
                <c:pt idx="110915">
                  <c:v>-148.63249999999996</c:v>
                </c:pt>
                <c:pt idx="110916">
                  <c:v>-148.63049999999998</c:v>
                </c:pt>
                <c:pt idx="110917">
                  <c:v>-148.62849999999997</c:v>
                </c:pt>
                <c:pt idx="110918">
                  <c:v>-148.62649999999996</c:v>
                </c:pt>
                <c:pt idx="110919">
                  <c:v>-148.62449999999998</c:v>
                </c:pt>
                <c:pt idx="110920">
                  <c:v>-148.62249999999997</c:v>
                </c:pt>
                <c:pt idx="110921">
                  <c:v>-148.62049999999996</c:v>
                </c:pt>
                <c:pt idx="110922">
                  <c:v>-148.61849999999998</c:v>
                </c:pt>
                <c:pt idx="110923">
                  <c:v>-148.61649999999997</c:v>
                </c:pt>
                <c:pt idx="110924">
                  <c:v>-148.61449999999996</c:v>
                </c:pt>
                <c:pt idx="110925">
                  <c:v>-148.61249999999998</c:v>
                </c:pt>
                <c:pt idx="110926">
                  <c:v>-148.61049999999997</c:v>
                </c:pt>
                <c:pt idx="110927">
                  <c:v>-148.60849999999996</c:v>
                </c:pt>
                <c:pt idx="110928">
                  <c:v>-148.60649999999998</c:v>
                </c:pt>
                <c:pt idx="110929">
                  <c:v>-148.60449999999997</c:v>
                </c:pt>
                <c:pt idx="110930">
                  <c:v>-148.60249999999996</c:v>
                </c:pt>
                <c:pt idx="110931">
                  <c:v>-148.60049999999998</c:v>
                </c:pt>
                <c:pt idx="110932">
                  <c:v>-148.59849999999997</c:v>
                </c:pt>
                <c:pt idx="110933">
                  <c:v>-148.59649999999996</c:v>
                </c:pt>
                <c:pt idx="110934">
                  <c:v>-148.59449999999998</c:v>
                </c:pt>
                <c:pt idx="110935">
                  <c:v>-148.59249999999997</c:v>
                </c:pt>
                <c:pt idx="110936">
                  <c:v>-148.59049999999996</c:v>
                </c:pt>
                <c:pt idx="110937">
                  <c:v>-148.58849999999998</c:v>
                </c:pt>
                <c:pt idx="110938">
                  <c:v>-148.58649999999997</c:v>
                </c:pt>
                <c:pt idx="110939">
                  <c:v>-148.58449999999999</c:v>
                </c:pt>
                <c:pt idx="110940">
                  <c:v>-148.58249999999998</c:v>
                </c:pt>
                <c:pt idx="110941">
                  <c:v>-148.58049999999997</c:v>
                </c:pt>
                <c:pt idx="110942">
                  <c:v>-148.57849999999999</c:v>
                </c:pt>
                <c:pt idx="110943">
                  <c:v>-148.57649999999998</c:v>
                </c:pt>
                <c:pt idx="110944">
                  <c:v>-148.57449999999997</c:v>
                </c:pt>
                <c:pt idx="110945">
                  <c:v>-148.57249999999999</c:v>
                </c:pt>
                <c:pt idx="110946">
                  <c:v>-148.57049999999998</c:v>
                </c:pt>
                <c:pt idx="110947">
                  <c:v>-148.56849999999997</c:v>
                </c:pt>
                <c:pt idx="110948">
                  <c:v>-148.56649999999999</c:v>
                </c:pt>
                <c:pt idx="110949">
                  <c:v>-148.56449999999998</c:v>
                </c:pt>
                <c:pt idx="110950">
                  <c:v>-148.56249999999997</c:v>
                </c:pt>
                <c:pt idx="110951">
                  <c:v>-148.56049999999999</c:v>
                </c:pt>
                <c:pt idx="110952">
                  <c:v>-148.55849999999998</c:v>
                </c:pt>
                <c:pt idx="110953">
                  <c:v>-148.55649999999997</c:v>
                </c:pt>
                <c:pt idx="110954">
                  <c:v>-148.55449999999999</c:v>
                </c:pt>
                <c:pt idx="110955">
                  <c:v>-148.55249999999998</c:v>
                </c:pt>
                <c:pt idx="110956">
                  <c:v>-148.55049999999997</c:v>
                </c:pt>
                <c:pt idx="110957">
                  <c:v>-148.54849999999999</c:v>
                </c:pt>
                <c:pt idx="110958">
                  <c:v>-148.54649999999998</c:v>
                </c:pt>
                <c:pt idx="110959">
                  <c:v>-148.54449999999997</c:v>
                </c:pt>
                <c:pt idx="110960">
                  <c:v>-148.54249999999999</c:v>
                </c:pt>
                <c:pt idx="110961">
                  <c:v>-148.54049999999998</c:v>
                </c:pt>
                <c:pt idx="110962">
                  <c:v>-148.53849999999997</c:v>
                </c:pt>
                <c:pt idx="110963">
                  <c:v>-148.53649999999999</c:v>
                </c:pt>
                <c:pt idx="110964">
                  <c:v>-148.53449999999998</c:v>
                </c:pt>
                <c:pt idx="110965">
                  <c:v>-148.53249999999997</c:v>
                </c:pt>
                <c:pt idx="110966">
                  <c:v>-148.53049999999999</c:v>
                </c:pt>
                <c:pt idx="110967">
                  <c:v>-148.52849999999998</c:v>
                </c:pt>
                <c:pt idx="110968">
                  <c:v>-148.52649999999997</c:v>
                </c:pt>
                <c:pt idx="110969">
                  <c:v>-148.52449999999999</c:v>
                </c:pt>
                <c:pt idx="110970">
                  <c:v>-148.52249999999998</c:v>
                </c:pt>
                <c:pt idx="110971">
                  <c:v>-148.52049999999997</c:v>
                </c:pt>
                <c:pt idx="110972">
                  <c:v>-148.51849999999999</c:v>
                </c:pt>
                <c:pt idx="110973">
                  <c:v>-148.51649999999998</c:v>
                </c:pt>
                <c:pt idx="110974">
                  <c:v>-148.51449999999997</c:v>
                </c:pt>
                <c:pt idx="110975">
                  <c:v>-148.51249999999999</c:v>
                </c:pt>
                <c:pt idx="110976">
                  <c:v>-148.51049999999998</c:v>
                </c:pt>
                <c:pt idx="110977">
                  <c:v>-148.50849999999997</c:v>
                </c:pt>
                <c:pt idx="110978">
                  <c:v>-148.50649999999999</c:v>
                </c:pt>
                <c:pt idx="110979">
                  <c:v>-148.50449999999998</c:v>
                </c:pt>
                <c:pt idx="110980">
                  <c:v>-148.50249999999997</c:v>
                </c:pt>
                <c:pt idx="110981">
                  <c:v>-148.50049999999999</c:v>
                </c:pt>
                <c:pt idx="110982">
                  <c:v>-148.49849999999998</c:v>
                </c:pt>
                <c:pt idx="110983">
                  <c:v>-148.49649999999997</c:v>
                </c:pt>
                <c:pt idx="110984">
                  <c:v>-148.49449999999999</c:v>
                </c:pt>
                <c:pt idx="110985">
                  <c:v>-148.49249999999998</c:v>
                </c:pt>
                <c:pt idx="110986">
                  <c:v>-148.49049999999997</c:v>
                </c:pt>
                <c:pt idx="110987">
                  <c:v>-148.48849999999999</c:v>
                </c:pt>
                <c:pt idx="110988">
                  <c:v>-148.48649999999998</c:v>
                </c:pt>
                <c:pt idx="110989">
                  <c:v>-148.48449999999997</c:v>
                </c:pt>
                <c:pt idx="110990">
                  <c:v>-148.48249999999999</c:v>
                </c:pt>
                <c:pt idx="110991">
                  <c:v>-148.48049999999998</c:v>
                </c:pt>
                <c:pt idx="110992">
                  <c:v>-148.47849999999997</c:v>
                </c:pt>
                <c:pt idx="110993">
                  <c:v>-148.47649999999999</c:v>
                </c:pt>
                <c:pt idx="110994">
                  <c:v>-148.47449999999998</c:v>
                </c:pt>
                <c:pt idx="110995">
                  <c:v>-148.47249999999997</c:v>
                </c:pt>
                <c:pt idx="110996">
                  <c:v>-148.47049999999999</c:v>
                </c:pt>
                <c:pt idx="110997">
                  <c:v>-148.46849999999998</c:v>
                </c:pt>
                <c:pt idx="110998">
                  <c:v>-148.46649999999997</c:v>
                </c:pt>
                <c:pt idx="110999">
                  <c:v>-148.46449999999999</c:v>
                </c:pt>
                <c:pt idx="111000">
                  <c:v>-148.46249999999998</c:v>
                </c:pt>
                <c:pt idx="111001">
                  <c:v>-148.46049999999997</c:v>
                </c:pt>
                <c:pt idx="111002">
                  <c:v>-148.45849999999999</c:v>
                </c:pt>
                <c:pt idx="111003">
                  <c:v>-148.45649999999998</c:v>
                </c:pt>
                <c:pt idx="111004">
                  <c:v>-148.45449999999997</c:v>
                </c:pt>
                <c:pt idx="111005">
                  <c:v>-148.45249999999999</c:v>
                </c:pt>
                <c:pt idx="111006">
                  <c:v>-148.45049999999998</c:v>
                </c:pt>
                <c:pt idx="111007">
                  <c:v>-148.44849999999997</c:v>
                </c:pt>
                <c:pt idx="111008">
                  <c:v>-148.44649999999999</c:v>
                </c:pt>
                <c:pt idx="111009">
                  <c:v>-148.44449999999998</c:v>
                </c:pt>
                <c:pt idx="111010">
                  <c:v>-148.44249999999997</c:v>
                </c:pt>
                <c:pt idx="111011">
                  <c:v>-148.44049999999999</c:v>
                </c:pt>
                <c:pt idx="111012">
                  <c:v>-148.43849999999998</c:v>
                </c:pt>
                <c:pt idx="111013">
                  <c:v>-148.43649999999997</c:v>
                </c:pt>
                <c:pt idx="111014">
                  <c:v>-148.43449999999999</c:v>
                </c:pt>
                <c:pt idx="111015">
                  <c:v>-148.43249999999998</c:v>
                </c:pt>
                <c:pt idx="111016">
                  <c:v>-148.43049999999997</c:v>
                </c:pt>
                <c:pt idx="111017">
                  <c:v>-148.42849999999999</c:v>
                </c:pt>
                <c:pt idx="111018">
                  <c:v>-148.42649999999998</c:v>
                </c:pt>
                <c:pt idx="111019">
                  <c:v>-148.42449999999997</c:v>
                </c:pt>
                <c:pt idx="111020">
                  <c:v>-148.42249999999999</c:v>
                </c:pt>
                <c:pt idx="111021">
                  <c:v>-148.42049999999998</c:v>
                </c:pt>
                <c:pt idx="111022">
                  <c:v>-148.41849999999997</c:v>
                </c:pt>
                <c:pt idx="111023">
                  <c:v>-148.41649999999998</c:v>
                </c:pt>
                <c:pt idx="111024">
                  <c:v>-148.41449999999998</c:v>
                </c:pt>
                <c:pt idx="111025">
                  <c:v>-148.41249999999997</c:v>
                </c:pt>
                <c:pt idx="111026">
                  <c:v>-148.41049999999998</c:v>
                </c:pt>
                <c:pt idx="111027">
                  <c:v>-148.40849999999998</c:v>
                </c:pt>
                <c:pt idx="111028">
                  <c:v>-148.40649999999997</c:v>
                </c:pt>
                <c:pt idx="111029">
                  <c:v>-148.40449999999998</c:v>
                </c:pt>
                <c:pt idx="111030">
                  <c:v>-148.40249999999997</c:v>
                </c:pt>
                <c:pt idx="111031">
                  <c:v>-148.40049999999997</c:v>
                </c:pt>
                <c:pt idx="111032">
                  <c:v>-148.39849999999998</c:v>
                </c:pt>
                <c:pt idx="111033">
                  <c:v>-148.39649999999997</c:v>
                </c:pt>
                <c:pt idx="111034">
                  <c:v>-148.39449999999997</c:v>
                </c:pt>
                <c:pt idx="111035">
                  <c:v>-148.39249999999998</c:v>
                </c:pt>
                <c:pt idx="111036">
                  <c:v>-148.39049999999997</c:v>
                </c:pt>
                <c:pt idx="111037">
                  <c:v>-148.38849999999996</c:v>
                </c:pt>
                <c:pt idx="111038">
                  <c:v>-148.38649999999998</c:v>
                </c:pt>
                <c:pt idx="111039">
                  <c:v>-148.38449999999997</c:v>
                </c:pt>
                <c:pt idx="111040">
                  <c:v>-148.38249999999996</c:v>
                </c:pt>
                <c:pt idx="111041">
                  <c:v>-148.38049999999998</c:v>
                </c:pt>
                <c:pt idx="111042">
                  <c:v>-148.37849999999997</c:v>
                </c:pt>
                <c:pt idx="111043">
                  <c:v>-148.37649999999996</c:v>
                </c:pt>
                <c:pt idx="111044">
                  <c:v>-148.37449999999998</c:v>
                </c:pt>
                <c:pt idx="111045">
                  <c:v>-148.37249999999997</c:v>
                </c:pt>
                <c:pt idx="111046">
                  <c:v>-148.37049999999996</c:v>
                </c:pt>
                <c:pt idx="111047">
                  <c:v>-148.36849999999998</c:v>
                </c:pt>
                <c:pt idx="111048">
                  <c:v>-148.36649999999997</c:v>
                </c:pt>
                <c:pt idx="111049">
                  <c:v>-148.36449999999996</c:v>
                </c:pt>
                <c:pt idx="111050">
                  <c:v>-148.36249999999998</c:v>
                </c:pt>
                <c:pt idx="111051">
                  <c:v>-148.36049999999997</c:v>
                </c:pt>
                <c:pt idx="111052">
                  <c:v>-148.35849999999996</c:v>
                </c:pt>
                <c:pt idx="111053">
                  <c:v>-148.35649999999998</c:v>
                </c:pt>
                <c:pt idx="111054">
                  <c:v>-148.35449999999997</c:v>
                </c:pt>
                <c:pt idx="111055">
                  <c:v>-148.35249999999996</c:v>
                </c:pt>
                <c:pt idx="111056">
                  <c:v>-148.35049999999998</c:v>
                </c:pt>
                <c:pt idx="111057">
                  <c:v>-148.34849999999997</c:v>
                </c:pt>
                <c:pt idx="111058">
                  <c:v>-148.34649999999996</c:v>
                </c:pt>
                <c:pt idx="111059">
                  <c:v>-148.34449999999998</c:v>
                </c:pt>
                <c:pt idx="111060">
                  <c:v>-148.34249999999997</c:v>
                </c:pt>
                <c:pt idx="111061">
                  <c:v>-148.34049999999996</c:v>
                </c:pt>
                <c:pt idx="111062">
                  <c:v>-148.33849999999998</c:v>
                </c:pt>
                <c:pt idx="111063">
                  <c:v>-148.33649999999997</c:v>
                </c:pt>
                <c:pt idx="111064">
                  <c:v>-148.33449999999999</c:v>
                </c:pt>
                <c:pt idx="111065">
                  <c:v>-148.33249999999998</c:v>
                </c:pt>
                <c:pt idx="111066">
                  <c:v>-148.33049999999997</c:v>
                </c:pt>
                <c:pt idx="111067">
                  <c:v>-148.32849999999999</c:v>
                </c:pt>
                <c:pt idx="111068">
                  <c:v>-148.32649999999998</c:v>
                </c:pt>
                <c:pt idx="111069">
                  <c:v>-148.32449999999997</c:v>
                </c:pt>
                <c:pt idx="111070">
                  <c:v>-148.32249999999999</c:v>
                </c:pt>
                <c:pt idx="111071">
                  <c:v>-148.32049999999998</c:v>
                </c:pt>
                <c:pt idx="111072">
                  <c:v>-148.31849999999997</c:v>
                </c:pt>
                <c:pt idx="111073">
                  <c:v>-148.31649999999999</c:v>
                </c:pt>
                <c:pt idx="111074">
                  <c:v>-148.31449999999998</c:v>
                </c:pt>
                <c:pt idx="111075">
                  <c:v>-148.31249999999997</c:v>
                </c:pt>
                <c:pt idx="111076">
                  <c:v>-148.31049999999999</c:v>
                </c:pt>
                <c:pt idx="111077">
                  <c:v>-148.30849999999998</c:v>
                </c:pt>
                <c:pt idx="111078">
                  <c:v>-148.30649999999997</c:v>
                </c:pt>
                <c:pt idx="111079">
                  <c:v>-148.30449999999999</c:v>
                </c:pt>
                <c:pt idx="111080">
                  <c:v>-148.30249999999998</c:v>
                </c:pt>
                <c:pt idx="111081">
                  <c:v>-148.30049999999997</c:v>
                </c:pt>
                <c:pt idx="111082">
                  <c:v>-148.29849999999999</c:v>
                </c:pt>
                <c:pt idx="111083">
                  <c:v>-148.29649999999998</c:v>
                </c:pt>
                <c:pt idx="111084">
                  <c:v>-148.29449999999997</c:v>
                </c:pt>
                <c:pt idx="111085">
                  <c:v>-148.29249999999999</c:v>
                </c:pt>
                <c:pt idx="111086">
                  <c:v>-148.29049999999998</c:v>
                </c:pt>
                <c:pt idx="111087">
                  <c:v>-148.28849999999997</c:v>
                </c:pt>
                <c:pt idx="111088">
                  <c:v>-148.28649999999999</c:v>
                </c:pt>
                <c:pt idx="111089">
                  <c:v>-148.28449999999998</c:v>
                </c:pt>
                <c:pt idx="111090">
                  <c:v>-148.28249999999997</c:v>
                </c:pt>
                <c:pt idx="111091">
                  <c:v>-148.28049999999999</c:v>
                </c:pt>
                <c:pt idx="111092">
                  <c:v>-148.27849999999998</c:v>
                </c:pt>
                <c:pt idx="111093">
                  <c:v>-148.27649999999997</c:v>
                </c:pt>
                <c:pt idx="111094">
                  <c:v>-148.27449999999999</c:v>
                </c:pt>
                <c:pt idx="111095">
                  <c:v>-148.27249999999998</c:v>
                </c:pt>
                <c:pt idx="111096">
                  <c:v>-148.27049999999997</c:v>
                </c:pt>
                <c:pt idx="111097">
                  <c:v>-148.26849999999999</c:v>
                </c:pt>
                <c:pt idx="111098">
                  <c:v>-148.26649999999998</c:v>
                </c:pt>
                <c:pt idx="111099">
                  <c:v>-148.26449999999997</c:v>
                </c:pt>
                <c:pt idx="111100">
                  <c:v>-148.26249999999999</c:v>
                </c:pt>
                <c:pt idx="111101">
                  <c:v>-148.26049999999998</c:v>
                </c:pt>
                <c:pt idx="111102">
                  <c:v>-148.25849999999997</c:v>
                </c:pt>
                <c:pt idx="111103">
                  <c:v>-148.25649999999999</c:v>
                </c:pt>
                <c:pt idx="111104">
                  <c:v>-148.25449999999998</c:v>
                </c:pt>
                <c:pt idx="111105">
                  <c:v>-148.25249999999997</c:v>
                </c:pt>
                <c:pt idx="111106">
                  <c:v>-148.25049999999999</c:v>
                </c:pt>
                <c:pt idx="111107">
                  <c:v>-148.24849999999998</c:v>
                </c:pt>
                <c:pt idx="111108">
                  <c:v>-148.24649999999997</c:v>
                </c:pt>
                <c:pt idx="111109">
                  <c:v>-148.24449999999999</c:v>
                </c:pt>
                <c:pt idx="111110">
                  <c:v>-148.24249999999998</c:v>
                </c:pt>
                <c:pt idx="111111">
                  <c:v>-148.24049999999997</c:v>
                </c:pt>
                <c:pt idx="111112">
                  <c:v>-148.23849999999999</c:v>
                </c:pt>
                <c:pt idx="111113">
                  <c:v>-148.23649999999998</c:v>
                </c:pt>
                <c:pt idx="111114">
                  <c:v>-148.23449999999997</c:v>
                </c:pt>
                <c:pt idx="111115">
                  <c:v>-148.23249999999999</c:v>
                </c:pt>
                <c:pt idx="111116">
                  <c:v>-148.23049999999998</c:v>
                </c:pt>
                <c:pt idx="111117">
                  <c:v>-148.22849999999997</c:v>
                </c:pt>
                <c:pt idx="111118">
                  <c:v>-148.22649999999999</c:v>
                </c:pt>
                <c:pt idx="111119">
                  <c:v>-148.22449999999998</c:v>
                </c:pt>
                <c:pt idx="111120">
                  <c:v>-148.22249999999997</c:v>
                </c:pt>
                <c:pt idx="111121">
                  <c:v>-148.22049999999999</c:v>
                </c:pt>
                <c:pt idx="111122">
                  <c:v>-148.21849999999998</c:v>
                </c:pt>
                <c:pt idx="111123">
                  <c:v>-148.21649999999997</c:v>
                </c:pt>
                <c:pt idx="111124">
                  <c:v>-148.21449999999999</c:v>
                </c:pt>
                <c:pt idx="111125">
                  <c:v>-148.21249999999998</c:v>
                </c:pt>
                <c:pt idx="111126">
                  <c:v>-148.21049999999997</c:v>
                </c:pt>
                <c:pt idx="111127">
                  <c:v>-148.20849999999999</c:v>
                </c:pt>
                <c:pt idx="111128">
                  <c:v>-148.20649999999998</c:v>
                </c:pt>
                <c:pt idx="111129">
                  <c:v>-148.20449999999997</c:v>
                </c:pt>
                <c:pt idx="111130">
                  <c:v>-148.20249999999999</c:v>
                </c:pt>
                <c:pt idx="111131">
                  <c:v>-148.20049999999998</c:v>
                </c:pt>
                <c:pt idx="111132">
                  <c:v>-148.19849999999997</c:v>
                </c:pt>
                <c:pt idx="111133">
                  <c:v>-148.19649999999999</c:v>
                </c:pt>
                <c:pt idx="111134">
                  <c:v>-148.19449999999998</c:v>
                </c:pt>
                <c:pt idx="111135">
                  <c:v>-148.19249999999997</c:v>
                </c:pt>
                <c:pt idx="111136">
                  <c:v>-148.19049999999999</c:v>
                </c:pt>
                <c:pt idx="111137">
                  <c:v>-148.18849999999998</c:v>
                </c:pt>
                <c:pt idx="111138">
                  <c:v>-148.18649999999997</c:v>
                </c:pt>
                <c:pt idx="111139">
                  <c:v>-148.18449999999999</c:v>
                </c:pt>
                <c:pt idx="111140">
                  <c:v>-148.18249999999998</c:v>
                </c:pt>
                <c:pt idx="111141">
                  <c:v>-148.18049999999997</c:v>
                </c:pt>
                <c:pt idx="111142">
                  <c:v>-148.17849999999999</c:v>
                </c:pt>
                <c:pt idx="111143">
                  <c:v>-148.17649999999998</c:v>
                </c:pt>
                <c:pt idx="111144">
                  <c:v>-148.17449999999997</c:v>
                </c:pt>
                <c:pt idx="111145">
                  <c:v>-148.17249999999999</c:v>
                </c:pt>
                <c:pt idx="111146">
                  <c:v>-148.17049999999998</c:v>
                </c:pt>
                <c:pt idx="111147">
                  <c:v>-148.16849999999997</c:v>
                </c:pt>
                <c:pt idx="111148">
                  <c:v>-148.16649999999998</c:v>
                </c:pt>
                <c:pt idx="111149">
                  <c:v>-148.16449999999998</c:v>
                </c:pt>
                <c:pt idx="111150">
                  <c:v>-148.16249999999997</c:v>
                </c:pt>
                <c:pt idx="111151">
                  <c:v>-148.16049999999998</c:v>
                </c:pt>
                <c:pt idx="111152">
                  <c:v>-148.15849999999998</c:v>
                </c:pt>
                <c:pt idx="111153">
                  <c:v>-148.15649999999997</c:v>
                </c:pt>
                <c:pt idx="111154">
                  <c:v>-148.15449999999998</c:v>
                </c:pt>
                <c:pt idx="111155">
                  <c:v>-148.15249999999997</c:v>
                </c:pt>
                <c:pt idx="111156">
                  <c:v>-148.15049999999997</c:v>
                </c:pt>
                <c:pt idx="111157">
                  <c:v>-148.14849999999998</c:v>
                </c:pt>
                <c:pt idx="111158">
                  <c:v>-148.14649999999997</c:v>
                </c:pt>
                <c:pt idx="111159">
                  <c:v>-148.14449999999997</c:v>
                </c:pt>
                <c:pt idx="111160">
                  <c:v>-148.14249999999998</c:v>
                </c:pt>
                <c:pt idx="111161">
                  <c:v>-148.14049999999997</c:v>
                </c:pt>
                <c:pt idx="111162">
                  <c:v>-148.13849999999996</c:v>
                </c:pt>
                <c:pt idx="111163">
                  <c:v>-148.13649999999998</c:v>
                </c:pt>
                <c:pt idx="111164">
                  <c:v>-148.13449999999997</c:v>
                </c:pt>
                <c:pt idx="111165">
                  <c:v>-148.13249999999996</c:v>
                </c:pt>
                <c:pt idx="111166">
                  <c:v>-148.13049999999998</c:v>
                </c:pt>
                <c:pt idx="111167">
                  <c:v>-148.12849999999997</c:v>
                </c:pt>
                <c:pt idx="111168">
                  <c:v>-148.12649999999996</c:v>
                </c:pt>
                <c:pt idx="111169">
                  <c:v>-148.12449999999998</c:v>
                </c:pt>
                <c:pt idx="111170">
                  <c:v>-148.12249999999997</c:v>
                </c:pt>
                <c:pt idx="111171">
                  <c:v>-148.12049999999996</c:v>
                </c:pt>
                <c:pt idx="111172">
                  <c:v>-148.11849999999998</c:v>
                </c:pt>
                <c:pt idx="111173">
                  <c:v>-148.11649999999997</c:v>
                </c:pt>
                <c:pt idx="111174">
                  <c:v>-148.11449999999996</c:v>
                </c:pt>
                <c:pt idx="111175">
                  <c:v>-148.11249999999998</c:v>
                </c:pt>
                <c:pt idx="111176">
                  <c:v>-148.11049999999997</c:v>
                </c:pt>
                <c:pt idx="111177">
                  <c:v>-148.10849999999996</c:v>
                </c:pt>
                <c:pt idx="111178">
                  <c:v>-148.10649999999998</c:v>
                </c:pt>
                <c:pt idx="111179">
                  <c:v>-148.10449999999997</c:v>
                </c:pt>
                <c:pt idx="111180">
                  <c:v>-148.10249999999996</c:v>
                </c:pt>
                <c:pt idx="111181">
                  <c:v>-148.10049999999998</c:v>
                </c:pt>
                <c:pt idx="111182">
                  <c:v>-148.09849999999997</c:v>
                </c:pt>
                <c:pt idx="111183">
                  <c:v>-148.09649999999996</c:v>
                </c:pt>
                <c:pt idx="111184">
                  <c:v>-148.09449999999998</c:v>
                </c:pt>
                <c:pt idx="111185">
                  <c:v>-148.09249999999997</c:v>
                </c:pt>
                <c:pt idx="111186">
                  <c:v>-148.09049999999996</c:v>
                </c:pt>
                <c:pt idx="111187">
                  <c:v>-148.08849999999998</c:v>
                </c:pt>
                <c:pt idx="111188">
                  <c:v>-148.08649999999997</c:v>
                </c:pt>
                <c:pt idx="111189">
                  <c:v>-148.08449999999999</c:v>
                </c:pt>
                <c:pt idx="111190">
                  <c:v>-148.08249999999998</c:v>
                </c:pt>
                <c:pt idx="111191">
                  <c:v>-148.08049999999997</c:v>
                </c:pt>
                <c:pt idx="111192">
                  <c:v>-148.07849999999999</c:v>
                </c:pt>
                <c:pt idx="111193">
                  <c:v>-148.07649999999998</c:v>
                </c:pt>
                <c:pt idx="111194">
                  <c:v>-148.07449999999997</c:v>
                </c:pt>
                <c:pt idx="111195">
                  <c:v>-148.07249999999999</c:v>
                </c:pt>
                <c:pt idx="111196">
                  <c:v>-148.07049999999998</c:v>
                </c:pt>
                <c:pt idx="111197">
                  <c:v>-148.06849999999997</c:v>
                </c:pt>
                <c:pt idx="111198">
                  <c:v>-148.06649999999999</c:v>
                </c:pt>
                <c:pt idx="111199">
                  <c:v>-148.06449999999998</c:v>
                </c:pt>
                <c:pt idx="111200">
                  <c:v>-148.06249999999997</c:v>
                </c:pt>
                <c:pt idx="111201">
                  <c:v>-148.06049999999999</c:v>
                </c:pt>
                <c:pt idx="111202">
                  <c:v>-148.05849999999998</c:v>
                </c:pt>
                <c:pt idx="111203">
                  <c:v>-148.05649999999997</c:v>
                </c:pt>
                <c:pt idx="111204">
                  <c:v>-148.05449999999999</c:v>
                </c:pt>
                <c:pt idx="111205">
                  <c:v>-148.05249999999998</c:v>
                </c:pt>
                <c:pt idx="111206">
                  <c:v>-148.05049999999997</c:v>
                </c:pt>
                <c:pt idx="111207">
                  <c:v>-148.04849999999999</c:v>
                </c:pt>
                <c:pt idx="111208">
                  <c:v>-148.04649999999998</c:v>
                </c:pt>
                <c:pt idx="111209">
                  <c:v>-148.04449999999997</c:v>
                </c:pt>
                <c:pt idx="111210">
                  <c:v>-148.04249999999999</c:v>
                </c:pt>
                <c:pt idx="111211">
                  <c:v>-148.04049999999998</c:v>
                </c:pt>
                <c:pt idx="111212">
                  <c:v>-148.03849999999997</c:v>
                </c:pt>
                <c:pt idx="111213">
                  <c:v>-148.03649999999999</c:v>
                </c:pt>
                <c:pt idx="111214">
                  <c:v>-148.03449999999998</c:v>
                </c:pt>
                <c:pt idx="111215">
                  <c:v>-148.03249999999997</c:v>
                </c:pt>
                <c:pt idx="111216">
                  <c:v>-148.03049999999999</c:v>
                </c:pt>
                <c:pt idx="111217">
                  <c:v>-148.02849999999998</c:v>
                </c:pt>
                <c:pt idx="111218">
                  <c:v>-148.02649999999997</c:v>
                </c:pt>
                <c:pt idx="111219">
                  <c:v>-148.02449999999999</c:v>
                </c:pt>
                <c:pt idx="111220">
                  <c:v>-148.02249999999998</c:v>
                </c:pt>
                <c:pt idx="111221">
                  <c:v>-148.02049999999997</c:v>
                </c:pt>
                <c:pt idx="111222">
                  <c:v>-148.01849999999999</c:v>
                </c:pt>
                <c:pt idx="111223">
                  <c:v>-148.01649999999998</c:v>
                </c:pt>
                <c:pt idx="111224">
                  <c:v>-148.01449999999997</c:v>
                </c:pt>
                <c:pt idx="111225">
                  <c:v>-148.01249999999999</c:v>
                </c:pt>
                <c:pt idx="111226">
                  <c:v>-148.01049999999998</c:v>
                </c:pt>
                <c:pt idx="111227">
                  <c:v>-148.00849999999997</c:v>
                </c:pt>
                <c:pt idx="111228">
                  <c:v>-148.00649999999999</c:v>
                </c:pt>
                <c:pt idx="111229">
                  <c:v>-148.00449999999998</c:v>
                </c:pt>
                <c:pt idx="111230">
                  <c:v>-148.00249999999997</c:v>
                </c:pt>
                <c:pt idx="111231">
                  <c:v>-148.00049999999999</c:v>
                </c:pt>
                <c:pt idx="111232">
                  <c:v>-147.99849999999998</c:v>
                </c:pt>
                <c:pt idx="111233">
                  <c:v>-147.99649999999997</c:v>
                </c:pt>
                <c:pt idx="111234">
                  <c:v>-147.99449999999999</c:v>
                </c:pt>
                <c:pt idx="111235">
                  <c:v>-147.99249999999998</c:v>
                </c:pt>
                <c:pt idx="111236">
                  <c:v>-147.99049999999997</c:v>
                </c:pt>
                <c:pt idx="111237">
                  <c:v>-147.98849999999999</c:v>
                </c:pt>
                <c:pt idx="111238">
                  <c:v>-147.98649999999998</c:v>
                </c:pt>
                <c:pt idx="111239">
                  <c:v>-147.98449999999997</c:v>
                </c:pt>
                <c:pt idx="111240">
                  <c:v>-147.98249999999999</c:v>
                </c:pt>
                <c:pt idx="111241">
                  <c:v>-147.98049999999998</c:v>
                </c:pt>
                <c:pt idx="111242">
                  <c:v>-147.97849999999997</c:v>
                </c:pt>
                <c:pt idx="111243">
                  <c:v>-147.97649999999999</c:v>
                </c:pt>
                <c:pt idx="111244">
                  <c:v>-147.97449999999998</c:v>
                </c:pt>
                <c:pt idx="111245">
                  <c:v>-147.97249999999997</c:v>
                </c:pt>
                <c:pt idx="111246">
                  <c:v>-147.97049999999999</c:v>
                </c:pt>
                <c:pt idx="111247">
                  <c:v>-147.96849999999998</c:v>
                </c:pt>
                <c:pt idx="111248">
                  <c:v>-147.96649999999997</c:v>
                </c:pt>
                <c:pt idx="111249">
                  <c:v>-147.96449999999999</c:v>
                </c:pt>
                <c:pt idx="111250">
                  <c:v>-147.96249999999998</c:v>
                </c:pt>
                <c:pt idx="111251">
                  <c:v>-147.96049999999997</c:v>
                </c:pt>
                <c:pt idx="111252">
                  <c:v>-147.95849999999999</c:v>
                </c:pt>
                <c:pt idx="111253">
                  <c:v>-147.95649999999998</c:v>
                </c:pt>
                <c:pt idx="111254">
                  <c:v>-147.95449999999997</c:v>
                </c:pt>
                <c:pt idx="111255">
                  <c:v>-147.95249999999999</c:v>
                </c:pt>
                <c:pt idx="111256">
                  <c:v>-147.95049999999998</c:v>
                </c:pt>
                <c:pt idx="111257">
                  <c:v>-147.94849999999997</c:v>
                </c:pt>
                <c:pt idx="111258">
                  <c:v>-147.94649999999999</c:v>
                </c:pt>
                <c:pt idx="111259">
                  <c:v>-147.94449999999998</c:v>
                </c:pt>
                <c:pt idx="111260">
                  <c:v>-147.94249999999997</c:v>
                </c:pt>
                <c:pt idx="111261">
                  <c:v>-147.94049999999999</c:v>
                </c:pt>
                <c:pt idx="111262">
                  <c:v>-147.93849999999998</c:v>
                </c:pt>
                <c:pt idx="111263">
                  <c:v>-147.93649999999997</c:v>
                </c:pt>
                <c:pt idx="111264">
                  <c:v>-147.93449999999999</c:v>
                </c:pt>
                <c:pt idx="111265">
                  <c:v>-147.93249999999998</c:v>
                </c:pt>
                <c:pt idx="111266">
                  <c:v>-147.93049999999997</c:v>
                </c:pt>
                <c:pt idx="111267">
                  <c:v>-147.92849999999999</c:v>
                </c:pt>
                <c:pt idx="111268">
                  <c:v>-147.92649999999998</c:v>
                </c:pt>
                <c:pt idx="111269">
                  <c:v>-147.92449999999997</c:v>
                </c:pt>
                <c:pt idx="111270">
                  <c:v>-147.92249999999999</c:v>
                </c:pt>
                <c:pt idx="111271">
                  <c:v>-147.92049999999998</c:v>
                </c:pt>
                <c:pt idx="111272">
                  <c:v>-147.91849999999997</c:v>
                </c:pt>
                <c:pt idx="111273">
                  <c:v>-147.91649999999998</c:v>
                </c:pt>
                <c:pt idx="111274">
                  <c:v>-147.91449999999998</c:v>
                </c:pt>
                <c:pt idx="111275">
                  <c:v>-147.91249999999997</c:v>
                </c:pt>
                <c:pt idx="111276">
                  <c:v>-147.91049999999998</c:v>
                </c:pt>
                <c:pt idx="111277">
                  <c:v>-147.90849999999998</c:v>
                </c:pt>
                <c:pt idx="111278">
                  <c:v>-147.90649999999997</c:v>
                </c:pt>
                <c:pt idx="111279">
                  <c:v>-147.90449999999998</c:v>
                </c:pt>
                <c:pt idx="111280">
                  <c:v>-147.90249999999997</c:v>
                </c:pt>
                <c:pt idx="111281">
                  <c:v>-147.90049999999997</c:v>
                </c:pt>
                <c:pt idx="111282">
                  <c:v>-147.89849999999998</c:v>
                </c:pt>
                <c:pt idx="111283">
                  <c:v>-147.89649999999997</c:v>
                </c:pt>
                <c:pt idx="111284">
                  <c:v>-147.89449999999997</c:v>
                </c:pt>
                <c:pt idx="111285">
                  <c:v>-147.89249999999998</c:v>
                </c:pt>
                <c:pt idx="111286">
                  <c:v>-147.89049999999997</c:v>
                </c:pt>
                <c:pt idx="111287">
                  <c:v>-147.88849999999996</c:v>
                </c:pt>
                <c:pt idx="111288">
                  <c:v>-147.88649999999998</c:v>
                </c:pt>
                <c:pt idx="111289">
                  <c:v>-147.88449999999997</c:v>
                </c:pt>
                <c:pt idx="111290">
                  <c:v>-147.88249999999996</c:v>
                </c:pt>
                <c:pt idx="111291">
                  <c:v>-147.88049999999998</c:v>
                </c:pt>
                <c:pt idx="111292">
                  <c:v>-147.87849999999997</c:v>
                </c:pt>
                <c:pt idx="111293">
                  <c:v>-147.87649999999996</c:v>
                </c:pt>
                <c:pt idx="111294">
                  <c:v>-147.87449999999998</c:v>
                </c:pt>
                <c:pt idx="111295">
                  <c:v>-147.87249999999997</c:v>
                </c:pt>
                <c:pt idx="111296">
                  <c:v>-147.87049999999996</c:v>
                </c:pt>
                <c:pt idx="111297">
                  <c:v>-147.86849999999998</c:v>
                </c:pt>
                <c:pt idx="111298">
                  <c:v>-147.86649999999997</c:v>
                </c:pt>
                <c:pt idx="111299">
                  <c:v>-147.86449999999996</c:v>
                </c:pt>
                <c:pt idx="111300">
                  <c:v>-147.86249999999998</c:v>
                </c:pt>
                <c:pt idx="111301">
                  <c:v>-147.86049999999997</c:v>
                </c:pt>
                <c:pt idx="111302">
                  <c:v>-147.85849999999996</c:v>
                </c:pt>
                <c:pt idx="111303">
                  <c:v>-147.85649999999998</c:v>
                </c:pt>
                <c:pt idx="111304">
                  <c:v>-147.85449999999997</c:v>
                </c:pt>
                <c:pt idx="111305">
                  <c:v>-147.85249999999996</c:v>
                </c:pt>
                <c:pt idx="111306">
                  <c:v>-147.85049999999998</c:v>
                </c:pt>
                <c:pt idx="111307">
                  <c:v>-147.84849999999997</c:v>
                </c:pt>
                <c:pt idx="111308">
                  <c:v>-147.84649999999996</c:v>
                </c:pt>
                <c:pt idx="111309">
                  <c:v>-147.84449999999998</c:v>
                </c:pt>
                <c:pt idx="111310">
                  <c:v>-147.84249999999997</c:v>
                </c:pt>
                <c:pt idx="111311">
                  <c:v>-147.84049999999996</c:v>
                </c:pt>
                <c:pt idx="111312">
                  <c:v>-147.83849999999998</c:v>
                </c:pt>
                <c:pt idx="111313">
                  <c:v>-147.83649999999997</c:v>
                </c:pt>
                <c:pt idx="111314">
                  <c:v>-147.83449999999999</c:v>
                </c:pt>
                <c:pt idx="111315">
                  <c:v>-147.83249999999998</c:v>
                </c:pt>
                <c:pt idx="111316">
                  <c:v>-147.83049999999997</c:v>
                </c:pt>
                <c:pt idx="111317">
                  <c:v>-147.82849999999999</c:v>
                </c:pt>
                <c:pt idx="111318">
                  <c:v>-147.82649999999998</c:v>
                </c:pt>
                <c:pt idx="111319">
                  <c:v>-147.82449999999997</c:v>
                </c:pt>
                <c:pt idx="111320">
                  <c:v>-147.82249999999999</c:v>
                </c:pt>
                <c:pt idx="111321">
                  <c:v>-147.82049999999998</c:v>
                </c:pt>
                <c:pt idx="111322">
                  <c:v>-147.81849999999997</c:v>
                </c:pt>
                <c:pt idx="111323">
                  <c:v>-147.81649999999999</c:v>
                </c:pt>
                <c:pt idx="111324">
                  <c:v>-147.81449999999998</c:v>
                </c:pt>
                <c:pt idx="111325">
                  <c:v>-147.81249999999997</c:v>
                </c:pt>
                <c:pt idx="111326">
                  <c:v>-147.81049999999999</c:v>
                </c:pt>
                <c:pt idx="111327">
                  <c:v>-147.80849999999998</c:v>
                </c:pt>
                <c:pt idx="111328">
                  <c:v>-147.80649999999997</c:v>
                </c:pt>
                <c:pt idx="111329">
                  <c:v>-147.80449999999999</c:v>
                </c:pt>
                <c:pt idx="111330">
                  <c:v>-147.80249999999998</c:v>
                </c:pt>
                <c:pt idx="111331">
                  <c:v>-147.80049999999997</c:v>
                </c:pt>
                <c:pt idx="111332">
                  <c:v>-147.79849999999999</c:v>
                </c:pt>
                <c:pt idx="111333">
                  <c:v>-147.79649999999998</c:v>
                </c:pt>
                <c:pt idx="111334">
                  <c:v>-147.79449999999997</c:v>
                </c:pt>
                <c:pt idx="111335">
                  <c:v>-147.79249999999999</c:v>
                </c:pt>
                <c:pt idx="111336">
                  <c:v>-147.79049999999998</c:v>
                </c:pt>
                <c:pt idx="111337">
                  <c:v>-147.78849999999997</c:v>
                </c:pt>
                <c:pt idx="111338">
                  <c:v>-147.78649999999999</c:v>
                </c:pt>
                <c:pt idx="111339">
                  <c:v>-147.78449999999998</c:v>
                </c:pt>
                <c:pt idx="111340">
                  <c:v>-147.78249999999997</c:v>
                </c:pt>
                <c:pt idx="111341">
                  <c:v>-147.78049999999999</c:v>
                </c:pt>
                <c:pt idx="111342">
                  <c:v>-147.77849999999998</c:v>
                </c:pt>
                <c:pt idx="111343">
                  <c:v>-147.77649999999997</c:v>
                </c:pt>
                <c:pt idx="111344">
                  <c:v>-147.77449999999999</c:v>
                </c:pt>
                <c:pt idx="111345">
                  <c:v>-147.77249999999998</c:v>
                </c:pt>
                <c:pt idx="111346">
                  <c:v>-147.77049999999997</c:v>
                </c:pt>
                <c:pt idx="111347">
                  <c:v>-147.76849999999999</c:v>
                </c:pt>
                <c:pt idx="111348">
                  <c:v>-147.76649999999998</c:v>
                </c:pt>
                <c:pt idx="111349">
                  <c:v>-147.76449999999997</c:v>
                </c:pt>
                <c:pt idx="111350">
                  <c:v>-147.76249999999999</c:v>
                </c:pt>
                <c:pt idx="111351">
                  <c:v>-147.76049999999998</c:v>
                </c:pt>
                <c:pt idx="111352">
                  <c:v>-147.75849999999997</c:v>
                </c:pt>
                <c:pt idx="111353">
                  <c:v>-147.75649999999999</c:v>
                </c:pt>
                <c:pt idx="111354">
                  <c:v>-147.75449999999998</c:v>
                </c:pt>
                <c:pt idx="111355">
                  <c:v>-147.75249999999997</c:v>
                </c:pt>
                <c:pt idx="111356">
                  <c:v>-147.75049999999999</c:v>
                </c:pt>
                <c:pt idx="111357">
                  <c:v>-147.74849999999998</c:v>
                </c:pt>
                <c:pt idx="111358">
                  <c:v>-147.74649999999997</c:v>
                </c:pt>
                <c:pt idx="111359">
                  <c:v>-147.74449999999999</c:v>
                </c:pt>
                <c:pt idx="111360">
                  <c:v>-147.74249999999998</c:v>
                </c:pt>
                <c:pt idx="111361">
                  <c:v>-147.74049999999997</c:v>
                </c:pt>
                <c:pt idx="111362">
                  <c:v>-147.73849999999999</c:v>
                </c:pt>
                <c:pt idx="111363">
                  <c:v>-147.73649999999998</c:v>
                </c:pt>
                <c:pt idx="111364">
                  <c:v>-147.73449999999997</c:v>
                </c:pt>
                <c:pt idx="111365">
                  <c:v>-147.73249999999999</c:v>
                </c:pt>
                <c:pt idx="111366">
                  <c:v>-147.73049999999998</c:v>
                </c:pt>
                <c:pt idx="111367">
                  <c:v>-147.72849999999997</c:v>
                </c:pt>
                <c:pt idx="111368">
                  <c:v>-147.72649999999999</c:v>
                </c:pt>
                <c:pt idx="111369">
                  <c:v>-147.72449999999998</c:v>
                </c:pt>
                <c:pt idx="111370">
                  <c:v>-147.72249999999997</c:v>
                </c:pt>
                <c:pt idx="111371">
                  <c:v>-147.72049999999999</c:v>
                </c:pt>
                <c:pt idx="111372">
                  <c:v>-147.71849999999998</c:v>
                </c:pt>
                <c:pt idx="111373">
                  <c:v>-147.71649999999997</c:v>
                </c:pt>
                <c:pt idx="111374">
                  <c:v>-147.71449999999999</c:v>
                </c:pt>
                <c:pt idx="111375">
                  <c:v>-147.71249999999998</c:v>
                </c:pt>
                <c:pt idx="111376">
                  <c:v>-147.71049999999997</c:v>
                </c:pt>
                <c:pt idx="111377">
                  <c:v>-147.70849999999999</c:v>
                </c:pt>
                <c:pt idx="111378">
                  <c:v>-147.70649999999998</c:v>
                </c:pt>
                <c:pt idx="111379">
                  <c:v>-147.70449999999997</c:v>
                </c:pt>
                <c:pt idx="111380">
                  <c:v>-147.70249999999999</c:v>
                </c:pt>
                <c:pt idx="111381">
                  <c:v>-147.70049999999998</c:v>
                </c:pt>
                <c:pt idx="111382">
                  <c:v>-147.69849999999997</c:v>
                </c:pt>
                <c:pt idx="111383">
                  <c:v>-147.69649999999999</c:v>
                </c:pt>
                <c:pt idx="111384">
                  <c:v>-147.69449999999998</c:v>
                </c:pt>
                <c:pt idx="111385">
                  <c:v>-147.69249999999997</c:v>
                </c:pt>
                <c:pt idx="111386">
                  <c:v>-147.69049999999999</c:v>
                </c:pt>
                <c:pt idx="111387">
                  <c:v>-147.68849999999998</c:v>
                </c:pt>
                <c:pt idx="111388">
                  <c:v>-147.68649999999997</c:v>
                </c:pt>
                <c:pt idx="111389">
                  <c:v>-147.68449999999999</c:v>
                </c:pt>
                <c:pt idx="111390">
                  <c:v>-147.68249999999998</c:v>
                </c:pt>
                <c:pt idx="111391">
                  <c:v>-147.68049999999997</c:v>
                </c:pt>
                <c:pt idx="111392">
                  <c:v>-147.67849999999999</c:v>
                </c:pt>
                <c:pt idx="111393">
                  <c:v>-147.67649999999998</c:v>
                </c:pt>
                <c:pt idx="111394">
                  <c:v>-147.67449999999997</c:v>
                </c:pt>
                <c:pt idx="111395">
                  <c:v>-147.67249999999999</c:v>
                </c:pt>
                <c:pt idx="111396">
                  <c:v>-147.67049999999998</c:v>
                </c:pt>
                <c:pt idx="111397">
                  <c:v>-147.66849999999997</c:v>
                </c:pt>
                <c:pt idx="111398">
                  <c:v>-147.66649999999998</c:v>
                </c:pt>
                <c:pt idx="111399">
                  <c:v>-147.66449999999998</c:v>
                </c:pt>
                <c:pt idx="111400">
                  <c:v>-147.66249999999997</c:v>
                </c:pt>
                <c:pt idx="111401">
                  <c:v>-147.66049999999998</c:v>
                </c:pt>
                <c:pt idx="111402">
                  <c:v>-147.65849999999998</c:v>
                </c:pt>
                <c:pt idx="111403">
                  <c:v>-147.65649999999997</c:v>
                </c:pt>
                <c:pt idx="111404">
                  <c:v>-147.65449999999998</c:v>
                </c:pt>
                <c:pt idx="111405">
                  <c:v>-147.65249999999997</c:v>
                </c:pt>
                <c:pt idx="111406">
                  <c:v>-147.65049999999997</c:v>
                </c:pt>
                <c:pt idx="111407">
                  <c:v>-147.64849999999998</c:v>
                </c:pt>
                <c:pt idx="111408">
                  <c:v>-147.64649999999997</c:v>
                </c:pt>
                <c:pt idx="111409">
                  <c:v>-147.64449999999997</c:v>
                </c:pt>
                <c:pt idx="111410">
                  <c:v>-147.64249999999998</c:v>
                </c:pt>
                <c:pt idx="111411">
                  <c:v>-147.64049999999997</c:v>
                </c:pt>
                <c:pt idx="111412">
                  <c:v>-147.63849999999996</c:v>
                </c:pt>
                <c:pt idx="111413">
                  <c:v>-147.63649999999998</c:v>
                </c:pt>
                <c:pt idx="111414">
                  <c:v>-147.63449999999997</c:v>
                </c:pt>
                <c:pt idx="111415">
                  <c:v>-147.63249999999996</c:v>
                </c:pt>
                <c:pt idx="111416">
                  <c:v>-147.63049999999998</c:v>
                </c:pt>
                <c:pt idx="111417">
                  <c:v>-147.62849999999997</c:v>
                </c:pt>
                <c:pt idx="111418">
                  <c:v>-147.62649999999996</c:v>
                </c:pt>
                <c:pt idx="111419">
                  <c:v>-147.62449999999998</c:v>
                </c:pt>
                <c:pt idx="111420">
                  <c:v>-147.62249999999997</c:v>
                </c:pt>
                <c:pt idx="111421">
                  <c:v>-147.62049999999996</c:v>
                </c:pt>
                <c:pt idx="111422">
                  <c:v>-147.61849999999998</c:v>
                </c:pt>
                <c:pt idx="111423">
                  <c:v>-147.61649999999997</c:v>
                </c:pt>
                <c:pt idx="111424">
                  <c:v>-147.61449999999996</c:v>
                </c:pt>
                <c:pt idx="111425">
                  <c:v>-147.61249999999998</c:v>
                </c:pt>
                <c:pt idx="111426">
                  <c:v>-147.61049999999997</c:v>
                </c:pt>
                <c:pt idx="111427">
                  <c:v>-147.60849999999996</c:v>
                </c:pt>
                <c:pt idx="111428">
                  <c:v>-147.60649999999998</c:v>
                </c:pt>
                <c:pt idx="111429">
                  <c:v>-147.60449999999997</c:v>
                </c:pt>
                <c:pt idx="111430">
                  <c:v>-147.60249999999996</c:v>
                </c:pt>
                <c:pt idx="111431">
                  <c:v>-147.60049999999998</c:v>
                </c:pt>
                <c:pt idx="111432">
                  <c:v>-147.59849999999997</c:v>
                </c:pt>
                <c:pt idx="111433">
                  <c:v>-147.59649999999996</c:v>
                </c:pt>
                <c:pt idx="111434">
                  <c:v>-147.59449999999998</c:v>
                </c:pt>
                <c:pt idx="111435">
                  <c:v>-147.59249999999997</c:v>
                </c:pt>
                <c:pt idx="111436">
                  <c:v>-147.59049999999996</c:v>
                </c:pt>
                <c:pt idx="111437">
                  <c:v>-147.58849999999998</c:v>
                </c:pt>
                <c:pt idx="111438">
                  <c:v>-147.58649999999997</c:v>
                </c:pt>
                <c:pt idx="111439">
                  <c:v>-147.58449999999999</c:v>
                </c:pt>
                <c:pt idx="111440">
                  <c:v>-147.58249999999998</c:v>
                </c:pt>
                <c:pt idx="111441">
                  <c:v>-147.58049999999997</c:v>
                </c:pt>
                <c:pt idx="111442">
                  <c:v>-147.57849999999999</c:v>
                </c:pt>
                <c:pt idx="111443">
                  <c:v>-147.57649999999998</c:v>
                </c:pt>
                <c:pt idx="111444">
                  <c:v>-147.57449999999997</c:v>
                </c:pt>
                <c:pt idx="111445">
                  <c:v>-147.57249999999999</c:v>
                </c:pt>
                <c:pt idx="111446">
                  <c:v>-147.57049999999998</c:v>
                </c:pt>
                <c:pt idx="111447">
                  <c:v>-147.56849999999997</c:v>
                </c:pt>
                <c:pt idx="111448">
                  <c:v>-147.56649999999999</c:v>
                </c:pt>
                <c:pt idx="111449">
                  <c:v>-147.56449999999998</c:v>
                </c:pt>
                <c:pt idx="111450">
                  <c:v>-147.56249999999997</c:v>
                </c:pt>
                <c:pt idx="111451">
                  <c:v>-147.56049999999999</c:v>
                </c:pt>
                <c:pt idx="111452">
                  <c:v>-147.55849999999998</c:v>
                </c:pt>
                <c:pt idx="111453">
                  <c:v>-147.55649999999997</c:v>
                </c:pt>
                <c:pt idx="111454">
                  <c:v>-147.55449999999999</c:v>
                </c:pt>
                <c:pt idx="111455">
                  <c:v>-147.55249999999998</c:v>
                </c:pt>
                <c:pt idx="111456">
                  <c:v>-147.55049999999997</c:v>
                </c:pt>
                <c:pt idx="111457">
                  <c:v>-147.54849999999999</c:v>
                </c:pt>
                <c:pt idx="111458">
                  <c:v>-147.54649999999998</c:v>
                </c:pt>
                <c:pt idx="111459">
                  <c:v>-147.54449999999997</c:v>
                </c:pt>
                <c:pt idx="111460">
                  <c:v>-147.54249999999999</c:v>
                </c:pt>
                <c:pt idx="111461">
                  <c:v>-147.54049999999998</c:v>
                </c:pt>
                <c:pt idx="111462">
                  <c:v>-147.53849999999997</c:v>
                </c:pt>
                <c:pt idx="111463">
                  <c:v>-147.53649999999999</c:v>
                </c:pt>
                <c:pt idx="111464">
                  <c:v>-147.53449999999998</c:v>
                </c:pt>
                <c:pt idx="111465">
                  <c:v>-147.53249999999997</c:v>
                </c:pt>
                <c:pt idx="111466">
                  <c:v>-147.53049999999999</c:v>
                </c:pt>
                <c:pt idx="111467">
                  <c:v>-147.52849999999998</c:v>
                </c:pt>
                <c:pt idx="111468">
                  <c:v>-147.52649999999997</c:v>
                </c:pt>
                <c:pt idx="111469">
                  <c:v>-147.52449999999999</c:v>
                </c:pt>
                <c:pt idx="111470">
                  <c:v>-147.52249999999998</c:v>
                </c:pt>
                <c:pt idx="111471">
                  <c:v>-147.52049999999997</c:v>
                </c:pt>
                <c:pt idx="111472">
                  <c:v>-147.51849999999999</c:v>
                </c:pt>
                <c:pt idx="111473">
                  <c:v>-147.51649999999998</c:v>
                </c:pt>
                <c:pt idx="111474">
                  <c:v>-147.51449999999997</c:v>
                </c:pt>
                <c:pt idx="111475">
                  <c:v>-147.51249999999999</c:v>
                </c:pt>
                <c:pt idx="111476">
                  <c:v>-147.51049999999998</c:v>
                </c:pt>
                <c:pt idx="111477">
                  <c:v>-147.50849999999997</c:v>
                </c:pt>
                <c:pt idx="111478">
                  <c:v>-147.50649999999999</c:v>
                </c:pt>
                <c:pt idx="111479">
                  <c:v>-147.50449999999998</c:v>
                </c:pt>
                <c:pt idx="111480">
                  <c:v>-147.50249999999997</c:v>
                </c:pt>
                <c:pt idx="111481">
                  <c:v>-147.50049999999999</c:v>
                </c:pt>
                <c:pt idx="111482">
                  <c:v>-147.49849999999998</c:v>
                </c:pt>
                <c:pt idx="111483">
                  <c:v>-147.49649999999997</c:v>
                </c:pt>
                <c:pt idx="111484">
                  <c:v>-147.49449999999999</c:v>
                </c:pt>
                <c:pt idx="111485">
                  <c:v>-147.49249999999998</c:v>
                </c:pt>
                <c:pt idx="111486">
                  <c:v>-147.49049999999997</c:v>
                </c:pt>
                <c:pt idx="111487">
                  <c:v>-147.48849999999999</c:v>
                </c:pt>
                <c:pt idx="111488">
                  <c:v>-147.48649999999998</c:v>
                </c:pt>
                <c:pt idx="111489">
                  <c:v>-147.48449999999997</c:v>
                </c:pt>
                <c:pt idx="111490">
                  <c:v>-147.48249999999999</c:v>
                </c:pt>
                <c:pt idx="111491">
                  <c:v>-147.48049999999998</c:v>
                </c:pt>
                <c:pt idx="111492">
                  <c:v>-147.47849999999997</c:v>
                </c:pt>
                <c:pt idx="111493">
                  <c:v>-147.47649999999999</c:v>
                </c:pt>
                <c:pt idx="111494">
                  <c:v>-147.47449999999998</c:v>
                </c:pt>
                <c:pt idx="111495">
                  <c:v>-147.47249999999997</c:v>
                </c:pt>
                <c:pt idx="111496">
                  <c:v>-147.47049999999999</c:v>
                </c:pt>
                <c:pt idx="111497">
                  <c:v>-147.46849999999998</c:v>
                </c:pt>
                <c:pt idx="111498">
                  <c:v>-147.46649999999997</c:v>
                </c:pt>
                <c:pt idx="111499">
                  <c:v>-147.46449999999999</c:v>
                </c:pt>
                <c:pt idx="111500">
                  <c:v>-147.46249999999998</c:v>
                </c:pt>
                <c:pt idx="111501">
                  <c:v>-147.46049999999997</c:v>
                </c:pt>
                <c:pt idx="111502">
                  <c:v>-147.45849999999999</c:v>
                </c:pt>
                <c:pt idx="111503">
                  <c:v>-147.45649999999998</c:v>
                </c:pt>
                <c:pt idx="111504">
                  <c:v>-147.45449999999997</c:v>
                </c:pt>
                <c:pt idx="111505">
                  <c:v>-147.45249999999999</c:v>
                </c:pt>
                <c:pt idx="111506">
                  <c:v>-147.45049999999998</c:v>
                </c:pt>
                <c:pt idx="111507">
                  <c:v>-147.44849999999997</c:v>
                </c:pt>
                <c:pt idx="111508">
                  <c:v>-147.44649999999999</c:v>
                </c:pt>
                <c:pt idx="111509">
                  <c:v>-147.44449999999998</c:v>
                </c:pt>
                <c:pt idx="111510">
                  <c:v>-147.44249999999997</c:v>
                </c:pt>
                <c:pt idx="111511">
                  <c:v>-147.44049999999999</c:v>
                </c:pt>
                <c:pt idx="111512">
                  <c:v>-147.43849999999998</c:v>
                </c:pt>
                <c:pt idx="111513">
                  <c:v>-147.43649999999997</c:v>
                </c:pt>
                <c:pt idx="111514">
                  <c:v>-147.43449999999999</c:v>
                </c:pt>
                <c:pt idx="111515">
                  <c:v>-147.43249999999998</c:v>
                </c:pt>
                <c:pt idx="111516">
                  <c:v>-147.43049999999997</c:v>
                </c:pt>
                <c:pt idx="111517">
                  <c:v>-147.42849999999999</c:v>
                </c:pt>
                <c:pt idx="111518">
                  <c:v>-147.42649999999998</c:v>
                </c:pt>
                <c:pt idx="111519">
                  <c:v>-147.42449999999997</c:v>
                </c:pt>
                <c:pt idx="111520">
                  <c:v>-147.42249999999999</c:v>
                </c:pt>
                <c:pt idx="111521">
                  <c:v>-147.42049999999998</c:v>
                </c:pt>
                <c:pt idx="111522">
                  <c:v>-147.41849999999997</c:v>
                </c:pt>
                <c:pt idx="111523">
                  <c:v>-147.41649999999998</c:v>
                </c:pt>
                <c:pt idx="111524">
                  <c:v>-147.41449999999998</c:v>
                </c:pt>
                <c:pt idx="111525">
                  <c:v>-147.41249999999997</c:v>
                </c:pt>
                <c:pt idx="111526">
                  <c:v>-147.41049999999998</c:v>
                </c:pt>
                <c:pt idx="111527">
                  <c:v>-147.40849999999998</c:v>
                </c:pt>
                <c:pt idx="111528">
                  <c:v>-147.40649999999997</c:v>
                </c:pt>
                <c:pt idx="111529">
                  <c:v>-147.40449999999998</c:v>
                </c:pt>
                <c:pt idx="111530">
                  <c:v>-147.40249999999997</c:v>
                </c:pt>
                <c:pt idx="111531">
                  <c:v>-147.40049999999997</c:v>
                </c:pt>
                <c:pt idx="111532">
                  <c:v>-147.39849999999998</c:v>
                </c:pt>
                <c:pt idx="111533">
                  <c:v>-147.39649999999997</c:v>
                </c:pt>
                <c:pt idx="111534">
                  <c:v>-147.39449999999997</c:v>
                </c:pt>
                <c:pt idx="111535">
                  <c:v>-147.39249999999998</c:v>
                </c:pt>
                <c:pt idx="111536">
                  <c:v>-147.39049999999997</c:v>
                </c:pt>
                <c:pt idx="111537">
                  <c:v>-147.38849999999996</c:v>
                </c:pt>
                <c:pt idx="111538">
                  <c:v>-147.38649999999998</c:v>
                </c:pt>
                <c:pt idx="111539">
                  <c:v>-147.38449999999997</c:v>
                </c:pt>
                <c:pt idx="111540">
                  <c:v>-147.38249999999996</c:v>
                </c:pt>
                <c:pt idx="111541">
                  <c:v>-147.38049999999998</c:v>
                </c:pt>
                <c:pt idx="111542">
                  <c:v>-147.37849999999997</c:v>
                </c:pt>
                <c:pt idx="111543">
                  <c:v>-147.37649999999996</c:v>
                </c:pt>
                <c:pt idx="111544">
                  <c:v>-147.37449999999998</c:v>
                </c:pt>
                <c:pt idx="111545">
                  <c:v>-147.37249999999997</c:v>
                </c:pt>
                <c:pt idx="111546">
                  <c:v>-147.37049999999996</c:v>
                </c:pt>
                <c:pt idx="111547">
                  <c:v>-147.36849999999998</c:v>
                </c:pt>
                <c:pt idx="111548">
                  <c:v>-147.36649999999997</c:v>
                </c:pt>
                <c:pt idx="111549">
                  <c:v>-147.36449999999996</c:v>
                </c:pt>
                <c:pt idx="111550">
                  <c:v>-147.36249999999998</c:v>
                </c:pt>
                <c:pt idx="111551">
                  <c:v>-147.36049999999997</c:v>
                </c:pt>
                <c:pt idx="111552">
                  <c:v>-147.35849999999996</c:v>
                </c:pt>
                <c:pt idx="111553">
                  <c:v>-147.35649999999998</c:v>
                </c:pt>
                <c:pt idx="111554">
                  <c:v>-147.35449999999997</c:v>
                </c:pt>
                <c:pt idx="111555">
                  <c:v>-147.35249999999996</c:v>
                </c:pt>
                <c:pt idx="111556">
                  <c:v>-147.35049999999998</c:v>
                </c:pt>
                <c:pt idx="111557">
                  <c:v>-147.34849999999997</c:v>
                </c:pt>
                <c:pt idx="111558">
                  <c:v>-147.34649999999996</c:v>
                </c:pt>
                <c:pt idx="111559">
                  <c:v>-147.34449999999998</c:v>
                </c:pt>
                <c:pt idx="111560">
                  <c:v>-147.34249999999997</c:v>
                </c:pt>
                <c:pt idx="111561">
                  <c:v>-147.34049999999996</c:v>
                </c:pt>
                <c:pt idx="111562">
                  <c:v>-147.33849999999998</c:v>
                </c:pt>
                <c:pt idx="111563">
                  <c:v>-147.33649999999997</c:v>
                </c:pt>
                <c:pt idx="111564">
                  <c:v>-147.33449999999999</c:v>
                </c:pt>
                <c:pt idx="111565">
                  <c:v>-147.33249999999998</c:v>
                </c:pt>
                <c:pt idx="111566">
                  <c:v>-147.33049999999997</c:v>
                </c:pt>
                <c:pt idx="111567">
                  <c:v>-147.32849999999999</c:v>
                </c:pt>
                <c:pt idx="111568">
                  <c:v>-147.32649999999998</c:v>
                </c:pt>
                <c:pt idx="111569">
                  <c:v>-147.32449999999997</c:v>
                </c:pt>
                <c:pt idx="111570">
                  <c:v>-147.32249999999999</c:v>
                </c:pt>
                <c:pt idx="111571">
                  <c:v>-147.32049999999998</c:v>
                </c:pt>
                <c:pt idx="111572">
                  <c:v>-147.31849999999997</c:v>
                </c:pt>
                <c:pt idx="111573">
                  <c:v>-147.31649999999999</c:v>
                </c:pt>
                <c:pt idx="111574">
                  <c:v>-147.31449999999998</c:v>
                </c:pt>
                <c:pt idx="111575">
                  <c:v>-147.31249999999997</c:v>
                </c:pt>
                <c:pt idx="111576">
                  <c:v>-147.31049999999999</c:v>
                </c:pt>
                <c:pt idx="111577">
                  <c:v>-147.30849999999998</c:v>
                </c:pt>
                <c:pt idx="111578">
                  <c:v>-147.30649999999997</c:v>
                </c:pt>
                <c:pt idx="111579">
                  <c:v>-147.30449999999999</c:v>
                </c:pt>
                <c:pt idx="111580">
                  <c:v>-147.30249999999998</c:v>
                </c:pt>
                <c:pt idx="111581">
                  <c:v>-147.30049999999997</c:v>
                </c:pt>
                <c:pt idx="111582">
                  <c:v>-147.29849999999999</c:v>
                </c:pt>
                <c:pt idx="111583">
                  <c:v>-147.29649999999998</c:v>
                </c:pt>
                <c:pt idx="111584">
                  <c:v>-147.29449999999997</c:v>
                </c:pt>
                <c:pt idx="111585">
                  <c:v>-147.29249999999999</c:v>
                </c:pt>
                <c:pt idx="111586">
                  <c:v>-147.29049999999998</c:v>
                </c:pt>
                <c:pt idx="111587">
                  <c:v>-147.28849999999997</c:v>
                </c:pt>
                <c:pt idx="111588">
                  <c:v>-147.28649999999999</c:v>
                </c:pt>
                <c:pt idx="111589">
                  <c:v>-147.28449999999998</c:v>
                </c:pt>
                <c:pt idx="111590">
                  <c:v>-147.28249999999997</c:v>
                </c:pt>
                <c:pt idx="111591">
                  <c:v>-147.28049999999999</c:v>
                </c:pt>
                <c:pt idx="111592">
                  <c:v>-147.27849999999998</c:v>
                </c:pt>
                <c:pt idx="111593">
                  <c:v>-147.27649999999997</c:v>
                </c:pt>
                <c:pt idx="111594">
                  <c:v>-147.27449999999999</c:v>
                </c:pt>
                <c:pt idx="111595">
                  <c:v>-147.27249999999998</c:v>
                </c:pt>
                <c:pt idx="111596">
                  <c:v>-147.27049999999997</c:v>
                </c:pt>
                <c:pt idx="111597">
                  <c:v>-147.26849999999999</c:v>
                </c:pt>
                <c:pt idx="111598">
                  <c:v>-147.26649999999998</c:v>
                </c:pt>
                <c:pt idx="111599">
                  <c:v>-147.26449999999997</c:v>
                </c:pt>
                <c:pt idx="111600">
                  <c:v>-147.26249999999999</c:v>
                </c:pt>
                <c:pt idx="111601">
                  <c:v>-147.26049999999998</c:v>
                </c:pt>
                <c:pt idx="111602">
                  <c:v>-147.25849999999997</c:v>
                </c:pt>
                <c:pt idx="111603">
                  <c:v>-147.25649999999999</c:v>
                </c:pt>
                <c:pt idx="111604">
                  <c:v>-147.25449999999998</c:v>
                </c:pt>
                <c:pt idx="111605">
                  <c:v>-147.25249999999997</c:v>
                </c:pt>
                <c:pt idx="111606">
                  <c:v>-147.25049999999999</c:v>
                </c:pt>
                <c:pt idx="111607">
                  <c:v>-147.24849999999998</c:v>
                </c:pt>
                <c:pt idx="111608">
                  <c:v>-147.24649999999997</c:v>
                </c:pt>
                <c:pt idx="111609">
                  <c:v>-147.24449999999999</c:v>
                </c:pt>
                <c:pt idx="111610">
                  <c:v>-147.24249999999998</c:v>
                </c:pt>
                <c:pt idx="111611">
                  <c:v>-147.24049999999997</c:v>
                </c:pt>
                <c:pt idx="111612">
                  <c:v>-147.23849999999999</c:v>
                </c:pt>
                <c:pt idx="111613">
                  <c:v>-147.23649999999998</c:v>
                </c:pt>
                <c:pt idx="111614">
                  <c:v>-147.23449999999997</c:v>
                </c:pt>
                <c:pt idx="111615">
                  <c:v>-147.23249999999999</c:v>
                </c:pt>
                <c:pt idx="111616">
                  <c:v>-147.23049999999998</c:v>
                </c:pt>
                <c:pt idx="111617">
                  <c:v>-147.22849999999997</c:v>
                </c:pt>
                <c:pt idx="111618">
                  <c:v>-147.22649999999999</c:v>
                </c:pt>
                <c:pt idx="111619">
                  <c:v>-147.22449999999998</c:v>
                </c:pt>
                <c:pt idx="111620">
                  <c:v>-147.22249999999997</c:v>
                </c:pt>
                <c:pt idx="111621">
                  <c:v>-147.22049999999999</c:v>
                </c:pt>
                <c:pt idx="111622">
                  <c:v>-147.21849999999998</c:v>
                </c:pt>
                <c:pt idx="111623">
                  <c:v>-147.21649999999997</c:v>
                </c:pt>
                <c:pt idx="111624">
                  <c:v>-147.21449999999999</c:v>
                </c:pt>
                <c:pt idx="111625">
                  <c:v>-147.21249999999998</c:v>
                </c:pt>
                <c:pt idx="111626">
                  <c:v>-147.21049999999997</c:v>
                </c:pt>
                <c:pt idx="111627">
                  <c:v>-147.20849999999999</c:v>
                </c:pt>
                <c:pt idx="111628">
                  <c:v>-147.20649999999998</c:v>
                </c:pt>
                <c:pt idx="111629">
                  <c:v>-147.20449999999997</c:v>
                </c:pt>
                <c:pt idx="111630">
                  <c:v>-147.20249999999999</c:v>
                </c:pt>
                <c:pt idx="111631">
                  <c:v>-147.20049999999998</c:v>
                </c:pt>
                <c:pt idx="111632">
                  <c:v>-147.19849999999997</c:v>
                </c:pt>
                <c:pt idx="111633">
                  <c:v>-147.19649999999999</c:v>
                </c:pt>
                <c:pt idx="111634">
                  <c:v>-147.19449999999998</c:v>
                </c:pt>
                <c:pt idx="111635">
                  <c:v>-147.19249999999997</c:v>
                </c:pt>
                <c:pt idx="111636">
                  <c:v>-147.19049999999999</c:v>
                </c:pt>
                <c:pt idx="111637">
                  <c:v>-147.18849999999998</c:v>
                </c:pt>
                <c:pt idx="111638">
                  <c:v>-147.18649999999997</c:v>
                </c:pt>
                <c:pt idx="111639">
                  <c:v>-147.18449999999999</c:v>
                </c:pt>
                <c:pt idx="111640">
                  <c:v>-147.18249999999998</c:v>
                </c:pt>
                <c:pt idx="111641">
                  <c:v>-147.18049999999997</c:v>
                </c:pt>
                <c:pt idx="111642">
                  <c:v>-147.17849999999999</c:v>
                </c:pt>
                <c:pt idx="111643">
                  <c:v>-147.17649999999998</c:v>
                </c:pt>
                <c:pt idx="111644">
                  <c:v>-147.17449999999997</c:v>
                </c:pt>
                <c:pt idx="111645">
                  <c:v>-147.17249999999999</c:v>
                </c:pt>
                <c:pt idx="111646">
                  <c:v>-147.17049999999998</c:v>
                </c:pt>
                <c:pt idx="111647">
                  <c:v>-147.16849999999997</c:v>
                </c:pt>
                <c:pt idx="111648">
                  <c:v>-147.16649999999998</c:v>
                </c:pt>
                <c:pt idx="111649">
                  <c:v>-147.16449999999998</c:v>
                </c:pt>
                <c:pt idx="111650">
                  <c:v>-147.16249999999997</c:v>
                </c:pt>
                <c:pt idx="111651">
                  <c:v>-147.16049999999998</c:v>
                </c:pt>
                <c:pt idx="111652">
                  <c:v>-147.15849999999998</c:v>
                </c:pt>
                <c:pt idx="111653">
                  <c:v>-147.15649999999997</c:v>
                </c:pt>
                <c:pt idx="111654">
                  <c:v>-147.15449999999998</c:v>
                </c:pt>
                <c:pt idx="111655">
                  <c:v>-147.15249999999997</c:v>
                </c:pt>
                <c:pt idx="111656">
                  <c:v>-147.15049999999997</c:v>
                </c:pt>
                <c:pt idx="111657">
                  <c:v>-147.14849999999998</c:v>
                </c:pt>
                <c:pt idx="111658">
                  <c:v>-147.14649999999997</c:v>
                </c:pt>
                <c:pt idx="111659">
                  <c:v>-147.14449999999997</c:v>
                </c:pt>
                <c:pt idx="111660">
                  <c:v>-147.14249999999998</c:v>
                </c:pt>
                <c:pt idx="111661">
                  <c:v>-147.14049999999997</c:v>
                </c:pt>
                <c:pt idx="111662">
                  <c:v>-147.13849999999996</c:v>
                </c:pt>
                <c:pt idx="111663">
                  <c:v>-147.13649999999998</c:v>
                </c:pt>
                <c:pt idx="111664">
                  <c:v>-147.13449999999997</c:v>
                </c:pt>
                <c:pt idx="111665">
                  <c:v>-147.13249999999996</c:v>
                </c:pt>
                <c:pt idx="111666">
                  <c:v>-147.13049999999998</c:v>
                </c:pt>
                <c:pt idx="111667">
                  <c:v>-147.12849999999997</c:v>
                </c:pt>
                <c:pt idx="111668">
                  <c:v>-147.12649999999996</c:v>
                </c:pt>
                <c:pt idx="111669">
                  <c:v>-147.12449999999998</c:v>
                </c:pt>
                <c:pt idx="111670">
                  <c:v>-147.12249999999997</c:v>
                </c:pt>
                <c:pt idx="111671">
                  <c:v>-147.12049999999996</c:v>
                </c:pt>
                <c:pt idx="111672">
                  <c:v>-147.11849999999998</c:v>
                </c:pt>
                <c:pt idx="111673">
                  <c:v>-147.11649999999997</c:v>
                </c:pt>
                <c:pt idx="111674">
                  <c:v>-147.11449999999996</c:v>
                </c:pt>
                <c:pt idx="111675">
                  <c:v>-147.11249999999998</c:v>
                </c:pt>
                <c:pt idx="111676">
                  <c:v>-147.11049999999997</c:v>
                </c:pt>
                <c:pt idx="111677">
                  <c:v>-147.10849999999996</c:v>
                </c:pt>
                <c:pt idx="111678">
                  <c:v>-147.10649999999998</c:v>
                </c:pt>
                <c:pt idx="111679">
                  <c:v>-147.10449999999997</c:v>
                </c:pt>
                <c:pt idx="111680">
                  <c:v>-147.10249999999996</c:v>
                </c:pt>
                <c:pt idx="111681">
                  <c:v>-147.10049999999998</c:v>
                </c:pt>
                <c:pt idx="111682">
                  <c:v>-147.09849999999997</c:v>
                </c:pt>
                <c:pt idx="111683">
                  <c:v>-147.09649999999996</c:v>
                </c:pt>
                <c:pt idx="111684">
                  <c:v>-147.09449999999998</c:v>
                </c:pt>
                <c:pt idx="111685">
                  <c:v>-147.09249999999997</c:v>
                </c:pt>
                <c:pt idx="111686">
                  <c:v>-147.09049999999996</c:v>
                </c:pt>
                <c:pt idx="111687">
                  <c:v>-147.08849999999998</c:v>
                </c:pt>
                <c:pt idx="111688">
                  <c:v>-147.08649999999997</c:v>
                </c:pt>
                <c:pt idx="111689">
                  <c:v>-147.08449999999999</c:v>
                </c:pt>
                <c:pt idx="111690">
                  <c:v>-147.08249999999998</c:v>
                </c:pt>
                <c:pt idx="111691">
                  <c:v>-147.08049999999997</c:v>
                </c:pt>
                <c:pt idx="111692">
                  <c:v>-147.07849999999999</c:v>
                </c:pt>
                <c:pt idx="111693">
                  <c:v>-147.07649999999998</c:v>
                </c:pt>
                <c:pt idx="111694">
                  <c:v>-147.07449999999997</c:v>
                </c:pt>
                <c:pt idx="111695">
                  <c:v>-147.07249999999999</c:v>
                </c:pt>
                <c:pt idx="111696">
                  <c:v>-147.07049999999998</c:v>
                </c:pt>
                <c:pt idx="111697">
                  <c:v>-147.06849999999997</c:v>
                </c:pt>
                <c:pt idx="111698">
                  <c:v>-147.06649999999999</c:v>
                </c:pt>
                <c:pt idx="111699">
                  <c:v>-147.06449999999998</c:v>
                </c:pt>
                <c:pt idx="111700">
                  <c:v>-147.06249999999997</c:v>
                </c:pt>
                <c:pt idx="111701">
                  <c:v>-147.06049999999999</c:v>
                </c:pt>
                <c:pt idx="111702">
                  <c:v>-147.05849999999998</c:v>
                </c:pt>
                <c:pt idx="111703">
                  <c:v>-147.05649999999997</c:v>
                </c:pt>
                <c:pt idx="111704">
                  <c:v>-147.05449999999999</c:v>
                </c:pt>
                <c:pt idx="111705">
                  <c:v>-147.05249999999998</c:v>
                </c:pt>
                <c:pt idx="111706">
                  <c:v>-147.05049999999997</c:v>
                </c:pt>
                <c:pt idx="111707">
                  <c:v>-147.04849999999999</c:v>
                </c:pt>
                <c:pt idx="111708">
                  <c:v>-147.04649999999998</c:v>
                </c:pt>
                <c:pt idx="111709">
                  <c:v>-147.04449999999997</c:v>
                </c:pt>
                <c:pt idx="111710">
                  <c:v>-147.04249999999999</c:v>
                </c:pt>
                <c:pt idx="111711">
                  <c:v>-147.04049999999998</c:v>
                </c:pt>
                <c:pt idx="111712">
                  <c:v>-147.03849999999997</c:v>
                </c:pt>
                <c:pt idx="111713">
                  <c:v>-147.03649999999999</c:v>
                </c:pt>
                <c:pt idx="111714">
                  <c:v>-147.03449999999998</c:v>
                </c:pt>
                <c:pt idx="111715">
                  <c:v>-147.03249999999997</c:v>
                </c:pt>
                <c:pt idx="111716">
                  <c:v>-147.03049999999999</c:v>
                </c:pt>
                <c:pt idx="111717">
                  <c:v>-147.02849999999998</c:v>
                </c:pt>
                <c:pt idx="111718">
                  <c:v>-147.02649999999997</c:v>
                </c:pt>
                <c:pt idx="111719">
                  <c:v>-147.02449999999999</c:v>
                </c:pt>
                <c:pt idx="111720">
                  <c:v>-147.02249999999998</c:v>
                </c:pt>
                <c:pt idx="111721">
                  <c:v>-147.02049999999997</c:v>
                </c:pt>
                <c:pt idx="111722">
                  <c:v>-147.01849999999999</c:v>
                </c:pt>
                <c:pt idx="111723">
                  <c:v>-147.01649999999998</c:v>
                </c:pt>
                <c:pt idx="111724">
                  <c:v>-147.01449999999997</c:v>
                </c:pt>
                <c:pt idx="111725">
                  <c:v>-147.01249999999999</c:v>
                </c:pt>
                <c:pt idx="111726">
                  <c:v>-147.01049999999998</c:v>
                </c:pt>
                <c:pt idx="111727">
                  <c:v>-147.00849999999997</c:v>
                </c:pt>
                <c:pt idx="111728">
                  <c:v>-147.00649999999999</c:v>
                </c:pt>
                <c:pt idx="111729">
                  <c:v>-147.00449999999998</c:v>
                </c:pt>
                <c:pt idx="111730">
                  <c:v>-147.00249999999997</c:v>
                </c:pt>
                <c:pt idx="111731">
                  <c:v>-147.00049999999999</c:v>
                </c:pt>
                <c:pt idx="111732">
                  <c:v>-146.99849999999998</c:v>
                </c:pt>
                <c:pt idx="111733">
                  <c:v>-146.99649999999997</c:v>
                </c:pt>
                <c:pt idx="111734">
                  <c:v>-146.99449999999999</c:v>
                </c:pt>
                <c:pt idx="111735">
                  <c:v>-146.99249999999998</c:v>
                </c:pt>
                <c:pt idx="111736">
                  <c:v>-146.99049999999997</c:v>
                </c:pt>
                <c:pt idx="111737">
                  <c:v>-146.98849999999999</c:v>
                </c:pt>
                <c:pt idx="111738">
                  <c:v>-146.98649999999998</c:v>
                </c:pt>
                <c:pt idx="111739">
                  <c:v>-146.98449999999997</c:v>
                </c:pt>
                <c:pt idx="111740">
                  <c:v>-146.98249999999999</c:v>
                </c:pt>
                <c:pt idx="111741">
                  <c:v>-146.98049999999998</c:v>
                </c:pt>
                <c:pt idx="111742">
                  <c:v>-146.97849999999997</c:v>
                </c:pt>
                <c:pt idx="111743">
                  <c:v>-146.97649999999999</c:v>
                </c:pt>
                <c:pt idx="111744">
                  <c:v>-146.97449999999998</c:v>
                </c:pt>
                <c:pt idx="111745">
                  <c:v>-146.97249999999997</c:v>
                </c:pt>
                <c:pt idx="111746">
                  <c:v>-146.97049999999999</c:v>
                </c:pt>
                <c:pt idx="111747">
                  <c:v>-146.96849999999998</c:v>
                </c:pt>
                <c:pt idx="111748">
                  <c:v>-146.96649999999997</c:v>
                </c:pt>
                <c:pt idx="111749">
                  <c:v>-146.96449999999999</c:v>
                </c:pt>
                <c:pt idx="111750">
                  <c:v>-146.96249999999998</c:v>
                </c:pt>
                <c:pt idx="111751">
                  <c:v>-146.96049999999997</c:v>
                </c:pt>
                <c:pt idx="111752">
                  <c:v>-146.95849999999999</c:v>
                </c:pt>
                <c:pt idx="111753">
                  <c:v>-146.95649999999998</c:v>
                </c:pt>
                <c:pt idx="111754">
                  <c:v>-146.95449999999997</c:v>
                </c:pt>
                <c:pt idx="111755">
                  <c:v>-146.95249999999999</c:v>
                </c:pt>
                <c:pt idx="111756">
                  <c:v>-146.95049999999998</c:v>
                </c:pt>
                <c:pt idx="111757">
                  <c:v>-146.94849999999997</c:v>
                </c:pt>
                <c:pt idx="111758">
                  <c:v>-146.94649999999999</c:v>
                </c:pt>
                <c:pt idx="111759">
                  <c:v>-146.94449999999998</c:v>
                </c:pt>
                <c:pt idx="111760">
                  <c:v>-146.94249999999997</c:v>
                </c:pt>
                <c:pt idx="111761">
                  <c:v>-146.94049999999999</c:v>
                </c:pt>
                <c:pt idx="111762">
                  <c:v>-146.93849999999998</c:v>
                </c:pt>
                <c:pt idx="111763">
                  <c:v>-146.93649999999997</c:v>
                </c:pt>
                <c:pt idx="111764">
                  <c:v>-146.93449999999999</c:v>
                </c:pt>
                <c:pt idx="111765">
                  <c:v>-146.93249999999998</c:v>
                </c:pt>
                <c:pt idx="111766">
                  <c:v>-146.93049999999997</c:v>
                </c:pt>
                <c:pt idx="111767">
                  <c:v>-146.92849999999999</c:v>
                </c:pt>
                <c:pt idx="111768">
                  <c:v>-146.92649999999998</c:v>
                </c:pt>
                <c:pt idx="111769">
                  <c:v>-146.92449999999997</c:v>
                </c:pt>
                <c:pt idx="111770">
                  <c:v>-146.92249999999999</c:v>
                </c:pt>
                <c:pt idx="111771">
                  <c:v>-146.92049999999998</c:v>
                </c:pt>
                <c:pt idx="111772">
                  <c:v>-146.91849999999997</c:v>
                </c:pt>
                <c:pt idx="111773">
                  <c:v>-146.91649999999998</c:v>
                </c:pt>
                <c:pt idx="111774">
                  <c:v>-146.91449999999998</c:v>
                </c:pt>
                <c:pt idx="111775">
                  <c:v>-146.91249999999997</c:v>
                </c:pt>
                <c:pt idx="111776">
                  <c:v>-146.91049999999998</c:v>
                </c:pt>
                <c:pt idx="111777">
                  <c:v>-146.90849999999998</c:v>
                </c:pt>
                <c:pt idx="111778">
                  <c:v>-146.90649999999997</c:v>
                </c:pt>
                <c:pt idx="111779">
                  <c:v>-146.90449999999998</c:v>
                </c:pt>
                <c:pt idx="111780">
                  <c:v>-146.90249999999997</c:v>
                </c:pt>
                <c:pt idx="111781">
                  <c:v>-146.90049999999997</c:v>
                </c:pt>
                <c:pt idx="111782">
                  <c:v>-146.89849999999998</c:v>
                </c:pt>
                <c:pt idx="111783">
                  <c:v>-146.89649999999997</c:v>
                </c:pt>
                <c:pt idx="111784">
                  <c:v>-146.89449999999997</c:v>
                </c:pt>
                <c:pt idx="111785">
                  <c:v>-146.89249999999998</c:v>
                </c:pt>
                <c:pt idx="111786">
                  <c:v>-146.89049999999997</c:v>
                </c:pt>
                <c:pt idx="111787">
                  <c:v>-146.88849999999996</c:v>
                </c:pt>
                <c:pt idx="111788">
                  <c:v>-146.88649999999998</c:v>
                </c:pt>
                <c:pt idx="111789">
                  <c:v>-146.88449999999997</c:v>
                </c:pt>
                <c:pt idx="111790">
                  <c:v>-146.88249999999996</c:v>
                </c:pt>
                <c:pt idx="111791">
                  <c:v>-146.88049999999998</c:v>
                </c:pt>
                <c:pt idx="111792">
                  <c:v>-146.87849999999997</c:v>
                </c:pt>
                <c:pt idx="111793">
                  <c:v>-146.87649999999996</c:v>
                </c:pt>
                <c:pt idx="111794">
                  <c:v>-146.87449999999998</c:v>
                </c:pt>
                <c:pt idx="111795">
                  <c:v>-146.87249999999997</c:v>
                </c:pt>
                <c:pt idx="111796">
                  <c:v>-146.87049999999996</c:v>
                </c:pt>
                <c:pt idx="111797">
                  <c:v>-146.86849999999998</c:v>
                </c:pt>
                <c:pt idx="111798">
                  <c:v>-146.86649999999997</c:v>
                </c:pt>
                <c:pt idx="111799">
                  <c:v>-146.86449999999996</c:v>
                </c:pt>
                <c:pt idx="111800">
                  <c:v>-146.86249999999998</c:v>
                </c:pt>
                <c:pt idx="111801">
                  <c:v>-146.86049999999997</c:v>
                </c:pt>
                <c:pt idx="111802">
                  <c:v>-146.85849999999996</c:v>
                </c:pt>
                <c:pt idx="111803">
                  <c:v>-146.85649999999998</c:v>
                </c:pt>
                <c:pt idx="111804">
                  <c:v>-146.85449999999997</c:v>
                </c:pt>
                <c:pt idx="111805">
                  <c:v>-146.85249999999996</c:v>
                </c:pt>
                <c:pt idx="111806">
                  <c:v>-146.85049999999998</c:v>
                </c:pt>
                <c:pt idx="111807">
                  <c:v>-146.84849999999997</c:v>
                </c:pt>
                <c:pt idx="111808">
                  <c:v>-146.84649999999996</c:v>
                </c:pt>
                <c:pt idx="111809">
                  <c:v>-146.84449999999998</c:v>
                </c:pt>
                <c:pt idx="111810">
                  <c:v>-146.84249999999997</c:v>
                </c:pt>
                <c:pt idx="111811">
                  <c:v>-146.84049999999996</c:v>
                </c:pt>
                <c:pt idx="111812">
                  <c:v>-146.83849999999998</c:v>
                </c:pt>
                <c:pt idx="111813">
                  <c:v>-146.83649999999997</c:v>
                </c:pt>
                <c:pt idx="111814">
                  <c:v>-146.83449999999999</c:v>
                </c:pt>
                <c:pt idx="111815">
                  <c:v>-146.83249999999998</c:v>
                </c:pt>
                <c:pt idx="111816">
                  <c:v>-146.83049999999997</c:v>
                </c:pt>
                <c:pt idx="111817">
                  <c:v>-146.82849999999999</c:v>
                </c:pt>
                <c:pt idx="111818">
                  <c:v>-146.82649999999998</c:v>
                </c:pt>
                <c:pt idx="111819">
                  <c:v>-146.82449999999997</c:v>
                </c:pt>
                <c:pt idx="111820">
                  <c:v>-146.82249999999999</c:v>
                </c:pt>
                <c:pt idx="111821">
                  <c:v>-146.82049999999998</c:v>
                </c:pt>
                <c:pt idx="111822">
                  <c:v>-146.81849999999997</c:v>
                </c:pt>
                <c:pt idx="111823">
                  <c:v>-146.81649999999999</c:v>
                </c:pt>
                <c:pt idx="111824">
                  <c:v>-146.81449999999998</c:v>
                </c:pt>
                <c:pt idx="111825">
                  <c:v>-146.81249999999997</c:v>
                </c:pt>
                <c:pt idx="111826">
                  <c:v>-146.81049999999999</c:v>
                </c:pt>
                <c:pt idx="111827">
                  <c:v>-146.80849999999998</c:v>
                </c:pt>
                <c:pt idx="111828">
                  <c:v>-146.80649999999997</c:v>
                </c:pt>
                <c:pt idx="111829">
                  <c:v>-146.80449999999999</c:v>
                </c:pt>
                <c:pt idx="111830">
                  <c:v>-146.80249999999998</c:v>
                </c:pt>
                <c:pt idx="111831">
                  <c:v>-146.80049999999997</c:v>
                </c:pt>
                <c:pt idx="111832">
                  <c:v>-146.79849999999999</c:v>
                </c:pt>
                <c:pt idx="111833">
                  <c:v>-146.79649999999998</c:v>
                </c:pt>
                <c:pt idx="111834">
                  <c:v>-146.79449999999997</c:v>
                </c:pt>
                <c:pt idx="111835">
                  <c:v>-146.79249999999999</c:v>
                </c:pt>
                <c:pt idx="111836">
                  <c:v>-146.79049999999998</c:v>
                </c:pt>
                <c:pt idx="111837">
                  <c:v>-146.78849999999997</c:v>
                </c:pt>
                <c:pt idx="111838">
                  <c:v>-146.78649999999999</c:v>
                </c:pt>
                <c:pt idx="111839">
                  <c:v>-146.78449999999998</c:v>
                </c:pt>
                <c:pt idx="111840">
                  <c:v>-146.78249999999997</c:v>
                </c:pt>
                <c:pt idx="111841">
                  <c:v>-146.78049999999999</c:v>
                </c:pt>
                <c:pt idx="111842">
                  <c:v>-146.77849999999998</c:v>
                </c:pt>
                <c:pt idx="111843">
                  <c:v>-146.77649999999997</c:v>
                </c:pt>
                <c:pt idx="111844">
                  <c:v>-146.77449999999999</c:v>
                </c:pt>
                <c:pt idx="111845">
                  <c:v>-146.77249999999998</c:v>
                </c:pt>
                <c:pt idx="111846">
                  <c:v>-146.77049999999997</c:v>
                </c:pt>
                <c:pt idx="111847">
                  <c:v>-146.76849999999999</c:v>
                </c:pt>
                <c:pt idx="111848">
                  <c:v>-146.76649999999998</c:v>
                </c:pt>
                <c:pt idx="111849">
                  <c:v>-146.76449999999997</c:v>
                </c:pt>
                <c:pt idx="111850">
                  <c:v>-146.76249999999999</c:v>
                </c:pt>
                <c:pt idx="111851">
                  <c:v>-146.76049999999998</c:v>
                </c:pt>
                <c:pt idx="111852">
                  <c:v>-146.75849999999997</c:v>
                </c:pt>
                <c:pt idx="111853">
                  <c:v>-146.75649999999999</c:v>
                </c:pt>
                <c:pt idx="111854">
                  <c:v>-146.75449999999998</c:v>
                </c:pt>
                <c:pt idx="111855">
                  <c:v>-146.75249999999997</c:v>
                </c:pt>
                <c:pt idx="111856">
                  <c:v>-146.75049999999999</c:v>
                </c:pt>
                <c:pt idx="111857">
                  <c:v>-146.74849999999998</c:v>
                </c:pt>
                <c:pt idx="111858">
                  <c:v>-146.74649999999997</c:v>
                </c:pt>
                <c:pt idx="111859">
                  <c:v>-146.74449999999999</c:v>
                </c:pt>
                <c:pt idx="111860">
                  <c:v>-146.74249999999998</c:v>
                </c:pt>
                <c:pt idx="111861">
                  <c:v>-146.74049999999997</c:v>
                </c:pt>
                <c:pt idx="111862">
                  <c:v>-146.73849999999999</c:v>
                </c:pt>
                <c:pt idx="111863">
                  <c:v>-146.73649999999998</c:v>
                </c:pt>
                <c:pt idx="111864">
                  <c:v>-146.73449999999997</c:v>
                </c:pt>
                <c:pt idx="111865">
                  <c:v>-146.73249999999999</c:v>
                </c:pt>
                <c:pt idx="111866">
                  <c:v>-146.73049999999998</c:v>
                </c:pt>
                <c:pt idx="111867">
                  <c:v>-146.72849999999997</c:v>
                </c:pt>
                <c:pt idx="111868">
                  <c:v>-146.72649999999999</c:v>
                </c:pt>
                <c:pt idx="111869">
                  <c:v>-146.72449999999998</c:v>
                </c:pt>
                <c:pt idx="111870">
                  <c:v>-146.72249999999997</c:v>
                </c:pt>
                <c:pt idx="111871">
                  <c:v>-146.72049999999999</c:v>
                </c:pt>
                <c:pt idx="111872">
                  <c:v>-146.71849999999998</c:v>
                </c:pt>
                <c:pt idx="111873">
                  <c:v>-146.71649999999997</c:v>
                </c:pt>
                <c:pt idx="111874">
                  <c:v>-146.71449999999999</c:v>
                </c:pt>
                <c:pt idx="111875">
                  <c:v>-146.71249999999998</c:v>
                </c:pt>
                <c:pt idx="111876">
                  <c:v>-146.71049999999997</c:v>
                </c:pt>
                <c:pt idx="111877">
                  <c:v>-146.70849999999999</c:v>
                </c:pt>
                <c:pt idx="111878">
                  <c:v>-146.70649999999998</c:v>
                </c:pt>
                <c:pt idx="111879">
                  <c:v>-146.70449999999997</c:v>
                </c:pt>
                <c:pt idx="111880">
                  <c:v>-146.70249999999999</c:v>
                </c:pt>
                <c:pt idx="111881">
                  <c:v>-146.70049999999998</c:v>
                </c:pt>
                <c:pt idx="111882">
                  <c:v>-146.69849999999997</c:v>
                </c:pt>
                <c:pt idx="111883">
                  <c:v>-146.69649999999999</c:v>
                </c:pt>
                <c:pt idx="111884">
                  <c:v>-146.69449999999998</c:v>
                </c:pt>
                <c:pt idx="111885">
                  <c:v>-146.69249999999997</c:v>
                </c:pt>
                <c:pt idx="111886">
                  <c:v>-146.69049999999999</c:v>
                </c:pt>
                <c:pt idx="111887">
                  <c:v>-146.68849999999998</c:v>
                </c:pt>
                <c:pt idx="111888">
                  <c:v>-146.68649999999997</c:v>
                </c:pt>
                <c:pt idx="111889">
                  <c:v>-146.68449999999999</c:v>
                </c:pt>
                <c:pt idx="111890">
                  <c:v>-146.68249999999998</c:v>
                </c:pt>
                <c:pt idx="111891">
                  <c:v>-146.68049999999997</c:v>
                </c:pt>
                <c:pt idx="111892">
                  <c:v>-146.67849999999999</c:v>
                </c:pt>
                <c:pt idx="111893">
                  <c:v>-146.67649999999998</c:v>
                </c:pt>
                <c:pt idx="111894">
                  <c:v>-146.67449999999997</c:v>
                </c:pt>
                <c:pt idx="111895">
                  <c:v>-146.67249999999999</c:v>
                </c:pt>
                <c:pt idx="111896">
                  <c:v>-146.67049999999998</c:v>
                </c:pt>
                <c:pt idx="111897">
                  <c:v>-146.66849999999997</c:v>
                </c:pt>
                <c:pt idx="111898">
                  <c:v>-146.66649999999998</c:v>
                </c:pt>
                <c:pt idx="111899">
                  <c:v>-146.66449999999998</c:v>
                </c:pt>
                <c:pt idx="111900">
                  <c:v>-146.66249999999997</c:v>
                </c:pt>
                <c:pt idx="111901">
                  <c:v>-146.66049999999998</c:v>
                </c:pt>
                <c:pt idx="111902">
                  <c:v>-146.65849999999998</c:v>
                </c:pt>
                <c:pt idx="111903">
                  <c:v>-146.65649999999997</c:v>
                </c:pt>
                <c:pt idx="111904">
                  <c:v>-146.65449999999998</c:v>
                </c:pt>
                <c:pt idx="111905">
                  <c:v>-146.65249999999997</c:v>
                </c:pt>
                <c:pt idx="111906">
                  <c:v>-146.65049999999997</c:v>
                </c:pt>
                <c:pt idx="111907">
                  <c:v>-146.64849999999998</c:v>
                </c:pt>
                <c:pt idx="111908">
                  <c:v>-146.64649999999997</c:v>
                </c:pt>
                <c:pt idx="111909">
                  <c:v>-146.64449999999997</c:v>
                </c:pt>
                <c:pt idx="111910">
                  <c:v>-146.64249999999998</c:v>
                </c:pt>
                <c:pt idx="111911">
                  <c:v>-146.64049999999997</c:v>
                </c:pt>
                <c:pt idx="111912">
                  <c:v>-146.63849999999996</c:v>
                </c:pt>
                <c:pt idx="111913">
                  <c:v>-146.63649999999998</c:v>
                </c:pt>
                <c:pt idx="111914">
                  <c:v>-146.63449999999997</c:v>
                </c:pt>
                <c:pt idx="111915">
                  <c:v>-146.63249999999996</c:v>
                </c:pt>
                <c:pt idx="111916">
                  <c:v>-146.63049999999998</c:v>
                </c:pt>
                <c:pt idx="111917">
                  <c:v>-146.62849999999997</c:v>
                </c:pt>
                <c:pt idx="111918">
                  <c:v>-146.62649999999996</c:v>
                </c:pt>
                <c:pt idx="111919">
                  <c:v>-146.62449999999998</c:v>
                </c:pt>
                <c:pt idx="111920">
                  <c:v>-146.62249999999997</c:v>
                </c:pt>
                <c:pt idx="111921">
                  <c:v>-146.62049999999996</c:v>
                </c:pt>
                <c:pt idx="111922">
                  <c:v>-146.61849999999998</c:v>
                </c:pt>
                <c:pt idx="111923">
                  <c:v>-146.61649999999997</c:v>
                </c:pt>
                <c:pt idx="111924">
                  <c:v>-146.61449999999996</c:v>
                </c:pt>
                <c:pt idx="111925">
                  <c:v>-146.61249999999998</c:v>
                </c:pt>
                <c:pt idx="111926">
                  <c:v>-146.61049999999997</c:v>
                </c:pt>
                <c:pt idx="111927">
                  <c:v>-146.60849999999996</c:v>
                </c:pt>
                <c:pt idx="111928">
                  <c:v>-146.60649999999998</c:v>
                </c:pt>
                <c:pt idx="111929">
                  <c:v>-146.60449999999997</c:v>
                </c:pt>
                <c:pt idx="111930">
                  <c:v>-146.60249999999996</c:v>
                </c:pt>
                <c:pt idx="111931">
                  <c:v>-146.60049999999998</c:v>
                </c:pt>
                <c:pt idx="111932">
                  <c:v>-146.59849999999997</c:v>
                </c:pt>
                <c:pt idx="111933">
                  <c:v>-146.59649999999996</c:v>
                </c:pt>
                <c:pt idx="111934">
                  <c:v>-146.59449999999998</c:v>
                </c:pt>
                <c:pt idx="111935">
                  <c:v>-146.59249999999997</c:v>
                </c:pt>
                <c:pt idx="111936">
                  <c:v>-146.59049999999996</c:v>
                </c:pt>
                <c:pt idx="111937">
                  <c:v>-146.58849999999998</c:v>
                </c:pt>
                <c:pt idx="111938">
                  <c:v>-146.58649999999997</c:v>
                </c:pt>
                <c:pt idx="111939">
                  <c:v>-146.58449999999999</c:v>
                </c:pt>
                <c:pt idx="111940">
                  <c:v>-146.58249999999998</c:v>
                </c:pt>
                <c:pt idx="111941">
                  <c:v>-146.58049999999997</c:v>
                </c:pt>
                <c:pt idx="111942">
                  <c:v>-146.57849999999999</c:v>
                </c:pt>
                <c:pt idx="111943">
                  <c:v>-146.57649999999998</c:v>
                </c:pt>
                <c:pt idx="111944">
                  <c:v>-146.57449999999997</c:v>
                </c:pt>
                <c:pt idx="111945">
                  <c:v>-146.57249999999999</c:v>
                </c:pt>
                <c:pt idx="111946">
                  <c:v>-146.57049999999998</c:v>
                </c:pt>
                <c:pt idx="111947">
                  <c:v>-146.56849999999997</c:v>
                </c:pt>
                <c:pt idx="111948">
                  <c:v>-146.56649999999999</c:v>
                </c:pt>
                <c:pt idx="111949">
                  <c:v>-146.56449999999998</c:v>
                </c:pt>
                <c:pt idx="111950">
                  <c:v>-146.56249999999997</c:v>
                </c:pt>
                <c:pt idx="111951">
                  <c:v>-146.56049999999999</c:v>
                </c:pt>
                <c:pt idx="111952">
                  <c:v>-146.55849999999998</c:v>
                </c:pt>
                <c:pt idx="111953">
                  <c:v>-146.55649999999997</c:v>
                </c:pt>
                <c:pt idx="111954">
                  <c:v>-146.55449999999999</c:v>
                </c:pt>
                <c:pt idx="111955">
                  <c:v>-146.55249999999998</c:v>
                </c:pt>
                <c:pt idx="111956">
                  <c:v>-146.55049999999997</c:v>
                </c:pt>
                <c:pt idx="111957">
                  <c:v>-146.54849999999999</c:v>
                </c:pt>
                <c:pt idx="111958">
                  <c:v>-146.54649999999998</c:v>
                </c:pt>
                <c:pt idx="111959">
                  <c:v>-146.54449999999997</c:v>
                </c:pt>
                <c:pt idx="111960">
                  <c:v>-146.54249999999999</c:v>
                </c:pt>
                <c:pt idx="111961">
                  <c:v>-146.54049999999998</c:v>
                </c:pt>
                <c:pt idx="111962">
                  <c:v>-146.53849999999997</c:v>
                </c:pt>
                <c:pt idx="111963">
                  <c:v>-146.53649999999999</c:v>
                </c:pt>
                <c:pt idx="111964">
                  <c:v>-146.53449999999998</c:v>
                </c:pt>
                <c:pt idx="111965">
                  <c:v>-146.53249999999997</c:v>
                </c:pt>
                <c:pt idx="111966">
                  <c:v>-146.53049999999999</c:v>
                </c:pt>
                <c:pt idx="111967">
                  <c:v>-146.52849999999998</c:v>
                </c:pt>
                <c:pt idx="111968">
                  <c:v>-146.52649999999997</c:v>
                </c:pt>
                <c:pt idx="111969">
                  <c:v>-146.52449999999999</c:v>
                </c:pt>
                <c:pt idx="111970">
                  <c:v>-146.52249999999998</c:v>
                </c:pt>
                <c:pt idx="111971">
                  <c:v>-146.52049999999997</c:v>
                </c:pt>
                <c:pt idx="111972">
                  <c:v>-146.51849999999999</c:v>
                </c:pt>
                <c:pt idx="111973">
                  <c:v>-146.51649999999998</c:v>
                </c:pt>
                <c:pt idx="111974">
                  <c:v>-146.51449999999997</c:v>
                </c:pt>
                <c:pt idx="111975">
                  <c:v>-146.51249999999999</c:v>
                </c:pt>
                <c:pt idx="111976">
                  <c:v>-146.51049999999998</c:v>
                </c:pt>
                <c:pt idx="111977">
                  <c:v>-146.50849999999997</c:v>
                </c:pt>
                <c:pt idx="111978">
                  <c:v>-146.50649999999999</c:v>
                </c:pt>
                <c:pt idx="111979">
                  <c:v>-146.50449999999998</c:v>
                </c:pt>
                <c:pt idx="111980">
                  <c:v>-146.50249999999997</c:v>
                </c:pt>
                <c:pt idx="111981">
                  <c:v>-146.50049999999999</c:v>
                </c:pt>
                <c:pt idx="111982">
                  <c:v>-146.49849999999998</c:v>
                </c:pt>
                <c:pt idx="111983">
                  <c:v>-146.49649999999997</c:v>
                </c:pt>
                <c:pt idx="111984">
                  <c:v>-146.49449999999999</c:v>
                </c:pt>
                <c:pt idx="111985">
                  <c:v>-146.49249999999998</c:v>
                </c:pt>
                <c:pt idx="111986">
                  <c:v>-146.49049999999997</c:v>
                </c:pt>
                <c:pt idx="111987">
                  <c:v>-146.48849999999999</c:v>
                </c:pt>
                <c:pt idx="111988">
                  <c:v>-146.48649999999998</c:v>
                </c:pt>
                <c:pt idx="111989">
                  <c:v>-146.48449999999997</c:v>
                </c:pt>
                <c:pt idx="111990">
                  <c:v>-146.48249999999999</c:v>
                </c:pt>
                <c:pt idx="111991">
                  <c:v>-146.48049999999998</c:v>
                </c:pt>
                <c:pt idx="111992">
                  <c:v>-146.47849999999997</c:v>
                </c:pt>
                <c:pt idx="111993">
                  <c:v>-146.47649999999999</c:v>
                </c:pt>
                <c:pt idx="111994">
                  <c:v>-146.47449999999998</c:v>
                </c:pt>
                <c:pt idx="111995">
                  <c:v>-146.47249999999997</c:v>
                </c:pt>
                <c:pt idx="111996">
                  <c:v>-146.47049999999999</c:v>
                </c:pt>
                <c:pt idx="111997">
                  <c:v>-146.46849999999998</c:v>
                </c:pt>
                <c:pt idx="111998">
                  <c:v>-146.46649999999997</c:v>
                </c:pt>
                <c:pt idx="111999">
                  <c:v>-146.46449999999999</c:v>
                </c:pt>
                <c:pt idx="112000">
                  <c:v>-146.46249999999998</c:v>
                </c:pt>
                <c:pt idx="112001">
                  <c:v>-146.46049999999997</c:v>
                </c:pt>
                <c:pt idx="112002">
                  <c:v>-146.45849999999999</c:v>
                </c:pt>
                <c:pt idx="112003">
                  <c:v>-146.45649999999998</c:v>
                </c:pt>
                <c:pt idx="112004">
                  <c:v>-146.45449999999997</c:v>
                </c:pt>
                <c:pt idx="112005">
                  <c:v>-146.45249999999999</c:v>
                </c:pt>
                <c:pt idx="112006">
                  <c:v>-146.45049999999998</c:v>
                </c:pt>
                <c:pt idx="112007">
                  <c:v>-146.44849999999997</c:v>
                </c:pt>
                <c:pt idx="112008">
                  <c:v>-146.44649999999999</c:v>
                </c:pt>
                <c:pt idx="112009">
                  <c:v>-146.44449999999998</c:v>
                </c:pt>
                <c:pt idx="112010">
                  <c:v>-146.44249999999997</c:v>
                </c:pt>
                <c:pt idx="112011">
                  <c:v>-146.44049999999999</c:v>
                </c:pt>
                <c:pt idx="112012">
                  <c:v>-146.43849999999998</c:v>
                </c:pt>
                <c:pt idx="112013">
                  <c:v>-146.43649999999997</c:v>
                </c:pt>
                <c:pt idx="112014">
                  <c:v>-146.43449999999999</c:v>
                </c:pt>
                <c:pt idx="112015">
                  <c:v>-146.43249999999998</c:v>
                </c:pt>
                <c:pt idx="112016">
                  <c:v>-146.43049999999997</c:v>
                </c:pt>
                <c:pt idx="112017">
                  <c:v>-146.42849999999999</c:v>
                </c:pt>
                <c:pt idx="112018">
                  <c:v>-146.42649999999998</c:v>
                </c:pt>
                <c:pt idx="112019">
                  <c:v>-146.42449999999997</c:v>
                </c:pt>
                <c:pt idx="112020">
                  <c:v>-146.42249999999999</c:v>
                </c:pt>
                <c:pt idx="112021">
                  <c:v>-146.42049999999998</c:v>
                </c:pt>
                <c:pt idx="112022">
                  <c:v>-146.41849999999997</c:v>
                </c:pt>
                <c:pt idx="112023">
                  <c:v>-146.41649999999998</c:v>
                </c:pt>
                <c:pt idx="112024">
                  <c:v>-146.41449999999998</c:v>
                </c:pt>
                <c:pt idx="112025">
                  <c:v>-146.41249999999997</c:v>
                </c:pt>
                <c:pt idx="112026">
                  <c:v>-146.41049999999998</c:v>
                </c:pt>
                <c:pt idx="112027">
                  <c:v>-146.40849999999998</c:v>
                </c:pt>
                <c:pt idx="112028">
                  <c:v>-146.40649999999997</c:v>
                </c:pt>
                <c:pt idx="112029">
                  <c:v>-146.40449999999998</c:v>
                </c:pt>
                <c:pt idx="112030">
                  <c:v>-146.40249999999997</c:v>
                </c:pt>
                <c:pt idx="112031">
                  <c:v>-146.40049999999997</c:v>
                </c:pt>
                <c:pt idx="112032">
                  <c:v>-146.39849999999998</c:v>
                </c:pt>
                <c:pt idx="112033">
                  <c:v>-146.39649999999997</c:v>
                </c:pt>
                <c:pt idx="112034">
                  <c:v>-146.39449999999997</c:v>
                </c:pt>
                <c:pt idx="112035">
                  <c:v>-146.39249999999998</c:v>
                </c:pt>
                <c:pt idx="112036">
                  <c:v>-146.39049999999997</c:v>
                </c:pt>
                <c:pt idx="112037">
                  <c:v>-146.38849999999996</c:v>
                </c:pt>
                <c:pt idx="112038">
                  <c:v>-146.38649999999998</c:v>
                </c:pt>
                <c:pt idx="112039">
                  <c:v>-146.38449999999997</c:v>
                </c:pt>
                <c:pt idx="112040">
                  <c:v>-146.38249999999996</c:v>
                </c:pt>
                <c:pt idx="112041">
                  <c:v>-146.38049999999998</c:v>
                </c:pt>
                <c:pt idx="112042">
                  <c:v>-146.37849999999997</c:v>
                </c:pt>
                <c:pt idx="112043">
                  <c:v>-146.37649999999996</c:v>
                </c:pt>
                <c:pt idx="112044">
                  <c:v>-146.37449999999998</c:v>
                </c:pt>
                <c:pt idx="112045">
                  <c:v>-146.37249999999997</c:v>
                </c:pt>
                <c:pt idx="112046">
                  <c:v>-146.37049999999996</c:v>
                </c:pt>
                <c:pt idx="112047">
                  <c:v>-146.36849999999998</c:v>
                </c:pt>
                <c:pt idx="112048">
                  <c:v>-146.36649999999997</c:v>
                </c:pt>
                <c:pt idx="112049">
                  <c:v>-146.36449999999996</c:v>
                </c:pt>
                <c:pt idx="112050">
                  <c:v>-146.36249999999998</c:v>
                </c:pt>
                <c:pt idx="112051">
                  <c:v>-146.36049999999997</c:v>
                </c:pt>
                <c:pt idx="112052">
                  <c:v>-146.35849999999996</c:v>
                </c:pt>
                <c:pt idx="112053">
                  <c:v>-146.35649999999998</c:v>
                </c:pt>
                <c:pt idx="112054">
                  <c:v>-146.35449999999997</c:v>
                </c:pt>
                <c:pt idx="112055">
                  <c:v>-146.35249999999996</c:v>
                </c:pt>
                <c:pt idx="112056">
                  <c:v>-146.35049999999998</c:v>
                </c:pt>
                <c:pt idx="112057">
                  <c:v>-146.34849999999997</c:v>
                </c:pt>
                <c:pt idx="112058">
                  <c:v>-146.34649999999996</c:v>
                </c:pt>
                <c:pt idx="112059">
                  <c:v>-146.34449999999998</c:v>
                </c:pt>
                <c:pt idx="112060">
                  <c:v>-146.34249999999997</c:v>
                </c:pt>
                <c:pt idx="112061">
                  <c:v>-146.34049999999996</c:v>
                </c:pt>
                <c:pt idx="112062">
                  <c:v>-146.33849999999998</c:v>
                </c:pt>
                <c:pt idx="112063">
                  <c:v>-146.33649999999997</c:v>
                </c:pt>
                <c:pt idx="112064">
                  <c:v>-146.33449999999999</c:v>
                </c:pt>
                <c:pt idx="112065">
                  <c:v>-146.33249999999998</c:v>
                </c:pt>
                <c:pt idx="112066">
                  <c:v>-146.33049999999997</c:v>
                </c:pt>
                <c:pt idx="112067">
                  <c:v>-146.32849999999999</c:v>
                </c:pt>
                <c:pt idx="112068">
                  <c:v>-146.32649999999998</c:v>
                </c:pt>
                <c:pt idx="112069">
                  <c:v>-146.32449999999997</c:v>
                </c:pt>
                <c:pt idx="112070">
                  <c:v>-146.32249999999999</c:v>
                </c:pt>
                <c:pt idx="112071">
                  <c:v>-146.32049999999998</c:v>
                </c:pt>
                <c:pt idx="112072">
                  <c:v>-146.31849999999997</c:v>
                </c:pt>
                <c:pt idx="112073">
                  <c:v>-146.31649999999999</c:v>
                </c:pt>
                <c:pt idx="112074">
                  <c:v>-146.31449999999998</c:v>
                </c:pt>
                <c:pt idx="112075">
                  <c:v>-146.31249999999997</c:v>
                </c:pt>
                <c:pt idx="112076">
                  <c:v>-146.31049999999999</c:v>
                </c:pt>
                <c:pt idx="112077">
                  <c:v>-146.30849999999998</c:v>
                </c:pt>
                <c:pt idx="112078">
                  <c:v>-146.30649999999997</c:v>
                </c:pt>
                <c:pt idx="112079">
                  <c:v>-146.30449999999999</c:v>
                </c:pt>
                <c:pt idx="112080">
                  <c:v>-146.30249999999998</c:v>
                </c:pt>
                <c:pt idx="112081">
                  <c:v>-146.30049999999997</c:v>
                </c:pt>
                <c:pt idx="112082">
                  <c:v>-146.29849999999999</c:v>
                </c:pt>
                <c:pt idx="112083">
                  <c:v>-146.29649999999998</c:v>
                </c:pt>
                <c:pt idx="112084">
                  <c:v>-146.29449999999997</c:v>
                </c:pt>
                <c:pt idx="112085">
                  <c:v>-146.29249999999999</c:v>
                </c:pt>
                <c:pt idx="112086">
                  <c:v>-146.29049999999998</c:v>
                </c:pt>
                <c:pt idx="112087">
                  <c:v>-146.28849999999997</c:v>
                </c:pt>
                <c:pt idx="112088">
                  <c:v>-146.28649999999999</c:v>
                </c:pt>
                <c:pt idx="112089">
                  <c:v>-146.28449999999998</c:v>
                </c:pt>
                <c:pt idx="112090">
                  <c:v>-146.28249999999997</c:v>
                </c:pt>
                <c:pt idx="112091">
                  <c:v>-146.28049999999999</c:v>
                </c:pt>
                <c:pt idx="112092">
                  <c:v>-146.27849999999998</c:v>
                </c:pt>
                <c:pt idx="112093">
                  <c:v>-146.27649999999997</c:v>
                </c:pt>
                <c:pt idx="112094">
                  <c:v>-146.27449999999999</c:v>
                </c:pt>
                <c:pt idx="112095">
                  <c:v>-146.27249999999998</c:v>
                </c:pt>
                <c:pt idx="112096">
                  <c:v>-146.27049999999997</c:v>
                </c:pt>
                <c:pt idx="112097">
                  <c:v>-146.26849999999999</c:v>
                </c:pt>
                <c:pt idx="112098">
                  <c:v>-146.26649999999998</c:v>
                </c:pt>
                <c:pt idx="112099">
                  <c:v>-146.26449999999997</c:v>
                </c:pt>
                <c:pt idx="112100">
                  <c:v>-146.26249999999999</c:v>
                </c:pt>
                <c:pt idx="112101">
                  <c:v>-146.26049999999998</c:v>
                </c:pt>
                <c:pt idx="112102">
                  <c:v>-146.25849999999997</c:v>
                </c:pt>
                <c:pt idx="112103">
                  <c:v>-146.25649999999999</c:v>
                </c:pt>
                <c:pt idx="112104">
                  <c:v>-146.25449999999998</c:v>
                </c:pt>
                <c:pt idx="112105">
                  <c:v>-146.25249999999997</c:v>
                </c:pt>
                <c:pt idx="112106">
                  <c:v>-146.25049999999999</c:v>
                </c:pt>
                <c:pt idx="112107">
                  <c:v>-146.24849999999998</c:v>
                </c:pt>
                <c:pt idx="112108">
                  <c:v>-146.24649999999997</c:v>
                </c:pt>
                <c:pt idx="112109">
                  <c:v>-146.24449999999999</c:v>
                </c:pt>
                <c:pt idx="112110">
                  <c:v>-146.24249999999998</c:v>
                </c:pt>
                <c:pt idx="112111">
                  <c:v>-146.24049999999997</c:v>
                </c:pt>
                <c:pt idx="112112">
                  <c:v>-146.23849999999999</c:v>
                </c:pt>
                <c:pt idx="112113">
                  <c:v>-146.23649999999998</c:v>
                </c:pt>
                <c:pt idx="112114">
                  <c:v>-146.23449999999997</c:v>
                </c:pt>
                <c:pt idx="112115">
                  <c:v>-146.23249999999999</c:v>
                </c:pt>
                <c:pt idx="112116">
                  <c:v>-146.23049999999998</c:v>
                </c:pt>
                <c:pt idx="112117">
                  <c:v>-146.22849999999997</c:v>
                </c:pt>
                <c:pt idx="112118">
                  <c:v>-146.22649999999999</c:v>
                </c:pt>
                <c:pt idx="112119">
                  <c:v>-146.22449999999998</c:v>
                </c:pt>
                <c:pt idx="112120">
                  <c:v>-146.22249999999997</c:v>
                </c:pt>
                <c:pt idx="112121">
                  <c:v>-146.22049999999999</c:v>
                </c:pt>
                <c:pt idx="112122">
                  <c:v>-146.21849999999998</c:v>
                </c:pt>
                <c:pt idx="112123">
                  <c:v>-146.21649999999997</c:v>
                </c:pt>
                <c:pt idx="112124">
                  <c:v>-146.21449999999999</c:v>
                </c:pt>
                <c:pt idx="112125">
                  <c:v>-146.21249999999998</c:v>
                </c:pt>
                <c:pt idx="112126">
                  <c:v>-146.21049999999997</c:v>
                </c:pt>
                <c:pt idx="112127">
                  <c:v>-146.20849999999999</c:v>
                </c:pt>
                <c:pt idx="112128">
                  <c:v>-146.20649999999998</c:v>
                </c:pt>
                <c:pt idx="112129">
                  <c:v>-146.20449999999997</c:v>
                </c:pt>
                <c:pt idx="112130">
                  <c:v>-146.20249999999999</c:v>
                </c:pt>
                <c:pt idx="112131">
                  <c:v>-146.20049999999998</c:v>
                </c:pt>
                <c:pt idx="112132">
                  <c:v>-146.19849999999997</c:v>
                </c:pt>
                <c:pt idx="112133">
                  <c:v>-146.19649999999999</c:v>
                </c:pt>
                <c:pt idx="112134">
                  <c:v>-146.19449999999998</c:v>
                </c:pt>
                <c:pt idx="112135">
                  <c:v>-146.19249999999997</c:v>
                </c:pt>
                <c:pt idx="112136">
                  <c:v>-146.19049999999999</c:v>
                </c:pt>
                <c:pt idx="112137">
                  <c:v>-146.18849999999998</c:v>
                </c:pt>
                <c:pt idx="112138">
                  <c:v>-146.18649999999997</c:v>
                </c:pt>
                <c:pt idx="112139">
                  <c:v>-146.18449999999999</c:v>
                </c:pt>
                <c:pt idx="112140">
                  <c:v>-146.18249999999998</c:v>
                </c:pt>
                <c:pt idx="112141">
                  <c:v>-146.18049999999997</c:v>
                </c:pt>
                <c:pt idx="112142">
                  <c:v>-146.17849999999999</c:v>
                </c:pt>
                <c:pt idx="112143">
                  <c:v>-146.17649999999998</c:v>
                </c:pt>
                <c:pt idx="112144">
                  <c:v>-146.17449999999997</c:v>
                </c:pt>
                <c:pt idx="112145">
                  <c:v>-146.17249999999999</c:v>
                </c:pt>
                <c:pt idx="112146">
                  <c:v>-146.17049999999998</c:v>
                </c:pt>
                <c:pt idx="112147">
                  <c:v>-146.16849999999997</c:v>
                </c:pt>
                <c:pt idx="112148">
                  <c:v>-146.16649999999998</c:v>
                </c:pt>
                <c:pt idx="112149">
                  <c:v>-146.16449999999998</c:v>
                </c:pt>
                <c:pt idx="112150">
                  <c:v>-146.16249999999997</c:v>
                </c:pt>
                <c:pt idx="112151">
                  <c:v>-146.16049999999998</c:v>
                </c:pt>
                <c:pt idx="112152">
                  <c:v>-146.15849999999998</c:v>
                </c:pt>
                <c:pt idx="112153">
                  <c:v>-146.15649999999997</c:v>
                </c:pt>
                <c:pt idx="112154">
                  <c:v>-146.15449999999998</c:v>
                </c:pt>
                <c:pt idx="112155">
                  <c:v>-146.15249999999997</c:v>
                </c:pt>
                <c:pt idx="112156">
                  <c:v>-146.15049999999997</c:v>
                </c:pt>
                <c:pt idx="112157">
                  <c:v>-146.14849999999998</c:v>
                </c:pt>
                <c:pt idx="112158">
                  <c:v>-146.14649999999997</c:v>
                </c:pt>
                <c:pt idx="112159">
                  <c:v>-146.14449999999997</c:v>
                </c:pt>
                <c:pt idx="112160">
                  <c:v>-146.14249999999998</c:v>
                </c:pt>
                <c:pt idx="112161">
                  <c:v>-146.14049999999997</c:v>
                </c:pt>
                <c:pt idx="112162">
                  <c:v>-146.13849999999996</c:v>
                </c:pt>
                <c:pt idx="112163">
                  <c:v>-146.13649999999998</c:v>
                </c:pt>
                <c:pt idx="112164">
                  <c:v>-146.13449999999997</c:v>
                </c:pt>
                <c:pt idx="112165">
                  <c:v>-146.13249999999996</c:v>
                </c:pt>
                <c:pt idx="112166">
                  <c:v>-146.13049999999998</c:v>
                </c:pt>
                <c:pt idx="112167">
                  <c:v>-146.12849999999997</c:v>
                </c:pt>
                <c:pt idx="112168">
                  <c:v>-146.12649999999996</c:v>
                </c:pt>
                <c:pt idx="112169">
                  <c:v>-146.12449999999998</c:v>
                </c:pt>
                <c:pt idx="112170">
                  <c:v>-146.12249999999997</c:v>
                </c:pt>
                <c:pt idx="112171">
                  <c:v>-146.12049999999996</c:v>
                </c:pt>
                <c:pt idx="112172">
                  <c:v>-146.11849999999998</c:v>
                </c:pt>
                <c:pt idx="112173">
                  <c:v>-146.11649999999997</c:v>
                </c:pt>
                <c:pt idx="112174">
                  <c:v>-146.11449999999996</c:v>
                </c:pt>
                <c:pt idx="112175">
                  <c:v>-146.11249999999998</c:v>
                </c:pt>
                <c:pt idx="112176">
                  <c:v>-146.11049999999997</c:v>
                </c:pt>
                <c:pt idx="112177">
                  <c:v>-146.10849999999996</c:v>
                </c:pt>
                <c:pt idx="112178">
                  <c:v>-146.10649999999998</c:v>
                </c:pt>
                <c:pt idx="112179">
                  <c:v>-146.10449999999997</c:v>
                </c:pt>
                <c:pt idx="112180">
                  <c:v>-146.10249999999996</c:v>
                </c:pt>
                <c:pt idx="112181">
                  <c:v>-146.10049999999998</c:v>
                </c:pt>
                <c:pt idx="112182">
                  <c:v>-146.09849999999997</c:v>
                </c:pt>
                <c:pt idx="112183">
                  <c:v>-146.09649999999996</c:v>
                </c:pt>
                <c:pt idx="112184">
                  <c:v>-146.09449999999998</c:v>
                </c:pt>
                <c:pt idx="112185">
                  <c:v>-146.09249999999997</c:v>
                </c:pt>
                <c:pt idx="112186">
                  <c:v>-146.09049999999996</c:v>
                </c:pt>
                <c:pt idx="112187">
                  <c:v>-146.08849999999998</c:v>
                </c:pt>
                <c:pt idx="112188">
                  <c:v>-146.08649999999997</c:v>
                </c:pt>
                <c:pt idx="112189">
                  <c:v>-146.08449999999999</c:v>
                </c:pt>
                <c:pt idx="112190">
                  <c:v>-146.08249999999998</c:v>
                </c:pt>
                <c:pt idx="112191">
                  <c:v>-146.08049999999997</c:v>
                </c:pt>
                <c:pt idx="112192">
                  <c:v>-146.07849999999999</c:v>
                </c:pt>
                <c:pt idx="112193">
                  <c:v>-146.07649999999998</c:v>
                </c:pt>
                <c:pt idx="112194">
                  <c:v>-146.07449999999997</c:v>
                </c:pt>
                <c:pt idx="112195">
                  <c:v>-146.07249999999999</c:v>
                </c:pt>
                <c:pt idx="112196">
                  <c:v>-146.07049999999998</c:v>
                </c:pt>
                <c:pt idx="112197">
                  <c:v>-146.06849999999997</c:v>
                </c:pt>
                <c:pt idx="112198">
                  <c:v>-146.06649999999999</c:v>
                </c:pt>
                <c:pt idx="112199">
                  <c:v>-146.06449999999998</c:v>
                </c:pt>
                <c:pt idx="112200">
                  <c:v>-146.06249999999997</c:v>
                </c:pt>
                <c:pt idx="112201">
                  <c:v>-146.06049999999999</c:v>
                </c:pt>
                <c:pt idx="112202">
                  <c:v>-146.05849999999998</c:v>
                </c:pt>
                <c:pt idx="112203">
                  <c:v>-146.05649999999997</c:v>
                </c:pt>
                <c:pt idx="112204">
                  <c:v>-146.05449999999999</c:v>
                </c:pt>
                <c:pt idx="112205">
                  <c:v>-146.05249999999998</c:v>
                </c:pt>
                <c:pt idx="112206">
                  <c:v>-146.05049999999997</c:v>
                </c:pt>
                <c:pt idx="112207">
                  <c:v>-146.04849999999999</c:v>
                </c:pt>
                <c:pt idx="112208">
                  <c:v>-146.04649999999998</c:v>
                </c:pt>
                <c:pt idx="112209">
                  <c:v>-146.04449999999997</c:v>
                </c:pt>
                <c:pt idx="112210">
                  <c:v>-146.04249999999999</c:v>
                </c:pt>
                <c:pt idx="112211">
                  <c:v>-146.04049999999998</c:v>
                </c:pt>
                <c:pt idx="112212">
                  <c:v>-146.03849999999997</c:v>
                </c:pt>
                <c:pt idx="112213">
                  <c:v>-146.03649999999999</c:v>
                </c:pt>
                <c:pt idx="112214">
                  <c:v>-146.03449999999998</c:v>
                </c:pt>
                <c:pt idx="112215">
                  <c:v>-146.03249999999997</c:v>
                </c:pt>
                <c:pt idx="112216">
                  <c:v>-146.03049999999999</c:v>
                </c:pt>
                <c:pt idx="112217">
                  <c:v>-146.02849999999998</c:v>
                </c:pt>
                <c:pt idx="112218">
                  <c:v>-146.02649999999997</c:v>
                </c:pt>
                <c:pt idx="112219">
                  <c:v>-146.02449999999999</c:v>
                </c:pt>
                <c:pt idx="112220">
                  <c:v>-146.02249999999998</c:v>
                </c:pt>
                <c:pt idx="112221">
                  <c:v>-146.02049999999997</c:v>
                </c:pt>
                <c:pt idx="112222">
                  <c:v>-146.01849999999999</c:v>
                </c:pt>
                <c:pt idx="112223">
                  <c:v>-146.01649999999998</c:v>
                </c:pt>
                <c:pt idx="112224">
                  <c:v>-146.01449999999997</c:v>
                </c:pt>
                <c:pt idx="112225">
                  <c:v>-146.01249999999999</c:v>
                </c:pt>
                <c:pt idx="112226">
                  <c:v>-146.01049999999998</c:v>
                </c:pt>
                <c:pt idx="112227">
                  <c:v>-146.00849999999997</c:v>
                </c:pt>
                <c:pt idx="112228">
                  <c:v>-146.00649999999999</c:v>
                </c:pt>
                <c:pt idx="112229">
                  <c:v>-146.00449999999998</c:v>
                </c:pt>
                <c:pt idx="112230">
                  <c:v>-146.00249999999997</c:v>
                </c:pt>
                <c:pt idx="112231">
                  <c:v>-146.00049999999999</c:v>
                </c:pt>
                <c:pt idx="112232">
                  <c:v>-145.99849999999998</c:v>
                </c:pt>
                <c:pt idx="112233">
                  <c:v>-145.99649999999997</c:v>
                </c:pt>
                <c:pt idx="112234">
                  <c:v>-145.99449999999999</c:v>
                </c:pt>
                <c:pt idx="112235">
                  <c:v>-145.99249999999998</c:v>
                </c:pt>
                <c:pt idx="112236">
                  <c:v>-145.99049999999997</c:v>
                </c:pt>
                <c:pt idx="112237">
                  <c:v>-145.98849999999999</c:v>
                </c:pt>
                <c:pt idx="112238">
                  <c:v>-145.98649999999998</c:v>
                </c:pt>
                <c:pt idx="112239">
                  <c:v>-145.98449999999997</c:v>
                </c:pt>
                <c:pt idx="112240">
                  <c:v>-145.98249999999999</c:v>
                </c:pt>
                <c:pt idx="112241">
                  <c:v>-145.98049999999998</c:v>
                </c:pt>
                <c:pt idx="112242">
                  <c:v>-145.97849999999997</c:v>
                </c:pt>
                <c:pt idx="112243">
                  <c:v>-145.97649999999999</c:v>
                </c:pt>
                <c:pt idx="112244">
                  <c:v>-145.97449999999998</c:v>
                </c:pt>
                <c:pt idx="112245">
                  <c:v>-145.97249999999997</c:v>
                </c:pt>
                <c:pt idx="112246">
                  <c:v>-145.97049999999999</c:v>
                </c:pt>
                <c:pt idx="112247">
                  <c:v>-145.96849999999998</c:v>
                </c:pt>
                <c:pt idx="112248">
                  <c:v>-145.96649999999997</c:v>
                </c:pt>
                <c:pt idx="112249">
                  <c:v>-145.96449999999999</c:v>
                </c:pt>
                <c:pt idx="112250">
                  <c:v>-145.96249999999998</c:v>
                </c:pt>
                <c:pt idx="112251">
                  <c:v>-145.96049999999997</c:v>
                </c:pt>
                <c:pt idx="112252">
                  <c:v>-145.95849999999999</c:v>
                </c:pt>
                <c:pt idx="112253">
                  <c:v>-145.95649999999998</c:v>
                </c:pt>
                <c:pt idx="112254">
                  <c:v>-145.95449999999997</c:v>
                </c:pt>
                <c:pt idx="112255">
                  <c:v>-145.95249999999999</c:v>
                </c:pt>
                <c:pt idx="112256">
                  <c:v>-145.95049999999998</c:v>
                </c:pt>
                <c:pt idx="112257">
                  <c:v>-145.94849999999997</c:v>
                </c:pt>
                <c:pt idx="112258">
                  <c:v>-145.94649999999999</c:v>
                </c:pt>
                <c:pt idx="112259">
                  <c:v>-145.94449999999998</c:v>
                </c:pt>
                <c:pt idx="112260">
                  <c:v>-145.94249999999997</c:v>
                </c:pt>
                <c:pt idx="112261">
                  <c:v>-145.94049999999999</c:v>
                </c:pt>
                <c:pt idx="112262">
                  <c:v>-145.93849999999998</c:v>
                </c:pt>
                <c:pt idx="112263">
                  <c:v>-145.93649999999997</c:v>
                </c:pt>
                <c:pt idx="112264">
                  <c:v>-145.93449999999999</c:v>
                </c:pt>
                <c:pt idx="112265">
                  <c:v>-145.93249999999998</c:v>
                </c:pt>
                <c:pt idx="112266">
                  <c:v>-145.93049999999997</c:v>
                </c:pt>
                <c:pt idx="112267">
                  <c:v>-145.92849999999999</c:v>
                </c:pt>
                <c:pt idx="112268">
                  <c:v>-145.92649999999998</c:v>
                </c:pt>
                <c:pt idx="112269">
                  <c:v>-145.92449999999997</c:v>
                </c:pt>
                <c:pt idx="112270">
                  <c:v>-145.92249999999999</c:v>
                </c:pt>
                <c:pt idx="112271">
                  <c:v>-145.92049999999998</c:v>
                </c:pt>
                <c:pt idx="112272">
                  <c:v>-145.91849999999997</c:v>
                </c:pt>
                <c:pt idx="112273">
                  <c:v>-145.91649999999998</c:v>
                </c:pt>
                <c:pt idx="112274">
                  <c:v>-145.91449999999998</c:v>
                </c:pt>
                <c:pt idx="112275">
                  <c:v>-145.91249999999997</c:v>
                </c:pt>
                <c:pt idx="112276">
                  <c:v>-145.91049999999998</c:v>
                </c:pt>
                <c:pt idx="112277">
                  <c:v>-145.90849999999998</c:v>
                </c:pt>
                <c:pt idx="112278">
                  <c:v>-145.90649999999997</c:v>
                </c:pt>
                <c:pt idx="112279">
                  <c:v>-145.90449999999998</c:v>
                </c:pt>
                <c:pt idx="112280">
                  <c:v>-145.90249999999997</c:v>
                </c:pt>
                <c:pt idx="112281">
                  <c:v>-145.90049999999997</c:v>
                </c:pt>
                <c:pt idx="112282">
                  <c:v>-145.89849999999998</c:v>
                </c:pt>
                <c:pt idx="112283">
                  <c:v>-145.89649999999997</c:v>
                </c:pt>
                <c:pt idx="112284">
                  <c:v>-145.89449999999997</c:v>
                </c:pt>
                <c:pt idx="112285">
                  <c:v>-145.89249999999998</c:v>
                </c:pt>
                <c:pt idx="112286">
                  <c:v>-145.89049999999997</c:v>
                </c:pt>
                <c:pt idx="112287">
                  <c:v>-145.88849999999996</c:v>
                </c:pt>
                <c:pt idx="112288">
                  <c:v>-145.88649999999998</c:v>
                </c:pt>
                <c:pt idx="112289">
                  <c:v>-145.88449999999997</c:v>
                </c:pt>
                <c:pt idx="112290">
                  <c:v>-145.88249999999996</c:v>
                </c:pt>
                <c:pt idx="112291">
                  <c:v>-145.88049999999998</c:v>
                </c:pt>
                <c:pt idx="112292">
                  <c:v>-145.87849999999997</c:v>
                </c:pt>
                <c:pt idx="112293">
                  <c:v>-145.87649999999996</c:v>
                </c:pt>
                <c:pt idx="112294">
                  <c:v>-145.87449999999998</c:v>
                </c:pt>
                <c:pt idx="112295">
                  <c:v>-145.87249999999997</c:v>
                </c:pt>
                <c:pt idx="112296">
                  <c:v>-145.87049999999996</c:v>
                </c:pt>
                <c:pt idx="112297">
                  <c:v>-145.86849999999998</c:v>
                </c:pt>
                <c:pt idx="112298">
                  <c:v>-145.86649999999997</c:v>
                </c:pt>
                <c:pt idx="112299">
                  <c:v>-145.86449999999996</c:v>
                </c:pt>
                <c:pt idx="112300">
                  <c:v>-145.86249999999998</c:v>
                </c:pt>
                <c:pt idx="112301">
                  <c:v>-145.86049999999997</c:v>
                </c:pt>
                <c:pt idx="112302">
                  <c:v>-145.85849999999996</c:v>
                </c:pt>
                <c:pt idx="112303">
                  <c:v>-145.85649999999998</c:v>
                </c:pt>
                <c:pt idx="112304">
                  <c:v>-145.85449999999997</c:v>
                </c:pt>
                <c:pt idx="112305">
                  <c:v>-145.85249999999996</c:v>
                </c:pt>
                <c:pt idx="112306">
                  <c:v>-145.85049999999998</c:v>
                </c:pt>
                <c:pt idx="112307">
                  <c:v>-145.84849999999997</c:v>
                </c:pt>
                <c:pt idx="112308">
                  <c:v>-145.84649999999996</c:v>
                </c:pt>
                <c:pt idx="112309">
                  <c:v>-145.84449999999998</c:v>
                </c:pt>
                <c:pt idx="112310">
                  <c:v>-145.84249999999997</c:v>
                </c:pt>
                <c:pt idx="112311">
                  <c:v>-145.84049999999996</c:v>
                </c:pt>
                <c:pt idx="112312">
                  <c:v>-145.83849999999998</c:v>
                </c:pt>
                <c:pt idx="112313">
                  <c:v>-145.83649999999997</c:v>
                </c:pt>
                <c:pt idx="112314">
                  <c:v>-145.83449999999999</c:v>
                </c:pt>
                <c:pt idx="112315">
                  <c:v>-145.83249999999998</c:v>
                </c:pt>
                <c:pt idx="112316">
                  <c:v>-145.83049999999997</c:v>
                </c:pt>
                <c:pt idx="112317">
                  <c:v>-145.82849999999999</c:v>
                </c:pt>
                <c:pt idx="112318">
                  <c:v>-145.82649999999998</c:v>
                </c:pt>
                <c:pt idx="112319">
                  <c:v>-145.82449999999997</c:v>
                </c:pt>
                <c:pt idx="112320">
                  <c:v>-145.82249999999999</c:v>
                </c:pt>
                <c:pt idx="112321">
                  <c:v>-145.82049999999998</c:v>
                </c:pt>
                <c:pt idx="112322">
                  <c:v>-145.81849999999997</c:v>
                </c:pt>
                <c:pt idx="112323">
                  <c:v>-145.81649999999999</c:v>
                </c:pt>
                <c:pt idx="112324">
                  <c:v>-145.81449999999998</c:v>
                </c:pt>
                <c:pt idx="112325">
                  <c:v>-145.81249999999997</c:v>
                </c:pt>
                <c:pt idx="112326">
                  <c:v>-145.81049999999999</c:v>
                </c:pt>
                <c:pt idx="112327">
                  <c:v>-145.80849999999998</c:v>
                </c:pt>
                <c:pt idx="112328">
                  <c:v>-145.80649999999997</c:v>
                </c:pt>
                <c:pt idx="112329">
                  <c:v>-145.80449999999999</c:v>
                </c:pt>
                <c:pt idx="112330">
                  <c:v>-145.80249999999998</c:v>
                </c:pt>
                <c:pt idx="112331">
                  <c:v>-145.80049999999997</c:v>
                </c:pt>
                <c:pt idx="112332">
                  <c:v>-145.79849999999999</c:v>
                </c:pt>
                <c:pt idx="112333">
                  <c:v>-145.79649999999998</c:v>
                </c:pt>
                <c:pt idx="112334">
                  <c:v>-145.79449999999997</c:v>
                </c:pt>
                <c:pt idx="112335">
                  <c:v>-145.79249999999999</c:v>
                </c:pt>
                <c:pt idx="112336">
                  <c:v>-145.79049999999998</c:v>
                </c:pt>
                <c:pt idx="112337">
                  <c:v>-145.78849999999997</c:v>
                </c:pt>
                <c:pt idx="112338">
                  <c:v>-145.78649999999999</c:v>
                </c:pt>
                <c:pt idx="112339">
                  <c:v>-145.78449999999998</c:v>
                </c:pt>
                <c:pt idx="112340">
                  <c:v>-145.78249999999997</c:v>
                </c:pt>
                <c:pt idx="112341">
                  <c:v>-145.78049999999999</c:v>
                </c:pt>
                <c:pt idx="112342">
                  <c:v>-145.77849999999998</c:v>
                </c:pt>
                <c:pt idx="112343">
                  <c:v>-145.77649999999997</c:v>
                </c:pt>
                <c:pt idx="112344">
                  <c:v>-145.77449999999999</c:v>
                </c:pt>
                <c:pt idx="112345">
                  <c:v>-145.77249999999998</c:v>
                </c:pt>
                <c:pt idx="112346">
                  <c:v>-145.77049999999997</c:v>
                </c:pt>
                <c:pt idx="112347">
                  <c:v>-145.76849999999999</c:v>
                </c:pt>
                <c:pt idx="112348">
                  <c:v>-145.76649999999998</c:v>
                </c:pt>
                <c:pt idx="112349">
                  <c:v>-145.76449999999997</c:v>
                </c:pt>
                <c:pt idx="112350">
                  <c:v>-145.76249999999999</c:v>
                </c:pt>
                <c:pt idx="112351">
                  <c:v>-145.76049999999998</c:v>
                </c:pt>
                <c:pt idx="112352">
                  <c:v>-145.75849999999997</c:v>
                </c:pt>
                <c:pt idx="112353">
                  <c:v>-145.75649999999999</c:v>
                </c:pt>
                <c:pt idx="112354">
                  <c:v>-145.75449999999998</c:v>
                </c:pt>
                <c:pt idx="112355">
                  <c:v>-145.75249999999997</c:v>
                </c:pt>
                <c:pt idx="112356">
                  <c:v>-145.75049999999999</c:v>
                </c:pt>
                <c:pt idx="112357">
                  <c:v>-145.74849999999998</c:v>
                </c:pt>
                <c:pt idx="112358">
                  <c:v>-145.74649999999997</c:v>
                </c:pt>
                <c:pt idx="112359">
                  <c:v>-145.74449999999999</c:v>
                </c:pt>
                <c:pt idx="112360">
                  <c:v>-145.74249999999998</c:v>
                </c:pt>
                <c:pt idx="112361">
                  <c:v>-145.74049999999997</c:v>
                </c:pt>
                <c:pt idx="112362">
                  <c:v>-145.73849999999999</c:v>
                </c:pt>
                <c:pt idx="112363">
                  <c:v>-145.73649999999998</c:v>
                </c:pt>
                <c:pt idx="112364">
                  <c:v>-145.73449999999997</c:v>
                </c:pt>
                <c:pt idx="112365">
                  <c:v>-145.73249999999999</c:v>
                </c:pt>
                <c:pt idx="112366">
                  <c:v>-145.73049999999998</c:v>
                </c:pt>
                <c:pt idx="112367">
                  <c:v>-145.72849999999997</c:v>
                </c:pt>
                <c:pt idx="112368">
                  <c:v>-145.72649999999999</c:v>
                </c:pt>
                <c:pt idx="112369">
                  <c:v>-145.72449999999998</c:v>
                </c:pt>
                <c:pt idx="112370">
                  <c:v>-145.72249999999997</c:v>
                </c:pt>
                <c:pt idx="112371">
                  <c:v>-145.72049999999999</c:v>
                </c:pt>
                <c:pt idx="112372">
                  <c:v>-145.71849999999998</c:v>
                </c:pt>
                <c:pt idx="112373">
                  <c:v>-145.71649999999997</c:v>
                </c:pt>
                <c:pt idx="112374">
                  <c:v>-145.71449999999999</c:v>
                </c:pt>
                <c:pt idx="112375">
                  <c:v>-145.71249999999998</c:v>
                </c:pt>
                <c:pt idx="112376">
                  <c:v>-145.71049999999997</c:v>
                </c:pt>
                <c:pt idx="112377">
                  <c:v>-145.70849999999999</c:v>
                </c:pt>
                <c:pt idx="112378">
                  <c:v>-145.70649999999998</c:v>
                </c:pt>
                <c:pt idx="112379">
                  <c:v>-145.70449999999997</c:v>
                </c:pt>
                <c:pt idx="112380">
                  <c:v>-145.70249999999999</c:v>
                </c:pt>
                <c:pt idx="112381">
                  <c:v>-145.70049999999998</c:v>
                </c:pt>
                <c:pt idx="112382">
                  <c:v>-145.69849999999997</c:v>
                </c:pt>
                <c:pt idx="112383">
                  <c:v>-145.69649999999999</c:v>
                </c:pt>
                <c:pt idx="112384">
                  <c:v>-145.69449999999998</c:v>
                </c:pt>
                <c:pt idx="112385">
                  <c:v>-145.69249999999997</c:v>
                </c:pt>
                <c:pt idx="112386">
                  <c:v>-145.69049999999999</c:v>
                </c:pt>
                <c:pt idx="112387">
                  <c:v>-145.68849999999998</c:v>
                </c:pt>
                <c:pt idx="112388">
                  <c:v>-145.68649999999997</c:v>
                </c:pt>
                <c:pt idx="112389">
                  <c:v>-145.68449999999999</c:v>
                </c:pt>
                <c:pt idx="112390">
                  <c:v>-145.68249999999998</c:v>
                </c:pt>
                <c:pt idx="112391">
                  <c:v>-145.68049999999997</c:v>
                </c:pt>
                <c:pt idx="112392">
                  <c:v>-145.67849999999999</c:v>
                </c:pt>
                <c:pt idx="112393">
                  <c:v>-145.67649999999998</c:v>
                </c:pt>
                <c:pt idx="112394">
                  <c:v>-145.67449999999997</c:v>
                </c:pt>
                <c:pt idx="112395">
                  <c:v>-145.67249999999999</c:v>
                </c:pt>
                <c:pt idx="112396">
                  <c:v>-145.67049999999998</c:v>
                </c:pt>
                <c:pt idx="112397">
                  <c:v>-145.66849999999997</c:v>
                </c:pt>
                <c:pt idx="112398">
                  <c:v>-145.66649999999998</c:v>
                </c:pt>
                <c:pt idx="112399">
                  <c:v>-145.66449999999998</c:v>
                </c:pt>
                <c:pt idx="112400">
                  <c:v>-145.66249999999997</c:v>
                </c:pt>
                <c:pt idx="112401">
                  <c:v>-145.66049999999998</c:v>
                </c:pt>
                <c:pt idx="112402">
                  <c:v>-145.65849999999998</c:v>
                </c:pt>
                <c:pt idx="112403">
                  <c:v>-145.65649999999997</c:v>
                </c:pt>
                <c:pt idx="112404">
                  <c:v>-145.65449999999998</c:v>
                </c:pt>
                <c:pt idx="112405">
                  <c:v>-145.65249999999997</c:v>
                </c:pt>
                <c:pt idx="112406">
                  <c:v>-145.65049999999997</c:v>
                </c:pt>
                <c:pt idx="112407">
                  <c:v>-145.64849999999998</c:v>
                </c:pt>
                <c:pt idx="112408">
                  <c:v>-145.64649999999997</c:v>
                </c:pt>
                <c:pt idx="112409">
                  <c:v>-145.64449999999997</c:v>
                </c:pt>
                <c:pt idx="112410">
                  <c:v>-145.64249999999998</c:v>
                </c:pt>
                <c:pt idx="112411">
                  <c:v>-145.64049999999997</c:v>
                </c:pt>
                <c:pt idx="112412">
                  <c:v>-145.63849999999996</c:v>
                </c:pt>
                <c:pt idx="112413">
                  <c:v>-145.63649999999998</c:v>
                </c:pt>
                <c:pt idx="112414">
                  <c:v>-145.63449999999997</c:v>
                </c:pt>
                <c:pt idx="112415">
                  <c:v>-145.63249999999996</c:v>
                </c:pt>
                <c:pt idx="112416">
                  <c:v>-145.63049999999998</c:v>
                </c:pt>
                <c:pt idx="112417">
                  <c:v>-145.62849999999997</c:v>
                </c:pt>
                <c:pt idx="112418">
                  <c:v>-145.62649999999996</c:v>
                </c:pt>
                <c:pt idx="112419">
                  <c:v>-145.62449999999998</c:v>
                </c:pt>
                <c:pt idx="112420">
                  <c:v>-145.62249999999997</c:v>
                </c:pt>
                <c:pt idx="112421">
                  <c:v>-145.62049999999996</c:v>
                </c:pt>
                <c:pt idx="112422">
                  <c:v>-145.61849999999998</c:v>
                </c:pt>
                <c:pt idx="112423">
                  <c:v>-145.61649999999997</c:v>
                </c:pt>
                <c:pt idx="112424">
                  <c:v>-145.61449999999996</c:v>
                </c:pt>
                <c:pt idx="112425">
                  <c:v>-145.61249999999998</c:v>
                </c:pt>
                <c:pt idx="112426">
                  <c:v>-145.61049999999997</c:v>
                </c:pt>
                <c:pt idx="112427">
                  <c:v>-145.60849999999996</c:v>
                </c:pt>
                <c:pt idx="112428">
                  <c:v>-145.60649999999998</c:v>
                </c:pt>
                <c:pt idx="112429">
                  <c:v>-145.60449999999997</c:v>
                </c:pt>
                <c:pt idx="112430">
                  <c:v>-145.60249999999996</c:v>
                </c:pt>
                <c:pt idx="112431">
                  <c:v>-145.60049999999998</c:v>
                </c:pt>
                <c:pt idx="112432">
                  <c:v>-145.59849999999997</c:v>
                </c:pt>
                <c:pt idx="112433">
                  <c:v>-145.59649999999996</c:v>
                </c:pt>
                <c:pt idx="112434">
                  <c:v>-145.59449999999998</c:v>
                </c:pt>
                <c:pt idx="112435">
                  <c:v>-145.59249999999997</c:v>
                </c:pt>
                <c:pt idx="112436">
                  <c:v>-145.59049999999996</c:v>
                </c:pt>
                <c:pt idx="112437">
                  <c:v>-145.58849999999998</c:v>
                </c:pt>
                <c:pt idx="112438">
                  <c:v>-145.58649999999997</c:v>
                </c:pt>
                <c:pt idx="112439">
                  <c:v>-145.58449999999999</c:v>
                </c:pt>
                <c:pt idx="112440">
                  <c:v>-145.58249999999998</c:v>
                </c:pt>
                <c:pt idx="112441">
                  <c:v>-145.58049999999997</c:v>
                </c:pt>
                <c:pt idx="112442">
                  <c:v>-145.57849999999999</c:v>
                </c:pt>
                <c:pt idx="112443">
                  <c:v>-145.57649999999998</c:v>
                </c:pt>
                <c:pt idx="112444">
                  <c:v>-145.57449999999997</c:v>
                </c:pt>
                <c:pt idx="112445">
                  <c:v>-145.57249999999999</c:v>
                </c:pt>
                <c:pt idx="112446">
                  <c:v>-145.57049999999998</c:v>
                </c:pt>
                <c:pt idx="112447">
                  <c:v>-145.56849999999997</c:v>
                </c:pt>
                <c:pt idx="112448">
                  <c:v>-145.56649999999999</c:v>
                </c:pt>
                <c:pt idx="112449">
                  <c:v>-145.56449999999998</c:v>
                </c:pt>
                <c:pt idx="112450">
                  <c:v>-145.56249999999997</c:v>
                </c:pt>
                <c:pt idx="112451">
                  <c:v>-145.56049999999999</c:v>
                </c:pt>
                <c:pt idx="112452">
                  <c:v>-145.55849999999998</c:v>
                </c:pt>
                <c:pt idx="112453">
                  <c:v>-145.55649999999997</c:v>
                </c:pt>
                <c:pt idx="112454">
                  <c:v>-145.55449999999999</c:v>
                </c:pt>
                <c:pt idx="112455">
                  <c:v>-145.55249999999998</c:v>
                </c:pt>
                <c:pt idx="112456">
                  <c:v>-145.55049999999997</c:v>
                </c:pt>
                <c:pt idx="112457">
                  <c:v>-145.54849999999999</c:v>
                </c:pt>
                <c:pt idx="112458">
                  <c:v>-145.54649999999998</c:v>
                </c:pt>
                <c:pt idx="112459">
                  <c:v>-145.54449999999997</c:v>
                </c:pt>
                <c:pt idx="112460">
                  <c:v>-145.54249999999999</c:v>
                </c:pt>
                <c:pt idx="112461">
                  <c:v>-145.54049999999998</c:v>
                </c:pt>
                <c:pt idx="112462">
                  <c:v>-145.53849999999997</c:v>
                </c:pt>
                <c:pt idx="112463">
                  <c:v>-145.53649999999999</c:v>
                </c:pt>
                <c:pt idx="112464">
                  <c:v>-145.53449999999998</c:v>
                </c:pt>
                <c:pt idx="112465">
                  <c:v>-145.53249999999997</c:v>
                </c:pt>
                <c:pt idx="112466">
                  <c:v>-145.53049999999999</c:v>
                </c:pt>
                <c:pt idx="112467">
                  <c:v>-145.52849999999998</c:v>
                </c:pt>
                <c:pt idx="112468">
                  <c:v>-145.52649999999997</c:v>
                </c:pt>
                <c:pt idx="112469">
                  <c:v>-145.52449999999999</c:v>
                </c:pt>
                <c:pt idx="112470">
                  <c:v>-145.52249999999998</c:v>
                </c:pt>
                <c:pt idx="112471">
                  <c:v>-145.52049999999997</c:v>
                </c:pt>
                <c:pt idx="112472">
                  <c:v>-145.51849999999999</c:v>
                </c:pt>
                <c:pt idx="112473">
                  <c:v>-145.51649999999998</c:v>
                </c:pt>
                <c:pt idx="112474">
                  <c:v>-145.51449999999997</c:v>
                </c:pt>
                <c:pt idx="112475">
                  <c:v>-145.51249999999999</c:v>
                </c:pt>
                <c:pt idx="112476">
                  <c:v>-145.51049999999998</c:v>
                </c:pt>
                <c:pt idx="112477">
                  <c:v>-145.50849999999997</c:v>
                </c:pt>
                <c:pt idx="112478">
                  <c:v>-145.50649999999999</c:v>
                </c:pt>
                <c:pt idx="112479">
                  <c:v>-145.50449999999998</c:v>
                </c:pt>
                <c:pt idx="112480">
                  <c:v>-145.50249999999997</c:v>
                </c:pt>
                <c:pt idx="112481">
                  <c:v>-145.50049999999999</c:v>
                </c:pt>
                <c:pt idx="112482">
                  <c:v>-145.49849999999998</c:v>
                </c:pt>
                <c:pt idx="112483">
                  <c:v>-145.49649999999997</c:v>
                </c:pt>
                <c:pt idx="112484">
                  <c:v>-145.49449999999999</c:v>
                </c:pt>
                <c:pt idx="112485">
                  <c:v>-145.49249999999998</c:v>
                </c:pt>
                <c:pt idx="112486">
                  <c:v>-145.49049999999997</c:v>
                </c:pt>
                <c:pt idx="112487">
                  <c:v>-145.48849999999999</c:v>
                </c:pt>
                <c:pt idx="112488">
                  <c:v>-145.48649999999998</c:v>
                </c:pt>
                <c:pt idx="112489">
                  <c:v>-145.48449999999997</c:v>
                </c:pt>
                <c:pt idx="112490">
                  <c:v>-145.48249999999999</c:v>
                </c:pt>
                <c:pt idx="112491">
                  <c:v>-145.48049999999998</c:v>
                </c:pt>
                <c:pt idx="112492">
                  <c:v>-145.47849999999997</c:v>
                </c:pt>
                <c:pt idx="112493">
                  <c:v>-145.47649999999999</c:v>
                </c:pt>
                <c:pt idx="112494">
                  <c:v>-145.47449999999998</c:v>
                </c:pt>
                <c:pt idx="112495">
                  <c:v>-145.47249999999997</c:v>
                </c:pt>
                <c:pt idx="112496">
                  <c:v>-145.47049999999999</c:v>
                </c:pt>
                <c:pt idx="112497">
                  <c:v>-145.46849999999998</c:v>
                </c:pt>
                <c:pt idx="112498">
                  <c:v>-145.46649999999997</c:v>
                </c:pt>
                <c:pt idx="112499">
                  <c:v>-145.46449999999999</c:v>
                </c:pt>
                <c:pt idx="112500">
                  <c:v>-145.46249999999998</c:v>
                </c:pt>
                <c:pt idx="112501">
                  <c:v>-145.46049999999997</c:v>
                </c:pt>
                <c:pt idx="112502">
                  <c:v>-145.45849999999999</c:v>
                </c:pt>
                <c:pt idx="112503">
                  <c:v>-145.45649999999998</c:v>
                </c:pt>
                <c:pt idx="112504">
                  <c:v>-145.45449999999997</c:v>
                </c:pt>
                <c:pt idx="112505">
                  <c:v>-145.45249999999999</c:v>
                </c:pt>
                <c:pt idx="112506">
                  <c:v>-145.45049999999998</c:v>
                </c:pt>
                <c:pt idx="112507">
                  <c:v>-145.44849999999997</c:v>
                </c:pt>
                <c:pt idx="112508">
                  <c:v>-145.44649999999999</c:v>
                </c:pt>
                <c:pt idx="112509">
                  <c:v>-145.44449999999998</c:v>
                </c:pt>
                <c:pt idx="112510">
                  <c:v>-145.44249999999997</c:v>
                </c:pt>
                <c:pt idx="112511">
                  <c:v>-145.44049999999999</c:v>
                </c:pt>
                <c:pt idx="112512">
                  <c:v>-145.43849999999998</c:v>
                </c:pt>
                <c:pt idx="112513">
                  <c:v>-145.43649999999997</c:v>
                </c:pt>
                <c:pt idx="112514">
                  <c:v>-145.43449999999999</c:v>
                </c:pt>
                <c:pt idx="112515">
                  <c:v>-145.43249999999998</c:v>
                </c:pt>
                <c:pt idx="112516">
                  <c:v>-145.43049999999997</c:v>
                </c:pt>
                <c:pt idx="112517">
                  <c:v>-145.42849999999999</c:v>
                </c:pt>
                <c:pt idx="112518">
                  <c:v>-145.42649999999998</c:v>
                </c:pt>
                <c:pt idx="112519">
                  <c:v>-145.42449999999997</c:v>
                </c:pt>
                <c:pt idx="112520">
                  <c:v>-145.42249999999999</c:v>
                </c:pt>
                <c:pt idx="112521">
                  <c:v>-145.42049999999998</c:v>
                </c:pt>
                <c:pt idx="112522">
                  <c:v>-145.41849999999997</c:v>
                </c:pt>
                <c:pt idx="112523">
                  <c:v>-145.41649999999998</c:v>
                </c:pt>
                <c:pt idx="112524">
                  <c:v>-145.41449999999998</c:v>
                </c:pt>
                <c:pt idx="112525">
                  <c:v>-145.41249999999997</c:v>
                </c:pt>
                <c:pt idx="112526">
                  <c:v>-145.41049999999998</c:v>
                </c:pt>
                <c:pt idx="112527">
                  <c:v>-145.40849999999998</c:v>
                </c:pt>
                <c:pt idx="112528">
                  <c:v>-145.40649999999997</c:v>
                </c:pt>
                <c:pt idx="112529">
                  <c:v>-145.40449999999998</c:v>
                </c:pt>
                <c:pt idx="112530">
                  <c:v>-145.40249999999997</c:v>
                </c:pt>
                <c:pt idx="112531">
                  <c:v>-145.40049999999997</c:v>
                </c:pt>
                <c:pt idx="112532">
                  <c:v>-145.39849999999998</c:v>
                </c:pt>
                <c:pt idx="112533">
                  <c:v>-145.39649999999997</c:v>
                </c:pt>
                <c:pt idx="112534">
                  <c:v>-145.39449999999997</c:v>
                </c:pt>
                <c:pt idx="112535">
                  <c:v>-145.39249999999998</c:v>
                </c:pt>
                <c:pt idx="112536">
                  <c:v>-145.39049999999997</c:v>
                </c:pt>
                <c:pt idx="112537">
                  <c:v>-145.38849999999996</c:v>
                </c:pt>
                <c:pt idx="112538">
                  <c:v>-145.38649999999998</c:v>
                </c:pt>
                <c:pt idx="112539">
                  <c:v>-145.38449999999997</c:v>
                </c:pt>
                <c:pt idx="112540">
                  <c:v>-145.38249999999996</c:v>
                </c:pt>
                <c:pt idx="112541">
                  <c:v>-145.38049999999998</c:v>
                </c:pt>
                <c:pt idx="112542">
                  <c:v>-145.37849999999997</c:v>
                </c:pt>
                <c:pt idx="112543">
                  <c:v>-145.37649999999996</c:v>
                </c:pt>
                <c:pt idx="112544">
                  <c:v>-145.37449999999998</c:v>
                </c:pt>
                <c:pt idx="112545">
                  <c:v>-145.37249999999997</c:v>
                </c:pt>
                <c:pt idx="112546">
                  <c:v>-145.37049999999996</c:v>
                </c:pt>
                <c:pt idx="112547">
                  <c:v>-145.36849999999998</c:v>
                </c:pt>
                <c:pt idx="112548">
                  <c:v>-145.36649999999997</c:v>
                </c:pt>
                <c:pt idx="112549">
                  <c:v>-145.36449999999996</c:v>
                </c:pt>
                <c:pt idx="112550">
                  <c:v>-145.36249999999998</c:v>
                </c:pt>
                <c:pt idx="112551">
                  <c:v>-145.36049999999997</c:v>
                </c:pt>
                <c:pt idx="112552">
                  <c:v>-145.35849999999996</c:v>
                </c:pt>
                <c:pt idx="112553">
                  <c:v>-145.35649999999998</c:v>
                </c:pt>
                <c:pt idx="112554">
                  <c:v>-145.35449999999997</c:v>
                </c:pt>
                <c:pt idx="112555">
                  <c:v>-145.35249999999996</c:v>
                </c:pt>
                <c:pt idx="112556">
                  <c:v>-145.35049999999998</c:v>
                </c:pt>
                <c:pt idx="112557">
                  <c:v>-145.34849999999997</c:v>
                </c:pt>
                <c:pt idx="112558">
                  <c:v>-145.34649999999996</c:v>
                </c:pt>
                <c:pt idx="112559">
                  <c:v>-145.34449999999998</c:v>
                </c:pt>
                <c:pt idx="112560">
                  <c:v>-145.34249999999997</c:v>
                </c:pt>
                <c:pt idx="112561">
                  <c:v>-145.34049999999996</c:v>
                </c:pt>
                <c:pt idx="112562">
                  <c:v>-145.33849999999998</c:v>
                </c:pt>
                <c:pt idx="112563">
                  <c:v>-145.33649999999997</c:v>
                </c:pt>
                <c:pt idx="112564">
                  <c:v>-145.33449999999999</c:v>
                </c:pt>
                <c:pt idx="112565">
                  <c:v>-145.33249999999998</c:v>
                </c:pt>
                <c:pt idx="112566">
                  <c:v>-145.33049999999997</c:v>
                </c:pt>
                <c:pt idx="112567">
                  <c:v>-145.32849999999999</c:v>
                </c:pt>
                <c:pt idx="112568">
                  <c:v>-145.32649999999998</c:v>
                </c:pt>
                <c:pt idx="112569">
                  <c:v>-145.32449999999997</c:v>
                </c:pt>
                <c:pt idx="112570">
                  <c:v>-145.32249999999999</c:v>
                </c:pt>
                <c:pt idx="112571">
                  <c:v>-145.32049999999998</c:v>
                </c:pt>
                <c:pt idx="112572">
                  <c:v>-145.31849999999997</c:v>
                </c:pt>
                <c:pt idx="112573">
                  <c:v>-145.31649999999999</c:v>
                </c:pt>
                <c:pt idx="112574">
                  <c:v>-145.31449999999998</c:v>
                </c:pt>
                <c:pt idx="112575">
                  <c:v>-145.31249999999997</c:v>
                </c:pt>
                <c:pt idx="112576">
                  <c:v>-145.31049999999999</c:v>
                </c:pt>
                <c:pt idx="112577">
                  <c:v>-145.30849999999998</c:v>
                </c:pt>
                <c:pt idx="112578">
                  <c:v>-145.30649999999997</c:v>
                </c:pt>
                <c:pt idx="112579">
                  <c:v>-145.30449999999999</c:v>
                </c:pt>
                <c:pt idx="112580">
                  <c:v>-145.30249999999998</c:v>
                </c:pt>
                <c:pt idx="112581">
                  <c:v>-145.30049999999997</c:v>
                </c:pt>
                <c:pt idx="112582">
                  <c:v>-145.29849999999999</c:v>
                </c:pt>
                <c:pt idx="112583">
                  <c:v>-145.29649999999998</c:v>
                </c:pt>
                <c:pt idx="112584">
                  <c:v>-145.29449999999997</c:v>
                </c:pt>
                <c:pt idx="112585">
                  <c:v>-145.29249999999999</c:v>
                </c:pt>
                <c:pt idx="112586">
                  <c:v>-145.29049999999998</c:v>
                </c:pt>
                <c:pt idx="112587">
                  <c:v>-145.28849999999997</c:v>
                </c:pt>
                <c:pt idx="112588">
                  <c:v>-145.28649999999999</c:v>
                </c:pt>
                <c:pt idx="112589">
                  <c:v>-145.28449999999998</c:v>
                </c:pt>
                <c:pt idx="112590">
                  <c:v>-145.28249999999997</c:v>
                </c:pt>
                <c:pt idx="112591">
                  <c:v>-145.28049999999999</c:v>
                </c:pt>
                <c:pt idx="112592">
                  <c:v>-145.27849999999998</c:v>
                </c:pt>
                <c:pt idx="112593">
                  <c:v>-145.27649999999997</c:v>
                </c:pt>
                <c:pt idx="112594">
                  <c:v>-145.27449999999999</c:v>
                </c:pt>
                <c:pt idx="112595">
                  <c:v>-145.27249999999998</c:v>
                </c:pt>
                <c:pt idx="112596">
                  <c:v>-145.27049999999997</c:v>
                </c:pt>
                <c:pt idx="112597">
                  <c:v>-145.26849999999999</c:v>
                </c:pt>
                <c:pt idx="112598">
                  <c:v>-145.26649999999998</c:v>
                </c:pt>
                <c:pt idx="112599">
                  <c:v>-145.26449999999997</c:v>
                </c:pt>
                <c:pt idx="112600">
                  <c:v>-145.26249999999999</c:v>
                </c:pt>
                <c:pt idx="112601">
                  <c:v>-145.26049999999998</c:v>
                </c:pt>
                <c:pt idx="112602">
                  <c:v>-145.25849999999997</c:v>
                </c:pt>
                <c:pt idx="112603">
                  <c:v>-145.25649999999999</c:v>
                </c:pt>
                <c:pt idx="112604">
                  <c:v>-145.25449999999998</c:v>
                </c:pt>
                <c:pt idx="112605">
                  <c:v>-145.25249999999997</c:v>
                </c:pt>
                <c:pt idx="112606">
                  <c:v>-145.25049999999999</c:v>
                </c:pt>
                <c:pt idx="112607">
                  <c:v>-145.24849999999998</c:v>
                </c:pt>
                <c:pt idx="112608">
                  <c:v>-145.24649999999997</c:v>
                </c:pt>
                <c:pt idx="112609">
                  <c:v>-145.24449999999999</c:v>
                </c:pt>
                <c:pt idx="112610">
                  <c:v>-145.24249999999998</c:v>
                </c:pt>
                <c:pt idx="112611">
                  <c:v>-145.24049999999997</c:v>
                </c:pt>
                <c:pt idx="112612">
                  <c:v>-145.23849999999999</c:v>
                </c:pt>
                <c:pt idx="112613">
                  <c:v>-145.23649999999998</c:v>
                </c:pt>
                <c:pt idx="112614">
                  <c:v>-145.23449999999997</c:v>
                </c:pt>
                <c:pt idx="112615">
                  <c:v>-145.23249999999999</c:v>
                </c:pt>
                <c:pt idx="112616">
                  <c:v>-145.23049999999998</c:v>
                </c:pt>
                <c:pt idx="112617">
                  <c:v>-145.22849999999997</c:v>
                </c:pt>
                <c:pt idx="112618">
                  <c:v>-145.22649999999999</c:v>
                </c:pt>
                <c:pt idx="112619">
                  <c:v>-145.22449999999998</c:v>
                </c:pt>
                <c:pt idx="112620">
                  <c:v>-145.22249999999997</c:v>
                </c:pt>
                <c:pt idx="112621">
                  <c:v>-145.22049999999999</c:v>
                </c:pt>
                <c:pt idx="112622">
                  <c:v>-145.21849999999998</c:v>
                </c:pt>
                <c:pt idx="112623">
                  <c:v>-145.21649999999997</c:v>
                </c:pt>
                <c:pt idx="112624">
                  <c:v>-145.21449999999999</c:v>
                </c:pt>
                <c:pt idx="112625">
                  <c:v>-145.21249999999998</c:v>
                </c:pt>
                <c:pt idx="112626">
                  <c:v>-145.21049999999997</c:v>
                </c:pt>
                <c:pt idx="112627">
                  <c:v>-145.20849999999999</c:v>
                </c:pt>
                <c:pt idx="112628">
                  <c:v>-145.20649999999998</c:v>
                </c:pt>
                <c:pt idx="112629">
                  <c:v>-145.20449999999997</c:v>
                </c:pt>
                <c:pt idx="112630">
                  <c:v>-145.20249999999999</c:v>
                </c:pt>
                <c:pt idx="112631">
                  <c:v>-145.20049999999998</c:v>
                </c:pt>
                <c:pt idx="112632">
                  <c:v>-145.19849999999997</c:v>
                </c:pt>
                <c:pt idx="112633">
                  <c:v>-145.19649999999999</c:v>
                </c:pt>
                <c:pt idx="112634">
                  <c:v>-145.19449999999998</c:v>
                </c:pt>
                <c:pt idx="112635">
                  <c:v>-145.19249999999997</c:v>
                </c:pt>
                <c:pt idx="112636">
                  <c:v>-145.19049999999999</c:v>
                </c:pt>
                <c:pt idx="112637">
                  <c:v>-145.18849999999998</c:v>
                </c:pt>
                <c:pt idx="112638">
                  <c:v>-145.18649999999997</c:v>
                </c:pt>
                <c:pt idx="112639">
                  <c:v>-145.18449999999999</c:v>
                </c:pt>
                <c:pt idx="112640">
                  <c:v>-145.18249999999998</c:v>
                </c:pt>
                <c:pt idx="112641">
                  <c:v>-145.18049999999997</c:v>
                </c:pt>
                <c:pt idx="112642">
                  <c:v>-145.17849999999999</c:v>
                </c:pt>
                <c:pt idx="112643">
                  <c:v>-145.17649999999998</c:v>
                </c:pt>
                <c:pt idx="112644">
                  <c:v>-145.17449999999997</c:v>
                </c:pt>
                <c:pt idx="112645">
                  <c:v>-145.17249999999999</c:v>
                </c:pt>
                <c:pt idx="112646">
                  <c:v>-145.17049999999998</c:v>
                </c:pt>
                <c:pt idx="112647">
                  <c:v>-145.16849999999997</c:v>
                </c:pt>
                <c:pt idx="112648">
                  <c:v>-145.16649999999998</c:v>
                </c:pt>
                <c:pt idx="112649">
                  <c:v>-145.16449999999998</c:v>
                </c:pt>
                <c:pt idx="112650">
                  <c:v>-145.16249999999997</c:v>
                </c:pt>
                <c:pt idx="112651">
                  <c:v>-145.16049999999998</c:v>
                </c:pt>
                <c:pt idx="112652">
                  <c:v>-145.15849999999998</c:v>
                </c:pt>
                <c:pt idx="112653">
                  <c:v>-145.15649999999997</c:v>
                </c:pt>
                <c:pt idx="112654">
                  <c:v>-145.15449999999998</c:v>
                </c:pt>
                <c:pt idx="112655">
                  <c:v>-145.15249999999997</c:v>
                </c:pt>
                <c:pt idx="112656">
                  <c:v>-145.15049999999997</c:v>
                </c:pt>
                <c:pt idx="112657">
                  <c:v>-145.14849999999998</c:v>
                </c:pt>
                <c:pt idx="112658">
                  <c:v>-145.14649999999997</c:v>
                </c:pt>
                <c:pt idx="112659">
                  <c:v>-145.14449999999997</c:v>
                </c:pt>
                <c:pt idx="112660">
                  <c:v>-145.14249999999998</c:v>
                </c:pt>
                <c:pt idx="112661">
                  <c:v>-145.14049999999997</c:v>
                </c:pt>
                <c:pt idx="112662">
                  <c:v>-145.13849999999996</c:v>
                </c:pt>
                <c:pt idx="112663">
                  <c:v>-145.13649999999998</c:v>
                </c:pt>
                <c:pt idx="112664">
                  <c:v>-145.13449999999997</c:v>
                </c:pt>
                <c:pt idx="112665">
                  <c:v>-145.13249999999996</c:v>
                </c:pt>
                <c:pt idx="112666">
                  <c:v>-145.13049999999998</c:v>
                </c:pt>
                <c:pt idx="112667">
                  <c:v>-145.12849999999997</c:v>
                </c:pt>
                <c:pt idx="112668">
                  <c:v>-145.12649999999996</c:v>
                </c:pt>
                <c:pt idx="112669">
                  <c:v>-145.12449999999998</c:v>
                </c:pt>
                <c:pt idx="112670">
                  <c:v>-145.12249999999997</c:v>
                </c:pt>
                <c:pt idx="112671">
                  <c:v>-145.12049999999996</c:v>
                </c:pt>
                <c:pt idx="112672">
                  <c:v>-145.11849999999998</c:v>
                </c:pt>
                <c:pt idx="112673">
                  <c:v>-145.11649999999997</c:v>
                </c:pt>
                <c:pt idx="112674">
                  <c:v>-145.11449999999996</c:v>
                </c:pt>
                <c:pt idx="112675">
                  <c:v>-145.11249999999998</c:v>
                </c:pt>
                <c:pt idx="112676">
                  <c:v>-145.11049999999997</c:v>
                </c:pt>
                <c:pt idx="112677">
                  <c:v>-145.10849999999996</c:v>
                </c:pt>
                <c:pt idx="112678">
                  <c:v>-145.10649999999998</c:v>
                </c:pt>
                <c:pt idx="112679">
                  <c:v>-145.10449999999997</c:v>
                </c:pt>
                <c:pt idx="112680">
                  <c:v>-145.10249999999996</c:v>
                </c:pt>
                <c:pt idx="112681">
                  <c:v>-145.10049999999998</c:v>
                </c:pt>
                <c:pt idx="112682">
                  <c:v>-145.09849999999997</c:v>
                </c:pt>
                <c:pt idx="112683">
                  <c:v>-145.09649999999996</c:v>
                </c:pt>
                <c:pt idx="112684">
                  <c:v>-145.09449999999998</c:v>
                </c:pt>
                <c:pt idx="112685">
                  <c:v>-145.09249999999997</c:v>
                </c:pt>
                <c:pt idx="112686">
                  <c:v>-145.09049999999996</c:v>
                </c:pt>
                <c:pt idx="112687">
                  <c:v>-145.08849999999998</c:v>
                </c:pt>
                <c:pt idx="112688">
                  <c:v>-145.08649999999997</c:v>
                </c:pt>
                <c:pt idx="112689">
                  <c:v>-145.08449999999999</c:v>
                </c:pt>
                <c:pt idx="112690">
                  <c:v>-145.08249999999998</c:v>
                </c:pt>
                <c:pt idx="112691">
                  <c:v>-145.08049999999997</c:v>
                </c:pt>
                <c:pt idx="112692">
                  <c:v>-145.07849999999999</c:v>
                </c:pt>
                <c:pt idx="112693">
                  <c:v>-145.07649999999998</c:v>
                </c:pt>
                <c:pt idx="112694">
                  <c:v>-145.07449999999997</c:v>
                </c:pt>
                <c:pt idx="112695">
                  <c:v>-145.07249999999999</c:v>
                </c:pt>
                <c:pt idx="112696">
                  <c:v>-145.07049999999998</c:v>
                </c:pt>
                <c:pt idx="112697">
                  <c:v>-145.06849999999997</c:v>
                </c:pt>
                <c:pt idx="112698">
                  <c:v>-145.06649999999999</c:v>
                </c:pt>
                <c:pt idx="112699">
                  <c:v>-145.06449999999998</c:v>
                </c:pt>
                <c:pt idx="112700">
                  <c:v>-145.06249999999997</c:v>
                </c:pt>
                <c:pt idx="112701">
                  <c:v>-145.06049999999999</c:v>
                </c:pt>
                <c:pt idx="112702">
                  <c:v>-145.05849999999998</c:v>
                </c:pt>
                <c:pt idx="112703">
                  <c:v>-145.05649999999997</c:v>
                </c:pt>
                <c:pt idx="112704">
                  <c:v>-145.05449999999999</c:v>
                </c:pt>
                <c:pt idx="112705">
                  <c:v>-145.05249999999998</c:v>
                </c:pt>
                <c:pt idx="112706">
                  <c:v>-145.05049999999997</c:v>
                </c:pt>
                <c:pt idx="112707">
                  <c:v>-145.04849999999999</c:v>
                </c:pt>
                <c:pt idx="112708">
                  <c:v>-145.04649999999998</c:v>
                </c:pt>
                <c:pt idx="112709">
                  <c:v>-145.04449999999997</c:v>
                </c:pt>
                <c:pt idx="112710">
                  <c:v>-145.04249999999999</c:v>
                </c:pt>
                <c:pt idx="112711">
                  <c:v>-145.04049999999998</c:v>
                </c:pt>
                <c:pt idx="112712">
                  <c:v>-145.03849999999997</c:v>
                </c:pt>
                <c:pt idx="112713">
                  <c:v>-145.03649999999999</c:v>
                </c:pt>
                <c:pt idx="112714">
                  <c:v>-145.03449999999998</c:v>
                </c:pt>
                <c:pt idx="112715">
                  <c:v>-145.03249999999997</c:v>
                </c:pt>
                <c:pt idx="112716">
                  <c:v>-145.03049999999999</c:v>
                </c:pt>
                <c:pt idx="112717">
                  <c:v>-145.02849999999998</c:v>
                </c:pt>
                <c:pt idx="112718">
                  <c:v>-145.02649999999997</c:v>
                </c:pt>
                <c:pt idx="112719">
                  <c:v>-145.02449999999999</c:v>
                </c:pt>
                <c:pt idx="112720">
                  <c:v>-145.02249999999998</c:v>
                </c:pt>
                <c:pt idx="112721">
                  <c:v>-145.02049999999997</c:v>
                </c:pt>
                <c:pt idx="112722">
                  <c:v>-145.01849999999999</c:v>
                </c:pt>
                <c:pt idx="112723">
                  <c:v>-145.01649999999998</c:v>
                </c:pt>
                <c:pt idx="112724">
                  <c:v>-145.01449999999997</c:v>
                </c:pt>
                <c:pt idx="112725">
                  <c:v>-145.01249999999999</c:v>
                </c:pt>
                <c:pt idx="112726">
                  <c:v>-145.01049999999998</c:v>
                </c:pt>
                <c:pt idx="112727">
                  <c:v>-145.00849999999997</c:v>
                </c:pt>
                <c:pt idx="112728">
                  <c:v>-145.00649999999999</c:v>
                </c:pt>
                <c:pt idx="112729">
                  <c:v>-145.00449999999998</c:v>
                </c:pt>
                <c:pt idx="112730">
                  <c:v>-145.00249999999997</c:v>
                </c:pt>
                <c:pt idx="112731">
                  <c:v>-145.00049999999999</c:v>
                </c:pt>
                <c:pt idx="112732">
                  <c:v>-144.99849999999998</c:v>
                </c:pt>
                <c:pt idx="112733">
                  <c:v>-144.99649999999997</c:v>
                </c:pt>
                <c:pt idx="112734">
                  <c:v>-144.99449999999999</c:v>
                </c:pt>
                <c:pt idx="112735">
                  <c:v>-144.99249999999998</c:v>
                </c:pt>
                <c:pt idx="112736">
                  <c:v>-144.99049999999997</c:v>
                </c:pt>
                <c:pt idx="112737">
                  <c:v>-144.98849999999999</c:v>
                </c:pt>
                <c:pt idx="112738">
                  <c:v>-144.98649999999998</c:v>
                </c:pt>
                <c:pt idx="112739">
                  <c:v>-144.98449999999997</c:v>
                </c:pt>
                <c:pt idx="112740">
                  <c:v>-144.98249999999999</c:v>
                </c:pt>
                <c:pt idx="112741">
                  <c:v>-144.98049999999998</c:v>
                </c:pt>
                <c:pt idx="112742">
                  <c:v>-144.97849999999997</c:v>
                </c:pt>
                <c:pt idx="112743">
                  <c:v>-144.97649999999999</c:v>
                </c:pt>
                <c:pt idx="112744">
                  <c:v>-144.97449999999998</c:v>
                </c:pt>
                <c:pt idx="112745">
                  <c:v>-144.97249999999997</c:v>
                </c:pt>
                <c:pt idx="112746">
                  <c:v>-144.97049999999999</c:v>
                </c:pt>
                <c:pt idx="112747">
                  <c:v>-144.96849999999998</c:v>
                </c:pt>
                <c:pt idx="112748">
                  <c:v>-144.96649999999997</c:v>
                </c:pt>
                <c:pt idx="112749">
                  <c:v>-144.96449999999999</c:v>
                </c:pt>
                <c:pt idx="112750">
                  <c:v>-144.96249999999998</c:v>
                </c:pt>
                <c:pt idx="112751">
                  <c:v>-144.96049999999997</c:v>
                </c:pt>
                <c:pt idx="112752">
                  <c:v>-144.95849999999999</c:v>
                </c:pt>
                <c:pt idx="112753">
                  <c:v>-144.95649999999998</c:v>
                </c:pt>
                <c:pt idx="112754">
                  <c:v>-144.95449999999997</c:v>
                </c:pt>
                <c:pt idx="112755">
                  <c:v>-144.95249999999999</c:v>
                </c:pt>
                <c:pt idx="112756">
                  <c:v>-144.95049999999998</c:v>
                </c:pt>
                <c:pt idx="112757">
                  <c:v>-144.94849999999997</c:v>
                </c:pt>
                <c:pt idx="112758">
                  <c:v>-144.94649999999999</c:v>
                </c:pt>
                <c:pt idx="112759">
                  <c:v>-144.94449999999998</c:v>
                </c:pt>
                <c:pt idx="112760">
                  <c:v>-144.94249999999997</c:v>
                </c:pt>
                <c:pt idx="112761">
                  <c:v>-144.94049999999999</c:v>
                </c:pt>
                <c:pt idx="112762">
                  <c:v>-144.93849999999998</c:v>
                </c:pt>
                <c:pt idx="112763">
                  <c:v>-144.93649999999997</c:v>
                </c:pt>
                <c:pt idx="112764">
                  <c:v>-144.93449999999999</c:v>
                </c:pt>
                <c:pt idx="112765">
                  <c:v>-144.93249999999998</c:v>
                </c:pt>
                <c:pt idx="112766">
                  <c:v>-144.93049999999997</c:v>
                </c:pt>
                <c:pt idx="112767">
                  <c:v>-144.92849999999999</c:v>
                </c:pt>
                <c:pt idx="112768">
                  <c:v>-144.92649999999998</c:v>
                </c:pt>
                <c:pt idx="112769">
                  <c:v>-144.92449999999997</c:v>
                </c:pt>
                <c:pt idx="112770">
                  <c:v>-144.92249999999999</c:v>
                </c:pt>
                <c:pt idx="112771">
                  <c:v>-144.92049999999998</c:v>
                </c:pt>
                <c:pt idx="112772">
                  <c:v>-144.91849999999997</c:v>
                </c:pt>
                <c:pt idx="112773">
                  <c:v>-144.91649999999998</c:v>
                </c:pt>
                <c:pt idx="112774">
                  <c:v>-144.91449999999998</c:v>
                </c:pt>
                <c:pt idx="112775">
                  <c:v>-144.91249999999997</c:v>
                </c:pt>
                <c:pt idx="112776">
                  <c:v>-144.91049999999998</c:v>
                </c:pt>
                <c:pt idx="112777">
                  <c:v>-144.90849999999998</c:v>
                </c:pt>
                <c:pt idx="112778">
                  <c:v>-144.90649999999997</c:v>
                </c:pt>
                <c:pt idx="112779">
                  <c:v>-144.90449999999998</c:v>
                </c:pt>
                <c:pt idx="112780">
                  <c:v>-144.90249999999997</c:v>
                </c:pt>
                <c:pt idx="112781">
                  <c:v>-144.90049999999997</c:v>
                </c:pt>
                <c:pt idx="112782">
                  <c:v>-144.89849999999998</c:v>
                </c:pt>
                <c:pt idx="112783">
                  <c:v>-144.89649999999997</c:v>
                </c:pt>
                <c:pt idx="112784">
                  <c:v>-144.89449999999997</c:v>
                </c:pt>
                <c:pt idx="112785">
                  <c:v>-144.89249999999998</c:v>
                </c:pt>
                <c:pt idx="112786">
                  <c:v>-144.89049999999997</c:v>
                </c:pt>
                <c:pt idx="112787">
                  <c:v>-144.88849999999996</c:v>
                </c:pt>
                <c:pt idx="112788">
                  <c:v>-144.88649999999998</c:v>
                </c:pt>
                <c:pt idx="112789">
                  <c:v>-144.88449999999997</c:v>
                </c:pt>
                <c:pt idx="112790">
                  <c:v>-144.88249999999996</c:v>
                </c:pt>
                <c:pt idx="112791">
                  <c:v>-144.88049999999998</c:v>
                </c:pt>
                <c:pt idx="112792">
                  <c:v>-144.87849999999997</c:v>
                </c:pt>
                <c:pt idx="112793">
                  <c:v>-144.87649999999996</c:v>
                </c:pt>
                <c:pt idx="112794">
                  <c:v>-144.87449999999998</c:v>
                </c:pt>
                <c:pt idx="112795">
                  <c:v>-144.87249999999997</c:v>
                </c:pt>
                <c:pt idx="112796">
                  <c:v>-144.87049999999996</c:v>
                </c:pt>
                <c:pt idx="112797">
                  <c:v>-144.86849999999998</c:v>
                </c:pt>
                <c:pt idx="112798">
                  <c:v>-144.86649999999997</c:v>
                </c:pt>
                <c:pt idx="112799">
                  <c:v>-144.86449999999996</c:v>
                </c:pt>
                <c:pt idx="112800">
                  <c:v>-144.86249999999998</c:v>
                </c:pt>
                <c:pt idx="112801">
                  <c:v>-144.86049999999997</c:v>
                </c:pt>
                <c:pt idx="112802">
                  <c:v>-144.85849999999996</c:v>
                </c:pt>
                <c:pt idx="112803">
                  <c:v>-144.85649999999998</c:v>
                </c:pt>
                <c:pt idx="112804">
                  <c:v>-144.85449999999997</c:v>
                </c:pt>
                <c:pt idx="112805">
                  <c:v>-144.85249999999996</c:v>
                </c:pt>
                <c:pt idx="112806">
                  <c:v>-144.85049999999998</c:v>
                </c:pt>
                <c:pt idx="112807">
                  <c:v>-144.84849999999997</c:v>
                </c:pt>
                <c:pt idx="112808">
                  <c:v>-144.84649999999996</c:v>
                </c:pt>
                <c:pt idx="112809">
                  <c:v>-144.84449999999998</c:v>
                </c:pt>
                <c:pt idx="112810">
                  <c:v>-144.84249999999997</c:v>
                </c:pt>
                <c:pt idx="112811">
                  <c:v>-144.84049999999996</c:v>
                </c:pt>
                <c:pt idx="112812">
                  <c:v>-144.83849999999998</c:v>
                </c:pt>
                <c:pt idx="112813">
                  <c:v>-144.83649999999997</c:v>
                </c:pt>
                <c:pt idx="112814">
                  <c:v>-144.83449999999999</c:v>
                </c:pt>
                <c:pt idx="112815">
                  <c:v>-144.83249999999998</c:v>
                </c:pt>
                <c:pt idx="112816">
                  <c:v>-144.83049999999997</c:v>
                </c:pt>
                <c:pt idx="112817">
                  <c:v>-144.82849999999999</c:v>
                </c:pt>
                <c:pt idx="112818">
                  <c:v>-144.82649999999998</c:v>
                </c:pt>
                <c:pt idx="112819">
                  <c:v>-144.82449999999997</c:v>
                </c:pt>
                <c:pt idx="112820">
                  <c:v>-144.82249999999999</c:v>
                </c:pt>
                <c:pt idx="112821">
                  <c:v>-144.82049999999998</c:v>
                </c:pt>
                <c:pt idx="112822">
                  <c:v>-144.81849999999997</c:v>
                </c:pt>
                <c:pt idx="112823">
                  <c:v>-144.81649999999999</c:v>
                </c:pt>
                <c:pt idx="112824">
                  <c:v>-144.81449999999998</c:v>
                </c:pt>
                <c:pt idx="112825">
                  <c:v>-144.81249999999997</c:v>
                </c:pt>
                <c:pt idx="112826">
                  <c:v>-144.81049999999999</c:v>
                </c:pt>
                <c:pt idx="112827">
                  <c:v>-144.80849999999998</c:v>
                </c:pt>
                <c:pt idx="112828">
                  <c:v>-144.80649999999997</c:v>
                </c:pt>
                <c:pt idx="112829">
                  <c:v>-144.80449999999999</c:v>
                </c:pt>
                <c:pt idx="112830">
                  <c:v>-144.80249999999998</c:v>
                </c:pt>
                <c:pt idx="112831">
                  <c:v>-144.80049999999997</c:v>
                </c:pt>
                <c:pt idx="112832">
                  <c:v>-144.79849999999999</c:v>
                </c:pt>
                <c:pt idx="112833">
                  <c:v>-144.79649999999998</c:v>
                </c:pt>
                <c:pt idx="112834">
                  <c:v>-144.79449999999997</c:v>
                </c:pt>
                <c:pt idx="112835">
                  <c:v>-144.79249999999999</c:v>
                </c:pt>
                <c:pt idx="112836">
                  <c:v>-144.79049999999998</c:v>
                </c:pt>
                <c:pt idx="112837">
                  <c:v>-144.78849999999997</c:v>
                </c:pt>
                <c:pt idx="112838">
                  <c:v>-144.78649999999999</c:v>
                </c:pt>
                <c:pt idx="112839">
                  <c:v>-144.78449999999998</c:v>
                </c:pt>
                <c:pt idx="112840">
                  <c:v>-144.78249999999997</c:v>
                </c:pt>
                <c:pt idx="112841">
                  <c:v>-144.78049999999999</c:v>
                </c:pt>
                <c:pt idx="112842">
                  <c:v>-144.77849999999998</c:v>
                </c:pt>
                <c:pt idx="112843">
                  <c:v>-144.77649999999997</c:v>
                </c:pt>
                <c:pt idx="112844">
                  <c:v>-144.77449999999999</c:v>
                </c:pt>
                <c:pt idx="112845">
                  <c:v>-144.77249999999998</c:v>
                </c:pt>
                <c:pt idx="112846">
                  <c:v>-144.77049999999997</c:v>
                </c:pt>
                <c:pt idx="112847">
                  <c:v>-144.76849999999999</c:v>
                </c:pt>
                <c:pt idx="112848">
                  <c:v>-144.76649999999998</c:v>
                </c:pt>
                <c:pt idx="112849">
                  <c:v>-144.76449999999997</c:v>
                </c:pt>
                <c:pt idx="112850">
                  <c:v>-144.76249999999999</c:v>
                </c:pt>
                <c:pt idx="112851">
                  <c:v>-144.76049999999998</c:v>
                </c:pt>
                <c:pt idx="112852">
                  <c:v>-144.75849999999997</c:v>
                </c:pt>
                <c:pt idx="112853">
                  <c:v>-144.75649999999999</c:v>
                </c:pt>
                <c:pt idx="112854">
                  <c:v>-144.75449999999998</c:v>
                </c:pt>
                <c:pt idx="112855">
                  <c:v>-144.75249999999997</c:v>
                </c:pt>
                <c:pt idx="112856">
                  <c:v>-144.75049999999999</c:v>
                </c:pt>
                <c:pt idx="112857">
                  <c:v>-144.74849999999998</c:v>
                </c:pt>
                <c:pt idx="112858">
                  <c:v>-144.74649999999997</c:v>
                </c:pt>
                <c:pt idx="112859">
                  <c:v>-144.74449999999999</c:v>
                </c:pt>
                <c:pt idx="112860">
                  <c:v>-144.74249999999998</c:v>
                </c:pt>
                <c:pt idx="112861">
                  <c:v>-144.74049999999997</c:v>
                </c:pt>
                <c:pt idx="112862">
                  <c:v>-144.73849999999999</c:v>
                </c:pt>
                <c:pt idx="112863">
                  <c:v>-144.73649999999998</c:v>
                </c:pt>
                <c:pt idx="112864">
                  <c:v>-144.73449999999997</c:v>
                </c:pt>
                <c:pt idx="112865">
                  <c:v>-144.73249999999999</c:v>
                </c:pt>
                <c:pt idx="112866">
                  <c:v>-144.73049999999998</c:v>
                </c:pt>
                <c:pt idx="112867">
                  <c:v>-144.72849999999997</c:v>
                </c:pt>
                <c:pt idx="112868">
                  <c:v>-144.72649999999999</c:v>
                </c:pt>
                <c:pt idx="112869">
                  <c:v>-144.72449999999998</c:v>
                </c:pt>
                <c:pt idx="112870">
                  <c:v>-144.72249999999997</c:v>
                </c:pt>
                <c:pt idx="112871">
                  <c:v>-144.72049999999999</c:v>
                </c:pt>
                <c:pt idx="112872">
                  <c:v>-144.71849999999998</c:v>
                </c:pt>
                <c:pt idx="112873">
                  <c:v>-144.71649999999997</c:v>
                </c:pt>
                <c:pt idx="112874">
                  <c:v>-144.71449999999999</c:v>
                </c:pt>
                <c:pt idx="112875">
                  <c:v>-144.71249999999998</c:v>
                </c:pt>
                <c:pt idx="112876">
                  <c:v>-144.71049999999997</c:v>
                </c:pt>
                <c:pt idx="112877">
                  <c:v>-144.70849999999999</c:v>
                </c:pt>
                <c:pt idx="112878">
                  <c:v>-144.70649999999998</c:v>
                </c:pt>
                <c:pt idx="112879">
                  <c:v>-144.70449999999997</c:v>
                </c:pt>
                <c:pt idx="112880">
                  <c:v>-144.70249999999999</c:v>
                </c:pt>
                <c:pt idx="112881">
                  <c:v>-144.70049999999998</c:v>
                </c:pt>
                <c:pt idx="112882">
                  <c:v>-144.69849999999997</c:v>
                </c:pt>
                <c:pt idx="112883">
                  <c:v>-144.69649999999999</c:v>
                </c:pt>
                <c:pt idx="112884">
                  <c:v>-144.69449999999998</c:v>
                </c:pt>
                <c:pt idx="112885">
                  <c:v>-144.69249999999997</c:v>
                </c:pt>
                <c:pt idx="112886">
                  <c:v>-144.69049999999999</c:v>
                </c:pt>
                <c:pt idx="112887">
                  <c:v>-144.68849999999998</c:v>
                </c:pt>
                <c:pt idx="112888">
                  <c:v>-144.68649999999997</c:v>
                </c:pt>
                <c:pt idx="112889">
                  <c:v>-144.68449999999999</c:v>
                </c:pt>
                <c:pt idx="112890">
                  <c:v>-144.68249999999998</c:v>
                </c:pt>
                <c:pt idx="112891">
                  <c:v>-144.68049999999997</c:v>
                </c:pt>
                <c:pt idx="112892">
                  <c:v>-144.67849999999999</c:v>
                </c:pt>
                <c:pt idx="112893">
                  <c:v>-144.67649999999998</c:v>
                </c:pt>
                <c:pt idx="112894">
                  <c:v>-144.67449999999997</c:v>
                </c:pt>
                <c:pt idx="112895">
                  <c:v>-144.67249999999999</c:v>
                </c:pt>
                <c:pt idx="112896">
                  <c:v>-144.67049999999998</c:v>
                </c:pt>
                <c:pt idx="112897">
                  <c:v>-144.66849999999997</c:v>
                </c:pt>
                <c:pt idx="112898">
                  <c:v>-144.66649999999998</c:v>
                </c:pt>
                <c:pt idx="112899">
                  <c:v>-144.66449999999998</c:v>
                </c:pt>
                <c:pt idx="112900">
                  <c:v>-144.66249999999997</c:v>
                </c:pt>
                <c:pt idx="112901">
                  <c:v>-144.66049999999998</c:v>
                </c:pt>
                <c:pt idx="112902">
                  <c:v>-144.65849999999998</c:v>
                </c:pt>
                <c:pt idx="112903">
                  <c:v>-144.65649999999997</c:v>
                </c:pt>
                <c:pt idx="112904">
                  <c:v>-144.65449999999998</c:v>
                </c:pt>
                <c:pt idx="112905">
                  <c:v>-144.65249999999997</c:v>
                </c:pt>
                <c:pt idx="112906">
                  <c:v>-144.65049999999997</c:v>
                </c:pt>
                <c:pt idx="112907">
                  <c:v>-144.64849999999998</c:v>
                </c:pt>
                <c:pt idx="112908">
                  <c:v>-144.64649999999997</c:v>
                </c:pt>
                <c:pt idx="112909">
                  <c:v>-144.64449999999997</c:v>
                </c:pt>
                <c:pt idx="112910">
                  <c:v>-144.64249999999998</c:v>
                </c:pt>
                <c:pt idx="112911">
                  <c:v>-144.64049999999997</c:v>
                </c:pt>
                <c:pt idx="112912">
                  <c:v>-144.63849999999996</c:v>
                </c:pt>
                <c:pt idx="112913">
                  <c:v>-144.63649999999998</c:v>
                </c:pt>
                <c:pt idx="112914">
                  <c:v>-144.63449999999997</c:v>
                </c:pt>
                <c:pt idx="112915">
                  <c:v>-144.63249999999996</c:v>
                </c:pt>
                <c:pt idx="112916">
                  <c:v>-144.63049999999998</c:v>
                </c:pt>
                <c:pt idx="112917">
                  <c:v>-144.62849999999997</c:v>
                </c:pt>
                <c:pt idx="112918">
                  <c:v>-144.62649999999996</c:v>
                </c:pt>
                <c:pt idx="112919">
                  <c:v>-144.62449999999998</c:v>
                </c:pt>
                <c:pt idx="112920">
                  <c:v>-144.62249999999997</c:v>
                </c:pt>
                <c:pt idx="112921">
                  <c:v>-144.62049999999996</c:v>
                </c:pt>
                <c:pt idx="112922">
                  <c:v>-144.61849999999998</c:v>
                </c:pt>
                <c:pt idx="112923">
                  <c:v>-144.61649999999997</c:v>
                </c:pt>
                <c:pt idx="112924">
                  <c:v>-144.61449999999996</c:v>
                </c:pt>
                <c:pt idx="112925">
                  <c:v>-144.61249999999998</c:v>
                </c:pt>
                <c:pt idx="112926">
                  <c:v>-144.61049999999997</c:v>
                </c:pt>
                <c:pt idx="112927">
                  <c:v>-144.60849999999996</c:v>
                </c:pt>
                <c:pt idx="112928">
                  <c:v>-144.60649999999998</c:v>
                </c:pt>
                <c:pt idx="112929">
                  <c:v>-144.60449999999997</c:v>
                </c:pt>
                <c:pt idx="112930">
                  <c:v>-144.60249999999996</c:v>
                </c:pt>
                <c:pt idx="112931">
                  <c:v>-144.60049999999998</c:v>
                </c:pt>
                <c:pt idx="112932">
                  <c:v>-144.59849999999997</c:v>
                </c:pt>
                <c:pt idx="112933">
                  <c:v>-144.59649999999996</c:v>
                </c:pt>
                <c:pt idx="112934">
                  <c:v>-144.59449999999998</c:v>
                </c:pt>
                <c:pt idx="112935">
                  <c:v>-144.59249999999997</c:v>
                </c:pt>
                <c:pt idx="112936">
                  <c:v>-144.59049999999996</c:v>
                </c:pt>
                <c:pt idx="112937">
                  <c:v>-144.58849999999998</c:v>
                </c:pt>
                <c:pt idx="112938">
                  <c:v>-144.58649999999997</c:v>
                </c:pt>
                <c:pt idx="112939">
                  <c:v>-144.58449999999999</c:v>
                </c:pt>
                <c:pt idx="112940">
                  <c:v>-144.58249999999998</c:v>
                </c:pt>
                <c:pt idx="112941">
                  <c:v>-144.58049999999997</c:v>
                </c:pt>
                <c:pt idx="112942">
                  <c:v>-144.57849999999999</c:v>
                </c:pt>
                <c:pt idx="112943">
                  <c:v>-144.57649999999998</c:v>
                </c:pt>
                <c:pt idx="112944">
                  <c:v>-144.57449999999997</c:v>
                </c:pt>
                <c:pt idx="112945">
                  <c:v>-144.57249999999999</c:v>
                </c:pt>
                <c:pt idx="112946">
                  <c:v>-144.57049999999998</c:v>
                </c:pt>
                <c:pt idx="112947">
                  <c:v>-144.56849999999997</c:v>
                </c:pt>
                <c:pt idx="112948">
                  <c:v>-144.56649999999999</c:v>
                </c:pt>
                <c:pt idx="112949">
                  <c:v>-144.56449999999998</c:v>
                </c:pt>
                <c:pt idx="112950">
                  <c:v>-144.56249999999997</c:v>
                </c:pt>
                <c:pt idx="112951">
                  <c:v>-144.56049999999999</c:v>
                </c:pt>
                <c:pt idx="112952">
                  <c:v>-144.55849999999998</c:v>
                </c:pt>
                <c:pt idx="112953">
                  <c:v>-144.55649999999997</c:v>
                </c:pt>
                <c:pt idx="112954">
                  <c:v>-144.55449999999999</c:v>
                </c:pt>
                <c:pt idx="112955">
                  <c:v>-144.55249999999998</c:v>
                </c:pt>
                <c:pt idx="112956">
                  <c:v>-144.55049999999997</c:v>
                </c:pt>
                <c:pt idx="112957">
                  <c:v>-144.54849999999999</c:v>
                </c:pt>
                <c:pt idx="112958">
                  <c:v>-144.54649999999998</c:v>
                </c:pt>
                <c:pt idx="112959">
                  <c:v>-144.54449999999997</c:v>
                </c:pt>
                <c:pt idx="112960">
                  <c:v>-144.54249999999999</c:v>
                </c:pt>
                <c:pt idx="112961">
                  <c:v>-144.54049999999998</c:v>
                </c:pt>
                <c:pt idx="112962">
                  <c:v>-144.53849999999997</c:v>
                </c:pt>
                <c:pt idx="112963">
                  <c:v>-144.53649999999999</c:v>
                </c:pt>
                <c:pt idx="112964">
                  <c:v>-144.53449999999998</c:v>
                </c:pt>
                <c:pt idx="112965">
                  <c:v>-144.53249999999997</c:v>
                </c:pt>
                <c:pt idx="112966">
                  <c:v>-144.53049999999999</c:v>
                </c:pt>
                <c:pt idx="112967">
                  <c:v>-144.52849999999998</c:v>
                </c:pt>
                <c:pt idx="112968">
                  <c:v>-144.52649999999997</c:v>
                </c:pt>
                <c:pt idx="112969">
                  <c:v>-144.52449999999999</c:v>
                </c:pt>
                <c:pt idx="112970">
                  <c:v>-144.52249999999998</c:v>
                </c:pt>
                <c:pt idx="112971">
                  <c:v>-144.52049999999997</c:v>
                </c:pt>
                <c:pt idx="112972">
                  <c:v>-144.51849999999999</c:v>
                </c:pt>
                <c:pt idx="112973">
                  <c:v>-144.51649999999998</c:v>
                </c:pt>
                <c:pt idx="112974">
                  <c:v>-144.51449999999997</c:v>
                </c:pt>
                <c:pt idx="112975">
                  <c:v>-144.51249999999999</c:v>
                </c:pt>
                <c:pt idx="112976">
                  <c:v>-144.51049999999998</c:v>
                </c:pt>
                <c:pt idx="112977">
                  <c:v>-144.50849999999997</c:v>
                </c:pt>
                <c:pt idx="112978">
                  <c:v>-144.50649999999999</c:v>
                </c:pt>
                <c:pt idx="112979">
                  <c:v>-144.50449999999998</c:v>
                </c:pt>
                <c:pt idx="112980">
                  <c:v>-144.50249999999997</c:v>
                </c:pt>
                <c:pt idx="112981">
                  <c:v>-144.50049999999999</c:v>
                </c:pt>
                <c:pt idx="112982">
                  <c:v>-144.49849999999998</c:v>
                </c:pt>
                <c:pt idx="112983">
                  <c:v>-144.49649999999997</c:v>
                </c:pt>
                <c:pt idx="112984">
                  <c:v>-144.49449999999999</c:v>
                </c:pt>
                <c:pt idx="112985">
                  <c:v>-144.49249999999998</c:v>
                </c:pt>
                <c:pt idx="112986">
                  <c:v>-144.49049999999997</c:v>
                </c:pt>
                <c:pt idx="112987">
                  <c:v>-144.48849999999999</c:v>
                </c:pt>
                <c:pt idx="112988">
                  <c:v>-144.48649999999998</c:v>
                </c:pt>
                <c:pt idx="112989">
                  <c:v>-144.48449999999997</c:v>
                </c:pt>
                <c:pt idx="112990">
                  <c:v>-144.48249999999999</c:v>
                </c:pt>
                <c:pt idx="112991">
                  <c:v>-144.48049999999998</c:v>
                </c:pt>
                <c:pt idx="112992">
                  <c:v>-144.47849999999997</c:v>
                </c:pt>
                <c:pt idx="112993">
                  <c:v>-144.47649999999999</c:v>
                </c:pt>
                <c:pt idx="112994">
                  <c:v>-144.47449999999998</c:v>
                </c:pt>
                <c:pt idx="112995">
                  <c:v>-144.47249999999997</c:v>
                </c:pt>
                <c:pt idx="112996">
                  <c:v>-144.47049999999999</c:v>
                </c:pt>
                <c:pt idx="112997">
                  <c:v>-144.46849999999998</c:v>
                </c:pt>
                <c:pt idx="112998">
                  <c:v>-144.46649999999997</c:v>
                </c:pt>
                <c:pt idx="112999">
                  <c:v>-144.46449999999999</c:v>
                </c:pt>
                <c:pt idx="113000">
                  <c:v>-144.46249999999998</c:v>
                </c:pt>
                <c:pt idx="113001">
                  <c:v>-144.46049999999997</c:v>
                </c:pt>
                <c:pt idx="113002">
                  <c:v>-144.45849999999999</c:v>
                </c:pt>
                <c:pt idx="113003">
                  <c:v>-144.45649999999998</c:v>
                </c:pt>
                <c:pt idx="113004">
                  <c:v>-144.45449999999997</c:v>
                </c:pt>
                <c:pt idx="113005">
                  <c:v>-144.45249999999999</c:v>
                </c:pt>
                <c:pt idx="113006">
                  <c:v>-144.45049999999998</c:v>
                </c:pt>
                <c:pt idx="113007">
                  <c:v>-144.44849999999997</c:v>
                </c:pt>
                <c:pt idx="113008">
                  <c:v>-144.44649999999999</c:v>
                </c:pt>
                <c:pt idx="113009">
                  <c:v>-144.44449999999998</c:v>
                </c:pt>
                <c:pt idx="113010">
                  <c:v>-144.44249999999997</c:v>
                </c:pt>
                <c:pt idx="113011">
                  <c:v>-144.44049999999999</c:v>
                </c:pt>
                <c:pt idx="113012">
                  <c:v>-144.43849999999998</c:v>
                </c:pt>
                <c:pt idx="113013">
                  <c:v>-144.43649999999997</c:v>
                </c:pt>
                <c:pt idx="113014">
                  <c:v>-144.43449999999999</c:v>
                </c:pt>
                <c:pt idx="113015">
                  <c:v>-144.43249999999998</c:v>
                </c:pt>
                <c:pt idx="113016">
                  <c:v>-144.43049999999997</c:v>
                </c:pt>
                <c:pt idx="113017">
                  <c:v>-144.42849999999999</c:v>
                </c:pt>
                <c:pt idx="113018">
                  <c:v>-144.42649999999998</c:v>
                </c:pt>
                <c:pt idx="113019">
                  <c:v>-144.42449999999997</c:v>
                </c:pt>
                <c:pt idx="113020">
                  <c:v>-144.42249999999999</c:v>
                </c:pt>
                <c:pt idx="113021">
                  <c:v>-144.42049999999998</c:v>
                </c:pt>
                <c:pt idx="113022">
                  <c:v>-144.41849999999997</c:v>
                </c:pt>
                <c:pt idx="113023">
                  <c:v>-144.41649999999998</c:v>
                </c:pt>
                <c:pt idx="113024">
                  <c:v>-144.41449999999998</c:v>
                </c:pt>
                <c:pt idx="113025">
                  <c:v>-144.41249999999997</c:v>
                </c:pt>
                <c:pt idx="113026">
                  <c:v>-144.41049999999998</c:v>
                </c:pt>
                <c:pt idx="113027">
                  <c:v>-144.40849999999998</c:v>
                </c:pt>
                <c:pt idx="113028">
                  <c:v>-144.40649999999997</c:v>
                </c:pt>
                <c:pt idx="113029">
                  <c:v>-144.40449999999998</c:v>
                </c:pt>
                <c:pt idx="113030">
                  <c:v>-144.40249999999997</c:v>
                </c:pt>
                <c:pt idx="113031">
                  <c:v>-144.40049999999997</c:v>
                </c:pt>
                <c:pt idx="113032">
                  <c:v>-144.39849999999998</c:v>
                </c:pt>
                <c:pt idx="113033">
                  <c:v>-144.39649999999997</c:v>
                </c:pt>
                <c:pt idx="113034">
                  <c:v>-144.39449999999997</c:v>
                </c:pt>
                <c:pt idx="113035">
                  <c:v>-144.39249999999998</c:v>
                </c:pt>
                <c:pt idx="113036">
                  <c:v>-144.39049999999997</c:v>
                </c:pt>
                <c:pt idx="113037">
                  <c:v>-144.38849999999996</c:v>
                </c:pt>
                <c:pt idx="113038">
                  <c:v>-144.38649999999998</c:v>
                </c:pt>
                <c:pt idx="113039">
                  <c:v>-144.38449999999997</c:v>
                </c:pt>
                <c:pt idx="113040">
                  <c:v>-144.38249999999996</c:v>
                </c:pt>
                <c:pt idx="113041">
                  <c:v>-144.38049999999998</c:v>
                </c:pt>
                <c:pt idx="113042">
                  <c:v>-144.37849999999997</c:v>
                </c:pt>
                <c:pt idx="113043">
                  <c:v>-144.37649999999996</c:v>
                </c:pt>
                <c:pt idx="113044">
                  <c:v>-144.37449999999998</c:v>
                </c:pt>
                <c:pt idx="113045">
                  <c:v>-144.37249999999997</c:v>
                </c:pt>
                <c:pt idx="113046">
                  <c:v>-144.37049999999996</c:v>
                </c:pt>
                <c:pt idx="113047">
                  <c:v>-144.36849999999998</c:v>
                </c:pt>
                <c:pt idx="113048">
                  <c:v>-144.36649999999997</c:v>
                </c:pt>
                <c:pt idx="113049">
                  <c:v>-144.36449999999996</c:v>
                </c:pt>
                <c:pt idx="113050">
                  <c:v>-144.36249999999998</c:v>
                </c:pt>
                <c:pt idx="113051">
                  <c:v>-144.36049999999997</c:v>
                </c:pt>
                <c:pt idx="113052">
                  <c:v>-144.35849999999996</c:v>
                </c:pt>
                <c:pt idx="113053">
                  <c:v>-144.35649999999998</c:v>
                </c:pt>
                <c:pt idx="113054">
                  <c:v>-144.35449999999997</c:v>
                </c:pt>
                <c:pt idx="113055">
                  <c:v>-144.35249999999996</c:v>
                </c:pt>
                <c:pt idx="113056">
                  <c:v>-144.35049999999998</c:v>
                </c:pt>
                <c:pt idx="113057">
                  <c:v>-144.34849999999997</c:v>
                </c:pt>
                <c:pt idx="113058">
                  <c:v>-144.34649999999996</c:v>
                </c:pt>
                <c:pt idx="113059">
                  <c:v>-144.34449999999998</c:v>
                </c:pt>
                <c:pt idx="113060">
                  <c:v>-144.34249999999997</c:v>
                </c:pt>
                <c:pt idx="113061">
                  <c:v>-144.34049999999996</c:v>
                </c:pt>
                <c:pt idx="113062">
                  <c:v>-144.33849999999998</c:v>
                </c:pt>
                <c:pt idx="113063">
                  <c:v>-144.33649999999997</c:v>
                </c:pt>
                <c:pt idx="113064">
                  <c:v>-144.33449999999999</c:v>
                </c:pt>
                <c:pt idx="113065">
                  <c:v>-144.33249999999998</c:v>
                </c:pt>
                <c:pt idx="113066">
                  <c:v>-144.33049999999997</c:v>
                </c:pt>
                <c:pt idx="113067">
                  <c:v>-144.32849999999999</c:v>
                </c:pt>
                <c:pt idx="113068">
                  <c:v>-144.32649999999998</c:v>
                </c:pt>
                <c:pt idx="113069">
                  <c:v>-144.32449999999997</c:v>
                </c:pt>
                <c:pt idx="113070">
                  <c:v>-144.32249999999999</c:v>
                </c:pt>
                <c:pt idx="113071">
                  <c:v>-144.32049999999998</c:v>
                </c:pt>
                <c:pt idx="113072">
                  <c:v>-144.31849999999997</c:v>
                </c:pt>
                <c:pt idx="113073">
                  <c:v>-144.31649999999999</c:v>
                </c:pt>
                <c:pt idx="113074">
                  <c:v>-144.31449999999998</c:v>
                </c:pt>
                <c:pt idx="113075">
                  <c:v>-144.31249999999997</c:v>
                </c:pt>
                <c:pt idx="113076">
                  <c:v>-144.31049999999999</c:v>
                </c:pt>
                <c:pt idx="113077">
                  <c:v>-144.30849999999998</c:v>
                </c:pt>
                <c:pt idx="113078">
                  <c:v>-144.30649999999997</c:v>
                </c:pt>
                <c:pt idx="113079">
                  <c:v>-144.30449999999999</c:v>
                </c:pt>
                <c:pt idx="113080">
                  <c:v>-144.30249999999998</c:v>
                </c:pt>
                <c:pt idx="113081">
                  <c:v>-144.30049999999997</c:v>
                </c:pt>
                <c:pt idx="113082">
                  <c:v>-144.29849999999999</c:v>
                </c:pt>
                <c:pt idx="113083">
                  <c:v>-144.29649999999998</c:v>
                </c:pt>
                <c:pt idx="113084">
                  <c:v>-144.29449999999997</c:v>
                </c:pt>
                <c:pt idx="113085">
                  <c:v>-144.29249999999999</c:v>
                </c:pt>
                <c:pt idx="113086">
                  <c:v>-144.29049999999998</c:v>
                </c:pt>
                <c:pt idx="113087">
                  <c:v>-144.28849999999997</c:v>
                </c:pt>
                <c:pt idx="113088">
                  <c:v>-144.28649999999999</c:v>
                </c:pt>
                <c:pt idx="113089">
                  <c:v>-144.28449999999998</c:v>
                </c:pt>
                <c:pt idx="113090">
                  <c:v>-144.28249999999997</c:v>
                </c:pt>
                <c:pt idx="113091">
                  <c:v>-144.28049999999999</c:v>
                </c:pt>
                <c:pt idx="113092">
                  <c:v>-144.27849999999998</c:v>
                </c:pt>
                <c:pt idx="113093">
                  <c:v>-144.27649999999997</c:v>
                </c:pt>
                <c:pt idx="113094">
                  <c:v>-144.27449999999999</c:v>
                </c:pt>
                <c:pt idx="113095">
                  <c:v>-144.27249999999998</c:v>
                </c:pt>
                <c:pt idx="113096">
                  <c:v>-144.27049999999997</c:v>
                </c:pt>
                <c:pt idx="113097">
                  <c:v>-144.26849999999999</c:v>
                </c:pt>
                <c:pt idx="113098">
                  <c:v>-144.26649999999998</c:v>
                </c:pt>
                <c:pt idx="113099">
                  <c:v>-144.26449999999997</c:v>
                </c:pt>
                <c:pt idx="113100">
                  <c:v>-144.26249999999999</c:v>
                </c:pt>
                <c:pt idx="113101">
                  <c:v>-144.26049999999998</c:v>
                </c:pt>
                <c:pt idx="113102">
                  <c:v>-144.25849999999997</c:v>
                </c:pt>
                <c:pt idx="113103">
                  <c:v>-144.25649999999999</c:v>
                </c:pt>
                <c:pt idx="113104">
                  <c:v>-144.25449999999998</c:v>
                </c:pt>
                <c:pt idx="113105">
                  <c:v>-144.25249999999997</c:v>
                </c:pt>
                <c:pt idx="113106">
                  <c:v>-144.25049999999999</c:v>
                </c:pt>
                <c:pt idx="113107">
                  <c:v>-144.24849999999998</c:v>
                </c:pt>
                <c:pt idx="113108">
                  <c:v>-144.24649999999997</c:v>
                </c:pt>
                <c:pt idx="113109">
                  <c:v>-144.24449999999999</c:v>
                </c:pt>
                <c:pt idx="113110">
                  <c:v>-144.24249999999998</c:v>
                </c:pt>
                <c:pt idx="113111">
                  <c:v>-144.24049999999997</c:v>
                </c:pt>
                <c:pt idx="113112">
                  <c:v>-144.23849999999999</c:v>
                </c:pt>
                <c:pt idx="113113">
                  <c:v>-144.23649999999998</c:v>
                </c:pt>
                <c:pt idx="113114">
                  <c:v>-144.23449999999997</c:v>
                </c:pt>
                <c:pt idx="113115">
                  <c:v>-144.23249999999999</c:v>
                </c:pt>
                <c:pt idx="113116">
                  <c:v>-144.23049999999998</c:v>
                </c:pt>
                <c:pt idx="113117">
                  <c:v>-144.22849999999997</c:v>
                </c:pt>
                <c:pt idx="113118">
                  <c:v>-144.22649999999999</c:v>
                </c:pt>
                <c:pt idx="113119">
                  <c:v>-144.22449999999998</c:v>
                </c:pt>
                <c:pt idx="113120">
                  <c:v>-144.22249999999997</c:v>
                </c:pt>
                <c:pt idx="113121">
                  <c:v>-144.22049999999999</c:v>
                </c:pt>
                <c:pt idx="113122">
                  <c:v>-144.21849999999998</c:v>
                </c:pt>
                <c:pt idx="113123">
                  <c:v>-144.21649999999997</c:v>
                </c:pt>
                <c:pt idx="113124">
                  <c:v>-144.21449999999999</c:v>
                </c:pt>
                <c:pt idx="113125">
                  <c:v>-144.21249999999998</c:v>
                </c:pt>
                <c:pt idx="113126">
                  <c:v>-144.21049999999997</c:v>
                </c:pt>
                <c:pt idx="113127">
                  <c:v>-144.20849999999999</c:v>
                </c:pt>
                <c:pt idx="113128">
                  <c:v>-144.20649999999998</c:v>
                </c:pt>
                <c:pt idx="113129">
                  <c:v>-144.20449999999997</c:v>
                </c:pt>
                <c:pt idx="113130">
                  <c:v>-144.20249999999999</c:v>
                </c:pt>
                <c:pt idx="113131">
                  <c:v>-144.20049999999998</c:v>
                </c:pt>
                <c:pt idx="113132">
                  <c:v>-144.19849999999997</c:v>
                </c:pt>
                <c:pt idx="113133">
                  <c:v>-144.19649999999999</c:v>
                </c:pt>
                <c:pt idx="113134">
                  <c:v>-144.19449999999998</c:v>
                </c:pt>
                <c:pt idx="113135">
                  <c:v>-144.19249999999997</c:v>
                </c:pt>
                <c:pt idx="113136">
                  <c:v>-144.19049999999999</c:v>
                </c:pt>
                <c:pt idx="113137">
                  <c:v>-144.18849999999998</c:v>
                </c:pt>
                <c:pt idx="113138">
                  <c:v>-144.18649999999997</c:v>
                </c:pt>
                <c:pt idx="113139">
                  <c:v>-144.18449999999999</c:v>
                </c:pt>
                <c:pt idx="113140">
                  <c:v>-144.18249999999998</c:v>
                </c:pt>
                <c:pt idx="113141">
                  <c:v>-144.18049999999997</c:v>
                </c:pt>
                <c:pt idx="113142">
                  <c:v>-144.17849999999999</c:v>
                </c:pt>
                <c:pt idx="113143">
                  <c:v>-144.17649999999998</c:v>
                </c:pt>
                <c:pt idx="113144">
                  <c:v>-144.17449999999997</c:v>
                </c:pt>
                <c:pt idx="113145">
                  <c:v>-144.17249999999999</c:v>
                </c:pt>
                <c:pt idx="113146">
                  <c:v>-144.17049999999998</c:v>
                </c:pt>
                <c:pt idx="113147">
                  <c:v>-144.16849999999997</c:v>
                </c:pt>
                <c:pt idx="113148">
                  <c:v>-144.16649999999998</c:v>
                </c:pt>
                <c:pt idx="113149">
                  <c:v>-144.16449999999998</c:v>
                </c:pt>
                <c:pt idx="113150">
                  <c:v>-144.16249999999997</c:v>
                </c:pt>
                <c:pt idx="113151">
                  <c:v>-144.16049999999998</c:v>
                </c:pt>
                <c:pt idx="113152">
                  <c:v>-144.15849999999998</c:v>
                </c:pt>
                <c:pt idx="113153">
                  <c:v>-144.15649999999997</c:v>
                </c:pt>
                <c:pt idx="113154">
                  <c:v>-144.15449999999998</c:v>
                </c:pt>
                <c:pt idx="113155">
                  <c:v>-144.15249999999997</c:v>
                </c:pt>
                <c:pt idx="113156">
                  <c:v>-144.15049999999997</c:v>
                </c:pt>
                <c:pt idx="113157">
                  <c:v>-144.14849999999998</c:v>
                </c:pt>
                <c:pt idx="113158">
                  <c:v>-144.14649999999997</c:v>
                </c:pt>
                <c:pt idx="113159">
                  <c:v>-144.14449999999997</c:v>
                </c:pt>
                <c:pt idx="113160">
                  <c:v>-144.14249999999998</c:v>
                </c:pt>
                <c:pt idx="113161">
                  <c:v>-144.14049999999997</c:v>
                </c:pt>
                <c:pt idx="113162">
                  <c:v>-144.13849999999996</c:v>
                </c:pt>
                <c:pt idx="113163">
                  <c:v>-144.13649999999998</c:v>
                </c:pt>
                <c:pt idx="113164">
                  <c:v>-144.13449999999997</c:v>
                </c:pt>
                <c:pt idx="113165">
                  <c:v>-144.13249999999996</c:v>
                </c:pt>
                <c:pt idx="113166">
                  <c:v>-144.13049999999998</c:v>
                </c:pt>
                <c:pt idx="113167">
                  <c:v>-144.12849999999997</c:v>
                </c:pt>
                <c:pt idx="113168">
                  <c:v>-144.12649999999996</c:v>
                </c:pt>
                <c:pt idx="113169">
                  <c:v>-144.12449999999998</c:v>
                </c:pt>
                <c:pt idx="113170">
                  <c:v>-144.12249999999997</c:v>
                </c:pt>
                <c:pt idx="113171">
                  <c:v>-144.12049999999996</c:v>
                </c:pt>
                <c:pt idx="113172">
                  <c:v>-144.11849999999998</c:v>
                </c:pt>
                <c:pt idx="113173">
                  <c:v>-144.11649999999997</c:v>
                </c:pt>
                <c:pt idx="113174">
                  <c:v>-144.11449999999996</c:v>
                </c:pt>
                <c:pt idx="113175">
                  <c:v>-144.11249999999998</c:v>
                </c:pt>
                <c:pt idx="113176">
                  <c:v>-144.11049999999997</c:v>
                </c:pt>
                <c:pt idx="113177">
                  <c:v>-144.10849999999996</c:v>
                </c:pt>
                <c:pt idx="113178">
                  <c:v>-144.10649999999998</c:v>
                </c:pt>
                <c:pt idx="113179">
                  <c:v>-144.10449999999997</c:v>
                </c:pt>
                <c:pt idx="113180">
                  <c:v>-144.10249999999996</c:v>
                </c:pt>
                <c:pt idx="113181">
                  <c:v>-144.10049999999998</c:v>
                </c:pt>
                <c:pt idx="113182">
                  <c:v>-144.09849999999997</c:v>
                </c:pt>
                <c:pt idx="113183">
                  <c:v>-144.09649999999996</c:v>
                </c:pt>
                <c:pt idx="113184">
                  <c:v>-144.09449999999998</c:v>
                </c:pt>
                <c:pt idx="113185">
                  <c:v>-144.09249999999997</c:v>
                </c:pt>
                <c:pt idx="113186">
                  <c:v>-144.09049999999996</c:v>
                </c:pt>
                <c:pt idx="113187">
                  <c:v>-144.08849999999998</c:v>
                </c:pt>
                <c:pt idx="113188">
                  <c:v>-144.08649999999997</c:v>
                </c:pt>
                <c:pt idx="113189">
                  <c:v>-144.08449999999999</c:v>
                </c:pt>
                <c:pt idx="113190">
                  <c:v>-144.08249999999998</c:v>
                </c:pt>
                <c:pt idx="113191">
                  <c:v>-144.08049999999997</c:v>
                </c:pt>
                <c:pt idx="113192">
                  <c:v>-144.07849999999999</c:v>
                </c:pt>
                <c:pt idx="113193">
                  <c:v>-144.07649999999998</c:v>
                </c:pt>
                <c:pt idx="113194">
                  <c:v>-144.07449999999997</c:v>
                </c:pt>
                <c:pt idx="113195">
                  <c:v>-144.07249999999999</c:v>
                </c:pt>
                <c:pt idx="113196">
                  <c:v>-144.07049999999998</c:v>
                </c:pt>
                <c:pt idx="113197">
                  <c:v>-144.06849999999997</c:v>
                </c:pt>
                <c:pt idx="113198">
                  <c:v>-144.06649999999999</c:v>
                </c:pt>
                <c:pt idx="113199">
                  <c:v>-144.06449999999998</c:v>
                </c:pt>
                <c:pt idx="113200">
                  <c:v>-144.06249999999997</c:v>
                </c:pt>
                <c:pt idx="113201">
                  <c:v>-144.06049999999999</c:v>
                </c:pt>
                <c:pt idx="113202">
                  <c:v>-144.05849999999998</c:v>
                </c:pt>
                <c:pt idx="113203">
                  <c:v>-144.05649999999997</c:v>
                </c:pt>
                <c:pt idx="113204">
                  <c:v>-144.05449999999999</c:v>
                </c:pt>
                <c:pt idx="113205">
                  <c:v>-144.05249999999998</c:v>
                </c:pt>
                <c:pt idx="113206">
                  <c:v>-144.05049999999997</c:v>
                </c:pt>
                <c:pt idx="113207">
                  <c:v>-144.04849999999999</c:v>
                </c:pt>
                <c:pt idx="113208">
                  <c:v>-144.04649999999998</c:v>
                </c:pt>
                <c:pt idx="113209">
                  <c:v>-144.04449999999997</c:v>
                </c:pt>
                <c:pt idx="113210">
                  <c:v>-144.04249999999999</c:v>
                </c:pt>
                <c:pt idx="113211">
                  <c:v>-144.04049999999998</c:v>
                </c:pt>
                <c:pt idx="113212">
                  <c:v>-144.03849999999997</c:v>
                </c:pt>
                <c:pt idx="113213">
                  <c:v>-144.03649999999999</c:v>
                </c:pt>
                <c:pt idx="113214">
                  <c:v>-144.03449999999998</c:v>
                </c:pt>
                <c:pt idx="113215">
                  <c:v>-144.03249999999997</c:v>
                </c:pt>
                <c:pt idx="113216">
                  <c:v>-144.03049999999999</c:v>
                </c:pt>
                <c:pt idx="113217">
                  <c:v>-144.02849999999998</c:v>
                </c:pt>
                <c:pt idx="113218">
                  <c:v>-144.02649999999997</c:v>
                </c:pt>
                <c:pt idx="113219">
                  <c:v>-144.02449999999999</c:v>
                </c:pt>
                <c:pt idx="113220">
                  <c:v>-144.02249999999998</c:v>
                </c:pt>
                <c:pt idx="113221">
                  <c:v>-144.02049999999997</c:v>
                </c:pt>
                <c:pt idx="113222">
                  <c:v>-144.01849999999999</c:v>
                </c:pt>
                <c:pt idx="113223">
                  <c:v>-144.01649999999998</c:v>
                </c:pt>
                <c:pt idx="113224">
                  <c:v>-144.01449999999997</c:v>
                </c:pt>
                <c:pt idx="113225">
                  <c:v>-144.01249999999999</c:v>
                </c:pt>
                <c:pt idx="113226">
                  <c:v>-144.01049999999998</c:v>
                </c:pt>
                <c:pt idx="113227">
                  <c:v>-144.00849999999997</c:v>
                </c:pt>
                <c:pt idx="113228">
                  <c:v>-144.00649999999999</c:v>
                </c:pt>
                <c:pt idx="113229">
                  <c:v>-144.00449999999998</c:v>
                </c:pt>
                <c:pt idx="113230">
                  <c:v>-144.00249999999997</c:v>
                </c:pt>
                <c:pt idx="113231">
                  <c:v>-144.00049999999999</c:v>
                </c:pt>
                <c:pt idx="113232">
                  <c:v>-143.99849999999998</c:v>
                </c:pt>
                <c:pt idx="113233">
                  <c:v>-143.99649999999997</c:v>
                </c:pt>
                <c:pt idx="113234">
                  <c:v>-143.99449999999999</c:v>
                </c:pt>
                <c:pt idx="113235">
                  <c:v>-143.99249999999998</c:v>
                </c:pt>
                <c:pt idx="113236">
                  <c:v>-143.99049999999997</c:v>
                </c:pt>
                <c:pt idx="113237">
                  <c:v>-143.98849999999999</c:v>
                </c:pt>
                <c:pt idx="113238">
                  <c:v>-143.98649999999998</c:v>
                </c:pt>
                <c:pt idx="113239">
                  <c:v>-143.98449999999997</c:v>
                </c:pt>
                <c:pt idx="113240">
                  <c:v>-143.98249999999999</c:v>
                </c:pt>
                <c:pt idx="113241">
                  <c:v>-143.98049999999998</c:v>
                </c:pt>
                <c:pt idx="113242">
                  <c:v>-143.97849999999997</c:v>
                </c:pt>
                <c:pt idx="113243">
                  <c:v>-143.97649999999999</c:v>
                </c:pt>
                <c:pt idx="113244">
                  <c:v>-143.97449999999998</c:v>
                </c:pt>
                <c:pt idx="113245">
                  <c:v>-143.97249999999997</c:v>
                </c:pt>
                <c:pt idx="113246">
                  <c:v>-143.97049999999999</c:v>
                </c:pt>
                <c:pt idx="113247">
                  <c:v>-143.96849999999998</c:v>
                </c:pt>
                <c:pt idx="113248">
                  <c:v>-143.96649999999997</c:v>
                </c:pt>
                <c:pt idx="113249">
                  <c:v>-143.96449999999999</c:v>
                </c:pt>
                <c:pt idx="113250">
                  <c:v>-143.96249999999998</c:v>
                </c:pt>
                <c:pt idx="113251">
                  <c:v>-143.96049999999997</c:v>
                </c:pt>
                <c:pt idx="113252">
                  <c:v>-143.95849999999999</c:v>
                </c:pt>
                <c:pt idx="113253">
                  <c:v>-143.95649999999998</c:v>
                </c:pt>
                <c:pt idx="113254">
                  <c:v>-143.95449999999997</c:v>
                </c:pt>
                <c:pt idx="113255">
                  <c:v>-143.95249999999999</c:v>
                </c:pt>
                <c:pt idx="113256">
                  <c:v>-143.95049999999998</c:v>
                </c:pt>
                <c:pt idx="113257">
                  <c:v>-143.94849999999997</c:v>
                </c:pt>
                <c:pt idx="113258">
                  <c:v>-143.94649999999999</c:v>
                </c:pt>
                <c:pt idx="113259">
                  <c:v>-143.94449999999998</c:v>
                </c:pt>
                <c:pt idx="113260">
                  <c:v>-143.94249999999997</c:v>
                </c:pt>
                <c:pt idx="113261">
                  <c:v>-143.94049999999999</c:v>
                </c:pt>
                <c:pt idx="113262">
                  <c:v>-143.93849999999998</c:v>
                </c:pt>
                <c:pt idx="113263">
                  <c:v>-143.93649999999997</c:v>
                </c:pt>
                <c:pt idx="113264">
                  <c:v>-143.93449999999999</c:v>
                </c:pt>
                <c:pt idx="113265">
                  <c:v>-143.93249999999998</c:v>
                </c:pt>
                <c:pt idx="113266">
                  <c:v>-143.93049999999997</c:v>
                </c:pt>
                <c:pt idx="113267">
                  <c:v>-143.92849999999999</c:v>
                </c:pt>
                <c:pt idx="113268">
                  <c:v>-143.92649999999998</c:v>
                </c:pt>
                <c:pt idx="113269">
                  <c:v>-143.92449999999997</c:v>
                </c:pt>
                <c:pt idx="113270">
                  <c:v>-143.92249999999999</c:v>
                </c:pt>
                <c:pt idx="113271">
                  <c:v>-143.92049999999998</c:v>
                </c:pt>
                <c:pt idx="113272">
                  <c:v>-143.91849999999997</c:v>
                </c:pt>
                <c:pt idx="113273">
                  <c:v>-143.91649999999998</c:v>
                </c:pt>
                <c:pt idx="113274">
                  <c:v>-143.91449999999998</c:v>
                </c:pt>
                <c:pt idx="113275">
                  <c:v>-143.91249999999997</c:v>
                </c:pt>
                <c:pt idx="113276">
                  <c:v>-143.91049999999998</c:v>
                </c:pt>
                <c:pt idx="113277">
                  <c:v>-143.90849999999998</c:v>
                </c:pt>
                <c:pt idx="113278">
                  <c:v>-143.90649999999997</c:v>
                </c:pt>
                <c:pt idx="113279">
                  <c:v>-143.90449999999998</c:v>
                </c:pt>
                <c:pt idx="113280">
                  <c:v>-143.90249999999997</c:v>
                </c:pt>
                <c:pt idx="113281">
                  <c:v>-143.90049999999997</c:v>
                </c:pt>
                <c:pt idx="113282">
                  <c:v>-143.89849999999998</c:v>
                </c:pt>
                <c:pt idx="113283">
                  <c:v>-143.89649999999997</c:v>
                </c:pt>
                <c:pt idx="113284">
                  <c:v>-143.89449999999997</c:v>
                </c:pt>
                <c:pt idx="113285">
                  <c:v>-143.89249999999998</c:v>
                </c:pt>
                <c:pt idx="113286">
                  <c:v>-143.89049999999997</c:v>
                </c:pt>
                <c:pt idx="113287">
                  <c:v>-143.88849999999996</c:v>
                </c:pt>
                <c:pt idx="113288">
                  <c:v>-143.88649999999998</c:v>
                </c:pt>
                <c:pt idx="113289">
                  <c:v>-143.88449999999997</c:v>
                </c:pt>
                <c:pt idx="113290">
                  <c:v>-143.88249999999996</c:v>
                </c:pt>
                <c:pt idx="113291">
                  <c:v>-143.88049999999998</c:v>
                </c:pt>
                <c:pt idx="113292">
                  <c:v>-143.87849999999997</c:v>
                </c:pt>
                <c:pt idx="113293">
                  <c:v>-143.87649999999996</c:v>
                </c:pt>
                <c:pt idx="113294">
                  <c:v>-143.87449999999998</c:v>
                </c:pt>
                <c:pt idx="113295">
                  <c:v>-143.87249999999997</c:v>
                </c:pt>
                <c:pt idx="113296">
                  <c:v>-143.87049999999996</c:v>
                </c:pt>
                <c:pt idx="113297">
                  <c:v>-143.86849999999998</c:v>
                </c:pt>
                <c:pt idx="113298">
                  <c:v>-143.86649999999997</c:v>
                </c:pt>
                <c:pt idx="113299">
                  <c:v>-143.86449999999996</c:v>
                </c:pt>
                <c:pt idx="113300">
                  <c:v>-143.86249999999998</c:v>
                </c:pt>
                <c:pt idx="113301">
                  <c:v>-143.86049999999997</c:v>
                </c:pt>
                <c:pt idx="113302">
                  <c:v>-143.85849999999996</c:v>
                </c:pt>
                <c:pt idx="113303">
                  <c:v>-143.85649999999998</c:v>
                </c:pt>
                <c:pt idx="113304">
                  <c:v>-143.85449999999997</c:v>
                </c:pt>
                <c:pt idx="113305">
                  <c:v>-143.85249999999996</c:v>
                </c:pt>
                <c:pt idx="113306">
                  <c:v>-143.85049999999998</c:v>
                </c:pt>
                <c:pt idx="113307">
                  <c:v>-143.84849999999997</c:v>
                </c:pt>
                <c:pt idx="113308">
                  <c:v>-143.84649999999996</c:v>
                </c:pt>
                <c:pt idx="113309">
                  <c:v>-143.84449999999998</c:v>
                </c:pt>
                <c:pt idx="113310">
                  <c:v>-143.84249999999997</c:v>
                </c:pt>
                <c:pt idx="113311">
                  <c:v>-143.84049999999996</c:v>
                </c:pt>
                <c:pt idx="113312">
                  <c:v>-143.83849999999998</c:v>
                </c:pt>
                <c:pt idx="113313">
                  <c:v>-143.83649999999997</c:v>
                </c:pt>
                <c:pt idx="113314">
                  <c:v>-143.83449999999999</c:v>
                </c:pt>
                <c:pt idx="113315">
                  <c:v>-143.83249999999998</c:v>
                </c:pt>
                <c:pt idx="113316">
                  <c:v>-143.83049999999997</c:v>
                </c:pt>
                <c:pt idx="113317">
                  <c:v>-143.82849999999999</c:v>
                </c:pt>
                <c:pt idx="113318">
                  <c:v>-143.82649999999998</c:v>
                </c:pt>
                <c:pt idx="113319">
                  <c:v>-143.82449999999997</c:v>
                </c:pt>
                <c:pt idx="113320">
                  <c:v>-143.82249999999999</c:v>
                </c:pt>
                <c:pt idx="113321">
                  <c:v>-143.82049999999998</c:v>
                </c:pt>
                <c:pt idx="113322">
                  <c:v>-143.81849999999997</c:v>
                </c:pt>
                <c:pt idx="113323">
                  <c:v>-143.81649999999999</c:v>
                </c:pt>
                <c:pt idx="113324">
                  <c:v>-143.81449999999998</c:v>
                </c:pt>
                <c:pt idx="113325">
                  <c:v>-143.81249999999997</c:v>
                </c:pt>
                <c:pt idx="113326">
                  <c:v>-143.81049999999999</c:v>
                </c:pt>
                <c:pt idx="113327">
                  <c:v>-143.80849999999998</c:v>
                </c:pt>
                <c:pt idx="113328">
                  <c:v>-143.80649999999997</c:v>
                </c:pt>
                <c:pt idx="113329">
                  <c:v>-143.80449999999999</c:v>
                </c:pt>
                <c:pt idx="113330">
                  <c:v>-143.80249999999998</c:v>
                </c:pt>
                <c:pt idx="113331">
                  <c:v>-143.80049999999997</c:v>
                </c:pt>
                <c:pt idx="113332">
                  <c:v>-143.79849999999999</c:v>
                </c:pt>
                <c:pt idx="113333">
                  <c:v>-143.79649999999998</c:v>
                </c:pt>
                <c:pt idx="113334">
                  <c:v>-143.79449999999997</c:v>
                </c:pt>
                <c:pt idx="113335">
                  <c:v>-143.79249999999999</c:v>
                </c:pt>
                <c:pt idx="113336">
                  <c:v>-143.79049999999998</c:v>
                </c:pt>
                <c:pt idx="113337">
                  <c:v>-143.78849999999997</c:v>
                </c:pt>
                <c:pt idx="113338">
                  <c:v>-143.78649999999999</c:v>
                </c:pt>
                <c:pt idx="113339">
                  <c:v>-143.78449999999998</c:v>
                </c:pt>
                <c:pt idx="113340">
                  <c:v>-143.78249999999997</c:v>
                </c:pt>
                <c:pt idx="113341">
                  <c:v>-143.78049999999999</c:v>
                </c:pt>
                <c:pt idx="113342">
                  <c:v>-143.77849999999998</c:v>
                </c:pt>
                <c:pt idx="113343">
                  <c:v>-143.77649999999997</c:v>
                </c:pt>
                <c:pt idx="113344">
                  <c:v>-143.77449999999999</c:v>
                </c:pt>
                <c:pt idx="113345">
                  <c:v>-143.77249999999998</c:v>
                </c:pt>
                <c:pt idx="113346">
                  <c:v>-143.77049999999997</c:v>
                </c:pt>
                <c:pt idx="113347">
                  <c:v>-143.76849999999999</c:v>
                </c:pt>
                <c:pt idx="113348">
                  <c:v>-143.76649999999998</c:v>
                </c:pt>
                <c:pt idx="113349">
                  <c:v>-143.76449999999997</c:v>
                </c:pt>
                <c:pt idx="113350">
                  <c:v>-143.76249999999999</c:v>
                </c:pt>
                <c:pt idx="113351">
                  <c:v>-143.76049999999998</c:v>
                </c:pt>
                <c:pt idx="113352">
                  <c:v>-143.75849999999997</c:v>
                </c:pt>
                <c:pt idx="113353">
                  <c:v>-143.75649999999999</c:v>
                </c:pt>
                <c:pt idx="113354">
                  <c:v>-143.75449999999998</c:v>
                </c:pt>
                <c:pt idx="113355">
                  <c:v>-143.75249999999997</c:v>
                </c:pt>
                <c:pt idx="113356">
                  <c:v>-143.75049999999999</c:v>
                </c:pt>
                <c:pt idx="113357">
                  <c:v>-143.74849999999998</c:v>
                </c:pt>
                <c:pt idx="113358">
                  <c:v>-143.74649999999997</c:v>
                </c:pt>
                <c:pt idx="113359">
                  <c:v>-143.74449999999999</c:v>
                </c:pt>
                <c:pt idx="113360">
                  <c:v>-143.74249999999998</c:v>
                </c:pt>
                <c:pt idx="113361">
                  <c:v>-143.74049999999997</c:v>
                </c:pt>
                <c:pt idx="113362">
                  <c:v>-143.73849999999999</c:v>
                </c:pt>
                <c:pt idx="113363">
                  <c:v>-143.73649999999998</c:v>
                </c:pt>
                <c:pt idx="113364">
                  <c:v>-143.73449999999997</c:v>
                </c:pt>
                <c:pt idx="113365">
                  <c:v>-143.73249999999999</c:v>
                </c:pt>
                <c:pt idx="113366">
                  <c:v>-143.73049999999998</c:v>
                </c:pt>
                <c:pt idx="113367">
                  <c:v>-143.72849999999997</c:v>
                </c:pt>
                <c:pt idx="113368">
                  <c:v>-143.72649999999999</c:v>
                </c:pt>
                <c:pt idx="113369">
                  <c:v>-143.72449999999998</c:v>
                </c:pt>
                <c:pt idx="113370">
                  <c:v>-143.72249999999997</c:v>
                </c:pt>
                <c:pt idx="113371">
                  <c:v>-143.72049999999999</c:v>
                </c:pt>
                <c:pt idx="113372">
                  <c:v>-143.71849999999998</c:v>
                </c:pt>
                <c:pt idx="113373">
                  <c:v>-143.71649999999997</c:v>
                </c:pt>
                <c:pt idx="113374">
                  <c:v>-143.71449999999999</c:v>
                </c:pt>
                <c:pt idx="113375">
                  <c:v>-143.71249999999998</c:v>
                </c:pt>
                <c:pt idx="113376">
                  <c:v>-143.71049999999997</c:v>
                </c:pt>
                <c:pt idx="113377">
                  <c:v>-143.70849999999999</c:v>
                </c:pt>
                <c:pt idx="113378">
                  <c:v>-143.70649999999998</c:v>
                </c:pt>
                <c:pt idx="113379">
                  <c:v>-143.70449999999997</c:v>
                </c:pt>
                <c:pt idx="113380">
                  <c:v>-143.70249999999999</c:v>
                </c:pt>
                <c:pt idx="113381">
                  <c:v>-143.70049999999998</c:v>
                </c:pt>
                <c:pt idx="113382">
                  <c:v>-143.69849999999997</c:v>
                </c:pt>
                <c:pt idx="113383">
                  <c:v>-143.69649999999999</c:v>
                </c:pt>
                <c:pt idx="113384">
                  <c:v>-143.69449999999998</c:v>
                </c:pt>
                <c:pt idx="113385">
                  <c:v>-143.69249999999997</c:v>
                </c:pt>
                <c:pt idx="113386">
                  <c:v>-143.69049999999999</c:v>
                </c:pt>
                <c:pt idx="113387">
                  <c:v>-143.68849999999998</c:v>
                </c:pt>
                <c:pt idx="113388">
                  <c:v>-143.68649999999997</c:v>
                </c:pt>
                <c:pt idx="113389">
                  <c:v>-143.68449999999999</c:v>
                </c:pt>
                <c:pt idx="113390">
                  <c:v>-143.68249999999998</c:v>
                </c:pt>
                <c:pt idx="113391">
                  <c:v>-143.68049999999997</c:v>
                </c:pt>
                <c:pt idx="113392">
                  <c:v>-143.67849999999999</c:v>
                </c:pt>
                <c:pt idx="113393">
                  <c:v>-143.67649999999998</c:v>
                </c:pt>
                <c:pt idx="113394">
                  <c:v>-143.67449999999997</c:v>
                </c:pt>
                <c:pt idx="113395">
                  <c:v>-143.67249999999999</c:v>
                </c:pt>
                <c:pt idx="113396">
                  <c:v>-143.67049999999998</c:v>
                </c:pt>
                <c:pt idx="113397">
                  <c:v>-143.66849999999997</c:v>
                </c:pt>
                <c:pt idx="113398">
                  <c:v>-143.66649999999998</c:v>
                </c:pt>
                <c:pt idx="113399">
                  <c:v>-143.66449999999998</c:v>
                </c:pt>
                <c:pt idx="113400">
                  <c:v>-143.66249999999997</c:v>
                </c:pt>
                <c:pt idx="113401">
                  <c:v>-143.66049999999998</c:v>
                </c:pt>
                <c:pt idx="113402">
                  <c:v>-143.65849999999998</c:v>
                </c:pt>
                <c:pt idx="113403">
                  <c:v>-143.65649999999997</c:v>
                </c:pt>
                <c:pt idx="113404">
                  <c:v>-143.65449999999998</c:v>
                </c:pt>
                <c:pt idx="113405">
                  <c:v>-143.65249999999997</c:v>
                </c:pt>
                <c:pt idx="113406">
                  <c:v>-143.65049999999997</c:v>
                </c:pt>
                <c:pt idx="113407">
                  <c:v>-143.64849999999998</c:v>
                </c:pt>
                <c:pt idx="113408">
                  <c:v>-143.64649999999997</c:v>
                </c:pt>
                <c:pt idx="113409">
                  <c:v>-143.64449999999997</c:v>
                </c:pt>
                <c:pt idx="113410">
                  <c:v>-143.64249999999998</c:v>
                </c:pt>
                <c:pt idx="113411">
                  <c:v>-143.64049999999997</c:v>
                </c:pt>
                <c:pt idx="113412">
                  <c:v>-143.63849999999996</c:v>
                </c:pt>
                <c:pt idx="113413">
                  <c:v>-143.63649999999998</c:v>
                </c:pt>
                <c:pt idx="113414">
                  <c:v>-143.63449999999997</c:v>
                </c:pt>
                <c:pt idx="113415">
                  <c:v>-143.63249999999996</c:v>
                </c:pt>
                <c:pt idx="113416">
                  <c:v>-143.63049999999998</c:v>
                </c:pt>
                <c:pt idx="113417">
                  <c:v>-143.62849999999997</c:v>
                </c:pt>
                <c:pt idx="113418">
                  <c:v>-143.62649999999996</c:v>
                </c:pt>
                <c:pt idx="113419">
                  <c:v>-143.62449999999998</c:v>
                </c:pt>
                <c:pt idx="113420">
                  <c:v>-143.62249999999997</c:v>
                </c:pt>
                <c:pt idx="113421">
                  <c:v>-143.62049999999996</c:v>
                </c:pt>
                <c:pt idx="113422">
                  <c:v>-143.61849999999998</c:v>
                </c:pt>
                <c:pt idx="113423">
                  <c:v>-143.61649999999997</c:v>
                </c:pt>
                <c:pt idx="113424">
                  <c:v>-143.61449999999996</c:v>
                </c:pt>
                <c:pt idx="113425">
                  <c:v>-143.61249999999998</c:v>
                </c:pt>
                <c:pt idx="113426">
                  <c:v>-143.61049999999997</c:v>
                </c:pt>
                <c:pt idx="113427">
                  <c:v>-143.60849999999996</c:v>
                </c:pt>
                <c:pt idx="113428">
                  <c:v>-143.60649999999998</c:v>
                </c:pt>
                <c:pt idx="113429">
                  <c:v>-143.60449999999997</c:v>
                </c:pt>
                <c:pt idx="113430">
                  <c:v>-143.60249999999996</c:v>
                </c:pt>
                <c:pt idx="113431">
                  <c:v>-143.60049999999998</c:v>
                </c:pt>
                <c:pt idx="113432">
                  <c:v>-143.59849999999997</c:v>
                </c:pt>
                <c:pt idx="113433">
                  <c:v>-143.59649999999996</c:v>
                </c:pt>
                <c:pt idx="113434">
                  <c:v>-143.59449999999998</c:v>
                </c:pt>
                <c:pt idx="113435">
                  <c:v>-143.59249999999997</c:v>
                </c:pt>
                <c:pt idx="113436">
                  <c:v>-143.59049999999996</c:v>
                </c:pt>
                <c:pt idx="113437">
                  <c:v>-143.58849999999998</c:v>
                </c:pt>
                <c:pt idx="113438">
                  <c:v>-143.58649999999997</c:v>
                </c:pt>
                <c:pt idx="113439">
                  <c:v>-143.58449999999999</c:v>
                </c:pt>
                <c:pt idx="113440">
                  <c:v>-143.58249999999998</c:v>
                </c:pt>
                <c:pt idx="113441">
                  <c:v>-143.58049999999997</c:v>
                </c:pt>
                <c:pt idx="113442">
                  <c:v>-143.57849999999999</c:v>
                </c:pt>
                <c:pt idx="113443">
                  <c:v>-143.57649999999998</c:v>
                </c:pt>
                <c:pt idx="113444">
                  <c:v>-143.57449999999997</c:v>
                </c:pt>
                <c:pt idx="113445">
                  <c:v>-143.57249999999999</c:v>
                </c:pt>
                <c:pt idx="113446">
                  <c:v>-143.57049999999998</c:v>
                </c:pt>
                <c:pt idx="113447">
                  <c:v>-143.56849999999997</c:v>
                </c:pt>
                <c:pt idx="113448">
                  <c:v>-143.56649999999999</c:v>
                </c:pt>
                <c:pt idx="113449">
                  <c:v>-143.56449999999998</c:v>
                </c:pt>
                <c:pt idx="113450">
                  <c:v>-143.56249999999997</c:v>
                </c:pt>
                <c:pt idx="113451">
                  <c:v>-143.56049999999999</c:v>
                </c:pt>
                <c:pt idx="113452">
                  <c:v>-143.55849999999998</c:v>
                </c:pt>
                <c:pt idx="113453">
                  <c:v>-143.55649999999997</c:v>
                </c:pt>
                <c:pt idx="113454">
                  <c:v>-143.55449999999999</c:v>
                </c:pt>
                <c:pt idx="113455">
                  <c:v>-143.55249999999998</c:v>
                </c:pt>
                <c:pt idx="113456">
                  <c:v>-143.55049999999997</c:v>
                </c:pt>
                <c:pt idx="113457">
                  <c:v>-143.54849999999999</c:v>
                </c:pt>
                <c:pt idx="113458">
                  <c:v>-143.54649999999998</c:v>
                </c:pt>
                <c:pt idx="113459">
                  <c:v>-143.54449999999997</c:v>
                </c:pt>
                <c:pt idx="113460">
                  <c:v>-143.54249999999999</c:v>
                </c:pt>
                <c:pt idx="113461">
                  <c:v>-143.54049999999998</c:v>
                </c:pt>
                <c:pt idx="113462">
                  <c:v>-143.53849999999997</c:v>
                </c:pt>
                <c:pt idx="113463">
                  <c:v>-143.53649999999999</c:v>
                </c:pt>
                <c:pt idx="113464">
                  <c:v>-143.53449999999998</c:v>
                </c:pt>
                <c:pt idx="113465">
                  <c:v>-143.53249999999997</c:v>
                </c:pt>
                <c:pt idx="113466">
                  <c:v>-143.53049999999999</c:v>
                </c:pt>
                <c:pt idx="113467">
                  <c:v>-143.52849999999998</c:v>
                </c:pt>
                <c:pt idx="113468">
                  <c:v>-143.52649999999997</c:v>
                </c:pt>
                <c:pt idx="113469">
                  <c:v>-143.52449999999999</c:v>
                </c:pt>
                <c:pt idx="113470">
                  <c:v>-143.52249999999998</c:v>
                </c:pt>
                <c:pt idx="113471">
                  <c:v>-143.52049999999997</c:v>
                </c:pt>
                <c:pt idx="113472">
                  <c:v>-143.51849999999999</c:v>
                </c:pt>
                <c:pt idx="113473">
                  <c:v>-143.51649999999998</c:v>
                </c:pt>
                <c:pt idx="113474">
                  <c:v>-143.51449999999997</c:v>
                </c:pt>
                <c:pt idx="113475">
                  <c:v>-143.51249999999999</c:v>
                </c:pt>
                <c:pt idx="113476">
                  <c:v>-143.51049999999998</c:v>
                </c:pt>
                <c:pt idx="113477">
                  <c:v>-143.50849999999997</c:v>
                </c:pt>
                <c:pt idx="113478">
                  <c:v>-143.50649999999999</c:v>
                </c:pt>
                <c:pt idx="113479">
                  <c:v>-143.50449999999998</c:v>
                </c:pt>
                <c:pt idx="113480">
                  <c:v>-143.50249999999997</c:v>
                </c:pt>
                <c:pt idx="113481">
                  <c:v>-143.50049999999999</c:v>
                </c:pt>
                <c:pt idx="113482">
                  <c:v>-143.49849999999998</c:v>
                </c:pt>
                <c:pt idx="113483">
                  <c:v>-143.49649999999997</c:v>
                </c:pt>
                <c:pt idx="113484">
                  <c:v>-143.49449999999999</c:v>
                </c:pt>
                <c:pt idx="113485">
                  <c:v>-143.49249999999998</c:v>
                </c:pt>
                <c:pt idx="113486">
                  <c:v>-143.49049999999997</c:v>
                </c:pt>
                <c:pt idx="113487">
                  <c:v>-143.48849999999999</c:v>
                </c:pt>
                <c:pt idx="113488">
                  <c:v>-143.48649999999998</c:v>
                </c:pt>
                <c:pt idx="113489">
                  <c:v>-143.48449999999997</c:v>
                </c:pt>
                <c:pt idx="113490">
                  <c:v>-143.48249999999999</c:v>
                </c:pt>
                <c:pt idx="113491">
                  <c:v>-143.48049999999998</c:v>
                </c:pt>
                <c:pt idx="113492">
                  <c:v>-143.47849999999997</c:v>
                </c:pt>
                <c:pt idx="113493">
                  <c:v>-143.47649999999999</c:v>
                </c:pt>
                <c:pt idx="113494">
                  <c:v>-143.47449999999998</c:v>
                </c:pt>
                <c:pt idx="113495">
                  <c:v>-143.47249999999997</c:v>
                </c:pt>
                <c:pt idx="113496">
                  <c:v>-143.47049999999999</c:v>
                </c:pt>
                <c:pt idx="113497">
                  <c:v>-143.46849999999998</c:v>
                </c:pt>
                <c:pt idx="113498">
                  <c:v>-143.46649999999997</c:v>
                </c:pt>
                <c:pt idx="113499">
                  <c:v>-143.46449999999999</c:v>
                </c:pt>
                <c:pt idx="113500">
                  <c:v>-143.46249999999998</c:v>
                </c:pt>
                <c:pt idx="113501">
                  <c:v>-143.46049999999997</c:v>
                </c:pt>
                <c:pt idx="113502">
                  <c:v>-143.45849999999999</c:v>
                </c:pt>
                <c:pt idx="113503">
                  <c:v>-143.45649999999998</c:v>
                </c:pt>
                <c:pt idx="113504">
                  <c:v>-143.45449999999997</c:v>
                </c:pt>
                <c:pt idx="113505">
                  <c:v>-143.45249999999999</c:v>
                </c:pt>
                <c:pt idx="113506">
                  <c:v>-143.45049999999998</c:v>
                </c:pt>
                <c:pt idx="113507">
                  <c:v>-143.44849999999997</c:v>
                </c:pt>
                <c:pt idx="113508">
                  <c:v>-143.44649999999999</c:v>
                </c:pt>
                <c:pt idx="113509">
                  <c:v>-143.44449999999998</c:v>
                </c:pt>
                <c:pt idx="113510">
                  <c:v>-143.44249999999997</c:v>
                </c:pt>
                <c:pt idx="113511">
                  <c:v>-143.44049999999999</c:v>
                </c:pt>
                <c:pt idx="113512">
                  <c:v>-143.43849999999998</c:v>
                </c:pt>
                <c:pt idx="113513">
                  <c:v>-143.43649999999997</c:v>
                </c:pt>
                <c:pt idx="113514">
                  <c:v>-143.43449999999999</c:v>
                </c:pt>
                <c:pt idx="113515">
                  <c:v>-143.43249999999998</c:v>
                </c:pt>
                <c:pt idx="113516">
                  <c:v>-143.43049999999997</c:v>
                </c:pt>
                <c:pt idx="113517">
                  <c:v>-143.42849999999999</c:v>
                </c:pt>
                <c:pt idx="113518">
                  <c:v>-143.42649999999998</c:v>
                </c:pt>
                <c:pt idx="113519">
                  <c:v>-143.42449999999997</c:v>
                </c:pt>
                <c:pt idx="113520">
                  <c:v>-143.42249999999999</c:v>
                </c:pt>
                <c:pt idx="113521">
                  <c:v>-143.42049999999998</c:v>
                </c:pt>
                <c:pt idx="113522">
                  <c:v>-143.41849999999997</c:v>
                </c:pt>
                <c:pt idx="113523">
                  <c:v>-143.41649999999998</c:v>
                </c:pt>
                <c:pt idx="113524">
                  <c:v>-143.41449999999998</c:v>
                </c:pt>
                <c:pt idx="113525">
                  <c:v>-143.41249999999997</c:v>
                </c:pt>
                <c:pt idx="113526">
                  <c:v>-143.41049999999998</c:v>
                </c:pt>
                <c:pt idx="113527">
                  <c:v>-143.40849999999998</c:v>
                </c:pt>
                <c:pt idx="113528">
                  <c:v>-143.40649999999997</c:v>
                </c:pt>
                <c:pt idx="113529">
                  <c:v>-143.40449999999998</c:v>
                </c:pt>
                <c:pt idx="113530">
                  <c:v>-143.40249999999997</c:v>
                </c:pt>
                <c:pt idx="113531">
                  <c:v>-143.40049999999997</c:v>
                </c:pt>
                <c:pt idx="113532">
                  <c:v>-143.39849999999998</c:v>
                </c:pt>
                <c:pt idx="113533">
                  <c:v>-143.39649999999997</c:v>
                </c:pt>
                <c:pt idx="113534">
                  <c:v>-143.39449999999997</c:v>
                </c:pt>
                <c:pt idx="113535">
                  <c:v>-143.39249999999998</c:v>
                </c:pt>
                <c:pt idx="113536">
                  <c:v>-143.39049999999997</c:v>
                </c:pt>
                <c:pt idx="113537">
                  <c:v>-143.38849999999996</c:v>
                </c:pt>
                <c:pt idx="113538">
                  <c:v>-143.38649999999998</c:v>
                </c:pt>
                <c:pt idx="113539">
                  <c:v>-143.38449999999997</c:v>
                </c:pt>
                <c:pt idx="113540">
                  <c:v>-143.38249999999996</c:v>
                </c:pt>
                <c:pt idx="113541">
                  <c:v>-143.38049999999998</c:v>
                </c:pt>
                <c:pt idx="113542">
                  <c:v>-143.37849999999997</c:v>
                </c:pt>
                <c:pt idx="113543">
                  <c:v>-143.37649999999996</c:v>
                </c:pt>
                <c:pt idx="113544">
                  <c:v>-143.37449999999998</c:v>
                </c:pt>
                <c:pt idx="113545">
                  <c:v>-143.37249999999997</c:v>
                </c:pt>
                <c:pt idx="113546">
                  <c:v>-143.37049999999996</c:v>
                </c:pt>
                <c:pt idx="113547">
                  <c:v>-143.36849999999998</c:v>
                </c:pt>
                <c:pt idx="113548">
                  <c:v>-143.36649999999997</c:v>
                </c:pt>
                <c:pt idx="113549">
                  <c:v>-143.36449999999996</c:v>
                </c:pt>
                <c:pt idx="113550">
                  <c:v>-143.36249999999998</c:v>
                </c:pt>
                <c:pt idx="113551">
                  <c:v>-143.36049999999997</c:v>
                </c:pt>
                <c:pt idx="113552">
                  <c:v>-143.35849999999996</c:v>
                </c:pt>
                <c:pt idx="113553">
                  <c:v>-143.35649999999998</c:v>
                </c:pt>
                <c:pt idx="113554">
                  <c:v>-143.35449999999997</c:v>
                </c:pt>
                <c:pt idx="113555">
                  <c:v>-143.35249999999996</c:v>
                </c:pt>
                <c:pt idx="113556">
                  <c:v>-143.35049999999998</c:v>
                </c:pt>
                <c:pt idx="113557">
                  <c:v>-143.34849999999997</c:v>
                </c:pt>
                <c:pt idx="113558">
                  <c:v>-143.34649999999996</c:v>
                </c:pt>
                <c:pt idx="113559">
                  <c:v>-143.34449999999998</c:v>
                </c:pt>
                <c:pt idx="113560">
                  <c:v>-143.34249999999997</c:v>
                </c:pt>
                <c:pt idx="113561">
                  <c:v>-143.34049999999996</c:v>
                </c:pt>
                <c:pt idx="113562">
                  <c:v>-143.33849999999998</c:v>
                </c:pt>
                <c:pt idx="113563">
                  <c:v>-143.33649999999997</c:v>
                </c:pt>
                <c:pt idx="113564">
                  <c:v>-143.33449999999999</c:v>
                </c:pt>
                <c:pt idx="113565">
                  <c:v>-143.33249999999998</c:v>
                </c:pt>
                <c:pt idx="113566">
                  <c:v>-143.33049999999997</c:v>
                </c:pt>
                <c:pt idx="113567">
                  <c:v>-143.32849999999999</c:v>
                </c:pt>
                <c:pt idx="113568">
                  <c:v>-143.32649999999998</c:v>
                </c:pt>
                <c:pt idx="113569">
                  <c:v>-143.32449999999997</c:v>
                </c:pt>
                <c:pt idx="113570">
                  <c:v>-143.32249999999999</c:v>
                </c:pt>
                <c:pt idx="113571">
                  <c:v>-143.32049999999998</c:v>
                </c:pt>
                <c:pt idx="113572">
                  <c:v>-143.31849999999997</c:v>
                </c:pt>
                <c:pt idx="113573">
                  <c:v>-143.31649999999999</c:v>
                </c:pt>
                <c:pt idx="113574">
                  <c:v>-143.31449999999998</c:v>
                </c:pt>
                <c:pt idx="113575">
                  <c:v>-143.31249999999997</c:v>
                </c:pt>
                <c:pt idx="113576">
                  <c:v>-143.31049999999999</c:v>
                </c:pt>
                <c:pt idx="113577">
                  <c:v>-143.30849999999998</c:v>
                </c:pt>
                <c:pt idx="113578">
                  <c:v>-143.30649999999997</c:v>
                </c:pt>
                <c:pt idx="113579">
                  <c:v>-143.30449999999999</c:v>
                </c:pt>
                <c:pt idx="113580">
                  <c:v>-143.30249999999998</c:v>
                </c:pt>
                <c:pt idx="113581">
                  <c:v>-143.30049999999997</c:v>
                </c:pt>
                <c:pt idx="113582">
                  <c:v>-143.29849999999999</c:v>
                </c:pt>
                <c:pt idx="113583">
                  <c:v>-143.29649999999998</c:v>
                </c:pt>
                <c:pt idx="113584">
                  <c:v>-143.29449999999997</c:v>
                </c:pt>
                <c:pt idx="113585">
                  <c:v>-143.29249999999999</c:v>
                </c:pt>
                <c:pt idx="113586">
                  <c:v>-143.29049999999998</c:v>
                </c:pt>
                <c:pt idx="113587">
                  <c:v>-143.28849999999997</c:v>
                </c:pt>
                <c:pt idx="113588">
                  <c:v>-143.28649999999999</c:v>
                </c:pt>
                <c:pt idx="113589">
                  <c:v>-143.28449999999998</c:v>
                </c:pt>
                <c:pt idx="113590">
                  <c:v>-143.28249999999997</c:v>
                </c:pt>
                <c:pt idx="113591">
                  <c:v>-143.28049999999999</c:v>
                </c:pt>
                <c:pt idx="113592">
                  <c:v>-143.27849999999998</c:v>
                </c:pt>
                <c:pt idx="113593">
                  <c:v>-143.27649999999997</c:v>
                </c:pt>
                <c:pt idx="113594">
                  <c:v>-143.27449999999999</c:v>
                </c:pt>
                <c:pt idx="113595">
                  <c:v>-143.27249999999998</c:v>
                </c:pt>
                <c:pt idx="113596">
                  <c:v>-143.27049999999997</c:v>
                </c:pt>
                <c:pt idx="113597">
                  <c:v>-143.26849999999999</c:v>
                </c:pt>
                <c:pt idx="113598">
                  <c:v>-143.26649999999998</c:v>
                </c:pt>
                <c:pt idx="113599">
                  <c:v>-143.26449999999997</c:v>
                </c:pt>
                <c:pt idx="113600">
                  <c:v>-143.26249999999999</c:v>
                </c:pt>
                <c:pt idx="113601">
                  <c:v>-143.26049999999998</c:v>
                </c:pt>
                <c:pt idx="113602">
                  <c:v>-143.25849999999997</c:v>
                </c:pt>
                <c:pt idx="113603">
                  <c:v>-143.25649999999999</c:v>
                </c:pt>
                <c:pt idx="113604">
                  <c:v>-143.25449999999998</c:v>
                </c:pt>
                <c:pt idx="113605">
                  <c:v>-143.25249999999997</c:v>
                </c:pt>
                <c:pt idx="113606">
                  <c:v>-143.25049999999999</c:v>
                </c:pt>
                <c:pt idx="113607">
                  <c:v>-143.24849999999998</c:v>
                </c:pt>
                <c:pt idx="113608">
                  <c:v>-143.24649999999997</c:v>
                </c:pt>
                <c:pt idx="113609">
                  <c:v>-143.24449999999999</c:v>
                </c:pt>
                <c:pt idx="113610">
                  <c:v>-143.24249999999998</c:v>
                </c:pt>
                <c:pt idx="113611">
                  <c:v>-143.24049999999997</c:v>
                </c:pt>
                <c:pt idx="113612">
                  <c:v>-143.23849999999999</c:v>
                </c:pt>
                <c:pt idx="113613">
                  <c:v>-143.23649999999998</c:v>
                </c:pt>
                <c:pt idx="113614">
                  <c:v>-143.23449999999997</c:v>
                </c:pt>
                <c:pt idx="113615">
                  <c:v>-143.23249999999999</c:v>
                </c:pt>
                <c:pt idx="113616">
                  <c:v>-143.23049999999998</c:v>
                </c:pt>
                <c:pt idx="113617">
                  <c:v>-143.22849999999997</c:v>
                </c:pt>
                <c:pt idx="113618">
                  <c:v>-143.22649999999999</c:v>
                </c:pt>
                <c:pt idx="113619">
                  <c:v>-143.22449999999998</c:v>
                </c:pt>
                <c:pt idx="113620">
                  <c:v>-143.22249999999997</c:v>
                </c:pt>
                <c:pt idx="113621">
                  <c:v>-143.22049999999999</c:v>
                </c:pt>
                <c:pt idx="113622">
                  <c:v>-143.21849999999998</c:v>
                </c:pt>
                <c:pt idx="113623">
                  <c:v>-143.21649999999997</c:v>
                </c:pt>
                <c:pt idx="113624">
                  <c:v>-143.21449999999999</c:v>
                </c:pt>
                <c:pt idx="113625">
                  <c:v>-143.21249999999998</c:v>
                </c:pt>
                <c:pt idx="113626">
                  <c:v>-143.21049999999997</c:v>
                </c:pt>
                <c:pt idx="113627">
                  <c:v>-143.20849999999999</c:v>
                </c:pt>
                <c:pt idx="113628">
                  <c:v>-143.20649999999998</c:v>
                </c:pt>
                <c:pt idx="113629">
                  <c:v>-143.20449999999997</c:v>
                </c:pt>
                <c:pt idx="113630">
                  <c:v>-143.20249999999999</c:v>
                </c:pt>
                <c:pt idx="113631">
                  <c:v>-143.20049999999998</c:v>
                </c:pt>
                <c:pt idx="113632">
                  <c:v>-143.19849999999997</c:v>
                </c:pt>
                <c:pt idx="113633">
                  <c:v>-143.19649999999999</c:v>
                </c:pt>
                <c:pt idx="113634">
                  <c:v>-143.19449999999998</c:v>
                </c:pt>
                <c:pt idx="113635">
                  <c:v>-143.19249999999997</c:v>
                </c:pt>
                <c:pt idx="113636">
                  <c:v>-143.19049999999999</c:v>
                </c:pt>
                <c:pt idx="113637">
                  <c:v>-143.18849999999998</c:v>
                </c:pt>
                <c:pt idx="113638">
                  <c:v>-143.18649999999997</c:v>
                </c:pt>
                <c:pt idx="113639">
                  <c:v>-143.18449999999999</c:v>
                </c:pt>
                <c:pt idx="113640">
                  <c:v>-143.18249999999998</c:v>
                </c:pt>
                <c:pt idx="113641">
                  <c:v>-143.18049999999997</c:v>
                </c:pt>
                <c:pt idx="113642">
                  <c:v>-143.17849999999999</c:v>
                </c:pt>
                <c:pt idx="113643">
                  <c:v>-143.17649999999998</c:v>
                </c:pt>
                <c:pt idx="113644">
                  <c:v>-143.17449999999997</c:v>
                </c:pt>
                <c:pt idx="113645">
                  <c:v>-143.17249999999999</c:v>
                </c:pt>
                <c:pt idx="113646">
                  <c:v>-143.17049999999998</c:v>
                </c:pt>
                <c:pt idx="113647">
                  <c:v>-143.16849999999997</c:v>
                </c:pt>
                <c:pt idx="113648">
                  <c:v>-143.16649999999998</c:v>
                </c:pt>
                <c:pt idx="113649">
                  <c:v>-143.16449999999998</c:v>
                </c:pt>
                <c:pt idx="113650">
                  <c:v>-143.16249999999997</c:v>
                </c:pt>
                <c:pt idx="113651">
                  <c:v>-143.16049999999998</c:v>
                </c:pt>
                <c:pt idx="113652">
                  <c:v>-143.15849999999998</c:v>
                </c:pt>
                <c:pt idx="113653">
                  <c:v>-143.15649999999997</c:v>
                </c:pt>
                <c:pt idx="113654">
                  <c:v>-143.15449999999998</c:v>
                </c:pt>
                <c:pt idx="113655">
                  <c:v>-143.15249999999997</c:v>
                </c:pt>
                <c:pt idx="113656">
                  <c:v>-143.15049999999997</c:v>
                </c:pt>
                <c:pt idx="113657">
                  <c:v>-143.14849999999998</c:v>
                </c:pt>
                <c:pt idx="113658">
                  <c:v>-143.14649999999997</c:v>
                </c:pt>
                <c:pt idx="113659">
                  <c:v>-143.14449999999997</c:v>
                </c:pt>
                <c:pt idx="113660">
                  <c:v>-143.14249999999998</c:v>
                </c:pt>
                <c:pt idx="113661">
                  <c:v>-143.14049999999997</c:v>
                </c:pt>
                <c:pt idx="113662">
                  <c:v>-143.13849999999996</c:v>
                </c:pt>
                <c:pt idx="113663">
                  <c:v>-143.13649999999998</c:v>
                </c:pt>
                <c:pt idx="113664">
                  <c:v>-143.13449999999997</c:v>
                </c:pt>
                <c:pt idx="113665">
                  <c:v>-143.13249999999996</c:v>
                </c:pt>
                <c:pt idx="113666">
                  <c:v>-143.13049999999998</c:v>
                </c:pt>
                <c:pt idx="113667">
                  <c:v>-143.12849999999997</c:v>
                </c:pt>
                <c:pt idx="113668">
                  <c:v>-143.12649999999996</c:v>
                </c:pt>
                <c:pt idx="113669">
                  <c:v>-143.12449999999998</c:v>
                </c:pt>
                <c:pt idx="113670">
                  <c:v>-143.12249999999997</c:v>
                </c:pt>
                <c:pt idx="113671">
                  <c:v>-143.12049999999996</c:v>
                </c:pt>
                <c:pt idx="113672">
                  <c:v>-143.11849999999998</c:v>
                </c:pt>
                <c:pt idx="113673">
                  <c:v>-143.11649999999997</c:v>
                </c:pt>
                <c:pt idx="113674">
                  <c:v>-143.11449999999996</c:v>
                </c:pt>
                <c:pt idx="113675">
                  <c:v>-143.11249999999998</c:v>
                </c:pt>
                <c:pt idx="113676">
                  <c:v>-143.11049999999997</c:v>
                </c:pt>
                <c:pt idx="113677">
                  <c:v>-143.10849999999996</c:v>
                </c:pt>
                <c:pt idx="113678">
                  <c:v>-143.10649999999998</c:v>
                </c:pt>
                <c:pt idx="113679">
                  <c:v>-143.10449999999997</c:v>
                </c:pt>
                <c:pt idx="113680">
                  <c:v>-143.10249999999996</c:v>
                </c:pt>
                <c:pt idx="113681">
                  <c:v>-143.10049999999998</c:v>
                </c:pt>
                <c:pt idx="113682">
                  <c:v>-143.09849999999997</c:v>
                </c:pt>
                <c:pt idx="113683">
                  <c:v>-143.09649999999996</c:v>
                </c:pt>
                <c:pt idx="113684">
                  <c:v>-143.09449999999998</c:v>
                </c:pt>
                <c:pt idx="113685">
                  <c:v>-143.09249999999997</c:v>
                </c:pt>
                <c:pt idx="113686">
                  <c:v>-143.09049999999996</c:v>
                </c:pt>
                <c:pt idx="113687">
                  <c:v>-143.08849999999998</c:v>
                </c:pt>
                <c:pt idx="113688">
                  <c:v>-143.08649999999997</c:v>
                </c:pt>
                <c:pt idx="113689">
                  <c:v>-143.08449999999999</c:v>
                </c:pt>
                <c:pt idx="113690">
                  <c:v>-143.08249999999998</c:v>
                </c:pt>
                <c:pt idx="113691">
                  <c:v>-143.08049999999997</c:v>
                </c:pt>
                <c:pt idx="113692">
                  <c:v>-143.07849999999999</c:v>
                </c:pt>
                <c:pt idx="113693">
                  <c:v>-143.07649999999998</c:v>
                </c:pt>
                <c:pt idx="113694">
                  <c:v>-143.07449999999997</c:v>
                </c:pt>
                <c:pt idx="113695">
                  <c:v>-143.07249999999999</c:v>
                </c:pt>
                <c:pt idx="113696">
                  <c:v>-143.07049999999998</c:v>
                </c:pt>
                <c:pt idx="113697">
                  <c:v>-143.06849999999997</c:v>
                </c:pt>
                <c:pt idx="113698">
                  <c:v>-143.06649999999999</c:v>
                </c:pt>
                <c:pt idx="113699">
                  <c:v>-143.06449999999998</c:v>
                </c:pt>
                <c:pt idx="113700">
                  <c:v>-143.06249999999997</c:v>
                </c:pt>
                <c:pt idx="113701">
                  <c:v>-143.06049999999999</c:v>
                </c:pt>
                <c:pt idx="113702">
                  <c:v>-143.05849999999998</c:v>
                </c:pt>
                <c:pt idx="113703">
                  <c:v>-143.05649999999997</c:v>
                </c:pt>
                <c:pt idx="113704">
                  <c:v>-143.05449999999999</c:v>
                </c:pt>
                <c:pt idx="113705">
                  <c:v>-143.05249999999998</c:v>
                </c:pt>
                <c:pt idx="113706">
                  <c:v>-143.05049999999997</c:v>
                </c:pt>
                <c:pt idx="113707">
                  <c:v>-143.04849999999999</c:v>
                </c:pt>
                <c:pt idx="113708">
                  <c:v>-143.04649999999998</c:v>
                </c:pt>
                <c:pt idx="113709">
                  <c:v>-143.04449999999997</c:v>
                </c:pt>
                <c:pt idx="113710">
                  <c:v>-143.04249999999999</c:v>
                </c:pt>
                <c:pt idx="113711">
                  <c:v>-143.04049999999998</c:v>
                </c:pt>
                <c:pt idx="113712">
                  <c:v>-143.03849999999997</c:v>
                </c:pt>
                <c:pt idx="113713">
                  <c:v>-143.03649999999999</c:v>
                </c:pt>
                <c:pt idx="113714">
                  <c:v>-143.03449999999998</c:v>
                </c:pt>
                <c:pt idx="113715">
                  <c:v>-143.03249999999997</c:v>
                </c:pt>
                <c:pt idx="113716">
                  <c:v>-143.03049999999999</c:v>
                </c:pt>
                <c:pt idx="113717">
                  <c:v>-143.02849999999998</c:v>
                </c:pt>
                <c:pt idx="113718">
                  <c:v>-143.02649999999997</c:v>
                </c:pt>
                <c:pt idx="113719">
                  <c:v>-143.02449999999999</c:v>
                </c:pt>
                <c:pt idx="113720">
                  <c:v>-143.02249999999998</c:v>
                </c:pt>
                <c:pt idx="113721">
                  <c:v>-143.02049999999997</c:v>
                </c:pt>
                <c:pt idx="113722">
                  <c:v>-143.01849999999999</c:v>
                </c:pt>
                <c:pt idx="113723">
                  <c:v>-143.01649999999998</c:v>
                </c:pt>
                <c:pt idx="113724">
                  <c:v>-143.01449999999997</c:v>
                </c:pt>
                <c:pt idx="113725">
                  <c:v>-143.01249999999999</c:v>
                </c:pt>
                <c:pt idx="113726">
                  <c:v>-143.01049999999998</c:v>
                </c:pt>
                <c:pt idx="113727">
                  <c:v>-143.00849999999997</c:v>
                </c:pt>
                <c:pt idx="113728">
                  <c:v>-143.00649999999999</c:v>
                </c:pt>
                <c:pt idx="113729">
                  <c:v>-143.00449999999998</c:v>
                </c:pt>
                <c:pt idx="113730">
                  <c:v>-143.00249999999997</c:v>
                </c:pt>
                <c:pt idx="113731">
                  <c:v>-143.00049999999999</c:v>
                </c:pt>
                <c:pt idx="113732">
                  <c:v>-142.99849999999998</c:v>
                </c:pt>
                <c:pt idx="113733">
                  <c:v>-142.99649999999997</c:v>
                </c:pt>
                <c:pt idx="113734">
                  <c:v>-142.99449999999999</c:v>
                </c:pt>
                <c:pt idx="113735">
                  <c:v>-142.99249999999998</c:v>
                </c:pt>
                <c:pt idx="113736">
                  <c:v>-142.99049999999997</c:v>
                </c:pt>
                <c:pt idx="113737">
                  <c:v>-142.98849999999999</c:v>
                </c:pt>
                <c:pt idx="113738">
                  <c:v>-142.98649999999998</c:v>
                </c:pt>
                <c:pt idx="113739">
                  <c:v>-142.98449999999997</c:v>
                </c:pt>
                <c:pt idx="113740">
                  <c:v>-142.98249999999999</c:v>
                </c:pt>
                <c:pt idx="113741">
                  <c:v>-142.98049999999998</c:v>
                </c:pt>
                <c:pt idx="113742">
                  <c:v>-142.97849999999997</c:v>
                </c:pt>
                <c:pt idx="113743">
                  <c:v>-142.97649999999999</c:v>
                </c:pt>
                <c:pt idx="113744">
                  <c:v>-142.97449999999998</c:v>
                </c:pt>
                <c:pt idx="113745">
                  <c:v>-142.97249999999997</c:v>
                </c:pt>
                <c:pt idx="113746">
                  <c:v>-142.97049999999999</c:v>
                </c:pt>
                <c:pt idx="113747">
                  <c:v>-142.96849999999998</c:v>
                </c:pt>
                <c:pt idx="113748">
                  <c:v>-142.96649999999997</c:v>
                </c:pt>
                <c:pt idx="113749">
                  <c:v>-142.96449999999999</c:v>
                </c:pt>
                <c:pt idx="113750">
                  <c:v>-142.96249999999998</c:v>
                </c:pt>
                <c:pt idx="113751">
                  <c:v>-142.96049999999997</c:v>
                </c:pt>
                <c:pt idx="113752">
                  <c:v>-142.95849999999999</c:v>
                </c:pt>
                <c:pt idx="113753">
                  <c:v>-142.95649999999998</c:v>
                </c:pt>
                <c:pt idx="113754">
                  <c:v>-142.95449999999997</c:v>
                </c:pt>
                <c:pt idx="113755">
                  <c:v>-142.95249999999999</c:v>
                </c:pt>
                <c:pt idx="113756">
                  <c:v>-142.95049999999998</c:v>
                </c:pt>
                <c:pt idx="113757">
                  <c:v>-142.94849999999997</c:v>
                </c:pt>
                <c:pt idx="113758">
                  <c:v>-142.94649999999999</c:v>
                </c:pt>
                <c:pt idx="113759">
                  <c:v>-142.94449999999998</c:v>
                </c:pt>
                <c:pt idx="113760">
                  <c:v>-142.94249999999997</c:v>
                </c:pt>
                <c:pt idx="113761">
                  <c:v>-142.94049999999999</c:v>
                </c:pt>
                <c:pt idx="113762">
                  <c:v>-142.93849999999998</c:v>
                </c:pt>
                <c:pt idx="113763">
                  <c:v>-142.93649999999997</c:v>
                </c:pt>
                <c:pt idx="113764">
                  <c:v>-142.93449999999999</c:v>
                </c:pt>
                <c:pt idx="113765">
                  <c:v>-142.93249999999998</c:v>
                </c:pt>
                <c:pt idx="113766">
                  <c:v>-142.93049999999997</c:v>
                </c:pt>
                <c:pt idx="113767">
                  <c:v>-142.92849999999999</c:v>
                </c:pt>
                <c:pt idx="113768">
                  <c:v>-142.92649999999998</c:v>
                </c:pt>
                <c:pt idx="113769">
                  <c:v>-142.92449999999997</c:v>
                </c:pt>
                <c:pt idx="113770">
                  <c:v>-142.92249999999999</c:v>
                </c:pt>
                <c:pt idx="113771">
                  <c:v>-142.92049999999998</c:v>
                </c:pt>
                <c:pt idx="113772">
                  <c:v>-142.91849999999997</c:v>
                </c:pt>
                <c:pt idx="113773">
                  <c:v>-142.91649999999998</c:v>
                </c:pt>
                <c:pt idx="113774">
                  <c:v>-142.91449999999998</c:v>
                </c:pt>
                <c:pt idx="113775">
                  <c:v>-142.91249999999997</c:v>
                </c:pt>
                <c:pt idx="113776">
                  <c:v>-142.91049999999998</c:v>
                </c:pt>
                <c:pt idx="113777">
                  <c:v>-142.90849999999998</c:v>
                </c:pt>
                <c:pt idx="113778">
                  <c:v>-142.90649999999997</c:v>
                </c:pt>
                <c:pt idx="113779">
                  <c:v>-142.90449999999998</c:v>
                </c:pt>
                <c:pt idx="113780">
                  <c:v>-142.90249999999997</c:v>
                </c:pt>
                <c:pt idx="113781">
                  <c:v>-142.90049999999997</c:v>
                </c:pt>
                <c:pt idx="113782">
                  <c:v>-142.89849999999998</c:v>
                </c:pt>
                <c:pt idx="113783">
                  <c:v>-142.89649999999997</c:v>
                </c:pt>
                <c:pt idx="113784">
                  <c:v>-142.89449999999997</c:v>
                </c:pt>
                <c:pt idx="113785">
                  <c:v>-142.89249999999998</c:v>
                </c:pt>
                <c:pt idx="113786">
                  <c:v>-142.89049999999997</c:v>
                </c:pt>
                <c:pt idx="113787">
                  <c:v>-142.88849999999996</c:v>
                </c:pt>
                <c:pt idx="113788">
                  <c:v>-142.88649999999998</c:v>
                </c:pt>
                <c:pt idx="113789">
                  <c:v>-142.88449999999997</c:v>
                </c:pt>
                <c:pt idx="113790">
                  <c:v>-142.88249999999996</c:v>
                </c:pt>
                <c:pt idx="113791">
                  <c:v>-142.88049999999998</c:v>
                </c:pt>
                <c:pt idx="113792">
                  <c:v>-142.87849999999997</c:v>
                </c:pt>
                <c:pt idx="113793">
                  <c:v>-142.87649999999996</c:v>
                </c:pt>
                <c:pt idx="113794">
                  <c:v>-142.87449999999998</c:v>
                </c:pt>
                <c:pt idx="113795">
                  <c:v>-142.87249999999997</c:v>
                </c:pt>
                <c:pt idx="113796">
                  <c:v>-142.87049999999996</c:v>
                </c:pt>
                <c:pt idx="113797">
                  <c:v>-142.86849999999998</c:v>
                </c:pt>
                <c:pt idx="113798">
                  <c:v>-142.86649999999997</c:v>
                </c:pt>
                <c:pt idx="113799">
                  <c:v>-142.86449999999996</c:v>
                </c:pt>
                <c:pt idx="113800">
                  <c:v>-142.86249999999998</c:v>
                </c:pt>
                <c:pt idx="113801">
                  <c:v>-142.86049999999997</c:v>
                </c:pt>
                <c:pt idx="113802">
                  <c:v>-142.85849999999996</c:v>
                </c:pt>
                <c:pt idx="113803">
                  <c:v>-142.85649999999998</c:v>
                </c:pt>
                <c:pt idx="113804">
                  <c:v>-142.85449999999997</c:v>
                </c:pt>
                <c:pt idx="113805">
                  <c:v>-142.85249999999996</c:v>
                </c:pt>
                <c:pt idx="113806">
                  <c:v>-142.85049999999998</c:v>
                </c:pt>
                <c:pt idx="113807">
                  <c:v>-142.84849999999997</c:v>
                </c:pt>
                <c:pt idx="113808">
                  <c:v>-142.84649999999996</c:v>
                </c:pt>
                <c:pt idx="113809">
                  <c:v>-142.84449999999998</c:v>
                </c:pt>
                <c:pt idx="113810">
                  <c:v>-142.84249999999997</c:v>
                </c:pt>
                <c:pt idx="113811">
                  <c:v>-142.84049999999996</c:v>
                </c:pt>
                <c:pt idx="113812">
                  <c:v>-142.83849999999998</c:v>
                </c:pt>
                <c:pt idx="113813">
                  <c:v>-142.83649999999997</c:v>
                </c:pt>
                <c:pt idx="113814">
                  <c:v>-142.83449999999999</c:v>
                </c:pt>
                <c:pt idx="113815">
                  <c:v>-142.83249999999998</c:v>
                </c:pt>
                <c:pt idx="113816">
                  <c:v>-142.83049999999997</c:v>
                </c:pt>
                <c:pt idx="113817">
                  <c:v>-142.82849999999999</c:v>
                </c:pt>
                <c:pt idx="113818">
                  <c:v>-142.82649999999998</c:v>
                </c:pt>
                <c:pt idx="113819">
                  <c:v>-142.82449999999997</c:v>
                </c:pt>
                <c:pt idx="113820">
                  <c:v>-142.82249999999999</c:v>
                </c:pt>
                <c:pt idx="113821">
                  <c:v>-142.82049999999998</c:v>
                </c:pt>
                <c:pt idx="113822">
                  <c:v>-142.81849999999997</c:v>
                </c:pt>
                <c:pt idx="113823">
                  <c:v>-142.81649999999999</c:v>
                </c:pt>
                <c:pt idx="113824">
                  <c:v>-142.81449999999998</c:v>
                </c:pt>
                <c:pt idx="113825">
                  <c:v>-142.81249999999997</c:v>
                </c:pt>
                <c:pt idx="113826">
                  <c:v>-142.81049999999999</c:v>
                </c:pt>
                <c:pt idx="113827">
                  <c:v>-142.80849999999998</c:v>
                </c:pt>
                <c:pt idx="113828">
                  <c:v>-142.80649999999997</c:v>
                </c:pt>
                <c:pt idx="113829">
                  <c:v>-142.80449999999999</c:v>
                </c:pt>
                <c:pt idx="113830">
                  <c:v>-142.80249999999998</c:v>
                </c:pt>
                <c:pt idx="113831">
                  <c:v>-142.80049999999997</c:v>
                </c:pt>
                <c:pt idx="113832">
                  <c:v>-142.79849999999999</c:v>
                </c:pt>
                <c:pt idx="113833">
                  <c:v>-142.79649999999998</c:v>
                </c:pt>
                <c:pt idx="113834">
                  <c:v>-142.79449999999997</c:v>
                </c:pt>
                <c:pt idx="113835">
                  <c:v>-142.79249999999999</c:v>
                </c:pt>
                <c:pt idx="113836">
                  <c:v>-142.79049999999998</c:v>
                </c:pt>
                <c:pt idx="113837">
                  <c:v>-142.78849999999997</c:v>
                </c:pt>
                <c:pt idx="113838">
                  <c:v>-142.78649999999999</c:v>
                </c:pt>
                <c:pt idx="113839">
                  <c:v>-142.78449999999998</c:v>
                </c:pt>
                <c:pt idx="113840">
                  <c:v>-142.78249999999997</c:v>
                </c:pt>
                <c:pt idx="113841">
                  <c:v>-142.78049999999999</c:v>
                </c:pt>
                <c:pt idx="113842">
                  <c:v>-142.77849999999998</c:v>
                </c:pt>
                <c:pt idx="113843">
                  <c:v>-142.77649999999997</c:v>
                </c:pt>
                <c:pt idx="113844">
                  <c:v>-142.77449999999999</c:v>
                </c:pt>
                <c:pt idx="113845">
                  <c:v>-142.77249999999998</c:v>
                </c:pt>
                <c:pt idx="113846">
                  <c:v>-142.77049999999997</c:v>
                </c:pt>
                <c:pt idx="113847">
                  <c:v>-142.76849999999999</c:v>
                </c:pt>
                <c:pt idx="113848">
                  <c:v>-142.76649999999998</c:v>
                </c:pt>
                <c:pt idx="113849">
                  <c:v>-142.76449999999997</c:v>
                </c:pt>
                <c:pt idx="113850">
                  <c:v>-142.76249999999999</c:v>
                </c:pt>
                <c:pt idx="113851">
                  <c:v>-142.76049999999998</c:v>
                </c:pt>
                <c:pt idx="113852">
                  <c:v>-142.75849999999997</c:v>
                </c:pt>
                <c:pt idx="113853">
                  <c:v>-142.75649999999999</c:v>
                </c:pt>
                <c:pt idx="113854">
                  <c:v>-142.75449999999998</c:v>
                </c:pt>
                <c:pt idx="113855">
                  <c:v>-142.75249999999997</c:v>
                </c:pt>
                <c:pt idx="113856">
                  <c:v>-142.75049999999999</c:v>
                </c:pt>
                <c:pt idx="113857">
                  <c:v>-142.74849999999998</c:v>
                </c:pt>
                <c:pt idx="113858">
                  <c:v>-142.74649999999997</c:v>
                </c:pt>
                <c:pt idx="113859">
                  <c:v>-142.74449999999999</c:v>
                </c:pt>
                <c:pt idx="113860">
                  <c:v>-142.74249999999998</c:v>
                </c:pt>
                <c:pt idx="113861">
                  <c:v>-142.74049999999997</c:v>
                </c:pt>
                <c:pt idx="113862">
                  <c:v>-142.73849999999999</c:v>
                </c:pt>
                <c:pt idx="113863">
                  <c:v>-142.73649999999998</c:v>
                </c:pt>
                <c:pt idx="113864">
                  <c:v>-142.73449999999997</c:v>
                </c:pt>
                <c:pt idx="113865">
                  <c:v>-142.73249999999999</c:v>
                </c:pt>
                <c:pt idx="113866">
                  <c:v>-142.73049999999998</c:v>
                </c:pt>
                <c:pt idx="113867">
                  <c:v>-142.72849999999997</c:v>
                </c:pt>
                <c:pt idx="113868">
                  <c:v>-142.72649999999999</c:v>
                </c:pt>
                <c:pt idx="113869">
                  <c:v>-142.72449999999998</c:v>
                </c:pt>
                <c:pt idx="113870">
                  <c:v>-142.72249999999997</c:v>
                </c:pt>
                <c:pt idx="113871">
                  <c:v>-142.72049999999999</c:v>
                </c:pt>
                <c:pt idx="113872">
                  <c:v>-142.71849999999998</c:v>
                </c:pt>
                <c:pt idx="113873">
                  <c:v>-142.71649999999997</c:v>
                </c:pt>
                <c:pt idx="113874">
                  <c:v>-142.71449999999999</c:v>
                </c:pt>
                <c:pt idx="113875">
                  <c:v>-142.71249999999998</c:v>
                </c:pt>
                <c:pt idx="113876">
                  <c:v>-142.71049999999997</c:v>
                </c:pt>
                <c:pt idx="113877">
                  <c:v>-142.70849999999999</c:v>
                </c:pt>
                <c:pt idx="113878">
                  <c:v>-142.70649999999998</c:v>
                </c:pt>
                <c:pt idx="113879">
                  <c:v>-142.70449999999997</c:v>
                </c:pt>
                <c:pt idx="113880">
                  <c:v>-142.70249999999999</c:v>
                </c:pt>
                <c:pt idx="113881">
                  <c:v>-142.70049999999998</c:v>
                </c:pt>
                <c:pt idx="113882">
                  <c:v>-142.69849999999997</c:v>
                </c:pt>
                <c:pt idx="113883">
                  <c:v>-142.69649999999999</c:v>
                </c:pt>
                <c:pt idx="113884">
                  <c:v>-142.69449999999998</c:v>
                </c:pt>
                <c:pt idx="113885">
                  <c:v>-142.69249999999997</c:v>
                </c:pt>
                <c:pt idx="113886">
                  <c:v>-142.69049999999999</c:v>
                </c:pt>
                <c:pt idx="113887">
                  <c:v>-142.68849999999998</c:v>
                </c:pt>
                <c:pt idx="113888">
                  <c:v>-142.68649999999997</c:v>
                </c:pt>
                <c:pt idx="113889">
                  <c:v>-142.68449999999999</c:v>
                </c:pt>
                <c:pt idx="113890">
                  <c:v>-142.68249999999998</c:v>
                </c:pt>
                <c:pt idx="113891">
                  <c:v>-142.68049999999997</c:v>
                </c:pt>
                <c:pt idx="113892">
                  <c:v>-142.67849999999999</c:v>
                </c:pt>
                <c:pt idx="113893">
                  <c:v>-142.67649999999998</c:v>
                </c:pt>
                <c:pt idx="113894">
                  <c:v>-142.67449999999997</c:v>
                </c:pt>
                <c:pt idx="113895">
                  <c:v>-142.67249999999999</c:v>
                </c:pt>
                <c:pt idx="113896">
                  <c:v>-142.67049999999998</c:v>
                </c:pt>
                <c:pt idx="113897">
                  <c:v>-142.66849999999997</c:v>
                </c:pt>
                <c:pt idx="113898">
                  <c:v>-142.66649999999998</c:v>
                </c:pt>
                <c:pt idx="113899">
                  <c:v>-142.66449999999998</c:v>
                </c:pt>
                <c:pt idx="113900">
                  <c:v>-142.66249999999997</c:v>
                </c:pt>
                <c:pt idx="113901">
                  <c:v>-142.66049999999998</c:v>
                </c:pt>
                <c:pt idx="113902">
                  <c:v>-142.65849999999998</c:v>
                </c:pt>
                <c:pt idx="113903">
                  <c:v>-142.65649999999997</c:v>
                </c:pt>
                <c:pt idx="113904">
                  <c:v>-142.65449999999998</c:v>
                </c:pt>
                <c:pt idx="113905">
                  <c:v>-142.65249999999997</c:v>
                </c:pt>
                <c:pt idx="113906">
                  <c:v>-142.65049999999997</c:v>
                </c:pt>
                <c:pt idx="113907">
                  <c:v>-142.64849999999998</c:v>
                </c:pt>
                <c:pt idx="113908">
                  <c:v>-142.64649999999997</c:v>
                </c:pt>
                <c:pt idx="113909">
                  <c:v>-142.64449999999997</c:v>
                </c:pt>
                <c:pt idx="113910">
                  <c:v>-142.64249999999998</c:v>
                </c:pt>
                <c:pt idx="113911">
                  <c:v>-142.64049999999997</c:v>
                </c:pt>
                <c:pt idx="113912">
                  <c:v>-142.63849999999996</c:v>
                </c:pt>
                <c:pt idx="113913">
                  <c:v>-142.63649999999998</c:v>
                </c:pt>
                <c:pt idx="113914">
                  <c:v>-142.63449999999997</c:v>
                </c:pt>
                <c:pt idx="113915">
                  <c:v>-142.63249999999996</c:v>
                </c:pt>
                <c:pt idx="113916">
                  <c:v>-142.63049999999998</c:v>
                </c:pt>
                <c:pt idx="113917">
                  <c:v>-142.62849999999997</c:v>
                </c:pt>
                <c:pt idx="113918">
                  <c:v>-142.62649999999996</c:v>
                </c:pt>
                <c:pt idx="113919">
                  <c:v>-142.62449999999998</c:v>
                </c:pt>
                <c:pt idx="113920">
                  <c:v>-142.62249999999997</c:v>
                </c:pt>
                <c:pt idx="113921">
                  <c:v>-142.62049999999996</c:v>
                </c:pt>
                <c:pt idx="113922">
                  <c:v>-142.61849999999998</c:v>
                </c:pt>
                <c:pt idx="113923">
                  <c:v>-142.61649999999997</c:v>
                </c:pt>
                <c:pt idx="113924">
                  <c:v>-142.61449999999996</c:v>
                </c:pt>
                <c:pt idx="113925">
                  <c:v>-142.61249999999998</c:v>
                </c:pt>
                <c:pt idx="113926">
                  <c:v>-142.61049999999997</c:v>
                </c:pt>
                <c:pt idx="113927">
                  <c:v>-142.60849999999996</c:v>
                </c:pt>
                <c:pt idx="113928">
                  <c:v>-142.60649999999998</c:v>
                </c:pt>
                <c:pt idx="113929">
                  <c:v>-142.60449999999997</c:v>
                </c:pt>
                <c:pt idx="113930">
                  <c:v>-142.60249999999996</c:v>
                </c:pt>
                <c:pt idx="113931">
                  <c:v>-142.60049999999998</c:v>
                </c:pt>
                <c:pt idx="113932">
                  <c:v>-142.59849999999997</c:v>
                </c:pt>
                <c:pt idx="113933">
                  <c:v>-142.59649999999996</c:v>
                </c:pt>
                <c:pt idx="113934">
                  <c:v>-142.59449999999998</c:v>
                </c:pt>
                <c:pt idx="113935">
                  <c:v>-142.59249999999997</c:v>
                </c:pt>
                <c:pt idx="113936">
                  <c:v>-142.59049999999996</c:v>
                </c:pt>
                <c:pt idx="113937">
                  <c:v>-142.58849999999998</c:v>
                </c:pt>
                <c:pt idx="113938">
                  <c:v>-142.58649999999997</c:v>
                </c:pt>
                <c:pt idx="113939">
                  <c:v>-142.58449999999999</c:v>
                </c:pt>
                <c:pt idx="113940">
                  <c:v>-142.58249999999998</c:v>
                </c:pt>
                <c:pt idx="113941">
                  <c:v>-142.58049999999997</c:v>
                </c:pt>
                <c:pt idx="113942">
                  <c:v>-142.57849999999999</c:v>
                </c:pt>
                <c:pt idx="113943">
                  <c:v>-142.57649999999998</c:v>
                </c:pt>
                <c:pt idx="113944">
                  <c:v>-142.57449999999997</c:v>
                </c:pt>
                <c:pt idx="113945">
                  <c:v>-142.57249999999999</c:v>
                </c:pt>
                <c:pt idx="113946">
                  <c:v>-142.57049999999998</c:v>
                </c:pt>
                <c:pt idx="113947">
                  <c:v>-142.56849999999997</c:v>
                </c:pt>
                <c:pt idx="113948">
                  <c:v>-142.56649999999999</c:v>
                </c:pt>
                <c:pt idx="113949">
                  <c:v>-142.56449999999998</c:v>
                </c:pt>
                <c:pt idx="113950">
                  <c:v>-142.56249999999997</c:v>
                </c:pt>
                <c:pt idx="113951">
                  <c:v>-142.56049999999999</c:v>
                </c:pt>
                <c:pt idx="113952">
                  <c:v>-142.55849999999998</c:v>
                </c:pt>
                <c:pt idx="113953">
                  <c:v>-142.55649999999997</c:v>
                </c:pt>
                <c:pt idx="113954">
                  <c:v>-142.55449999999999</c:v>
                </c:pt>
                <c:pt idx="113955">
                  <c:v>-142.55249999999998</c:v>
                </c:pt>
                <c:pt idx="113956">
                  <c:v>-142.55049999999997</c:v>
                </c:pt>
                <c:pt idx="113957">
                  <c:v>-142.54849999999999</c:v>
                </c:pt>
                <c:pt idx="113958">
                  <c:v>-142.54649999999998</c:v>
                </c:pt>
                <c:pt idx="113959">
                  <c:v>-142.54449999999997</c:v>
                </c:pt>
                <c:pt idx="113960">
                  <c:v>-142.54249999999999</c:v>
                </c:pt>
                <c:pt idx="113961">
                  <c:v>-142.54049999999998</c:v>
                </c:pt>
                <c:pt idx="113962">
                  <c:v>-142.53849999999997</c:v>
                </c:pt>
                <c:pt idx="113963">
                  <c:v>-142.53649999999999</c:v>
                </c:pt>
                <c:pt idx="113964">
                  <c:v>-142.53449999999998</c:v>
                </c:pt>
                <c:pt idx="113965">
                  <c:v>-142.53249999999997</c:v>
                </c:pt>
                <c:pt idx="113966">
                  <c:v>-142.53049999999999</c:v>
                </c:pt>
                <c:pt idx="113967">
                  <c:v>-142.52849999999998</c:v>
                </c:pt>
                <c:pt idx="113968">
                  <c:v>-142.52649999999997</c:v>
                </c:pt>
                <c:pt idx="113969">
                  <c:v>-142.52449999999999</c:v>
                </c:pt>
                <c:pt idx="113970">
                  <c:v>-142.52249999999998</c:v>
                </c:pt>
                <c:pt idx="113971">
                  <c:v>-142.52049999999997</c:v>
                </c:pt>
                <c:pt idx="113972">
                  <c:v>-142.51849999999999</c:v>
                </c:pt>
                <c:pt idx="113973">
                  <c:v>-142.51649999999998</c:v>
                </c:pt>
                <c:pt idx="113974">
                  <c:v>-142.51449999999997</c:v>
                </c:pt>
                <c:pt idx="113975">
                  <c:v>-142.51249999999999</c:v>
                </c:pt>
                <c:pt idx="113976">
                  <c:v>-142.51049999999998</c:v>
                </c:pt>
                <c:pt idx="113977">
                  <c:v>-142.50849999999997</c:v>
                </c:pt>
                <c:pt idx="113978">
                  <c:v>-142.50649999999999</c:v>
                </c:pt>
                <c:pt idx="113979">
                  <c:v>-142.50449999999998</c:v>
                </c:pt>
                <c:pt idx="113980">
                  <c:v>-142.50249999999997</c:v>
                </c:pt>
                <c:pt idx="113981">
                  <c:v>-142.50049999999999</c:v>
                </c:pt>
                <c:pt idx="113982">
                  <c:v>-142.49849999999998</c:v>
                </c:pt>
                <c:pt idx="113983">
                  <c:v>-142.49649999999997</c:v>
                </c:pt>
                <c:pt idx="113984">
                  <c:v>-142.49449999999999</c:v>
                </c:pt>
                <c:pt idx="113985">
                  <c:v>-142.49249999999998</c:v>
                </c:pt>
                <c:pt idx="113986">
                  <c:v>-142.49049999999997</c:v>
                </c:pt>
                <c:pt idx="113987">
                  <c:v>-142.48849999999999</c:v>
                </c:pt>
                <c:pt idx="113988">
                  <c:v>-142.48649999999998</c:v>
                </c:pt>
                <c:pt idx="113989">
                  <c:v>-142.48449999999997</c:v>
                </c:pt>
                <c:pt idx="113990">
                  <c:v>-142.48249999999999</c:v>
                </c:pt>
                <c:pt idx="113991">
                  <c:v>-142.48049999999998</c:v>
                </c:pt>
                <c:pt idx="113992">
                  <c:v>-142.47849999999997</c:v>
                </c:pt>
                <c:pt idx="113993">
                  <c:v>-142.47649999999999</c:v>
                </c:pt>
                <c:pt idx="113994">
                  <c:v>-142.47449999999998</c:v>
                </c:pt>
                <c:pt idx="113995">
                  <c:v>-142.47249999999997</c:v>
                </c:pt>
                <c:pt idx="113996">
                  <c:v>-142.47049999999999</c:v>
                </c:pt>
                <c:pt idx="113997">
                  <c:v>-142.46849999999998</c:v>
                </c:pt>
                <c:pt idx="113998">
                  <c:v>-142.46649999999997</c:v>
                </c:pt>
                <c:pt idx="113999">
                  <c:v>-142.46449999999999</c:v>
                </c:pt>
                <c:pt idx="114000">
                  <c:v>-142.46249999999998</c:v>
                </c:pt>
                <c:pt idx="114001">
                  <c:v>-142.46049999999997</c:v>
                </c:pt>
                <c:pt idx="114002">
                  <c:v>-142.45849999999999</c:v>
                </c:pt>
                <c:pt idx="114003">
                  <c:v>-142.45649999999998</c:v>
                </c:pt>
                <c:pt idx="114004">
                  <c:v>-142.45449999999997</c:v>
                </c:pt>
                <c:pt idx="114005">
                  <c:v>-142.45249999999999</c:v>
                </c:pt>
                <c:pt idx="114006">
                  <c:v>-142.45049999999998</c:v>
                </c:pt>
                <c:pt idx="114007">
                  <c:v>-142.44849999999997</c:v>
                </c:pt>
                <c:pt idx="114008">
                  <c:v>-142.44649999999999</c:v>
                </c:pt>
                <c:pt idx="114009">
                  <c:v>-142.44449999999998</c:v>
                </c:pt>
                <c:pt idx="114010">
                  <c:v>-142.44249999999997</c:v>
                </c:pt>
                <c:pt idx="114011">
                  <c:v>-142.44049999999999</c:v>
                </c:pt>
                <c:pt idx="114012">
                  <c:v>-142.43849999999998</c:v>
                </c:pt>
                <c:pt idx="114013">
                  <c:v>-142.43649999999997</c:v>
                </c:pt>
                <c:pt idx="114014">
                  <c:v>-142.43449999999999</c:v>
                </c:pt>
                <c:pt idx="114015">
                  <c:v>-142.43249999999998</c:v>
                </c:pt>
                <c:pt idx="114016">
                  <c:v>-142.43049999999997</c:v>
                </c:pt>
                <c:pt idx="114017">
                  <c:v>-142.42849999999999</c:v>
                </c:pt>
                <c:pt idx="114018">
                  <c:v>-142.42649999999998</c:v>
                </c:pt>
                <c:pt idx="114019">
                  <c:v>-142.42449999999997</c:v>
                </c:pt>
                <c:pt idx="114020">
                  <c:v>-142.42249999999999</c:v>
                </c:pt>
                <c:pt idx="114021">
                  <c:v>-142.42049999999998</c:v>
                </c:pt>
                <c:pt idx="114022">
                  <c:v>-142.41849999999997</c:v>
                </c:pt>
                <c:pt idx="114023">
                  <c:v>-142.41649999999998</c:v>
                </c:pt>
                <c:pt idx="114024">
                  <c:v>-142.41449999999998</c:v>
                </c:pt>
                <c:pt idx="114025">
                  <c:v>-142.41249999999997</c:v>
                </c:pt>
                <c:pt idx="114026">
                  <c:v>-142.41049999999998</c:v>
                </c:pt>
                <c:pt idx="114027">
                  <c:v>-142.40849999999998</c:v>
                </c:pt>
                <c:pt idx="114028">
                  <c:v>-142.40649999999997</c:v>
                </c:pt>
                <c:pt idx="114029">
                  <c:v>-142.40449999999998</c:v>
                </c:pt>
                <c:pt idx="114030">
                  <c:v>-142.40249999999997</c:v>
                </c:pt>
                <c:pt idx="114031">
                  <c:v>-142.40049999999997</c:v>
                </c:pt>
                <c:pt idx="114032">
                  <c:v>-142.39849999999998</c:v>
                </c:pt>
                <c:pt idx="114033">
                  <c:v>-142.39649999999997</c:v>
                </c:pt>
                <c:pt idx="114034">
                  <c:v>-142.39449999999997</c:v>
                </c:pt>
                <c:pt idx="114035">
                  <c:v>-142.39249999999998</c:v>
                </c:pt>
                <c:pt idx="114036">
                  <c:v>-142.39049999999997</c:v>
                </c:pt>
                <c:pt idx="114037">
                  <c:v>-142.38849999999996</c:v>
                </c:pt>
                <c:pt idx="114038">
                  <c:v>-142.38649999999998</c:v>
                </c:pt>
                <c:pt idx="114039">
                  <c:v>-142.38449999999997</c:v>
                </c:pt>
                <c:pt idx="114040">
                  <c:v>-142.38249999999996</c:v>
                </c:pt>
                <c:pt idx="114041">
                  <c:v>-142.38049999999998</c:v>
                </c:pt>
                <c:pt idx="114042">
                  <c:v>-142.37849999999997</c:v>
                </c:pt>
                <c:pt idx="114043">
                  <c:v>-142.37649999999996</c:v>
                </c:pt>
                <c:pt idx="114044">
                  <c:v>-142.37449999999998</c:v>
                </c:pt>
                <c:pt idx="114045">
                  <c:v>-142.37249999999997</c:v>
                </c:pt>
                <c:pt idx="114046">
                  <c:v>-142.37049999999996</c:v>
                </c:pt>
                <c:pt idx="114047">
                  <c:v>-142.36849999999998</c:v>
                </c:pt>
                <c:pt idx="114048">
                  <c:v>-142.36649999999997</c:v>
                </c:pt>
                <c:pt idx="114049">
                  <c:v>-142.36449999999996</c:v>
                </c:pt>
                <c:pt idx="114050">
                  <c:v>-142.36249999999998</c:v>
                </c:pt>
                <c:pt idx="114051">
                  <c:v>-142.36049999999997</c:v>
                </c:pt>
                <c:pt idx="114052">
                  <c:v>-142.35849999999996</c:v>
                </c:pt>
                <c:pt idx="114053">
                  <c:v>-142.35649999999998</c:v>
                </c:pt>
                <c:pt idx="114054">
                  <c:v>-142.35449999999997</c:v>
                </c:pt>
                <c:pt idx="114055">
                  <c:v>-142.35249999999996</c:v>
                </c:pt>
                <c:pt idx="114056">
                  <c:v>-142.35049999999998</c:v>
                </c:pt>
                <c:pt idx="114057">
                  <c:v>-142.34849999999997</c:v>
                </c:pt>
                <c:pt idx="114058">
                  <c:v>-142.34649999999996</c:v>
                </c:pt>
                <c:pt idx="114059">
                  <c:v>-142.34449999999998</c:v>
                </c:pt>
                <c:pt idx="114060">
                  <c:v>-142.34249999999997</c:v>
                </c:pt>
                <c:pt idx="114061">
                  <c:v>-142.34049999999996</c:v>
                </c:pt>
                <c:pt idx="114062">
                  <c:v>-142.33849999999998</c:v>
                </c:pt>
                <c:pt idx="114063">
                  <c:v>-142.33649999999997</c:v>
                </c:pt>
                <c:pt idx="114064">
                  <c:v>-142.33449999999999</c:v>
                </c:pt>
                <c:pt idx="114065">
                  <c:v>-142.33249999999998</c:v>
                </c:pt>
                <c:pt idx="114066">
                  <c:v>-142.33049999999997</c:v>
                </c:pt>
                <c:pt idx="114067">
                  <c:v>-142.32849999999999</c:v>
                </c:pt>
                <c:pt idx="114068">
                  <c:v>-142.32649999999998</c:v>
                </c:pt>
                <c:pt idx="114069">
                  <c:v>-142.32449999999997</c:v>
                </c:pt>
                <c:pt idx="114070">
                  <c:v>-142.32249999999999</c:v>
                </c:pt>
                <c:pt idx="114071">
                  <c:v>-142.32049999999998</c:v>
                </c:pt>
                <c:pt idx="114072">
                  <c:v>-142.31849999999997</c:v>
                </c:pt>
                <c:pt idx="114073">
                  <c:v>-142.31649999999999</c:v>
                </c:pt>
                <c:pt idx="114074">
                  <c:v>-142.31449999999998</c:v>
                </c:pt>
                <c:pt idx="114075">
                  <c:v>-142.31249999999997</c:v>
                </c:pt>
                <c:pt idx="114076">
                  <c:v>-142.31049999999999</c:v>
                </c:pt>
                <c:pt idx="114077">
                  <c:v>-142.30849999999998</c:v>
                </c:pt>
                <c:pt idx="114078">
                  <c:v>-142.30649999999997</c:v>
                </c:pt>
                <c:pt idx="114079">
                  <c:v>-142.30449999999999</c:v>
                </c:pt>
                <c:pt idx="114080">
                  <c:v>-142.30249999999998</c:v>
                </c:pt>
                <c:pt idx="114081">
                  <c:v>-142.30049999999997</c:v>
                </c:pt>
                <c:pt idx="114082">
                  <c:v>-142.29849999999999</c:v>
                </c:pt>
                <c:pt idx="114083">
                  <c:v>-142.29649999999998</c:v>
                </c:pt>
                <c:pt idx="114084">
                  <c:v>-142.29449999999997</c:v>
                </c:pt>
                <c:pt idx="114085">
                  <c:v>-142.29249999999999</c:v>
                </c:pt>
                <c:pt idx="114086">
                  <c:v>-142.29049999999998</c:v>
                </c:pt>
                <c:pt idx="114087">
                  <c:v>-142.28849999999997</c:v>
                </c:pt>
                <c:pt idx="114088">
                  <c:v>-142.28649999999999</c:v>
                </c:pt>
                <c:pt idx="114089">
                  <c:v>-142.28449999999998</c:v>
                </c:pt>
                <c:pt idx="114090">
                  <c:v>-142.28249999999997</c:v>
                </c:pt>
                <c:pt idx="114091">
                  <c:v>-142.28049999999999</c:v>
                </c:pt>
                <c:pt idx="114092">
                  <c:v>-142.27849999999998</c:v>
                </c:pt>
                <c:pt idx="114093">
                  <c:v>-142.27649999999997</c:v>
                </c:pt>
                <c:pt idx="114094">
                  <c:v>-142.27449999999999</c:v>
                </c:pt>
                <c:pt idx="114095">
                  <c:v>-142.27249999999998</c:v>
                </c:pt>
                <c:pt idx="114096">
                  <c:v>-142.27049999999997</c:v>
                </c:pt>
                <c:pt idx="114097">
                  <c:v>-142.26849999999999</c:v>
                </c:pt>
                <c:pt idx="114098">
                  <c:v>-142.26649999999998</c:v>
                </c:pt>
                <c:pt idx="114099">
                  <c:v>-142.26449999999997</c:v>
                </c:pt>
                <c:pt idx="114100">
                  <c:v>-142.26249999999999</c:v>
                </c:pt>
                <c:pt idx="114101">
                  <c:v>-142.26049999999998</c:v>
                </c:pt>
                <c:pt idx="114102">
                  <c:v>-142.25849999999997</c:v>
                </c:pt>
                <c:pt idx="114103">
                  <c:v>-142.25649999999999</c:v>
                </c:pt>
                <c:pt idx="114104">
                  <c:v>-142.25449999999998</c:v>
                </c:pt>
                <c:pt idx="114105">
                  <c:v>-142.25249999999997</c:v>
                </c:pt>
                <c:pt idx="114106">
                  <c:v>-142.25049999999999</c:v>
                </c:pt>
                <c:pt idx="114107">
                  <c:v>-142.24849999999998</c:v>
                </c:pt>
                <c:pt idx="114108">
                  <c:v>-142.24649999999997</c:v>
                </c:pt>
                <c:pt idx="114109">
                  <c:v>-142.24449999999999</c:v>
                </c:pt>
                <c:pt idx="114110">
                  <c:v>-142.24249999999998</c:v>
                </c:pt>
                <c:pt idx="114111">
                  <c:v>-142.24049999999997</c:v>
                </c:pt>
                <c:pt idx="114112">
                  <c:v>-142.23849999999999</c:v>
                </c:pt>
                <c:pt idx="114113">
                  <c:v>-142.23649999999998</c:v>
                </c:pt>
                <c:pt idx="114114">
                  <c:v>-142.23449999999997</c:v>
                </c:pt>
                <c:pt idx="114115">
                  <c:v>-142.23249999999999</c:v>
                </c:pt>
                <c:pt idx="114116">
                  <c:v>-142.23049999999998</c:v>
                </c:pt>
                <c:pt idx="114117">
                  <c:v>-142.22849999999997</c:v>
                </c:pt>
                <c:pt idx="114118">
                  <c:v>-142.22649999999999</c:v>
                </c:pt>
                <c:pt idx="114119">
                  <c:v>-142.22449999999998</c:v>
                </c:pt>
                <c:pt idx="114120">
                  <c:v>-142.22249999999997</c:v>
                </c:pt>
                <c:pt idx="114121">
                  <c:v>-142.22049999999999</c:v>
                </c:pt>
                <c:pt idx="114122">
                  <c:v>-142.21849999999998</c:v>
                </c:pt>
                <c:pt idx="114123">
                  <c:v>-142.21649999999997</c:v>
                </c:pt>
                <c:pt idx="114124">
                  <c:v>-142.21449999999999</c:v>
                </c:pt>
                <c:pt idx="114125">
                  <c:v>-142.21249999999998</c:v>
                </c:pt>
                <c:pt idx="114126">
                  <c:v>-142.21049999999997</c:v>
                </c:pt>
                <c:pt idx="114127">
                  <c:v>-142.20849999999999</c:v>
                </c:pt>
                <c:pt idx="114128">
                  <c:v>-142.20649999999998</c:v>
                </c:pt>
                <c:pt idx="114129">
                  <c:v>-142.20449999999997</c:v>
                </c:pt>
                <c:pt idx="114130">
                  <c:v>-142.20249999999999</c:v>
                </c:pt>
                <c:pt idx="114131">
                  <c:v>-142.20049999999998</c:v>
                </c:pt>
                <c:pt idx="114132">
                  <c:v>-142.19849999999997</c:v>
                </c:pt>
                <c:pt idx="114133">
                  <c:v>-142.19649999999999</c:v>
                </c:pt>
                <c:pt idx="114134">
                  <c:v>-142.19449999999998</c:v>
                </c:pt>
                <c:pt idx="114135">
                  <c:v>-142.19249999999997</c:v>
                </c:pt>
                <c:pt idx="114136">
                  <c:v>-142.19049999999999</c:v>
                </c:pt>
                <c:pt idx="114137">
                  <c:v>-142.18849999999998</c:v>
                </c:pt>
                <c:pt idx="114138">
                  <c:v>-142.18649999999997</c:v>
                </c:pt>
                <c:pt idx="114139">
                  <c:v>-142.18449999999999</c:v>
                </c:pt>
                <c:pt idx="114140">
                  <c:v>-142.18249999999998</c:v>
                </c:pt>
                <c:pt idx="114141">
                  <c:v>-142.18049999999997</c:v>
                </c:pt>
                <c:pt idx="114142">
                  <c:v>-142.17849999999999</c:v>
                </c:pt>
                <c:pt idx="114143">
                  <c:v>-142.17649999999998</c:v>
                </c:pt>
                <c:pt idx="114144">
                  <c:v>-142.17449999999997</c:v>
                </c:pt>
                <c:pt idx="114145">
                  <c:v>-142.17249999999999</c:v>
                </c:pt>
                <c:pt idx="114146">
                  <c:v>-142.17049999999998</c:v>
                </c:pt>
                <c:pt idx="114147">
                  <c:v>-142.16849999999997</c:v>
                </c:pt>
                <c:pt idx="114148">
                  <c:v>-142.16649999999998</c:v>
                </c:pt>
                <c:pt idx="114149">
                  <c:v>-142.16449999999998</c:v>
                </c:pt>
                <c:pt idx="114150">
                  <c:v>-142.16249999999997</c:v>
                </c:pt>
                <c:pt idx="114151">
                  <c:v>-142.16049999999998</c:v>
                </c:pt>
                <c:pt idx="114152">
                  <c:v>-142.15849999999998</c:v>
                </c:pt>
                <c:pt idx="114153">
                  <c:v>-142.15649999999997</c:v>
                </c:pt>
                <c:pt idx="114154">
                  <c:v>-142.15449999999998</c:v>
                </c:pt>
                <c:pt idx="114155">
                  <c:v>-142.15249999999997</c:v>
                </c:pt>
                <c:pt idx="114156">
                  <c:v>-142.15049999999997</c:v>
                </c:pt>
                <c:pt idx="114157">
                  <c:v>-142.14849999999998</c:v>
                </c:pt>
                <c:pt idx="114158">
                  <c:v>-142.14649999999997</c:v>
                </c:pt>
                <c:pt idx="114159">
                  <c:v>-142.14449999999997</c:v>
                </c:pt>
                <c:pt idx="114160">
                  <c:v>-142.14249999999998</c:v>
                </c:pt>
                <c:pt idx="114161">
                  <c:v>-142.14049999999997</c:v>
                </c:pt>
                <c:pt idx="114162">
                  <c:v>-142.13849999999996</c:v>
                </c:pt>
                <c:pt idx="114163">
                  <c:v>-142.13649999999998</c:v>
                </c:pt>
                <c:pt idx="114164">
                  <c:v>-142.13449999999997</c:v>
                </c:pt>
                <c:pt idx="114165">
                  <c:v>-142.13249999999996</c:v>
                </c:pt>
                <c:pt idx="114166">
                  <c:v>-142.13049999999998</c:v>
                </c:pt>
                <c:pt idx="114167">
                  <c:v>-142.12849999999997</c:v>
                </c:pt>
                <c:pt idx="114168">
                  <c:v>-142.12649999999996</c:v>
                </c:pt>
                <c:pt idx="114169">
                  <c:v>-142.12449999999998</c:v>
                </c:pt>
                <c:pt idx="114170">
                  <c:v>-142.12249999999997</c:v>
                </c:pt>
                <c:pt idx="114171">
                  <c:v>-142.12049999999996</c:v>
                </c:pt>
                <c:pt idx="114172">
                  <c:v>-142.11849999999998</c:v>
                </c:pt>
                <c:pt idx="114173">
                  <c:v>-142.11649999999997</c:v>
                </c:pt>
                <c:pt idx="114174">
                  <c:v>-142.11449999999996</c:v>
                </c:pt>
                <c:pt idx="114175">
                  <c:v>-142.11249999999998</c:v>
                </c:pt>
                <c:pt idx="114176">
                  <c:v>-142.11049999999997</c:v>
                </c:pt>
                <c:pt idx="114177">
                  <c:v>-142.10849999999996</c:v>
                </c:pt>
                <c:pt idx="114178">
                  <c:v>-142.10649999999998</c:v>
                </c:pt>
                <c:pt idx="114179">
                  <c:v>-142.10449999999997</c:v>
                </c:pt>
                <c:pt idx="114180">
                  <c:v>-142.10249999999996</c:v>
                </c:pt>
                <c:pt idx="114181">
                  <c:v>-142.10049999999998</c:v>
                </c:pt>
                <c:pt idx="114182">
                  <c:v>-142.09849999999997</c:v>
                </c:pt>
                <c:pt idx="114183">
                  <c:v>-142.09649999999996</c:v>
                </c:pt>
                <c:pt idx="114184">
                  <c:v>-142.09449999999998</c:v>
                </c:pt>
                <c:pt idx="114185">
                  <c:v>-142.09249999999997</c:v>
                </c:pt>
                <c:pt idx="114186">
                  <c:v>-142.09049999999996</c:v>
                </c:pt>
                <c:pt idx="114187">
                  <c:v>-142.08849999999998</c:v>
                </c:pt>
                <c:pt idx="114188">
                  <c:v>-142.08649999999997</c:v>
                </c:pt>
                <c:pt idx="114189">
                  <c:v>-142.08449999999999</c:v>
                </c:pt>
                <c:pt idx="114190">
                  <c:v>-142.08249999999998</c:v>
                </c:pt>
                <c:pt idx="114191">
                  <c:v>-142.08049999999997</c:v>
                </c:pt>
                <c:pt idx="114192">
                  <c:v>-142.07849999999999</c:v>
                </c:pt>
                <c:pt idx="114193">
                  <c:v>-142.07649999999998</c:v>
                </c:pt>
                <c:pt idx="114194">
                  <c:v>-142.07449999999997</c:v>
                </c:pt>
                <c:pt idx="114195">
                  <c:v>-142.07249999999999</c:v>
                </c:pt>
                <c:pt idx="114196">
                  <c:v>-142.07049999999998</c:v>
                </c:pt>
                <c:pt idx="114197">
                  <c:v>-142.06849999999997</c:v>
                </c:pt>
                <c:pt idx="114198">
                  <c:v>-142.06649999999999</c:v>
                </c:pt>
                <c:pt idx="114199">
                  <c:v>-142.06449999999998</c:v>
                </c:pt>
                <c:pt idx="114200">
                  <c:v>-142.06249999999997</c:v>
                </c:pt>
                <c:pt idx="114201">
                  <c:v>-142.06049999999999</c:v>
                </c:pt>
                <c:pt idx="114202">
                  <c:v>-142.05849999999998</c:v>
                </c:pt>
                <c:pt idx="114203">
                  <c:v>-142.05649999999997</c:v>
                </c:pt>
                <c:pt idx="114204">
                  <c:v>-142.05449999999999</c:v>
                </c:pt>
                <c:pt idx="114205">
                  <c:v>-142.05249999999998</c:v>
                </c:pt>
                <c:pt idx="114206">
                  <c:v>-142.05049999999997</c:v>
                </c:pt>
                <c:pt idx="114207">
                  <c:v>-142.04849999999999</c:v>
                </c:pt>
                <c:pt idx="114208">
                  <c:v>-142.04649999999998</c:v>
                </c:pt>
                <c:pt idx="114209">
                  <c:v>-142.04449999999997</c:v>
                </c:pt>
                <c:pt idx="114210">
                  <c:v>-142.04249999999999</c:v>
                </c:pt>
                <c:pt idx="114211">
                  <c:v>-142.04049999999998</c:v>
                </c:pt>
                <c:pt idx="114212">
                  <c:v>-142.03849999999997</c:v>
                </c:pt>
                <c:pt idx="114213">
                  <c:v>-142.03649999999999</c:v>
                </c:pt>
                <c:pt idx="114214">
                  <c:v>-142.03449999999998</c:v>
                </c:pt>
                <c:pt idx="114215">
                  <c:v>-142.03249999999997</c:v>
                </c:pt>
                <c:pt idx="114216">
                  <c:v>-142.03049999999999</c:v>
                </c:pt>
                <c:pt idx="114217">
                  <c:v>-142.02849999999998</c:v>
                </c:pt>
                <c:pt idx="114218">
                  <c:v>-142.02649999999997</c:v>
                </c:pt>
                <c:pt idx="114219">
                  <c:v>-142.02449999999999</c:v>
                </c:pt>
                <c:pt idx="114220">
                  <c:v>-142.02249999999998</c:v>
                </c:pt>
                <c:pt idx="114221">
                  <c:v>-142.02049999999997</c:v>
                </c:pt>
                <c:pt idx="114222">
                  <c:v>-142.01849999999999</c:v>
                </c:pt>
                <c:pt idx="114223">
                  <c:v>-142.01649999999998</c:v>
                </c:pt>
                <c:pt idx="114224">
                  <c:v>-142.01449999999997</c:v>
                </c:pt>
                <c:pt idx="114225">
                  <c:v>-142.01249999999999</c:v>
                </c:pt>
                <c:pt idx="114226">
                  <c:v>-142.01049999999998</c:v>
                </c:pt>
                <c:pt idx="114227">
                  <c:v>-142.00849999999997</c:v>
                </c:pt>
                <c:pt idx="114228">
                  <c:v>-142.00649999999999</c:v>
                </c:pt>
                <c:pt idx="114229">
                  <c:v>-142.00449999999998</c:v>
                </c:pt>
                <c:pt idx="114230">
                  <c:v>-142.00249999999997</c:v>
                </c:pt>
                <c:pt idx="114231">
                  <c:v>-142.00049999999999</c:v>
                </c:pt>
                <c:pt idx="114232">
                  <c:v>-141.99849999999998</c:v>
                </c:pt>
                <c:pt idx="114233">
                  <c:v>-141.99649999999997</c:v>
                </c:pt>
                <c:pt idx="114234">
                  <c:v>-141.99449999999999</c:v>
                </c:pt>
                <c:pt idx="114235">
                  <c:v>-141.99249999999998</c:v>
                </c:pt>
                <c:pt idx="114236">
                  <c:v>-141.99049999999997</c:v>
                </c:pt>
                <c:pt idx="114237">
                  <c:v>-141.98849999999999</c:v>
                </c:pt>
                <c:pt idx="114238">
                  <c:v>-141.98649999999998</c:v>
                </c:pt>
                <c:pt idx="114239">
                  <c:v>-141.98449999999997</c:v>
                </c:pt>
                <c:pt idx="114240">
                  <c:v>-141.98249999999999</c:v>
                </c:pt>
                <c:pt idx="114241">
                  <c:v>-141.98049999999998</c:v>
                </c:pt>
                <c:pt idx="114242">
                  <c:v>-141.97849999999997</c:v>
                </c:pt>
                <c:pt idx="114243">
                  <c:v>-141.97649999999999</c:v>
                </c:pt>
                <c:pt idx="114244">
                  <c:v>-141.97449999999998</c:v>
                </c:pt>
                <c:pt idx="114245">
                  <c:v>-141.97249999999997</c:v>
                </c:pt>
                <c:pt idx="114246">
                  <c:v>-141.97049999999999</c:v>
                </c:pt>
                <c:pt idx="114247">
                  <c:v>-141.96849999999998</c:v>
                </c:pt>
                <c:pt idx="114248">
                  <c:v>-141.96649999999997</c:v>
                </c:pt>
                <c:pt idx="114249">
                  <c:v>-141.96449999999999</c:v>
                </c:pt>
                <c:pt idx="114250">
                  <c:v>-141.96249999999998</c:v>
                </c:pt>
                <c:pt idx="114251">
                  <c:v>-141.96049999999997</c:v>
                </c:pt>
                <c:pt idx="114252">
                  <c:v>-141.95849999999999</c:v>
                </c:pt>
                <c:pt idx="114253">
                  <c:v>-141.95649999999998</c:v>
                </c:pt>
                <c:pt idx="114254">
                  <c:v>-141.95449999999997</c:v>
                </c:pt>
                <c:pt idx="114255">
                  <c:v>-141.95249999999999</c:v>
                </c:pt>
                <c:pt idx="114256">
                  <c:v>-141.95049999999998</c:v>
                </c:pt>
                <c:pt idx="114257">
                  <c:v>-141.94849999999997</c:v>
                </c:pt>
                <c:pt idx="114258">
                  <c:v>-141.94649999999999</c:v>
                </c:pt>
                <c:pt idx="114259">
                  <c:v>-141.94449999999998</c:v>
                </c:pt>
                <c:pt idx="114260">
                  <c:v>-141.94249999999997</c:v>
                </c:pt>
                <c:pt idx="114261">
                  <c:v>-141.94049999999999</c:v>
                </c:pt>
                <c:pt idx="114262">
                  <c:v>-141.93849999999998</c:v>
                </c:pt>
                <c:pt idx="114263">
                  <c:v>-141.93649999999997</c:v>
                </c:pt>
                <c:pt idx="114264">
                  <c:v>-141.93449999999999</c:v>
                </c:pt>
                <c:pt idx="114265">
                  <c:v>-141.93249999999998</c:v>
                </c:pt>
                <c:pt idx="114266">
                  <c:v>-141.93049999999997</c:v>
                </c:pt>
                <c:pt idx="114267">
                  <c:v>-141.92849999999999</c:v>
                </c:pt>
                <c:pt idx="114268">
                  <c:v>-141.92649999999998</c:v>
                </c:pt>
                <c:pt idx="114269">
                  <c:v>-141.92449999999997</c:v>
                </c:pt>
                <c:pt idx="114270">
                  <c:v>-141.92249999999999</c:v>
                </c:pt>
                <c:pt idx="114271">
                  <c:v>-141.92049999999998</c:v>
                </c:pt>
                <c:pt idx="114272">
                  <c:v>-141.91849999999997</c:v>
                </c:pt>
                <c:pt idx="114273">
                  <c:v>-141.91649999999998</c:v>
                </c:pt>
                <c:pt idx="114274">
                  <c:v>-141.91449999999998</c:v>
                </c:pt>
                <c:pt idx="114275">
                  <c:v>-141.91249999999997</c:v>
                </c:pt>
                <c:pt idx="114276">
                  <c:v>-141.91049999999998</c:v>
                </c:pt>
                <c:pt idx="114277">
                  <c:v>-141.90849999999998</c:v>
                </c:pt>
                <c:pt idx="114278">
                  <c:v>-141.90649999999997</c:v>
                </c:pt>
                <c:pt idx="114279">
                  <c:v>-141.90449999999998</c:v>
                </c:pt>
                <c:pt idx="114280">
                  <c:v>-141.90249999999997</c:v>
                </c:pt>
                <c:pt idx="114281">
                  <c:v>-141.90049999999997</c:v>
                </c:pt>
                <c:pt idx="114282">
                  <c:v>-141.89849999999998</c:v>
                </c:pt>
                <c:pt idx="114283">
                  <c:v>-141.89649999999997</c:v>
                </c:pt>
                <c:pt idx="114284">
                  <c:v>-141.89449999999997</c:v>
                </c:pt>
                <c:pt idx="114285">
                  <c:v>-141.89249999999998</c:v>
                </c:pt>
                <c:pt idx="114286">
                  <c:v>-141.89049999999997</c:v>
                </c:pt>
                <c:pt idx="114287">
                  <c:v>-141.88849999999996</c:v>
                </c:pt>
                <c:pt idx="114288">
                  <c:v>-141.88649999999998</c:v>
                </c:pt>
                <c:pt idx="114289">
                  <c:v>-141.88449999999997</c:v>
                </c:pt>
                <c:pt idx="114290">
                  <c:v>-141.88249999999996</c:v>
                </c:pt>
                <c:pt idx="114291">
                  <c:v>-141.88049999999998</c:v>
                </c:pt>
                <c:pt idx="114292">
                  <c:v>-141.87849999999997</c:v>
                </c:pt>
                <c:pt idx="114293">
                  <c:v>-141.87649999999996</c:v>
                </c:pt>
                <c:pt idx="114294">
                  <c:v>-141.87449999999998</c:v>
                </c:pt>
                <c:pt idx="114295">
                  <c:v>-141.87249999999997</c:v>
                </c:pt>
                <c:pt idx="114296">
                  <c:v>-141.87049999999996</c:v>
                </c:pt>
                <c:pt idx="114297">
                  <c:v>-141.86849999999998</c:v>
                </c:pt>
                <c:pt idx="114298">
                  <c:v>-141.86649999999997</c:v>
                </c:pt>
                <c:pt idx="114299">
                  <c:v>-141.86449999999996</c:v>
                </c:pt>
                <c:pt idx="114300">
                  <c:v>-141.86249999999998</c:v>
                </c:pt>
                <c:pt idx="114301">
                  <c:v>-141.86049999999997</c:v>
                </c:pt>
                <c:pt idx="114302">
                  <c:v>-141.85849999999996</c:v>
                </c:pt>
                <c:pt idx="114303">
                  <c:v>-141.85649999999998</c:v>
                </c:pt>
                <c:pt idx="114304">
                  <c:v>-141.85449999999997</c:v>
                </c:pt>
                <c:pt idx="114305">
                  <c:v>-141.85249999999996</c:v>
                </c:pt>
                <c:pt idx="114306">
                  <c:v>-141.85049999999998</c:v>
                </c:pt>
                <c:pt idx="114307">
                  <c:v>-141.84849999999997</c:v>
                </c:pt>
                <c:pt idx="114308">
                  <c:v>-141.84649999999996</c:v>
                </c:pt>
                <c:pt idx="114309">
                  <c:v>-141.84449999999998</c:v>
                </c:pt>
                <c:pt idx="114310">
                  <c:v>-141.84249999999997</c:v>
                </c:pt>
                <c:pt idx="114311">
                  <c:v>-141.84049999999996</c:v>
                </c:pt>
                <c:pt idx="114312">
                  <c:v>-141.83849999999998</c:v>
                </c:pt>
                <c:pt idx="114313">
                  <c:v>-141.83649999999997</c:v>
                </c:pt>
                <c:pt idx="114314">
                  <c:v>-141.83449999999999</c:v>
                </c:pt>
                <c:pt idx="114315">
                  <c:v>-141.83249999999998</c:v>
                </c:pt>
                <c:pt idx="114316">
                  <c:v>-141.83049999999997</c:v>
                </c:pt>
                <c:pt idx="114317">
                  <c:v>-141.82849999999999</c:v>
                </c:pt>
                <c:pt idx="114318">
                  <c:v>-141.82649999999998</c:v>
                </c:pt>
                <c:pt idx="114319">
                  <c:v>-141.82449999999997</c:v>
                </c:pt>
                <c:pt idx="114320">
                  <c:v>-141.82249999999999</c:v>
                </c:pt>
                <c:pt idx="114321">
                  <c:v>-141.82049999999998</c:v>
                </c:pt>
                <c:pt idx="114322">
                  <c:v>-141.81849999999997</c:v>
                </c:pt>
                <c:pt idx="114323">
                  <c:v>-141.81649999999999</c:v>
                </c:pt>
                <c:pt idx="114324">
                  <c:v>-141.81449999999998</c:v>
                </c:pt>
                <c:pt idx="114325">
                  <c:v>-141.81249999999997</c:v>
                </c:pt>
                <c:pt idx="114326">
                  <c:v>-141.81049999999999</c:v>
                </c:pt>
                <c:pt idx="114327">
                  <c:v>-141.80849999999998</c:v>
                </c:pt>
                <c:pt idx="114328">
                  <c:v>-141.80649999999997</c:v>
                </c:pt>
                <c:pt idx="114329">
                  <c:v>-141.80449999999999</c:v>
                </c:pt>
                <c:pt idx="114330">
                  <c:v>-141.80249999999998</c:v>
                </c:pt>
                <c:pt idx="114331">
                  <c:v>-141.80049999999997</c:v>
                </c:pt>
                <c:pt idx="114332">
                  <c:v>-141.79849999999999</c:v>
                </c:pt>
                <c:pt idx="114333">
                  <c:v>-141.79649999999998</c:v>
                </c:pt>
                <c:pt idx="114334">
                  <c:v>-141.79449999999997</c:v>
                </c:pt>
                <c:pt idx="114335">
                  <c:v>-141.79249999999999</c:v>
                </c:pt>
                <c:pt idx="114336">
                  <c:v>-141.79049999999998</c:v>
                </c:pt>
                <c:pt idx="114337">
                  <c:v>-141.78849999999997</c:v>
                </c:pt>
                <c:pt idx="114338">
                  <c:v>-141.78649999999999</c:v>
                </c:pt>
                <c:pt idx="114339">
                  <c:v>-141.78449999999998</c:v>
                </c:pt>
                <c:pt idx="114340">
                  <c:v>-141.78249999999997</c:v>
                </c:pt>
                <c:pt idx="114341">
                  <c:v>-141.78049999999999</c:v>
                </c:pt>
                <c:pt idx="114342">
                  <c:v>-141.77849999999998</c:v>
                </c:pt>
                <c:pt idx="114343">
                  <c:v>-141.77649999999997</c:v>
                </c:pt>
                <c:pt idx="114344">
                  <c:v>-141.77449999999999</c:v>
                </c:pt>
                <c:pt idx="114345">
                  <c:v>-141.77249999999998</c:v>
                </c:pt>
                <c:pt idx="114346">
                  <c:v>-141.77049999999997</c:v>
                </c:pt>
                <c:pt idx="114347">
                  <c:v>-141.76849999999999</c:v>
                </c:pt>
                <c:pt idx="114348">
                  <c:v>-141.76649999999998</c:v>
                </c:pt>
                <c:pt idx="114349">
                  <c:v>-141.76449999999997</c:v>
                </c:pt>
                <c:pt idx="114350">
                  <c:v>-141.76249999999999</c:v>
                </c:pt>
                <c:pt idx="114351">
                  <c:v>-141.76049999999998</c:v>
                </c:pt>
                <c:pt idx="114352">
                  <c:v>-141.75849999999997</c:v>
                </c:pt>
                <c:pt idx="114353">
                  <c:v>-141.75649999999999</c:v>
                </c:pt>
                <c:pt idx="114354">
                  <c:v>-141.75449999999998</c:v>
                </c:pt>
                <c:pt idx="114355">
                  <c:v>-141.75249999999997</c:v>
                </c:pt>
                <c:pt idx="114356">
                  <c:v>-141.75049999999999</c:v>
                </c:pt>
                <c:pt idx="114357">
                  <c:v>-141.74849999999998</c:v>
                </c:pt>
                <c:pt idx="114358">
                  <c:v>-141.74649999999997</c:v>
                </c:pt>
                <c:pt idx="114359">
                  <c:v>-141.74449999999999</c:v>
                </c:pt>
                <c:pt idx="114360">
                  <c:v>-141.74249999999998</c:v>
                </c:pt>
                <c:pt idx="114361">
                  <c:v>-141.74049999999997</c:v>
                </c:pt>
                <c:pt idx="114362">
                  <c:v>-141.73849999999999</c:v>
                </c:pt>
                <c:pt idx="114363">
                  <c:v>-141.73649999999998</c:v>
                </c:pt>
                <c:pt idx="114364">
                  <c:v>-141.73449999999997</c:v>
                </c:pt>
                <c:pt idx="114365">
                  <c:v>-141.73249999999999</c:v>
                </c:pt>
                <c:pt idx="114366">
                  <c:v>-141.73049999999998</c:v>
                </c:pt>
                <c:pt idx="114367">
                  <c:v>-141.72849999999997</c:v>
                </c:pt>
                <c:pt idx="114368">
                  <c:v>-141.72649999999999</c:v>
                </c:pt>
                <c:pt idx="114369">
                  <c:v>-141.72449999999998</c:v>
                </c:pt>
                <c:pt idx="114370">
                  <c:v>-141.72249999999997</c:v>
                </c:pt>
                <c:pt idx="114371">
                  <c:v>-141.72049999999999</c:v>
                </c:pt>
                <c:pt idx="114372">
                  <c:v>-141.71849999999998</c:v>
                </c:pt>
                <c:pt idx="114373">
                  <c:v>-141.71649999999997</c:v>
                </c:pt>
                <c:pt idx="114374">
                  <c:v>-141.71449999999999</c:v>
                </c:pt>
                <c:pt idx="114375">
                  <c:v>-141.71249999999998</c:v>
                </c:pt>
                <c:pt idx="114376">
                  <c:v>-141.71049999999997</c:v>
                </c:pt>
                <c:pt idx="114377">
                  <c:v>-141.70849999999999</c:v>
                </c:pt>
                <c:pt idx="114378">
                  <c:v>-141.70649999999998</c:v>
                </c:pt>
                <c:pt idx="114379">
                  <c:v>-141.70449999999997</c:v>
                </c:pt>
                <c:pt idx="114380">
                  <c:v>-141.70249999999999</c:v>
                </c:pt>
                <c:pt idx="114381">
                  <c:v>-141.70049999999998</c:v>
                </c:pt>
                <c:pt idx="114382">
                  <c:v>-141.69849999999997</c:v>
                </c:pt>
                <c:pt idx="114383">
                  <c:v>-141.69649999999999</c:v>
                </c:pt>
                <c:pt idx="114384">
                  <c:v>-141.69449999999998</c:v>
                </c:pt>
                <c:pt idx="114385">
                  <c:v>-141.69249999999997</c:v>
                </c:pt>
                <c:pt idx="114386">
                  <c:v>-141.69049999999999</c:v>
                </c:pt>
                <c:pt idx="114387">
                  <c:v>-141.68849999999998</c:v>
                </c:pt>
                <c:pt idx="114388">
                  <c:v>-141.68649999999997</c:v>
                </c:pt>
                <c:pt idx="114389">
                  <c:v>-141.68449999999999</c:v>
                </c:pt>
                <c:pt idx="114390">
                  <c:v>-141.68249999999998</c:v>
                </c:pt>
                <c:pt idx="114391">
                  <c:v>-141.68049999999997</c:v>
                </c:pt>
                <c:pt idx="114392">
                  <c:v>-141.67849999999999</c:v>
                </c:pt>
                <c:pt idx="114393">
                  <c:v>-141.67649999999998</c:v>
                </c:pt>
                <c:pt idx="114394">
                  <c:v>-141.67449999999997</c:v>
                </c:pt>
                <c:pt idx="114395">
                  <c:v>-141.67249999999999</c:v>
                </c:pt>
                <c:pt idx="114396">
                  <c:v>-141.67049999999998</c:v>
                </c:pt>
                <c:pt idx="114397">
                  <c:v>-141.66849999999997</c:v>
                </c:pt>
                <c:pt idx="114398">
                  <c:v>-141.66649999999998</c:v>
                </c:pt>
                <c:pt idx="114399">
                  <c:v>-141.66449999999998</c:v>
                </c:pt>
                <c:pt idx="114400">
                  <c:v>-141.66249999999997</c:v>
                </c:pt>
                <c:pt idx="114401">
                  <c:v>-141.66049999999998</c:v>
                </c:pt>
                <c:pt idx="114402">
                  <c:v>-141.65849999999998</c:v>
                </c:pt>
                <c:pt idx="114403">
                  <c:v>-141.65649999999997</c:v>
                </c:pt>
                <c:pt idx="114404">
                  <c:v>-141.65449999999998</c:v>
                </c:pt>
                <c:pt idx="114405">
                  <c:v>-141.65249999999997</c:v>
                </c:pt>
                <c:pt idx="114406">
                  <c:v>-141.65049999999997</c:v>
                </c:pt>
                <c:pt idx="114407">
                  <c:v>-141.64849999999998</c:v>
                </c:pt>
                <c:pt idx="114408">
                  <c:v>-141.64649999999997</c:v>
                </c:pt>
                <c:pt idx="114409">
                  <c:v>-141.64449999999997</c:v>
                </c:pt>
                <c:pt idx="114410">
                  <c:v>-141.64249999999998</c:v>
                </c:pt>
                <c:pt idx="114411">
                  <c:v>-141.64049999999997</c:v>
                </c:pt>
                <c:pt idx="114412">
                  <c:v>-141.63849999999996</c:v>
                </c:pt>
                <c:pt idx="114413">
                  <c:v>-141.63649999999998</c:v>
                </c:pt>
                <c:pt idx="114414">
                  <c:v>-141.63449999999997</c:v>
                </c:pt>
                <c:pt idx="114415">
                  <c:v>-141.63249999999996</c:v>
                </c:pt>
                <c:pt idx="114416">
                  <c:v>-141.63049999999998</c:v>
                </c:pt>
                <c:pt idx="114417">
                  <c:v>-141.62849999999997</c:v>
                </c:pt>
                <c:pt idx="114418">
                  <c:v>-141.62649999999996</c:v>
                </c:pt>
                <c:pt idx="114419">
                  <c:v>-141.62449999999998</c:v>
                </c:pt>
                <c:pt idx="114420">
                  <c:v>-141.62249999999997</c:v>
                </c:pt>
                <c:pt idx="114421">
                  <c:v>-141.62049999999996</c:v>
                </c:pt>
                <c:pt idx="114422">
                  <c:v>-141.61849999999998</c:v>
                </c:pt>
                <c:pt idx="114423">
                  <c:v>-141.61649999999997</c:v>
                </c:pt>
                <c:pt idx="114424">
                  <c:v>-141.61449999999996</c:v>
                </c:pt>
                <c:pt idx="114425">
                  <c:v>-141.61249999999998</c:v>
                </c:pt>
                <c:pt idx="114426">
                  <c:v>-141.61049999999997</c:v>
                </c:pt>
                <c:pt idx="114427">
                  <c:v>-141.60849999999996</c:v>
                </c:pt>
                <c:pt idx="114428">
                  <c:v>-141.60649999999998</c:v>
                </c:pt>
                <c:pt idx="114429">
                  <c:v>-141.60449999999997</c:v>
                </c:pt>
                <c:pt idx="114430">
                  <c:v>-141.60249999999996</c:v>
                </c:pt>
                <c:pt idx="114431">
                  <c:v>-141.60049999999998</c:v>
                </c:pt>
                <c:pt idx="114432">
                  <c:v>-141.59849999999997</c:v>
                </c:pt>
                <c:pt idx="114433">
                  <c:v>-141.59649999999996</c:v>
                </c:pt>
                <c:pt idx="114434">
                  <c:v>-141.59449999999998</c:v>
                </c:pt>
                <c:pt idx="114435">
                  <c:v>-141.59249999999997</c:v>
                </c:pt>
                <c:pt idx="114436">
                  <c:v>-141.59049999999996</c:v>
                </c:pt>
                <c:pt idx="114437">
                  <c:v>-141.58849999999998</c:v>
                </c:pt>
                <c:pt idx="114438">
                  <c:v>-141.58649999999997</c:v>
                </c:pt>
                <c:pt idx="114439">
                  <c:v>-141.58449999999999</c:v>
                </c:pt>
                <c:pt idx="114440">
                  <c:v>-141.58249999999998</c:v>
                </c:pt>
                <c:pt idx="114441">
                  <c:v>-141.58049999999997</c:v>
                </c:pt>
                <c:pt idx="114442">
                  <c:v>-141.57849999999999</c:v>
                </c:pt>
                <c:pt idx="114443">
                  <c:v>-141.57649999999998</c:v>
                </c:pt>
                <c:pt idx="114444">
                  <c:v>-141.57449999999997</c:v>
                </c:pt>
                <c:pt idx="114445">
                  <c:v>-141.57249999999999</c:v>
                </c:pt>
                <c:pt idx="114446">
                  <c:v>-141.57049999999998</c:v>
                </c:pt>
                <c:pt idx="114447">
                  <c:v>-141.56849999999997</c:v>
                </c:pt>
                <c:pt idx="114448">
                  <c:v>-141.56649999999999</c:v>
                </c:pt>
                <c:pt idx="114449">
                  <c:v>-141.56449999999998</c:v>
                </c:pt>
                <c:pt idx="114450">
                  <c:v>-141.56249999999997</c:v>
                </c:pt>
                <c:pt idx="114451">
                  <c:v>-141.56049999999999</c:v>
                </c:pt>
                <c:pt idx="114452">
                  <c:v>-141.55849999999998</c:v>
                </c:pt>
                <c:pt idx="114453">
                  <c:v>-141.55649999999997</c:v>
                </c:pt>
                <c:pt idx="114454">
                  <c:v>-141.55449999999999</c:v>
                </c:pt>
                <c:pt idx="114455">
                  <c:v>-141.55249999999998</c:v>
                </c:pt>
                <c:pt idx="114456">
                  <c:v>-141.55049999999997</c:v>
                </c:pt>
                <c:pt idx="114457">
                  <c:v>-141.54849999999999</c:v>
                </c:pt>
                <c:pt idx="114458">
                  <c:v>-141.54649999999998</c:v>
                </c:pt>
                <c:pt idx="114459">
                  <c:v>-141.54449999999997</c:v>
                </c:pt>
                <c:pt idx="114460">
                  <c:v>-141.54249999999999</c:v>
                </c:pt>
                <c:pt idx="114461">
                  <c:v>-141.54049999999998</c:v>
                </c:pt>
                <c:pt idx="114462">
                  <c:v>-141.53849999999997</c:v>
                </c:pt>
                <c:pt idx="114463">
                  <c:v>-141.53649999999999</c:v>
                </c:pt>
                <c:pt idx="114464">
                  <c:v>-141.53449999999998</c:v>
                </c:pt>
                <c:pt idx="114465">
                  <c:v>-141.53249999999997</c:v>
                </c:pt>
                <c:pt idx="114466">
                  <c:v>-141.53049999999999</c:v>
                </c:pt>
                <c:pt idx="114467">
                  <c:v>-141.52849999999998</c:v>
                </c:pt>
                <c:pt idx="114468">
                  <c:v>-141.52649999999997</c:v>
                </c:pt>
                <c:pt idx="114469">
                  <c:v>-141.52449999999999</c:v>
                </c:pt>
                <c:pt idx="114470">
                  <c:v>-141.52249999999998</c:v>
                </c:pt>
                <c:pt idx="114471">
                  <c:v>-141.52049999999997</c:v>
                </c:pt>
                <c:pt idx="114472">
                  <c:v>-141.51849999999999</c:v>
                </c:pt>
                <c:pt idx="114473">
                  <c:v>-141.51649999999998</c:v>
                </c:pt>
                <c:pt idx="114474">
                  <c:v>-141.51449999999997</c:v>
                </c:pt>
                <c:pt idx="114475">
                  <c:v>-141.51249999999999</c:v>
                </c:pt>
                <c:pt idx="114476">
                  <c:v>-141.51049999999998</c:v>
                </c:pt>
                <c:pt idx="114477">
                  <c:v>-141.50849999999997</c:v>
                </c:pt>
                <c:pt idx="114478">
                  <c:v>-141.50649999999999</c:v>
                </c:pt>
                <c:pt idx="114479">
                  <c:v>-141.50449999999998</c:v>
                </c:pt>
                <c:pt idx="114480">
                  <c:v>-141.50249999999997</c:v>
                </c:pt>
                <c:pt idx="114481">
                  <c:v>-141.50049999999999</c:v>
                </c:pt>
                <c:pt idx="114482">
                  <c:v>-141.49849999999998</c:v>
                </c:pt>
                <c:pt idx="114483">
                  <c:v>-141.49649999999997</c:v>
                </c:pt>
                <c:pt idx="114484">
                  <c:v>-141.49449999999999</c:v>
                </c:pt>
                <c:pt idx="114485">
                  <c:v>-141.49249999999998</c:v>
                </c:pt>
                <c:pt idx="114486">
                  <c:v>-141.49049999999997</c:v>
                </c:pt>
                <c:pt idx="114487">
                  <c:v>-141.48849999999999</c:v>
                </c:pt>
                <c:pt idx="114488">
                  <c:v>-141.48649999999998</c:v>
                </c:pt>
                <c:pt idx="114489">
                  <c:v>-141.48449999999997</c:v>
                </c:pt>
                <c:pt idx="114490">
                  <c:v>-141.48249999999999</c:v>
                </c:pt>
                <c:pt idx="114491">
                  <c:v>-141.48049999999998</c:v>
                </c:pt>
                <c:pt idx="114492">
                  <c:v>-141.47849999999997</c:v>
                </c:pt>
                <c:pt idx="114493">
                  <c:v>-141.47649999999999</c:v>
                </c:pt>
                <c:pt idx="114494">
                  <c:v>-141.47449999999998</c:v>
                </c:pt>
                <c:pt idx="114495">
                  <c:v>-141.47249999999997</c:v>
                </c:pt>
                <c:pt idx="114496">
                  <c:v>-141.47049999999999</c:v>
                </c:pt>
                <c:pt idx="114497">
                  <c:v>-141.46849999999998</c:v>
                </c:pt>
                <c:pt idx="114498">
                  <c:v>-141.46649999999997</c:v>
                </c:pt>
                <c:pt idx="114499">
                  <c:v>-141.46449999999999</c:v>
                </c:pt>
                <c:pt idx="114500">
                  <c:v>-141.46249999999998</c:v>
                </c:pt>
                <c:pt idx="114501">
                  <c:v>-141.46049999999997</c:v>
                </c:pt>
                <c:pt idx="114502">
                  <c:v>-141.45849999999999</c:v>
                </c:pt>
                <c:pt idx="114503">
                  <c:v>-141.45649999999998</c:v>
                </c:pt>
                <c:pt idx="114504">
                  <c:v>-141.45449999999997</c:v>
                </c:pt>
                <c:pt idx="114505">
                  <c:v>-141.45249999999999</c:v>
                </c:pt>
                <c:pt idx="114506">
                  <c:v>-141.45049999999998</c:v>
                </c:pt>
                <c:pt idx="114507">
                  <c:v>-141.44849999999997</c:v>
                </c:pt>
                <c:pt idx="114508">
                  <c:v>-141.44649999999999</c:v>
                </c:pt>
                <c:pt idx="114509">
                  <c:v>-141.44449999999998</c:v>
                </c:pt>
                <c:pt idx="114510">
                  <c:v>-141.44249999999997</c:v>
                </c:pt>
                <c:pt idx="114511">
                  <c:v>-141.44049999999999</c:v>
                </c:pt>
                <c:pt idx="114512">
                  <c:v>-141.43849999999998</c:v>
                </c:pt>
                <c:pt idx="114513">
                  <c:v>-141.43649999999997</c:v>
                </c:pt>
                <c:pt idx="114514">
                  <c:v>-141.43449999999999</c:v>
                </c:pt>
                <c:pt idx="114515">
                  <c:v>-141.43249999999998</c:v>
                </c:pt>
                <c:pt idx="114516">
                  <c:v>-141.43049999999997</c:v>
                </c:pt>
                <c:pt idx="114517">
                  <c:v>-141.42849999999999</c:v>
                </c:pt>
                <c:pt idx="114518">
                  <c:v>-141.42649999999998</c:v>
                </c:pt>
                <c:pt idx="114519">
                  <c:v>-141.42449999999997</c:v>
                </c:pt>
                <c:pt idx="114520">
                  <c:v>-141.42249999999999</c:v>
                </c:pt>
                <c:pt idx="114521">
                  <c:v>-141.42049999999998</c:v>
                </c:pt>
                <c:pt idx="114522">
                  <c:v>-141.41849999999997</c:v>
                </c:pt>
                <c:pt idx="114523">
                  <c:v>-141.41649999999998</c:v>
                </c:pt>
                <c:pt idx="114524">
                  <c:v>-141.41449999999998</c:v>
                </c:pt>
                <c:pt idx="114525">
                  <c:v>-141.41249999999997</c:v>
                </c:pt>
                <c:pt idx="114526">
                  <c:v>-141.41049999999998</c:v>
                </c:pt>
                <c:pt idx="114527">
                  <c:v>-141.40849999999998</c:v>
                </c:pt>
                <c:pt idx="114528">
                  <c:v>-141.40649999999997</c:v>
                </c:pt>
                <c:pt idx="114529">
                  <c:v>-141.40449999999998</c:v>
                </c:pt>
                <c:pt idx="114530">
                  <c:v>-141.40249999999997</c:v>
                </c:pt>
                <c:pt idx="114531">
                  <c:v>-141.40049999999997</c:v>
                </c:pt>
                <c:pt idx="114532">
                  <c:v>-141.39849999999998</c:v>
                </c:pt>
                <c:pt idx="114533">
                  <c:v>-141.39649999999997</c:v>
                </c:pt>
                <c:pt idx="114534">
                  <c:v>-141.39449999999997</c:v>
                </c:pt>
                <c:pt idx="114535">
                  <c:v>-141.39249999999998</c:v>
                </c:pt>
                <c:pt idx="114536">
                  <c:v>-141.39049999999997</c:v>
                </c:pt>
                <c:pt idx="114537">
                  <c:v>-141.38849999999996</c:v>
                </c:pt>
                <c:pt idx="114538">
                  <c:v>-141.38649999999998</c:v>
                </c:pt>
                <c:pt idx="114539">
                  <c:v>-141.38449999999997</c:v>
                </c:pt>
                <c:pt idx="114540">
                  <c:v>-141.38249999999996</c:v>
                </c:pt>
                <c:pt idx="114541">
                  <c:v>-141.38049999999998</c:v>
                </c:pt>
                <c:pt idx="114542">
                  <c:v>-141.37849999999997</c:v>
                </c:pt>
                <c:pt idx="114543">
                  <c:v>-141.37649999999996</c:v>
                </c:pt>
                <c:pt idx="114544">
                  <c:v>-141.37449999999998</c:v>
                </c:pt>
                <c:pt idx="114545">
                  <c:v>-141.37249999999997</c:v>
                </c:pt>
                <c:pt idx="114546">
                  <c:v>-141.37049999999996</c:v>
                </c:pt>
                <c:pt idx="114547">
                  <c:v>-141.36849999999998</c:v>
                </c:pt>
                <c:pt idx="114548">
                  <c:v>-141.36649999999997</c:v>
                </c:pt>
                <c:pt idx="114549">
                  <c:v>-141.36449999999996</c:v>
                </c:pt>
                <c:pt idx="114550">
                  <c:v>-141.36249999999998</c:v>
                </c:pt>
                <c:pt idx="114551">
                  <c:v>-141.36049999999997</c:v>
                </c:pt>
                <c:pt idx="114552">
                  <c:v>-141.35849999999996</c:v>
                </c:pt>
                <c:pt idx="114553">
                  <c:v>-141.35649999999998</c:v>
                </c:pt>
                <c:pt idx="114554">
                  <c:v>-141.35449999999997</c:v>
                </c:pt>
                <c:pt idx="114555">
                  <c:v>-141.35249999999996</c:v>
                </c:pt>
                <c:pt idx="114556">
                  <c:v>-141.35049999999998</c:v>
                </c:pt>
                <c:pt idx="114557">
                  <c:v>-141.34849999999997</c:v>
                </c:pt>
                <c:pt idx="114558">
                  <c:v>-141.34649999999996</c:v>
                </c:pt>
                <c:pt idx="114559">
                  <c:v>-141.34449999999998</c:v>
                </c:pt>
                <c:pt idx="114560">
                  <c:v>-141.34249999999997</c:v>
                </c:pt>
                <c:pt idx="114561">
                  <c:v>-141.34049999999996</c:v>
                </c:pt>
                <c:pt idx="114562">
                  <c:v>-141.33849999999998</c:v>
                </c:pt>
                <c:pt idx="114563">
                  <c:v>-141.33649999999997</c:v>
                </c:pt>
                <c:pt idx="114564">
                  <c:v>-141.33449999999999</c:v>
                </c:pt>
                <c:pt idx="114565">
                  <c:v>-141.33249999999998</c:v>
                </c:pt>
                <c:pt idx="114566">
                  <c:v>-141.33049999999997</c:v>
                </c:pt>
                <c:pt idx="114567">
                  <c:v>-141.32849999999999</c:v>
                </c:pt>
                <c:pt idx="114568">
                  <c:v>-141.32649999999998</c:v>
                </c:pt>
                <c:pt idx="114569">
                  <c:v>-141.32449999999997</c:v>
                </c:pt>
                <c:pt idx="114570">
                  <c:v>-141.32249999999999</c:v>
                </c:pt>
                <c:pt idx="114571">
                  <c:v>-141.32049999999998</c:v>
                </c:pt>
                <c:pt idx="114572">
                  <c:v>-141.31849999999997</c:v>
                </c:pt>
                <c:pt idx="114573">
                  <c:v>-141.31649999999999</c:v>
                </c:pt>
                <c:pt idx="114574">
                  <c:v>-141.31449999999998</c:v>
                </c:pt>
                <c:pt idx="114575">
                  <c:v>-141.31249999999997</c:v>
                </c:pt>
                <c:pt idx="114576">
                  <c:v>-141.31049999999999</c:v>
                </c:pt>
                <c:pt idx="114577">
                  <c:v>-141.30849999999998</c:v>
                </c:pt>
                <c:pt idx="114578">
                  <c:v>-141.30649999999997</c:v>
                </c:pt>
                <c:pt idx="114579">
                  <c:v>-141.30449999999999</c:v>
                </c:pt>
                <c:pt idx="114580">
                  <c:v>-141.30249999999998</c:v>
                </c:pt>
                <c:pt idx="114581">
                  <c:v>-141.30049999999997</c:v>
                </c:pt>
                <c:pt idx="114582">
                  <c:v>-141.29849999999999</c:v>
                </c:pt>
                <c:pt idx="114583">
                  <c:v>-141.29649999999998</c:v>
                </c:pt>
                <c:pt idx="114584">
                  <c:v>-141.29449999999997</c:v>
                </c:pt>
                <c:pt idx="114585">
                  <c:v>-141.29249999999999</c:v>
                </c:pt>
                <c:pt idx="114586">
                  <c:v>-141.29049999999998</c:v>
                </c:pt>
                <c:pt idx="114587">
                  <c:v>-141.28849999999997</c:v>
                </c:pt>
                <c:pt idx="114588">
                  <c:v>-141.28649999999999</c:v>
                </c:pt>
                <c:pt idx="114589">
                  <c:v>-141.28449999999998</c:v>
                </c:pt>
                <c:pt idx="114590">
                  <c:v>-141.28249999999997</c:v>
                </c:pt>
                <c:pt idx="114591">
                  <c:v>-141.28049999999999</c:v>
                </c:pt>
                <c:pt idx="114592">
                  <c:v>-141.27849999999998</c:v>
                </c:pt>
                <c:pt idx="114593">
                  <c:v>-141.27649999999997</c:v>
                </c:pt>
                <c:pt idx="114594">
                  <c:v>-141.27449999999999</c:v>
                </c:pt>
                <c:pt idx="114595">
                  <c:v>-141.27249999999998</c:v>
                </c:pt>
                <c:pt idx="114596">
                  <c:v>-141.27049999999997</c:v>
                </c:pt>
                <c:pt idx="114597">
                  <c:v>-141.26849999999999</c:v>
                </c:pt>
                <c:pt idx="114598">
                  <c:v>-141.26649999999998</c:v>
                </c:pt>
                <c:pt idx="114599">
                  <c:v>-141.26449999999997</c:v>
                </c:pt>
                <c:pt idx="114600">
                  <c:v>-141.26249999999999</c:v>
                </c:pt>
                <c:pt idx="114601">
                  <c:v>-141.26049999999998</c:v>
                </c:pt>
                <c:pt idx="114602">
                  <c:v>-141.25849999999997</c:v>
                </c:pt>
                <c:pt idx="114603">
                  <c:v>-141.25649999999999</c:v>
                </c:pt>
                <c:pt idx="114604">
                  <c:v>-141.25449999999998</c:v>
                </c:pt>
                <c:pt idx="114605">
                  <c:v>-141.25249999999997</c:v>
                </c:pt>
                <c:pt idx="114606">
                  <c:v>-141.25049999999999</c:v>
                </c:pt>
                <c:pt idx="114607">
                  <c:v>-141.24849999999998</c:v>
                </c:pt>
                <c:pt idx="114608">
                  <c:v>-141.24649999999997</c:v>
                </c:pt>
                <c:pt idx="114609">
                  <c:v>-141.24449999999999</c:v>
                </c:pt>
                <c:pt idx="114610">
                  <c:v>-141.24249999999998</c:v>
                </c:pt>
                <c:pt idx="114611">
                  <c:v>-141.24049999999997</c:v>
                </c:pt>
                <c:pt idx="114612">
                  <c:v>-141.23849999999999</c:v>
                </c:pt>
                <c:pt idx="114613">
                  <c:v>-141.23649999999998</c:v>
                </c:pt>
                <c:pt idx="114614">
                  <c:v>-141.23449999999997</c:v>
                </c:pt>
                <c:pt idx="114615">
                  <c:v>-141.23249999999999</c:v>
                </c:pt>
                <c:pt idx="114616">
                  <c:v>-141.23049999999998</c:v>
                </c:pt>
                <c:pt idx="114617">
                  <c:v>-141.22849999999997</c:v>
                </c:pt>
                <c:pt idx="114618">
                  <c:v>-141.22649999999999</c:v>
                </c:pt>
                <c:pt idx="114619">
                  <c:v>-141.22449999999998</c:v>
                </c:pt>
                <c:pt idx="114620">
                  <c:v>-141.22249999999997</c:v>
                </c:pt>
                <c:pt idx="114621">
                  <c:v>-141.22049999999999</c:v>
                </c:pt>
                <c:pt idx="114622">
                  <c:v>-141.21849999999998</c:v>
                </c:pt>
                <c:pt idx="114623">
                  <c:v>-141.21649999999997</c:v>
                </c:pt>
                <c:pt idx="114624">
                  <c:v>-141.21449999999999</c:v>
                </c:pt>
                <c:pt idx="114625">
                  <c:v>-141.21249999999998</c:v>
                </c:pt>
                <c:pt idx="114626">
                  <c:v>-141.21049999999997</c:v>
                </c:pt>
                <c:pt idx="114627">
                  <c:v>-141.20849999999999</c:v>
                </c:pt>
                <c:pt idx="114628">
                  <c:v>-141.20649999999998</c:v>
                </c:pt>
                <c:pt idx="114629">
                  <c:v>-141.20449999999997</c:v>
                </c:pt>
                <c:pt idx="114630">
                  <c:v>-141.20249999999999</c:v>
                </c:pt>
                <c:pt idx="114631">
                  <c:v>-141.20049999999998</c:v>
                </c:pt>
                <c:pt idx="114632">
                  <c:v>-141.19849999999997</c:v>
                </c:pt>
                <c:pt idx="114633">
                  <c:v>-141.19649999999999</c:v>
                </c:pt>
                <c:pt idx="114634">
                  <c:v>-141.19449999999998</c:v>
                </c:pt>
                <c:pt idx="114635">
                  <c:v>-141.19249999999997</c:v>
                </c:pt>
                <c:pt idx="114636">
                  <c:v>-141.19049999999999</c:v>
                </c:pt>
                <c:pt idx="114637">
                  <c:v>-141.18849999999998</c:v>
                </c:pt>
                <c:pt idx="114638">
                  <c:v>-141.18649999999997</c:v>
                </c:pt>
                <c:pt idx="114639">
                  <c:v>-141.18449999999999</c:v>
                </c:pt>
                <c:pt idx="114640">
                  <c:v>-141.18249999999998</c:v>
                </c:pt>
                <c:pt idx="114641">
                  <c:v>-141.18049999999997</c:v>
                </c:pt>
                <c:pt idx="114642">
                  <c:v>-141.17849999999999</c:v>
                </c:pt>
                <c:pt idx="114643">
                  <c:v>-141.17649999999998</c:v>
                </c:pt>
                <c:pt idx="114644">
                  <c:v>-141.17449999999997</c:v>
                </c:pt>
                <c:pt idx="114645">
                  <c:v>-141.17249999999999</c:v>
                </c:pt>
                <c:pt idx="114646">
                  <c:v>-141.17049999999998</c:v>
                </c:pt>
                <c:pt idx="114647">
                  <c:v>-141.16849999999997</c:v>
                </c:pt>
                <c:pt idx="114648">
                  <c:v>-141.16649999999998</c:v>
                </c:pt>
                <c:pt idx="114649">
                  <c:v>-141.16449999999998</c:v>
                </c:pt>
                <c:pt idx="114650">
                  <c:v>-141.16249999999997</c:v>
                </c:pt>
                <c:pt idx="114651">
                  <c:v>-141.16049999999998</c:v>
                </c:pt>
                <c:pt idx="114652">
                  <c:v>-141.15849999999998</c:v>
                </c:pt>
                <c:pt idx="114653">
                  <c:v>-141.15649999999997</c:v>
                </c:pt>
                <c:pt idx="114654">
                  <c:v>-141.15449999999998</c:v>
                </c:pt>
                <c:pt idx="114655">
                  <c:v>-141.15249999999997</c:v>
                </c:pt>
                <c:pt idx="114656">
                  <c:v>-141.15049999999997</c:v>
                </c:pt>
                <c:pt idx="114657">
                  <c:v>-141.14849999999998</c:v>
                </c:pt>
                <c:pt idx="114658">
                  <c:v>-141.14649999999997</c:v>
                </c:pt>
                <c:pt idx="114659">
                  <c:v>-141.14449999999997</c:v>
                </c:pt>
                <c:pt idx="114660">
                  <c:v>-141.14249999999998</c:v>
                </c:pt>
                <c:pt idx="114661">
                  <c:v>-141.14049999999997</c:v>
                </c:pt>
                <c:pt idx="114662">
                  <c:v>-141.13849999999996</c:v>
                </c:pt>
                <c:pt idx="114663">
                  <c:v>-141.13649999999998</c:v>
                </c:pt>
                <c:pt idx="114664">
                  <c:v>-141.13449999999997</c:v>
                </c:pt>
                <c:pt idx="114665">
                  <c:v>-141.13249999999996</c:v>
                </c:pt>
                <c:pt idx="114666">
                  <c:v>-141.13049999999998</c:v>
                </c:pt>
                <c:pt idx="114667">
                  <c:v>-141.12849999999997</c:v>
                </c:pt>
                <c:pt idx="114668">
                  <c:v>-141.12649999999996</c:v>
                </c:pt>
                <c:pt idx="114669">
                  <c:v>-141.12449999999998</c:v>
                </c:pt>
                <c:pt idx="114670">
                  <c:v>-141.12249999999997</c:v>
                </c:pt>
                <c:pt idx="114671">
                  <c:v>-141.12049999999996</c:v>
                </c:pt>
                <c:pt idx="114672">
                  <c:v>-141.11849999999998</c:v>
                </c:pt>
                <c:pt idx="114673">
                  <c:v>-141.11649999999997</c:v>
                </c:pt>
                <c:pt idx="114674">
                  <c:v>-141.11449999999996</c:v>
                </c:pt>
                <c:pt idx="114675">
                  <c:v>-141.11249999999998</c:v>
                </c:pt>
                <c:pt idx="114676">
                  <c:v>-141.11049999999997</c:v>
                </c:pt>
                <c:pt idx="114677">
                  <c:v>-141.10849999999996</c:v>
                </c:pt>
                <c:pt idx="114678">
                  <c:v>-141.10649999999998</c:v>
                </c:pt>
                <c:pt idx="114679">
                  <c:v>-141.10449999999997</c:v>
                </c:pt>
                <c:pt idx="114680">
                  <c:v>-141.10249999999996</c:v>
                </c:pt>
                <c:pt idx="114681">
                  <c:v>-141.10049999999998</c:v>
                </c:pt>
                <c:pt idx="114682">
                  <c:v>-141.09849999999997</c:v>
                </c:pt>
                <c:pt idx="114683">
                  <c:v>-141.09649999999996</c:v>
                </c:pt>
                <c:pt idx="114684">
                  <c:v>-141.09449999999998</c:v>
                </c:pt>
                <c:pt idx="114685">
                  <c:v>-141.09249999999997</c:v>
                </c:pt>
                <c:pt idx="114686">
                  <c:v>-141.09049999999996</c:v>
                </c:pt>
                <c:pt idx="114687">
                  <c:v>-141.08849999999998</c:v>
                </c:pt>
                <c:pt idx="114688">
                  <c:v>-141.08649999999997</c:v>
                </c:pt>
                <c:pt idx="114689">
                  <c:v>-141.08449999999999</c:v>
                </c:pt>
                <c:pt idx="114690">
                  <c:v>-141.08249999999998</c:v>
                </c:pt>
                <c:pt idx="114691">
                  <c:v>-141.08049999999997</c:v>
                </c:pt>
                <c:pt idx="114692">
                  <c:v>-141.07849999999999</c:v>
                </c:pt>
                <c:pt idx="114693">
                  <c:v>-141.07649999999998</c:v>
                </c:pt>
                <c:pt idx="114694">
                  <c:v>-141.07449999999997</c:v>
                </c:pt>
                <c:pt idx="114695">
                  <c:v>-141.07249999999999</c:v>
                </c:pt>
                <c:pt idx="114696">
                  <c:v>-141.07049999999998</c:v>
                </c:pt>
                <c:pt idx="114697">
                  <c:v>-141.06849999999997</c:v>
                </c:pt>
                <c:pt idx="114698">
                  <c:v>-141.06649999999999</c:v>
                </c:pt>
                <c:pt idx="114699">
                  <c:v>-141.06449999999998</c:v>
                </c:pt>
                <c:pt idx="114700">
                  <c:v>-141.06249999999997</c:v>
                </c:pt>
                <c:pt idx="114701">
                  <c:v>-141.06049999999999</c:v>
                </c:pt>
                <c:pt idx="114702">
                  <c:v>-141.05849999999998</c:v>
                </c:pt>
                <c:pt idx="114703">
                  <c:v>-141.05649999999997</c:v>
                </c:pt>
                <c:pt idx="114704">
                  <c:v>-141.05449999999999</c:v>
                </c:pt>
                <c:pt idx="114705">
                  <c:v>-141.05249999999998</c:v>
                </c:pt>
                <c:pt idx="114706">
                  <c:v>-141.05049999999997</c:v>
                </c:pt>
                <c:pt idx="114707">
                  <c:v>-141.04849999999999</c:v>
                </c:pt>
                <c:pt idx="114708">
                  <c:v>-141.04649999999998</c:v>
                </c:pt>
                <c:pt idx="114709">
                  <c:v>-141.04449999999997</c:v>
                </c:pt>
                <c:pt idx="114710">
                  <c:v>-141.04249999999999</c:v>
                </c:pt>
                <c:pt idx="114711">
                  <c:v>-141.04049999999998</c:v>
                </c:pt>
                <c:pt idx="114712">
                  <c:v>-141.03849999999997</c:v>
                </c:pt>
                <c:pt idx="114713">
                  <c:v>-141.03649999999999</c:v>
                </c:pt>
                <c:pt idx="114714">
                  <c:v>-141.03449999999998</c:v>
                </c:pt>
                <c:pt idx="114715">
                  <c:v>-141.03249999999997</c:v>
                </c:pt>
                <c:pt idx="114716">
                  <c:v>-141.03049999999999</c:v>
                </c:pt>
                <c:pt idx="114717">
                  <c:v>-141.02849999999998</c:v>
                </c:pt>
                <c:pt idx="114718">
                  <c:v>-141.02649999999997</c:v>
                </c:pt>
                <c:pt idx="114719">
                  <c:v>-141.02449999999999</c:v>
                </c:pt>
                <c:pt idx="114720">
                  <c:v>-141.02249999999998</c:v>
                </c:pt>
                <c:pt idx="114721">
                  <c:v>-141.02049999999997</c:v>
                </c:pt>
                <c:pt idx="114722">
                  <c:v>-141.01849999999999</c:v>
                </c:pt>
                <c:pt idx="114723">
                  <c:v>-141.01649999999998</c:v>
                </c:pt>
                <c:pt idx="114724">
                  <c:v>-141.01449999999997</c:v>
                </c:pt>
                <c:pt idx="114725">
                  <c:v>-141.01249999999999</c:v>
                </c:pt>
                <c:pt idx="114726">
                  <c:v>-141.01049999999998</c:v>
                </c:pt>
                <c:pt idx="114727">
                  <c:v>-141.00849999999997</c:v>
                </c:pt>
                <c:pt idx="114728">
                  <c:v>-141.00649999999999</c:v>
                </c:pt>
                <c:pt idx="114729">
                  <c:v>-141.00449999999998</c:v>
                </c:pt>
                <c:pt idx="114730">
                  <c:v>-141.00249999999997</c:v>
                </c:pt>
                <c:pt idx="114731">
                  <c:v>-141.00049999999999</c:v>
                </c:pt>
                <c:pt idx="114732">
                  <c:v>-140.99849999999998</c:v>
                </c:pt>
                <c:pt idx="114733">
                  <c:v>-140.99649999999997</c:v>
                </c:pt>
                <c:pt idx="114734">
                  <c:v>-140.99449999999999</c:v>
                </c:pt>
                <c:pt idx="114735">
                  <c:v>-140.99249999999998</c:v>
                </c:pt>
                <c:pt idx="114736">
                  <c:v>-140.99049999999997</c:v>
                </c:pt>
                <c:pt idx="114737">
                  <c:v>-140.98849999999999</c:v>
                </c:pt>
                <c:pt idx="114738">
                  <c:v>-140.98649999999998</c:v>
                </c:pt>
                <c:pt idx="114739">
                  <c:v>-140.98449999999997</c:v>
                </c:pt>
                <c:pt idx="114740">
                  <c:v>-140.98249999999999</c:v>
                </c:pt>
                <c:pt idx="114741">
                  <c:v>-140.98049999999998</c:v>
                </c:pt>
                <c:pt idx="114742">
                  <c:v>-140.97849999999997</c:v>
                </c:pt>
                <c:pt idx="114743">
                  <c:v>-140.97649999999999</c:v>
                </c:pt>
                <c:pt idx="114744">
                  <c:v>-140.97449999999998</c:v>
                </c:pt>
                <c:pt idx="114745">
                  <c:v>-140.97249999999997</c:v>
                </c:pt>
                <c:pt idx="114746">
                  <c:v>-140.97049999999999</c:v>
                </c:pt>
                <c:pt idx="114747">
                  <c:v>-140.96849999999998</c:v>
                </c:pt>
                <c:pt idx="114748">
                  <c:v>-140.96649999999997</c:v>
                </c:pt>
                <c:pt idx="114749">
                  <c:v>-140.96449999999999</c:v>
                </c:pt>
                <c:pt idx="114750">
                  <c:v>-140.96249999999998</c:v>
                </c:pt>
                <c:pt idx="114751">
                  <c:v>-140.96049999999997</c:v>
                </c:pt>
                <c:pt idx="114752">
                  <c:v>-140.95849999999999</c:v>
                </c:pt>
                <c:pt idx="114753">
                  <c:v>-140.95649999999998</c:v>
                </c:pt>
                <c:pt idx="114754">
                  <c:v>-140.95449999999997</c:v>
                </c:pt>
                <c:pt idx="114755">
                  <c:v>-140.95249999999999</c:v>
                </c:pt>
                <c:pt idx="114756">
                  <c:v>-140.95049999999998</c:v>
                </c:pt>
                <c:pt idx="114757">
                  <c:v>-140.94849999999997</c:v>
                </c:pt>
                <c:pt idx="114758">
                  <c:v>-140.94649999999999</c:v>
                </c:pt>
                <c:pt idx="114759">
                  <c:v>-140.94449999999998</c:v>
                </c:pt>
                <c:pt idx="114760">
                  <c:v>-140.94249999999997</c:v>
                </c:pt>
                <c:pt idx="114761">
                  <c:v>-140.94049999999999</c:v>
                </c:pt>
                <c:pt idx="114762">
                  <c:v>-140.93849999999998</c:v>
                </c:pt>
                <c:pt idx="114763">
                  <c:v>-140.93649999999997</c:v>
                </c:pt>
                <c:pt idx="114764">
                  <c:v>-140.93449999999999</c:v>
                </c:pt>
                <c:pt idx="114765">
                  <c:v>-140.93249999999998</c:v>
                </c:pt>
                <c:pt idx="114766">
                  <c:v>-140.93049999999997</c:v>
                </c:pt>
                <c:pt idx="114767">
                  <c:v>-140.92849999999999</c:v>
                </c:pt>
                <c:pt idx="114768">
                  <c:v>-140.92649999999998</c:v>
                </c:pt>
                <c:pt idx="114769">
                  <c:v>-140.92449999999997</c:v>
                </c:pt>
                <c:pt idx="114770">
                  <c:v>-140.92249999999999</c:v>
                </c:pt>
                <c:pt idx="114771">
                  <c:v>-140.92049999999998</c:v>
                </c:pt>
                <c:pt idx="114772">
                  <c:v>-140.91849999999997</c:v>
                </c:pt>
                <c:pt idx="114773">
                  <c:v>-140.91649999999998</c:v>
                </c:pt>
                <c:pt idx="114774">
                  <c:v>-140.91449999999998</c:v>
                </c:pt>
                <c:pt idx="114775">
                  <c:v>-140.91249999999997</c:v>
                </c:pt>
                <c:pt idx="114776">
                  <c:v>-140.91049999999998</c:v>
                </c:pt>
                <c:pt idx="114777">
                  <c:v>-140.90849999999998</c:v>
                </c:pt>
                <c:pt idx="114778">
                  <c:v>-140.90649999999997</c:v>
                </c:pt>
                <c:pt idx="114779">
                  <c:v>-140.90449999999998</c:v>
                </c:pt>
                <c:pt idx="114780">
                  <c:v>-140.90249999999997</c:v>
                </c:pt>
                <c:pt idx="114781">
                  <c:v>-140.90049999999997</c:v>
                </c:pt>
                <c:pt idx="114782">
                  <c:v>-140.89849999999998</c:v>
                </c:pt>
                <c:pt idx="114783">
                  <c:v>-140.89649999999997</c:v>
                </c:pt>
                <c:pt idx="114784">
                  <c:v>-140.89449999999997</c:v>
                </c:pt>
                <c:pt idx="114785">
                  <c:v>-140.89249999999998</c:v>
                </c:pt>
                <c:pt idx="114786">
                  <c:v>-140.89049999999997</c:v>
                </c:pt>
                <c:pt idx="114787">
                  <c:v>-140.88849999999996</c:v>
                </c:pt>
                <c:pt idx="114788">
                  <c:v>-140.88649999999998</c:v>
                </c:pt>
                <c:pt idx="114789">
                  <c:v>-140.88449999999997</c:v>
                </c:pt>
                <c:pt idx="114790">
                  <c:v>-140.88249999999996</c:v>
                </c:pt>
                <c:pt idx="114791">
                  <c:v>-140.88049999999998</c:v>
                </c:pt>
                <c:pt idx="114792">
                  <c:v>-140.87849999999997</c:v>
                </c:pt>
                <c:pt idx="114793">
                  <c:v>-140.87649999999996</c:v>
                </c:pt>
                <c:pt idx="114794">
                  <c:v>-140.87449999999998</c:v>
                </c:pt>
                <c:pt idx="114795">
                  <c:v>-140.87249999999997</c:v>
                </c:pt>
                <c:pt idx="114796">
                  <c:v>-140.87049999999996</c:v>
                </c:pt>
                <c:pt idx="114797">
                  <c:v>-140.86849999999998</c:v>
                </c:pt>
                <c:pt idx="114798">
                  <c:v>-140.86649999999997</c:v>
                </c:pt>
                <c:pt idx="114799">
                  <c:v>-140.86449999999996</c:v>
                </c:pt>
                <c:pt idx="114800">
                  <c:v>-140.86249999999998</c:v>
                </c:pt>
                <c:pt idx="114801">
                  <c:v>-140.86049999999997</c:v>
                </c:pt>
                <c:pt idx="114802">
                  <c:v>-140.85849999999996</c:v>
                </c:pt>
                <c:pt idx="114803">
                  <c:v>-140.85649999999998</c:v>
                </c:pt>
                <c:pt idx="114804">
                  <c:v>-140.85449999999997</c:v>
                </c:pt>
                <c:pt idx="114805">
                  <c:v>-140.85249999999996</c:v>
                </c:pt>
                <c:pt idx="114806">
                  <c:v>-140.85049999999998</c:v>
                </c:pt>
                <c:pt idx="114807">
                  <c:v>-140.84849999999997</c:v>
                </c:pt>
                <c:pt idx="114808">
                  <c:v>-140.84649999999996</c:v>
                </c:pt>
                <c:pt idx="114809">
                  <c:v>-140.84449999999998</c:v>
                </c:pt>
                <c:pt idx="114810">
                  <c:v>-140.84249999999997</c:v>
                </c:pt>
                <c:pt idx="114811">
                  <c:v>-140.84049999999996</c:v>
                </c:pt>
                <c:pt idx="114812">
                  <c:v>-140.83849999999998</c:v>
                </c:pt>
                <c:pt idx="114813">
                  <c:v>-140.83649999999997</c:v>
                </c:pt>
                <c:pt idx="114814">
                  <c:v>-140.83449999999999</c:v>
                </c:pt>
                <c:pt idx="114815">
                  <c:v>-140.83249999999998</c:v>
                </c:pt>
                <c:pt idx="114816">
                  <c:v>-140.83049999999997</c:v>
                </c:pt>
                <c:pt idx="114817">
                  <c:v>-140.82849999999999</c:v>
                </c:pt>
                <c:pt idx="114818">
                  <c:v>-140.82649999999998</c:v>
                </c:pt>
                <c:pt idx="114819">
                  <c:v>-140.82449999999997</c:v>
                </c:pt>
                <c:pt idx="114820">
                  <c:v>-140.82249999999999</c:v>
                </c:pt>
                <c:pt idx="114821">
                  <c:v>-140.82049999999998</c:v>
                </c:pt>
                <c:pt idx="114822">
                  <c:v>-140.81849999999997</c:v>
                </c:pt>
                <c:pt idx="114823">
                  <c:v>-140.81649999999999</c:v>
                </c:pt>
                <c:pt idx="114824">
                  <c:v>-140.81449999999998</c:v>
                </c:pt>
                <c:pt idx="114825">
                  <c:v>-140.81249999999997</c:v>
                </c:pt>
                <c:pt idx="114826">
                  <c:v>-140.81049999999999</c:v>
                </c:pt>
                <c:pt idx="114827">
                  <c:v>-140.80849999999998</c:v>
                </c:pt>
                <c:pt idx="114828">
                  <c:v>-140.80649999999997</c:v>
                </c:pt>
                <c:pt idx="114829">
                  <c:v>-140.80449999999999</c:v>
                </c:pt>
                <c:pt idx="114830">
                  <c:v>-140.80249999999998</c:v>
                </c:pt>
                <c:pt idx="114831">
                  <c:v>-140.80049999999997</c:v>
                </c:pt>
                <c:pt idx="114832">
                  <c:v>-140.79849999999999</c:v>
                </c:pt>
                <c:pt idx="114833">
                  <c:v>-140.79649999999998</c:v>
                </c:pt>
                <c:pt idx="114834">
                  <c:v>-140.79449999999997</c:v>
                </c:pt>
                <c:pt idx="114835">
                  <c:v>-140.79249999999999</c:v>
                </c:pt>
                <c:pt idx="114836">
                  <c:v>-140.79049999999998</c:v>
                </c:pt>
                <c:pt idx="114837">
                  <c:v>-140.78849999999997</c:v>
                </c:pt>
                <c:pt idx="114838">
                  <c:v>-140.78649999999999</c:v>
                </c:pt>
                <c:pt idx="114839">
                  <c:v>-140.78449999999998</c:v>
                </c:pt>
                <c:pt idx="114840">
                  <c:v>-140.78249999999997</c:v>
                </c:pt>
                <c:pt idx="114841">
                  <c:v>-140.78049999999999</c:v>
                </c:pt>
                <c:pt idx="114842">
                  <c:v>-140.77849999999998</c:v>
                </c:pt>
                <c:pt idx="114843">
                  <c:v>-140.77649999999997</c:v>
                </c:pt>
                <c:pt idx="114844">
                  <c:v>-140.77449999999999</c:v>
                </c:pt>
                <c:pt idx="114845">
                  <c:v>-140.77249999999998</c:v>
                </c:pt>
                <c:pt idx="114846">
                  <c:v>-140.77049999999997</c:v>
                </c:pt>
                <c:pt idx="114847">
                  <c:v>-140.76849999999999</c:v>
                </c:pt>
                <c:pt idx="114848">
                  <c:v>-140.76649999999998</c:v>
                </c:pt>
                <c:pt idx="114849">
                  <c:v>-140.76449999999997</c:v>
                </c:pt>
                <c:pt idx="114850">
                  <c:v>-140.76249999999999</c:v>
                </c:pt>
                <c:pt idx="114851">
                  <c:v>-140.76049999999998</c:v>
                </c:pt>
                <c:pt idx="114852">
                  <c:v>-140.75849999999997</c:v>
                </c:pt>
                <c:pt idx="114853">
                  <c:v>-140.75649999999999</c:v>
                </c:pt>
                <c:pt idx="114854">
                  <c:v>-140.75449999999998</c:v>
                </c:pt>
                <c:pt idx="114855">
                  <c:v>-140.75249999999997</c:v>
                </c:pt>
                <c:pt idx="114856">
                  <c:v>-140.75049999999999</c:v>
                </c:pt>
                <c:pt idx="114857">
                  <c:v>-140.74849999999998</c:v>
                </c:pt>
                <c:pt idx="114858">
                  <c:v>-140.74649999999997</c:v>
                </c:pt>
                <c:pt idx="114859">
                  <c:v>-140.74449999999999</c:v>
                </c:pt>
                <c:pt idx="114860">
                  <c:v>-140.74249999999998</c:v>
                </c:pt>
                <c:pt idx="114861">
                  <c:v>-140.74049999999997</c:v>
                </c:pt>
                <c:pt idx="114862">
                  <c:v>-140.73849999999999</c:v>
                </c:pt>
                <c:pt idx="114863">
                  <c:v>-140.73649999999998</c:v>
                </c:pt>
                <c:pt idx="114864">
                  <c:v>-140.73449999999997</c:v>
                </c:pt>
                <c:pt idx="114865">
                  <c:v>-140.73249999999999</c:v>
                </c:pt>
                <c:pt idx="114866">
                  <c:v>-140.73049999999998</c:v>
                </c:pt>
                <c:pt idx="114867">
                  <c:v>-140.72849999999997</c:v>
                </c:pt>
                <c:pt idx="114868">
                  <c:v>-140.72649999999999</c:v>
                </c:pt>
                <c:pt idx="114869">
                  <c:v>-140.72449999999998</c:v>
                </c:pt>
                <c:pt idx="114870">
                  <c:v>-140.72249999999997</c:v>
                </c:pt>
                <c:pt idx="114871">
                  <c:v>-140.72049999999999</c:v>
                </c:pt>
                <c:pt idx="114872">
                  <c:v>-140.71849999999998</c:v>
                </c:pt>
                <c:pt idx="114873">
                  <c:v>-140.71649999999997</c:v>
                </c:pt>
                <c:pt idx="114874">
                  <c:v>-140.71449999999999</c:v>
                </c:pt>
                <c:pt idx="114875">
                  <c:v>-140.71249999999998</c:v>
                </c:pt>
                <c:pt idx="114876">
                  <c:v>-140.71049999999997</c:v>
                </c:pt>
                <c:pt idx="114877">
                  <c:v>-140.70849999999999</c:v>
                </c:pt>
                <c:pt idx="114878">
                  <c:v>-140.70649999999998</c:v>
                </c:pt>
                <c:pt idx="114879">
                  <c:v>-140.70449999999997</c:v>
                </c:pt>
                <c:pt idx="114880">
                  <c:v>-140.70249999999999</c:v>
                </c:pt>
                <c:pt idx="114881">
                  <c:v>-140.70049999999998</c:v>
                </c:pt>
                <c:pt idx="114882">
                  <c:v>-140.69849999999997</c:v>
                </c:pt>
                <c:pt idx="114883">
                  <c:v>-140.69649999999999</c:v>
                </c:pt>
                <c:pt idx="114884">
                  <c:v>-140.69449999999998</c:v>
                </c:pt>
                <c:pt idx="114885">
                  <c:v>-140.69249999999997</c:v>
                </c:pt>
                <c:pt idx="114886">
                  <c:v>-140.69049999999999</c:v>
                </c:pt>
                <c:pt idx="114887">
                  <c:v>-140.68849999999998</c:v>
                </c:pt>
                <c:pt idx="114888">
                  <c:v>-140.68649999999997</c:v>
                </c:pt>
                <c:pt idx="114889">
                  <c:v>-140.68449999999999</c:v>
                </c:pt>
                <c:pt idx="114890">
                  <c:v>-140.68249999999998</c:v>
                </c:pt>
                <c:pt idx="114891">
                  <c:v>-140.68049999999997</c:v>
                </c:pt>
                <c:pt idx="114892">
                  <c:v>-140.67849999999999</c:v>
                </c:pt>
                <c:pt idx="114893">
                  <c:v>-140.67649999999998</c:v>
                </c:pt>
                <c:pt idx="114894">
                  <c:v>-140.67449999999997</c:v>
                </c:pt>
                <c:pt idx="114895">
                  <c:v>-140.67249999999999</c:v>
                </c:pt>
                <c:pt idx="114896">
                  <c:v>-140.67049999999998</c:v>
                </c:pt>
                <c:pt idx="114897">
                  <c:v>-140.66849999999997</c:v>
                </c:pt>
                <c:pt idx="114898">
                  <c:v>-140.66649999999998</c:v>
                </c:pt>
                <c:pt idx="114899">
                  <c:v>-140.66449999999998</c:v>
                </c:pt>
                <c:pt idx="114900">
                  <c:v>-140.66249999999997</c:v>
                </c:pt>
                <c:pt idx="114901">
                  <c:v>-140.66049999999998</c:v>
                </c:pt>
                <c:pt idx="114902">
                  <c:v>-140.65849999999998</c:v>
                </c:pt>
                <c:pt idx="114903">
                  <c:v>-140.65649999999997</c:v>
                </c:pt>
                <c:pt idx="114904">
                  <c:v>-140.65449999999998</c:v>
                </c:pt>
                <c:pt idx="114905">
                  <c:v>-140.65249999999997</c:v>
                </c:pt>
                <c:pt idx="114906">
                  <c:v>-140.65049999999997</c:v>
                </c:pt>
                <c:pt idx="114907">
                  <c:v>-140.64849999999998</c:v>
                </c:pt>
                <c:pt idx="114908">
                  <c:v>-140.64649999999997</c:v>
                </c:pt>
                <c:pt idx="114909">
                  <c:v>-140.64449999999997</c:v>
                </c:pt>
                <c:pt idx="114910">
                  <c:v>-140.64249999999998</c:v>
                </c:pt>
                <c:pt idx="114911">
                  <c:v>-140.64049999999997</c:v>
                </c:pt>
                <c:pt idx="114912">
                  <c:v>-140.63849999999996</c:v>
                </c:pt>
                <c:pt idx="114913">
                  <c:v>-140.63649999999998</c:v>
                </c:pt>
                <c:pt idx="114914">
                  <c:v>-140.63449999999997</c:v>
                </c:pt>
                <c:pt idx="114915">
                  <c:v>-140.63249999999996</c:v>
                </c:pt>
                <c:pt idx="114916">
                  <c:v>-140.63049999999998</c:v>
                </c:pt>
                <c:pt idx="114917">
                  <c:v>-140.62849999999997</c:v>
                </c:pt>
                <c:pt idx="114918">
                  <c:v>-140.62649999999996</c:v>
                </c:pt>
                <c:pt idx="114919">
                  <c:v>-140.62449999999998</c:v>
                </c:pt>
                <c:pt idx="114920">
                  <c:v>-140.62249999999997</c:v>
                </c:pt>
                <c:pt idx="114921">
                  <c:v>-140.62049999999996</c:v>
                </c:pt>
                <c:pt idx="114922">
                  <c:v>-140.61849999999998</c:v>
                </c:pt>
                <c:pt idx="114923">
                  <c:v>-140.61649999999997</c:v>
                </c:pt>
                <c:pt idx="114924">
                  <c:v>-140.61449999999996</c:v>
                </c:pt>
                <c:pt idx="114925">
                  <c:v>-140.61249999999998</c:v>
                </c:pt>
                <c:pt idx="114926">
                  <c:v>-140.61049999999997</c:v>
                </c:pt>
                <c:pt idx="114927">
                  <c:v>-140.60849999999996</c:v>
                </c:pt>
                <c:pt idx="114928">
                  <c:v>-140.60649999999998</c:v>
                </c:pt>
                <c:pt idx="114929">
                  <c:v>-140.60449999999997</c:v>
                </c:pt>
                <c:pt idx="114930">
                  <c:v>-140.60249999999996</c:v>
                </c:pt>
                <c:pt idx="114931">
                  <c:v>-140.60049999999998</c:v>
                </c:pt>
                <c:pt idx="114932">
                  <c:v>-140.59849999999997</c:v>
                </c:pt>
                <c:pt idx="114933">
                  <c:v>-140.59649999999996</c:v>
                </c:pt>
                <c:pt idx="114934">
                  <c:v>-140.59449999999998</c:v>
                </c:pt>
                <c:pt idx="114935">
                  <c:v>-140.59249999999997</c:v>
                </c:pt>
                <c:pt idx="114936">
                  <c:v>-140.59049999999996</c:v>
                </c:pt>
                <c:pt idx="114937">
                  <c:v>-140.58849999999998</c:v>
                </c:pt>
                <c:pt idx="114938">
                  <c:v>-140.58649999999997</c:v>
                </c:pt>
                <c:pt idx="114939">
                  <c:v>-140.58449999999999</c:v>
                </c:pt>
                <c:pt idx="114940">
                  <c:v>-140.58249999999998</c:v>
                </c:pt>
                <c:pt idx="114941">
                  <c:v>-140.58049999999997</c:v>
                </c:pt>
                <c:pt idx="114942">
                  <c:v>-140.57849999999999</c:v>
                </c:pt>
                <c:pt idx="114943">
                  <c:v>-140.57649999999998</c:v>
                </c:pt>
                <c:pt idx="114944">
                  <c:v>-140.57449999999997</c:v>
                </c:pt>
                <c:pt idx="114945">
                  <c:v>-140.57249999999999</c:v>
                </c:pt>
                <c:pt idx="114946">
                  <c:v>-140.57049999999998</c:v>
                </c:pt>
                <c:pt idx="114947">
                  <c:v>-140.56849999999997</c:v>
                </c:pt>
                <c:pt idx="114948">
                  <c:v>-140.56649999999999</c:v>
                </c:pt>
                <c:pt idx="114949">
                  <c:v>-140.56449999999998</c:v>
                </c:pt>
                <c:pt idx="114950">
                  <c:v>-140.56249999999997</c:v>
                </c:pt>
                <c:pt idx="114951">
                  <c:v>-140.56049999999999</c:v>
                </c:pt>
                <c:pt idx="114952">
                  <c:v>-140.55849999999998</c:v>
                </c:pt>
                <c:pt idx="114953">
                  <c:v>-140.55649999999997</c:v>
                </c:pt>
                <c:pt idx="114954">
                  <c:v>-140.55449999999999</c:v>
                </c:pt>
                <c:pt idx="114955">
                  <c:v>-140.55249999999998</c:v>
                </c:pt>
                <c:pt idx="114956">
                  <c:v>-140.55049999999997</c:v>
                </c:pt>
                <c:pt idx="114957">
                  <c:v>-140.54849999999999</c:v>
                </c:pt>
                <c:pt idx="114958">
                  <c:v>-140.54649999999998</c:v>
                </c:pt>
                <c:pt idx="114959">
                  <c:v>-140.54449999999997</c:v>
                </c:pt>
                <c:pt idx="114960">
                  <c:v>-140.54249999999999</c:v>
                </c:pt>
                <c:pt idx="114961">
                  <c:v>-140.54049999999998</c:v>
                </c:pt>
                <c:pt idx="114962">
                  <c:v>-140.53849999999997</c:v>
                </c:pt>
                <c:pt idx="114963">
                  <c:v>-140.53649999999999</c:v>
                </c:pt>
                <c:pt idx="114964">
                  <c:v>-140.53449999999998</c:v>
                </c:pt>
                <c:pt idx="114965">
                  <c:v>-140.53249999999997</c:v>
                </c:pt>
                <c:pt idx="114966">
                  <c:v>-140.53049999999999</c:v>
                </c:pt>
                <c:pt idx="114967">
                  <c:v>-140.52849999999998</c:v>
                </c:pt>
                <c:pt idx="114968">
                  <c:v>-140.52649999999997</c:v>
                </c:pt>
                <c:pt idx="114969">
                  <c:v>-140.52449999999999</c:v>
                </c:pt>
                <c:pt idx="114970">
                  <c:v>-140.52249999999998</c:v>
                </c:pt>
                <c:pt idx="114971">
                  <c:v>-140.52049999999997</c:v>
                </c:pt>
                <c:pt idx="114972">
                  <c:v>-140.51849999999999</c:v>
                </c:pt>
                <c:pt idx="114973">
                  <c:v>-140.51649999999998</c:v>
                </c:pt>
                <c:pt idx="114974">
                  <c:v>-140.51449999999997</c:v>
                </c:pt>
                <c:pt idx="114975">
                  <c:v>-140.51249999999999</c:v>
                </c:pt>
                <c:pt idx="114976">
                  <c:v>-140.51049999999998</c:v>
                </c:pt>
                <c:pt idx="114977">
                  <c:v>-140.50849999999997</c:v>
                </c:pt>
                <c:pt idx="114978">
                  <c:v>-140.50649999999999</c:v>
                </c:pt>
                <c:pt idx="114979">
                  <c:v>-140.50449999999998</c:v>
                </c:pt>
                <c:pt idx="114980">
                  <c:v>-140.50249999999997</c:v>
                </c:pt>
                <c:pt idx="114981">
                  <c:v>-140.50049999999999</c:v>
                </c:pt>
                <c:pt idx="114982">
                  <c:v>-140.49849999999998</c:v>
                </c:pt>
                <c:pt idx="114983">
                  <c:v>-140.49649999999997</c:v>
                </c:pt>
                <c:pt idx="114984">
                  <c:v>-140.49449999999999</c:v>
                </c:pt>
                <c:pt idx="114985">
                  <c:v>-140.49249999999998</c:v>
                </c:pt>
                <c:pt idx="114986">
                  <c:v>-140.49049999999997</c:v>
                </c:pt>
                <c:pt idx="114987">
                  <c:v>-140.48849999999999</c:v>
                </c:pt>
                <c:pt idx="114988">
                  <c:v>-140.48649999999998</c:v>
                </c:pt>
                <c:pt idx="114989">
                  <c:v>-140.48449999999997</c:v>
                </c:pt>
                <c:pt idx="114990">
                  <c:v>-140.48249999999999</c:v>
                </c:pt>
                <c:pt idx="114991">
                  <c:v>-140.48049999999998</c:v>
                </c:pt>
                <c:pt idx="114992">
                  <c:v>-140.47849999999997</c:v>
                </c:pt>
                <c:pt idx="114993">
                  <c:v>-140.47649999999999</c:v>
                </c:pt>
                <c:pt idx="114994">
                  <c:v>-140.47449999999998</c:v>
                </c:pt>
                <c:pt idx="114995">
                  <c:v>-140.47249999999997</c:v>
                </c:pt>
                <c:pt idx="114996">
                  <c:v>-140.47049999999999</c:v>
                </c:pt>
                <c:pt idx="114997">
                  <c:v>-140.46849999999998</c:v>
                </c:pt>
                <c:pt idx="114998">
                  <c:v>-140.46649999999997</c:v>
                </c:pt>
                <c:pt idx="114999">
                  <c:v>-140.46449999999999</c:v>
                </c:pt>
                <c:pt idx="115000">
                  <c:v>-140.46249999999998</c:v>
                </c:pt>
                <c:pt idx="115001">
                  <c:v>-140.46049999999997</c:v>
                </c:pt>
                <c:pt idx="115002">
                  <c:v>-140.45849999999999</c:v>
                </c:pt>
                <c:pt idx="115003">
                  <c:v>-140.45649999999998</c:v>
                </c:pt>
                <c:pt idx="115004">
                  <c:v>-140.45449999999997</c:v>
                </c:pt>
                <c:pt idx="115005">
                  <c:v>-140.45249999999999</c:v>
                </c:pt>
                <c:pt idx="115006">
                  <c:v>-140.45049999999998</c:v>
                </c:pt>
                <c:pt idx="115007">
                  <c:v>-140.44849999999997</c:v>
                </c:pt>
                <c:pt idx="115008">
                  <c:v>-140.44649999999999</c:v>
                </c:pt>
                <c:pt idx="115009">
                  <c:v>-140.44449999999998</c:v>
                </c:pt>
                <c:pt idx="115010">
                  <c:v>-140.44249999999997</c:v>
                </c:pt>
                <c:pt idx="115011">
                  <c:v>-140.44049999999999</c:v>
                </c:pt>
                <c:pt idx="115012">
                  <c:v>-140.43849999999998</c:v>
                </c:pt>
                <c:pt idx="115013">
                  <c:v>-140.43649999999997</c:v>
                </c:pt>
                <c:pt idx="115014">
                  <c:v>-140.43449999999999</c:v>
                </c:pt>
                <c:pt idx="115015">
                  <c:v>-140.43249999999998</c:v>
                </c:pt>
                <c:pt idx="115016">
                  <c:v>-140.43049999999997</c:v>
                </c:pt>
                <c:pt idx="115017">
                  <c:v>-140.42849999999999</c:v>
                </c:pt>
                <c:pt idx="115018">
                  <c:v>-140.42649999999998</c:v>
                </c:pt>
                <c:pt idx="115019">
                  <c:v>-140.42449999999997</c:v>
                </c:pt>
                <c:pt idx="115020">
                  <c:v>-140.42249999999999</c:v>
                </c:pt>
                <c:pt idx="115021">
                  <c:v>-140.42049999999998</c:v>
                </c:pt>
                <c:pt idx="115022">
                  <c:v>-140.41849999999997</c:v>
                </c:pt>
                <c:pt idx="115023">
                  <c:v>-140.41649999999998</c:v>
                </c:pt>
                <c:pt idx="115024">
                  <c:v>-140.41449999999998</c:v>
                </c:pt>
                <c:pt idx="115025">
                  <c:v>-140.41249999999997</c:v>
                </c:pt>
                <c:pt idx="115026">
                  <c:v>-140.41049999999998</c:v>
                </c:pt>
                <c:pt idx="115027">
                  <c:v>-140.40849999999998</c:v>
                </c:pt>
                <c:pt idx="115028">
                  <c:v>-140.40649999999997</c:v>
                </c:pt>
                <c:pt idx="115029">
                  <c:v>-140.40449999999998</c:v>
                </c:pt>
                <c:pt idx="115030">
                  <c:v>-140.40249999999997</c:v>
                </c:pt>
                <c:pt idx="115031">
                  <c:v>-140.40049999999997</c:v>
                </c:pt>
                <c:pt idx="115032">
                  <c:v>-140.39849999999998</c:v>
                </c:pt>
                <c:pt idx="115033">
                  <c:v>-140.39649999999997</c:v>
                </c:pt>
                <c:pt idx="115034">
                  <c:v>-140.39449999999997</c:v>
                </c:pt>
                <c:pt idx="115035">
                  <c:v>-140.39249999999998</c:v>
                </c:pt>
                <c:pt idx="115036">
                  <c:v>-140.39049999999997</c:v>
                </c:pt>
                <c:pt idx="115037">
                  <c:v>-140.38849999999996</c:v>
                </c:pt>
                <c:pt idx="115038">
                  <c:v>-140.38649999999998</c:v>
                </c:pt>
                <c:pt idx="115039">
                  <c:v>-140.38449999999997</c:v>
                </c:pt>
                <c:pt idx="115040">
                  <c:v>-140.38249999999996</c:v>
                </c:pt>
                <c:pt idx="115041">
                  <c:v>-140.38049999999998</c:v>
                </c:pt>
                <c:pt idx="115042">
                  <c:v>-140.37849999999997</c:v>
                </c:pt>
                <c:pt idx="115043">
                  <c:v>-140.37649999999996</c:v>
                </c:pt>
                <c:pt idx="115044">
                  <c:v>-140.37449999999998</c:v>
                </c:pt>
                <c:pt idx="115045">
                  <c:v>-140.37249999999997</c:v>
                </c:pt>
                <c:pt idx="115046">
                  <c:v>-140.37049999999996</c:v>
                </c:pt>
                <c:pt idx="115047">
                  <c:v>-140.36849999999998</c:v>
                </c:pt>
                <c:pt idx="115048">
                  <c:v>-140.36649999999997</c:v>
                </c:pt>
                <c:pt idx="115049">
                  <c:v>-140.36449999999996</c:v>
                </c:pt>
                <c:pt idx="115050">
                  <c:v>-140.36249999999998</c:v>
                </c:pt>
                <c:pt idx="115051">
                  <c:v>-140.36049999999997</c:v>
                </c:pt>
                <c:pt idx="115052">
                  <c:v>-140.35849999999996</c:v>
                </c:pt>
                <c:pt idx="115053">
                  <c:v>-140.35649999999998</c:v>
                </c:pt>
                <c:pt idx="115054">
                  <c:v>-140.35449999999997</c:v>
                </c:pt>
                <c:pt idx="115055">
                  <c:v>-140.35249999999996</c:v>
                </c:pt>
                <c:pt idx="115056">
                  <c:v>-140.35049999999998</c:v>
                </c:pt>
                <c:pt idx="115057">
                  <c:v>-140.34849999999997</c:v>
                </c:pt>
                <c:pt idx="115058">
                  <c:v>-140.34649999999996</c:v>
                </c:pt>
                <c:pt idx="115059">
                  <c:v>-140.34449999999998</c:v>
                </c:pt>
                <c:pt idx="115060">
                  <c:v>-140.34249999999997</c:v>
                </c:pt>
                <c:pt idx="115061">
                  <c:v>-140.34049999999996</c:v>
                </c:pt>
                <c:pt idx="115062">
                  <c:v>-140.33849999999998</c:v>
                </c:pt>
                <c:pt idx="115063">
                  <c:v>-140.33649999999997</c:v>
                </c:pt>
                <c:pt idx="115064">
                  <c:v>-140.33449999999999</c:v>
                </c:pt>
                <c:pt idx="115065">
                  <c:v>-140.33249999999998</c:v>
                </c:pt>
                <c:pt idx="115066">
                  <c:v>-140.33049999999997</c:v>
                </c:pt>
                <c:pt idx="115067">
                  <c:v>-140.32849999999999</c:v>
                </c:pt>
                <c:pt idx="115068">
                  <c:v>-140.32649999999998</c:v>
                </c:pt>
                <c:pt idx="115069">
                  <c:v>-140.32449999999997</c:v>
                </c:pt>
                <c:pt idx="115070">
                  <c:v>-140.32249999999999</c:v>
                </c:pt>
                <c:pt idx="115071">
                  <c:v>-140.32049999999998</c:v>
                </c:pt>
                <c:pt idx="115072">
                  <c:v>-140.31849999999997</c:v>
                </c:pt>
                <c:pt idx="115073">
                  <c:v>-140.31649999999999</c:v>
                </c:pt>
                <c:pt idx="115074">
                  <c:v>-140.31449999999998</c:v>
                </c:pt>
                <c:pt idx="115075">
                  <c:v>-140.31249999999997</c:v>
                </c:pt>
                <c:pt idx="115076">
                  <c:v>-140.31049999999999</c:v>
                </c:pt>
                <c:pt idx="115077">
                  <c:v>-140.30849999999998</c:v>
                </c:pt>
                <c:pt idx="115078">
                  <c:v>-140.30649999999997</c:v>
                </c:pt>
                <c:pt idx="115079">
                  <c:v>-140.30449999999999</c:v>
                </c:pt>
                <c:pt idx="115080">
                  <c:v>-140.30249999999998</c:v>
                </c:pt>
                <c:pt idx="115081">
                  <c:v>-140.30049999999997</c:v>
                </c:pt>
                <c:pt idx="115082">
                  <c:v>-140.29849999999999</c:v>
                </c:pt>
                <c:pt idx="115083">
                  <c:v>-140.29649999999998</c:v>
                </c:pt>
                <c:pt idx="115084">
                  <c:v>-140.29449999999997</c:v>
                </c:pt>
                <c:pt idx="115085">
                  <c:v>-140.29249999999999</c:v>
                </c:pt>
                <c:pt idx="115086">
                  <c:v>-140.29049999999998</c:v>
                </c:pt>
                <c:pt idx="115087">
                  <c:v>-140.28849999999997</c:v>
                </c:pt>
                <c:pt idx="115088">
                  <c:v>-140.28649999999999</c:v>
                </c:pt>
                <c:pt idx="115089">
                  <c:v>-140.28449999999998</c:v>
                </c:pt>
                <c:pt idx="115090">
                  <c:v>-140.28249999999997</c:v>
                </c:pt>
                <c:pt idx="115091">
                  <c:v>-140.28049999999999</c:v>
                </c:pt>
                <c:pt idx="115092">
                  <c:v>-140.27849999999998</c:v>
                </c:pt>
                <c:pt idx="115093">
                  <c:v>-140.27649999999997</c:v>
                </c:pt>
                <c:pt idx="115094">
                  <c:v>-140.27449999999999</c:v>
                </c:pt>
                <c:pt idx="115095">
                  <c:v>-140.27249999999998</c:v>
                </c:pt>
                <c:pt idx="115096">
                  <c:v>-140.27049999999997</c:v>
                </c:pt>
                <c:pt idx="115097">
                  <c:v>-140.26849999999999</c:v>
                </c:pt>
                <c:pt idx="115098">
                  <c:v>-140.26649999999998</c:v>
                </c:pt>
                <c:pt idx="115099">
                  <c:v>-140.26449999999997</c:v>
                </c:pt>
                <c:pt idx="115100">
                  <c:v>-140.26249999999999</c:v>
                </c:pt>
                <c:pt idx="115101">
                  <c:v>-140.26049999999998</c:v>
                </c:pt>
                <c:pt idx="115102">
                  <c:v>-140.25849999999997</c:v>
                </c:pt>
                <c:pt idx="115103">
                  <c:v>-140.25649999999999</c:v>
                </c:pt>
                <c:pt idx="115104">
                  <c:v>-140.25449999999998</c:v>
                </c:pt>
                <c:pt idx="115105">
                  <c:v>-140.25249999999997</c:v>
                </c:pt>
                <c:pt idx="115106">
                  <c:v>-140.25049999999999</c:v>
                </c:pt>
                <c:pt idx="115107">
                  <c:v>-140.24849999999998</c:v>
                </c:pt>
                <c:pt idx="115108">
                  <c:v>-140.24649999999997</c:v>
                </c:pt>
                <c:pt idx="115109">
                  <c:v>-140.24449999999999</c:v>
                </c:pt>
                <c:pt idx="115110">
                  <c:v>-140.24249999999998</c:v>
                </c:pt>
                <c:pt idx="115111">
                  <c:v>-140.24049999999997</c:v>
                </c:pt>
                <c:pt idx="115112">
                  <c:v>-140.23849999999999</c:v>
                </c:pt>
                <c:pt idx="115113">
                  <c:v>-140.23649999999998</c:v>
                </c:pt>
                <c:pt idx="115114">
                  <c:v>-140.23449999999997</c:v>
                </c:pt>
                <c:pt idx="115115">
                  <c:v>-140.23249999999999</c:v>
                </c:pt>
                <c:pt idx="115116">
                  <c:v>-140.23049999999998</c:v>
                </c:pt>
                <c:pt idx="115117">
                  <c:v>-140.22849999999997</c:v>
                </c:pt>
                <c:pt idx="115118">
                  <c:v>-140.22649999999999</c:v>
                </c:pt>
                <c:pt idx="115119">
                  <c:v>-140.22449999999998</c:v>
                </c:pt>
                <c:pt idx="115120">
                  <c:v>-140.22249999999997</c:v>
                </c:pt>
                <c:pt idx="115121">
                  <c:v>-140.22049999999999</c:v>
                </c:pt>
                <c:pt idx="115122">
                  <c:v>-140.21849999999998</c:v>
                </c:pt>
                <c:pt idx="115123">
                  <c:v>-140.21649999999997</c:v>
                </c:pt>
                <c:pt idx="115124">
                  <c:v>-140.21449999999999</c:v>
                </c:pt>
                <c:pt idx="115125">
                  <c:v>-140.21249999999998</c:v>
                </c:pt>
                <c:pt idx="115126">
                  <c:v>-140.21049999999997</c:v>
                </c:pt>
                <c:pt idx="115127">
                  <c:v>-140.20849999999999</c:v>
                </c:pt>
                <c:pt idx="115128">
                  <c:v>-140.20649999999998</c:v>
                </c:pt>
                <c:pt idx="115129">
                  <c:v>-140.20449999999997</c:v>
                </c:pt>
                <c:pt idx="115130">
                  <c:v>-140.20249999999999</c:v>
                </c:pt>
                <c:pt idx="115131">
                  <c:v>-140.20049999999998</c:v>
                </c:pt>
                <c:pt idx="115132">
                  <c:v>-140.19849999999997</c:v>
                </c:pt>
                <c:pt idx="115133">
                  <c:v>-140.19649999999999</c:v>
                </c:pt>
                <c:pt idx="115134">
                  <c:v>-140.19449999999998</c:v>
                </c:pt>
                <c:pt idx="115135">
                  <c:v>-140.19249999999997</c:v>
                </c:pt>
                <c:pt idx="115136">
                  <c:v>-140.19049999999999</c:v>
                </c:pt>
                <c:pt idx="115137">
                  <c:v>-140.18849999999998</c:v>
                </c:pt>
                <c:pt idx="115138">
                  <c:v>-140.18649999999997</c:v>
                </c:pt>
                <c:pt idx="115139">
                  <c:v>-140.18449999999999</c:v>
                </c:pt>
                <c:pt idx="115140">
                  <c:v>-140.18249999999998</c:v>
                </c:pt>
                <c:pt idx="115141">
                  <c:v>-140.18049999999997</c:v>
                </c:pt>
                <c:pt idx="115142">
                  <c:v>-140.17849999999999</c:v>
                </c:pt>
                <c:pt idx="115143">
                  <c:v>-140.17649999999998</c:v>
                </c:pt>
                <c:pt idx="115144">
                  <c:v>-140.17449999999997</c:v>
                </c:pt>
                <c:pt idx="115145">
                  <c:v>-140.17249999999999</c:v>
                </c:pt>
                <c:pt idx="115146">
                  <c:v>-140.17049999999998</c:v>
                </c:pt>
                <c:pt idx="115147">
                  <c:v>-140.16849999999997</c:v>
                </c:pt>
                <c:pt idx="115148">
                  <c:v>-140.16649999999998</c:v>
                </c:pt>
                <c:pt idx="115149">
                  <c:v>-140.16449999999998</c:v>
                </c:pt>
                <c:pt idx="115150">
                  <c:v>-140.16249999999997</c:v>
                </c:pt>
                <c:pt idx="115151">
                  <c:v>-140.16049999999998</c:v>
                </c:pt>
                <c:pt idx="115152">
                  <c:v>-140.15849999999998</c:v>
                </c:pt>
                <c:pt idx="115153">
                  <c:v>-140.15649999999997</c:v>
                </c:pt>
                <c:pt idx="115154">
                  <c:v>-140.15449999999998</c:v>
                </c:pt>
                <c:pt idx="115155">
                  <c:v>-140.15249999999997</c:v>
                </c:pt>
                <c:pt idx="115156">
                  <c:v>-140.15049999999997</c:v>
                </c:pt>
                <c:pt idx="115157">
                  <c:v>-140.14849999999998</c:v>
                </c:pt>
                <c:pt idx="115158">
                  <c:v>-140.14649999999997</c:v>
                </c:pt>
                <c:pt idx="115159">
                  <c:v>-140.14449999999997</c:v>
                </c:pt>
                <c:pt idx="115160">
                  <c:v>-140.14249999999998</c:v>
                </c:pt>
                <c:pt idx="115161">
                  <c:v>-140.14049999999997</c:v>
                </c:pt>
                <c:pt idx="115162">
                  <c:v>-140.13849999999996</c:v>
                </c:pt>
                <c:pt idx="115163">
                  <c:v>-140.13649999999998</c:v>
                </c:pt>
                <c:pt idx="115164">
                  <c:v>-140.13449999999997</c:v>
                </c:pt>
                <c:pt idx="115165">
                  <c:v>-140.13249999999996</c:v>
                </c:pt>
                <c:pt idx="115166">
                  <c:v>-140.13049999999998</c:v>
                </c:pt>
                <c:pt idx="115167">
                  <c:v>-140.12849999999997</c:v>
                </c:pt>
                <c:pt idx="115168">
                  <c:v>-140.12649999999996</c:v>
                </c:pt>
                <c:pt idx="115169">
                  <c:v>-140.12449999999998</c:v>
                </c:pt>
                <c:pt idx="115170">
                  <c:v>-140.12249999999997</c:v>
                </c:pt>
                <c:pt idx="115171">
                  <c:v>-140.12049999999996</c:v>
                </c:pt>
                <c:pt idx="115172">
                  <c:v>-140.11849999999998</c:v>
                </c:pt>
                <c:pt idx="115173">
                  <c:v>-140.11649999999997</c:v>
                </c:pt>
                <c:pt idx="115174">
                  <c:v>-140.11449999999996</c:v>
                </c:pt>
                <c:pt idx="115175">
                  <c:v>-140.11249999999998</c:v>
                </c:pt>
                <c:pt idx="115176">
                  <c:v>-140.11049999999997</c:v>
                </c:pt>
                <c:pt idx="115177">
                  <c:v>-140.10849999999996</c:v>
                </c:pt>
                <c:pt idx="115178">
                  <c:v>-140.10649999999998</c:v>
                </c:pt>
                <c:pt idx="115179">
                  <c:v>-140.10449999999997</c:v>
                </c:pt>
                <c:pt idx="115180">
                  <c:v>-140.10249999999996</c:v>
                </c:pt>
                <c:pt idx="115181">
                  <c:v>-140.10049999999998</c:v>
                </c:pt>
                <c:pt idx="115182">
                  <c:v>-140.09849999999997</c:v>
                </c:pt>
                <c:pt idx="115183">
                  <c:v>-140.09649999999996</c:v>
                </c:pt>
                <c:pt idx="115184">
                  <c:v>-140.09449999999998</c:v>
                </c:pt>
                <c:pt idx="115185">
                  <c:v>-140.09249999999997</c:v>
                </c:pt>
                <c:pt idx="115186">
                  <c:v>-140.09049999999996</c:v>
                </c:pt>
                <c:pt idx="115187">
                  <c:v>-140.08849999999998</c:v>
                </c:pt>
                <c:pt idx="115188">
                  <c:v>-140.08649999999997</c:v>
                </c:pt>
                <c:pt idx="115189">
                  <c:v>-140.08449999999999</c:v>
                </c:pt>
                <c:pt idx="115190">
                  <c:v>-140.08249999999998</c:v>
                </c:pt>
                <c:pt idx="115191">
                  <c:v>-140.08049999999997</c:v>
                </c:pt>
                <c:pt idx="115192">
                  <c:v>-140.07849999999999</c:v>
                </c:pt>
                <c:pt idx="115193">
                  <c:v>-140.07649999999998</c:v>
                </c:pt>
                <c:pt idx="115194">
                  <c:v>-140.07449999999997</c:v>
                </c:pt>
                <c:pt idx="115195">
                  <c:v>-140.07249999999999</c:v>
                </c:pt>
                <c:pt idx="115196">
                  <c:v>-140.07049999999998</c:v>
                </c:pt>
                <c:pt idx="115197">
                  <c:v>-140.06849999999997</c:v>
                </c:pt>
                <c:pt idx="115198">
                  <c:v>-140.06649999999999</c:v>
                </c:pt>
                <c:pt idx="115199">
                  <c:v>-140.06449999999998</c:v>
                </c:pt>
                <c:pt idx="115200">
                  <c:v>-140.06249999999997</c:v>
                </c:pt>
                <c:pt idx="115201">
                  <c:v>-140.06049999999999</c:v>
                </c:pt>
                <c:pt idx="115202">
                  <c:v>-140.05849999999998</c:v>
                </c:pt>
                <c:pt idx="115203">
                  <c:v>-140.05649999999997</c:v>
                </c:pt>
                <c:pt idx="115204">
                  <c:v>-140.05449999999999</c:v>
                </c:pt>
                <c:pt idx="115205">
                  <c:v>-140.05249999999998</c:v>
                </c:pt>
                <c:pt idx="115206">
                  <c:v>-140.05049999999997</c:v>
                </c:pt>
                <c:pt idx="115207">
                  <c:v>-140.04849999999999</c:v>
                </c:pt>
                <c:pt idx="115208">
                  <c:v>-140.04649999999998</c:v>
                </c:pt>
                <c:pt idx="115209">
                  <c:v>-140.04449999999997</c:v>
                </c:pt>
                <c:pt idx="115210">
                  <c:v>-140.04249999999999</c:v>
                </c:pt>
                <c:pt idx="115211">
                  <c:v>-140.04049999999998</c:v>
                </c:pt>
                <c:pt idx="115212">
                  <c:v>-140.03849999999997</c:v>
                </c:pt>
                <c:pt idx="115213">
                  <c:v>-140.03649999999999</c:v>
                </c:pt>
                <c:pt idx="115214">
                  <c:v>-140.03449999999998</c:v>
                </c:pt>
                <c:pt idx="115215">
                  <c:v>-140.03249999999997</c:v>
                </c:pt>
                <c:pt idx="115216">
                  <c:v>-140.03049999999999</c:v>
                </c:pt>
                <c:pt idx="115217">
                  <c:v>-140.02849999999998</c:v>
                </c:pt>
                <c:pt idx="115218">
                  <c:v>-140.02649999999997</c:v>
                </c:pt>
                <c:pt idx="115219">
                  <c:v>-140.02449999999999</c:v>
                </c:pt>
                <c:pt idx="115220">
                  <c:v>-140.02249999999998</c:v>
                </c:pt>
                <c:pt idx="115221">
                  <c:v>-140.02049999999997</c:v>
                </c:pt>
                <c:pt idx="115222">
                  <c:v>-140.01849999999999</c:v>
                </c:pt>
                <c:pt idx="115223">
                  <c:v>-140.01649999999998</c:v>
                </c:pt>
                <c:pt idx="115224">
                  <c:v>-140.01449999999997</c:v>
                </c:pt>
                <c:pt idx="115225">
                  <c:v>-140.01249999999999</c:v>
                </c:pt>
                <c:pt idx="115226">
                  <c:v>-140.01049999999998</c:v>
                </c:pt>
                <c:pt idx="115227">
                  <c:v>-140.00849999999997</c:v>
                </c:pt>
                <c:pt idx="115228">
                  <c:v>-140.00649999999999</c:v>
                </c:pt>
                <c:pt idx="115229">
                  <c:v>-140.00449999999998</c:v>
                </c:pt>
                <c:pt idx="115230">
                  <c:v>-140.00249999999997</c:v>
                </c:pt>
                <c:pt idx="115231">
                  <c:v>-140.00049999999999</c:v>
                </c:pt>
                <c:pt idx="115232">
                  <c:v>-139.99849999999998</c:v>
                </c:pt>
                <c:pt idx="115233">
                  <c:v>-139.99649999999997</c:v>
                </c:pt>
                <c:pt idx="115234">
                  <c:v>-139.99449999999999</c:v>
                </c:pt>
                <c:pt idx="115235">
                  <c:v>-139.99249999999998</c:v>
                </c:pt>
                <c:pt idx="115236">
                  <c:v>-139.99049999999997</c:v>
                </c:pt>
                <c:pt idx="115237">
                  <c:v>-139.98849999999999</c:v>
                </c:pt>
                <c:pt idx="115238">
                  <c:v>-139.98649999999998</c:v>
                </c:pt>
                <c:pt idx="115239">
                  <c:v>-139.98449999999997</c:v>
                </c:pt>
                <c:pt idx="115240">
                  <c:v>-139.98249999999999</c:v>
                </c:pt>
                <c:pt idx="115241">
                  <c:v>-139.98049999999998</c:v>
                </c:pt>
                <c:pt idx="115242">
                  <c:v>-139.97849999999997</c:v>
                </c:pt>
                <c:pt idx="115243">
                  <c:v>-139.97649999999999</c:v>
                </c:pt>
                <c:pt idx="115244">
                  <c:v>-139.97449999999998</c:v>
                </c:pt>
                <c:pt idx="115245">
                  <c:v>-139.97249999999997</c:v>
                </c:pt>
                <c:pt idx="115246">
                  <c:v>-139.97049999999999</c:v>
                </c:pt>
                <c:pt idx="115247">
                  <c:v>-139.96849999999998</c:v>
                </c:pt>
                <c:pt idx="115248">
                  <c:v>-139.96649999999997</c:v>
                </c:pt>
                <c:pt idx="115249">
                  <c:v>-139.96449999999999</c:v>
                </c:pt>
                <c:pt idx="115250">
                  <c:v>-139.96249999999998</c:v>
                </c:pt>
                <c:pt idx="115251">
                  <c:v>-139.96049999999997</c:v>
                </c:pt>
                <c:pt idx="115252">
                  <c:v>-139.95849999999999</c:v>
                </c:pt>
                <c:pt idx="115253">
                  <c:v>-139.95649999999998</c:v>
                </c:pt>
                <c:pt idx="115254">
                  <c:v>-139.95449999999997</c:v>
                </c:pt>
                <c:pt idx="115255">
                  <c:v>-139.95249999999999</c:v>
                </c:pt>
                <c:pt idx="115256">
                  <c:v>-139.95049999999998</c:v>
                </c:pt>
                <c:pt idx="115257">
                  <c:v>-139.94849999999997</c:v>
                </c:pt>
                <c:pt idx="115258">
                  <c:v>-139.94649999999999</c:v>
                </c:pt>
                <c:pt idx="115259">
                  <c:v>-139.94449999999998</c:v>
                </c:pt>
                <c:pt idx="115260">
                  <c:v>-139.94249999999997</c:v>
                </c:pt>
                <c:pt idx="115261">
                  <c:v>-139.94049999999999</c:v>
                </c:pt>
                <c:pt idx="115262">
                  <c:v>-139.93849999999998</c:v>
                </c:pt>
                <c:pt idx="115263">
                  <c:v>-139.93649999999997</c:v>
                </c:pt>
                <c:pt idx="115264">
                  <c:v>-139.93449999999999</c:v>
                </c:pt>
                <c:pt idx="115265">
                  <c:v>-139.93249999999998</c:v>
                </c:pt>
                <c:pt idx="115266">
                  <c:v>-139.93049999999997</c:v>
                </c:pt>
                <c:pt idx="115267">
                  <c:v>-139.92849999999999</c:v>
                </c:pt>
                <c:pt idx="115268">
                  <c:v>-139.92649999999998</c:v>
                </c:pt>
                <c:pt idx="115269">
                  <c:v>-139.92449999999997</c:v>
                </c:pt>
                <c:pt idx="115270">
                  <c:v>-139.92249999999999</c:v>
                </c:pt>
                <c:pt idx="115271">
                  <c:v>-139.92049999999998</c:v>
                </c:pt>
                <c:pt idx="115272">
                  <c:v>-139.91849999999997</c:v>
                </c:pt>
                <c:pt idx="115273">
                  <c:v>-139.91649999999998</c:v>
                </c:pt>
                <c:pt idx="115274">
                  <c:v>-139.91449999999998</c:v>
                </c:pt>
                <c:pt idx="115275">
                  <c:v>-139.91249999999997</c:v>
                </c:pt>
                <c:pt idx="115276">
                  <c:v>-139.91049999999998</c:v>
                </c:pt>
                <c:pt idx="115277">
                  <c:v>-139.90849999999998</c:v>
                </c:pt>
                <c:pt idx="115278">
                  <c:v>-139.90649999999997</c:v>
                </c:pt>
                <c:pt idx="115279">
                  <c:v>-139.90449999999998</c:v>
                </c:pt>
                <c:pt idx="115280">
                  <c:v>-139.90249999999997</c:v>
                </c:pt>
                <c:pt idx="115281">
                  <c:v>-139.90049999999997</c:v>
                </c:pt>
                <c:pt idx="115282">
                  <c:v>-139.89849999999998</c:v>
                </c:pt>
                <c:pt idx="115283">
                  <c:v>-139.89649999999997</c:v>
                </c:pt>
                <c:pt idx="115284">
                  <c:v>-139.89449999999997</c:v>
                </c:pt>
                <c:pt idx="115285">
                  <c:v>-139.89249999999998</c:v>
                </c:pt>
                <c:pt idx="115286">
                  <c:v>-139.89049999999997</c:v>
                </c:pt>
                <c:pt idx="115287">
                  <c:v>-139.88849999999996</c:v>
                </c:pt>
                <c:pt idx="115288">
                  <c:v>-139.88649999999998</c:v>
                </c:pt>
                <c:pt idx="115289">
                  <c:v>-139.88449999999997</c:v>
                </c:pt>
                <c:pt idx="115290">
                  <c:v>-139.88249999999996</c:v>
                </c:pt>
                <c:pt idx="115291">
                  <c:v>-139.88049999999998</c:v>
                </c:pt>
                <c:pt idx="115292">
                  <c:v>-139.87849999999997</c:v>
                </c:pt>
                <c:pt idx="115293">
                  <c:v>-139.87649999999996</c:v>
                </c:pt>
                <c:pt idx="115294">
                  <c:v>-139.87449999999998</c:v>
                </c:pt>
                <c:pt idx="115295">
                  <c:v>-139.87249999999997</c:v>
                </c:pt>
                <c:pt idx="115296">
                  <c:v>-139.87049999999996</c:v>
                </c:pt>
                <c:pt idx="115297">
                  <c:v>-139.86849999999998</c:v>
                </c:pt>
                <c:pt idx="115298">
                  <c:v>-139.86649999999997</c:v>
                </c:pt>
                <c:pt idx="115299">
                  <c:v>-139.86449999999996</c:v>
                </c:pt>
                <c:pt idx="115300">
                  <c:v>-139.86249999999998</c:v>
                </c:pt>
                <c:pt idx="115301">
                  <c:v>-139.86049999999997</c:v>
                </c:pt>
                <c:pt idx="115302">
                  <c:v>-139.85849999999996</c:v>
                </c:pt>
                <c:pt idx="115303">
                  <c:v>-139.85649999999998</c:v>
                </c:pt>
                <c:pt idx="115304">
                  <c:v>-139.85449999999997</c:v>
                </c:pt>
                <c:pt idx="115305">
                  <c:v>-139.85249999999996</c:v>
                </c:pt>
                <c:pt idx="115306">
                  <c:v>-139.85049999999998</c:v>
                </c:pt>
                <c:pt idx="115307">
                  <c:v>-139.84849999999997</c:v>
                </c:pt>
                <c:pt idx="115308">
                  <c:v>-139.84649999999996</c:v>
                </c:pt>
                <c:pt idx="115309">
                  <c:v>-139.84449999999998</c:v>
                </c:pt>
                <c:pt idx="115310">
                  <c:v>-139.84249999999997</c:v>
                </c:pt>
                <c:pt idx="115311">
                  <c:v>-139.84049999999996</c:v>
                </c:pt>
                <c:pt idx="115312">
                  <c:v>-139.83849999999998</c:v>
                </c:pt>
                <c:pt idx="115313">
                  <c:v>-139.83649999999997</c:v>
                </c:pt>
                <c:pt idx="115314">
                  <c:v>-139.83449999999999</c:v>
                </c:pt>
                <c:pt idx="115315">
                  <c:v>-139.83249999999998</c:v>
                </c:pt>
                <c:pt idx="115316">
                  <c:v>-139.83049999999997</c:v>
                </c:pt>
                <c:pt idx="115317">
                  <c:v>-139.82849999999999</c:v>
                </c:pt>
                <c:pt idx="115318">
                  <c:v>-139.82649999999998</c:v>
                </c:pt>
                <c:pt idx="115319">
                  <c:v>-139.82449999999997</c:v>
                </c:pt>
                <c:pt idx="115320">
                  <c:v>-139.82249999999999</c:v>
                </c:pt>
                <c:pt idx="115321">
                  <c:v>-139.82049999999998</c:v>
                </c:pt>
                <c:pt idx="115322">
                  <c:v>-139.81849999999997</c:v>
                </c:pt>
                <c:pt idx="115323">
                  <c:v>-139.81649999999999</c:v>
                </c:pt>
                <c:pt idx="115324">
                  <c:v>-139.81449999999998</c:v>
                </c:pt>
                <c:pt idx="115325">
                  <c:v>-139.81249999999997</c:v>
                </c:pt>
                <c:pt idx="115326">
                  <c:v>-139.81049999999999</c:v>
                </c:pt>
                <c:pt idx="115327">
                  <c:v>-139.80849999999998</c:v>
                </c:pt>
                <c:pt idx="115328">
                  <c:v>-139.80649999999997</c:v>
                </c:pt>
                <c:pt idx="115329">
                  <c:v>-139.80449999999999</c:v>
                </c:pt>
                <c:pt idx="115330">
                  <c:v>-139.80249999999998</c:v>
                </c:pt>
                <c:pt idx="115331">
                  <c:v>-139.80049999999997</c:v>
                </c:pt>
                <c:pt idx="115332">
                  <c:v>-139.79849999999999</c:v>
                </c:pt>
                <c:pt idx="115333">
                  <c:v>-139.79649999999998</c:v>
                </c:pt>
                <c:pt idx="115334">
                  <c:v>-139.79449999999997</c:v>
                </c:pt>
                <c:pt idx="115335">
                  <c:v>-139.79249999999999</c:v>
                </c:pt>
                <c:pt idx="115336">
                  <c:v>-139.79049999999998</c:v>
                </c:pt>
                <c:pt idx="115337">
                  <c:v>-139.78849999999997</c:v>
                </c:pt>
                <c:pt idx="115338">
                  <c:v>-139.78649999999999</c:v>
                </c:pt>
                <c:pt idx="115339">
                  <c:v>-139.78449999999998</c:v>
                </c:pt>
                <c:pt idx="115340">
                  <c:v>-139.78249999999997</c:v>
                </c:pt>
                <c:pt idx="115341">
                  <c:v>-139.78049999999999</c:v>
                </c:pt>
                <c:pt idx="115342">
                  <c:v>-139.77849999999998</c:v>
                </c:pt>
                <c:pt idx="115343">
                  <c:v>-139.77649999999997</c:v>
                </c:pt>
                <c:pt idx="115344">
                  <c:v>-139.77449999999999</c:v>
                </c:pt>
                <c:pt idx="115345">
                  <c:v>-139.77249999999998</c:v>
                </c:pt>
                <c:pt idx="115346">
                  <c:v>-139.77049999999997</c:v>
                </c:pt>
                <c:pt idx="115347">
                  <c:v>-139.76849999999999</c:v>
                </c:pt>
                <c:pt idx="115348">
                  <c:v>-139.76649999999998</c:v>
                </c:pt>
                <c:pt idx="115349">
                  <c:v>-139.76449999999997</c:v>
                </c:pt>
                <c:pt idx="115350">
                  <c:v>-139.76249999999999</c:v>
                </c:pt>
                <c:pt idx="115351">
                  <c:v>-139.76049999999998</c:v>
                </c:pt>
                <c:pt idx="115352">
                  <c:v>-139.75849999999997</c:v>
                </c:pt>
                <c:pt idx="115353">
                  <c:v>-139.75649999999999</c:v>
                </c:pt>
                <c:pt idx="115354">
                  <c:v>-139.75449999999998</c:v>
                </c:pt>
                <c:pt idx="115355">
                  <c:v>-139.75249999999997</c:v>
                </c:pt>
                <c:pt idx="115356">
                  <c:v>-139.75049999999999</c:v>
                </c:pt>
                <c:pt idx="115357">
                  <c:v>-139.74849999999998</c:v>
                </c:pt>
                <c:pt idx="115358">
                  <c:v>-139.74649999999997</c:v>
                </c:pt>
                <c:pt idx="115359">
                  <c:v>-139.74449999999999</c:v>
                </c:pt>
                <c:pt idx="115360">
                  <c:v>-139.74249999999998</c:v>
                </c:pt>
                <c:pt idx="115361">
                  <c:v>-139.74049999999997</c:v>
                </c:pt>
                <c:pt idx="115362">
                  <c:v>-139.73849999999999</c:v>
                </c:pt>
                <c:pt idx="115363">
                  <c:v>-139.73649999999998</c:v>
                </c:pt>
                <c:pt idx="115364">
                  <c:v>-139.73449999999997</c:v>
                </c:pt>
                <c:pt idx="115365">
                  <c:v>-139.73249999999999</c:v>
                </c:pt>
                <c:pt idx="115366">
                  <c:v>-139.73049999999998</c:v>
                </c:pt>
                <c:pt idx="115367">
                  <c:v>-139.72849999999997</c:v>
                </c:pt>
                <c:pt idx="115368">
                  <c:v>-139.72649999999999</c:v>
                </c:pt>
                <c:pt idx="115369">
                  <c:v>-139.72449999999998</c:v>
                </c:pt>
                <c:pt idx="115370">
                  <c:v>-139.72249999999997</c:v>
                </c:pt>
                <c:pt idx="115371">
                  <c:v>-139.72049999999999</c:v>
                </c:pt>
                <c:pt idx="115372">
                  <c:v>-139.71849999999998</c:v>
                </c:pt>
                <c:pt idx="115373">
                  <c:v>-139.71649999999997</c:v>
                </c:pt>
                <c:pt idx="115374">
                  <c:v>-139.71449999999999</c:v>
                </c:pt>
                <c:pt idx="115375">
                  <c:v>-139.71249999999998</c:v>
                </c:pt>
                <c:pt idx="115376">
                  <c:v>-139.71049999999997</c:v>
                </c:pt>
                <c:pt idx="115377">
                  <c:v>-139.70849999999999</c:v>
                </c:pt>
                <c:pt idx="115378">
                  <c:v>-139.70649999999998</c:v>
                </c:pt>
                <c:pt idx="115379">
                  <c:v>-139.70449999999997</c:v>
                </c:pt>
                <c:pt idx="115380">
                  <c:v>-139.70249999999999</c:v>
                </c:pt>
                <c:pt idx="115381">
                  <c:v>-139.70049999999998</c:v>
                </c:pt>
                <c:pt idx="115382">
                  <c:v>-139.69849999999997</c:v>
                </c:pt>
                <c:pt idx="115383">
                  <c:v>-139.69649999999999</c:v>
                </c:pt>
                <c:pt idx="115384">
                  <c:v>-139.69449999999998</c:v>
                </c:pt>
                <c:pt idx="115385">
                  <c:v>-139.69249999999997</c:v>
                </c:pt>
                <c:pt idx="115386">
                  <c:v>-139.69049999999999</c:v>
                </c:pt>
                <c:pt idx="115387">
                  <c:v>-139.68849999999998</c:v>
                </c:pt>
                <c:pt idx="115388">
                  <c:v>-139.68649999999997</c:v>
                </c:pt>
                <c:pt idx="115389">
                  <c:v>-139.68449999999999</c:v>
                </c:pt>
                <c:pt idx="115390">
                  <c:v>-139.68249999999998</c:v>
                </c:pt>
                <c:pt idx="115391">
                  <c:v>-139.68049999999997</c:v>
                </c:pt>
                <c:pt idx="115392">
                  <c:v>-139.67849999999999</c:v>
                </c:pt>
                <c:pt idx="115393">
                  <c:v>-139.67649999999998</c:v>
                </c:pt>
                <c:pt idx="115394">
                  <c:v>-139.67449999999997</c:v>
                </c:pt>
                <c:pt idx="115395">
                  <c:v>-139.67249999999999</c:v>
                </c:pt>
                <c:pt idx="115396">
                  <c:v>-139.67049999999998</c:v>
                </c:pt>
                <c:pt idx="115397">
                  <c:v>-139.66849999999997</c:v>
                </c:pt>
                <c:pt idx="115398">
                  <c:v>-139.66649999999998</c:v>
                </c:pt>
                <c:pt idx="115399">
                  <c:v>-139.66449999999998</c:v>
                </c:pt>
                <c:pt idx="115400">
                  <c:v>-139.66249999999997</c:v>
                </c:pt>
                <c:pt idx="115401">
                  <c:v>-139.66049999999998</c:v>
                </c:pt>
                <c:pt idx="115402">
                  <c:v>-139.65849999999998</c:v>
                </c:pt>
                <c:pt idx="115403">
                  <c:v>-139.65649999999997</c:v>
                </c:pt>
                <c:pt idx="115404">
                  <c:v>-139.65449999999998</c:v>
                </c:pt>
                <c:pt idx="115405">
                  <c:v>-139.65249999999997</c:v>
                </c:pt>
                <c:pt idx="115406">
                  <c:v>-139.65049999999997</c:v>
                </c:pt>
                <c:pt idx="115407">
                  <c:v>-139.64849999999998</c:v>
                </c:pt>
                <c:pt idx="115408">
                  <c:v>-139.64649999999997</c:v>
                </c:pt>
                <c:pt idx="115409">
                  <c:v>-139.64449999999997</c:v>
                </c:pt>
                <c:pt idx="115410">
                  <c:v>-139.64249999999998</c:v>
                </c:pt>
                <c:pt idx="115411">
                  <c:v>-139.64049999999997</c:v>
                </c:pt>
                <c:pt idx="115412">
                  <c:v>-139.63849999999996</c:v>
                </c:pt>
                <c:pt idx="115413">
                  <c:v>-139.63649999999998</c:v>
                </c:pt>
                <c:pt idx="115414">
                  <c:v>-139.63449999999997</c:v>
                </c:pt>
                <c:pt idx="115415">
                  <c:v>-139.63249999999996</c:v>
                </c:pt>
                <c:pt idx="115416">
                  <c:v>-139.63049999999998</c:v>
                </c:pt>
                <c:pt idx="115417">
                  <c:v>-139.62849999999997</c:v>
                </c:pt>
                <c:pt idx="115418">
                  <c:v>-139.62649999999996</c:v>
                </c:pt>
                <c:pt idx="115419">
                  <c:v>-139.62449999999998</c:v>
                </c:pt>
                <c:pt idx="115420">
                  <c:v>-139.62249999999997</c:v>
                </c:pt>
                <c:pt idx="115421">
                  <c:v>-139.62049999999996</c:v>
                </c:pt>
                <c:pt idx="115422">
                  <c:v>-139.61849999999998</c:v>
                </c:pt>
                <c:pt idx="115423">
                  <c:v>-139.61649999999997</c:v>
                </c:pt>
                <c:pt idx="115424">
                  <c:v>-139.61449999999996</c:v>
                </c:pt>
                <c:pt idx="115425">
                  <c:v>-139.61249999999998</c:v>
                </c:pt>
                <c:pt idx="115426">
                  <c:v>-139.61049999999997</c:v>
                </c:pt>
                <c:pt idx="115427">
                  <c:v>-139.60849999999996</c:v>
                </c:pt>
                <c:pt idx="115428">
                  <c:v>-139.60649999999998</c:v>
                </c:pt>
                <c:pt idx="115429">
                  <c:v>-139.60449999999997</c:v>
                </c:pt>
                <c:pt idx="115430">
                  <c:v>-139.60249999999996</c:v>
                </c:pt>
                <c:pt idx="115431">
                  <c:v>-139.60049999999998</c:v>
                </c:pt>
                <c:pt idx="115432">
                  <c:v>-139.59849999999997</c:v>
                </c:pt>
                <c:pt idx="115433">
                  <c:v>-139.59649999999996</c:v>
                </c:pt>
                <c:pt idx="115434">
                  <c:v>-139.59449999999998</c:v>
                </c:pt>
                <c:pt idx="115435">
                  <c:v>-139.59249999999997</c:v>
                </c:pt>
                <c:pt idx="115436">
                  <c:v>-139.59049999999996</c:v>
                </c:pt>
                <c:pt idx="115437">
                  <c:v>-139.58849999999998</c:v>
                </c:pt>
                <c:pt idx="115438">
                  <c:v>-139.58649999999997</c:v>
                </c:pt>
                <c:pt idx="115439">
                  <c:v>-139.58449999999999</c:v>
                </c:pt>
                <c:pt idx="115440">
                  <c:v>-139.58249999999998</c:v>
                </c:pt>
                <c:pt idx="115441">
                  <c:v>-139.58049999999997</c:v>
                </c:pt>
                <c:pt idx="115442">
                  <c:v>-139.57849999999999</c:v>
                </c:pt>
                <c:pt idx="115443">
                  <c:v>-139.57649999999998</c:v>
                </c:pt>
                <c:pt idx="115444">
                  <c:v>-139.57449999999997</c:v>
                </c:pt>
                <c:pt idx="115445">
                  <c:v>-139.57249999999999</c:v>
                </c:pt>
                <c:pt idx="115446">
                  <c:v>-139.57049999999998</c:v>
                </c:pt>
                <c:pt idx="115447">
                  <c:v>-139.56849999999997</c:v>
                </c:pt>
                <c:pt idx="115448">
                  <c:v>-139.56649999999999</c:v>
                </c:pt>
                <c:pt idx="115449">
                  <c:v>-139.56449999999998</c:v>
                </c:pt>
                <c:pt idx="115450">
                  <c:v>-139.56249999999997</c:v>
                </c:pt>
                <c:pt idx="115451">
                  <c:v>-139.56049999999999</c:v>
                </c:pt>
                <c:pt idx="115452">
                  <c:v>-139.55849999999998</c:v>
                </c:pt>
                <c:pt idx="115453">
                  <c:v>-139.55649999999997</c:v>
                </c:pt>
                <c:pt idx="115454">
                  <c:v>-139.55449999999999</c:v>
                </c:pt>
                <c:pt idx="115455">
                  <c:v>-139.55249999999998</c:v>
                </c:pt>
                <c:pt idx="115456">
                  <c:v>-139.55049999999997</c:v>
                </c:pt>
                <c:pt idx="115457">
                  <c:v>-139.54849999999999</c:v>
                </c:pt>
                <c:pt idx="115458">
                  <c:v>-139.54649999999998</c:v>
                </c:pt>
                <c:pt idx="115459">
                  <c:v>-139.54449999999997</c:v>
                </c:pt>
                <c:pt idx="115460">
                  <c:v>-139.54249999999999</c:v>
                </c:pt>
                <c:pt idx="115461">
                  <c:v>-139.54049999999998</c:v>
                </c:pt>
                <c:pt idx="115462">
                  <c:v>-139.53849999999997</c:v>
                </c:pt>
                <c:pt idx="115463">
                  <c:v>-139.53649999999999</c:v>
                </c:pt>
                <c:pt idx="115464">
                  <c:v>-139.53449999999998</c:v>
                </c:pt>
                <c:pt idx="115465">
                  <c:v>-139.53249999999997</c:v>
                </c:pt>
                <c:pt idx="115466">
                  <c:v>-139.53049999999999</c:v>
                </c:pt>
                <c:pt idx="115467">
                  <c:v>-139.52849999999998</c:v>
                </c:pt>
                <c:pt idx="115468">
                  <c:v>-139.52649999999997</c:v>
                </c:pt>
                <c:pt idx="115469">
                  <c:v>-139.52449999999999</c:v>
                </c:pt>
                <c:pt idx="115470">
                  <c:v>-139.52249999999998</c:v>
                </c:pt>
                <c:pt idx="115471">
                  <c:v>-139.52049999999997</c:v>
                </c:pt>
                <c:pt idx="115472">
                  <c:v>-139.51849999999999</c:v>
                </c:pt>
                <c:pt idx="115473">
                  <c:v>-139.51649999999998</c:v>
                </c:pt>
                <c:pt idx="115474">
                  <c:v>-139.51449999999997</c:v>
                </c:pt>
                <c:pt idx="115475">
                  <c:v>-139.51249999999999</c:v>
                </c:pt>
                <c:pt idx="115476">
                  <c:v>-139.51049999999998</c:v>
                </c:pt>
                <c:pt idx="115477">
                  <c:v>-139.50849999999997</c:v>
                </c:pt>
                <c:pt idx="115478">
                  <c:v>-139.50649999999999</c:v>
                </c:pt>
                <c:pt idx="115479">
                  <c:v>-139.50449999999998</c:v>
                </c:pt>
                <c:pt idx="115480">
                  <c:v>-139.50249999999997</c:v>
                </c:pt>
                <c:pt idx="115481">
                  <c:v>-139.50049999999999</c:v>
                </c:pt>
                <c:pt idx="115482">
                  <c:v>-139.49849999999998</c:v>
                </c:pt>
                <c:pt idx="115483">
                  <c:v>-139.49649999999997</c:v>
                </c:pt>
                <c:pt idx="115484">
                  <c:v>-139.49449999999999</c:v>
                </c:pt>
                <c:pt idx="115485">
                  <c:v>-139.49249999999998</c:v>
                </c:pt>
                <c:pt idx="115486">
                  <c:v>-139.49049999999997</c:v>
                </c:pt>
                <c:pt idx="115487">
                  <c:v>-139.48849999999999</c:v>
                </c:pt>
                <c:pt idx="115488">
                  <c:v>-139.48649999999998</c:v>
                </c:pt>
                <c:pt idx="115489">
                  <c:v>-139.48449999999997</c:v>
                </c:pt>
                <c:pt idx="115490">
                  <c:v>-139.48249999999999</c:v>
                </c:pt>
                <c:pt idx="115491">
                  <c:v>-139.48049999999998</c:v>
                </c:pt>
                <c:pt idx="115492">
                  <c:v>-139.47849999999997</c:v>
                </c:pt>
                <c:pt idx="115493">
                  <c:v>-139.47649999999999</c:v>
                </c:pt>
                <c:pt idx="115494">
                  <c:v>-139.47449999999998</c:v>
                </c:pt>
                <c:pt idx="115495">
                  <c:v>-139.47249999999997</c:v>
                </c:pt>
                <c:pt idx="115496">
                  <c:v>-139.47049999999999</c:v>
                </c:pt>
                <c:pt idx="115497">
                  <c:v>-139.46849999999998</c:v>
                </c:pt>
                <c:pt idx="115498">
                  <c:v>-139.46649999999997</c:v>
                </c:pt>
                <c:pt idx="115499">
                  <c:v>-139.46449999999999</c:v>
                </c:pt>
                <c:pt idx="115500">
                  <c:v>-139.46249999999998</c:v>
                </c:pt>
                <c:pt idx="115501">
                  <c:v>-139.46049999999997</c:v>
                </c:pt>
                <c:pt idx="115502">
                  <c:v>-139.45849999999999</c:v>
                </c:pt>
                <c:pt idx="115503">
                  <c:v>-139.45649999999998</c:v>
                </c:pt>
                <c:pt idx="115504">
                  <c:v>-139.45449999999997</c:v>
                </c:pt>
                <c:pt idx="115505">
                  <c:v>-139.45249999999999</c:v>
                </c:pt>
                <c:pt idx="115506">
                  <c:v>-139.45049999999998</c:v>
                </c:pt>
                <c:pt idx="115507">
                  <c:v>-139.44849999999997</c:v>
                </c:pt>
                <c:pt idx="115508">
                  <c:v>-139.44649999999999</c:v>
                </c:pt>
                <c:pt idx="115509">
                  <c:v>-139.44449999999998</c:v>
                </c:pt>
                <c:pt idx="115510">
                  <c:v>-139.44249999999997</c:v>
                </c:pt>
                <c:pt idx="115511">
                  <c:v>-139.44049999999999</c:v>
                </c:pt>
                <c:pt idx="115512">
                  <c:v>-139.43849999999998</c:v>
                </c:pt>
                <c:pt idx="115513">
                  <c:v>-139.43649999999997</c:v>
                </c:pt>
                <c:pt idx="115514">
                  <c:v>-139.43449999999999</c:v>
                </c:pt>
                <c:pt idx="115515">
                  <c:v>-139.43249999999998</c:v>
                </c:pt>
                <c:pt idx="115516">
                  <c:v>-139.43049999999997</c:v>
                </c:pt>
                <c:pt idx="115517">
                  <c:v>-139.42849999999999</c:v>
                </c:pt>
                <c:pt idx="115518">
                  <c:v>-139.42649999999998</c:v>
                </c:pt>
                <c:pt idx="115519">
                  <c:v>-139.42449999999997</c:v>
                </c:pt>
                <c:pt idx="115520">
                  <c:v>-139.42249999999999</c:v>
                </c:pt>
                <c:pt idx="115521">
                  <c:v>-139.42049999999998</c:v>
                </c:pt>
                <c:pt idx="115522">
                  <c:v>-139.41849999999997</c:v>
                </c:pt>
                <c:pt idx="115523">
                  <c:v>-139.41649999999998</c:v>
                </c:pt>
                <c:pt idx="115524">
                  <c:v>-139.41449999999998</c:v>
                </c:pt>
                <c:pt idx="115525">
                  <c:v>-139.41249999999997</c:v>
                </c:pt>
                <c:pt idx="115526">
                  <c:v>-139.41049999999998</c:v>
                </c:pt>
                <c:pt idx="115527">
                  <c:v>-139.40849999999998</c:v>
                </c:pt>
                <c:pt idx="115528">
                  <c:v>-139.40649999999997</c:v>
                </c:pt>
                <c:pt idx="115529">
                  <c:v>-139.40449999999998</c:v>
                </c:pt>
                <c:pt idx="115530">
                  <c:v>-139.40249999999997</c:v>
                </c:pt>
                <c:pt idx="115531">
                  <c:v>-139.40049999999997</c:v>
                </c:pt>
                <c:pt idx="115532">
                  <c:v>-139.39849999999998</c:v>
                </c:pt>
                <c:pt idx="115533">
                  <c:v>-139.39649999999997</c:v>
                </c:pt>
                <c:pt idx="115534">
                  <c:v>-139.39449999999997</c:v>
                </c:pt>
                <c:pt idx="115535">
                  <c:v>-139.39249999999998</c:v>
                </c:pt>
                <c:pt idx="115536">
                  <c:v>-139.39049999999997</c:v>
                </c:pt>
                <c:pt idx="115537">
                  <c:v>-139.38849999999996</c:v>
                </c:pt>
                <c:pt idx="115538">
                  <c:v>-139.38649999999998</c:v>
                </c:pt>
                <c:pt idx="115539">
                  <c:v>-139.38449999999997</c:v>
                </c:pt>
                <c:pt idx="115540">
                  <c:v>-139.38249999999996</c:v>
                </c:pt>
                <c:pt idx="115541">
                  <c:v>-139.38049999999998</c:v>
                </c:pt>
                <c:pt idx="115542">
                  <c:v>-139.37849999999997</c:v>
                </c:pt>
                <c:pt idx="115543">
                  <c:v>-139.37649999999996</c:v>
                </c:pt>
                <c:pt idx="115544">
                  <c:v>-139.37449999999998</c:v>
                </c:pt>
                <c:pt idx="115545">
                  <c:v>-139.37249999999997</c:v>
                </c:pt>
                <c:pt idx="115546">
                  <c:v>-139.37049999999996</c:v>
                </c:pt>
                <c:pt idx="115547">
                  <c:v>-139.36849999999998</c:v>
                </c:pt>
                <c:pt idx="115548">
                  <c:v>-139.36649999999997</c:v>
                </c:pt>
                <c:pt idx="115549">
                  <c:v>-139.36449999999996</c:v>
                </c:pt>
                <c:pt idx="115550">
                  <c:v>-139.36249999999998</c:v>
                </c:pt>
                <c:pt idx="115551">
                  <c:v>-139.36049999999997</c:v>
                </c:pt>
                <c:pt idx="115552">
                  <c:v>-139.35849999999996</c:v>
                </c:pt>
                <c:pt idx="115553">
                  <c:v>-139.35649999999998</c:v>
                </c:pt>
                <c:pt idx="115554">
                  <c:v>-139.35449999999997</c:v>
                </c:pt>
                <c:pt idx="115555">
                  <c:v>-139.35249999999996</c:v>
                </c:pt>
                <c:pt idx="115556">
                  <c:v>-139.35049999999998</c:v>
                </c:pt>
                <c:pt idx="115557">
                  <c:v>-139.34849999999997</c:v>
                </c:pt>
                <c:pt idx="115558">
                  <c:v>-139.34649999999996</c:v>
                </c:pt>
                <c:pt idx="115559">
                  <c:v>-139.34449999999998</c:v>
                </c:pt>
                <c:pt idx="115560">
                  <c:v>-139.34249999999997</c:v>
                </c:pt>
                <c:pt idx="115561">
                  <c:v>-139.34049999999996</c:v>
                </c:pt>
                <c:pt idx="115562">
                  <c:v>-139.33849999999998</c:v>
                </c:pt>
                <c:pt idx="115563">
                  <c:v>-139.33649999999997</c:v>
                </c:pt>
                <c:pt idx="115564">
                  <c:v>-139.33449999999999</c:v>
                </c:pt>
                <c:pt idx="115565">
                  <c:v>-139.33249999999998</c:v>
                </c:pt>
                <c:pt idx="115566">
                  <c:v>-139.33049999999997</c:v>
                </c:pt>
                <c:pt idx="115567">
                  <c:v>-139.32849999999999</c:v>
                </c:pt>
                <c:pt idx="115568">
                  <c:v>-139.32649999999998</c:v>
                </c:pt>
                <c:pt idx="115569">
                  <c:v>-139.32449999999997</c:v>
                </c:pt>
                <c:pt idx="115570">
                  <c:v>-139.32249999999999</c:v>
                </c:pt>
                <c:pt idx="115571">
                  <c:v>-139.32049999999998</c:v>
                </c:pt>
                <c:pt idx="115572">
                  <c:v>-139.31849999999997</c:v>
                </c:pt>
                <c:pt idx="115573">
                  <c:v>-139.31649999999999</c:v>
                </c:pt>
                <c:pt idx="115574">
                  <c:v>-139.31449999999998</c:v>
                </c:pt>
                <c:pt idx="115575">
                  <c:v>-139.31249999999997</c:v>
                </c:pt>
                <c:pt idx="115576">
                  <c:v>-139.31049999999999</c:v>
                </c:pt>
                <c:pt idx="115577">
                  <c:v>-139.30849999999998</c:v>
                </c:pt>
                <c:pt idx="115578">
                  <c:v>-139.30649999999997</c:v>
                </c:pt>
                <c:pt idx="115579">
                  <c:v>-139.30449999999999</c:v>
                </c:pt>
                <c:pt idx="115580">
                  <c:v>-139.30249999999998</c:v>
                </c:pt>
                <c:pt idx="115581">
                  <c:v>-139.30049999999997</c:v>
                </c:pt>
                <c:pt idx="115582">
                  <c:v>-139.29849999999999</c:v>
                </c:pt>
                <c:pt idx="115583">
                  <c:v>-139.29649999999998</c:v>
                </c:pt>
                <c:pt idx="115584">
                  <c:v>-139.29449999999997</c:v>
                </c:pt>
                <c:pt idx="115585">
                  <c:v>-139.29249999999999</c:v>
                </c:pt>
                <c:pt idx="115586">
                  <c:v>-139.29049999999998</c:v>
                </c:pt>
                <c:pt idx="115587">
                  <c:v>-139.28849999999997</c:v>
                </c:pt>
                <c:pt idx="115588">
                  <c:v>-139.28649999999999</c:v>
                </c:pt>
                <c:pt idx="115589">
                  <c:v>-139.28449999999998</c:v>
                </c:pt>
                <c:pt idx="115590">
                  <c:v>-139.28249999999997</c:v>
                </c:pt>
                <c:pt idx="115591">
                  <c:v>-139.28049999999999</c:v>
                </c:pt>
                <c:pt idx="115592">
                  <c:v>-139.27849999999998</c:v>
                </c:pt>
                <c:pt idx="115593">
                  <c:v>-139.27649999999997</c:v>
                </c:pt>
                <c:pt idx="115594">
                  <c:v>-139.27449999999999</c:v>
                </c:pt>
                <c:pt idx="115595">
                  <c:v>-139.27249999999998</c:v>
                </c:pt>
                <c:pt idx="115596">
                  <c:v>-139.27049999999997</c:v>
                </c:pt>
                <c:pt idx="115597">
                  <c:v>-139.26849999999999</c:v>
                </c:pt>
                <c:pt idx="115598">
                  <c:v>-139.26649999999998</c:v>
                </c:pt>
                <c:pt idx="115599">
                  <c:v>-139.26449999999997</c:v>
                </c:pt>
                <c:pt idx="115600">
                  <c:v>-139.26249999999999</c:v>
                </c:pt>
                <c:pt idx="115601">
                  <c:v>-139.26049999999998</c:v>
                </c:pt>
                <c:pt idx="115602">
                  <c:v>-139.25849999999997</c:v>
                </c:pt>
                <c:pt idx="115603">
                  <c:v>-139.25649999999999</c:v>
                </c:pt>
                <c:pt idx="115604">
                  <c:v>-139.25449999999998</c:v>
                </c:pt>
                <c:pt idx="115605">
                  <c:v>-139.25249999999997</c:v>
                </c:pt>
                <c:pt idx="115606">
                  <c:v>-139.25049999999999</c:v>
                </c:pt>
                <c:pt idx="115607">
                  <c:v>-139.24849999999998</c:v>
                </c:pt>
                <c:pt idx="115608">
                  <c:v>-139.24649999999997</c:v>
                </c:pt>
                <c:pt idx="115609">
                  <c:v>-139.24449999999999</c:v>
                </c:pt>
                <c:pt idx="115610">
                  <c:v>-139.24249999999998</c:v>
                </c:pt>
                <c:pt idx="115611">
                  <c:v>-139.24049999999997</c:v>
                </c:pt>
                <c:pt idx="115612">
                  <c:v>-139.23849999999999</c:v>
                </c:pt>
                <c:pt idx="115613">
                  <c:v>-139.23649999999998</c:v>
                </c:pt>
                <c:pt idx="115614">
                  <c:v>-139.23449999999997</c:v>
                </c:pt>
                <c:pt idx="115615">
                  <c:v>-139.23249999999999</c:v>
                </c:pt>
                <c:pt idx="115616">
                  <c:v>-139.23049999999998</c:v>
                </c:pt>
                <c:pt idx="115617">
                  <c:v>-139.22849999999997</c:v>
                </c:pt>
                <c:pt idx="115618">
                  <c:v>-139.22649999999999</c:v>
                </c:pt>
                <c:pt idx="115619">
                  <c:v>-139.22449999999998</c:v>
                </c:pt>
                <c:pt idx="115620">
                  <c:v>-139.22249999999997</c:v>
                </c:pt>
                <c:pt idx="115621">
                  <c:v>-139.22049999999999</c:v>
                </c:pt>
                <c:pt idx="115622">
                  <c:v>-139.21849999999998</c:v>
                </c:pt>
                <c:pt idx="115623">
                  <c:v>-139.21649999999997</c:v>
                </c:pt>
                <c:pt idx="115624">
                  <c:v>-139.21449999999999</c:v>
                </c:pt>
                <c:pt idx="115625">
                  <c:v>-139.21249999999998</c:v>
                </c:pt>
                <c:pt idx="115626">
                  <c:v>-139.21049999999997</c:v>
                </c:pt>
                <c:pt idx="115627">
                  <c:v>-139.20849999999999</c:v>
                </c:pt>
                <c:pt idx="115628">
                  <c:v>-139.20649999999998</c:v>
                </c:pt>
                <c:pt idx="115629">
                  <c:v>-139.20449999999997</c:v>
                </c:pt>
                <c:pt idx="115630">
                  <c:v>-139.20249999999999</c:v>
                </c:pt>
                <c:pt idx="115631">
                  <c:v>-139.20049999999998</c:v>
                </c:pt>
                <c:pt idx="115632">
                  <c:v>-139.19849999999997</c:v>
                </c:pt>
                <c:pt idx="115633">
                  <c:v>-139.19649999999999</c:v>
                </c:pt>
                <c:pt idx="115634">
                  <c:v>-139.19449999999998</c:v>
                </c:pt>
                <c:pt idx="115635">
                  <c:v>-139.19249999999997</c:v>
                </c:pt>
                <c:pt idx="115636">
                  <c:v>-139.19049999999999</c:v>
                </c:pt>
                <c:pt idx="115637">
                  <c:v>-139.18849999999998</c:v>
                </c:pt>
                <c:pt idx="115638">
                  <c:v>-139.18649999999997</c:v>
                </c:pt>
                <c:pt idx="115639">
                  <c:v>-139.18449999999999</c:v>
                </c:pt>
                <c:pt idx="115640">
                  <c:v>-139.18249999999998</c:v>
                </c:pt>
                <c:pt idx="115641">
                  <c:v>-139.18049999999997</c:v>
                </c:pt>
                <c:pt idx="115642">
                  <c:v>-139.17849999999999</c:v>
                </c:pt>
                <c:pt idx="115643">
                  <c:v>-139.17649999999998</c:v>
                </c:pt>
                <c:pt idx="115644">
                  <c:v>-139.17449999999997</c:v>
                </c:pt>
                <c:pt idx="115645">
                  <c:v>-139.17249999999999</c:v>
                </c:pt>
                <c:pt idx="115646">
                  <c:v>-139.17049999999998</c:v>
                </c:pt>
                <c:pt idx="115647">
                  <c:v>-139.16849999999997</c:v>
                </c:pt>
                <c:pt idx="115648">
                  <c:v>-139.16649999999998</c:v>
                </c:pt>
                <c:pt idx="115649">
                  <c:v>-139.16449999999998</c:v>
                </c:pt>
                <c:pt idx="115650">
                  <c:v>-139.16249999999997</c:v>
                </c:pt>
                <c:pt idx="115651">
                  <c:v>-139.16049999999998</c:v>
                </c:pt>
                <c:pt idx="115652">
                  <c:v>-139.15849999999998</c:v>
                </c:pt>
                <c:pt idx="115653">
                  <c:v>-139.15649999999997</c:v>
                </c:pt>
                <c:pt idx="115654">
                  <c:v>-139.15449999999998</c:v>
                </c:pt>
                <c:pt idx="115655">
                  <c:v>-139.15249999999997</c:v>
                </c:pt>
                <c:pt idx="115656">
                  <c:v>-139.15049999999997</c:v>
                </c:pt>
                <c:pt idx="115657">
                  <c:v>-139.14849999999998</c:v>
                </c:pt>
                <c:pt idx="115658">
                  <c:v>-139.14649999999997</c:v>
                </c:pt>
                <c:pt idx="115659">
                  <c:v>-139.14449999999997</c:v>
                </c:pt>
                <c:pt idx="115660">
                  <c:v>-139.14249999999998</c:v>
                </c:pt>
                <c:pt idx="115661">
                  <c:v>-139.14049999999997</c:v>
                </c:pt>
                <c:pt idx="115662">
                  <c:v>-139.13849999999996</c:v>
                </c:pt>
                <c:pt idx="115663">
                  <c:v>-139.13649999999998</c:v>
                </c:pt>
                <c:pt idx="115664">
                  <c:v>-139.13449999999997</c:v>
                </c:pt>
                <c:pt idx="115665">
                  <c:v>-139.13249999999996</c:v>
                </c:pt>
                <c:pt idx="115666">
                  <c:v>-139.13049999999998</c:v>
                </c:pt>
                <c:pt idx="115667">
                  <c:v>-139.12849999999997</c:v>
                </c:pt>
                <c:pt idx="115668">
                  <c:v>-139.12649999999996</c:v>
                </c:pt>
                <c:pt idx="115669">
                  <c:v>-139.12449999999998</c:v>
                </c:pt>
                <c:pt idx="115670">
                  <c:v>-139.12249999999997</c:v>
                </c:pt>
                <c:pt idx="115671">
                  <c:v>-139.12049999999996</c:v>
                </c:pt>
                <c:pt idx="115672">
                  <c:v>-139.11849999999998</c:v>
                </c:pt>
                <c:pt idx="115673">
                  <c:v>-139.11649999999997</c:v>
                </c:pt>
                <c:pt idx="115674">
                  <c:v>-139.11449999999996</c:v>
                </c:pt>
                <c:pt idx="115675">
                  <c:v>-139.11249999999998</c:v>
                </c:pt>
                <c:pt idx="115676">
                  <c:v>-139.11049999999997</c:v>
                </c:pt>
                <c:pt idx="115677">
                  <c:v>-139.10849999999996</c:v>
                </c:pt>
                <c:pt idx="115678">
                  <c:v>-139.10649999999998</c:v>
                </c:pt>
                <c:pt idx="115679">
                  <c:v>-139.10449999999997</c:v>
                </c:pt>
                <c:pt idx="115680">
                  <c:v>-139.10249999999996</c:v>
                </c:pt>
                <c:pt idx="115681">
                  <c:v>-139.10049999999998</c:v>
                </c:pt>
                <c:pt idx="115682">
                  <c:v>-139.09849999999997</c:v>
                </c:pt>
                <c:pt idx="115683">
                  <c:v>-139.09649999999996</c:v>
                </c:pt>
                <c:pt idx="115684">
                  <c:v>-139.09449999999998</c:v>
                </c:pt>
                <c:pt idx="115685">
                  <c:v>-139.09249999999997</c:v>
                </c:pt>
                <c:pt idx="115686">
                  <c:v>-139.09049999999996</c:v>
                </c:pt>
                <c:pt idx="115687">
                  <c:v>-139.08849999999998</c:v>
                </c:pt>
                <c:pt idx="115688">
                  <c:v>-139.08649999999997</c:v>
                </c:pt>
                <c:pt idx="115689">
                  <c:v>-139.08449999999999</c:v>
                </c:pt>
                <c:pt idx="115690">
                  <c:v>-139.08249999999998</c:v>
                </c:pt>
                <c:pt idx="115691">
                  <c:v>-139.08049999999997</c:v>
                </c:pt>
                <c:pt idx="115692">
                  <c:v>-139.07849999999999</c:v>
                </c:pt>
                <c:pt idx="115693">
                  <c:v>-139.07649999999998</c:v>
                </c:pt>
                <c:pt idx="115694">
                  <c:v>-139.07449999999997</c:v>
                </c:pt>
                <c:pt idx="115695">
                  <c:v>-139.07249999999999</c:v>
                </c:pt>
                <c:pt idx="115696">
                  <c:v>-139.07049999999998</c:v>
                </c:pt>
                <c:pt idx="115697">
                  <c:v>-139.06849999999997</c:v>
                </c:pt>
                <c:pt idx="115698">
                  <c:v>-139.06649999999999</c:v>
                </c:pt>
                <c:pt idx="115699">
                  <c:v>-139.06449999999998</c:v>
                </c:pt>
                <c:pt idx="115700">
                  <c:v>-139.06249999999997</c:v>
                </c:pt>
                <c:pt idx="115701">
                  <c:v>-139.06049999999999</c:v>
                </c:pt>
                <c:pt idx="115702">
                  <c:v>-139.05849999999998</c:v>
                </c:pt>
                <c:pt idx="115703">
                  <c:v>-139.05649999999997</c:v>
                </c:pt>
                <c:pt idx="115704">
                  <c:v>-139.05449999999999</c:v>
                </c:pt>
                <c:pt idx="115705">
                  <c:v>-139.05249999999998</c:v>
                </c:pt>
                <c:pt idx="115706">
                  <c:v>-139.05049999999997</c:v>
                </c:pt>
                <c:pt idx="115707">
                  <c:v>-139.04849999999999</c:v>
                </c:pt>
                <c:pt idx="115708">
                  <c:v>-139.04649999999998</c:v>
                </c:pt>
                <c:pt idx="115709">
                  <c:v>-139.04449999999997</c:v>
                </c:pt>
                <c:pt idx="115710">
                  <c:v>-139.04249999999999</c:v>
                </c:pt>
                <c:pt idx="115711">
                  <c:v>-139.04049999999998</c:v>
                </c:pt>
                <c:pt idx="115712">
                  <c:v>-139.03849999999997</c:v>
                </c:pt>
                <c:pt idx="115713">
                  <c:v>-139.03649999999999</c:v>
                </c:pt>
                <c:pt idx="115714">
                  <c:v>-139.03449999999998</c:v>
                </c:pt>
                <c:pt idx="115715">
                  <c:v>-139.03249999999997</c:v>
                </c:pt>
                <c:pt idx="115716">
                  <c:v>-139.03049999999999</c:v>
                </c:pt>
                <c:pt idx="115717">
                  <c:v>-139.02849999999998</c:v>
                </c:pt>
                <c:pt idx="115718">
                  <c:v>-139.02649999999997</c:v>
                </c:pt>
                <c:pt idx="115719">
                  <c:v>-139.02449999999999</c:v>
                </c:pt>
                <c:pt idx="115720">
                  <c:v>-139.02249999999998</c:v>
                </c:pt>
                <c:pt idx="115721">
                  <c:v>-139.02049999999997</c:v>
                </c:pt>
                <c:pt idx="115722">
                  <c:v>-139.01849999999999</c:v>
                </c:pt>
                <c:pt idx="115723">
                  <c:v>-139.01649999999998</c:v>
                </c:pt>
                <c:pt idx="115724">
                  <c:v>-139.01449999999997</c:v>
                </c:pt>
                <c:pt idx="115725">
                  <c:v>-139.01249999999999</c:v>
                </c:pt>
                <c:pt idx="115726">
                  <c:v>-139.01049999999998</c:v>
                </c:pt>
                <c:pt idx="115727">
                  <c:v>-139.00849999999997</c:v>
                </c:pt>
                <c:pt idx="115728">
                  <c:v>-139.00649999999999</c:v>
                </c:pt>
                <c:pt idx="115729">
                  <c:v>-139.00449999999998</c:v>
                </c:pt>
                <c:pt idx="115730">
                  <c:v>-139.00249999999997</c:v>
                </c:pt>
                <c:pt idx="115731">
                  <c:v>-139.00049999999999</c:v>
                </c:pt>
                <c:pt idx="115732">
                  <c:v>-138.99849999999998</c:v>
                </c:pt>
                <c:pt idx="115733">
                  <c:v>-138.99649999999997</c:v>
                </c:pt>
                <c:pt idx="115734">
                  <c:v>-138.99449999999999</c:v>
                </c:pt>
                <c:pt idx="115735">
                  <c:v>-138.99249999999998</c:v>
                </c:pt>
                <c:pt idx="115736">
                  <c:v>-138.99049999999997</c:v>
                </c:pt>
                <c:pt idx="115737">
                  <c:v>-138.98849999999999</c:v>
                </c:pt>
                <c:pt idx="115738">
                  <c:v>-138.98649999999998</c:v>
                </c:pt>
                <c:pt idx="115739">
                  <c:v>-138.98449999999997</c:v>
                </c:pt>
                <c:pt idx="115740">
                  <c:v>-138.98249999999999</c:v>
                </c:pt>
                <c:pt idx="115741">
                  <c:v>-138.98049999999998</c:v>
                </c:pt>
                <c:pt idx="115742">
                  <c:v>-138.97849999999997</c:v>
                </c:pt>
                <c:pt idx="115743">
                  <c:v>-138.97649999999999</c:v>
                </c:pt>
                <c:pt idx="115744">
                  <c:v>-138.97449999999998</c:v>
                </c:pt>
                <c:pt idx="115745">
                  <c:v>-138.97249999999997</c:v>
                </c:pt>
                <c:pt idx="115746">
                  <c:v>-138.97049999999999</c:v>
                </c:pt>
                <c:pt idx="115747">
                  <c:v>-138.96849999999998</c:v>
                </c:pt>
                <c:pt idx="115748">
                  <c:v>-138.96649999999997</c:v>
                </c:pt>
                <c:pt idx="115749">
                  <c:v>-138.96449999999999</c:v>
                </c:pt>
                <c:pt idx="115750">
                  <c:v>-138.96249999999998</c:v>
                </c:pt>
                <c:pt idx="115751">
                  <c:v>-138.96049999999997</c:v>
                </c:pt>
                <c:pt idx="115752">
                  <c:v>-138.95849999999999</c:v>
                </c:pt>
                <c:pt idx="115753">
                  <c:v>-138.95649999999998</c:v>
                </c:pt>
                <c:pt idx="115754">
                  <c:v>-138.95449999999997</c:v>
                </c:pt>
                <c:pt idx="115755">
                  <c:v>-138.95249999999999</c:v>
                </c:pt>
                <c:pt idx="115756">
                  <c:v>-138.95049999999998</c:v>
                </c:pt>
                <c:pt idx="115757">
                  <c:v>-138.94849999999997</c:v>
                </c:pt>
                <c:pt idx="115758">
                  <c:v>-138.94649999999999</c:v>
                </c:pt>
                <c:pt idx="115759">
                  <c:v>-138.94449999999998</c:v>
                </c:pt>
                <c:pt idx="115760">
                  <c:v>-138.94249999999997</c:v>
                </c:pt>
                <c:pt idx="115761">
                  <c:v>-138.94049999999999</c:v>
                </c:pt>
                <c:pt idx="115762">
                  <c:v>-138.93849999999998</c:v>
                </c:pt>
                <c:pt idx="115763">
                  <c:v>-138.93649999999997</c:v>
                </c:pt>
                <c:pt idx="115764">
                  <c:v>-138.93449999999999</c:v>
                </c:pt>
                <c:pt idx="115765">
                  <c:v>-138.93249999999998</c:v>
                </c:pt>
                <c:pt idx="115766">
                  <c:v>-138.93049999999997</c:v>
                </c:pt>
                <c:pt idx="115767">
                  <c:v>-138.92849999999999</c:v>
                </c:pt>
                <c:pt idx="115768">
                  <c:v>-138.92649999999998</c:v>
                </c:pt>
                <c:pt idx="115769">
                  <c:v>-138.92449999999997</c:v>
                </c:pt>
                <c:pt idx="115770">
                  <c:v>-138.92249999999999</c:v>
                </c:pt>
                <c:pt idx="115771">
                  <c:v>-138.92049999999998</c:v>
                </c:pt>
                <c:pt idx="115772">
                  <c:v>-138.91849999999997</c:v>
                </c:pt>
                <c:pt idx="115773">
                  <c:v>-138.91649999999998</c:v>
                </c:pt>
                <c:pt idx="115774">
                  <c:v>-138.91449999999998</c:v>
                </c:pt>
                <c:pt idx="115775">
                  <c:v>-138.91249999999997</c:v>
                </c:pt>
                <c:pt idx="115776">
                  <c:v>-138.91049999999998</c:v>
                </c:pt>
                <c:pt idx="115777">
                  <c:v>-138.90849999999998</c:v>
                </c:pt>
                <c:pt idx="115778">
                  <c:v>-138.90649999999997</c:v>
                </c:pt>
                <c:pt idx="115779">
                  <c:v>-138.90449999999998</c:v>
                </c:pt>
                <c:pt idx="115780">
                  <c:v>-138.90249999999997</c:v>
                </c:pt>
                <c:pt idx="115781">
                  <c:v>-138.90049999999997</c:v>
                </c:pt>
                <c:pt idx="115782">
                  <c:v>-138.89849999999998</c:v>
                </c:pt>
                <c:pt idx="115783">
                  <c:v>-138.89649999999997</c:v>
                </c:pt>
                <c:pt idx="115784">
                  <c:v>-138.89449999999997</c:v>
                </c:pt>
                <c:pt idx="115785">
                  <c:v>-138.89249999999998</c:v>
                </c:pt>
                <c:pt idx="115786">
                  <c:v>-138.89049999999997</c:v>
                </c:pt>
                <c:pt idx="115787">
                  <c:v>-138.88849999999996</c:v>
                </c:pt>
                <c:pt idx="115788">
                  <c:v>-138.88649999999998</c:v>
                </c:pt>
                <c:pt idx="115789">
                  <c:v>-138.88449999999997</c:v>
                </c:pt>
                <c:pt idx="115790">
                  <c:v>-138.88249999999996</c:v>
                </c:pt>
                <c:pt idx="115791">
                  <c:v>-138.88049999999998</c:v>
                </c:pt>
                <c:pt idx="115792">
                  <c:v>-138.87849999999997</c:v>
                </c:pt>
                <c:pt idx="115793">
                  <c:v>-138.87649999999996</c:v>
                </c:pt>
                <c:pt idx="115794">
                  <c:v>-138.87449999999998</c:v>
                </c:pt>
                <c:pt idx="115795">
                  <c:v>-138.87249999999997</c:v>
                </c:pt>
                <c:pt idx="115796">
                  <c:v>-138.87049999999996</c:v>
                </c:pt>
                <c:pt idx="115797">
                  <c:v>-138.86849999999998</c:v>
                </c:pt>
                <c:pt idx="115798">
                  <c:v>-138.86649999999997</c:v>
                </c:pt>
                <c:pt idx="115799">
                  <c:v>-138.86449999999996</c:v>
                </c:pt>
                <c:pt idx="115800">
                  <c:v>-138.86249999999998</c:v>
                </c:pt>
                <c:pt idx="115801">
                  <c:v>-138.86049999999997</c:v>
                </c:pt>
                <c:pt idx="115802">
                  <c:v>-138.85849999999996</c:v>
                </c:pt>
                <c:pt idx="115803">
                  <c:v>-138.85649999999998</c:v>
                </c:pt>
                <c:pt idx="115804">
                  <c:v>-138.85449999999997</c:v>
                </c:pt>
                <c:pt idx="115805">
                  <c:v>-138.85249999999996</c:v>
                </c:pt>
                <c:pt idx="115806">
                  <c:v>-138.85049999999998</c:v>
                </c:pt>
                <c:pt idx="115807">
                  <c:v>-138.84849999999997</c:v>
                </c:pt>
                <c:pt idx="115808">
                  <c:v>-138.84649999999996</c:v>
                </c:pt>
                <c:pt idx="115809">
                  <c:v>-138.84449999999998</c:v>
                </c:pt>
                <c:pt idx="115810">
                  <c:v>-138.84249999999997</c:v>
                </c:pt>
                <c:pt idx="115811">
                  <c:v>-138.84049999999996</c:v>
                </c:pt>
                <c:pt idx="115812">
                  <c:v>-138.83849999999998</c:v>
                </c:pt>
                <c:pt idx="115813">
                  <c:v>-138.83649999999997</c:v>
                </c:pt>
                <c:pt idx="115814">
                  <c:v>-138.83449999999999</c:v>
                </c:pt>
                <c:pt idx="115815">
                  <c:v>-138.83249999999998</c:v>
                </c:pt>
                <c:pt idx="115816">
                  <c:v>-138.83049999999997</c:v>
                </c:pt>
                <c:pt idx="115817">
                  <c:v>-138.82849999999999</c:v>
                </c:pt>
                <c:pt idx="115818">
                  <c:v>-138.82649999999998</c:v>
                </c:pt>
                <c:pt idx="115819">
                  <c:v>-138.82449999999997</c:v>
                </c:pt>
                <c:pt idx="115820">
                  <c:v>-138.82249999999999</c:v>
                </c:pt>
                <c:pt idx="115821">
                  <c:v>-138.82049999999998</c:v>
                </c:pt>
                <c:pt idx="115822">
                  <c:v>-138.81849999999997</c:v>
                </c:pt>
                <c:pt idx="115823">
                  <c:v>-138.81649999999999</c:v>
                </c:pt>
                <c:pt idx="115824">
                  <c:v>-138.81449999999998</c:v>
                </c:pt>
                <c:pt idx="115825">
                  <c:v>-138.81249999999997</c:v>
                </c:pt>
                <c:pt idx="115826">
                  <c:v>-138.81049999999999</c:v>
                </c:pt>
                <c:pt idx="115827">
                  <c:v>-138.80849999999998</c:v>
                </c:pt>
                <c:pt idx="115828">
                  <c:v>-138.80649999999997</c:v>
                </c:pt>
                <c:pt idx="115829">
                  <c:v>-138.80449999999999</c:v>
                </c:pt>
                <c:pt idx="115830">
                  <c:v>-138.80249999999998</c:v>
                </c:pt>
                <c:pt idx="115831">
                  <c:v>-138.80049999999997</c:v>
                </c:pt>
                <c:pt idx="115832">
                  <c:v>-138.79849999999999</c:v>
                </c:pt>
                <c:pt idx="115833">
                  <c:v>-138.79649999999998</c:v>
                </c:pt>
                <c:pt idx="115834">
                  <c:v>-138.79449999999997</c:v>
                </c:pt>
                <c:pt idx="115835">
                  <c:v>-138.79249999999999</c:v>
                </c:pt>
                <c:pt idx="115836">
                  <c:v>-138.79049999999998</c:v>
                </c:pt>
                <c:pt idx="115837">
                  <c:v>-138.78849999999997</c:v>
                </c:pt>
                <c:pt idx="115838">
                  <c:v>-138.78649999999999</c:v>
                </c:pt>
                <c:pt idx="115839">
                  <c:v>-138.78449999999998</c:v>
                </c:pt>
                <c:pt idx="115840">
                  <c:v>-138.78249999999997</c:v>
                </c:pt>
                <c:pt idx="115841">
                  <c:v>-138.78049999999999</c:v>
                </c:pt>
                <c:pt idx="115842">
                  <c:v>-138.77849999999998</c:v>
                </c:pt>
                <c:pt idx="115843">
                  <c:v>-138.77649999999997</c:v>
                </c:pt>
                <c:pt idx="115844">
                  <c:v>-138.77449999999999</c:v>
                </c:pt>
                <c:pt idx="115845">
                  <c:v>-138.77249999999998</c:v>
                </c:pt>
                <c:pt idx="115846">
                  <c:v>-138.77049999999997</c:v>
                </c:pt>
                <c:pt idx="115847">
                  <c:v>-138.76849999999999</c:v>
                </c:pt>
                <c:pt idx="115848">
                  <c:v>-138.76649999999998</c:v>
                </c:pt>
                <c:pt idx="115849">
                  <c:v>-138.76449999999997</c:v>
                </c:pt>
                <c:pt idx="115850">
                  <c:v>-138.76249999999999</c:v>
                </c:pt>
                <c:pt idx="115851">
                  <c:v>-138.76049999999998</c:v>
                </c:pt>
                <c:pt idx="115852">
                  <c:v>-138.75849999999997</c:v>
                </c:pt>
                <c:pt idx="115853">
                  <c:v>-138.75649999999999</c:v>
                </c:pt>
                <c:pt idx="115854">
                  <c:v>-138.75449999999998</c:v>
                </c:pt>
                <c:pt idx="115855">
                  <c:v>-138.75249999999997</c:v>
                </c:pt>
                <c:pt idx="115856">
                  <c:v>-138.75049999999999</c:v>
                </c:pt>
                <c:pt idx="115857">
                  <c:v>-138.74849999999998</c:v>
                </c:pt>
                <c:pt idx="115858">
                  <c:v>-138.74649999999997</c:v>
                </c:pt>
                <c:pt idx="115859">
                  <c:v>-138.74449999999999</c:v>
                </c:pt>
                <c:pt idx="115860">
                  <c:v>-138.74249999999998</c:v>
                </c:pt>
                <c:pt idx="115861">
                  <c:v>-138.74049999999997</c:v>
                </c:pt>
                <c:pt idx="115862">
                  <c:v>-138.73849999999999</c:v>
                </c:pt>
                <c:pt idx="115863">
                  <c:v>-138.73649999999998</c:v>
                </c:pt>
                <c:pt idx="115864">
                  <c:v>-138.73449999999997</c:v>
                </c:pt>
                <c:pt idx="115865">
                  <c:v>-138.73249999999999</c:v>
                </c:pt>
                <c:pt idx="115866">
                  <c:v>-138.73049999999998</c:v>
                </c:pt>
                <c:pt idx="115867">
                  <c:v>-138.72849999999997</c:v>
                </c:pt>
                <c:pt idx="115868">
                  <c:v>-138.72649999999999</c:v>
                </c:pt>
                <c:pt idx="115869">
                  <c:v>-138.72449999999998</c:v>
                </c:pt>
                <c:pt idx="115870">
                  <c:v>-138.72249999999997</c:v>
                </c:pt>
                <c:pt idx="115871">
                  <c:v>-138.72049999999999</c:v>
                </c:pt>
                <c:pt idx="115872">
                  <c:v>-138.71849999999998</c:v>
                </c:pt>
                <c:pt idx="115873">
                  <c:v>-138.71649999999997</c:v>
                </c:pt>
                <c:pt idx="115874">
                  <c:v>-138.71449999999999</c:v>
                </c:pt>
                <c:pt idx="115875">
                  <c:v>-138.71249999999998</c:v>
                </c:pt>
                <c:pt idx="115876">
                  <c:v>-138.71049999999997</c:v>
                </c:pt>
                <c:pt idx="115877">
                  <c:v>-138.70849999999999</c:v>
                </c:pt>
                <c:pt idx="115878">
                  <c:v>-138.70649999999998</c:v>
                </c:pt>
                <c:pt idx="115879">
                  <c:v>-138.70449999999997</c:v>
                </c:pt>
                <c:pt idx="115880">
                  <c:v>-138.70249999999999</c:v>
                </c:pt>
                <c:pt idx="115881">
                  <c:v>-138.70049999999998</c:v>
                </c:pt>
                <c:pt idx="115882">
                  <c:v>-138.69849999999997</c:v>
                </c:pt>
                <c:pt idx="115883">
                  <c:v>-138.69649999999999</c:v>
                </c:pt>
                <c:pt idx="115884">
                  <c:v>-138.69449999999998</c:v>
                </c:pt>
                <c:pt idx="115885">
                  <c:v>-138.69249999999997</c:v>
                </c:pt>
                <c:pt idx="115886">
                  <c:v>-138.69049999999999</c:v>
                </c:pt>
                <c:pt idx="115887">
                  <c:v>-138.68849999999998</c:v>
                </c:pt>
                <c:pt idx="115888">
                  <c:v>-138.68649999999997</c:v>
                </c:pt>
                <c:pt idx="115889">
                  <c:v>-138.68449999999999</c:v>
                </c:pt>
                <c:pt idx="115890">
                  <c:v>-138.68249999999998</c:v>
                </c:pt>
                <c:pt idx="115891">
                  <c:v>-138.68049999999997</c:v>
                </c:pt>
                <c:pt idx="115892">
                  <c:v>-138.67849999999999</c:v>
                </c:pt>
                <c:pt idx="115893">
                  <c:v>-138.67649999999998</c:v>
                </c:pt>
                <c:pt idx="115894">
                  <c:v>-138.67449999999997</c:v>
                </c:pt>
                <c:pt idx="115895">
                  <c:v>-138.67249999999999</c:v>
                </c:pt>
                <c:pt idx="115896">
                  <c:v>-138.67049999999998</c:v>
                </c:pt>
                <c:pt idx="115897">
                  <c:v>-138.66849999999997</c:v>
                </c:pt>
                <c:pt idx="115898">
                  <c:v>-138.66649999999998</c:v>
                </c:pt>
                <c:pt idx="115899">
                  <c:v>-138.66449999999998</c:v>
                </c:pt>
                <c:pt idx="115900">
                  <c:v>-138.66249999999997</c:v>
                </c:pt>
                <c:pt idx="115901">
                  <c:v>-138.66049999999998</c:v>
                </c:pt>
                <c:pt idx="115902">
                  <c:v>-138.65849999999998</c:v>
                </c:pt>
                <c:pt idx="115903">
                  <c:v>-138.65649999999997</c:v>
                </c:pt>
                <c:pt idx="115904">
                  <c:v>-138.65449999999998</c:v>
                </c:pt>
                <c:pt idx="115905">
                  <c:v>-138.65249999999997</c:v>
                </c:pt>
                <c:pt idx="115906">
                  <c:v>-138.65049999999997</c:v>
                </c:pt>
                <c:pt idx="115907">
                  <c:v>-138.64849999999998</c:v>
                </c:pt>
                <c:pt idx="115908">
                  <c:v>-138.64649999999997</c:v>
                </c:pt>
                <c:pt idx="115909">
                  <c:v>-138.64449999999997</c:v>
                </c:pt>
                <c:pt idx="115910">
                  <c:v>-138.64249999999998</c:v>
                </c:pt>
                <c:pt idx="115911">
                  <c:v>-138.64049999999997</c:v>
                </c:pt>
                <c:pt idx="115912">
                  <c:v>-138.63849999999996</c:v>
                </c:pt>
                <c:pt idx="115913">
                  <c:v>-138.63649999999998</c:v>
                </c:pt>
                <c:pt idx="115914">
                  <c:v>-138.63449999999997</c:v>
                </c:pt>
                <c:pt idx="115915">
                  <c:v>-138.63249999999996</c:v>
                </c:pt>
                <c:pt idx="115916">
                  <c:v>-138.63049999999998</c:v>
                </c:pt>
                <c:pt idx="115917">
                  <c:v>-138.62849999999997</c:v>
                </c:pt>
                <c:pt idx="115918">
                  <c:v>-138.62649999999996</c:v>
                </c:pt>
                <c:pt idx="115919">
                  <c:v>-138.62449999999998</c:v>
                </c:pt>
                <c:pt idx="115920">
                  <c:v>-138.62249999999997</c:v>
                </c:pt>
                <c:pt idx="115921">
                  <c:v>-138.62049999999996</c:v>
                </c:pt>
                <c:pt idx="115922">
                  <c:v>-138.61849999999998</c:v>
                </c:pt>
                <c:pt idx="115923">
                  <c:v>-138.61649999999997</c:v>
                </c:pt>
                <c:pt idx="115924">
                  <c:v>-138.61449999999996</c:v>
                </c:pt>
                <c:pt idx="115925">
                  <c:v>-138.61249999999998</c:v>
                </c:pt>
                <c:pt idx="115926">
                  <c:v>-138.61049999999997</c:v>
                </c:pt>
                <c:pt idx="115927">
                  <c:v>-138.60849999999996</c:v>
                </c:pt>
                <c:pt idx="115928">
                  <c:v>-138.60649999999998</c:v>
                </c:pt>
                <c:pt idx="115929">
                  <c:v>-138.60449999999997</c:v>
                </c:pt>
                <c:pt idx="115930">
                  <c:v>-138.60249999999996</c:v>
                </c:pt>
                <c:pt idx="115931">
                  <c:v>-138.60049999999998</c:v>
                </c:pt>
                <c:pt idx="115932">
                  <c:v>-138.59849999999997</c:v>
                </c:pt>
                <c:pt idx="115933">
                  <c:v>-138.59649999999996</c:v>
                </c:pt>
                <c:pt idx="115934">
                  <c:v>-138.59449999999998</c:v>
                </c:pt>
                <c:pt idx="115935">
                  <c:v>-138.59249999999997</c:v>
                </c:pt>
                <c:pt idx="115936">
                  <c:v>-138.59049999999996</c:v>
                </c:pt>
                <c:pt idx="115937">
                  <c:v>-138.58849999999998</c:v>
                </c:pt>
                <c:pt idx="115938">
                  <c:v>-138.58649999999997</c:v>
                </c:pt>
                <c:pt idx="115939">
                  <c:v>-138.58449999999999</c:v>
                </c:pt>
                <c:pt idx="115940">
                  <c:v>-138.58249999999998</c:v>
                </c:pt>
                <c:pt idx="115941">
                  <c:v>-138.58049999999997</c:v>
                </c:pt>
                <c:pt idx="115942">
                  <c:v>-138.57849999999999</c:v>
                </c:pt>
                <c:pt idx="115943">
                  <c:v>-138.57649999999998</c:v>
                </c:pt>
                <c:pt idx="115944">
                  <c:v>-138.57449999999997</c:v>
                </c:pt>
                <c:pt idx="115945">
                  <c:v>-138.57249999999999</c:v>
                </c:pt>
                <c:pt idx="115946">
                  <c:v>-138.57049999999998</c:v>
                </c:pt>
                <c:pt idx="115947">
                  <c:v>-138.56849999999997</c:v>
                </c:pt>
                <c:pt idx="115948">
                  <c:v>-138.56649999999999</c:v>
                </c:pt>
                <c:pt idx="115949">
                  <c:v>-138.56449999999998</c:v>
                </c:pt>
                <c:pt idx="115950">
                  <c:v>-138.56249999999997</c:v>
                </c:pt>
                <c:pt idx="115951">
                  <c:v>-138.56049999999999</c:v>
                </c:pt>
                <c:pt idx="115952">
                  <c:v>-138.55849999999998</c:v>
                </c:pt>
                <c:pt idx="115953">
                  <c:v>-138.55649999999997</c:v>
                </c:pt>
                <c:pt idx="115954">
                  <c:v>-138.55449999999999</c:v>
                </c:pt>
                <c:pt idx="115955">
                  <c:v>-138.55249999999998</c:v>
                </c:pt>
                <c:pt idx="115956">
                  <c:v>-138.55049999999997</c:v>
                </c:pt>
                <c:pt idx="115957">
                  <c:v>-138.54849999999999</c:v>
                </c:pt>
                <c:pt idx="115958">
                  <c:v>-138.54649999999998</c:v>
                </c:pt>
                <c:pt idx="115959">
                  <c:v>-138.54449999999997</c:v>
                </c:pt>
                <c:pt idx="115960">
                  <c:v>-138.54249999999999</c:v>
                </c:pt>
                <c:pt idx="115961">
                  <c:v>-138.54049999999998</c:v>
                </c:pt>
                <c:pt idx="115962">
                  <c:v>-138.53849999999997</c:v>
                </c:pt>
                <c:pt idx="115963">
                  <c:v>-138.53649999999999</c:v>
                </c:pt>
                <c:pt idx="115964">
                  <c:v>-138.53449999999998</c:v>
                </c:pt>
                <c:pt idx="115965">
                  <c:v>-138.53249999999997</c:v>
                </c:pt>
                <c:pt idx="115966">
                  <c:v>-138.53049999999999</c:v>
                </c:pt>
                <c:pt idx="115967">
                  <c:v>-138.52849999999998</c:v>
                </c:pt>
                <c:pt idx="115968">
                  <c:v>-138.52649999999997</c:v>
                </c:pt>
                <c:pt idx="115969">
                  <c:v>-138.52449999999999</c:v>
                </c:pt>
                <c:pt idx="115970">
                  <c:v>-138.52249999999998</c:v>
                </c:pt>
                <c:pt idx="115971">
                  <c:v>-138.52049999999997</c:v>
                </c:pt>
                <c:pt idx="115972">
                  <c:v>-138.51849999999999</c:v>
                </c:pt>
                <c:pt idx="115973">
                  <c:v>-138.51649999999998</c:v>
                </c:pt>
                <c:pt idx="115974">
                  <c:v>-138.51449999999997</c:v>
                </c:pt>
                <c:pt idx="115975">
                  <c:v>-138.51249999999999</c:v>
                </c:pt>
                <c:pt idx="115976">
                  <c:v>-138.51049999999998</c:v>
                </c:pt>
                <c:pt idx="115977">
                  <c:v>-138.50849999999997</c:v>
                </c:pt>
                <c:pt idx="115978">
                  <c:v>-138.50649999999999</c:v>
                </c:pt>
                <c:pt idx="115979">
                  <c:v>-138.50449999999998</c:v>
                </c:pt>
                <c:pt idx="115980">
                  <c:v>-138.50249999999997</c:v>
                </c:pt>
                <c:pt idx="115981">
                  <c:v>-138.50049999999999</c:v>
                </c:pt>
                <c:pt idx="115982">
                  <c:v>-138.49849999999998</c:v>
                </c:pt>
                <c:pt idx="115983">
                  <c:v>-138.49649999999997</c:v>
                </c:pt>
                <c:pt idx="115984">
                  <c:v>-138.49449999999999</c:v>
                </c:pt>
                <c:pt idx="115985">
                  <c:v>-138.49249999999998</c:v>
                </c:pt>
                <c:pt idx="115986">
                  <c:v>-138.49049999999997</c:v>
                </c:pt>
                <c:pt idx="115987">
                  <c:v>-138.48849999999999</c:v>
                </c:pt>
                <c:pt idx="115988">
                  <c:v>-138.48649999999998</c:v>
                </c:pt>
                <c:pt idx="115989">
                  <c:v>-138.48449999999997</c:v>
                </c:pt>
                <c:pt idx="115990">
                  <c:v>-138.48249999999999</c:v>
                </c:pt>
                <c:pt idx="115991">
                  <c:v>-138.48049999999998</c:v>
                </c:pt>
                <c:pt idx="115992">
                  <c:v>-138.47849999999997</c:v>
                </c:pt>
                <c:pt idx="115993">
                  <c:v>-138.47649999999999</c:v>
                </c:pt>
                <c:pt idx="115994">
                  <c:v>-138.47449999999998</c:v>
                </c:pt>
                <c:pt idx="115995">
                  <c:v>-138.47249999999997</c:v>
                </c:pt>
                <c:pt idx="115996">
                  <c:v>-138.47049999999999</c:v>
                </c:pt>
                <c:pt idx="115997">
                  <c:v>-138.46849999999998</c:v>
                </c:pt>
                <c:pt idx="115998">
                  <c:v>-138.46649999999997</c:v>
                </c:pt>
                <c:pt idx="115999">
                  <c:v>-138.46449999999999</c:v>
                </c:pt>
                <c:pt idx="116000">
                  <c:v>-138.46249999999998</c:v>
                </c:pt>
                <c:pt idx="116001">
                  <c:v>-138.46049999999997</c:v>
                </c:pt>
                <c:pt idx="116002">
                  <c:v>-138.45849999999999</c:v>
                </c:pt>
                <c:pt idx="116003">
                  <c:v>-138.45649999999998</c:v>
                </c:pt>
                <c:pt idx="116004">
                  <c:v>-138.45449999999997</c:v>
                </c:pt>
                <c:pt idx="116005">
                  <c:v>-138.45249999999999</c:v>
                </c:pt>
                <c:pt idx="116006">
                  <c:v>-138.45049999999998</c:v>
                </c:pt>
                <c:pt idx="116007">
                  <c:v>-138.44849999999997</c:v>
                </c:pt>
                <c:pt idx="116008">
                  <c:v>-138.44649999999999</c:v>
                </c:pt>
                <c:pt idx="116009">
                  <c:v>-138.44449999999998</c:v>
                </c:pt>
                <c:pt idx="116010">
                  <c:v>-138.44249999999997</c:v>
                </c:pt>
                <c:pt idx="116011">
                  <c:v>-138.44049999999999</c:v>
                </c:pt>
                <c:pt idx="116012">
                  <c:v>-138.43849999999998</c:v>
                </c:pt>
                <c:pt idx="116013">
                  <c:v>-138.43649999999997</c:v>
                </c:pt>
                <c:pt idx="116014">
                  <c:v>-138.43449999999999</c:v>
                </c:pt>
                <c:pt idx="116015">
                  <c:v>-138.43249999999998</c:v>
                </c:pt>
                <c:pt idx="116016">
                  <c:v>-138.43049999999997</c:v>
                </c:pt>
                <c:pt idx="116017">
                  <c:v>-138.42849999999999</c:v>
                </c:pt>
                <c:pt idx="116018">
                  <c:v>-138.42649999999998</c:v>
                </c:pt>
                <c:pt idx="116019">
                  <c:v>-138.42449999999997</c:v>
                </c:pt>
                <c:pt idx="116020">
                  <c:v>-138.42249999999999</c:v>
                </c:pt>
                <c:pt idx="116021">
                  <c:v>-138.42049999999998</c:v>
                </c:pt>
                <c:pt idx="116022">
                  <c:v>-138.41849999999997</c:v>
                </c:pt>
                <c:pt idx="116023">
                  <c:v>-138.41649999999998</c:v>
                </c:pt>
                <c:pt idx="116024">
                  <c:v>-138.41449999999998</c:v>
                </c:pt>
                <c:pt idx="116025">
                  <c:v>-138.41249999999997</c:v>
                </c:pt>
                <c:pt idx="116026">
                  <c:v>-138.41049999999998</c:v>
                </c:pt>
                <c:pt idx="116027">
                  <c:v>-138.40849999999998</c:v>
                </c:pt>
                <c:pt idx="116028">
                  <c:v>-138.40649999999997</c:v>
                </c:pt>
                <c:pt idx="116029">
                  <c:v>-138.40449999999998</c:v>
                </c:pt>
                <c:pt idx="116030">
                  <c:v>-138.40249999999997</c:v>
                </c:pt>
                <c:pt idx="116031">
                  <c:v>-138.40049999999997</c:v>
                </c:pt>
                <c:pt idx="116032">
                  <c:v>-138.39849999999998</c:v>
                </c:pt>
                <c:pt idx="116033">
                  <c:v>-138.39649999999997</c:v>
                </c:pt>
                <c:pt idx="116034">
                  <c:v>-138.39449999999997</c:v>
                </c:pt>
                <c:pt idx="116035">
                  <c:v>-138.39249999999998</c:v>
                </c:pt>
                <c:pt idx="116036">
                  <c:v>-138.39049999999997</c:v>
                </c:pt>
                <c:pt idx="116037">
                  <c:v>-138.38849999999996</c:v>
                </c:pt>
                <c:pt idx="116038">
                  <c:v>-138.38649999999998</c:v>
                </c:pt>
                <c:pt idx="116039">
                  <c:v>-138.38449999999997</c:v>
                </c:pt>
                <c:pt idx="116040">
                  <c:v>-138.38249999999996</c:v>
                </c:pt>
                <c:pt idx="116041">
                  <c:v>-138.38049999999998</c:v>
                </c:pt>
                <c:pt idx="116042">
                  <c:v>-138.37849999999997</c:v>
                </c:pt>
                <c:pt idx="116043">
                  <c:v>-138.37649999999996</c:v>
                </c:pt>
                <c:pt idx="116044">
                  <c:v>-138.37449999999998</c:v>
                </c:pt>
                <c:pt idx="116045">
                  <c:v>-138.37249999999997</c:v>
                </c:pt>
                <c:pt idx="116046">
                  <c:v>-138.37049999999996</c:v>
                </c:pt>
                <c:pt idx="116047">
                  <c:v>-138.36849999999998</c:v>
                </c:pt>
                <c:pt idx="116048">
                  <c:v>-138.36649999999997</c:v>
                </c:pt>
                <c:pt idx="116049">
                  <c:v>-138.36449999999996</c:v>
                </c:pt>
                <c:pt idx="116050">
                  <c:v>-138.36249999999998</c:v>
                </c:pt>
                <c:pt idx="116051">
                  <c:v>-138.36049999999997</c:v>
                </c:pt>
                <c:pt idx="116052">
                  <c:v>-138.35849999999996</c:v>
                </c:pt>
                <c:pt idx="116053">
                  <c:v>-138.35649999999998</c:v>
                </c:pt>
                <c:pt idx="116054">
                  <c:v>-138.35449999999997</c:v>
                </c:pt>
                <c:pt idx="116055">
                  <c:v>-138.35249999999996</c:v>
                </c:pt>
                <c:pt idx="116056">
                  <c:v>-138.35049999999998</c:v>
                </c:pt>
                <c:pt idx="116057">
                  <c:v>-138.34849999999997</c:v>
                </c:pt>
                <c:pt idx="116058">
                  <c:v>-138.34649999999996</c:v>
                </c:pt>
                <c:pt idx="116059">
                  <c:v>-138.34449999999998</c:v>
                </c:pt>
                <c:pt idx="116060">
                  <c:v>-138.34249999999997</c:v>
                </c:pt>
                <c:pt idx="116061">
                  <c:v>-138.34049999999996</c:v>
                </c:pt>
                <c:pt idx="116062">
                  <c:v>-138.33849999999998</c:v>
                </c:pt>
                <c:pt idx="116063">
                  <c:v>-138.33649999999997</c:v>
                </c:pt>
                <c:pt idx="116064">
                  <c:v>-138.33449999999999</c:v>
                </c:pt>
                <c:pt idx="116065">
                  <c:v>-138.33249999999998</c:v>
                </c:pt>
                <c:pt idx="116066">
                  <c:v>-138.33049999999997</c:v>
                </c:pt>
                <c:pt idx="116067">
                  <c:v>-138.32849999999999</c:v>
                </c:pt>
                <c:pt idx="116068">
                  <c:v>-138.32649999999998</c:v>
                </c:pt>
                <c:pt idx="116069">
                  <c:v>-138.32449999999997</c:v>
                </c:pt>
                <c:pt idx="116070">
                  <c:v>-138.32249999999999</c:v>
                </c:pt>
                <c:pt idx="116071">
                  <c:v>-138.32049999999998</c:v>
                </c:pt>
                <c:pt idx="116072">
                  <c:v>-138.31849999999997</c:v>
                </c:pt>
                <c:pt idx="116073">
                  <c:v>-138.31649999999999</c:v>
                </c:pt>
                <c:pt idx="116074">
                  <c:v>-138.31449999999998</c:v>
                </c:pt>
                <c:pt idx="116075">
                  <c:v>-138.31249999999997</c:v>
                </c:pt>
                <c:pt idx="116076">
                  <c:v>-138.31049999999999</c:v>
                </c:pt>
                <c:pt idx="116077">
                  <c:v>-138.30849999999998</c:v>
                </c:pt>
                <c:pt idx="116078">
                  <c:v>-138.30649999999997</c:v>
                </c:pt>
                <c:pt idx="116079">
                  <c:v>-138.30449999999999</c:v>
                </c:pt>
                <c:pt idx="116080">
                  <c:v>-138.30249999999998</c:v>
                </c:pt>
                <c:pt idx="116081">
                  <c:v>-138.30049999999997</c:v>
                </c:pt>
                <c:pt idx="116082">
                  <c:v>-138.29849999999999</c:v>
                </c:pt>
                <c:pt idx="116083">
                  <c:v>-138.29649999999998</c:v>
                </c:pt>
                <c:pt idx="116084">
                  <c:v>-138.29449999999997</c:v>
                </c:pt>
                <c:pt idx="116085">
                  <c:v>-138.29249999999999</c:v>
                </c:pt>
                <c:pt idx="116086">
                  <c:v>-138.29049999999998</c:v>
                </c:pt>
                <c:pt idx="116087">
                  <c:v>-138.28849999999997</c:v>
                </c:pt>
                <c:pt idx="116088">
                  <c:v>-138.28649999999999</c:v>
                </c:pt>
                <c:pt idx="116089">
                  <c:v>-138.28449999999998</c:v>
                </c:pt>
                <c:pt idx="116090">
                  <c:v>-138.28249999999997</c:v>
                </c:pt>
                <c:pt idx="116091">
                  <c:v>-138.28049999999999</c:v>
                </c:pt>
                <c:pt idx="116092">
                  <c:v>-138.27849999999998</c:v>
                </c:pt>
                <c:pt idx="116093">
                  <c:v>-138.27649999999997</c:v>
                </c:pt>
                <c:pt idx="116094">
                  <c:v>-138.27449999999999</c:v>
                </c:pt>
                <c:pt idx="116095">
                  <c:v>-138.27249999999998</c:v>
                </c:pt>
                <c:pt idx="116096">
                  <c:v>-138.27049999999997</c:v>
                </c:pt>
                <c:pt idx="116097">
                  <c:v>-138.26849999999999</c:v>
                </c:pt>
                <c:pt idx="116098">
                  <c:v>-138.26649999999998</c:v>
                </c:pt>
                <c:pt idx="116099">
                  <c:v>-138.26449999999997</c:v>
                </c:pt>
                <c:pt idx="116100">
                  <c:v>-138.26249999999999</c:v>
                </c:pt>
                <c:pt idx="116101">
                  <c:v>-138.26049999999998</c:v>
                </c:pt>
                <c:pt idx="116102">
                  <c:v>-138.25849999999997</c:v>
                </c:pt>
                <c:pt idx="116103">
                  <c:v>-138.25649999999999</c:v>
                </c:pt>
                <c:pt idx="116104">
                  <c:v>-138.25449999999998</c:v>
                </c:pt>
                <c:pt idx="116105">
                  <c:v>-138.25249999999997</c:v>
                </c:pt>
                <c:pt idx="116106">
                  <c:v>-138.25049999999999</c:v>
                </c:pt>
                <c:pt idx="116107">
                  <c:v>-138.24849999999998</c:v>
                </c:pt>
                <c:pt idx="116108">
                  <c:v>-138.24649999999997</c:v>
                </c:pt>
                <c:pt idx="116109">
                  <c:v>-138.24449999999999</c:v>
                </c:pt>
                <c:pt idx="116110">
                  <c:v>-138.24249999999998</c:v>
                </c:pt>
                <c:pt idx="116111">
                  <c:v>-138.24049999999997</c:v>
                </c:pt>
                <c:pt idx="116112">
                  <c:v>-138.23849999999999</c:v>
                </c:pt>
                <c:pt idx="116113">
                  <c:v>-138.23649999999998</c:v>
                </c:pt>
                <c:pt idx="116114">
                  <c:v>-138.23449999999997</c:v>
                </c:pt>
                <c:pt idx="116115">
                  <c:v>-138.23249999999999</c:v>
                </c:pt>
                <c:pt idx="116116">
                  <c:v>-138.23049999999998</c:v>
                </c:pt>
                <c:pt idx="116117">
                  <c:v>-138.22849999999997</c:v>
                </c:pt>
                <c:pt idx="116118">
                  <c:v>-138.22649999999999</c:v>
                </c:pt>
                <c:pt idx="116119">
                  <c:v>-138.22449999999998</c:v>
                </c:pt>
                <c:pt idx="116120">
                  <c:v>-138.22249999999997</c:v>
                </c:pt>
                <c:pt idx="116121">
                  <c:v>-138.22049999999999</c:v>
                </c:pt>
                <c:pt idx="116122">
                  <c:v>-138.21849999999998</c:v>
                </c:pt>
                <c:pt idx="116123">
                  <c:v>-138.21649999999997</c:v>
                </c:pt>
                <c:pt idx="116124">
                  <c:v>-138.21449999999999</c:v>
                </c:pt>
                <c:pt idx="116125">
                  <c:v>-138.21249999999998</c:v>
                </c:pt>
                <c:pt idx="116126">
                  <c:v>-138.21049999999997</c:v>
                </c:pt>
                <c:pt idx="116127">
                  <c:v>-138.20849999999999</c:v>
                </c:pt>
                <c:pt idx="116128">
                  <c:v>-138.20649999999998</c:v>
                </c:pt>
                <c:pt idx="116129">
                  <c:v>-138.20449999999997</c:v>
                </c:pt>
                <c:pt idx="116130">
                  <c:v>-138.20249999999999</c:v>
                </c:pt>
                <c:pt idx="116131">
                  <c:v>-138.20049999999998</c:v>
                </c:pt>
                <c:pt idx="116132">
                  <c:v>-138.19849999999997</c:v>
                </c:pt>
                <c:pt idx="116133">
                  <c:v>-138.19649999999999</c:v>
                </c:pt>
                <c:pt idx="116134">
                  <c:v>-138.19449999999998</c:v>
                </c:pt>
                <c:pt idx="116135">
                  <c:v>-138.19249999999997</c:v>
                </c:pt>
                <c:pt idx="116136">
                  <c:v>-138.19049999999999</c:v>
                </c:pt>
                <c:pt idx="116137">
                  <c:v>-138.18849999999998</c:v>
                </c:pt>
                <c:pt idx="116138">
                  <c:v>-138.18649999999997</c:v>
                </c:pt>
                <c:pt idx="116139">
                  <c:v>-138.18449999999999</c:v>
                </c:pt>
                <c:pt idx="116140">
                  <c:v>-138.18249999999998</c:v>
                </c:pt>
                <c:pt idx="116141">
                  <c:v>-138.18049999999997</c:v>
                </c:pt>
                <c:pt idx="116142">
                  <c:v>-138.17849999999999</c:v>
                </c:pt>
                <c:pt idx="116143">
                  <c:v>-138.17649999999998</c:v>
                </c:pt>
                <c:pt idx="116144">
                  <c:v>-138.17449999999997</c:v>
                </c:pt>
                <c:pt idx="116145">
                  <c:v>-138.17249999999999</c:v>
                </c:pt>
                <c:pt idx="116146">
                  <c:v>-138.17049999999998</c:v>
                </c:pt>
                <c:pt idx="116147">
                  <c:v>-138.16849999999997</c:v>
                </c:pt>
                <c:pt idx="116148">
                  <c:v>-138.16649999999998</c:v>
                </c:pt>
                <c:pt idx="116149">
                  <c:v>-138.16449999999998</c:v>
                </c:pt>
                <c:pt idx="116150">
                  <c:v>-138.16249999999997</c:v>
                </c:pt>
                <c:pt idx="116151">
                  <c:v>-138.16049999999998</c:v>
                </c:pt>
                <c:pt idx="116152">
                  <c:v>-138.15849999999998</c:v>
                </c:pt>
                <c:pt idx="116153">
                  <c:v>-138.15649999999997</c:v>
                </c:pt>
                <c:pt idx="116154">
                  <c:v>-138.15449999999998</c:v>
                </c:pt>
                <c:pt idx="116155">
                  <c:v>-138.15249999999997</c:v>
                </c:pt>
                <c:pt idx="116156">
                  <c:v>-138.15049999999997</c:v>
                </c:pt>
                <c:pt idx="116157">
                  <c:v>-138.14849999999998</c:v>
                </c:pt>
                <c:pt idx="116158">
                  <c:v>-138.14649999999997</c:v>
                </c:pt>
                <c:pt idx="116159">
                  <c:v>-138.14449999999997</c:v>
                </c:pt>
                <c:pt idx="116160">
                  <c:v>-138.14249999999998</c:v>
                </c:pt>
                <c:pt idx="116161">
                  <c:v>-138.14049999999997</c:v>
                </c:pt>
                <c:pt idx="116162">
                  <c:v>-138.13849999999996</c:v>
                </c:pt>
                <c:pt idx="116163">
                  <c:v>-138.13649999999998</c:v>
                </c:pt>
                <c:pt idx="116164">
                  <c:v>-138.13449999999997</c:v>
                </c:pt>
                <c:pt idx="116165">
                  <c:v>-138.13249999999996</c:v>
                </c:pt>
                <c:pt idx="116166">
                  <c:v>-138.13049999999998</c:v>
                </c:pt>
                <c:pt idx="116167">
                  <c:v>-138.12849999999997</c:v>
                </c:pt>
                <c:pt idx="116168">
                  <c:v>-138.12649999999996</c:v>
                </c:pt>
                <c:pt idx="116169">
                  <c:v>-138.12449999999998</c:v>
                </c:pt>
                <c:pt idx="116170">
                  <c:v>-138.12249999999997</c:v>
                </c:pt>
                <c:pt idx="116171">
                  <c:v>-138.12049999999996</c:v>
                </c:pt>
                <c:pt idx="116172">
                  <c:v>-138.11849999999998</c:v>
                </c:pt>
                <c:pt idx="116173">
                  <c:v>-138.11649999999997</c:v>
                </c:pt>
                <c:pt idx="116174">
                  <c:v>-138.11449999999996</c:v>
                </c:pt>
                <c:pt idx="116175">
                  <c:v>-138.11249999999998</c:v>
                </c:pt>
                <c:pt idx="116176">
                  <c:v>-138.11049999999997</c:v>
                </c:pt>
                <c:pt idx="116177">
                  <c:v>-138.10849999999996</c:v>
                </c:pt>
                <c:pt idx="116178">
                  <c:v>-138.10649999999998</c:v>
                </c:pt>
                <c:pt idx="116179">
                  <c:v>-138.10449999999997</c:v>
                </c:pt>
                <c:pt idx="116180">
                  <c:v>-138.10249999999996</c:v>
                </c:pt>
                <c:pt idx="116181">
                  <c:v>-138.10049999999998</c:v>
                </c:pt>
                <c:pt idx="116182">
                  <c:v>-138.09849999999997</c:v>
                </c:pt>
                <c:pt idx="116183">
                  <c:v>-138.09649999999996</c:v>
                </c:pt>
                <c:pt idx="116184">
                  <c:v>-138.09449999999998</c:v>
                </c:pt>
                <c:pt idx="116185">
                  <c:v>-138.09249999999997</c:v>
                </c:pt>
                <c:pt idx="116186">
                  <c:v>-138.09049999999996</c:v>
                </c:pt>
                <c:pt idx="116187">
                  <c:v>-138.08849999999998</c:v>
                </c:pt>
                <c:pt idx="116188">
                  <c:v>-138.08649999999997</c:v>
                </c:pt>
                <c:pt idx="116189">
                  <c:v>-138.08449999999999</c:v>
                </c:pt>
                <c:pt idx="116190">
                  <c:v>-138.08249999999998</c:v>
                </c:pt>
                <c:pt idx="116191">
                  <c:v>-138.08049999999997</c:v>
                </c:pt>
                <c:pt idx="116192">
                  <c:v>-138.07849999999999</c:v>
                </c:pt>
                <c:pt idx="116193">
                  <c:v>-138.07649999999998</c:v>
                </c:pt>
                <c:pt idx="116194">
                  <c:v>-138.07449999999997</c:v>
                </c:pt>
                <c:pt idx="116195">
                  <c:v>-138.07249999999999</c:v>
                </c:pt>
                <c:pt idx="116196">
                  <c:v>-138.07049999999998</c:v>
                </c:pt>
                <c:pt idx="116197">
                  <c:v>-138.06849999999997</c:v>
                </c:pt>
                <c:pt idx="116198">
                  <c:v>-138.06649999999999</c:v>
                </c:pt>
                <c:pt idx="116199">
                  <c:v>-138.06449999999998</c:v>
                </c:pt>
                <c:pt idx="116200">
                  <c:v>-138.06249999999997</c:v>
                </c:pt>
                <c:pt idx="116201">
                  <c:v>-138.06049999999999</c:v>
                </c:pt>
                <c:pt idx="116202">
                  <c:v>-138.05849999999998</c:v>
                </c:pt>
                <c:pt idx="116203">
                  <c:v>-138.05649999999997</c:v>
                </c:pt>
                <c:pt idx="116204">
                  <c:v>-138.05449999999999</c:v>
                </c:pt>
                <c:pt idx="116205">
                  <c:v>-138.05249999999998</c:v>
                </c:pt>
                <c:pt idx="116206">
                  <c:v>-138.05049999999997</c:v>
                </c:pt>
                <c:pt idx="116207">
                  <c:v>-138.04849999999999</c:v>
                </c:pt>
                <c:pt idx="116208">
                  <c:v>-138.04649999999998</c:v>
                </c:pt>
                <c:pt idx="116209">
                  <c:v>-138.04449999999997</c:v>
                </c:pt>
                <c:pt idx="116210">
                  <c:v>-138.04249999999999</c:v>
                </c:pt>
                <c:pt idx="116211">
                  <c:v>-138.04049999999998</c:v>
                </c:pt>
                <c:pt idx="116212">
                  <c:v>-138.03849999999997</c:v>
                </c:pt>
                <c:pt idx="116213">
                  <c:v>-138.03649999999999</c:v>
                </c:pt>
                <c:pt idx="116214">
                  <c:v>-138.03449999999998</c:v>
                </c:pt>
                <c:pt idx="116215">
                  <c:v>-138.03249999999997</c:v>
                </c:pt>
                <c:pt idx="116216">
                  <c:v>-138.03049999999999</c:v>
                </c:pt>
                <c:pt idx="116217">
                  <c:v>-138.02849999999998</c:v>
                </c:pt>
                <c:pt idx="116218">
                  <c:v>-138.02649999999997</c:v>
                </c:pt>
                <c:pt idx="116219">
                  <c:v>-138.02449999999999</c:v>
                </c:pt>
                <c:pt idx="116220">
                  <c:v>-138.02249999999998</c:v>
                </c:pt>
                <c:pt idx="116221">
                  <c:v>-138.02049999999997</c:v>
                </c:pt>
                <c:pt idx="116222">
                  <c:v>-138.01849999999999</c:v>
                </c:pt>
                <c:pt idx="116223">
                  <c:v>-138.01649999999998</c:v>
                </c:pt>
                <c:pt idx="116224">
                  <c:v>-138.01449999999997</c:v>
                </c:pt>
                <c:pt idx="116225">
                  <c:v>-138.01249999999999</c:v>
                </c:pt>
                <c:pt idx="116226">
                  <c:v>-138.01049999999998</c:v>
                </c:pt>
                <c:pt idx="116227">
                  <c:v>-138.00849999999997</c:v>
                </c:pt>
                <c:pt idx="116228">
                  <c:v>-138.00649999999999</c:v>
                </c:pt>
                <c:pt idx="116229">
                  <c:v>-138.00449999999998</c:v>
                </c:pt>
                <c:pt idx="116230">
                  <c:v>-138.00249999999997</c:v>
                </c:pt>
                <c:pt idx="116231">
                  <c:v>-138.00049999999999</c:v>
                </c:pt>
                <c:pt idx="116232">
                  <c:v>-137.99849999999998</c:v>
                </c:pt>
                <c:pt idx="116233">
                  <c:v>-137.99649999999997</c:v>
                </c:pt>
                <c:pt idx="116234">
                  <c:v>-137.99449999999999</c:v>
                </c:pt>
                <c:pt idx="116235">
                  <c:v>-137.99249999999998</c:v>
                </c:pt>
                <c:pt idx="116236">
                  <c:v>-137.99049999999997</c:v>
                </c:pt>
                <c:pt idx="116237">
                  <c:v>-137.98849999999999</c:v>
                </c:pt>
                <c:pt idx="116238">
                  <c:v>-137.98649999999998</c:v>
                </c:pt>
                <c:pt idx="116239">
                  <c:v>-137.98449999999997</c:v>
                </c:pt>
                <c:pt idx="116240">
                  <c:v>-137.98249999999999</c:v>
                </c:pt>
                <c:pt idx="116241">
                  <c:v>-137.98049999999998</c:v>
                </c:pt>
                <c:pt idx="116242">
                  <c:v>-137.97849999999997</c:v>
                </c:pt>
                <c:pt idx="116243">
                  <c:v>-137.97649999999999</c:v>
                </c:pt>
                <c:pt idx="116244">
                  <c:v>-137.97449999999998</c:v>
                </c:pt>
                <c:pt idx="116245">
                  <c:v>-137.97249999999997</c:v>
                </c:pt>
                <c:pt idx="116246">
                  <c:v>-137.97049999999999</c:v>
                </c:pt>
                <c:pt idx="116247">
                  <c:v>-137.96849999999998</c:v>
                </c:pt>
                <c:pt idx="116248">
                  <c:v>-137.96649999999997</c:v>
                </c:pt>
                <c:pt idx="116249">
                  <c:v>-137.96449999999999</c:v>
                </c:pt>
                <c:pt idx="116250">
                  <c:v>-137.96249999999998</c:v>
                </c:pt>
                <c:pt idx="116251">
                  <c:v>-137.96049999999997</c:v>
                </c:pt>
                <c:pt idx="116252">
                  <c:v>-137.95849999999999</c:v>
                </c:pt>
                <c:pt idx="116253">
                  <c:v>-137.95649999999998</c:v>
                </c:pt>
                <c:pt idx="116254">
                  <c:v>-137.95449999999997</c:v>
                </c:pt>
                <c:pt idx="116255">
                  <c:v>-137.95249999999999</c:v>
                </c:pt>
                <c:pt idx="116256">
                  <c:v>-137.95049999999998</c:v>
                </c:pt>
                <c:pt idx="116257">
                  <c:v>-137.94849999999997</c:v>
                </c:pt>
                <c:pt idx="116258">
                  <c:v>-137.94649999999999</c:v>
                </c:pt>
                <c:pt idx="116259">
                  <c:v>-137.94449999999998</c:v>
                </c:pt>
                <c:pt idx="116260">
                  <c:v>-137.94249999999997</c:v>
                </c:pt>
                <c:pt idx="116261">
                  <c:v>-137.94049999999999</c:v>
                </c:pt>
                <c:pt idx="116262">
                  <c:v>-137.93849999999998</c:v>
                </c:pt>
                <c:pt idx="116263">
                  <c:v>-137.93649999999997</c:v>
                </c:pt>
                <c:pt idx="116264">
                  <c:v>-137.93449999999999</c:v>
                </c:pt>
                <c:pt idx="116265">
                  <c:v>-137.93249999999998</c:v>
                </c:pt>
                <c:pt idx="116266">
                  <c:v>-137.93049999999997</c:v>
                </c:pt>
                <c:pt idx="116267">
                  <c:v>-137.92849999999999</c:v>
                </c:pt>
                <c:pt idx="116268">
                  <c:v>-137.92649999999998</c:v>
                </c:pt>
                <c:pt idx="116269">
                  <c:v>-137.92449999999997</c:v>
                </c:pt>
                <c:pt idx="116270">
                  <c:v>-137.92249999999999</c:v>
                </c:pt>
                <c:pt idx="116271">
                  <c:v>-137.92049999999998</c:v>
                </c:pt>
                <c:pt idx="116272">
                  <c:v>-137.91849999999997</c:v>
                </c:pt>
                <c:pt idx="116273">
                  <c:v>-137.91649999999998</c:v>
                </c:pt>
                <c:pt idx="116274">
                  <c:v>-137.91449999999998</c:v>
                </c:pt>
                <c:pt idx="116275">
                  <c:v>-137.91249999999997</c:v>
                </c:pt>
                <c:pt idx="116276">
                  <c:v>-137.91049999999998</c:v>
                </c:pt>
                <c:pt idx="116277">
                  <c:v>-137.90849999999998</c:v>
                </c:pt>
                <c:pt idx="116278">
                  <c:v>-137.90649999999997</c:v>
                </c:pt>
                <c:pt idx="116279">
                  <c:v>-137.90449999999998</c:v>
                </c:pt>
                <c:pt idx="116280">
                  <c:v>-137.90249999999997</c:v>
                </c:pt>
                <c:pt idx="116281">
                  <c:v>-137.90049999999997</c:v>
                </c:pt>
                <c:pt idx="116282">
                  <c:v>-137.89849999999998</c:v>
                </c:pt>
                <c:pt idx="116283">
                  <c:v>-137.89649999999997</c:v>
                </c:pt>
                <c:pt idx="116284">
                  <c:v>-137.89449999999997</c:v>
                </c:pt>
                <c:pt idx="116285">
                  <c:v>-137.89249999999998</c:v>
                </c:pt>
                <c:pt idx="116286">
                  <c:v>-137.89049999999997</c:v>
                </c:pt>
                <c:pt idx="116287">
                  <c:v>-137.88849999999996</c:v>
                </c:pt>
                <c:pt idx="116288">
                  <c:v>-137.88649999999998</c:v>
                </c:pt>
                <c:pt idx="116289">
                  <c:v>-137.88449999999997</c:v>
                </c:pt>
                <c:pt idx="116290">
                  <c:v>-137.88249999999996</c:v>
                </c:pt>
                <c:pt idx="116291">
                  <c:v>-137.88049999999998</c:v>
                </c:pt>
                <c:pt idx="116292">
                  <c:v>-137.87849999999997</c:v>
                </c:pt>
                <c:pt idx="116293">
                  <c:v>-137.87649999999996</c:v>
                </c:pt>
                <c:pt idx="116294">
                  <c:v>-137.87449999999998</c:v>
                </c:pt>
                <c:pt idx="116295">
                  <c:v>-137.87249999999997</c:v>
                </c:pt>
                <c:pt idx="116296">
                  <c:v>-137.87049999999996</c:v>
                </c:pt>
                <c:pt idx="116297">
                  <c:v>-137.86849999999998</c:v>
                </c:pt>
                <c:pt idx="116298">
                  <c:v>-137.86649999999997</c:v>
                </c:pt>
                <c:pt idx="116299">
                  <c:v>-137.86449999999996</c:v>
                </c:pt>
                <c:pt idx="116300">
                  <c:v>-137.86249999999998</c:v>
                </c:pt>
                <c:pt idx="116301">
                  <c:v>-137.86049999999997</c:v>
                </c:pt>
                <c:pt idx="116302">
                  <c:v>-137.85849999999996</c:v>
                </c:pt>
                <c:pt idx="116303">
                  <c:v>-137.85649999999998</c:v>
                </c:pt>
                <c:pt idx="116304">
                  <c:v>-137.85449999999997</c:v>
                </c:pt>
                <c:pt idx="116305">
                  <c:v>-137.85249999999996</c:v>
                </c:pt>
                <c:pt idx="116306">
                  <c:v>-137.85049999999998</c:v>
                </c:pt>
                <c:pt idx="116307">
                  <c:v>-137.84849999999997</c:v>
                </c:pt>
                <c:pt idx="116308">
                  <c:v>-137.84649999999996</c:v>
                </c:pt>
                <c:pt idx="116309">
                  <c:v>-137.84449999999998</c:v>
                </c:pt>
                <c:pt idx="116310">
                  <c:v>-137.84249999999997</c:v>
                </c:pt>
                <c:pt idx="116311">
                  <c:v>-137.84049999999996</c:v>
                </c:pt>
                <c:pt idx="116312">
                  <c:v>-137.83849999999998</c:v>
                </c:pt>
                <c:pt idx="116313">
                  <c:v>-137.83649999999997</c:v>
                </c:pt>
                <c:pt idx="116314">
                  <c:v>-137.83449999999999</c:v>
                </c:pt>
                <c:pt idx="116315">
                  <c:v>-137.83249999999998</c:v>
                </c:pt>
                <c:pt idx="116316">
                  <c:v>-137.83049999999997</c:v>
                </c:pt>
                <c:pt idx="116317">
                  <c:v>-137.82849999999999</c:v>
                </c:pt>
                <c:pt idx="116318">
                  <c:v>-137.82649999999998</c:v>
                </c:pt>
                <c:pt idx="116319">
                  <c:v>-137.82449999999997</c:v>
                </c:pt>
                <c:pt idx="116320">
                  <c:v>-137.82249999999999</c:v>
                </c:pt>
                <c:pt idx="116321">
                  <c:v>-137.82049999999998</c:v>
                </c:pt>
                <c:pt idx="116322">
                  <c:v>-137.81849999999997</c:v>
                </c:pt>
                <c:pt idx="116323">
                  <c:v>-137.81649999999999</c:v>
                </c:pt>
                <c:pt idx="116324">
                  <c:v>-137.81449999999998</c:v>
                </c:pt>
                <c:pt idx="116325">
                  <c:v>-137.81249999999997</c:v>
                </c:pt>
                <c:pt idx="116326">
                  <c:v>-137.81049999999999</c:v>
                </c:pt>
                <c:pt idx="116327">
                  <c:v>-137.80849999999998</c:v>
                </c:pt>
                <c:pt idx="116328">
                  <c:v>-137.80649999999997</c:v>
                </c:pt>
                <c:pt idx="116329">
                  <c:v>-137.80449999999999</c:v>
                </c:pt>
                <c:pt idx="116330">
                  <c:v>-137.80249999999998</c:v>
                </c:pt>
                <c:pt idx="116331">
                  <c:v>-137.80049999999997</c:v>
                </c:pt>
                <c:pt idx="116332">
                  <c:v>-137.79849999999999</c:v>
                </c:pt>
                <c:pt idx="116333">
                  <c:v>-137.79649999999998</c:v>
                </c:pt>
                <c:pt idx="116334">
                  <c:v>-137.79449999999997</c:v>
                </c:pt>
                <c:pt idx="116335">
                  <c:v>-137.79249999999999</c:v>
                </c:pt>
                <c:pt idx="116336">
                  <c:v>-137.79049999999998</c:v>
                </c:pt>
                <c:pt idx="116337">
                  <c:v>-137.78849999999997</c:v>
                </c:pt>
                <c:pt idx="116338">
                  <c:v>-137.78649999999999</c:v>
                </c:pt>
                <c:pt idx="116339">
                  <c:v>-137.78449999999998</c:v>
                </c:pt>
                <c:pt idx="116340">
                  <c:v>-137.78249999999997</c:v>
                </c:pt>
                <c:pt idx="116341">
                  <c:v>-137.78049999999999</c:v>
                </c:pt>
                <c:pt idx="116342">
                  <c:v>-137.77849999999998</c:v>
                </c:pt>
                <c:pt idx="116343">
                  <c:v>-137.77649999999997</c:v>
                </c:pt>
                <c:pt idx="116344">
                  <c:v>-137.77449999999999</c:v>
                </c:pt>
                <c:pt idx="116345">
                  <c:v>-137.77249999999998</c:v>
                </c:pt>
                <c:pt idx="116346">
                  <c:v>-137.77049999999997</c:v>
                </c:pt>
                <c:pt idx="116347">
                  <c:v>-137.76849999999999</c:v>
                </c:pt>
                <c:pt idx="116348">
                  <c:v>-137.76649999999998</c:v>
                </c:pt>
                <c:pt idx="116349">
                  <c:v>-137.76449999999997</c:v>
                </c:pt>
                <c:pt idx="116350">
                  <c:v>-137.76249999999999</c:v>
                </c:pt>
                <c:pt idx="116351">
                  <c:v>-137.76049999999998</c:v>
                </c:pt>
                <c:pt idx="116352">
                  <c:v>-137.75849999999997</c:v>
                </c:pt>
                <c:pt idx="116353">
                  <c:v>-137.75649999999999</c:v>
                </c:pt>
                <c:pt idx="116354">
                  <c:v>-137.75449999999998</c:v>
                </c:pt>
                <c:pt idx="116355">
                  <c:v>-137.75249999999997</c:v>
                </c:pt>
                <c:pt idx="116356">
                  <c:v>-137.75049999999999</c:v>
                </c:pt>
                <c:pt idx="116357">
                  <c:v>-137.74849999999998</c:v>
                </c:pt>
                <c:pt idx="116358">
                  <c:v>-137.74649999999997</c:v>
                </c:pt>
                <c:pt idx="116359">
                  <c:v>-137.74449999999999</c:v>
                </c:pt>
                <c:pt idx="116360">
                  <c:v>-137.74249999999998</c:v>
                </c:pt>
                <c:pt idx="116361">
                  <c:v>-137.74049999999997</c:v>
                </c:pt>
                <c:pt idx="116362">
                  <c:v>-137.73849999999999</c:v>
                </c:pt>
                <c:pt idx="116363">
                  <c:v>-137.73649999999998</c:v>
                </c:pt>
                <c:pt idx="116364">
                  <c:v>-137.73449999999997</c:v>
                </c:pt>
                <c:pt idx="116365">
                  <c:v>-137.73249999999999</c:v>
                </c:pt>
                <c:pt idx="116366">
                  <c:v>-137.73049999999998</c:v>
                </c:pt>
                <c:pt idx="116367">
                  <c:v>-137.72849999999997</c:v>
                </c:pt>
                <c:pt idx="116368">
                  <c:v>-137.72649999999999</c:v>
                </c:pt>
                <c:pt idx="116369">
                  <c:v>-137.72449999999998</c:v>
                </c:pt>
                <c:pt idx="116370">
                  <c:v>-137.72249999999997</c:v>
                </c:pt>
                <c:pt idx="116371">
                  <c:v>-137.72049999999999</c:v>
                </c:pt>
                <c:pt idx="116372">
                  <c:v>-137.71849999999998</c:v>
                </c:pt>
                <c:pt idx="116373">
                  <c:v>-137.71649999999997</c:v>
                </c:pt>
                <c:pt idx="116374">
                  <c:v>-137.71449999999999</c:v>
                </c:pt>
                <c:pt idx="116375">
                  <c:v>-137.71249999999998</c:v>
                </c:pt>
                <c:pt idx="116376">
                  <c:v>-137.71049999999997</c:v>
                </c:pt>
                <c:pt idx="116377">
                  <c:v>-137.70849999999999</c:v>
                </c:pt>
                <c:pt idx="116378">
                  <c:v>-137.70649999999998</c:v>
                </c:pt>
                <c:pt idx="116379">
                  <c:v>-137.70449999999997</c:v>
                </c:pt>
                <c:pt idx="116380">
                  <c:v>-137.70249999999999</c:v>
                </c:pt>
                <c:pt idx="116381">
                  <c:v>-137.70049999999998</c:v>
                </c:pt>
                <c:pt idx="116382">
                  <c:v>-137.69849999999997</c:v>
                </c:pt>
                <c:pt idx="116383">
                  <c:v>-137.69649999999999</c:v>
                </c:pt>
                <c:pt idx="116384">
                  <c:v>-137.69449999999998</c:v>
                </c:pt>
                <c:pt idx="116385">
                  <c:v>-137.69249999999997</c:v>
                </c:pt>
                <c:pt idx="116386">
                  <c:v>-137.69049999999999</c:v>
                </c:pt>
                <c:pt idx="116387">
                  <c:v>-137.68849999999998</c:v>
                </c:pt>
                <c:pt idx="116388">
                  <c:v>-137.68649999999997</c:v>
                </c:pt>
                <c:pt idx="116389">
                  <c:v>-137.68449999999999</c:v>
                </c:pt>
                <c:pt idx="116390">
                  <c:v>-137.68249999999998</c:v>
                </c:pt>
                <c:pt idx="116391">
                  <c:v>-137.68049999999997</c:v>
                </c:pt>
                <c:pt idx="116392">
                  <c:v>-137.67849999999999</c:v>
                </c:pt>
                <c:pt idx="116393">
                  <c:v>-137.67649999999998</c:v>
                </c:pt>
                <c:pt idx="116394">
                  <c:v>-137.67449999999997</c:v>
                </c:pt>
                <c:pt idx="116395">
                  <c:v>-137.67249999999999</c:v>
                </c:pt>
                <c:pt idx="116396">
                  <c:v>-137.67049999999998</c:v>
                </c:pt>
                <c:pt idx="116397">
                  <c:v>-137.66849999999997</c:v>
                </c:pt>
                <c:pt idx="116398">
                  <c:v>-137.66649999999998</c:v>
                </c:pt>
                <c:pt idx="116399">
                  <c:v>-137.66449999999998</c:v>
                </c:pt>
                <c:pt idx="116400">
                  <c:v>-137.66249999999997</c:v>
                </c:pt>
                <c:pt idx="116401">
                  <c:v>-137.66049999999998</c:v>
                </c:pt>
                <c:pt idx="116402">
                  <c:v>-137.65849999999998</c:v>
                </c:pt>
                <c:pt idx="116403">
                  <c:v>-137.65649999999997</c:v>
                </c:pt>
                <c:pt idx="116404">
                  <c:v>-137.65449999999998</c:v>
                </c:pt>
                <c:pt idx="116405">
                  <c:v>-137.65249999999997</c:v>
                </c:pt>
                <c:pt idx="116406">
                  <c:v>-137.65049999999997</c:v>
                </c:pt>
                <c:pt idx="116407">
                  <c:v>-137.64849999999998</c:v>
                </c:pt>
                <c:pt idx="116408">
                  <c:v>-137.64649999999997</c:v>
                </c:pt>
                <c:pt idx="116409">
                  <c:v>-137.64449999999997</c:v>
                </c:pt>
                <c:pt idx="116410">
                  <c:v>-137.64249999999998</c:v>
                </c:pt>
                <c:pt idx="116411">
                  <c:v>-137.64049999999997</c:v>
                </c:pt>
                <c:pt idx="116412">
                  <c:v>-137.63849999999996</c:v>
                </c:pt>
                <c:pt idx="116413">
                  <c:v>-137.63649999999998</c:v>
                </c:pt>
                <c:pt idx="116414">
                  <c:v>-137.63449999999997</c:v>
                </c:pt>
                <c:pt idx="116415">
                  <c:v>-137.63249999999996</c:v>
                </c:pt>
                <c:pt idx="116416">
                  <c:v>-137.63049999999998</c:v>
                </c:pt>
                <c:pt idx="116417">
                  <c:v>-137.62849999999997</c:v>
                </c:pt>
                <c:pt idx="116418">
                  <c:v>-137.62649999999996</c:v>
                </c:pt>
                <c:pt idx="116419">
                  <c:v>-137.62449999999998</c:v>
                </c:pt>
                <c:pt idx="116420">
                  <c:v>-137.62249999999997</c:v>
                </c:pt>
                <c:pt idx="116421">
                  <c:v>-137.62049999999996</c:v>
                </c:pt>
                <c:pt idx="116422">
                  <c:v>-137.61849999999998</c:v>
                </c:pt>
                <c:pt idx="116423">
                  <c:v>-137.61649999999997</c:v>
                </c:pt>
                <c:pt idx="116424">
                  <c:v>-137.61449999999996</c:v>
                </c:pt>
                <c:pt idx="116425">
                  <c:v>-137.61249999999998</c:v>
                </c:pt>
                <c:pt idx="116426">
                  <c:v>-137.61049999999997</c:v>
                </c:pt>
                <c:pt idx="116427">
                  <c:v>-137.60849999999996</c:v>
                </c:pt>
                <c:pt idx="116428">
                  <c:v>-137.60649999999998</c:v>
                </c:pt>
                <c:pt idx="116429">
                  <c:v>-137.60449999999997</c:v>
                </c:pt>
                <c:pt idx="116430">
                  <c:v>-137.60249999999996</c:v>
                </c:pt>
                <c:pt idx="116431">
                  <c:v>-137.60049999999998</c:v>
                </c:pt>
                <c:pt idx="116432">
                  <c:v>-137.59849999999997</c:v>
                </c:pt>
                <c:pt idx="116433">
                  <c:v>-137.59649999999996</c:v>
                </c:pt>
                <c:pt idx="116434">
                  <c:v>-137.59449999999998</c:v>
                </c:pt>
                <c:pt idx="116435">
                  <c:v>-137.59249999999997</c:v>
                </c:pt>
                <c:pt idx="116436">
                  <c:v>-137.59049999999996</c:v>
                </c:pt>
                <c:pt idx="116437">
                  <c:v>-137.58849999999998</c:v>
                </c:pt>
                <c:pt idx="116438">
                  <c:v>-137.58649999999997</c:v>
                </c:pt>
                <c:pt idx="116439">
                  <c:v>-137.58449999999999</c:v>
                </c:pt>
                <c:pt idx="116440">
                  <c:v>-137.58249999999998</c:v>
                </c:pt>
                <c:pt idx="116441">
                  <c:v>-137.58049999999997</c:v>
                </c:pt>
                <c:pt idx="116442">
                  <c:v>-137.57849999999999</c:v>
                </c:pt>
                <c:pt idx="116443">
                  <c:v>-137.57649999999998</c:v>
                </c:pt>
                <c:pt idx="116444">
                  <c:v>-137.57449999999997</c:v>
                </c:pt>
                <c:pt idx="116445">
                  <c:v>-137.57249999999999</c:v>
                </c:pt>
                <c:pt idx="116446">
                  <c:v>-137.57049999999998</c:v>
                </c:pt>
                <c:pt idx="116447">
                  <c:v>-137.56849999999997</c:v>
                </c:pt>
                <c:pt idx="116448">
                  <c:v>-137.56649999999999</c:v>
                </c:pt>
                <c:pt idx="116449">
                  <c:v>-137.56449999999998</c:v>
                </c:pt>
                <c:pt idx="116450">
                  <c:v>-137.56249999999997</c:v>
                </c:pt>
                <c:pt idx="116451">
                  <c:v>-137.56049999999999</c:v>
                </c:pt>
                <c:pt idx="116452">
                  <c:v>-137.55849999999998</c:v>
                </c:pt>
                <c:pt idx="116453">
                  <c:v>-137.55649999999997</c:v>
                </c:pt>
                <c:pt idx="116454">
                  <c:v>-137.55449999999999</c:v>
                </c:pt>
                <c:pt idx="116455">
                  <c:v>-137.55249999999998</c:v>
                </c:pt>
                <c:pt idx="116456">
                  <c:v>-137.55049999999997</c:v>
                </c:pt>
                <c:pt idx="116457">
                  <c:v>-137.54849999999999</c:v>
                </c:pt>
                <c:pt idx="116458">
                  <c:v>-137.54649999999998</c:v>
                </c:pt>
                <c:pt idx="116459">
                  <c:v>-137.54449999999997</c:v>
                </c:pt>
                <c:pt idx="116460">
                  <c:v>-137.54249999999999</c:v>
                </c:pt>
                <c:pt idx="116461">
                  <c:v>-137.54049999999998</c:v>
                </c:pt>
                <c:pt idx="116462">
                  <c:v>-137.53849999999997</c:v>
                </c:pt>
                <c:pt idx="116463">
                  <c:v>-137.53649999999999</c:v>
                </c:pt>
                <c:pt idx="116464">
                  <c:v>-137.53449999999998</c:v>
                </c:pt>
                <c:pt idx="116465">
                  <c:v>-137.53249999999997</c:v>
                </c:pt>
                <c:pt idx="116466">
                  <c:v>-137.53049999999999</c:v>
                </c:pt>
                <c:pt idx="116467">
                  <c:v>-137.52849999999998</c:v>
                </c:pt>
                <c:pt idx="116468">
                  <c:v>-137.52649999999997</c:v>
                </c:pt>
                <c:pt idx="116469">
                  <c:v>-137.52449999999999</c:v>
                </c:pt>
                <c:pt idx="116470">
                  <c:v>-137.52249999999998</c:v>
                </c:pt>
                <c:pt idx="116471">
                  <c:v>-137.52049999999997</c:v>
                </c:pt>
                <c:pt idx="116472">
                  <c:v>-137.51849999999999</c:v>
                </c:pt>
                <c:pt idx="116473">
                  <c:v>-137.51649999999998</c:v>
                </c:pt>
                <c:pt idx="116474">
                  <c:v>-137.51449999999997</c:v>
                </c:pt>
                <c:pt idx="116475">
                  <c:v>-137.51249999999999</c:v>
                </c:pt>
                <c:pt idx="116476">
                  <c:v>-137.51049999999998</c:v>
                </c:pt>
                <c:pt idx="116477">
                  <c:v>-137.50849999999997</c:v>
                </c:pt>
                <c:pt idx="116478">
                  <c:v>-137.50649999999999</c:v>
                </c:pt>
                <c:pt idx="116479">
                  <c:v>-137.50449999999998</c:v>
                </c:pt>
                <c:pt idx="116480">
                  <c:v>-137.50249999999997</c:v>
                </c:pt>
                <c:pt idx="116481">
                  <c:v>-137.50049999999999</c:v>
                </c:pt>
                <c:pt idx="116482">
                  <c:v>-137.49849999999998</c:v>
                </c:pt>
                <c:pt idx="116483">
                  <c:v>-137.49649999999997</c:v>
                </c:pt>
                <c:pt idx="116484">
                  <c:v>-137.49449999999999</c:v>
                </c:pt>
                <c:pt idx="116485">
                  <c:v>-137.49249999999998</c:v>
                </c:pt>
                <c:pt idx="116486">
                  <c:v>-137.49049999999997</c:v>
                </c:pt>
                <c:pt idx="116487">
                  <c:v>-137.48849999999999</c:v>
                </c:pt>
                <c:pt idx="116488">
                  <c:v>-137.48649999999998</c:v>
                </c:pt>
                <c:pt idx="116489">
                  <c:v>-137.48449999999997</c:v>
                </c:pt>
                <c:pt idx="116490">
                  <c:v>-137.48249999999999</c:v>
                </c:pt>
                <c:pt idx="116491">
                  <c:v>-137.48049999999998</c:v>
                </c:pt>
                <c:pt idx="116492">
                  <c:v>-137.47849999999997</c:v>
                </c:pt>
                <c:pt idx="116493">
                  <c:v>-137.47649999999999</c:v>
                </c:pt>
                <c:pt idx="116494">
                  <c:v>-137.47449999999998</c:v>
                </c:pt>
                <c:pt idx="116495">
                  <c:v>-137.47249999999997</c:v>
                </c:pt>
                <c:pt idx="116496">
                  <c:v>-137.47049999999999</c:v>
                </c:pt>
                <c:pt idx="116497">
                  <c:v>-137.46849999999998</c:v>
                </c:pt>
                <c:pt idx="116498">
                  <c:v>-137.46649999999997</c:v>
                </c:pt>
                <c:pt idx="116499">
                  <c:v>-137.46449999999999</c:v>
                </c:pt>
                <c:pt idx="116500">
                  <c:v>-137.46249999999998</c:v>
                </c:pt>
                <c:pt idx="116501">
                  <c:v>-137.46049999999997</c:v>
                </c:pt>
                <c:pt idx="116502">
                  <c:v>-137.45849999999999</c:v>
                </c:pt>
                <c:pt idx="116503">
                  <c:v>-137.45649999999998</c:v>
                </c:pt>
                <c:pt idx="116504">
                  <c:v>-137.45449999999997</c:v>
                </c:pt>
                <c:pt idx="116505">
                  <c:v>-137.45249999999999</c:v>
                </c:pt>
                <c:pt idx="116506">
                  <c:v>-137.45049999999998</c:v>
                </c:pt>
                <c:pt idx="116507">
                  <c:v>-137.44849999999997</c:v>
                </c:pt>
                <c:pt idx="116508">
                  <c:v>-137.44649999999999</c:v>
                </c:pt>
                <c:pt idx="116509">
                  <c:v>-137.44449999999998</c:v>
                </c:pt>
                <c:pt idx="116510">
                  <c:v>-137.44249999999997</c:v>
                </c:pt>
                <c:pt idx="116511">
                  <c:v>-137.44049999999999</c:v>
                </c:pt>
                <c:pt idx="116512">
                  <c:v>-137.43849999999998</c:v>
                </c:pt>
                <c:pt idx="116513">
                  <c:v>-137.43649999999997</c:v>
                </c:pt>
                <c:pt idx="116514">
                  <c:v>-137.43449999999999</c:v>
                </c:pt>
                <c:pt idx="116515">
                  <c:v>-137.43249999999998</c:v>
                </c:pt>
                <c:pt idx="116516">
                  <c:v>-137.43049999999997</c:v>
                </c:pt>
                <c:pt idx="116517">
                  <c:v>-137.42849999999999</c:v>
                </c:pt>
                <c:pt idx="116518">
                  <c:v>-137.42649999999998</c:v>
                </c:pt>
                <c:pt idx="116519">
                  <c:v>-137.42449999999997</c:v>
                </c:pt>
                <c:pt idx="116520">
                  <c:v>-137.42249999999999</c:v>
                </c:pt>
                <c:pt idx="116521">
                  <c:v>-137.42049999999998</c:v>
                </c:pt>
                <c:pt idx="116522">
                  <c:v>-137.41849999999997</c:v>
                </c:pt>
                <c:pt idx="116523">
                  <c:v>-137.41649999999998</c:v>
                </c:pt>
                <c:pt idx="116524">
                  <c:v>-137.41449999999998</c:v>
                </c:pt>
                <c:pt idx="116525">
                  <c:v>-137.41249999999997</c:v>
                </c:pt>
                <c:pt idx="116526">
                  <c:v>-137.41049999999998</c:v>
                </c:pt>
                <c:pt idx="116527">
                  <c:v>-137.40849999999998</c:v>
                </c:pt>
                <c:pt idx="116528">
                  <c:v>-137.40649999999997</c:v>
                </c:pt>
                <c:pt idx="116529">
                  <c:v>-137.40449999999998</c:v>
                </c:pt>
                <c:pt idx="116530">
                  <c:v>-137.40249999999997</c:v>
                </c:pt>
                <c:pt idx="116531">
                  <c:v>-137.40049999999997</c:v>
                </c:pt>
                <c:pt idx="116532">
                  <c:v>-137.39849999999998</c:v>
                </c:pt>
                <c:pt idx="116533">
                  <c:v>-137.39649999999997</c:v>
                </c:pt>
                <c:pt idx="116534">
                  <c:v>-137.39449999999997</c:v>
                </c:pt>
                <c:pt idx="116535">
                  <c:v>-137.39249999999998</c:v>
                </c:pt>
                <c:pt idx="116536">
                  <c:v>-137.39049999999997</c:v>
                </c:pt>
                <c:pt idx="116537">
                  <c:v>-137.38849999999996</c:v>
                </c:pt>
                <c:pt idx="116538">
                  <c:v>-137.38649999999998</c:v>
                </c:pt>
                <c:pt idx="116539">
                  <c:v>-137.38449999999997</c:v>
                </c:pt>
                <c:pt idx="116540">
                  <c:v>-137.38249999999996</c:v>
                </c:pt>
                <c:pt idx="116541">
                  <c:v>-137.38049999999998</c:v>
                </c:pt>
                <c:pt idx="116542">
                  <c:v>-137.37849999999997</c:v>
                </c:pt>
                <c:pt idx="116543">
                  <c:v>-137.37649999999996</c:v>
                </c:pt>
                <c:pt idx="116544">
                  <c:v>-137.37449999999998</c:v>
                </c:pt>
                <c:pt idx="116545">
                  <c:v>-137.37249999999997</c:v>
                </c:pt>
                <c:pt idx="116546">
                  <c:v>-137.37049999999996</c:v>
                </c:pt>
                <c:pt idx="116547">
                  <c:v>-137.36849999999998</c:v>
                </c:pt>
                <c:pt idx="116548">
                  <c:v>-137.36649999999997</c:v>
                </c:pt>
                <c:pt idx="116549">
                  <c:v>-137.36449999999996</c:v>
                </c:pt>
                <c:pt idx="116550">
                  <c:v>-137.36249999999998</c:v>
                </c:pt>
                <c:pt idx="116551">
                  <c:v>-137.36049999999997</c:v>
                </c:pt>
                <c:pt idx="116552">
                  <c:v>-137.35849999999996</c:v>
                </c:pt>
                <c:pt idx="116553">
                  <c:v>-137.35649999999998</c:v>
                </c:pt>
                <c:pt idx="116554">
                  <c:v>-137.35449999999997</c:v>
                </c:pt>
                <c:pt idx="116555">
                  <c:v>-137.35249999999996</c:v>
                </c:pt>
                <c:pt idx="116556">
                  <c:v>-137.35049999999998</c:v>
                </c:pt>
                <c:pt idx="116557">
                  <c:v>-137.34849999999997</c:v>
                </c:pt>
                <c:pt idx="116558">
                  <c:v>-137.34649999999996</c:v>
                </c:pt>
                <c:pt idx="116559">
                  <c:v>-137.34449999999998</c:v>
                </c:pt>
                <c:pt idx="116560">
                  <c:v>-137.34249999999997</c:v>
                </c:pt>
                <c:pt idx="116561">
                  <c:v>-137.34049999999996</c:v>
                </c:pt>
                <c:pt idx="116562">
                  <c:v>-137.33849999999998</c:v>
                </c:pt>
                <c:pt idx="116563">
                  <c:v>-137.33649999999997</c:v>
                </c:pt>
                <c:pt idx="116564">
                  <c:v>-137.33449999999999</c:v>
                </c:pt>
                <c:pt idx="116565">
                  <c:v>-137.33249999999998</c:v>
                </c:pt>
                <c:pt idx="116566">
                  <c:v>-137.33049999999997</c:v>
                </c:pt>
                <c:pt idx="116567">
                  <c:v>-137.32849999999999</c:v>
                </c:pt>
                <c:pt idx="116568">
                  <c:v>-137.32649999999998</c:v>
                </c:pt>
                <c:pt idx="116569">
                  <c:v>-137.32449999999997</c:v>
                </c:pt>
                <c:pt idx="116570">
                  <c:v>-137.32249999999999</c:v>
                </c:pt>
                <c:pt idx="116571">
                  <c:v>-137.32049999999998</c:v>
                </c:pt>
                <c:pt idx="116572">
                  <c:v>-137.31849999999997</c:v>
                </c:pt>
                <c:pt idx="116573">
                  <c:v>-137.31649999999999</c:v>
                </c:pt>
                <c:pt idx="116574">
                  <c:v>-137.31449999999998</c:v>
                </c:pt>
                <c:pt idx="116575">
                  <c:v>-137.31249999999997</c:v>
                </c:pt>
                <c:pt idx="116576">
                  <c:v>-137.31049999999999</c:v>
                </c:pt>
                <c:pt idx="116577">
                  <c:v>-137.30849999999998</c:v>
                </c:pt>
                <c:pt idx="116578">
                  <c:v>-137.30649999999997</c:v>
                </c:pt>
                <c:pt idx="116579">
                  <c:v>-137.30449999999999</c:v>
                </c:pt>
                <c:pt idx="116580">
                  <c:v>-137.30249999999998</c:v>
                </c:pt>
                <c:pt idx="116581">
                  <c:v>-137.30049999999997</c:v>
                </c:pt>
                <c:pt idx="116582">
                  <c:v>-137.29849999999999</c:v>
                </c:pt>
                <c:pt idx="116583">
                  <c:v>-137.29649999999998</c:v>
                </c:pt>
                <c:pt idx="116584">
                  <c:v>-137.29449999999997</c:v>
                </c:pt>
                <c:pt idx="116585">
                  <c:v>-137.29249999999999</c:v>
                </c:pt>
                <c:pt idx="116586">
                  <c:v>-137.29049999999998</c:v>
                </c:pt>
                <c:pt idx="116587">
                  <c:v>-137.28849999999997</c:v>
                </c:pt>
                <c:pt idx="116588">
                  <c:v>-137.28649999999999</c:v>
                </c:pt>
                <c:pt idx="116589">
                  <c:v>-137.28449999999998</c:v>
                </c:pt>
                <c:pt idx="116590">
                  <c:v>-137.28249999999997</c:v>
                </c:pt>
                <c:pt idx="116591">
                  <c:v>-137.28049999999999</c:v>
                </c:pt>
                <c:pt idx="116592">
                  <c:v>-137.27849999999998</c:v>
                </c:pt>
                <c:pt idx="116593">
                  <c:v>-137.27649999999997</c:v>
                </c:pt>
                <c:pt idx="116594">
                  <c:v>-137.27449999999999</c:v>
                </c:pt>
                <c:pt idx="116595">
                  <c:v>-137.27249999999998</c:v>
                </c:pt>
                <c:pt idx="116596">
                  <c:v>-137.27049999999997</c:v>
                </c:pt>
                <c:pt idx="116597">
                  <c:v>-137.26849999999999</c:v>
                </c:pt>
                <c:pt idx="116598">
                  <c:v>-137.26649999999998</c:v>
                </c:pt>
                <c:pt idx="116599">
                  <c:v>-137.26449999999997</c:v>
                </c:pt>
                <c:pt idx="116600">
                  <c:v>-137.26249999999999</c:v>
                </c:pt>
                <c:pt idx="116601">
                  <c:v>-137.26049999999998</c:v>
                </c:pt>
                <c:pt idx="116602">
                  <c:v>-137.25849999999997</c:v>
                </c:pt>
                <c:pt idx="116603">
                  <c:v>-137.25649999999999</c:v>
                </c:pt>
                <c:pt idx="116604">
                  <c:v>-137.25449999999998</c:v>
                </c:pt>
                <c:pt idx="116605">
                  <c:v>-137.25249999999997</c:v>
                </c:pt>
                <c:pt idx="116606">
                  <c:v>-137.25049999999999</c:v>
                </c:pt>
                <c:pt idx="116607">
                  <c:v>-137.24849999999998</c:v>
                </c:pt>
                <c:pt idx="116608">
                  <c:v>-137.24649999999997</c:v>
                </c:pt>
                <c:pt idx="116609">
                  <c:v>-137.24449999999999</c:v>
                </c:pt>
                <c:pt idx="116610">
                  <c:v>-137.24249999999998</c:v>
                </c:pt>
                <c:pt idx="116611">
                  <c:v>-137.24049999999997</c:v>
                </c:pt>
                <c:pt idx="116612">
                  <c:v>-137.23849999999999</c:v>
                </c:pt>
                <c:pt idx="116613">
                  <c:v>-137.23649999999998</c:v>
                </c:pt>
                <c:pt idx="116614">
                  <c:v>-137.23449999999997</c:v>
                </c:pt>
                <c:pt idx="116615">
                  <c:v>-137.23249999999999</c:v>
                </c:pt>
                <c:pt idx="116616">
                  <c:v>-137.23049999999998</c:v>
                </c:pt>
                <c:pt idx="116617">
                  <c:v>-137.22849999999997</c:v>
                </c:pt>
                <c:pt idx="116618">
                  <c:v>-137.22649999999999</c:v>
                </c:pt>
                <c:pt idx="116619">
                  <c:v>-137.22449999999998</c:v>
                </c:pt>
                <c:pt idx="116620">
                  <c:v>-137.22249999999997</c:v>
                </c:pt>
                <c:pt idx="116621">
                  <c:v>-137.22049999999999</c:v>
                </c:pt>
                <c:pt idx="116622">
                  <c:v>-137.21849999999998</c:v>
                </c:pt>
                <c:pt idx="116623">
                  <c:v>-137.21649999999997</c:v>
                </c:pt>
                <c:pt idx="116624">
                  <c:v>-137.21449999999999</c:v>
                </c:pt>
                <c:pt idx="116625">
                  <c:v>-137.21249999999998</c:v>
                </c:pt>
                <c:pt idx="116626">
                  <c:v>-137.21049999999997</c:v>
                </c:pt>
                <c:pt idx="116627">
                  <c:v>-137.20849999999999</c:v>
                </c:pt>
                <c:pt idx="116628">
                  <c:v>-137.20649999999998</c:v>
                </c:pt>
                <c:pt idx="116629">
                  <c:v>-137.20449999999997</c:v>
                </c:pt>
                <c:pt idx="116630">
                  <c:v>-137.20249999999999</c:v>
                </c:pt>
                <c:pt idx="116631">
                  <c:v>-137.20049999999998</c:v>
                </c:pt>
                <c:pt idx="116632">
                  <c:v>-137.19849999999997</c:v>
                </c:pt>
                <c:pt idx="116633">
                  <c:v>-137.19649999999999</c:v>
                </c:pt>
                <c:pt idx="116634">
                  <c:v>-137.19449999999998</c:v>
                </c:pt>
                <c:pt idx="116635">
                  <c:v>-137.19249999999997</c:v>
                </c:pt>
                <c:pt idx="116636">
                  <c:v>-137.19049999999999</c:v>
                </c:pt>
                <c:pt idx="116637">
                  <c:v>-137.18849999999998</c:v>
                </c:pt>
                <c:pt idx="116638">
                  <c:v>-137.18649999999997</c:v>
                </c:pt>
                <c:pt idx="116639">
                  <c:v>-137.18449999999999</c:v>
                </c:pt>
                <c:pt idx="116640">
                  <c:v>-137.18249999999998</c:v>
                </c:pt>
                <c:pt idx="116641">
                  <c:v>-137.18049999999997</c:v>
                </c:pt>
                <c:pt idx="116642">
                  <c:v>-137.17849999999999</c:v>
                </c:pt>
                <c:pt idx="116643">
                  <c:v>-137.17649999999998</c:v>
                </c:pt>
                <c:pt idx="116644">
                  <c:v>-137.17449999999997</c:v>
                </c:pt>
                <c:pt idx="116645">
                  <c:v>-137.17249999999999</c:v>
                </c:pt>
                <c:pt idx="116646">
                  <c:v>-137.17049999999998</c:v>
                </c:pt>
                <c:pt idx="116647">
                  <c:v>-137.16849999999997</c:v>
                </c:pt>
                <c:pt idx="116648">
                  <c:v>-137.16649999999998</c:v>
                </c:pt>
                <c:pt idx="116649">
                  <c:v>-137.16449999999998</c:v>
                </c:pt>
                <c:pt idx="116650">
                  <c:v>-137.16249999999997</c:v>
                </c:pt>
                <c:pt idx="116651">
                  <c:v>-137.16049999999998</c:v>
                </c:pt>
                <c:pt idx="116652">
                  <c:v>-137.15849999999998</c:v>
                </c:pt>
                <c:pt idx="116653">
                  <c:v>-137.15649999999997</c:v>
                </c:pt>
                <c:pt idx="116654">
                  <c:v>-137.15449999999998</c:v>
                </c:pt>
                <c:pt idx="116655">
                  <c:v>-137.15249999999997</c:v>
                </c:pt>
                <c:pt idx="116656">
                  <c:v>-137.15049999999997</c:v>
                </c:pt>
                <c:pt idx="116657">
                  <c:v>-137.14849999999998</c:v>
                </c:pt>
                <c:pt idx="116658">
                  <c:v>-137.14649999999997</c:v>
                </c:pt>
                <c:pt idx="116659">
                  <c:v>-137.14449999999997</c:v>
                </c:pt>
                <c:pt idx="116660">
                  <c:v>-137.14249999999998</c:v>
                </c:pt>
                <c:pt idx="116661">
                  <c:v>-137.14049999999997</c:v>
                </c:pt>
                <c:pt idx="116662">
                  <c:v>-137.13849999999996</c:v>
                </c:pt>
                <c:pt idx="116663">
                  <c:v>-137.13649999999998</c:v>
                </c:pt>
                <c:pt idx="116664">
                  <c:v>-137.13449999999997</c:v>
                </c:pt>
                <c:pt idx="116665">
                  <c:v>-137.13249999999996</c:v>
                </c:pt>
                <c:pt idx="116666">
                  <c:v>-137.13049999999998</c:v>
                </c:pt>
                <c:pt idx="116667">
                  <c:v>-137.12849999999997</c:v>
                </c:pt>
                <c:pt idx="116668">
                  <c:v>-137.12649999999996</c:v>
                </c:pt>
                <c:pt idx="116669">
                  <c:v>-137.12449999999998</c:v>
                </c:pt>
                <c:pt idx="116670">
                  <c:v>-137.12249999999997</c:v>
                </c:pt>
                <c:pt idx="116671">
                  <c:v>-137.12049999999996</c:v>
                </c:pt>
                <c:pt idx="116672">
                  <c:v>-137.11849999999998</c:v>
                </c:pt>
                <c:pt idx="116673">
                  <c:v>-137.11649999999997</c:v>
                </c:pt>
                <c:pt idx="116674">
                  <c:v>-137.11449999999996</c:v>
                </c:pt>
                <c:pt idx="116675">
                  <c:v>-137.11249999999998</c:v>
                </c:pt>
                <c:pt idx="116676">
                  <c:v>-137.11049999999997</c:v>
                </c:pt>
                <c:pt idx="116677">
                  <c:v>-137.10849999999996</c:v>
                </c:pt>
                <c:pt idx="116678">
                  <c:v>-137.10649999999998</c:v>
                </c:pt>
                <c:pt idx="116679">
                  <c:v>-137.10449999999997</c:v>
                </c:pt>
                <c:pt idx="116680">
                  <c:v>-137.10249999999996</c:v>
                </c:pt>
                <c:pt idx="116681">
                  <c:v>-137.10049999999998</c:v>
                </c:pt>
                <c:pt idx="116682">
                  <c:v>-137.09849999999997</c:v>
                </c:pt>
                <c:pt idx="116683">
                  <c:v>-137.09649999999996</c:v>
                </c:pt>
                <c:pt idx="116684">
                  <c:v>-137.09449999999998</c:v>
                </c:pt>
                <c:pt idx="116685">
                  <c:v>-137.09249999999997</c:v>
                </c:pt>
                <c:pt idx="116686">
                  <c:v>-137.09049999999996</c:v>
                </c:pt>
                <c:pt idx="116687">
                  <c:v>-137.08849999999998</c:v>
                </c:pt>
                <c:pt idx="116688">
                  <c:v>-137.08649999999997</c:v>
                </c:pt>
                <c:pt idx="116689">
                  <c:v>-137.08449999999999</c:v>
                </c:pt>
                <c:pt idx="116690">
                  <c:v>-137.08249999999998</c:v>
                </c:pt>
                <c:pt idx="116691">
                  <c:v>-137.08049999999997</c:v>
                </c:pt>
                <c:pt idx="116692">
                  <c:v>-137.07849999999999</c:v>
                </c:pt>
                <c:pt idx="116693">
                  <c:v>-137.07649999999998</c:v>
                </c:pt>
                <c:pt idx="116694">
                  <c:v>-137.07449999999997</c:v>
                </c:pt>
                <c:pt idx="116695">
                  <c:v>-137.07249999999999</c:v>
                </c:pt>
                <c:pt idx="116696">
                  <c:v>-137.07049999999998</c:v>
                </c:pt>
                <c:pt idx="116697">
                  <c:v>-137.06849999999997</c:v>
                </c:pt>
                <c:pt idx="116698">
                  <c:v>-137.06649999999999</c:v>
                </c:pt>
                <c:pt idx="116699">
                  <c:v>-137.06449999999998</c:v>
                </c:pt>
                <c:pt idx="116700">
                  <c:v>-137.06249999999997</c:v>
                </c:pt>
                <c:pt idx="116701">
                  <c:v>-137.06049999999999</c:v>
                </c:pt>
                <c:pt idx="116702">
                  <c:v>-137.05849999999998</c:v>
                </c:pt>
                <c:pt idx="116703">
                  <c:v>-137.05649999999997</c:v>
                </c:pt>
                <c:pt idx="116704">
                  <c:v>-137.05449999999999</c:v>
                </c:pt>
                <c:pt idx="116705">
                  <c:v>-137.05249999999998</c:v>
                </c:pt>
                <c:pt idx="116706">
                  <c:v>-137.05049999999997</c:v>
                </c:pt>
                <c:pt idx="116707">
                  <c:v>-137.04849999999999</c:v>
                </c:pt>
                <c:pt idx="116708">
                  <c:v>-137.04649999999998</c:v>
                </c:pt>
                <c:pt idx="116709">
                  <c:v>-137.04449999999997</c:v>
                </c:pt>
                <c:pt idx="116710">
                  <c:v>-137.04249999999999</c:v>
                </c:pt>
                <c:pt idx="116711">
                  <c:v>-137.04049999999998</c:v>
                </c:pt>
                <c:pt idx="116712">
                  <c:v>-137.03849999999997</c:v>
                </c:pt>
                <c:pt idx="116713">
                  <c:v>-137.03649999999999</c:v>
                </c:pt>
                <c:pt idx="116714">
                  <c:v>-137.03449999999998</c:v>
                </c:pt>
                <c:pt idx="116715">
                  <c:v>-137.03249999999997</c:v>
                </c:pt>
                <c:pt idx="116716">
                  <c:v>-137.03049999999999</c:v>
                </c:pt>
                <c:pt idx="116717">
                  <c:v>-137.02849999999998</c:v>
                </c:pt>
                <c:pt idx="116718">
                  <c:v>-137.02649999999997</c:v>
                </c:pt>
                <c:pt idx="116719">
                  <c:v>-137.02449999999999</c:v>
                </c:pt>
                <c:pt idx="116720">
                  <c:v>-137.02249999999998</c:v>
                </c:pt>
                <c:pt idx="116721">
                  <c:v>-137.02049999999997</c:v>
                </c:pt>
                <c:pt idx="116722">
                  <c:v>-137.01849999999999</c:v>
                </c:pt>
                <c:pt idx="116723">
                  <c:v>-137.01649999999998</c:v>
                </c:pt>
                <c:pt idx="116724">
                  <c:v>-137.01449999999997</c:v>
                </c:pt>
                <c:pt idx="116725">
                  <c:v>-137.01249999999999</c:v>
                </c:pt>
                <c:pt idx="116726">
                  <c:v>-137.01049999999998</c:v>
                </c:pt>
                <c:pt idx="116727">
                  <c:v>-137.00849999999997</c:v>
                </c:pt>
                <c:pt idx="116728">
                  <c:v>-137.00649999999999</c:v>
                </c:pt>
                <c:pt idx="116729">
                  <c:v>-137.00449999999998</c:v>
                </c:pt>
                <c:pt idx="116730">
                  <c:v>-137.00249999999997</c:v>
                </c:pt>
                <c:pt idx="116731">
                  <c:v>-137.00049999999999</c:v>
                </c:pt>
                <c:pt idx="116732">
                  <c:v>-136.99849999999998</c:v>
                </c:pt>
                <c:pt idx="116733">
                  <c:v>-136.99649999999997</c:v>
                </c:pt>
                <c:pt idx="116734">
                  <c:v>-136.99449999999999</c:v>
                </c:pt>
                <c:pt idx="116735">
                  <c:v>-136.99249999999998</c:v>
                </c:pt>
                <c:pt idx="116736">
                  <c:v>-136.99049999999997</c:v>
                </c:pt>
                <c:pt idx="116737">
                  <c:v>-136.98849999999999</c:v>
                </c:pt>
                <c:pt idx="116738">
                  <c:v>-136.98649999999998</c:v>
                </c:pt>
                <c:pt idx="116739">
                  <c:v>-136.98449999999997</c:v>
                </c:pt>
                <c:pt idx="116740">
                  <c:v>-136.98249999999999</c:v>
                </c:pt>
                <c:pt idx="116741">
                  <c:v>-136.98049999999998</c:v>
                </c:pt>
                <c:pt idx="116742">
                  <c:v>-136.97849999999997</c:v>
                </c:pt>
                <c:pt idx="116743">
                  <c:v>-136.97649999999999</c:v>
                </c:pt>
                <c:pt idx="116744">
                  <c:v>-136.97449999999998</c:v>
                </c:pt>
                <c:pt idx="116745">
                  <c:v>-136.97249999999997</c:v>
                </c:pt>
                <c:pt idx="116746">
                  <c:v>-136.97049999999999</c:v>
                </c:pt>
                <c:pt idx="116747">
                  <c:v>-136.96849999999998</c:v>
                </c:pt>
                <c:pt idx="116748">
                  <c:v>-136.96649999999997</c:v>
                </c:pt>
                <c:pt idx="116749">
                  <c:v>-136.96449999999999</c:v>
                </c:pt>
                <c:pt idx="116750">
                  <c:v>-136.96249999999998</c:v>
                </c:pt>
                <c:pt idx="116751">
                  <c:v>-136.96049999999997</c:v>
                </c:pt>
                <c:pt idx="116752">
                  <c:v>-136.95849999999999</c:v>
                </c:pt>
                <c:pt idx="116753">
                  <c:v>-136.95649999999998</c:v>
                </c:pt>
                <c:pt idx="116754">
                  <c:v>-136.95449999999997</c:v>
                </c:pt>
                <c:pt idx="116755">
                  <c:v>-136.95249999999999</c:v>
                </c:pt>
                <c:pt idx="116756">
                  <c:v>-136.95049999999998</c:v>
                </c:pt>
                <c:pt idx="116757">
                  <c:v>-136.94849999999997</c:v>
                </c:pt>
                <c:pt idx="116758">
                  <c:v>-136.94649999999999</c:v>
                </c:pt>
                <c:pt idx="116759">
                  <c:v>-136.94449999999998</c:v>
                </c:pt>
                <c:pt idx="116760">
                  <c:v>-136.94249999999997</c:v>
                </c:pt>
                <c:pt idx="116761">
                  <c:v>-136.94049999999999</c:v>
                </c:pt>
                <c:pt idx="116762">
                  <c:v>-136.93849999999998</c:v>
                </c:pt>
                <c:pt idx="116763">
                  <c:v>-136.93649999999997</c:v>
                </c:pt>
                <c:pt idx="116764">
                  <c:v>-136.93449999999999</c:v>
                </c:pt>
                <c:pt idx="116765">
                  <c:v>-136.93249999999998</c:v>
                </c:pt>
                <c:pt idx="116766">
                  <c:v>-136.93049999999997</c:v>
                </c:pt>
                <c:pt idx="116767">
                  <c:v>-136.92849999999999</c:v>
                </c:pt>
                <c:pt idx="116768">
                  <c:v>-136.92649999999998</c:v>
                </c:pt>
                <c:pt idx="116769">
                  <c:v>-136.92449999999997</c:v>
                </c:pt>
                <c:pt idx="116770">
                  <c:v>-136.92249999999999</c:v>
                </c:pt>
                <c:pt idx="116771">
                  <c:v>-136.92049999999998</c:v>
                </c:pt>
                <c:pt idx="116772">
                  <c:v>-136.91849999999997</c:v>
                </c:pt>
                <c:pt idx="116773">
                  <c:v>-136.91649999999998</c:v>
                </c:pt>
                <c:pt idx="116774">
                  <c:v>-136.91449999999998</c:v>
                </c:pt>
                <c:pt idx="116775">
                  <c:v>-136.91249999999997</c:v>
                </c:pt>
                <c:pt idx="116776">
                  <c:v>-136.91049999999998</c:v>
                </c:pt>
                <c:pt idx="116777">
                  <c:v>-136.90849999999998</c:v>
                </c:pt>
                <c:pt idx="116778">
                  <c:v>-136.90649999999997</c:v>
                </c:pt>
                <c:pt idx="116779">
                  <c:v>-136.90449999999998</c:v>
                </c:pt>
                <c:pt idx="116780">
                  <c:v>-136.90249999999997</c:v>
                </c:pt>
                <c:pt idx="116781">
                  <c:v>-136.90049999999997</c:v>
                </c:pt>
                <c:pt idx="116782">
                  <c:v>-136.89849999999998</c:v>
                </c:pt>
                <c:pt idx="116783">
                  <c:v>-136.89649999999997</c:v>
                </c:pt>
                <c:pt idx="116784">
                  <c:v>-136.89449999999997</c:v>
                </c:pt>
                <c:pt idx="116785">
                  <c:v>-136.89249999999998</c:v>
                </c:pt>
                <c:pt idx="116786">
                  <c:v>-136.89049999999997</c:v>
                </c:pt>
                <c:pt idx="116787">
                  <c:v>-136.88849999999996</c:v>
                </c:pt>
                <c:pt idx="116788">
                  <c:v>-136.88649999999998</c:v>
                </c:pt>
                <c:pt idx="116789">
                  <c:v>-136.88449999999997</c:v>
                </c:pt>
                <c:pt idx="116790">
                  <c:v>-136.88249999999996</c:v>
                </c:pt>
                <c:pt idx="116791">
                  <c:v>-136.88049999999998</c:v>
                </c:pt>
                <c:pt idx="116792">
                  <c:v>-136.87849999999997</c:v>
                </c:pt>
                <c:pt idx="116793">
                  <c:v>-136.87649999999996</c:v>
                </c:pt>
                <c:pt idx="116794">
                  <c:v>-136.87449999999998</c:v>
                </c:pt>
                <c:pt idx="116795">
                  <c:v>-136.87249999999997</c:v>
                </c:pt>
                <c:pt idx="116796">
                  <c:v>-136.87049999999996</c:v>
                </c:pt>
                <c:pt idx="116797">
                  <c:v>-136.86849999999998</c:v>
                </c:pt>
                <c:pt idx="116798">
                  <c:v>-136.86649999999997</c:v>
                </c:pt>
                <c:pt idx="116799">
                  <c:v>-136.86449999999996</c:v>
                </c:pt>
                <c:pt idx="116800">
                  <c:v>-136.86249999999998</c:v>
                </c:pt>
                <c:pt idx="116801">
                  <c:v>-136.86049999999997</c:v>
                </c:pt>
                <c:pt idx="116802">
                  <c:v>-136.85849999999996</c:v>
                </c:pt>
                <c:pt idx="116803">
                  <c:v>-136.85649999999998</c:v>
                </c:pt>
                <c:pt idx="116804">
                  <c:v>-136.85449999999997</c:v>
                </c:pt>
                <c:pt idx="116805">
                  <c:v>-136.85249999999996</c:v>
                </c:pt>
                <c:pt idx="116806">
                  <c:v>-136.85049999999998</c:v>
                </c:pt>
                <c:pt idx="116807">
                  <c:v>-136.84849999999997</c:v>
                </c:pt>
                <c:pt idx="116808">
                  <c:v>-136.84649999999996</c:v>
                </c:pt>
                <c:pt idx="116809">
                  <c:v>-136.84449999999998</c:v>
                </c:pt>
                <c:pt idx="116810">
                  <c:v>-136.84249999999997</c:v>
                </c:pt>
                <c:pt idx="116811">
                  <c:v>-136.84049999999996</c:v>
                </c:pt>
                <c:pt idx="116812">
                  <c:v>-136.83849999999998</c:v>
                </c:pt>
                <c:pt idx="116813">
                  <c:v>-136.83649999999997</c:v>
                </c:pt>
                <c:pt idx="116814">
                  <c:v>-136.83449999999999</c:v>
                </c:pt>
                <c:pt idx="116815">
                  <c:v>-136.83249999999998</c:v>
                </c:pt>
                <c:pt idx="116816">
                  <c:v>-136.83049999999997</c:v>
                </c:pt>
                <c:pt idx="116817">
                  <c:v>-136.82849999999999</c:v>
                </c:pt>
                <c:pt idx="116818">
                  <c:v>-136.82649999999998</c:v>
                </c:pt>
                <c:pt idx="116819">
                  <c:v>-136.82449999999997</c:v>
                </c:pt>
                <c:pt idx="116820">
                  <c:v>-136.82249999999999</c:v>
                </c:pt>
                <c:pt idx="116821">
                  <c:v>-136.82049999999998</c:v>
                </c:pt>
                <c:pt idx="116822">
                  <c:v>-136.81849999999997</c:v>
                </c:pt>
                <c:pt idx="116823">
                  <c:v>-136.81649999999999</c:v>
                </c:pt>
                <c:pt idx="116824">
                  <c:v>-136.81449999999998</c:v>
                </c:pt>
                <c:pt idx="116825">
                  <c:v>-136.81249999999997</c:v>
                </c:pt>
                <c:pt idx="116826">
                  <c:v>-136.81049999999999</c:v>
                </c:pt>
                <c:pt idx="116827">
                  <c:v>-136.80849999999998</c:v>
                </c:pt>
                <c:pt idx="116828">
                  <c:v>-136.80649999999997</c:v>
                </c:pt>
                <c:pt idx="116829">
                  <c:v>-136.80449999999999</c:v>
                </c:pt>
                <c:pt idx="116830">
                  <c:v>-136.80249999999998</c:v>
                </c:pt>
                <c:pt idx="116831">
                  <c:v>-136.80049999999997</c:v>
                </c:pt>
                <c:pt idx="116832">
                  <c:v>-136.79849999999999</c:v>
                </c:pt>
                <c:pt idx="116833">
                  <c:v>-136.79649999999998</c:v>
                </c:pt>
                <c:pt idx="116834">
                  <c:v>-136.79449999999997</c:v>
                </c:pt>
                <c:pt idx="116835">
                  <c:v>-136.79249999999999</c:v>
                </c:pt>
                <c:pt idx="116836">
                  <c:v>-136.79049999999998</c:v>
                </c:pt>
                <c:pt idx="116837">
                  <c:v>-136.78849999999997</c:v>
                </c:pt>
                <c:pt idx="116838">
                  <c:v>-136.78649999999999</c:v>
                </c:pt>
                <c:pt idx="116839">
                  <c:v>-136.78449999999998</c:v>
                </c:pt>
                <c:pt idx="116840">
                  <c:v>-136.78249999999997</c:v>
                </c:pt>
                <c:pt idx="116841">
                  <c:v>-136.78049999999999</c:v>
                </c:pt>
                <c:pt idx="116842">
                  <c:v>-136.77849999999998</c:v>
                </c:pt>
                <c:pt idx="116843">
                  <c:v>-136.77649999999997</c:v>
                </c:pt>
                <c:pt idx="116844">
                  <c:v>-136.77449999999999</c:v>
                </c:pt>
                <c:pt idx="116845">
                  <c:v>-136.77249999999998</c:v>
                </c:pt>
                <c:pt idx="116846">
                  <c:v>-136.77049999999997</c:v>
                </c:pt>
                <c:pt idx="116847">
                  <c:v>-136.76849999999999</c:v>
                </c:pt>
                <c:pt idx="116848">
                  <c:v>-136.76649999999998</c:v>
                </c:pt>
                <c:pt idx="116849">
                  <c:v>-136.76449999999997</c:v>
                </c:pt>
                <c:pt idx="116850">
                  <c:v>-136.76249999999999</c:v>
                </c:pt>
                <c:pt idx="116851">
                  <c:v>-136.76049999999998</c:v>
                </c:pt>
                <c:pt idx="116852">
                  <c:v>-136.75849999999997</c:v>
                </c:pt>
                <c:pt idx="116853">
                  <c:v>-136.75649999999999</c:v>
                </c:pt>
                <c:pt idx="116854">
                  <c:v>-136.75449999999998</c:v>
                </c:pt>
                <c:pt idx="116855">
                  <c:v>-136.75249999999997</c:v>
                </c:pt>
                <c:pt idx="116856">
                  <c:v>-136.75049999999999</c:v>
                </c:pt>
                <c:pt idx="116857">
                  <c:v>-136.74849999999998</c:v>
                </c:pt>
                <c:pt idx="116858">
                  <c:v>-136.74649999999997</c:v>
                </c:pt>
                <c:pt idx="116859">
                  <c:v>-136.74449999999999</c:v>
                </c:pt>
                <c:pt idx="116860">
                  <c:v>-136.74249999999998</c:v>
                </c:pt>
                <c:pt idx="116861">
                  <c:v>-136.74049999999997</c:v>
                </c:pt>
                <c:pt idx="116862">
                  <c:v>-136.73849999999999</c:v>
                </c:pt>
                <c:pt idx="116863">
                  <c:v>-136.73649999999998</c:v>
                </c:pt>
                <c:pt idx="116864">
                  <c:v>-136.73449999999997</c:v>
                </c:pt>
                <c:pt idx="116865">
                  <c:v>-136.73249999999999</c:v>
                </c:pt>
                <c:pt idx="116866">
                  <c:v>-136.73049999999998</c:v>
                </c:pt>
                <c:pt idx="116867">
                  <c:v>-136.72849999999997</c:v>
                </c:pt>
                <c:pt idx="116868">
                  <c:v>-136.72649999999999</c:v>
                </c:pt>
                <c:pt idx="116869">
                  <c:v>-136.72449999999998</c:v>
                </c:pt>
                <c:pt idx="116870">
                  <c:v>-136.72249999999997</c:v>
                </c:pt>
                <c:pt idx="116871">
                  <c:v>-136.72049999999999</c:v>
                </c:pt>
                <c:pt idx="116872">
                  <c:v>-136.71849999999998</c:v>
                </c:pt>
                <c:pt idx="116873">
                  <c:v>-136.71649999999997</c:v>
                </c:pt>
                <c:pt idx="116874">
                  <c:v>-136.71449999999999</c:v>
                </c:pt>
                <c:pt idx="116875">
                  <c:v>-136.71249999999998</c:v>
                </c:pt>
                <c:pt idx="116876">
                  <c:v>-136.71049999999997</c:v>
                </c:pt>
                <c:pt idx="116877">
                  <c:v>-136.70849999999999</c:v>
                </c:pt>
                <c:pt idx="116878">
                  <c:v>-136.70649999999998</c:v>
                </c:pt>
                <c:pt idx="116879">
                  <c:v>-136.70449999999997</c:v>
                </c:pt>
                <c:pt idx="116880">
                  <c:v>-136.70249999999999</c:v>
                </c:pt>
                <c:pt idx="116881">
                  <c:v>-136.70049999999998</c:v>
                </c:pt>
                <c:pt idx="116882">
                  <c:v>-136.69849999999997</c:v>
                </c:pt>
                <c:pt idx="116883">
                  <c:v>-136.69649999999999</c:v>
                </c:pt>
                <c:pt idx="116884">
                  <c:v>-136.69449999999998</c:v>
                </c:pt>
                <c:pt idx="116885">
                  <c:v>-136.69249999999997</c:v>
                </c:pt>
                <c:pt idx="116886">
                  <c:v>-136.69049999999999</c:v>
                </c:pt>
                <c:pt idx="116887">
                  <c:v>-136.68849999999998</c:v>
                </c:pt>
                <c:pt idx="116888">
                  <c:v>-136.68649999999997</c:v>
                </c:pt>
                <c:pt idx="116889">
                  <c:v>-136.68449999999999</c:v>
                </c:pt>
                <c:pt idx="116890">
                  <c:v>-136.68249999999998</c:v>
                </c:pt>
                <c:pt idx="116891">
                  <c:v>-136.68049999999997</c:v>
                </c:pt>
                <c:pt idx="116892">
                  <c:v>-136.67849999999999</c:v>
                </c:pt>
                <c:pt idx="116893">
                  <c:v>-136.67649999999998</c:v>
                </c:pt>
                <c:pt idx="116894">
                  <c:v>-136.67449999999997</c:v>
                </c:pt>
                <c:pt idx="116895">
                  <c:v>-136.67249999999999</c:v>
                </c:pt>
                <c:pt idx="116896">
                  <c:v>-136.67049999999998</c:v>
                </c:pt>
                <c:pt idx="116897">
                  <c:v>-136.66849999999997</c:v>
                </c:pt>
                <c:pt idx="116898">
                  <c:v>-136.66649999999998</c:v>
                </c:pt>
                <c:pt idx="116899">
                  <c:v>-136.66449999999998</c:v>
                </c:pt>
                <c:pt idx="116900">
                  <c:v>-136.66249999999997</c:v>
                </c:pt>
                <c:pt idx="116901">
                  <c:v>-136.66049999999998</c:v>
                </c:pt>
                <c:pt idx="116902">
                  <c:v>-136.65849999999998</c:v>
                </c:pt>
                <c:pt idx="116903">
                  <c:v>-136.65649999999997</c:v>
                </c:pt>
                <c:pt idx="116904">
                  <c:v>-136.65449999999998</c:v>
                </c:pt>
                <c:pt idx="116905">
                  <c:v>-136.65249999999997</c:v>
                </c:pt>
                <c:pt idx="116906">
                  <c:v>-136.65049999999997</c:v>
                </c:pt>
                <c:pt idx="116907">
                  <c:v>-136.64849999999998</c:v>
                </c:pt>
                <c:pt idx="116908">
                  <c:v>-136.64649999999997</c:v>
                </c:pt>
                <c:pt idx="116909">
                  <c:v>-136.64449999999997</c:v>
                </c:pt>
                <c:pt idx="116910">
                  <c:v>-136.64249999999998</c:v>
                </c:pt>
                <c:pt idx="116911">
                  <c:v>-136.64049999999997</c:v>
                </c:pt>
                <c:pt idx="116912">
                  <c:v>-136.63849999999996</c:v>
                </c:pt>
                <c:pt idx="116913">
                  <c:v>-136.63649999999998</c:v>
                </c:pt>
                <c:pt idx="116914">
                  <c:v>-136.63449999999997</c:v>
                </c:pt>
                <c:pt idx="116915">
                  <c:v>-136.63249999999996</c:v>
                </c:pt>
                <c:pt idx="116916">
                  <c:v>-136.63049999999998</c:v>
                </c:pt>
                <c:pt idx="116917">
                  <c:v>-136.62849999999997</c:v>
                </c:pt>
                <c:pt idx="116918">
                  <c:v>-136.62649999999996</c:v>
                </c:pt>
                <c:pt idx="116919">
                  <c:v>-136.62449999999998</c:v>
                </c:pt>
                <c:pt idx="116920">
                  <c:v>-136.62249999999997</c:v>
                </c:pt>
                <c:pt idx="116921">
                  <c:v>-136.62049999999996</c:v>
                </c:pt>
                <c:pt idx="116922">
                  <c:v>-136.61849999999998</c:v>
                </c:pt>
                <c:pt idx="116923">
                  <c:v>-136.61649999999997</c:v>
                </c:pt>
                <c:pt idx="116924">
                  <c:v>-136.61449999999996</c:v>
                </c:pt>
                <c:pt idx="116925">
                  <c:v>-136.61249999999998</c:v>
                </c:pt>
                <c:pt idx="116926">
                  <c:v>-136.61049999999997</c:v>
                </c:pt>
                <c:pt idx="116927">
                  <c:v>-136.60849999999996</c:v>
                </c:pt>
                <c:pt idx="116928">
                  <c:v>-136.60649999999998</c:v>
                </c:pt>
                <c:pt idx="116929">
                  <c:v>-136.60449999999997</c:v>
                </c:pt>
                <c:pt idx="116930">
                  <c:v>-136.60249999999996</c:v>
                </c:pt>
                <c:pt idx="116931">
                  <c:v>-136.60049999999998</c:v>
                </c:pt>
                <c:pt idx="116932">
                  <c:v>-136.59849999999997</c:v>
                </c:pt>
                <c:pt idx="116933">
                  <c:v>-136.59649999999996</c:v>
                </c:pt>
                <c:pt idx="116934">
                  <c:v>-136.59449999999998</c:v>
                </c:pt>
                <c:pt idx="116935">
                  <c:v>-136.59249999999997</c:v>
                </c:pt>
                <c:pt idx="116936">
                  <c:v>-136.59049999999996</c:v>
                </c:pt>
                <c:pt idx="116937">
                  <c:v>-136.58849999999998</c:v>
                </c:pt>
                <c:pt idx="116938">
                  <c:v>-136.58649999999997</c:v>
                </c:pt>
                <c:pt idx="116939">
                  <c:v>-136.58449999999999</c:v>
                </c:pt>
                <c:pt idx="116940">
                  <c:v>-136.58249999999998</c:v>
                </c:pt>
                <c:pt idx="116941">
                  <c:v>-136.58049999999997</c:v>
                </c:pt>
                <c:pt idx="116942">
                  <c:v>-136.57849999999999</c:v>
                </c:pt>
                <c:pt idx="116943">
                  <c:v>-136.57649999999998</c:v>
                </c:pt>
                <c:pt idx="116944">
                  <c:v>-136.57449999999997</c:v>
                </c:pt>
                <c:pt idx="116945">
                  <c:v>-136.57249999999999</c:v>
                </c:pt>
                <c:pt idx="116946">
                  <c:v>-136.57049999999998</c:v>
                </c:pt>
                <c:pt idx="116947">
                  <c:v>-136.56849999999997</c:v>
                </c:pt>
                <c:pt idx="116948">
                  <c:v>-136.56649999999999</c:v>
                </c:pt>
                <c:pt idx="116949">
                  <c:v>-136.56449999999998</c:v>
                </c:pt>
                <c:pt idx="116950">
                  <c:v>-136.56249999999997</c:v>
                </c:pt>
                <c:pt idx="116951">
                  <c:v>-136.56049999999999</c:v>
                </c:pt>
                <c:pt idx="116952">
                  <c:v>-136.55849999999998</c:v>
                </c:pt>
                <c:pt idx="116953">
                  <c:v>-136.55649999999997</c:v>
                </c:pt>
                <c:pt idx="116954">
                  <c:v>-136.55449999999999</c:v>
                </c:pt>
                <c:pt idx="116955">
                  <c:v>-136.55249999999998</c:v>
                </c:pt>
                <c:pt idx="116956">
                  <c:v>-136.55049999999997</c:v>
                </c:pt>
                <c:pt idx="116957">
                  <c:v>-136.54849999999999</c:v>
                </c:pt>
                <c:pt idx="116958">
                  <c:v>-136.54649999999998</c:v>
                </c:pt>
                <c:pt idx="116959">
                  <c:v>-136.54449999999997</c:v>
                </c:pt>
                <c:pt idx="116960">
                  <c:v>-136.54249999999999</c:v>
                </c:pt>
                <c:pt idx="116961">
                  <c:v>-136.54049999999998</c:v>
                </c:pt>
                <c:pt idx="116962">
                  <c:v>-136.53849999999997</c:v>
                </c:pt>
                <c:pt idx="116963">
                  <c:v>-136.53649999999999</c:v>
                </c:pt>
                <c:pt idx="116964">
                  <c:v>-136.53449999999998</c:v>
                </c:pt>
                <c:pt idx="116965">
                  <c:v>-136.53249999999997</c:v>
                </c:pt>
                <c:pt idx="116966">
                  <c:v>-136.53049999999999</c:v>
                </c:pt>
                <c:pt idx="116967">
                  <c:v>-136.52849999999998</c:v>
                </c:pt>
                <c:pt idx="116968">
                  <c:v>-136.52649999999997</c:v>
                </c:pt>
                <c:pt idx="116969">
                  <c:v>-136.52449999999999</c:v>
                </c:pt>
                <c:pt idx="116970">
                  <c:v>-136.52249999999998</c:v>
                </c:pt>
                <c:pt idx="116971">
                  <c:v>-136.52049999999997</c:v>
                </c:pt>
                <c:pt idx="116972">
                  <c:v>-136.51849999999999</c:v>
                </c:pt>
                <c:pt idx="116973">
                  <c:v>-136.51649999999998</c:v>
                </c:pt>
                <c:pt idx="116974">
                  <c:v>-136.51449999999997</c:v>
                </c:pt>
                <c:pt idx="116975">
                  <c:v>-136.51249999999999</c:v>
                </c:pt>
                <c:pt idx="116976">
                  <c:v>-136.51049999999998</c:v>
                </c:pt>
                <c:pt idx="116977">
                  <c:v>-136.50849999999997</c:v>
                </c:pt>
                <c:pt idx="116978">
                  <c:v>-136.50649999999999</c:v>
                </c:pt>
                <c:pt idx="116979">
                  <c:v>-136.50449999999998</c:v>
                </c:pt>
                <c:pt idx="116980">
                  <c:v>-136.50249999999997</c:v>
                </c:pt>
                <c:pt idx="116981">
                  <c:v>-136.50049999999999</c:v>
                </c:pt>
                <c:pt idx="116982">
                  <c:v>-136.49849999999998</c:v>
                </c:pt>
                <c:pt idx="116983">
                  <c:v>-136.49649999999997</c:v>
                </c:pt>
                <c:pt idx="116984">
                  <c:v>-136.49449999999999</c:v>
                </c:pt>
                <c:pt idx="116985">
                  <c:v>-136.49249999999998</c:v>
                </c:pt>
                <c:pt idx="116986">
                  <c:v>-136.49049999999997</c:v>
                </c:pt>
                <c:pt idx="116987">
                  <c:v>-136.48849999999999</c:v>
                </c:pt>
                <c:pt idx="116988">
                  <c:v>-136.48649999999998</c:v>
                </c:pt>
                <c:pt idx="116989">
                  <c:v>-136.48449999999997</c:v>
                </c:pt>
                <c:pt idx="116990">
                  <c:v>-136.48249999999999</c:v>
                </c:pt>
                <c:pt idx="116991">
                  <c:v>-136.48049999999998</c:v>
                </c:pt>
                <c:pt idx="116992">
                  <c:v>-136.47849999999997</c:v>
                </c:pt>
                <c:pt idx="116993">
                  <c:v>-136.47649999999999</c:v>
                </c:pt>
                <c:pt idx="116994">
                  <c:v>-136.47449999999998</c:v>
                </c:pt>
                <c:pt idx="116995">
                  <c:v>-136.47249999999997</c:v>
                </c:pt>
                <c:pt idx="116996">
                  <c:v>-136.47049999999999</c:v>
                </c:pt>
                <c:pt idx="116997">
                  <c:v>-136.46849999999998</c:v>
                </c:pt>
                <c:pt idx="116998">
                  <c:v>-136.46649999999997</c:v>
                </c:pt>
                <c:pt idx="116999">
                  <c:v>-136.46449999999999</c:v>
                </c:pt>
                <c:pt idx="117000">
                  <c:v>-136.46249999999998</c:v>
                </c:pt>
                <c:pt idx="117001">
                  <c:v>-136.46049999999997</c:v>
                </c:pt>
                <c:pt idx="117002">
                  <c:v>-136.45849999999999</c:v>
                </c:pt>
                <c:pt idx="117003">
                  <c:v>-136.45649999999998</c:v>
                </c:pt>
                <c:pt idx="117004">
                  <c:v>-136.45449999999997</c:v>
                </c:pt>
                <c:pt idx="117005">
                  <c:v>-136.45249999999999</c:v>
                </c:pt>
                <c:pt idx="117006">
                  <c:v>-136.45049999999998</c:v>
                </c:pt>
                <c:pt idx="117007">
                  <c:v>-136.44849999999997</c:v>
                </c:pt>
                <c:pt idx="117008">
                  <c:v>-136.44649999999999</c:v>
                </c:pt>
                <c:pt idx="117009">
                  <c:v>-136.44449999999998</c:v>
                </c:pt>
                <c:pt idx="117010">
                  <c:v>-136.44249999999997</c:v>
                </c:pt>
                <c:pt idx="117011">
                  <c:v>-136.44049999999999</c:v>
                </c:pt>
                <c:pt idx="117012">
                  <c:v>-136.43849999999998</c:v>
                </c:pt>
                <c:pt idx="117013">
                  <c:v>-136.43649999999997</c:v>
                </c:pt>
                <c:pt idx="117014">
                  <c:v>-136.43449999999999</c:v>
                </c:pt>
                <c:pt idx="117015">
                  <c:v>-136.43249999999998</c:v>
                </c:pt>
                <c:pt idx="117016">
                  <c:v>-136.43049999999997</c:v>
                </c:pt>
                <c:pt idx="117017">
                  <c:v>-136.42849999999999</c:v>
                </c:pt>
                <c:pt idx="117018">
                  <c:v>-136.42649999999998</c:v>
                </c:pt>
                <c:pt idx="117019">
                  <c:v>-136.42449999999997</c:v>
                </c:pt>
                <c:pt idx="117020">
                  <c:v>-136.42249999999999</c:v>
                </c:pt>
                <c:pt idx="117021">
                  <c:v>-136.42049999999998</c:v>
                </c:pt>
                <c:pt idx="117022">
                  <c:v>-136.41849999999997</c:v>
                </c:pt>
                <c:pt idx="117023">
                  <c:v>-136.41649999999998</c:v>
                </c:pt>
                <c:pt idx="117024">
                  <c:v>-136.41449999999998</c:v>
                </c:pt>
                <c:pt idx="117025">
                  <c:v>-136.41249999999997</c:v>
                </c:pt>
                <c:pt idx="117026">
                  <c:v>-136.41049999999998</c:v>
                </c:pt>
                <c:pt idx="117027">
                  <c:v>-136.40849999999998</c:v>
                </c:pt>
                <c:pt idx="117028">
                  <c:v>-136.40649999999997</c:v>
                </c:pt>
                <c:pt idx="117029">
                  <c:v>-136.40449999999998</c:v>
                </c:pt>
                <c:pt idx="117030">
                  <c:v>-136.40249999999997</c:v>
                </c:pt>
                <c:pt idx="117031">
                  <c:v>-136.40049999999997</c:v>
                </c:pt>
                <c:pt idx="117032">
                  <c:v>-136.39849999999998</c:v>
                </c:pt>
                <c:pt idx="117033">
                  <c:v>-136.39649999999997</c:v>
                </c:pt>
                <c:pt idx="117034">
                  <c:v>-136.39449999999997</c:v>
                </c:pt>
                <c:pt idx="117035">
                  <c:v>-136.39249999999998</c:v>
                </c:pt>
                <c:pt idx="117036">
                  <c:v>-136.39049999999997</c:v>
                </c:pt>
                <c:pt idx="117037">
                  <c:v>-136.38849999999996</c:v>
                </c:pt>
                <c:pt idx="117038">
                  <c:v>-136.38649999999998</c:v>
                </c:pt>
                <c:pt idx="117039">
                  <c:v>-136.38449999999997</c:v>
                </c:pt>
                <c:pt idx="117040">
                  <c:v>-136.38249999999996</c:v>
                </c:pt>
                <c:pt idx="117041">
                  <c:v>-136.38049999999998</c:v>
                </c:pt>
                <c:pt idx="117042">
                  <c:v>-136.37849999999997</c:v>
                </c:pt>
                <c:pt idx="117043">
                  <c:v>-136.37649999999996</c:v>
                </c:pt>
                <c:pt idx="117044">
                  <c:v>-136.37449999999998</c:v>
                </c:pt>
                <c:pt idx="117045">
                  <c:v>-136.37249999999997</c:v>
                </c:pt>
                <c:pt idx="117046">
                  <c:v>-136.37049999999996</c:v>
                </c:pt>
                <c:pt idx="117047">
                  <c:v>-136.36849999999998</c:v>
                </c:pt>
                <c:pt idx="117048">
                  <c:v>-136.36649999999997</c:v>
                </c:pt>
                <c:pt idx="117049">
                  <c:v>-136.36449999999996</c:v>
                </c:pt>
                <c:pt idx="117050">
                  <c:v>-136.36249999999998</c:v>
                </c:pt>
                <c:pt idx="117051">
                  <c:v>-136.36049999999997</c:v>
                </c:pt>
                <c:pt idx="117052">
                  <c:v>-136.35849999999996</c:v>
                </c:pt>
                <c:pt idx="117053">
                  <c:v>-136.35649999999998</c:v>
                </c:pt>
                <c:pt idx="117054">
                  <c:v>-136.35449999999997</c:v>
                </c:pt>
                <c:pt idx="117055">
                  <c:v>-136.35249999999996</c:v>
                </c:pt>
                <c:pt idx="117056">
                  <c:v>-136.35049999999998</c:v>
                </c:pt>
                <c:pt idx="117057">
                  <c:v>-136.34849999999997</c:v>
                </c:pt>
                <c:pt idx="117058">
                  <c:v>-136.34649999999996</c:v>
                </c:pt>
                <c:pt idx="117059">
                  <c:v>-136.34449999999998</c:v>
                </c:pt>
                <c:pt idx="117060">
                  <c:v>-136.34249999999997</c:v>
                </c:pt>
                <c:pt idx="117061">
                  <c:v>-136.34049999999996</c:v>
                </c:pt>
                <c:pt idx="117062">
                  <c:v>-136.33849999999998</c:v>
                </c:pt>
                <c:pt idx="117063">
                  <c:v>-136.33649999999997</c:v>
                </c:pt>
                <c:pt idx="117064">
                  <c:v>-136.33449999999999</c:v>
                </c:pt>
                <c:pt idx="117065">
                  <c:v>-136.33249999999998</c:v>
                </c:pt>
                <c:pt idx="117066">
                  <c:v>-136.33049999999997</c:v>
                </c:pt>
                <c:pt idx="117067">
                  <c:v>-136.32849999999999</c:v>
                </c:pt>
                <c:pt idx="117068">
                  <c:v>-136.32649999999998</c:v>
                </c:pt>
                <c:pt idx="117069">
                  <c:v>-136.32449999999997</c:v>
                </c:pt>
                <c:pt idx="117070">
                  <c:v>-136.32249999999999</c:v>
                </c:pt>
                <c:pt idx="117071">
                  <c:v>-136.32049999999998</c:v>
                </c:pt>
                <c:pt idx="117072">
                  <c:v>-136.31849999999997</c:v>
                </c:pt>
                <c:pt idx="117073">
                  <c:v>-136.31649999999999</c:v>
                </c:pt>
                <c:pt idx="117074">
                  <c:v>-136.31449999999998</c:v>
                </c:pt>
                <c:pt idx="117075">
                  <c:v>-136.31249999999997</c:v>
                </c:pt>
                <c:pt idx="117076">
                  <c:v>-136.31049999999999</c:v>
                </c:pt>
                <c:pt idx="117077">
                  <c:v>-136.30849999999998</c:v>
                </c:pt>
                <c:pt idx="117078">
                  <c:v>-136.30649999999997</c:v>
                </c:pt>
                <c:pt idx="117079">
                  <c:v>-136.30449999999999</c:v>
                </c:pt>
                <c:pt idx="117080">
                  <c:v>-136.30249999999998</c:v>
                </c:pt>
                <c:pt idx="117081">
                  <c:v>-136.30049999999997</c:v>
                </c:pt>
                <c:pt idx="117082">
                  <c:v>-136.29849999999999</c:v>
                </c:pt>
                <c:pt idx="117083">
                  <c:v>-136.29649999999998</c:v>
                </c:pt>
                <c:pt idx="117084">
                  <c:v>-136.29449999999997</c:v>
                </c:pt>
                <c:pt idx="117085">
                  <c:v>-136.29249999999999</c:v>
                </c:pt>
                <c:pt idx="117086">
                  <c:v>-136.29049999999998</c:v>
                </c:pt>
                <c:pt idx="117087">
                  <c:v>-136.28849999999997</c:v>
                </c:pt>
                <c:pt idx="117088">
                  <c:v>-136.28649999999999</c:v>
                </c:pt>
                <c:pt idx="117089">
                  <c:v>-136.28449999999998</c:v>
                </c:pt>
                <c:pt idx="117090">
                  <c:v>-136.28249999999997</c:v>
                </c:pt>
                <c:pt idx="117091">
                  <c:v>-136.28049999999999</c:v>
                </c:pt>
                <c:pt idx="117092">
                  <c:v>-136.27849999999998</c:v>
                </c:pt>
                <c:pt idx="117093">
                  <c:v>-136.27649999999997</c:v>
                </c:pt>
                <c:pt idx="117094">
                  <c:v>-136.27449999999999</c:v>
                </c:pt>
                <c:pt idx="117095">
                  <c:v>-136.27249999999998</c:v>
                </c:pt>
                <c:pt idx="117096">
                  <c:v>-136.27049999999997</c:v>
                </c:pt>
                <c:pt idx="117097">
                  <c:v>-136.26849999999999</c:v>
                </c:pt>
                <c:pt idx="117098">
                  <c:v>-136.26649999999998</c:v>
                </c:pt>
                <c:pt idx="117099">
                  <c:v>-136.26449999999997</c:v>
                </c:pt>
                <c:pt idx="117100">
                  <c:v>-136.26249999999999</c:v>
                </c:pt>
                <c:pt idx="117101">
                  <c:v>-136.26049999999998</c:v>
                </c:pt>
                <c:pt idx="117102">
                  <c:v>-136.25849999999997</c:v>
                </c:pt>
                <c:pt idx="117103">
                  <c:v>-136.25649999999999</c:v>
                </c:pt>
                <c:pt idx="117104">
                  <c:v>-136.25449999999998</c:v>
                </c:pt>
                <c:pt idx="117105">
                  <c:v>-136.25249999999997</c:v>
                </c:pt>
                <c:pt idx="117106">
                  <c:v>-136.25049999999999</c:v>
                </c:pt>
                <c:pt idx="117107">
                  <c:v>-136.24849999999998</c:v>
                </c:pt>
                <c:pt idx="117108">
                  <c:v>-136.24649999999997</c:v>
                </c:pt>
                <c:pt idx="117109">
                  <c:v>-136.24449999999999</c:v>
                </c:pt>
                <c:pt idx="117110">
                  <c:v>-136.24249999999998</c:v>
                </c:pt>
                <c:pt idx="117111">
                  <c:v>-136.24049999999997</c:v>
                </c:pt>
                <c:pt idx="117112">
                  <c:v>-136.23849999999999</c:v>
                </c:pt>
                <c:pt idx="117113">
                  <c:v>-136.23649999999998</c:v>
                </c:pt>
                <c:pt idx="117114">
                  <c:v>-136.23449999999997</c:v>
                </c:pt>
                <c:pt idx="117115">
                  <c:v>-136.23249999999999</c:v>
                </c:pt>
                <c:pt idx="117116">
                  <c:v>-136.23049999999998</c:v>
                </c:pt>
                <c:pt idx="117117">
                  <c:v>-136.22849999999997</c:v>
                </c:pt>
                <c:pt idx="117118">
                  <c:v>-136.22649999999999</c:v>
                </c:pt>
                <c:pt idx="117119">
                  <c:v>-136.22449999999998</c:v>
                </c:pt>
                <c:pt idx="117120">
                  <c:v>-136.22249999999997</c:v>
                </c:pt>
                <c:pt idx="117121">
                  <c:v>-136.22049999999999</c:v>
                </c:pt>
                <c:pt idx="117122">
                  <c:v>-136.21849999999998</c:v>
                </c:pt>
                <c:pt idx="117123">
                  <c:v>-136.21649999999997</c:v>
                </c:pt>
                <c:pt idx="117124">
                  <c:v>-136.21449999999999</c:v>
                </c:pt>
                <c:pt idx="117125">
                  <c:v>-136.21249999999998</c:v>
                </c:pt>
                <c:pt idx="117126">
                  <c:v>-136.21049999999997</c:v>
                </c:pt>
                <c:pt idx="117127">
                  <c:v>-136.20849999999999</c:v>
                </c:pt>
                <c:pt idx="117128">
                  <c:v>-136.20649999999998</c:v>
                </c:pt>
                <c:pt idx="117129">
                  <c:v>-136.20449999999997</c:v>
                </c:pt>
                <c:pt idx="117130">
                  <c:v>-136.20249999999999</c:v>
                </c:pt>
                <c:pt idx="117131">
                  <c:v>-136.20049999999998</c:v>
                </c:pt>
                <c:pt idx="117132">
                  <c:v>-136.19849999999997</c:v>
                </c:pt>
                <c:pt idx="117133">
                  <c:v>-136.19649999999999</c:v>
                </c:pt>
                <c:pt idx="117134">
                  <c:v>-136.19449999999998</c:v>
                </c:pt>
                <c:pt idx="117135">
                  <c:v>-136.19249999999997</c:v>
                </c:pt>
                <c:pt idx="117136">
                  <c:v>-136.19049999999999</c:v>
                </c:pt>
                <c:pt idx="117137">
                  <c:v>-136.18849999999998</c:v>
                </c:pt>
                <c:pt idx="117138">
                  <c:v>-136.18649999999997</c:v>
                </c:pt>
                <c:pt idx="117139">
                  <c:v>-136.18449999999999</c:v>
                </c:pt>
                <c:pt idx="117140">
                  <c:v>-136.18249999999998</c:v>
                </c:pt>
                <c:pt idx="117141">
                  <c:v>-136.18049999999997</c:v>
                </c:pt>
                <c:pt idx="117142">
                  <c:v>-136.17849999999999</c:v>
                </c:pt>
                <c:pt idx="117143">
                  <c:v>-136.17649999999998</c:v>
                </c:pt>
                <c:pt idx="117144">
                  <c:v>-136.17449999999997</c:v>
                </c:pt>
                <c:pt idx="117145">
                  <c:v>-136.17249999999999</c:v>
                </c:pt>
                <c:pt idx="117146">
                  <c:v>-136.17049999999998</c:v>
                </c:pt>
                <c:pt idx="117147">
                  <c:v>-136.16849999999997</c:v>
                </c:pt>
                <c:pt idx="117148">
                  <c:v>-136.16649999999998</c:v>
                </c:pt>
                <c:pt idx="117149">
                  <c:v>-136.16449999999998</c:v>
                </c:pt>
                <c:pt idx="117150">
                  <c:v>-136.16249999999997</c:v>
                </c:pt>
                <c:pt idx="117151">
                  <c:v>-136.16049999999998</c:v>
                </c:pt>
                <c:pt idx="117152">
                  <c:v>-136.15849999999998</c:v>
                </c:pt>
                <c:pt idx="117153">
                  <c:v>-136.15649999999997</c:v>
                </c:pt>
                <c:pt idx="117154">
                  <c:v>-136.15449999999998</c:v>
                </c:pt>
                <c:pt idx="117155">
                  <c:v>-136.15249999999997</c:v>
                </c:pt>
                <c:pt idx="117156">
                  <c:v>-136.15049999999997</c:v>
                </c:pt>
                <c:pt idx="117157">
                  <c:v>-136.14849999999998</c:v>
                </c:pt>
                <c:pt idx="117158">
                  <c:v>-136.14649999999997</c:v>
                </c:pt>
                <c:pt idx="117159">
                  <c:v>-136.14449999999997</c:v>
                </c:pt>
                <c:pt idx="117160">
                  <c:v>-136.14249999999998</c:v>
                </c:pt>
                <c:pt idx="117161">
                  <c:v>-136.14049999999997</c:v>
                </c:pt>
                <c:pt idx="117162">
                  <c:v>-136.13849999999996</c:v>
                </c:pt>
                <c:pt idx="117163">
                  <c:v>-136.13649999999998</c:v>
                </c:pt>
                <c:pt idx="117164">
                  <c:v>-136.13449999999997</c:v>
                </c:pt>
                <c:pt idx="117165">
                  <c:v>-136.13249999999996</c:v>
                </c:pt>
                <c:pt idx="117166">
                  <c:v>-136.13049999999998</c:v>
                </c:pt>
                <c:pt idx="117167">
                  <c:v>-136.12849999999997</c:v>
                </c:pt>
                <c:pt idx="117168">
                  <c:v>-136.12649999999996</c:v>
                </c:pt>
                <c:pt idx="117169">
                  <c:v>-136.12449999999998</c:v>
                </c:pt>
                <c:pt idx="117170">
                  <c:v>-136.12249999999997</c:v>
                </c:pt>
                <c:pt idx="117171">
                  <c:v>-136.12049999999996</c:v>
                </c:pt>
                <c:pt idx="117172">
                  <c:v>-136.11849999999998</c:v>
                </c:pt>
                <c:pt idx="117173">
                  <c:v>-136.11649999999997</c:v>
                </c:pt>
                <c:pt idx="117174">
                  <c:v>-136.11449999999996</c:v>
                </c:pt>
                <c:pt idx="117175">
                  <c:v>-136.11249999999998</c:v>
                </c:pt>
                <c:pt idx="117176">
                  <c:v>-136.11049999999997</c:v>
                </c:pt>
                <c:pt idx="117177">
                  <c:v>-136.10849999999996</c:v>
                </c:pt>
                <c:pt idx="117178">
                  <c:v>-136.10649999999998</c:v>
                </c:pt>
                <c:pt idx="117179">
                  <c:v>-136.10449999999997</c:v>
                </c:pt>
                <c:pt idx="117180">
                  <c:v>-136.10249999999996</c:v>
                </c:pt>
                <c:pt idx="117181">
                  <c:v>-136.10049999999998</c:v>
                </c:pt>
                <c:pt idx="117182">
                  <c:v>-136.09849999999997</c:v>
                </c:pt>
                <c:pt idx="117183">
                  <c:v>-136.09649999999996</c:v>
                </c:pt>
                <c:pt idx="117184">
                  <c:v>-136.09449999999998</c:v>
                </c:pt>
                <c:pt idx="117185">
                  <c:v>-136.09249999999997</c:v>
                </c:pt>
                <c:pt idx="117186">
                  <c:v>-136.09049999999996</c:v>
                </c:pt>
                <c:pt idx="117187">
                  <c:v>-136.08849999999998</c:v>
                </c:pt>
                <c:pt idx="117188">
                  <c:v>-136.08649999999997</c:v>
                </c:pt>
                <c:pt idx="117189">
                  <c:v>-136.08449999999999</c:v>
                </c:pt>
                <c:pt idx="117190">
                  <c:v>-136.08249999999998</c:v>
                </c:pt>
                <c:pt idx="117191">
                  <c:v>-136.08049999999997</c:v>
                </c:pt>
                <c:pt idx="117192">
                  <c:v>-136.07849999999999</c:v>
                </c:pt>
                <c:pt idx="117193">
                  <c:v>-136.07649999999998</c:v>
                </c:pt>
                <c:pt idx="117194">
                  <c:v>-136.07449999999997</c:v>
                </c:pt>
                <c:pt idx="117195">
                  <c:v>-136.07249999999999</c:v>
                </c:pt>
                <c:pt idx="117196">
                  <c:v>-136.07049999999998</c:v>
                </c:pt>
                <c:pt idx="117197">
                  <c:v>-136.06849999999997</c:v>
                </c:pt>
                <c:pt idx="117198">
                  <c:v>-136.06649999999999</c:v>
                </c:pt>
                <c:pt idx="117199">
                  <c:v>-136.06449999999998</c:v>
                </c:pt>
                <c:pt idx="117200">
                  <c:v>-136.06249999999997</c:v>
                </c:pt>
                <c:pt idx="117201">
                  <c:v>-136.06049999999999</c:v>
                </c:pt>
                <c:pt idx="117202">
                  <c:v>-136.05849999999998</c:v>
                </c:pt>
                <c:pt idx="117203">
                  <c:v>-136.05649999999997</c:v>
                </c:pt>
                <c:pt idx="117204">
                  <c:v>-136.05449999999999</c:v>
                </c:pt>
                <c:pt idx="117205">
                  <c:v>-136.05249999999998</c:v>
                </c:pt>
                <c:pt idx="117206">
                  <c:v>-136.05049999999997</c:v>
                </c:pt>
                <c:pt idx="117207">
                  <c:v>-136.04849999999999</c:v>
                </c:pt>
                <c:pt idx="117208">
                  <c:v>-136.04649999999998</c:v>
                </c:pt>
                <c:pt idx="117209">
                  <c:v>-136.04449999999997</c:v>
                </c:pt>
                <c:pt idx="117210">
                  <c:v>-136.04249999999999</c:v>
                </c:pt>
                <c:pt idx="117211">
                  <c:v>-136.04049999999998</c:v>
                </c:pt>
                <c:pt idx="117212">
                  <c:v>-136.03849999999997</c:v>
                </c:pt>
                <c:pt idx="117213">
                  <c:v>-136.03649999999999</c:v>
                </c:pt>
                <c:pt idx="117214">
                  <c:v>-136.03449999999998</c:v>
                </c:pt>
                <c:pt idx="117215">
                  <c:v>-136.03249999999997</c:v>
                </c:pt>
                <c:pt idx="117216">
                  <c:v>-136.03049999999999</c:v>
                </c:pt>
                <c:pt idx="117217">
                  <c:v>-136.02849999999998</c:v>
                </c:pt>
                <c:pt idx="117218">
                  <c:v>-136.02649999999997</c:v>
                </c:pt>
                <c:pt idx="117219">
                  <c:v>-136.02449999999999</c:v>
                </c:pt>
                <c:pt idx="117220">
                  <c:v>-136.02249999999998</c:v>
                </c:pt>
                <c:pt idx="117221">
                  <c:v>-136.02049999999997</c:v>
                </c:pt>
                <c:pt idx="117222">
                  <c:v>-136.01849999999999</c:v>
                </c:pt>
                <c:pt idx="117223">
                  <c:v>-136.01649999999998</c:v>
                </c:pt>
                <c:pt idx="117224">
                  <c:v>-136.01449999999997</c:v>
                </c:pt>
                <c:pt idx="117225">
                  <c:v>-136.01249999999999</c:v>
                </c:pt>
                <c:pt idx="117226">
                  <c:v>-136.01049999999998</c:v>
                </c:pt>
                <c:pt idx="117227">
                  <c:v>-136.00849999999997</c:v>
                </c:pt>
                <c:pt idx="117228">
                  <c:v>-136.00649999999999</c:v>
                </c:pt>
                <c:pt idx="117229">
                  <c:v>-136.00449999999998</c:v>
                </c:pt>
                <c:pt idx="117230">
                  <c:v>-136.00249999999997</c:v>
                </c:pt>
                <c:pt idx="117231">
                  <c:v>-136.00049999999999</c:v>
                </c:pt>
                <c:pt idx="117232">
                  <c:v>-135.99849999999998</c:v>
                </c:pt>
                <c:pt idx="117233">
                  <c:v>-135.99649999999997</c:v>
                </c:pt>
                <c:pt idx="117234">
                  <c:v>-135.99449999999999</c:v>
                </c:pt>
                <c:pt idx="117235">
                  <c:v>-135.99249999999998</c:v>
                </c:pt>
                <c:pt idx="117236">
                  <c:v>-135.99049999999997</c:v>
                </c:pt>
                <c:pt idx="117237">
                  <c:v>-135.98849999999999</c:v>
                </c:pt>
                <c:pt idx="117238">
                  <c:v>-135.98649999999998</c:v>
                </c:pt>
                <c:pt idx="117239">
                  <c:v>-135.98449999999997</c:v>
                </c:pt>
                <c:pt idx="117240">
                  <c:v>-135.98249999999999</c:v>
                </c:pt>
                <c:pt idx="117241">
                  <c:v>-135.98049999999998</c:v>
                </c:pt>
                <c:pt idx="117242">
                  <c:v>-135.97849999999997</c:v>
                </c:pt>
                <c:pt idx="117243">
                  <c:v>-135.97649999999999</c:v>
                </c:pt>
                <c:pt idx="117244">
                  <c:v>-135.97449999999998</c:v>
                </c:pt>
                <c:pt idx="117245">
                  <c:v>-135.97249999999997</c:v>
                </c:pt>
                <c:pt idx="117246">
                  <c:v>-135.97049999999999</c:v>
                </c:pt>
                <c:pt idx="117247">
                  <c:v>-135.96849999999998</c:v>
                </c:pt>
                <c:pt idx="117248">
                  <c:v>-135.96649999999997</c:v>
                </c:pt>
                <c:pt idx="117249">
                  <c:v>-135.96449999999999</c:v>
                </c:pt>
                <c:pt idx="117250">
                  <c:v>-135.96249999999998</c:v>
                </c:pt>
                <c:pt idx="117251">
                  <c:v>-135.96049999999997</c:v>
                </c:pt>
                <c:pt idx="117252">
                  <c:v>-135.95849999999999</c:v>
                </c:pt>
                <c:pt idx="117253">
                  <c:v>-135.95649999999998</c:v>
                </c:pt>
                <c:pt idx="117254">
                  <c:v>-135.95449999999997</c:v>
                </c:pt>
                <c:pt idx="117255">
                  <c:v>-135.95249999999999</c:v>
                </c:pt>
                <c:pt idx="117256">
                  <c:v>-135.95049999999998</c:v>
                </c:pt>
                <c:pt idx="117257">
                  <c:v>-135.94849999999997</c:v>
                </c:pt>
                <c:pt idx="117258">
                  <c:v>-135.94649999999999</c:v>
                </c:pt>
                <c:pt idx="117259">
                  <c:v>-135.94449999999998</c:v>
                </c:pt>
                <c:pt idx="117260">
                  <c:v>-135.94249999999997</c:v>
                </c:pt>
                <c:pt idx="117261">
                  <c:v>-135.94049999999999</c:v>
                </c:pt>
                <c:pt idx="117262">
                  <c:v>-135.93849999999998</c:v>
                </c:pt>
                <c:pt idx="117263">
                  <c:v>-135.93649999999997</c:v>
                </c:pt>
                <c:pt idx="117264">
                  <c:v>-135.93449999999999</c:v>
                </c:pt>
                <c:pt idx="117265">
                  <c:v>-135.93249999999998</c:v>
                </c:pt>
                <c:pt idx="117266">
                  <c:v>-135.93049999999997</c:v>
                </c:pt>
                <c:pt idx="117267">
                  <c:v>-135.92849999999999</c:v>
                </c:pt>
                <c:pt idx="117268">
                  <c:v>-135.92649999999998</c:v>
                </c:pt>
                <c:pt idx="117269">
                  <c:v>-135.92449999999997</c:v>
                </c:pt>
                <c:pt idx="117270">
                  <c:v>-135.92249999999999</c:v>
                </c:pt>
                <c:pt idx="117271">
                  <c:v>-135.92049999999998</c:v>
                </c:pt>
                <c:pt idx="117272">
                  <c:v>-135.91849999999997</c:v>
                </c:pt>
                <c:pt idx="117273">
                  <c:v>-135.91649999999998</c:v>
                </c:pt>
                <c:pt idx="117274">
                  <c:v>-135.91449999999998</c:v>
                </c:pt>
                <c:pt idx="117275">
                  <c:v>-135.91249999999997</c:v>
                </c:pt>
                <c:pt idx="117276">
                  <c:v>-135.91049999999998</c:v>
                </c:pt>
                <c:pt idx="117277">
                  <c:v>-135.90849999999998</c:v>
                </c:pt>
                <c:pt idx="117278">
                  <c:v>-135.90649999999997</c:v>
                </c:pt>
                <c:pt idx="117279">
                  <c:v>-135.90449999999998</c:v>
                </c:pt>
                <c:pt idx="117280">
                  <c:v>-135.90249999999997</c:v>
                </c:pt>
                <c:pt idx="117281">
                  <c:v>-135.90049999999997</c:v>
                </c:pt>
                <c:pt idx="117282">
                  <c:v>-135.89849999999998</c:v>
                </c:pt>
                <c:pt idx="117283">
                  <c:v>-135.89649999999997</c:v>
                </c:pt>
                <c:pt idx="117284">
                  <c:v>-135.89449999999997</c:v>
                </c:pt>
                <c:pt idx="117285">
                  <c:v>-135.89249999999998</c:v>
                </c:pt>
                <c:pt idx="117286">
                  <c:v>-135.89049999999997</c:v>
                </c:pt>
                <c:pt idx="117287">
                  <c:v>-135.88849999999996</c:v>
                </c:pt>
                <c:pt idx="117288">
                  <c:v>-135.88649999999998</c:v>
                </c:pt>
                <c:pt idx="117289">
                  <c:v>-135.88449999999997</c:v>
                </c:pt>
                <c:pt idx="117290">
                  <c:v>-135.88249999999996</c:v>
                </c:pt>
                <c:pt idx="117291">
                  <c:v>-135.88049999999998</c:v>
                </c:pt>
                <c:pt idx="117292">
                  <c:v>-135.87849999999997</c:v>
                </c:pt>
                <c:pt idx="117293">
                  <c:v>-135.87649999999996</c:v>
                </c:pt>
                <c:pt idx="117294">
                  <c:v>-135.87449999999998</c:v>
                </c:pt>
                <c:pt idx="117295">
                  <c:v>-135.87249999999997</c:v>
                </c:pt>
                <c:pt idx="117296">
                  <c:v>-135.87049999999996</c:v>
                </c:pt>
                <c:pt idx="117297">
                  <c:v>-135.86849999999998</c:v>
                </c:pt>
                <c:pt idx="117298">
                  <c:v>-135.86649999999997</c:v>
                </c:pt>
                <c:pt idx="117299">
                  <c:v>-135.86449999999996</c:v>
                </c:pt>
                <c:pt idx="117300">
                  <c:v>-135.86249999999998</c:v>
                </c:pt>
                <c:pt idx="117301">
                  <c:v>-135.86049999999997</c:v>
                </c:pt>
                <c:pt idx="117302">
                  <c:v>-135.85849999999996</c:v>
                </c:pt>
                <c:pt idx="117303">
                  <c:v>-135.85649999999998</c:v>
                </c:pt>
                <c:pt idx="117304">
                  <c:v>-135.85449999999997</c:v>
                </c:pt>
                <c:pt idx="117305">
                  <c:v>-135.85249999999996</c:v>
                </c:pt>
                <c:pt idx="117306">
                  <c:v>-135.85049999999998</c:v>
                </c:pt>
                <c:pt idx="117307">
                  <c:v>-135.84849999999997</c:v>
                </c:pt>
                <c:pt idx="117308">
                  <c:v>-135.84649999999996</c:v>
                </c:pt>
                <c:pt idx="117309">
                  <c:v>-135.84449999999998</c:v>
                </c:pt>
                <c:pt idx="117310">
                  <c:v>-135.84249999999997</c:v>
                </c:pt>
                <c:pt idx="117311">
                  <c:v>-135.84049999999996</c:v>
                </c:pt>
                <c:pt idx="117312">
                  <c:v>-135.83849999999998</c:v>
                </c:pt>
                <c:pt idx="117313">
                  <c:v>-135.83649999999997</c:v>
                </c:pt>
                <c:pt idx="117314">
                  <c:v>-135.83449999999999</c:v>
                </c:pt>
                <c:pt idx="117315">
                  <c:v>-135.83249999999998</c:v>
                </c:pt>
                <c:pt idx="117316">
                  <c:v>-135.83049999999997</c:v>
                </c:pt>
                <c:pt idx="117317">
                  <c:v>-135.82849999999999</c:v>
                </c:pt>
                <c:pt idx="117318">
                  <c:v>-135.82649999999998</c:v>
                </c:pt>
                <c:pt idx="117319">
                  <c:v>-135.82449999999997</c:v>
                </c:pt>
                <c:pt idx="117320">
                  <c:v>-135.82249999999999</c:v>
                </c:pt>
                <c:pt idx="117321">
                  <c:v>-135.82049999999998</c:v>
                </c:pt>
                <c:pt idx="117322">
                  <c:v>-135.81849999999997</c:v>
                </c:pt>
                <c:pt idx="117323">
                  <c:v>-135.81649999999999</c:v>
                </c:pt>
                <c:pt idx="117324">
                  <c:v>-135.81449999999998</c:v>
                </c:pt>
                <c:pt idx="117325">
                  <c:v>-135.81249999999997</c:v>
                </c:pt>
                <c:pt idx="117326">
                  <c:v>-135.81049999999999</c:v>
                </c:pt>
                <c:pt idx="117327">
                  <c:v>-135.80849999999998</c:v>
                </c:pt>
                <c:pt idx="117328">
                  <c:v>-135.80649999999997</c:v>
                </c:pt>
                <c:pt idx="117329">
                  <c:v>-135.80449999999999</c:v>
                </c:pt>
                <c:pt idx="117330">
                  <c:v>-135.80249999999998</c:v>
                </c:pt>
                <c:pt idx="117331">
                  <c:v>-135.80049999999997</c:v>
                </c:pt>
                <c:pt idx="117332">
                  <c:v>-135.79849999999999</c:v>
                </c:pt>
                <c:pt idx="117333">
                  <c:v>-135.79649999999998</c:v>
                </c:pt>
                <c:pt idx="117334">
                  <c:v>-135.79449999999997</c:v>
                </c:pt>
                <c:pt idx="117335">
                  <c:v>-135.79249999999999</c:v>
                </c:pt>
                <c:pt idx="117336">
                  <c:v>-135.79049999999998</c:v>
                </c:pt>
                <c:pt idx="117337">
                  <c:v>-135.78849999999997</c:v>
                </c:pt>
                <c:pt idx="117338">
                  <c:v>-135.78649999999999</c:v>
                </c:pt>
                <c:pt idx="117339">
                  <c:v>-135.78449999999998</c:v>
                </c:pt>
                <c:pt idx="117340">
                  <c:v>-135.78249999999997</c:v>
                </c:pt>
                <c:pt idx="117341">
                  <c:v>-135.78049999999999</c:v>
                </c:pt>
                <c:pt idx="117342">
                  <c:v>-135.77849999999998</c:v>
                </c:pt>
                <c:pt idx="117343">
                  <c:v>-135.77649999999997</c:v>
                </c:pt>
                <c:pt idx="117344">
                  <c:v>-135.77449999999999</c:v>
                </c:pt>
                <c:pt idx="117345">
                  <c:v>-135.77249999999998</c:v>
                </c:pt>
                <c:pt idx="117346">
                  <c:v>-135.77049999999997</c:v>
                </c:pt>
                <c:pt idx="117347">
                  <c:v>-135.76849999999999</c:v>
                </c:pt>
                <c:pt idx="117348">
                  <c:v>-135.76649999999998</c:v>
                </c:pt>
                <c:pt idx="117349">
                  <c:v>-135.76449999999997</c:v>
                </c:pt>
                <c:pt idx="117350">
                  <c:v>-135.76249999999999</c:v>
                </c:pt>
                <c:pt idx="117351">
                  <c:v>-135.76049999999998</c:v>
                </c:pt>
                <c:pt idx="117352">
                  <c:v>-135.75849999999997</c:v>
                </c:pt>
                <c:pt idx="117353">
                  <c:v>-135.75649999999999</c:v>
                </c:pt>
                <c:pt idx="117354">
                  <c:v>-135.75449999999998</c:v>
                </c:pt>
                <c:pt idx="117355">
                  <c:v>-135.75249999999997</c:v>
                </c:pt>
                <c:pt idx="117356">
                  <c:v>-135.75049999999999</c:v>
                </c:pt>
                <c:pt idx="117357">
                  <c:v>-135.74849999999998</c:v>
                </c:pt>
                <c:pt idx="117358">
                  <c:v>-135.74649999999997</c:v>
                </c:pt>
                <c:pt idx="117359">
                  <c:v>-135.74449999999999</c:v>
                </c:pt>
                <c:pt idx="117360">
                  <c:v>-135.74249999999998</c:v>
                </c:pt>
                <c:pt idx="117361">
                  <c:v>-135.74049999999997</c:v>
                </c:pt>
                <c:pt idx="117362">
                  <c:v>-135.73849999999999</c:v>
                </c:pt>
                <c:pt idx="117363">
                  <c:v>-135.73649999999998</c:v>
                </c:pt>
                <c:pt idx="117364">
                  <c:v>-135.73449999999997</c:v>
                </c:pt>
                <c:pt idx="117365">
                  <c:v>-135.73249999999999</c:v>
                </c:pt>
                <c:pt idx="117366">
                  <c:v>-135.73049999999998</c:v>
                </c:pt>
                <c:pt idx="117367">
                  <c:v>-135.72849999999997</c:v>
                </c:pt>
                <c:pt idx="117368">
                  <c:v>-135.72649999999999</c:v>
                </c:pt>
                <c:pt idx="117369">
                  <c:v>-135.72449999999998</c:v>
                </c:pt>
                <c:pt idx="117370">
                  <c:v>-135.72249999999997</c:v>
                </c:pt>
                <c:pt idx="117371">
                  <c:v>-135.72049999999999</c:v>
                </c:pt>
                <c:pt idx="117372">
                  <c:v>-135.71849999999998</c:v>
                </c:pt>
                <c:pt idx="117373">
                  <c:v>-135.71649999999997</c:v>
                </c:pt>
                <c:pt idx="117374">
                  <c:v>-135.71449999999999</c:v>
                </c:pt>
                <c:pt idx="117375">
                  <c:v>-135.71249999999998</c:v>
                </c:pt>
                <c:pt idx="117376">
                  <c:v>-135.71049999999997</c:v>
                </c:pt>
                <c:pt idx="117377">
                  <c:v>-135.70849999999999</c:v>
                </c:pt>
                <c:pt idx="117378">
                  <c:v>-135.70649999999998</c:v>
                </c:pt>
                <c:pt idx="117379">
                  <c:v>-135.70449999999997</c:v>
                </c:pt>
                <c:pt idx="117380">
                  <c:v>-135.70249999999999</c:v>
                </c:pt>
                <c:pt idx="117381">
                  <c:v>-135.70049999999998</c:v>
                </c:pt>
                <c:pt idx="117382">
                  <c:v>-135.69849999999997</c:v>
                </c:pt>
                <c:pt idx="117383">
                  <c:v>-135.69649999999999</c:v>
                </c:pt>
                <c:pt idx="117384">
                  <c:v>-135.69449999999998</c:v>
                </c:pt>
                <c:pt idx="117385">
                  <c:v>-135.69249999999997</c:v>
                </c:pt>
                <c:pt idx="117386">
                  <c:v>-135.69049999999999</c:v>
                </c:pt>
                <c:pt idx="117387">
                  <c:v>-135.68849999999998</c:v>
                </c:pt>
                <c:pt idx="117388">
                  <c:v>-135.68649999999997</c:v>
                </c:pt>
                <c:pt idx="117389">
                  <c:v>-135.68449999999999</c:v>
                </c:pt>
                <c:pt idx="117390">
                  <c:v>-135.68249999999998</c:v>
                </c:pt>
                <c:pt idx="117391">
                  <c:v>-135.68049999999997</c:v>
                </c:pt>
                <c:pt idx="117392">
                  <c:v>-135.67849999999999</c:v>
                </c:pt>
                <c:pt idx="117393">
                  <c:v>-135.67649999999998</c:v>
                </c:pt>
                <c:pt idx="117394">
                  <c:v>-135.67449999999997</c:v>
                </c:pt>
                <c:pt idx="117395">
                  <c:v>-135.67249999999999</c:v>
                </c:pt>
                <c:pt idx="117396">
                  <c:v>-135.67049999999998</c:v>
                </c:pt>
                <c:pt idx="117397">
                  <c:v>-135.66849999999997</c:v>
                </c:pt>
                <c:pt idx="117398">
                  <c:v>-135.66649999999998</c:v>
                </c:pt>
                <c:pt idx="117399">
                  <c:v>-135.66449999999998</c:v>
                </c:pt>
                <c:pt idx="117400">
                  <c:v>-135.66249999999997</c:v>
                </c:pt>
                <c:pt idx="117401">
                  <c:v>-135.66049999999998</c:v>
                </c:pt>
                <c:pt idx="117402">
                  <c:v>-135.65849999999998</c:v>
                </c:pt>
                <c:pt idx="117403">
                  <c:v>-135.65649999999997</c:v>
                </c:pt>
                <c:pt idx="117404">
                  <c:v>-135.65449999999998</c:v>
                </c:pt>
                <c:pt idx="117405">
                  <c:v>-135.65249999999997</c:v>
                </c:pt>
                <c:pt idx="117406">
                  <c:v>-135.65049999999997</c:v>
                </c:pt>
                <c:pt idx="117407">
                  <c:v>-135.64849999999998</c:v>
                </c:pt>
                <c:pt idx="117408">
                  <c:v>-135.64649999999997</c:v>
                </c:pt>
                <c:pt idx="117409">
                  <c:v>-135.64449999999997</c:v>
                </c:pt>
                <c:pt idx="117410">
                  <c:v>-135.64249999999998</c:v>
                </c:pt>
                <c:pt idx="117411">
                  <c:v>-135.64049999999997</c:v>
                </c:pt>
                <c:pt idx="117412">
                  <c:v>-135.63849999999996</c:v>
                </c:pt>
                <c:pt idx="117413">
                  <c:v>-135.63649999999998</c:v>
                </c:pt>
                <c:pt idx="117414">
                  <c:v>-135.63449999999997</c:v>
                </c:pt>
                <c:pt idx="117415">
                  <c:v>-135.63249999999996</c:v>
                </c:pt>
                <c:pt idx="117416">
                  <c:v>-135.63049999999998</c:v>
                </c:pt>
                <c:pt idx="117417">
                  <c:v>-135.62849999999997</c:v>
                </c:pt>
                <c:pt idx="117418">
                  <c:v>-135.62649999999996</c:v>
                </c:pt>
                <c:pt idx="117419">
                  <c:v>-135.62449999999998</c:v>
                </c:pt>
                <c:pt idx="117420">
                  <c:v>-135.62249999999997</c:v>
                </c:pt>
                <c:pt idx="117421">
                  <c:v>-135.62049999999996</c:v>
                </c:pt>
                <c:pt idx="117422">
                  <c:v>-135.61849999999998</c:v>
                </c:pt>
                <c:pt idx="117423">
                  <c:v>-135.61649999999997</c:v>
                </c:pt>
                <c:pt idx="117424">
                  <c:v>-135.61449999999996</c:v>
                </c:pt>
                <c:pt idx="117425">
                  <c:v>-135.61249999999998</c:v>
                </c:pt>
                <c:pt idx="117426">
                  <c:v>-135.61049999999997</c:v>
                </c:pt>
                <c:pt idx="117427">
                  <c:v>-135.60849999999996</c:v>
                </c:pt>
                <c:pt idx="117428">
                  <c:v>-135.60649999999998</c:v>
                </c:pt>
                <c:pt idx="117429">
                  <c:v>-135.60449999999997</c:v>
                </c:pt>
                <c:pt idx="117430">
                  <c:v>-135.60249999999996</c:v>
                </c:pt>
                <c:pt idx="117431">
                  <c:v>-135.60049999999998</c:v>
                </c:pt>
                <c:pt idx="117432">
                  <c:v>-135.59849999999997</c:v>
                </c:pt>
                <c:pt idx="117433">
                  <c:v>-135.59649999999996</c:v>
                </c:pt>
                <c:pt idx="117434">
                  <c:v>-135.59449999999998</c:v>
                </c:pt>
                <c:pt idx="117435">
                  <c:v>-135.59249999999997</c:v>
                </c:pt>
                <c:pt idx="117436">
                  <c:v>-135.59049999999996</c:v>
                </c:pt>
                <c:pt idx="117437">
                  <c:v>-135.58849999999998</c:v>
                </c:pt>
                <c:pt idx="117438">
                  <c:v>-135.58649999999997</c:v>
                </c:pt>
                <c:pt idx="117439">
                  <c:v>-135.58449999999999</c:v>
                </c:pt>
                <c:pt idx="117440">
                  <c:v>-135.58249999999998</c:v>
                </c:pt>
                <c:pt idx="117441">
                  <c:v>-135.58049999999997</c:v>
                </c:pt>
                <c:pt idx="117442">
                  <c:v>-135.57849999999999</c:v>
                </c:pt>
                <c:pt idx="117443">
                  <c:v>-135.57649999999998</c:v>
                </c:pt>
                <c:pt idx="117444">
                  <c:v>-135.57449999999997</c:v>
                </c:pt>
                <c:pt idx="117445">
                  <c:v>-135.57249999999999</c:v>
                </c:pt>
                <c:pt idx="117446">
                  <c:v>-135.57049999999998</c:v>
                </c:pt>
                <c:pt idx="117447">
                  <c:v>-135.56849999999997</c:v>
                </c:pt>
                <c:pt idx="117448">
                  <c:v>-135.56649999999999</c:v>
                </c:pt>
                <c:pt idx="117449">
                  <c:v>-135.56449999999998</c:v>
                </c:pt>
                <c:pt idx="117450">
                  <c:v>-135.56249999999997</c:v>
                </c:pt>
                <c:pt idx="117451">
                  <c:v>-135.56049999999999</c:v>
                </c:pt>
                <c:pt idx="117452">
                  <c:v>-135.55849999999998</c:v>
                </c:pt>
                <c:pt idx="117453">
                  <c:v>-135.55649999999997</c:v>
                </c:pt>
                <c:pt idx="117454">
                  <c:v>-135.55449999999999</c:v>
                </c:pt>
                <c:pt idx="117455">
                  <c:v>-135.55249999999998</c:v>
                </c:pt>
                <c:pt idx="117456">
                  <c:v>-135.55049999999997</c:v>
                </c:pt>
                <c:pt idx="117457">
                  <c:v>-135.54849999999999</c:v>
                </c:pt>
                <c:pt idx="117458">
                  <c:v>-135.54649999999998</c:v>
                </c:pt>
                <c:pt idx="117459">
                  <c:v>-135.54449999999997</c:v>
                </c:pt>
                <c:pt idx="117460">
                  <c:v>-135.54249999999999</c:v>
                </c:pt>
                <c:pt idx="117461">
                  <c:v>-135.54049999999998</c:v>
                </c:pt>
                <c:pt idx="117462">
                  <c:v>-135.53849999999997</c:v>
                </c:pt>
                <c:pt idx="117463">
                  <c:v>-135.53649999999999</c:v>
                </c:pt>
                <c:pt idx="117464">
                  <c:v>-135.53449999999998</c:v>
                </c:pt>
                <c:pt idx="117465">
                  <c:v>-135.53249999999997</c:v>
                </c:pt>
                <c:pt idx="117466">
                  <c:v>-135.53049999999999</c:v>
                </c:pt>
                <c:pt idx="117467">
                  <c:v>-135.52849999999998</c:v>
                </c:pt>
                <c:pt idx="117468">
                  <c:v>-135.52649999999997</c:v>
                </c:pt>
                <c:pt idx="117469">
                  <c:v>-135.52449999999999</c:v>
                </c:pt>
                <c:pt idx="117470">
                  <c:v>-135.52249999999998</c:v>
                </c:pt>
                <c:pt idx="117471">
                  <c:v>-135.52049999999997</c:v>
                </c:pt>
                <c:pt idx="117472">
                  <c:v>-135.51849999999999</c:v>
                </c:pt>
                <c:pt idx="117473">
                  <c:v>-135.51649999999998</c:v>
                </c:pt>
                <c:pt idx="117474">
                  <c:v>-135.51449999999997</c:v>
                </c:pt>
                <c:pt idx="117475">
                  <c:v>-135.51249999999999</c:v>
                </c:pt>
                <c:pt idx="117476">
                  <c:v>-135.51049999999998</c:v>
                </c:pt>
                <c:pt idx="117477">
                  <c:v>-135.50849999999997</c:v>
                </c:pt>
                <c:pt idx="117478">
                  <c:v>-135.50649999999999</c:v>
                </c:pt>
                <c:pt idx="117479">
                  <c:v>-135.50449999999998</c:v>
                </c:pt>
                <c:pt idx="117480">
                  <c:v>-135.50249999999997</c:v>
                </c:pt>
                <c:pt idx="117481">
                  <c:v>-135.50049999999999</c:v>
                </c:pt>
                <c:pt idx="117482">
                  <c:v>-135.49849999999998</c:v>
                </c:pt>
                <c:pt idx="117483">
                  <c:v>-135.49649999999997</c:v>
                </c:pt>
                <c:pt idx="117484">
                  <c:v>-135.49449999999999</c:v>
                </c:pt>
                <c:pt idx="117485">
                  <c:v>-135.49249999999998</c:v>
                </c:pt>
                <c:pt idx="117486">
                  <c:v>-135.49049999999997</c:v>
                </c:pt>
                <c:pt idx="117487">
                  <c:v>-135.48849999999999</c:v>
                </c:pt>
                <c:pt idx="117488">
                  <c:v>-135.48649999999998</c:v>
                </c:pt>
                <c:pt idx="117489">
                  <c:v>-135.48449999999997</c:v>
                </c:pt>
                <c:pt idx="117490">
                  <c:v>-135.48249999999999</c:v>
                </c:pt>
                <c:pt idx="117491">
                  <c:v>-135.48049999999998</c:v>
                </c:pt>
                <c:pt idx="117492">
                  <c:v>-135.47849999999997</c:v>
                </c:pt>
                <c:pt idx="117493">
                  <c:v>-135.47649999999999</c:v>
                </c:pt>
                <c:pt idx="117494">
                  <c:v>-135.47449999999998</c:v>
                </c:pt>
                <c:pt idx="117495">
                  <c:v>-135.47249999999997</c:v>
                </c:pt>
                <c:pt idx="117496">
                  <c:v>-135.47049999999999</c:v>
                </c:pt>
                <c:pt idx="117497">
                  <c:v>-135.46849999999998</c:v>
                </c:pt>
                <c:pt idx="117498">
                  <c:v>-135.46649999999997</c:v>
                </c:pt>
                <c:pt idx="117499">
                  <c:v>-135.46449999999999</c:v>
                </c:pt>
                <c:pt idx="117500">
                  <c:v>-135.46249999999998</c:v>
                </c:pt>
                <c:pt idx="117501">
                  <c:v>-135.46049999999997</c:v>
                </c:pt>
                <c:pt idx="117502">
                  <c:v>-135.45849999999999</c:v>
                </c:pt>
                <c:pt idx="117503">
                  <c:v>-135.45649999999998</c:v>
                </c:pt>
                <c:pt idx="117504">
                  <c:v>-135.45449999999997</c:v>
                </c:pt>
                <c:pt idx="117505">
                  <c:v>-135.45249999999999</c:v>
                </c:pt>
                <c:pt idx="117506">
                  <c:v>-135.45049999999998</c:v>
                </c:pt>
                <c:pt idx="117507">
                  <c:v>-135.44849999999997</c:v>
                </c:pt>
                <c:pt idx="117508">
                  <c:v>-135.44649999999999</c:v>
                </c:pt>
                <c:pt idx="117509">
                  <c:v>-135.44449999999998</c:v>
                </c:pt>
                <c:pt idx="117510">
                  <c:v>-135.44249999999997</c:v>
                </c:pt>
                <c:pt idx="117511">
                  <c:v>-135.44049999999999</c:v>
                </c:pt>
                <c:pt idx="117512">
                  <c:v>-135.43849999999998</c:v>
                </c:pt>
                <c:pt idx="117513">
                  <c:v>-135.43649999999997</c:v>
                </c:pt>
                <c:pt idx="117514">
                  <c:v>-135.43449999999999</c:v>
                </c:pt>
                <c:pt idx="117515">
                  <c:v>-135.43249999999998</c:v>
                </c:pt>
                <c:pt idx="117516">
                  <c:v>-135.43049999999997</c:v>
                </c:pt>
                <c:pt idx="117517">
                  <c:v>-135.42849999999999</c:v>
                </c:pt>
                <c:pt idx="117518">
                  <c:v>-135.42649999999998</c:v>
                </c:pt>
                <c:pt idx="117519">
                  <c:v>-135.42449999999997</c:v>
                </c:pt>
                <c:pt idx="117520">
                  <c:v>-135.42249999999999</c:v>
                </c:pt>
                <c:pt idx="117521">
                  <c:v>-135.42049999999998</c:v>
                </c:pt>
                <c:pt idx="117522">
                  <c:v>-135.41849999999997</c:v>
                </c:pt>
                <c:pt idx="117523">
                  <c:v>-135.41649999999998</c:v>
                </c:pt>
                <c:pt idx="117524">
                  <c:v>-135.41449999999998</c:v>
                </c:pt>
                <c:pt idx="117525">
                  <c:v>-135.41249999999997</c:v>
                </c:pt>
                <c:pt idx="117526">
                  <c:v>-135.41049999999998</c:v>
                </c:pt>
                <c:pt idx="117527">
                  <c:v>-135.40849999999998</c:v>
                </c:pt>
                <c:pt idx="117528">
                  <c:v>-135.40649999999997</c:v>
                </c:pt>
                <c:pt idx="117529">
                  <c:v>-135.40449999999998</c:v>
                </c:pt>
                <c:pt idx="117530">
                  <c:v>-135.40249999999997</c:v>
                </c:pt>
                <c:pt idx="117531">
                  <c:v>-135.40049999999997</c:v>
                </c:pt>
                <c:pt idx="117532">
                  <c:v>-135.39849999999998</c:v>
                </c:pt>
                <c:pt idx="117533">
                  <c:v>-135.39649999999997</c:v>
                </c:pt>
                <c:pt idx="117534">
                  <c:v>-135.39449999999997</c:v>
                </c:pt>
                <c:pt idx="117535">
                  <c:v>-135.39249999999998</c:v>
                </c:pt>
                <c:pt idx="117536">
                  <c:v>-135.39049999999997</c:v>
                </c:pt>
                <c:pt idx="117537">
                  <c:v>-135.38849999999996</c:v>
                </c:pt>
                <c:pt idx="117538">
                  <c:v>-135.38649999999998</c:v>
                </c:pt>
                <c:pt idx="117539">
                  <c:v>-135.38449999999997</c:v>
                </c:pt>
                <c:pt idx="117540">
                  <c:v>-135.38249999999996</c:v>
                </c:pt>
                <c:pt idx="117541">
                  <c:v>-135.38049999999998</c:v>
                </c:pt>
                <c:pt idx="117542">
                  <c:v>-135.37849999999997</c:v>
                </c:pt>
                <c:pt idx="117543">
                  <c:v>-135.37649999999996</c:v>
                </c:pt>
                <c:pt idx="117544">
                  <c:v>-135.37449999999998</c:v>
                </c:pt>
                <c:pt idx="117545">
                  <c:v>-135.37249999999997</c:v>
                </c:pt>
                <c:pt idx="117546">
                  <c:v>-135.37049999999996</c:v>
                </c:pt>
                <c:pt idx="117547">
                  <c:v>-135.36849999999998</c:v>
                </c:pt>
                <c:pt idx="117548">
                  <c:v>-135.36649999999997</c:v>
                </c:pt>
                <c:pt idx="117549">
                  <c:v>-135.36449999999996</c:v>
                </c:pt>
                <c:pt idx="117550">
                  <c:v>-135.36249999999998</c:v>
                </c:pt>
                <c:pt idx="117551">
                  <c:v>-135.36049999999997</c:v>
                </c:pt>
                <c:pt idx="117552">
                  <c:v>-135.35849999999996</c:v>
                </c:pt>
                <c:pt idx="117553">
                  <c:v>-135.35649999999998</c:v>
                </c:pt>
                <c:pt idx="117554">
                  <c:v>-135.35449999999997</c:v>
                </c:pt>
                <c:pt idx="117555">
                  <c:v>-135.35249999999996</c:v>
                </c:pt>
                <c:pt idx="117556">
                  <c:v>-135.35049999999998</c:v>
                </c:pt>
                <c:pt idx="117557">
                  <c:v>-135.34849999999997</c:v>
                </c:pt>
                <c:pt idx="117558">
                  <c:v>-135.34649999999996</c:v>
                </c:pt>
                <c:pt idx="117559">
                  <c:v>-135.34449999999998</c:v>
                </c:pt>
                <c:pt idx="117560">
                  <c:v>-135.34249999999997</c:v>
                </c:pt>
                <c:pt idx="117561">
                  <c:v>-135.34049999999996</c:v>
                </c:pt>
                <c:pt idx="117562">
                  <c:v>-135.33849999999998</c:v>
                </c:pt>
                <c:pt idx="117563">
                  <c:v>-135.33649999999997</c:v>
                </c:pt>
                <c:pt idx="117564">
                  <c:v>-135.33449999999999</c:v>
                </c:pt>
                <c:pt idx="117565">
                  <c:v>-135.33249999999998</c:v>
                </c:pt>
                <c:pt idx="117566">
                  <c:v>-135.33049999999997</c:v>
                </c:pt>
                <c:pt idx="117567">
                  <c:v>-135.32849999999999</c:v>
                </c:pt>
                <c:pt idx="117568">
                  <c:v>-135.32649999999998</c:v>
                </c:pt>
                <c:pt idx="117569">
                  <c:v>-135.32449999999997</c:v>
                </c:pt>
                <c:pt idx="117570">
                  <c:v>-135.32249999999999</c:v>
                </c:pt>
                <c:pt idx="117571">
                  <c:v>-135.32049999999998</c:v>
                </c:pt>
                <c:pt idx="117572">
                  <c:v>-135.31849999999997</c:v>
                </c:pt>
                <c:pt idx="117573">
                  <c:v>-135.31649999999999</c:v>
                </c:pt>
                <c:pt idx="117574">
                  <c:v>-135.31449999999998</c:v>
                </c:pt>
                <c:pt idx="117575">
                  <c:v>-135.31249999999997</c:v>
                </c:pt>
                <c:pt idx="117576">
                  <c:v>-135.31049999999999</c:v>
                </c:pt>
                <c:pt idx="117577">
                  <c:v>-135.30849999999998</c:v>
                </c:pt>
                <c:pt idx="117578">
                  <c:v>-135.30649999999997</c:v>
                </c:pt>
                <c:pt idx="117579">
                  <c:v>-135.30449999999999</c:v>
                </c:pt>
                <c:pt idx="117580">
                  <c:v>-135.30249999999998</c:v>
                </c:pt>
                <c:pt idx="117581">
                  <c:v>-135.30049999999997</c:v>
                </c:pt>
                <c:pt idx="117582">
                  <c:v>-135.29849999999999</c:v>
                </c:pt>
                <c:pt idx="117583">
                  <c:v>-135.29649999999998</c:v>
                </c:pt>
                <c:pt idx="117584">
                  <c:v>-135.29449999999997</c:v>
                </c:pt>
                <c:pt idx="117585">
                  <c:v>-135.29249999999999</c:v>
                </c:pt>
                <c:pt idx="117586">
                  <c:v>-135.29049999999998</c:v>
                </c:pt>
                <c:pt idx="117587">
                  <c:v>-135.28849999999997</c:v>
                </c:pt>
                <c:pt idx="117588">
                  <c:v>-135.28649999999999</c:v>
                </c:pt>
                <c:pt idx="117589">
                  <c:v>-135.28449999999998</c:v>
                </c:pt>
                <c:pt idx="117590">
                  <c:v>-135.28249999999997</c:v>
                </c:pt>
                <c:pt idx="117591">
                  <c:v>-135.28049999999999</c:v>
                </c:pt>
                <c:pt idx="117592">
                  <c:v>-135.27849999999998</c:v>
                </c:pt>
                <c:pt idx="117593">
                  <c:v>-135.27649999999997</c:v>
                </c:pt>
                <c:pt idx="117594">
                  <c:v>-135.27449999999999</c:v>
                </c:pt>
                <c:pt idx="117595">
                  <c:v>-135.27249999999998</c:v>
                </c:pt>
                <c:pt idx="117596">
                  <c:v>-135.27049999999997</c:v>
                </c:pt>
                <c:pt idx="117597">
                  <c:v>-135.26849999999999</c:v>
                </c:pt>
                <c:pt idx="117598">
                  <c:v>-135.26649999999998</c:v>
                </c:pt>
                <c:pt idx="117599">
                  <c:v>-135.26449999999997</c:v>
                </c:pt>
                <c:pt idx="117600">
                  <c:v>-135.26249999999999</c:v>
                </c:pt>
                <c:pt idx="117601">
                  <c:v>-135.26049999999998</c:v>
                </c:pt>
                <c:pt idx="117602">
                  <c:v>-135.25849999999997</c:v>
                </c:pt>
                <c:pt idx="117603">
                  <c:v>-135.25649999999999</c:v>
                </c:pt>
                <c:pt idx="117604">
                  <c:v>-135.25449999999998</c:v>
                </c:pt>
                <c:pt idx="117605">
                  <c:v>-135.25249999999997</c:v>
                </c:pt>
                <c:pt idx="117606">
                  <c:v>-135.25049999999999</c:v>
                </c:pt>
                <c:pt idx="117607">
                  <c:v>-135.24849999999998</c:v>
                </c:pt>
                <c:pt idx="117608">
                  <c:v>-135.24649999999997</c:v>
                </c:pt>
                <c:pt idx="117609">
                  <c:v>-135.24449999999999</c:v>
                </c:pt>
                <c:pt idx="117610">
                  <c:v>-135.24249999999998</c:v>
                </c:pt>
                <c:pt idx="117611">
                  <c:v>-135.24049999999997</c:v>
                </c:pt>
                <c:pt idx="117612">
                  <c:v>-135.23849999999999</c:v>
                </c:pt>
                <c:pt idx="117613">
                  <c:v>-135.23649999999998</c:v>
                </c:pt>
                <c:pt idx="117614">
                  <c:v>-135.23449999999997</c:v>
                </c:pt>
                <c:pt idx="117615">
                  <c:v>-135.23249999999999</c:v>
                </c:pt>
                <c:pt idx="117616">
                  <c:v>-135.23049999999998</c:v>
                </c:pt>
                <c:pt idx="117617">
                  <c:v>-135.22849999999997</c:v>
                </c:pt>
                <c:pt idx="117618">
                  <c:v>-135.22649999999999</c:v>
                </c:pt>
                <c:pt idx="117619">
                  <c:v>-135.22449999999998</c:v>
                </c:pt>
                <c:pt idx="117620">
                  <c:v>-135.22249999999997</c:v>
                </c:pt>
                <c:pt idx="117621">
                  <c:v>-135.22049999999999</c:v>
                </c:pt>
                <c:pt idx="117622">
                  <c:v>-135.21849999999998</c:v>
                </c:pt>
                <c:pt idx="117623">
                  <c:v>-135.21649999999997</c:v>
                </c:pt>
                <c:pt idx="117624">
                  <c:v>-135.21449999999999</c:v>
                </c:pt>
                <c:pt idx="117625">
                  <c:v>-135.21249999999998</c:v>
                </c:pt>
                <c:pt idx="117626">
                  <c:v>-135.21049999999997</c:v>
                </c:pt>
                <c:pt idx="117627">
                  <c:v>-135.20849999999999</c:v>
                </c:pt>
                <c:pt idx="117628">
                  <c:v>-135.20649999999998</c:v>
                </c:pt>
                <c:pt idx="117629">
                  <c:v>-135.20449999999997</c:v>
                </c:pt>
                <c:pt idx="117630">
                  <c:v>-135.20249999999999</c:v>
                </c:pt>
                <c:pt idx="117631">
                  <c:v>-135.20049999999998</c:v>
                </c:pt>
                <c:pt idx="117632">
                  <c:v>-135.19849999999997</c:v>
                </c:pt>
                <c:pt idx="117633">
                  <c:v>-135.19649999999999</c:v>
                </c:pt>
                <c:pt idx="117634">
                  <c:v>-135.19449999999998</c:v>
                </c:pt>
                <c:pt idx="117635">
                  <c:v>-135.19249999999997</c:v>
                </c:pt>
                <c:pt idx="117636">
                  <c:v>-135.19049999999999</c:v>
                </c:pt>
                <c:pt idx="117637">
                  <c:v>-135.18849999999998</c:v>
                </c:pt>
                <c:pt idx="117638">
                  <c:v>-135.18649999999997</c:v>
                </c:pt>
                <c:pt idx="117639">
                  <c:v>-135.18449999999999</c:v>
                </c:pt>
                <c:pt idx="117640">
                  <c:v>-135.18249999999998</c:v>
                </c:pt>
                <c:pt idx="117641">
                  <c:v>-135.18049999999997</c:v>
                </c:pt>
                <c:pt idx="117642">
                  <c:v>-135.17849999999999</c:v>
                </c:pt>
                <c:pt idx="117643">
                  <c:v>-135.17649999999998</c:v>
                </c:pt>
                <c:pt idx="117644">
                  <c:v>-135.17449999999997</c:v>
                </c:pt>
                <c:pt idx="117645">
                  <c:v>-135.17249999999999</c:v>
                </c:pt>
                <c:pt idx="117646">
                  <c:v>-135.17049999999998</c:v>
                </c:pt>
                <c:pt idx="117647">
                  <c:v>-135.16849999999997</c:v>
                </c:pt>
                <c:pt idx="117648">
                  <c:v>-135.16649999999998</c:v>
                </c:pt>
                <c:pt idx="117649">
                  <c:v>-135.16449999999998</c:v>
                </c:pt>
                <c:pt idx="117650">
                  <c:v>-135.16249999999997</c:v>
                </c:pt>
                <c:pt idx="117651">
                  <c:v>-135.16049999999998</c:v>
                </c:pt>
                <c:pt idx="117652">
                  <c:v>-135.15849999999998</c:v>
                </c:pt>
                <c:pt idx="117653">
                  <c:v>-135.15649999999997</c:v>
                </c:pt>
                <c:pt idx="117654">
                  <c:v>-135.15449999999998</c:v>
                </c:pt>
                <c:pt idx="117655">
                  <c:v>-135.15249999999997</c:v>
                </c:pt>
                <c:pt idx="117656">
                  <c:v>-135.15049999999997</c:v>
                </c:pt>
                <c:pt idx="117657">
                  <c:v>-135.14849999999998</c:v>
                </c:pt>
                <c:pt idx="117658">
                  <c:v>-135.14649999999997</c:v>
                </c:pt>
                <c:pt idx="117659">
                  <c:v>-135.14449999999997</c:v>
                </c:pt>
                <c:pt idx="117660">
                  <c:v>-135.14249999999998</c:v>
                </c:pt>
                <c:pt idx="117661">
                  <c:v>-135.14049999999997</c:v>
                </c:pt>
                <c:pt idx="117662">
                  <c:v>-135.13849999999996</c:v>
                </c:pt>
                <c:pt idx="117663">
                  <c:v>-135.13649999999998</c:v>
                </c:pt>
                <c:pt idx="117664">
                  <c:v>-135.13449999999997</c:v>
                </c:pt>
                <c:pt idx="117665">
                  <c:v>-135.13249999999996</c:v>
                </c:pt>
                <c:pt idx="117666">
                  <c:v>-135.13049999999998</c:v>
                </c:pt>
                <c:pt idx="117667">
                  <c:v>-135.12849999999997</c:v>
                </c:pt>
                <c:pt idx="117668">
                  <c:v>-135.12649999999996</c:v>
                </c:pt>
                <c:pt idx="117669">
                  <c:v>-135.12449999999998</c:v>
                </c:pt>
                <c:pt idx="117670">
                  <c:v>-135.12249999999997</c:v>
                </c:pt>
                <c:pt idx="117671">
                  <c:v>-135.12049999999996</c:v>
                </c:pt>
                <c:pt idx="117672">
                  <c:v>-135.11849999999998</c:v>
                </c:pt>
                <c:pt idx="117673">
                  <c:v>-135.11649999999997</c:v>
                </c:pt>
                <c:pt idx="117674">
                  <c:v>-135.11449999999996</c:v>
                </c:pt>
                <c:pt idx="117675">
                  <c:v>-135.11249999999998</c:v>
                </c:pt>
                <c:pt idx="117676">
                  <c:v>-135.11049999999997</c:v>
                </c:pt>
                <c:pt idx="117677">
                  <c:v>-135.10849999999996</c:v>
                </c:pt>
                <c:pt idx="117678">
                  <c:v>-135.10649999999998</c:v>
                </c:pt>
                <c:pt idx="117679">
                  <c:v>-135.10449999999997</c:v>
                </c:pt>
                <c:pt idx="117680">
                  <c:v>-135.10249999999996</c:v>
                </c:pt>
                <c:pt idx="117681">
                  <c:v>-135.10049999999998</c:v>
                </c:pt>
                <c:pt idx="117682">
                  <c:v>-135.09849999999997</c:v>
                </c:pt>
                <c:pt idx="117683">
                  <c:v>-135.09649999999996</c:v>
                </c:pt>
                <c:pt idx="117684">
                  <c:v>-135.09449999999998</c:v>
                </c:pt>
                <c:pt idx="117685">
                  <c:v>-135.09249999999997</c:v>
                </c:pt>
                <c:pt idx="117686">
                  <c:v>-135.09049999999996</c:v>
                </c:pt>
                <c:pt idx="117687">
                  <c:v>-135.08849999999998</c:v>
                </c:pt>
                <c:pt idx="117688">
                  <c:v>-135.08649999999997</c:v>
                </c:pt>
                <c:pt idx="117689">
                  <c:v>-135.08449999999999</c:v>
                </c:pt>
                <c:pt idx="117690">
                  <c:v>-135.08249999999998</c:v>
                </c:pt>
                <c:pt idx="117691">
                  <c:v>-135.08049999999997</c:v>
                </c:pt>
                <c:pt idx="117692">
                  <c:v>-135.07849999999999</c:v>
                </c:pt>
                <c:pt idx="117693">
                  <c:v>-135.07649999999998</c:v>
                </c:pt>
                <c:pt idx="117694">
                  <c:v>-135.07449999999997</c:v>
                </c:pt>
                <c:pt idx="117695">
                  <c:v>-135.07249999999999</c:v>
                </c:pt>
                <c:pt idx="117696">
                  <c:v>-135.07049999999998</c:v>
                </c:pt>
                <c:pt idx="117697">
                  <c:v>-135.06849999999997</c:v>
                </c:pt>
                <c:pt idx="117698">
                  <c:v>-135.06649999999999</c:v>
                </c:pt>
                <c:pt idx="117699">
                  <c:v>-135.06449999999998</c:v>
                </c:pt>
                <c:pt idx="117700">
                  <c:v>-135.06249999999997</c:v>
                </c:pt>
                <c:pt idx="117701">
                  <c:v>-135.06049999999999</c:v>
                </c:pt>
                <c:pt idx="117702">
                  <c:v>-135.05849999999998</c:v>
                </c:pt>
                <c:pt idx="117703">
                  <c:v>-135.05649999999997</c:v>
                </c:pt>
                <c:pt idx="117704">
                  <c:v>-135.05449999999999</c:v>
                </c:pt>
                <c:pt idx="117705">
                  <c:v>-135.05249999999998</c:v>
                </c:pt>
                <c:pt idx="117706">
                  <c:v>-135.05049999999997</c:v>
                </c:pt>
                <c:pt idx="117707">
                  <c:v>-135.04849999999999</c:v>
                </c:pt>
                <c:pt idx="117708">
                  <c:v>-135.04649999999998</c:v>
                </c:pt>
                <c:pt idx="117709">
                  <c:v>-135.04449999999997</c:v>
                </c:pt>
                <c:pt idx="117710">
                  <c:v>-135.04249999999999</c:v>
                </c:pt>
                <c:pt idx="117711">
                  <c:v>-135.04049999999998</c:v>
                </c:pt>
                <c:pt idx="117712">
                  <c:v>-135.03849999999997</c:v>
                </c:pt>
                <c:pt idx="117713">
                  <c:v>-135.03649999999999</c:v>
                </c:pt>
                <c:pt idx="117714">
                  <c:v>-135.03449999999998</c:v>
                </c:pt>
                <c:pt idx="117715">
                  <c:v>-135.03249999999997</c:v>
                </c:pt>
                <c:pt idx="117716">
                  <c:v>-135.03049999999999</c:v>
                </c:pt>
                <c:pt idx="117717">
                  <c:v>-135.02849999999998</c:v>
                </c:pt>
                <c:pt idx="117718">
                  <c:v>-135.02649999999997</c:v>
                </c:pt>
                <c:pt idx="117719">
                  <c:v>-135.02449999999999</c:v>
                </c:pt>
                <c:pt idx="117720">
                  <c:v>-135.02249999999998</c:v>
                </c:pt>
                <c:pt idx="117721">
                  <c:v>-135.02049999999997</c:v>
                </c:pt>
                <c:pt idx="117722">
                  <c:v>-135.01849999999999</c:v>
                </c:pt>
                <c:pt idx="117723">
                  <c:v>-135.01649999999998</c:v>
                </c:pt>
                <c:pt idx="117724">
                  <c:v>-135.01449999999997</c:v>
                </c:pt>
                <c:pt idx="117725">
                  <c:v>-135.01249999999999</c:v>
                </c:pt>
                <c:pt idx="117726">
                  <c:v>-135.01049999999998</c:v>
                </c:pt>
                <c:pt idx="117727">
                  <c:v>-135.00849999999997</c:v>
                </c:pt>
                <c:pt idx="117728">
                  <c:v>-135.00649999999999</c:v>
                </c:pt>
                <c:pt idx="117729">
                  <c:v>-135.00449999999998</c:v>
                </c:pt>
                <c:pt idx="117730">
                  <c:v>-135.00249999999997</c:v>
                </c:pt>
                <c:pt idx="117731">
                  <c:v>-135.00049999999999</c:v>
                </c:pt>
                <c:pt idx="117732">
                  <c:v>-134.99849999999998</c:v>
                </c:pt>
                <c:pt idx="117733">
                  <c:v>-134.99649999999997</c:v>
                </c:pt>
                <c:pt idx="117734">
                  <c:v>-134.99449999999999</c:v>
                </c:pt>
                <c:pt idx="117735">
                  <c:v>-134.99249999999998</c:v>
                </c:pt>
                <c:pt idx="117736">
                  <c:v>-134.99049999999997</c:v>
                </c:pt>
                <c:pt idx="117737">
                  <c:v>-134.98849999999999</c:v>
                </c:pt>
                <c:pt idx="117738">
                  <c:v>-134.98649999999998</c:v>
                </c:pt>
                <c:pt idx="117739">
                  <c:v>-134.98449999999997</c:v>
                </c:pt>
                <c:pt idx="117740">
                  <c:v>-134.98249999999999</c:v>
                </c:pt>
                <c:pt idx="117741">
                  <c:v>-134.98049999999998</c:v>
                </c:pt>
                <c:pt idx="117742">
                  <c:v>-134.97849999999997</c:v>
                </c:pt>
                <c:pt idx="117743">
                  <c:v>-134.97649999999999</c:v>
                </c:pt>
                <c:pt idx="117744">
                  <c:v>-134.97449999999998</c:v>
                </c:pt>
                <c:pt idx="117745">
                  <c:v>-134.97249999999997</c:v>
                </c:pt>
                <c:pt idx="117746">
                  <c:v>-134.97049999999999</c:v>
                </c:pt>
                <c:pt idx="117747">
                  <c:v>-134.96849999999998</c:v>
                </c:pt>
                <c:pt idx="117748">
                  <c:v>-134.96649999999997</c:v>
                </c:pt>
                <c:pt idx="117749">
                  <c:v>-134.96449999999999</c:v>
                </c:pt>
                <c:pt idx="117750">
                  <c:v>-134.96249999999998</c:v>
                </c:pt>
                <c:pt idx="117751">
                  <c:v>-134.96049999999997</c:v>
                </c:pt>
                <c:pt idx="117752">
                  <c:v>-134.95849999999999</c:v>
                </c:pt>
                <c:pt idx="117753">
                  <c:v>-134.95649999999998</c:v>
                </c:pt>
                <c:pt idx="117754">
                  <c:v>-134.95449999999997</c:v>
                </c:pt>
                <c:pt idx="117755">
                  <c:v>-134.95249999999999</c:v>
                </c:pt>
                <c:pt idx="117756">
                  <c:v>-134.95049999999998</c:v>
                </c:pt>
                <c:pt idx="117757">
                  <c:v>-134.94849999999997</c:v>
                </c:pt>
                <c:pt idx="117758">
                  <c:v>-134.94649999999999</c:v>
                </c:pt>
                <c:pt idx="117759">
                  <c:v>-134.94449999999998</c:v>
                </c:pt>
                <c:pt idx="117760">
                  <c:v>-134.94249999999997</c:v>
                </c:pt>
                <c:pt idx="117761">
                  <c:v>-134.94049999999999</c:v>
                </c:pt>
                <c:pt idx="117762">
                  <c:v>-134.93849999999998</c:v>
                </c:pt>
                <c:pt idx="117763">
                  <c:v>-134.93649999999997</c:v>
                </c:pt>
                <c:pt idx="117764">
                  <c:v>-134.93449999999999</c:v>
                </c:pt>
                <c:pt idx="117765">
                  <c:v>-134.93249999999998</c:v>
                </c:pt>
                <c:pt idx="117766">
                  <c:v>-134.93049999999997</c:v>
                </c:pt>
                <c:pt idx="117767">
                  <c:v>-134.92849999999999</c:v>
                </c:pt>
                <c:pt idx="117768">
                  <c:v>-134.92649999999998</c:v>
                </c:pt>
                <c:pt idx="117769">
                  <c:v>-134.92449999999997</c:v>
                </c:pt>
                <c:pt idx="117770">
                  <c:v>-134.92249999999999</c:v>
                </c:pt>
                <c:pt idx="117771">
                  <c:v>-134.92049999999998</c:v>
                </c:pt>
                <c:pt idx="117772">
                  <c:v>-134.91849999999997</c:v>
                </c:pt>
                <c:pt idx="117773">
                  <c:v>-134.91649999999998</c:v>
                </c:pt>
                <c:pt idx="117774">
                  <c:v>-134.91449999999998</c:v>
                </c:pt>
                <c:pt idx="117775">
                  <c:v>-134.91249999999997</c:v>
                </c:pt>
                <c:pt idx="117776">
                  <c:v>-134.91049999999998</c:v>
                </c:pt>
                <c:pt idx="117777">
                  <c:v>-134.90849999999998</c:v>
                </c:pt>
                <c:pt idx="117778">
                  <c:v>-134.90649999999997</c:v>
                </c:pt>
                <c:pt idx="117779">
                  <c:v>-134.90449999999998</c:v>
                </c:pt>
                <c:pt idx="117780">
                  <c:v>-134.90249999999997</c:v>
                </c:pt>
                <c:pt idx="117781">
                  <c:v>-134.90049999999997</c:v>
                </c:pt>
                <c:pt idx="117782">
                  <c:v>-134.89849999999998</c:v>
                </c:pt>
                <c:pt idx="117783">
                  <c:v>-134.89649999999997</c:v>
                </c:pt>
                <c:pt idx="117784">
                  <c:v>-134.89449999999997</c:v>
                </c:pt>
                <c:pt idx="117785">
                  <c:v>-134.89249999999998</c:v>
                </c:pt>
                <c:pt idx="117786">
                  <c:v>-134.89049999999997</c:v>
                </c:pt>
                <c:pt idx="117787">
                  <c:v>-134.88849999999996</c:v>
                </c:pt>
                <c:pt idx="117788">
                  <c:v>-134.88649999999998</c:v>
                </c:pt>
                <c:pt idx="117789">
                  <c:v>-134.88449999999997</c:v>
                </c:pt>
                <c:pt idx="117790">
                  <c:v>-134.88249999999996</c:v>
                </c:pt>
                <c:pt idx="117791">
                  <c:v>-134.88049999999998</c:v>
                </c:pt>
                <c:pt idx="117792">
                  <c:v>-134.87849999999997</c:v>
                </c:pt>
                <c:pt idx="117793">
                  <c:v>-134.87649999999996</c:v>
                </c:pt>
                <c:pt idx="117794">
                  <c:v>-134.87449999999998</c:v>
                </c:pt>
                <c:pt idx="117795">
                  <c:v>-134.87249999999997</c:v>
                </c:pt>
                <c:pt idx="117796">
                  <c:v>-134.87049999999996</c:v>
                </c:pt>
                <c:pt idx="117797">
                  <c:v>-134.86849999999998</c:v>
                </c:pt>
                <c:pt idx="117798">
                  <c:v>-134.86649999999997</c:v>
                </c:pt>
                <c:pt idx="117799">
                  <c:v>-134.86449999999996</c:v>
                </c:pt>
                <c:pt idx="117800">
                  <c:v>-134.86249999999998</c:v>
                </c:pt>
                <c:pt idx="117801">
                  <c:v>-134.86049999999997</c:v>
                </c:pt>
                <c:pt idx="117802">
                  <c:v>-134.85849999999996</c:v>
                </c:pt>
                <c:pt idx="117803">
                  <c:v>-134.85649999999998</c:v>
                </c:pt>
                <c:pt idx="117804">
                  <c:v>-134.85449999999997</c:v>
                </c:pt>
                <c:pt idx="117805">
                  <c:v>-134.85249999999996</c:v>
                </c:pt>
                <c:pt idx="117806">
                  <c:v>-134.85049999999998</c:v>
                </c:pt>
                <c:pt idx="117807">
                  <c:v>-134.84849999999997</c:v>
                </c:pt>
                <c:pt idx="117808">
                  <c:v>-134.84649999999996</c:v>
                </c:pt>
                <c:pt idx="117809">
                  <c:v>-134.84449999999998</c:v>
                </c:pt>
                <c:pt idx="117810">
                  <c:v>-134.84249999999997</c:v>
                </c:pt>
                <c:pt idx="117811">
                  <c:v>-134.84049999999996</c:v>
                </c:pt>
                <c:pt idx="117812">
                  <c:v>-134.83849999999998</c:v>
                </c:pt>
                <c:pt idx="117813">
                  <c:v>-134.83649999999997</c:v>
                </c:pt>
                <c:pt idx="117814">
                  <c:v>-134.83449999999999</c:v>
                </c:pt>
                <c:pt idx="117815">
                  <c:v>-134.83249999999998</c:v>
                </c:pt>
                <c:pt idx="117816">
                  <c:v>-134.83049999999997</c:v>
                </c:pt>
                <c:pt idx="117817">
                  <c:v>-134.82849999999999</c:v>
                </c:pt>
                <c:pt idx="117818">
                  <c:v>-134.82649999999998</c:v>
                </c:pt>
                <c:pt idx="117819">
                  <c:v>-134.82449999999997</c:v>
                </c:pt>
                <c:pt idx="117820">
                  <c:v>-134.82249999999999</c:v>
                </c:pt>
                <c:pt idx="117821">
                  <c:v>-134.82049999999998</c:v>
                </c:pt>
                <c:pt idx="117822">
                  <c:v>-134.81849999999997</c:v>
                </c:pt>
                <c:pt idx="117823">
                  <c:v>-134.81649999999999</c:v>
                </c:pt>
                <c:pt idx="117824">
                  <c:v>-134.81449999999998</c:v>
                </c:pt>
                <c:pt idx="117825">
                  <c:v>-134.81249999999997</c:v>
                </c:pt>
                <c:pt idx="117826">
                  <c:v>-134.81049999999999</c:v>
                </c:pt>
                <c:pt idx="117827">
                  <c:v>-134.80849999999998</c:v>
                </c:pt>
                <c:pt idx="117828">
                  <c:v>-134.80649999999997</c:v>
                </c:pt>
                <c:pt idx="117829">
                  <c:v>-134.80449999999999</c:v>
                </c:pt>
                <c:pt idx="117830">
                  <c:v>-134.80249999999998</c:v>
                </c:pt>
                <c:pt idx="117831">
                  <c:v>-134.80049999999997</c:v>
                </c:pt>
                <c:pt idx="117832">
                  <c:v>-134.79849999999999</c:v>
                </c:pt>
                <c:pt idx="117833">
                  <c:v>-134.79649999999998</c:v>
                </c:pt>
                <c:pt idx="117834">
                  <c:v>-134.79449999999997</c:v>
                </c:pt>
                <c:pt idx="117835">
                  <c:v>-134.79249999999999</c:v>
                </c:pt>
                <c:pt idx="117836">
                  <c:v>-134.79049999999998</c:v>
                </c:pt>
                <c:pt idx="117837">
                  <c:v>-134.78849999999997</c:v>
                </c:pt>
                <c:pt idx="117838">
                  <c:v>-134.78649999999999</c:v>
                </c:pt>
                <c:pt idx="117839">
                  <c:v>-134.78449999999998</c:v>
                </c:pt>
                <c:pt idx="117840">
                  <c:v>-134.78249999999997</c:v>
                </c:pt>
                <c:pt idx="117841">
                  <c:v>-134.78049999999999</c:v>
                </c:pt>
                <c:pt idx="117842">
                  <c:v>-134.77849999999998</c:v>
                </c:pt>
                <c:pt idx="117843">
                  <c:v>-134.77649999999997</c:v>
                </c:pt>
                <c:pt idx="117844">
                  <c:v>-134.77449999999999</c:v>
                </c:pt>
                <c:pt idx="117845">
                  <c:v>-134.77249999999998</c:v>
                </c:pt>
                <c:pt idx="117846">
                  <c:v>-134.77049999999997</c:v>
                </c:pt>
                <c:pt idx="117847">
                  <c:v>-134.76849999999999</c:v>
                </c:pt>
                <c:pt idx="117848">
                  <c:v>-134.76649999999998</c:v>
                </c:pt>
                <c:pt idx="117849">
                  <c:v>-134.76449999999997</c:v>
                </c:pt>
                <c:pt idx="117850">
                  <c:v>-134.76249999999999</c:v>
                </c:pt>
                <c:pt idx="117851">
                  <c:v>-134.76049999999998</c:v>
                </c:pt>
                <c:pt idx="117852">
                  <c:v>-134.75849999999997</c:v>
                </c:pt>
                <c:pt idx="117853">
                  <c:v>-134.75649999999999</c:v>
                </c:pt>
                <c:pt idx="117854">
                  <c:v>-134.75449999999998</c:v>
                </c:pt>
                <c:pt idx="117855">
                  <c:v>-134.75249999999997</c:v>
                </c:pt>
                <c:pt idx="117856">
                  <c:v>-134.75049999999999</c:v>
                </c:pt>
                <c:pt idx="117857">
                  <c:v>-134.74849999999998</c:v>
                </c:pt>
                <c:pt idx="117858">
                  <c:v>-134.74649999999997</c:v>
                </c:pt>
                <c:pt idx="117859">
                  <c:v>-134.74449999999999</c:v>
                </c:pt>
                <c:pt idx="117860">
                  <c:v>-134.74249999999998</c:v>
                </c:pt>
                <c:pt idx="117861">
                  <c:v>-134.74049999999997</c:v>
                </c:pt>
                <c:pt idx="117862">
                  <c:v>-134.73849999999999</c:v>
                </c:pt>
                <c:pt idx="117863">
                  <c:v>-134.73649999999998</c:v>
                </c:pt>
                <c:pt idx="117864">
                  <c:v>-134.73449999999997</c:v>
                </c:pt>
                <c:pt idx="117865">
                  <c:v>-134.73249999999999</c:v>
                </c:pt>
                <c:pt idx="117866">
                  <c:v>-134.73049999999998</c:v>
                </c:pt>
                <c:pt idx="117867">
                  <c:v>-134.72849999999997</c:v>
                </c:pt>
                <c:pt idx="117868">
                  <c:v>-134.72649999999999</c:v>
                </c:pt>
                <c:pt idx="117869">
                  <c:v>-134.72449999999998</c:v>
                </c:pt>
                <c:pt idx="117870">
                  <c:v>-134.72249999999997</c:v>
                </c:pt>
                <c:pt idx="117871">
                  <c:v>-134.72049999999999</c:v>
                </c:pt>
                <c:pt idx="117872">
                  <c:v>-134.71849999999998</c:v>
                </c:pt>
                <c:pt idx="117873">
                  <c:v>-134.71649999999997</c:v>
                </c:pt>
                <c:pt idx="117874">
                  <c:v>-134.71449999999999</c:v>
                </c:pt>
                <c:pt idx="117875">
                  <c:v>-134.71249999999998</c:v>
                </c:pt>
                <c:pt idx="117876">
                  <c:v>-134.71049999999997</c:v>
                </c:pt>
                <c:pt idx="117877">
                  <c:v>-134.70849999999999</c:v>
                </c:pt>
                <c:pt idx="117878">
                  <c:v>-134.70649999999998</c:v>
                </c:pt>
                <c:pt idx="117879">
                  <c:v>-134.70449999999997</c:v>
                </c:pt>
                <c:pt idx="117880">
                  <c:v>-134.70249999999999</c:v>
                </c:pt>
                <c:pt idx="117881">
                  <c:v>-134.70049999999998</c:v>
                </c:pt>
                <c:pt idx="117882">
                  <c:v>-134.69849999999997</c:v>
                </c:pt>
                <c:pt idx="117883">
                  <c:v>-134.69649999999999</c:v>
                </c:pt>
                <c:pt idx="117884">
                  <c:v>-134.69449999999998</c:v>
                </c:pt>
                <c:pt idx="117885">
                  <c:v>-134.69249999999997</c:v>
                </c:pt>
                <c:pt idx="117886">
                  <c:v>-134.69049999999999</c:v>
                </c:pt>
                <c:pt idx="117887">
                  <c:v>-134.68849999999998</c:v>
                </c:pt>
                <c:pt idx="117888">
                  <c:v>-134.68649999999997</c:v>
                </c:pt>
                <c:pt idx="117889">
                  <c:v>-134.68449999999999</c:v>
                </c:pt>
                <c:pt idx="117890">
                  <c:v>-134.68249999999998</c:v>
                </c:pt>
                <c:pt idx="117891">
                  <c:v>-134.68049999999997</c:v>
                </c:pt>
                <c:pt idx="117892">
                  <c:v>-134.67849999999999</c:v>
                </c:pt>
                <c:pt idx="117893">
                  <c:v>-134.67649999999998</c:v>
                </c:pt>
                <c:pt idx="117894">
                  <c:v>-134.67449999999997</c:v>
                </c:pt>
                <c:pt idx="117895">
                  <c:v>-134.67249999999999</c:v>
                </c:pt>
                <c:pt idx="117896">
                  <c:v>-134.67049999999998</c:v>
                </c:pt>
                <c:pt idx="117897">
                  <c:v>-134.66849999999997</c:v>
                </c:pt>
                <c:pt idx="117898">
                  <c:v>-134.66649999999998</c:v>
                </c:pt>
                <c:pt idx="117899">
                  <c:v>-134.66449999999998</c:v>
                </c:pt>
                <c:pt idx="117900">
                  <c:v>-134.66249999999997</c:v>
                </c:pt>
                <c:pt idx="117901">
                  <c:v>-134.66049999999998</c:v>
                </c:pt>
                <c:pt idx="117902">
                  <c:v>-134.65849999999998</c:v>
                </c:pt>
                <c:pt idx="117903">
                  <c:v>-134.65649999999997</c:v>
                </c:pt>
                <c:pt idx="117904">
                  <c:v>-134.65449999999998</c:v>
                </c:pt>
                <c:pt idx="117905">
                  <c:v>-134.65249999999997</c:v>
                </c:pt>
                <c:pt idx="117906">
                  <c:v>-134.65049999999997</c:v>
                </c:pt>
                <c:pt idx="117907">
                  <c:v>-134.64849999999998</c:v>
                </c:pt>
                <c:pt idx="117908">
                  <c:v>-134.64649999999997</c:v>
                </c:pt>
                <c:pt idx="117909">
                  <c:v>-134.64449999999997</c:v>
                </c:pt>
                <c:pt idx="117910">
                  <c:v>-134.64249999999998</c:v>
                </c:pt>
                <c:pt idx="117911">
                  <c:v>-134.64049999999997</c:v>
                </c:pt>
                <c:pt idx="117912">
                  <c:v>-134.63849999999996</c:v>
                </c:pt>
                <c:pt idx="117913">
                  <c:v>-134.63649999999998</c:v>
                </c:pt>
                <c:pt idx="117914">
                  <c:v>-134.63449999999997</c:v>
                </c:pt>
                <c:pt idx="117915">
                  <c:v>-134.63249999999996</c:v>
                </c:pt>
                <c:pt idx="117916">
                  <c:v>-134.63049999999998</c:v>
                </c:pt>
                <c:pt idx="117917">
                  <c:v>-134.62849999999997</c:v>
                </c:pt>
                <c:pt idx="117918">
                  <c:v>-134.62649999999996</c:v>
                </c:pt>
                <c:pt idx="117919">
                  <c:v>-134.62449999999998</c:v>
                </c:pt>
                <c:pt idx="117920">
                  <c:v>-134.62249999999997</c:v>
                </c:pt>
                <c:pt idx="117921">
                  <c:v>-134.62049999999996</c:v>
                </c:pt>
                <c:pt idx="117922">
                  <c:v>-134.61849999999998</c:v>
                </c:pt>
                <c:pt idx="117923">
                  <c:v>-134.61649999999997</c:v>
                </c:pt>
                <c:pt idx="117924">
                  <c:v>-134.61449999999996</c:v>
                </c:pt>
                <c:pt idx="117925">
                  <c:v>-134.61249999999998</c:v>
                </c:pt>
                <c:pt idx="117926">
                  <c:v>-134.61049999999997</c:v>
                </c:pt>
                <c:pt idx="117927">
                  <c:v>-134.60849999999996</c:v>
                </c:pt>
                <c:pt idx="117928">
                  <c:v>-134.60649999999998</c:v>
                </c:pt>
                <c:pt idx="117929">
                  <c:v>-134.60449999999997</c:v>
                </c:pt>
                <c:pt idx="117930">
                  <c:v>-134.60249999999996</c:v>
                </c:pt>
                <c:pt idx="117931">
                  <c:v>-134.60049999999998</c:v>
                </c:pt>
                <c:pt idx="117932">
                  <c:v>-134.59849999999997</c:v>
                </c:pt>
                <c:pt idx="117933">
                  <c:v>-134.59649999999996</c:v>
                </c:pt>
                <c:pt idx="117934">
                  <c:v>-134.59449999999998</c:v>
                </c:pt>
                <c:pt idx="117935">
                  <c:v>-134.59249999999997</c:v>
                </c:pt>
                <c:pt idx="117936">
                  <c:v>-134.59049999999996</c:v>
                </c:pt>
                <c:pt idx="117937">
                  <c:v>-134.58849999999998</c:v>
                </c:pt>
                <c:pt idx="117938">
                  <c:v>-134.58649999999997</c:v>
                </c:pt>
                <c:pt idx="117939">
                  <c:v>-134.58449999999999</c:v>
                </c:pt>
                <c:pt idx="117940">
                  <c:v>-134.58249999999998</c:v>
                </c:pt>
                <c:pt idx="117941">
                  <c:v>-134.58049999999997</c:v>
                </c:pt>
                <c:pt idx="117942">
                  <c:v>-134.57849999999999</c:v>
                </c:pt>
                <c:pt idx="117943">
                  <c:v>-134.57649999999998</c:v>
                </c:pt>
                <c:pt idx="117944">
                  <c:v>-134.57449999999997</c:v>
                </c:pt>
                <c:pt idx="117945">
                  <c:v>-134.57249999999999</c:v>
                </c:pt>
                <c:pt idx="117946">
                  <c:v>-134.57049999999998</c:v>
                </c:pt>
                <c:pt idx="117947">
                  <c:v>-134.56849999999997</c:v>
                </c:pt>
                <c:pt idx="117948">
                  <c:v>-134.56649999999999</c:v>
                </c:pt>
                <c:pt idx="117949">
                  <c:v>-134.56449999999998</c:v>
                </c:pt>
                <c:pt idx="117950">
                  <c:v>-134.56249999999997</c:v>
                </c:pt>
                <c:pt idx="117951">
                  <c:v>-134.56049999999999</c:v>
                </c:pt>
                <c:pt idx="117952">
                  <c:v>-134.55849999999998</c:v>
                </c:pt>
                <c:pt idx="117953">
                  <c:v>-134.55649999999997</c:v>
                </c:pt>
                <c:pt idx="117954">
                  <c:v>-134.55449999999999</c:v>
                </c:pt>
                <c:pt idx="117955">
                  <c:v>-134.55249999999998</c:v>
                </c:pt>
                <c:pt idx="117956">
                  <c:v>-134.55049999999997</c:v>
                </c:pt>
                <c:pt idx="117957">
                  <c:v>-134.54849999999999</c:v>
                </c:pt>
                <c:pt idx="117958">
                  <c:v>-134.54649999999998</c:v>
                </c:pt>
                <c:pt idx="117959">
                  <c:v>-134.54449999999997</c:v>
                </c:pt>
                <c:pt idx="117960">
                  <c:v>-134.54249999999999</c:v>
                </c:pt>
                <c:pt idx="117961">
                  <c:v>-134.54049999999998</c:v>
                </c:pt>
                <c:pt idx="117962">
                  <c:v>-134.53849999999997</c:v>
                </c:pt>
                <c:pt idx="117963">
                  <c:v>-134.53649999999999</c:v>
                </c:pt>
                <c:pt idx="117964">
                  <c:v>-134.53449999999998</c:v>
                </c:pt>
                <c:pt idx="117965">
                  <c:v>-134.53249999999997</c:v>
                </c:pt>
                <c:pt idx="117966">
                  <c:v>-134.53049999999999</c:v>
                </c:pt>
                <c:pt idx="117967">
                  <c:v>-134.52849999999998</c:v>
                </c:pt>
                <c:pt idx="117968">
                  <c:v>-134.52649999999997</c:v>
                </c:pt>
                <c:pt idx="117969">
                  <c:v>-134.52449999999999</c:v>
                </c:pt>
                <c:pt idx="117970">
                  <c:v>-134.52249999999998</c:v>
                </c:pt>
                <c:pt idx="117971">
                  <c:v>-134.52049999999997</c:v>
                </c:pt>
                <c:pt idx="117972">
                  <c:v>-134.51849999999999</c:v>
                </c:pt>
                <c:pt idx="117973">
                  <c:v>-134.51649999999998</c:v>
                </c:pt>
                <c:pt idx="117974">
                  <c:v>-134.51449999999997</c:v>
                </c:pt>
                <c:pt idx="117975">
                  <c:v>-134.51249999999999</c:v>
                </c:pt>
                <c:pt idx="117976">
                  <c:v>-134.51049999999998</c:v>
                </c:pt>
                <c:pt idx="117977">
                  <c:v>-134.50849999999997</c:v>
                </c:pt>
                <c:pt idx="117978">
                  <c:v>-134.50649999999999</c:v>
                </c:pt>
                <c:pt idx="117979">
                  <c:v>-134.50449999999998</c:v>
                </c:pt>
                <c:pt idx="117980">
                  <c:v>-134.50249999999997</c:v>
                </c:pt>
                <c:pt idx="117981">
                  <c:v>-134.50049999999999</c:v>
                </c:pt>
                <c:pt idx="117982">
                  <c:v>-134.49849999999998</c:v>
                </c:pt>
                <c:pt idx="117983">
                  <c:v>-134.49649999999997</c:v>
                </c:pt>
                <c:pt idx="117984">
                  <c:v>-134.49449999999999</c:v>
                </c:pt>
                <c:pt idx="117985">
                  <c:v>-134.49249999999998</c:v>
                </c:pt>
                <c:pt idx="117986">
                  <c:v>-134.49049999999997</c:v>
                </c:pt>
                <c:pt idx="117987">
                  <c:v>-134.48849999999999</c:v>
                </c:pt>
                <c:pt idx="117988">
                  <c:v>-134.48649999999998</c:v>
                </c:pt>
                <c:pt idx="117989">
                  <c:v>-134.48449999999997</c:v>
                </c:pt>
                <c:pt idx="117990">
                  <c:v>-134.48249999999999</c:v>
                </c:pt>
                <c:pt idx="117991">
                  <c:v>-134.48049999999998</c:v>
                </c:pt>
                <c:pt idx="117992">
                  <c:v>-134.47849999999997</c:v>
                </c:pt>
                <c:pt idx="117993">
                  <c:v>-134.47649999999999</c:v>
                </c:pt>
                <c:pt idx="117994">
                  <c:v>-134.47449999999998</c:v>
                </c:pt>
                <c:pt idx="117995">
                  <c:v>-134.47249999999997</c:v>
                </c:pt>
                <c:pt idx="117996">
                  <c:v>-134.47049999999999</c:v>
                </c:pt>
                <c:pt idx="117997">
                  <c:v>-134.46849999999998</c:v>
                </c:pt>
                <c:pt idx="117998">
                  <c:v>-134.46649999999997</c:v>
                </c:pt>
                <c:pt idx="117999">
                  <c:v>-134.46449999999999</c:v>
                </c:pt>
                <c:pt idx="118000">
                  <c:v>-134.46249999999998</c:v>
                </c:pt>
                <c:pt idx="118001">
                  <c:v>-134.46049999999997</c:v>
                </c:pt>
                <c:pt idx="118002">
                  <c:v>-134.45849999999999</c:v>
                </c:pt>
                <c:pt idx="118003">
                  <c:v>-134.45649999999998</c:v>
                </c:pt>
                <c:pt idx="118004">
                  <c:v>-134.45449999999997</c:v>
                </c:pt>
                <c:pt idx="118005">
                  <c:v>-134.45249999999999</c:v>
                </c:pt>
                <c:pt idx="118006">
                  <c:v>-134.45049999999998</c:v>
                </c:pt>
                <c:pt idx="118007">
                  <c:v>-134.44849999999997</c:v>
                </c:pt>
                <c:pt idx="118008">
                  <c:v>-134.44649999999999</c:v>
                </c:pt>
                <c:pt idx="118009">
                  <c:v>-134.44449999999998</c:v>
                </c:pt>
                <c:pt idx="118010">
                  <c:v>-134.44249999999997</c:v>
                </c:pt>
                <c:pt idx="118011">
                  <c:v>-134.44049999999999</c:v>
                </c:pt>
                <c:pt idx="118012">
                  <c:v>-134.43849999999998</c:v>
                </c:pt>
                <c:pt idx="118013">
                  <c:v>-134.43649999999997</c:v>
                </c:pt>
                <c:pt idx="118014">
                  <c:v>-134.43449999999999</c:v>
                </c:pt>
                <c:pt idx="118015">
                  <c:v>-134.43249999999998</c:v>
                </c:pt>
                <c:pt idx="118016">
                  <c:v>-134.43049999999997</c:v>
                </c:pt>
                <c:pt idx="118017">
                  <c:v>-134.42849999999999</c:v>
                </c:pt>
                <c:pt idx="118018">
                  <c:v>-134.42649999999998</c:v>
                </c:pt>
                <c:pt idx="118019">
                  <c:v>-134.42449999999997</c:v>
                </c:pt>
                <c:pt idx="118020">
                  <c:v>-134.42249999999999</c:v>
                </c:pt>
                <c:pt idx="118021">
                  <c:v>-134.42049999999998</c:v>
                </c:pt>
                <c:pt idx="118022">
                  <c:v>-134.41849999999997</c:v>
                </c:pt>
                <c:pt idx="118023">
                  <c:v>-134.41649999999998</c:v>
                </c:pt>
                <c:pt idx="118024">
                  <c:v>-134.41449999999998</c:v>
                </c:pt>
                <c:pt idx="118025">
                  <c:v>-134.41249999999997</c:v>
                </c:pt>
                <c:pt idx="118026">
                  <c:v>-134.41049999999998</c:v>
                </c:pt>
                <c:pt idx="118027">
                  <c:v>-134.40849999999998</c:v>
                </c:pt>
                <c:pt idx="118028">
                  <c:v>-134.40649999999997</c:v>
                </c:pt>
                <c:pt idx="118029">
                  <c:v>-134.40449999999998</c:v>
                </c:pt>
                <c:pt idx="118030">
                  <c:v>-134.40249999999997</c:v>
                </c:pt>
                <c:pt idx="118031">
                  <c:v>-134.40049999999997</c:v>
                </c:pt>
                <c:pt idx="118032">
                  <c:v>-134.39849999999998</c:v>
                </c:pt>
                <c:pt idx="118033">
                  <c:v>-134.39649999999997</c:v>
                </c:pt>
                <c:pt idx="118034">
                  <c:v>-134.39449999999997</c:v>
                </c:pt>
                <c:pt idx="118035">
                  <c:v>-134.39249999999998</c:v>
                </c:pt>
                <c:pt idx="118036">
                  <c:v>-134.39049999999997</c:v>
                </c:pt>
                <c:pt idx="118037">
                  <c:v>-134.38849999999996</c:v>
                </c:pt>
                <c:pt idx="118038">
                  <c:v>-134.38649999999998</c:v>
                </c:pt>
                <c:pt idx="118039">
                  <c:v>-134.38449999999997</c:v>
                </c:pt>
                <c:pt idx="118040">
                  <c:v>-134.38249999999996</c:v>
                </c:pt>
                <c:pt idx="118041">
                  <c:v>-134.38049999999998</c:v>
                </c:pt>
                <c:pt idx="118042">
                  <c:v>-134.37849999999997</c:v>
                </c:pt>
                <c:pt idx="118043">
                  <c:v>-134.37649999999996</c:v>
                </c:pt>
                <c:pt idx="118044">
                  <c:v>-134.37449999999998</c:v>
                </c:pt>
                <c:pt idx="118045">
                  <c:v>-134.37249999999997</c:v>
                </c:pt>
                <c:pt idx="118046">
                  <c:v>-134.37049999999996</c:v>
                </c:pt>
                <c:pt idx="118047">
                  <c:v>-134.36849999999998</c:v>
                </c:pt>
                <c:pt idx="118048">
                  <c:v>-134.36649999999997</c:v>
                </c:pt>
                <c:pt idx="118049">
                  <c:v>-134.36449999999996</c:v>
                </c:pt>
                <c:pt idx="118050">
                  <c:v>-134.36249999999998</c:v>
                </c:pt>
                <c:pt idx="118051">
                  <c:v>-134.36049999999997</c:v>
                </c:pt>
                <c:pt idx="118052">
                  <c:v>-134.35849999999996</c:v>
                </c:pt>
                <c:pt idx="118053">
                  <c:v>-134.35649999999998</c:v>
                </c:pt>
                <c:pt idx="118054">
                  <c:v>-134.35449999999997</c:v>
                </c:pt>
                <c:pt idx="118055">
                  <c:v>-134.35249999999996</c:v>
                </c:pt>
                <c:pt idx="118056">
                  <c:v>-134.35049999999998</c:v>
                </c:pt>
                <c:pt idx="118057">
                  <c:v>-134.34849999999997</c:v>
                </c:pt>
                <c:pt idx="118058">
                  <c:v>-134.34649999999996</c:v>
                </c:pt>
                <c:pt idx="118059">
                  <c:v>-134.34449999999998</c:v>
                </c:pt>
                <c:pt idx="118060">
                  <c:v>-134.34249999999997</c:v>
                </c:pt>
                <c:pt idx="118061">
                  <c:v>-134.34049999999996</c:v>
                </c:pt>
                <c:pt idx="118062">
                  <c:v>-134.33849999999998</c:v>
                </c:pt>
                <c:pt idx="118063">
                  <c:v>-134.33649999999997</c:v>
                </c:pt>
                <c:pt idx="118064">
                  <c:v>-134.33449999999999</c:v>
                </c:pt>
                <c:pt idx="118065">
                  <c:v>-134.33249999999998</c:v>
                </c:pt>
                <c:pt idx="118066">
                  <c:v>-134.33049999999997</c:v>
                </c:pt>
                <c:pt idx="118067">
                  <c:v>-134.32849999999999</c:v>
                </c:pt>
                <c:pt idx="118068">
                  <c:v>-134.32649999999998</c:v>
                </c:pt>
                <c:pt idx="118069">
                  <c:v>-134.32449999999997</c:v>
                </c:pt>
                <c:pt idx="118070">
                  <c:v>-134.32249999999999</c:v>
                </c:pt>
                <c:pt idx="118071">
                  <c:v>-134.32049999999998</c:v>
                </c:pt>
                <c:pt idx="118072">
                  <c:v>-134.31849999999997</c:v>
                </c:pt>
                <c:pt idx="118073">
                  <c:v>-134.31649999999999</c:v>
                </c:pt>
                <c:pt idx="118074">
                  <c:v>-134.31449999999998</c:v>
                </c:pt>
                <c:pt idx="118075">
                  <c:v>-134.31249999999997</c:v>
                </c:pt>
                <c:pt idx="118076">
                  <c:v>-134.31049999999999</c:v>
                </c:pt>
                <c:pt idx="118077">
                  <c:v>-134.30849999999998</c:v>
                </c:pt>
                <c:pt idx="118078">
                  <c:v>-134.30649999999997</c:v>
                </c:pt>
                <c:pt idx="118079">
                  <c:v>-134.30449999999999</c:v>
                </c:pt>
                <c:pt idx="118080">
                  <c:v>-134.30249999999998</c:v>
                </c:pt>
                <c:pt idx="118081">
                  <c:v>-134.30049999999997</c:v>
                </c:pt>
                <c:pt idx="118082">
                  <c:v>-134.29849999999999</c:v>
                </c:pt>
                <c:pt idx="118083">
                  <c:v>-134.29649999999998</c:v>
                </c:pt>
                <c:pt idx="118084">
                  <c:v>-134.29449999999997</c:v>
                </c:pt>
                <c:pt idx="118085">
                  <c:v>-134.29249999999999</c:v>
                </c:pt>
                <c:pt idx="118086">
                  <c:v>-134.29049999999998</c:v>
                </c:pt>
                <c:pt idx="118087">
                  <c:v>-134.28849999999997</c:v>
                </c:pt>
                <c:pt idx="118088">
                  <c:v>-134.28649999999999</c:v>
                </c:pt>
                <c:pt idx="118089">
                  <c:v>-134.28449999999998</c:v>
                </c:pt>
                <c:pt idx="118090">
                  <c:v>-134.28249999999997</c:v>
                </c:pt>
                <c:pt idx="118091">
                  <c:v>-134.28049999999999</c:v>
                </c:pt>
                <c:pt idx="118092">
                  <c:v>-134.27849999999998</c:v>
                </c:pt>
                <c:pt idx="118093">
                  <c:v>-134.27649999999997</c:v>
                </c:pt>
                <c:pt idx="118094">
                  <c:v>-134.27449999999999</c:v>
                </c:pt>
                <c:pt idx="118095">
                  <c:v>-134.27249999999998</c:v>
                </c:pt>
                <c:pt idx="118096">
                  <c:v>-134.27049999999997</c:v>
                </c:pt>
                <c:pt idx="118097">
                  <c:v>-134.26849999999999</c:v>
                </c:pt>
                <c:pt idx="118098">
                  <c:v>-134.26649999999998</c:v>
                </c:pt>
                <c:pt idx="118099">
                  <c:v>-134.26449999999997</c:v>
                </c:pt>
                <c:pt idx="118100">
                  <c:v>-134.26249999999999</c:v>
                </c:pt>
                <c:pt idx="118101">
                  <c:v>-134.26049999999998</c:v>
                </c:pt>
                <c:pt idx="118102">
                  <c:v>-134.25849999999997</c:v>
                </c:pt>
                <c:pt idx="118103">
                  <c:v>-134.25649999999999</c:v>
                </c:pt>
                <c:pt idx="118104">
                  <c:v>-134.25449999999998</c:v>
                </c:pt>
                <c:pt idx="118105">
                  <c:v>-134.25249999999997</c:v>
                </c:pt>
                <c:pt idx="118106">
                  <c:v>-134.25049999999999</c:v>
                </c:pt>
                <c:pt idx="118107">
                  <c:v>-134.24849999999998</c:v>
                </c:pt>
                <c:pt idx="118108">
                  <c:v>-134.24649999999997</c:v>
                </c:pt>
                <c:pt idx="118109">
                  <c:v>-134.24449999999999</c:v>
                </c:pt>
                <c:pt idx="118110">
                  <c:v>-134.24249999999998</c:v>
                </c:pt>
                <c:pt idx="118111">
                  <c:v>-134.24049999999997</c:v>
                </c:pt>
                <c:pt idx="118112">
                  <c:v>-134.23849999999999</c:v>
                </c:pt>
                <c:pt idx="118113">
                  <c:v>-134.23649999999998</c:v>
                </c:pt>
                <c:pt idx="118114">
                  <c:v>-134.23449999999997</c:v>
                </c:pt>
                <c:pt idx="118115">
                  <c:v>-134.23249999999999</c:v>
                </c:pt>
                <c:pt idx="118116">
                  <c:v>-134.23049999999998</c:v>
                </c:pt>
                <c:pt idx="118117">
                  <c:v>-134.22849999999997</c:v>
                </c:pt>
                <c:pt idx="118118">
                  <c:v>-134.22649999999999</c:v>
                </c:pt>
                <c:pt idx="118119">
                  <c:v>-134.22449999999998</c:v>
                </c:pt>
                <c:pt idx="118120">
                  <c:v>-134.22249999999997</c:v>
                </c:pt>
                <c:pt idx="118121">
                  <c:v>-134.22049999999999</c:v>
                </c:pt>
                <c:pt idx="118122">
                  <c:v>-134.21849999999998</c:v>
                </c:pt>
                <c:pt idx="118123">
                  <c:v>-134.21649999999997</c:v>
                </c:pt>
                <c:pt idx="118124">
                  <c:v>-134.21449999999999</c:v>
                </c:pt>
                <c:pt idx="118125">
                  <c:v>-134.21249999999998</c:v>
                </c:pt>
                <c:pt idx="118126">
                  <c:v>-134.21049999999997</c:v>
                </c:pt>
                <c:pt idx="118127">
                  <c:v>-134.20849999999999</c:v>
                </c:pt>
                <c:pt idx="118128">
                  <c:v>-134.20649999999998</c:v>
                </c:pt>
                <c:pt idx="118129">
                  <c:v>-134.20449999999997</c:v>
                </c:pt>
                <c:pt idx="118130">
                  <c:v>-134.20249999999999</c:v>
                </c:pt>
                <c:pt idx="118131">
                  <c:v>-134.20049999999998</c:v>
                </c:pt>
                <c:pt idx="118132">
                  <c:v>-134.19849999999997</c:v>
                </c:pt>
                <c:pt idx="118133">
                  <c:v>-134.19649999999999</c:v>
                </c:pt>
                <c:pt idx="118134">
                  <c:v>-134.19449999999998</c:v>
                </c:pt>
                <c:pt idx="118135">
                  <c:v>-134.19249999999997</c:v>
                </c:pt>
                <c:pt idx="118136">
                  <c:v>-134.19049999999999</c:v>
                </c:pt>
                <c:pt idx="118137">
                  <c:v>-134.18849999999998</c:v>
                </c:pt>
                <c:pt idx="118138">
                  <c:v>-134.18649999999997</c:v>
                </c:pt>
                <c:pt idx="118139">
                  <c:v>-134.18449999999999</c:v>
                </c:pt>
                <c:pt idx="118140">
                  <c:v>-134.18249999999998</c:v>
                </c:pt>
                <c:pt idx="118141">
                  <c:v>-134.18049999999997</c:v>
                </c:pt>
                <c:pt idx="118142">
                  <c:v>-134.17849999999999</c:v>
                </c:pt>
                <c:pt idx="118143">
                  <c:v>-134.17649999999998</c:v>
                </c:pt>
                <c:pt idx="118144">
                  <c:v>-134.17449999999997</c:v>
                </c:pt>
                <c:pt idx="118145">
                  <c:v>-134.17249999999999</c:v>
                </c:pt>
                <c:pt idx="118146">
                  <c:v>-134.17049999999998</c:v>
                </c:pt>
                <c:pt idx="118147">
                  <c:v>-134.16849999999997</c:v>
                </c:pt>
                <c:pt idx="118148">
                  <c:v>-134.16649999999998</c:v>
                </c:pt>
                <c:pt idx="118149">
                  <c:v>-134.16449999999998</c:v>
                </c:pt>
                <c:pt idx="118150">
                  <c:v>-134.16249999999997</c:v>
                </c:pt>
                <c:pt idx="118151">
                  <c:v>-134.16049999999998</c:v>
                </c:pt>
                <c:pt idx="118152">
                  <c:v>-134.15849999999998</c:v>
                </c:pt>
                <c:pt idx="118153">
                  <c:v>-134.15649999999997</c:v>
                </c:pt>
                <c:pt idx="118154">
                  <c:v>-134.15449999999998</c:v>
                </c:pt>
                <c:pt idx="118155">
                  <c:v>-134.15249999999997</c:v>
                </c:pt>
                <c:pt idx="118156">
                  <c:v>-134.15049999999997</c:v>
                </c:pt>
                <c:pt idx="118157">
                  <c:v>-134.14849999999998</c:v>
                </c:pt>
                <c:pt idx="118158">
                  <c:v>-134.14649999999997</c:v>
                </c:pt>
                <c:pt idx="118159">
                  <c:v>-134.14449999999997</c:v>
                </c:pt>
                <c:pt idx="118160">
                  <c:v>-134.14249999999998</c:v>
                </c:pt>
                <c:pt idx="118161">
                  <c:v>-134.14049999999997</c:v>
                </c:pt>
                <c:pt idx="118162">
                  <c:v>-134.13849999999996</c:v>
                </c:pt>
                <c:pt idx="118163">
                  <c:v>-134.13649999999998</c:v>
                </c:pt>
                <c:pt idx="118164">
                  <c:v>-134.13449999999997</c:v>
                </c:pt>
                <c:pt idx="118165">
                  <c:v>-134.13249999999996</c:v>
                </c:pt>
                <c:pt idx="118166">
                  <c:v>-134.13049999999998</c:v>
                </c:pt>
                <c:pt idx="118167">
                  <c:v>-134.12849999999997</c:v>
                </c:pt>
                <c:pt idx="118168">
                  <c:v>-134.12649999999996</c:v>
                </c:pt>
                <c:pt idx="118169">
                  <c:v>-134.12449999999998</c:v>
                </c:pt>
                <c:pt idx="118170">
                  <c:v>-134.12249999999997</c:v>
                </c:pt>
                <c:pt idx="118171">
                  <c:v>-134.12049999999996</c:v>
                </c:pt>
                <c:pt idx="118172">
                  <c:v>-134.11849999999998</c:v>
                </c:pt>
                <c:pt idx="118173">
                  <c:v>-134.11649999999997</c:v>
                </c:pt>
                <c:pt idx="118174">
                  <c:v>-134.11449999999996</c:v>
                </c:pt>
                <c:pt idx="118175">
                  <c:v>-134.11249999999998</c:v>
                </c:pt>
                <c:pt idx="118176">
                  <c:v>-134.11049999999997</c:v>
                </c:pt>
                <c:pt idx="118177">
                  <c:v>-134.10849999999996</c:v>
                </c:pt>
                <c:pt idx="118178">
                  <c:v>-134.10649999999998</c:v>
                </c:pt>
                <c:pt idx="118179">
                  <c:v>-134.10449999999997</c:v>
                </c:pt>
                <c:pt idx="118180">
                  <c:v>-134.10249999999996</c:v>
                </c:pt>
                <c:pt idx="118181">
                  <c:v>-134.10049999999998</c:v>
                </c:pt>
                <c:pt idx="118182">
                  <c:v>-134.09849999999997</c:v>
                </c:pt>
                <c:pt idx="118183">
                  <c:v>-134.09649999999996</c:v>
                </c:pt>
                <c:pt idx="118184">
                  <c:v>-134.09449999999998</c:v>
                </c:pt>
                <c:pt idx="118185">
                  <c:v>-134.09249999999997</c:v>
                </c:pt>
                <c:pt idx="118186">
                  <c:v>-134.09049999999996</c:v>
                </c:pt>
                <c:pt idx="118187">
                  <c:v>-134.08849999999998</c:v>
                </c:pt>
                <c:pt idx="118188">
                  <c:v>-134.08649999999997</c:v>
                </c:pt>
                <c:pt idx="118189">
                  <c:v>-134.08449999999999</c:v>
                </c:pt>
                <c:pt idx="118190">
                  <c:v>-134.08249999999998</c:v>
                </c:pt>
                <c:pt idx="118191">
                  <c:v>-134.08049999999997</c:v>
                </c:pt>
                <c:pt idx="118192">
                  <c:v>-134.07849999999999</c:v>
                </c:pt>
                <c:pt idx="118193">
                  <c:v>-134.07649999999998</c:v>
                </c:pt>
                <c:pt idx="118194">
                  <c:v>-134.07449999999997</c:v>
                </c:pt>
                <c:pt idx="118195">
                  <c:v>-134.07249999999999</c:v>
                </c:pt>
                <c:pt idx="118196">
                  <c:v>-134.07049999999998</c:v>
                </c:pt>
                <c:pt idx="118197">
                  <c:v>-134.06849999999997</c:v>
                </c:pt>
                <c:pt idx="118198">
                  <c:v>-134.06649999999999</c:v>
                </c:pt>
                <c:pt idx="118199">
                  <c:v>-134.06449999999998</c:v>
                </c:pt>
                <c:pt idx="118200">
                  <c:v>-134.06249999999997</c:v>
                </c:pt>
                <c:pt idx="118201">
                  <c:v>-134.06049999999999</c:v>
                </c:pt>
                <c:pt idx="118202">
                  <c:v>-134.05849999999998</c:v>
                </c:pt>
                <c:pt idx="118203">
                  <c:v>-134.05649999999997</c:v>
                </c:pt>
                <c:pt idx="118204">
                  <c:v>-134.05449999999999</c:v>
                </c:pt>
                <c:pt idx="118205">
                  <c:v>-134.05249999999998</c:v>
                </c:pt>
                <c:pt idx="118206">
                  <c:v>-134.05049999999997</c:v>
                </c:pt>
                <c:pt idx="118207">
                  <c:v>-134.04849999999999</c:v>
                </c:pt>
                <c:pt idx="118208">
                  <c:v>-134.04649999999998</c:v>
                </c:pt>
                <c:pt idx="118209">
                  <c:v>-134.04449999999997</c:v>
                </c:pt>
                <c:pt idx="118210">
                  <c:v>-134.04249999999999</c:v>
                </c:pt>
                <c:pt idx="118211">
                  <c:v>-134.04049999999998</c:v>
                </c:pt>
                <c:pt idx="118212">
                  <c:v>-134.03849999999997</c:v>
                </c:pt>
                <c:pt idx="118213">
                  <c:v>-134.03649999999999</c:v>
                </c:pt>
                <c:pt idx="118214">
                  <c:v>-134.03449999999998</c:v>
                </c:pt>
                <c:pt idx="118215">
                  <c:v>-134.03249999999997</c:v>
                </c:pt>
                <c:pt idx="118216">
                  <c:v>-134.03049999999999</c:v>
                </c:pt>
                <c:pt idx="118217">
                  <c:v>-134.02849999999998</c:v>
                </c:pt>
                <c:pt idx="118218">
                  <c:v>-134.02649999999997</c:v>
                </c:pt>
                <c:pt idx="118219">
                  <c:v>-134.02449999999999</c:v>
                </c:pt>
                <c:pt idx="118220">
                  <c:v>-134.02249999999998</c:v>
                </c:pt>
                <c:pt idx="118221">
                  <c:v>-134.02049999999997</c:v>
                </c:pt>
                <c:pt idx="118222">
                  <c:v>-134.01849999999999</c:v>
                </c:pt>
                <c:pt idx="118223">
                  <c:v>-134.01649999999998</c:v>
                </c:pt>
                <c:pt idx="118224">
                  <c:v>-134.01449999999997</c:v>
                </c:pt>
                <c:pt idx="118225">
                  <c:v>-134.01249999999999</c:v>
                </c:pt>
                <c:pt idx="118226">
                  <c:v>-134.01049999999998</c:v>
                </c:pt>
                <c:pt idx="118227">
                  <c:v>-134.00849999999997</c:v>
                </c:pt>
                <c:pt idx="118228">
                  <c:v>-134.00649999999999</c:v>
                </c:pt>
                <c:pt idx="118229">
                  <c:v>-134.00449999999998</c:v>
                </c:pt>
                <c:pt idx="118230">
                  <c:v>-134.00249999999997</c:v>
                </c:pt>
                <c:pt idx="118231">
                  <c:v>-134.00049999999999</c:v>
                </c:pt>
                <c:pt idx="118232">
                  <c:v>-133.99849999999998</c:v>
                </c:pt>
                <c:pt idx="118233">
                  <c:v>-133.99649999999997</c:v>
                </c:pt>
                <c:pt idx="118234">
                  <c:v>-133.99449999999999</c:v>
                </c:pt>
                <c:pt idx="118235">
                  <c:v>-133.99249999999998</c:v>
                </c:pt>
                <c:pt idx="118236">
                  <c:v>-133.99049999999997</c:v>
                </c:pt>
                <c:pt idx="118237">
                  <c:v>-133.98849999999999</c:v>
                </c:pt>
                <c:pt idx="118238">
                  <c:v>-133.98649999999998</c:v>
                </c:pt>
                <c:pt idx="118239">
                  <c:v>-133.98449999999997</c:v>
                </c:pt>
                <c:pt idx="118240">
                  <c:v>-133.98249999999999</c:v>
                </c:pt>
                <c:pt idx="118241">
                  <c:v>-133.98049999999998</c:v>
                </c:pt>
                <c:pt idx="118242">
                  <c:v>-133.97849999999997</c:v>
                </c:pt>
                <c:pt idx="118243">
                  <c:v>-133.97649999999999</c:v>
                </c:pt>
                <c:pt idx="118244">
                  <c:v>-133.97449999999998</c:v>
                </c:pt>
                <c:pt idx="118245">
                  <c:v>-133.97249999999997</c:v>
                </c:pt>
                <c:pt idx="118246">
                  <c:v>-133.97049999999999</c:v>
                </c:pt>
                <c:pt idx="118247">
                  <c:v>-133.96849999999998</c:v>
                </c:pt>
                <c:pt idx="118248">
                  <c:v>-133.96649999999997</c:v>
                </c:pt>
                <c:pt idx="118249">
                  <c:v>-133.96449999999999</c:v>
                </c:pt>
                <c:pt idx="118250">
                  <c:v>-133.96249999999998</c:v>
                </c:pt>
                <c:pt idx="118251">
                  <c:v>-133.96049999999997</c:v>
                </c:pt>
                <c:pt idx="118252">
                  <c:v>-133.95849999999999</c:v>
                </c:pt>
                <c:pt idx="118253">
                  <c:v>-133.95649999999998</c:v>
                </c:pt>
                <c:pt idx="118254">
                  <c:v>-133.95449999999997</c:v>
                </c:pt>
                <c:pt idx="118255">
                  <c:v>-133.95249999999999</c:v>
                </c:pt>
                <c:pt idx="118256">
                  <c:v>-133.95049999999998</c:v>
                </c:pt>
                <c:pt idx="118257">
                  <c:v>-133.94849999999997</c:v>
                </c:pt>
                <c:pt idx="118258">
                  <c:v>-133.94649999999999</c:v>
                </c:pt>
                <c:pt idx="118259">
                  <c:v>-133.94449999999998</c:v>
                </c:pt>
                <c:pt idx="118260">
                  <c:v>-133.94249999999997</c:v>
                </c:pt>
                <c:pt idx="118261">
                  <c:v>-133.94049999999999</c:v>
                </c:pt>
                <c:pt idx="118262">
                  <c:v>-133.93849999999998</c:v>
                </c:pt>
                <c:pt idx="118263">
                  <c:v>-133.93649999999997</c:v>
                </c:pt>
                <c:pt idx="118264">
                  <c:v>-133.93449999999999</c:v>
                </c:pt>
                <c:pt idx="118265">
                  <c:v>-133.93249999999998</c:v>
                </c:pt>
                <c:pt idx="118266">
                  <c:v>-133.93049999999997</c:v>
                </c:pt>
                <c:pt idx="118267">
                  <c:v>-133.92849999999999</c:v>
                </c:pt>
                <c:pt idx="118268">
                  <c:v>-133.92649999999998</c:v>
                </c:pt>
                <c:pt idx="118269">
                  <c:v>-133.92449999999997</c:v>
                </c:pt>
                <c:pt idx="118270">
                  <c:v>-133.92249999999999</c:v>
                </c:pt>
                <c:pt idx="118271">
                  <c:v>-133.92049999999998</c:v>
                </c:pt>
                <c:pt idx="118272">
                  <c:v>-133.91849999999997</c:v>
                </c:pt>
                <c:pt idx="118273">
                  <c:v>-133.91649999999998</c:v>
                </c:pt>
                <c:pt idx="118274">
                  <c:v>-133.91449999999998</c:v>
                </c:pt>
                <c:pt idx="118275">
                  <c:v>-133.91249999999997</c:v>
                </c:pt>
                <c:pt idx="118276">
                  <c:v>-133.91049999999998</c:v>
                </c:pt>
                <c:pt idx="118277">
                  <c:v>-133.90849999999998</c:v>
                </c:pt>
                <c:pt idx="118278">
                  <c:v>-133.90649999999997</c:v>
                </c:pt>
                <c:pt idx="118279">
                  <c:v>-133.90449999999998</c:v>
                </c:pt>
                <c:pt idx="118280">
                  <c:v>-133.90249999999997</c:v>
                </c:pt>
                <c:pt idx="118281">
                  <c:v>-133.90049999999997</c:v>
                </c:pt>
                <c:pt idx="118282">
                  <c:v>-133.89849999999998</c:v>
                </c:pt>
                <c:pt idx="118283">
                  <c:v>-133.89649999999997</c:v>
                </c:pt>
                <c:pt idx="118284">
                  <c:v>-133.89449999999997</c:v>
                </c:pt>
                <c:pt idx="118285">
                  <c:v>-133.89249999999998</c:v>
                </c:pt>
                <c:pt idx="118286">
                  <c:v>-133.89049999999997</c:v>
                </c:pt>
                <c:pt idx="118287">
                  <c:v>-133.88849999999996</c:v>
                </c:pt>
                <c:pt idx="118288">
                  <c:v>-133.88649999999998</c:v>
                </c:pt>
                <c:pt idx="118289">
                  <c:v>-133.88449999999997</c:v>
                </c:pt>
                <c:pt idx="118290">
                  <c:v>-133.88249999999996</c:v>
                </c:pt>
                <c:pt idx="118291">
                  <c:v>-133.88049999999998</c:v>
                </c:pt>
                <c:pt idx="118292">
                  <c:v>-133.87849999999997</c:v>
                </c:pt>
                <c:pt idx="118293">
                  <c:v>-133.87649999999996</c:v>
                </c:pt>
                <c:pt idx="118294">
                  <c:v>-133.87449999999998</c:v>
                </c:pt>
                <c:pt idx="118295">
                  <c:v>-133.87249999999997</c:v>
                </c:pt>
                <c:pt idx="118296">
                  <c:v>-133.87049999999996</c:v>
                </c:pt>
                <c:pt idx="118297">
                  <c:v>-133.86849999999998</c:v>
                </c:pt>
                <c:pt idx="118298">
                  <c:v>-133.86649999999997</c:v>
                </c:pt>
                <c:pt idx="118299">
                  <c:v>-133.86449999999996</c:v>
                </c:pt>
                <c:pt idx="118300">
                  <c:v>-133.86249999999998</c:v>
                </c:pt>
                <c:pt idx="118301">
                  <c:v>-133.86049999999997</c:v>
                </c:pt>
                <c:pt idx="118302">
                  <c:v>-133.85849999999996</c:v>
                </c:pt>
                <c:pt idx="118303">
                  <c:v>-133.85649999999998</c:v>
                </c:pt>
                <c:pt idx="118304">
                  <c:v>-133.85449999999997</c:v>
                </c:pt>
                <c:pt idx="118305">
                  <c:v>-133.85249999999996</c:v>
                </c:pt>
                <c:pt idx="118306">
                  <c:v>-133.85049999999998</c:v>
                </c:pt>
                <c:pt idx="118307">
                  <c:v>-133.84849999999997</c:v>
                </c:pt>
                <c:pt idx="118308">
                  <c:v>-133.84649999999996</c:v>
                </c:pt>
                <c:pt idx="118309">
                  <c:v>-133.84449999999998</c:v>
                </c:pt>
                <c:pt idx="118310">
                  <c:v>-133.84249999999997</c:v>
                </c:pt>
                <c:pt idx="118311">
                  <c:v>-133.84049999999996</c:v>
                </c:pt>
                <c:pt idx="118312">
                  <c:v>-133.83849999999998</c:v>
                </c:pt>
                <c:pt idx="118313">
                  <c:v>-133.83649999999997</c:v>
                </c:pt>
                <c:pt idx="118314">
                  <c:v>-133.83449999999999</c:v>
                </c:pt>
                <c:pt idx="118315">
                  <c:v>-133.83249999999998</c:v>
                </c:pt>
                <c:pt idx="118316">
                  <c:v>-133.83049999999997</c:v>
                </c:pt>
                <c:pt idx="118317">
                  <c:v>-133.82849999999999</c:v>
                </c:pt>
                <c:pt idx="118318">
                  <c:v>-133.82649999999998</c:v>
                </c:pt>
                <c:pt idx="118319">
                  <c:v>-133.82449999999997</c:v>
                </c:pt>
                <c:pt idx="118320">
                  <c:v>-133.82249999999999</c:v>
                </c:pt>
                <c:pt idx="118321">
                  <c:v>-133.82049999999998</c:v>
                </c:pt>
                <c:pt idx="118322">
                  <c:v>-133.81849999999997</c:v>
                </c:pt>
                <c:pt idx="118323">
                  <c:v>-133.81649999999999</c:v>
                </c:pt>
                <c:pt idx="118324">
                  <c:v>-133.81449999999998</c:v>
                </c:pt>
                <c:pt idx="118325">
                  <c:v>-133.81249999999997</c:v>
                </c:pt>
                <c:pt idx="118326">
                  <c:v>-133.81049999999999</c:v>
                </c:pt>
                <c:pt idx="118327">
                  <c:v>-133.80849999999998</c:v>
                </c:pt>
                <c:pt idx="118328">
                  <c:v>-133.80649999999997</c:v>
                </c:pt>
                <c:pt idx="118329">
                  <c:v>-133.80449999999999</c:v>
                </c:pt>
                <c:pt idx="118330">
                  <c:v>-133.80249999999998</c:v>
                </c:pt>
                <c:pt idx="118331">
                  <c:v>-133.80049999999997</c:v>
                </c:pt>
                <c:pt idx="118332">
                  <c:v>-133.79849999999999</c:v>
                </c:pt>
                <c:pt idx="118333">
                  <c:v>-133.79649999999998</c:v>
                </c:pt>
                <c:pt idx="118334">
                  <c:v>-133.79449999999997</c:v>
                </c:pt>
                <c:pt idx="118335">
                  <c:v>-133.79249999999999</c:v>
                </c:pt>
                <c:pt idx="118336">
                  <c:v>-133.79049999999998</c:v>
                </c:pt>
                <c:pt idx="118337">
                  <c:v>-133.78849999999997</c:v>
                </c:pt>
                <c:pt idx="118338">
                  <c:v>-133.78649999999999</c:v>
                </c:pt>
                <c:pt idx="118339">
                  <c:v>-133.78449999999998</c:v>
                </c:pt>
                <c:pt idx="118340">
                  <c:v>-133.78249999999997</c:v>
                </c:pt>
                <c:pt idx="118341">
                  <c:v>-133.78049999999999</c:v>
                </c:pt>
                <c:pt idx="118342">
                  <c:v>-133.77849999999998</c:v>
                </c:pt>
                <c:pt idx="118343">
                  <c:v>-133.77649999999997</c:v>
                </c:pt>
                <c:pt idx="118344">
                  <c:v>-133.77449999999999</c:v>
                </c:pt>
                <c:pt idx="118345">
                  <c:v>-133.77249999999998</c:v>
                </c:pt>
                <c:pt idx="118346">
                  <c:v>-133.77049999999997</c:v>
                </c:pt>
                <c:pt idx="118347">
                  <c:v>-133.76849999999999</c:v>
                </c:pt>
                <c:pt idx="118348">
                  <c:v>-133.76649999999998</c:v>
                </c:pt>
                <c:pt idx="118349">
                  <c:v>-133.76449999999997</c:v>
                </c:pt>
                <c:pt idx="118350">
                  <c:v>-133.76249999999999</c:v>
                </c:pt>
                <c:pt idx="118351">
                  <c:v>-133.76049999999998</c:v>
                </c:pt>
                <c:pt idx="118352">
                  <c:v>-133.75849999999997</c:v>
                </c:pt>
                <c:pt idx="118353">
                  <c:v>-133.75649999999999</c:v>
                </c:pt>
                <c:pt idx="118354">
                  <c:v>-133.75449999999998</c:v>
                </c:pt>
                <c:pt idx="118355">
                  <c:v>-133.75249999999997</c:v>
                </c:pt>
                <c:pt idx="118356">
                  <c:v>-133.75049999999999</c:v>
                </c:pt>
                <c:pt idx="118357">
                  <c:v>-133.74849999999998</c:v>
                </c:pt>
                <c:pt idx="118358">
                  <c:v>-133.74649999999997</c:v>
                </c:pt>
                <c:pt idx="118359">
                  <c:v>-133.74449999999999</c:v>
                </c:pt>
                <c:pt idx="118360">
                  <c:v>-133.74249999999998</c:v>
                </c:pt>
                <c:pt idx="118361">
                  <c:v>-133.74049999999997</c:v>
                </c:pt>
                <c:pt idx="118362">
                  <c:v>-133.73849999999999</c:v>
                </c:pt>
                <c:pt idx="118363">
                  <c:v>-133.73649999999998</c:v>
                </c:pt>
                <c:pt idx="118364">
                  <c:v>-133.73449999999997</c:v>
                </c:pt>
                <c:pt idx="118365">
                  <c:v>-133.73249999999999</c:v>
                </c:pt>
                <c:pt idx="118366">
                  <c:v>-133.73049999999998</c:v>
                </c:pt>
                <c:pt idx="118367">
                  <c:v>-133.72849999999997</c:v>
                </c:pt>
                <c:pt idx="118368">
                  <c:v>-133.72649999999999</c:v>
                </c:pt>
                <c:pt idx="118369">
                  <c:v>-133.72449999999998</c:v>
                </c:pt>
                <c:pt idx="118370">
                  <c:v>-133.72249999999997</c:v>
                </c:pt>
                <c:pt idx="118371">
                  <c:v>-133.72049999999999</c:v>
                </c:pt>
                <c:pt idx="118372">
                  <c:v>-133.71849999999998</c:v>
                </c:pt>
                <c:pt idx="118373">
                  <c:v>-133.71649999999997</c:v>
                </c:pt>
                <c:pt idx="118374">
                  <c:v>-133.71449999999999</c:v>
                </c:pt>
                <c:pt idx="118375">
                  <c:v>-133.71249999999998</c:v>
                </c:pt>
                <c:pt idx="118376">
                  <c:v>-133.71049999999997</c:v>
                </c:pt>
                <c:pt idx="118377">
                  <c:v>-133.70849999999999</c:v>
                </c:pt>
                <c:pt idx="118378">
                  <c:v>-133.70649999999998</c:v>
                </c:pt>
                <c:pt idx="118379">
                  <c:v>-133.70449999999997</c:v>
                </c:pt>
                <c:pt idx="118380">
                  <c:v>-133.70249999999999</c:v>
                </c:pt>
                <c:pt idx="118381">
                  <c:v>-133.70049999999998</c:v>
                </c:pt>
                <c:pt idx="118382">
                  <c:v>-133.69849999999997</c:v>
                </c:pt>
                <c:pt idx="118383">
                  <c:v>-133.69649999999999</c:v>
                </c:pt>
                <c:pt idx="118384">
                  <c:v>-133.69449999999998</c:v>
                </c:pt>
                <c:pt idx="118385">
                  <c:v>-133.69249999999997</c:v>
                </c:pt>
                <c:pt idx="118386">
                  <c:v>-133.69049999999999</c:v>
                </c:pt>
                <c:pt idx="118387">
                  <c:v>-133.68849999999998</c:v>
                </c:pt>
                <c:pt idx="118388">
                  <c:v>-133.68649999999997</c:v>
                </c:pt>
                <c:pt idx="118389">
                  <c:v>-133.68449999999999</c:v>
                </c:pt>
                <c:pt idx="118390">
                  <c:v>-133.68249999999998</c:v>
                </c:pt>
                <c:pt idx="118391">
                  <c:v>-133.68049999999997</c:v>
                </c:pt>
                <c:pt idx="118392">
                  <c:v>-133.67849999999999</c:v>
                </c:pt>
                <c:pt idx="118393">
                  <c:v>-133.67649999999998</c:v>
                </c:pt>
                <c:pt idx="118394">
                  <c:v>-133.67449999999997</c:v>
                </c:pt>
                <c:pt idx="118395">
                  <c:v>-133.67249999999999</c:v>
                </c:pt>
                <c:pt idx="118396">
                  <c:v>-133.67049999999998</c:v>
                </c:pt>
                <c:pt idx="118397">
                  <c:v>-133.66849999999997</c:v>
                </c:pt>
                <c:pt idx="118398">
                  <c:v>-133.66649999999998</c:v>
                </c:pt>
                <c:pt idx="118399">
                  <c:v>-133.66449999999998</c:v>
                </c:pt>
                <c:pt idx="118400">
                  <c:v>-133.66249999999997</c:v>
                </c:pt>
                <c:pt idx="118401">
                  <c:v>-133.66049999999998</c:v>
                </c:pt>
                <c:pt idx="118402">
                  <c:v>-133.65849999999998</c:v>
                </c:pt>
                <c:pt idx="118403">
                  <c:v>-133.65649999999997</c:v>
                </c:pt>
                <c:pt idx="118404">
                  <c:v>-133.65449999999998</c:v>
                </c:pt>
                <c:pt idx="118405">
                  <c:v>-133.65249999999997</c:v>
                </c:pt>
                <c:pt idx="118406">
                  <c:v>-133.65049999999997</c:v>
                </c:pt>
                <c:pt idx="118407">
                  <c:v>-133.64849999999998</c:v>
                </c:pt>
                <c:pt idx="118408">
                  <c:v>-133.64649999999997</c:v>
                </c:pt>
                <c:pt idx="118409">
                  <c:v>-133.64449999999997</c:v>
                </c:pt>
                <c:pt idx="118410">
                  <c:v>-133.64249999999998</c:v>
                </c:pt>
                <c:pt idx="118411">
                  <c:v>-133.64049999999997</c:v>
                </c:pt>
                <c:pt idx="118412">
                  <c:v>-133.63849999999996</c:v>
                </c:pt>
                <c:pt idx="118413">
                  <c:v>-133.63649999999998</c:v>
                </c:pt>
                <c:pt idx="118414">
                  <c:v>-133.63449999999997</c:v>
                </c:pt>
                <c:pt idx="118415">
                  <c:v>-133.63249999999996</c:v>
                </c:pt>
                <c:pt idx="118416">
                  <c:v>-133.63049999999998</c:v>
                </c:pt>
                <c:pt idx="118417">
                  <c:v>-133.62849999999997</c:v>
                </c:pt>
                <c:pt idx="118418">
                  <c:v>-133.62649999999996</c:v>
                </c:pt>
                <c:pt idx="118419">
                  <c:v>-133.62449999999998</c:v>
                </c:pt>
                <c:pt idx="118420">
                  <c:v>-133.62249999999997</c:v>
                </c:pt>
                <c:pt idx="118421">
                  <c:v>-133.62049999999996</c:v>
                </c:pt>
                <c:pt idx="118422">
                  <c:v>-133.61849999999998</c:v>
                </c:pt>
                <c:pt idx="118423">
                  <c:v>-133.61649999999997</c:v>
                </c:pt>
                <c:pt idx="118424">
                  <c:v>-133.61449999999996</c:v>
                </c:pt>
                <c:pt idx="118425">
                  <c:v>-133.61249999999998</c:v>
                </c:pt>
                <c:pt idx="118426">
                  <c:v>-133.61049999999997</c:v>
                </c:pt>
                <c:pt idx="118427">
                  <c:v>-133.60849999999996</c:v>
                </c:pt>
                <c:pt idx="118428">
                  <c:v>-133.60649999999998</c:v>
                </c:pt>
                <c:pt idx="118429">
                  <c:v>-133.60449999999997</c:v>
                </c:pt>
                <c:pt idx="118430">
                  <c:v>-133.60249999999996</c:v>
                </c:pt>
                <c:pt idx="118431">
                  <c:v>-133.60049999999998</c:v>
                </c:pt>
                <c:pt idx="118432">
                  <c:v>-133.59849999999997</c:v>
                </c:pt>
                <c:pt idx="118433">
                  <c:v>-133.59649999999996</c:v>
                </c:pt>
                <c:pt idx="118434">
                  <c:v>-133.59449999999998</c:v>
                </c:pt>
                <c:pt idx="118435">
                  <c:v>-133.59249999999997</c:v>
                </c:pt>
                <c:pt idx="118436">
                  <c:v>-133.59049999999996</c:v>
                </c:pt>
                <c:pt idx="118437">
                  <c:v>-133.58849999999998</c:v>
                </c:pt>
                <c:pt idx="118438">
                  <c:v>-133.58649999999997</c:v>
                </c:pt>
                <c:pt idx="118439">
                  <c:v>-133.58449999999999</c:v>
                </c:pt>
                <c:pt idx="118440">
                  <c:v>-133.58249999999998</c:v>
                </c:pt>
                <c:pt idx="118441">
                  <c:v>-133.58049999999997</c:v>
                </c:pt>
                <c:pt idx="118442">
                  <c:v>-133.57849999999999</c:v>
                </c:pt>
                <c:pt idx="118443">
                  <c:v>-133.57649999999998</c:v>
                </c:pt>
                <c:pt idx="118444">
                  <c:v>-133.57449999999997</c:v>
                </c:pt>
                <c:pt idx="118445">
                  <c:v>-133.57249999999999</c:v>
                </c:pt>
                <c:pt idx="118446">
                  <c:v>-133.57049999999998</c:v>
                </c:pt>
                <c:pt idx="118447">
                  <c:v>-133.56849999999997</c:v>
                </c:pt>
                <c:pt idx="118448">
                  <c:v>-133.56649999999999</c:v>
                </c:pt>
                <c:pt idx="118449">
                  <c:v>-133.56449999999998</c:v>
                </c:pt>
                <c:pt idx="118450">
                  <c:v>-133.56249999999997</c:v>
                </c:pt>
                <c:pt idx="118451">
                  <c:v>-133.56049999999999</c:v>
                </c:pt>
                <c:pt idx="118452">
                  <c:v>-133.55849999999998</c:v>
                </c:pt>
                <c:pt idx="118453">
                  <c:v>-133.55649999999997</c:v>
                </c:pt>
                <c:pt idx="118454">
                  <c:v>-133.55449999999999</c:v>
                </c:pt>
                <c:pt idx="118455">
                  <c:v>-133.55249999999998</c:v>
                </c:pt>
                <c:pt idx="118456">
                  <c:v>-133.55049999999997</c:v>
                </c:pt>
                <c:pt idx="118457">
                  <c:v>-133.54849999999999</c:v>
                </c:pt>
                <c:pt idx="118458">
                  <c:v>-133.54649999999998</c:v>
                </c:pt>
                <c:pt idx="118459">
                  <c:v>-133.54449999999997</c:v>
                </c:pt>
                <c:pt idx="118460">
                  <c:v>-133.54249999999999</c:v>
                </c:pt>
                <c:pt idx="118461">
                  <c:v>-133.54049999999998</c:v>
                </c:pt>
                <c:pt idx="118462">
                  <c:v>-133.53849999999997</c:v>
                </c:pt>
                <c:pt idx="118463">
                  <c:v>-133.53649999999999</c:v>
                </c:pt>
                <c:pt idx="118464">
                  <c:v>-133.53449999999998</c:v>
                </c:pt>
                <c:pt idx="118465">
                  <c:v>-133.53249999999997</c:v>
                </c:pt>
                <c:pt idx="118466">
                  <c:v>-133.53049999999999</c:v>
                </c:pt>
                <c:pt idx="118467">
                  <c:v>-133.52849999999998</c:v>
                </c:pt>
                <c:pt idx="118468">
                  <c:v>-133.52649999999997</c:v>
                </c:pt>
                <c:pt idx="118469">
                  <c:v>-133.52449999999999</c:v>
                </c:pt>
                <c:pt idx="118470">
                  <c:v>-133.52249999999998</c:v>
                </c:pt>
                <c:pt idx="118471">
                  <c:v>-133.52049999999997</c:v>
                </c:pt>
                <c:pt idx="118472">
                  <c:v>-133.51849999999999</c:v>
                </c:pt>
                <c:pt idx="118473">
                  <c:v>-133.51649999999998</c:v>
                </c:pt>
                <c:pt idx="118474">
                  <c:v>-133.51449999999997</c:v>
                </c:pt>
                <c:pt idx="118475">
                  <c:v>-133.51249999999999</c:v>
                </c:pt>
                <c:pt idx="118476">
                  <c:v>-133.51049999999998</c:v>
                </c:pt>
                <c:pt idx="118477">
                  <c:v>-133.50849999999997</c:v>
                </c:pt>
                <c:pt idx="118478">
                  <c:v>-133.50649999999999</c:v>
                </c:pt>
                <c:pt idx="118479">
                  <c:v>-133.50449999999998</c:v>
                </c:pt>
                <c:pt idx="118480">
                  <c:v>-133.50249999999997</c:v>
                </c:pt>
                <c:pt idx="118481">
                  <c:v>-133.50049999999999</c:v>
                </c:pt>
                <c:pt idx="118482">
                  <c:v>-133.49849999999998</c:v>
                </c:pt>
                <c:pt idx="118483">
                  <c:v>-133.49649999999997</c:v>
                </c:pt>
                <c:pt idx="118484">
                  <c:v>-133.49449999999999</c:v>
                </c:pt>
                <c:pt idx="118485">
                  <c:v>-133.49249999999998</c:v>
                </c:pt>
                <c:pt idx="118486">
                  <c:v>-133.49049999999997</c:v>
                </c:pt>
                <c:pt idx="118487">
                  <c:v>-133.48849999999999</c:v>
                </c:pt>
                <c:pt idx="118488">
                  <c:v>-133.48649999999998</c:v>
                </c:pt>
                <c:pt idx="118489">
                  <c:v>-133.48449999999997</c:v>
                </c:pt>
                <c:pt idx="118490">
                  <c:v>-133.48249999999999</c:v>
                </c:pt>
                <c:pt idx="118491">
                  <c:v>-133.48049999999998</c:v>
                </c:pt>
                <c:pt idx="118492">
                  <c:v>-133.47849999999997</c:v>
                </c:pt>
                <c:pt idx="118493">
                  <c:v>-133.47649999999999</c:v>
                </c:pt>
                <c:pt idx="118494">
                  <c:v>-133.47449999999998</c:v>
                </c:pt>
                <c:pt idx="118495">
                  <c:v>-133.47249999999997</c:v>
                </c:pt>
                <c:pt idx="118496">
                  <c:v>-133.47049999999999</c:v>
                </c:pt>
                <c:pt idx="118497">
                  <c:v>-133.46849999999998</c:v>
                </c:pt>
                <c:pt idx="118498">
                  <c:v>-133.46649999999997</c:v>
                </c:pt>
                <c:pt idx="118499">
                  <c:v>-133.46449999999999</c:v>
                </c:pt>
                <c:pt idx="118500">
                  <c:v>-133.46249999999998</c:v>
                </c:pt>
                <c:pt idx="118501">
                  <c:v>-133.46049999999997</c:v>
                </c:pt>
                <c:pt idx="118502">
                  <c:v>-133.45849999999999</c:v>
                </c:pt>
                <c:pt idx="118503">
                  <c:v>-133.45649999999998</c:v>
                </c:pt>
                <c:pt idx="118504">
                  <c:v>-133.45449999999997</c:v>
                </c:pt>
                <c:pt idx="118505">
                  <c:v>-133.45249999999999</c:v>
                </c:pt>
                <c:pt idx="118506">
                  <c:v>-133.45049999999998</c:v>
                </c:pt>
                <c:pt idx="118507">
                  <c:v>-133.44849999999997</c:v>
                </c:pt>
                <c:pt idx="118508">
                  <c:v>-133.44649999999999</c:v>
                </c:pt>
                <c:pt idx="118509">
                  <c:v>-133.44449999999998</c:v>
                </c:pt>
                <c:pt idx="118510">
                  <c:v>-133.44249999999997</c:v>
                </c:pt>
                <c:pt idx="118511">
                  <c:v>-133.44049999999999</c:v>
                </c:pt>
                <c:pt idx="118512">
                  <c:v>-133.43849999999998</c:v>
                </c:pt>
                <c:pt idx="118513">
                  <c:v>-133.43649999999997</c:v>
                </c:pt>
                <c:pt idx="118514">
                  <c:v>-133.43449999999999</c:v>
                </c:pt>
                <c:pt idx="118515">
                  <c:v>-133.43249999999998</c:v>
                </c:pt>
                <c:pt idx="118516">
                  <c:v>-133.43049999999997</c:v>
                </c:pt>
                <c:pt idx="118517">
                  <c:v>-133.42849999999999</c:v>
                </c:pt>
                <c:pt idx="118518">
                  <c:v>-133.42649999999998</c:v>
                </c:pt>
                <c:pt idx="118519">
                  <c:v>-133.42449999999997</c:v>
                </c:pt>
                <c:pt idx="118520">
                  <c:v>-133.42249999999999</c:v>
                </c:pt>
                <c:pt idx="118521">
                  <c:v>-133.42049999999998</c:v>
                </c:pt>
                <c:pt idx="118522">
                  <c:v>-133.41849999999997</c:v>
                </c:pt>
                <c:pt idx="118523">
                  <c:v>-133.41649999999998</c:v>
                </c:pt>
                <c:pt idx="118524">
                  <c:v>-133.41449999999998</c:v>
                </c:pt>
                <c:pt idx="118525">
                  <c:v>-133.41249999999997</c:v>
                </c:pt>
                <c:pt idx="118526">
                  <c:v>-133.41049999999998</c:v>
                </c:pt>
                <c:pt idx="118527">
                  <c:v>-133.40849999999998</c:v>
                </c:pt>
                <c:pt idx="118528">
                  <c:v>-133.40649999999997</c:v>
                </c:pt>
                <c:pt idx="118529">
                  <c:v>-133.40449999999998</c:v>
                </c:pt>
                <c:pt idx="118530">
                  <c:v>-133.40249999999997</c:v>
                </c:pt>
                <c:pt idx="118531">
                  <c:v>-133.40049999999997</c:v>
                </c:pt>
                <c:pt idx="118532">
                  <c:v>-133.39849999999998</c:v>
                </c:pt>
                <c:pt idx="118533">
                  <c:v>-133.39649999999997</c:v>
                </c:pt>
                <c:pt idx="118534">
                  <c:v>-133.39449999999997</c:v>
                </c:pt>
                <c:pt idx="118535">
                  <c:v>-133.39249999999998</c:v>
                </c:pt>
                <c:pt idx="118536">
                  <c:v>-133.39049999999997</c:v>
                </c:pt>
                <c:pt idx="118537">
                  <c:v>-133.38849999999996</c:v>
                </c:pt>
                <c:pt idx="118538">
                  <c:v>-133.38649999999998</c:v>
                </c:pt>
                <c:pt idx="118539">
                  <c:v>-133.38449999999997</c:v>
                </c:pt>
                <c:pt idx="118540">
                  <c:v>-133.38249999999996</c:v>
                </c:pt>
                <c:pt idx="118541">
                  <c:v>-133.38049999999998</c:v>
                </c:pt>
                <c:pt idx="118542">
                  <c:v>-133.37849999999997</c:v>
                </c:pt>
                <c:pt idx="118543">
                  <c:v>-133.37649999999996</c:v>
                </c:pt>
                <c:pt idx="118544">
                  <c:v>-133.37449999999998</c:v>
                </c:pt>
                <c:pt idx="118545">
                  <c:v>-133.37249999999997</c:v>
                </c:pt>
                <c:pt idx="118546">
                  <c:v>-133.37049999999996</c:v>
                </c:pt>
                <c:pt idx="118547">
                  <c:v>-133.36849999999998</c:v>
                </c:pt>
                <c:pt idx="118548">
                  <c:v>-133.36649999999997</c:v>
                </c:pt>
                <c:pt idx="118549">
                  <c:v>-133.36449999999996</c:v>
                </c:pt>
                <c:pt idx="118550">
                  <c:v>-133.36249999999998</c:v>
                </c:pt>
                <c:pt idx="118551">
                  <c:v>-133.36049999999997</c:v>
                </c:pt>
                <c:pt idx="118552">
                  <c:v>-133.35849999999996</c:v>
                </c:pt>
                <c:pt idx="118553">
                  <c:v>-133.35649999999998</c:v>
                </c:pt>
                <c:pt idx="118554">
                  <c:v>-133.35449999999997</c:v>
                </c:pt>
                <c:pt idx="118555">
                  <c:v>-133.35249999999996</c:v>
                </c:pt>
                <c:pt idx="118556">
                  <c:v>-133.35049999999998</c:v>
                </c:pt>
                <c:pt idx="118557">
                  <c:v>-133.34849999999997</c:v>
                </c:pt>
                <c:pt idx="118558">
                  <c:v>-133.34649999999996</c:v>
                </c:pt>
                <c:pt idx="118559">
                  <c:v>-133.34449999999998</c:v>
                </c:pt>
                <c:pt idx="118560">
                  <c:v>-133.34249999999997</c:v>
                </c:pt>
                <c:pt idx="118561">
                  <c:v>-133.34049999999996</c:v>
                </c:pt>
                <c:pt idx="118562">
                  <c:v>-133.33849999999998</c:v>
                </c:pt>
                <c:pt idx="118563">
                  <c:v>-133.33649999999997</c:v>
                </c:pt>
                <c:pt idx="118564">
                  <c:v>-133.33449999999999</c:v>
                </c:pt>
                <c:pt idx="118565">
                  <c:v>-133.33249999999998</c:v>
                </c:pt>
                <c:pt idx="118566">
                  <c:v>-133.33049999999997</c:v>
                </c:pt>
                <c:pt idx="118567">
                  <c:v>-133.32849999999999</c:v>
                </c:pt>
                <c:pt idx="118568">
                  <c:v>-133.32649999999998</c:v>
                </c:pt>
                <c:pt idx="118569">
                  <c:v>-133.32449999999997</c:v>
                </c:pt>
                <c:pt idx="118570">
                  <c:v>-133.32249999999999</c:v>
                </c:pt>
                <c:pt idx="118571">
                  <c:v>-133.32049999999998</c:v>
                </c:pt>
                <c:pt idx="118572">
                  <c:v>-133.31849999999997</c:v>
                </c:pt>
                <c:pt idx="118573">
                  <c:v>-133.31649999999999</c:v>
                </c:pt>
                <c:pt idx="118574">
                  <c:v>-133.31449999999998</c:v>
                </c:pt>
                <c:pt idx="118575">
                  <c:v>-133.31249999999997</c:v>
                </c:pt>
                <c:pt idx="118576">
                  <c:v>-133.31049999999999</c:v>
                </c:pt>
                <c:pt idx="118577">
                  <c:v>-133.30849999999998</c:v>
                </c:pt>
                <c:pt idx="118578">
                  <c:v>-133.30649999999997</c:v>
                </c:pt>
                <c:pt idx="118579">
                  <c:v>-133.30449999999999</c:v>
                </c:pt>
                <c:pt idx="118580">
                  <c:v>-133.30249999999998</c:v>
                </c:pt>
                <c:pt idx="118581">
                  <c:v>-133.30049999999997</c:v>
                </c:pt>
                <c:pt idx="118582">
                  <c:v>-133.29849999999999</c:v>
                </c:pt>
                <c:pt idx="118583">
                  <c:v>-133.29649999999998</c:v>
                </c:pt>
                <c:pt idx="118584">
                  <c:v>-133.29449999999997</c:v>
                </c:pt>
                <c:pt idx="118585">
                  <c:v>-133.29249999999999</c:v>
                </c:pt>
                <c:pt idx="118586">
                  <c:v>-133.29049999999998</c:v>
                </c:pt>
                <c:pt idx="118587">
                  <c:v>-133.28849999999997</c:v>
                </c:pt>
                <c:pt idx="118588">
                  <c:v>-133.28649999999999</c:v>
                </c:pt>
                <c:pt idx="118589">
                  <c:v>-133.28449999999998</c:v>
                </c:pt>
                <c:pt idx="118590">
                  <c:v>-133.28249999999997</c:v>
                </c:pt>
                <c:pt idx="118591">
                  <c:v>-133.28049999999999</c:v>
                </c:pt>
                <c:pt idx="118592">
                  <c:v>-133.27849999999998</c:v>
                </c:pt>
                <c:pt idx="118593">
                  <c:v>-133.27649999999997</c:v>
                </c:pt>
                <c:pt idx="118594">
                  <c:v>-133.27449999999999</c:v>
                </c:pt>
                <c:pt idx="118595">
                  <c:v>-133.27249999999998</c:v>
                </c:pt>
                <c:pt idx="118596">
                  <c:v>-133.27049999999997</c:v>
                </c:pt>
                <c:pt idx="118597">
                  <c:v>-133.26849999999999</c:v>
                </c:pt>
                <c:pt idx="118598">
                  <c:v>-133.26649999999998</c:v>
                </c:pt>
                <c:pt idx="118599">
                  <c:v>-133.26449999999997</c:v>
                </c:pt>
                <c:pt idx="118600">
                  <c:v>-133.26249999999999</c:v>
                </c:pt>
                <c:pt idx="118601">
                  <c:v>-133.26049999999998</c:v>
                </c:pt>
                <c:pt idx="118602">
                  <c:v>-133.25849999999997</c:v>
                </c:pt>
                <c:pt idx="118603">
                  <c:v>-133.25649999999999</c:v>
                </c:pt>
                <c:pt idx="118604">
                  <c:v>-133.25449999999998</c:v>
                </c:pt>
                <c:pt idx="118605">
                  <c:v>-133.25249999999997</c:v>
                </c:pt>
                <c:pt idx="118606">
                  <c:v>-133.25049999999999</c:v>
                </c:pt>
                <c:pt idx="118607">
                  <c:v>-133.24849999999998</c:v>
                </c:pt>
                <c:pt idx="118608">
                  <c:v>-133.24649999999997</c:v>
                </c:pt>
                <c:pt idx="118609">
                  <c:v>-133.24449999999999</c:v>
                </c:pt>
                <c:pt idx="118610">
                  <c:v>-133.24249999999998</c:v>
                </c:pt>
                <c:pt idx="118611">
                  <c:v>-133.24049999999997</c:v>
                </c:pt>
                <c:pt idx="118612">
                  <c:v>-133.23849999999999</c:v>
                </c:pt>
                <c:pt idx="118613">
                  <c:v>-133.23649999999998</c:v>
                </c:pt>
                <c:pt idx="118614">
                  <c:v>-133.23449999999997</c:v>
                </c:pt>
                <c:pt idx="118615">
                  <c:v>-133.23249999999999</c:v>
                </c:pt>
                <c:pt idx="118616">
                  <c:v>-133.23049999999998</c:v>
                </c:pt>
                <c:pt idx="118617">
                  <c:v>-133.22849999999997</c:v>
                </c:pt>
                <c:pt idx="118618">
                  <c:v>-133.22649999999999</c:v>
                </c:pt>
                <c:pt idx="118619">
                  <c:v>-133.22449999999998</c:v>
                </c:pt>
                <c:pt idx="118620">
                  <c:v>-133.22249999999997</c:v>
                </c:pt>
                <c:pt idx="118621">
                  <c:v>-133.22049999999999</c:v>
                </c:pt>
                <c:pt idx="118622">
                  <c:v>-133.21849999999998</c:v>
                </c:pt>
                <c:pt idx="118623">
                  <c:v>-133.21649999999997</c:v>
                </c:pt>
                <c:pt idx="118624">
                  <c:v>-133.21449999999999</c:v>
                </c:pt>
                <c:pt idx="118625">
                  <c:v>-133.21249999999998</c:v>
                </c:pt>
                <c:pt idx="118626">
                  <c:v>-133.21049999999997</c:v>
                </c:pt>
                <c:pt idx="118627">
                  <c:v>-133.20849999999999</c:v>
                </c:pt>
                <c:pt idx="118628">
                  <c:v>-133.20649999999998</c:v>
                </c:pt>
                <c:pt idx="118629">
                  <c:v>-133.20449999999997</c:v>
                </c:pt>
                <c:pt idx="118630">
                  <c:v>-133.20249999999999</c:v>
                </c:pt>
                <c:pt idx="118631">
                  <c:v>-133.20049999999998</c:v>
                </c:pt>
                <c:pt idx="118632">
                  <c:v>-133.19849999999997</c:v>
                </c:pt>
                <c:pt idx="118633">
                  <c:v>-133.19649999999999</c:v>
                </c:pt>
                <c:pt idx="118634">
                  <c:v>-133.19449999999998</c:v>
                </c:pt>
                <c:pt idx="118635">
                  <c:v>-133.19249999999997</c:v>
                </c:pt>
                <c:pt idx="118636">
                  <c:v>-133.19049999999999</c:v>
                </c:pt>
                <c:pt idx="118637">
                  <c:v>-133.18849999999998</c:v>
                </c:pt>
                <c:pt idx="118638">
                  <c:v>-133.18649999999997</c:v>
                </c:pt>
                <c:pt idx="118639">
                  <c:v>-133.18449999999999</c:v>
                </c:pt>
                <c:pt idx="118640">
                  <c:v>-133.18249999999998</c:v>
                </c:pt>
                <c:pt idx="118641">
                  <c:v>-133.18049999999997</c:v>
                </c:pt>
                <c:pt idx="118642">
                  <c:v>-133.17849999999999</c:v>
                </c:pt>
                <c:pt idx="118643">
                  <c:v>-133.17649999999998</c:v>
                </c:pt>
                <c:pt idx="118644">
                  <c:v>-133.17449999999997</c:v>
                </c:pt>
                <c:pt idx="118645">
                  <c:v>-133.17249999999999</c:v>
                </c:pt>
                <c:pt idx="118646">
                  <c:v>-133.17049999999998</c:v>
                </c:pt>
                <c:pt idx="118647">
                  <c:v>-133.16849999999997</c:v>
                </c:pt>
                <c:pt idx="118648">
                  <c:v>-133.16649999999998</c:v>
                </c:pt>
                <c:pt idx="118649">
                  <c:v>-133.16449999999998</c:v>
                </c:pt>
                <c:pt idx="118650">
                  <c:v>-133.16249999999997</c:v>
                </c:pt>
                <c:pt idx="118651">
                  <c:v>-133.16049999999998</c:v>
                </c:pt>
                <c:pt idx="118652">
                  <c:v>-133.15849999999998</c:v>
                </c:pt>
                <c:pt idx="118653">
                  <c:v>-133.15649999999997</c:v>
                </c:pt>
                <c:pt idx="118654">
                  <c:v>-133.15449999999998</c:v>
                </c:pt>
                <c:pt idx="118655">
                  <c:v>-133.15249999999997</c:v>
                </c:pt>
                <c:pt idx="118656">
                  <c:v>-133.15049999999997</c:v>
                </c:pt>
                <c:pt idx="118657">
                  <c:v>-133.14849999999998</c:v>
                </c:pt>
                <c:pt idx="118658">
                  <c:v>-133.14649999999997</c:v>
                </c:pt>
                <c:pt idx="118659">
                  <c:v>-133.14449999999997</c:v>
                </c:pt>
                <c:pt idx="118660">
                  <c:v>-133.14249999999998</c:v>
                </c:pt>
                <c:pt idx="118661">
                  <c:v>-133.14049999999997</c:v>
                </c:pt>
                <c:pt idx="118662">
                  <c:v>-133.13849999999996</c:v>
                </c:pt>
                <c:pt idx="118663">
                  <c:v>-133.13649999999998</c:v>
                </c:pt>
                <c:pt idx="118664">
                  <c:v>-133.13449999999997</c:v>
                </c:pt>
                <c:pt idx="118665">
                  <c:v>-133.13249999999996</c:v>
                </c:pt>
                <c:pt idx="118666">
                  <c:v>-133.13049999999998</c:v>
                </c:pt>
                <c:pt idx="118667">
                  <c:v>-133.12849999999997</c:v>
                </c:pt>
                <c:pt idx="118668">
                  <c:v>-133.12649999999996</c:v>
                </c:pt>
                <c:pt idx="118669">
                  <c:v>-133.12449999999998</c:v>
                </c:pt>
                <c:pt idx="118670">
                  <c:v>-133.12249999999997</c:v>
                </c:pt>
                <c:pt idx="118671">
                  <c:v>-133.12049999999996</c:v>
                </c:pt>
                <c:pt idx="118672">
                  <c:v>-133.11849999999998</c:v>
                </c:pt>
                <c:pt idx="118673">
                  <c:v>-133.11649999999997</c:v>
                </c:pt>
                <c:pt idx="118674">
                  <c:v>-133.11449999999996</c:v>
                </c:pt>
                <c:pt idx="118675">
                  <c:v>-133.11249999999998</c:v>
                </c:pt>
                <c:pt idx="118676">
                  <c:v>-133.11049999999997</c:v>
                </c:pt>
                <c:pt idx="118677">
                  <c:v>-133.10849999999996</c:v>
                </c:pt>
                <c:pt idx="118678">
                  <c:v>-133.10649999999998</c:v>
                </c:pt>
                <c:pt idx="118679">
                  <c:v>-133.10449999999997</c:v>
                </c:pt>
                <c:pt idx="118680">
                  <c:v>-133.10249999999996</c:v>
                </c:pt>
                <c:pt idx="118681">
                  <c:v>-133.10049999999998</c:v>
                </c:pt>
                <c:pt idx="118682">
                  <c:v>-133.09849999999997</c:v>
                </c:pt>
                <c:pt idx="118683">
                  <c:v>-133.09649999999996</c:v>
                </c:pt>
                <c:pt idx="118684">
                  <c:v>-133.09449999999998</c:v>
                </c:pt>
                <c:pt idx="118685">
                  <c:v>-133.09249999999997</c:v>
                </c:pt>
                <c:pt idx="118686">
                  <c:v>-133.09049999999996</c:v>
                </c:pt>
                <c:pt idx="118687">
                  <c:v>-133.08849999999998</c:v>
                </c:pt>
                <c:pt idx="118688">
                  <c:v>-133.08649999999997</c:v>
                </c:pt>
                <c:pt idx="118689">
                  <c:v>-133.08449999999999</c:v>
                </c:pt>
                <c:pt idx="118690">
                  <c:v>-133.08249999999998</c:v>
                </c:pt>
                <c:pt idx="118691">
                  <c:v>-133.08049999999997</c:v>
                </c:pt>
                <c:pt idx="118692">
                  <c:v>-133.07849999999999</c:v>
                </c:pt>
                <c:pt idx="118693">
                  <c:v>-133.07649999999998</c:v>
                </c:pt>
                <c:pt idx="118694">
                  <c:v>-133.07449999999997</c:v>
                </c:pt>
                <c:pt idx="118695">
                  <c:v>-133.07249999999999</c:v>
                </c:pt>
                <c:pt idx="118696">
                  <c:v>-133.07049999999998</c:v>
                </c:pt>
                <c:pt idx="118697">
                  <c:v>-133.06849999999997</c:v>
                </c:pt>
                <c:pt idx="118698">
                  <c:v>-133.06649999999999</c:v>
                </c:pt>
                <c:pt idx="118699">
                  <c:v>-133.06449999999998</c:v>
                </c:pt>
                <c:pt idx="118700">
                  <c:v>-133.06249999999997</c:v>
                </c:pt>
                <c:pt idx="118701">
                  <c:v>-133.06049999999999</c:v>
                </c:pt>
                <c:pt idx="118702">
                  <c:v>-133.05849999999998</c:v>
                </c:pt>
                <c:pt idx="118703">
                  <c:v>-133.05649999999997</c:v>
                </c:pt>
                <c:pt idx="118704">
                  <c:v>-133.05449999999999</c:v>
                </c:pt>
                <c:pt idx="118705">
                  <c:v>-133.05249999999998</c:v>
                </c:pt>
                <c:pt idx="118706">
                  <c:v>-133.05049999999997</c:v>
                </c:pt>
                <c:pt idx="118707">
                  <c:v>-133.04849999999999</c:v>
                </c:pt>
                <c:pt idx="118708">
                  <c:v>-133.04649999999998</c:v>
                </c:pt>
                <c:pt idx="118709">
                  <c:v>-133.04449999999997</c:v>
                </c:pt>
                <c:pt idx="118710">
                  <c:v>-133.04249999999999</c:v>
                </c:pt>
                <c:pt idx="118711">
                  <c:v>-133.04049999999998</c:v>
                </c:pt>
                <c:pt idx="118712">
                  <c:v>-133.03849999999997</c:v>
                </c:pt>
                <c:pt idx="118713">
                  <c:v>-133.03649999999999</c:v>
                </c:pt>
                <c:pt idx="118714">
                  <c:v>-133.03449999999998</c:v>
                </c:pt>
                <c:pt idx="118715">
                  <c:v>-133.03249999999997</c:v>
                </c:pt>
                <c:pt idx="118716">
                  <c:v>-133.03049999999999</c:v>
                </c:pt>
                <c:pt idx="118717">
                  <c:v>-133.02849999999998</c:v>
                </c:pt>
                <c:pt idx="118718">
                  <c:v>-133.02649999999997</c:v>
                </c:pt>
                <c:pt idx="118719">
                  <c:v>-133.02449999999999</c:v>
                </c:pt>
                <c:pt idx="118720">
                  <c:v>-133.02249999999998</c:v>
                </c:pt>
                <c:pt idx="118721">
                  <c:v>-133.02049999999997</c:v>
                </c:pt>
                <c:pt idx="118722">
                  <c:v>-133.01849999999999</c:v>
                </c:pt>
                <c:pt idx="118723">
                  <c:v>-133.01649999999998</c:v>
                </c:pt>
                <c:pt idx="118724">
                  <c:v>-133.01449999999997</c:v>
                </c:pt>
                <c:pt idx="118725">
                  <c:v>-133.01249999999999</c:v>
                </c:pt>
                <c:pt idx="118726">
                  <c:v>-133.01049999999998</c:v>
                </c:pt>
                <c:pt idx="118727">
                  <c:v>-133.00849999999997</c:v>
                </c:pt>
                <c:pt idx="118728">
                  <c:v>-133.00649999999999</c:v>
                </c:pt>
                <c:pt idx="118729">
                  <c:v>-133.00449999999998</c:v>
                </c:pt>
                <c:pt idx="118730">
                  <c:v>-133.00249999999997</c:v>
                </c:pt>
                <c:pt idx="118731">
                  <c:v>-133.00049999999999</c:v>
                </c:pt>
                <c:pt idx="118732">
                  <c:v>-132.99849999999998</c:v>
                </c:pt>
                <c:pt idx="118733">
                  <c:v>-132.99649999999997</c:v>
                </c:pt>
                <c:pt idx="118734">
                  <c:v>-132.99449999999999</c:v>
                </c:pt>
                <c:pt idx="118735">
                  <c:v>-132.99249999999998</c:v>
                </c:pt>
                <c:pt idx="118736">
                  <c:v>-132.99049999999997</c:v>
                </c:pt>
                <c:pt idx="118737">
                  <c:v>-132.98849999999999</c:v>
                </c:pt>
                <c:pt idx="118738">
                  <c:v>-132.98649999999998</c:v>
                </c:pt>
                <c:pt idx="118739">
                  <c:v>-132.98449999999997</c:v>
                </c:pt>
                <c:pt idx="118740">
                  <c:v>-132.98249999999999</c:v>
                </c:pt>
                <c:pt idx="118741">
                  <c:v>-132.98049999999998</c:v>
                </c:pt>
                <c:pt idx="118742">
                  <c:v>-132.97849999999997</c:v>
                </c:pt>
                <c:pt idx="118743">
                  <c:v>-132.97649999999999</c:v>
                </c:pt>
                <c:pt idx="118744">
                  <c:v>-132.97449999999998</c:v>
                </c:pt>
                <c:pt idx="118745">
                  <c:v>-132.97249999999997</c:v>
                </c:pt>
                <c:pt idx="118746">
                  <c:v>-132.97049999999999</c:v>
                </c:pt>
                <c:pt idx="118747">
                  <c:v>-132.96849999999998</c:v>
                </c:pt>
                <c:pt idx="118748">
                  <c:v>-132.96649999999997</c:v>
                </c:pt>
                <c:pt idx="118749">
                  <c:v>-132.96449999999999</c:v>
                </c:pt>
                <c:pt idx="118750">
                  <c:v>-132.96249999999998</c:v>
                </c:pt>
                <c:pt idx="118751">
                  <c:v>-132.96049999999997</c:v>
                </c:pt>
                <c:pt idx="118752">
                  <c:v>-132.95849999999999</c:v>
                </c:pt>
                <c:pt idx="118753">
                  <c:v>-132.95649999999998</c:v>
                </c:pt>
                <c:pt idx="118754">
                  <c:v>-132.95449999999997</c:v>
                </c:pt>
                <c:pt idx="118755">
                  <c:v>-132.95249999999999</c:v>
                </c:pt>
                <c:pt idx="118756">
                  <c:v>-132.95049999999998</c:v>
                </c:pt>
                <c:pt idx="118757">
                  <c:v>-132.94849999999997</c:v>
                </c:pt>
                <c:pt idx="118758">
                  <c:v>-132.94649999999999</c:v>
                </c:pt>
                <c:pt idx="118759">
                  <c:v>-132.94449999999998</c:v>
                </c:pt>
                <c:pt idx="118760">
                  <c:v>-132.94249999999997</c:v>
                </c:pt>
                <c:pt idx="118761">
                  <c:v>-132.94049999999999</c:v>
                </c:pt>
                <c:pt idx="118762">
                  <c:v>-132.93849999999998</c:v>
                </c:pt>
                <c:pt idx="118763">
                  <c:v>-132.93649999999997</c:v>
                </c:pt>
                <c:pt idx="118764">
                  <c:v>-132.93449999999999</c:v>
                </c:pt>
                <c:pt idx="118765">
                  <c:v>-132.93249999999998</c:v>
                </c:pt>
                <c:pt idx="118766">
                  <c:v>-132.93049999999997</c:v>
                </c:pt>
                <c:pt idx="118767">
                  <c:v>-132.92849999999999</c:v>
                </c:pt>
                <c:pt idx="118768">
                  <c:v>-132.92649999999998</c:v>
                </c:pt>
                <c:pt idx="118769">
                  <c:v>-132.92449999999997</c:v>
                </c:pt>
                <c:pt idx="118770">
                  <c:v>-132.92249999999999</c:v>
                </c:pt>
                <c:pt idx="118771">
                  <c:v>-132.92049999999998</c:v>
                </c:pt>
                <c:pt idx="118772">
                  <c:v>-132.91849999999997</c:v>
                </c:pt>
                <c:pt idx="118773">
                  <c:v>-132.91649999999998</c:v>
                </c:pt>
                <c:pt idx="118774">
                  <c:v>-132.91449999999998</c:v>
                </c:pt>
                <c:pt idx="118775">
                  <c:v>-132.91249999999997</c:v>
                </c:pt>
                <c:pt idx="118776">
                  <c:v>-132.91049999999998</c:v>
                </c:pt>
                <c:pt idx="118777">
                  <c:v>-132.90849999999998</c:v>
                </c:pt>
                <c:pt idx="118778">
                  <c:v>-132.90649999999997</c:v>
                </c:pt>
                <c:pt idx="118779">
                  <c:v>-132.90449999999998</c:v>
                </c:pt>
                <c:pt idx="118780">
                  <c:v>-132.90249999999997</c:v>
                </c:pt>
                <c:pt idx="118781">
                  <c:v>-132.90049999999997</c:v>
                </c:pt>
                <c:pt idx="118782">
                  <c:v>-132.89849999999998</c:v>
                </c:pt>
                <c:pt idx="118783">
                  <c:v>-132.89649999999997</c:v>
                </c:pt>
                <c:pt idx="118784">
                  <c:v>-132.89449999999997</c:v>
                </c:pt>
                <c:pt idx="118785">
                  <c:v>-132.89249999999998</c:v>
                </c:pt>
                <c:pt idx="118786">
                  <c:v>-132.89049999999997</c:v>
                </c:pt>
                <c:pt idx="118787">
                  <c:v>-132.88849999999996</c:v>
                </c:pt>
                <c:pt idx="118788">
                  <c:v>-132.88649999999998</c:v>
                </c:pt>
                <c:pt idx="118789">
                  <c:v>-132.88449999999997</c:v>
                </c:pt>
                <c:pt idx="118790">
                  <c:v>-132.88249999999996</c:v>
                </c:pt>
                <c:pt idx="118791">
                  <c:v>-132.88049999999998</c:v>
                </c:pt>
                <c:pt idx="118792">
                  <c:v>-132.87849999999997</c:v>
                </c:pt>
                <c:pt idx="118793">
                  <c:v>-132.87649999999996</c:v>
                </c:pt>
                <c:pt idx="118794">
                  <c:v>-132.87449999999998</c:v>
                </c:pt>
                <c:pt idx="118795">
                  <c:v>-132.87249999999997</c:v>
                </c:pt>
                <c:pt idx="118796">
                  <c:v>-132.87049999999996</c:v>
                </c:pt>
                <c:pt idx="118797">
                  <c:v>-132.86849999999998</c:v>
                </c:pt>
                <c:pt idx="118798">
                  <c:v>-132.86649999999997</c:v>
                </c:pt>
                <c:pt idx="118799">
                  <c:v>-132.86449999999996</c:v>
                </c:pt>
                <c:pt idx="118800">
                  <c:v>-132.86249999999998</c:v>
                </c:pt>
                <c:pt idx="118801">
                  <c:v>-132.86049999999997</c:v>
                </c:pt>
                <c:pt idx="118802">
                  <c:v>-132.85849999999996</c:v>
                </c:pt>
                <c:pt idx="118803">
                  <c:v>-132.85649999999998</c:v>
                </c:pt>
                <c:pt idx="118804">
                  <c:v>-132.85449999999997</c:v>
                </c:pt>
                <c:pt idx="118805">
                  <c:v>-132.85249999999996</c:v>
                </c:pt>
                <c:pt idx="118806">
                  <c:v>-132.85049999999998</c:v>
                </c:pt>
                <c:pt idx="118807">
                  <c:v>-132.84849999999997</c:v>
                </c:pt>
                <c:pt idx="118808">
                  <c:v>-132.84649999999996</c:v>
                </c:pt>
                <c:pt idx="118809">
                  <c:v>-132.84449999999998</c:v>
                </c:pt>
                <c:pt idx="118810">
                  <c:v>-132.84249999999997</c:v>
                </c:pt>
                <c:pt idx="118811">
                  <c:v>-132.84049999999996</c:v>
                </c:pt>
                <c:pt idx="118812">
                  <c:v>-132.83849999999998</c:v>
                </c:pt>
                <c:pt idx="118813">
                  <c:v>-132.83649999999997</c:v>
                </c:pt>
                <c:pt idx="118814">
                  <c:v>-132.83449999999999</c:v>
                </c:pt>
                <c:pt idx="118815">
                  <c:v>-132.83249999999998</c:v>
                </c:pt>
                <c:pt idx="118816">
                  <c:v>-132.83049999999997</c:v>
                </c:pt>
                <c:pt idx="118817">
                  <c:v>-132.82849999999999</c:v>
                </c:pt>
                <c:pt idx="118818">
                  <c:v>-132.82649999999998</c:v>
                </c:pt>
                <c:pt idx="118819">
                  <c:v>-132.82449999999997</c:v>
                </c:pt>
                <c:pt idx="118820">
                  <c:v>-132.82249999999999</c:v>
                </c:pt>
                <c:pt idx="118821">
                  <c:v>-132.82049999999998</c:v>
                </c:pt>
                <c:pt idx="118822">
                  <c:v>-132.81849999999997</c:v>
                </c:pt>
                <c:pt idx="118823">
                  <c:v>-132.81649999999999</c:v>
                </c:pt>
                <c:pt idx="118824">
                  <c:v>-132.81449999999998</c:v>
                </c:pt>
                <c:pt idx="118825">
                  <c:v>-132.81249999999997</c:v>
                </c:pt>
                <c:pt idx="118826">
                  <c:v>-132.81049999999999</c:v>
                </c:pt>
                <c:pt idx="118827">
                  <c:v>-132.80849999999998</c:v>
                </c:pt>
                <c:pt idx="118828">
                  <c:v>-132.80649999999997</c:v>
                </c:pt>
                <c:pt idx="118829">
                  <c:v>-132.80449999999999</c:v>
                </c:pt>
                <c:pt idx="118830">
                  <c:v>-132.80249999999998</c:v>
                </c:pt>
                <c:pt idx="118831">
                  <c:v>-132.80049999999997</c:v>
                </c:pt>
                <c:pt idx="118832">
                  <c:v>-132.79849999999999</c:v>
                </c:pt>
                <c:pt idx="118833">
                  <c:v>-132.79649999999998</c:v>
                </c:pt>
                <c:pt idx="118834">
                  <c:v>-132.79449999999997</c:v>
                </c:pt>
                <c:pt idx="118835">
                  <c:v>-132.79249999999999</c:v>
                </c:pt>
                <c:pt idx="118836">
                  <c:v>-132.79049999999998</c:v>
                </c:pt>
                <c:pt idx="118837">
                  <c:v>-132.78849999999997</c:v>
                </c:pt>
                <c:pt idx="118838">
                  <c:v>-132.78649999999999</c:v>
                </c:pt>
                <c:pt idx="118839">
                  <c:v>-132.78449999999998</c:v>
                </c:pt>
                <c:pt idx="118840">
                  <c:v>-132.78249999999997</c:v>
                </c:pt>
                <c:pt idx="118841">
                  <c:v>-132.78049999999999</c:v>
                </c:pt>
                <c:pt idx="118842">
                  <c:v>-132.77849999999998</c:v>
                </c:pt>
                <c:pt idx="118843">
                  <c:v>-132.77649999999997</c:v>
                </c:pt>
                <c:pt idx="118844">
                  <c:v>-132.77449999999999</c:v>
                </c:pt>
                <c:pt idx="118845">
                  <c:v>-132.77249999999998</c:v>
                </c:pt>
                <c:pt idx="118846">
                  <c:v>-132.77049999999997</c:v>
                </c:pt>
                <c:pt idx="118847">
                  <c:v>-132.76849999999999</c:v>
                </c:pt>
                <c:pt idx="118848">
                  <c:v>-132.76649999999998</c:v>
                </c:pt>
                <c:pt idx="118849">
                  <c:v>-132.76449999999997</c:v>
                </c:pt>
                <c:pt idx="118850">
                  <c:v>-132.76249999999999</c:v>
                </c:pt>
                <c:pt idx="118851">
                  <c:v>-132.76049999999998</c:v>
                </c:pt>
                <c:pt idx="118852">
                  <c:v>-132.75849999999997</c:v>
                </c:pt>
                <c:pt idx="118853">
                  <c:v>-132.75649999999999</c:v>
                </c:pt>
                <c:pt idx="118854">
                  <c:v>-132.75449999999998</c:v>
                </c:pt>
                <c:pt idx="118855">
                  <c:v>-132.75249999999997</c:v>
                </c:pt>
                <c:pt idx="118856">
                  <c:v>-132.75049999999999</c:v>
                </c:pt>
                <c:pt idx="118857">
                  <c:v>-132.74849999999998</c:v>
                </c:pt>
                <c:pt idx="118858">
                  <c:v>-132.74649999999997</c:v>
                </c:pt>
                <c:pt idx="118859">
                  <c:v>-132.74449999999999</c:v>
                </c:pt>
                <c:pt idx="118860">
                  <c:v>-132.74249999999998</c:v>
                </c:pt>
                <c:pt idx="118861">
                  <c:v>-132.74049999999997</c:v>
                </c:pt>
                <c:pt idx="118862">
                  <c:v>-132.73849999999999</c:v>
                </c:pt>
                <c:pt idx="118863">
                  <c:v>-132.73649999999998</c:v>
                </c:pt>
                <c:pt idx="118864">
                  <c:v>-132.73449999999997</c:v>
                </c:pt>
                <c:pt idx="118865">
                  <c:v>-132.73249999999999</c:v>
                </c:pt>
                <c:pt idx="118866">
                  <c:v>-132.73049999999998</c:v>
                </c:pt>
                <c:pt idx="118867">
                  <c:v>-132.72849999999997</c:v>
                </c:pt>
                <c:pt idx="118868">
                  <c:v>-132.72649999999999</c:v>
                </c:pt>
                <c:pt idx="118869">
                  <c:v>-132.72449999999998</c:v>
                </c:pt>
                <c:pt idx="118870">
                  <c:v>-132.72249999999997</c:v>
                </c:pt>
                <c:pt idx="118871">
                  <c:v>-132.72049999999999</c:v>
                </c:pt>
                <c:pt idx="118872">
                  <c:v>-132.71849999999998</c:v>
                </c:pt>
                <c:pt idx="118873">
                  <c:v>-132.71649999999997</c:v>
                </c:pt>
                <c:pt idx="118874">
                  <c:v>-132.71449999999999</c:v>
                </c:pt>
                <c:pt idx="118875">
                  <c:v>-132.71249999999998</c:v>
                </c:pt>
                <c:pt idx="118876">
                  <c:v>-132.71049999999997</c:v>
                </c:pt>
                <c:pt idx="118877">
                  <c:v>-132.70849999999999</c:v>
                </c:pt>
                <c:pt idx="118878">
                  <c:v>-132.70649999999998</c:v>
                </c:pt>
                <c:pt idx="118879">
                  <c:v>-132.70449999999997</c:v>
                </c:pt>
                <c:pt idx="118880">
                  <c:v>-132.70249999999999</c:v>
                </c:pt>
                <c:pt idx="118881">
                  <c:v>-132.70049999999998</c:v>
                </c:pt>
                <c:pt idx="118882">
                  <c:v>-132.69849999999997</c:v>
                </c:pt>
                <c:pt idx="118883">
                  <c:v>-132.69649999999999</c:v>
                </c:pt>
                <c:pt idx="118884">
                  <c:v>-132.69449999999998</c:v>
                </c:pt>
                <c:pt idx="118885">
                  <c:v>-132.69249999999997</c:v>
                </c:pt>
                <c:pt idx="118886">
                  <c:v>-132.69049999999999</c:v>
                </c:pt>
                <c:pt idx="118887">
                  <c:v>-132.68849999999998</c:v>
                </c:pt>
                <c:pt idx="118888">
                  <c:v>-132.68649999999997</c:v>
                </c:pt>
                <c:pt idx="118889">
                  <c:v>-132.68449999999999</c:v>
                </c:pt>
                <c:pt idx="118890">
                  <c:v>-132.68249999999998</c:v>
                </c:pt>
                <c:pt idx="118891">
                  <c:v>-132.68049999999997</c:v>
                </c:pt>
                <c:pt idx="118892">
                  <c:v>-132.67849999999999</c:v>
                </c:pt>
                <c:pt idx="118893">
                  <c:v>-132.67649999999998</c:v>
                </c:pt>
                <c:pt idx="118894">
                  <c:v>-132.67449999999997</c:v>
                </c:pt>
                <c:pt idx="118895">
                  <c:v>-132.67249999999999</c:v>
                </c:pt>
                <c:pt idx="118896">
                  <c:v>-132.67049999999998</c:v>
                </c:pt>
                <c:pt idx="118897">
                  <c:v>-132.66849999999997</c:v>
                </c:pt>
                <c:pt idx="118898">
                  <c:v>-132.66649999999998</c:v>
                </c:pt>
                <c:pt idx="118899">
                  <c:v>-132.66449999999998</c:v>
                </c:pt>
                <c:pt idx="118900">
                  <c:v>-132.66249999999997</c:v>
                </c:pt>
                <c:pt idx="118901">
                  <c:v>-132.66049999999998</c:v>
                </c:pt>
                <c:pt idx="118902">
                  <c:v>-132.65849999999998</c:v>
                </c:pt>
                <c:pt idx="118903">
                  <c:v>-132.65649999999997</c:v>
                </c:pt>
                <c:pt idx="118904">
                  <c:v>-132.65449999999998</c:v>
                </c:pt>
                <c:pt idx="118905">
                  <c:v>-132.65249999999997</c:v>
                </c:pt>
                <c:pt idx="118906">
                  <c:v>-132.65049999999997</c:v>
                </c:pt>
                <c:pt idx="118907">
                  <c:v>-132.64849999999998</c:v>
                </c:pt>
                <c:pt idx="118908">
                  <c:v>-132.64649999999997</c:v>
                </c:pt>
                <c:pt idx="118909">
                  <c:v>-132.64449999999997</c:v>
                </c:pt>
                <c:pt idx="118910">
                  <c:v>-132.64249999999998</c:v>
                </c:pt>
                <c:pt idx="118911">
                  <c:v>-132.64049999999997</c:v>
                </c:pt>
                <c:pt idx="118912">
                  <c:v>-132.63849999999996</c:v>
                </c:pt>
                <c:pt idx="118913">
                  <c:v>-132.63649999999998</c:v>
                </c:pt>
                <c:pt idx="118914">
                  <c:v>-132.63449999999997</c:v>
                </c:pt>
                <c:pt idx="118915">
                  <c:v>-132.63249999999996</c:v>
                </c:pt>
                <c:pt idx="118916">
                  <c:v>-132.63049999999998</c:v>
                </c:pt>
                <c:pt idx="118917">
                  <c:v>-132.62849999999997</c:v>
                </c:pt>
                <c:pt idx="118918">
                  <c:v>-132.62649999999996</c:v>
                </c:pt>
                <c:pt idx="118919">
                  <c:v>-132.62449999999998</c:v>
                </c:pt>
                <c:pt idx="118920">
                  <c:v>-132.62249999999997</c:v>
                </c:pt>
                <c:pt idx="118921">
                  <c:v>-132.62049999999996</c:v>
                </c:pt>
                <c:pt idx="118922">
                  <c:v>-132.61849999999998</c:v>
                </c:pt>
                <c:pt idx="118923">
                  <c:v>-132.61649999999997</c:v>
                </c:pt>
                <c:pt idx="118924">
                  <c:v>-132.61449999999996</c:v>
                </c:pt>
                <c:pt idx="118925">
                  <c:v>-132.61249999999998</c:v>
                </c:pt>
                <c:pt idx="118926">
                  <c:v>-132.61049999999997</c:v>
                </c:pt>
                <c:pt idx="118927">
                  <c:v>-132.60849999999996</c:v>
                </c:pt>
                <c:pt idx="118928">
                  <c:v>-132.60649999999998</c:v>
                </c:pt>
                <c:pt idx="118929">
                  <c:v>-132.60449999999997</c:v>
                </c:pt>
                <c:pt idx="118930">
                  <c:v>-132.60249999999996</c:v>
                </c:pt>
                <c:pt idx="118931">
                  <c:v>-132.60049999999998</c:v>
                </c:pt>
                <c:pt idx="118932">
                  <c:v>-132.59849999999997</c:v>
                </c:pt>
                <c:pt idx="118933">
                  <c:v>-132.59649999999996</c:v>
                </c:pt>
                <c:pt idx="118934">
                  <c:v>-132.59449999999998</c:v>
                </c:pt>
                <c:pt idx="118935">
                  <c:v>-132.59249999999997</c:v>
                </c:pt>
                <c:pt idx="118936">
                  <c:v>-132.59049999999996</c:v>
                </c:pt>
                <c:pt idx="118937">
                  <c:v>-132.58849999999998</c:v>
                </c:pt>
                <c:pt idx="118938">
                  <c:v>-132.58649999999997</c:v>
                </c:pt>
                <c:pt idx="118939">
                  <c:v>-132.58449999999999</c:v>
                </c:pt>
                <c:pt idx="118940">
                  <c:v>-132.58249999999998</c:v>
                </c:pt>
                <c:pt idx="118941">
                  <c:v>-132.58049999999997</c:v>
                </c:pt>
                <c:pt idx="118942">
                  <c:v>-132.57849999999999</c:v>
                </c:pt>
                <c:pt idx="118943">
                  <c:v>-132.57649999999998</c:v>
                </c:pt>
                <c:pt idx="118944">
                  <c:v>-132.57449999999997</c:v>
                </c:pt>
                <c:pt idx="118945">
                  <c:v>-132.57249999999999</c:v>
                </c:pt>
                <c:pt idx="118946">
                  <c:v>-132.57049999999998</c:v>
                </c:pt>
                <c:pt idx="118947">
                  <c:v>-132.56849999999997</c:v>
                </c:pt>
                <c:pt idx="118948">
                  <c:v>-132.56649999999999</c:v>
                </c:pt>
                <c:pt idx="118949">
                  <c:v>-132.56449999999998</c:v>
                </c:pt>
                <c:pt idx="118950">
                  <c:v>-132.56249999999997</c:v>
                </c:pt>
                <c:pt idx="118951">
                  <c:v>-132.56049999999999</c:v>
                </c:pt>
                <c:pt idx="118952">
                  <c:v>-132.55849999999998</c:v>
                </c:pt>
                <c:pt idx="118953">
                  <c:v>-132.55649999999997</c:v>
                </c:pt>
                <c:pt idx="118954">
                  <c:v>-132.55449999999999</c:v>
                </c:pt>
                <c:pt idx="118955">
                  <c:v>-132.55249999999998</c:v>
                </c:pt>
                <c:pt idx="118956">
                  <c:v>-132.55049999999997</c:v>
                </c:pt>
                <c:pt idx="118957">
                  <c:v>-132.54849999999999</c:v>
                </c:pt>
                <c:pt idx="118958">
                  <c:v>-132.54649999999998</c:v>
                </c:pt>
                <c:pt idx="118959">
                  <c:v>-132.54449999999997</c:v>
                </c:pt>
                <c:pt idx="118960">
                  <c:v>-132.54249999999999</c:v>
                </c:pt>
                <c:pt idx="118961">
                  <c:v>-132.54049999999998</c:v>
                </c:pt>
                <c:pt idx="118962">
                  <c:v>-132.53849999999997</c:v>
                </c:pt>
                <c:pt idx="118963">
                  <c:v>-132.53649999999999</c:v>
                </c:pt>
                <c:pt idx="118964">
                  <c:v>-132.53449999999998</c:v>
                </c:pt>
                <c:pt idx="118965">
                  <c:v>-132.53249999999997</c:v>
                </c:pt>
                <c:pt idx="118966">
                  <c:v>-132.53049999999999</c:v>
                </c:pt>
                <c:pt idx="118967">
                  <c:v>-132.52849999999998</c:v>
                </c:pt>
                <c:pt idx="118968">
                  <c:v>-132.52649999999997</c:v>
                </c:pt>
                <c:pt idx="118969">
                  <c:v>-132.52449999999999</c:v>
                </c:pt>
                <c:pt idx="118970">
                  <c:v>-132.52249999999998</c:v>
                </c:pt>
                <c:pt idx="118971">
                  <c:v>-132.52049999999997</c:v>
                </c:pt>
                <c:pt idx="118972">
                  <c:v>-132.51849999999999</c:v>
                </c:pt>
                <c:pt idx="118973">
                  <c:v>-132.51649999999998</c:v>
                </c:pt>
                <c:pt idx="118974">
                  <c:v>-132.51449999999997</c:v>
                </c:pt>
                <c:pt idx="118975">
                  <c:v>-132.51249999999999</c:v>
                </c:pt>
                <c:pt idx="118976">
                  <c:v>-132.51049999999998</c:v>
                </c:pt>
                <c:pt idx="118977">
                  <c:v>-132.50849999999997</c:v>
                </c:pt>
                <c:pt idx="118978">
                  <c:v>-132.50649999999999</c:v>
                </c:pt>
                <c:pt idx="118979">
                  <c:v>-132.50449999999998</c:v>
                </c:pt>
                <c:pt idx="118980">
                  <c:v>-132.50249999999997</c:v>
                </c:pt>
                <c:pt idx="118981">
                  <c:v>-132.50049999999999</c:v>
                </c:pt>
                <c:pt idx="118982">
                  <c:v>-132.49849999999998</c:v>
                </c:pt>
                <c:pt idx="118983">
                  <c:v>-132.49649999999997</c:v>
                </c:pt>
                <c:pt idx="118984">
                  <c:v>-132.49449999999999</c:v>
                </c:pt>
                <c:pt idx="118985">
                  <c:v>-132.49249999999998</c:v>
                </c:pt>
                <c:pt idx="118986">
                  <c:v>-132.49049999999997</c:v>
                </c:pt>
                <c:pt idx="118987">
                  <c:v>-132.48849999999999</c:v>
                </c:pt>
                <c:pt idx="118988">
                  <c:v>-132.48649999999998</c:v>
                </c:pt>
                <c:pt idx="118989">
                  <c:v>-132.48449999999997</c:v>
                </c:pt>
                <c:pt idx="118990">
                  <c:v>-132.48249999999999</c:v>
                </c:pt>
                <c:pt idx="118991">
                  <c:v>-132.48049999999998</c:v>
                </c:pt>
                <c:pt idx="118992">
                  <c:v>-132.47849999999997</c:v>
                </c:pt>
                <c:pt idx="118993">
                  <c:v>-132.47649999999999</c:v>
                </c:pt>
                <c:pt idx="118994">
                  <c:v>-132.47449999999998</c:v>
                </c:pt>
                <c:pt idx="118995">
                  <c:v>-132.47249999999997</c:v>
                </c:pt>
                <c:pt idx="118996">
                  <c:v>-132.47049999999999</c:v>
                </c:pt>
                <c:pt idx="118997">
                  <c:v>-132.46849999999998</c:v>
                </c:pt>
                <c:pt idx="118998">
                  <c:v>-132.46649999999997</c:v>
                </c:pt>
                <c:pt idx="118999">
                  <c:v>-132.46449999999999</c:v>
                </c:pt>
                <c:pt idx="119000">
                  <c:v>-132.46249999999998</c:v>
                </c:pt>
                <c:pt idx="119001">
                  <c:v>-132.46049999999997</c:v>
                </c:pt>
                <c:pt idx="119002">
                  <c:v>-132.45849999999999</c:v>
                </c:pt>
                <c:pt idx="119003">
                  <c:v>-132.45649999999998</c:v>
                </c:pt>
                <c:pt idx="119004">
                  <c:v>-132.45449999999997</c:v>
                </c:pt>
                <c:pt idx="119005">
                  <c:v>-132.45249999999999</c:v>
                </c:pt>
                <c:pt idx="119006">
                  <c:v>-132.45049999999998</c:v>
                </c:pt>
                <c:pt idx="119007">
                  <c:v>-132.44849999999997</c:v>
                </c:pt>
                <c:pt idx="119008">
                  <c:v>-132.44649999999999</c:v>
                </c:pt>
                <c:pt idx="119009">
                  <c:v>-132.44449999999998</c:v>
                </c:pt>
                <c:pt idx="119010">
                  <c:v>-132.44249999999997</c:v>
                </c:pt>
                <c:pt idx="119011">
                  <c:v>-132.44049999999999</c:v>
                </c:pt>
                <c:pt idx="119012">
                  <c:v>-132.43849999999998</c:v>
                </c:pt>
                <c:pt idx="119013">
                  <c:v>-132.43649999999997</c:v>
                </c:pt>
                <c:pt idx="119014">
                  <c:v>-132.43449999999999</c:v>
                </c:pt>
                <c:pt idx="119015">
                  <c:v>-132.43249999999998</c:v>
                </c:pt>
                <c:pt idx="119016">
                  <c:v>-132.43049999999997</c:v>
                </c:pt>
                <c:pt idx="119017">
                  <c:v>-132.42849999999999</c:v>
                </c:pt>
                <c:pt idx="119018">
                  <c:v>-132.42649999999998</c:v>
                </c:pt>
                <c:pt idx="119019">
                  <c:v>-132.42449999999997</c:v>
                </c:pt>
                <c:pt idx="119020">
                  <c:v>-132.42249999999999</c:v>
                </c:pt>
                <c:pt idx="119021">
                  <c:v>-132.42049999999998</c:v>
                </c:pt>
                <c:pt idx="119022">
                  <c:v>-132.41849999999997</c:v>
                </c:pt>
                <c:pt idx="119023">
                  <c:v>-132.41649999999998</c:v>
                </c:pt>
                <c:pt idx="119024">
                  <c:v>-132.41449999999998</c:v>
                </c:pt>
                <c:pt idx="119025">
                  <c:v>-132.41249999999997</c:v>
                </c:pt>
                <c:pt idx="119026">
                  <c:v>-132.41049999999998</c:v>
                </c:pt>
                <c:pt idx="119027">
                  <c:v>-132.40849999999998</c:v>
                </c:pt>
                <c:pt idx="119028">
                  <c:v>-132.40649999999997</c:v>
                </c:pt>
                <c:pt idx="119029">
                  <c:v>-132.40449999999998</c:v>
                </c:pt>
                <c:pt idx="119030">
                  <c:v>-132.40249999999997</c:v>
                </c:pt>
                <c:pt idx="119031">
                  <c:v>-132.40049999999997</c:v>
                </c:pt>
                <c:pt idx="119032">
                  <c:v>-132.39849999999998</c:v>
                </c:pt>
                <c:pt idx="119033">
                  <c:v>-132.39649999999997</c:v>
                </c:pt>
                <c:pt idx="119034">
                  <c:v>-132.39449999999997</c:v>
                </c:pt>
                <c:pt idx="119035">
                  <c:v>-132.39249999999998</c:v>
                </c:pt>
                <c:pt idx="119036">
                  <c:v>-132.39049999999997</c:v>
                </c:pt>
                <c:pt idx="119037">
                  <c:v>-132.38849999999996</c:v>
                </c:pt>
                <c:pt idx="119038">
                  <c:v>-132.38649999999998</c:v>
                </c:pt>
                <c:pt idx="119039">
                  <c:v>-132.38449999999997</c:v>
                </c:pt>
                <c:pt idx="119040">
                  <c:v>-132.38249999999996</c:v>
                </c:pt>
                <c:pt idx="119041">
                  <c:v>-132.38049999999998</c:v>
                </c:pt>
                <c:pt idx="119042">
                  <c:v>-132.37849999999997</c:v>
                </c:pt>
                <c:pt idx="119043">
                  <c:v>-132.37649999999996</c:v>
                </c:pt>
                <c:pt idx="119044">
                  <c:v>-132.37449999999998</c:v>
                </c:pt>
                <c:pt idx="119045">
                  <c:v>-132.37249999999997</c:v>
                </c:pt>
                <c:pt idx="119046">
                  <c:v>-132.37049999999996</c:v>
                </c:pt>
                <c:pt idx="119047">
                  <c:v>-132.36849999999998</c:v>
                </c:pt>
                <c:pt idx="119048">
                  <c:v>-132.36649999999997</c:v>
                </c:pt>
                <c:pt idx="119049">
                  <c:v>-132.36449999999996</c:v>
                </c:pt>
                <c:pt idx="119050">
                  <c:v>-132.36249999999998</c:v>
                </c:pt>
                <c:pt idx="119051">
                  <c:v>-132.36049999999997</c:v>
                </c:pt>
                <c:pt idx="119052">
                  <c:v>-132.35849999999996</c:v>
                </c:pt>
                <c:pt idx="119053">
                  <c:v>-132.35649999999998</c:v>
                </c:pt>
                <c:pt idx="119054">
                  <c:v>-132.35449999999997</c:v>
                </c:pt>
                <c:pt idx="119055">
                  <c:v>-132.35249999999996</c:v>
                </c:pt>
                <c:pt idx="119056">
                  <c:v>-132.35049999999998</c:v>
                </c:pt>
                <c:pt idx="119057">
                  <c:v>-132.34849999999997</c:v>
                </c:pt>
                <c:pt idx="119058">
                  <c:v>-132.34649999999996</c:v>
                </c:pt>
                <c:pt idx="119059">
                  <c:v>-132.34449999999998</c:v>
                </c:pt>
                <c:pt idx="119060">
                  <c:v>-132.34249999999997</c:v>
                </c:pt>
                <c:pt idx="119061">
                  <c:v>-132.34049999999996</c:v>
                </c:pt>
                <c:pt idx="119062">
                  <c:v>-132.33849999999998</c:v>
                </c:pt>
                <c:pt idx="119063">
                  <c:v>-132.33649999999997</c:v>
                </c:pt>
                <c:pt idx="119064">
                  <c:v>-132.33449999999999</c:v>
                </c:pt>
                <c:pt idx="119065">
                  <c:v>-132.33249999999998</c:v>
                </c:pt>
                <c:pt idx="119066">
                  <c:v>-132.33049999999997</c:v>
                </c:pt>
                <c:pt idx="119067">
                  <c:v>-132.32849999999999</c:v>
                </c:pt>
                <c:pt idx="119068">
                  <c:v>-132.32649999999998</c:v>
                </c:pt>
                <c:pt idx="119069">
                  <c:v>-132.32449999999997</c:v>
                </c:pt>
                <c:pt idx="119070">
                  <c:v>-132.32249999999999</c:v>
                </c:pt>
                <c:pt idx="119071">
                  <c:v>-132.32049999999998</c:v>
                </c:pt>
                <c:pt idx="119072">
                  <c:v>-132.31849999999997</c:v>
                </c:pt>
                <c:pt idx="119073">
                  <c:v>-132.31649999999999</c:v>
                </c:pt>
                <c:pt idx="119074">
                  <c:v>-132.31449999999998</c:v>
                </c:pt>
                <c:pt idx="119075">
                  <c:v>-132.31249999999997</c:v>
                </c:pt>
                <c:pt idx="119076">
                  <c:v>-132.31049999999999</c:v>
                </c:pt>
                <c:pt idx="119077">
                  <c:v>-132.30849999999998</c:v>
                </c:pt>
                <c:pt idx="119078">
                  <c:v>-132.30649999999997</c:v>
                </c:pt>
                <c:pt idx="119079">
                  <c:v>-132.30449999999999</c:v>
                </c:pt>
                <c:pt idx="119080">
                  <c:v>-132.30249999999998</c:v>
                </c:pt>
                <c:pt idx="119081">
                  <c:v>-132.30049999999997</c:v>
                </c:pt>
                <c:pt idx="119082">
                  <c:v>-132.29849999999999</c:v>
                </c:pt>
                <c:pt idx="119083">
                  <c:v>-132.29649999999998</c:v>
                </c:pt>
                <c:pt idx="119084">
                  <c:v>-132.29449999999997</c:v>
                </c:pt>
                <c:pt idx="119085">
                  <c:v>-132.29249999999999</c:v>
                </c:pt>
                <c:pt idx="119086">
                  <c:v>-132.29049999999998</c:v>
                </c:pt>
                <c:pt idx="119087">
                  <c:v>-132.28849999999997</c:v>
                </c:pt>
                <c:pt idx="119088">
                  <c:v>-132.28649999999999</c:v>
                </c:pt>
                <c:pt idx="119089">
                  <c:v>-132.28449999999998</c:v>
                </c:pt>
                <c:pt idx="119090">
                  <c:v>-132.28249999999997</c:v>
                </c:pt>
                <c:pt idx="119091">
                  <c:v>-132.28049999999999</c:v>
                </c:pt>
                <c:pt idx="119092">
                  <c:v>-132.27849999999998</c:v>
                </c:pt>
                <c:pt idx="119093">
                  <c:v>-132.27649999999997</c:v>
                </c:pt>
                <c:pt idx="119094">
                  <c:v>-132.27449999999999</c:v>
                </c:pt>
                <c:pt idx="119095">
                  <c:v>-132.27249999999998</c:v>
                </c:pt>
                <c:pt idx="119096">
                  <c:v>-132.27049999999997</c:v>
                </c:pt>
                <c:pt idx="119097">
                  <c:v>-132.26849999999999</c:v>
                </c:pt>
                <c:pt idx="119098">
                  <c:v>-132.26649999999998</c:v>
                </c:pt>
                <c:pt idx="119099">
                  <c:v>-132.26449999999997</c:v>
                </c:pt>
                <c:pt idx="119100">
                  <c:v>-132.26249999999999</c:v>
                </c:pt>
                <c:pt idx="119101">
                  <c:v>-132.26049999999998</c:v>
                </c:pt>
                <c:pt idx="119102">
                  <c:v>-132.25849999999997</c:v>
                </c:pt>
                <c:pt idx="119103">
                  <c:v>-132.25649999999999</c:v>
                </c:pt>
                <c:pt idx="119104">
                  <c:v>-132.25449999999998</c:v>
                </c:pt>
                <c:pt idx="119105">
                  <c:v>-132.25249999999997</c:v>
                </c:pt>
                <c:pt idx="119106">
                  <c:v>-132.25049999999999</c:v>
                </c:pt>
                <c:pt idx="119107">
                  <c:v>-132.24849999999998</c:v>
                </c:pt>
                <c:pt idx="119108">
                  <c:v>-132.24649999999997</c:v>
                </c:pt>
                <c:pt idx="119109">
                  <c:v>-132.24449999999999</c:v>
                </c:pt>
                <c:pt idx="119110">
                  <c:v>-132.24249999999998</c:v>
                </c:pt>
                <c:pt idx="119111">
                  <c:v>-132.24049999999997</c:v>
                </c:pt>
                <c:pt idx="119112">
                  <c:v>-132.23849999999999</c:v>
                </c:pt>
                <c:pt idx="119113">
                  <c:v>-132.23649999999998</c:v>
                </c:pt>
                <c:pt idx="119114">
                  <c:v>-132.23449999999997</c:v>
                </c:pt>
                <c:pt idx="119115">
                  <c:v>-132.23249999999999</c:v>
                </c:pt>
                <c:pt idx="119116">
                  <c:v>-132.23049999999998</c:v>
                </c:pt>
                <c:pt idx="119117">
                  <c:v>-132.22849999999997</c:v>
                </c:pt>
                <c:pt idx="119118">
                  <c:v>-132.22649999999999</c:v>
                </c:pt>
                <c:pt idx="119119">
                  <c:v>-132.22449999999998</c:v>
                </c:pt>
                <c:pt idx="119120">
                  <c:v>-132.22249999999997</c:v>
                </c:pt>
                <c:pt idx="119121">
                  <c:v>-132.22049999999999</c:v>
                </c:pt>
                <c:pt idx="119122">
                  <c:v>-132.21849999999998</c:v>
                </c:pt>
                <c:pt idx="119123">
                  <c:v>-132.21649999999997</c:v>
                </c:pt>
                <c:pt idx="119124">
                  <c:v>-132.21449999999999</c:v>
                </c:pt>
                <c:pt idx="119125">
                  <c:v>-132.21249999999998</c:v>
                </c:pt>
                <c:pt idx="119126">
                  <c:v>-132.21049999999997</c:v>
                </c:pt>
                <c:pt idx="119127">
                  <c:v>-132.20849999999999</c:v>
                </c:pt>
                <c:pt idx="119128">
                  <c:v>-132.20649999999998</c:v>
                </c:pt>
                <c:pt idx="119129">
                  <c:v>-132.20449999999997</c:v>
                </c:pt>
                <c:pt idx="119130">
                  <c:v>-132.20249999999999</c:v>
                </c:pt>
                <c:pt idx="119131">
                  <c:v>-132.20049999999998</c:v>
                </c:pt>
                <c:pt idx="119132">
                  <c:v>-132.19849999999997</c:v>
                </c:pt>
                <c:pt idx="119133">
                  <c:v>-132.19649999999999</c:v>
                </c:pt>
                <c:pt idx="119134">
                  <c:v>-132.19449999999998</c:v>
                </c:pt>
                <c:pt idx="119135">
                  <c:v>-132.19249999999997</c:v>
                </c:pt>
                <c:pt idx="119136">
                  <c:v>-132.19049999999999</c:v>
                </c:pt>
                <c:pt idx="119137">
                  <c:v>-132.18849999999998</c:v>
                </c:pt>
                <c:pt idx="119138">
                  <c:v>-132.18649999999997</c:v>
                </c:pt>
                <c:pt idx="119139">
                  <c:v>-132.18449999999999</c:v>
                </c:pt>
                <c:pt idx="119140">
                  <c:v>-132.18249999999998</c:v>
                </c:pt>
                <c:pt idx="119141">
                  <c:v>-132.18049999999997</c:v>
                </c:pt>
                <c:pt idx="119142">
                  <c:v>-132.17849999999999</c:v>
                </c:pt>
                <c:pt idx="119143">
                  <c:v>-132.17649999999998</c:v>
                </c:pt>
                <c:pt idx="119144">
                  <c:v>-132.17449999999997</c:v>
                </c:pt>
                <c:pt idx="119145">
                  <c:v>-132.17249999999999</c:v>
                </c:pt>
                <c:pt idx="119146">
                  <c:v>-132.17049999999998</c:v>
                </c:pt>
                <c:pt idx="119147">
                  <c:v>-132.16849999999997</c:v>
                </c:pt>
                <c:pt idx="119148">
                  <c:v>-132.16649999999998</c:v>
                </c:pt>
                <c:pt idx="119149">
                  <c:v>-132.16449999999998</c:v>
                </c:pt>
                <c:pt idx="119150">
                  <c:v>-132.16249999999997</c:v>
                </c:pt>
                <c:pt idx="119151">
                  <c:v>-132.16049999999998</c:v>
                </c:pt>
                <c:pt idx="119152">
                  <c:v>-132.15849999999998</c:v>
                </c:pt>
                <c:pt idx="119153">
                  <c:v>-132.15649999999997</c:v>
                </c:pt>
                <c:pt idx="119154">
                  <c:v>-132.15449999999998</c:v>
                </c:pt>
                <c:pt idx="119155">
                  <c:v>-132.15249999999997</c:v>
                </c:pt>
                <c:pt idx="119156">
                  <c:v>-132.15049999999997</c:v>
                </c:pt>
                <c:pt idx="119157">
                  <c:v>-132.14849999999998</c:v>
                </c:pt>
                <c:pt idx="119158">
                  <c:v>-132.14649999999997</c:v>
                </c:pt>
                <c:pt idx="119159">
                  <c:v>-132.14449999999997</c:v>
                </c:pt>
                <c:pt idx="119160">
                  <c:v>-132.14249999999998</c:v>
                </c:pt>
                <c:pt idx="119161">
                  <c:v>-132.14049999999997</c:v>
                </c:pt>
                <c:pt idx="119162">
                  <c:v>-132.13849999999996</c:v>
                </c:pt>
                <c:pt idx="119163">
                  <c:v>-132.13649999999998</c:v>
                </c:pt>
                <c:pt idx="119164">
                  <c:v>-132.13449999999997</c:v>
                </c:pt>
                <c:pt idx="119165">
                  <c:v>-132.13249999999996</c:v>
                </c:pt>
                <c:pt idx="119166">
                  <c:v>-132.13049999999998</c:v>
                </c:pt>
                <c:pt idx="119167">
                  <c:v>-132.12849999999997</c:v>
                </c:pt>
                <c:pt idx="119168">
                  <c:v>-132.12649999999996</c:v>
                </c:pt>
                <c:pt idx="119169">
                  <c:v>-132.12449999999998</c:v>
                </c:pt>
                <c:pt idx="119170">
                  <c:v>-132.12249999999997</c:v>
                </c:pt>
                <c:pt idx="119171">
                  <c:v>-132.12049999999996</c:v>
                </c:pt>
                <c:pt idx="119172">
                  <c:v>-132.11849999999998</c:v>
                </c:pt>
                <c:pt idx="119173">
                  <c:v>-132.11649999999997</c:v>
                </c:pt>
                <c:pt idx="119174">
                  <c:v>-132.11449999999996</c:v>
                </c:pt>
                <c:pt idx="119175">
                  <c:v>-132.11249999999998</c:v>
                </c:pt>
                <c:pt idx="119176">
                  <c:v>-132.11049999999997</c:v>
                </c:pt>
                <c:pt idx="119177">
                  <c:v>-132.10849999999996</c:v>
                </c:pt>
                <c:pt idx="119178">
                  <c:v>-132.10649999999998</c:v>
                </c:pt>
                <c:pt idx="119179">
                  <c:v>-132.10449999999997</c:v>
                </c:pt>
                <c:pt idx="119180">
                  <c:v>-132.10249999999996</c:v>
                </c:pt>
                <c:pt idx="119181">
                  <c:v>-132.10049999999998</c:v>
                </c:pt>
                <c:pt idx="119182">
                  <c:v>-132.09849999999997</c:v>
                </c:pt>
                <c:pt idx="119183">
                  <c:v>-132.09649999999996</c:v>
                </c:pt>
                <c:pt idx="119184">
                  <c:v>-132.09449999999998</c:v>
                </c:pt>
                <c:pt idx="119185">
                  <c:v>-132.09249999999997</c:v>
                </c:pt>
                <c:pt idx="119186">
                  <c:v>-132.09049999999996</c:v>
                </c:pt>
                <c:pt idx="119187">
                  <c:v>-132.08849999999998</c:v>
                </c:pt>
                <c:pt idx="119188">
                  <c:v>-132.08649999999997</c:v>
                </c:pt>
                <c:pt idx="119189">
                  <c:v>-132.08449999999999</c:v>
                </c:pt>
                <c:pt idx="119190">
                  <c:v>-132.08249999999998</c:v>
                </c:pt>
                <c:pt idx="119191">
                  <c:v>-132.08049999999997</c:v>
                </c:pt>
                <c:pt idx="119192">
                  <c:v>-132.07849999999999</c:v>
                </c:pt>
                <c:pt idx="119193">
                  <c:v>-132.07649999999998</c:v>
                </c:pt>
                <c:pt idx="119194">
                  <c:v>-132.07449999999997</c:v>
                </c:pt>
                <c:pt idx="119195">
                  <c:v>-132.07249999999999</c:v>
                </c:pt>
                <c:pt idx="119196">
                  <c:v>-132.07049999999998</c:v>
                </c:pt>
                <c:pt idx="119197">
                  <c:v>-132.06849999999997</c:v>
                </c:pt>
                <c:pt idx="119198">
                  <c:v>-132.06649999999999</c:v>
                </c:pt>
                <c:pt idx="119199">
                  <c:v>-132.06449999999998</c:v>
                </c:pt>
                <c:pt idx="119200">
                  <c:v>-132.06249999999997</c:v>
                </c:pt>
                <c:pt idx="119201">
                  <c:v>-132.06049999999999</c:v>
                </c:pt>
                <c:pt idx="119202">
                  <c:v>-132.05849999999998</c:v>
                </c:pt>
                <c:pt idx="119203">
                  <c:v>-132.05649999999997</c:v>
                </c:pt>
                <c:pt idx="119204">
                  <c:v>-132.05449999999999</c:v>
                </c:pt>
                <c:pt idx="119205">
                  <c:v>-132.05249999999998</c:v>
                </c:pt>
                <c:pt idx="119206">
                  <c:v>-132.05049999999997</c:v>
                </c:pt>
                <c:pt idx="119207">
                  <c:v>-132.04849999999999</c:v>
                </c:pt>
                <c:pt idx="119208">
                  <c:v>-132.04649999999998</c:v>
                </c:pt>
                <c:pt idx="119209">
                  <c:v>-132.04449999999997</c:v>
                </c:pt>
                <c:pt idx="119210">
                  <c:v>-132.04249999999999</c:v>
                </c:pt>
                <c:pt idx="119211">
                  <c:v>-132.04049999999998</c:v>
                </c:pt>
                <c:pt idx="119212">
                  <c:v>-132.03849999999997</c:v>
                </c:pt>
                <c:pt idx="119213">
                  <c:v>-132.03649999999999</c:v>
                </c:pt>
                <c:pt idx="119214">
                  <c:v>-132.03449999999998</c:v>
                </c:pt>
                <c:pt idx="119215">
                  <c:v>-132.03249999999997</c:v>
                </c:pt>
                <c:pt idx="119216">
                  <c:v>-132.03049999999999</c:v>
                </c:pt>
                <c:pt idx="119217">
                  <c:v>-132.02849999999998</c:v>
                </c:pt>
                <c:pt idx="119218">
                  <c:v>-132.02649999999997</c:v>
                </c:pt>
                <c:pt idx="119219">
                  <c:v>-132.02449999999999</c:v>
                </c:pt>
                <c:pt idx="119220">
                  <c:v>-132.02249999999998</c:v>
                </c:pt>
                <c:pt idx="119221">
                  <c:v>-132.02049999999997</c:v>
                </c:pt>
                <c:pt idx="119222">
                  <c:v>-132.01849999999999</c:v>
                </c:pt>
                <c:pt idx="119223">
                  <c:v>-132.01649999999998</c:v>
                </c:pt>
                <c:pt idx="119224">
                  <c:v>-132.01449999999997</c:v>
                </c:pt>
                <c:pt idx="119225">
                  <c:v>-132.01249999999999</c:v>
                </c:pt>
                <c:pt idx="119226">
                  <c:v>-132.01049999999998</c:v>
                </c:pt>
                <c:pt idx="119227">
                  <c:v>-132.00849999999997</c:v>
                </c:pt>
                <c:pt idx="119228">
                  <c:v>-132.00649999999999</c:v>
                </c:pt>
                <c:pt idx="119229">
                  <c:v>-132.00449999999998</c:v>
                </c:pt>
                <c:pt idx="119230">
                  <c:v>-132.00249999999997</c:v>
                </c:pt>
                <c:pt idx="119231">
                  <c:v>-132.00049999999999</c:v>
                </c:pt>
                <c:pt idx="119232">
                  <c:v>-131.99849999999998</c:v>
                </c:pt>
                <c:pt idx="119233">
                  <c:v>-131.99649999999997</c:v>
                </c:pt>
                <c:pt idx="119234">
                  <c:v>-131.99449999999999</c:v>
                </c:pt>
                <c:pt idx="119235">
                  <c:v>-131.99249999999998</c:v>
                </c:pt>
                <c:pt idx="119236">
                  <c:v>-131.99049999999997</c:v>
                </c:pt>
                <c:pt idx="119237">
                  <c:v>-131.98849999999999</c:v>
                </c:pt>
                <c:pt idx="119238">
                  <c:v>-131.98649999999998</c:v>
                </c:pt>
                <c:pt idx="119239">
                  <c:v>-131.98449999999997</c:v>
                </c:pt>
                <c:pt idx="119240">
                  <c:v>-131.98249999999999</c:v>
                </c:pt>
                <c:pt idx="119241">
                  <c:v>-131.98049999999998</c:v>
                </c:pt>
                <c:pt idx="119242">
                  <c:v>-131.97849999999997</c:v>
                </c:pt>
                <c:pt idx="119243">
                  <c:v>-131.97649999999999</c:v>
                </c:pt>
                <c:pt idx="119244">
                  <c:v>-131.97449999999998</c:v>
                </c:pt>
                <c:pt idx="119245">
                  <c:v>-131.97249999999997</c:v>
                </c:pt>
                <c:pt idx="119246">
                  <c:v>-131.97049999999999</c:v>
                </c:pt>
                <c:pt idx="119247">
                  <c:v>-131.96849999999998</c:v>
                </c:pt>
                <c:pt idx="119248">
                  <c:v>-131.96649999999997</c:v>
                </c:pt>
                <c:pt idx="119249">
                  <c:v>-131.96449999999999</c:v>
                </c:pt>
                <c:pt idx="119250">
                  <c:v>-131.96249999999998</c:v>
                </c:pt>
                <c:pt idx="119251">
                  <c:v>-131.96049999999997</c:v>
                </c:pt>
                <c:pt idx="119252">
                  <c:v>-131.95849999999999</c:v>
                </c:pt>
                <c:pt idx="119253">
                  <c:v>-131.95649999999998</c:v>
                </c:pt>
                <c:pt idx="119254">
                  <c:v>-131.95449999999997</c:v>
                </c:pt>
                <c:pt idx="119255">
                  <c:v>-131.95249999999999</c:v>
                </c:pt>
                <c:pt idx="119256">
                  <c:v>-131.95049999999998</c:v>
                </c:pt>
                <c:pt idx="119257">
                  <c:v>-131.94849999999997</c:v>
                </c:pt>
                <c:pt idx="119258">
                  <c:v>-131.94649999999999</c:v>
                </c:pt>
                <c:pt idx="119259">
                  <c:v>-131.94449999999998</c:v>
                </c:pt>
                <c:pt idx="119260">
                  <c:v>-131.94249999999997</c:v>
                </c:pt>
                <c:pt idx="119261">
                  <c:v>-131.94049999999999</c:v>
                </c:pt>
                <c:pt idx="119262">
                  <c:v>-131.93849999999998</c:v>
                </c:pt>
                <c:pt idx="119263">
                  <c:v>-131.93649999999997</c:v>
                </c:pt>
                <c:pt idx="119264">
                  <c:v>-131.93449999999999</c:v>
                </c:pt>
                <c:pt idx="119265">
                  <c:v>-131.93249999999998</c:v>
                </c:pt>
                <c:pt idx="119266">
                  <c:v>-131.93049999999997</c:v>
                </c:pt>
                <c:pt idx="119267">
                  <c:v>-131.92849999999999</c:v>
                </c:pt>
                <c:pt idx="119268">
                  <c:v>-131.92649999999998</c:v>
                </c:pt>
                <c:pt idx="119269">
                  <c:v>-131.92449999999997</c:v>
                </c:pt>
                <c:pt idx="119270">
                  <c:v>-131.92249999999999</c:v>
                </c:pt>
                <c:pt idx="119271">
                  <c:v>-131.92049999999998</c:v>
                </c:pt>
                <c:pt idx="119272">
                  <c:v>-131.91849999999997</c:v>
                </c:pt>
                <c:pt idx="119273">
                  <c:v>-131.91649999999998</c:v>
                </c:pt>
                <c:pt idx="119274">
                  <c:v>-131.91449999999998</c:v>
                </c:pt>
                <c:pt idx="119275">
                  <c:v>-131.91249999999997</c:v>
                </c:pt>
                <c:pt idx="119276">
                  <c:v>-131.91049999999998</c:v>
                </c:pt>
                <c:pt idx="119277">
                  <c:v>-131.90849999999998</c:v>
                </c:pt>
                <c:pt idx="119278">
                  <c:v>-131.90649999999997</c:v>
                </c:pt>
                <c:pt idx="119279">
                  <c:v>-131.90449999999998</c:v>
                </c:pt>
                <c:pt idx="119280">
                  <c:v>-131.90249999999997</c:v>
                </c:pt>
                <c:pt idx="119281">
                  <c:v>-131.90049999999997</c:v>
                </c:pt>
                <c:pt idx="119282">
                  <c:v>-131.89849999999998</c:v>
                </c:pt>
                <c:pt idx="119283">
                  <c:v>-131.89649999999997</c:v>
                </c:pt>
                <c:pt idx="119284">
                  <c:v>-131.89449999999997</c:v>
                </c:pt>
                <c:pt idx="119285">
                  <c:v>-131.89249999999998</c:v>
                </c:pt>
                <c:pt idx="119286">
                  <c:v>-131.89049999999997</c:v>
                </c:pt>
                <c:pt idx="119287">
                  <c:v>-131.88849999999996</c:v>
                </c:pt>
                <c:pt idx="119288">
                  <c:v>-131.88649999999998</c:v>
                </c:pt>
                <c:pt idx="119289">
                  <c:v>-131.88449999999997</c:v>
                </c:pt>
                <c:pt idx="119290">
                  <c:v>-131.88249999999996</c:v>
                </c:pt>
                <c:pt idx="119291">
                  <c:v>-131.88049999999998</c:v>
                </c:pt>
                <c:pt idx="119292">
                  <c:v>-131.87849999999997</c:v>
                </c:pt>
                <c:pt idx="119293">
                  <c:v>-131.87649999999996</c:v>
                </c:pt>
                <c:pt idx="119294">
                  <c:v>-131.87449999999998</c:v>
                </c:pt>
                <c:pt idx="119295">
                  <c:v>-131.87249999999997</c:v>
                </c:pt>
                <c:pt idx="119296">
                  <c:v>-131.87049999999996</c:v>
                </c:pt>
                <c:pt idx="119297">
                  <c:v>-131.86849999999998</c:v>
                </c:pt>
                <c:pt idx="119298">
                  <c:v>-131.86649999999997</c:v>
                </c:pt>
                <c:pt idx="119299">
                  <c:v>-131.86449999999996</c:v>
                </c:pt>
                <c:pt idx="119300">
                  <c:v>-131.86249999999998</c:v>
                </c:pt>
                <c:pt idx="119301">
                  <c:v>-131.86049999999997</c:v>
                </c:pt>
                <c:pt idx="119302">
                  <c:v>-131.85849999999996</c:v>
                </c:pt>
                <c:pt idx="119303">
                  <c:v>-131.85649999999998</c:v>
                </c:pt>
                <c:pt idx="119304">
                  <c:v>-131.85449999999997</c:v>
                </c:pt>
                <c:pt idx="119305">
                  <c:v>-131.85249999999996</c:v>
                </c:pt>
                <c:pt idx="119306">
                  <c:v>-131.85049999999998</c:v>
                </c:pt>
                <c:pt idx="119307">
                  <c:v>-131.84849999999997</c:v>
                </c:pt>
                <c:pt idx="119308">
                  <c:v>-131.84649999999996</c:v>
                </c:pt>
                <c:pt idx="119309">
                  <c:v>-131.84449999999998</c:v>
                </c:pt>
                <c:pt idx="119310">
                  <c:v>-131.84249999999997</c:v>
                </c:pt>
                <c:pt idx="119311">
                  <c:v>-131.84049999999996</c:v>
                </c:pt>
                <c:pt idx="119312">
                  <c:v>-131.83849999999998</c:v>
                </c:pt>
                <c:pt idx="119313">
                  <c:v>-131.83649999999997</c:v>
                </c:pt>
                <c:pt idx="119314">
                  <c:v>-131.83449999999999</c:v>
                </c:pt>
                <c:pt idx="119315">
                  <c:v>-131.83249999999998</c:v>
                </c:pt>
                <c:pt idx="119316">
                  <c:v>-131.83049999999997</c:v>
                </c:pt>
                <c:pt idx="119317">
                  <c:v>-131.82849999999999</c:v>
                </c:pt>
                <c:pt idx="119318">
                  <c:v>-131.82649999999998</c:v>
                </c:pt>
                <c:pt idx="119319">
                  <c:v>-131.82449999999997</c:v>
                </c:pt>
                <c:pt idx="119320">
                  <c:v>-131.82249999999999</c:v>
                </c:pt>
                <c:pt idx="119321">
                  <c:v>-131.82049999999998</c:v>
                </c:pt>
                <c:pt idx="119322">
                  <c:v>-131.81849999999997</c:v>
                </c:pt>
                <c:pt idx="119323">
                  <c:v>-131.81649999999999</c:v>
                </c:pt>
                <c:pt idx="119324">
                  <c:v>-131.81449999999998</c:v>
                </c:pt>
                <c:pt idx="119325">
                  <c:v>-131.81249999999997</c:v>
                </c:pt>
                <c:pt idx="119326">
                  <c:v>-131.81049999999999</c:v>
                </c:pt>
                <c:pt idx="119327">
                  <c:v>-131.80849999999998</c:v>
                </c:pt>
                <c:pt idx="119328">
                  <c:v>-131.80649999999997</c:v>
                </c:pt>
                <c:pt idx="119329">
                  <c:v>-131.80449999999999</c:v>
                </c:pt>
                <c:pt idx="119330">
                  <c:v>-131.80249999999998</c:v>
                </c:pt>
                <c:pt idx="119331">
                  <c:v>-131.80049999999997</c:v>
                </c:pt>
                <c:pt idx="119332">
                  <c:v>-131.79849999999999</c:v>
                </c:pt>
                <c:pt idx="119333">
                  <c:v>-131.79649999999998</c:v>
                </c:pt>
                <c:pt idx="119334">
                  <c:v>-131.79449999999997</c:v>
                </c:pt>
                <c:pt idx="119335">
                  <c:v>-131.79249999999999</c:v>
                </c:pt>
                <c:pt idx="119336">
                  <c:v>-131.79049999999998</c:v>
                </c:pt>
                <c:pt idx="119337">
                  <c:v>-131.78849999999997</c:v>
                </c:pt>
                <c:pt idx="119338">
                  <c:v>-131.78649999999999</c:v>
                </c:pt>
                <c:pt idx="119339">
                  <c:v>-131.78449999999998</c:v>
                </c:pt>
                <c:pt idx="119340">
                  <c:v>-131.78249999999997</c:v>
                </c:pt>
                <c:pt idx="119341">
                  <c:v>-131.78049999999999</c:v>
                </c:pt>
                <c:pt idx="119342">
                  <c:v>-131.77849999999998</c:v>
                </c:pt>
                <c:pt idx="119343">
                  <c:v>-131.77649999999997</c:v>
                </c:pt>
                <c:pt idx="119344">
                  <c:v>-131.77449999999999</c:v>
                </c:pt>
                <c:pt idx="119345">
                  <c:v>-131.77249999999998</c:v>
                </c:pt>
                <c:pt idx="119346">
                  <c:v>-131.77049999999997</c:v>
                </c:pt>
                <c:pt idx="119347">
                  <c:v>-131.76849999999999</c:v>
                </c:pt>
                <c:pt idx="119348">
                  <c:v>-131.76649999999998</c:v>
                </c:pt>
                <c:pt idx="119349">
                  <c:v>-131.76449999999997</c:v>
                </c:pt>
                <c:pt idx="119350">
                  <c:v>-131.76249999999999</c:v>
                </c:pt>
                <c:pt idx="119351">
                  <c:v>-131.76049999999998</c:v>
                </c:pt>
                <c:pt idx="119352">
                  <c:v>-131.75849999999997</c:v>
                </c:pt>
                <c:pt idx="119353">
                  <c:v>-131.75649999999999</c:v>
                </c:pt>
                <c:pt idx="119354">
                  <c:v>-131.75449999999998</c:v>
                </c:pt>
                <c:pt idx="119355">
                  <c:v>-131.75249999999997</c:v>
                </c:pt>
                <c:pt idx="119356">
                  <c:v>-131.75049999999999</c:v>
                </c:pt>
                <c:pt idx="119357">
                  <c:v>-131.74849999999998</c:v>
                </c:pt>
                <c:pt idx="119358">
                  <c:v>-131.74649999999997</c:v>
                </c:pt>
                <c:pt idx="119359">
                  <c:v>-131.74449999999999</c:v>
                </c:pt>
                <c:pt idx="119360">
                  <c:v>-131.74249999999998</c:v>
                </c:pt>
                <c:pt idx="119361">
                  <c:v>-131.74049999999997</c:v>
                </c:pt>
                <c:pt idx="119362">
                  <c:v>-131.73849999999999</c:v>
                </c:pt>
                <c:pt idx="119363">
                  <c:v>-131.73649999999998</c:v>
                </c:pt>
                <c:pt idx="119364">
                  <c:v>-131.73449999999997</c:v>
                </c:pt>
                <c:pt idx="119365">
                  <c:v>-131.73249999999999</c:v>
                </c:pt>
                <c:pt idx="119366">
                  <c:v>-131.73049999999998</c:v>
                </c:pt>
                <c:pt idx="119367">
                  <c:v>-131.72849999999997</c:v>
                </c:pt>
                <c:pt idx="119368">
                  <c:v>-131.72649999999999</c:v>
                </c:pt>
                <c:pt idx="119369">
                  <c:v>-131.72449999999998</c:v>
                </c:pt>
                <c:pt idx="119370">
                  <c:v>-131.72249999999997</c:v>
                </c:pt>
                <c:pt idx="119371">
                  <c:v>-131.72049999999999</c:v>
                </c:pt>
                <c:pt idx="119372">
                  <c:v>-131.71849999999998</c:v>
                </c:pt>
                <c:pt idx="119373">
                  <c:v>-131.71649999999997</c:v>
                </c:pt>
                <c:pt idx="119374">
                  <c:v>-131.71449999999999</c:v>
                </c:pt>
                <c:pt idx="119375">
                  <c:v>-131.71249999999998</c:v>
                </c:pt>
                <c:pt idx="119376">
                  <c:v>-131.71049999999997</c:v>
                </c:pt>
                <c:pt idx="119377">
                  <c:v>-131.70849999999999</c:v>
                </c:pt>
                <c:pt idx="119378">
                  <c:v>-131.70649999999998</c:v>
                </c:pt>
                <c:pt idx="119379">
                  <c:v>-131.70449999999997</c:v>
                </c:pt>
                <c:pt idx="119380">
                  <c:v>-131.70249999999999</c:v>
                </c:pt>
                <c:pt idx="119381">
                  <c:v>-131.70049999999998</c:v>
                </c:pt>
                <c:pt idx="119382">
                  <c:v>-131.69849999999997</c:v>
                </c:pt>
                <c:pt idx="119383">
                  <c:v>-131.69649999999999</c:v>
                </c:pt>
                <c:pt idx="119384">
                  <c:v>-131.69449999999998</c:v>
                </c:pt>
                <c:pt idx="119385">
                  <c:v>-131.69249999999997</c:v>
                </c:pt>
                <c:pt idx="119386">
                  <c:v>-131.69049999999999</c:v>
                </c:pt>
                <c:pt idx="119387">
                  <c:v>-131.68849999999998</c:v>
                </c:pt>
                <c:pt idx="119388">
                  <c:v>-131.68649999999997</c:v>
                </c:pt>
                <c:pt idx="119389">
                  <c:v>-131.68449999999999</c:v>
                </c:pt>
                <c:pt idx="119390">
                  <c:v>-131.68249999999998</c:v>
                </c:pt>
                <c:pt idx="119391">
                  <c:v>-131.68049999999997</c:v>
                </c:pt>
                <c:pt idx="119392">
                  <c:v>-131.67849999999999</c:v>
                </c:pt>
                <c:pt idx="119393">
                  <c:v>-131.67649999999998</c:v>
                </c:pt>
                <c:pt idx="119394">
                  <c:v>-131.67449999999997</c:v>
                </c:pt>
                <c:pt idx="119395">
                  <c:v>-131.67249999999999</c:v>
                </c:pt>
                <c:pt idx="119396">
                  <c:v>-131.67049999999998</c:v>
                </c:pt>
                <c:pt idx="119397">
                  <c:v>-131.66849999999997</c:v>
                </c:pt>
                <c:pt idx="119398">
                  <c:v>-131.66649999999998</c:v>
                </c:pt>
                <c:pt idx="119399">
                  <c:v>-131.66449999999998</c:v>
                </c:pt>
                <c:pt idx="119400">
                  <c:v>-131.66249999999997</c:v>
                </c:pt>
                <c:pt idx="119401">
                  <c:v>-131.66049999999998</c:v>
                </c:pt>
                <c:pt idx="119402">
                  <c:v>-131.65849999999998</c:v>
                </c:pt>
                <c:pt idx="119403">
                  <c:v>-131.65649999999997</c:v>
                </c:pt>
                <c:pt idx="119404">
                  <c:v>-131.65449999999998</c:v>
                </c:pt>
                <c:pt idx="119405">
                  <c:v>-131.65249999999997</c:v>
                </c:pt>
                <c:pt idx="119406">
                  <c:v>-131.65049999999997</c:v>
                </c:pt>
                <c:pt idx="119407">
                  <c:v>-131.64849999999998</c:v>
                </c:pt>
                <c:pt idx="119408">
                  <c:v>-131.64649999999997</c:v>
                </c:pt>
                <c:pt idx="119409">
                  <c:v>-131.64449999999997</c:v>
                </c:pt>
                <c:pt idx="119410">
                  <c:v>-131.64249999999998</c:v>
                </c:pt>
                <c:pt idx="119411">
                  <c:v>-131.64049999999997</c:v>
                </c:pt>
                <c:pt idx="119412">
                  <c:v>-131.63849999999996</c:v>
                </c:pt>
                <c:pt idx="119413">
                  <c:v>-131.63649999999998</c:v>
                </c:pt>
                <c:pt idx="119414">
                  <c:v>-131.63449999999997</c:v>
                </c:pt>
                <c:pt idx="119415">
                  <c:v>-131.63249999999996</c:v>
                </c:pt>
                <c:pt idx="119416">
                  <c:v>-131.63049999999998</c:v>
                </c:pt>
                <c:pt idx="119417">
                  <c:v>-131.62849999999997</c:v>
                </c:pt>
                <c:pt idx="119418">
                  <c:v>-131.62649999999996</c:v>
                </c:pt>
                <c:pt idx="119419">
                  <c:v>-131.62449999999998</c:v>
                </c:pt>
                <c:pt idx="119420">
                  <c:v>-131.62249999999997</c:v>
                </c:pt>
                <c:pt idx="119421">
                  <c:v>-131.62049999999996</c:v>
                </c:pt>
                <c:pt idx="119422">
                  <c:v>-131.61849999999998</c:v>
                </c:pt>
                <c:pt idx="119423">
                  <c:v>-131.61649999999997</c:v>
                </c:pt>
                <c:pt idx="119424">
                  <c:v>-131.61449999999996</c:v>
                </c:pt>
                <c:pt idx="119425">
                  <c:v>-131.61249999999998</c:v>
                </c:pt>
                <c:pt idx="119426">
                  <c:v>-131.61049999999997</c:v>
                </c:pt>
                <c:pt idx="119427">
                  <c:v>-131.60849999999996</c:v>
                </c:pt>
                <c:pt idx="119428">
                  <c:v>-131.60649999999998</c:v>
                </c:pt>
                <c:pt idx="119429">
                  <c:v>-131.60449999999997</c:v>
                </c:pt>
                <c:pt idx="119430">
                  <c:v>-131.60249999999996</c:v>
                </c:pt>
                <c:pt idx="119431">
                  <c:v>-131.60049999999998</c:v>
                </c:pt>
                <c:pt idx="119432">
                  <c:v>-131.59849999999997</c:v>
                </c:pt>
                <c:pt idx="119433">
                  <c:v>-131.59649999999996</c:v>
                </c:pt>
                <c:pt idx="119434">
                  <c:v>-131.59449999999998</c:v>
                </c:pt>
                <c:pt idx="119435">
                  <c:v>-131.59249999999997</c:v>
                </c:pt>
                <c:pt idx="119436">
                  <c:v>-131.59049999999996</c:v>
                </c:pt>
                <c:pt idx="119437">
                  <c:v>-131.58849999999998</c:v>
                </c:pt>
                <c:pt idx="119438">
                  <c:v>-131.58649999999997</c:v>
                </c:pt>
                <c:pt idx="119439">
                  <c:v>-131.58449999999999</c:v>
                </c:pt>
                <c:pt idx="119440">
                  <c:v>-131.58249999999998</c:v>
                </c:pt>
                <c:pt idx="119441">
                  <c:v>-131.58049999999997</c:v>
                </c:pt>
                <c:pt idx="119442">
                  <c:v>-131.57849999999999</c:v>
                </c:pt>
                <c:pt idx="119443">
                  <c:v>-131.57649999999998</c:v>
                </c:pt>
                <c:pt idx="119444">
                  <c:v>-131.57449999999997</c:v>
                </c:pt>
                <c:pt idx="119445">
                  <c:v>-131.57249999999999</c:v>
                </c:pt>
                <c:pt idx="119446">
                  <c:v>-131.57049999999998</c:v>
                </c:pt>
                <c:pt idx="119447">
                  <c:v>-131.56849999999997</c:v>
                </c:pt>
                <c:pt idx="119448">
                  <c:v>-131.56649999999999</c:v>
                </c:pt>
                <c:pt idx="119449">
                  <c:v>-131.56449999999998</c:v>
                </c:pt>
                <c:pt idx="119450">
                  <c:v>-131.56249999999997</c:v>
                </c:pt>
                <c:pt idx="119451">
                  <c:v>-131.56049999999999</c:v>
                </c:pt>
                <c:pt idx="119452">
                  <c:v>-131.55849999999998</c:v>
                </c:pt>
                <c:pt idx="119453">
                  <c:v>-131.55649999999997</c:v>
                </c:pt>
                <c:pt idx="119454">
                  <c:v>-131.55449999999999</c:v>
                </c:pt>
                <c:pt idx="119455">
                  <c:v>-131.55249999999998</c:v>
                </c:pt>
                <c:pt idx="119456">
                  <c:v>-131.55049999999997</c:v>
                </c:pt>
                <c:pt idx="119457">
                  <c:v>-131.54849999999999</c:v>
                </c:pt>
                <c:pt idx="119458">
                  <c:v>-131.54649999999998</c:v>
                </c:pt>
                <c:pt idx="119459">
                  <c:v>-131.54449999999997</c:v>
                </c:pt>
                <c:pt idx="119460">
                  <c:v>-131.54249999999999</c:v>
                </c:pt>
                <c:pt idx="119461">
                  <c:v>-131.54049999999998</c:v>
                </c:pt>
                <c:pt idx="119462">
                  <c:v>-131.53849999999997</c:v>
                </c:pt>
                <c:pt idx="119463">
                  <c:v>-131.53649999999999</c:v>
                </c:pt>
                <c:pt idx="119464">
                  <c:v>-131.53449999999998</c:v>
                </c:pt>
                <c:pt idx="119465">
                  <c:v>-131.53249999999997</c:v>
                </c:pt>
                <c:pt idx="119466">
                  <c:v>-131.53049999999999</c:v>
                </c:pt>
                <c:pt idx="119467">
                  <c:v>-131.52849999999998</c:v>
                </c:pt>
                <c:pt idx="119468">
                  <c:v>-131.52649999999997</c:v>
                </c:pt>
                <c:pt idx="119469">
                  <c:v>-131.52449999999999</c:v>
                </c:pt>
                <c:pt idx="119470">
                  <c:v>-131.52249999999998</c:v>
                </c:pt>
                <c:pt idx="119471">
                  <c:v>-131.52049999999997</c:v>
                </c:pt>
                <c:pt idx="119472">
                  <c:v>-131.51849999999999</c:v>
                </c:pt>
                <c:pt idx="119473">
                  <c:v>-131.51649999999998</c:v>
                </c:pt>
                <c:pt idx="119474">
                  <c:v>-131.51449999999997</c:v>
                </c:pt>
                <c:pt idx="119475">
                  <c:v>-131.51249999999999</c:v>
                </c:pt>
                <c:pt idx="119476">
                  <c:v>-131.51049999999998</c:v>
                </c:pt>
                <c:pt idx="119477">
                  <c:v>-131.50849999999997</c:v>
                </c:pt>
                <c:pt idx="119478">
                  <c:v>-131.50649999999999</c:v>
                </c:pt>
                <c:pt idx="119479">
                  <c:v>-131.50449999999998</c:v>
                </c:pt>
                <c:pt idx="119480">
                  <c:v>-131.50249999999997</c:v>
                </c:pt>
                <c:pt idx="119481">
                  <c:v>-131.50049999999999</c:v>
                </c:pt>
                <c:pt idx="119482">
                  <c:v>-131.49849999999998</c:v>
                </c:pt>
                <c:pt idx="119483">
                  <c:v>-131.49649999999997</c:v>
                </c:pt>
                <c:pt idx="119484">
                  <c:v>-131.49449999999999</c:v>
                </c:pt>
                <c:pt idx="119485">
                  <c:v>-131.49249999999998</c:v>
                </c:pt>
                <c:pt idx="119486">
                  <c:v>-131.49049999999997</c:v>
                </c:pt>
                <c:pt idx="119487">
                  <c:v>-131.48849999999999</c:v>
                </c:pt>
                <c:pt idx="119488">
                  <c:v>-131.48649999999998</c:v>
                </c:pt>
                <c:pt idx="119489">
                  <c:v>-131.48449999999997</c:v>
                </c:pt>
                <c:pt idx="119490">
                  <c:v>-131.48249999999999</c:v>
                </c:pt>
                <c:pt idx="119491">
                  <c:v>-131.48049999999998</c:v>
                </c:pt>
                <c:pt idx="119492">
                  <c:v>-131.47849999999997</c:v>
                </c:pt>
                <c:pt idx="119493">
                  <c:v>-131.47649999999999</c:v>
                </c:pt>
                <c:pt idx="119494">
                  <c:v>-131.47449999999998</c:v>
                </c:pt>
                <c:pt idx="119495">
                  <c:v>-131.47249999999997</c:v>
                </c:pt>
                <c:pt idx="119496">
                  <c:v>-131.47049999999999</c:v>
                </c:pt>
                <c:pt idx="119497">
                  <c:v>-131.46849999999998</c:v>
                </c:pt>
                <c:pt idx="119498">
                  <c:v>-131.46649999999997</c:v>
                </c:pt>
                <c:pt idx="119499">
                  <c:v>-131.46449999999999</c:v>
                </c:pt>
                <c:pt idx="119500">
                  <c:v>-131.46249999999998</c:v>
                </c:pt>
                <c:pt idx="119501">
                  <c:v>-131.46049999999997</c:v>
                </c:pt>
                <c:pt idx="119502">
                  <c:v>-131.45849999999999</c:v>
                </c:pt>
                <c:pt idx="119503">
                  <c:v>-131.45649999999998</c:v>
                </c:pt>
                <c:pt idx="119504">
                  <c:v>-131.45449999999997</c:v>
                </c:pt>
                <c:pt idx="119505">
                  <c:v>-131.45249999999999</c:v>
                </c:pt>
                <c:pt idx="119506">
                  <c:v>-131.45049999999998</c:v>
                </c:pt>
                <c:pt idx="119507">
                  <c:v>-131.44849999999997</c:v>
                </c:pt>
                <c:pt idx="119508">
                  <c:v>-131.44649999999999</c:v>
                </c:pt>
                <c:pt idx="119509">
                  <c:v>-131.44449999999998</c:v>
                </c:pt>
                <c:pt idx="119510">
                  <c:v>-131.44249999999997</c:v>
                </c:pt>
                <c:pt idx="119511">
                  <c:v>-131.44049999999999</c:v>
                </c:pt>
                <c:pt idx="119512">
                  <c:v>-131.43849999999998</c:v>
                </c:pt>
                <c:pt idx="119513">
                  <c:v>-131.43649999999997</c:v>
                </c:pt>
                <c:pt idx="119514">
                  <c:v>-131.43449999999999</c:v>
                </c:pt>
                <c:pt idx="119515">
                  <c:v>-131.43249999999998</c:v>
                </c:pt>
                <c:pt idx="119516">
                  <c:v>-131.43049999999997</c:v>
                </c:pt>
                <c:pt idx="119517">
                  <c:v>-131.42849999999999</c:v>
                </c:pt>
                <c:pt idx="119518">
                  <c:v>-131.42649999999998</c:v>
                </c:pt>
                <c:pt idx="119519">
                  <c:v>-131.42449999999997</c:v>
                </c:pt>
                <c:pt idx="119520">
                  <c:v>-131.42249999999999</c:v>
                </c:pt>
                <c:pt idx="119521">
                  <c:v>-131.42049999999998</c:v>
                </c:pt>
                <c:pt idx="119522">
                  <c:v>-131.41849999999997</c:v>
                </c:pt>
                <c:pt idx="119523">
                  <c:v>-131.41649999999998</c:v>
                </c:pt>
                <c:pt idx="119524">
                  <c:v>-131.41449999999998</c:v>
                </c:pt>
                <c:pt idx="119525">
                  <c:v>-131.41249999999997</c:v>
                </c:pt>
                <c:pt idx="119526">
                  <c:v>-131.41049999999998</c:v>
                </c:pt>
                <c:pt idx="119527">
                  <c:v>-131.40849999999998</c:v>
                </c:pt>
                <c:pt idx="119528">
                  <c:v>-131.40649999999997</c:v>
                </c:pt>
                <c:pt idx="119529">
                  <c:v>-131.40449999999998</c:v>
                </c:pt>
                <c:pt idx="119530">
                  <c:v>-131.40249999999997</c:v>
                </c:pt>
                <c:pt idx="119531">
                  <c:v>-131.40049999999997</c:v>
                </c:pt>
                <c:pt idx="119532">
                  <c:v>-131.39849999999998</c:v>
                </c:pt>
                <c:pt idx="119533">
                  <c:v>-131.39649999999997</c:v>
                </c:pt>
                <c:pt idx="119534">
                  <c:v>-131.39449999999997</c:v>
                </c:pt>
                <c:pt idx="119535">
                  <c:v>-131.39249999999998</c:v>
                </c:pt>
                <c:pt idx="119536">
                  <c:v>-131.39049999999997</c:v>
                </c:pt>
                <c:pt idx="119537">
                  <c:v>-131.38849999999996</c:v>
                </c:pt>
                <c:pt idx="119538">
                  <c:v>-131.38649999999998</c:v>
                </c:pt>
                <c:pt idx="119539">
                  <c:v>-131.38449999999997</c:v>
                </c:pt>
                <c:pt idx="119540">
                  <c:v>-131.38249999999996</c:v>
                </c:pt>
                <c:pt idx="119541">
                  <c:v>-131.38049999999998</c:v>
                </c:pt>
                <c:pt idx="119542">
                  <c:v>-131.37849999999997</c:v>
                </c:pt>
                <c:pt idx="119543">
                  <c:v>-131.37649999999996</c:v>
                </c:pt>
                <c:pt idx="119544">
                  <c:v>-131.37449999999998</c:v>
                </c:pt>
                <c:pt idx="119545">
                  <c:v>-131.37249999999997</c:v>
                </c:pt>
                <c:pt idx="119546">
                  <c:v>-131.37049999999996</c:v>
                </c:pt>
                <c:pt idx="119547">
                  <c:v>-131.36849999999998</c:v>
                </c:pt>
                <c:pt idx="119548">
                  <c:v>-131.36649999999997</c:v>
                </c:pt>
                <c:pt idx="119549">
                  <c:v>-131.36449999999996</c:v>
                </c:pt>
                <c:pt idx="119550">
                  <c:v>-131.36249999999998</c:v>
                </c:pt>
                <c:pt idx="119551">
                  <c:v>-131.36049999999997</c:v>
                </c:pt>
                <c:pt idx="119552">
                  <c:v>-131.35849999999996</c:v>
                </c:pt>
                <c:pt idx="119553">
                  <c:v>-131.35649999999998</c:v>
                </c:pt>
                <c:pt idx="119554">
                  <c:v>-131.35449999999997</c:v>
                </c:pt>
                <c:pt idx="119555">
                  <c:v>-131.35249999999996</c:v>
                </c:pt>
                <c:pt idx="119556">
                  <c:v>-131.35049999999998</c:v>
                </c:pt>
                <c:pt idx="119557">
                  <c:v>-131.34849999999997</c:v>
                </c:pt>
                <c:pt idx="119558">
                  <c:v>-131.34649999999996</c:v>
                </c:pt>
                <c:pt idx="119559">
                  <c:v>-131.34449999999998</c:v>
                </c:pt>
                <c:pt idx="119560">
                  <c:v>-131.34249999999997</c:v>
                </c:pt>
                <c:pt idx="119561">
                  <c:v>-131.34049999999996</c:v>
                </c:pt>
                <c:pt idx="119562">
                  <c:v>-131.33849999999998</c:v>
                </c:pt>
                <c:pt idx="119563">
                  <c:v>-131.33649999999997</c:v>
                </c:pt>
                <c:pt idx="119564">
                  <c:v>-131.33449999999999</c:v>
                </c:pt>
                <c:pt idx="119565">
                  <c:v>-131.33249999999998</c:v>
                </c:pt>
                <c:pt idx="119566">
                  <c:v>-131.33049999999997</c:v>
                </c:pt>
                <c:pt idx="119567">
                  <c:v>-131.32849999999999</c:v>
                </c:pt>
                <c:pt idx="119568">
                  <c:v>-131.32649999999998</c:v>
                </c:pt>
                <c:pt idx="119569">
                  <c:v>-131.32449999999997</c:v>
                </c:pt>
                <c:pt idx="119570">
                  <c:v>-131.32249999999999</c:v>
                </c:pt>
                <c:pt idx="119571">
                  <c:v>-131.32049999999998</c:v>
                </c:pt>
                <c:pt idx="119572">
                  <c:v>-131.31849999999997</c:v>
                </c:pt>
                <c:pt idx="119573">
                  <c:v>-131.31649999999999</c:v>
                </c:pt>
                <c:pt idx="119574">
                  <c:v>-131.31449999999998</c:v>
                </c:pt>
                <c:pt idx="119575">
                  <c:v>-131.31249999999997</c:v>
                </c:pt>
                <c:pt idx="119576">
                  <c:v>-131.31049999999999</c:v>
                </c:pt>
                <c:pt idx="119577">
                  <c:v>-131.30849999999998</c:v>
                </c:pt>
                <c:pt idx="119578">
                  <c:v>-131.30649999999997</c:v>
                </c:pt>
                <c:pt idx="119579">
                  <c:v>-131.30449999999999</c:v>
                </c:pt>
                <c:pt idx="119580">
                  <c:v>-131.30249999999998</c:v>
                </c:pt>
                <c:pt idx="119581">
                  <c:v>-131.30049999999997</c:v>
                </c:pt>
                <c:pt idx="119582">
                  <c:v>-131.29849999999999</c:v>
                </c:pt>
                <c:pt idx="119583">
                  <c:v>-131.29649999999998</c:v>
                </c:pt>
                <c:pt idx="119584">
                  <c:v>-131.29449999999997</c:v>
                </c:pt>
                <c:pt idx="119585">
                  <c:v>-131.29249999999999</c:v>
                </c:pt>
                <c:pt idx="119586">
                  <c:v>-131.29049999999998</c:v>
                </c:pt>
                <c:pt idx="119587">
                  <c:v>-131.28849999999997</c:v>
                </c:pt>
                <c:pt idx="119588">
                  <c:v>-131.28649999999999</c:v>
                </c:pt>
                <c:pt idx="119589">
                  <c:v>-131.28449999999998</c:v>
                </c:pt>
                <c:pt idx="119590">
                  <c:v>-131.28249999999997</c:v>
                </c:pt>
                <c:pt idx="119591">
                  <c:v>-131.28049999999999</c:v>
                </c:pt>
                <c:pt idx="119592">
                  <c:v>-131.27849999999998</c:v>
                </c:pt>
                <c:pt idx="119593">
                  <c:v>-131.27649999999997</c:v>
                </c:pt>
                <c:pt idx="119594">
                  <c:v>-131.27449999999999</c:v>
                </c:pt>
                <c:pt idx="119595">
                  <c:v>-131.27249999999998</c:v>
                </c:pt>
                <c:pt idx="119596">
                  <c:v>-131.27049999999997</c:v>
                </c:pt>
                <c:pt idx="119597">
                  <c:v>-131.26849999999999</c:v>
                </c:pt>
                <c:pt idx="119598">
                  <c:v>-131.26649999999998</c:v>
                </c:pt>
                <c:pt idx="119599">
                  <c:v>-131.26449999999997</c:v>
                </c:pt>
                <c:pt idx="119600">
                  <c:v>-131.26249999999999</c:v>
                </c:pt>
                <c:pt idx="119601">
                  <c:v>-131.26049999999998</c:v>
                </c:pt>
                <c:pt idx="119602">
                  <c:v>-131.25849999999997</c:v>
                </c:pt>
                <c:pt idx="119603">
                  <c:v>-131.25649999999999</c:v>
                </c:pt>
                <c:pt idx="119604">
                  <c:v>-131.25449999999998</c:v>
                </c:pt>
                <c:pt idx="119605">
                  <c:v>-131.25249999999997</c:v>
                </c:pt>
                <c:pt idx="119606">
                  <c:v>-131.25049999999999</c:v>
                </c:pt>
                <c:pt idx="119607">
                  <c:v>-131.24849999999998</c:v>
                </c:pt>
                <c:pt idx="119608">
                  <c:v>-131.24649999999997</c:v>
                </c:pt>
                <c:pt idx="119609">
                  <c:v>-131.24449999999999</c:v>
                </c:pt>
                <c:pt idx="119610">
                  <c:v>-131.24249999999998</c:v>
                </c:pt>
                <c:pt idx="119611">
                  <c:v>-131.24049999999997</c:v>
                </c:pt>
                <c:pt idx="119612">
                  <c:v>-131.23849999999999</c:v>
                </c:pt>
                <c:pt idx="119613">
                  <c:v>-131.23649999999998</c:v>
                </c:pt>
                <c:pt idx="119614">
                  <c:v>-131.23449999999997</c:v>
                </c:pt>
                <c:pt idx="119615">
                  <c:v>-131.23249999999999</c:v>
                </c:pt>
                <c:pt idx="119616">
                  <c:v>-131.23049999999998</c:v>
                </c:pt>
                <c:pt idx="119617">
                  <c:v>-131.22849999999997</c:v>
                </c:pt>
                <c:pt idx="119618">
                  <c:v>-131.22649999999999</c:v>
                </c:pt>
                <c:pt idx="119619">
                  <c:v>-131.22449999999998</c:v>
                </c:pt>
                <c:pt idx="119620">
                  <c:v>-131.22249999999997</c:v>
                </c:pt>
                <c:pt idx="119621">
                  <c:v>-131.22049999999999</c:v>
                </c:pt>
                <c:pt idx="119622">
                  <c:v>-131.21849999999998</c:v>
                </c:pt>
                <c:pt idx="119623">
                  <c:v>-131.21649999999997</c:v>
                </c:pt>
                <c:pt idx="119624">
                  <c:v>-131.21449999999999</c:v>
                </c:pt>
                <c:pt idx="119625">
                  <c:v>-131.21249999999998</c:v>
                </c:pt>
                <c:pt idx="119626">
                  <c:v>-131.21049999999997</c:v>
                </c:pt>
                <c:pt idx="119627">
                  <c:v>-131.20849999999999</c:v>
                </c:pt>
                <c:pt idx="119628">
                  <c:v>-131.20649999999998</c:v>
                </c:pt>
                <c:pt idx="119629">
                  <c:v>-131.20449999999997</c:v>
                </c:pt>
                <c:pt idx="119630">
                  <c:v>-131.20249999999999</c:v>
                </c:pt>
                <c:pt idx="119631">
                  <c:v>-131.20049999999998</c:v>
                </c:pt>
                <c:pt idx="119632">
                  <c:v>-131.19849999999997</c:v>
                </c:pt>
                <c:pt idx="119633">
                  <c:v>-131.19649999999999</c:v>
                </c:pt>
                <c:pt idx="119634">
                  <c:v>-131.19449999999998</c:v>
                </c:pt>
                <c:pt idx="119635">
                  <c:v>-131.19249999999997</c:v>
                </c:pt>
                <c:pt idx="119636">
                  <c:v>-131.19049999999999</c:v>
                </c:pt>
                <c:pt idx="119637">
                  <c:v>-131.18849999999998</c:v>
                </c:pt>
                <c:pt idx="119638">
                  <c:v>-131.18649999999997</c:v>
                </c:pt>
                <c:pt idx="119639">
                  <c:v>-131.18449999999999</c:v>
                </c:pt>
                <c:pt idx="119640">
                  <c:v>-131.18249999999998</c:v>
                </c:pt>
                <c:pt idx="119641">
                  <c:v>-131.18049999999997</c:v>
                </c:pt>
                <c:pt idx="119642">
                  <c:v>-131.17849999999999</c:v>
                </c:pt>
                <c:pt idx="119643">
                  <c:v>-131.17649999999998</c:v>
                </c:pt>
                <c:pt idx="119644">
                  <c:v>-131.17449999999997</c:v>
                </c:pt>
                <c:pt idx="119645">
                  <c:v>-131.17249999999999</c:v>
                </c:pt>
                <c:pt idx="119646">
                  <c:v>-131.17049999999998</c:v>
                </c:pt>
                <c:pt idx="119647">
                  <c:v>-131.16849999999997</c:v>
                </c:pt>
                <c:pt idx="119648">
                  <c:v>-131.16649999999998</c:v>
                </c:pt>
                <c:pt idx="119649">
                  <c:v>-131.16449999999998</c:v>
                </c:pt>
                <c:pt idx="119650">
                  <c:v>-131.16249999999997</c:v>
                </c:pt>
                <c:pt idx="119651">
                  <c:v>-131.16049999999998</c:v>
                </c:pt>
                <c:pt idx="119652">
                  <c:v>-131.15849999999998</c:v>
                </c:pt>
                <c:pt idx="119653">
                  <c:v>-131.15649999999997</c:v>
                </c:pt>
                <c:pt idx="119654">
                  <c:v>-131.15449999999998</c:v>
                </c:pt>
                <c:pt idx="119655">
                  <c:v>-131.15249999999997</c:v>
                </c:pt>
                <c:pt idx="119656">
                  <c:v>-131.15049999999997</c:v>
                </c:pt>
                <c:pt idx="119657">
                  <c:v>-131.14849999999998</c:v>
                </c:pt>
                <c:pt idx="119658">
                  <c:v>-131.14649999999997</c:v>
                </c:pt>
                <c:pt idx="119659">
                  <c:v>-131.14449999999997</c:v>
                </c:pt>
                <c:pt idx="119660">
                  <c:v>-131.14249999999998</c:v>
                </c:pt>
                <c:pt idx="119661">
                  <c:v>-131.14049999999997</c:v>
                </c:pt>
                <c:pt idx="119662">
                  <c:v>-131.13849999999996</c:v>
                </c:pt>
                <c:pt idx="119663">
                  <c:v>-131.13649999999998</c:v>
                </c:pt>
                <c:pt idx="119664">
                  <c:v>-131.13449999999997</c:v>
                </c:pt>
                <c:pt idx="119665">
                  <c:v>-131.13249999999996</c:v>
                </c:pt>
                <c:pt idx="119666">
                  <c:v>-131.13049999999998</c:v>
                </c:pt>
                <c:pt idx="119667">
                  <c:v>-131.12849999999997</c:v>
                </c:pt>
                <c:pt idx="119668">
                  <c:v>-131.12649999999996</c:v>
                </c:pt>
                <c:pt idx="119669">
                  <c:v>-131.12449999999998</c:v>
                </c:pt>
                <c:pt idx="119670">
                  <c:v>-131.12249999999997</c:v>
                </c:pt>
                <c:pt idx="119671">
                  <c:v>-131.12049999999996</c:v>
                </c:pt>
                <c:pt idx="119672">
                  <c:v>-131.11849999999998</c:v>
                </c:pt>
                <c:pt idx="119673">
                  <c:v>-131.11649999999997</c:v>
                </c:pt>
                <c:pt idx="119674">
                  <c:v>-131.11449999999996</c:v>
                </c:pt>
                <c:pt idx="119675">
                  <c:v>-131.11249999999998</c:v>
                </c:pt>
                <c:pt idx="119676">
                  <c:v>-131.11049999999997</c:v>
                </c:pt>
                <c:pt idx="119677">
                  <c:v>-131.10849999999996</c:v>
                </c:pt>
                <c:pt idx="119678">
                  <c:v>-131.10649999999998</c:v>
                </c:pt>
                <c:pt idx="119679">
                  <c:v>-131.10449999999997</c:v>
                </c:pt>
                <c:pt idx="119680">
                  <c:v>-131.10249999999996</c:v>
                </c:pt>
                <c:pt idx="119681">
                  <c:v>-131.10049999999998</c:v>
                </c:pt>
                <c:pt idx="119682">
                  <c:v>-131.09849999999997</c:v>
                </c:pt>
                <c:pt idx="119683">
                  <c:v>-131.09649999999996</c:v>
                </c:pt>
                <c:pt idx="119684">
                  <c:v>-131.09449999999998</c:v>
                </c:pt>
                <c:pt idx="119685">
                  <c:v>-131.09249999999997</c:v>
                </c:pt>
                <c:pt idx="119686">
                  <c:v>-131.09049999999996</c:v>
                </c:pt>
                <c:pt idx="119687">
                  <c:v>-131.08849999999998</c:v>
                </c:pt>
                <c:pt idx="119688">
                  <c:v>-131.08649999999997</c:v>
                </c:pt>
                <c:pt idx="119689">
                  <c:v>-131.08449999999999</c:v>
                </c:pt>
                <c:pt idx="119690">
                  <c:v>-131.08249999999998</c:v>
                </c:pt>
                <c:pt idx="119691">
                  <c:v>-131.08049999999997</c:v>
                </c:pt>
                <c:pt idx="119692">
                  <c:v>-131.07849999999999</c:v>
                </c:pt>
                <c:pt idx="119693">
                  <c:v>-131.07649999999998</c:v>
                </c:pt>
                <c:pt idx="119694">
                  <c:v>-131.07449999999997</c:v>
                </c:pt>
                <c:pt idx="119695">
                  <c:v>-131.07249999999999</c:v>
                </c:pt>
                <c:pt idx="119696">
                  <c:v>-131.07049999999998</c:v>
                </c:pt>
                <c:pt idx="119697">
                  <c:v>-131.06849999999997</c:v>
                </c:pt>
                <c:pt idx="119698">
                  <c:v>-131.06649999999999</c:v>
                </c:pt>
                <c:pt idx="119699">
                  <c:v>-131.06449999999998</c:v>
                </c:pt>
                <c:pt idx="119700">
                  <c:v>-131.06249999999997</c:v>
                </c:pt>
                <c:pt idx="119701">
                  <c:v>-131.06049999999999</c:v>
                </c:pt>
                <c:pt idx="119702">
                  <c:v>-131.05849999999998</c:v>
                </c:pt>
                <c:pt idx="119703">
                  <c:v>-131.05649999999997</c:v>
                </c:pt>
                <c:pt idx="119704">
                  <c:v>-131.05449999999999</c:v>
                </c:pt>
                <c:pt idx="119705">
                  <c:v>-131.05249999999998</c:v>
                </c:pt>
                <c:pt idx="119706">
                  <c:v>-131.05049999999997</c:v>
                </c:pt>
                <c:pt idx="119707">
                  <c:v>-131.04849999999999</c:v>
                </c:pt>
                <c:pt idx="119708">
                  <c:v>-131.04649999999998</c:v>
                </c:pt>
                <c:pt idx="119709">
                  <c:v>-131.04449999999997</c:v>
                </c:pt>
                <c:pt idx="119710">
                  <c:v>-131.04249999999999</c:v>
                </c:pt>
                <c:pt idx="119711">
                  <c:v>-131.04049999999998</c:v>
                </c:pt>
                <c:pt idx="119712">
                  <c:v>-131.03849999999997</c:v>
                </c:pt>
                <c:pt idx="119713">
                  <c:v>-131.03649999999999</c:v>
                </c:pt>
                <c:pt idx="119714">
                  <c:v>-131.03449999999998</c:v>
                </c:pt>
                <c:pt idx="119715">
                  <c:v>-131.03249999999997</c:v>
                </c:pt>
                <c:pt idx="119716">
                  <c:v>-131.03049999999999</c:v>
                </c:pt>
                <c:pt idx="119717">
                  <c:v>-131.02849999999998</c:v>
                </c:pt>
                <c:pt idx="119718">
                  <c:v>-131.02649999999997</c:v>
                </c:pt>
                <c:pt idx="119719">
                  <c:v>-131.02449999999999</c:v>
                </c:pt>
                <c:pt idx="119720">
                  <c:v>-131.02249999999998</c:v>
                </c:pt>
                <c:pt idx="119721">
                  <c:v>-131.02049999999997</c:v>
                </c:pt>
                <c:pt idx="119722">
                  <c:v>-131.01849999999999</c:v>
                </c:pt>
                <c:pt idx="119723">
                  <c:v>-131.01649999999998</c:v>
                </c:pt>
                <c:pt idx="119724">
                  <c:v>-131.01449999999997</c:v>
                </c:pt>
                <c:pt idx="119725">
                  <c:v>-131.01249999999999</c:v>
                </c:pt>
                <c:pt idx="119726">
                  <c:v>-131.01049999999998</c:v>
                </c:pt>
                <c:pt idx="119727">
                  <c:v>-131.00849999999997</c:v>
                </c:pt>
                <c:pt idx="119728">
                  <c:v>-131.00649999999999</c:v>
                </c:pt>
                <c:pt idx="119729">
                  <c:v>-131.00449999999998</c:v>
                </c:pt>
                <c:pt idx="119730">
                  <c:v>-131.00249999999997</c:v>
                </c:pt>
                <c:pt idx="119731">
                  <c:v>-131.00049999999999</c:v>
                </c:pt>
                <c:pt idx="119732">
                  <c:v>-130.99849999999998</c:v>
                </c:pt>
                <c:pt idx="119733">
                  <c:v>-130.99649999999997</c:v>
                </c:pt>
                <c:pt idx="119734">
                  <c:v>-130.99449999999999</c:v>
                </c:pt>
                <c:pt idx="119735">
                  <c:v>-130.99249999999998</c:v>
                </c:pt>
                <c:pt idx="119736">
                  <c:v>-130.99049999999997</c:v>
                </c:pt>
                <c:pt idx="119737">
                  <c:v>-130.98849999999999</c:v>
                </c:pt>
                <c:pt idx="119738">
                  <c:v>-130.98649999999998</c:v>
                </c:pt>
                <c:pt idx="119739">
                  <c:v>-130.98449999999997</c:v>
                </c:pt>
                <c:pt idx="119740">
                  <c:v>-130.98249999999999</c:v>
                </c:pt>
                <c:pt idx="119741">
                  <c:v>-130.98049999999998</c:v>
                </c:pt>
                <c:pt idx="119742">
                  <c:v>-130.97849999999997</c:v>
                </c:pt>
                <c:pt idx="119743">
                  <c:v>-130.97649999999999</c:v>
                </c:pt>
                <c:pt idx="119744">
                  <c:v>-130.97449999999998</c:v>
                </c:pt>
                <c:pt idx="119745">
                  <c:v>-130.97249999999997</c:v>
                </c:pt>
                <c:pt idx="119746">
                  <c:v>-130.97049999999999</c:v>
                </c:pt>
                <c:pt idx="119747">
                  <c:v>-130.96849999999998</c:v>
                </c:pt>
                <c:pt idx="119748">
                  <c:v>-130.96649999999997</c:v>
                </c:pt>
                <c:pt idx="119749">
                  <c:v>-130.96449999999999</c:v>
                </c:pt>
                <c:pt idx="119750">
                  <c:v>-130.96249999999998</c:v>
                </c:pt>
                <c:pt idx="119751">
                  <c:v>-130.96049999999997</c:v>
                </c:pt>
                <c:pt idx="119752">
                  <c:v>-130.95849999999999</c:v>
                </c:pt>
                <c:pt idx="119753">
                  <c:v>-130.95649999999998</c:v>
                </c:pt>
                <c:pt idx="119754">
                  <c:v>-130.95449999999997</c:v>
                </c:pt>
                <c:pt idx="119755">
                  <c:v>-130.95249999999999</c:v>
                </c:pt>
                <c:pt idx="119756">
                  <c:v>-130.95049999999998</c:v>
                </c:pt>
                <c:pt idx="119757">
                  <c:v>-130.94849999999997</c:v>
                </c:pt>
                <c:pt idx="119758">
                  <c:v>-130.94649999999999</c:v>
                </c:pt>
                <c:pt idx="119759">
                  <c:v>-130.94449999999998</c:v>
                </c:pt>
                <c:pt idx="119760">
                  <c:v>-130.94249999999997</c:v>
                </c:pt>
                <c:pt idx="119761">
                  <c:v>-130.94049999999999</c:v>
                </c:pt>
                <c:pt idx="119762">
                  <c:v>-130.93849999999998</c:v>
                </c:pt>
                <c:pt idx="119763">
                  <c:v>-130.93649999999997</c:v>
                </c:pt>
                <c:pt idx="119764">
                  <c:v>-130.93449999999999</c:v>
                </c:pt>
                <c:pt idx="119765">
                  <c:v>-130.93249999999998</c:v>
                </c:pt>
                <c:pt idx="119766">
                  <c:v>-130.93049999999997</c:v>
                </c:pt>
                <c:pt idx="119767">
                  <c:v>-130.92849999999999</c:v>
                </c:pt>
                <c:pt idx="119768">
                  <c:v>-130.92649999999998</c:v>
                </c:pt>
                <c:pt idx="119769">
                  <c:v>-130.92449999999997</c:v>
                </c:pt>
                <c:pt idx="119770">
                  <c:v>-130.92249999999999</c:v>
                </c:pt>
                <c:pt idx="119771">
                  <c:v>-130.92049999999998</c:v>
                </c:pt>
                <c:pt idx="119772">
                  <c:v>-130.91849999999997</c:v>
                </c:pt>
                <c:pt idx="119773">
                  <c:v>-130.91649999999998</c:v>
                </c:pt>
                <c:pt idx="119774">
                  <c:v>-130.91449999999998</c:v>
                </c:pt>
                <c:pt idx="119775">
                  <c:v>-130.91249999999997</c:v>
                </c:pt>
                <c:pt idx="119776">
                  <c:v>-130.91049999999998</c:v>
                </c:pt>
                <c:pt idx="119777">
                  <c:v>-130.90849999999998</c:v>
                </c:pt>
                <c:pt idx="119778">
                  <c:v>-130.90649999999997</c:v>
                </c:pt>
                <c:pt idx="119779">
                  <c:v>-130.90449999999998</c:v>
                </c:pt>
                <c:pt idx="119780">
                  <c:v>-130.90249999999997</c:v>
                </c:pt>
                <c:pt idx="119781">
                  <c:v>-130.90049999999997</c:v>
                </c:pt>
                <c:pt idx="119782">
                  <c:v>-130.89849999999998</c:v>
                </c:pt>
                <c:pt idx="119783">
                  <c:v>-130.89649999999997</c:v>
                </c:pt>
                <c:pt idx="119784">
                  <c:v>-130.89449999999997</c:v>
                </c:pt>
                <c:pt idx="119785">
                  <c:v>-130.89249999999998</c:v>
                </c:pt>
                <c:pt idx="119786">
                  <c:v>-130.89049999999997</c:v>
                </c:pt>
                <c:pt idx="119787">
                  <c:v>-130.88849999999996</c:v>
                </c:pt>
                <c:pt idx="119788">
                  <c:v>-130.88649999999998</c:v>
                </c:pt>
                <c:pt idx="119789">
                  <c:v>-130.88449999999997</c:v>
                </c:pt>
                <c:pt idx="119790">
                  <c:v>-130.88249999999996</c:v>
                </c:pt>
                <c:pt idx="119791">
                  <c:v>-130.88049999999998</c:v>
                </c:pt>
                <c:pt idx="119792">
                  <c:v>-130.87849999999997</c:v>
                </c:pt>
                <c:pt idx="119793">
                  <c:v>-130.87649999999996</c:v>
                </c:pt>
                <c:pt idx="119794">
                  <c:v>-130.87449999999998</c:v>
                </c:pt>
                <c:pt idx="119795">
                  <c:v>-130.87249999999997</c:v>
                </c:pt>
                <c:pt idx="119796">
                  <c:v>-130.87049999999996</c:v>
                </c:pt>
                <c:pt idx="119797">
                  <c:v>-130.86849999999998</c:v>
                </c:pt>
                <c:pt idx="119798">
                  <c:v>-130.86649999999997</c:v>
                </c:pt>
                <c:pt idx="119799">
                  <c:v>-130.86449999999996</c:v>
                </c:pt>
                <c:pt idx="119800">
                  <c:v>-130.86249999999998</c:v>
                </c:pt>
                <c:pt idx="119801">
                  <c:v>-130.86049999999997</c:v>
                </c:pt>
                <c:pt idx="119802">
                  <c:v>-130.85849999999996</c:v>
                </c:pt>
                <c:pt idx="119803">
                  <c:v>-130.85649999999998</c:v>
                </c:pt>
                <c:pt idx="119804">
                  <c:v>-130.85449999999997</c:v>
                </c:pt>
                <c:pt idx="119805">
                  <c:v>-130.85249999999996</c:v>
                </c:pt>
                <c:pt idx="119806">
                  <c:v>-130.85049999999998</c:v>
                </c:pt>
                <c:pt idx="119807">
                  <c:v>-130.84849999999997</c:v>
                </c:pt>
                <c:pt idx="119808">
                  <c:v>-130.84649999999996</c:v>
                </c:pt>
                <c:pt idx="119809">
                  <c:v>-130.84449999999998</c:v>
                </c:pt>
                <c:pt idx="119810">
                  <c:v>-130.84249999999997</c:v>
                </c:pt>
                <c:pt idx="119811">
                  <c:v>-130.84049999999996</c:v>
                </c:pt>
                <c:pt idx="119812">
                  <c:v>-130.83849999999998</c:v>
                </c:pt>
                <c:pt idx="119813">
                  <c:v>-130.83649999999997</c:v>
                </c:pt>
                <c:pt idx="119814">
                  <c:v>-130.83449999999999</c:v>
                </c:pt>
                <c:pt idx="119815">
                  <c:v>-130.83249999999998</c:v>
                </c:pt>
                <c:pt idx="119816">
                  <c:v>-130.83049999999997</c:v>
                </c:pt>
                <c:pt idx="119817">
                  <c:v>-130.82849999999999</c:v>
                </c:pt>
                <c:pt idx="119818">
                  <c:v>-130.82649999999998</c:v>
                </c:pt>
                <c:pt idx="119819">
                  <c:v>-130.82449999999997</c:v>
                </c:pt>
                <c:pt idx="119820">
                  <c:v>-130.82249999999999</c:v>
                </c:pt>
                <c:pt idx="119821">
                  <c:v>-130.82049999999998</c:v>
                </c:pt>
                <c:pt idx="119822">
                  <c:v>-130.81849999999997</c:v>
                </c:pt>
                <c:pt idx="119823">
                  <c:v>-130.81649999999999</c:v>
                </c:pt>
                <c:pt idx="119824">
                  <c:v>-130.81449999999998</c:v>
                </c:pt>
                <c:pt idx="119825">
                  <c:v>-130.81249999999997</c:v>
                </c:pt>
                <c:pt idx="119826">
                  <c:v>-130.81049999999999</c:v>
                </c:pt>
                <c:pt idx="119827">
                  <c:v>-130.80849999999998</c:v>
                </c:pt>
                <c:pt idx="119828">
                  <c:v>-130.80649999999997</c:v>
                </c:pt>
                <c:pt idx="119829">
                  <c:v>-130.80449999999999</c:v>
                </c:pt>
                <c:pt idx="119830">
                  <c:v>-130.80249999999998</c:v>
                </c:pt>
                <c:pt idx="119831">
                  <c:v>-130.80049999999997</c:v>
                </c:pt>
                <c:pt idx="119832">
                  <c:v>-130.79849999999999</c:v>
                </c:pt>
                <c:pt idx="119833">
                  <c:v>-130.79649999999998</c:v>
                </c:pt>
                <c:pt idx="119834">
                  <c:v>-130.79449999999997</c:v>
                </c:pt>
                <c:pt idx="119835">
                  <c:v>-130.79249999999999</c:v>
                </c:pt>
                <c:pt idx="119836">
                  <c:v>-130.79049999999998</c:v>
                </c:pt>
                <c:pt idx="119837">
                  <c:v>-130.78849999999997</c:v>
                </c:pt>
                <c:pt idx="119838">
                  <c:v>-130.78649999999999</c:v>
                </c:pt>
                <c:pt idx="119839">
                  <c:v>-130.78449999999998</c:v>
                </c:pt>
                <c:pt idx="119840">
                  <c:v>-130.78249999999997</c:v>
                </c:pt>
                <c:pt idx="119841">
                  <c:v>-130.78049999999999</c:v>
                </c:pt>
                <c:pt idx="119842">
                  <c:v>-130.77849999999998</c:v>
                </c:pt>
                <c:pt idx="119843">
                  <c:v>-130.77649999999997</c:v>
                </c:pt>
                <c:pt idx="119844">
                  <c:v>-130.77449999999999</c:v>
                </c:pt>
                <c:pt idx="119845">
                  <c:v>-130.77249999999998</c:v>
                </c:pt>
                <c:pt idx="119846">
                  <c:v>-130.77049999999997</c:v>
                </c:pt>
                <c:pt idx="119847">
                  <c:v>-130.76849999999999</c:v>
                </c:pt>
                <c:pt idx="119848">
                  <c:v>-130.76649999999998</c:v>
                </c:pt>
                <c:pt idx="119849">
                  <c:v>-130.76449999999997</c:v>
                </c:pt>
                <c:pt idx="119850">
                  <c:v>-130.76249999999999</c:v>
                </c:pt>
                <c:pt idx="119851">
                  <c:v>-130.76049999999998</c:v>
                </c:pt>
                <c:pt idx="119852">
                  <c:v>-130.75849999999997</c:v>
                </c:pt>
                <c:pt idx="119853">
                  <c:v>-130.75649999999999</c:v>
                </c:pt>
                <c:pt idx="119854">
                  <c:v>-130.75449999999998</c:v>
                </c:pt>
                <c:pt idx="119855">
                  <c:v>-130.75249999999997</c:v>
                </c:pt>
                <c:pt idx="119856">
                  <c:v>-130.75049999999999</c:v>
                </c:pt>
                <c:pt idx="119857">
                  <c:v>-130.74849999999998</c:v>
                </c:pt>
                <c:pt idx="119858">
                  <c:v>-130.74649999999997</c:v>
                </c:pt>
                <c:pt idx="119859">
                  <c:v>-130.74449999999999</c:v>
                </c:pt>
                <c:pt idx="119860">
                  <c:v>-130.74249999999998</c:v>
                </c:pt>
                <c:pt idx="119861">
                  <c:v>-130.74049999999997</c:v>
                </c:pt>
                <c:pt idx="119862">
                  <c:v>-130.73849999999999</c:v>
                </c:pt>
                <c:pt idx="119863">
                  <c:v>-130.73649999999998</c:v>
                </c:pt>
                <c:pt idx="119864">
                  <c:v>-130.73449999999997</c:v>
                </c:pt>
                <c:pt idx="119865">
                  <c:v>-130.73249999999999</c:v>
                </c:pt>
                <c:pt idx="119866">
                  <c:v>-130.73049999999998</c:v>
                </c:pt>
                <c:pt idx="119867">
                  <c:v>-130.72849999999997</c:v>
                </c:pt>
                <c:pt idx="119868">
                  <c:v>-130.72649999999999</c:v>
                </c:pt>
                <c:pt idx="119869">
                  <c:v>-130.72449999999998</c:v>
                </c:pt>
                <c:pt idx="119870">
                  <c:v>-130.72249999999997</c:v>
                </c:pt>
                <c:pt idx="119871">
                  <c:v>-130.72049999999999</c:v>
                </c:pt>
                <c:pt idx="119872">
                  <c:v>-130.71849999999998</c:v>
                </c:pt>
                <c:pt idx="119873">
                  <c:v>-130.71649999999997</c:v>
                </c:pt>
                <c:pt idx="119874">
                  <c:v>-130.71449999999999</c:v>
                </c:pt>
                <c:pt idx="119875">
                  <c:v>-130.71249999999998</c:v>
                </c:pt>
                <c:pt idx="119876">
                  <c:v>-130.71049999999997</c:v>
                </c:pt>
                <c:pt idx="119877">
                  <c:v>-130.70849999999999</c:v>
                </c:pt>
                <c:pt idx="119878">
                  <c:v>-130.70649999999998</c:v>
                </c:pt>
                <c:pt idx="119879">
                  <c:v>-130.70449999999997</c:v>
                </c:pt>
                <c:pt idx="119880">
                  <c:v>-130.70249999999999</c:v>
                </c:pt>
                <c:pt idx="119881">
                  <c:v>-130.70049999999998</c:v>
                </c:pt>
                <c:pt idx="119882">
                  <c:v>-130.69849999999997</c:v>
                </c:pt>
                <c:pt idx="119883">
                  <c:v>-130.69649999999999</c:v>
                </c:pt>
                <c:pt idx="119884">
                  <c:v>-130.69449999999998</c:v>
                </c:pt>
                <c:pt idx="119885">
                  <c:v>-130.69249999999997</c:v>
                </c:pt>
                <c:pt idx="119886">
                  <c:v>-130.69049999999999</c:v>
                </c:pt>
                <c:pt idx="119887">
                  <c:v>-130.68849999999998</c:v>
                </c:pt>
                <c:pt idx="119888">
                  <c:v>-130.68649999999997</c:v>
                </c:pt>
                <c:pt idx="119889">
                  <c:v>-130.68449999999999</c:v>
                </c:pt>
                <c:pt idx="119890">
                  <c:v>-130.68249999999998</c:v>
                </c:pt>
                <c:pt idx="119891">
                  <c:v>-130.68049999999997</c:v>
                </c:pt>
                <c:pt idx="119892">
                  <c:v>-130.67849999999999</c:v>
                </c:pt>
                <c:pt idx="119893">
                  <c:v>-130.67649999999998</c:v>
                </c:pt>
                <c:pt idx="119894">
                  <c:v>-130.67449999999997</c:v>
                </c:pt>
                <c:pt idx="119895">
                  <c:v>-130.67249999999999</c:v>
                </c:pt>
                <c:pt idx="119896">
                  <c:v>-130.67049999999998</c:v>
                </c:pt>
                <c:pt idx="119897">
                  <c:v>-130.66849999999997</c:v>
                </c:pt>
                <c:pt idx="119898">
                  <c:v>-130.66649999999998</c:v>
                </c:pt>
                <c:pt idx="119899">
                  <c:v>-130.66449999999998</c:v>
                </c:pt>
                <c:pt idx="119900">
                  <c:v>-130.66249999999997</c:v>
                </c:pt>
                <c:pt idx="119901">
                  <c:v>-130.66049999999998</c:v>
                </c:pt>
                <c:pt idx="119902">
                  <c:v>-130.65849999999998</c:v>
                </c:pt>
                <c:pt idx="119903">
                  <c:v>-130.65649999999997</c:v>
                </c:pt>
                <c:pt idx="119904">
                  <c:v>-130.65449999999998</c:v>
                </c:pt>
                <c:pt idx="119905">
                  <c:v>-130.65249999999997</c:v>
                </c:pt>
                <c:pt idx="119906">
                  <c:v>-130.65049999999997</c:v>
                </c:pt>
                <c:pt idx="119907">
                  <c:v>-130.64849999999998</c:v>
                </c:pt>
                <c:pt idx="119908">
                  <c:v>-130.64649999999997</c:v>
                </c:pt>
                <c:pt idx="119909">
                  <c:v>-130.64449999999997</c:v>
                </c:pt>
                <c:pt idx="119910">
                  <c:v>-130.64249999999998</c:v>
                </c:pt>
                <c:pt idx="119911">
                  <c:v>-130.64049999999997</c:v>
                </c:pt>
                <c:pt idx="119912">
                  <c:v>-130.63849999999996</c:v>
                </c:pt>
                <c:pt idx="119913">
                  <c:v>-130.63649999999998</c:v>
                </c:pt>
                <c:pt idx="119914">
                  <c:v>-130.63449999999997</c:v>
                </c:pt>
                <c:pt idx="119915">
                  <c:v>-130.63249999999996</c:v>
                </c:pt>
                <c:pt idx="119916">
                  <c:v>-130.63049999999998</c:v>
                </c:pt>
                <c:pt idx="119917">
                  <c:v>-130.62849999999997</c:v>
                </c:pt>
                <c:pt idx="119918">
                  <c:v>-130.62649999999996</c:v>
                </c:pt>
                <c:pt idx="119919">
                  <c:v>-130.62449999999998</c:v>
                </c:pt>
                <c:pt idx="119920">
                  <c:v>-130.62249999999997</c:v>
                </c:pt>
                <c:pt idx="119921">
                  <c:v>-130.62049999999996</c:v>
                </c:pt>
                <c:pt idx="119922">
                  <c:v>-130.61849999999998</c:v>
                </c:pt>
                <c:pt idx="119923">
                  <c:v>-130.61649999999997</c:v>
                </c:pt>
                <c:pt idx="119924">
                  <c:v>-130.61449999999996</c:v>
                </c:pt>
                <c:pt idx="119925">
                  <c:v>-130.61249999999998</c:v>
                </c:pt>
                <c:pt idx="119926">
                  <c:v>-130.61049999999997</c:v>
                </c:pt>
                <c:pt idx="119927">
                  <c:v>-130.60849999999996</c:v>
                </c:pt>
                <c:pt idx="119928">
                  <c:v>-130.60649999999998</c:v>
                </c:pt>
                <c:pt idx="119929">
                  <c:v>-130.60449999999997</c:v>
                </c:pt>
                <c:pt idx="119930">
                  <c:v>-130.60249999999996</c:v>
                </c:pt>
                <c:pt idx="119931">
                  <c:v>-130.60049999999998</c:v>
                </c:pt>
                <c:pt idx="119932">
                  <c:v>-130.59849999999997</c:v>
                </c:pt>
                <c:pt idx="119933">
                  <c:v>-130.59649999999996</c:v>
                </c:pt>
                <c:pt idx="119934">
                  <c:v>-130.59449999999998</c:v>
                </c:pt>
                <c:pt idx="119935">
                  <c:v>-130.59249999999997</c:v>
                </c:pt>
                <c:pt idx="119936">
                  <c:v>-130.59049999999996</c:v>
                </c:pt>
                <c:pt idx="119937">
                  <c:v>-130.58849999999998</c:v>
                </c:pt>
                <c:pt idx="119938">
                  <c:v>-130.58649999999997</c:v>
                </c:pt>
                <c:pt idx="119939">
                  <c:v>-130.58449999999999</c:v>
                </c:pt>
                <c:pt idx="119940">
                  <c:v>-130.58249999999998</c:v>
                </c:pt>
                <c:pt idx="119941">
                  <c:v>-130.58049999999997</c:v>
                </c:pt>
                <c:pt idx="119942">
                  <c:v>-130.57849999999999</c:v>
                </c:pt>
                <c:pt idx="119943">
                  <c:v>-130.57649999999998</c:v>
                </c:pt>
                <c:pt idx="119944">
                  <c:v>-130.57449999999997</c:v>
                </c:pt>
                <c:pt idx="119945">
                  <c:v>-130.57249999999999</c:v>
                </c:pt>
                <c:pt idx="119946">
                  <c:v>-130.57049999999998</c:v>
                </c:pt>
                <c:pt idx="119947">
                  <c:v>-130.56849999999997</c:v>
                </c:pt>
                <c:pt idx="119948">
                  <c:v>-130.56649999999999</c:v>
                </c:pt>
                <c:pt idx="119949">
                  <c:v>-130.56449999999998</c:v>
                </c:pt>
                <c:pt idx="119950">
                  <c:v>-130.56249999999997</c:v>
                </c:pt>
                <c:pt idx="119951">
                  <c:v>-130.56049999999999</c:v>
                </c:pt>
                <c:pt idx="119952">
                  <c:v>-130.55849999999998</c:v>
                </c:pt>
                <c:pt idx="119953">
                  <c:v>-130.55649999999997</c:v>
                </c:pt>
                <c:pt idx="119954">
                  <c:v>-130.55449999999999</c:v>
                </c:pt>
                <c:pt idx="119955">
                  <c:v>-130.55249999999998</c:v>
                </c:pt>
                <c:pt idx="119956">
                  <c:v>-130.55049999999997</c:v>
                </c:pt>
                <c:pt idx="119957">
                  <c:v>-130.54849999999999</c:v>
                </c:pt>
                <c:pt idx="119958">
                  <c:v>-130.54649999999998</c:v>
                </c:pt>
                <c:pt idx="119959">
                  <c:v>-130.54449999999997</c:v>
                </c:pt>
                <c:pt idx="119960">
                  <c:v>-130.54249999999999</c:v>
                </c:pt>
                <c:pt idx="119961">
                  <c:v>-130.54049999999998</c:v>
                </c:pt>
                <c:pt idx="119962">
                  <c:v>-130.53849999999997</c:v>
                </c:pt>
                <c:pt idx="119963">
                  <c:v>-130.53649999999999</c:v>
                </c:pt>
                <c:pt idx="119964">
                  <c:v>-130.53449999999998</c:v>
                </c:pt>
                <c:pt idx="119965">
                  <c:v>-130.53249999999997</c:v>
                </c:pt>
                <c:pt idx="119966">
                  <c:v>-130.53049999999999</c:v>
                </c:pt>
                <c:pt idx="119967">
                  <c:v>-130.52849999999998</c:v>
                </c:pt>
                <c:pt idx="119968">
                  <c:v>-130.52649999999997</c:v>
                </c:pt>
                <c:pt idx="119969">
                  <c:v>-130.52449999999999</c:v>
                </c:pt>
                <c:pt idx="119970">
                  <c:v>-130.52249999999998</c:v>
                </c:pt>
                <c:pt idx="119971">
                  <c:v>-130.52049999999997</c:v>
                </c:pt>
                <c:pt idx="119972">
                  <c:v>-130.51849999999999</c:v>
                </c:pt>
                <c:pt idx="119973">
                  <c:v>-130.51649999999998</c:v>
                </c:pt>
                <c:pt idx="119974">
                  <c:v>-130.51449999999997</c:v>
                </c:pt>
                <c:pt idx="119975">
                  <c:v>-130.51249999999999</c:v>
                </c:pt>
                <c:pt idx="119976">
                  <c:v>-130.51049999999998</c:v>
                </c:pt>
                <c:pt idx="119977">
                  <c:v>-130.50849999999997</c:v>
                </c:pt>
                <c:pt idx="119978">
                  <c:v>-130.50649999999999</c:v>
                </c:pt>
                <c:pt idx="119979">
                  <c:v>-130.50449999999998</c:v>
                </c:pt>
                <c:pt idx="119980">
                  <c:v>-130.50249999999997</c:v>
                </c:pt>
                <c:pt idx="119981">
                  <c:v>-130.50049999999999</c:v>
                </c:pt>
                <c:pt idx="119982">
                  <c:v>-130.49849999999998</c:v>
                </c:pt>
                <c:pt idx="119983">
                  <c:v>-130.49649999999997</c:v>
                </c:pt>
                <c:pt idx="119984">
                  <c:v>-130.49449999999999</c:v>
                </c:pt>
                <c:pt idx="119985">
                  <c:v>-130.49249999999998</c:v>
                </c:pt>
                <c:pt idx="119986">
                  <c:v>-130.49049999999997</c:v>
                </c:pt>
                <c:pt idx="119987">
                  <c:v>-130.48849999999999</c:v>
                </c:pt>
                <c:pt idx="119988">
                  <c:v>-130.48649999999998</c:v>
                </c:pt>
                <c:pt idx="119989">
                  <c:v>-130.48449999999997</c:v>
                </c:pt>
                <c:pt idx="119990">
                  <c:v>-130.48249999999999</c:v>
                </c:pt>
                <c:pt idx="119991">
                  <c:v>-130.48049999999998</c:v>
                </c:pt>
                <c:pt idx="119992">
                  <c:v>-130.47849999999997</c:v>
                </c:pt>
                <c:pt idx="119993">
                  <c:v>-130.47649999999999</c:v>
                </c:pt>
                <c:pt idx="119994">
                  <c:v>-130.47449999999998</c:v>
                </c:pt>
                <c:pt idx="119995">
                  <c:v>-130.47249999999997</c:v>
                </c:pt>
                <c:pt idx="119996">
                  <c:v>-130.47049999999999</c:v>
                </c:pt>
                <c:pt idx="119997">
                  <c:v>-130.46849999999998</c:v>
                </c:pt>
                <c:pt idx="119998">
                  <c:v>-130.46649999999997</c:v>
                </c:pt>
                <c:pt idx="119999">
                  <c:v>-130.46449999999999</c:v>
                </c:pt>
                <c:pt idx="120000">
                  <c:v>-130.46249999999998</c:v>
                </c:pt>
                <c:pt idx="120001">
                  <c:v>-130.46049999999997</c:v>
                </c:pt>
                <c:pt idx="120002">
                  <c:v>-130.45849999999999</c:v>
                </c:pt>
                <c:pt idx="120003">
                  <c:v>-130.45649999999998</c:v>
                </c:pt>
                <c:pt idx="120004">
                  <c:v>-130.45449999999997</c:v>
                </c:pt>
                <c:pt idx="120005">
                  <c:v>-130.45249999999999</c:v>
                </c:pt>
                <c:pt idx="120006">
                  <c:v>-130.45049999999998</c:v>
                </c:pt>
                <c:pt idx="120007">
                  <c:v>-130.44849999999997</c:v>
                </c:pt>
                <c:pt idx="120008">
                  <c:v>-130.44649999999999</c:v>
                </c:pt>
                <c:pt idx="120009">
                  <c:v>-130.44449999999998</c:v>
                </c:pt>
                <c:pt idx="120010">
                  <c:v>-130.44249999999997</c:v>
                </c:pt>
                <c:pt idx="120011">
                  <c:v>-130.44049999999999</c:v>
                </c:pt>
                <c:pt idx="120012">
                  <c:v>-130.43849999999998</c:v>
                </c:pt>
                <c:pt idx="120013">
                  <c:v>-130.43649999999997</c:v>
                </c:pt>
                <c:pt idx="120014">
                  <c:v>-130.43449999999999</c:v>
                </c:pt>
                <c:pt idx="120015">
                  <c:v>-130.43249999999998</c:v>
                </c:pt>
                <c:pt idx="120016">
                  <c:v>-130.43049999999997</c:v>
                </c:pt>
                <c:pt idx="120017">
                  <c:v>-130.42849999999999</c:v>
                </c:pt>
                <c:pt idx="120018">
                  <c:v>-130.42649999999998</c:v>
                </c:pt>
                <c:pt idx="120019">
                  <c:v>-130.42449999999997</c:v>
                </c:pt>
                <c:pt idx="120020">
                  <c:v>-130.42249999999999</c:v>
                </c:pt>
                <c:pt idx="120021">
                  <c:v>-130.42049999999998</c:v>
                </c:pt>
                <c:pt idx="120022">
                  <c:v>-130.41849999999997</c:v>
                </c:pt>
                <c:pt idx="120023">
                  <c:v>-130.41649999999998</c:v>
                </c:pt>
                <c:pt idx="120024">
                  <c:v>-130.41449999999998</c:v>
                </c:pt>
                <c:pt idx="120025">
                  <c:v>-130.41249999999997</c:v>
                </c:pt>
                <c:pt idx="120026">
                  <c:v>-130.41049999999998</c:v>
                </c:pt>
                <c:pt idx="120027">
                  <c:v>-130.40849999999998</c:v>
                </c:pt>
                <c:pt idx="120028">
                  <c:v>-130.40649999999997</c:v>
                </c:pt>
                <c:pt idx="120029">
                  <c:v>-130.40449999999998</c:v>
                </c:pt>
                <c:pt idx="120030">
                  <c:v>-130.40249999999997</c:v>
                </c:pt>
                <c:pt idx="120031">
                  <c:v>-130.40049999999997</c:v>
                </c:pt>
                <c:pt idx="120032">
                  <c:v>-130.39849999999998</c:v>
                </c:pt>
                <c:pt idx="120033">
                  <c:v>-130.39649999999997</c:v>
                </c:pt>
                <c:pt idx="120034">
                  <c:v>-130.39449999999997</c:v>
                </c:pt>
                <c:pt idx="120035">
                  <c:v>-130.39249999999998</c:v>
                </c:pt>
                <c:pt idx="120036">
                  <c:v>-130.39049999999997</c:v>
                </c:pt>
                <c:pt idx="120037">
                  <c:v>-130.38849999999996</c:v>
                </c:pt>
                <c:pt idx="120038">
                  <c:v>-130.38649999999998</c:v>
                </c:pt>
                <c:pt idx="120039">
                  <c:v>-130.38449999999997</c:v>
                </c:pt>
                <c:pt idx="120040">
                  <c:v>-130.38249999999996</c:v>
                </c:pt>
                <c:pt idx="120041">
                  <c:v>-130.38049999999998</c:v>
                </c:pt>
                <c:pt idx="120042">
                  <c:v>-130.37849999999997</c:v>
                </c:pt>
                <c:pt idx="120043">
                  <c:v>-130.37649999999996</c:v>
                </c:pt>
                <c:pt idx="120044">
                  <c:v>-130.37449999999998</c:v>
                </c:pt>
                <c:pt idx="120045">
                  <c:v>-130.37249999999997</c:v>
                </c:pt>
                <c:pt idx="120046">
                  <c:v>-130.37049999999996</c:v>
                </c:pt>
                <c:pt idx="120047">
                  <c:v>-130.36849999999998</c:v>
                </c:pt>
                <c:pt idx="120048">
                  <c:v>-130.36649999999997</c:v>
                </c:pt>
                <c:pt idx="120049">
                  <c:v>-130.36449999999996</c:v>
                </c:pt>
                <c:pt idx="120050">
                  <c:v>-130.36249999999998</c:v>
                </c:pt>
                <c:pt idx="120051">
                  <c:v>-130.36049999999997</c:v>
                </c:pt>
                <c:pt idx="120052">
                  <c:v>-130.35849999999996</c:v>
                </c:pt>
                <c:pt idx="120053">
                  <c:v>-130.35649999999998</c:v>
                </c:pt>
                <c:pt idx="120054">
                  <c:v>-130.35449999999997</c:v>
                </c:pt>
                <c:pt idx="120055">
                  <c:v>-130.35249999999996</c:v>
                </c:pt>
                <c:pt idx="120056">
                  <c:v>-130.35049999999998</c:v>
                </c:pt>
                <c:pt idx="120057">
                  <c:v>-130.34849999999997</c:v>
                </c:pt>
                <c:pt idx="120058">
                  <c:v>-130.34649999999996</c:v>
                </c:pt>
                <c:pt idx="120059">
                  <c:v>-130.34449999999998</c:v>
                </c:pt>
                <c:pt idx="120060">
                  <c:v>-130.34249999999997</c:v>
                </c:pt>
                <c:pt idx="120061">
                  <c:v>-130.34049999999996</c:v>
                </c:pt>
                <c:pt idx="120062">
                  <c:v>-130.33849999999998</c:v>
                </c:pt>
                <c:pt idx="120063">
                  <c:v>-130.33649999999997</c:v>
                </c:pt>
                <c:pt idx="120064">
                  <c:v>-130.33449999999999</c:v>
                </c:pt>
                <c:pt idx="120065">
                  <c:v>-130.33249999999998</c:v>
                </c:pt>
                <c:pt idx="120066">
                  <c:v>-130.33049999999997</c:v>
                </c:pt>
                <c:pt idx="120067">
                  <c:v>-130.32849999999999</c:v>
                </c:pt>
                <c:pt idx="120068">
                  <c:v>-130.32649999999998</c:v>
                </c:pt>
                <c:pt idx="120069">
                  <c:v>-130.32449999999997</c:v>
                </c:pt>
                <c:pt idx="120070">
                  <c:v>-130.32249999999999</c:v>
                </c:pt>
                <c:pt idx="120071">
                  <c:v>-130.32049999999998</c:v>
                </c:pt>
                <c:pt idx="120072">
                  <c:v>-130.31849999999997</c:v>
                </c:pt>
                <c:pt idx="120073">
                  <c:v>-130.31649999999999</c:v>
                </c:pt>
                <c:pt idx="120074">
                  <c:v>-130.31449999999998</c:v>
                </c:pt>
                <c:pt idx="120075">
                  <c:v>-130.31249999999997</c:v>
                </c:pt>
                <c:pt idx="120076">
                  <c:v>-130.31049999999999</c:v>
                </c:pt>
                <c:pt idx="120077">
                  <c:v>-130.30849999999998</c:v>
                </c:pt>
                <c:pt idx="120078">
                  <c:v>-130.30649999999997</c:v>
                </c:pt>
                <c:pt idx="120079">
                  <c:v>-130.30449999999999</c:v>
                </c:pt>
                <c:pt idx="120080">
                  <c:v>-130.30249999999998</c:v>
                </c:pt>
                <c:pt idx="120081">
                  <c:v>-130.30049999999997</c:v>
                </c:pt>
                <c:pt idx="120082">
                  <c:v>-130.29849999999999</c:v>
                </c:pt>
                <c:pt idx="120083">
                  <c:v>-130.29649999999998</c:v>
                </c:pt>
                <c:pt idx="120084">
                  <c:v>-130.29449999999997</c:v>
                </c:pt>
                <c:pt idx="120085">
                  <c:v>-130.29249999999999</c:v>
                </c:pt>
                <c:pt idx="120086">
                  <c:v>-130.29049999999998</c:v>
                </c:pt>
                <c:pt idx="120087">
                  <c:v>-130.28849999999997</c:v>
                </c:pt>
                <c:pt idx="120088">
                  <c:v>-130.28649999999999</c:v>
                </c:pt>
                <c:pt idx="120089">
                  <c:v>-130.28449999999998</c:v>
                </c:pt>
                <c:pt idx="120090">
                  <c:v>-130.28249999999997</c:v>
                </c:pt>
                <c:pt idx="120091">
                  <c:v>-130.28049999999999</c:v>
                </c:pt>
                <c:pt idx="120092">
                  <c:v>-130.27849999999998</c:v>
                </c:pt>
                <c:pt idx="120093">
                  <c:v>-130.27649999999997</c:v>
                </c:pt>
                <c:pt idx="120094">
                  <c:v>-130.27449999999999</c:v>
                </c:pt>
                <c:pt idx="120095">
                  <c:v>-130.27249999999998</c:v>
                </c:pt>
                <c:pt idx="120096">
                  <c:v>-130.27049999999997</c:v>
                </c:pt>
                <c:pt idx="120097">
                  <c:v>-130.26849999999999</c:v>
                </c:pt>
                <c:pt idx="120098">
                  <c:v>-130.26649999999998</c:v>
                </c:pt>
                <c:pt idx="120099">
                  <c:v>-130.26449999999997</c:v>
                </c:pt>
                <c:pt idx="120100">
                  <c:v>-130.26249999999999</c:v>
                </c:pt>
                <c:pt idx="120101">
                  <c:v>-130.26049999999998</c:v>
                </c:pt>
                <c:pt idx="120102">
                  <c:v>-130.25849999999997</c:v>
                </c:pt>
                <c:pt idx="120103">
                  <c:v>-130.25649999999999</c:v>
                </c:pt>
                <c:pt idx="120104">
                  <c:v>-130.25449999999998</c:v>
                </c:pt>
                <c:pt idx="120105">
                  <c:v>-130.25249999999997</c:v>
                </c:pt>
                <c:pt idx="120106">
                  <c:v>-130.25049999999999</c:v>
                </c:pt>
                <c:pt idx="120107">
                  <c:v>-130.24849999999998</c:v>
                </c:pt>
                <c:pt idx="120108">
                  <c:v>-130.24649999999997</c:v>
                </c:pt>
                <c:pt idx="120109">
                  <c:v>-130.24449999999999</c:v>
                </c:pt>
                <c:pt idx="120110">
                  <c:v>-130.24249999999998</c:v>
                </c:pt>
                <c:pt idx="120111">
                  <c:v>-130.24049999999997</c:v>
                </c:pt>
                <c:pt idx="120112">
                  <c:v>-130.23849999999999</c:v>
                </c:pt>
                <c:pt idx="120113">
                  <c:v>-130.23649999999998</c:v>
                </c:pt>
                <c:pt idx="120114">
                  <c:v>-130.23449999999997</c:v>
                </c:pt>
                <c:pt idx="120115">
                  <c:v>-130.23249999999999</c:v>
                </c:pt>
                <c:pt idx="120116">
                  <c:v>-130.23049999999998</c:v>
                </c:pt>
                <c:pt idx="120117">
                  <c:v>-130.22849999999997</c:v>
                </c:pt>
                <c:pt idx="120118">
                  <c:v>-130.22649999999999</c:v>
                </c:pt>
                <c:pt idx="120119">
                  <c:v>-130.22449999999998</c:v>
                </c:pt>
                <c:pt idx="120120">
                  <c:v>-130.22249999999997</c:v>
                </c:pt>
                <c:pt idx="120121">
                  <c:v>-130.22049999999999</c:v>
                </c:pt>
                <c:pt idx="120122">
                  <c:v>-130.21849999999998</c:v>
                </c:pt>
                <c:pt idx="120123">
                  <c:v>-130.21649999999997</c:v>
                </c:pt>
                <c:pt idx="120124">
                  <c:v>-130.21449999999999</c:v>
                </c:pt>
                <c:pt idx="120125">
                  <c:v>-130.21249999999998</c:v>
                </c:pt>
                <c:pt idx="120126">
                  <c:v>-130.21049999999997</c:v>
                </c:pt>
                <c:pt idx="120127">
                  <c:v>-130.20849999999999</c:v>
                </c:pt>
                <c:pt idx="120128">
                  <c:v>-130.20649999999998</c:v>
                </c:pt>
                <c:pt idx="120129">
                  <c:v>-130.20449999999997</c:v>
                </c:pt>
                <c:pt idx="120130">
                  <c:v>-130.20249999999999</c:v>
                </c:pt>
                <c:pt idx="120131">
                  <c:v>-130.20049999999998</c:v>
                </c:pt>
                <c:pt idx="120132">
                  <c:v>-130.19849999999997</c:v>
                </c:pt>
                <c:pt idx="120133">
                  <c:v>-130.19649999999999</c:v>
                </c:pt>
                <c:pt idx="120134">
                  <c:v>-130.19449999999998</c:v>
                </c:pt>
                <c:pt idx="120135">
                  <c:v>-130.19249999999997</c:v>
                </c:pt>
                <c:pt idx="120136">
                  <c:v>-130.19049999999999</c:v>
                </c:pt>
                <c:pt idx="120137">
                  <c:v>-130.18849999999998</c:v>
                </c:pt>
                <c:pt idx="120138">
                  <c:v>-130.18649999999997</c:v>
                </c:pt>
                <c:pt idx="120139">
                  <c:v>-130.18449999999999</c:v>
                </c:pt>
                <c:pt idx="120140">
                  <c:v>-130.18249999999998</c:v>
                </c:pt>
                <c:pt idx="120141">
                  <c:v>-130.18049999999997</c:v>
                </c:pt>
                <c:pt idx="120142">
                  <c:v>-130.17849999999999</c:v>
                </c:pt>
                <c:pt idx="120143">
                  <c:v>-130.17649999999998</c:v>
                </c:pt>
                <c:pt idx="120144">
                  <c:v>-130.17449999999997</c:v>
                </c:pt>
                <c:pt idx="120145">
                  <c:v>-130.17249999999999</c:v>
                </c:pt>
                <c:pt idx="120146">
                  <c:v>-130.17049999999998</c:v>
                </c:pt>
                <c:pt idx="120147">
                  <c:v>-130.16849999999997</c:v>
                </c:pt>
                <c:pt idx="120148">
                  <c:v>-130.16649999999998</c:v>
                </c:pt>
                <c:pt idx="120149">
                  <c:v>-130.16449999999998</c:v>
                </c:pt>
                <c:pt idx="120150">
                  <c:v>-130.16249999999997</c:v>
                </c:pt>
                <c:pt idx="120151">
                  <c:v>-130.16049999999998</c:v>
                </c:pt>
                <c:pt idx="120152">
                  <c:v>-130.15849999999998</c:v>
                </c:pt>
                <c:pt idx="120153">
                  <c:v>-130.15649999999997</c:v>
                </c:pt>
                <c:pt idx="120154">
                  <c:v>-130.15449999999998</c:v>
                </c:pt>
                <c:pt idx="120155">
                  <c:v>-130.15249999999997</c:v>
                </c:pt>
                <c:pt idx="120156">
                  <c:v>-130.15049999999997</c:v>
                </c:pt>
                <c:pt idx="120157">
                  <c:v>-130.14849999999998</c:v>
                </c:pt>
                <c:pt idx="120158">
                  <c:v>-130.14649999999997</c:v>
                </c:pt>
                <c:pt idx="120159">
                  <c:v>-130.14449999999997</c:v>
                </c:pt>
                <c:pt idx="120160">
                  <c:v>-130.14249999999998</c:v>
                </c:pt>
                <c:pt idx="120161">
                  <c:v>-130.14049999999997</c:v>
                </c:pt>
                <c:pt idx="120162">
                  <c:v>-130.13849999999996</c:v>
                </c:pt>
                <c:pt idx="120163">
                  <c:v>-130.13649999999998</c:v>
                </c:pt>
                <c:pt idx="120164">
                  <c:v>-130.13449999999997</c:v>
                </c:pt>
                <c:pt idx="120165">
                  <c:v>-130.13249999999996</c:v>
                </c:pt>
                <c:pt idx="120166">
                  <c:v>-130.13049999999998</c:v>
                </c:pt>
                <c:pt idx="120167">
                  <c:v>-130.12849999999997</c:v>
                </c:pt>
                <c:pt idx="120168">
                  <c:v>-130.12649999999996</c:v>
                </c:pt>
                <c:pt idx="120169">
                  <c:v>-130.12449999999998</c:v>
                </c:pt>
                <c:pt idx="120170">
                  <c:v>-130.12249999999997</c:v>
                </c:pt>
                <c:pt idx="120171">
                  <c:v>-130.12049999999996</c:v>
                </c:pt>
                <c:pt idx="120172">
                  <c:v>-130.11849999999998</c:v>
                </c:pt>
                <c:pt idx="120173">
                  <c:v>-130.11649999999997</c:v>
                </c:pt>
                <c:pt idx="120174">
                  <c:v>-130.11449999999996</c:v>
                </c:pt>
                <c:pt idx="120175">
                  <c:v>-130.11249999999998</c:v>
                </c:pt>
                <c:pt idx="120176">
                  <c:v>-130.11049999999997</c:v>
                </c:pt>
                <c:pt idx="120177">
                  <c:v>-130.10849999999996</c:v>
                </c:pt>
                <c:pt idx="120178">
                  <c:v>-130.10649999999998</c:v>
                </c:pt>
                <c:pt idx="120179">
                  <c:v>-130.10449999999997</c:v>
                </c:pt>
                <c:pt idx="120180">
                  <c:v>-130.10249999999996</c:v>
                </c:pt>
                <c:pt idx="120181">
                  <c:v>-130.10049999999998</c:v>
                </c:pt>
                <c:pt idx="120182">
                  <c:v>-130.09849999999997</c:v>
                </c:pt>
                <c:pt idx="120183">
                  <c:v>-130.09649999999996</c:v>
                </c:pt>
                <c:pt idx="120184">
                  <c:v>-130.09449999999998</c:v>
                </c:pt>
                <c:pt idx="120185">
                  <c:v>-130.09249999999997</c:v>
                </c:pt>
                <c:pt idx="120186">
                  <c:v>-130.09049999999996</c:v>
                </c:pt>
                <c:pt idx="120187">
                  <c:v>-130.08849999999998</c:v>
                </c:pt>
                <c:pt idx="120188">
                  <c:v>-130.08649999999997</c:v>
                </c:pt>
                <c:pt idx="120189">
                  <c:v>-130.08449999999999</c:v>
                </c:pt>
                <c:pt idx="120190">
                  <c:v>-130.08249999999998</c:v>
                </c:pt>
                <c:pt idx="120191">
                  <c:v>-130.08049999999997</c:v>
                </c:pt>
                <c:pt idx="120192">
                  <c:v>-130.07849999999999</c:v>
                </c:pt>
                <c:pt idx="120193">
                  <c:v>-130.07649999999998</c:v>
                </c:pt>
                <c:pt idx="120194">
                  <c:v>-130.07449999999997</c:v>
                </c:pt>
                <c:pt idx="120195">
                  <c:v>-130.07249999999999</c:v>
                </c:pt>
                <c:pt idx="120196">
                  <c:v>-130.07049999999998</c:v>
                </c:pt>
                <c:pt idx="120197">
                  <c:v>-130.06849999999997</c:v>
                </c:pt>
                <c:pt idx="120198">
                  <c:v>-130.06649999999999</c:v>
                </c:pt>
                <c:pt idx="120199">
                  <c:v>-130.06449999999998</c:v>
                </c:pt>
                <c:pt idx="120200">
                  <c:v>-130.06249999999997</c:v>
                </c:pt>
                <c:pt idx="120201">
                  <c:v>-130.06049999999999</c:v>
                </c:pt>
                <c:pt idx="120202">
                  <c:v>-130.05849999999998</c:v>
                </c:pt>
                <c:pt idx="120203">
                  <c:v>-130.05649999999997</c:v>
                </c:pt>
                <c:pt idx="120204">
                  <c:v>-130.05449999999999</c:v>
                </c:pt>
                <c:pt idx="120205">
                  <c:v>-130.05249999999998</c:v>
                </c:pt>
                <c:pt idx="120206">
                  <c:v>-130.05049999999997</c:v>
                </c:pt>
                <c:pt idx="120207">
                  <c:v>-130.04849999999999</c:v>
                </c:pt>
                <c:pt idx="120208">
                  <c:v>-130.04649999999998</c:v>
                </c:pt>
                <c:pt idx="120209">
                  <c:v>-130.04449999999997</c:v>
                </c:pt>
                <c:pt idx="120210">
                  <c:v>-130.04249999999999</c:v>
                </c:pt>
                <c:pt idx="120211">
                  <c:v>-130.04049999999998</c:v>
                </c:pt>
                <c:pt idx="120212">
                  <c:v>-130.03849999999997</c:v>
                </c:pt>
                <c:pt idx="120213">
                  <c:v>-130.03649999999999</c:v>
                </c:pt>
                <c:pt idx="120214">
                  <c:v>-130.03449999999998</c:v>
                </c:pt>
                <c:pt idx="120215">
                  <c:v>-130.03249999999997</c:v>
                </c:pt>
                <c:pt idx="120216">
                  <c:v>-130.03049999999999</c:v>
                </c:pt>
                <c:pt idx="120217">
                  <c:v>-130.02849999999998</c:v>
                </c:pt>
                <c:pt idx="120218">
                  <c:v>-130.02649999999997</c:v>
                </c:pt>
                <c:pt idx="120219">
                  <c:v>-130.02449999999999</c:v>
                </c:pt>
                <c:pt idx="120220">
                  <c:v>-130.02249999999998</c:v>
                </c:pt>
                <c:pt idx="120221">
                  <c:v>-130.02049999999997</c:v>
                </c:pt>
                <c:pt idx="120222">
                  <c:v>-130.01849999999999</c:v>
                </c:pt>
                <c:pt idx="120223">
                  <c:v>-130.01649999999998</c:v>
                </c:pt>
                <c:pt idx="120224">
                  <c:v>-130.01449999999997</c:v>
                </c:pt>
                <c:pt idx="120225">
                  <c:v>-130.01249999999999</c:v>
                </c:pt>
                <c:pt idx="120226">
                  <c:v>-130.01049999999998</c:v>
                </c:pt>
                <c:pt idx="120227">
                  <c:v>-130.00849999999997</c:v>
                </c:pt>
                <c:pt idx="120228">
                  <c:v>-130.00649999999999</c:v>
                </c:pt>
                <c:pt idx="120229">
                  <c:v>-130.00449999999998</c:v>
                </c:pt>
                <c:pt idx="120230">
                  <c:v>-130.00249999999997</c:v>
                </c:pt>
                <c:pt idx="120231">
                  <c:v>-130.00049999999999</c:v>
                </c:pt>
                <c:pt idx="120232">
                  <c:v>-129.99849999999998</c:v>
                </c:pt>
                <c:pt idx="120233">
                  <c:v>-129.99649999999997</c:v>
                </c:pt>
                <c:pt idx="120234">
                  <c:v>-129.99449999999999</c:v>
                </c:pt>
                <c:pt idx="120235">
                  <c:v>-129.99249999999998</c:v>
                </c:pt>
                <c:pt idx="120236">
                  <c:v>-129.99049999999997</c:v>
                </c:pt>
                <c:pt idx="120237">
                  <c:v>-129.98849999999999</c:v>
                </c:pt>
                <c:pt idx="120238">
                  <c:v>-129.98649999999998</c:v>
                </c:pt>
                <c:pt idx="120239">
                  <c:v>-129.98449999999997</c:v>
                </c:pt>
                <c:pt idx="120240">
                  <c:v>-129.98249999999999</c:v>
                </c:pt>
                <c:pt idx="120241">
                  <c:v>-129.98049999999998</c:v>
                </c:pt>
                <c:pt idx="120242">
                  <c:v>-129.97849999999997</c:v>
                </c:pt>
                <c:pt idx="120243">
                  <c:v>-129.97649999999999</c:v>
                </c:pt>
                <c:pt idx="120244">
                  <c:v>-129.97449999999998</c:v>
                </c:pt>
                <c:pt idx="120245">
                  <c:v>-129.97249999999997</c:v>
                </c:pt>
                <c:pt idx="120246">
                  <c:v>-129.97049999999999</c:v>
                </c:pt>
                <c:pt idx="120247">
                  <c:v>-129.96849999999998</c:v>
                </c:pt>
                <c:pt idx="120248">
                  <c:v>-129.96649999999997</c:v>
                </c:pt>
                <c:pt idx="120249">
                  <c:v>-129.96449999999999</c:v>
                </c:pt>
                <c:pt idx="120250">
                  <c:v>-129.96249999999998</c:v>
                </c:pt>
                <c:pt idx="120251">
                  <c:v>-129.96049999999997</c:v>
                </c:pt>
                <c:pt idx="120252">
                  <c:v>-129.95849999999999</c:v>
                </c:pt>
                <c:pt idx="120253">
                  <c:v>-129.95649999999998</c:v>
                </c:pt>
                <c:pt idx="120254">
                  <c:v>-129.95449999999997</c:v>
                </c:pt>
                <c:pt idx="120255">
                  <c:v>-129.95249999999999</c:v>
                </c:pt>
                <c:pt idx="120256">
                  <c:v>-129.95049999999998</c:v>
                </c:pt>
                <c:pt idx="120257">
                  <c:v>-129.94849999999997</c:v>
                </c:pt>
                <c:pt idx="120258">
                  <c:v>-129.94649999999999</c:v>
                </c:pt>
                <c:pt idx="120259">
                  <c:v>-129.94449999999998</c:v>
                </c:pt>
                <c:pt idx="120260">
                  <c:v>-129.94249999999997</c:v>
                </c:pt>
                <c:pt idx="120261">
                  <c:v>-129.94049999999999</c:v>
                </c:pt>
                <c:pt idx="120262">
                  <c:v>-129.93849999999998</c:v>
                </c:pt>
                <c:pt idx="120263">
                  <c:v>-129.93649999999997</c:v>
                </c:pt>
                <c:pt idx="120264">
                  <c:v>-129.93449999999999</c:v>
                </c:pt>
                <c:pt idx="120265">
                  <c:v>-129.93249999999998</c:v>
                </c:pt>
                <c:pt idx="120266">
                  <c:v>-129.93049999999997</c:v>
                </c:pt>
                <c:pt idx="120267">
                  <c:v>-129.92849999999999</c:v>
                </c:pt>
                <c:pt idx="120268">
                  <c:v>-129.92649999999998</c:v>
                </c:pt>
                <c:pt idx="120269">
                  <c:v>-129.92449999999997</c:v>
                </c:pt>
                <c:pt idx="120270">
                  <c:v>-129.92249999999999</c:v>
                </c:pt>
                <c:pt idx="120271">
                  <c:v>-129.92049999999998</c:v>
                </c:pt>
                <c:pt idx="120272">
                  <c:v>-129.91849999999997</c:v>
                </c:pt>
                <c:pt idx="120273">
                  <c:v>-129.91649999999998</c:v>
                </c:pt>
                <c:pt idx="120274">
                  <c:v>-129.91449999999998</c:v>
                </c:pt>
                <c:pt idx="120275">
                  <c:v>-129.91249999999997</c:v>
                </c:pt>
                <c:pt idx="120276">
                  <c:v>-129.91049999999998</c:v>
                </c:pt>
                <c:pt idx="120277">
                  <c:v>-129.90849999999998</c:v>
                </c:pt>
                <c:pt idx="120278">
                  <c:v>-129.90649999999997</c:v>
                </c:pt>
                <c:pt idx="120279">
                  <c:v>-129.90449999999998</c:v>
                </c:pt>
                <c:pt idx="120280">
                  <c:v>-129.90249999999997</c:v>
                </c:pt>
                <c:pt idx="120281">
                  <c:v>-129.90049999999997</c:v>
                </c:pt>
                <c:pt idx="120282">
                  <c:v>-129.89849999999998</c:v>
                </c:pt>
                <c:pt idx="120283">
                  <c:v>-129.89649999999997</c:v>
                </c:pt>
                <c:pt idx="120284">
                  <c:v>-129.89449999999997</c:v>
                </c:pt>
                <c:pt idx="120285">
                  <c:v>-129.89249999999998</c:v>
                </c:pt>
                <c:pt idx="120286">
                  <c:v>-129.89049999999997</c:v>
                </c:pt>
                <c:pt idx="120287">
                  <c:v>-129.88849999999996</c:v>
                </c:pt>
                <c:pt idx="120288">
                  <c:v>-129.88649999999998</c:v>
                </c:pt>
                <c:pt idx="120289">
                  <c:v>-129.88449999999997</c:v>
                </c:pt>
                <c:pt idx="120290">
                  <c:v>-129.88249999999996</c:v>
                </c:pt>
                <c:pt idx="120291">
                  <c:v>-129.88049999999998</c:v>
                </c:pt>
                <c:pt idx="120292">
                  <c:v>-129.87849999999997</c:v>
                </c:pt>
                <c:pt idx="120293">
                  <c:v>-129.87649999999996</c:v>
                </c:pt>
                <c:pt idx="120294">
                  <c:v>-129.87449999999998</c:v>
                </c:pt>
                <c:pt idx="120295">
                  <c:v>-129.87249999999997</c:v>
                </c:pt>
                <c:pt idx="120296">
                  <c:v>-129.87049999999996</c:v>
                </c:pt>
                <c:pt idx="120297">
                  <c:v>-129.86849999999998</c:v>
                </c:pt>
                <c:pt idx="120298">
                  <c:v>-129.86649999999997</c:v>
                </c:pt>
                <c:pt idx="120299">
                  <c:v>-129.86449999999996</c:v>
                </c:pt>
                <c:pt idx="120300">
                  <c:v>-129.86249999999998</c:v>
                </c:pt>
                <c:pt idx="120301">
                  <c:v>-129.86049999999997</c:v>
                </c:pt>
                <c:pt idx="120302">
                  <c:v>-129.85849999999996</c:v>
                </c:pt>
                <c:pt idx="120303">
                  <c:v>-129.85649999999998</c:v>
                </c:pt>
                <c:pt idx="120304">
                  <c:v>-129.85449999999997</c:v>
                </c:pt>
                <c:pt idx="120305">
                  <c:v>-129.85249999999996</c:v>
                </c:pt>
                <c:pt idx="120306">
                  <c:v>-129.85049999999998</c:v>
                </c:pt>
                <c:pt idx="120307">
                  <c:v>-129.84849999999997</c:v>
                </c:pt>
                <c:pt idx="120308">
                  <c:v>-129.84649999999996</c:v>
                </c:pt>
                <c:pt idx="120309">
                  <c:v>-129.84449999999998</c:v>
                </c:pt>
                <c:pt idx="120310">
                  <c:v>-129.84249999999997</c:v>
                </c:pt>
                <c:pt idx="120311">
                  <c:v>-129.84049999999996</c:v>
                </c:pt>
                <c:pt idx="120312">
                  <c:v>-129.83849999999998</c:v>
                </c:pt>
                <c:pt idx="120313">
                  <c:v>-129.83649999999997</c:v>
                </c:pt>
                <c:pt idx="120314">
                  <c:v>-129.83449999999999</c:v>
                </c:pt>
                <c:pt idx="120315">
                  <c:v>-129.83249999999998</c:v>
                </c:pt>
                <c:pt idx="120316">
                  <c:v>-129.83049999999997</c:v>
                </c:pt>
                <c:pt idx="120317">
                  <c:v>-129.82849999999999</c:v>
                </c:pt>
                <c:pt idx="120318">
                  <c:v>-129.82649999999998</c:v>
                </c:pt>
                <c:pt idx="120319">
                  <c:v>-129.82449999999997</c:v>
                </c:pt>
                <c:pt idx="120320">
                  <c:v>-129.82249999999999</c:v>
                </c:pt>
                <c:pt idx="120321">
                  <c:v>-129.82049999999998</c:v>
                </c:pt>
                <c:pt idx="120322">
                  <c:v>-129.81849999999997</c:v>
                </c:pt>
                <c:pt idx="120323">
                  <c:v>-129.81649999999999</c:v>
                </c:pt>
                <c:pt idx="120324">
                  <c:v>-129.81449999999998</c:v>
                </c:pt>
                <c:pt idx="120325">
                  <c:v>-129.81249999999997</c:v>
                </c:pt>
                <c:pt idx="120326">
                  <c:v>-129.81049999999999</c:v>
                </c:pt>
                <c:pt idx="120327">
                  <c:v>-129.80849999999998</c:v>
                </c:pt>
                <c:pt idx="120328">
                  <c:v>-129.80649999999997</c:v>
                </c:pt>
                <c:pt idx="120329">
                  <c:v>-129.80449999999999</c:v>
                </c:pt>
                <c:pt idx="120330">
                  <c:v>-129.80249999999998</c:v>
                </c:pt>
                <c:pt idx="120331">
                  <c:v>-129.80049999999997</c:v>
                </c:pt>
                <c:pt idx="120332">
                  <c:v>-129.79849999999999</c:v>
                </c:pt>
                <c:pt idx="120333">
                  <c:v>-129.79649999999998</c:v>
                </c:pt>
                <c:pt idx="120334">
                  <c:v>-129.79449999999997</c:v>
                </c:pt>
                <c:pt idx="120335">
                  <c:v>-129.79249999999999</c:v>
                </c:pt>
                <c:pt idx="120336">
                  <c:v>-129.79049999999998</c:v>
                </c:pt>
                <c:pt idx="120337">
                  <c:v>-129.78849999999997</c:v>
                </c:pt>
                <c:pt idx="120338">
                  <c:v>-129.78649999999999</c:v>
                </c:pt>
                <c:pt idx="120339">
                  <c:v>-129.78449999999998</c:v>
                </c:pt>
                <c:pt idx="120340">
                  <c:v>-129.78249999999997</c:v>
                </c:pt>
                <c:pt idx="120341">
                  <c:v>-129.78049999999999</c:v>
                </c:pt>
                <c:pt idx="120342">
                  <c:v>-129.77849999999998</c:v>
                </c:pt>
                <c:pt idx="120343">
                  <c:v>-129.77649999999997</c:v>
                </c:pt>
                <c:pt idx="120344">
                  <c:v>-129.77449999999999</c:v>
                </c:pt>
                <c:pt idx="120345">
                  <c:v>-129.77249999999998</c:v>
                </c:pt>
                <c:pt idx="120346">
                  <c:v>-129.77049999999997</c:v>
                </c:pt>
                <c:pt idx="120347">
                  <c:v>-129.76849999999999</c:v>
                </c:pt>
                <c:pt idx="120348">
                  <c:v>-129.76649999999998</c:v>
                </c:pt>
                <c:pt idx="120349">
                  <c:v>-129.76449999999997</c:v>
                </c:pt>
                <c:pt idx="120350">
                  <c:v>-129.76249999999999</c:v>
                </c:pt>
                <c:pt idx="120351">
                  <c:v>-129.76049999999998</c:v>
                </c:pt>
                <c:pt idx="120352">
                  <c:v>-129.75849999999997</c:v>
                </c:pt>
                <c:pt idx="120353">
                  <c:v>-129.75649999999999</c:v>
                </c:pt>
                <c:pt idx="120354">
                  <c:v>-129.75449999999998</c:v>
                </c:pt>
                <c:pt idx="120355">
                  <c:v>-129.75249999999997</c:v>
                </c:pt>
                <c:pt idx="120356">
                  <c:v>-129.75049999999999</c:v>
                </c:pt>
                <c:pt idx="120357">
                  <c:v>-129.74849999999998</c:v>
                </c:pt>
                <c:pt idx="120358">
                  <c:v>-129.74649999999997</c:v>
                </c:pt>
                <c:pt idx="120359">
                  <c:v>-129.74449999999999</c:v>
                </c:pt>
                <c:pt idx="120360">
                  <c:v>-129.74249999999998</c:v>
                </c:pt>
                <c:pt idx="120361">
                  <c:v>-129.74049999999997</c:v>
                </c:pt>
                <c:pt idx="120362">
                  <c:v>-129.73849999999999</c:v>
                </c:pt>
                <c:pt idx="120363">
                  <c:v>-129.73649999999998</c:v>
                </c:pt>
                <c:pt idx="120364">
                  <c:v>-129.73449999999997</c:v>
                </c:pt>
                <c:pt idx="120365">
                  <c:v>-129.73249999999999</c:v>
                </c:pt>
                <c:pt idx="120366">
                  <c:v>-129.73049999999998</c:v>
                </c:pt>
                <c:pt idx="120367">
                  <c:v>-129.72849999999997</c:v>
                </c:pt>
                <c:pt idx="120368">
                  <c:v>-129.72649999999999</c:v>
                </c:pt>
                <c:pt idx="120369">
                  <c:v>-129.72449999999998</c:v>
                </c:pt>
                <c:pt idx="120370">
                  <c:v>-129.72249999999997</c:v>
                </c:pt>
                <c:pt idx="120371">
                  <c:v>-129.72049999999999</c:v>
                </c:pt>
                <c:pt idx="120372">
                  <c:v>-129.71849999999998</c:v>
                </c:pt>
                <c:pt idx="120373">
                  <c:v>-129.71649999999997</c:v>
                </c:pt>
                <c:pt idx="120374">
                  <c:v>-129.71449999999999</c:v>
                </c:pt>
                <c:pt idx="120375">
                  <c:v>-129.71249999999998</c:v>
                </c:pt>
                <c:pt idx="120376">
                  <c:v>-129.71049999999997</c:v>
                </c:pt>
                <c:pt idx="120377">
                  <c:v>-129.70849999999999</c:v>
                </c:pt>
                <c:pt idx="120378">
                  <c:v>-129.70649999999998</c:v>
                </c:pt>
                <c:pt idx="120379">
                  <c:v>-129.70449999999997</c:v>
                </c:pt>
                <c:pt idx="120380">
                  <c:v>-129.70249999999999</c:v>
                </c:pt>
                <c:pt idx="120381">
                  <c:v>-129.70049999999998</c:v>
                </c:pt>
                <c:pt idx="120382">
                  <c:v>-129.69849999999997</c:v>
                </c:pt>
                <c:pt idx="120383">
                  <c:v>-129.69649999999999</c:v>
                </c:pt>
                <c:pt idx="120384">
                  <c:v>-129.69449999999998</c:v>
                </c:pt>
                <c:pt idx="120385">
                  <c:v>-129.69249999999997</c:v>
                </c:pt>
                <c:pt idx="120386">
                  <c:v>-129.69049999999999</c:v>
                </c:pt>
                <c:pt idx="120387">
                  <c:v>-129.68849999999998</c:v>
                </c:pt>
                <c:pt idx="120388">
                  <c:v>-129.68649999999997</c:v>
                </c:pt>
                <c:pt idx="120389">
                  <c:v>-129.68449999999999</c:v>
                </c:pt>
                <c:pt idx="120390">
                  <c:v>-129.68249999999998</c:v>
                </c:pt>
                <c:pt idx="120391">
                  <c:v>-129.68049999999997</c:v>
                </c:pt>
                <c:pt idx="120392">
                  <c:v>-129.67849999999999</c:v>
                </c:pt>
                <c:pt idx="120393">
                  <c:v>-129.67649999999998</c:v>
                </c:pt>
                <c:pt idx="120394">
                  <c:v>-129.67449999999997</c:v>
                </c:pt>
                <c:pt idx="120395">
                  <c:v>-129.67249999999999</c:v>
                </c:pt>
                <c:pt idx="120396">
                  <c:v>-129.67049999999998</c:v>
                </c:pt>
                <c:pt idx="120397">
                  <c:v>-129.66849999999997</c:v>
                </c:pt>
                <c:pt idx="120398">
                  <c:v>-129.66649999999998</c:v>
                </c:pt>
                <c:pt idx="120399">
                  <c:v>-129.66449999999998</c:v>
                </c:pt>
                <c:pt idx="120400">
                  <c:v>-129.66249999999997</c:v>
                </c:pt>
                <c:pt idx="120401">
                  <c:v>-129.66049999999998</c:v>
                </c:pt>
                <c:pt idx="120402">
                  <c:v>-129.65849999999998</c:v>
                </c:pt>
                <c:pt idx="120403">
                  <c:v>-129.65649999999997</c:v>
                </c:pt>
                <c:pt idx="120404">
                  <c:v>-129.65449999999998</c:v>
                </c:pt>
                <c:pt idx="120405">
                  <c:v>-129.65249999999997</c:v>
                </c:pt>
                <c:pt idx="120406">
                  <c:v>-129.65049999999997</c:v>
                </c:pt>
                <c:pt idx="120407">
                  <c:v>-129.64849999999998</c:v>
                </c:pt>
                <c:pt idx="120408">
                  <c:v>-129.64649999999997</c:v>
                </c:pt>
                <c:pt idx="120409">
                  <c:v>-129.64449999999997</c:v>
                </c:pt>
                <c:pt idx="120410">
                  <c:v>-129.64249999999998</c:v>
                </c:pt>
                <c:pt idx="120411">
                  <c:v>-129.64049999999997</c:v>
                </c:pt>
                <c:pt idx="120412">
                  <c:v>-129.63849999999996</c:v>
                </c:pt>
                <c:pt idx="120413">
                  <c:v>-129.63649999999998</c:v>
                </c:pt>
                <c:pt idx="120414">
                  <c:v>-129.63449999999997</c:v>
                </c:pt>
                <c:pt idx="120415">
                  <c:v>-129.63249999999996</c:v>
                </c:pt>
                <c:pt idx="120416">
                  <c:v>-129.63049999999998</c:v>
                </c:pt>
                <c:pt idx="120417">
                  <c:v>-129.62849999999997</c:v>
                </c:pt>
                <c:pt idx="120418">
                  <c:v>-129.62649999999996</c:v>
                </c:pt>
                <c:pt idx="120419">
                  <c:v>-129.62449999999998</c:v>
                </c:pt>
                <c:pt idx="120420">
                  <c:v>-129.62249999999997</c:v>
                </c:pt>
                <c:pt idx="120421">
                  <c:v>-129.62049999999996</c:v>
                </c:pt>
                <c:pt idx="120422">
                  <c:v>-129.61849999999998</c:v>
                </c:pt>
                <c:pt idx="120423">
                  <c:v>-129.61649999999997</c:v>
                </c:pt>
                <c:pt idx="120424">
                  <c:v>-129.61449999999996</c:v>
                </c:pt>
                <c:pt idx="120425">
                  <c:v>-129.61249999999998</c:v>
                </c:pt>
                <c:pt idx="120426">
                  <c:v>-129.61049999999997</c:v>
                </c:pt>
                <c:pt idx="120427">
                  <c:v>-129.60849999999996</c:v>
                </c:pt>
                <c:pt idx="120428">
                  <c:v>-129.60649999999998</c:v>
                </c:pt>
                <c:pt idx="120429">
                  <c:v>-129.60449999999997</c:v>
                </c:pt>
                <c:pt idx="120430">
                  <c:v>-129.60249999999996</c:v>
                </c:pt>
                <c:pt idx="120431">
                  <c:v>-129.60049999999998</c:v>
                </c:pt>
                <c:pt idx="120432">
                  <c:v>-129.59849999999997</c:v>
                </c:pt>
                <c:pt idx="120433">
                  <c:v>-129.59649999999996</c:v>
                </c:pt>
                <c:pt idx="120434">
                  <c:v>-129.59449999999998</c:v>
                </c:pt>
                <c:pt idx="120435">
                  <c:v>-129.59249999999997</c:v>
                </c:pt>
                <c:pt idx="120436">
                  <c:v>-129.59049999999996</c:v>
                </c:pt>
                <c:pt idx="120437">
                  <c:v>-129.58849999999998</c:v>
                </c:pt>
                <c:pt idx="120438">
                  <c:v>-129.58649999999997</c:v>
                </c:pt>
                <c:pt idx="120439">
                  <c:v>-129.58449999999999</c:v>
                </c:pt>
                <c:pt idx="120440">
                  <c:v>-129.58249999999998</c:v>
                </c:pt>
                <c:pt idx="120441">
                  <c:v>-129.58049999999997</c:v>
                </c:pt>
                <c:pt idx="120442">
                  <c:v>-129.57849999999999</c:v>
                </c:pt>
                <c:pt idx="120443">
                  <c:v>-129.57649999999998</c:v>
                </c:pt>
                <c:pt idx="120444">
                  <c:v>-129.57449999999997</c:v>
                </c:pt>
                <c:pt idx="120445">
                  <c:v>-129.57249999999999</c:v>
                </c:pt>
                <c:pt idx="120446">
                  <c:v>-129.57049999999998</c:v>
                </c:pt>
                <c:pt idx="120447">
                  <c:v>-129.56849999999997</c:v>
                </c:pt>
                <c:pt idx="120448">
                  <c:v>-129.56649999999999</c:v>
                </c:pt>
                <c:pt idx="120449">
                  <c:v>-129.56449999999998</c:v>
                </c:pt>
                <c:pt idx="120450">
                  <c:v>-129.56249999999997</c:v>
                </c:pt>
                <c:pt idx="120451">
                  <c:v>-129.56049999999999</c:v>
                </c:pt>
                <c:pt idx="120452">
                  <c:v>-129.55849999999998</c:v>
                </c:pt>
                <c:pt idx="120453">
                  <c:v>-129.55649999999997</c:v>
                </c:pt>
                <c:pt idx="120454">
                  <c:v>-129.55449999999999</c:v>
                </c:pt>
                <c:pt idx="120455">
                  <c:v>-129.55249999999998</c:v>
                </c:pt>
                <c:pt idx="120456">
                  <c:v>-129.55049999999997</c:v>
                </c:pt>
                <c:pt idx="120457">
                  <c:v>-129.54849999999999</c:v>
                </c:pt>
                <c:pt idx="120458">
                  <c:v>-129.54649999999998</c:v>
                </c:pt>
                <c:pt idx="120459">
                  <c:v>-129.54449999999997</c:v>
                </c:pt>
                <c:pt idx="120460">
                  <c:v>-129.54249999999999</c:v>
                </c:pt>
                <c:pt idx="120461">
                  <c:v>-129.54049999999998</c:v>
                </c:pt>
                <c:pt idx="120462">
                  <c:v>-129.53849999999997</c:v>
                </c:pt>
                <c:pt idx="120463">
                  <c:v>-129.53649999999999</c:v>
                </c:pt>
                <c:pt idx="120464">
                  <c:v>-129.53449999999998</c:v>
                </c:pt>
                <c:pt idx="120465">
                  <c:v>-129.53249999999997</c:v>
                </c:pt>
                <c:pt idx="120466">
                  <c:v>-129.53049999999999</c:v>
                </c:pt>
                <c:pt idx="120467">
                  <c:v>-129.52849999999998</c:v>
                </c:pt>
                <c:pt idx="120468">
                  <c:v>-129.52649999999997</c:v>
                </c:pt>
                <c:pt idx="120469">
                  <c:v>-129.52449999999999</c:v>
                </c:pt>
                <c:pt idx="120470">
                  <c:v>-129.52249999999998</c:v>
                </c:pt>
                <c:pt idx="120471">
                  <c:v>-129.52049999999997</c:v>
                </c:pt>
                <c:pt idx="120472">
                  <c:v>-129.51849999999999</c:v>
                </c:pt>
                <c:pt idx="120473">
                  <c:v>-129.51649999999998</c:v>
                </c:pt>
                <c:pt idx="120474">
                  <c:v>-129.51449999999997</c:v>
                </c:pt>
                <c:pt idx="120475">
                  <c:v>-129.51249999999999</c:v>
                </c:pt>
                <c:pt idx="120476">
                  <c:v>-129.51049999999998</c:v>
                </c:pt>
                <c:pt idx="120477">
                  <c:v>-129.50849999999997</c:v>
                </c:pt>
                <c:pt idx="120478">
                  <c:v>-129.50649999999999</c:v>
                </c:pt>
                <c:pt idx="120479">
                  <c:v>-129.50449999999998</c:v>
                </c:pt>
                <c:pt idx="120480">
                  <c:v>-129.50249999999997</c:v>
                </c:pt>
                <c:pt idx="120481">
                  <c:v>-129.50049999999999</c:v>
                </c:pt>
                <c:pt idx="120482">
                  <c:v>-129.49849999999998</c:v>
                </c:pt>
                <c:pt idx="120483">
                  <c:v>-129.49649999999997</c:v>
                </c:pt>
                <c:pt idx="120484">
                  <c:v>-129.49449999999999</c:v>
                </c:pt>
                <c:pt idx="120485">
                  <c:v>-129.49249999999998</c:v>
                </c:pt>
                <c:pt idx="120486">
                  <c:v>-129.49049999999997</c:v>
                </c:pt>
                <c:pt idx="120487">
                  <c:v>-129.48849999999999</c:v>
                </c:pt>
                <c:pt idx="120488">
                  <c:v>-129.48649999999998</c:v>
                </c:pt>
                <c:pt idx="120489">
                  <c:v>-129.48449999999997</c:v>
                </c:pt>
                <c:pt idx="120490">
                  <c:v>-129.48249999999999</c:v>
                </c:pt>
                <c:pt idx="120491">
                  <c:v>-129.48049999999998</c:v>
                </c:pt>
                <c:pt idx="120492">
                  <c:v>-129.47849999999997</c:v>
                </c:pt>
                <c:pt idx="120493">
                  <c:v>-129.47649999999999</c:v>
                </c:pt>
                <c:pt idx="120494">
                  <c:v>-129.47449999999998</c:v>
                </c:pt>
                <c:pt idx="120495">
                  <c:v>-129.47249999999997</c:v>
                </c:pt>
                <c:pt idx="120496">
                  <c:v>-129.47049999999999</c:v>
                </c:pt>
                <c:pt idx="120497">
                  <c:v>-129.46849999999998</c:v>
                </c:pt>
                <c:pt idx="120498">
                  <c:v>-129.46649999999997</c:v>
                </c:pt>
                <c:pt idx="120499">
                  <c:v>-129.46449999999999</c:v>
                </c:pt>
                <c:pt idx="120500">
                  <c:v>-129.46249999999998</c:v>
                </c:pt>
                <c:pt idx="120501">
                  <c:v>-129.46049999999997</c:v>
                </c:pt>
                <c:pt idx="120502">
                  <c:v>-129.45849999999999</c:v>
                </c:pt>
                <c:pt idx="120503">
                  <c:v>-129.45649999999998</c:v>
                </c:pt>
                <c:pt idx="120504">
                  <c:v>-129.45449999999997</c:v>
                </c:pt>
                <c:pt idx="120505">
                  <c:v>-129.45249999999999</c:v>
                </c:pt>
                <c:pt idx="120506">
                  <c:v>-129.45049999999998</c:v>
                </c:pt>
                <c:pt idx="120507">
                  <c:v>-129.44849999999997</c:v>
                </c:pt>
                <c:pt idx="120508">
                  <c:v>-129.44649999999999</c:v>
                </c:pt>
                <c:pt idx="120509">
                  <c:v>-129.44449999999998</c:v>
                </c:pt>
                <c:pt idx="120510">
                  <c:v>-129.44249999999997</c:v>
                </c:pt>
                <c:pt idx="120511">
                  <c:v>-129.44049999999999</c:v>
                </c:pt>
                <c:pt idx="120512">
                  <c:v>-129.43849999999998</c:v>
                </c:pt>
                <c:pt idx="120513">
                  <c:v>-129.43649999999997</c:v>
                </c:pt>
                <c:pt idx="120514">
                  <c:v>-129.43449999999999</c:v>
                </c:pt>
                <c:pt idx="120515">
                  <c:v>-129.43249999999998</c:v>
                </c:pt>
                <c:pt idx="120516">
                  <c:v>-129.43049999999997</c:v>
                </c:pt>
                <c:pt idx="120517">
                  <c:v>-129.42849999999999</c:v>
                </c:pt>
                <c:pt idx="120518">
                  <c:v>-129.42649999999998</c:v>
                </c:pt>
                <c:pt idx="120519">
                  <c:v>-129.42449999999997</c:v>
                </c:pt>
                <c:pt idx="120520">
                  <c:v>-129.42249999999999</c:v>
                </c:pt>
                <c:pt idx="120521">
                  <c:v>-129.42049999999998</c:v>
                </c:pt>
                <c:pt idx="120522">
                  <c:v>-129.41849999999997</c:v>
                </c:pt>
                <c:pt idx="120523">
                  <c:v>-129.41649999999998</c:v>
                </c:pt>
                <c:pt idx="120524">
                  <c:v>-129.41449999999998</c:v>
                </c:pt>
                <c:pt idx="120525">
                  <c:v>-129.41249999999997</c:v>
                </c:pt>
                <c:pt idx="120526">
                  <c:v>-129.41049999999998</c:v>
                </c:pt>
                <c:pt idx="120527">
                  <c:v>-129.40849999999998</c:v>
                </c:pt>
                <c:pt idx="120528">
                  <c:v>-129.40649999999997</c:v>
                </c:pt>
                <c:pt idx="120529">
                  <c:v>-129.40449999999998</c:v>
                </c:pt>
                <c:pt idx="120530">
                  <c:v>-129.40249999999997</c:v>
                </c:pt>
                <c:pt idx="120531">
                  <c:v>-129.40049999999997</c:v>
                </c:pt>
                <c:pt idx="120532">
                  <c:v>-129.39849999999998</c:v>
                </c:pt>
                <c:pt idx="120533">
                  <c:v>-129.39649999999997</c:v>
                </c:pt>
                <c:pt idx="120534">
                  <c:v>-129.39449999999997</c:v>
                </c:pt>
                <c:pt idx="120535">
                  <c:v>-129.39249999999998</c:v>
                </c:pt>
                <c:pt idx="120536">
                  <c:v>-129.39049999999997</c:v>
                </c:pt>
                <c:pt idx="120537">
                  <c:v>-129.38849999999996</c:v>
                </c:pt>
                <c:pt idx="120538">
                  <c:v>-129.38649999999998</c:v>
                </c:pt>
                <c:pt idx="120539">
                  <c:v>-129.38449999999997</c:v>
                </c:pt>
                <c:pt idx="120540">
                  <c:v>-129.38249999999996</c:v>
                </c:pt>
                <c:pt idx="120541">
                  <c:v>-129.38049999999998</c:v>
                </c:pt>
                <c:pt idx="120542">
                  <c:v>-129.37849999999997</c:v>
                </c:pt>
                <c:pt idx="120543">
                  <c:v>-129.37649999999996</c:v>
                </c:pt>
                <c:pt idx="120544">
                  <c:v>-129.37449999999998</c:v>
                </c:pt>
                <c:pt idx="120545">
                  <c:v>-129.37249999999997</c:v>
                </c:pt>
                <c:pt idx="120546">
                  <c:v>-129.37049999999996</c:v>
                </c:pt>
                <c:pt idx="120547">
                  <c:v>-129.36849999999998</c:v>
                </c:pt>
                <c:pt idx="120548">
                  <c:v>-129.36649999999997</c:v>
                </c:pt>
                <c:pt idx="120549">
                  <c:v>-129.36449999999996</c:v>
                </c:pt>
                <c:pt idx="120550">
                  <c:v>-129.36249999999998</c:v>
                </c:pt>
                <c:pt idx="120551">
                  <c:v>-129.36049999999997</c:v>
                </c:pt>
                <c:pt idx="120552">
                  <c:v>-129.35849999999996</c:v>
                </c:pt>
                <c:pt idx="120553">
                  <c:v>-129.35649999999998</c:v>
                </c:pt>
                <c:pt idx="120554">
                  <c:v>-129.35449999999997</c:v>
                </c:pt>
                <c:pt idx="120555">
                  <c:v>-129.35249999999996</c:v>
                </c:pt>
                <c:pt idx="120556">
                  <c:v>-129.35049999999998</c:v>
                </c:pt>
                <c:pt idx="120557">
                  <c:v>-129.34849999999997</c:v>
                </c:pt>
                <c:pt idx="120558">
                  <c:v>-129.34649999999996</c:v>
                </c:pt>
                <c:pt idx="120559">
                  <c:v>-129.34449999999998</c:v>
                </c:pt>
                <c:pt idx="120560">
                  <c:v>-129.34249999999997</c:v>
                </c:pt>
                <c:pt idx="120561">
                  <c:v>-129.34049999999996</c:v>
                </c:pt>
                <c:pt idx="120562">
                  <c:v>-129.33849999999998</c:v>
                </c:pt>
                <c:pt idx="120563">
                  <c:v>-129.33649999999997</c:v>
                </c:pt>
                <c:pt idx="120564">
                  <c:v>-129.33449999999999</c:v>
                </c:pt>
                <c:pt idx="120565">
                  <c:v>-129.33249999999998</c:v>
                </c:pt>
                <c:pt idx="120566">
                  <c:v>-129.33049999999997</c:v>
                </c:pt>
                <c:pt idx="120567">
                  <c:v>-129.32849999999999</c:v>
                </c:pt>
                <c:pt idx="120568">
                  <c:v>-129.32649999999998</c:v>
                </c:pt>
                <c:pt idx="120569">
                  <c:v>-129.32449999999997</c:v>
                </c:pt>
                <c:pt idx="120570">
                  <c:v>-129.32249999999999</c:v>
                </c:pt>
                <c:pt idx="120571">
                  <c:v>-129.32049999999998</c:v>
                </c:pt>
                <c:pt idx="120572">
                  <c:v>-129.31849999999997</c:v>
                </c:pt>
                <c:pt idx="120573">
                  <c:v>-129.31649999999999</c:v>
                </c:pt>
                <c:pt idx="120574">
                  <c:v>-129.31449999999998</c:v>
                </c:pt>
                <c:pt idx="120575">
                  <c:v>-129.31249999999997</c:v>
                </c:pt>
                <c:pt idx="120576">
                  <c:v>-129.31049999999999</c:v>
                </c:pt>
                <c:pt idx="120577">
                  <c:v>-129.30849999999998</c:v>
                </c:pt>
                <c:pt idx="120578">
                  <c:v>-129.30649999999997</c:v>
                </c:pt>
                <c:pt idx="120579">
                  <c:v>-129.30449999999999</c:v>
                </c:pt>
                <c:pt idx="120580">
                  <c:v>-129.30249999999998</c:v>
                </c:pt>
                <c:pt idx="120581">
                  <c:v>-129.30049999999997</c:v>
                </c:pt>
                <c:pt idx="120582">
                  <c:v>-129.29849999999999</c:v>
                </c:pt>
                <c:pt idx="120583">
                  <c:v>-129.29649999999998</c:v>
                </c:pt>
                <c:pt idx="120584">
                  <c:v>-129.29449999999997</c:v>
                </c:pt>
                <c:pt idx="120585">
                  <c:v>-129.29249999999999</c:v>
                </c:pt>
                <c:pt idx="120586">
                  <c:v>-129.29049999999998</c:v>
                </c:pt>
                <c:pt idx="120587">
                  <c:v>-129.28849999999997</c:v>
                </c:pt>
                <c:pt idx="120588">
                  <c:v>-129.28649999999999</c:v>
                </c:pt>
                <c:pt idx="120589">
                  <c:v>-129.28449999999998</c:v>
                </c:pt>
                <c:pt idx="120590">
                  <c:v>-129.28249999999997</c:v>
                </c:pt>
                <c:pt idx="120591">
                  <c:v>-129.28049999999999</c:v>
                </c:pt>
                <c:pt idx="120592">
                  <c:v>-129.27849999999998</c:v>
                </c:pt>
                <c:pt idx="120593">
                  <c:v>-129.27649999999997</c:v>
                </c:pt>
                <c:pt idx="120594">
                  <c:v>-129.27449999999999</c:v>
                </c:pt>
                <c:pt idx="120595">
                  <c:v>-129.27249999999998</c:v>
                </c:pt>
                <c:pt idx="120596">
                  <c:v>-129.27049999999997</c:v>
                </c:pt>
                <c:pt idx="120597">
                  <c:v>-129.26849999999999</c:v>
                </c:pt>
                <c:pt idx="120598">
                  <c:v>-129.26649999999998</c:v>
                </c:pt>
                <c:pt idx="120599">
                  <c:v>-129.26449999999997</c:v>
                </c:pt>
                <c:pt idx="120600">
                  <c:v>-129.26249999999999</c:v>
                </c:pt>
                <c:pt idx="120601">
                  <c:v>-129.26049999999998</c:v>
                </c:pt>
                <c:pt idx="120602">
                  <c:v>-129.25849999999997</c:v>
                </c:pt>
                <c:pt idx="120603">
                  <c:v>-129.25649999999999</c:v>
                </c:pt>
                <c:pt idx="120604">
                  <c:v>-129.25449999999998</c:v>
                </c:pt>
                <c:pt idx="120605">
                  <c:v>-129.25249999999997</c:v>
                </c:pt>
                <c:pt idx="120606">
                  <c:v>-129.25049999999999</c:v>
                </c:pt>
                <c:pt idx="120607">
                  <c:v>-129.24849999999998</c:v>
                </c:pt>
                <c:pt idx="120608">
                  <c:v>-129.24649999999997</c:v>
                </c:pt>
                <c:pt idx="120609">
                  <c:v>-129.24449999999999</c:v>
                </c:pt>
                <c:pt idx="120610">
                  <c:v>-129.24249999999998</c:v>
                </c:pt>
                <c:pt idx="120611">
                  <c:v>-129.24049999999997</c:v>
                </c:pt>
                <c:pt idx="120612">
                  <c:v>-129.23849999999999</c:v>
                </c:pt>
                <c:pt idx="120613">
                  <c:v>-129.23649999999998</c:v>
                </c:pt>
                <c:pt idx="120614">
                  <c:v>-129.23449999999997</c:v>
                </c:pt>
                <c:pt idx="120615">
                  <c:v>-129.23249999999999</c:v>
                </c:pt>
                <c:pt idx="120616">
                  <c:v>-129.23049999999998</c:v>
                </c:pt>
                <c:pt idx="120617">
                  <c:v>-129.22849999999997</c:v>
                </c:pt>
                <c:pt idx="120618">
                  <c:v>-129.22649999999999</c:v>
                </c:pt>
                <c:pt idx="120619">
                  <c:v>-129.22449999999998</c:v>
                </c:pt>
                <c:pt idx="120620">
                  <c:v>-129.22249999999997</c:v>
                </c:pt>
                <c:pt idx="120621">
                  <c:v>-129.22049999999999</c:v>
                </c:pt>
                <c:pt idx="120622">
                  <c:v>-129.21849999999998</c:v>
                </c:pt>
                <c:pt idx="120623">
                  <c:v>-129.21649999999997</c:v>
                </c:pt>
                <c:pt idx="120624">
                  <c:v>-129.21449999999999</c:v>
                </c:pt>
                <c:pt idx="120625">
                  <c:v>-129.21249999999998</c:v>
                </c:pt>
                <c:pt idx="120626">
                  <c:v>-129.21049999999997</c:v>
                </c:pt>
                <c:pt idx="120627">
                  <c:v>-129.20849999999999</c:v>
                </c:pt>
                <c:pt idx="120628">
                  <c:v>-129.20649999999998</c:v>
                </c:pt>
                <c:pt idx="120629">
                  <c:v>-129.20449999999997</c:v>
                </c:pt>
                <c:pt idx="120630">
                  <c:v>-129.20249999999999</c:v>
                </c:pt>
                <c:pt idx="120631">
                  <c:v>-129.20049999999998</c:v>
                </c:pt>
                <c:pt idx="120632">
                  <c:v>-129.19849999999997</c:v>
                </c:pt>
                <c:pt idx="120633">
                  <c:v>-129.19649999999999</c:v>
                </c:pt>
                <c:pt idx="120634">
                  <c:v>-129.19449999999998</c:v>
                </c:pt>
                <c:pt idx="120635">
                  <c:v>-129.19249999999997</c:v>
                </c:pt>
                <c:pt idx="120636">
                  <c:v>-129.19049999999999</c:v>
                </c:pt>
                <c:pt idx="120637">
                  <c:v>-129.18849999999998</c:v>
                </c:pt>
                <c:pt idx="120638">
                  <c:v>-129.18649999999997</c:v>
                </c:pt>
                <c:pt idx="120639">
                  <c:v>-129.18449999999999</c:v>
                </c:pt>
                <c:pt idx="120640">
                  <c:v>-129.18249999999998</c:v>
                </c:pt>
                <c:pt idx="120641">
                  <c:v>-129.18049999999997</c:v>
                </c:pt>
                <c:pt idx="120642">
                  <c:v>-129.17849999999999</c:v>
                </c:pt>
                <c:pt idx="120643">
                  <c:v>-129.17649999999998</c:v>
                </c:pt>
                <c:pt idx="120644">
                  <c:v>-129.17449999999997</c:v>
                </c:pt>
                <c:pt idx="120645">
                  <c:v>-129.17249999999999</c:v>
                </c:pt>
                <c:pt idx="120646">
                  <c:v>-129.17049999999998</c:v>
                </c:pt>
                <c:pt idx="120647">
                  <c:v>-129.16849999999997</c:v>
                </c:pt>
                <c:pt idx="120648">
                  <c:v>-129.16649999999998</c:v>
                </c:pt>
                <c:pt idx="120649">
                  <c:v>-129.16449999999998</c:v>
                </c:pt>
                <c:pt idx="120650">
                  <c:v>-129.16249999999997</c:v>
                </c:pt>
                <c:pt idx="120651">
                  <c:v>-129.16049999999998</c:v>
                </c:pt>
                <c:pt idx="120652">
                  <c:v>-129.15849999999998</c:v>
                </c:pt>
                <c:pt idx="120653">
                  <c:v>-129.15649999999997</c:v>
                </c:pt>
                <c:pt idx="120654">
                  <c:v>-129.15449999999998</c:v>
                </c:pt>
                <c:pt idx="120655">
                  <c:v>-129.15249999999997</c:v>
                </c:pt>
                <c:pt idx="120656">
                  <c:v>-129.15049999999997</c:v>
                </c:pt>
                <c:pt idx="120657">
                  <c:v>-129.14849999999998</c:v>
                </c:pt>
                <c:pt idx="120658">
                  <c:v>-129.14649999999997</c:v>
                </c:pt>
                <c:pt idx="120659">
                  <c:v>-129.14449999999997</c:v>
                </c:pt>
                <c:pt idx="120660">
                  <c:v>-129.14249999999998</c:v>
                </c:pt>
                <c:pt idx="120661">
                  <c:v>-129.14049999999997</c:v>
                </c:pt>
                <c:pt idx="120662">
                  <c:v>-129.13849999999996</c:v>
                </c:pt>
                <c:pt idx="120663">
                  <c:v>-129.13649999999998</c:v>
                </c:pt>
                <c:pt idx="120664">
                  <c:v>-129.13449999999997</c:v>
                </c:pt>
                <c:pt idx="120665">
                  <c:v>-129.13249999999996</c:v>
                </c:pt>
                <c:pt idx="120666">
                  <c:v>-129.13049999999998</c:v>
                </c:pt>
                <c:pt idx="120667">
                  <c:v>-129.12849999999997</c:v>
                </c:pt>
                <c:pt idx="120668">
                  <c:v>-129.12649999999996</c:v>
                </c:pt>
                <c:pt idx="120669">
                  <c:v>-129.12449999999998</c:v>
                </c:pt>
                <c:pt idx="120670">
                  <c:v>-129.12249999999997</c:v>
                </c:pt>
                <c:pt idx="120671">
                  <c:v>-129.12049999999996</c:v>
                </c:pt>
                <c:pt idx="120672">
                  <c:v>-129.11849999999998</c:v>
                </c:pt>
                <c:pt idx="120673">
                  <c:v>-129.11649999999997</c:v>
                </c:pt>
                <c:pt idx="120674">
                  <c:v>-129.11449999999996</c:v>
                </c:pt>
                <c:pt idx="120675">
                  <c:v>-129.11249999999998</c:v>
                </c:pt>
                <c:pt idx="120676">
                  <c:v>-129.11049999999997</c:v>
                </c:pt>
                <c:pt idx="120677">
                  <c:v>-129.10849999999996</c:v>
                </c:pt>
                <c:pt idx="120678">
                  <c:v>-129.10649999999998</c:v>
                </c:pt>
                <c:pt idx="120679">
                  <c:v>-129.10449999999997</c:v>
                </c:pt>
                <c:pt idx="120680">
                  <c:v>-129.10249999999996</c:v>
                </c:pt>
                <c:pt idx="120681">
                  <c:v>-129.10049999999998</c:v>
                </c:pt>
                <c:pt idx="120682">
                  <c:v>-129.09849999999997</c:v>
                </c:pt>
                <c:pt idx="120683">
                  <c:v>-129.09649999999996</c:v>
                </c:pt>
                <c:pt idx="120684">
                  <c:v>-129.09449999999998</c:v>
                </c:pt>
                <c:pt idx="120685">
                  <c:v>-129.09249999999997</c:v>
                </c:pt>
                <c:pt idx="120686">
                  <c:v>-129.09049999999996</c:v>
                </c:pt>
                <c:pt idx="120687">
                  <c:v>-129.08849999999998</c:v>
                </c:pt>
                <c:pt idx="120688">
                  <c:v>-129.08649999999997</c:v>
                </c:pt>
                <c:pt idx="120689">
                  <c:v>-129.08449999999999</c:v>
                </c:pt>
                <c:pt idx="120690">
                  <c:v>-129.08249999999998</c:v>
                </c:pt>
                <c:pt idx="120691">
                  <c:v>-129.08049999999997</c:v>
                </c:pt>
                <c:pt idx="120692">
                  <c:v>-129.07849999999999</c:v>
                </c:pt>
                <c:pt idx="120693">
                  <c:v>-129.07649999999998</c:v>
                </c:pt>
                <c:pt idx="120694">
                  <c:v>-129.07449999999997</c:v>
                </c:pt>
                <c:pt idx="120695">
                  <c:v>-129.07249999999999</c:v>
                </c:pt>
                <c:pt idx="120696">
                  <c:v>-129.07049999999998</c:v>
                </c:pt>
                <c:pt idx="120697">
                  <c:v>-129.06849999999997</c:v>
                </c:pt>
                <c:pt idx="120698">
                  <c:v>-129.06649999999999</c:v>
                </c:pt>
                <c:pt idx="120699">
                  <c:v>-129.06449999999998</c:v>
                </c:pt>
                <c:pt idx="120700">
                  <c:v>-129.06249999999997</c:v>
                </c:pt>
                <c:pt idx="120701">
                  <c:v>-129.06049999999999</c:v>
                </c:pt>
                <c:pt idx="120702">
                  <c:v>-129.05849999999998</c:v>
                </c:pt>
                <c:pt idx="120703">
                  <c:v>-129.05649999999997</c:v>
                </c:pt>
                <c:pt idx="120704">
                  <c:v>-129.05449999999999</c:v>
                </c:pt>
                <c:pt idx="120705">
                  <c:v>-129.05249999999998</c:v>
                </c:pt>
                <c:pt idx="120706">
                  <c:v>-129.05049999999997</c:v>
                </c:pt>
                <c:pt idx="120707">
                  <c:v>-129.04849999999999</c:v>
                </c:pt>
                <c:pt idx="120708">
                  <c:v>-129.04649999999998</c:v>
                </c:pt>
                <c:pt idx="120709">
                  <c:v>-129.04449999999997</c:v>
                </c:pt>
                <c:pt idx="120710">
                  <c:v>-129.04249999999999</c:v>
                </c:pt>
                <c:pt idx="120711">
                  <c:v>-129.04049999999998</c:v>
                </c:pt>
                <c:pt idx="120712">
                  <c:v>-129.03849999999997</c:v>
                </c:pt>
                <c:pt idx="120713">
                  <c:v>-129.03649999999999</c:v>
                </c:pt>
                <c:pt idx="120714">
                  <c:v>-129.03449999999998</c:v>
                </c:pt>
                <c:pt idx="120715">
                  <c:v>-129.03249999999997</c:v>
                </c:pt>
                <c:pt idx="120716">
                  <c:v>-129.03049999999999</c:v>
                </c:pt>
                <c:pt idx="120717">
                  <c:v>-129.02849999999998</c:v>
                </c:pt>
                <c:pt idx="120718">
                  <c:v>-129.02649999999997</c:v>
                </c:pt>
                <c:pt idx="120719">
                  <c:v>-129.02449999999999</c:v>
                </c:pt>
                <c:pt idx="120720">
                  <c:v>-129.02249999999998</c:v>
                </c:pt>
                <c:pt idx="120721">
                  <c:v>-129.02049999999997</c:v>
                </c:pt>
                <c:pt idx="120722">
                  <c:v>-129.01849999999999</c:v>
                </c:pt>
                <c:pt idx="120723">
                  <c:v>-129.01649999999998</c:v>
                </c:pt>
                <c:pt idx="120724">
                  <c:v>-129.01449999999997</c:v>
                </c:pt>
                <c:pt idx="120725">
                  <c:v>-129.01249999999999</c:v>
                </c:pt>
                <c:pt idx="120726">
                  <c:v>-129.01049999999998</c:v>
                </c:pt>
                <c:pt idx="120727">
                  <c:v>-129.00849999999997</c:v>
                </c:pt>
                <c:pt idx="120728">
                  <c:v>-129.00649999999999</c:v>
                </c:pt>
                <c:pt idx="120729">
                  <c:v>-129.00449999999998</c:v>
                </c:pt>
                <c:pt idx="120730">
                  <c:v>-129.00249999999997</c:v>
                </c:pt>
                <c:pt idx="120731">
                  <c:v>-129.00049999999999</c:v>
                </c:pt>
                <c:pt idx="120732">
                  <c:v>-128.99849999999998</c:v>
                </c:pt>
                <c:pt idx="120733">
                  <c:v>-128.99649999999997</c:v>
                </c:pt>
                <c:pt idx="120734">
                  <c:v>-128.99449999999999</c:v>
                </c:pt>
                <c:pt idx="120735">
                  <c:v>-128.99249999999998</c:v>
                </c:pt>
                <c:pt idx="120736">
                  <c:v>-128.99049999999997</c:v>
                </c:pt>
                <c:pt idx="120737">
                  <c:v>-128.98849999999999</c:v>
                </c:pt>
                <c:pt idx="120738">
                  <c:v>-128.98649999999998</c:v>
                </c:pt>
                <c:pt idx="120739">
                  <c:v>-128.98449999999997</c:v>
                </c:pt>
                <c:pt idx="120740">
                  <c:v>-128.98249999999999</c:v>
                </c:pt>
                <c:pt idx="120741">
                  <c:v>-128.98049999999998</c:v>
                </c:pt>
                <c:pt idx="120742">
                  <c:v>-128.97849999999997</c:v>
                </c:pt>
                <c:pt idx="120743">
                  <c:v>-128.97649999999999</c:v>
                </c:pt>
                <c:pt idx="120744">
                  <c:v>-128.97449999999998</c:v>
                </c:pt>
                <c:pt idx="120745">
                  <c:v>-128.97249999999997</c:v>
                </c:pt>
                <c:pt idx="120746">
                  <c:v>-128.97049999999999</c:v>
                </c:pt>
                <c:pt idx="120747">
                  <c:v>-128.96849999999998</c:v>
                </c:pt>
                <c:pt idx="120748">
                  <c:v>-128.96649999999997</c:v>
                </c:pt>
                <c:pt idx="120749">
                  <c:v>-128.96449999999999</c:v>
                </c:pt>
                <c:pt idx="120750">
                  <c:v>-128.96249999999998</c:v>
                </c:pt>
                <c:pt idx="120751">
                  <c:v>-128.96049999999997</c:v>
                </c:pt>
                <c:pt idx="120752">
                  <c:v>-128.95849999999999</c:v>
                </c:pt>
                <c:pt idx="120753">
                  <c:v>-128.95649999999998</c:v>
                </c:pt>
                <c:pt idx="120754">
                  <c:v>-128.95449999999997</c:v>
                </c:pt>
                <c:pt idx="120755">
                  <c:v>-128.95249999999999</c:v>
                </c:pt>
                <c:pt idx="120756">
                  <c:v>-128.95049999999998</c:v>
                </c:pt>
                <c:pt idx="120757">
                  <c:v>-128.94849999999997</c:v>
                </c:pt>
                <c:pt idx="120758">
                  <c:v>-128.94649999999999</c:v>
                </c:pt>
                <c:pt idx="120759">
                  <c:v>-128.94449999999998</c:v>
                </c:pt>
                <c:pt idx="120760">
                  <c:v>-128.94249999999997</c:v>
                </c:pt>
                <c:pt idx="120761">
                  <c:v>-128.94049999999999</c:v>
                </c:pt>
                <c:pt idx="120762">
                  <c:v>-128.93849999999998</c:v>
                </c:pt>
                <c:pt idx="120763">
                  <c:v>-128.93649999999997</c:v>
                </c:pt>
                <c:pt idx="120764">
                  <c:v>-128.93449999999999</c:v>
                </c:pt>
                <c:pt idx="120765">
                  <c:v>-128.93249999999998</c:v>
                </c:pt>
                <c:pt idx="120766">
                  <c:v>-128.93049999999997</c:v>
                </c:pt>
                <c:pt idx="120767">
                  <c:v>-128.92849999999999</c:v>
                </c:pt>
                <c:pt idx="120768">
                  <c:v>-128.92649999999998</c:v>
                </c:pt>
                <c:pt idx="120769">
                  <c:v>-128.92449999999997</c:v>
                </c:pt>
                <c:pt idx="120770">
                  <c:v>-128.92249999999999</c:v>
                </c:pt>
                <c:pt idx="120771">
                  <c:v>-128.92049999999998</c:v>
                </c:pt>
                <c:pt idx="120772">
                  <c:v>-128.91849999999997</c:v>
                </c:pt>
                <c:pt idx="120773">
                  <c:v>-128.91649999999998</c:v>
                </c:pt>
                <c:pt idx="120774">
                  <c:v>-128.91449999999998</c:v>
                </c:pt>
                <c:pt idx="120775">
                  <c:v>-128.91249999999997</c:v>
                </c:pt>
                <c:pt idx="120776">
                  <c:v>-128.91049999999998</c:v>
                </c:pt>
                <c:pt idx="120777">
                  <c:v>-128.90849999999998</c:v>
                </c:pt>
                <c:pt idx="120778">
                  <c:v>-128.90649999999997</c:v>
                </c:pt>
                <c:pt idx="120779">
                  <c:v>-128.90449999999998</c:v>
                </c:pt>
                <c:pt idx="120780">
                  <c:v>-128.90249999999997</c:v>
                </c:pt>
                <c:pt idx="120781">
                  <c:v>-128.90049999999997</c:v>
                </c:pt>
                <c:pt idx="120782">
                  <c:v>-128.89849999999998</c:v>
                </c:pt>
                <c:pt idx="120783">
                  <c:v>-128.89649999999997</c:v>
                </c:pt>
                <c:pt idx="120784">
                  <c:v>-128.89449999999997</c:v>
                </c:pt>
                <c:pt idx="120785">
                  <c:v>-128.89249999999998</c:v>
                </c:pt>
                <c:pt idx="120786">
                  <c:v>-128.89049999999997</c:v>
                </c:pt>
                <c:pt idx="120787">
                  <c:v>-128.88849999999996</c:v>
                </c:pt>
                <c:pt idx="120788">
                  <c:v>-128.88649999999998</c:v>
                </c:pt>
                <c:pt idx="120789">
                  <c:v>-128.88449999999997</c:v>
                </c:pt>
                <c:pt idx="120790">
                  <c:v>-128.88249999999996</c:v>
                </c:pt>
                <c:pt idx="120791">
                  <c:v>-128.88049999999998</c:v>
                </c:pt>
                <c:pt idx="120792">
                  <c:v>-128.87849999999997</c:v>
                </c:pt>
                <c:pt idx="120793">
                  <c:v>-128.87649999999996</c:v>
                </c:pt>
                <c:pt idx="120794">
                  <c:v>-128.87449999999998</c:v>
                </c:pt>
                <c:pt idx="120795">
                  <c:v>-128.87249999999997</c:v>
                </c:pt>
                <c:pt idx="120796">
                  <c:v>-128.87049999999996</c:v>
                </c:pt>
                <c:pt idx="120797">
                  <c:v>-128.86849999999998</c:v>
                </c:pt>
                <c:pt idx="120798">
                  <c:v>-128.86649999999997</c:v>
                </c:pt>
                <c:pt idx="120799">
                  <c:v>-128.86449999999996</c:v>
                </c:pt>
                <c:pt idx="120800">
                  <c:v>-128.86249999999998</c:v>
                </c:pt>
                <c:pt idx="120801">
                  <c:v>-128.86049999999997</c:v>
                </c:pt>
                <c:pt idx="120802">
                  <c:v>-128.85849999999996</c:v>
                </c:pt>
                <c:pt idx="120803">
                  <c:v>-128.85649999999998</c:v>
                </c:pt>
                <c:pt idx="120804">
                  <c:v>-128.85449999999997</c:v>
                </c:pt>
                <c:pt idx="120805">
                  <c:v>-128.85249999999996</c:v>
                </c:pt>
                <c:pt idx="120806">
                  <c:v>-128.85049999999998</c:v>
                </c:pt>
                <c:pt idx="120807">
                  <c:v>-128.84849999999997</c:v>
                </c:pt>
                <c:pt idx="120808">
                  <c:v>-128.84649999999996</c:v>
                </c:pt>
                <c:pt idx="120809">
                  <c:v>-128.84449999999998</c:v>
                </c:pt>
                <c:pt idx="120810">
                  <c:v>-128.84249999999997</c:v>
                </c:pt>
                <c:pt idx="120811">
                  <c:v>-128.84049999999996</c:v>
                </c:pt>
                <c:pt idx="120812">
                  <c:v>-128.83849999999998</c:v>
                </c:pt>
                <c:pt idx="120813">
                  <c:v>-128.83649999999997</c:v>
                </c:pt>
                <c:pt idx="120814">
                  <c:v>-128.83449999999999</c:v>
                </c:pt>
                <c:pt idx="120815">
                  <c:v>-128.83249999999998</c:v>
                </c:pt>
                <c:pt idx="120816">
                  <c:v>-128.83049999999997</c:v>
                </c:pt>
                <c:pt idx="120817">
                  <c:v>-128.82849999999999</c:v>
                </c:pt>
                <c:pt idx="120818">
                  <c:v>-128.82649999999998</c:v>
                </c:pt>
                <c:pt idx="120819">
                  <c:v>-128.82449999999997</c:v>
                </c:pt>
                <c:pt idx="120820">
                  <c:v>-128.82249999999999</c:v>
                </c:pt>
                <c:pt idx="120821">
                  <c:v>-128.82049999999998</c:v>
                </c:pt>
                <c:pt idx="120822">
                  <c:v>-128.81849999999997</c:v>
                </c:pt>
                <c:pt idx="120823">
                  <c:v>-128.81649999999999</c:v>
                </c:pt>
                <c:pt idx="120824">
                  <c:v>-128.81449999999998</c:v>
                </c:pt>
                <c:pt idx="120825">
                  <c:v>-128.81249999999997</c:v>
                </c:pt>
                <c:pt idx="120826">
                  <c:v>-128.81049999999999</c:v>
                </c:pt>
                <c:pt idx="120827">
                  <c:v>-128.80849999999998</c:v>
                </c:pt>
                <c:pt idx="120828">
                  <c:v>-128.80649999999997</c:v>
                </c:pt>
                <c:pt idx="120829">
                  <c:v>-128.80449999999999</c:v>
                </c:pt>
                <c:pt idx="120830">
                  <c:v>-128.80249999999998</c:v>
                </c:pt>
                <c:pt idx="120831">
                  <c:v>-128.80049999999997</c:v>
                </c:pt>
                <c:pt idx="120832">
                  <c:v>-128.79849999999999</c:v>
                </c:pt>
                <c:pt idx="120833">
                  <c:v>-128.79649999999998</c:v>
                </c:pt>
                <c:pt idx="120834">
                  <c:v>-128.79449999999997</c:v>
                </c:pt>
                <c:pt idx="120835">
                  <c:v>-128.79249999999999</c:v>
                </c:pt>
                <c:pt idx="120836">
                  <c:v>-128.79049999999998</c:v>
                </c:pt>
                <c:pt idx="120837">
                  <c:v>-128.78849999999997</c:v>
                </c:pt>
                <c:pt idx="120838">
                  <c:v>-128.78649999999999</c:v>
                </c:pt>
                <c:pt idx="120839">
                  <c:v>-128.78449999999998</c:v>
                </c:pt>
                <c:pt idx="120840">
                  <c:v>-128.78249999999997</c:v>
                </c:pt>
                <c:pt idx="120841">
                  <c:v>-128.78049999999999</c:v>
                </c:pt>
                <c:pt idx="120842">
                  <c:v>-128.77849999999998</c:v>
                </c:pt>
                <c:pt idx="120843">
                  <c:v>-128.77649999999997</c:v>
                </c:pt>
                <c:pt idx="120844">
                  <c:v>-128.77449999999999</c:v>
                </c:pt>
                <c:pt idx="120845">
                  <c:v>-128.77249999999998</c:v>
                </c:pt>
                <c:pt idx="120846">
                  <c:v>-128.77049999999997</c:v>
                </c:pt>
                <c:pt idx="120847">
                  <c:v>-128.76849999999999</c:v>
                </c:pt>
                <c:pt idx="120848">
                  <c:v>-128.76649999999998</c:v>
                </c:pt>
                <c:pt idx="120849">
                  <c:v>-128.76449999999997</c:v>
                </c:pt>
                <c:pt idx="120850">
                  <c:v>-128.76249999999999</c:v>
                </c:pt>
                <c:pt idx="120851">
                  <c:v>-128.76049999999998</c:v>
                </c:pt>
                <c:pt idx="120852">
                  <c:v>-128.75849999999997</c:v>
                </c:pt>
                <c:pt idx="120853">
                  <c:v>-128.75649999999999</c:v>
                </c:pt>
                <c:pt idx="120854">
                  <c:v>-128.75449999999998</c:v>
                </c:pt>
                <c:pt idx="120855">
                  <c:v>-128.75249999999997</c:v>
                </c:pt>
                <c:pt idx="120856">
                  <c:v>-128.75049999999999</c:v>
                </c:pt>
                <c:pt idx="120857">
                  <c:v>-128.74849999999998</c:v>
                </c:pt>
                <c:pt idx="120858">
                  <c:v>-128.74649999999997</c:v>
                </c:pt>
                <c:pt idx="120859">
                  <c:v>-128.74449999999999</c:v>
                </c:pt>
                <c:pt idx="120860">
                  <c:v>-128.74249999999998</c:v>
                </c:pt>
                <c:pt idx="120861">
                  <c:v>-128.74049999999997</c:v>
                </c:pt>
                <c:pt idx="120862">
                  <c:v>-128.73849999999999</c:v>
                </c:pt>
                <c:pt idx="120863">
                  <c:v>-128.73649999999998</c:v>
                </c:pt>
                <c:pt idx="120864">
                  <c:v>-128.73449999999997</c:v>
                </c:pt>
                <c:pt idx="120865">
                  <c:v>-128.73249999999999</c:v>
                </c:pt>
                <c:pt idx="120866">
                  <c:v>-128.73049999999998</c:v>
                </c:pt>
                <c:pt idx="120867">
                  <c:v>-128.72849999999997</c:v>
                </c:pt>
                <c:pt idx="120868">
                  <c:v>-128.72649999999999</c:v>
                </c:pt>
                <c:pt idx="120869">
                  <c:v>-128.72449999999998</c:v>
                </c:pt>
                <c:pt idx="120870">
                  <c:v>-128.72249999999997</c:v>
                </c:pt>
                <c:pt idx="120871">
                  <c:v>-128.72049999999999</c:v>
                </c:pt>
                <c:pt idx="120872">
                  <c:v>-128.71849999999998</c:v>
                </c:pt>
                <c:pt idx="120873">
                  <c:v>-128.71649999999997</c:v>
                </c:pt>
                <c:pt idx="120874">
                  <c:v>-128.71449999999999</c:v>
                </c:pt>
                <c:pt idx="120875">
                  <c:v>-128.71249999999998</c:v>
                </c:pt>
                <c:pt idx="120876">
                  <c:v>-128.71049999999997</c:v>
                </c:pt>
                <c:pt idx="120877">
                  <c:v>-128.70849999999999</c:v>
                </c:pt>
                <c:pt idx="120878">
                  <c:v>-128.70649999999998</c:v>
                </c:pt>
                <c:pt idx="120879">
                  <c:v>-128.70449999999997</c:v>
                </c:pt>
                <c:pt idx="120880">
                  <c:v>-128.70249999999999</c:v>
                </c:pt>
                <c:pt idx="120881">
                  <c:v>-128.70049999999998</c:v>
                </c:pt>
                <c:pt idx="120882">
                  <c:v>-128.69849999999997</c:v>
                </c:pt>
                <c:pt idx="120883">
                  <c:v>-128.69649999999999</c:v>
                </c:pt>
                <c:pt idx="120884">
                  <c:v>-128.69449999999998</c:v>
                </c:pt>
                <c:pt idx="120885">
                  <c:v>-128.69249999999997</c:v>
                </c:pt>
                <c:pt idx="120886">
                  <c:v>-128.69049999999999</c:v>
                </c:pt>
                <c:pt idx="120887">
                  <c:v>-128.68849999999998</c:v>
                </c:pt>
                <c:pt idx="120888">
                  <c:v>-128.68649999999997</c:v>
                </c:pt>
                <c:pt idx="120889">
                  <c:v>-128.68449999999999</c:v>
                </c:pt>
                <c:pt idx="120890">
                  <c:v>-128.68249999999998</c:v>
                </c:pt>
                <c:pt idx="120891">
                  <c:v>-128.68049999999997</c:v>
                </c:pt>
                <c:pt idx="120892">
                  <c:v>-128.67849999999999</c:v>
                </c:pt>
                <c:pt idx="120893">
                  <c:v>-128.67649999999998</c:v>
                </c:pt>
                <c:pt idx="120894">
                  <c:v>-128.67449999999997</c:v>
                </c:pt>
                <c:pt idx="120895">
                  <c:v>-128.67249999999999</c:v>
                </c:pt>
                <c:pt idx="120896">
                  <c:v>-128.67049999999998</c:v>
                </c:pt>
                <c:pt idx="120897">
                  <c:v>-128.66849999999997</c:v>
                </c:pt>
                <c:pt idx="120898">
                  <c:v>-128.66649999999998</c:v>
                </c:pt>
                <c:pt idx="120899">
                  <c:v>-128.66449999999998</c:v>
                </c:pt>
                <c:pt idx="120900">
                  <c:v>-128.66249999999997</c:v>
                </c:pt>
                <c:pt idx="120901">
                  <c:v>-128.66049999999998</c:v>
                </c:pt>
                <c:pt idx="120902">
                  <c:v>-128.65849999999998</c:v>
                </c:pt>
                <c:pt idx="120903">
                  <c:v>-128.65649999999997</c:v>
                </c:pt>
                <c:pt idx="120904">
                  <c:v>-128.65449999999998</c:v>
                </c:pt>
                <c:pt idx="120905">
                  <c:v>-128.65249999999997</c:v>
                </c:pt>
                <c:pt idx="120906">
                  <c:v>-128.65049999999997</c:v>
                </c:pt>
                <c:pt idx="120907">
                  <c:v>-128.64849999999998</c:v>
                </c:pt>
                <c:pt idx="120908">
                  <c:v>-128.64649999999997</c:v>
                </c:pt>
                <c:pt idx="120909">
                  <c:v>-128.64449999999997</c:v>
                </c:pt>
                <c:pt idx="120910">
                  <c:v>-128.64249999999998</c:v>
                </c:pt>
                <c:pt idx="120911">
                  <c:v>-128.64049999999997</c:v>
                </c:pt>
                <c:pt idx="120912">
                  <c:v>-128.63849999999996</c:v>
                </c:pt>
                <c:pt idx="120913">
                  <c:v>-128.63649999999998</c:v>
                </c:pt>
                <c:pt idx="120914">
                  <c:v>-128.63449999999997</c:v>
                </c:pt>
                <c:pt idx="120915">
                  <c:v>-128.63249999999996</c:v>
                </c:pt>
                <c:pt idx="120916">
                  <c:v>-128.63049999999998</c:v>
                </c:pt>
                <c:pt idx="120917">
                  <c:v>-128.62849999999997</c:v>
                </c:pt>
                <c:pt idx="120918">
                  <c:v>-128.62649999999996</c:v>
                </c:pt>
                <c:pt idx="120919">
                  <c:v>-128.62449999999998</c:v>
                </c:pt>
                <c:pt idx="120920">
                  <c:v>-128.62249999999997</c:v>
                </c:pt>
                <c:pt idx="120921">
                  <c:v>-128.62049999999996</c:v>
                </c:pt>
                <c:pt idx="120922">
                  <c:v>-128.61849999999998</c:v>
                </c:pt>
                <c:pt idx="120923">
                  <c:v>-128.61649999999997</c:v>
                </c:pt>
                <c:pt idx="120924">
                  <c:v>-128.61449999999996</c:v>
                </c:pt>
                <c:pt idx="120925">
                  <c:v>-128.61249999999998</c:v>
                </c:pt>
                <c:pt idx="120926">
                  <c:v>-128.61049999999997</c:v>
                </c:pt>
                <c:pt idx="120927">
                  <c:v>-128.60849999999996</c:v>
                </c:pt>
                <c:pt idx="120928">
                  <c:v>-128.60649999999998</c:v>
                </c:pt>
                <c:pt idx="120929">
                  <c:v>-128.60449999999997</c:v>
                </c:pt>
                <c:pt idx="120930">
                  <c:v>-128.60249999999996</c:v>
                </c:pt>
                <c:pt idx="120931">
                  <c:v>-128.60049999999998</c:v>
                </c:pt>
                <c:pt idx="120932">
                  <c:v>-128.59849999999997</c:v>
                </c:pt>
                <c:pt idx="120933">
                  <c:v>-128.59649999999996</c:v>
                </c:pt>
                <c:pt idx="120934">
                  <c:v>-128.59449999999998</c:v>
                </c:pt>
                <c:pt idx="120935">
                  <c:v>-128.59249999999997</c:v>
                </c:pt>
                <c:pt idx="120936">
                  <c:v>-128.59049999999996</c:v>
                </c:pt>
                <c:pt idx="120937">
                  <c:v>-128.58849999999998</c:v>
                </c:pt>
                <c:pt idx="120938">
                  <c:v>-128.58649999999997</c:v>
                </c:pt>
                <c:pt idx="120939">
                  <c:v>-128.58449999999999</c:v>
                </c:pt>
                <c:pt idx="120940">
                  <c:v>-128.58249999999998</c:v>
                </c:pt>
                <c:pt idx="120941">
                  <c:v>-128.58049999999997</c:v>
                </c:pt>
                <c:pt idx="120942">
                  <c:v>-128.57849999999999</c:v>
                </c:pt>
                <c:pt idx="120943">
                  <c:v>-128.57649999999998</c:v>
                </c:pt>
                <c:pt idx="120944">
                  <c:v>-128.57449999999997</c:v>
                </c:pt>
                <c:pt idx="120945">
                  <c:v>-128.57249999999999</c:v>
                </c:pt>
                <c:pt idx="120946">
                  <c:v>-128.57049999999998</c:v>
                </c:pt>
                <c:pt idx="120947">
                  <c:v>-128.56849999999997</c:v>
                </c:pt>
                <c:pt idx="120948">
                  <c:v>-128.56649999999999</c:v>
                </c:pt>
                <c:pt idx="120949">
                  <c:v>-128.56449999999998</c:v>
                </c:pt>
                <c:pt idx="120950">
                  <c:v>-128.56249999999997</c:v>
                </c:pt>
                <c:pt idx="120951">
                  <c:v>-128.56049999999999</c:v>
                </c:pt>
                <c:pt idx="120952">
                  <c:v>-128.55849999999998</c:v>
                </c:pt>
                <c:pt idx="120953">
                  <c:v>-128.55649999999997</c:v>
                </c:pt>
                <c:pt idx="120954">
                  <c:v>-128.55449999999999</c:v>
                </c:pt>
                <c:pt idx="120955">
                  <c:v>-128.55249999999998</c:v>
                </c:pt>
                <c:pt idx="120956">
                  <c:v>-128.55049999999997</c:v>
                </c:pt>
                <c:pt idx="120957">
                  <c:v>-128.54849999999999</c:v>
                </c:pt>
                <c:pt idx="120958">
                  <c:v>-128.54649999999998</c:v>
                </c:pt>
                <c:pt idx="120959">
                  <c:v>-128.54449999999997</c:v>
                </c:pt>
                <c:pt idx="120960">
                  <c:v>-128.54249999999999</c:v>
                </c:pt>
                <c:pt idx="120961">
                  <c:v>-128.54049999999998</c:v>
                </c:pt>
                <c:pt idx="120962">
                  <c:v>-128.53849999999997</c:v>
                </c:pt>
                <c:pt idx="120963">
                  <c:v>-128.53649999999999</c:v>
                </c:pt>
                <c:pt idx="120964">
                  <c:v>-128.53449999999998</c:v>
                </c:pt>
                <c:pt idx="120965">
                  <c:v>-128.53249999999997</c:v>
                </c:pt>
                <c:pt idx="120966">
                  <c:v>-128.53049999999999</c:v>
                </c:pt>
                <c:pt idx="120967">
                  <c:v>-128.52849999999998</c:v>
                </c:pt>
                <c:pt idx="120968">
                  <c:v>-128.52649999999997</c:v>
                </c:pt>
                <c:pt idx="120969">
                  <c:v>-128.52449999999999</c:v>
                </c:pt>
                <c:pt idx="120970">
                  <c:v>-128.52249999999998</c:v>
                </c:pt>
                <c:pt idx="120971">
                  <c:v>-128.52049999999997</c:v>
                </c:pt>
                <c:pt idx="120972">
                  <c:v>-128.51849999999999</c:v>
                </c:pt>
                <c:pt idx="120973">
                  <c:v>-128.51649999999998</c:v>
                </c:pt>
                <c:pt idx="120974">
                  <c:v>-128.51449999999997</c:v>
                </c:pt>
                <c:pt idx="120975">
                  <c:v>-128.51249999999999</c:v>
                </c:pt>
                <c:pt idx="120976">
                  <c:v>-128.51049999999998</c:v>
                </c:pt>
                <c:pt idx="120977">
                  <c:v>-128.50849999999997</c:v>
                </c:pt>
                <c:pt idx="120978">
                  <c:v>-128.50649999999999</c:v>
                </c:pt>
                <c:pt idx="120979">
                  <c:v>-128.50449999999998</c:v>
                </c:pt>
                <c:pt idx="120980">
                  <c:v>-128.50249999999997</c:v>
                </c:pt>
                <c:pt idx="120981">
                  <c:v>-128.50049999999999</c:v>
                </c:pt>
                <c:pt idx="120982">
                  <c:v>-128.49849999999998</c:v>
                </c:pt>
                <c:pt idx="120983">
                  <c:v>-128.49649999999997</c:v>
                </c:pt>
                <c:pt idx="120984">
                  <c:v>-128.49449999999999</c:v>
                </c:pt>
                <c:pt idx="120985">
                  <c:v>-128.49249999999998</c:v>
                </c:pt>
                <c:pt idx="120986">
                  <c:v>-128.49049999999997</c:v>
                </c:pt>
                <c:pt idx="120987">
                  <c:v>-128.48849999999999</c:v>
                </c:pt>
                <c:pt idx="120988">
                  <c:v>-128.48649999999998</c:v>
                </c:pt>
                <c:pt idx="120989">
                  <c:v>-128.48449999999997</c:v>
                </c:pt>
                <c:pt idx="120990">
                  <c:v>-128.48249999999999</c:v>
                </c:pt>
                <c:pt idx="120991">
                  <c:v>-128.48049999999998</c:v>
                </c:pt>
                <c:pt idx="120992">
                  <c:v>-128.47849999999997</c:v>
                </c:pt>
                <c:pt idx="120993">
                  <c:v>-128.47649999999999</c:v>
                </c:pt>
                <c:pt idx="120994">
                  <c:v>-128.47449999999998</c:v>
                </c:pt>
                <c:pt idx="120995">
                  <c:v>-128.47249999999997</c:v>
                </c:pt>
                <c:pt idx="120996">
                  <c:v>-128.47049999999999</c:v>
                </c:pt>
                <c:pt idx="120997">
                  <c:v>-128.46849999999998</c:v>
                </c:pt>
                <c:pt idx="120998">
                  <c:v>-128.46649999999997</c:v>
                </c:pt>
                <c:pt idx="120999">
                  <c:v>-128.46449999999999</c:v>
                </c:pt>
                <c:pt idx="121000">
                  <c:v>-128.46249999999998</c:v>
                </c:pt>
                <c:pt idx="121001">
                  <c:v>-128.46049999999997</c:v>
                </c:pt>
                <c:pt idx="121002">
                  <c:v>-128.45849999999999</c:v>
                </c:pt>
                <c:pt idx="121003">
                  <c:v>-128.45649999999998</c:v>
                </c:pt>
                <c:pt idx="121004">
                  <c:v>-128.45449999999997</c:v>
                </c:pt>
                <c:pt idx="121005">
                  <c:v>-128.45249999999999</c:v>
                </c:pt>
                <c:pt idx="121006">
                  <c:v>-128.45049999999998</c:v>
                </c:pt>
                <c:pt idx="121007">
                  <c:v>-128.44849999999997</c:v>
                </c:pt>
                <c:pt idx="121008">
                  <c:v>-128.44649999999999</c:v>
                </c:pt>
                <c:pt idx="121009">
                  <c:v>-128.44449999999998</c:v>
                </c:pt>
                <c:pt idx="121010">
                  <c:v>-128.44249999999997</c:v>
                </c:pt>
                <c:pt idx="121011">
                  <c:v>-128.44049999999999</c:v>
                </c:pt>
                <c:pt idx="121012">
                  <c:v>-128.43849999999998</c:v>
                </c:pt>
                <c:pt idx="121013">
                  <c:v>-128.43649999999997</c:v>
                </c:pt>
                <c:pt idx="121014">
                  <c:v>-128.43449999999999</c:v>
                </c:pt>
                <c:pt idx="121015">
                  <c:v>-128.43249999999998</c:v>
                </c:pt>
                <c:pt idx="121016">
                  <c:v>-128.43049999999997</c:v>
                </c:pt>
                <c:pt idx="121017">
                  <c:v>-128.42849999999999</c:v>
                </c:pt>
                <c:pt idx="121018">
                  <c:v>-128.42649999999998</c:v>
                </c:pt>
                <c:pt idx="121019">
                  <c:v>-128.42449999999997</c:v>
                </c:pt>
                <c:pt idx="121020">
                  <c:v>-128.42249999999999</c:v>
                </c:pt>
                <c:pt idx="121021">
                  <c:v>-128.42049999999998</c:v>
                </c:pt>
                <c:pt idx="121022">
                  <c:v>-128.41849999999997</c:v>
                </c:pt>
                <c:pt idx="121023">
                  <c:v>-128.41649999999998</c:v>
                </c:pt>
                <c:pt idx="121024">
                  <c:v>-128.41449999999998</c:v>
                </c:pt>
                <c:pt idx="121025">
                  <c:v>-128.41249999999997</c:v>
                </c:pt>
                <c:pt idx="121026">
                  <c:v>-128.41049999999998</c:v>
                </c:pt>
                <c:pt idx="121027">
                  <c:v>-128.40849999999998</c:v>
                </c:pt>
                <c:pt idx="121028">
                  <c:v>-128.40649999999997</c:v>
                </c:pt>
                <c:pt idx="121029">
                  <c:v>-128.40449999999998</c:v>
                </c:pt>
                <c:pt idx="121030">
                  <c:v>-128.40249999999997</c:v>
                </c:pt>
                <c:pt idx="121031">
                  <c:v>-128.40049999999997</c:v>
                </c:pt>
                <c:pt idx="121032">
                  <c:v>-128.39849999999998</c:v>
                </c:pt>
                <c:pt idx="121033">
                  <c:v>-128.39649999999997</c:v>
                </c:pt>
                <c:pt idx="121034">
                  <c:v>-128.39449999999997</c:v>
                </c:pt>
                <c:pt idx="121035">
                  <c:v>-128.39249999999998</c:v>
                </c:pt>
                <c:pt idx="121036">
                  <c:v>-128.39049999999997</c:v>
                </c:pt>
                <c:pt idx="121037">
                  <c:v>-128.38849999999996</c:v>
                </c:pt>
                <c:pt idx="121038">
                  <c:v>-128.38649999999998</c:v>
                </c:pt>
                <c:pt idx="121039">
                  <c:v>-128.38449999999997</c:v>
                </c:pt>
                <c:pt idx="121040">
                  <c:v>-128.38249999999996</c:v>
                </c:pt>
                <c:pt idx="121041">
                  <c:v>-128.38049999999998</c:v>
                </c:pt>
                <c:pt idx="121042">
                  <c:v>-128.37849999999997</c:v>
                </c:pt>
                <c:pt idx="121043">
                  <c:v>-128.37649999999996</c:v>
                </c:pt>
                <c:pt idx="121044">
                  <c:v>-128.37449999999998</c:v>
                </c:pt>
                <c:pt idx="121045">
                  <c:v>-128.37249999999997</c:v>
                </c:pt>
                <c:pt idx="121046">
                  <c:v>-128.37049999999996</c:v>
                </c:pt>
                <c:pt idx="121047">
                  <c:v>-128.36849999999998</c:v>
                </c:pt>
                <c:pt idx="121048">
                  <c:v>-128.36649999999997</c:v>
                </c:pt>
                <c:pt idx="121049">
                  <c:v>-128.36449999999996</c:v>
                </c:pt>
                <c:pt idx="121050">
                  <c:v>-128.36249999999998</c:v>
                </c:pt>
                <c:pt idx="121051">
                  <c:v>-128.36049999999997</c:v>
                </c:pt>
                <c:pt idx="121052">
                  <c:v>-128.35849999999996</c:v>
                </c:pt>
                <c:pt idx="121053">
                  <c:v>-128.35649999999998</c:v>
                </c:pt>
                <c:pt idx="121054">
                  <c:v>-128.35449999999997</c:v>
                </c:pt>
                <c:pt idx="121055">
                  <c:v>-128.35249999999996</c:v>
                </c:pt>
                <c:pt idx="121056">
                  <c:v>-128.35049999999998</c:v>
                </c:pt>
                <c:pt idx="121057">
                  <c:v>-128.34849999999997</c:v>
                </c:pt>
                <c:pt idx="121058">
                  <c:v>-128.34649999999996</c:v>
                </c:pt>
                <c:pt idx="121059">
                  <c:v>-128.34449999999998</c:v>
                </c:pt>
                <c:pt idx="121060">
                  <c:v>-128.34249999999997</c:v>
                </c:pt>
                <c:pt idx="121061">
                  <c:v>-128.34049999999996</c:v>
                </c:pt>
                <c:pt idx="121062">
                  <c:v>-128.33849999999998</c:v>
                </c:pt>
                <c:pt idx="121063">
                  <c:v>-128.33649999999997</c:v>
                </c:pt>
                <c:pt idx="121064">
                  <c:v>-128.33449999999999</c:v>
                </c:pt>
                <c:pt idx="121065">
                  <c:v>-128.33249999999998</c:v>
                </c:pt>
                <c:pt idx="121066">
                  <c:v>-128.33049999999997</c:v>
                </c:pt>
                <c:pt idx="121067">
                  <c:v>-128.32849999999999</c:v>
                </c:pt>
                <c:pt idx="121068">
                  <c:v>-128.32649999999998</c:v>
                </c:pt>
                <c:pt idx="121069">
                  <c:v>-128.32449999999997</c:v>
                </c:pt>
                <c:pt idx="121070">
                  <c:v>-128.32249999999999</c:v>
                </c:pt>
                <c:pt idx="121071">
                  <c:v>-128.32049999999998</c:v>
                </c:pt>
                <c:pt idx="121072">
                  <c:v>-128.31849999999997</c:v>
                </c:pt>
                <c:pt idx="121073">
                  <c:v>-128.31649999999999</c:v>
                </c:pt>
                <c:pt idx="121074">
                  <c:v>-128.31449999999998</c:v>
                </c:pt>
                <c:pt idx="121075">
                  <c:v>-128.31249999999997</c:v>
                </c:pt>
                <c:pt idx="121076">
                  <c:v>-128.31049999999999</c:v>
                </c:pt>
                <c:pt idx="121077">
                  <c:v>-128.30849999999998</c:v>
                </c:pt>
                <c:pt idx="121078">
                  <c:v>-128.30649999999997</c:v>
                </c:pt>
                <c:pt idx="121079">
                  <c:v>-128.30449999999999</c:v>
                </c:pt>
                <c:pt idx="121080">
                  <c:v>-128.30249999999998</c:v>
                </c:pt>
                <c:pt idx="121081">
                  <c:v>-128.30049999999997</c:v>
                </c:pt>
                <c:pt idx="121082">
                  <c:v>-128.29849999999999</c:v>
                </c:pt>
                <c:pt idx="121083">
                  <c:v>-128.29649999999998</c:v>
                </c:pt>
                <c:pt idx="121084">
                  <c:v>-128.29449999999997</c:v>
                </c:pt>
                <c:pt idx="121085">
                  <c:v>-128.29249999999999</c:v>
                </c:pt>
                <c:pt idx="121086">
                  <c:v>-128.29049999999998</c:v>
                </c:pt>
                <c:pt idx="121087">
                  <c:v>-128.28849999999997</c:v>
                </c:pt>
                <c:pt idx="121088">
                  <c:v>-128.28649999999999</c:v>
                </c:pt>
                <c:pt idx="121089">
                  <c:v>-128.28449999999998</c:v>
                </c:pt>
                <c:pt idx="121090">
                  <c:v>-128.28249999999997</c:v>
                </c:pt>
                <c:pt idx="121091">
                  <c:v>-128.28049999999999</c:v>
                </c:pt>
                <c:pt idx="121092">
                  <c:v>-128.27849999999998</c:v>
                </c:pt>
                <c:pt idx="121093">
                  <c:v>-128.27649999999997</c:v>
                </c:pt>
                <c:pt idx="121094">
                  <c:v>-128.27449999999999</c:v>
                </c:pt>
                <c:pt idx="121095">
                  <c:v>-128.27249999999998</c:v>
                </c:pt>
                <c:pt idx="121096">
                  <c:v>-128.27049999999997</c:v>
                </c:pt>
                <c:pt idx="121097">
                  <c:v>-128.26849999999999</c:v>
                </c:pt>
                <c:pt idx="121098">
                  <c:v>-128.26649999999998</c:v>
                </c:pt>
                <c:pt idx="121099">
                  <c:v>-128.26449999999997</c:v>
                </c:pt>
                <c:pt idx="121100">
                  <c:v>-128.26249999999999</c:v>
                </c:pt>
                <c:pt idx="121101">
                  <c:v>-128.26049999999998</c:v>
                </c:pt>
                <c:pt idx="121102">
                  <c:v>-128.25849999999997</c:v>
                </c:pt>
                <c:pt idx="121103">
                  <c:v>-128.25649999999999</c:v>
                </c:pt>
                <c:pt idx="121104">
                  <c:v>-128.25449999999998</c:v>
                </c:pt>
                <c:pt idx="121105">
                  <c:v>-128.25249999999997</c:v>
                </c:pt>
                <c:pt idx="121106">
                  <c:v>-128.25049999999999</c:v>
                </c:pt>
                <c:pt idx="121107">
                  <c:v>-128.24849999999998</c:v>
                </c:pt>
                <c:pt idx="121108">
                  <c:v>-128.24649999999997</c:v>
                </c:pt>
                <c:pt idx="121109">
                  <c:v>-128.24449999999999</c:v>
                </c:pt>
                <c:pt idx="121110">
                  <c:v>-128.24249999999998</c:v>
                </c:pt>
                <c:pt idx="121111">
                  <c:v>-128.24049999999997</c:v>
                </c:pt>
                <c:pt idx="121112">
                  <c:v>-128.23849999999999</c:v>
                </c:pt>
                <c:pt idx="121113">
                  <c:v>-128.23649999999998</c:v>
                </c:pt>
                <c:pt idx="121114">
                  <c:v>-128.23449999999997</c:v>
                </c:pt>
                <c:pt idx="121115">
                  <c:v>-128.23249999999999</c:v>
                </c:pt>
                <c:pt idx="121116">
                  <c:v>-128.23049999999998</c:v>
                </c:pt>
                <c:pt idx="121117">
                  <c:v>-128.22849999999997</c:v>
                </c:pt>
                <c:pt idx="121118">
                  <c:v>-128.22649999999999</c:v>
                </c:pt>
                <c:pt idx="121119">
                  <c:v>-128.22449999999998</c:v>
                </c:pt>
                <c:pt idx="121120">
                  <c:v>-128.22249999999997</c:v>
                </c:pt>
                <c:pt idx="121121">
                  <c:v>-128.22049999999999</c:v>
                </c:pt>
                <c:pt idx="121122">
                  <c:v>-128.21849999999998</c:v>
                </c:pt>
                <c:pt idx="121123">
                  <c:v>-128.21649999999997</c:v>
                </c:pt>
                <c:pt idx="121124">
                  <c:v>-128.21449999999999</c:v>
                </c:pt>
                <c:pt idx="121125">
                  <c:v>-128.21249999999998</c:v>
                </c:pt>
                <c:pt idx="121126">
                  <c:v>-128.21049999999997</c:v>
                </c:pt>
                <c:pt idx="121127">
                  <c:v>-128.20849999999999</c:v>
                </c:pt>
                <c:pt idx="121128">
                  <c:v>-128.20649999999998</c:v>
                </c:pt>
                <c:pt idx="121129">
                  <c:v>-128.20449999999997</c:v>
                </c:pt>
                <c:pt idx="121130">
                  <c:v>-128.20249999999999</c:v>
                </c:pt>
                <c:pt idx="121131">
                  <c:v>-128.20049999999998</c:v>
                </c:pt>
                <c:pt idx="121132">
                  <c:v>-128.19849999999997</c:v>
                </c:pt>
                <c:pt idx="121133">
                  <c:v>-128.19649999999999</c:v>
                </c:pt>
                <c:pt idx="121134">
                  <c:v>-128.19449999999998</c:v>
                </c:pt>
                <c:pt idx="121135">
                  <c:v>-128.19249999999997</c:v>
                </c:pt>
                <c:pt idx="121136">
                  <c:v>-128.19049999999999</c:v>
                </c:pt>
                <c:pt idx="121137">
                  <c:v>-128.18849999999998</c:v>
                </c:pt>
                <c:pt idx="121138">
                  <c:v>-128.18649999999997</c:v>
                </c:pt>
                <c:pt idx="121139">
                  <c:v>-128.18449999999999</c:v>
                </c:pt>
                <c:pt idx="121140">
                  <c:v>-128.18249999999998</c:v>
                </c:pt>
                <c:pt idx="121141">
                  <c:v>-128.18049999999997</c:v>
                </c:pt>
                <c:pt idx="121142">
                  <c:v>-128.17849999999999</c:v>
                </c:pt>
                <c:pt idx="121143">
                  <c:v>-128.17649999999998</c:v>
                </c:pt>
                <c:pt idx="121144">
                  <c:v>-128.17449999999997</c:v>
                </c:pt>
                <c:pt idx="121145">
                  <c:v>-128.17249999999999</c:v>
                </c:pt>
                <c:pt idx="121146">
                  <c:v>-128.17049999999998</c:v>
                </c:pt>
                <c:pt idx="121147">
                  <c:v>-128.16849999999997</c:v>
                </c:pt>
                <c:pt idx="121148">
                  <c:v>-128.16649999999998</c:v>
                </c:pt>
                <c:pt idx="121149">
                  <c:v>-128.16449999999998</c:v>
                </c:pt>
                <c:pt idx="121150">
                  <c:v>-128.16249999999997</c:v>
                </c:pt>
                <c:pt idx="121151">
                  <c:v>-128.16049999999998</c:v>
                </c:pt>
                <c:pt idx="121152">
                  <c:v>-128.15849999999998</c:v>
                </c:pt>
                <c:pt idx="121153">
                  <c:v>-128.15649999999997</c:v>
                </c:pt>
                <c:pt idx="121154">
                  <c:v>-128.15449999999998</c:v>
                </c:pt>
                <c:pt idx="121155">
                  <c:v>-128.15249999999997</c:v>
                </c:pt>
                <c:pt idx="121156">
                  <c:v>-128.15049999999997</c:v>
                </c:pt>
                <c:pt idx="121157">
                  <c:v>-128.14849999999998</c:v>
                </c:pt>
                <c:pt idx="121158">
                  <c:v>-128.14649999999997</c:v>
                </c:pt>
                <c:pt idx="121159">
                  <c:v>-128.14449999999997</c:v>
                </c:pt>
                <c:pt idx="121160">
                  <c:v>-128.14249999999998</c:v>
                </c:pt>
                <c:pt idx="121161">
                  <c:v>-128.14049999999997</c:v>
                </c:pt>
                <c:pt idx="121162">
                  <c:v>-128.13849999999996</c:v>
                </c:pt>
                <c:pt idx="121163">
                  <c:v>-128.13649999999998</c:v>
                </c:pt>
                <c:pt idx="121164">
                  <c:v>-128.13449999999997</c:v>
                </c:pt>
                <c:pt idx="121165">
                  <c:v>-128.13249999999996</c:v>
                </c:pt>
                <c:pt idx="121166">
                  <c:v>-128.13049999999998</c:v>
                </c:pt>
                <c:pt idx="121167">
                  <c:v>-128.12849999999997</c:v>
                </c:pt>
                <c:pt idx="121168">
                  <c:v>-128.12649999999996</c:v>
                </c:pt>
                <c:pt idx="121169">
                  <c:v>-128.12449999999998</c:v>
                </c:pt>
                <c:pt idx="121170">
                  <c:v>-128.12249999999997</c:v>
                </c:pt>
                <c:pt idx="121171">
                  <c:v>-128.12049999999996</c:v>
                </c:pt>
                <c:pt idx="121172">
                  <c:v>-128.11849999999998</c:v>
                </c:pt>
                <c:pt idx="121173">
                  <c:v>-128.11649999999997</c:v>
                </c:pt>
                <c:pt idx="121174">
                  <c:v>-128.11449999999996</c:v>
                </c:pt>
                <c:pt idx="121175">
                  <c:v>-128.11249999999998</c:v>
                </c:pt>
                <c:pt idx="121176">
                  <c:v>-128.11049999999997</c:v>
                </c:pt>
                <c:pt idx="121177">
                  <c:v>-128.10849999999996</c:v>
                </c:pt>
                <c:pt idx="121178">
                  <c:v>-128.10649999999998</c:v>
                </c:pt>
                <c:pt idx="121179">
                  <c:v>-128.10449999999997</c:v>
                </c:pt>
                <c:pt idx="121180">
                  <c:v>-128.10249999999996</c:v>
                </c:pt>
                <c:pt idx="121181">
                  <c:v>-128.10049999999998</c:v>
                </c:pt>
                <c:pt idx="121182">
                  <c:v>-128.09849999999997</c:v>
                </c:pt>
                <c:pt idx="121183">
                  <c:v>-128.09649999999996</c:v>
                </c:pt>
                <c:pt idx="121184">
                  <c:v>-128.09449999999998</c:v>
                </c:pt>
                <c:pt idx="121185">
                  <c:v>-128.09249999999997</c:v>
                </c:pt>
                <c:pt idx="121186">
                  <c:v>-128.09049999999996</c:v>
                </c:pt>
                <c:pt idx="121187">
                  <c:v>-128.08849999999998</c:v>
                </c:pt>
                <c:pt idx="121188">
                  <c:v>-128.08649999999997</c:v>
                </c:pt>
                <c:pt idx="121189">
                  <c:v>-128.08449999999999</c:v>
                </c:pt>
                <c:pt idx="121190">
                  <c:v>-128.08249999999998</c:v>
                </c:pt>
                <c:pt idx="121191">
                  <c:v>-128.08049999999997</c:v>
                </c:pt>
                <c:pt idx="121192">
                  <c:v>-128.07849999999999</c:v>
                </c:pt>
                <c:pt idx="121193">
                  <c:v>-128.07649999999998</c:v>
                </c:pt>
                <c:pt idx="121194">
                  <c:v>-128.07449999999997</c:v>
                </c:pt>
                <c:pt idx="121195">
                  <c:v>-128.07249999999999</c:v>
                </c:pt>
                <c:pt idx="121196">
                  <c:v>-128.07049999999998</c:v>
                </c:pt>
                <c:pt idx="121197">
                  <c:v>-128.06849999999997</c:v>
                </c:pt>
                <c:pt idx="121198">
                  <c:v>-128.06649999999999</c:v>
                </c:pt>
                <c:pt idx="121199">
                  <c:v>-128.06449999999998</c:v>
                </c:pt>
                <c:pt idx="121200">
                  <c:v>-128.06249999999997</c:v>
                </c:pt>
                <c:pt idx="121201">
                  <c:v>-128.06049999999999</c:v>
                </c:pt>
                <c:pt idx="121202">
                  <c:v>-128.05849999999998</c:v>
                </c:pt>
                <c:pt idx="121203">
                  <c:v>-128.05649999999997</c:v>
                </c:pt>
                <c:pt idx="121204">
                  <c:v>-128.05449999999999</c:v>
                </c:pt>
                <c:pt idx="121205">
                  <c:v>-128.05249999999998</c:v>
                </c:pt>
                <c:pt idx="121206">
                  <c:v>-128.05049999999997</c:v>
                </c:pt>
                <c:pt idx="121207">
                  <c:v>-128.04849999999999</c:v>
                </c:pt>
                <c:pt idx="121208">
                  <c:v>-128.04649999999998</c:v>
                </c:pt>
                <c:pt idx="121209">
                  <c:v>-128.04449999999997</c:v>
                </c:pt>
                <c:pt idx="121210">
                  <c:v>-128.04249999999999</c:v>
                </c:pt>
                <c:pt idx="121211">
                  <c:v>-128.04049999999998</c:v>
                </c:pt>
                <c:pt idx="121212">
                  <c:v>-128.03849999999997</c:v>
                </c:pt>
                <c:pt idx="121213">
                  <c:v>-128.03649999999999</c:v>
                </c:pt>
                <c:pt idx="121214">
                  <c:v>-128.03449999999998</c:v>
                </c:pt>
                <c:pt idx="121215">
                  <c:v>-128.03249999999997</c:v>
                </c:pt>
                <c:pt idx="121216">
                  <c:v>-128.03049999999999</c:v>
                </c:pt>
                <c:pt idx="121217">
                  <c:v>-128.02849999999998</c:v>
                </c:pt>
                <c:pt idx="121218">
                  <c:v>-128.02649999999997</c:v>
                </c:pt>
                <c:pt idx="121219">
                  <c:v>-128.02449999999999</c:v>
                </c:pt>
                <c:pt idx="121220">
                  <c:v>-128.02249999999998</c:v>
                </c:pt>
                <c:pt idx="121221">
                  <c:v>-128.02049999999997</c:v>
                </c:pt>
                <c:pt idx="121222">
                  <c:v>-128.01849999999999</c:v>
                </c:pt>
                <c:pt idx="121223">
                  <c:v>-128.01649999999998</c:v>
                </c:pt>
                <c:pt idx="121224">
                  <c:v>-128.01449999999997</c:v>
                </c:pt>
                <c:pt idx="121225">
                  <c:v>-128.01249999999999</c:v>
                </c:pt>
                <c:pt idx="121226">
                  <c:v>-128.01049999999998</c:v>
                </c:pt>
                <c:pt idx="121227">
                  <c:v>-128.00849999999997</c:v>
                </c:pt>
                <c:pt idx="121228">
                  <c:v>-128.00649999999999</c:v>
                </c:pt>
                <c:pt idx="121229">
                  <c:v>-128.00449999999998</c:v>
                </c:pt>
                <c:pt idx="121230">
                  <c:v>-128.00249999999997</c:v>
                </c:pt>
                <c:pt idx="121231">
                  <c:v>-128.00049999999999</c:v>
                </c:pt>
                <c:pt idx="121232">
                  <c:v>-127.99849999999998</c:v>
                </c:pt>
                <c:pt idx="121233">
                  <c:v>-127.99649999999997</c:v>
                </c:pt>
                <c:pt idx="121234">
                  <c:v>-127.99449999999999</c:v>
                </c:pt>
                <c:pt idx="121235">
                  <c:v>-127.99249999999998</c:v>
                </c:pt>
                <c:pt idx="121236">
                  <c:v>-127.99049999999997</c:v>
                </c:pt>
                <c:pt idx="121237">
                  <c:v>-127.98849999999999</c:v>
                </c:pt>
                <c:pt idx="121238">
                  <c:v>-127.98649999999998</c:v>
                </c:pt>
                <c:pt idx="121239">
                  <c:v>-127.98449999999997</c:v>
                </c:pt>
                <c:pt idx="121240">
                  <c:v>-127.98249999999999</c:v>
                </c:pt>
                <c:pt idx="121241">
                  <c:v>-127.98049999999998</c:v>
                </c:pt>
                <c:pt idx="121242">
                  <c:v>-127.97849999999997</c:v>
                </c:pt>
                <c:pt idx="121243">
                  <c:v>-127.97649999999999</c:v>
                </c:pt>
                <c:pt idx="121244">
                  <c:v>-127.97449999999998</c:v>
                </c:pt>
                <c:pt idx="121245">
                  <c:v>-127.97249999999997</c:v>
                </c:pt>
                <c:pt idx="121246">
                  <c:v>-127.97049999999999</c:v>
                </c:pt>
                <c:pt idx="121247">
                  <c:v>-127.96849999999998</c:v>
                </c:pt>
                <c:pt idx="121248">
                  <c:v>-127.96649999999997</c:v>
                </c:pt>
                <c:pt idx="121249">
                  <c:v>-127.96449999999999</c:v>
                </c:pt>
                <c:pt idx="121250">
                  <c:v>-127.96249999999998</c:v>
                </c:pt>
                <c:pt idx="121251">
                  <c:v>-127.96049999999997</c:v>
                </c:pt>
                <c:pt idx="121252">
                  <c:v>-127.95849999999999</c:v>
                </c:pt>
                <c:pt idx="121253">
                  <c:v>-127.95649999999998</c:v>
                </c:pt>
                <c:pt idx="121254">
                  <c:v>-127.95449999999997</c:v>
                </c:pt>
                <c:pt idx="121255">
                  <c:v>-127.95249999999999</c:v>
                </c:pt>
                <c:pt idx="121256">
                  <c:v>-127.95049999999998</c:v>
                </c:pt>
                <c:pt idx="121257">
                  <c:v>-127.94849999999997</c:v>
                </c:pt>
                <c:pt idx="121258">
                  <c:v>-127.94649999999999</c:v>
                </c:pt>
                <c:pt idx="121259">
                  <c:v>-127.94449999999998</c:v>
                </c:pt>
                <c:pt idx="121260">
                  <c:v>-127.94249999999997</c:v>
                </c:pt>
                <c:pt idx="121261">
                  <c:v>-127.94049999999999</c:v>
                </c:pt>
                <c:pt idx="121262">
                  <c:v>-127.93849999999998</c:v>
                </c:pt>
                <c:pt idx="121263">
                  <c:v>-127.93649999999997</c:v>
                </c:pt>
                <c:pt idx="121264">
                  <c:v>-127.93449999999999</c:v>
                </c:pt>
                <c:pt idx="121265">
                  <c:v>-127.93249999999998</c:v>
                </c:pt>
                <c:pt idx="121266">
                  <c:v>-127.93049999999997</c:v>
                </c:pt>
                <c:pt idx="121267">
                  <c:v>-127.92849999999999</c:v>
                </c:pt>
                <c:pt idx="121268">
                  <c:v>-127.92649999999998</c:v>
                </c:pt>
                <c:pt idx="121269">
                  <c:v>-127.92449999999997</c:v>
                </c:pt>
                <c:pt idx="121270">
                  <c:v>-127.92249999999999</c:v>
                </c:pt>
                <c:pt idx="121271">
                  <c:v>-127.92049999999998</c:v>
                </c:pt>
                <c:pt idx="121272">
                  <c:v>-127.91849999999997</c:v>
                </c:pt>
                <c:pt idx="121273">
                  <c:v>-127.91649999999998</c:v>
                </c:pt>
                <c:pt idx="121274">
                  <c:v>-127.91449999999998</c:v>
                </c:pt>
                <c:pt idx="121275">
                  <c:v>-127.91249999999997</c:v>
                </c:pt>
                <c:pt idx="121276">
                  <c:v>-127.91049999999998</c:v>
                </c:pt>
                <c:pt idx="121277">
                  <c:v>-127.90849999999998</c:v>
                </c:pt>
                <c:pt idx="121278">
                  <c:v>-127.90649999999997</c:v>
                </c:pt>
                <c:pt idx="121279">
                  <c:v>-127.90449999999998</c:v>
                </c:pt>
                <c:pt idx="121280">
                  <c:v>-127.90249999999997</c:v>
                </c:pt>
                <c:pt idx="121281">
                  <c:v>-127.90049999999997</c:v>
                </c:pt>
                <c:pt idx="121282">
                  <c:v>-127.89849999999998</c:v>
                </c:pt>
                <c:pt idx="121283">
                  <c:v>-127.89649999999997</c:v>
                </c:pt>
                <c:pt idx="121284">
                  <c:v>-127.89449999999997</c:v>
                </c:pt>
                <c:pt idx="121285">
                  <c:v>-127.89249999999998</c:v>
                </c:pt>
                <c:pt idx="121286">
                  <c:v>-127.89049999999997</c:v>
                </c:pt>
                <c:pt idx="121287">
                  <c:v>-127.88849999999996</c:v>
                </c:pt>
                <c:pt idx="121288">
                  <c:v>-127.88649999999998</c:v>
                </c:pt>
                <c:pt idx="121289">
                  <c:v>-127.88449999999997</c:v>
                </c:pt>
                <c:pt idx="121290">
                  <c:v>-127.88249999999996</c:v>
                </c:pt>
                <c:pt idx="121291">
                  <c:v>-127.88049999999998</c:v>
                </c:pt>
                <c:pt idx="121292">
                  <c:v>-127.87849999999997</c:v>
                </c:pt>
                <c:pt idx="121293">
                  <c:v>-127.87649999999996</c:v>
                </c:pt>
                <c:pt idx="121294">
                  <c:v>-127.87449999999998</c:v>
                </c:pt>
                <c:pt idx="121295">
                  <c:v>-127.87249999999997</c:v>
                </c:pt>
                <c:pt idx="121296">
                  <c:v>-127.87049999999996</c:v>
                </c:pt>
                <c:pt idx="121297">
                  <c:v>-127.86849999999998</c:v>
                </c:pt>
                <c:pt idx="121298">
                  <c:v>-127.86649999999997</c:v>
                </c:pt>
                <c:pt idx="121299">
                  <c:v>-127.86449999999996</c:v>
                </c:pt>
                <c:pt idx="121300">
                  <c:v>-127.86249999999998</c:v>
                </c:pt>
                <c:pt idx="121301">
                  <c:v>-127.86049999999997</c:v>
                </c:pt>
                <c:pt idx="121302">
                  <c:v>-127.85849999999996</c:v>
                </c:pt>
                <c:pt idx="121303">
                  <c:v>-127.85649999999998</c:v>
                </c:pt>
                <c:pt idx="121304">
                  <c:v>-127.85449999999997</c:v>
                </c:pt>
                <c:pt idx="121305">
                  <c:v>-127.85249999999996</c:v>
                </c:pt>
                <c:pt idx="121306">
                  <c:v>-127.85049999999998</c:v>
                </c:pt>
                <c:pt idx="121307">
                  <c:v>-127.84849999999997</c:v>
                </c:pt>
                <c:pt idx="121308">
                  <c:v>-127.84649999999996</c:v>
                </c:pt>
                <c:pt idx="121309">
                  <c:v>-127.84449999999998</c:v>
                </c:pt>
                <c:pt idx="121310">
                  <c:v>-127.84249999999997</c:v>
                </c:pt>
                <c:pt idx="121311">
                  <c:v>-127.84049999999996</c:v>
                </c:pt>
                <c:pt idx="121312">
                  <c:v>-127.83849999999998</c:v>
                </c:pt>
                <c:pt idx="121313">
                  <c:v>-127.83649999999997</c:v>
                </c:pt>
                <c:pt idx="121314">
                  <c:v>-127.83449999999999</c:v>
                </c:pt>
                <c:pt idx="121315">
                  <c:v>-127.83249999999998</c:v>
                </c:pt>
                <c:pt idx="121316">
                  <c:v>-127.83049999999997</c:v>
                </c:pt>
                <c:pt idx="121317">
                  <c:v>-127.82849999999999</c:v>
                </c:pt>
                <c:pt idx="121318">
                  <c:v>-127.82649999999998</c:v>
                </c:pt>
                <c:pt idx="121319">
                  <c:v>-127.82449999999997</c:v>
                </c:pt>
                <c:pt idx="121320">
                  <c:v>-127.82249999999999</c:v>
                </c:pt>
                <c:pt idx="121321">
                  <c:v>-127.82049999999998</c:v>
                </c:pt>
                <c:pt idx="121322">
                  <c:v>-127.81849999999997</c:v>
                </c:pt>
                <c:pt idx="121323">
                  <c:v>-127.81649999999999</c:v>
                </c:pt>
                <c:pt idx="121324">
                  <c:v>-127.81449999999998</c:v>
                </c:pt>
                <c:pt idx="121325">
                  <c:v>-127.81249999999997</c:v>
                </c:pt>
                <c:pt idx="121326">
                  <c:v>-127.81049999999999</c:v>
                </c:pt>
                <c:pt idx="121327">
                  <c:v>-127.80849999999998</c:v>
                </c:pt>
                <c:pt idx="121328">
                  <c:v>-127.80649999999997</c:v>
                </c:pt>
                <c:pt idx="121329">
                  <c:v>-127.80449999999999</c:v>
                </c:pt>
                <c:pt idx="121330">
                  <c:v>-127.80249999999998</c:v>
                </c:pt>
                <c:pt idx="121331">
                  <c:v>-127.80049999999997</c:v>
                </c:pt>
                <c:pt idx="121332">
                  <c:v>-127.79849999999999</c:v>
                </c:pt>
                <c:pt idx="121333">
                  <c:v>-127.79649999999998</c:v>
                </c:pt>
                <c:pt idx="121334">
                  <c:v>-127.79449999999997</c:v>
                </c:pt>
                <c:pt idx="121335">
                  <c:v>-127.79249999999999</c:v>
                </c:pt>
                <c:pt idx="121336">
                  <c:v>-127.79049999999998</c:v>
                </c:pt>
                <c:pt idx="121337">
                  <c:v>-127.78849999999997</c:v>
                </c:pt>
                <c:pt idx="121338">
                  <c:v>-127.78649999999999</c:v>
                </c:pt>
                <c:pt idx="121339">
                  <c:v>-127.78449999999998</c:v>
                </c:pt>
                <c:pt idx="121340">
                  <c:v>-127.78249999999997</c:v>
                </c:pt>
                <c:pt idx="121341">
                  <c:v>-127.78049999999999</c:v>
                </c:pt>
                <c:pt idx="121342">
                  <c:v>-127.77849999999998</c:v>
                </c:pt>
                <c:pt idx="121343">
                  <c:v>-127.77649999999997</c:v>
                </c:pt>
                <c:pt idx="121344">
                  <c:v>-127.77449999999999</c:v>
                </c:pt>
                <c:pt idx="121345">
                  <c:v>-127.77249999999998</c:v>
                </c:pt>
                <c:pt idx="121346">
                  <c:v>-127.77049999999997</c:v>
                </c:pt>
                <c:pt idx="121347">
                  <c:v>-127.76849999999999</c:v>
                </c:pt>
                <c:pt idx="121348">
                  <c:v>-127.76649999999998</c:v>
                </c:pt>
                <c:pt idx="121349">
                  <c:v>-127.76449999999997</c:v>
                </c:pt>
                <c:pt idx="121350">
                  <c:v>-127.76249999999999</c:v>
                </c:pt>
                <c:pt idx="121351">
                  <c:v>-127.76049999999998</c:v>
                </c:pt>
                <c:pt idx="121352">
                  <c:v>-127.75849999999997</c:v>
                </c:pt>
                <c:pt idx="121353">
                  <c:v>-127.75649999999999</c:v>
                </c:pt>
                <c:pt idx="121354">
                  <c:v>-127.75449999999998</c:v>
                </c:pt>
                <c:pt idx="121355">
                  <c:v>-127.75249999999997</c:v>
                </c:pt>
                <c:pt idx="121356">
                  <c:v>-127.75049999999999</c:v>
                </c:pt>
                <c:pt idx="121357">
                  <c:v>-127.74849999999998</c:v>
                </c:pt>
                <c:pt idx="121358">
                  <c:v>-127.74649999999997</c:v>
                </c:pt>
                <c:pt idx="121359">
                  <c:v>-127.74449999999999</c:v>
                </c:pt>
                <c:pt idx="121360">
                  <c:v>-127.74249999999998</c:v>
                </c:pt>
                <c:pt idx="121361">
                  <c:v>-127.74049999999997</c:v>
                </c:pt>
                <c:pt idx="121362">
                  <c:v>-127.73849999999999</c:v>
                </c:pt>
                <c:pt idx="121363">
                  <c:v>-127.73649999999998</c:v>
                </c:pt>
                <c:pt idx="121364">
                  <c:v>-127.73449999999997</c:v>
                </c:pt>
                <c:pt idx="121365">
                  <c:v>-127.73249999999999</c:v>
                </c:pt>
                <c:pt idx="121366">
                  <c:v>-127.73049999999998</c:v>
                </c:pt>
                <c:pt idx="121367">
                  <c:v>-127.72849999999997</c:v>
                </c:pt>
                <c:pt idx="121368">
                  <c:v>-127.72649999999999</c:v>
                </c:pt>
                <c:pt idx="121369">
                  <c:v>-127.72449999999998</c:v>
                </c:pt>
                <c:pt idx="121370">
                  <c:v>-127.72249999999997</c:v>
                </c:pt>
                <c:pt idx="121371">
                  <c:v>-127.72049999999999</c:v>
                </c:pt>
                <c:pt idx="121372">
                  <c:v>-127.71849999999998</c:v>
                </c:pt>
                <c:pt idx="121373">
                  <c:v>-127.71649999999997</c:v>
                </c:pt>
                <c:pt idx="121374">
                  <c:v>-127.71449999999999</c:v>
                </c:pt>
                <c:pt idx="121375">
                  <c:v>-127.71249999999998</c:v>
                </c:pt>
                <c:pt idx="121376">
                  <c:v>-127.71049999999997</c:v>
                </c:pt>
                <c:pt idx="121377">
                  <c:v>-127.70849999999999</c:v>
                </c:pt>
                <c:pt idx="121378">
                  <c:v>-127.70649999999998</c:v>
                </c:pt>
                <c:pt idx="121379">
                  <c:v>-127.70449999999997</c:v>
                </c:pt>
                <c:pt idx="121380">
                  <c:v>-127.70249999999999</c:v>
                </c:pt>
                <c:pt idx="121381">
                  <c:v>-127.70049999999998</c:v>
                </c:pt>
                <c:pt idx="121382">
                  <c:v>-127.69849999999997</c:v>
                </c:pt>
                <c:pt idx="121383">
                  <c:v>-127.69649999999999</c:v>
                </c:pt>
                <c:pt idx="121384">
                  <c:v>-127.69449999999998</c:v>
                </c:pt>
                <c:pt idx="121385">
                  <c:v>-127.69249999999997</c:v>
                </c:pt>
                <c:pt idx="121386">
                  <c:v>-127.69049999999999</c:v>
                </c:pt>
                <c:pt idx="121387">
                  <c:v>-127.68849999999998</c:v>
                </c:pt>
                <c:pt idx="121388">
                  <c:v>-127.68649999999997</c:v>
                </c:pt>
                <c:pt idx="121389">
                  <c:v>-127.68449999999999</c:v>
                </c:pt>
                <c:pt idx="121390">
                  <c:v>-127.68249999999998</c:v>
                </c:pt>
                <c:pt idx="121391">
                  <c:v>-127.68049999999997</c:v>
                </c:pt>
                <c:pt idx="121392">
                  <c:v>-127.67849999999999</c:v>
                </c:pt>
                <c:pt idx="121393">
                  <c:v>-127.67649999999998</c:v>
                </c:pt>
                <c:pt idx="121394">
                  <c:v>-127.67449999999997</c:v>
                </c:pt>
                <c:pt idx="121395">
                  <c:v>-127.67249999999999</c:v>
                </c:pt>
                <c:pt idx="121396">
                  <c:v>-127.67049999999998</c:v>
                </c:pt>
                <c:pt idx="121397">
                  <c:v>-127.66849999999997</c:v>
                </c:pt>
                <c:pt idx="121398">
                  <c:v>-127.66649999999998</c:v>
                </c:pt>
                <c:pt idx="121399">
                  <c:v>-127.66449999999998</c:v>
                </c:pt>
                <c:pt idx="121400">
                  <c:v>-127.66249999999997</c:v>
                </c:pt>
                <c:pt idx="121401">
                  <c:v>-127.66049999999998</c:v>
                </c:pt>
                <c:pt idx="121402">
                  <c:v>-127.65849999999998</c:v>
                </c:pt>
                <c:pt idx="121403">
                  <c:v>-127.65649999999997</c:v>
                </c:pt>
                <c:pt idx="121404">
                  <c:v>-127.65449999999998</c:v>
                </c:pt>
                <c:pt idx="121405">
                  <c:v>-127.65249999999997</c:v>
                </c:pt>
                <c:pt idx="121406">
                  <c:v>-127.65049999999997</c:v>
                </c:pt>
                <c:pt idx="121407">
                  <c:v>-127.64849999999998</c:v>
                </c:pt>
                <c:pt idx="121408">
                  <c:v>-127.64649999999997</c:v>
                </c:pt>
                <c:pt idx="121409">
                  <c:v>-127.64449999999997</c:v>
                </c:pt>
                <c:pt idx="121410">
                  <c:v>-127.64249999999998</c:v>
                </c:pt>
                <c:pt idx="121411">
                  <c:v>-127.64049999999997</c:v>
                </c:pt>
                <c:pt idx="121412">
                  <c:v>-127.63849999999996</c:v>
                </c:pt>
                <c:pt idx="121413">
                  <c:v>-127.63649999999998</c:v>
                </c:pt>
                <c:pt idx="121414">
                  <c:v>-127.63449999999997</c:v>
                </c:pt>
                <c:pt idx="121415">
                  <c:v>-127.63249999999996</c:v>
                </c:pt>
                <c:pt idx="121416">
                  <c:v>-127.63049999999998</c:v>
                </c:pt>
                <c:pt idx="121417">
                  <c:v>-127.62849999999997</c:v>
                </c:pt>
                <c:pt idx="121418">
                  <c:v>-127.62649999999996</c:v>
                </c:pt>
                <c:pt idx="121419">
                  <c:v>-127.62449999999998</c:v>
                </c:pt>
                <c:pt idx="121420">
                  <c:v>-127.62249999999997</c:v>
                </c:pt>
                <c:pt idx="121421">
                  <c:v>-127.62049999999996</c:v>
                </c:pt>
                <c:pt idx="121422">
                  <c:v>-127.61849999999998</c:v>
                </c:pt>
                <c:pt idx="121423">
                  <c:v>-127.61649999999997</c:v>
                </c:pt>
                <c:pt idx="121424">
                  <c:v>-127.61449999999996</c:v>
                </c:pt>
                <c:pt idx="121425">
                  <c:v>-127.61249999999998</c:v>
                </c:pt>
                <c:pt idx="121426">
                  <c:v>-127.61049999999997</c:v>
                </c:pt>
                <c:pt idx="121427">
                  <c:v>-127.60849999999996</c:v>
                </c:pt>
                <c:pt idx="121428">
                  <c:v>-127.60649999999998</c:v>
                </c:pt>
                <c:pt idx="121429">
                  <c:v>-127.60449999999997</c:v>
                </c:pt>
                <c:pt idx="121430">
                  <c:v>-127.60249999999996</c:v>
                </c:pt>
                <c:pt idx="121431">
                  <c:v>-127.60049999999998</c:v>
                </c:pt>
                <c:pt idx="121432">
                  <c:v>-127.59849999999997</c:v>
                </c:pt>
                <c:pt idx="121433">
                  <c:v>-127.59649999999996</c:v>
                </c:pt>
                <c:pt idx="121434">
                  <c:v>-127.59449999999998</c:v>
                </c:pt>
                <c:pt idx="121435">
                  <c:v>-127.59249999999997</c:v>
                </c:pt>
                <c:pt idx="121436">
                  <c:v>-127.59049999999996</c:v>
                </c:pt>
                <c:pt idx="121437">
                  <c:v>-127.58849999999998</c:v>
                </c:pt>
                <c:pt idx="121438">
                  <c:v>-127.58649999999997</c:v>
                </c:pt>
                <c:pt idx="121439">
                  <c:v>-127.58449999999999</c:v>
                </c:pt>
                <c:pt idx="121440">
                  <c:v>-127.58249999999998</c:v>
                </c:pt>
                <c:pt idx="121441">
                  <c:v>-127.58049999999997</c:v>
                </c:pt>
                <c:pt idx="121442">
                  <c:v>-127.57849999999999</c:v>
                </c:pt>
                <c:pt idx="121443">
                  <c:v>-127.57649999999998</c:v>
                </c:pt>
                <c:pt idx="121444">
                  <c:v>-127.57449999999997</c:v>
                </c:pt>
                <c:pt idx="121445">
                  <c:v>-127.57249999999999</c:v>
                </c:pt>
                <c:pt idx="121446">
                  <c:v>-127.57049999999998</c:v>
                </c:pt>
                <c:pt idx="121447">
                  <c:v>-127.56849999999997</c:v>
                </c:pt>
                <c:pt idx="121448">
                  <c:v>-127.56649999999999</c:v>
                </c:pt>
                <c:pt idx="121449">
                  <c:v>-127.56449999999998</c:v>
                </c:pt>
                <c:pt idx="121450">
                  <c:v>-127.56249999999997</c:v>
                </c:pt>
                <c:pt idx="121451">
                  <c:v>-127.56049999999999</c:v>
                </c:pt>
                <c:pt idx="121452">
                  <c:v>-127.55849999999998</c:v>
                </c:pt>
                <c:pt idx="121453">
                  <c:v>-127.55649999999997</c:v>
                </c:pt>
                <c:pt idx="121454">
                  <c:v>-127.55449999999999</c:v>
                </c:pt>
                <c:pt idx="121455">
                  <c:v>-127.55249999999998</c:v>
                </c:pt>
                <c:pt idx="121456">
                  <c:v>-127.55049999999997</c:v>
                </c:pt>
                <c:pt idx="121457">
                  <c:v>-127.54849999999999</c:v>
                </c:pt>
                <c:pt idx="121458">
                  <c:v>-127.54649999999998</c:v>
                </c:pt>
                <c:pt idx="121459">
                  <c:v>-127.54449999999997</c:v>
                </c:pt>
                <c:pt idx="121460">
                  <c:v>-127.54249999999999</c:v>
                </c:pt>
                <c:pt idx="121461">
                  <c:v>-127.54049999999998</c:v>
                </c:pt>
                <c:pt idx="121462">
                  <c:v>-127.53849999999997</c:v>
                </c:pt>
                <c:pt idx="121463">
                  <c:v>-127.53649999999999</c:v>
                </c:pt>
                <c:pt idx="121464">
                  <c:v>-127.53449999999998</c:v>
                </c:pt>
                <c:pt idx="121465">
                  <c:v>-127.53249999999997</c:v>
                </c:pt>
                <c:pt idx="121466">
                  <c:v>-127.53049999999999</c:v>
                </c:pt>
                <c:pt idx="121467">
                  <c:v>-127.52849999999998</c:v>
                </c:pt>
                <c:pt idx="121468">
                  <c:v>-127.52649999999997</c:v>
                </c:pt>
                <c:pt idx="121469">
                  <c:v>-127.52449999999999</c:v>
                </c:pt>
                <c:pt idx="121470">
                  <c:v>-127.52249999999998</c:v>
                </c:pt>
                <c:pt idx="121471">
                  <c:v>-127.52049999999997</c:v>
                </c:pt>
                <c:pt idx="121472">
                  <c:v>-127.51849999999999</c:v>
                </c:pt>
                <c:pt idx="121473">
                  <c:v>-127.51649999999998</c:v>
                </c:pt>
                <c:pt idx="121474">
                  <c:v>-127.51449999999997</c:v>
                </c:pt>
                <c:pt idx="121475">
                  <c:v>-127.51249999999999</c:v>
                </c:pt>
                <c:pt idx="121476">
                  <c:v>-127.51049999999998</c:v>
                </c:pt>
                <c:pt idx="121477">
                  <c:v>-127.50849999999997</c:v>
                </c:pt>
                <c:pt idx="121478">
                  <c:v>-127.50649999999999</c:v>
                </c:pt>
                <c:pt idx="121479">
                  <c:v>-127.50449999999998</c:v>
                </c:pt>
                <c:pt idx="121480">
                  <c:v>-127.50249999999997</c:v>
                </c:pt>
                <c:pt idx="121481">
                  <c:v>-127.50049999999999</c:v>
                </c:pt>
                <c:pt idx="121482">
                  <c:v>-127.49849999999998</c:v>
                </c:pt>
                <c:pt idx="121483">
                  <c:v>-127.49649999999997</c:v>
                </c:pt>
                <c:pt idx="121484">
                  <c:v>-127.49449999999999</c:v>
                </c:pt>
                <c:pt idx="121485">
                  <c:v>-127.49249999999998</c:v>
                </c:pt>
                <c:pt idx="121486">
                  <c:v>-127.49049999999997</c:v>
                </c:pt>
                <c:pt idx="121487">
                  <c:v>-127.48849999999999</c:v>
                </c:pt>
                <c:pt idx="121488">
                  <c:v>-127.48649999999998</c:v>
                </c:pt>
                <c:pt idx="121489">
                  <c:v>-127.48449999999997</c:v>
                </c:pt>
                <c:pt idx="121490">
                  <c:v>-127.48249999999999</c:v>
                </c:pt>
                <c:pt idx="121491">
                  <c:v>-127.48049999999998</c:v>
                </c:pt>
                <c:pt idx="121492">
                  <c:v>-127.47849999999997</c:v>
                </c:pt>
                <c:pt idx="121493">
                  <c:v>-127.47649999999999</c:v>
                </c:pt>
                <c:pt idx="121494">
                  <c:v>-127.47449999999998</c:v>
                </c:pt>
                <c:pt idx="121495">
                  <c:v>-127.47249999999997</c:v>
                </c:pt>
                <c:pt idx="121496">
                  <c:v>-127.47049999999999</c:v>
                </c:pt>
                <c:pt idx="121497">
                  <c:v>-127.46849999999998</c:v>
                </c:pt>
                <c:pt idx="121498">
                  <c:v>-127.46649999999997</c:v>
                </c:pt>
                <c:pt idx="121499">
                  <c:v>-127.46449999999999</c:v>
                </c:pt>
                <c:pt idx="121500">
                  <c:v>-127.46249999999998</c:v>
                </c:pt>
                <c:pt idx="121501">
                  <c:v>-127.46049999999997</c:v>
                </c:pt>
                <c:pt idx="121502">
                  <c:v>-127.45849999999999</c:v>
                </c:pt>
                <c:pt idx="121503">
                  <c:v>-127.45649999999998</c:v>
                </c:pt>
                <c:pt idx="121504">
                  <c:v>-127.45449999999997</c:v>
                </c:pt>
                <c:pt idx="121505">
                  <c:v>-127.45249999999999</c:v>
                </c:pt>
                <c:pt idx="121506">
                  <c:v>-127.45049999999998</c:v>
                </c:pt>
                <c:pt idx="121507">
                  <c:v>-127.44849999999997</c:v>
                </c:pt>
                <c:pt idx="121508">
                  <c:v>-127.44649999999999</c:v>
                </c:pt>
                <c:pt idx="121509">
                  <c:v>-127.44449999999998</c:v>
                </c:pt>
                <c:pt idx="121510">
                  <c:v>-127.44249999999997</c:v>
                </c:pt>
                <c:pt idx="121511">
                  <c:v>-127.44049999999999</c:v>
                </c:pt>
                <c:pt idx="121512">
                  <c:v>-127.43849999999998</c:v>
                </c:pt>
                <c:pt idx="121513">
                  <c:v>-127.43649999999997</c:v>
                </c:pt>
                <c:pt idx="121514">
                  <c:v>-127.43449999999999</c:v>
                </c:pt>
                <c:pt idx="121515">
                  <c:v>-127.43249999999998</c:v>
                </c:pt>
                <c:pt idx="121516">
                  <c:v>-127.43049999999997</c:v>
                </c:pt>
                <c:pt idx="121517">
                  <c:v>-127.42849999999999</c:v>
                </c:pt>
                <c:pt idx="121518">
                  <c:v>-127.42649999999998</c:v>
                </c:pt>
                <c:pt idx="121519">
                  <c:v>-127.42449999999997</c:v>
                </c:pt>
                <c:pt idx="121520">
                  <c:v>-127.42249999999999</c:v>
                </c:pt>
                <c:pt idx="121521">
                  <c:v>-127.42049999999998</c:v>
                </c:pt>
                <c:pt idx="121522">
                  <c:v>-127.41849999999997</c:v>
                </c:pt>
                <c:pt idx="121523">
                  <c:v>-127.41649999999998</c:v>
                </c:pt>
                <c:pt idx="121524">
                  <c:v>-127.41449999999998</c:v>
                </c:pt>
                <c:pt idx="121525">
                  <c:v>-127.41249999999997</c:v>
                </c:pt>
                <c:pt idx="121526">
                  <c:v>-127.41049999999998</c:v>
                </c:pt>
                <c:pt idx="121527">
                  <c:v>-127.40849999999998</c:v>
                </c:pt>
                <c:pt idx="121528">
                  <c:v>-127.40649999999997</c:v>
                </c:pt>
                <c:pt idx="121529">
                  <c:v>-127.40449999999998</c:v>
                </c:pt>
                <c:pt idx="121530">
                  <c:v>-127.40249999999997</c:v>
                </c:pt>
                <c:pt idx="121531">
                  <c:v>-127.40049999999997</c:v>
                </c:pt>
                <c:pt idx="121532">
                  <c:v>-127.39849999999998</c:v>
                </c:pt>
                <c:pt idx="121533">
                  <c:v>-127.39649999999997</c:v>
                </c:pt>
                <c:pt idx="121534">
                  <c:v>-127.39449999999997</c:v>
                </c:pt>
                <c:pt idx="121535">
                  <c:v>-127.39249999999998</c:v>
                </c:pt>
                <c:pt idx="121536">
                  <c:v>-127.39049999999997</c:v>
                </c:pt>
                <c:pt idx="121537">
                  <c:v>-127.38849999999996</c:v>
                </c:pt>
                <c:pt idx="121538">
                  <c:v>-127.38649999999998</c:v>
                </c:pt>
                <c:pt idx="121539">
                  <c:v>-127.38449999999997</c:v>
                </c:pt>
                <c:pt idx="121540">
                  <c:v>-127.38249999999996</c:v>
                </c:pt>
                <c:pt idx="121541">
                  <c:v>-127.38049999999998</c:v>
                </c:pt>
                <c:pt idx="121542">
                  <c:v>-127.37849999999997</c:v>
                </c:pt>
                <c:pt idx="121543">
                  <c:v>-127.37649999999996</c:v>
                </c:pt>
                <c:pt idx="121544">
                  <c:v>-127.37449999999998</c:v>
                </c:pt>
                <c:pt idx="121545">
                  <c:v>-127.37249999999997</c:v>
                </c:pt>
                <c:pt idx="121546">
                  <c:v>-127.37049999999996</c:v>
                </c:pt>
                <c:pt idx="121547">
                  <c:v>-127.36849999999998</c:v>
                </c:pt>
                <c:pt idx="121548">
                  <c:v>-127.36649999999997</c:v>
                </c:pt>
                <c:pt idx="121549">
                  <c:v>-127.36449999999996</c:v>
                </c:pt>
                <c:pt idx="121550">
                  <c:v>-127.36249999999998</c:v>
                </c:pt>
                <c:pt idx="121551">
                  <c:v>-127.36049999999997</c:v>
                </c:pt>
                <c:pt idx="121552">
                  <c:v>-127.35849999999996</c:v>
                </c:pt>
                <c:pt idx="121553">
                  <c:v>-127.35649999999998</c:v>
                </c:pt>
                <c:pt idx="121554">
                  <c:v>-127.35449999999997</c:v>
                </c:pt>
                <c:pt idx="121555">
                  <c:v>-127.35249999999996</c:v>
                </c:pt>
                <c:pt idx="121556">
                  <c:v>-127.35049999999998</c:v>
                </c:pt>
                <c:pt idx="121557">
                  <c:v>-127.34849999999997</c:v>
                </c:pt>
                <c:pt idx="121558">
                  <c:v>-127.34649999999996</c:v>
                </c:pt>
                <c:pt idx="121559">
                  <c:v>-127.34449999999998</c:v>
                </c:pt>
                <c:pt idx="121560">
                  <c:v>-127.34249999999997</c:v>
                </c:pt>
                <c:pt idx="121561">
                  <c:v>-127.34049999999996</c:v>
                </c:pt>
                <c:pt idx="121562">
                  <c:v>-127.33849999999998</c:v>
                </c:pt>
                <c:pt idx="121563">
                  <c:v>-127.33649999999997</c:v>
                </c:pt>
                <c:pt idx="121564">
                  <c:v>-127.33449999999999</c:v>
                </c:pt>
                <c:pt idx="121565">
                  <c:v>-127.33249999999998</c:v>
                </c:pt>
                <c:pt idx="121566">
                  <c:v>-127.33049999999997</c:v>
                </c:pt>
                <c:pt idx="121567">
                  <c:v>-127.32849999999999</c:v>
                </c:pt>
                <c:pt idx="121568">
                  <c:v>-127.32649999999998</c:v>
                </c:pt>
                <c:pt idx="121569">
                  <c:v>-127.32449999999997</c:v>
                </c:pt>
                <c:pt idx="121570">
                  <c:v>-127.32249999999999</c:v>
                </c:pt>
                <c:pt idx="121571">
                  <c:v>-127.32049999999998</c:v>
                </c:pt>
                <c:pt idx="121572">
                  <c:v>-127.31849999999997</c:v>
                </c:pt>
                <c:pt idx="121573">
                  <c:v>-127.31649999999999</c:v>
                </c:pt>
                <c:pt idx="121574">
                  <c:v>-127.31449999999998</c:v>
                </c:pt>
                <c:pt idx="121575">
                  <c:v>-127.31249999999997</c:v>
                </c:pt>
                <c:pt idx="121576">
                  <c:v>-127.31049999999999</c:v>
                </c:pt>
                <c:pt idx="121577">
                  <c:v>-127.30849999999998</c:v>
                </c:pt>
                <c:pt idx="121578">
                  <c:v>-127.30649999999997</c:v>
                </c:pt>
                <c:pt idx="121579">
                  <c:v>-127.30449999999999</c:v>
                </c:pt>
                <c:pt idx="121580">
                  <c:v>-127.30249999999998</c:v>
                </c:pt>
                <c:pt idx="121581">
                  <c:v>-127.30049999999997</c:v>
                </c:pt>
                <c:pt idx="121582">
                  <c:v>-127.29849999999999</c:v>
                </c:pt>
                <c:pt idx="121583">
                  <c:v>-127.29649999999998</c:v>
                </c:pt>
                <c:pt idx="121584">
                  <c:v>-127.29449999999997</c:v>
                </c:pt>
                <c:pt idx="121585">
                  <c:v>-127.29249999999999</c:v>
                </c:pt>
                <c:pt idx="121586">
                  <c:v>-127.29049999999998</c:v>
                </c:pt>
                <c:pt idx="121587">
                  <c:v>-127.28849999999997</c:v>
                </c:pt>
                <c:pt idx="121588">
                  <c:v>-127.28649999999999</c:v>
                </c:pt>
                <c:pt idx="121589">
                  <c:v>-127.28449999999998</c:v>
                </c:pt>
                <c:pt idx="121590">
                  <c:v>-127.28249999999997</c:v>
                </c:pt>
                <c:pt idx="121591">
                  <c:v>-127.28049999999999</c:v>
                </c:pt>
                <c:pt idx="121592">
                  <c:v>-127.27849999999998</c:v>
                </c:pt>
                <c:pt idx="121593">
                  <c:v>-127.27649999999997</c:v>
                </c:pt>
                <c:pt idx="121594">
                  <c:v>-127.27449999999999</c:v>
                </c:pt>
                <c:pt idx="121595">
                  <c:v>-127.27249999999998</c:v>
                </c:pt>
                <c:pt idx="121596">
                  <c:v>-127.27049999999997</c:v>
                </c:pt>
                <c:pt idx="121597">
                  <c:v>-127.26849999999999</c:v>
                </c:pt>
                <c:pt idx="121598">
                  <c:v>-127.26649999999998</c:v>
                </c:pt>
                <c:pt idx="121599">
                  <c:v>-127.26449999999997</c:v>
                </c:pt>
                <c:pt idx="121600">
                  <c:v>-127.26249999999999</c:v>
                </c:pt>
                <c:pt idx="121601">
                  <c:v>-127.26049999999998</c:v>
                </c:pt>
                <c:pt idx="121602">
                  <c:v>-127.25849999999997</c:v>
                </c:pt>
                <c:pt idx="121603">
                  <c:v>-127.25649999999999</c:v>
                </c:pt>
                <c:pt idx="121604">
                  <c:v>-127.25449999999998</c:v>
                </c:pt>
                <c:pt idx="121605">
                  <c:v>-127.25249999999997</c:v>
                </c:pt>
                <c:pt idx="121606">
                  <c:v>-127.25049999999999</c:v>
                </c:pt>
                <c:pt idx="121607">
                  <c:v>-127.24849999999998</c:v>
                </c:pt>
                <c:pt idx="121608">
                  <c:v>-127.24649999999997</c:v>
                </c:pt>
                <c:pt idx="121609">
                  <c:v>-127.24449999999999</c:v>
                </c:pt>
                <c:pt idx="121610">
                  <c:v>-127.24249999999998</c:v>
                </c:pt>
                <c:pt idx="121611">
                  <c:v>-127.24049999999997</c:v>
                </c:pt>
                <c:pt idx="121612">
                  <c:v>-127.23849999999999</c:v>
                </c:pt>
                <c:pt idx="121613">
                  <c:v>-127.23649999999998</c:v>
                </c:pt>
                <c:pt idx="121614">
                  <c:v>-127.23449999999997</c:v>
                </c:pt>
                <c:pt idx="121615">
                  <c:v>-127.23249999999999</c:v>
                </c:pt>
                <c:pt idx="121616">
                  <c:v>-127.23049999999998</c:v>
                </c:pt>
                <c:pt idx="121617">
                  <c:v>-127.22849999999997</c:v>
                </c:pt>
                <c:pt idx="121618">
                  <c:v>-127.22649999999999</c:v>
                </c:pt>
                <c:pt idx="121619">
                  <c:v>-127.22449999999998</c:v>
                </c:pt>
                <c:pt idx="121620">
                  <c:v>-127.22249999999997</c:v>
                </c:pt>
                <c:pt idx="121621">
                  <c:v>-127.22049999999999</c:v>
                </c:pt>
                <c:pt idx="121622">
                  <c:v>-127.21849999999998</c:v>
                </c:pt>
                <c:pt idx="121623">
                  <c:v>-127.21649999999997</c:v>
                </c:pt>
                <c:pt idx="121624">
                  <c:v>-127.21449999999999</c:v>
                </c:pt>
                <c:pt idx="121625">
                  <c:v>-127.21249999999998</c:v>
                </c:pt>
                <c:pt idx="121626">
                  <c:v>-127.21049999999997</c:v>
                </c:pt>
                <c:pt idx="121627">
                  <c:v>-127.20849999999999</c:v>
                </c:pt>
                <c:pt idx="121628">
                  <c:v>-127.20649999999998</c:v>
                </c:pt>
                <c:pt idx="121629">
                  <c:v>-127.20449999999997</c:v>
                </c:pt>
                <c:pt idx="121630">
                  <c:v>-127.20249999999999</c:v>
                </c:pt>
                <c:pt idx="121631">
                  <c:v>-127.20049999999998</c:v>
                </c:pt>
                <c:pt idx="121632">
                  <c:v>-127.19849999999997</c:v>
                </c:pt>
                <c:pt idx="121633">
                  <c:v>-127.19649999999999</c:v>
                </c:pt>
                <c:pt idx="121634">
                  <c:v>-127.19449999999998</c:v>
                </c:pt>
                <c:pt idx="121635">
                  <c:v>-127.19249999999997</c:v>
                </c:pt>
                <c:pt idx="121636">
                  <c:v>-127.19049999999999</c:v>
                </c:pt>
                <c:pt idx="121637">
                  <c:v>-127.18849999999998</c:v>
                </c:pt>
                <c:pt idx="121638">
                  <c:v>-127.18649999999997</c:v>
                </c:pt>
                <c:pt idx="121639">
                  <c:v>-127.18449999999999</c:v>
                </c:pt>
                <c:pt idx="121640">
                  <c:v>-127.18249999999998</c:v>
                </c:pt>
                <c:pt idx="121641">
                  <c:v>-127.18049999999997</c:v>
                </c:pt>
                <c:pt idx="121642">
                  <c:v>-127.17849999999999</c:v>
                </c:pt>
                <c:pt idx="121643">
                  <c:v>-127.17649999999998</c:v>
                </c:pt>
                <c:pt idx="121644">
                  <c:v>-127.17449999999997</c:v>
                </c:pt>
                <c:pt idx="121645">
                  <c:v>-127.17249999999999</c:v>
                </c:pt>
                <c:pt idx="121646">
                  <c:v>-127.17049999999998</c:v>
                </c:pt>
                <c:pt idx="121647">
                  <c:v>-127.16849999999997</c:v>
                </c:pt>
                <c:pt idx="121648">
                  <c:v>-127.16649999999998</c:v>
                </c:pt>
                <c:pt idx="121649">
                  <c:v>-127.16449999999998</c:v>
                </c:pt>
                <c:pt idx="121650">
                  <c:v>-127.16249999999997</c:v>
                </c:pt>
                <c:pt idx="121651">
                  <c:v>-127.16049999999998</c:v>
                </c:pt>
                <c:pt idx="121652">
                  <c:v>-127.15849999999998</c:v>
                </c:pt>
                <c:pt idx="121653">
                  <c:v>-127.15649999999997</c:v>
                </c:pt>
                <c:pt idx="121654">
                  <c:v>-127.15449999999998</c:v>
                </c:pt>
                <c:pt idx="121655">
                  <c:v>-127.15249999999997</c:v>
                </c:pt>
                <c:pt idx="121656">
                  <c:v>-127.15049999999997</c:v>
                </c:pt>
                <c:pt idx="121657">
                  <c:v>-127.14849999999998</c:v>
                </c:pt>
                <c:pt idx="121658">
                  <c:v>-127.14649999999997</c:v>
                </c:pt>
                <c:pt idx="121659">
                  <c:v>-127.14449999999997</c:v>
                </c:pt>
                <c:pt idx="121660">
                  <c:v>-127.14249999999998</c:v>
                </c:pt>
                <c:pt idx="121661">
                  <c:v>-127.14049999999997</c:v>
                </c:pt>
                <c:pt idx="121662">
                  <c:v>-127.13849999999996</c:v>
                </c:pt>
                <c:pt idx="121663">
                  <c:v>-127.13649999999998</c:v>
                </c:pt>
                <c:pt idx="121664">
                  <c:v>-127.13449999999997</c:v>
                </c:pt>
                <c:pt idx="121665">
                  <c:v>-127.13249999999996</c:v>
                </c:pt>
                <c:pt idx="121666">
                  <c:v>-127.13049999999998</c:v>
                </c:pt>
                <c:pt idx="121667">
                  <c:v>-127.12849999999997</c:v>
                </c:pt>
                <c:pt idx="121668">
                  <c:v>-127.12649999999996</c:v>
                </c:pt>
                <c:pt idx="121669">
                  <c:v>-127.12449999999998</c:v>
                </c:pt>
                <c:pt idx="121670">
                  <c:v>-127.12249999999997</c:v>
                </c:pt>
                <c:pt idx="121671">
                  <c:v>-127.12049999999996</c:v>
                </c:pt>
                <c:pt idx="121672">
                  <c:v>-127.11849999999998</c:v>
                </c:pt>
                <c:pt idx="121673">
                  <c:v>-127.11649999999997</c:v>
                </c:pt>
                <c:pt idx="121674">
                  <c:v>-127.11449999999996</c:v>
                </c:pt>
                <c:pt idx="121675">
                  <c:v>-127.11249999999998</c:v>
                </c:pt>
                <c:pt idx="121676">
                  <c:v>-127.11049999999997</c:v>
                </c:pt>
                <c:pt idx="121677">
                  <c:v>-127.10849999999996</c:v>
                </c:pt>
                <c:pt idx="121678">
                  <c:v>-127.10649999999998</c:v>
                </c:pt>
                <c:pt idx="121679">
                  <c:v>-127.10449999999997</c:v>
                </c:pt>
                <c:pt idx="121680">
                  <c:v>-127.10249999999996</c:v>
                </c:pt>
                <c:pt idx="121681">
                  <c:v>-127.10049999999998</c:v>
                </c:pt>
                <c:pt idx="121682">
                  <c:v>-127.09849999999997</c:v>
                </c:pt>
                <c:pt idx="121683">
                  <c:v>-127.09649999999996</c:v>
                </c:pt>
                <c:pt idx="121684">
                  <c:v>-127.09449999999998</c:v>
                </c:pt>
                <c:pt idx="121685">
                  <c:v>-127.09249999999997</c:v>
                </c:pt>
                <c:pt idx="121686">
                  <c:v>-127.09049999999996</c:v>
                </c:pt>
                <c:pt idx="121687">
                  <c:v>-127.08849999999998</c:v>
                </c:pt>
                <c:pt idx="121688">
                  <c:v>-127.08649999999997</c:v>
                </c:pt>
                <c:pt idx="121689">
                  <c:v>-127.08449999999999</c:v>
                </c:pt>
                <c:pt idx="121690">
                  <c:v>-127.08249999999998</c:v>
                </c:pt>
                <c:pt idx="121691">
                  <c:v>-127.08049999999997</c:v>
                </c:pt>
                <c:pt idx="121692">
                  <c:v>-127.07849999999999</c:v>
                </c:pt>
                <c:pt idx="121693">
                  <c:v>-127.07649999999998</c:v>
                </c:pt>
                <c:pt idx="121694">
                  <c:v>-127.07449999999997</c:v>
                </c:pt>
                <c:pt idx="121695">
                  <c:v>-127.07249999999999</c:v>
                </c:pt>
                <c:pt idx="121696">
                  <c:v>-127.07049999999998</c:v>
                </c:pt>
                <c:pt idx="121697">
                  <c:v>-127.06849999999997</c:v>
                </c:pt>
                <c:pt idx="121698">
                  <c:v>-127.06649999999999</c:v>
                </c:pt>
                <c:pt idx="121699">
                  <c:v>-127.06449999999998</c:v>
                </c:pt>
                <c:pt idx="121700">
                  <c:v>-127.06249999999997</c:v>
                </c:pt>
                <c:pt idx="121701">
                  <c:v>-127.06049999999999</c:v>
                </c:pt>
                <c:pt idx="121702">
                  <c:v>-127.05849999999998</c:v>
                </c:pt>
                <c:pt idx="121703">
                  <c:v>-127.05649999999997</c:v>
                </c:pt>
                <c:pt idx="121704">
                  <c:v>-127.05449999999999</c:v>
                </c:pt>
                <c:pt idx="121705">
                  <c:v>-127.05249999999998</c:v>
                </c:pt>
                <c:pt idx="121706">
                  <c:v>-127.05049999999997</c:v>
                </c:pt>
                <c:pt idx="121707">
                  <c:v>-127.04849999999999</c:v>
                </c:pt>
                <c:pt idx="121708">
                  <c:v>-127.04649999999998</c:v>
                </c:pt>
                <c:pt idx="121709">
                  <c:v>-127.04449999999997</c:v>
                </c:pt>
                <c:pt idx="121710">
                  <c:v>-127.04249999999999</c:v>
                </c:pt>
                <c:pt idx="121711">
                  <c:v>-127.04049999999998</c:v>
                </c:pt>
                <c:pt idx="121712">
                  <c:v>-127.03849999999997</c:v>
                </c:pt>
                <c:pt idx="121713">
                  <c:v>-127.03649999999999</c:v>
                </c:pt>
                <c:pt idx="121714">
                  <c:v>-127.03449999999998</c:v>
                </c:pt>
                <c:pt idx="121715">
                  <c:v>-127.03249999999997</c:v>
                </c:pt>
                <c:pt idx="121716">
                  <c:v>-127.03049999999999</c:v>
                </c:pt>
                <c:pt idx="121717">
                  <c:v>-127.02849999999998</c:v>
                </c:pt>
                <c:pt idx="121718">
                  <c:v>-127.02649999999997</c:v>
                </c:pt>
                <c:pt idx="121719">
                  <c:v>-127.02449999999999</c:v>
                </c:pt>
                <c:pt idx="121720">
                  <c:v>-127.02249999999998</c:v>
                </c:pt>
                <c:pt idx="121721">
                  <c:v>-127.02049999999997</c:v>
                </c:pt>
                <c:pt idx="121722">
                  <c:v>-127.01849999999999</c:v>
                </c:pt>
                <c:pt idx="121723">
                  <c:v>-127.01649999999998</c:v>
                </c:pt>
                <c:pt idx="121724">
                  <c:v>-127.01449999999997</c:v>
                </c:pt>
                <c:pt idx="121725">
                  <c:v>-127.01249999999999</c:v>
                </c:pt>
                <c:pt idx="121726">
                  <c:v>-127.01049999999998</c:v>
                </c:pt>
                <c:pt idx="121727">
                  <c:v>-127.00849999999997</c:v>
                </c:pt>
                <c:pt idx="121728">
                  <c:v>-127.00649999999999</c:v>
                </c:pt>
                <c:pt idx="121729">
                  <c:v>-127.00449999999998</c:v>
                </c:pt>
                <c:pt idx="121730">
                  <c:v>-127.00249999999997</c:v>
                </c:pt>
                <c:pt idx="121731">
                  <c:v>-127.00049999999999</c:v>
                </c:pt>
                <c:pt idx="121732">
                  <c:v>-126.99849999999998</c:v>
                </c:pt>
                <c:pt idx="121733">
                  <c:v>-126.99649999999997</c:v>
                </c:pt>
                <c:pt idx="121734">
                  <c:v>-126.99449999999999</c:v>
                </c:pt>
                <c:pt idx="121735">
                  <c:v>-126.99249999999998</c:v>
                </c:pt>
                <c:pt idx="121736">
                  <c:v>-126.99049999999997</c:v>
                </c:pt>
                <c:pt idx="121737">
                  <c:v>-126.98849999999999</c:v>
                </c:pt>
                <c:pt idx="121738">
                  <c:v>-126.98649999999998</c:v>
                </c:pt>
                <c:pt idx="121739">
                  <c:v>-126.98449999999997</c:v>
                </c:pt>
                <c:pt idx="121740">
                  <c:v>-126.98249999999999</c:v>
                </c:pt>
                <c:pt idx="121741">
                  <c:v>-126.98049999999998</c:v>
                </c:pt>
                <c:pt idx="121742">
                  <c:v>-126.97849999999997</c:v>
                </c:pt>
                <c:pt idx="121743">
                  <c:v>-126.97649999999999</c:v>
                </c:pt>
                <c:pt idx="121744">
                  <c:v>-126.97449999999998</c:v>
                </c:pt>
                <c:pt idx="121745">
                  <c:v>-126.97249999999997</c:v>
                </c:pt>
                <c:pt idx="121746">
                  <c:v>-126.97049999999999</c:v>
                </c:pt>
                <c:pt idx="121747">
                  <c:v>-126.96849999999998</c:v>
                </c:pt>
                <c:pt idx="121748">
                  <c:v>-126.96649999999997</c:v>
                </c:pt>
                <c:pt idx="121749">
                  <c:v>-126.96449999999999</c:v>
                </c:pt>
                <c:pt idx="121750">
                  <c:v>-126.96249999999998</c:v>
                </c:pt>
                <c:pt idx="121751">
                  <c:v>-126.96049999999997</c:v>
                </c:pt>
                <c:pt idx="121752">
                  <c:v>-126.95849999999999</c:v>
                </c:pt>
                <c:pt idx="121753">
                  <c:v>-126.95649999999998</c:v>
                </c:pt>
                <c:pt idx="121754">
                  <c:v>-126.95449999999997</c:v>
                </c:pt>
                <c:pt idx="121755">
                  <c:v>-126.95249999999999</c:v>
                </c:pt>
                <c:pt idx="121756">
                  <c:v>-126.95049999999998</c:v>
                </c:pt>
                <c:pt idx="121757">
                  <c:v>-126.94849999999997</c:v>
                </c:pt>
                <c:pt idx="121758">
                  <c:v>-126.94649999999999</c:v>
                </c:pt>
                <c:pt idx="121759">
                  <c:v>-126.94449999999998</c:v>
                </c:pt>
                <c:pt idx="121760">
                  <c:v>-126.94249999999997</c:v>
                </c:pt>
                <c:pt idx="121761">
                  <c:v>-126.94049999999999</c:v>
                </c:pt>
                <c:pt idx="121762">
                  <c:v>-126.93849999999998</c:v>
                </c:pt>
                <c:pt idx="121763">
                  <c:v>-126.93649999999997</c:v>
                </c:pt>
                <c:pt idx="121764">
                  <c:v>-126.93449999999999</c:v>
                </c:pt>
                <c:pt idx="121765">
                  <c:v>-126.93249999999998</c:v>
                </c:pt>
                <c:pt idx="121766">
                  <c:v>-126.93049999999997</c:v>
                </c:pt>
                <c:pt idx="121767">
                  <c:v>-126.92849999999999</c:v>
                </c:pt>
                <c:pt idx="121768">
                  <c:v>-126.92649999999998</c:v>
                </c:pt>
                <c:pt idx="121769">
                  <c:v>-126.92449999999997</c:v>
                </c:pt>
                <c:pt idx="121770">
                  <c:v>-126.92249999999999</c:v>
                </c:pt>
                <c:pt idx="121771">
                  <c:v>-126.92049999999998</c:v>
                </c:pt>
                <c:pt idx="121772">
                  <c:v>-126.91849999999997</c:v>
                </c:pt>
                <c:pt idx="121773">
                  <c:v>-126.91649999999998</c:v>
                </c:pt>
                <c:pt idx="121774">
                  <c:v>-126.91449999999998</c:v>
                </c:pt>
                <c:pt idx="121775">
                  <c:v>-126.91249999999997</c:v>
                </c:pt>
                <c:pt idx="121776">
                  <c:v>-126.91049999999998</c:v>
                </c:pt>
                <c:pt idx="121777">
                  <c:v>-126.90849999999998</c:v>
                </c:pt>
                <c:pt idx="121778">
                  <c:v>-126.90649999999997</c:v>
                </c:pt>
                <c:pt idx="121779">
                  <c:v>-126.90449999999998</c:v>
                </c:pt>
                <c:pt idx="121780">
                  <c:v>-126.90249999999997</c:v>
                </c:pt>
                <c:pt idx="121781">
                  <c:v>-126.90049999999997</c:v>
                </c:pt>
                <c:pt idx="121782">
                  <c:v>-126.89849999999998</c:v>
                </c:pt>
                <c:pt idx="121783">
                  <c:v>-126.89649999999997</c:v>
                </c:pt>
                <c:pt idx="121784">
                  <c:v>-126.89449999999997</c:v>
                </c:pt>
                <c:pt idx="121785">
                  <c:v>-126.89249999999998</c:v>
                </c:pt>
                <c:pt idx="121786">
                  <c:v>-126.89049999999997</c:v>
                </c:pt>
                <c:pt idx="121787">
                  <c:v>-126.88849999999996</c:v>
                </c:pt>
                <c:pt idx="121788">
                  <c:v>-126.88649999999998</c:v>
                </c:pt>
                <c:pt idx="121789">
                  <c:v>-126.88449999999997</c:v>
                </c:pt>
                <c:pt idx="121790">
                  <c:v>-126.88249999999996</c:v>
                </c:pt>
                <c:pt idx="121791">
                  <c:v>-126.88049999999998</c:v>
                </c:pt>
                <c:pt idx="121792">
                  <c:v>-126.87849999999997</c:v>
                </c:pt>
                <c:pt idx="121793">
                  <c:v>-126.87649999999996</c:v>
                </c:pt>
                <c:pt idx="121794">
                  <c:v>-126.87449999999998</c:v>
                </c:pt>
                <c:pt idx="121795">
                  <c:v>-126.87249999999997</c:v>
                </c:pt>
                <c:pt idx="121796">
                  <c:v>-126.87049999999996</c:v>
                </c:pt>
                <c:pt idx="121797">
                  <c:v>-126.86849999999998</c:v>
                </c:pt>
                <c:pt idx="121798">
                  <c:v>-126.86649999999997</c:v>
                </c:pt>
                <c:pt idx="121799">
                  <c:v>-126.86449999999996</c:v>
                </c:pt>
                <c:pt idx="121800">
                  <c:v>-126.86249999999998</c:v>
                </c:pt>
                <c:pt idx="121801">
                  <c:v>-126.86049999999997</c:v>
                </c:pt>
                <c:pt idx="121802">
                  <c:v>-126.85849999999996</c:v>
                </c:pt>
                <c:pt idx="121803">
                  <c:v>-126.85649999999998</c:v>
                </c:pt>
                <c:pt idx="121804">
                  <c:v>-126.85449999999997</c:v>
                </c:pt>
                <c:pt idx="121805">
                  <c:v>-126.85249999999996</c:v>
                </c:pt>
                <c:pt idx="121806">
                  <c:v>-126.85049999999998</c:v>
                </c:pt>
                <c:pt idx="121807">
                  <c:v>-126.84849999999997</c:v>
                </c:pt>
                <c:pt idx="121808">
                  <c:v>-126.84649999999996</c:v>
                </c:pt>
                <c:pt idx="121809">
                  <c:v>-126.84449999999998</c:v>
                </c:pt>
                <c:pt idx="121810">
                  <c:v>-126.84249999999997</c:v>
                </c:pt>
                <c:pt idx="121811">
                  <c:v>-126.84049999999996</c:v>
                </c:pt>
                <c:pt idx="121812">
                  <c:v>-126.83849999999998</c:v>
                </c:pt>
                <c:pt idx="121813">
                  <c:v>-126.83649999999997</c:v>
                </c:pt>
                <c:pt idx="121814">
                  <c:v>-126.83449999999999</c:v>
                </c:pt>
                <c:pt idx="121815">
                  <c:v>-126.83249999999998</c:v>
                </c:pt>
                <c:pt idx="121816">
                  <c:v>-126.83049999999997</c:v>
                </c:pt>
                <c:pt idx="121817">
                  <c:v>-126.82849999999999</c:v>
                </c:pt>
                <c:pt idx="121818">
                  <c:v>-126.82649999999998</c:v>
                </c:pt>
                <c:pt idx="121819">
                  <c:v>-126.82449999999997</c:v>
                </c:pt>
                <c:pt idx="121820">
                  <c:v>-126.82249999999999</c:v>
                </c:pt>
                <c:pt idx="121821">
                  <c:v>-126.82049999999998</c:v>
                </c:pt>
                <c:pt idx="121822">
                  <c:v>-126.81849999999997</c:v>
                </c:pt>
                <c:pt idx="121823">
                  <c:v>-126.81649999999999</c:v>
                </c:pt>
                <c:pt idx="121824">
                  <c:v>-126.81449999999998</c:v>
                </c:pt>
                <c:pt idx="121825">
                  <c:v>-126.81249999999997</c:v>
                </c:pt>
                <c:pt idx="121826">
                  <c:v>-126.81049999999999</c:v>
                </c:pt>
                <c:pt idx="121827">
                  <c:v>-126.80849999999998</c:v>
                </c:pt>
                <c:pt idx="121828">
                  <c:v>-126.80649999999997</c:v>
                </c:pt>
                <c:pt idx="121829">
                  <c:v>-126.80449999999999</c:v>
                </c:pt>
                <c:pt idx="121830">
                  <c:v>-126.80249999999998</c:v>
                </c:pt>
                <c:pt idx="121831">
                  <c:v>-126.80049999999997</c:v>
                </c:pt>
                <c:pt idx="121832">
                  <c:v>-126.79849999999999</c:v>
                </c:pt>
                <c:pt idx="121833">
                  <c:v>-126.79649999999998</c:v>
                </c:pt>
                <c:pt idx="121834">
                  <c:v>-126.79449999999997</c:v>
                </c:pt>
                <c:pt idx="121835">
                  <c:v>-126.79249999999999</c:v>
                </c:pt>
                <c:pt idx="121836">
                  <c:v>-126.79049999999998</c:v>
                </c:pt>
                <c:pt idx="121837">
                  <c:v>-126.78849999999997</c:v>
                </c:pt>
                <c:pt idx="121838">
                  <c:v>-126.78649999999999</c:v>
                </c:pt>
                <c:pt idx="121839">
                  <c:v>-126.78449999999998</c:v>
                </c:pt>
                <c:pt idx="121840">
                  <c:v>-126.78249999999997</c:v>
                </c:pt>
                <c:pt idx="121841">
                  <c:v>-126.78049999999999</c:v>
                </c:pt>
                <c:pt idx="121842">
                  <c:v>-126.77849999999998</c:v>
                </c:pt>
                <c:pt idx="121843">
                  <c:v>-126.77649999999997</c:v>
                </c:pt>
                <c:pt idx="121844">
                  <c:v>-126.77449999999999</c:v>
                </c:pt>
                <c:pt idx="121845">
                  <c:v>-126.77249999999998</c:v>
                </c:pt>
                <c:pt idx="121846">
                  <c:v>-126.77049999999997</c:v>
                </c:pt>
                <c:pt idx="121847">
                  <c:v>-126.76849999999999</c:v>
                </c:pt>
                <c:pt idx="121848">
                  <c:v>-126.76649999999998</c:v>
                </c:pt>
                <c:pt idx="121849">
                  <c:v>-126.76449999999997</c:v>
                </c:pt>
                <c:pt idx="121850">
                  <c:v>-126.76249999999999</c:v>
                </c:pt>
                <c:pt idx="121851">
                  <c:v>-126.76049999999998</c:v>
                </c:pt>
                <c:pt idx="121852">
                  <c:v>-126.75849999999997</c:v>
                </c:pt>
                <c:pt idx="121853">
                  <c:v>-126.75649999999999</c:v>
                </c:pt>
                <c:pt idx="121854">
                  <c:v>-126.75449999999998</c:v>
                </c:pt>
                <c:pt idx="121855">
                  <c:v>-126.75249999999997</c:v>
                </c:pt>
                <c:pt idx="121856">
                  <c:v>-126.75049999999999</c:v>
                </c:pt>
                <c:pt idx="121857">
                  <c:v>-126.74849999999998</c:v>
                </c:pt>
                <c:pt idx="121858">
                  <c:v>-126.74649999999997</c:v>
                </c:pt>
                <c:pt idx="121859">
                  <c:v>-126.74449999999999</c:v>
                </c:pt>
                <c:pt idx="121860">
                  <c:v>-126.74249999999998</c:v>
                </c:pt>
                <c:pt idx="121861">
                  <c:v>-126.74049999999997</c:v>
                </c:pt>
                <c:pt idx="121862">
                  <c:v>-126.73849999999999</c:v>
                </c:pt>
                <c:pt idx="121863">
                  <c:v>-126.73649999999998</c:v>
                </c:pt>
                <c:pt idx="121864">
                  <c:v>-126.73449999999997</c:v>
                </c:pt>
                <c:pt idx="121865">
                  <c:v>-126.73249999999999</c:v>
                </c:pt>
                <c:pt idx="121866">
                  <c:v>-126.73049999999998</c:v>
                </c:pt>
                <c:pt idx="121867">
                  <c:v>-126.72849999999997</c:v>
                </c:pt>
                <c:pt idx="121868">
                  <c:v>-126.72649999999999</c:v>
                </c:pt>
                <c:pt idx="121869">
                  <c:v>-126.72449999999998</c:v>
                </c:pt>
                <c:pt idx="121870">
                  <c:v>-126.72249999999997</c:v>
                </c:pt>
                <c:pt idx="121871">
                  <c:v>-126.72049999999999</c:v>
                </c:pt>
                <c:pt idx="121872">
                  <c:v>-126.71849999999998</c:v>
                </c:pt>
                <c:pt idx="121873">
                  <c:v>-126.71649999999997</c:v>
                </c:pt>
                <c:pt idx="121874">
                  <c:v>-126.71449999999999</c:v>
                </c:pt>
                <c:pt idx="121875">
                  <c:v>-126.71249999999998</c:v>
                </c:pt>
                <c:pt idx="121876">
                  <c:v>-126.71049999999997</c:v>
                </c:pt>
                <c:pt idx="121877">
                  <c:v>-126.70849999999999</c:v>
                </c:pt>
                <c:pt idx="121878">
                  <c:v>-126.70649999999998</c:v>
                </c:pt>
                <c:pt idx="121879">
                  <c:v>-126.70449999999997</c:v>
                </c:pt>
                <c:pt idx="121880">
                  <c:v>-126.70249999999999</c:v>
                </c:pt>
                <c:pt idx="121881">
                  <c:v>-126.70049999999998</c:v>
                </c:pt>
                <c:pt idx="121882">
                  <c:v>-126.69849999999997</c:v>
                </c:pt>
                <c:pt idx="121883">
                  <c:v>-126.69649999999999</c:v>
                </c:pt>
                <c:pt idx="121884">
                  <c:v>-126.69449999999998</c:v>
                </c:pt>
                <c:pt idx="121885">
                  <c:v>-126.69249999999997</c:v>
                </c:pt>
                <c:pt idx="121886">
                  <c:v>-126.69049999999999</c:v>
                </c:pt>
                <c:pt idx="121887">
                  <c:v>-126.68849999999998</c:v>
                </c:pt>
                <c:pt idx="121888">
                  <c:v>-126.68649999999997</c:v>
                </c:pt>
                <c:pt idx="121889">
                  <c:v>-126.68449999999999</c:v>
                </c:pt>
                <c:pt idx="121890">
                  <c:v>-126.68249999999998</c:v>
                </c:pt>
                <c:pt idx="121891">
                  <c:v>-126.68049999999997</c:v>
                </c:pt>
                <c:pt idx="121892">
                  <c:v>-126.67849999999999</c:v>
                </c:pt>
                <c:pt idx="121893">
                  <c:v>-126.67649999999998</c:v>
                </c:pt>
                <c:pt idx="121894">
                  <c:v>-126.67449999999997</c:v>
                </c:pt>
                <c:pt idx="121895">
                  <c:v>-126.67249999999999</c:v>
                </c:pt>
                <c:pt idx="121896">
                  <c:v>-126.67049999999998</c:v>
                </c:pt>
                <c:pt idx="121897">
                  <c:v>-126.66849999999997</c:v>
                </c:pt>
                <c:pt idx="121898">
                  <c:v>-126.66649999999998</c:v>
                </c:pt>
                <c:pt idx="121899">
                  <c:v>-126.66449999999998</c:v>
                </c:pt>
                <c:pt idx="121900">
                  <c:v>-126.66249999999997</c:v>
                </c:pt>
                <c:pt idx="121901">
                  <c:v>-126.66049999999998</c:v>
                </c:pt>
                <c:pt idx="121902">
                  <c:v>-126.65849999999998</c:v>
                </c:pt>
                <c:pt idx="121903">
                  <c:v>-126.65649999999997</c:v>
                </c:pt>
                <c:pt idx="121904">
                  <c:v>-126.65449999999998</c:v>
                </c:pt>
                <c:pt idx="121905">
                  <c:v>-126.65249999999997</c:v>
                </c:pt>
                <c:pt idx="121906">
                  <c:v>-126.65049999999997</c:v>
                </c:pt>
                <c:pt idx="121907">
                  <c:v>-126.64849999999998</c:v>
                </c:pt>
                <c:pt idx="121908">
                  <c:v>-126.64649999999997</c:v>
                </c:pt>
                <c:pt idx="121909">
                  <c:v>-126.64449999999997</c:v>
                </c:pt>
                <c:pt idx="121910">
                  <c:v>-126.64249999999998</c:v>
                </c:pt>
                <c:pt idx="121911">
                  <c:v>-126.64049999999997</c:v>
                </c:pt>
                <c:pt idx="121912">
                  <c:v>-126.63849999999996</c:v>
                </c:pt>
                <c:pt idx="121913">
                  <c:v>-126.63649999999998</c:v>
                </c:pt>
                <c:pt idx="121914">
                  <c:v>-126.63449999999997</c:v>
                </c:pt>
                <c:pt idx="121915">
                  <c:v>-126.63249999999996</c:v>
                </c:pt>
                <c:pt idx="121916">
                  <c:v>-126.63049999999998</c:v>
                </c:pt>
                <c:pt idx="121917">
                  <c:v>-126.62849999999997</c:v>
                </c:pt>
                <c:pt idx="121918">
                  <c:v>-126.62649999999996</c:v>
                </c:pt>
                <c:pt idx="121919">
                  <c:v>-126.62449999999998</c:v>
                </c:pt>
                <c:pt idx="121920">
                  <c:v>-126.62249999999997</c:v>
                </c:pt>
                <c:pt idx="121921">
                  <c:v>-126.62049999999996</c:v>
                </c:pt>
                <c:pt idx="121922">
                  <c:v>-126.61849999999998</c:v>
                </c:pt>
                <c:pt idx="121923">
                  <c:v>-126.61649999999997</c:v>
                </c:pt>
                <c:pt idx="121924">
                  <c:v>-126.61449999999996</c:v>
                </c:pt>
                <c:pt idx="121925">
                  <c:v>-126.61249999999998</c:v>
                </c:pt>
                <c:pt idx="121926">
                  <c:v>-126.61049999999997</c:v>
                </c:pt>
                <c:pt idx="121927">
                  <c:v>-126.60849999999996</c:v>
                </c:pt>
                <c:pt idx="121928">
                  <c:v>-126.60649999999998</c:v>
                </c:pt>
                <c:pt idx="121929">
                  <c:v>-126.60449999999997</c:v>
                </c:pt>
                <c:pt idx="121930">
                  <c:v>-126.60249999999996</c:v>
                </c:pt>
                <c:pt idx="121931">
                  <c:v>-126.60049999999998</c:v>
                </c:pt>
                <c:pt idx="121932">
                  <c:v>-126.59849999999997</c:v>
                </c:pt>
                <c:pt idx="121933">
                  <c:v>-126.59649999999996</c:v>
                </c:pt>
                <c:pt idx="121934">
                  <c:v>-126.59449999999998</c:v>
                </c:pt>
                <c:pt idx="121935">
                  <c:v>-126.59249999999997</c:v>
                </c:pt>
                <c:pt idx="121936">
                  <c:v>-126.59049999999996</c:v>
                </c:pt>
                <c:pt idx="121937">
                  <c:v>-126.58849999999998</c:v>
                </c:pt>
                <c:pt idx="121938">
                  <c:v>-126.58649999999997</c:v>
                </c:pt>
                <c:pt idx="121939">
                  <c:v>-126.58449999999999</c:v>
                </c:pt>
                <c:pt idx="121940">
                  <c:v>-126.58249999999998</c:v>
                </c:pt>
                <c:pt idx="121941">
                  <c:v>-126.58049999999997</c:v>
                </c:pt>
                <c:pt idx="121942">
                  <c:v>-126.57849999999999</c:v>
                </c:pt>
                <c:pt idx="121943">
                  <c:v>-126.57649999999998</c:v>
                </c:pt>
                <c:pt idx="121944">
                  <c:v>-126.57449999999997</c:v>
                </c:pt>
                <c:pt idx="121945">
                  <c:v>-126.57249999999999</c:v>
                </c:pt>
                <c:pt idx="121946">
                  <c:v>-126.57049999999998</c:v>
                </c:pt>
                <c:pt idx="121947">
                  <c:v>-126.56849999999997</c:v>
                </c:pt>
                <c:pt idx="121948">
                  <c:v>-126.56649999999999</c:v>
                </c:pt>
                <c:pt idx="121949">
                  <c:v>-126.56449999999998</c:v>
                </c:pt>
                <c:pt idx="121950">
                  <c:v>-126.56249999999997</c:v>
                </c:pt>
                <c:pt idx="121951">
                  <c:v>-126.56049999999999</c:v>
                </c:pt>
                <c:pt idx="121952">
                  <c:v>-126.55849999999998</c:v>
                </c:pt>
                <c:pt idx="121953">
                  <c:v>-126.55649999999997</c:v>
                </c:pt>
                <c:pt idx="121954">
                  <c:v>-126.55449999999999</c:v>
                </c:pt>
                <c:pt idx="121955">
                  <c:v>-126.55249999999998</c:v>
                </c:pt>
                <c:pt idx="121956">
                  <c:v>-126.55049999999997</c:v>
                </c:pt>
                <c:pt idx="121957">
                  <c:v>-126.54849999999999</c:v>
                </c:pt>
                <c:pt idx="121958">
                  <c:v>-126.54649999999998</c:v>
                </c:pt>
                <c:pt idx="121959">
                  <c:v>-126.54449999999997</c:v>
                </c:pt>
                <c:pt idx="121960">
                  <c:v>-126.54249999999999</c:v>
                </c:pt>
                <c:pt idx="121961">
                  <c:v>-126.54049999999998</c:v>
                </c:pt>
                <c:pt idx="121962">
                  <c:v>-126.53849999999997</c:v>
                </c:pt>
                <c:pt idx="121963">
                  <c:v>-126.53649999999999</c:v>
                </c:pt>
                <c:pt idx="121964">
                  <c:v>-126.53449999999998</c:v>
                </c:pt>
                <c:pt idx="121965">
                  <c:v>-126.53249999999997</c:v>
                </c:pt>
                <c:pt idx="121966">
                  <c:v>-126.53049999999999</c:v>
                </c:pt>
                <c:pt idx="121967">
                  <c:v>-126.52849999999998</c:v>
                </c:pt>
                <c:pt idx="121968">
                  <c:v>-126.52649999999997</c:v>
                </c:pt>
                <c:pt idx="121969">
                  <c:v>-126.52449999999999</c:v>
                </c:pt>
                <c:pt idx="121970">
                  <c:v>-126.52249999999998</c:v>
                </c:pt>
                <c:pt idx="121971">
                  <c:v>-126.52049999999997</c:v>
                </c:pt>
                <c:pt idx="121972">
                  <c:v>-126.51849999999999</c:v>
                </c:pt>
                <c:pt idx="121973">
                  <c:v>-126.51649999999998</c:v>
                </c:pt>
                <c:pt idx="121974">
                  <c:v>-126.51449999999997</c:v>
                </c:pt>
                <c:pt idx="121975">
                  <c:v>-126.51249999999999</c:v>
                </c:pt>
                <c:pt idx="121976">
                  <c:v>-126.51049999999998</c:v>
                </c:pt>
                <c:pt idx="121977">
                  <c:v>-126.50849999999997</c:v>
                </c:pt>
                <c:pt idx="121978">
                  <c:v>-126.50649999999999</c:v>
                </c:pt>
                <c:pt idx="121979">
                  <c:v>-126.50449999999998</c:v>
                </c:pt>
                <c:pt idx="121980">
                  <c:v>-126.50249999999997</c:v>
                </c:pt>
                <c:pt idx="121981">
                  <c:v>-126.50049999999999</c:v>
                </c:pt>
                <c:pt idx="121982">
                  <c:v>-126.49849999999998</c:v>
                </c:pt>
                <c:pt idx="121983">
                  <c:v>-126.49649999999997</c:v>
                </c:pt>
                <c:pt idx="121984">
                  <c:v>-126.49449999999999</c:v>
                </c:pt>
                <c:pt idx="121985">
                  <c:v>-126.49249999999998</c:v>
                </c:pt>
                <c:pt idx="121986">
                  <c:v>-126.49049999999997</c:v>
                </c:pt>
                <c:pt idx="121987">
                  <c:v>-126.48849999999999</c:v>
                </c:pt>
                <c:pt idx="121988">
                  <c:v>-126.48649999999998</c:v>
                </c:pt>
                <c:pt idx="121989">
                  <c:v>-126.48449999999997</c:v>
                </c:pt>
                <c:pt idx="121990">
                  <c:v>-126.48249999999999</c:v>
                </c:pt>
                <c:pt idx="121991">
                  <c:v>-126.48049999999998</c:v>
                </c:pt>
                <c:pt idx="121992">
                  <c:v>-126.47849999999997</c:v>
                </c:pt>
                <c:pt idx="121993">
                  <c:v>-126.47649999999999</c:v>
                </c:pt>
                <c:pt idx="121994">
                  <c:v>-126.47449999999998</c:v>
                </c:pt>
                <c:pt idx="121995">
                  <c:v>-126.47249999999997</c:v>
                </c:pt>
                <c:pt idx="121996">
                  <c:v>-126.47049999999999</c:v>
                </c:pt>
                <c:pt idx="121997">
                  <c:v>-126.46849999999998</c:v>
                </c:pt>
                <c:pt idx="121998">
                  <c:v>-126.46649999999997</c:v>
                </c:pt>
                <c:pt idx="121999">
                  <c:v>-126.46449999999999</c:v>
                </c:pt>
                <c:pt idx="122000">
                  <c:v>-126.46249999999998</c:v>
                </c:pt>
                <c:pt idx="122001">
                  <c:v>-126.46049999999997</c:v>
                </c:pt>
                <c:pt idx="122002">
                  <c:v>-126.45849999999999</c:v>
                </c:pt>
                <c:pt idx="122003">
                  <c:v>-126.45649999999998</c:v>
                </c:pt>
                <c:pt idx="122004">
                  <c:v>-126.45449999999997</c:v>
                </c:pt>
                <c:pt idx="122005">
                  <c:v>-126.45249999999999</c:v>
                </c:pt>
                <c:pt idx="122006">
                  <c:v>-126.45049999999998</c:v>
                </c:pt>
                <c:pt idx="122007">
                  <c:v>-126.44849999999997</c:v>
                </c:pt>
                <c:pt idx="122008">
                  <c:v>-126.44649999999999</c:v>
                </c:pt>
                <c:pt idx="122009">
                  <c:v>-126.44449999999998</c:v>
                </c:pt>
                <c:pt idx="122010">
                  <c:v>-126.44249999999997</c:v>
                </c:pt>
                <c:pt idx="122011">
                  <c:v>-126.44049999999999</c:v>
                </c:pt>
                <c:pt idx="122012">
                  <c:v>-126.43849999999998</c:v>
                </c:pt>
                <c:pt idx="122013">
                  <c:v>-126.43649999999997</c:v>
                </c:pt>
                <c:pt idx="122014">
                  <c:v>-126.43449999999999</c:v>
                </c:pt>
                <c:pt idx="122015">
                  <c:v>-126.43249999999998</c:v>
                </c:pt>
                <c:pt idx="122016">
                  <c:v>-126.43049999999997</c:v>
                </c:pt>
                <c:pt idx="122017">
                  <c:v>-126.42849999999999</c:v>
                </c:pt>
                <c:pt idx="122018">
                  <c:v>-126.42649999999998</c:v>
                </c:pt>
                <c:pt idx="122019">
                  <c:v>-126.42449999999997</c:v>
                </c:pt>
                <c:pt idx="122020">
                  <c:v>-126.42249999999999</c:v>
                </c:pt>
                <c:pt idx="122021">
                  <c:v>-126.42049999999998</c:v>
                </c:pt>
                <c:pt idx="122022">
                  <c:v>-126.41849999999997</c:v>
                </c:pt>
                <c:pt idx="122023">
                  <c:v>-126.41649999999998</c:v>
                </c:pt>
                <c:pt idx="122024">
                  <c:v>-126.41449999999998</c:v>
                </c:pt>
                <c:pt idx="122025">
                  <c:v>-126.41249999999997</c:v>
                </c:pt>
                <c:pt idx="122026">
                  <c:v>-126.41049999999998</c:v>
                </c:pt>
                <c:pt idx="122027">
                  <c:v>-126.40849999999998</c:v>
                </c:pt>
                <c:pt idx="122028">
                  <c:v>-126.40649999999997</c:v>
                </c:pt>
                <c:pt idx="122029">
                  <c:v>-126.40449999999998</c:v>
                </c:pt>
                <c:pt idx="122030">
                  <c:v>-126.40249999999997</c:v>
                </c:pt>
                <c:pt idx="122031">
                  <c:v>-126.40049999999997</c:v>
                </c:pt>
                <c:pt idx="122032">
                  <c:v>-126.39849999999998</c:v>
                </c:pt>
                <c:pt idx="122033">
                  <c:v>-126.39649999999997</c:v>
                </c:pt>
                <c:pt idx="122034">
                  <c:v>-126.39449999999997</c:v>
                </c:pt>
                <c:pt idx="122035">
                  <c:v>-126.39249999999998</c:v>
                </c:pt>
                <c:pt idx="122036">
                  <c:v>-126.39049999999997</c:v>
                </c:pt>
                <c:pt idx="122037">
                  <c:v>-126.38849999999996</c:v>
                </c:pt>
                <c:pt idx="122038">
                  <c:v>-126.38649999999998</c:v>
                </c:pt>
                <c:pt idx="122039">
                  <c:v>-126.38449999999997</c:v>
                </c:pt>
                <c:pt idx="122040">
                  <c:v>-126.38249999999996</c:v>
                </c:pt>
                <c:pt idx="122041">
                  <c:v>-126.38049999999998</c:v>
                </c:pt>
                <c:pt idx="122042">
                  <c:v>-126.37849999999997</c:v>
                </c:pt>
                <c:pt idx="122043">
                  <c:v>-126.37649999999996</c:v>
                </c:pt>
                <c:pt idx="122044">
                  <c:v>-126.37449999999998</c:v>
                </c:pt>
                <c:pt idx="122045">
                  <c:v>-126.37249999999997</c:v>
                </c:pt>
                <c:pt idx="122046">
                  <c:v>-126.37049999999996</c:v>
                </c:pt>
                <c:pt idx="122047">
                  <c:v>-126.36849999999998</c:v>
                </c:pt>
                <c:pt idx="122048">
                  <c:v>-126.36649999999997</c:v>
                </c:pt>
                <c:pt idx="122049">
                  <c:v>-126.36449999999996</c:v>
                </c:pt>
                <c:pt idx="122050">
                  <c:v>-126.36249999999998</c:v>
                </c:pt>
                <c:pt idx="122051">
                  <c:v>-126.36049999999997</c:v>
                </c:pt>
                <c:pt idx="122052">
                  <c:v>-126.35849999999996</c:v>
                </c:pt>
                <c:pt idx="122053">
                  <c:v>-126.35649999999998</c:v>
                </c:pt>
                <c:pt idx="122054">
                  <c:v>-126.35449999999997</c:v>
                </c:pt>
                <c:pt idx="122055">
                  <c:v>-126.35249999999996</c:v>
                </c:pt>
                <c:pt idx="122056">
                  <c:v>-126.35049999999998</c:v>
                </c:pt>
                <c:pt idx="122057">
                  <c:v>-126.34849999999997</c:v>
                </c:pt>
                <c:pt idx="122058">
                  <c:v>-126.34649999999996</c:v>
                </c:pt>
                <c:pt idx="122059">
                  <c:v>-126.34449999999998</c:v>
                </c:pt>
                <c:pt idx="122060">
                  <c:v>-126.34249999999997</c:v>
                </c:pt>
                <c:pt idx="122061">
                  <c:v>-126.34049999999996</c:v>
                </c:pt>
                <c:pt idx="122062">
                  <c:v>-126.33849999999998</c:v>
                </c:pt>
                <c:pt idx="122063">
                  <c:v>-126.33649999999997</c:v>
                </c:pt>
                <c:pt idx="122064">
                  <c:v>-126.33449999999999</c:v>
                </c:pt>
                <c:pt idx="122065">
                  <c:v>-126.33249999999998</c:v>
                </c:pt>
                <c:pt idx="122066">
                  <c:v>-126.33049999999997</c:v>
                </c:pt>
                <c:pt idx="122067">
                  <c:v>-126.32849999999999</c:v>
                </c:pt>
                <c:pt idx="122068">
                  <c:v>-126.32649999999998</c:v>
                </c:pt>
                <c:pt idx="122069">
                  <c:v>-126.32449999999997</c:v>
                </c:pt>
                <c:pt idx="122070">
                  <c:v>-126.32249999999999</c:v>
                </c:pt>
                <c:pt idx="122071">
                  <c:v>-126.32049999999998</c:v>
                </c:pt>
                <c:pt idx="122072">
                  <c:v>-126.31849999999997</c:v>
                </c:pt>
                <c:pt idx="122073">
                  <c:v>-126.31649999999999</c:v>
                </c:pt>
                <c:pt idx="122074">
                  <c:v>-126.31449999999998</c:v>
                </c:pt>
                <c:pt idx="122075">
                  <c:v>-126.31249999999997</c:v>
                </c:pt>
                <c:pt idx="122076">
                  <c:v>-126.31049999999999</c:v>
                </c:pt>
                <c:pt idx="122077">
                  <c:v>-126.30849999999998</c:v>
                </c:pt>
                <c:pt idx="122078">
                  <c:v>-126.30649999999997</c:v>
                </c:pt>
                <c:pt idx="122079">
                  <c:v>-126.30449999999999</c:v>
                </c:pt>
                <c:pt idx="122080">
                  <c:v>-126.30249999999998</c:v>
                </c:pt>
                <c:pt idx="122081">
                  <c:v>-126.30049999999997</c:v>
                </c:pt>
                <c:pt idx="122082">
                  <c:v>-126.29849999999999</c:v>
                </c:pt>
                <c:pt idx="122083">
                  <c:v>-126.29649999999998</c:v>
                </c:pt>
                <c:pt idx="122084">
                  <c:v>-126.29449999999997</c:v>
                </c:pt>
                <c:pt idx="122085">
                  <c:v>-126.29249999999999</c:v>
                </c:pt>
                <c:pt idx="122086">
                  <c:v>-126.29049999999998</c:v>
                </c:pt>
                <c:pt idx="122087">
                  <c:v>-126.28849999999997</c:v>
                </c:pt>
                <c:pt idx="122088">
                  <c:v>-126.28649999999999</c:v>
                </c:pt>
                <c:pt idx="122089">
                  <c:v>-126.28449999999998</c:v>
                </c:pt>
                <c:pt idx="122090">
                  <c:v>-126.28249999999997</c:v>
                </c:pt>
                <c:pt idx="122091">
                  <c:v>-126.28049999999999</c:v>
                </c:pt>
                <c:pt idx="122092">
                  <c:v>-126.27849999999998</c:v>
                </c:pt>
                <c:pt idx="122093">
                  <c:v>-126.27649999999997</c:v>
                </c:pt>
                <c:pt idx="122094">
                  <c:v>-126.27449999999999</c:v>
                </c:pt>
                <c:pt idx="122095">
                  <c:v>-126.27249999999998</c:v>
                </c:pt>
                <c:pt idx="122096">
                  <c:v>-126.27049999999997</c:v>
                </c:pt>
                <c:pt idx="122097">
                  <c:v>-126.26849999999999</c:v>
                </c:pt>
                <c:pt idx="122098">
                  <c:v>-126.26649999999998</c:v>
                </c:pt>
                <c:pt idx="122099">
                  <c:v>-126.26449999999997</c:v>
                </c:pt>
                <c:pt idx="122100">
                  <c:v>-126.26249999999999</c:v>
                </c:pt>
                <c:pt idx="122101">
                  <c:v>-126.26049999999998</c:v>
                </c:pt>
                <c:pt idx="122102">
                  <c:v>-126.25849999999997</c:v>
                </c:pt>
                <c:pt idx="122103">
                  <c:v>-126.25649999999999</c:v>
                </c:pt>
                <c:pt idx="122104">
                  <c:v>-126.25449999999998</c:v>
                </c:pt>
                <c:pt idx="122105">
                  <c:v>-126.25249999999997</c:v>
                </c:pt>
                <c:pt idx="122106">
                  <c:v>-126.25049999999999</c:v>
                </c:pt>
                <c:pt idx="122107">
                  <c:v>-126.24849999999998</c:v>
                </c:pt>
                <c:pt idx="122108">
                  <c:v>-126.24649999999997</c:v>
                </c:pt>
                <c:pt idx="122109">
                  <c:v>-126.24449999999999</c:v>
                </c:pt>
                <c:pt idx="122110">
                  <c:v>-126.24249999999998</c:v>
                </c:pt>
                <c:pt idx="122111">
                  <c:v>-126.24049999999997</c:v>
                </c:pt>
                <c:pt idx="122112">
                  <c:v>-126.23849999999999</c:v>
                </c:pt>
                <c:pt idx="122113">
                  <c:v>-126.23649999999998</c:v>
                </c:pt>
                <c:pt idx="122114">
                  <c:v>-126.23449999999997</c:v>
                </c:pt>
                <c:pt idx="122115">
                  <c:v>-126.23249999999999</c:v>
                </c:pt>
                <c:pt idx="122116">
                  <c:v>-126.23049999999998</c:v>
                </c:pt>
                <c:pt idx="122117">
                  <c:v>-126.22849999999997</c:v>
                </c:pt>
                <c:pt idx="122118">
                  <c:v>-126.22649999999999</c:v>
                </c:pt>
                <c:pt idx="122119">
                  <c:v>-126.22449999999998</c:v>
                </c:pt>
                <c:pt idx="122120">
                  <c:v>-126.22249999999997</c:v>
                </c:pt>
                <c:pt idx="122121">
                  <c:v>-126.22049999999999</c:v>
                </c:pt>
                <c:pt idx="122122">
                  <c:v>-126.21849999999998</c:v>
                </c:pt>
                <c:pt idx="122123">
                  <c:v>-126.21649999999997</c:v>
                </c:pt>
                <c:pt idx="122124">
                  <c:v>-126.21449999999999</c:v>
                </c:pt>
                <c:pt idx="122125">
                  <c:v>-126.21249999999998</c:v>
                </c:pt>
                <c:pt idx="122126">
                  <c:v>-126.21049999999997</c:v>
                </c:pt>
                <c:pt idx="122127">
                  <c:v>-126.20849999999999</c:v>
                </c:pt>
                <c:pt idx="122128">
                  <c:v>-126.20649999999998</c:v>
                </c:pt>
                <c:pt idx="122129">
                  <c:v>-126.20449999999997</c:v>
                </c:pt>
                <c:pt idx="122130">
                  <c:v>-126.20249999999999</c:v>
                </c:pt>
                <c:pt idx="122131">
                  <c:v>-126.20049999999998</c:v>
                </c:pt>
                <c:pt idx="122132">
                  <c:v>-126.19849999999997</c:v>
                </c:pt>
                <c:pt idx="122133">
                  <c:v>-126.19649999999999</c:v>
                </c:pt>
                <c:pt idx="122134">
                  <c:v>-126.19449999999998</c:v>
                </c:pt>
                <c:pt idx="122135">
                  <c:v>-126.19249999999997</c:v>
                </c:pt>
                <c:pt idx="122136">
                  <c:v>-126.19049999999999</c:v>
                </c:pt>
                <c:pt idx="122137">
                  <c:v>-126.18849999999998</c:v>
                </c:pt>
                <c:pt idx="122138">
                  <c:v>-126.18649999999997</c:v>
                </c:pt>
                <c:pt idx="122139">
                  <c:v>-126.18449999999999</c:v>
                </c:pt>
                <c:pt idx="122140">
                  <c:v>-126.18249999999998</c:v>
                </c:pt>
                <c:pt idx="122141">
                  <c:v>-126.18049999999997</c:v>
                </c:pt>
                <c:pt idx="122142">
                  <c:v>-126.17849999999999</c:v>
                </c:pt>
                <c:pt idx="122143">
                  <c:v>-126.17649999999998</c:v>
                </c:pt>
                <c:pt idx="122144">
                  <c:v>-126.17449999999997</c:v>
                </c:pt>
                <c:pt idx="122145">
                  <c:v>-126.17249999999999</c:v>
                </c:pt>
                <c:pt idx="122146">
                  <c:v>-126.17049999999998</c:v>
                </c:pt>
                <c:pt idx="122147">
                  <c:v>-126.16849999999997</c:v>
                </c:pt>
                <c:pt idx="122148">
                  <c:v>-126.16649999999998</c:v>
                </c:pt>
                <c:pt idx="122149">
                  <c:v>-126.16449999999998</c:v>
                </c:pt>
                <c:pt idx="122150">
                  <c:v>-126.16249999999997</c:v>
                </c:pt>
                <c:pt idx="122151">
                  <c:v>-126.16049999999998</c:v>
                </c:pt>
                <c:pt idx="122152">
                  <c:v>-126.15849999999998</c:v>
                </c:pt>
                <c:pt idx="122153">
                  <c:v>-126.15649999999997</c:v>
                </c:pt>
                <c:pt idx="122154">
                  <c:v>-126.15449999999998</c:v>
                </c:pt>
                <c:pt idx="122155">
                  <c:v>-126.15249999999997</c:v>
                </c:pt>
                <c:pt idx="122156">
                  <c:v>-126.15049999999997</c:v>
                </c:pt>
                <c:pt idx="122157">
                  <c:v>-126.14849999999998</c:v>
                </c:pt>
                <c:pt idx="122158">
                  <c:v>-126.14649999999997</c:v>
                </c:pt>
                <c:pt idx="122159">
                  <c:v>-126.14449999999997</c:v>
                </c:pt>
                <c:pt idx="122160">
                  <c:v>-126.14249999999998</c:v>
                </c:pt>
                <c:pt idx="122161">
                  <c:v>-126.14049999999997</c:v>
                </c:pt>
                <c:pt idx="122162">
                  <c:v>-126.13849999999996</c:v>
                </c:pt>
                <c:pt idx="122163">
                  <c:v>-126.13649999999998</c:v>
                </c:pt>
                <c:pt idx="122164">
                  <c:v>-126.13449999999997</c:v>
                </c:pt>
                <c:pt idx="122165">
                  <c:v>-126.13249999999996</c:v>
                </c:pt>
                <c:pt idx="122166">
                  <c:v>-126.13049999999998</c:v>
                </c:pt>
                <c:pt idx="122167">
                  <c:v>-126.12849999999997</c:v>
                </c:pt>
                <c:pt idx="122168">
                  <c:v>-126.12649999999996</c:v>
                </c:pt>
                <c:pt idx="122169">
                  <c:v>-126.12449999999998</c:v>
                </c:pt>
                <c:pt idx="122170">
                  <c:v>-126.12249999999997</c:v>
                </c:pt>
                <c:pt idx="122171">
                  <c:v>-126.12049999999996</c:v>
                </c:pt>
                <c:pt idx="122172">
                  <c:v>-126.11849999999998</c:v>
                </c:pt>
                <c:pt idx="122173">
                  <c:v>-126.11649999999997</c:v>
                </c:pt>
                <c:pt idx="122174">
                  <c:v>-126.11449999999996</c:v>
                </c:pt>
                <c:pt idx="122175">
                  <c:v>-126.11249999999998</c:v>
                </c:pt>
                <c:pt idx="122176">
                  <c:v>-126.11049999999997</c:v>
                </c:pt>
                <c:pt idx="122177">
                  <c:v>-126.10849999999996</c:v>
                </c:pt>
                <c:pt idx="122178">
                  <c:v>-126.10649999999998</c:v>
                </c:pt>
                <c:pt idx="122179">
                  <c:v>-126.10449999999997</c:v>
                </c:pt>
                <c:pt idx="122180">
                  <c:v>-126.10249999999996</c:v>
                </c:pt>
                <c:pt idx="122181">
                  <c:v>-126.10049999999998</c:v>
                </c:pt>
                <c:pt idx="122182">
                  <c:v>-126.09849999999997</c:v>
                </c:pt>
                <c:pt idx="122183">
                  <c:v>-126.09649999999996</c:v>
                </c:pt>
                <c:pt idx="122184">
                  <c:v>-126.09449999999998</c:v>
                </c:pt>
                <c:pt idx="122185">
                  <c:v>-126.09249999999997</c:v>
                </c:pt>
                <c:pt idx="122186">
                  <c:v>-126.09049999999996</c:v>
                </c:pt>
                <c:pt idx="122187">
                  <c:v>-126.08849999999998</c:v>
                </c:pt>
                <c:pt idx="122188">
                  <c:v>-126.08649999999997</c:v>
                </c:pt>
                <c:pt idx="122189">
                  <c:v>-126.08449999999999</c:v>
                </c:pt>
                <c:pt idx="122190">
                  <c:v>-126.08249999999998</c:v>
                </c:pt>
                <c:pt idx="122191">
                  <c:v>-126.08049999999997</c:v>
                </c:pt>
                <c:pt idx="122192">
                  <c:v>-126.07849999999999</c:v>
                </c:pt>
                <c:pt idx="122193">
                  <c:v>-126.07649999999998</c:v>
                </c:pt>
                <c:pt idx="122194">
                  <c:v>-126.07449999999997</c:v>
                </c:pt>
                <c:pt idx="122195">
                  <c:v>-126.07249999999999</c:v>
                </c:pt>
                <c:pt idx="122196">
                  <c:v>-126.07049999999998</c:v>
                </c:pt>
                <c:pt idx="122197">
                  <c:v>-126.06849999999997</c:v>
                </c:pt>
                <c:pt idx="122198">
                  <c:v>-126.06649999999999</c:v>
                </c:pt>
                <c:pt idx="122199">
                  <c:v>-126.06449999999998</c:v>
                </c:pt>
                <c:pt idx="122200">
                  <c:v>-126.06249999999997</c:v>
                </c:pt>
                <c:pt idx="122201">
                  <c:v>-126.06049999999999</c:v>
                </c:pt>
                <c:pt idx="122202">
                  <c:v>-126.05849999999998</c:v>
                </c:pt>
                <c:pt idx="122203">
                  <c:v>-126.05649999999997</c:v>
                </c:pt>
                <c:pt idx="122204">
                  <c:v>-126.05449999999999</c:v>
                </c:pt>
                <c:pt idx="122205">
                  <c:v>-126.05249999999998</c:v>
                </c:pt>
                <c:pt idx="122206">
                  <c:v>-126.05049999999997</c:v>
                </c:pt>
                <c:pt idx="122207">
                  <c:v>-126.04849999999999</c:v>
                </c:pt>
                <c:pt idx="122208">
                  <c:v>-126.04649999999998</c:v>
                </c:pt>
                <c:pt idx="122209">
                  <c:v>-126.04449999999997</c:v>
                </c:pt>
                <c:pt idx="122210">
                  <c:v>-126.04249999999999</c:v>
                </c:pt>
                <c:pt idx="122211">
                  <c:v>-126.04049999999998</c:v>
                </c:pt>
                <c:pt idx="122212">
                  <c:v>-126.03849999999997</c:v>
                </c:pt>
                <c:pt idx="122213">
                  <c:v>-126.03649999999999</c:v>
                </c:pt>
                <c:pt idx="122214">
                  <c:v>-126.03449999999998</c:v>
                </c:pt>
                <c:pt idx="122215">
                  <c:v>-126.03249999999997</c:v>
                </c:pt>
                <c:pt idx="122216">
                  <c:v>-126.03049999999999</c:v>
                </c:pt>
                <c:pt idx="122217">
                  <c:v>-126.02849999999998</c:v>
                </c:pt>
                <c:pt idx="122218">
                  <c:v>-126.02649999999997</c:v>
                </c:pt>
                <c:pt idx="122219">
                  <c:v>-126.02449999999999</c:v>
                </c:pt>
                <c:pt idx="122220">
                  <c:v>-126.02249999999998</c:v>
                </c:pt>
                <c:pt idx="122221">
                  <c:v>-126.02049999999997</c:v>
                </c:pt>
                <c:pt idx="122222">
                  <c:v>-126.01849999999999</c:v>
                </c:pt>
                <c:pt idx="122223">
                  <c:v>-126.01649999999998</c:v>
                </c:pt>
                <c:pt idx="122224">
                  <c:v>-126.01449999999997</c:v>
                </c:pt>
                <c:pt idx="122225">
                  <c:v>-126.01249999999999</c:v>
                </c:pt>
                <c:pt idx="122226">
                  <c:v>-126.01049999999998</c:v>
                </c:pt>
                <c:pt idx="122227">
                  <c:v>-126.00849999999997</c:v>
                </c:pt>
                <c:pt idx="122228">
                  <c:v>-126.00649999999999</c:v>
                </c:pt>
                <c:pt idx="122229">
                  <c:v>-126.00449999999998</c:v>
                </c:pt>
                <c:pt idx="122230">
                  <c:v>-126.00249999999997</c:v>
                </c:pt>
                <c:pt idx="122231">
                  <c:v>-126.00049999999999</c:v>
                </c:pt>
                <c:pt idx="122232">
                  <c:v>-125.99849999999998</c:v>
                </c:pt>
                <c:pt idx="122233">
                  <c:v>-125.99649999999997</c:v>
                </c:pt>
                <c:pt idx="122234">
                  <c:v>-125.99449999999999</c:v>
                </c:pt>
                <c:pt idx="122235">
                  <c:v>-125.99249999999998</c:v>
                </c:pt>
                <c:pt idx="122236">
                  <c:v>-125.99049999999997</c:v>
                </c:pt>
                <c:pt idx="122237">
                  <c:v>-125.98849999999999</c:v>
                </c:pt>
                <c:pt idx="122238">
                  <c:v>-125.98649999999998</c:v>
                </c:pt>
                <c:pt idx="122239">
                  <c:v>-125.98449999999997</c:v>
                </c:pt>
                <c:pt idx="122240">
                  <c:v>-125.98249999999999</c:v>
                </c:pt>
                <c:pt idx="122241">
                  <c:v>-125.98049999999998</c:v>
                </c:pt>
                <c:pt idx="122242">
                  <c:v>-125.97849999999997</c:v>
                </c:pt>
                <c:pt idx="122243">
                  <c:v>-125.97649999999999</c:v>
                </c:pt>
                <c:pt idx="122244">
                  <c:v>-125.97449999999998</c:v>
                </c:pt>
                <c:pt idx="122245">
                  <c:v>-125.97249999999997</c:v>
                </c:pt>
                <c:pt idx="122246">
                  <c:v>-125.97049999999999</c:v>
                </c:pt>
                <c:pt idx="122247">
                  <c:v>-125.96849999999998</c:v>
                </c:pt>
                <c:pt idx="122248">
                  <c:v>-125.96649999999997</c:v>
                </c:pt>
                <c:pt idx="122249">
                  <c:v>-125.96449999999999</c:v>
                </c:pt>
                <c:pt idx="122250">
                  <c:v>-125.96249999999998</c:v>
                </c:pt>
                <c:pt idx="122251">
                  <c:v>-125.96049999999997</c:v>
                </c:pt>
                <c:pt idx="122252">
                  <c:v>-125.95849999999999</c:v>
                </c:pt>
                <c:pt idx="122253">
                  <c:v>-125.95649999999998</c:v>
                </c:pt>
                <c:pt idx="122254">
                  <c:v>-125.95449999999997</c:v>
                </c:pt>
                <c:pt idx="122255">
                  <c:v>-125.95249999999999</c:v>
                </c:pt>
                <c:pt idx="122256">
                  <c:v>-125.95049999999998</c:v>
                </c:pt>
                <c:pt idx="122257">
                  <c:v>-125.94849999999997</c:v>
                </c:pt>
                <c:pt idx="122258">
                  <c:v>-125.94649999999999</c:v>
                </c:pt>
                <c:pt idx="122259">
                  <c:v>-125.94449999999998</c:v>
                </c:pt>
                <c:pt idx="122260">
                  <c:v>-125.94249999999997</c:v>
                </c:pt>
                <c:pt idx="122261">
                  <c:v>-125.94049999999999</c:v>
                </c:pt>
                <c:pt idx="122262">
                  <c:v>-125.93849999999998</c:v>
                </c:pt>
                <c:pt idx="122263">
                  <c:v>-125.93649999999997</c:v>
                </c:pt>
                <c:pt idx="122264">
                  <c:v>-125.93449999999999</c:v>
                </c:pt>
                <c:pt idx="122265">
                  <c:v>-125.93249999999998</c:v>
                </c:pt>
                <c:pt idx="122266">
                  <c:v>-125.93049999999997</c:v>
                </c:pt>
                <c:pt idx="122267">
                  <c:v>-125.92849999999999</c:v>
                </c:pt>
                <c:pt idx="122268">
                  <c:v>-125.92649999999998</c:v>
                </c:pt>
                <c:pt idx="122269">
                  <c:v>-125.92449999999997</c:v>
                </c:pt>
                <c:pt idx="122270">
                  <c:v>-125.92249999999999</c:v>
                </c:pt>
                <c:pt idx="122271">
                  <c:v>-125.92049999999998</c:v>
                </c:pt>
                <c:pt idx="122272">
                  <c:v>-125.91849999999997</c:v>
                </c:pt>
                <c:pt idx="122273">
                  <c:v>-125.91649999999998</c:v>
                </c:pt>
                <c:pt idx="122274">
                  <c:v>-125.91449999999998</c:v>
                </c:pt>
                <c:pt idx="122275">
                  <c:v>-125.91249999999997</c:v>
                </c:pt>
                <c:pt idx="122276">
                  <c:v>-125.91049999999998</c:v>
                </c:pt>
                <c:pt idx="122277">
                  <c:v>-125.90849999999998</c:v>
                </c:pt>
                <c:pt idx="122278">
                  <c:v>-125.90649999999997</c:v>
                </c:pt>
                <c:pt idx="122279">
                  <c:v>-125.90449999999998</c:v>
                </c:pt>
                <c:pt idx="122280">
                  <c:v>-125.90249999999997</c:v>
                </c:pt>
                <c:pt idx="122281">
                  <c:v>-125.90049999999997</c:v>
                </c:pt>
                <c:pt idx="122282">
                  <c:v>-125.89849999999998</c:v>
                </c:pt>
                <c:pt idx="122283">
                  <c:v>-125.89649999999997</c:v>
                </c:pt>
                <c:pt idx="122284">
                  <c:v>-125.89449999999997</c:v>
                </c:pt>
                <c:pt idx="122285">
                  <c:v>-125.89249999999998</c:v>
                </c:pt>
                <c:pt idx="122286">
                  <c:v>-125.89049999999997</c:v>
                </c:pt>
                <c:pt idx="122287">
                  <c:v>-125.88849999999996</c:v>
                </c:pt>
                <c:pt idx="122288">
                  <c:v>-125.88649999999998</c:v>
                </c:pt>
                <c:pt idx="122289">
                  <c:v>-125.88449999999997</c:v>
                </c:pt>
                <c:pt idx="122290">
                  <c:v>-125.88249999999996</c:v>
                </c:pt>
                <c:pt idx="122291">
                  <c:v>-125.88049999999998</c:v>
                </c:pt>
                <c:pt idx="122292">
                  <c:v>-125.87849999999997</c:v>
                </c:pt>
                <c:pt idx="122293">
                  <c:v>-125.87649999999996</c:v>
                </c:pt>
                <c:pt idx="122294">
                  <c:v>-125.87449999999998</c:v>
                </c:pt>
                <c:pt idx="122295">
                  <c:v>-125.87249999999997</c:v>
                </c:pt>
                <c:pt idx="122296">
                  <c:v>-125.87049999999996</c:v>
                </c:pt>
                <c:pt idx="122297">
                  <c:v>-125.86849999999998</c:v>
                </c:pt>
                <c:pt idx="122298">
                  <c:v>-125.86649999999997</c:v>
                </c:pt>
                <c:pt idx="122299">
                  <c:v>-125.86449999999996</c:v>
                </c:pt>
                <c:pt idx="122300">
                  <c:v>-125.86249999999998</c:v>
                </c:pt>
                <c:pt idx="122301">
                  <c:v>-125.86049999999997</c:v>
                </c:pt>
                <c:pt idx="122302">
                  <c:v>-125.85849999999996</c:v>
                </c:pt>
                <c:pt idx="122303">
                  <c:v>-125.85649999999998</c:v>
                </c:pt>
                <c:pt idx="122304">
                  <c:v>-125.85449999999997</c:v>
                </c:pt>
                <c:pt idx="122305">
                  <c:v>-125.85249999999996</c:v>
                </c:pt>
                <c:pt idx="122306">
                  <c:v>-125.85049999999998</c:v>
                </c:pt>
                <c:pt idx="122307">
                  <c:v>-125.84849999999997</c:v>
                </c:pt>
                <c:pt idx="122308">
                  <c:v>-125.84649999999996</c:v>
                </c:pt>
                <c:pt idx="122309">
                  <c:v>-125.84449999999998</c:v>
                </c:pt>
                <c:pt idx="122310">
                  <c:v>-125.84249999999997</c:v>
                </c:pt>
                <c:pt idx="122311">
                  <c:v>-125.84049999999996</c:v>
                </c:pt>
                <c:pt idx="122312">
                  <c:v>-125.83849999999998</c:v>
                </c:pt>
                <c:pt idx="122313">
                  <c:v>-125.83649999999997</c:v>
                </c:pt>
                <c:pt idx="122314">
                  <c:v>-125.83449999999999</c:v>
                </c:pt>
                <c:pt idx="122315">
                  <c:v>-125.83249999999998</c:v>
                </c:pt>
                <c:pt idx="122316">
                  <c:v>-125.83049999999997</c:v>
                </c:pt>
                <c:pt idx="122317">
                  <c:v>-125.82849999999999</c:v>
                </c:pt>
                <c:pt idx="122318">
                  <c:v>-125.82649999999998</c:v>
                </c:pt>
                <c:pt idx="122319">
                  <c:v>-125.82449999999997</c:v>
                </c:pt>
                <c:pt idx="122320">
                  <c:v>-125.82249999999999</c:v>
                </c:pt>
                <c:pt idx="122321">
                  <c:v>-125.82049999999998</c:v>
                </c:pt>
                <c:pt idx="122322">
                  <c:v>-125.81849999999997</c:v>
                </c:pt>
                <c:pt idx="122323">
                  <c:v>-125.81649999999999</c:v>
                </c:pt>
                <c:pt idx="122324">
                  <c:v>-125.81449999999998</c:v>
                </c:pt>
                <c:pt idx="122325">
                  <c:v>-125.81249999999997</c:v>
                </c:pt>
                <c:pt idx="122326">
                  <c:v>-125.81049999999999</c:v>
                </c:pt>
                <c:pt idx="122327">
                  <c:v>-125.80849999999998</c:v>
                </c:pt>
                <c:pt idx="122328">
                  <c:v>-125.80649999999997</c:v>
                </c:pt>
                <c:pt idx="122329">
                  <c:v>-125.80449999999999</c:v>
                </c:pt>
                <c:pt idx="122330">
                  <c:v>-125.80249999999998</c:v>
                </c:pt>
                <c:pt idx="122331">
                  <c:v>-125.80049999999997</c:v>
                </c:pt>
                <c:pt idx="122332">
                  <c:v>-125.79849999999999</c:v>
                </c:pt>
                <c:pt idx="122333">
                  <c:v>-125.79649999999998</c:v>
                </c:pt>
                <c:pt idx="122334">
                  <c:v>-125.79449999999997</c:v>
                </c:pt>
                <c:pt idx="122335">
                  <c:v>-125.79249999999999</c:v>
                </c:pt>
                <c:pt idx="122336">
                  <c:v>-125.79049999999998</c:v>
                </c:pt>
                <c:pt idx="122337">
                  <c:v>-125.78849999999997</c:v>
                </c:pt>
                <c:pt idx="122338">
                  <c:v>-125.78649999999999</c:v>
                </c:pt>
                <c:pt idx="122339">
                  <c:v>-125.78449999999998</c:v>
                </c:pt>
                <c:pt idx="122340">
                  <c:v>-125.78249999999997</c:v>
                </c:pt>
                <c:pt idx="122341">
                  <c:v>-125.78049999999999</c:v>
                </c:pt>
                <c:pt idx="122342">
                  <c:v>-125.77849999999998</c:v>
                </c:pt>
                <c:pt idx="122343">
                  <c:v>-125.77649999999997</c:v>
                </c:pt>
                <c:pt idx="122344">
                  <c:v>-125.77449999999999</c:v>
                </c:pt>
                <c:pt idx="122345">
                  <c:v>-125.77249999999998</c:v>
                </c:pt>
                <c:pt idx="122346">
                  <c:v>-125.77049999999997</c:v>
                </c:pt>
                <c:pt idx="122347">
                  <c:v>-125.76849999999999</c:v>
                </c:pt>
                <c:pt idx="122348">
                  <c:v>-125.76649999999998</c:v>
                </c:pt>
                <c:pt idx="122349">
                  <c:v>-125.76449999999997</c:v>
                </c:pt>
                <c:pt idx="122350">
                  <c:v>-125.76249999999999</c:v>
                </c:pt>
                <c:pt idx="122351">
                  <c:v>-125.76049999999998</c:v>
                </c:pt>
                <c:pt idx="122352">
                  <c:v>-125.75849999999997</c:v>
                </c:pt>
                <c:pt idx="122353">
                  <c:v>-125.75649999999999</c:v>
                </c:pt>
                <c:pt idx="122354">
                  <c:v>-125.75449999999998</c:v>
                </c:pt>
                <c:pt idx="122355">
                  <c:v>-125.75249999999997</c:v>
                </c:pt>
                <c:pt idx="122356">
                  <c:v>-125.75049999999999</c:v>
                </c:pt>
                <c:pt idx="122357">
                  <c:v>-125.74849999999998</c:v>
                </c:pt>
                <c:pt idx="122358">
                  <c:v>-125.74649999999997</c:v>
                </c:pt>
                <c:pt idx="122359">
                  <c:v>-125.74449999999999</c:v>
                </c:pt>
                <c:pt idx="122360">
                  <c:v>-125.74249999999998</c:v>
                </c:pt>
                <c:pt idx="122361">
                  <c:v>-125.74049999999997</c:v>
                </c:pt>
                <c:pt idx="122362">
                  <c:v>-125.73849999999999</c:v>
                </c:pt>
                <c:pt idx="122363">
                  <c:v>-125.73649999999998</c:v>
                </c:pt>
                <c:pt idx="122364">
                  <c:v>-125.73449999999997</c:v>
                </c:pt>
                <c:pt idx="122365">
                  <c:v>-125.73249999999999</c:v>
                </c:pt>
                <c:pt idx="122366">
                  <c:v>-125.73049999999998</c:v>
                </c:pt>
                <c:pt idx="122367">
                  <c:v>-125.72849999999997</c:v>
                </c:pt>
                <c:pt idx="122368">
                  <c:v>-125.72649999999999</c:v>
                </c:pt>
                <c:pt idx="122369">
                  <c:v>-125.72449999999998</c:v>
                </c:pt>
                <c:pt idx="122370">
                  <c:v>-125.72249999999997</c:v>
                </c:pt>
                <c:pt idx="122371">
                  <c:v>-125.72049999999999</c:v>
                </c:pt>
                <c:pt idx="122372">
                  <c:v>-125.71849999999998</c:v>
                </c:pt>
                <c:pt idx="122373">
                  <c:v>-125.71649999999997</c:v>
                </c:pt>
                <c:pt idx="122374">
                  <c:v>-125.71449999999999</c:v>
                </c:pt>
                <c:pt idx="122375">
                  <c:v>-125.71249999999998</c:v>
                </c:pt>
                <c:pt idx="122376">
                  <c:v>-125.71049999999997</c:v>
                </c:pt>
                <c:pt idx="122377">
                  <c:v>-125.70849999999999</c:v>
                </c:pt>
                <c:pt idx="122378">
                  <c:v>-125.70649999999998</c:v>
                </c:pt>
                <c:pt idx="122379">
                  <c:v>-125.70449999999997</c:v>
                </c:pt>
                <c:pt idx="122380">
                  <c:v>-125.70249999999999</c:v>
                </c:pt>
                <c:pt idx="122381">
                  <c:v>-125.70049999999998</c:v>
                </c:pt>
                <c:pt idx="122382">
                  <c:v>-125.69849999999997</c:v>
                </c:pt>
                <c:pt idx="122383">
                  <c:v>-125.69649999999999</c:v>
                </c:pt>
                <c:pt idx="122384">
                  <c:v>-125.69449999999998</c:v>
                </c:pt>
                <c:pt idx="122385">
                  <c:v>-125.69249999999997</c:v>
                </c:pt>
                <c:pt idx="122386">
                  <c:v>-125.69049999999999</c:v>
                </c:pt>
                <c:pt idx="122387">
                  <c:v>-125.68849999999998</c:v>
                </c:pt>
                <c:pt idx="122388">
                  <c:v>-125.68649999999997</c:v>
                </c:pt>
                <c:pt idx="122389">
                  <c:v>-125.68449999999999</c:v>
                </c:pt>
                <c:pt idx="122390">
                  <c:v>-125.68249999999998</c:v>
                </c:pt>
                <c:pt idx="122391">
                  <c:v>-125.68049999999997</c:v>
                </c:pt>
                <c:pt idx="122392">
                  <c:v>-125.67849999999999</c:v>
                </c:pt>
                <c:pt idx="122393">
                  <c:v>-125.67649999999998</c:v>
                </c:pt>
                <c:pt idx="122394">
                  <c:v>-125.67449999999997</c:v>
                </c:pt>
                <c:pt idx="122395">
                  <c:v>-125.67249999999999</c:v>
                </c:pt>
                <c:pt idx="122396">
                  <c:v>-125.67049999999998</c:v>
                </c:pt>
                <c:pt idx="122397">
                  <c:v>-125.66849999999997</c:v>
                </c:pt>
                <c:pt idx="122398">
                  <c:v>-125.66649999999998</c:v>
                </c:pt>
                <c:pt idx="122399">
                  <c:v>-125.66449999999998</c:v>
                </c:pt>
                <c:pt idx="122400">
                  <c:v>-125.66249999999997</c:v>
                </c:pt>
                <c:pt idx="122401">
                  <c:v>-125.66049999999998</c:v>
                </c:pt>
                <c:pt idx="122402">
                  <c:v>-125.65849999999998</c:v>
                </c:pt>
                <c:pt idx="122403">
                  <c:v>-125.65649999999997</c:v>
                </c:pt>
                <c:pt idx="122404">
                  <c:v>-125.65449999999998</c:v>
                </c:pt>
                <c:pt idx="122405">
                  <c:v>-125.65249999999997</c:v>
                </c:pt>
                <c:pt idx="122406">
                  <c:v>-125.65049999999997</c:v>
                </c:pt>
                <c:pt idx="122407">
                  <c:v>-125.64849999999998</c:v>
                </c:pt>
                <c:pt idx="122408">
                  <c:v>-125.64649999999997</c:v>
                </c:pt>
                <c:pt idx="122409">
                  <c:v>-125.64449999999997</c:v>
                </c:pt>
                <c:pt idx="122410">
                  <c:v>-125.64249999999998</c:v>
                </c:pt>
                <c:pt idx="122411">
                  <c:v>-125.64049999999997</c:v>
                </c:pt>
                <c:pt idx="122412">
                  <c:v>-125.63849999999996</c:v>
                </c:pt>
                <c:pt idx="122413">
                  <c:v>-125.63649999999998</c:v>
                </c:pt>
                <c:pt idx="122414">
                  <c:v>-125.63449999999997</c:v>
                </c:pt>
                <c:pt idx="122415">
                  <c:v>-125.63249999999996</c:v>
                </c:pt>
                <c:pt idx="122416">
                  <c:v>-125.63049999999998</c:v>
                </c:pt>
                <c:pt idx="122417">
                  <c:v>-125.62849999999997</c:v>
                </c:pt>
                <c:pt idx="122418">
                  <c:v>-125.62649999999996</c:v>
                </c:pt>
                <c:pt idx="122419">
                  <c:v>-125.62449999999998</c:v>
                </c:pt>
                <c:pt idx="122420">
                  <c:v>-125.62249999999997</c:v>
                </c:pt>
                <c:pt idx="122421">
                  <c:v>-125.62049999999996</c:v>
                </c:pt>
                <c:pt idx="122422">
                  <c:v>-125.61849999999998</c:v>
                </c:pt>
                <c:pt idx="122423">
                  <c:v>-125.61649999999997</c:v>
                </c:pt>
                <c:pt idx="122424">
                  <c:v>-125.61449999999996</c:v>
                </c:pt>
                <c:pt idx="122425">
                  <c:v>-125.61249999999998</c:v>
                </c:pt>
                <c:pt idx="122426">
                  <c:v>-125.61049999999997</c:v>
                </c:pt>
                <c:pt idx="122427">
                  <c:v>-125.60849999999996</c:v>
                </c:pt>
                <c:pt idx="122428">
                  <c:v>-125.60649999999998</c:v>
                </c:pt>
                <c:pt idx="122429">
                  <c:v>-125.60449999999997</c:v>
                </c:pt>
                <c:pt idx="122430">
                  <c:v>-125.60249999999996</c:v>
                </c:pt>
                <c:pt idx="122431">
                  <c:v>-125.60049999999998</c:v>
                </c:pt>
                <c:pt idx="122432">
                  <c:v>-125.59849999999997</c:v>
                </c:pt>
                <c:pt idx="122433">
                  <c:v>-125.59649999999996</c:v>
                </c:pt>
                <c:pt idx="122434">
                  <c:v>-125.59449999999998</c:v>
                </c:pt>
                <c:pt idx="122435">
                  <c:v>-125.59249999999997</c:v>
                </c:pt>
                <c:pt idx="122436">
                  <c:v>-125.59049999999996</c:v>
                </c:pt>
                <c:pt idx="122437">
                  <c:v>-125.58849999999998</c:v>
                </c:pt>
                <c:pt idx="122438">
                  <c:v>-125.58649999999997</c:v>
                </c:pt>
                <c:pt idx="122439">
                  <c:v>-125.58449999999999</c:v>
                </c:pt>
                <c:pt idx="122440">
                  <c:v>-125.58249999999998</c:v>
                </c:pt>
                <c:pt idx="122441">
                  <c:v>-125.58049999999997</c:v>
                </c:pt>
                <c:pt idx="122442">
                  <c:v>-125.57849999999999</c:v>
                </c:pt>
                <c:pt idx="122443">
                  <c:v>-125.57649999999998</c:v>
                </c:pt>
                <c:pt idx="122444">
                  <c:v>-125.57449999999997</c:v>
                </c:pt>
                <c:pt idx="122445">
                  <c:v>-125.57249999999999</c:v>
                </c:pt>
                <c:pt idx="122446">
                  <c:v>-125.57049999999998</c:v>
                </c:pt>
                <c:pt idx="122447">
                  <c:v>-125.56849999999997</c:v>
                </c:pt>
                <c:pt idx="122448">
                  <c:v>-125.56649999999999</c:v>
                </c:pt>
                <c:pt idx="122449">
                  <c:v>-125.56449999999998</c:v>
                </c:pt>
                <c:pt idx="122450">
                  <c:v>-125.56249999999997</c:v>
                </c:pt>
                <c:pt idx="122451">
                  <c:v>-125.56049999999999</c:v>
                </c:pt>
                <c:pt idx="122452">
                  <c:v>-125.55849999999998</c:v>
                </c:pt>
                <c:pt idx="122453">
                  <c:v>-125.55649999999997</c:v>
                </c:pt>
                <c:pt idx="122454">
                  <c:v>-125.55449999999999</c:v>
                </c:pt>
                <c:pt idx="122455">
                  <c:v>-125.55249999999998</c:v>
                </c:pt>
                <c:pt idx="122456">
                  <c:v>-125.55049999999997</c:v>
                </c:pt>
                <c:pt idx="122457">
                  <c:v>-125.54849999999999</c:v>
                </c:pt>
                <c:pt idx="122458">
                  <c:v>-125.54649999999998</c:v>
                </c:pt>
                <c:pt idx="122459">
                  <c:v>-125.54449999999997</c:v>
                </c:pt>
                <c:pt idx="122460">
                  <c:v>-125.54249999999999</c:v>
                </c:pt>
                <c:pt idx="122461">
                  <c:v>-125.54049999999998</c:v>
                </c:pt>
                <c:pt idx="122462">
                  <c:v>-125.53849999999997</c:v>
                </c:pt>
                <c:pt idx="122463">
                  <c:v>-125.53649999999999</c:v>
                </c:pt>
                <c:pt idx="122464">
                  <c:v>-125.53449999999998</c:v>
                </c:pt>
                <c:pt idx="122465">
                  <c:v>-125.53249999999997</c:v>
                </c:pt>
                <c:pt idx="122466">
                  <c:v>-125.53049999999999</c:v>
                </c:pt>
                <c:pt idx="122467">
                  <c:v>-125.52849999999998</c:v>
                </c:pt>
                <c:pt idx="122468">
                  <c:v>-125.52649999999997</c:v>
                </c:pt>
                <c:pt idx="122469">
                  <c:v>-125.52449999999999</c:v>
                </c:pt>
                <c:pt idx="122470">
                  <c:v>-125.52249999999998</c:v>
                </c:pt>
                <c:pt idx="122471">
                  <c:v>-125.52049999999997</c:v>
                </c:pt>
                <c:pt idx="122472">
                  <c:v>-125.51849999999999</c:v>
                </c:pt>
                <c:pt idx="122473">
                  <c:v>-125.51649999999998</c:v>
                </c:pt>
                <c:pt idx="122474">
                  <c:v>-125.51449999999997</c:v>
                </c:pt>
                <c:pt idx="122475">
                  <c:v>-125.51249999999999</c:v>
                </c:pt>
                <c:pt idx="122476">
                  <c:v>-125.51049999999998</c:v>
                </c:pt>
                <c:pt idx="122477">
                  <c:v>-125.50849999999997</c:v>
                </c:pt>
                <c:pt idx="122478">
                  <c:v>-125.50649999999999</c:v>
                </c:pt>
                <c:pt idx="122479">
                  <c:v>-125.50449999999998</c:v>
                </c:pt>
                <c:pt idx="122480">
                  <c:v>-125.50249999999997</c:v>
                </c:pt>
                <c:pt idx="122481">
                  <c:v>-125.50049999999999</c:v>
                </c:pt>
                <c:pt idx="122482">
                  <c:v>-125.49849999999998</c:v>
                </c:pt>
                <c:pt idx="122483">
                  <c:v>-125.49649999999997</c:v>
                </c:pt>
                <c:pt idx="122484">
                  <c:v>-125.49449999999999</c:v>
                </c:pt>
                <c:pt idx="122485">
                  <c:v>-125.49249999999998</c:v>
                </c:pt>
                <c:pt idx="122486">
                  <c:v>-125.49049999999997</c:v>
                </c:pt>
                <c:pt idx="122487">
                  <c:v>-125.48849999999999</c:v>
                </c:pt>
                <c:pt idx="122488">
                  <c:v>-125.48649999999998</c:v>
                </c:pt>
                <c:pt idx="122489">
                  <c:v>-125.48449999999997</c:v>
                </c:pt>
                <c:pt idx="122490">
                  <c:v>-125.48249999999999</c:v>
                </c:pt>
                <c:pt idx="122491">
                  <c:v>-125.48049999999998</c:v>
                </c:pt>
                <c:pt idx="122492">
                  <c:v>-125.47849999999997</c:v>
                </c:pt>
                <c:pt idx="122493">
                  <c:v>-125.47649999999999</c:v>
                </c:pt>
                <c:pt idx="122494">
                  <c:v>-125.47449999999998</c:v>
                </c:pt>
                <c:pt idx="122495">
                  <c:v>-125.47249999999997</c:v>
                </c:pt>
                <c:pt idx="122496">
                  <c:v>-125.47049999999999</c:v>
                </c:pt>
                <c:pt idx="122497">
                  <c:v>-125.46849999999998</c:v>
                </c:pt>
                <c:pt idx="122498">
                  <c:v>-125.46649999999997</c:v>
                </c:pt>
                <c:pt idx="122499">
                  <c:v>-125.46449999999999</c:v>
                </c:pt>
                <c:pt idx="122500">
                  <c:v>-125.46249999999998</c:v>
                </c:pt>
                <c:pt idx="122501">
                  <c:v>-125.46049999999997</c:v>
                </c:pt>
                <c:pt idx="122502">
                  <c:v>-125.45849999999999</c:v>
                </c:pt>
                <c:pt idx="122503">
                  <c:v>-125.45649999999998</c:v>
                </c:pt>
                <c:pt idx="122504">
                  <c:v>-125.45449999999997</c:v>
                </c:pt>
                <c:pt idx="122505">
                  <c:v>-125.45249999999999</c:v>
                </c:pt>
                <c:pt idx="122506">
                  <c:v>-125.45049999999998</c:v>
                </c:pt>
                <c:pt idx="122507">
                  <c:v>-125.44849999999997</c:v>
                </c:pt>
                <c:pt idx="122508">
                  <c:v>-125.44649999999999</c:v>
                </c:pt>
                <c:pt idx="122509">
                  <c:v>-125.44449999999998</c:v>
                </c:pt>
                <c:pt idx="122510">
                  <c:v>-125.44249999999997</c:v>
                </c:pt>
                <c:pt idx="122511">
                  <c:v>-125.44049999999999</c:v>
                </c:pt>
                <c:pt idx="122512">
                  <c:v>-125.43849999999998</c:v>
                </c:pt>
                <c:pt idx="122513">
                  <c:v>-125.43649999999997</c:v>
                </c:pt>
                <c:pt idx="122514">
                  <c:v>-125.43449999999999</c:v>
                </c:pt>
                <c:pt idx="122515">
                  <c:v>-125.43249999999998</c:v>
                </c:pt>
                <c:pt idx="122516">
                  <c:v>-125.43049999999997</c:v>
                </c:pt>
                <c:pt idx="122517">
                  <c:v>-125.42849999999999</c:v>
                </c:pt>
                <c:pt idx="122518">
                  <c:v>-125.42649999999998</c:v>
                </c:pt>
                <c:pt idx="122519">
                  <c:v>-125.42449999999997</c:v>
                </c:pt>
                <c:pt idx="122520">
                  <c:v>-125.42249999999999</c:v>
                </c:pt>
                <c:pt idx="122521">
                  <c:v>-125.42049999999998</c:v>
                </c:pt>
                <c:pt idx="122522">
                  <c:v>-125.41849999999997</c:v>
                </c:pt>
                <c:pt idx="122523">
                  <c:v>-125.41649999999998</c:v>
                </c:pt>
                <c:pt idx="122524">
                  <c:v>-125.41449999999998</c:v>
                </c:pt>
                <c:pt idx="122525">
                  <c:v>-125.41249999999997</c:v>
                </c:pt>
                <c:pt idx="122526">
                  <c:v>-125.41049999999998</c:v>
                </c:pt>
                <c:pt idx="122527">
                  <c:v>-125.40849999999998</c:v>
                </c:pt>
                <c:pt idx="122528">
                  <c:v>-125.40649999999997</c:v>
                </c:pt>
                <c:pt idx="122529">
                  <c:v>-125.40449999999998</c:v>
                </c:pt>
                <c:pt idx="122530">
                  <c:v>-125.40249999999997</c:v>
                </c:pt>
                <c:pt idx="122531">
                  <c:v>-125.40049999999997</c:v>
                </c:pt>
                <c:pt idx="122532">
                  <c:v>-125.39849999999998</c:v>
                </c:pt>
                <c:pt idx="122533">
                  <c:v>-125.39649999999997</c:v>
                </c:pt>
                <c:pt idx="122534">
                  <c:v>-125.39449999999997</c:v>
                </c:pt>
                <c:pt idx="122535">
                  <c:v>-125.39249999999998</c:v>
                </c:pt>
                <c:pt idx="122536">
                  <c:v>-125.39049999999997</c:v>
                </c:pt>
                <c:pt idx="122537">
                  <c:v>-125.38849999999996</c:v>
                </c:pt>
                <c:pt idx="122538">
                  <c:v>-125.38649999999998</c:v>
                </c:pt>
                <c:pt idx="122539">
                  <c:v>-125.38449999999997</c:v>
                </c:pt>
                <c:pt idx="122540">
                  <c:v>-125.38249999999996</c:v>
                </c:pt>
                <c:pt idx="122541">
                  <c:v>-125.38049999999998</c:v>
                </c:pt>
                <c:pt idx="122542">
                  <c:v>-125.37849999999997</c:v>
                </c:pt>
                <c:pt idx="122543">
                  <c:v>-125.37649999999996</c:v>
                </c:pt>
                <c:pt idx="122544">
                  <c:v>-125.37449999999998</c:v>
                </c:pt>
                <c:pt idx="122545">
                  <c:v>-125.37249999999997</c:v>
                </c:pt>
                <c:pt idx="122546">
                  <c:v>-125.37049999999996</c:v>
                </c:pt>
                <c:pt idx="122547">
                  <c:v>-125.36849999999998</c:v>
                </c:pt>
                <c:pt idx="122548">
                  <c:v>-125.36649999999997</c:v>
                </c:pt>
                <c:pt idx="122549">
                  <c:v>-125.36449999999996</c:v>
                </c:pt>
                <c:pt idx="122550">
                  <c:v>-125.36249999999998</c:v>
                </c:pt>
                <c:pt idx="122551">
                  <c:v>-125.36049999999997</c:v>
                </c:pt>
                <c:pt idx="122552">
                  <c:v>-125.35849999999996</c:v>
                </c:pt>
                <c:pt idx="122553">
                  <c:v>-125.35649999999998</c:v>
                </c:pt>
                <c:pt idx="122554">
                  <c:v>-125.35449999999997</c:v>
                </c:pt>
                <c:pt idx="122555">
                  <c:v>-125.35249999999996</c:v>
                </c:pt>
                <c:pt idx="122556">
                  <c:v>-125.35049999999998</c:v>
                </c:pt>
                <c:pt idx="122557">
                  <c:v>-125.34849999999997</c:v>
                </c:pt>
                <c:pt idx="122558">
                  <c:v>-125.34649999999996</c:v>
                </c:pt>
                <c:pt idx="122559">
                  <c:v>-125.34449999999998</c:v>
                </c:pt>
                <c:pt idx="122560">
                  <c:v>-125.34249999999997</c:v>
                </c:pt>
                <c:pt idx="122561">
                  <c:v>-125.34049999999996</c:v>
                </c:pt>
                <c:pt idx="122562">
                  <c:v>-125.33849999999998</c:v>
                </c:pt>
                <c:pt idx="122563">
                  <c:v>-125.33649999999997</c:v>
                </c:pt>
                <c:pt idx="122564">
                  <c:v>-125.33449999999999</c:v>
                </c:pt>
                <c:pt idx="122565">
                  <c:v>-125.33249999999998</c:v>
                </c:pt>
                <c:pt idx="122566">
                  <c:v>-125.33049999999997</c:v>
                </c:pt>
                <c:pt idx="122567">
                  <c:v>-125.32849999999999</c:v>
                </c:pt>
                <c:pt idx="122568">
                  <c:v>-125.32649999999998</c:v>
                </c:pt>
                <c:pt idx="122569">
                  <c:v>-125.32449999999997</c:v>
                </c:pt>
                <c:pt idx="122570">
                  <c:v>-125.32249999999999</c:v>
                </c:pt>
                <c:pt idx="122571">
                  <c:v>-125.32049999999998</c:v>
                </c:pt>
                <c:pt idx="122572">
                  <c:v>-125.31849999999997</c:v>
                </c:pt>
                <c:pt idx="122573">
                  <c:v>-125.31649999999999</c:v>
                </c:pt>
                <c:pt idx="122574">
                  <c:v>-125.31449999999998</c:v>
                </c:pt>
                <c:pt idx="122575">
                  <c:v>-125.31249999999997</c:v>
                </c:pt>
                <c:pt idx="122576">
                  <c:v>-125.31049999999999</c:v>
                </c:pt>
                <c:pt idx="122577">
                  <c:v>-125.30849999999998</c:v>
                </c:pt>
                <c:pt idx="122578">
                  <c:v>-125.30649999999997</c:v>
                </c:pt>
                <c:pt idx="122579">
                  <c:v>-125.30449999999999</c:v>
                </c:pt>
                <c:pt idx="122580">
                  <c:v>-125.30249999999998</c:v>
                </c:pt>
                <c:pt idx="122581">
                  <c:v>-125.30049999999997</c:v>
                </c:pt>
                <c:pt idx="122582">
                  <c:v>-125.29849999999999</c:v>
                </c:pt>
                <c:pt idx="122583">
                  <c:v>-125.29649999999998</c:v>
                </c:pt>
                <c:pt idx="122584">
                  <c:v>-125.29449999999997</c:v>
                </c:pt>
                <c:pt idx="122585">
                  <c:v>-125.29249999999999</c:v>
                </c:pt>
                <c:pt idx="122586">
                  <c:v>-125.29049999999998</c:v>
                </c:pt>
                <c:pt idx="122587">
                  <c:v>-125.28849999999997</c:v>
                </c:pt>
                <c:pt idx="122588">
                  <c:v>-125.28649999999999</c:v>
                </c:pt>
                <c:pt idx="122589">
                  <c:v>-125.28449999999998</c:v>
                </c:pt>
                <c:pt idx="122590">
                  <c:v>-125.28249999999997</c:v>
                </c:pt>
                <c:pt idx="122591">
                  <c:v>-125.28049999999999</c:v>
                </c:pt>
                <c:pt idx="122592">
                  <c:v>-125.27849999999998</c:v>
                </c:pt>
                <c:pt idx="122593">
                  <c:v>-125.27649999999997</c:v>
                </c:pt>
                <c:pt idx="122594">
                  <c:v>-125.27449999999999</c:v>
                </c:pt>
                <c:pt idx="122595">
                  <c:v>-125.27249999999998</c:v>
                </c:pt>
                <c:pt idx="122596">
                  <c:v>-125.27049999999997</c:v>
                </c:pt>
                <c:pt idx="122597">
                  <c:v>-125.26849999999999</c:v>
                </c:pt>
                <c:pt idx="122598">
                  <c:v>-125.26649999999998</c:v>
                </c:pt>
                <c:pt idx="122599">
                  <c:v>-125.26449999999997</c:v>
                </c:pt>
                <c:pt idx="122600">
                  <c:v>-125.26249999999999</c:v>
                </c:pt>
                <c:pt idx="122601">
                  <c:v>-125.26049999999998</c:v>
                </c:pt>
                <c:pt idx="122602">
                  <c:v>-125.25849999999997</c:v>
                </c:pt>
                <c:pt idx="122603">
                  <c:v>-125.25649999999999</c:v>
                </c:pt>
                <c:pt idx="122604">
                  <c:v>-125.25449999999998</c:v>
                </c:pt>
                <c:pt idx="122605">
                  <c:v>-125.25249999999997</c:v>
                </c:pt>
                <c:pt idx="122606">
                  <c:v>-125.25049999999999</c:v>
                </c:pt>
                <c:pt idx="122607">
                  <c:v>-125.24849999999998</c:v>
                </c:pt>
                <c:pt idx="122608">
                  <c:v>-125.24649999999997</c:v>
                </c:pt>
                <c:pt idx="122609">
                  <c:v>-125.24449999999999</c:v>
                </c:pt>
                <c:pt idx="122610">
                  <c:v>-125.24249999999998</c:v>
                </c:pt>
                <c:pt idx="122611">
                  <c:v>-125.24049999999997</c:v>
                </c:pt>
                <c:pt idx="122612">
                  <c:v>-125.23849999999999</c:v>
                </c:pt>
                <c:pt idx="122613">
                  <c:v>-125.23649999999998</c:v>
                </c:pt>
                <c:pt idx="122614">
                  <c:v>-125.23449999999997</c:v>
                </c:pt>
                <c:pt idx="122615">
                  <c:v>-125.23249999999999</c:v>
                </c:pt>
                <c:pt idx="122616">
                  <c:v>-125.23049999999998</c:v>
                </c:pt>
                <c:pt idx="122617">
                  <c:v>-125.22849999999997</c:v>
                </c:pt>
                <c:pt idx="122618">
                  <c:v>-125.22649999999999</c:v>
                </c:pt>
                <c:pt idx="122619">
                  <c:v>-125.22449999999998</c:v>
                </c:pt>
                <c:pt idx="122620">
                  <c:v>-125.22249999999997</c:v>
                </c:pt>
                <c:pt idx="122621">
                  <c:v>-125.22049999999999</c:v>
                </c:pt>
                <c:pt idx="122622">
                  <c:v>-125.21849999999998</c:v>
                </c:pt>
                <c:pt idx="122623">
                  <c:v>-125.21649999999997</c:v>
                </c:pt>
                <c:pt idx="122624">
                  <c:v>-125.21449999999999</c:v>
                </c:pt>
                <c:pt idx="122625">
                  <c:v>-125.21249999999998</c:v>
                </c:pt>
                <c:pt idx="122626">
                  <c:v>-125.21049999999997</c:v>
                </c:pt>
                <c:pt idx="122627">
                  <c:v>-125.20849999999999</c:v>
                </c:pt>
                <c:pt idx="122628">
                  <c:v>-125.20649999999998</c:v>
                </c:pt>
                <c:pt idx="122629">
                  <c:v>-125.20449999999997</c:v>
                </c:pt>
                <c:pt idx="122630">
                  <c:v>-125.20249999999999</c:v>
                </c:pt>
                <c:pt idx="122631">
                  <c:v>-125.20049999999998</c:v>
                </c:pt>
                <c:pt idx="122632">
                  <c:v>-125.19849999999997</c:v>
                </c:pt>
                <c:pt idx="122633">
                  <c:v>-125.19649999999999</c:v>
                </c:pt>
                <c:pt idx="122634">
                  <c:v>-125.19449999999998</c:v>
                </c:pt>
                <c:pt idx="122635">
                  <c:v>-125.19249999999997</c:v>
                </c:pt>
                <c:pt idx="122636">
                  <c:v>-125.19049999999999</c:v>
                </c:pt>
                <c:pt idx="122637">
                  <c:v>-125.18849999999998</c:v>
                </c:pt>
                <c:pt idx="122638">
                  <c:v>-125.18649999999997</c:v>
                </c:pt>
                <c:pt idx="122639">
                  <c:v>-125.18449999999999</c:v>
                </c:pt>
                <c:pt idx="122640">
                  <c:v>-125.18249999999998</c:v>
                </c:pt>
                <c:pt idx="122641">
                  <c:v>-125.18049999999997</c:v>
                </c:pt>
                <c:pt idx="122642">
                  <c:v>-125.17849999999999</c:v>
                </c:pt>
                <c:pt idx="122643">
                  <c:v>-125.17649999999998</c:v>
                </c:pt>
                <c:pt idx="122644">
                  <c:v>-125.17449999999997</c:v>
                </c:pt>
                <c:pt idx="122645">
                  <c:v>-125.17249999999999</c:v>
                </c:pt>
                <c:pt idx="122646">
                  <c:v>-125.17049999999998</c:v>
                </c:pt>
                <c:pt idx="122647">
                  <c:v>-125.16849999999997</c:v>
                </c:pt>
                <c:pt idx="122648">
                  <c:v>-125.16649999999998</c:v>
                </c:pt>
                <c:pt idx="122649">
                  <c:v>-125.16449999999998</c:v>
                </c:pt>
                <c:pt idx="122650">
                  <c:v>-125.16249999999997</c:v>
                </c:pt>
                <c:pt idx="122651">
                  <c:v>-125.16049999999998</c:v>
                </c:pt>
                <c:pt idx="122652">
                  <c:v>-125.15849999999998</c:v>
                </c:pt>
                <c:pt idx="122653">
                  <c:v>-125.15649999999997</c:v>
                </c:pt>
                <c:pt idx="122654">
                  <c:v>-125.15449999999998</c:v>
                </c:pt>
                <c:pt idx="122655">
                  <c:v>-125.15249999999997</c:v>
                </c:pt>
                <c:pt idx="122656">
                  <c:v>-125.15049999999997</c:v>
                </c:pt>
                <c:pt idx="122657">
                  <c:v>-125.14849999999998</c:v>
                </c:pt>
                <c:pt idx="122658">
                  <c:v>-125.14649999999997</c:v>
                </c:pt>
                <c:pt idx="122659">
                  <c:v>-125.14449999999997</c:v>
                </c:pt>
                <c:pt idx="122660">
                  <c:v>-125.14249999999998</c:v>
                </c:pt>
                <c:pt idx="122661">
                  <c:v>-125.14049999999997</c:v>
                </c:pt>
                <c:pt idx="122662">
                  <c:v>-125.13849999999996</c:v>
                </c:pt>
                <c:pt idx="122663">
                  <c:v>-125.13649999999998</c:v>
                </c:pt>
                <c:pt idx="122664">
                  <c:v>-125.13449999999997</c:v>
                </c:pt>
                <c:pt idx="122665">
                  <c:v>-125.13249999999996</c:v>
                </c:pt>
                <c:pt idx="122666">
                  <c:v>-125.13049999999998</c:v>
                </c:pt>
                <c:pt idx="122667">
                  <c:v>-125.12849999999997</c:v>
                </c:pt>
                <c:pt idx="122668">
                  <c:v>-125.12649999999996</c:v>
                </c:pt>
                <c:pt idx="122669">
                  <c:v>-125.12449999999998</c:v>
                </c:pt>
                <c:pt idx="122670">
                  <c:v>-125.12249999999997</c:v>
                </c:pt>
                <c:pt idx="122671">
                  <c:v>-125.12049999999996</c:v>
                </c:pt>
                <c:pt idx="122672">
                  <c:v>-125.11849999999998</c:v>
                </c:pt>
                <c:pt idx="122673">
                  <c:v>-125.11649999999997</c:v>
                </c:pt>
                <c:pt idx="122674">
                  <c:v>-125.11449999999996</c:v>
                </c:pt>
                <c:pt idx="122675">
                  <c:v>-125.11249999999998</c:v>
                </c:pt>
                <c:pt idx="122676">
                  <c:v>-125.11049999999997</c:v>
                </c:pt>
                <c:pt idx="122677">
                  <c:v>-125.10849999999996</c:v>
                </c:pt>
                <c:pt idx="122678">
                  <c:v>-125.10649999999998</c:v>
                </c:pt>
                <c:pt idx="122679">
                  <c:v>-125.10449999999997</c:v>
                </c:pt>
                <c:pt idx="122680">
                  <c:v>-125.10249999999996</c:v>
                </c:pt>
                <c:pt idx="122681">
                  <c:v>-125.10049999999998</c:v>
                </c:pt>
                <c:pt idx="122682">
                  <c:v>-125.09849999999997</c:v>
                </c:pt>
                <c:pt idx="122683">
                  <c:v>-125.09649999999996</c:v>
                </c:pt>
                <c:pt idx="122684">
                  <c:v>-125.09449999999998</c:v>
                </c:pt>
                <c:pt idx="122685">
                  <c:v>-125.09249999999997</c:v>
                </c:pt>
                <c:pt idx="122686">
                  <c:v>-125.09049999999996</c:v>
                </c:pt>
                <c:pt idx="122687">
                  <c:v>-125.08849999999998</c:v>
                </c:pt>
                <c:pt idx="122688">
                  <c:v>-125.08649999999997</c:v>
                </c:pt>
                <c:pt idx="122689">
                  <c:v>-125.08449999999999</c:v>
                </c:pt>
                <c:pt idx="122690">
                  <c:v>-125.08249999999998</c:v>
                </c:pt>
                <c:pt idx="122691">
                  <c:v>-125.08049999999997</c:v>
                </c:pt>
                <c:pt idx="122692">
                  <c:v>-125.07849999999999</c:v>
                </c:pt>
                <c:pt idx="122693">
                  <c:v>-125.07649999999998</c:v>
                </c:pt>
                <c:pt idx="122694">
                  <c:v>-125.07449999999997</c:v>
                </c:pt>
                <c:pt idx="122695">
                  <c:v>-125.07249999999999</c:v>
                </c:pt>
                <c:pt idx="122696">
                  <c:v>-125.07049999999998</c:v>
                </c:pt>
                <c:pt idx="122697">
                  <c:v>-125.06849999999997</c:v>
                </c:pt>
                <c:pt idx="122698">
                  <c:v>-125.06649999999999</c:v>
                </c:pt>
                <c:pt idx="122699">
                  <c:v>-125.06449999999998</c:v>
                </c:pt>
                <c:pt idx="122700">
                  <c:v>-125.06249999999997</c:v>
                </c:pt>
                <c:pt idx="122701">
                  <c:v>-125.06049999999999</c:v>
                </c:pt>
                <c:pt idx="122702">
                  <c:v>-125.05849999999998</c:v>
                </c:pt>
                <c:pt idx="122703">
                  <c:v>-125.05649999999997</c:v>
                </c:pt>
                <c:pt idx="122704">
                  <c:v>-125.05449999999999</c:v>
                </c:pt>
                <c:pt idx="122705">
                  <c:v>-125.05249999999998</c:v>
                </c:pt>
                <c:pt idx="122706">
                  <c:v>-125.05049999999997</c:v>
                </c:pt>
                <c:pt idx="122707">
                  <c:v>-125.04849999999999</c:v>
                </c:pt>
                <c:pt idx="122708">
                  <c:v>-125.04649999999998</c:v>
                </c:pt>
                <c:pt idx="122709">
                  <c:v>-125.04449999999997</c:v>
                </c:pt>
                <c:pt idx="122710">
                  <c:v>-125.04249999999999</c:v>
                </c:pt>
                <c:pt idx="122711">
                  <c:v>-125.04049999999998</c:v>
                </c:pt>
                <c:pt idx="122712">
                  <c:v>-125.03849999999997</c:v>
                </c:pt>
                <c:pt idx="122713">
                  <c:v>-125.03649999999999</c:v>
                </c:pt>
                <c:pt idx="122714">
                  <c:v>-125.03449999999998</c:v>
                </c:pt>
                <c:pt idx="122715">
                  <c:v>-125.03249999999997</c:v>
                </c:pt>
                <c:pt idx="122716">
                  <c:v>-125.03049999999999</c:v>
                </c:pt>
                <c:pt idx="122717">
                  <c:v>-125.02849999999998</c:v>
                </c:pt>
                <c:pt idx="122718">
                  <c:v>-125.02649999999997</c:v>
                </c:pt>
                <c:pt idx="122719">
                  <c:v>-125.02449999999999</c:v>
                </c:pt>
                <c:pt idx="122720">
                  <c:v>-125.02249999999998</c:v>
                </c:pt>
                <c:pt idx="122721">
                  <c:v>-125.02049999999997</c:v>
                </c:pt>
                <c:pt idx="122722">
                  <c:v>-125.01849999999999</c:v>
                </c:pt>
                <c:pt idx="122723">
                  <c:v>-125.01649999999998</c:v>
                </c:pt>
                <c:pt idx="122724">
                  <c:v>-125.01449999999997</c:v>
                </c:pt>
                <c:pt idx="122725">
                  <c:v>-125.01249999999999</c:v>
                </c:pt>
                <c:pt idx="122726">
                  <c:v>-125.01049999999998</c:v>
                </c:pt>
                <c:pt idx="122727">
                  <c:v>-125.00849999999997</c:v>
                </c:pt>
                <c:pt idx="122728">
                  <c:v>-125.00649999999999</c:v>
                </c:pt>
                <c:pt idx="122729">
                  <c:v>-125.00449999999998</c:v>
                </c:pt>
                <c:pt idx="122730">
                  <c:v>-125.00249999999997</c:v>
                </c:pt>
                <c:pt idx="122731">
                  <c:v>-125.00049999999999</c:v>
                </c:pt>
                <c:pt idx="122732">
                  <c:v>-124.99849999999998</c:v>
                </c:pt>
                <c:pt idx="122733">
                  <c:v>-124.99649999999997</c:v>
                </c:pt>
                <c:pt idx="122734">
                  <c:v>-124.99449999999999</c:v>
                </c:pt>
                <c:pt idx="122735">
                  <c:v>-124.99249999999998</c:v>
                </c:pt>
                <c:pt idx="122736">
                  <c:v>-124.99049999999997</c:v>
                </c:pt>
                <c:pt idx="122737">
                  <c:v>-124.98849999999999</c:v>
                </c:pt>
                <c:pt idx="122738">
                  <c:v>-124.98649999999998</c:v>
                </c:pt>
                <c:pt idx="122739">
                  <c:v>-124.98449999999997</c:v>
                </c:pt>
                <c:pt idx="122740">
                  <c:v>-124.98249999999999</c:v>
                </c:pt>
                <c:pt idx="122741">
                  <c:v>-124.98049999999998</c:v>
                </c:pt>
                <c:pt idx="122742">
                  <c:v>-124.97849999999997</c:v>
                </c:pt>
                <c:pt idx="122743">
                  <c:v>-124.97649999999999</c:v>
                </c:pt>
                <c:pt idx="122744">
                  <c:v>-124.97449999999998</c:v>
                </c:pt>
                <c:pt idx="122745">
                  <c:v>-124.97249999999997</c:v>
                </c:pt>
                <c:pt idx="122746">
                  <c:v>-124.97049999999999</c:v>
                </c:pt>
                <c:pt idx="122747">
                  <c:v>-124.96849999999998</c:v>
                </c:pt>
                <c:pt idx="122748">
                  <c:v>-124.96649999999997</c:v>
                </c:pt>
                <c:pt idx="122749">
                  <c:v>-124.96449999999999</c:v>
                </c:pt>
                <c:pt idx="122750">
                  <c:v>-124.96249999999998</c:v>
                </c:pt>
                <c:pt idx="122751">
                  <c:v>-124.96049999999997</c:v>
                </c:pt>
                <c:pt idx="122752">
                  <c:v>-124.95849999999999</c:v>
                </c:pt>
                <c:pt idx="122753">
                  <c:v>-124.95649999999998</c:v>
                </c:pt>
                <c:pt idx="122754">
                  <c:v>-124.95449999999997</c:v>
                </c:pt>
                <c:pt idx="122755">
                  <c:v>-124.95249999999999</c:v>
                </c:pt>
                <c:pt idx="122756">
                  <c:v>-124.95049999999998</c:v>
                </c:pt>
                <c:pt idx="122757">
                  <c:v>-124.94849999999997</c:v>
                </c:pt>
                <c:pt idx="122758">
                  <c:v>-124.94649999999999</c:v>
                </c:pt>
                <c:pt idx="122759">
                  <c:v>-124.94449999999998</c:v>
                </c:pt>
                <c:pt idx="122760">
                  <c:v>-124.94249999999997</c:v>
                </c:pt>
                <c:pt idx="122761">
                  <c:v>-124.94049999999999</c:v>
                </c:pt>
                <c:pt idx="122762">
                  <c:v>-124.93849999999998</c:v>
                </c:pt>
                <c:pt idx="122763">
                  <c:v>-124.93649999999997</c:v>
                </c:pt>
                <c:pt idx="122764">
                  <c:v>-124.93449999999999</c:v>
                </c:pt>
                <c:pt idx="122765">
                  <c:v>-124.93249999999998</c:v>
                </c:pt>
                <c:pt idx="122766">
                  <c:v>-124.93049999999997</c:v>
                </c:pt>
                <c:pt idx="122767">
                  <c:v>-124.92849999999999</c:v>
                </c:pt>
                <c:pt idx="122768">
                  <c:v>-124.92649999999998</c:v>
                </c:pt>
                <c:pt idx="122769">
                  <c:v>-124.92449999999997</c:v>
                </c:pt>
                <c:pt idx="122770">
                  <c:v>-124.92249999999999</c:v>
                </c:pt>
                <c:pt idx="122771">
                  <c:v>-124.92049999999998</c:v>
                </c:pt>
                <c:pt idx="122772">
                  <c:v>-124.91849999999997</c:v>
                </c:pt>
                <c:pt idx="122773">
                  <c:v>-124.91649999999998</c:v>
                </c:pt>
                <c:pt idx="122774">
                  <c:v>-124.91449999999998</c:v>
                </c:pt>
                <c:pt idx="122775">
                  <c:v>-124.91249999999997</c:v>
                </c:pt>
                <c:pt idx="122776">
                  <c:v>-124.91049999999998</c:v>
                </c:pt>
                <c:pt idx="122777">
                  <c:v>-124.90849999999998</c:v>
                </c:pt>
                <c:pt idx="122778">
                  <c:v>-124.90649999999997</c:v>
                </c:pt>
                <c:pt idx="122779">
                  <c:v>-124.90449999999998</c:v>
                </c:pt>
                <c:pt idx="122780">
                  <c:v>-124.90249999999997</c:v>
                </c:pt>
                <c:pt idx="122781">
                  <c:v>-124.90049999999997</c:v>
                </c:pt>
                <c:pt idx="122782">
                  <c:v>-124.89849999999998</c:v>
                </c:pt>
                <c:pt idx="122783">
                  <c:v>-124.89649999999997</c:v>
                </c:pt>
                <c:pt idx="122784">
                  <c:v>-124.89449999999997</c:v>
                </c:pt>
                <c:pt idx="122785">
                  <c:v>-124.89249999999998</c:v>
                </c:pt>
                <c:pt idx="122786">
                  <c:v>-124.89049999999997</c:v>
                </c:pt>
                <c:pt idx="122787">
                  <c:v>-124.88849999999996</c:v>
                </c:pt>
                <c:pt idx="122788">
                  <c:v>-124.88649999999998</c:v>
                </c:pt>
                <c:pt idx="122789">
                  <c:v>-124.88449999999997</c:v>
                </c:pt>
                <c:pt idx="122790">
                  <c:v>-124.88249999999996</c:v>
                </c:pt>
                <c:pt idx="122791">
                  <c:v>-124.88049999999998</c:v>
                </c:pt>
                <c:pt idx="122792">
                  <c:v>-124.87849999999997</c:v>
                </c:pt>
                <c:pt idx="122793">
                  <c:v>-124.87649999999996</c:v>
                </c:pt>
                <c:pt idx="122794">
                  <c:v>-124.87449999999998</c:v>
                </c:pt>
                <c:pt idx="122795">
                  <c:v>-124.87249999999997</c:v>
                </c:pt>
                <c:pt idx="122796">
                  <c:v>-124.87049999999996</c:v>
                </c:pt>
                <c:pt idx="122797">
                  <c:v>-124.86849999999998</c:v>
                </c:pt>
                <c:pt idx="122798">
                  <c:v>-124.86649999999997</c:v>
                </c:pt>
                <c:pt idx="122799">
                  <c:v>-124.86449999999996</c:v>
                </c:pt>
                <c:pt idx="122800">
                  <c:v>-124.86249999999998</c:v>
                </c:pt>
                <c:pt idx="122801">
                  <c:v>-124.86049999999997</c:v>
                </c:pt>
                <c:pt idx="122802">
                  <c:v>-124.85849999999996</c:v>
                </c:pt>
                <c:pt idx="122803">
                  <c:v>-124.85649999999998</c:v>
                </c:pt>
                <c:pt idx="122804">
                  <c:v>-124.85449999999997</c:v>
                </c:pt>
                <c:pt idx="122805">
                  <c:v>-124.85249999999996</c:v>
                </c:pt>
                <c:pt idx="122806">
                  <c:v>-124.85049999999998</c:v>
                </c:pt>
                <c:pt idx="122807">
                  <c:v>-124.84849999999997</c:v>
                </c:pt>
                <c:pt idx="122808">
                  <c:v>-124.84649999999996</c:v>
                </c:pt>
                <c:pt idx="122809">
                  <c:v>-124.84449999999998</c:v>
                </c:pt>
                <c:pt idx="122810">
                  <c:v>-124.84249999999997</c:v>
                </c:pt>
                <c:pt idx="122811">
                  <c:v>-124.84049999999996</c:v>
                </c:pt>
                <c:pt idx="122812">
                  <c:v>-124.83849999999998</c:v>
                </c:pt>
                <c:pt idx="122813">
                  <c:v>-124.83649999999997</c:v>
                </c:pt>
                <c:pt idx="122814">
                  <c:v>-124.83449999999999</c:v>
                </c:pt>
                <c:pt idx="122815">
                  <c:v>-124.83249999999998</c:v>
                </c:pt>
                <c:pt idx="122816">
                  <c:v>-124.83049999999997</c:v>
                </c:pt>
                <c:pt idx="122817">
                  <c:v>-124.82849999999999</c:v>
                </c:pt>
                <c:pt idx="122818">
                  <c:v>-124.82649999999998</c:v>
                </c:pt>
                <c:pt idx="122819">
                  <c:v>-124.82449999999997</c:v>
                </c:pt>
                <c:pt idx="122820">
                  <c:v>-124.82249999999999</c:v>
                </c:pt>
                <c:pt idx="122821">
                  <c:v>-124.82049999999998</c:v>
                </c:pt>
                <c:pt idx="122822">
                  <c:v>-124.81849999999997</c:v>
                </c:pt>
                <c:pt idx="122823">
                  <c:v>-124.81649999999999</c:v>
                </c:pt>
                <c:pt idx="122824">
                  <c:v>-124.81449999999998</c:v>
                </c:pt>
                <c:pt idx="122825">
                  <c:v>-124.81249999999997</c:v>
                </c:pt>
                <c:pt idx="122826">
                  <c:v>-124.81049999999999</c:v>
                </c:pt>
                <c:pt idx="122827">
                  <c:v>-124.80849999999998</c:v>
                </c:pt>
                <c:pt idx="122828">
                  <c:v>-124.80649999999997</c:v>
                </c:pt>
                <c:pt idx="122829">
                  <c:v>-124.80449999999999</c:v>
                </c:pt>
                <c:pt idx="122830">
                  <c:v>-124.80249999999998</c:v>
                </c:pt>
                <c:pt idx="122831">
                  <c:v>-124.80049999999997</c:v>
                </c:pt>
                <c:pt idx="122832">
                  <c:v>-124.79849999999999</c:v>
                </c:pt>
                <c:pt idx="122833">
                  <c:v>-124.79649999999998</c:v>
                </c:pt>
                <c:pt idx="122834">
                  <c:v>-124.79449999999997</c:v>
                </c:pt>
                <c:pt idx="122835">
                  <c:v>-124.79249999999999</c:v>
                </c:pt>
                <c:pt idx="122836">
                  <c:v>-124.79049999999998</c:v>
                </c:pt>
                <c:pt idx="122837">
                  <c:v>-124.78849999999997</c:v>
                </c:pt>
                <c:pt idx="122838">
                  <c:v>-124.78649999999999</c:v>
                </c:pt>
                <c:pt idx="122839">
                  <c:v>-124.78449999999998</c:v>
                </c:pt>
                <c:pt idx="122840">
                  <c:v>-124.78249999999997</c:v>
                </c:pt>
                <c:pt idx="122841">
                  <c:v>-124.78049999999999</c:v>
                </c:pt>
                <c:pt idx="122842">
                  <c:v>-124.77849999999998</c:v>
                </c:pt>
                <c:pt idx="122843">
                  <c:v>-124.77649999999997</c:v>
                </c:pt>
                <c:pt idx="122844">
                  <c:v>-124.77449999999999</c:v>
                </c:pt>
                <c:pt idx="122845">
                  <c:v>-124.77249999999998</c:v>
                </c:pt>
                <c:pt idx="122846">
                  <c:v>-124.77049999999997</c:v>
                </c:pt>
                <c:pt idx="122847">
                  <c:v>-124.76849999999999</c:v>
                </c:pt>
                <c:pt idx="122848">
                  <c:v>-124.76649999999998</c:v>
                </c:pt>
                <c:pt idx="122849">
                  <c:v>-124.76449999999997</c:v>
                </c:pt>
                <c:pt idx="122850">
                  <c:v>-124.76249999999999</c:v>
                </c:pt>
                <c:pt idx="122851">
                  <c:v>-124.76049999999998</c:v>
                </c:pt>
                <c:pt idx="122852">
                  <c:v>-124.75849999999997</c:v>
                </c:pt>
                <c:pt idx="122853">
                  <c:v>-124.75649999999999</c:v>
                </c:pt>
                <c:pt idx="122854">
                  <c:v>-124.75449999999998</c:v>
                </c:pt>
                <c:pt idx="122855">
                  <c:v>-124.75249999999997</c:v>
                </c:pt>
                <c:pt idx="122856">
                  <c:v>-124.75049999999999</c:v>
                </c:pt>
                <c:pt idx="122857">
                  <c:v>-124.74849999999998</c:v>
                </c:pt>
                <c:pt idx="122858">
                  <c:v>-124.74649999999997</c:v>
                </c:pt>
                <c:pt idx="122859">
                  <c:v>-124.74449999999999</c:v>
                </c:pt>
                <c:pt idx="122860">
                  <c:v>-124.74249999999998</c:v>
                </c:pt>
                <c:pt idx="122861">
                  <c:v>-124.74049999999997</c:v>
                </c:pt>
                <c:pt idx="122862">
                  <c:v>-124.73849999999999</c:v>
                </c:pt>
                <c:pt idx="122863">
                  <c:v>-124.73649999999998</c:v>
                </c:pt>
                <c:pt idx="122864">
                  <c:v>-124.73449999999997</c:v>
                </c:pt>
                <c:pt idx="122865">
                  <c:v>-124.73249999999999</c:v>
                </c:pt>
                <c:pt idx="122866">
                  <c:v>-124.73049999999998</c:v>
                </c:pt>
                <c:pt idx="122867">
                  <c:v>-124.72849999999997</c:v>
                </c:pt>
                <c:pt idx="122868">
                  <c:v>-124.72649999999999</c:v>
                </c:pt>
                <c:pt idx="122869">
                  <c:v>-124.72449999999998</c:v>
                </c:pt>
                <c:pt idx="122870">
                  <c:v>-124.72249999999997</c:v>
                </c:pt>
                <c:pt idx="122871">
                  <c:v>-124.72049999999999</c:v>
                </c:pt>
                <c:pt idx="122872">
                  <c:v>-124.71849999999998</c:v>
                </c:pt>
                <c:pt idx="122873">
                  <c:v>-124.71649999999997</c:v>
                </c:pt>
                <c:pt idx="122874">
                  <c:v>-124.71449999999999</c:v>
                </c:pt>
                <c:pt idx="122875">
                  <c:v>-124.71249999999998</c:v>
                </c:pt>
                <c:pt idx="122876">
                  <c:v>-124.71049999999997</c:v>
                </c:pt>
                <c:pt idx="122877">
                  <c:v>-124.70849999999999</c:v>
                </c:pt>
                <c:pt idx="122878">
                  <c:v>-124.70649999999998</c:v>
                </c:pt>
                <c:pt idx="122879">
                  <c:v>-124.70449999999997</c:v>
                </c:pt>
                <c:pt idx="122880">
                  <c:v>-124.70249999999999</c:v>
                </c:pt>
                <c:pt idx="122881">
                  <c:v>-124.70049999999998</c:v>
                </c:pt>
                <c:pt idx="122882">
                  <c:v>-124.69849999999997</c:v>
                </c:pt>
                <c:pt idx="122883">
                  <c:v>-124.69649999999999</c:v>
                </c:pt>
                <c:pt idx="122884">
                  <c:v>-124.69449999999998</c:v>
                </c:pt>
                <c:pt idx="122885">
                  <c:v>-124.69249999999997</c:v>
                </c:pt>
                <c:pt idx="122886">
                  <c:v>-124.69049999999999</c:v>
                </c:pt>
                <c:pt idx="122887">
                  <c:v>-124.68849999999998</c:v>
                </c:pt>
                <c:pt idx="122888">
                  <c:v>-124.68649999999997</c:v>
                </c:pt>
                <c:pt idx="122889">
                  <c:v>-124.68449999999999</c:v>
                </c:pt>
                <c:pt idx="122890">
                  <c:v>-124.68249999999998</c:v>
                </c:pt>
                <c:pt idx="122891">
                  <c:v>-124.68049999999997</c:v>
                </c:pt>
                <c:pt idx="122892">
                  <c:v>-124.67849999999999</c:v>
                </c:pt>
                <c:pt idx="122893">
                  <c:v>-124.67649999999998</c:v>
                </c:pt>
                <c:pt idx="122894">
                  <c:v>-124.67449999999997</c:v>
                </c:pt>
                <c:pt idx="122895">
                  <c:v>-124.67249999999999</c:v>
                </c:pt>
                <c:pt idx="122896">
                  <c:v>-124.67049999999998</c:v>
                </c:pt>
                <c:pt idx="122897">
                  <c:v>-124.66849999999997</c:v>
                </c:pt>
                <c:pt idx="122898">
                  <c:v>-124.66649999999998</c:v>
                </c:pt>
                <c:pt idx="122899">
                  <c:v>-124.66449999999998</c:v>
                </c:pt>
                <c:pt idx="122900">
                  <c:v>-124.66249999999997</c:v>
                </c:pt>
                <c:pt idx="122901">
                  <c:v>-124.66049999999998</c:v>
                </c:pt>
                <c:pt idx="122902">
                  <c:v>-124.65849999999998</c:v>
                </c:pt>
                <c:pt idx="122903">
                  <c:v>-124.65649999999997</c:v>
                </c:pt>
                <c:pt idx="122904">
                  <c:v>-124.65449999999998</c:v>
                </c:pt>
                <c:pt idx="122905">
                  <c:v>-124.65249999999997</c:v>
                </c:pt>
                <c:pt idx="122906">
                  <c:v>-124.65049999999997</c:v>
                </c:pt>
                <c:pt idx="122907">
                  <c:v>-124.64849999999998</c:v>
                </c:pt>
                <c:pt idx="122908">
                  <c:v>-124.64649999999997</c:v>
                </c:pt>
                <c:pt idx="122909">
                  <c:v>-124.64449999999997</c:v>
                </c:pt>
                <c:pt idx="122910">
                  <c:v>-124.64249999999998</c:v>
                </c:pt>
                <c:pt idx="122911">
                  <c:v>-124.64049999999997</c:v>
                </c:pt>
                <c:pt idx="122912">
                  <c:v>-124.63849999999996</c:v>
                </c:pt>
                <c:pt idx="122913">
                  <c:v>-124.63649999999998</c:v>
                </c:pt>
                <c:pt idx="122914">
                  <c:v>-124.63449999999997</c:v>
                </c:pt>
                <c:pt idx="122915">
                  <c:v>-124.63249999999996</c:v>
                </c:pt>
                <c:pt idx="122916">
                  <c:v>-124.63049999999998</c:v>
                </c:pt>
                <c:pt idx="122917">
                  <c:v>-124.62849999999997</c:v>
                </c:pt>
                <c:pt idx="122918">
                  <c:v>-124.62649999999996</c:v>
                </c:pt>
                <c:pt idx="122919">
                  <c:v>-124.62449999999998</c:v>
                </c:pt>
                <c:pt idx="122920">
                  <c:v>-124.62249999999997</c:v>
                </c:pt>
                <c:pt idx="122921">
                  <c:v>-124.62049999999996</c:v>
                </c:pt>
                <c:pt idx="122922">
                  <c:v>-124.61849999999998</c:v>
                </c:pt>
                <c:pt idx="122923">
                  <c:v>-124.61649999999997</c:v>
                </c:pt>
                <c:pt idx="122924">
                  <c:v>-124.61449999999996</c:v>
                </c:pt>
                <c:pt idx="122925">
                  <c:v>-124.61249999999998</c:v>
                </c:pt>
                <c:pt idx="122926">
                  <c:v>-124.61049999999997</c:v>
                </c:pt>
                <c:pt idx="122927">
                  <c:v>-124.60849999999996</c:v>
                </c:pt>
                <c:pt idx="122928">
                  <c:v>-124.60649999999998</c:v>
                </c:pt>
                <c:pt idx="122929">
                  <c:v>-124.60449999999997</c:v>
                </c:pt>
                <c:pt idx="122930">
                  <c:v>-124.60249999999996</c:v>
                </c:pt>
                <c:pt idx="122931">
                  <c:v>-124.60049999999998</c:v>
                </c:pt>
                <c:pt idx="122932">
                  <c:v>-124.59849999999997</c:v>
                </c:pt>
                <c:pt idx="122933">
                  <c:v>-124.59649999999996</c:v>
                </c:pt>
                <c:pt idx="122934">
                  <c:v>-124.59449999999998</c:v>
                </c:pt>
                <c:pt idx="122935">
                  <c:v>-124.59249999999997</c:v>
                </c:pt>
                <c:pt idx="122936">
                  <c:v>-124.59049999999996</c:v>
                </c:pt>
                <c:pt idx="122937">
                  <c:v>-124.58849999999998</c:v>
                </c:pt>
                <c:pt idx="122938">
                  <c:v>-124.58649999999997</c:v>
                </c:pt>
                <c:pt idx="122939">
                  <c:v>-124.58449999999999</c:v>
                </c:pt>
                <c:pt idx="122940">
                  <c:v>-124.58249999999998</c:v>
                </c:pt>
                <c:pt idx="122941">
                  <c:v>-124.58049999999997</c:v>
                </c:pt>
                <c:pt idx="122942">
                  <c:v>-124.57849999999999</c:v>
                </c:pt>
                <c:pt idx="122943">
                  <c:v>-124.57649999999998</c:v>
                </c:pt>
                <c:pt idx="122944">
                  <c:v>-124.57449999999997</c:v>
                </c:pt>
                <c:pt idx="122945">
                  <c:v>-124.57249999999999</c:v>
                </c:pt>
                <c:pt idx="122946">
                  <c:v>-124.57049999999998</c:v>
                </c:pt>
                <c:pt idx="122947">
                  <c:v>-124.56849999999997</c:v>
                </c:pt>
                <c:pt idx="122948">
                  <c:v>-124.56649999999999</c:v>
                </c:pt>
                <c:pt idx="122949">
                  <c:v>-124.56449999999998</c:v>
                </c:pt>
                <c:pt idx="122950">
                  <c:v>-124.56249999999997</c:v>
                </c:pt>
                <c:pt idx="122951">
                  <c:v>-124.56049999999999</c:v>
                </c:pt>
                <c:pt idx="122952">
                  <c:v>-124.55849999999998</c:v>
                </c:pt>
                <c:pt idx="122953">
                  <c:v>-124.55649999999997</c:v>
                </c:pt>
                <c:pt idx="122954">
                  <c:v>-124.55449999999999</c:v>
                </c:pt>
                <c:pt idx="122955">
                  <c:v>-124.55249999999998</c:v>
                </c:pt>
                <c:pt idx="122956">
                  <c:v>-124.55049999999997</c:v>
                </c:pt>
                <c:pt idx="122957">
                  <c:v>-124.54849999999999</c:v>
                </c:pt>
                <c:pt idx="122958">
                  <c:v>-124.54649999999998</c:v>
                </c:pt>
                <c:pt idx="122959">
                  <c:v>-124.54449999999997</c:v>
                </c:pt>
                <c:pt idx="122960">
                  <c:v>-124.54249999999999</c:v>
                </c:pt>
                <c:pt idx="122961">
                  <c:v>-124.54049999999998</c:v>
                </c:pt>
                <c:pt idx="122962">
                  <c:v>-124.53849999999997</c:v>
                </c:pt>
                <c:pt idx="122963">
                  <c:v>-124.53649999999999</c:v>
                </c:pt>
                <c:pt idx="122964">
                  <c:v>-124.53449999999998</c:v>
                </c:pt>
                <c:pt idx="122965">
                  <c:v>-124.53249999999997</c:v>
                </c:pt>
                <c:pt idx="122966">
                  <c:v>-124.53049999999999</c:v>
                </c:pt>
                <c:pt idx="122967">
                  <c:v>-124.52849999999998</c:v>
                </c:pt>
                <c:pt idx="122968">
                  <c:v>-124.52649999999997</c:v>
                </c:pt>
                <c:pt idx="122969">
                  <c:v>-124.52449999999999</c:v>
                </c:pt>
                <c:pt idx="122970">
                  <c:v>-124.52249999999998</c:v>
                </c:pt>
                <c:pt idx="122971">
                  <c:v>-124.52049999999997</c:v>
                </c:pt>
                <c:pt idx="122972">
                  <c:v>-124.51849999999999</c:v>
                </c:pt>
                <c:pt idx="122973">
                  <c:v>-124.51649999999998</c:v>
                </c:pt>
                <c:pt idx="122974">
                  <c:v>-124.51449999999997</c:v>
                </c:pt>
                <c:pt idx="122975">
                  <c:v>-124.51249999999999</c:v>
                </c:pt>
                <c:pt idx="122976">
                  <c:v>-124.51049999999998</c:v>
                </c:pt>
                <c:pt idx="122977">
                  <c:v>-124.50849999999997</c:v>
                </c:pt>
                <c:pt idx="122978">
                  <c:v>-124.50649999999999</c:v>
                </c:pt>
                <c:pt idx="122979">
                  <c:v>-124.50449999999998</c:v>
                </c:pt>
                <c:pt idx="122980">
                  <c:v>-124.50249999999997</c:v>
                </c:pt>
                <c:pt idx="122981">
                  <c:v>-124.50049999999999</c:v>
                </c:pt>
                <c:pt idx="122982">
                  <c:v>-124.49849999999998</c:v>
                </c:pt>
                <c:pt idx="122983">
                  <c:v>-124.49649999999997</c:v>
                </c:pt>
                <c:pt idx="122984">
                  <c:v>-124.49449999999999</c:v>
                </c:pt>
                <c:pt idx="122985">
                  <c:v>-124.49249999999998</c:v>
                </c:pt>
                <c:pt idx="122986">
                  <c:v>-124.49049999999997</c:v>
                </c:pt>
                <c:pt idx="122987">
                  <c:v>-124.48849999999999</c:v>
                </c:pt>
                <c:pt idx="122988">
                  <c:v>-124.48649999999998</c:v>
                </c:pt>
                <c:pt idx="122989">
                  <c:v>-124.48449999999997</c:v>
                </c:pt>
                <c:pt idx="122990">
                  <c:v>-124.48249999999999</c:v>
                </c:pt>
                <c:pt idx="122991">
                  <c:v>-124.48049999999998</c:v>
                </c:pt>
                <c:pt idx="122992">
                  <c:v>-124.47849999999997</c:v>
                </c:pt>
                <c:pt idx="122993">
                  <c:v>-124.47649999999999</c:v>
                </c:pt>
                <c:pt idx="122994">
                  <c:v>-124.47449999999998</c:v>
                </c:pt>
                <c:pt idx="122995">
                  <c:v>-124.47249999999997</c:v>
                </c:pt>
                <c:pt idx="122996">
                  <c:v>-124.47049999999999</c:v>
                </c:pt>
                <c:pt idx="122997">
                  <c:v>-124.46849999999998</c:v>
                </c:pt>
                <c:pt idx="122998">
                  <c:v>-124.46649999999997</c:v>
                </c:pt>
                <c:pt idx="122999">
                  <c:v>-124.46449999999999</c:v>
                </c:pt>
                <c:pt idx="123000">
                  <c:v>-124.46249999999998</c:v>
                </c:pt>
                <c:pt idx="123001">
                  <c:v>-124.46049999999997</c:v>
                </c:pt>
                <c:pt idx="123002">
                  <c:v>-124.45849999999999</c:v>
                </c:pt>
                <c:pt idx="123003">
                  <c:v>-124.45649999999998</c:v>
                </c:pt>
                <c:pt idx="123004">
                  <c:v>-124.45449999999997</c:v>
                </c:pt>
                <c:pt idx="123005">
                  <c:v>-124.45249999999999</c:v>
                </c:pt>
                <c:pt idx="123006">
                  <c:v>-124.45049999999998</c:v>
                </c:pt>
                <c:pt idx="123007">
                  <c:v>-124.44849999999997</c:v>
                </c:pt>
                <c:pt idx="123008">
                  <c:v>-124.44649999999999</c:v>
                </c:pt>
                <c:pt idx="123009">
                  <c:v>-124.44449999999998</c:v>
                </c:pt>
                <c:pt idx="123010">
                  <c:v>-124.44249999999997</c:v>
                </c:pt>
                <c:pt idx="123011">
                  <c:v>-124.44049999999999</c:v>
                </c:pt>
                <c:pt idx="123012">
                  <c:v>-124.43849999999998</c:v>
                </c:pt>
                <c:pt idx="123013">
                  <c:v>-124.43649999999997</c:v>
                </c:pt>
                <c:pt idx="123014">
                  <c:v>-124.43449999999999</c:v>
                </c:pt>
                <c:pt idx="123015">
                  <c:v>-124.43249999999998</c:v>
                </c:pt>
                <c:pt idx="123016">
                  <c:v>-124.43049999999997</c:v>
                </c:pt>
                <c:pt idx="123017">
                  <c:v>-124.42849999999999</c:v>
                </c:pt>
                <c:pt idx="123018">
                  <c:v>-124.42649999999998</c:v>
                </c:pt>
                <c:pt idx="123019">
                  <c:v>-124.42449999999997</c:v>
                </c:pt>
                <c:pt idx="123020">
                  <c:v>-124.42249999999999</c:v>
                </c:pt>
                <c:pt idx="123021">
                  <c:v>-124.42049999999998</c:v>
                </c:pt>
                <c:pt idx="123022">
                  <c:v>-124.41849999999997</c:v>
                </c:pt>
                <c:pt idx="123023">
                  <c:v>-124.41649999999998</c:v>
                </c:pt>
                <c:pt idx="123024">
                  <c:v>-124.41449999999998</c:v>
                </c:pt>
                <c:pt idx="123025">
                  <c:v>-124.41249999999997</c:v>
                </c:pt>
                <c:pt idx="123026">
                  <c:v>-124.41049999999998</c:v>
                </c:pt>
                <c:pt idx="123027">
                  <c:v>-124.40849999999998</c:v>
                </c:pt>
                <c:pt idx="123028">
                  <c:v>-124.40649999999997</c:v>
                </c:pt>
                <c:pt idx="123029">
                  <c:v>-124.40449999999998</c:v>
                </c:pt>
                <c:pt idx="123030">
                  <c:v>-124.40249999999997</c:v>
                </c:pt>
                <c:pt idx="123031">
                  <c:v>-124.40049999999997</c:v>
                </c:pt>
                <c:pt idx="123032">
                  <c:v>-124.39849999999998</c:v>
                </c:pt>
                <c:pt idx="123033">
                  <c:v>-124.39649999999997</c:v>
                </c:pt>
                <c:pt idx="123034">
                  <c:v>-124.39449999999997</c:v>
                </c:pt>
                <c:pt idx="123035">
                  <c:v>-124.39249999999998</c:v>
                </c:pt>
                <c:pt idx="123036">
                  <c:v>-124.39049999999997</c:v>
                </c:pt>
                <c:pt idx="123037">
                  <c:v>-124.38849999999996</c:v>
                </c:pt>
                <c:pt idx="123038">
                  <c:v>-124.38649999999998</c:v>
                </c:pt>
                <c:pt idx="123039">
                  <c:v>-124.38449999999997</c:v>
                </c:pt>
                <c:pt idx="123040">
                  <c:v>-124.38249999999996</c:v>
                </c:pt>
                <c:pt idx="123041">
                  <c:v>-124.38049999999998</c:v>
                </c:pt>
                <c:pt idx="123042">
                  <c:v>-124.37849999999997</c:v>
                </c:pt>
                <c:pt idx="123043">
                  <c:v>-124.37649999999996</c:v>
                </c:pt>
                <c:pt idx="123044">
                  <c:v>-124.37449999999998</c:v>
                </c:pt>
                <c:pt idx="123045">
                  <c:v>-124.37249999999997</c:v>
                </c:pt>
                <c:pt idx="123046">
                  <c:v>-124.37049999999996</c:v>
                </c:pt>
                <c:pt idx="123047">
                  <c:v>-124.36849999999998</c:v>
                </c:pt>
                <c:pt idx="123048">
                  <c:v>-124.36649999999997</c:v>
                </c:pt>
                <c:pt idx="123049">
                  <c:v>-124.36449999999996</c:v>
                </c:pt>
                <c:pt idx="123050">
                  <c:v>-124.36249999999998</c:v>
                </c:pt>
                <c:pt idx="123051">
                  <c:v>-124.36049999999997</c:v>
                </c:pt>
                <c:pt idx="123052">
                  <c:v>-124.35849999999996</c:v>
                </c:pt>
                <c:pt idx="123053">
                  <c:v>-124.35649999999998</c:v>
                </c:pt>
                <c:pt idx="123054">
                  <c:v>-124.35449999999997</c:v>
                </c:pt>
                <c:pt idx="123055">
                  <c:v>-124.35249999999996</c:v>
                </c:pt>
                <c:pt idx="123056">
                  <c:v>-124.35049999999998</c:v>
                </c:pt>
                <c:pt idx="123057">
                  <c:v>-124.34849999999997</c:v>
                </c:pt>
                <c:pt idx="123058">
                  <c:v>-124.34649999999996</c:v>
                </c:pt>
                <c:pt idx="123059">
                  <c:v>-124.34449999999998</c:v>
                </c:pt>
                <c:pt idx="123060">
                  <c:v>-124.34249999999997</c:v>
                </c:pt>
                <c:pt idx="123061">
                  <c:v>-124.34049999999996</c:v>
                </c:pt>
                <c:pt idx="123062">
                  <c:v>-124.33849999999998</c:v>
                </c:pt>
                <c:pt idx="123063">
                  <c:v>-124.33649999999997</c:v>
                </c:pt>
                <c:pt idx="123064">
                  <c:v>-124.33449999999999</c:v>
                </c:pt>
                <c:pt idx="123065">
                  <c:v>-124.33249999999998</c:v>
                </c:pt>
                <c:pt idx="123066">
                  <c:v>-124.33049999999997</c:v>
                </c:pt>
                <c:pt idx="123067">
                  <c:v>-124.32849999999999</c:v>
                </c:pt>
                <c:pt idx="123068">
                  <c:v>-124.32649999999998</c:v>
                </c:pt>
                <c:pt idx="123069">
                  <c:v>-124.32449999999997</c:v>
                </c:pt>
                <c:pt idx="123070">
                  <c:v>-124.32249999999999</c:v>
                </c:pt>
                <c:pt idx="123071">
                  <c:v>-124.32049999999998</c:v>
                </c:pt>
                <c:pt idx="123072">
                  <c:v>-124.31849999999997</c:v>
                </c:pt>
                <c:pt idx="123073">
                  <c:v>-124.31649999999999</c:v>
                </c:pt>
                <c:pt idx="123074">
                  <c:v>-124.31449999999998</c:v>
                </c:pt>
                <c:pt idx="123075">
                  <c:v>-124.31249999999997</c:v>
                </c:pt>
                <c:pt idx="123076">
                  <c:v>-124.31049999999999</c:v>
                </c:pt>
                <c:pt idx="123077">
                  <c:v>-124.30849999999998</c:v>
                </c:pt>
                <c:pt idx="123078">
                  <c:v>-124.30649999999997</c:v>
                </c:pt>
                <c:pt idx="123079">
                  <c:v>-124.30449999999999</c:v>
                </c:pt>
                <c:pt idx="123080">
                  <c:v>-124.30249999999998</c:v>
                </c:pt>
                <c:pt idx="123081">
                  <c:v>-124.30049999999997</c:v>
                </c:pt>
                <c:pt idx="123082">
                  <c:v>-124.29849999999999</c:v>
                </c:pt>
                <c:pt idx="123083">
                  <c:v>-124.29649999999998</c:v>
                </c:pt>
                <c:pt idx="123084">
                  <c:v>-124.29449999999997</c:v>
                </c:pt>
                <c:pt idx="123085">
                  <c:v>-124.29249999999999</c:v>
                </c:pt>
                <c:pt idx="123086">
                  <c:v>-124.29049999999998</c:v>
                </c:pt>
                <c:pt idx="123087">
                  <c:v>-124.28849999999997</c:v>
                </c:pt>
                <c:pt idx="123088">
                  <c:v>-124.28649999999999</c:v>
                </c:pt>
                <c:pt idx="123089">
                  <c:v>-124.28449999999998</c:v>
                </c:pt>
                <c:pt idx="123090">
                  <c:v>-124.28249999999997</c:v>
                </c:pt>
                <c:pt idx="123091">
                  <c:v>-124.28049999999999</c:v>
                </c:pt>
                <c:pt idx="123092">
                  <c:v>-124.27849999999998</c:v>
                </c:pt>
                <c:pt idx="123093">
                  <c:v>-124.27649999999997</c:v>
                </c:pt>
                <c:pt idx="123094">
                  <c:v>-124.27449999999999</c:v>
                </c:pt>
                <c:pt idx="123095">
                  <c:v>-124.27249999999998</c:v>
                </c:pt>
                <c:pt idx="123096">
                  <c:v>-124.27049999999997</c:v>
                </c:pt>
                <c:pt idx="123097">
                  <c:v>-124.26849999999999</c:v>
                </c:pt>
                <c:pt idx="123098">
                  <c:v>-124.26649999999998</c:v>
                </c:pt>
                <c:pt idx="123099">
                  <c:v>-124.26449999999997</c:v>
                </c:pt>
                <c:pt idx="123100">
                  <c:v>-124.26249999999999</c:v>
                </c:pt>
                <c:pt idx="123101">
                  <c:v>-124.26049999999998</c:v>
                </c:pt>
                <c:pt idx="123102">
                  <c:v>-124.25849999999997</c:v>
                </c:pt>
                <c:pt idx="123103">
                  <c:v>-124.25649999999999</c:v>
                </c:pt>
                <c:pt idx="123104">
                  <c:v>-124.25449999999998</c:v>
                </c:pt>
                <c:pt idx="123105">
                  <c:v>-124.25249999999997</c:v>
                </c:pt>
                <c:pt idx="123106">
                  <c:v>-124.25049999999999</c:v>
                </c:pt>
                <c:pt idx="123107">
                  <c:v>-124.24849999999998</c:v>
                </c:pt>
                <c:pt idx="123108">
                  <c:v>-124.24649999999997</c:v>
                </c:pt>
                <c:pt idx="123109">
                  <c:v>-124.24449999999999</c:v>
                </c:pt>
                <c:pt idx="123110">
                  <c:v>-124.24249999999998</c:v>
                </c:pt>
                <c:pt idx="123111">
                  <c:v>-124.24049999999997</c:v>
                </c:pt>
                <c:pt idx="123112">
                  <c:v>-124.23849999999999</c:v>
                </c:pt>
                <c:pt idx="123113">
                  <c:v>-124.23649999999998</c:v>
                </c:pt>
                <c:pt idx="123114">
                  <c:v>-124.23449999999997</c:v>
                </c:pt>
                <c:pt idx="123115">
                  <c:v>-124.23249999999999</c:v>
                </c:pt>
                <c:pt idx="123116">
                  <c:v>-124.23049999999998</c:v>
                </c:pt>
                <c:pt idx="123117">
                  <c:v>-124.22849999999997</c:v>
                </c:pt>
                <c:pt idx="123118">
                  <c:v>-124.22649999999999</c:v>
                </c:pt>
                <c:pt idx="123119">
                  <c:v>-124.22449999999998</c:v>
                </c:pt>
                <c:pt idx="123120">
                  <c:v>-124.22249999999997</c:v>
                </c:pt>
                <c:pt idx="123121">
                  <c:v>-124.22049999999999</c:v>
                </c:pt>
                <c:pt idx="123122">
                  <c:v>-124.21849999999998</c:v>
                </c:pt>
                <c:pt idx="123123">
                  <c:v>-124.21649999999997</c:v>
                </c:pt>
                <c:pt idx="123124">
                  <c:v>-124.21449999999999</c:v>
                </c:pt>
                <c:pt idx="123125">
                  <c:v>-124.21249999999998</c:v>
                </c:pt>
                <c:pt idx="123126">
                  <c:v>-124.21049999999997</c:v>
                </c:pt>
                <c:pt idx="123127">
                  <c:v>-124.20849999999999</c:v>
                </c:pt>
                <c:pt idx="123128">
                  <c:v>-124.20649999999998</c:v>
                </c:pt>
                <c:pt idx="123129">
                  <c:v>-124.20449999999997</c:v>
                </c:pt>
                <c:pt idx="123130">
                  <c:v>-124.20249999999999</c:v>
                </c:pt>
                <c:pt idx="123131">
                  <c:v>-124.20049999999998</c:v>
                </c:pt>
                <c:pt idx="123132">
                  <c:v>-124.19849999999997</c:v>
                </c:pt>
                <c:pt idx="123133">
                  <c:v>-124.19649999999999</c:v>
                </c:pt>
                <c:pt idx="123134">
                  <c:v>-124.19449999999998</c:v>
                </c:pt>
                <c:pt idx="123135">
                  <c:v>-124.19249999999997</c:v>
                </c:pt>
                <c:pt idx="123136">
                  <c:v>-124.19049999999999</c:v>
                </c:pt>
                <c:pt idx="123137">
                  <c:v>-124.18849999999998</c:v>
                </c:pt>
                <c:pt idx="123138">
                  <c:v>-124.18649999999997</c:v>
                </c:pt>
                <c:pt idx="123139">
                  <c:v>-124.18449999999999</c:v>
                </c:pt>
                <c:pt idx="123140">
                  <c:v>-124.18249999999998</c:v>
                </c:pt>
                <c:pt idx="123141">
                  <c:v>-124.18049999999997</c:v>
                </c:pt>
                <c:pt idx="123142">
                  <c:v>-124.17849999999999</c:v>
                </c:pt>
                <c:pt idx="123143">
                  <c:v>-124.17649999999998</c:v>
                </c:pt>
                <c:pt idx="123144">
                  <c:v>-124.17449999999997</c:v>
                </c:pt>
                <c:pt idx="123145">
                  <c:v>-124.17249999999999</c:v>
                </c:pt>
                <c:pt idx="123146">
                  <c:v>-124.17049999999998</c:v>
                </c:pt>
                <c:pt idx="123147">
                  <c:v>-124.16849999999997</c:v>
                </c:pt>
                <c:pt idx="123148">
                  <c:v>-124.16649999999998</c:v>
                </c:pt>
                <c:pt idx="123149">
                  <c:v>-124.16449999999998</c:v>
                </c:pt>
                <c:pt idx="123150">
                  <c:v>-124.16249999999997</c:v>
                </c:pt>
                <c:pt idx="123151">
                  <c:v>-124.16049999999998</c:v>
                </c:pt>
                <c:pt idx="123152">
                  <c:v>-124.15849999999998</c:v>
                </c:pt>
                <c:pt idx="123153">
                  <c:v>-124.15649999999997</c:v>
                </c:pt>
                <c:pt idx="123154">
                  <c:v>-124.15449999999998</c:v>
                </c:pt>
                <c:pt idx="123155">
                  <c:v>-124.15249999999997</c:v>
                </c:pt>
                <c:pt idx="123156">
                  <c:v>-124.15049999999997</c:v>
                </c:pt>
                <c:pt idx="123157">
                  <c:v>-124.14849999999998</c:v>
                </c:pt>
                <c:pt idx="123158">
                  <c:v>-124.14649999999997</c:v>
                </c:pt>
                <c:pt idx="123159">
                  <c:v>-124.14449999999997</c:v>
                </c:pt>
                <c:pt idx="123160">
                  <c:v>-124.14249999999998</c:v>
                </c:pt>
                <c:pt idx="123161">
                  <c:v>-124.14049999999997</c:v>
                </c:pt>
                <c:pt idx="123162">
                  <c:v>-124.13849999999996</c:v>
                </c:pt>
                <c:pt idx="123163">
                  <c:v>-124.13649999999998</c:v>
                </c:pt>
                <c:pt idx="123164">
                  <c:v>-124.13449999999997</c:v>
                </c:pt>
                <c:pt idx="123165">
                  <c:v>-124.13249999999996</c:v>
                </c:pt>
                <c:pt idx="123166">
                  <c:v>-124.13049999999998</c:v>
                </c:pt>
                <c:pt idx="123167">
                  <c:v>-124.12849999999997</c:v>
                </c:pt>
                <c:pt idx="123168">
                  <c:v>-124.12649999999996</c:v>
                </c:pt>
                <c:pt idx="123169">
                  <c:v>-124.12449999999998</c:v>
                </c:pt>
                <c:pt idx="123170">
                  <c:v>-124.12249999999997</c:v>
                </c:pt>
                <c:pt idx="123171">
                  <c:v>-124.12049999999996</c:v>
                </c:pt>
                <c:pt idx="123172">
                  <c:v>-124.11849999999998</c:v>
                </c:pt>
                <c:pt idx="123173">
                  <c:v>-124.11649999999997</c:v>
                </c:pt>
                <c:pt idx="123174">
                  <c:v>-124.11449999999996</c:v>
                </c:pt>
                <c:pt idx="123175">
                  <c:v>-124.11249999999998</c:v>
                </c:pt>
                <c:pt idx="123176">
                  <c:v>-124.11049999999997</c:v>
                </c:pt>
                <c:pt idx="123177">
                  <c:v>-124.10849999999996</c:v>
                </c:pt>
                <c:pt idx="123178">
                  <c:v>-124.10649999999998</c:v>
                </c:pt>
                <c:pt idx="123179">
                  <c:v>-124.10449999999997</c:v>
                </c:pt>
                <c:pt idx="123180">
                  <c:v>-124.10249999999996</c:v>
                </c:pt>
                <c:pt idx="123181">
                  <c:v>-124.10049999999998</c:v>
                </c:pt>
                <c:pt idx="123182">
                  <c:v>-124.09849999999997</c:v>
                </c:pt>
                <c:pt idx="123183">
                  <c:v>-124.09649999999996</c:v>
                </c:pt>
                <c:pt idx="123184">
                  <c:v>-124.09449999999998</c:v>
                </c:pt>
                <c:pt idx="123185">
                  <c:v>-124.09249999999997</c:v>
                </c:pt>
                <c:pt idx="123186">
                  <c:v>-124.09049999999996</c:v>
                </c:pt>
                <c:pt idx="123187">
                  <c:v>-124.08849999999998</c:v>
                </c:pt>
                <c:pt idx="123188">
                  <c:v>-124.08649999999997</c:v>
                </c:pt>
                <c:pt idx="123189">
                  <c:v>-124.08449999999999</c:v>
                </c:pt>
                <c:pt idx="123190">
                  <c:v>-124.08249999999998</c:v>
                </c:pt>
                <c:pt idx="123191">
                  <c:v>-124.08049999999997</c:v>
                </c:pt>
                <c:pt idx="123192">
                  <c:v>-124.07849999999999</c:v>
                </c:pt>
                <c:pt idx="123193">
                  <c:v>-124.07649999999998</c:v>
                </c:pt>
                <c:pt idx="123194">
                  <c:v>-124.07449999999997</c:v>
                </c:pt>
                <c:pt idx="123195">
                  <c:v>-124.07249999999999</c:v>
                </c:pt>
                <c:pt idx="123196">
                  <c:v>-124.07049999999998</c:v>
                </c:pt>
                <c:pt idx="123197">
                  <c:v>-124.06849999999997</c:v>
                </c:pt>
                <c:pt idx="123198">
                  <c:v>-124.06649999999999</c:v>
                </c:pt>
                <c:pt idx="123199">
                  <c:v>-124.06449999999998</c:v>
                </c:pt>
                <c:pt idx="123200">
                  <c:v>-124.06249999999997</c:v>
                </c:pt>
                <c:pt idx="123201">
                  <c:v>-124.06049999999999</c:v>
                </c:pt>
                <c:pt idx="123202">
                  <c:v>-124.05849999999998</c:v>
                </c:pt>
                <c:pt idx="123203">
                  <c:v>-124.05649999999997</c:v>
                </c:pt>
                <c:pt idx="123204">
                  <c:v>-124.05449999999999</c:v>
                </c:pt>
                <c:pt idx="123205">
                  <c:v>-124.05249999999998</c:v>
                </c:pt>
                <c:pt idx="123206">
                  <c:v>-124.05049999999997</c:v>
                </c:pt>
                <c:pt idx="123207">
                  <c:v>-124.04849999999999</c:v>
                </c:pt>
                <c:pt idx="123208">
                  <c:v>-124.04649999999998</c:v>
                </c:pt>
                <c:pt idx="123209">
                  <c:v>-124.04449999999997</c:v>
                </c:pt>
                <c:pt idx="123210">
                  <c:v>-124.04249999999999</c:v>
                </c:pt>
                <c:pt idx="123211">
                  <c:v>-124.04049999999998</c:v>
                </c:pt>
                <c:pt idx="123212">
                  <c:v>-124.03849999999997</c:v>
                </c:pt>
                <c:pt idx="123213">
                  <c:v>-124.03649999999999</c:v>
                </c:pt>
                <c:pt idx="123214">
                  <c:v>-124.03449999999998</c:v>
                </c:pt>
                <c:pt idx="123215">
                  <c:v>-124.03249999999997</c:v>
                </c:pt>
                <c:pt idx="123216">
                  <c:v>-124.03049999999999</c:v>
                </c:pt>
                <c:pt idx="123217">
                  <c:v>-124.02849999999998</c:v>
                </c:pt>
                <c:pt idx="123218">
                  <c:v>-124.02649999999997</c:v>
                </c:pt>
                <c:pt idx="123219">
                  <c:v>-124.02449999999999</c:v>
                </c:pt>
                <c:pt idx="123220">
                  <c:v>-124.02249999999998</c:v>
                </c:pt>
                <c:pt idx="123221">
                  <c:v>-124.02049999999997</c:v>
                </c:pt>
                <c:pt idx="123222">
                  <c:v>-124.01849999999999</c:v>
                </c:pt>
                <c:pt idx="123223">
                  <c:v>-124.01649999999998</c:v>
                </c:pt>
                <c:pt idx="123224">
                  <c:v>-124.01449999999997</c:v>
                </c:pt>
                <c:pt idx="123225">
                  <c:v>-124.01249999999999</c:v>
                </c:pt>
                <c:pt idx="123226">
                  <c:v>-124.01049999999998</c:v>
                </c:pt>
                <c:pt idx="123227">
                  <c:v>-124.00849999999997</c:v>
                </c:pt>
                <c:pt idx="123228">
                  <c:v>-124.00649999999999</c:v>
                </c:pt>
                <c:pt idx="123229">
                  <c:v>-124.00449999999998</c:v>
                </c:pt>
                <c:pt idx="123230">
                  <c:v>-124.00249999999997</c:v>
                </c:pt>
                <c:pt idx="123231">
                  <c:v>-124.00049999999999</c:v>
                </c:pt>
                <c:pt idx="123232">
                  <c:v>-123.99849999999998</c:v>
                </c:pt>
                <c:pt idx="123233">
                  <c:v>-123.99649999999997</c:v>
                </c:pt>
                <c:pt idx="123234">
                  <c:v>-123.99449999999999</c:v>
                </c:pt>
                <c:pt idx="123235">
                  <c:v>-123.99249999999998</c:v>
                </c:pt>
                <c:pt idx="123236">
                  <c:v>-123.99049999999997</c:v>
                </c:pt>
                <c:pt idx="123237">
                  <c:v>-123.98849999999999</c:v>
                </c:pt>
                <c:pt idx="123238">
                  <c:v>-123.98649999999998</c:v>
                </c:pt>
                <c:pt idx="123239">
                  <c:v>-123.98449999999997</c:v>
                </c:pt>
                <c:pt idx="123240">
                  <c:v>-123.98249999999999</c:v>
                </c:pt>
                <c:pt idx="123241">
                  <c:v>-123.98049999999998</c:v>
                </c:pt>
                <c:pt idx="123242">
                  <c:v>-123.97849999999997</c:v>
                </c:pt>
                <c:pt idx="123243">
                  <c:v>-123.97649999999999</c:v>
                </c:pt>
                <c:pt idx="123244">
                  <c:v>-123.97449999999998</c:v>
                </c:pt>
                <c:pt idx="123245">
                  <c:v>-123.97249999999997</c:v>
                </c:pt>
                <c:pt idx="123246">
                  <c:v>-123.97049999999999</c:v>
                </c:pt>
                <c:pt idx="123247">
                  <c:v>-123.96849999999998</c:v>
                </c:pt>
                <c:pt idx="123248">
                  <c:v>-123.96649999999997</c:v>
                </c:pt>
                <c:pt idx="123249">
                  <c:v>-123.96449999999999</c:v>
                </c:pt>
                <c:pt idx="123250">
                  <c:v>-123.96249999999998</c:v>
                </c:pt>
                <c:pt idx="123251">
                  <c:v>-123.96049999999997</c:v>
                </c:pt>
                <c:pt idx="123252">
                  <c:v>-123.95849999999999</c:v>
                </c:pt>
                <c:pt idx="123253">
                  <c:v>-123.95649999999998</c:v>
                </c:pt>
                <c:pt idx="123254">
                  <c:v>-123.95449999999997</c:v>
                </c:pt>
                <c:pt idx="123255">
                  <c:v>-123.95249999999999</c:v>
                </c:pt>
                <c:pt idx="123256">
                  <c:v>-123.95049999999998</c:v>
                </c:pt>
                <c:pt idx="123257">
                  <c:v>-123.94849999999997</c:v>
                </c:pt>
                <c:pt idx="123258">
                  <c:v>-123.94649999999999</c:v>
                </c:pt>
                <c:pt idx="123259">
                  <c:v>-123.94449999999998</c:v>
                </c:pt>
                <c:pt idx="123260">
                  <c:v>-123.94249999999997</c:v>
                </c:pt>
                <c:pt idx="123261">
                  <c:v>-123.94049999999999</c:v>
                </c:pt>
                <c:pt idx="123262">
                  <c:v>-123.93849999999998</c:v>
                </c:pt>
                <c:pt idx="123263">
                  <c:v>-123.93649999999997</c:v>
                </c:pt>
                <c:pt idx="123264">
                  <c:v>-123.93449999999999</c:v>
                </c:pt>
                <c:pt idx="123265">
                  <c:v>-123.93249999999998</c:v>
                </c:pt>
                <c:pt idx="123266">
                  <c:v>-123.93049999999997</c:v>
                </c:pt>
                <c:pt idx="123267">
                  <c:v>-123.92849999999999</c:v>
                </c:pt>
                <c:pt idx="123268">
                  <c:v>-123.92649999999998</c:v>
                </c:pt>
                <c:pt idx="123269">
                  <c:v>-123.92449999999997</c:v>
                </c:pt>
                <c:pt idx="123270">
                  <c:v>-123.92249999999999</c:v>
                </c:pt>
                <c:pt idx="123271">
                  <c:v>-123.92049999999998</c:v>
                </c:pt>
                <c:pt idx="123272">
                  <c:v>-123.91849999999997</c:v>
                </c:pt>
                <c:pt idx="123273">
                  <c:v>-123.91649999999998</c:v>
                </c:pt>
                <c:pt idx="123274">
                  <c:v>-123.91449999999998</c:v>
                </c:pt>
                <c:pt idx="123275">
                  <c:v>-123.91249999999997</c:v>
                </c:pt>
                <c:pt idx="123276">
                  <c:v>-123.91049999999998</c:v>
                </c:pt>
                <c:pt idx="123277">
                  <c:v>-123.90849999999998</c:v>
                </c:pt>
                <c:pt idx="123278">
                  <c:v>-123.90649999999997</c:v>
                </c:pt>
                <c:pt idx="123279">
                  <c:v>-123.90449999999998</c:v>
                </c:pt>
                <c:pt idx="123280">
                  <c:v>-123.90249999999997</c:v>
                </c:pt>
                <c:pt idx="123281">
                  <c:v>-123.90049999999997</c:v>
                </c:pt>
                <c:pt idx="123282">
                  <c:v>-123.89849999999998</c:v>
                </c:pt>
                <c:pt idx="123283">
                  <c:v>-123.89649999999997</c:v>
                </c:pt>
                <c:pt idx="123284">
                  <c:v>-123.89449999999997</c:v>
                </c:pt>
                <c:pt idx="123285">
                  <c:v>-123.89249999999998</c:v>
                </c:pt>
                <c:pt idx="123286">
                  <c:v>-123.89049999999997</c:v>
                </c:pt>
                <c:pt idx="123287">
                  <c:v>-123.88849999999996</c:v>
                </c:pt>
                <c:pt idx="123288">
                  <c:v>-123.88649999999998</c:v>
                </c:pt>
                <c:pt idx="123289">
                  <c:v>-123.88449999999997</c:v>
                </c:pt>
                <c:pt idx="123290">
                  <c:v>-123.88249999999996</c:v>
                </c:pt>
                <c:pt idx="123291">
                  <c:v>-123.88049999999998</c:v>
                </c:pt>
                <c:pt idx="123292">
                  <c:v>-123.87849999999997</c:v>
                </c:pt>
                <c:pt idx="123293">
                  <c:v>-123.87649999999996</c:v>
                </c:pt>
                <c:pt idx="123294">
                  <c:v>-123.87449999999998</c:v>
                </c:pt>
                <c:pt idx="123295">
                  <c:v>-123.87249999999997</c:v>
                </c:pt>
                <c:pt idx="123296">
                  <c:v>-123.87049999999996</c:v>
                </c:pt>
                <c:pt idx="123297">
                  <c:v>-123.86849999999998</c:v>
                </c:pt>
                <c:pt idx="123298">
                  <c:v>-123.86649999999997</c:v>
                </c:pt>
                <c:pt idx="123299">
                  <c:v>-123.86449999999996</c:v>
                </c:pt>
                <c:pt idx="123300">
                  <c:v>-123.86249999999998</c:v>
                </c:pt>
                <c:pt idx="123301">
                  <c:v>-123.86049999999997</c:v>
                </c:pt>
                <c:pt idx="123302">
                  <c:v>-123.85849999999996</c:v>
                </c:pt>
                <c:pt idx="123303">
                  <c:v>-123.85649999999998</c:v>
                </c:pt>
                <c:pt idx="123304">
                  <c:v>-123.85449999999997</c:v>
                </c:pt>
                <c:pt idx="123305">
                  <c:v>-123.85249999999996</c:v>
                </c:pt>
                <c:pt idx="123306">
                  <c:v>-123.85049999999998</c:v>
                </c:pt>
                <c:pt idx="123307">
                  <c:v>-123.84849999999997</c:v>
                </c:pt>
                <c:pt idx="123308">
                  <c:v>-123.84649999999996</c:v>
                </c:pt>
                <c:pt idx="123309">
                  <c:v>-123.84449999999998</c:v>
                </c:pt>
                <c:pt idx="123310">
                  <c:v>-123.84249999999997</c:v>
                </c:pt>
                <c:pt idx="123311">
                  <c:v>-123.84049999999996</c:v>
                </c:pt>
                <c:pt idx="123312">
                  <c:v>-123.83849999999998</c:v>
                </c:pt>
                <c:pt idx="123313">
                  <c:v>-123.83649999999997</c:v>
                </c:pt>
                <c:pt idx="123314">
                  <c:v>-123.83449999999999</c:v>
                </c:pt>
                <c:pt idx="123315">
                  <c:v>-123.83249999999998</c:v>
                </c:pt>
                <c:pt idx="123316">
                  <c:v>-123.83049999999997</c:v>
                </c:pt>
                <c:pt idx="123317">
                  <c:v>-123.82849999999999</c:v>
                </c:pt>
                <c:pt idx="123318">
                  <c:v>-123.82649999999998</c:v>
                </c:pt>
                <c:pt idx="123319">
                  <c:v>-123.82449999999997</c:v>
                </c:pt>
                <c:pt idx="123320">
                  <c:v>-123.82249999999999</c:v>
                </c:pt>
                <c:pt idx="123321">
                  <c:v>-123.82049999999998</c:v>
                </c:pt>
                <c:pt idx="123322">
                  <c:v>-123.81849999999997</c:v>
                </c:pt>
                <c:pt idx="123323">
                  <c:v>-123.81649999999999</c:v>
                </c:pt>
                <c:pt idx="123324">
                  <c:v>-123.81449999999998</c:v>
                </c:pt>
                <c:pt idx="123325">
                  <c:v>-123.81249999999997</c:v>
                </c:pt>
                <c:pt idx="123326">
                  <c:v>-123.81049999999999</c:v>
                </c:pt>
                <c:pt idx="123327">
                  <c:v>-123.80849999999998</c:v>
                </c:pt>
                <c:pt idx="123328">
                  <c:v>-123.80649999999997</c:v>
                </c:pt>
                <c:pt idx="123329">
                  <c:v>-123.80449999999999</c:v>
                </c:pt>
                <c:pt idx="123330">
                  <c:v>-123.80249999999998</c:v>
                </c:pt>
                <c:pt idx="123331">
                  <c:v>-123.80049999999997</c:v>
                </c:pt>
                <c:pt idx="123332">
                  <c:v>-123.79849999999999</c:v>
                </c:pt>
                <c:pt idx="123333">
                  <c:v>-123.79649999999998</c:v>
                </c:pt>
                <c:pt idx="123334">
                  <c:v>-123.79449999999997</c:v>
                </c:pt>
                <c:pt idx="123335">
                  <c:v>-123.79249999999999</c:v>
                </c:pt>
                <c:pt idx="123336">
                  <c:v>-123.79049999999998</c:v>
                </c:pt>
                <c:pt idx="123337">
                  <c:v>-123.78849999999997</c:v>
                </c:pt>
                <c:pt idx="123338">
                  <c:v>-123.78649999999999</c:v>
                </c:pt>
                <c:pt idx="123339">
                  <c:v>-123.78449999999998</c:v>
                </c:pt>
                <c:pt idx="123340">
                  <c:v>-123.78249999999997</c:v>
                </c:pt>
                <c:pt idx="123341">
                  <c:v>-123.78049999999999</c:v>
                </c:pt>
                <c:pt idx="123342">
                  <c:v>-123.77849999999998</c:v>
                </c:pt>
                <c:pt idx="123343">
                  <c:v>-123.77649999999997</c:v>
                </c:pt>
                <c:pt idx="123344">
                  <c:v>-123.77449999999999</c:v>
                </c:pt>
                <c:pt idx="123345">
                  <c:v>-123.77249999999998</c:v>
                </c:pt>
                <c:pt idx="123346">
                  <c:v>-123.77049999999997</c:v>
                </c:pt>
                <c:pt idx="123347">
                  <c:v>-123.76849999999999</c:v>
                </c:pt>
                <c:pt idx="123348">
                  <c:v>-123.76649999999998</c:v>
                </c:pt>
                <c:pt idx="123349">
                  <c:v>-123.76449999999997</c:v>
                </c:pt>
                <c:pt idx="123350">
                  <c:v>-123.76249999999999</c:v>
                </c:pt>
                <c:pt idx="123351">
                  <c:v>-123.76049999999998</c:v>
                </c:pt>
                <c:pt idx="123352">
                  <c:v>-123.75849999999997</c:v>
                </c:pt>
                <c:pt idx="123353">
                  <c:v>-123.75649999999999</c:v>
                </c:pt>
                <c:pt idx="123354">
                  <c:v>-123.75449999999998</c:v>
                </c:pt>
                <c:pt idx="123355">
                  <c:v>-123.75249999999997</c:v>
                </c:pt>
                <c:pt idx="123356">
                  <c:v>-123.75049999999999</c:v>
                </c:pt>
                <c:pt idx="123357">
                  <c:v>-123.74849999999998</c:v>
                </c:pt>
                <c:pt idx="123358">
                  <c:v>-123.74649999999997</c:v>
                </c:pt>
                <c:pt idx="123359">
                  <c:v>-123.74449999999999</c:v>
                </c:pt>
                <c:pt idx="123360">
                  <c:v>-123.74249999999998</c:v>
                </c:pt>
                <c:pt idx="123361">
                  <c:v>-123.74049999999997</c:v>
                </c:pt>
                <c:pt idx="123362">
                  <c:v>-123.73849999999999</c:v>
                </c:pt>
                <c:pt idx="123363">
                  <c:v>-123.73649999999998</c:v>
                </c:pt>
                <c:pt idx="123364">
                  <c:v>-123.73449999999997</c:v>
                </c:pt>
                <c:pt idx="123365">
                  <c:v>-123.73249999999999</c:v>
                </c:pt>
                <c:pt idx="123366">
                  <c:v>-123.73049999999998</c:v>
                </c:pt>
                <c:pt idx="123367">
                  <c:v>-123.72849999999997</c:v>
                </c:pt>
                <c:pt idx="123368">
                  <c:v>-123.72649999999999</c:v>
                </c:pt>
                <c:pt idx="123369">
                  <c:v>-123.72449999999998</c:v>
                </c:pt>
                <c:pt idx="123370">
                  <c:v>-123.72249999999997</c:v>
                </c:pt>
                <c:pt idx="123371">
                  <c:v>-123.72049999999999</c:v>
                </c:pt>
                <c:pt idx="123372">
                  <c:v>-123.71849999999998</c:v>
                </c:pt>
                <c:pt idx="123373">
                  <c:v>-123.71649999999997</c:v>
                </c:pt>
                <c:pt idx="123374">
                  <c:v>-123.71449999999999</c:v>
                </c:pt>
                <c:pt idx="123375">
                  <c:v>-123.71249999999998</c:v>
                </c:pt>
                <c:pt idx="123376">
                  <c:v>-123.71049999999997</c:v>
                </c:pt>
                <c:pt idx="123377">
                  <c:v>-123.70849999999999</c:v>
                </c:pt>
                <c:pt idx="123378">
                  <c:v>-123.70649999999998</c:v>
                </c:pt>
                <c:pt idx="123379">
                  <c:v>-123.70449999999997</c:v>
                </c:pt>
                <c:pt idx="123380">
                  <c:v>-123.70249999999999</c:v>
                </c:pt>
                <c:pt idx="123381">
                  <c:v>-123.70049999999998</c:v>
                </c:pt>
                <c:pt idx="123382">
                  <c:v>-123.69849999999997</c:v>
                </c:pt>
                <c:pt idx="123383">
                  <c:v>-123.69649999999999</c:v>
                </c:pt>
                <c:pt idx="123384">
                  <c:v>-123.69449999999998</c:v>
                </c:pt>
                <c:pt idx="123385">
                  <c:v>-123.69249999999997</c:v>
                </c:pt>
                <c:pt idx="123386">
                  <c:v>-123.69049999999999</c:v>
                </c:pt>
                <c:pt idx="123387">
                  <c:v>-123.68849999999998</c:v>
                </c:pt>
                <c:pt idx="123388">
                  <c:v>-123.68649999999997</c:v>
                </c:pt>
                <c:pt idx="123389">
                  <c:v>-123.68449999999999</c:v>
                </c:pt>
                <c:pt idx="123390">
                  <c:v>-123.68249999999998</c:v>
                </c:pt>
                <c:pt idx="123391">
                  <c:v>-123.68049999999997</c:v>
                </c:pt>
                <c:pt idx="123392">
                  <c:v>-123.67849999999999</c:v>
                </c:pt>
                <c:pt idx="123393">
                  <c:v>-123.67649999999998</c:v>
                </c:pt>
                <c:pt idx="123394">
                  <c:v>-123.67449999999997</c:v>
                </c:pt>
                <c:pt idx="123395">
                  <c:v>-123.67249999999999</c:v>
                </c:pt>
                <c:pt idx="123396">
                  <c:v>-123.67049999999998</c:v>
                </c:pt>
                <c:pt idx="123397">
                  <c:v>-123.66849999999997</c:v>
                </c:pt>
                <c:pt idx="123398">
                  <c:v>-123.66649999999998</c:v>
                </c:pt>
                <c:pt idx="123399">
                  <c:v>-123.66449999999998</c:v>
                </c:pt>
                <c:pt idx="123400">
                  <c:v>-123.66249999999997</c:v>
                </c:pt>
                <c:pt idx="123401">
                  <c:v>-123.66049999999998</c:v>
                </c:pt>
                <c:pt idx="123402">
                  <c:v>-123.65849999999998</c:v>
                </c:pt>
                <c:pt idx="123403">
                  <c:v>-123.65649999999997</c:v>
                </c:pt>
                <c:pt idx="123404">
                  <c:v>-123.65449999999998</c:v>
                </c:pt>
                <c:pt idx="123405">
                  <c:v>-123.65249999999997</c:v>
                </c:pt>
                <c:pt idx="123406">
                  <c:v>-123.65049999999997</c:v>
                </c:pt>
                <c:pt idx="123407">
                  <c:v>-123.64849999999998</c:v>
                </c:pt>
                <c:pt idx="123408">
                  <c:v>-123.64649999999997</c:v>
                </c:pt>
                <c:pt idx="123409">
                  <c:v>-123.64449999999997</c:v>
                </c:pt>
                <c:pt idx="123410">
                  <c:v>-123.64249999999998</c:v>
                </c:pt>
                <c:pt idx="123411">
                  <c:v>-123.64049999999997</c:v>
                </c:pt>
                <c:pt idx="123412">
                  <c:v>-123.63849999999996</c:v>
                </c:pt>
                <c:pt idx="123413">
                  <c:v>-123.63649999999998</c:v>
                </c:pt>
                <c:pt idx="123414">
                  <c:v>-123.63449999999997</c:v>
                </c:pt>
                <c:pt idx="123415">
                  <c:v>-123.63249999999996</c:v>
                </c:pt>
                <c:pt idx="123416">
                  <c:v>-123.63049999999998</c:v>
                </c:pt>
                <c:pt idx="123417">
                  <c:v>-123.62849999999997</c:v>
                </c:pt>
                <c:pt idx="123418">
                  <c:v>-123.62649999999996</c:v>
                </c:pt>
                <c:pt idx="123419">
                  <c:v>-123.62449999999998</c:v>
                </c:pt>
                <c:pt idx="123420">
                  <c:v>-123.62249999999997</c:v>
                </c:pt>
                <c:pt idx="123421">
                  <c:v>-123.62049999999996</c:v>
                </c:pt>
                <c:pt idx="123422">
                  <c:v>-123.61849999999998</c:v>
                </c:pt>
                <c:pt idx="123423">
                  <c:v>-123.61649999999997</c:v>
                </c:pt>
                <c:pt idx="123424">
                  <c:v>-123.61449999999996</c:v>
                </c:pt>
                <c:pt idx="123425">
                  <c:v>-123.61249999999998</c:v>
                </c:pt>
                <c:pt idx="123426">
                  <c:v>-123.61049999999997</c:v>
                </c:pt>
                <c:pt idx="123427">
                  <c:v>-123.60849999999996</c:v>
                </c:pt>
                <c:pt idx="123428">
                  <c:v>-123.60649999999998</c:v>
                </c:pt>
                <c:pt idx="123429">
                  <c:v>-123.60449999999997</c:v>
                </c:pt>
                <c:pt idx="123430">
                  <c:v>-123.60249999999996</c:v>
                </c:pt>
                <c:pt idx="123431">
                  <c:v>-123.60049999999998</c:v>
                </c:pt>
                <c:pt idx="123432">
                  <c:v>-123.59849999999997</c:v>
                </c:pt>
                <c:pt idx="123433">
                  <c:v>-123.59649999999996</c:v>
                </c:pt>
                <c:pt idx="123434">
                  <c:v>-123.59449999999998</c:v>
                </c:pt>
                <c:pt idx="123435">
                  <c:v>-123.59249999999997</c:v>
                </c:pt>
                <c:pt idx="123436">
                  <c:v>-123.59049999999996</c:v>
                </c:pt>
                <c:pt idx="123437">
                  <c:v>-123.58849999999998</c:v>
                </c:pt>
                <c:pt idx="123438">
                  <c:v>-123.58649999999997</c:v>
                </c:pt>
                <c:pt idx="123439">
                  <c:v>-123.58449999999999</c:v>
                </c:pt>
                <c:pt idx="123440">
                  <c:v>-123.58249999999998</c:v>
                </c:pt>
                <c:pt idx="123441">
                  <c:v>-123.58049999999997</c:v>
                </c:pt>
                <c:pt idx="123442">
                  <c:v>-123.57849999999999</c:v>
                </c:pt>
                <c:pt idx="123443">
                  <c:v>-123.57649999999998</c:v>
                </c:pt>
                <c:pt idx="123444">
                  <c:v>-123.57449999999997</c:v>
                </c:pt>
                <c:pt idx="123445">
                  <c:v>-123.57249999999999</c:v>
                </c:pt>
                <c:pt idx="123446">
                  <c:v>-123.57049999999998</c:v>
                </c:pt>
                <c:pt idx="123447">
                  <c:v>-123.56849999999997</c:v>
                </c:pt>
                <c:pt idx="123448">
                  <c:v>-123.56649999999999</c:v>
                </c:pt>
                <c:pt idx="123449">
                  <c:v>-123.56449999999998</c:v>
                </c:pt>
                <c:pt idx="123450">
                  <c:v>-123.56249999999997</c:v>
                </c:pt>
                <c:pt idx="123451">
                  <c:v>-123.56049999999999</c:v>
                </c:pt>
                <c:pt idx="123452">
                  <c:v>-123.55849999999998</c:v>
                </c:pt>
                <c:pt idx="123453">
                  <c:v>-123.55649999999997</c:v>
                </c:pt>
                <c:pt idx="123454">
                  <c:v>-123.55449999999999</c:v>
                </c:pt>
                <c:pt idx="123455">
                  <c:v>-123.55249999999998</c:v>
                </c:pt>
                <c:pt idx="123456">
                  <c:v>-123.55049999999997</c:v>
                </c:pt>
                <c:pt idx="123457">
                  <c:v>-123.54849999999999</c:v>
                </c:pt>
                <c:pt idx="123458">
                  <c:v>-123.54649999999998</c:v>
                </c:pt>
                <c:pt idx="123459">
                  <c:v>-123.54449999999997</c:v>
                </c:pt>
                <c:pt idx="123460">
                  <c:v>-123.54249999999999</c:v>
                </c:pt>
                <c:pt idx="123461">
                  <c:v>-123.54049999999998</c:v>
                </c:pt>
                <c:pt idx="123462">
                  <c:v>-123.53849999999997</c:v>
                </c:pt>
                <c:pt idx="123463">
                  <c:v>-123.53649999999999</c:v>
                </c:pt>
                <c:pt idx="123464">
                  <c:v>-123.53449999999998</c:v>
                </c:pt>
                <c:pt idx="123465">
                  <c:v>-123.53249999999997</c:v>
                </c:pt>
                <c:pt idx="123466">
                  <c:v>-123.53049999999999</c:v>
                </c:pt>
                <c:pt idx="123467">
                  <c:v>-123.52849999999998</c:v>
                </c:pt>
                <c:pt idx="123468">
                  <c:v>-123.52649999999997</c:v>
                </c:pt>
                <c:pt idx="123469">
                  <c:v>-123.52449999999999</c:v>
                </c:pt>
                <c:pt idx="123470">
                  <c:v>-123.52249999999998</c:v>
                </c:pt>
                <c:pt idx="123471">
                  <c:v>-123.52049999999997</c:v>
                </c:pt>
                <c:pt idx="123472">
                  <c:v>-123.51849999999999</c:v>
                </c:pt>
                <c:pt idx="123473">
                  <c:v>-123.51649999999998</c:v>
                </c:pt>
                <c:pt idx="123474">
                  <c:v>-123.51449999999997</c:v>
                </c:pt>
                <c:pt idx="123475">
                  <c:v>-123.51249999999999</c:v>
                </c:pt>
                <c:pt idx="123476">
                  <c:v>-123.51049999999998</c:v>
                </c:pt>
                <c:pt idx="123477">
                  <c:v>-123.50849999999997</c:v>
                </c:pt>
                <c:pt idx="123478">
                  <c:v>-123.50649999999999</c:v>
                </c:pt>
                <c:pt idx="123479">
                  <c:v>-123.50449999999998</c:v>
                </c:pt>
                <c:pt idx="123480">
                  <c:v>-123.50249999999997</c:v>
                </c:pt>
                <c:pt idx="123481">
                  <c:v>-123.50049999999999</c:v>
                </c:pt>
                <c:pt idx="123482">
                  <c:v>-123.49849999999998</c:v>
                </c:pt>
                <c:pt idx="123483">
                  <c:v>-123.49649999999997</c:v>
                </c:pt>
                <c:pt idx="123484">
                  <c:v>-123.49449999999999</c:v>
                </c:pt>
                <c:pt idx="123485">
                  <c:v>-123.49249999999998</c:v>
                </c:pt>
                <c:pt idx="123486">
                  <c:v>-123.49049999999997</c:v>
                </c:pt>
                <c:pt idx="123487">
                  <c:v>-123.48849999999999</c:v>
                </c:pt>
                <c:pt idx="123488">
                  <c:v>-123.48649999999998</c:v>
                </c:pt>
                <c:pt idx="123489">
                  <c:v>-123.48449999999997</c:v>
                </c:pt>
                <c:pt idx="123490">
                  <c:v>-123.48249999999999</c:v>
                </c:pt>
                <c:pt idx="123491">
                  <c:v>-123.48049999999998</c:v>
                </c:pt>
                <c:pt idx="123492">
                  <c:v>-123.47849999999997</c:v>
                </c:pt>
                <c:pt idx="123493">
                  <c:v>-123.47649999999999</c:v>
                </c:pt>
                <c:pt idx="123494">
                  <c:v>-123.47449999999998</c:v>
                </c:pt>
                <c:pt idx="123495">
                  <c:v>-123.47249999999997</c:v>
                </c:pt>
                <c:pt idx="123496">
                  <c:v>-123.47049999999999</c:v>
                </c:pt>
                <c:pt idx="123497">
                  <c:v>-123.46849999999998</c:v>
                </c:pt>
                <c:pt idx="123498">
                  <c:v>-123.46649999999997</c:v>
                </c:pt>
                <c:pt idx="123499">
                  <c:v>-123.46449999999999</c:v>
                </c:pt>
                <c:pt idx="123500">
                  <c:v>-123.46249999999998</c:v>
                </c:pt>
                <c:pt idx="123501">
                  <c:v>-123.46049999999997</c:v>
                </c:pt>
                <c:pt idx="123502">
                  <c:v>-123.45849999999999</c:v>
                </c:pt>
                <c:pt idx="123503">
                  <c:v>-123.45649999999998</c:v>
                </c:pt>
                <c:pt idx="123504">
                  <c:v>-123.45449999999997</c:v>
                </c:pt>
                <c:pt idx="123505">
                  <c:v>-123.45249999999999</c:v>
                </c:pt>
                <c:pt idx="123506">
                  <c:v>-123.45049999999998</c:v>
                </c:pt>
                <c:pt idx="123507">
                  <c:v>-123.44849999999997</c:v>
                </c:pt>
                <c:pt idx="123508">
                  <c:v>-123.44649999999999</c:v>
                </c:pt>
                <c:pt idx="123509">
                  <c:v>-123.44449999999998</c:v>
                </c:pt>
                <c:pt idx="123510">
                  <c:v>-123.44249999999997</c:v>
                </c:pt>
                <c:pt idx="123511">
                  <c:v>-123.44049999999999</c:v>
                </c:pt>
                <c:pt idx="123512">
                  <c:v>-123.43849999999998</c:v>
                </c:pt>
                <c:pt idx="123513">
                  <c:v>-123.43649999999997</c:v>
                </c:pt>
                <c:pt idx="123514">
                  <c:v>-123.43449999999999</c:v>
                </c:pt>
                <c:pt idx="123515">
                  <c:v>-123.43249999999998</c:v>
                </c:pt>
                <c:pt idx="123516">
                  <c:v>-123.43049999999997</c:v>
                </c:pt>
                <c:pt idx="123517">
                  <c:v>-123.42849999999999</c:v>
                </c:pt>
                <c:pt idx="123518">
                  <c:v>-123.42649999999998</c:v>
                </c:pt>
                <c:pt idx="123519">
                  <c:v>-123.42449999999997</c:v>
                </c:pt>
                <c:pt idx="123520">
                  <c:v>-123.42249999999999</c:v>
                </c:pt>
                <c:pt idx="123521">
                  <c:v>-123.42049999999998</c:v>
                </c:pt>
                <c:pt idx="123522">
                  <c:v>-123.41849999999997</c:v>
                </c:pt>
                <c:pt idx="123523">
                  <c:v>-123.41649999999998</c:v>
                </c:pt>
                <c:pt idx="123524">
                  <c:v>-123.41449999999998</c:v>
                </c:pt>
                <c:pt idx="123525">
                  <c:v>-123.41249999999997</c:v>
                </c:pt>
                <c:pt idx="123526">
                  <c:v>-123.41049999999998</c:v>
                </c:pt>
                <c:pt idx="123527">
                  <c:v>-123.40849999999998</c:v>
                </c:pt>
                <c:pt idx="123528">
                  <c:v>-123.40649999999997</c:v>
                </c:pt>
                <c:pt idx="123529">
                  <c:v>-123.40449999999998</c:v>
                </c:pt>
                <c:pt idx="123530">
                  <c:v>-123.40249999999997</c:v>
                </c:pt>
                <c:pt idx="123531">
                  <c:v>-123.40049999999997</c:v>
                </c:pt>
                <c:pt idx="123532">
                  <c:v>-123.39849999999998</c:v>
                </c:pt>
                <c:pt idx="123533">
                  <c:v>-123.39649999999997</c:v>
                </c:pt>
                <c:pt idx="123534">
                  <c:v>-123.39449999999997</c:v>
                </c:pt>
                <c:pt idx="123535">
                  <c:v>-123.39249999999998</c:v>
                </c:pt>
                <c:pt idx="123536">
                  <c:v>-123.39049999999997</c:v>
                </c:pt>
                <c:pt idx="123537">
                  <c:v>-123.38849999999996</c:v>
                </c:pt>
                <c:pt idx="123538">
                  <c:v>-123.38649999999998</c:v>
                </c:pt>
                <c:pt idx="123539">
                  <c:v>-123.38449999999997</c:v>
                </c:pt>
                <c:pt idx="123540">
                  <c:v>-123.38249999999996</c:v>
                </c:pt>
                <c:pt idx="123541">
                  <c:v>-123.38049999999998</c:v>
                </c:pt>
                <c:pt idx="123542">
                  <c:v>-123.37849999999997</c:v>
                </c:pt>
                <c:pt idx="123543">
                  <c:v>-123.37649999999996</c:v>
                </c:pt>
                <c:pt idx="123544">
                  <c:v>-123.37449999999998</c:v>
                </c:pt>
                <c:pt idx="123545">
                  <c:v>-123.37249999999997</c:v>
                </c:pt>
                <c:pt idx="123546">
                  <c:v>-123.37049999999996</c:v>
                </c:pt>
                <c:pt idx="123547">
                  <c:v>-123.36849999999998</c:v>
                </c:pt>
                <c:pt idx="123548">
                  <c:v>-123.36649999999997</c:v>
                </c:pt>
                <c:pt idx="123549">
                  <c:v>-123.36449999999996</c:v>
                </c:pt>
                <c:pt idx="123550">
                  <c:v>-123.36249999999998</c:v>
                </c:pt>
                <c:pt idx="123551">
                  <c:v>-123.36049999999997</c:v>
                </c:pt>
                <c:pt idx="123552">
                  <c:v>-123.35849999999996</c:v>
                </c:pt>
                <c:pt idx="123553">
                  <c:v>-123.35649999999998</c:v>
                </c:pt>
                <c:pt idx="123554">
                  <c:v>-123.35449999999997</c:v>
                </c:pt>
                <c:pt idx="123555">
                  <c:v>-123.35249999999996</c:v>
                </c:pt>
                <c:pt idx="123556">
                  <c:v>-123.35049999999998</c:v>
                </c:pt>
                <c:pt idx="123557">
                  <c:v>-123.34849999999997</c:v>
                </c:pt>
                <c:pt idx="123558">
                  <c:v>-123.34649999999996</c:v>
                </c:pt>
                <c:pt idx="123559">
                  <c:v>-123.34449999999998</c:v>
                </c:pt>
                <c:pt idx="123560">
                  <c:v>-123.34249999999997</c:v>
                </c:pt>
                <c:pt idx="123561">
                  <c:v>-123.34049999999996</c:v>
                </c:pt>
                <c:pt idx="123562">
                  <c:v>-123.33849999999998</c:v>
                </c:pt>
                <c:pt idx="123563">
                  <c:v>-123.33649999999997</c:v>
                </c:pt>
                <c:pt idx="123564">
                  <c:v>-123.33449999999999</c:v>
                </c:pt>
                <c:pt idx="123565">
                  <c:v>-123.33249999999998</c:v>
                </c:pt>
                <c:pt idx="123566">
                  <c:v>-123.33049999999997</c:v>
                </c:pt>
                <c:pt idx="123567">
                  <c:v>-123.32849999999999</c:v>
                </c:pt>
                <c:pt idx="123568">
                  <c:v>-123.32649999999998</c:v>
                </c:pt>
                <c:pt idx="123569">
                  <c:v>-123.32449999999997</c:v>
                </c:pt>
                <c:pt idx="123570">
                  <c:v>-123.32249999999999</c:v>
                </c:pt>
                <c:pt idx="123571">
                  <c:v>-123.32049999999998</c:v>
                </c:pt>
                <c:pt idx="123572">
                  <c:v>-123.31849999999997</c:v>
                </c:pt>
                <c:pt idx="123573">
                  <c:v>-123.31649999999999</c:v>
                </c:pt>
                <c:pt idx="123574">
                  <c:v>-123.31449999999998</c:v>
                </c:pt>
                <c:pt idx="123575">
                  <c:v>-123.31249999999997</c:v>
                </c:pt>
                <c:pt idx="123576">
                  <c:v>-123.31049999999999</c:v>
                </c:pt>
                <c:pt idx="123577">
                  <c:v>-123.30849999999998</c:v>
                </c:pt>
                <c:pt idx="123578">
                  <c:v>-123.30649999999997</c:v>
                </c:pt>
                <c:pt idx="123579">
                  <c:v>-123.30449999999999</c:v>
                </c:pt>
                <c:pt idx="123580">
                  <c:v>-123.30249999999998</c:v>
                </c:pt>
                <c:pt idx="123581">
                  <c:v>-123.30049999999997</c:v>
                </c:pt>
                <c:pt idx="123582">
                  <c:v>-123.29849999999999</c:v>
                </c:pt>
                <c:pt idx="123583">
                  <c:v>-123.29649999999998</c:v>
                </c:pt>
                <c:pt idx="123584">
                  <c:v>-123.29449999999997</c:v>
                </c:pt>
                <c:pt idx="123585">
                  <c:v>-123.29249999999999</c:v>
                </c:pt>
                <c:pt idx="123586">
                  <c:v>-123.29049999999998</c:v>
                </c:pt>
                <c:pt idx="123587">
                  <c:v>-123.28849999999997</c:v>
                </c:pt>
                <c:pt idx="123588">
                  <c:v>-123.28649999999999</c:v>
                </c:pt>
                <c:pt idx="123589">
                  <c:v>-123.28449999999998</c:v>
                </c:pt>
                <c:pt idx="123590">
                  <c:v>-123.28249999999997</c:v>
                </c:pt>
                <c:pt idx="123591">
                  <c:v>-123.28049999999999</c:v>
                </c:pt>
                <c:pt idx="123592">
                  <c:v>-123.27849999999998</c:v>
                </c:pt>
                <c:pt idx="123593">
                  <c:v>-123.27649999999997</c:v>
                </c:pt>
                <c:pt idx="123594">
                  <c:v>-123.27449999999999</c:v>
                </c:pt>
                <c:pt idx="123595">
                  <c:v>-123.27249999999998</c:v>
                </c:pt>
                <c:pt idx="123596">
                  <c:v>-123.27049999999997</c:v>
                </c:pt>
                <c:pt idx="123597">
                  <c:v>-123.26849999999999</c:v>
                </c:pt>
                <c:pt idx="123598">
                  <c:v>-123.26649999999998</c:v>
                </c:pt>
                <c:pt idx="123599">
                  <c:v>-123.26449999999997</c:v>
                </c:pt>
                <c:pt idx="123600">
                  <c:v>-123.26249999999999</c:v>
                </c:pt>
                <c:pt idx="123601">
                  <c:v>-123.26049999999998</c:v>
                </c:pt>
                <c:pt idx="123602">
                  <c:v>-123.25849999999997</c:v>
                </c:pt>
                <c:pt idx="123603">
                  <c:v>-123.25649999999999</c:v>
                </c:pt>
                <c:pt idx="123604">
                  <c:v>-123.25449999999998</c:v>
                </c:pt>
                <c:pt idx="123605">
                  <c:v>-123.25249999999997</c:v>
                </c:pt>
                <c:pt idx="123606">
                  <c:v>-123.25049999999999</c:v>
                </c:pt>
                <c:pt idx="123607">
                  <c:v>-123.24849999999998</c:v>
                </c:pt>
                <c:pt idx="123608">
                  <c:v>-123.24649999999997</c:v>
                </c:pt>
                <c:pt idx="123609">
                  <c:v>-123.24449999999999</c:v>
                </c:pt>
                <c:pt idx="123610">
                  <c:v>-123.24249999999998</c:v>
                </c:pt>
                <c:pt idx="123611">
                  <c:v>-123.24049999999997</c:v>
                </c:pt>
                <c:pt idx="123612">
                  <c:v>-123.23849999999999</c:v>
                </c:pt>
                <c:pt idx="123613">
                  <c:v>-123.23649999999998</c:v>
                </c:pt>
                <c:pt idx="123614">
                  <c:v>-123.23449999999997</c:v>
                </c:pt>
                <c:pt idx="123615">
                  <c:v>-123.23249999999999</c:v>
                </c:pt>
                <c:pt idx="123616">
                  <c:v>-123.23049999999998</c:v>
                </c:pt>
                <c:pt idx="123617">
                  <c:v>-123.22849999999997</c:v>
                </c:pt>
                <c:pt idx="123618">
                  <c:v>-123.22649999999999</c:v>
                </c:pt>
                <c:pt idx="123619">
                  <c:v>-123.22449999999998</c:v>
                </c:pt>
                <c:pt idx="123620">
                  <c:v>-123.22249999999997</c:v>
                </c:pt>
                <c:pt idx="123621">
                  <c:v>-123.22049999999999</c:v>
                </c:pt>
                <c:pt idx="123622">
                  <c:v>-123.21849999999998</c:v>
                </c:pt>
                <c:pt idx="123623">
                  <c:v>-123.21649999999997</c:v>
                </c:pt>
                <c:pt idx="123624">
                  <c:v>-123.21449999999999</c:v>
                </c:pt>
                <c:pt idx="123625">
                  <c:v>-123.21249999999998</c:v>
                </c:pt>
                <c:pt idx="123626">
                  <c:v>-123.21049999999997</c:v>
                </c:pt>
                <c:pt idx="123627">
                  <c:v>-123.20849999999999</c:v>
                </c:pt>
                <c:pt idx="123628">
                  <c:v>-123.20649999999998</c:v>
                </c:pt>
                <c:pt idx="123629">
                  <c:v>-123.20449999999997</c:v>
                </c:pt>
                <c:pt idx="123630">
                  <c:v>-123.20249999999999</c:v>
                </c:pt>
                <c:pt idx="123631">
                  <c:v>-123.20049999999998</c:v>
                </c:pt>
                <c:pt idx="123632">
                  <c:v>-123.19849999999997</c:v>
                </c:pt>
                <c:pt idx="123633">
                  <c:v>-123.19649999999999</c:v>
                </c:pt>
                <c:pt idx="123634">
                  <c:v>-123.19449999999998</c:v>
                </c:pt>
                <c:pt idx="123635">
                  <c:v>-123.19249999999997</c:v>
                </c:pt>
                <c:pt idx="123636">
                  <c:v>-123.19049999999999</c:v>
                </c:pt>
                <c:pt idx="123637">
                  <c:v>-123.18849999999998</c:v>
                </c:pt>
                <c:pt idx="123638">
                  <c:v>-123.18649999999997</c:v>
                </c:pt>
                <c:pt idx="123639">
                  <c:v>-123.18449999999999</c:v>
                </c:pt>
                <c:pt idx="123640">
                  <c:v>-123.18249999999998</c:v>
                </c:pt>
                <c:pt idx="123641">
                  <c:v>-123.18049999999997</c:v>
                </c:pt>
                <c:pt idx="123642">
                  <c:v>-123.17849999999999</c:v>
                </c:pt>
                <c:pt idx="123643">
                  <c:v>-123.17649999999998</c:v>
                </c:pt>
                <c:pt idx="123644">
                  <c:v>-123.17449999999997</c:v>
                </c:pt>
                <c:pt idx="123645">
                  <c:v>-123.17249999999999</c:v>
                </c:pt>
                <c:pt idx="123646">
                  <c:v>-123.17049999999998</c:v>
                </c:pt>
                <c:pt idx="123647">
                  <c:v>-123.16849999999997</c:v>
                </c:pt>
                <c:pt idx="123648">
                  <c:v>-123.16649999999998</c:v>
                </c:pt>
                <c:pt idx="123649">
                  <c:v>-123.16449999999998</c:v>
                </c:pt>
                <c:pt idx="123650">
                  <c:v>-123.16249999999997</c:v>
                </c:pt>
                <c:pt idx="123651">
                  <c:v>-123.16049999999998</c:v>
                </c:pt>
                <c:pt idx="123652">
                  <c:v>-123.15849999999998</c:v>
                </c:pt>
                <c:pt idx="123653">
                  <c:v>-123.15649999999997</c:v>
                </c:pt>
                <c:pt idx="123654">
                  <c:v>-123.15449999999998</c:v>
                </c:pt>
                <c:pt idx="123655">
                  <c:v>-123.15249999999997</c:v>
                </c:pt>
                <c:pt idx="123656">
                  <c:v>-123.15049999999997</c:v>
                </c:pt>
                <c:pt idx="123657">
                  <c:v>-123.14849999999998</c:v>
                </c:pt>
                <c:pt idx="123658">
                  <c:v>-123.14649999999997</c:v>
                </c:pt>
                <c:pt idx="123659">
                  <c:v>-123.14449999999997</c:v>
                </c:pt>
                <c:pt idx="123660">
                  <c:v>-123.14249999999998</c:v>
                </c:pt>
                <c:pt idx="123661">
                  <c:v>-123.14049999999997</c:v>
                </c:pt>
                <c:pt idx="123662">
                  <c:v>-123.13849999999996</c:v>
                </c:pt>
                <c:pt idx="123663">
                  <c:v>-123.13649999999998</c:v>
                </c:pt>
                <c:pt idx="123664">
                  <c:v>-123.13449999999997</c:v>
                </c:pt>
                <c:pt idx="123665">
                  <c:v>-123.13249999999996</c:v>
                </c:pt>
                <c:pt idx="123666">
                  <c:v>-123.13049999999998</c:v>
                </c:pt>
                <c:pt idx="123667">
                  <c:v>-123.12849999999997</c:v>
                </c:pt>
                <c:pt idx="123668">
                  <c:v>-123.12649999999996</c:v>
                </c:pt>
                <c:pt idx="123669">
                  <c:v>-123.12449999999998</c:v>
                </c:pt>
                <c:pt idx="123670">
                  <c:v>-123.12249999999997</c:v>
                </c:pt>
                <c:pt idx="123671">
                  <c:v>-123.12049999999996</c:v>
                </c:pt>
                <c:pt idx="123672">
                  <c:v>-123.11849999999998</c:v>
                </c:pt>
                <c:pt idx="123673">
                  <c:v>-123.11649999999997</c:v>
                </c:pt>
                <c:pt idx="123674">
                  <c:v>-123.11449999999996</c:v>
                </c:pt>
                <c:pt idx="123675">
                  <c:v>-123.11249999999998</c:v>
                </c:pt>
                <c:pt idx="123676">
                  <c:v>-123.11049999999997</c:v>
                </c:pt>
                <c:pt idx="123677">
                  <c:v>-123.10849999999996</c:v>
                </c:pt>
                <c:pt idx="123678">
                  <c:v>-123.10649999999998</c:v>
                </c:pt>
                <c:pt idx="123679">
                  <c:v>-123.10449999999997</c:v>
                </c:pt>
                <c:pt idx="123680">
                  <c:v>-123.10249999999996</c:v>
                </c:pt>
                <c:pt idx="123681">
                  <c:v>-123.10049999999998</c:v>
                </c:pt>
                <c:pt idx="123682">
                  <c:v>-123.09849999999997</c:v>
                </c:pt>
                <c:pt idx="123683">
                  <c:v>-123.09649999999996</c:v>
                </c:pt>
                <c:pt idx="123684">
                  <c:v>-123.09449999999998</c:v>
                </c:pt>
                <c:pt idx="123685">
                  <c:v>-123.09249999999997</c:v>
                </c:pt>
                <c:pt idx="123686">
                  <c:v>-123.09049999999996</c:v>
                </c:pt>
                <c:pt idx="123687">
                  <c:v>-123.08849999999998</c:v>
                </c:pt>
                <c:pt idx="123688">
                  <c:v>-123.08649999999997</c:v>
                </c:pt>
                <c:pt idx="123689">
                  <c:v>-123.08449999999999</c:v>
                </c:pt>
                <c:pt idx="123690">
                  <c:v>-123.08249999999998</c:v>
                </c:pt>
                <c:pt idx="123691">
                  <c:v>-123.08049999999997</c:v>
                </c:pt>
                <c:pt idx="123692">
                  <c:v>-123.07849999999999</c:v>
                </c:pt>
                <c:pt idx="123693">
                  <c:v>-123.07649999999998</c:v>
                </c:pt>
                <c:pt idx="123694">
                  <c:v>-123.07449999999997</c:v>
                </c:pt>
                <c:pt idx="123695">
                  <c:v>-123.07249999999999</c:v>
                </c:pt>
                <c:pt idx="123696">
                  <c:v>-123.07049999999998</c:v>
                </c:pt>
                <c:pt idx="123697">
                  <c:v>-123.06849999999997</c:v>
                </c:pt>
                <c:pt idx="123698">
                  <c:v>-123.06649999999999</c:v>
                </c:pt>
                <c:pt idx="123699">
                  <c:v>-123.06449999999998</c:v>
                </c:pt>
                <c:pt idx="123700">
                  <c:v>-123.06249999999997</c:v>
                </c:pt>
                <c:pt idx="123701">
                  <c:v>-123.06049999999999</c:v>
                </c:pt>
                <c:pt idx="123702">
                  <c:v>-123.05849999999998</c:v>
                </c:pt>
                <c:pt idx="123703">
                  <c:v>-123.05649999999997</c:v>
                </c:pt>
                <c:pt idx="123704">
                  <c:v>-123.05449999999999</c:v>
                </c:pt>
                <c:pt idx="123705">
                  <c:v>-123.05249999999998</c:v>
                </c:pt>
                <c:pt idx="123706">
                  <c:v>-123.05049999999997</c:v>
                </c:pt>
                <c:pt idx="123707">
                  <c:v>-123.04849999999999</c:v>
                </c:pt>
                <c:pt idx="123708">
                  <c:v>-123.04649999999998</c:v>
                </c:pt>
                <c:pt idx="123709">
                  <c:v>-123.04449999999997</c:v>
                </c:pt>
                <c:pt idx="123710">
                  <c:v>-123.04249999999999</c:v>
                </c:pt>
                <c:pt idx="123711">
                  <c:v>-123.04049999999998</c:v>
                </c:pt>
                <c:pt idx="123712">
                  <c:v>-123.03849999999997</c:v>
                </c:pt>
                <c:pt idx="123713">
                  <c:v>-123.03649999999999</c:v>
                </c:pt>
                <c:pt idx="123714">
                  <c:v>-123.03449999999998</c:v>
                </c:pt>
                <c:pt idx="123715">
                  <c:v>-123.03249999999997</c:v>
                </c:pt>
                <c:pt idx="123716">
                  <c:v>-123.03049999999999</c:v>
                </c:pt>
                <c:pt idx="123717">
                  <c:v>-123.02849999999998</c:v>
                </c:pt>
                <c:pt idx="123718">
                  <c:v>-123.02649999999997</c:v>
                </c:pt>
                <c:pt idx="123719">
                  <c:v>-123.02449999999999</c:v>
                </c:pt>
                <c:pt idx="123720">
                  <c:v>-123.02249999999998</c:v>
                </c:pt>
                <c:pt idx="123721">
                  <c:v>-123.02049999999997</c:v>
                </c:pt>
                <c:pt idx="123722">
                  <c:v>-123.01849999999999</c:v>
                </c:pt>
                <c:pt idx="123723">
                  <c:v>-123.01649999999998</c:v>
                </c:pt>
                <c:pt idx="123724">
                  <c:v>-123.01449999999997</c:v>
                </c:pt>
                <c:pt idx="123725">
                  <c:v>-123.01249999999999</c:v>
                </c:pt>
                <c:pt idx="123726">
                  <c:v>-123.01049999999998</c:v>
                </c:pt>
                <c:pt idx="123727">
                  <c:v>-123.00849999999997</c:v>
                </c:pt>
                <c:pt idx="123728">
                  <c:v>-123.00649999999999</c:v>
                </c:pt>
                <c:pt idx="123729">
                  <c:v>-123.00449999999998</c:v>
                </c:pt>
                <c:pt idx="123730">
                  <c:v>-123.00249999999997</c:v>
                </c:pt>
                <c:pt idx="123731">
                  <c:v>-123.00049999999999</c:v>
                </c:pt>
                <c:pt idx="123732">
                  <c:v>-122.99849999999998</c:v>
                </c:pt>
                <c:pt idx="123733">
                  <c:v>-122.99649999999997</c:v>
                </c:pt>
                <c:pt idx="123734">
                  <c:v>-122.99449999999999</c:v>
                </c:pt>
                <c:pt idx="123735">
                  <c:v>-122.99249999999998</c:v>
                </c:pt>
                <c:pt idx="123736">
                  <c:v>-122.99049999999997</c:v>
                </c:pt>
                <c:pt idx="123737">
                  <c:v>-122.98849999999999</c:v>
                </c:pt>
                <c:pt idx="123738">
                  <c:v>-122.98649999999998</c:v>
                </c:pt>
                <c:pt idx="123739">
                  <c:v>-122.98449999999997</c:v>
                </c:pt>
                <c:pt idx="123740">
                  <c:v>-122.98249999999999</c:v>
                </c:pt>
                <c:pt idx="123741">
                  <c:v>-122.98049999999998</c:v>
                </c:pt>
                <c:pt idx="123742">
                  <c:v>-122.97849999999997</c:v>
                </c:pt>
                <c:pt idx="123743">
                  <c:v>-122.97649999999999</c:v>
                </c:pt>
                <c:pt idx="123744">
                  <c:v>-122.97449999999998</c:v>
                </c:pt>
                <c:pt idx="123745">
                  <c:v>-122.97249999999997</c:v>
                </c:pt>
                <c:pt idx="123746">
                  <c:v>-122.97049999999999</c:v>
                </c:pt>
                <c:pt idx="123747">
                  <c:v>-122.96849999999998</c:v>
                </c:pt>
                <c:pt idx="123748">
                  <c:v>-122.96649999999997</c:v>
                </c:pt>
                <c:pt idx="123749">
                  <c:v>-122.96449999999999</c:v>
                </c:pt>
                <c:pt idx="123750">
                  <c:v>-122.96249999999998</c:v>
                </c:pt>
                <c:pt idx="123751">
                  <c:v>-122.96049999999997</c:v>
                </c:pt>
                <c:pt idx="123752">
                  <c:v>-122.95849999999999</c:v>
                </c:pt>
                <c:pt idx="123753">
                  <c:v>-122.95649999999998</c:v>
                </c:pt>
                <c:pt idx="123754">
                  <c:v>-122.95449999999997</c:v>
                </c:pt>
                <c:pt idx="123755">
                  <c:v>-122.95249999999999</c:v>
                </c:pt>
                <c:pt idx="123756">
                  <c:v>-122.95049999999998</c:v>
                </c:pt>
                <c:pt idx="123757">
                  <c:v>-122.94849999999997</c:v>
                </c:pt>
                <c:pt idx="123758">
                  <c:v>-122.94649999999999</c:v>
                </c:pt>
                <c:pt idx="123759">
                  <c:v>-122.94449999999998</c:v>
                </c:pt>
                <c:pt idx="123760">
                  <c:v>-122.94249999999997</c:v>
                </c:pt>
                <c:pt idx="123761">
                  <c:v>-122.94049999999999</c:v>
                </c:pt>
                <c:pt idx="123762">
                  <c:v>-122.93849999999998</c:v>
                </c:pt>
                <c:pt idx="123763">
                  <c:v>-122.93649999999997</c:v>
                </c:pt>
                <c:pt idx="123764">
                  <c:v>-122.93449999999999</c:v>
                </c:pt>
                <c:pt idx="123765">
                  <c:v>-122.93249999999998</c:v>
                </c:pt>
                <c:pt idx="123766">
                  <c:v>-122.93049999999997</c:v>
                </c:pt>
                <c:pt idx="123767">
                  <c:v>-122.92849999999999</c:v>
                </c:pt>
                <c:pt idx="123768">
                  <c:v>-122.92649999999998</c:v>
                </c:pt>
                <c:pt idx="123769">
                  <c:v>-122.92449999999997</c:v>
                </c:pt>
                <c:pt idx="123770">
                  <c:v>-122.92249999999999</c:v>
                </c:pt>
                <c:pt idx="123771">
                  <c:v>-122.92049999999998</c:v>
                </c:pt>
                <c:pt idx="123772">
                  <c:v>-122.91849999999997</c:v>
                </c:pt>
                <c:pt idx="123773">
                  <c:v>-122.91649999999998</c:v>
                </c:pt>
                <c:pt idx="123774">
                  <c:v>-122.91449999999998</c:v>
                </c:pt>
                <c:pt idx="123775">
                  <c:v>-122.91249999999997</c:v>
                </c:pt>
                <c:pt idx="123776">
                  <c:v>-122.91049999999998</c:v>
                </c:pt>
                <c:pt idx="123777">
                  <c:v>-122.90849999999998</c:v>
                </c:pt>
                <c:pt idx="123778">
                  <c:v>-122.90649999999997</c:v>
                </c:pt>
                <c:pt idx="123779">
                  <c:v>-122.90449999999998</c:v>
                </c:pt>
                <c:pt idx="123780">
                  <c:v>-122.90249999999997</c:v>
                </c:pt>
                <c:pt idx="123781">
                  <c:v>-122.90049999999997</c:v>
                </c:pt>
                <c:pt idx="123782">
                  <c:v>-122.89849999999998</c:v>
                </c:pt>
                <c:pt idx="123783">
                  <c:v>-122.89649999999997</c:v>
                </c:pt>
                <c:pt idx="123784">
                  <c:v>-122.89449999999997</c:v>
                </c:pt>
                <c:pt idx="123785">
                  <c:v>-122.89249999999998</c:v>
                </c:pt>
                <c:pt idx="123786">
                  <c:v>-122.89049999999997</c:v>
                </c:pt>
                <c:pt idx="123787">
                  <c:v>-122.88849999999996</c:v>
                </c:pt>
                <c:pt idx="123788">
                  <c:v>-122.88649999999998</c:v>
                </c:pt>
                <c:pt idx="123789">
                  <c:v>-122.88449999999997</c:v>
                </c:pt>
                <c:pt idx="123790">
                  <c:v>-122.88249999999996</c:v>
                </c:pt>
                <c:pt idx="123791">
                  <c:v>-122.88049999999998</c:v>
                </c:pt>
                <c:pt idx="123792">
                  <c:v>-122.87849999999997</c:v>
                </c:pt>
                <c:pt idx="123793">
                  <c:v>-122.87649999999996</c:v>
                </c:pt>
                <c:pt idx="123794">
                  <c:v>-122.87449999999998</c:v>
                </c:pt>
                <c:pt idx="123795">
                  <c:v>-122.87249999999997</c:v>
                </c:pt>
                <c:pt idx="123796">
                  <c:v>-122.87049999999996</c:v>
                </c:pt>
                <c:pt idx="123797">
                  <c:v>-122.86849999999998</c:v>
                </c:pt>
                <c:pt idx="123798">
                  <c:v>-122.86649999999997</c:v>
                </c:pt>
                <c:pt idx="123799">
                  <c:v>-122.86449999999996</c:v>
                </c:pt>
                <c:pt idx="123800">
                  <c:v>-122.86249999999998</c:v>
                </c:pt>
                <c:pt idx="123801">
                  <c:v>-122.86049999999997</c:v>
                </c:pt>
                <c:pt idx="123802">
                  <c:v>-122.85849999999996</c:v>
                </c:pt>
                <c:pt idx="123803">
                  <c:v>-122.85649999999998</c:v>
                </c:pt>
                <c:pt idx="123804">
                  <c:v>-122.85449999999997</c:v>
                </c:pt>
                <c:pt idx="123805">
                  <c:v>-122.85249999999996</c:v>
                </c:pt>
                <c:pt idx="123806">
                  <c:v>-122.85049999999998</c:v>
                </c:pt>
                <c:pt idx="123807">
                  <c:v>-122.84849999999997</c:v>
                </c:pt>
                <c:pt idx="123808">
                  <c:v>-122.84649999999996</c:v>
                </c:pt>
                <c:pt idx="123809">
                  <c:v>-122.84449999999998</c:v>
                </c:pt>
                <c:pt idx="123810">
                  <c:v>-122.84249999999997</c:v>
                </c:pt>
                <c:pt idx="123811">
                  <c:v>-122.84049999999996</c:v>
                </c:pt>
                <c:pt idx="123812">
                  <c:v>-122.83849999999998</c:v>
                </c:pt>
                <c:pt idx="123813">
                  <c:v>-122.83649999999997</c:v>
                </c:pt>
                <c:pt idx="123814">
                  <c:v>-122.83449999999999</c:v>
                </c:pt>
                <c:pt idx="123815">
                  <c:v>-122.83249999999998</c:v>
                </c:pt>
                <c:pt idx="123816">
                  <c:v>-122.83049999999997</c:v>
                </c:pt>
                <c:pt idx="123817">
                  <c:v>-122.82849999999999</c:v>
                </c:pt>
                <c:pt idx="123818">
                  <c:v>-122.82649999999998</c:v>
                </c:pt>
                <c:pt idx="123819">
                  <c:v>-122.82449999999997</c:v>
                </c:pt>
                <c:pt idx="123820">
                  <c:v>-122.82249999999999</c:v>
                </c:pt>
                <c:pt idx="123821">
                  <c:v>-122.82049999999998</c:v>
                </c:pt>
                <c:pt idx="123822">
                  <c:v>-122.81849999999997</c:v>
                </c:pt>
                <c:pt idx="123823">
                  <c:v>-122.81649999999999</c:v>
                </c:pt>
                <c:pt idx="123824">
                  <c:v>-122.81449999999998</c:v>
                </c:pt>
                <c:pt idx="123825">
                  <c:v>-122.81249999999997</c:v>
                </c:pt>
                <c:pt idx="123826">
                  <c:v>-122.81049999999999</c:v>
                </c:pt>
                <c:pt idx="123827">
                  <c:v>-122.80849999999998</c:v>
                </c:pt>
                <c:pt idx="123828">
                  <c:v>-122.80649999999997</c:v>
                </c:pt>
                <c:pt idx="123829">
                  <c:v>-122.80449999999999</c:v>
                </c:pt>
                <c:pt idx="123830">
                  <c:v>-122.80249999999998</c:v>
                </c:pt>
                <c:pt idx="123831">
                  <c:v>-122.80049999999997</c:v>
                </c:pt>
                <c:pt idx="123832">
                  <c:v>-122.79849999999999</c:v>
                </c:pt>
                <c:pt idx="123833">
                  <c:v>-122.79649999999998</c:v>
                </c:pt>
                <c:pt idx="123834">
                  <c:v>-122.79449999999997</c:v>
                </c:pt>
                <c:pt idx="123835">
                  <c:v>-122.79249999999999</c:v>
                </c:pt>
                <c:pt idx="123836">
                  <c:v>-122.79049999999998</c:v>
                </c:pt>
                <c:pt idx="123837">
                  <c:v>-122.78849999999997</c:v>
                </c:pt>
                <c:pt idx="123838">
                  <c:v>-122.78649999999999</c:v>
                </c:pt>
                <c:pt idx="123839">
                  <c:v>-122.78449999999998</c:v>
                </c:pt>
                <c:pt idx="123840">
                  <c:v>-122.78249999999997</c:v>
                </c:pt>
                <c:pt idx="123841">
                  <c:v>-122.78049999999999</c:v>
                </c:pt>
                <c:pt idx="123842">
                  <c:v>-122.77849999999998</c:v>
                </c:pt>
                <c:pt idx="123843">
                  <c:v>-122.77649999999997</c:v>
                </c:pt>
                <c:pt idx="123844">
                  <c:v>-122.77449999999999</c:v>
                </c:pt>
                <c:pt idx="123845">
                  <c:v>-122.77249999999998</c:v>
                </c:pt>
                <c:pt idx="123846">
                  <c:v>-122.77049999999997</c:v>
                </c:pt>
                <c:pt idx="123847">
                  <c:v>-122.76849999999999</c:v>
                </c:pt>
                <c:pt idx="123848">
                  <c:v>-122.76649999999998</c:v>
                </c:pt>
                <c:pt idx="123849">
                  <c:v>-122.76449999999997</c:v>
                </c:pt>
                <c:pt idx="123850">
                  <c:v>-122.76249999999999</c:v>
                </c:pt>
                <c:pt idx="123851">
                  <c:v>-122.76049999999998</c:v>
                </c:pt>
                <c:pt idx="123852">
                  <c:v>-122.75849999999997</c:v>
                </c:pt>
                <c:pt idx="123853">
                  <c:v>-122.75649999999999</c:v>
                </c:pt>
                <c:pt idx="123854">
                  <c:v>-122.75449999999998</c:v>
                </c:pt>
                <c:pt idx="123855">
                  <c:v>-122.75249999999997</c:v>
                </c:pt>
                <c:pt idx="123856">
                  <c:v>-122.75049999999999</c:v>
                </c:pt>
                <c:pt idx="123857">
                  <c:v>-122.74849999999998</c:v>
                </c:pt>
                <c:pt idx="123858">
                  <c:v>-122.74649999999997</c:v>
                </c:pt>
                <c:pt idx="123859">
                  <c:v>-122.74449999999999</c:v>
                </c:pt>
                <c:pt idx="123860">
                  <c:v>-122.74249999999998</c:v>
                </c:pt>
                <c:pt idx="123861">
                  <c:v>-122.74049999999997</c:v>
                </c:pt>
                <c:pt idx="123862">
                  <c:v>-122.73849999999999</c:v>
                </c:pt>
                <c:pt idx="123863">
                  <c:v>-122.73649999999998</c:v>
                </c:pt>
                <c:pt idx="123864">
                  <c:v>-122.73449999999997</c:v>
                </c:pt>
                <c:pt idx="123865">
                  <c:v>-122.73249999999999</c:v>
                </c:pt>
                <c:pt idx="123866">
                  <c:v>-122.73049999999998</c:v>
                </c:pt>
                <c:pt idx="123867">
                  <c:v>-122.72849999999997</c:v>
                </c:pt>
                <c:pt idx="123868">
                  <c:v>-122.72649999999999</c:v>
                </c:pt>
                <c:pt idx="123869">
                  <c:v>-122.72449999999998</c:v>
                </c:pt>
                <c:pt idx="123870">
                  <c:v>-122.72249999999997</c:v>
                </c:pt>
                <c:pt idx="123871">
                  <c:v>-122.72049999999999</c:v>
                </c:pt>
                <c:pt idx="123872">
                  <c:v>-122.71849999999998</c:v>
                </c:pt>
                <c:pt idx="123873">
                  <c:v>-122.71649999999997</c:v>
                </c:pt>
                <c:pt idx="123874">
                  <c:v>-122.71449999999999</c:v>
                </c:pt>
                <c:pt idx="123875">
                  <c:v>-122.71249999999998</c:v>
                </c:pt>
                <c:pt idx="123876">
                  <c:v>-122.71049999999997</c:v>
                </c:pt>
                <c:pt idx="123877">
                  <c:v>-122.70849999999999</c:v>
                </c:pt>
                <c:pt idx="123878">
                  <c:v>-122.70649999999998</c:v>
                </c:pt>
                <c:pt idx="123879">
                  <c:v>-122.70449999999997</c:v>
                </c:pt>
                <c:pt idx="123880">
                  <c:v>-122.70249999999999</c:v>
                </c:pt>
                <c:pt idx="123881">
                  <c:v>-122.70049999999998</c:v>
                </c:pt>
                <c:pt idx="123882">
                  <c:v>-122.69849999999997</c:v>
                </c:pt>
                <c:pt idx="123883">
                  <c:v>-122.69649999999999</c:v>
                </c:pt>
                <c:pt idx="123884">
                  <c:v>-122.69449999999998</c:v>
                </c:pt>
                <c:pt idx="123885">
                  <c:v>-122.69249999999997</c:v>
                </c:pt>
                <c:pt idx="123886">
                  <c:v>-122.69049999999999</c:v>
                </c:pt>
                <c:pt idx="123887">
                  <c:v>-122.68849999999998</c:v>
                </c:pt>
                <c:pt idx="123888">
                  <c:v>-122.68649999999997</c:v>
                </c:pt>
                <c:pt idx="123889">
                  <c:v>-122.68449999999999</c:v>
                </c:pt>
                <c:pt idx="123890">
                  <c:v>-122.68249999999998</c:v>
                </c:pt>
                <c:pt idx="123891">
                  <c:v>-122.68049999999997</c:v>
                </c:pt>
                <c:pt idx="123892">
                  <c:v>-122.67849999999999</c:v>
                </c:pt>
                <c:pt idx="123893">
                  <c:v>-122.67649999999998</c:v>
                </c:pt>
                <c:pt idx="123894">
                  <c:v>-122.67449999999997</c:v>
                </c:pt>
                <c:pt idx="123895">
                  <c:v>-122.67249999999999</c:v>
                </c:pt>
                <c:pt idx="123896">
                  <c:v>-122.67049999999998</c:v>
                </c:pt>
                <c:pt idx="123897">
                  <c:v>-122.66849999999997</c:v>
                </c:pt>
                <c:pt idx="123898">
                  <c:v>-122.66649999999998</c:v>
                </c:pt>
                <c:pt idx="123899">
                  <c:v>-122.66449999999998</c:v>
                </c:pt>
                <c:pt idx="123900">
                  <c:v>-122.66249999999997</c:v>
                </c:pt>
                <c:pt idx="123901">
                  <c:v>-122.66049999999998</c:v>
                </c:pt>
                <c:pt idx="123902">
                  <c:v>-122.65849999999998</c:v>
                </c:pt>
                <c:pt idx="123903">
                  <c:v>-122.65649999999997</c:v>
                </c:pt>
                <c:pt idx="123904">
                  <c:v>-122.65449999999998</c:v>
                </c:pt>
                <c:pt idx="123905">
                  <c:v>-122.65249999999997</c:v>
                </c:pt>
                <c:pt idx="123906">
                  <c:v>-122.65049999999997</c:v>
                </c:pt>
                <c:pt idx="123907">
                  <c:v>-122.64849999999998</c:v>
                </c:pt>
                <c:pt idx="123908">
                  <c:v>-122.64649999999997</c:v>
                </c:pt>
                <c:pt idx="123909">
                  <c:v>-122.64449999999997</c:v>
                </c:pt>
                <c:pt idx="123910">
                  <c:v>-122.64249999999998</c:v>
                </c:pt>
                <c:pt idx="123911">
                  <c:v>-122.64049999999997</c:v>
                </c:pt>
                <c:pt idx="123912">
                  <c:v>-122.63849999999996</c:v>
                </c:pt>
                <c:pt idx="123913">
                  <c:v>-122.63649999999998</c:v>
                </c:pt>
                <c:pt idx="123914">
                  <c:v>-122.63449999999997</c:v>
                </c:pt>
                <c:pt idx="123915">
                  <c:v>-122.63249999999996</c:v>
                </c:pt>
                <c:pt idx="123916">
                  <c:v>-122.63049999999998</c:v>
                </c:pt>
                <c:pt idx="123917">
                  <c:v>-122.62849999999997</c:v>
                </c:pt>
                <c:pt idx="123918">
                  <c:v>-122.62649999999996</c:v>
                </c:pt>
                <c:pt idx="123919">
                  <c:v>-122.62449999999998</c:v>
                </c:pt>
                <c:pt idx="123920">
                  <c:v>-122.62249999999997</c:v>
                </c:pt>
                <c:pt idx="123921">
                  <c:v>-122.62049999999996</c:v>
                </c:pt>
                <c:pt idx="123922">
                  <c:v>-122.61849999999998</c:v>
                </c:pt>
                <c:pt idx="123923">
                  <c:v>-122.61649999999997</c:v>
                </c:pt>
                <c:pt idx="123924">
                  <c:v>-122.61449999999996</c:v>
                </c:pt>
                <c:pt idx="123925">
                  <c:v>-122.61249999999998</c:v>
                </c:pt>
                <c:pt idx="123926">
                  <c:v>-122.61049999999997</c:v>
                </c:pt>
                <c:pt idx="123927">
                  <c:v>-122.60849999999996</c:v>
                </c:pt>
                <c:pt idx="123928">
                  <c:v>-122.60649999999998</c:v>
                </c:pt>
                <c:pt idx="123929">
                  <c:v>-122.60449999999997</c:v>
                </c:pt>
                <c:pt idx="123930">
                  <c:v>-122.60249999999996</c:v>
                </c:pt>
                <c:pt idx="123931">
                  <c:v>-122.60049999999998</c:v>
                </c:pt>
                <c:pt idx="123932">
                  <c:v>-122.59849999999997</c:v>
                </c:pt>
                <c:pt idx="123933">
                  <c:v>-122.59649999999996</c:v>
                </c:pt>
                <c:pt idx="123934">
                  <c:v>-122.59449999999998</c:v>
                </c:pt>
                <c:pt idx="123935">
                  <c:v>-122.59249999999997</c:v>
                </c:pt>
                <c:pt idx="123936">
                  <c:v>-122.59049999999996</c:v>
                </c:pt>
                <c:pt idx="123937">
                  <c:v>-122.58849999999998</c:v>
                </c:pt>
                <c:pt idx="123938">
                  <c:v>-122.58649999999997</c:v>
                </c:pt>
                <c:pt idx="123939">
                  <c:v>-122.58449999999999</c:v>
                </c:pt>
                <c:pt idx="123940">
                  <c:v>-122.58249999999998</c:v>
                </c:pt>
                <c:pt idx="123941">
                  <c:v>-122.58049999999997</c:v>
                </c:pt>
                <c:pt idx="123942">
                  <c:v>-122.57849999999999</c:v>
                </c:pt>
                <c:pt idx="123943">
                  <c:v>-122.57649999999998</c:v>
                </c:pt>
                <c:pt idx="123944">
                  <c:v>-122.57449999999997</c:v>
                </c:pt>
                <c:pt idx="123945">
                  <c:v>-122.57249999999999</c:v>
                </c:pt>
                <c:pt idx="123946">
                  <c:v>-122.57049999999998</c:v>
                </c:pt>
                <c:pt idx="123947">
                  <c:v>-122.56849999999997</c:v>
                </c:pt>
                <c:pt idx="123948">
                  <c:v>-122.56649999999999</c:v>
                </c:pt>
                <c:pt idx="123949">
                  <c:v>-122.56449999999998</c:v>
                </c:pt>
                <c:pt idx="123950">
                  <c:v>-122.56249999999997</c:v>
                </c:pt>
                <c:pt idx="123951">
                  <c:v>-122.56049999999999</c:v>
                </c:pt>
                <c:pt idx="123952">
                  <c:v>-122.55849999999998</c:v>
                </c:pt>
                <c:pt idx="123953">
                  <c:v>-122.55649999999997</c:v>
                </c:pt>
                <c:pt idx="123954">
                  <c:v>-122.55449999999999</c:v>
                </c:pt>
                <c:pt idx="123955">
                  <c:v>-122.55249999999998</c:v>
                </c:pt>
                <c:pt idx="123956">
                  <c:v>-122.55049999999997</c:v>
                </c:pt>
                <c:pt idx="123957">
                  <c:v>-122.54849999999999</c:v>
                </c:pt>
                <c:pt idx="123958">
                  <c:v>-122.54649999999998</c:v>
                </c:pt>
                <c:pt idx="123959">
                  <c:v>-122.54449999999997</c:v>
                </c:pt>
                <c:pt idx="123960">
                  <c:v>-122.54249999999999</c:v>
                </c:pt>
                <c:pt idx="123961">
                  <c:v>-122.54049999999998</c:v>
                </c:pt>
                <c:pt idx="123962">
                  <c:v>-122.53849999999997</c:v>
                </c:pt>
                <c:pt idx="123963">
                  <c:v>-122.53649999999999</c:v>
                </c:pt>
                <c:pt idx="123964">
                  <c:v>-122.53449999999998</c:v>
                </c:pt>
                <c:pt idx="123965">
                  <c:v>-122.53249999999997</c:v>
                </c:pt>
                <c:pt idx="123966">
                  <c:v>-122.53049999999999</c:v>
                </c:pt>
                <c:pt idx="123967">
                  <c:v>-122.52849999999998</c:v>
                </c:pt>
                <c:pt idx="123968">
                  <c:v>-122.52649999999997</c:v>
                </c:pt>
                <c:pt idx="123969">
                  <c:v>-122.52449999999999</c:v>
                </c:pt>
                <c:pt idx="123970">
                  <c:v>-122.52249999999998</c:v>
                </c:pt>
                <c:pt idx="123971">
                  <c:v>-122.52049999999997</c:v>
                </c:pt>
                <c:pt idx="123972">
                  <c:v>-122.51849999999999</c:v>
                </c:pt>
                <c:pt idx="123973">
                  <c:v>-122.51649999999998</c:v>
                </c:pt>
                <c:pt idx="123974">
                  <c:v>-122.51449999999997</c:v>
                </c:pt>
                <c:pt idx="123975">
                  <c:v>-122.51249999999999</c:v>
                </c:pt>
                <c:pt idx="123976">
                  <c:v>-122.51049999999998</c:v>
                </c:pt>
                <c:pt idx="123977">
                  <c:v>-122.50849999999997</c:v>
                </c:pt>
                <c:pt idx="123978">
                  <c:v>-122.50649999999999</c:v>
                </c:pt>
                <c:pt idx="123979">
                  <c:v>-122.50449999999998</c:v>
                </c:pt>
                <c:pt idx="123980">
                  <c:v>-122.50249999999997</c:v>
                </c:pt>
                <c:pt idx="123981">
                  <c:v>-122.50049999999999</c:v>
                </c:pt>
                <c:pt idx="123982">
                  <c:v>-122.49849999999998</c:v>
                </c:pt>
                <c:pt idx="123983">
                  <c:v>-122.49649999999997</c:v>
                </c:pt>
                <c:pt idx="123984">
                  <c:v>-122.49449999999999</c:v>
                </c:pt>
                <c:pt idx="123985">
                  <c:v>-122.49249999999998</c:v>
                </c:pt>
                <c:pt idx="123986">
                  <c:v>-122.49049999999997</c:v>
                </c:pt>
                <c:pt idx="123987">
                  <c:v>-122.48849999999999</c:v>
                </c:pt>
                <c:pt idx="123988">
                  <c:v>-122.48649999999998</c:v>
                </c:pt>
                <c:pt idx="123989">
                  <c:v>-122.48449999999997</c:v>
                </c:pt>
                <c:pt idx="123990">
                  <c:v>-122.48249999999999</c:v>
                </c:pt>
                <c:pt idx="123991">
                  <c:v>-122.48049999999998</c:v>
                </c:pt>
                <c:pt idx="123992">
                  <c:v>-122.47849999999997</c:v>
                </c:pt>
                <c:pt idx="123993">
                  <c:v>-122.47649999999999</c:v>
                </c:pt>
                <c:pt idx="123994">
                  <c:v>-122.47449999999998</c:v>
                </c:pt>
                <c:pt idx="123995">
                  <c:v>-122.47249999999997</c:v>
                </c:pt>
                <c:pt idx="123996">
                  <c:v>-122.47049999999999</c:v>
                </c:pt>
                <c:pt idx="123997">
                  <c:v>-122.46849999999998</c:v>
                </c:pt>
                <c:pt idx="123998">
                  <c:v>-122.46649999999997</c:v>
                </c:pt>
                <c:pt idx="123999">
                  <c:v>-122.46449999999999</c:v>
                </c:pt>
                <c:pt idx="124000">
                  <c:v>-122.46249999999998</c:v>
                </c:pt>
                <c:pt idx="124001">
                  <c:v>-122.46049999999997</c:v>
                </c:pt>
                <c:pt idx="124002">
                  <c:v>-122.45849999999999</c:v>
                </c:pt>
                <c:pt idx="124003">
                  <c:v>-122.45649999999998</c:v>
                </c:pt>
                <c:pt idx="124004">
                  <c:v>-122.45449999999997</c:v>
                </c:pt>
                <c:pt idx="124005">
                  <c:v>-122.45249999999999</c:v>
                </c:pt>
                <c:pt idx="124006">
                  <c:v>-122.45049999999998</c:v>
                </c:pt>
                <c:pt idx="124007">
                  <c:v>-122.44849999999997</c:v>
                </c:pt>
                <c:pt idx="124008">
                  <c:v>-122.44649999999999</c:v>
                </c:pt>
                <c:pt idx="124009">
                  <c:v>-122.44449999999998</c:v>
                </c:pt>
                <c:pt idx="124010">
                  <c:v>-122.44249999999997</c:v>
                </c:pt>
                <c:pt idx="124011">
                  <c:v>-122.44049999999999</c:v>
                </c:pt>
                <c:pt idx="124012">
                  <c:v>-122.43849999999998</c:v>
                </c:pt>
                <c:pt idx="124013">
                  <c:v>-122.43649999999997</c:v>
                </c:pt>
                <c:pt idx="124014">
                  <c:v>-122.43449999999999</c:v>
                </c:pt>
                <c:pt idx="124015">
                  <c:v>-122.43249999999998</c:v>
                </c:pt>
                <c:pt idx="124016">
                  <c:v>-122.43049999999997</c:v>
                </c:pt>
                <c:pt idx="124017">
                  <c:v>-122.42849999999999</c:v>
                </c:pt>
                <c:pt idx="124018">
                  <c:v>-122.42649999999998</c:v>
                </c:pt>
                <c:pt idx="124019">
                  <c:v>-122.42449999999997</c:v>
                </c:pt>
                <c:pt idx="124020">
                  <c:v>-122.42249999999999</c:v>
                </c:pt>
                <c:pt idx="124021">
                  <c:v>-122.42049999999998</c:v>
                </c:pt>
                <c:pt idx="124022">
                  <c:v>-122.41849999999997</c:v>
                </c:pt>
                <c:pt idx="124023">
                  <c:v>-122.41649999999998</c:v>
                </c:pt>
                <c:pt idx="124024">
                  <c:v>-122.41449999999998</c:v>
                </c:pt>
                <c:pt idx="124025">
                  <c:v>-122.41249999999997</c:v>
                </c:pt>
                <c:pt idx="124026">
                  <c:v>-122.41049999999998</c:v>
                </c:pt>
                <c:pt idx="124027">
                  <c:v>-122.40849999999998</c:v>
                </c:pt>
                <c:pt idx="124028">
                  <c:v>-122.40649999999997</c:v>
                </c:pt>
                <c:pt idx="124029">
                  <c:v>-122.40449999999998</c:v>
                </c:pt>
                <c:pt idx="124030">
                  <c:v>-122.40249999999997</c:v>
                </c:pt>
                <c:pt idx="124031">
                  <c:v>-122.40049999999997</c:v>
                </c:pt>
                <c:pt idx="124032">
                  <c:v>-122.39849999999998</c:v>
                </c:pt>
                <c:pt idx="124033">
                  <c:v>-122.39649999999997</c:v>
                </c:pt>
                <c:pt idx="124034">
                  <c:v>-122.39449999999997</c:v>
                </c:pt>
                <c:pt idx="124035">
                  <c:v>-122.39249999999998</c:v>
                </c:pt>
                <c:pt idx="124036">
                  <c:v>-122.39049999999997</c:v>
                </c:pt>
                <c:pt idx="124037">
                  <c:v>-122.38849999999996</c:v>
                </c:pt>
                <c:pt idx="124038">
                  <c:v>-122.38649999999998</c:v>
                </c:pt>
                <c:pt idx="124039">
                  <c:v>-122.38449999999997</c:v>
                </c:pt>
                <c:pt idx="124040">
                  <c:v>-122.38249999999996</c:v>
                </c:pt>
                <c:pt idx="124041">
                  <c:v>-122.38049999999998</c:v>
                </c:pt>
                <c:pt idx="124042">
                  <c:v>-122.37849999999997</c:v>
                </c:pt>
                <c:pt idx="124043">
                  <c:v>-122.37649999999996</c:v>
                </c:pt>
                <c:pt idx="124044">
                  <c:v>-122.37449999999998</c:v>
                </c:pt>
                <c:pt idx="124045">
                  <c:v>-122.37249999999997</c:v>
                </c:pt>
                <c:pt idx="124046">
                  <c:v>-122.37049999999996</c:v>
                </c:pt>
                <c:pt idx="124047">
                  <c:v>-122.36849999999998</c:v>
                </c:pt>
                <c:pt idx="124048">
                  <c:v>-122.36649999999997</c:v>
                </c:pt>
                <c:pt idx="124049">
                  <c:v>-122.36449999999996</c:v>
                </c:pt>
                <c:pt idx="124050">
                  <c:v>-122.36249999999998</c:v>
                </c:pt>
                <c:pt idx="124051">
                  <c:v>-122.36049999999997</c:v>
                </c:pt>
                <c:pt idx="124052">
                  <c:v>-122.35849999999996</c:v>
                </c:pt>
                <c:pt idx="124053">
                  <c:v>-122.35649999999998</c:v>
                </c:pt>
                <c:pt idx="124054">
                  <c:v>-122.35449999999997</c:v>
                </c:pt>
                <c:pt idx="124055">
                  <c:v>-122.35249999999996</c:v>
                </c:pt>
                <c:pt idx="124056">
                  <c:v>-122.35049999999998</c:v>
                </c:pt>
                <c:pt idx="124057">
                  <c:v>-122.34849999999997</c:v>
                </c:pt>
                <c:pt idx="124058">
                  <c:v>-122.34649999999996</c:v>
                </c:pt>
                <c:pt idx="124059">
                  <c:v>-122.34449999999998</c:v>
                </c:pt>
                <c:pt idx="124060">
                  <c:v>-122.34249999999997</c:v>
                </c:pt>
                <c:pt idx="124061">
                  <c:v>-122.34049999999996</c:v>
                </c:pt>
                <c:pt idx="124062">
                  <c:v>-122.33849999999998</c:v>
                </c:pt>
                <c:pt idx="124063">
                  <c:v>-122.33649999999997</c:v>
                </c:pt>
                <c:pt idx="124064">
                  <c:v>-122.33449999999999</c:v>
                </c:pt>
                <c:pt idx="124065">
                  <c:v>-122.33249999999998</c:v>
                </c:pt>
                <c:pt idx="124066">
                  <c:v>-122.33049999999997</c:v>
                </c:pt>
                <c:pt idx="124067">
                  <c:v>-122.32849999999999</c:v>
                </c:pt>
                <c:pt idx="124068">
                  <c:v>-122.32649999999998</c:v>
                </c:pt>
                <c:pt idx="124069">
                  <c:v>-122.32449999999997</c:v>
                </c:pt>
                <c:pt idx="124070">
                  <c:v>-122.32249999999999</c:v>
                </c:pt>
                <c:pt idx="124071">
                  <c:v>-122.32049999999998</c:v>
                </c:pt>
                <c:pt idx="124072">
                  <c:v>-122.31849999999997</c:v>
                </c:pt>
                <c:pt idx="124073">
                  <c:v>-122.31649999999999</c:v>
                </c:pt>
                <c:pt idx="124074">
                  <c:v>-122.31449999999998</c:v>
                </c:pt>
                <c:pt idx="124075">
                  <c:v>-122.31249999999997</c:v>
                </c:pt>
                <c:pt idx="124076">
                  <c:v>-122.31049999999999</c:v>
                </c:pt>
                <c:pt idx="124077">
                  <c:v>-122.30849999999998</c:v>
                </c:pt>
                <c:pt idx="124078">
                  <c:v>-122.30649999999997</c:v>
                </c:pt>
                <c:pt idx="124079">
                  <c:v>-122.30449999999999</c:v>
                </c:pt>
                <c:pt idx="124080">
                  <c:v>-122.30249999999998</c:v>
                </c:pt>
                <c:pt idx="124081">
                  <c:v>-122.30049999999997</c:v>
                </c:pt>
                <c:pt idx="124082">
                  <c:v>-122.29849999999999</c:v>
                </c:pt>
                <c:pt idx="124083">
                  <c:v>-122.29649999999998</c:v>
                </c:pt>
                <c:pt idx="124084">
                  <c:v>-122.29449999999997</c:v>
                </c:pt>
                <c:pt idx="124085">
                  <c:v>-122.29249999999999</c:v>
                </c:pt>
                <c:pt idx="124086">
                  <c:v>-122.29049999999998</c:v>
                </c:pt>
                <c:pt idx="124087">
                  <c:v>-122.28849999999997</c:v>
                </c:pt>
                <c:pt idx="124088">
                  <c:v>-122.28649999999999</c:v>
                </c:pt>
                <c:pt idx="124089">
                  <c:v>-122.28449999999998</c:v>
                </c:pt>
                <c:pt idx="124090">
                  <c:v>-122.28249999999997</c:v>
                </c:pt>
                <c:pt idx="124091">
                  <c:v>-122.28049999999999</c:v>
                </c:pt>
                <c:pt idx="124092">
                  <c:v>-122.27849999999998</c:v>
                </c:pt>
                <c:pt idx="124093">
                  <c:v>-122.27649999999997</c:v>
                </c:pt>
                <c:pt idx="124094">
                  <c:v>-122.27449999999999</c:v>
                </c:pt>
                <c:pt idx="124095">
                  <c:v>-122.27249999999998</c:v>
                </c:pt>
                <c:pt idx="124096">
                  <c:v>-122.27049999999997</c:v>
                </c:pt>
                <c:pt idx="124097">
                  <c:v>-122.26849999999999</c:v>
                </c:pt>
                <c:pt idx="124098">
                  <c:v>-122.26649999999998</c:v>
                </c:pt>
                <c:pt idx="124099">
                  <c:v>-122.26449999999997</c:v>
                </c:pt>
                <c:pt idx="124100">
                  <c:v>-122.26249999999999</c:v>
                </c:pt>
                <c:pt idx="124101">
                  <c:v>-122.26049999999998</c:v>
                </c:pt>
                <c:pt idx="124102">
                  <c:v>-122.25849999999997</c:v>
                </c:pt>
                <c:pt idx="124103">
                  <c:v>-122.25649999999999</c:v>
                </c:pt>
                <c:pt idx="124104">
                  <c:v>-122.25449999999998</c:v>
                </c:pt>
                <c:pt idx="124105">
                  <c:v>-122.25249999999997</c:v>
                </c:pt>
                <c:pt idx="124106">
                  <c:v>-122.25049999999999</c:v>
                </c:pt>
                <c:pt idx="124107">
                  <c:v>-122.24849999999998</c:v>
                </c:pt>
                <c:pt idx="124108">
                  <c:v>-122.24649999999997</c:v>
                </c:pt>
                <c:pt idx="124109">
                  <c:v>-122.24449999999999</c:v>
                </c:pt>
                <c:pt idx="124110">
                  <c:v>-122.24249999999998</c:v>
                </c:pt>
                <c:pt idx="124111">
                  <c:v>-122.24049999999997</c:v>
                </c:pt>
                <c:pt idx="124112">
                  <c:v>-122.23849999999999</c:v>
                </c:pt>
                <c:pt idx="124113">
                  <c:v>-122.23649999999998</c:v>
                </c:pt>
                <c:pt idx="124114">
                  <c:v>-122.23449999999997</c:v>
                </c:pt>
                <c:pt idx="124115">
                  <c:v>-122.23249999999999</c:v>
                </c:pt>
                <c:pt idx="124116">
                  <c:v>-122.23049999999998</c:v>
                </c:pt>
                <c:pt idx="124117">
                  <c:v>-122.22849999999997</c:v>
                </c:pt>
                <c:pt idx="124118">
                  <c:v>-122.22649999999999</c:v>
                </c:pt>
                <c:pt idx="124119">
                  <c:v>-122.22449999999998</c:v>
                </c:pt>
                <c:pt idx="124120">
                  <c:v>-122.22249999999997</c:v>
                </c:pt>
                <c:pt idx="124121">
                  <c:v>-122.22049999999999</c:v>
                </c:pt>
                <c:pt idx="124122">
                  <c:v>-122.21849999999998</c:v>
                </c:pt>
                <c:pt idx="124123">
                  <c:v>-122.21649999999997</c:v>
                </c:pt>
                <c:pt idx="124124">
                  <c:v>-122.21449999999999</c:v>
                </c:pt>
                <c:pt idx="124125">
                  <c:v>-122.21249999999998</c:v>
                </c:pt>
                <c:pt idx="124126">
                  <c:v>-122.21049999999997</c:v>
                </c:pt>
                <c:pt idx="124127">
                  <c:v>-122.20849999999999</c:v>
                </c:pt>
                <c:pt idx="124128">
                  <c:v>-122.20649999999998</c:v>
                </c:pt>
                <c:pt idx="124129">
                  <c:v>-122.20449999999997</c:v>
                </c:pt>
                <c:pt idx="124130">
                  <c:v>-122.20249999999999</c:v>
                </c:pt>
                <c:pt idx="124131">
                  <c:v>-122.20049999999998</c:v>
                </c:pt>
                <c:pt idx="124132">
                  <c:v>-122.19849999999997</c:v>
                </c:pt>
                <c:pt idx="124133">
                  <c:v>-122.19649999999999</c:v>
                </c:pt>
                <c:pt idx="124134">
                  <c:v>-122.19449999999998</c:v>
                </c:pt>
                <c:pt idx="124135">
                  <c:v>-122.19249999999997</c:v>
                </c:pt>
                <c:pt idx="124136">
                  <c:v>-122.19049999999999</c:v>
                </c:pt>
                <c:pt idx="124137">
                  <c:v>-122.18849999999998</c:v>
                </c:pt>
                <c:pt idx="124138">
                  <c:v>-122.18649999999997</c:v>
                </c:pt>
                <c:pt idx="124139">
                  <c:v>-122.18449999999999</c:v>
                </c:pt>
                <c:pt idx="124140">
                  <c:v>-122.18249999999998</c:v>
                </c:pt>
                <c:pt idx="124141">
                  <c:v>-122.18049999999997</c:v>
                </c:pt>
                <c:pt idx="124142">
                  <c:v>-122.17849999999999</c:v>
                </c:pt>
                <c:pt idx="124143">
                  <c:v>-122.17649999999998</c:v>
                </c:pt>
                <c:pt idx="124144">
                  <c:v>-122.17449999999997</c:v>
                </c:pt>
                <c:pt idx="124145">
                  <c:v>-122.17249999999999</c:v>
                </c:pt>
                <c:pt idx="124146">
                  <c:v>-122.17049999999998</c:v>
                </c:pt>
                <c:pt idx="124147">
                  <c:v>-122.16849999999997</c:v>
                </c:pt>
                <c:pt idx="124148">
                  <c:v>-122.16649999999998</c:v>
                </c:pt>
                <c:pt idx="124149">
                  <c:v>-122.16449999999998</c:v>
                </c:pt>
                <c:pt idx="124150">
                  <c:v>-122.16249999999997</c:v>
                </c:pt>
                <c:pt idx="124151">
                  <c:v>-122.16049999999998</c:v>
                </c:pt>
                <c:pt idx="124152">
                  <c:v>-122.15849999999998</c:v>
                </c:pt>
                <c:pt idx="124153">
                  <c:v>-122.15649999999997</c:v>
                </c:pt>
                <c:pt idx="124154">
                  <c:v>-122.15449999999998</c:v>
                </c:pt>
                <c:pt idx="124155">
                  <c:v>-122.15249999999997</c:v>
                </c:pt>
                <c:pt idx="124156">
                  <c:v>-122.15049999999997</c:v>
                </c:pt>
                <c:pt idx="124157">
                  <c:v>-122.14849999999998</c:v>
                </c:pt>
                <c:pt idx="124158">
                  <c:v>-122.14649999999997</c:v>
                </c:pt>
                <c:pt idx="124159">
                  <c:v>-122.14449999999997</c:v>
                </c:pt>
                <c:pt idx="124160">
                  <c:v>-122.14249999999998</c:v>
                </c:pt>
                <c:pt idx="124161">
                  <c:v>-122.14049999999997</c:v>
                </c:pt>
                <c:pt idx="124162">
                  <c:v>-122.13849999999996</c:v>
                </c:pt>
                <c:pt idx="124163">
                  <c:v>-122.13649999999998</c:v>
                </c:pt>
                <c:pt idx="124164">
                  <c:v>-122.13449999999997</c:v>
                </c:pt>
                <c:pt idx="124165">
                  <c:v>-122.13249999999996</c:v>
                </c:pt>
                <c:pt idx="124166">
                  <c:v>-122.13049999999998</c:v>
                </c:pt>
                <c:pt idx="124167">
                  <c:v>-122.12849999999997</c:v>
                </c:pt>
                <c:pt idx="124168">
                  <c:v>-122.12649999999996</c:v>
                </c:pt>
                <c:pt idx="124169">
                  <c:v>-122.12449999999998</c:v>
                </c:pt>
                <c:pt idx="124170">
                  <c:v>-122.12249999999997</c:v>
                </c:pt>
                <c:pt idx="124171">
                  <c:v>-122.12049999999996</c:v>
                </c:pt>
                <c:pt idx="124172">
                  <c:v>-122.11849999999998</c:v>
                </c:pt>
                <c:pt idx="124173">
                  <c:v>-122.11649999999997</c:v>
                </c:pt>
                <c:pt idx="124174">
                  <c:v>-122.11449999999996</c:v>
                </c:pt>
                <c:pt idx="124175">
                  <c:v>-122.11249999999998</c:v>
                </c:pt>
                <c:pt idx="124176">
                  <c:v>-122.11049999999997</c:v>
                </c:pt>
                <c:pt idx="124177">
                  <c:v>-122.10849999999996</c:v>
                </c:pt>
                <c:pt idx="124178">
                  <c:v>-122.10649999999998</c:v>
                </c:pt>
                <c:pt idx="124179">
                  <c:v>-122.10449999999997</c:v>
                </c:pt>
                <c:pt idx="124180">
                  <c:v>-122.10249999999996</c:v>
                </c:pt>
                <c:pt idx="124181">
                  <c:v>-122.10049999999998</c:v>
                </c:pt>
                <c:pt idx="124182">
                  <c:v>-122.09849999999997</c:v>
                </c:pt>
                <c:pt idx="124183">
                  <c:v>-122.09649999999996</c:v>
                </c:pt>
                <c:pt idx="124184">
                  <c:v>-122.09449999999998</c:v>
                </c:pt>
                <c:pt idx="124185">
                  <c:v>-122.09249999999997</c:v>
                </c:pt>
                <c:pt idx="124186">
                  <c:v>-122.09049999999996</c:v>
                </c:pt>
                <c:pt idx="124187">
                  <c:v>-122.08849999999998</c:v>
                </c:pt>
                <c:pt idx="124188">
                  <c:v>-122.08649999999997</c:v>
                </c:pt>
                <c:pt idx="124189">
                  <c:v>-122.08449999999999</c:v>
                </c:pt>
                <c:pt idx="124190">
                  <c:v>-122.08249999999998</c:v>
                </c:pt>
                <c:pt idx="124191">
                  <c:v>-122.08049999999997</c:v>
                </c:pt>
                <c:pt idx="124192">
                  <c:v>-122.07849999999999</c:v>
                </c:pt>
                <c:pt idx="124193">
                  <c:v>-122.07649999999998</c:v>
                </c:pt>
                <c:pt idx="124194">
                  <c:v>-122.07449999999997</c:v>
                </c:pt>
                <c:pt idx="124195">
                  <c:v>-122.07249999999999</c:v>
                </c:pt>
                <c:pt idx="124196">
                  <c:v>-122.07049999999998</c:v>
                </c:pt>
                <c:pt idx="124197">
                  <c:v>-122.06849999999997</c:v>
                </c:pt>
                <c:pt idx="124198">
                  <c:v>-122.06649999999999</c:v>
                </c:pt>
                <c:pt idx="124199">
                  <c:v>-122.06449999999998</c:v>
                </c:pt>
                <c:pt idx="124200">
                  <c:v>-122.06249999999997</c:v>
                </c:pt>
                <c:pt idx="124201">
                  <c:v>-122.06049999999999</c:v>
                </c:pt>
                <c:pt idx="124202">
                  <c:v>-122.05849999999998</c:v>
                </c:pt>
                <c:pt idx="124203">
                  <c:v>-122.05649999999997</c:v>
                </c:pt>
                <c:pt idx="124204">
                  <c:v>-122.05449999999999</c:v>
                </c:pt>
                <c:pt idx="124205">
                  <c:v>-122.05249999999998</c:v>
                </c:pt>
                <c:pt idx="124206">
                  <c:v>-122.05049999999997</c:v>
                </c:pt>
                <c:pt idx="124207">
                  <c:v>-122.04849999999999</c:v>
                </c:pt>
                <c:pt idx="124208">
                  <c:v>-122.04649999999998</c:v>
                </c:pt>
                <c:pt idx="124209">
                  <c:v>-122.04449999999997</c:v>
                </c:pt>
                <c:pt idx="124210">
                  <c:v>-122.04249999999999</c:v>
                </c:pt>
                <c:pt idx="124211">
                  <c:v>-122.04049999999998</c:v>
                </c:pt>
                <c:pt idx="124212">
                  <c:v>-122.03849999999997</c:v>
                </c:pt>
                <c:pt idx="124213">
                  <c:v>-122.03649999999999</c:v>
                </c:pt>
                <c:pt idx="124214">
                  <c:v>-122.03449999999998</c:v>
                </c:pt>
                <c:pt idx="124215">
                  <c:v>-122.03249999999997</c:v>
                </c:pt>
                <c:pt idx="124216">
                  <c:v>-122.03049999999999</c:v>
                </c:pt>
                <c:pt idx="124217">
                  <c:v>-122.02849999999998</c:v>
                </c:pt>
                <c:pt idx="124218">
                  <c:v>-122.02649999999997</c:v>
                </c:pt>
                <c:pt idx="124219">
                  <c:v>-122.02449999999999</c:v>
                </c:pt>
                <c:pt idx="124220">
                  <c:v>-122.02249999999998</c:v>
                </c:pt>
                <c:pt idx="124221">
                  <c:v>-122.02049999999997</c:v>
                </c:pt>
                <c:pt idx="124222">
                  <c:v>-122.01849999999999</c:v>
                </c:pt>
                <c:pt idx="124223">
                  <c:v>-122.01649999999998</c:v>
                </c:pt>
                <c:pt idx="124224">
                  <c:v>-122.01449999999997</c:v>
                </c:pt>
                <c:pt idx="124225">
                  <c:v>-122.01249999999999</c:v>
                </c:pt>
                <c:pt idx="124226">
                  <c:v>-122.01049999999998</c:v>
                </c:pt>
                <c:pt idx="124227">
                  <c:v>-122.00849999999997</c:v>
                </c:pt>
                <c:pt idx="124228">
                  <c:v>-122.00649999999999</c:v>
                </c:pt>
                <c:pt idx="124229">
                  <c:v>-122.00449999999998</c:v>
                </c:pt>
                <c:pt idx="124230">
                  <c:v>-122.00249999999997</c:v>
                </c:pt>
                <c:pt idx="124231">
                  <c:v>-122.00049999999999</c:v>
                </c:pt>
                <c:pt idx="124232">
                  <c:v>-121.99849999999998</c:v>
                </c:pt>
                <c:pt idx="124233">
                  <c:v>-121.99649999999997</c:v>
                </c:pt>
                <c:pt idx="124234">
                  <c:v>-121.99449999999999</c:v>
                </c:pt>
                <c:pt idx="124235">
                  <c:v>-121.99249999999998</c:v>
                </c:pt>
                <c:pt idx="124236">
                  <c:v>-121.99049999999997</c:v>
                </c:pt>
                <c:pt idx="124237">
                  <c:v>-121.98849999999999</c:v>
                </c:pt>
                <c:pt idx="124238">
                  <c:v>-121.98649999999998</c:v>
                </c:pt>
                <c:pt idx="124239">
                  <c:v>-121.98449999999997</c:v>
                </c:pt>
                <c:pt idx="124240">
                  <c:v>-121.98249999999999</c:v>
                </c:pt>
                <c:pt idx="124241">
                  <c:v>-121.98049999999998</c:v>
                </c:pt>
                <c:pt idx="124242">
                  <c:v>-121.97849999999997</c:v>
                </c:pt>
                <c:pt idx="124243">
                  <c:v>-121.97649999999999</c:v>
                </c:pt>
                <c:pt idx="124244">
                  <c:v>-121.97449999999998</c:v>
                </c:pt>
                <c:pt idx="124245">
                  <c:v>-121.97249999999997</c:v>
                </c:pt>
                <c:pt idx="124246">
                  <c:v>-121.97049999999999</c:v>
                </c:pt>
                <c:pt idx="124247">
                  <c:v>-121.96849999999998</c:v>
                </c:pt>
                <c:pt idx="124248">
                  <c:v>-121.96649999999997</c:v>
                </c:pt>
                <c:pt idx="124249">
                  <c:v>-121.96449999999999</c:v>
                </c:pt>
                <c:pt idx="124250">
                  <c:v>-121.96249999999998</c:v>
                </c:pt>
                <c:pt idx="124251">
                  <c:v>-121.96049999999997</c:v>
                </c:pt>
                <c:pt idx="124252">
                  <c:v>-121.95849999999999</c:v>
                </c:pt>
                <c:pt idx="124253">
                  <c:v>-121.95649999999998</c:v>
                </c:pt>
                <c:pt idx="124254">
                  <c:v>-121.95449999999997</c:v>
                </c:pt>
                <c:pt idx="124255">
                  <c:v>-121.95249999999999</c:v>
                </c:pt>
                <c:pt idx="124256">
                  <c:v>-121.95049999999998</c:v>
                </c:pt>
                <c:pt idx="124257">
                  <c:v>-121.94849999999997</c:v>
                </c:pt>
                <c:pt idx="124258">
                  <c:v>-121.94649999999999</c:v>
                </c:pt>
                <c:pt idx="124259">
                  <c:v>-121.94449999999998</c:v>
                </c:pt>
                <c:pt idx="124260">
                  <c:v>-121.94249999999997</c:v>
                </c:pt>
                <c:pt idx="124261">
                  <c:v>-121.94049999999999</c:v>
                </c:pt>
                <c:pt idx="124262">
                  <c:v>-121.93849999999998</c:v>
                </c:pt>
                <c:pt idx="124263">
                  <c:v>-121.93649999999997</c:v>
                </c:pt>
                <c:pt idx="124264">
                  <c:v>-121.93449999999999</c:v>
                </c:pt>
                <c:pt idx="124265">
                  <c:v>-121.93249999999998</c:v>
                </c:pt>
                <c:pt idx="124266">
                  <c:v>-121.93049999999997</c:v>
                </c:pt>
                <c:pt idx="124267">
                  <c:v>-121.92849999999999</c:v>
                </c:pt>
                <c:pt idx="124268">
                  <c:v>-121.92649999999998</c:v>
                </c:pt>
                <c:pt idx="124269">
                  <c:v>-121.92449999999997</c:v>
                </c:pt>
                <c:pt idx="124270">
                  <c:v>-121.92249999999999</c:v>
                </c:pt>
                <c:pt idx="124271">
                  <c:v>-121.92049999999998</c:v>
                </c:pt>
                <c:pt idx="124272">
                  <c:v>-121.91849999999997</c:v>
                </c:pt>
                <c:pt idx="124273">
                  <c:v>-121.91649999999998</c:v>
                </c:pt>
                <c:pt idx="124274">
                  <c:v>-121.91449999999998</c:v>
                </c:pt>
                <c:pt idx="124275">
                  <c:v>-121.91249999999997</c:v>
                </c:pt>
                <c:pt idx="124276">
                  <c:v>-121.91049999999998</c:v>
                </c:pt>
                <c:pt idx="124277">
                  <c:v>-121.90849999999998</c:v>
                </c:pt>
                <c:pt idx="124278">
                  <c:v>-121.90649999999997</c:v>
                </c:pt>
                <c:pt idx="124279">
                  <c:v>-121.90449999999998</c:v>
                </c:pt>
                <c:pt idx="124280">
                  <c:v>-121.90249999999997</c:v>
                </c:pt>
                <c:pt idx="124281">
                  <c:v>-121.90049999999997</c:v>
                </c:pt>
                <c:pt idx="124282">
                  <c:v>-121.89849999999998</c:v>
                </c:pt>
                <c:pt idx="124283">
                  <c:v>-121.89649999999997</c:v>
                </c:pt>
                <c:pt idx="124284">
                  <c:v>-121.89449999999997</c:v>
                </c:pt>
                <c:pt idx="124285">
                  <c:v>-121.89249999999998</c:v>
                </c:pt>
                <c:pt idx="124286">
                  <c:v>-121.89049999999997</c:v>
                </c:pt>
                <c:pt idx="124287">
                  <c:v>-121.88849999999996</c:v>
                </c:pt>
                <c:pt idx="124288">
                  <c:v>-121.88649999999998</c:v>
                </c:pt>
                <c:pt idx="124289">
                  <c:v>-121.88449999999997</c:v>
                </c:pt>
                <c:pt idx="124290">
                  <c:v>-121.88249999999996</c:v>
                </c:pt>
                <c:pt idx="124291">
                  <c:v>-121.88049999999998</c:v>
                </c:pt>
                <c:pt idx="124292">
                  <c:v>-121.87849999999997</c:v>
                </c:pt>
                <c:pt idx="124293">
                  <c:v>-121.87649999999996</c:v>
                </c:pt>
                <c:pt idx="124294">
                  <c:v>-121.87449999999998</c:v>
                </c:pt>
                <c:pt idx="124295">
                  <c:v>-121.87249999999997</c:v>
                </c:pt>
                <c:pt idx="124296">
                  <c:v>-121.87049999999996</c:v>
                </c:pt>
                <c:pt idx="124297">
                  <c:v>-121.86849999999998</c:v>
                </c:pt>
                <c:pt idx="124298">
                  <c:v>-121.86649999999997</c:v>
                </c:pt>
                <c:pt idx="124299">
                  <c:v>-121.86449999999996</c:v>
                </c:pt>
                <c:pt idx="124300">
                  <c:v>-121.86249999999998</c:v>
                </c:pt>
                <c:pt idx="124301">
                  <c:v>-121.86049999999997</c:v>
                </c:pt>
                <c:pt idx="124302">
                  <c:v>-121.85849999999996</c:v>
                </c:pt>
                <c:pt idx="124303">
                  <c:v>-121.85649999999998</c:v>
                </c:pt>
                <c:pt idx="124304">
                  <c:v>-121.85449999999997</c:v>
                </c:pt>
                <c:pt idx="124305">
                  <c:v>-121.85249999999996</c:v>
                </c:pt>
                <c:pt idx="124306">
                  <c:v>-121.85049999999998</c:v>
                </c:pt>
                <c:pt idx="124307">
                  <c:v>-121.84849999999997</c:v>
                </c:pt>
                <c:pt idx="124308">
                  <c:v>-121.84649999999996</c:v>
                </c:pt>
                <c:pt idx="124309">
                  <c:v>-121.84449999999998</c:v>
                </c:pt>
                <c:pt idx="124310">
                  <c:v>-121.84249999999997</c:v>
                </c:pt>
                <c:pt idx="124311">
                  <c:v>-121.84049999999996</c:v>
                </c:pt>
                <c:pt idx="124312">
                  <c:v>-121.83849999999998</c:v>
                </c:pt>
                <c:pt idx="124313">
                  <c:v>-121.83649999999997</c:v>
                </c:pt>
                <c:pt idx="124314">
                  <c:v>-121.83449999999999</c:v>
                </c:pt>
                <c:pt idx="124315">
                  <c:v>-121.83249999999998</c:v>
                </c:pt>
                <c:pt idx="124316">
                  <c:v>-121.83049999999997</c:v>
                </c:pt>
                <c:pt idx="124317">
                  <c:v>-121.82849999999999</c:v>
                </c:pt>
                <c:pt idx="124318">
                  <c:v>-121.82649999999998</c:v>
                </c:pt>
                <c:pt idx="124319">
                  <c:v>-121.82449999999997</c:v>
                </c:pt>
                <c:pt idx="124320">
                  <c:v>-121.82249999999999</c:v>
                </c:pt>
                <c:pt idx="124321">
                  <c:v>-121.82049999999998</c:v>
                </c:pt>
                <c:pt idx="124322">
                  <c:v>-121.81849999999997</c:v>
                </c:pt>
                <c:pt idx="124323">
                  <c:v>-121.81649999999999</c:v>
                </c:pt>
                <c:pt idx="124324">
                  <c:v>-121.81449999999998</c:v>
                </c:pt>
                <c:pt idx="124325">
                  <c:v>-121.81249999999997</c:v>
                </c:pt>
                <c:pt idx="124326">
                  <c:v>-121.81049999999999</c:v>
                </c:pt>
                <c:pt idx="124327">
                  <c:v>-121.80849999999998</c:v>
                </c:pt>
                <c:pt idx="124328">
                  <c:v>-121.80649999999997</c:v>
                </c:pt>
                <c:pt idx="124329">
                  <c:v>-121.80449999999999</c:v>
                </c:pt>
                <c:pt idx="124330">
                  <c:v>-121.80249999999998</c:v>
                </c:pt>
                <c:pt idx="124331">
                  <c:v>-121.80049999999997</c:v>
                </c:pt>
                <c:pt idx="124332">
                  <c:v>-121.79849999999999</c:v>
                </c:pt>
                <c:pt idx="124333">
                  <c:v>-121.79649999999998</c:v>
                </c:pt>
                <c:pt idx="124334">
                  <c:v>-121.79449999999997</c:v>
                </c:pt>
                <c:pt idx="124335">
                  <c:v>-121.79249999999999</c:v>
                </c:pt>
                <c:pt idx="124336">
                  <c:v>-121.79049999999998</c:v>
                </c:pt>
                <c:pt idx="124337">
                  <c:v>-121.78849999999997</c:v>
                </c:pt>
                <c:pt idx="124338">
                  <c:v>-121.78649999999999</c:v>
                </c:pt>
                <c:pt idx="124339">
                  <c:v>-121.78449999999998</c:v>
                </c:pt>
                <c:pt idx="124340">
                  <c:v>-121.78249999999997</c:v>
                </c:pt>
                <c:pt idx="124341">
                  <c:v>-121.78049999999999</c:v>
                </c:pt>
                <c:pt idx="124342">
                  <c:v>-121.77849999999998</c:v>
                </c:pt>
                <c:pt idx="124343">
                  <c:v>-121.77649999999997</c:v>
                </c:pt>
                <c:pt idx="124344">
                  <c:v>-121.77449999999999</c:v>
                </c:pt>
                <c:pt idx="124345">
                  <c:v>-121.77249999999998</c:v>
                </c:pt>
                <c:pt idx="124346">
                  <c:v>-121.77049999999997</c:v>
                </c:pt>
                <c:pt idx="124347">
                  <c:v>-121.76849999999999</c:v>
                </c:pt>
                <c:pt idx="124348">
                  <c:v>-121.76649999999998</c:v>
                </c:pt>
                <c:pt idx="124349">
                  <c:v>-121.76449999999997</c:v>
                </c:pt>
                <c:pt idx="124350">
                  <c:v>-121.76249999999999</c:v>
                </c:pt>
                <c:pt idx="124351">
                  <c:v>-121.76049999999998</c:v>
                </c:pt>
                <c:pt idx="124352">
                  <c:v>-121.75849999999997</c:v>
                </c:pt>
                <c:pt idx="124353">
                  <c:v>-121.75649999999999</c:v>
                </c:pt>
                <c:pt idx="124354">
                  <c:v>-121.75449999999998</c:v>
                </c:pt>
                <c:pt idx="124355">
                  <c:v>-121.75249999999997</c:v>
                </c:pt>
                <c:pt idx="124356">
                  <c:v>-121.75049999999999</c:v>
                </c:pt>
                <c:pt idx="124357">
                  <c:v>-121.74849999999998</c:v>
                </c:pt>
                <c:pt idx="124358">
                  <c:v>-121.74649999999997</c:v>
                </c:pt>
                <c:pt idx="124359">
                  <c:v>-121.74449999999999</c:v>
                </c:pt>
                <c:pt idx="124360">
                  <c:v>-121.74249999999998</c:v>
                </c:pt>
                <c:pt idx="124361">
                  <c:v>-121.74049999999997</c:v>
                </c:pt>
                <c:pt idx="124362">
                  <c:v>-121.73849999999999</c:v>
                </c:pt>
                <c:pt idx="124363">
                  <c:v>-121.73649999999998</c:v>
                </c:pt>
                <c:pt idx="124364">
                  <c:v>-121.73449999999997</c:v>
                </c:pt>
                <c:pt idx="124365">
                  <c:v>-121.73249999999999</c:v>
                </c:pt>
                <c:pt idx="124366">
                  <c:v>-121.73049999999998</c:v>
                </c:pt>
                <c:pt idx="124367">
                  <c:v>-121.72849999999997</c:v>
                </c:pt>
                <c:pt idx="124368">
                  <c:v>-121.72649999999999</c:v>
                </c:pt>
                <c:pt idx="124369">
                  <c:v>-121.72449999999998</c:v>
                </c:pt>
                <c:pt idx="124370">
                  <c:v>-121.72249999999997</c:v>
                </c:pt>
                <c:pt idx="124371">
                  <c:v>-121.72049999999999</c:v>
                </c:pt>
                <c:pt idx="124372">
                  <c:v>-121.71849999999998</c:v>
                </c:pt>
                <c:pt idx="124373">
                  <c:v>-121.71649999999997</c:v>
                </c:pt>
                <c:pt idx="124374">
                  <c:v>-121.71449999999999</c:v>
                </c:pt>
                <c:pt idx="124375">
                  <c:v>-121.71249999999998</c:v>
                </c:pt>
                <c:pt idx="124376">
                  <c:v>-121.71049999999997</c:v>
                </c:pt>
                <c:pt idx="124377">
                  <c:v>-121.70849999999999</c:v>
                </c:pt>
                <c:pt idx="124378">
                  <c:v>-121.70649999999998</c:v>
                </c:pt>
                <c:pt idx="124379">
                  <c:v>-121.70449999999997</c:v>
                </c:pt>
                <c:pt idx="124380">
                  <c:v>-121.70249999999999</c:v>
                </c:pt>
                <c:pt idx="124381">
                  <c:v>-121.70049999999998</c:v>
                </c:pt>
                <c:pt idx="124382">
                  <c:v>-121.69849999999997</c:v>
                </c:pt>
                <c:pt idx="124383">
                  <c:v>-121.69649999999999</c:v>
                </c:pt>
                <c:pt idx="124384">
                  <c:v>-121.69449999999998</c:v>
                </c:pt>
                <c:pt idx="124385">
                  <c:v>-121.69249999999997</c:v>
                </c:pt>
                <c:pt idx="124386">
                  <c:v>-121.69049999999999</c:v>
                </c:pt>
                <c:pt idx="124387">
                  <c:v>-121.68849999999998</c:v>
                </c:pt>
                <c:pt idx="124388">
                  <c:v>-121.68649999999997</c:v>
                </c:pt>
                <c:pt idx="124389">
                  <c:v>-121.68449999999999</c:v>
                </c:pt>
                <c:pt idx="124390">
                  <c:v>-121.68249999999998</c:v>
                </c:pt>
                <c:pt idx="124391">
                  <c:v>-121.68049999999997</c:v>
                </c:pt>
                <c:pt idx="124392">
                  <c:v>-121.67849999999999</c:v>
                </c:pt>
                <c:pt idx="124393">
                  <c:v>-121.67649999999998</c:v>
                </c:pt>
                <c:pt idx="124394">
                  <c:v>-121.67449999999997</c:v>
                </c:pt>
                <c:pt idx="124395">
                  <c:v>-121.67249999999999</c:v>
                </c:pt>
                <c:pt idx="124396">
                  <c:v>-121.67049999999998</c:v>
                </c:pt>
                <c:pt idx="124397">
                  <c:v>-121.66849999999997</c:v>
                </c:pt>
                <c:pt idx="124398">
                  <c:v>-121.66649999999998</c:v>
                </c:pt>
                <c:pt idx="124399">
                  <c:v>-121.66449999999998</c:v>
                </c:pt>
                <c:pt idx="124400">
                  <c:v>-121.66249999999997</c:v>
                </c:pt>
                <c:pt idx="124401">
                  <c:v>-121.66049999999998</c:v>
                </c:pt>
                <c:pt idx="124402">
                  <c:v>-121.65849999999998</c:v>
                </c:pt>
                <c:pt idx="124403">
                  <c:v>-121.65649999999997</c:v>
                </c:pt>
                <c:pt idx="124404">
                  <c:v>-121.65449999999998</c:v>
                </c:pt>
                <c:pt idx="124405">
                  <c:v>-121.65249999999997</c:v>
                </c:pt>
                <c:pt idx="124406">
                  <c:v>-121.65049999999997</c:v>
                </c:pt>
                <c:pt idx="124407">
                  <c:v>-121.64849999999998</c:v>
                </c:pt>
                <c:pt idx="124408">
                  <c:v>-121.64649999999997</c:v>
                </c:pt>
                <c:pt idx="124409">
                  <c:v>-121.64449999999997</c:v>
                </c:pt>
                <c:pt idx="124410">
                  <c:v>-121.64249999999998</c:v>
                </c:pt>
                <c:pt idx="124411">
                  <c:v>-121.64049999999997</c:v>
                </c:pt>
                <c:pt idx="124412">
                  <c:v>-121.63849999999996</c:v>
                </c:pt>
                <c:pt idx="124413">
                  <c:v>-121.63649999999998</c:v>
                </c:pt>
                <c:pt idx="124414">
                  <c:v>-121.63449999999997</c:v>
                </c:pt>
                <c:pt idx="124415">
                  <c:v>-121.63249999999996</c:v>
                </c:pt>
                <c:pt idx="124416">
                  <c:v>-121.63049999999998</c:v>
                </c:pt>
                <c:pt idx="124417">
                  <c:v>-121.62849999999997</c:v>
                </c:pt>
                <c:pt idx="124418">
                  <c:v>-121.62649999999996</c:v>
                </c:pt>
                <c:pt idx="124419">
                  <c:v>-121.62449999999998</c:v>
                </c:pt>
                <c:pt idx="124420">
                  <c:v>-121.62249999999997</c:v>
                </c:pt>
                <c:pt idx="124421">
                  <c:v>-121.62049999999996</c:v>
                </c:pt>
                <c:pt idx="124422">
                  <c:v>-121.61849999999998</c:v>
                </c:pt>
                <c:pt idx="124423">
                  <c:v>-121.61649999999997</c:v>
                </c:pt>
                <c:pt idx="124424">
                  <c:v>-121.61449999999996</c:v>
                </c:pt>
                <c:pt idx="124425">
                  <c:v>-121.61249999999998</c:v>
                </c:pt>
                <c:pt idx="124426">
                  <c:v>-121.61049999999997</c:v>
                </c:pt>
                <c:pt idx="124427">
                  <c:v>-121.60849999999996</c:v>
                </c:pt>
                <c:pt idx="124428">
                  <c:v>-121.60649999999998</c:v>
                </c:pt>
                <c:pt idx="124429">
                  <c:v>-121.60449999999997</c:v>
                </c:pt>
                <c:pt idx="124430">
                  <c:v>-121.60249999999996</c:v>
                </c:pt>
                <c:pt idx="124431">
                  <c:v>-121.60049999999998</c:v>
                </c:pt>
                <c:pt idx="124432">
                  <c:v>-121.59849999999997</c:v>
                </c:pt>
                <c:pt idx="124433">
                  <c:v>-121.59649999999996</c:v>
                </c:pt>
                <c:pt idx="124434">
                  <c:v>-121.59449999999998</c:v>
                </c:pt>
                <c:pt idx="124435">
                  <c:v>-121.59249999999997</c:v>
                </c:pt>
                <c:pt idx="124436">
                  <c:v>-121.59049999999996</c:v>
                </c:pt>
                <c:pt idx="124437">
                  <c:v>-121.58849999999998</c:v>
                </c:pt>
                <c:pt idx="124438">
                  <c:v>-121.58649999999997</c:v>
                </c:pt>
                <c:pt idx="124439">
                  <c:v>-121.58449999999999</c:v>
                </c:pt>
                <c:pt idx="124440">
                  <c:v>-121.58249999999998</c:v>
                </c:pt>
                <c:pt idx="124441">
                  <c:v>-121.58049999999997</c:v>
                </c:pt>
                <c:pt idx="124442">
                  <c:v>-121.57849999999999</c:v>
                </c:pt>
                <c:pt idx="124443">
                  <c:v>-121.57649999999998</c:v>
                </c:pt>
                <c:pt idx="124444">
                  <c:v>-121.57449999999997</c:v>
                </c:pt>
                <c:pt idx="124445">
                  <c:v>-121.57249999999999</c:v>
                </c:pt>
                <c:pt idx="124446">
                  <c:v>-121.57049999999998</c:v>
                </c:pt>
                <c:pt idx="124447">
                  <c:v>-121.56849999999997</c:v>
                </c:pt>
                <c:pt idx="124448">
                  <c:v>-121.56649999999999</c:v>
                </c:pt>
                <c:pt idx="124449">
                  <c:v>-121.56449999999998</c:v>
                </c:pt>
                <c:pt idx="124450">
                  <c:v>-121.56249999999997</c:v>
                </c:pt>
                <c:pt idx="124451">
                  <c:v>-121.56049999999999</c:v>
                </c:pt>
                <c:pt idx="124452">
                  <c:v>-121.55849999999998</c:v>
                </c:pt>
                <c:pt idx="124453">
                  <c:v>-121.55649999999997</c:v>
                </c:pt>
                <c:pt idx="124454">
                  <c:v>-121.55449999999999</c:v>
                </c:pt>
                <c:pt idx="124455">
                  <c:v>-121.55249999999998</c:v>
                </c:pt>
                <c:pt idx="124456">
                  <c:v>-121.55049999999997</c:v>
                </c:pt>
                <c:pt idx="124457">
                  <c:v>-121.54849999999999</c:v>
                </c:pt>
                <c:pt idx="124458">
                  <c:v>-121.54649999999998</c:v>
                </c:pt>
                <c:pt idx="124459">
                  <c:v>-121.54449999999997</c:v>
                </c:pt>
                <c:pt idx="124460">
                  <c:v>-121.54249999999999</c:v>
                </c:pt>
                <c:pt idx="124461">
                  <c:v>-121.54049999999998</c:v>
                </c:pt>
                <c:pt idx="124462">
                  <c:v>-121.53849999999997</c:v>
                </c:pt>
                <c:pt idx="124463">
                  <c:v>-121.53649999999999</c:v>
                </c:pt>
                <c:pt idx="124464">
                  <c:v>-121.53449999999998</c:v>
                </c:pt>
                <c:pt idx="124465">
                  <c:v>-121.53249999999997</c:v>
                </c:pt>
                <c:pt idx="124466">
                  <c:v>-121.53049999999999</c:v>
                </c:pt>
                <c:pt idx="124467">
                  <c:v>-121.52849999999998</c:v>
                </c:pt>
                <c:pt idx="124468">
                  <c:v>-121.52649999999997</c:v>
                </c:pt>
                <c:pt idx="124469">
                  <c:v>-121.52449999999999</c:v>
                </c:pt>
                <c:pt idx="124470">
                  <c:v>-121.52249999999998</c:v>
                </c:pt>
                <c:pt idx="124471">
                  <c:v>-121.52049999999997</c:v>
                </c:pt>
                <c:pt idx="124472">
                  <c:v>-121.51849999999999</c:v>
                </c:pt>
                <c:pt idx="124473">
                  <c:v>-121.51649999999998</c:v>
                </c:pt>
                <c:pt idx="124474">
                  <c:v>-121.51449999999997</c:v>
                </c:pt>
                <c:pt idx="124475">
                  <c:v>-121.51249999999999</c:v>
                </c:pt>
                <c:pt idx="124476">
                  <c:v>-121.51049999999998</c:v>
                </c:pt>
                <c:pt idx="124477">
                  <c:v>-121.50849999999997</c:v>
                </c:pt>
                <c:pt idx="124478">
                  <c:v>-121.50649999999999</c:v>
                </c:pt>
                <c:pt idx="124479">
                  <c:v>-121.50449999999998</c:v>
                </c:pt>
                <c:pt idx="124480">
                  <c:v>-121.50249999999997</c:v>
                </c:pt>
                <c:pt idx="124481">
                  <c:v>-121.50049999999999</c:v>
                </c:pt>
                <c:pt idx="124482">
                  <c:v>-121.49849999999998</c:v>
                </c:pt>
                <c:pt idx="124483">
                  <c:v>-121.49649999999997</c:v>
                </c:pt>
                <c:pt idx="124484">
                  <c:v>-121.49449999999999</c:v>
                </c:pt>
                <c:pt idx="124485">
                  <c:v>-121.49249999999998</c:v>
                </c:pt>
                <c:pt idx="124486">
                  <c:v>-121.49049999999997</c:v>
                </c:pt>
                <c:pt idx="124487">
                  <c:v>-121.48849999999999</c:v>
                </c:pt>
                <c:pt idx="124488">
                  <c:v>-121.48649999999998</c:v>
                </c:pt>
                <c:pt idx="124489">
                  <c:v>-121.48449999999997</c:v>
                </c:pt>
                <c:pt idx="124490">
                  <c:v>-121.48249999999999</c:v>
                </c:pt>
                <c:pt idx="124491">
                  <c:v>-121.48049999999998</c:v>
                </c:pt>
                <c:pt idx="124492">
                  <c:v>-121.47849999999997</c:v>
                </c:pt>
                <c:pt idx="124493">
                  <c:v>-121.47649999999999</c:v>
                </c:pt>
                <c:pt idx="124494">
                  <c:v>-121.47449999999998</c:v>
                </c:pt>
                <c:pt idx="124495">
                  <c:v>-121.47249999999997</c:v>
                </c:pt>
                <c:pt idx="124496">
                  <c:v>-121.47049999999999</c:v>
                </c:pt>
                <c:pt idx="124497">
                  <c:v>-121.46849999999998</c:v>
                </c:pt>
                <c:pt idx="124498">
                  <c:v>-121.46649999999997</c:v>
                </c:pt>
                <c:pt idx="124499">
                  <c:v>-121.46449999999999</c:v>
                </c:pt>
                <c:pt idx="124500">
                  <c:v>-121.46249999999998</c:v>
                </c:pt>
                <c:pt idx="124501">
                  <c:v>-121.46049999999997</c:v>
                </c:pt>
                <c:pt idx="124502">
                  <c:v>-121.45849999999999</c:v>
                </c:pt>
                <c:pt idx="124503">
                  <c:v>-121.45649999999998</c:v>
                </c:pt>
                <c:pt idx="124504">
                  <c:v>-121.45449999999997</c:v>
                </c:pt>
                <c:pt idx="124505">
                  <c:v>-121.45249999999999</c:v>
                </c:pt>
                <c:pt idx="124506">
                  <c:v>-121.45049999999998</c:v>
                </c:pt>
                <c:pt idx="124507">
                  <c:v>-121.44849999999997</c:v>
                </c:pt>
                <c:pt idx="124508">
                  <c:v>-121.44649999999999</c:v>
                </c:pt>
                <c:pt idx="124509">
                  <c:v>-121.44449999999998</c:v>
                </c:pt>
                <c:pt idx="124510">
                  <c:v>-121.44249999999997</c:v>
                </c:pt>
                <c:pt idx="124511">
                  <c:v>-121.44049999999999</c:v>
                </c:pt>
                <c:pt idx="124512">
                  <c:v>-121.43849999999998</c:v>
                </c:pt>
                <c:pt idx="124513">
                  <c:v>-121.43649999999997</c:v>
                </c:pt>
                <c:pt idx="124514">
                  <c:v>-121.43449999999999</c:v>
                </c:pt>
                <c:pt idx="124515">
                  <c:v>-121.43249999999998</c:v>
                </c:pt>
                <c:pt idx="124516">
                  <c:v>-121.43049999999997</c:v>
                </c:pt>
                <c:pt idx="124517">
                  <c:v>-121.42849999999999</c:v>
                </c:pt>
                <c:pt idx="124518">
                  <c:v>-121.42649999999998</c:v>
                </c:pt>
                <c:pt idx="124519">
                  <c:v>-121.42449999999997</c:v>
                </c:pt>
                <c:pt idx="124520">
                  <c:v>-121.42249999999999</c:v>
                </c:pt>
                <c:pt idx="124521">
                  <c:v>-121.42049999999998</c:v>
                </c:pt>
                <c:pt idx="124522">
                  <c:v>-121.41849999999997</c:v>
                </c:pt>
                <c:pt idx="124523">
                  <c:v>-121.41649999999998</c:v>
                </c:pt>
                <c:pt idx="124524">
                  <c:v>-121.41449999999998</c:v>
                </c:pt>
                <c:pt idx="124525">
                  <c:v>-121.41249999999997</c:v>
                </c:pt>
                <c:pt idx="124526">
                  <c:v>-121.41049999999998</c:v>
                </c:pt>
                <c:pt idx="124527">
                  <c:v>-121.40849999999998</c:v>
                </c:pt>
                <c:pt idx="124528">
                  <c:v>-121.40649999999997</c:v>
                </c:pt>
                <c:pt idx="124529">
                  <c:v>-121.40449999999998</c:v>
                </c:pt>
                <c:pt idx="124530">
                  <c:v>-121.40249999999997</c:v>
                </c:pt>
                <c:pt idx="124531">
                  <c:v>-121.40049999999997</c:v>
                </c:pt>
                <c:pt idx="124532">
                  <c:v>-121.39849999999998</c:v>
                </c:pt>
                <c:pt idx="124533">
                  <c:v>-121.39649999999997</c:v>
                </c:pt>
                <c:pt idx="124534">
                  <c:v>-121.39449999999997</c:v>
                </c:pt>
                <c:pt idx="124535">
                  <c:v>-121.39249999999998</c:v>
                </c:pt>
                <c:pt idx="124536">
                  <c:v>-121.39049999999997</c:v>
                </c:pt>
                <c:pt idx="124537">
                  <c:v>-121.38849999999996</c:v>
                </c:pt>
                <c:pt idx="124538">
                  <c:v>-121.38649999999998</c:v>
                </c:pt>
                <c:pt idx="124539">
                  <c:v>-121.38449999999997</c:v>
                </c:pt>
                <c:pt idx="124540">
                  <c:v>-121.38249999999996</c:v>
                </c:pt>
                <c:pt idx="124541">
                  <c:v>-121.38049999999998</c:v>
                </c:pt>
                <c:pt idx="124542">
                  <c:v>-121.37849999999997</c:v>
                </c:pt>
                <c:pt idx="124543">
                  <c:v>-121.37649999999996</c:v>
                </c:pt>
                <c:pt idx="124544">
                  <c:v>-121.37449999999998</c:v>
                </c:pt>
                <c:pt idx="124545">
                  <c:v>-121.37249999999997</c:v>
                </c:pt>
                <c:pt idx="124546">
                  <c:v>-121.37049999999996</c:v>
                </c:pt>
                <c:pt idx="124547">
                  <c:v>-121.36849999999998</c:v>
                </c:pt>
                <c:pt idx="124548">
                  <c:v>-121.36649999999997</c:v>
                </c:pt>
                <c:pt idx="124549">
                  <c:v>-121.36449999999996</c:v>
                </c:pt>
                <c:pt idx="124550">
                  <c:v>-121.36249999999998</c:v>
                </c:pt>
                <c:pt idx="124551">
                  <c:v>-121.36049999999997</c:v>
                </c:pt>
                <c:pt idx="124552">
                  <c:v>-121.35849999999996</c:v>
                </c:pt>
                <c:pt idx="124553">
                  <c:v>-121.35649999999998</c:v>
                </c:pt>
                <c:pt idx="124554">
                  <c:v>-121.35449999999997</c:v>
                </c:pt>
                <c:pt idx="124555">
                  <c:v>-121.35249999999996</c:v>
                </c:pt>
                <c:pt idx="124556">
                  <c:v>-121.35049999999998</c:v>
                </c:pt>
                <c:pt idx="124557">
                  <c:v>-121.34849999999997</c:v>
                </c:pt>
                <c:pt idx="124558">
                  <c:v>-121.34649999999996</c:v>
                </c:pt>
                <c:pt idx="124559">
                  <c:v>-121.34449999999998</c:v>
                </c:pt>
                <c:pt idx="124560">
                  <c:v>-121.34249999999997</c:v>
                </c:pt>
                <c:pt idx="124561">
                  <c:v>-121.34049999999996</c:v>
                </c:pt>
                <c:pt idx="124562">
                  <c:v>-121.33849999999998</c:v>
                </c:pt>
                <c:pt idx="124563">
                  <c:v>-121.33649999999997</c:v>
                </c:pt>
                <c:pt idx="124564">
                  <c:v>-121.33449999999999</c:v>
                </c:pt>
                <c:pt idx="124565">
                  <c:v>-121.33249999999998</c:v>
                </c:pt>
                <c:pt idx="124566">
                  <c:v>-121.33049999999997</c:v>
                </c:pt>
                <c:pt idx="124567">
                  <c:v>-121.32849999999999</c:v>
                </c:pt>
                <c:pt idx="124568">
                  <c:v>-121.32649999999998</c:v>
                </c:pt>
                <c:pt idx="124569">
                  <c:v>-121.32449999999997</c:v>
                </c:pt>
                <c:pt idx="124570">
                  <c:v>-121.32249999999999</c:v>
                </c:pt>
                <c:pt idx="124571">
                  <c:v>-121.32049999999998</c:v>
                </c:pt>
                <c:pt idx="124572">
                  <c:v>-121.31849999999997</c:v>
                </c:pt>
                <c:pt idx="124573">
                  <c:v>-121.31649999999999</c:v>
                </c:pt>
                <c:pt idx="124574">
                  <c:v>-121.31449999999998</c:v>
                </c:pt>
                <c:pt idx="124575">
                  <c:v>-121.31249999999997</c:v>
                </c:pt>
                <c:pt idx="124576">
                  <c:v>-121.31049999999999</c:v>
                </c:pt>
                <c:pt idx="124577">
                  <c:v>-121.30849999999998</c:v>
                </c:pt>
                <c:pt idx="124578">
                  <c:v>-121.30649999999997</c:v>
                </c:pt>
                <c:pt idx="124579">
                  <c:v>-121.30449999999999</c:v>
                </c:pt>
                <c:pt idx="124580">
                  <c:v>-121.30249999999998</c:v>
                </c:pt>
                <c:pt idx="124581">
                  <c:v>-121.30049999999997</c:v>
                </c:pt>
                <c:pt idx="124582">
                  <c:v>-121.29849999999999</c:v>
                </c:pt>
                <c:pt idx="124583">
                  <c:v>-121.29649999999998</c:v>
                </c:pt>
                <c:pt idx="124584">
                  <c:v>-121.29449999999997</c:v>
                </c:pt>
                <c:pt idx="124585">
                  <c:v>-121.29249999999999</c:v>
                </c:pt>
                <c:pt idx="124586">
                  <c:v>-121.29049999999998</c:v>
                </c:pt>
                <c:pt idx="124587">
                  <c:v>-121.28849999999997</c:v>
                </c:pt>
                <c:pt idx="124588">
                  <c:v>-121.28649999999999</c:v>
                </c:pt>
                <c:pt idx="124589">
                  <c:v>-121.28449999999998</c:v>
                </c:pt>
                <c:pt idx="124590">
                  <c:v>-121.28249999999997</c:v>
                </c:pt>
                <c:pt idx="124591">
                  <c:v>-121.28049999999999</c:v>
                </c:pt>
                <c:pt idx="124592">
                  <c:v>-121.27849999999998</c:v>
                </c:pt>
                <c:pt idx="124593">
                  <c:v>-121.27649999999997</c:v>
                </c:pt>
                <c:pt idx="124594">
                  <c:v>-121.27449999999999</c:v>
                </c:pt>
                <c:pt idx="124595">
                  <c:v>-121.27249999999998</c:v>
                </c:pt>
                <c:pt idx="124596">
                  <c:v>-121.27049999999997</c:v>
                </c:pt>
                <c:pt idx="124597">
                  <c:v>-121.26849999999999</c:v>
                </c:pt>
                <c:pt idx="124598">
                  <c:v>-121.26649999999998</c:v>
                </c:pt>
                <c:pt idx="124599">
                  <c:v>-121.26449999999997</c:v>
                </c:pt>
                <c:pt idx="124600">
                  <c:v>-121.26249999999999</c:v>
                </c:pt>
                <c:pt idx="124601">
                  <c:v>-121.26049999999998</c:v>
                </c:pt>
                <c:pt idx="124602">
                  <c:v>-121.25849999999997</c:v>
                </c:pt>
                <c:pt idx="124603">
                  <c:v>-121.25649999999999</c:v>
                </c:pt>
                <c:pt idx="124604">
                  <c:v>-121.25449999999998</c:v>
                </c:pt>
                <c:pt idx="124605">
                  <c:v>-121.25249999999997</c:v>
                </c:pt>
                <c:pt idx="124606">
                  <c:v>-121.25049999999999</c:v>
                </c:pt>
                <c:pt idx="124607">
                  <c:v>-121.24849999999998</c:v>
                </c:pt>
                <c:pt idx="124608">
                  <c:v>-121.24649999999997</c:v>
                </c:pt>
                <c:pt idx="124609">
                  <c:v>-121.24449999999999</c:v>
                </c:pt>
                <c:pt idx="124610">
                  <c:v>-121.24249999999998</c:v>
                </c:pt>
                <c:pt idx="124611">
                  <c:v>-121.24049999999997</c:v>
                </c:pt>
                <c:pt idx="124612">
                  <c:v>-121.23849999999999</c:v>
                </c:pt>
                <c:pt idx="124613">
                  <c:v>-121.23649999999998</c:v>
                </c:pt>
                <c:pt idx="124614">
                  <c:v>-121.23449999999997</c:v>
                </c:pt>
                <c:pt idx="124615">
                  <c:v>-121.23249999999999</c:v>
                </c:pt>
                <c:pt idx="124616">
                  <c:v>-121.23049999999998</c:v>
                </c:pt>
                <c:pt idx="124617">
                  <c:v>-121.22849999999997</c:v>
                </c:pt>
                <c:pt idx="124618">
                  <c:v>-121.22649999999999</c:v>
                </c:pt>
                <c:pt idx="124619">
                  <c:v>-121.22449999999998</c:v>
                </c:pt>
                <c:pt idx="124620">
                  <c:v>-121.22249999999997</c:v>
                </c:pt>
                <c:pt idx="124621">
                  <c:v>-121.22049999999999</c:v>
                </c:pt>
                <c:pt idx="124622">
                  <c:v>-121.21849999999998</c:v>
                </c:pt>
                <c:pt idx="124623">
                  <c:v>-121.21649999999997</c:v>
                </c:pt>
                <c:pt idx="124624">
                  <c:v>-121.21449999999999</c:v>
                </c:pt>
                <c:pt idx="124625">
                  <c:v>-121.21249999999998</c:v>
                </c:pt>
                <c:pt idx="124626">
                  <c:v>-121.21049999999997</c:v>
                </c:pt>
                <c:pt idx="124627">
                  <c:v>-121.20849999999999</c:v>
                </c:pt>
                <c:pt idx="124628">
                  <c:v>-121.20649999999998</c:v>
                </c:pt>
                <c:pt idx="124629">
                  <c:v>-121.20449999999997</c:v>
                </c:pt>
                <c:pt idx="124630">
                  <c:v>-121.20249999999999</c:v>
                </c:pt>
                <c:pt idx="124631">
                  <c:v>-121.20049999999998</c:v>
                </c:pt>
                <c:pt idx="124632">
                  <c:v>-121.19849999999997</c:v>
                </c:pt>
                <c:pt idx="124633">
                  <c:v>-121.19649999999999</c:v>
                </c:pt>
                <c:pt idx="124634">
                  <c:v>-121.19449999999998</c:v>
                </c:pt>
                <c:pt idx="124635">
                  <c:v>-121.19249999999997</c:v>
                </c:pt>
                <c:pt idx="124636">
                  <c:v>-121.19049999999999</c:v>
                </c:pt>
                <c:pt idx="124637">
                  <c:v>-121.18849999999998</c:v>
                </c:pt>
                <c:pt idx="124638">
                  <c:v>-121.18649999999997</c:v>
                </c:pt>
                <c:pt idx="124639">
                  <c:v>-121.18449999999999</c:v>
                </c:pt>
                <c:pt idx="124640">
                  <c:v>-121.18249999999998</c:v>
                </c:pt>
                <c:pt idx="124641">
                  <c:v>-121.18049999999997</c:v>
                </c:pt>
                <c:pt idx="124642">
                  <c:v>-121.17849999999999</c:v>
                </c:pt>
                <c:pt idx="124643">
                  <c:v>-121.17649999999998</c:v>
                </c:pt>
                <c:pt idx="124644">
                  <c:v>-121.17449999999997</c:v>
                </c:pt>
                <c:pt idx="124645">
                  <c:v>-121.17249999999999</c:v>
                </c:pt>
                <c:pt idx="124646">
                  <c:v>-121.17049999999998</c:v>
                </c:pt>
                <c:pt idx="124647">
                  <c:v>-121.16849999999997</c:v>
                </c:pt>
                <c:pt idx="124648">
                  <c:v>-121.16649999999998</c:v>
                </c:pt>
                <c:pt idx="124649">
                  <c:v>-121.16449999999998</c:v>
                </c:pt>
                <c:pt idx="124650">
                  <c:v>-121.16249999999997</c:v>
                </c:pt>
                <c:pt idx="124651">
                  <c:v>-121.16049999999998</c:v>
                </c:pt>
                <c:pt idx="124652">
                  <c:v>-121.15849999999998</c:v>
                </c:pt>
                <c:pt idx="124653">
                  <c:v>-121.15649999999997</c:v>
                </c:pt>
                <c:pt idx="124654">
                  <c:v>-121.15449999999998</c:v>
                </c:pt>
                <c:pt idx="124655">
                  <c:v>-121.15249999999997</c:v>
                </c:pt>
                <c:pt idx="124656">
                  <c:v>-121.15049999999997</c:v>
                </c:pt>
                <c:pt idx="124657">
                  <c:v>-121.14849999999998</c:v>
                </c:pt>
                <c:pt idx="124658">
                  <c:v>-121.14649999999997</c:v>
                </c:pt>
                <c:pt idx="124659">
                  <c:v>-121.14449999999997</c:v>
                </c:pt>
                <c:pt idx="124660">
                  <c:v>-121.14249999999998</c:v>
                </c:pt>
                <c:pt idx="124661">
                  <c:v>-121.14049999999997</c:v>
                </c:pt>
                <c:pt idx="124662">
                  <c:v>-121.13849999999996</c:v>
                </c:pt>
                <c:pt idx="124663">
                  <c:v>-121.13649999999998</c:v>
                </c:pt>
                <c:pt idx="124664">
                  <c:v>-121.13449999999997</c:v>
                </c:pt>
                <c:pt idx="124665">
                  <c:v>-121.13249999999996</c:v>
                </c:pt>
                <c:pt idx="124666">
                  <c:v>-121.13049999999998</c:v>
                </c:pt>
                <c:pt idx="124667">
                  <c:v>-121.12849999999997</c:v>
                </c:pt>
                <c:pt idx="124668">
                  <c:v>-121.12649999999996</c:v>
                </c:pt>
                <c:pt idx="124669">
                  <c:v>-121.12449999999998</c:v>
                </c:pt>
                <c:pt idx="124670">
                  <c:v>-121.12249999999997</c:v>
                </c:pt>
                <c:pt idx="124671">
                  <c:v>-121.12049999999996</c:v>
                </c:pt>
                <c:pt idx="124672">
                  <c:v>-121.11849999999998</c:v>
                </c:pt>
                <c:pt idx="124673">
                  <c:v>-121.11649999999997</c:v>
                </c:pt>
                <c:pt idx="124674">
                  <c:v>-121.11449999999996</c:v>
                </c:pt>
                <c:pt idx="124675">
                  <c:v>-121.11249999999998</c:v>
                </c:pt>
                <c:pt idx="124676">
                  <c:v>-121.11049999999997</c:v>
                </c:pt>
                <c:pt idx="124677">
                  <c:v>-121.10849999999996</c:v>
                </c:pt>
                <c:pt idx="124678">
                  <c:v>-121.10649999999998</c:v>
                </c:pt>
                <c:pt idx="124679">
                  <c:v>-121.10449999999997</c:v>
                </c:pt>
                <c:pt idx="124680">
                  <c:v>-121.10249999999996</c:v>
                </c:pt>
                <c:pt idx="124681">
                  <c:v>-121.10049999999998</c:v>
                </c:pt>
                <c:pt idx="124682">
                  <c:v>-121.09849999999997</c:v>
                </c:pt>
                <c:pt idx="124683">
                  <c:v>-121.09649999999996</c:v>
                </c:pt>
                <c:pt idx="124684">
                  <c:v>-121.09449999999998</c:v>
                </c:pt>
                <c:pt idx="124685">
                  <c:v>-121.09249999999997</c:v>
                </c:pt>
                <c:pt idx="124686">
                  <c:v>-121.09049999999996</c:v>
                </c:pt>
                <c:pt idx="124687">
                  <c:v>-121.08849999999998</c:v>
                </c:pt>
                <c:pt idx="124688">
                  <c:v>-121.08649999999997</c:v>
                </c:pt>
                <c:pt idx="124689">
                  <c:v>-121.08449999999999</c:v>
                </c:pt>
                <c:pt idx="124690">
                  <c:v>-121.08249999999998</c:v>
                </c:pt>
                <c:pt idx="124691">
                  <c:v>-121.08049999999997</c:v>
                </c:pt>
                <c:pt idx="124692">
                  <c:v>-121.07849999999999</c:v>
                </c:pt>
                <c:pt idx="124693">
                  <c:v>-121.07649999999998</c:v>
                </c:pt>
                <c:pt idx="124694">
                  <c:v>-121.07449999999997</c:v>
                </c:pt>
                <c:pt idx="124695">
                  <c:v>-121.07249999999999</c:v>
                </c:pt>
                <c:pt idx="124696">
                  <c:v>-121.07049999999998</c:v>
                </c:pt>
                <c:pt idx="124697">
                  <c:v>-121.06849999999997</c:v>
                </c:pt>
                <c:pt idx="124698">
                  <c:v>-121.06649999999999</c:v>
                </c:pt>
                <c:pt idx="124699">
                  <c:v>-121.06449999999998</c:v>
                </c:pt>
                <c:pt idx="124700">
                  <c:v>-121.06249999999997</c:v>
                </c:pt>
                <c:pt idx="124701">
                  <c:v>-121.06049999999999</c:v>
                </c:pt>
                <c:pt idx="124702">
                  <c:v>-121.05849999999998</c:v>
                </c:pt>
                <c:pt idx="124703">
                  <c:v>-121.05649999999997</c:v>
                </c:pt>
                <c:pt idx="124704">
                  <c:v>-121.05449999999999</c:v>
                </c:pt>
                <c:pt idx="124705">
                  <c:v>-121.05249999999998</c:v>
                </c:pt>
                <c:pt idx="124706">
                  <c:v>-121.05049999999997</c:v>
                </c:pt>
                <c:pt idx="124707">
                  <c:v>-121.04849999999999</c:v>
                </c:pt>
                <c:pt idx="124708">
                  <c:v>-121.04649999999998</c:v>
                </c:pt>
                <c:pt idx="124709">
                  <c:v>-121.04449999999997</c:v>
                </c:pt>
                <c:pt idx="124710">
                  <c:v>-121.04249999999999</c:v>
                </c:pt>
                <c:pt idx="124711">
                  <c:v>-121.04049999999998</c:v>
                </c:pt>
                <c:pt idx="124712">
                  <c:v>-121.03849999999997</c:v>
                </c:pt>
                <c:pt idx="124713">
                  <c:v>-121.03649999999999</c:v>
                </c:pt>
                <c:pt idx="124714">
                  <c:v>-121.03449999999998</c:v>
                </c:pt>
                <c:pt idx="124715">
                  <c:v>-121.03249999999997</c:v>
                </c:pt>
                <c:pt idx="124716">
                  <c:v>-121.03049999999999</c:v>
                </c:pt>
                <c:pt idx="124717">
                  <c:v>-121.02849999999998</c:v>
                </c:pt>
                <c:pt idx="124718">
                  <c:v>-121.02649999999997</c:v>
                </c:pt>
                <c:pt idx="124719">
                  <c:v>-121.02449999999999</c:v>
                </c:pt>
                <c:pt idx="124720">
                  <c:v>-121.02249999999998</c:v>
                </c:pt>
                <c:pt idx="124721">
                  <c:v>-121.02049999999997</c:v>
                </c:pt>
                <c:pt idx="124722">
                  <c:v>-121.01849999999999</c:v>
                </c:pt>
                <c:pt idx="124723">
                  <c:v>-121.01649999999998</c:v>
                </c:pt>
                <c:pt idx="124724">
                  <c:v>-121.01449999999997</c:v>
                </c:pt>
                <c:pt idx="124725">
                  <c:v>-121.01249999999999</c:v>
                </c:pt>
                <c:pt idx="124726">
                  <c:v>-121.01049999999998</c:v>
                </c:pt>
                <c:pt idx="124727">
                  <c:v>-121.00849999999997</c:v>
                </c:pt>
                <c:pt idx="124728">
                  <c:v>-121.00649999999999</c:v>
                </c:pt>
                <c:pt idx="124729">
                  <c:v>-121.00449999999998</c:v>
                </c:pt>
                <c:pt idx="124730">
                  <c:v>-121.00249999999997</c:v>
                </c:pt>
                <c:pt idx="124731">
                  <c:v>-121.00049999999999</c:v>
                </c:pt>
                <c:pt idx="124732">
                  <c:v>-120.99849999999998</c:v>
                </c:pt>
                <c:pt idx="124733">
                  <c:v>-120.99649999999997</c:v>
                </c:pt>
                <c:pt idx="124734">
                  <c:v>-120.99449999999999</c:v>
                </c:pt>
                <c:pt idx="124735">
                  <c:v>-120.99249999999998</c:v>
                </c:pt>
                <c:pt idx="124736">
                  <c:v>-120.99049999999997</c:v>
                </c:pt>
                <c:pt idx="124737">
                  <c:v>-120.98849999999999</c:v>
                </c:pt>
                <c:pt idx="124738">
                  <c:v>-120.98649999999998</c:v>
                </c:pt>
                <c:pt idx="124739">
                  <c:v>-120.98449999999997</c:v>
                </c:pt>
                <c:pt idx="124740">
                  <c:v>-120.98249999999999</c:v>
                </c:pt>
                <c:pt idx="124741">
                  <c:v>-120.98049999999998</c:v>
                </c:pt>
                <c:pt idx="124742">
                  <c:v>-120.97849999999997</c:v>
                </c:pt>
                <c:pt idx="124743">
                  <c:v>-120.97649999999999</c:v>
                </c:pt>
                <c:pt idx="124744">
                  <c:v>-120.97449999999998</c:v>
                </c:pt>
                <c:pt idx="124745">
                  <c:v>-120.97249999999997</c:v>
                </c:pt>
                <c:pt idx="124746">
                  <c:v>-120.97049999999999</c:v>
                </c:pt>
                <c:pt idx="124747">
                  <c:v>-120.96849999999998</c:v>
                </c:pt>
                <c:pt idx="124748">
                  <c:v>-120.96649999999997</c:v>
                </c:pt>
                <c:pt idx="124749">
                  <c:v>-120.96449999999999</c:v>
                </c:pt>
                <c:pt idx="124750">
                  <c:v>-120.96249999999998</c:v>
                </c:pt>
                <c:pt idx="124751">
                  <c:v>-120.96049999999997</c:v>
                </c:pt>
                <c:pt idx="124752">
                  <c:v>-120.95849999999999</c:v>
                </c:pt>
                <c:pt idx="124753">
                  <c:v>-120.95649999999998</c:v>
                </c:pt>
                <c:pt idx="124754">
                  <c:v>-120.95449999999997</c:v>
                </c:pt>
                <c:pt idx="124755">
                  <c:v>-120.95249999999999</c:v>
                </c:pt>
                <c:pt idx="124756">
                  <c:v>-120.95049999999998</c:v>
                </c:pt>
                <c:pt idx="124757">
                  <c:v>-120.94849999999997</c:v>
                </c:pt>
                <c:pt idx="124758">
                  <c:v>-120.94649999999999</c:v>
                </c:pt>
                <c:pt idx="124759">
                  <c:v>-120.94449999999998</c:v>
                </c:pt>
                <c:pt idx="124760">
                  <c:v>-120.94249999999997</c:v>
                </c:pt>
                <c:pt idx="124761">
                  <c:v>-120.94049999999999</c:v>
                </c:pt>
                <c:pt idx="124762">
                  <c:v>-120.93849999999998</c:v>
                </c:pt>
                <c:pt idx="124763">
                  <c:v>-120.93649999999997</c:v>
                </c:pt>
                <c:pt idx="124764">
                  <c:v>-120.93449999999999</c:v>
                </c:pt>
                <c:pt idx="124765">
                  <c:v>-120.93249999999998</c:v>
                </c:pt>
                <c:pt idx="124766">
                  <c:v>-120.93049999999997</c:v>
                </c:pt>
                <c:pt idx="124767">
                  <c:v>-120.92849999999999</c:v>
                </c:pt>
                <c:pt idx="124768">
                  <c:v>-120.92649999999998</c:v>
                </c:pt>
                <c:pt idx="124769">
                  <c:v>-120.92449999999997</c:v>
                </c:pt>
                <c:pt idx="124770">
                  <c:v>-120.92249999999999</c:v>
                </c:pt>
                <c:pt idx="124771">
                  <c:v>-120.92049999999998</c:v>
                </c:pt>
                <c:pt idx="124772">
                  <c:v>-120.91849999999997</c:v>
                </c:pt>
                <c:pt idx="124773">
                  <c:v>-120.91649999999998</c:v>
                </c:pt>
                <c:pt idx="124774">
                  <c:v>-120.91449999999998</c:v>
                </c:pt>
                <c:pt idx="124775">
                  <c:v>-120.91249999999997</c:v>
                </c:pt>
                <c:pt idx="124776">
                  <c:v>-120.91049999999998</c:v>
                </c:pt>
                <c:pt idx="124777">
                  <c:v>-120.90849999999998</c:v>
                </c:pt>
                <c:pt idx="124778">
                  <c:v>-120.90649999999997</c:v>
                </c:pt>
                <c:pt idx="124779">
                  <c:v>-120.90449999999998</c:v>
                </c:pt>
                <c:pt idx="124780">
                  <c:v>-120.90249999999997</c:v>
                </c:pt>
                <c:pt idx="124781">
                  <c:v>-120.90049999999997</c:v>
                </c:pt>
                <c:pt idx="124782">
                  <c:v>-120.89849999999998</c:v>
                </c:pt>
                <c:pt idx="124783">
                  <c:v>-120.89649999999997</c:v>
                </c:pt>
                <c:pt idx="124784">
                  <c:v>-120.89449999999997</c:v>
                </c:pt>
                <c:pt idx="124785">
                  <c:v>-120.89249999999998</c:v>
                </c:pt>
                <c:pt idx="124786">
                  <c:v>-120.89049999999997</c:v>
                </c:pt>
                <c:pt idx="124787">
                  <c:v>-120.88849999999996</c:v>
                </c:pt>
                <c:pt idx="124788">
                  <c:v>-120.88649999999998</c:v>
                </c:pt>
                <c:pt idx="124789">
                  <c:v>-120.88449999999997</c:v>
                </c:pt>
                <c:pt idx="124790">
                  <c:v>-120.88249999999996</c:v>
                </c:pt>
                <c:pt idx="124791">
                  <c:v>-120.88049999999998</c:v>
                </c:pt>
                <c:pt idx="124792">
                  <c:v>-120.87849999999997</c:v>
                </c:pt>
                <c:pt idx="124793">
                  <c:v>-120.87649999999996</c:v>
                </c:pt>
                <c:pt idx="124794">
                  <c:v>-120.87449999999998</c:v>
                </c:pt>
                <c:pt idx="124795">
                  <c:v>-120.87249999999997</c:v>
                </c:pt>
                <c:pt idx="124796">
                  <c:v>-120.87049999999996</c:v>
                </c:pt>
                <c:pt idx="124797">
                  <c:v>-120.86849999999998</c:v>
                </c:pt>
                <c:pt idx="124798">
                  <c:v>-120.86649999999997</c:v>
                </c:pt>
                <c:pt idx="124799">
                  <c:v>-120.86449999999996</c:v>
                </c:pt>
                <c:pt idx="124800">
                  <c:v>-120.86249999999998</c:v>
                </c:pt>
                <c:pt idx="124801">
                  <c:v>-120.86049999999997</c:v>
                </c:pt>
                <c:pt idx="124802">
                  <c:v>-120.85849999999996</c:v>
                </c:pt>
                <c:pt idx="124803">
                  <c:v>-120.85649999999998</c:v>
                </c:pt>
                <c:pt idx="124804">
                  <c:v>-120.85449999999997</c:v>
                </c:pt>
                <c:pt idx="124805">
                  <c:v>-120.85249999999996</c:v>
                </c:pt>
                <c:pt idx="124806">
                  <c:v>-120.85049999999998</c:v>
                </c:pt>
                <c:pt idx="124807">
                  <c:v>-120.84849999999997</c:v>
                </c:pt>
                <c:pt idx="124808">
                  <c:v>-120.84649999999996</c:v>
                </c:pt>
                <c:pt idx="124809">
                  <c:v>-120.84449999999998</c:v>
                </c:pt>
                <c:pt idx="124810">
                  <c:v>-120.84249999999997</c:v>
                </c:pt>
                <c:pt idx="124811">
                  <c:v>-120.84049999999996</c:v>
                </c:pt>
                <c:pt idx="124812">
                  <c:v>-120.83849999999998</c:v>
                </c:pt>
                <c:pt idx="124813">
                  <c:v>-120.83649999999997</c:v>
                </c:pt>
                <c:pt idx="124814">
                  <c:v>-120.83449999999999</c:v>
                </c:pt>
                <c:pt idx="124815">
                  <c:v>-120.83249999999998</c:v>
                </c:pt>
                <c:pt idx="124816">
                  <c:v>-120.83049999999997</c:v>
                </c:pt>
                <c:pt idx="124817">
                  <c:v>-120.82849999999999</c:v>
                </c:pt>
                <c:pt idx="124818">
                  <c:v>-120.82649999999998</c:v>
                </c:pt>
                <c:pt idx="124819">
                  <c:v>-120.82449999999997</c:v>
                </c:pt>
                <c:pt idx="124820">
                  <c:v>-120.82249999999999</c:v>
                </c:pt>
                <c:pt idx="124821">
                  <c:v>-120.82049999999998</c:v>
                </c:pt>
                <c:pt idx="124822">
                  <c:v>-120.81849999999997</c:v>
                </c:pt>
                <c:pt idx="124823">
                  <c:v>-120.81649999999999</c:v>
                </c:pt>
                <c:pt idx="124824">
                  <c:v>-120.81449999999998</c:v>
                </c:pt>
                <c:pt idx="124825">
                  <c:v>-120.81249999999997</c:v>
                </c:pt>
                <c:pt idx="124826">
                  <c:v>-120.81049999999999</c:v>
                </c:pt>
                <c:pt idx="124827">
                  <c:v>-120.80849999999998</c:v>
                </c:pt>
                <c:pt idx="124828">
                  <c:v>-120.80649999999997</c:v>
                </c:pt>
                <c:pt idx="124829">
                  <c:v>-120.80449999999999</c:v>
                </c:pt>
                <c:pt idx="124830">
                  <c:v>-120.80249999999998</c:v>
                </c:pt>
                <c:pt idx="124831">
                  <c:v>-120.80049999999997</c:v>
                </c:pt>
                <c:pt idx="124832">
                  <c:v>-120.79849999999999</c:v>
                </c:pt>
                <c:pt idx="124833">
                  <c:v>-120.79649999999998</c:v>
                </c:pt>
                <c:pt idx="124834">
                  <c:v>-120.79449999999997</c:v>
                </c:pt>
                <c:pt idx="124835">
                  <c:v>-120.79249999999999</c:v>
                </c:pt>
                <c:pt idx="124836">
                  <c:v>-120.79049999999998</c:v>
                </c:pt>
                <c:pt idx="124837">
                  <c:v>-120.78849999999997</c:v>
                </c:pt>
                <c:pt idx="124838">
                  <c:v>-120.78649999999999</c:v>
                </c:pt>
                <c:pt idx="124839">
                  <c:v>-120.78449999999998</c:v>
                </c:pt>
                <c:pt idx="124840">
                  <c:v>-120.78249999999997</c:v>
                </c:pt>
                <c:pt idx="124841">
                  <c:v>-120.78049999999999</c:v>
                </c:pt>
                <c:pt idx="124842">
                  <c:v>-120.77849999999998</c:v>
                </c:pt>
                <c:pt idx="124843">
                  <c:v>-120.77649999999997</c:v>
                </c:pt>
                <c:pt idx="124844">
                  <c:v>-120.77449999999999</c:v>
                </c:pt>
                <c:pt idx="124845">
                  <c:v>-120.77249999999998</c:v>
                </c:pt>
                <c:pt idx="124846">
                  <c:v>-120.77049999999997</c:v>
                </c:pt>
                <c:pt idx="124847">
                  <c:v>-120.76849999999999</c:v>
                </c:pt>
                <c:pt idx="124848">
                  <c:v>-120.76649999999998</c:v>
                </c:pt>
                <c:pt idx="124849">
                  <c:v>-120.76449999999997</c:v>
                </c:pt>
                <c:pt idx="124850">
                  <c:v>-120.76249999999999</c:v>
                </c:pt>
                <c:pt idx="124851">
                  <c:v>-120.76049999999998</c:v>
                </c:pt>
                <c:pt idx="124852">
                  <c:v>-120.75849999999997</c:v>
                </c:pt>
                <c:pt idx="124853">
                  <c:v>-120.75649999999999</c:v>
                </c:pt>
                <c:pt idx="124854">
                  <c:v>-120.75449999999998</c:v>
                </c:pt>
                <c:pt idx="124855">
                  <c:v>-120.75249999999997</c:v>
                </c:pt>
                <c:pt idx="124856">
                  <c:v>-120.75049999999999</c:v>
                </c:pt>
                <c:pt idx="124857">
                  <c:v>-120.74849999999998</c:v>
                </c:pt>
                <c:pt idx="124858">
                  <c:v>-120.74649999999997</c:v>
                </c:pt>
                <c:pt idx="124859">
                  <c:v>-120.74449999999999</c:v>
                </c:pt>
                <c:pt idx="124860">
                  <c:v>-120.74249999999998</c:v>
                </c:pt>
                <c:pt idx="124861">
                  <c:v>-120.74049999999997</c:v>
                </c:pt>
                <c:pt idx="124862">
                  <c:v>-120.73849999999999</c:v>
                </c:pt>
                <c:pt idx="124863">
                  <c:v>-120.73649999999998</c:v>
                </c:pt>
                <c:pt idx="124864">
                  <c:v>-120.73449999999997</c:v>
                </c:pt>
                <c:pt idx="124865">
                  <c:v>-120.73249999999999</c:v>
                </c:pt>
                <c:pt idx="124866">
                  <c:v>-120.73049999999998</c:v>
                </c:pt>
                <c:pt idx="124867">
                  <c:v>-120.72849999999997</c:v>
                </c:pt>
                <c:pt idx="124868">
                  <c:v>-120.72649999999999</c:v>
                </c:pt>
                <c:pt idx="124869">
                  <c:v>-120.72449999999998</c:v>
                </c:pt>
                <c:pt idx="124870">
                  <c:v>-120.72249999999997</c:v>
                </c:pt>
                <c:pt idx="124871">
                  <c:v>-120.72049999999999</c:v>
                </c:pt>
                <c:pt idx="124872">
                  <c:v>-120.71849999999998</c:v>
                </c:pt>
                <c:pt idx="124873">
                  <c:v>-120.71649999999997</c:v>
                </c:pt>
                <c:pt idx="124874">
                  <c:v>-120.71449999999999</c:v>
                </c:pt>
                <c:pt idx="124875">
                  <c:v>-120.71249999999998</c:v>
                </c:pt>
                <c:pt idx="124876">
                  <c:v>-120.71049999999997</c:v>
                </c:pt>
                <c:pt idx="124877">
                  <c:v>-120.70849999999999</c:v>
                </c:pt>
                <c:pt idx="124878">
                  <c:v>-120.70649999999998</c:v>
                </c:pt>
                <c:pt idx="124879">
                  <c:v>-120.70449999999997</c:v>
                </c:pt>
                <c:pt idx="124880">
                  <c:v>-120.70249999999999</c:v>
                </c:pt>
                <c:pt idx="124881">
                  <c:v>-120.70049999999998</c:v>
                </c:pt>
                <c:pt idx="124882">
                  <c:v>-120.69849999999997</c:v>
                </c:pt>
                <c:pt idx="124883">
                  <c:v>-120.69649999999999</c:v>
                </c:pt>
                <c:pt idx="124884">
                  <c:v>-120.69449999999998</c:v>
                </c:pt>
                <c:pt idx="124885">
                  <c:v>-120.69249999999997</c:v>
                </c:pt>
                <c:pt idx="124886">
                  <c:v>-120.69049999999999</c:v>
                </c:pt>
                <c:pt idx="124887">
                  <c:v>-120.68849999999998</c:v>
                </c:pt>
                <c:pt idx="124888">
                  <c:v>-120.68649999999997</c:v>
                </c:pt>
                <c:pt idx="124889">
                  <c:v>-120.68449999999999</c:v>
                </c:pt>
                <c:pt idx="124890">
                  <c:v>-120.68249999999998</c:v>
                </c:pt>
                <c:pt idx="124891">
                  <c:v>-120.68049999999997</c:v>
                </c:pt>
                <c:pt idx="124892">
                  <c:v>-120.67849999999999</c:v>
                </c:pt>
                <c:pt idx="124893">
                  <c:v>-120.67649999999998</c:v>
                </c:pt>
                <c:pt idx="124894">
                  <c:v>-120.67449999999997</c:v>
                </c:pt>
                <c:pt idx="124895">
                  <c:v>-120.67249999999999</c:v>
                </c:pt>
                <c:pt idx="124896">
                  <c:v>-120.67049999999998</c:v>
                </c:pt>
                <c:pt idx="124897">
                  <c:v>-120.66849999999997</c:v>
                </c:pt>
                <c:pt idx="124898">
                  <c:v>-120.66649999999998</c:v>
                </c:pt>
                <c:pt idx="124899">
                  <c:v>-120.66449999999998</c:v>
                </c:pt>
                <c:pt idx="124900">
                  <c:v>-120.66249999999997</c:v>
                </c:pt>
                <c:pt idx="124901">
                  <c:v>-120.66049999999998</c:v>
                </c:pt>
                <c:pt idx="124902">
                  <c:v>-120.65849999999998</c:v>
                </c:pt>
                <c:pt idx="124903">
                  <c:v>-120.65649999999997</c:v>
                </c:pt>
                <c:pt idx="124904">
                  <c:v>-120.65449999999998</c:v>
                </c:pt>
                <c:pt idx="124905">
                  <c:v>-120.65249999999997</c:v>
                </c:pt>
                <c:pt idx="124906">
                  <c:v>-120.65049999999997</c:v>
                </c:pt>
                <c:pt idx="124907">
                  <c:v>-120.64849999999998</c:v>
                </c:pt>
                <c:pt idx="124908">
                  <c:v>-120.64649999999997</c:v>
                </c:pt>
                <c:pt idx="124909">
                  <c:v>-120.64449999999997</c:v>
                </c:pt>
                <c:pt idx="124910">
                  <c:v>-120.64249999999998</c:v>
                </c:pt>
                <c:pt idx="124911">
                  <c:v>-120.64049999999997</c:v>
                </c:pt>
                <c:pt idx="124912">
                  <c:v>-120.63849999999996</c:v>
                </c:pt>
                <c:pt idx="124913">
                  <c:v>-120.63649999999998</c:v>
                </c:pt>
                <c:pt idx="124914">
                  <c:v>-120.63449999999997</c:v>
                </c:pt>
                <c:pt idx="124915">
                  <c:v>-120.63249999999996</c:v>
                </c:pt>
                <c:pt idx="124916">
                  <c:v>-120.63049999999998</c:v>
                </c:pt>
                <c:pt idx="124917">
                  <c:v>-120.62849999999997</c:v>
                </c:pt>
                <c:pt idx="124918">
                  <c:v>-120.62649999999996</c:v>
                </c:pt>
                <c:pt idx="124919">
                  <c:v>-120.62449999999998</c:v>
                </c:pt>
                <c:pt idx="124920">
                  <c:v>-120.62249999999997</c:v>
                </c:pt>
                <c:pt idx="124921">
                  <c:v>-120.62049999999996</c:v>
                </c:pt>
                <c:pt idx="124922">
                  <c:v>-120.61849999999998</c:v>
                </c:pt>
                <c:pt idx="124923">
                  <c:v>-120.61649999999997</c:v>
                </c:pt>
                <c:pt idx="124924">
                  <c:v>-120.61449999999996</c:v>
                </c:pt>
                <c:pt idx="124925">
                  <c:v>-120.61249999999998</c:v>
                </c:pt>
                <c:pt idx="124926">
                  <c:v>-120.61049999999997</c:v>
                </c:pt>
                <c:pt idx="124927">
                  <c:v>-120.60849999999996</c:v>
                </c:pt>
                <c:pt idx="124928">
                  <c:v>-120.60649999999998</c:v>
                </c:pt>
                <c:pt idx="124929">
                  <c:v>-120.60449999999997</c:v>
                </c:pt>
                <c:pt idx="124930">
                  <c:v>-120.60249999999996</c:v>
                </c:pt>
                <c:pt idx="124931">
                  <c:v>-120.60049999999998</c:v>
                </c:pt>
                <c:pt idx="124932">
                  <c:v>-120.59849999999997</c:v>
                </c:pt>
                <c:pt idx="124933">
                  <c:v>-120.59649999999996</c:v>
                </c:pt>
                <c:pt idx="124934">
                  <c:v>-120.59449999999998</c:v>
                </c:pt>
                <c:pt idx="124935">
                  <c:v>-120.59249999999997</c:v>
                </c:pt>
                <c:pt idx="124936">
                  <c:v>-120.59049999999996</c:v>
                </c:pt>
                <c:pt idx="124937">
                  <c:v>-120.58849999999998</c:v>
                </c:pt>
                <c:pt idx="124938">
                  <c:v>-120.58649999999997</c:v>
                </c:pt>
                <c:pt idx="124939">
                  <c:v>-120.58449999999999</c:v>
                </c:pt>
                <c:pt idx="124940">
                  <c:v>-120.58249999999998</c:v>
                </c:pt>
                <c:pt idx="124941">
                  <c:v>-120.58049999999997</c:v>
                </c:pt>
                <c:pt idx="124942">
                  <c:v>-120.57849999999999</c:v>
                </c:pt>
                <c:pt idx="124943">
                  <c:v>-120.57649999999998</c:v>
                </c:pt>
                <c:pt idx="124944">
                  <c:v>-120.57449999999997</c:v>
                </c:pt>
                <c:pt idx="124945">
                  <c:v>-120.57249999999999</c:v>
                </c:pt>
                <c:pt idx="124946">
                  <c:v>-120.57049999999998</c:v>
                </c:pt>
                <c:pt idx="124947">
                  <c:v>-120.56849999999997</c:v>
                </c:pt>
                <c:pt idx="124948">
                  <c:v>-120.56649999999999</c:v>
                </c:pt>
                <c:pt idx="124949">
                  <c:v>-120.56449999999998</c:v>
                </c:pt>
                <c:pt idx="124950">
                  <c:v>-120.56249999999997</c:v>
                </c:pt>
                <c:pt idx="124951">
                  <c:v>-120.56049999999999</c:v>
                </c:pt>
                <c:pt idx="124952">
                  <c:v>-120.55849999999998</c:v>
                </c:pt>
                <c:pt idx="124953">
                  <c:v>-120.55649999999997</c:v>
                </c:pt>
                <c:pt idx="124954">
                  <c:v>-120.55449999999999</c:v>
                </c:pt>
                <c:pt idx="124955">
                  <c:v>-120.55249999999998</c:v>
                </c:pt>
                <c:pt idx="124956">
                  <c:v>-120.55049999999997</c:v>
                </c:pt>
                <c:pt idx="124957">
                  <c:v>-120.54849999999999</c:v>
                </c:pt>
                <c:pt idx="124958">
                  <c:v>-120.54649999999998</c:v>
                </c:pt>
                <c:pt idx="124959">
                  <c:v>-120.54449999999997</c:v>
                </c:pt>
                <c:pt idx="124960">
                  <c:v>-120.54249999999999</c:v>
                </c:pt>
                <c:pt idx="124961">
                  <c:v>-120.54049999999998</c:v>
                </c:pt>
                <c:pt idx="124962">
                  <c:v>-120.53849999999997</c:v>
                </c:pt>
                <c:pt idx="124963">
                  <c:v>-120.53649999999999</c:v>
                </c:pt>
                <c:pt idx="124964">
                  <c:v>-120.53449999999998</c:v>
                </c:pt>
                <c:pt idx="124965">
                  <c:v>-120.53249999999997</c:v>
                </c:pt>
                <c:pt idx="124966">
                  <c:v>-120.53049999999999</c:v>
                </c:pt>
                <c:pt idx="124967">
                  <c:v>-120.52849999999998</c:v>
                </c:pt>
                <c:pt idx="124968">
                  <c:v>-120.52649999999997</c:v>
                </c:pt>
                <c:pt idx="124969">
                  <c:v>-120.52449999999999</c:v>
                </c:pt>
                <c:pt idx="124970">
                  <c:v>-120.52249999999998</c:v>
                </c:pt>
                <c:pt idx="124971">
                  <c:v>-120.52049999999997</c:v>
                </c:pt>
                <c:pt idx="124972">
                  <c:v>-120.51849999999999</c:v>
                </c:pt>
                <c:pt idx="124973">
                  <c:v>-120.51649999999998</c:v>
                </c:pt>
                <c:pt idx="124974">
                  <c:v>-120.51449999999997</c:v>
                </c:pt>
                <c:pt idx="124975">
                  <c:v>-120.51249999999999</c:v>
                </c:pt>
                <c:pt idx="124976">
                  <c:v>-120.51049999999998</c:v>
                </c:pt>
                <c:pt idx="124977">
                  <c:v>-120.50849999999997</c:v>
                </c:pt>
                <c:pt idx="124978">
                  <c:v>-120.50649999999999</c:v>
                </c:pt>
                <c:pt idx="124979">
                  <c:v>-120.50449999999998</c:v>
                </c:pt>
                <c:pt idx="124980">
                  <c:v>-120.50249999999997</c:v>
                </c:pt>
                <c:pt idx="124981">
                  <c:v>-120.50049999999999</c:v>
                </c:pt>
                <c:pt idx="124982">
                  <c:v>-120.49849999999998</c:v>
                </c:pt>
                <c:pt idx="124983">
                  <c:v>-120.49649999999997</c:v>
                </c:pt>
                <c:pt idx="124984">
                  <c:v>-120.49449999999999</c:v>
                </c:pt>
                <c:pt idx="124985">
                  <c:v>-120.49249999999998</c:v>
                </c:pt>
                <c:pt idx="124986">
                  <c:v>-120.49049999999997</c:v>
                </c:pt>
                <c:pt idx="124987">
                  <c:v>-120.48849999999999</c:v>
                </c:pt>
                <c:pt idx="124988">
                  <c:v>-120.48649999999998</c:v>
                </c:pt>
                <c:pt idx="124989">
                  <c:v>-120.48449999999997</c:v>
                </c:pt>
                <c:pt idx="124990">
                  <c:v>-120.48249999999999</c:v>
                </c:pt>
                <c:pt idx="124991">
                  <c:v>-120.48049999999998</c:v>
                </c:pt>
                <c:pt idx="124992">
                  <c:v>-120.47849999999997</c:v>
                </c:pt>
                <c:pt idx="124993">
                  <c:v>-120.47649999999999</c:v>
                </c:pt>
                <c:pt idx="124994">
                  <c:v>-120.47449999999998</c:v>
                </c:pt>
                <c:pt idx="124995">
                  <c:v>-120.47249999999997</c:v>
                </c:pt>
                <c:pt idx="124996">
                  <c:v>-120.47049999999999</c:v>
                </c:pt>
                <c:pt idx="124997">
                  <c:v>-120.46849999999998</c:v>
                </c:pt>
                <c:pt idx="124998">
                  <c:v>-120.46649999999997</c:v>
                </c:pt>
                <c:pt idx="124999">
                  <c:v>-120.46449999999999</c:v>
                </c:pt>
                <c:pt idx="125000">
                  <c:v>-120.46249999999998</c:v>
                </c:pt>
                <c:pt idx="125001">
                  <c:v>-120.46049999999997</c:v>
                </c:pt>
                <c:pt idx="125002">
                  <c:v>-120.45849999999999</c:v>
                </c:pt>
                <c:pt idx="125003">
                  <c:v>-120.45649999999998</c:v>
                </c:pt>
                <c:pt idx="125004">
                  <c:v>-120.45449999999997</c:v>
                </c:pt>
                <c:pt idx="125005">
                  <c:v>-120.45249999999999</c:v>
                </c:pt>
                <c:pt idx="125006">
                  <c:v>-120.45049999999998</c:v>
                </c:pt>
                <c:pt idx="125007">
                  <c:v>-120.44849999999997</c:v>
                </c:pt>
                <c:pt idx="125008">
                  <c:v>-120.44649999999999</c:v>
                </c:pt>
                <c:pt idx="125009">
                  <c:v>-120.44449999999998</c:v>
                </c:pt>
                <c:pt idx="125010">
                  <c:v>-120.44249999999997</c:v>
                </c:pt>
                <c:pt idx="125011">
                  <c:v>-120.44049999999999</c:v>
                </c:pt>
                <c:pt idx="125012">
                  <c:v>-120.43849999999998</c:v>
                </c:pt>
                <c:pt idx="125013">
                  <c:v>-120.43649999999997</c:v>
                </c:pt>
                <c:pt idx="125014">
                  <c:v>-120.43449999999999</c:v>
                </c:pt>
                <c:pt idx="125015">
                  <c:v>-120.43249999999998</c:v>
                </c:pt>
                <c:pt idx="125016">
                  <c:v>-120.43049999999997</c:v>
                </c:pt>
                <c:pt idx="125017">
                  <c:v>-120.42849999999999</c:v>
                </c:pt>
                <c:pt idx="125018">
                  <c:v>-120.42649999999998</c:v>
                </c:pt>
                <c:pt idx="125019">
                  <c:v>-120.42449999999997</c:v>
                </c:pt>
                <c:pt idx="125020">
                  <c:v>-120.42249999999999</c:v>
                </c:pt>
                <c:pt idx="125021">
                  <c:v>-120.42049999999998</c:v>
                </c:pt>
                <c:pt idx="125022">
                  <c:v>-120.41849999999997</c:v>
                </c:pt>
                <c:pt idx="125023">
                  <c:v>-120.41649999999998</c:v>
                </c:pt>
                <c:pt idx="125024">
                  <c:v>-120.41449999999998</c:v>
                </c:pt>
                <c:pt idx="125025">
                  <c:v>-120.41249999999997</c:v>
                </c:pt>
                <c:pt idx="125026">
                  <c:v>-120.41049999999998</c:v>
                </c:pt>
                <c:pt idx="125027">
                  <c:v>-120.40849999999998</c:v>
                </c:pt>
                <c:pt idx="125028">
                  <c:v>-120.40649999999997</c:v>
                </c:pt>
                <c:pt idx="125029">
                  <c:v>-120.40449999999998</c:v>
                </c:pt>
                <c:pt idx="125030">
                  <c:v>-120.40249999999997</c:v>
                </c:pt>
                <c:pt idx="125031">
                  <c:v>-120.40049999999997</c:v>
                </c:pt>
                <c:pt idx="125032">
                  <c:v>-120.39849999999998</c:v>
                </c:pt>
                <c:pt idx="125033">
                  <c:v>-120.39649999999997</c:v>
                </c:pt>
                <c:pt idx="125034">
                  <c:v>-120.39449999999997</c:v>
                </c:pt>
                <c:pt idx="125035">
                  <c:v>-120.39249999999998</c:v>
                </c:pt>
                <c:pt idx="125036">
                  <c:v>-120.39049999999997</c:v>
                </c:pt>
                <c:pt idx="125037">
                  <c:v>-120.38849999999996</c:v>
                </c:pt>
                <c:pt idx="125038">
                  <c:v>-120.38649999999998</c:v>
                </c:pt>
                <c:pt idx="125039">
                  <c:v>-120.38449999999997</c:v>
                </c:pt>
                <c:pt idx="125040">
                  <c:v>-120.38249999999996</c:v>
                </c:pt>
                <c:pt idx="125041">
                  <c:v>-120.38049999999998</c:v>
                </c:pt>
                <c:pt idx="125042">
                  <c:v>-120.37849999999997</c:v>
                </c:pt>
                <c:pt idx="125043">
                  <c:v>-120.37649999999996</c:v>
                </c:pt>
                <c:pt idx="125044">
                  <c:v>-120.37449999999998</c:v>
                </c:pt>
                <c:pt idx="125045">
                  <c:v>-120.37249999999997</c:v>
                </c:pt>
                <c:pt idx="125046">
                  <c:v>-120.37049999999996</c:v>
                </c:pt>
                <c:pt idx="125047">
                  <c:v>-120.36849999999998</c:v>
                </c:pt>
                <c:pt idx="125048">
                  <c:v>-120.36649999999997</c:v>
                </c:pt>
                <c:pt idx="125049">
                  <c:v>-120.36449999999996</c:v>
                </c:pt>
                <c:pt idx="125050">
                  <c:v>-120.36249999999998</c:v>
                </c:pt>
                <c:pt idx="125051">
                  <c:v>-120.36049999999997</c:v>
                </c:pt>
                <c:pt idx="125052">
                  <c:v>-120.35849999999996</c:v>
                </c:pt>
                <c:pt idx="125053">
                  <c:v>-120.35649999999998</c:v>
                </c:pt>
                <c:pt idx="125054">
                  <c:v>-120.35449999999997</c:v>
                </c:pt>
                <c:pt idx="125055">
                  <c:v>-120.35249999999996</c:v>
                </c:pt>
                <c:pt idx="125056">
                  <c:v>-120.35049999999998</c:v>
                </c:pt>
                <c:pt idx="125057">
                  <c:v>-120.34849999999997</c:v>
                </c:pt>
                <c:pt idx="125058">
                  <c:v>-120.34649999999996</c:v>
                </c:pt>
                <c:pt idx="125059">
                  <c:v>-120.34449999999998</c:v>
                </c:pt>
                <c:pt idx="125060">
                  <c:v>-120.34249999999997</c:v>
                </c:pt>
                <c:pt idx="125061">
                  <c:v>-120.34049999999996</c:v>
                </c:pt>
                <c:pt idx="125062">
                  <c:v>-120.33849999999998</c:v>
                </c:pt>
                <c:pt idx="125063">
                  <c:v>-120.33649999999997</c:v>
                </c:pt>
                <c:pt idx="125064">
                  <c:v>-120.33449999999999</c:v>
                </c:pt>
                <c:pt idx="125065">
                  <c:v>-120.33249999999998</c:v>
                </c:pt>
                <c:pt idx="125066">
                  <c:v>-120.33049999999997</c:v>
                </c:pt>
                <c:pt idx="125067">
                  <c:v>-120.32849999999999</c:v>
                </c:pt>
                <c:pt idx="125068">
                  <c:v>-120.32649999999998</c:v>
                </c:pt>
                <c:pt idx="125069">
                  <c:v>-120.32449999999997</c:v>
                </c:pt>
                <c:pt idx="125070">
                  <c:v>-120.32249999999999</c:v>
                </c:pt>
                <c:pt idx="125071">
                  <c:v>-120.32049999999998</c:v>
                </c:pt>
                <c:pt idx="125072">
                  <c:v>-120.31849999999997</c:v>
                </c:pt>
                <c:pt idx="125073">
                  <c:v>-120.31649999999999</c:v>
                </c:pt>
                <c:pt idx="125074">
                  <c:v>-120.31449999999998</c:v>
                </c:pt>
                <c:pt idx="125075">
                  <c:v>-120.31249999999997</c:v>
                </c:pt>
                <c:pt idx="125076">
                  <c:v>-120.31049999999999</c:v>
                </c:pt>
                <c:pt idx="125077">
                  <c:v>-120.30849999999998</c:v>
                </c:pt>
                <c:pt idx="125078">
                  <c:v>-120.30649999999997</c:v>
                </c:pt>
                <c:pt idx="125079">
                  <c:v>-120.30449999999999</c:v>
                </c:pt>
                <c:pt idx="125080">
                  <c:v>-120.30249999999998</c:v>
                </c:pt>
                <c:pt idx="125081">
                  <c:v>-120.30049999999997</c:v>
                </c:pt>
                <c:pt idx="125082">
                  <c:v>-120.29849999999999</c:v>
                </c:pt>
                <c:pt idx="125083">
                  <c:v>-120.29649999999998</c:v>
                </c:pt>
                <c:pt idx="125084">
                  <c:v>-120.29449999999997</c:v>
                </c:pt>
                <c:pt idx="125085">
                  <c:v>-120.29249999999999</c:v>
                </c:pt>
                <c:pt idx="125086">
                  <c:v>-120.29049999999998</c:v>
                </c:pt>
                <c:pt idx="125087">
                  <c:v>-120.28849999999997</c:v>
                </c:pt>
                <c:pt idx="125088">
                  <c:v>-120.28649999999999</c:v>
                </c:pt>
                <c:pt idx="125089">
                  <c:v>-120.28449999999998</c:v>
                </c:pt>
                <c:pt idx="125090">
                  <c:v>-120.28249999999997</c:v>
                </c:pt>
                <c:pt idx="125091">
                  <c:v>-120.28049999999999</c:v>
                </c:pt>
                <c:pt idx="125092">
                  <c:v>-120.27849999999998</c:v>
                </c:pt>
                <c:pt idx="125093">
                  <c:v>-120.27649999999997</c:v>
                </c:pt>
                <c:pt idx="125094">
                  <c:v>-120.27449999999999</c:v>
                </c:pt>
                <c:pt idx="125095">
                  <c:v>-120.27249999999998</c:v>
                </c:pt>
                <c:pt idx="125096">
                  <c:v>-120.27049999999997</c:v>
                </c:pt>
                <c:pt idx="125097">
                  <c:v>-120.26849999999999</c:v>
                </c:pt>
                <c:pt idx="125098">
                  <c:v>-120.26649999999998</c:v>
                </c:pt>
                <c:pt idx="125099">
                  <c:v>-120.26449999999997</c:v>
                </c:pt>
                <c:pt idx="125100">
                  <c:v>-120.26249999999999</c:v>
                </c:pt>
                <c:pt idx="125101">
                  <c:v>-120.26049999999998</c:v>
                </c:pt>
                <c:pt idx="125102">
                  <c:v>-120.25849999999997</c:v>
                </c:pt>
                <c:pt idx="125103">
                  <c:v>-120.25649999999999</c:v>
                </c:pt>
                <c:pt idx="125104">
                  <c:v>-120.25449999999998</c:v>
                </c:pt>
                <c:pt idx="125105">
                  <c:v>-120.25249999999997</c:v>
                </c:pt>
                <c:pt idx="125106">
                  <c:v>-120.25049999999999</c:v>
                </c:pt>
                <c:pt idx="125107">
                  <c:v>-120.24849999999998</c:v>
                </c:pt>
                <c:pt idx="125108">
                  <c:v>-120.24649999999997</c:v>
                </c:pt>
                <c:pt idx="125109">
                  <c:v>-120.24449999999999</c:v>
                </c:pt>
                <c:pt idx="125110">
                  <c:v>-120.24249999999998</c:v>
                </c:pt>
                <c:pt idx="125111">
                  <c:v>-120.24049999999997</c:v>
                </c:pt>
                <c:pt idx="125112">
                  <c:v>-120.23849999999999</c:v>
                </c:pt>
                <c:pt idx="125113">
                  <c:v>-120.23649999999998</c:v>
                </c:pt>
                <c:pt idx="125114">
                  <c:v>-120.23449999999997</c:v>
                </c:pt>
                <c:pt idx="125115">
                  <c:v>-120.23249999999999</c:v>
                </c:pt>
                <c:pt idx="125116">
                  <c:v>-120.23049999999998</c:v>
                </c:pt>
                <c:pt idx="125117">
                  <c:v>-120.22849999999997</c:v>
                </c:pt>
                <c:pt idx="125118">
                  <c:v>-120.22649999999999</c:v>
                </c:pt>
                <c:pt idx="125119">
                  <c:v>-120.22449999999998</c:v>
                </c:pt>
                <c:pt idx="125120">
                  <c:v>-120.22249999999997</c:v>
                </c:pt>
                <c:pt idx="125121">
                  <c:v>-120.22049999999999</c:v>
                </c:pt>
                <c:pt idx="125122">
                  <c:v>-120.21849999999998</c:v>
                </c:pt>
                <c:pt idx="125123">
                  <c:v>-120.21649999999997</c:v>
                </c:pt>
                <c:pt idx="125124">
                  <c:v>-120.21449999999999</c:v>
                </c:pt>
                <c:pt idx="125125">
                  <c:v>-120.21249999999998</c:v>
                </c:pt>
                <c:pt idx="125126">
                  <c:v>-120.21049999999997</c:v>
                </c:pt>
                <c:pt idx="125127">
                  <c:v>-120.20849999999999</c:v>
                </c:pt>
                <c:pt idx="125128">
                  <c:v>-120.20649999999998</c:v>
                </c:pt>
                <c:pt idx="125129">
                  <c:v>-120.20449999999997</c:v>
                </c:pt>
                <c:pt idx="125130">
                  <c:v>-120.20249999999999</c:v>
                </c:pt>
                <c:pt idx="125131">
                  <c:v>-120.20049999999998</c:v>
                </c:pt>
                <c:pt idx="125132">
                  <c:v>-120.19849999999997</c:v>
                </c:pt>
                <c:pt idx="125133">
                  <c:v>-120.19649999999999</c:v>
                </c:pt>
                <c:pt idx="125134">
                  <c:v>-120.19449999999998</c:v>
                </c:pt>
                <c:pt idx="125135">
                  <c:v>-120.19249999999997</c:v>
                </c:pt>
                <c:pt idx="125136">
                  <c:v>-120.19049999999999</c:v>
                </c:pt>
                <c:pt idx="125137">
                  <c:v>-120.18849999999998</c:v>
                </c:pt>
                <c:pt idx="125138">
                  <c:v>-120.18649999999997</c:v>
                </c:pt>
                <c:pt idx="125139">
                  <c:v>-120.18449999999999</c:v>
                </c:pt>
                <c:pt idx="125140">
                  <c:v>-120.18249999999998</c:v>
                </c:pt>
                <c:pt idx="125141">
                  <c:v>-120.18049999999997</c:v>
                </c:pt>
                <c:pt idx="125142">
                  <c:v>-120.17849999999999</c:v>
                </c:pt>
                <c:pt idx="125143">
                  <c:v>-120.17649999999998</c:v>
                </c:pt>
                <c:pt idx="125144">
                  <c:v>-120.17449999999997</c:v>
                </c:pt>
                <c:pt idx="125145">
                  <c:v>-120.17249999999999</c:v>
                </c:pt>
                <c:pt idx="125146">
                  <c:v>-120.17049999999998</c:v>
                </c:pt>
                <c:pt idx="125147">
                  <c:v>-120.16849999999997</c:v>
                </c:pt>
                <c:pt idx="125148">
                  <c:v>-120.16649999999998</c:v>
                </c:pt>
                <c:pt idx="125149">
                  <c:v>-120.16449999999998</c:v>
                </c:pt>
                <c:pt idx="125150">
                  <c:v>-120.16249999999997</c:v>
                </c:pt>
                <c:pt idx="125151">
                  <c:v>-120.16049999999998</c:v>
                </c:pt>
                <c:pt idx="125152">
                  <c:v>-120.15849999999998</c:v>
                </c:pt>
                <c:pt idx="125153">
                  <c:v>-120.15649999999997</c:v>
                </c:pt>
                <c:pt idx="125154">
                  <c:v>-120.15449999999998</c:v>
                </c:pt>
                <c:pt idx="125155">
                  <c:v>-120.15249999999997</c:v>
                </c:pt>
                <c:pt idx="125156">
                  <c:v>-120.15049999999997</c:v>
                </c:pt>
                <c:pt idx="125157">
                  <c:v>-120.14849999999998</c:v>
                </c:pt>
                <c:pt idx="125158">
                  <c:v>-120.14649999999997</c:v>
                </c:pt>
                <c:pt idx="125159">
                  <c:v>-120.14449999999997</c:v>
                </c:pt>
                <c:pt idx="125160">
                  <c:v>-120.14249999999998</c:v>
                </c:pt>
                <c:pt idx="125161">
                  <c:v>-120.14049999999997</c:v>
                </c:pt>
                <c:pt idx="125162">
                  <c:v>-120.13849999999996</c:v>
                </c:pt>
                <c:pt idx="125163">
                  <c:v>-120.13649999999998</c:v>
                </c:pt>
                <c:pt idx="125164">
                  <c:v>-120.13449999999997</c:v>
                </c:pt>
                <c:pt idx="125165">
                  <c:v>-120.13249999999996</c:v>
                </c:pt>
                <c:pt idx="125166">
                  <c:v>-120.13049999999998</c:v>
                </c:pt>
                <c:pt idx="125167">
                  <c:v>-120.12849999999997</c:v>
                </c:pt>
                <c:pt idx="125168">
                  <c:v>-120.12649999999996</c:v>
                </c:pt>
                <c:pt idx="125169">
                  <c:v>-120.12449999999998</c:v>
                </c:pt>
                <c:pt idx="125170">
                  <c:v>-120.12249999999997</c:v>
                </c:pt>
                <c:pt idx="125171">
                  <c:v>-120.12049999999996</c:v>
                </c:pt>
                <c:pt idx="125172">
                  <c:v>-120.11849999999998</c:v>
                </c:pt>
                <c:pt idx="125173">
                  <c:v>-120.11649999999997</c:v>
                </c:pt>
                <c:pt idx="125174">
                  <c:v>-120.11449999999996</c:v>
                </c:pt>
                <c:pt idx="125175">
                  <c:v>-120.11249999999998</c:v>
                </c:pt>
                <c:pt idx="125176">
                  <c:v>-120.11049999999997</c:v>
                </c:pt>
                <c:pt idx="125177">
                  <c:v>-120.10849999999996</c:v>
                </c:pt>
                <c:pt idx="125178">
                  <c:v>-120.10649999999998</c:v>
                </c:pt>
                <c:pt idx="125179">
                  <c:v>-120.10449999999997</c:v>
                </c:pt>
                <c:pt idx="125180">
                  <c:v>-120.10249999999996</c:v>
                </c:pt>
                <c:pt idx="125181">
                  <c:v>-120.10049999999998</c:v>
                </c:pt>
                <c:pt idx="125182">
                  <c:v>-120.09849999999997</c:v>
                </c:pt>
                <c:pt idx="125183">
                  <c:v>-120.09649999999996</c:v>
                </c:pt>
                <c:pt idx="125184">
                  <c:v>-120.09449999999998</c:v>
                </c:pt>
                <c:pt idx="125185">
                  <c:v>-120.09249999999997</c:v>
                </c:pt>
                <c:pt idx="125186">
                  <c:v>-120.09049999999996</c:v>
                </c:pt>
                <c:pt idx="125187">
                  <c:v>-120.08849999999998</c:v>
                </c:pt>
                <c:pt idx="125188">
                  <c:v>-120.08649999999997</c:v>
                </c:pt>
                <c:pt idx="125189">
                  <c:v>-120.08449999999999</c:v>
                </c:pt>
                <c:pt idx="125190">
                  <c:v>-120.08249999999998</c:v>
                </c:pt>
                <c:pt idx="125191">
                  <c:v>-120.08049999999997</c:v>
                </c:pt>
                <c:pt idx="125192">
                  <c:v>-120.07849999999999</c:v>
                </c:pt>
                <c:pt idx="125193">
                  <c:v>-120.07649999999998</c:v>
                </c:pt>
                <c:pt idx="125194">
                  <c:v>-120.07449999999997</c:v>
                </c:pt>
                <c:pt idx="125195">
                  <c:v>-120.07249999999999</c:v>
                </c:pt>
                <c:pt idx="125196">
                  <c:v>-120.07049999999998</c:v>
                </c:pt>
                <c:pt idx="125197">
                  <c:v>-120.06849999999997</c:v>
                </c:pt>
                <c:pt idx="125198">
                  <c:v>-120.06649999999999</c:v>
                </c:pt>
                <c:pt idx="125199">
                  <c:v>-120.06449999999998</c:v>
                </c:pt>
                <c:pt idx="125200">
                  <c:v>-120.06249999999997</c:v>
                </c:pt>
                <c:pt idx="125201">
                  <c:v>-120.06049999999999</c:v>
                </c:pt>
                <c:pt idx="125202">
                  <c:v>-120.05849999999998</c:v>
                </c:pt>
                <c:pt idx="125203">
                  <c:v>-120.05649999999997</c:v>
                </c:pt>
                <c:pt idx="125204">
                  <c:v>-120.05449999999999</c:v>
                </c:pt>
                <c:pt idx="125205">
                  <c:v>-120.05249999999998</c:v>
                </c:pt>
                <c:pt idx="125206">
                  <c:v>-120.05049999999997</c:v>
                </c:pt>
                <c:pt idx="125207">
                  <c:v>-120.04849999999999</c:v>
                </c:pt>
                <c:pt idx="125208">
                  <c:v>-120.04649999999998</c:v>
                </c:pt>
                <c:pt idx="125209">
                  <c:v>-120.04449999999997</c:v>
                </c:pt>
                <c:pt idx="125210">
                  <c:v>-120.04249999999999</c:v>
                </c:pt>
                <c:pt idx="125211">
                  <c:v>-120.04049999999998</c:v>
                </c:pt>
                <c:pt idx="125212">
                  <c:v>-120.03849999999997</c:v>
                </c:pt>
                <c:pt idx="125213">
                  <c:v>-120.03649999999999</c:v>
                </c:pt>
                <c:pt idx="125214">
                  <c:v>-120.03449999999998</c:v>
                </c:pt>
                <c:pt idx="125215">
                  <c:v>-120.03249999999997</c:v>
                </c:pt>
                <c:pt idx="125216">
                  <c:v>-120.03049999999999</c:v>
                </c:pt>
                <c:pt idx="125217">
                  <c:v>-120.02849999999998</c:v>
                </c:pt>
                <c:pt idx="125218">
                  <c:v>-120.02649999999997</c:v>
                </c:pt>
                <c:pt idx="125219">
                  <c:v>-120.02449999999999</c:v>
                </c:pt>
                <c:pt idx="125220">
                  <c:v>-120.02249999999998</c:v>
                </c:pt>
                <c:pt idx="125221">
                  <c:v>-120.02049999999997</c:v>
                </c:pt>
                <c:pt idx="125222">
                  <c:v>-120.01849999999999</c:v>
                </c:pt>
                <c:pt idx="125223">
                  <c:v>-120.01649999999998</c:v>
                </c:pt>
                <c:pt idx="125224">
                  <c:v>-120.01449999999997</c:v>
                </c:pt>
                <c:pt idx="125225">
                  <c:v>-120.01249999999999</c:v>
                </c:pt>
                <c:pt idx="125226">
                  <c:v>-120.01049999999998</c:v>
                </c:pt>
                <c:pt idx="125227">
                  <c:v>-120.00849999999997</c:v>
                </c:pt>
                <c:pt idx="125228">
                  <c:v>-120.00649999999999</c:v>
                </c:pt>
                <c:pt idx="125229">
                  <c:v>-120.00449999999998</c:v>
                </c:pt>
                <c:pt idx="125230">
                  <c:v>-120.00249999999997</c:v>
                </c:pt>
                <c:pt idx="125231">
                  <c:v>-120.00049999999999</c:v>
                </c:pt>
                <c:pt idx="125232">
                  <c:v>-119.99849999999998</c:v>
                </c:pt>
                <c:pt idx="125233">
                  <c:v>-119.99649999999997</c:v>
                </c:pt>
                <c:pt idx="125234">
                  <c:v>-119.99449999999999</c:v>
                </c:pt>
                <c:pt idx="125235">
                  <c:v>-119.99249999999998</c:v>
                </c:pt>
                <c:pt idx="125236">
                  <c:v>-119.99049999999997</c:v>
                </c:pt>
                <c:pt idx="125237">
                  <c:v>-119.98849999999999</c:v>
                </c:pt>
                <c:pt idx="125238">
                  <c:v>-119.98649999999998</c:v>
                </c:pt>
                <c:pt idx="125239">
                  <c:v>-119.98449999999997</c:v>
                </c:pt>
                <c:pt idx="125240">
                  <c:v>-119.98249999999999</c:v>
                </c:pt>
                <c:pt idx="125241">
                  <c:v>-119.98049999999998</c:v>
                </c:pt>
                <c:pt idx="125242">
                  <c:v>-119.97849999999997</c:v>
                </c:pt>
                <c:pt idx="125243">
                  <c:v>-119.97649999999999</c:v>
                </c:pt>
                <c:pt idx="125244">
                  <c:v>-119.97449999999998</c:v>
                </c:pt>
                <c:pt idx="125245">
                  <c:v>-119.97249999999997</c:v>
                </c:pt>
                <c:pt idx="125246">
                  <c:v>-119.97049999999999</c:v>
                </c:pt>
                <c:pt idx="125247">
                  <c:v>-119.96849999999998</c:v>
                </c:pt>
                <c:pt idx="125248">
                  <c:v>-119.96649999999997</c:v>
                </c:pt>
                <c:pt idx="125249">
                  <c:v>-119.96449999999999</c:v>
                </c:pt>
                <c:pt idx="125250">
                  <c:v>-119.96249999999998</c:v>
                </c:pt>
                <c:pt idx="125251">
                  <c:v>-119.96049999999997</c:v>
                </c:pt>
                <c:pt idx="125252">
                  <c:v>-119.95849999999999</c:v>
                </c:pt>
                <c:pt idx="125253">
                  <c:v>-119.95649999999998</c:v>
                </c:pt>
                <c:pt idx="125254">
                  <c:v>-119.95449999999997</c:v>
                </c:pt>
                <c:pt idx="125255">
                  <c:v>-119.95249999999999</c:v>
                </c:pt>
                <c:pt idx="125256">
                  <c:v>-119.95049999999998</c:v>
                </c:pt>
                <c:pt idx="125257">
                  <c:v>-119.94849999999997</c:v>
                </c:pt>
                <c:pt idx="125258">
                  <c:v>-119.94649999999999</c:v>
                </c:pt>
                <c:pt idx="125259">
                  <c:v>-119.94449999999998</c:v>
                </c:pt>
                <c:pt idx="125260">
                  <c:v>-119.94249999999997</c:v>
                </c:pt>
                <c:pt idx="125261">
                  <c:v>-119.94049999999999</c:v>
                </c:pt>
                <c:pt idx="125262">
                  <c:v>-119.93849999999998</c:v>
                </c:pt>
                <c:pt idx="125263">
                  <c:v>-119.93649999999997</c:v>
                </c:pt>
                <c:pt idx="125264">
                  <c:v>-119.93449999999999</c:v>
                </c:pt>
                <c:pt idx="125265">
                  <c:v>-119.93249999999998</c:v>
                </c:pt>
                <c:pt idx="125266">
                  <c:v>-119.93049999999997</c:v>
                </c:pt>
                <c:pt idx="125267">
                  <c:v>-119.92849999999999</c:v>
                </c:pt>
                <c:pt idx="125268">
                  <c:v>-119.92649999999998</c:v>
                </c:pt>
                <c:pt idx="125269">
                  <c:v>-119.92449999999997</c:v>
                </c:pt>
                <c:pt idx="125270">
                  <c:v>-119.92249999999999</c:v>
                </c:pt>
                <c:pt idx="125271">
                  <c:v>-119.92049999999998</c:v>
                </c:pt>
                <c:pt idx="125272">
                  <c:v>-119.91849999999997</c:v>
                </c:pt>
                <c:pt idx="125273">
                  <c:v>-119.91649999999998</c:v>
                </c:pt>
                <c:pt idx="125274">
                  <c:v>-119.91449999999998</c:v>
                </c:pt>
                <c:pt idx="125275">
                  <c:v>-119.91249999999997</c:v>
                </c:pt>
                <c:pt idx="125276">
                  <c:v>-119.91049999999998</c:v>
                </c:pt>
                <c:pt idx="125277">
                  <c:v>-119.90849999999998</c:v>
                </c:pt>
                <c:pt idx="125278">
                  <c:v>-119.90649999999997</c:v>
                </c:pt>
                <c:pt idx="125279">
                  <c:v>-119.90449999999998</c:v>
                </c:pt>
                <c:pt idx="125280">
                  <c:v>-119.90249999999997</c:v>
                </c:pt>
                <c:pt idx="125281">
                  <c:v>-119.90049999999997</c:v>
                </c:pt>
                <c:pt idx="125282">
                  <c:v>-119.89849999999998</c:v>
                </c:pt>
                <c:pt idx="125283">
                  <c:v>-119.89649999999997</c:v>
                </c:pt>
                <c:pt idx="125284">
                  <c:v>-119.89449999999997</c:v>
                </c:pt>
                <c:pt idx="125285">
                  <c:v>-119.89249999999998</c:v>
                </c:pt>
                <c:pt idx="125286">
                  <c:v>-119.89049999999997</c:v>
                </c:pt>
                <c:pt idx="125287">
                  <c:v>-119.88849999999996</c:v>
                </c:pt>
                <c:pt idx="125288">
                  <c:v>-119.88649999999998</c:v>
                </c:pt>
                <c:pt idx="125289">
                  <c:v>-119.88449999999997</c:v>
                </c:pt>
                <c:pt idx="125290">
                  <c:v>-119.88249999999996</c:v>
                </c:pt>
                <c:pt idx="125291">
                  <c:v>-119.88049999999998</c:v>
                </c:pt>
                <c:pt idx="125292">
                  <c:v>-119.87849999999997</c:v>
                </c:pt>
                <c:pt idx="125293">
                  <c:v>-119.87649999999996</c:v>
                </c:pt>
                <c:pt idx="125294">
                  <c:v>-119.87449999999998</c:v>
                </c:pt>
                <c:pt idx="125295">
                  <c:v>-119.87249999999997</c:v>
                </c:pt>
                <c:pt idx="125296">
                  <c:v>-119.87049999999996</c:v>
                </c:pt>
                <c:pt idx="125297">
                  <c:v>-119.86849999999998</c:v>
                </c:pt>
                <c:pt idx="125298">
                  <c:v>-119.86649999999997</c:v>
                </c:pt>
                <c:pt idx="125299">
                  <c:v>-119.86449999999996</c:v>
                </c:pt>
                <c:pt idx="125300">
                  <c:v>-119.86249999999998</c:v>
                </c:pt>
                <c:pt idx="125301">
                  <c:v>-119.86049999999997</c:v>
                </c:pt>
                <c:pt idx="125302">
                  <c:v>-119.85849999999996</c:v>
                </c:pt>
                <c:pt idx="125303">
                  <c:v>-119.85649999999998</c:v>
                </c:pt>
                <c:pt idx="125304">
                  <c:v>-119.85449999999997</c:v>
                </c:pt>
                <c:pt idx="125305">
                  <c:v>-119.85249999999996</c:v>
                </c:pt>
                <c:pt idx="125306">
                  <c:v>-119.85049999999998</c:v>
                </c:pt>
                <c:pt idx="125307">
                  <c:v>-119.84849999999997</c:v>
                </c:pt>
                <c:pt idx="125308">
                  <c:v>-119.84649999999996</c:v>
                </c:pt>
                <c:pt idx="125309">
                  <c:v>-119.84449999999998</c:v>
                </c:pt>
                <c:pt idx="125310">
                  <c:v>-119.84249999999997</c:v>
                </c:pt>
                <c:pt idx="125311">
                  <c:v>-119.84049999999996</c:v>
                </c:pt>
                <c:pt idx="125312">
                  <c:v>-119.83849999999998</c:v>
                </c:pt>
                <c:pt idx="125313">
                  <c:v>-119.83649999999997</c:v>
                </c:pt>
                <c:pt idx="125314">
                  <c:v>-119.83449999999999</c:v>
                </c:pt>
                <c:pt idx="125315">
                  <c:v>-119.83249999999998</c:v>
                </c:pt>
                <c:pt idx="125316">
                  <c:v>-119.83049999999997</c:v>
                </c:pt>
                <c:pt idx="125317">
                  <c:v>-119.82849999999999</c:v>
                </c:pt>
                <c:pt idx="125318">
                  <c:v>-119.82649999999998</c:v>
                </c:pt>
                <c:pt idx="125319">
                  <c:v>-119.82449999999997</c:v>
                </c:pt>
                <c:pt idx="125320">
                  <c:v>-119.82249999999999</c:v>
                </c:pt>
                <c:pt idx="125321">
                  <c:v>-119.82049999999998</c:v>
                </c:pt>
                <c:pt idx="125322">
                  <c:v>-119.81849999999997</c:v>
                </c:pt>
                <c:pt idx="125323">
                  <c:v>-119.81649999999999</c:v>
                </c:pt>
                <c:pt idx="125324">
                  <c:v>-119.81449999999998</c:v>
                </c:pt>
                <c:pt idx="125325">
                  <c:v>-119.81249999999997</c:v>
                </c:pt>
                <c:pt idx="125326">
                  <c:v>-119.81049999999999</c:v>
                </c:pt>
                <c:pt idx="125327">
                  <c:v>-119.80849999999998</c:v>
                </c:pt>
                <c:pt idx="125328">
                  <c:v>-119.80649999999997</c:v>
                </c:pt>
                <c:pt idx="125329">
                  <c:v>-119.80449999999999</c:v>
                </c:pt>
                <c:pt idx="125330">
                  <c:v>-119.80249999999998</c:v>
                </c:pt>
                <c:pt idx="125331">
                  <c:v>-119.80049999999997</c:v>
                </c:pt>
                <c:pt idx="125332">
                  <c:v>-119.79849999999999</c:v>
                </c:pt>
                <c:pt idx="125333">
                  <c:v>-119.79649999999998</c:v>
                </c:pt>
                <c:pt idx="125334">
                  <c:v>-119.79449999999997</c:v>
                </c:pt>
                <c:pt idx="125335">
                  <c:v>-119.79249999999999</c:v>
                </c:pt>
                <c:pt idx="125336">
                  <c:v>-119.79049999999998</c:v>
                </c:pt>
                <c:pt idx="125337">
                  <c:v>-119.78849999999997</c:v>
                </c:pt>
                <c:pt idx="125338">
                  <c:v>-119.78649999999999</c:v>
                </c:pt>
                <c:pt idx="125339">
                  <c:v>-119.78449999999998</c:v>
                </c:pt>
                <c:pt idx="125340">
                  <c:v>-119.78249999999997</c:v>
                </c:pt>
                <c:pt idx="125341">
                  <c:v>-119.78049999999999</c:v>
                </c:pt>
                <c:pt idx="125342">
                  <c:v>-119.77849999999998</c:v>
                </c:pt>
                <c:pt idx="125343">
                  <c:v>-119.77649999999997</c:v>
                </c:pt>
                <c:pt idx="125344">
                  <c:v>-119.77449999999999</c:v>
                </c:pt>
                <c:pt idx="125345">
                  <c:v>-119.77249999999998</c:v>
                </c:pt>
                <c:pt idx="125346">
                  <c:v>-119.77049999999997</c:v>
                </c:pt>
                <c:pt idx="125347">
                  <c:v>-119.76849999999999</c:v>
                </c:pt>
                <c:pt idx="125348">
                  <c:v>-119.76649999999998</c:v>
                </c:pt>
                <c:pt idx="125349">
                  <c:v>-119.76449999999997</c:v>
                </c:pt>
                <c:pt idx="125350">
                  <c:v>-119.76249999999999</c:v>
                </c:pt>
                <c:pt idx="125351">
                  <c:v>-119.76049999999998</c:v>
                </c:pt>
                <c:pt idx="125352">
                  <c:v>-119.75849999999997</c:v>
                </c:pt>
                <c:pt idx="125353">
                  <c:v>-119.75649999999999</c:v>
                </c:pt>
                <c:pt idx="125354">
                  <c:v>-119.75449999999998</c:v>
                </c:pt>
                <c:pt idx="125355">
                  <c:v>-119.75249999999997</c:v>
                </c:pt>
                <c:pt idx="125356">
                  <c:v>-119.75049999999999</c:v>
                </c:pt>
                <c:pt idx="125357">
                  <c:v>-119.74849999999998</c:v>
                </c:pt>
                <c:pt idx="125358">
                  <c:v>-119.74649999999997</c:v>
                </c:pt>
                <c:pt idx="125359">
                  <c:v>-119.74449999999999</c:v>
                </c:pt>
                <c:pt idx="125360">
                  <c:v>-119.74249999999998</c:v>
                </c:pt>
                <c:pt idx="125361">
                  <c:v>-119.74049999999997</c:v>
                </c:pt>
                <c:pt idx="125362">
                  <c:v>-119.73849999999999</c:v>
                </c:pt>
                <c:pt idx="125363">
                  <c:v>-119.73649999999998</c:v>
                </c:pt>
                <c:pt idx="125364">
                  <c:v>-119.73449999999997</c:v>
                </c:pt>
                <c:pt idx="125365">
                  <c:v>-119.73249999999999</c:v>
                </c:pt>
                <c:pt idx="125366">
                  <c:v>-119.73049999999998</c:v>
                </c:pt>
                <c:pt idx="125367">
                  <c:v>-119.72849999999997</c:v>
                </c:pt>
                <c:pt idx="125368">
                  <c:v>-119.72649999999999</c:v>
                </c:pt>
                <c:pt idx="125369">
                  <c:v>-119.72449999999998</c:v>
                </c:pt>
                <c:pt idx="125370">
                  <c:v>-119.72249999999997</c:v>
                </c:pt>
                <c:pt idx="125371">
                  <c:v>-119.72049999999999</c:v>
                </c:pt>
                <c:pt idx="125372">
                  <c:v>-119.71849999999998</c:v>
                </c:pt>
                <c:pt idx="125373">
                  <c:v>-119.71649999999997</c:v>
                </c:pt>
                <c:pt idx="125374">
                  <c:v>-119.71449999999999</c:v>
                </c:pt>
                <c:pt idx="125375">
                  <c:v>-119.71249999999998</c:v>
                </c:pt>
                <c:pt idx="125376">
                  <c:v>-119.71049999999997</c:v>
                </c:pt>
                <c:pt idx="125377">
                  <c:v>-119.70849999999999</c:v>
                </c:pt>
                <c:pt idx="125378">
                  <c:v>-119.70649999999998</c:v>
                </c:pt>
                <c:pt idx="125379">
                  <c:v>-119.70449999999997</c:v>
                </c:pt>
                <c:pt idx="125380">
                  <c:v>-119.70249999999999</c:v>
                </c:pt>
                <c:pt idx="125381">
                  <c:v>-119.70049999999998</c:v>
                </c:pt>
                <c:pt idx="125382">
                  <c:v>-119.69849999999997</c:v>
                </c:pt>
                <c:pt idx="125383">
                  <c:v>-119.69649999999999</c:v>
                </c:pt>
                <c:pt idx="125384">
                  <c:v>-119.69449999999998</c:v>
                </c:pt>
                <c:pt idx="125385">
                  <c:v>-119.69249999999997</c:v>
                </c:pt>
                <c:pt idx="125386">
                  <c:v>-119.69049999999999</c:v>
                </c:pt>
                <c:pt idx="125387">
                  <c:v>-119.68849999999998</c:v>
                </c:pt>
                <c:pt idx="125388">
                  <c:v>-119.68649999999997</c:v>
                </c:pt>
                <c:pt idx="125389">
                  <c:v>-119.68449999999999</c:v>
                </c:pt>
                <c:pt idx="125390">
                  <c:v>-119.68249999999998</c:v>
                </c:pt>
                <c:pt idx="125391">
                  <c:v>-119.68049999999997</c:v>
                </c:pt>
                <c:pt idx="125392">
                  <c:v>-119.67849999999999</c:v>
                </c:pt>
                <c:pt idx="125393">
                  <c:v>-119.67649999999998</c:v>
                </c:pt>
                <c:pt idx="125394">
                  <c:v>-119.67449999999997</c:v>
                </c:pt>
                <c:pt idx="125395">
                  <c:v>-119.67249999999999</c:v>
                </c:pt>
                <c:pt idx="125396">
                  <c:v>-119.67049999999998</c:v>
                </c:pt>
                <c:pt idx="125397">
                  <c:v>-119.66849999999997</c:v>
                </c:pt>
                <c:pt idx="125398">
                  <c:v>-119.66649999999998</c:v>
                </c:pt>
                <c:pt idx="125399">
                  <c:v>-119.66449999999998</c:v>
                </c:pt>
                <c:pt idx="125400">
                  <c:v>-119.66249999999997</c:v>
                </c:pt>
                <c:pt idx="125401">
                  <c:v>-119.66049999999998</c:v>
                </c:pt>
                <c:pt idx="125402">
                  <c:v>-119.65849999999998</c:v>
                </c:pt>
                <c:pt idx="125403">
                  <c:v>-119.65649999999997</c:v>
                </c:pt>
                <c:pt idx="125404">
                  <c:v>-119.65449999999998</c:v>
                </c:pt>
                <c:pt idx="125405">
                  <c:v>-119.65249999999997</c:v>
                </c:pt>
                <c:pt idx="125406">
                  <c:v>-119.65049999999997</c:v>
                </c:pt>
                <c:pt idx="125407">
                  <c:v>-119.64849999999998</c:v>
                </c:pt>
                <c:pt idx="125408">
                  <c:v>-119.64649999999997</c:v>
                </c:pt>
                <c:pt idx="125409">
                  <c:v>-119.64449999999997</c:v>
                </c:pt>
                <c:pt idx="125410">
                  <c:v>-119.64249999999998</c:v>
                </c:pt>
                <c:pt idx="125411">
                  <c:v>-119.64049999999997</c:v>
                </c:pt>
                <c:pt idx="125412">
                  <c:v>-119.63849999999996</c:v>
                </c:pt>
                <c:pt idx="125413">
                  <c:v>-119.63649999999998</c:v>
                </c:pt>
                <c:pt idx="125414">
                  <c:v>-119.63449999999997</c:v>
                </c:pt>
                <c:pt idx="125415">
                  <c:v>-119.63249999999996</c:v>
                </c:pt>
                <c:pt idx="125416">
                  <c:v>-119.63049999999998</c:v>
                </c:pt>
                <c:pt idx="125417">
                  <c:v>-119.62849999999997</c:v>
                </c:pt>
                <c:pt idx="125418">
                  <c:v>-119.62649999999996</c:v>
                </c:pt>
                <c:pt idx="125419">
                  <c:v>-119.62449999999998</c:v>
                </c:pt>
                <c:pt idx="125420">
                  <c:v>-119.62249999999997</c:v>
                </c:pt>
                <c:pt idx="125421">
                  <c:v>-119.62049999999996</c:v>
                </c:pt>
                <c:pt idx="125422">
                  <c:v>-119.61849999999998</c:v>
                </c:pt>
                <c:pt idx="125423">
                  <c:v>-119.61649999999997</c:v>
                </c:pt>
                <c:pt idx="125424">
                  <c:v>-119.61449999999996</c:v>
                </c:pt>
                <c:pt idx="125425">
                  <c:v>-119.61249999999998</c:v>
                </c:pt>
                <c:pt idx="125426">
                  <c:v>-119.61049999999997</c:v>
                </c:pt>
                <c:pt idx="125427">
                  <c:v>-119.60849999999996</c:v>
                </c:pt>
                <c:pt idx="125428">
                  <c:v>-119.60649999999998</c:v>
                </c:pt>
                <c:pt idx="125429">
                  <c:v>-119.60449999999997</c:v>
                </c:pt>
                <c:pt idx="125430">
                  <c:v>-119.60249999999996</c:v>
                </c:pt>
                <c:pt idx="125431">
                  <c:v>-119.60049999999998</c:v>
                </c:pt>
                <c:pt idx="125432">
                  <c:v>-119.59849999999997</c:v>
                </c:pt>
                <c:pt idx="125433">
                  <c:v>-119.59649999999996</c:v>
                </c:pt>
                <c:pt idx="125434">
                  <c:v>-119.59449999999998</c:v>
                </c:pt>
                <c:pt idx="125435">
                  <c:v>-119.59249999999997</c:v>
                </c:pt>
                <c:pt idx="125436">
                  <c:v>-119.59049999999996</c:v>
                </c:pt>
                <c:pt idx="125437">
                  <c:v>-119.58849999999998</c:v>
                </c:pt>
                <c:pt idx="125438">
                  <c:v>-119.58649999999997</c:v>
                </c:pt>
                <c:pt idx="125439">
                  <c:v>-119.58449999999999</c:v>
                </c:pt>
                <c:pt idx="125440">
                  <c:v>-119.58249999999998</c:v>
                </c:pt>
                <c:pt idx="125441">
                  <c:v>-119.58049999999997</c:v>
                </c:pt>
                <c:pt idx="125442">
                  <c:v>-119.57849999999999</c:v>
                </c:pt>
                <c:pt idx="125443">
                  <c:v>-119.57649999999998</c:v>
                </c:pt>
                <c:pt idx="125444">
                  <c:v>-119.57449999999997</c:v>
                </c:pt>
                <c:pt idx="125445">
                  <c:v>-119.57249999999999</c:v>
                </c:pt>
                <c:pt idx="125446">
                  <c:v>-119.57049999999998</c:v>
                </c:pt>
                <c:pt idx="125447">
                  <c:v>-119.56849999999997</c:v>
                </c:pt>
                <c:pt idx="125448">
                  <c:v>-119.56649999999999</c:v>
                </c:pt>
                <c:pt idx="125449">
                  <c:v>-119.56449999999998</c:v>
                </c:pt>
                <c:pt idx="125450">
                  <c:v>-119.56249999999997</c:v>
                </c:pt>
                <c:pt idx="125451">
                  <c:v>-119.56049999999999</c:v>
                </c:pt>
                <c:pt idx="125452">
                  <c:v>-119.55849999999998</c:v>
                </c:pt>
                <c:pt idx="125453">
                  <c:v>-119.55649999999997</c:v>
                </c:pt>
                <c:pt idx="125454">
                  <c:v>-119.55449999999999</c:v>
                </c:pt>
                <c:pt idx="125455">
                  <c:v>-119.55249999999998</c:v>
                </c:pt>
                <c:pt idx="125456">
                  <c:v>-119.55049999999997</c:v>
                </c:pt>
                <c:pt idx="125457">
                  <c:v>-119.54849999999999</c:v>
                </c:pt>
                <c:pt idx="125458">
                  <c:v>-119.54649999999998</c:v>
                </c:pt>
                <c:pt idx="125459">
                  <c:v>-119.54449999999997</c:v>
                </c:pt>
                <c:pt idx="125460">
                  <c:v>-119.54249999999999</c:v>
                </c:pt>
                <c:pt idx="125461">
                  <c:v>-119.54049999999998</c:v>
                </c:pt>
                <c:pt idx="125462">
                  <c:v>-119.53849999999997</c:v>
                </c:pt>
                <c:pt idx="125463">
                  <c:v>-119.53649999999999</c:v>
                </c:pt>
                <c:pt idx="125464">
                  <c:v>-119.53449999999998</c:v>
                </c:pt>
                <c:pt idx="125465">
                  <c:v>-119.53249999999997</c:v>
                </c:pt>
                <c:pt idx="125466">
                  <c:v>-119.53049999999999</c:v>
                </c:pt>
                <c:pt idx="125467">
                  <c:v>-119.52849999999998</c:v>
                </c:pt>
                <c:pt idx="125468">
                  <c:v>-119.52649999999997</c:v>
                </c:pt>
                <c:pt idx="125469">
                  <c:v>-119.52449999999999</c:v>
                </c:pt>
                <c:pt idx="125470">
                  <c:v>-119.52249999999998</c:v>
                </c:pt>
                <c:pt idx="125471">
                  <c:v>-119.52049999999997</c:v>
                </c:pt>
                <c:pt idx="125472">
                  <c:v>-119.51849999999999</c:v>
                </c:pt>
                <c:pt idx="125473">
                  <c:v>-119.51649999999998</c:v>
                </c:pt>
                <c:pt idx="125474">
                  <c:v>-119.51449999999997</c:v>
                </c:pt>
                <c:pt idx="125475">
                  <c:v>-119.51249999999999</c:v>
                </c:pt>
                <c:pt idx="125476">
                  <c:v>-119.51049999999998</c:v>
                </c:pt>
                <c:pt idx="125477">
                  <c:v>-119.50849999999997</c:v>
                </c:pt>
                <c:pt idx="125478">
                  <c:v>-119.50649999999999</c:v>
                </c:pt>
                <c:pt idx="125479">
                  <c:v>-119.50449999999998</c:v>
                </c:pt>
                <c:pt idx="125480">
                  <c:v>-119.50249999999997</c:v>
                </c:pt>
                <c:pt idx="125481">
                  <c:v>-119.50049999999999</c:v>
                </c:pt>
                <c:pt idx="125482">
                  <c:v>-119.49849999999998</c:v>
                </c:pt>
                <c:pt idx="125483">
                  <c:v>-119.49649999999997</c:v>
                </c:pt>
                <c:pt idx="125484">
                  <c:v>-119.49449999999999</c:v>
                </c:pt>
                <c:pt idx="125485">
                  <c:v>-119.49249999999998</c:v>
                </c:pt>
                <c:pt idx="125486">
                  <c:v>-119.49049999999997</c:v>
                </c:pt>
                <c:pt idx="125487">
                  <c:v>-119.48849999999999</c:v>
                </c:pt>
                <c:pt idx="125488">
                  <c:v>-119.48649999999998</c:v>
                </c:pt>
                <c:pt idx="125489">
                  <c:v>-119.48449999999997</c:v>
                </c:pt>
                <c:pt idx="125490">
                  <c:v>-119.48249999999999</c:v>
                </c:pt>
                <c:pt idx="125491">
                  <c:v>-119.48049999999998</c:v>
                </c:pt>
                <c:pt idx="125492">
                  <c:v>-119.47849999999997</c:v>
                </c:pt>
                <c:pt idx="125493">
                  <c:v>-119.47649999999999</c:v>
                </c:pt>
                <c:pt idx="125494">
                  <c:v>-119.47449999999998</c:v>
                </c:pt>
                <c:pt idx="125495">
                  <c:v>-119.47249999999997</c:v>
                </c:pt>
                <c:pt idx="125496">
                  <c:v>-119.47049999999999</c:v>
                </c:pt>
                <c:pt idx="125497">
                  <c:v>-119.46849999999998</c:v>
                </c:pt>
                <c:pt idx="125498">
                  <c:v>-119.46649999999997</c:v>
                </c:pt>
                <c:pt idx="125499">
                  <c:v>-119.46449999999999</c:v>
                </c:pt>
                <c:pt idx="125500">
                  <c:v>-119.46249999999998</c:v>
                </c:pt>
                <c:pt idx="125501">
                  <c:v>-119.46049999999997</c:v>
                </c:pt>
                <c:pt idx="125502">
                  <c:v>-119.45849999999999</c:v>
                </c:pt>
                <c:pt idx="125503">
                  <c:v>-119.45649999999998</c:v>
                </c:pt>
                <c:pt idx="125504">
                  <c:v>-119.45449999999997</c:v>
                </c:pt>
                <c:pt idx="125505">
                  <c:v>-119.45249999999999</c:v>
                </c:pt>
                <c:pt idx="125506">
                  <c:v>-119.45049999999998</c:v>
                </c:pt>
                <c:pt idx="125507">
                  <c:v>-119.44849999999997</c:v>
                </c:pt>
                <c:pt idx="125508">
                  <c:v>-119.44649999999999</c:v>
                </c:pt>
                <c:pt idx="125509">
                  <c:v>-119.44449999999998</c:v>
                </c:pt>
                <c:pt idx="125510">
                  <c:v>-119.44249999999997</c:v>
                </c:pt>
                <c:pt idx="125511">
                  <c:v>-119.44049999999999</c:v>
                </c:pt>
                <c:pt idx="125512">
                  <c:v>-119.43849999999998</c:v>
                </c:pt>
                <c:pt idx="125513">
                  <c:v>-119.43649999999997</c:v>
                </c:pt>
                <c:pt idx="125514">
                  <c:v>-119.43449999999999</c:v>
                </c:pt>
                <c:pt idx="125515">
                  <c:v>-119.43249999999998</c:v>
                </c:pt>
                <c:pt idx="125516">
                  <c:v>-119.43049999999997</c:v>
                </c:pt>
                <c:pt idx="125517">
                  <c:v>-119.42849999999999</c:v>
                </c:pt>
                <c:pt idx="125518">
                  <c:v>-119.42649999999998</c:v>
                </c:pt>
                <c:pt idx="125519">
                  <c:v>-119.42449999999997</c:v>
                </c:pt>
                <c:pt idx="125520">
                  <c:v>-119.42249999999999</c:v>
                </c:pt>
                <c:pt idx="125521">
                  <c:v>-119.42049999999998</c:v>
                </c:pt>
                <c:pt idx="125522">
                  <c:v>-119.41849999999997</c:v>
                </c:pt>
                <c:pt idx="125523">
                  <c:v>-119.41649999999998</c:v>
                </c:pt>
                <c:pt idx="125524">
                  <c:v>-119.41449999999998</c:v>
                </c:pt>
                <c:pt idx="125525">
                  <c:v>-119.41249999999997</c:v>
                </c:pt>
                <c:pt idx="125526">
                  <c:v>-119.41049999999998</c:v>
                </c:pt>
                <c:pt idx="125527">
                  <c:v>-119.40849999999998</c:v>
                </c:pt>
                <c:pt idx="125528">
                  <c:v>-119.40649999999997</c:v>
                </c:pt>
                <c:pt idx="125529">
                  <c:v>-119.40449999999998</c:v>
                </c:pt>
                <c:pt idx="125530">
                  <c:v>-119.40249999999997</c:v>
                </c:pt>
                <c:pt idx="125531">
                  <c:v>-119.40049999999997</c:v>
                </c:pt>
                <c:pt idx="125532">
                  <c:v>-119.39849999999998</c:v>
                </c:pt>
                <c:pt idx="125533">
                  <c:v>-119.39649999999997</c:v>
                </c:pt>
                <c:pt idx="125534">
                  <c:v>-119.39449999999997</c:v>
                </c:pt>
                <c:pt idx="125535">
                  <c:v>-119.39249999999998</c:v>
                </c:pt>
                <c:pt idx="125536">
                  <c:v>-119.39049999999997</c:v>
                </c:pt>
                <c:pt idx="125537">
                  <c:v>-119.38849999999996</c:v>
                </c:pt>
                <c:pt idx="125538">
                  <c:v>-119.38649999999998</c:v>
                </c:pt>
                <c:pt idx="125539">
                  <c:v>-119.38449999999997</c:v>
                </c:pt>
                <c:pt idx="125540">
                  <c:v>-119.38249999999996</c:v>
                </c:pt>
                <c:pt idx="125541">
                  <c:v>-119.38049999999998</c:v>
                </c:pt>
                <c:pt idx="125542">
                  <c:v>-119.37849999999997</c:v>
                </c:pt>
                <c:pt idx="125543">
                  <c:v>-119.37649999999996</c:v>
                </c:pt>
                <c:pt idx="125544">
                  <c:v>-119.37449999999998</c:v>
                </c:pt>
                <c:pt idx="125545">
                  <c:v>-119.37249999999997</c:v>
                </c:pt>
                <c:pt idx="125546">
                  <c:v>-119.37049999999996</c:v>
                </c:pt>
                <c:pt idx="125547">
                  <c:v>-119.36849999999998</c:v>
                </c:pt>
                <c:pt idx="125548">
                  <c:v>-119.36649999999997</c:v>
                </c:pt>
                <c:pt idx="125549">
                  <c:v>-119.36449999999996</c:v>
                </c:pt>
                <c:pt idx="125550">
                  <c:v>-119.36249999999998</c:v>
                </c:pt>
                <c:pt idx="125551">
                  <c:v>-119.36049999999997</c:v>
                </c:pt>
                <c:pt idx="125552">
                  <c:v>-119.35849999999996</c:v>
                </c:pt>
                <c:pt idx="125553">
                  <c:v>-119.35649999999998</c:v>
                </c:pt>
                <c:pt idx="125554">
                  <c:v>-119.35449999999997</c:v>
                </c:pt>
                <c:pt idx="125555">
                  <c:v>-119.35249999999996</c:v>
                </c:pt>
                <c:pt idx="125556">
                  <c:v>-119.35049999999998</c:v>
                </c:pt>
                <c:pt idx="125557">
                  <c:v>-119.34849999999997</c:v>
                </c:pt>
                <c:pt idx="125558">
                  <c:v>-119.34649999999996</c:v>
                </c:pt>
                <c:pt idx="125559">
                  <c:v>-119.34449999999998</c:v>
                </c:pt>
                <c:pt idx="125560">
                  <c:v>-119.34249999999997</c:v>
                </c:pt>
                <c:pt idx="125561">
                  <c:v>-119.34049999999996</c:v>
                </c:pt>
                <c:pt idx="125562">
                  <c:v>-119.33849999999998</c:v>
                </c:pt>
                <c:pt idx="125563">
                  <c:v>-119.33649999999997</c:v>
                </c:pt>
                <c:pt idx="125564">
                  <c:v>-119.33449999999999</c:v>
                </c:pt>
                <c:pt idx="125565">
                  <c:v>-119.33249999999998</c:v>
                </c:pt>
                <c:pt idx="125566">
                  <c:v>-119.33049999999997</c:v>
                </c:pt>
                <c:pt idx="125567">
                  <c:v>-119.32849999999999</c:v>
                </c:pt>
                <c:pt idx="125568">
                  <c:v>-119.32649999999998</c:v>
                </c:pt>
                <c:pt idx="125569">
                  <c:v>-119.32449999999997</c:v>
                </c:pt>
                <c:pt idx="125570">
                  <c:v>-119.32249999999999</c:v>
                </c:pt>
                <c:pt idx="125571">
                  <c:v>-119.32049999999998</c:v>
                </c:pt>
                <c:pt idx="125572">
                  <c:v>-119.31849999999997</c:v>
                </c:pt>
                <c:pt idx="125573">
                  <c:v>-119.31649999999999</c:v>
                </c:pt>
                <c:pt idx="125574">
                  <c:v>-119.31449999999998</c:v>
                </c:pt>
                <c:pt idx="125575">
                  <c:v>-119.31249999999997</c:v>
                </c:pt>
                <c:pt idx="125576">
                  <c:v>-119.31049999999999</c:v>
                </c:pt>
                <c:pt idx="125577">
                  <c:v>-119.30849999999998</c:v>
                </c:pt>
                <c:pt idx="125578">
                  <c:v>-119.30649999999997</c:v>
                </c:pt>
                <c:pt idx="125579">
                  <c:v>-119.30449999999999</c:v>
                </c:pt>
                <c:pt idx="125580">
                  <c:v>-119.30249999999998</c:v>
                </c:pt>
                <c:pt idx="125581">
                  <c:v>-119.30049999999997</c:v>
                </c:pt>
                <c:pt idx="125582">
                  <c:v>-119.29849999999999</c:v>
                </c:pt>
                <c:pt idx="125583">
                  <c:v>-119.29649999999998</c:v>
                </c:pt>
                <c:pt idx="125584">
                  <c:v>-119.29449999999997</c:v>
                </c:pt>
                <c:pt idx="125585">
                  <c:v>-119.29249999999999</c:v>
                </c:pt>
                <c:pt idx="125586">
                  <c:v>-119.29049999999998</c:v>
                </c:pt>
                <c:pt idx="125587">
                  <c:v>-119.28849999999997</c:v>
                </c:pt>
                <c:pt idx="125588">
                  <c:v>-119.28649999999999</c:v>
                </c:pt>
                <c:pt idx="125589">
                  <c:v>-119.28449999999998</c:v>
                </c:pt>
                <c:pt idx="125590">
                  <c:v>-119.28249999999997</c:v>
                </c:pt>
                <c:pt idx="125591">
                  <c:v>-119.28049999999999</c:v>
                </c:pt>
                <c:pt idx="125592">
                  <c:v>-119.27849999999998</c:v>
                </c:pt>
                <c:pt idx="125593">
                  <c:v>-119.27649999999997</c:v>
                </c:pt>
                <c:pt idx="125594">
                  <c:v>-119.27449999999999</c:v>
                </c:pt>
                <c:pt idx="125595">
                  <c:v>-119.27249999999998</c:v>
                </c:pt>
                <c:pt idx="125596">
                  <c:v>-119.27049999999997</c:v>
                </c:pt>
                <c:pt idx="125597">
                  <c:v>-119.26849999999999</c:v>
                </c:pt>
                <c:pt idx="125598">
                  <c:v>-119.26649999999998</c:v>
                </c:pt>
                <c:pt idx="125599">
                  <c:v>-119.26449999999997</c:v>
                </c:pt>
                <c:pt idx="125600">
                  <c:v>-119.26249999999999</c:v>
                </c:pt>
                <c:pt idx="125601">
                  <c:v>-119.26049999999998</c:v>
                </c:pt>
                <c:pt idx="125602">
                  <c:v>-119.25849999999997</c:v>
                </c:pt>
                <c:pt idx="125603">
                  <c:v>-119.25649999999999</c:v>
                </c:pt>
                <c:pt idx="125604">
                  <c:v>-119.25449999999998</c:v>
                </c:pt>
                <c:pt idx="125605">
                  <c:v>-119.25249999999997</c:v>
                </c:pt>
                <c:pt idx="125606">
                  <c:v>-119.25049999999999</c:v>
                </c:pt>
                <c:pt idx="125607">
                  <c:v>-119.24849999999998</c:v>
                </c:pt>
                <c:pt idx="125608">
                  <c:v>-119.24649999999997</c:v>
                </c:pt>
                <c:pt idx="125609">
                  <c:v>-119.24449999999999</c:v>
                </c:pt>
                <c:pt idx="125610">
                  <c:v>-119.24249999999998</c:v>
                </c:pt>
                <c:pt idx="125611">
                  <c:v>-119.24049999999997</c:v>
                </c:pt>
                <c:pt idx="125612">
                  <c:v>-119.23849999999999</c:v>
                </c:pt>
                <c:pt idx="125613">
                  <c:v>-119.23649999999998</c:v>
                </c:pt>
                <c:pt idx="125614">
                  <c:v>-119.23449999999997</c:v>
                </c:pt>
                <c:pt idx="125615">
                  <c:v>-119.23249999999999</c:v>
                </c:pt>
                <c:pt idx="125616">
                  <c:v>-119.23049999999998</c:v>
                </c:pt>
                <c:pt idx="125617">
                  <c:v>-119.22849999999997</c:v>
                </c:pt>
                <c:pt idx="125618">
                  <c:v>-119.22649999999999</c:v>
                </c:pt>
                <c:pt idx="125619">
                  <c:v>-119.22449999999998</c:v>
                </c:pt>
                <c:pt idx="125620">
                  <c:v>-119.22249999999997</c:v>
                </c:pt>
                <c:pt idx="125621">
                  <c:v>-119.22049999999999</c:v>
                </c:pt>
                <c:pt idx="125622">
                  <c:v>-119.21849999999998</c:v>
                </c:pt>
                <c:pt idx="125623">
                  <c:v>-119.21649999999997</c:v>
                </c:pt>
                <c:pt idx="125624">
                  <c:v>-119.21449999999999</c:v>
                </c:pt>
                <c:pt idx="125625">
                  <c:v>-119.21249999999998</c:v>
                </c:pt>
                <c:pt idx="125626">
                  <c:v>-119.21049999999997</c:v>
                </c:pt>
                <c:pt idx="125627">
                  <c:v>-119.20849999999999</c:v>
                </c:pt>
                <c:pt idx="125628">
                  <c:v>-119.20649999999998</c:v>
                </c:pt>
                <c:pt idx="125629">
                  <c:v>-119.20449999999997</c:v>
                </c:pt>
                <c:pt idx="125630">
                  <c:v>-119.20249999999999</c:v>
                </c:pt>
                <c:pt idx="125631">
                  <c:v>-119.20049999999998</c:v>
                </c:pt>
                <c:pt idx="125632">
                  <c:v>-119.19849999999997</c:v>
                </c:pt>
                <c:pt idx="125633">
                  <c:v>-119.19649999999999</c:v>
                </c:pt>
                <c:pt idx="125634">
                  <c:v>-119.19449999999998</c:v>
                </c:pt>
                <c:pt idx="125635">
                  <c:v>-119.19249999999997</c:v>
                </c:pt>
                <c:pt idx="125636">
                  <c:v>-119.19049999999999</c:v>
                </c:pt>
                <c:pt idx="125637">
                  <c:v>-119.18849999999998</c:v>
                </c:pt>
                <c:pt idx="125638">
                  <c:v>-119.18649999999997</c:v>
                </c:pt>
                <c:pt idx="125639">
                  <c:v>-119.18449999999999</c:v>
                </c:pt>
                <c:pt idx="125640">
                  <c:v>-119.18249999999998</c:v>
                </c:pt>
                <c:pt idx="125641">
                  <c:v>-119.18049999999997</c:v>
                </c:pt>
                <c:pt idx="125642">
                  <c:v>-119.17849999999999</c:v>
                </c:pt>
                <c:pt idx="125643">
                  <c:v>-119.17649999999998</c:v>
                </c:pt>
                <c:pt idx="125644">
                  <c:v>-119.17449999999997</c:v>
                </c:pt>
                <c:pt idx="125645">
                  <c:v>-119.17249999999999</c:v>
                </c:pt>
                <c:pt idx="125646">
                  <c:v>-119.17049999999998</c:v>
                </c:pt>
                <c:pt idx="125647">
                  <c:v>-119.16849999999997</c:v>
                </c:pt>
                <c:pt idx="125648">
                  <c:v>-119.16649999999998</c:v>
                </c:pt>
                <c:pt idx="125649">
                  <c:v>-119.16449999999998</c:v>
                </c:pt>
                <c:pt idx="125650">
                  <c:v>-119.16249999999997</c:v>
                </c:pt>
                <c:pt idx="125651">
                  <c:v>-119.16049999999998</c:v>
                </c:pt>
                <c:pt idx="125652">
                  <c:v>-119.15849999999998</c:v>
                </c:pt>
                <c:pt idx="125653">
                  <c:v>-119.15649999999997</c:v>
                </c:pt>
                <c:pt idx="125654">
                  <c:v>-119.15449999999998</c:v>
                </c:pt>
                <c:pt idx="125655">
                  <c:v>-119.15249999999997</c:v>
                </c:pt>
                <c:pt idx="125656">
                  <c:v>-119.15049999999997</c:v>
                </c:pt>
                <c:pt idx="125657">
                  <c:v>-119.14849999999998</c:v>
                </c:pt>
                <c:pt idx="125658">
                  <c:v>-119.14649999999997</c:v>
                </c:pt>
                <c:pt idx="125659">
                  <c:v>-119.14449999999997</c:v>
                </c:pt>
                <c:pt idx="125660">
                  <c:v>-119.14249999999998</c:v>
                </c:pt>
                <c:pt idx="125661">
                  <c:v>-119.14049999999997</c:v>
                </c:pt>
                <c:pt idx="125662">
                  <c:v>-119.13849999999996</c:v>
                </c:pt>
                <c:pt idx="125663">
                  <c:v>-119.13649999999998</c:v>
                </c:pt>
                <c:pt idx="125664">
                  <c:v>-119.13449999999997</c:v>
                </c:pt>
                <c:pt idx="125665">
                  <c:v>-119.13249999999996</c:v>
                </c:pt>
                <c:pt idx="125666">
                  <c:v>-119.13049999999998</c:v>
                </c:pt>
                <c:pt idx="125667">
                  <c:v>-119.12849999999997</c:v>
                </c:pt>
                <c:pt idx="125668">
                  <c:v>-119.12649999999996</c:v>
                </c:pt>
                <c:pt idx="125669">
                  <c:v>-119.12449999999998</c:v>
                </c:pt>
                <c:pt idx="125670">
                  <c:v>-119.12249999999997</c:v>
                </c:pt>
                <c:pt idx="125671">
                  <c:v>-119.12049999999996</c:v>
                </c:pt>
                <c:pt idx="125672">
                  <c:v>-119.11849999999998</c:v>
                </c:pt>
                <c:pt idx="125673">
                  <c:v>-119.11649999999997</c:v>
                </c:pt>
                <c:pt idx="125674">
                  <c:v>-119.11449999999996</c:v>
                </c:pt>
                <c:pt idx="125675">
                  <c:v>-119.11249999999998</c:v>
                </c:pt>
                <c:pt idx="125676">
                  <c:v>-119.11049999999997</c:v>
                </c:pt>
                <c:pt idx="125677">
                  <c:v>-119.10849999999996</c:v>
                </c:pt>
                <c:pt idx="125678">
                  <c:v>-119.10649999999998</c:v>
                </c:pt>
                <c:pt idx="125679">
                  <c:v>-119.10449999999997</c:v>
                </c:pt>
                <c:pt idx="125680">
                  <c:v>-119.10249999999996</c:v>
                </c:pt>
                <c:pt idx="125681">
                  <c:v>-119.10049999999998</c:v>
                </c:pt>
                <c:pt idx="125682">
                  <c:v>-119.09849999999997</c:v>
                </c:pt>
                <c:pt idx="125683">
                  <c:v>-119.09649999999996</c:v>
                </c:pt>
                <c:pt idx="125684">
                  <c:v>-119.09449999999998</c:v>
                </c:pt>
                <c:pt idx="125685">
                  <c:v>-119.09249999999997</c:v>
                </c:pt>
                <c:pt idx="125686">
                  <c:v>-119.09049999999996</c:v>
                </c:pt>
                <c:pt idx="125687">
                  <c:v>-119.08849999999998</c:v>
                </c:pt>
                <c:pt idx="125688">
                  <c:v>-119.08649999999997</c:v>
                </c:pt>
                <c:pt idx="125689">
                  <c:v>-119.08449999999999</c:v>
                </c:pt>
                <c:pt idx="125690">
                  <c:v>-119.08249999999998</c:v>
                </c:pt>
                <c:pt idx="125691">
                  <c:v>-119.08049999999997</c:v>
                </c:pt>
                <c:pt idx="125692">
                  <c:v>-119.07849999999999</c:v>
                </c:pt>
                <c:pt idx="125693">
                  <c:v>-119.07649999999998</c:v>
                </c:pt>
                <c:pt idx="125694">
                  <c:v>-119.07449999999997</c:v>
                </c:pt>
                <c:pt idx="125695">
                  <c:v>-119.07249999999999</c:v>
                </c:pt>
                <c:pt idx="125696">
                  <c:v>-119.07049999999998</c:v>
                </c:pt>
                <c:pt idx="125697">
                  <c:v>-119.06849999999997</c:v>
                </c:pt>
                <c:pt idx="125698">
                  <c:v>-119.06649999999999</c:v>
                </c:pt>
                <c:pt idx="125699">
                  <c:v>-119.06449999999998</c:v>
                </c:pt>
                <c:pt idx="125700">
                  <c:v>-119.06249999999997</c:v>
                </c:pt>
                <c:pt idx="125701">
                  <c:v>-119.06049999999999</c:v>
                </c:pt>
                <c:pt idx="125702">
                  <c:v>-119.05849999999998</c:v>
                </c:pt>
                <c:pt idx="125703">
                  <c:v>-119.05649999999997</c:v>
                </c:pt>
                <c:pt idx="125704">
                  <c:v>-119.05449999999999</c:v>
                </c:pt>
                <c:pt idx="125705">
                  <c:v>-119.05249999999998</c:v>
                </c:pt>
                <c:pt idx="125706">
                  <c:v>-119.05049999999997</c:v>
                </c:pt>
                <c:pt idx="125707">
                  <c:v>-119.04849999999999</c:v>
                </c:pt>
                <c:pt idx="125708">
                  <c:v>-119.04649999999998</c:v>
                </c:pt>
                <c:pt idx="125709">
                  <c:v>-119.04449999999997</c:v>
                </c:pt>
                <c:pt idx="125710">
                  <c:v>-119.04249999999999</c:v>
                </c:pt>
                <c:pt idx="125711">
                  <c:v>-119.04049999999998</c:v>
                </c:pt>
                <c:pt idx="125712">
                  <c:v>-119.03849999999997</c:v>
                </c:pt>
                <c:pt idx="125713">
                  <c:v>-119.03649999999999</c:v>
                </c:pt>
                <c:pt idx="125714">
                  <c:v>-119.03449999999998</c:v>
                </c:pt>
                <c:pt idx="125715">
                  <c:v>-119.03249999999997</c:v>
                </c:pt>
                <c:pt idx="125716">
                  <c:v>-119.03049999999999</c:v>
                </c:pt>
                <c:pt idx="125717">
                  <c:v>-119.02849999999998</c:v>
                </c:pt>
                <c:pt idx="125718">
                  <c:v>-119.02649999999997</c:v>
                </c:pt>
                <c:pt idx="125719">
                  <c:v>-119.02449999999999</c:v>
                </c:pt>
                <c:pt idx="125720">
                  <c:v>-119.02249999999998</c:v>
                </c:pt>
                <c:pt idx="125721">
                  <c:v>-119.02049999999997</c:v>
                </c:pt>
                <c:pt idx="125722">
                  <c:v>-119.01849999999999</c:v>
                </c:pt>
                <c:pt idx="125723">
                  <c:v>-119.01649999999998</c:v>
                </c:pt>
                <c:pt idx="125724">
                  <c:v>-119.01449999999997</c:v>
                </c:pt>
                <c:pt idx="125725">
                  <c:v>-119.01249999999999</c:v>
                </c:pt>
                <c:pt idx="125726">
                  <c:v>-119.01049999999998</c:v>
                </c:pt>
                <c:pt idx="125727">
                  <c:v>-119.00849999999997</c:v>
                </c:pt>
                <c:pt idx="125728">
                  <c:v>-119.00649999999999</c:v>
                </c:pt>
                <c:pt idx="125729">
                  <c:v>-119.00449999999998</c:v>
                </c:pt>
                <c:pt idx="125730">
                  <c:v>-119.00249999999997</c:v>
                </c:pt>
                <c:pt idx="125731">
                  <c:v>-119.00049999999999</c:v>
                </c:pt>
                <c:pt idx="125732">
                  <c:v>-118.99849999999998</c:v>
                </c:pt>
                <c:pt idx="125733">
                  <c:v>-118.99649999999997</c:v>
                </c:pt>
                <c:pt idx="125734">
                  <c:v>-118.99449999999999</c:v>
                </c:pt>
                <c:pt idx="125735">
                  <c:v>-118.99249999999998</c:v>
                </c:pt>
                <c:pt idx="125736">
                  <c:v>-118.99049999999997</c:v>
                </c:pt>
                <c:pt idx="125737">
                  <c:v>-118.98849999999999</c:v>
                </c:pt>
                <c:pt idx="125738">
                  <c:v>-118.98649999999998</c:v>
                </c:pt>
                <c:pt idx="125739">
                  <c:v>-118.98449999999997</c:v>
                </c:pt>
                <c:pt idx="125740">
                  <c:v>-118.98249999999999</c:v>
                </c:pt>
                <c:pt idx="125741">
                  <c:v>-118.98049999999998</c:v>
                </c:pt>
                <c:pt idx="125742">
                  <c:v>-118.97849999999997</c:v>
                </c:pt>
                <c:pt idx="125743">
                  <c:v>-118.97649999999999</c:v>
                </c:pt>
                <c:pt idx="125744">
                  <c:v>-118.97449999999998</c:v>
                </c:pt>
                <c:pt idx="125745">
                  <c:v>-118.97249999999997</c:v>
                </c:pt>
                <c:pt idx="125746">
                  <c:v>-118.97049999999999</c:v>
                </c:pt>
                <c:pt idx="125747">
                  <c:v>-118.96849999999998</c:v>
                </c:pt>
                <c:pt idx="125748">
                  <c:v>-118.96649999999997</c:v>
                </c:pt>
                <c:pt idx="125749">
                  <c:v>-118.96449999999999</c:v>
                </c:pt>
                <c:pt idx="125750">
                  <c:v>-118.96249999999998</c:v>
                </c:pt>
                <c:pt idx="125751">
                  <c:v>-118.96049999999997</c:v>
                </c:pt>
                <c:pt idx="125752">
                  <c:v>-118.95849999999999</c:v>
                </c:pt>
                <c:pt idx="125753">
                  <c:v>-118.95649999999998</c:v>
                </c:pt>
                <c:pt idx="125754">
                  <c:v>-118.95449999999997</c:v>
                </c:pt>
                <c:pt idx="125755">
                  <c:v>-118.95249999999999</c:v>
                </c:pt>
                <c:pt idx="125756">
                  <c:v>-118.95049999999998</c:v>
                </c:pt>
                <c:pt idx="125757">
                  <c:v>-118.94849999999997</c:v>
                </c:pt>
                <c:pt idx="125758">
                  <c:v>-118.94649999999999</c:v>
                </c:pt>
                <c:pt idx="125759">
                  <c:v>-118.94449999999998</c:v>
                </c:pt>
                <c:pt idx="125760">
                  <c:v>-118.94249999999997</c:v>
                </c:pt>
                <c:pt idx="125761">
                  <c:v>-118.94049999999999</c:v>
                </c:pt>
                <c:pt idx="125762">
                  <c:v>-118.93849999999998</c:v>
                </c:pt>
                <c:pt idx="125763">
                  <c:v>-118.93649999999997</c:v>
                </c:pt>
                <c:pt idx="125764">
                  <c:v>-118.93449999999999</c:v>
                </c:pt>
                <c:pt idx="125765">
                  <c:v>-118.93249999999998</c:v>
                </c:pt>
                <c:pt idx="125766">
                  <c:v>-118.93049999999997</c:v>
                </c:pt>
                <c:pt idx="125767">
                  <c:v>-118.92849999999999</c:v>
                </c:pt>
                <c:pt idx="125768">
                  <c:v>-118.92649999999998</c:v>
                </c:pt>
                <c:pt idx="125769">
                  <c:v>-118.92449999999997</c:v>
                </c:pt>
                <c:pt idx="125770">
                  <c:v>-118.92249999999999</c:v>
                </c:pt>
                <c:pt idx="125771">
                  <c:v>-118.92049999999998</c:v>
                </c:pt>
                <c:pt idx="125772">
                  <c:v>-118.91849999999997</c:v>
                </c:pt>
                <c:pt idx="125773">
                  <c:v>-118.91649999999998</c:v>
                </c:pt>
                <c:pt idx="125774">
                  <c:v>-118.91449999999998</c:v>
                </c:pt>
                <c:pt idx="125775">
                  <c:v>-118.91249999999997</c:v>
                </c:pt>
                <c:pt idx="125776">
                  <c:v>-118.91049999999998</c:v>
                </c:pt>
                <c:pt idx="125777">
                  <c:v>-118.90849999999998</c:v>
                </c:pt>
                <c:pt idx="125778">
                  <c:v>-118.90649999999997</c:v>
                </c:pt>
                <c:pt idx="125779">
                  <c:v>-118.90449999999998</c:v>
                </c:pt>
                <c:pt idx="125780">
                  <c:v>-118.90249999999997</c:v>
                </c:pt>
                <c:pt idx="125781">
                  <c:v>-118.90049999999997</c:v>
                </c:pt>
                <c:pt idx="125782">
                  <c:v>-118.89849999999998</c:v>
                </c:pt>
                <c:pt idx="125783">
                  <c:v>-118.89649999999997</c:v>
                </c:pt>
                <c:pt idx="125784">
                  <c:v>-118.89449999999997</c:v>
                </c:pt>
                <c:pt idx="125785">
                  <c:v>-118.89249999999998</c:v>
                </c:pt>
                <c:pt idx="125786">
                  <c:v>-118.89049999999997</c:v>
                </c:pt>
                <c:pt idx="125787">
                  <c:v>-118.88849999999996</c:v>
                </c:pt>
                <c:pt idx="125788">
                  <c:v>-118.88649999999998</c:v>
                </c:pt>
                <c:pt idx="125789">
                  <c:v>-118.88449999999997</c:v>
                </c:pt>
                <c:pt idx="125790">
                  <c:v>-118.88249999999996</c:v>
                </c:pt>
                <c:pt idx="125791">
                  <c:v>-118.88049999999998</c:v>
                </c:pt>
                <c:pt idx="125792">
                  <c:v>-118.87849999999997</c:v>
                </c:pt>
                <c:pt idx="125793">
                  <c:v>-118.87649999999996</c:v>
                </c:pt>
                <c:pt idx="125794">
                  <c:v>-118.87449999999998</c:v>
                </c:pt>
                <c:pt idx="125795">
                  <c:v>-118.87249999999997</c:v>
                </c:pt>
                <c:pt idx="125796">
                  <c:v>-118.87049999999996</c:v>
                </c:pt>
                <c:pt idx="125797">
                  <c:v>-118.86849999999998</c:v>
                </c:pt>
                <c:pt idx="125798">
                  <c:v>-118.86649999999997</c:v>
                </c:pt>
                <c:pt idx="125799">
                  <c:v>-118.86449999999996</c:v>
                </c:pt>
                <c:pt idx="125800">
                  <c:v>-118.86249999999998</c:v>
                </c:pt>
                <c:pt idx="125801">
                  <c:v>-118.86049999999997</c:v>
                </c:pt>
                <c:pt idx="125802">
                  <c:v>-118.85849999999996</c:v>
                </c:pt>
                <c:pt idx="125803">
                  <c:v>-118.85649999999998</c:v>
                </c:pt>
                <c:pt idx="125804">
                  <c:v>-118.85449999999997</c:v>
                </c:pt>
                <c:pt idx="125805">
                  <c:v>-118.85249999999996</c:v>
                </c:pt>
                <c:pt idx="125806">
                  <c:v>-118.85049999999998</c:v>
                </c:pt>
                <c:pt idx="125807">
                  <c:v>-118.84849999999997</c:v>
                </c:pt>
                <c:pt idx="125808">
                  <c:v>-118.84649999999996</c:v>
                </c:pt>
                <c:pt idx="125809">
                  <c:v>-118.84449999999998</c:v>
                </c:pt>
                <c:pt idx="125810">
                  <c:v>-118.84249999999997</c:v>
                </c:pt>
                <c:pt idx="125811">
                  <c:v>-118.84049999999996</c:v>
                </c:pt>
                <c:pt idx="125812">
                  <c:v>-118.83849999999998</c:v>
                </c:pt>
                <c:pt idx="125813">
                  <c:v>-118.83649999999997</c:v>
                </c:pt>
                <c:pt idx="125814">
                  <c:v>-118.83449999999999</c:v>
                </c:pt>
                <c:pt idx="125815">
                  <c:v>-118.83249999999998</c:v>
                </c:pt>
                <c:pt idx="125816">
                  <c:v>-118.83049999999997</c:v>
                </c:pt>
                <c:pt idx="125817">
                  <c:v>-118.82849999999999</c:v>
                </c:pt>
                <c:pt idx="125818">
                  <c:v>-118.82649999999998</c:v>
                </c:pt>
                <c:pt idx="125819">
                  <c:v>-118.82449999999997</c:v>
                </c:pt>
                <c:pt idx="125820">
                  <c:v>-118.82249999999999</c:v>
                </c:pt>
                <c:pt idx="125821">
                  <c:v>-118.82049999999998</c:v>
                </c:pt>
                <c:pt idx="125822">
                  <c:v>-118.81849999999997</c:v>
                </c:pt>
                <c:pt idx="125823">
                  <c:v>-118.81649999999999</c:v>
                </c:pt>
                <c:pt idx="125824">
                  <c:v>-118.81449999999998</c:v>
                </c:pt>
                <c:pt idx="125825">
                  <c:v>-118.81249999999997</c:v>
                </c:pt>
                <c:pt idx="125826">
                  <c:v>-118.81049999999999</c:v>
                </c:pt>
                <c:pt idx="125827">
                  <c:v>-118.80849999999998</c:v>
                </c:pt>
                <c:pt idx="125828">
                  <c:v>-118.80649999999997</c:v>
                </c:pt>
                <c:pt idx="125829">
                  <c:v>-118.80449999999999</c:v>
                </c:pt>
                <c:pt idx="125830">
                  <c:v>-118.80249999999998</c:v>
                </c:pt>
                <c:pt idx="125831">
                  <c:v>-118.80049999999997</c:v>
                </c:pt>
                <c:pt idx="125832">
                  <c:v>-118.79849999999999</c:v>
                </c:pt>
                <c:pt idx="125833">
                  <c:v>-118.79649999999998</c:v>
                </c:pt>
                <c:pt idx="125834">
                  <c:v>-118.79449999999997</c:v>
                </c:pt>
                <c:pt idx="125835">
                  <c:v>-118.79249999999999</c:v>
                </c:pt>
                <c:pt idx="125836">
                  <c:v>-118.79049999999998</c:v>
                </c:pt>
                <c:pt idx="125837">
                  <c:v>-118.78849999999997</c:v>
                </c:pt>
                <c:pt idx="125838">
                  <c:v>-118.78649999999999</c:v>
                </c:pt>
                <c:pt idx="125839">
                  <c:v>-118.78449999999998</c:v>
                </c:pt>
                <c:pt idx="125840">
                  <c:v>-118.78249999999997</c:v>
                </c:pt>
                <c:pt idx="125841">
                  <c:v>-118.78049999999999</c:v>
                </c:pt>
                <c:pt idx="125842">
                  <c:v>-118.77849999999998</c:v>
                </c:pt>
                <c:pt idx="125843">
                  <c:v>-118.77649999999997</c:v>
                </c:pt>
                <c:pt idx="125844">
                  <c:v>-118.77449999999999</c:v>
                </c:pt>
                <c:pt idx="125845">
                  <c:v>-118.77249999999998</c:v>
                </c:pt>
                <c:pt idx="125846">
                  <c:v>-118.77049999999997</c:v>
                </c:pt>
                <c:pt idx="125847">
                  <c:v>-118.76849999999999</c:v>
                </c:pt>
                <c:pt idx="125848">
                  <c:v>-118.76649999999998</c:v>
                </c:pt>
                <c:pt idx="125849">
                  <c:v>-118.76449999999997</c:v>
                </c:pt>
                <c:pt idx="125850">
                  <c:v>-118.76249999999999</c:v>
                </c:pt>
                <c:pt idx="125851">
                  <c:v>-118.76049999999998</c:v>
                </c:pt>
                <c:pt idx="125852">
                  <c:v>-118.75849999999997</c:v>
                </c:pt>
                <c:pt idx="125853">
                  <c:v>-118.75649999999999</c:v>
                </c:pt>
                <c:pt idx="125854">
                  <c:v>-118.75449999999998</c:v>
                </c:pt>
                <c:pt idx="125855">
                  <c:v>-118.75249999999997</c:v>
                </c:pt>
                <c:pt idx="125856">
                  <c:v>-118.75049999999999</c:v>
                </c:pt>
                <c:pt idx="125857">
                  <c:v>-118.74849999999998</c:v>
                </c:pt>
                <c:pt idx="125858">
                  <c:v>-118.74649999999997</c:v>
                </c:pt>
                <c:pt idx="125859">
                  <c:v>-118.74449999999999</c:v>
                </c:pt>
                <c:pt idx="125860">
                  <c:v>-118.74249999999998</c:v>
                </c:pt>
                <c:pt idx="125861">
                  <c:v>-118.74049999999997</c:v>
                </c:pt>
                <c:pt idx="125862">
                  <c:v>-118.73849999999999</c:v>
                </c:pt>
                <c:pt idx="125863">
                  <c:v>-118.73649999999998</c:v>
                </c:pt>
                <c:pt idx="125864">
                  <c:v>-118.73449999999997</c:v>
                </c:pt>
                <c:pt idx="125865">
                  <c:v>-118.73249999999999</c:v>
                </c:pt>
                <c:pt idx="125866">
                  <c:v>-118.73049999999998</c:v>
                </c:pt>
                <c:pt idx="125867">
                  <c:v>-118.72849999999997</c:v>
                </c:pt>
                <c:pt idx="125868">
                  <c:v>-118.72649999999999</c:v>
                </c:pt>
                <c:pt idx="125869">
                  <c:v>-118.72449999999998</c:v>
                </c:pt>
                <c:pt idx="125870">
                  <c:v>-118.72249999999997</c:v>
                </c:pt>
                <c:pt idx="125871">
                  <c:v>-118.72049999999999</c:v>
                </c:pt>
                <c:pt idx="125872">
                  <c:v>-118.71849999999998</c:v>
                </c:pt>
                <c:pt idx="125873">
                  <c:v>-118.71649999999997</c:v>
                </c:pt>
                <c:pt idx="125874">
                  <c:v>-118.71449999999999</c:v>
                </c:pt>
                <c:pt idx="125875">
                  <c:v>-118.71249999999998</c:v>
                </c:pt>
                <c:pt idx="125876">
                  <c:v>-118.71049999999997</c:v>
                </c:pt>
                <c:pt idx="125877">
                  <c:v>-118.70849999999999</c:v>
                </c:pt>
                <c:pt idx="125878">
                  <c:v>-118.70649999999998</c:v>
                </c:pt>
                <c:pt idx="125879">
                  <c:v>-118.70449999999997</c:v>
                </c:pt>
                <c:pt idx="125880">
                  <c:v>-118.70249999999999</c:v>
                </c:pt>
                <c:pt idx="125881">
                  <c:v>-118.70049999999998</c:v>
                </c:pt>
                <c:pt idx="125882">
                  <c:v>-118.69849999999997</c:v>
                </c:pt>
                <c:pt idx="125883">
                  <c:v>-118.69649999999999</c:v>
                </c:pt>
                <c:pt idx="125884">
                  <c:v>-118.69449999999998</c:v>
                </c:pt>
                <c:pt idx="125885">
                  <c:v>-118.69249999999997</c:v>
                </c:pt>
                <c:pt idx="125886">
                  <c:v>-118.69049999999999</c:v>
                </c:pt>
                <c:pt idx="125887">
                  <c:v>-118.68849999999998</c:v>
                </c:pt>
                <c:pt idx="125888">
                  <c:v>-118.68649999999997</c:v>
                </c:pt>
                <c:pt idx="125889">
                  <c:v>-118.68449999999999</c:v>
                </c:pt>
                <c:pt idx="125890">
                  <c:v>-118.68249999999998</c:v>
                </c:pt>
                <c:pt idx="125891">
                  <c:v>-118.68049999999997</c:v>
                </c:pt>
                <c:pt idx="125892">
                  <c:v>-118.67849999999999</c:v>
                </c:pt>
                <c:pt idx="125893">
                  <c:v>-118.67649999999998</c:v>
                </c:pt>
                <c:pt idx="125894">
                  <c:v>-118.67449999999997</c:v>
                </c:pt>
                <c:pt idx="125895">
                  <c:v>-118.67249999999999</c:v>
                </c:pt>
                <c:pt idx="125896">
                  <c:v>-118.67049999999998</c:v>
                </c:pt>
                <c:pt idx="125897">
                  <c:v>-118.66849999999997</c:v>
                </c:pt>
                <c:pt idx="125898">
                  <c:v>-118.66649999999998</c:v>
                </c:pt>
                <c:pt idx="125899">
                  <c:v>-118.66449999999998</c:v>
                </c:pt>
                <c:pt idx="125900">
                  <c:v>-118.66249999999997</c:v>
                </c:pt>
                <c:pt idx="125901">
                  <c:v>-118.66049999999998</c:v>
                </c:pt>
                <c:pt idx="125902">
                  <c:v>-118.65849999999998</c:v>
                </c:pt>
                <c:pt idx="125903">
                  <c:v>-118.65649999999997</c:v>
                </c:pt>
                <c:pt idx="125904">
                  <c:v>-118.65449999999998</c:v>
                </c:pt>
                <c:pt idx="125905">
                  <c:v>-118.65249999999997</c:v>
                </c:pt>
                <c:pt idx="125906">
                  <c:v>-118.65049999999997</c:v>
                </c:pt>
                <c:pt idx="125907">
                  <c:v>-118.64849999999998</c:v>
                </c:pt>
                <c:pt idx="125908">
                  <c:v>-118.64649999999997</c:v>
                </c:pt>
                <c:pt idx="125909">
                  <c:v>-118.64449999999997</c:v>
                </c:pt>
                <c:pt idx="125910">
                  <c:v>-118.64249999999998</c:v>
                </c:pt>
                <c:pt idx="125911">
                  <c:v>-118.64049999999997</c:v>
                </c:pt>
                <c:pt idx="125912">
                  <c:v>-118.63849999999996</c:v>
                </c:pt>
                <c:pt idx="125913">
                  <c:v>-118.63649999999998</c:v>
                </c:pt>
                <c:pt idx="125914">
                  <c:v>-118.63449999999997</c:v>
                </c:pt>
                <c:pt idx="125915">
                  <c:v>-118.63249999999996</c:v>
                </c:pt>
                <c:pt idx="125916">
                  <c:v>-118.63049999999998</c:v>
                </c:pt>
                <c:pt idx="125917">
                  <c:v>-118.62849999999997</c:v>
                </c:pt>
                <c:pt idx="125918">
                  <c:v>-118.62649999999996</c:v>
                </c:pt>
                <c:pt idx="125919">
                  <c:v>-118.62449999999998</c:v>
                </c:pt>
                <c:pt idx="125920">
                  <c:v>-118.62249999999997</c:v>
                </c:pt>
                <c:pt idx="125921">
                  <c:v>-118.62049999999996</c:v>
                </c:pt>
                <c:pt idx="125922">
                  <c:v>-118.61849999999998</c:v>
                </c:pt>
                <c:pt idx="125923">
                  <c:v>-118.61649999999997</c:v>
                </c:pt>
                <c:pt idx="125924">
                  <c:v>-118.61449999999996</c:v>
                </c:pt>
                <c:pt idx="125925">
                  <c:v>-118.61249999999998</c:v>
                </c:pt>
                <c:pt idx="125926">
                  <c:v>-118.61049999999997</c:v>
                </c:pt>
                <c:pt idx="125927">
                  <c:v>-118.60849999999996</c:v>
                </c:pt>
                <c:pt idx="125928">
                  <c:v>-118.60649999999998</c:v>
                </c:pt>
                <c:pt idx="125929">
                  <c:v>-118.60449999999997</c:v>
                </c:pt>
                <c:pt idx="125930">
                  <c:v>-118.60249999999996</c:v>
                </c:pt>
                <c:pt idx="125931">
                  <c:v>-118.60049999999998</c:v>
                </c:pt>
                <c:pt idx="125932">
                  <c:v>-118.59849999999997</c:v>
                </c:pt>
                <c:pt idx="125933">
                  <c:v>-118.59649999999996</c:v>
                </c:pt>
                <c:pt idx="125934">
                  <c:v>-118.59449999999998</c:v>
                </c:pt>
                <c:pt idx="125935">
                  <c:v>-118.59249999999997</c:v>
                </c:pt>
                <c:pt idx="125936">
                  <c:v>-118.59049999999996</c:v>
                </c:pt>
                <c:pt idx="125937">
                  <c:v>-118.58849999999998</c:v>
                </c:pt>
                <c:pt idx="125938">
                  <c:v>-118.58649999999997</c:v>
                </c:pt>
                <c:pt idx="125939">
                  <c:v>-118.58449999999999</c:v>
                </c:pt>
                <c:pt idx="125940">
                  <c:v>-118.58249999999998</c:v>
                </c:pt>
                <c:pt idx="125941">
                  <c:v>-118.58049999999997</c:v>
                </c:pt>
                <c:pt idx="125942">
                  <c:v>-118.57849999999999</c:v>
                </c:pt>
                <c:pt idx="125943">
                  <c:v>-118.57649999999998</c:v>
                </c:pt>
                <c:pt idx="125944">
                  <c:v>-118.57449999999997</c:v>
                </c:pt>
                <c:pt idx="125945">
                  <c:v>-118.57249999999999</c:v>
                </c:pt>
                <c:pt idx="125946">
                  <c:v>-118.57049999999998</c:v>
                </c:pt>
                <c:pt idx="125947">
                  <c:v>-118.56849999999997</c:v>
                </c:pt>
                <c:pt idx="125948">
                  <c:v>-118.56649999999999</c:v>
                </c:pt>
                <c:pt idx="125949">
                  <c:v>-118.56449999999998</c:v>
                </c:pt>
                <c:pt idx="125950">
                  <c:v>-118.56249999999997</c:v>
                </c:pt>
                <c:pt idx="125951">
                  <c:v>-118.56049999999999</c:v>
                </c:pt>
                <c:pt idx="125952">
                  <c:v>-118.55849999999998</c:v>
                </c:pt>
                <c:pt idx="125953">
                  <c:v>-118.55649999999997</c:v>
                </c:pt>
                <c:pt idx="125954">
                  <c:v>-118.55449999999999</c:v>
                </c:pt>
                <c:pt idx="125955">
                  <c:v>-118.55249999999998</c:v>
                </c:pt>
                <c:pt idx="125956">
                  <c:v>-118.55049999999997</c:v>
                </c:pt>
                <c:pt idx="125957">
                  <c:v>-118.54849999999999</c:v>
                </c:pt>
                <c:pt idx="125958">
                  <c:v>-118.54649999999998</c:v>
                </c:pt>
                <c:pt idx="125959">
                  <c:v>-118.54449999999997</c:v>
                </c:pt>
                <c:pt idx="125960">
                  <c:v>-118.54249999999999</c:v>
                </c:pt>
                <c:pt idx="125961">
                  <c:v>-118.54049999999998</c:v>
                </c:pt>
                <c:pt idx="125962">
                  <c:v>-118.53849999999997</c:v>
                </c:pt>
                <c:pt idx="125963">
                  <c:v>-118.53649999999999</c:v>
                </c:pt>
                <c:pt idx="125964">
                  <c:v>-118.53449999999998</c:v>
                </c:pt>
                <c:pt idx="125965">
                  <c:v>-118.53249999999997</c:v>
                </c:pt>
                <c:pt idx="125966">
                  <c:v>-118.53049999999999</c:v>
                </c:pt>
                <c:pt idx="125967">
                  <c:v>-118.52849999999998</c:v>
                </c:pt>
                <c:pt idx="125968">
                  <c:v>-118.52649999999997</c:v>
                </c:pt>
                <c:pt idx="125969">
                  <c:v>-118.52449999999999</c:v>
                </c:pt>
                <c:pt idx="125970">
                  <c:v>-118.52249999999998</c:v>
                </c:pt>
                <c:pt idx="125971">
                  <c:v>-118.52049999999997</c:v>
                </c:pt>
                <c:pt idx="125972">
                  <c:v>-118.51849999999999</c:v>
                </c:pt>
                <c:pt idx="125973">
                  <c:v>-118.51649999999998</c:v>
                </c:pt>
                <c:pt idx="125974">
                  <c:v>-118.51449999999997</c:v>
                </c:pt>
                <c:pt idx="125975">
                  <c:v>-118.51249999999999</c:v>
                </c:pt>
                <c:pt idx="125976">
                  <c:v>-118.51049999999998</c:v>
                </c:pt>
                <c:pt idx="125977">
                  <c:v>-118.50849999999997</c:v>
                </c:pt>
                <c:pt idx="125978">
                  <c:v>-118.50649999999999</c:v>
                </c:pt>
                <c:pt idx="125979">
                  <c:v>-118.50449999999998</c:v>
                </c:pt>
                <c:pt idx="125980">
                  <c:v>-118.50249999999997</c:v>
                </c:pt>
                <c:pt idx="125981">
                  <c:v>-118.50049999999999</c:v>
                </c:pt>
                <c:pt idx="125982">
                  <c:v>-118.49849999999998</c:v>
                </c:pt>
                <c:pt idx="125983">
                  <c:v>-118.49649999999997</c:v>
                </c:pt>
                <c:pt idx="125984">
                  <c:v>-118.49449999999999</c:v>
                </c:pt>
                <c:pt idx="125985">
                  <c:v>-118.49249999999998</c:v>
                </c:pt>
                <c:pt idx="125986">
                  <c:v>-118.49049999999997</c:v>
                </c:pt>
                <c:pt idx="125987">
                  <c:v>-118.48849999999999</c:v>
                </c:pt>
                <c:pt idx="125988">
                  <c:v>-118.48649999999998</c:v>
                </c:pt>
                <c:pt idx="125989">
                  <c:v>-118.48449999999997</c:v>
                </c:pt>
                <c:pt idx="125990">
                  <c:v>-118.48249999999999</c:v>
                </c:pt>
                <c:pt idx="125991">
                  <c:v>-118.48049999999998</c:v>
                </c:pt>
                <c:pt idx="125992">
                  <c:v>-118.47849999999997</c:v>
                </c:pt>
                <c:pt idx="125993">
                  <c:v>-118.47649999999999</c:v>
                </c:pt>
                <c:pt idx="125994">
                  <c:v>-118.47449999999998</c:v>
                </c:pt>
                <c:pt idx="125995">
                  <c:v>-118.47249999999997</c:v>
                </c:pt>
                <c:pt idx="125996">
                  <c:v>-118.47049999999999</c:v>
                </c:pt>
                <c:pt idx="125997">
                  <c:v>-118.46849999999998</c:v>
                </c:pt>
                <c:pt idx="125998">
                  <c:v>-118.46649999999997</c:v>
                </c:pt>
                <c:pt idx="125999">
                  <c:v>-118.46449999999999</c:v>
                </c:pt>
                <c:pt idx="126000">
                  <c:v>-118.46249999999998</c:v>
                </c:pt>
                <c:pt idx="126001">
                  <c:v>-118.46049999999997</c:v>
                </c:pt>
                <c:pt idx="126002">
                  <c:v>-118.45849999999999</c:v>
                </c:pt>
                <c:pt idx="126003">
                  <c:v>-118.45649999999998</c:v>
                </c:pt>
                <c:pt idx="126004">
                  <c:v>-118.45449999999997</c:v>
                </c:pt>
                <c:pt idx="126005">
                  <c:v>-118.45249999999999</c:v>
                </c:pt>
                <c:pt idx="126006">
                  <c:v>-118.45049999999998</c:v>
                </c:pt>
                <c:pt idx="126007">
                  <c:v>-118.44849999999997</c:v>
                </c:pt>
                <c:pt idx="126008">
                  <c:v>-118.44649999999999</c:v>
                </c:pt>
                <c:pt idx="126009">
                  <c:v>-118.44449999999998</c:v>
                </c:pt>
                <c:pt idx="126010">
                  <c:v>-118.44249999999997</c:v>
                </c:pt>
                <c:pt idx="126011">
                  <c:v>-118.44049999999999</c:v>
                </c:pt>
                <c:pt idx="126012">
                  <c:v>-118.43849999999998</c:v>
                </c:pt>
                <c:pt idx="126013">
                  <c:v>-118.43649999999997</c:v>
                </c:pt>
                <c:pt idx="126014">
                  <c:v>-118.43449999999999</c:v>
                </c:pt>
                <c:pt idx="126015">
                  <c:v>-118.43249999999998</c:v>
                </c:pt>
                <c:pt idx="126016">
                  <c:v>-118.43049999999997</c:v>
                </c:pt>
                <c:pt idx="126017">
                  <c:v>-118.42849999999999</c:v>
                </c:pt>
                <c:pt idx="126018">
                  <c:v>-118.42649999999998</c:v>
                </c:pt>
                <c:pt idx="126019">
                  <c:v>-118.42449999999997</c:v>
                </c:pt>
                <c:pt idx="126020">
                  <c:v>-118.42249999999999</c:v>
                </c:pt>
                <c:pt idx="126021">
                  <c:v>-118.42049999999998</c:v>
                </c:pt>
                <c:pt idx="126022">
                  <c:v>-118.41849999999997</c:v>
                </c:pt>
                <c:pt idx="126023">
                  <c:v>-118.41649999999998</c:v>
                </c:pt>
                <c:pt idx="126024">
                  <c:v>-118.41449999999998</c:v>
                </c:pt>
                <c:pt idx="126025">
                  <c:v>-118.41249999999997</c:v>
                </c:pt>
                <c:pt idx="126026">
                  <c:v>-118.41049999999998</c:v>
                </c:pt>
                <c:pt idx="126027">
                  <c:v>-118.40849999999998</c:v>
                </c:pt>
                <c:pt idx="126028">
                  <c:v>-118.40649999999997</c:v>
                </c:pt>
                <c:pt idx="126029">
                  <c:v>-118.40449999999998</c:v>
                </c:pt>
                <c:pt idx="126030">
                  <c:v>-118.40249999999997</c:v>
                </c:pt>
                <c:pt idx="126031">
                  <c:v>-118.40049999999997</c:v>
                </c:pt>
                <c:pt idx="126032">
                  <c:v>-118.39849999999998</c:v>
                </c:pt>
                <c:pt idx="126033">
                  <c:v>-118.39649999999997</c:v>
                </c:pt>
                <c:pt idx="126034">
                  <c:v>-118.39449999999997</c:v>
                </c:pt>
                <c:pt idx="126035">
                  <c:v>-118.39249999999998</c:v>
                </c:pt>
                <c:pt idx="126036">
                  <c:v>-118.39049999999997</c:v>
                </c:pt>
                <c:pt idx="126037">
                  <c:v>-118.38849999999996</c:v>
                </c:pt>
                <c:pt idx="126038">
                  <c:v>-118.38649999999998</c:v>
                </c:pt>
                <c:pt idx="126039">
                  <c:v>-118.38449999999997</c:v>
                </c:pt>
                <c:pt idx="126040">
                  <c:v>-118.38249999999996</c:v>
                </c:pt>
                <c:pt idx="126041">
                  <c:v>-118.38049999999998</c:v>
                </c:pt>
                <c:pt idx="126042">
                  <c:v>-118.37849999999997</c:v>
                </c:pt>
                <c:pt idx="126043">
                  <c:v>-118.37649999999996</c:v>
                </c:pt>
                <c:pt idx="126044">
                  <c:v>-118.37449999999998</c:v>
                </c:pt>
                <c:pt idx="126045">
                  <c:v>-118.37249999999997</c:v>
                </c:pt>
                <c:pt idx="126046">
                  <c:v>-118.37049999999996</c:v>
                </c:pt>
                <c:pt idx="126047">
                  <c:v>-118.36849999999998</c:v>
                </c:pt>
                <c:pt idx="126048">
                  <c:v>-118.36649999999997</c:v>
                </c:pt>
                <c:pt idx="126049">
                  <c:v>-118.36449999999996</c:v>
                </c:pt>
                <c:pt idx="126050">
                  <c:v>-118.36249999999998</c:v>
                </c:pt>
                <c:pt idx="126051">
                  <c:v>-118.36049999999997</c:v>
                </c:pt>
                <c:pt idx="126052">
                  <c:v>-118.35849999999996</c:v>
                </c:pt>
                <c:pt idx="126053">
                  <c:v>-118.35649999999998</c:v>
                </c:pt>
                <c:pt idx="126054">
                  <c:v>-118.35449999999997</c:v>
                </c:pt>
                <c:pt idx="126055">
                  <c:v>-118.35249999999996</c:v>
                </c:pt>
                <c:pt idx="126056">
                  <c:v>-118.35049999999998</c:v>
                </c:pt>
                <c:pt idx="126057">
                  <c:v>-118.34849999999997</c:v>
                </c:pt>
                <c:pt idx="126058">
                  <c:v>-118.34649999999996</c:v>
                </c:pt>
                <c:pt idx="126059">
                  <c:v>-118.34449999999998</c:v>
                </c:pt>
                <c:pt idx="126060">
                  <c:v>-118.34249999999997</c:v>
                </c:pt>
                <c:pt idx="126061">
                  <c:v>-118.34049999999996</c:v>
                </c:pt>
                <c:pt idx="126062">
                  <c:v>-118.33849999999998</c:v>
                </c:pt>
                <c:pt idx="126063">
                  <c:v>-118.33649999999997</c:v>
                </c:pt>
                <c:pt idx="126064">
                  <c:v>-118.33449999999999</c:v>
                </c:pt>
                <c:pt idx="126065">
                  <c:v>-118.33249999999998</c:v>
                </c:pt>
                <c:pt idx="126066">
                  <c:v>-118.33049999999997</c:v>
                </c:pt>
                <c:pt idx="126067">
                  <c:v>-118.32849999999999</c:v>
                </c:pt>
                <c:pt idx="126068">
                  <c:v>-118.32649999999998</c:v>
                </c:pt>
                <c:pt idx="126069">
                  <c:v>-118.32449999999997</c:v>
                </c:pt>
                <c:pt idx="126070">
                  <c:v>-118.32249999999999</c:v>
                </c:pt>
                <c:pt idx="126071">
                  <c:v>-118.32049999999998</c:v>
                </c:pt>
                <c:pt idx="126072">
                  <c:v>-118.31849999999997</c:v>
                </c:pt>
                <c:pt idx="126073">
                  <c:v>-118.31649999999999</c:v>
                </c:pt>
                <c:pt idx="126074">
                  <c:v>-118.31449999999998</c:v>
                </c:pt>
                <c:pt idx="126075">
                  <c:v>-118.31249999999997</c:v>
                </c:pt>
                <c:pt idx="126076">
                  <c:v>-118.31049999999999</c:v>
                </c:pt>
                <c:pt idx="126077">
                  <c:v>-118.30849999999998</c:v>
                </c:pt>
                <c:pt idx="126078">
                  <c:v>-118.30649999999997</c:v>
                </c:pt>
                <c:pt idx="126079">
                  <c:v>-118.30449999999999</c:v>
                </c:pt>
                <c:pt idx="126080">
                  <c:v>-118.30249999999998</c:v>
                </c:pt>
                <c:pt idx="126081">
                  <c:v>-118.30049999999997</c:v>
                </c:pt>
                <c:pt idx="126082">
                  <c:v>-118.29849999999999</c:v>
                </c:pt>
                <c:pt idx="126083">
                  <c:v>-118.29649999999998</c:v>
                </c:pt>
                <c:pt idx="126084">
                  <c:v>-118.29449999999997</c:v>
                </c:pt>
                <c:pt idx="126085">
                  <c:v>-118.29249999999999</c:v>
                </c:pt>
                <c:pt idx="126086">
                  <c:v>-118.29049999999998</c:v>
                </c:pt>
                <c:pt idx="126087">
                  <c:v>-118.28849999999997</c:v>
                </c:pt>
                <c:pt idx="126088">
                  <c:v>-118.28649999999999</c:v>
                </c:pt>
                <c:pt idx="126089">
                  <c:v>-118.28449999999998</c:v>
                </c:pt>
                <c:pt idx="126090">
                  <c:v>-118.28249999999997</c:v>
                </c:pt>
                <c:pt idx="126091">
                  <c:v>-118.28049999999999</c:v>
                </c:pt>
                <c:pt idx="126092">
                  <c:v>-118.27849999999998</c:v>
                </c:pt>
                <c:pt idx="126093">
                  <c:v>-118.27649999999997</c:v>
                </c:pt>
                <c:pt idx="126094">
                  <c:v>-118.27449999999999</c:v>
                </c:pt>
                <c:pt idx="126095">
                  <c:v>-118.27249999999998</c:v>
                </c:pt>
                <c:pt idx="126096">
                  <c:v>-118.27049999999997</c:v>
                </c:pt>
                <c:pt idx="126097">
                  <c:v>-118.26849999999999</c:v>
                </c:pt>
                <c:pt idx="126098">
                  <c:v>-118.26649999999998</c:v>
                </c:pt>
                <c:pt idx="126099">
                  <c:v>-118.26449999999997</c:v>
                </c:pt>
                <c:pt idx="126100">
                  <c:v>-118.26249999999999</c:v>
                </c:pt>
                <c:pt idx="126101">
                  <c:v>-118.26049999999998</c:v>
                </c:pt>
                <c:pt idx="126102">
                  <c:v>-118.25849999999997</c:v>
                </c:pt>
                <c:pt idx="126103">
                  <c:v>-118.25649999999999</c:v>
                </c:pt>
                <c:pt idx="126104">
                  <c:v>-118.25449999999998</c:v>
                </c:pt>
                <c:pt idx="126105">
                  <c:v>-118.25249999999997</c:v>
                </c:pt>
                <c:pt idx="126106">
                  <c:v>-118.25049999999999</c:v>
                </c:pt>
                <c:pt idx="126107">
                  <c:v>-118.24849999999998</c:v>
                </c:pt>
                <c:pt idx="126108">
                  <c:v>-118.24649999999997</c:v>
                </c:pt>
                <c:pt idx="126109">
                  <c:v>-118.24449999999999</c:v>
                </c:pt>
                <c:pt idx="126110">
                  <c:v>-118.24249999999998</c:v>
                </c:pt>
                <c:pt idx="126111">
                  <c:v>-118.24049999999997</c:v>
                </c:pt>
                <c:pt idx="126112">
                  <c:v>-118.23849999999999</c:v>
                </c:pt>
                <c:pt idx="126113">
                  <c:v>-118.23649999999998</c:v>
                </c:pt>
                <c:pt idx="126114">
                  <c:v>-118.23449999999997</c:v>
                </c:pt>
                <c:pt idx="126115">
                  <c:v>-118.23249999999999</c:v>
                </c:pt>
                <c:pt idx="126116">
                  <c:v>-118.23049999999998</c:v>
                </c:pt>
                <c:pt idx="126117">
                  <c:v>-118.22849999999997</c:v>
                </c:pt>
                <c:pt idx="126118">
                  <c:v>-118.22649999999999</c:v>
                </c:pt>
                <c:pt idx="126119">
                  <c:v>-118.22449999999998</c:v>
                </c:pt>
                <c:pt idx="126120">
                  <c:v>-118.22249999999997</c:v>
                </c:pt>
                <c:pt idx="126121">
                  <c:v>-118.22049999999999</c:v>
                </c:pt>
                <c:pt idx="126122">
                  <c:v>-118.21849999999998</c:v>
                </c:pt>
                <c:pt idx="126123">
                  <c:v>-118.21649999999997</c:v>
                </c:pt>
                <c:pt idx="126124">
                  <c:v>-118.21449999999999</c:v>
                </c:pt>
                <c:pt idx="126125">
                  <c:v>-118.21249999999998</c:v>
                </c:pt>
                <c:pt idx="126126">
                  <c:v>-118.21049999999997</c:v>
                </c:pt>
                <c:pt idx="126127">
                  <c:v>-118.20849999999999</c:v>
                </c:pt>
                <c:pt idx="126128">
                  <c:v>-118.20649999999998</c:v>
                </c:pt>
                <c:pt idx="126129">
                  <c:v>-118.20449999999997</c:v>
                </c:pt>
                <c:pt idx="126130">
                  <c:v>-118.20249999999999</c:v>
                </c:pt>
                <c:pt idx="126131">
                  <c:v>-118.20049999999998</c:v>
                </c:pt>
                <c:pt idx="126132">
                  <c:v>-118.19849999999997</c:v>
                </c:pt>
                <c:pt idx="126133">
                  <c:v>-118.19649999999999</c:v>
                </c:pt>
                <c:pt idx="126134">
                  <c:v>-118.19449999999998</c:v>
                </c:pt>
                <c:pt idx="126135">
                  <c:v>-118.19249999999997</c:v>
                </c:pt>
                <c:pt idx="126136">
                  <c:v>-118.19049999999999</c:v>
                </c:pt>
                <c:pt idx="126137">
                  <c:v>-118.18849999999998</c:v>
                </c:pt>
                <c:pt idx="126138">
                  <c:v>-118.18649999999997</c:v>
                </c:pt>
                <c:pt idx="126139">
                  <c:v>-118.18449999999999</c:v>
                </c:pt>
                <c:pt idx="126140">
                  <c:v>-118.18249999999998</c:v>
                </c:pt>
                <c:pt idx="126141">
                  <c:v>-118.18049999999997</c:v>
                </c:pt>
                <c:pt idx="126142">
                  <c:v>-118.17849999999999</c:v>
                </c:pt>
                <c:pt idx="126143">
                  <c:v>-118.17649999999998</c:v>
                </c:pt>
                <c:pt idx="126144">
                  <c:v>-118.17449999999997</c:v>
                </c:pt>
                <c:pt idx="126145">
                  <c:v>-118.17249999999999</c:v>
                </c:pt>
                <c:pt idx="126146">
                  <c:v>-118.17049999999998</c:v>
                </c:pt>
                <c:pt idx="126147">
                  <c:v>-118.16849999999997</c:v>
                </c:pt>
                <c:pt idx="126148">
                  <c:v>-118.16649999999998</c:v>
                </c:pt>
                <c:pt idx="126149">
                  <c:v>-118.16449999999998</c:v>
                </c:pt>
                <c:pt idx="126150">
                  <c:v>-118.16249999999997</c:v>
                </c:pt>
                <c:pt idx="126151">
                  <c:v>-118.16049999999998</c:v>
                </c:pt>
                <c:pt idx="126152">
                  <c:v>-118.15849999999998</c:v>
                </c:pt>
                <c:pt idx="126153">
                  <c:v>-118.15649999999997</c:v>
                </c:pt>
                <c:pt idx="126154">
                  <c:v>-118.15449999999998</c:v>
                </c:pt>
                <c:pt idx="126155">
                  <c:v>-118.15249999999997</c:v>
                </c:pt>
                <c:pt idx="126156">
                  <c:v>-118.15049999999997</c:v>
                </c:pt>
                <c:pt idx="126157">
                  <c:v>-118.14849999999998</c:v>
                </c:pt>
                <c:pt idx="126158">
                  <c:v>-118.14649999999997</c:v>
                </c:pt>
                <c:pt idx="126159">
                  <c:v>-118.14449999999997</c:v>
                </c:pt>
                <c:pt idx="126160">
                  <c:v>-118.14249999999998</c:v>
                </c:pt>
                <c:pt idx="126161">
                  <c:v>-118.14049999999997</c:v>
                </c:pt>
                <c:pt idx="126162">
                  <c:v>-118.13849999999996</c:v>
                </c:pt>
                <c:pt idx="126163">
                  <c:v>-118.13649999999998</c:v>
                </c:pt>
                <c:pt idx="126164">
                  <c:v>-118.13449999999997</c:v>
                </c:pt>
                <c:pt idx="126165">
                  <c:v>-118.13249999999996</c:v>
                </c:pt>
                <c:pt idx="126166">
                  <c:v>-118.13049999999998</c:v>
                </c:pt>
                <c:pt idx="126167">
                  <c:v>-118.12849999999997</c:v>
                </c:pt>
                <c:pt idx="126168">
                  <c:v>-118.12649999999996</c:v>
                </c:pt>
                <c:pt idx="126169">
                  <c:v>-118.12449999999998</c:v>
                </c:pt>
                <c:pt idx="126170">
                  <c:v>-118.12249999999997</c:v>
                </c:pt>
                <c:pt idx="126171">
                  <c:v>-118.12049999999996</c:v>
                </c:pt>
                <c:pt idx="126172">
                  <c:v>-118.11849999999998</c:v>
                </c:pt>
                <c:pt idx="126173">
                  <c:v>-118.11649999999997</c:v>
                </c:pt>
                <c:pt idx="126174">
                  <c:v>-118.11449999999996</c:v>
                </c:pt>
                <c:pt idx="126175">
                  <c:v>-118.11249999999998</c:v>
                </c:pt>
                <c:pt idx="126176">
                  <c:v>-118.11049999999997</c:v>
                </c:pt>
                <c:pt idx="126177">
                  <c:v>-118.10849999999996</c:v>
                </c:pt>
                <c:pt idx="126178">
                  <c:v>-118.10649999999998</c:v>
                </c:pt>
                <c:pt idx="126179">
                  <c:v>-118.10449999999997</c:v>
                </c:pt>
                <c:pt idx="126180">
                  <c:v>-118.10249999999996</c:v>
                </c:pt>
                <c:pt idx="126181">
                  <c:v>-118.10049999999998</c:v>
                </c:pt>
                <c:pt idx="126182">
                  <c:v>-118.09849999999997</c:v>
                </c:pt>
                <c:pt idx="126183">
                  <c:v>-118.09649999999996</c:v>
                </c:pt>
                <c:pt idx="126184">
                  <c:v>-118.09449999999998</c:v>
                </c:pt>
                <c:pt idx="126185">
                  <c:v>-118.09249999999997</c:v>
                </c:pt>
                <c:pt idx="126186">
                  <c:v>-118.09049999999996</c:v>
                </c:pt>
                <c:pt idx="126187">
                  <c:v>-118.08849999999998</c:v>
                </c:pt>
                <c:pt idx="126188">
                  <c:v>-118.08649999999997</c:v>
                </c:pt>
                <c:pt idx="126189">
                  <c:v>-118.08449999999999</c:v>
                </c:pt>
                <c:pt idx="126190">
                  <c:v>-118.08249999999998</c:v>
                </c:pt>
                <c:pt idx="126191">
                  <c:v>-118.08049999999997</c:v>
                </c:pt>
                <c:pt idx="126192">
                  <c:v>-118.07849999999999</c:v>
                </c:pt>
                <c:pt idx="126193">
                  <c:v>-118.07649999999998</c:v>
                </c:pt>
                <c:pt idx="126194">
                  <c:v>-118.07449999999997</c:v>
                </c:pt>
                <c:pt idx="126195">
                  <c:v>-118.07249999999999</c:v>
                </c:pt>
                <c:pt idx="126196">
                  <c:v>-118.07049999999998</c:v>
                </c:pt>
                <c:pt idx="126197">
                  <c:v>-118.06849999999997</c:v>
                </c:pt>
                <c:pt idx="126198">
                  <c:v>-118.06649999999999</c:v>
                </c:pt>
                <c:pt idx="126199">
                  <c:v>-118.06449999999998</c:v>
                </c:pt>
                <c:pt idx="126200">
                  <c:v>-118.06249999999997</c:v>
                </c:pt>
                <c:pt idx="126201">
                  <c:v>-118.06049999999999</c:v>
                </c:pt>
                <c:pt idx="126202">
                  <c:v>-118.05849999999998</c:v>
                </c:pt>
                <c:pt idx="126203">
                  <c:v>-118.05649999999997</c:v>
                </c:pt>
                <c:pt idx="126204">
                  <c:v>-118.05449999999999</c:v>
                </c:pt>
                <c:pt idx="126205">
                  <c:v>-118.05249999999998</c:v>
                </c:pt>
                <c:pt idx="126206">
                  <c:v>-118.05049999999997</c:v>
                </c:pt>
                <c:pt idx="126207">
                  <c:v>-118.04849999999999</c:v>
                </c:pt>
                <c:pt idx="126208">
                  <c:v>-118.04649999999998</c:v>
                </c:pt>
                <c:pt idx="126209">
                  <c:v>-118.04449999999997</c:v>
                </c:pt>
                <c:pt idx="126210">
                  <c:v>-118.04249999999999</c:v>
                </c:pt>
                <c:pt idx="126211">
                  <c:v>-118.04049999999998</c:v>
                </c:pt>
                <c:pt idx="126212">
                  <c:v>-118.03849999999997</c:v>
                </c:pt>
                <c:pt idx="126213">
                  <c:v>-118.03649999999999</c:v>
                </c:pt>
                <c:pt idx="126214">
                  <c:v>-118.03449999999998</c:v>
                </c:pt>
                <c:pt idx="126215">
                  <c:v>-118.03249999999997</c:v>
                </c:pt>
                <c:pt idx="126216">
                  <c:v>-118.03049999999999</c:v>
                </c:pt>
                <c:pt idx="126217">
                  <c:v>-118.02849999999998</c:v>
                </c:pt>
                <c:pt idx="126218">
                  <c:v>-118.02649999999997</c:v>
                </c:pt>
                <c:pt idx="126219">
                  <c:v>-118.02449999999999</c:v>
                </c:pt>
                <c:pt idx="126220">
                  <c:v>-118.02249999999998</c:v>
                </c:pt>
                <c:pt idx="126221">
                  <c:v>-118.02049999999997</c:v>
                </c:pt>
                <c:pt idx="126222">
                  <c:v>-118.01849999999999</c:v>
                </c:pt>
                <c:pt idx="126223">
                  <c:v>-118.01649999999998</c:v>
                </c:pt>
                <c:pt idx="126224">
                  <c:v>-118.01449999999997</c:v>
                </c:pt>
                <c:pt idx="126225">
                  <c:v>-118.01249999999999</c:v>
                </c:pt>
                <c:pt idx="126226">
                  <c:v>-118.01049999999998</c:v>
                </c:pt>
                <c:pt idx="126227">
                  <c:v>-118.00849999999997</c:v>
                </c:pt>
                <c:pt idx="126228">
                  <c:v>-118.00649999999999</c:v>
                </c:pt>
                <c:pt idx="126229">
                  <c:v>-118.00449999999998</c:v>
                </c:pt>
                <c:pt idx="126230">
                  <c:v>-118.00249999999997</c:v>
                </c:pt>
                <c:pt idx="126231">
                  <c:v>-118.00049999999999</c:v>
                </c:pt>
                <c:pt idx="126232">
                  <c:v>-117.99849999999998</c:v>
                </c:pt>
                <c:pt idx="126233">
                  <c:v>-117.99649999999997</c:v>
                </c:pt>
                <c:pt idx="126234">
                  <c:v>-117.99449999999999</c:v>
                </c:pt>
                <c:pt idx="126235">
                  <c:v>-117.99249999999998</c:v>
                </c:pt>
                <c:pt idx="126236">
                  <c:v>-117.99049999999997</c:v>
                </c:pt>
                <c:pt idx="126237">
                  <c:v>-117.98849999999999</c:v>
                </c:pt>
                <c:pt idx="126238">
                  <c:v>-117.98649999999998</c:v>
                </c:pt>
                <c:pt idx="126239">
                  <c:v>-117.98449999999997</c:v>
                </c:pt>
                <c:pt idx="126240">
                  <c:v>-117.98249999999999</c:v>
                </c:pt>
                <c:pt idx="126241">
                  <c:v>-117.98049999999998</c:v>
                </c:pt>
                <c:pt idx="126242">
                  <c:v>-117.97849999999997</c:v>
                </c:pt>
                <c:pt idx="126243">
                  <c:v>-117.97649999999999</c:v>
                </c:pt>
                <c:pt idx="126244">
                  <c:v>-117.97449999999998</c:v>
                </c:pt>
                <c:pt idx="126245">
                  <c:v>-117.97249999999997</c:v>
                </c:pt>
                <c:pt idx="126246">
                  <c:v>-117.97049999999999</c:v>
                </c:pt>
                <c:pt idx="126247">
                  <c:v>-117.96849999999998</c:v>
                </c:pt>
                <c:pt idx="126248">
                  <c:v>-117.96649999999997</c:v>
                </c:pt>
                <c:pt idx="126249">
                  <c:v>-117.96449999999999</c:v>
                </c:pt>
                <c:pt idx="126250">
                  <c:v>-117.96249999999998</c:v>
                </c:pt>
                <c:pt idx="126251">
                  <c:v>-117.96049999999997</c:v>
                </c:pt>
                <c:pt idx="126252">
                  <c:v>-117.95849999999999</c:v>
                </c:pt>
                <c:pt idx="126253">
                  <c:v>-117.95649999999998</c:v>
                </c:pt>
                <c:pt idx="126254">
                  <c:v>-117.95449999999997</c:v>
                </c:pt>
                <c:pt idx="126255">
                  <c:v>-117.95249999999999</c:v>
                </c:pt>
                <c:pt idx="126256">
                  <c:v>-117.95049999999998</c:v>
                </c:pt>
                <c:pt idx="126257">
                  <c:v>-117.94849999999997</c:v>
                </c:pt>
                <c:pt idx="126258">
                  <c:v>-117.94649999999999</c:v>
                </c:pt>
                <c:pt idx="126259">
                  <c:v>-117.94449999999998</c:v>
                </c:pt>
                <c:pt idx="126260">
                  <c:v>-117.94249999999997</c:v>
                </c:pt>
                <c:pt idx="126261">
                  <c:v>-117.94049999999999</c:v>
                </c:pt>
                <c:pt idx="126262">
                  <c:v>-117.93849999999998</c:v>
                </c:pt>
                <c:pt idx="126263">
                  <c:v>-117.93649999999997</c:v>
                </c:pt>
                <c:pt idx="126264">
                  <c:v>-117.93449999999999</c:v>
                </c:pt>
                <c:pt idx="126265">
                  <c:v>-117.93249999999998</c:v>
                </c:pt>
                <c:pt idx="126266">
                  <c:v>-117.93049999999997</c:v>
                </c:pt>
                <c:pt idx="126267">
                  <c:v>-117.92849999999999</c:v>
                </c:pt>
                <c:pt idx="126268">
                  <c:v>-117.92649999999998</c:v>
                </c:pt>
                <c:pt idx="126269">
                  <c:v>-117.92449999999997</c:v>
                </c:pt>
                <c:pt idx="126270">
                  <c:v>-117.92249999999999</c:v>
                </c:pt>
                <c:pt idx="126271">
                  <c:v>-117.92049999999998</c:v>
                </c:pt>
                <c:pt idx="126272">
                  <c:v>-117.91849999999997</c:v>
                </c:pt>
                <c:pt idx="126273">
                  <c:v>-117.91649999999998</c:v>
                </c:pt>
                <c:pt idx="126274">
                  <c:v>-117.91449999999998</c:v>
                </c:pt>
                <c:pt idx="126275">
                  <c:v>-117.91249999999997</c:v>
                </c:pt>
                <c:pt idx="126276">
                  <c:v>-117.91049999999998</c:v>
                </c:pt>
                <c:pt idx="126277">
                  <c:v>-117.90849999999998</c:v>
                </c:pt>
                <c:pt idx="126278">
                  <c:v>-117.90649999999997</c:v>
                </c:pt>
                <c:pt idx="126279">
                  <c:v>-117.90449999999998</c:v>
                </c:pt>
                <c:pt idx="126280">
                  <c:v>-117.90249999999997</c:v>
                </c:pt>
                <c:pt idx="126281">
                  <c:v>-117.90049999999997</c:v>
                </c:pt>
                <c:pt idx="126282">
                  <c:v>-117.89849999999998</c:v>
                </c:pt>
                <c:pt idx="126283">
                  <c:v>-117.89649999999997</c:v>
                </c:pt>
                <c:pt idx="126284">
                  <c:v>-117.89449999999997</c:v>
                </c:pt>
                <c:pt idx="126285">
                  <c:v>-117.89249999999998</c:v>
                </c:pt>
                <c:pt idx="126286">
                  <c:v>-117.89049999999997</c:v>
                </c:pt>
                <c:pt idx="126287">
                  <c:v>-117.88849999999996</c:v>
                </c:pt>
                <c:pt idx="126288">
                  <c:v>-117.88649999999998</c:v>
                </c:pt>
                <c:pt idx="126289">
                  <c:v>-117.88449999999997</c:v>
                </c:pt>
                <c:pt idx="126290">
                  <c:v>-117.88249999999996</c:v>
                </c:pt>
                <c:pt idx="126291">
                  <c:v>-117.88049999999998</c:v>
                </c:pt>
                <c:pt idx="126292">
                  <c:v>-117.87849999999997</c:v>
                </c:pt>
                <c:pt idx="126293">
                  <c:v>-117.87649999999996</c:v>
                </c:pt>
                <c:pt idx="126294">
                  <c:v>-117.87449999999998</c:v>
                </c:pt>
                <c:pt idx="126295">
                  <c:v>-117.87249999999997</c:v>
                </c:pt>
                <c:pt idx="126296">
                  <c:v>-117.87049999999996</c:v>
                </c:pt>
                <c:pt idx="126297">
                  <c:v>-117.86849999999998</c:v>
                </c:pt>
                <c:pt idx="126298">
                  <c:v>-117.86649999999997</c:v>
                </c:pt>
                <c:pt idx="126299">
                  <c:v>-117.86449999999996</c:v>
                </c:pt>
                <c:pt idx="126300">
                  <c:v>-117.86249999999998</c:v>
                </c:pt>
                <c:pt idx="126301">
                  <c:v>-117.86049999999997</c:v>
                </c:pt>
                <c:pt idx="126302">
                  <c:v>-117.85849999999996</c:v>
                </c:pt>
                <c:pt idx="126303">
                  <c:v>-117.85649999999998</c:v>
                </c:pt>
                <c:pt idx="126304">
                  <c:v>-117.85449999999997</c:v>
                </c:pt>
                <c:pt idx="126305">
                  <c:v>-117.85249999999996</c:v>
                </c:pt>
                <c:pt idx="126306">
                  <c:v>-117.85049999999998</c:v>
                </c:pt>
                <c:pt idx="126307">
                  <c:v>-117.84849999999997</c:v>
                </c:pt>
                <c:pt idx="126308">
                  <c:v>-117.84649999999996</c:v>
                </c:pt>
                <c:pt idx="126309">
                  <c:v>-117.84449999999998</c:v>
                </c:pt>
                <c:pt idx="126310">
                  <c:v>-117.84249999999997</c:v>
                </c:pt>
                <c:pt idx="126311">
                  <c:v>-117.84049999999996</c:v>
                </c:pt>
                <c:pt idx="126312">
                  <c:v>-117.83849999999998</c:v>
                </c:pt>
                <c:pt idx="126313">
                  <c:v>-117.83649999999997</c:v>
                </c:pt>
                <c:pt idx="126314">
                  <c:v>-117.83449999999999</c:v>
                </c:pt>
                <c:pt idx="126315">
                  <c:v>-117.83249999999998</c:v>
                </c:pt>
                <c:pt idx="126316">
                  <c:v>-117.83049999999997</c:v>
                </c:pt>
                <c:pt idx="126317">
                  <c:v>-117.82849999999999</c:v>
                </c:pt>
                <c:pt idx="126318">
                  <c:v>-117.82649999999998</c:v>
                </c:pt>
                <c:pt idx="126319">
                  <c:v>-117.82449999999997</c:v>
                </c:pt>
                <c:pt idx="126320">
                  <c:v>-117.82249999999999</c:v>
                </c:pt>
                <c:pt idx="126321">
                  <c:v>-117.82049999999998</c:v>
                </c:pt>
                <c:pt idx="126322">
                  <c:v>-117.81849999999997</c:v>
                </c:pt>
                <c:pt idx="126323">
                  <c:v>-117.81649999999999</c:v>
                </c:pt>
                <c:pt idx="126324">
                  <c:v>-117.81449999999998</c:v>
                </c:pt>
                <c:pt idx="126325">
                  <c:v>-117.81249999999997</c:v>
                </c:pt>
                <c:pt idx="126326">
                  <c:v>-117.81049999999999</c:v>
                </c:pt>
                <c:pt idx="126327">
                  <c:v>-117.80849999999998</c:v>
                </c:pt>
                <c:pt idx="126328">
                  <c:v>-117.80649999999997</c:v>
                </c:pt>
                <c:pt idx="126329">
                  <c:v>-117.80449999999999</c:v>
                </c:pt>
                <c:pt idx="126330">
                  <c:v>-117.80249999999998</c:v>
                </c:pt>
                <c:pt idx="126331">
                  <c:v>-117.80049999999997</c:v>
                </c:pt>
                <c:pt idx="126332">
                  <c:v>-117.79849999999999</c:v>
                </c:pt>
                <c:pt idx="126333">
                  <c:v>-117.79649999999998</c:v>
                </c:pt>
                <c:pt idx="126334">
                  <c:v>-117.79449999999997</c:v>
                </c:pt>
                <c:pt idx="126335">
                  <c:v>-117.79249999999999</c:v>
                </c:pt>
                <c:pt idx="126336">
                  <c:v>-117.79049999999998</c:v>
                </c:pt>
                <c:pt idx="126337">
                  <c:v>-117.78849999999997</c:v>
                </c:pt>
                <c:pt idx="126338">
                  <c:v>-117.78649999999999</c:v>
                </c:pt>
                <c:pt idx="126339">
                  <c:v>-117.78449999999998</c:v>
                </c:pt>
                <c:pt idx="126340">
                  <c:v>-117.78249999999997</c:v>
                </c:pt>
                <c:pt idx="126341">
                  <c:v>-117.78049999999999</c:v>
                </c:pt>
                <c:pt idx="126342">
                  <c:v>-117.77849999999998</c:v>
                </c:pt>
                <c:pt idx="126343">
                  <c:v>-117.77649999999997</c:v>
                </c:pt>
                <c:pt idx="126344">
                  <c:v>-117.77449999999999</c:v>
                </c:pt>
                <c:pt idx="126345">
                  <c:v>-117.77249999999998</c:v>
                </c:pt>
                <c:pt idx="126346">
                  <c:v>-117.77049999999997</c:v>
                </c:pt>
                <c:pt idx="126347">
                  <c:v>-117.76849999999999</c:v>
                </c:pt>
                <c:pt idx="126348">
                  <c:v>-117.76649999999998</c:v>
                </c:pt>
                <c:pt idx="126349">
                  <c:v>-117.76449999999997</c:v>
                </c:pt>
                <c:pt idx="126350">
                  <c:v>-117.76249999999999</c:v>
                </c:pt>
                <c:pt idx="126351">
                  <c:v>-117.76049999999998</c:v>
                </c:pt>
                <c:pt idx="126352">
                  <c:v>-117.75849999999997</c:v>
                </c:pt>
                <c:pt idx="126353">
                  <c:v>-117.75649999999999</c:v>
                </c:pt>
                <c:pt idx="126354">
                  <c:v>-117.75449999999998</c:v>
                </c:pt>
                <c:pt idx="126355">
                  <c:v>-117.75249999999997</c:v>
                </c:pt>
                <c:pt idx="126356">
                  <c:v>-117.75049999999999</c:v>
                </c:pt>
                <c:pt idx="126357">
                  <c:v>-117.74849999999998</c:v>
                </c:pt>
                <c:pt idx="126358">
                  <c:v>-117.74649999999997</c:v>
                </c:pt>
                <c:pt idx="126359">
                  <c:v>-117.74449999999999</c:v>
                </c:pt>
                <c:pt idx="126360">
                  <c:v>-117.74249999999998</c:v>
                </c:pt>
                <c:pt idx="126361">
                  <c:v>-117.74049999999997</c:v>
                </c:pt>
                <c:pt idx="126362">
                  <c:v>-117.73849999999999</c:v>
                </c:pt>
                <c:pt idx="126363">
                  <c:v>-117.73649999999998</c:v>
                </c:pt>
                <c:pt idx="126364">
                  <c:v>-117.73449999999997</c:v>
                </c:pt>
                <c:pt idx="126365">
                  <c:v>-117.73249999999999</c:v>
                </c:pt>
                <c:pt idx="126366">
                  <c:v>-117.73049999999998</c:v>
                </c:pt>
                <c:pt idx="126367">
                  <c:v>-117.72849999999997</c:v>
                </c:pt>
                <c:pt idx="126368">
                  <c:v>-117.72649999999999</c:v>
                </c:pt>
                <c:pt idx="126369">
                  <c:v>-117.72449999999998</c:v>
                </c:pt>
                <c:pt idx="126370">
                  <c:v>-117.72249999999997</c:v>
                </c:pt>
                <c:pt idx="126371">
                  <c:v>-117.72049999999999</c:v>
                </c:pt>
                <c:pt idx="126372">
                  <c:v>-117.71849999999998</c:v>
                </c:pt>
                <c:pt idx="126373">
                  <c:v>-117.71649999999997</c:v>
                </c:pt>
                <c:pt idx="126374">
                  <c:v>-117.71449999999999</c:v>
                </c:pt>
                <c:pt idx="126375">
                  <c:v>-117.71249999999998</c:v>
                </c:pt>
                <c:pt idx="126376">
                  <c:v>-117.71049999999997</c:v>
                </c:pt>
                <c:pt idx="126377">
                  <c:v>-117.70849999999999</c:v>
                </c:pt>
                <c:pt idx="126378">
                  <c:v>-117.70649999999998</c:v>
                </c:pt>
                <c:pt idx="126379">
                  <c:v>-117.70449999999997</c:v>
                </c:pt>
                <c:pt idx="126380">
                  <c:v>-117.70249999999999</c:v>
                </c:pt>
                <c:pt idx="126381">
                  <c:v>-117.70049999999998</c:v>
                </c:pt>
                <c:pt idx="126382">
                  <c:v>-117.69849999999997</c:v>
                </c:pt>
                <c:pt idx="126383">
                  <c:v>-117.69649999999999</c:v>
                </c:pt>
                <c:pt idx="126384">
                  <c:v>-117.69449999999998</c:v>
                </c:pt>
                <c:pt idx="126385">
                  <c:v>-117.69249999999997</c:v>
                </c:pt>
                <c:pt idx="126386">
                  <c:v>-117.69049999999999</c:v>
                </c:pt>
                <c:pt idx="126387">
                  <c:v>-117.68849999999998</c:v>
                </c:pt>
                <c:pt idx="126388">
                  <c:v>-117.68649999999997</c:v>
                </c:pt>
                <c:pt idx="126389">
                  <c:v>-117.68449999999999</c:v>
                </c:pt>
                <c:pt idx="126390">
                  <c:v>-117.68249999999998</c:v>
                </c:pt>
                <c:pt idx="126391">
                  <c:v>-117.68049999999997</c:v>
                </c:pt>
                <c:pt idx="126392">
                  <c:v>-117.67849999999999</c:v>
                </c:pt>
                <c:pt idx="126393">
                  <c:v>-117.67649999999998</c:v>
                </c:pt>
                <c:pt idx="126394">
                  <c:v>-117.67449999999997</c:v>
                </c:pt>
                <c:pt idx="126395">
                  <c:v>-117.67249999999999</c:v>
                </c:pt>
                <c:pt idx="126396">
                  <c:v>-117.67049999999998</c:v>
                </c:pt>
                <c:pt idx="126397">
                  <c:v>-117.66849999999997</c:v>
                </c:pt>
                <c:pt idx="126398">
                  <c:v>-117.66649999999998</c:v>
                </c:pt>
                <c:pt idx="126399">
                  <c:v>-117.66449999999998</c:v>
                </c:pt>
                <c:pt idx="126400">
                  <c:v>-117.66249999999997</c:v>
                </c:pt>
                <c:pt idx="126401">
                  <c:v>-117.66049999999998</c:v>
                </c:pt>
                <c:pt idx="126402">
                  <c:v>-117.65849999999998</c:v>
                </c:pt>
                <c:pt idx="126403">
                  <c:v>-117.65649999999997</c:v>
                </c:pt>
                <c:pt idx="126404">
                  <c:v>-117.65449999999998</c:v>
                </c:pt>
                <c:pt idx="126405">
                  <c:v>-117.65249999999997</c:v>
                </c:pt>
                <c:pt idx="126406">
                  <c:v>-117.65049999999997</c:v>
                </c:pt>
                <c:pt idx="126407">
                  <c:v>-117.64849999999998</c:v>
                </c:pt>
                <c:pt idx="126408">
                  <c:v>-117.64649999999997</c:v>
                </c:pt>
                <c:pt idx="126409">
                  <c:v>-117.64449999999997</c:v>
                </c:pt>
                <c:pt idx="126410">
                  <c:v>-117.64249999999998</c:v>
                </c:pt>
                <c:pt idx="126411">
                  <c:v>-117.64049999999997</c:v>
                </c:pt>
                <c:pt idx="126412">
                  <c:v>-117.63849999999996</c:v>
                </c:pt>
                <c:pt idx="126413">
                  <c:v>-117.63649999999998</c:v>
                </c:pt>
                <c:pt idx="126414">
                  <c:v>-117.63449999999997</c:v>
                </c:pt>
                <c:pt idx="126415">
                  <c:v>-117.63249999999996</c:v>
                </c:pt>
                <c:pt idx="126416">
                  <c:v>-117.63049999999998</c:v>
                </c:pt>
                <c:pt idx="126417">
                  <c:v>-117.62849999999997</c:v>
                </c:pt>
                <c:pt idx="126418">
                  <c:v>-117.62649999999996</c:v>
                </c:pt>
                <c:pt idx="126419">
                  <c:v>-117.62449999999998</c:v>
                </c:pt>
                <c:pt idx="126420">
                  <c:v>-117.62249999999997</c:v>
                </c:pt>
                <c:pt idx="126421">
                  <c:v>-117.62049999999996</c:v>
                </c:pt>
                <c:pt idx="126422">
                  <c:v>-117.61849999999998</c:v>
                </c:pt>
                <c:pt idx="126423">
                  <c:v>-117.61649999999997</c:v>
                </c:pt>
                <c:pt idx="126424">
                  <c:v>-117.61449999999996</c:v>
                </c:pt>
                <c:pt idx="126425">
                  <c:v>-117.61249999999998</c:v>
                </c:pt>
                <c:pt idx="126426">
                  <c:v>-117.61049999999997</c:v>
                </c:pt>
                <c:pt idx="126427">
                  <c:v>-117.60849999999996</c:v>
                </c:pt>
                <c:pt idx="126428">
                  <c:v>-117.60649999999998</c:v>
                </c:pt>
                <c:pt idx="126429">
                  <c:v>-117.60449999999997</c:v>
                </c:pt>
                <c:pt idx="126430">
                  <c:v>-117.60249999999996</c:v>
                </c:pt>
                <c:pt idx="126431">
                  <c:v>-117.60049999999998</c:v>
                </c:pt>
                <c:pt idx="126432">
                  <c:v>-117.59849999999997</c:v>
                </c:pt>
                <c:pt idx="126433">
                  <c:v>-117.59649999999996</c:v>
                </c:pt>
                <c:pt idx="126434">
                  <c:v>-117.59449999999998</c:v>
                </c:pt>
                <c:pt idx="126435">
                  <c:v>-117.59249999999997</c:v>
                </c:pt>
                <c:pt idx="126436">
                  <c:v>-117.59049999999996</c:v>
                </c:pt>
                <c:pt idx="126437">
                  <c:v>-117.58849999999998</c:v>
                </c:pt>
                <c:pt idx="126438">
                  <c:v>-117.58649999999997</c:v>
                </c:pt>
                <c:pt idx="126439">
                  <c:v>-117.58449999999999</c:v>
                </c:pt>
                <c:pt idx="126440">
                  <c:v>-117.58249999999998</c:v>
                </c:pt>
                <c:pt idx="126441">
                  <c:v>-117.58049999999997</c:v>
                </c:pt>
                <c:pt idx="126442">
                  <c:v>-117.57849999999999</c:v>
                </c:pt>
                <c:pt idx="126443">
                  <c:v>-117.57649999999998</c:v>
                </c:pt>
                <c:pt idx="126444">
                  <c:v>-117.57449999999997</c:v>
                </c:pt>
                <c:pt idx="126445">
                  <c:v>-117.57249999999999</c:v>
                </c:pt>
                <c:pt idx="126446">
                  <c:v>-117.57049999999998</c:v>
                </c:pt>
                <c:pt idx="126447">
                  <c:v>-117.56849999999997</c:v>
                </c:pt>
                <c:pt idx="126448">
                  <c:v>-117.56649999999999</c:v>
                </c:pt>
                <c:pt idx="126449">
                  <c:v>-117.56449999999998</c:v>
                </c:pt>
                <c:pt idx="126450">
                  <c:v>-117.56249999999997</c:v>
                </c:pt>
                <c:pt idx="126451">
                  <c:v>-117.56049999999999</c:v>
                </c:pt>
                <c:pt idx="126452">
                  <c:v>-117.55849999999998</c:v>
                </c:pt>
                <c:pt idx="126453">
                  <c:v>-117.55649999999997</c:v>
                </c:pt>
                <c:pt idx="126454">
                  <c:v>-117.55449999999999</c:v>
                </c:pt>
                <c:pt idx="126455">
                  <c:v>-117.55249999999998</c:v>
                </c:pt>
                <c:pt idx="126456">
                  <c:v>-117.55049999999997</c:v>
                </c:pt>
                <c:pt idx="126457">
                  <c:v>-117.54849999999999</c:v>
                </c:pt>
                <c:pt idx="126458">
                  <c:v>-117.54649999999998</c:v>
                </c:pt>
                <c:pt idx="126459">
                  <c:v>-117.54449999999997</c:v>
                </c:pt>
                <c:pt idx="126460">
                  <c:v>-117.54249999999999</c:v>
                </c:pt>
                <c:pt idx="126461">
                  <c:v>-117.54049999999998</c:v>
                </c:pt>
                <c:pt idx="126462">
                  <c:v>-117.53849999999997</c:v>
                </c:pt>
                <c:pt idx="126463">
                  <c:v>-117.53649999999999</c:v>
                </c:pt>
                <c:pt idx="126464">
                  <c:v>-117.53449999999998</c:v>
                </c:pt>
                <c:pt idx="126465">
                  <c:v>-117.53249999999997</c:v>
                </c:pt>
                <c:pt idx="126466">
                  <c:v>-117.53049999999999</c:v>
                </c:pt>
                <c:pt idx="126467">
                  <c:v>-117.52849999999998</c:v>
                </c:pt>
                <c:pt idx="126468">
                  <c:v>-117.52649999999997</c:v>
                </c:pt>
                <c:pt idx="126469">
                  <c:v>-117.52449999999999</c:v>
                </c:pt>
                <c:pt idx="126470">
                  <c:v>-117.52249999999998</c:v>
                </c:pt>
                <c:pt idx="126471">
                  <c:v>-117.52049999999997</c:v>
                </c:pt>
                <c:pt idx="126472">
                  <c:v>-117.51849999999999</c:v>
                </c:pt>
                <c:pt idx="126473">
                  <c:v>-117.51649999999998</c:v>
                </c:pt>
                <c:pt idx="126474">
                  <c:v>-117.51449999999997</c:v>
                </c:pt>
                <c:pt idx="126475">
                  <c:v>-117.51249999999999</c:v>
                </c:pt>
                <c:pt idx="126476">
                  <c:v>-117.51049999999998</c:v>
                </c:pt>
                <c:pt idx="126477">
                  <c:v>-117.50849999999997</c:v>
                </c:pt>
                <c:pt idx="126478">
                  <c:v>-117.50649999999999</c:v>
                </c:pt>
                <c:pt idx="126479">
                  <c:v>-117.50449999999998</c:v>
                </c:pt>
                <c:pt idx="126480">
                  <c:v>-117.50249999999997</c:v>
                </c:pt>
                <c:pt idx="126481">
                  <c:v>-117.50049999999999</c:v>
                </c:pt>
                <c:pt idx="126482">
                  <c:v>-117.49849999999998</c:v>
                </c:pt>
                <c:pt idx="126483">
                  <c:v>-117.49649999999997</c:v>
                </c:pt>
                <c:pt idx="126484">
                  <c:v>-117.49449999999999</c:v>
                </c:pt>
                <c:pt idx="126485">
                  <c:v>-117.49249999999998</c:v>
                </c:pt>
                <c:pt idx="126486">
                  <c:v>-117.49049999999997</c:v>
                </c:pt>
                <c:pt idx="126487">
                  <c:v>-117.48849999999999</c:v>
                </c:pt>
                <c:pt idx="126488">
                  <c:v>-117.48649999999998</c:v>
                </c:pt>
                <c:pt idx="126489">
                  <c:v>-117.48449999999997</c:v>
                </c:pt>
                <c:pt idx="126490">
                  <c:v>-117.48249999999999</c:v>
                </c:pt>
                <c:pt idx="126491">
                  <c:v>-117.48049999999998</c:v>
                </c:pt>
                <c:pt idx="126492">
                  <c:v>-117.47849999999997</c:v>
                </c:pt>
                <c:pt idx="126493">
                  <c:v>-117.47649999999999</c:v>
                </c:pt>
                <c:pt idx="126494">
                  <c:v>-117.47449999999998</c:v>
                </c:pt>
                <c:pt idx="126495">
                  <c:v>-117.47249999999997</c:v>
                </c:pt>
                <c:pt idx="126496">
                  <c:v>-117.47049999999999</c:v>
                </c:pt>
                <c:pt idx="126497">
                  <c:v>-117.46849999999998</c:v>
                </c:pt>
                <c:pt idx="126498">
                  <c:v>-117.46649999999997</c:v>
                </c:pt>
                <c:pt idx="126499">
                  <c:v>-117.46449999999999</c:v>
                </c:pt>
                <c:pt idx="126500">
                  <c:v>-117.46249999999998</c:v>
                </c:pt>
                <c:pt idx="126501">
                  <c:v>-117.46049999999997</c:v>
                </c:pt>
                <c:pt idx="126502">
                  <c:v>-117.45849999999999</c:v>
                </c:pt>
                <c:pt idx="126503">
                  <c:v>-117.45649999999998</c:v>
                </c:pt>
                <c:pt idx="126504">
                  <c:v>-117.45449999999997</c:v>
                </c:pt>
                <c:pt idx="126505">
                  <c:v>-117.45249999999999</c:v>
                </c:pt>
                <c:pt idx="126506">
                  <c:v>-117.45049999999998</c:v>
                </c:pt>
                <c:pt idx="126507">
                  <c:v>-117.44849999999997</c:v>
                </c:pt>
                <c:pt idx="126508">
                  <c:v>-117.44649999999999</c:v>
                </c:pt>
                <c:pt idx="126509">
                  <c:v>-117.44449999999998</c:v>
                </c:pt>
                <c:pt idx="126510">
                  <c:v>-117.44249999999997</c:v>
                </c:pt>
                <c:pt idx="126511">
                  <c:v>-117.44049999999999</c:v>
                </c:pt>
                <c:pt idx="126512">
                  <c:v>-117.43849999999998</c:v>
                </c:pt>
                <c:pt idx="126513">
                  <c:v>-117.43649999999997</c:v>
                </c:pt>
                <c:pt idx="126514">
                  <c:v>-117.43449999999999</c:v>
                </c:pt>
                <c:pt idx="126515">
                  <c:v>-117.43249999999998</c:v>
                </c:pt>
                <c:pt idx="126516">
                  <c:v>-117.43049999999997</c:v>
                </c:pt>
                <c:pt idx="126517">
                  <c:v>-117.42849999999999</c:v>
                </c:pt>
                <c:pt idx="126518">
                  <c:v>-117.42649999999998</c:v>
                </c:pt>
                <c:pt idx="126519">
                  <c:v>-117.42449999999997</c:v>
                </c:pt>
                <c:pt idx="126520">
                  <c:v>-117.42249999999999</c:v>
                </c:pt>
                <c:pt idx="126521">
                  <c:v>-117.42049999999998</c:v>
                </c:pt>
                <c:pt idx="126522">
                  <c:v>-117.41849999999997</c:v>
                </c:pt>
                <c:pt idx="126523">
                  <c:v>-117.41649999999998</c:v>
                </c:pt>
                <c:pt idx="126524">
                  <c:v>-117.41449999999998</c:v>
                </c:pt>
                <c:pt idx="126525">
                  <c:v>-117.41249999999997</c:v>
                </c:pt>
                <c:pt idx="126526">
                  <c:v>-117.41049999999998</c:v>
                </c:pt>
                <c:pt idx="126527">
                  <c:v>-117.40849999999998</c:v>
                </c:pt>
                <c:pt idx="126528">
                  <c:v>-117.40649999999997</c:v>
                </c:pt>
                <c:pt idx="126529">
                  <c:v>-117.40449999999998</c:v>
                </c:pt>
                <c:pt idx="126530">
                  <c:v>-117.40249999999997</c:v>
                </c:pt>
                <c:pt idx="126531">
                  <c:v>-117.40049999999997</c:v>
                </c:pt>
                <c:pt idx="126532">
                  <c:v>-117.39849999999998</c:v>
                </c:pt>
                <c:pt idx="126533">
                  <c:v>-117.39649999999997</c:v>
                </c:pt>
                <c:pt idx="126534">
                  <c:v>-117.39449999999997</c:v>
                </c:pt>
                <c:pt idx="126535">
                  <c:v>-117.39249999999998</c:v>
                </c:pt>
                <c:pt idx="126536">
                  <c:v>-117.39049999999997</c:v>
                </c:pt>
                <c:pt idx="126537">
                  <c:v>-117.38849999999996</c:v>
                </c:pt>
                <c:pt idx="126538">
                  <c:v>-117.38649999999998</c:v>
                </c:pt>
                <c:pt idx="126539">
                  <c:v>-117.38449999999997</c:v>
                </c:pt>
                <c:pt idx="126540">
                  <c:v>-117.38249999999996</c:v>
                </c:pt>
                <c:pt idx="126541">
                  <c:v>-117.38049999999998</c:v>
                </c:pt>
                <c:pt idx="126542">
                  <c:v>-117.37849999999997</c:v>
                </c:pt>
                <c:pt idx="126543">
                  <c:v>-117.37649999999996</c:v>
                </c:pt>
                <c:pt idx="126544">
                  <c:v>-117.37449999999998</c:v>
                </c:pt>
                <c:pt idx="126545">
                  <c:v>-117.37249999999997</c:v>
                </c:pt>
                <c:pt idx="126546">
                  <c:v>-117.37049999999996</c:v>
                </c:pt>
                <c:pt idx="126547">
                  <c:v>-117.36849999999998</c:v>
                </c:pt>
                <c:pt idx="126548">
                  <c:v>-117.36649999999997</c:v>
                </c:pt>
                <c:pt idx="126549">
                  <c:v>-117.36449999999996</c:v>
                </c:pt>
                <c:pt idx="126550">
                  <c:v>-117.36249999999998</c:v>
                </c:pt>
                <c:pt idx="126551">
                  <c:v>-117.36049999999997</c:v>
                </c:pt>
                <c:pt idx="126552">
                  <c:v>-117.35849999999996</c:v>
                </c:pt>
                <c:pt idx="126553">
                  <c:v>-117.35649999999998</c:v>
                </c:pt>
                <c:pt idx="126554">
                  <c:v>-117.35449999999997</c:v>
                </c:pt>
                <c:pt idx="126555">
                  <c:v>-117.35249999999996</c:v>
                </c:pt>
                <c:pt idx="126556">
                  <c:v>-117.35049999999998</c:v>
                </c:pt>
                <c:pt idx="126557">
                  <c:v>-117.34849999999997</c:v>
                </c:pt>
                <c:pt idx="126558">
                  <c:v>-117.34649999999996</c:v>
                </c:pt>
                <c:pt idx="126559">
                  <c:v>-117.34449999999998</c:v>
                </c:pt>
                <c:pt idx="126560">
                  <c:v>-117.34249999999997</c:v>
                </c:pt>
                <c:pt idx="126561">
                  <c:v>-117.34049999999996</c:v>
                </c:pt>
                <c:pt idx="126562">
                  <c:v>-117.33849999999998</c:v>
                </c:pt>
                <c:pt idx="126563">
                  <c:v>-117.33649999999997</c:v>
                </c:pt>
                <c:pt idx="126564">
                  <c:v>-117.33449999999999</c:v>
                </c:pt>
                <c:pt idx="126565">
                  <c:v>-117.33249999999998</c:v>
                </c:pt>
                <c:pt idx="126566">
                  <c:v>-117.33049999999997</c:v>
                </c:pt>
                <c:pt idx="126567">
                  <c:v>-117.32849999999999</c:v>
                </c:pt>
                <c:pt idx="126568">
                  <c:v>-117.32649999999998</c:v>
                </c:pt>
                <c:pt idx="126569">
                  <c:v>-117.32449999999997</c:v>
                </c:pt>
                <c:pt idx="126570">
                  <c:v>-117.32249999999999</c:v>
                </c:pt>
                <c:pt idx="126571">
                  <c:v>-117.32049999999998</c:v>
                </c:pt>
                <c:pt idx="126572">
                  <c:v>-117.31849999999997</c:v>
                </c:pt>
                <c:pt idx="126573">
                  <c:v>-117.31649999999999</c:v>
                </c:pt>
                <c:pt idx="126574">
                  <c:v>-117.31449999999998</c:v>
                </c:pt>
                <c:pt idx="126575">
                  <c:v>-117.31249999999997</c:v>
                </c:pt>
                <c:pt idx="126576">
                  <c:v>-117.31049999999999</c:v>
                </c:pt>
                <c:pt idx="126577">
                  <c:v>-117.30849999999998</c:v>
                </c:pt>
                <c:pt idx="126578">
                  <c:v>-117.30649999999997</c:v>
                </c:pt>
                <c:pt idx="126579">
                  <c:v>-117.30449999999999</c:v>
                </c:pt>
                <c:pt idx="126580">
                  <c:v>-117.30249999999998</c:v>
                </c:pt>
                <c:pt idx="126581">
                  <c:v>-117.30049999999997</c:v>
                </c:pt>
                <c:pt idx="126582">
                  <c:v>-117.29849999999999</c:v>
                </c:pt>
                <c:pt idx="126583">
                  <c:v>-117.29649999999998</c:v>
                </c:pt>
                <c:pt idx="126584">
                  <c:v>-117.29449999999997</c:v>
                </c:pt>
                <c:pt idx="126585">
                  <c:v>-117.29249999999999</c:v>
                </c:pt>
                <c:pt idx="126586">
                  <c:v>-117.29049999999998</c:v>
                </c:pt>
                <c:pt idx="126587">
                  <c:v>-117.28849999999997</c:v>
                </c:pt>
                <c:pt idx="126588">
                  <c:v>-117.28649999999999</c:v>
                </c:pt>
                <c:pt idx="126589">
                  <c:v>-117.28449999999998</c:v>
                </c:pt>
                <c:pt idx="126590">
                  <c:v>-117.28249999999997</c:v>
                </c:pt>
                <c:pt idx="126591">
                  <c:v>-117.28049999999999</c:v>
                </c:pt>
                <c:pt idx="126592">
                  <c:v>-117.27849999999998</c:v>
                </c:pt>
                <c:pt idx="126593">
                  <c:v>-117.27649999999997</c:v>
                </c:pt>
                <c:pt idx="126594">
                  <c:v>-117.27449999999999</c:v>
                </c:pt>
                <c:pt idx="126595">
                  <c:v>-117.27249999999998</c:v>
                </c:pt>
                <c:pt idx="126596">
                  <c:v>-117.27049999999997</c:v>
                </c:pt>
                <c:pt idx="126597">
                  <c:v>-117.26849999999999</c:v>
                </c:pt>
                <c:pt idx="126598">
                  <c:v>-117.26649999999998</c:v>
                </c:pt>
                <c:pt idx="126599">
                  <c:v>-117.26449999999997</c:v>
                </c:pt>
                <c:pt idx="126600">
                  <c:v>-117.26249999999999</c:v>
                </c:pt>
                <c:pt idx="126601">
                  <c:v>-117.26049999999998</c:v>
                </c:pt>
                <c:pt idx="126602">
                  <c:v>-117.25849999999997</c:v>
                </c:pt>
                <c:pt idx="126603">
                  <c:v>-117.25649999999999</c:v>
                </c:pt>
                <c:pt idx="126604">
                  <c:v>-117.25449999999998</c:v>
                </c:pt>
                <c:pt idx="126605">
                  <c:v>-117.25249999999997</c:v>
                </c:pt>
                <c:pt idx="126606">
                  <c:v>-117.25049999999999</c:v>
                </c:pt>
                <c:pt idx="126607">
                  <c:v>-117.24849999999998</c:v>
                </c:pt>
                <c:pt idx="126608">
                  <c:v>-117.24649999999997</c:v>
                </c:pt>
                <c:pt idx="126609">
                  <c:v>-117.24449999999999</c:v>
                </c:pt>
                <c:pt idx="126610">
                  <c:v>-117.24249999999998</c:v>
                </c:pt>
                <c:pt idx="126611">
                  <c:v>-117.24049999999997</c:v>
                </c:pt>
                <c:pt idx="126612">
                  <c:v>-117.23849999999999</c:v>
                </c:pt>
                <c:pt idx="126613">
                  <c:v>-117.23649999999998</c:v>
                </c:pt>
                <c:pt idx="126614">
                  <c:v>-117.23449999999997</c:v>
                </c:pt>
                <c:pt idx="126615">
                  <c:v>-117.23249999999999</c:v>
                </c:pt>
                <c:pt idx="126616">
                  <c:v>-117.23049999999998</c:v>
                </c:pt>
                <c:pt idx="126617">
                  <c:v>-117.22849999999997</c:v>
                </c:pt>
                <c:pt idx="126618">
                  <c:v>-117.22649999999999</c:v>
                </c:pt>
                <c:pt idx="126619">
                  <c:v>-117.22449999999998</c:v>
                </c:pt>
                <c:pt idx="126620">
                  <c:v>-117.22249999999997</c:v>
                </c:pt>
                <c:pt idx="126621">
                  <c:v>-117.22049999999999</c:v>
                </c:pt>
                <c:pt idx="126622">
                  <c:v>-117.21849999999998</c:v>
                </c:pt>
                <c:pt idx="126623">
                  <c:v>-117.21649999999997</c:v>
                </c:pt>
                <c:pt idx="126624">
                  <c:v>-117.21449999999999</c:v>
                </c:pt>
                <c:pt idx="126625">
                  <c:v>-117.21249999999998</c:v>
                </c:pt>
                <c:pt idx="126626">
                  <c:v>-117.21049999999997</c:v>
                </c:pt>
                <c:pt idx="126627">
                  <c:v>-117.20849999999999</c:v>
                </c:pt>
                <c:pt idx="126628">
                  <c:v>-117.20649999999998</c:v>
                </c:pt>
                <c:pt idx="126629">
                  <c:v>-117.20449999999997</c:v>
                </c:pt>
                <c:pt idx="126630">
                  <c:v>-117.20249999999999</c:v>
                </c:pt>
                <c:pt idx="126631">
                  <c:v>-117.20049999999998</c:v>
                </c:pt>
                <c:pt idx="126632">
                  <c:v>-117.19849999999997</c:v>
                </c:pt>
                <c:pt idx="126633">
                  <c:v>-117.19649999999999</c:v>
                </c:pt>
                <c:pt idx="126634">
                  <c:v>-117.19449999999998</c:v>
                </c:pt>
                <c:pt idx="126635">
                  <c:v>-117.19249999999997</c:v>
                </c:pt>
                <c:pt idx="126636">
                  <c:v>-117.19049999999999</c:v>
                </c:pt>
                <c:pt idx="126637">
                  <c:v>-117.18849999999998</c:v>
                </c:pt>
                <c:pt idx="126638">
                  <c:v>-117.18649999999997</c:v>
                </c:pt>
                <c:pt idx="126639">
                  <c:v>-117.18449999999999</c:v>
                </c:pt>
                <c:pt idx="126640">
                  <c:v>-117.18249999999998</c:v>
                </c:pt>
                <c:pt idx="126641">
                  <c:v>-117.18049999999997</c:v>
                </c:pt>
                <c:pt idx="126642">
                  <c:v>-117.17849999999999</c:v>
                </c:pt>
                <c:pt idx="126643">
                  <c:v>-117.17649999999998</c:v>
                </c:pt>
                <c:pt idx="126644">
                  <c:v>-117.17449999999997</c:v>
                </c:pt>
                <c:pt idx="126645">
                  <c:v>-117.17249999999999</c:v>
                </c:pt>
                <c:pt idx="126646">
                  <c:v>-117.17049999999998</c:v>
                </c:pt>
                <c:pt idx="126647">
                  <c:v>-117.16849999999997</c:v>
                </c:pt>
                <c:pt idx="126648">
                  <c:v>-117.16649999999998</c:v>
                </c:pt>
                <c:pt idx="126649">
                  <c:v>-117.16449999999998</c:v>
                </c:pt>
                <c:pt idx="126650">
                  <c:v>-117.16249999999997</c:v>
                </c:pt>
                <c:pt idx="126651">
                  <c:v>-117.16049999999998</c:v>
                </c:pt>
                <c:pt idx="126652">
                  <c:v>-117.15849999999998</c:v>
                </c:pt>
                <c:pt idx="126653">
                  <c:v>-117.15649999999997</c:v>
                </c:pt>
                <c:pt idx="126654">
                  <c:v>-117.15449999999998</c:v>
                </c:pt>
                <c:pt idx="126655">
                  <c:v>-117.15249999999997</c:v>
                </c:pt>
                <c:pt idx="126656">
                  <c:v>-117.15049999999997</c:v>
                </c:pt>
                <c:pt idx="126657">
                  <c:v>-117.14849999999998</c:v>
                </c:pt>
                <c:pt idx="126658">
                  <c:v>-117.14649999999997</c:v>
                </c:pt>
                <c:pt idx="126659">
                  <c:v>-117.14449999999997</c:v>
                </c:pt>
                <c:pt idx="126660">
                  <c:v>-117.14249999999998</c:v>
                </c:pt>
                <c:pt idx="126661">
                  <c:v>-117.14049999999997</c:v>
                </c:pt>
                <c:pt idx="126662">
                  <c:v>-117.13849999999996</c:v>
                </c:pt>
                <c:pt idx="126663">
                  <c:v>-117.13649999999998</c:v>
                </c:pt>
                <c:pt idx="126664">
                  <c:v>-117.13449999999997</c:v>
                </c:pt>
                <c:pt idx="126665">
                  <c:v>-117.13249999999996</c:v>
                </c:pt>
                <c:pt idx="126666">
                  <c:v>-117.13049999999998</c:v>
                </c:pt>
                <c:pt idx="126667">
                  <c:v>-117.12849999999997</c:v>
                </c:pt>
                <c:pt idx="126668">
                  <c:v>-117.12649999999996</c:v>
                </c:pt>
                <c:pt idx="126669">
                  <c:v>-117.12449999999998</c:v>
                </c:pt>
                <c:pt idx="126670">
                  <c:v>-117.12249999999997</c:v>
                </c:pt>
                <c:pt idx="126671">
                  <c:v>-117.12049999999996</c:v>
                </c:pt>
                <c:pt idx="126672">
                  <c:v>-117.11849999999998</c:v>
                </c:pt>
                <c:pt idx="126673">
                  <c:v>-117.11649999999997</c:v>
                </c:pt>
                <c:pt idx="126674">
                  <c:v>-117.11449999999996</c:v>
                </c:pt>
                <c:pt idx="126675">
                  <c:v>-117.11249999999998</c:v>
                </c:pt>
                <c:pt idx="126676">
                  <c:v>-117.11049999999997</c:v>
                </c:pt>
                <c:pt idx="126677">
                  <c:v>-117.10849999999996</c:v>
                </c:pt>
                <c:pt idx="126678">
                  <c:v>-117.10649999999998</c:v>
                </c:pt>
                <c:pt idx="126679">
                  <c:v>-117.10449999999997</c:v>
                </c:pt>
                <c:pt idx="126680">
                  <c:v>-117.10249999999996</c:v>
                </c:pt>
                <c:pt idx="126681">
                  <c:v>-117.10049999999998</c:v>
                </c:pt>
                <c:pt idx="126682">
                  <c:v>-117.09849999999997</c:v>
                </c:pt>
                <c:pt idx="126683">
                  <c:v>-117.09649999999996</c:v>
                </c:pt>
                <c:pt idx="126684">
                  <c:v>-117.09449999999998</c:v>
                </c:pt>
                <c:pt idx="126685">
                  <c:v>-117.09249999999997</c:v>
                </c:pt>
                <c:pt idx="126686">
                  <c:v>-117.09049999999996</c:v>
                </c:pt>
                <c:pt idx="126687">
                  <c:v>-117.08849999999998</c:v>
                </c:pt>
                <c:pt idx="126688">
                  <c:v>-117.08649999999997</c:v>
                </c:pt>
                <c:pt idx="126689">
                  <c:v>-117.08449999999999</c:v>
                </c:pt>
                <c:pt idx="126690">
                  <c:v>-117.08249999999998</c:v>
                </c:pt>
                <c:pt idx="126691">
                  <c:v>-117.08049999999997</c:v>
                </c:pt>
                <c:pt idx="126692">
                  <c:v>-117.07849999999999</c:v>
                </c:pt>
                <c:pt idx="126693">
                  <c:v>-117.07649999999998</c:v>
                </c:pt>
                <c:pt idx="126694">
                  <c:v>-117.07449999999997</c:v>
                </c:pt>
                <c:pt idx="126695">
                  <c:v>-117.07249999999999</c:v>
                </c:pt>
                <c:pt idx="126696">
                  <c:v>-117.07049999999998</c:v>
                </c:pt>
                <c:pt idx="126697">
                  <c:v>-117.06849999999997</c:v>
                </c:pt>
                <c:pt idx="126698">
                  <c:v>-117.06649999999999</c:v>
                </c:pt>
                <c:pt idx="126699">
                  <c:v>-117.06449999999998</c:v>
                </c:pt>
                <c:pt idx="126700">
                  <c:v>-117.06249999999997</c:v>
                </c:pt>
                <c:pt idx="126701">
                  <c:v>-117.06049999999999</c:v>
                </c:pt>
                <c:pt idx="126702">
                  <c:v>-117.05849999999998</c:v>
                </c:pt>
                <c:pt idx="126703">
                  <c:v>-117.05649999999997</c:v>
                </c:pt>
                <c:pt idx="126704">
                  <c:v>-117.05449999999999</c:v>
                </c:pt>
                <c:pt idx="126705">
                  <c:v>-117.05249999999998</c:v>
                </c:pt>
                <c:pt idx="126706">
                  <c:v>-117.05049999999997</c:v>
                </c:pt>
                <c:pt idx="126707">
                  <c:v>-117.04849999999999</c:v>
                </c:pt>
                <c:pt idx="126708">
                  <c:v>-117.04649999999998</c:v>
                </c:pt>
                <c:pt idx="126709">
                  <c:v>-117.04449999999997</c:v>
                </c:pt>
                <c:pt idx="126710">
                  <c:v>-117.04249999999999</c:v>
                </c:pt>
                <c:pt idx="126711">
                  <c:v>-117.04049999999998</c:v>
                </c:pt>
                <c:pt idx="126712">
                  <c:v>-117.03849999999997</c:v>
                </c:pt>
                <c:pt idx="126713">
                  <c:v>-117.03649999999999</c:v>
                </c:pt>
                <c:pt idx="126714">
                  <c:v>-117.03449999999998</c:v>
                </c:pt>
                <c:pt idx="126715">
                  <c:v>-117.03249999999997</c:v>
                </c:pt>
                <c:pt idx="126716">
                  <c:v>-117.03049999999999</c:v>
                </c:pt>
                <c:pt idx="126717">
                  <c:v>-117.02849999999998</c:v>
                </c:pt>
                <c:pt idx="126718">
                  <c:v>-117.02649999999997</c:v>
                </c:pt>
                <c:pt idx="126719">
                  <c:v>-117.02449999999999</c:v>
                </c:pt>
                <c:pt idx="126720">
                  <c:v>-117.02249999999998</c:v>
                </c:pt>
                <c:pt idx="126721">
                  <c:v>-117.02049999999997</c:v>
                </c:pt>
                <c:pt idx="126722">
                  <c:v>-117.01849999999999</c:v>
                </c:pt>
                <c:pt idx="126723">
                  <c:v>-117.01649999999998</c:v>
                </c:pt>
                <c:pt idx="126724">
                  <c:v>-117.01449999999997</c:v>
                </c:pt>
                <c:pt idx="126725">
                  <c:v>-117.01249999999999</c:v>
                </c:pt>
                <c:pt idx="126726">
                  <c:v>-117.01049999999998</c:v>
                </c:pt>
                <c:pt idx="126727">
                  <c:v>-117.00849999999997</c:v>
                </c:pt>
                <c:pt idx="126728">
                  <c:v>-117.00649999999999</c:v>
                </c:pt>
                <c:pt idx="126729">
                  <c:v>-117.00449999999998</c:v>
                </c:pt>
                <c:pt idx="126730">
                  <c:v>-117.00249999999997</c:v>
                </c:pt>
                <c:pt idx="126731">
                  <c:v>-117.00049999999999</c:v>
                </c:pt>
                <c:pt idx="126732">
                  <c:v>-116.99849999999998</c:v>
                </c:pt>
                <c:pt idx="126733">
                  <c:v>-116.99649999999997</c:v>
                </c:pt>
                <c:pt idx="126734">
                  <c:v>-116.99449999999999</c:v>
                </c:pt>
                <c:pt idx="126735">
                  <c:v>-116.99249999999998</c:v>
                </c:pt>
                <c:pt idx="126736">
                  <c:v>-116.99049999999997</c:v>
                </c:pt>
                <c:pt idx="126737">
                  <c:v>-116.98849999999999</c:v>
                </c:pt>
                <c:pt idx="126738">
                  <c:v>-116.98649999999998</c:v>
                </c:pt>
                <c:pt idx="126739">
                  <c:v>-116.98449999999997</c:v>
                </c:pt>
                <c:pt idx="126740">
                  <c:v>-116.98249999999999</c:v>
                </c:pt>
                <c:pt idx="126741">
                  <c:v>-116.98049999999998</c:v>
                </c:pt>
                <c:pt idx="126742">
                  <c:v>-116.97849999999997</c:v>
                </c:pt>
                <c:pt idx="126743">
                  <c:v>-116.97649999999999</c:v>
                </c:pt>
                <c:pt idx="126744">
                  <c:v>-116.97449999999998</c:v>
                </c:pt>
                <c:pt idx="126745">
                  <c:v>-116.97249999999997</c:v>
                </c:pt>
                <c:pt idx="126746">
                  <c:v>-116.97049999999999</c:v>
                </c:pt>
                <c:pt idx="126747">
                  <c:v>-116.96849999999998</c:v>
                </c:pt>
                <c:pt idx="126748">
                  <c:v>-116.96649999999997</c:v>
                </c:pt>
                <c:pt idx="126749">
                  <c:v>-116.96449999999999</c:v>
                </c:pt>
                <c:pt idx="126750">
                  <c:v>-116.96249999999998</c:v>
                </c:pt>
                <c:pt idx="126751">
                  <c:v>-116.96049999999997</c:v>
                </c:pt>
                <c:pt idx="126752">
                  <c:v>-116.95849999999999</c:v>
                </c:pt>
                <c:pt idx="126753">
                  <c:v>-116.95649999999998</c:v>
                </c:pt>
                <c:pt idx="126754">
                  <c:v>-116.95449999999997</c:v>
                </c:pt>
                <c:pt idx="126755">
                  <c:v>-116.95249999999999</c:v>
                </c:pt>
                <c:pt idx="126756">
                  <c:v>-116.95049999999998</c:v>
                </c:pt>
                <c:pt idx="126757">
                  <c:v>-116.94849999999997</c:v>
                </c:pt>
                <c:pt idx="126758">
                  <c:v>-116.94649999999999</c:v>
                </c:pt>
                <c:pt idx="126759">
                  <c:v>-116.94449999999998</c:v>
                </c:pt>
                <c:pt idx="126760">
                  <c:v>-116.94249999999997</c:v>
                </c:pt>
                <c:pt idx="126761">
                  <c:v>-116.94049999999999</c:v>
                </c:pt>
                <c:pt idx="126762">
                  <c:v>-116.93849999999998</c:v>
                </c:pt>
                <c:pt idx="126763">
                  <c:v>-116.93649999999997</c:v>
                </c:pt>
                <c:pt idx="126764">
                  <c:v>-116.93449999999999</c:v>
                </c:pt>
                <c:pt idx="126765">
                  <c:v>-116.93249999999998</c:v>
                </c:pt>
                <c:pt idx="126766">
                  <c:v>-116.93049999999997</c:v>
                </c:pt>
                <c:pt idx="126767">
                  <c:v>-116.92849999999999</c:v>
                </c:pt>
                <c:pt idx="126768">
                  <c:v>-116.92649999999998</c:v>
                </c:pt>
                <c:pt idx="126769">
                  <c:v>-116.92449999999997</c:v>
                </c:pt>
                <c:pt idx="126770">
                  <c:v>-116.92249999999999</c:v>
                </c:pt>
                <c:pt idx="126771">
                  <c:v>-116.92049999999998</c:v>
                </c:pt>
                <c:pt idx="126772">
                  <c:v>-116.91849999999997</c:v>
                </c:pt>
                <c:pt idx="126773">
                  <c:v>-116.91649999999998</c:v>
                </c:pt>
                <c:pt idx="126774">
                  <c:v>-116.91449999999998</c:v>
                </c:pt>
                <c:pt idx="126775">
                  <c:v>-116.91249999999997</c:v>
                </c:pt>
                <c:pt idx="126776">
                  <c:v>-116.91049999999998</c:v>
                </c:pt>
                <c:pt idx="126777">
                  <c:v>-116.90849999999998</c:v>
                </c:pt>
                <c:pt idx="126778">
                  <c:v>-116.90649999999997</c:v>
                </c:pt>
                <c:pt idx="126779">
                  <c:v>-116.90449999999998</c:v>
                </c:pt>
                <c:pt idx="126780">
                  <c:v>-116.90249999999997</c:v>
                </c:pt>
                <c:pt idx="126781">
                  <c:v>-116.90049999999997</c:v>
                </c:pt>
                <c:pt idx="126782">
                  <c:v>-116.89849999999998</c:v>
                </c:pt>
                <c:pt idx="126783">
                  <c:v>-116.89649999999997</c:v>
                </c:pt>
                <c:pt idx="126784">
                  <c:v>-116.89449999999997</c:v>
                </c:pt>
                <c:pt idx="126785">
                  <c:v>-116.89249999999998</c:v>
                </c:pt>
                <c:pt idx="126786">
                  <c:v>-116.89049999999997</c:v>
                </c:pt>
                <c:pt idx="126787">
                  <c:v>-116.88849999999996</c:v>
                </c:pt>
                <c:pt idx="126788">
                  <c:v>-116.88649999999998</c:v>
                </c:pt>
                <c:pt idx="126789">
                  <c:v>-116.88449999999997</c:v>
                </c:pt>
                <c:pt idx="126790">
                  <c:v>-116.88249999999996</c:v>
                </c:pt>
                <c:pt idx="126791">
                  <c:v>-116.88049999999998</c:v>
                </c:pt>
                <c:pt idx="126792">
                  <c:v>-116.87849999999997</c:v>
                </c:pt>
                <c:pt idx="126793">
                  <c:v>-116.87649999999996</c:v>
                </c:pt>
                <c:pt idx="126794">
                  <c:v>-116.87449999999998</c:v>
                </c:pt>
                <c:pt idx="126795">
                  <c:v>-116.87249999999997</c:v>
                </c:pt>
                <c:pt idx="126796">
                  <c:v>-116.87049999999996</c:v>
                </c:pt>
                <c:pt idx="126797">
                  <c:v>-116.86849999999998</c:v>
                </c:pt>
                <c:pt idx="126798">
                  <c:v>-116.86649999999997</c:v>
                </c:pt>
                <c:pt idx="126799">
                  <c:v>-116.86449999999996</c:v>
                </c:pt>
                <c:pt idx="126800">
                  <c:v>-116.86249999999998</c:v>
                </c:pt>
                <c:pt idx="126801">
                  <c:v>-116.86049999999997</c:v>
                </c:pt>
                <c:pt idx="126802">
                  <c:v>-116.85849999999996</c:v>
                </c:pt>
                <c:pt idx="126803">
                  <c:v>-116.85649999999998</c:v>
                </c:pt>
                <c:pt idx="126804">
                  <c:v>-116.85449999999997</c:v>
                </c:pt>
                <c:pt idx="126805">
                  <c:v>-116.85249999999996</c:v>
                </c:pt>
                <c:pt idx="126806">
                  <c:v>-116.85049999999998</c:v>
                </c:pt>
                <c:pt idx="126807">
                  <c:v>-116.84849999999997</c:v>
                </c:pt>
                <c:pt idx="126808">
                  <c:v>-116.84649999999996</c:v>
                </c:pt>
                <c:pt idx="126809">
                  <c:v>-116.84449999999998</c:v>
                </c:pt>
                <c:pt idx="126810">
                  <c:v>-116.84249999999997</c:v>
                </c:pt>
                <c:pt idx="126811">
                  <c:v>-116.84049999999996</c:v>
                </c:pt>
                <c:pt idx="126812">
                  <c:v>-116.83849999999998</c:v>
                </c:pt>
                <c:pt idx="126813">
                  <c:v>-116.83649999999997</c:v>
                </c:pt>
                <c:pt idx="126814">
                  <c:v>-116.83449999999999</c:v>
                </c:pt>
                <c:pt idx="126815">
                  <c:v>-116.83249999999998</c:v>
                </c:pt>
                <c:pt idx="126816">
                  <c:v>-116.83049999999997</c:v>
                </c:pt>
                <c:pt idx="126817">
                  <c:v>-116.82849999999999</c:v>
                </c:pt>
                <c:pt idx="126818">
                  <c:v>-116.82649999999998</c:v>
                </c:pt>
                <c:pt idx="126819">
                  <c:v>-116.82449999999997</c:v>
                </c:pt>
                <c:pt idx="126820">
                  <c:v>-116.82249999999999</c:v>
                </c:pt>
                <c:pt idx="126821">
                  <c:v>-116.82049999999998</c:v>
                </c:pt>
                <c:pt idx="126822">
                  <c:v>-116.81849999999997</c:v>
                </c:pt>
                <c:pt idx="126823">
                  <c:v>-116.81649999999999</c:v>
                </c:pt>
                <c:pt idx="126824">
                  <c:v>-116.81449999999998</c:v>
                </c:pt>
                <c:pt idx="126825">
                  <c:v>-116.81249999999997</c:v>
                </c:pt>
                <c:pt idx="126826">
                  <c:v>-116.81049999999999</c:v>
                </c:pt>
                <c:pt idx="126827">
                  <c:v>-116.80849999999998</c:v>
                </c:pt>
                <c:pt idx="126828">
                  <c:v>-116.80649999999997</c:v>
                </c:pt>
                <c:pt idx="126829">
                  <c:v>-116.80449999999999</c:v>
                </c:pt>
                <c:pt idx="126830">
                  <c:v>-116.80249999999998</c:v>
                </c:pt>
                <c:pt idx="126831">
                  <c:v>-116.80049999999997</c:v>
                </c:pt>
                <c:pt idx="126832">
                  <c:v>-116.79849999999999</c:v>
                </c:pt>
                <c:pt idx="126833">
                  <c:v>-116.79649999999998</c:v>
                </c:pt>
                <c:pt idx="126834">
                  <c:v>-116.79449999999997</c:v>
                </c:pt>
                <c:pt idx="126835">
                  <c:v>-116.79249999999999</c:v>
                </c:pt>
                <c:pt idx="126836">
                  <c:v>-116.79049999999998</c:v>
                </c:pt>
                <c:pt idx="126837">
                  <c:v>-116.78849999999997</c:v>
                </c:pt>
                <c:pt idx="126838">
                  <c:v>-116.78649999999999</c:v>
                </c:pt>
                <c:pt idx="126839">
                  <c:v>-116.78449999999998</c:v>
                </c:pt>
                <c:pt idx="126840">
                  <c:v>-116.78249999999997</c:v>
                </c:pt>
                <c:pt idx="126841">
                  <c:v>-116.78049999999999</c:v>
                </c:pt>
                <c:pt idx="126842">
                  <c:v>-116.77849999999998</c:v>
                </c:pt>
                <c:pt idx="126843">
                  <c:v>-116.77649999999997</c:v>
                </c:pt>
                <c:pt idx="126844">
                  <c:v>-116.77449999999999</c:v>
                </c:pt>
                <c:pt idx="126845">
                  <c:v>-116.77249999999998</c:v>
                </c:pt>
                <c:pt idx="126846">
                  <c:v>-116.77049999999997</c:v>
                </c:pt>
                <c:pt idx="126847">
                  <c:v>-116.76849999999999</c:v>
                </c:pt>
                <c:pt idx="126848">
                  <c:v>-116.76649999999998</c:v>
                </c:pt>
                <c:pt idx="126849">
                  <c:v>-116.76449999999997</c:v>
                </c:pt>
                <c:pt idx="126850">
                  <c:v>-116.76249999999999</c:v>
                </c:pt>
                <c:pt idx="126851">
                  <c:v>-116.76049999999998</c:v>
                </c:pt>
                <c:pt idx="126852">
                  <c:v>-116.75849999999997</c:v>
                </c:pt>
                <c:pt idx="126853">
                  <c:v>-116.75649999999999</c:v>
                </c:pt>
                <c:pt idx="126854">
                  <c:v>-116.75449999999998</c:v>
                </c:pt>
                <c:pt idx="126855">
                  <c:v>-116.75249999999997</c:v>
                </c:pt>
                <c:pt idx="126856">
                  <c:v>-116.75049999999999</c:v>
                </c:pt>
                <c:pt idx="126857">
                  <c:v>-116.74849999999998</c:v>
                </c:pt>
                <c:pt idx="126858">
                  <c:v>-116.74649999999997</c:v>
                </c:pt>
                <c:pt idx="126859">
                  <c:v>-116.74449999999999</c:v>
                </c:pt>
                <c:pt idx="126860">
                  <c:v>-116.74249999999998</c:v>
                </c:pt>
                <c:pt idx="126861">
                  <c:v>-116.74049999999997</c:v>
                </c:pt>
                <c:pt idx="126862">
                  <c:v>-116.73849999999999</c:v>
                </c:pt>
                <c:pt idx="126863">
                  <c:v>-116.73649999999998</c:v>
                </c:pt>
                <c:pt idx="126864">
                  <c:v>-116.73449999999997</c:v>
                </c:pt>
                <c:pt idx="126865">
                  <c:v>-116.73249999999999</c:v>
                </c:pt>
                <c:pt idx="126866">
                  <c:v>-116.73049999999998</c:v>
                </c:pt>
                <c:pt idx="126867">
                  <c:v>-116.72849999999997</c:v>
                </c:pt>
                <c:pt idx="126868">
                  <c:v>-116.72649999999999</c:v>
                </c:pt>
                <c:pt idx="126869">
                  <c:v>-116.72449999999998</c:v>
                </c:pt>
                <c:pt idx="126870">
                  <c:v>-116.72249999999997</c:v>
                </c:pt>
                <c:pt idx="126871">
                  <c:v>-116.72049999999999</c:v>
                </c:pt>
                <c:pt idx="126872">
                  <c:v>-116.71849999999998</c:v>
                </c:pt>
                <c:pt idx="126873">
                  <c:v>-116.71649999999997</c:v>
                </c:pt>
                <c:pt idx="126874">
                  <c:v>-116.71449999999999</c:v>
                </c:pt>
                <c:pt idx="126875">
                  <c:v>-116.71249999999998</c:v>
                </c:pt>
                <c:pt idx="126876">
                  <c:v>-116.71049999999997</c:v>
                </c:pt>
                <c:pt idx="126877">
                  <c:v>-116.70849999999999</c:v>
                </c:pt>
                <c:pt idx="126878">
                  <c:v>-116.70649999999998</c:v>
                </c:pt>
                <c:pt idx="126879">
                  <c:v>-116.70449999999997</c:v>
                </c:pt>
                <c:pt idx="126880">
                  <c:v>-116.70249999999999</c:v>
                </c:pt>
                <c:pt idx="126881">
                  <c:v>-116.70049999999998</c:v>
                </c:pt>
                <c:pt idx="126882">
                  <c:v>-116.69849999999997</c:v>
                </c:pt>
                <c:pt idx="126883">
                  <c:v>-116.69649999999999</c:v>
                </c:pt>
                <c:pt idx="126884">
                  <c:v>-116.69449999999998</c:v>
                </c:pt>
                <c:pt idx="126885">
                  <c:v>-116.69249999999997</c:v>
                </c:pt>
                <c:pt idx="126886">
                  <c:v>-116.69049999999999</c:v>
                </c:pt>
                <c:pt idx="126887">
                  <c:v>-116.68849999999998</c:v>
                </c:pt>
                <c:pt idx="126888">
                  <c:v>-116.68649999999997</c:v>
                </c:pt>
                <c:pt idx="126889">
                  <c:v>-116.68449999999999</c:v>
                </c:pt>
                <c:pt idx="126890">
                  <c:v>-116.68249999999998</c:v>
                </c:pt>
                <c:pt idx="126891">
                  <c:v>-116.68049999999997</c:v>
                </c:pt>
                <c:pt idx="126892">
                  <c:v>-116.67849999999999</c:v>
                </c:pt>
                <c:pt idx="126893">
                  <c:v>-116.67649999999998</c:v>
                </c:pt>
                <c:pt idx="126894">
                  <c:v>-116.67449999999997</c:v>
                </c:pt>
                <c:pt idx="126895">
                  <c:v>-116.67249999999999</c:v>
                </c:pt>
                <c:pt idx="126896">
                  <c:v>-116.67049999999998</c:v>
                </c:pt>
                <c:pt idx="126897">
                  <c:v>-116.66849999999997</c:v>
                </c:pt>
                <c:pt idx="126898">
                  <c:v>-116.66649999999998</c:v>
                </c:pt>
                <c:pt idx="126899">
                  <c:v>-116.66449999999998</c:v>
                </c:pt>
                <c:pt idx="126900">
                  <c:v>-116.66249999999997</c:v>
                </c:pt>
                <c:pt idx="126901">
                  <c:v>-116.66049999999998</c:v>
                </c:pt>
                <c:pt idx="126902">
                  <c:v>-116.65849999999998</c:v>
                </c:pt>
                <c:pt idx="126903">
                  <c:v>-116.65649999999997</c:v>
                </c:pt>
                <c:pt idx="126904">
                  <c:v>-116.65449999999998</c:v>
                </c:pt>
                <c:pt idx="126905">
                  <c:v>-116.65249999999997</c:v>
                </c:pt>
                <c:pt idx="126906">
                  <c:v>-116.65049999999997</c:v>
                </c:pt>
                <c:pt idx="126907">
                  <c:v>-116.64849999999998</c:v>
                </c:pt>
                <c:pt idx="126908">
                  <c:v>-116.64649999999997</c:v>
                </c:pt>
                <c:pt idx="126909">
                  <c:v>-116.64449999999997</c:v>
                </c:pt>
                <c:pt idx="126910">
                  <c:v>-116.64249999999998</c:v>
                </c:pt>
                <c:pt idx="126911">
                  <c:v>-116.64049999999997</c:v>
                </c:pt>
                <c:pt idx="126912">
                  <c:v>-116.63849999999996</c:v>
                </c:pt>
                <c:pt idx="126913">
                  <c:v>-116.63649999999998</c:v>
                </c:pt>
                <c:pt idx="126914">
                  <c:v>-116.63449999999997</c:v>
                </c:pt>
                <c:pt idx="126915">
                  <c:v>-116.63249999999996</c:v>
                </c:pt>
                <c:pt idx="126916">
                  <c:v>-116.63049999999998</c:v>
                </c:pt>
                <c:pt idx="126917">
                  <c:v>-116.62849999999997</c:v>
                </c:pt>
                <c:pt idx="126918">
                  <c:v>-116.62649999999996</c:v>
                </c:pt>
                <c:pt idx="126919">
                  <c:v>-116.62449999999998</c:v>
                </c:pt>
                <c:pt idx="126920">
                  <c:v>-116.62249999999997</c:v>
                </c:pt>
                <c:pt idx="126921">
                  <c:v>-116.62049999999996</c:v>
                </c:pt>
                <c:pt idx="126922">
                  <c:v>-116.61849999999998</c:v>
                </c:pt>
                <c:pt idx="126923">
                  <c:v>-116.61649999999997</c:v>
                </c:pt>
                <c:pt idx="126924">
                  <c:v>-116.61449999999996</c:v>
                </c:pt>
                <c:pt idx="126925">
                  <c:v>-116.61249999999998</c:v>
                </c:pt>
                <c:pt idx="126926">
                  <c:v>-116.61049999999997</c:v>
                </c:pt>
                <c:pt idx="126927">
                  <c:v>-116.60849999999996</c:v>
                </c:pt>
                <c:pt idx="126928">
                  <c:v>-116.60649999999998</c:v>
                </c:pt>
                <c:pt idx="126929">
                  <c:v>-116.60449999999997</c:v>
                </c:pt>
                <c:pt idx="126930">
                  <c:v>-116.60249999999996</c:v>
                </c:pt>
                <c:pt idx="126931">
                  <c:v>-116.60049999999998</c:v>
                </c:pt>
                <c:pt idx="126932">
                  <c:v>-116.59849999999997</c:v>
                </c:pt>
                <c:pt idx="126933">
                  <c:v>-116.59649999999996</c:v>
                </c:pt>
                <c:pt idx="126934">
                  <c:v>-116.59449999999998</c:v>
                </c:pt>
                <c:pt idx="126935">
                  <c:v>-116.59249999999997</c:v>
                </c:pt>
                <c:pt idx="126936">
                  <c:v>-116.59049999999996</c:v>
                </c:pt>
                <c:pt idx="126937">
                  <c:v>-116.58849999999998</c:v>
                </c:pt>
                <c:pt idx="126938">
                  <c:v>-116.58649999999997</c:v>
                </c:pt>
                <c:pt idx="126939">
                  <c:v>-116.58449999999999</c:v>
                </c:pt>
                <c:pt idx="126940">
                  <c:v>-116.58249999999998</c:v>
                </c:pt>
                <c:pt idx="126941">
                  <c:v>-116.58049999999997</c:v>
                </c:pt>
                <c:pt idx="126942">
                  <c:v>-116.57849999999999</c:v>
                </c:pt>
                <c:pt idx="126943">
                  <c:v>-116.57649999999998</c:v>
                </c:pt>
                <c:pt idx="126944">
                  <c:v>-116.57449999999997</c:v>
                </c:pt>
                <c:pt idx="126945">
                  <c:v>-116.57249999999999</c:v>
                </c:pt>
                <c:pt idx="126946">
                  <c:v>-116.57049999999998</c:v>
                </c:pt>
                <c:pt idx="126947">
                  <c:v>-116.56849999999997</c:v>
                </c:pt>
                <c:pt idx="126948">
                  <c:v>-116.56649999999999</c:v>
                </c:pt>
                <c:pt idx="126949">
                  <c:v>-116.56449999999998</c:v>
                </c:pt>
                <c:pt idx="126950">
                  <c:v>-116.56249999999997</c:v>
                </c:pt>
                <c:pt idx="126951">
                  <c:v>-116.56049999999999</c:v>
                </c:pt>
                <c:pt idx="126952">
                  <c:v>-116.55849999999998</c:v>
                </c:pt>
                <c:pt idx="126953">
                  <c:v>-116.55649999999997</c:v>
                </c:pt>
                <c:pt idx="126954">
                  <c:v>-116.55449999999999</c:v>
                </c:pt>
                <c:pt idx="126955">
                  <c:v>-116.55249999999998</c:v>
                </c:pt>
                <c:pt idx="126956">
                  <c:v>-116.55049999999997</c:v>
                </c:pt>
                <c:pt idx="126957">
                  <c:v>-116.54849999999999</c:v>
                </c:pt>
                <c:pt idx="126958">
                  <c:v>-116.54649999999998</c:v>
                </c:pt>
                <c:pt idx="126959">
                  <c:v>-116.54449999999997</c:v>
                </c:pt>
                <c:pt idx="126960">
                  <c:v>-116.54249999999999</c:v>
                </c:pt>
                <c:pt idx="126961">
                  <c:v>-116.54049999999998</c:v>
                </c:pt>
                <c:pt idx="126962">
                  <c:v>-116.53849999999997</c:v>
                </c:pt>
                <c:pt idx="126963">
                  <c:v>-116.53649999999999</c:v>
                </c:pt>
                <c:pt idx="126964">
                  <c:v>-116.53449999999998</c:v>
                </c:pt>
                <c:pt idx="126965">
                  <c:v>-116.53249999999997</c:v>
                </c:pt>
                <c:pt idx="126966">
                  <c:v>-116.53049999999999</c:v>
                </c:pt>
                <c:pt idx="126967">
                  <c:v>-116.52849999999998</c:v>
                </c:pt>
                <c:pt idx="126968">
                  <c:v>-116.52649999999997</c:v>
                </c:pt>
                <c:pt idx="126969">
                  <c:v>-116.52449999999999</c:v>
                </c:pt>
                <c:pt idx="126970">
                  <c:v>-116.52249999999998</c:v>
                </c:pt>
                <c:pt idx="126971">
                  <c:v>-116.52049999999997</c:v>
                </c:pt>
                <c:pt idx="126972">
                  <c:v>-116.51849999999999</c:v>
                </c:pt>
                <c:pt idx="126973">
                  <c:v>-116.51649999999998</c:v>
                </c:pt>
                <c:pt idx="126974">
                  <c:v>-116.51449999999997</c:v>
                </c:pt>
                <c:pt idx="126975">
                  <c:v>-116.51249999999999</c:v>
                </c:pt>
                <c:pt idx="126976">
                  <c:v>-116.51049999999998</c:v>
                </c:pt>
                <c:pt idx="126977">
                  <c:v>-116.50849999999997</c:v>
                </c:pt>
                <c:pt idx="126978">
                  <c:v>-116.50649999999999</c:v>
                </c:pt>
                <c:pt idx="126979">
                  <c:v>-116.50449999999998</c:v>
                </c:pt>
                <c:pt idx="126980">
                  <c:v>-116.50249999999997</c:v>
                </c:pt>
                <c:pt idx="126981">
                  <c:v>-116.50049999999999</c:v>
                </c:pt>
                <c:pt idx="126982">
                  <c:v>-116.49849999999998</c:v>
                </c:pt>
                <c:pt idx="126983">
                  <c:v>-116.49649999999997</c:v>
                </c:pt>
                <c:pt idx="126984">
                  <c:v>-116.49449999999999</c:v>
                </c:pt>
                <c:pt idx="126985">
                  <c:v>-116.49249999999998</c:v>
                </c:pt>
                <c:pt idx="126986">
                  <c:v>-116.49049999999997</c:v>
                </c:pt>
                <c:pt idx="126987">
                  <c:v>-116.48849999999999</c:v>
                </c:pt>
                <c:pt idx="126988">
                  <c:v>-116.48649999999998</c:v>
                </c:pt>
                <c:pt idx="126989">
                  <c:v>-116.48449999999997</c:v>
                </c:pt>
                <c:pt idx="126990">
                  <c:v>-116.48249999999999</c:v>
                </c:pt>
                <c:pt idx="126991">
                  <c:v>-116.48049999999998</c:v>
                </c:pt>
                <c:pt idx="126992">
                  <c:v>-116.47849999999997</c:v>
                </c:pt>
                <c:pt idx="126993">
                  <c:v>-116.47649999999999</c:v>
                </c:pt>
                <c:pt idx="126994">
                  <c:v>-116.47449999999998</c:v>
                </c:pt>
                <c:pt idx="126995">
                  <c:v>-116.47249999999997</c:v>
                </c:pt>
                <c:pt idx="126996">
                  <c:v>-116.47049999999999</c:v>
                </c:pt>
                <c:pt idx="126997">
                  <c:v>-116.46849999999998</c:v>
                </c:pt>
                <c:pt idx="126998">
                  <c:v>-116.46649999999997</c:v>
                </c:pt>
                <c:pt idx="126999">
                  <c:v>-116.46449999999999</c:v>
                </c:pt>
                <c:pt idx="127000">
                  <c:v>-116.46249999999998</c:v>
                </c:pt>
                <c:pt idx="127001">
                  <c:v>-116.46049999999997</c:v>
                </c:pt>
                <c:pt idx="127002">
                  <c:v>-116.45849999999999</c:v>
                </c:pt>
                <c:pt idx="127003">
                  <c:v>-116.45649999999998</c:v>
                </c:pt>
                <c:pt idx="127004">
                  <c:v>-116.45449999999997</c:v>
                </c:pt>
                <c:pt idx="127005">
                  <c:v>-116.45249999999999</c:v>
                </c:pt>
                <c:pt idx="127006">
                  <c:v>-116.45049999999998</c:v>
                </c:pt>
                <c:pt idx="127007">
                  <c:v>-116.44849999999997</c:v>
                </c:pt>
                <c:pt idx="127008">
                  <c:v>-116.44649999999999</c:v>
                </c:pt>
                <c:pt idx="127009">
                  <c:v>-116.44449999999998</c:v>
                </c:pt>
                <c:pt idx="127010">
                  <c:v>-116.44249999999997</c:v>
                </c:pt>
                <c:pt idx="127011">
                  <c:v>-116.44049999999999</c:v>
                </c:pt>
                <c:pt idx="127012">
                  <c:v>-116.43849999999998</c:v>
                </c:pt>
                <c:pt idx="127013">
                  <c:v>-116.43649999999997</c:v>
                </c:pt>
                <c:pt idx="127014">
                  <c:v>-116.43449999999999</c:v>
                </c:pt>
                <c:pt idx="127015">
                  <c:v>-116.43249999999998</c:v>
                </c:pt>
                <c:pt idx="127016">
                  <c:v>-116.43049999999997</c:v>
                </c:pt>
                <c:pt idx="127017">
                  <c:v>-116.42849999999999</c:v>
                </c:pt>
                <c:pt idx="127018">
                  <c:v>-116.42649999999998</c:v>
                </c:pt>
                <c:pt idx="127019">
                  <c:v>-116.42449999999997</c:v>
                </c:pt>
                <c:pt idx="127020">
                  <c:v>-116.42249999999999</c:v>
                </c:pt>
                <c:pt idx="127021">
                  <c:v>-116.42049999999998</c:v>
                </c:pt>
                <c:pt idx="127022">
                  <c:v>-116.41849999999997</c:v>
                </c:pt>
                <c:pt idx="127023">
                  <c:v>-116.41649999999998</c:v>
                </c:pt>
                <c:pt idx="127024">
                  <c:v>-116.41449999999998</c:v>
                </c:pt>
                <c:pt idx="127025">
                  <c:v>-116.41249999999997</c:v>
                </c:pt>
                <c:pt idx="127026">
                  <c:v>-116.41049999999998</c:v>
                </c:pt>
                <c:pt idx="127027">
                  <c:v>-116.40849999999998</c:v>
                </c:pt>
                <c:pt idx="127028">
                  <c:v>-116.40649999999997</c:v>
                </c:pt>
                <c:pt idx="127029">
                  <c:v>-116.40449999999998</c:v>
                </c:pt>
                <c:pt idx="127030">
                  <c:v>-116.40249999999997</c:v>
                </c:pt>
                <c:pt idx="127031">
                  <c:v>-116.40049999999997</c:v>
                </c:pt>
                <c:pt idx="127032">
                  <c:v>-116.39849999999998</c:v>
                </c:pt>
                <c:pt idx="127033">
                  <c:v>-116.39649999999997</c:v>
                </c:pt>
                <c:pt idx="127034">
                  <c:v>-116.39449999999997</c:v>
                </c:pt>
                <c:pt idx="127035">
                  <c:v>-116.39249999999998</c:v>
                </c:pt>
                <c:pt idx="127036">
                  <c:v>-116.39049999999997</c:v>
                </c:pt>
                <c:pt idx="127037">
                  <c:v>-116.38849999999996</c:v>
                </c:pt>
                <c:pt idx="127038">
                  <c:v>-116.38649999999998</c:v>
                </c:pt>
                <c:pt idx="127039">
                  <c:v>-116.38449999999997</c:v>
                </c:pt>
                <c:pt idx="127040">
                  <c:v>-116.38249999999996</c:v>
                </c:pt>
                <c:pt idx="127041">
                  <c:v>-116.38049999999998</c:v>
                </c:pt>
                <c:pt idx="127042">
                  <c:v>-116.37849999999997</c:v>
                </c:pt>
                <c:pt idx="127043">
                  <c:v>-116.37649999999996</c:v>
                </c:pt>
                <c:pt idx="127044">
                  <c:v>-116.37449999999998</c:v>
                </c:pt>
                <c:pt idx="127045">
                  <c:v>-116.37249999999997</c:v>
                </c:pt>
                <c:pt idx="127046">
                  <c:v>-116.37049999999996</c:v>
                </c:pt>
                <c:pt idx="127047">
                  <c:v>-116.36849999999998</c:v>
                </c:pt>
                <c:pt idx="127048">
                  <c:v>-116.36649999999997</c:v>
                </c:pt>
                <c:pt idx="127049">
                  <c:v>-116.36449999999996</c:v>
                </c:pt>
                <c:pt idx="127050">
                  <c:v>-116.36249999999998</c:v>
                </c:pt>
                <c:pt idx="127051">
                  <c:v>-116.36049999999997</c:v>
                </c:pt>
                <c:pt idx="127052">
                  <c:v>-116.35849999999996</c:v>
                </c:pt>
                <c:pt idx="127053">
                  <c:v>-116.35649999999998</c:v>
                </c:pt>
                <c:pt idx="127054">
                  <c:v>-116.35449999999997</c:v>
                </c:pt>
                <c:pt idx="127055">
                  <c:v>-116.35249999999996</c:v>
                </c:pt>
                <c:pt idx="127056">
                  <c:v>-116.35049999999998</c:v>
                </c:pt>
                <c:pt idx="127057">
                  <c:v>-116.34849999999997</c:v>
                </c:pt>
                <c:pt idx="127058">
                  <c:v>-116.34649999999996</c:v>
                </c:pt>
                <c:pt idx="127059">
                  <c:v>-116.34449999999998</c:v>
                </c:pt>
                <c:pt idx="127060">
                  <c:v>-116.34249999999997</c:v>
                </c:pt>
                <c:pt idx="127061">
                  <c:v>-116.34049999999996</c:v>
                </c:pt>
                <c:pt idx="127062">
                  <c:v>-116.33849999999998</c:v>
                </c:pt>
                <c:pt idx="127063">
                  <c:v>-116.33649999999997</c:v>
                </c:pt>
                <c:pt idx="127064">
                  <c:v>-116.33449999999999</c:v>
                </c:pt>
                <c:pt idx="127065">
                  <c:v>-116.33249999999998</c:v>
                </c:pt>
                <c:pt idx="127066">
                  <c:v>-116.33049999999997</c:v>
                </c:pt>
                <c:pt idx="127067">
                  <c:v>-116.32849999999999</c:v>
                </c:pt>
                <c:pt idx="127068">
                  <c:v>-116.32649999999998</c:v>
                </c:pt>
                <c:pt idx="127069">
                  <c:v>-116.32449999999997</c:v>
                </c:pt>
                <c:pt idx="127070">
                  <c:v>-116.32249999999999</c:v>
                </c:pt>
                <c:pt idx="127071">
                  <c:v>-116.32049999999998</c:v>
                </c:pt>
                <c:pt idx="127072">
                  <c:v>-116.31849999999997</c:v>
                </c:pt>
                <c:pt idx="127073">
                  <c:v>-116.31649999999999</c:v>
                </c:pt>
                <c:pt idx="127074">
                  <c:v>-116.31449999999998</c:v>
                </c:pt>
                <c:pt idx="127075">
                  <c:v>-116.31249999999997</c:v>
                </c:pt>
                <c:pt idx="127076">
                  <c:v>-116.31049999999999</c:v>
                </c:pt>
                <c:pt idx="127077">
                  <c:v>-116.30849999999998</c:v>
                </c:pt>
                <c:pt idx="127078">
                  <c:v>-116.30649999999997</c:v>
                </c:pt>
                <c:pt idx="127079">
                  <c:v>-116.30449999999999</c:v>
                </c:pt>
                <c:pt idx="127080">
                  <c:v>-116.30249999999998</c:v>
                </c:pt>
                <c:pt idx="127081">
                  <c:v>-116.30049999999997</c:v>
                </c:pt>
                <c:pt idx="127082">
                  <c:v>-116.29849999999999</c:v>
                </c:pt>
                <c:pt idx="127083">
                  <c:v>-116.29649999999998</c:v>
                </c:pt>
                <c:pt idx="127084">
                  <c:v>-116.29449999999997</c:v>
                </c:pt>
                <c:pt idx="127085">
                  <c:v>-116.29249999999999</c:v>
                </c:pt>
                <c:pt idx="127086">
                  <c:v>-116.29049999999998</c:v>
                </c:pt>
                <c:pt idx="127087">
                  <c:v>-116.28849999999997</c:v>
                </c:pt>
                <c:pt idx="127088">
                  <c:v>-116.28649999999999</c:v>
                </c:pt>
                <c:pt idx="127089">
                  <c:v>-116.28449999999998</c:v>
                </c:pt>
                <c:pt idx="127090">
                  <c:v>-116.28249999999997</c:v>
                </c:pt>
                <c:pt idx="127091">
                  <c:v>-116.28049999999999</c:v>
                </c:pt>
                <c:pt idx="127092">
                  <c:v>-116.27849999999998</c:v>
                </c:pt>
                <c:pt idx="127093">
                  <c:v>-116.27649999999997</c:v>
                </c:pt>
                <c:pt idx="127094">
                  <c:v>-116.27449999999999</c:v>
                </c:pt>
                <c:pt idx="127095">
                  <c:v>-116.27249999999998</c:v>
                </c:pt>
                <c:pt idx="127096">
                  <c:v>-116.27049999999997</c:v>
                </c:pt>
                <c:pt idx="127097">
                  <c:v>-116.26849999999999</c:v>
                </c:pt>
                <c:pt idx="127098">
                  <c:v>-116.26649999999998</c:v>
                </c:pt>
                <c:pt idx="127099">
                  <c:v>-116.26449999999997</c:v>
                </c:pt>
                <c:pt idx="127100">
                  <c:v>-116.26249999999999</c:v>
                </c:pt>
                <c:pt idx="127101">
                  <c:v>-116.26049999999998</c:v>
                </c:pt>
                <c:pt idx="127102">
                  <c:v>-116.25849999999997</c:v>
                </c:pt>
                <c:pt idx="127103">
                  <c:v>-116.25649999999999</c:v>
                </c:pt>
                <c:pt idx="127104">
                  <c:v>-116.25449999999998</c:v>
                </c:pt>
                <c:pt idx="127105">
                  <c:v>-116.25249999999997</c:v>
                </c:pt>
                <c:pt idx="127106">
                  <c:v>-116.25049999999999</c:v>
                </c:pt>
                <c:pt idx="127107">
                  <c:v>-116.24849999999998</c:v>
                </c:pt>
                <c:pt idx="127108">
                  <c:v>-116.24649999999997</c:v>
                </c:pt>
                <c:pt idx="127109">
                  <c:v>-116.24449999999999</c:v>
                </c:pt>
                <c:pt idx="127110">
                  <c:v>-116.24249999999998</c:v>
                </c:pt>
                <c:pt idx="127111">
                  <c:v>-116.24049999999997</c:v>
                </c:pt>
                <c:pt idx="127112">
                  <c:v>-116.23849999999999</c:v>
                </c:pt>
                <c:pt idx="127113">
                  <c:v>-116.23649999999998</c:v>
                </c:pt>
                <c:pt idx="127114">
                  <c:v>-116.23449999999997</c:v>
                </c:pt>
                <c:pt idx="127115">
                  <c:v>-116.23249999999999</c:v>
                </c:pt>
                <c:pt idx="127116">
                  <c:v>-116.23049999999998</c:v>
                </c:pt>
                <c:pt idx="127117">
                  <c:v>-116.22849999999997</c:v>
                </c:pt>
                <c:pt idx="127118">
                  <c:v>-116.22649999999999</c:v>
                </c:pt>
                <c:pt idx="127119">
                  <c:v>-116.22449999999998</c:v>
                </c:pt>
                <c:pt idx="127120">
                  <c:v>-116.22249999999997</c:v>
                </c:pt>
                <c:pt idx="127121">
                  <c:v>-116.22049999999999</c:v>
                </c:pt>
                <c:pt idx="127122">
                  <c:v>-116.21849999999998</c:v>
                </c:pt>
                <c:pt idx="127123">
                  <c:v>-116.21649999999997</c:v>
                </c:pt>
                <c:pt idx="127124">
                  <c:v>-116.21449999999999</c:v>
                </c:pt>
                <c:pt idx="127125">
                  <c:v>-116.21249999999998</c:v>
                </c:pt>
                <c:pt idx="127126">
                  <c:v>-116.21049999999997</c:v>
                </c:pt>
                <c:pt idx="127127">
                  <c:v>-116.20849999999999</c:v>
                </c:pt>
                <c:pt idx="127128">
                  <c:v>-116.20649999999998</c:v>
                </c:pt>
                <c:pt idx="127129">
                  <c:v>-116.20449999999997</c:v>
                </c:pt>
                <c:pt idx="127130">
                  <c:v>-116.20249999999999</c:v>
                </c:pt>
                <c:pt idx="127131">
                  <c:v>-116.20049999999998</c:v>
                </c:pt>
                <c:pt idx="127132">
                  <c:v>-116.19849999999997</c:v>
                </c:pt>
                <c:pt idx="127133">
                  <c:v>-116.19649999999999</c:v>
                </c:pt>
                <c:pt idx="127134">
                  <c:v>-116.19449999999998</c:v>
                </c:pt>
                <c:pt idx="127135">
                  <c:v>-116.19249999999997</c:v>
                </c:pt>
                <c:pt idx="127136">
                  <c:v>-116.19049999999999</c:v>
                </c:pt>
                <c:pt idx="127137">
                  <c:v>-116.18849999999998</c:v>
                </c:pt>
                <c:pt idx="127138">
                  <c:v>-116.18649999999997</c:v>
                </c:pt>
                <c:pt idx="127139">
                  <c:v>-116.18449999999999</c:v>
                </c:pt>
                <c:pt idx="127140">
                  <c:v>-116.18249999999998</c:v>
                </c:pt>
                <c:pt idx="127141">
                  <c:v>-116.18049999999997</c:v>
                </c:pt>
                <c:pt idx="127142">
                  <c:v>-116.17849999999999</c:v>
                </c:pt>
                <c:pt idx="127143">
                  <c:v>-116.17649999999998</c:v>
                </c:pt>
                <c:pt idx="127144">
                  <c:v>-116.17449999999997</c:v>
                </c:pt>
                <c:pt idx="127145">
                  <c:v>-116.17249999999999</c:v>
                </c:pt>
                <c:pt idx="127146">
                  <c:v>-116.17049999999998</c:v>
                </c:pt>
                <c:pt idx="127147">
                  <c:v>-116.16849999999997</c:v>
                </c:pt>
                <c:pt idx="127148">
                  <c:v>-116.16649999999998</c:v>
                </c:pt>
                <c:pt idx="127149">
                  <c:v>-116.16449999999998</c:v>
                </c:pt>
                <c:pt idx="127150">
                  <c:v>-116.16249999999997</c:v>
                </c:pt>
                <c:pt idx="127151">
                  <c:v>-116.16049999999998</c:v>
                </c:pt>
                <c:pt idx="127152">
                  <c:v>-116.15849999999998</c:v>
                </c:pt>
                <c:pt idx="127153">
                  <c:v>-116.15649999999997</c:v>
                </c:pt>
                <c:pt idx="127154">
                  <c:v>-116.15449999999998</c:v>
                </c:pt>
                <c:pt idx="127155">
                  <c:v>-116.15249999999997</c:v>
                </c:pt>
                <c:pt idx="127156">
                  <c:v>-116.15049999999997</c:v>
                </c:pt>
                <c:pt idx="127157">
                  <c:v>-116.14849999999998</c:v>
                </c:pt>
                <c:pt idx="127158">
                  <c:v>-116.14649999999997</c:v>
                </c:pt>
                <c:pt idx="127159">
                  <c:v>-116.14449999999997</c:v>
                </c:pt>
                <c:pt idx="127160">
                  <c:v>-116.14249999999998</c:v>
                </c:pt>
                <c:pt idx="127161">
                  <c:v>-116.14049999999997</c:v>
                </c:pt>
                <c:pt idx="127162">
                  <c:v>-116.13849999999996</c:v>
                </c:pt>
                <c:pt idx="127163">
                  <c:v>-116.13649999999998</c:v>
                </c:pt>
                <c:pt idx="127164">
                  <c:v>-116.13449999999997</c:v>
                </c:pt>
                <c:pt idx="127165">
                  <c:v>-116.13249999999996</c:v>
                </c:pt>
                <c:pt idx="127166">
                  <c:v>-116.13049999999998</c:v>
                </c:pt>
                <c:pt idx="127167">
                  <c:v>-116.12849999999997</c:v>
                </c:pt>
                <c:pt idx="127168">
                  <c:v>-116.12649999999996</c:v>
                </c:pt>
                <c:pt idx="127169">
                  <c:v>-116.12449999999998</c:v>
                </c:pt>
                <c:pt idx="127170">
                  <c:v>-116.12249999999997</c:v>
                </c:pt>
                <c:pt idx="127171">
                  <c:v>-116.12049999999996</c:v>
                </c:pt>
                <c:pt idx="127172">
                  <c:v>-116.11849999999998</c:v>
                </c:pt>
                <c:pt idx="127173">
                  <c:v>-116.11649999999997</c:v>
                </c:pt>
                <c:pt idx="127174">
                  <c:v>-116.11449999999996</c:v>
                </c:pt>
                <c:pt idx="127175">
                  <c:v>-116.11249999999998</c:v>
                </c:pt>
                <c:pt idx="127176">
                  <c:v>-116.11049999999997</c:v>
                </c:pt>
                <c:pt idx="127177">
                  <c:v>-116.10849999999996</c:v>
                </c:pt>
                <c:pt idx="127178">
                  <c:v>-116.10649999999998</c:v>
                </c:pt>
                <c:pt idx="127179">
                  <c:v>-116.10449999999997</c:v>
                </c:pt>
                <c:pt idx="127180">
                  <c:v>-116.10249999999996</c:v>
                </c:pt>
                <c:pt idx="127181">
                  <c:v>-116.10049999999998</c:v>
                </c:pt>
                <c:pt idx="127182">
                  <c:v>-116.09849999999997</c:v>
                </c:pt>
                <c:pt idx="127183">
                  <c:v>-116.09649999999996</c:v>
                </c:pt>
                <c:pt idx="127184">
                  <c:v>-116.09449999999998</c:v>
                </c:pt>
                <c:pt idx="127185">
                  <c:v>-116.09249999999997</c:v>
                </c:pt>
                <c:pt idx="127186">
                  <c:v>-116.09049999999996</c:v>
                </c:pt>
                <c:pt idx="127187">
                  <c:v>-116.08849999999998</c:v>
                </c:pt>
                <c:pt idx="127188">
                  <c:v>-116.08649999999997</c:v>
                </c:pt>
                <c:pt idx="127189">
                  <c:v>-116.08449999999999</c:v>
                </c:pt>
                <c:pt idx="127190">
                  <c:v>-116.08249999999998</c:v>
                </c:pt>
                <c:pt idx="127191">
                  <c:v>-116.08049999999997</c:v>
                </c:pt>
                <c:pt idx="127192">
                  <c:v>-116.07849999999999</c:v>
                </c:pt>
                <c:pt idx="127193">
                  <c:v>-116.07649999999998</c:v>
                </c:pt>
                <c:pt idx="127194">
                  <c:v>-116.07449999999997</c:v>
                </c:pt>
                <c:pt idx="127195">
                  <c:v>-116.07249999999999</c:v>
                </c:pt>
                <c:pt idx="127196">
                  <c:v>-116.07049999999998</c:v>
                </c:pt>
                <c:pt idx="127197">
                  <c:v>-116.06849999999997</c:v>
                </c:pt>
                <c:pt idx="127198">
                  <c:v>-116.06649999999999</c:v>
                </c:pt>
                <c:pt idx="127199">
                  <c:v>-116.06449999999998</c:v>
                </c:pt>
                <c:pt idx="127200">
                  <c:v>-116.06249999999997</c:v>
                </c:pt>
                <c:pt idx="127201">
                  <c:v>-116.06049999999999</c:v>
                </c:pt>
                <c:pt idx="127202">
                  <c:v>-116.05849999999998</c:v>
                </c:pt>
                <c:pt idx="127203">
                  <c:v>-116.05649999999997</c:v>
                </c:pt>
                <c:pt idx="127204">
                  <c:v>-116.05449999999999</c:v>
                </c:pt>
                <c:pt idx="127205">
                  <c:v>-116.05249999999998</c:v>
                </c:pt>
                <c:pt idx="127206">
                  <c:v>-116.05049999999997</c:v>
                </c:pt>
                <c:pt idx="127207">
                  <c:v>-116.04849999999999</c:v>
                </c:pt>
                <c:pt idx="127208">
                  <c:v>-116.04649999999998</c:v>
                </c:pt>
                <c:pt idx="127209">
                  <c:v>-116.04449999999997</c:v>
                </c:pt>
                <c:pt idx="127210">
                  <c:v>-116.04249999999999</c:v>
                </c:pt>
                <c:pt idx="127211">
                  <c:v>-116.04049999999998</c:v>
                </c:pt>
                <c:pt idx="127212">
                  <c:v>-116.03849999999997</c:v>
                </c:pt>
                <c:pt idx="127213">
                  <c:v>-116.03649999999999</c:v>
                </c:pt>
                <c:pt idx="127214">
                  <c:v>-116.03449999999998</c:v>
                </c:pt>
                <c:pt idx="127215">
                  <c:v>-116.03249999999997</c:v>
                </c:pt>
                <c:pt idx="127216">
                  <c:v>-116.03049999999999</c:v>
                </c:pt>
                <c:pt idx="127217">
                  <c:v>-116.02849999999998</c:v>
                </c:pt>
                <c:pt idx="127218">
                  <c:v>-116.02649999999997</c:v>
                </c:pt>
                <c:pt idx="127219">
                  <c:v>-116.02449999999999</c:v>
                </c:pt>
                <c:pt idx="127220">
                  <c:v>-116.02249999999998</c:v>
                </c:pt>
                <c:pt idx="127221">
                  <c:v>-116.02049999999997</c:v>
                </c:pt>
                <c:pt idx="127222">
                  <c:v>-116.01849999999999</c:v>
                </c:pt>
                <c:pt idx="127223">
                  <c:v>-116.01649999999998</c:v>
                </c:pt>
                <c:pt idx="127224">
                  <c:v>-116.01449999999997</c:v>
                </c:pt>
                <c:pt idx="127225">
                  <c:v>-116.01249999999999</c:v>
                </c:pt>
                <c:pt idx="127226">
                  <c:v>-116.01049999999998</c:v>
                </c:pt>
                <c:pt idx="127227">
                  <c:v>-116.00849999999997</c:v>
                </c:pt>
                <c:pt idx="127228">
                  <c:v>-116.00649999999999</c:v>
                </c:pt>
                <c:pt idx="127229">
                  <c:v>-116.00449999999998</c:v>
                </c:pt>
                <c:pt idx="127230">
                  <c:v>-116.00249999999997</c:v>
                </c:pt>
                <c:pt idx="127231">
                  <c:v>-116.00049999999999</c:v>
                </c:pt>
                <c:pt idx="127232">
                  <c:v>-115.99849999999998</c:v>
                </c:pt>
                <c:pt idx="127233">
                  <c:v>-115.99649999999997</c:v>
                </c:pt>
                <c:pt idx="127234">
                  <c:v>-115.99449999999999</c:v>
                </c:pt>
                <c:pt idx="127235">
                  <c:v>-115.99249999999998</c:v>
                </c:pt>
                <c:pt idx="127236">
                  <c:v>-115.99049999999997</c:v>
                </c:pt>
                <c:pt idx="127237">
                  <c:v>-115.98849999999999</c:v>
                </c:pt>
                <c:pt idx="127238">
                  <c:v>-115.98649999999998</c:v>
                </c:pt>
                <c:pt idx="127239">
                  <c:v>-115.98449999999997</c:v>
                </c:pt>
                <c:pt idx="127240">
                  <c:v>-115.98249999999999</c:v>
                </c:pt>
                <c:pt idx="127241">
                  <c:v>-115.98049999999998</c:v>
                </c:pt>
                <c:pt idx="127242">
                  <c:v>-115.97849999999997</c:v>
                </c:pt>
                <c:pt idx="127243">
                  <c:v>-115.97649999999999</c:v>
                </c:pt>
                <c:pt idx="127244">
                  <c:v>-115.97449999999998</c:v>
                </c:pt>
                <c:pt idx="127245">
                  <c:v>-115.97249999999997</c:v>
                </c:pt>
                <c:pt idx="127246">
                  <c:v>-115.97049999999999</c:v>
                </c:pt>
                <c:pt idx="127247">
                  <c:v>-115.96849999999998</c:v>
                </c:pt>
                <c:pt idx="127248">
                  <c:v>-115.96649999999997</c:v>
                </c:pt>
                <c:pt idx="127249">
                  <c:v>-115.96449999999999</c:v>
                </c:pt>
                <c:pt idx="127250">
                  <c:v>-115.96249999999998</c:v>
                </c:pt>
                <c:pt idx="127251">
                  <c:v>-115.96049999999997</c:v>
                </c:pt>
                <c:pt idx="127252">
                  <c:v>-115.95849999999999</c:v>
                </c:pt>
                <c:pt idx="127253">
                  <c:v>-115.95649999999998</c:v>
                </c:pt>
                <c:pt idx="127254">
                  <c:v>-115.95449999999997</c:v>
                </c:pt>
                <c:pt idx="127255">
                  <c:v>-115.95249999999999</c:v>
                </c:pt>
                <c:pt idx="127256">
                  <c:v>-115.95049999999998</c:v>
                </c:pt>
                <c:pt idx="127257">
                  <c:v>-115.94849999999997</c:v>
                </c:pt>
                <c:pt idx="127258">
                  <c:v>-115.94649999999999</c:v>
                </c:pt>
                <c:pt idx="127259">
                  <c:v>-115.94449999999998</c:v>
                </c:pt>
                <c:pt idx="127260">
                  <c:v>-115.94249999999997</c:v>
                </c:pt>
                <c:pt idx="127261">
                  <c:v>-115.94049999999999</c:v>
                </c:pt>
                <c:pt idx="127262">
                  <c:v>-115.93849999999998</c:v>
                </c:pt>
                <c:pt idx="127263">
                  <c:v>-115.93649999999997</c:v>
                </c:pt>
                <c:pt idx="127264">
                  <c:v>-115.93449999999999</c:v>
                </c:pt>
                <c:pt idx="127265">
                  <c:v>-115.93249999999998</c:v>
                </c:pt>
                <c:pt idx="127266">
                  <c:v>-115.93049999999997</c:v>
                </c:pt>
                <c:pt idx="127267">
                  <c:v>-115.92849999999999</c:v>
                </c:pt>
                <c:pt idx="127268">
                  <c:v>-115.92649999999998</c:v>
                </c:pt>
                <c:pt idx="127269">
                  <c:v>-115.92449999999997</c:v>
                </c:pt>
                <c:pt idx="127270">
                  <c:v>-115.92249999999999</c:v>
                </c:pt>
                <c:pt idx="127271">
                  <c:v>-115.92049999999998</c:v>
                </c:pt>
                <c:pt idx="127272">
                  <c:v>-115.91849999999997</c:v>
                </c:pt>
                <c:pt idx="127273">
                  <c:v>-115.91649999999998</c:v>
                </c:pt>
                <c:pt idx="127274">
                  <c:v>-115.91449999999998</c:v>
                </c:pt>
                <c:pt idx="127275">
                  <c:v>-115.91249999999997</c:v>
                </c:pt>
                <c:pt idx="127276">
                  <c:v>-115.91049999999998</c:v>
                </c:pt>
                <c:pt idx="127277">
                  <c:v>-115.90849999999998</c:v>
                </c:pt>
                <c:pt idx="127278">
                  <c:v>-115.90649999999997</c:v>
                </c:pt>
                <c:pt idx="127279">
                  <c:v>-115.90449999999998</c:v>
                </c:pt>
                <c:pt idx="127280">
                  <c:v>-115.90249999999997</c:v>
                </c:pt>
                <c:pt idx="127281">
                  <c:v>-115.90049999999997</c:v>
                </c:pt>
                <c:pt idx="127282">
                  <c:v>-115.89849999999998</c:v>
                </c:pt>
                <c:pt idx="127283">
                  <c:v>-115.89649999999997</c:v>
                </c:pt>
                <c:pt idx="127284">
                  <c:v>-115.89449999999997</c:v>
                </c:pt>
                <c:pt idx="127285">
                  <c:v>-115.89249999999998</c:v>
                </c:pt>
                <c:pt idx="127286">
                  <c:v>-115.89049999999997</c:v>
                </c:pt>
                <c:pt idx="127287">
                  <c:v>-115.88849999999996</c:v>
                </c:pt>
                <c:pt idx="127288">
                  <c:v>-115.88649999999998</c:v>
                </c:pt>
                <c:pt idx="127289">
                  <c:v>-115.88449999999997</c:v>
                </c:pt>
                <c:pt idx="127290">
                  <c:v>-115.88249999999996</c:v>
                </c:pt>
                <c:pt idx="127291">
                  <c:v>-115.88049999999998</c:v>
                </c:pt>
                <c:pt idx="127292">
                  <c:v>-115.87849999999997</c:v>
                </c:pt>
                <c:pt idx="127293">
                  <c:v>-115.87649999999996</c:v>
                </c:pt>
                <c:pt idx="127294">
                  <c:v>-115.87449999999998</c:v>
                </c:pt>
                <c:pt idx="127295">
                  <c:v>-115.87249999999997</c:v>
                </c:pt>
                <c:pt idx="127296">
                  <c:v>-115.87049999999996</c:v>
                </c:pt>
                <c:pt idx="127297">
                  <c:v>-115.86849999999998</c:v>
                </c:pt>
                <c:pt idx="127298">
                  <c:v>-115.86649999999997</c:v>
                </c:pt>
                <c:pt idx="127299">
                  <c:v>-115.86449999999996</c:v>
                </c:pt>
                <c:pt idx="127300">
                  <c:v>-115.86249999999998</c:v>
                </c:pt>
                <c:pt idx="127301">
                  <c:v>-115.86049999999997</c:v>
                </c:pt>
                <c:pt idx="127302">
                  <c:v>-115.85849999999996</c:v>
                </c:pt>
                <c:pt idx="127303">
                  <c:v>-115.85649999999998</c:v>
                </c:pt>
                <c:pt idx="127304">
                  <c:v>-115.85449999999997</c:v>
                </c:pt>
                <c:pt idx="127305">
                  <c:v>-115.85249999999996</c:v>
                </c:pt>
                <c:pt idx="127306">
                  <c:v>-115.85049999999998</c:v>
                </c:pt>
                <c:pt idx="127307">
                  <c:v>-115.84849999999997</c:v>
                </c:pt>
                <c:pt idx="127308">
                  <c:v>-115.84649999999996</c:v>
                </c:pt>
                <c:pt idx="127309">
                  <c:v>-115.84449999999998</c:v>
                </c:pt>
                <c:pt idx="127310">
                  <c:v>-115.84249999999997</c:v>
                </c:pt>
                <c:pt idx="127311">
                  <c:v>-115.84049999999996</c:v>
                </c:pt>
                <c:pt idx="127312">
                  <c:v>-115.83849999999998</c:v>
                </c:pt>
                <c:pt idx="127313">
                  <c:v>-115.83649999999997</c:v>
                </c:pt>
                <c:pt idx="127314">
                  <c:v>-115.83449999999999</c:v>
                </c:pt>
                <c:pt idx="127315">
                  <c:v>-115.83249999999998</c:v>
                </c:pt>
                <c:pt idx="127316">
                  <c:v>-115.83049999999997</c:v>
                </c:pt>
                <c:pt idx="127317">
                  <c:v>-115.82849999999999</c:v>
                </c:pt>
                <c:pt idx="127318">
                  <c:v>-115.82649999999998</c:v>
                </c:pt>
                <c:pt idx="127319">
                  <c:v>-115.82449999999997</c:v>
                </c:pt>
                <c:pt idx="127320">
                  <c:v>-115.82249999999999</c:v>
                </c:pt>
                <c:pt idx="127321">
                  <c:v>-115.82049999999998</c:v>
                </c:pt>
                <c:pt idx="127322">
                  <c:v>-115.81849999999997</c:v>
                </c:pt>
                <c:pt idx="127323">
                  <c:v>-115.81649999999999</c:v>
                </c:pt>
                <c:pt idx="127324">
                  <c:v>-115.81449999999998</c:v>
                </c:pt>
                <c:pt idx="127325">
                  <c:v>-115.81249999999997</c:v>
                </c:pt>
                <c:pt idx="127326">
                  <c:v>-115.81049999999999</c:v>
                </c:pt>
                <c:pt idx="127327">
                  <c:v>-115.80849999999998</c:v>
                </c:pt>
                <c:pt idx="127328">
                  <c:v>-115.80649999999997</c:v>
                </c:pt>
                <c:pt idx="127329">
                  <c:v>-115.80449999999999</c:v>
                </c:pt>
                <c:pt idx="127330">
                  <c:v>-115.80249999999998</c:v>
                </c:pt>
                <c:pt idx="127331">
                  <c:v>-115.80049999999997</c:v>
                </c:pt>
                <c:pt idx="127332">
                  <c:v>-115.79849999999999</c:v>
                </c:pt>
                <c:pt idx="127333">
                  <c:v>-115.79649999999998</c:v>
                </c:pt>
                <c:pt idx="127334">
                  <c:v>-115.79449999999997</c:v>
                </c:pt>
                <c:pt idx="127335">
                  <c:v>-115.79249999999999</c:v>
                </c:pt>
                <c:pt idx="127336">
                  <c:v>-115.79049999999998</c:v>
                </c:pt>
                <c:pt idx="127337">
                  <c:v>-115.78849999999997</c:v>
                </c:pt>
                <c:pt idx="127338">
                  <c:v>-115.78649999999999</c:v>
                </c:pt>
                <c:pt idx="127339">
                  <c:v>-115.78449999999998</c:v>
                </c:pt>
                <c:pt idx="127340">
                  <c:v>-115.78249999999997</c:v>
                </c:pt>
                <c:pt idx="127341">
                  <c:v>-115.78049999999999</c:v>
                </c:pt>
                <c:pt idx="127342">
                  <c:v>-115.77849999999998</c:v>
                </c:pt>
                <c:pt idx="127343">
                  <c:v>-115.77649999999997</c:v>
                </c:pt>
                <c:pt idx="127344">
                  <c:v>-115.77449999999999</c:v>
                </c:pt>
                <c:pt idx="127345">
                  <c:v>-115.77249999999998</c:v>
                </c:pt>
                <c:pt idx="127346">
                  <c:v>-115.77049999999997</c:v>
                </c:pt>
                <c:pt idx="127347">
                  <c:v>-115.76849999999999</c:v>
                </c:pt>
                <c:pt idx="127348">
                  <c:v>-115.76649999999998</c:v>
                </c:pt>
                <c:pt idx="127349">
                  <c:v>-115.76449999999997</c:v>
                </c:pt>
                <c:pt idx="127350">
                  <c:v>-115.76249999999999</c:v>
                </c:pt>
                <c:pt idx="127351">
                  <c:v>-115.76049999999998</c:v>
                </c:pt>
                <c:pt idx="127352">
                  <c:v>-115.75849999999997</c:v>
                </c:pt>
                <c:pt idx="127353">
                  <c:v>-115.75649999999999</c:v>
                </c:pt>
                <c:pt idx="127354">
                  <c:v>-115.75449999999998</c:v>
                </c:pt>
                <c:pt idx="127355">
                  <c:v>-115.75249999999997</c:v>
                </c:pt>
                <c:pt idx="127356">
                  <c:v>-115.75049999999999</c:v>
                </c:pt>
                <c:pt idx="127357">
                  <c:v>-115.74849999999998</c:v>
                </c:pt>
                <c:pt idx="127358">
                  <c:v>-115.74649999999997</c:v>
                </c:pt>
                <c:pt idx="127359">
                  <c:v>-115.74449999999999</c:v>
                </c:pt>
                <c:pt idx="127360">
                  <c:v>-115.74249999999998</c:v>
                </c:pt>
                <c:pt idx="127361">
                  <c:v>-115.74049999999997</c:v>
                </c:pt>
                <c:pt idx="127362">
                  <c:v>-115.73849999999999</c:v>
                </c:pt>
                <c:pt idx="127363">
                  <c:v>-115.73649999999998</c:v>
                </c:pt>
                <c:pt idx="127364">
                  <c:v>-115.73449999999997</c:v>
                </c:pt>
                <c:pt idx="127365">
                  <c:v>-115.73249999999999</c:v>
                </c:pt>
                <c:pt idx="127366">
                  <c:v>-115.73049999999998</c:v>
                </c:pt>
                <c:pt idx="127367">
                  <c:v>-115.72849999999997</c:v>
                </c:pt>
                <c:pt idx="127368">
                  <c:v>-115.72649999999999</c:v>
                </c:pt>
                <c:pt idx="127369">
                  <c:v>-115.72449999999998</c:v>
                </c:pt>
                <c:pt idx="127370">
                  <c:v>-115.72249999999997</c:v>
                </c:pt>
                <c:pt idx="127371">
                  <c:v>-115.72049999999999</c:v>
                </c:pt>
                <c:pt idx="127372">
                  <c:v>-115.71849999999998</c:v>
                </c:pt>
                <c:pt idx="127373">
                  <c:v>-115.71649999999997</c:v>
                </c:pt>
                <c:pt idx="127374">
                  <c:v>-115.71449999999999</c:v>
                </c:pt>
                <c:pt idx="127375">
                  <c:v>-115.71249999999998</c:v>
                </c:pt>
                <c:pt idx="127376">
                  <c:v>-115.71049999999997</c:v>
                </c:pt>
                <c:pt idx="127377">
                  <c:v>-115.70849999999999</c:v>
                </c:pt>
                <c:pt idx="127378">
                  <c:v>-115.70649999999998</c:v>
                </c:pt>
                <c:pt idx="127379">
                  <c:v>-115.70449999999997</c:v>
                </c:pt>
                <c:pt idx="127380">
                  <c:v>-115.70249999999999</c:v>
                </c:pt>
                <c:pt idx="127381">
                  <c:v>-115.70049999999998</c:v>
                </c:pt>
                <c:pt idx="127382">
                  <c:v>-115.69849999999997</c:v>
                </c:pt>
                <c:pt idx="127383">
                  <c:v>-115.69649999999999</c:v>
                </c:pt>
                <c:pt idx="127384">
                  <c:v>-115.69449999999998</c:v>
                </c:pt>
                <c:pt idx="127385">
                  <c:v>-115.69249999999997</c:v>
                </c:pt>
                <c:pt idx="127386">
                  <c:v>-115.69049999999999</c:v>
                </c:pt>
                <c:pt idx="127387">
                  <c:v>-115.68849999999998</c:v>
                </c:pt>
                <c:pt idx="127388">
                  <c:v>-115.68649999999997</c:v>
                </c:pt>
                <c:pt idx="127389">
                  <c:v>-115.68449999999999</c:v>
                </c:pt>
                <c:pt idx="127390">
                  <c:v>-115.68249999999998</c:v>
                </c:pt>
                <c:pt idx="127391">
                  <c:v>-115.68049999999997</c:v>
                </c:pt>
                <c:pt idx="127392">
                  <c:v>-115.67849999999999</c:v>
                </c:pt>
                <c:pt idx="127393">
                  <c:v>-115.67649999999998</c:v>
                </c:pt>
                <c:pt idx="127394">
                  <c:v>-115.67449999999997</c:v>
                </c:pt>
                <c:pt idx="127395">
                  <c:v>-115.67249999999999</c:v>
                </c:pt>
                <c:pt idx="127396">
                  <c:v>-115.67049999999998</c:v>
                </c:pt>
                <c:pt idx="127397">
                  <c:v>-115.66849999999997</c:v>
                </c:pt>
                <c:pt idx="127398">
                  <c:v>-115.66649999999998</c:v>
                </c:pt>
                <c:pt idx="127399">
                  <c:v>-115.66449999999998</c:v>
                </c:pt>
                <c:pt idx="127400">
                  <c:v>-115.66249999999997</c:v>
                </c:pt>
                <c:pt idx="127401">
                  <c:v>-115.66049999999998</c:v>
                </c:pt>
                <c:pt idx="127402">
                  <c:v>-115.65849999999998</c:v>
                </c:pt>
                <c:pt idx="127403">
                  <c:v>-115.65649999999997</c:v>
                </c:pt>
                <c:pt idx="127404">
                  <c:v>-115.65449999999998</c:v>
                </c:pt>
                <c:pt idx="127405">
                  <c:v>-115.65249999999997</c:v>
                </c:pt>
                <c:pt idx="127406">
                  <c:v>-115.65049999999997</c:v>
                </c:pt>
                <c:pt idx="127407">
                  <c:v>-115.64849999999998</c:v>
                </c:pt>
                <c:pt idx="127408">
                  <c:v>-115.64649999999997</c:v>
                </c:pt>
                <c:pt idx="127409">
                  <c:v>-115.64449999999997</c:v>
                </c:pt>
                <c:pt idx="127410">
                  <c:v>-115.64249999999998</c:v>
                </c:pt>
                <c:pt idx="127411">
                  <c:v>-115.64049999999997</c:v>
                </c:pt>
                <c:pt idx="127412">
                  <c:v>-115.63849999999996</c:v>
                </c:pt>
                <c:pt idx="127413">
                  <c:v>-115.63649999999998</c:v>
                </c:pt>
                <c:pt idx="127414">
                  <c:v>-115.63449999999997</c:v>
                </c:pt>
                <c:pt idx="127415">
                  <c:v>-115.63249999999996</c:v>
                </c:pt>
                <c:pt idx="127416">
                  <c:v>-115.63049999999998</c:v>
                </c:pt>
                <c:pt idx="127417">
                  <c:v>-115.62849999999997</c:v>
                </c:pt>
                <c:pt idx="127418">
                  <c:v>-115.62649999999996</c:v>
                </c:pt>
                <c:pt idx="127419">
                  <c:v>-115.62449999999998</c:v>
                </c:pt>
                <c:pt idx="127420">
                  <c:v>-115.62249999999997</c:v>
                </c:pt>
                <c:pt idx="127421">
                  <c:v>-115.62049999999996</c:v>
                </c:pt>
                <c:pt idx="127422">
                  <c:v>-115.61849999999998</c:v>
                </c:pt>
                <c:pt idx="127423">
                  <c:v>-115.61649999999997</c:v>
                </c:pt>
                <c:pt idx="127424">
                  <c:v>-115.61449999999996</c:v>
                </c:pt>
                <c:pt idx="127425">
                  <c:v>-115.61249999999998</c:v>
                </c:pt>
                <c:pt idx="127426">
                  <c:v>-115.61049999999997</c:v>
                </c:pt>
                <c:pt idx="127427">
                  <c:v>-115.60849999999996</c:v>
                </c:pt>
                <c:pt idx="127428">
                  <c:v>-115.60649999999998</c:v>
                </c:pt>
                <c:pt idx="127429">
                  <c:v>-115.60449999999997</c:v>
                </c:pt>
                <c:pt idx="127430">
                  <c:v>-115.60249999999996</c:v>
                </c:pt>
                <c:pt idx="127431">
                  <c:v>-115.60049999999998</c:v>
                </c:pt>
                <c:pt idx="127432">
                  <c:v>-115.59849999999997</c:v>
                </c:pt>
                <c:pt idx="127433">
                  <c:v>-115.59649999999996</c:v>
                </c:pt>
                <c:pt idx="127434">
                  <c:v>-115.59449999999998</c:v>
                </c:pt>
                <c:pt idx="127435">
                  <c:v>-115.59249999999997</c:v>
                </c:pt>
                <c:pt idx="127436">
                  <c:v>-115.59049999999996</c:v>
                </c:pt>
                <c:pt idx="127437">
                  <c:v>-115.58849999999998</c:v>
                </c:pt>
                <c:pt idx="127438">
                  <c:v>-115.58649999999997</c:v>
                </c:pt>
                <c:pt idx="127439">
                  <c:v>-115.58449999999999</c:v>
                </c:pt>
                <c:pt idx="127440">
                  <c:v>-115.58249999999998</c:v>
                </c:pt>
                <c:pt idx="127441">
                  <c:v>-115.58049999999997</c:v>
                </c:pt>
                <c:pt idx="127442">
                  <c:v>-115.57849999999999</c:v>
                </c:pt>
                <c:pt idx="127443">
                  <c:v>-115.57649999999998</c:v>
                </c:pt>
                <c:pt idx="127444">
                  <c:v>-115.57449999999997</c:v>
                </c:pt>
                <c:pt idx="127445">
                  <c:v>-115.57249999999999</c:v>
                </c:pt>
                <c:pt idx="127446">
                  <c:v>-115.57049999999998</c:v>
                </c:pt>
                <c:pt idx="127447">
                  <c:v>-115.56849999999997</c:v>
                </c:pt>
                <c:pt idx="127448">
                  <c:v>-115.56649999999999</c:v>
                </c:pt>
                <c:pt idx="127449">
                  <c:v>-115.56449999999998</c:v>
                </c:pt>
                <c:pt idx="127450">
                  <c:v>-115.56249999999997</c:v>
                </c:pt>
                <c:pt idx="127451">
                  <c:v>-115.56049999999999</c:v>
                </c:pt>
                <c:pt idx="127452">
                  <c:v>-115.55849999999998</c:v>
                </c:pt>
                <c:pt idx="127453">
                  <c:v>-115.55649999999997</c:v>
                </c:pt>
                <c:pt idx="127454">
                  <c:v>-115.55449999999999</c:v>
                </c:pt>
                <c:pt idx="127455">
                  <c:v>-115.55249999999998</c:v>
                </c:pt>
                <c:pt idx="127456">
                  <c:v>-115.55049999999997</c:v>
                </c:pt>
                <c:pt idx="127457">
                  <c:v>-115.54849999999999</c:v>
                </c:pt>
                <c:pt idx="127458">
                  <c:v>-115.54649999999998</c:v>
                </c:pt>
                <c:pt idx="127459">
                  <c:v>-115.54449999999997</c:v>
                </c:pt>
                <c:pt idx="127460">
                  <c:v>-115.54249999999999</c:v>
                </c:pt>
                <c:pt idx="127461">
                  <c:v>-115.54049999999998</c:v>
                </c:pt>
                <c:pt idx="127462">
                  <c:v>-115.53849999999997</c:v>
                </c:pt>
                <c:pt idx="127463">
                  <c:v>-115.53649999999999</c:v>
                </c:pt>
                <c:pt idx="127464">
                  <c:v>-115.53449999999998</c:v>
                </c:pt>
                <c:pt idx="127465">
                  <c:v>-115.53249999999997</c:v>
                </c:pt>
                <c:pt idx="127466">
                  <c:v>-115.53049999999999</c:v>
                </c:pt>
                <c:pt idx="127467">
                  <c:v>-115.52849999999998</c:v>
                </c:pt>
                <c:pt idx="127468">
                  <c:v>-115.52649999999997</c:v>
                </c:pt>
                <c:pt idx="127469">
                  <c:v>-115.52449999999999</c:v>
                </c:pt>
                <c:pt idx="127470">
                  <c:v>-115.52249999999998</c:v>
                </c:pt>
                <c:pt idx="127471">
                  <c:v>-115.52049999999997</c:v>
                </c:pt>
                <c:pt idx="127472">
                  <c:v>-115.51849999999999</c:v>
                </c:pt>
                <c:pt idx="127473">
                  <c:v>-115.51649999999998</c:v>
                </c:pt>
                <c:pt idx="127474">
                  <c:v>-115.51449999999997</c:v>
                </c:pt>
                <c:pt idx="127475">
                  <c:v>-115.51249999999999</c:v>
                </c:pt>
                <c:pt idx="127476">
                  <c:v>-115.51049999999998</c:v>
                </c:pt>
                <c:pt idx="127477">
                  <c:v>-115.50849999999997</c:v>
                </c:pt>
                <c:pt idx="127478">
                  <c:v>-115.50649999999999</c:v>
                </c:pt>
                <c:pt idx="127479">
                  <c:v>-115.50449999999998</c:v>
                </c:pt>
                <c:pt idx="127480">
                  <c:v>-115.50249999999997</c:v>
                </c:pt>
                <c:pt idx="127481">
                  <c:v>-115.50049999999999</c:v>
                </c:pt>
                <c:pt idx="127482">
                  <c:v>-115.49849999999998</c:v>
                </c:pt>
                <c:pt idx="127483">
                  <c:v>-115.49649999999997</c:v>
                </c:pt>
                <c:pt idx="127484">
                  <c:v>-115.49449999999999</c:v>
                </c:pt>
                <c:pt idx="127485">
                  <c:v>-115.49249999999998</c:v>
                </c:pt>
                <c:pt idx="127486">
                  <c:v>-115.49049999999997</c:v>
                </c:pt>
                <c:pt idx="127487">
                  <c:v>-115.48849999999999</c:v>
                </c:pt>
                <c:pt idx="127488">
                  <c:v>-115.48649999999998</c:v>
                </c:pt>
                <c:pt idx="127489">
                  <c:v>-115.48449999999997</c:v>
                </c:pt>
                <c:pt idx="127490">
                  <c:v>-115.48249999999999</c:v>
                </c:pt>
                <c:pt idx="127491">
                  <c:v>-115.48049999999998</c:v>
                </c:pt>
                <c:pt idx="127492">
                  <c:v>-115.47849999999997</c:v>
                </c:pt>
                <c:pt idx="127493">
                  <c:v>-115.47649999999999</c:v>
                </c:pt>
                <c:pt idx="127494">
                  <c:v>-115.47449999999998</c:v>
                </c:pt>
                <c:pt idx="127495">
                  <c:v>-115.47249999999997</c:v>
                </c:pt>
                <c:pt idx="127496">
                  <c:v>-115.47049999999999</c:v>
                </c:pt>
                <c:pt idx="127497">
                  <c:v>-115.46849999999998</c:v>
                </c:pt>
                <c:pt idx="127498">
                  <c:v>-115.46649999999997</c:v>
                </c:pt>
                <c:pt idx="127499">
                  <c:v>-115.46449999999999</c:v>
                </c:pt>
                <c:pt idx="127500">
                  <c:v>-115.46249999999998</c:v>
                </c:pt>
                <c:pt idx="127501">
                  <c:v>-115.46049999999997</c:v>
                </c:pt>
                <c:pt idx="127502">
                  <c:v>-115.45849999999999</c:v>
                </c:pt>
                <c:pt idx="127503">
                  <c:v>-115.45649999999998</c:v>
                </c:pt>
                <c:pt idx="127504">
                  <c:v>-115.45449999999997</c:v>
                </c:pt>
                <c:pt idx="127505">
                  <c:v>-115.45249999999999</c:v>
                </c:pt>
                <c:pt idx="127506">
                  <c:v>-115.45049999999998</c:v>
                </c:pt>
                <c:pt idx="127507">
                  <c:v>-115.44849999999997</c:v>
                </c:pt>
                <c:pt idx="127508">
                  <c:v>-115.44649999999999</c:v>
                </c:pt>
                <c:pt idx="127509">
                  <c:v>-115.44449999999998</c:v>
                </c:pt>
                <c:pt idx="127510">
                  <c:v>-115.44249999999997</c:v>
                </c:pt>
                <c:pt idx="127511">
                  <c:v>-115.44049999999999</c:v>
                </c:pt>
                <c:pt idx="127512">
                  <c:v>-115.43849999999998</c:v>
                </c:pt>
                <c:pt idx="127513">
                  <c:v>-115.43649999999997</c:v>
                </c:pt>
                <c:pt idx="127514">
                  <c:v>-115.43449999999999</c:v>
                </c:pt>
                <c:pt idx="127515">
                  <c:v>-115.43249999999998</c:v>
                </c:pt>
                <c:pt idx="127516">
                  <c:v>-115.43049999999997</c:v>
                </c:pt>
                <c:pt idx="127517">
                  <c:v>-115.42849999999999</c:v>
                </c:pt>
                <c:pt idx="127518">
                  <c:v>-115.42649999999998</c:v>
                </c:pt>
                <c:pt idx="127519">
                  <c:v>-115.42449999999997</c:v>
                </c:pt>
                <c:pt idx="127520">
                  <c:v>-115.42249999999999</c:v>
                </c:pt>
                <c:pt idx="127521">
                  <c:v>-115.42049999999998</c:v>
                </c:pt>
                <c:pt idx="127522">
                  <c:v>-115.41849999999997</c:v>
                </c:pt>
                <c:pt idx="127523">
                  <c:v>-115.41649999999998</c:v>
                </c:pt>
                <c:pt idx="127524">
                  <c:v>-115.41449999999998</c:v>
                </c:pt>
                <c:pt idx="127525">
                  <c:v>-115.41249999999997</c:v>
                </c:pt>
                <c:pt idx="127526">
                  <c:v>-115.41049999999998</c:v>
                </c:pt>
                <c:pt idx="127527">
                  <c:v>-115.40849999999998</c:v>
                </c:pt>
                <c:pt idx="127528">
                  <c:v>-115.40649999999997</c:v>
                </c:pt>
                <c:pt idx="127529">
                  <c:v>-115.40449999999998</c:v>
                </c:pt>
                <c:pt idx="127530">
                  <c:v>-115.40249999999997</c:v>
                </c:pt>
                <c:pt idx="127531">
                  <c:v>-115.40049999999997</c:v>
                </c:pt>
                <c:pt idx="127532">
                  <c:v>-115.39849999999998</c:v>
                </c:pt>
                <c:pt idx="127533">
                  <c:v>-115.39649999999997</c:v>
                </c:pt>
                <c:pt idx="127534">
                  <c:v>-115.39449999999997</c:v>
                </c:pt>
                <c:pt idx="127535">
                  <c:v>-115.39249999999998</c:v>
                </c:pt>
                <c:pt idx="127536">
                  <c:v>-115.39049999999997</c:v>
                </c:pt>
                <c:pt idx="127537">
                  <c:v>-115.38849999999996</c:v>
                </c:pt>
                <c:pt idx="127538">
                  <c:v>-115.38649999999998</c:v>
                </c:pt>
                <c:pt idx="127539">
                  <c:v>-115.38449999999997</c:v>
                </c:pt>
                <c:pt idx="127540">
                  <c:v>-115.38249999999996</c:v>
                </c:pt>
                <c:pt idx="127541">
                  <c:v>-115.38049999999998</c:v>
                </c:pt>
                <c:pt idx="127542">
                  <c:v>-115.37849999999997</c:v>
                </c:pt>
                <c:pt idx="127543">
                  <c:v>-115.37649999999996</c:v>
                </c:pt>
                <c:pt idx="127544">
                  <c:v>-115.37449999999998</c:v>
                </c:pt>
                <c:pt idx="127545">
                  <c:v>-115.37249999999997</c:v>
                </c:pt>
                <c:pt idx="127546">
                  <c:v>-115.37049999999996</c:v>
                </c:pt>
                <c:pt idx="127547">
                  <c:v>-115.36849999999998</c:v>
                </c:pt>
                <c:pt idx="127548">
                  <c:v>-115.36649999999997</c:v>
                </c:pt>
                <c:pt idx="127549">
                  <c:v>-115.36449999999996</c:v>
                </c:pt>
                <c:pt idx="127550">
                  <c:v>-115.36249999999998</c:v>
                </c:pt>
                <c:pt idx="127551">
                  <c:v>-115.36049999999997</c:v>
                </c:pt>
                <c:pt idx="127552">
                  <c:v>-115.35849999999996</c:v>
                </c:pt>
                <c:pt idx="127553">
                  <c:v>-115.35649999999998</c:v>
                </c:pt>
                <c:pt idx="127554">
                  <c:v>-115.35449999999997</c:v>
                </c:pt>
                <c:pt idx="127555">
                  <c:v>-115.35249999999996</c:v>
                </c:pt>
                <c:pt idx="127556">
                  <c:v>-115.35049999999998</c:v>
                </c:pt>
                <c:pt idx="127557">
                  <c:v>-115.34849999999997</c:v>
                </c:pt>
                <c:pt idx="127558">
                  <c:v>-115.34649999999996</c:v>
                </c:pt>
                <c:pt idx="127559">
                  <c:v>-115.34449999999998</c:v>
                </c:pt>
                <c:pt idx="127560">
                  <c:v>-115.34249999999997</c:v>
                </c:pt>
                <c:pt idx="127561">
                  <c:v>-115.34049999999996</c:v>
                </c:pt>
                <c:pt idx="127562">
                  <c:v>-115.33849999999998</c:v>
                </c:pt>
                <c:pt idx="127563">
                  <c:v>-115.33649999999997</c:v>
                </c:pt>
                <c:pt idx="127564">
                  <c:v>-115.33449999999999</c:v>
                </c:pt>
                <c:pt idx="127565">
                  <c:v>-115.33249999999998</c:v>
                </c:pt>
                <c:pt idx="127566">
                  <c:v>-115.33049999999997</c:v>
                </c:pt>
                <c:pt idx="127567">
                  <c:v>-115.32849999999999</c:v>
                </c:pt>
                <c:pt idx="127568">
                  <c:v>-115.32649999999998</c:v>
                </c:pt>
                <c:pt idx="127569">
                  <c:v>-115.32449999999997</c:v>
                </c:pt>
                <c:pt idx="127570">
                  <c:v>-115.32249999999999</c:v>
                </c:pt>
                <c:pt idx="127571">
                  <c:v>-115.32049999999998</c:v>
                </c:pt>
                <c:pt idx="127572">
                  <c:v>-115.31849999999997</c:v>
                </c:pt>
                <c:pt idx="127573">
                  <c:v>-115.31649999999999</c:v>
                </c:pt>
                <c:pt idx="127574">
                  <c:v>-115.31449999999998</c:v>
                </c:pt>
                <c:pt idx="127575">
                  <c:v>-115.31249999999997</c:v>
                </c:pt>
                <c:pt idx="127576">
                  <c:v>-115.31049999999999</c:v>
                </c:pt>
                <c:pt idx="127577">
                  <c:v>-115.30849999999998</c:v>
                </c:pt>
                <c:pt idx="127578">
                  <c:v>-115.30649999999997</c:v>
                </c:pt>
                <c:pt idx="127579">
                  <c:v>-115.30449999999999</c:v>
                </c:pt>
                <c:pt idx="127580">
                  <c:v>-115.30249999999998</c:v>
                </c:pt>
                <c:pt idx="127581">
                  <c:v>-115.30049999999997</c:v>
                </c:pt>
                <c:pt idx="127582">
                  <c:v>-115.29849999999999</c:v>
                </c:pt>
                <c:pt idx="127583">
                  <c:v>-115.29649999999998</c:v>
                </c:pt>
                <c:pt idx="127584">
                  <c:v>-115.29449999999997</c:v>
                </c:pt>
                <c:pt idx="127585">
                  <c:v>-115.29249999999999</c:v>
                </c:pt>
                <c:pt idx="127586">
                  <c:v>-115.29049999999998</c:v>
                </c:pt>
                <c:pt idx="127587">
                  <c:v>-115.28849999999997</c:v>
                </c:pt>
                <c:pt idx="127588">
                  <c:v>-115.28649999999999</c:v>
                </c:pt>
                <c:pt idx="127589">
                  <c:v>-115.28449999999998</c:v>
                </c:pt>
                <c:pt idx="127590">
                  <c:v>-115.28249999999997</c:v>
                </c:pt>
                <c:pt idx="127591">
                  <c:v>-115.28049999999999</c:v>
                </c:pt>
                <c:pt idx="127592">
                  <c:v>-115.27849999999998</c:v>
                </c:pt>
                <c:pt idx="127593">
                  <c:v>-115.27649999999997</c:v>
                </c:pt>
                <c:pt idx="127594">
                  <c:v>-115.27449999999999</c:v>
                </c:pt>
                <c:pt idx="127595">
                  <c:v>-115.27249999999998</c:v>
                </c:pt>
                <c:pt idx="127596">
                  <c:v>-115.27049999999997</c:v>
                </c:pt>
                <c:pt idx="127597">
                  <c:v>-115.26849999999999</c:v>
                </c:pt>
                <c:pt idx="127598">
                  <c:v>-115.26649999999998</c:v>
                </c:pt>
                <c:pt idx="127599">
                  <c:v>-115.26449999999997</c:v>
                </c:pt>
                <c:pt idx="127600">
                  <c:v>-115.26249999999999</c:v>
                </c:pt>
                <c:pt idx="127601">
                  <c:v>-115.26049999999998</c:v>
                </c:pt>
                <c:pt idx="127602">
                  <c:v>-115.25849999999997</c:v>
                </c:pt>
                <c:pt idx="127603">
                  <c:v>-115.25649999999999</c:v>
                </c:pt>
                <c:pt idx="127604">
                  <c:v>-115.25449999999998</c:v>
                </c:pt>
                <c:pt idx="127605">
                  <c:v>-115.25249999999997</c:v>
                </c:pt>
                <c:pt idx="127606">
                  <c:v>-115.25049999999999</c:v>
                </c:pt>
                <c:pt idx="127607">
                  <c:v>-115.24849999999998</c:v>
                </c:pt>
                <c:pt idx="127608">
                  <c:v>-115.24649999999997</c:v>
                </c:pt>
                <c:pt idx="127609">
                  <c:v>-115.24449999999999</c:v>
                </c:pt>
                <c:pt idx="127610">
                  <c:v>-115.24249999999998</c:v>
                </c:pt>
                <c:pt idx="127611">
                  <c:v>-115.24049999999997</c:v>
                </c:pt>
                <c:pt idx="127612">
                  <c:v>-115.23849999999999</c:v>
                </c:pt>
                <c:pt idx="127613">
                  <c:v>-115.23649999999998</c:v>
                </c:pt>
                <c:pt idx="127614">
                  <c:v>-115.23449999999997</c:v>
                </c:pt>
                <c:pt idx="127615">
                  <c:v>-115.23249999999999</c:v>
                </c:pt>
                <c:pt idx="127616">
                  <c:v>-115.23049999999998</c:v>
                </c:pt>
                <c:pt idx="127617">
                  <c:v>-115.22849999999997</c:v>
                </c:pt>
                <c:pt idx="127618">
                  <c:v>-115.22649999999999</c:v>
                </c:pt>
                <c:pt idx="127619">
                  <c:v>-115.22449999999998</c:v>
                </c:pt>
                <c:pt idx="127620">
                  <c:v>-115.22249999999997</c:v>
                </c:pt>
                <c:pt idx="127621">
                  <c:v>-115.22049999999999</c:v>
                </c:pt>
                <c:pt idx="127622">
                  <c:v>-115.21849999999998</c:v>
                </c:pt>
                <c:pt idx="127623">
                  <c:v>-115.21649999999997</c:v>
                </c:pt>
                <c:pt idx="127624">
                  <c:v>-115.21449999999999</c:v>
                </c:pt>
                <c:pt idx="127625">
                  <c:v>-115.21249999999998</c:v>
                </c:pt>
                <c:pt idx="127626">
                  <c:v>-115.21049999999997</c:v>
                </c:pt>
                <c:pt idx="127627">
                  <c:v>-115.20849999999999</c:v>
                </c:pt>
                <c:pt idx="127628">
                  <c:v>-115.20649999999998</c:v>
                </c:pt>
                <c:pt idx="127629">
                  <c:v>-115.20449999999997</c:v>
                </c:pt>
                <c:pt idx="127630">
                  <c:v>-115.20249999999999</c:v>
                </c:pt>
                <c:pt idx="127631">
                  <c:v>-115.20049999999998</c:v>
                </c:pt>
                <c:pt idx="127632">
                  <c:v>-115.19849999999997</c:v>
                </c:pt>
                <c:pt idx="127633">
                  <c:v>-115.19649999999999</c:v>
                </c:pt>
                <c:pt idx="127634">
                  <c:v>-115.19449999999998</c:v>
                </c:pt>
                <c:pt idx="127635">
                  <c:v>-115.19249999999997</c:v>
                </c:pt>
                <c:pt idx="127636">
                  <c:v>-115.19049999999999</c:v>
                </c:pt>
                <c:pt idx="127637">
                  <c:v>-115.18849999999998</c:v>
                </c:pt>
                <c:pt idx="127638">
                  <c:v>-115.18649999999997</c:v>
                </c:pt>
                <c:pt idx="127639">
                  <c:v>-115.18449999999999</c:v>
                </c:pt>
                <c:pt idx="127640">
                  <c:v>-115.18249999999998</c:v>
                </c:pt>
                <c:pt idx="127641">
                  <c:v>-115.18049999999997</c:v>
                </c:pt>
                <c:pt idx="127642">
                  <c:v>-115.17849999999999</c:v>
                </c:pt>
                <c:pt idx="127643">
                  <c:v>-115.17649999999998</c:v>
                </c:pt>
                <c:pt idx="127644">
                  <c:v>-115.17449999999997</c:v>
                </c:pt>
                <c:pt idx="127645">
                  <c:v>-115.17249999999999</c:v>
                </c:pt>
                <c:pt idx="127646">
                  <c:v>-115.17049999999998</c:v>
                </c:pt>
                <c:pt idx="127647">
                  <c:v>-115.16849999999997</c:v>
                </c:pt>
                <c:pt idx="127648">
                  <c:v>-115.16649999999998</c:v>
                </c:pt>
                <c:pt idx="127649">
                  <c:v>-115.16449999999998</c:v>
                </c:pt>
                <c:pt idx="127650">
                  <c:v>-115.16249999999997</c:v>
                </c:pt>
                <c:pt idx="127651">
                  <c:v>-115.16049999999998</c:v>
                </c:pt>
                <c:pt idx="127652">
                  <c:v>-115.15849999999998</c:v>
                </c:pt>
                <c:pt idx="127653">
                  <c:v>-115.15649999999997</c:v>
                </c:pt>
                <c:pt idx="127654">
                  <c:v>-115.15449999999998</c:v>
                </c:pt>
                <c:pt idx="127655">
                  <c:v>-115.15249999999997</c:v>
                </c:pt>
                <c:pt idx="127656">
                  <c:v>-115.15049999999997</c:v>
                </c:pt>
                <c:pt idx="127657">
                  <c:v>-115.14849999999998</c:v>
                </c:pt>
                <c:pt idx="127658">
                  <c:v>-115.14649999999997</c:v>
                </c:pt>
                <c:pt idx="127659">
                  <c:v>-115.14449999999997</c:v>
                </c:pt>
                <c:pt idx="127660">
                  <c:v>-115.14249999999998</c:v>
                </c:pt>
                <c:pt idx="127661">
                  <c:v>-115.14049999999997</c:v>
                </c:pt>
                <c:pt idx="127662">
                  <c:v>-115.13849999999996</c:v>
                </c:pt>
                <c:pt idx="127663">
                  <c:v>-115.13649999999998</c:v>
                </c:pt>
                <c:pt idx="127664">
                  <c:v>-115.13449999999997</c:v>
                </c:pt>
                <c:pt idx="127665">
                  <c:v>-115.13249999999996</c:v>
                </c:pt>
                <c:pt idx="127666">
                  <c:v>-115.13049999999998</c:v>
                </c:pt>
                <c:pt idx="127667">
                  <c:v>-115.12849999999997</c:v>
                </c:pt>
                <c:pt idx="127668">
                  <c:v>-115.12649999999996</c:v>
                </c:pt>
                <c:pt idx="127669">
                  <c:v>-115.12449999999998</c:v>
                </c:pt>
                <c:pt idx="127670">
                  <c:v>-115.12249999999997</c:v>
                </c:pt>
                <c:pt idx="127671">
                  <c:v>-115.12049999999996</c:v>
                </c:pt>
                <c:pt idx="127672">
                  <c:v>-115.11849999999998</c:v>
                </c:pt>
                <c:pt idx="127673">
                  <c:v>-115.11649999999997</c:v>
                </c:pt>
                <c:pt idx="127674">
                  <c:v>-115.11449999999996</c:v>
                </c:pt>
                <c:pt idx="127675">
                  <c:v>-115.11249999999998</c:v>
                </c:pt>
                <c:pt idx="127676">
                  <c:v>-115.11049999999997</c:v>
                </c:pt>
                <c:pt idx="127677">
                  <c:v>-115.10849999999996</c:v>
                </c:pt>
                <c:pt idx="127678">
                  <c:v>-115.10649999999998</c:v>
                </c:pt>
                <c:pt idx="127679">
                  <c:v>-115.10449999999997</c:v>
                </c:pt>
                <c:pt idx="127680">
                  <c:v>-115.10249999999996</c:v>
                </c:pt>
                <c:pt idx="127681">
                  <c:v>-115.10049999999998</c:v>
                </c:pt>
                <c:pt idx="127682">
                  <c:v>-115.09849999999997</c:v>
                </c:pt>
                <c:pt idx="127683">
                  <c:v>-115.09649999999996</c:v>
                </c:pt>
                <c:pt idx="127684">
                  <c:v>-115.09449999999998</c:v>
                </c:pt>
                <c:pt idx="127685">
                  <c:v>-115.09249999999997</c:v>
                </c:pt>
                <c:pt idx="127686">
                  <c:v>-115.09049999999996</c:v>
                </c:pt>
                <c:pt idx="127687">
                  <c:v>-115.08849999999998</c:v>
                </c:pt>
                <c:pt idx="127688">
                  <c:v>-115.08649999999997</c:v>
                </c:pt>
                <c:pt idx="127689">
                  <c:v>-115.08449999999999</c:v>
                </c:pt>
                <c:pt idx="127690">
                  <c:v>-115.08249999999998</c:v>
                </c:pt>
                <c:pt idx="127691">
                  <c:v>-115.08049999999997</c:v>
                </c:pt>
                <c:pt idx="127692">
                  <c:v>-115.07849999999999</c:v>
                </c:pt>
                <c:pt idx="127693">
                  <c:v>-115.07649999999998</c:v>
                </c:pt>
                <c:pt idx="127694">
                  <c:v>-115.07449999999997</c:v>
                </c:pt>
                <c:pt idx="127695">
                  <c:v>-115.07249999999999</c:v>
                </c:pt>
                <c:pt idx="127696">
                  <c:v>-115.07049999999998</c:v>
                </c:pt>
                <c:pt idx="127697">
                  <c:v>-115.06849999999997</c:v>
                </c:pt>
                <c:pt idx="127698">
                  <c:v>-115.06649999999999</c:v>
                </c:pt>
                <c:pt idx="127699">
                  <c:v>-115.06449999999998</c:v>
                </c:pt>
                <c:pt idx="127700">
                  <c:v>-115.06249999999997</c:v>
                </c:pt>
                <c:pt idx="127701">
                  <c:v>-115.06049999999999</c:v>
                </c:pt>
                <c:pt idx="127702">
                  <c:v>-115.05849999999998</c:v>
                </c:pt>
                <c:pt idx="127703">
                  <c:v>-115.05649999999997</c:v>
                </c:pt>
                <c:pt idx="127704">
                  <c:v>-115.05449999999999</c:v>
                </c:pt>
                <c:pt idx="127705">
                  <c:v>-115.05249999999998</c:v>
                </c:pt>
                <c:pt idx="127706">
                  <c:v>-115.05049999999997</c:v>
                </c:pt>
                <c:pt idx="127707">
                  <c:v>-115.04849999999999</c:v>
                </c:pt>
                <c:pt idx="127708">
                  <c:v>-115.04649999999998</c:v>
                </c:pt>
                <c:pt idx="127709">
                  <c:v>-115.04449999999997</c:v>
                </c:pt>
                <c:pt idx="127710">
                  <c:v>-115.04249999999999</c:v>
                </c:pt>
                <c:pt idx="127711">
                  <c:v>-115.04049999999998</c:v>
                </c:pt>
                <c:pt idx="127712">
                  <c:v>-115.03849999999997</c:v>
                </c:pt>
                <c:pt idx="127713">
                  <c:v>-115.03649999999999</c:v>
                </c:pt>
                <c:pt idx="127714">
                  <c:v>-115.03449999999998</c:v>
                </c:pt>
                <c:pt idx="127715">
                  <c:v>-115.03249999999997</c:v>
                </c:pt>
                <c:pt idx="127716">
                  <c:v>-115.03049999999999</c:v>
                </c:pt>
                <c:pt idx="127717">
                  <c:v>-115.02849999999998</c:v>
                </c:pt>
                <c:pt idx="127718">
                  <c:v>-115.02649999999997</c:v>
                </c:pt>
                <c:pt idx="127719">
                  <c:v>-115.02449999999999</c:v>
                </c:pt>
                <c:pt idx="127720">
                  <c:v>-115.02249999999998</c:v>
                </c:pt>
                <c:pt idx="127721">
                  <c:v>-115.02049999999997</c:v>
                </c:pt>
                <c:pt idx="127722">
                  <c:v>-115.01849999999999</c:v>
                </c:pt>
                <c:pt idx="127723">
                  <c:v>-115.01649999999998</c:v>
                </c:pt>
                <c:pt idx="127724">
                  <c:v>-115.01449999999997</c:v>
                </c:pt>
                <c:pt idx="127725">
                  <c:v>-115.01249999999999</c:v>
                </c:pt>
                <c:pt idx="127726">
                  <c:v>-115.01049999999998</c:v>
                </c:pt>
                <c:pt idx="127727">
                  <c:v>-115.00849999999997</c:v>
                </c:pt>
                <c:pt idx="127728">
                  <c:v>-115.00649999999999</c:v>
                </c:pt>
                <c:pt idx="127729">
                  <c:v>-115.00449999999998</c:v>
                </c:pt>
                <c:pt idx="127730">
                  <c:v>-115.00249999999997</c:v>
                </c:pt>
                <c:pt idx="127731">
                  <c:v>-115.00049999999999</c:v>
                </c:pt>
                <c:pt idx="127732">
                  <c:v>-114.99849999999998</c:v>
                </c:pt>
                <c:pt idx="127733">
                  <c:v>-114.99649999999997</c:v>
                </c:pt>
                <c:pt idx="127734">
                  <c:v>-114.99449999999999</c:v>
                </c:pt>
                <c:pt idx="127735">
                  <c:v>-114.99249999999998</c:v>
                </c:pt>
                <c:pt idx="127736">
                  <c:v>-114.99049999999997</c:v>
                </c:pt>
                <c:pt idx="127737">
                  <c:v>-114.98849999999999</c:v>
                </c:pt>
                <c:pt idx="127738">
                  <c:v>-114.98649999999998</c:v>
                </c:pt>
                <c:pt idx="127739">
                  <c:v>-114.98449999999997</c:v>
                </c:pt>
                <c:pt idx="127740">
                  <c:v>-114.98249999999999</c:v>
                </c:pt>
                <c:pt idx="127741">
                  <c:v>-114.98049999999998</c:v>
                </c:pt>
                <c:pt idx="127742">
                  <c:v>-114.97849999999997</c:v>
                </c:pt>
                <c:pt idx="127743">
                  <c:v>-114.97649999999999</c:v>
                </c:pt>
                <c:pt idx="127744">
                  <c:v>-114.97449999999998</c:v>
                </c:pt>
                <c:pt idx="127745">
                  <c:v>-114.97249999999997</c:v>
                </c:pt>
                <c:pt idx="127746">
                  <c:v>-114.97049999999999</c:v>
                </c:pt>
                <c:pt idx="127747">
                  <c:v>-114.96849999999998</c:v>
                </c:pt>
                <c:pt idx="127748">
                  <c:v>-114.96649999999997</c:v>
                </c:pt>
                <c:pt idx="127749">
                  <c:v>-114.96449999999999</c:v>
                </c:pt>
                <c:pt idx="127750">
                  <c:v>-114.96249999999998</c:v>
                </c:pt>
                <c:pt idx="127751">
                  <c:v>-114.96049999999997</c:v>
                </c:pt>
                <c:pt idx="127752">
                  <c:v>-114.95849999999999</c:v>
                </c:pt>
                <c:pt idx="127753">
                  <c:v>-114.95649999999998</c:v>
                </c:pt>
                <c:pt idx="127754">
                  <c:v>-114.95449999999997</c:v>
                </c:pt>
                <c:pt idx="127755">
                  <c:v>-114.95249999999999</c:v>
                </c:pt>
                <c:pt idx="127756">
                  <c:v>-114.95049999999998</c:v>
                </c:pt>
                <c:pt idx="127757">
                  <c:v>-114.94849999999997</c:v>
                </c:pt>
                <c:pt idx="127758">
                  <c:v>-114.94649999999999</c:v>
                </c:pt>
                <c:pt idx="127759">
                  <c:v>-114.94449999999998</c:v>
                </c:pt>
                <c:pt idx="127760">
                  <c:v>-114.94249999999997</c:v>
                </c:pt>
                <c:pt idx="127761">
                  <c:v>-114.94049999999999</c:v>
                </c:pt>
                <c:pt idx="127762">
                  <c:v>-114.93849999999998</c:v>
                </c:pt>
                <c:pt idx="127763">
                  <c:v>-114.93649999999997</c:v>
                </c:pt>
                <c:pt idx="127764">
                  <c:v>-114.93449999999999</c:v>
                </c:pt>
                <c:pt idx="127765">
                  <c:v>-114.93249999999998</c:v>
                </c:pt>
                <c:pt idx="127766">
                  <c:v>-114.93049999999997</c:v>
                </c:pt>
                <c:pt idx="127767">
                  <c:v>-114.92849999999999</c:v>
                </c:pt>
                <c:pt idx="127768">
                  <c:v>-114.92649999999998</c:v>
                </c:pt>
                <c:pt idx="127769">
                  <c:v>-114.92449999999997</c:v>
                </c:pt>
                <c:pt idx="127770">
                  <c:v>-114.92249999999999</c:v>
                </c:pt>
                <c:pt idx="127771">
                  <c:v>-114.92049999999998</c:v>
                </c:pt>
                <c:pt idx="127772">
                  <c:v>-114.91849999999997</c:v>
                </c:pt>
                <c:pt idx="127773">
                  <c:v>-114.91649999999998</c:v>
                </c:pt>
                <c:pt idx="127774">
                  <c:v>-114.91449999999998</c:v>
                </c:pt>
                <c:pt idx="127775">
                  <c:v>-114.91249999999997</c:v>
                </c:pt>
                <c:pt idx="127776">
                  <c:v>-114.91049999999998</c:v>
                </c:pt>
                <c:pt idx="127777">
                  <c:v>-114.90849999999998</c:v>
                </c:pt>
                <c:pt idx="127778">
                  <c:v>-114.90649999999997</c:v>
                </c:pt>
                <c:pt idx="127779">
                  <c:v>-114.90449999999998</c:v>
                </c:pt>
                <c:pt idx="127780">
                  <c:v>-114.90249999999997</c:v>
                </c:pt>
                <c:pt idx="127781">
                  <c:v>-114.90049999999997</c:v>
                </c:pt>
                <c:pt idx="127782">
                  <c:v>-114.89849999999998</c:v>
                </c:pt>
                <c:pt idx="127783">
                  <c:v>-114.89649999999997</c:v>
                </c:pt>
                <c:pt idx="127784">
                  <c:v>-114.89449999999997</c:v>
                </c:pt>
                <c:pt idx="127785">
                  <c:v>-114.89249999999998</c:v>
                </c:pt>
                <c:pt idx="127786">
                  <c:v>-114.89049999999997</c:v>
                </c:pt>
                <c:pt idx="127787">
                  <c:v>-114.88849999999996</c:v>
                </c:pt>
                <c:pt idx="127788">
                  <c:v>-114.88649999999998</c:v>
                </c:pt>
                <c:pt idx="127789">
                  <c:v>-114.88449999999997</c:v>
                </c:pt>
                <c:pt idx="127790">
                  <c:v>-114.88249999999996</c:v>
                </c:pt>
                <c:pt idx="127791">
                  <c:v>-114.88049999999998</c:v>
                </c:pt>
                <c:pt idx="127792">
                  <c:v>-114.87849999999997</c:v>
                </c:pt>
                <c:pt idx="127793">
                  <c:v>-114.87649999999996</c:v>
                </c:pt>
                <c:pt idx="127794">
                  <c:v>-114.87449999999998</c:v>
                </c:pt>
                <c:pt idx="127795">
                  <c:v>-114.87249999999997</c:v>
                </c:pt>
                <c:pt idx="127796">
                  <c:v>-114.87049999999996</c:v>
                </c:pt>
                <c:pt idx="127797">
                  <c:v>-114.86849999999998</c:v>
                </c:pt>
                <c:pt idx="127798">
                  <c:v>-114.86649999999997</c:v>
                </c:pt>
                <c:pt idx="127799">
                  <c:v>-114.86449999999996</c:v>
                </c:pt>
                <c:pt idx="127800">
                  <c:v>-114.86249999999998</c:v>
                </c:pt>
                <c:pt idx="127801">
                  <c:v>-114.86049999999997</c:v>
                </c:pt>
                <c:pt idx="127802">
                  <c:v>-114.85849999999996</c:v>
                </c:pt>
                <c:pt idx="127803">
                  <c:v>-114.85649999999998</c:v>
                </c:pt>
                <c:pt idx="127804">
                  <c:v>-114.85449999999997</c:v>
                </c:pt>
                <c:pt idx="127805">
                  <c:v>-114.85249999999996</c:v>
                </c:pt>
                <c:pt idx="127806">
                  <c:v>-114.85049999999998</c:v>
                </c:pt>
                <c:pt idx="127807">
                  <c:v>-114.84849999999997</c:v>
                </c:pt>
                <c:pt idx="127808">
                  <c:v>-114.84649999999996</c:v>
                </c:pt>
                <c:pt idx="127809">
                  <c:v>-114.84449999999998</c:v>
                </c:pt>
                <c:pt idx="127810">
                  <c:v>-114.84249999999997</c:v>
                </c:pt>
                <c:pt idx="127811">
                  <c:v>-114.84049999999996</c:v>
                </c:pt>
                <c:pt idx="127812">
                  <c:v>-114.83849999999998</c:v>
                </c:pt>
                <c:pt idx="127813">
                  <c:v>-114.83649999999997</c:v>
                </c:pt>
                <c:pt idx="127814">
                  <c:v>-114.83449999999999</c:v>
                </c:pt>
                <c:pt idx="127815">
                  <c:v>-114.83249999999998</c:v>
                </c:pt>
                <c:pt idx="127816">
                  <c:v>-114.83049999999997</c:v>
                </c:pt>
                <c:pt idx="127817">
                  <c:v>-114.82849999999999</c:v>
                </c:pt>
                <c:pt idx="127818">
                  <c:v>-114.82649999999998</c:v>
                </c:pt>
                <c:pt idx="127819">
                  <c:v>-114.82449999999997</c:v>
                </c:pt>
                <c:pt idx="127820">
                  <c:v>-114.82249999999999</c:v>
                </c:pt>
                <c:pt idx="127821">
                  <c:v>-114.82049999999998</c:v>
                </c:pt>
                <c:pt idx="127822">
                  <c:v>-114.81849999999997</c:v>
                </c:pt>
                <c:pt idx="127823">
                  <c:v>-114.81649999999999</c:v>
                </c:pt>
                <c:pt idx="127824">
                  <c:v>-114.81449999999998</c:v>
                </c:pt>
                <c:pt idx="127825">
                  <c:v>-114.81249999999997</c:v>
                </c:pt>
                <c:pt idx="127826">
                  <c:v>-114.81049999999999</c:v>
                </c:pt>
                <c:pt idx="127827">
                  <c:v>-114.80849999999998</c:v>
                </c:pt>
                <c:pt idx="127828">
                  <c:v>-114.80649999999997</c:v>
                </c:pt>
                <c:pt idx="127829">
                  <c:v>-114.80449999999999</c:v>
                </c:pt>
                <c:pt idx="127830">
                  <c:v>-114.80249999999998</c:v>
                </c:pt>
                <c:pt idx="127831">
                  <c:v>-114.80049999999997</c:v>
                </c:pt>
                <c:pt idx="127832">
                  <c:v>-114.79849999999999</c:v>
                </c:pt>
                <c:pt idx="127833">
                  <c:v>-114.79649999999998</c:v>
                </c:pt>
                <c:pt idx="127834">
                  <c:v>-114.79449999999997</c:v>
                </c:pt>
                <c:pt idx="127835">
                  <c:v>-114.79249999999999</c:v>
                </c:pt>
                <c:pt idx="127836">
                  <c:v>-114.79049999999998</c:v>
                </c:pt>
                <c:pt idx="127837">
                  <c:v>-114.78849999999997</c:v>
                </c:pt>
                <c:pt idx="127838">
                  <c:v>-114.78649999999999</c:v>
                </c:pt>
                <c:pt idx="127839">
                  <c:v>-114.78449999999998</c:v>
                </c:pt>
                <c:pt idx="127840">
                  <c:v>-114.78249999999997</c:v>
                </c:pt>
                <c:pt idx="127841">
                  <c:v>-114.78049999999999</c:v>
                </c:pt>
                <c:pt idx="127842">
                  <c:v>-114.77849999999998</c:v>
                </c:pt>
                <c:pt idx="127843">
                  <c:v>-114.77649999999997</c:v>
                </c:pt>
                <c:pt idx="127844">
                  <c:v>-114.77449999999999</c:v>
                </c:pt>
                <c:pt idx="127845">
                  <c:v>-114.77249999999998</c:v>
                </c:pt>
                <c:pt idx="127846">
                  <c:v>-114.77049999999997</c:v>
                </c:pt>
                <c:pt idx="127847">
                  <c:v>-114.76849999999999</c:v>
                </c:pt>
                <c:pt idx="127848">
                  <c:v>-114.76649999999998</c:v>
                </c:pt>
                <c:pt idx="127849">
                  <c:v>-114.76449999999997</c:v>
                </c:pt>
                <c:pt idx="127850">
                  <c:v>-114.76249999999999</c:v>
                </c:pt>
                <c:pt idx="127851">
                  <c:v>-114.76049999999998</c:v>
                </c:pt>
                <c:pt idx="127852">
                  <c:v>-114.75849999999997</c:v>
                </c:pt>
                <c:pt idx="127853">
                  <c:v>-114.75649999999999</c:v>
                </c:pt>
                <c:pt idx="127854">
                  <c:v>-114.75449999999998</c:v>
                </c:pt>
                <c:pt idx="127855">
                  <c:v>-114.75249999999997</c:v>
                </c:pt>
                <c:pt idx="127856">
                  <c:v>-114.75049999999999</c:v>
                </c:pt>
                <c:pt idx="127857">
                  <c:v>-114.74849999999998</c:v>
                </c:pt>
                <c:pt idx="127858">
                  <c:v>-114.74649999999997</c:v>
                </c:pt>
                <c:pt idx="127859">
                  <c:v>-114.74449999999999</c:v>
                </c:pt>
                <c:pt idx="127860">
                  <c:v>-114.74249999999998</c:v>
                </c:pt>
                <c:pt idx="127861">
                  <c:v>-114.74049999999997</c:v>
                </c:pt>
                <c:pt idx="127862">
                  <c:v>-114.73849999999999</c:v>
                </c:pt>
                <c:pt idx="127863">
                  <c:v>-114.73649999999998</c:v>
                </c:pt>
                <c:pt idx="127864">
                  <c:v>-114.73449999999997</c:v>
                </c:pt>
                <c:pt idx="127865">
                  <c:v>-114.73249999999999</c:v>
                </c:pt>
                <c:pt idx="127866">
                  <c:v>-114.73049999999998</c:v>
                </c:pt>
                <c:pt idx="127867">
                  <c:v>-114.72849999999997</c:v>
                </c:pt>
                <c:pt idx="127868">
                  <c:v>-114.72649999999999</c:v>
                </c:pt>
                <c:pt idx="127869">
                  <c:v>-114.72449999999998</c:v>
                </c:pt>
                <c:pt idx="127870">
                  <c:v>-114.72249999999997</c:v>
                </c:pt>
                <c:pt idx="127871">
                  <c:v>-114.72049999999999</c:v>
                </c:pt>
                <c:pt idx="127872">
                  <c:v>-114.71849999999998</c:v>
                </c:pt>
                <c:pt idx="127873">
                  <c:v>-114.71649999999997</c:v>
                </c:pt>
                <c:pt idx="127874">
                  <c:v>-114.71449999999999</c:v>
                </c:pt>
                <c:pt idx="127875">
                  <c:v>-114.71249999999998</c:v>
                </c:pt>
                <c:pt idx="127876">
                  <c:v>-114.71049999999997</c:v>
                </c:pt>
                <c:pt idx="127877">
                  <c:v>-114.70849999999999</c:v>
                </c:pt>
                <c:pt idx="127878">
                  <c:v>-114.70649999999998</c:v>
                </c:pt>
                <c:pt idx="127879">
                  <c:v>-114.70449999999997</c:v>
                </c:pt>
                <c:pt idx="127880">
                  <c:v>-114.70249999999999</c:v>
                </c:pt>
                <c:pt idx="127881">
                  <c:v>-114.70049999999998</c:v>
                </c:pt>
                <c:pt idx="127882">
                  <c:v>-114.69849999999997</c:v>
                </c:pt>
                <c:pt idx="127883">
                  <c:v>-114.69649999999999</c:v>
                </c:pt>
                <c:pt idx="127884">
                  <c:v>-114.69449999999998</c:v>
                </c:pt>
                <c:pt idx="127885">
                  <c:v>-114.69249999999997</c:v>
                </c:pt>
                <c:pt idx="127886">
                  <c:v>-114.69049999999999</c:v>
                </c:pt>
                <c:pt idx="127887">
                  <c:v>-114.68849999999998</c:v>
                </c:pt>
                <c:pt idx="127888">
                  <c:v>-114.68649999999997</c:v>
                </c:pt>
                <c:pt idx="127889">
                  <c:v>-114.68449999999999</c:v>
                </c:pt>
                <c:pt idx="127890">
                  <c:v>-114.68249999999998</c:v>
                </c:pt>
                <c:pt idx="127891">
                  <c:v>-114.68049999999997</c:v>
                </c:pt>
                <c:pt idx="127892">
                  <c:v>-114.67849999999999</c:v>
                </c:pt>
                <c:pt idx="127893">
                  <c:v>-114.67649999999998</c:v>
                </c:pt>
                <c:pt idx="127894">
                  <c:v>-114.67449999999997</c:v>
                </c:pt>
                <c:pt idx="127895">
                  <c:v>-114.67249999999999</c:v>
                </c:pt>
                <c:pt idx="127896">
                  <c:v>-114.67049999999998</c:v>
                </c:pt>
                <c:pt idx="127897">
                  <c:v>-114.66849999999997</c:v>
                </c:pt>
                <c:pt idx="127898">
                  <c:v>-114.66649999999998</c:v>
                </c:pt>
                <c:pt idx="127899">
                  <c:v>-114.66449999999998</c:v>
                </c:pt>
                <c:pt idx="127900">
                  <c:v>-114.66249999999997</c:v>
                </c:pt>
                <c:pt idx="127901">
                  <c:v>-114.66049999999998</c:v>
                </c:pt>
                <c:pt idx="127902">
                  <c:v>-114.65849999999998</c:v>
                </c:pt>
                <c:pt idx="127903">
                  <c:v>-114.65649999999997</c:v>
                </c:pt>
                <c:pt idx="127904">
                  <c:v>-114.65449999999998</c:v>
                </c:pt>
                <c:pt idx="127905">
                  <c:v>-114.65249999999997</c:v>
                </c:pt>
                <c:pt idx="127906">
                  <c:v>-114.65049999999997</c:v>
                </c:pt>
                <c:pt idx="127907">
                  <c:v>-114.64849999999998</c:v>
                </c:pt>
                <c:pt idx="127908">
                  <c:v>-114.64649999999997</c:v>
                </c:pt>
                <c:pt idx="127909">
                  <c:v>-114.64449999999997</c:v>
                </c:pt>
                <c:pt idx="127910">
                  <c:v>-114.64249999999998</c:v>
                </c:pt>
                <c:pt idx="127911">
                  <c:v>-114.64049999999997</c:v>
                </c:pt>
                <c:pt idx="127912">
                  <c:v>-114.63849999999996</c:v>
                </c:pt>
                <c:pt idx="127913">
                  <c:v>-114.63649999999998</c:v>
                </c:pt>
                <c:pt idx="127914">
                  <c:v>-114.63449999999997</c:v>
                </c:pt>
                <c:pt idx="127915">
                  <c:v>-114.63249999999996</c:v>
                </c:pt>
                <c:pt idx="127916">
                  <c:v>-114.63049999999998</c:v>
                </c:pt>
                <c:pt idx="127917">
                  <c:v>-114.62849999999997</c:v>
                </c:pt>
                <c:pt idx="127918">
                  <c:v>-114.62649999999996</c:v>
                </c:pt>
                <c:pt idx="127919">
                  <c:v>-114.62449999999998</c:v>
                </c:pt>
                <c:pt idx="127920">
                  <c:v>-114.62249999999997</c:v>
                </c:pt>
                <c:pt idx="127921">
                  <c:v>-114.62049999999996</c:v>
                </c:pt>
                <c:pt idx="127922">
                  <c:v>-114.61849999999998</c:v>
                </c:pt>
                <c:pt idx="127923">
                  <c:v>-114.61649999999997</c:v>
                </c:pt>
                <c:pt idx="127924">
                  <c:v>-114.61449999999996</c:v>
                </c:pt>
                <c:pt idx="127925">
                  <c:v>-114.61249999999998</c:v>
                </c:pt>
                <c:pt idx="127926">
                  <c:v>-114.61049999999997</c:v>
                </c:pt>
                <c:pt idx="127927">
                  <c:v>-114.60849999999996</c:v>
                </c:pt>
                <c:pt idx="127928">
                  <c:v>-114.60649999999998</c:v>
                </c:pt>
                <c:pt idx="127929">
                  <c:v>-114.60449999999997</c:v>
                </c:pt>
                <c:pt idx="127930">
                  <c:v>-114.60249999999996</c:v>
                </c:pt>
                <c:pt idx="127931">
                  <c:v>-114.60049999999998</c:v>
                </c:pt>
                <c:pt idx="127932">
                  <c:v>-114.59849999999997</c:v>
                </c:pt>
                <c:pt idx="127933">
                  <c:v>-114.59649999999996</c:v>
                </c:pt>
                <c:pt idx="127934">
                  <c:v>-114.59449999999998</c:v>
                </c:pt>
                <c:pt idx="127935">
                  <c:v>-114.59249999999997</c:v>
                </c:pt>
                <c:pt idx="127936">
                  <c:v>-114.59049999999996</c:v>
                </c:pt>
                <c:pt idx="127937">
                  <c:v>-114.58849999999998</c:v>
                </c:pt>
                <c:pt idx="127938">
                  <c:v>-114.58649999999997</c:v>
                </c:pt>
                <c:pt idx="127939">
                  <c:v>-114.58449999999999</c:v>
                </c:pt>
                <c:pt idx="127940">
                  <c:v>-114.58249999999998</c:v>
                </c:pt>
                <c:pt idx="127941">
                  <c:v>-114.58049999999997</c:v>
                </c:pt>
                <c:pt idx="127942">
                  <c:v>-114.57849999999999</c:v>
                </c:pt>
                <c:pt idx="127943">
                  <c:v>-114.57649999999998</c:v>
                </c:pt>
                <c:pt idx="127944">
                  <c:v>-114.57449999999997</c:v>
                </c:pt>
                <c:pt idx="127945">
                  <c:v>-114.57249999999999</c:v>
                </c:pt>
                <c:pt idx="127946">
                  <c:v>-114.57049999999998</c:v>
                </c:pt>
                <c:pt idx="127947">
                  <c:v>-114.56849999999997</c:v>
                </c:pt>
                <c:pt idx="127948">
                  <c:v>-114.56649999999999</c:v>
                </c:pt>
                <c:pt idx="127949">
                  <c:v>-114.56449999999998</c:v>
                </c:pt>
                <c:pt idx="127950">
                  <c:v>-114.56249999999997</c:v>
                </c:pt>
                <c:pt idx="127951">
                  <c:v>-114.56049999999999</c:v>
                </c:pt>
                <c:pt idx="127952">
                  <c:v>-114.55849999999998</c:v>
                </c:pt>
                <c:pt idx="127953">
                  <c:v>-114.55649999999997</c:v>
                </c:pt>
                <c:pt idx="127954">
                  <c:v>-114.55449999999999</c:v>
                </c:pt>
                <c:pt idx="127955">
                  <c:v>-114.55249999999998</c:v>
                </c:pt>
                <c:pt idx="127956">
                  <c:v>-114.55049999999997</c:v>
                </c:pt>
                <c:pt idx="127957">
                  <c:v>-114.54849999999999</c:v>
                </c:pt>
                <c:pt idx="127958">
                  <c:v>-114.54649999999998</c:v>
                </c:pt>
                <c:pt idx="127959">
                  <c:v>-114.54449999999997</c:v>
                </c:pt>
                <c:pt idx="127960">
                  <c:v>-114.54249999999999</c:v>
                </c:pt>
                <c:pt idx="127961">
                  <c:v>-114.54049999999998</c:v>
                </c:pt>
                <c:pt idx="127962">
                  <c:v>-114.53849999999997</c:v>
                </c:pt>
                <c:pt idx="127963">
                  <c:v>-114.53649999999999</c:v>
                </c:pt>
                <c:pt idx="127964">
                  <c:v>-114.53449999999998</c:v>
                </c:pt>
                <c:pt idx="127965">
                  <c:v>-114.53249999999997</c:v>
                </c:pt>
                <c:pt idx="127966">
                  <c:v>-114.53049999999999</c:v>
                </c:pt>
                <c:pt idx="127967">
                  <c:v>-114.52849999999998</c:v>
                </c:pt>
                <c:pt idx="127968">
                  <c:v>-114.52649999999997</c:v>
                </c:pt>
                <c:pt idx="127969">
                  <c:v>-114.52449999999999</c:v>
                </c:pt>
                <c:pt idx="127970">
                  <c:v>-114.52249999999998</c:v>
                </c:pt>
                <c:pt idx="127971">
                  <c:v>-114.52049999999997</c:v>
                </c:pt>
                <c:pt idx="127972">
                  <c:v>-114.51849999999999</c:v>
                </c:pt>
                <c:pt idx="127973">
                  <c:v>-114.51649999999998</c:v>
                </c:pt>
                <c:pt idx="127974">
                  <c:v>-114.51449999999997</c:v>
                </c:pt>
                <c:pt idx="127975">
                  <c:v>-114.51249999999999</c:v>
                </c:pt>
                <c:pt idx="127976">
                  <c:v>-114.51049999999998</c:v>
                </c:pt>
                <c:pt idx="127977">
                  <c:v>-114.50849999999997</c:v>
                </c:pt>
                <c:pt idx="127978">
                  <c:v>-114.50649999999999</c:v>
                </c:pt>
                <c:pt idx="127979">
                  <c:v>-114.50449999999998</c:v>
                </c:pt>
                <c:pt idx="127980">
                  <c:v>-114.50249999999997</c:v>
                </c:pt>
                <c:pt idx="127981">
                  <c:v>-114.50049999999999</c:v>
                </c:pt>
                <c:pt idx="127982">
                  <c:v>-114.49849999999998</c:v>
                </c:pt>
                <c:pt idx="127983">
                  <c:v>-114.49649999999997</c:v>
                </c:pt>
                <c:pt idx="127984">
                  <c:v>-114.49449999999999</c:v>
                </c:pt>
                <c:pt idx="127985">
                  <c:v>-114.49249999999998</c:v>
                </c:pt>
                <c:pt idx="127986">
                  <c:v>-114.49049999999997</c:v>
                </c:pt>
                <c:pt idx="127987">
                  <c:v>-114.48849999999999</c:v>
                </c:pt>
                <c:pt idx="127988">
                  <c:v>-114.48649999999998</c:v>
                </c:pt>
                <c:pt idx="127989">
                  <c:v>-114.48449999999997</c:v>
                </c:pt>
                <c:pt idx="127990">
                  <c:v>-114.48249999999999</c:v>
                </c:pt>
                <c:pt idx="127991">
                  <c:v>-114.48049999999998</c:v>
                </c:pt>
                <c:pt idx="127992">
                  <c:v>-114.47849999999997</c:v>
                </c:pt>
                <c:pt idx="127993">
                  <c:v>-114.47649999999999</c:v>
                </c:pt>
                <c:pt idx="127994">
                  <c:v>-114.47449999999998</c:v>
                </c:pt>
                <c:pt idx="127995">
                  <c:v>-114.47249999999997</c:v>
                </c:pt>
                <c:pt idx="127996">
                  <c:v>-114.47049999999999</c:v>
                </c:pt>
                <c:pt idx="127997">
                  <c:v>-114.46849999999998</c:v>
                </c:pt>
                <c:pt idx="127998">
                  <c:v>-114.46649999999997</c:v>
                </c:pt>
                <c:pt idx="127999">
                  <c:v>-114.46449999999999</c:v>
                </c:pt>
                <c:pt idx="128000">
                  <c:v>-114.46249999999998</c:v>
                </c:pt>
                <c:pt idx="128001">
                  <c:v>-114.46049999999997</c:v>
                </c:pt>
                <c:pt idx="128002">
                  <c:v>-114.45849999999996</c:v>
                </c:pt>
                <c:pt idx="128003">
                  <c:v>-114.45650000000001</c:v>
                </c:pt>
                <c:pt idx="128004">
                  <c:v>-114.4545</c:v>
                </c:pt>
                <c:pt idx="128005">
                  <c:v>-114.45249999999999</c:v>
                </c:pt>
                <c:pt idx="128006">
                  <c:v>-114.45049999999998</c:v>
                </c:pt>
                <c:pt idx="128007">
                  <c:v>-114.44849999999997</c:v>
                </c:pt>
                <c:pt idx="128008">
                  <c:v>-114.44649999999996</c:v>
                </c:pt>
                <c:pt idx="128009">
                  <c:v>-114.44450000000001</c:v>
                </c:pt>
                <c:pt idx="128010">
                  <c:v>-114.4425</c:v>
                </c:pt>
                <c:pt idx="128011">
                  <c:v>-114.44049999999999</c:v>
                </c:pt>
                <c:pt idx="128012">
                  <c:v>-114.43849999999998</c:v>
                </c:pt>
                <c:pt idx="128013">
                  <c:v>-114.43649999999997</c:v>
                </c:pt>
                <c:pt idx="128014">
                  <c:v>-114.43449999999996</c:v>
                </c:pt>
                <c:pt idx="128015">
                  <c:v>-114.4325</c:v>
                </c:pt>
                <c:pt idx="128016">
                  <c:v>-114.43049999999999</c:v>
                </c:pt>
                <c:pt idx="128017">
                  <c:v>-114.42849999999999</c:v>
                </c:pt>
                <c:pt idx="128018">
                  <c:v>-114.42649999999998</c:v>
                </c:pt>
                <c:pt idx="128019">
                  <c:v>-114.42449999999997</c:v>
                </c:pt>
                <c:pt idx="128020">
                  <c:v>-114.42249999999996</c:v>
                </c:pt>
                <c:pt idx="128021">
                  <c:v>-114.4205</c:v>
                </c:pt>
                <c:pt idx="128022">
                  <c:v>-114.41849999999999</c:v>
                </c:pt>
                <c:pt idx="128023">
                  <c:v>-114.41649999999998</c:v>
                </c:pt>
                <c:pt idx="128024">
                  <c:v>-114.41449999999998</c:v>
                </c:pt>
                <c:pt idx="128025">
                  <c:v>-114.41249999999997</c:v>
                </c:pt>
                <c:pt idx="128026">
                  <c:v>-114.41049999999996</c:v>
                </c:pt>
                <c:pt idx="128027">
                  <c:v>-114.4085</c:v>
                </c:pt>
                <c:pt idx="128028">
                  <c:v>-114.40649999999999</c:v>
                </c:pt>
                <c:pt idx="128029">
                  <c:v>-114.40449999999998</c:v>
                </c:pt>
                <c:pt idx="128030">
                  <c:v>-114.40249999999997</c:v>
                </c:pt>
                <c:pt idx="128031">
                  <c:v>-114.40049999999997</c:v>
                </c:pt>
                <c:pt idx="128032">
                  <c:v>-114.39849999999996</c:v>
                </c:pt>
                <c:pt idx="128033">
                  <c:v>-114.3965</c:v>
                </c:pt>
                <c:pt idx="128034">
                  <c:v>-114.39449999999999</c:v>
                </c:pt>
                <c:pt idx="128035">
                  <c:v>-114.39249999999998</c:v>
                </c:pt>
                <c:pt idx="128036">
                  <c:v>-114.39049999999997</c:v>
                </c:pt>
                <c:pt idx="128037">
                  <c:v>-114.38849999999996</c:v>
                </c:pt>
                <c:pt idx="128038">
                  <c:v>-114.38649999999996</c:v>
                </c:pt>
                <c:pt idx="128039">
                  <c:v>-114.3845</c:v>
                </c:pt>
                <c:pt idx="128040">
                  <c:v>-114.38249999999999</c:v>
                </c:pt>
                <c:pt idx="128041">
                  <c:v>-114.38049999999998</c:v>
                </c:pt>
                <c:pt idx="128042">
                  <c:v>-114.37849999999997</c:v>
                </c:pt>
                <c:pt idx="128043">
                  <c:v>-114.37649999999996</c:v>
                </c:pt>
                <c:pt idx="128044">
                  <c:v>-114.37449999999995</c:v>
                </c:pt>
                <c:pt idx="128045">
                  <c:v>-114.3725</c:v>
                </c:pt>
                <c:pt idx="128046">
                  <c:v>-114.37049999999999</c:v>
                </c:pt>
                <c:pt idx="128047">
                  <c:v>-114.36849999999998</c:v>
                </c:pt>
                <c:pt idx="128048">
                  <c:v>-114.36649999999997</c:v>
                </c:pt>
                <c:pt idx="128049">
                  <c:v>-114.36449999999996</c:v>
                </c:pt>
                <c:pt idx="128050">
                  <c:v>-114.36249999999995</c:v>
                </c:pt>
                <c:pt idx="128051">
                  <c:v>-114.3605</c:v>
                </c:pt>
                <c:pt idx="128052">
                  <c:v>-114.35849999999999</c:v>
                </c:pt>
                <c:pt idx="128053">
                  <c:v>-114.35649999999998</c:v>
                </c:pt>
                <c:pt idx="128054">
                  <c:v>-114.35449999999997</c:v>
                </c:pt>
                <c:pt idx="128055">
                  <c:v>-114.35249999999996</c:v>
                </c:pt>
                <c:pt idx="128056">
                  <c:v>-114.35049999999995</c:v>
                </c:pt>
                <c:pt idx="128057">
                  <c:v>-114.3485</c:v>
                </c:pt>
                <c:pt idx="128058">
                  <c:v>-114.34649999999999</c:v>
                </c:pt>
                <c:pt idx="128059">
                  <c:v>-114.34449999999998</c:v>
                </c:pt>
                <c:pt idx="128060">
                  <c:v>-114.34249999999997</c:v>
                </c:pt>
                <c:pt idx="128061">
                  <c:v>-114.34049999999996</c:v>
                </c:pt>
                <c:pt idx="128062">
                  <c:v>-114.33849999999995</c:v>
                </c:pt>
                <c:pt idx="128063">
                  <c:v>-114.3365</c:v>
                </c:pt>
                <c:pt idx="128064">
                  <c:v>-114.33449999999999</c:v>
                </c:pt>
                <c:pt idx="128065">
                  <c:v>-114.33249999999998</c:v>
                </c:pt>
                <c:pt idx="128066">
                  <c:v>-114.33049999999997</c:v>
                </c:pt>
                <c:pt idx="128067">
                  <c:v>-114.32849999999996</c:v>
                </c:pt>
                <c:pt idx="128068">
                  <c:v>-114.32649999999995</c:v>
                </c:pt>
                <c:pt idx="128069">
                  <c:v>-114.3245</c:v>
                </c:pt>
                <c:pt idx="128070">
                  <c:v>-114.32249999999999</c:v>
                </c:pt>
                <c:pt idx="128071">
                  <c:v>-114.32049999999998</c:v>
                </c:pt>
                <c:pt idx="128072">
                  <c:v>-114.31849999999997</c:v>
                </c:pt>
                <c:pt idx="128073">
                  <c:v>-114.31649999999996</c:v>
                </c:pt>
                <c:pt idx="128074">
                  <c:v>-114.31449999999995</c:v>
                </c:pt>
                <c:pt idx="128075">
                  <c:v>-114.3125</c:v>
                </c:pt>
                <c:pt idx="128076">
                  <c:v>-114.31049999999999</c:v>
                </c:pt>
                <c:pt idx="128077">
                  <c:v>-114.30849999999998</c:v>
                </c:pt>
                <c:pt idx="128078">
                  <c:v>-114.30649999999997</c:v>
                </c:pt>
                <c:pt idx="128079">
                  <c:v>-114.30449999999996</c:v>
                </c:pt>
                <c:pt idx="128080">
                  <c:v>-114.30249999999995</c:v>
                </c:pt>
                <c:pt idx="128081">
                  <c:v>-114.3005</c:v>
                </c:pt>
                <c:pt idx="128082">
                  <c:v>-114.29849999999999</c:v>
                </c:pt>
                <c:pt idx="128083">
                  <c:v>-114.29649999999998</c:v>
                </c:pt>
                <c:pt idx="128084">
                  <c:v>-114.29449999999997</c:v>
                </c:pt>
                <c:pt idx="128085">
                  <c:v>-114.29249999999996</c:v>
                </c:pt>
                <c:pt idx="128086">
                  <c:v>-114.29049999999995</c:v>
                </c:pt>
                <c:pt idx="128087">
                  <c:v>-114.2885</c:v>
                </c:pt>
                <c:pt idx="128088">
                  <c:v>-114.28649999999999</c:v>
                </c:pt>
                <c:pt idx="128089">
                  <c:v>-114.28449999999998</c:v>
                </c:pt>
                <c:pt idx="128090">
                  <c:v>-114.28249999999997</c:v>
                </c:pt>
                <c:pt idx="128091">
                  <c:v>-114.28049999999996</c:v>
                </c:pt>
                <c:pt idx="128092">
                  <c:v>-114.27849999999995</c:v>
                </c:pt>
                <c:pt idx="128093">
                  <c:v>-114.2765</c:v>
                </c:pt>
                <c:pt idx="128094">
                  <c:v>-114.27449999999999</c:v>
                </c:pt>
                <c:pt idx="128095">
                  <c:v>-114.27249999999998</c:v>
                </c:pt>
                <c:pt idx="128096">
                  <c:v>-114.27049999999997</c:v>
                </c:pt>
                <c:pt idx="128097">
                  <c:v>-114.26849999999996</c:v>
                </c:pt>
                <c:pt idx="128098">
                  <c:v>-114.26649999999995</c:v>
                </c:pt>
                <c:pt idx="128099">
                  <c:v>-114.2645</c:v>
                </c:pt>
                <c:pt idx="128100">
                  <c:v>-114.26249999999999</c:v>
                </c:pt>
                <c:pt idx="128101">
                  <c:v>-114.26049999999998</c:v>
                </c:pt>
                <c:pt idx="128102">
                  <c:v>-114.25849999999997</c:v>
                </c:pt>
                <c:pt idx="128103">
                  <c:v>-114.25649999999996</c:v>
                </c:pt>
                <c:pt idx="128104">
                  <c:v>-114.25449999999995</c:v>
                </c:pt>
                <c:pt idx="128105">
                  <c:v>-114.2525</c:v>
                </c:pt>
                <c:pt idx="128106">
                  <c:v>-114.25049999999999</c:v>
                </c:pt>
                <c:pt idx="128107">
                  <c:v>-114.24849999999998</c:v>
                </c:pt>
                <c:pt idx="128108">
                  <c:v>-114.24649999999997</c:v>
                </c:pt>
                <c:pt idx="128109">
                  <c:v>-114.24449999999996</c:v>
                </c:pt>
                <c:pt idx="128110">
                  <c:v>-114.24249999999995</c:v>
                </c:pt>
                <c:pt idx="128111">
                  <c:v>-114.2405</c:v>
                </c:pt>
                <c:pt idx="128112">
                  <c:v>-114.23849999999999</c:v>
                </c:pt>
                <c:pt idx="128113">
                  <c:v>-114.23649999999998</c:v>
                </c:pt>
                <c:pt idx="128114">
                  <c:v>-114.23449999999997</c:v>
                </c:pt>
                <c:pt idx="128115">
                  <c:v>-114.23249999999996</c:v>
                </c:pt>
                <c:pt idx="128116">
                  <c:v>-114.23049999999995</c:v>
                </c:pt>
                <c:pt idx="128117">
                  <c:v>-114.2285</c:v>
                </c:pt>
                <c:pt idx="128118">
                  <c:v>-114.22649999999999</c:v>
                </c:pt>
                <c:pt idx="128119">
                  <c:v>-114.22449999999998</c:v>
                </c:pt>
                <c:pt idx="128120">
                  <c:v>-114.22249999999997</c:v>
                </c:pt>
                <c:pt idx="128121">
                  <c:v>-114.22049999999996</c:v>
                </c:pt>
                <c:pt idx="128122">
                  <c:v>-114.21849999999995</c:v>
                </c:pt>
                <c:pt idx="128123">
                  <c:v>-114.2165</c:v>
                </c:pt>
                <c:pt idx="128124">
                  <c:v>-114.21449999999999</c:v>
                </c:pt>
                <c:pt idx="128125">
                  <c:v>-114.21249999999998</c:v>
                </c:pt>
                <c:pt idx="128126">
                  <c:v>-114.21049999999997</c:v>
                </c:pt>
                <c:pt idx="128127">
                  <c:v>-114.20849999999996</c:v>
                </c:pt>
                <c:pt idx="128128">
                  <c:v>-114.20650000000001</c:v>
                </c:pt>
                <c:pt idx="128129">
                  <c:v>-114.2045</c:v>
                </c:pt>
                <c:pt idx="128130">
                  <c:v>-114.20249999999999</c:v>
                </c:pt>
                <c:pt idx="128131">
                  <c:v>-114.20049999999998</c:v>
                </c:pt>
                <c:pt idx="128132">
                  <c:v>-114.19849999999997</c:v>
                </c:pt>
                <c:pt idx="128133">
                  <c:v>-114.19649999999996</c:v>
                </c:pt>
                <c:pt idx="128134">
                  <c:v>-114.19450000000001</c:v>
                </c:pt>
                <c:pt idx="128135">
                  <c:v>-114.1925</c:v>
                </c:pt>
                <c:pt idx="128136">
                  <c:v>-114.19049999999999</c:v>
                </c:pt>
                <c:pt idx="128137">
                  <c:v>-114.18849999999998</c:v>
                </c:pt>
                <c:pt idx="128138">
                  <c:v>-114.18649999999997</c:v>
                </c:pt>
                <c:pt idx="128139">
                  <c:v>-114.18449999999996</c:v>
                </c:pt>
                <c:pt idx="128140">
                  <c:v>-114.1825</c:v>
                </c:pt>
                <c:pt idx="128141">
                  <c:v>-114.18049999999999</c:v>
                </c:pt>
                <c:pt idx="128142">
                  <c:v>-114.17849999999999</c:v>
                </c:pt>
                <c:pt idx="128143">
                  <c:v>-114.17649999999998</c:v>
                </c:pt>
                <c:pt idx="128144">
                  <c:v>-114.17449999999997</c:v>
                </c:pt>
                <c:pt idx="128145">
                  <c:v>-114.17249999999996</c:v>
                </c:pt>
                <c:pt idx="128146">
                  <c:v>-114.1705</c:v>
                </c:pt>
                <c:pt idx="128147">
                  <c:v>-114.16849999999999</c:v>
                </c:pt>
                <c:pt idx="128148">
                  <c:v>-114.16649999999998</c:v>
                </c:pt>
                <c:pt idx="128149">
                  <c:v>-114.16449999999998</c:v>
                </c:pt>
                <c:pt idx="128150">
                  <c:v>-114.16249999999997</c:v>
                </c:pt>
                <c:pt idx="128151">
                  <c:v>-114.16049999999996</c:v>
                </c:pt>
                <c:pt idx="128152">
                  <c:v>-114.1585</c:v>
                </c:pt>
                <c:pt idx="128153">
                  <c:v>-114.15649999999999</c:v>
                </c:pt>
                <c:pt idx="128154">
                  <c:v>-114.15449999999998</c:v>
                </c:pt>
                <c:pt idx="128155">
                  <c:v>-114.15249999999997</c:v>
                </c:pt>
                <c:pt idx="128156">
                  <c:v>-114.15049999999997</c:v>
                </c:pt>
                <c:pt idx="128157">
                  <c:v>-114.14849999999996</c:v>
                </c:pt>
                <c:pt idx="128158">
                  <c:v>-114.1465</c:v>
                </c:pt>
                <c:pt idx="128159">
                  <c:v>-114.14449999999999</c:v>
                </c:pt>
                <c:pt idx="128160">
                  <c:v>-114.14249999999998</c:v>
                </c:pt>
                <c:pt idx="128161">
                  <c:v>-114.14049999999997</c:v>
                </c:pt>
                <c:pt idx="128162">
                  <c:v>-114.13849999999996</c:v>
                </c:pt>
                <c:pt idx="128163">
                  <c:v>-114.13649999999996</c:v>
                </c:pt>
                <c:pt idx="128164">
                  <c:v>-114.1345</c:v>
                </c:pt>
                <c:pt idx="128165">
                  <c:v>-114.13249999999999</c:v>
                </c:pt>
                <c:pt idx="128166">
                  <c:v>-114.13049999999998</c:v>
                </c:pt>
                <c:pt idx="128167">
                  <c:v>-114.12849999999997</c:v>
                </c:pt>
                <c:pt idx="128168">
                  <c:v>-114.12649999999996</c:v>
                </c:pt>
                <c:pt idx="128169">
                  <c:v>-114.12449999999995</c:v>
                </c:pt>
                <c:pt idx="128170">
                  <c:v>-114.1225</c:v>
                </c:pt>
                <c:pt idx="128171">
                  <c:v>-114.12049999999999</c:v>
                </c:pt>
                <c:pt idx="128172">
                  <c:v>-114.11849999999998</c:v>
                </c:pt>
                <c:pt idx="128173">
                  <c:v>-114.11649999999997</c:v>
                </c:pt>
                <c:pt idx="128174">
                  <c:v>-114.11449999999996</c:v>
                </c:pt>
                <c:pt idx="128175">
                  <c:v>-114.11249999999995</c:v>
                </c:pt>
                <c:pt idx="128176">
                  <c:v>-114.1105</c:v>
                </c:pt>
                <c:pt idx="128177">
                  <c:v>-114.10849999999999</c:v>
                </c:pt>
                <c:pt idx="128178">
                  <c:v>-114.10649999999998</c:v>
                </c:pt>
                <c:pt idx="128179">
                  <c:v>-114.10449999999997</c:v>
                </c:pt>
                <c:pt idx="128180">
                  <c:v>-114.10249999999996</c:v>
                </c:pt>
                <c:pt idx="128181">
                  <c:v>-114.10049999999995</c:v>
                </c:pt>
                <c:pt idx="128182">
                  <c:v>-114.0985</c:v>
                </c:pt>
                <c:pt idx="128183">
                  <c:v>-114.09649999999999</c:v>
                </c:pt>
                <c:pt idx="128184">
                  <c:v>-114.09449999999998</c:v>
                </c:pt>
                <c:pt idx="128185">
                  <c:v>-114.09249999999997</c:v>
                </c:pt>
                <c:pt idx="128186">
                  <c:v>-114.09049999999996</c:v>
                </c:pt>
                <c:pt idx="128187">
                  <c:v>-114.08849999999995</c:v>
                </c:pt>
                <c:pt idx="128188">
                  <c:v>-114.0865</c:v>
                </c:pt>
                <c:pt idx="128189">
                  <c:v>-114.08449999999999</c:v>
                </c:pt>
                <c:pt idx="128190">
                  <c:v>-114.08249999999998</c:v>
                </c:pt>
                <c:pt idx="128191">
                  <c:v>-114.08049999999997</c:v>
                </c:pt>
                <c:pt idx="128192">
                  <c:v>-114.07849999999996</c:v>
                </c:pt>
                <c:pt idx="128193">
                  <c:v>-114.07649999999995</c:v>
                </c:pt>
                <c:pt idx="128194">
                  <c:v>-114.0745</c:v>
                </c:pt>
                <c:pt idx="128195">
                  <c:v>-114.07249999999999</c:v>
                </c:pt>
                <c:pt idx="128196">
                  <c:v>-114.07049999999998</c:v>
                </c:pt>
                <c:pt idx="128197">
                  <c:v>-114.06849999999997</c:v>
                </c:pt>
                <c:pt idx="128198">
                  <c:v>-114.06649999999996</c:v>
                </c:pt>
                <c:pt idx="128199">
                  <c:v>-114.06449999999995</c:v>
                </c:pt>
                <c:pt idx="128200">
                  <c:v>-114.0625</c:v>
                </c:pt>
                <c:pt idx="128201">
                  <c:v>-114.06049999999999</c:v>
                </c:pt>
                <c:pt idx="128202">
                  <c:v>-114.05849999999998</c:v>
                </c:pt>
                <c:pt idx="128203">
                  <c:v>-114.05649999999997</c:v>
                </c:pt>
                <c:pt idx="128204">
                  <c:v>-114.05449999999996</c:v>
                </c:pt>
                <c:pt idx="128205">
                  <c:v>-114.05249999999995</c:v>
                </c:pt>
                <c:pt idx="128206">
                  <c:v>-114.0505</c:v>
                </c:pt>
                <c:pt idx="128207">
                  <c:v>-114.04849999999999</c:v>
                </c:pt>
                <c:pt idx="128208">
                  <c:v>-114.04649999999998</c:v>
                </c:pt>
                <c:pt idx="128209">
                  <c:v>-114.04449999999997</c:v>
                </c:pt>
                <c:pt idx="128210">
                  <c:v>-114.04249999999996</c:v>
                </c:pt>
                <c:pt idx="128211">
                  <c:v>-114.04049999999995</c:v>
                </c:pt>
                <c:pt idx="128212">
                  <c:v>-114.0385</c:v>
                </c:pt>
                <c:pt idx="128213">
                  <c:v>-114.03649999999999</c:v>
                </c:pt>
                <c:pt idx="128214">
                  <c:v>-114.03449999999998</c:v>
                </c:pt>
                <c:pt idx="128215">
                  <c:v>-114.03249999999997</c:v>
                </c:pt>
                <c:pt idx="128216">
                  <c:v>-114.03049999999996</c:v>
                </c:pt>
                <c:pt idx="128217">
                  <c:v>-114.02849999999995</c:v>
                </c:pt>
                <c:pt idx="128218">
                  <c:v>-114.0265</c:v>
                </c:pt>
                <c:pt idx="128219">
                  <c:v>-114.02449999999999</c:v>
                </c:pt>
                <c:pt idx="128220">
                  <c:v>-114.02249999999998</c:v>
                </c:pt>
                <c:pt idx="128221">
                  <c:v>-114.02049999999997</c:v>
                </c:pt>
                <c:pt idx="128222">
                  <c:v>-114.01849999999996</c:v>
                </c:pt>
                <c:pt idx="128223">
                  <c:v>-114.01649999999995</c:v>
                </c:pt>
                <c:pt idx="128224">
                  <c:v>-114.0145</c:v>
                </c:pt>
                <c:pt idx="128225">
                  <c:v>-114.01249999999999</c:v>
                </c:pt>
                <c:pt idx="128226">
                  <c:v>-114.01049999999998</c:v>
                </c:pt>
                <c:pt idx="128227">
                  <c:v>-114.00849999999997</c:v>
                </c:pt>
                <c:pt idx="128228">
                  <c:v>-114.00649999999996</c:v>
                </c:pt>
                <c:pt idx="128229">
                  <c:v>-114.00449999999995</c:v>
                </c:pt>
                <c:pt idx="128230">
                  <c:v>-114.0025</c:v>
                </c:pt>
                <c:pt idx="128231">
                  <c:v>-114.00049999999999</c:v>
                </c:pt>
                <c:pt idx="128232">
                  <c:v>-113.99849999999998</c:v>
                </c:pt>
                <c:pt idx="128233">
                  <c:v>-113.99649999999997</c:v>
                </c:pt>
                <c:pt idx="128234">
                  <c:v>-113.99449999999996</c:v>
                </c:pt>
                <c:pt idx="128235">
                  <c:v>-113.99249999999995</c:v>
                </c:pt>
                <c:pt idx="128236">
                  <c:v>-113.9905</c:v>
                </c:pt>
                <c:pt idx="128237">
                  <c:v>-113.98849999999999</c:v>
                </c:pt>
                <c:pt idx="128238">
                  <c:v>-113.98649999999998</c:v>
                </c:pt>
                <c:pt idx="128239">
                  <c:v>-113.98449999999997</c:v>
                </c:pt>
                <c:pt idx="128240">
                  <c:v>-113.98249999999996</c:v>
                </c:pt>
                <c:pt idx="128241">
                  <c:v>-113.98049999999995</c:v>
                </c:pt>
                <c:pt idx="128242">
                  <c:v>-113.9785</c:v>
                </c:pt>
                <c:pt idx="128243">
                  <c:v>-113.97649999999999</c:v>
                </c:pt>
                <c:pt idx="128244">
                  <c:v>-113.97449999999998</c:v>
                </c:pt>
                <c:pt idx="128245">
                  <c:v>-113.97249999999997</c:v>
                </c:pt>
                <c:pt idx="128246">
                  <c:v>-113.97049999999996</c:v>
                </c:pt>
                <c:pt idx="128247">
                  <c:v>-113.96849999999995</c:v>
                </c:pt>
                <c:pt idx="128248">
                  <c:v>-113.9665</c:v>
                </c:pt>
                <c:pt idx="128249">
                  <c:v>-113.96449999999999</c:v>
                </c:pt>
                <c:pt idx="128250">
                  <c:v>-113.96249999999998</c:v>
                </c:pt>
                <c:pt idx="128251">
                  <c:v>-113.96049999999997</c:v>
                </c:pt>
                <c:pt idx="128252">
                  <c:v>-113.95849999999996</c:v>
                </c:pt>
                <c:pt idx="128253">
                  <c:v>-113.95650000000001</c:v>
                </c:pt>
                <c:pt idx="128254">
                  <c:v>-113.9545</c:v>
                </c:pt>
                <c:pt idx="128255">
                  <c:v>-113.95249999999999</c:v>
                </c:pt>
                <c:pt idx="128256">
                  <c:v>-113.95049999999998</c:v>
                </c:pt>
                <c:pt idx="128257">
                  <c:v>-113.94849999999997</c:v>
                </c:pt>
                <c:pt idx="128258">
                  <c:v>-113.94649999999996</c:v>
                </c:pt>
                <c:pt idx="128259">
                  <c:v>-113.94450000000001</c:v>
                </c:pt>
                <c:pt idx="128260">
                  <c:v>-113.9425</c:v>
                </c:pt>
                <c:pt idx="128261">
                  <c:v>-113.94049999999999</c:v>
                </c:pt>
                <c:pt idx="128262">
                  <c:v>-113.93849999999998</c:v>
                </c:pt>
                <c:pt idx="128263">
                  <c:v>-113.93649999999997</c:v>
                </c:pt>
                <c:pt idx="128264">
                  <c:v>-113.93449999999996</c:v>
                </c:pt>
                <c:pt idx="128265">
                  <c:v>-113.9325</c:v>
                </c:pt>
                <c:pt idx="128266">
                  <c:v>-113.93049999999999</c:v>
                </c:pt>
                <c:pt idx="128267">
                  <c:v>-113.92849999999999</c:v>
                </c:pt>
                <c:pt idx="128268">
                  <c:v>-113.92649999999998</c:v>
                </c:pt>
                <c:pt idx="128269">
                  <c:v>-113.92449999999997</c:v>
                </c:pt>
                <c:pt idx="128270">
                  <c:v>-113.92249999999996</c:v>
                </c:pt>
                <c:pt idx="128271">
                  <c:v>-113.9205</c:v>
                </c:pt>
                <c:pt idx="128272">
                  <c:v>-113.91849999999999</c:v>
                </c:pt>
                <c:pt idx="128273">
                  <c:v>-113.91649999999998</c:v>
                </c:pt>
                <c:pt idx="128274">
                  <c:v>-113.91449999999998</c:v>
                </c:pt>
                <c:pt idx="128275">
                  <c:v>-113.91249999999997</c:v>
                </c:pt>
                <c:pt idx="128276">
                  <c:v>-113.91049999999996</c:v>
                </c:pt>
                <c:pt idx="128277">
                  <c:v>-113.9085</c:v>
                </c:pt>
                <c:pt idx="128278">
                  <c:v>-113.90649999999999</c:v>
                </c:pt>
                <c:pt idx="128279">
                  <c:v>-113.90449999999998</c:v>
                </c:pt>
                <c:pt idx="128280">
                  <c:v>-113.90249999999997</c:v>
                </c:pt>
                <c:pt idx="128281">
                  <c:v>-113.90049999999997</c:v>
                </c:pt>
                <c:pt idx="128282">
                  <c:v>-113.89849999999996</c:v>
                </c:pt>
                <c:pt idx="128283">
                  <c:v>-113.8965</c:v>
                </c:pt>
                <c:pt idx="128284">
                  <c:v>-113.89449999999999</c:v>
                </c:pt>
                <c:pt idx="128285">
                  <c:v>-113.89249999999998</c:v>
                </c:pt>
                <c:pt idx="128286">
                  <c:v>-113.89049999999997</c:v>
                </c:pt>
                <c:pt idx="128287">
                  <c:v>-113.88849999999996</c:v>
                </c:pt>
                <c:pt idx="128288">
                  <c:v>-113.88649999999996</c:v>
                </c:pt>
                <c:pt idx="128289">
                  <c:v>-113.8845</c:v>
                </c:pt>
                <c:pt idx="128290">
                  <c:v>-113.88249999999999</c:v>
                </c:pt>
                <c:pt idx="128291">
                  <c:v>-113.88049999999998</c:v>
                </c:pt>
                <c:pt idx="128292">
                  <c:v>-113.87849999999997</c:v>
                </c:pt>
                <c:pt idx="128293">
                  <c:v>-113.87649999999996</c:v>
                </c:pt>
                <c:pt idx="128294">
                  <c:v>-113.87449999999995</c:v>
                </c:pt>
                <c:pt idx="128295">
                  <c:v>-113.8725</c:v>
                </c:pt>
                <c:pt idx="128296">
                  <c:v>-113.87049999999999</c:v>
                </c:pt>
                <c:pt idx="128297">
                  <c:v>-113.86849999999998</c:v>
                </c:pt>
                <c:pt idx="128298">
                  <c:v>-113.86649999999997</c:v>
                </c:pt>
                <c:pt idx="128299">
                  <c:v>-113.86449999999996</c:v>
                </c:pt>
                <c:pt idx="128300">
                  <c:v>-113.86249999999995</c:v>
                </c:pt>
                <c:pt idx="128301">
                  <c:v>-113.8605</c:v>
                </c:pt>
                <c:pt idx="128302">
                  <c:v>-113.85849999999999</c:v>
                </c:pt>
                <c:pt idx="128303">
                  <c:v>-113.85649999999998</c:v>
                </c:pt>
                <c:pt idx="128304">
                  <c:v>-113.85449999999997</c:v>
                </c:pt>
                <c:pt idx="128305">
                  <c:v>-113.85249999999996</c:v>
                </c:pt>
                <c:pt idx="128306">
                  <c:v>-113.85049999999995</c:v>
                </c:pt>
                <c:pt idx="128307">
                  <c:v>-113.8485</c:v>
                </c:pt>
                <c:pt idx="128308">
                  <c:v>-113.84649999999999</c:v>
                </c:pt>
                <c:pt idx="128309">
                  <c:v>-113.84449999999998</c:v>
                </c:pt>
                <c:pt idx="128310">
                  <c:v>-113.84249999999997</c:v>
                </c:pt>
                <c:pt idx="128311">
                  <c:v>-113.84049999999996</c:v>
                </c:pt>
                <c:pt idx="128312">
                  <c:v>-113.83849999999995</c:v>
                </c:pt>
                <c:pt idx="128313">
                  <c:v>-113.8365</c:v>
                </c:pt>
                <c:pt idx="128314">
                  <c:v>-113.83449999999999</c:v>
                </c:pt>
                <c:pt idx="128315">
                  <c:v>-113.83249999999998</c:v>
                </c:pt>
                <c:pt idx="128316">
                  <c:v>-113.83049999999997</c:v>
                </c:pt>
                <c:pt idx="128317">
                  <c:v>-113.82849999999996</c:v>
                </c:pt>
                <c:pt idx="128318">
                  <c:v>-113.82649999999995</c:v>
                </c:pt>
                <c:pt idx="128319">
                  <c:v>-113.8245</c:v>
                </c:pt>
                <c:pt idx="128320">
                  <c:v>-113.82249999999999</c:v>
                </c:pt>
                <c:pt idx="128321">
                  <c:v>-113.82049999999998</c:v>
                </c:pt>
                <c:pt idx="128322">
                  <c:v>-113.81849999999997</c:v>
                </c:pt>
                <c:pt idx="128323">
                  <c:v>-113.81649999999996</c:v>
                </c:pt>
                <c:pt idx="128324">
                  <c:v>-113.81449999999995</c:v>
                </c:pt>
                <c:pt idx="128325">
                  <c:v>-113.8125</c:v>
                </c:pt>
                <c:pt idx="128326">
                  <c:v>-113.81049999999999</c:v>
                </c:pt>
                <c:pt idx="128327">
                  <c:v>-113.80849999999998</c:v>
                </c:pt>
                <c:pt idx="128328">
                  <c:v>-113.80649999999997</c:v>
                </c:pt>
                <c:pt idx="128329">
                  <c:v>-113.80449999999996</c:v>
                </c:pt>
                <c:pt idx="128330">
                  <c:v>-113.80249999999995</c:v>
                </c:pt>
                <c:pt idx="128331">
                  <c:v>-113.8005</c:v>
                </c:pt>
                <c:pt idx="128332">
                  <c:v>-113.79849999999999</c:v>
                </c:pt>
                <c:pt idx="128333">
                  <c:v>-113.79649999999998</c:v>
                </c:pt>
                <c:pt idx="128334">
                  <c:v>-113.79449999999997</c:v>
                </c:pt>
                <c:pt idx="128335">
                  <c:v>-113.79249999999996</c:v>
                </c:pt>
                <c:pt idx="128336">
                  <c:v>-113.79049999999995</c:v>
                </c:pt>
                <c:pt idx="128337">
                  <c:v>-113.7885</c:v>
                </c:pt>
                <c:pt idx="128338">
                  <c:v>-113.78649999999999</c:v>
                </c:pt>
                <c:pt idx="128339">
                  <c:v>-113.78449999999998</c:v>
                </c:pt>
                <c:pt idx="128340">
                  <c:v>-113.78249999999997</c:v>
                </c:pt>
                <c:pt idx="128341">
                  <c:v>-113.78049999999996</c:v>
                </c:pt>
                <c:pt idx="128342">
                  <c:v>-113.77849999999995</c:v>
                </c:pt>
                <c:pt idx="128343">
                  <c:v>-113.7765</c:v>
                </c:pt>
                <c:pt idx="128344">
                  <c:v>-113.77449999999999</c:v>
                </c:pt>
                <c:pt idx="128345">
                  <c:v>-113.77249999999998</c:v>
                </c:pt>
                <c:pt idx="128346">
                  <c:v>-113.77049999999997</c:v>
                </c:pt>
                <c:pt idx="128347">
                  <c:v>-113.76849999999996</c:v>
                </c:pt>
                <c:pt idx="128348">
                  <c:v>-113.76649999999995</c:v>
                </c:pt>
                <c:pt idx="128349">
                  <c:v>-113.7645</c:v>
                </c:pt>
                <c:pt idx="128350">
                  <c:v>-113.76249999999999</c:v>
                </c:pt>
                <c:pt idx="128351">
                  <c:v>-113.76049999999998</c:v>
                </c:pt>
                <c:pt idx="128352">
                  <c:v>-113.75849999999997</c:v>
                </c:pt>
                <c:pt idx="128353">
                  <c:v>-113.75649999999996</c:v>
                </c:pt>
                <c:pt idx="128354">
                  <c:v>-113.75449999999995</c:v>
                </c:pt>
                <c:pt idx="128355">
                  <c:v>-113.7525</c:v>
                </c:pt>
                <c:pt idx="128356">
                  <c:v>-113.75049999999999</c:v>
                </c:pt>
                <c:pt idx="128357">
                  <c:v>-113.74849999999998</c:v>
                </c:pt>
                <c:pt idx="128358">
                  <c:v>-113.74649999999997</c:v>
                </c:pt>
                <c:pt idx="128359">
                  <c:v>-113.74449999999996</c:v>
                </c:pt>
                <c:pt idx="128360">
                  <c:v>-113.74249999999995</c:v>
                </c:pt>
                <c:pt idx="128361">
                  <c:v>-113.7405</c:v>
                </c:pt>
                <c:pt idx="128362">
                  <c:v>-113.73849999999999</c:v>
                </c:pt>
                <c:pt idx="128363">
                  <c:v>-113.73649999999998</c:v>
                </c:pt>
                <c:pt idx="128364">
                  <c:v>-113.73449999999997</c:v>
                </c:pt>
                <c:pt idx="128365">
                  <c:v>-113.73249999999996</c:v>
                </c:pt>
                <c:pt idx="128366">
                  <c:v>-113.73049999999995</c:v>
                </c:pt>
                <c:pt idx="128367">
                  <c:v>-113.7285</c:v>
                </c:pt>
                <c:pt idx="128368">
                  <c:v>-113.72649999999999</c:v>
                </c:pt>
                <c:pt idx="128369">
                  <c:v>-113.72449999999998</c:v>
                </c:pt>
                <c:pt idx="128370">
                  <c:v>-113.72249999999997</c:v>
                </c:pt>
                <c:pt idx="128371">
                  <c:v>-113.72049999999996</c:v>
                </c:pt>
                <c:pt idx="128372">
                  <c:v>-113.71849999999995</c:v>
                </c:pt>
                <c:pt idx="128373">
                  <c:v>-113.7165</c:v>
                </c:pt>
                <c:pt idx="128374">
                  <c:v>-113.71449999999999</c:v>
                </c:pt>
                <c:pt idx="128375">
                  <c:v>-113.71249999999998</c:v>
                </c:pt>
                <c:pt idx="128376">
                  <c:v>-113.71049999999997</c:v>
                </c:pt>
                <c:pt idx="128377">
                  <c:v>-113.70849999999996</c:v>
                </c:pt>
                <c:pt idx="128378">
                  <c:v>-113.70650000000001</c:v>
                </c:pt>
                <c:pt idx="128379">
                  <c:v>-113.7045</c:v>
                </c:pt>
                <c:pt idx="128380">
                  <c:v>-113.70249999999999</c:v>
                </c:pt>
                <c:pt idx="128381">
                  <c:v>-113.70049999999998</c:v>
                </c:pt>
                <c:pt idx="128382">
                  <c:v>-113.69849999999997</c:v>
                </c:pt>
                <c:pt idx="128383">
                  <c:v>-113.69649999999996</c:v>
                </c:pt>
                <c:pt idx="128384">
                  <c:v>-113.69450000000001</c:v>
                </c:pt>
                <c:pt idx="128385">
                  <c:v>-113.6925</c:v>
                </c:pt>
                <c:pt idx="128386">
                  <c:v>-113.69049999999999</c:v>
                </c:pt>
                <c:pt idx="128387">
                  <c:v>-113.68849999999998</c:v>
                </c:pt>
                <c:pt idx="128388">
                  <c:v>-113.68649999999997</c:v>
                </c:pt>
                <c:pt idx="128389">
                  <c:v>-113.68449999999996</c:v>
                </c:pt>
                <c:pt idx="128390">
                  <c:v>-113.6825</c:v>
                </c:pt>
                <c:pt idx="128391">
                  <c:v>-113.68049999999999</c:v>
                </c:pt>
                <c:pt idx="128392">
                  <c:v>-113.67849999999999</c:v>
                </c:pt>
                <c:pt idx="128393">
                  <c:v>-113.67649999999998</c:v>
                </c:pt>
                <c:pt idx="128394">
                  <c:v>-113.67449999999997</c:v>
                </c:pt>
                <c:pt idx="128395">
                  <c:v>-113.67249999999996</c:v>
                </c:pt>
                <c:pt idx="128396">
                  <c:v>-113.6705</c:v>
                </c:pt>
                <c:pt idx="128397">
                  <c:v>-113.66849999999999</c:v>
                </c:pt>
                <c:pt idx="128398">
                  <c:v>-113.66649999999998</c:v>
                </c:pt>
                <c:pt idx="128399">
                  <c:v>-113.66449999999998</c:v>
                </c:pt>
                <c:pt idx="128400">
                  <c:v>-113.66249999999997</c:v>
                </c:pt>
                <c:pt idx="128401">
                  <c:v>-113.66049999999996</c:v>
                </c:pt>
                <c:pt idx="128402">
                  <c:v>-113.6585</c:v>
                </c:pt>
                <c:pt idx="128403">
                  <c:v>-113.65649999999999</c:v>
                </c:pt>
                <c:pt idx="128404">
                  <c:v>-113.65449999999998</c:v>
                </c:pt>
                <c:pt idx="128405">
                  <c:v>-113.65249999999997</c:v>
                </c:pt>
                <c:pt idx="128406">
                  <c:v>-113.65049999999997</c:v>
                </c:pt>
                <c:pt idx="128407">
                  <c:v>-113.64849999999996</c:v>
                </c:pt>
                <c:pt idx="128408">
                  <c:v>-113.6465</c:v>
                </c:pt>
                <c:pt idx="128409">
                  <c:v>-113.64449999999999</c:v>
                </c:pt>
                <c:pt idx="128410">
                  <c:v>-113.64249999999998</c:v>
                </c:pt>
                <c:pt idx="128411">
                  <c:v>-113.64049999999997</c:v>
                </c:pt>
                <c:pt idx="128412">
                  <c:v>-113.63849999999996</c:v>
                </c:pt>
                <c:pt idx="128413">
                  <c:v>-113.63649999999996</c:v>
                </c:pt>
                <c:pt idx="128414">
                  <c:v>-113.6345</c:v>
                </c:pt>
                <c:pt idx="128415">
                  <c:v>-113.63249999999999</c:v>
                </c:pt>
                <c:pt idx="128416">
                  <c:v>-113.63049999999998</c:v>
                </c:pt>
                <c:pt idx="128417">
                  <c:v>-113.62849999999997</c:v>
                </c:pt>
                <c:pt idx="128418">
                  <c:v>-113.62649999999996</c:v>
                </c:pt>
                <c:pt idx="128419">
                  <c:v>-113.62449999999995</c:v>
                </c:pt>
                <c:pt idx="128420">
                  <c:v>-113.6225</c:v>
                </c:pt>
                <c:pt idx="128421">
                  <c:v>-113.62049999999999</c:v>
                </c:pt>
                <c:pt idx="128422">
                  <c:v>-113.61849999999998</c:v>
                </c:pt>
                <c:pt idx="128423">
                  <c:v>-113.61649999999997</c:v>
                </c:pt>
                <c:pt idx="128424">
                  <c:v>-113.61449999999996</c:v>
                </c:pt>
                <c:pt idx="128425">
                  <c:v>-113.61249999999995</c:v>
                </c:pt>
                <c:pt idx="128426">
                  <c:v>-113.6105</c:v>
                </c:pt>
                <c:pt idx="128427">
                  <c:v>-113.60849999999999</c:v>
                </c:pt>
                <c:pt idx="128428">
                  <c:v>-113.60649999999998</c:v>
                </c:pt>
                <c:pt idx="128429">
                  <c:v>-113.60449999999997</c:v>
                </c:pt>
                <c:pt idx="128430">
                  <c:v>-113.60249999999996</c:v>
                </c:pt>
                <c:pt idx="128431">
                  <c:v>-113.60049999999995</c:v>
                </c:pt>
                <c:pt idx="128432">
                  <c:v>-113.5985</c:v>
                </c:pt>
                <c:pt idx="128433">
                  <c:v>-113.59649999999999</c:v>
                </c:pt>
                <c:pt idx="128434">
                  <c:v>-113.59449999999998</c:v>
                </c:pt>
                <c:pt idx="128435">
                  <c:v>-113.59249999999997</c:v>
                </c:pt>
                <c:pt idx="128436">
                  <c:v>-113.59049999999996</c:v>
                </c:pt>
                <c:pt idx="128437">
                  <c:v>-113.58849999999995</c:v>
                </c:pt>
                <c:pt idx="128438">
                  <c:v>-113.5865</c:v>
                </c:pt>
                <c:pt idx="128439">
                  <c:v>-113.58449999999999</c:v>
                </c:pt>
                <c:pt idx="128440">
                  <c:v>-113.58249999999998</c:v>
                </c:pt>
                <c:pt idx="128441">
                  <c:v>-113.58049999999997</c:v>
                </c:pt>
                <c:pt idx="128442">
                  <c:v>-113.57849999999996</c:v>
                </c:pt>
                <c:pt idx="128443">
                  <c:v>-113.57649999999995</c:v>
                </c:pt>
                <c:pt idx="128444">
                  <c:v>-113.5745</c:v>
                </c:pt>
                <c:pt idx="128445">
                  <c:v>-113.57249999999999</c:v>
                </c:pt>
                <c:pt idx="128446">
                  <c:v>-113.57049999999998</c:v>
                </c:pt>
                <c:pt idx="128447">
                  <c:v>-113.56849999999997</c:v>
                </c:pt>
                <c:pt idx="128448">
                  <c:v>-113.56649999999996</c:v>
                </c:pt>
                <c:pt idx="128449">
                  <c:v>-113.56449999999995</c:v>
                </c:pt>
                <c:pt idx="128450">
                  <c:v>-113.5625</c:v>
                </c:pt>
                <c:pt idx="128451">
                  <c:v>-113.56049999999999</c:v>
                </c:pt>
                <c:pt idx="128452">
                  <c:v>-113.55849999999998</c:v>
                </c:pt>
                <c:pt idx="128453">
                  <c:v>-113.55649999999997</c:v>
                </c:pt>
                <c:pt idx="128454">
                  <c:v>-113.55449999999996</c:v>
                </c:pt>
                <c:pt idx="128455">
                  <c:v>-113.55249999999995</c:v>
                </c:pt>
                <c:pt idx="128456">
                  <c:v>-113.5505</c:v>
                </c:pt>
                <c:pt idx="128457">
                  <c:v>-113.54849999999999</c:v>
                </c:pt>
                <c:pt idx="128458">
                  <c:v>-113.54649999999998</c:v>
                </c:pt>
                <c:pt idx="128459">
                  <c:v>-113.54449999999997</c:v>
                </c:pt>
                <c:pt idx="128460">
                  <c:v>-113.54249999999996</c:v>
                </c:pt>
                <c:pt idx="128461">
                  <c:v>-113.54049999999995</c:v>
                </c:pt>
                <c:pt idx="128462">
                  <c:v>-113.5385</c:v>
                </c:pt>
                <c:pt idx="128463">
                  <c:v>-113.53649999999999</c:v>
                </c:pt>
                <c:pt idx="128464">
                  <c:v>-113.53449999999998</c:v>
                </c:pt>
                <c:pt idx="128465">
                  <c:v>-113.53249999999997</c:v>
                </c:pt>
                <c:pt idx="128466">
                  <c:v>-113.53049999999996</c:v>
                </c:pt>
                <c:pt idx="128467">
                  <c:v>-113.52849999999995</c:v>
                </c:pt>
                <c:pt idx="128468">
                  <c:v>-113.5265</c:v>
                </c:pt>
                <c:pt idx="128469">
                  <c:v>-113.52449999999999</c:v>
                </c:pt>
                <c:pt idx="128470">
                  <c:v>-113.52249999999998</c:v>
                </c:pt>
                <c:pt idx="128471">
                  <c:v>-113.52049999999997</c:v>
                </c:pt>
                <c:pt idx="128472">
                  <c:v>-113.51849999999996</c:v>
                </c:pt>
                <c:pt idx="128473">
                  <c:v>-113.51649999999995</c:v>
                </c:pt>
                <c:pt idx="128474">
                  <c:v>-113.5145</c:v>
                </c:pt>
                <c:pt idx="128475">
                  <c:v>-113.51249999999999</c:v>
                </c:pt>
                <c:pt idx="128476">
                  <c:v>-113.51049999999998</c:v>
                </c:pt>
                <c:pt idx="128477">
                  <c:v>-113.50849999999997</c:v>
                </c:pt>
                <c:pt idx="128478">
                  <c:v>-113.50649999999996</c:v>
                </c:pt>
                <c:pt idx="128479">
                  <c:v>-113.50449999999995</c:v>
                </c:pt>
                <c:pt idx="128480">
                  <c:v>-113.5025</c:v>
                </c:pt>
                <c:pt idx="128481">
                  <c:v>-113.50049999999999</c:v>
                </c:pt>
                <c:pt idx="128482">
                  <c:v>-113.49849999999998</c:v>
                </c:pt>
                <c:pt idx="128483">
                  <c:v>-113.49649999999997</c:v>
                </c:pt>
                <c:pt idx="128484">
                  <c:v>-113.49449999999996</c:v>
                </c:pt>
                <c:pt idx="128485">
                  <c:v>-113.49249999999995</c:v>
                </c:pt>
                <c:pt idx="128486">
                  <c:v>-113.4905</c:v>
                </c:pt>
                <c:pt idx="128487">
                  <c:v>-113.48849999999999</c:v>
                </c:pt>
                <c:pt idx="128488">
                  <c:v>-113.48649999999998</c:v>
                </c:pt>
                <c:pt idx="128489">
                  <c:v>-113.48449999999997</c:v>
                </c:pt>
                <c:pt idx="128490">
                  <c:v>-113.48249999999996</c:v>
                </c:pt>
                <c:pt idx="128491">
                  <c:v>-113.48049999999995</c:v>
                </c:pt>
                <c:pt idx="128492">
                  <c:v>-113.4785</c:v>
                </c:pt>
                <c:pt idx="128493">
                  <c:v>-113.47649999999999</c:v>
                </c:pt>
                <c:pt idx="128494">
                  <c:v>-113.47449999999998</c:v>
                </c:pt>
                <c:pt idx="128495">
                  <c:v>-113.47249999999997</c:v>
                </c:pt>
                <c:pt idx="128496">
                  <c:v>-113.47049999999996</c:v>
                </c:pt>
                <c:pt idx="128497">
                  <c:v>-113.46849999999995</c:v>
                </c:pt>
                <c:pt idx="128498">
                  <c:v>-113.4665</c:v>
                </c:pt>
                <c:pt idx="128499">
                  <c:v>-113.46449999999999</c:v>
                </c:pt>
                <c:pt idx="128500">
                  <c:v>-113.46249999999998</c:v>
                </c:pt>
                <c:pt idx="128501">
                  <c:v>-113.46049999999997</c:v>
                </c:pt>
                <c:pt idx="128502">
                  <c:v>-113.45849999999996</c:v>
                </c:pt>
                <c:pt idx="128503">
                  <c:v>-113.45650000000001</c:v>
                </c:pt>
                <c:pt idx="128504">
                  <c:v>-113.4545</c:v>
                </c:pt>
                <c:pt idx="128505">
                  <c:v>-113.45249999999999</c:v>
                </c:pt>
                <c:pt idx="128506">
                  <c:v>-113.45049999999998</c:v>
                </c:pt>
                <c:pt idx="128507">
                  <c:v>-113.44849999999997</c:v>
                </c:pt>
                <c:pt idx="128508">
                  <c:v>-113.44649999999996</c:v>
                </c:pt>
                <c:pt idx="128509">
                  <c:v>-113.44450000000001</c:v>
                </c:pt>
                <c:pt idx="128510">
                  <c:v>-113.4425</c:v>
                </c:pt>
                <c:pt idx="128511">
                  <c:v>-113.44049999999999</c:v>
                </c:pt>
                <c:pt idx="128512">
                  <c:v>-113.43849999999998</c:v>
                </c:pt>
                <c:pt idx="128513">
                  <c:v>-113.43649999999997</c:v>
                </c:pt>
                <c:pt idx="128514">
                  <c:v>-113.43449999999996</c:v>
                </c:pt>
                <c:pt idx="128515">
                  <c:v>-113.4325</c:v>
                </c:pt>
                <c:pt idx="128516">
                  <c:v>-113.43049999999999</c:v>
                </c:pt>
                <c:pt idx="128517">
                  <c:v>-113.42849999999999</c:v>
                </c:pt>
                <c:pt idx="128518">
                  <c:v>-113.42649999999998</c:v>
                </c:pt>
                <c:pt idx="128519">
                  <c:v>-113.42449999999997</c:v>
                </c:pt>
                <c:pt idx="128520">
                  <c:v>-113.42249999999996</c:v>
                </c:pt>
                <c:pt idx="128521">
                  <c:v>-113.4205</c:v>
                </c:pt>
                <c:pt idx="128522">
                  <c:v>-113.41849999999999</c:v>
                </c:pt>
                <c:pt idx="128523">
                  <c:v>-113.41649999999998</c:v>
                </c:pt>
                <c:pt idx="128524">
                  <c:v>-113.41449999999998</c:v>
                </c:pt>
                <c:pt idx="128525">
                  <c:v>-113.41249999999997</c:v>
                </c:pt>
                <c:pt idx="128526">
                  <c:v>-113.41049999999996</c:v>
                </c:pt>
                <c:pt idx="128527">
                  <c:v>-113.4085</c:v>
                </c:pt>
                <c:pt idx="128528">
                  <c:v>-113.40649999999999</c:v>
                </c:pt>
                <c:pt idx="128529">
                  <c:v>-113.40449999999998</c:v>
                </c:pt>
                <c:pt idx="128530">
                  <c:v>-113.40249999999997</c:v>
                </c:pt>
                <c:pt idx="128531">
                  <c:v>-113.40049999999997</c:v>
                </c:pt>
                <c:pt idx="128532">
                  <c:v>-113.39849999999996</c:v>
                </c:pt>
                <c:pt idx="128533">
                  <c:v>-113.3965</c:v>
                </c:pt>
                <c:pt idx="128534">
                  <c:v>-113.39449999999999</c:v>
                </c:pt>
                <c:pt idx="128535">
                  <c:v>-113.39249999999998</c:v>
                </c:pt>
                <c:pt idx="128536">
                  <c:v>-113.39049999999997</c:v>
                </c:pt>
                <c:pt idx="128537">
                  <c:v>-113.38849999999996</c:v>
                </c:pt>
                <c:pt idx="128538">
                  <c:v>-113.38649999999996</c:v>
                </c:pt>
                <c:pt idx="128539">
                  <c:v>-113.3845</c:v>
                </c:pt>
                <c:pt idx="128540">
                  <c:v>-113.38249999999999</c:v>
                </c:pt>
                <c:pt idx="128541">
                  <c:v>-113.38049999999998</c:v>
                </c:pt>
                <c:pt idx="128542">
                  <c:v>-113.37849999999997</c:v>
                </c:pt>
                <c:pt idx="128543">
                  <c:v>-113.37649999999996</c:v>
                </c:pt>
                <c:pt idx="128544">
                  <c:v>-113.37449999999995</c:v>
                </c:pt>
                <c:pt idx="128545">
                  <c:v>-113.3725</c:v>
                </c:pt>
                <c:pt idx="128546">
                  <c:v>-113.37049999999999</c:v>
                </c:pt>
                <c:pt idx="128547">
                  <c:v>-113.36849999999998</c:v>
                </c:pt>
                <c:pt idx="128548">
                  <c:v>-113.36649999999997</c:v>
                </c:pt>
                <c:pt idx="128549">
                  <c:v>-113.36449999999996</c:v>
                </c:pt>
                <c:pt idx="128550">
                  <c:v>-113.36249999999995</c:v>
                </c:pt>
                <c:pt idx="128551">
                  <c:v>-113.3605</c:v>
                </c:pt>
                <c:pt idx="128552">
                  <c:v>-113.35849999999999</c:v>
                </c:pt>
                <c:pt idx="128553">
                  <c:v>-113.35649999999998</c:v>
                </c:pt>
                <c:pt idx="128554">
                  <c:v>-113.35449999999997</c:v>
                </c:pt>
                <c:pt idx="128555">
                  <c:v>-113.35249999999996</c:v>
                </c:pt>
                <c:pt idx="128556">
                  <c:v>-113.35049999999995</c:v>
                </c:pt>
                <c:pt idx="128557">
                  <c:v>-113.3485</c:v>
                </c:pt>
                <c:pt idx="128558">
                  <c:v>-113.34649999999999</c:v>
                </c:pt>
                <c:pt idx="128559">
                  <c:v>-113.34449999999998</c:v>
                </c:pt>
                <c:pt idx="128560">
                  <c:v>-113.34249999999997</c:v>
                </c:pt>
                <c:pt idx="128561">
                  <c:v>-113.34049999999996</c:v>
                </c:pt>
                <c:pt idx="128562">
                  <c:v>-113.33849999999995</c:v>
                </c:pt>
                <c:pt idx="128563">
                  <c:v>-113.3365</c:v>
                </c:pt>
                <c:pt idx="128564">
                  <c:v>-113.33449999999999</c:v>
                </c:pt>
                <c:pt idx="128565">
                  <c:v>-113.33249999999998</c:v>
                </c:pt>
                <c:pt idx="128566">
                  <c:v>-113.33049999999997</c:v>
                </c:pt>
                <c:pt idx="128567">
                  <c:v>-113.32849999999996</c:v>
                </c:pt>
                <c:pt idx="128568">
                  <c:v>-113.32649999999995</c:v>
                </c:pt>
                <c:pt idx="128569">
                  <c:v>-113.3245</c:v>
                </c:pt>
                <c:pt idx="128570">
                  <c:v>-113.32249999999999</c:v>
                </c:pt>
                <c:pt idx="128571">
                  <c:v>-113.32049999999998</c:v>
                </c:pt>
                <c:pt idx="128572">
                  <c:v>-113.31849999999997</c:v>
                </c:pt>
                <c:pt idx="128573">
                  <c:v>-113.31649999999996</c:v>
                </c:pt>
                <c:pt idx="128574">
                  <c:v>-113.31449999999995</c:v>
                </c:pt>
                <c:pt idx="128575">
                  <c:v>-113.3125</c:v>
                </c:pt>
                <c:pt idx="128576">
                  <c:v>-113.31049999999999</c:v>
                </c:pt>
                <c:pt idx="128577">
                  <c:v>-113.30849999999998</c:v>
                </c:pt>
                <c:pt idx="128578">
                  <c:v>-113.30649999999997</c:v>
                </c:pt>
                <c:pt idx="128579">
                  <c:v>-113.30449999999996</c:v>
                </c:pt>
                <c:pt idx="128580">
                  <c:v>-113.30249999999995</c:v>
                </c:pt>
                <c:pt idx="128581">
                  <c:v>-113.3005</c:v>
                </c:pt>
                <c:pt idx="128582">
                  <c:v>-113.29849999999999</c:v>
                </c:pt>
                <c:pt idx="128583">
                  <c:v>-113.29649999999998</c:v>
                </c:pt>
                <c:pt idx="128584">
                  <c:v>-113.29449999999997</c:v>
                </c:pt>
                <c:pt idx="128585">
                  <c:v>-113.29249999999996</c:v>
                </c:pt>
                <c:pt idx="128586">
                  <c:v>-113.29049999999995</c:v>
                </c:pt>
                <c:pt idx="128587">
                  <c:v>-113.2885</c:v>
                </c:pt>
                <c:pt idx="128588">
                  <c:v>-113.28649999999999</c:v>
                </c:pt>
                <c:pt idx="128589">
                  <c:v>-113.28449999999998</c:v>
                </c:pt>
                <c:pt idx="128590">
                  <c:v>-113.28249999999997</c:v>
                </c:pt>
                <c:pt idx="128591">
                  <c:v>-113.28049999999996</c:v>
                </c:pt>
                <c:pt idx="128592">
                  <c:v>-113.27849999999995</c:v>
                </c:pt>
                <c:pt idx="128593">
                  <c:v>-113.2765</c:v>
                </c:pt>
                <c:pt idx="128594">
                  <c:v>-113.27449999999999</c:v>
                </c:pt>
                <c:pt idx="128595">
                  <c:v>-113.27249999999998</c:v>
                </c:pt>
                <c:pt idx="128596">
                  <c:v>-113.27049999999997</c:v>
                </c:pt>
                <c:pt idx="128597">
                  <c:v>-113.26849999999996</c:v>
                </c:pt>
                <c:pt idx="128598">
                  <c:v>-113.26649999999995</c:v>
                </c:pt>
                <c:pt idx="128599">
                  <c:v>-113.2645</c:v>
                </c:pt>
                <c:pt idx="128600">
                  <c:v>-113.26249999999999</c:v>
                </c:pt>
                <c:pt idx="128601">
                  <c:v>-113.26049999999998</c:v>
                </c:pt>
                <c:pt idx="128602">
                  <c:v>-113.25849999999997</c:v>
                </c:pt>
                <c:pt idx="128603">
                  <c:v>-113.25649999999996</c:v>
                </c:pt>
                <c:pt idx="128604">
                  <c:v>-113.25449999999995</c:v>
                </c:pt>
                <c:pt idx="128605">
                  <c:v>-113.2525</c:v>
                </c:pt>
                <c:pt idx="128606">
                  <c:v>-113.25049999999999</c:v>
                </c:pt>
                <c:pt idx="128607">
                  <c:v>-113.24849999999998</c:v>
                </c:pt>
                <c:pt idx="128608">
                  <c:v>-113.24649999999997</c:v>
                </c:pt>
                <c:pt idx="128609">
                  <c:v>-113.24449999999996</c:v>
                </c:pt>
                <c:pt idx="128610">
                  <c:v>-113.24249999999995</c:v>
                </c:pt>
                <c:pt idx="128611">
                  <c:v>-113.2405</c:v>
                </c:pt>
                <c:pt idx="128612">
                  <c:v>-113.23849999999999</c:v>
                </c:pt>
                <c:pt idx="128613">
                  <c:v>-113.23649999999998</c:v>
                </c:pt>
                <c:pt idx="128614">
                  <c:v>-113.23449999999997</c:v>
                </c:pt>
                <c:pt idx="128615">
                  <c:v>-113.23249999999996</c:v>
                </c:pt>
                <c:pt idx="128616">
                  <c:v>-113.23049999999995</c:v>
                </c:pt>
                <c:pt idx="128617">
                  <c:v>-113.2285</c:v>
                </c:pt>
                <c:pt idx="128618">
                  <c:v>-113.22649999999999</c:v>
                </c:pt>
                <c:pt idx="128619">
                  <c:v>-113.22449999999998</c:v>
                </c:pt>
                <c:pt idx="128620">
                  <c:v>-113.22249999999997</c:v>
                </c:pt>
                <c:pt idx="128621">
                  <c:v>-113.22049999999996</c:v>
                </c:pt>
                <c:pt idx="128622">
                  <c:v>-113.21849999999995</c:v>
                </c:pt>
                <c:pt idx="128623">
                  <c:v>-113.2165</c:v>
                </c:pt>
                <c:pt idx="128624">
                  <c:v>-113.21449999999999</c:v>
                </c:pt>
                <c:pt idx="128625">
                  <c:v>-113.21249999999998</c:v>
                </c:pt>
                <c:pt idx="128626">
                  <c:v>-113.21049999999997</c:v>
                </c:pt>
                <c:pt idx="128627">
                  <c:v>-113.20849999999996</c:v>
                </c:pt>
                <c:pt idx="128628">
                  <c:v>-113.20650000000001</c:v>
                </c:pt>
                <c:pt idx="128629">
                  <c:v>-113.2045</c:v>
                </c:pt>
                <c:pt idx="128630">
                  <c:v>-113.20249999999999</c:v>
                </c:pt>
                <c:pt idx="128631">
                  <c:v>-113.20049999999998</c:v>
                </c:pt>
                <c:pt idx="128632">
                  <c:v>-113.19849999999997</c:v>
                </c:pt>
                <c:pt idx="128633">
                  <c:v>-113.19649999999996</c:v>
                </c:pt>
                <c:pt idx="128634">
                  <c:v>-113.19450000000001</c:v>
                </c:pt>
                <c:pt idx="128635">
                  <c:v>-113.1925</c:v>
                </c:pt>
                <c:pt idx="128636">
                  <c:v>-113.19049999999999</c:v>
                </c:pt>
                <c:pt idx="128637">
                  <c:v>-113.18849999999998</c:v>
                </c:pt>
                <c:pt idx="128638">
                  <c:v>-113.18649999999997</c:v>
                </c:pt>
                <c:pt idx="128639">
                  <c:v>-113.18449999999996</c:v>
                </c:pt>
                <c:pt idx="128640">
                  <c:v>-113.1825</c:v>
                </c:pt>
                <c:pt idx="128641">
                  <c:v>-113.18049999999999</c:v>
                </c:pt>
                <c:pt idx="128642">
                  <c:v>-113.17849999999999</c:v>
                </c:pt>
                <c:pt idx="128643">
                  <c:v>-113.17649999999998</c:v>
                </c:pt>
                <c:pt idx="128644">
                  <c:v>-113.17449999999997</c:v>
                </c:pt>
                <c:pt idx="128645">
                  <c:v>-113.17249999999996</c:v>
                </c:pt>
                <c:pt idx="128646">
                  <c:v>-113.1705</c:v>
                </c:pt>
                <c:pt idx="128647">
                  <c:v>-113.16849999999999</c:v>
                </c:pt>
                <c:pt idx="128648">
                  <c:v>-113.16649999999998</c:v>
                </c:pt>
                <c:pt idx="128649">
                  <c:v>-113.16449999999998</c:v>
                </c:pt>
                <c:pt idx="128650">
                  <c:v>-113.16249999999997</c:v>
                </c:pt>
                <c:pt idx="128651">
                  <c:v>-113.16049999999996</c:v>
                </c:pt>
                <c:pt idx="128652">
                  <c:v>-113.1585</c:v>
                </c:pt>
                <c:pt idx="128653">
                  <c:v>-113.15649999999999</c:v>
                </c:pt>
                <c:pt idx="128654">
                  <c:v>-113.15449999999998</c:v>
                </c:pt>
                <c:pt idx="128655">
                  <c:v>-113.15249999999997</c:v>
                </c:pt>
                <c:pt idx="128656">
                  <c:v>-113.15049999999997</c:v>
                </c:pt>
                <c:pt idx="128657">
                  <c:v>-113.14849999999996</c:v>
                </c:pt>
                <c:pt idx="128658">
                  <c:v>-113.1465</c:v>
                </c:pt>
                <c:pt idx="128659">
                  <c:v>-113.14449999999999</c:v>
                </c:pt>
                <c:pt idx="128660">
                  <c:v>-113.14249999999998</c:v>
                </c:pt>
                <c:pt idx="128661">
                  <c:v>-113.14049999999997</c:v>
                </c:pt>
                <c:pt idx="128662">
                  <c:v>-113.13849999999996</c:v>
                </c:pt>
                <c:pt idx="128663">
                  <c:v>-113.13649999999996</c:v>
                </c:pt>
                <c:pt idx="128664">
                  <c:v>-113.1345</c:v>
                </c:pt>
                <c:pt idx="128665">
                  <c:v>-113.13249999999999</c:v>
                </c:pt>
                <c:pt idx="128666">
                  <c:v>-113.13049999999998</c:v>
                </c:pt>
                <c:pt idx="128667">
                  <c:v>-113.12849999999997</c:v>
                </c:pt>
                <c:pt idx="128668">
                  <c:v>-113.12649999999996</c:v>
                </c:pt>
                <c:pt idx="128669">
                  <c:v>-113.12449999999995</c:v>
                </c:pt>
                <c:pt idx="128670">
                  <c:v>-113.1225</c:v>
                </c:pt>
                <c:pt idx="128671">
                  <c:v>-113.12049999999999</c:v>
                </c:pt>
                <c:pt idx="128672">
                  <c:v>-113.11849999999998</c:v>
                </c:pt>
                <c:pt idx="128673">
                  <c:v>-113.11649999999997</c:v>
                </c:pt>
                <c:pt idx="128674">
                  <c:v>-113.11449999999996</c:v>
                </c:pt>
                <c:pt idx="128675">
                  <c:v>-113.11249999999995</c:v>
                </c:pt>
                <c:pt idx="128676">
                  <c:v>-113.1105</c:v>
                </c:pt>
                <c:pt idx="128677">
                  <c:v>-113.10849999999999</c:v>
                </c:pt>
                <c:pt idx="128678">
                  <c:v>-113.10649999999998</c:v>
                </c:pt>
                <c:pt idx="128679">
                  <c:v>-113.10449999999997</c:v>
                </c:pt>
                <c:pt idx="128680">
                  <c:v>-113.10249999999996</c:v>
                </c:pt>
                <c:pt idx="128681">
                  <c:v>-113.10049999999995</c:v>
                </c:pt>
                <c:pt idx="128682">
                  <c:v>-113.0985</c:v>
                </c:pt>
                <c:pt idx="128683">
                  <c:v>-113.09649999999999</c:v>
                </c:pt>
                <c:pt idx="128684">
                  <c:v>-113.09449999999998</c:v>
                </c:pt>
                <c:pt idx="128685">
                  <c:v>-113.09249999999997</c:v>
                </c:pt>
                <c:pt idx="128686">
                  <c:v>-113.09049999999996</c:v>
                </c:pt>
                <c:pt idx="128687">
                  <c:v>-113.08849999999995</c:v>
                </c:pt>
                <c:pt idx="128688">
                  <c:v>-113.0865</c:v>
                </c:pt>
                <c:pt idx="128689">
                  <c:v>-113.08449999999999</c:v>
                </c:pt>
                <c:pt idx="128690">
                  <c:v>-113.08249999999998</c:v>
                </c:pt>
                <c:pt idx="128691">
                  <c:v>-113.08049999999997</c:v>
                </c:pt>
                <c:pt idx="128692">
                  <c:v>-113.07849999999996</c:v>
                </c:pt>
                <c:pt idx="128693">
                  <c:v>-113.07649999999995</c:v>
                </c:pt>
                <c:pt idx="128694">
                  <c:v>-113.0745</c:v>
                </c:pt>
                <c:pt idx="128695">
                  <c:v>-113.07249999999999</c:v>
                </c:pt>
                <c:pt idx="128696">
                  <c:v>-113.07049999999998</c:v>
                </c:pt>
                <c:pt idx="128697">
                  <c:v>-113.06849999999997</c:v>
                </c:pt>
                <c:pt idx="128698">
                  <c:v>-113.06649999999996</c:v>
                </c:pt>
                <c:pt idx="128699">
                  <c:v>-113.06449999999995</c:v>
                </c:pt>
                <c:pt idx="128700">
                  <c:v>-113.0625</c:v>
                </c:pt>
                <c:pt idx="128701">
                  <c:v>-113.06049999999999</c:v>
                </c:pt>
                <c:pt idx="128702">
                  <c:v>-113.05849999999998</c:v>
                </c:pt>
                <c:pt idx="128703">
                  <c:v>-113.05649999999997</c:v>
                </c:pt>
                <c:pt idx="128704">
                  <c:v>-113.05449999999996</c:v>
                </c:pt>
                <c:pt idx="128705">
                  <c:v>-113.05249999999995</c:v>
                </c:pt>
                <c:pt idx="128706">
                  <c:v>-113.0505</c:v>
                </c:pt>
                <c:pt idx="128707">
                  <c:v>-113.04849999999999</c:v>
                </c:pt>
                <c:pt idx="128708">
                  <c:v>-113.04649999999998</c:v>
                </c:pt>
                <c:pt idx="128709">
                  <c:v>-113.04449999999997</c:v>
                </c:pt>
                <c:pt idx="128710">
                  <c:v>-113.04249999999996</c:v>
                </c:pt>
                <c:pt idx="128711">
                  <c:v>-113.04049999999995</c:v>
                </c:pt>
                <c:pt idx="128712">
                  <c:v>-113.0385</c:v>
                </c:pt>
                <c:pt idx="128713">
                  <c:v>-113.03649999999999</c:v>
                </c:pt>
                <c:pt idx="128714">
                  <c:v>-113.03449999999998</c:v>
                </c:pt>
                <c:pt idx="128715">
                  <c:v>-113.03249999999997</c:v>
                </c:pt>
                <c:pt idx="128716">
                  <c:v>-113.03049999999996</c:v>
                </c:pt>
                <c:pt idx="128717">
                  <c:v>-113.02849999999995</c:v>
                </c:pt>
                <c:pt idx="128718">
                  <c:v>-113.0265</c:v>
                </c:pt>
                <c:pt idx="128719">
                  <c:v>-113.02449999999999</c:v>
                </c:pt>
                <c:pt idx="128720">
                  <c:v>-113.02249999999998</c:v>
                </c:pt>
                <c:pt idx="128721">
                  <c:v>-113.02049999999997</c:v>
                </c:pt>
                <c:pt idx="128722">
                  <c:v>-113.01849999999996</c:v>
                </c:pt>
                <c:pt idx="128723">
                  <c:v>-113.01649999999995</c:v>
                </c:pt>
                <c:pt idx="128724">
                  <c:v>-113.0145</c:v>
                </c:pt>
                <c:pt idx="128725">
                  <c:v>-113.01249999999999</c:v>
                </c:pt>
                <c:pt idx="128726">
                  <c:v>-113.01049999999998</c:v>
                </c:pt>
                <c:pt idx="128727">
                  <c:v>-113.00849999999997</c:v>
                </c:pt>
                <c:pt idx="128728">
                  <c:v>-113.00649999999996</c:v>
                </c:pt>
                <c:pt idx="128729">
                  <c:v>-113.00449999999995</c:v>
                </c:pt>
                <c:pt idx="128730">
                  <c:v>-113.0025</c:v>
                </c:pt>
                <c:pt idx="128731">
                  <c:v>-113.00049999999999</c:v>
                </c:pt>
                <c:pt idx="128732">
                  <c:v>-112.99849999999998</c:v>
                </c:pt>
                <c:pt idx="128733">
                  <c:v>-112.99649999999997</c:v>
                </c:pt>
                <c:pt idx="128734">
                  <c:v>-112.99449999999996</c:v>
                </c:pt>
                <c:pt idx="128735">
                  <c:v>-112.99249999999995</c:v>
                </c:pt>
                <c:pt idx="128736">
                  <c:v>-112.9905</c:v>
                </c:pt>
                <c:pt idx="128737">
                  <c:v>-112.98849999999999</c:v>
                </c:pt>
                <c:pt idx="128738">
                  <c:v>-112.98649999999998</c:v>
                </c:pt>
                <c:pt idx="128739">
                  <c:v>-112.98449999999997</c:v>
                </c:pt>
                <c:pt idx="128740">
                  <c:v>-112.98249999999996</c:v>
                </c:pt>
                <c:pt idx="128741">
                  <c:v>-112.98049999999995</c:v>
                </c:pt>
                <c:pt idx="128742">
                  <c:v>-112.9785</c:v>
                </c:pt>
                <c:pt idx="128743">
                  <c:v>-112.97649999999999</c:v>
                </c:pt>
                <c:pt idx="128744">
                  <c:v>-112.97449999999998</c:v>
                </c:pt>
                <c:pt idx="128745">
                  <c:v>-112.97249999999997</c:v>
                </c:pt>
                <c:pt idx="128746">
                  <c:v>-112.97049999999996</c:v>
                </c:pt>
                <c:pt idx="128747">
                  <c:v>-112.96849999999995</c:v>
                </c:pt>
                <c:pt idx="128748">
                  <c:v>-112.9665</c:v>
                </c:pt>
                <c:pt idx="128749">
                  <c:v>-112.96449999999999</c:v>
                </c:pt>
                <c:pt idx="128750">
                  <c:v>-112.96249999999998</c:v>
                </c:pt>
                <c:pt idx="128751">
                  <c:v>-112.96049999999997</c:v>
                </c:pt>
                <c:pt idx="128752">
                  <c:v>-112.95849999999996</c:v>
                </c:pt>
                <c:pt idx="128753">
                  <c:v>-112.95650000000001</c:v>
                </c:pt>
                <c:pt idx="128754">
                  <c:v>-112.9545</c:v>
                </c:pt>
                <c:pt idx="128755">
                  <c:v>-112.95249999999999</c:v>
                </c:pt>
                <c:pt idx="128756">
                  <c:v>-112.95049999999998</c:v>
                </c:pt>
                <c:pt idx="128757">
                  <c:v>-112.94849999999997</c:v>
                </c:pt>
                <c:pt idx="128758">
                  <c:v>-112.94649999999996</c:v>
                </c:pt>
                <c:pt idx="128759">
                  <c:v>-112.94450000000001</c:v>
                </c:pt>
                <c:pt idx="128760">
                  <c:v>-112.9425</c:v>
                </c:pt>
                <c:pt idx="128761">
                  <c:v>-112.94049999999999</c:v>
                </c:pt>
                <c:pt idx="128762">
                  <c:v>-112.93849999999998</c:v>
                </c:pt>
                <c:pt idx="128763">
                  <c:v>-112.93649999999997</c:v>
                </c:pt>
                <c:pt idx="128764">
                  <c:v>-112.93449999999996</c:v>
                </c:pt>
                <c:pt idx="128765">
                  <c:v>-112.9325</c:v>
                </c:pt>
                <c:pt idx="128766">
                  <c:v>-112.93049999999999</c:v>
                </c:pt>
                <c:pt idx="128767">
                  <c:v>-112.92849999999999</c:v>
                </c:pt>
                <c:pt idx="128768">
                  <c:v>-112.92649999999998</c:v>
                </c:pt>
                <c:pt idx="128769">
                  <c:v>-112.92449999999997</c:v>
                </c:pt>
                <c:pt idx="128770">
                  <c:v>-112.92249999999996</c:v>
                </c:pt>
                <c:pt idx="128771">
                  <c:v>-112.9205</c:v>
                </c:pt>
                <c:pt idx="128772">
                  <c:v>-112.91849999999999</c:v>
                </c:pt>
                <c:pt idx="128773">
                  <c:v>-112.91649999999998</c:v>
                </c:pt>
                <c:pt idx="128774">
                  <c:v>-112.91449999999998</c:v>
                </c:pt>
                <c:pt idx="128775">
                  <c:v>-112.91249999999997</c:v>
                </c:pt>
                <c:pt idx="128776">
                  <c:v>-112.91049999999996</c:v>
                </c:pt>
                <c:pt idx="128777">
                  <c:v>-112.9085</c:v>
                </c:pt>
                <c:pt idx="128778">
                  <c:v>-112.90649999999999</c:v>
                </c:pt>
                <c:pt idx="128779">
                  <c:v>-112.90449999999998</c:v>
                </c:pt>
                <c:pt idx="128780">
                  <c:v>-112.90249999999997</c:v>
                </c:pt>
                <c:pt idx="128781">
                  <c:v>-112.90049999999997</c:v>
                </c:pt>
                <c:pt idx="128782">
                  <c:v>-112.89849999999996</c:v>
                </c:pt>
                <c:pt idx="128783">
                  <c:v>-112.8965</c:v>
                </c:pt>
                <c:pt idx="128784">
                  <c:v>-112.89449999999999</c:v>
                </c:pt>
                <c:pt idx="128785">
                  <c:v>-112.89249999999998</c:v>
                </c:pt>
                <c:pt idx="128786">
                  <c:v>-112.89049999999997</c:v>
                </c:pt>
                <c:pt idx="128787">
                  <c:v>-112.88849999999996</c:v>
                </c:pt>
                <c:pt idx="128788">
                  <c:v>-112.88649999999996</c:v>
                </c:pt>
                <c:pt idx="128789">
                  <c:v>-112.8845</c:v>
                </c:pt>
                <c:pt idx="128790">
                  <c:v>-112.88249999999999</c:v>
                </c:pt>
                <c:pt idx="128791">
                  <c:v>-112.88049999999998</c:v>
                </c:pt>
                <c:pt idx="128792">
                  <c:v>-112.87849999999997</c:v>
                </c:pt>
                <c:pt idx="128793">
                  <c:v>-112.87649999999996</c:v>
                </c:pt>
                <c:pt idx="128794">
                  <c:v>-112.87449999999995</c:v>
                </c:pt>
                <c:pt idx="128795">
                  <c:v>-112.8725</c:v>
                </c:pt>
                <c:pt idx="128796">
                  <c:v>-112.87049999999999</c:v>
                </c:pt>
                <c:pt idx="128797">
                  <c:v>-112.86849999999998</c:v>
                </c:pt>
                <c:pt idx="128798">
                  <c:v>-112.86649999999997</c:v>
                </c:pt>
                <c:pt idx="128799">
                  <c:v>-112.86449999999996</c:v>
                </c:pt>
                <c:pt idx="128800">
                  <c:v>-112.86249999999995</c:v>
                </c:pt>
                <c:pt idx="128801">
                  <c:v>-112.8605</c:v>
                </c:pt>
                <c:pt idx="128802">
                  <c:v>-112.85849999999999</c:v>
                </c:pt>
                <c:pt idx="128803">
                  <c:v>-112.85649999999998</c:v>
                </c:pt>
                <c:pt idx="128804">
                  <c:v>-112.85449999999997</c:v>
                </c:pt>
                <c:pt idx="128805">
                  <c:v>-112.85249999999996</c:v>
                </c:pt>
                <c:pt idx="128806">
                  <c:v>-112.85049999999995</c:v>
                </c:pt>
                <c:pt idx="128807">
                  <c:v>-112.8485</c:v>
                </c:pt>
                <c:pt idx="128808">
                  <c:v>-112.84649999999999</c:v>
                </c:pt>
                <c:pt idx="128809">
                  <c:v>-112.84449999999998</c:v>
                </c:pt>
                <c:pt idx="128810">
                  <c:v>-112.84249999999997</c:v>
                </c:pt>
                <c:pt idx="128811">
                  <c:v>-112.84049999999996</c:v>
                </c:pt>
                <c:pt idx="128812">
                  <c:v>-112.83849999999995</c:v>
                </c:pt>
                <c:pt idx="128813">
                  <c:v>-112.8365</c:v>
                </c:pt>
                <c:pt idx="128814">
                  <c:v>-112.83449999999999</c:v>
                </c:pt>
                <c:pt idx="128815">
                  <c:v>-112.83249999999998</c:v>
                </c:pt>
                <c:pt idx="128816">
                  <c:v>-112.83049999999997</c:v>
                </c:pt>
                <c:pt idx="128817">
                  <c:v>-112.82849999999996</c:v>
                </c:pt>
                <c:pt idx="128818">
                  <c:v>-112.82649999999995</c:v>
                </c:pt>
                <c:pt idx="128819">
                  <c:v>-112.8245</c:v>
                </c:pt>
                <c:pt idx="128820">
                  <c:v>-112.82249999999999</c:v>
                </c:pt>
                <c:pt idx="128821">
                  <c:v>-112.82049999999998</c:v>
                </c:pt>
                <c:pt idx="128822">
                  <c:v>-112.81849999999997</c:v>
                </c:pt>
                <c:pt idx="128823">
                  <c:v>-112.81649999999996</c:v>
                </c:pt>
                <c:pt idx="128824">
                  <c:v>-112.81449999999995</c:v>
                </c:pt>
                <c:pt idx="128825">
                  <c:v>-112.8125</c:v>
                </c:pt>
                <c:pt idx="128826">
                  <c:v>-112.81049999999999</c:v>
                </c:pt>
                <c:pt idx="128827">
                  <c:v>-112.80849999999998</c:v>
                </c:pt>
                <c:pt idx="128828">
                  <c:v>-112.80649999999997</c:v>
                </c:pt>
                <c:pt idx="128829">
                  <c:v>-112.80449999999996</c:v>
                </c:pt>
                <c:pt idx="128830">
                  <c:v>-112.80249999999995</c:v>
                </c:pt>
                <c:pt idx="128831">
                  <c:v>-112.8005</c:v>
                </c:pt>
                <c:pt idx="128832">
                  <c:v>-112.79849999999999</c:v>
                </c:pt>
                <c:pt idx="128833">
                  <c:v>-112.79649999999998</c:v>
                </c:pt>
                <c:pt idx="128834">
                  <c:v>-112.79449999999997</c:v>
                </c:pt>
                <c:pt idx="128835">
                  <c:v>-112.79249999999996</c:v>
                </c:pt>
                <c:pt idx="128836">
                  <c:v>-112.79049999999995</c:v>
                </c:pt>
                <c:pt idx="128837">
                  <c:v>-112.7885</c:v>
                </c:pt>
                <c:pt idx="128838">
                  <c:v>-112.78649999999999</c:v>
                </c:pt>
                <c:pt idx="128839">
                  <c:v>-112.78449999999998</c:v>
                </c:pt>
                <c:pt idx="128840">
                  <c:v>-112.78249999999997</c:v>
                </c:pt>
                <c:pt idx="128841">
                  <c:v>-112.78049999999996</c:v>
                </c:pt>
                <c:pt idx="128842">
                  <c:v>-112.77849999999995</c:v>
                </c:pt>
                <c:pt idx="128843">
                  <c:v>-112.7765</c:v>
                </c:pt>
                <c:pt idx="128844">
                  <c:v>-112.77449999999999</c:v>
                </c:pt>
                <c:pt idx="128845">
                  <c:v>-112.77249999999998</c:v>
                </c:pt>
                <c:pt idx="128846">
                  <c:v>-112.77049999999997</c:v>
                </c:pt>
                <c:pt idx="128847">
                  <c:v>-112.76849999999996</c:v>
                </c:pt>
                <c:pt idx="128848">
                  <c:v>-112.76649999999995</c:v>
                </c:pt>
                <c:pt idx="128849">
                  <c:v>-112.7645</c:v>
                </c:pt>
                <c:pt idx="128850">
                  <c:v>-112.76249999999999</c:v>
                </c:pt>
                <c:pt idx="128851">
                  <c:v>-112.76049999999998</c:v>
                </c:pt>
                <c:pt idx="128852">
                  <c:v>-112.75849999999997</c:v>
                </c:pt>
                <c:pt idx="128853">
                  <c:v>-112.75649999999996</c:v>
                </c:pt>
                <c:pt idx="128854">
                  <c:v>-112.75449999999995</c:v>
                </c:pt>
                <c:pt idx="128855">
                  <c:v>-112.7525</c:v>
                </c:pt>
                <c:pt idx="128856">
                  <c:v>-112.75049999999999</c:v>
                </c:pt>
                <c:pt idx="128857">
                  <c:v>-112.74849999999998</c:v>
                </c:pt>
                <c:pt idx="128858">
                  <c:v>-112.74649999999997</c:v>
                </c:pt>
                <c:pt idx="128859">
                  <c:v>-112.74449999999996</c:v>
                </c:pt>
                <c:pt idx="128860">
                  <c:v>-112.74249999999995</c:v>
                </c:pt>
                <c:pt idx="128861">
                  <c:v>-112.7405</c:v>
                </c:pt>
                <c:pt idx="128862">
                  <c:v>-112.73849999999999</c:v>
                </c:pt>
                <c:pt idx="128863">
                  <c:v>-112.73649999999998</c:v>
                </c:pt>
                <c:pt idx="128864">
                  <c:v>-112.73449999999997</c:v>
                </c:pt>
                <c:pt idx="128865">
                  <c:v>-112.73249999999996</c:v>
                </c:pt>
                <c:pt idx="128866">
                  <c:v>-112.73049999999995</c:v>
                </c:pt>
                <c:pt idx="128867">
                  <c:v>-112.7285</c:v>
                </c:pt>
                <c:pt idx="128868">
                  <c:v>-112.72649999999999</c:v>
                </c:pt>
                <c:pt idx="128869">
                  <c:v>-112.72449999999998</c:v>
                </c:pt>
                <c:pt idx="128870">
                  <c:v>-112.72249999999997</c:v>
                </c:pt>
                <c:pt idx="128871">
                  <c:v>-112.72049999999996</c:v>
                </c:pt>
                <c:pt idx="128872">
                  <c:v>-112.71849999999995</c:v>
                </c:pt>
                <c:pt idx="128873">
                  <c:v>-112.7165</c:v>
                </c:pt>
                <c:pt idx="128874">
                  <c:v>-112.71449999999999</c:v>
                </c:pt>
                <c:pt idx="128875">
                  <c:v>-112.71249999999998</c:v>
                </c:pt>
                <c:pt idx="128876">
                  <c:v>-112.71049999999997</c:v>
                </c:pt>
                <c:pt idx="128877">
                  <c:v>-112.70849999999996</c:v>
                </c:pt>
                <c:pt idx="128878">
                  <c:v>-112.70650000000001</c:v>
                </c:pt>
                <c:pt idx="128879">
                  <c:v>-112.7045</c:v>
                </c:pt>
                <c:pt idx="128880">
                  <c:v>-112.70249999999999</c:v>
                </c:pt>
                <c:pt idx="128881">
                  <c:v>-112.70049999999998</c:v>
                </c:pt>
                <c:pt idx="128882">
                  <c:v>-112.69849999999997</c:v>
                </c:pt>
                <c:pt idx="128883">
                  <c:v>-112.69649999999996</c:v>
                </c:pt>
                <c:pt idx="128884">
                  <c:v>-112.69450000000001</c:v>
                </c:pt>
                <c:pt idx="128885">
                  <c:v>-112.6925</c:v>
                </c:pt>
                <c:pt idx="128886">
                  <c:v>-112.69049999999999</c:v>
                </c:pt>
                <c:pt idx="128887">
                  <c:v>-112.68849999999998</c:v>
                </c:pt>
                <c:pt idx="128888">
                  <c:v>-112.68649999999997</c:v>
                </c:pt>
                <c:pt idx="128889">
                  <c:v>-112.68449999999996</c:v>
                </c:pt>
                <c:pt idx="128890">
                  <c:v>-112.6825</c:v>
                </c:pt>
                <c:pt idx="128891">
                  <c:v>-112.68049999999999</c:v>
                </c:pt>
                <c:pt idx="128892">
                  <c:v>-112.67849999999999</c:v>
                </c:pt>
                <c:pt idx="128893">
                  <c:v>-112.67649999999998</c:v>
                </c:pt>
                <c:pt idx="128894">
                  <c:v>-112.67449999999997</c:v>
                </c:pt>
                <c:pt idx="128895">
                  <c:v>-112.67249999999996</c:v>
                </c:pt>
                <c:pt idx="128896">
                  <c:v>-112.6705</c:v>
                </c:pt>
                <c:pt idx="128897">
                  <c:v>-112.66849999999999</c:v>
                </c:pt>
                <c:pt idx="128898">
                  <c:v>-112.66649999999998</c:v>
                </c:pt>
                <c:pt idx="128899">
                  <c:v>-112.66449999999998</c:v>
                </c:pt>
                <c:pt idx="128900">
                  <c:v>-112.66249999999997</c:v>
                </c:pt>
                <c:pt idx="128901">
                  <c:v>-112.66049999999996</c:v>
                </c:pt>
                <c:pt idx="128902">
                  <c:v>-112.6585</c:v>
                </c:pt>
                <c:pt idx="128903">
                  <c:v>-112.65649999999999</c:v>
                </c:pt>
                <c:pt idx="128904">
                  <c:v>-112.65449999999998</c:v>
                </c:pt>
                <c:pt idx="128905">
                  <c:v>-112.65249999999997</c:v>
                </c:pt>
                <c:pt idx="128906">
                  <c:v>-112.65049999999997</c:v>
                </c:pt>
                <c:pt idx="128907">
                  <c:v>-112.64849999999996</c:v>
                </c:pt>
                <c:pt idx="128908">
                  <c:v>-112.6465</c:v>
                </c:pt>
                <c:pt idx="128909">
                  <c:v>-112.64449999999999</c:v>
                </c:pt>
                <c:pt idx="128910">
                  <c:v>-112.64249999999998</c:v>
                </c:pt>
                <c:pt idx="128911">
                  <c:v>-112.64049999999997</c:v>
                </c:pt>
                <c:pt idx="128912">
                  <c:v>-112.63849999999996</c:v>
                </c:pt>
                <c:pt idx="128913">
                  <c:v>-112.63649999999996</c:v>
                </c:pt>
                <c:pt idx="128914">
                  <c:v>-112.6345</c:v>
                </c:pt>
                <c:pt idx="128915">
                  <c:v>-112.63249999999999</c:v>
                </c:pt>
                <c:pt idx="128916">
                  <c:v>-112.63049999999998</c:v>
                </c:pt>
                <c:pt idx="128917">
                  <c:v>-112.62849999999997</c:v>
                </c:pt>
                <c:pt idx="128918">
                  <c:v>-112.62649999999996</c:v>
                </c:pt>
                <c:pt idx="128919">
                  <c:v>-112.62449999999995</c:v>
                </c:pt>
                <c:pt idx="128920">
                  <c:v>-112.6225</c:v>
                </c:pt>
                <c:pt idx="128921">
                  <c:v>-112.62049999999999</c:v>
                </c:pt>
                <c:pt idx="128922">
                  <c:v>-112.61849999999998</c:v>
                </c:pt>
                <c:pt idx="128923">
                  <c:v>-112.61649999999997</c:v>
                </c:pt>
                <c:pt idx="128924">
                  <c:v>-112.61449999999996</c:v>
                </c:pt>
                <c:pt idx="128925">
                  <c:v>-112.61249999999995</c:v>
                </c:pt>
                <c:pt idx="128926">
                  <c:v>-112.6105</c:v>
                </c:pt>
                <c:pt idx="128927">
                  <c:v>-112.60849999999999</c:v>
                </c:pt>
                <c:pt idx="128928">
                  <c:v>-112.60649999999998</c:v>
                </c:pt>
                <c:pt idx="128929">
                  <c:v>-112.60449999999997</c:v>
                </c:pt>
                <c:pt idx="128930">
                  <c:v>-112.60249999999996</c:v>
                </c:pt>
                <c:pt idx="128931">
                  <c:v>-112.60049999999995</c:v>
                </c:pt>
                <c:pt idx="128932">
                  <c:v>-112.5985</c:v>
                </c:pt>
                <c:pt idx="128933">
                  <c:v>-112.59649999999999</c:v>
                </c:pt>
                <c:pt idx="128934">
                  <c:v>-112.59449999999998</c:v>
                </c:pt>
                <c:pt idx="128935">
                  <c:v>-112.59249999999997</c:v>
                </c:pt>
                <c:pt idx="128936">
                  <c:v>-112.59049999999996</c:v>
                </c:pt>
                <c:pt idx="128937">
                  <c:v>-112.58849999999995</c:v>
                </c:pt>
                <c:pt idx="128938">
                  <c:v>-112.5865</c:v>
                </c:pt>
                <c:pt idx="128939">
                  <c:v>-112.58449999999999</c:v>
                </c:pt>
                <c:pt idx="128940">
                  <c:v>-112.58249999999998</c:v>
                </c:pt>
                <c:pt idx="128941">
                  <c:v>-112.58049999999997</c:v>
                </c:pt>
                <c:pt idx="128942">
                  <c:v>-112.57849999999996</c:v>
                </c:pt>
                <c:pt idx="128943">
                  <c:v>-112.57649999999995</c:v>
                </c:pt>
                <c:pt idx="128944">
                  <c:v>-112.5745</c:v>
                </c:pt>
                <c:pt idx="128945">
                  <c:v>-112.57249999999999</c:v>
                </c:pt>
                <c:pt idx="128946">
                  <c:v>-112.57049999999998</c:v>
                </c:pt>
                <c:pt idx="128947">
                  <c:v>-112.56849999999997</c:v>
                </c:pt>
                <c:pt idx="128948">
                  <c:v>-112.56649999999996</c:v>
                </c:pt>
                <c:pt idx="128949">
                  <c:v>-112.56449999999995</c:v>
                </c:pt>
                <c:pt idx="128950">
                  <c:v>-112.5625</c:v>
                </c:pt>
                <c:pt idx="128951">
                  <c:v>-112.56049999999999</c:v>
                </c:pt>
                <c:pt idx="128952">
                  <c:v>-112.55849999999998</c:v>
                </c:pt>
                <c:pt idx="128953">
                  <c:v>-112.55649999999997</c:v>
                </c:pt>
                <c:pt idx="128954">
                  <c:v>-112.55449999999996</c:v>
                </c:pt>
                <c:pt idx="128955">
                  <c:v>-112.55249999999995</c:v>
                </c:pt>
                <c:pt idx="128956">
                  <c:v>-112.5505</c:v>
                </c:pt>
                <c:pt idx="128957">
                  <c:v>-112.54849999999999</c:v>
                </c:pt>
                <c:pt idx="128958">
                  <c:v>-112.54649999999998</c:v>
                </c:pt>
                <c:pt idx="128959">
                  <c:v>-112.54449999999997</c:v>
                </c:pt>
                <c:pt idx="128960">
                  <c:v>-112.54249999999996</c:v>
                </c:pt>
                <c:pt idx="128961">
                  <c:v>-112.54049999999995</c:v>
                </c:pt>
                <c:pt idx="128962">
                  <c:v>-112.5385</c:v>
                </c:pt>
                <c:pt idx="128963">
                  <c:v>-112.53649999999999</c:v>
                </c:pt>
                <c:pt idx="128964">
                  <c:v>-112.53449999999998</c:v>
                </c:pt>
                <c:pt idx="128965">
                  <c:v>-112.53249999999997</c:v>
                </c:pt>
                <c:pt idx="128966">
                  <c:v>-112.53049999999996</c:v>
                </c:pt>
                <c:pt idx="128967">
                  <c:v>-112.52849999999995</c:v>
                </c:pt>
                <c:pt idx="128968">
                  <c:v>-112.5265</c:v>
                </c:pt>
                <c:pt idx="128969">
                  <c:v>-112.52449999999999</c:v>
                </c:pt>
                <c:pt idx="128970">
                  <c:v>-112.52249999999998</c:v>
                </c:pt>
                <c:pt idx="128971">
                  <c:v>-112.52049999999997</c:v>
                </c:pt>
                <c:pt idx="128972">
                  <c:v>-112.51849999999996</c:v>
                </c:pt>
                <c:pt idx="128973">
                  <c:v>-112.51649999999995</c:v>
                </c:pt>
                <c:pt idx="128974">
                  <c:v>-112.5145</c:v>
                </c:pt>
                <c:pt idx="128975">
                  <c:v>-112.51249999999999</c:v>
                </c:pt>
                <c:pt idx="128976">
                  <c:v>-112.51049999999998</c:v>
                </c:pt>
                <c:pt idx="128977">
                  <c:v>-112.50849999999997</c:v>
                </c:pt>
                <c:pt idx="128978">
                  <c:v>-112.50649999999996</c:v>
                </c:pt>
                <c:pt idx="128979">
                  <c:v>-112.50449999999995</c:v>
                </c:pt>
                <c:pt idx="128980">
                  <c:v>-112.5025</c:v>
                </c:pt>
                <c:pt idx="128981">
                  <c:v>-112.50049999999999</c:v>
                </c:pt>
                <c:pt idx="128982">
                  <c:v>-112.49849999999998</c:v>
                </c:pt>
                <c:pt idx="128983">
                  <c:v>-112.49649999999997</c:v>
                </c:pt>
                <c:pt idx="128984">
                  <c:v>-112.49449999999996</c:v>
                </c:pt>
                <c:pt idx="128985">
                  <c:v>-112.49249999999995</c:v>
                </c:pt>
                <c:pt idx="128986">
                  <c:v>-112.4905</c:v>
                </c:pt>
                <c:pt idx="128987">
                  <c:v>-112.48849999999999</c:v>
                </c:pt>
                <c:pt idx="128988">
                  <c:v>-112.48649999999998</c:v>
                </c:pt>
                <c:pt idx="128989">
                  <c:v>-112.48449999999997</c:v>
                </c:pt>
                <c:pt idx="128990">
                  <c:v>-112.48249999999996</c:v>
                </c:pt>
                <c:pt idx="128991">
                  <c:v>-112.48049999999995</c:v>
                </c:pt>
                <c:pt idx="128992">
                  <c:v>-112.4785</c:v>
                </c:pt>
                <c:pt idx="128993">
                  <c:v>-112.47649999999999</c:v>
                </c:pt>
                <c:pt idx="128994">
                  <c:v>-112.47449999999998</c:v>
                </c:pt>
                <c:pt idx="128995">
                  <c:v>-112.47249999999997</c:v>
                </c:pt>
                <c:pt idx="128996">
                  <c:v>-112.47049999999996</c:v>
                </c:pt>
                <c:pt idx="128997">
                  <c:v>-112.46849999999995</c:v>
                </c:pt>
                <c:pt idx="128998">
                  <c:v>-112.4665</c:v>
                </c:pt>
                <c:pt idx="128999">
                  <c:v>-112.46449999999999</c:v>
                </c:pt>
                <c:pt idx="129000">
                  <c:v>-112.46249999999998</c:v>
                </c:pt>
                <c:pt idx="129001">
                  <c:v>-112.46049999999997</c:v>
                </c:pt>
                <c:pt idx="129002">
                  <c:v>-112.45849999999996</c:v>
                </c:pt>
                <c:pt idx="129003">
                  <c:v>-112.45650000000001</c:v>
                </c:pt>
                <c:pt idx="129004">
                  <c:v>-112.4545</c:v>
                </c:pt>
                <c:pt idx="129005">
                  <c:v>-112.45249999999999</c:v>
                </c:pt>
                <c:pt idx="129006">
                  <c:v>-112.45049999999998</c:v>
                </c:pt>
                <c:pt idx="129007">
                  <c:v>-112.44849999999997</c:v>
                </c:pt>
                <c:pt idx="129008">
                  <c:v>-112.44649999999996</c:v>
                </c:pt>
                <c:pt idx="129009">
                  <c:v>-112.44450000000001</c:v>
                </c:pt>
                <c:pt idx="129010">
                  <c:v>-112.4425</c:v>
                </c:pt>
                <c:pt idx="129011">
                  <c:v>-112.44049999999999</c:v>
                </c:pt>
                <c:pt idx="129012">
                  <c:v>-112.43849999999998</c:v>
                </c:pt>
                <c:pt idx="129013">
                  <c:v>-112.43649999999997</c:v>
                </c:pt>
                <c:pt idx="129014">
                  <c:v>-112.43449999999996</c:v>
                </c:pt>
                <c:pt idx="129015">
                  <c:v>-112.4325</c:v>
                </c:pt>
                <c:pt idx="129016">
                  <c:v>-112.43049999999999</c:v>
                </c:pt>
                <c:pt idx="129017">
                  <c:v>-112.42849999999999</c:v>
                </c:pt>
                <c:pt idx="129018">
                  <c:v>-112.42649999999998</c:v>
                </c:pt>
                <c:pt idx="129019">
                  <c:v>-112.42449999999997</c:v>
                </c:pt>
                <c:pt idx="129020">
                  <c:v>-112.42249999999996</c:v>
                </c:pt>
                <c:pt idx="129021">
                  <c:v>-112.4205</c:v>
                </c:pt>
                <c:pt idx="129022">
                  <c:v>-112.41849999999999</c:v>
                </c:pt>
                <c:pt idx="129023">
                  <c:v>-112.41649999999998</c:v>
                </c:pt>
                <c:pt idx="129024">
                  <c:v>-112.41449999999998</c:v>
                </c:pt>
                <c:pt idx="129025">
                  <c:v>-112.41249999999997</c:v>
                </c:pt>
                <c:pt idx="129026">
                  <c:v>-112.41049999999996</c:v>
                </c:pt>
                <c:pt idx="129027">
                  <c:v>-112.4085</c:v>
                </c:pt>
                <c:pt idx="129028">
                  <c:v>-112.40649999999999</c:v>
                </c:pt>
                <c:pt idx="129029">
                  <c:v>-112.40449999999998</c:v>
                </c:pt>
                <c:pt idx="129030">
                  <c:v>-112.40249999999997</c:v>
                </c:pt>
                <c:pt idx="129031">
                  <c:v>-112.40049999999997</c:v>
                </c:pt>
                <c:pt idx="129032">
                  <c:v>-112.39849999999996</c:v>
                </c:pt>
                <c:pt idx="129033">
                  <c:v>-112.3965</c:v>
                </c:pt>
                <c:pt idx="129034">
                  <c:v>-112.39449999999999</c:v>
                </c:pt>
                <c:pt idx="129035">
                  <c:v>-112.39249999999998</c:v>
                </c:pt>
                <c:pt idx="129036">
                  <c:v>-112.39049999999997</c:v>
                </c:pt>
                <c:pt idx="129037">
                  <c:v>-112.38849999999996</c:v>
                </c:pt>
                <c:pt idx="129038">
                  <c:v>-112.38649999999996</c:v>
                </c:pt>
                <c:pt idx="129039">
                  <c:v>-112.3845</c:v>
                </c:pt>
                <c:pt idx="129040">
                  <c:v>-112.38249999999999</c:v>
                </c:pt>
                <c:pt idx="129041">
                  <c:v>-112.38049999999998</c:v>
                </c:pt>
                <c:pt idx="129042">
                  <c:v>-112.37849999999997</c:v>
                </c:pt>
                <c:pt idx="129043">
                  <c:v>-112.37649999999996</c:v>
                </c:pt>
                <c:pt idx="129044">
                  <c:v>-112.37449999999995</c:v>
                </c:pt>
                <c:pt idx="129045">
                  <c:v>-112.3725</c:v>
                </c:pt>
                <c:pt idx="129046">
                  <c:v>-112.37049999999999</c:v>
                </c:pt>
                <c:pt idx="129047">
                  <c:v>-112.36849999999998</c:v>
                </c:pt>
                <c:pt idx="129048">
                  <c:v>-112.36649999999997</c:v>
                </c:pt>
                <c:pt idx="129049">
                  <c:v>-112.36449999999996</c:v>
                </c:pt>
                <c:pt idx="129050">
                  <c:v>-112.36249999999995</c:v>
                </c:pt>
                <c:pt idx="129051">
                  <c:v>-112.3605</c:v>
                </c:pt>
                <c:pt idx="129052">
                  <c:v>-112.35849999999999</c:v>
                </c:pt>
                <c:pt idx="129053">
                  <c:v>-112.35649999999998</c:v>
                </c:pt>
                <c:pt idx="129054">
                  <c:v>-112.35449999999997</c:v>
                </c:pt>
                <c:pt idx="129055">
                  <c:v>-112.35249999999996</c:v>
                </c:pt>
                <c:pt idx="129056">
                  <c:v>-112.35049999999995</c:v>
                </c:pt>
                <c:pt idx="129057">
                  <c:v>-112.3485</c:v>
                </c:pt>
                <c:pt idx="129058">
                  <c:v>-112.34649999999999</c:v>
                </c:pt>
                <c:pt idx="129059">
                  <c:v>-112.34449999999998</c:v>
                </c:pt>
                <c:pt idx="129060">
                  <c:v>-112.34249999999997</c:v>
                </c:pt>
                <c:pt idx="129061">
                  <c:v>-112.34049999999996</c:v>
                </c:pt>
                <c:pt idx="129062">
                  <c:v>-112.33849999999995</c:v>
                </c:pt>
                <c:pt idx="129063">
                  <c:v>-112.3365</c:v>
                </c:pt>
                <c:pt idx="129064">
                  <c:v>-112.33449999999999</c:v>
                </c:pt>
                <c:pt idx="129065">
                  <c:v>-112.33249999999998</c:v>
                </c:pt>
                <c:pt idx="129066">
                  <c:v>-112.33049999999997</c:v>
                </c:pt>
                <c:pt idx="129067">
                  <c:v>-112.32849999999996</c:v>
                </c:pt>
                <c:pt idx="129068">
                  <c:v>-112.32649999999995</c:v>
                </c:pt>
                <c:pt idx="129069">
                  <c:v>-112.3245</c:v>
                </c:pt>
                <c:pt idx="129070">
                  <c:v>-112.32249999999999</c:v>
                </c:pt>
                <c:pt idx="129071">
                  <c:v>-112.32049999999998</c:v>
                </c:pt>
                <c:pt idx="129072">
                  <c:v>-112.31849999999997</c:v>
                </c:pt>
                <c:pt idx="129073">
                  <c:v>-112.31649999999996</c:v>
                </c:pt>
                <c:pt idx="129074">
                  <c:v>-112.31449999999995</c:v>
                </c:pt>
                <c:pt idx="129075">
                  <c:v>-112.3125</c:v>
                </c:pt>
                <c:pt idx="129076">
                  <c:v>-112.31049999999999</c:v>
                </c:pt>
                <c:pt idx="129077">
                  <c:v>-112.30849999999998</c:v>
                </c:pt>
                <c:pt idx="129078">
                  <c:v>-112.30649999999997</c:v>
                </c:pt>
                <c:pt idx="129079">
                  <c:v>-112.30449999999996</c:v>
                </c:pt>
                <c:pt idx="129080">
                  <c:v>-112.30249999999995</c:v>
                </c:pt>
                <c:pt idx="129081">
                  <c:v>-112.3005</c:v>
                </c:pt>
                <c:pt idx="129082">
                  <c:v>-112.29849999999999</c:v>
                </c:pt>
                <c:pt idx="129083">
                  <c:v>-112.29649999999998</c:v>
                </c:pt>
                <c:pt idx="129084">
                  <c:v>-112.29449999999997</c:v>
                </c:pt>
                <c:pt idx="129085">
                  <c:v>-112.29249999999996</c:v>
                </c:pt>
                <c:pt idx="129086">
                  <c:v>-112.29049999999995</c:v>
                </c:pt>
                <c:pt idx="129087">
                  <c:v>-112.2885</c:v>
                </c:pt>
                <c:pt idx="129088">
                  <c:v>-112.28649999999999</c:v>
                </c:pt>
                <c:pt idx="129089">
                  <c:v>-112.28449999999998</c:v>
                </c:pt>
                <c:pt idx="129090">
                  <c:v>-112.28249999999997</c:v>
                </c:pt>
                <c:pt idx="129091">
                  <c:v>-112.28049999999996</c:v>
                </c:pt>
                <c:pt idx="129092">
                  <c:v>-112.27849999999995</c:v>
                </c:pt>
                <c:pt idx="129093">
                  <c:v>-112.2765</c:v>
                </c:pt>
                <c:pt idx="129094">
                  <c:v>-112.27449999999999</c:v>
                </c:pt>
                <c:pt idx="129095">
                  <c:v>-112.27249999999998</c:v>
                </c:pt>
                <c:pt idx="129096">
                  <c:v>-112.27049999999997</c:v>
                </c:pt>
                <c:pt idx="129097">
                  <c:v>-112.26849999999996</c:v>
                </c:pt>
                <c:pt idx="129098">
                  <c:v>-112.26649999999995</c:v>
                </c:pt>
                <c:pt idx="129099">
                  <c:v>-112.2645</c:v>
                </c:pt>
                <c:pt idx="129100">
                  <c:v>-112.26249999999999</c:v>
                </c:pt>
                <c:pt idx="129101">
                  <c:v>-112.26049999999998</c:v>
                </c:pt>
                <c:pt idx="129102">
                  <c:v>-112.25849999999997</c:v>
                </c:pt>
                <c:pt idx="129103">
                  <c:v>-112.25649999999996</c:v>
                </c:pt>
                <c:pt idx="129104">
                  <c:v>-112.25449999999995</c:v>
                </c:pt>
                <c:pt idx="129105">
                  <c:v>-112.2525</c:v>
                </c:pt>
                <c:pt idx="129106">
                  <c:v>-112.25049999999999</c:v>
                </c:pt>
                <c:pt idx="129107">
                  <c:v>-112.24849999999998</c:v>
                </c:pt>
                <c:pt idx="129108">
                  <c:v>-112.24649999999997</c:v>
                </c:pt>
                <c:pt idx="129109">
                  <c:v>-112.24449999999996</c:v>
                </c:pt>
                <c:pt idx="129110">
                  <c:v>-112.24249999999995</c:v>
                </c:pt>
                <c:pt idx="129111">
                  <c:v>-112.2405</c:v>
                </c:pt>
                <c:pt idx="129112">
                  <c:v>-112.23849999999999</c:v>
                </c:pt>
                <c:pt idx="129113">
                  <c:v>-112.23649999999998</c:v>
                </c:pt>
                <c:pt idx="129114">
                  <c:v>-112.23449999999997</c:v>
                </c:pt>
                <c:pt idx="129115">
                  <c:v>-112.23249999999996</c:v>
                </c:pt>
                <c:pt idx="129116">
                  <c:v>-112.23049999999995</c:v>
                </c:pt>
                <c:pt idx="129117">
                  <c:v>-112.2285</c:v>
                </c:pt>
                <c:pt idx="129118">
                  <c:v>-112.22649999999999</c:v>
                </c:pt>
                <c:pt idx="129119">
                  <c:v>-112.22449999999998</c:v>
                </c:pt>
                <c:pt idx="129120">
                  <c:v>-112.22249999999997</c:v>
                </c:pt>
                <c:pt idx="129121">
                  <c:v>-112.22049999999996</c:v>
                </c:pt>
                <c:pt idx="129122">
                  <c:v>-112.21849999999995</c:v>
                </c:pt>
                <c:pt idx="129123">
                  <c:v>-112.2165</c:v>
                </c:pt>
                <c:pt idx="129124">
                  <c:v>-112.21449999999999</c:v>
                </c:pt>
                <c:pt idx="129125">
                  <c:v>-112.21249999999998</c:v>
                </c:pt>
                <c:pt idx="129126">
                  <c:v>-112.21049999999997</c:v>
                </c:pt>
                <c:pt idx="129127">
                  <c:v>-112.20849999999996</c:v>
                </c:pt>
                <c:pt idx="129128">
                  <c:v>-112.20650000000001</c:v>
                </c:pt>
                <c:pt idx="129129">
                  <c:v>-112.2045</c:v>
                </c:pt>
                <c:pt idx="129130">
                  <c:v>-112.20249999999999</c:v>
                </c:pt>
                <c:pt idx="129131">
                  <c:v>-112.20049999999998</c:v>
                </c:pt>
                <c:pt idx="129132">
                  <c:v>-112.19849999999997</c:v>
                </c:pt>
                <c:pt idx="129133">
                  <c:v>-112.19649999999996</c:v>
                </c:pt>
                <c:pt idx="129134">
                  <c:v>-112.19450000000001</c:v>
                </c:pt>
                <c:pt idx="129135">
                  <c:v>-112.1925</c:v>
                </c:pt>
                <c:pt idx="129136">
                  <c:v>-112.19049999999999</c:v>
                </c:pt>
                <c:pt idx="129137">
                  <c:v>-112.18849999999998</c:v>
                </c:pt>
                <c:pt idx="129138">
                  <c:v>-112.18649999999997</c:v>
                </c:pt>
                <c:pt idx="129139">
                  <c:v>-112.18449999999996</c:v>
                </c:pt>
                <c:pt idx="129140">
                  <c:v>-112.1825</c:v>
                </c:pt>
                <c:pt idx="129141">
                  <c:v>-112.18049999999999</c:v>
                </c:pt>
                <c:pt idx="129142">
                  <c:v>-112.17849999999999</c:v>
                </c:pt>
                <c:pt idx="129143">
                  <c:v>-112.17649999999998</c:v>
                </c:pt>
                <c:pt idx="129144">
                  <c:v>-112.17449999999997</c:v>
                </c:pt>
                <c:pt idx="129145">
                  <c:v>-112.17249999999996</c:v>
                </c:pt>
                <c:pt idx="129146">
                  <c:v>-112.1705</c:v>
                </c:pt>
                <c:pt idx="129147">
                  <c:v>-112.16849999999999</c:v>
                </c:pt>
                <c:pt idx="129148">
                  <c:v>-112.16649999999998</c:v>
                </c:pt>
                <c:pt idx="129149">
                  <c:v>-112.16449999999998</c:v>
                </c:pt>
                <c:pt idx="129150">
                  <c:v>-112.16249999999997</c:v>
                </c:pt>
                <c:pt idx="129151">
                  <c:v>-112.16049999999996</c:v>
                </c:pt>
                <c:pt idx="129152">
                  <c:v>-112.1585</c:v>
                </c:pt>
                <c:pt idx="129153">
                  <c:v>-112.15649999999999</c:v>
                </c:pt>
                <c:pt idx="129154">
                  <c:v>-112.15449999999998</c:v>
                </c:pt>
                <c:pt idx="129155">
                  <c:v>-112.15249999999997</c:v>
                </c:pt>
                <c:pt idx="129156">
                  <c:v>-112.15049999999997</c:v>
                </c:pt>
                <c:pt idx="129157">
                  <c:v>-112.14849999999996</c:v>
                </c:pt>
                <c:pt idx="129158">
                  <c:v>-112.1465</c:v>
                </c:pt>
                <c:pt idx="129159">
                  <c:v>-112.14449999999999</c:v>
                </c:pt>
                <c:pt idx="129160">
                  <c:v>-112.14249999999998</c:v>
                </c:pt>
                <c:pt idx="129161">
                  <c:v>-112.14049999999997</c:v>
                </c:pt>
                <c:pt idx="129162">
                  <c:v>-112.13849999999996</c:v>
                </c:pt>
                <c:pt idx="129163">
                  <c:v>-112.13649999999996</c:v>
                </c:pt>
                <c:pt idx="129164">
                  <c:v>-112.1345</c:v>
                </c:pt>
                <c:pt idx="129165">
                  <c:v>-112.13249999999999</c:v>
                </c:pt>
                <c:pt idx="129166">
                  <c:v>-112.13049999999998</c:v>
                </c:pt>
                <c:pt idx="129167">
                  <c:v>-112.12849999999997</c:v>
                </c:pt>
                <c:pt idx="129168">
                  <c:v>-112.12649999999996</c:v>
                </c:pt>
                <c:pt idx="129169">
                  <c:v>-112.12449999999995</c:v>
                </c:pt>
                <c:pt idx="129170">
                  <c:v>-112.1225</c:v>
                </c:pt>
                <c:pt idx="129171">
                  <c:v>-112.12049999999999</c:v>
                </c:pt>
                <c:pt idx="129172">
                  <c:v>-112.11849999999998</c:v>
                </c:pt>
                <c:pt idx="129173">
                  <c:v>-112.11649999999997</c:v>
                </c:pt>
                <c:pt idx="129174">
                  <c:v>-112.11449999999996</c:v>
                </c:pt>
                <c:pt idx="129175">
                  <c:v>-112.11249999999995</c:v>
                </c:pt>
                <c:pt idx="129176">
                  <c:v>-112.1105</c:v>
                </c:pt>
                <c:pt idx="129177">
                  <c:v>-112.10849999999999</c:v>
                </c:pt>
                <c:pt idx="129178">
                  <c:v>-112.10649999999998</c:v>
                </c:pt>
                <c:pt idx="129179">
                  <c:v>-112.10449999999997</c:v>
                </c:pt>
                <c:pt idx="129180">
                  <c:v>-112.10249999999996</c:v>
                </c:pt>
                <c:pt idx="129181">
                  <c:v>-112.10049999999995</c:v>
                </c:pt>
                <c:pt idx="129182">
                  <c:v>-112.0985</c:v>
                </c:pt>
                <c:pt idx="129183">
                  <c:v>-112.09649999999999</c:v>
                </c:pt>
                <c:pt idx="129184">
                  <c:v>-112.09449999999998</c:v>
                </c:pt>
                <c:pt idx="129185">
                  <c:v>-112.09249999999997</c:v>
                </c:pt>
                <c:pt idx="129186">
                  <c:v>-112.09049999999996</c:v>
                </c:pt>
                <c:pt idx="129187">
                  <c:v>-112.08849999999995</c:v>
                </c:pt>
                <c:pt idx="129188">
                  <c:v>-112.0865</c:v>
                </c:pt>
                <c:pt idx="129189">
                  <c:v>-112.08449999999999</c:v>
                </c:pt>
                <c:pt idx="129190">
                  <c:v>-112.08249999999998</c:v>
                </c:pt>
                <c:pt idx="129191">
                  <c:v>-112.08049999999997</c:v>
                </c:pt>
                <c:pt idx="129192">
                  <c:v>-112.07849999999996</c:v>
                </c:pt>
                <c:pt idx="129193">
                  <c:v>-112.07649999999995</c:v>
                </c:pt>
                <c:pt idx="129194">
                  <c:v>-112.0745</c:v>
                </c:pt>
                <c:pt idx="129195">
                  <c:v>-112.07249999999999</c:v>
                </c:pt>
                <c:pt idx="129196">
                  <c:v>-112.07049999999998</c:v>
                </c:pt>
                <c:pt idx="129197">
                  <c:v>-112.06849999999997</c:v>
                </c:pt>
                <c:pt idx="129198">
                  <c:v>-112.06649999999996</c:v>
                </c:pt>
                <c:pt idx="129199">
                  <c:v>-112.06449999999995</c:v>
                </c:pt>
                <c:pt idx="129200">
                  <c:v>-112.0625</c:v>
                </c:pt>
                <c:pt idx="129201">
                  <c:v>-112.06049999999999</c:v>
                </c:pt>
                <c:pt idx="129202">
                  <c:v>-112.05849999999998</c:v>
                </c:pt>
                <c:pt idx="129203">
                  <c:v>-112.05649999999997</c:v>
                </c:pt>
                <c:pt idx="129204">
                  <c:v>-112.05449999999996</c:v>
                </c:pt>
                <c:pt idx="129205">
                  <c:v>-112.05249999999995</c:v>
                </c:pt>
                <c:pt idx="129206">
                  <c:v>-112.0505</c:v>
                </c:pt>
                <c:pt idx="129207">
                  <c:v>-112.04849999999999</c:v>
                </c:pt>
                <c:pt idx="129208">
                  <c:v>-112.04649999999998</c:v>
                </c:pt>
                <c:pt idx="129209">
                  <c:v>-112.04449999999997</c:v>
                </c:pt>
                <c:pt idx="129210">
                  <c:v>-112.04249999999996</c:v>
                </c:pt>
                <c:pt idx="129211">
                  <c:v>-112.04049999999995</c:v>
                </c:pt>
                <c:pt idx="129212">
                  <c:v>-112.0385</c:v>
                </c:pt>
                <c:pt idx="129213">
                  <c:v>-112.03649999999999</c:v>
                </c:pt>
                <c:pt idx="129214">
                  <c:v>-112.03449999999998</c:v>
                </c:pt>
                <c:pt idx="129215">
                  <c:v>-112.03249999999997</c:v>
                </c:pt>
                <c:pt idx="129216">
                  <c:v>-112.03049999999996</c:v>
                </c:pt>
                <c:pt idx="129217">
                  <c:v>-112.02849999999995</c:v>
                </c:pt>
                <c:pt idx="129218">
                  <c:v>-112.0265</c:v>
                </c:pt>
                <c:pt idx="129219">
                  <c:v>-112.02449999999999</c:v>
                </c:pt>
                <c:pt idx="129220">
                  <c:v>-112.02249999999998</c:v>
                </c:pt>
                <c:pt idx="129221">
                  <c:v>-112.02049999999997</c:v>
                </c:pt>
                <c:pt idx="129222">
                  <c:v>-112.01849999999996</c:v>
                </c:pt>
                <c:pt idx="129223">
                  <c:v>-112.01649999999995</c:v>
                </c:pt>
                <c:pt idx="129224">
                  <c:v>-112.0145</c:v>
                </c:pt>
                <c:pt idx="129225">
                  <c:v>-112.01249999999999</c:v>
                </c:pt>
                <c:pt idx="129226">
                  <c:v>-112.01049999999998</c:v>
                </c:pt>
                <c:pt idx="129227">
                  <c:v>-112.00849999999997</c:v>
                </c:pt>
                <c:pt idx="129228">
                  <c:v>-112.00649999999996</c:v>
                </c:pt>
                <c:pt idx="129229">
                  <c:v>-112.00449999999995</c:v>
                </c:pt>
                <c:pt idx="129230">
                  <c:v>-112.0025</c:v>
                </c:pt>
                <c:pt idx="129231">
                  <c:v>-112.00049999999999</c:v>
                </c:pt>
                <c:pt idx="129232">
                  <c:v>-111.99849999999998</c:v>
                </c:pt>
                <c:pt idx="129233">
                  <c:v>-111.99649999999997</c:v>
                </c:pt>
                <c:pt idx="129234">
                  <c:v>-111.99449999999996</c:v>
                </c:pt>
                <c:pt idx="129235">
                  <c:v>-111.99249999999995</c:v>
                </c:pt>
                <c:pt idx="129236">
                  <c:v>-111.9905</c:v>
                </c:pt>
                <c:pt idx="129237">
                  <c:v>-111.98849999999999</c:v>
                </c:pt>
                <c:pt idx="129238">
                  <c:v>-111.98649999999998</c:v>
                </c:pt>
                <c:pt idx="129239">
                  <c:v>-111.98449999999997</c:v>
                </c:pt>
                <c:pt idx="129240">
                  <c:v>-111.98249999999996</c:v>
                </c:pt>
                <c:pt idx="129241">
                  <c:v>-111.98049999999995</c:v>
                </c:pt>
                <c:pt idx="129242">
                  <c:v>-111.9785</c:v>
                </c:pt>
                <c:pt idx="129243">
                  <c:v>-111.97649999999999</c:v>
                </c:pt>
                <c:pt idx="129244">
                  <c:v>-111.97449999999998</c:v>
                </c:pt>
                <c:pt idx="129245">
                  <c:v>-111.97249999999997</c:v>
                </c:pt>
                <c:pt idx="129246">
                  <c:v>-111.97049999999996</c:v>
                </c:pt>
                <c:pt idx="129247">
                  <c:v>-111.96849999999995</c:v>
                </c:pt>
                <c:pt idx="129248">
                  <c:v>-111.9665</c:v>
                </c:pt>
                <c:pt idx="129249">
                  <c:v>-111.96449999999999</c:v>
                </c:pt>
                <c:pt idx="129250">
                  <c:v>-111.96249999999998</c:v>
                </c:pt>
                <c:pt idx="129251">
                  <c:v>-111.96049999999997</c:v>
                </c:pt>
                <c:pt idx="129252">
                  <c:v>-111.95849999999996</c:v>
                </c:pt>
                <c:pt idx="129253">
                  <c:v>-111.95650000000001</c:v>
                </c:pt>
                <c:pt idx="129254">
                  <c:v>-111.9545</c:v>
                </c:pt>
                <c:pt idx="129255">
                  <c:v>-111.95249999999999</c:v>
                </c:pt>
                <c:pt idx="129256">
                  <c:v>-111.95049999999998</c:v>
                </c:pt>
                <c:pt idx="129257">
                  <c:v>-111.94849999999997</c:v>
                </c:pt>
                <c:pt idx="129258">
                  <c:v>-111.94649999999996</c:v>
                </c:pt>
                <c:pt idx="129259">
                  <c:v>-111.94450000000001</c:v>
                </c:pt>
                <c:pt idx="129260">
                  <c:v>-111.9425</c:v>
                </c:pt>
                <c:pt idx="129261">
                  <c:v>-111.94049999999999</c:v>
                </c:pt>
                <c:pt idx="129262">
                  <c:v>-111.93849999999998</c:v>
                </c:pt>
                <c:pt idx="129263">
                  <c:v>-111.93649999999997</c:v>
                </c:pt>
                <c:pt idx="129264">
                  <c:v>-111.93449999999996</c:v>
                </c:pt>
                <c:pt idx="129265">
                  <c:v>-111.9325</c:v>
                </c:pt>
                <c:pt idx="129266">
                  <c:v>-111.93049999999999</c:v>
                </c:pt>
                <c:pt idx="129267">
                  <c:v>-111.92849999999999</c:v>
                </c:pt>
                <c:pt idx="129268">
                  <c:v>-111.92649999999998</c:v>
                </c:pt>
                <c:pt idx="129269">
                  <c:v>-111.92449999999997</c:v>
                </c:pt>
                <c:pt idx="129270">
                  <c:v>-111.92249999999996</c:v>
                </c:pt>
                <c:pt idx="129271">
                  <c:v>-111.9205</c:v>
                </c:pt>
                <c:pt idx="129272">
                  <c:v>-111.91849999999999</c:v>
                </c:pt>
                <c:pt idx="129273">
                  <c:v>-111.91649999999998</c:v>
                </c:pt>
                <c:pt idx="129274">
                  <c:v>-111.91449999999998</c:v>
                </c:pt>
                <c:pt idx="129275">
                  <c:v>-111.91249999999997</c:v>
                </c:pt>
                <c:pt idx="129276">
                  <c:v>-111.91049999999996</c:v>
                </c:pt>
                <c:pt idx="129277">
                  <c:v>-111.9085</c:v>
                </c:pt>
                <c:pt idx="129278">
                  <c:v>-111.90649999999999</c:v>
                </c:pt>
                <c:pt idx="129279">
                  <c:v>-111.90449999999998</c:v>
                </c:pt>
                <c:pt idx="129280">
                  <c:v>-111.90249999999997</c:v>
                </c:pt>
                <c:pt idx="129281">
                  <c:v>-111.90049999999997</c:v>
                </c:pt>
                <c:pt idx="129282">
                  <c:v>-111.89849999999996</c:v>
                </c:pt>
                <c:pt idx="129283">
                  <c:v>-111.8965</c:v>
                </c:pt>
                <c:pt idx="129284">
                  <c:v>-111.89449999999999</c:v>
                </c:pt>
                <c:pt idx="129285">
                  <c:v>-111.89249999999998</c:v>
                </c:pt>
                <c:pt idx="129286">
                  <c:v>-111.89049999999997</c:v>
                </c:pt>
                <c:pt idx="129287">
                  <c:v>-111.88849999999996</c:v>
                </c:pt>
                <c:pt idx="129288">
                  <c:v>-111.88649999999996</c:v>
                </c:pt>
                <c:pt idx="129289">
                  <c:v>-111.8845</c:v>
                </c:pt>
                <c:pt idx="129290">
                  <c:v>-111.88249999999999</c:v>
                </c:pt>
                <c:pt idx="129291">
                  <c:v>-111.88049999999998</c:v>
                </c:pt>
                <c:pt idx="129292">
                  <c:v>-111.87849999999997</c:v>
                </c:pt>
                <c:pt idx="129293">
                  <c:v>-111.87649999999996</c:v>
                </c:pt>
                <c:pt idx="129294">
                  <c:v>-111.87449999999995</c:v>
                </c:pt>
                <c:pt idx="129295">
                  <c:v>-111.8725</c:v>
                </c:pt>
                <c:pt idx="129296">
                  <c:v>-111.87049999999999</c:v>
                </c:pt>
                <c:pt idx="129297">
                  <c:v>-111.86849999999998</c:v>
                </c:pt>
                <c:pt idx="129298">
                  <c:v>-111.86649999999997</c:v>
                </c:pt>
                <c:pt idx="129299">
                  <c:v>-111.86449999999996</c:v>
                </c:pt>
                <c:pt idx="129300">
                  <c:v>-111.86249999999995</c:v>
                </c:pt>
                <c:pt idx="129301">
                  <c:v>-111.8605</c:v>
                </c:pt>
                <c:pt idx="129302">
                  <c:v>-111.85849999999999</c:v>
                </c:pt>
                <c:pt idx="129303">
                  <c:v>-111.85649999999998</c:v>
                </c:pt>
                <c:pt idx="129304">
                  <c:v>-111.85449999999997</c:v>
                </c:pt>
                <c:pt idx="129305">
                  <c:v>-111.85249999999996</c:v>
                </c:pt>
                <c:pt idx="129306">
                  <c:v>-111.85049999999995</c:v>
                </c:pt>
                <c:pt idx="129307">
                  <c:v>-111.8485</c:v>
                </c:pt>
                <c:pt idx="129308">
                  <c:v>-111.84649999999999</c:v>
                </c:pt>
                <c:pt idx="129309">
                  <c:v>-111.84449999999998</c:v>
                </c:pt>
                <c:pt idx="129310">
                  <c:v>-111.84249999999997</c:v>
                </c:pt>
                <c:pt idx="129311">
                  <c:v>-111.84049999999996</c:v>
                </c:pt>
                <c:pt idx="129312">
                  <c:v>-111.83849999999995</c:v>
                </c:pt>
                <c:pt idx="129313">
                  <c:v>-111.8365</c:v>
                </c:pt>
                <c:pt idx="129314">
                  <c:v>-111.83449999999999</c:v>
                </c:pt>
                <c:pt idx="129315">
                  <c:v>-111.83249999999998</c:v>
                </c:pt>
                <c:pt idx="129316">
                  <c:v>-111.83049999999997</c:v>
                </c:pt>
                <c:pt idx="129317">
                  <c:v>-111.82849999999996</c:v>
                </c:pt>
                <c:pt idx="129318">
                  <c:v>-111.82649999999995</c:v>
                </c:pt>
                <c:pt idx="129319">
                  <c:v>-111.8245</c:v>
                </c:pt>
                <c:pt idx="129320">
                  <c:v>-111.82249999999999</c:v>
                </c:pt>
                <c:pt idx="129321">
                  <c:v>-111.82049999999998</c:v>
                </c:pt>
                <c:pt idx="129322">
                  <c:v>-111.81849999999997</c:v>
                </c:pt>
                <c:pt idx="129323">
                  <c:v>-111.81649999999996</c:v>
                </c:pt>
                <c:pt idx="129324">
                  <c:v>-111.81449999999995</c:v>
                </c:pt>
                <c:pt idx="129325">
                  <c:v>-111.8125</c:v>
                </c:pt>
                <c:pt idx="129326">
                  <c:v>-111.81049999999999</c:v>
                </c:pt>
                <c:pt idx="129327">
                  <c:v>-111.80849999999998</c:v>
                </c:pt>
                <c:pt idx="129328">
                  <c:v>-111.80649999999997</c:v>
                </c:pt>
                <c:pt idx="129329">
                  <c:v>-111.80449999999996</c:v>
                </c:pt>
                <c:pt idx="129330">
                  <c:v>-111.80249999999995</c:v>
                </c:pt>
                <c:pt idx="129331">
                  <c:v>-111.8005</c:v>
                </c:pt>
                <c:pt idx="129332">
                  <c:v>-111.79849999999999</c:v>
                </c:pt>
                <c:pt idx="129333">
                  <c:v>-111.79649999999998</c:v>
                </c:pt>
                <c:pt idx="129334">
                  <c:v>-111.79449999999997</c:v>
                </c:pt>
                <c:pt idx="129335">
                  <c:v>-111.79249999999996</c:v>
                </c:pt>
                <c:pt idx="129336">
                  <c:v>-111.79049999999995</c:v>
                </c:pt>
                <c:pt idx="129337">
                  <c:v>-111.7885</c:v>
                </c:pt>
                <c:pt idx="129338">
                  <c:v>-111.78649999999999</c:v>
                </c:pt>
                <c:pt idx="129339">
                  <c:v>-111.78449999999998</c:v>
                </c:pt>
                <c:pt idx="129340">
                  <c:v>-111.78249999999997</c:v>
                </c:pt>
                <c:pt idx="129341">
                  <c:v>-111.78049999999996</c:v>
                </c:pt>
                <c:pt idx="129342">
                  <c:v>-111.77849999999995</c:v>
                </c:pt>
                <c:pt idx="129343">
                  <c:v>-111.7765</c:v>
                </c:pt>
                <c:pt idx="129344">
                  <c:v>-111.77449999999999</c:v>
                </c:pt>
                <c:pt idx="129345">
                  <c:v>-111.77249999999998</c:v>
                </c:pt>
                <c:pt idx="129346">
                  <c:v>-111.77049999999997</c:v>
                </c:pt>
                <c:pt idx="129347">
                  <c:v>-111.76849999999996</c:v>
                </c:pt>
                <c:pt idx="129348">
                  <c:v>-111.76649999999995</c:v>
                </c:pt>
                <c:pt idx="129349">
                  <c:v>-111.7645</c:v>
                </c:pt>
                <c:pt idx="129350">
                  <c:v>-111.76249999999999</c:v>
                </c:pt>
                <c:pt idx="129351">
                  <c:v>-111.76049999999998</c:v>
                </c:pt>
                <c:pt idx="129352">
                  <c:v>-111.75849999999997</c:v>
                </c:pt>
                <c:pt idx="129353">
                  <c:v>-111.75649999999996</c:v>
                </c:pt>
                <c:pt idx="129354">
                  <c:v>-111.75449999999995</c:v>
                </c:pt>
                <c:pt idx="129355">
                  <c:v>-111.7525</c:v>
                </c:pt>
                <c:pt idx="129356">
                  <c:v>-111.75049999999999</c:v>
                </c:pt>
                <c:pt idx="129357">
                  <c:v>-111.74849999999998</c:v>
                </c:pt>
                <c:pt idx="129358">
                  <c:v>-111.74649999999997</c:v>
                </c:pt>
                <c:pt idx="129359">
                  <c:v>-111.74449999999996</c:v>
                </c:pt>
                <c:pt idx="129360">
                  <c:v>-111.74249999999995</c:v>
                </c:pt>
                <c:pt idx="129361">
                  <c:v>-111.7405</c:v>
                </c:pt>
                <c:pt idx="129362">
                  <c:v>-111.73849999999999</c:v>
                </c:pt>
                <c:pt idx="129363">
                  <c:v>-111.73649999999998</c:v>
                </c:pt>
                <c:pt idx="129364">
                  <c:v>-111.73449999999997</c:v>
                </c:pt>
                <c:pt idx="129365">
                  <c:v>-111.73249999999996</c:v>
                </c:pt>
                <c:pt idx="129366">
                  <c:v>-111.73049999999995</c:v>
                </c:pt>
                <c:pt idx="129367">
                  <c:v>-111.7285</c:v>
                </c:pt>
                <c:pt idx="129368">
                  <c:v>-111.72649999999999</c:v>
                </c:pt>
                <c:pt idx="129369">
                  <c:v>-111.72449999999998</c:v>
                </c:pt>
                <c:pt idx="129370">
                  <c:v>-111.72249999999997</c:v>
                </c:pt>
                <c:pt idx="129371">
                  <c:v>-111.72049999999996</c:v>
                </c:pt>
                <c:pt idx="129372">
                  <c:v>-111.71849999999995</c:v>
                </c:pt>
                <c:pt idx="129373">
                  <c:v>-111.7165</c:v>
                </c:pt>
                <c:pt idx="129374">
                  <c:v>-111.71449999999999</c:v>
                </c:pt>
                <c:pt idx="129375">
                  <c:v>-111.71249999999998</c:v>
                </c:pt>
                <c:pt idx="129376">
                  <c:v>-111.71049999999997</c:v>
                </c:pt>
                <c:pt idx="129377">
                  <c:v>-111.70849999999996</c:v>
                </c:pt>
                <c:pt idx="129378">
                  <c:v>-111.70650000000001</c:v>
                </c:pt>
                <c:pt idx="129379">
                  <c:v>-111.7045</c:v>
                </c:pt>
                <c:pt idx="129380">
                  <c:v>-111.70249999999999</c:v>
                </c:pt>
                <c:pt idx="129381">
                  <c:v>-111.70049999999998</c:v>
                </c:pt>
                <c:pt idx="129382">
                  <c:v>-111.69849999999997</c:v>
                </c:pt>
                <c:pt idx="129383">
                  <c:v>-111.69649999999996</c:v>
                </c:pt>
                <c:pt idx="129384">
                  <c:v>-111.69450000000001</c:v>
                </c:pt>
                <c:pt idx="129385">
                  <c:v>-111.6925</c:v>
                </c:pt>
                <c:pt idx="129386">
                  <c:v>-111.69049999999999</c:v>
                </c:pt>
                <c:pt idx="129387">
                  <c:v>-111.68849999999998</c:v>
                </c:pt>
                <c:pt idx="129388">
                  <c:v>-111.68649999999997</c:v>
                </c:pt>
                <c:pt idx="129389">
                  <c:v>-111.68449999999996</c:v>
                </c:pt>
                <c:pt idx="129390">
                  <c:v>-111.6825</c:v>
                </c:pt>
                <c:pt idx="129391">
                  <c:v>-111.68049999999999</c:v>
                </c:pt>
                <c:pt idx="129392">
                  <c:v>-111.67849999999999</c:v>
                </c:pt>
                <c:pt idx="129393">
                  <c:v>-111.67649999999998</c:v>
                </c:pt>
                <c:pt idx="129394">
                  <c:v>-111.67449999999997</c:v>
                </c:pt>
                <c:pt idx="129395">
                  <c:v>-111.67249999999996</c:v>
                </c:pt>
                <c:pt idx="129396">
                  <c:v>-111.6705</c:v>
                </c:pt>
                <c:pt idx="129397">
                  <c:v>-111.66849999999999</c:v>
                </c:pt>
                <c:pt idx="129398">
                  <c:v>-111.66649999999998</c:v>
                </c:pt>
                <c:pt idx="129399">
                  <c:v>-111.66449999999998</c:v>
                </c:pt>
                <c:pt idx="129400">
                  <c:v>-111.66249999999997</c:v>
                </c:pt>
                <c:pt idx="129401">
                  <c:v>-111.66049999999996</c:v>
                </c:pt>
                <c:pt idx="129402">
                  <c:v>-111.6585</c:v>
                </c:pt>
                <c:pt idx="129403">
                  <c:v>-111.65649999999999</c:v>
                </c:pt>
                <c:pt idx="129404">
                  <c:v>-111.65449999999998</c:v>
                </c:pt>
                <c:pt idx="129405">
                  <c:v>-111.65249999999997</c:v>
                </c:pt>
                <c:pt idx="129406">
                  <c:v>-111.65049999999997</c:v>
                </c:pt>
                <c:pt idx="129407">
                  <c:v>-111.64849999999996</c:v>
                </c:pt>
                <c:pt idx="129408">
                  <c:v>-111.6465</c:v>
                </c:pt>
                <c:pt idx="129409">
                  <c:v>-111.64449999999999</c:v>
                </c:pt>
                <c:pt idx="129410">
                  <c:v>-111.64249999999998</c:v>
                </c:pt>
                <c:pt idx="129411">
                  <c:v>-111.64049999999997</c:v>
                </c:pt>
                <c:pt idx="129412">
                  <c:v>-111.63849999999996</c:v>
                </c:pt>
                <c:pt idx="129413">
                  <c:v>-111.63649999999996</c:v>
                </c:pt>
                <c:pt idx="129414">
                  <c:v>-111.6345</c:v>
                </c:pt>
                <c:pt idx="129415">
                  <c:v>-111.63249999999999</c:v>
                </c:pt>
                <c:pt idx="129416">
                  <c:v>-111.63049999999998</c:v>
                </c:pt>
                <c:pt idx="129417">
                  <c:v>-111.62849999999997</c:v>
                </c:pt>
                <c:pt idx="129418">
                  <c:v>-111.62649999999996</c:v>
                </c:pt>
                <c:pt idx="129419">
                  <c:v>-111.62449999999995</c:v>
                </c:pt>
                <c:pt idx="129420">
                  <c:v>-111.6225</c:v>
                </c:pt>
                <c:pt idx="129421">
                  <c:v>-111.62049999999999</c:v>
                </c:pt>
                <c:pt idx="129422">
                  <c:v>-111.61849999999998</c:v>
                </c:pt>
                <c:pt idx="129423">
                  <c:v>-111.61649999999997</c:v>
                </c:pt>
                <c:pt idx="129424">
                  <c:v>-111.61449999999996</c:v>
                </c:pt>
                <c:pt idx="129425">
                  <c:v>-111.61249999999995</c:v>
                </c:pt>
                <c:pt idx="129426">
                  <c:v>-111.6105</c:v>
                </c:pt>
                <c:pt idx="129427">
                  <c:v>-111.60849999999999</c:v>
                </c:pt>
                <c:pt idx="129428">
                  <c:v>-111.60649999999998</c:v>
                </c:pt>
                <c:pt idx="129429">
                  <c:v>-111.60449999999997</c:v>
                </c:pt>
                <c:pt idx="129430">
                  <c:v>-111.60249999999996</c:v>
                </c:pt>
                <c:pt idx="129431">
                  <c:v>-111.60049999999995</c:v>
                </c:pt>
                <c:pt idx="129432">
                  <c:v>-111.5985</c:v>
                </c:pt>
                <c:pt idx="129433">
                  <c:v>-111.59649999999999</c:v>
                </c:pt>
                <c:pt idx="129434">
                  <c:v>-111.59449999999998</c:v>
                </c:pt>
                <c:pt idx="129435">
                  <c:v>-111.59249999999997</c:v>
                </c:pt>
                <c:pt idx="129436">
                  <c:v>-111.59049999999996</c:v>
                </c:pt>
                <c:pt idx="129437">
                  <c:v>-111.58849999999995</c:v>
                </c:pt>
                <c:pt idx="129438">
                  <c:v>-111.5865</c:v>
                </c:pt>
                <c:pt idx="129439">
                  <c:v>-111.58449999999999</c:v>
                </c:pt>
                <c:pt idx="129440">
                  <c:v>-111.58249999999998</c:v>
                </c:pt>
                <c:pt idx="129441">
                  <c:v>-111.58049999999997</c:v>
                </c:pt>
                <c:pt idx="129442">
                  <c:v>-111.57849999999996</c:v>
                </c:pt>
                <c:pt idx="129443">
                  <c:v>-111.57649999999995</c:v>
                </c:pt>
                <c:pt idx="129444">
                  <c:v>-111.5745</c:v>
                </c:pt>
                <c:pt idx="129445">
                  <c:v>-111.57249999999999</c:v>
                </c:pt>
                <c:pt idx="129446">
                  <c:v>-111.57049999999998</c:v>
                </c:pt>
                <c:pt idx="129447">
                  <c:v>-111.56849999999997</c:v>
                </c:pt>
                <c:pt idx="129448">
                  <c:v>-111.56649999999996</c:v>
                </c:pt>
                <c:pt idx="129449">
                  <c:v>-111.56449999999995</c:v>
                </c:pt>
                <c:pt idx="129450">
                  <c:v>-111.5625</c:v>
                </c:pt>
                <c:pt idx="129451">
                  <c:v>-111.56049999999999</c:v>
                </c:pt>
                <c:pt idx="129452">
                  <c:v>-111.55849999999998</c:v>
                </c:pt>
                <c:pt idx="129453">
                  <c:v>-111.55649999999997</c:v>
                </c:pt>
                <c:pt idx="129454">
                  <c:v>-111.55449999999996</c:v>
                </c:pt>
                <c:pt idx="129455">
                  <c:v>-111.55249999999995</c:v>
                </c:pt>
                <c:pt idx="129456">
                  <c:v>-111.5505</c:v>
                </c:pt>
                <c:pt idx="129457">
                  <c:v>-111.54849999999999</c:v>
                </c:pt>
                <c:pt idx="129458">
                  <c:v>-111.54649999999998</c:v>
                </c:pt>
                <c:pt idx="129459">
                  <c:v>-111.54449999999997</c:v>
                </c:pt>
                <c:pt idx="129460">
                  <c:v>-111.54249999999996</c:v>
                </c:pt>
                <c:pt idx="129461">
                  <c:v>-111.54049999999995</c:v>
                </c:pt>
                <c:pt idx="129462">
                  <c:v>-111.5385</c:v>
                </c:pt>
                <c:pt idx="129463">
                  <c:v>-111.53649999999999</c:v>
                </c:pt>
                <c:pt idx="129464">
                  <c:v>-111.53449999999998</c:v>
                </c:pt>
                <c:pt idx="129465">
                  <c:v>-111.53249999999997</c:v>
                </c:pt>
                <c:pt idx="129466">
                  <c:v>-111.53049999999996</c:v>
                </c:pt>
                <c:pt idx="129467">
                  <c:v>-111.52849999999995</c:v>
                </c:pt>
                <c:pt idx="129468">
                  <c:v>-111.5265</c:v>
                </c:pt>
                <c:pt idx="129469">
                  <c:v>-111.52449999999999</c:v>
                </c:pt>
                <c:pt idx="129470">
                  <c:v>-111.52249999999998</c:v>
                </c:pt>
                <c:pt idx="129471">
                  <c:v>-111.52049999999997</c:v>
                </c:pt>
                <c:pt idx="129472">
                  <c:v>-111.51849999999996</c:v>
                </c:pt>
                <c:pt idx="129473">
                  <c:v>-111.51649999999995</c:v>
                </c:pt>
                <c:pt idx="129474">
                  <c:v>-111.5145</c:v>
                </c:pt>
                <c:pt idx="129475">
                  <c:v>-111.51249999999999</c:v>
                </c:pt>
                <c:pt idx="129476">
                  <c:v>-111.51049999999998</c:v>
                </c:pt>
                <c:pt idx="129477">
                  <c:v>-111.50849999999997</c:v>
                </c:pt>
                <c:pt idx="129478">
                  <c:v>-111.50649999999996</c:v>
                </c:pt>
                <c:pt idx="129479">
                  <c:v>-111.50449999999995</c:v>
                </c:pt>
                <c:pt idx="129480">
                  <c:v>-111.5025</c:v>
                </c:pt>
                <c:pt idx="129481">
                  <c:v>-111.50049999999999</c:v>
                </c:pt>
                <c:pt idx="129482">
                  <c:v>-111.49849999999998</c:v>
                </c:pt>
                <c:pt idx="129483">
                  <c:v>-111.49649999999997</c:v>
                </c:pt>
                <c:pt idx="129484">
                  <c:v>-111.49449999999996</c:v>
                </c:pt>
                <c:pt idx="129485">
                  <c:v>-111.49249999999995</c:v>
                </c:pt>
                <c:pt idx="129486">
                  <c:v>-111.4905</c:v>
                </c:pt>
                <c:pt idx="129487">
                  <c:v>-111.48849999999999</c:v>
                </c:pt>
                <c:pt idx="129488">
                  <c:v>-111.48649999999998</c:v>
                </c:pt>
                <c:pt idx="129489">
                  <c:v>-111.48449999999997</c:v>
                </c:pt>
                <c:pt idx="129490">
                  <c:v>-111.48249999999996</c:v>
                </c:pt>
                <c:pt idx="129491">
                  <c:v>-111.48049999999995</c:v>
                </c:pt>
                <c:pt idx="129492">
                  <c:v>-111.4785</c:v>
                </c:pt>
                <c:pt idx="129493">
                  <c:v>-111.47649999999999</c:v>
                </c:pt>
                <c:pt idx="129494">
                  <c:v>-111.47449999999998</c:v>
                </c:pt>
                <c:pt idx="129495">
                  <c:v>-111.47249999999997</c:v>
                </c:pt>
                <c:pt idx="129496">
                  <c:v>-111.47049999999996</c:v>
                </c:pt>
                <c:pt idx="129497">
                  <c:v>-111.46849999999995</c:v>
                </c:pt>
                <c:pt idx="129498">
                  <c:v>-111.4665</c:v>
                </c:pt>
                <c:pt idx="129499">
                  <c:v>-111.46449999999999</c:v>
                </c:pt>
                <c:pt idx="129500">
                  <c:v>-111.46249999999998</c:v>
                </c:pt>
                <c:pt idx="129501">
                  <c:v>-111.46049999999997</c:v>
                </c:pt>
                <c:pt idx="129502">
                  <c:v>-111.45849999999996</c:v>
                </c:pt>
                <c:pt idx="129503">
                  <c:v>-111.45650000000001</c:v>
                </c:pt>
                <c:pt idx="129504">
                  <c:v>-111.4545</c:v>
                </c:pt>
                <c:pt idx="129505">
                  <c:v>-111.45249999999999</c:v>
                </c:pt>
                <c:pt idx="129506">
                  <c:v>-111.45049999999998</c:v>
                </c:pt>
                <c:pt idx="129507">
                  <c:v>-111.44849999999997</c:v>
                </c:pt>
                <c:pt idx="129508">
                  <c:v>-111.44649999999996</c:v>
                </c:pt>
                <c:pt idx="129509">
                  <c:v>-111.44450000000001</c:v>
                </c:pt>
                <c:pt idx="129510">
                  <c:v>-111.4425</c:v>
                </c:pt>
                <c:pt idx="129511">
                  <c:v>-111.44049999999999</c:v>
                </c:pt>
                <c:pt idx="129512">
                  <c:v>-111.43849999999998</c:v>
                </c:pt>
                <c:pt idx="129513">
                  <c:v>-111.43649999999997</c:v>
                </c:pt>
                <c:pt idx="129514">
                  <c:v>-111.43449999999996</c:v>
                </c:pt>
                <c:pt idx="129515">
                  <c:v>-111.4325</c:v>
                </c:pt>
                <c:pt idx="129516">
                  <c:v>-111.43049999999999</c:v>
                </c:pt>
                <c:pt idx="129517">
                  <c:v>-111.42849999999999</c:v>
                </c:pt>
                <c:pt idx="129518">
                  <c:v>-111.42649999999998</c:v>
                </c:pt>
                <c:pt idx="129519">
                  <c:v>-111.42449999999997</c:v>
                </c:pt>
                <c:pt idx="129520">
                  <c:v>-111.42249999999996</c:v>
                </c:pt>
                <c:pt idx="129521">
                  <c:v>-111.4205</c:v>
                </c:pt>
                <c:pt idx="129522">
                  <c:v>-111.41849999999999</c:v>
                </c:pt>
                <c:pt idx="129523">
                  <c:v>-111.41649999999998</c:v>
                </c:pt>
                <c:pt idx="129524">
                  <c:v>-111.41449999999998</c:v>
                </c:pt>
                <c:pt idx="129525">
                  <c:v>-111.41249999999997</c:v>
                </c:pt>
                <c:pt idx="129526">
                  <c:v>-111.41049999999996</c:v>
                </c:pt>
                <c:pt idx="129527">
                  <c:v>-111.4085</c:v>
                </c:pt>
                <c:pt idx="129528">
                  <c:v>-111.40649999999999</c:v>
                </c:pt>
                <c:pt idx="129529">
                  <c:v>-111.40449999999998</c:v>
                </c:pt>
                <c:pt idx="129530">
                  <c:v>-111.40249999999997</c:v>
                </c:pt>
                <c:pt idx="129531">
                  <c:v>-111.40049999999997</c:v>
                </c:pt>
                <c:pt idx="129532">
                  <c:v>-111.39849999999996</c:v>
                </c:pt>
                <c:pt idx="129533">
                  <c:v>-111.3965</c:v>
                </c:pt>
                <c:pt idx="129534">
                  <c:v>-111.39449999999999</c:v>
                </c:pt>
                <c:pt idx="129535">
                  <c:v>-111.39249999999998</c:v>
                </c:pt>
                <c:pt idx="129536">
                  <c:v>-111.39049999999997</c:v>
                </c:pt>
                <c:pt idx="129537">
                  <c:v>-111.38849999999996</c:v>
                </c:pt>
                <c:pt idx="129538">
                  <c:v>-111.38649999999996</c:v>
                </c:pt>
                <c:pt idx="129539">
                  <c:v>-111.3845</c:v>
                </c:pt>
                <c:pt idx="129540">
                  <c:v>-111.38249999999999</c:v>
                </c:pt>
                <c:pt idx="129541">
                  <c:v>-111.38049999999998</c:v>
                </c:pt>
                <c:pt idx="129542">
                  <c:v>-111.37849999999997</c:v>
                </c:pt>
                <c:pt idx="129543">
                  <c:v>-111.37649999999996</c:v>
                </c:pt>
                <c:pt idx="129544">
                  <c:v>-111.37449999999995</c:v>
                </c:pt>
                <c:pt idx="129545">
                  <c:v>-111.3725</c:v>
                </c:pt>
                <c:pt idx="129546">
                  <c:v>-111.37049999999999</c:v>
                </c:pt>
                <c:pt idx="129547">
                  <c:v>-111.36849999999998</c:v>
                </c:pt>
                <c:pt idx="129548">
                  <c:v>-111.36649999999997</c:v>
                </c:pt>
                <c:pt idx="129549">
                  <c:v>-111.36449999999996</c:v>
                </c:pt>
                <c:pt idx="129550">
                  <c:v>-111.36249999999995</c:v>
                </c:pt>
                <c:pt idx="129551">
                  <c:v>-111.3605</c:v>
                </c:pt>
                <c:pt idx="129552">
                  <c:v>-111.35849999999999</c:v>
                </c:pt>
                <c:pt idx="129553">
                  <c:v>-111.35649999999998</c:v>
                </c:pt>
                <c:pt idx="129554">
                  <c:v>-111.35449999999997</c:v>
                </c:pt>
                <c:pt idx="129555">
                  <c:v>-111.35249999999996</c:v>
                </c:pt>
                <c:pt idx="129556">
                  <c:v>-111.35049999999995</c:v>
                </c:pt>
                <c:pt idx="129557">
                  <c:v>-111.3485</c:v>
                </c:pt>
                <c:pt idx="129558">
                  <c:v>-111.34649999999999</c:v>
                </c:pt>
                <c:pt idx="129559">
                  <c:v>-111.34449999999998</c:v>
                </c:pt>
                <c:pt idx="129560">
                  <c:v>-111.34249999999997</c:v>
                </c:pt>
                <c:pt idx="129561">
                  <c:v>-111.34049999999996</c:v>
                </c:pt>
                <c:pt idx="129562">
                  <c:v>-111.33849999999995</c:v>
                </c:pt>
                <c:pt idx="129563">
                  <c:v>-111.3365</c:v>
                </c:pt>
                <c:pt idx="129564">
                  <c:v>-111.33449999999999</c:v>
                </c:pt>
                <c:pt idx="129565">
                  <c:v>-111.33249999999998</c:v>
                </c:pt>
                <c:pt idx="129566">
                  <c:v>-111.33049999999997</c:v>
                </c:pt>
                <c:pt idx="129567">
                  <c:v>-111.32849999999996</c:v>
                </c:pt>
                <c:pt idx="129568">
                  <c:v>-111.32649999999995</c:v>
                </c:pt>
                <c:pt idx="129569">
                  <c:v>-111.3245</c:v>
                </c:pt>
                <c:pt idx="129570">
                  <c:v>-111.32249999999999</c:v>
                </c:pt>
                <c:pt idx="129571">
                  <c:v>-111.32049999999998</c:v>
                </c:pt>
                <c:pt idx="129572">
                  <c:v>-111.31849999999997</c:v>
                </c:pt>
                <c:pt idx="129573">
                  <c:v>-111.31649999999996</c:v>
                </c:pt>
                <c:pt idx="129574">
                  <c:v>-111.31449999999995</c:v>
                </c:pt>
                <c:pt idx="129575">
                  <c:v>-111.3125</c:v>
                </c:pt>
                <c:pt idx="129576">
                  <c:v>-111.31049999999999</c:v>
                </c:pt>
                <c:pt idx="129577">
                  <c:v>-111.30849999999998</c:v>
                </c:pt>
                <c:pt idx="129578">
                  <c:v>-111.30649999999997</c:v>
                </c:pt>
                <c:pt idx="129579">
                  <c:v>-111.30449999999996</c:v>
                </c:pt>
                <c:pt idx="129580">
                  <c:v>-111.30249999999995</c:v>
                </c:pt>
                <c:pt idx="129581">
                  <c:v>-111.3005</c:v>
                </c:pt>
                <c:pt idx="129582">
                  <c:v>-111.29849999999999</c:v>
                </c:pt>
                <c:pt idx="129583">
                  <c:v>-111.29649999999998</c:v>
                </c:pt>
                <c:pt idx="129584">
                  <c:v>-111.29449999999997</c:v>
                </c:pt>
                <c:pt idx="129585">
                  <c:v>-111.29249999999996</c:v>
                </c:pt>
                <c:pt idx="129586">
                  <c:v>-111.29049999999995</c:v>
                </c:pt>
                <c:pt idx="129587">
                  <c:v>-111.2885</c:v>
                </c:pt>
                <c:pt idx="129588">
                  <c:v>-111.28649999999999</c:v>
                </c:pt>
                <c:pt idx="129589">
                  <c:v>-111.28449999999998</c:v>
                </c:pt>
                <c:pt idx="129590">
                  <c:v>-111.28249999999997</c:v>
                </c:pt>
                <c:pt idx="129591">
                  <c:v>-111.28049999999996</c:v>
                </c:pt>
                <c:pt idx="129592">
                  <c:v>-111.27849999999995</c:v>
                </c:pt>
                <c:pt idx="129593">
                  <c:v>-111.2765</c:v>
                </c:pt>
                <c:pt idx="129594">
                  <c:v>-111.27449999999999</c:v>
                </c:pt>
                <c:pt idx="129595">
                  <c:v>-111.27249999999998</c:v>
                </c:pt>
                <c:pt idx="129596">
                  <c:v>-111.27049999999997</c:v>
                </c:pt>
                <c:pt idx="129597">
                  <c:v>-111.26849999999996</c:v>
                </c:pt>
                <c:pt idx="129598">
                  <c:v>-111.26649999999995</c:v>
                </c:pt>
                <c:pt idx="129599">
                  <c:v>-111.2645</c:v>
                </c:pt>
                <c:pt idx="129600">
                  <c:v>-111.26249999999999</c:v>
                </c:pt>
                <c:pt idx="129601">
                  <c:v>-111.26049999999998</c:v>
                </c:pt>
                <c:pt idx="129602">
                  <c:v>-111.25849999999997</c:v>
                </c:pt>
                <c:pt idx="129603">
                  <c:v>-111.25649999999996</c:v>
                </c:pt>
                <c:pt idx="129604">
                  <c:v>-111.25449999999995</c:v>
                </c:pt>
                <c:pt idx="129605">
                  <c:v>-111.2525</c:v>
                </c:pt>
                <c:pt idx="129606">
                  <c:v>-111.25049999999999</c:v>
                </c:pt>
                <c:pt idx="129607">
                  <c:v>-111.24849999999998</c:v>
                </c:pt>
                <c:pt idx="129608">
                  <c:v>-111.24649999999997</c:v>
                </c:pt>
                <c:pt idx="129609">
                  <c:v>-111.24449999999996</c:v>
                </c:pt>
                <c:pt idx="129610">
                  <c:v>-111.24249999999995</c:v>
                </c:pt>
                <c:pt idx="129611">
                  <c:v>-111.2405</c:v>
                </c:pt>
                <c:pt idx="129612">
                  <c:v>-111.23849999999999</c:v>
                </c:pt>
                <c:pt idx="129613">
                  <c:v>-111.23649999999998</c:v>
                </c:pt>
                <c:pt idx="129614">
                  <c:v>-111.23449999999997</c:v>
                </c:pt>
                <c:pt idx="129615">
                  <c:v>-111.23249999999996</c:v>
                </c:pt>
                <c:pt idx="129616">
                  <c:v>-111.23049999999995</c:v>
                </c:pt>
                <c:pt idx="129617">
                  <c:v>-111.2285</c:v>
                </c:pt>
                <c:pt idx="129618">
                  <c:v>-111.22649999999999</c:v>
                </c:pt>
                <c:pt idx="129619">
                  <c:v>-111.22449999999998</c:v>
                </c:pt>
                <c:pt idx="129620">
                  <c:v>-111.22249999999997</c:v>
                </c:pt>
                <c:pt idx="129621">
                  <c:v>-111.22049999999996</c:v>
                </c:pt>
                <c:pt idx="129622">
                  <c:v>-111.21849999999995</c:v>
                </c:pt>
                <c:pt idx="129623">
                  <c:v>-111.2165</c:v>
                </c:pt>
                <c:pt idx="129624">
                  <c:v>-111.21449999999999</c:v>
                </c:pt>
                <c:pt idx="129625">
                  <c:v>-111.21249999999998</c:v>
                </c:pt>
                <c:pt idx="129626">
                  <c:v>-111.21049999999997</c:v>
                </c:pt>
                <c:pt idx="129627">
                  <c:v>-111.20849999999996</c:v>
                </c:pt>
                <c:pt idx="129628">
                  <c:v>-111.20650000000001</c:v>
                </c:pt>
                <c:pt idx="129629">
                  <c:v>-111.2045</c:v>
                </c:pt>
                <c:pt idx="129630">
                  <c:v>-111.20249999999999</c:v>
                </c:pt>
                <c:pt idx="129631">
                  <c:v>-111.20049999999998</c:v>
                </c:pt>
                <c:pt idx="129632">
                  <c:v>-111.19849999999997</c:v>
                </c:pt>
                <c:pt idx="129633">
                  <c:v>-111.19649999999996</c:v>
                </c:pt>
                <c:pt idx="129634">
                  <c:v>-111.19450000000001</c:v>
                </c:pt>
                <c:pt idx="129635">
                  <c:v>-111.1925</c:v>
                </c:pt>
                <c:pt idx="129636">
                  <c:v>-111.19049999999999</c:v>
                </c:pt>
                <c:pt idx="129637">
                  <c:v>-111.18849999999998</c:v>
                </c:pt>
                <c:pt idx="129638">
                  <c:v>-111.18649999999997</c:v>
                </c:pt>
                <c:pt idx="129639">
                  <c:v>-111.18449999999996</c:v>
                </c:pt>
                <c:pt idx="129640">
                  <c:v>-111.1825</c:v>
                </c:pt>
                <c:pt idx="129641">
                  <c:v>-111.18049999999999</c:v>
                </c:pt>
                <c:pt idx="129642">
                  <c:v>-111.17849999999999</c:v>
                </c:pt>
                <c:pt idx="129643">
                  <c:v>-111.17649999999998</c:v>
                </c:pt>
                <c:pt idx="129644">
                  <c:v>-111.17449999999997</c:v>
                </c:pt>
                <c:pt idx="129645">
                  <c:v>-111.17249999999996</c:v>
                </c:pt>
                <c:pt idx="129646">
                  <c:v>-111.1705</c:v>
                </c:pt>
                <c:pt idx="129647">
                  <c:v>-111.16849999999999</c:v>
                </c:pt>
                <c:pt idx="129648">
                  <c:v>-111.16649999999998</c:v>
                </c:pt>
                <c:pt idx="129649">
                  <c:v>-111.16449999999998</c:v>
                </c:pt>
                <c:pt idx="129650">
                  <c:v>-111.16249999999997</c:v>
                </c:pt>
                <c:pt idx="129651">
                  <c:v>-111.16049999999996</c:v>
                </c:pt>
                <c:pt idx="129652">
                  <c:v>-111.1585</c:v>
                </c:pt>
                <c:pt idx="129653">
                  <c:v>-111.15649999999999</c:v>
                </c:pt>
                <c:pt idx="129654">
                  <c:v>-111.15449999999998</c:v>
                </c:pt>
                <c:pt idx="129655">
                  <c:v>-111.15249999999997</c:v>
                </c:pt>
                <c:pt idx="129656">
                  <c:v>-111.15049999999997</c:v>
                </c:pt>
                <c:pt idx="129657">
                  <c:v>-111.14849999999996</c:v>
                </c:pt>
                <c:pt idx="129658">
                  <c:v>-111.1465</c:v>
                </c:pt>
                <c:pt idx="129659">
                  <c:v>-111.14449999999999</c:v>
                </c:pt>
                <c:pt idx="129660">
                  <c:v>-111.14249999999998</c:v>
                </c:pt>
                <c:pt idx="129661">
                  <c:v>-111.14049999999997</c:v>
                </c:pt>
                <c:pt idx="129662">
                  <c:v>-111.13849999999996</c:v>
                </c:pt>
                <c:pt idx="129663">
                  <c:v>-111.13649999999996</c:v>
                </c:pt>
                <c:pt idx="129664">
                  <c:v>-111.1345</c:v>
                </c:pt>
                <c:pt idx="129665">
                  <c:v>-111.13249999999999</c:v>
                </c:pt>
                <c:pt idx="129666">
                  <c:v>-111.13049999999998</c:v>
                </c:pt>
                <c:pt idx="129667">
                  <c:v>-111.12849999999997</c:v>
                </c:pt>
                <c:pt idx="129668">
                  <c:v>-111.12649999999996</c:v>
                </c:pt>
                <c:pt idx="129669">
                  <c:v>-111.12449999999995</c:v>
                </c:pt>
                <c:pt idx="129670">
                  <c:v>-111.1225</c:v>
                </c:pt>
                <c:pt idx="129671">
                  <c:v>-111.12049999999999</c:v>
                </c:pt>
                <c:pt idx="129672">
                  <c:v>-111.11849999999998</c:v>
                </c:pt>
                <c:pt idx="129673">
                  <c:v>-111.11649999999997</c:v>
                </c:pt>
                <c:pt idx="129674">
                  <c:v>-111.11449999999996</c:v>
                </c:pt>
                <c:pt idx="129675">
                  <c:v>-111.11249999999995</c:v>
                </c:pt>
                <c:pt idx="129676">
                  <c:v>-111.1105</c:v>
                </c:pt>
                <c:pt idx="129677">
                  <c:v>-111.10849999999999</c:v>
                </c:pt>
                <c:pt idx="129678">
                  <c:v>-111.10649999999998</c:v>
                </c:pt>
                <c:pt idx="129679">
                  <c:v>-111.10449999999997</c:v>
                </c:pt>
                <c:pt idx="129680">
                  <c:v>-111.10249999999996</c:v>
                </c:pt>
                <c:pt idx="129681">
                  <c:v>-111.10049999999995</c:v>
                </c:pt>
                <c:pt idx="129682">
                  <c:v>-111.0985</c:v>
                </c:pt>
                <c:pt idx="129683">
                  <c:v>-111.09649999999999</c:v>
                </c:pt>
                <c:pt idx="129684">
                  <c:v>-111.09449999999998</c:v>
                </c:pt>
                <c:pt idx="129685">
                  <c:v>-111.09249999999997</c:v>
                </c:pt>
                <c:pt idx="129686">
                  <c:v>-111.09049999999996</c:v>
                </c:pt>
                <c:pt idx="129687">
                  <c:v>-111.08849999999995</c:v>
                </c:pt>
                <c:pt idx="129688">
                  <c:v>-111.0865</c:v>
                </c:pt>
                <c:pt idx="129689">
                  <c:v>-111.08449999999999</c:v>
                </c:pt>
                <c:pt idx="129690">
                  <c:v>-111.08249999999998</c:v>
                </c:pt>
                <c:pt idx="129691">
                  <c:v>-111.08049999999997</c:v>
                </c:pt>
                <c:pt idx="129692">
                  <c:v>-111.07849999999996</c:v>
                </c:pt>
                <c:pt idx="129693">
                  <c:v>-111.07649999999995</c:v>
                </c:pt>
                <c:pt idx="129694">
                  <c:v>-111.0745</c:v>
                </c:pt>
                <c:pt idx="129695">
                  <c:v>-111.07249999999999</c:v>
                </c:pt>
                <c:pt idx="129696">
                  <c:v>-111.07049999999998</c:v>
                </c:pt>
                <c:pt idx="129697">
                  <c:v>-111.06849999999997</c:v>
                </c:pt>
                <c:pt idx="129698">
                  <c:v>-111.06649999999996</c:v>
                </c:pt>
                <c:pt idx="129699">
                  <c:v>-111.06449999999995</c:v>
                </c:pt>
                <c:pt idx="129700">
                  <c:v>-111.0625</c:v>
                </c:pt>
                <c:pt idx="129701">
                  <c:v>-111.06049999999999</c:v>
                </c:pt>
                <c:pt idx="129702">
                  <c:v>-111.05849999999998</c:v>
                </c:pt>
                <c:pt idx="129703">
                  <c:v>-111.05649999999997</c:v>
                </c:pt>
                <c:pt idx="129704">
                  <c:v>-111.05449999999996</c:v>
                </c:pt>
                <c:pt idx="129705">
                  <c:v>-111.05249999999995</c:v>
                </c:pt>
                <c:pt idx="129706">
                  <c:v>-111.0505</c:v>
                </c:pt>
                <c:pt idx="129707">
                  <c:v>-111.04849999999999</c:v>
                </c:pt>
                <c:pt idx="129708">
                  <c:v>-111.04649999999998</c:v>
                </c:pt>
                <c:pt idx="129709">
                  <c:v>-111.04449999999997</c:v>
                </c:pt>
                <c:pt idx="129710">
                  <c:v>-111.04249999999996</c:v>
                </c:pt>
                <c:pt idx="129711">
                  <c:v>-111.04049999999995</c:v>
                </c:pt>
                <c:pt idx="129712">
                  <c:v>-111.0385</c:v>
                </c:pt>
                <c:pt idx="129713">
                  <c:v>-111.03649999999999</c:v>
                </c:pt>
                <c:pt idx="129714">
                  <c:v>-111.03449999999998</c:v>
                </c:pt>
                <c:pt idx="129715">
                  <c:v>-111.03249999999997</c:v>
                </c:pt>
                <c:pt idx="129716">
                  <c:v>-111.03049999999996</c:v>
                </c:pt>
                <c:pt idx="129717">
                  <c:v>-111.02849999999995</c:v>
                </c:pt>
                <c:pt idx="129718">
                  <c:v>-111.0265</c:v>
                </c:pt>
                <c:pt idx="129719">
                  <c:v>-111.02449999999999</c:v>
                </c:pt>
                <c:pt idx="129720">
                  <c:v>-111.02249999999998</c:v>
                </c:pt>
                <c:pt idx="129721">
                  <c:v>-111.02049999999997</c:v>
                </c:pt>
                <c:pt idx="129722">
                  <c:v>-111.01849999999996</c:v>
                </c:pt>
                <c:pt idx="129723">
                  <c:v>-111.01649999999995</c:v>
                </c:pt>
                <c:pt idx="129724">
                  <c:v>-111.0145</c:v>
                </c:pt>
                <c:pt idx="129725">
                  <c:v>-111.01249999999999</c:v>
                </c:pt>
                <c:pt idx="129726">
                  <c:v>-111.01049999999998</c:v>
                </c:pt>
                <c:pt idx="129727">
                  <c:v>-111.00849999999997</c:v>
                </c:pt>
                <c:pt idx="129728">
                  <c:v>-111.00649999999996</c:v>
                </c:pt>
                <c:pt idx="129729">
                  <c:v>-111.00449999999995</c:v>
                </c:pt>
                <c:pt idx="129730">
                  <c:v>-111.0025</c:v>
                </c:pt>
                <c:pt idx="129731">
                  <c:v>-111.00049999999999</c:v>
                </c:pt>
                <c:pt idx="129732">
                  <c:v>-110.99849999999998</c:v>
                </c:pt>
                <c:pt idx="129733">
                  <c:v>-110.99649999999997</c:v>
                </c:pt>
                <c:pt idx="129734">
                  <c:v>-110.99449999999996</c:v>
                </c:pt>
                <c:pt idx="129735">
                  <c:v>-110.99249999999995</c:v>
                </c:pt>
                <c:pt idx="129736">
                  <c:v>-110.9905</c:v>
                </c:pt>
                <c:pt idx="129737">
                  <c:v>-110.98849999999999</c:v>
                </c:pt>
                <c:pt idx="129738">
                  <c:v>-110.98649999999998</c:v>
                </c:pt>
                <c:pt idx="129739">
                  <c:v>-110.98449999999997</c:v>
                </c:pt>
                <c:pt idx="129740">
                  <c:v>-110.98249999999996</c:v>
                </c:pt>
                <c:pt idx="129741">
                  <c:v>-110.98049999999995</c:v>
                </c:pt>
                <c:pt idx="129742">
                  <c:v>-110.9785</c:v>
                </c:pt>
                <c:pt idx="129743">
                  <c:v>-110.97649999999999</c:v>
                </c:pt>
                <c:pt idx="129744">
                  <c:v>-110.97449999999998</c:v>
                </c:pt>
                <c:pt idx="129745">
                  <c:v>-110.97249999999997</c:v>
                </c:pt>
                <c:pt idx="129746">
                  <c:v>-110.97049999999996</c:v>
                </c:pt>
                <c:pt idx="129747">
                  <c:v>-110.96849999999995</c:v>
                </c:pt>
                <c:pt idx="129748">
                  <c:v>-110.9665</c:v>
                </c:pt>
                <c:pt idx="129749">
                  <c:v>-110.96449999999999</c:v>
                </c:pt>
                <c:pt idx="129750">
                  <c:v>-110.96249999999998</c:v>
                </c:pt>
                <c:pt idx="129751">
                  <c:v>-110.96049999999997</c:v>
                </c:pt>
                <c:pt idx="129752">
                  <c:v>-110.95849999999996</c:v>
                </c:pt>
                <c:pt idx="129753">
                  <c:v>-110.95650000000001</c:v>
                </c:pt>
                <c:pt idx="129754">
                  <c:v>-110.9545</c:v>
                </c:pt>
                <c:pt idx="129755">
                  <c:v>-110.95249999999999</c:v>
                </c:pt>
                <c:pt idx="129756">
                  <c:v>-110.95049999999998</c:v>
                </c:pt>
                <c:pt idx="129757">
                  <c:v>-110.94849999999997</c:v>
                </c:pt>
                <c:pt idx="129758">
                  <c:v>-110.94649999999996</c:v>
                </c:pt>
                <c:pt idx="129759">
                  <c:v>-110.94450000000001</c:v>
                </c:pt>
                <c:pt idx="129760">
                  <c:v>-110.9425</c:v>
                </c:pt>
                <c:pt idx="129761">
                  <c:v>-110.94049999999999</c:v>
                </c:pt>
                <c:pt idx="129762">
                  <c:v>-110.93849999999998</c:v>
                </c:pt>
                <c:pt idx="129763">
                  <c:v>-110.93649999999997</c:v>
                </c:pt>
                <c:pt idx="129764">
                  <c:v>-110.93449999999996</c:v>
                </c:pt>
                <c:pt idx="129765">
                  <c:v>-110.9325</c:v>
                </c:pt>
                <c:pt idx="129766">
                  <c:v>-110.93049999999999</c:v>
                </c:pt>
                <c:pt idx="129767">
                  <c:v>-110.92849999999999</c:v>
                </c:pt>
                <c:pt idx="129768">
                  <c:v>-110.92649999999998</c:v>
                </c:pt>
                <c:pt idx="129769">
                  <c:v>-110.92449999999997</c:v>
                </c:pt>
                <c:pt idx="129770">
                  <c:v>-110.92249999999996</c:v>
                </c:pt>
                <c:pt idx="129771">
                  <c:v>-110.9205</c:v>
                </c:pt>
                <c:pt idx="129772">
                  <c:v>-110.91849999999999</c:v>
                </c:pt>
                <c:pt idx="129773">
                  <c:v>-110.91649999999998</c:v>
                </c:pt>
                <c:pt idx="129774">
                  <c:v>-110.91449999999998</c:v>
                </c:pt>
                <c:pt idx="129775">
                  <c:v>-110.91249999999997</c:v>
                </c:pt>
                <c:pt idx="129776">
                  <c:v>-110.91049999999996</c:v>
                </c:pt>
                <c:pt idx="129777">
                  <c:v>-110.9085</c:v>
                </c:pt>
                <c:pt idx="129778">
                  <c:v>-110.90649999999999</c:v>
                </c:pt>
                <c:pt idx="129779">
                  <c:v>-110.90449999999998</c:v>
                </c:pt>
                <c:pt idx="129780">
                  <c:v>-110.90249999999997</c:v>
                </c:pt>
                <c:pt idx="129781">
                  <c:v>-110.90049999999997</c:v>
                </c:pt>
                <c:pt idx="129782">
                  <c:v>-110.89849999999996</c:v>
                </c:pt>
                <c:pt idx="129783">
                  <c:v>-110.8965</c:v>
                </c:pt>
                <c:pt idx="129784">
                  <c:v>-110.89449999999999</c:v>
                </c:pt>
                <c:pt idx="129785">
                  <c:v>-110.89249999999998</c:v>
                </c:pt>
                <c:pt idx="129786">
                  <c:v>-110.89049999999997</c:v>
                </c:pt>
                <c:pt idx="129787">
                  <c:v>-110.88849999999996</c:v>
                </c:pt>
                <c:pt idx="129788">
                  <c:v>-110.88649999999996</c:v>
                </c:pt>
                <c:pt idx="129789">
                  <c:v>-110.8845</c:v>
                </c:pt>
                <c:pt idx="129790">
                  <c:v>-110.88249999999999</c:v>
                </c:pt>
                <c:pt idx="129791">
                  <c:v>-110.88049999999998</c:v>
                </c:pt>
                <c:pt idx="129792">
                  <c:v>-110.87849999999997</c:v>
                </c:pt>
                <c:pt idx="129793">
                  <c:v>-110.87649999999996</c:v>
                </c:pt>
                <c:pt idx="129794">
                  <c:v>-110.87449999999995</c:v>
                </c:pt>
                <c:pt idx="129795">
                  <c:v>-110.8725</c:v>
                </c:pt>
                <c:pt idx="129796">
                  <c:v>-110.87049999999999</c:v>
                </c:pt>
                <c:pt idx="129797">
                  <c:v>-110.86849999999998</c:v>
                </c:pt>
                <c:pt idx="129798">
                  <c:v>-110.86649999999997</c:v>
                </c:pt>
                <c:pt idx="129799">
                  <c:v>-110.86449999999996</c:v>
                </c:pt>
                <c:pt idx="129800">
                  <c:v>-110.86249999999995</c:v>
                </c:pt>
                <c:pt idx="129801">
                  <c:v>-110.8605</c:v>
                </c:pt>
                <c:pt idx="129802">
                  <c:v>-110.85849999999999</c:v>
                </c:pt>
                <c:pt idx="129803">
                  <c:v>-110.85649999999998</c:v>
                </c:pt>
                <c:pt idx="129804">
                  <c:v>-110.85449999999997</c:v>
                </c:pt>
                <c:pt idx="129805">
                  <c:v>-110.85249999999996</c:v>
                </c:pt>
                <c:pt idx="129806">
                  <c:v>-110.85049999999995</c:v>
                </c:pt>
                <c:pt idx="129807">
                  <c:v>-110.8485</c:v>
                </c:pt>
                <c:pt idx="129808">
                  <c:v>-110.84649999999999</c:v>
                </c:pt>
                <c:pt idx="129809">
                  <c:v>-110.84449999999998</c:v>
                </c:pt>
                <c:pt idx="129810">
                  <c:v>-110.84249999999997</c:v>
                </c:pt>
                <c:pt idx="129811">
                  <c:v>-110.84049999999996</c:v>
                </c:pt>
                <c:pt idx="129812">
                  <c:v>-110.83849999999995</c:v>
                </c:pt>
                <c:pt idx="129813">
                  <c:v>-110.8365</c:v>
                </c:pt>
                <c:pt idx="129814">
                  <c:v>-110.83449999999999</c:v>
                </c:pt>
                <c:pt idx="129815">
                  <c:v>-110.83249999999998</c:v>
                </c:pt>
                <c:pt idx="129816">
                  <c:v>-110.83049999999997</c:v>
                </c:pt>
                <c:pt idx="129817">
                  <c:v>-110.82849999999996</c:v>
                </c:pt>
                <c:pt idx="129818">
                  <c:v>-110.82649999999995</c:v>
                </c:pt>
                <c:pt idx="129819">
                  <c:v>-110.8245</c:v>
                </c:pt>
                <c:pt idx="129820">
                  <c:v>-110.82249999999999</c:v>
                </c:pt>
                <c:pt idx="129821">
                  <c:v>-110.82049999999998</c:v>
                </c:pt>
                <c:pt idx="129822">
                  <c:v>-110.81849999999997</c:v>
                </c:pt>
                <c:pt idx="129823">
                  <c:v>-110.81649999999996</c:v>
                </c:pt>
                <c:pt idx="129824">
                  <c:v>-110.81449999999995</c:v>
                </c:pt>
                <c:pt idx="129825">
                  <c:v>-110.8125</c:v>
                </c:pt>
                <c:pt idx="129826">
                  <c:v>-110.81049999999999</c:v>
                </c:pt>
                <c:pt idx="129827">
                  <c:v>-110.80849999999998</c:v>
                </c:pt>
                <c:pt idx="129828">
                  <c:v>-110.80649999999997</c:v>
                </c:pt>
                <c:pt idx="129829">
                  <c:v>-110.80449999999996</c:v>
                </c:pt>
                <c:pt idx="129830">
                  <c:v>-110.80249999999995</c:v>
                </c:pt>
                <c:pt idx="129831">
                  <c:v>-110.8005</c:v>
                </c:pt>
                <c:pt idx="129832">
                  <c:v>-110.79849999999999</c:v>
                </c:pt>
                <c:pt idx="129833">
                  <c:v>-110.79649999999998</c:v>
                </c:pt>
                <c:pt idx="129834">
                  <c:v>-110.79449999999997</c:v>
                </c:pt>
                <c:pt idx="129835">
                  <c:v>-110.79249999999996</c:v>
                </c:pt>
                <c:pt idx="129836">
                  <c:v>-110.79049999999995</c:v>
                </c:pt>
                <c:pt idx="129837">
                  <c:v>-110.7885</c:v>
                </c:pt>
                <c:pt idx="129838">
                  <c:v>-110.78649999999999</c:v>
                </c:pt>
                <c:pt idx="129839">
                  <c:v>-110.78449999999998</c:v>
                </c:pt>
                <c:pt idx="129840">
                  <c:v>-110.78249999999997</c:v>
                </c:pt>
                <c:pt idx="129841">
                  <c:v>-110.78049999999996</c:v>
                </c:pt>
                <c:pt idx="129842">
                  <c:v>-110.77849999999995</c:v>
                </c:pt>
                <c:pt idx="129843">
                  <c:v>-110.7765</c:v>
                </c:pt>
                <c:pt idx="129844">
                  <c:v>-110.77449999999999</c:v>
                </c:pt>
                <c:pt idx="129845">
                  <c:v>-110.77249999999998</c:v>
                </c:pt>
                <c:pt idx="129846">
                  <c:v>-110.77049999999997</c:v>
                </c:pt>
                <c:pt idx="129847">
                  <c:v>-110.76849999999996</c:v>
                </c:pt>
                <c:pt idx="129848">
                  <c:v>-110.76649999999995</c:v>
                </c:pt>
                <c:pt idx="129849">
                  <c:v>-110.7645</c:v>
                </c:pt>
                <c:pt idx="129850">
                  <c:v>-110.76249999999999</c:v>
                </c:pt>
                <c:pt idx="129851">
                  <c:v>-110.76049999999998</c:v>
                </c:pt>
                <c:pt idx="129852">
                  <c:v>-110.75849999999997</c:v>
                </c:pt>
                <c:pt idx="129853">
                  <c:v>-110.75649999999996</c:v>
                </c:pt>
                <c:pt idx="129854">
                  <c:v>-110.75449999999995</c:v>
                </c:pt>
                <c:pt idx="129855">
                  <c:v>-110.7525</c:v>
                </c:pt>
                <c:pt idx="129856">
                  <c:v>-110.75049999999999</c:v>
                </c:pt>
                <c:pt idx="129857">
                  <c:v>-110.74849999999998</c:v>
                </c:pt>
                <c:pt idx="129858">
                  <c:v>-110.74649999999997</c:v>
                </c:pt>
                <c:pt idx="129859">
                  <c:v>-110.74449999999996</c:v>
                </c:pt>
                <c:pt idx="129860">
                  <c:v>-110.74249999999995</c:v>
                </c:pt>
                <c:pt idx="129861">
                  <c:v>-110.7405</c:v>
                </c:pt>
                <c:pt idx="129862">
                  <c:v>-110.73849999999999</c:v>
                </c:pt>
                <c:pt idx="129863">
                  <c:v>-110.73649999999998</c:v>
                </c:pt>
                <c:pt idx="129864">
                  <c:v>-110.73449999999997</c:v>
                </c:pt>
                <c:pt idx="129865">
                  <c:v>-110.73249999999996</c:v>
                </c:pt>
                <c:pt idx="129866">
                  <c:v>-110.73049999999995</c:v>
                </c:pt>
                <c:pt idx="129867">
                  <c:v>-110.7285</c:v>
                </c:pt>
                <c:pt idx="129868">
                  <c:v>-110.72649999999999</c:v>
                </c:pt>
                <c:pt idx="129869">
                  <c:v>-110.72449999999998</c:v>
                </c:pt>
                <c:pt idx="129870">
                  <c:v>-110.72249999999997</c:v>
                </c:pt>
                <c:pt idx="129871">
                  <c:v>-110.72049999999996</c:v>
                </c:pt>
                <c:pt idx="129872">
                  <c:v>-110.71849999999995</c:v>
                </c:pt>
                <c:pt idx="129873">
                  <c:v>-110.7165</c:v>
                </c:pt>
                <c:pt idx="129874">
                  <c:v>-110.71449999999999</c:v>
                </c:pt>
                <c:pt idx="129875">
                  <c:v>-110.71249999999998</c:v>
                </c:pt>
                <c:pt idx="129876">
                  <c:v>-110.71049999999997</c:v>
                </c:pt>
                <c:pt idx="129877">
                  <c:v>-110.70849999999996</c:v>
                </c:pt>
                <c:pt idx="129878">
                  <c:v>-110.70650000000001</c:v>
                </c:pt>
                <c:pt idx="129879">
                  <c:v>-110.7045</c:v>
                </c:pt>
                <c:pt idx="129880">
                  <c:v>-110.70249999999999</c:v>
                </c:pt>
                <c:pt idx="129881">
                  <c:v>-110.70049999999998</c:v>
                </c:pt>
                <c:pt idx="129882">
                  <c:v>-110.69849999999997</c:v>
                </c:pt>
                <c:pt idx="129883">
                  <c:v>-110.69649999999996</c:v>
                </c:pt>
                <c:pt idx="129884">
                  <c:v>-110.69450000000001</c:v>
                </c:pt>
                <c:pt idx="129885">
                  <c:v>-110.6925</c:v>
                </c:pt>
                <c:pt idx="129886">
                  <c:v>-110.69049999999999</c:v>
                </c:pt>
                <c:pt idx="129887">
                  <c:v>-110.68849999999998</c:v>
                </c:pt>
                <c:pt idx="129888">
                  <c:v>-110.68649999999997</c:v>
                </c:pt>
                <c:pt idx="129889">
                  <c:v>-110.68449999999996</c:v>
                </c:pt>
                <c:pt idx="129890">
                  <c:v>-110.6825</c:v>
                </c:pt>
                <c:pt idx="129891">
                  <c:v>-110.68049999999999</c:v>
                </c:pt>
                <c:pt idx="129892">
                  <c:v>-110.67849999999999</c:v>
                </c:pt>
                <c:pt idx="129893">
                  <c:v>-110.67649999999998</c:v>
                </c:pt>
                <c:pt idx="129894">
                  <c:v>-110.67449999999997</c:v>
                </c:pt>
                <c:pt idx="129895">
                  <c:v>-110.67249999999996</c:v>
                </c:pt>
                <c:pt idx="129896">
                  <c:v>-110.6705</c:v>
                </c:pt>
                <c:pt idx="129897">
                  <c:v>-110.66849999999999</c:v>
                </c:pt>
                <c:pt idx="129898">
                  <c:v>-110.66649999999998</c:v>
                </c:pt>
                <c:pt idx="129899">
                  <c:v>-110.66449999999998</c:v>
                </c:pt>
                <c:pt idx="129900">
                  <c:v>-110.66249999999997</c:v>
                </c:pt>
                <c:pt idx="129901">
                  <c:v>-110.66049999999996</c:v>
                </c:pt>
                <c:pt idx="129902">
                  <c:v>-110.6585</c:v>
                </c:pt>
                <c:pt idx="129903">
                  <c:v>-110.65649999999999</c:v>
                </c:pt>
                <c:pt idx="129904">
                  <c:v>-110.65449999999998</c:v>
                </c:pt>
                <c:pt idx="129905">
                  <c:v>-110.65249999999997</c:v>
                </c:pt>
                <c:pt idx="129906">
                  <c:v>-110.65049999999997</c:v>
                </c:pt>
                <c:pt idx="129907">
                  <c:v>-110.64849999999996</c:v>
                </c:pt>
                <c:pt idx="129908">
                  <c:v>-110.6465</c:v>
                </c:pt>
                <c:pt idx="129909">
                  <c:v>-110.64449999999999</c:v>
                </c:pt>
                <c:pt idx="129910">
                  <c:v>-110.64249999999998</c:v>
                </c:pt>
                <c:pt idx="129911">
                  <c:v>-110.64049999999997</c:v>
                </c:pt>
                <c:pt idx="129912">
                  <c:v>-110.63849999999996</c:v>
                </c:pt>
                <c:pt idx="129913">
                  <c:v>-110.63649999999996</c:v>
                </c:pt>
                <c:pt idx="129914">
                  <c:v>-110.6345</c:v>
                </c:pt>
                <c:pt idx="129915">
                  <c:v>-110.63249999999999</c:v>
                </c:pt>
                <c:pt idx="129916">
                  <c:v>-110.63049999999998</c:v>
                </c:pt>
                <c:pt idx="129917">
                  <c:v>-110.62849999999997</c:v>
                </c:pt>
                <c:pt idx="129918">
                  <c:v>-110.62649999999996</c:v>
                </c:pt>
                <c:pt idx="129919">
                  <c:v>-110.62449999999995</c:v>
                </c:pt>
                <c:pt idx="129920">
                  <c:v>-110.6225</c:v>
                </c:pt>
                <c:pt idx="129921">
                  <c:v>-110.62049999999999</c:v>
                </c:pt>
                <c:pt idx="129922">
                  <c:v>-110.61849999999998</c:v>
                </c:pt>
                <c:pt idx="129923">
                  <c:v>-110.61649999999997</c:v>
                </c:pt>
                <c:pt idx="129924">
                  <c:v>-110.61449999999996</c:v>
                </c:pt>
                <c:pt idx="129925">
                  <c:v>-110.61249999999995</c:v>
                </c:pt>
                <c:pt idx="129926">
                  <c:v>-110.6105</c:v>
                </c:pt>
                <c:pt idx="129927">
                  <c:v>-110.60849999999999</c:v>
                </c:pt>
                <c:pt idx="129928">
                  <c:v>-110.60649999999998</c:v>
                </c:pt>
                <c:pt idx="129929">
                  <c:v>-110.60449999999997</c:v>
                </c:pt>
                <c:pt idx="129930">
                  <c:v>-110.60249999999996</c:v>
                </c:pt>
                <c:pt idx="129931">
                  <c:v>-110.60049999999995</c:v>
                </c:pt>
                <c:pt idx="129932">
                  <c:v>-110.5985</c:v>
                </c:pt>
                <c:pt idx="129933">
                  <c:v>-110.59649999999999</c:v>
                </c:pt>
                <c:pt idx="129934">
                  <c:v>-110.59449999999998</c:v>
                </c:pt>
                <c:pt idx="129935">
                  <c:v>-110.59249999999997</c:v>
                </c:pt>
                <c:pt idx="129936">
                  <c:v>-110.59049999999996</c:v>
                </c:pt>
                <c:pt idx="129937">
                  <c:v>-110.58849999999995</c:v>
                </c:pt>
                <c:pt idx="129938">
                  <c:v>-110.5865</c:v>
                </c:pt>
                <c:pt idx="129939">
                  <c:v>-110.58449999999999</c:v>
                </c:pt>
                <c:pt idx="129940">
                  <c:v>-110.58249999999998</c:v>
                </c:pt>
                <c:pt idx="129941">
                  <c:v>-110.58049999999997</c:v>
                </c:pt>
                <c:pt idx="129942">
                  <c:v>-110.57849999999996</c:v>
                </c:pt>
                <c:pt idx="129943">
                  <c:v>-110.57649999999995</c:v>
                </c:pt>
                <c:pt idx="129944">
                  <c:v>-110.5745</c:v>
                </c:pt>
                <c:pt idx="129945">
                  <c:v>-110.57249999999999</c:v>
                </c:pt>
                <c:pt idx="129946">
                  <c:v>-110.57049999999998</c:v>
                </c:pt>
                <c:pt idx="129947">
                  <c:v>-110.56849999999997</c:v>
                </c:pt>
                <c:pt idx="129948">
                  <c:v>-110.56649999999996</c:v>
                </c:pt>
                <c:pt idx="129949">
                  <c:v>-110.56449999999995</c:v>
                </c:pt>
                <c:pt idx="129950">
                  <c:v>-110.5625</c:v>
                </c:pt>
                <c:pt idx="129951">
                  <c:v>-110.56049999999999</c:v>
                </c:pt>
                <c:pt idx="129952">
                  <c:v>-110.55849999999998</c:v>
                </c:pt>
                <c:pt idx="129953">
                  <c:v>-110.55649999999997</c:v>
                </c:pt>
                <c:pt idx="129954">
                  <c:v>-110.55449999999996</c:v>
                </c:pt>
                <c:pt idx="129955">
                  <c:v>-110.55249999999995</c:v>
                </c:pt>
                <c:pt idx="129956">
                  <c:v>-110.5505</c:v>
                </c:pt>
                <c:pt idx="129957">
                  <c:v>-110.54849999999999</c:v>
                </c:pt>
                <c:pt idx="129958">
                  <c:v>-110.54649999999998</c:v>
                </c:pt>
                <c:pt idx="129959">
                  <c:v>-110.54449999999997</c:v>
                </c:pt>
                <c:pt idx="129960">
                  <c:v>-110.54249999999996</c:v>
                </c:pt>
                <c:pt idx="129961">
                  <c:v>-110.54049999999995</c:v>
                </c:pt>
                <c:pt idx="129962">
                  <c:v>-110.5385</c:v>
                </c:pt>
                <c:pt idx="129963">
                  <c:v>-110.53649999999999</c:v>
                </c:pt>
                <c:pt idx="129964">
                  <c:v>-110.53449999999998</c:v>
                </c:pt>
                <c:pt idx="129965">
                  <c:v>-110.53249999999997</c:v>
                </c:pt>
                <c:pt idx="129966">
                  <c:v>-110.53049999999996</c:v>
                </c:pt>
                <c:pt idx="129967">
                  <c:v>-110.52849999999995</c:v>
                </c:pt>
                <c:pt idx="129968">
                  <c:v>-110.5265</c:v>
                </c:pt>
                <c:pt idx="129969">
                  <c:v>-110.52449999999999</c:v>
                </c:pt>
                <c:pt idx="129970">
                  <c:v>-110.52249999999998</c:v>
                </c:pt>
                <c:pt idx="129971">
                  <c:v>-110.52049999999997</c:v>
                </c:pt>
                <c:pt idx="129972">
                  <c:v>-110.51849999999996</c:v>
                </c:pt>
                <c:pt idx="129973">
                  <c:v>-110.51649999999995</c:v>
                </c:pt>
                <c:pt idx="129974">
                  <c:v>-110.5145</c:v>
                </c:pt>
                <c:pt idx="129975">
                  <c:v>-110.51249999999999</c:v>
                </c:pt>
                <c:pt idx="129976">
                  <c:v>-110.51049999999998</c:v>
                </c:pt>
                <c:pt idx="129977">
                  <c:v>-110.50849999999997</c:v>
                </c:pt>
                <c:pt idx="129978">
                  <c:v>-110.50649999999996</c:v>
                </c:pt>
                <c:pt idx="129979">
                  <c:v>-110.50449999999995</c:v>
                </c:pt>
                <c:pt idx="129980">
                  <c:v>-110.5025</c:v>
                </c:pt>
                <c:pt idx="129981">
                  <c:v>-110.50049999999999</c:v>
                </c:pt>
                <c:pt idx="129982">
                  <c:v>-110.49849999999998</c:v>
                </c:pt>
                <c:pt idx="129983">
                  <c:v>-110.49649999999997</c:v>
                </c:pt>
                <c:pt idx="129984">
                  <c:v>-110.49449999999996</c:v>
                </c:pt>
                <c:pt idx="129985">
                  <c:v>-110.49249999999995</c:v>
                </c:pt>
                <c:pt idx="129986">
                  <c:v>-110.4905</c:v>
                </c:pt>
                <c:pt idx="129987">
                  <c:v>-110.48849999999999</c:v>
                </c:pt>
                <c:pt idx="129988">
                  <c:v>-110.48649999999998</c:v>
                </c:pt>
                <c:pt idx="129989">
                  <c:v>-110.48449999999997</c:v>
                </c:pt>
                <c:pt idx="129990">
                  <c:v>-110.48249999999996</c:v>
                </c:pt>
                <c:pt idx="129991">
                  <c:v>-110.48049999999995</c:v>
                </c:pt>
                <c:pt idx="129992">
                  <c:v>-110.4785</c:v>
                </c:pt>
                <c:pt idx="129993">
                  <c:v>-110.47649999999999</c:v>
                </c:pt>
                <c:pt idx="129994">
                  <c:v>-110.47449999999998</c:v>
                </c:pt>
                <c:pt idx="129995">
                  <c:v>-110.47249999999997</c:v>
                </c:pt>
                <c:pt idx="129996">
                  <c:v>-110.47049999999996</c:v>
                </c:pt>
                <c:pt idx="129997">
                  <c:v>-110.46849999999995</c:v>
                </c:pt>
                <c:pt idx="129998">
                  <c:v>-110.4665</c:v>
                </c:pt>
                <c:pt idx="129999">
                  <c:v>-110.46449999999999</c:v>
                </c:pt>
                <c:pt idx="130000">
                  <c:v>-110.46249999999998</c:v>
                </c:pt>
                <c:pt idx="130001">
                  <c:v>-110.46049999999997</c:v>
                </c:pt>
                <c:pt idx="130002">
                  <c:v>-110.45849999999996</c:v>
                </c:pt>
                <c:pt idx="130003">
                  <c:v>-110.45650000000001</c:v>
                </c:pt>
                <c:pt idx="130004">
                  <c:v>-110.4545</c:v>
                </c:pt>
                <c:pt idx="130005">
                  <c:v>-110.45249999999999</c:v>
                </c:pt>
                <c:pt idx="130006">
                  <c:v>-110.45049999999998</c:v>
                </c:pt>
                <c:pt idx="130007">
                  <c:v>-110.44849999999997</c:v>
                </c:pt>
                <c:pt idx="130008">
                  <c:v>-110.44649999999996</c:v>
                </c:pt>
                <c:pt idx="130009">
                  <c:v>-110.44450000000001</c:v>
                </c:pt>
                <c:pt idx="130010">
                  <c:v>-110.4425</c:v>
                </c:pt>
                <c:pt idx="130011">
                  <c:v>-110.44049999999999</c:v>
                </c:pt>
                <c:pt idx="130012">
                  <c:v>-110.43849999999998</c:v>
                </c:pt>
                <c:pt idx="130013">
                  <c:v>-110.43649999999997</c:v>
                </c:pt>
                <c:pt idx="130014">
                  <c:v>-110.43449999999996</c:v>
                </c:pt>
                <c:pt idx="130015">
                  <c:v>-110.4325</c:v>
                </c:pt>
                <c:pt idx="130016">
                  <c:v>-110.43049999999999</c:v>
                </c:pt>
                <c:pt idx="130017">
                  <c:v>-110.42849999999999</c:v>
                </c:pt>
                <c:pt idx="130018">
                  <c:v>-110.42649999999998</c:v>
                </c:pt>
                <c:pt idx="130019">
                  <c:v>-110.42449999999997</c:v>
                </c:pt>
                <c:pt idx="130020">
                  <c:v>-110.42249999999996</c:v>
                </c:pt>
                <c:pt idx="130021">
                  <c:v>-110.4205</c:v>
                </c:pt>
                <c:pt idx="130022">
                  <c:v>-110.41849999999999</c:v>
                </c:pt>
                <c:pt idx="130023">
                  <c:v>-110.41649999999998</c:v>
                </c:pt>
                <c:pt idx="130024">
                  <c:v>-110.41449999999998</c:v>
                </c:pt>
                <c:pt idx="130025">
                  <c:v>-110.41249999999997</c:v>
                </c:pt>
                <c:pt idx="130026">
                  <c:v>-110.41049999999996</c:v>
                </c:pt>
                <c:pt idx="130027">
                  <c:v>-110.4085</c:v>
                </c:pt>
                <c:pt idx="130028">
                  <c:v>-110.40649999999999</c:v>
                </c:pt>
                <c:pt idx="130029">
                  <c:v>-110.40449999999998</c:v>
                </c:pt>
                <c:pt idx="130030">
                  <c:v>-110.40249999999997</c:v>
                </c:pt>
                <c:pt idx="130031">
                  <c:v>-110.40049999999997</c:v>
                </c:pt>
                <c:pt idx="130032">
                  <c:v>-110.39849999999996</c:v>
                </c:pt>
                <c:pt idx="130033">
                  <c:v>-110.3965</c:v>
                </c:pt>
                <c:pt idx="130034">
                  <c:v>-110.39449999999999</c:v>
                </c:pt>
                <c:pt idx="130035">
                  <c:v>-110.39249999999998</c:v>
                </c:pt>
                <c:pt idx="130036">
                  <c:v>-110.39049999999997</c:v>
                </c:pt>
                <c:pt idx="130037">
                  <c:v>-110.38849999999996</c:v>
                </c:pt>
                <c:pt idx="130038">
                  <c:v>-110.38649999999996</c:v>
                </c:pt>
                <c:pt idx="130039">
                  <c:v>-110.3845</c:v>
                </c:pt>
                <c:pt idx="130040">
                  <c:v>-110.38249999999999</c:v>
                </c:pt>
                <c:pt idx="130041">
                  <c:v>-110.38049999999998</c:v>
                </c:pt>
                <c:pt idx="130042">
                  <c:v>-110.37849999999997</c:v>
                </c:pt>
                <c:pt idx="130043">
                  <c:v>-110.37649999999996</c:v>
                </c:pt>
                <c:pt idx="130044">
                  <c:v>-110.37449999999995</c:v>
                </c:pt>
                <c:pt idx="130045">
                  <c:v>-110.3725</c:v>
                </c:pt>
                <c:pt idx="130046">
                  <c:v>-110.37049999999999</c:v>
                </c:pt>
                <c:pt idx="130047">
                  <c:v>-110.36849999999998</c:v>
                </c:pt>
                <c:pt idx="130048">
                  <c:v>-110.36649999999997</c:v>
                </c:pt>
                <c:pt idx="130049">
                  <c:v>-110.36449999999996</c:v>
                </c:pt>
                <c:pt idx="130050">
                  <c:v>-110.36249999999995</c:v>
                </c:pt>
                <c:pt idx="130051">
                  <c:v>-110.3605</c:v>
                </c:pt>
                <c:pt idx="130052">
                  <c:v>-110.35849999999999</c:v>
                </c:pt>
                <c:pt idx="130053">
                  <c:v>-110.35649999999998</c:v>
                </c:pt>
                <c:pt idx="130054">
                  <c:v>-110.35449999999997</c:v>
                </c:pt>
                <c:pt idx="130055">
                  <c:v>-110.35249999999996</c:v>
                </c:pt>
                <c:pt idx="130056">
                  <c:v>-110.35049999999995</c:v>
                </c:pt>
                <c:pt idx="130057">
                  <c:v>-110.3485</c:v>
                </c:pt>
                <c:pt idx="130058">
                  <c:v>-110.34649999999999</c:v>
                </c:pt>
                <c:pt idx="130059">
                  <c:v>-110.34449999999998</c:v>
                </c:pt>
                <c:pt idx="130060">
                  <c:v>-110.34249999999997</c:v>
                </c:pt>
                <c:pt idx="130061">
                  <c:v>-110.34049999999996</c:v>
                </c:pt>
                <c:pt idx="130062">
                  <c:v>-110.33849999999995</c:v>
                </c:pt>
                <c:pt idx="130063">
                  <c:v>-110.3365</c:v>
                </c:pt>
                <c:pt idx="130064">
                  <c:v>-110.33449999999999</c:v>
                </c:pt>
                <c:pt idx="130065">
                  <c:v>-110.33249999999998</c:v>
                </c:pt>
                <c:pt idx="130066">
                  <c:v>-110.33049999999997</c:v>
                </c:pt>
                <c:pt idx="130067">
                  <c:v>-110.32849999999996</c:v>
                </c:pt>
                <c:pt idx="130068">
                  <c:v>-110.32649999999995</c:v>
                </c:pt>
                <c:pt idx="130069">
                  <c:v>-110.3245</c:v>
                </c:pt>
                <c:pt idx="130070">
                  <c:v>-110.32249999999999</c:v>
                </c:pt>
                <c:pt idx="130071">
                  <c:v>-110.32049999999998</c:v>
                </c:pt>
                <c:pt idx="130072">
                  <c:v>-110.31849999999997</c:v>
                </c:pt>
                <c:pt idx="130073">
                  <c:v>-110.31649999999996</c:v>
                </c:pt>
                <c:pt idx="130074">
                  <c:v>-110.31449999999995</c:v>
                </c:pt>
                <c:pt idx="130075">
                  <c:v>-110.3125</c:v>
                </c:pt>
                <c:pt idx="130076">
                  <c:v>-110.31049999999999</c:v>
                </c:pt>
                <c:pt idx="130077">
                  <c:v>-110.30849999999998</c:v>
                </c:pt>
                <c:pt idx="130078">
                  <c:v>-110.30649999999997</c:v>
                </c:pt>
                <c:pt idx="130079">
                  <c:v>-110.30449999999996</c:v>
                </c:pt>
                <c:pt idx="130080">
                  <c:v>-110.30249999999995</c:v>
                </c:pt>
                <c:pt idx="130081">
                  <c:v>-110.3005</c:v>
                </c:pt>
                <c:pt idx="130082">
                  <c:v>-110.29849999999999</c:v>
                </c:pt>
                <c:pt idx="130083">
                  <c:v>-110.29649999999998</c:v>
                </c:pt>
                <c:pt idx="130084">
                  <c:v>-110.29449999999997</c:v>
                </c:pt>
                <c:pt idx="130085">
                  <c:v>-110.29249999999996</c:v>
                </c:pt>
                <c:pt idx="130086">
                  <c:v>-110.29049999999995</c:v>
                </c:pt>
                <c:pt idx="130087">
                  <c:v>-110.2885</c:v>
                </c:pt>
                <c:pt idx="130088">
                  <c:v>-110.28649999999999</c:v>
                </c:pt>
                <c:pt idx="130089">
                  <c:v>-110.28449999999998</c:v>
                </c:pt>
                <c:pt idx="130090">
                  <c:v>-110.28249999999997</c:v>
                </c:pt>
                <c:pt idx="130091">
                  <c:v>-110.28049999999996</c:v>
                </c:pt>
                <c:pt idx="130092">
                  <c:v>-110.27849999999995</c:v>
                </c:pt>
                <c:pt idx="130093">
                  <c:v>-110.2765</c:v>
                </c:pt>
                <c:pt idx="130094">
                  <c:v>-110.27449999999999</c:v>
                </c:pt>
                <c:pt idx="130095">
                  <c:v>-110.27249999999998</c:v>
                </c:pt>
                <c:pt idx="130096">
                  <c:v>-110.27049999999997</c:v>
                </c:pt>
                <c:pt idx="130097">
                  <c:v>-110.26849999999996</c:v>
                </c:pt>
                <c:pt idx="130098">
                  <c:v>-110.26649999999995</c:v>
                </c:pt>
                <c:pt idx="130099">
                  <c:v>-110.2645</c:v>
                </c:pt>
                <c:pt idx="130100">
                  <c:v>-110.26249999999999</c:v>
                </c:pt>
                <c:pt idx="130101">
                  <c:v>-110.26049999999998</c:v>
                </c:pt>
                <c:pt idx="130102">
                  <c:v>-110.25849999999997</c:v>
                </c:pt>
                <c:pt idx="130103">
                  <c:v>-110.25649999999996</c:v>
                </c:pt>
                <c:pt idx="130104">
                  <c:v>-110.25449999999995</c:v>
                </c:pt>
                <c:pt idx="130105">
                  <c:v>-110.2525</c:v>
                </c:pt>
                <c:pt idx="130106">
                  <c:v>-110.25049999999999</c:v>
                </c:pt>
                <c:pt idx="130107">
                  <c:v>-110.24849999999998</c:v>
                </c:pt>
                <c:pt idx="130108">
                  <c:v>-110.24649999999997</c:v>
                </c:pt>
                <c:pt idx="130109">
                  <c:v>-110.24449999999996</c:v>
                </c:pt>
                <c:pt idx="130110">
                  <c:v>-110.24249999999995</c:v>
                </c:pt>
                <c:pt idx="130111">
                  <c:v>-110.2405</c:v>
                </c:pt>
                <c:pt idx="130112">
                  <c:v>-110.23849999999999</c:v>
                </c:pt>
                <c:pt idx="130113">
                  <c:v>-110.23649999999998</c:v>
                </c:pt>
                <c:pt idx="130114">
                  <c:v>-110.23449999999997</c:v>
                </c:pt>
                <c:pt idx="130115">
                  <c:v>-110.23249999999996</c:v>
                </c:pt>
                <c:pt idx="130116">
                  <c:v>-110.23049999999995</c:v>
                </c:pt>
                <c:pt idx="130117">
                  <c:v>-110.2285</c:v>
                </c:pt>
                <c:pt idx="130118">
                  <c:v>-110.22649999999999</c:v>
                </c:pt>
                <c:pt idx="130119">
                  <c:v>-110.22449999999998</c:v>
                </c:pt>
                <c:pt idx="130120">
                  <c:v>-110.22249999999997</c:v>
                </c:pt>
                <c:pt idx="130121">
                  <c:v>-110.22049999999996</c:v>
                </c:pt>
                <c:pt idx="130122">
                  <c:v>-110.21849999999995</c:v>
                </c:pt>
                <c:pt idx="130123">
                  <c:v>-110.2165</c:v>
                </c:pt>
                <c:pt idx="130124">
                  <c:v>-110.21449999999999</c:v>
                </c:pt>
                <c:pt idx="130125">
                  <c:v>-110.21249999999998</c:v>
                </c:pt>
                <c:pt idx="130126">
                  <c:v>-110.21049999999997</c:v>
                </c:pt>
                <c:pt idx="130127">
                  <c:v>-110.20849999999996</c:v>
                </c:pt>
                <c:pt idx="130128">
                  <c:v>-110.20650000000001</c:v>
                </c:pt>
                <c:pt idx="130129">
                  <c:v>-110.2045</c:v>
                </c:pt>
                <c:pt idx="130130">
                  <c:v>-110.20249999999999</c:v>
                </c:pt>
                <c:pt idx="130131">
                  <c:v>-110.20049999999998</c:v>
                </c:pt>
                <c:pt idx="130132">
                  <c:v>-110.19849999999997</c:v>
                </c:pt>
                <c:pt idx="130133">
                  <c:v>-110.19649999999996</c:v>
                </c:pt>
                <c:pt idx="130134">
                  <c:v>-110.19450000000001</c:v>
                </c:pt>
                <c:pt idx="130135">
                  <c:v>-110.1925</c:v>
                </c:pt>
                <c:pt idx="130136">
                  <c:v>-110.19049999999999</c:v>
                </c:pt>
                <c:pt idx="130137">
                  <c:v>-110.18849999999998</c:v>
                </c:pt>
                <c:pt idx="130138">
                  <c:v>-110.18649999999997</c:v>
                </c:pt>
                <c:pt idx="130139">
                  <c:v>-110.18449999999996</c:v>
                </c:pt>
                <c:pt idx="130140">
                  <c:v>-110.1825</c:v>
                </c:pt>
                <c:pt idx="130141">
                  <c:v>-110.18049999999999</c:v>
                </c:pt>
                <c:pt idx="130142">
                  <c:v>-110.17849999999999</c:v>
                </c:pt>
                <c:pt idx="130143">
                  <c:v>-110.17649999999998</c:v>
                </c:pt>
                <c:pt idx="130144">
                  <c:v>-110.17449999999997</c:v>
                </c:pt>
                <c:pt idx="130145">
                  <c:v>-110.17249999999996</c:v>
                </c:pt>
                <c:pt idx="130146">
                  <c:v>-110.1705</c:v>
                </c:pt>
                <c:pt idx="130147">
                  <c:v>-110.16849999999999</c:v>
                </c:pt>
                <c:pt idx="130148">
                  <c:v>-110.16649999999998</c:v>
                </c:pt>
                <c:pt idx="130149">
                  <c:v>-110.16449999999998</c:v>
                </c:pt>
                <c:pt idx="130150">
                  <c:v>-110.16249999999997</c:v>
                </c:pt>
                <c:pt idx="130151">
                  <c:v>-110.16049999999996</c:v>
                </c:pt>
                <c:pt idx="130152">
                  <c:v>-110.1585</c:v>
                </c:pt>
                <c:pt idx="130153">
                  <c:v>-110.15649999999999</c:v>
                </c:pt>
                <c:pt idx="130154">
                  <c:v>-110.15449999999998</c:v>
                </c:pt>
                <c:pt idx="130155">
                  <c:v>-110.15249999999997</c:v>
                </c:pt>
                <c:pt idx="130156">
                  <c:v>-110.15049999999997</c:v>
                </c:pt>
                <c:pt idx="130157">
                  <c:v>-110.14849999999996</c:v>
                </c:pt>
                <c:pt idx="130158">
                  <c:v>-110.1465</c:v>
                </c:pt>
                <c:pt idx="130159">
                  <c:v>-110.14449999999999</c:v>
                </c:pt>
                <c:pt idx="130160">
                  <c:v>-110.14249999999998</c:v>
                </c:pt>
                <c:pt idx="130161">
                  <c:v>-110.14049999999997</c:v>
                </c:pt>
                <c:pt idx="130162">
                  <c:v>-110.13849999999996</c:v>
                </c:pt>
                <c:pt idx="130163">
                  <c:v>-110.13649999999996</c:v>
                </c:pt>
                <c:pt idx="130164">
                  <c:v>-110.1345</c:v>
                </c:pt>
                <c:pt idx="130165">
                  <c:v>-110.13249999999999</c:v>
                </c:pt>
                <c:pt idx="130166">
                  <c:v>-110.13049999999998</c:v>
                </c:pt>
                <c:pt idx="130167">
                  <c:v>-110.12849999999997</c:v>
                </c:pt>
                <c:pt idx="130168">
                  <c:v>-110.12649999999996</c:v>
                </c:pt>
                <c:pt idx="130169">
                  <c:v>-110.12449999999995</c:v>
                </c:pt>
                <c:pt idx="130170">
                  <c:v>-110.1225</c:v>
                </c:pt>
                <c:pt idx="130171">
                  <c:v>-110.12049999999999</c:v>
                </c:pt>
                <c:pt idx="130172">
                  <c:v>-110.11849999999998</c:v>
                </c:pt>
                <c:pt idx="130173">
                  <c:v>-110.11649999999997</c:v>
                </c:pt>
                <c:pt idx="130174">
                  <c:v>-110.11449999999996</c:v>
                </c:pt>
                <c:pt idx="130175">
                  <c:v>-110.11249999999995</c:v>
                </c:pt>
                <c:pt idx="130176">
                  <c:v>-110.1105</c:v>
                </c:pt>
                <c:pt idx="130177">
                  <c:v>-110.10849999999999</c:v>
                </c:pt>
                <c:pt idx="130178">
                  <c:v>-110.10649999999998</c:v>
                </c:pt>
                <c:pt idx="130179">
                  <c:v>-110.10449999999997</c:v>
                </c:pt>
                <c:pt idx="130180">
                  <c:v>-110.10249999999996</c:v>
                </c:pt>
                <c:pt idx="130181">
                  <c:v>-110.10049999999995</c:v>
                </c:pt>
                <c:pt idx="130182">
                  <c:v>-110.0985</c:v>
                </c:pt>
                <c:pt idx="130183">
                  <c:v>-110.09649999999999</c:v>
                </c:pt>
                <c:pt idx="130184">
                  <c:v>-110.09449999999998</c:v>
                </c:pt>
                <c:pt idx="130185">
                  <c:v>-110.09249999999997</c:v>
                </c:pt>
                <c:pt idx="130186">
                  <c:v>-110.09049999999996</c:v>
                </c:pt>
                <c:pt idx="130187">
                  <c:v>-110.08849999999995</c:v>
                </c:pt>
                <c:pt idx="130188">
                  <c:v>-110.0865</c:v>
                </c:pt>
                <c:pt idx="130189">
                  <c:v>-110.08449999999999</c:v>
                </c:pt>
                <c:pt idx="130190">
                  <c:v>-110.08249999999998</c:v>
                </c:pt>
                <c:pt idx="130191">
                  <c:v>-110.08049999999997</c:v>
                </c:pt>
                <c:pt idx="130192">
                  <c:v>-110.07849999999996</c:v>
                </c:pt>
                <c:pt idx="130193">
                  <c:v>-110.07649999999995</c:v>
                </c:pt>
                <c:pt idx="130194">
                  <c:v>-110.0745</c:v>
                </c:pt>
                <c:pt idx="130195">
                  <c:v>-110.07249999999999</c:v>
                </c:pt>
                <c:pt idx="130196">
                  <c:v>-110.07049999999998</c:v>
                </c:pt>
                <c:pt idx="130197">
                  <c:v>-110.06849999999997</c:v>
                </c:pt>
                <c:pt idx="130198">
                  <c:v>-110.06649999999996</c:v>
                </c:pt>
                <c:pt idx="130199">
                  <c:v>-110.06449999999995</c:v>
                </c:pt>
                <c:pt idx="130200">
                  <c:v>-110.0625</c:v>
                </c:pt>
                <c:pt idx="130201">
                  <c:v>-110.06049999999999</c:v>
                </c:pt>
                <c:pt idx="130202">
                  <c:v>-110.05849999999998</c:v>
                </c:pt>
                <c:pt idx="130203">
                  <c:v>-110.05649999999997</c:v>
                </c:pt>
                <c:pt idx="130204">
                  <c:v>-110.05449999999996</c:v>
                </c:pt>
                <c:pt idx="130205">
                  <c:v>-110.05249999999995</c:v>
                </c:pt>
                <c:pt idx="130206">
                  <c:v>-110.0505</c:v>
                </c:pt>
                <c:pt idx="130207">
                  <c:v>-110.04849999999999</c:v>
                </c:pt>
                <c:pt idx="130208">
                  <c:v>-110.04649999999998</c:v>
                </c:pt>
                <c:pt idx="130209">
                  <c:v>-110.04449999999997</c:v>
                </c:pt>
                <c:pt idx="130210">
                  <c:v>-110.04249999999996</c:v>
                </c:pt>
                <c:pt idx="130211">
                  <c:v>-110.04049999999995</c:v>
                </c:pt>
                <c:pt idx="130212">
                  <c:v>-110.0385</c:v>
                </c:pt>
                <c:pt idx="130213">
                  <c:v>-110.03649999999999</c:v>
                </c:pt>
                <c:pt idx="130214">
                  <c:v>-110.03449999999998</c:v>
                </c:pt>
                <c:pt idx="130215">
                  <c:v>-110.03249999999997</c:v>
                </c:pt>
                <c:pt idx="130216">
                  <c:v>-110.03049999999996</c:v>
                </c:pt>
                <c:pt idx="130217">
                  <c:v>-110.02849999999995</c:v>
                </c:pt>
                <c:pt idx="130218">
                  <c:v>-110.0265</c:v>
                </c:pt>
                <c:pt idx="130219">
                  <c:v>-110.02449999999999</c:v>
                </c:pt>
                <c:pt idx="130220">
                  <c:v>-110.02249999999998</c:v>
                </c:pt>
                <c:pt idx="130221">
                  <c:v>-110.02049999999997</c:v>
                </c:pt>
                <c:pt idx="130222">
                  <c:v>-110.01849999999996</c:v>
                </c:pt>
                <c:pt idx="130223">
                  <c:v>-110.01649999999995</c:v>
                </c:pt>
                <c:pt idx="130224">
                  <c:v>-110.0145</c:v>
                </c:pt>
                <c:pt idx="130225">
                  <c:v>-110.01249999999999</c:v>
                </c:pt>
                <c:pt idx="130226">
                  <c:v>-110.01049999999998</c:v>
                </c:pt>
                <c:pt idx="130227">
                  <c:v>-110.00849999999997</c:v>
                </c:pt>
                <c:pt idx="130228">
                  <c:v>-110.00649999999996</c:v>
                </c:pt>
                <c:pt idx="130229">
                  <c:v>-110.00449999999995</c:v>
                </c:pt>
                <c:pt idx="130230">
                  <c:v>-110.0025</c:v>
                </c:pt>
                <c:pt idx="130231">
                  <c:v>-110.00049999999999</c:v>
                </c:pt>
                <c:pt idx="130232">
                  <c:v>-109.99849999999998</c:v>
                </c:pt>
                <c:pt idx="130233">
                  <c:v>-109.99649999999997</c:v>
                </c:pt>
                <c:pt idx="130234">
                  <c:v>-109.99449999999996</c:v>
                </c:pt>
                <c:pt idx="130235">
                  <c:v>-109.99249999999995</c:v>
                </c:pt>
                <c:pt idx="130236">
                  <c:v>-109.9905</c:v>
                </c:pt>
                <c:pt idx="130237">
                  <c:v>-109.98849999999999</c:v>
                </c:pt>
                <c:pt idx="130238">
                  <c:v>-109.98649999999998</c:v>
                </c:pt>
                <c:pt idx="130239">
                  <c:v>-109.98449999999997</c:v>
                </c:pt>
                <c:pt idx="130240">
                  <c:v>-109.98249999999996</c:v>
                </c:pt>
                <c:pt idx="130241">
                  <c:v>-109.98049999999995</c:v>
                </c:pt>
                <c:pt idx="130242">
                  <c:v>-109.9785</c:v>
                </c:pt>
                <c:pt idx="130243">
                  <c:v>-109.97649999999999</c:v>
                </c:pt>
                <c:pt idx="130244">
                  <c:v>-109.97449999999998</c:v>
                </c:pt>
                <c:pt idx="130245">
                  <c:v>-109.97249999999997</c:v>
                </c:pt>
                <c:pt idx="130246">
                  <c:v>-109.97049999999996</c:v>
                </c:pt>
                <c:pt idx="130247">
                  <c:v>-109.96849999999995</c:v>
                </c:pt>
                <c:pt idx="130248">
                  <c:v>-109.9665</c:v>
                </c:pt>
                <c:pt idx="130249">
                  <c:v>-109.96449999999999</c:v>
                </c:pt>
                <c:pt idx="130250">
                  <c:v>-109.96249999999998</c:v>
                </c:pt>
                <c:pt idx="130251">
                  <c:v>-109.96049999999997</c:v>
                </c:pt>
                <c:pt idx="130252">
                  <c:v>-109.95849999999996</c:v>
                </c:pt>
                <c:pt idx="130253">
                  <c:v>-109.95650000000001</c:v>
                </c:pt>
                <c:pt idx="130254">
                  <c:v>-109.9545</c:v>
                </c:pt>
                <c:pt idx="130255">
                  <c:v>-109.95249999999999</c:v>
                </c:pt>
                <c:pt idx="130256">
                  <c:v>-109.95049999999998</c:v>
                </c:pt>
                <c:pt idx="130257">
                  <c:v>-109.94849999999997</c:v>
                </c:pt>
                <c:pt idx="130258">
                  <c:v>-109.94649999999996</c:v>
                </c:pt>
                <c:pt idx="130259">
                  <c:v>-109.94450000000001</c:v>
                </c:pt>
                <c:pt idx="130260">
                  <c:v>-109.9425</c:v>
                </c:pt>
                <c:pt idx="130261">
                  <c:v>-109.94049999999999</c:v>
                </c:pt>
                <c:pt idx="130262">
                  <c:v>-109.93849999999998</c:v>
                </c:pt>
                <c:pt idx="130263">
                  <c:v>-109.93649999999997</c:v>
                </c:pt>
                <c:pt idx="130264">
                  <c:v>-109.93449999999996</c:v>
                </c:pt>
                <c:pt idx="130265">
                  <c:v>-109.9325</c:v>
                </c:pt>
                <c:pt idx="130266">
                  <c:v>-109.93049999999999</c:v>
                </c:pt>
                <c:pt idx="130267">
                  <c:v>-109.92849999999999</c:v>
                </c:pt>
                <c:pt idx="130268">
                  <c:v>-109.92649999999998</c:v>
                </c:pt>
                <c:pt idx="130269">
                  <c:v>-109.92449999999997</c:v>
                </c:pt>
                <c:pt idx="130270">
                  <c:v>-109.92249999999996</c:v>
                </c:pt>
                <c:pt idx="130271">
                  <c:v>-109.9205</c:v>
                </c:pt>
                <c:pt idx="130272">
                  <c:v>-109.91849999999999</c:v>
                </c:pt>
                <c:pt idx="130273">
                  <c:v>-109.91649999999998</c:v>
                </c:pt>
                <c:pt idx="130274">
                  <c:v>-109.91449999999998</c:v>
                </c:pt>
                <c:pt idx="130275">
                  <c:v>-109.91249999999997</c:v>
                </c:pt>
                <c:pt idx="130276">
                  <c:v>-109.91049999999996</c:v>
                </c:pt>
                <c:pt idx="130277">
                  <c:v>-109.9085</c:v>
                </c:pt>
                <c:pt idx="130278">
                  <c:v>-109.90649999999999</c:v>
                </c:pt>
                <c:pt idx="130279">
                  <c:v>-109.90449999999998</c:v>
                </c:pt>
                <c:pt idx="130280">
                  <c:v>-109.90249999999997</c:v>
                </c:pt>
                <c:pt idx="130281">
                  <c:v>-109.90049999999997</c:v>
                </c:pt>
                <c:pt idx="130282">
                  <c:v>-109.89849999999996</c:v>
                </c:pt>
                <c:pt idx="130283">
                  <c:v>-109.8965</c:v>
                </c:pt>
                <c:pt idx="130284">
                  <c:v>-109.89449999999999</c:v>
                </c:pt>
                <c:pt idx="130285">
                  <c:v>-109.89249999999998</c:v>
                </c:pt>
                <c:pt idx="130286">
                  <c:v>-109.89049999999997</c:v>
                </c:pt>
                <c:pt idx="130287">
                  <c:v>-109.88849999999996</c:v>
                </c:pt>
                <c:pt idx="130288">
                  <c:v>-109.88649999999996</c:v>
                </c:pt>
                <c:pt idx="130289">
                  <c:v>-109.8845</c:v>
                </c:pt>
                <c:pt idx="130290">
                  <c:v>-109.88249999999999</c:v>
                </c:pt>
                <c:pt idx="130291">
                  <c:v>-109.88049999999998</c:v>
                </c:pt>
                <c:pt idx="130292">
                  <c:v>-109.87849999999997</c:v>
                </c:pt>
                <c:pt idx="130293">
                  <c:v>-109.87649999999996</c:v>
                </c:pt>
                <c:pt idx="130294">
                  <c:v>-109.87449999999995</c:v>
                </c:pt>
                <c:pt idx="130295">
                  <c:v>-109.8725</c:v>
                </c:pt>
                <c:pt idx="130296">
                  <c:v>-109.87049999999999</c:v>
                </c:pt>
                <c:pt idx="130297">
                  <c:v>-109.86849999999998</c:v>
                </c:pt>
                <c:pt idx="130298">
                  <c:v>-109.86649999999997</c:v>
                </c:pt>
                <c:pt idx="130299">
                  <c:v>-109.86449999999996</c:v>
                </c:pt>
                <c:pt idx="130300">
                  <c:v>-109.86249999999995</c:v>
                </c:pt>
                <c:pt idx="130301">
                  <c:v>-109.8605</c:v>
                </c:pt>
                <c:pt idx="130302">
                  <c:v>-109.85849999999999</c:v>
                </c:pt>
                <c:pt idx="130303">
                  <c:v>-109.85649999999998</c:v>
                </c:pt>
                <c:pt idx="130304">
                  <c:v>-109.85449999999997</c:v>
                </c:pt>
                <c:pt idx="130305">
                  <c:v>-109.85249999999996</c:v>
                </c:pt>
                <c:pt idx="130306">
                  <c:v>-109.85049999999995</c:v>
                </c:pt>
                <c:pt idx="130307">
                  <c:v>-109.8485</c:v>
                </c:pt>
                <c:pt idx="130308">
                  <c:v>-109.84649999999999</c:v>
                </c:pt>
                <c:pt idx="130309">
                  <c:v>-109.84449999999998</c:v>
                </c:pt>
                <c:pt idx="130310">
                  <c:v>-109.84249999999997</c:v>
                </c:pt>
                <c:pt idx="130311">
                  <c:v>-109.84049999999996</c:v>
                </c:pt>
                <c:pt idx="130312">
                  <c:v>-109.83849999999995</c:v>
                </c:pt>
                <c:pt idx="130313">
                  <c:v>-109.8365</c:v>
                </c:pt>
                <c:pt idx="130314">
                  <c:v>-109.83449999999999</c:v>
                </c:pt>
                <c:pt idx="130315">
                  <c:v>-109.83249999999998</c:v>
                </c:pt>
                <c:pt idx="130316">
                  <c:v>-109.83049999999997</c:v>
                </c:pt>
                <c:pt idx="130317">
                  <c:v>-109.82849999999996</c:v>
                </c:pt>
                <c:pt idx="130318">
                  <c:v>-109.82649999999995</c:v>
                </c:pt>
                <c:pt idx="130319">
                  <c:v>-109.8245</c:v>
                </c:pt>
                <c:pt idx="130320">
                  <c:v>-109.82249999999999</c:v>
                </c:pt>
                <c:pt idx="130321">
                  <c:v>-109.82049999999998</c:v>
                </c:pt>
                <c:pt idx="130322">
                  <c:v>-109.81849999999997</c:v>
                </c:pt>
                <c:pt idx="130323">
                  <c:v>-109.81649999999996</c:v>
                </c:pt>
                <c:pt idx="130324">
                  <c:v>-109.81449999999995</c:v>
                </c:pt>
                <c:pt idx="130325">
                  <c:v>-109.8125</c:v>
                </c:pt>
                <c:pt idx="130326">
                  <c:v>-109.81049999999999</c:v>
                </c:pt>
                <c:pt idx="130327">
                  <c:v>-109.80849999999998</c:v>
                </c:pt>
                <c:pt idx="130328">
                  <c:v>-109.80649999999997</c:v>
                </c:pt>
                <c:pt idx="130329">
                  <c:v>-109.80449999999996</c:v>
                </c:pt>
                <c:pt idx="130330">
                  <c:v>-109.80249999999995</c:v>
                </c:pt>
                <c:pt idx="130331">
                  <c:v>-109.8005</c:v>
                </c:pt>
                <c:pt idx="130332">
                  <c:v>-109.79849999999999</c:v>
                </c:pt>
                <c:pt idx="130333">
                  <c:v>-109.79649999999998</c:v>
                </c:pt>
                <c:pt idx="130334">
                  <c:v>-109.79449999999997</c:v>
                </c:pt>
                <c:pt idx="130335">
                  <c:v>-109.79249999999996</c:v>
                </c:pt>
                <c:pt idx="130336">
                  <c:v>-109.79049999999995</c:v>
                </c:pt>
                <c:pt idx="130337">
                  <c:v>-109.7885</c:v>
                </c:pt>
                <c:pt idx="130338">
                  <c:v>-109.78649999999999</c:v>
                </c:pt>
                <c:pt idx="130339">
                  <c:v>-109.78449999999998</c:v>
                </c:pt>
                <c:pt idx="130340">
                  <c:v>-109.78249999999997</c:v>
                </c:pt>
                <c:pt idx="130341">
                  <c:v>-109.78049999999996</c:v>
                </c:pt>
                <c:pt idx="130342">
                  <c:v>-109.77849999999995</c:v>
                </c:pt>
                <c:pt idx="130343">
                  <c:v>-109.7765</c:v>
                </c:pt>
                <c:pt idx="130344">
                  <c:v>-109.77449999999999</c:v>
                </c:pt>
                <c:pt idx="130345">
                  <c:v>-109.77249999999998</c:v>
                </c:pt>
                <c:pt idx="130346">
                  <c:v>-109.77049999999997</c:v>
                </c:pt>
                <c:pt idx="130347">
                  <c:v>-109.76849999999996</c:v>
                </c:pt>
                <c:pt idx="130348">
                  <c:v>-109.76649999999995</c:v>
                </c:pt>
                <c:pt idx="130349">
                  <c:v>-109.7645</c:v>
                </c:pt>
                <c:pt idx="130350">
                  <c:v>-109.76249999999999</c:v>
                </c:pt>
                <c:pt idx="130351">
                  <c:v>-109.76049999999998</c:v>
                </c:pt>
                <c:pt idx="130352">
                  <c:v>-109.75849999999997</c:v>
                </c:pt>
                <c:pt idx="130353">
                  <c:v>-109.75649999999996</c:v>
                </c:pt>
                <c:pt idx="130354">
                  <c:v>-109.75449999999995</c:v>
                </c:pt>
                <c:pt idx="130355">
                  <c:v>-109.7525</c:v>
                </c:pt>
                <c:pt idx="130356">
                  <c:v>-109.75049999999999</c:v>
                </c:pt>
                <c:pt idx="130357">
                  <c:v>-109.74849999999998</c:v>
                </c:pt>
                <c:pt idx="130358">
                  <c:v>-109.74649999999997</c:v>
                </c:pt>
                <c:pt idx="130359">
                  <c:v>-109.74449999999996</c:v>
                </c:pt>
                <c:pt idx="130360">
                  <c:v>-109.74249999999995</c:v>
                </c:pt>
                <c:pt idx="130361">
                  <c:v>-109.7405</c:v>
                </c:pt>
                <c:pt idx="130362">
                  <c:v>-109.73849999999999</c:v>
                </c:pt>
                <c:pt idx="130363">
                  <c:v>-109.73649999999998</c:v>
                </c:pt>
                <c:pt idx="130364">
                  <c:v>-109.73449999999997</c:v>
                </c:pt>
                <c:pt idx="130365">
                  <c:v>-109.73249999999996</c:v>
                </c:pt>
                <c:pt idx="130366">
                  <c:v>-109.73049999999995</c:v>
                </c:pt>
                <c:pt idx="130367">
                  <c:v>-109.7285</c:v>
                </c:pt>
                <c:pt idx="130368">
                  <c:v>-109.72649999999999</c:v>
                </c:pt>
                <c:pt idx="130369">
                  <c:v>-109.72449999999998</c:v>
                </c:pt>
                <c:pt idx="130370">
                  <c:v>-109.72249999999997</c:v>
                </c:pt>
                <c:pt idx="130371">
                  <c:v>-109.72049999999996</c:v>
                </c:pt>
                <c:pt idx="130372">
                  <c:v>-109.71849999999995</c:v>
                </c:pt>
                <c:pt idx="130373">
                  <c:v>-109.7165</c:v>
                </c:pt>
                <c:pt idx="130374">
                  <c:v>-109.71449999999999</c:v>
                </c:pt>
                <c:pt idx="130375">
                  <c:v>-109.71249999999998</c:v>
                </c:pt>
                <c:pt idx="130376">
                  <c:v>-109.71049999999997</c:v>
                </c:pt>
                <c:pt idx="130377">
                  <c:v>-109.70849999999996</c:v>
                </c:pt>
                <c:pt idx="130378">
                  <c:v>-109.70650000000001</c:v>
                </c:pt>
                <c:pt idx="130379">
                  <c:v>-109.7045</c:v>
                </c:pt>
                <c:pt idx="130380">
                  <c:v>-109.70249999999999</c:v>
                </c:pt>
                <c:pt idx="130381">
                  <c:v>-109.70049999999998</c:v>
                </c:pt>
                <c:pt idx="130382">
                  <c:v>-109.69849999999997</c:v>
                </c:pt>
                <c:pt idx="130383">
                  <c:v>-109.69649999999996</c:v>
                </c:pt>
                <c:pt idx="130384">
                  <c:v>-109.69450000000001</c:v>
                </c:pt>
                <c:pt idx="130385">
                  <c:v>-109.6925</c:v>
                </c:pt>
                <c:pt idx="130386">
                  <c:v>-109.69049999999999</c:v>
                </c:pt>
                <c:pt idx="130387">
                  <c:v>-109.68849999999998</c:v>
                </c:pt>
                <c:pt idx="130388">
                  <c:v>-109.68649999999997</c:v>
                </c:pt>
                <c:pt idx="130389">
                  <c:v>-109.68449999999996</c:v>
                </c:pt>
                <c:pt idx="130390">
                  <c:v>-109.6825</c:v>
                </c:pt>
                <c:pt idx="130391">
                  <c:v>-109.68049999999999</c:v>
                </c:pt>
                <c:pt idx="130392">
                  <c:v>-109.67849999999999</c:v>
                </c:pt>
                <c:pt idx="130393">
                  <c:v>-109.67649999999998</c:v>
                </c:pt>
                <c:pt idx="130394">
                  <c:v>-109.67449999999997</c:v>
                </c:pt>
                <c:pt idx="130395">
                  <c:v>-109.67249999999996</c:v>
                </c:pt>
                <c:pt idx="130396">
                  <c:v>-109.6705</c:v>
                </c:pt>
                <c:pt idx="130397">
                  <c:v>-109.66849999999999</c:v>
                </c:pt>
                <c:pt idx="130398">
                  <c:v>-109.66649999999998</c:v>
                </c:pt>
                <c:pt idx="130399">
                  <c:v>-109.66449999999998</c:v>
                </c:pt>
                <c:pt idx="130400">
                  <c:v>-109.66249999999997</c:v>
                </c:pt>
                <c:pt idx="130401">
                  <c:v>-109.66049999999996</c:v>
                </c:pt>
                <c:pt idx="130402">
                  <c:v>-109.6585</c:v>
                </c:pt>
                <c:pt idx="130403">
                  <c:v>-109.65649999999999</c:v>
                </c:pt>
                <c:pt idx="130404">
                  <c:v>-109.65449999999998</c:v>
                </c:pt>
                <c:pt idx="130405">
                  <c:v>-109.65249999999997</c:v>
                </c:pt>
                <c:pt idx="130406">
                  <c:v>-109.65049999999997</c:v>
                </c:pt>
                <c:pt idx="130407">
                  <c:v>-109.64849999999996</c:v>
                </c:pt>
                <c:pt idx="130408">
                  <c:v>-109.6465</c:v>
                </c:pt>
                <c:pt idx="130409">
                  <c:v>-109.64449999999999</c:v>
                </c:pt>
                <c:pt idx="130410">
                  <c:v>-109.64249999999998</c:v>
                </c:pt>
                <c:pt idx="130411">
                  <c:v>-109.64049999999997</c:v>
                </c:pt>
                <c:pt idx="130412">
                  <c:v>-109.63849999999996</c:v>
                </c:pt>
                <c:pt idx="130413">
                  <c:v>-109.63649999999996</c:v>
                </c:pt>
                <c:pt idx="130414">
                  <c:v>-109.6345</c:v>
                </c:pt>
                <c:pt idx="130415">
                  <c:v>-109.63249999999999</c:v>
                </c:pt>
                <c:pt idx="130416">
                  <c:v>-109.63049999999998</c:v>
                </c:pt>
                <c:pt idx="130417">
                  <c:v>-109.62849999999997</c:v>
                </c:pt>
                <c:pt idx="130418">
                  <c:v>-109.62649999999996</c:v>
                </c:pt>
                <c:pt idx="130419">
                  <c:v>-109.62449999999995</c:v>
                </c:pt>
                <c:pt idx="130420">
                  <c:v>-109.6225</c:v>
                </c:pt>
                <c:pt idx="130421">
                  <c:v>-109.62049999999999</c:v>
                </c:pt>
                <c:pt idx="130422">
                  <c:v>-109.61849999999998</c:v>
                </c:pt>
                <c:pt idx="130423">
                  <c:v>-109.61649999999997</c:v>
                </c:pt>
                <c:pt idx="130424">
                  <c:v>-109.61449999999996</c:v>
                </c:pt>
                <c:pt idx="130425">
                  <c:v>-109.61249999999995</c:v>
                </c:pt>
                <c:pt idx="130426">
                  <c:v>-109.6105</c:v>
                </c:pt>
                <c:pt idx="130427">
                  <c:v>-109.60849999999999</c:v>
                </c:pt>
                <c:pt idx="130428">
                  <c:v>-109.60649999999998</c:v>
                </c:pt>
                <c:pt idx="130429">
                  <c:v>-109.60449999999997</c:v>
                </c:pt>
                <c:pt idx="130430">
                  <c:v>-109.60249999999996</c:v>
                </c:pt>
                <c:pt idx="130431">
                  <c:v>-109.60049999999995</c:v>
                </c:pt>
                <c:pt idx="130432">
                  <c:v>-109.5985</c:v>
                </c:pt>
                <c:pt idx="130433">
                  <c:v>-109.59649999999999</c:v>
                </c:pt>
                <c:pt idx="130434">
                  <c:v>-109.59449999999998</c:v>
                </c:pt>
                <c:pt idx="130435">
                  <c:v>-109.59249999999997</c:v>
                </c:pt>
                <c:pt idx="130436">
                  <c:v>-109.59049999999996</c:v>
                </c:pt>
                <c:pt idx="130437">
                  <c:v>-109.58849999999995</c:v>
                </c:pt>
                <c:pt idx="130438">
                  <c:v>-109.5865</c:v>
                </c:pt>
                <c:pt idx="130439">
                  <c:v>-109.58449999999999</c:v>
                </c:pt>
                <c:pt idx="130440">
                  <c:v>-109.58249999999998</c:v>
                </c:pt>
                <c:pt idx="130441">
                  <c:v>-109.58049999999997</c:v>
                </c:pt>
                <c:pt idx="130442">
                  <c:v>-109.57849999999996</c:v>
                </c:pt>
                <c:pt idx="130443">
                  <c:v>-109.57649999999995</c:v>
                </c:pt>
                <c:pt idx="130444">
                  <c:v>-109.5745</c:v>
                </c:pt>
                <c:pt idx="130445">
                  <c:v>-109.57249999999999</c:v>
                </c:pt>
                <c:pt idx="130446">
                  <c:v>-109.57049999999998</c:v>
                </c:pt>
                <c:pt idx="130447">
                  <c:v>-109.56849999999997</c:v>
                </c:pt>
                <c:pt idx="130448">
                  <c:v>-109.56649999999996</c:v>
                </c:pt>
                <c:pt idx="130449">
                  <c:v>-109.56449999999995</c:v>
                </c:pt>
                <c:pt idx="130450">
                  <c:v>-109.5625</c:v>
                </c:pt>
                <c:pt idx="130451">
                  <c:v>-109.56049999999999</c:v>
                </c:pt>
                <c:pt idx="130452">
                  <c:v>-109.55849999999998</c:v>
                </c:pt>
                <c:pt idx="130453">
                  <c:v>-109.55649999999997</c:v>
                </c:pt>
                <c:pt idx="130454">
                  <c:v>-109.55449999999996</c:v>
                </c:pt>
                <c:pt idx="130455">
                  <c:v>-109.55249999999995</c:v>
                </c:pt>
                <c:pt idx="130456">
                  <c:v>-109.5505</c:v>
                </c:pt>
                <c:pt idx="130457">
                  <c:v>-109.54849999999999</c:v>
                </c:pt>
                <c:pt idx="130458">
                  <c:v>-109.54649999999998</c:v>
                </c:pt>
                <c:pt idx="130459">
                  <c:v>-109.54449999999997</c:v>
                </c:pt>
                <c:pt idx="130460">
                  <c:v>-109.54249999999996</c:v>
                </c:pt>
                <c:pt idx="130461">
                  <c:v>-109.54049999999995</c:v>
                </c:pt>
                <c:pt idx="130462">
                  <c:v>-109.5385</c:v>
                </c:pt>
                <c:pt idx="130463">
                  <c:v>-109.53649999999999</c:v>
                </c:pt>
                <c:pt idx="130464">
                  <c:v>-109.53449999999998</c:v>
                </c:pt>
                <c:pt idx="130465">
                  <c:v>-109.53249999999997</c:v>
                </c:pt>
                <c:pt idx="130466">
                  <c:v>-109.53049999999996</c:v>
                </c:pt>
                <c:pt idx="130467">
                  <c:v>-109.52849999999995</c:v>
                </c:pt>
                <c:pt idx="130468">
                  <c:v>-109.5265</c:v>
                </c:pt>
                <c:pt idx="130469">
                  <c:v>-109.52449999999999</c:v>
                </c:pt>
                <c:pt idx="130470">
                  <c:v>-109.52249999999998</c:v>
                </c:pt>
                <c:pt idx="130471">
                  <c:v>-109.52049999999997</c:v>
                </c:pt>
                <c:pt idx="130472">
                  <c:v>-109.51849999999996</c:v>
                </c:pt>
                <c:pt idx="130473">
                  <c:v>-109.51649999999995</c:v>
                </c:pt>
                <c:pt idx="130474">
                  <c:v>-109.5145</c:v>
                </c:pt>
                <c:pt idx="130475">
                  <c:v>-109.51249999999999</c:v>
                </c:pt>
                <c:pt idx="130476">
                  <c:v>-109.51049999999998</c:v>
                </c:pt>
                <c:pt idx="130477">
                  <c:v>-109.50849999999997</c:v>
                </c:pt>
                <c:pt idx="130478">
                  <c:v>-109.50649999999996</c:v>
                </c:pt>
                <c:pt idx="130479">
                  <c:v>-109.50449999999995</c:v>
                </c:pt>
                <c:pt idx="130480">
                  <c:v>-109.5025</c:v>
                </c:pt>
                <c:pt idx="130481">
                  <c:v>-109.50049999999999</c:v>
                </c:pt>
                <c:pt idx="130482">
                  <c:v>-109.49849999999998</c:v>
                </c:pt>
                <c:pt idx="130483">
                  <c:v>-109.49649999999997</c:v>
                </c:pt>
                <c:pt idx="130484">
                  <c:v>-109.49449999999996</c:v>
                </c:pt>
                <c:pt idx="130485">
                  <c:v>-109.49249999999995</c:v>
                </c:pt>
                <c:pt idx="130486">
                  <c:v>-109.4905</c:v>
                </c:pt>
                <c:pt idx="130487">
                  <c:v>-109.48849999999999</c:v>
                </c:pt>
                <c:pt idx="130488">
                  <c:v>-109.48649999999998</c:v>
                </c:pt>
                <c:pt idx="130489">
                  <c:v>-109.48449999999997</c:v>
                </c:pt>
                <c:pt idx="130490">
                  <c:v>-109.48249999999996</c:v>
                </c:pt>
                <c:pt idx="130491">
                  <c:v>-109.48049999999995</c:v>
                </c:pt>
                <c:pt idx="130492">
                  <c:v>-109.4785</c:v>
                </c:pt>
                <c:pt idx="130493">
                  <c:v>-109.47649999999999</c:v>
                </c:pt>
                <c:pt idx="130494">
                  <c:v>-109.47449999999998</c:v>
                </c:pt>
                <c:pt idx="130495">
                  <c:v>-109.47249999999997</c:v>
                </c:pt>
                <c:pt idx="130496">
                  <c:v>-109.47049999999996</c:v>
                </c:pt>
                <c:pt idx="130497">
                  <c:v>-109.46849999999995</c:v>
                </c:pt>
                <c:pt idx="130498">
                  <c:v>-109.4665</c:v>
                </c:pt>
                <c:pt idx="130499">
                  <c:v>-109.46449999999999</c:v>
                </c:pt>
                <c:pt idx="130500">
                  <c:v>-109.46249999999998</c:v>
                </c:pt>
                <c:pt idx="130501">
                  <c:v>-109.46049999999997</c:v>
                </c:pt>
                <c:pt idx="130502">
                  <c:v>-109.45849999999996</c:v>
                </c:pt>
                <c:pt idx="130503">
                  <c:v>-109.45650000000001</c:v>
                </c:pt>
                <c:pt idx="130504">
                  <c:v>-109.4545</c:v>
                </c:pt>
                <c:pt idx="130505">
                  <c:v>-109.45249999999999</c:v>
                </c:pt>
                <c:pt idx="130506">
                  <c:v>-109.45049999999998</c:v>
                </c:pt>
                <c:pt idx="130507">
                  <c:v>-109.44849999999997</c:v>
                </c:pt>
                <c:pt idx="130508">
                  <c:v>-109.44649999999996</c:v>
                </c:pt>
                <c:pt idx="130509">
                  <c:v>-109.44450000000001</c:v>
                </c:pt>
                <c:pt idx="130510">
                  <c:v>-109.4425</c:v>
                </c:pt>
                <c:pt idx="130511">
                  <c:v>-109.44049999999999</c:v>
                </c:pt>
                <c:pt idx="130512">
                  <c:v>-109.43849999999998</c:v>
                </c:pt>
                <c:pt idx="130513">
                  <c:v>-109.43649999999997</c:v>
                </c:pt>
                <c:pt idx="130514">
                  <c:v>-109.43449999999996</c:v>
                </c:pt>
                <c:pt idx="130515">
                  <c:v>-109.4325</c:v>
                </c:pt>
                <c:pt idx="130516">
                  <c:v>-109.43049999999999</c:v>
                </c:pt>
                <c:pt idx="130517">
                  <c:v>-109.42849999999999</c:v>
                </c:pt>
                <c:pt idx="130518">
                  <c:v>-109.42649999999998</c:v>
                </c:pt>
                <c:pt idx="130519">
                  <c:v>-109.42449999999997</c:v>
                </c:pt>
                <c:pt idx="130520">
                  <c:v>-109.42249999999996</c:v>
                </c:pt>
                <c:pt idx="130521">
                  <c:v>-109.4205</c:v>
                </c:pt>
                <c:pt idx="130522">
                  <c:v>-109.41849999999999</c:v>
                </c:pt>
                <c:pt idx="130523">
                  <c:v>-109.41649999999998</c:v>
                </c:pt>
                <c:pt idx="130524">
                  <c:v>-109.41449999999998</c:v>
                </c:pt>
                <c:pt idx="130525">
                  <c:v>-109.41249999999997</c:v>
                </c:pt>
                <c:pt idx="130526">
                  <c:v>-109.41049999999996</c:v>
                </c:pt>
                <c:pt idx="130527">
                  <c:v>-109.4085</c:v>
                </c:pt>
                <c:pt idx="130528">
                  <c:v>-109.40649999999999</c:v>
                </c:pt>
                <c:pt idx="130529">
                  <c:v>-109.40449999999998</c:v>
                </c:pt>
                <c:pt idx="130530">
                  <c:v>-109.40249999999997</c:v>
                </c:pt>
                <c:pt idx="130531">
                  <c:v>-109.40049999999997</c:v>
                </c:pt>
                <c:pt idx="130532">
                  <c:v>-109.39849999999996</c:v>
                </c:pt>
                <c:pt idx="130533">
                  <c:v>-109.3965</c:v>
                </c:pt>
                <c:pt idx="130534">
                  <c:v>-109.39449999999999</c:v>
                </c:pt>
                <c:pt idx="130535">
                  <c:v>-109.39249999999998</c:v>
                </c:pt>
                <c:pt idx="130536">
                  <c:v>-109.39049999999997</c:v>
                </c:pt>
                <c:pt idx="130537">
                  <c:v>-109.38849999999996</c:v>
                </c:pt>
                <c:pt idx="130538">
                  <c:v>-109.38649999999996</c:v>
                </c:pt>
                <c:pt idx="130539">
                  <c:v>-109.3845</c:v>
                </c:pt>
                <c:pt idx="130540">
                  <c:v>-109.38249999999999</c:v>
                </c:pt>
                <c:pt idx="130541">
                  <c:v>-109.38049999999998</c:v>
                </c:pt>
                <c:pt idx="130542">
                  <c:v>-109.37849999999997</c:v>
                </c:pt>
                <c:pt idx="130543">
                  <c:v>-109.37649999999996</c:v>
                </c:pt>
                <c:pt idx="130544">
                  <c:v>-109.37449999999995</c:v>
                </c:pt>
                <c:pt idx="130545">
                  <c:v>-109.3725</c:v>
                </c:pt>
                <c:pt idx="130546">
                  <c:v>-109.37049999999999</c:v>
                </c:pt>
                <c:pt idx="130547">
                  <c:v>-109.36849999999998</c:v>
                </c:pt>
                <c:pt idx="130548">
                  <c:v>-109.36649999999997</c:v>
                </c:pt>
                <c:pt idx="130549">
                  <c:v>-109.36449999999996</c:v>
                </c:pt>
                <c:pt idx="130550">
                  <c:v>-109.36249999999995</c:v>
                </c:pt>
                <c:pt idx="130551">
                  <c:v>-109.3605</c:v>
                </c:pt>
                <c:pt idx="130552">
                  <c:v>-109.35849999999999</c:v>
                </c:pt>
                <c:pt idx="130553">
                  <c:v>-109.35649999999998</c:v>
                </c:pt>
                <c:pt idx="130554">
                  <c:v>-109.35449999999997</c:v>
                </c:pt>
                <c:pt idx="130555">
                  <c:v>-109.35249999999996</c:v>
                </c:pt>
                <c:pt idx="130556">
                  <c:v>-109.35049999999995</c:v>
                </c:pt>
                <c:pt idx="130557">
                  <c:v>-109.3485</c:v>
                </c:pt>
                <c:pt idx="130558">
                  <c:v>-109.34649999999999</c:v>
                </c:pt>
                <c:pt idx="130559">
                  <c:v>-109.34449999999998</c:v>
                </c:pt>
                <c:pt idx="130560">
                  <c:v>-109.34249999999997</c:v>
                </c:pt>
                <c:pt idx="130561">
                  <c:v>-109.34049999999996</c:v>
                </c:pt>
                <c:pt idx="130562">
                  <c:v>-109.33849999999995</c:v>
                </c:pt>
                <c:pt idx="130563">
                  <c:v>-109.3365</c:v>
                </c:pt>
                <c:pt idx="130564">
                  <c:v>-109.33449999999999</c:v>
                </c:pt>
                <c:pt idx="130565">
                  <c:v>-109.33249999999998</c:v>
                </c:pt>
                <c:pt idx="130566">
                  <c:v>-109.33049999999997</c:v>
                </c:pt>
                <c:pt idx="130567">
                  <c:v>-109.32849999999996</c:v>
                </c:pt>
                <c:pt idx="130568">
                  <c:v>-109.32649999999995</c:v>
                </c:pt>
                <c:pt idx="130569">
                  <c:v>-109.3245</c:v>
                </c:pt>
                <c:pt idx="130570">
                  <c:v>-109.32249999999999</c:v>
                </c:pt>
                <c:pt idx="130571">
                  <c:v>-109.32049999999998</c:v>
                </c:pt>
                <c:pt idx="130572">
                  <c:v>-109.31849999999997</c:v>
                </c:pt>
                <c:pt idx="130573">
                  <c:v>-109.31649999999996</c:v>
                </c:pt>
                <c:pt idx="130574">
                  <c:v>-109.31449999999995</c:v>
                </c:pt>
                <c:pt idx="130575">
                  <c:v>-109.3125</c:v>
                </c:pt>
                <c:pt idx="130576">
                  <c:v>-109.31049999999999</c:v>
                </c:pt>
                <c:pt idx="130577">
                  <c:v>-109.30849999999998</c:v>
                </c:pt>
                <c:pt idx="130578">
                  <c:v>-109.30649999999997</c:v>
                </c:pt>
                <c:pt idx="130579">
                  <c:v>-109.30449999999996</c:v>
                </c:pt>
                <c:pt idx="130580">
                  <c:v>-109.30249999999995</c:v>
                </c:pt>
                <c:pt idx="130581">
                  <c:v>-109.3005</c:v>
                </c:pt>
                <c:pt idx="130582">
                  <c:v>-109.29849999999999</c:v>
                </c:pt>
                <c:pt idx="130583">
                  <c:v>-109.29649999999998</c:v>
                </c:pt>
                <c:pt idx="130584">
                  <c:v>-109.29449999999997</c:v>
                </c:pt>
                <c:pt idx="130585">
                  <c:v>-109.29249999999996</c:v>
                </c:pt>
                <c:pt idx="130586">
                  <c:v>-109.29049999999995</c:v>
                </c:pt>
                <c:pt idx="130587">
                  <c:v>-109.2885</c:v>
                </c:pt>
                <c:pt idx="130588">
                  <c:v>-109.28649999999999</c:v>
                </c:pt>
                <c:pt idx="130589">
                  <c:v>-109.28449999999998</c:v>
                </c:pt>
                <c:pt idx="130590">
                  <c:v>-109.28249999999997</c:v>
                </c:pt>
                <c:pt idx="130591">
                  <c:v>-109.28049999999996</c:v>
                </c:pt>
                <c:pt idx="130592">
                  <c:v>-109.27849999999995</c:v>
                </c:pt>
                <c:pt idx="130593">
                  <c:v>-109.2765</c:v>
                </c:pt>
                <c:pt idx="130594">
                  <c:v>-109.27449999999999</c:v>
                </c:pt>
                <c:pt idx="130595">
                  <c:v>-109.27249999999998</c:v>
                </c:pt>
                <c:pt idx="130596">
                  <c:v>-109.27049999999997</c:v>
                </c:pt>
                <c:pt idx="130597">
                  <c:v>-109.26849999999996</c:v>
                </c:pt>
                <c:pt idx="130598">
                  <c:v>-109.26649999999995</c:v>
                </c:pt>
                <c:pt idx="130599">
                  <c:v>-109.2645</c:v>
                </c:pt>
                <c:pt idx="130600">
                  <c:v>-109.26249999999999</c:v>
                </c:pt>
                <c:pt idx="130601">
                  <c:v>-109.26049999999998</c:v>
                </c:pt>
                <c:pt idx="130602">
                  <c:v>-109.25849999999997</c:v>
                </c:pt>
                <c:pt idx="130603">
                  <c:v>-109.25649999999996</c:v>
                </c:pt>
                <c:pt idx="130604">
                  <c:v>-109.25449999999995</c:v>
                </c:pt>
                <c:pt idx="130605">
                  <c:v>-109.2525</c:v>
                </c:pt>
                <c:pt idx="130606">
                  <c:v>-109.25049999999999</c:v>
                </c:pt>
                <c:pt idx="130607">
                  <c:v>-109.24849999999998</c:v>
                </c:pt>
                <c:pt idx="130608">
                  <c:v>-109.24649999999997</c:v>
                </c:pt>
                <c:pt idx="130609">
                  <c:v>-109.24449999999996</c:v>
                </c:pt>
                <c:pt idx="130610">
                  <c:v>-109.24249999999995</c:v>
                </c:pt>
                <c:pt idx="130611">
                  <c:v>-109.2405</c:v>
                </c:pt>
                <c:pt idx="130612">
                  <c:v>-109.23849999999999</c:v>
                </c:pt>
                <c:pt idx="130613">
                  <c:v>-109.23649999999998</c:v>
                </c:pt>
                <c:pt idx="130614">
                  <c:v>-109.23449999999997</c:v>
                </c:pt>
                <c:pt idx="130615">
                  <c:v>-109.23249999999996</c:v>
                </c:pt>
                <c:pt idx="130616">
                  <c:v>-109.23049999999995</c:v>
                </c:pt>
                <c:pt idx="130617">
                  <c:v>-109.2285</c:v>
                </c:pt>
                <c:pt idx="130618">
                  <c:v>-109.22649999999999</c:v>
                </c:pt>
                <c:pt idx="130619">
                  <c:v>-109.22449999999998</c:v>
                </c:pt>
                <c:pt idx="130620">
                  <c:v>-109.22249999999997</c:v>
                </c:pt>
                <c:pt idx="130621">
                  <c:v>-109.22049999999996</c:v>
                </c:pt>
                <c:pt idx="130622">
                  <c:v>-109.21849999999995</c:v>
                </c:pt>
                <c:pt idx="130623">
                  <c:v>-109.2165</c:v>
                </c:pt>
                <c:pt idx="130624">
                  <c:v>-109.21449999999999</c:v>
                </c:pt>
                <c:pt idx="130625">
                  <c:v>-109.21249999999998</c:v>
                </c:pt>
                <c:pt idx="130626">
                  <c:v>-109.21049999999997</c:v>
                </c:pt>
                <c:pt idx="130627">
                  <c:v>-109.20849999999996</c:v>
                </c:pt>
                <c:pt idx="130628">
                  <c:v>-109.20650000000001</c:v>
                </c:pt>
                <c:pt idx="130629">
                  <c:v>-109.2045</c:v>
                </c:pt>
                <c:pt idx="130630">
                  <c:v>-109.20249999999999</c:v>
                </c:pt>
                <c:pt idx="130631">
                  <c:v>-109.20049999999998</c:v>
                </c:pt>
                <c:pt idx="130632">
                  <c:v>-109.19849999999997</c:v>
                </c:pt>
                <c:pt idx="130633">
                  <c:v>-109.19649999999996</c:v>
                </c:pt>
                <c:pt idx="130634">
                  <c:v>-109.19450000000001</c:v>
                </c:pt>
                <c:pt idx="130635">
                  <c:v>-109.1925</c:v>
                </c:pt>
                <c:pt idx="130636">
                  <c:v>-109.19049999999999</c:v>
                </c:pt>
                <c:pt idx="130637">
                  <c:v>-109.18849999999998</c:v>
                </c:pt>
                <c:pt idx="130638">
                  <c:v>-109.18649999999997</c:v>
                </c:pt>
                <c:pt idx="130639">
                  <c:v>-109.18449999999996</c:v>
                </c:pt>
                <c:pt idx="130640">
                  <c:v>-109.1825</c:v>
                </c:pt>
                <c:pt idx="130641">
                  <c:v>-109.18049999999999</c:v>
                </c:pt>
                <c:pt idx="130642">
                  <c:v>-109.17849999999999</c:v>
                </c:pt>
                <c:pt idx="130643">
                  <c:v>-109.17649999999998</c:v>
                </c:pt>
                <c:pt idx="130644">
                  <c:v>-109.17449999999997</c:v>
                </c:pt>
                <c:pt idx="130645">
                  <c:v>-109.17249999999996</c:v>
                </c:pt>
                <c:pt idx="130646">
                  <c:v>-109.1705</c:v>
                </c:pt>
                <c:pt idx="130647">
                  <c:v>-109.16849999999999</c:v>
                </c:pt>
                <c:pt idx="130648">
                  <c:v>-109.16649999999998</c:v>
                </c:pt>
                <c:pt idx="130649">
                  <c:v>-109.16449999999998</c:v>
                </c:pt>
                <c:pt idx="130650">
                  <c:v>-109.16249999999997</c:v>
                </c:pt>
                <c:pt idx="130651">
                  <c:v>-109.16049999999996</c:v>
                </c:pt>
                <c:pt idx="130652">
                  <c:v>-109.1585</c:v>
                </c:pt>
                <c:pt idx="130653">
                  <c:v>-109.15649999999999</c:v>
                </c:pt>
                <c:pt idx="130654">
                  <c:v>-109.15449999999998</c:v>
                </c:pt>
                <c:pt idx="130655">
                  <c:v>-109.15249999999997</c:v>
                </c:pt>
                <c:pt idx="130656">
                  <c:v>-109.15049999999997</c:v>
                </c:pt>
                <c:pt idx="130657">
                  <c:v>-109.14849999999996</c:v>
                </c:pt>
                <c:pt idx="130658">
                  <c:v>-109.1465</c:v>
                </c:pt>
                <c:pt idx="130659">
                  <c:v>-109.14449999999999</c:v>
                </c:pt>
                <c:pt idx="130660">
                  <c:v>-109.14249999999998</c:v>
                </c:pt>
                <c:pt idx="130661">
                  <c:v>-109.14049999999997</c:v>
                </c:pt>
                <c:pt idx="130662">
                  <c:v>-109.13849999999996</c:v>
                </c:pt>
                <c:pt idx="130663">
                  <c:v>-109.13649999999996</c:v>
                </c:pt>
                <c:pt idx="130664">
                  <c:v>-109.1345</c:v>
                </c:pt>
                <c:pt idx="130665">
                  <c:v>-109.13249999999999</c:v>
                </c:pt>
                <c:pt idx="130666">
                  <c:v>-109.13049999999998</c:v>
                </c:pt>
                <c:pt idx="130667">
                  <c:v>-109.12849999999997</c:v>
                </c:pt>
                <c:pt idx="130668">
                  <c:v>-109.12649999999996</c:v>
                </c:pt>
                <c:pt idx="130669">
                  <c:v>-109.12449999999995</c:v>
                </c:pt>
                <c:pt idx="130670">
                  <c:v>-109.1225</c:v>
                </c:pt>
                <c:pt idx="130671">
                  <c:v>-109.12049999999999</c:v>
                </c:pt>
                <c:pt idx="130672">
                  <c:v>-109.11849999999998</c:v>
                </c:pt>
                <c:pt idx="130673">
                  <c:v>-109.11649999999997</c:v>
                </c:pt>
                <c:pt idx="130674">
                  <c:v>-109.11449999999996</c:v>
                </c:pt>
                <c:pt idx="130675">
                  <c:v>-109.11249999999995</c:v>
                </c:pt>
                <c:pt idx="130676">
                  <c:v>-109.1105</c:v>
                </c:pt>
                <c:pt idx="130677">
                  <c:v>-109.10849999999999</c:v>
                </c:pt>
                <c:pt idx="130678">
                  <c:v>-109.10649999999998</c:v>
                </c:pt>
                <c:pt idx="130679">
                  <c:v>-109.10449999999997</c:v>
                </c:pt>
                <c:pt idx="130680">
                  <c:v>-109.10249999999996</c:v>
                </c:pt>
                <c:pt idx="130681">
                  <c:v>-109.10049999999995</c:v>
                </c:pt>
                <c:pt idx="130682">
                  <c:v>-109.0985</c:v>
                </c:pt>
                <c:pt idx="130683">
                  <c:v>-109.09649999999999</c:v>
                </c:pt>
                <c:pt idx="130684">
                  <c:v>-109.09449999999998</c:v>
                </c:pt>
                <c:pt idx="130685">
                  <c:v>-109.09249999999997</c:v>
                </c:pt>
                <c:pt idx="130686">
                  <c:v>-109.09049999999996</c:v>
                </c:pt>
                <c:pt idx="130687">
                  <c:v>-109.08849999999995</c:v>
                </c:pt>
                <c:pt idx="130688">
                  <c:v>-109.0865</c:v>
                </c:pt>
                <c:pt idx="130689">
                  <c:v>-109.08449999999999</c:v>
                </c:pt>
                <c:pt idx="130690">
                  <c:v>-109.08249999999998</c:v>
                </c:pt>
                <c:pt idx="130691">
                  <c:v>-109.08049999999997</c:v>
                </c:pt>
                <c:pt idx="130692">
                  <c:v>-109.07849999999996</c:v>
                </c:pt>
                <c:pt idx="130693">
                  <c:v>-109.07649999999995</c:v>
                </c:pt>
                <c:pt idx="130694">
                  <c:v>-109.0745</c:v>
                </c:pt>
                <c:pt idx="130695">
                  <c:v>-109.07249999999999</c:v>
                </c:pt>
                <c:pt idx="130696">
                  <c:v>-109.07049999999998</c:v>
                </c:pt>
                <c:pt idx="130697">
                  <c:v>-109.06849999999997</c:v>
                </c:pt>
                <c:pt idx="130698">
                  <c:v>-109.06649999999996</c:v>
                </c:pt>
                <c:pt idx="130699">
                  <c:v>-109.06449999999995</c:v>
                </c:pt>
                <c:pt idx="130700">
                  <c:v>-109.0625</c:v>
                </c:pt>
                <c:pt idx="130701">
                  <c:v>-109.06049999999999</c:v>
                </c:pt>
                <c:pt idx="130702">
                  <c:v>-109.05849999999998</c:v>
                </c:pt>
                <c:pt idx="130703">
                  <c:v>-109.05649999999997</c:v>
                </c:pt>
                <c:pt idx="130704">
                  <c:v>-109.05449999999996</c:v>
                </c:pt>
                <c:pt idx="130705">
                  <c:v>-109.05249999999995</c:v>
                </c:pt>
                <c:pt idx="130706">
                  <c:v>-109.0505</c:v>
                </c:pt>
                <c:pt idx="130707">
                  <c:v>-109.04849999999999</c:v>
                </c:pt>
                <c:pt idx="130708">
                  <c:v>-109.04649999999998</c:v>
                </c:pt>
                <c:pt idx="130709">
                  <c:v>-109.04449999999997</c:v>
                </c:pt>
                <c:pt idx="130710">
                  <c:v>-109.04249999999996</c:v>
                </c:pt>
                <c:pt idx="130711">
                  <c:v>-109.04049999999995</c:v>
                </c:pt>
                <c:pt idx="130712">
                  <c:v>-109.0385</c:v>
                </c:pt>
                <c:pt idx="130713">
                  <c:v>-109.03649999999999</c:v>
                </c:pt>
                <c:pt idx="130714">
                  <c:v>-109.03449999999998</c:v>
                </c:pt>
                <c:pt idx="130715">
                  <c:v>-109.03249999999997</c:v>
                </c:pt>
                <c:pt idx="130716">
                  <c:v>-109.03049999999996</c:v>
                </c:pt>
                <c:pt idx="130717">
                  <c:v>-109.02849999999995</c:v>
                </c:pt>
                <c:pt idx="130718">
                  <c:v>-109.0265</c:v>
                </c:pt>
                <c:pt idx="130719">
                  <c:v>-109.02449999999999</c:v>
                </c:pt>
                <c:pt idx="130720">
                  <c:v>-109.02249999999998</c:v>
                </c:pt>
                <c:pt idx="130721">
                  <c:v>-109.02049999999997</c:v>
                </c:pt>
                <c:pt idx="130722">
                  <c:v>-109.01849999999996</c:v>
                </c:pt>
                <c:pt idx="130723">
                  <c:v>-109.01649999999995</c:v>
                </c:pt>
                <c:pt idx="130724">
                  <c:v>-109.0145</c:v>
                </c:pt>
                <c:pt idx="130725">
                  <c:v>-109.01249999999999</c:v>
                </c:pt>
                <c:pt idx="130726">
                  <c:v>-109.01049999999998</c:v>
                </c:pt>
                <c:pt idx="130727">
                  <c:v>-109.00849999999997</c:v>
                </c:pt>
                <c:pt idx="130728">
                  <c:v>-109.00649999999996</c:v>
                </c:pt>
                <c:pt idx="130729">
                  <c:v>-109.00449999999995</c:v>
                </c:pt>
                <c:pt idx="130730">
                  <c:v>-109.0025</c:v>
                </c:pt>
                <c:pt idx="130731">
                  <c:v>-109.00049999999999</c:v>
                </c:pt>
                <c:pt idx="130732">
                  <c:v>-108.99849999999998</c:v>
                </c:pt>
                <c:pt idx="130733">
                  <c:v>-108.99649999999997</c:v>
                </c:pt>
                <c:pt idx="130734">
                  <c:v>-108.99449999999996</c:v>
                </c:pt>
                <c:pt idx="130735">
                  <c:v>-108.99249999999995</c:v>
                </c:pt>
                <c:pt idx="130736">
                  <c:v>-108.9905</c:v>
                </c:pt>
                <c:pt idx="130737">
                  <c:v>-108.98849999999999</c:v>
                </c:pt>
                <c:pt idx="130738">
                  <c:v>-108.98649999999998</c:v>
                </c:pt>
                <c:pt idx="130739">
                  <c:v>-108.98449999999997</c:v>
                </c:pt>
                <c:pt idx="130740">
                  <c:v>-108.98249999999996</c:v>
                </c:pt>
                <c:pt idx="130741">
                  <c:v>-108.98049999999995</c:v>
                </c:pt>
                <c:pt idx="130742">
                  <c:v>-108.9785</c:v>
                </c:pt>
                <c:pt idx="130743">
                  <c:v>-108.97649999999999</c:v>
                </c:pt>
                <c:pt idx="130744">
                  <c:v>-108.97449999999998</c:v>
                </c:pt>
                <c:pt idx="130745">
                  <c:v>-108.97249999999997</c:v>
                </c:pt>
                <c:pt idx="130746">
                  <c:v>-108.97049999999996</c:v>
                </c:pt>
                <c:pt idx="130747">
                  <c:v>-108.96849999999995</c:v>
                </c:pt>
                <c:pt idx="130748">
                  <c:v>-108.9665</c:v>
                </c:pt>
                <c:pt idx="130749">
                  <c:v>-108.96449999999999</c:v>
                </c:pt>
                <c:pt idx="130750">
                  <c:v>-108.96249999999998</c:v>
                </c:pt>
                <c:pt idx="130751">
                  <c:v>-108.96049999999997</c:v>
                </c:pt>
                <c:pt idx="130752">
                  <c:v>-108.95849999999996</c:v>
                </c:pt>
                <c:pt idx="130753">
                  <c:v>-108.95650000000001</c:v>
                </c:pt>
                <c:pt idx="130754">
                  <c:v>-108.9545</c:v>
                </c:pt>
                <c:pt idx="130755">
                  <c:v>-108.95249999999999</c:v>
                </c:pt>
                <c:pt idx="130756">
                  <c:v>-108.95049999999998</c:v>
                </c:pt>
                <c:pt idx="130757">
                  <c:v>-108.94849999999997</c:v>
                </c:pt>
                <c:pt idx="130758">
                  <c:v>-108.94649999999996</c:v>
                </c:pt>
                <c:pt idx="130759">
                  <c:v>-108.94450000000001</c:v>
                </c:pt>
                <c:pt idx="130760">
                  <c:v>-108.9425</c:v>
                </c:pt>
                <c:pt idx="130761">
                  <c:v>-108.94049999999999</c:v>
                </c:pt>
                <c:pt idx="130762">
                  <c:v>-108.93849999999998</c:v>
                </c:pt>
                <c:pt idx="130763">
                  <c:v>-108.93649999999997</c:v>
                </c:pt>
                <c:pt idx="130764">
                  <c:v>-108.93449999999996</c:v>
                </c:pt>
                <c:pt idx="130765">
                  <c:v>-108.9325</c:v>
                </c:pt>
                <c:pt idx="130766">
                  <c:v>-108.93049999999999</c:v>
                </c:pt>
                <c:pt idx="130767">
                  <c:v>-108.92849999999999</c:v>
                </c:pt>
                <c:pt idx="130768">
                  <c:v>-108.92649999999998</c:v>
                </c:pt>
                <c:pt idx="130769">
                  <c:v>-108.92449999999997</c:v>
                </c:pt>
                <c:pt idx="130770">
                  <c:v>-108.92249999999996</c:v>
                </c:pt>
                <c:pt idx="130771">
                  <c:v>-108.9205</c:v>
                </c:pt>
                <c:pt idx="130772">
                  <c:v>-108.91849999999999</c:v>
                </c:pt>
                <c:pt idx="130773">
                  <c:v>-108.91649999999998</c:v>
                </c:pt>
                <c:pt idx="130774">
                  <c:v>-108.91449999999998</c:v>
                </c:pt>
                <c:pt idx="130775">
                  <c:v>-108.91249999999997</c:v>
                </c:pt>
                <c:pt idx="130776">
                  <c:v>-108.91049999999996</c:v>
                </c:pt>
                <c:pt idx="130777">
                  <c:v>-108.9085</c:v>
                </c:pt>
                <c:pt idx="130778">
                  <c:v>-108.90649999999999</c:v>
                </c:pt>
                <c:pt idx="130779">
                  <c:v>-108.90449999999998</c:v>
                </c:pt>
                <c:pt idx="130780">
                  <c:v>-108.90249999999997</c:v>
                </c:pt>
                <c:pt idx="130781">
                  <c:v>-108.90049999999997</c:v>
                </c:pt>
                <c:pt idx="130782">
                  <c:v>-108.89849999999996</c:v>
                </c:pt>
                <c:pt idx="130783">
                  <c:v>-108.8965</c:v>
                </c:pt>
                <c:pt idx="130784">
                  <c:v>-108.89449999999999</c:v>
                </c:pt>
                <c:pt idx="130785">
                  <c:v>-108.89249999999998</c:v>
                </c:pt>
                <c:pt idx="130786">
                  <c:v>-108.89049999999997</c:v>
                </c:pt>
                <c:pt idx="130787">
                  <c:v>-108.88849999999996</c:v>
                </c:pt>
                <c:pt idx="130788">
                  <c:v>-108.88649999999996</c:v>
                </c:pt>
                <c:pt idx="130789">
                  <c:v>-108.8845</c:v>
                </c:pt>
                <c:pt idx="130790">
                  <c:v>-108.88249999999999</c:v>
                </c:pt>
                <c:pt idx="130791">
                  <c:v>-108.88049999999998</c:v>
                </c:pt>
                <c:pt idx="130792">
                  <c:v>-108.87849999999997</c:v>
                </c:pt>
                <c:pt idx="130793">
                  <c:v>-108.87649999999996</c:v>
                </c:pt>
                <c:pt idx="130794">
                  <c:v>-108.87449999999995</c:v>
                </c:pt>
                <c:pt idx="130795">
                  <c:v>-108.8725</c:v>
                </c:pt>
                <c:pt idx="130796">
                  <c:v>-108.87049999999999</c:v>
                </c:pt>
                <c:pt idx="130797">
                  <c:v>-108.86849999999998</c:v>
                </c:pt>
                <c:pt idx="130798">
                  <c:v>-108.86649999999997</c:v>
                </c:pt>
                <c:pt idx="130799">
                  <c:v>-108.86449999999996</c:v>
                </c:pt>
                <c:pt idx="130800">
                  <c:v>-108.86249999999995</c:v>
                </c:pt>
                <c:pt idx="130801">
                  <c:v>-108.8605</c:v>
                </c:pt>
                <c:pt idx="130802">
                  <c:v>-108.85849999999999</c:v>
                </c:pt>
                <c:pt idx="130803">
                  <c:v>-108.85649999999998</c:v>
                </c:pt>
                <c:pt idx="130804">
                  <c:v>-108.85449999999997</c:v>
                </c:pt>
                <c:pt idx="130805">
                  <c:v>-108.85249999999996</c:v>
                </c:pt>
                <c:pt idx="130806">
                  <c:v>-108.85049999999995</c:v>
                </c:pt>
                <c:pt idx="130807">
                  <c:v>-108.8485</c:v>
                </c:pt>
                <c:pt idx="130808">
                  <c:v>-108.84649999999999</c:v>
                </c:pt>
                <c:pt idx="130809">
                  <c:v>-108.84449999999998</c:v>
                </c:pt>
                <c:pt idx="130810">
                  <c:v>-108.84249999999997</c:v>
                </c:pt>
                <c:pt idx="130811">
                  <c:v>-108.84049999999996</c:v>
                </c:pt>
                <c:pt idx="130812">
                  <c:v>-108.83849999999995</c:v>
                </c:pt>
                <c:pt idx="130813">
                  <c:v>-108.8365</c:v>
                </c:pt>
                <c:pt idx="130814">
                  <c:v>-108.83449999999999</c:v>
                </c:pt>
                <c:pt idx="130815">
                  <c:v>-108.83249999999998</c:v>
                </c:pt>
                <c:pt idx="130816">
                  <c:v>-108.83049999999997</c:v>
                </c:pt>
                <c:pt idx="130817">
                  <c:v>-108.82849999999996</c:v>
                </c:pt>
                <c:pt idx="130818">
                  <c:v>-108.82649999999995</c:v>
                </c:pt>
                <c:pt idx="130819">
                  <c:v>-108.8245</c:v>
                </c:pt>
                <c:pt idx="130820">
                  <c:v>-108.82249999999999</c:v>
                </c:pt>
                <c:pt idx="130821">
                  <c:v>-108.82049999999998</c:v>
                </c:pt>
                <c:pt idx="130822">
                  <c:v>-108.81849999999997</c:v>
                </c:pt>
                <c:pt idx="130823">
                  <c:v>-108.81649999999996</c:v>
                </c:pt>
                <c:pt idx="130824">
                  <c:v>-108.81449999999995</c:v>
                </c:pt>
                <c:pt idx="130825">
                  <c:v>-108.8125</c:v>
                </c:pt>
                <c:pt idx="130826">
                  <c:v>-108.81049999999999</c:v>
                </c:pt>
                <c:pt idx="130827">
                  <c:v>-108.80849999999998</c:v>
                </c:pt>
                <c:pt idx="130828">
                  <c:v>-108.80649999999997</c:v>
                </c:pt>
                <c:pt idx="130829">
                  <c:v>-108.80449999999996</c:v>
                </c:pt>
                <c:pt idx="130830">
                  <c:v>-108.80249999999995</c:v>
                </c:pt>
                <c:pt idx="130831">
                  <c:v>-108.8005</c:v>
                </c:pt>
                <c:pt idx="130832">
                  <c:v>-108.79849999999999</c:v>
                </c:pt>
                <c:pt idx="130833">
                  <c:v>-108.79649999999998</c:v>
                </c:pt>
                <c:pt idx="130834">
                  <c:v>-108.79449999999997</c:v>
                </c:pt>
                <c:pt idx="130835">
                  <c:v>-108.79249999999996</c:v>
                </c:pt>
                <c:pt idx="130836">
                  <c:v>-108.79049999999995</c:v>
                </c:pt>
                <c:pt idx="130837">
                  <c:v>-108.7885</c:v>
                </c:pt>
                <c:pt idx="130838">
                  <c:v>-108.78649999999999</c:v>
                </c:pt>
                <c:pt idx="130839">
                  <c:v>-108.78449999999998</c:v>
                </c:pt>
                <c:pt idx="130840">
                  <c:v>-108.78249999999997</c:v>
                </c:pt>
                <c:pt idx="130841">
                  <c:v>-108.78049999999996</c:v>
                </c:pt>
                <c:pt idx="130842">
                  <c:v>-108.77849999999995</c:v>
                </c:pt>
                <c:pt idx="130843">
                  <c:v>-108.7765</c:v>
                </c:pt>
                <c:pt idx="130844">
                  <c:v>-108.77449999999999</c:v>
                </c:pt>
                <c:pt idx="130845">
                  <c:v>-108.77249999999998</c:v>
                </c:pt>
                <c:pt idx="130846">
                  <c:v>-108.77049999999997</c:v>
                </c:pt>
                <c:pt idx="130847">
                  <c:v>-108.76849999999996</c:v>
                </c:pt>
                <c:pt idx="130848">
                  <c:v>-108.76649999999995</c:v>
                </c:pt>
                <c:pt idx="130849">
                  <c:v>-108.7645</c:v>
                </c:pt>
                <c:pt idx="130850">
                  <c:v>-108.76249999999999</c:v>
                </c:pt>
                <c:pt idx="130851">
                  <c:v>-108.76049999999998</c:v>
                </c:pt>
                <c:pt idx="130852">
                  <c:v>-108.75849999999997</c:v>
                </c:pt>
                <c:pt idx="130853">
                  <c:v>-108.75649999999996</c:v>
                </c:pt>
                <c:pt idx="130854">
                  <c:v>-108.75449999999995</c:v>
                </c:pt>
                <c:pt idx="130855">
                  <c:v>-108.7525</c:v>
                </c:pt>
                <c:pt idx="130856">
                  <c:v>-108.75049999999999</c:v>
                </c:pt>
                <c:pt idx="130857">
                  <c:v>-108.74849999999998</c:v>
                </c:pt>
                <c:pt idx="130858">
                  <c:v>-108.74649999999997</c:v>
                </c:pt>
                <c:pt idx="130859">
                  <c:v>-108.74449999999996</c:v>
                </c:pt>
                <c:pt idx="130860">
                  <c:v>-108.74249999999995</c:v>
                </c:pt>
                <c:pt idx="130861">
                  <c:v>-108.7405</c:v>
                </c:pt>
                <c:pt idx="130862">
                  <c:v>-108.73849999999999</c:v>
                </c:pt>
                <c:pt idx="130863">
                  <c:v>-108.73649999999998</c:v>
                </c:pt>
                <c:pt idx="130864">
                  <c:v>-108.73449999999997</c:v>
                </c:pt>
                <c:pt idx="130865">
                  <c:v>-108.73249999999996</c:v>
                </c:pt>
                <c:pt idx="130866">
                  <c:v>-108.73049999999995</c:v>
                </c:pt>
                <c:pt idx="130867">
                  <c:v>-108.7285</c:v>
                </c:pt>
                <c:pt idx="130868">
                  <c:v>-108.72649999999999</c:v>
                </c:pt>
                <c:pt idx="130869">
                  <c:v>-108.72449999999998</c:v>
                </c:pt>
                <c:pt idx="130870">
                  <c:v>-108.72249999999997</c:v>
                </c:pt>
                <c:pt idx="130871">
                  <c:v>-108.72049999999996</c:v>
                </c:pt>
                <c:pt idx="130872">
                  <c:v>-108.71849999999995</c:v>
                </c:pt>
                <c:pt idx="130873">
                  <c:v>-108.7165</c:v>
                </c:pt>
                <c:pt idx="130874">
                  <c:v>-108.71449999999999</c:v>
                </c:pt>
                <c:pt idx="130875">
                  <c:v>-108.71249999999998</c:v>
                </c:pt>
                <c:pt idx="130876">
                  <c:v>-108.71049999999997</c:v>
                </c:pt>
                <c:pt idx="130877">
                  <c:v>-108.70849999999996</c:v>
                </c:pt>
                <c:pt idx="130878">
                  <c:v>-108.70650000000001</c:v>
                </c:pt>
                <c:pt idx="130879">
                  <c:v>-108.7045</c:v>
                </c:pt>
                <c:pt idx="130880">
                  <c:v>-108.70249999999999</c:v>
                </c:pt>
                <c:pt idx="130881">
                  <c:v>-108.70049999999998</c:v>
                </c:pt>
                <c:pt idx="130882">
                  <c:v>-108.69849999999997</c:v>
                </c:pt>
                <c:pt idx="130883">
                  <c:v>-108.69649999999996</c:v>
                </c:pt>
                <c:pt idx="130884">
                  <c:v>-108.69450000000001</c:v>
                </c:pt>
                <c:pt idx="130885">
                  <c:v>-108.6925</c:v>
                </c:pt>
                <c:pt idx="130886">
                  <c:v>-108.69049999999999</c:v>
                </c:pt>
                <c:pt idx="130887">
                  <c:v>-108.68849999999998</c:v>
                </c:pt>
                <c:pt idx="130888">
                  <c:v>-108.68649999999997</c:v>
                </c:pt>
                <c:pt idx="130889">
                  <c:v>-108.68449999999996</c:v>
                </c:pt>
                <c:pt idx="130890">
                  <c:v>-108.6825</c:v>
                </c:pt>
                <c:pt idx="130891">
                  <c:v>-108.68049999999999</c:v>
                </c:pt>
                <c:pt idx="130892">
                  <c:v>-108.67849999999999</c:v>
                </c:pt>
                <c:pt idx="130893">
                  <c:v>-108.67649999999998</c:v>
                </c:pt>
                <c:pt idx="130894">
                  <c:v>-108.67449999999997</c:v>
                </c:pt>
                <c:pt idx="130895">
                  <c:v>-108.67249999999996</c:v>
                </c:pt>
                <c:pt idx="130896">
                  <c:v>-108.6705</c:v>
                </c:pt>
                <c:pt idx="130897">
                  <c:v>-108.66849999999999</c:v>
                </c:pt>
                <c:pt idx="130898">
                  <c:v>-108.66649999999998</c:v>
                </c:pt>
                <c:pt idx="130899">
                  <c:v>-108.66449999999998</c:v>
                </c:pt>
                <c:pt idx="130900">
                  <c:v>-108.66249999999997</c:v>
                </c:pt>
                <c:pt idx="130901">
                  <c:v>-108.66049999999996</c:v>
                </c:pt>
                <c:pt idx="130902">
                  <c:v>-108.6585</c:v>
                </c:pt>
                <c:pt idx="130903">
                  <c:v>-108.65649999999999</c:v>
                </c:pt>
                <c:pt idx="130904">
                  <c:v>-108.65449999999998</c:v>
                </c:pt>
                <c:pt idx="130905">
                  <c:v>-108.65249999999997</c:v>
                </c:pt>
                <c:pt idx="130906">
                  <c:v>-108.65049999999997</c:v>
                </c:pt>
                <c:pt idx="130907">
                  <c:v>-108.64849999999996</c:v>
                </c:pt>
                <c:pt idx="130908">
                  <c:v>-108.6465</c:v>
                </c:pt>
                <c:pt idx="130909">
                  <c:v>-108.64449999999999</c:v>
                </c:pt>
                <c:pt idx="130910">
                  <c:v>-108.64249999999998</c:v>
                </c:pt>
                <c:pt idx="130911">
                  <c:v>-108.64049999999997</c:v>
                </c:pt>
                <c:pt idx="130912">
                  <c:v>-108.63849999999996</c:v>
                </c:pt>
                <c:pt idx="130913">
                  <c:v>-108.63649999999996</c:v>
                </c:pt>
                <c:pt idx="130914">
                  <c:v>-108.6345</c:v>
                </c:pt>
                <c:pt idx="130915">
                  <c:v>-108.63249999999999</c:v>
                </c:pt>
                <c:pt idx="130916">
                  <c:v>-108.63049999999998</c:v>
                </c:pt>
                <c:pt idx="130917">
                  <c:v>-108.62849999999997</c:v>
                </c:pt>
                <c:pt idx="130918">
                  <c:v>-108.62649999999996</c:v>
                </c:pt>
                <c:pt idx="130919">
                  <c:v>-108.62449999999995</c:v>
                </c:pt>
                <c:pt idx="130920">
                  <c:v>-108.6225</c:v>
                </c:pt>
                <c:pt idx="130921">
                  <c:v>-108.62049999999999</c:v>
                </c:pt>
                <c:pt idx="130922">
                  <c:v>-108.61849999999998</c:v>
                </c:pt>
                <c:pt idx="130923">
                  <c:v>-108.61649999999997</c:v>
                </c:pt>
                <c:pt idx="130924">
                  <c:v>-108.61449999999996</c:v>
                </c:pt>
                <c:pt idx="130925">
                  <c:v>-108.61249999999995</c:v>
                </c:pt>
                <c:pt idx="130926">
                  <c:v>-108.6105</c:v>
                </c:pt>
                <c:pt idx="130927">
                  <c:v>-108.60849999999999</c:v>
                </c:pt>
                <c:pt idx="130928">
                  <c:v>-108.60649999999998</c:v>
                </c:pt>
                <c:pt idx="130929">
                  <c:v>-108.60449999999997</c:v>
                </c:pt>
                <c:pt idx="130930">
                  <c:v>-108.60249999999996</c:v>
                </c:pt>
                <c:pt idx="130931">
                  <c:v>-108.60049999999995</c:v>
                </c:pt>
                <c:pt idx="130932">
                  <c:v>-108.5985</c:v>
                </c:pt>
                <c:pt idx="130933">
                  <c:v>-108.59649999999999</c:v>
                </c:pt>
                <c:pt idx="130934">
                  <c:v>-108.59449999999998</c:v>
                </c:pt>
                <c:pt idx="130935">
                  <c:v>-108.59249999999997</c:v>
                </c:pt>
                <c:pt idx="130936">
                  <c:v>-108.59049999999996</c:v>
                </c:pt>
                <c:pt idx="130937">
                  <c:v>-108.58849999999995</c:v>
                </c:pt>
                <c:pt idx="130938">
                  <c:v>-108.5865</c:v>
                </c:pt>
                <c:pt idx="130939">
                  <c:v>-108.58449999999999</c:v>
                </c:pt>
                <c:pt idx="130940">
                  <c:v>-108.58249999999998</c:v>
                </c:pt>
                <c:pt idx="130941">
                  <c:v>-108.58049999999997</c:v>
                </c:pt>
                <c:pt idx="130942">
                  <c:v>-108.57849999999996</c:v>
                </c:pt>
                <c:pt idx="130943">
                  <c:v>-108.57649999999995</c:v>
                </c:pt>
                <c:pt idx="130944">
                  <c:v>-108.5745</c:v>
                </c:pt>
                <c:pt idx="130945">
                  <c:v>-108.57249999999999</c:v>
                </c:pt>
                <c:pt idx="130946">
                  <c:v>-108.57049999999998</c:v>
                </c:pt>
                <c:pt idx="130947">
                  <c:v>-108.56849999999997</c:v>
                </c:pt>
                <c:pt idx="130948">
                  <c:v>-108.56649999999996</c:v>
                </c:pt>
                <c:pt idx="130949">
                  <c:v>-108.56449999999995</c:v>
                </c:pt>
                <c:pt idx="130950">
                  <c:v>-108.5625</c:v>
                </c:pt>
                <c:pt idx="130951">
                  <c:v>-108.56049999999999</c:v>
                </c:pt>
                <c:pt idx="130952">
                  <c:v>-108.55849999999998</c:v>
                </c:pt>
                <c:pt idx="130953">
                  <c:v>-108.55649999999997</c:v>
                </c:pt>
                <c:pt idx="130954">
                  <c:v>-108.55449999999996</c:v>
                </c:pt>
                <c:pt idx="130955">
                  <c:v>-108.55249999999995</c:v>
                </c:pt>
                <c:pt idx="130956">
                  <c:v>-108.5505</c:v>
                </c:pt>
                <c:pt idx="130957">
                  <c:v>-108.54849999999999</c:v>
                </c:pt>
                <c:pt idx="130958">
                  <c:v>-108.54649999999998</c:v>
                </c:pt>
                <c:pt idx="130959">
                  <c:v>-108.54449999999997</c:v>
                </c:pt>
                <c:pt idx="130960">
                  <c:v>-108.54249999999996</c:v>
                </c:pt>
                <c:pt idx="130961">
                  <c:v>-108.54049999999995</c:v>
                </c:pt>
                <c:pt idx="130962">
                  <c:v>-108.5385</c:v>
                </c:pt>
                <c:pt idx="130963">
                  <c:v>-108.53649999999999</c:v>
                </c:pt>
                <c:pt idx="130964">
                  <c:v>-108.53449999999998</c:v>
                </c:pt>
                <c:pt idx="130965">
                  <c:v>-108.53249999999997</c:v>
                </c:pt>
                <c:pt idx="130966">
                  <c:v>-108.53049999999996</c:v>
                </c:pt>
                <c:pt idx="130967">
                  <c:v>-108.52849999999995</c:v>
                </c:pt>
                <c:pt idx="130968">
                  <c:v>-108.5265</c:v>
                </c:pt>
                <c:pt idx="130969">
                  <c:v>-108.52449999999999</c:v>
                </c:pt>
                <c:pt idx="130970">
                  <c:v>-108.52249999999998</c:v>
                </c:pt>
                <c:pt idx="130971">
                  <c:v>-108.52049999999997</c:v>
                </c:pt>
                <c:pt idx="130972">
                  <c:v>-108.51849999999996</c:v>
                </c:pt>
                <c:pt idx="130973">
                  <c:v>-108.51649999999995</c:v>
                </c:pt>
                <c:pt idx="130974">
                  <c:v>-108.5145</c:v>
                </c:pt>
                <c:pt idx="130975">
                  <c:v>-108.51249999999999</c:v>
                </c:pt>
                <c:pt idx="130976">
                  <c:v>-108.51049999999998</c:v>
                </c:pt>
                <c:pt idx="130977">
                  <c:v>-108.50849999999997</c:v>
                </c:pt>
                <c:pt idx="130978">
                  <c:v>-108.50649999999996</c:v>
                </c:pt>
                <c:pt idx="130979">
                  <c:v>-108.50449999999995</c:v>
                </c:pt>
                <c:pt idx="130980">
                  <c:v>-108.5025</c:v>
                </c:pt>
                <c:pt idx="130981">
                  <c:v>-108.50049999999999</c:v>
                </c:pt>
                <c:pt idx="130982">
                  <c:v>-108.49849999999998</c:v>
                </c:pt>
                <c:pt idx="130983">
                  <c:v>-108.49649999999997</c:v>
                </c:pt>
                <c:pt idx="130984">
                  <c:v>-108.49449999999996</c:v>
                </c:pt>
                <c:pt idx="130985">
                  <c:v>-108.49249999999995</c:v>
                </c:pt>
                <c:pt idx="130986">
                  <c:v>-108.4905</c:v>
                </c:pt>
                <c:pt idx="130987">
                  <c:v>-108.48849999999999</c:v>
                </c:pt>
                <c:pt idx="130988">
                  <c:v>-108.48649999999998</c:v>
                </c:pt>
                <c:pt idx="130989">
                  <c:v>-108.48449999999997</c:v>
                </c:pt>
                <c:pt idx="130990">
                  <c:v>-108.48249999999996</c:v>
                </c:pt>
                <c:pt idx="130991">
                  <c:v>-108.48049999999995</c:v>
                </c:pt>
                <c:pt idx="130992">
                  <c:v>-108.4785</c:v>
                </c:pt>
                <c:pt idx="130993">
                  <c:v>-108.47649999999999</c:v>
                </c:pt>
                <c:pt idx="130994">
                  <c:v>-108.47449999999998</c:v>
                </c:pt>
                <c:pt idx="130995">
                  <c:v>-108.47249999999997</c:v>
                </c:pt>
                <c:pt idx="130996">
                  <c:v>-108.47049999999996</c:v>
                </c:pt>
                <c:pt idx="130997">
                  <c:v>-108.46849999999995</c:v>
                </c:pt>
                <c:pt idx="130998">
                  <c:v>-108.4665</c:v>
                </c:pt>
                <c:pt idx="130999">
                  <c:v>-108.46449999999999</c:v>
                </c:pt>
                <c:pt idx="131000">
                  <c:v>-108.46249999999998</c:v>
                </c:pt>
                <c:pt idx="131001">
                  <c:v>-108.46049999999997</c:v>
                </c:pt>
                <c:pt idx="131002">
                  <c:v>-108.45849999999996</c:v>
                </c:pt>
                <c:pt idx="131003">
                  <c:v>-108.45650000000001</c:v>
                </c:pt>
                <c:pt idx="131004">
                  <c:v>-108.4545</c:v>
                </c:pt>
                <c:pt idx="131005">
                  <c:v>-108.45249999999999</c:v>
                </c:pt>
                <c:pt idx="131006">
                  <c:v>-108.45049999999998</c:v>
                </c:pt>
                <c:pt idx="131007">
                  <c:v>-108.44849999999997</c:v>
                </c:pt>
                <c:pt idx="131008">
                  <c:v>-108.44649999999996</c:v>
                </c:pt>
                <c:pt idx="131009">
                  <c:v>-108.44450000000001</c:v>
                </c:pt>
                <c:pt idx="131010">
                  <c:v>-108.4425</c:v>
                </c:pt>
                <c:pt idx="131011">
                  <c:v>-108.44049999999999</c:v>
                </c:pt>
                <c:pt idx="131012">
                  <c:v>-108.43849999999998</c:v>
                </c:pt>
                <c:pt idx="131013">
                  <c:v>-108.43649999999997</c:v>
                </c:pt>
                <c:pt idx="131014">
                  <c:v>-108.43449999999996</c:v>
                </c:pt>
                <c:pt idx="131015">
                  <c:v>-108.4325</c:v>
                </c:pt>
                <c:pt idx="131016">
                  <c:v>-108.43049999999999</c:v>
                </c:pt>
                <c:pt idx="131017">
                  <c:v>-108.42849999999999</c:v>
                </c:pt>
                <c:pt idx="131018">
                  <c:v>-108.42649999999998</c:v>
                </c:pt>
                <c:pt idx="131019">
                  <c:v>-108.42449999999997</c:v>
                </c:pt>
                <c:pt idx="131020">
                  <c:v>-108.42249999999996</c:v>
                </c:pt>
                <c:pt idx="131021">
                  <c:v>-108.4205</c:v>
                </c:pt>
                <c:pt idx="131022">
                  <c:v>-108.41849999999999</c:v>
                </c:pt>
                <c:pt idx="131023">
                  <c:v>-108.41649999999998</c:v>
                </c:pt>
                <c:pt idx="131024">
                  <c:v>-108.41449999999998</c:v>
                </c:pt>
                <c:pt idx="131025">
                  <c:v>-108.41249999999997</c:v>
                </c:pt>
                <c:pt idx="131026">
                  <c:v>-108.41049999999996</c:v>
                </c:pt>
                <c:pt idx="131027">
                  <c:v>-108.4085</c:v>
                </c:pt>
                <c:pt idx="131028">
                  <c:v>-108.40649999999999</c:v>
                </c:pt>
                <c:pt idx="131029">
                  <c:v>-108.40449999999998</c:v>
                </c:pt>
                <c:pt idx="131030">
                  <c:v>-108.40249999999997</c:v>
                </c:pt>
                <c:pt idx="131031">
                  <c:v>-108.40049999999997</c:v>
                </c:pt>
                <c:pt idx="131032">
                  <c:v>-108.39849999999996</c:v>
                </c:pt>
                <c:pt idx="131033">
                  <c:v>-108.3965</c:v>
                </c:pt>
                <c:pt idx="131034">
                  <c:v>-108.39449999999999</c:v>
                </c:pt>
                <c:pt idx="131035">
                  <c:v>-108.39249999999998</c:v>
                </c:pt>
                <c:pt idx="131036">
                  <c:v>-108.39049999999997</c:v>
                </c:pt>
                <c:pt idx="131037">
                  <c:v>-108.38849999999996</c:v>
                </c:pt>
                <c:pt idx="131038">
                  <c:v>-108.38649999999996</c:v>
                </c:pt>
                <c:pt idx="131039">
                  <c:v>-108.3845</c:v>
                </c:pt>
                <c:pt idx="131040">
                  <c:v>-108.38249999999999</c:v>
                </c:pt>
                <c:pt idx="131041">
                  <c:v>-108.38049999999998</c:v>
                </c:pt>
                <c:pt idx="131042">
                  <c:v>-108.37849999999997</c:v>
                </c:pt>
                <c:pt idx="131043">
                  <c:v>-108.37649999999996</c:v>
                </c:pt>
                <c:pt idx="131044">
                  <c:v>-108.37449999999995</c:v>
                </c:pt>
                <c:pt idx="131045">
                  <c:v>-108.3725</c:v>
                </c:pt>
                <c:pt idx="131046">
                  <c:v>-108.37049999999999</c:v>
                </c:pt>
                <c:pt idx="131047">
                  <c:v>-108.36849999999998</c:v>
                </c:pt>
                <c:pt idx="131048">
                  <c:v>-108.36649999999997</c:v>
                </c:pt>
                <c:pt idx="131049">
                  <c:v>-108.36449999999996</c:v>
                </c:pt>
                <c:pt idx="131050">
                  <c:v>-108.36249999999995</c:v>
                </c:pt>
                <c:pt idx="131051">
                  <c:v>-108.3605</c:v>
                </c:pt>
                <c:pt idx="131052">
                  <c:v>-108.35849999999999</c:v>
                </c:pt>
                <c:pt idx="131053">
                  <c:v>-108.35649999999998</c:v>
                </c:pt>
                <c:pt idx="131054">
                  <c:v>-108.35449999999997</c:v>
                </c:pt>
                <c:pt idx="131055">
                  <c:v>-108.35249999999996</c:v>
                </c:pt>
                <c:pt idx="131056">
                  <c:v>-108.35049999999995</c:v>
                </c:pt>
                <c:pt idx="131057">
                  <c:v>-108.3485</c:v>
                </c:pt>
                <c:pt idx="131058">
                  <c:v>-108.34649999999999</c:v>
                </c:pt>
                <c:pt idx="131059">
                  <c:v>-108.34449999999998</c:v>
                </c:pt>
                <c:pt idx="131060">
                  <c:v>-108.34249999999997</c:v>
                </c:pt>
                <c:pt idx="131061">
                  <c:v>-108.34049999999996</c:v>
                </c:pt>
                <c:pt idx="131062">
                  <c:v>-108.33849999999995</c:v>
                </c:pt>
                <c:pt idx="131063">
                  <c:v>-108.3365</c:v>
                </c:pt>
                <c:pt idx="131064">
                  <c:v>-108.33449999999999</c:v>
                </c:pt>
                <c:pt idx="131065">
                  <c:v>-108.33249999999998</c:v>
                </c:pt>
                <c:pt idx="131066">
                  <c:v>-108.33049999999997</c:v>
                </c:pt>
                <c:pt idx="131067">
                  <c:v>-108.32849999999996</c:v>
                </c:pt>
                <c:pt idx="131068">
                  <c:v>-108.32649999999995</c:v>
                </c:pt>
                <c:pt idx="131069">
                  <c:v>-108.3245</c:v>
                </c:pt>
                <c:pt idx="131070">
                  <c:v>-108.32249999999999</c:v>
                </c:pt>
                <c:pt idx="131071">
                  <c:v>-108.32049999999998</c:v>
                </c:pt>
                <c:pt idx="131072">
                  <c:v>-108.31849999999997</c:v>
                </c:pt>
                <c:pt idx="131073">
                  <c:v>-108.31649999999996</c:v>
                </c:pt>
                <c:pt idx="131074">
                  <c:v>-108.31449999999995</c:v>
                </c:pt>
                <c:pt idx="131075">
                  <c:v>-108.3125</c:v>
                </c:pt>
                <c:pt idx="131076">
                  <c:v>-108.31049999999999</c:v>
                </c:pt>
                <c:pt idx="131077">
                  <c:v>-108.30849999999998</c:v>
                </c:pt>
                <c:pt idx="131078">
                  <c:v>-108.30649999999997</c:v>
                </c:pt>
                <c:pt idx="131079">
                  <c:v>-108.30449999999996</c:v>
                </c:pt>
                <c:pt idx="131080">
                  <c:v>-108.30249999999995</c:v>
                </c:pt>
                <c:pt idx="131081">
                  <c:v>-108.3005</c:v>
                </c:pt>
                <c:pt idx="131082">
                  <c:v>-108.29849999999999</c:v>
                </c:pt>
                <c:pt idx="131083">
                  <c:v>-108.29649999999998</c:v>
                </c:pt>
                <c:pt idx="131084">
                  <c:v>-108.29449999999997</c:v>
                </c:pt>
                <c:pt idx="131085">
                  <c:v>-108.29249999999996</c:v>
                </c:pt>
                <c:pt idx="131086">
                  <c:v>-108.29049999999995</c:v>
                </c:pt>
                <c:pt idx="131087">
                  <c:v>-108.2885</c:v>
                </c:pt>
                <c:pt idx="131088">
                  <c:v>-108.28649999999999</c:v>
                </c:pt>
                <c:pt idx="131089">
                  <c:v>-108.28449999999998</c:v>
                </c:pt>
                <c:pt idx="131090">
                  <c:v>-108.28249999999997</c:v>
                </c:pt>
                <c:pt idx="131091">
                  <c:v>-108.28049999999996</c:v>
                </c:pt>
                <c:pt idx="131092">
                  <c:v>-108.27849999999995</c:v>
                </c:pt>
                <c:pt idx="131093">
                  <c:v>-108.2765</c:v>
                </c:pt>
                <c:pt idx="131094">
                  <c:v>-108.27449999999999</c:v>
                </c:pt>
                <c:pt idx="131095">
                  <c:v>-108.27249999999998</c:v>
                </c:pt>
                <c:pt idx="131096">
                  <c:v>-108.27049999999997</c:v>
                </c:pt>
                <c:pt idx="131097">
                  <c:v>-108.26849999999996</c:v>
                </c:pt>
                <c:pt idx="131098">
                  <c:v>-108.26649999999995</c:v>
                </c:pt>
                <c:pt idx="131099">
                  <c:v>-108.2645</c:v>
                </c:pt>
                <c:pt idx="131100">
                  <c:v>-108.26249999999999</c:v>
                </c:pt>
                <c:pt idx="131101">
                  <c:v>-108.26049999999998</c:v>
                </c:pt>
                <c:pt idx="131102">
                  <c:v>-108.25849999999997</c:v>
                </c:pt>
                <c:pt idx="131103">
                  <c:v>-108.25649999999996</c:v>
                </c:pt>
                <c:pt idx="131104">
                  <c:v>-108.25449999999995</c:v>
                </c:pt>
                <c:pt idx="131105">
                  <c:v>-108.2525</c:v>
                </c:pt>
                <c:pt idx="131106">
                  <c:v>-108.25049999999999</c:v>
                </c:pt>
                <c:pt idx="131107">
                  <c:v>-108.24849999999998</c:v>
                </c:pt>
                <c:pt idx="131108">
                  <c:v>-108.24649999999997</c:v>
                </c:pt>
                <c:pt idx="131109">
                  <c:v>-108.24449999999996</c:v>
                </c:pt>
                <c:pt idx="131110">
                  <c:v>-108.24249999999995</c:v>
                </c:pt>
                <c:pt idx="131111">
                  <c:v>-108.2405</c:v>
                </c:pt>
                <c:pt idx="131112">
                  <c:v>-108.23849999999999</c:v>
                </c:pt>
                <c:pt idx="131113">
                  <c:v>-108.23649999999998</c:v>
                </c:pt>
                <c:pt idx="131114">
                  <c:v>-108.23449999999997</c:v>
                </c:pt>
                <c:pt idx="131115">
                  <c:v>-108.23249999999996</c:v>
                </c:pt>
                <c:pt idx="131116">
                  <c:v>-108.23049999999995</c:v>
                </c:pt>
                <c:pt idx="131117">
                  <c:v>-108.2285</c:v>
                </c:pt>
                <c:pt idx="131118">
                  <c:v>-108.22649999999999</c:v>
                </c:pt>
                <c:pt idx="131119">
                  <c:v>-108.22449999999998</c:v>
                </c:pt>
                <c:pt idx="131120">
                  <c:v>-108.22249999999997</c:v>
                </c:pt>
                <c:pt idx="131121">
                  <c:v>-108.22049999999996</c:v>
                </c:pt>
                <c:pt idx="131122">
                  <c:v>-108.21849999999995</c:v>
                </c:pt>
                <c:pt idx="131123">
                  <c:v>-108.2165</c:v>
                </c:pt>
                <c:pt idx="131124">
                  <c:v>-108.21449999999999</c:v>
                </c:pt>
                <c:pt idx="131125">
                  <c:v>-108.21249999999998</c:v>
                </c:pt>
                <c:pt idx="131126">
                  <c:v>-108.21049999999997</c:v>
                </c:pt>
                <c:pt idx="131127">
                  <c:v>-108.20849999999996</c:v>
                </c:pt>
                <c:pt idx="131128">
                  <c:v>-108.20650000000001</c:v>
                </c:pt>
                <c:pt idx="131129">
                  <c:v>-108.2045</c:v>
                </c:pt>
                <c:pt idx="131130">
                  <c:v>-108.20249999999999</c:v>
                </c:pt>
                <c:pt idx="131131">
                  <c:v>-108.20049999999998</c:v>
                </c:pt>
                <c:pt idx="131132">
                  <c:v>-108.19849999999997</c:v>
                </c:pt>
                <c:pt idx="131133">
                  <c:v>-108.19649999999996</c:v>
                </c:pt>
                <c:pt idx="131134">
                  <c:v>-108.19450000000001</c:v>
                </c:pt>
                <c:pt idx="131135">
                  <c:v>-108.1925</c:v>
                </c:pt>
                <c:pt idx="131136">
                  <c:v>-108.19049999999999</c:v>
                </c:pt>
                <c:pt idx="131137">
                  <c:v>-108.18849999999998</c:v>
                </c:pt>
                <c:pt idx="131138">
                  <c:v>-108.18649999999997</c:v>
                </c:pt>
                <c:pt idx="131139">
                  <c:v>-108.18449999999996</c:v>
                </c:pt>
                <c:pt idx="131140">
                  <c:v>-108.1825</c:v>
                </c:pt>
                <c:pt idx="131141">
                  <c:v>-108.18049999999999</c:v>
                </c:pt>
                <c:pt idx="131142">
                  <c:v>-108.17849999999999</c:v>
                </c:pt>
                <c:pt idx="131143">
                  <c:v>-108.17649999999998</c:v>
                </c:pt>
                <c:pt idx="131144">
                  <c:v>-108.17449999999997</c:v>
                </c:pt>
                <c:pt idx="131145">
                  <c:v>-108.17249999999996</c:v>
                </c:pt>
                <c:pt idx="131146">
                  <c:v>-108.1705</c:v>
                </c:pt>
                <c:pt idx="131147">
                  <c:v>-108.16849999999999</c:v>
                </c:pt>
                <c:pt idx="131148">
                  <c:v>-108.16649999999998</c:v>
                </c:pt>
                <c:pt idx="131149">
                  <c:v>-108.16449999999998</c:v>
                </c:pt>
                <c:pt idx="131150">
                  <c:v>-108.16249999999997</c:v>
                </c:pt>
                <c:pt idx="131151">
                  <c:v>-108.16049999999996</c:v>
                </c:pt>
                <c:pt idx="131152">
                  <c:v>-108.1585</c:v>
                </c:pt>
                <c:pt idx="131153">
                  <c:v>-108.15649999999999</c:v>
                </c:pt>
                <c:pt idx="131154">
                  <c:v>-108.15449999999998</c:v>
                </c:pt>
                <c:pt idx="131155">
                  <c:v>-108.15249999999997</c:v>
                </c:pt>
                <c:pt idx="131156">
                  <c:v>-108.15049999999997</c:v>
                </c:pt>
                <c:pt idx="131157">
                  <c:v>-108.14849999999996</c:v>
                </c:pt>
                <c:pt idx="131158">
                  <c:v>-108.1465</c:v>
                </c:pt>
                <c:pt idx="131159">
                  <c:v>-108.14449999999999</c:v>
                </c:pt>
                <c:pt idx="131160">
                  <c:v>-108.14249999999998</c:v>
                </c:pt>
                <c:pt idx="131161">
                  <c:v>-108.14049999999997</c:v>
                </c:pt>
                <c:pt idx="131162">
                  <c:v>-108.13849999999996</c:v>
                </c:pt>
                <c:pt idx="131163">
                  <c:v>-108.13649999999996</c:v>
                </c:pt>
                <c:pt idx="131164">
                  <c:v>-108.1345</c:v>
                </c:pt>
                <c:pt idx="131165">
                  <c:v>-108.13249999999999</c:v>
                </c:pt>
                <c:pt idx="131166">
                  <c:v>-108.13049999999998</c:v>
                </c:pt>
                <c:pt idx="131167">
                  <c:v>-108.12849999999997</c:v>
                </c:pt>
                <c:pt idx="131168">
                  <c:v>-108.12649999999996</c:v>
                </c:pt>
                <c:pt idx="131169">
                  <c:v>-108.12449999999995</c:v>
                </c:pt>
                <c:pt idx="131170">
                  <c:v>-108.1225</c:v>
                </c:pt>
                <c:pt idx="131171">
                  <c:v>-108.12049999999999</c:v>
                </c:pt>
                <c:pt idx="131172">
                  <c:v>-108.11849999999998</c:v>
                </c:pt>
                <c:pt idx="131173">
                  <c:v>-108.11649999999997</c:v>
                </c:pt>
                <c:pt idx="131174">
                  <c:v>-108.11449999999996</c:v>
                </c:pt>
                <c:pt idx="131175">
                  <c:v>-108.11249999999995</c:v>
                </c:pt>
                <c:pt idx="131176">
                  <c:v>-108.1105</c:v>
                </c:pt>
                <c:pt idx="131177">
                  <c:v>-108.10849999999999</c:v>
                </c:pt>
                <c:pt idx="131178">
                  <c:v>-108.10649999999998</c:v>
                </c:pt>
                <c:pt idx="131179">
                  <c:v>-108.10449999999997</c:v>
                </c:pt>
                <c:pt idx="131180">
                  <c:v>-108.10249999999996</c:v>
                </c:pt>
                <c:pt idx="131181">
                  <c:v>-108.10049999999995</c:v>
                </c:pt>
                <c:pt idx="131182">
                  <c:v>-108.0985</c:v>
                </c:pt>
                <c:pt idx="131183">
                  <c:v>-108.09649999999999</c:v>
                </c:pt>
                <c:pt idx="131184">
                  <c:v>-108.09449999999998</c:v>
                </c:pt>
                <c:pt idx="131185">
                  <c:v>-108.09249999999997</c:v>
                </c:pt>
                <c:pt idx="131186">
                  <c:v>-108.09049999999996</c:v>
                </c:pt>
                <c:pt idx="131187">
                  <c:v>-108.08849999999995</c:v>
                </c:pt>
                <c:pt idx="131188">
                  <c:v>-108.0865</c:v>
                </c:pt>
                <c:pt idx="131189">
                  <c:v>-108.08449999999999</c:v>
                </c:pt>
                <c:pt idx="131190">
                  <c:v>-108.08249999999998</c:v>
                </c:pt>
                <c:pt idx="131191">
                  <c:v>-108.08049999999997</c:v>
                </c:pt>
                <c:pt idx="131192">
                  <c:v>-108.07849999999996</c:v>
                </c:pt>
                <c:pt idx="131193">
                  <c:v>-108.07649999999995</c:v>
                </c:pt>
                <c:pt idx="131194">
                  <c:v>-108.0745</c:v>
                </c:pt>
                <c:pt idx="131195">
                  <c:v>-108.07249999999999</c:v>
                </c:pt>
                <c:pt idx="131196">
                  <c:v>-108.07049999999998</c:v>
                </c:pt>
                <c:pt idx="131197">
                  <c:v>-108.06849999999997</c:v>
                </c:pt>
                <c:pt idx="131198">
                  <c:v>-108.06649999999996</c:v>
                </c:pt>
                <c:pt idx="131199">
                  <c:v>-108.06449999999995</c:v>
                </c:pt>
                <c:pt idx="131200">
                  <c:v>-108.0625</c:v>
                </c:pt>
                <c:pt idx="131201">
                  <c:v>-108.06049999999999</c:v>
                </c:pt>
                <c:pt idx="131202">
                  <c:v>-108.05849999999998</c:v>
                </c:pt>
                <c:pt idx="131203">
                  <c:v>-108.05649999999997</c:v>
                </c:pt>
                <c:pt idx="131204">
                  <c:v>-108.05449999999996</c:v>
                </c:pt>
                <c:pt idx="131205">
                  <c:v>-108.05249999999995</c:v>
                </c:pt>
                <c:pt idx="131206">
                  <c:v>-108.0505</c:v>
                </c:pt>
                <c:pt idx="131207">
                  <c:v>-108.04849999999999</c:v>
                </c:pt>
                <c:pt idx="131208">
                  <c:v>-108.04649999999998</c:v>
                </c:pt>
                <c:pt idx="131209">
                  <c:v>-108.04449999999997</c:v>
                </c:pt>
                <c:pt idx="131210">
                  <c:v>-108.04249999999996</c:v>
                </c:pt>
                <c:pt idx="131211">
                  <c:v>-108.04049999999995</c:v>
                </c:pt>
                <c:pt idx="131212">
                  <c:v>-108.0385</c:v>
                </c:pt>
                <c:pt idx="131213">
                  <c:v>-108.03649999999999</c:v>
                </c:pt>
                <c:pt idx="131214">
                  <c:v>-108.03449999999998</c:v>
                </c:pt>
                <c:pt idx="131215">
                  <c:v>-108.03249999999997</c:v>
                </c:pt>
                <c:pt idx="131216">
                  <c:v>-108.03049999999996</c:v>
                </c:pt>
                <c:pt idx="131217">
                  <c:v>-108.02849999999995</c:v>
                </c:pt>
                <c:pt idx="131218">
                  <c:v>-108.0265</c:v>
                </c:pt>
                <c:pt idx="131219">
                  <c:v>-108.02449999999999</c:v>
                </c:pt>
                <c:pt idx="131220">
                  <c:v>-108.02249999999998</c:v>
                </c:pt>
                <c:pt idx="131221">
                  <c:v>-108.02049999999997</c:v>
                </c:pt>
                <c:pt idx="131222">
                  <c:v>-108.01849999999996</c:v>
                </c:pt>
                <c:pt idx="131223">
                  <c:v>-108.01649999999995</c:v>
                </c:pt>
                <c:pt idx="131224">
                  <c:v>-108.0145</c:v>
                </c:pt>
                <c:pt idx="131225">
                  <c:v>-108.01249999999999</c:v>
                </c:pt>
                <c:pt idx="131226">
                  <c:v>-108.01049999999998</c:v>
                </c:pt>
                <c:pt idx="131227">
                  <c:v>-108.00849999999997</c:v>
                </c:pt>
                <c:pt idx="131228">
                  <c:v>-108.00649999999996</c:v>
                </c:pt>
                <c:pt idx="131229">
                  <c:v>-108.00449999999995</c:v>
                </c:pt>
                <c:pt idx="131230">
                  <c:v>-108.0025</c:v>
                </c:pt>
                <c:pt idx="131231">
                  <c:v>-108.00049999999999</c:v>
                </c:pt>
                <c:pt idx="131232">
                  <c:v>-107.99849999999998</c:v>
                </c:pt>
                <c:pt idx="131233">
                  <c:v>-107.99649999999997</c:v>
                </c:pt>
                <c:pt idx="131234">
                  <c:v>-107.99449999999996</c:v>
                </c:pt>
                <c:pt idx="131235">
                  <c:v>-107.99249999999995</c:v>
                </c:pt>
                <c:pt idx="131236">
                  <c:v>-107.9905</c:v>
                </c:pt>
                <c:pt idx="131237">
                  <c:v>-107.98849999999999</c:v>
                </c:pt>
                <c:pt idx="131238">
                  <c:v>-107.98649999999998</c:v>
                </c:pt>
                <c:pt idx="131239">
                  <c:v>-107.98449999999997</c:v>
                </c:pt>
                <c:pt idx="131240">
                  <c:v>-107.98249999999996</c:v>
                </c:pt>
                <c:pt idx="131241">
                  <c:v>-107.98049999999995</c:v>
                </c:pt>
                <c:pt idx="131242">
                  <c:v>-107.9785</c:v>
                </c:pt>
                <c:pt idx="131243">
                  <c:v>-107.97649999999999</c:v>
                </c:pt>
                <c:pt idx="131244">
                  <c:v>-107.97449999999998</c:v>
                </c:pt>
                <c:pt idx="131245">
                  <c:v>-107.97249999999997</c:v>
                </c:pt>
                <c:pt idx="131246">
                  <c:v>-107.97049999999996</c:v>
                </c:pt>
                <c:pt idx="131247">
                  <c:v>-107.96849999999995</c:v>
                </c:pt>
                <c:pt idx="131248">
                  <c:v>-107.9665</c:v>
                </c:pt>
                <c:pt idx="131249">
                  <c:v>-107.96449999999999</c:v>
                </c:pt>
                <c:pt idx="131250">
                  <c:v>-107.96249999999998</c:v>
                </c:pt>
                <c:pt idx="131251">
                  <c:v>-107.96049999999997</c:v>
                </c:pt>
                <c:pt idx="131252">
                  <c:v>-107.95849999999996</c:v>
                </c:pt>
                <c:pt idx="131253">
                  <c:v>-107.95650000000001</c:v>
                </c:pt>
                <c:pt idx="131254">
                  <c:v>-107.9545</c:v>
                </c:pt>
                <c:pt idx="131255">
                  <c:v>-107.95249999999999</c:v>
                </c:pt>
                <c:pt idx="131256">
                  <c:v>-107.95049999999998</c:v>
                </c:pt>
                <c:pt idx="131257">
                  <c:v>-107.94849999999997</c:v>
                </c:pt>
                <c:pt idx="131258">
                  <c:v>-107.94649999999996</c:v>
                </c:pt>
                <c:pt idx="131259">
                  <c:v>-107.94450000000001</c:v>
                </c:pt>
                <c:pt idx="131260">
                  <c:v>-107.9425</c:v>
                </c:pt>
                <c:pt idx="131261">
                  <c:v>-107.94049999999999</c:v>
                </c:pt>
                <c:pt idx="131262">
                  <c:v>-107.93849999999998</c:v>
                </c:pt>
                <c:pt idx="131263">
                  <c:v>-107.93649999999997</c:v>
                </c:pt>
                <c:pt idx="131264">
                  <c:v>-107.93449999999996</c:v>
                </c:pt>
                <c:pt idx="131265">
                  <c:v>-107.9325</c:v>
                </c:pt>
                <c:pt idx="131266">
                  <c:v>-107.93049999999999</c:v>
                </c:pt>
                <c:pt idx="131267">
                  <c:v>-107.92849999999999</c:v>
                </c:pt>
                <c:pt idx="131268">
                  <c:v>-107.92649999999998</c:v>
                </c:pt>
                <c:pt idx="131269">
                  <c:v>-107.92449999999997</c:v>
                </c:pt>
                <c:pt idx="131270">
                  <c:v>-107.92249999999996</c:v>
                </c:pt>
                <c:pt idx="131271">
                  <c:v>-107.9205</c:v>
                </c:pt>
                <c:pt idx="131272">
                  <c:v>-107.91849999999999</c:v>
                </c:pt>
                <c:pt idx="131273">
                  <c:v>-107.91649999999998</c:v>
                </c:pt>
                <c:pt idx="131274">
                  <c:v>-107.91449999999998</c:v>
                </c:pt>
                <c:pt idx="131275">
                  <c:v>-107.91249999999997</c:v>
                </c:pt>
                <c:pt idx="131276">
                  <c:v>-107.91049999999996</c:v>
                </c:pt>
                <c:pt idx="131277">
                  <c:v>-107.9085</c:v>
                </c:pt>
                <c:pt idx="131278">
                  <c:v>-107.90649999999999</c:v>
                </c:pt>
                <c:pt idx="131279">
                  <c:v>-107.90449999999998</c:v>
                </c:pt>
                <c:pt idx="131280">
                  <c:v>-107.90249999999997</c:v>
                </c:pt>
                <c:pt idx="131281">
                  <c:v>-107.90049999999997</c:v>
                </c:pt>
                <c:pt idx="131282">
                  <c:v>-107.89849999999996</c:v>
                </c:pt>
                <c:pt idx="131283">
                  <c:v>-107.8965</c:v>
                </c:pt>
                <c:pt idx="131284">
                  <c:v>-107.89449999999999</c:v>
                </c:pt>
                <c:pt idx="131285">
                  <c:v>-107.89249999999998</c:v>
                </c:pt>
                <c:pt idx="131286">
                  <c:v>-107.89049999999997</c:v>
                </c:pt>
                <c:pt idx="131287">
                  <c:v>-107.88849999999996</c:v>
                </c:pt>
                <c:pt idx="131288">
                  <c:v>-107.88649999999996</c:v>
                </c:pt>
                <c:pt idx="131289">
                  <c:v>-107.8845</c:v>
                </c:pt>
                <c:pt idx="131290">
                  <c:v>-107.88249999999999</c:v>
                </c:pt>
                <c:pt idx="131291">
                  <c:v>-107.88049999999998</c:v>
                </c:pt>
                <c:pt idx="131292">
                  <c:v>-107.87849999999997</c:v>
                </c:pt>
                <c:pt idx="131293">
                  <c:v>-107.87649999999996</c:v>
                </c:pt>
                <c:pt idx="131294">
                  <c:v>-107.87449999999995</c:v>
                </c:pt>
                <c:pt idx="131295">
                  <c:v>-107.8725</c:v>
                </c:pt>
                <c:pt idx="131296">
                  <c:v>-107.87049999999999</c:v>
                </c:pt>
                <c:pt idx="131297">
                  <c:v>-107.86849999999998</c:v>
                </c:pt>
                <c:pt idx="131298">
                  <c:v>-107.86649999999997</c:v>
                </c:pt>
                <c:pt idx="131299">
                  <c:v>-107.86449999999996</c:v>
                </c:pt>
                <c:pt idx="131300">
                  <c:v>-107.86249999999995</c:v>
                </c:pt>
                <c:pt idx="131301">
                  <c:v>-107.8605</c:v>
                </c:pt>
                <c:pt idx="131302">
                  <c:v>-107.85849999999999</c:v>
                </c:pt>
                <c:pt idx="131303">
                  <c:v>-107.85649999999998</c:v>
                </c:pt>
                <c:pt idx="131304">
                  <c:v>-107.85449999999997</c:v>
                </c:pt>
                <c:pt idx="131305">
                  <c:v>-107.85249999999996</c:v>
                </c:pt>
                <c:pt idx="131306">
                  <c:v>-107.85049999999995</c:v>
                </c:pt>
                <c:pt idx="131307">
                  <c:v>-107.8485</c:v>
                </c:pt>
                <c:pt idx="131308">
                  <c:v>-107.84649999999999</c:v>
                </c:pt>
                <c:pt idx="131309">
                  <c:v>-107.84449999999998</c:v>
                </c:pt>
                <c:pt idx="131310">
                  <c:v>-107.84249999999997</c:v>
                </c:pt>
                <c:pt idx="131311">
                  <c:v>-107.84049999999996</c:v>
                </c:pt>
                <c:pt idx="131312">
                  <c:v>-107.83849999999995</c:v>
                </c:pt>
                <c:pt idx="131313">
                  <c:v>-107.8365</c:v>
                </c:pt>
                <c:pt idx="131314">
                  <c:v>-107.83449999999999</c:v>
                </c:pt>
                <c:pt idx="131315">
                  <c:v>-107.83249999999998</c:v>
                </c:pt>
                <c:pt idx="131316">
                  <c:v>-107.83049999999997</c:v>
                </c:pt>
                <c:pt idx="131317">
                  <c:v>-107.82849999999996</c:v>
                </c:pt>
                <c:pt idx="131318">
                  <c:v>-107.82649999999995</c:v>
                </c:pt>
                <c:pt idx="131319">
                  <c:v>-107.8245</c:v>
                </c:pt>
                <c:pt idx="131320">
                  <c:v>-107.82249999999999</c:v>
                </c:pt>
                <c:pt idx="131321">
                  <c:v>-107.82049999999998</c:v>
                </c:pt>
                <c:pt idx="131322">
                  <c:v>-107.81849999999997</c:v>
                </c:pt>
                <c:pt idx="131323">
                  <c:v>-107.81649999999996</c:v>
                </c:pt>
                <c:pt idx="131324">
                  <c:v>-107.81449999999995</c:v>
                </c:pt>
                <c:pt idx="131325">
                  <c:v>-107.8125</c:v>
                </c:pt>
                <c:pt idx="131326">
                  <c:v>-107.81049999999999</c:v>
                </c:pt>
                <c:pt idx="131327">
                  <c:v>-107.80849999999998</c:v>
                </c:pt>
                <c:pt idx="131328">
                  <c:v>-107.80649999999997</c:v>
                </c:pt>
                <c:pt idx="131329">
                  <c:v>-107.80449999999996</c:v>
                </c:pt>
                <c:pt idx="131330">
                  <c:v>-107.80249999999995</c:v>
                </c:pt>
                <c:pt idx="131331">
                  <c:v>-107.8005</c:v>
                </c:pt>
                <c:pt idx="131332">
                  <c:v>-107.79849999999999</c:v>
                </c:pt>
                <c:pt idx="131333">
                  <c:v>-107.79649999999998</c:v>
                </c:pt>
                <c:pt idx="131334">
                  <c:v>-107.79449999999997</c:v>
                </c:pt>
                <c:pt idx="131335">
                  <c:v>-107.79249999999996</c:v>
                </c:pt>
                <c:pt idx="131336">
                  <c:v>-107.79049999999995</c:v>
                </c:pt>
                <c:pt idx="131337">
                  <c:v>-107.7885</c:v>
                </c:pt>
                <c:pt idx="131338">
                  <c:v>-107.78649999999999</c:v>
                </c:pt>
                <c:pt idx="131339">
                  <c:v>-107.78449999999998</c:v>
                </c:pt>
                <c:pt idx="131340">
                  <c:v>-107.78249999999997</c:v>
                </c:pt>
                <c:pt idx="131341">
                  <c:v>-107.78049999999996</c:v>
                </c:pt>
                <c:pt idx="131342">
                  <c:v>-107.77849999999995</c:v>
                </c:pt>
                <c:pt idx="131343">
                  <c:v>-107.7765</c:v>
                </c:pt>
                <c:pt idx="131344">
                  <c:v>-107.77449999999999</c:v>
                </c:pt>
                <c:pt idx="131345">
                  <c:v>-107.77249999999998</c:v>
                </c:pt>
                <c:pt idx="131346">
                  <c:v>-107.77049999999997</c:v>
                </c:pt>
                <c:pt idx="131347">
                  <c:v>-107.76849999999996</c:v>
                </c:pt>
                <c:pt idx="131348">
                  <c:v>-107.76649999999995</c:v>
                </c:pt>
                <c:pt idx="131349">
                  <c:v>-107.7645</c:v>
                </c:pt>
                <c:pt idx="131350">
                  <c:v>-107.76249999999999</c:v>
                </c:pt>
                <c:pt idx="131351">
                  <c:v>-107.76049999999998</c:v>
                </c:pt>
                <c:pt idx="131352">
                  <c:v>-107.75849999999997</c:v>
                </c:pt>
                <c:pt idx="131353">
                  <c:v>-107.75649999999996</c:v>
                </c:pt>
                <c:pt idx="131354">
                  <c:v>-107.75449999999995</c:v>
                </c:pt>
                <c:pt idx="131355">
                  <c:v>-107.7525</c:v>
                </c:pt>
                <c:pt idx="131356">
                  <c:v>-107.75049999999999</c:v>
                </c:pt>
                <c:pt idx="131357">
                  <c:v>-107.74849999999998</c:v>
                </c:pt>
                <c:pt idx="131358">
                  <c:v>-107.74649999999997</c:v>
                </c:pt>
                <c:pt idx="131359">
                  <c:v>-107.74449999999996</c:v>
                </c:pt>
                <c:pt idx="131360">
                  <c:v>-107.74249999999995</c:v>
                </c:pt>
                <c:pt idx="131361">
                  <c:v>-107.7405</c:v>
                </c:pt>
                <c:pt idx="131362">
                  <c:v>-107.73849999999999</c:v>
                </c:pt>
                <c:pt idx="131363">
                  <c:v>-107.73649999999998</c:v>
                </c:pt>
                <c:pt idx="131364">
                  <c:v>-107.73449999999997</c:v>
                </c:pt>
                <c:pt idx="131365">
                  <c:v>-107.73249999999996</c:v>
                </c:pt>
                <c:pt idx="131366">
                  <c:v>-107.73049999999995</c:v>
                </c:pt>
                <c:pt idx="131367">
                  <c:v>-107.7285</c:v>
                </c:pt>
                <c:pt idx="131368">
                  <c:v>-107.72649999999999</c:v>
                </c:pt>
                <c:pt idx="131369">
                  <c:v>-107.72449999999998</c:v>
                </c:pt>
                <c:pt idx="131370">
                  <c:v>-107.72249999999997</c:v>
                </c:pt>
                <c:pt idx="131371">
                  <c:v>-107.72049999999996</c:v>
                </c:pt>
                <c:pt idx="131372">
                  <c:v>-107.71849999999995</c:v>
                </c:pt>
                <c:pt idx="131373">
                  <c:v>-107.7165</c:v>
                </c:pt>
                <c:pt idx="131374">
                  <c:v>-107.71449999999999</c:v>
                </c:pt>
                <c:pt idx="131375">
                  <c:v>-107.71249999999998</c:v>
                </c:pt>
                <c:pt idx="131376">
                  <c:v>-107.71049999999997</c:v>
                </c:pt>
                <c:pt idx="131377">
                  <c:v>-107.70849999999996</c:v>
                </c:pt>
                <c:pt idx="131378">
                  <c:v>-107.70650000000001</c:v>
                </c:pt>
                <c:pt idx="131379">
                  <c:v>-107.7045</c:v>
                </c:pt>
                <c:pt idx="131380">
                  <c:v>-107.70249999999999</c:v>
                </c:pt>
                <c:pt idx="131381">
                  <c:v>-107.70049999999998</c:v>
                </c:pt>
                <c:pt idx="131382">
                  <c:v>-107.69849999999997</c:v>
                </c:pt>
                <c:pt idx="131383">
                  <c:v>-107.69649999999996</c:v>
                </c:pt>
                <c:pt idx="131384">
                  <c:v>-107.69450000000001</c:v>
                </c:pt>
                <c:pt idx="131385">
                  <c:v>-107.6925</c:v>
                </c:pt>
                <c:pt idx="131386">
                  <c:v>-107.69049999999999</c:v>
                </c:pt>
                <c:pt idx="131387">
                  <c:v>-107.68849999999998</c:v>
                </c:pt>
                <c:pt idx="131388">
                  <c:v>-107.68649999999997</c:v>
                </c:pt>
                <c:pt idx="131389">
                  <c:v>-107.68449999999996</c:v>
                </c:pt>
                <c:pt idx="131390">
                  <c:v>-107.6825</c:v>
                </c:pt>
                <c:pt idx="131391">
                  <c:v>-107.68049999999999</c:v>
                </c:pt>
                <c:pt idx="131392">
                  <c:v>-107.67849999999999</c:v>
                </c:pt>
                <c:pt idx="131393">
                  <c:v>-107.67649999999998</c:v>
                </c:pt>
                <c:pt idx="131394">
                  <c:v>-107.67449999999997</c:v>
                </c:pt>
                <c:pt idx="131395">
                  <c:v>-107.67249999999996</c:v>
                </c:pt>
                <c:pt idx="131396">
                  <c:v>-107.6705</c:v>
                </c:pt>
                <c:pt idx="131397">
                  <c:v>-107.66849999999999</c:v>
                </c:pt>
                <c:pt idx="131398">
                  <c:v>-107.66649999999998</c:v>
                </c:pt>
                <c:pt idx="131399">
                  <c:v>-107.66449999999998</c:v>
                </c:pt>
                <c:pt idx="131400">
                  <c:v>-107.66249999999997</c:v>
                </c:pt>
                <c:pt idx="131401">
                  <c:v>-107.66049999999996</c:v>
                </c:pt>
                <c:pt idx="131402">
                  <c:v>-107.6585</c:v>
                </c:pt>
                <c:pt idx="131403">
                  <c:v>-107.65649999999999</c:v>
                </c:pt>
                <c:pt idx="131404">
                  <c:v>-107.65449999999998</c:v>
                </c:pt>
                <c:pt idx="131405">
                  <c:v>-107.65249999999997</c:v>
                </c:pt>
                <c:pt idx="131406">
                  <c:v>-107.65049999999997</c:v>
                </c:pt>
                <c:pt idx="131407">
                  <c:v>-107.64849999999996</c:v>
                </c:pt>
                <c:pt idx="131408">
                  <c:v>-107.6465</c:v>
                </c:pt>
                <c:pt idx="131409">
                  <c:v>-107.64449999999999</c:v>
                </c:pt>
                <c:pt idx="131410">
                  <c:v>-107.64249999999998</c:v>
                </c:pt>
                <c:pt idx="131411">
                  <c:v>-107.64049999999997</c:v>
                </c:pt>
                <c:pt idx="131412">
                  <c:v>-107.63849999999996</c:v>
                </c:pt>
                <c:pt idx="131413">
                  <c:v>-107.63649999999996</c:v>
                </c:pt>
                <c:pt idx="131414">
                  <c:v>-107.6345</c:v>
                </c:pt>
                <c:pt idx="131415">
                  <c:v>-107.63249999999999</c:v>
                </c:pt>
                <c:pt idx="131416">
                  <c:v>-107.63049999999998</c:v>
                </c:pt>
                <c:pt idx="131417">
                  <c:v>-107.62849999999997</c:v>
                </c:pt>
                <c:pt idx="131418">
                  <c:v>-107.62649999999996</c:v>
                </c:pt>
                <c:pt idx="131419">
                  <c:v>-107.62449999999995</c:v>
                </c:pt>
                <c:pt idx="131420">
                  <c:v>-107.6225</c:v>
                </c:pt>
                <c:pt idx="131421">
                  <c:v>-107.62049999999999</c:v>
                </c:pt>
                <c:pt idx="131422">
                  <c:v>-107.61849999999998</c:v>
                </c:pt>
                <c:pt idx="131423">
                  <c:v>-107.61649999999997</c:v>
                </c:pt>
                <c:pt idx="131424">
                  <c:v>-107.61449999999996</c:v>
                </c:pt>
                <c:pt idx="131425">
                  <c:v>-107.61249999999995</c:v>
                </c:pt>
                <c:pt idx="131426">
                  <c:v>-107.6105</c:v>
                </c:pt>
                <c:pt idx="131427">
                  <c:v>-107.60849999999999</c:v>
                </c:pt>
                <c:pt idx="131428">
                  <c:v>-107.60649999999998</c:v>
                </c:pt>
                <c:pt idx="131429">
                  <c:v>-107.60449999999997</c:v>
                </c:pt>
                <c:pt idx="131430">
                  <c:v>-107.60249999999996</c:v>
                </c:pt>
                <c:pt idx="131431">
                  <c:v>-107.60049999999995</c:v>
                </c:pt>
                <c:pt idx="131432">
                  <c:v>-107.5985</c:v>
                </c:pt>
                <c:pt idx="131433">
                  <c:v>-107.59649999999999</c:v>
                </c:pt>
                <c:pt idx="131434">
                  <c:v>-107.59449999999998</c:v>
                </c:pt>
                <c:pt idx="131435">
                  <c:v>-107.59249999999997</c:v>
                </c:pt>
                <c:pt idx="131436">
                  <c:v>-107.59049999999996</c:v>
                </c:pt>
                <c:pt idx="131437">
                  <c:v>-107.58849999999995</c:v>
                </c:pt>
                <c:pt idx="131438">
                  <c:v>-107.5865</c:v>
                </c:pt>
                <c:pt idx="131439">
                  <c:v>-107.58449999999999</c:v>
                </c:pt>
                <c:pt idx="131440">
                  <c:v>-107.58249999999998</c:v>
                </c:pt>
                <c:pt idx="131441">
                  <c:v>-107.58049999999997</c:v>
                </c:pt>
                <c:pt idx="131442">
                  <c:v>-107.57849999999996</c:v>
                </c:pt>
                <c:pt idx="131443">
                  <c:v>-107.57649999999995</c:v>
                </c:pt>
                <c:pt idx="131444">
                  <c:v>-107.5745</c:v>
                </c:pt>
                <c:pt idx="131445">
                  <c:v>-107.57249999999999</c:v>
                </c:pt>
                <c:pt idx="131446">
                  <c:v>-107.57049999999998</c:v>
                </c:pt>
                <c:pt idx="131447">
                  <c:v>-107.56849999999997</c:v>
                </c:pt>
                <c:pt idx="131448">
                  <c:v>-107.56649999999996</c:v>
                </c:pt>
                <c:pt idx="131449">
                  <c:v>-107.56449999999995</c:v>
                </c:pt>
                <c:pt idx="131450">
                  <c:v>-107.5625</c:v>
                </c:pt>
                <c:pt idx="131451">
                  <c:v>-107.56049999999999</c:v>
                </c:pt>
                <c:pt idx="131452">
                  <c:v>-107.55849999999998</c:v>
                </c:pt>
                <c:pt idx="131453">
                  <c:v>-107.55649999999997</c:v>
                </c:pt>
                <c:pt idx="131454">
                  <c:v>-107.55449999999996</c:v>
                </c:pt>
                <c:pt idx="131455">
                  <c:v>-107.55249999999995</c:v>
                </c:pt>
                <c:pt idx="131456">
                  <c:v>-107.5505</c:v>
                </c:pt>
                <c:pt idx="131457">
                  <c:v>-107.54849999999999</c:v>
                </c:pt>
                <c:pt idx="131458">
                  <c:v>-107.54649999999998</c:v>
                </c:pt>
                <c:pt idx="131459">
                  <c:v>-107.54449999999997</c:v>
                </c:pt>
                <c:pt idx="131460">
                  <c:v>-107.54249999999996</c:v>
                </c:pt>
                <c:pt idx="131461">
                  <c:v>-107.54049999999995</c:v>
                </c:pt>
                <c:pt idx="131462">
                  <c:v>-107.5385</c:v>
                </c:pt>
                <c:pt idx="131463">
                  <c:v>-107.53649999999999</c:v>
                </c:pt>
                <c:pt idx="131464">
                  <c:v>-107.53449999999998</c:v>
                </c:pt>
                <c:pt idx="131465">
                  <c:v>-107.53249999999997</c:v>
                </c:pt>
                <c:pt idx="131466">
                  <c:v>-107.53049999999996</c:v>
                </c:pt>
                <c:pt idx="131467">
                  <c:v>-107.52849999999995</c:v>
                </c:pt>
                <c:pt idx="131468">
                  <c:v>-107.5265</c:v>
                </c:pt>
                <c:pt idx="131469">
                  <c:v>-107.52449999999999</c:v>
                </c:pt>
                <c:pt idx="131470">
                  <c:v>-107.52249999999998</c:v>
                </c:pt>
                <c:pt idx="131471">
                  <c:v>-107.52049999999997</c:v>
                </c:pt>
                <c:pt idx="131472">
                  <c:v>-107.51849999999996</c:v>
                </c:pt>
                <c:pt idx="131473">
                  <c:v>-107.51649999999995</c:v>
                </c:pt>
                <c:pt idx="131474">
                  <c:v>-107.5145</c:v>
                </c:pt>
                <c:pt idx="131475">
                  <c:v>-107.51249999999999</c:v>
                </c:pt>
                <c:pt idx="131476">
                  <c:v>-107.51049999999998</c:v>
                </c:pt>
                <c:pt idx="131477">
                  <c:v>-107.50849999999997</c:v>
                </c:pt>
                <c:pt idx="131478">
                  <c:v>-107.50649999999996</c:v>
                </c:pt>
                <c:pt idx="131479">
                  <c:v>-107.50449999999995</c:v>
                </c:pt>
                <c:pt idx="131480">
                  <c:v>-107.5025</c:v>
                </c:pt>
                <c:pt idx="131481">
                  <c:v>-107.50049999999999</c:v>
                </c:pt>
                <c:pt idx="131482">
                  <c:v>-107.49849999999998</c:v>
                </c:pt>
                <c:pt idx="131483">
                  <c:v>-107.49649999999997</c:v>
                </c:pt>
                <c:pt idx="131484">
                  <c:v>-107.49449999999996</c:v>
                </c:pt>
                <c:pt idx="131485">
                  <c:v>-107.49249999999995</c:v>
                </c:pt>
                <c:pt idx="131486">
                  <c:v>-107.4905</c:v>
                </c:pt>
                <c:pt idx="131487">
                  <c:v>-107.48849999999999</c:v>
                </c:pt>
                <c:pt idx="131488">
                  <c:v>-107.48649999999998</c:v>
                </c:pt>
                <c:pt idx="131489">
                  <c:v>-107.48449999999997</c:v>
                </c:pt>
                <c:pt idx="131490">
                  <c:v>-107.48249999999996</c:v>
                </c:pt>
                <c:pt idx="131491">
                  <c:v>-107.48049999999995</c:v>
                </c:pt>
                <c:pt idx="131492">
                  <c:v>-107.4785</c:v>
                </c:pt>
                <c:pt idx="131493">
                  <c:v>-107.47649999999999</c:v>
                </c:pt>
                <c:pt idx="131494">
                  <c:v>-107.47449999999998</c:v>
                </c:pt>
                <c:pt idx="131495">
                  <c:v>-107.47249999999997</c:v>
                </c:pt>
                <c:pt idx="131496">
                  <c:v>-107.47049999999996</c:v>
                </c:pt>
                <c:pt idx="131497">
                  <c:v>-107.46849999999995</c:v>
                </c:pt>
                <c:pt idx="131498">
                  <c:v>-107.4665</c:v>
                </c:pt>
                <c:pt idx="131499">
                  <c:v>-107.46449999999999</c:v>
                </c:pt>
                <c:pt idx="131500">
                  <c:v>-107.46249999999998</c:v>
                </c:pt>
                <c:pt idx="131501">
                  <c:v>-107.46049999999997</c:v>
                </c:pt>
                <c:pt idx="131502">
                  <c:v>-107.45849999999996</c:v>
                </c:pt>
                <c:pt idx="131503">
                  <c:v>-107.45650000000001</c:v>
                </c:pt>
                <c:pt idx="131504">
                  <c:v>-107.4545</c:v>
                </c:pt>
                <c:pt idx="131505">
                  <c:v>-107.45249999999999</c:v>
                </c:pt>
                <c:pt idx="131506">
                  <c:v>-107.45049999999998</c:v>
                </c:pt>
                <c:pt idx="131507">
                  <c:v>-107.44849999999997</c:v>
                </c:pt>
                <c:pt idx="131508">
                  <c:v>-107.44649999999996</c:v>
                </c:pt>
                <c:pt idx="131509">
                  <c:v>-107.44450000000001</c:v>
                </c:pt>
                <c:pt idx="131510">
                  <c:v>-107.4425</c:v>
                </c:pt>
                <c:pt idx="131511">
                  <c:v>-107.44049999999999</c:v>
                </c:pt>
                <c:pt idx="131512">
                  <c:v>-107.43849999999998</c:v>
                </c:pt>
                <c:pt idx="131513">
                  <c:v>-107.43649999999997</c:v>
                </c:pt>
                <c:pt idx="131514">
                  <c:v>-107.43449999999996</c:v>
                </c:pt>
                <c:pt idx="131515">
                  <c:v>-107.4325</c:v>
                </c:pt>
                <c:pt idx="131516">
                  <c:v>-107.43049999999999</c:v>
                </c:pt>
                <c:pt idx="131517">
                  <c:v>-107.42849999999999</c:v>
                </c:pt>
                <c:pt idx="131518">
                  <c:v>-107.42649999999998</c:v>
                </c:pt>
                <c:pt idx="131519">
                  <c:v>-107.42449999999997</c:v>
                </c:pt>
                <c:pt idx="131520">
                  <c:v>-107.42249999999996</c:v>
                </c:pt>
                <c:pt idx="131521">
                  <c:v>-107.4205</c:v>
                </c:pt>
                <c:pt idx="131522">
                  <c:v>-107.41849999999999</c:v>
                </c:pt>
                <c:pt idx="131523">
                  <c:v>-107.41649999999998</c:v>
                </c:pt>
                <c:pt idx="131524">
                  <c:v>-107.41449999999998</c:v>
                </c:pt>
                <c:pt idx="131525">
                  <c:v>-107.41249999999997</c:v>
                </c:pt>
                <c:pt idx="131526">
                  <c:v>-107.41049999999996</c:v>
                </c:pt>
                <c:pt idx="131527">
                  <c:v>-107.4085</c:v>
                </c:pt>
                <c:pt idx="131528">
                  <c:v>-107.40649999999999</c:v>
                </c:pt>
                <c:pt idx="131529">
                  <c:v>-107.40449999999998</c:v>
                </c:pt>
                <c:pt idx="131530">
                  <c:v>-107.40249999999997</c:v>
                </c:pt>
                <c:pt idx="131531">
                  <c:v>-107.40049999999997</c:v>
                </c:pt>
                <c:pt idx="131532">
                  <c:v>-107.39849999999996</c:v>
                </c:pt>
                <c:pt idx="131533">
                  <c:v>-107.3965</c:v>
                </c:pt>
                <c:pt idx="131534">
                  <c:v>-107.39449999999999</c:v>
                </c:pt>
                <c:pt idx="131535">
                  <c:v>-107.39249999999998</c:v>
                </c:pt>
                <c:pt idx="131536">
                  <c:v>-107.39049999999997</c:v>
                </c:pt>
                <c:pt idx="131537">
                  <c:v>-107.38849999999996</c:v>
                </c:pt>
                <c:pt idx="131538">
                  <c:v>-107.38649999999996</c:v>
                </c:pt>
                <c:pt idx="131539">
                  <c:v>-107.3845</c:v>
                </c:pt>
                <c:pt idx="131540">
                  <c:v>-107.38249999999999</c:v>
                </c:pt>
                <c:pt idx="131541">
                  <c:v>-107.38049999999998</c:v>
                </c:pt>
                <c:pt idx="131542">
                  <c:v>-107.37849999999997</c:v>
                </c:pt>
                <c:pt idx="131543">
                  <c:v>-107.37649999999996</c:v>
                </c:pt>
                <c:pt idx="131544">
                  <c:v>-107.37449999999995</c:v>
                </c:pt>
                <c:pt idx="131545">
                  <c:v>-107.3725</c:v>
                </c:pt>
                <c:pt idx="131546">
                  <c:v>-107.37049999999999</c:v>
                </c:pt>
                <c:pt idx="131547">
                  <c:v>-107.36849999999998</c:v>
                </c:pt>
                <c:pt idx="131548">
                  <c:v>-107.36649999999997</c:v>
                </c:pt>
                <c:pt idx="131549">
                  <c:v>-107.36449999999996</c:v>
                </c:pt>
                <c:pt idx="131550">
                  <c:v>-107.36249999999995</c:v>
                </c:pt>
                <c:pt idx="131551">
                  <c:v>-107.3605</c:v>
                </c:pt>
                <c:pt idx="131552">
                  <c:v>-107.35849999999999</c:v>
                </c:pt>
                <c:pt idx="131553">
                  <c:v>-107.35649999999998</c:v>
                </c:pt>
                <c:pt idx="131554">
                  <c:v>-107.35449999999997</c:v>
                </c:pt>
                <c:pt idx="131555">
                  <c:v>-107.35249999999996</c:v>
                </c:pt>
                <c:pt idx="131556">
                  <c:v>-107.35049999999995</c:v>
                </c:pt>
                <c:pt idx="131557">
                  <c:v>-107.3485</c:v>
                </c:pt>
                <c:pt idx="131558">
                  <c:v>-107.34649999999999</c:v>
                </c:pt>
                <c:pt idx="131559">
                  <c:v>-107.34449999999998</c:v>
                </c:pt>
                <c:pt idx="131560">
                  <c:v>-107.34249999999997</c:v>
                </c:pt>
                <c:pt idx="131561">
                  <c:v>-107.34049999999996</c:v>
                </c:pt>
                <c:pt idx="131562">
                  <c:v>-107.33849999999995</c:v>
                </c:pt>
                <c:pt idx="131563">
                  <c:v>-107.3365</c:v>
                </c:pt>
                <c:pt idx="131564">
                  <c:v>-107.33449999999999</c:v>
                </c:pt>
                <c:pt idx="131565">
                  <c:v>-107.33249999999998</c:v>
                </c:pt>
                <c:pt idx="131566">
                  <c:v>-107.33049999999997</c:v>
                </c:pt>
                <c:pt idx="131567">
                  <c:v>-107.32849999999996</c:v>
                </c:pt>
                <c:pt idx="131568">
                  <c:v>-107.32649999999995</c:v>
                </c:pt>
                <c:pt idx="131569">
                  <c:v>-107.3245</c:v>
                </c:pt>
                <c:pt idx="131570">
                  <c:v>-107.32249999999999</c:v>
                </c:pt>
                <c:pt idx="131571">
                  <c:v>-107.32049999999998</c:v>
                </c:pt>
                <c:pt idx="131572">
                  <c:v>-107.31849999999997</c:v>
                </c:pt>
                <c:pt idx="131573">
                  <c:v>-107.31649999999996</c:v>
                </c:pt>
                <c:pt idx="131574">
                  <c:v>-107.31449999999995</c:v>
                </c:pt>
                <c:pt idx="131575">
                  <c:v>-107.3125</c:v>
                </c:pt>
                <c:pt idx="131576">
                  <c:v>-107.31049999999999</c:v>
                </c:pt>
                <c:pt idx="131577">
                  <c:v>-107.30849999999998</c:v>
                </c:pt>
                <c:pt idx="131578">
                  <c:v>-107.30649999999997</c:v>
                </c:pt>
                <c:pt idx="131579">
                  <c:v>-107.30449999999996</c:v>
                </c:pt>
                <c:pt idx="131580">
                  <c:v>-107.30249999999995</c:v>
                </c:pt>
                <c:pt idx="131581">
                  <c:v>-107.3005</c:v>
                </c:pt>
                <c:pt idx="131582">
                  <c:v>-107.29849999999999</c:v>
                </c:pt>
                <c:pt idx="131583">
                  <c:v>-107.29649999999998</c:v>
                </c:pt>
                <c:pt idx="131584">
                  <c:v>-107.29449999999997</c:v>
                </c:pt>
                <c:pt idx="131585">
                  <c:v>-107.29249999999996</c:v>
                </c:pt>
                <c:pt idx="131586">
                  <c:v>-107.29049999999995</c:v>
                </c:pt>
                <c:pt idx="131587">
                  <c:v>-107.2885</c:v>
                </c:pt>
                <c:pt idx="131588">
                  <c:v>-107.28649999999999</c:v>
                </c:pt>
                <c:pt idx="131589">
                  <c:v>-107.28449999999998</c:v>
                </c:pt>
                <c:pt idx="131590">
                  <c:v>-107.28249999999997</c:v>
                </c:pt>
                <c:pt idx="131591">
                  <c:v>-107.28049999999996</c:v>
                </c:pt>
                <c:pt idx="131592">
                  <c:v>-107.27849999999995</c:v>
                </c:pt>
                <c:pt idx="131593">
                  <c:v>-107.2765</c:v>
                </c:pt>
                <c:pt idx="131594">
                  <c:v>-107.27449999999999</c:v>
                </c:pt>
                <c:pt idx="131595">
                  <c:v>-107.27249999999998</c:v>
                </c:pt>
                <c:pt idx="131596">
                  <c:v>-107.27049999999997</c:v>
                </c:pt>
                <c:pt idx="131597">
                  <c:v>-107.26849999999996</c:v>
                </c:pt>
                <c:pt idx="131598">
                  <c:v>-107.26649999999995</c:v>
                </c:pt>
                <c:pt idx="131599">
                  <c:v>-107.2645</c:v>
                </c:pt>
                <c:pt idx="131600">
                  <c:v>-107.26249999999999</c:v>
                </c:pt>
                <c:pt idx="131601">
                  <c:v>-107.26049999999998</c:v>
                </c:pt>
                <c:pt idx="131602">
                  <c:v>-107.25849999999997</c:v>
                </c:pt>
                <c:pt idx="131603">
                  <c:v>-107.25649999999996</c:v>
                </c:pt>
                <c:pt idx="131604">
                  <c:v>-107.25449999999995</c:v>
                </c:pt>
                <c:pt idx="131605">
                  <c:v>-107.2525</c:v>
                </c:pt>
                <c:pt idx="131606">
                  <c:v>-107.25049999999999</c:v>
                </c:pt>
                <c:pt idx="131607">
                  <c:v>-107.24849999999998</c:v>
                </c:pt>
                <c:pt idx="131608">
                  <c:v>-107.24649999999997</c:v>
                </c:pt>
                <c:pt idx="131609">
                  <c:v>-107.24449999999996</c:v>
                </c:pt>
                <c:pt idx="131610">
                  <c:v>-107.24249999999995</c:v>
                </c:pt>
                <c:pt idx="131611">
                  <c:v>-107.2405</c:v>
                </c:pt>
                <c:pt idx="131612">
                  <c:v>-107.23849999999999</c:v>
                </c:pt>
                <c:pt idx="131613">
                  <c:v>-107.23649999999998</c:v>
                </c:pt>
                <c:pt idx="131614">
                  <c:v>-107.23449999999997</c:v>
                </c:pt>
                <c:pt idx="131615">
                  <c:v>-107.23249999999996</c:v>
                </c:pt>
                <c:pt idx="131616">
                  <c:v>-107.23049999999995</c:v>
                </c:pt>
                <c:pt idx="131617">
                  <c:v>-107.2285</c:v>
                </c:pt>
                <c:pt idx="131618">
                  <c:v>-107.22649999999999</c:v>
                </c:pt>
                <c:pt idx="131619">
                  <c:v>-107.22449999999998</c:v>
                </c:pt>
                <c:pt idx="131620">
                  <c:v>-107.22249999999997</c:v>
                </c:pt>
                <c:pt idx="131621">
                  <c:v>-107.22049999999996</c:v>
                </c:pt>
                <c:pt idx="131622">
                  <c:v>-107.21849999999995</c:v>
                </c:pt>
                <c:pt idx="131623">
                  <c:v>-107.2165</c:v>
                </c:pt>
                <c:pt idx="131624">
                  <c:v>-107.21449999999999</c:v>
                </c:pt>
                <c:pt idx="131625">
                  <c:v>-107.21249999999998</c:v>
                </c:pt>
                <c:pt idx="131626">
                  <c:v>-107.21049999999997</c:v>
                </c:pt>
                <c:pt idx="131627">
                  <c:v>-107.20849999999996</c:v>
                </c:pt>
                <c:pt idx="131628">
                  <c:v>-107.20650000000001</c:v>
                </c:pt>
                <c:pt idx="131629">
                  <c:v>-107.2045</c:v>
                </c:pt>
                <c:pt idx="131630">
                  <c:v>-107.20249999999999</c:v>
                </c:pt>
                <c:pt idx="131631">
                  <c:v>-107.20049999999998</c:v>
                </c:pt>
                <c:pt idx="131632">
                  <c:v>-107.19849999999997</c:v>
                </c:pt>
                <c:pt idx="131633">
                  <c:v>-107.19649999999996</c:v>
                </c:pt>
                <c:pt idx="131634">
                  <c:v>-107.19450000000001</c:v>
                </c:pt>
                <c:pt idx="131635">
                  <c:v>-107.1925</c:v>
                </c:pt>
                <c:pt idx="131636">
                  <c:v>-107.19049999999999</c:v>
                </c:pt>
                <c:pt idx="131637">
                  <c:v>-107.18849999999998</c:v>
                </c:pt>
                <c:pt idx="131638">
                  <c:v>-107.18649999999997</c:v>
                </c:pt>
                <c:pt idx="131639">
                  <c:v>-107.18449999999996</c:v>
                </c:pt>
                <c:pt idx="131640">
                  <c:v>-107.1825</c:v>
                </c:pt>
                <c:pt idx="131641">
                  <c:v>-107.18049999999999</c:v>
                </c:pt>
                <c:pt idx="131642">
                  <c:v>-107.17849999999999</c:v>
                </c:pt>
                <c:pt idx="131643">
                  <c:v>-107.17649999999998</c:v>
                </c:pt>
                <c:pt idx="131644">
                  <c:v>-107.17449999999997</c:v>
                </c:pt>
                <c:pt idx="131645">
                  <c:v>-107.17249999999996</c:v>
                </c:pt>
                <c:pt idx="131646">
                  <c:v>-107.1705</c:v>
                </c:pt>
                <c:pt idx="131647">
                  <c:v>-107.16849999999999</c:v>
                </c:pt>
                <c:pt idx="131648">
                  <c:v>-107.16649999999998</c:v>
                </c:pt>
                <c:pt idx="131649">
                  <c:v>-107.16449999999998</c:v>
                </c:pt>
                <c:pt idx="131650">
                  <c:v>-107.16249999999997</c:v>
                </c:pt>
                <c:pt idx="131651">
                  <c:v>-107.16049999999996</c:v>
                </c:pt>
                <c:pt idx="131652">
                  <c:v>-107.1585</c:v>
                </c:pt>
                <c:pt idx="131653">
                  <c:v>-107.15649999999999</c:v>
                </c:pt>
                <c:pt idx="131654">
                  <c:v>-107.15449999999998</c:v>
                </c:pt>
                <c:pt idx="131655">
                  <c:v>-107.15249999999997</c:v>
                </c:pt>
                <c:pt idx="131656">
                  <c:v>-107.15049999999997</c:v>
                </c:pt>
                <c:pt idx="131657">
                  <c:v>-107.14849999999996</c:v>
                </c:pt>
                <c:pt idx="131658">
                  <c:v>-107.1465</c:v>
                </c:pt>
                <c:pt idx="131659">
                  <c:v>-107.14449999999999</c:v>
                </c:pt>
                <c:pt idx="131660">
                  <c:v>-107.14249999999998</c:v>
                </c:pt>
                <c:pt idx="131661">
                  <c:v>-107.14049999999997</c:v>
                </c:pt>
                <c:pt idx="131662">
                  <c:v>-107.13849999999996</c:v>
                </c:pt>
                <c:pt idx="131663">
                  <c:v>-107.13649999999996</c:v>
                </c:pt>
                <c:pt idx="131664">
                  <c:v>-107.1345</c:v>
                </c:pt>
                <c:pt idx="131665">
                  <c:v>-107.13249999999999</c:v>
                </c:pt>
                <c:pt idx="131666">
                  <c:v>-107.13049999999998</c:v>
                </c:pt>
                <c:pt idx="131667">
                  <c:v>-107.12849999999997</c:v>
                </c:pt>
                <c:pt idx="131668">
                  <c:v>-107.12649999999996</c:v>
                </c:pt>
                <c:pt idx="131669">
                  <c:v>-107.12449999999995</c:v>
                </c:pt>
                <c:pt idx="131670">
                  <c:v>-107.1225</c:v>
                </c:pt>
                <c:pt idx="131671">
                  <c:v>-107.12049999999999</c:v>
                </c:pt>
                <c:pt idx="131672">
                  <c:v>-107.11849999999998</c:v>
                </c:pt>
                <c:pt idx="131673">
                  <c:v>-107.11649999999997</c:v>
                </c:pt>
                <c:pt idx="131674">
                  <c:v>-107.11449999999996</c:v>
                </c:pt>
                <c:pt idx="131675">
                  <c:v>-107.11249999999995</c:v>
                </c:pt>
                <c:pt idx="131676">
                  <c:v>-107.1105</c:v>
                </c:pt>
                <c:pt idx="131677">
                  <c:v>-107.10849999999999</c:v>
                </c:pt>
                <c:pt idx="131678">
                  <c:v>-107.10649999999998</c:v>
                </c:pt>
                <c:pt idx="131679">
                  <c:v>-107.10449999999997</c:v>
                </c:pt>
                <c:pt idx="131680">
                  <c:v>-107.10249999999996</c:v>
                </c:pt>
                <c:pt idx="131681">
                  <c:v>-107.10049999999995</c:v>
                </c:pt>
                <c:pt idx="131682">
                  <c:v>-107.0985</c:v>
                </c:pt>
                <c:pt idx="131683">
                  <c:v>-107.09649999999999</c:v>
                </c:pt>
                <c:pt idx="131684">
                  <c:v>-107.09449999999998</c:v>
                </c:pt>
                <c:pt idx="131685">
                  <c:v>-107.09249999999997</c:v>
                </c:pt>
                <c:pt idx="131686">
                  <c:v>-107.09049999999996</c:v>
                </c:pt>
                <c:pt idx="131687">
                  <c:v>-107.08849999999995</c:v>
                </c:pt>
                <c:pt idx="131688">
                  <c:v>-107.0865</c:v>
                </c:pt>
                <c:pt idx="131689">
                  <c:v>-107.08449999999999</c:v>
                </c:pt>
                <c:pt idx="131690">
                  <c:v>-107.08249999999998</c:v>
                </c:pt>
                <c:pt idx="131691">
                  <c:v>-107.08049999999997</c:v>
                </c:pt>
                <c:pt idx="131692">
                  <c:v>-107.07849999999996</c:v>
                </c:pt>
                <c:pt idx="131693">
                  <c:v>-107.07649999999995</c:v>
                </c:pt>
                <c:pt idx="131694">
                  <c:v>-107.0745</c:v>
                </c:pt>
                <c:pt idx="131695">
                  <c:v>-107.07249999999999</c:v>
                </c:pt>
                <c:pt idx="131696">
                  <c:v>-107.07049999999998</c:v>
                </c:pt>
                <c:pt idx="131697">
                  <c:v>-107.06849999999997</c:v>
                </c:pt>
                <c:pt idx="131698">
                  <c:v>-107.06649999999996</c:v>
                </c:pt>
                <c:pt idx="131699">
                  <c:v>-107.06449999999995</c:v>
                </c:pt>
                <c:pt idx="131700">
                  <c:v>-107.0625</c:v>
                </c:pt>
                <c:pt idx="131701">
                  <c:v>-107.06049999999999</c:v>
                </c:pt>
                <c:pt idx="131702">
                  <c:v>-107.05849999999998</c:v>
                </c:pt>
                <c:pt idx="131703">
                  <c:v>-107.05649999999997</c:v>
                </c:pt>
                <c:pt idx="131704">
                  <c:v>-107.05449999999996</c:v>
                </c:pt>
                <c:pt idx="131705">
                  <c:v>-107.05249999999995</c:v>
                </c:pt>
                <c:pt idx="131706">
                  <c:v>-107.0505</c:v>
                </c:pt>
                <c:pt idx="131707">
                  <c:v>-107.04849999999999</c:v>
                </c:pt>
                <c:pt idx="131708">
                  <c:v>-107.04649999999998</c:v>
                </c:pt>
                <c:pt idx="131709">
                  <c:v>-107.04449999999997</c:v>
                </c:pt>
                <c:pt idx="131710">
                  <c:v>-107.04249999999996</c:v>
                </c:pt>
                <c:pt idx="131711">
                  <c:v>-107.04049999999995</c:v>
                </c:pt>
                <c:pt idx="131712">
                  <c:v>-107.0385</c:v>
                </c:pt>
                <c:pt idx="131713">
                  <c:v>-107.03649999999999</c:v>
                </c:pt>
                <c:pt idx="131714">
                  <c:v>-107.03449999999998</c:v>
                </c:pt>
                <c:pt idx="131715">
                  <c:v>-107.03249999999997</c:v>
                </c:pt>
                <c:pt idx="131716">
                  <c:v>-107.03049999999996</c:v>
                </c:pt>
                <c:pt idx="131717">
                  <c:v>-107.02849999999995</c:v>
                </c:pt>
                <c:pt idx="131718">
                  <c:v>-107.0265</c:v>
                </c:pt>
                <c:pt idx="131719">
                  <c:v>-107.02449999999999</c:v>
                </c:pt>
                <c:pt idx="131720">
                  <c:v>-107.02249999999998</c:v>
                </c:pt>
                <c:pt idx="131721">
                  <c:v>-107.02049999999997</c:v>
                </c:pt>
                <c:pt idx="131722">
                  <c:v>-107.01849999999996</c:v>
                </c:pt>
                <c:pt idx="131723">
                  <c:v>-107.01649999999995</c:v>
                </c:pt>
                <c:pt idx="131724">
                  <c:v>-107.0145</c:v>
                </c:pt>
                <c:pt idx="131725">
                  <c:v>-107.01249999999999</c:v>
                </c:pt>
                <c:pt idx="131726">
                  <c:v>-107.01049999999998</c:v>
                </c:pt>
                <c:pt idx="131727">
                  <c:v>-107.00849999999997</c:v>
                </c:pt>
                <c:pt idx="131728">
                  <c:v>-107.00649999999996</c:v>
                </c:pt>
                <c:pt idx="131729">
                  <c:v>-107.00449999999995</c:v>
                </c:pt>
                <c:pt idx="131730">
                  <c:v>-107.0025</c:v>
                </c:pt>
                <c:pt idx="131731">
                  <c:v>-107.00049999999999</c:v>
                </c:pt>
                <c:pt idx="131732">
                  <c:v>-106.99849999999998</c:v>
                </c:pt>
                <c:pt idx="131733">
                  <c:v>-106.99649999999997</c:v>
                </c:pt>
                <c:pt idx="131734">
                  <c:v>-106.99449999999996</c:v>
                </c:pt>
                <c:pt idx="131735">
                  <c:v>-106.99249999999995</c:v>
                </c:pt>
                <c:pt idx="131736">
                  <c:v>-106.9905</c:v>
                </c:pt>
                <c:pt idx="131737">
                  <c:v>-106.98849999999999</c:v>
                </c:pt>
                <c:pt idx="131738">
                  <c:v>-106.98649999999998</c:v>
                </c:pt>
                <c:pt idx="131739">
                  <c:v>-106.98449999999997</c:v>
                </c:pt>
                <c:pt idx="131740">
                  <c:v>-106.98249999999996</c:v>
                </c:pt>
                <c:pt idx="131741">
                  <c:v>-106.98049999999995</c:v>
                </c:pt>
                <c:pt idx="131742">
                  <c:v>-106.9785</c:v>
                </c:pt>
                <c:pt idx="131743">
                  <c:v>-106.97649999999999</c:v>
                </c:pt>
                <c:pt idx="131744">
                  <c:v>-106.97449999999998</c:v>
                </c:pt>
                <c:pt idx="131745">
                  <c:v>-106.97249999999997</c:v>
                </c:pt>
                <c:pt idx="131746">
                  <c:v>-106.97049999999996</c:v>
                </c:pt>
                <c:pt idx="131747">
                  <c:v>-106.96849999999995</c:v>
                </c:pt>
                <c:pt idx="131748">
                  <c:v>-106.9665</c:v>
                </c:pt>
                <c:pt idx="131749">
                  <c:v>-106.96449999999999</c:v>
                </c:pt>
                <c:pt idx="131750">
                  <c:v>-106.96249999999998</c:v>
                </c:pt>
                <c:pt idx="131751">
                  <c:v>-106.96049999999997</c:v>
                </c:pt>
                <c:pt idx="131752">
                  <c:v>-106.95849999999996</c:v>
                </c:pt>
                <c:pt idx="131753">
                  <c:v>-106.95650000000001</c:v>
                </c:pt>
                <c:pt idx="131754">
                  <c:v>-106.9545</c:v>
                </c:pt>
                <c:pt idx="131755">
                  <c:v>-106.95249999999999</c:v>
                </c:pt>
                <c:pt idx="131756">
                  <c:v>-106.95049999999998</c:v>
                </c:pt>
                <c:pt idx="131757">
                  <c:v>-106.94849999999997</c:v>
                </c:pt>
                <c:pt idx="131758">
                  <c:v>-106.94649999999996</c:v>
                </c:pt>
                <c:pt idx="131759">
                  <c:v>-106.94450000000001</c:v>
                </c:pt>
                <c:pt idx="131760">
                  <c:v>-106.9425</c:v>
                </c:pt>
                <c:pt idx="131761">
                  <c:v>-106.94049999999999</c:v>
                </c:pt>
                <c:pt idx="131762">
                  <c:v>-106.93849999999998</c:v>
                </c:pt>
                <c:pt idx="131763">
                  <c:v>-106.93649999999997</c:v>
                </c:pt>
                <c:pt idx="131764">
                  <c:v>-106.93449999999996</c:v>
                </c:pt>
                <c:pt idx="131765">
                  <c:v>-106.9325</c:v>
                </c:pt>
                <c:pt idx="131766">
                  <c:v>-106.93049999999999</c:v>
                </c:pt>
                <c:pt idx="131767">
                  <c:v>-106.92849999999999</c:v>
                </c:pt>
                <c:pt idx="131768">
                  <c:v>-106.92649999999998</c:v>
                </c:pt>
                <c:pt idx="131769">
                  <c:v>-106.92449999999997</c:v>
                </c:pt>
                <c:pt idx="131770">
                  <c:v>-106.92249999999996</c:v>
                </c:pt>
                <c:pt idx="131771">
                  <c:v>-106.9205</c:v>
                </c:pt>
                <c:pt idx="131772">
                  <c:v>-106.91849999999999</c:v>
                </c:pt>
                <c:pt idx="131773">
                  <c:v>-106.91649999999998</c:v>
                </c:pt>
                <c:pt idx="131774">
                  <c:v>-106.91449999999998</c:v>
                </c:pt>
                <c:pt idx="131775">
                  <c:v>-106.91249999999997</c:v>
                </c:pt>
                <c:pt idx="131776">
                  <c:v>-106.91049999999996</c:v>
                </c:pt>
                <c:pt idx="131777">
                  <c:v>-106.9085</c:v>
                </c:pt>
                <c:pt idx="131778">
                  <c:v>-106.90649999999999</c:v>
                </c:pt>
                <c:pt idx="131779">
                  <c:v>-106.90449999999998</c:v>
                </c:pt>
                <c:pt idx="131780">
                  <c:v>-106.90249999999997</c:v>
                </c:pt>
                <c:pt idx="131781">
                  <c:v>-106.90049999999997</c:v>
                </c:pt>
                <c:pt idx="131782">
                  <c:v>-106.89849999999996</c:v>
                </c:pt>
                <c:pt idx="131783">
                  <c:v>-106.8965</c:v>
                </c:pt>
                <c:pt idx="131784">
                  <c:v>-106.89449999999999</c:v>
                </c:pt>
                <c:pt idx="131785">
                  <c:v>-106.89249999999998</c:v>
                </c:pt>
                <c:pt idx="131786">
                  <c:v>-106.89049999999997</c:v>
                </c:pt>
                <c:pt idx="131787">
                  <c:v>-106.88849999999996</c:v>
                </c:pt>
                <c:pt idx="131788">
                  <c:v>-106.88649999999996</c:v>
                </c:pt>
                <c:pt idx="131789">
                  <c:v>-106.8845</c:v>
                </c:pt>
                <c:pt idx="131790">
                  <c:v>-106.88249999999999</c:v>
                </c:pt>
                <c:pt idx="131791">
                  <c:v>-106.88049999999998</c:v>
                </c:pt>
                <c:pt idx="131792">
                  <c:v>-106.87849999999997</c:v>
                </c:pt>
                <c:pt idx="131793">
                  <c:v>-106.87649999999996</c:v>
                </c:pt>
                <c:pt idx="131794">
                  <c:v>-106.87449999999995</c:v>
                </c:pt>
                <c:pt idx="131795">
                  <c:v>-106.8725</c:v>
                </c:pt>
                <c:pt idx="131796">
                  <c:v>-106.87049999999999</c:v>
                </c:pt>
                <c:pt idx="131797">
                  <c:v>-106.86849999999998</c:v>
                </c:pt>
                <c:pt idx="131798">
                  <c:v>-106.86649999999997</c:v>
                </c:pt>
                <c:pt idx="131799">
                  <c:v>-106.86449999999996</c:v>
                </c:pt>
                <c:pt idx="131800">
                  <c:v>-106.86249999999995</c:v>
                </c:pt>
                <c:pt idx="131801">
                  <c:v>-106.8605</c:v>
                </c:pt>
                <c:pt idx="131802">
                  <c:v>-106.85849999999999</c:v>
                </c:pt>
                <c:pt idx="131803">
                  <c:v>-106.85649999999998</c:v>
                </c:pt>
                <c:pt idx="131804">
                  <c:v>-106.85449999999997</c:v>
                </c:pt>
                <c:pt idx="131805">
                  <c:v>-106.85249999999996</c:v>
                </c:pt>
                <c:pt idx="131806">
                  <c:v>-106.85049999999995</c:v>
                </c:pt>
                <c:pt idx="131807">
                  <c:v>-106.8485</c:v>
                </c:pt>
                <c:pt idx="131808">
                  <c:v>-106.84649999999999</c:v>
                </c:pt>
                <c:pt idx="131809">
                  <c:v>-106.84449999999998</c:v>
                </c:pt>
                <c:pt idx="131810">
                  <c:v>-106.84249999999997</c:v>
                </c:pt>
                <c:pt idx="131811">
                  <c:v>-106.84049999999996</c:v>
                </c:pt>
                <c:pt idx="131812">
                  <c:v>-106.83849999999995</c:v>
                </c:pt>
                <c:pt idx="131813">
                  <c:v>-106.8365</c:v>
                </c:pt>
                <c:pt idx="131814">
                  <c:v>-106.83449999999999</c:v>
                </c:pt>
                <c:pt idx="131815">
                  <c:v>-106.83249999999998</c:v>
                </c:pt>
                <c:pt idx="131816">
                  <c:v>-106.83049999999997</c:v>
                </c:pt>
                <c:pt idx="131817">
                  <c:v>-106.82849999999996</c:v>
                </c:pt>
                <c:pt idx="131818">
                  <c:v>-106.82649999999995</c:v>
                </c:pt>
                <c:pt idx="131819">
                  <c:v>-106.8245</c:v>
                </c:pt>
                <c:pt idx="131820">
                  <c:v>-106.82249999999999</c:v>
                </c:pt>
                <c:pt idx="131821">
                  <c:v>-106.82049999999998</c:v>
                </c:pt>
                <c:pt idx="131822">
                  <c:v>-106.81849999999997</c:v>
                </c:pt>
                <c:pt idx="131823">
                  <c:v>-106.81649999999996</c:v>
                </c:pt>
                <c:pt idx="131824">
                  <c:v>-106.81449999999995</c:v>
                </c:pt>
                <c:pt idx="131825">
                  <c:v>-106.8125</c:v>
                </c:pt>
                <c:pt idx="131826">
                  <c:v>-106.81049999999999</c:v>
                </c:pt>
                <c:pt idx="131827">
                  <c:v>-106.80849999999998</c:v>
                </c:pt>
                <c:pt idx="131828">
                  <c:v>-106.80649999999997</c:v>
                </c:pt>
                <c:pt idx="131829">
                  <c:v>-106.80449999999996</c:v>
                </c:pt>
                <c:pt idx="131830">
                  <c:v>-106.80249999999995</c:v>
                </c:pt>
                <c:pt idx="131831">
                  <c:v>-106.8005</c:v>
                </c:pt>
                <c:pt idx="131832">
                  <c:v>-106.79849999999999</c:v>
                </c:pt>
                <c:pt idx="131833">
                  <c:v>-106.79649999999998</c:v>
                </c:pt>
                <c:pt idx="131834">
                  <c:v>-106.79449999999997</c:v>
                </c:pt>
                <c:pt idx="131835">
                  <c:v>-106.79249999999996</c:v>
                </c:pt>
                <c:pt idx="131836">
                  <c:v>-106.79049999999995</c:v>
                </c:pt>
                <c:pt idx="131837">
                  <c:v>-106.7885</c:v>
                </c:pt>
                <c:pt idx="131838">
                  <c:v>-106.78649999999999</c:v>
                </c:pt>
                <c:pt idx="131839">
                  <c:v>-106.78449999999998</c:v>
                </c:pt>
                <c:pt idx="131840">
                  <c:v>-106.78249999999997</c:v>
                </c:pt>
                <c:pt idx="131841">
                  <c:v>-106.78049999999996</c:v>
                </c:pt>
                <c:pt idx="131842">
                  <c:v>-106.77849999999995</c:v>
                </c:pt>
                <c:pt idx="131843">
                  <c:v>-106.7765</c:v>
                </c:pt>
                <c:pt idx="131844">
                  <c:v>-106.77449999999999</c:v>
                </c:pt>
                <c:pt idx="131845">
                  <c:v>-106.77249999999998</c:v>
                </c:pt>
                <c:pt idx="131846">
                  <c:v>-106.77049999999997</c:v>
                </c:pt>
                <c:pt idx="131847">
                  <c:v>-106.76849999999996</c:v>
                </c:pt>
                <c:pt idx="131848">
                  <c:v>-106.76649999999995</c:v>
                </c:pt>
                <c:pt idx="131849">
                  <c:v>-106.7645</c:v>
                </c:pt>
                <c:pt idx="131850">
                  <c:v>-106.76249999999999</c:v>
                </c:pt>
                <c:pt idx="131851">
                  <c:v>-106.76049999999998</c:v>
                </c:pt>
                <c:pt idx="131852">
                  <c:v>-106.75849999999997</c:v>
                </c:pt>
                <c:pt idx="131853">
                  <c:v>-106.75649999999996</c:v>
                </c:pt>
                <c:pt idx="131854">
                  <c:v>-106.75449999999995</c:v>
                </c:pt>
                <c:pt idx="131855">
                  <c:v>-106.7525</c:v>
                </c:pt>
                <c:pt idx="131856">
                  <c:v>-106.75049999999999</c:v>
                </c:pt>
                <c:pt idx="131857">
                  <c:v>-106.74849999999998</c:v>
                </c:pt>
                <c:pt idx="131858">
                  <c:v>-106.74649999999997</c:v>
                </c:pt>
                <c:pt idx="131859">
                  <c:v>-106.74449999999996</c:v>
                </c:pt>
                <c:pt idx="131860">
                  <c:v>-106.74249999999995</c:v>
                </c:pt>
                <c:pt idx="131861">
                  <c:v>-106.7405</c:v>
                </c:pt>
                <c:pt idx="131862">
                  <c:v>-106.73849999999999</c:v>
                </c:pt>
                <c:pt idx="131863">
                  <c:v>-106.73649999999998</c:v>
                </c:pt>
                <c:pt idx="131864">
                  <c:v>-106.73449999999997</c:v>
                </c:pt>
                <c:pt idx="131865">
                  <c:v>-106.73249999999996</c:v>
                </c:pt>
                <c:pt idx="131866">
                  <c:v>-106.73049999999995</c:v>
                </c:pt>
                <c:pt idx="131867">
                  <c:v>-106.7285</c:v>
                </c:pt>
                <c:pt idx="131868">
                  <c:v>-106.72649999999999</c:v>
                </c:pt>
                <c:pt idx="131869">
                  <c:v>-106.72449999999998</c:v>
                </c:pt>
                <c:pt idx="131870">
                  <c:v>-106.72249999999997</c:v>
                </c:pt>
                <c:pt idx="131871">
                  <c:v>-106.72049999999996</c:v>
                </c:pt>
                <c:pt idx="131872">
                  <c:v>-106.71849999999995</c:v>
                </c:pt>
                <c:pt idx="131873">
                  <c:v>-106.7165</c:v>
                </c:pt>
                <c:pt idx="131874">
                  <c:v>-106.71449999999999</c:v>
                </c:pt>
                <c:pt idx="131875">
                  <c:v>-106.71249999999998</c:v>
                </c:pt>
                <c:pt idx="131876">
                  <c:v>-106.71049999999997</c:v>
                </c:pt>
                <c:pt idx="131877">
                  <c:v>-106.70849999999996</c:v>
                </c:pt>
                <c:pt idx="131878">
                  <c:v>-106.70650000000001</c:v>
                </c:pt>
                <c:pt idx="131879">
                  <c:v>-106.7045</c:v>
                </c:pt>
                <c:pt idx="131880">
                  <c:v>-106.70249999999999</c:v>
                </c:pt>
                <c:pt idx="131881">
                  <c:v>-106.70049999999998</c:v>
                </c:pt>
                <c:pt idx="131882">
                  <c:v>-106.69849999999997</c:v>
                </c:pt>
                <c:pt idx="131883">
                  <c:v>-106.69649999999996</c:v>
                </c:pt>
                <c:pt idx="131884">
                  <c:v>-106.69450000000001</c:v>
                </c:pt>
                <c:pt idx="131885">
                  <c:v>-106.6925</c:v>
                </c:pt>
                <c:pt idx="131886">
                  <c:v>-106.69049999999999</c:v>
                </c:pt>
                <c:pt idx="131887">
                  <c:v>-106.68849999999998</c:v>
                </c:pt>
                <c:pt idx="131888">
                  <c:v>-106.68649999999997</c:v>
                </c:pt>
                <c:pt idx="131889">
                  <c:v>-106.68449999999996</c:v>
                </c:pt>
                <c:pt idx="131890">
                  <c:v>-106.6825</c:v>
                </c:pt>
                <c:pt idx="131891">
                  <c:v>-106.68049999999999</c:v>
                </c:pt>
                <c:pt idx="131892">
                  <c:v>-106.67849999999999</c:v>
                </c:pt>
                <c:pt idx="131893">
                  <c:v>-106.67649999999998</c:v>
                </c:pt>
                <c:pt idx="131894">
                  <c:v>-106.67449999999997</c:v>
                </c:pt>
                <c:pt idx="131895">
                  <c:v>-106.67249999999996</c:v>
                </c:pt>
                <c:pt idx="131896">
                  <c:v>-106.6705</c:v>
                </c:pt>
                <c:pt idx="131897">
                  <c:v>-106.66849999999999</c:v>
                </c:pt>
                <c:pt idx="131898">
                  <c:v>-106.66649999999998</c:v>
                </c:pt>
                <c:pt idx="131899">
                  <c:v>-106.66449999999998</c:v>
                </c:pt>
                <c:pt idx="131900">
                  <c:v>-106.66249999999997</c:v>
                </c:pt>
                <c:pt idx="131901">
                  <c:v>-106.66049999999996</c:v>
                </c:pt>
                <c:pt idx="131902">
                  <c:v>-106.6585</c:v>
                </c:pt>
                <c:pt idx="131903">
                  <c:v>-106.65649999999999</c:v>
                </c:pt>
                <c:pt idx="131904">
                  <c:v>-106.65449999999998</c:v>
                </c:pt>
                <c:pt idx="131905">
                  <c:v>-106.65249999999997</c:v>
                </c:pt>
                <c:pt idx="131906">
                  <c:v>-106.65049999999997</c:v>
                </c:pt>
                <c:pt idx="131907">
                  <c:v>-106.64849999999996</c:v>
                </c:pt>
                <c:pt idx="131908">
                  <c:v>-106.6465</c:v>
                </c:pt>
                <c:pt idx="131909">
                  <c:v>-106.64449999999999</c:v>
                </c:pt>
                <c:pt idx="131910">
                  <c:v>-106.64249999999998</c:v>
                </c:pt>
                <c:pt idx="131911">
                  <c:v>-106.64049999999997</c:v>
                </c:pt>
                <c:pt idx="131912">
                  <c:v>-106.63849999999996</c:v>
                </c:pt>
                <c:pt idx="131913">
                  <c:v>-106.63649999999996</c:v>
                </c:pt>
                <c:pt idx="131914">
                  <c:v>-106.6345</c:v>
                </c:pt>
                <c:pt idx="131915">
                  <c:v>-106.63249999999999</c:v>
                </c:pt>
                <c:pt idx="131916">
                  <c:v>-106.63049999999998</c:v>
                </c:pt>
                <c:pt idx="131917">
                  <c:v>-106.62849999999997</c:v>
                </c:pt>
                <c:pt idx="131918">
                  <c:v>-106.62649999999996</c:v>
                </c:pt>
                <c:pt idx="131919">
                  <c:v>-106.62449999999995</c:v>
                </c:pt>
                <c:pt idx="131920">
                  <c:v>-106.6225</c:v>
                </c:pt>
                <c:pt idx="131921">
                  <c:v>-106.62049999999999</c:v>
                </c:pt>
                <c:pt idx="131922">
                  <c:v>-106.61849999999998</c:v>
                </c:pt>
                <c:pt idx="131923">
                  <c:v>-106.61649999999997</c:v>
                </c:pt>
                <c:pt idx="131924">
                  <c:v>-106.61449999999996</c:v>
                </c:pt>
                <c:pt idx="131925">
                  <c:v>-106.61249999999995</c:v>
                </c:pt>
                <c:pt idx="131926">
                  <c:v>-106.6105</c:v>
                </c:pt>
                <c:pt idx="131927">
                  <c:v>-106.60849999999999</c:v>
                </c:pt>
                <c:pt idx="131928">
                  <c:v>-106.60649999999998</c:v>
                </c:pt>
                <c:pt idx="131929">
                  <c:v>-106.60449999999997</c:v>
                </c:pt>
                <c:pt idx="131930">
                  <c:v>-106.60249999999996</c:v>
                </c:pt>
                <c:pt idx="131931">
                  <c:v>-106.60049999999995</c:v>
                </c:pt>
                <c:pt idx="131932">
                  <c:v>-106.5985</c:v>
                </c:pt>
                <c:pt idx="131933">
                  <c:v>-106.59649999999999</c:v>
                </c:pt>
                <c:pt idx="131934">
                  <c:v>-106.59449999999998</c:v>
                </c:pt>
                <c:pt idx="131935">
                  <c:v>-106.59249999999997</c:v>
                </c:pt>
                <c:pt idx="131936">
                  <c:v>-106.59049999999996</c:v>
                </c:pt>
                <c:pt idx="131937">
                  <c:v>-106.58849999999995</c:v>
                </c:pt>
                <c:pt idx="131938">
                  <c:v>-106.5865</c:v>
                </c:pt>
                <c:pt idx="131939">
                  <c:v>-106.58449999999999</c:v>
                </c:pt>
                <c:pt idx="131940">
                  <c:v>-106.58249999999998</c:v>
                </c:pt>
                <c:pt idx="131941">
                  <c:v>-106.58049999999997</c:v>
                </c:pt>
                <c:pt idx="131942">
                  <c:v>-106.57849999999996</c:v>
                </c:pt>
                <c:pt idx="131943">
                  <c:v>-106.57649999999995</c:v>
                </c:pt>
                <c:pt idx="131944">
                  <c:v>-106.5745</c:v>
                </c:pt>
                <c:pt idx="131945">
                  <c:v>-106.57249999999999</c:v>
                </c:pt>
                <c:pt idx="131946">
                  <c:v>-106.57049999999998</c:v>
                </c:pt>
                <c:pt idx="131947">
                  <c:v>-106.56849999999997</c:v>
                </c:pt>
                <c:pt idx="131948">
                  <c:v>-106.56649999999996</c:v>
                </c:pt>
                <c:pt idx="131949">
                  <c:v>-106.56449999999995</c:v>
                </c:pt>
                <c:pt idx="131950">
                  <c:v>-106.5625</c:v>
                </c:pt>
                <c:pt idx="131951">
                  <c:v>-106.56049999999999</c:v>
                </c:pt>
                <c:pt idx="131952">
                  <c:v>-106.55849999999998</c:v>
                </c:pt>
                <c:pt idx="131953">
                  <c:v>-106.55649999999997</c:v>
                </c:pt>
                <c:pt idx="131954">
                  <c:v>-106.55449999999996</c:v>
                </c:pt>
                <c:pt idx="131955">
                  <c:v>-106.55249999999995</c:v>
                </c:pt>
                <c:pt idx="131956">
                  <c:v>-106.5505</c:v>
                </c:pt>
                <c:pt idx="131957">
                  <c:v>-106.54849999999999</c:v>
                </c:pt>
                <c:pt idx="131958">
                  <c:v>-106.54649999999998</c:v>
                </c:pt>
                <c:pt idx="131959">
                  <c:v>-106.54449999999997</c:v>
                </c:pt>
                <c:pt idx="131960">
                  <c:v>-106.54249999999996</c:v>
                </c:pt>
                <c:pt idx="131961">
                  <c:v>-106.54049999999995</c:v>
                </c:pt>
                <c:pt idx="131962">
                  <c:v>-106.5385</c:v>
                </c:pt>
                <c:pt idx="131963">
                  <c:v>-106.53649999999999</c:v>
                </c:pt>
                <c:pt idx="131964">
                  <c:v>-106.53449999999998</c:v>
                </c:pt>
                <c:pt idx="131965">
                  <c:v>-106.53249999999997</c:v>
                </c:pt>
                <c:pt idx="131966">
                  <c:v>-106.53049999999996</c:v>
                </c:pt>
                <c:pt idx="131967">
                  <c:v>-106.52849999999995</c:v>
                </c:pt>
                <c:pt idx="131968">
                  <c:v>-106.5265</c:v>
                </c:pt>
                <c:pt idx="131969">
                  <c:v>-106.52449999999999</c:v>
                </c:pt>
                <c:pt idx="131970">
                  <c:v>-106.52249999999998</c:v>
                </c:pt>
                <c:pt idx="131971">
                  <c:v>-106.52049999999997</c:v>
                </c:pt>
                <c:pt idx="131972">
                  <c:v>-106.51849999999996</c:v>
                </c:pt>
                <c:pt idx="131973">
                  <c:v>-106.51649999999995</c:v>
                </c:pt>
                <c:pt idx="131974">
                  <c:v>-106.5145</c:v>
                </c:pt>
                <c:pt idx="131975">
                  <c:v>-106.51249999999999</c:v>
                </c:pt>
                <c:pt idx="131976">
                  <c:v>-106.51049999999998</c:v>
                </c:pt>
                <c:pt idx="131977">
                  <c:v>-106.50849999999997</c:v>
                </c:pt>
                <c:pt idx="131978">
                  <c:v>-106.50649999999996</c:v>
                </c:pt>
                <c:pt idx="131979">
                  <c:v>-106.50449999999995</c:v>
                </c:pt>
                <c:pt idx="131980">
                  <c:v>-106.5025</c:v>
                </c:pt>
                <c:pt idx="131981">
                  <c:v>-106.50049999999999</c:v>
                </c:pt>
                <c:pt idx="131982">
                  <c:v>-106.49849999999998</c:v>
                </c:pt>
                <c:pt idx="131983">
                  <c:v>-106.49649999999997</c:v>
                </c:pt>
                <c:pt idx="131984">
                  <c:v>-106.49449999999996</c:v>
                </c:pt>
                <c:pt idx="131985">
                  <c:v>-106.49249999999995</c:v>
                </c:pt>
                <c:pt idx="131986">
                  <c:v>-106.4905</c:v>
                </c:pt>
                <c:pt idx="131987">
                  <c:v>-106.48849999999999</c:v>
                </c:pt>
                <c:pt idx="131988">
                  <c:v>-106.48649999999998</c:v>
                </c:pt>
                <c:pt idx="131989">
                  <c:v>-106.48449999999997</c:v>
                </c:pt>
                <c:pt idx="131990">
                  <c:v>-106.48249999999996</c:v>
                </c:pt>
                <c:pt idx="131991">
                  <c:v>-106.48049999999995</c:v>
                </c:pt>
                <c:pt idx="131992">
                  <c:v>-106.4785</c:v>
                </c:pt>
                <c:pt idx="131993">
                  <c:v>-106.47649999999999</c:v>
                </c:pt>
                <c:pt idx="131994">
                  <c:v>-106.47449999999998</c:v>
                </c:pt>
                <c:pt idx="131995">
                  <c:v>-106.47249999999997</c:v>
                </c:pt>
                <c:pt idx="131996">
                  <c:v>-106.47049999999996</c:v>
                </c:pt>
                <c:pt idx="131997">
                  <c:v>-106.46849999999995</c:v>
                </c:pt>
                <c:pt idx="131998">
                  <c:v>-106.4665</c:v>
                </c:pt>
                <c:pt idx="131999">
                  <c:v>-106.46449999999999</c:v>
                </c:pt>
                <c:pt idx="132000">
                  <c:v>-106.46249999999998</c:v>
                </c:pt>
                <c:pt idx="132001">
                  <c:v>-106.46049999999997</c:v>
                </c:pt>
                <c:pt idx="132002">
                  <c:v>-106.45849999999996</c:v>
                </c:pt>
                <c:pt idx="132003">
                  <c:v>-106.45650000000001</c:v>
                </c:pt>
                <c:pt idx="132004">
                  <c:v>-106.4545</c:v>
                </c:pt>
                <c:pt idx="132005">
                  <c:v>-106.45249999999999</c:v>
                </c:pt>
                <c:pt idx="132006">
                  <c:v>-106.45049999999998</c:v>
                </c:pt>
                <c:pt idx="132007">
                  <c:v>-106.44849999999997</c:v>
                </c:pt>
                <c:pt idx="132008">
                  <c:v>-106.44649999999996</c:v>
                </c:pt>
                <c:pt idx="132009">
                  <c:v>-106.44450000000001</c:v>
                </c:pt>
                <c:pt idx="132010">
                  <c:v>-106.4425</c:v>
                </c:pt>
                <c:pt idx="132011">
                  <c:v>-106.44049999999999</c:v>
                </c:pt>
                <c:pt idx="132012">
                  <c:v>-106.43849999999998</c:v>
                </c:pt>
                <c:pt idx="132013">
                  <c:v>-106.43649999999997</c:v>
                </c:pt>
                <c:pt idx="132014">
                  <c:v>-106.43449999999996</c:v>
                </c:pt>
                <c:pt idx="132015">
                  <c:v>-106.4325</c:v>
                </c:pt>
                <c:pt idx="132016">
                  <c:v>-106.43049999999999</c:v>
                </c:pt>
                <c:pt idx="132017">
                  <c:v>-106.42849999999999</c:v>
                </c:pt>
                <c:pt idx="132018">
                  <c:v>-106.42649999999998</c:v>
                </c:pt>
                <c:pt idx="132019">
                  <c:v>-106.42449999999997</c:v>
                </c:pt>
                <c:pt idx="132020">
                  <c:v>-106.42249999999996</c:v>
                </c:pt>
                <c:pt idx="132021">
                  <c:v>-106.4205</c:v>
                </c:pt>
                <c:pt idx="132022">
                  <c:v>-106.41849999999999</c:v>
                </c:pt>
                <c:pt idx="132023">
                  <c:v>-106.41649999999998</c:v>
                </c:pt>
                <c:pt idx="132024">
                  <c:v>-106.41449999999998</c:v>
                </c:pt>
                <c:pt idx="132025">
                  <c:v>-106.41249999999997</c:v>
                </c:pt>
                <c:pt idx="132026">
                  <c:v>-106.41049999999996</c:v>
                </c:pt>
                <c:pt idx="132027">
                  <c:v>-106.4085</c:v>
                </c:pt>
                <c:pt idx="132028">
                  <c:v>-106.40649999999999</c:v>
                </c:pt>
                <c:pt idx="132029">
                  <c:v>-106.40449999999998</c:v>
                </c:pt>
                <c:pt idx="132030">
                  <c:v>-106.40249999999997</c:v>
                </c:pt>
                <c:pt idx="132031">
                  <c:v>-106.40049999999997</c:v>
                </c:pt>
                <c:pt idx="132032">
                  <c:v>-106.39849999999996</c:v>
                </c:pt>
                <c:pt idx="132033">
                  <c:v>-106.3965</c:v>
                </c:pt>
                <c:pt idx="132034">
                  <c:v>-106.39449999999999</c:v>
                </c:pt>
                <c:pt idx="132035">
                  <c:v>-106.39249999999998</c:v>
                </c:pt>
                <c:pt idx="132036">
                  <c:v>-106.39049999999997</c:v>
                </c:pt>
                <c:pt idx="132037">
                  <c:v>-106.38849999999996</c:v>
                </c:pt>
                <c:pt idx="132038">
                  <c:v>-106.38649999999996</c:v>
                </c:pt>
                <c:pt idx="132039">
                  <c:v>-106.3845</c:v>
                </c:pt>
                <c:pt idx="132040">
                  <c:v>-106.38249999999999</c:v>
                </c:pt>
                <c:pt idx="132041">
                  <c:v>-106.38049999999998</c:v>
                </c:pt>
                <c:pt idx="132042">
                  <c:v>-106.37849999999997</c:v>
                </c:pt>
                <c:pt idx="132043">
                  <c:v>-106.37649999999996</c:v>
                </c:pt>
                <c:pt idx="132044">
                  <c:v>-106.37449999999995</c:v>
                </c:pt>
                <c:pt idx="132045">
                  <c:v>-106.3725</c:v>
                </c:pt>
                <c:pt idx="132046">
                  <c:v>-106.37049999999999</c:v>
                </c:pt>
                <c:pt idx="132047">
                  <c:v>-106.36849999999998</c:v>
                </c:pt>
                <c:pt idx="132048">
                  <c:v>-106.36649999999997</c:v>
                </c:pt>
                <c:pt idx="132049">
                  <c:v>-106.36449999999996</c:v>
                </c:pt>
                <c:pt idx="132050">
                  <c:v>-106.36249999999995</c:v>
                </c:pt>
                <c:pt idx="132051">
                  <c:v>-106.3605</c:v>
                </c:pt>
                <c:pt idx="132052">
                  <c:v>-106.35849999999999</c:v>
                </c:pt>
                <c:pt idx="132053">
                  <c:v>-106.35649999999998</c:v>
                </c:pt>
                <c:pt idx="132054">
                  <c:v>-106.35449999999997</c:v>
                </c:pt>
                <c:pt idx="132055">
                  <c:v>-106.35249999999996</c:v>
                </c:pt>
                <c:pt idx="132056">
                  <c:v>-106.35049999999995</c:v>
                </c:pt>
                <c:pt idx="132057">
                  <c:v>-106.3485</c:v>
                </c:pt>
                <c:pt idx="132058">
                  <c:v>-106.34649999999999</c:v>
                </c:pt>
                <c:pt idx="132059">
                  <c:v>-106.34449999999998</c:v>
                </c:pt>
                <c:pt idx="132060">
                  <c:v>-106.34249999999997</c:v>
                </c:pt>
                <c:pt idx="132061">
                  <c:v>-106.34049999999996</c:v>
                </c:pt>
                <c:pt idx="132062">
                  <c:v>-106.33849999999995</c:v>
                </c:pt>
                <c:pt idx="132063">
                  <c:v>-106.3365</c:v>
                </c:pt>
                <c:pt idx="132064">
                  <c:v>-106.33449999999999</c:v>
                </c:pt>
                <c:pt idx="132065">
                  <c:v>-106.33249999999998</c:v>
                </c:pt>
                <c:pt idx="132066">
                  <c:v>-106.33049999999997</c:v>
                </c:pt>
                <c:pt idx="132067">
                  <c:v>-106.32849999999996</c:v>
                </c:pt>
                <c:pt idx="132068">
                  <c:v>-106.32649999999995</c:v>
                </c:pt>
                <c:pt idx="132069">
                  <c:v>-106.3245</c:v>
                </c:pt>
                <c:pt idx="132070">
                  <c:v>-106.32249999999999</c:v>
                </c:pt>
                <c:pt idx="132071">
                  <c:v>-106.32049999999998</c:v>
                </c:pt>
                <c:pt idx="132072">
                  <c:v>-106.31849999999997</c:v>
                </c:pt>
                <c:pt idx="132073">
                  <c:v>-106.31649999999996</c:v>
                </c:pt>
                <c:pt idx="132074">
                  <c:v>-106.31449999999995</c:v>
                </c:pt>
                <c:pt idx="132075">
                  <c:v>-106.3125</c:v>
                </c:pt>
                <c:pt idx="132076">
                  <c:v>-106.31049999999999</c:v>
                </c:pt>
                <c:pt idx="132077">
                  <c:v>-106.30849999999998</c:v>
                </c:pt>
                <c:pt idx="132078">
                  <c:v>-106.30649999999997</c:v>
                </c:pt>
                <c:pt idx="132079">
                  <c:v>-106.30449999999996</c:v>
                </c:pt>
                <c:pt idx="132080">
                  <c:v>-106.30249999999995</c:v>
                </c:pt>
                <c:pt idx="132081">
                  <c:v>-106.3005</c:v>
                </c:pt>
                <c:pt idx="132082">
                  <c:v>-106.29849999999999</c:v>
                </c:pt>
                <c:pt idx="132083">
                  <c:v>-106.29649999999998</c:v>
                </c:pt>
                <c:pt idx="132084">
                  <c:v>-106.29449999999997</c:v>
                </c:pt>
                <c:pt idx="132085">
                  <c:v>-106.29249999999996</c:v>
                </c:pt>
                <c:pt idx="132086">
                  <c:v>-106.29049999999995</c:v>
                </c:pt>
                <c:pt idx="132087">
                  <c:v>-106.2885</c:v>
                </c:pt>
                <c:pt idx="132088">
                  <c:v>-106.28649999999999</c:v>
                </c:pt>
                <c:pt idx="132089">
                  <c:v>-106.28449999999998</c:v>
                </c:pt>
                <c:pt idx="132090">
                  <c:v>-106.28249999999997</c:v>
                </c:pt>
                <c:pt idx="132091">
                  <c:v>-106.28049999999996</c:v>
                </c:pt>
                <c:pt idx="132092">
                  <c:v>-106.27849999999995</c:v>
                </c:pt>
                <c:pt idx="132093">
                  <c:v>-106.2765</c:v>
                </c:pt>
                <c:pt idx="132094">
                  <c:v>-106.27449999999999</c:v>
                </c:pt>
                <c:pt idx="132095">
                  <c:v>-106.27249999999998</c:v>
                </c:pt>
                <c:pt idx="132096">
                  <c:v>-106.27049999999997</c:v>
                </c:pt>
                <c:pt idx="132097">
                  <c:v>-106.26849999999996</c:v>
                </c:pt>
                <c:pt idx="132098">
                  <c:v>-106.26649999999995</c:v>
                </c:pt>
                <c:pt idx="132099">
                  <c:v>-106.2645</c:v>
                </c:pt>
                <c:pt idx="132100">
                  <c:v>-106.26249999999999</c:v>
                </c:pt>
                <c:pt idx="132101">
                  <c:v>-106.26049999999998</c:v>
                </c:pt>
                <c:pt idx="132102">
                  <c:v>-106.25849999999997</c:v>
                </c:pt>
                <c:pt idx="132103">
                  <c:v>-106.25649999999996</c:v>
                </c:pt>
                <c:pt idx="132104">
                  <c:v>-106.25449999999995</c:v>
                </c:pt>
                <c:pt idx="132105">
                  <c:v>-106.2525</c:v>
                </c:pt>
                <c:pt idx="132106">
                  <c:v>-106.25049999999999</c:v>
                </c:pt>
                <c:pt idx="132107">
                  <c:v>-106.24849999999998</c:v>
                </c:pt>
                <c:pt idx="132108">
                  <c:v>-106.24649999999997</c:v>
                </c:pt>
                <c:pt idx="132109">
                  <c:v>-106.24449999999996</c:v>
                </c:pt>
                <c:pt idx="132110">
                  <c:v>-106.24249999999995</c:v>
                </c:pt>
                <c:pt idx="132111">
                  <c:v>-106.2405</c:v>
                </c:pt>
                <c:pt idx="132112">
                  <c:v>-106.23849999999999</c:v>
                </c:pt>
                <c:pt idx="132113">
                  <c:v>-106.23649999999998</c:v>
                </c:pt>
                <c:pt idx="132114">
                  <c:v>-106.23449999999997</c:v>
                </c:pt>
                <c:pt idx="132115">
                  <c:v>-106.23249999999996</c:v>
                </c:pt>
                <c:pt idx="132116">
                  <c:v>-106.23049999999995</c:v>
                </c:pt>
                <c:pt idx="132117">
                  <c:v>-106.2285</c:v>
                </c:pt>
                <c:pt idx="132118">
                  <c:v>-106.22649999999999</c:v>
                </c:pt>
                <c:pt idx="132119">
                  <c:v>-106.22449999999998</c:v>
                </c:pt>
                <c:pt idx="132120">
                  <c:v>-106.22249999999997</c:v>
                </c:pt>
                <c:pt idx="132121">
                  <c:v>-106.22049999999996</c:v>
                </c:pt>
                <c:pt idx="132122">
                  <c:v>-106.21849999999995</c:v>
                </c:pt>
                <c:pt idx="132123">
                  <c:v>-106.2165</c:v>
                </c:pt>
                <c:pt idx="132124">
                  <c:v>-106.21449999999999</c:v>
                </c:pt>
                <c:pt idx="132125">
                  <c:v>-106.21249999999998</c:v>
                </c:pt>
                <c:pt idx="132126">
                  <c:v>-106.21049999999997</c:v>
                </c:pt>
                <c:pt idx="132127">
                  <c:v>-106.20849999999996</c:v>
                </c:pt>
                <c:pt idx="132128">
                  <c:v>-106.20650000000001</c:v>
                </c:pt>
                <c:pt idx="132129">
                  <c:v>-106.2045</c:v>
                </c:pt>
                <c:pt idx="132130">
                  <c:v>-106.20249999999999</c:v>
                </c:pt>
                <c:pt idx="132131">
                  <c:v>-106.20049999999998</c:v>
                </c:pt>
                <c:pt idx="132132">
                  <c:v>-106.19849999999997</c:v>
                </c:pt>
                <c:pt idx="132133">
                  <c:v>-106.19649999999996</c:v>
                </c:pt>
                <c:pt idx="132134">
                  <c:v>-106.19450000000001</c:v>
                </c:pt>
                <c:pt idx="132135">
                  <c:v>-106.1925</c:v>
                </c:pt>
                <c:pt idx="132136">
                  <c:v>-106.19049999999999</c:v>
                </c:pt>
                <c:pt idx="132137">
                  <c:v>-106.18849999999998</c:v>
                </c:pt>
                <c:pt idx="132138">
                  <c:v>-106.18649999999997</c:v>
                </c:pt>
                <c:pt idx="132139">
                  <c:v>-106.18449999999996</c:v>
                </c:pt>
                <c:pt idx="132140">
                  <c:v>-106.1825</c:v>
                </c:pt>
                <c:pt idx="132141">
                  <c:v>-106.18049999999999</c:v>
                </c:pt>
                <c:pt idx="132142">
                  <c:v>-106.17849999999999</c:v>
                </c:pt>
                <c:pt idx="132143">
                  <c:v>-106.17649999999998</c:v>
                </c:pt>
                <c:pt idx="132144">
                  <c:v>-106.17449999999997</c:v>
                </c:pt>
                <c:pt idx="132145">
                  <c:v>-106.17249999999996</c:v>
                </c:pt>
                <c:pt idx="132146">
                  <c:v>-106.1705</c:v>
                </c:pt>
                <c:pt idx="132147">
                  <c:v>-106.16849999999999</c:v>
                </c:pt>
                <c:pt idx="132148">
                  <c:v>-106.16649999999998</c:v>
                </c:pt>
                <c:pt idx="132149">
                  <c:v>-106.16449999999998</c:v>
                </c:pt>
                <c:pt idx="132150">
                  <c:v>-106.16249999999997</c:v>
                </c:pt>
                <c:pt idx="132151">
                  <c:v>-106.16049999999996</c:v>
                </c:pt>
                <c:pt idx="132152">
                  <c:v>-106.1585</c:v>
                </c:pt>
                <c:pt idx="132153">
                  <c:v>-106.15649999999999</c:v>
                </c:pt>
                <c:pt idx="132154">
                  <c:v>-106.15449999999998</c:v>
                </c:pt>
                <c:pt idx="132155">
                  <c:v>-106.15249999999997</c:v>
                </c:pt>
                <c:pt idx="132156">
                  <c:v>-106.15049999999997</c:v>
                </c:pt>
                <c:pt idx="132157">
                  <c:v>-106.14849999999996</c:v>
                </c:pt>
                <c:pt idx="132158">
                  <c:v>-106.1465</c:v>
                </c:pt>
                <c:pt idx="132159">
                  <c:v>-106.14449999999999</c:v>
                </c:pt>
                <c:pt idx="132160">
                  <c:v>-106.14249999999998</c:v>
                </c:pt>
                <c:pt idx="132161">
                  <c:v>-106.14049999999997</c:v>
                </c:pt>
                <c:pt idx="132162">
                  <c:v>-106.13849999999996</c:v>
                </c:pt>
                <c:pt idx="132163">
                  <c:v>-106.13649999999996</c:v>
                </c:pt>
                <c:pt idx="132164">
                  <c:v>-106.1345</c:v>
                </c:pt>
                <c:pt idx="132165">
                  <c:v>-106.13249999999999</c:v>
                </c:pt>
                <c:pt idx="132166">
                  <c:v>-106.13049999999998</c:v>
                </c:pt>
                <c:pt idx="132167">
                  <c:v>-106.12849999999997</c:v>
                </c:pt>
                <c:pt idx="132168">
                  <c:v>-106.12649999999996</c:v>
                </c:pt>
                <c:pt idx="132169">
                  <c:v>-106.12449999999995</c:v>
                </c:pt>
                <c:pt idx="132170">
                  <c:v>-106.1225</c:v>
                </c:pt>
                <c:pt idx="132171">
                  <c:v>-106.12049999999999</c:v>
                </c:pt>
                <c:pt idx="132172">
                  <c:v>-106.11849999999998</c:v>
                </c:pt>
                <c:pt idx="132173">
                  <c:v>-106.11649999999997</c:v>
                </c:pt>
                <c:pt idx="132174">
                  <c:v>-106.11449999999996</c:v>
                </c:pt>
                <c:pt idx="132175">
                  <c:v>-106.11249999999995</c:v>
                </c:pt>
                <c:pt idx="132176">
                  <c:v>-106.1105</c:v>
                </c:pt>
                <c:pt idx="132177">
                  <c:v>-106.10849999999999</c:v>
                </c:pt>
                <c:pt idx="132178">
                  <c:v>-106.10649999999998</c:v>
                </c:pt>
                <c:pt idx="132179">
                  <c:v>-106.10449999999997</c:v>
                </c:pt>
                <c:pt idx="132180">
                  <c:v>-106.10249999999996</c:v>
                </c:pt>
                <c:pt idx="132181">
                  <c:v>-106.10049999999995</c:v>
                </c:pt>
                <c:pt idx="132182">
                  <c:v>-106.0985</c:v>
                </c:pt>
                <c:pt idx="132183">
                  <c:v>-106.09649999999999</c:v>
                </c:pt>
                <c:pt idx="132184">
                  <c:v>-106.09449999999998</c:v>
                </c:pt>
                <c:pt idx="132185">
                  <c:v>-106.09249999999997</c:v>
                </c:pt>
                <c:pt idx="132186">
                  <c:v>-106.09049999999996</c:v>
                </c:pt>
                <c:pt idx="132187">
                  <c:v>-106.08849999999995</c:v>
                </c:pt>
                <c:pt idx="132188">
                  <c:v>-106.0865</c:v>
                </c:pt>
                <c:pt idx="132189">
                  <c:v>-106.08449999999999</c:v>
                </c:pt>
                <c:pt idx="132190">
                  <c:v>-106.08249999999998</c:v>
                </c:pt>
                <c:pt idx="132191">
                  <c:v>-106.08049999999997</c:v>
                </c:pt>
                <c:pt idx="132192">
                  <c:v>-106.07849999999996</c:v>
                </c:pt>
                <c:pt idx="132193">
                  <c:v>-106.07649999999995</c:v>
                </c:pt>
                <c:pt idx="132194">
                  <c:v>-106.0745</c:v>
                </c:pt>
                <c:pt idx="132195">
                  <c:v>-106.07249999999999</c:v>
                </c:pt>
                <c:pt idx="132196">
                  <c:v>-106.07049999999998</c:v>
                </c:pt>
                <c:pt idx="132197">
                  <c:v>-106.06849999999997</c:v>
                </c:pt>
                <c:pt idx="132198">
                  <c:v>-106.06649999999996</c:v>
                </c:pt>
                <c:pt idx="132199">
                  <c:v>-106.06449999999995</c:v>
                </c:pt>
                <c:pt idx="132200">
                  <c:v>-106.0625</c:v>
                </c:pt>
                <c:pt idx="132201">
                  <c:v>-106.06049999999999</c:v>
                </c:pt>
                <c:pt idx="132202">
                  <c:v>-106.05849999999998</c:v>
                </c:pt>
                <c:pt idx="132203">
                  <c:v>-106.05649999999997</c:v>
                </c:pt>
                <c:pt idx="132204">
                  <c:v>-106.05449999999996</c:v>
                </c:pt>
                <c:pt idx="132205">
                  <c:v>-106.05249999999995</c:v>
                </c:pt>
                <c:pt idx="132206">
                  <c:v>-106.0505</c:v>
                </c:pt>
                <c:pt idx="132207">
                  <c:v>-106.04849999999999</c:v>
                </c:pt>
                <c:pt idx="132208">
                  <c:v>-106.04649999999998</c:v>
                </c:pt>
                <c:pt idx="132209">
                  <c:v>-106.04449999999997</c:v>
                </c:pt>
                <c:pt idx="132210">
                  <c:v>-106.04249999999996</c:v>
                </c:pt>
                <c:pt idx="132211">
                  <c:v>-106.04049999999995</c:v>
                </c:pt>
                <c:pt idx="132212">
                  <c:v>-106.0385</c:v>
                </c:pt>
                <c:pt idx="132213">
                  <c:v>-106.03649999999999</c:v>
                </c:pt>
                <c:pt idx="132214">
                  <c:v>-106.03449999999998</c:v>
                </c:pt>
                <c:pt idx="132215">
                  <c:v>-106.03249999999997</c:v>
                </c:pt>
                <c:pt idx="132216">
                  <c:v>-106.03049999999996</c:v>
                </c:pt>
                <c:pt idx="132217">
                  <c:v>-106.02849999999995</c:v>
                </c:pt>
                <c:pt idx="132218">
                  <c:v>-106.0265</c:v>
                </c:pt>
                <c:pt idx="132219">
                  <c:v>-106.02449999999999</c:v>
                </c:pt>
                <c:pt idx="132220">
                  <c:v>-106.02249999999998</c:v>
                </c:pt>
                <c:pt idx="132221">
                  <c:v>-106.02049999999997</c:v>
                </c:pt>
                <c:pt idx="132222">
                  <c:v>-106.01849999999996</c:v>
                </c:pt>
                <c:pt idx="132223">
                  <c:v>-106.01649999999995</c:v>
                </c:pt>
                <c:pt idx="132224">
                  <c:v>-106.0145</c:v>
                </c:pt>
                <c:pt idx="132225">
                  <c:v>-106.01249999999999</c:v>
                </c:pt>
                <c:pt idx="132226">
                  <c:v>-106.01049999999998</c:v>
                </c:pt>
                <c:pt idx="132227">
                  <c:v>-106.00849999999997</c:v>
                </c:pt>
                <c:pt idx="132228">
                  <c:v>-106.00649999999996</c:v>
                </c:pt>
                <c:pt idx="132229">
                  <c:v>-106.00449999999995</c:v>
                </c:pt>
                <c:pt idx="132230">
                  <c:v>-106.0025</c:v>
                </c:pt>
                <c:pt idx="132231">
                  <c:v>-106.00049999999999</c:v>
                </c:pt>
                <c:pt idx="132232">
                  <c:v>-105.99849999999998</c:v>
                </c:pt>
                <c:pt idx="132233">
                  <c:v>-105.99649999999997</c:v>
                </c:pt>
                <c:pt idx="132234">
                  <c:v>-105.99449999999996</c:v>
                </c:pt>
                <c:pt idx="132235">
                  <c:v>-105.99249999999995</c:v>
                </c:pt>
                <c:pt idx="132236">
                  <c:v>-105.9905</c:v>
                </c:pt>
                <c:pt idx="132237">
                  <c:v>-105.98849999999999</c:v>
                </c:pt>
                <c:pt idx="132238">
                  <c:v>-105.98649999999998</c:v>
                </c:pt>
                <c:pt idx="132239">
                  <c:v>-105.98449999999997</c:v>
                </c:pt>
                <c:pt idx="132240">
                  <c:v>-105.98249999999996</c:v>
                </c:pt>
                <c:pt idx="132241">
                  <c:v>-105.98049999999995</c:v>
                </c:pt>
                <c:pt idx="132242">
                  <c:v>-105.9785</c:v>
                </c:pt>
                <c:pt idx="132243">
                  <c:v>-105.97649999999999</c:v>
                </c:pt>
                <c:pt idx="132244">
                  <c:v>-105.97449999999998</c:v>
                </c:pt>
                <c:pt idx="132245">
                  <c:v>-105.97249999999997</c:v>
                </c:pt>
                <c:pt idx="132246">
                  <c:v>-105.97049999999996</c:v>
                </c:pt>
                <c:pt idx="132247">
                  <c:v>-105.96849999999995</c:v>
                </c:pt>
                <c:pt idx="132248">
                  <c:v>-105.9665</c:v>
                </c:pt>
                <c:pt idx="132249">
                  <c:v>-105.96449999999999</c:v>
                </c:pt>
                <c:pt idx="132250">
                  <c:v>-105.96249999999998</c:v>
                </c:pt>
                <c:pt idx="132251">
                  <c:v>-105.96049999999997</c:v>
                </c:pt>
                <c:pt idx="132252">
                  <c:v>-105.95849999999996</c:v>
                </c:pt>
                <c:pt idx="132253">
                  <c:v>-105.95650000000001</c:v>
                </c:pt>
                <c:pt idx="132254">
                  <c:v>-105.9545</c:v>
                </c:pt>
                <c:pt idx="132255">
                  <c:v>-105.95249999999999</c:v>
                </c:pt>
                <c:pt idx="132256">
                  <c:v>-105.95049999999998</c:v>
                </c:pt>
                <c:pt idx="132257">
                  <c:v>-105.94849999999997</c:v>
                </c:pt>
                <c:pt idx="132258">
                  <c:v>-105.94649999999996</c:v>
                </c:pt>
                <c:pt idx="132259">
                  <c:v>-105.94450000000001</c:v>
                </c:pt>
                <c:pt idx="132260">
                  <c:v>-105.9425</c:v>
                </c:pt>
                <c:pt idx="132261">
                  <c:v>-105.94049999999999</c:v>
                </c:pt>
                <c:pt idx="132262">
                  <c:v>-105.93849999999998</c:v>
                </c:pt>
                <c:pt idx="132263">
                  <c:v>-105.93649999999997</c:v>
                </c:pt>
                <c:pt idx="132264">
                  <c:v>-105.93449999999996</c:v>
                </c:pt>
                <c:pt idx="132265">
                  <c:v>-105.9325</c:v>
                </c:pt>
                <c:pt idx="132266">
                  <c:v>-105.93049999999999</c:v>
                </c:pt>
                <c:pt idx="132267">
                  <c:v>-105.92849999999999</c:v>
                </c:pt>
                <c:pt idx="132268">
                  <c:v>-105.92649999999998</c:v>
                </c:pt>
                <c:pt idx="132269">
                  <c:v>-105.92449999999997</c:v>
                </c:pt>
                <c:pt idx="132270">
                  <c:v>-105.92249999999996</c:v>
                </c:pt>
                <c:pt idx="132271">
                  <c:v>-105.9205</c:v>
                </c:pt>
                <c:pt idx="132272">
                  <c:v>-105.91849999999999</c:v>
                </c:pt>
                <c:pt idx="132273">
                  <c:v>-105.91649999999998</c:v>
                </c:pt>
                <c:pt idx="132274">
                  <c:v>-105.91449999999998</c:v>
                </c:pt>
                <c:pt idx="132275">
                  <c:v>-105.91249999999997</c:v>
                </c:pt>
                <c:pt idx="132276">
                  <c:v>-105.91049999999996</c:v>
                </c:pt>
                <c:pt idx="132277">
                  <c:v>-105.9085</c:v>
                </c:pt>
                <c:pt idx="132278">
                  <c:v>-105.90649999999999</c:v>
                </c:pt>
                <c:pt idx="132279">
                  <c:v>-105.90449999999998</c:v>
                </c:pt>
                <c:pt idx="132280">
                  <c:v>-105.90249999999997</c:v>
                </c:pt>
                <c:pt idx="132281">
                  <c:v>-105.90049999999997</c:v>
                </c:pt>
                <c:pt idx="132282">
                  <c:v>-105.89849999999996</c:v>
                </c:pt>
                <c:pt idx="132283">
                  <c:v>-105.8965</c:v>
                </c:pt>
                <c:pt idx="132284">
                  <c:v>-105.89449999999999</c:v>
                </c:pt>
                <c:pt idx="132285">
                  <c:v>-105.89249999999998</c:v>
                </c:pt>
                <c:pt idx="132286">
                  <c:v>-105.89049999999997</c:v>
                </c:pt>
                <c:pt idx="132287">
                  <c:v>-105.88849999999996</c:v>
                </c:pt>
                <c:pt idx="132288">
                  <c:v>-105.88649999999996</c:v>
                </c:pt>
                <c:pt idx="132289">
                  <c:v>-105.8845</c:v>
                </c:pt>
                <c:pt idx="132290">
                  <c:v>-105.88249999999999</c:v>
                </c:pt>
                <c:pt idx="132291">
                  <c:v>-105.88049999999998</c:v>
                </c:pt>
                <c:pt idx="132292">
                  <c:v>-105.87849999999997</c:v>
                </c:pt>
                <c:pt idx="132293">
                  <c:v>-105.87649999999996</c:v>
                </c:pt>
                <c:pt idx="132294">
                  <c:v>-105.87449999999995</c:v>
                </c:pt>
                <c:pt idx="132295">
                  <c:v>-105.8725</c:v>
                </c:pt>
                <c:pt idx="132296">
                  <c:v>-105.87049999999999</c:v>
                </c:pt>
                <c:pt idx="132297">
                  <c:v>-105.86849999999998</c:v>
                </c:pt>
                <c:pt idx="132298">
                  <c:v>-105.86649999999997</c:v>
                </c:pt>
                <c:pt idx="132299">
                  <c:v>-105.86449999999996</c:v>
                </c:pt>
                <c:pt idx="132300">
                  <c:v>-105.86249999999995</c:v>
                </c:pt>
                <c:pt idx="132301">
                  <c:v>-105.8605</c:v>
                </c:pt>
                <c:pt idx="132302">
                  <c:v>-105.85849999999999</c:v>
                </c:pt>
                <c:pt idx="132303">
                  <c:v>-105.85649999999998</c:v>
                </c:pt>
                <c:pt idx="132304">
                  <c:v>-105.85449999999997</c:v>
                </c:pt>
                <c:pt idx="132305">
                  <c:v>-105.85249999999996</c:v>
                </c:pt>
                <c:pt idx="132306">
                  <c:v>-105.85049999999995</c:v>
                </c:pt>
                <c:pt idx="132307">
                  <c:v>-105.8485</c:v>
                </c:pt>
                <c:pt idx="132308">
                  <c:v>-105.84649999999999</c:v>
                </c:pt>
                <c:pt idx="132309">
                  <c:v>-105.84449999999998</c:v>
                </c:pt>
                <c:pt idx="132310">
                  <c:v>-105.84249999999997</c:v>
                </c:pt>
                <c:pt idx="132311">
                  <c:v>-105.84049999999996</c:v>
                </c:pt>
                <c:pt idx="132312">
                  <c:v>-105.83849999999995</c:v>
                </c:pt>
                <c:pt idx="132313">
                  <c:v>-105.8365</c:v>
                </c:pt>
                <c:pt idx="132314">
                  <c:v>-105.83449999999999</c:v>
                </c:pt>
                <c:pt idx="132315">
                  <c:v>-105.83249999999998</c:v>
                </c:pt>
                <c:pt idx="132316">
                  <c:v>-105.83049999999997</c:v>
                </c:pt>
                <c:pt idx="132317">
                  <c:v>-105.82849999999996</c:v>
                </c:pt>
                <c:pt idx="132318">
                  <c:v>-105.82649999999995</c:v>
                </c:pt>
                <c:pt idx="132319">
                  <c:v>-105.8245</c:v>
                </c:pt>
                <c:pt idx="132320">
                  <c:v>-105.82249999999999</c:v>
                </c:pt>
                <c:pt idx="132321">
                  <c:v>-105.82049999999998</c:v>
                </c:pt>
                <c:pt idx="132322">
                  <c:v>-105.81849999999997</c:v>
                </c:pt>
                <c:pt idx="132323">
                  <c:v>-105.81649999999996</c:v>
                </c:pt>
                <c:pt idx="132324">
                  <c:v>-105.81449999999995</c:v>
                </c:pt>
                <c:pt idx="132325">
                  <c:v>-105.8125</c:v>
                </c:pt>
                <c:pt idx="132326">
                  <c:v>-105.81049999999999</c:v>
                </c:pt>
                <c:pt idx="132327">
                  <c:v>-105.80849999999998</c:v>
                </c:pt>
                <c:pt idx="132328">
                  <c:v>-105.80649999999997</c:v>
                </c:pt>
                <c:pt idx="132329">
                  <c:v>-105.80449999999996</c:v>
                </c:pt>
                <c:pt idx="132330">
                  <c:v>-105.80249999999995</c:v>
                </c:pt>
                <c:pt idx="132331">
                  <c:v>-105.8005</c:v>
                </c:pt>
                <c:pt idx="132332">
                  <c:v>-105.79849999999999</c:v>
                </c:pt>
                <c:pt idx="132333">
                  <c:v>-105.79649999999998</c:v>
                </c:pt>
                <c:pt idx="132334">
                  <c:v>-105.79449999999997</c:v>
                </c:pt>
                <c:pt idx="132335">
                  <c:v>-105.79249999999996</c:v>
                </c:pt>
                <c:pt idx="132336">
                  <c:v>-105.79049999999995</c:v>
                </c:pt>
                <c:pt idx="132337">
                  <c:v>-105.7885</c:v>
                </c:pt>
                <c:pt idx="132338">
                  <c:v>-105.78649999999999</c:v>
                </c:pt>
                <c:pt idx="132339">
                  <c:v>-105.78449999999998</c:v>
                </c:pt>
                <c:pt idx="132340">
                  <c:v>-105.78249999999997</c:v>
                </c:pt>
                <c:pt idx="132341">
                  <c:v>-105.78049999999996</c:v>
                </c:pt>
                <c:pt idx="132342">
                  <c:v>-105.77849999999995</c:v>
                </c:pt>
                <c:pt idx="132343">
                  <c:v>-105.7765</c:v>
                </c:pt>
                <c:pt idx="132344">
                  <c:v>-105.77449999999999</c:v>
                </c:pt>
                <c:pt idx="132345">
                  <c:v>-105.77249999999998</c:v>
                </c:pt>
                <c:pt idx="132346">
                  <c:v>-105.77049999999997</c:v>
                </c:pt>
                <c:pt idx="132347">
                  <c:v>-105.76849999999996</c:v>
                </c:pt>
                <c:pt idx="132348">
                  <c:v>-105.76649999999995</c:v>
                </c:pt>
                <c:pt idx="132349">
                  <c:v>-105.7645</c:v>
                </c:pt>
                <c:pt idx="132350">
                  <c:v>-105.76249999999999</c:v>
                </c:pt>
                <c:pt idx="132351">
                  <c:v>-105.76049999999998</c:v>
                </c:pt>
                <c:pt idx="132352">
                  <c:v>-105.75849999999997</c:v>
                </c:pt>
                <c:pt idx="132353">
                  <c:v>-105.75649999999996</c:v>
                </c:pt>
                <c:pt idx="132354">
                  <c:v>-105.75449999999995</c:v>
                </c:pt>
                <c:pt idx="132355">
                  <c:v>-105.7525</c:v>
                </c:pt>
                <c:pt idx="132356">
                  <c:v>-105.75049999999999</c:v>
                </c:pt>
                <c:pt idx="132357">
                  <c:v>-105.74849999999998</c:v>
                </c:pt>
                <c:pt idx="132358">
                  <c:v>-105.74649999999997</c:v>
                </c:pt>
                <c:pt idx="132359">
                  <c:v>-105.74449999999996</c:v>
                </c:pt>
                <c:pt idx="132360">
                  <c:v>-105.74249999999995</c:v>
                </c:pt>
                <c:pt idx="132361">
                  <c:v>-105.7405</c:v>
                </c:pt>
                <c:pt idx="132362">
                  <c:v>-105.73849999999999</c:v>
                </c:pt>
                <c:pt idx="132363">
                  <c:v>-105.73649999999998</c:v>
                </c:pt>
                <c:pt idx="132364">
                  <c:v>-105.73449999999997</c:v>
                </c:pt>
                <c:pt idx="132365">
                  <c:v>-105.73249999999996</c:v>
                </c:pt>
                <c:pt idx="132366">
                  <c:v>-105.73049999999995</c:v>
                </c:pt>
                <c:pt idx="132367">
                  <c:v>-105.7285</c:v>
                </c:pt>
                <c:pt idx="132368">
                  <c:v>-105.72649999999999</c:v>
                </c:pt>
                <c:pt idx="132369">
                  <c:v>-105.72449999999998</c:v>
                </c:pt>
                <c:pt idx="132370">
                  <c:v>-105.72249999999997</c:v>
                </c:pt>
                <c:pt idx="132371">
                  <c:v>-105.72049999999996</c:v>
                </c:pt>
                <c:pt idx="132372">
                  <c:v>-105.71849999999995</c:v>
                </c:pt>
                <c:pt idx="132373">
                  <c:v>-105.7165</c:v>
                </c:pt>
                <c:pt idx="132374">
                  <c:v>-105.71449999999999</c:v>
                </c:pt>
                <c:pt idx="132375">
                  <c:v>-105.71249999999998</c:v>
                </c:pt>
                <c:pt idx="132376">
                  <c:v>-105.71049999999997</c:v>
                </c:pt>
                <c:pt idx="132377">
                  <c:v>-105.70849999999996</c:v>
                </c:pt>
                <c:pt idx="132378">
                  <c:v>-105.70650000000001</c:v>
                </c:pt>
                <c:pt idx="132379">
                  <c:v>-105.7045</c:v>
                </c:pt>
                <c:pt idx="132380">
                  <c:v>-105.70249999999999</c:v>
                </c:pt>
                <c:pt idx="132381">
                  <c:v>-105.70049999999998</c:v>
                </c:pt>
                <c:pt idx="132382">
                  <c:v>-105.69849999999997</c:v>
                </c:pt>
                <c:pt idx="132383">
                  <c:v>-105.69649999999996</c:v>
                </c:pt>
                <c:pt idx="132384">
                  <c:v>-105.69450000000001</c:v>
                </c:pt>
                <c:pt idx="132385">
                  <c:v>-105.6925</c:v>
                </c:pt>
                <c:pt idx="132386">
                  <c:v>-105.69049999999999</c:v>
                </c:pt>
                <c:pt idx="132387">
                  <c:v>-105.68849999999998</c:v>
                </c:pt>
                <c:pt idx="132388">
                  <c:v>-105.68649999999997</c:v>
                </c:pt>
                <c:pt idx="132389">
                  <c:v>-105.68449999999996</c:v>
                </c:pt>
                <c:pt idx="132390">
                  <c:v>-105.6825</c:v>
                </c:pt>
                <c:pt idx="132391">
                  <c:v>-105.68049999999999</c:v>
                </c:pt>
                <c:pt idx="132392">
                  <c:v>-105.67849999999999</c:v>
                </c:pt>
                <c:pt idx="132393">
                  <c:v>-105.67649999999998</c:v>
                </c:pt>
                <c:pt idx="132394">
                  <c:v>-105.67449999999997</c:v>
                </c:pt>
                <c:pt idx="132395">
                  <c:v>-105.67249999999996</c:v>
                </c:pt>
                <c:pt idx="132396">
                  <c:v>-105.6705</c:v>
                </c:pt>
                <c:pt idx="132397">
                  <c:v>-105.66849999999999</c:v>
                </c:pt>
                <c:pt idx="132398">
                  <c:v>-105.66649999999998</c:v>
                </c:pt>
                <c:pt idx="132399">
                  <c:v>-105.66449999999998</c:v>
                </c:pt>
                <c:pt idx="132400">
                  <c:v>-105.66249999999997</c:v>
                </c:pt>
                <c:pt idx="132401">
                  <c:v>-105.66049999999996</c:v>
                </c:pt>
                <c:pt idx="132402">
                  <c:v>-105.6585</c:v>
                </c:pt>
                <c:pt idx="132403">
                  <c:v>-105.65649999999999</c:v>
                </c:pt>
                <c:pt idx="132404">
                  <c:v>-105.65449999999998</c:v>
                </c:pt>
                <c:pt idx="132405">
                  <c:v>-105.65249999999997</c:v>
                </c:pt>
                <c:pt idx="132406">
                  <c:v>-105.65049999999997</c:v>
                </c:pt>
                <c:pt idx="132407">
                  <c:v>-105.64849999999996</c:v>
                </c:pt>
                <c:pt idx="132408">
                  <c:v>-105.6465</c:v>
                </c:pt>
                <c:pt idx="132409">
                  <c:v>-105.64449999999999</c:v>
                </c:pt>
                <c:pt idx="132410">
                  <c:v>-105.64249999999998</c:v>
                </c:pt>
                <c:pt idx="132411">
                  <c:v>-105.64049999999997</c:v>
                </c:pt>
                <c:pt idx="132412">
                  <c:v>-105.63849999999996</c:v>
                </c:pt>
                <c:pt idx="132413">
                  <c:v>-105.63649999999996</c:v>
                </c:pt>
                <c:pt idx="132414">
                  <c:v>-105.6345</c:v>
                </c:pt>
                <c:pt idx="132415">
                  <c:v>-105.63249999999999</c:v>
                </c:pt>
                <c:pt idx="132416">
                  <c:v>-105.63049999999998</c:v>
                </c:pt>
                <c:pt idx="132417">
                  <c:v>-105.62849999999997</c:v>
                </c:pt>
                <c:pt idx="132418">
                  <c:v>-105.62649999999996</c:v>
                </c:pt>
                <c:pt idx="132419">
                  <c:v>-105.62449999999995</c:v>
                </c:pt>
                <c:pt idx="132420">
                  <c:v>-105.6225</c:v>
                </c:pt>
                <c:pt idx="132421">
                  <c:v>-105.62049999999999</c:v>
                </c:pt>
                <c:pt idx="132422">
                  <c:v>-105.61849999999998</c:v>
                </c:pt>
                <c:pt idx="132423">
                  <c:v>-105.61649999999997</c:v>
                </c:pt>
                <c:pt idx="132424">
                  <c:v>-105.61449999999996</c:v>
                </c:pt>
                <c:pt idx="132425">
                  <c:v>-105.61249999999995</c:v>
                </c:pt>
                <c:pt idx="132426">
                  <c:v>-105.6105</c:v>
                </c:pt>
                <c:pt idx="132427">
                  <c:v>-105.60849999999999</c:v>
                </c:pt>
                <c:pt idx="132428">
                  <c:v>-105.60649999999998</c:v>
                </c:pt>
                <c:pt idx="132429">
                  <c:v>-105.60449999999997</c:v>
                </c:pt>
                <c:pt idx="132430">
                  <c:v>-105.60249999999996</c:v>
                </c:pt>
                <c:pt idx="132431">
                  <c:v>-105.60049999999995</c:v>
                </c:pt>
                <c:pt idx="132432">
                  <c:v>-105.5985</c:v>
                </c:pt>
                <c:pt idx="132433">
                  <c:v>-105.59649999999999</c:v>
                </c:pt>
                <c:pt idx="132434">
                  <c:v>-105.59449999999998</c:v>
                </c:pt>
                <c:pt idx="132435">
                  <c:v>-105.59249999999997</c:v>
                </c:pt>
                <c:pt idx="132436">
                  <c:v>-105.59049999999996</c:v>
                </c:pt>
                <c:pt idx="132437">
                  <c:v>-105.58849999999995</c:v>
                </c:pt>
                <c:pt idx="132438">
                  <c:v>-105.5865</c:v>
                </c:pt>
                <c:pt idx="132439">
                  <c:v>-105.58449999999999</c:v>
                </c:pt>
                <c:pt idx="132440">
                  <c:v>-105.58249999999998</c:v>
                </c:pt>
                <c:pt idx="132441">
                  <c:v>-105.58049999999997</c:v>
                </c:pt>
                <c:pt idx="132442">
                  <c:v>-105.57849999999996</c:v>
                </c:pt>
                <c:pt idx="132443">
                  <c:v>-105.57649999999995</c:v>
                </c:pt>
                <c:pt idx="132444">
                  <c:v>-105.5745</c:v>
                </c:pt>
                <c:pt idx="132445">
                  <c:v>-105.57249999999999</c:v>
                </c:pt>
                <c:pt idx="132446">
                  <c:v>-105.57049999999998</c:v>
                </c:pt>
                <c:pt idx="132447">
                  <c:v>-105.56849999999997</c:v>
                </c:pt>
                <c:pt idx="132448">
                  <c:v>-105.56649999999996</c:v>
                </c:pt>
                <c:pt idx="132449">
                  <c:v>-105.56449999999995</c:v>
                </c:pt>
                <c:pt idx="132450">
                  <c:v>-105.5625</c:v>
                </c:pt>
                <c:pt idx="132451">
                  <c:v>-105.56049999999999</c:v>
                </c:pt>
                <c:pt idx="132452">
                  <c:v>-105.55849999999998</c:v>
                </c:pt>
                <c:pt idx="132453">
                  <c:v>-105.55649999999997</c:v>
                </c:pt>
                <c:pt idx="132454">
                  <c:v>-105.55449999999996</c:v>
                </c:pt>
                <c:pt idx="132455">
                  <c:v>-105.55249999999995</c:v>
                </c:pt>
                <c:pt idx="132456">
                  <c:v>-105.5505</c:v>
                </c:pt>
                <c:pt idx="132457">
                  <c:v>-105.54849999999999</c:v>
                </c:pt>
                <c:pt idx="132458">
                  <c:v>-105.54649999999998</c:v>
                </c:pt>
                <c:pt idx="132459">
                  <c:v>-105.54449999999997</c:v>
                </c:pt>
                <c:pt idx="132460">
                  <c:v>-105.54249999999996</c:v>
                </c:pt>
                <c:pt idx="132461">
                  <c:v>-105.54049999999995</c:v>
                </c:pt>
                <c:pt idx="132462">
                  <c:v>-105.5385</c:v>
                </c:pt>
                <c:pt idx="132463">
                  <c:v>-105.53649999999999</c:v>
                </c:pt>
                <c:pt idx="132464">
                  <c:v>-105.53449999999998</c:v>
                </c:pt>
                <c:pt idx="132465">
                  <c:v>-105.53249999999997</c:v>
                </c:pt>
                <c:pt idx="132466">
                  <c:v>-105.53049999999996</c:v>
                </c:pt>
                <c:pt idx="132467">
                  <c:v>-105.52849999999995</c:v>
                </c:pt>
                <c:pt idx="132468">
                  <c:v>-105.5265</c:v>
                </c:pt>
                <c:pt idx="132469">
                  <c:v>-105.52449999999999</c:v>
                </c:pt>
                <c:pt idx="132470">
                  <c:v>-105.52249999999998</c:v>
                </c:pt>
                <c:pt idx="132471">
                  <c:v>-105.52049999999997</c:v>
                </c:pt>
                <c:pt idx="132472">
                  <c:v>-105.51849999999996</c:v>
                </c:pt>
                <c:pt idx="132473">
                  <c:v>-105.51649999999995</c:v>
                </c:pt>
                <c:pt idx="132474">
                  <c:v>-105.5145</c:v>
                </c:pt>
                <c:pt idx="132475">
                  <c:v>-105.51249999999999</c:v>
                </c:pt>
                <c:pt idx="132476">
                  <c:v>-105.51049999999998</c:v>
                </c:pt>
                <c:pt idx="132477">
                  <c:v>-105.50849999999997</c:v>
                </c:pt>
                <c:pt idx="132478">
                  <c:v>-105.50649999999996</c:v>
                </c:pt>
                <c:pt idx="132479">
                  <c:v>-105.50449999999995</c:v>
                </c:pt>
                <c:pt idx="132480">
                  <c:v>-105.5025</c:v>
                </c:pt>
                <c:pt idx="132481">
                  <c:v>-105.50049999999999</c:v>
                </c:pt>
                <c:pt idx="132482">
                  <c:v>-105.49849999999998</c:v>
                </c:pt>
                <c:pt idx="132483">
                  <c:v>-105.49649999999997</c:v>
                </c:pt>
                <c:pt idx="132484">
                  <c:v>-105.49449999999996</c:v>
                </c:pt>
                <c:pt idx="132485">
                  <c:v>-105.49249999999995</c:v>
                </c:pt>
                <c:pt idx="132486">
                  <c:v>-105.4905</c:v>
                </c:pt>
                <c:pt idx="132487">
                  <c:v>-105.48849999999999</c:v>
                </c:pt>
                <c:pt idx="132488">
                  <c:v>-105.48649999999998</c:v>
                </c:pt>
                <c:pt idx="132489">
                  <c:v>-105.48449999999997</c:v>
                </c:pt>
                <c:pt idx="132490">
                  <c:v>-105.48249999999996</c:v>
                </c:pt>
                <c:pt idx="132491">
                  <c:v>-105.48049999999995</c:v>
                </c:pt>
                <c:pt idx="132492">
                  <c:v>-105.4785</c:v>
                </c:pt>
                <c:pt idx="132493">
                  <c:v>-105.47649999999999</c:v>
                </c:pt>
                <c:pt idx="132494">
                  <c:v>-105.47449999999998</c:v>
                </c:pt>
                <c:pt idx="132495">
                  <c:v>-105.47249999999997</c:v>
                </c:pt>
                <c:pt idx="132496">
                  <c:v>-105.47049999999996</c:v>
                </c:pt>
                <c:pt idx="132497">
                  <c:v>-105.46849999999995</c:v>
                </c:pt>
                <c:pt idx="132498">
                  <c:v>-105.4665</c:v>
                </c:pt>
                <c:pt idx="132499">
                  <c:v>-105.46449999999999</c:v>
                </c:pt>
                <c:pt idx="132500">
                  <c:v>-105.46249999999998</c:v>
                </c:pt>
                <c:pt idx="132501">
                  <c:v>-105.46049999999997</c:v>
                </c:pt>
                <c:pt idx="132502">
                  <c:v>-105.45849999999996</c:v>
                </c:pt>
                <c:pt idx="132503">
                  <c:v>-105.45650000000001</c:v>
                </c:pt>
                <c:pt idx="132504">
                  <c:v>-105.4545</c:v>
                </c:pt>
                <c:pt idx="132505">
                  <c:v>-105.45249999999999</c:v>
                </c:pt>
                <c:pt idx="132506">
                  <c:v>-105.45049999999998</c:v>
                </c:pt>
                <c:pt idx="132507">
                  <c:v>-105.44849999999997</c:v>
                </c:pt>
                <c:pt idx="132508">
                  <c:v>-105.44649999999996</c:v>
                </c:pt>
                <c:pt idx="132509">
                  <c:v>-105.44450000000001</c:v>
                </c:pt>
                <c:pt idx="132510">
                  <c:v>-105.4425</c:v>
                </c:pt>
                <c:pt idx="132511">
                  <c:v>-105.44049999999999</c:v>
                </c:pt>
                <c:pt idx="132512">
                  <c:v>-105.43849999999998</c:v>
                </c:pt>
                <c:pt idx="132513">
                  <c:v>-105.43649999999997</c:v>
                </c:pt>
                <c:pt idx="132514">
                  <c:v>-105.43449999999996</c:v>
                </c:pt>
                <c:pt idx="132515">
                  <c:v>-105.4325</c:v>
                </c:pt>
                <c:pt idx="132516">
                  <c:v>-105.43049999999999</c:v>
                </c:pt>
                <c:pt idx="132517">
                  <c:v>-105.42849999999999</c:v>
                </c:pt>
                <c:pt idx="132518">
                  <c:v>-105.42649999999998</c:v>
                </c:pt>
                <c:pt idx="132519">
                  <c:v>-105.42449999999997</c:v>
                </c:pt>
                <c:pt idx="132520">
                  <c:v>-105.42249999999996</c:v>
                </c:pt>
                <c:pt idx="132521">
                  <c:v>-105.4205</c:v>
                </c:pt>
                <c:pt idx="132522">
                  <c:v>-105.41849999999999</c:v>
                </c:pt>
                <c:pt idx="132523">
                  <c:v>-105.41649999999998</c:v>
                </c:pt>
                <c:pt idx="132524">
                  <c:v>-105.41449999999998</c:v>
                </c:pt>
                <c:pt idx="132525">
                  <c:v>-105.41249999999997</c:v>
                </c:pt>
                <c:pt idx="132526">
                  <c:v>-105.41049999999996</c:v>
                </c:pt>
                <c:pt idx="132527">
                  <c:v>-105.4085</c:v>
                </c:pt>
                <c:pt idx="132528">
                  <c:v>-105.40649999999999</c:v>
                </c:pt>
                <c:pt idx="132529">
                  <c:v>-105.40449999999998</c:v>
                </c:pt>
                <c:pt idx="132530">
                  <c:v>-105.40249999999997</c:v>
                </c:pt>
                <c:pt idx="132531">
                  <c:v>-105.40049999999997</c:v>
                </c:pt>
                <c:pt idx="132532">
                  <c:v>-105.39849999999996</c:v>
                </c:pt>
                <c:pt idx="132533">
                  <c:v>-105.3965</c:v>
                </c:pt>
                <c:pt idx="132534">
                  <c:v>-105.39449999999999</c:v>
                </c:pt>
                <c:pt idx="132535">
                  <c:v>-105.39249999999998</c:v>
                </c:pt>
                <c:pt idx="132536">
                  <c:v>-105.39049999999997</c:v>
                </c:pt>
                <c:pt idx="132537">
                  <c:v>-105.38849999999996</c:v>
                </c:pt>
                <c:pt idx="132538">
                  <c:v>-105.38649999999996</c:v>
                </c:pt>
                <c:pt idx="132539">
                  <c:v>-105.3845</c:v>
                </c:pt>
                <c:pt idx="132540">
                  <c:v>-105.38249999999999</c:v>
                </c:pt>
                <c:pt idx="132541">
                  <c:v>-105.38049999999998</c:v>
                </c:pt>
                <c:pt idx="132542">
                  <c:v>-105.37849999999997</c:v>
                </c:pt>
                <c:pt idx="132543">
                  <c:v>-105.37649999999996</c:v>
                </c:pt>
                <c:pt idx="132544">
                  <c:v>-105.37449999999995</c:v>
                </c:pt>
                <c:pt idx="132545">
                  <c:v>-105.3725</c:v>
                </c:pt>
                <c:pt idx="132546">
                  <c:v>-105.37049999999999</c:v>
                </c:pt>
                <c:pt idx="132547">
                  <c:v>-105.36849999999998</c:v>
                </c:pt>
                <c:pt idx="132548">
                  <c:v>-105.36649999999997</c:v>
                </c:pt>
                <c:pt idx="132549">
                  <c:v>-105.36449999999996</c:v>
                </c:pt>
                <c:pt idx="132550">
                  <c:v>-105.36249999999995</c:v>
                </c:pt>
                <c:pt idx="132551">
                  <c:v>-105.3605</c:v>
                </c:pt>
                <c:pt idx="132552">
                  <c:v>-105.35849999999999</c:v>
                </c:pt>
                <c:pt idx="132553">
                  <c:v>-105.35649999999998</c:v>
                </c:pt>
                <c:pt idx="132554">
                  <c:v>-105.35449999999997</c:v>
                </c:pt>
                <c:pt idx="132555">
                  <c:v>-105.35249999999996</c:v>
                </c:pt>
                <c:pt idx="132556">
                  <c:v>-105.35049999999995</c:v>
                </c:pt>
                <c:pt idx="132557">
                  <c:v>-105.3485</c:v>
                </c:pt>
                <c:pt idx="132558">
                  <c:v>-105.34649999999999</c:v>
                </c:pt>
                <c:pt idx="132559">
                  <c:v>-105.34449999999998</c:v>
                </c:pt>
                <c:pt idx="132560">
                  <c:v>-105.34249999999997</c:v>
                </c:pt>
                <c:pt idx="132561">
                  <c:v>-105.34049999999996</c:v>
                </c:pt>
                <c:pt idx="132562">
                  <c:v>-105.33849999999995</c:v>
                </c:pt>
                <c:pt idx="132563">
                  <c:v>-105.3365</c:v>
                </c:pt>
                <c:pt idx="132564">
                  <c:v>-105.33449999999999</c:v>
                </c:pt>
                <c:pt idx="132565">
                  <c:v>-105.33249999999998</c:v>
                </c:pt>
                <c:pt idx="132566">
                  <c:v>-105.33049999999997</c:v>
                </c:pt>
                <c:pt idx="132567">
                  <c:v>-105.32849999999996</c:v>
                </c:pt>
                <c:pt idx="132568">
                  <c:v>-105.32649999999995</c:v>
                </c:pt>
                <c:pt idx="132569">
                  <c:v>-105.3245</c:v>
                </c:pt>
                <c:pt idx="132570">
                  <c:v>-105.32249999999999</c:v>
                </c:pt>
                <c:pt idx="132571">
                  <c:v>-105.32049999999998</c:v>
                </c:pt>
                <c:pt idx="132572">
                  <c:v>-105.31849999999997</c:v>
                </c:pt>
                <c:pt idx="132573">
                  <c:v>-105.31649999999996</c:v>
                </c:pt>
                <c:pt idx="132574">
                  <c:v>-105.31449999999995</c:v>
                </c:pt>
                <c:pt idx="132575">
                  <c:v>-105.3125</c:v>
                </c:pt>
                <c:pt idx="132576">
                  <c:v>-105.31049999999999</c:v>
                </c:pt>
                <c:pt idx="132577">
                  <c:v>-105.30849999999998</c:v>
                </c:pt>
                <c:pt idx="132578">
                  <c:v>-105.30649999999997</c:v>
                </c:pt>
                <c:pt idx="132579">
                  <c:v>-105.30449999999996</c:v>
                </c:pt>
                <c:pt idx="132580">
                  <c:v>-105.30249999999995</c:v>
                </c:pt>
                <c:pt idx="132581">
                  <c:v>-105.3005</c:v>
                </c:pt>
                <c:pt idx="132582">
                  <c:v>-105.29849999999999</c:v>
                </c:pt>
                <c:pt idx="132583">
                  <c:v>-105.29649999999998</c:v>
                </c:pt>
                <c:pt idx="132584">
                  <c:v>-105.29449999999997</c:v>
                </c:pt>
                <c:pt idx="132585">
                  <c:v>-105.29249999999996</c:v>
                </c:pt>
                <c:pt idx="132586">
                  <c:v>-105.29049999999995</c:v>
                </c:pt>
                <c:pt idx="132587">
                  <c:v>-105.2885</c:v>
                </c:pt>
                <c:pt idx="132588">
                  <c:v>-105.28649999999999</c:v>
                </c:pt>
                <c:pt idx="132589">
                  <c:v>-105.28449999999998</c:v>
                </c:pt>
                <c:pt idx="132590">
                  <c:v>-105.28249999999997</c:v>
                </c:pt>
                <c:pt idx="132591">
                  <c:v>-105.28049999999996</c:v>
                </c:pt>
                <c:pt idx="132592">
                  <c:v>-105.27849999999995</c:v>
                </c:pt>
                <c:pt idx="132593">
                  <c:v>-105.2765</c:v>
                </c:pt>
                <c:pt idx="132594">
                  <c:v>-105.27449999999999</c:v>
                </c:pt>
                <c:pt idx="132595">
                  <c:v>-105.27249999999998</c:v>
                </c:pt>
                <c:pt idx="132596">
                  <c:v>-105.27049999999997</c:v>
                </c:pt>
                <c:pt idx="132597">
                  <c:v>-105.26849999999996</c:v>
                </c:pt>
                <c:pt idx="132598">
                  <c:v>-105.26649999999995</c:v>
                </c:pt>
                <c:pt idx="132599">
                  <c:v>-105.2645</c:v>
                </c:pt>
                <c:pt idx="132600">
                  <c:v>-105.26249999999999</c:v>
                </c:pt>
                <c:pt idx="132601">
                  <c:v>-105.26049999999998</c:v>
                </c:pt>
                <c:pt idx="132602">
                  <c:v>-105.25849999999997</c:v>
                </c:pt>
                <c:pt idx="132603">
                  <c:v>-105.25649999999996</c:v>
                </c:pt>
                <c:pt idx="132604">
                  <c:v>-105.25449999999995</c:v>
                </c:pt>
                <c:pt idx="132605">
                  <c:v>-105.2525</c:v>
                </c:pt>
                <c:pt idx="132606">
                  <c:v>-105.25049999999999</c:v>
                </c:pt>
                <c:pt idx="132607">
                  <c:v>-105.24849999999998</c:v>
                </c:pt>
                <c:pt idx="132608">
                  <c:v>-105.24649999999997</c:v>
                </c:pt>
                <c:pt idx="132609">
                  <c:v>-105.24449999999996</c:v>
                </c:pt>
                <c:pt idx="132610">
                  <c:v>-105.24249999999995</c:v>
                </c:pt>
                <c:pt idx="132611">
                  <c:v>-105.2405</c:v>
                </c:pt>
                <c:pt idx="132612">
                  <c:v>-105.23849999999999</c:v>
                </c:pt>
                <c:pt idx="132613">
                  <c:v>-105.23649999999998</c:v>
                </c:pt>
                <c:pt idx="132614">
                  <c:v>-105.23449999999997</c:v>
                </c:pt>
                <c:pt idx="132615">
                  <c:v>-105.23249999999996</c:v>
                </c:pt>
                <c:pt idx="132616">
                  <c:v>-105.23049999999995</c:v>
                </c:pt>
                <c:pt idx="132617">
                  <c:v>-105.2285</c:v>
                </c:pt>
                <c:pt idx="132618">
                  <c:v>-105.22649999999999</c:v>
                </c:pt>
                <c:pt idx="132619">
                  <c:v>-105.22449999999998</c:v>
                </c:pt>
                <c:pt idx="132620">
                  <c:v>-105.22249999999997</c:v>
                </c:pt>
                <c:pt idx="132621">
                  <c:v>-105.22049999999996</c:v>
                </c:pt>
                <c:pt idx="132622">
                  <c:v>-105.21849999999995</c:v>
                </c:pt>
                <c:pt idx="132623">
                  <c:v>-105.2165</c:v>
                </c:pt>
                <c:pt idx="132624">
                  <c:v>-105.21449999999999</c:v>
                </c:pt>
                <c:pt idx="132625">
                  <c:v>-105.21249999999998</c:v>
                </c:pt>
                <c:pt idx="132626">
                  <c:v>-105.21049999999997</c:v>
                </c:pt>
                <c:pt idx="132627">
                  <c:v>-105.20849999999996</c:v>
                </c:pt>
                <c:pt idx="132628">
                  <c:v>-105.20650000000001</c:v>
                </c:pt>
                <c:pt idx="132629">
                  <c:v>-105.2045</c:v>
                </c:pt>
                <c:pt idx="132630">
                  <c:v>-105.20249999999999</c:v>
                </c:pt>
                <c:pt idx="132631">
                  <c:v>-105.20049999999998</c:v>
                </c:pt>
                <c:pt idx="132632">
                  <c:v>-105.19849999999997</c:v>
                </c:pt>
                <c:pt idx="132633">
                  <c:v>-105.19649999999996</c:v>
                </c:pt>
                <c:pt idx="132634">
                  <c:v>-105.19450000000001</c:v>
                </c:pt>
                <c:pt idx="132635">
                  <c:v>-105.1925</c:v>
                </c:pt>
                <c:pt idx="132636">
                  <c:v>-105.19049999999999</c:v>
                </c:pt>
                <c:pt idx="132637">
                  <c:v>-105.18849999999998</c:v>
                </c:pt>
                <c:pt idx="132638">
                  <c:v>-105.18649999999997</c:v>
                </c:pt>
                <c:pt idx="132639">
                  <c:v>-105.18449999999996</c:v>
                </c:pt>
                <c:pt idx="132640">
                  <c:v>-105.1825</c:v>
                </c:pt>
                <c:pt idx="132641">
                  <c:v>-105.18049999999999</c:v>
                </c:pt>
                <c:pt idx="132642">
                  <c:v>-105.17849999999999</c:v>
                </c:pt>
                <c:pt idx="132643">
                  <c:v>-105.17649999999998</c:v>
                </c:pt>
                <c:pt idx="132644">
                  <c:v>-105.17449999999997</c:v>
                </c:pt>
                <c:pt idx="132645">
                  <c:v>-105.17249999999996</c:v>
                </c:pt>
                <c:pt idx="132646">
                  <c:v>-105.1705</c:v>
                </c:pt>
                <c:pt idx="132647">
                  <c:v>-105.16849999999999</c:v>
                </c:pt>
                <c:pt idx="132648">
                  <c:v>-105.16649999999998</c:v>
                </c:pt>
                <c:pt idx="132649">
                  <c:v>-105.16449999999998</c:v>
                </c:pt>
                <c:pt idx="132650">
                  <c:v>-105.16249999999997</c:v>
                </c:pt>
                <c:pt idx="132651">
                  <c:v>-105.16049999999996</c:v>
                </c:pt>
                <c:pt idx="132652">
                  <c:v>-105.1585</c:v>
                </c:pt>
                <c:pt idx="132653">
                  <c:v>-105.15649999999999</c:v>
                </c:pt>
                <c:pt idx="132654">
                  <c:v>-105.15449999999998</c:v>
                </c:pt>
                <c:pt idx="132655">
                  <c:v>-105.15249999999997</c:v>
                </c:pt>
                <c:pt idx="132656">
                  <c:v>-105.15049999999997</c:v>
                </c:pt>
                <c:pt idx="132657">
                  <c:v>-105.14849999999996</c:v>
                </c:pt>
                <c:pt idx="132658">
                  <c:v>-105.1465</c:v>
                </c:pt>
                <c:pt idx="132659">
                  <c:v>-105.14449999999999</c:v>
                </c:pt>
                <c:pt idx="132660">
                  <c:v>-105.14249999999998</c:v>
                </c:pt>
                <c:pt idx="132661">
                  <c:v>-105.14049999999997</c:v>
                </c:pt>
                <c:pt idx="132662">
                  <c:v>-105.13849999999996</c:v>
                </c:pt>
                <c:pt idx="132663">
                  <c:v>-105.13649999999996</c:v>
                </c:pt>
                <c:pt idx="132664">
                  <c:v>-105.1345</c:v>
                </c:pt>
                <c:pt idx="132665">
                  <c:v>-105.13249999999999</c:v>
                </c:pt>
                <c:pt idx="132666">
                  <c:v>-105.13049999999998</c:v>
                </c:pt>
                <c:pt idx="132667">
                  <c:v>-105.12849999999997</c:v>
                </c:pt>
                <c:pt idx="132668">
                  <c:v>-105.12649999999996</c:v>
                </c:pt>
                <c:pt idx="132669">
                  <c:v>-105.12449999999995</c:v>
                </c:pt>
                <c:pt idx="132670">
                  <c:v>-105.1225</c:v>
                </c:pt>
                <c:pt idx="132671">
                  <c:v>-105.12049999999999</c:v>
                </c:pt>
                <c:pt idx="132672">
                  <c:v>-105.11849999999998</c:v>
                </c:pt>
                <c:pt idx="132673">
                  <c:v>-105.11649999999997</c:v>
                </c:pt>
                <c:pt idx="132674">
                  <c:v>-105.11449999999996</c:v>
                </c:pt>
                <c:pt idx="132675">
                  <c:v>-105.11249999999995</c:v>
                </c:pt>
                <c:pt idx="132676">
                  <c:v>-105.1105</c:v>
                </c:pt>
                <c:pt idx="132677">
                  <c:v>-105.10849999999999</c:v>
                </c:pt>
                <c:pt idx="132678">
                  <c:v>-105.10649999999998</c:v>
                </c:pt>
                <c:pt idx="132679">
                  <c:v>-105.10449999999997</c:v>
                </c:pt>
                <c:pt idx="132680">
                  <c:v>-105.10249999999996</c:v>
                </c:pt>
                <c:pt idx="132681">
                  <c:v>-105.10049999999995</c:v>
                </c:pt>
                <c:pt idx="132682">
                  <c:v>-105.0985</c:v>
                </c:pt>
                <c:pt idx="132683">
                  <c:v>-105.09649999999999</c:v>
                </c:pt>
                <c:pt idx="132684">
                  <c:v>-105.09449999999998</c:v>
                </c:pt>
                <c:pt idx="132685">
                  <c:v>-105.09249999999997</c:v>
                </c:pt>
                <c:pt idx="132686">
                  <c:v>-105.09049999999996</c:v>
                </c:pt>
                <c:pt idx="132687">
                  <c:v>-105.08849999999995</c:v>
                </c:pt>
                <c:pt idx="132688">
                  <c:v>-105.0865</c:v>
                </c:pt>
                <c:pt idx="132689">
                  <c:v>-105.08449999999999</c:v>
                </c:pt>
                <c:pt idx="132690">
                  <c:v>-105.08249999999998</c:v>
                </c:pt>
                <c:pt idx="132691">
                  <c:v>-105.08049999999997</c:v>
                </c:pt>
                <c:pt idx="132692">
                  <c:v>-105.07849999999996</c:v>
                </c:pt>
                <c:pt idx="132693">
                  <c:v>-105.07649999999995</c:v>
                </c:pt>
                <c:pt idx="132694">
                  <c:v>-105.0745</c:v>
                </c:pt>
                <c:pt idx="132695">
                  <c:v>-105.07249999999999</c:v>
                </c:pt>
                <c:pt idx="132696">
                  <c:v>-105.07049999999998</c:v>
                </c:pt>
                <c:pt idx="132697">
                  <c:v>-105.06849999999997</c:v>
                </c:pt>
                <c:pt idx="132698">
                  <c:v>-105.06649999999996</c:v>
                </c:pt>
                <c:pt idx="132699">
                  <c:v>-105.06449999999995</c:v>
                </c:pt>
                <c:pt idx="132700">
                  <c:v>-105.0625</c:v>
                </c:pt>
                <c:pt idx="132701">
                  <c:v>-105.06049999999999</c:v>
                </c:pt>
                <c:pt idx="132702">
                  <c:v>-105.05849999999998</c:v>
                </c:pt>
                <c:pt idx="132703">
                  <c:v>-105.05649999999997</c:v>
                </c:pt>
                <c:pt idx="132704">
                  <c:v>-105.05449999999996</c:v>
                </c:pt>
                <c:pt idx="132705">
                  <c:v>-105.05249999999995</c:v>
                </c:pt>
                <c:pt idx="132706">
                  <c:v>-105.0505</c:v>
                </c:pt>
                <c:pt idx="132707">
                  <c:v>-105.04849999999999</c:v>
                </c:pt>
                <c:pt idx="132708">
                  <c:v>-105.04649999999998</c:v>
                </c:pt>
                <c:pt idx="132709">
                  <c:v>-105.04449999999997</c:v>
                </c:pt>
                <c:pt idx="132710">
                  <c:v>-105.04249999999996</c:v>
                </c:pt>
                <c:pt idx="132711">
                  <c:v>-105.04049999999995</c:v>
                </c:pt>
                <c:pt idx="132712">
                  <c:v>-105.0385</c:v>
                </c:pt>
                <c:pt idx="132713">
                  <c:v>-105.03649999999999</c:v>
                </c:pt>
                <c:pt idx="132714">
                  <c:v>-105.03449999999998</c:v>
                </c:pt>
                <c:pt idx="132715">
                  <c:v>-105.03249999999997</c:v>
                </c:pt>
                <c:pt idx="132716">
                  <c:v>-105.03049999999996</c:v>
                </c:pt>
                <c:pt idx="132717">
                  <c:v>-105.02849999999995</c:v>
                </c:pt>
                <c:pt idx="132718">
                  <c:v>-105.0265</c:v>
                </c:pt>
                <c:pt idx="132719">
                  <c:v>-105.02449999999999</c:v>
                </c:pt>
                <c:pt idx="132720">
                  <c:v>-105.02249999999998</c:v>
                </c:pt>
                <c:pt idx="132721">
                  <c:v>-105.02049999999997</c:v>
                </c:pt>
                <c:pt idx="132722">
                  <c:v>-105.01849999999996</c:v>
                </c:pt>
                <c:pt idx="132723">
                  <c:v>-105.01649999999995</c:v>
                </c:pt>
                <c:pt idx="132724">
                  <c:v>-105.0145</c:v>
                </c:pt>
                <c:pt idx="132725">
                  <c:v>-105.01249999999999</c:v>
                </c:pt>
                <c:pt idx="132726">
                  <c:v>-105.01049999999998</c:v>
                </c:pt>
                <c:pt idx="132727">
                  <c:v>-105.00849999999997</c:v>
                </c:pt>
                <c:pt idx="132728">
                  <c:v>-105.00649999999996</c:v>
                </c:pt>
                <c:pt idx="132729">
                  <c:v>-105.00449999999995</c:v>
                </c:pt>
                <c:pt idx="132730">
                  <c:v>-105.0025</c:v>
                </c:pt>
                <c:pt idx="132731">
                  <c:v>-105.00049999999999</c:v>
                </c:pt>
                <c:pt idx="132732">
                  <c:v>-104.99849999999998</c:v>
                </c:pt>
                <c:pt idx="132733">
                  <c:v>-104.99649999999997</c:v>
                </c:pt>
                <c:pt idx="132734">
                  <c:v>-104.99449999999996</c:v>
                </c:pt>
                <c:pt idx="132735">
                  <c:v>-104.99249999999995</c:v>
                </c:pt>
                <c:pt idx="132736">
                  <c:v>-104.9905</c:v>
                </c:pt>
                <c:pt idx="132737">
                  <c:v>-104.98849999999999</c:v>
                </c:pt>
                <c:pt idx="132738">
                  <c:v>-104.98649999999998</c:v>
                </c:pt>
                <c:pt idx="132739">
                  <c:v>-104.98449999999997</c:v>
                </c:pt>
                <c:pt idx="132740">
                  <c:v>-104.98249999999996</c:v>
                </c:pt>
                <c:pt idx="132741">
                  <c:v>-104.98049999999995</c:v>
                </c:pt>
                <c:pt idx="132742">
                  <c:v>-104.9785</c:v>
                </c:pt>
                <c:pt idx="132743">
                  <c:v>-104.97649999999999</c:v>
                </c:pt>
                <c:pt idx="132744">
                  <c:v>-104.97449999999998</c:v>
                </c:pt>
                <c:pt idx="132745">
                  <c:v>-104.97249999999997</c:v>
                </c:pt>
                <c:pt idx="132746">
                  <c:v>-104.97049999999996</c:v>
                </c:pt>
                <c:pt idx="132747">
                  <c:v>-104.96849999999995</c:v>
                </c:pt>
                <c:pt idx="132748">
                  <c:v>-104.9665</c:v>
                </c:pt>
                <c:pt idx="132749">
                  <c:v>-104.96449999999999</c:v>
                </c:pt>
                <c:pt idx="132750">
                  <c:v>-104.96249999999998</c:v>
                </c:pt>
                <c:pt idx="132751">
                  <c:v>-104.96049999999997</c:v>
                </c:pt>
                <c:pt idx="132752">
                  <c:v>-104.95849999999996</c:v>
                </c:pt>
                <c:pt idx="132753">
                  <c:v>-104.95650000000001</c:v>
                </c:pt>
                <c:pt idx="132754">
                  <c:v>-104.9545</c:v>
                </c:pt>
                <c:pt idx="132755">
                  <c:v>-104.95249999999999</c:v>
                </c:pt>
                <c:pt idx="132756">
                  <c:v>-104.95049999999998</c:v>
                </c:pt>
                <c:pt idx="132757">
                  <c:v>-104.94849999999997</c:v>
                </c:pt>
                <c:pt idx="132758">
                  <c:v>-104.94649999999996</c:v>
                </c:pt>
                <c:pt idx="132759">
                  <c:v>-104.94450000000001</c:v>
                </c:pt>
                <c:pt idx="132760">
                  <c:v>-104.9425</c:v>
                </c:pt>
                <c:pt idx="132761">
                  <c:v>-104.94049999999999</c:v>
                </c:pt>
                <c:pt idx="132762">
                  <c:v>-104.93849999999998</c:v>
                </c:pt>
                <c:pt idx="132763">
                  <c:v>-104.93649999999997</c:v>
                </c:pt>
                <c:pt idx="132764">
                  <c:v>-104.93449999999996</c:v>
                </c:pt>
                <c:pt idx="132765">
                  <c:v>-104.9325</c:v>
                </c:pt>
                <c:pt idx="132766">
                  <c:v>-104.93049999999999</c:v>
                </c:pt>
                <c:pt idx="132767">
                  <c:v>-104.92849999999999</c:v>
                </c:pt>
                <c:pt idx="132768">
                  <c:v>-104.92649999999998</c:v>
                </c:pt>
                <c:pt idx="132769">
                  <c:v>-104.92449999999997</c:v>
                </c:pt>
                <c:pt idx="132770">
                  <c:v>-104.92249999999996</c:v>
                </c:pt>
                <c:pt idx="132771">
                  <c:v>-104.9205</c:v>
                </c:pt>
                <c:pt idx="132772">
                  <c:v>-104.91849999999999</c:v>
                </c:pt>
                <c:pt idx="132773">
                  <c:v>-104.91649999999998</c:v>
                </c:pt>
                <c:pt idx="132774">
                  <c:v>-104.91449999999998</c:v>
                </c:pt>
                <c:pt idx="132775">
                  <c:v>-104.91249999999997</c:v>
                </c:pt>
                <c:pt idx="132776">
                  <c:v>-104.91049999999996</c:v>
                </c:pt>
                <c:pt idx="132777">
                  <c:v>-104.9085</c:v>
                </c:pt>
                <c:pt idx="132778">
                  <c:v>-104.90649999999999</c:v>
                </c:pt>
                <c:pt idx="132779">
                  <c:v>-104.90449999999998</c:v>
                </c:pt>
                <c:pt idx="132780">
                  <c:v>-104.90249999999997</c:v>
                </c:pt>
                <c:pt idx="132781">
                  <c:v>-104.90049999999997</c:v>
                </c:pt>
                <c:pt idx="132782">
                  <c:v>-104.89849999999996</c:v>
                </c:pt>
                <c:pt idx="132783">
                  <c:v>-104.8965</c:v>
                </c:pt>
                <c:pt idx="132784">
                  <c:v>-104.89449999999999</c:v>
                </c:pt>
                <c:pt idx="132785">
                  <c:v>-104.89249999999998</c:v>
                </c:pt>
                <c:pt idx="132786">
                  <c:v>-104.89049999999997</c:v>
                </c:pt>
                <c:pt idx="132787">
                  <c:v>-104.88849999999996</c:v>
                </c:pt>
                <c:pt idx="132788">
                  <c:v>-104.88649999999996</c:v>
                </c:pt>
                <c:pt idx="132789">
                  <c:v>-104.8845</c:v>
                </c:pt>
                <c:pt idx="132790">
                  <c:v>-104.88249999999999</c:v>
                </c:pt>
                <c:pt idx="132791">
                  <c:v>-104.88049999999998</c:v>
                </c:pt>
                <c:pt idx="132792">
                  <c:v>-104.87849999999997</c:v>
                </c:pt>
                <c:pt idx="132793">
                  <c:v>-104.87649999999996</c:v>
                </c:pt>
                <c:pt idx="132794">
                  <c:v>-104.87449999999995</c:v>
                </c:pt>
                <c:pt idx="132795">
                  <c:v>-104.8725</c:v>
                </c:pt>
                <c:pt idx="132796">
                  <c:v>-104.87049999999999</c:v>
                </c:pt>
                <c:pt idx="132797">
                  <c:v>-104.86849999999998</c:v>
                </c:pt>
                <c:pt idx="132798">
                  <c:v>-104.86649999999997</c:v>
                </c:pt>
                <c:pt idx="132799">
                  <c:v>-104.86449999999996</c:v>
                </c:pt>
                <c:pt idx="132800">
                  <c:v>-104.86249999999995</c:v>
                </c:pt>
                <c:pt idx="132801">
                  <c:v>-104.8605</c:v>
                </c:pt>
                <c:pt idx="132802">
                  <c:v>-104.85849999999999</c:v>
                </c:pt>
                <c:pt idx="132803">
                  <c:v>-104.85649999999998</c:v>
                </c:pt>
                <c:pt idx="132804">
                  <c:v>-104.85449999999997</c:v>
                </c:pt>
                <c:pt idx="132805">
                  <c:v>-104.85249999999996</c:v>
                </c:pt>
                <c:pt idx="132806">
                  <c:v>-104.85049999999995</c:v>
                </c:pt>
                <c:pt idx="132807">
                  <c:v>-104.8485</c:v>
                </c:pt>
                <c:pt idx="132808">
                  <c:v>-104.84649999999999</c:v>
                </c:pt>
                <c:pt idx="132809">
                  <c:v>-104.84449999999998</c:v>
                </c:pt>
                <c:pt idx="132810">
                  <c:v>-104.84249999999997</c:v>
                </c:pt>
                <c:pt idx="132811">
                  <c:v>-104.84049999999996</c:v>
                </c:pt>
                <c:pt idx="132812">
                  <c:v>-104.83849999999995</c:v>
                </c:pt>
                <c:pt idx="132813">
                  <c:v>-104.8365</c:v>
                </c:pt>
                <c:pt idx="132814">
                  <c:v>-104.83449999999999</c:v>
                </c:pt>
                <c:pt idx="132815">
                  <c:v>-104.83249999999998</c:v>
                </c:pt>
                <c:pt idx="132816">
                  <c:v>-104.83049999999997</c:v>
                </c:pt>
                <c:pt idx="132817">
                  <c:v>-104.82849999999996</c:v>
                </c:pt>
                <c:pt idx="132818">
                  <c:v>-104.82649999999995</c:v>
                </c:pt>
                <c:pt idx="132819">
                  <c:v>-104.8245</c:v>
                </c:pt>
                <c:pt idx="132820">
                  <c:v>-104.82249999999999</c:v>
                </c:pt>
                <c:pt idx="132821">
                  <c:v>-104.82049999999998</c:v>
                </c:pt>
                <c:pt idx="132822">
                  <c:v>-104.81849999999997</c:v>
                </c:pt>
                <c:pt idx="132823">
                  <c:v>-104.81649999999996</c:v>
                </c:pt>
                <c:pt idx="132824">
                  <c:v>-104.81449999999995</c:v>
                </c:pt>
                <c:pt idx="132825">
                  <c:v>-104.8125</c:v>
                </c:pt>
                <c:pt idx="132826">
                  <c:v>-104.81049999999999</c:v>
                </c:pt>
                <c:pt idx="132827">
                  <c:v>-104.80849999999998</c:v>
                </c:pt>
                <c:pt idx="132828">
                  <c:v>-104.80649999999997</c:v>
                </c:pt>
                <c:pt idx="132829">
                  <c:v>-104.80449999999996</c:v>
                </c:pt>
                <c:pt idx="132830">
                  <c:v>-104.80249999999995</c:v>
                </c:pt>
                <c:pt idx="132831">
                  <c:v>-104.8005</c:v>
                </c:pt>
                <c:pt idx="132832">
                  <c:v>-104.79849999999999</c:v>
                </c:pt>
                <c:pt idx="132833">
                  <c:v>-104.79649999999998</c:v>
                </c:pt>
                <c:pt idx="132834">
                  <c:v>-104.79449999999997</c:v>
                </c:pt>
                <c:pt idx="132835">
                  <c:v>-104.79249999999996</c:v>
                </c:pt>
                <c:pt idx="132836">
                  <c:v>-104.79049999999995</c:v>
                </c:pt>
                <c:pt idx="132837">
                  <c:v>-104.7885</c:v>
                </c:pt>
                <c:pt idx="132838">
                  <c:v>-104.78649999999999</c:v>
                </c:pt>
                <c:pt idx="132839">
                  <c:v>-104.78449999999998</c:v>
                </c:pt>
                <c:pt idx="132840">
                  <c:v>-104.78249999999997</c:v>
                </c:pt>
                <c:pt idx="132841">
                  <c:v>-104.78049999999996</c:v>
                </c:pt>
                <c:pt idx="132842">
                  <c:v>-104.77849999999995</c:v>
                </c:pt>
                <c:pt idx="132843">
                  <c:v>-104.7765</c:v>
                </c:pt>
                <c:pt idx="132844">
                  <c:v>-104.77449999999999</c:v>
                </c:pt>
                <c:pt idx="132845">
                  <c:v>-104.77249999999998</c:v>
                </c:pt>
                <c:pt idx="132846">
                  <c:v>-104.77049999999997</c:v>
                </c:pt>
                <c:pt idx="132847">
                  <c:v>-104.76849999999996</c:v>
                </c:pt>
                <c:pt idx="132848">
                  <c:v>-104.76649999999995</c:v>
                </c:pt>
                <c:pt idx="132849">
                  <c:v>-104.7645</c:v>
                </c:pt>
                <c:pt idx="132850">
                  <c:v>-104.76249999999999</c:v>
                </c:pt>
                <c:pt idx="132851">
                  <c:v>-104.76049999999998</c:v>
                </c:pt>
                <c:pt idx="132852">
                  <c:v>-104.75849999999997</c:v>
                </c:pt>
                <c:pt idx="132853">
                  <c:v>-104.75649999999996</c:v>
                </c:pt>
                <c:pt idx="132854">
                  <c:v>-104.75449999999995</c:v>
                </c:pt>
                <c:pt idx="132855">
                  <c:v>-104.7525</c:v>
                </c:pt>
                <c:pt idx="132856">
                  <c:v>-104.75049999999999</c:v>
                </c:pt>
                <c:pt idx="132857">
                  <c:v>-104.74849999999998</c:v>
                </c:pt>
                <c:pt idx="132858">
                  <c:v>-104.74649999999997</c:v>
                </c:pt>
                <c:pt idx="132859">
                  <c:v>-104.74449999999996</c:v>
                </c:pt>
                <c:pt idx="132860">
                  <c:v>-104.74249999999995</c:v>
                </c:pt>
                <c:pt idx="132861">
                  <c:v>-104.7405</c:v>
                </c:pt>
                <c:pt idx="132862">
                  <c:v>-104.73849999999999</c:v>
                </c:pt>
                <c:pt idx="132863">
                  <c:v>-104.73649999999998</c:v>
                </c:pt>
                <c:pt idx="132864">
                  <c:v>-104.73449999999997</c:v>
                </c:pt>
                <c:pt idx="132865">
                  <c:v>-104.73249999999996</c:v>
                </c:pt>
                <c:pt idx="132866">
                  <c:v>-104.73049999999995</c:v>
                </c:pt>
                <c:pt idx="132867">
                  <c:v>-104.7285</c:v>
                </c:pt>
                <c:pt idx="132868">
                  <c:v>-104.72649999999999</c:v>
                </c:pt>
                <c:pt idx="132869">
                  <c:v>-104.72449999999998</c:v>
                </c:pt>
                <c:pt idx="132870">
                  <c:v>-104.72249999999997</c:v>
                </c:pt>
                <c:pt idx="132871">
                  <c:v>-104.72049999999996</c:v>
                </c:pt>
                <c:pt idx="132872">
                  <c:v>-104.71849999999995</c:v>
                </c:pt>
                <c:pt idx="132873">
                  <c:v>-104.7165</c:v>
                </c:pt>
                <c:pt idx="132874">
                  <c:v>-104.71449999999999</c:v>
                </c:pt>
                <c:pt idx="132875">
                  <c:v>-104.71249999999998</c:v>
                </c:pt>
                <c:pt idx="132876">
                  <c:v>-104.71049999999997</c:v>
                </c:pt>
                <c:pt idx="132877">
                  <c:v>-104.70849999999996</c:v>
                </c:pt>
                <c:pt idx="132878">
                  <c:v>-104.70650000000001</c:v>
                </c:pt>
                <c:pt idx="132879">
                  <c:v>-104.7045</c:v>
                </c:pt>
                <c:pt idx="132880">
                  <c:v>-104.70249999999999</c:v>
                </c:pt>
                <c:pt idx="132881">
                  <c:v>-104.70049999999998</c:v>
                </c:pt>
                <c:pt idx="132882">
                  <c:v>-104.69849999999997</c:v>
                </c:pt>
                <c:pt idx="132883">
                  <c:v>-104.69649999999996</c:v>
                </c:pt>
                <c:pt idx="132884">
                  <c:v>-104.69450000000001</c:v>
                </c:pt>
                <c:pt idx="132885">
                  <c:v>-104.6925</c:v>
                </c:pt>
                <c:pt idx="132886">
                  <c:v>-104.69049999999999</c:v>
                </c:pt>
                <c:pt idx="132887">
                  <c:v>-104.68849999999998</c:v>
                </c:pt>
                <c:pt idx="132888">
                  <c:v>-104.68649999999997</c:v>
                </c:pt>
                <c:pt idx="132889">
                  <c:v>-104.68449999999996</c:v>
                </c:pt>
                <c:pt idx="132890">
                  <c:v>-104.6825</c:v>
                </c:pt>
                <c:pt idx="132891">
                  <c:v>-104.68049999999999</c:v>
                </c:pt>
                <c:pt idx="132892">
                  <c:v>-104.67849999999999</c:v>
                </c:pt>
                <c:pt idx="132893">
                  <c:v>-104.67649999999998</c:v>
                </c:pt>
                <c:pt idx="132894">
                  <c:v>-104.67449999999997</c:v>
                </c:pt>
                <c:pt idx="132895">
                  <c:v>-104.67249999999996</c:v>
                </c:pt>
                <c:pt idx="132896">
                  <c:v>-104.6705</c:v>
                </c:pt>
                <c:pt idx="132897">
                  <c:v>-104.66849999999999</c:v>
                </c:pt>
                <c:pt idx="132898">
                  <c:v>-104.66649999999998</c:v>
                </c:pt>
                <c:pt idx="132899">
                  <c:v>-104.66449999999998</c:v>
                </c:pt>
                <c:pt idx="132900">
                  <c:v>-104.66249999999997</c:v>
                </c:pt>
                <c:pt idx="132901">
                  <c:v>-104.66049999999996</c:v>
                </c:pt>
                <c:pt idx="132902">
                  <c:v>-104.6585</c:v>
                </c:pt>
                <c:pt idx="132903">
                  <c:v>-104.65649999999999</c:v>
                </c:pt>
                <c:pt idx="132904">
                  <c:v>-104.65449999999998</c:v>
                </c:pt>
                <c:pt idx="132905">
                  <c:v>-104.65249999999997</c:v>
                </c:pt>
                <c:pt idx="132906">
                  <c:v>-104.65049999999997</c:v>
                </c:pt>
                <c:pt idx="132907">
                  <c:v>-104.64849999999996</c:v>
                </c:pt>
                <c:pt idx="132908">
                  <c:v>-104.6465</c:v>
                </c:pt>
                <c:pt idx="132909">
                  <c:v>-104.64449999999999</c:v>
                </c:pt>
                <c:pt idx="132910">
                  <c:v>-104.64249999999998</c:v>
                </c:pt>
                <c:pt idx="132911">
                  <c:v>-104.64049999999997</c:v>
                </c:pt>
                <c:pt idx="132912">
                  <c:v>-104.63849999999996</c:v>
                </c:pt>
                <c:pt idx="132913">
                  <c:v>-104.63649999999996</c:v>
                </c:pt>
                <c:pt idx="132914">
                  <c:v>-104.6345</c:v>
                </c:pt>
                <c:pt idx="132915">
                  <c:v>-104.63249999999999</c:v>
                </c:pt>
                <c:pt idx="132916">
                  <c:v>-104.63049999999998</c:v>
                </c:pt>
                <c:pt idx="132917">
                  <c:v>-104.62849999999997</c:v>
                </c:pt>
                <c:pt idx="132918">
                  <c:v>-104.62649999999996</c:v>
                </c:pt>
                <c:pt idx="132919">
                  <c:v>-104.62449999999995</c:v>
                </c:pt>
                <c:pt idx="132920">
                  <c:v>-104.6225</c:v>
                </c:pt>
                <c:pt idx="132921">
                  <c:v>-104.62049999999999</c:v>
                </c:pt>
                <c:pt idx="132922">
                  <c:v>-104.61849999999998</c:v>
                </c:pt>
                <c:pt idx="132923">
                  <c:v>-104.61649999999997</c:v>
                </c:pt>
                <c:pt idx="132924">
                  <c:v>-104.61449999999996</c:v>
                </c:pt>
                <c:pt idx="132925">
                  <c:v>-104.61249999999995</c:v>
                </c:pt>
                <c:pt idx="132926">
                  <c:v>-104.6105</c:v>
                </c:pt>
                <c:pt idx="132927">
                  <c:v>-104.60849999999999</c:v>
                </c:pt>
                <c:pt idx="132928">
                  <c:v>-104.60649999999998</c:v>
                </c:pt>
                <c:pt idx="132929">
                  <c:v>-104.60449999999997</c:v>
                </c:pt>
                <c:pt idx="132930">
                  <c:v>-104.60249999999996</c:v>
                </c:pt>
                <c:pt idx="132931">
                  <c:v>-104.60049999999995</c:v>
                </c:pt>
                <c:pt idx="132932">
                  <c:v>-104.5985</c:v>
                </c:pt>
                <c:pt idx="132933">
                  <c:v>-104.59649999999999</c:v>
                </c:pt>
                <c:pt idx="132934">
                  <c:v>-104.59449999999998</c:v>
                </c:pt>
                <c:pt idx="132935">
                  <c:v>-104.59249999999997</c:v>
                </c:pt>
                <c:pt idx="132936">
                  <c:v>-104.59049999999996</c:v>
                </c:pt>
                <c:pt idx="132937">
                  <c:v>-104.58849999999995</c:v>
                </c:pt>
                <c:pt idx="132938">
                  <c:v>-104.5865</c:v>
                </c:pt>
                <c:pt idx="132939">
                  <c:v>-104.58449999999999</c:v>
                </c:pt>
                <c:pt idx="132940">
                  <c:v>-104.58249999999998</c:v>
                </c:pt>
                <c:pt idx="132941">
                  <c:v>-104.58049999999997</c:v>
                </c:pt>
                <c:pt idx="132942">
                  <c:v>-104.57849999999996</c:v>
                </c:pt>
                <c:pt idx="132943">
                  <c:v>-104.57649999999995</c:v>
                </c:pt>
                <c:pt idx="132944">
                  <c:v>-104.5745</c:v>
                </c:pt>
                <c:pt idx="132945">
                  <c:v>-104.57249999999999</c:v>
                </c:pt>
                <c:pt idx="132946">
                  <c:v>-104.57049999999998</c:v>
                </c:pt>
                <c:pt idx="132947">
                  <c:v>-104.56849999999997</c:v>
                </c:pt>
                <c:pt idx="132948">
                  <c:v>-104.56649999999996</c:v>
                </c:pt>
                <c:pt idx="132949">
                  <c:v>-104.56449999999995</c:v>
                </c:pt>
                <c:pt idx="132950">
                  <c:v>-104.5625</c:v>
                </c:pt>
                <c:pt idx="132951">
                  <c:v>-104.56049999999999</c:v>
                </c:pt>
                <c:pt idx="132952">
                  <c:v>-104.55849999999998</c:v>
                </c:pt>
                <c:pt idx="132953">
                  <c:v>-104.55649999999997</c:v>
                </c:pt>
                <c:pt idx="132954">
                  <c:v>-104.55449999999996</c:v>
                </c:pt>
                <c:pt idx="132955">
                  <c:v>-104.55249999999995</c:v>
                </c:pt>
                <c:pt idx="132956">
                  <c:v>-104.5505</c:v>
                </c:pt>
                <c:pt idx="132957">
                  <c:v>-104.54849999999999</c:v>
                </c:pt>
                <c:pt idx="132958">
                  <c:v>-104.54649999999998</c:v>
                </c:pt>
                <c:pt idx="132959">
                  <c:v>-104.54449999999997</c:v>
                </c:pt>
                <c:pt idx="132960">
                  <c:v>-104.54249999999996</c:v>
                </c:pt>
                <c:pt idx="132961">
                  <c:v>-104.54049999999995</c:v>
                </c:pt>
                <c:pt idx="132962">
                  <c:v>-104.5385</c:v>
                </c:pt>
                <c:pt idx="132963">
                  <c:v>-104.53649999999999</c:v>
                </c:pt>
                <c:pt idx="132964">
                  <c:v>-104.53449999999998</c:v>
                </c:pt>
                <c:pt idx="132965">
                  <c:v>-104.53249999999997</c:v>
                </c:pt>
                <c:pt idx="132966">
                  <c:v>-104.53049999999996</c:v>
                </c:pt>
                <c:pt idx="132967">
                  <c:v>-104.52849999999995</c:v>
                </c:pt>
                <c:pt idx="132968">
                  <c:v>-104.5265</c:v>
                </c:pt>
                <c:pt idx="132969">
                  <c:v>-104.52449999999999</c:v>
                </c:pt>
                <c:pt idx="132970">
                  <c:v>-104.52249999999998</c:v>
                </c:pt>
                <c:pt idx="132971">
                  <c:v>-104.52049999999997</c:v>
                </c:pt>
                <c:pt idx="132972">
                  <c:v>-104.51849999999996</c:v>
                </c:pt>
                <c:pt idx="132973">
                  <c:v>-104.51649999999995</c:v>
                </c:pt>
                <c:pt idx="132974">
                  <c:v>-104.5145</c:v>
                </c:pt>
                <c:pt idx="132975">
                  <c:v>-104.51249999999999</c:v>
                </c:pt>
                <c:pt idx="132976">
                  <c:v>-104.51049999999998</c:v>
                </c:pt>
                <c:pt idx="132977">
                  <c:v>-104.50849999999997</c:v>
                </c:pt>
                <c:pt idx="132978">
                  <c:v>-104.50649999999996</c:v>
                </c:pt>
                <c:pt idx="132979">
                  <c:v>-104.50449999999995</c:v>
                </c:pt>
                <c:pt idx="132980">
                  <c:v>-104.5025</c:v>
                </c:pt>
                <c:pt idx="132981">
                  <c:v>-104.50049999999999</c:v>
                </c:pt>
                <c:pt idx="132982">
                  <c:v>-104.49849999999998</c:v>
                </c:pt>
                <c:pt idx="132983">
                  <c:v>-104.49649999999997</c:v>
                </c:pt>
                <c:pt idx="132984">
                  <c:v>-104.49449999999996</c:v>
                </c:pt>
                <c:pt idx="132985">
                  <c:v>-104.49249999999995</c:v>
                </c:pt>
                <c:pt idx="132986">
                  <c:v>-104.4905</c:v>
                </c:pt>
                <c:pt idx="132987">
                  <c:v>-104.48849999999999</c:v>
                </c:pt>
                <c:pt idx="132988">
                  <c:v>-104.48649999999998</c:v>
                </c:pt>
                <c:pt idx="132989">
                  <c:v>-104.48449999999997</c:v>
                </c:pt>
                <c:pt idx="132990">
                  <c:v>-104.48249999999996</c:v>
                </c:pt>
                <c:pt idx="132991">
                  <c:v>-104.48049999999995</c:v>
                </c:pt>
                <c:pt idx="132992">
                  <c:v>-104.4785</c:v>
                </c:pt>
                <c:pt idx="132993">
                  <c:v>-104.47649999999999</c:v>
                </c:pt>
                <c:pt idx="132994">
                  <c:v>-104.47449999999998</c:v>
                </c:pt>
                <c:pt idx="132995">
                  <c:v>-104.47249999999997</c:v>
                </c:pt>
                <c:pt idx="132996">
                  <c:v>-104.47049999999996</c:v>
                </c:pt>
                <c:pt idx="132997">
                  <c:v>-104.46849999999995</c:v>
                </c:pt>
                <c:pt idx="132998">
                  <c:v>-104.4665</c:v>
                </c:pt>
                <c:pt idx="132999">
                  <c:v>-104.46449999999999</c:v>
                </c:pt>
                <c:pt idx="133000">
                  <c:v>-104.46249999999998</c:v>
                </c:pt>
                <c:pt idx="133001">
                  <c:v>-104.46049999999997</c:v>
                </c:pt>
                <c:pt idx="133002">
                  <c:v>-104.45849999999996</c:v>
                </c:pt>
                <c:pt idx="133003">
                  <c:v>-104.45650000000001</c:v>
                </c:pt>
                <c:pt idx="133004">
                  <c:v>-104.4545</c:v>
                </c:pt>
                <c:pt idx="133005">
                  <c:v>-104.45249999999999</c:v>
                </c:pt>
                <c:pt idx="133006">
                  <c:v>-104.45049999999998</c:v>
                </c:pt>
                <c:pt idx="133007">
                  <c:v>-104.44849999999997</c:v>
                </c:pt>
                <c:pt idx="133008">
                  <c:v>-104.44649999999996</c:v>
                </c:pt>
                <c:pt idx="133009">
                  <c:v>-104.44450000000001</c:v>
                </c:pt>
                <c:pt idx="133010">
                  <c:v>-104.4425</c:v>
                </c:pt>
                <c:pt idx="133011">
                  <c:v>-104.44049999999999</c:v>
                </c:pt>
                <c:pt idx="133012">
                  <c:v>-104.43849999999998</c:v>
                </c:pt>
                <c:pt idx="133013">
                  <c:v>-104.43649999999997</c:v>
                </c:pt>
                <c:pt idx="133014">
                  <c:v>-104.43449999999996</c:v>
                </c:pt>
                <c:pt idx="133015">
                  <c:v>-104.4325</c:v>
                </c:pt>
                <c:pt idx="133016">
                  <c:v>-104.43049999999999</c:v>
                </c:pt>
                <c:pt idx="133017">
                  <c:v>-104.42849999999999</c:v>
                </c:pt>
                <c:pt idx="133018">
                  <c:v>-104.42649999999998</c:v>
                </c:pt>
                <c:pt idx="133019">
                  <c:v>-104.42449999999997</c:v>
                </c:pt>
                <c:pt idx="133020">
                  <c:v>-104.42249999999996</c:v>
                </c:pt>
                <c:pt idx="133021">
                  <c:v>-104.4205</c:v>
                </c:pt>
                <c:pt idx="133022">
                  <c:v>-104.41849999999999</c:v>
                </c:pt>
                <c:pt idx="133023">
                  <c:v>-104.41649999999998</c:v>
                </c:pt>
                <c:pt idx="133024">
                  <c:v>-104.41449999999998</c:v>
                </c:pt>
                <c:pt idx="133025">
                  <c:v>-104.41249999999997</c:v>
                </c:pt>
                <c:pt idx="133026">
                  <c:v>-104.41049999999996</c:v>
                </c:pt>
                <c:pt idx="133027">
                  <c:v>-104.4085</c:v>
                </c:pt>
                <c:pt idx="133028">
                  <c:v>-104.40649999999999</c:v>
                </c:pt>
                <c:pt idx="133029">
                  <c:v>-104.40449999999998</c:v>
                </c:pt>
                <c:pt idx="133030">
                  <c:v>-104.40249999999997</c:v>
                </c:pt>
                <c:pt idx="133031">
                  <c:v>-104.40049999999997</c:v>
                </c:pt>
                <c:pt idx="133032">
                  <c:v>-104.39849999999996</c:v>
                </c:pt>
                <c:pt idx="133033">
                  <c:v>-104.3965</c:v>
                </c:pt>
                <c:pt idx="133034">
                  <c:v>-104.39449999999999</c:v>
                </c:pt>
                <c:pt idx="133035">
                  <c:v>-104.39249999999998</c:v>
                </c:pt>
                <c:pt idx="133036">
                  <c:v>-104.39049999999997</c:v>
                </c:pt>
                <c:pt idx="133037">
                  <c:v>-104.38849999999996</c:v>
                </c:pt>
                <c:pt idx="133038">
                  <c:v>-104.38649999999996</c:v>
                </c:pt>
                <c:pt idx="133039">
                  <c:v>-104.3845</c:v>
                </c:pt>
                <c:pt idx="133040">
                  <c:v>-104.38249999999999</c:v>
                </c:pt>
                <c:pt idx="133041">
                  <c:v>-104.38049999999998</c:v>
                </c:pt>
                <c:pt idx="133042">
                  <c:v>-104.37849999999997</c:v>
                </c:pt>
                <c:pt idx="133043">
                  <c:v>-104.37649999999996</c:v>
                </c:pt>
                <c:pt idx="133044">
                  <c:v>-104.37449999999995</c:v>
                </c:pt>
                <c:pt idx="133045">
                  <c:v>-104.3725</c:v>
                </c:pt>
                <c:pt idx="133046">
                  <c:v>-104.37049999999999</c:v>
                </c:pt>
                <c:pt idx="133047">
                  <c:v>-104.36849999999998</c:v>
                </c:pt>
                <c:pt idx="133048">
                  <c:v>-104.36649999999997</c:v>
                </c:pt>
                <c:pt idx="133049">
                  <c:v>-104.36449999999996</c:v>
                </c:pt>
                <c:pt idx="133050">
                  <c:v>-104.36249999999995</c:v>
                </c:pt>
                <c:pt idx="133051">
                  <c:v>-104.3605</c:v>
                </c:pt>
                <c:pt idx="133052">
                  <c:v>-104.35849999999999</c:v>
                </c:pt>
                <c:pt idx="133053">
                  <c:v>-104.35649999999998</c:v>
                </c:pt>
                <c:pt idx="133054">
                  <c:v>-104.35449999999997</c:v>
                </c:pt>
                <c:pt idx="133055">
                  <c:v>-104.35249999999996</c:v>
                </c:pt>
                <c:pt idx="133056">
                  <c:v>-104.35049999999995</c:v>
                </c:pt>
                <c:pt idx="133057">
                  <c:v>-104.3485</c:v>
                </c:pt>
                <c:pt idx="133058">
                  <c:v>-104.34649999999999</c:v>
                </c:pt>
                <c:pt idx="133059">
                  <c:v>-104.34449999999998</c:v>
                </c:pt>
                <c:pt idx="133060">
                  <c:v>-104.34249999999997</c:v>
                </c:pt>
                <c:pt idx="133061">
                  <c:v>-104.34049999999996</c:v>
                </c:pt>
                <c:pt idx="133062">
                  <c:v>-104.33849999999995</c:v>
                </c:pt>
                <c:pt idx="133063">
                  <c:v>-104.3365</c:v>
                </c:pt>
                <c:pt idx="133064">
                  <c:v>-104.33449999999999</c:v>
                </c:pt>
                <c:pt idx="133065">
                  <c:v>-104.33249999999998</c:v>
                </c:pt>
                <c:pt idx="133066">
                  <c:v>-104.33049999999997</c:v>
                </c:pt>
                <c:pt idx="133067">
                  <c:v>-104.32849999999996</c:v>
                </c:pt>
                <c:pt idx="133068">
                  <c:v>-104.32649999999995</c:v>
                </c:pt>
                <c:pt idx="133069">
                  <c:v>-104.3245</c:v>
                </c:pt>
                <c:pt idx="133070">
                  <c:v>-104.32249999999999</c:v>
                </c:pt>
                <c:pt idx="133071">
                  <c:v>-104.32049999999998</c:v>
                </c:pt>
                <c:pt idx="133072">
                  <c:v>-104.31849999999997</c:v>
                </c:pt>
                <c:pt idx="133073">
                  <c:v>-104.31649999999996</c:v>
                </c:pt>
                <c:pt idx="133074">
                  <c:v>-104.31449999999995</c:v>
                </c:pt>
                <c:pt idx="133075">
                  <c:v>-104.3125</c:v>
                </c:pt>
                <c:pt idx="133076">
                  <c:v>-104.31049999999999</c:v>
                </c:pt>
                <c:pt idx="133077">
                  <c:v>-104.30849999999998</c:v>
                </c:pt>
                <c:pt idx="133078">
                  <c:v>-104.30649999999997</c:v>
                </c:pt>
                <c:pt idx="133079">
                  <c:v>-104.30449999999996</c:v>
                </c:pt>
                <c:pt idx="133080">
                  <c:v>-104.30249999999995</c:v>
                </c:pt>
                <c:pt idx="133081">
                  <c:v>-104.3005</c:v>
                </c:pt>
                <c:pt idx="133082">
                  <c:v>-104.29849999999999</c:v>
                </c:pt>
                <c:pt idx="133083">
                  <c:v>-104.29649999999998</c:v>
                </c:pt>
                <c:pt idx="133084">
                  <c:v>-104.29449999999997</c:v>
                </c:pt>
                <c:pt idx="133085">
                  <c:v>-104.29249999999996</c:v>
                </c:pt>
                <c:pt idx="133086">
                  <c:v>-104.29049999999995</c:v>
                </c:pt>
                <c:pt idx="133087">
                  <c:v>-104.2885</c:v>
                </c:pt>
                <c:pt idx="133088">
                  <c:v>-104.28649999999999</c:v>
                </c:pt>
                <c:pt idx="133089">
                  <c:v>-104.28449999999998</c:v>
                </c:pt>
                <c:pt idx="133090">
                  <c:v>-104.28249999999997</c:v>
                </c:pt>
                <c:pt idx="133091">
                  <c:v>-104.28049999999996</c:v>
                </c:pt>
                <c:pt idx="133092">
                  <c:v>-104.27849999999995</c:v>
                </c:pt>
                <c:pt idx="133093">
                  <c:v>-104.2765</c:v>
                </c:pt>
                <c:pt idx="133094">
                  <c:v>-104.27449999999999</c:v>
                </c:pt>
                <c:pt idx="133095">
                  <c:v>-104.27249999999998</c:v>
                </c:pt>
                <c:pt idx="133096">
                  <c:v>-104.27049999999997</c:v>
                </c:pt>
                <c:pt idx="133097">
                  <c:v>-104.26849999999996</c:v>
                </c:pt>
                <c:pt idx="133098">
                  <c:v>-104.26649999999995</c:v>
                </c:pt>
                <c:pt idx="133099">
                  <c:v>-104.2645</c:v>
                </c:pt>
                <c:pt idx="133100">
                  <c:v>-104.26249999999999</c:v>
                </c:pt>
                <c:pt idx="133101">
                  <c:v>-104.26049999999998</c:v>
                </c:pt>
                <c:pt idx="133102">
                  <c:v>-104.25849999999997</c:v>
                </c:pt>
                <c:pt idx="133103">
                  <c:v>-104.25649999999996</c:v>
                </c:pt>
                <c:pt idx="133104">
                  <c:v>-104.25449999999995</c:v>
                </c:pt>
                <c:pt idx="133105">
                  <c:v>-104.2525</c:v>
                </c:pt>
                <c:pt idx="133106">
                  <c:v>-104.25049999999999</c:v>
                </c:pt>
                <c:pt idx="133107">
                  <c:v>-104.24849999999998</c:v>
                </c:pt>
                <c:pt idx="133108">
                  <c:v>-104.24649999999997</c:v>
                </c:pt>
                <c:pt idx="133109">
                  <c:v>-104.24449999999996</c:v>
                </c:pt>
                <c:pt idx="133110">
                  <c:v>-104.24249999999995</c:v>
                </c:pt>
                <c:pt idx="133111">
                  <c:v>-104.2405</c:v>
                </c:pt>
                <c:pt idx="133112">
                  <c:v>-104.23849999999999</c:v>
                </c:pt>
                <c:pt idx="133113">
                  <c:v>-104.23649999999998</c:v>
                </c:pt>
                <c:pt idx="133114">
                  <c:v>-104.23449999999997</c:v>
                </c:pt>
                <c:pt idx="133115">
                  <c:v>-104.23249999999996</c:v>
                </c:pt>
                <c:pt idx="133116">
                  <c:v>-104.23049999999995</c:v>
                </c:pt>
                <c:pt idx="133117">
                  <c:v>-104.2285</c:v>
                </c:pt>
                <c:pt idx="133118">
                  <c:v>-104.22649999999999</c:v>
                </c:pt>
                <c:pt idx="133119">
                  <c:v>-104.22449999999998</c:v>
                </c:pt>
                <c:pt idx="133120">
                  <c:v>-104.22249999999997</c:v>
                </c:pt>
                <c:pt idx="133121">
                  <c:v>-104.22049999999996</c:v>
                </c:pt>
                <c:pt idx="133122">
                  <c:v>-104.21849999999995</c:v>
                </c:pt>
                <c:pt idx="133123">
                  <c:v>-104.2165</c:v>
                </c:pt>
                <c:pt idx="133124">
                  <c:v>-104.21449999999999</c:v>
                </c:pt>
                <c:pt idx="133125">
                  <c:v>-104.21249999999998</c:v>
                </c:pt>
                <c:pt idx="133126">
                  <c:v>-104.21049999999997</c:v>
                </c:pt>
                <c:pt idx="133127">
                  <c:v>-104.20849999999996</c:v>
                </c:pt>
                <c:pt idx="133128">
                  <c:v>-104.20650000000001</c:v>
                </c:pt>
                <c:pt idx="133129">
                  <c:v>-104.2045</c:v>
                </c:pt>
                <c:pt idx="133130">
                  <c:v>-104.20249999999999</c:v>
                </c:pt>
                <c:pt idx="133131">
                  <c:v>-104.20049999999998</c:v>
                </c:pt>
                <c:pt idx="133132">
                  <c:v>-104.19849999999997</c:v>
                </c:pt>
                <c:pt idx="133133">
                  <c:v>-104.19649999999996</c:v>
                </c:pt>
                <c:pt idx="133134">
                  <c:v>-104.19450000000001</c:v>
                </c:pt>
                <c:pt idx="133135">
                  <c:v>-104.1925</c:v>
                </c:pt>
                <c:pt idx="133136">
                  <c:v>-104.19049999999999</c:v>
                </c:pt>
                <c:pt idx="133137">
                  <c:v>-104.18849999999998</c:v>
                </c:pt>
                <c:pt idx="133138">
                  <c:v>-104.18649999999997</c:v>
                </c:pt>
                <c:pt idx="133139">
                  <c:v>-104.18449999999996</c:v>
                </c:pt>
                <c:pt idx="133140">
                  <c:v>-104.1825</c:v>
                </c:pt>
                <c:pt idx="133141">
                  <c:v>-104.18049999999999</c:v>
                </c:pt>
                <c:pt idx="133142">
                  <c:v>-104.17849999999999</c:v>
                </c:pt>
                <c:pt idx="133143">
                  <c:v>-104.17649999999998</c:v>
                </c:pt>
                <c:pt idx="133144">
                  <c:v>-104.17449999999997</c:v>
                </c:pt>
                <c:pt idx="133145">
                  <c:v>-104.17249999999996</c:v>
                </c:pt>
                <c:pt idx="133146">
                  <c:v>-104.1705</c:v>
                </c:pt>
                <c:pt idx="133147">
                  <c:v>-104.16849999999999</c:v>
                </c:pt>
                <c:pt idx="133148">
                  <c:v>-104.16649999999998</c:v>
                </c:pt>
                <c:pt idx="133149">
                  <c:v>-104.16449999999998</c:v>
                </c:pt>
                <c:pt idx="133150">
                  <c:v>-104.16249999999997</c:v>
                </c:pt>
                <c:pt idx="133151">
                  <c:v>-104.16049999999996</c:v>
                </c:pt>
                <c:pt idx="133152">
                  <c:v>-104.1585</c:v>
                </c:pt>
                <c:pt idx="133153">
                  <c:v>-104.15649999999999</c:v>
                </c:pt>
                <c:pt idx="133154">
                  <c:v>-104.15449999999998</c:v>
                </c:pt>
                <c:pt idx="133155">
                  <c:v>-104.15249999999997</c:v>
                </c:pt>
                <c:pt idx="133156">
                  <c:v>-104.15049999999997</c:v>
                </c:pt>
                <c:pt idx="133157">
                  <c:v>-104.14849999999996</c:v>
                </c:pt>
                <c:pt idx="133158">
                  <c:v>-104.1465</c:v>
                </c:pt>
                <c:pt idx="133159">
                  <c:v>-104.14449999999999</c:v>
                </c:pt>
                <c:pt idx="133160">
                  <c:v>-104.14249999999998</c:v>
                </c:pt>
                <c:pt idx="133161">
                  <c:v>-104.14049999999997</c:v>
                </c:pt>
                <c:pt idx="133162">
                  <c:v>-104.13849999999996</c:v>
                </c:pt>
                <c:pt idx="133163">
                  <c:v>-104.13649999999996</c:v>
                </c:pt>
                <c:pt idx="133164">
                  <c:v>-104.1345</c:v>
                </c:pt>
                <c:pt idx="133165">
                  <c:v>-104.13249999999999</c:v>
                </c:pt>
                <c:pt idx="133166">
                  <c:v>-104.13049999999998</c:v>
                </c:pt>
                <c:pt idx="133167">
                  <c:v>-104.12849999999997</c:v>
                </c:pt>
                <c:pt idx="133168">
                  <c:v>-104.12649999999996</c:v>
                </c:pt>
                <c:pt idx="133169">
                  <c:v>-104.12449999999995</c:v>
                </c:pt>
                <c:pt idx="133170">
                  <c:v>-104.1225</c:v>
                </c:pt>
                <c:pt idx="133171">
                  <c:v>-104.12049999999999</c:v>
                </c:pt>
                <c:pt idx="133172">
                  <c:v>-104.11849999999998</c:v>
                </c:pt>
                <c:pt idx="133173">
                  <c:v>-104.11649999999997</c:v>
                </c:pt>
                <c:pt idx="133174">
                  <c:v>-104.11449999999996</c:v>
                </c:pt>
                <c:pt idx="133175">
                  <c:v>-104.11249999999995</c:v>
                </c:pt>
                <c:pt idx="133176">
                  <c:v>-104.1105</c:v>
                </c:pt>
                <c:pt idx="133177">
                  <c:v>-104.10849999999999</c:v>
                </c:pt>
                <c:pt idx="133178">
                  <c:v>-104.10649999999998</c:v>
                </c:pt>
                <c:pt idx="133179">
                  <c:v>-104.10449999999997</c:v>
                </c:pt>
                <c:pt idx="133180">
                  <c:v>-104.10249999999996</c:v>
                </c:pt>
                <c:pt idx="133181">
                  <c:v>-104.10049999999995</c:v>
                </c:pt>
                <c:pt idx="133182">
                  <c:v>-104.0985</c:v>
                </c:pt>
                <c:pt idx="133183">
                  <c:v>-104.09649999999999</c:v>
                </c:pt>
                <c:pt idx="133184">
                  <c:v>-104.09449999999998</c:v>
                </c:pt>
                <c:pt idx="133185">
                  <c:v>-104.09249999999997</c:v>
                </c:pt>
                <c:pt idx="133186">
                  <c:v>-104.09049999999996</c:v>
                </c:pt>
                <c:pt idx="133187">
                  <c:v>-104.08849999999995</c:v>
                </c:pt>
                <c:pt idx="133188">
                  <c:v>-104.0865</c:v>
                </c:pt>
                <c:pt idx="133189">
                  <c:v>-104.08449999999999</c:v>
                </c:pt>
                <c:pt idx="133190">
                  <c:v>-104.08249999999998</c:v>
                </c:pt>
                <c:pt idx="133191">
                  <c:v>-104.08049999999997</c:v>
                </c:pt>
                <c:pt idx="133192">
                  <c:v>-104.07849999999996</c:v>
                </c:pt>
                <c:pt idx="133193">
                  <c:v>-104.07649999999995</c:v>
                </c:pt>
                <c:pt idx="133194">
                  <c:v>-104.0745</c:v>
                </c:pt>
                <c:pt idx="133195">
                  <c:v>-104.07249999999999</c:v>
                </c:pt>
                <c:pt idx="133196">
                  <c:v>-104.07049999999998</c:v>
                </c:pt>
                <c:pt idx="133197">
                  <c:v>-104.06849999999997</c:v>
                </c:pt>
                <c:pt idx="133198">
                  <c:v>-104.06649999999996</c:v>
                </c:pt>
                <c:pt idx="133199">
                  <c:v>-104.06449999999995</c:v>
                </c:pt>
                <c:pt idx="133200">
                  <c:v>-104.0625</c:v>
                </c:pt>
                <c:pt idx="133201">
                  <c:v>-104.06049999999999</c:v>
                </c:pt>
                <c:pt idx="133202">
                  <c:v>-104.05849999999998</c:v>
                </c:pt>
                <c:pt idx="133203">
                  <c:v>-104.05649999999997</c:v>
                </c:pt>
                <c:pt idx="133204">
                  <c:v>-104.05449999999996</c:v>
                </c:pt>
                <c:pt idx="133205">
                  <c:v>-104.05249999999995</c:v>
                </c:pt>
                <c:pt idx="133206">
                  <c:v>-104.0505</c:v>
                </c:pt>
                <c:pt idx="133207">
                  <c:v>-104.04849999999999</c:v>
                </c:pt>
                <c:pt idx="133208">
                  <c:v>-104.04649999999998</c:v>
                </c:pt>
                <c:pt idx="133209">
                  <c:v>-104.04449999999997</c:v>
                </c:pt>
                <c:pt idx="133210">
                  <c:v>-104.04249999999996</c:v>
                </c:pt>
                <c:pt idx="133211">
                  <c:v>-104.04049999999995</c:v>
                </c:pt>
                <c:pt idx="133212">
                  <c:v>-104.0385</c:v>
                </c:pt>
                <c:pt idx="133213">
                  <c:v>-104.03649999999999</c:v>
                </c:pt>
                <c:pt idx="133214">
                  <c:v>-104.03449999999998</c:v>
                </c:pt>
                <c:pt idx="133215">
                  <c:v>-104.03249999999997</c:v>
                </c:pt>
                <c:pt idx="133216">
                  <c:v>-104.03049999999996</c:v>
                </c:pt>
                <c:pt idx="133217">
                  <c:v>-104.02849999999995</c:v>
                </c:pt>
                <c:pt idx="133218">
                  <c:v>-104.0265</c:v>
                </c:pt>
                <c:pt idx="133219">
                  <c:v>-104.02449999999999</c:v>
                </c:pt>
                <c:pt idx="133220">
                  <c:v>-104.02249999999998</c:v>
                </c:pt>
                <c:pt idx="133221">
                  <c:v>-104.02049999999997</c:v>
                </c:pt>
                <c:pt idx="133222">
                  <c:v>-104.01849999999996</c:v>
                </c:pt>
                <c:pt idx="133223">
                  <c:v>-104.01649999999995</c:v>
                </c:pt>
                <c:pt idx="133224">
                  <c:v>-104.0145</c:v>
                </c:pt>
                <c:pt idx="133225">
                  <c:v>-104.01249999999999</c:v>
                </c:pt>
                <c:pt idx="133226">
                  <c:v>-104.01049999999998</c:v>
                </c:pt>
                <c:pt idx="133227">
                  <c:v>-104.00849999999997</c:v>
                </c:pt>
                <c:pt idx="133228">
                  <c:v>-104.00649999999996</c:v>
                </c:pt>
                <c:pt idx="133229">
                  <c:v>-104.00449999999995</c:v>
                </c:pt>
                <c:pt idx="133230">
                  <c:v>-104.0025</c:v>
                </c:pt>
                <c:pt idx="133231">
                  <c:v>-104.00049999999999</c:v>
                </c:pt>
                <c:pt idx="133232">
                  <c:v>-103.99849999999998</c:v>
                </c:pt>
                <c:pt idx="133233">
                  <c:v>-103.99649999999997</c:v>
                </c:pt>
                <c:pt idx="133234">
                  <c:v>-103.99449999999996</c:v>
                </c:pt>
                <c:pt idx="133235">
                  <c:v>-103.99249999999995</c:v>
                </c:pt>
                <c:pt idx="133236">
                  <c:v>-103.9905</c:v>
                </c:pt>
                <c:pt idx="133237">
                  <c:v>-103.98849999999999</c:v>
                </c:pt>
                <c:pt idx="133238">
                  <c:v>-103.98649999999998</c:v>
                </c:pt>
                <c:pt idx="133239">
                  <c:v>-103.98449999999997</c:v>
                </c:pt>
                <c:pt idx="133240">
                  <c:v>-103.98249999999996</c:v>
                </c:pt>
                <c:pt idx="133241">
                  <c:v>-103.98049999999995</c:v>
                </c:pt>
                <c:pt idx="133242">
                  <c:v>-103.9785</c:v>
                </c:pt>
                <c:pt idx="133243">
                  <c:v>-103.97649999999999</c:v>
                </c:pt>
                <c:pt idx="133244">
                  <c:v>-103.97449999999998</c:v>
                </c:pt>
                <c:pt idx="133245">
                  <c:v>-103.97249999999997</c:v>
                </c:pt>
                <c:pt idx="133246">
                  <c:v>-103.97049999999996</c:v>
                </c:pt>
                <c:pt idx="133247">
                  <c:v>-103.96849999999995</c:v>
                </c:pt>
                <c:pt idx="133248">
                  <c:v>-103.9665</c:v>
                </c:pt>
                <c:pt idx="133249">
                  <c:v>-103.96449999999999</c:v>
                </c:pt>
                <c:pt idx="133250">
                  <c:v>-103.96249999999998</c:v>
                </c:pt>
                <c:pt idx="133251">
                  <c:v>-103.96049999999997</c:v>
                </c:pt>
                <c:pt idx="133252">
                  <c:v>-103.95849999999996</c:v>
                </c:pt>
                <c:pt idx="133253">
                  <c:v>-103.95650000000001</c:v>
                </c:pt>
                <c:pt idx="133254">
                  <c:v>-103.9545</c:v>
                </c:pt>
                <c:pt idx="133255">
                  <c:v>-103.95249999999999</c:v>
                </c:pt>
                <c:pt idx="133256">
                  <c:v>-103.95049999999998</c:v>
                </c:pt>
                <c:pt idx="133257">
                  <c:v>-103.94849999999997</c:v>
                </c:pt>
                <c:pt idx="133258">
                  <c:v>-103.94649999999996</c:v>
                </c:pt>
                <c:pt idx="133259">
                  <c:v>-103.94450000000001</c:v>
                </c:pt>
                <c:pt idx="133260">
                  <c:v>-103.9425</c:v>
                </c:pt>
                <c:pt idx="133261">
                  <c:v>-103.94049999999999</c:v>
                </c:pt>
                <c:pt idx="133262">
                  <c:v>-103.93849999999998</c:v>
                </c:pt>
                <c:pt idx="133263">
                  <c:v>-103.93649999999997</c:v>
                </c:pt>
                <c:pt idx="133264">
                  <c:v>-103.93449999999996</c:v>
                </c:pt>
                <c:pt idx="133265">
                  <c:v>-103.9325</c:v>
                </c:pt>
                <c:pt idx="133266">
                  <c:v>-103.93049999999999</c:v>
                </c:pt>
                <c:pt idx="133267">
                  <c:v>-103.92849999999999</c:v>
                </c:pt>
                <c:pt idx="133268">
                  <c:v>-103.92649999999998</c:v>
                </c:pt>
                <c:pt idx="133269">
                  <c:v>-103.92449999999997</c:v>
                </c:pt>
                <c:pt idx="133270">
                  <c:v>-103.92249999999996</c:v>
                </c:pt>
                <c:pt idx="133271">
                  <c:v>-103.9205</c:v>
                </c:pt>
                <c:pt idx="133272">
                  <c:v>-103.91849999999999</c:v>
                </c:pt>
                <c:pt idx="133273">
                  <c:v>-103.91649999999998</c:v>
                </c:pt>
                <c:pt idx="133274">
                  <c:v>-103.91449999999998</c:v>
                </c:pt>
                <c:pt idx="133275">
                  <c:v>-103.91249999999997</c:v>
                </c:pt>
                <c:pt idx="133276">
                  <c:v>-103.91049999999996</c:v>
                </c:pt>
                <c:pt idx="133277">
                  <c:v>-103.9085</c:v>
                </c:pt>
                <c:pt idx="133278">
                  <c:v>-103.90649999999999</c:v>
                </c:pt>
                <c:pt idx="133279">
                  <c:v>-103.90449999999998</c:v>
                </c:pt>
                <c:pt idx="133280">
                  <c:v>-103.90249999999997</c:v>
                </c:pt>
                <c:pt idx="133281">
                  <c:v>-103.90049999999997</c:v>
                </c:pt>
                <c:pt idx="133282">
                  <c:v>-103.89849999999996</c:v>
                </c:pt>
                <c:pt idx="133283">
                  <c:v>-103.8965</c:v>
                </c:pt>
                <c:pt idx="133284">
                  <c:v>-103.89449999999999</c:v>
                </c:pt>
                <c:pt idx="133285">
                  <c:v>-103.89249999999998</c:v>
                </c:pt>
                <c:pt idx="133286">
                  <c:v>-103.89049999999997</c:v>
                </c:pt>
                <c:pt idx="133287">
                  <c:v>-103.88849999999996</c:v>
                </c:pt>
                <c:pt idx="133288">
                  <c:v>-103.88649999999996</c:v>
                </c:pt>
                <c:pt idx="133289">
                  <c:v>-103.8845</c:v>
                </c:pt>
                <c:pt idx="133290">
                  <c:v>-103.88249999999999</c:v>
                </c:pt>
                <c:pt idx="133291">
                  <c:v>-103.88049999999998</c:v>
                </c:pt>
                <c:pt idx="133292">
                  <c:v>-103.87849999999997</c:v>
                </c:pt>
                <c:pt idx="133293">
                  <c:v>-103.87649999999996</c:v>
                </c:pt>
                <c:pt idx="133294">
                  <c:v>-103.87449999999995</c:v>
                </c:pt>
                <c:pt idx="133295">
                  <c:v>-103.8725</c:v>
                </c:pt>
                <c:pt idx="133296">
                  <c:v>-103.87049999999999</c:v>
                </c:pt>
                <c:pt idx="133297">
                  <c:v>-103.86849999999998</c:v>
                </c:pt>
                <c:pt idx="133298">
                  <c:v>-103.86649999999997</c:v>
                </c:pt>
                <c:pt idx="133299">
                  <c:v>-103.86449999999996</c:v>
                </c:pt>
                <c:pt idx="133300">
                  <c:v>-103.86249999999995</c:v>
                </c:pt>
                <c:pt idx="133301">
                  <c:v>-103.8605</c:v>
                </c:pt>
                <c:pt idx="133302">
                  <c:v>-103.85849999999999</c:v>
                </c:pt>
                <c:pt idx="133303">
                  <c:v>-103.85649999999998</c:v>
                </c:pt>
                <c:pt idx="133304">
                  <c:v>-103.85449999999997</c:v>
                </c:pt>
                <c:pt idx="133305">
                  <c:v>-103.85249999999996</c:v>
                </c:pt>
                <c:pt idx="133306">
                  <c:v>-103.85049999999995</c:v>
                </c:pt>
                <c:pt idx="133307">
                  <c:v>-103.8485</c:v>
                </c:pt>
                <c:pt idx="133308">
                  <c:v>-103.84649999999999</c:v>
                </c:pt>
                <c:pt idx="133309">
                  <c:v>-103.84449999999998</c:v>
                </c:pt>
                <c:pt idx="133310">
                  <c:v>-103.84249999999997</c:v>
                </c:pt>
                <c:pt idx="133311">
                  <c:v>-103.84049999999996</c:v>
                </c:pt>
                <c:pt idx="133312">
                  <c:v>-103.83849999999995</c:v>
                </c:pt>
                <c:pt idx="133313">
                  <c:v>-103.8365</c:v>
                </c:pt>
                <c:pt idx="133314">
                  <c:v>-103.83449999999999</c:v>
                </c:pt>
                <c:pt idx="133315">
                  <c:v>-103.83249999999998</c:v>
                </c:pt>
                <c:pt idx="133316">
                  <c:v>-103.83049999999997</c:v>
                </c:pt>
                <c:pt idx="133317">
                  <c:v>-103.82849999999996</c:v>
                </c:pt>
                <c:pt idx="133318">
                  <c:v>-103.82649999999995</c:v>
                </c:pt>
                <c:pt idx="133319">
                  <c:v>-103.8245</c:v>
                </c:pt>
                <c:pt idx="133320">
                  <c:v>-103.82249999999999</c:v>
                </c:pt>
                <c:pt idx="133321">
                  <c:v>-103.82049999999998</c:v>
                </c:pt>
                <c:pt idx="133322">
                  <c:v>-103.81849999999997</c:v>
                </c:pt>
                <c:pt idx="133323">
                  <c:v>-103.81649999999996</c:v>
                </c:pt>
                <c:pt idx="133324">
                  <c:v>-103.81449999999995</c:v>
                </c:pt>
                <c:pt idx="133325">
                  <c:v>-103.8125</c:v>
                </c:pt>
                <c:pt idx="133326">
                  <c:v>-103.81049999999999</c:v>
                </c:pt>
                <c:pt idx="133327">
                  <c:v>-103.80849999999998</c:v>
                </c:pt>
                <c:pt idx="133328">
                  <c:v>-103.80649999999997</c:v>
                </c:pt>
                <c:pt idx="133329">
                  <c:v>-103.80449999999996</c:v>
                </c:pt>
                <c:pt idx="133330">
                  <c:v>-103.80249999999995</c:v>
                </c:pt>
                <c:pt idx="133331">
                  <c:v>-103.8005</c:v>
                </c:pt>
                <c:pt idx="133332">
                  <c:v>-103.79849999999999</c:v>
                </c:pt>
                <c:pt idx="133333">
                  <c:v>-103.79649999999998</c:v>
                </c:pt>
                <c:pt idx="133334">
                  <c:v>-103.79449999999997</c:v>
                </c:pt>
                <c:pt idx="133335">
                  <c:v>-103.79249999999996</c:v>
                </c:pt>
                <c:pt idx="133336">
                  <c:v>-103.79049999999995</c:v>
                </c:pt>
                <c:pt idx="133337">
                  <c:v>-103.7885</c:v>
                </c:pt>
                <c:pt idx="133338">
                  <c:v>-103.78649999999999</c:v>
                </c:pt>
                <c:pt idx="133339">
                  <c:v>-103.78449999999998</c:v>
                </c:pt>
                <c:pt idx="133340">
                  <c:v>-103.78249999999997</c:v>
                </c:pt>
                <c:pt idx="133341">
                  <c:v>-103.78049999999996</c:v>
                </c:pt>
                <c:pt idx="133342">
                  <c:v>-103.77849999999995</c:v>
                </c:pt>
                <c:pt idx="133343">
                  <c:v>-103.7765</c:v>
                </c:pt>
                <c:pt idx="133344">
                  <c:v>-103.77449999999999</c:v>
                </c:pt>
                <c:pt idx="133345">
                  <c:v>-103.77249999999998</c:v>
                </c:pt>
                <c:pt idx="133346">
                  <c:v>-103.77049999999997</c:v>
                </c:pt>
                <c:pt idx="133347">
                  <c:v>-103.76849999999996</c:v>
                </c:pt>
                <c:pt idx="133348">
                  <c:v>-103.76649999999995</c:v>
                </c:pt>
                <c:pt idx="133349">
                  <c:v>-103.7645</c:v>
                </c:pt>
                <c:pt idx="133350">
                  <c:v>-103.76249999999999</c:v>
                </c:pt>
                <c:pt idx="133351">
                  <c:v>-103.76049999999998</c:v>
                </c:pt>
                <c:pt idx="133352">
                  <c:v>-103.75849999999997</c:v>
                </c:pt>
                <c:pt idx="133353">
                  <c:v>-103.75649999999996</c:v>
                </c:pt>
                <c:pt idx="133354">
                  <c:v>-103.75449999999995</c:v>
                </c:pt>
                <c:pt idx="133355">
                  <c:v>-103.7525</c:v>
                </c:pt>
                <c:pt idx="133356">
                  <c:v>-103.75049999999999</c:v>
                </c:pt>
                <c:pt idx="133357">
                  <c:v>-103.74849999999998</c:v>
                </c:pt>
                <c:pt idx="133358">
                  <c:v>-103.74649999999997</c:v>
                </c:pt>
                <c:pt idx="133359">
                  <c:v>-103.74449999999996</c:v>
                </c:pt>
                <c:pt idx="133360">
                  <c:v>-103.74249999999995</c:v>
                </c:pt>
                <c:pt idx="133361">
                  <c:v>-103.7405</c:v>
                </c:pt>
                <c:pt idx="133362">
                  <c:v>-103.73849999999999</c:v>
                </c:pt>
                <c:pt idx="133363">
                  <c:v>-103.73649999999998</c:v>
                </c:pt>
                <c:pt idx="133364">
                  <c:v>-103.73449999999997</c:v>
                </c:pt>
                <c:pt idx="133365">
                  <c:v>-103.73249999999996</c:v>
                </c:pt>
                <c:pt idx="133366">
                  <c:v>-103.73049999999995</c:v>
                </c:pt>
                <c:pt idx="133367">
                  <c:v>-103.7285</c:v>
                </c:pt>
                <c:pt idx="133368">
                  <c:v>-103.72649999999999</c:v>
                </c:pt>
                <c:pt idx="133369">
                  <c:v>-103.72449999999998</c:v>
                </c:pt>
                <c:pt idx="133370">
                  <c:v>-103.72249999999997</c:v>
                </c:pt>
                <c:pt idx="133371">
                  <c:v>-103.72049999999996</c:v>
                </c:pt>
                <c:pt idx="133372">
                  <c:v>-103.71849999999995</c:v>
                </c:pt>
                <c:pt idx="133373">
                  <c:v>-103.7165</c:v>
                </c:pt>
                <c:pt idx="133374">
                  <c:v>-103.71449999999999</c:v>
                </c:pt>
                <c:pt idx="133375">
                  <c:v>-103.71249999999998</c:v>
                </c:pt>
                <c:pt idx="133376">
                  <c:v>-103.71049999999997</c:v>
                </c:pt>
                <c:pt idx="133377">
                  <c:v>-103.70849999999996</c:v>
                </c:pt>
                <c:pt idx="133378">
                  <c:v>-103.70650000000001</c:v>
                </c:pt>
                <c:pt idx="133379">
                  <c:v>-103.7045</c:v>
                </c:pt>
                <c:pt idx="133380">
                  <c:v>-103.70249999999999</c:v>
                </c:pt>
                <c:pt idx="133381">
                  <c:v>-103.70049999999998</c:v>
                </c:pt>
                <c:pt idx="133382">
                  <c:v>-103.69849999999997</c:v>
                </c:pt>
                <c:pt idx="133383">
                  <c:v>-103.69649999999996</c:v>
                </c:pt>
                <c:pt idx="133384">
                  <c:v>-103.69450000000001</c:v>
                </c:pt>
                <c:pt idx="133385">
                  <c:v>-103.6925</c:v>
                </c:pt>
                <c:pt idx="133386">
                  <c:v>-103.69049999999999</c:v>
                </c:pt>
                <c:pt idx="133387">
                  <c:v>-103.68849999999998</c:v>
                </c:pt>
                <c:pt idx="133388">
                  <c:v>-103.68649999999997</c:v>
                </c:pt>
                <c:pt idx="133389">
                  <c:v>-103.68449999999996</c:v>
                </c:pt>
                <c:pt idx="133390">
                  <c:v>-103.6825</c:v>
                </c:pt>
                <c:pt idx="133391">
                  <c:v>-103.68049999999999</c:v>
                </c:pt>
                <c:pt idx="133392">
                  <c:v>-103.67849999999999</c:v>
                </c:pt>
                <c:pt idx="133393">
                  <c:v>-103.67649999999998</c:v>
                </c:pt>
                <c:pt idx="133394">
                  <c:v>-103.67449999999997</c:v>
                </c:pt>
                <c:pt idx="133395">
                  <c:v>-103.67249999999996</c:v>
                </c:pt>
                <c:pt idx="133396">
                  <c:v>-103.6705</c:v>
                </c:pt>
                <c:pt idx="133397">
                  <c:v>-103.66849999999999</c:v>
                </c:pt>
                <c:pt idx="133398">
                  <c:v>-103.66649999999998</c:v>
                </c:pt>
                <c:pt idx="133399">
                  <c:v>-103.66449999999998</c:v>
                </c:pt>
                <c:pt idx="133400">
                  <c:v>-103.66249999999997</c:v>
                </c:pt>
                <c:pt idx="133401">
                  <c:v>-103.66049999999996</c:v>
                </c:pt>
                <c:pt idx="133402">
                  <c:v>-103.6585</c:v>
                </c:pt>
                <c:pt idx="133403">
                  <c:v>-103.65649999999999</c:v>
                </c:pt>
                <c:pt idx="133404">
                  <c:v>-103.65449999999998</c:v>
                </c:pt>
                <c:pt idx="133405">
                  <c:v>-103.65249999999997</c:v>
                </c:pt>
                <c:pt idx="133406">
                  <c:v>-103.65049999999997</c:v>
                </c:pt>
                <c:pt idx="133407">
                  <c:v>-103.64849999999996</c:v>
                </c:pt>
                <c:pt idx="133408">
                  <c:v>-103.6465</c:v>
                </c:pt>
                <c:pt idx="133409">
                  <c:v>-103.64449999999999</c:v>
                </c:pt>
                <c:pt idx="133410">
                  <c:v>-103.64249999999998</c:v>
                </c:pt>
                <c:pt idx="133411">
                  <c:v>-103.64049999999997</c:v>
                </c:pt>
                <c:pt idx="133412">
                  <c:v>-103.63849999999996</c:v>
                </c:pt>
                <c:pt idx="133413">
                  <c:v>-103.63649999999996</c:v>
                </c:pt>
                <c:pt idx="133414">
                  <c:v>-103.6345</c:v>
                </c:pt>
                <c:pt idx="133415">
                  <c:v>-103.63249999999999</c:v>
                </c:pt>
                <c:pt idx="133416">
                  <c:v>-103.63049999999998</c:v>
                </c:pt>
                <c:pt idx="133417">
                  <c:v>-103.62849999999997</c:v>
                </c:pt>
                <c:pt idx="133418">
                  <c:v>-103.62649999999996</c:v>
                </c:pt>
                <c:pt idx="133419">
                  <c:v>-103.62449999999995</c:v>
                </c:pt>
                <c:pt idx="133420">
                  <c:v>-103.6225</c:v>
                </c:pt>
                <c:pt idx="133421">
                  <c:v>-103.62049999999999</c:v>
                </c:pt>
                <c:pt idx="133422">
                  <c:v>-103.61849999999998</c:v>
                </c:pt>
                <c:pt idx="133423">
                  <c:v>-103.61649999999997</c:v>
                </c:pt>
                <c:pt idx="133424">
                  <c:v>-103.61449999999996</c:v>
                </c:pt>
                <c:pt idx="133425">
                  <c:v>-103.61249999999995</c:v>
                </c:pt>
                <c:pt idx="133426">
                  <c:v>-103.6105</c:v>
                </c:pt>
                <c:pt idx="133427">
                  <c:v>-103.60849999999999</c:v>
                </c:pt>
                <c:pt idx="133428">
                  <c:v>-103.60649999999998</c:v>
                </c:pt>
                <c:pt idx="133429">
                  <c:v>-103.60449999999997</c:v>
                </c:pt>
                <c:pt idx="133430">
                  <c:v>-103.60249999999996</c:v>
                </c:pt>
                <c:pt idx="133431">
                  <c:v>-103.60049999999995</c:v>
                </c:pt>
                <c:pt idx="133432">
                  <c:v>-103.5985</c:v>
                </c:pt>
                <c:pt idx="133433">
                  <c:v>-103.59649999999999</c:v>
                </c:pt>
                <c:pt idx="133434">
                  <c:v>-103.59449999999998</c:v>
                </c:pt>
                <c:pt idx="133435">
                  <c:v>-103.59249999999997</c:v>
                </c:pt>
                <c:pt idx="133436">
                  <c:v>-103.59049999999996</c:v>
                </c:pt>
                <c:pt idx="133437">
                  <c:v>-103.58849999999995</c:v>
                </c:pt>
                <c:pt idx="133438">
                  <c:v>-103.5865</c:v>
                </c:pt>
                <c:pt idx="133439">
                  <c:v>-103.58449999999999</c:v>
                </c:pt>
                <c:pt idx="133440">
                  <c:v>-103.58249999999998</c:v>
                </c:pt>
                <c:pt idx="133441">
                  <c:v>-103.58049999999997</c:v>
                </c:pt>
                <c:pt idx="133442">
                  <c:v>-103.57849999999996</c:v>
                </c:pt>
                <c:pt idx="133443">
                  <c:v>-103.57649999999995</c:v>
                </c:pt>
                <c:pt idx="133444">
                  <c:v>-103.5745</c:v>
                </c:pt>
                <c:pt idx="133445">
                  <c:v>-103.57249999999999</c:v>
                </c:pt>
                <c:pt idx="133446">
                  <c:v>-103.57049999999998</c:v>
                </c:pt>
                <c:pt idx="133447">
                  <c:v>-103.56849999999997</c:v>
                </c:pt>
                <c:pt idx="133448">
                  <c:v>-103.56649999999996</c:v>
                </c:pt>
                <c:pt idx="133449">
                  <c:v>-103.56449999999995</c:v>
                </c:pt>
                <c:pt idx="133450">
                  <c:v>-103.5625</c:v>
                </c:pt>
                <c:pt idx="133451">
                  <c:v>-103.56049999999999</c:v>
                </c:pt>
                <c:pt idx="133452">
                  <c:v>-103.55849999999998</c:v>
                </c:pt>
                <c:pt idx="133453">
                  <c:v>-103.55649999999997</c:v>
                </c:pt>
                <c:pt idx="133454">
                  <c:v>-103.55449999999996</c:v>
                </c:pt>
                <c:pt idx="133455">
                  <c:v>-103.55249999999995</c:v>
                </c:pt>
                <c:pt idx="133456">
                  <c:v>-103.5505</c:v>
                </c:pt>
                <c:pt idx="133457">
                  <c:v>-103.54849999999999</c:v>
                </c:pt>
                <c:pt idx="133458">
                  <c:v>-103.54649999999998</c:v>
                </c:pt>
                <c:pt idx="133459">
                  <c:v>-103.54449999999997</c:v>
                </c:pt>
                <c:pt idx="133460">
                  <c:v>-103.54249999999996</c:v>
                </c:pt>
                <c:pt idx="133461">
                  <c:v>-103.54049999999995</c:v>
                </c:pt>
                <c:pt idx="133462">
                  <c:v>-103.5385</c:v>
                </c:pt>
                <c:pt idx="133463">
                  <c:v>-103.53649999999999</c:v>
                </c:pt>
                <c:pt idx="133464">
                  <c:v>-103.53449999999998</c:v>
                </c:pt>
                <c:pt idx="133465">
                  <c:v>-103.53249999999997</c:v>
                </c:pt>
                <c:pt idx="133466">
                  <c:v>-103.53049999999996</c:v>
                </c:pt>
                <c:pt idx="133467">
                  <c:v>-103.52849999999995</c:v>
                </c:pt>
                <c:pt idx="133468">
                  <c:v>-103.5265</c:v>
                </c:pt>
                <c:pt idx="133469">
                  <c:v>-103.52449999999999</c:v>
                </c:pt>
                <c:pt idx="133470">
                  <c:v>-103.52249999999998</c:v>
                </c:pt>
                <c:pt idx="133471">
                  <c:v>-103.52049999999997</c:v>
                </c:pt>
                <c:pt idx="133472">
                  <c:v>-103.51849999999996</c:v>
                </c:pt>
                <c:pt idx="133473">
                  <c:v>-103.51649999999995</c:v>
                </c:pt>
                <c:pt idx="133474">
                  <c:v>-103.5145</c:v>
                </c:pt>
                <c:pt idx="133475">
                  <c:v>-103.51249999999999</c:v>
                </c:pt>
                <c:pt idx="133476">
                  <c:v>-103.51049999999998</c:v>
                </c:pt>
                <c:pt idx="133477">
                  <c:v>-103.50849999999997</c:v>
                </c:pt>
                <c:pt idx="133478">
                  <c:v>-103.50649999999996</c:v>
                </c:pt>
                <c:pt idx="133479">
                  <c:v>-103.50449999999995</c:v>
                </c:pt>
                <c:pt idx="133480">
                  <c:v>-103.5025</c:v>
                </c:pt>
                <c:pt idx="133481">
                  <c:v>-103.50049999999999</c:v>
                </c:pt>
                <c:pt idx="133482">
                  <c:v>-103.49849999999998</c:v>
                </c:pt>
                <c:pt idx="133483">
                  <c:v>-103.49649999999997</c:v>
                </c:pt>
                <c:pt idx="133484">
                  <c:v>-103.49449999999996</c:v>
                </c:pt>
                <c:pt idx="133485">
                  <c:v>-103.49249999999995</c:v>
                </c:pt>
                <c:pt idx="133486">
                  <c:v>-103.4905</c:v>
                </c:pt>
                <c:pt idx="133487">
                  <c:v>-103.48849999999999</c:v>
                </c:pt>
                <c:pt idx="133488">
                  <c:v>-103.48649999999998</c:v>
                </c:pt>
                <c:pt idx="133489">
                  <c:v>-103.48449999999997</c:v>
                </c:pt>
                <c:pt idx="133490">
                  <c:v>-103.48249999999996</c:v>
                </c:pt>
                <c:pt idx="133491">
                  <c:v>-103.48049999999995</c:v>
                </c:pt>
                <c:pt idx="133492">
                  <c:v>-103.4785</c:v>
                </c:pt>
                <c:pt idx="133493">
                  <c:v>-103.47649999999999</c:v>
                </c:pt>
                <c:pt idx="133494">
                  <c:v>-103.47449999999998</c:v>
                </c:pt>
                <c:pt idx="133495">
                  <c:v>-103.47249999999997</c:v>
                </c:pt>
                <c:pt idx="133496">
                  <c:v>-103.47049999999996</c:v>
                </c:pt>
                <c:pt idx="133497">
                  <c:v>-103.46849999999995</c:v>
                </c:pt>
                <c:pt idx="133498">
                  <c:v>-103.4665</c:v>
                </c:pt>
                <c:pt idx="133499">
                  <c:v>-103.46449999999999</c:v>
                </c:pt>
                <c:pt idx="133500">
                  <c:v>-103.46249999999998</c:v>
                </c:pt>
                <c:pt idx="133501">
                  <c:v>-103.46049999999997</c:v>
                </c:pt>
                <c:pt idx="133502">
                  <c:v>-103.45849999999996</c:v>
                </c:pt>
                <c:pt idx="133503">
                  <c:v>-103.45650000000001</c:v>
                </c:pt>
                <c:pt idx="133504">
                  <c:v>-103.4545</c:v>
                </c:pt>
                <c:pt idx="133505">
                  <c:v>-103.45249999999999</c:v>
                </c:pt>
                <c:pt idx="133506">
                  <c:v>-103.45049999999998</c:v>
                </c:pt>
                <c:pt idx="133507">
                  <c:v>-103.44849999999997</c:v>
                </c:pt>
                <c:pt idx="133508">
                  <c:v>-103.44649999999996</c:v>
                </c:pt>
                <c:pt idx="133509">
                  <c:v>-103.44450000000001</c:v>
                </c:pt>
                <c:pt idx="133510">
                  <c:v>-103.4425</c:v>
                </c:pt>
                <c:pt idx="133511">
                  <c:v>-103.44049999999999</c:v>
                </c:pt>
                <c:pt idx="133512">
                  <c:v>-103.43849999999998</c:v>
                </c:pt>
                <c:pt idx="133513">
                  <c:v>-103.43649999999997</c:v>
                </c:pt>
                <c:pt idx="133514">
                  <c:v>-103.43449999999996</c:v>
                </c:pt>
                <c:pt idx="133515">
                  <c:v>-103.4325</c:v>
                </c:pt>
                <c:pt idx="133516">
                  <c:v>-103.43049999999999</c:v>
                </c:pt>
                <c:pt idx="133517">
                  <c:v>-103.42849999999999</c:v>
                </c:pt>
                <c:pt idx="133518">
                  <c:v>-103.42649999999998</c:v>
                </c:pt>
                <c:pt idx="133519">
                  <c:v>-103.42449999999997</c:v>
                </c:pt>
                <c:pt idx="133520">
                  <c:v>-103.42249999999996</c:v>
                </c:pt>
                <c:pt idx="133521">
                  <c:v>-103.4205</c:v>
                </c:pt>
                <c:pt idx="133522">
                  <c:v>-103.41849999999999</c:v>
                </c:pt>
                <c:pt idx="133523">
                  <c:v>-103.41649999999998</c:v>
                </c:pt>
                <c:pt idx="133524">
                  <c:v>-103.41449999999998</c:v>
                </c:pt>
                <c:pt idx="133525">
                  <c:v>-103.41249999999997</c:v>
                </c:pt>
                <c:pt idx="133526">
                  <c:v>-103.41049999999996</c:v>
                </c:pt>
                <c:pt idx="133527">
                  <c:v>-103.4085</c:v>
                </c:pt>
                <c:pt idx="133528">
                  <c:v>-103.40649999999999</c:v>
                </c:pt>
                <c:pt idx="133529">
                  <c:v>-103.40449999999998</c:v>
                </c:pt>
                <c:pt idx="133530">
                  <c:v>-103.40249999999997</c:v>
                </c:pt>
                <c:pt idx="133531">
                  <c:v>-103.40049999999997</c:v>
                </c:pt>
                <c:pt idx="133532">
                  <c:v>-103.39849999999996</c:v>
                </c:pt>
                <c:pt idx="133533">
                  <c:v>-103.3965</c:v>
                </c:pt>
                <c:pt idx="133534">
                  <c:v>-103.39449999999999</c:v>
                </c:pt>
                <c:pt idx="133535">
                  <c:v>-103.39249999999998</c:v>
                </c:pt>
                <c:pt idx="133536">
                  <c:v>-103.39049999999997</c:v>
                </c:pt>
                <c:pt idx="133537">
                  <c:v>-103.38849999999996</c:v>
                </c:pt>
                <c:pt idx="133538">
                  <c:v>-103.38649999999996</c:v>
                </c:pt>
                <c:pt idx="133539">
                  <c:v>-103.3845</c:v>
                </c:pt>
                <c:pt idx="133540">
                  <c:v>-103.38249999999999</c:v>
                </c:pt>
                <c:pt idx="133541">
                  <c:v>-103.38049999999998</c:v>
                </c:pt>
                <c:pt idx="133542">
                  <c:v>-103.37849999999997</c:v>
                </c:pt>
                <c:pt idx="133543">
                  <c:v>-103.37649999999996</c:v>
                </c:pt>
                <c:pt idx="133544">
                  <c:v>-103.37449999999995</c:v>
                </c:pt>
                <c:pt idx="133545">
                  <c:v>-103.3725</c:v>
                </c:pt>
                <c:pt idx="133546">
                  <c:v>-103.37049999999999</c:v>
                </c:pt>
                <c:pt idx="133547">
                  <c:v>-103.36849999999998</c:v>
                </c:pt>
                <c:pt idx="133548">
                  <c:v>-103.36649999999997</c:v>
                </c:pt>
                <c:pt idx="133549">
                  <c:v>-103.36449999999996</c:v>
                </c:pt>
                <c:pt idx="133550">
                  <c:v>-103.36249999999995</c:v>
                </c:pt>
                <c:pt idx="133551">
                  <c:v>-103.3605</c:v>
                </c:pt>
                <c:pt idx="133552">
                  <c:v>-103.35849999999999</c:v>
                </c:pt>
                <c:pt idx="133553">
                  <c:v>-103.35649999999998</c:v>
                </c:pt>
                <c:pt idx="133554">
                  <c:v>-103.35449999999997</c:v>
                </c:pt>
                <c:pt idx="133555">
                  <c:v>-103.35249999999996</c:v>
                </c:pt>
                <c:pt idx="133556">
                  <c:v>-103.35049999999995</c:v>
                </c:pt>
                <c:pt idx="133557">
                  <c:v>-103.3485</c:v>
                </c:pt>
                <c:pt idx="133558">
                  <c:v>-103.34649999999999</c:v>
                </c:pt>
                <c:pt idx="133559">
                  <c:v>-103.34449999999998</c:v>
                </c:pt>
                <c:pt idx="133560">
                  <c:v>-103.34249999999997</c:v>
                </c:pt>
                <c:pt idx="133561">
                  <c:v>-103.34049999999996</c:v>
                </c:pt>
                <c:pt idx="133562">
                  <c:v>-103.33849999999995</c:v>
                </c:pt>
                <c:pt idx="133563">
                  <c:v>-103.3365</c:v>
                </c:pt>
                <c:pt idx="133564">
                  <c:v>-103.33449999999999</c:v>
                </c:pt>
                <c:pt idx="133565">
                  <c:v>-103.33249999999998</c:v>
                </c:pt>
                <c:pt idx="133566">
                  <c:v>-103.33049999999997</c:v>
                </c:pt>
                <c:pt idx="133567">
                  <c:v>-103.32849999999996</c:v>
                </c:pt>
                <c:pt idx="133568">
                  <c:v>-103.32649999999995</c:v>
                </c:pt>
                <c:pt idx="133569">
                  <c:v>-103.3245</c:v>
                </c:pt>
                <c:pt idx="133570">
                  <c:v>-103.32249999999999</c:v>
                </c:pt>
                <c:pt idx="133571">
                  <c:v>-103.32049999999998</c:v>
                </c:pt>
                <c:pt idx="133572">
                  <c:v>-103.31849999999997</c:v>
                </c:pt>
                <c:pt idx="133573">
                  <c:v>-103.31649999999996</c:v>
                </c:pt>
                <c:pt idx="133574">
                  <c:v>-103.31449999999995</c:v>
                </c:pt>
                <c:pt idx="133575">
                  <c:v>-103.3125</c:v>
                </c:pt>
                <c:pt idx="133576">
                  <c:v>-103.31049999999999</c:v>
                </c:pt>
                <c:pt idx="133577">
                  <c:v>-103.30849999999998</c:v>
                </c:pt>
                <c:pt idx="133578">
                  <c:v>-103.30649999999997</c:v>
                </c:pt>
                <c:pt idx="133579">
                  <c:v>-103.30449999999996</c:v>
                </c:pt>
                <c:pt idx="133580">
                  <c:v>-103.30249999999995</c:v>
                </c:pt>
                <c:pt idx="133581">
                  <c:v>-103.3005</c:v>
                </c:pt>
                <c:pt idx="133582">
                  <c:v>-103.29849999999999</c:v>
                </c:pt>
                <c:pt idx="133583">
                  <c:v>-103.29649999999998</c:v>
                </c:pt>
                <c:pt idx="133584">
                  <c:v>-103.29449999999997</c:v>
                </c:pt>
                <c:pt idx="133585">
                  <c:v>-103.29249999999996</c:v>
                </c:pt>
                <c:pt idx="133586">
                  <c:v>-103.29049999999995</c:v>
                </c:pt>
                <c:pt idx="133587">
                  <c:v>-103.2885</c:v>
                </c:pt>
                <c:pt idx="133588">
                  <c:v>-103.28649999999999</c:v>
                </c:pt>
                <c:pt idx="133589">
                  <c:v>-103.28449999999998</c:v>
                </c:pt>
                <c:pt idx="133590">
                  <c:v>-103.28249999999997</c:v>
                </c:pt>
                <c:pt idx="133591">
                  <c:v>-103.28049999999996</c:v>
                </c:pt>
                <c:pt idx="133592">
                  <c:v>-103.27849999999995</c:v>
                </c:pt>
                <c:pt idx="133593">
                  <c:v>-103.2765</c:v>
                </c:pt>
                <c:pt idx="133594">
                  <c:v>-103.27449999999999</c:v>
                </c:pt>
                <c:pt idx="133595">
                  <c:v>-103.27249999999998</c:v>
                </c:pt>
                <c:pt idx="133596">
                  <c:v>-103.27049999999997</c:v>
                </c:pt>
                <c:pt idx="133597">
                  <c:v>-103.26849999999996</c:v>
                </c:pt>
                <c:pt idx="133598">
                  <c:v>-103.26649999999995</c:v>
                </c:pt>
                <c:pt idx="133599">
                  <c:v>-103.2645</c:v>
                </c:pt>
                <c:pt idx="133600">
                  <c:v>-103.26249999999999</c:v>
                </c:pt>
                <c:pt idx="133601">
                  <c:v>-103.26049999999998</c:v>
                </c:pt>
                <c:pt idx="133602">
                  <c:v>-103.25849999999997</c:v>
                </c:pt>
                <c:pt idx="133603">
                  <c:v>-103.25649999999996</c:v>
                </c:pt>
                <c:pt idx="133604">
                  <c:v>-103.25449999999995</c:v>
                </c:pt>
                <c:pt idx="133605">
                  <c:v>-103.2525</c:v>
                </c:pt>
                <c:pt idx="133606">
                  <c:v>-103.25049999999999</c:v>
                </c:pt>
                <c:pt idx="133607">
                  <c:v>-103.24849999999998</c:v>
                </c:pt>
                <c:pt idx="133608">
                  <c:v>-103.24649999999997</c:v>
                </c:pt>
                <c:pt idx="133609">
                  <c:v>-103.24449999999996</c:v>
                </c:pt>
                <c:pt idx="133610">
                  <c:v>-103.24249999999995</c:v>
                </c:pt>
                <c:pt idx="133611">
                  <c:v>-103.2405</c:v>
                </c:pt>
                <c:pt idx="133612">
                  <c:v>-103.23849999999999</c:v>
                </c:pt>
                <c:pt idx="133613">
                  <c:v>-103.23649999999998</c:v>
                </c:pt>
                <c:pt idx="133614">
                  <c:v>-103.23449999999997</c:v>
                </c:pt>
                <c:pt idx="133615">
                  <c:v>-103.23249999999996</c:v>
                </c:pt>
                <c:pt idx="133616">
                  <c:v>-103.23049999999995</c:v>
                </c:pt>
                <c:pt idx="133617">
                  <c:v>-103.2285</c:v>
                </c:pt>
                <c:pt idx="133618">
                  <c:v>-103.22649999999999</c:v>
                </c:pt>
                <c:pt idx="133619">
                  <c:v>-103.22449999999998</c:v>
                </c:pt>
                <c:pt idx="133620">
                  <c:v>-103.22249999999997</c:v>
                </c:pt>
                <c:pt idx="133621">
                  <c:v>-103.22049999999996</c:v>
                </c:pt>
                <c:pt idx="133622">
                  <c:v>-103.21849999999995</c:v>
                </c:pt>
                <c:pt idx="133623">
                  <c:v>-103.2165</c:v>
                </c:pt>
                <c:pt idx="133624">
                  <c:v>-103.21449999999999</c:v>
                </c:pt>
                <c:pt idx="133625">
                  <c:v>-103.21249999999998</c:v>
                </c:pt>
                <c:pt idx="133626">
                  <c:v>-103.21049999999997</c:v>
                </c:pt>
                <c:pt idx="133627">
                  <c:v>-103.20849999999996</c:v>
                </c:pt>
                <c:pt idx="133628">
                  <c:v>-103.20650000000001</c:v>
                </c:pt>
                <c:pt idx="133629">
                  <c:v>-103.2045</c:v>
                </c:pt>
                <c:pt idx="133630">
                  <c:v>-103.20249999999999</c:v>
                </c:pt>
                <c:pt idx="133631">
                  <c:v>-103.20049999999998</c:v>
                </c:pt>
                <c:pt idx="133632">
                  <c:v>-103.19849999999997</c:v>
                </c:pt>
                <c:pt idx="133633">
                  <c:v>-103.19649999999996</c:v>
                </c:pt>
                <c:pt idx="133634">
                  <c:v>-103.19450000000001</c:v>
                </c:pt>
                <c:pt idx="133635">
                  <c:v>-103.1925</c:v>
                </c:pt>
                <c:pt idx="133636">
                  <c:v>-103.19049999999999</c:v>
                </c:pt>
                <c:pt idx="133637">
                  <c:v>-103.18849999999998</c:v>
                </c:pt>
                <c:pt idx="133638">
                  <c:v>-103.18649999999997</c:v>
                </c:pt>
                <c:pt idx="133639">
                  <c:v>-103.18449999999996</c:v>
                </c:pt>
                <c:pt idx="133640">
                  <c:v>-103.1825</c:v>
                </c:pt>
                <c:pt idx="133641">
                  <c:v>-103.18049999999999</c:v>
                </c:pt>
                <c:pt idx="133642">
                  <c:v>-103.17849999999999</c:v>
                </c:pt>
                <c:pt idx="133643">
                  <c:v>-103.17649999999998</c:v>
                </c:pt>
                <c:pt idx="133644">
                  <c:v>-103.17449999999997</c:v>
                </c:pt>
                <c:pt idx="133645">
                  <c:v>-103.17249999999996</c:v>
                </c:pt>
                <c:pt idx="133646">
                  <c:v>-103.1705</c:v>
                </c:pt>
                <c:pt idx="133647">
                  <c:v>-103.16849999999999</c:v>
                </c:pt>
                <c:pt idx="133648">
                  <c:v>-103.16649999999998</c:v>
                </c:pt>
                <c:pt idx="133649">
                  <c:v>-103.16449999999998</c:v>
                </c:pt>
                <c:pt idx="133650">
                  <c:v>-103.16249999999997</c:v>
                </c:pt>
                <c:pt idx="133651">
                  <c:v>-103.16049999999996</c:v>
                </c:pt>
                <c:pt idx="133652">
                  <c:v>-103.1585</c:v>
                </c:pt>
                <c:pt idx="133653">
                  <c:v>-103.15649999999999</c:v>
                </c:pt>
                <c:pt idx="133654">
                  <c:v>-103.15449999999998</c:v>
                </c:pt>
                <c:pt idx="133655">
                  <c:v>-103.15249999999997</c:v>
                </c:pt>
                <c:pt idx="133656">
                  <c:v>-103.15049999999997</c:v>
                </c:pt>
                <c:pt idx="133657">
                  <c:v>-103.14849999999996</c:v>
                </c:pt>
                <c:pt idx="133658">
                  <c:v>-103.1465</c:v>
                </c:pt>
                <c:pt idx="133659">
                  <c:v>-103.14449999999999</c:v>
                </c:pt>
                <c:pt idx="133660">
                  <c:v>-103.14249999999998</c:v>
                </c:pt>
                <c:pt idx="133661">
                  <c:v>-103.14049999999997</c:v>
                </c:pt>
                <c:pt idx="133662">
                  <c:v>-103.13849999999996</c:v>
                </c:pt>
                <c:pt idx="133663">
                  <c:v>-103.13649999999996</c:v>
                </c:pt>
                <c:pt idx="133664">
                  <c:v>-103.1345</c:v>
                </c:pt>
                <c:pt idx="133665">
                  <c:v>-103.13249999999999</c:v>
                </c:pt>
                <c:pt idx="133666">
                  <c:v>-103.13049999999998</c:v>
                </c:pt>
                <c:pt idx="133667">
                  <c:v>-103.12849999999997</c:v>
                </c:pt>
                <c:pt idx="133668">
                  <c:v>-103.12649999999996</c:v>
                </c:pt>
                <c:pt idx="133669">
                  <c:v>-103.12449999999995</c:v>
                </c:pt>
                <c:pt idx="133670">
                  <c:v>-103.1225</c:v>
                </c:pt>
                <c:pt idx="133671">
                  <c:v>-103.12049999999999</c:v>
                </c:pt>
                <c:pt idx="133672">
                  <c:v>-103.11849999999998</c:v>
                </c:pt>
                <c:pt idx="133673">
                  <c:v>-103.11649999999997</c:v>
                </c:pt>
                <c:pt idx="133674">
                  <c:v>-103.11449999999996</c:v>
                </c:pt>
                <c:pt idx="133675">
                  <c:v>-103.11249999999995</c:v>
                </c:pt>
                <c:pt idx="133676">
                  <c:v>-103.1105</c:v>
                </c:pt>
                <c:pt idx="133677">
                  <c:v>-103.10849999999999</c:v>
                </c:pt>
                <c:pt idx="133678">
                  <c:v>-103.10649999999998</c:v>
                </c:pt>
                <c:pt idx="133679">
                  <c:v>-103.10449999999997</c:v>
                </c:pt>
                <c:pt idx="133680">
                  <c:v>-103.10249999999996</c:v>
                </c:pt>
                <c:pt idx="133681">
                  <c:v>-103.10049999999995</c:v>
                </c:pt>
                <c:pt idx="133682">
                  <c:v>-103.0985</c:v>
                </c:pt>
                <c:pt idx="133683">
                  <c:v>-103.09649999999999</c:v>
                </c:pt>
                <c:pt idx="133684">
                  <c:v>-103.09449999999998</c:v>
                </c:pt>
                <c:pt idx="133685">
                  <c:v>-103.09249999999997</c:v>
                </c:pt>
                <c:pt idx="133686">
                  <c:v>-103.09049999999996</c:v>
                </c:pt>
                <c:pt idx="133687">
                  <c:v>-103.08849999999995</c:v>
                </c:pt>
                <c:pt idx="133688">
                  <c:v>-103.0865</c:v>
                </c:pt>
                <c:pt idx="133689">
                  <c:v>-103.08449999999999</c:v>
                </c:pt>
                <c:pt idx="133690">
                  <c:v>-103.08249999999998</c:v>
                </c:pt>
                <c:pt idx="133691">
                  <c:v>-103.08049999999997</c:v>
                </c:pt>
                <c:pt idx="133692">
                  <c:v>-103.07849999999996</c:v>
                </c:pt>
                <c:pt idx="133693">
                  <c:v>-103.07649999999995</c:v>
                </c:pt>
                <c:pt idx="133694">
                  <c:v>-103.0745</c:v>
                </c:pt>
                <c:pt idx="133695">
                  <c:v>-103.07249999999999</c:v>
                </c:pt>
                <c:pt idx="133696">
                  <c:v>-103.07049999999998</c:v>
                </c:pt>
                <c:pt idx="133697">
                  <c:v>-103.06849999999997</c:v>
                </c:pt>
                <c:pt idx="133698">
                  <c:v>-103.06649999999996</c:v>
                </c:pt>
                <c:pt idx="133699">
                  <c:v>-103.06449999999995</c:v>
                </c:pt>
                <c:pt idx="133700">
                  <c:v>-103.0625</c:v>
                </c:pt>
                <c:pt idx="133701">
                  <c:v>-103.06049999999999</c:v>
                </c:pt>
                <c:pt idx="133702">
                  <c:v>-103.05849999999998</c:v>
                </c:pt>
                <c:pt idx="133703">
                  <c:v>-103.05649999999997</c:v>
                </c:pt>
                <c:pt idx="133704">
                  <c:v>-103.05449999999996</c:v>
                </c:pt>
                <c:pt idx="133705">
                  <c:v>-103.05249999999995</c:v>
                </c:pt>
                <c:pt idx="133706">
                  <c:v>-103.0505</c:v>
                </c:pt>
                <c:pt idx="133707">
                  <c:v>-103.04849999999999</c:v>
                </c:pt>
                <c:pt idx="133708">
                  <c:v>-103.04649999999998</c:v>
                </c:pt>
                <c:pt idx="133709">
                  <c:v>-103.04449999999997</c:v>
                </c:pt>
                <c:pt idx="133710">
                  <c:v>-103.04249999999996</c:v>
                </c:pt>
                <c:pt idx="133711">
                  <c:v>-103.04049999999995</c:v>
                </c:pt>
                <c:pt idx="133712">
                  <c:v>-103.0385</c:v>
                </c:pt>
                <c:pt idx="133713">
                  <c:v>-103.03649999999999</c:v>
                </c:pt>
                <c:pt idx="133714">
                  <c:v>-103.03449999999998</c:v>
                </c:pt>
                <c:pt idx="133715">
                  <c:v>-103.03249999999997</c:v>
                </c:pt>
                <c:pt idx="133716">
                  <c:v>-103.03049999999996</c:v>
                </c:pt>
                <c:pt idx="133717">
                  <c:v>-103.02849999999995</c:v>
                </c:pt>
                <c:pt idx="133718">
                  <c:v>-103.0265</c:v>
                </c:pt>
                <c:pt idx="133719">
                  <c:v>-103.02449999999999</c:v>
                </c:pt>
                <c:pt idx="133720">
                  <c:v>-103.02249999999998</c:v>
                </c:pt>
                <c:pt idx="133721">
                  <c:v>-103.02049999999997</c:v>
                </c:pt>
                <c:pt idx="133722">
                  <c:v>-103.01849999999996</c:v>
                </c:pt>
                <c:pt idx="133723">
                  <c:v>-103.01649999999995</c:v>
                </c:pt>
                <c:pt idx="133724">
                  <c:v>-103.0145</c:v>
                </c:pt>
                <c:pt idx="133725">
                  <c:v>-103.01249999999999</c:v>
                </c:pt>
                <c:pt idx="133726">
                  <c:v>-103.01049999999998</c:v>
                </c:pt>
                <c:pt idx="133727">
                  <c:v>-103.00849999999997</c:v>
                </c:pt>
                <c:pt idx="133728">
                  <c:v>-103.00649999999996</c:v>
                </c:pt>
                <c:pt idx="133729">
                  <c:v>-103.00449999999995</c:v>
                </c:pt>
                <c:pt idx="133730">
                  <c:v>-103.0025</c:v>
                </c:pt>
                <c:pt idx="133731">
                  <c:v>-103.00049999999999</c:v>
                </c:pt>
                <c:pt idx="133732">
                  <c:v>-102.99849999999998</c:v>
                </c:pt>
                <c:pt idx="133733">
                  <c:v>-102.99649999999997</c:v>
                </c:pt>
                <c:pt idx="133734">
                  <c:v>-102.99449999999996</c:v>
                </c:pt>
                <c:pt idx="133735">
                  <c:v>-102.99249999999995</c:v>
                </c:pt>
                <c:pt idx="133736">
                  <c:v>-102.9905</c:v>
                </c:pt>
                <c:pt idx="133737">
                  <c:v>-102.98849999999999</c:v>
                </c:pt>
                <c:pt idx="133738">
                  <c:v>-102.98649999999998</c:v>
                </c:pt>
                <c:pt idx="133739">
                  <c:v>-102.98449999999997</c:v>
                </c:pt>
                <c:pt idx="133740">
                  <c:v>-102.98249999999996</c:v>
                </c:pt>
                <c:pt idx="133741">
                  <c:v>-102.98049999999995</c:v>
                </c:pt>
                <c:pt idx="133742">
                  <c:v>-102.9785</c:v>
                </c:pt>
                <c:pt idx="133743">
                  <c:v>-102.97649999999999</c:v>
                </c:pt>
                <c:pt idx="133744">
                  <c:v>-102.97449999999998</c:v>
                </c:pt>
                <c:pt idx="133745">
                  <c:v>-102.97249999999997</c:v>
                </c:pt>
                <c:pt idx="133746">
                  <c:v>-102.97049999999996</c:v>
                </c:pt>
                <c:pt idx="133747">
                  <c:v>-102.96849999999995</c:v>
                </c:pt>
                <c:pt idx="133748">
                  <c:v>-102.9665</c:v>
                </c:pt>
                <c:pt idx="133749">
                  <c:v>-102.96449999999999</c:v>
                </c:pt>
                <c:pt idx="133750">
                  <c:v>-102.96249999999998</c:v>
                </c:pt>
                <c:pt idx="133751">
                  <c:v>-102.96049999999997</c:v>
                </c:pt>
                <c:pt idx="133752">
                  <c:v>-102.95849999999996</c:v>
                </c:pt>
                <c:pt idx="133753">
                  <c:v>-102.95650000000001</c:v>
                </c:pt>
                <c:pt idx="133754">
                  <c:v>-102.9545</c:v>
                </c:pt>
                <c:pt idx="133755">
                  <c:v>-102.95249999999999</c:v>
                </c:pt>
                <c:pt idx="133756">
                  <c:v>-102.95049999999998</c:v>
                </c:pt>
                <c:pt idx="133757">
                  <c:v>-102.94849999999997</c:v>
                </c:pt>
                <c:pt idx="133758">
                  <c:v>-102.94649999999996</c:v>
                </c:pt>
                <c:pt idx="133759">
                  <c:v>-102.94450000000001</c:v>
                </c:pt>
                <c:pt idx="133760">
                  <c:v>-102.9425</c:v>
                </c:pt>
                <c:pt idx="133761">
                  <c:v>-102.94049999999999</c:v>
                </c:pt>
                <c:pt idx="133762">
                  <c:v>-102.93849999999998</c:v>
                </c:pt>
                <c:pt idx="133763">
                  <c:v>-102.93649999999997</c:v>
                </c:pt>
                <c:pt idx="133764">
                  <c:v>-102.93449999999996</c:v>
                </c:pt>
                <c:pt idx="133765">
                  <c:v>-102.9325</c:v>
                </c:pt>
                <c:pt idx="133766">
                  <c:v>-102.93049999999999</c:v>
                </c:pt>
                <c:pt idx="133767">
                  <c:v>-102.92849999999999</c:v>
                </c:pt>
                <c:pt idx="133768">
                  <c:v>-102.92649999999998</c:v>
                </c:pt>
                <c:pt idx="133769">
                  <c:v>-102.92449999999997</c:v>
                </c:pt>
                <c:pt idx="133770">
                  <c:v>-102.92249999999996</c:v>
                </c:pt>
                <c:pt idx="133771">
                  <c:v>-102.9205</c:v>
                </c:pt>
                <c:pt idx="133772">
                  <c:v>-102.91849999999999</c:v>
                </c:pt>
                <c:pt idx="133773">
                  <c:v>-102.91649999999998</c:v>
                </c:pt>
                <c:pt idx="133774">
                  <c:v>-102.91449999999998</c:v>
                </c:pt>
                <c:pt idx="133775">
                  <c:v>-102.91249999999997</c:v>
                </c:pt>
                <c:pt idx="133776">
                  <c:v>-102.91049999999996</c:v>
                </c:pt>
                <c:pt idx="133777">
                  <c:v>-102.9085</c:v>
                </c:pt>
                <c:pt idx="133778">
                  <c:v>-102.90649999999999</c:v>
                </c:pt>
                <c:pt idx="133779">
                  <c:v>-102.90449999999998</c:v>
                </c:pt>
                <c:pt idx="133780">
                  <c:v>-102.90249999999997</c:v>
                </c:pt>
                <c:pt idx="133781">
                  <c:v>-102.90049999999997</c:v>
                </c:pt>
                <c:pt idx="133782">
                  <c:v>-102.89849999999996</c:v>
                </c:pt>
                <c:pt idx="133783">
                  <c:v>-102.8965</c:v>
                </c:pt>
                <c:pt idx="133784">
                  <c:v>-102.89449999999999</c:v>
                </c:pt>
                <c:pt idx="133785">
                  <c:v>-102.89249999999998</c:v>
                </c:pt>
                <c:pt idx="133786">
                  <c:v>-102.89049999999997</c:v>
                </c:pt>
                <c:pt idx="133787">
                  <c:v>-102.88849999999996</c:v>
                </c:pt>
                <c:pt idx="133788">
                  <c:v>-102.88649999999996</c:v>
                </c:pt>
                <c:pt idx="133789">
                  <c:v>-102.8845</c:v>
                </c:pt>
                <c:pt idx="133790">
                  <c:v>-102.88249999999999</c:v>
                </c:pt>
                <c:pt idx="133791">
                  <c:v>-102.88049999999998</c:v>
                </c:pt>
                <c:pt idx="133792">
                  <c:v>-102.87849999999997</c:v>
                </c:pt>
                <c:pt idx="133793">
                  <c:v>-102.87649999999996</c:v>
                </c:pt>
                <c:pt idx="133794">
                  <c:v>-102.87449999999995</c:v>
                </c:pt>
                <c:pt idx="133795">
                  <c:v>-102.8725</c:v>
                </c:pt>
                <c:pt idx="133796">
                  <c:v>-102.87049999999999</c:v>
                </c:pt>
                <c:pt idx="133797">
                  <c:v>-102.86849999999998</c:v>
                </c:pt>
                <c:pt idx="133798">
                  <c:v>-102.86649999999997</c:v>
                </c:pt>
                <c:pt idx="133799">
                  <c:v>-102.86449999999996</c:v>
                </c:pt>
                <c:pt idx="133800">
                  <c:v>-102.86249999999995</c:v>
                </c:pt>
                <c:pt idx="133801">
                  <c:v>-102.8605</c:v>
                </c:pt>
                <c:pt idx="133802">
                  <c:v>-102.85849999999999</c:v>
                </c:pt>
                <c:pt idx="133803">
                  <c:v>-102.85649999999998</c:v>
                </c:pt>
                <c:pt idx="133804">
                  <c:v>-102.85449999999997</c:v>
                </c:pt>
                <c:pt idx="133805">
                  <c:v>-102.85249999999996</c:v>
                </c:pt>
                <c:pt idx="133806">
                  <c:v>-102.85049999999995</c:v>
                </c:pt>
                <c:pt idx="133807">
                  <c:v>-102.8485</c:v>
                </c:pt>
                <c:pt idx="133808">
                  <c:v>-102.84649999999999</c:v>
                </c:pt>
                <c:pt idx="133809">
                  <c:v>-102.84449999999998</c:v>
                </c:pt>
                <c:pt idx="133810">
                  <c:v>-102.84249999999997</c:v>
                </c:pt>
                <c:pt idx="133811">
                  <c:v>-102.84049999999996</c:v>
                </c:pt>
                <c:pt idx="133812">
                  <c:v>-102.83849999999995</c:v>
                </c:pt>
                <c:pt idx="133813">
                  <c:v>-102.8365</c:v>
                </c:pt>
                <c:pt idx="133814">
                  <c:v>-102.83449999999999</c:v>
                </c:pt>
                <c:pt idx="133815">
                  <c:v>-102.83249999999998</c:v>
                </c:pt>
                <c:pt idx="133816">
                  <c:v>-102.83049999999997</c:v>
                </c:pt>
                <c:pt idx="133817">
                  <c:v>-102.82849999999996</c:v>
                </c:pt>
                <c:pt idx="133818">
                  <c:v>-102.82649999999995</c:v>
                </c:pt>
                <c:pt idx="133819">
                  <c:v>-102.8245</c:v>
                </c:pt>
                <c:pt idx="133820">
                  <c:v>-102.82249999999999</c:v>
                </c:pt>
                <c:pt idx="133821">
                  <c:v>-102.82049999999998</c:v>
                </c:pt>
                <c:pt idx="133822">
                  <c:v>-102.81849999999997</c:v>
                </c:pt>
                <c:pt idx="133823">
                  <c:v>-102.81649999999996</c:v>
                </c:pt>
                <c:pt idx="133824">
                  <c:v>-102.81449999999995</c:v>
                </c:pt>
                <c:pt idx="133825">
                  <c:v>-102.8125</c:v>
                </c:pt>
                <c:pt idx="133826">
                  <c:v>-102.81049999999999</c:v>
                </c:pt>
                <c:pt idx="133827">
                  <c:v>-102.80849999999998</c:v>
                </c:pt>
                <c:pt idx="133828">
                  <c:v>-102.80649999999997</c:v>
                </c:pt>
                <c:pt idx="133829">
                  <c:v>-102.80449999999996</c:v>
                </c:pt>
                <c:pt idx="133830">
                  <c:v>-102.80249999999995</c:v>
                </c:pt>
                <c:pt idx="133831">
                  <c:v>-102.8005</c:v>
                </c:pt>
                <c:pt idx="133832">
                  <c:v>-102.79849999999999</c:v>
                </c:pt>
                <c:pt idx="133833">
                  <c:v>-102.79649999999998</c:v>
                </c:pt>
                <c:pt idx="133834">
                  <c:v>-102.79449999999997</c:v>
                </c:pt>
                <c:pt idx="133835">
                  <c:v>-102.79249999999996</c:v>
                </c:pt>
                <c:pt idx="133836">
                  <c:v>-102.79049999999995</c:v>
                </c:pt>
                <c:pt idx="133837">
                  <c:v>-102.7885</c:v>
                </c:pt>
                <c:pt idx="133838">
                  <c:v>-102.78649999999999</c:v>
                </c:pt>
                <c:pt idx="133839">
                  <c:v>-102.78449999999998</c:v>
                </c:pt>
                <c:pt idx="133840">
                  <c:v>-102.78249999999997</c:v>
                </c:pt>
                <c:pt idx="133841">
                  <c:v>-102.78049999999996</c:v>
                </c:pt>
                <c:pt idx="133842">
                  <c:v>-102.77849999999995</c:v>
                </c:pt>
                <c:pt idx="133843">
                  <c:v>-102.7765</c:v>
                </c:pt>
                <c:pt idx="133844">
                  <c:v>-102.77449999999999</c:v>
                </c:pt>
                <c:pt idx="133845">
                  <c:v>-102.77249999999998</c:v>
                </c:pt>
                <c:pt idx="133846">
                  <c:v>-102.77049999999997</c:v>
                </c:pt>
                <c:pt idx="133847">
                  <c:v>-102.76849999999996</c:v>
                </c:pt>
                <c:pt idx="133848">
                  <c:v>-102.76649999999995</c:v>
                </c:pt>
                <c:pt idx="133849">
                  <c:v>-102.7645</c:v>
                </c:pt>
                <c:pt idx="133850">
                  <c:v>-102.76249999999999</c:v>
                </c:pt>
                <c:pt idx="133851">
                  <c:v>-102.76049999999998</c:v>
                </c:pt>
                <c:pt idx="133852">
                  <c:v>-102.75849999999997</c:v>
                </c:pt>
                <c:pt idx="133853">
                  <c:v>-102.75649999999996</c:v>
                </c:pt>
                <c:pt idx="133854">
                  <c:v>-102.75449999999995</c:v>
                </c:pt>
                <c:pt idx="133855">
                  <c:v>-102.7525</c:v>
                </c:pt>
                <c:pt idx="133856">
                  <c:v>-102.75049999999999</c:v>
                </c:pt>
                <c:pt idx="133857">
                  <c:v>-102.74849999999998</c:v>
                </c:pt>
                <c:pt idx="133858">
                  <c:v>-102.74649999999997</c:v>
                </c:pt>
                <c:pt idx="133859">
                  <c:v>-102.74449999999996</c:v>
                </c:pt>
                <c:pt idx="133860">
                  <c:v>-102.74249999999995</c:v>
                </c:pt>
                <c:pt idx="133861">
                  <c:v>-102.7405</c:v>
                </c:pt>
                <c:pt idx="133862">
                  <c:v>-102.73849999999999</c:v>
                </c:pt>
                <c:pt idx="133863">
                  <c:v>-102.73649999999998</c:v>
                </c:pt>
                <c:pt idx="133864">
                  <c:v>-102.73449999999997</c:v>
                </c:pt>
                <c:pt idx="133865">
                  <c:v>-102.73249999999996</c:v>
                </c:pt>
                <c:pt idx="133866">
                  <c:v>-102.73049999999995</c:v>
                </c:pt>
                <c:pt idx="133867">
                  <c:v>-102.7285</c:v>
                </c:pt>
                <c:pt idx="133868">
                  <c:v>-102.72649999999999</c:v>
                </c:pt>
                <c:pt idx="133869">
                  <c:v>-102.72449999999998</c:v>
                </c:pt>
                <c:pt idx="133870">
                  <c:v>-102.72249999999997</c:v>
                </c:pt>
                <c:pt idx="133871">
                  <c:v>-102.72049999999996</c:v>
                </c:pt>
                <c:pt idx="133872">
                  <c:v>-102.71849999999995</c:v>
                </c:pt>
                <c:pt idx="133873">
                  <c:v>-102.7165</c:v>
                </c:pt>
                <c:pt idx="133874">
                  <c:v>-102.71449999999999</c:v>
                </c:pt>
                <c:pt idx="133875">
                  <c:v>-102.71249999999998</c:v>
                </c:pt>
                <c:pt idx="133876">
                  <c:v>-102.71049999999997</c:v>
                </c:pt>
                <c:pt idx="133877">
                  <c:v>-102.70849999999996</c:v>
                </c:pt>
                <c:pt idx="133878">
                  <c:v>-102.70650000000001</c:v>
                </c:pt>
                <c:pt idx="133879">
                  <c:v>-102.7045</c:v>
                </c:pt>
                <c:pt idx="133880">
                  <c:v>-102.70249999999999</c:v>
                </c:pt>
                <c:pt idx="133881">
                  <c:v>-102.70049999999998</c:v>
                </c:pt>
                <c:pt idx="133882">
                  <c:v>-102.69849999999997</c:v>
                </c:pt>
                <c:pt idx="133883">
                  <c:v>-102.69649999999996</c:v>
                </c:pt>
                <c:pt idx="133884">
                  <c:v>-102.69450000000001</c:v>
                </c:pt>
                <c:pt idx="133885">
                  <c:v>-102.6925</c:v>
                </c:pt>
                <c:pt idx="133886">
                  <c:v>-102.69049999999999</c:v>
                </c:pt>
                <c:pt idx="133887">
                  <c:v>-102.68849999999998</c:v>
                </c:pt>
                <c:pt idx="133888">
                  <c:v>-102.68649999999997</c:v>
                </c:pt>
                <c:pt idx="133889">
                  <c:v>-102.68449999999996</c:v>
                </c:pt>
                <c:pt idx="133890">
                  <c:v>-102.6825</c:v>
                </c:pt>
                <c:pt idx="133891">
                  <c:v>-102.68049999999999</c:v>
                </c:pt>
                <c:pt idx="133892">
                  <c:v>-102.67849999999999</c:v>
                </c:pt>
                <c:pt idx="133893">
                  <c:v>-102.67649999999998</c:v>
                </c:pt>
                <c:pt idx="133894">
                  <c:v>-102.67449999999997</c:v>
                </c:pt>
                <c:pt idx="133895">
                  <c:v>-102.67249999999996</c:v>
                </c:pt>
                <c:pt idx="133896">
                  <c:v>-102.6705</c:v>
                </c:pt>
                <c:pt idx="133897">
                  <c:v>-102.66849999999999</c:v>
                </c:pt>
                <c:pt idx="133898">
                  <c:v>-102.66649999999998</c:v>
                </c:pt>
                <c:pt idx="133899">
                  <c:v>-102.66449999999998</c:v>
                </c:pt>
                <c:pt idx="133900">
                  <c:v>-102.66249999999997</c:v>
                </c:pt>
                <c:pt idx="133901">
                  <c:v>-102.66049999999996</c:v>
                </c:pt>
                <c:pt idx="133902">
                  <c:v>-102.6585</c:v>
                </c:pt>
                <c:pt idx="133903">
                  <c:v>-102.65649999999999</c:v>
                </c:pt>
                <c:pt idx="133904">
                  <c:v>-102.65449999999998</c:v>
                </c:pt>
                <c:pt idx="133905">
                  <c:v>-102.65249999999997</c:v>
                </c:pt>
                <c:pt idx="133906">
                  <c:v>-102.65049999999997</c:v>
                </c:pt>
                <c:pt idx="133907">
                  <c:v>-102.64849999999996</c:v>
                </c:pt>
                <c:pt idx="133908">
                  <c:v>-102.6465</c:v>
                </c:pt>
                <c:pt idx="133909">
                  <c:v>-102.64449999999999</c:v>
                </c:pt>
                <c:pt idx="133910">
                  <c:v>-102.64249999999998</c:v>
                </c:pt>
                <c:pt idx="133911">
                  <c:v>-102.64049999999997</c:v>
                </c:pt>
                <c:pt idx="133912">
                  <c:v>-102.63849999999996</c:v>
                </c:pt>
                <c:pt idx="133913">
                  <c:v>-102.63649999999996</c:v>
                </c:pt>
                <c:pt idx="133914">
                  <c:v>-102.6345</c:v>
                </c:pt>
                <c:pt idx="133915">
                  <c:v>-102.63249999999999</c:v>
                </c:pt>
                <c:pt idx="133916">
                  <c:v>-102.63049999999998</c:v>
                </c:pt>
                <c:pt idx="133917">
                  <c:v>-102.62849999999997</c:v>
                </c:pt>
                <c:pt idx="133918">
                  <c:v>-102.62649999999996</c:v>
                </c:pt>
                <c:pt idx="133919">
                  <c:v>-102.62449999999995</c:v>
                </c:pt>
                <c:pt idx="133920">
                  <c:v>-102.6225</c:v>
                </c:pt>
                <c:pt idx="133921">
                  <c:v>-102.62049999999999</c:v>
                </c:pt>
                <c:pt idx="133922">
                  <c:v>-102.61849999999998</c:v>
                </c:pt>
                <c:pt idx="133923">
                  <c:v>-102.61649999999997</c:v>
                </c:pt>
                <c:pt idx="133924">
                  <c:v>-102.61449999999996</c:v>
                </c:pt>
                <c:pt idx="133925">
                  <c:v>-102.61249999999995</c:v>
                </c:pt>
                <c:pt idx="133926">
                  <c:v>-102.6105</c:v>
                </c:pt>
                <c:pt idx="133927">
                  <c:v>-102.60849999999999</c:v>
                </c:pt>
                <c:pt idx="133928">
                  <c:v>-102.60649999999998</c:v>
                </c:pt>
                <c:pt idx="133929">
                  <c:v>-102.60449999999997</c:v>
                </c:pt>
                <c:pt idx="133930">
                  <c:v>-102.60249999999996</c:v>
                </c:pt>
                <c:pt idx="133931">
                  <c:v>-102.60049999999995</c:v>
                </c:pt>
                <c:pt idx="133932">
                  <c:v>-102.5985</c:v>
                </c:pt>
                <c:pt idx="133933">
                  <c:v>-102.59649999999999</c:v>
                </c:pt>
                <c:pt idx="133934">
                  <c:v>-102.59449999999998</c:v>
                </c:pt>
                <c:pt idx="133935">
                  <c:v>-102.59249999999997</c:v>
                </c:pt>
                <c:pt idx="133936">
                  <c:v>-102.59049999999996</c:v>
                </c:pt>
                <c:pt idx="133937">
                  <c:v>-102.58849999999995</c:v>
                </c:pt>
                <c:pt idx="133938">
                  <c:v>-102.5865</c:v>
                </c:pt>
                <c:pt idx="133939">
                  <c:v>-102.58449999999999</c:v>
                </c:pt>
                <c:pt idx="133940">
                  <c:v>-102.58249999999998</c:v>
                </c:pt>
                <c:pt idx="133941">
                  <c:v>-102.58049999999997</c:v>
                </c:pt>
                <c:pt idx="133942">
                  <c:v>-102.57849999999996</c:v>
                </c:pt>
                <c:pt idx="133943">
                  <c:v>-102.57649999999995</c:v>
                </c:pt>
                <c:pt idx="133944">
                  <c:v>-102.5745</c:v>
                </c:pt>
                <c:pt idx="133945">
                  <c:v>-102.57249999999999</c:v>
                </c:pt>
                <c:pt idx="133946">
                  <c:v>-102.57049999999998</c:v>
                </c:pt>
                <c:pt idx="133947">
                  <c:v>-102.56849999999997</c:v>
                </c:pt>
                <c:pt idx="133948">
                  <c:v>-102.56649999999996</c:v>
                </c:pt>
                <c:pt idx="133949">
                  <c:v>-102.56449999999995</c:v>
                </c:pt>
                <c:pt idx="133950">
                  <c:v>-102.5625</c:v>
                </c:pt>
                <c:pt idx="133951">
                  <c:v>-102.56049999999999</c:v>
                </c:pt>
                <c:pt idx="133952">
                  <c:v>-102.55849999999998</c:v>
                </c:pt>
                <c:pt idx="133953">
                  <c:v>-102.55649999999997</c:v>
                </c:pt>
                <c:pt idx="133954">
                  <c:v>-102.55449999999996</c:v>
                </c:pt>
                <c:pt idx="133955">
                  <c:v>-102.55249999999995</c:v>
                </c:pt>
                <c:pt idx="133956">
                  <c:v>-102.5505</c:v>
                </c:pt>
                <c:pt idx="133957">
                  <c:v>-102.54849999999999</c:v>
                </c:pt>
                <c:pt idx="133958">
                  <c:v>-102.54649999999998</c:v>
                </c:pt>
                <c:pt idx="133959">
                  <c:v>-102.54449999999997</c:v>
                </c:pt>
                <c:pt idx="133960">
                  <c:v>-102.54249999999996</c:v>
                </c:pt>
                <c:pt idx="133961">
                  <c:v>-102.54049999999995</c:v>
                </c:pt>
                <c:pt idx="133962">
                  <c:v>-102.5385</c:v>
                </c:pt>
                <c:pt idx="133963">
                  <c:v>-102.53649999999999</c:v>
                </c:pt>
                <c:pt idx="133964">
                  <c:v>-102.53449999999998</c:v>
                </c:pt>
                <c:pt idx="133965">
                  <c:v>-102.53249999999997</c:v>
                </c:pt>
                <c:pt idx="133966">
                  <c:v>-102.53049999999996</c:v>
                </c:pt>
                <c:pt idx="133967">
                  <c:v>-102.52849999999995</c:v>
                </c:pt>
                <c:pt idx="133968">
                  <c:v>-102.5265</c:v>
                </c:pt>
                <c:pt idx="133969">
                  <c:v>-102.52449999999999</c:v>
                </c:pt>
                <c:pt idx="133970">
                  <c:v>-102.52249999999998</c:v>
                </c:pt>
                <c:pt idx="133971">
                  <c:v>-102.52049999999997</c:v>
                </c:pt>
                <c:pt idx="133972">
                  <c:v>-102.51849999999996</c:v>
                </c:pt>
                <c:pt idx="133973">
                  <c:v>-102.51649999999995</c:v>
                </c:pt>
                <c:pt idx="133974">
                  <c:v>-102.5145</c:v>
                </c:pt>
                <c:pt idx="133975">
                  <c:v>-102.51249999999999</c:v>
                </c:pt>
                <c:pt idx="133976">
                  <c:v>-102.51049999999998</c:v>
                </c:pt>
                <c:pt idx="133977">
                  <c:v>-102.50849999999997</c:v>
                </c:pt>
                <c:pt idx="133978">
                  <c:v>-102.50649999999996</c:v>
                </c:pt>
                <c:pt idx="133979">
                  <c:v>-102.50449999999995</c:v>
                </c:pt>
                <c:pt idx="133980">
                  <c:v>-102.5025</c:v>
                </c:pt>
                <c:pt idx="133981">
                  <c:v>-102.50049999999999</c:v>
                </c:pt>
                <c:pt idx="133982">
                  <c:v>-102.49849999999998</c:v>
                </c:pt>
                <c:pt idx="133983">
                  <c:v>-102.49649999999997</c:v>
                </c:pt>
                <c:pt idx="133984">
                  <c:v>-102.49449999999996</c:v>
                </c:pt>
                <c:pt idx="133985">
                  <c:v>-102.49249999999995</c:v>
                </c:pt>
                <c:pt idx="133986">
                  <c:v>-102.4905</c:v>
                </c:pt>
                <c:pt idx="133987">
                  <c:v>-102.48849999999999</c:v>
                </c:pt>
                <c:pt idx="133988">
                  <c:v>-102.48649999999998</c:v>
                </c:pt>
                <c:pt idx="133989">
                  <c:v>-102.48449999999997</c:v>
                </c:pt>
                <c:pt idx="133990">
                  <c:v>-102.48249999999996</c:v>
                </c:pt>
                <c:pt idx="133991">
                  <c:v>-102.48049999999995</c:v>
                </c:pt>
                <c:pt idx="133992">
                  <c:v>-102.4785</c:v>
                </c:pt>
                <c:pt idx="133993">
                  <c:v>-102.47649999999999</c:v>
                </c:pt>
                <c:pt idx="133994">
                  <c:v>-102.47449999999998</c:v>
                </c:pt>
                <c:pt idx="133995">
                  <c:v>-102.47249999999997</c:v>
                </c:pt>
                <c:pt idx="133996">
                  <c:v>-102.47049999999996</c:v>
                </c:pt>
                <c:pt idx="133997">
                  <c:v>-102.46849999999995</c:v>
                </c:pt>
                <c:pt idx="133998">
                  <c:v>-102.4665</c:v>
                </c:pt>
                <c:pt idx="133999">
                  <c:v>-102.46449999999999</c:v>
                </c:pt>
                <c:pt idx="134000">
                  <c:v>-102.46249999999998</c:v>
                </c:pt>
                <c:pt idx="134001">
                  <c:v>-102.46049999999997</c:v>
                </c:pt>
                <c:pt idx="134002">
                  <c:v>-102.45849999999996</c:v>
                </c:pt>
                <c:pt idx="134003">
                  <c:v>-102.45650000000001</c:v>
                </c:pt>
                <c:pt idx="134004">
                  <c:v>-102.4545</c:v>
                </c:pt>
                <c:pt idx="134005">
                  <c:v>-102.45249999999999</c:v>
                </c:pt>
                <c:pt idx="134006">
                  <c:v>-102.45049999999998</c:v>
                </c:pt>
                <c:pt idx="134007">
                  <c:v>-102.44849999999997</c:v>
                </c:pt>
                <c:pt idx="134008">
                  <c:v>-102.44649999999996</c:v>
                </c:pt>
                <c:pt idx="134009">
                  <c:v>-102.44450000000001</c:v>
                </c:pt>
                <c:pt idx="134010">
                  <c:v>-102.4425</c:v>
                </c:pt>
                <c:pt idx="134011">
                  <c:v>-102.44049999999999</c:v>
                </c:pt>
                <c:pt idx="134012">
                  <c:v>-102.43849999999998</c:v>
                </c:pt>
                <c:pt idx="134013">
                  <c:v>-102.43649999999997</c:v>
                </c:pt>
                <c:pt idx="134014">
                  <c:v>-102.43449999999996</c:v>
                </c:pt>
                <c:pt idx="134015">
                  <c:v>-102.4325</c:v>
                </c:pt>
                <c:pt idx="134016">
                  <c:v>-102.43049999999999</c:v>
                </c:pt>
                <c:pt idx="134017">
                  <c:v>-102.42849999999999</c:v>
                </c:pt>
                <c:pt idx="134018">
                  <c:v>-102.42649999999998</c:v>
                </c:pt>
                <c:pt idx="134019">
                  <c:v>-102.42449999999997</c:v>
                </c:pt>
                <c:pt idx="134020">
                  <c:v>-102.42249999999996</c:v>
                </c:pt>
                <c:pt idx="134021">
                  <c:v>-102.4205</c:v>
                </c:pt>
                <c:pt idx="134022">
                  <c:v>-102.41849999999999</c:v>
                </c:pt>
                <c:pt idx="134023">
                  <c:v>-102.41649999999998</c:v>
                </c:pt>
                <c:pt idx="134024">
                  <c:v>-102.41449999999998</c:v>
                </c:pt>
                <c:pt idx="134025">
                  <c:v>-102.41249999999997</c:v>
                </c:pt>
                <c:pt idx="134026">
                  <c:v>-102.41049999999996</c:v>
                </c:pt>
                <c:pt idx="134027">
                  <c:v>-102.4085</c:v>
                </c:pt>
                <c:pt idx="134028">
                  <c:v>-102.40649999999999</c:v>
                </c:pt>
                <c:pt idx="134029">
                  <c:v>-102.40449999999998</c:v>
                </c:pt>
                <c:pt idx="134030">
                  <c:v>-102.40249999999997</c:v>
                </c:pt>
                <c:pt idx="134031">
                  <c:v>-102.40049999999997</c:v>
                </c:pt>
                <c:pt idx="134032">
                  <c:v>-102.39849999999996</c:v>
                </c:pt>
                <c:pt idx="134033">
                  <c:v>-102.3965</c:v>
                </c:pt>
                <c:pt idx="134034">
                  <c:v>-102.39449999999999</c:v>
                </c:pt>
                <c:pt idx="134035">
                  <c:v>-102.39249999999998</c:v>
                </c:pt>
                <c:pt idx="134036">
                  <c:v>-102.39049999999997</c:v>
                </c:pt>
                <c:pt idx="134037">
                  <c:v>-102.38849999999996</c:v>
                </c:pt>
                <c:pt idx="134038">
                  <c:v>-102.38649999999996</c:v>
                </c:pt>
                <c:pt idx="134039">
                  <c:v>-102.3845</c:v>
                </c:pt>
                <c:pt idx="134040">
                  <c:v>-102.38249999999999</c:v>
                </c:pt>
                <c:pt idx="134041">
                  <c:v>-102.38049999999998</c:v>
                </c:pt>
                <c:pt idx="134042">
                  <c:v>-102.37849999999997</c:v>
                </c:pt>
                <c:pt idx="134043">
                  <c:v>-102.37649999999996</c:v>
                </c:pt>
                <c:pt idx="134044">
                  <c:v>-102.37449999999995</c:v>
                </c:pt>
                <c:pt idx="134045">
                  <c:v>-102.3725</c:v>
                </c:pt>
                <c:pt idx="134046">
                  <c:v>-102.37049999999999</c:v>
                </c:pt>
                <c:pt idx="134047">
                  <c:v>-102.36849999999998</c:v>
                </c:pt>
                <c:pt idx="134048">
                  <c:v>-102.36649999999997</c:v>
                </c:pt>
                <c:pt idx="134049">
                  <c:v>-102.36449999999996</c:v>
                </c:pt>
                <c:pt idx="134050">
                  <c:v>-102.36249999999995</c:v>
                </c:pt>
                <c:pt idx="134051">
                  <c:v>-102.3605</c:v>
                </c:pt>
                <c:pt idx="134052">
                  <c:v>-102.35849999999999</c:v>
                </c:pt>
                <c:pt idx="134053">
                  <c:v>-102.35649999999998</c:v>
                </c:pt>
                <c:pt idx="134054">
                  <c:v>-102.35449999999997</c:v>
                </c:pt>
                <c:pt idx="134055">
                  <c:v>-102.35249999999996</c:v>
                </c:pt>
                <c:pt idx="134056">
                  <c:v>-102.35049999999995</c:v>
                </c:pt>
                <c:pt idx="134057">
                  <c:v>-102.3485</c:v>
                </c:pt>
                <c:pt idx="134058">
                  <c:v>-102.34649999999999</c:v>
                </c:pt>
                <c:pt idx="134059">
                  <c:v>-102.34449999999998</c:v>
                </c:pt>
                <c:pt idx="134060">
                  <c:v>-102.34249999999997</c:v>
                </c:pt>
                <c:pt idx="134061">
                  <c:v>-102.34049999999996</c:v>
                </c:pt>
                <c:pt idx="134062">
                  <c:v>-102.33849999999995</c:v>
                </c:pt>
                <c:pt idx="134063">
                  <c:v>-102.3365</c:v>
                </c:pt>
                <c:pt idx="134064">
                  <c:v>-102.33449999999999</c:v>
                </c:pt>
                <c:pt idx="134065">
                  <c:v>-102.33249999999998</c:v>
                </c:pt>
                <c:pt idx="134066">
                  <c:v>-102.33049999999997</c:v>
                </c:pt>
                <c:pt idx="134067">
                  <c:v>-102.32849999999996</c:v>
                </c:pt>
                <c:pt idx="134068">
                  <c:v>-102.32649999999995</c:v>
                </c:pt>
                <c:pt idx="134069">
                  <c:v>-102.3245</c:v>
                </c:pt>
                <c:pt idx="134070">
                  <c:v>-102.32249999999999</c:v>
                </c:pt>
                <c:pt idx="134071">
                  <c:v>-102.32049999999998</c:v>
                </c:pt>
                <c:pt idx="134072">
                  <c:v>-102.31849999999997</c:v>
                </c:pt>
                <c:pt idx="134073">
                  <c:v>-102.31649999999996</c:v>
                </c:pt>
                <c:pt idx="134074">
                  <c:v>-102.31449999999995</c:v>
                </c:pt>
                <c:pt idx="134075">
                  <c:v>-102.3125</c:v>
                </c:pt>
                <c:pt idx="134076">
                  <c:v>-102.31049999999999</c:v>
                </c:pt>
                <c:pt idx="134077">
                  <c:v>-102.30849999999998</c:v>
                </c:pt>
                <c:pt idx="134078">
                  <c:v>-102.30649999999997</c:v>
                </c:pt>
                <c:pt idx="134079">
                  <c:v>-102.30449999999996</c:v>
                </c:pt>
                <c:pt idx="134080">
                  <c:v>-102.30249999999995</c:v>
                </c:pt>
                <c:pt idx="134081">
                  <c:v>-102.3005</c:v>
                </c:pt>
                <c:pt idx="134082">
                  <c:v>-102.29849999999999</c:v>
                </c:pt>
                <c:pt idx="134083">
                  <c:v>-102.29649999999998</c:v>
                </c:pt>
                <c:pt idx="134084">
                  <c:v>-102.29449999999997</c:v>
                </c:pt>
                <c:pt idx="134085">
                  <c:v>-102.29249999999996</c:v>
                </c:pt>
                <c:pt idx="134086">
                  <c:v>-102.29049999999995</c:v>
                </c:pt>
                <c:pt idx="134087">
                  <c:v>-102.2885</c:v>
                </c:pt>
                <c:pt idx="134088">
                  <c:v>-102.28649999999999</c:v>
                </c:pt>
                <c:pt idx="134089">
                  <c:v>-102.28449999999998</c:v>
                </c:pt>
                <c:pt idx="134090">
                  <c:v>-102.28249999999997</c:v>
                </c:pt>
                <c:pt idx="134091">
                  <c:v>-102.28049999999996</c:v>
                </c:pt>
                <c:pt idx="134092">
                  <c:v>-102.27849999999995</c:v>
                </c:pt>
                <c:pt idx="134093">
                  <c:v>-102.2765</c:v>
                </c:pt>
                <c:pt idx="134094">
                  <c:v>-102.27449999999999</c:v>
                </c:pt>
                <c:pt idx="134095">
                  <c:v>-102.27249999999998</c:v>
                </c:pt>
                <c:pt idx="134096">
                  <c:v>-102.27049999999997</c:v>
                </c:pt>
                <c:pt idx="134097">
                  <c:v>-102.26849999999996</c:v>
                </c:pt>
                <c:pt idx="134098">
                  <c:v>-102.26649999999995</c:v>
                </c:pt>
                <c:pt idx="134099">
                  <c:v>-102.2645</c:v>
                </c:pt>
                <c:pt idx="134100">
                  <c:v>-102.26249999999999</c:v>
                </c:pt>
                <c:pt idx="134101">
                  <c:v>-102.26049999999998</c:v>
                </c:pt>
                <c:pt idx="134102">
                  <c:v>-102.25849999999997</c:v>
                </c:pt>
                <c:pt idx="134103">
                  <c:v>-102.25649999999996</c:v>
                </c:pt>
                <c:pt idx="134104">
                  <c:v>-102.25449999999995</c:v>
                </c:pt>
                <c:pt idx="134105">
                  <c:v>-102.2525</c:v>
                </c:pt>
                <c:pt idx="134106">
                  <c:v>-102.25049999999999</c:v>
                </c:pt>
                <c:pt idx="134107">
                  <c:v>-102.24849999999998</c:v>
                </c:pt>
                <c:pt idx="134108">
                  <c:v>-102.24649999999997</c:v>
                </c:pt>
                <c:pt idx="134109">
                  <c:v>-102.24449999999996</c:v>
                </c:pt>
                <c:pt idx="134110">
                  <c:v>-102.24249999999995</c:v>
                </c:pt>
                <c:pt idx="134111">
                  <c:v>-102.2405</c:v>
                </c:pt>
                <c:pt idx="134112">
                  <c:v>-102.23849999999999</c:v>
                </c:pt>
                <c:pt idx="134113">
                  <c:v>-102.23649999999998</c:v>
                </c:pt>
                <c:pt idx="134114">
                  <c:v>-102.23449999999997</c:v>
                </c:pt>
                <c:pt idx="134115">
                  <c:v>-102.23249999999996</c:v>
                </c:pt>
                <c:pt idx="134116">
                  <c:v>-102.23049999999995</c:v>
                </c:pt>
                <c:pt idx="134117">
                  <c:v>-102.2285</c:v>
                </c:pt>
                <c:pt idx="134118">
                  <c:v>-102.22649999999999</c:v>
                </c:pt>
                <c:pt idx="134119">
                  <c:v>-102.22449999999998</c:v>
                </c:pt>
                <c:pt idx="134120">
                  <c:v>-102.22249999999997</c:v>
                </c:pt>
                <c:pt idx="134121">
                  <c:v>-102.22049999999996</c:v>
                </c:pt>
                <c:pt idx="134122">
                  <c:v>-102.21849999999995</c:v>
                </c:pt>
                <c:pt idx="134123">
                  <c:v>-102.2165</c:v>
                </c:pt>
                <c:pt idx="134124">
                  <c:v>-102.21449999999999</c:v>
                </c:pt>
                <c:pt idx="134125">
                  <c:v>-102.21249999999998</c:v>
                </c:pt>
                <c:pt idx="134126">
                  <c:v>-102.21049999999997</c:v>
                </c:pt>
                <c:pt idx="134127">
                  <c:v>-102.20849999999996</c:v>
                </c:pt>
                <c:pt idx="134128">
                  <c:v>-102.20650000000001</c:v>
                </c:pt>
                <c:pt idx="134129">
                  <c:v>-102.2045</c:v>
                </c:pt>
                <c:pt idx="134130">
                  <c:v>-102.20249999999999</c:v>
                </c:pt>
                <c:pt idx="134131">
                  <c:v>-102.20049999999998</c:v>
                </c:pt>
                <c:pt idx="134132">
                  <c:v>-102.19849999999997</c:v>
                </c:pt>
                <c:pt idx="134133">
                  <c:v>-102.19649999999996</c:v>
                </c:pt>
                <c:pt idx="134134">
                  <c:v>-102.19450000000001</c:v>
                </c:pt>
                <c:pt idx="134135">
                  <c:v>-102.1925</c:v>
                </c:pt>
                <c:pt idx="134136">
                  <c:v>-102.19049999999999</c:v>
                </c:pt>
                <c:pt idx="134137">
                  <c:v>-102.18849999999998</c:v>
                </c:pt>
                <c:pt idx="134138">
                  <c:v>-102.18649999999997</c:v>
                </c:pt>
                <c:pt idx="134139">
                  <c:v>-102.18449999999996</c:v>
                </c:pt>
                <c:pt idx="134140">
                  <c:v>-102.1825</c:v>
                </c:pt>
                <c:pt idx="134141">
                  <c:v>-102.18049999999999</c:v>
                </c:pt>
                <c:pt idx="134142">
                  <c:v>-102.17849999999999</c:v>
                </c:pt>
                <c:pt idx="134143">
                  <c:v>-102.17649999999998</c:v>
                </c:pt>
                <c:pt idx="134144">
                  <c:v>-102.17449999999997</c:v>
                </c:pt>
                <c:pt idx="134145">
                  <c:v>-102.17249999999996</c:v>
                </c:pt>
                <c:pt idx="134146">
                  <c:v>-102.1705</c:v>
                </c:pt>
                <c:pt idx="134147">
                  <c:v>-102.16849999999999</c:v>
                </c:pt>
                <c:pt idx="134148">
                  <c:v>-102.16649999999998</c:v>
                </c:pt>
                <c:pt idx="134149">
                  <c:v>-102.16449999999998</c:v>
                </c:pt>
                <c:pt idx="134150">
                  <c:v>-102.16249999999997</c:v>
                </c:pt>
                <c:pt idx="134151">
                  <c:v>-102.16049999999996</c:v>
                </c:pt>
                <c:pt idx="134152">
                  <c:v>-102.1585</c:v>
                </c:pt>
                <c:pt idx="134153">
                  <c:v>-102.15649999999999</c:v>
                </c:pt>
                <c:pt idx="134154">
                  <c:v>-102.15449999999998</c:v>
                </c:pt>
                <c:pt idx="134155">
                  <c:v>-102.15249999999997</c:v>
                </c:pt>
                <c:pt idx="134156">
                  <c:v>-102.15049999999997</c:v>
                </c:pt>
                <c:pt idx="134157">
                  <c:v>-102.14849999999996</c:v>
                </c:pt>
                <c:pt idx="134158">
                  <c:v>-102.1465</c:v>
                </c:pt>
                <c:pt idx="134159">
                  <c:v>-102.14449999999999</c:v>
                </c:pt>
                <c:pt idx="134160">
                  <c:v>-102.14249999999998</c:v>
                </c:pt>
                <c:pt idx="134161">
                  <c:v>-102.14049999999997</c:v>
                </c:pt>
                <c:pt idx="134162">
                  <c:v>-102.13849999999996</c:v>
                </c:pt>
                <c:pt idx="134163">
                  <c:v>-102.13649999999996</c:v>
                </c:pt>
                <c:pt idx="134164">
                  <c:v>-102.1345</c:v>
                </c:pt>
                <c:pt idx="134165">
                  <c:v>-102.13249999999999</c:v>
                </c:pt>
                <c:pt idx="134166">
                  <c:v>-102.13049999999998</c:v>
                </c:pt>
                <c:pt idx="134167">
                  <c:v>-102.12849999999997</c:v>
                </c:pt>
                <c:pt idx="134168">
                  <c:v>-102.12649999999996</c:v>
                </c:pt>
                <c:pt idx="134169">
                  <c:v>-102.12449999999995</c:v>
                </c:pt>
                <c:pt idx="134170">
                  <c:v>-102.1225</c:v>
                </c:pt>
                <c:pt idx="134171">
                  <c:v>-102.12049999999999</c:v>
                </c:pt>
                <c:pt idx="134172">
                  <c:v>-102.11849999999998</c:v>
                </c:pt>
                <c:pt idx="134173">
                  <c:v>-102.11649999999997</c:v>
                </c:pt>
                <c:pt idx="134174">
                  <c:v>-102.11449999999996</c:v>
                </c:pt>
                <c:pt idx="134175">
                  <c:v>-102.11249999999995</c:v>
                </c:pt>
                <c:pt idx="134176">
                  <c:v>-102.1105</c:v>
                </c:pt>
                <c:pt idx="134177">
                  <c:v>-102.10849999999999</c:v>
                </c:pt>
                <c:pt idx="134178">
                  <c:v>-102.10649999999998</c:v>
                </c:pt>
                <c:pt idx="134179">
                  <c:v>-102.10449999999997</c:v>
                </c:pt>
                <c:pt idx="134180">
                  <c:v>-102.10249999999996</c:v>
                </c:pt>
                <c:pt idx="134181">
                  <c:v>-102.10049999999995</c:v>
                </c:pt>
                <c:pt idx="134182">
                  <c:v>-102.0985</c:v>
                </c:pt>
                <c:pt idx="134183">
                  <c:v>-102.09649999999999</c:v>
                </c:pt>
                <c:pt idx="134184">
                  <c:v>-102.09449999999998</c:v>
                </c:pt>
                <c:pt idx="134185">
                  <c:v>-102.09249999999997</c:v>
                </c:pt>
                <c:pt idx="134186">
                  <c:v>-102.09049999999996</c:v>
                </c:pt>
                <c:pt idx="134187">
                  <c:v>-102.08849999999995</c:v>
                </c:pt>
                <c:pt idx="134188">
                  <c:v>-102.0865</c:v>
                </c:pt>
                <c:pt idx="134189">
                  <c:v>-102.08449999999999</c:v>
                </c:pt>
                <c:pt idx="134190">
                  <c:v>-102.08249999999998</c:v>
                </c:pt>
                <c:pt idx="134191">
                  <c:v>-102.08049999999997</c:v>
                </c:pt>
                <c:pt idx="134192">
                  <c:v>-102.07849999999996</c:v>
                </c:pt>
                <c:pt idx="134193">
                  <c:v>-102.07649999999995</c:v>
                </c:pt>
                <c:pt idx="134194">
                  <c:v>-102.0745</c:v>
                </c:pt>
                <c:pt idx="134195">
                  <c:v>-102.07249999999999</c:v>
                </c:pt>
                <c:pt idx="134196">
                  <c:v>-102.07049999999998</c:v>
                </c:pt>
                <c:pt idx="134197">
                  <c:v>-102.06849999999997</c:v>
                </c:pt>
                <c:pt idx="134198">
                  <c:v>-102.06649999999996</c:v>
                </c:pt>
                <c:pt idx="134199">
                  <c:v>-102.06449999999995</c:v>
                </c:pt>
                <c:pt idx="134200">
                  <c:v>-102.0625</c:v>
                </c:pt>
                <c:pt idx="134201">
                  <c:v>-102.06049999999999</c:v>
                </c:pt>
                <c:pt idx="134202">
                  <c:v>-102.05849999999998</c:v>
                </c:pt>
                <c:pt idx="134203">
                  <c:v>-102.05649999999997</c:v>
                </c:pt>
                <c:pt idx="134204">
                  <c:v>-102.05449999999996</c:v>
                </c:pt>
                <c:pt idx="134205">
                  <c:v>-102.05249999999995</c:v>
                </c:pt>
                <c:pt idx="134206">
                  <c:v>-102.0505</c:v>
                </c:pt>
                <c:pt idx="134207">
                  <c:v>-102.04849999999999</c:v>
                </c:pt>
                <c:pt idx="134208">
                  <c:v>-102.04649999999998</c:v>
                </c:pt>
                <c:pt idx="134209">
                  <c:v>-102.04449999999997</c:v>
                </c:pt>
                <c:pt idx="134210">
                  <c:v>-102.04249999999996</c:v>
                </c:pt>
                <c:pt idx="134211">
                  <c:v>-102.04049999999995</c:v>
                </c:pt>
                <c:pt idx="134212">
                  <c:v>-102.0385</c:v>
                </c:pt>
                <c:pt idx="134213">
                  <c:v>-102.03649999999999</c:v>
                </c:pt>
                <c:pt idx="134214">
                  <c:v>-102.03449999999998</c:v>
                </c:pt>
                <c:pt idx="134215">
                  <c:v>-102.03249999999997</c:v>
                </c:pt>
                <c:pt idx="134216">
                  <c:v>-102.03049999999996</c:v>
                </c:pt>
                <c:pt idx="134217">
                  <c:v>-102.02849999999995</c:v>
                </c:pt>
                <c:pt idx="134218">
                  <c:v>-102.0265</c:v>
                </c:pt>
                <c:pt idx="134219">
                  <c:v>-102.02449999999999</c:v>
                </c:pt>
                <c:pt idx="134220">
                  <c:v>-102.02249999999998</c:v>
                </c:pt>
                <c:pt idx="134221">
                  <c:v>-102.02049999999997</c:v>
                </c:pt>
                <c:pt idx="134222">
                  <c:v>-102.01849999999996</c:v>
                </c:pt>
                <c:pt idx="134223">
                  <c:v>-102.01649999999995</c:v>
                </c:pt>
                <c:pt idx="134224">
                  <c:v>-102.0145</c:v>
                </c:pt>
                <c:pt idx="134225">
                  <c:v>-102.01249999999999</c:v>
                </c:pt>
                <c:pt idx="134226">
                  <c:v>-102.01049999999998</c:v>
                </c:pt>
                <c:pt idx="134227">
                  <c:v>-102.00849999999997</c:v>
                </c:pt>
                <c:pt idx="134228">
                  <c:v>-102.00649999999996</c:v>
                </c:pt>
                <c:pt idx="134229">
                  <c:v>-102.00449999999995</c:v>
                </c:pt>
                <c:pt idx="134230">
                  <c:v>-102.0025</c:v>
                </c:pt>
                <c:pt idx="134231">
                  <c:v>-102.00049999999999</c:v>
                </c:pt>
                <c:pt idx="134232">
                  <c:v>-101.99849999999998</c:v>
                </c:pt>
                <c:pt idx="134233">
                  <c:v>-101.99649999999997</c:v>
                </c:pt>
                <c:pt idx="134234">
                  <c:v>-101.99449999999996</c:v>
                </c:pt>
                <c:pt idx="134235">
                  <c:v>-101.99249999999995</c:v>
                </c:pt>
                <c:pt idx="134236">
                  <c:v>-101.9905</c:v>
                </c:pt>
                <c:pt idx="134237">
                  <c:v>-101.98849999999999</c:v>
                </c:pt>
                <c:pt idx="134238">
                  <c:v>-101.98649999999998</c:v>
                </c:pt>
                <c:pt idx="134239">
                  <c:v>-101.98449999999997</c:v>
                </c:pt>
                <c:pt idx="134240">
                  <c:v>-101.98249999999996</c:v>
                </c:pt>
                <c:pt idx="134241">
                  <c:v>-101.98049999999995</c:v>
                </c:pt>
                <c:pt idx="134242">
                  <c:v>-101.9785</c:v>
                </c:pt>
                <c:pt idx="134243">
                  <c:v>-101.97649999999999</c:v>
                </c:pt>
                <c:pt idx="134244">
                  <c:v>-101.97449999999998</c:v>
                </c:pt>
                <c:pt idx="134245">
                  <c:v>-101.97249999999997</c:v>
                </c:pt>
                <c:pt idx="134246">
                  <c:v>-101.97049999999996</c:v>
                </c:pt>
                <c:pt idx="134247">
                  <c:v>-101.96849999999995</c:v>
                </c:pt>
                <c:pt idx="134248">
                  <c:v>-101.9665</c:v>
                </c:pt>
                <c:pt idx="134249">
                  <c:v>-101.96449999999999</c:v>
                </c:pt>
                <c:pt idx="134250">
                  <c:v>-101.96249999999998</c:v>
                </c:pt>
                <c:pt idx="134251">
                  <c:v>-101.96049999999997</c:v>
                </c:pt>
                <c:pt idx="134252">
                  <c:v>-101.95849999999996</c:v>
                </c:pt>
                <c:pt idx="134253">
                  <c:v>-101.95650000000001</c:v>
                </c:pt>
                <c:pt idx="134254">
                  <c:v>-101.9545</c:v>
                </c:pt>
                <c:pt idx="134255">
                  <c:v>-101.95249999999999</c:v>
                </c:pt>
                <c:pt idx="134256">
                  <c:v>-101.95049999999998</c:v>
                </c:pt>
                <c:pt idx="134257">
                  <c:v>-101.94849999999997</c:v>
                </c:pt>
                <c:pt idx="134258">
                  <c:v>-101.94649999999996</c:v>
                </c:pt>
                <c:pt idx="134259">
                  <c:v>-101.94450000000001</c:v>
                </c:pt>
                <c:pt idx="134260">
                  <c:v>-101.9425</c:v>
                </c:pt>
                <c:pt idx="134261">
                  <c:v>-101.94049999999999</c:v>
                </c:pt>
                <c:pt idx="134262">
                  <c:v>-101.93849999999998</c:v>
                </c:pt>
                <c:pt idx="134263">
                  <c:v>-101.93649999999997</c:v>
                </c:pt>
                <c:pt idx="134264">
                  <c:v>-101.93449999999996</c:v>
                </c:pt>
                <c:pt idx="134265">
                  <c:v>-101.9325</c:v>
                </c:pt>
                <c:pt idx="134266">
                  <c:v>-101.93049999999999</c:v>
                </c:pt>
                <c:pt idx="134267">
                  <c:v>-101.92849999999999</c:v>
                </c:pt>
                <c:pt idx="134268">
                  <c:v>-101.92649999999998</c:v>
                </c:pt>
                <c:pt idx="134269">
                  <c:v>-101.92449999999997</c:v>
                </c:pt>
                <c:pt idx="134270">
                  <c:v>-101.92249999999996</c:v>
                </c:pt>
                <c:pt idx="134271">
                  <c:v>-101.9205</c:v>
                </c:pt>
                <c:pt idx="134272">
                  <c:v>-101.91849999999999</c:v>
                </c:pt>
                <c:pt idx="134273">
                  <c:v>-101.91649999999998</c:v>
                </c:pt>
                <c:pt idx="134274">
                  <c:v>-101.91449999999998</c:v>
                </c:pt>
                <c:pt idx="134275">
                  <c:v>-101.91249999999997</c:v>
                </c:pt>
                <c:pt idx="134276">
                  <c:v>-101.91049999999996</c:v>
                </c:pt>
                <c:pt idx="134277">
                  <c:v>-101.9085</c:v>
                </c:pt>
                <c:pt idx="134278">
                  <c:v>-101.90649999999999</c:v>
                </c:pt>
                <c:pt idx="134279">
                  <c:v>-101.90449999999998</c:v>
                </c:pt>
                <c:pt idx="134280">
                  <c:v>-101.90249999999997</c:v>
                </c:pt>
                <c:pt idx="134281">
                  <c:v>-101.90049999999997</c:v>
                </c:pt>
                <c:pt idx="134282">
                  <c:v>-101.89849999999996</c:v>
                </c:pt>
                <c:pt idx="134283">
                  <c:v>-101.8965</c:v>
                </c:pt>
                <c:pt idx="134284">
                  <c:v>-101.89449999999999</c:v>
                </c:pt>
                <c:pt idx="134285">
                  <c:v>-101.89249999999998</c:v>
                </c:pt>
                <c:pt idx="134286">
                  <c:v>-101.89049999999997</c:v>
                </c:pt>
                <c:pt idx="134287">
                  <c:v>-101.88849999999996</c:v>
                </c:pt>
                <c:pt idx="134288">
                  <c:v>-101.88649999999996</c:v>
                </c:pt>
                <c:pt idx="134289">
                  <c:v>-101.8845</c:v>
                </c:pt>
                <c:pt idx="134290">
                  <c:v>-101.88249999999999</c:v>
                </c:pt>
                <c:pt idx="134291">
                  <c:v>-101.88049999999998</c:v>
                </c:pt>
                <c:pt idx="134292">
                  <c:v>-101.87849999999997</c:v>
                </c:pt>
                <c:pt idx="134293">
                  <c:v>-101.87649999999996</c:v>
                </c:pt>
                <c:pt idx="134294">
                  <c:v>-101.87449999999995</c:v>
                </c:pt>
                <c:pt idx="134295">
                  <c:v>-101.8725</c:v>
                </c:pt>
                <c:pt idx="134296">
                  <c:v>-101.87049999999999</c:v>
                </c:pt>
                <c:pt idx="134297">
                  <c:v>-101.86849999999998</c:v>
                </c:pt>
                <c:pt idx="134298">
                  <c:v>-101.86649999999997</c:v>
                </c:pt>
                <c:pt idx="134299">
                  <c:v>-101.86449999999996</c:v>
                </c:pt>
                <c:pt idx="134300">
                  <c:v>-101.86249999999995</c:v>
                </c:pt>
                <c:pt idx="134301">
                  <c:v>-101.8605</c:v>
                </c:pt>
                <c:pt idx="134302">
                  <c:v>-101.85849999999999</c:v>
                </c:pt>
                <c:pt idx="134303">
                  <c:v>-101.85649999999998</c:v>
                </c:pt>
                <c:pt idx="134304">
                  <c:v>-101.85449999999997</c:v>
                </c:pt>
                <c:pt idx="134305">
                  <c:v>-101.85249999999996</c:v>
                </c:pt>
                <c:pt idx="134306">
                  <c:v>-101.85049999999995</c:v>
                </c:pt>
                <c:pt idx="134307">
                  <c:v>-101.8485</c:v>
                </c:pt>
                <c:pt idx="134308">
                  <c:v>-101.84649999999999</c:v>
                </c:pt>
                <c:pt idx="134309">
                  <c:v>-101.84449999999998</c:v>
                </c:pt>
                <c:pt idx="134310">
                  <c:v>-101.84249999999997</c:v>
                </c:pt>
                <c:pt idx="134311">
                  <c:v>-101.84049999999996</c:v>
                </c:pt>
                <c:pt idx="134312">
                  <c:v>-101.83849999999995</c:v>
                </c:pt>
                <c:pt idx="134313">
                  <c:v>-101.8365</c:v>
                </c:pt>
                <c:pt idx="134314">
                  <c:v>-101.83449999999999</c:v>
                </c:pt>
                <c:pt idx="134315">
                  <c:v>-101.83249999999998</c:v>
                </c:pt>
                <c:pt idx="134316">
                  <c:v>-101.83049999999997</c:v>
                </c:pt>
                <c:pt idx="134317">
                  <c:v>-101.82849999999996</c:v>
                </c:pt>
                <c:pt idx="134318">
                  <c:v>-101.82649999999995</c:v>
                </c:pt>
                <c:pt idx="134319">
                  <c:v>-101.8245</c:v>
                </c:pt>
                <c:pt idx="134320">
                  <c:v>-101.82249999999999</c:v>
                </c:pt>
                <c:pt idx="134321">
                  <c:v>-101.82049999999998</c:v>
                </c:pt>
                <c:pt idx="134322">
                  <c:v>-101.81849999999997</c:v>
                </c:pt>
                <c:pt idx="134323">
                  <c:v>-101.81649999999996</c:v>
                </c:pt>
                <c:pt idx="134324">
                  <c:v>-101.81449999999995</c:v>
                </c:pt>
                <c:pt idx="134325">
                  <c:v>-101.8125</c:v>
                </c:pt>
                <c:pt idx="134326">
                  <c:v>-101.81049999999999</c:v>
                </c:pt>
                <c:pt idx="134327">
                  <c:v>-101.80849999999998</c:v>
                </c:pt>
                <c:pt idx="134328">
                  <c:v>-101.80649999999997</c:v>
                </c:pt>
                <c:pt idx="134329">
                  <c:v>-101.80449999999996</c:v>
                </c:pt>
                <c:pt idx="134330">
                  <c:v>-101.80249999999995</c:v>
                </c:pt>
                <c:pt idx="134331">
                  <c:v>-101.8005</c:v>
                </c:pt>
                <c:pt idx="134332">
                  <c:v>-101.79849999999999</c:v>
                </c:pt>
                <c:pt idx="134333">
                  <c:v>-101.79649999999998</c:v>
                </c:pt>
                <c:pt idx="134334">
                  <c:v>-101.79449999999997</c:v>
                </c:pt>
                <c:pt idx="134335">
                  <c:v>-101.79249999999996</c:v>
                </c:pt>
                <c:pt idx="134336">
                  <c:v>-101.79049999999995</c:v>
                </c:pt>
                <c:pt idx="134337">
                  <c:v>-101.7885</c:v>
                </c:pt>
                <c:pt idx="134338">
                  <c:v>-101.78649999999999</c:v>
                </c:pt>
                <c:pt idx="134339">
                  <c:v>-101.78449999999998</c:v>
                </c:pt>
                <c:pt idx="134340">
                  <c:v>-101.78249999999997</c:v>
                </c:pt>
                <c:pt idx="134341">
                  <c:v>-101.78049999999996</c:v>
                </c:pt>
                <c:pt idx="134342">
                  <c:v>-101.77849999999995</c:v>
                </c:pt>
                <c:pt idx="134343">
                  <c:v>-101.7765</c:v>
                </c:pt>
                <c:pt idx="134344">
                  <c:v>-101.77449999999999</c:v>
                </c:pt>
                <c:pt idx="134345">
                  <c:v>-101.77249999999998</c:v>
                </c:pt>
                <c:pt idx="134346">
                  <c:v>-101.77049999999997</c:v>
                </c:pt>
                <c:pt idx="134347">
                  <c:v>-101.76849999999996</c:v>
                </c:pt>
                <c:pt idx="134348">
                  <c:v>-101.76649999999995</c:v>
                </c:pt>
                <c:pt idx="134349">
                  <c:v>-101.7645</c:v>
                </c:pt>
                <c:pt idx="134350">
                  <c:v>-101.76249999999999</c:v>
                </c:pt>
                <c:pt idx="134351">
                  <c:v>-101.76049999999998</c:v>
                </c:pt>
                <c:pt idx="134352">
                  <c:v>-101.75849999999997</c:v>
                </c:pt>
                <c:pt idx="134353">
                  <c:v>-101.75649999999996</c:v>
                </c:pt>
                <c:pt idx="134354">
                  <c:v>-101.75449999999995</c:v>
                </c:pt>
                <c:pt idx="134355">
                  <c:v>-101.7525</c:v>
                </c:pt>
                <c:pt idx="134356">
                  <c:v>-101.75049999999999</c:v>
                </c:pt>
                <c:pt idx="134357">
                  <c:v>-101.74849999999998</c:v>
                </c:pt>
                <c:pt idx="134358">
                  <c:v>-101.74649999999997</c:v>
                </c:pt>
                <c:pt idx="134359">
                  <c:v>-101.74449999999996</c:v>
                </c:pt>
                <c:pt idx="134360">
                  <c:v>-101.74249999999995</c:v>
                </c:pt>
                <c:pt idx="134361">
                  <c:v>-101.7405</c:v>
                </c:pt>
                <c:pt idx="134362">
                  <c:v>-101.73849999999999</c:v>
                </c:pt>
                <c:pt idx="134363">
                  <c:v>-101.73649999999998</c:v>
                </c:pt>
                <c:pt idx="134364">
                  <c:v>-101.73449999999997</c:v>
                </c:pt>
                <c:pt idx="134365">
                  <c:v>-101.73249999999996</c:v>
                </c:pt>
                <c:pt idx="134366">
                  <c:v>-101.73049999999995</c:v>
                </c:pt>
                <c:pt idx="134367">
                  <c:v>-101.7285</c:v>
                </c:pt>
                <c:pt idx="134368">
                  <c:v>-101.72649999999999</c:v>
                </c:pt>
                <c:pt idx="134369">
                  <c:v>-101.72449999999998</c:v>
                </c:pt>
                <c:pt idx="134370">
                  <c:v>-101.72249999999997</c:v>
                </c:pt>
                <c:pt idx="134371">
                  <c:v>-101.72049999999996</c:v>
                </c:pt>
                <c:pt idx="134372">
                  <c:v>-101.71849999999995</c:v>
                </c:pt>
                <c:pt idx="134373">
                  <c:v>-101.7165</c:v>
                </c:pt>
                <c:pt idx="134374">
                  <c:v>-101.71449999999999</c:v>
                </c:pt>
                <c:pt idx="134375">
                  <c:v>-101.71249999999998</c:v>
                </c:pt>
                <c:pt idx="134376">
                  <c:v>-101.71049999999997</c:v>
                </c:pt>
                <c:pt idx="134377">
                  <c:v>-101.70849999999996</c:v>
                </c:pt>
                <c:pt idx="134378">
                  <c:v>-101.70650000000001</c:v>
                </c:pt>
                <c:pt idx="134379">
                  <c:v>-101.7045</c:v>
                </c:pt>
                <c:pt idx="134380">
                  <c:v>-101.70249999999999</c:v>
                </c:pt>
                <c:pt idx="134381">
                  <c:v>-101.70049999999998</c:v>
                </c:pt>
                <c:pt idx="134382">
                  <c:v>-101.69849999999997</c:v>
                </c:pt>
                <c:pt idx="134383">
                  <c:v>-101.69649999999996</c:v>
                </c:pt>
                <c:pt idx="134384">
                  <c:v>-101.69450000000001</c:v>
                </c:pt>
                <c:pt idx="134385">
                  <c:v>-101.6925</c:v>
                </c:pt>
                <c:pt idx="134386">
                  <c:v>-101.69049999999999</c:v>
                </c:pt>
                <c:pt idx="134387">
                  <c:v>-101.68849999999998</c:v>
                </c:pt>
                <c:pt idx="134388">
                  <c:v>-101.68649999999997</c:v>
                </c:pt>
                <c:pt idx="134389">
                  <c:v>-101.68449999999996</c:v>
                </c:pt>
                <c:pt idx="134390">
                  <c:v>-101.6825</c:v>
                </c:pt>
                <c:pt idx="134391">
                  <c:v>-101.68049999999999</c:v>
                </c:pt>
                <c:pt idx="134392">
                  <c:v>-101.67849999999999</c:v>
                </c:pt>
                <c:pt idx="134393">
                  <c:v>-101.67649999999998</c:v>
                </c:pt>
                <c:pt idx="134394">
                  <c:v>-101.67449999999997</c:v>
                </c:pt>
                <c:pt idx="134395">
                  <c:v>-101.67249999999996</c:v>
                </c:pt>
                <c:pt idx="134396">
                  <c:v>-101.6705</c:v>
                </c:pt>
                <c:pt idx="134397">
                  <c:v>-101.66849999999999</c:v>
                </c:pt>
                <c:pt idx="134398">
                  <c:v>-101.66649999999998</c:v>
                </c:pt>
                <c:pt idx="134399">
                  <c:v>-101.66449999999998</c:v>
                </c:pt>
                <c:pt idx="134400">
                  <c:v>-101.66249999999997</c:v>
                </c:pt>
                <c:pt idx="134401">
                  <c:v>-101.66049999999996</c:v>
                </c:pt>
                <c:pt idx="134402">
                  <c:v>-101.6585</c:v>
                </c:pt>
                <c:pt idx="134403">
                  <c:v>-101.65649999999999</c:v>
                </c:pt>
                <c:pt idx="134404">
                  <c:v>-101.65449999999998</c:v>
                </c:pt>
                <c:pt idx="134405">
                  <c:v>-101.65249999999997</c:v>
                </c:pt>
                <c:pt idx="134406">
                  <c:v>-101.65049999999997</c:v>
                </c:pt>
                <c:pt idx="134407">
                  <c:v>-101.64849999999996</c:v>
                </c:pt>
                <c:pt idx="134408">
                  <c:v>-101.6465</c:v>
                </c:pt>
                <c:pt idx="134409">
                  <c:v>-101.64449999999999</c:v>
                </c:pt>
                <c:pt idx="134410">
                  <c:v>-101.64249999999998</c:v>
                </c:pt>
                <c:pt idx="134411">
                  <c:v>-101.64049999999997</c:v>
                </c:pt>
                <c:pt idx="134412">
                  <c:v>-101.63849999999996</c:v>
                </c:pt>
                <c:pt idx="134413">
                  <c:v>-101.63649999999996</c:v>
                </c:pt>
                <c:pt idx="134414">
                  <c:v>-101.6345</c:v>
                </c:pt>
                <c:pt idx="134415">
                  <c:v>-101.63249999999999</c:v>
                </c:pt>
                <c:pt idx="134416">
                  <c:v>-101.63049999999998</c:v>
                </c:pt>
                <c:pt idx="134417">
                  <c:v>-101.62849999999997</c:v>
                </c:pt>
                <c:pt idx="134418">
                  <c:v>-101.62649999999996</c:v>
                </c:pt>
                <c:pt idx="134419">
                  <c:v>-101.62449999999995</c:v>
                </c:pt>
                <c:pt idx="134420">
                  <c:v>-101.6225</c:v>
                </c:pt>
                <c:pt idx="134421">
                  <c:v>-101.62049999999999</c:v>
                </c:pt>
                <c:pt idx="134422">
                  <c:v>-101.61849999999998</c:v>
                </c:pt>
                <c:pt idx="134423">
                  <c:v>-101.61649999999997</c:v>
                </c:pt>
                <c:pt idx="134424">
                  <c:v>-101.61449999999996</c:v>
                </c:pt>
                <c:pt idx="134425">
                  <c:v>-101.61249999999995</c:v>
                </c:pt>
                <c:pt idx="134426">
                  <c:v>-101.6105</c:v>
                </c:pt>
                <c:pt idx="134427">
                  <c:v>-101.60849999999999</c:v>
                </c:pt>
                <c:pt idx="134428">
                  <c:v>-101.60649999999998</c:v>
                </c:pt>
                <c:pt idx="134429">
                  <c:v>-101.60449999999997</c:v>
                </c:pt>
                <c:pt idx="134430">
                  <c:v>-101.60249999999996</c:v>
                </c:pt>
                <c:pt idx="134431">
                  <c:v>-101.60049999999995</c:v>
                </c:pt>
                <c:pt idx="134432">
                  <c:v>-101.5985</c:v>
                </c:pt>
                <c:pt idx="134433">
                  <c:v>-101.59649999999999</c:v>
                </c:pt>
                <c:pt idx="134434">
                  <c:v>-101.59449999999998</c:v>
                </c:pt>
                <c:pt idx="134435">
                  <c:v>-101.59249999999997</c:v>
                </c:pt>
                <c:pt idx="134436">
                  <c:v>-101.59049999999996</c:v>
                </c:pt>
                <c:pt idx="134437">
                  <c:v>-101.58849999999995</c:v>
                </c:pt>
                <c:pt idx="134438">
                  <c:v>-101.5865</c:v>
                </c:pt>
                <c:pt idx="134439">
                  <c:v>-101.58449999999999</c:v>
                </c:pt>
                <c:pt idx="134440">
                  <c:v>-101.58249999999998</c:v>
                </c:pt>
                <c:pt idx="134441">
                  <c:v>-101.58049999999997</c:v>
                </c:pt>
                <c:pt idx="134442">
                  <c:v>-101.57849999999996</c:v>
                </c:pt>
                <c:pt idx="134443">
                  <c:v>-101.57649999999995</c:v>
                </c:pt>
                <c:pt idx="134444">
                  <c:v>-101.5745</c:v>
                </c:pt>
                <c:pt idx="134445">
                  <c:v>-101.57249999999999</c:v>
                </c:pt>
                <c:pt idx="134446">
                  <c:v>-101.57049999999998</c:v>
                </c:pt>
                <c:pt idx="134447">
                  <c:v>-101.56849999999997</c:v>
                </c:pt>
                <c:pt idx="134448">
                  <c:v>-101.56649999999996</c:v>
                </c:pt>
                <c:pt idx="134449">
                  <c:v>-101.56449999999995</c:v>
                </c:pt>
                <c:pt idx="134450">
                  <c:v>-101.5625</c:v>
                </c:pt>
                <c:pt idx="134451">
                  <c:v>-101.56049999999999</c:v>
                </c:pt>
                <c:pt idx="134452">
                  <c:v>-101.55849999999998</c:v>
                </c:pt>
                <c:pt idx="134453">
                  <c:v>-101.55649999999997</c:v>
                </c:pt>
                <c:pt idx="134454">
                  <c:v>-101.55449999999996</c:v>
                </c:pt>
                <c:pt idx="134455">
                  <c:v>-101.55249999999995</c:v>
                </c:pt>
                <c:pt idx="134456">
                  <c:v>-101.5505</c:v>
                </c:pt>
                <c:pt idx="134457">
                  <c:v>-101.54849999999999</c:v>
                </c:pt>
                <c:pt idx="134458">
                  <c:v>-101.54649999999998</c:v>
                </c:pt>
                <c:pt idx="134459">
                  <c:v>-101.54449999999997</c:v>
                </c:pt>
                <c:pt idx="134460">
                  <c:v>-101.54249999999996</c:v>
                </c:pt>
                <c:pt idx="134461">
                  <c:v>-101.54049999999995</c:v>
                </c:pt>
                <c:pt idx="134462">
                  <c:v>-101.5385</c:v>
                </c:pt>
                <c:pt idx="134463">
                  <c:v>-101.53649999999999</c:v>
                </c:pt>
                <c:pt idx="134464">
                  <c:v>-101.53449999999998</c:v>
                </c:pt>
                <c:pt idx="134465">
                  <c:v>-101.53249999999997</c:v>
                </c:pt>
                <c:pt idx="134466">
                  <c:v>-101.53049999999996</c:v>
                </c:pt>
                <c:pt idx="134467">
                  <c:v>-101.52849999999995</c:v>
                </c:pt>
                <c:pt idx="134468">
                  <c:v>-101.5265</c:v>
                </c:pt>
                <c:pt idx="134469">
                  <c:v>-101.52449999999999</c:v>
                </c:pt>
                <c:pt idx="134470">
                  <c:v>-101.52249999999998</c:v>
                </c:pt>
                <c:pt idx="134471">
                  <c:v>-101.52049999999997</c:v>
                </c:pt>
                <c:pt idx="134472">
                  <c:v>-101.51849999999996</c:v>
                </c:pt>
                <c:pt idx="134473">
                  <c:v>-101.51649999999995</c:v>
                </c:pt>
                <c:pt idx="134474">
                  <c:v>-101.5145</c:v>
                </c:pt>
                <c:pt idx="134475">
                  <c:v>-101.51249999999999</c:v>
                </c:pt>
                <c:pt idx="134476">
                  <c:v>-101.51049999999998</c:v>
                </c:pt>
                <c:pt idx="134477">
                  <c:v>-101.50849999999997</c:v>
                </c:pt>
                <c:pt idx="134478">
                  <c:v>-101.50649999999996</c:v>
                </c:pt>
                <c:pt idx="134479">
                  <c:v>-101.50449999999995</c:v>
                </c:pt>
                <c:pt idx="134480">
                  <c:v>-101.5025</c:v>
                </c:pt>
                <c:pt idx="134481">
                  <c:v>-101.50049999999999</c:v>
                </c:pt>
                <c:pt idx="134482">
                  <c:v>-101.49849999999998</c:v>
                </c:pt>
                <c:pt idx="134483">
                  <c:v>-101.49649999999997</c:v>
                </c:pt>
                <c:pt idx="134484">
                  <c:v>-101.49449999999996</c:v>
                </c:pt>
                <c:pt idx="134485">
                  <c:v>-101.49249999999995</c:v>
                </c:pt>
                <c:pt idx="134486">
                  <c:v>-101.4905</c:v>
                </c:pt>
                <c:pt idx="134487">
                  <c:v>-101.48849999999999</c:v>
                </c:pt>
                <c:pt idx="134488">
                  <c:v>-101.48649999999998</c:v>
                </c:pt>
                <c:pt idx="134489">
                  <c:v>-101.48449999999997</c:v>
                </c:pt>
                <c:pt idx="134490">
                  <c:v>-101.48249999999996</c:v>
                </c:pt>
                <c:pt idx="134491">
                  <c:v>-101.48049999999995</c:v>
                </c:pt>
                <c:pt idx="134492">
                  <c:v>-101.4785</c:v>
                </c:pt>
                <c:pt idx="134493">
                  <c:v>-101.47649999999999</c:v>
                </c:pt>
                <c:pt idx="134494">
                  <c:v>-101.47449999999998</c:v>
                </c:pt>
                <c:pt idx="134495">
                  <c:v>-101.47249999999997</c:v>
                </c:pt>
                <c:pt idx="134496">
                  <c:v>-101.47049999999996</c:v>
                </c:pt>
                <c:pt idx="134497">
                  <c:v>-101.46849999999995</c:v>
                </c:pt>
                <c:pt idx="134498">
                  <c:v>-101.4665</c:v>
                </c:pt>
                <c:pt idx="134499">
                  <c:v>-101.46449999999999</c:v>
                </c:pt>
                <c:pt idx="134500">
                  <c:v>-101.46249999999998</c:v>
                </c:pt>
                <c:pt idx="134501">
                  <c:v>-101.46049999999997</c:v>
                </c:pt>
                <c:pt idx="134502">
                  <c:v>-101.45849999999996</c:v>
                </c:pt>
                <c:pt idx="134503">
                  <c:v>-101.45650000000001</c:v>
                </c:pt>
                <c:pt idx="134504">
                  <c:v>-101.4545</c:v>
                </c:pt>
                <c:pt idx="134505">
                  <c:v>-101.45249999999999</c:v>
                </c:pt>
                <c:pt idx="134506">
                  <c:v>-101.45049999999998</c:v>
                </c:pt>
                <c:pt idx="134507">
                  <c:v>-101.44849999999997</c:v>
                </c:pt>
                <c:pt idx="134508">
                  <c:v>-101.44649999999996</c:v>
                </c:pt>
                <c:pt idx="134509">
                  <c:v>-101.44450000000001</c:v>
                </c:pt>
                <c:pt idx="134510">
                  <c:v>-101.4425</c:v>
                </c:pt>
                <c:pt idx="134511">
                  <c:v>-101.44049999999999</c:v>
                </c:pt>
                <c:pt idx="134512">
                  <c:v>-101.43849999999998</c:v>
                </c:pt>
                <c:pt idx="134513">
                  <c:v>-101.43649999999997</c:v>
                </c:pt>
                <c:pt idx="134514">
                  <c:v>-101.43449999999996</c:v>
                </c:pt>
                <c:pt idx="134515">
                  <c:v>-101.4325</c:v>
                </c:pt>
                <c:pt idx="134516">
                  <c:v>-101.43049999999999</c:v>
                </c:pt>
                <c:pt idx="134517">
                  <c:v>-101.42849999999999</c:v>
                </c:pt>
                <c:pt idx="134518">
                  <c:v>-101.42649999999998</c:v>
                </c:pt>
                <c:pt idx="134519">
                  <c:v>-101.42449999999997</c:v>
                </c:pt>
                <c:pt idx="134520">
                  <c:v>-101.42249999999996</c:v>
                </c:pt>
                <c:pt idx="134521">
                  <c:v>-101.4205</c:v>
                </c:pt>
                <c:pt idx="134522">
                  <c:v>-101.41849999999999</c:v>
                </c:pt>
                <c:pt idx="134523">
                  <c:v>-101.41649999999998</c:v>
                </c:pt>
                <c:pt idx="134524">
                  <c:v>-101.41449999999998</c:v>
                </c:pt>
                <c:pt idx="134525">
                  <c:v>-101.41249999999997</c:v>
                </c:pt>
                <c:pt idx="134526">
                  <c:v>-101.41049999999996</c:v>
                </c:pt>
                <c:pt idx="134527">
                  <c:v>-101.4085</c:v>
                </c:pt>
                <c:pt idx="134528">
                  <c:v>-101.40649999999999</c:v>
                </c:pt>
                <c:pt idx="134529">
                  <c:v>-101.40449999999998</c:v>
                </c:pt>
                <c:pt idx="134530">
                  <c:v>-101.40249999999997</c:v>
                </c:pt>
                <c:pt idx="134531">
                  <c:v>-101.40049999999997</c:v>
                </c:pt>
                <c:pt idx="134532">
                  <c:v>-101.39849999999996</c:v>
                </c:pt>
                <c:pt idx="134533">
                  <c:v>-101.3965</c:v>
                </c:pt>
                <c:pt idx="134534">
                  <c:v>-101.39449999999999</c:v>
                </c:pt>
                <c:pt idx="134535">
                  <c:v>-101.39249999999998</c:v>
                </c:pt>
                <c:pt idx="134536">
                  <c:v>-101.39049999999997</c:v>
                </c:pt>
                <c:pt idx="134537">
                  <c:v>-101.38849999999996</c:v>
                </c:pt>
                <c:pt idx="134538">
                  <c:v>-101.38649999999996</c:v>
                </c:pt>
                <c:pt idx="134539">
                  <c:v>-101.3845</c:v>
                </c:pt>
                <c:pt idx="134540">
                  <c:v>-101.38249999999999</c:v>
                </c:pt>
                <c:pt idx="134541">
                  <c:v>-101.38049999999998</c:v>
                </c:pt>
                <c:pt idx="134542">
                  <c:v>-101.37849999999997</c:v>
                </c:pt>
                <c:pt idx="134543">
                  <c:v>-101.37649999999996</c:v>
                </c:pt>
                <c:pt idx="134544">
                  <c:v>-101.37449999999995</c:v>
                </c:pt>
                <c:pt idx="134545">
                  <c:v>-101.3725</c:v>
                </c:pt>
                <c:pt idx="134546">
                  <c:v>-101.37049999999999</c:v>
                </c:pt>
                <c:pt idx="134547">
                  <c:v>-101.36849999999998</c:v>
                </c:pt>
                <c:pt idx="134548">
                  <c:v>-101.36649999999997</c:v>
                </c:pt>
                <c:pt idx="134549">
                  <c:v>-101.36449999999996</c:v>
                </c:pt>
                <c:pt idx="134550">
                  <c:v>-101.36249999999995</c:v>
                </c:pt>
                <c:pt idx="134551">
                  <c:v>-101.3605</c:v>
                </c:pt>
                <c:pt idx="134552">
                  <c:v>-101.35849999999999</c:v>
                </c:pt>
                <c:pt idx="134553">
                  <c:v>-101.35649999999998</c:v>
                </c:pt>
                <c:pt idx="134554">
                  <c:v>-101.35449999999997</c:v>
                </c:pt>
                <c:pt idx="134555">
                  <c:v>-101.35249999999996</c:v>
                </c:pt>
                <c:pt idx="134556">
                  <c:v>-101.35049999999995</c:v>
                </c:pt>
                <c:pt idx="134557">
                  <c:v>-101.3485</c:v>
                </c:pt>
                <c:pt idx="134558">
                  <c:v>-101.34649999999999</c:v>
                </c:pt>
                <c:pt idx="134559">
                  <c:v>-101.34449999999998</c:v>
                </c:pt>
                <c:pt idx="134560">
                  <c:v>-101.34249999999997</c:v>
                </c:pt>
                <c:pt idx="134561">
                  <c:v>-101.34049999999996</c:v>
                </c:pt>
                <c:pt idx="134562">
                  <c:v>-101.33849999999995</c:v>
                </c:pt>
                <c:pt idx="134563">
                  <c:v>-101.3365</c:v>
                </c:pt>
                <c:pt idx="134564">
                  <c:v>-101.33449999999999</c:v>
                </c:pt>
                <c:pt idx="134565">
                  <c:v>-101.33249999999998</c:v>
                </c:pt>
                <c:pt idx="134566">
                  <c:v>-101.33049999999997</c:v>
                </c:pt>
                <c:pt idx="134567">
                  <c:v>-101.32849999999996</c:v>
                </c:pt>
                <c:pt idx="134568">
                  <c:v>-101.32649999999995</c:v>
                </c:pt>
                <c:pt idx="134569">
                  <c:v>-101.3245</c:v>
                </c:pt>
                <c:pt idx="134570">
                  <c:v>-101.32249999999999</c:v>
                </c:pt>
                <c:pt idx="134571">
                  <c:v>-101.32049999999998</c:v>
                </c:pt>
                <c:pt idx="134572">
                  <c:v>-101.31849999999997</c:v>
                </c:pt>
                <c:pt idx="134573">
                  <c:v>-101.31649999999996</c:v>
                </c:pt>
                <c:pt idx="134574">
                  <c:v>-101.31449999999995</c:v>
                </c:pt>
                <c:pt idx="134575">
                  <c:v>-101.3125</c:v>
                </c:pt>
                <c:pt idx="134576">
                  <c:v>-101.31049999999999</c:v>
                </c:pt>
                <c:pt idx="134577">
                  <c:v>-101.30849999999998</c:v>
                </c:pt>
                <c:pt idx="134578">
                  <c:v>-101.30649999999997</c:v>
                </c:pt>
                <c:pt idx="134579">
                  <c:v>-101.30449999999996</c:v>
                </c:pt>
                <c:pt idx="134580">
                  <c:v>-101.30249999999995</c:v>
                </c:pt>
                <c:pt idx="134581">
                  <c:v>-101.3005</c:v>
                </c:pt>
                <c:pt idx="134582">
                  <c:v>-101.29849999999999</c:v>
                </c:pt>
                <c:pt idx="134583">
                  <c:v>-101.29649999999998</c:v>
                </c:pt>
                <c:pt idx="134584">
                  <c:v>-101.29449999999997</c:v>
                </c:pt>
                <c:pt idx="134585">
                  <c:v>-101.29249999999996</c:v>
                </c:pt>
                <c:pt idx="134586">
                  <c:v>-101.29049999999995</c:v>
                </c:pt>
                <c:pt idx="134587">
                  <c:v>-101.2885</c:v>
                </c:pt>
                <c:pt idx="134588">
                  <c:v>-101.28649999999999</c:v>
                </c:pt>
                <c:pt idx="134589">
                  <c:v>-101.28449999999998</c:v>
                </c:pt>
                <c:pt idx="134590">
                  <c:v>-101.28249999999997</c:v>
                </c:pt>
                <c:pt idx="134591">
                  <c:v>-101.28049999999996</c:v>
                </c:pt>
                <c:pt idx="134592">
                  <c:v>-101.27849999999995</c:v>
                </c:pt>
                <c:pt idx="134593">
                  <c:v>-101.2765</c:v>
                </c:pt>
                <c:pt idx="134594">
                  <c:v>-101.27449999999999</c:v>
                </c:pt>
                <c:pt idx="134595">
                  <c:v>-101.27249999999998</c:v>
                </c:pt>
                <c:pt idx="134596">
                  <c:v>-101.27049999999997</c:v>
                </c:pt>
                <c:pt idx="134597">
                  <c:v>-101.26849999999996</c:v>
                </c:pt>
                <c:pt idx="134598">
                  <c:v>-101.26649999999995</c:v>
                </c:pt>
                <c:pt idx="134599">
                  <c:v>-101.2645</c:v>
                </c:pt>
                <c:pt idx="134600">
                  <c:v>-101.26249999999999</c:v>
                </c:pt>
                <c:pt idx="134601">
                  <c:v>-101.26049999999998</c:v>
                </c:pt>
                <c:pt idx="134602">
                  <c:v>-101.25849999999997</c:v>
                </c:pt>
                <c:pt idx="134603">
                  <c:v>-101.25649999999996</c:v>
                </c:pt>
                <c:pt idx="134604">
                  <c:v>-101.25449999999995</c:v>
                </c:pt>
                <c:pt idx="134605">
                  <c:v>-101.2525</c:v>
                </c:pt>
                <c:pt idx="134606">
                  <c:v>-101.25049999999999</c:v>
                </c:pt>
                <c:pt idx="134607">
                  <c:v>-101.24849999999998</c:v>
                </c:pt>
                <c:pt idx="134608">
                  <c:v>-101.24649999999997</c:v>
                </c:pt>
                <c:pt idx="134609">
                  <c:v>-101.24449999999996</c:v>
                </c:pt>
                <c:pt idx="134610">
                  <c:v>-101.24249999999995</c:v>
                </c:pt>
                <c:pt idx="134611">
                  <c:v>-101.2405</c:v>
                </c:pt>
                <c:pt idx="134612">
                  <c:v>-101.23849999999999</c:v>
                </c:pt>
                <c:pt idx="134613">
                  <c:v>-101.23649999999998</c:v>
                </c:pt>
                <c:pt idx="134614">
                  <c:v>-101.23449999999997</c:v>
                </c:pt>
                <c:pt idx="134615">
                  <c:v>-101.23249999999996</c:v>
                </c:pt>
                <c:pt idx="134616">
                  <c:v>-101.23049999999995</c:v>
                </c:pt>
                <c:pt idx="134617">
                  <c:v>-101.2285</c:v>
                </c:pt>
                <c:pt idx="134618">
                  <c:v>-101.22649999999999</c:v>
                </c:pt>
                <c:pt idx="134619">
                  <c:v>-101.22449999999998</c:v>
                </c:pt>
                <c:pt idx="134620">
                  <c:v>-101.22249999999997</c:v>
                </c:pt>
                <c:pt idx="134621">
                  <c:v>-101.22049999999996</c:v>
                </c:pt>
                <c:pt idx="134622">
                  <c:v>-101.21849999999995</c:v>
                </c:pt>
                <c:pt idx="134623">
                  <c:v>-101.2165</c:v>
                </c:pt>
                <c:pt idx="134624">
                  <c:v>-101.21449999999999</c:v>
                </c:pt>
                <c:pt idx="134625">
                  <c:v>-101.21249999999998</c:v>
                </c:pt>
                <c:pt idx="134626">
                  <c:v>-101.21049999999997</c:v>
                </c:pt>
                <c:pt idx="134627">
                  <c:v>-101.20849999999996</c:v>
                </c:pt>
                <c:pt idx="134628">
                  <c:v>-101.20650000000001</c:v>
                </c:pt>
                <c:pt idx="134629">
                  <c:v>-101.2045</c:v>
                </c:pt>
                <c:pt idx="134630">
                  <c:v>-101.20249999999999</c:v>
                </c:pt>
                <c:pt idx="134631">
                  <c:v>-101.20049999999998</c:v>
                </c:pt>
                <c:pt idx="134632">
                  <c:v>-101.19849999999997</c:v>
                </c:pt>
                <c:pt idx="134633">
                  <c:v>-101.19649999999996</c:v>
                </c:pt>
                <c:pt idx="134634">
                  <c:v>-101.19450000000001</c:v>
                </c:pt>
                <c:pt idx="134635">
                  <c:v>-101.1925</c:v>
                </c:pt>
                <c:pt idx="134636">
                  <c:v>-101.19049999999999</c:v>
                </c:pt>
                <c:pt idx="134637">
                  <c:v>-101.18849999999998</c:v>
                </c:pt>
                <c:pt idx="134638">
                  <c:v>-101.18649999999997</c:v>
                </c:pt>
                <c:pt idx="134639">
                  <c:v>-101.18449999999996</c:v>
                </c:pt>
                <c:pt idx="134640">
                  <c:v>-101.1825</c:v>
                </c:pt>
                <c:pt idx="134641">
                  <c:v>-101.18049999999999</c:v>
                </c:pt>
                <c:pt idx="134642">
                  <c:v>-101.17849999999999</c:v>
                </c:pt>
                <c:pt idx="134643">
                  <c:v>-101.17649999999998</c:v>
                </c:pt>
                <c:pt idx="134644">
                  <c:v>-101.17449999999997</c:v>
                </c:pt>
                <c:pt idx="134645">
                  <c:v>-101.17249999999996</c:v>
                </c:pt>
                <c:pt idx="134646">
                  <c:v>-101.1705</c:v>
                </c:pt>
                <c:pt idx="134647">
                  <c:v>-101.16849999999999</c:v>
                </c:pt>
                <c:pt idx="134648">
                  <c:v>-101.16649999999998</c:v>
                </c:pt>
                <c:pt idx="134649">
                  <c:v>-101.16449999999998</c:v>
                </c:pt>
                <c:pt idx="134650">
                  <c:v>-101.16249999999997</c:v>
                </c:pt>
                <c:pt idx="134651">
                  <c:v>-101.16049999999996</c:v>
                </c:pt>
                <c:pt idx="134652">
                  <c:v>-101.1585</c:v>
                </c:pt>
                <c:pt idx="134653">
                  <c:v>-101.15649999999999</c:v>
                </c:pt>
                <c:pt idx="134654">
                  <c:v>-101.15449999999998</c:v>
                </c:pt>
                <c:pt idx="134655">
                  <c:v>-101.15249999999997</c:v>
                </c:pt>
                <c:pt idx="134656">
                  <c:v>-101.15049999999997</c:v>
                </c:pt>
                <c:pt idx="134657">
                  <c:v>-101.14849999999996</c:v>
                </c:pt>
                <c:pt idx="134658">
                  <c:v>-101.1465</c:v>
                </c:pt>
                <c:pt idx="134659">
                  <c:v>-101.14449999999999</c:v>
                </c:pt>
                <c:pt idx="134660">
                  <c:v>-101.14249999999998</c:v>
                </c:pt>
                <c:pt idx="134661">
                  <c:v>-101.14049999999997</c:v>
                </c:pt>
                <c:pt idx="134662">
                  <c:v>-101.13849999999996</c:v>
                </c:pt>
                <c:pt idx="134663">
                  <c:v>-101.13649999999996</c:v>
                </c:pt>
                <c:pt idx="134664">
                  <c:v>-101.1345</c:v>
                </c:pt>
                <c:pt idx="134665">
                  <c:v>-101.13249999999999</c:v>
                </c:pt>
                <c:pt idx="134666">
                  <c:v>-101.13049999999998</c:v>
                </c:pt>
                <c:pt idx="134667">
                  <c:v>-101.12849999999997</c:v>
                </c:pt>
                <c:pt idx="134668">
                  <c:v>-101.12649999999996</c:v>
                </c:pt>
                <c:pt idx="134669">
                  <c:v>-101.12449999999995</c:v>
                </c:pt>
                <c:pt idx="134670">
                  <c:v>-101.1225</c:v>
                </c:pt>
                <c:pt idx="134671">
                  <c:v>-101.12049999999999</c:v>
                </c:pt>
                <c:pt idx="134672">
                  <c:v>-101.11849999999998</c:v>
                </c:pt>
                <c:pt idx="134673">
                  <c:v>-101.11649999999997</c:v>
                </c:pt>
                <c:pt idx="134674">
                  <c:v>-101.11449999999996</c:v>
                </c:pt>
                <c:pt idx="134675">
                  <c:v>-101.11249999999995</c:v>
                </c:pt>
                <c:pt idx="134676">
                  <c:v>-101.1105</c:v>
                </c:pt>
                <c:pt idx="134677">
                  <c:v>-101.10849999999999</c:v>
                </c:pt>
                <c:pt idx="134678">
                  <c:v>-101.10649999999998</c:v>
                </c:pt>
                <c:pt idx="134679">
                  <c:v>-101.10449999999997</c:v>
                </c:pt>
                <c:pt idx="134680">
                  <c:v>-101.10249999999996</c:v>
                </c:pt>
                <c:pt idx="134681">
                  <c:v>-101.10049999999995</c:v>
                </c:pt>
                <c:pt idx="134682">
                  <c:v>-101.0985</c:v>
                </c:pt>
                <c:pt idx="134683">
                  <c:v>-101.09649999999999</c:v>
                </c:pt>
                <c:pt idx="134684">
                  <c:v>-101.09449999999998</c:v>
                </c:pt>
                <c:pt idx="134685">
                  <c:v>-101.09249999999997</c:v>
                </c:pt>
                <c:pt idx="134686">
                  <c:v>-101.09049999999996</c:v>
                </c:pt>
                <c:pt idx="134687">
                  <c:v>-101.08849999999995</c:v>
                </c:pt>
                <c:pt idx="134688">
                  <c:v>-101.0865</c:v>
                </c:pt>
                <c:pt idx="134689">
                  <c:v>-101.08449999999999</c:v>
                </c:pt>
                <c:pt idx="134690">
                  <c:v>-101.08249999999998</c:v>
                </c:pt>
                <c:pt idx="134691">
                  <c:v>-101.08049999999997</c:v>
                </c:pt>
                <c:pt idx="134692">
                  <c:v>-101.07849999999996</c:v>
                </c:pt>
                <c:pt idx="134693">
                  <c:v>-101.07649999999995</c:v>
                </c:pt>
                <c:pt idx="134694">
                  <c:v>-101.0745</c:v>
                </c:pt>
                <c:pt idx="134695">
                  <c:v>-101.07249999999999</c:v>
                </c:pt>
                <c:pt idx="134696">
                  <c:v>-101.07049999999998</c:v>
                </c:pt>
                <c:pt idx="134697">
                  <c:v>-101.06849999999997</c:v>
                </c:pt>
                <c:pt idx="134698">
                  <c:v>-101.06649999999996</c:v>
                </c:pt>
                <c:pt idx="134699">
                  <c:v>-101.06449999999995</c:v>
                </c:pt>
                <c:pt idx="134700">
                  <c:v>-101.0625</c:v>
                </c:pt>
                <c:pt idx="134701">
                  <c:v>-101.06049999999999</c:v>
                </c:pt>
                <c:pt idx="134702">
                  <c:v>-101.05849999999998</c:v>
                </c:pt>
                <c:pt idx="134703">
                  <c:v>-101.05649999999997</c:v>
                </c:pt>
                <c:pt idx="134704">
                  <c:v>-101.05449999999996</c:v>
                </c:pt>
                <c:pt idx="134705">
                  <c:v>-101.05249999999995</c:v>
                </c:pt>
                <c:pt idx="134706">
                  <c:v>-101.0505</c:v>
                </c:pt>
                <c:pt idx="134707">
                  <c:v>-101.04849999999999</c:v>
                </c:pt>
                <c:pt idx="134708">
                  <c:v>-101.04649999999998</c:v>
                </c:pt>
                <c:pt idx="134709">
                  <c:v>-101.04449999999997</c:v>
                </c:pt>
                <c:pt idx="134710">
                  <c:v>-101.04249999999996</c:v>
                </c:pt>
                <c:pt idx="134711">
                  <c:v>-101.04049999999995</c:v>
                </c:pt>
                <c:pt idx="134712">
                  <c:v>-101.0385</c:v>
                </c:pt>
                <c:pt idx="134713">
                  <c:v>-101.03649999999999</c:v>
                </c:pt>
                <c:pt idx="134714">
                  <c:v>-101.03449999999998</c:v>
                </c:pt>
                <c:pt idx="134715">
                  <c:v>-101.03249999999997</c:v>
                </c:pt>
                <c:pt idx="134716">
                  <c:v>-101.03049999999996</c:v>
                </c:pt>
                <c:pt idx="134717">
                  <c:v>-101.02849999999995</c:v>
                </c:pt>
                <c:pt idx="134718">
                  <c:v>-101.0265</c:v>
                </c:pt>
                <c:pt idx="134719">
                  <c:v>-101.02449999999999</c:v>
                </c:pt>
                <c:pt idx="134720">
                  <c:v>-101.02249999999998</c:v>
                </c:pt>
                <c:pt idx="134721">
                  <c:v>-101.02049999999997</c:v>
                </c:pt>
                <c:pt idx="134722">
                  <c:v>-101.01849999999996</c:v>
                </c:pt>
                <c:pt idx="134723">
                  <c:v>-101.01649999999995</c:v>
                </c:pt>
                <c:pt idx="134724">
                  <c:v>-101.0145</c:v>
                </c:pt>
                <c:pt idx="134725">
                  <c:v>-101.01249999999999</c:v>
                </c:pt>
                <c:pt idx="134726">
                  <c:v>-101.01049999999998</c:v>
                </c:pt>
                <c:pt idx="134727">
                  <c:v>-101.00849999999997</c:v>
                </c:pt>
                <c:pt idx="134728">
                  <c:v>-101.00649999999996</c:v>
                </c:pt>
                <c:pt idx="134729">
                  <c:v>-101.00449999999995</c:v>
                </c:pt>
                <c:pt idx="134730">
                  <c:v>-101.0025</c:v>
                </c:pt>
                <c:pt idx="134731">
                  <c:v>-101.00049999999999</c:v>
                </c:pt>
                <c:pt idx="134732">
                  <c:v>-100.99849999999998</c:v>
                </c:pt>
                <c:pt idx="134733">
                  <c:v>-100.99649999999997</c:v>
                </c:pt>
                <c:pt idx="134734">
                  <c:v>-100.99449999999996</c:v>
                </c:pt>
                <c:pt idx="134735">
                  <c:v>-100.99249999999995</c:v>
                </c:pt>
                <c:pt idx="134736">
                  <c:v>-100.9905</c:v>
                </c:pt>
                <c:pt idx="134737">
                  <c:v>-100.98849999999999</c:v>
                </c:pt>
                <c:pt idx="134738">
                  <c:v>-100.98649999999998</c:v>
                </c:pt>
                <c:pt idx="134739">
                  <c:v>-100.98449999999997</c:v>
                </c:pt>
                <c:pt idx="134740">
                  <c:v>-100.98249999999996</c:v>
                </c:pt>
                <c:pt idx="134741">
                  <c:v>-100.98049999999995</c:v>
                </c:pt>
                <c:pt idx="134742">
                  <c:v>-100.9785</c:v>
                </c:pt>
                <c:pt idx="134743">
                  <c:v>-100.97649999999999</c:v>
                </c:pt>
                <c:pt idx="134744">
                  <c:v>-100.97449999999998</c:v>
                </c:pt>
                <c:pt idx="134745">
                  <c:v>-100.97249999999997</c:v>
                </c:pt>
                <c:pt idx="134746">
                  <c:v>-100.97049999999996</c:v>
                </c:pt>
                <c:pt idx="134747">
                  <c:v>-100.96849999999995</c:v>
                </c:pt>
                <c:pt idx="134748">
                  <c:v>-100.9665</c:v>
                </c:pt>
                <c:pt idx="134749">
                  <c:v>-100.96449999999999</c:v>
                </c:pt>
                <c:pt idx="134750">
                  <c:v>-100.96249999999998</c:v>
                </c:pt>
                <c:pt idx="134751">
                  <c:v>-100.96049999999997</c:v>
                </c:pt>
                <c:pt idx="134752">
                  <c:v>-100.95849999999996</c:v>
                </c:pt>
                <c:pt idx="134753">
                  <c:v>-100.95650000000001</c:v>
                </c:pt>
                <c:pt idx="134754">
                  <c:v>-100.9545</c:v>
                </c:pt>
                <c:pt idx="134755">
                  <c:v>-100.95249999999999</c:v>
                </c:pt>
                <c:pt idx="134756">
                  <c:v>-100.95049999999998</c:v>
                </c:pt>
                <c:pt idx="134757">
                  <c:v>-100.94849999999997</c:v>
                </c:pt>
                <c:pt idx="134758">
                  <c:v>-100.94649999999996</c:v>
                </c:pt>
                <c:pt idx="134759">
                  <c:v>-100.94450000000001</c:v>
                </c:pt>
                <c:pt idx="134760">
                  <c:v>-100.9425</c:v>
                </c:pt>
                <c:pt idx="134761">
                  <c:v>-100.94049999999999</c:v>
                </c:pt>
                <c:pt idx="134762">
                  <c:v>-100.93849999999998</c:v>
                </c:pt>
                <c:pt idx="134763">
                  <c:v>-100.93649999999997</c:v>
                </c:pt>
                <c:pt idx="134764">
                  <c:v>-100.93449999999996</c:v>
                </c:pt>
                <c:pt idx="134765">
                  <c:v>-100.9325</c:v>
                </c:pt>
                <c:pt idx="134766">
                  <c:v>-100.93049999999999</c:v>
                </c:pt>
                <c:pt idx="134767">
                  <c:v>-100.92849999999999</c:v>
                </c:pt>
                <c:pt idx="134768">
                  <c:v>-100.92649999999998</c:v>
                </c:pt>
                <c:pt idx="134769">
                  <c:v>-100.92449999999997</c:v>
                </c:pt>
                <c:pt idx="134770">
                  <c:v>-100.92249999999996</c:v>
                </c:pt>
                <c:pt idx="134771">
                  <c:v>-100.9205</c:v>
                </c:pt>
                <c:pt idx="134772">
                  <c:v>-100.91849999999999</c:v>
                </c:pt>
                <c:pt idx="134773">
                  <c:v>-100.91649999999998</c:v>
                </c:pt>
                <c:pt idx="134774">
                  <c:v>-100.91449999999998</c:v>
                </c:pt>
                <c:pt idx="134775">
                  <c:v>-100.91249999999997</c:v>
                </c:pt>
                <c:pt idx="134776">
                  <c:v>-100.91049999999996</c:v>
                </c:pt>
                <c:pt idx="134777">
                  <c:v>-100.9085</c:v>
                </c:pt>
                <c:pt idx="134778">
                  <c:v>-100.90649999999999</c:v>
                </c:pt>
                <c:pt idx="134779">
                  <c:v>-100.90449999999998</c:v>
                </c:pt>
                <c:pt idx="134780">
                  <c:v>-100.90249999999997</c:v>
                </c:pt>
                <c:pt idx="134781">
                  <c:v>-100.90049999999997</c:v>
                </c:pt>
                <c:pt idx="134782">
                  <c:v>-100.89849999999996</c:v>
                </c:pt>
                <c:pt idx="134783">
                  <c:v>-100.8965</c:v>
                </c:pt>
                <c:pt idx="134784">
                  <c:v>-100.89449999999999</c:v>
                </c:pt>
                <c:pt idx="134785">
                  <c:v>-100.89249999999998</c:v>
                </c:pt>
                <c:pt idx="134786">
                  <c:v>-100.89049999999997</c:v>
                </c:pt>
                <c:pt idx="134787">
                  <c:v>-100.88849999999996</c:v>
                </c:pt>
                <c:pt idx="134788">
                  <c:v>-100.88649999999996</c:v>
                </c:pt>
                <c:pt idx="134789">
                  <c:v>-100.8845</c:v>
                </c:pt>
                <c:pt idx="134790">
                  <c:v>-100.88249999999999</c:v>
                </c:pt>
                <c:pt idx="134791">
                  <c:v>-100.88049999999998</c:v>
                </c:pt>
                <c:pt idx="134792">
                  <c:v>-100.87849999999997</c:v>
                </c:pt>
                <c:pt idx="134793">
                  <c:v>-100.87649999999996</c:v>
                </c:pt>
                <c:pt idx="134794">
                  <c:v>-100.87449999999995</c:v>
                </c:pt>
                <c:pt idx="134795">
                  <c:v>-100.8725</c:v>
                </c:pt>
                <c:pt idx="134796">
                  <c:v>-100.87049999999999</c:v>
                </c:pt>
                <c:pt idx="134797">
                  <c:v>-100.86849999999998</c:v>
                </c:pt>
                <c:pt idx="134798">
                  <c:v>-100.86649999999997</c:v>
                </c:pt>
                <c:pt idx="134799">
                  <c:v>-100.86449999999996</c:v>
                </c:pt>
                <c:pt idx="134800">
                  <c:v>-100.86249999999995</c:v>
                </c:pt>
                <c:pt idx="134801">
                  <c:v>-100.8605</c:v>
                </c:pt>
                <c:pt idx="134802">
                  <c:v>-100.85849999999999</c:v>
                </c:pt>
                <c:pt idx="134803">
                  <c:v>-100.85649999999998</c:v>
                </c:pt>
                <c:pt idx="134804">
                  <c:v>-100.85449999999997</c:v>
                </c:pt>
                <c:pt idx="134805">
                  <c:v>-100.85249999999996</c:v>
                </c:pt>
                <c:pt idx="134806">
                  <c:v>-100.85049999999995</c:v>
                </c:pt>
                <c:pt idx="134807">
                  <c:v>-100.8485</c:v>
                </c:pt>
                <c:pt idx="134808">
                  <c:v>-100.84649999999999</c:v>
                </c:pt>
                <c:pt idx="134809">
                  <c:v>-100.84449999999998</c:v>
                </c:pt>
                <c:pt idx="134810">
                  <c:v>-100.84249999999997</c:v>
                </c:pt>
                <c:pt idx="134811">
                  <c:v>-100.84049999999996</c:v>
                </c:pt>
                <c:pt idx="134812">
                  <c:v>-100.83849999999995</c:v>
                </c:pt>
                <c:pt idx="134813">
                  <c:v>-100.8365</c:v>
                </c:pt>
                <c:pt idx="134814">
                  <c:v>-100.83449999999999</c:v>
                </c:pt>
                <c:pt idx="134815">
                  <c:v>-100.83249999999998</c:v>
                </c:pt>
                <c:pt idx="134816">
                  <c:v>-100.83049999999997</c:v>
                </c:pt>
                <c:pt idx="134817">
                  <c:v>-100.82849999999996</c:v>
                </c:pt>
                <c:pt idx="134818">
                  <c:v>-100.82649999999995</c:v>
                </c:pt>
                <c:pt idx="134819">
                  <c:v>-100.8245</c:v>
                </c:pt>
                <c:pt idx="134820">
                  <c:v>-100.82249999999999</c:v>
                </c:pt>
                <c:pt idx="134821">
                  <c:v>-100.82049999999998</c:v>
                </c:pt>
                <c:pt idx="134822">
                  <c:v>-100.81849999999997</c:v>
                </c:pt>
                <c:pt idx="134823">
                  <c:v>-100.81649999999996</c:v>
                </c:pt>
                <c:pt idx="134824">
                  <c:v>-100.81449999999995</c:v>
                </c:pt>
                <c:pt idx="134825">
                  <c:v>-100.8125</c:v>
                </c:pt>
                <c:pt idx="134826">
                  <c:v>-100.81049999999999</c:v>
                </c:pt>
                <c:pt idx="134827">
                  <c:v>-100.80849999999998</c:v>
                </c:pt>
                <c:pt idx="134828">
                  <c:v>-100.80649999999997</c:v>
                </c:pt>
                <c:pt idx="134829">
                  <c:v>-100.80449999999996</c:v>
                </c:pt>
                <c:pt idx="134830">
                  <c:v>-100.80249999999995</c:v>
                </c:pt>
                <c:pt idx="134831">
                  <c:v>-100.8005</c:v>
                </c:pt>
                <c:pt idx="134832">
                  <c:v>-100.79849999999999</c:v>
                </c:pt>
                <c:pt idx="134833">
                  <c:v>-100.79649999999998</c:v>
                </c:pt>
                <c:pt idx="134834">
                  <c:v>-100.79449999999997</c:v>
                </c:pt>
                <c:pt idx="134835">
                  <c:v>-100.79249999999996</c:v>
                </c:pt>
                <c:pt idx="134836">
                  <c:v>-100.79049999999995</c:v>
                </c:pt>
                <c:pt idx="134837">
                  <c:v>-100.7885</c:v>
                </c:pt>
                <c:pt idx="134838">
                  <c:v>-100.78649999999999</c:v>
                </c:pt>
                <c:pt idx="134839">
                  <c:v>-100.78449999999998</c:v>
                </c:pt>
                <c:pt idx="134840">
                  <c:v>-100.78249999999997</c:v>
                </c:pt>
                <c:pt idx="134841">
                  <c:v>-100.78049999999996</c:v>
                </c:pt>
                <c:pt idx="134842">
                  <c:v>-100.77849999999995</c:v>
                </c:pt>
                <c:pt idx="134843">
                  <c:v>-100.7765</c:v>
                </c:pt>
                <c:pt idx="134844">
                  <c:v>-100.77449999999999</c:v>
                </c:pt>
                <c:pt idx="134845">
                  <c:v>-100.77249999999998</c:v>
                </c:pt>
                <c:pt idx="134846">
                  <c:v>-100.77049999999997</c:v>
                </c:pt>
                <c:pt idx="134847">
                  <c:v>-100.76849999999996</c:v>
                </c:pt>
                <c:pt idx="134848">
                  <c:v>-100.76649999999995</c:v>
                </c:pt>
                <c:pt idx="134849">
                  <c:v>-100.7645</c:v>
                </c:pt>
                <c:pt idx="134850">
                  <c:v>-100.76249999999999</c:v>
                </c:pt>
                <c:pt idx="134851">
                  <c:v>-100.76049999999998</c:v>
                </c:pt>
                <c:pt idx="134852">
                  <c:v>-100.75849999999997</c:v>
                </c:pt>
                <c:pt idx="134853">
                  <c:v>-100.75649999999996</c:v>
                </c:pt>
                <c:pt idx="134854">
                  <c:v>-100.75449999999995</c:v>
                </c:pt>
                <c:pt idx="134855">
                  <c:v>-100.7525</c:v>
                </c:pt>
                <c:pt idx="134856">
                  <c:v>-100.75049999999999</c:v>
                </c:pt>
                <c:pt idx="134857">
                  <c:v>-100.74849999999998</c:v>
                </c:pt>
                <c:pt idx="134858">
                  <c:v>-100.74649999999997</c:v>
                </c:pt>
                <c:pt idx="134859">
                  <c:v>-100.74449999999996</c:v>
                </c:pt>
                <c:pt idx="134860">
                  <c:v>-100.74249999999995</c:v>
                </c:pt>
                <c:pt idx="134861">
                  <c:v>-100.7405</c:v>
                </c:pt>
                <c:pt idx="134862">
                  <c:v>-100.73849999999999</c:v>
                </c:pt>
                <c:pt idx="134863">
                  <c:v>-100.73649999999998</c:v>
                </c:pt>
                <c:pt idx="134864">
                  <c:v>-100.73449999999997</c:v>
                </c:pt>
                <c:pt idx="134865">
                  <c:v>-100.73249999999996</c:v>
                </c:pt>
                <c:pt idx="134866">
                  <c:v>-100.73049999999995</c:v>
                </c:pt>
                <c:pt idx="134867">
                  <c:v>-100.7285</c:v>
                </c:pt>
                <c:pt idx="134868">
                  <c:v>-100.72649999999999</c:v>
                </c:pt>
                <c:pt idx="134869">
                  <c:v>-100.72449999999998</c:v>
                </c:pt>
                <c:pt idx="134870">
                  <c:v>-100.72249999999997</c:v>
                </c:pt>
                <c:pt idx="134871">
                  <c:v>-100.72049999999996</c:v>
                </c:pt>
                <c:pt idx="134872">
                  <c:v>-100.71849999999995</c:v>
                </c:pt>
                <c:pt idx="134873">
                  <c:v>-100.7165</c:v>
                </c:pt>
                <c:pt idx="134874">
                  <c:v>-100.71449999999999</c:v>
                </c:pt>
                <c:pt idx="134875">
                  <c:v>-100.71249999999998</c:v>
                </c:pt>
                <c:pt idx="134876">
                  <c:v>-100.71049999999997</c:v>
                </c:pt>
                <c:pt idx="134877">
                  <c:v>-100.70849999999996</c:v>
                </c:pt>
                <c:pt idx="134878">
                  <c:v>-100.70650000000001</c:v>
                </c:pt>
                <c:pt idx="134879">
                  <c:v>-100.7045</c:v>
                </c:pt>
                <c:pt idx="134880">
                  <c:v>-100.70249999999999</c:v>
                </c:pt>
                <c:pt idx="134881">
                  <c:v>-100.70049999999998</c:v>
                </c:pt>
                <c:pt idx="134882">
                  <c:v>-100.69849999999997</c:v>
                </c:pt>
                <c:pt idx="134883">
                  <c:v>-100.69649999999996</c:v>
                </c:pt>
                <c:pt idx="134884">
                  <c:v>-100.69450000000001</c:v>
                </c:pt>
                <c:pt idx="134885">
                  <c:v>-100.6925</c:v>
                </c:pt>
                <c:pt idx="134886">
                  <c:v>-100.69049999999999</c:v>
                </c:pt>
                <c:pt idx="134887">
                  <c:v>-100.68849999999998</c:v>
                </c:pt>
                <c:pt idx="134888">
                  <c:v>-100.68649999999997</c:v>
                </c:pt>
                <c:pt idx="134889">
                  <c:v>-100.68449999999996</c:v>
                </c:pt>
                <c:pt idx="134890">
                  <c:v>-100.6825</c:v>
                </c:pt>
                <c:pt idx="134891">
                  <c:v>-100.68049999999999</c:v>
                </c:pt>
                <c:pt idx="134892">
                  <c:v>-100.67849999999999</c:v>
                </c:pt>
                <c:pt idx="134893">
                  <c:v>-100.67649999999998</c:v>
                </c:pt>
                <c:pt idx="134894">
                  <c:v>-100.67449999999997</c:v>
                </c:pt>
                <c:pt idx="134895">
                  <c:v>-100.67249999999996</c:v>
                </c:pt>
                <c:pt idx="134896">
                  <c:v>-100.6705</c:v>
                </c:pt>
                <c:pt idx="134897">
                  <c:v>-100.66849999999999</c:v>
                </c:pt>
                <c:pt idx="134898">
                  <c:v>-100.66649999999998</c:v>
                </c:pt>
                <c:pt idx="134899">
                  <c:v>-100.66449999999998</c:v>
                </c:pt>
                <c:pt idx="134900">
                  <c:v>-100.66249999999997</c:v>
                </c:pt>
                <c:pt idx="134901">
                  <c:v>-100.66049999999996</c:v>
                </c:pt>
                <c:pt idx="134902">
                  <c:v>-100.6585</c:v>
                </c:pt>
                <c:pt idx="134903">
                  <c:v>-100.65649999999999</c:v>
                </c:pt>
                <c:pt idx="134904">
                  <c:v>-100.65449999999998</c:v>
                </c:pt>
                <c:pt idx="134905">
                  <c:v>-100.65249999999997</c:v>
                </c:pt>
                <c:pt idx="134906">
                  <c:v>-100.65049999999997</c:v>
                </c:pt>
                <c:pt idx="134907">
                  <c:v>-100.64849999999996</c:v>
                </c:pt>
                <c:pt idx="134908">
                  <c:v>-100.6465</c:v>
                </c:pt>
                <c:pt idx="134909">
                  <c:v>-100.64449999999999</c:v>
                </c:pt>
                <c:pt idx="134910">
                  <c:v>-100.64249999999998</c:v>
                </c:pt>
                <c:pt idx="134911">
                  <c:v>-100.64049999999997</c:v>
                </c:pt>
                <c:pt idx="134912">
                  <c:v>-100.63849999999996</c:v>
                </c:pt>
                <c:pt idx="134913">
                  <c:v>-100.63649999999996</c:v>
                </c:pt>
                <c:pt idx="134914">
                  <c:v>-100.6345</c:v>
                </c:pt>
                <c:pt idx="134915">
                  <c:v>-100.63249999999999</c:v>
                </c:pt>
                <c:pt idx="134916">
                  <c:v>-100.63049999999998</c:v>
                </c:pt>
                <c:pt idx="134917">
                  <c:v>-100.62849999999997</c:v>
                </c:pt>
                <c:pt idx="134918">
                  <c:v>-100.62649999999996</c:v>
                </c:pt>
                <c:pt idx="134919">
                  <c:v>-100.62449999999995</c:v>
                </c:pt>
                <c:pt idx="134920">
                  <c:v>-100.6225</c:v>
                </c:pt>
                <c:pt idx="134921">
                  <c:v>-100.62049999999999</c:v>
                </c:pt>
                <c:pt idx="134922">
                  <c:v>-100.61849999999998</c:v>
                </c:pt>
                <c:pt idx="134923">
                  <c:v>-100.61649999999997</c:v>
                </c:pt>
                <c:pt idx="134924">
                  <c:v>-100.61449999999996</c:v>
                </c:pt>
                <c:pt idx="134925">
                  <c:v>-100.61249999999995</c:v>
                </c:pt>
                <c:pt idx="134926">
                  <c:v>-100.6105</c:v>
                </c:pt>
                <c:pt idx="134927">
                  <c:v>-100.60849999999999</c:v>
                </c:pt>
                <c:pt idx="134928">
                  <c:v>-100.60649999999998</c:v>
                </c:pt>
                <c:pt idx="134929">
                  <c:v>-100.60449999999997</c:v>
                </c:pt>
                <c:pt idx="134930">
                  <c:v>-100.60249999999996</c:v>
                </c:pt>
                <c:pt idx="134931">
                  <c:v>-100.60049999999995</c:v>
                </c:pt>
                <c:pt idx="134932">
                  <c:v>-100.5985</c:v>
                </c:pt>
                <c:pt idx="134933">
                  <c:v>-100.59649999999999</c:v>
                </c:pt>
                <c:pt idx="134934">
                  <c:v>-100.59449999999998</c:v>
                </c:pt>
                <c:pt idx="134935">
                  <c:v>-100.59249999999997</c:v>
                </c:pt>
                <c:pt idx="134936">
                  <c:v>-100.59049999999996</c:v>
                </c:pt>
                <c:pt idx="134937">
                  <c:v>-100.58849999999995</c:v>
                </c:pt>
                <c:pt idx="134938">
                  <c:v>-100.5865</c:v>
                </c:pt>
                <c:pt idx="134939">
                  <c:v>-100.58449999999999</c:v>
                </c:pt>
                <c:pt idx="134940">
                  <c:v>-100.58249999999998</c:v>
                </c:pt>
                <c:pt idx="134941">
                  <c:v>-100.58049999999997</c:v>
                </c:pt>
                <c:pt idx="134942">
                  <c:v>-100.57849999999996</c:v>
                </c:pt>
                <c:pt idx="134943">
                  <c:v>-100.57649999999995</c:v>
                </c:pt>
                <c:pt idx="134944">
                  <c:v>-100.5745</c:v>
                </c:pt>
                <c:pt idx="134945">
                  <c:v>-100.57249999999999</c:v>
                </c:pt>
                <c:pt idx="134946">
                  <c:v>-100.57049999999998</c:v>
                </c:pt>
                <c:pt idx="134947">
                  <c:v>-100.56849999999997</c:v>
                </c:pt>
                <c:pt idx="134948">
                  <c:v>-100.56649999999996</c:v>
                </c:pt>
                <c:pt idx="134949">
                  <c:v>-100.56449999999995</c:v>
                </c:pt>
                <c:pt idx="134950">
                  <c:v>-100.5625</c:v>
                </c:pt>
                <c:pt idx="134951">
                  <c:v>-100.56049999999999</c:v>
                </c:pt>
                <c:pt idx="134952">
                  <c:v>-100.55849999999998</c:v>
                </c:pt>
                <c:pt idx="134953">
                  <c:v>-100.55649999999997</c:v>
                </c:pt>
                <c:pt idx="134954">
                  <c:v>-100.55449999999996</c:v>
                </c:pt>
                <c:pt idx="134955">
                  <c:v>-100.55249999999995</c:v>
                </c:pt>
                <c:pt idx="134956">
                  <c:v>-100.5505</c:v>
                </c:pt>
                <c:pt idx="134957">
                  <c:v>-100.54849999999999</c:v>
                </c:pt>
                <c:pt idx="134958">
                  <c:v>-100.54649999999998</c:v>
                </c:pt>
                <c:pt idx="134959">
                  <c:v>-100.54449999999997</c:v>
                </c:pt>
                <c:pt idx="134960">
                  <c:v>-100.54249999999996</c:v>
                </c:pt>
                <c:pt idx="134961">
                  <c:v>-100.54049999999995</c:v>
                </c:pt>
                <c:pt idx="134962">
                  <c:v>-100.5385</c:v>
                </c:pt>
                <c:pt idx="134963">
                  <c:v>-100.53649999999999</c:v>
                </c:pt>
                <c:pt idx="134964">
                  <c:v>-100.53449999999998</c:v>
                </c:pt>
                <c:pt idx="134965">
                  <c:v>-100.53249999999997</c:v>
                </c:pt>
                <c:pt idx="134966">
                  <c:v>-100.53049999999996</c:v>
                </c:pt>
                <c:pt idx="134967">
                  <c:v>-100.52849999999995</c:v>
                </c:pt>
                <c:pt idx="134968">
                  <c:v>-100.5265</c:v>
                </c:pt>
                <c:pt idx="134969">
                  <c:v>-100.52449999999999</c:v>
                </c:pt>
                <c:pt idx="134970">
                  <c:v>-100.52249999999998</c:v>
                </c:pt>
                <c:pt idx="134971">
                  <c:v>-100.52049999999997</c:v>
                </c:pt>
                <c:pt idx="134972">
                  <c:v>-100.51849999999996</c:v>
                </c:pt>
                <c:pt idx="134973">
                  <c:v>-100.51649999999995</c:v>
                </c:pt>
                <c:pt idx="134974">
                  <c:v>-100.5145</c:v>
                </c:pt>
                <c:pt idx="134975">
                  <c:v>-100.51249999999999</c:v>
                </c:pt>
                <c:pt idx="134976">
                  <c:v>-100.51049999999998</c:v>
                </c:pt>
                <c:pt idx="134977">
                  <c:v>-100.50849999999997</c:v>
                </c:pt>
                <c:pt idx="134978">
                  <c:v>-100.50649999999996</c:v>
                </c:pt>
                <c:pt idx="134979">
                  <c:v>-100.50449999999995</c:v>
                </c:pt>
                <c:pt idx="134980">
                  <c:v>-100.5025</c:v>
                </c:pt>
                <c:pt idx="134981">
                  <c:v>-100.50049999999999</c:v>
                </c:pt>
                <c:pt idx="134982">
                  <c:v>-100.49849999999998</c:v>
                </c:pt>
                <c:pt idx="134983">
                  <c:v>-100.49649999999997</c:v>
                </c:pt>
                <c:pt idx="134984">
                  <c:v>-100.49449999999996</c:v>
                </c:pt>
                <c:pt idx="134985">
                  <c:v>-100.49249999999995</c:v>
                </c:pt>
                <c:pt idx="134986">
                  <c:v>-100.4905</c:v>
                </c:pt>
                <c:pt idx="134987">
                  <c:v>-100.48849999999999</c:v>
                </c:pt>
                <c:pt idx="134988">
                  <c:v>-100.48649999999998</c:v>
                </c:pt>
                <c:pt idx="134989">
                  <c:v>-100.48449999999997</c:v>
                </c:pt>
                <c:pt idx="134990">
                  <c:v>-100.48249999999996</c:v>
                </c:pt>
                <c:pt idx="134991">
                  <c:v>-100.48049999999995</c:v>
                </c:pt>
                <c:pt idx="134992">
                  <c:v>-100.4785</c:v>
                </c:pt>
                <c:pt idx="134993">
                  <c:v>-100.47649999999999</c:v>
                </c:pt>
                <c:pt idx="134994">
                  <c:v>-100.47449999999998</c:v>
                </c:pt>
                <c:pt idx="134995">
                  <c:v>-100.47249999999997</c:v>
                </c:pt>
                <c:pt idx="134996">
                  <c:v>-100.47049999999996</c:v>
                </c:pt>
                <c:pt idx="134997">
                  <c:v>-100.46849999999995</c:v>
                </c:pt>
                <c:pt idx="134998">
                  <c:v>-100.4665</c:v>
                </c:pt>
                <c:pt idx="134999">
                  <c:v>-100.46449999999999</c:v>
                </c:pt>
                <c:pt idx="135000">
                  <c:v>-100.46249999999998</c:v>
                </c:pt>
                <c:pt idx="135001">
                  <c:v>-100.46049999999997</c:v>
                </c:pt>
                <c:pt idx="135002">
                  <c:v>-100.45849999999996</c:v>
                </c:pt>
                <c:pt idx="135003">
                  <c:v>-100.45650000000001</c:v>
                </c:pt>
                <c:pt idx="135004">
                  <c:v>-100.4545</c:v>
                </c:pt>
                <c:pt idx="135005">
                  <c:v>-100.45249999999999</c:v>
                </c:pt>
                <c:pt idx="135006">
                  <c:v>-100.45049999999998</c:v>
                </c:pt>
                <c:pt idx="135007">
                  <c:v>-100.44849999999997</c:v>
                </c:pt>
                <c:pt idx="135008">
                  <c:v>-100.44649999999996</c:v>
                </c:pt>
                <c:pt idx="135009">
                  <c:v>-100.44450000000001</c:v>
                </c:pt>
                <c:pt idx="135010">
                  <c:v>-100.4425</c:v>
                </c:pt>
                <c:pt idx="135011">
                  <c:v>-100.44049999999999</c:v>
                </c:pt>
                <c:pt idx="135012">
                  <c:v>-100.43849999999998</c:v>
                </c:pt>
                <c:pt idx="135013">
                  <c:v>-100.43649999999997</c:v>
                </c:pt>
                <c:pt idx="135014">
                  <c:v>-100.43449999999996</c:v>
                </c:pt>
                <c:pt idx="135015">
                  <c:v>-100.4325</c:v>
                </c:pt>
                <c:pt idx="135016">
                  <c:v>-100.43049999999999</c:v>
                </c:pt>
                <c:pt idx="135017">
                  <c:v>-100.42849999999999</c:v>
                </c:pt>
                <c:pt idx="135018">
                  <c:v>-100.42649999999998</c:v>
                </c:pt>
                <c:pt idx="135019">
                  <c:v>-100.42449999999997</c:v>
                </c:pt>
                <c:pt idx="135020">
                  <c:v>-100.42249999999996</c:v>
                </c:pt>
                <c:pt idx="135021">
                  <c:v>-100.4205</c:v>
                </c:pt>
                <c:pt idx="135022">
                  <c:v>-100.41849999999999</c:v>
                </c:pt>
                <c:pt idx="135023">
                  <c:v>-100.41649999999998</c:v>
                </c:pt>
                <c:pt idx="135024">
                  <c:v>-100.41449999999998</c:v>
                </c:pt>
                <c:pt idx="135025">
                  <c:v>-100.41249999999997</c:v>
                </c:pt>
                <c:pt idx="135026">
                  <c:v>-100.41049999999996</c:v>
                </c:pt>
                <c:pt idx="135027">
                  <c:v>-100.4085</c:v>
                </c:pt>
                <c:pt idx="135028">
                  <c:v>-100.40649999999999</c:v>
                </c:pt>
                <c:pt idx="135029">
                  <c:v>-100.40449999999998</c:v>
                </c:pt>
                <c:pt idx="135030">
                  <c:v>-100.40249999999997</c:v>
                </c:pt>
                <c:pt idx="135031">
                  <c:v>-100.40049999999997</c:v>
                </c:pt>
                <c:pt idx="135032">
                  <c:v>-100.39849999999996</c:v>
                </c:pt>
                <c:pt idx="135033">
                  <c:v>-100.3965</c:v>
                </c:pt>
                <c:pt idx="135034">
                  <c:v>-100.39449999999999</c:v>
                </c:pt>
                <c:pt idx="135035">
                  <c:v>-100.39249999999998</c:v>
                </c:pt>
                <c:pt idx="135036">
                  <c:v>-100.39049999999997</c:v>
                </c:pt>
                <c:pt idx="135037">
                  <c:v>-100.38849999999996</c:v>
                </c:pt>
                <c:pt idx="135038">
                  <c:v>-100.38649999999996</c:v>
                </c:pt>
                <c:pt idx="135039">
                  <c:v>-100.3845</c:v>
                </c:pt>
                <c:pt idx="135040">
                  <c:v>-100.38249999999999</c:v>
                </c:pt>
                <c:pt idx="135041">
                  <c:v>-100.38049999999998</c:v>
                </c:pt>
                <c:pt idx="135042">
                  <c:v>-100.37849999999997</c:v>
                </c:pt>
                <c:pt idx="135043">
                  <c:v>-100.37649999999996</c:v>
                </c:pt>
                <c:pt idx="135044">
                  <c:v>-100.37449999999995</c:v>
                </c:pt>
                <c:pt idx="135045">
                  <c:v>-100.3725</c:v>
                </c:pt>
                <c:pt idx="135046">
                  <c:v>-100.37049999999999</c:v>
                </c:pt>
                <c:pt idx="135047">
                  <c:v>-100.36849999999998</c:v>
                </c:pt>
                <c:pt idx="135048">
                  <c:v>-100.36649999999997</c:v>
                </c:pt>
                <c:pt idx="135049">
                  <c:v>-100.36449999999996</c:v>
                </c:pt>
                <c:pt idx="135050">
                  <c:v>-100.36249999999995</c:v>
                </c:pt>
                <c:pt idx="135051">
                  <c:v>-100.3605</c:v>
                </c:pt>
                <c:pt idx="135052">
                  <c:v>-100.35849999999999</c:v>
                </c:pt>
                <c:pt idx="135053">
                  <c:v>-100.35649999999998</c:v>
                </c:pt>
                <c:pt idx="135054">
                  <c:v>-100.35449999999997</c:v>
                </c:pt>
                <c:pt idx="135055">
                  <c:v>-100.35249999999996</c:v>
                </c:pt>
                <c:pt idx="135056">
                  <c:v>-100.35049999999995</c:v>
                </c:pt>
                <c:pt idx="135057">
                  <c:v>-100.3485</c:v>
                </c:pt>
                <c:pt idx="135058">
                  <c:v>-100.34649999999999</c:v>
                </c:pt>
                <c:pt idx="135059">
                  <c:v>-100.34449999999998</c:v>
                </c:pt>
                <c:pt idx="135060">
                  <c:v>-100.34249999999997</c:v>
                </c:pt>
                <c:pt idx="135061">
                  <c:v>-100.34049999999996</c:v>
                </c:pt>
                <c:pt idx="135062">
                  <c:v>-100.33849999999995</c:v>
                </c:pt>
                <c:pt idx="135063">
                  <c:v>-100.3365</c:v>
                </c:pt>
                <c:pt idx="135064">
                  <c:v>-100.33449999999999</c:v>
                </c:pt>
                <c:pt idx="135065">
                  <c:v>-100.33249999999998</c:v>
                </c:pt>
                <c:pt idx="135066">
                  <c:v>-100.33049999999997</c:v>
                </c:pt>
                <c:pt idx="135067">
                  <c:v>-100.32849999999996</c:v>
                </c:pt>
                <c:pt idx="135068">
                  <c:v>-100.32649999999995</c:v>
                </c:pt>
                <c:pt idx="135069">
                  <c:v>-100.3245</c:v>
                </c:pt>
                <c:pt idx="135070">
                  <c:v>-100.32249999999999</c:v>
                </c:pt>
                <c:pt idx="135071">
                  <c:v>-100.32049999999998</c:v>
                </c:pt>
                <c:pt idx="135072">
                  <c:v>-100.31849999999997</c:v>
                </c:pt>
                <c:pt idx="135073">
                  <c:v>-100.31649999999996</c:v>
                </c:pt>
                <c:pt idx="135074">
                  <c:v>-100.31449999999995</c:v>
                </c:pt>
                <c:pt idx="135075">
                  <c:v>-100.3125</c:v>
                </c:pt>
                <c:pt idx="135076">
                  <c:v>-100.31049999999999</c:v>
                </c:pt>
                <c:pt idx="135077">
                  <c:v>-100.30849999999998</c:v>
                </c:pt>
                <c:pt idx="135078">
                  <c:v>-100.30649999999997</c:v>
                </c:pt>
                <c:pt idx="135079">
                  <c:v>-100.30449999999996</c:v>
                </c:pt>
                <c:pt idx="135080">
                  <c:v>-100.30249999999995</c:v>
                </c:pt>
                <c:pt idx="135081">
                  <c:v>-100.3005</c:v>
                </c:pt>
                <c:pt idx="135082">
                  <c:v>-100.29849999999999</c:v>
                </c:pt>
                <c:pt idx="135083">
                  <c:v>-100.29649999999998</c:v>
                </c:pt>
                <c:pt idx="135084">
                  <c:v>-100.29449999999997</c:v>
                </c:pt>
                <c:pt idx="135085">
                  <c:v>-100.29249999999996</c:v>
                </c:pt>
                <c:pt idx="135086">
                  <c:v>-100.29049999999995</c:v>
                </c:pt>
                <c:pt idx="135087">
                  <c:v>-100.2885</c:v>
                </c:pt>
                <c:pt idx="135088">
                  <c:v>-100.28649999999999</c:v>
                </c:pt>
                <c:pt idx="135089">
                  <c:v>-100.28449999999998</c:v>
                </c:pt>
                <c:pt idx="135090">
                  <c:v>-100.28249999999997</c:v>
                </c:pt>
                <c:pt idx="135091">
                  <c:v>-100.28049999999996</c:v>
                </c:pt>
                <c:pt idx="135092">
                  <c:v>-100.27849999999995</c:v>
                </c:pt>
                <c:pt idx="135093">
                  <c:v>-100.2765</c:v>
                </c:pt>
                <c:pt idx="135094">
                  <c:v>-100.27449999999999</c:v>
                </c:pt>
                <c:pt idx="135095">
                  <c:v>-100.27249999999998</c:v>
                </c:pt>
                <c:pt idx="135096">
                  <c:v>-100.27049999999997</c:v>
                </c:pt>
                <c:pt idx="135097">
                  <c:v>-100.26849999999996</c:v>
                </c:pt>
                <c:pt idx="135098">
                  <c:v>-100.26649999999995</c:v>
                </c:pt>
                <c:pt idx="135099">
                  <c:v>-100.2645</c:v>
                </c:pt>
                <c:pt idx="135100">
                  <c:v>-100.26249999999999</c:v>
                </c:pt>
                <c:pt idx="135101">
                  <c:v>-100.26049999999998</c:v>
                </c:pt>
                <c:pt idx="135102">
                  <c:v>-100.25849999999997</c:v>
                </c:pt>
                <c:pt idx="135103">
                  <c:v>-100.25649999999996</c:v>
                </c:pt>
                <c:pt idx="135104">
                  <c:v>-100.25449999999995</c:v>
                </c:pt>
                <c:pt idx="135105">
                  <c:v>-100.2525</c:v>
                </c:pt>
                <c:pt idx="135106">
                  <c:v>-100.25049999999999</c:v>
                </c:pt>
                <c:pt idx="135107">
                  <c:v>-100.24849999999998</c:v>
                </c:pt>
                <c:pt idx="135108">
                  <c:v>-100.24649999999997</c:v>
                </c:pt>
                <c:pt idx="135109">
                  <c:v>-100.24449999999996</c:v>
                </c:pt>
                <c:pt idx="135110">
                  <c:v>-100.24249999999995</c:v>
                </c:pt>
                <c:pt idx="135111">
                  <c:v>-100.2405</c:v>
                </c:pt>
                <c:pt idx="135112">
                  <c:v>-100.23849999999999</c:v>
                </c:pt>
                <c:pt idx="135113">
                  <c:v>-100.23649999999998</c:v>
                </c:pt>
                <c:pt idx="135114">
                  <c:v>-100.23449999999997</c:v>
                </c:pt>
                <c:pt idx="135115">
                  <c:v>-100.23249999999996</c:v>
                </c:pt>
                <c:pt idx="135116">
                  <c:v>-100.23049999999995</c:v>
                </c:pt>
                <c:pt idx="135117">
                  <c:v>-100.2285</c:v>
                </c:pt>
                <c:pt idx="135118">
                  <c:v>-100.22649999999999</c:v>
                </c:pt>
                <c:pt idx="135119">
                  <c:v>-100.22449999999998</c:v>
                </c:pt>
                <c:pt idx="135120">
                  <c:v>-100.22249999999997</c:v>
                </c:pt>
                <c:pt idx="135121">
                  <c:v>-100.22049999999996</c:v>
                </c:pt>
                <c:pt idx="135122">
                  <c:v>-100.21849999999995</c:v>
                </c:pt>
                <c:pt idx="135123">
                  <c:v>-100.2165</c:v>
                </c:pt>
                <c:pt idx="135124">
                  <c:v>-100.21449999999999</c:v>
                </c:pt>
                <c:pt idx="135125">
                  <c:v>-100.21249999999998</c:v>
                </c:pt>
                <c:pt idx="135126">
                  <c:v>-100.21049999999997</c:v>
                </c:pt>
                <c:pt idx="135127">
                  <c:v>-100.20849999999996</c:v>
                </c:pt>
                <c:pt idx="135128">
                  <c:v>-100.20650000000001</c:v>
                </c:pt>
                <c:pt idx="135129">
                  <c:v>-100.2045</c:v>
                </c:pt>
                <c:pt idx="135130">
                  <c:v>-100.20249999999999</c:v>
                </c:pt>
                <c:pt idx="135131">
                  <c:v>-100.20049999999998</c:v>
                </c:pt>
                <c:pt idx="135132">
                  <c:v>-100.19849999999997</c:v>
                </c:pt>
                <c:pt idx="135133">
                  <c:v>-100.19649999999996</c:v>
                </c:pt>
                <c:pt idx="135134">
                  <c:v>-100.19450000000001</c:v>
                </c:pt>
                <c:pt idx="135135">
                  <c:v>-100.1925</c:v>
                </c:pt>
                <c:pt idx="135136">
                  <c:v>-100.19049999999999</c:v>
                </c:pt>
                <c:pt idx="135137">
                  <c:v>-100.18849999999998</c:v>
                </c:pt>
                <c:pt idx="135138">
                  <c:v>-100.18649999999997</c:v>
                </c:pt>
                <c:pt idx="135139">
                  <c:v>-100.18449999999996</c:v>
                </c:pt>
                <c:pt idx="135140">
                  <c:v>-100.1825</c:v>
                </c:pt>
                <c:pt idx="135141">
                  <c:v>-100.18049999999999</c:v>
                </c:pt>
                <c:pt idx="135142">
                  <c:v>-100.17849999999999</c:v>
                </c:pt>
                <c:pt idx="135143">
                  <c:v>-100.17649999999998</c:v>
                </c:pt>
                <c:pt idx="135144">
                  <c:v>-100.17449999999997</c:v>
                </c:pt>
                <c:pt idx="135145">
                  <c:v>-100.17249999999996</c:v>
                </c:pt>
                <c:pt idx="135146">
                  <c:v>-100.1705</c:v>
                </c:pt>
                <c:pt idx="135147">
                  <c:v>-100.16849999999999</c:v>
                </c:pt>
                <c:pt idx="135148">
                  <c:v>-100.16649999999998</c:v>
                </c:pt>
                <c:pt idx="135149">
                  <c:v>-100.16449999999998</c:v>
                </c:pt>
                <c:pt idx="135150">
                  <c:v>-100.16249999999997</c:v>
                </c:pt>
                <c:pt idx="135151">
                  <c:v>-100.16049999999996</c:v>
                </c:pt>
                <c:pt idx="135152">
                  <c:v>-100.1585</c:v>
                </c:pt>
                <c:pt idx="135153">
                  <c:v>-100.15649999999999</c:v>
                </c:pt>
                <c:pt idx="135154">
                  <c:v>-100.15449999999998</c:v>
                </c:pt>
                <c:pt idx="135155">
                  <c:v>-100.15249999999997</c:v>
                </c:pt>
                <c:pt idx="135156">
                  <c:v>-100.15049999999997</c:v>
                </c:pt>
                <c:pt idx="135157">
                  <c:v>-100.14849999999996</c:v>
                </c:pt>
                <c:pt idx="135158">
                  <c:v>-100.1465</c:v>
                </c:pt>
                <c:pt idx="135159">
                  <c:v>-100.14449999999999</c:v>
                </c:pt>
                <c:pt idx="135160">
                  <c:v>-100.14249999999998</c:v>
                </c:pt>
                <c:pt idx="135161">
                  <c:v>-100.14049999999997</c:v>
                </c:pt>
                <c:pt idx="135162">
                  <c:v>-100.13849999999996</c:v>
                </c:pt>
                <c:pt idx="135163">
                  <c:v>-100.13649999999996</c:v>
                </c:pt>
                <c:pt idx="135164">
                  <c:v>-100.1345</c:v>
                </c:pt>
                <c:pt idx="135165">
                  <c:v>-100.13249999999999</c:v>
                </c:pt>
                <c:pt idx="135166">
                  <c:v>-100.13049999999998</c:v>
                </c:pt>
                <c:pt idx="135167">
                  <c:v>-100.12849999999997</c:v>
                </c:pt>
                <c:pt idx="135168">
                  <c:v>-100.12649999999996</c:v>
                </c:pt>
                <c:pt idx="135169">
                  <c:v>-100.12449999999995</c:v>
                </c:pt>
                <c:pt idx="135170">
                  <c:v>-100.1225</c:v>
                </c:pt>
                <c:pt idx="135171">
                  <c:v>-100.12049999999999</c:v>
                </c:pt>
                <c:pt idx="135172">
                  <c:v>-100.11849999999998</c:v>
                </c:pt>
                <c:pt idx="135173">
                  <c:v>-100.11649999999997</c:v>
                </c:pt>
                <c:pt idx="135174">
                  <c:v>-100.11449999999996</c:v>
                </c:pt>
                <c:pt idx="135175">
                  <c:v>-100.11249999999995</c:v>
                </c:pt>
                <c:pt idx="135176">
                  <c:v>-100.1105</c:v>
                </c:pt>
                <c:pt idx="135177">
                  <c:v>-100.10849999999999</c:v>
                </c:pt>
                <c:pt idx="135178">
                  <c:v>-100.10649999999998</c:v>
                </c:pt>
                <c:pt idx="135179">
                  <c:v>-100.10449999999997</c:v>
                </c:pt>
                <c:pt idx="135180">
                  <c:v>-100.10249999999996</c:v>
                </c:pt>
                <c:pt idx="135181">
                  <c:v>-100.10049999999995</c:v>
                </c:pt>
                <c:pt idx="135182">
                  <c:v>-100.0985</c:v>
                </c:pt>
                <c:pt idx="135183">
                  <c:v>-100.09649999999999</c:v>
                </c:pt>
                <c:pt idx="135184">
                  <c:v>-100.09449999999998</c:v>
                </c:pt>
                <c:pt idx="135185">
                  <c:v>-100.09249999999997</c:v>
                </c:pt>
                <c:pt idx="135186">
                  <c:v>-100.09049999999996</c:v>
                </c:pt>
                <c:pt idx="135187">
                  <c:v>-100.08849999999995</c:v>
                </c:pt>
                <c:pt idx="135188">
                  <c:v>-100.0865</c:v>
                </c:pt>
                <c:pt idx="135189">
                  <c:v>-100.08449999999999</c:v>
                </c:pt>
                <c:pt idx="135190">
                  <c:v>-100.08249999999998</c:v>
                </c:pt>
                <c:pt idx="135191">
                  <c:v>-100.08049999999997</c:v>
                </c:pt>
                <c:pt idx="135192">
                  <c:v>-100.07849999999996</c:v>
                </c:pt>
                <c:pt idx="135193">
                  <c:v>-100.07649999999995</c:v>
                </c:pt>
                <c:pt idx="135194">
                  <c:v>-100.0745</c:v>
                </c:pt>
                <c:pt idx="135195">
                  <c:v>-100.07249999999999</c:v>
                </c:pt>
                <c:pt idx="135196">
                  <c:v>-100.07049999999998</c:v>
                </c:pt>
                <c:pt idx="135197">
                  <c:v>-100.06849999999997</c:v>
                </c:pt>
                <c:pt idx="135198">
                  <c:v>-100.06649999999996</c:v>
                </c:pt>
                <c:pt idx="135199">
                  <c:v>-100.06449999999995</c:v>
                </c:pt>
                <c:pt idx="135200">
                  <c:v>-100.0625</c:v>
                </c:pt>
                <c:pt idx="135201">
                  <c:v>-100.06049999999999</c:v>
                </c:pt>
                <c:pt idx="135202">
                  <c:v>-100.05849999999998</c:v>
                </c:pt>
                <c:pt idx="135203">
                  <c:v>-100.05649999999997</c:v>
                </c:pt>
                <c:pt idx="135204">
                  <c:v>-100.05449999999996</c:v>
                </c:pt>
                <c:pt idx="135205">
                  <c:v>-100.05249999999995</c:v>
                </c:pt>
                <c:pt idx="135206">
                  <c:v>-100.0505</c:v>
                </c:pt>
                <c:pt idx="135207">
                  <c:v>-100.04849999999999</c:v>
                </c:pt>
                <c:pt idx="135208">
                  <c:v>-100.04649999999998</c:v>
                </c:pt>
                <c:pt idx="135209">
                  <c:v>-100.04449999999997</c:v>
                </c:pt>
                <c:pt idx="135210">
                  <c:v>-100.04249999999996</c:v>
                </c:pt>
                <c:pt idx="135211">
                  <c:v>-100.04049999999995</c:v>
                </c:pt>
                <c:pt idx="135212">
                  <c:v>-100.0385</c:v>
                </c:pt>
                <c:pt idx="135213">
                  <c:v>-100.03649999999999</c:v>
                </c:pt>
                <c:pt idx="135214">
                  <c:v>-100.03449999999998</c:v>
                </c:pt>
                <c:pt idx="135215">
                  <c:v>-100.03249999999997</c:v>
                </c:pt>
                <c:pt idx="135216">
                  <c:v>-100.03049999999996</c:v>
                </c:pt>
                <c:pt idx="135217">
                  <c:v>-100.02849999999995</c:v>
                </c:pt>
                <c:pt idx="135218">
                  <c:v>-100.0265</c:v>
                </c:pt>
                <c:pt idx="135219">
                  <c:v>-100.02449999999999</c:v>
                </c:pt>
                <c:pt idx="135220">
                  <c:v>-100.02249999999998</c:v>
                </c:pt>
                <c:pt idx="135221">
                  <c:v>-100.02049999999997</c:v>
                </c:pt>
                <c:pt idx="135222">
                  <c:v>-100.01849999999996</c:v>
                </c:pt>
                <c:pt idx="135223">
                  <c:v>-100.01649999999995</c:v>
                </c:pt>
                <c:pt idx="135224">
                  <c:v>-100.0145</c:v>
                </c:pt>
                <c:pt idx="135225">
                  <c:v>-100.01249999999999</c:v>
                </c:pt>
                <c:pt idx="135226">
                  <c:v>-100.01049999999998</c:v>
                </c:pt>
                <c:pt idx="135227">
                  <c:v>-100.00849999999997</c:v>
                </c:pt>
                <c:pt idx="135228">
                  <c:v>-100.00649999999996</c:v>
                </c:pt>
                <c:pt idx="135229">
                  <c:v>-100.00449999999995</c:v>
                </c:pt>
                <c:pt idx="135230">
                  <c:v>-100.0025</c:v>
                </c:pt>
                <c:pt idx="135231">
                  <c:v>-100.00049999999999</c:v>
                </c:pt>
                <c:pt idx="135232">
                  <c:v>-99.998499999999979</c:v>
                </c:pt>
                <c:pt idx="135233">
                  <c:v>-99.996499999999969</c:v>
                </c:pt>
                <c:pt idx="135234">
                  <c:v>-99.99449999999996</c:v>
                </c:pt>
                <c:pt idx="135235">
                  <c:v>-99.99249999999995</c:v>
                </c:pt>
                <c:pt idx="135236">
                  <c:v>-99.990499999999997</c:v>
                </c:pt>
                <c:pt idx="135237">
                  <c:v>-99.988499999999988</c:v>
                </c:pt>
                <c:pt idx="135238">
                  <c:v>-99.986499999999978</c:v>
                </c:pt>
                <c:pt idx="135239">
                  <c:v>-99.984499999999969</c:v>
                </c:pt>
                <c:pt idx="135240">
                  <c:v>-99.982499999999959</c:v>
                </c:pt>
                <c:pt idx="135241">
                  <c:v>-99.98049999999995</c:v>
                </c:pt>
                <c:pt idx="135242">
                  <c:v>-99.978499999999997</c:v>
                </c:pt>
                <c:pt idx="135243">
                  <c:v>-99.976499999999987</c:v>
                </c:pt>
                <c:pt idx="135244">
                  <c:v>-99.974499999999978</c:v>
                </c:pt>
                <c:pt idx="135245">
                  <c:v>-99.972499999999968</c:v>
                </c:pt>
                <c:pt idx="135246">
                  <c:v>-99.970499999999959</c:v>
                </c:pt>
                <c:pt idx="135247">
                  <c:v>-99.968499999999949</c:v>
                </c:pt>
                <c:pt idx="135248">
                  <c:v>-99.966499999999996</c:v>
                </c:pt>
                <c:pt idx="135249">
                  <c:v>-99.964499999999987</c:v>
                </c:pt>
                <c:pt idx="135250">
                  <c:v>-99.962499999999977</c:v>
                </c:pt>
                <c:pt idx="135251">
                  <c:v>-99.960499999999968</c:v>
                </c:pt>
                <c:pt idx="135252">
                  <c:v>-99.958499999999958</c:v>
                </c:pt>
                <c:pt idx="135253">
                  <c:v>-99.956500000000005</c:v>
                </c:pt>
                <c:pt idx="135254">
                  <c:v>-99.954499999999996</c:v>
                </c:pt>
                <c:pt idx="135255">
                  <c:v>-99.952499999999986</c:v>
                </c:pt>
                <c:pt idx="135256">
                  <c:v>-99.950499999999977</c:v>
                </c:pt>
                <c:pt idx="135257">
                  <c:v>-99.948499999999967</c:v>
                </c:pt>
                <c:pt idx="135258">
                  <c:v>-99.946499999999958</c:v>
                </c:pt>
                <c:pt idx="135259">
                  <c:v>-99.944500000000005</c:v>
                </c:pt>
                <c:pt idx="135260">
                  <c:v>-99.942499999999995</c:v>
                </c:pt>
                <c:pt idx="135261">
                  <c:v>-99.940499999999986</c:v>
                </c:pt>
                <c:pt idx="135262">
                  <c:v>-99.938499999999976</c:v>
                </c:pt>
                <c:pt idx="135263">
                  <c:v>-99.936499999999967</c:v>
                </c:pt>
                <c:pt idx="135264">
                  <c:v>-99.934499999999957</c:v>
                </c:pt>
                <c:pt idx="135265">
                  <c:v>-99.932500000000005</c:v>
                </c:pt>
                <c:pt idx="135266">
                  <c:v>-99.930499999999995</c:v>
                </c:pt>
                <c:pt idx="135267">
                  <c:v>-99.928499999999985</c:v>
                </c:pt>
                <c:pt idx="135268">
                  <c:v>-99.926499999999976</c:v>
                </c:pt>
                <c:pt idx="135269">
                  <c:v>-99.924499999999966</c:v>
                </c:pt>
                <c:pt idx="135270">
                  <c:v>-99.922499999999957</c:v>
                </c:pt>
                <c:pt idx="135271">
                  <c:v>-99.920500000000004</c:v>
                </c:pt>
                <c:pt idx="135272">
                  <c:v>-99.918499999999995</c:v>
                </c:pt>
                <c:pt idx="135273">
                  <c:v>-99.916499999999985</c:v>
                </c:pt>
                <c:pt idx="135274">
                  <c:v>-99.914499999999975</c:v>
                </c:pt>
                <c:pt idx="135275">
                  <c:v>-99.912499999999966</c:v>
                </c:pt>
                <c:pt idx="135276">
                  <c:v>-99.910499999999956</c:v>
                </c:pt>
                <c:pt idx="135277">
                  <c:v>-99.908500000000004</c:v>
                </c:pt>
                <c:pt idx="135278">
                  <c:v>-99.906499999999994</c:v>
                </c:pt>
                <c:pt idx="135279">
                  <c:v>-99.904499999999985</c:v>
                </c:pt>
                <c:pt idx="135280">
                  <c:v>-99.902499999999975</c:v>
                </c:pt>
                <c:pt idx="135281">
                  <c:v>-99.900499999999965</c:v>
                </c:pt>
                <c:pt idx="135282">
                  <c:v>-99.898499999999956</c:v>
                </c:pt>
                <c:pt idx="135283">
                  <c:v>-99.896500000000003</c:v>
                </c:pt>
                <c:pt idx="135284">
                  <c:v>-99.894499999999994</c:v>
                </c:pt>
                <c:pt idx="135285">
                  <c:v>-99.892499999999984</c:v>
                </c:pt>
                <c:pt idx="135286">
                  <c:v>-99.890499999999975</c:v>
                </c:pt>
                <c:pt idx="135287">
                  <c:v>-99.888499999999965</c:v>
                </c:pt>
                <c:pt idx="135288">
                  <c:v>-99.886499999999955</c:v>
                </c:pt>
                <c:pt idx="135289">
                  <c:v>-99.884500000000003</c:v>
                </c:pt>
                <c:pt idx="135290">
                  <c:v>-99.882499999999993</c:v>
                </c:pt>
                <c:pt idx="135291">
                  <c:v>-99.880499999999984</c:v>
                </c:pt>
                <c:pt idx="135292">
                  <c:v>-99.878499999999974</c:v>
                </c:pt>
                <c:pt idx="135293">
                  <c:v>-99.876499999999965</c:v>
                </c:pt>
                <c:pt idx="135294">
                  <c:v>-99.874499999999955</c:v>
                </c:pt>
                <c:pt idx="135295">
                  <c:v>-99.872500000000002</c:v>
                </c:pt>
                <c:pt idx="135296">
                  <c:v>-99.870499999999993</c:v>
                </c:pt>
                <c:pt idx="135297">
                  <c:v>-99.868499999999983</c:v>
                </c:pt>
                <c:pt idx="135298">
                  <c:v>-99.866499999999974</c:v>
                </c:pt>
                <c:pt idx="135299">
                  <c:v>-99.864499999999964</c:v>
                </c:pt>
                <c:pt idx="135300">
                  <c:v>-99.862499999999955</c:v>
                </c:pt>
                <c:pt idx="135301">
                  <c:v>-99.860500000000002</c:v>
                </c:pt>
                <c:pt idx="135302">
                  <c:v>-99.858499999999992</c:v>
                </c:pt>
                <c:pt idx="135303">
                  <c:v>-99.856499999999983</c:v>
                </c:pt>
                <c:pt idx="135304">
                  <c:v>-99.854499999999973</c:v>
                </c:pt>
                <c:pt idx="135305">
                  <c:v>-99.852499999999964</c:v>
                </c:pt>
                <c:pt idx="135306">
                  <c:v>-99.850499999999954</c:v>
                </c:pt>
                <c:pt idx="135307">
                  <c:v>-99.848500000000001</c:v>
                </c:pt>
                <c:pt idx="135308">
                  <c:v>-99.846499999999992</c:v>
                </c:pt>
                <c:pt idx="135309">
                  <c:v>-99.844499999999982</c:v>
                </c:pt>
                <c:pt idx="135310">
                  <c:v>-99.842499999999973</c:v>
                </c:pt>
                <c:pt idx="135311">
                  <c:v>-99.840499999999963</c:v>
                </c:pt>
                <c:pt idx="135312">
                  <c:v>-99.838499999999954</c:v>
                </c:pt>
                <c:pt idx="135313">
                  <c:v>-99.836500000000001</c:v>
                </c:pt>
                <c:pt idx="135314">
                  <c:v>-99.834499999999991</c:v>
                </c:pt>
                <c:pt idx="135315">
                  <c:v>-99.832499999999982</c:v>
                </c:pt>
                <c:pt idx="135316">
                  <c:v>-99.830499999999972</c:v>
                </c:pt>
                <c:pt idx="135317">
                  <c:v>-99.828499999999963</c:v>
                </c:pt>
                <c:pt idx="135318">
                  <c:v>-99.826499999999953</c:v>
                </c:pt>
                <c:pt idx="135319">
                  <c:v>-99.8245</c:v>
                </c:pt>
                <c:pt idx="135320">
                  <c:v>-99.822499999999991</c:v>
                </c:pt>
                <c:pt idx="135321">
                  <c:v>-99.820499999999981</c:v>
                </c:pt>
                <c:pt idx="135322">
                  <c:v>-99.818499999999972</c:v>
                </c:pt>
                <c:pt idx="135323">
                  <c:v>-99.816499999999962</c:v>
                </c:pt>
                <c:pt idx="135324">
                  <c:v>-99.814499999999953</c:v>
                </c:pt>
                <c:pt idx="135325">
                  <c:v>-99.8125</c:v>
                </c:pt>
                <c:pt idx="135326">
                  <c:v>-99.81049999999999</c:v>
                </c:pt>
                <c:pt idx="135327">
                  <c:v>-99.808499999999981</c:v>
                </c:pt>
                <c:pt idx="135328">
                  <c:v>-99.806499999999971</c:v>
                </c:pt>
                <c:pt idx="135329">
                  <c:v>-99.804499999999962</c:v>
                </c:pt>
                <c:pt idx="135330">
                  <c:v>-99.802499999999952</c:v>
                </c:pt>
                <c:pt idx="135331">
                  <c:v>-99.8005</c:v>
                </c:pt>
                <c:pt idx="135332">
                  <c:v>-99.79849999999999</c:v>
                </c:pt>
                <c:pt idx="135333">
                  <c:v>-99.79649999999998</c:v>
                </c:pt>
                <c:pt idx="135334">
                  <c:v>-99.794499999999971</c:v>
                </c:pt>
                <c:pt idx="135335">
                  <c:v>-99.792499999999961</c:v>
                </c:pt>
                <c:pt idx="135336">
                  <c:v>-99.790499999999952</c:v>
                </c:pt>
                <c:pt idx="135337">
                  <c:v>-99.788499999999999</c:v>
                </c:pt>
                <c:pt idx="135338">
                  <c:v>-99.78649999999999</c:v>
                </c:pt>
                <c:pt idx="135339">
                  <c:v>-99.78449999999998</c:v>
                </c:pt>
                <c:pt idx="135340">
                  <c:v>-99.78249999999997</c:v>
                </c:pt>
                <c:pt idx="135341">
                  <c:v>-99.780499999999961</c:v>
                </c:pt>
                <c:pt idx="135342">
                  <c:v>-99.778499999999951</c:v>
                </c:pt>
                <c:pt idx="135343">
                  <c:v>-99.776499999999999</c:v>
                </c:pt>
                <c:pt idx="135344">
                  <c:v>-99.774499999999989</c:v>
                </c:pt>
                <c:pt idx="135345">
                  <c:v>-99.77249999999998</c:v>
                </c:pt>
                <c:pt idx="135346">
                  <c:v>-99.77049999999997</c:v>
                </c:pt>
                <c:pt idx="135347">
                  <c:v>-99.76849999999996</c:v>
                </c:pt>
                <c:pt idx="135348">
                  <c:v>-99.766499999999951</c:v>
                </c:pt>
                <c:pt idx="135349">
                  <c:v>-99.764499999999998</c:v>
                </c:pt>
                <c:pt idx="135350">
                  <c:v>-99.762499999999989</c:v>
                </c:pt>
                <c:pt idx="135351">
                  <c:v>-99.760499999999979</c:v>
                </c:pt>
                <c:pt idx="135352">
                  <c:v>-99.75849999999997</c:v>
                </c:pt>
                <c:pt idx="135353">
                  <c:v>-99.75649999999996</c:v>
                </c:pt>
                <c:pt idx="135354">
                  <c:v>-99.75449999999995</c:v>
                </c:pt>
                <c:pt idx="135355">
                  <c:v>-99.752499999999998</c:v>
                </c:pt>
                <c:pt idx="135356">
                  <c:v>-99.750499999999988</c:v>
                </c:pt>
                <c:pt idx="135357">
                  <c:v>-99.748499999999979</c:v>
                </c:pt>
                <c:pt idx="135358">
                  <c:v>-99.746499999999969</c:v>
                </c:pt>
                <c:pt idx="135359">
                  <c:v>-99.74449999999996</c:v>
                </c:pt>
                <c:pt idx="135360">
                  <c:v>-99.74249999999995</c:v>
                </c:pt>
                <c:pt idx="135361">
                  <c:v>-99.740499999999997</c:v>
                </c:pt>
                <c:pt idx="135362">
                  <c:v>-99.738499999999988</c:v>
                </c:pt>
                <c:pt idx="135363">
                  <c:v>-99.736499999999978</c:v>
                </c:pt>
                <c:pt idx="135364">
                  <c:v>-99.734499999999969</c:v>
                </c:pt>
                <c:pt idx="135365">
                  <c:v>-99.732499999999959</c:v>
                </c:pt>
                <c:pt idx="135366">
                  <c:v>-99.73049999999995</c:v>
                </c:pt>
                <c:pt idx="135367">
                  <c:v>-99.728499999999997</c:v>
                </c:pt>
                <c:pt idx="135368">
                  <c:v>-99.726499999999987</c:v>
                </c:pt>
                <c:pt idx="135369">
                  <c:v>-99.724499999999978</c:v>
                </c:pt>
                <c:pt idx="135370">
                  <c:v>-99.722499999999968</c:v>
                </c:pt>
                <c:pt idx="135371">
                  <c:v>-99.720499999999959</c:v>
                </c:pt>
                <c:pt idx="135372">
                  <c:v>-99.718499999999949</c:v>
                </c:pt>
                <c:pt idx="135373">
                  <c:v>-99.716499999999996</c:v>
                </c:pt>
                <c:pt idx="135374">
                  <c:v>-99.714499999999987</c:v>
                </c:pt>
                <c:pt idx="135375">
                  <c:v>-99.712499999999977</c:v>
                </c:pt>
                <c:pt idx="135376">
                  <c:v>-99.710499999999968</c:v>
                </c:pt>
                <c:pt idx="135377">
                  <c:v>-99.708499999999958</c:v>
                </c:pt>
                <c:pt idx="135378">
                  <c:v>-99.706500000000005</c:v>
                </c:pt>
                <c:pt idx="135379">
                  <c:v>-99.704499999999996</c:v>
                </c:pt>
                <c:pt idx="135380">
                  <c:v>-99.702499999999986</c:v>
                </c:pt>
                <c:pt idx="135381">
                  <c:v>-99.700499999999977</c:v>
                </c:pt>
                <c:pt idx="135382">
                  <c:v>-99.698499999999967</c:v>
                </c:pt>
                <c:pt idx="135383">
                  <c:v>-99.696499999999958</c:v>
                </c:pt>
                <c:pt idx="135384">
                  <c:v>-99.694500000000005</c:v>
                </c:pt>
                <c:pt idx="135385">
                  <c:v>-99.692499999999995</c:v>
                </c:pt>
                <c:pt idx="135386">
                  <c:v>-99.690499999999986</c:v>
                </c:pt>
                <c:pt idx="135387">
                  <c:v>-99.688499999999976</c:v>
                </c:pt>
                <c:pt idx="135388">
                  <c:v>-99.686499999999967</c:v>
                </c:pt>
                <c:pt idx="135389">
                  <c:v>-99.684499999999957</c:v>
                </c:pt>
                <c:pt idx="135390">
                  <c:v>-99.682500000000005</c:v>
                </c:pt>
                <c:pt idx="135391">
                  <c:v>-99.680499999999995</c:v>
                </c:pt>
                <c:pt idx="135392">
                  <c:v>-99.678499999999985</c:v>
                </c:pt>
                <c:pt idx="135393">
                  <c:v>-99.676499999999976</c:v>
                </c:pt>
                <c:pt idx="135394">
                  <c:v>-99.674499999999966</c:v>
                </c:pt>
                <c:pt idx="135395">
                  <c:v>-99.672499999999957</c:v>
                </c:pt>
                <c:pt idx="135396">
                  <c:v>-99.670500000000004</c:v>
                </c:pt>
                <c:pt idx="135397">
                  <c:v>-99.668499999999995</c:v>
                </c:pt>
                <c:pt idx="135398">
                  <c:v>-99.666499999999985</c:v>
                </c:pt>
                <c:pt idx="135399">
                  <c:v>-99.664499999999975</c:v>
                </c:pt>
                <c:pt idx="135400">
                  <c:v>-99.662499999999966</c:v>
                </c:pt>
                <c:pt idx="135401">
                  <c:v>-99.660499999999956</c:v>
                </c:pt>
                <c:pt idx="135402">
                  <c:v>-99.658500000000004</c:v>
                </c:pt>
                <c:pt idx="135403">
                  <c:v>-99.656499999999994</c:v>
                </c:pt>
                <c:pt idx="135404">
                  <c:v>-99.654499999999985</c:v>
                </c:pt>
                <c:pt idx="135405">
                  <c:v>-99.652499999999975</c:v>
                </c:pt>
                <c:pt idx="135406">
                  <c:v>-99.650499999999965</c:v>
                </c:pt>
                <c:pt idx="135407">
                  <c:v>-99.648499999999956</c:v>
                </c:pt>
                <c:pt idx="135408">
                  <c:v>-99.646500000000003</c:v>
                </c:pt>
                <c:pt idx="135409">
                  <c:v>-99.644499999999994</c:v>
                </c:pt>
                <c:pt idx="135410">
                  <c:v>-99.642499999999984</c:v>
                </c:pt>
                <c:pt idx="135411">
                  <c:v>-99.640499999999975</c:v>
                </c:pt>
                <c:pt idx="135412">
                  <c:v>-99.638499999999965</c:v>
                </c:pt>
                <c:pt idx="135413">
                  <c:v>-99.636499999999955</c:v>
                </c:pt>
                <c:pt idx="135414">
                  <c:v>-99.634500000000003</c:v>
                </c:pt>
                <c:pt idx="135415">
                  <c:v>-99.632499999999993</c:v>
                </c:pt>
                <c:pt idx="135416">
                  <c:v>-99.630499999999984</c:v>
                </c:pt>
                <c:pt idx="135417">
                  <c:v>-99.628499999999974</c:v>
                </c:pt>
                <c:pt idx="135418">
                  <c:v>-99.626499999999965</c:v>
                </c:pt>
                <c:pt idx="135419">
                  <c:v>-99.624499999999955</c:v>
                </c:pt>
                <c:pt idx="135420">
                  <c:v>-99.622500000000002</c:v>
                </c:pt>
                <c:pt idx="135421">
                  <c:v>-99.620499999999993</c:v>
                </c:pt>
                <c:pt idx="135422">
                  <c:v>-99.618499999999983</c:v>
                </c:pt>
                <c:pt idx="135423">
                  <c:v>-99.616499999999974</c:v>
                </c:pt>
                <c:pt idx="135424">
                  <c:v>-99.614499999999964</c:v>
                </c:pt>
                <c:pt idx="135425">
                  <c:v>-99.612499999999955</c:v>
                </c:pt>
                <c:pt idx="135426">
                  <c:v>-99.610500000000002</c:v>
                </c:pt>
                <c:pt idx="135427">
                  <c:v>-99.608499999999992</c:v>
                </c:pt>
                <c:pt idx="135428">
                  <c:v>-99.606499999999983</c:v>
                </c:pt>
                <c:pt idx="135429">
                  <c:v>-99.604499999999973</c:v>
                </c:pt>
                <c:pt idx="135430">
                  <c:v>-99.602499999999964</c:v>
                </c:pt>
                <c:pt idx="135431">
                  <c:v>-99.600499999999954</c:v>
                </c:pt>
                <c:pt idx="135432">
                  <c:v>-99.598500000000001</c:v>
                </c:pt>
                <c:pt idx="135433">
                  <c:v>-99.596499999999992</c:v>
                </c:pt>
                <c:pt idx="135434">
                  <c:v>-99.594499999999982</c:v>
                </c:pt>
                <c:pt idx="135435">
                  <c:v>-99.592499999999973</c:v>
                </c:pt>
                <c:pt idx="135436">
                  <c:v>-99.590499999999963</c:v>
                </c:pt>
                <c:pt idx="135437">
                  <c:v>-99.588499999999954</c:v>
                </c:pt>
                <c:pt idx="135438">
                  <c:v>-99.586500000000001</c:v>
                </c:pt>
                <c:pt idx="135439">
                  <c:v>-99.584499999999991</c:v>
                </c:pt>
                <c:pt idx="135440">
                  <c:v>-99.582499999999982</c:v>
                </c:pt>
                <c:pt idx="135441">
                  <c:v>-99.580499999999972</c:v>
                </c:pt>
                <c:pt idx="135442">
                  <c:v>-99.578499999999963</c:v>
                </c:pt>
                <c:pt idx="135443">
                  <c:v>-99.576499999999953</c:v>
                </c:pt>
                <c:pt idx="135444">
                  <c:v>-99.5745</c:v>
                </c:pt>
                <c:pt idx="135445">
                  <c:v>-99.572499999999991</c:v>
                </c:pt>
                <c:pt idx="135446">
                  <c:v>-99.570499999999981</c:v>
                </c:pt>
                <c:pt idx="135447">
                  <c:v>-99.568499999999972</c:v>
                </c:pt>
                <c:pt idx="135448">
                  <c:v>-99.566499999999962</c:v>
                </c:pt>
                <c:pt idx="135449">
                  <c:v>-99.564499999999953</c:v>
                </c:pt>
                <c:pt idx="135450">
                  <c:v>-99.5625</c:v>
                </c:pt>
                <c:pt idx="135451">
                  <c:v>-99.56049999999999</c:v>
                </c:pt>
                <c:pt idx="135452">
                  <c:v>-99.558499999999981</c:v>
                </c:pt>
                <c:pt idx="135453">
                  <c:v>-99.556499999999971</c:v>
                </c:pt>
                <c:pt idx="135454">
                  <c:v>-99.554499999999962</c:v>
                </c:pt>
                <c:pt idx="135455">
                  <c:v>-99.552499999999952</c:v>
                </c:pt>
                <c:pt idx="135456">
                  <c:v>-99.5505</c:v>
                </c:pt>
                <c:pt idx="135457">
                  <c:v>-99.54849999999999</c:v>
                </c:pt>
                <c:pt idx="135458">
                  <c:v>-99.54649999999998</c:v>
                </c:pt>
                <c:pt idx="135459">
                  <c:v>-99.544499999999971</c:v>
                </c:pt>
                <c:pt idx="135460">
                  <c:v>-99.542499999999961</c:v>
                </c:pt>
                <c:pt idx="135461">
                  <c:v>-99.540499999999952</c:v>
                </c:pt>
                <c:pt idx="135462">
                  <c:v>-99.538499999999999</c:v>
                </c:pt>
                <c:pt idx="135463">
                  <c:v>-99.53649999999999</c:v>
                </c:pt>
                <c:pt idx="135464">
                  <c:v>-99.53449999999998</c:v>
                </c:pt>
                <c:pt idx="135465">
                  <c:v>-99.53249999999997</c:v>
                </c:pt>
                <c:pt idx="135466">
                  <c:v>-99.530499999999961</c:v>
                </c:pt>
                <c:pt idx="135467">
                  <c:v>-99.528499999999951</c:v>
                </c:pt>
                <c:pt idx="135468">
                  <c:v>-99.526499999999999</c:v>
                </c:pt>
                <c:pt idx="135469">
                  <c:v>-99.524499999999989</c:v>
                </c:pt>
                <c:pt idx="135470">
                  <c:v>-99.52249999999998</c:v>
                </c:pt>
                <c:pt idx="135471">
                  <c:v>-99.52049999999997</c:v>
                </c:pt>
                <c:pt idx="135472">
                  <c:v>-99.51849999999996</c:v>
                </c:pt>
                <c:pt idx="135473">
                  <c:v>-99.516499999999951</c:v>
                </c:pt>
                <c:pt idx="135474">
                  <c:v>-99.514499999999998</c:v>
                </c:pt>
                <c:pt idx="135475">
                  <c:v>-99.512499999999989</c:v>
                </c:pt>
                <c:pt idx="135476">
                  <c:v>-99.510499999999979</c:v>
                </c:pt>
                <c:pt idx="135477">
                  <c:v>-99.50849999999997</c:v>
                </c:pt>
                <c:pt idx="135478">
                  <c:v>-99.50649999999996</c:v>
                </c:pt>
                <c:pt idx="135479">
                  <c:v>-99.50449999999995</c:v>
                </c:pt>
                <c:pt idx="135480">
                  <c:v>-99.502499999999998</c:v>
                </c:pt>
                <c:pt idx="135481">
                  <c:v>-99.500499999999988</c:v>
                </c:pt>
                <c:pt idx="135482">
                  <c:v>-99.498499999999979</c:v>
                </c:pt>
                <c:pt idx="135483">
                  <c:v>-99.496499999999969</c:v>
                </c:pt>
                <c:pt idx="135484">
                  <c:v>-99.49449999999996</c:v>
                </c:pt>
                <c:pt idx="135485">
                  <c:v>-99.49249999999995</c:v>
                </c:pt>
                <c:pt idx="135486">
                  <c:v>-99.490499999999997</c:v>
                </c:pt>
                <c:pt idx="135487">
                  <c:v>-99.488499999999988</c:v>
                </c:pt>
                <c:pt idx="135488">
                  <c:v>-99.486499999999978</c:v>
                </c:pt>
                <c:pt idx="135489">
                  <c:v>-99.484499999999969</c:v>
                </c:pt>
                <c:pt idx="135490">
                  <c:v>-99.482499999999959</c:v>
                </c:pt>
                <c:pt idx="135491">
                  <c:v>-99.48049999999995</c:v>
                </c:pt>
                <c:pt idx="135492">
                  <c:v>-99.478499999999997</c:v>
                </c:pt>
                <c:pt idx="135493">
                  <c:v>-99.476499999999987</c:v>
                </c:pt>
                <c:pt idx="135494">
                  <c:v>-99.474499999999978</c:v>
                </c:pt>
                <c:pt idx="135495">
                  <c:v>-99.472499999999968</c:v>
                </c:pt>
                <c:pt idx="135496">
                  <c:v>-99.470499999999959</c:v>
                </c:pt>
                <c:pt idx="135497">
                  <c:v>-99.468499999999949</c:v>
                </c:pt>
                <c:pt idx="135498">
                  <c:v>-99.466499999999996</c:v>
                </c:pt>
                <c:pt idx="135499">
                  <c:v>-99.464499999999987</c:v>
                </c:pt>
                <c:pt idx="135500">
                  <c:v>-99.462499999999977</c:v>
                </c:pt>
                <c:pt idx="135501">
                  <c:v>-99.460499999999968</c:v>
                </c:pt>
                <c:pt idx="135502">
                  <c:v>-99.458499999999958</c:v>
                </c:pt>
                <c:pt idx="135503">
                  <c:v>-99.456500000000005</c:v>
                </c:pt>
                <c:pt idx="135504">
                  <c:v>-99.454499999999996</c:v>
                </c:pt>
                <c:pt idx="135505">
                  <c:v>-99.452499999999986</c:v>
                </c:pt>
                <c:pt idx="135506">
                  <c:v>-99.450499999999977</c:v>
                </c:pt>
                <c:pt idx="135507">
                  <c:v>-99.448499999999967</c:v>
                </c:pt>
                <c:pt idx="135508">
                  <c:v>-99.446499999999958</c:v>
                </c:pt>
                <c:pt idx="135509">
                  <c:v>-99.444500000000005</c:v>
                </c:pt>
                <c:pt idx="135510">
                  <c:v>-99.442499999999995</c:v>
                </c:pt>
                <c:pt idx="135511">
                  <c:v>-99.440499999999986</c:v>
                </c:pt>
                <c:pt idx="135512">
                  <c:v>-99.438499999999976</c:v>
                </c:pt>
                <c:pt idx="135513">
                  <c:v>-99.436499999999967</c:v>
                </c:pt>
                <c:pt idx="135514">
                  <c:v>-99.434499999999957</c:v>
                </c:pt>
                <c:pt idx="135515">
                  <c:v>-99.432500000000005</c:v>
                </c:pt>
                <c:pt idx="135516">
                  <c:v>-99.430499999999995</c:v>
                </c:pt>
                <c:pt idx="135517">
                  <c:v>-99.428499999999985</c:v>
                </c:pt>
                <c:pt idx="135518">
                  <c:v>-99.426499999999976</c:v>
                </c:pt>
                <c:pt idx="135519">
                  <c:v>-99.424499999999966</c:v>
                </c:pt>
                <c:pt idx="135520">
                  <c:v>-99.422499999999957</c:v>
                </c:pt>
                <c:pt idx="135521">
                  <c:v>-99.420500000000004</c:v>
                </c:pt>
                <c:pt idx="135522">
                  <c:v>-99.418499999999995</c:v>
                </c:pt>
                <c:pt idx="135523">
                  <c:v>-99.416499999999985</c:v>
                </c:pt>
                <c:pt idx="135524">
                  <c:v>-99.414499999999975</c:v>
                </c:pt>
                <c:pt idx="135525">
                  <c:v>-99.412499999999966</c:v>
                </c:pt>
                <c:pt idx="135526">
                  <c:v>-99.410499999999956</c:v>
                </c:pt>
                <c:pt idx="135527">
                  <c:v>-99.408500000000004</c:v>
                </c:pt>
                <c:pt idx="135528">
                  <c:v>-99.406499999999994</c:v>
                </c:pt>
                <c:pt idx="135529">
                  <c:v>-99.404499999999985</c:v>
                </c:pt>
                <c:pt idx="135530">
                  <c:v>-99.402499999999975</c:v>
                </c:pt>
                <c:pt idx="135531">
                  <c:v>-99.400499999999965</c:v>
                </c:pt>
                <c:pt idx="135532">
                  <c:v>-99.398499999999956</c:v>
                </c:pt>
                <c:pt idx="135533">
                  <c:v>-99.396500000000003</c:v>
                </c:pt>
                <c:pt idx="135534">
                  <c:v>-99.394499999999994</c:v>
                </c:pt>
                <c:pt idx="135535">
                  <c:v>-99.392499999999984</c:v>
                </c:pt>
                <c:pt idx="135536">
                  <c:v>-99.390499999999975</c:v>
                </c:pt>
                <c:pt idx="135537">
                  <c:v>-99.388499999999965</c:v>
                </c:pt>
                <c:pt idx="135538">
                  <c:v>-99.386499999999955</c:v>
                </c:pt>
                <c:pt idx="135539">
                  <c:v>-99.384500000000003</c:v>
                </c:pt>
                <c:pt idx="135540">
                  <c:v>-99.382499999999993</c:v>
                </c:pt>
                <c:pt idx="135541">
                  <c:v>-99.380499999999984</c:v>
                </c:pt>
                <c:pt idx="135542">
                  <c:v>-99.378499999999974</c:v>
                </c:pt>
                <c:pt idx="135543">
                  <c:v>-99.376499999999965</c:v>
                </c:pt>
                <c:pt idx="135544">
                  <c:v>-99.374499999999955</c:v>
                </c:pt>
                <c:pt idx="135545">
                  <c:v>-99.372500000000002</c:v>
                </c:pt>
                <c:pt idx="135546">
                  <c:v>-99.370499999999993</c:v>
                </c:pt>
                <c:pt idx="135547">
                  <c:v>-99.368499999999983</c:v>
                </c:pt>
                <c:pt idx="135548">
                  <c:v>-99.366499999999974</c:v>
                </c:pt>
                <c:pt idx="135549">
                  <c:v>-99.364499999999964</c:v>
                </c:pt>
                <c:pt idx="135550">
                  <c:v>-99.362499999999955</c:v>
                </c:pt>
                <c:pt idx="135551">
                  <c:v>-99.360500000000002</c:v>
                </c:pt>
                <c:pt idx="135552">
                  <c:v>-99.358499999999992</c:v>
                </c:pt>
                <c:pt idx="135553">
                  <c:v>-99.356499999999983</c:v>
                </c:pt>
                <c:pt idx="135554">
                  <c:v>-99.354499999999973</c:v>
                </c:pt>
                <c:pt idx="135555">
                  <c:v>-99.352499999999964</c:v>
                </c:pt>
                <c:pt idx="135556">
                  <c:v>-99.350499999999954</c:v>
                </c:pt>
                <c:pt idx="135557">
                  <c:v>-99.348500000000001</c:v>
                </c:pt>
                <c:pt idx="135558">
                  <c:v>-99.346499999999992</c:v>
                </c:pt>
                <c:pt idx="135559">
                  <c:v>-99.344499999999982</c:v>
                </c:pt>
                <c:pt idx="135560">
                  <c:v>-99.342499999999973</c:v>
                </c:pt>
                <c:pt idx="135561">
                  <c:v>-99.340499999999963</c:v>
                </c:pt>
                <c:pt idx="135562">
                  <c:v>-99.338499999999954</c:v>
                </c:pt>
                <c:pt idx="135563">
                  <c:v>-99.336500000000001</c:v>
                </c:pt>
                <c:pt idx="135564">
                  <c:v>-99.334499999999991</c:v>
                </c:pt>
                <c:pt idx="135565">
                  <c:v>-99.332499999999982</c:v>
                </c:pt>
                <c:pt idx="135566">
                  <c:v>-99.330499999999972</c:v>
                </c:pt>
                <c:pt idx="135567">
                  <c:v>-99.328499999999963</c:v>
                </c:pt>
                <c:pt idx="135568">
                  <c:v>-99.326499999999953</c:v>
                </c:pt>
                <c:pt idx="135569">
                  <c:v>-99.3245</c:v>
                </c:pt>
                <c:pt idx="135570">
                  <c:v>-99.322499999999991</c:v>
                </c:pt>
                <c:pt idx="135571">
                  <c:v>-99.320499999999981</c:v>
                </c:pt>
                <c:pt idx="135572">
                  <c:v>-99.318499999999972</c:v>
                </c:pt>
                <c:pt idx="135573">
                  <c:v>-99.316499999999962</c:v>
                </c:pt>
                <c:pt idx="135574">
                  <c:v>-99.314499999999953</c:v>
                </c:pt>
                <c:pt idx="135575">
                  <c:v>-99.3125</c:v>
                </c:pt>
                <c:pt idx="135576">
                  <c:v>-99.31049999999999</c:v>
                </c:pt>
                <c:pt idx="135577">
                  <c:v>-99.308499999999981</c:v>
                </c:pt>
                <c:pt idx="135578">
                  <c:v>-99.306499999999971</c:v>
                </c:pt>
                <c:pt idx="135579">
                  <c:v>-99.304499999999962</c:v>
                </c:pt>
                <c:pt idx="135580">
                  <c:v>-99.302499999999952</c:v>
                </c:pt>
                <c:pt idx="135581">
                  <c:v>-99.3005</c:v>
                </c:pt>
                <c:pt idx="135582">
                  <c:v>-99.29849999999999</c:v>
                </c:pt>
                <c:pt idx="135583">
                  <c:v>-99.29649999999998</c:v>
                </c:pt>
                <c:pt idx="135584">
                  <c:v>-99.294499999999971</c:v>
                </c:pt>
                <c:pt idx="135585">
                  <c:v>-99.292499999999961</c:v>
                </c:pt>
                <c:pt idx="135586">
                  <c:v>-99.290499999999952</c:v>
                </c:pt>
                <c:pt idx="135587">
                  <c:v>-99.288499999999999</c:v>
                </c:pt>
                <c:pt idx="135588">
                  <c:v>-99.28649999999999</c:v>
                </c:pt>
                <c:pt idx="135589">
                  <c:v>-99.28449999999998</c:v>
                </c:pt>
                <c:pt idx="135590">
                  <c:v>-99.28249999999997</c:v>
                </c:pt>
                <c:pt idx="135591">
                  <c:v>-99.280499999999961</c:v>
                </c:pt>
                <c:pt idx="135592">
                  <c:v>-99.278499999999951</c:v>
                </c:pt>
                <c:pt idx="135593">
                  <c:v>-99.276499999999999</c:v>
                </c:pt>
                <c:pt idx="135594">
                  <c:v>-99.274499999999989</c:v>
                </c:pt>
                <c:pt idx="135595">
                  <c:v>-99.27249999999998</c:v>
                </c:pt>
                <c:pt idx="135596">
                  <c:v>-99.27049999999997</c:v>
                </c:pt>
                <c:pt idx="135597">
                  <c:v>-99.26849999999996</c:v>
                </c:pt>
                <c:pt idx="135598">
                  <c:v>-99.266499999999951</c:v>
                </c:pt>
                <c:pt idx="135599">
                  <c:v>-99.264499999999998</c:v>
                </c:pt>
                <c:pt idx="135600">
                  <c:v>-99.262499999999989</c:v>
                </c:pt>
                <c:pt idx="135601">
                  <c:v>-99.260499999999979</c:v>
                </c:pt>
                <c:pt idx="135602">
                  <c:v>-99.25849999999997</c:v>
                </c:pt>
                <c:pt idx="135603">
                  <c:v>-99.25649999999996</c:v>
                </c:pt>
                <c:pt idx="135604">
                  <c:v>-99.25449999999995</c:v>
                </c:pt>
                <c:pt idx="135605">
                  <c:v>-99.252499999999998</c:v>
                </c:pt>
                <c:pt idx="135606">
                  <c:v>-99.250499999999988</c:v>
                </c:pt>
                <c:pt idx="135607">
                  <c:v>-99.248499999999979</c:v>
                </c:pt>
                <c:pt idx="135608">
                  <c:v>-99.246499999999969</c:v>
                </c:pt>
                <c:pt idx="135609">
                  <c:v>-99.24449999999996</c:v>
                </c:pt>
                <c:pt idx="135610">
                  <c:v>-99.24249999999995</c:v>
                </c:pt>
                <c:pt idx="135611">
                  <c:v>-99.240499999999997</c:v>
                </c:pt>
                <c:pt idx="135612">
                  <c:v>-99.238499999999988</c:v>
                </c:pt>
                <c:pt idx="135613">
                  <c:v>-99.236499999999978</c:v>
                </c:pt>
                <c:pt idx="135614">
                  <c:v>-99.234499999999969</c:v>
                </c:pt>
                <c:pt idx="135615">
                  <c:v>-99.232499999999959</c:v>
                </c:pt>
                <c:pt idx="135616">
                  <c:v>-99.23049999999995</c:v>
                </c:pt>
                <c:pt idx="135617">
                  <c:v>-99.228499999999997</c:v>
                </c:pt>
                <c:pt idx="135618">
                  <c:v>-99.226499999999987</c:v>
                </c:pt>
                <c:pt idx="135619">
                  <c:v>-99.224499999999978</c:v>
                </c:pt>
                <c:pt idx="135620">
                  <c:v>-99.222499999999968</c:v>
                </c:pt>
                <c:pt idx="135621">
                  <c:v>-99.220499999999959</c:v>
                </c:pt>
                <c:pt idx="135622">
                  <c:v>-99.218499999999949</c:v>
                </c:pt>
                <c:pt idx="135623">
                  <c:v>-99.216499999999996</c:v>
                </c:pt>
                <c:pt idx="135624">
                  <c:v>-99.214499999999987</c:v>
                </c:pt>
                <c:pt idx="135625">
                  <c:v>-99.212499999999977</c:v>
                </c:pt>
                <c:pt idx="135626">
                  <c:v>-99.210499999999968</c:v>
                </c:pt>
                <c:pt idx="135627">
                  <c:v>-99.208499999999958</c:v>
                </c:pt>
                <c:pt idx="135628">
                  <c:v>-99.206500000000005</c:v>
                </c:pt>
                <c:pt idx="135629">
                  <c:v>-99.204499999999996</c:v>
                </c:pt>
                <c:pt idx="135630">
                  <c:v>-99.202499999999986</c:v>
                </c:pt>
                <c:pt idx="135631">
                  <c:v>-99.200499999999977</c:v>
                </c:pt>
                <c:pt idx="135632">
                  <c:v>-99.198499999999967</c:v>
                </c:pt>
                <c:pt idx="135633">
                  <c:v>-99.196499999999958</c:v>
                </c:pt>
                <c:pt idx="135634">
                  <c:v>-99.194500000000005</c:v>
                </c:pt>
                <c:pt idx="135635">
                  <c:v>-99.192499999999995</c:v>
                </c:pt>
                <c:pt idx="135636">
                  <c:v>-99.190499999999986</c:v>
                </c:pt>
                <c:pt idx="135637">
                  <c:v>-99.188499999999976</c:v>
                </c:pt>
                <c:pt idx="135638">
                  <c:v>-99.186499999999967</c:v>
                </c:pt>
                <c:pt idx="135639">
                  <c:v>-99.184499999999957</c:v>
                </c:pt>
                <c:pt idx="135640">
                  <c:v>-99.182500000000005</c:v>
                </c:pt>
                <c:pt idx="135641">
                  <c:v>-99.180499999999995</c:v>
                </c:pt>
                <c:pt idx="135642">
                  <c:v>-99.178499999999985</c:v>
                </c:pt>
                <c:pt idx="135643">
                  <c:v>-99.176499999999976</c:v>
                </c:pt>
                <c:pt idx="135644">
                  <c:v>-99.174499999999966</c:v>
                </c:pt>
                <c:pt idx="135645">
                  <c:v>-99.172499999999957</c:v>
                </c:pt>
                <c:pt idx="135646">
                  <c:v>-99.170500000000004</c:v>
                </c:pt>
                <c:pt idx="135647">
                  <c:v>-99.168499999999995</c:v>
                </c:pt>
                <c:pt idx="135648">
                  <c:v>-99.166499999999985</c:v>
                </c:pt>
                <c:pt idx="135649">
                  <c:v>-99.164499999999975</c:v>
                </c:pt>
                <c:pt idx="135650">
                  <c:v>-99.162499999999966</c:v>
                </c:pt>
                <c:pt idx="135651">
                  <c:v>-99.160499999999956</c:v>
                </c:pt>
                <c:pt idx="135652">
                  <c:v>-99.158500000000004</c:v>
                </c:pt>
                <c:pt idx="135653">
                  <c:v>-99.156499999999994</c:v>
                </c:pt>
                <c:pt idx="135654">
                  <c:v>-99.154499999999985</c:v>
                </c:pt>
                <c:pt idx="135655">
                  <c:v>-99.152499999999975</c:v>
                </c:pt>
                <c:pt idx="135656">
                  <c:v>-99.150499999999965</c:v>
                </c:pt>
                <c:pt idx="135657">
                  <c:v>-99.148499999999956</c:v>
                </c:pt>
                <c:pt idx="135658">
                  <c:v>-99.146500000000003</c:v>
                </c:pt>
                <c:pt idx="135659">
                  <c:v>-99.144499999999994</c:v>
                </c:pt>
                <c:pt idx="135660">
                  <c:v>-99.142499999999984</c:v>
                </c:pt>
                <c:pt idx="135661">
                  <c:v>-99.140499999999975</c:v>
                </c:pt>
                <c:pt idx="135662">
                  <c:v>-99.138499999999965</c:v>
                </c:pt>
                <c:pt idx="135663">
                  <c:v>-99.136499999999955</c:v>
                </c:pt>
                <c:pt idx="135664">
                  <c:v>-99.134500000000003</c:v>
                </c:pt>
                <c:pt idx="135665">
                  <c:v>-99.132499999999993</c:v>
                </c:pt>
                <c:pt idx="135666">
                  <c:v>-99.130499999999984</c:v>
                </c:pt>
                <c:pt idx="135667">
                  <c:v>-99.128499999999974</c:v>
                </c:pt>
                <c:pt idx="135668">
                  <c:v>-99.126499999999965</c:v>
                </c:pt>
                <c:pt idx="135669">
                  <c:v>-99.124499999999955</c:v>
                </c:pt>
                <c:pt idx="135670">
                  <c:v>-99.122500000000002</c:v>
                </c:pt>
                <c:pt idx="135671">
                  <c:v>-99.120499999999993</c:v>
                </c:pt>
                <c:pt idx="135672">
                  <c:v>-99.118499999999983</c:v>
                </c:pt>
                <c:pt idx="135673">
                  <c:v>-99.116499999999974</c:v>
                </c:pt>
                <c:pt idx="135674">
                  <c:v>-99.114499999999964</c:v>
                </c:pt>
                <c:pt idx="135675">
                  <c:v>-99.112499999999955</c:v>
                </c:pt>
                <c:pt idx="135676">
                  <c:v>-99.110500000000002</c:v>
                </c:pt>
                <c:pt idx="135677">
                  <c:v>-99.108499999999992</c:v>
                </c:pt>
                <c:pt idx="135678">
                  <c:v>-99.106499999999983</c:v>
                </c:pt>
                <c:pt idx="135679">
                  <c:v>-99.104499999999973</c:v>
                </c:pt>
                <c:pt idx="135680">
                  <c:v>-99.102499999999964</c:v>
                </c:pt>
                <c:pt idx="135681">
                  <c:v>-99.100499999999954</c:v>
                </c:pt>
                <c:pt idx="135682">
                  <c:v>-99.098500000000001</c:v>
                </c:pt>
                <c:pt idx="135683">
                  <c:v>-99.096499999999992</c:v>
                </c:pt>
                <c:pt idx="135684">
                  <c:v>-99.094499999999982</c:v>
                </c:pt>
                <c:pt idx="135685">
                  <c:v>-99.092499999999973</c:v>
                </c:pt>
                <c:pt idx="135686">
                  <c:v>-99.090499999999963</c:v>
                </c:pt>
                <c:pt idx="135687">
                  <c:v>-99.088499999999954</c:v>
                </c:pt>
                <c:pt idx="135688">
                  <c:v>-99.086500000000001</c:v>
                </c:pt>
                <c:pt idx="135689">
                  <c:v>-99.084499999999991</c:v>
                </c:pt>
                <c:pt idx="135690">
                  <c:v>-99.082499999999982</c:v>
                </c:pt>
                <c:pt idx="135691">
                  <c:v>-99.080499999999972</c:v>
                </c:pt>
                <c:pt idx="135692">
                  <c:v>-99.078499999999963</c:v>
                </c:pt>
                <c:pt idx="135693">
                  <c:v>-99.076499999999953</c:v>
                </c:pt>
                <c:pt idx="135694">
                  <c:v>-99.0745</c:v>
                </c:pt>
                <c:pt idx="135695">
                  <c:v>-99.072499999999991</c:v>
                </c:pt>
                <c:pt idx="135696">
                  <c:v>-99.070499999999981</c:v>
                </c:pt>
                <c:pt idx="135697">
                  <c:v>-99.068499999999972</c:v>
                </c:pt>
                <c:pt idx="135698">
                  <c:v>-99.066499999999962</c:v>
                </c:pt>
                <c:pt idx="135699">
                  <c:v>-99.064499999999953</c:v>
                </c:pt>
                <c:pt idx="135700">
                  <c:v>-99.0625</c:v>
                </c:pt>
                <c:pt idx="135701">
                  <c:v>-99.06049999999999</c:v>
                </c:pt>
                <c:pt idx="135702">
                  <c:v>-99.058499999999981</c:v>
                </c:pt>
                <c:pt idx="135703">
                  <c:v>-99.056499999999971</c:v>
                </c:pt>
                <c:pt idx="135704">
                  <c:v>-99.054499999999962</c:v>
                </c:pt>
                <c:pt idx="135705">
                  <c:v>-99.052499999999952</c:v>
                </c:pt>
                <c:pt idx="135706">
                  <c:v>-99.0505</c:v>
                </c:pt>
                <c:pt idx="135707">
                  <c:v>-99.04849999999999</c:v>
                </c:pt>
                <c:pt idx="135708">
                  <c:v>-99.04649999999998</c:v>
                </c:pt>
                <c:pt idx="135709">
                  <c:v>-99.044499999999971</c:v>
                </c:pt>
                <c:pt idx="135710">
                  <c:v>-99.042499999999961</c:v>
                </c:pt>
                <c:pt idx="135711">
                  <c:v>-99.040499999999952</c:v>
                </c:pt>
                <c:pt idx="135712">
                  <c:v>-99.038499999999999</c:v>
                </c:pt>
                <c:pt idx="135713">
                  <c:v>-99.03649999999999</c:v>
                </c:pt>
                <c:pt idx="135714">
                  <c:v>-99.03449999999998</c:v>
                </c:pt>
                <c:pt idx="135715">
                  <c:v>-99.03249999999997</c:v>
                </c:pt>
                <c:pt idx="135716">
                  <c:v>-99.030499999999961</c:v>
                </c:pt>
                <c:pt idx="135717">
                  <c:v>-99.028499999999951</c:v>
                </c:pt>
                <c:pt idx="135718">
                  <c:v>-99.026499999999999</c:v>
                </c:pt>
                <c:pt idx="135719">
                  <c:v>-99.024499999999989</c:v>
                </c:pt>
                <c:pt idx="135720">
                  <c:v>-99.02249999999998</c:v>
                </c:pt>
                <c:pt idx="135721">
                  <c:v>-99.02049999999997</c:v>
                </c:pt>
                <c:pt idx="135722">
                  <c:v>-99.01849999999996</c:v>
                </c:pt>
                <c:pt idx="135723">
                  <c:v>-99.016499999999951</c:v>
                </c:pt>
                <c:pt idx="135724">
                  <c:v>-99.014499999999998</c:v>
                </c:pt>
                <c:pt idx="135725">
                  <c:v>-99.012499999999989</c:v>
                </c:pt>
                <c:pt idx="135726">
                  <c:v>-99.010499999999979</c:v>
                </c:pt>
                <c:pt idx="135727">
                  <c:v>-99.00849999999997</c:v>
                </c:pt>
                <c:pt idx="135728">
                  <c:v>-99.00649999999996</c:v>
                </c:pt>
                <c:pt idx="135729">
                  <c:v>-99.00449999999995</c:v>
                </c:pt>
                <c:pt idx="135730">
                  <c:v>-99.002499999999998</c:v>
                </c:pt>
                <c:pt idx="135731">
                  <c:v>-99.000499999999988</c:v>
                </c:pt>
                <c:pt idx="135732">
                  <c:v>-98.998499999999979</c:v>
                </c:pt>
                <c:pt idx="135733">
                  <c:v>-98.996499999999969</c:v>
                </c:pt>
                <c:pt idx="135734">
                  <c:v>-98.99449999999996</c:v>
                </c:pt>
                <c:pt idx="135735">
                  <c:v>-98.99249999999995</c:v>
                </c:pt>
                <c:pt idx="135736">
                  <c:v>-98.990499999999997</c:v>
                </c:pt>
                <c:pt idx="135737">
                  <c:v>-98.988499999999988</c:v>
                </c:pt>
                <c:pt idx="135738">
                  <c:v>-98.986499999999978</c:v>
                </c:pt>
                <c:pt idx="135739">
                  <c:v>-98.984499999999969</c:v>
                </c:pt>
                <c:pt idx="135740">
                  <c:v>-98.982499999999959</c:v>
                </c:pt>
                <c:pt idx="135741">
                  <c:v>-98.98049999999995</c:v>
                </c:pt>
                <c:pt idx="135742">
                  <c:v>-98.978499999999997</c:v>
                </c:pt>
                <c:pt idx="135743">
                  <c:v>-98.976499999999987</c:v>
                </c:pt>
                <c:pt idx="135744">
                  <c:v>-98.974499999999978</c:v>
                </c:pt>
                <c:pt idx="135745">
                  <c:v>-98.972499999999968</c:v>
                </c:pt>
                <c:pt idx="135746">
                  <c:v>-98.970499999999959</c:v>
                </c:pt>
                <c:pt idx="135747">
                  <c:v>-98.968499999999949</c:v>
                </c:pt>
                <c:pt idx="135748">
                  <c:v>-98.966499999999996</c:v>
                </c:pt>
                <c:pt idx="135749">
                  <c:v>-98.964499999999987</c:v>
                </c:pt>
                <c:pt idx="135750">
                  <c:v>-98.962499999999977</c:v>
                </c:pt>
                <c:pt idx="135751">
                  <c:v>-98.960499999999968</c:v>
                </c:pt>
                <c:pt idx="135752">
                  <c:v>-98.958499999999958</c:v>
                </c:pt>
                <c:pt idx="135753">
                  <c:v>-98.956500000000005</c:v>
                </c:pt>
                <c:pt idx="135754">
                  <c:v>-98.954499999999996</c:v>
                </c:pt>
                <c:pt idx="135755">
                  <c:v>-98.952499999999986</c:v>
                </c:pt>
                <c:pt idx="135756">
                  <c:v>-98.950499999999977</c:v>
                </c:pt>
                <c:pt idx="135757">
                  <c:v>-98.948499999999967</c:v>
                </c:pt>
                <c:pt idx="135758">
                  <c:v>-98.946499999999958</c:v>
                </c:pt>
                <c:pt idx="135759">
                  <c:v>-98.944500000000005</c:v>
                </c:pt>
                <c:pt idx="135760">
                  <c:v>-98.942499999999995</c:v>
                </c:pt>
                <c:pt idx="135761">
                  <c:v>-98.940499999999986</c:v>
                </c:pt>
                <c:pt idx="135762">
                  <c:v>-98.938499999999976</c:v>
                </c:pt>
                <c:pt idx="135763">
                  <c:v>-98.936499999999967</c:v>
                </c:pt>
                <c:pt idx="135764">
                  <c:v>-98.934499999999957</c:v>
                </c:pt>
                <c:pt idx="135765">
                  <c:v>-98.932500000000005</c:v>
                </c:pt>
                <c:pt idx="135766">
                  <c:v>-98.930499999999995</c:v>
                </c:pt>
                <c:pt idx="135767">
                  <c:v>-98.928499999999985</c:v>
                </c:pt>
                <c:pt idx="135768">
                  <c:v>-98.926499999999976</c:v>
                </c:pt>
                <c:pt idx="135769">
                  <c:v>-98.924499999999966</c:v>
                </c:pt>
                <c:pt idx="135770">
                  <c:v>-98.922499999999957</c:v>
                </c:pt>
                <c:pt idx="135771">
                  <c:v>-98.920500000000004</c:v>
                </c:pt>
                <c:pt idx="135772">
                  <c:v>-98.918499999999995</c:v>
                </c:pt>
                <c:pt idx="135773">
                  <c:v>-98.916499999999985</c:v>
                </c:pt>
                <c:pt idx="135774">
                  <c:v>-98.914499999999975</c:v>
                </c:pt>
                <c:pt idx="135775">
                  <c:v>-98.912499999999966</c:v>
                </c:pt>
                <c:pt idx="135776">
                  <c:v>-98.910499999999956</c:v>
                </c:pt>
                <c:pt idx="135777">
                  <c:v>-98.908500000000004</c:v>
                </c:pt>
                <c:pt idx="135778">
                  <c:v>-98.906499999999994</c:v>
                </c:pt>
                <c:pt idx="135779">
                  <c:v>-98.904499999999985</c:v>
                </c:pt>
                <c:pt idx="135780">
                  <c:v>-98.902499999999975</c:v>
                </c:pt>
                <c:pt idx="135781">
                  <c:v>-98.900499999999965</c:v>
                </c:pt>
                <c:pt idx="135782">
                  <c:v>-98.898499999999956</c:v>
                </c:pt>
                <c:pt idx="135783">
                  <c:v>-98.896500000000003</c:v>
                </c:pt>
                <c:pt idx="135784">
                  <c:v>-98.894499999999994</c:v>
                </c:pt>
                <c:pt idx="135785">
                  <c:v>-98.892499999999984</c:v>
                </c:pt>
                <c:pt idx="135786">
                  <c:v>-98.890499999999975</c:v>
                </c:pt>
                <c:pt idx="135787">
                  <c:v>-98.888499999999965</c:v>
                </c:pt>
                <c:pt idx="135788">
                  <c:v>-98.886499999999955</c:v>
                </c:pt>
                <c:pt idx="135789">
                  <c:v>-98.884500000000003</c:v>
                </c:pt>
                <c:pt idx="135790">
                  <c:v>-98.882499999999993</c:v>
                </c:pt>
                <c:pt idx="135791">
                  <c:v>-98.880499999999984</c:v>
                </c:pt>
                <c:pt idx="135792">
                  <c:v>-98.878499999999974</c:v>
                </c:pt>
                <c:pt idx="135793">
                  <c:v>-98.876499999999965</c:v>
                </c:pt>
                <c:pt idx="135794">
                  <c:v>-98.874499999999955</c:v>
                </c:pt>
                <c:pt idx="135795">
                  <c:v>-98.872500000000002</c:v>
                </c:pt>
                <c:pt idx="135796">
                  <c:v>-98.870499999999993</c:v>
                </c:pt>
                <c:pt idx="135797">
                  <c:v>-98.868499999999983</c:v>
                </c:pt>
                <c:pt idx="135798">
                  <c:v>-98.866499999999974</c:v>
                </c:pt>
                <c:pt idx="135799">
                  <c:v>-98.864499999999964</c:v>
                </c:pt>
                <c:pt idx="135800">
                  <c:v>-98.862499999999955</c:v>
                </c:pt>
                <c:pt idx="135801">
                  <c:v>-98.860500000000002</c:v>
                </c:pt>
                <c:pt idx="135802">
                  <c:v>-98.858499999999992</c:v>
                </c:pt>
                <c:pt idx="135803">
                  <c:v>-98.856499999999983</c:v>
                </c:pt>
                <c:pt idx="135804">
                  <c:v>-98.854499999999973</c:v>
                </c:pt>
                <c:pt idx="135805">
                  <c:v>-98.852499999999964</c:v>
                </c:pt>
                <c:pt idx="135806">
                  <c:v>-98.850499999999954</c:v>
                </c:pt>
                <c:pt idx="135807">
                  <c:v>-98.848500000000001</c:v>
                </c:pt>
                <c:pt idx="135808">
                  <c:v>-98.846499999999992</c:v>
                </c:pt>
                <c:pt idx="135809">
                  <c:v>-98.844499999999982</c:v>
                </c:pt>
                <c:pt idx="135810">
                  <c:v>-98.842499999999973</c:v>
                </c:pt>
                <c:pt idx="135811">
                  <c:v>-98.840499999999963</c:v>
                </c:pt>
                <c:pt idx="135812">
                  <c:v>-98.838499999999954</c:v>
                </c:pt>
                <c:pt idx="135813">
                  <c:v>-98.836500000000001</c:v>
                </c:pt>
                <c:pt idx="135814">
                  <c:v>-98.834499999999991</c:v>
                </c:pt>
                <c:pt idx="135815">
                  <c:v>-98.832499999999982</c:v>
                </c:pt>
                <c:pt idx="135816">
                  <c:v>-98.830499999999972</c:v>
                </c:pt>
                <c:pt idx="135817">
                  <c:v>-98.828499999999963</c:v>
                </c:pt>
                <c:pt idx="135818">
                  <c:v>-98.826499999999953</c:v>
                </c:pt>
                <c:pt idx="135819">
                  <c:v>-98.8245</c:v>
                </c:pt>
                <c:pt idx="135820">
                  <c:v>-98.822499999999991</c:v>
                </c:pt>
                <c:pt idx="135821">
                  <c:v>-98.820499999999981</c:v>
                </c:pt>
                <c:pt idx="135822">
                  <c:v>-98.818499999999972</c:v>
                </c:pt>
                <c:pt idx="135823">
                  <c:v>-98.816499999999962</c:v>
                </c:pt>
                <c:pt idx="135824">
                  <c:v>-98.814499999999953</c:v>
                </c:pt>
                <c:pt idx="135825">
                  <c:v>-98.8125</c:v>
                </c:pt>
                <c:pt idx="135826">
                  <c:v>-98.81049999999999</c:v>
                </c:pt>
                <c:pt idx="135827">
                  <c:v>-98.808499999999981</c:v>
                </c:pt>
                <c:pt idx="135828">
                  <c:v>-98.806499999999971</c:v>
                </c:pt>
                <c:pt idx="135829">
                  <c:v>-98.804499999999962</c:v>
                </c:pt>
                <c:pt idx="135830">
                  <c:v>-98.802499999999952</c:v>
                </c:pt>
                <c:pt idx="135831">
                  <c:v>-98.8005</c:v>
                </c:pt>
                <c:pt idx="135832">
                  <c:v>-98.79849999999999</c:v>
                </c:pt>
                <c:pt idx="135833">
                  <c:v>-98.79649999999998</c:v>
                </c:pt>
                <c:pt idx="135834">
                  <c:v>-98.794499999999971</c:v>
                </c:pt>
                <c:pt idx="135835">
                  <c:v>-98.792499999999961</c:v>
                </c:pt>
                <c:pt idx="135836">
                  <c:v>-98.790499999999952</c:v>
                </c:pt>
                <c:pt idx="135837">
                  <c:v>-98.788499999999999</c:v>
                </c:pt>
                <c:pt idx="135838">
                  <c:v>-98.78649999999999</c:v>
                </c:pt>
                <c:pt idx="135839">
                  <c:v>-98.78449999999998</c:v>
                </c:pt>
                <c:pt idx="135840">
                  <c:v>-98.78249999999997</c:v>
                </c:pt>
                <c:pt idx="135841">
                  <c:v>-98.780499999999961</c:v>
                </c:pt>
                <c:pt idx="135842">
                  <c:v>-98.778499999999951</c:v>
                </c:pt>
                <c:pt idx="135843">
                  <c:v>-98.776499999999999</c:v>
                </c:pt>
                <c:pt idx="135844">
                  <c:v>-98.774499999999989</c:v>
                </c:pt>
                <c:pt idx="135845">
                  <c:v>-98.77249999999998</c:v>
                </c:pt>
                <c:pt idx="135846">
                  <c:v>-98.77049999999997</c:v>
                </c:pt>
                <c:pt idx="135847">
                  <c:v>-98.76849999999996</c:v>
                </c:pt>
                <c:pt idx="135848">
                  <c:v>-98.766499999999951</c:v>
                </c:pt>
                <c:pt idx="135849">
                  <c:v>-98.764499999999998</c:v>
                </c:pt>
                <c:pt idx="135850">
                  <c:v>-98.762499999999989</c:v>
                </c:pt>
                <c:pt idx="135851">
                  <c:v>-98.760499999999979</c:v>
                </c:pt>
                <c:pt idx="135852">
                  <c:v>-98.75849999999997</c:v>
                </c:pt>
                <c:pt idx="135853">
                  <c:v>-98.75649999999996</c:v>
                </c:pt>
                <c:pt idx="135854">
                  <c:v>-98.75449999999995</c:v>
                </c:pt>
                <c:pt idx="135855">
                  <c:v>-98.752499999999998</c:v>
                </c:pt>
                <c:pt idx="135856">
                  <c:v>-98.750499999999988</c:v>
                </c:pt>
                <c:pt idx="135857">
                  <c:v>-98.748499999999979</c:v>
                </c:pt>
                <c:pt idx="135858">
                  <c:v>-98.746499999999969</c:v>
                </c:pt>
                <c:pt idx="135859">
                  <c:v>-98.74449999999996</c:v>
                </c:pt>
                <c:pt idx="135860">
                  <c:v>-98.74249999999995</c:v>
                </c:pt>
                <c:pt idx="135861">
                  <c:v>-98.740499999999997</c:v>
                </c:pt>
                <c:pt idx="135862">
                  <c:v>-98.738499999999988</c:v>
                </c:pt>
                <c:pt idx="135863">
                  <c:v>-98.736499999999978</c:v>
                </c:pt>
                <c:pt idx="135864">
                  <c:v>-98.734499999999969</c:v>
                </c:pt>
                <c:pt idx="135865">
                  <c:v>-98.732499999999959</c:v>
                </c:pt>
                <c:pt idx="135866">
                  <c:v>-98.73049999999995</c:v>
                </c:pt>
                <c:pt idx="135867">
                  <c:v>-98.728499999999997</c:v>
                </c:pt>
                <c:pt idx="135868">
                  <c:v>-98.726499999999987</c:v>
                </c:pt>
                <c:pt idx="135869">
                  <c:v>-98.724499999999978</c:v>
                </c:pt>
                <c:pt idx="135870">
                  <c:v>-98.722499999999968</c:v>
                </c:pt>
                <c:pt idx="135871">
                  <c:v>-98.720499999999959</c:v>
                </c:pt>
                <c:pt idx="135872">
                  <c:v>-98.718499999999949</c:v>
                </c:pt>
                <c:pt idx="135873">
                  <c:v>-98.716499999999996</c:v>
                </c:pt>
                <c:pt idx="135874">
                  <c:v>-98.714499999999987</c:v>
                </c:pt>
                <c:pt idx="135875">
                  <c:v>-98.712499999999977</c:v>
                </c:pt>
                <c:pt idx="135876">
                  <c:v>-98.710499999999968</c:v>
                </c:pt>
                <c:pt idx="135877">
                  <c:v>-98.708499999999958</c:v>
                </c:pt>
                <c:pt idx="135878">
                  <c:v>-98.706500000000005</c:v>
                </c:pt>
                <c:pt idx="135879">
                  <c:v>-98.704499999999996</c:v>
                </c:pt>
                <c:pt idx="135880">
                  <c:v>-98.702499999999986</c:v>
                </c:pt>
                <c:pt idx="135881">
                  <c:v>-98.700499999999977</c:v>
                </c:pt>
                <c:pt idx="135882">
                  <c:v>-98.698499999999967</c:v>
                </c:pt>
                <c:pt idx="135883">
                  <c:v>-98.696499999999958</c:v>
                </c:pt>
                <c:pt idx="135884">
                  <c:v>-98.694500000000005</c:v>
                </c:pt>
                <c:pt idx="135885">
                  <c:v>-98.692499999999995</c:v>
                </c:pt>
                <c:pt idx="135886">
                  <c:v>-98.690499999999986</c:v>
                </c:pt>
                <c:pt idx="135887">
                  <c:v>-98.688499999999976</c:v>
                </c:pt>
                <c:pt idx="135888">
                  <c:v>-98.686499999999967</c:v>
                </c:pt>
                <c:pt idx="135889">
                  <c:v>-98.684499999999957</c:v>
                </c:pt>
                <c:pt idx="135890">
                  <c:v>-98.682500000000005</c:v>
                </c:pt>
                <c:pt idx="135891">
                  <c:v>-98.680499999999995</c:v>
                </c:pt>
                <c:pt idx="135892">
                  <c:v>-98.678499999999985</c:v>
                </c:pt>
                <c:pt idx="135893">
                  <c:v>-98.676499999999976</c:v>
                </c:pt>
                <c:pt idx="135894">
                  <c:v>-98.674499999999966</c:v>
                </c:pt>
                <c:pt idx="135895">
                  <c:v>-98.672499999999957</c:v>
                </c:pt>
                <c:pt idx="135896">
                  <c:v>-98.670500000000004</c:v>
                </c:pt>
                <c:pt idx="135897">
                  <c:v>-98.668499999999995</c:v>
                </c:pt>
                <c:pt idx="135898">
                  <c:v>-98.666499999999985</c:v>
                </c:pt>
                <c:pt idx="135899">
                  <c:v>-98.664499999999975</c:v>
                </c:pt>
                <c:pt idx="135900">
                  <c:v>-98.662499999999966</c:v>
                </c:pt>
                <c:pt idx="135901">
                  <c:v>-98.660499999999956</c:v>
                </c:pt>
                <c:pt idx="135902">
                  <c:v>-98.658500000000004</c:v>
                </c:pt>
                <c:pt idx="135903">
                  <c:v>-98.656499999999994</c:v>
                </c:pt>
                <c:pt idx="135904">
                  <c:v>-98.654499999999985</c:v>
                </c:pt>
                <c:pt idx="135905">
                  <c:v>-98.652499999999975</c:v>
                </c:pt>
                <c:pt idx="135906">
                  <c:v>-98.650499999999965</c:v>
                </c:pt>
                <c:pt idx="135907">
                  <c:v>-98.648499999999956</c:v>
                </c:pt>
                <c:pt idx="135908">
                  <c:v>-98.646500000000003</c:v>
                </c:pt>
                <c:pt idx="135909">
                  <c:v>-98.644499999999994</c:v>
                </c:pt>
                <c:pt idx="135910">
                  <c:v>-98.642499999999984</c:v>
                </c:pt>
                <c:pt idx="135911">
                  <c:v>-98.640499999999975</c:v>
                </c:pt>
                <c:pt idx="135912">
                  <c:v>-98.638499999999965</c:v>
                </c:pt>
                <c:pt idx="135913">
                  <c:v>-98.636499999999955</c:v>
                </c:pt>
                <c:pt idx="135914">
                  <c:v>-98.634500000000003</c:v>
                </c:pt>
                <c:pt idx="135915">
                  <c:v>-98.632499999999993</c:v>
                </c:pt>
                <c:pt idx="135916">
                  <c:v>-98.630499999999984</c:v>
                </c:pt>
                <c:pt idx="135917">
                  <c:v>-98.628499999999974</c:v>
                </c:pt>
                <c:pt idx="135918">
                  <c:v>-98.626499999999965</c:v>
                </c:pt>
                <c:pt idx="135919">
                  <c:v>-98.624499999999955</c:v>
                </c:pt>
                <c:pt idx="135920">
                  <c:v>-98.622500000000002</c:v>
                </c:pt>
                <c:pt idx="135921">
                  <c:v>-98.620499999999993</c:v>
                </c:pt>
                <c:pt idx="135922">
                  <c:v>-98.618499999999983</c:v>
                </c:pt>
                <c:pt idx="135923">
                  <c:v>-98.616499999999974</c:v>
                </c:pt>
                <c:pt idx="135924">
                  <c:v>-98.614499999999964</c:v>
                </c:pt>
                <c:pt idx="135925">
                  <c:v>-98.612499999999955</c:v>
                </c:pt>
                <c:pt idx="135926">
                  <c:v>-98.610500000000002</c:v>
                </c:pt>
                <c:pt idx="135927">
                  <c:v>-98.608499999999992</c:v>
                </c:pt>
                <c:pt idx="135928">
                  <c:v>-98.606499999999983</c:v>
                </c:pt>
                <c:pt idx="135929">
                  <c:v>-98.604499999999973</c:v>
                </c:pt>
                <c:pt idx="135930">
                  <c:v>-98.602499999999964</c:v>
                </c:pt>
                <c:pt idx="135931">
                  <c:v>-98.600499999999954</c:v>
                </c:pt>
                <c:pt idx="135932">
                  <c:v>-98.598500000000001</c:v>
                </c:pt>
                <c:pt idx="135933">
                  <c:v>-98.596499999999992</c:v>
                </c:pt>
                <c:pt idx="135934">
                  <c:v>-98.594499999999982</c:v>
                </c:pt>
                <c:pt idx="135935">
                  <c:v>-98.592499999999973</c:v>
                </c:pt>
                <c:pt idx="135936">
                  <c:v>-98.590499999999963</c:v>
                </c:pt>
                <c:pt idx="135937">
                  <c:v>-98.588499999999954</c:v>
                </c:pt>
                <c:pt idx="135938">
                  <c:v>-98.586500000000001</c:v>
                </c:pt>
                <c:pt idx="135939">
                  <c:v>-98.584499999999991</c:v>
                </c:pt>
                <c:pt idx="135940">
                  <c:v>-98.582499999999982</c:v>
                </c:pt>
                <c:pt idx="135941">
                  <c:v>-98.580499999999972</c:v>
                </c:pt>
                <c:pt idx="135942">
                  <c:v>-98.578499999999963</c:v>
                </c:pt>
                <c:pt idx="135943">
                  <c:v>-98.576499999999953</c:v>
                </c:pt>
                <c:pt idx="135944">
                  <c:v>-98.5745</c:v>
                </c:pt>
                <c:pt idx="135945">
                  <c:v>-98.572499999999991</c:v>
                </c:pt>
                <c:pt idx="135946">
                  <c:v>-98.570499999999981</c:v>
                </c:pt>
                <c:pt idx="135947">
                  <c:v>-98.568499999999972</c:v>
                </c:pt>
                <c:pt idx="135948">
                  <c:v>-98.566499999999962</c:v>
                </c:pt>
                <c:pt idx="135949">
                  <c:v>-98.564499999999953</c:v>
                </c:pt>
                <c:pt idx="135950">
                  <c:v>-98.5625</c:v>
                </c:pt>
                <c:pt idx="135951">
                  <c:v>-98.56049999999999</c:v>
                </c:pt>
                <c:pt idx="135952">
                  <c:v>-98.558499999999981</c:v>
                </c:pt>
                <c:pt idx="135953">
                  <c:v>-98.556499999999971</c:v>
                </c:pt>
                <c:pt idx="135954">
                  <c:v>-98.554499999999962</c:v>
                </c:pt>
                <c:pt idx="135955">
                  <c:v>-98.552499999999952</c:v>
                </c:pt>
                <c:pt idx="135956">
                  <c:v>-98.5505</c:v>
                </c:pt>
                <c:pt idx="135957">
                  <c:v>-98.54849999999999</c:v>
                </c:pt>
                <c:pt idx="135958">
                  <c:v>-98.54649999999998</c:v>
                </c:pt>
                <c:pt idx="135959">
                  <c:v>-98.544499999999971</c:v>
                </c:pt>
                <c:pt idx="135960">
                  <c:v>-98.542499999999961</c:v>
                </c:pt>
                <c:pt idx="135961">
                  <c:v>-98.540499999999952</c:v>
                </c:pt>
                <c:pt idx="135962">
                  <c:v>-98.538499999999999</c:v>
                </c:pt>
                <c:pt idx="135963">
                  <c:v>-98.53649999999999</c:v>
                </c:pt>
                <c:pt idx="135964">
                  <c:v>-98.53449999999998</c:v>
                </c:pt>
                <c:pt idx="135965">
                  <c:v>-98.53249999999997</c:v>
                </c:pt>
                <c:pt idx="135966">
                  <c:v>-98.530499999999961</c:v>
                </c:pt>
                <c:pt idx="135967">
                  <c:v>-98.528499999999951</c:v>
                </c:pt>
                <c:pt idx="135968">
                  <c:v>-98.526499999999999</c:v>
                </c:pt>
                <c:pt idx="135969">
                  <c:v>-98.524499999999989</c:v>
                </c:pt>
                <c:pt idx="135970">
                  <c:v>-98.52249999999998</c:v>
                </c:pt>
                <c:pt idx="135971">
                  <c:v>-98.52049999999997</c:v>
                </c:pt>
                <c:pt idx="135972">
                  <c:v>-98.51849999999996</c:v>
                </c:pt>
                <c:pt idx="135973">
                  <c:v>-98.516499999999951</c:v>
                </c:pt>
                <c:pt idx="135974">
                  <c:v>-98.514499999999998</c:v>
                </c:pt>
                <c:pt idx="135975">
                  <c:v>-98.512499999999989</c:v>
                </c:pt>
                <c:pt idx="135976">
                  <c:v>-98.510499999999979</c:v>
                </c:pt>
                <c:pt idx="135977">
                  <c:v>-98.50849999999997</c:v>
                </c:pt>
                <c:pt idx="135978">
                  <c:v>-98.50649999999996</c:v>
                </c:pt>
                <c:pt idx="135979">
                  <c:v>-98.50449999999995</c:v>
                </c:pt>
                <c:pt idx="135980">
                  <c:v>-98.502499999999998</c:v>
                </c:pt>
                <c:pt idx="135981">
                  <c:v>-98.500499999999988</c:v>
                </c:pt>
                <c:pt idx="135982">
                  <c:v>-98.498499999999979</c:v>
                </c:pt>
                <c:pt idx="135983">
                  <c:v>-98.496499999999969</c:v>
                </c:pt>
                <c:pt idx="135984">
                  <c:v>-98.49449999999996</c:v>
                </c:pt>
                <c:pt idx="135985">
                  <c:v>-98.49249999999995</c:v>
                </c:pt>
                <c:pt idx="135986">
                  <c:v>-98.490499999999997</c:v>
                </c:pt>
                <c:pt idx="135987">
                  <c:v>-98.488499999999988</c:v>
                </c:pt>
                <c:pt idx="135988">
                  <c:v>-98.486499999999978</c:v>
                </c:pt>
                <c:pt idx="135989">
                  <c:v>-98.484499999999969</c:v>
                </c:pt>
                <c:pt idx="135990">
                  <c:v>-98.482499999999959</c:v>
                </c:pt>
                <c:pt idx="135991">
                  <c:v>-98.48049999999995</c:v>
                </c:pt>
                <c:pt idx="135992">
                  <c:v>-98.478499999999997</c:v>
                </c:pt>
                <c:pt idx="135993">
                  <c:v>-98.476499999999987</c:v>
                </c:pt>
                <c:pt idx="135994">
                  <c:v>-98.474499999999978</c:v>
                </c:pt>
                <c:pt idx="135995">
                  <c:v>-98.472499999999968</c:v>
                </c:pt>
                <c:pt idx="135996">
                  <c:v>-98.470499999999959</c:v>
                </c:pt>
                <c:pt idx="135997">
                  <c:v>-98.468499999999949</c:v>
                </c:pt>
                <c:pt idx="135998">
                  <c:v>-98.466499999999996</c:v>
                </c:pt>
                <c:pt idx="135999">
                  <c:v>-98.464499999999987</c:v>
                </c:pt>
                <c:pt idx="136000">
                  <c:v>-98.462499999999977</c:v>
                </c:pt>
                <c:pt idx="136001">
                  <c:v>-98.460499999999968</c:v>
                </c:pt>
                <c:pt idx="136002">
                  <c:v>-98.458499999999958</c:v>
                </c:pt>
                <c:pt idx="136003">
                  <c:v>-98.456500000000005</c:v>
                </c:pt>
                <c:pt idx="136004">
                  <c:v>-98.454499999999996</c:v>
                </c:pt>
                <c:pt idx="136005">
                  <c:v>-98.452499999999986</c:v>
                </c:pt>
                <c:pt idx="136006">
                  <c:v>-98.450499999999977</c:v>
                </c:pt>
                <c:pt idx="136007">
                  <c:v>-98.448499999999967</c:v>
                </c:pt>
                <c:pt idx="136008">
                  <c:v>-98.446499999999958</c:v>
                </c:pt>
                <c:pt idx="136009">
                  <c:v>-98.444500000000005</c:v>
                </c:pt>
                <c:pt idx="136010">
                  <c:v>-98.442499999999995</c:v>
                </c:pt>
                <c:pt idx="136011">
                  <c:v>-98.440499999999986</c:v>
                </c:pt>
                <c:pt idx="136012">
                  <c:v>-98.438499999999976</c:v>
                </c:pt>
                <c:pt idx="136013">
                  <c:v>-98.436499999999967</c:v>
                </c:pt>
                <c:pt idx="136014">
                  <c:v>-98.434499999999957</c:v>
                </c:pt>
                <c:pt idx="136015">
                  <c:v>-98.432500000000005</c:v>
                </c:pt>
                <c:pt idx="136016">
                  <c:v>-98.430499999999995</c:v>
                </c:pt>
                <c:pt idx="136017">
                  <c:v>-98.428499999999985</c:v>
                </c:pt>
                <c:pt idx="136018">
                  <c:v>-98.426499999999976</c:v>
                </c:pt>
                <c:pt idx="136019">
                  <c:v>-98.424499999999966</c:v>
                </c:pt>
                <c:pt idx="136020">
                  <c:v>-98.422499999999957</c:v>
                </c:pt>
                <c:pt idx="136021">
                  <c:v>-98.420500000000004</c:v>
                </c:pt>
                <c:pt idx="136022">
                  <c:v>-98.418499999999995</c:v>
                </c:pt>
                <c:pt idx="136023">
                  <c:v>-98.416499999999985</c:v>
                </c:pt>
                <c:pt idx="136024">
                  <c:v>-98.414499999999975</c:v>
                </c:pt>
                <c:pt idx="136025">
                  <c:v>-98.412499999999966</c:v>
                </c:pt>
                <c:pt idx="136026">
                  <c:v>-98.410499999999956</c:v>
                </c:pt>
                <c:pt idx="136027">
                  <c:v>-98.408500000000004</c:v>
                </c:pt>
                <c:pt idx="136028">
                  <c:v>-98.406499999999994</c:v>
                </c:pt>
                <c:pt idx="136029">
                  <c:v>-98.404499999999985</c:v>
                </c:pt>
                <c:pt idx="136030">
                  <c:v>-98.402499999999975</c:v>
                </c:pt>
                <c:pt idx="136031">
                  <c:v>-98.400499999999965</c:v>
                </c:pt>
                <c:pt idx="136032">
                  <c:v>-98.398499999999956</c:v>
                </c:pt>
                <c:pt idx="136033">
                  <c:v>-98.396500000000003</c:v>
                </c:pt>
                <c:pt idx="136034">
                  <c:v>-98.394499999999994</c:v>
                </c:pt>
                <c:pt idx="136035">
                  <c:v>-98.392499999999984</c:v>
                </c:pt>
                <c:pt idx="136036">
                  <c:v>-98.390499999999975</c:v>
                </c:pt>
                <c:pt idx="136037">
                  <c:v>-98.388499999999965</c:v>
                </c:pt>
                <c:pt idx="136038">
                  <c:v>-98.386499999999955</c:v>
                </c:pt>
                <c:pt idx="136039">
                  <c:v>-98.384500000000003</c:v>
                </c:pt>
                <c:pt idx="136040">
                  <c:v>-98.382499999999993</c:v>
                </c:pt>
                <c:pt idx="136041">
                  <c:v>-98.380499999999984</c:v>
                </c:pt>
                <c:pt idx="136042">
                  <c:v>-98.378499999999974</c:v>
                </c:pt>
                <c:pt idx="136043">
                  <c:v>-98.376499999999965</c:v>
                </c:pt>
                <c:pt idx="136044">
                  <c:v>-98.374499999999955</c:v>
                </c:pt>
                <c:pt idx="136045">
                  <c:v>-98.372500000000002</c:v>
                </c:pt>
                <c:pt idx="136046">
                  <c:v>-98.370499999999993</c:v>
                </c:pt>
                <c:pt idx="136047">
                  <c:v>-98.368499999999983</c:v>
                </c:pt>
                <c:pt idx="136048">
                  <c:v>-98.366499999999974</c:v>
                </c:pt>
                <c:pt idx="136049">
                  <c:v>-98.364499999999964</c:v>
                </c:pt>
                <c:pt idx="136050">
                  <c:v>-98.362499999999955</c:v>
                </c:pt>
                <c:pt idx="136051">
                  <c:v>-98.360500000000002</c:v>
                </c:pt>
                <c:pt idx="136052">
                  <c:v>-98.358499999999992</c:v>
                </c:pt>
                <c:pt idx="136053">
                  <c:v>-98.356499999999983</c:v>
                </c:pt>
                <c:pt idx="136054">
                  <c:v>-98.354499999999973</c:v>
                </c:pt>
                <c:pt idx="136055">
                  <c:v>-98.352499999999964</c:v>
                </c:pt>
                <c:pt idx="136056">
                  <c:v>-98.350499999999954</c:v>
                </c:pt>
                <c:pt idx="136057">
                  <c:v>-98.348500000000001</c:v>
                </c:pt>
                <c:pt idx="136058">
                  <c:v>-98.346499999999992</c:v>
                </c:pt>
                <c:pt idx="136059">
                  <c:v>-98.344499999999982</c:v>
                </c:pt>
                <c:pt idx="136060">
                  <c:v>-98.342499999999973</c:v>
                </c:pt>
                <c:pt idx="136061">
                  <c:v>-98.340499999999963</c:v>
                </c:pt>
                <c:pt idx="136062">
                  <c:v>-98.338499999999954</c:v>
                </c:pt>
                <c:pt idx="136063">
                  <c:v>-98.336500000000001</c:v>
                </c:pt>
                <c:pt idx="136064">
                  <c:v>-98.334499999999991</c:v>
                </c:pt>
                <c:pt idx="136065">
                  <c:v>-98.332499999999982</c:v>
                </c:pt>
                <c:pt idx="136066">
                  <c:v>-98.330499999999972</c:v>
                </c:pt>
                <c:pt idx="136067">
                  <c:v>-98.328499999999963</c:v>
                </c:pt>
                <c:pt idx="136068">
                  <c:v>-98.326499999999953</c:v>
                </c:pt>
                <c:pt idx="136069">
                  <c:v>-98.3245</c:v>
                </c:pt>
                <c:pt idx="136070">
                  <c:v>-98.322499999999991</c:v>
                </c:pt>
                <c:pt idx="136071">
                  <c:v>-98.320499999999981</c:v>
                </c:pt>
                <c:pt idx="136072">
                  <c:v>-98.318499999999972</c:v>
                </c:pt>
                <c:pt idx="136073">
                  <c:v>-98.316499999999962</c:v>
                </c:pt>
                <c:pt idx="136074">
                  <c:v>-98.314499999999953</c:v>
                </c:pt>
                <c:pt idx="136075">
                  <c:v>-98.3125</c:v>
                </c:pt>
                <c:pt idx="136076">
                  <c:v>-98.31049999999999</c:v>
                </c:pt>
                <c:pt idx="136077">
                  <c:v>-98.308499999999981</c:v>
                </c:pt>
                <c:pt idx="136078">
                  <c:v>-98.306499999999971</c:v>
                </c:pt>
                <c:pt idx="136079">
                  <c:v>-98.304499999999962</c:v>
                </c:pt>
                <c:pt idx="136080">
                  <c:v>-98.302499999999952</c:v>
                </c:pt>
                <c:pt idx="136081">
                  <c:v>-98.3005</c:v>
                </c:pt>
                <c:pt idx="136082">
                  <c:v>-98.29849999999999</c:v>
                </c:pt>
                <c:pt idx="136083">
                  <c:v>-98.29649999999998</c:v>
                </c:pt>
                <c:pt idx="136084">
                  <c:v>-98.294499999999971</c:v>
                </c:pt>
                <c:pt idx="136085">
                  <c:v>-98.292499999999961</c:v>
                </c:pt>
                <c:pt idx="136086">
                  <c:v>-98.290499999999952</c:v>
                </c:pt>
                <c:pt idx="136087">
                  <c:v>-98.288499999999999</c:v>
                </c:pt>
                <c:pt idx="136088">
                  <c:v>-98.28649999999999</c:v>
                </c:pt>
                <c:pt idx="136089">
                  <c:v>-98.28449999999998</c:v>
                </c:pt>
                <c:pt idx="136090">
                  <c:v>-98.28249999999997</c:v>
                </c:pt>
                <c:pt idx="136091">
                  <c:v>-98.280499999999961</c:v>
                </c:pt>
                <c:pt idx="136092">
                  <c:v>-98.278499999999951</c:v>
                </c:pt>
                <c:pt idx="136093">
                  <c:v>-98.276499999999999</c:v>
                </c:pt>
                <c:pt idx="136094">
                  <c:v>-98.274499999999989</c:v>
                </c:pt>
                <c:pt idx="136095">
                  <c:v>-98.27249999999998</c:v>
                </c:pt>
                <c:pt idx="136096">
                  <c:v>-98.27049999999997</c:v>
                </c:pt>
                <c:pt idx="136097">
                  <c:v>-98.26849999999996</c:v>
                </c:pt>
                <c:pt idx="136098">
                  <c:v>-98.266499999999951</c:v>
                </c:pt>
                <c:pt idx="136099">
                  <c:v>-98.264499999999998</c:v>
                </c:pt>
                <c:pt idx="136100">
                  <c:v>-98.262499999999989</c:v>
                </c:pt>
                <c:pt idx="136101">
                  <c:v>-98.260499999999979</c:v>
                </c:pt>
                <c:pt idx="136102">
                  <c:v>-98.25849999999997</c:v>
                </c:pt>
                <c:pt idx="136103">
                  <c:v>-98.25649999999996</c:v>
                </c:pt>
                <c:pt idx="136104">
                  <c:v>-98.25449999999995</c:v>
                </c:pt>
                <c:pt idx="136105">
                  <c:v>-98.252499999999998</c:v>
                </c:pt>
                <c:pt idx="136106">
                  <c:v>-98.250499999999988</c:v>
                </c:pt>
                <c:pt idx="136107">
                  <c:v>-98.248499999999979</c:v>
                </c:pt>
                <c:pt idx="136108">
                  <c:v>-98.246499999999969</c:v>
                </c:pt>
                <c:pt idx="136109">
                  <c:v>-98.24449999999996</c:v>
                </c:pt>
                <c:pt idx="136110">
                  <c:v>-98.24249999999995</c:v>
                </c:pt>
                <c:pt idx="136111">
                  <c:v>-98.240499999999997</c:v>
                </c:pt>
                <c:pt idx="136112">
                  <c:v>-98.238499999999988</c:v>
                </c:pt>
                <c:pt idx="136113">
                  <c:v>-98.236499999999978</c:v>
                </c:pt>
                <c:pt idx="136114">
                  <c:v>-98.234499999999969</c:v>
                </c:pt>
                <c:pt idx="136115">
                  <c:v>-98.232499999999959</c:v>
                </c:pt>
                <c:pt idx="136116">
                  <c:v>-98.23049999999995</c:v>
                </c:pt>
                <c:pt idx="136117">
                  <c:v>-98.228499999999997</c:v>
                </c:pt>
                <c:pt idx="136118">
                  <c:v>-98.226499999999987</c:v>
                </c:pt>
                <c:pt idx="136119">
                  <c:v>-98.224499999999978</c:v>
                </c:pt>
                <c:pt idx="136120">
                  <c:v>-98.222499999999968</c:v>
                </c:pt>
                <c:pt idx="136121">
                  <c:v>-98.220499999999959</c:v>
                </c:pt>
                <c:pt idx="136122">
                  <c:v>-98.218499999999949</c:v>
                </c:pt>
                <c:pt idx="136123">
                  <c:v>-98.216499999999996</c:v>
                </c:pt>
                <c:pt idx="136124">
                  <c:v>-98.214499999999987</c:v>
                </c:pt>
                <c:pt idx="136125">
                  <c:v>-98.212499999999977</c:v>
                </c:pt>
                <c:pt idx="136126">
                  <c:v>-98.210499999999968</c:v>
                </c:pt>
                <c:pt idx="136127">
                  <c:v>-98.208499999999958</c:v>
                </c:pt>
                <c:pt idx="136128">
                  <c:v>-98.206500000000005</c:v>
                </c:pt>
                <c:pt idx="136129">
                  <c:v>-98.204499999999996</c:v>
                </c:pt>
                <c:pt idx="136130">
                  <c:v>-98.202499999999986</c:v>
                </c:pt>
                <c:pt idx="136131">
                  <c:v>-98.200499999999977</c:v>
                </c:pt>
                <c:pt idx="136132">
                  <c:v>-98.198499999999967</c:v>
                </c:pt>
                <c:pt idx="136133">
                  <c:v>-98.196499999999958</c:v>
                </c:pt>
                <c:pt idx="136134">
                  <c:v>-98.194500000000005</c:v>
                </c:pt>
                <c:pt idx="136135">
                  <c:v>-98.192499999999995</c:v>
                </c:pt>
                <c:pt idx="136136">
                  <c:v>-98.190499999999986</c:v>
                </c:pt>
                <c:pt idx="136137">
                  <c:v>-98.188499999999976</c:v>
                </c:pt>
                <c:pt idx="136138">
                  <c:v>-98.186499999999967</c:v>
                </c:pt>
                <c:pt idx="136139">
                  <c:v>-98.184499999999957</c:v>
                </c:pt>
                <c:pt idx="136140">
                  <c:v>-98.182500000000005</c:v>
                </c:pt>
                <c:pt idx="136141">
                  <c:v>-98.180499999999995</c:v>
                </c:pt>
                <c:pt idx="136142">
                  <c:v>-98.178499999999985</c:v>
                </c:pt>
                <c:pt idx="136143">
                  <c:v>-98.176499999999976</c:v>
                </c:pt>
                <c:pt idx="136144">
                  <c:v>-98.174499999999966</c:v>
                </c:pt>
                <c:pt idx="136145">
                  <c:v>-98.172499999999957</c:v>
                </c:pt>
                <c:pt idx="136146">
                  <c:v>-98.170500000000004</c:v>
                </c:pt>
                <c:pt idx="136147">
                  <c:v>-98.168499999999995</c:v>
                </c:pt>
                <c:pt idx="136148">
                  <c:v>-98.166499999999985</c:v>
                </c:pt>
                <c:pt idx="136149">
                  <c:v>-98.164499999999975</c:v>
                </c:pt>
                <c:pt idx="136150">
                  <c:v>-98.162499999999966</c:v>
                </c:pt>
                <c:pt idx="136151">
                  <c:v>-98.160499999999956</c:v>
                </c:pt>
                <c:pt idx="136152">
                  <c:v>-98.158500000000004</c:v>
                </c:pt>
                <c:pt idx="136153">
                  <c:v>-98.156499999999994</c:v>
                </c:pt>
                <c:pt idx="136154">
                  <c:v>-98.154499999999985</c:v>
                </c:pt>
                <c:pt idx="136155">
                  <c:v>-98.152499999999975</c:v>
                </c:pt>
                <c:pt idx="136156">
                  <c:v>-98.150499999999965</c:v>
                </c:pt>
                <c:pt idx="136157">
                  <c:v>-98.148499999999956</c:v>
                </c:pt>
                <c:pt idx="136158">
                  <c:v>-98.146500000000003</c:v>
                </c:pt>
                <c:pt idx="136159">
                  <c:v>-98.144499999999994</c:v>
                </c:pt>
                <c:pt idx="136160">
                  <c:v>-98.142499999999984</c:v>
                </c:pt>
                <c:pt idx="136161">
                  <c:v>-98.140499999999975</c:v>
                </c:pt>
                <c:pt idx="136162">
                  <c:v>-98.138499999999965</c:v>
                </c:pt>
                <c:pt idx="136163">
                  <c:v>-98.136499999999955</c:v>
                </c:pt>
                <c:pt idx="136164">
                  <c:v>-98.134500000000003</c:v>
                </c:pt>
                <c:pt idx="136165">
                  <c:v>-98.132499999999993</c:v>
                </c:pt>
                <c:pt idx="136166">
                  <c:v>-98.130499999999984</c:v>
                </c:pt>
                <c:pt idx="136167">
                  <c:v>-98.128499999999974</c:v>
                </c:pt>
                <c:pt idx="136168">
                  <c:v>-98.126499999999965</c:v>
                </c:pt>
                <c:pt idx="136169">
                  <c:v>-98.124499999999955</c:v>
                </c:pt>
                <c:pt idx="136170">
                  <c:v>-98.122500000000002</c:v>
                </c:pt>
                <c:pt idx="136171">
                  <c:v>-98.120499999999993</c:v>
                </c:pt>
                <c:pt idx="136172">
                  <c:v>-98.118499999999983</c:v>
                </c:pt>
                <c:pt idx="136173">
                  <c:v>-98.116499999999974</c:v>
                </c:pt>
                <c:pt idx="136174">
                  <c:v>-98.114499999999964</c:v>
                </c:pt>
                <c:pt idx="136175">
                  <c:v>-98.112499999999955</c:v>
                </c:pt>
                <c:pt idx="136176">
                  <c:v>-98.110500000000002</c:v>
                </c:pt>
                <c:pt idx="136177">
                  <c:v>-98.108499999999992</c:v>
                </c:pt>
                <c:pt idx="136178">
                  <c:v>-98.106499999999983</c:v>
                </c:pt>
                <c:pt idx="136179">
                  <c:v>-98.104499999999973</c:v>
                </c:pt>
                <c:pt idx="136180">
                  <c:v>-98.102499999999964</c:v>
                </c:pt>
                <c:pt idx="136181">
                  <c:v>-98.100499999999954</c:v>
                </c:pt>
                <c:pt idx="136182">
                  <c:v>-98.098500000000001</c:v>
                </c:pt>
                <c:pt idx="136183">
                  <c:v>-98.096499999999992</c:v>
                </c:pt>
                <c:pt idx="136184">
                  <c:v>-98.094499999999982</c:v>
                </c:pt>
                <c:pt idx="136185">
                  <c:v>-98.092499999999973</c:v>
                </c:pt>
                <c:pt idx="136186">
                  <c:v>-98.090499999999963</c:v>
                </c:pt>
                <c:pt idx="136187">
                  <c:v>-98.088499999999954</c:v>
                </c:pt>
                <c:pt idx="136188">
                  <c:v>-98.086500000000001</c:v>
                </c:pt>
                <c:pt idx="136189">
                  <c:v>-98.084499999999991</c:v>
                </c:pt>
                <c:pt idx="136190">
                  <c:v>-98.082499999999982</c:v>
                </c:pt>
                <c:pt idx="136191">
                  <c:v>-98.080499999999972</c:v>
                </c:pt>
                <c:pt idx="136192">
                  <c:v>-98.078499999999963</c:v>
                </c:pt>
                <c:pt idx="136193">
                  <c:v>-98.076499999999953</c:v>
                </c:pt>
                <c:pt idx="136194">
                  <c:v>-98.0745</c:v>
                </c:pt>
                <c:pt idx="136195">
                  <c:v>-98.072499999999991</c:v>
                </c:pt>
                <c:pt idx="136196">
                  <c:v>-98.070499999999981</c:v>
                </c:pt>
                <c:pt idx="136197">
                  <c:v>-98.068499999999972</c:v>
                </c:pt>
                <c:pt idx="136198">
                  <c:v>-98.066499999999962</c:v>
                </c:pt>
                <c:pt idx="136199">
                  <c:v>-98.064499999999953</c:v>
                </c:pt>
                <c:pt idx="136200">
                  <c:v>-98.0625</c:v>
                </c:pt>
                <c:pt idx="136201">
                  <c:v>-98.06049999999999</c:v>
                </c:pt>
                <c:pt idx="136202">
                  <c:v>-98.058499999999981</c:v>
                </c:pt>
                <c:pt idx="136203">
                  <c:v>-98.056499999999971</c:v>
                </c:pt>
                <c:pt idx="136204">
                  <c:v>-98.054499999999962</c:v>
                </c:pt>
                <c:pt idx="136205">
                  <c:v>-98.052499999999952</c:v>
                </c:pt>
                <c:pt idx="136206">
                  <c:v>-98.0505</c:v>
                </c:pt>
                <c:pt idx="136207">
                  <c:v>-98.04849999999999</c:v>
                </c:pt>
                <c:pt idx="136208">
                  <c:v>-98.04649999999998</c:v>
                </c:pt>
                <c:pt idx="136209">
                  <c:v>-98.044499999999971</c:v>
                </c:pt>
                <c:pt idx="136210">
                  <c:v>-98.042499999999961</c:v>
                </c:pt>
                <c:pt idx="136211">
                  <c:v>-98.040499999999952</c:v>
                </c:pt>
                <c:pt idx="136212">
                  <c:v>-98.038499999999999</c:v>
                </c:pt>
                <c:pt idx="136213">
                  <c:v>-98.03649999999999</c:v>
                </c:pt>
                <c:pt idx="136214">
                  <c:v>-98.03449999999998</c:v>
                </c:pt>
                <c:pt idx="136215">
                  <c:v>-98.03249999999997</c:v>
                </c:pt>
                <c:pt idx="136216">
                  <c:v>-98.030499999999961</c:v>
                </c:pt>
                <c:pt idx="136217">
                  <c:v>-98.028499999999951</c:v>
                </c:pt>
                <c:pt idx="136218">
                  <c:v>-98.026499999999999</c:v>
                </c:pt>
                <c:pt idx="136219">
                  <c:v>-98.024499999999989</c:v>
                </c:pt>
                <c:pt idx="136220">
                  <c:v>-98.02249999999998</c:v>
                </c:pt>
                <c:pt idx="136221">
                  <c:v>-98.02049999999997</c:v>
                </c:pt>
                <c:pt idx="136222">
                  <c:v>-98.01849999999996</c:v>
                </c:pt>
                <c:pt idx="136223">
                  <c:v>-98.016499999999951</c:v>
                </c:pt>
                <c:pt idx="136224">
                  <c:v>-98.014499999999998</c:v>
                </c:pt>
                <c:pt idx="136225">
                  <c:v>-98.012499999999989</c:v>
                </c:pt>
                <c:pt idx="136226">
                  <c:v>-98.010499999999979</c:v>
                </c:pt>
                <c:pt idx="136227">
                  <c:v>-98.00849999999997</c:v>
                </c:pt>
                <c:pt idx="136228">
                  <c:v>-98.00649999999996</c:v>
                </c:pt>
                <c:pt idx="136229">
                  <c:v>-98.00449999999995</c:v>
                </c:pt>
                <c:pt idx="136230">
                  <c:v>-98.002499999999998</c:v>
                </c:pt>
                <c:pt idx="136231">
                  <c:v>-98.000499999999988</c:v>
                </c:pt>
                <c:pt idx="136232">
                  <c:v>-97.998499999999979</c:v>
                </c:pt>
                <c:pt idx="136233">
                  <c:v>-97.996499999999969</c:v>
                </c:pt>
                <c:pt idx="136234">
                  <c:v>-97.99449999999996</c:v>
                </c:pt>
                <c:pt idx="136235">
                  <c:v>-97.99249999999995</c:v>
                </c:pt>
                <c:pt idx="136236">
                  <c:v>-97.990499999999997</c:v>
                </c:pt>
                <c:pt idx="136237">
                  <c:v>-97.988499999999988</c:v>
                </c:pt>
                <c:pt idx="136238">
                  <c:v>-97.986499999999978</c:v>
                </c:pt>
                <c:pt idx="136239">
                  <c:v>-97.984499999999969</c:v>
                </c:pt>
                <c:pt idx="136240">
                  <c:v>-97.982499999999959</c:v>
                </c:pt>
                <c:pt idx="136241">
                  <c:v>-97.98049999999995</c:v>
                </c:pt>
                <c:pt idx="136242">
                  <c:v>-97.978499999999997</c:v>
                </c:pt>
                <c:pt idx="136243">
                  <c:v>-97.976499999999987</c:v>
                </c:pt>
                <c:pt idx="136244">
                  <c:v>-97.974499999999978</c:v>
                </c:pt>
                <c:pt idx="136245">
                  <c:v>-97.972499999999968</c:v>
                </c:pt>
                <c:pt idx="136246">
                  <c:v>-97.970499999999959</c:v>
                </c:pt>
                <c:pt idx="136247">
                  <c:v>-97.968499999999949</c:v>
                </c:pt>
                <c:pt idx="136248">
                  <c:v>-97.966499999999996</c:v>
                </c:pt>
                <c:pt idx="136249">
                  <c:v>-97.964499999999987</c:v>
                </c:pt>
                <c:pt idx="136250">
                  <c:v>-97.962499999999977</c:v>
                </c:pt>
                <c:pt idx="136251">
                  <c:v>-97.960499999999968</c:v>
                </c:pt>
                <c:pt idx="136252">
                  <c:v>-97.958499999999958</c:v>
                </c:pt>
                <c:pt idx="136253">
                  <c:v>-97.956500000000005</c:v>
                </c:pt>
                <c:pt idx="136254">
                  <c:v>-97.954499999999996</c:v>
                </c:pt>
                <c:pt idx="136255">
                  <c:v>-97.952499999999986</c:v>
                </c:pt>
                <c:pt idx="136256">
                  <c:v>-97.950499999999977</c:v>
                </c:pt>
                <c:pt idx="136257">
                  <c:v>-97.948499999999967</c:v>
                </c:pt>
                <c:pt idx="136258">
                  <c:v>-97.946499999999958</c:v>
                </c:pt>
                <c:pt idx="136259">
                  <c:v>-97.944500000000005</c:v>
                </c:pt>
                <c:pt idx="136260">
                  <c:v>-97.942499999999995</c:v>
                </c:pt>
                <c:pt idx="136261">
                  <c:v>-97.940499999999986</c:v>
                </c:pt>
                <c:pt idx="136262">
                  <c:v>-97.938499999999976</c:v>
                </c:pt>
                <c:pt idx="136263">
                  <c:v>-97.936499999999967</c:v>
                </c:pt>
                <c:pt idx="136264">
                  <c:v>-97.934499999999957</c:v>
                </c:pt>
                <c:pt idx="136265">
                  <c:v>-97.932500000000005</c:v>
                </c:pt>
                <c:pt idx="136266">
                  <c:v>-97.930499999999995</c:v>
                </c:pt>
                <c:pt idx="136267">
                  <c:v>-97.928499999999985</c:v>
                </c:pt>
                <c:pt idx="136268">
                  <c:v>-97.926499999999976</c:v>
                </c:pt>
                <c:pt idx="136269">
                  <c:v>-97.924499999999966</c:v>
                </c:pt>
                <c:pt idx="136270">
                  <c:v>-97.922499999999957</c:v>
                </c:pt>
                <c:pt idx="136271">
                  <c:v>-97.920500000000004</c:v>
                </c:pt>
                <c:pt idx="136272">
                  <c:v>-97.918499999999995</c:v>
                </c:pt>
                <c:pt idx="136273">
                  <c:v>-97.916499999999985</c:v>
                </c:pt>
                <c:pt idx="136274">
                  <c:v>-97.914499999999975</c:v>
                </c:pt>
                <c:pt idx="136275">
                  <c:v>-97.912499999999966</c:v>
                </c:pt>
                <c:pt idx="136276">
                  <c:v>-97.910499999999956</c:v>
                </c:pt>
                <c:pt idx="136277">
                  <c:v>-97.908500000000004</c:v>
                </c:pt>
                <c:pt idx="136278">
                  <c:v>-97.906499999999994</c:v>
                </c:pt>
                <c:pt idx="136279">
                  <c:v>-97.904499999999985</c:v>
                </c:pt>
                <c:pt idx="136280">
                  <c:v>-97.902499999999975</c:v>
                </c:pt>
                <c:pt idx="136281">
                  <c:v>-97.900499999999965</c:v>
                </c:pt>
                <c:pt idx="136282">
                  <c:v>-97.898499999999956</c:v>
                </c:pt>
                <c:pt idx="136283">
                  <c:v>-97.896500000000003</c:v>
                </c:pt>
                <c:pt idx="136284">
                  <c:v>-97.894499999999994</c:v>
                </c:pt>
                <c:pt idx="136285">
                  <c:v>-97.892499999999984</c:v>
                </c:pt>
                <c:pt idx="136286">
                  <c:v>-97.890499999999975</c:v>
                </c:pt>
                <c:pt idx="136287">
                  <c:v>-97.888499999999965</c:v>
                </c:pt>
                <c:pt idx="136288">
                  <c:v>-97.886499999999955</c:v>
                </c:pt>
                <c:pt idx="136289">
                  <c:v>-97.884500000000003</c:v>
                </c:pt>
                <c:pt idx="136290">
                  <c:v>-97.882499999999993</c:v>
                </c:pt>
                <c:pt idx="136291">
                  <c:v>-97.880499999999984</c:v>
                </c:pt>
                <c:pt idx="136292">
                  <c:v>-97.878499999999974</c:v>
                </c:pt>
                <c:pt idx="136293">
                  <c:v>-97.876499999999965</c:v>
                </c:pt>
                <c:pt idx="136294">
                  <c:v>-97.874499999999955</c:v>
                </c:pt>
                <c:pt idx="136295">
                  <c:v>-97.872500000000002</c:v>
                </c:pt>
                <c:pt idx="136296">
                  <c:v>-97.870499999999993</c:v>
                </c:pt>
                <c:pt idx="136297">
                  <c:v>-97.868499999999983</c:v>
                </c:pt>
                <c:pt idx="136298">
                  <c:v>-97.866499999999974</c:v>
                </c:pt>
                <c:pt idx="136299">
                  <c:v>-97.864499999999964</c:v>
                </c:pt>
                <c:pt idx="136300">
                  <c:v>-97.862499999999955</c:v>
                </c:pt>
                <c:pt idx="136301">
                  <c:v>-97.860500000000002</c:v>
                </c:pt>
                <c:pt idx="136302">
                  <c:v>-97.858499999999992</c:v>
                </c:pt>
                <c:pt idx="136303">
                  <c:v>-97.856499999999983</c:v>
                </c:pt>
                <c:pt idx="136304">
                  <c:v>-97.854499999999973</c:v>
                </c:pt>
                <c:pt idx="136305">
                  <c:v>-97.852499999999964</c:v>
                </c:pt>
                <c:pt idx="136306">
                  <c:v>-97.850499999999954</c:v>
                </c:pt>
                <c:pt idx="136307">
                  <c:v>-97.848500000000001</c:v>
                </c:pt>
                <c:pt idx="136308">
                  <c:v>-97.846499999999992</c:v>
                </c:pt>
                <c:pt idx="136309">
                  <c:v>-97.844499999999982</c:v>
                </c:pt>
                <c:pt idx="136310">
                  <c:v>-97.842499999999973</c:v>
                </c:pt>
                <c:pt idx="136311">
                  <c:v>-97.840499999999963</c:v>
                </c:pt>
                <c:pt idx="136312">
                  <c:v>-97.838499999999954</c:v>
                </c:pt>
                <c:pt idx="136313">
                  <c:v>-97.836500000000001</c:v>
                </c:pt>
                <c:pt idx="136314">
                  <c:v>-97.834499999999991</c:v>
                </c:pt>
                <c:pt idx="136315">
                  <c:v>-97.832499999999982</c:v>
                </c:pt>
                <c:pt idx="136316">
                  <c:v>-97.830499999999972</c:v>
                </c:pt>
                <c:pt idx="136317">
                  <c:v>-97.828499999999963</c:v>
                </c:pt>
                <c:pt idx="136318">
                  <c:v>-97.826499999999953</c:v>
                </c:pt>
                <c:pt idx="136319">
                  <c:v>-97.8245</c:v>
                </c:pt>
                <c:pt idx="136320">
                  <c:v>-97.822499999999991</c:v>
                </c:pt>
                <c:pt idx="136321">
                  <c:v>-97.820499999999981</c:v>
                </c:pt>
                <c:pt idx="136322">
                  <c:v>-97.818499999999972</c:v>
                </c:pt>
                <c:pt idx="136323">
                  <c:v>-97.816499999999962</c:v>
                </c:pt>
                <c:pt idx="136324">
                  <c:v>-97.814499999999953</c:v>
                </c:pt>
                <c:pt idx="136325">
                  <c:v>-97.8125</c:v>
                </c:pt>
                <c:pt idx="136326">
                  <c:v>-97.81049999999999</c:v>
                </c:pt>
                <c:pt idx="136327">
                  <c:v>-97.808499999999981</c:v>
                </c:pt>
                <c:pt idx="136328">
                  <c:v>-97.806499999999971</c:v>
                </c:pt>
                <c:pt idx="136329">
                  <c:v>-97.804499999999962</c:v>
                </c:pt>
                <c:pt idx="136330">
                  <c:v>-97.802499999999952</c:v>
                </c:pt>
                <c:pt idx="136331">
                  <c:v>-97.8005</c:v>
                </c:pt>
                <c:pt idx="136332">
                  <c:v>-97.79849999999999</c:v>
                </c:pt>
                <c:pt idx="136333">
                  <c:v>-97.79649999999998</c:v>
                </c:pt>
                <c:pt idx="136334">
                  <c:v>-97.794499999999971</c:v>
                </c:pt>
                <c:pt idx="136335">
                  <c:v>-97.792499999999961</c:v>
                </c:pt>
                <c:pt idx="136336">
                  <c:v>-97.790499999999952</c:v>
                </c:pt>
                <c:pt idx="136337">
                  <c:v>-97.788499999999999</c:v>
                </c:pt>
                <c:pt idx="136338">
                  <c:v>-97.78649999999999</c:v>
                </c:pt>
                <c:pt idx="136339">
                  <c:v>-97.78449999999998</c:v>
                </c:pt>
                <c:pt idx="136340">
                  <c:v>-97.78249999999997</c:v>
                </c:pt>
                <c:pt idx="136341">
                  <c:v>-97.780499999999961</c:v>
                </c:pt>
                <c:pt idx="136342">
                  <c:v>-97.778499999999951</c:v>
                </c:pt>
                <c:pt idx="136343">
                  <c:v>-97.776499999999999</c:v>
                </c:pt>
                <c:pt idx="136344">
                  <c:v>-97.774499999999989</c:v>
                </c:pt>
                <c:pt idx="136345">
                  <c:v>-97.77249999999998</c:v>
                </c:pt>
                <c:pt idx="136346">
                  <c:v>-97.77049999999997</c:v>
                </c:pt>
                <c:pt idx="136347">
                  <c:v>-97.76849999999996</c:v>
                </c:pt>
                <c:pt idx="136348">
                  <c:v>-97.766499999999951</c:v>
                </c:pt>
                <c:pt idx="136349">
                  <c:v>-97.764499999999998</c:v>
                </c:pt>
                <c:pt idx="136350">
                  <c:v>-97.762499999999989</c:v>
                </c:pt>
                <c:pt idx="136351">
                  <c:v>-97.760499999999979</c:v>
                </c:pt>
                <c:pt idx="136352">
                  <c:v>-97.75849999999997</c:v>
                </c:pt>
                <c:pt idx="136353">
                  <c:v>-97.75649999999996</c:v>
                </c:pt>
                <c:pt idx="136354">
                  <c:v>-97.75449999999995</c:v>
                </c:pt>
                <c:pt idx="136355">
                  <c:v>-97.752499999999998</c:v>
                </c:pt>
                <c:pt idx="136356">
                  <c:v>-97.750499999999988</c:v>
                </c:pt>
                <c:pt idx="136357">
                  <c:v>-97.748499999999979</c:v>
                </c:pt>
                <c:pt idx="136358">
                  <c:v>-97.746499999999969</c:v>
                </c:pt>
                <c:pt idx="136359">
                  <c:v>-97.74449999999996</c:v>
                </c:pt>
                <c:pt idx="136360">
                  <c:v>-97.74249999999995</c:v>
                </c:pt>
                <c:pt idx="136361">
                  <c:v>-97.740499999999997</c:v>
                </c:pt>
                <c:pt idx="136362">
                  <c:v>-97.738499999999988</c:v>
                </c:pt>
                <c:pt idx="136363">
                  <c:v>-97.736499999999978</c:v>
                </c:pt>
                <c:pt idx="136364">
                  <c:v>-97.734499999999969</c:v>
                </c:pt>
                <c:pt idx="136365">
                  <c:v>-97.732499999999959</c:v>
                </c:pt>
                <c:pt idx="136366">
                  <c:v>-97.73049999999995</c:v>
                </c:pt>
                <c:pt idx="136367">
                  <c:v>-97.728499999999997</c:v>
                </c:pt>
                <c:pt idx="136368">
                  <c:v>-97.726499999999987</c:v>
                </c:pt>
                <c:pt idx="136369">
                  <c:v>-97.724499999999978</c:v>
                </c:pt>
                <c:pt idx="136370">
                  <c:v>-97.722499999999968</c:v>
                </c:pt>
                <c:pt idx="136371">
                  <c:v>-97.720499999999959</c:v>
                </c:pt>
                <c:pt idx="136372">
                  <c:v>-97.718499999999949</c:v>
                </c:pt>
                <c:pt idx="136373">
                  <c:v>-97.716499999999996</c:v>
                </c:pt>
                <c:pt idx="136374">
                  <c:v>-97.714499999999987</c:v>
                </c:pt>
                <c:pt idx="136375">
                  <c:v>-97.712499999999977</c:v>
                </c:pt>
                <c:pt idx="136376">
                  <c:v>-97.710499999999968</c:v>
                </c:pt>
                <c:pt idx="136377">
                  <c:v>-97.708499999999958</c:v>
                </c:pt>
                <c:pt idx="136378">
                  <c:v>-97.706500000000005</c:v>
                </c:pt>
                <c:pt idx="136379">
                  <c:v>-97.704499999999996</c:v>
                </c:pt>
                <c:pt idx="136380">
                  <c:v>-97.702499999999986</c:v>
                </c:pt>
                <c:pt idx="136381">
                  <c:v>-97.700499999999977</c:v>
                </c:pt>
                <c:pt idx="136382">
                  <c:v>-97.698499999999967</c:v>
                </c:pt>
                <c:pt idx="136383">
                  <c:v>-97.696499999999958</c:v>
                </c:pt>
                <c:pt idx="136384">
                  <c:v>-97.694500000000005</c:v>
                </c:pt>
                <c:pt idx="136385">
                  <c:v>-97.692499999999995</c:v>
                </c:pt>
                <c:pt idx="136386">
                  <c:v>-97.690499999999986</c:v>
                </c:pt>
                <c:pt idx="136387">
                  <c:v>-97.688499999999976</c:v>
                </c:pt>
                <c:pt idx="136388">
                  <c:v>-97.686499999999967</c:v>
                </c:pt>
                <c:pt idx="136389">
                  <c:v>-97.684499999999957</c:v>
                </c:pt>
                <c:pt idx="136390">
                  <c:v>-97.682500000000005</c:v>
                </c:pt>
                <c:pt idx="136391">
                  <c:v>-97.680499999999995</c:v>
                </c:pt>
                <c:pt idx="136392">
                  <c:v>-97.678499999999985</c:v>
                </c:pt>
                <c:pt idx="136393">
                  <c:v>-97.676499999999976</c:v>
                </c:pt>
                <c:pt idx="136394">
                  <c:v>-97.674499999999966</c:v>
                </c:pt>
                <c:pt idx="136395">
                  <c:v>-97.672499999999957</c:v>
                </c:pt>
                <c:pt idx="136396">
                  <c:v>-97.670500000000004</c:v>
                </c:pt>
                <c:pt idx="136397">
                  <c:v>-97.668499999999995</c:v>
                </c:pt>
                <c:pt idx="136398">
                  <c:v>-97.666499999999985</c:v>
                </c:pt>
                <c:pt idx="136399">
                  <c:v>-97.664499999999975</c:v>
                </c:pt>
                <c:pt idx="136400">
                  <c:v>-97.662499999999966</c:v>
                </c:pt>
                <c:pt idx="136401">
                  <c:v>-97.660499999999956</c:v>
                </c:pt>
                <c:pt idx="136402">
                  <c:v>-97.658500000000004</c:v>
                </c:pt>
                <c:pt idx="136403">
                  <c:v>-97.656499999999994</c:v>
                </c:pt>
                <c:pt idx="136404">
                  <c:v>-97.654499999999985</c:v>
                </c:pt>
                <c:pt idx="136405">
                  <c:v>-97.652499999999975</c:v>
                </c:pt>
                <c:pt idx="136406">
                  <c:v>-97.650499999999965</c:v>
                </c:pt>
                <c:pt idx="136407">
                  <c:v>-97.648499999999956</c:v>
                </c:pt>
                <c:pt idx="136408">
                  <c:v>-97.646500000000003</c:v>
                </c:pt>
                <c:pt idx="136409">
                  <c:v>-97.644499999999994</c:v>
                </c:pt>
                <c:pt idx="136410">
                  <c:v>-97.642499999999984</c:v>
                </c:pt>
                <c:pt idx="136411">
                  <c:v>-97.640499999999975</c:v>
                </c:pt>
                <c:pt idx="136412">
                  <c:v>-97.638499999999965</c:v>
                </c:pt>
                <c:pt idx="136413">
                  <c:v>-97.636499999999955</c:v>
                </c:pt>
                <c:pt idx="136414">
                  <c:v>-97.634500000000003</c:v>
                </c:pt>
                <c:pt idx="136415">
                  <c:v>-97.632499999999993</c:v>
                </c:pt>
                <c:pt idx="136416">
                  <c:v>-97.630499999999984</c:v>
                </c:pt>
                <c:pt idx="136417">
                  <c:v>-97.628499999999974</c:v>
                </c:pt>
                <c:pt idx="136418">
                  <c:v>-97.626499999999965</c:v>
                </c:pt>
                <c:pt idx="136419">
                  <c:v>-97.624499999999955</c:v>
                </c:pt>
                <c:pt idx="136420">
                  <c:v>-97.622500000000002</c:v>
                </c:pt>
                <c:pt idx="136421">
                  <c:v>-97.620499999999993</c:v>
                </c:pt>
                <c:pt idx="136422">
                  <c:v>-97.618499999999983</c:v>
                </c:pt>
                <c:pt idx="136423">
                  <c:v>-97.616499999999974</c:v>
                </c:pt>
                <c:pt idx="136424">
                  <c:v>-97.614499999999964</c:v>
                </c:pt>
                <c:pt idx="136425">
                  <c:v>-97.612499999999955</c:v>
                </c:pt>
                <c:pt idx="136426">
                  <c:v>-97.610500000000002</c:v>
                </c:pt>
                <c:pt idx="136427">
                  <c:v>-97.608499999999992</c:v>
                </c:pt>
                <c:pt idx="136428">
                  <c:v>-97.606499999999983</c:v>
                </c:pt>
                <c:pt idx="136429">
                  <c:v>-97.604499999999973</c:v>
                </c:pt>
                <c:pt idx="136430">
                  <c:v>-97.602499999999964</c:v>
                </c:pt>
                <c:pt idx="136431">
                  <c:v>-97.600499999999954</c:v>
                </c:pt>
                <c:pt idx="136432">
                  <c:v>-97.598500000000001</c:v>
                </c:pt>
                <c:pt idx="136433">
                  <c:v>-97.596499999999992</c:v>
                </c:pt>
                <c:pt idx="136434">
                  <c:v>-97.594499999999982</c:v>
                </c:pt>
                <c:pt idx="136435">
                  <c:v>-97.592499999999973</c:v>
                </c:pt>
                <c:pt idx="136436">
                  <c:v>-97.590499999999963</c:v>
                </c:pt>
                <c:pt idx="136437">
                  <c:v>-97.588499999999954</c:v>
                </c:pt>
                <c:pt idx="136438">
                  <c:v>-97.586500000000001</c:v>
                </c:pt>
                <c:pt idx="136439">
                  <c:v>-97.584499999999991</c:v>
                </c:pt>
                <c:pt idx="136440">
                  <c:v>-97.582499999999982</c:v>
                </c:pt>
                <c:pt idx="136441">
                  <c:v>-97.580499999999972</c:v>
                </c:pt>
                <c:pt idx="136442">
                  <c:v>-97.578499999999963</c:v>
                </c:pt>
                <c:pt idx="136443">
                  <c:v>-97.576499999999953</c:v>
                </c:pt>
                <c:pt idx="136444">
                  <c:v>-97.5745</c:v>
                </c:pt>
                <c:pt idx="136445">
                  <c:v>-97.572499999999991</c:v>
                </c:pt>
                <c:pt idx="136446">
                  <c:v>-97.570499999999981</c:v>
                </c:pt>
                <c:pt idx="136447">
                  <c:v>-97.568499999999972</c:v>
                </c:pt>
                <c:pt idx="136448">
                  <c:v>-97.566499999999962</c:v>
                </c:pt>
                <c:pt idx="136449">
                  <c:v>-97.564499999999953</c:v>
                </c:pt>
                <c:pt idx="136450">
                  <c:v>-97.5625</c:v>
                </c:pt>
                <c:pt idx="136451">
                  <c:v>-97.56049999999999</c:v>
                </c:pt>
                <c:pt idx="136452">
                  <c:v>-97.558499999999981</c:v>
                </c:pt>
                <c:pt idx="136453">
                  <c:v>-97.556499999999971</c:v>
                </c:pt>
                <c:pt idx="136454">
                  <c:v>-97.554499999999962</c:v>
                </c:pt>
                <c:pt idx="136455">
                  <c:v>-97.552499999999952</c:v>
                </c:pt>
                <c:pt idx="136456">
                  <c:v>-97.5505</c:v>
                </c:pt>
                <c:pt idx="136457">
                  <c:v>-97.54849999999999</c:v>
                </c:pt>
                <c:pt idx="136458">
                  <c:v>-97.54649999999998</c:v>
                </c:pt>
                <c:pt idx="136459">
                  <c:v>-97.544499999999971</c:v>
                </c:pt>
                <c:pt idx="136460">
                  <c:v>-97.542499999999961</c:v>
                </c:pt>
                <c:pt idx="136461">
                  <c:v>-97.540499999999952</c:v>
                </c:pt>
                <c:pt idx="136462">
                  <c:v>-97.538499999999999</c:v>
                </c:pt>
                <c:pt idx="136463">
                  <c:v>-97.53649999999999</c:v>
                </c:pt>
                <c:pt idx="136464">
                  <c:v>-97.53449999999998</c:v>
                </c:pt>
                <c:pt idx="136465">
                  <c:v>-97.53249999999997</c:v>
                </c:pt>
                <c:pt idx="136466">
                  <c:v>-97.530499999999961</c:v>
                </c:pt>
                <c:pt idx="136467">
                  <c:v>-97.528499999999951</c:v>
                </c:pt>
                <c:pt idx="136468">
                  <c:v>-97.526499999999999</c:v>
                </c:pt>
                <c:pt idx="136469">
                  <c:v>-97.524499999999989</c:v>
                </c:pt>
                <c:pt idx="136470">
                  <c:v>-97.52249999999998</c:v>
                </c:pt>
                <c:pt idx="136471">
                  <c:v>-97.52049999999997</c:v>
                </c:pt>
                <c:pt idx="136472">
                  <c:v>-97.51849999999996</c:v>
                </c:pt>
                <c:pt idx="136473">
                  <c:v>-97.516499999999951</c:v>
                </c:pt>
                <c:pt idx="136474">
                  <c:v>-97.514499999999998</c:v>
                </c:pt>
                <c:pt idx="136475">
                  <c:v>-97.512499999999989</c:v>
                </c:pt>
                <c:pt idx="136476">
                  <c:v>-97.510499999999979</c:v>
                </c:pt>
                <c:pt idx="136477">
                  <c:v>-97.50849999999997</c:v>
                </c:pt>
                <c:pt idx="136478">
                  <c:v>-97.50649999999996</c:v>
                </c:pt>
                <c:pt idx="136479">
                  <c:v>-97.50449999999995</c:v>
                </c:pt>
                <c:pt idx="136480">
                  <c:v>-97.502499999999998</c:v>
                </c:pt>
                <c:pt idx="136481">
                  <c:v>-97.500499999999988</c:v>
                </c:pt>
                <c:pt idx="136482">
                  <c:v>-97.498499999999979</c:v>
                </c:pt>
                <c:pt idx="136483">
                  <c:v>-97.496499999999969</c:v>
                </c:pt>
                <c:pt idx="136484">
                  <c:v>-97.49449999999996</c:v>
                </c:pt>
                <c:pt idx="136485">
                  <c:v>-97.49249999999995</c:v>
                </c:pt>
                <c:pt idx="136486">
                  <c:v>-97.490499999999997</c:v>
                </c:pt>
                <c:pt idx="136487">
                  <c:v>-97.488499999999988</c:v>
                </c:pt>
                <c:pt idx="136488">
                  <c:v>-97.486499999999978</c:v>
                </c:pt>
                <c:pt idx="136489">
                  <c:v>-97.484499999999969</c:v>
                </c:pt>
                <c:pt idx="136490">
                  <c:v>-97.482499999999959</c:v>
                </c:pt>
                <c:pt idx="136491">
                  <c:v>-97.48049999999995</c:v>
                </c:pt>
                <c:pt idx="136492">
                  <c:v>-97.478499999999997</c:v>
                </c:pt>
                <c:pt idx="136493">
                  <c:v>-97.476499999999987</c:v>
                </c:pt>
                <c:pt idx="136494">
                  <c:v>-97.474499999999978</c:v>
                </c:pt>
                <c:pt idx="136495">
                  <c:v>-97.472499999999968</c:v>
                </c:pt>
                <c:pt idx="136496">
                  <c:v>-97.470499999999959</c:v>
                </c:pt>
                <c:pt idx="136497">
                  <c:v>-97.468499999999949</c:v>
                </c:pt>
                <c:pt idx="136498">
                  <c:v>-97.466499999999996</c:v>
                </c:pt>
                <c:pt idx="136499">
                  <c:v>-97.464499999999987</c:v>
                </c:pt>
                <c:pt idx="136500">
                  <c:v>-97.462499999999977</c:v>
                </c:pt>
                <c:pt idx="136501">
                  <c:v>-97.460499999999968</c:v>
                </c:pt>
                <c:pt idx="136502">
                  <c:v>-97.458499999999958</c:v>
                </c:pt>
                <c:pt idx="136503">
                  <c:v>-97.456500000000005</c:v>
                </c:pt>
                <c:pt idx="136504">
                  <c:v>-97.454499999999996</c:v>
                </c:pt>
                <c:pt idx="136505">
                  <c:v>-97.452499999999986</c:v>
                </c:pt>
                <c:pt idx="136506">
                  <c:v>-97.450499999999977</c:v>
                </c:pt>
                <c:pt idx="136507">
                  <c:v>-97.448499999999967</c:v>
                </c:pt>
                <c:pt idx="136508">
                  <c:v>-97.446499999999958</c:v>
                </c:pt>
                <c:pt idx="136509">
                  <c:v>-97.444500000000005</c:v>
                </c:pt>
                <c:pt idx="136510">
                  <c:v>-97.442499999999995</c:v>
                </c:pt>
                <c:pt idx="136511">
                  <c:v>-97.440499999999986</c:v>
                </c:pt>
                <c:pt idx="136512">
                  <c:v>-97.438499999999976</c:v>
                </c:pt>
                <c:pt idx="136513">
                  <c:v>-97.436499999999967</c:v>
                </c:pt>
                <c:pt idx="136514">
                  <c:v>-97.434499999999957</c:v>
                </c:pt>
                <c:pt idx="136515">
                  <c:v>-97.432500000000005</c:v>
                </c:pt>
                <c:pt idx="136516">
                  <c:v>-97.430499999999995</c:v>
                </c:pt>
                <c:pt idx="136517">
                  <c:v>-97.428499999999985</c:v>
                </c:pt>
                <c:pt idx="136518">
                  <c:v>-97.426499999999976</c:v>
                </c:pt>
                <c:pt idx="136519">
                  <c:v>-97.424499999999966</c:v>
                </c:pt>
                <c:pt idx="136520">
                  <c:v>-97.422499999999957</c:v>
                </c:pt>
                <c:pt idx="136521">
                  <c:v>-97.420500000000004</c:v>
                </c:pt>
                <c:pt idx="136522">
                  <c:v>-97.418499999999995</c:v>
                </c:pt>
                <c:pt idx="136523">
                  <c:v>-97.416499999999985</c:v>
                </c:pt>
                <c:pt idx="136524">
                  <c:v>-97.414499999999975</c:v>
                </c:pt>
                <c:pt idx="136525">
                  <c:v>-97.412499999999966</c:v>
                </c:pt>
                <c:pt idx="136526">
                  <c:v>-97.410499999999956</c:v>
                </c:pt>
                <c:pt idx="136527">
                  <c:v>-97.408500000000004</c:v>
                </c:pt>
                <c:pt idx="136528">
                  <c:v>-97.406499999999994</c:v>
                </c:pt>
                <c:pt idx="136529">
                  <c:v>-97.404499999999985</c:v>
                </c:pt>
                <c:pt idx="136530">
                  <c:v>-97.402499999999975</c:v>
                </c:pt>
                <c:pt idx="136531">
                  <c:v>-97.400499999999965</c:v>
                </c:pt>
                <c:pt idx="136532">
                  <c:v>-97.398499999999956</c:v>
                </c:pt>
                <c:pt idx="136533">
                  <c:v>-97.396500000000003</c:v>
                </c:pt>
                <c:pt idx="136534">
                  <c:v>-97.394499999999994</c:v>
                </c:pt>
                <c:pt idx="136535">
                  <c:v>-97.392499999999984</c:v>
                </c:pt>
                <c:pt idx="136536">
                  <c:v>-97.390499999999975</c:v>
                </c:pt>
                <c:pt idx="136537">
                  <c:v>-97.388499999999965</c:v>
                </c:pt>
                <c:pt idx="136538">
                  <c:v>-97.386499999999955</c:v>
                </c:pt>
                <c:pt idx="136539">
                  <c:v>-97.384500000000003</c:v>
                </c:pt>
                <c:pt idx="136540">
                  <c:v>-97.382499999999993</c:v>
                </c:pt>
                <c:pt idx="136541">
                  <c:v>-97.380499999999984</c:v>
                </c:pt>
                <c:pt idx="136542">
                  <c:v>-97.378499999999974</c:v>
                </c:pt>
                <c:pt idx="136543">
                  <c:v>-97.376499999999965</c:v>
                </c:pt>
                <c:pt idx="136544">
                  <c:v>-97.374499999999955</c:v>
                </c:pt>
                <c:pt idx="136545">
                  <c:v>-97.372500000000002</c:v>
                </c:pt>
                <c:pt idx="136546">
                  <c:v>-97.370499999999993</c:v>
                </c:pt>
                <c:pt idx="136547">
                  <c:v>-97.368499999999983</c:v>
                </c:pt>
                <c:pt idx="136548">
                  <c:v>-97.366499999999974</c:v>
                </c:pt>
                <c:pt idx="136549">
                  <c:v>-97.364499999999964</c:v>
                </c:pt>
                <c:pt idx="136550">
                  <c:v>-97.362499999999955</c:v>
                </c:pt>
                <c:pt idx="136551">
                  <c:v>-97.360500000000002</c:v>
                </c:pt>
                <c:pt idx="136552">
                  <c:v>-97.358499999999992</c:v>
                </c:pt>
                <c:pt idx="136553">
                  <c:v>-97.356499999999983</c:v>
                </c:pt>
                <c:pt idx="136554">
                  <c:v>-97.354499999999973</c:v>
                </c:pt>
                <c:pt idx="136555">
                  <c:v>-97.352499999999964</c:v>
                </c:pt>
                <c:pt idx="136556">
                  <c:v>-97.350499999999954</c:v>
                </c:pt>
                <c:pt idx="136557">
                  <c:v>-97.348500000000001</c:v>
                </c:pt>
                <c:pt idx="136558">
                  <c:v>-97.346499999999992</c:v>
                </c:pt>
                <c:pt idx="136559">
                  <c:v>-97.344499999999982</c:v>
                </c:pt>
                <c:pt idx="136560">
                  <c:v>-97.342499999999973</c:v>
                </c:pt>
                <c:pt idx="136561">
                  <c:v>-97.340499999999963</c:v>
                </c:pt>
                <c:pt idx="136562">
                  <c:v>-97.338499999999954</c:v>
                </c:pt>
                <c:pt idx="136563">
                  <c:v>-97.336500000000001</c:v>
                </c:pt>
                <c:pt idx="136564">
                  <c:v>-97.334499999999991</c:v>
                </c:pt>
                <c:pt idx="136565">
                  <c:v>-97.332499999999982</c:v>
                </c:pt>
                <c:pt idx="136566">
                  <c:v>-97.330499999999972</c:v>
                </c:pt>
                <c:pt idx="136567">
                  <c:v>-97.328499999999963</c:v>
                </c:pt>
                <c:pt idx="136568">
                  <c:v>-97.326499999999953</c:v>
                </c:pt>
                <c:pt idx="136569">
                  <c:v>-97.3245</c:v>
                </c:pt>
                <c:pt idx="136570">
                  <c:v>-97.322499999999991</c:v>
                </c:pt>
                <c:pt idx="136571">
                  <c:v>-97.320499999999981</c:v>
                </c:pt>
                <c:pt idx="136572">
                  <c:v>-97.318499999999972</c:v>
                </c:pt>
                <c:pt idx="136573">
                  <c:v>-97.316499999999962</c:v>
                </c:pt>
                <c:pt idx="136574">
                  <c:v>-97.314499999999953</c:v>
                </c:pt>
                <c:pt idx="136575">
                  <c:v>-97.3125</c:v>
                </c:pt>
                <c:pt idx="136576">
                  <c:v>-97.31049999999999</c:v>
                </c:pt>
                <c:pt idx="136577">
                  <c:v>-97.308499999999981</c:v>
                </c:pt>
                <c:pt idx="136578">
                  <c:v>-97.306499999999971</c:v>
                </c:pt>
                <c:pt idx="136579">
                  <c:v>-97.304499999999962</c:v>
                </c:pt>
                <c:pt idx="136580">
                  <c:v>-97.302499999999952</c:v>
                </c:pt>
                <c:pt idx="136581">
                  <c:v>-97.3005</c:v>
                </c:pt>
                <c:pt idx="136582">
                  <c:v>-97.29849999999999</c:v>
                </c:pt>
                <c:pt idx="136583">
                  <c:v>-97.29649999999998</c:v>
                </c:pt>
                <c:pt idx="136584">
                  <c:v>-97.294499999999971</c:v>
                </c:pt>
                <c:pt idx="136585">
                  <c:v>-97.292499999999961</c:v>
                </c:pt>
                <c:pt idx="136586">
                  <c:v>-97.290499999999952</c:v>
                </c:pt>
                <c:pt idx="136587">
                  <c:v>-97.288499999999999</c:v>
                </c:pt>
                <c:pt idx="136588">
                  <c:v>-97.28649999999999</c:v>
                </c:pt>
                <c:pt idx="136589">
                  <c:v>-97.28449999999998</c:v>
                </c:pt>
                <c:pt idx="136590">
                  <c:v>-97.28249999999997</c:v>
                </c:pt>
                <c:pt idx="136591">
                  <c:v>-97.280499999999961</c:v>
                </c:pt>
                <c:pt idx="136592">
                  <c:v>-97.278499999999951</c:v>
                </c:pt>
                <c:pt idx="136593">
                  <c:v>-97.276499999999999</c:v>
                </c:pt>
                <c:pt idx="136594">
                  <c:v>-97.274499999999989</c:v>
                </c:pt>
                <c:pt idx="136595">
                  <c:v>-97.27249999999998</c:v>
                </c:pt>
                <c:pt idx="136596">
                  <c:v>-97.27049999999997</c:v>
                </c:pt>
                <c:pt idx="136597">
                  <c:v>-97.26849999999996</c:v>
                </c:pt>
                <c:pt idx="136598">
                  <c:v>-97.266499999999951</c:v>
                </c:pt>
                <c:pt idx="136599">
                  <c:v>-97.264499999999998</c:v>
                </c:pt>
                <c:pt idx="136600">
                  <c:v>-97.262499999999989</c:v>
                </c:pt>
                <c:pt idx="136601">
                  <c:v>-97.260499999999979</c:v>
                </c:pt>
                <c:pt idx="136602">
                  <c:v>-97.25849999999997</c:v>
                </c:pt>
                <c:pt idx="136603">
                  <c:v>-97.25649999999996</c:v>
                </c:pt>
                <c:pt idx="136604">
                  <c:v>-97.25449999999995</c:v>
                </c:pt>
                <c:pt idx="136605">
                  <c:v>-97.252499999999998</c:v>
                </c:pt>
                <c:pt idx="136606">
                  <c:v>-97.250499999999988</c:v>
                </c:pt>
                <c:pt idx="136607">
                  <c:v>-97.248499999999979</c:v>
                </c:pt>
                <c:pt idx="136608">
                  <c:v>-97.246499999999969</c:v>
                </c:pt>
                <c:pt idx="136609">
                  <c:v>-97.24449999999996</c:v>
                </c:pt>
                <c:pt idx="136610">
                  <c:v>-97.24249999999995</c:v>
                </c:pt>
                <c:pt idx="136611">
                  <c:v>-97.240499999999997</c:v>
                </c:pt>
                <c:pt idx="136612">
                  <c:v>-97.238499999999988</c:v>
                </c:pt>
                <c:pt idx="136613">
                  <c:v>-97.236499999999978</c:v>
                </c:pt>
                <c:pt idx="136614">
                  <c:v>-97.234499999999969</c:v>
                </c:pt>
                <c:pt idx="136615">
                  <c:v>-97.232499999999959</c:v>
                </c:pt>
                <c:pt idx="136616">
                  <c:v>-97.23049999999995</c:v>
                </c:pt>
                <c:pt idx="136617">
                  <c:v>-97.228499999999997</c:v>
                </c:pt>
                <c:pt idx="136618">
                  <c:v>-97.226499999999987</c:v>
                </c:pt>
                <c:pt idx="136619">
                  <c:v>-97.224499999999978</c:v>
                </c:pt>
                <c:pt idx="136620">
                  <c:v>-97.222499999999968</c:v>
                </c:pt>
                <c:pt idx="136621">
                  <c:v>-97.220499999999959</c:v>
                </c:pt>
                <c:pt idx="136622">
                  <c:v>-97.218499999999949</c:v>
                </c:pt>
                <c:pt idx="136623">
                  <c:v>-97.216499999999996</c:v>
                </c:pt>
                <c:pt idx="136624">
                  <c:v>-97.214499999999987</c:v>
                </c:pt>
                <c:pt idx="136625">
                  <c:v>-97.212499999999977</c:v>
                </c:pt>
                <c:pt idx="136626">
                  <c:v>-97.210499999999968</c:v>
                </c:pt>
                <c:pt idx="136627">
                  <c:v>-97.208499999999958</c:v>
                </c:pt>
                <c:pt idx="136628">
                  <c:v>-97.206500000000005</c:v>
                </c:pt>
                <c:pt idx="136629">
                  <c:v>-97.204499999999996</c:v>
                </c:pt>
                <c:pt idx="136630">
                  <c:v>-97.202499999999986</c:v>
                </c:pt>
                <c:pt idx="136631">
                  <c:v>-97.200499999999977</c:v>
                </c:pt>
                <c:pt idx="136632">
                  <c:v>-97.198499999999967</c:v>
                </c:pt>
                <c:pt idx="136633">
                  <c:v>-97.196499999999958</c:v>
                </c:pt>
                <c:pt idx="136634">
                  <c:v>-97.194500000000005</c:v>
                </c:pt>
                <c:pt idx="136635">
                  <c:v>-97.192499999999995</c:v>
                </c:pt>
                <c:pt idx="136636">
                  <c:v>-97.190499999999986</c:v>
                </c:pt>
                <c:pt idx="136637">
                  <c:v>-97.188499999999976</c:v>
                </c:pt>
                <c:pt idx="136638">
                  <c:v>-97.186499999999967</c:v>
                </c:pt>
                <c:pt idx="136639">
                  <c:v>-97.184499999999957</c:v>
                </c:pt>
                <c:pt idx="136640">
                  <c:v>-97.182500000000005</c:v>
                </c:pt>
                <c:pt idx="136641">
                  <c:v>-97.180499999999995</c:v>
                </c:pt>
                <c:pt idx="136642">
                  <c:v>-97.178499999999985</c:v>
                </c:pt>
                <c:pt idx="136643">
                  <c:v>-97.176499999999976</c:v>
                </c:pt>
                <c:pt idx="136644">
                  <c:v>-97.174499999999966</c:v>
                </c:pt>
                <c:pt idx="136645">
                  <c:v>-97.172499999999957</c:v>
                </c:pt>
                <c:pt idx="136646">
                  <c:v>-97.170500000000004</c:v>
                </c:pt>
                <c:pt idx="136647">
                  <c:v>-97.168499999999995</c:v>
                </c:pt>
                <c:pt idx="136648">
                  <c:v>-97.166499999999985</c:v>
                </c:pt>
                <c:pt idx="136649">
                  <c:v>-97.164499999999975</c:v>
                </c:pt>
                <c:pt idx="136650">
                  <c:v>-97.162499999999966</c:v>
                </c:pt>
                <c:pt idx="136651">
                  <c:v>-97.160499999999956</c:v>
                </c:pt>
                <c:pt idx="136652">
                  <c:v>-97.158500000000004</c:v>
                </c:pt>
                <c:pt idx="136653">
                  <c:v>-97.156499999999994</c:v>
                </c:pt>
                <c:pt idx="136654">
                  <c:v>-97.154499999999985</c:v>
                </c:pt>
                <c:pt idx="136655">
                  <c:v>-97.152499999999975</c:v>
                </c:pt>
                <c:pt idx="136656">
                  <c:v>-97.150499999999965</c:v>
                </c:pt>
                <c:pt idx="136657">
                  <c:v>-97.148499999999956</c:v>
                </c:pt>
                <c:pt idx="136658">
                  <c:v>-97.146500000000003</c:v>
                </c:pt>
                <c:pt idx="136659">
                  <c:v>-97.144499999999994</c:v>
                </c:pt>
                <c:pt idx="136660">
                  <c:v>-97.142499999999984</c:v>
                </c:pt>
                <c:pt idx="136661">
                  <c:v>-97.140499999999975</c:v>
                </c:pt>
                <c:pt idx="136662">
                  <c:v>-97.138499999999965</c:v>
                </c:pt>
                <c:pt idx="136663">
                  <c:v>-97.136499999999955</c:v>
                </c:pt>
                <c:pt idx="136664">
                  <c:v>-97.134500000000003</c:v>
                </c:pt>
                <c:pt idx="136665">
                  <c:v>-97.132499999999993</c:v>
                </c:pt>
                <c:pt idx="136666">
                  <c:v>-97.130499999999984</c:v>
                </c:pt>
                <c:pt idx="136667">
                  <c:v>-97.128499999999974</c:v>
                </c:pt>
                <c:pt idx="136668">
                  <c:v>-97.126499999999965</c:v>
                </c:pt>
                <c:pt idx="136669">
                  <c:v>-97.124499999999955</c:v>
                </c:pt>
                <c:pt idx="136670">
                  <c:v>-97.122500000000002</c:v>
                </c:pt>
                <c:pt idx="136671">
                  <c:v>-97.120499999999993</c:v>
                </c:pt>
                <c:pt idx="136672">
                  <c:v>-97.118499999999983</c:v>
                </c:pt>
                <c:pt idx="136673">
                  <c:v>-97.116499999999974</c:v>
                </c:pt>
                <c:pt idx="136674">
                  <c:v>-97.114499999999964</c:v>
                </c:pt>
                <c:pt idx="136675">
                  <c:v>-97.112499999999955</c:v>
                </c:pt>
                <c:pt idx="136676">
                  <c:v>-97.110500000000002</c:v>
                </c:pt>
                <c:pt idx="136677">
                  <c:v>-97.108499999999992</c:v>
                </c:pt>
                <c:pt idx="136678">
                  <c:v>-97.106499999999983</c:v>
                </c:pt>
                <c:pt idx="136679">
                  <c:v>-97.104499999999973</c:v>
                </c:pt>
                <c:pt idx="136680">
                  <c:v>-97.102499999999964</c:v>
                </c:pt>
                <c:pt idx="136681">
                  <c:v>-97.100499999999954</c:v>
                </c:pt>
                <c:pt idx="136682">
                  <c:v>-97.098500000000001</c:v>
                </c:pt>
                <c:pt idx="136683">
                  <c:v>-97.096499999999992</c:v>
                </c:pt>
                <c:pt idx="136684">
                  <c:v>-97.094499999999982</c:v>
                </c:pt>
                <c:pt idx="136685">
                  <c:v>-97.092499999999973</c:v>
                </c:pt>
                <c:pt idx="136686">
                  <c:v>-97.090499999999963</c:v>
                </c:pt>
                <c:pt idx="136687">
                  <c:v>-97.088499999999954</c:v>
                </c:pt>
                <c:pt idx="136688">
                  <c:v>-97.086500000000001</c:v>
                </c:pt>
                <c:pt idx="136689">
                  <c:v>-97.084499999999991</c:v>
                </c:pt>
                <c:pt idx="136690">
                  <c:v>-97.082499999999982</c:v>
                </c:pt>
                <c:pt idx="136691">
                  <c:v>-97.080499999999972</c:v>
                </c:pt>
                <c:pt idx="136692">
                  <c:v>-97.078499999999963</c:v>
                </c:pt>
                <c:pt idx="136693">
                  <c:v>-97.076499999999953</c:v>
                </c:pt>
                <c:pt idx="136694">
                  <c:v>-97.0745</c:v>
                </c:pt>
                <c:pt idx="136695">
                  <c:v>-97.072499999999991</c:v>
                </c:pt>
                <c:pt idx="136696">
                  <c:v>-97.070499999999981</c:v>
                </c:pt>
                <c:pt idx="136697">
                  <c:v>-97.068499999999972</c:v>
                </c:pt>
                <c:pt idx="136698">
                  <c:v>-97.066499999999962</c:v>
                </c:pt>
                <c:pt idx="136699">
                  <c:v>-97.064499999999953</c:v>
                </c:pt>
                <c:pt idx="136700">
                  <c:v>-97.0625</c:v>
                </c:pt>
                <c:pt idx="136701">
                  <c:v>-97.06049999999999</c:v>
                </c:pt>
                <c:pt idx="136702">
                  <c:v>-97.058499999999981</c:v>
                </c:pt>
                <c:pt idx="136703">
                  <c:v>-97.056499999999971</c:v>
                </c:pt>
                <c:pt idx="136704">
                  <c:v>-97.054499999999962</c:v>
                </c:pt>
                <c:pt idx="136705">
                  <c:v>-97.052499999999952</c:v>
                </c:pt>
                <c:pt idx="136706">
                  <c:v>-97.0505</c:v>
                </c:pt>
                <c:pt idx="136707">
                  <c:v>-97.04849999999999</c:v>
                </c:pt>
                <c:pt idx="136708">
                  <c:v>-97.04649999999998</c:v>
                </c:pt>
                <c:pt idx="136709">
                  <c:v>-97.044499999999971</c:v>
                </c:pt>
                <c:pt idx="136710">
                  <c:v>-97.042499999999961</c:v>
                </c:pt>
                <c:pt idx="136711">
                  <c:v>-97.040499999999952</c:v>
                </c:pt>
                <c:pt idx="136712">
                  <c:v>-97.038499999999999</c:v>
                </c:pt>
                <c:pt idx="136713">
                  <c:v>-97.03649999999999</c:v>
                </c:pt>
                <c:pt idx="136714">
                  <c:v>-97.03449999999998</c:v>
                </c:pt>
                <c:pt idx="136715">
                  <c:v>-97.03249999999997</c:v>
                </c:pt>
                <c:pt idx="136716">
                  <c:v>-97.030499999999961</c:v>
                </c:pt>
                <c:pt idx="136717">
                  <c:v>-97.028499999999951</c:v>
                </c:pt>
                <c:pt idx="136718">
                  <c:v>-97.026499999999999</c:v>
                </c:pt>
                <c:pt idx="136719">
                  <c:v>-97.024499999999989</c:v>
                </c:pt>
                <c:pt idx="136720">
                  <c:v>-97.02249999999998</c:v>
                </c:pt>
                <c:pt idx="136721">
                  <c:v>-97.02049999999997</c:v>
                </c:pt>
                <c:pt idx="136722">
                  <c:v>-97.01849999999996</c:v>
                </c:pt>
                <c:pt idx="136723">
                  <c:v>-97.016499999999951</c:v>
                </c:pt>
                <c:pt idx="136724">
                  <c:v>-97.014499999999998</c:v>
                </c:pt>
                <c:pt idx="136725">
                  <c:v>-97.012499999999989</c:v>
                </c:pt>
                <c:pt idx="136726">
                  <c:v>-97.010499999999979</c:v>
                </c:pt>
                <c:pt idx="136727">
                  <c:v>-97.00849999999997</c:v>
                </c:pt>
                <c:pt idx="136728">
                  <c:v>-97.00649999999996</c:v>
                </c:pt>
                <c:pt idx="136729">
                  <c:v>-97.00449999999995</c:v>
                </c:pt>
                <c:pt idx="136730">
                  <c:v>-97.002499999999998</c:v>
                </c:pt>
                <c:pt idx="136731">
                  <c:v>-97.000499999999988</c:v>
                </c:pt>
                <c:pt idx="136732">
                  <c:v>-96.998499999999979</c:v>
                </c:pt>
                <c:pt idx="136733">
                  <c:v>-96.996499999999969</c:v>
                </c:pt>
                <c:pt idx="136734">
                  <c:v>-96.99449999999996</c:v>
                </c:pt>
                <c:pt idx="136735">
                  <c:v>-96.99249999999995</c:v>
                </c:pt>
                <c:pt idx="136736">
                  <c:v>-96.990499999999997</c:v>
                </c:pt>
                <c:pt idx="136737">
                  <c:v>-96.988499999999988</c:v>
                </c:pt>
                <c:pt idx="136738">
                  <c:v>-96.986499999999978</c:v>
                </c:pt>
                <c:pt idx="136739">
                  <c:v>-96.984499999999969</c:v>
                </c:pt>
                <c:pt idx="136740">
                  <c:v>-96.982499999999959</c:v>
                </c:pt>
                <c:pt idx="136741">
                  <c:v>-96.98049999999995</c:v>
                </c:pt>
                <c:pt idx="136742">
                  <c:v>-96.978499999999997</c:v>
                </c:pt>
                <c:pt idx="136743">
                  <c:v>-96.976499999999987</c:v>
                </c:pt>
                <c:pt idx="136744">
                  <c:v>-96.974499999999978</c:v>
                </c:pt>
                <c:pt idx="136745">
                  <c:v>-96.972499999999968</c:v>
                </c:pt>
                <c:pt idx="136746">
                  <c:v>-96.970499999999959</c:v>
                </c:pt>
                <c:pt idx="136747">
                  <c:v>-96.968499999999949</c:v>
                </c:pt>
                <c:pt idx="136748">
                  <c:v>-96.966499999999996</c:v>
                </c:pt>
                <c:pt idx="136749">
                  <c:v>-96.964499999999987</c:v>
                </c:pt>
                <c:pt idx="136750">
                  <c:v>-96.962499999999977</c:v>
                </c:pt>
                <c:pt idx="136751">
                  <c:v>-96.960499999999968</c:v>
                </c:pt>
                <c:pt idx="136752">
                  <c:v>-96.958499999999958</c:v>
                </c:pt>
                <c:pt idx="136753">
                  <c:v>-96.956500000000005</c:v>
                </c:pt>
                <c:pt idx="136754">
                  <c:v>-96.954499999999996</c:v>
                </c:pt>
                <c:pt idx="136755">
                  <c:v>-96.952499999999986</c:v>
                </c:pt>
                <c:pt idx="136756">
                  <c:v>-96.950499999999977</c:v>
                </c:pt>
                <c:pt idx="136757">
                  <c:v>-96.948499999999967</c:v>
                </c:pt>
                <c:pt idx="136758">
                  <c:v>-96.946499999999958</c:v>
                </c:pt>
                <c:pt idx="136759">
                  <c:v>-96.944500000000005</c:v>
                </c:pt>
                <c:pt idx="136760">
                  <c:v>-96.942499999999995</c:v>
                </c:pt>
                <c:pt idx="136761">
                  <c:v>-96.940499999999986</c:v>
                </c:pt>
                <c:pt idx="136762">
                  <c:v>-96.938499999999976</c:v>
                </c:pt>
                <c:pt idx="136763">
                  <c:v>-96.936499999999967</c:v>
                </c:pt>
                <c:pt idx="136764">
                  <c:v>-96.934499999999957</c:v>
                </c:pt>
                <c:pt idx="136765">
                  <c:v>-96.932500000000005</c:v>
                </c:pt>
                <c:pt idx="136766">
                  <c:v>-96.930499999999995</c:v>
                </c:pt>
                <c:pt idx="136767">
                  <c:v>-96.928499999999985</c:v>
                </c:pt>
                <c:pt idx="136768">
                  <c:v>-96.926499999999976</c:v>
                </c:pt>
                <c:pt idx="136769">
                  <c:v>-96.924499999999966</c:v>
                </c:pt>
                <c:pt idx="136770">
                  <c:v>-96.922499999999957</c:v>
                </c:pt>
                <c:pt idx="136771">
                  <c:v>-96.920500000000004</c:v>
                </c:pt>
                <c:pt idx="136772">
                  <c:v>-96.918499999999995</c:v>
                </c:pt>
                <c:pt idx="136773">
                  <c:v>-96.916499999999985</c:v>
                </c:pt>
                <c:pt idx="136774">
                  <c:v>-96.914499999999975</c:v>
                </c:pt>
                <c:pt idx="136775">
                  <c:v>-96.912499999999966</c:v>
                </c:pt>
                <c:pt idx="136776">
                  <c:v>-96.910499999999956</c:v>
                </c:pt>
                <c:pt idx="136777">
                  <c:v>-96.908500000000004</c:v>
                </c:pt>
                <c:pt idx="136778">
                  <c:v>-96.906499999999994</c:v>
                </c:pt>
                <c:pt idx="136779">
                  <c:v>-96.904499999999985</c:v>
                </c:pt>
                <c:pt idx="136780">
                  <c:v>-96.902499999999975</c:v>
                </c:pt>
                <c:pt idx="136781">
                  <c:v>-96.900499999999965</c:v>
                </c:pt>
                <c:pt idx="136782">
                  <c:v>-96.898499999999956</c:v>
                </c:pt>
                <c:pt idx="136783">
                  <c:v>-96.896500000000003</c:v>
                </c:pt>
                <c:pt idx="136784">
                  <c:v>-96.894499999999994</c:v>
                </c:pt>
                <c:pt idx="136785">
                  <c:v>-96.892499999999984</c:v>
                </c:pt>
                <c:pt idx="136786">
                  <c:v>-96.890499999999975</c:v>
                </c:pt>
                <c:pt idx="136787">
                  <c:v>-96.888499999999965</c:v>
                </c:pt>
                <c:pt idx="136788">
                  <c:v>-96.886499999999955</c:v>
                </c:pt>
                <c:pt idx="136789">
                  <c:v>-96.884500000000003</c:v>
                </c:pt>
                <c:pt idx="136790">
                  <c:v>-96.882499999999993</c:v>
                </c:pt>
                <c:pt idx="136791">
                  <c:v>-96.880499999999984</c:v>
                </c:pt>
                <c:pt idx="136792">
                  <c:v>-96.878499999999974</c:v>
                </c:pt>
                <c:pt idx="136793">
                  <c:v>-96.876499999999965</c:v>
                </c:pt>
                <c:pt idx="136794">
                  <c:v>-96.874499999999955</c:v>
                </c:pt>
                <c:pt idx="136795">
                  <c:v>-96.872500000000002</c:v>
                </c:pt>
                <c:pt idx="136796">
                  <c:v>-96.870499999999993</c:v>
                </c:pt>
                <c:pt idx="136797">
                  <c:v>-96.868499999999983</c:v>
                </c:pt>
                <c:pt idx="136798">
                  <c:v>-96.866499999999974</c:v>
                </c:pt>
                <c:pt idx="136799">
                  <c:v>-96.864499999999964</c:v>
                </c:pt>
                <c:pt idx="136800">
                  <c:v>-96.862499999999955</c:v>
                </c:pt>
                <c:pt idx="136801">
                  <c:v>-96.860500000000002</c:v>
                </c:pt>
                <c:pt idx="136802">
                  <c:v>-96.858499999999992</c:v>
                </c:pt>
                <c:pt idx="136803">
                  <c:v>-96.856499999999983</c:v>
                </c:pt>
                <c:pt idx="136804">
                  <c:v>-96.854499999999973</c:v>
                </c:pt>
                <c:pt idx="136805">
                  <c:v>-96.852499999999964</c:v>
                </c:pt>
                <c:pt idx="136806">
                  <c:v>-96.850499999999954</c:v>
                </c:pt>
                <c:pt idx="136807">
                  <c:v>-96.848500000000001</c:v>
                </c:pt>
                <c:pt idx="136808">
                  <c:v>-96.846499999999992</c:v>
                </c:pt>
                <c:pt idx="136809">
                  <c:v>-96.844499999999982</c:v>
                </c:pt>
                <c:pt idx="136810">
                  <c:v>-96.842499999999973</c:v>
                </c:pt>
                <c:pt idx="136811">
                  <c:v>-96.840499999999963</c:v>
                </c:pt>
                <c:pt idx="136812">
                  <c:v>-96.838499999999954</c:v>
                </c:pt>
                <c:pt idx="136813">
                  <c:v>-96.836500000000001</c:v>
                </c:pt>
                <c:pt idx="136814">
                  <c:v>-96.834499999999991</c:v>
                </c:pt>
                <c:pt idx="136815">
                  <c:v>-96.832499999999982</c:v>
                </c:pt>
                <c:pt idx="136816">
                  <c:v>-96.830499999999972</c:v>
                </c:pt>
                <c:pt idx="136817">
                  <c:v>-96.828499999999963</c:v>
                </c:pt>
                <c:pt idx="136818">
                  <c:v>-96.826499999999953</c:v>
                </c:pt>
                <c:pt idx="136819">
                  <c:v>-96.8245</c:v>
                </c:pt>
                <c:pt idx="136820">
                  <c:v>-96.822499999999991</c:v>
                </c:pt>
                <c:pt idx="136821">
                  <c:v>-96.820499999999981</c:v>
                </c:pt>
                <c:pt idx="136822">
                  <c:v>-96.818499999999972</c:v>
                </c:pt>
                <c:pt idx="136823">
                  <c:v>-96.816499999999962</c:v>
                </c:pt>
                <c:pt idx="136824">
                  <c:v>-96.814499999999953</c:v>
                </c:pt>
                <c:pt idx="136825">
                  <c:v>-96.8125</c:v>
                </c:pt>
                <c:pt idx="136826">
                  <c:v>-96.81049999999999</c:v>
                </c:pt>
                <c:pt idx="136827">
                  <c:v>-96.808499999999981</c:v>
                </c:pt>
                <c:pt idx="136828">
                  <c:v>-96.806499999999971</c:v>
                </c:pt>
                <c:pt idx="136829">
                  <c:v>-96.804499999999962</c:v>
                </c:pt>
                <c:pt idx="136830">
                  <c:v>-96.802499999999952</c:v>
                </c:pt>
                <c:pt idx="136831">
                  <c:v>-96.8005</c:v>
                </c:pt>
                <c:pt idx="136832">
                  <c:v>-96.79849999999999</c:v>
                </c:pt>
                <c:pt idx="136833">
                  <c:v>-96.79649999999998</c:v>
                </c:pt>
                <c:pt idx="136834">
                  <c:v>-96.794499999999971</c:v>
                </c:pt>
                <c:pt idx="136835">
                  <c:v>-96.792499999999961</c:v>
                </c:pt>
                <c:pt idx="136836">
                  <c:v>-96.790499999999952</c:v>
                </c:pt>
                <c:pt idx="136837">
                  <c:v>-96.788499999999999</c:v>
                </c:pt>
                <c:pt idx="136838">
                  <c:v>-96.78649999999999</c:v>
                </c:pt>
                <c:pt idx="136839">
                  <c:v>-96.78449999999998</c:v>
                </c:pt>
                <c:pt idx="136840">
                  <c:v>-96.78249999999997</c:v>
                </c:pt>
                <c:pt idx="136841">
                  <c:v>-96.780499999999961</c:v>
                </c:pt>
                <c:pt idx="136842">
                  <c:v>-96.778499999999951</c:v>
                </c:pt>
                <c:pt idx="136843">
                  <c:v>-96.776499999999999</c:v>
                </c:pt>
                <c:pt idx="136844">
                  <c:v>-96.774499999999989</c:v>
                </c:pt>
                <c:pt idx="136845">
                  <c:v>-96.77249999999998</c:v>
                </c:pt>
                <c:pt idx="136846">
                  <c:v>-96.77049999999997</c:v>
                </c:pt>
                <c:pt idx="136847">
                  <c:v>-96.76849999999996</c:v>
                </c:pt>
                <c:pt idx="136848">
                  <c:v>-96.766499999999951</c:v>
                </c:pt>
                <c:pt idx="136849">
                  <c:v>-96.764499999999998</c:v>
                </c:pt>
                <c:pt idx="136850">
                  <c:v>-96.762499999999989</c:v>
                </c:pt>
                <c:pt idx="136851">
                  <c:v>-96.760499999999979</c:v>
                </c:pt>
                <c:pt idx="136852">
                  <c:v>-96.75849999999997</c:v>
                </c:pt>
                <c:pt idx="136853">
                  <c:v>-96.75649999999996</c:v>
                </c:pt>
                <c:pt idx="136854">
                  <c:v>-96.75449999999995</c:v>
                </c:pt>
                <c:pt idx="136855">
                  <c:v>-96.752499999999998</c:v>
                </c:pt>
                <c:pt idx="136856">
                  <c:v>-96.750499999999988</c:v>
                </c:pt>
                <c:pt idx="136857">
                  <c:v>-96.748499999999979</c:v>
                </c:pt>
                <c:pt idx="136858">
                  <c:v>-96.746499999999969</c:v>
                </c:pt>
                <c:pt idx="136859">
                  <c:v>-96.74449999999996</c:v>
                </c:pt>
                <c:pt idx="136860">
                  <c:v>-96.74249999999995</c:v>
                </c:pt>
                <c:pt idx="136861">
                  <c:v>-96.740499999999997</c:v>
                </c:pt>
                <c:pt idx="136862">
                  <c:v>-96.738499999999988</c:v>
                </c:pt>
                <c:pt idx="136863">
                  <c:v>-96.736499999999978</c:v>
                </c:pt>
                <c:pt idx="136864">
                  <c:v>-96.734499999999969</c:v>
                </c:pt>
                <c:pt idx="136865">
                  <c:v>-96.732499999999959</c:v>
                </c:pt>
                <c:pt idx="136866">
                  <c:v>-96.73049999999995</c:v>
                </c:pt>
                <c:pt idx="136867">
                  <c:v>-96.728499999999997</c:v>
                </c:pt>
                <c:pt idx="136868">
                  <c:v>-96.726499999999987</c:v>
                </c:pt>
                <c:pt idx="136869">
                  <c:v>-96.724499999999978</c:v>
                </c:pt>
                <c:pt idx="136870">
                  <c:v>-96.722499999999968</c:v>
                </c:pt>
                <c:pt idx="136871">
                  <c:v>-96.720499999999959</c:v>
                </c:pt>
                <c:pt idx="136872">
                  <c:v>-96.718499999999949</c:v>
                </c:pt>
                <c:pt idx="136873">
                  <c:v>-96.716499999999996</c:v>
                </c:pt>
                <c:pt idx="136874">
                  <c:v>-96.714499999999987</c:v>
                </c:pt>
                <c:pt idx="136875">
                  <c:v>-96.712499999999977</c:v>
                </c:pt>
                <c:pt idx="136876">
                  <c:v>-96.710499999999968</c:v>
                </c:pt>
                <c:pt idx="136877">
                  <c:v>-96.708499999999958</c:v>
                </c:pt>
                <c:pt idx="136878">
                  <c:v>-96.706500000000005</c:v>
                </c:pt>
                <c:pt idx="136879">
                  <c:v>-96.704499999999996</c:v>
                </c:pt>
                <c:pt idx="136880">
                  <c:v>-96.702499999999986</c:v>
                </c:pt>
                <c:pt idx="136881">
                  <c:v>-96.700499999999977</c:v>
                </c:pt>
                <c:pt idx="136882">
                  <c:v>-96.698499999999967</c:v>
                </c:pt>
                <c:pt idx="136883">
                  <c:v>-96.696499999999958</c:v>
                </c:pt>
                <c:pt idx="136884">
                  <c:v>-96.694500000000005</c:v>
                </c:pt>
                <c:pt idx="136885">
                  <c:v>-96.692499999999995</c:v>
                </c:pt>
                <c:pt idx="136886">
                  <c:v>-96.690499999999986</c:v>
                </c:pt>
                <c:pt idx="136887">
                  <c:v>-96.688499999999976</c:v>
                </c:pt>
                <c:pt idx="136888">
                  <c:v>-96.686499999999967</c:v>
                </c:pt>
                <c:pt idx="136889">
                  <c:v>-96.684499999999957</c:v>
                </c:pt>
                <c:pt idx="136890">
                  <c:v>-96.682500000000005</c:v>
                </c:pt>
                <c:pt idx="136891">
                  <c:v>-96.680499999999995</c:v>
                </c:pt>
                <c:pt idx="136892">
                  <c:v>-96.678499999999985</c:v>
                </c:pt>
                <c:pt idx="136893">
                  <c:v>-96.676499999999976</c:v>
                </c:pt>
                <c:pt idx="136894">
                  <c:v>-96.674499999999966</c:v>
                </c:pt>
                <c:pt idx="136895">
                  <c:v>-96.672499999999957</c:v>
                </c:pt>
                <c:pt idx="136896">
                  <c:v>-96.670500000000004</c:v>
                </c:pt>
                <c:pt idx="136897">
                  <c:v>-96.668499999999995</c:v>
                </c:pt>
                <c:pt idx="136898">
                  <c:v>-96.666499999999985</c:v>
                </c:pt>
                <c:pt idx="136899">
                  <c:v>-96.664499999999975</c:v>
                </c:pt>
                <c:pt idx="136900">
                  <c:v>-96.662499999999966</c:v>
                </c:pt>
                <c:pt idx="136901">
                  <c:v>-96.660499999999956</c:v>
                </c:pt>
                <c:pt idx="136902">
                  <c:v>-96.658500000000004</c:v>
                </c:pt>
                <c:pt idx="136903">
                  <c:v>-96.656499999999994</c:v>
                </c:pt>
                <c:pt idx="136904">
                  <c:v>-96.654499999999985</c:v>
                </c:pt>
                <c:pt idx="136905">
                  <c:v>-96.652499999999975</c:v>
                </c:pt>
                <c:pt idx="136906">
                  <c:v>-96.650499999999965</c:v>
                </c:pt>
                <c:pt idx="136907">
                  <c:v>-96.648499999999956</c:v>
                </c:pt>
                <c:pt idx="136908">
                  <c:v>-96.646500000000003</c:v>
                </c:pt>
                <c:pt idx="136909">
                  <c:v>-96.644499999999994</c:v>
                </c:pt>
                <c:pt idx="136910">
                  <c:v>-96.642499999999984</c:v>
                </c:pt>
                <c:pt idx="136911">
                  <c:v>-96.640499999999975</c:v>
                </c:pt>
                <c:pt idx="136912">
                  <c:v>-96.638499999999965</c:v>
                </c:pt>
                <c:pt idx="136913">
                  <c:v>-96.636499999999955</c:v>
                </c:pt>
                <c:pt idx="136914">
                  <c:v>-96.634500000000003</c:v>
                </c:pt>
                <c:pt idx="136915">
                  <c:v>-96.632499999999993</c:v>
                </c:pt>
                <c:pt idx="136916">
                  <c:v>-96.630499999999984</c:v>
                </c:pt>
                <c:pt idx="136917">
                  <c:v>-96.628499999999974</c:v>
                </c:pt>
                <c:pt idx="136918">
                  <c:v>-96.626499999999965</c:v>
                </c:pt>
                <c:pt idx="136919">
                  <c:v>-96.624499999999955</c:v>
                </c:pt>
                <c:pt idx="136920">
                  <c:v>-96.622500000000002</c:v>
                </c:pt>
                <c:pt idx="136921">
                  <c:v>-96.620499999999993</c:v>
                </c:pt>
                <c:pt idx="136922">
                  <c:v>-96.618499999999983</c:v>
                </c:pt>
                <c:pt idx="136923">
                  <c:v>-96.616499999999974</c:v>
                </c:pt>
                <c:pt idx="136924">
                  <c:v>-96.614499999999964</c:v>
                </c:pt>
                <c:pt idx="136925">
                  <c:v>-96.612499999999955</c:v>
                </c:pt>
                <c:pt idx="136926">
                  <c:v>-96.610500000000002</c:v>
                </c:pt>
                <c:pt idx="136927">
                  <c:v>-96.608499999999992</c:v>
                </c:pt>
                <c:pt idx="136928">
                  <c:v>-96.606499999999983</c:v>
                </c:pt>
                <c:pt idx="136929">
                  <c:v>-96.604499999999973</c:v>
                </c:pt>
                <c:pt idx="136930">
                  <c:v>-96.602499999999964</c:v>
                </c:pt>
                <c:pt idx="136931">
                  <c:v>-96.600499999999954</c:v>
                </c:pt>
                <c:pt idx="136932">
                  <c:v>-96.598500000000001</c:v>
                </c:pt>
                <c:pt idx="136933">
                  <c:v>-96.596499999999992</c:v>
                </c:pt>
                <c:pt idx="136934">
                  <c:v>-96.594499999999982</c:v>
                </c:pt>
                <c:pt idx="136935">
                  <c:v>-96.592499999999973</c:v>
                </c:pt>
                <c:pt idx="136936">
                  <c:v>-96.590499999999963</c:v>
                </c:pt>
                <c:pt idx="136937">
                  <c:v>-96.588499999999954</c:v>
                </c:pt>
                <c:pt idx="136938">
                  <c:v>-96.586500000000001</c:v>
                </c:pt>
                <c:pt idx="136939">
                  <c:v>-96.584499999999991</c:v>
                </c:pt>
                <c:pt idx="136940">
                  <c:v>-96.582499999999982</c:v>
                </c:pt>
                <c:pt idx="136941">
                  <c:v>-96.580499999999972</c:v>
                </c:pt>
                <c:pt idx="136942">
                  <c:v>-96.578499999999963</c:v>
                </c:pt>
                <c:pt idx="136943">
                  <c:v>-96.576499999999953</c:v>
                </c:pt>
                <c:pt idx="136944">
                  <c:v>-96.5745</c:v>
                </c:pt>
                <c:pt idx="136945">
                  <c:v>-96.572499999999991</c:v>
                </c:pt>
                <c:pt idx="136946">
                  <c:v>-96.570499999999981</c:v>
                </c:pt>
                <c:pt idx="136947">
                  <c:v>-96.568499999999972</c:v>
                </c:pt>
                <c:pt idx="136948">
                  <c:v>-96.566499999999962</c:v>
                </c:pt>
                <c:pt idx="136949">
                  <c:v>-96.564499999999953</c:v>
                </c:pt>
                <c:pt idx="136950">
                  <c:v>-96.5625</c:v>
                </c:pt>
                <c:pt idx="136951">
                  <c:v>-96.56049999999999</c:v>
                </c:pt>
                <c:pt idx="136952">
                  <c:v>-96.558499999999981</c:v>
                </c:pt>
                <c:pt idx="136953">
                  <c:v>-96.556499999999971</c:v>
                </c:pt>
                <c:pt idx="136954">
                  <c:v>-96.554499999999962</c:v>
                </c:pt>
                <c:pt idx="136955">
                  <c:v>-96.552499999999952</c:v>
                </c:pt>
                <c:pt idx="136956">
                  <c:v>-96.5505</c:v>
                </c:pt>
                <c:pt idx="136957">
                  <c:v>-96.54849999999999</c:v>
                </c:pt>
                <c:pt idx="136958">
                  <c:v>-96.54649999999998</c:v>
                </c:pt>
                <c:pt idx="136959">
                  <c:v>-96.544499999999971</c:v>
                </c:pt>
                <c:pt idx="136960">
                  <c:v>-96.542499999999961</c:v>
                </c:pt>
                <c:pt idx="136961">
                  <c:v>-96.540499999999952</c:v>
                </c:pt>
                <c:pt idx="136962">
                  <c:v>-96.538499999999999</c:v>
                </c:pt>
                <c:pt idx="136963">
                  <c:v>-96.53649999999999</c:v>
                </c:pt>
                <c:pt idx="136964">
                  <c:v>-96.53449999999998</c:v>
                </c:pt>
                <c:pt idx="136965">
                  <c:v>-96.53249999999997</c:v>
                </c:pt>
                <c:pt idx="136966">
                  <c:v>-96.530499999999961</c:v>
                </c:pt>
                <c:pt idx="136967">
                  <c:v>-96.528499999999951</c:v>
                </c:pt>
                <c:pt idx="136968">
                  <c:v>-96.526499999999999</c:v>
                </c:pt>
                <c:pt idx="136969">
                  <c:v>-96.524499999999989</c:v>
                </c:pt>
                <c:pt idx="136970">
                  <c:v>-96.52249999999998</c:v>
                </c:pt>
                <c:pt idx="136971">
                  <c:v>-96.52049999999997</c:v>
                </c:pt>
                <c:pt idx="136972">
                  <c:v>-96.51849999999996</c:v>
                </c:pt>
                <c:pt idx="136973">
                  <c:v>-96.516499999999951</c:v>
                </c:pt>
                <c:pt idx="136974">
                  <c:v>-96.514499999999998</c:v>
                </c:pt>
                <c:pt idx="136975">
                  <c:v>-96.512499999999989</c:v>
                </c:pt>
                <c:pt idx="136976">
                  <c:v>-96.510499999999979</c:v>
                </c:pt>
                <c:pt idx="136977">
                  <c:v>-96.50849999999997</c:v>
                </c:pt>
                <c:pt idx="136978">
                  <c:v>-96.50649999999996</c:v>
                </c:pt>
                <c:pt idx="136979">
                  <c:v>-96.50449999999995</c:v>
                </c:pt>
                <c:pt idx="136980">
                  <c:v>-96.502499999999998</c:v>
                </c:pt>
                <c:pt idx="136981">
                  <c:v>-96.500499999999988</c:v>
                </c:pt>
                <c:pt idx="136982">
                  <c:v>-96.498499999999979</c:v>
                </c:pt>
                <c:pt idx="136983">
                  <c:v>-96.496499999999969</c:v>
                </c:pt>
                <c:pt idx="136984">
                  <c:v>-96.49449999999996</c:v>
                </c:pt>
                <c:pt idx="136985">
                  <c:v>-96.49249999999995</c:v>
                </c:pt>
                <c:pt idx="136986">
                  <c:v>-96.490499999999997</c:v>
                </c:pt>
                <c:pt idx="136987">
                  <c:v>-96.488499999999988</c:v>
                </c:pt>
                <c:pt idx="136988">
                  <c:v>-96.486499999999978</c:v>
                </c:pt>
                <c:pt idx="136989">
                  <c:v>-96.484499999999969</c:v>
                </c:pt>
                <c:pt idx="136990">
                  <c:v>-96.482499999999959</c:v>
                </c:pt>
                <c:pt idx="136991">
                  <c:v>-96.48049999999995</c:v>
                </c:pt>
                <c:pt idx="136992">
                  <c:v>-96.478499999999997</c:v>
                </c:pt>
                <c:pt idx="136993">
                  <c:v>-96.476499999999987</c:v>
                </c:pt>
                <c:pt idx="136994">
                  <c:v>-96.474499999999978</c:v>
                </c:pt>
                <c:pt idx="136995">
                  <c:v>-96.472499999999968</c:v>
                </c:pt>
                <c:pt idx="136996">
                  <c:v>-96.470499999999959</c:v>
                </c:pt>
                <c:pt idx="136997">
                  <c:v>-96.468499999999949</c:v>
                </c:pt>
                <c:pt idx="136998">
                  <c:v>-96.466499999999996</c:v>
                </c:pt>
                <c:pt idx="136999">
                  <c:v>-96.464499999999987</c:v>
                </c:pt>
                <c:pt idx="137000">
                  <c:v>-96.462499999999977</c:v>
                </c:pt>
                <c:pt idx="137001">
                  <c:v>-96.460499999999968</c:v>
                </c:pt>
                <c:pt idx="137002">
                  <c:v>-96.458499999999958</c:v>
                </c:pt>
                <c:pt idx="137003">
                  <c:v>-96.456500000000005</c:v>
                </c:pt>
                <c:pt idx="137004">
                  <c:v>-96.454499999999996</c:v>
                </c:pt>
                <c:pt idx="137005">
                  <c:v>-96.452499999999986</c:v>
                </c:pt>
                <c:pt idx="137006">
                  <c:v>-96.450499999999977</c:v>
                </c:pt>
                <c:pt idx="137007">
                  <c:v>-96.448499999999967</c:v>
                </c:pt>
                <c:pt idx="137008">
                  <c:v>-96.446499999999958</c:v>
                </c:pt>
                <c:pt idx="137009">
                  <c:v>-96.444500000000005</c:v>
                </c:pt>
                <c:pt idx="137010">
                  <c:v>-96.442499999999995</c:v>
                </c:pt>
                <c:pt idx="137011">
                  <c:v>-96.440499999999986</c:v>
                </c:pt>
                <c:pt idx="137012">
                  <c:v>-96.438499999999976</c:v>
                </c:pt>
                <c:pt idx="137013">
                  <c:v>-96.436499999999967</c:v>
                </c:pt>
                <c:pt idx="137014">
                  <c:v>-96.434499999999957</c:v>
                </c:pt>
                <c:pt idx="137015">
                  <c:v>-96.432500000000005</c:v>
                </c:pt>
                <c:pt idx="137016">
                  <c:v>-96.430499999999995</c:v>
                </c:pt>
                <c:pt idx="137017">
                  <c:v>-96.428499999999985</c:v>
                </c:pt>
                <c:pt idx="137018">
                  <c:v>-96.426499999999976</c:v>
                </c:pt>
                <c:pt idx="137019">
                  <c:v>-96.424499999999966</c:v>
                </c:pt>
                <c:pt idx="137020">
                  <c:v>-96.422499999999957</c:v>
                </c:pt>
                <c:pt idx="137021">
                  <c:v>-96.420500000000004</c:v>
                </c:pt>
                <c:pt idx="137022">
                  <c:v>-96.418499999999995</c:v>
                </c:pt>
                <c:pt idx="137023">
                  <c:v>-96.416499999999985</c:v>
                </c:pt>
                <c:pt idx="137024">
                  <c:v>-96.414499999999975</c:v>
                </c:pt>
                <c:pt idx="137025">
                  <c:v>-96.412499999999966</c:v>
                </c:pt>
                <c:pt idx="137026">
                  <c:v>-96.410499999999956</c:v>
                </c:pt>
                <c:pt idx="137027">
                  <c:v>-96.408500000000004</c:v>
                </c:pt>
                <c:pt idx="137028">
                  <c:v>-96.406499999999994</c:v>
                </c:pt>
                <c:pt idx="137029">
                  <c:v>-96.404499999999985</c:v>
                </c:pt>
                <c:pt idx="137030">
                  <c:v>-96.402499999999975</c:v>
                </c:pt>
                <c:pt idx="137031">
                  <c:v>-96.400499999999965</c:v>
                </c:pt>
                <c:pt idx="137032">
                  <c:v>-96.398499999999956</c:v>
                </c:pt>
                <c:pt idx="137033">
                  <c:v>-96.396500000000003</c:v>
                </c:pt>
                <c:pt idx="137034">
                  <c:v>-96.394499999999994</c:v>
                </c:pt>
                <c:pt idx="137035">
                  <c:v>-96.392499999999984</c:v>
                </c:pt>
                <c:pt idx="137036">
                  <c:v>-96.390499999999975</c:v>
                </c:pt>
                <c:pt idx="137037">
                  <c:v>-96.388499999999965</c:v>
                </c:pt>
                <c:pt idx="137038">
                  <c:v>-96.386499999999955</c:v>
                </c:pt>
                <c:pt idx="137039">
                  <c:v>-96.384500000000003</c:v>
                </c:pt>
                <c:pt idx="137040">
                  <c:v>-96.382499999999993</c:v>
                </c:pt>
                <c:pt idx="137041">
                  <c:v>-96.380499999999984</c:v>
                </c:pt>
                <c:pt idx="137042">
                  <c:v>-96.378499999999974</c:v>
                </c:pt>
                <c:pt idx="137043">
                  <c:v>-96.376499999999965</c:v>
                </c:pt>
                <c:pt idx="137044">
                  <c:v>-96.374499999999955</c:v>
                </c:pt>
                <c:pt idx="137045">
                  <c:v>-96.372500000000002</c:v>
                </c:pt>
                <c:pt idx="137046">
                  <c:v>-96.370499999999993</c:v>
                </c:pt>
                <c:pt idx="137047">
                  <c:v>-96.368499999999983</c:v>
                </c:pt>
                <c:pt idx="137048">
                  <c:v>-96.366499999999974</c:v>
                </c:pt>
                <c:pt idx="137049">
                  <c:v>-96.364499999999964</c:v>
                </c:pt>
                <c:pt idx="137050">
                  <c:v>-96.362499999999955</c:v>
                </c:pt>
                <c:pt idx="137051">
                  <c:v>-96.360500000000002</c:v>
                </c:pt>
                <c:pt idx="137052">
                  <c:v>-96.358499999999992</c:v>
                </c:pt>
                <c:pt idx="137053">
                  <c:v>-96.356499999999983</c:v>
                </c:pt>
                <c:pt idx="137054">
                  <c:v>-96.354499999999973</c:v>
                </c:pt>
                <c:pt idx="137055">
                  <c:v>-96.352499999999964</c:v>
                </c:pt>
                <c:pt idx="137056">
                  <c:v>-96.350499999999954</c:v>
                </c:pt>
                <c:pt idx="137057">
                  <c:v>-96.348500000000001</c:v>
                </c:pt>
                <c:pt idx="137058">
                  <c:v>-96.346499999999992</c:v>
                </c:pt>
                <c:pt idx="137059">
                  <c:v>-96.344499999999982</c:v>
                </c:pt>
                <c:pt idx="137060">
                  <c:v>-96.342499999999973</c:v>
                </c:pt>
                <c:pt idx="137061">
                  <c:v>-96.340499999999963</c:v>
                </c:pt>
                <c:pt idx="137062">
                  <c:v>-96.338499999999954</c:v>
                </c:pt>
                <c:pt idx="137063">
                  <c:v>-96.336500000000001</c:v>
                </c:pt>
                <c:pt idx="137064">
                  <c:v>-96.334499999999991</c:v>
                </c:pt>
                <c:pt idx="137065">
                  <c:v>-96.332499999999982</c:v>
                </c:pt>
                <c:pt idx="137066">
                  <c:v>-96.330499999999972</c:v>
                </c:pt>
                <c:pt idx="137067">
                  <c:v>-96.328499999999963</c:v>
                </c:pt>
                <c:pt idx="137068">
                  <c:v>-96.326499999999953</c:v>
                </c:pt>
                <c:pt idx="137069">
                  <c:v>-96.3245</c:v>
                </c:pt>
                <c:pt idx="137070">
                  <c:v>-96.322499999999991</c:v>
                </c:pt>
                <c:pt idx="137071">
                  <c:v>-96.320499999999981</c:v>
                </c:pt>
                <c:pt idx="137072">
                  <c:v>-96.318499999999972</c:v>
                </c:pt>
                <c:pt idx="137073">
                  <c:v>-96.316499999999962</c:v>
                </c:pt>
                <c:pt idx="137074">
                  <c:v>-96.314499999999953</c:v>
                </c:pt>
                <c:pt idx="137075">
                  <c:v>-96.3125</c:v>
                </c:pt>
                <c:pt idx="137076">
                  <c:v>-96.31049999999999</c:v>
                </c:pt>
                <c:pt idx="137077">
                  <c:v>-96.308499999999981</c:v>
                </c:pt>
                <c:pt idx="137078">
                  <c:v>-96.306499999999971</c:v>
                </c:pt>
                <c:pt idx="137079">
                  <c:v>-96.304499999999962</c:v>
                </c:pt>
                <c:pt idx="137080">
                  <c:v>-96.302499999999952</c:v>
                </c:pt>
                <c:pt idx="137081">
                  <c:v>-96.3005</c:v>
                </c:pt>
                <c:pt idx="137082">
                  <c:v>-96.29849999999999</c:v>
                </c:pt>
                <c:pt idx="137083">
                  <c:v>-96.29649999999998</c:v>
                </c:pt>
                <c:pt idx="137084">
                  <c:v>-96.294499999999971</c:v>
                </c:pt>
                <c:pt idx="137085">
                  <c:v>-96.292499999999961</c:v>
                </c:pt>
                <c:pt idx="137086">
                  <c:v>-96.290499999999952</c:v>
                </c:pt>
                <c:pt idx="137087">
                  <c:v>-96.288499999999999</c:v>
                </c:pt>
                <c:pt idx="137088">
                  <c:v>-96.28649999999999</c:v>
                </c:pt>
                <c:pt idx="137089">
                  <c:v>-96.28449999999998</c:v>
                </c:pt>
                <c:pt idx="137090">
                  <c:v>-96.28249999999997</c:v>
                </c:pt>
                <c:pt idx="137091">
                  <c:v>-96.280499999999961</c:v>
                </c:pt>
                <c:pt idx="137092">
                  <c:v>-96.278499999999951</c:v>
                </c:pt>
                <c:pt idx="137093">
                  <c:v>-96.276499999999999</c:v>
                </c:pt>
                <c:pt idx="137094">
                  <c:v>-96.274499999999989</c:v>
                </c:pt>
                <c:pt idx="137095">
                  <c:v>-96.27249999999998</c:v>
                </c:pt>
                <c:pt idx="137096">
                  <c:v>-96.27049999999997</c:v>
                </c:pt>
                <c:pt idx="137097">
                  <c:v>-96.26849999999996</c:v>
                </c:pt>
                <c:pt idx="137098">
                  <c:v>-96.266499999999951</c:v>
                </c:pt>
                <c:pt idx="137099">
                  <c:v>-96.264499999999998</c:v>
                </c:pt>
                <c:pt idx="137100">
                  <c:v>-96.262499999999989</c:v>
                </c:pt>
                <c:pt idx="137101">
                  <c:v>-96.260499999999979</c:v>
                </c:pt>
                <c:pt idx="137102">
                  <c:v>-96.25849999999997</c:v>
                </c:pt>
                <c:pt idx="137103">
                  <c:v>-96.25649999999996</c:v>
                </c:pt>
                <c:pt idx="137104">
                  <c:v>-96.25449999999995</c:v>
                </c:pt>
                <c:pt idx="137105">
                  <c:v>-96.252499999999998</c:v>
                </c:pt>
                <c:pt idx="137106">
                  <c:v>-96.250499999999988</c:v>
                </c:pt>
                <c:pt idx="137107">
                  <c:v>-96.248499999999979</c:v>
                </c:pt>
                <c:pt idx="137108">
                  <c:v>-96.246499999999969</c:v>
                </c:pt>
                <c:pt idx="137109">
                  <c:v>-96.24449999999996</c:v>
                </c:pt>
                <c:pt idx="137110">
                  <c:v>-96.24249999999995</c:v>
                </c:pt>
                <c:pt idx="137111">
                  <c:v>-96.240499999999997</c:v>
                </c:pt>
                <c:pt idx="137112">
                  <c:v>-96.238499999999988</c:v>
                </c:pt>
                <c:pt idx="137113">
                  <c:v>-96.236499999999978</c:v>
                </c:pt>
                <c:pt idx="137114">
                  <c:v>-96.234499999999969</c:v>
                </c:pt>
                <c:pt idx="137115">
                  <c:v>-96.232499999999959</c:v>
                </c:pt>
                <c:pt idx="137116">
                  <c:v>-96.23049999999995</c:v>
                </c:pt>
                <c:pt idx="137117">
                  <c:v>-96.228499999999997</c:v>
                </c:pt>
                <c:pt idx="137118">
                  <c:v>-96.226499999999987</c:v>
                </c:pt>
                <c:pt idx="137119">
                  <c:v>-96.224499999999978</c:v>
                </c:pt>
                <c:pt idx="137120">
                  <c:v>-96.222499999999968</c:v>
                </c:pt>
                <c:pt idx="137121">
                  <c:v>-96.220499999999959</c:v>
                </c:pt>
                <c:pt idx="137122">
                  <c:v>-96.218499999999949</c:v>
                </c:pt>
                <c:pt idx="137123">
                  <c:v>-96.216499999999996</c:v>
                </c:pt>
                <c:pt idx="137124">
                  <c:v>-96.214499999999987</c:v>
                </c:pt>
                <c:pt idx="137125">
                  <c:v>-96.212499999999977</c:v>
                </c:pt>
                <c:pt idx="137126">
                  <c:v>-96.210499999999968</c:v>
                </c:pt>
                <c:pt idx="137127">
                  <c:v>-96.208499999999958</c:v>
                </c:pt>
                <c:pt idx="137128">
                  <c:v>-96.206500000000005</c:v>
                </c:pt>
                <c:pt idx="137129">
                  <c:v>-96.204499999999996</c:v>
                </c:pt>
                <c:pt idx="137130">
                  <c:v>-96.202499999999986</c:v>
                </c:pt>
                <c:pt idx="137131">
                  <c:v>-96.200499999999977</c:v>
                </c:pt>
                <c:pt idx="137132">
                  <c:v>-96.198499999999967</c:v>
                </c:pt>
                <c:pt idx="137133">
                  <c:v>-96.196499999999958</c:v>
                </c:pt>
                <c:pt idx="137134">
                  <c:v>-96.194500000000005</c:v>
                </c:pt>
                <c:pt idx="137135">
                  <c:v>-96.192499999999995</c:v>
                </c:pt>
                <c:pt idx="137136">
                  <c:v>-96.190499999999986</c:v>
                </c:pt>
                <c:pt idx="137137">
                  <c:v>-96.188499999999976</c:v>
                </c:pt>
                <c:pt idx="137138">
                  <c:v>-96.186499999999967</c:v>
                </c:pt>
                <c:pt idx="137139">
                  <c:v>-96.184499999999957</c:v>
                </c:pt>
                <c:pt idx="137140">
                  <c:v>-96.182500000000005</c:v>
                </c:pt>
                <c:pt idx="137141">
                  <c:v>-96.180499999999995</c:v>
                </c:pt>
                <c:pt idx="137142">
                  <c:v>-96.178499999999985</c:v>
                </c:pt>
                <c:pt idx="137143">
                  <c:v>-96.176499999999976</c:v>
                </c:pt>
                <c:pt idx="137144">
                  <c:v>-96.174499999999966</c:v>
                </c:pt>
                <c:pt idx="137145">
                  <c:v>-96.172499999999957</c:v>
                </c:pt>
                <c:pt idx="137146">
                  <c:v>-96.170500000000004</c:v>
                </c:pt>
                <c:pt idx="137147">
                  <c:v>-96.168499999999995</c:v>
                </c:pt>
                <c:pt idx="137148">
                  <c:v>-96.166499999999985</c:v>
                </c:pt>
                <c:pt idx="137149">
                  <c:v>-96.164499999999975</c:v>
                </c:pt>
                <c:pt idx="137150">
                  <c:v>-96.162499999999966</c:v>
                </c:pt>
                <c:pt idx="137151">
                  <c:v>-96.160499999999956</c:v>
                </c:pt>
                <c:pt idx="137152">
                  <c:v>-96.158500000000004</c:v>
                </c:pt>
                <c:pt idx="137153">
                  <c:v>-96.156499999999994</c:v>
                </c:pt>
                <c:pt idx="137154">
                  <c:v>-96.154499999999985</c:v>
                </c:pt>
                <c:pt idx="137155">
                  <c:v>-96.152499999999975</c:v>
                </c:pt>
                <c:pt idx="137156">
                  <c:v>-96.150499999999965</c:v>
                </c:pt>
                <c:pt idx="137157">
                  <c:v>-96.148499999999956</c:v>
                </c:pt>
                <c:pt idx="137158">
                  <c:v>-96.146500000000003</c:v>
                </c:pt>
                <c:pt idx="137159">
                  <c:v>-96.144499999999994</c:v>
                </c:pt>
                <c:pt idx="137160">
                  <c:v>-96.142499999999984</c:v>
                </c:pt>
                <c:pt idx="137161">
                  <c:v>-96.140499999999975</c:v>
                </c:pt>
                <c:pt idx="137162">
                  <c:v>-96.138499999999965</c:v>
                </c:pt>
                <c:pt idx="137163">
                  <c:v>-96.136499999999955</c:v>
                </c:pt>
                <c:pt idx="137164">
                  <c:v>-96.134500000000003</c:v>
                </c:pt>
                <c:pt idx="137165">
                  <c:v>-96.132499999999993</c:v>
                </c:pt>
                <c:pt idx="137166">
                  <c:v>-96.130499999999984</c:v>
                </c:pt>
                <c:pt idx="137167">
                  <c:v>-96.128499999999974</c:v>
                </c:pt>
                <c:pt idx="137168">
                  <c:v>-96.126499999999965</c:v>
                </c:pt>
                <c:pt idx="137169">
                  <c:v>-96.124499999999955</c:v>
                </c:pt>
                <c:pt idx="137170">
                  <c:v>-96.122500000000002</c:v>
                </c:pt>
                <c:pt idx="137171">
                  <c:v>-96.120499999999993</c:v>
                </c:pt>
                <c:pt idx="137172">
                  <c:v>-96.118499999999983</c:v>
                </c:pt>
                <c:pt idx="137173">
                  <c:v>-96.116499999999974</c:v>
                </c:pt>
                <c:pt idx="137174">
                  <c:v>-96.114499999999964</c:v>
                </c:pt>
                <c:pt idx="137175">
                  <c:v>-96.112499999999955</c:v>
                </c:pt>
                <c:pt idx="137176">
                  <c:v>-96.110500000000002</c:v>
                </c:pt>
                <c:pt idx="137177">
                  <c:v>-96.108499999999992</c:v>
                </c:pt>
                <c:pt idx="137178">
                  <c:v>-96.106499999999983</c:v>
                </c:pt>
                <c:pt idx="137179">
                  <c:v>-96.104499999999973</c:v>
                </c:pt>
                <c:pt idx="137180">
                  <c:v>-96.102499999999964</c:v>
                </c:pt>
                <c:pt idx="137181">
                  <c:v>-96.100499999999954</c:v>
                </c:pt>
                <c:pt idx="137182">
                  <c:v>-96.098500000000001</c:v>
                </c:pt>
                <c:pt idx="137183">
                  <c:v>-96.096499999999992</c:v>
                </c:pt>
                <c:pt idx="137184">
                  <c:v>-96.094499999999982</c:v>
                </c:pt>
                <c:pt idx="137185">
                  <c:v>-96.092499999999973</c:v>
                </c:pt>
                <c:pt idx="137186">
                  <c:v>-96.090499999999963</c:v>
                </c:pt>
                <c:pt idx="137187">
                  <c:v>-96.088499999999954</c:v>
                </c:pt>
                <c:pt idx="137188">
                  <c:v>-96.086500000000001</c:v>
                </c:pt>
                <c:pt idx="137189">
                  <c:v>-96.084499999999991</c:v>
                </c:pt>
                <c:pt idx="137190">
                  <c:v>-96.082499999999982</c:v>
                </c:pt>
                <c:pt idx="137191">
                  <c:v>-96.080499999999972</c:v>
                </c:pt>
                <c:pt idx="137192">
                  <c:v>-96.078499999999963</c:v>
                </c:pt>
                <c:pt idx="137193">
                  <c:v>-96.076499999999953</c:v>
                </c:pt>
                <c:pt idx="137194">
                  <c:v>-96.0745</c:v>
                </c:pt>
                <c:pt idx="137195">
                  <c:v>-96.072499999999991</c:v>
                </c:pt>
                <c:pt idx="137196">
                  <c:v>-96.070499999999981</c:v>
                </c:pt>
                <c:pt idx="137197">
                  <c:v>-96.068499999999972</c:v>
                </c:pt>
                <c:pt idx="137198">
                  <c:v>-96.066499999999962</c:v>
                </c:pt>
                <c:pt idx="137199">
                  <c:v>-96.064499999999953</c:v>
                </c:pt>
                <c:pt idx="137200">
                  <c:v>-96.0625</c:v>
                </c:pt>
                <c:pt idx="137201">
                  <c:v>-96.06049999999999</c:v>
                </c:pt>
                <c:pt idx="137202">
                  <c:v>-96.058499999999981</c:v>
                </c:pt>
                <c:pt idx="137203">
                  <c:v>-96.056499999999971</c:v>
                </c:pt>
                <c:pt idx="137204">
                  <c:v>-96.054499999999962</c:v>
                </c:pt>
                <c:pt idx="137205">
                  <c:v>-96.052499999999952</c:v>
                </c:pt>
                <c:pt idx="137206">
                  <c:v>-96.0505</c:v>
                </c:pt>
                <c:pt idx="137207">
                  <c:v>-96.04849999999999</c:v>
                </c:pt>
                <c:pt idx="137208">
                  <c:v>-96.04649999999998</c:v>
                </c:pt>
                <c:pt idx="137209">
                  <c:v>-96.044499999999971</c:v>
                </c:pt>
                <c:pt idx="137210">
                  <c:v>-96.042499999999961</c:v>
                </c:pt>
                <c:pt idx="137211">
                  <c:v>-96.040499999999952</c:v>
                </c:pt>
                <c:pt idx="137212">
                  <c:v>-96.038499999999999</c:v>
                </c:pt>
                <c:pt idx="137213">
                  <c:v>-96.03649999999999</c:v>
                </c:pt>
                <c:pt idx="137214">
                  <c:v>-96.03449999999998</c:v>
                </c:pt>
                <c:pt idx="137215">
                  <c:v>-96.03249999999997</c:v>
                </c:pt>
                <c:pt idx="137216">
                  <c:v>-96.030499999999961</c:v>
                </c:pt>
                <c:pt idx="137217">
                  <c:v>-96.028499999999951</c:v>
                </c:pt>
                <c:pt idx="137218">
                  <c:v>-96.026499999999999</c:v>
                </c:pt>
                <c:pt idx="137219">
                  <c:v>-96.024499999999989</c:v>
                </c:pt>
                <c:pt idx="137220">
                  <c:v>-96.02249999999998</c:v>
                </c:pt>
                <c:pt idx="137221">
                  <c:v>-96.02049999999997</c:v>
                </c:pt>
                <c:pt idx="137222">
                  <c:v>-96.01849999999996</c:v>
                </c:pt>
                <c:pt idx="137223">
                  <c:v>-96.016499999999951</c:v>
                </c:pt>
                <c:pt idx="137224">
                  <c:v>-96.014499999999998</c:v>
                </c:pt>
                <c:pt idx="137225">
                  <c:v>-96.012499999999989</c:v>
                </c:pt>
                <c:pt idx="137226">
                  <c:v>-96.010499999999979</c:v>
                </c:pt>
                <c:pt idx="137227">
                  <c:v>-96.00849999999997</c:v>
                </c:pt>
                <c:pt idx="137228">
                  <c:v>-96.00649999999996</c:v>
                </c:pt>
                <c:pt idx="137229">
                  <c:v>-96.00449999999995</c:v>
                </c:pt>
                <c:pt idx="137230">
                  <c:v>-96.002499999999998</c:v>
                </c:pt>
                <c:pt idx="137231">
                  <c:v>-96.000499999999988</c:v>
                </c:pt>
                <c:pt idx="137232">
                  <c:v>-95.998499999999979</c:v>
                </c:pt>
                <c:pt idx="137233">
                  <c:v>-95.996499999999969</c:v>
                </c:pt>
                <c:pt idx="137234">
                  <c:v>-95.99449999999996</c:v>
                </c:pt>
                <c:pt idx="137235">
                  <c:v>-95.99249999999995</c:v>
                </c:pt>
                <c:pt idx="137236">
                  <c:v>-95.990499999999997</c:v>
                </c:pt>
                <c:pt idx="137237">
                  <c:v>-95.988499999999988</c:v>
                </c:pt>
                <c:pt idx="137238">
                  <c:v>-95.986499999999978</c:v>
                </c:pt>
                <c:pt idx="137239">
                  <c:v>-95.984499999999969</c:v>
                </c:pt>
                <c:pt idx="137240">
                  <c:v>-95.982499999999959</c:v>
                </c:pt>
                <c:pt idx="137241">
                  <c:v>-95.98049999999995</c:v>
                </c:pt>
                <c:pt idx="137242">
                  <c:v>-95.978499999999997</c:v>
                </c:pt>
                <c:pt idx="137243">
                  <c:v>-95.976499999999987</c:v>
                </c:pt>
                <c:pt idx="137244">
                  <c:v>-95.974499999999978</c:v>
                </c:pt>
                <c:pt idx="137245">
                  <c:v>-95.972499999999968</c:v>
                </c:pt>
                <c:pt idx="137246">
                  <c:v>-95.970499999999959</c:v>
                </c:pt>
                <c:pt idx="137247">
                  <c:v>-95.968499999999949</c:v>
                </c:pt>
                <c:pt idx="137248">
                  <c:v>-95.966499999999996</c:v>
                </c:pt>
                <c:pt idx="137249">
                  <c:v>-95.964499999999987</c:v>
                </c:pt>
                <c:pt idx="137250">
                  <c:v>-95.962499999999977</c:v>
                </c:pt>
                <c:pt idx="137251">
                  <c:v>-95.960499999999968</c:v>
                </c:pt>
                <c:pt idx="137252">
                  <c:v>-95.958499999999958</c:v>
                </c:pt>
                <c:pt idx="137253">
                  <c:v>-95.956500000000005</c:v>
                </c:pt>
                <c:pt idx="137254">
                  <c:v>-95.954499999999996</c:v>
                </c:pt>
                <c:pt idx="137255">
                  <c:v>-95.952499999999986</c:v>
                </c:pt>
                <c:pt idx="137256">
                  <c:v>-95.950499999999977</c:v>
                </c:pt>
                <c:pt idx="137257">
                  <c:v>-95.948499999999967</c:v>
                </c:pt>
                <c:pt idx="137258">
                  <c:v>-95.946499999999958</c:v>
                </c:pt>
                <c:pt idx="137259">
                  <c:v>-95.944500000000005</c:v>
                </c:pt>
                <c:pt idx="137260">
                  <c:v>-95.942499999999995</c:v>
                </c:pt>
                <c:pt idx="137261">
                  <c:v>-95.940499999999986</c:v>
                </c:pt>
                <c:pt idx="137262">
                  <c:v>-95.938499999999976</c:v>
                </c:pt>
                <c:pt idx="137263">
                  <c:v>-95.936499999999967</c:v>
                </c:pt>
                <c:pt idx="137264">
                  <c:v>-95.934499999999957</c:v>
                </c:pt>
                <c:pt idx="137265">
                  <c:v>-95.932500000000005</c:v>
                </c:pt>
                <c:pt idx="137266">
                  <c:v>-95.930499999999995</c:v>
                </c:pt>
                <c:pt idx="137267">
                  <c:v>-95.928499999999985</c:v>
                </c:pt>
                <c:pt idx="137268">
                  <c:v>-95.926499999999976</c:v>
                </c:pt>
                <c:pt idx="137269">
                  <c:v>-95.924499999999966</c:v>
                </c:pt>
                <c:pt idx="137270">
                  <c:v>-95.922499999999957</c:v>
                </c:pt>
                <c:pt idx="137271">
                  <c:v>-95.920500000000004</c:v>
                </c:pt>
                <c:pt idx="137272">
                  <c:v>-95.918499999999995</c:v>
                </c:pt>
                <c:pt idx="137273">
                  <c:v>-95.916499999999985</c:v>
                </c:pt>
                <c:pt idx="137274">
                  <c:v>-95.914499999999975</c:v>
                </c:pt>
                <c:pt idx="137275">
                  <c:v>-95.912499999999966</c:v>
                </c:pt>
                <c:pt idx="137276">
                  <c:v>-95.910499999999956</c:v>
                </c:pt>
                <c:pt idx="137277">
                  <c:v>-95.908500000000004</c:v>
                </c:pt>
                <c:pt idx="137278">
                  <c:v>-95.906499999999994</c:v>
                </c:pt>
                <c:pt idx="137279">
                  <c:v>-95.904499999999985</c:v>
                </c:pt>
                <c:pt idx="137280">
                  <c:v>-95.902499999999975</c:v>
                </c:pt>
                <c:pt idx="137281">
                  <c:v>-95.900499999999965</c:v>
                </c:pt>
                <c:pt idx="137282">
                  <c:v>-95.898499999999956</c:v>
                </c:pt>
                <c:pt idx="137283">
                  <c:v>-95.896500000000003</c:v>
                </c:pt>
                <c:pt idx="137284">
                  <c:v>-95.894499999999994</c:v>
                </c:pt>
                <c:pt idx="137285">
                  <c:v>-95.892499999999984</c:v>
                </c:pt>
                <c:pt idx="137286">
                  <c:v>-95.890499999999975</c:v>
                </c:pt>
                <c:pt idx="137287">
                  <c:v>-95.888499999999965</c:v>
                </c:pt>
                <c:pt idx="137288">
                  <c:v>-95.886499999999955</c:v>
                </c:pt>
                <c:pt idx="137289">
                  <c:v>-95.884500000000003</c:v>
                </c:pt>
                <c:pt idx="137290">
                  <c:v>-95.882499999999993</c:v>
                </c:pt>
                <c:pt idx="137291">
                  <c:v>-95.880499999999984</c:v>
                </c:pt>
                <c:pt idx="137292">
                  <c:v>-95.878499999999974</c:v>
                </c:pt>
                <c:pt idx="137293">
                  <c:v>-95.876499999999965</c:v>
                </c:pt>
                <c:pt idx="137294">
                  <c:v>-95.874499999999955</c:v>
                </c:pt>
                <c:pt idx="137295">
                  <c:v>-95.872500000000002</c:v>
                </c:pt>
                <c:pt idx="137296">
                  <c:v>-95.870499999999993</c:v>
                </c:pt>
                <c:pt idx="137297">
                  <c:v>-95.868499999999983</c:v>
                </c:pt>
                <c:pt idx="137298">
                  <c:v>-95.866499999999974</c:v>
                </c:pt>
                <c:pt idx="137299">
                  <c:v>-95.864499999999964</c:v>
                </c:pt>
                <c:pt idx="137300">
                  <c:v>-95.862499999999955</c:v>
                </c:pt>
                <c:pt idx="137301">
                  <c:v>-95.860500000000002</c:v>
                </c:pt>
                <c:pt idx="137302">
                  <c:v>-95.858499999999992</c:v>
                </c:pt>
                <c:pt idx="137303">
                  <c:v>-95.856499999999983</c:v>
                </c:pt>
                <c:pt idx="137304">
                  <c:v>-95.854499999999973</c:v>
                </c:pt>
                <c:pt idx="137305">
                  <c:v>-95.852499999999964</c:v>
                </c:pt>
                <c:pt idx="137306">
                  <c:v>-95.850499999999954</c:v>
                </c:pt>
                <c:pt idx="137307">
                  <c:v>-95.848500000000001</c:v>
                </c:pt>
                <c:pt idx="137308">
                  <c:v>-95.846499999999992</c:v>
                </c:pt>
                <c:pt idx="137309">
                  <c:v>-95.844499999999982</c:v>
                </c:pt>
                <c:pt idx="137310">
                  <c:v>-95.842499999999973</c:v>
                </c:pt>
                <c:pt idx="137311">
                  <c:v>-95.840499999999963</c:v>
                </c:pt>
                <c:pt idx="137312">
                  <c:v>-95.838499999999954</c:v>
                </c:pt>
                <c:pt idx="137313">
                  <c:v>-95.836500000000001</c:v>
                </c:pt>
                <c:pt idx="137314">
                  <c:v>-95.834499999999991</c:v>
                </c:pt>
                <c:pt idx="137315">
                  <c:v>-95.832499999999982</c:v>
                </c:pt>
                <c:pt idx="137316">
                  <c:v>-95.830499999999972</c:v>
                </c:pt>
                <c:pt idx="137317">
                  <c:v>-95.828499999999963</c:v>
                </c:pt>
                <c:pt idx="137318">
                  <c:v>-95.826499999999953</c:v>
                </c:pt>
                <c:pt idx="137319">
                  <c:v>-95.8245</c:v>
                </c:pt>
                <c:pt idx="137320">
                  <c:v>-95.822499999999991</c:v>
                </c:pt>
                <c:pt idx="137321">
                  <c:v>-95.820499999999981</c:v>
                </c:pt>
                <c:pt idx="137322">
                  <c:v>-95.818499999999972</c:v>
                </c:pt>
                <c:pt idx="137323">
                  <c:v>-95.816499999999962</c:v>
                </c:pt>
                <c:pt idx="137324">
                  <c:v>-95.814499999999953</c:v>
                </c:pt>
                <c:pt idx="137325">
                  <c:v>-95.8125</c:v>
                </c:pt>
                <c:pt idx="137326">
                  <c:v>-95.81049999999999</c:v>
                </c:pt>
                <c:pt idx="137327">
                  <c:v>-95.808499999999981</c:v>
                </c:pt>
                <c:pt idx="137328">
                  <c:v>-95.806499999999971</c:v>
                </c:pt>
                <c:pt idx="137329">
                  <c:v>-95.804499999999962</c:v>
                </c:pt>
                <c:pt idx="137330">
                  <c:v>-95.802499999999952</c:v>
                </c:pt>
                <c:pt idx="137331">
                  <c:v>-95.8005</c:v>
                </c:pt>
                <c:pt idx="137332">
                  <c:v>-95.79849999999999</c:v>
                </c:pt>
                <c:pt idx="137333">
                  <c:v>-95.79649999999998</c:v>
                </c:pt>
                <c:pt idx="137334">
                  <c:v>-95.794499999999971</c:v>
                </c:pt>
                <c:pt idx="137335">
                  <c:v>-95.792499999999961</c:v>
                </c:pt>
                <c:pt idx="137336">
                  <c:v>-95.790499999999952</c:v>
                </c:pt>
                <c:pt idx="137337">
                  <c:v>-95.788499999999999</c:v>
                </c:pt>
                <c:pt idx="137338">
                  <c:v>-95.78649999999999</c:v>
                </c:pt>
                <c:pt idx="137339">
                  <c:v>-95.78449999999998</c:v>
                </c:pt>
                <c:pt idx="137340">
                  <c:v>-95.78249999999997</c:v>
                </c:pt>
                <c:pt idx="137341">
                  <c:v>-95.780499999999961</c:v>
                </c:pt>
                <c:pt idx="137342">
                  <c:v>-95.778499999999951</c:v>
                </c:pt>
                <c:pt idx="137343">
                  <c:v>-95.776499999999999</c:v>
                </c:pt>
                <c:pt idx="137344">
                  <c:v>-95.774499999999989</c:v>
                </c:pt>
                <c:pt idx="137345">
                  <c:v>-95.77249999999998</c:v>
                </c:pt>
                <c:pt idx="137346">
                  <c:v>-95.77049999999997</c:v>
                </c:pt>
                <c:pt idx="137347">
                  <c:v>-95.76849999999996</c:v>
                </c:pt>
                <c:pt idx="137348">
                  <c:v>-95.766499999999951</c:v>
                </c:pt>
                <c:pt idx="137349">
                  <c:v>-95.764499999999998</c:v>
                </c:pt>
                <c:pt idx="137350">
                  <c:v>-95.762499999999989</c:v>
                </c:pt>
                <c:pt idx="137351">
                  <c:v>-95.760499999999979</c:v>
                </c:pt>
                <c:pt idx="137352">
                  <c:v>-95.75849999999997</c:v>
                </c:pt>
                <c:pt idx="137353">
                  <c:v>-95.75649999999996</c:v>
                </c:pt>
                <c:pt idx="137354">
                  <c:v>-95.75449999999995</c:v>
                </c:pt>
                <c:pt idx="137355">
                  <c:v>-95.752499999999998</c:v>
                </c:pt>
                <c:pt idx="137356">
                  <c:v>-95.750499999999988</c:v>
                </c:pt>
                <c:pt idx="137357">
                  <c:v>-95.748499999999979</c:v>
                </c:pt>
                <c:pt idx="137358">
                  <c:v>-95.746499999999969</c:v>
                </c:pt>
                <c:pt idx="137359">
                  <c:v>-95.74449999999996</c:v>
                </c:pt>
                <c:pt idx="137360">
                  <c:v>-95.74249999999995</c:v>
                </c:pt>
                <c:pt idx="137361">
                  <c:v>-95.740499999999997</c:v>
                </c:pt>
                <c:pt idx="137362">
                  <c:v>-95.738499999999988</c:v>
                </c:pt>
                <c:pt idx="137363">
                  <c:v>-95.736499999999978</c:v>
                </c:pt>
                <c:pt idx="137364">
                  <c:v>-95.734499999999969</c:v>
                </c:pt>
                <c:pt idx="137365">
                  <c:v>-95.732499999999959</c:v>
                </c:pt>
                <c:pt idx="137366">
                  <c:v>-95.73049999999995</c:v>
                </c:pt>
                <c:pt idx="137367">
                  <c:v>-95.728499999999997</c:v>
                </c:pt>
                <c:pt idx="137368">
                  <c:v>-95.726499999999987</c:v>
                </c:pt>
                <c:pt idx="137369">
                  <c:v>-95.724499999999978</c:v>
                </c:pt>
                <c:pt idx="137370">
                  <c:v>-95.722499999999968</c:v>
                </c:pt>
                <c:pt idx="137371">
                  <c:v>-95.720499999999959</c:v>
                </c:pt>
                <c:pt idx="137372">
                  <c:v>-95.718499999999949</c:v>
                </c:pt>
                <c:pt idx="137373">
                  <c:v>-95.716499999999996</c:v>
                </c:pt>
                <c:pt idx="137374">
                  <c:v>-95.714499999999987</c:v>
                </c:pt>
                <c:pt idx="137375">
                  <c:v>-95.712499999999977</c:v>
                </c:pt>
                <c:pt idx="137376">
                  <c:v>-95.710499999999968</c:v>
                </c:pt>
                <c:pt idx="137377">
                  <c:v>-95.708499999999958</c:v>
                </c:pt>
                <c:pt idx="137378">
                  <c:v>-95.706500000000005</c:v>
                </c:pt>
                <c:pt idx="137379">
                  <c:v>-95.704499999999996</c:v>
                </c:pt>
                <c:pt idx="137380">
                  <c:v>-95.702499999999986</c:v>
                </c:pt>
                <c:pt idx="137381">
                  <c:v>-95.700499999999977</c:v>
                </c:pt>
                <c:pt idx="137382">
                  <c:v>-95.698499999999967</c:v>
                </c:pt>
                <c:pt idx="137383">
                  <c:v>-95.696499999999958</c:v>
                </c:pt>
                <c:pt idx="137384">
                  <c:v>-95.694500000000005</c:v>
                </c:pt>
                <c:pt idx="137385">
                  <c:v>-95.692499999999995</c:v>
                </c:pt>
                <c:pt idx="137386">
                  <c:v>-95.690499999999986</c:v>
                </c:pt>
                <c:pt idx="137387">
                  <c:v>-95.688499999999976</c:v>
                </c:pt>
                <c:pt idx="137388">
                  <c:v>-95.686499999999967</c:v>
                </c:pt>
                <c:pt idx="137389">
                  <c:v>-95.684499999999957</c:v>
                </c:pt>
                <c:pt idx="137390">
                  <c:v>-95.682500000000005</c:v>
                </c:pt>
                <c:pt idx="137391">
                  <c:v>-95.680499999999995</c:v>
                </c:pt>
                <c:pt idx="137392">
                  <c:v>-95.678499999999985</c:v>
                </c:pt>
                <c:pt idx="137393">
                  <c:v>-95.676499999999976</c:v>
                </c:pt>
                <c:pt idx="137394">
                  <c:v>-95.674499999999966</c:v>
                </c:pt>
                <c:pt idx="137395">
                  <c:v>-95.672499999999957</c:v>
                </c:pt>
                <c:pt idx="137396">
                  <c:v>-95.670500000000004</c:v>
                </c:pt>
                <c:pt idx="137397">
                  <c:v>-95.668499999999995</c:v>
                </c:pt>
                <c:pt idx="137398">
                  <c:v>-95.666499999999985</c:v>
                </c:pt>
                <c:pt idx="137399">
                  <c:v>-95.664499999999975</c:v>
                </c:pt>
                <c:pt idx="137400">
                  <c:v>-95.662499999999966</c:v>
                </c:pt>
                <c:pt idx="137401">
                  <c:v>-95.660499999999956</c:v>
                </c:pt>
                <c:pt idx="137402">
                  <c:v>-95.658500000000004</c:v>
                </c:pt>
                <c:pt idx="137403">
                  <c:v>-95.656499999999994</c:v>
                </c:pt>
                <c:pt idx="137404">
                  <c:v>-95.654499999999985</c:v>
                </c:pt>
                <c:pt idx="137405">
                  <c:v>-95.652499999999975</c:v>
                </c:pt>
                <c:pt idx="137406">
                  <c:v>-95.650499999999965</c:v>
                </c:pt>
                <c:pt idx="137407">
                  <c:v>-95.648499999999956</c:v>
                </c:pt>
                <c:pt idx="137408">
                  <c:v>-95.646500000000003</c:v>
                </c:pt>
                <c:pt idx="137409">
                  <c:v>-95.644499999999994</c:v>
                </c:pt>
                <c:pt idx="137410">
                  <c:v>-95.642499999999984</c:v>
                </c:pt>
                <c:pt idx="137411">
                  <c:v>-95.640499999999975</c:v>
                </c:pt>
                <c:pt idx="137412">
                  <c:v>-95.638499999999965</c:v>
                </c:pt>
                <c:pt idx="137413">
                  <c:v>-95.636499999999955</c:v>
                </c:pt>
                <c:pt idx="137414">
                  <c:v>-95.634500000000003</c:v>
                </c:pt>
                <c:pt idx="137415">
                  <c:v>-95.632499999999993</c:v>
                </c:pt>
                <c:pt idx="137416">
                  <c:v>-95.630499999999984</c:v>
                </c:pt>
                <c:pt idx="137417">
                  <c:v>-95.628499999999974</c:v>
                </c:pt>
                <c:pt idx="137418">
                  <c:v>-95.626499999999965</c:v>
                </c:pt>
                <c:pt idx="137419">
                  <c:v>-95.624499999999955</c:v>
                </c:pt>
                <c:pt idx="137420">
                  <c:v>-95.622500000000002</c:v>
                </c:pt>
                <c:pt idx="137421">
                  <c:v>-95.620499999999993</c:v>
                </c:pt>
                <c:pt idx="137422">
                  <c:v>-95.618499999999983</c:v>
                </c:pt>
                <c:pt idx="137423">
                  <c:v>-95.616499999999974</c:v>
                </c:pt>
                <c:pt idx="137424">
                  <c:v>-95.614499999999964</c:v>
                </c:pt>
                <c:pt idx="137425">
                  <c:v>-95.612499999999955</c:v>
                </c:pt>
                <c:pt idx="137426">
                  <c:v>-95.610500000000002</c:v>
                </c:pt>
                <c:pt idx="137427">
                  <c:v>-95.608499999999992</c:v>
                </c:pt>
                <c:pt idx="137428">
                  <c:v>-95.606499999999983</c:v>
                </c:pt>
                <c:pt idx="137429">
                  <c:v>-95.604499999999973</c:v>
                </c:pt>
                <c:pt idx="137430">
                  <c:v>-95.602499999999964</c:v>
                </c:pt>
                <c:pt idx="137431">
                  <c:v>-95.600499999999954</c:v>
                </c:pt>
                <c:pt idx="137432">
                  <c:v>-95.598500000000001</c:v>
                </c:pt>
                <c:pt idx="137433">
                  <c:v>-95.596499999999992</c:v>
                </c:pt>
                <c:pt idx="137434">
                  <c:v>-95.594499999999982</c:v>
                </c:pt>
                <c:pt idx="137435">
                  <c:v>-95.592499999999973</c:v>
                </c:pt>
                <c:pt idx="137436">
                  <c:v>-95.590499999999963</c:v>
                </c:pt>
                <c:pt idx="137437">
                  <c:v>-95.588499999999954</c:v>
                </c:pt>
                <c:pt idx="137438">
                  <c:v>-95.586500000000001</c:v>
                </c:pt>
                <c:pt idx="137439">
                  <c:v>-95.584499999999991</c:v>
                </c:pt>
                <c:pt idx="137440">
                  <c:v>-95.582499999999982</c:v>
                </c:pt>
                <c:pt idx="137441">
                  <c:v>-95.580499999999972</c:v>
                </c:pt>
                <c:pt idx="137442">
                  <c:v>-95.578499999999963</c:v>
                </c:pt>
                <c:pt idx="137443">
                  <c:v>-95.576499999999953</c:v>
                </c:pt>
                <c:pt idx="137444">
                  <c:v>-95.5745</c:v>
                </c:pt>
                <c:pt idx="137445">
                  <c:v>-95.572499999999991</c:v>
                </c:pt>
                <c:pt idx="137446">
                  <c:v>-95.570499999999981</c:v>
                </c:pt>
                <c:pt idx="137447">
                  <c:v>-95.568499999999972</c:v>
                </c:pt>
                <c:pt idx="137448">
                  <c:v>-95.566499999999962</c:v>
                </c:pt>
                <c:pt idx="137449">
                  <c:v>-95.564499999999953</c:v>
                </c:pt>
                <c:pt idx="137450">
                  <c:v>-95.5625</c:v>
                </c:pt>
                <c:pt idx="137451">
                  <c:v>-95.56049999999999</c:v>
                </c:pt>
                <c:pt idx="137452">
                  <c:v>-95.558499999999981</c:v>
                </c:pt>
                <c:pt idx="137453">
                  <c:v>-95.556499999999971</c:v>
                </c:pt>
                <c:pt idx="137454">
                  <c:v>-95.554499999999962</c:v>
                </c:pt>
                <c:pt idx="137455">
                  <c:v>-95.552499999999952</c:v>
                </c:pt>
                <c:pt idx="137456">
                  <c:v>-95.5505</c:v>
                </c:pt>
                <c:pt idx="137457">
                  <c:v>-95.54849999999999</c:v>
                </c:pt>
                <c:pt idx="137458">
                  <c:v>-95.54649999999998</c:v>
                </c:pt>
                <c:pt idx="137459">
                  <c:v>-95.544499999999971</c:v>
                </c:pt>
                <c:pt idx="137460">
                  <c:v>-95.542499999999961</c:v>
                </c:pt>
                <c:pt idx="137461">
                  <c:v>-95.540499999999952</c:v>
                </c:pt>
                <c:pt idx="137462">
                  <c:v>-95.538499999999999</c:v>
                </c:pt>
                <c:pt idx="137463">
                  <c:v>-95.53649999999999</c:v>
                </c:pt>
                <c:pt idx="137464">
                  <c:v>-95.53449999999998</c:v>
                </c:pt>
                <c:pt idx="137465">
                  <c:v>-95.53249999999997</c:v>
                </c:pt>
                <c:pt idx="137466">
                  <c:v>-95.530499999999961</c:v>
                </c:pt>
                <c:pt idx="137467">
                  <c:v>-95.528499999999951</c:v>
                </c:pt>
                <c:pt idx="137468">
                  <c:v>-95.526499999999999</c:v>
                </c:pt>
                <c:pt idx="137469">
                  <c:v>-95.524499999999989</c:v>
                </c:pt>
                <c:pt idx="137470">
                  <c:v>-95.52249999999998</c:v>
                </c:pt>
                <c:pt idx="137471">
                  <c:v>-95.52049999999997</c:v>
                </c:pt>
                <c:pt idx="137472">
                  <c:v>-95.51849999999996</c:v>
                </c:pt>
                <c:pt idx="137473">
                  <c:v>-95.516499999999951</c:v>
                </c:pt>
                <c:pt idx="137474">
                  <c:v>-95.514499999999998</c:v>
                </c:pt>
                <c:pt idx="137475">
                  <c:v>-95.512499999999989</c:v>
                </c:pt>
                <c:pt idx="137476">
                  <c:v>-95.510499999999979</c:v>
                </c:pt>
                <c:pt idx="137477">
                  <c:v>-95.50849999999997</c:v>
                </c:pt>
                <c:pt idx="137478">
                  <c:v>-95.50649999999996</c:v>
                </c:pt>
                <c:pt idx="137479">
                  <c:v>-95.50449999999995</c:v>
                </c:pt>
                <c:pt idx="137480">
                  <c:v>-95.502499999999998</c:v>
                </c:pt>
                <c:pt idx="137481">
                  <c:v>-95.500499999999988</c:v>
                </c:pt>
                <c:pt idx="137482">
                  <c:v>-95.498499999999979</c:v>
                </c:pt>
                <c:pt idx="137483">
                  <c:v>-95.496499999999969</c:v>
                </c:pt>
                <c:pt idx="137484">
                  <c:v>-95.49449999999996</c:v>
                </c:pt>
                <c:pt idx="137485">
                  <c:v>-95.49249999999995</c:v>
                </c:pt>
                <c:pt idx="137486">
                  <c:v>-95.490499999999997</c:v>
                </c:pt>
                <c:pt idx="137487">
                  <c:v>-95.488499999999988</c:v>
                </c:pt>
                <c:pt idx="137488">
                  <c:v>-95.486499999999978</c:v>
                </c:pt>
                <c:pt idx="137489">
                  <c:v>-95.484499999999969</c:v>
                </c:pt>
                <c:pt idx="137490">
                  <c:v>-95.482499999999959</c:v>
                </c:pt>
                <c:pt idx="137491">
                  <c:v>-95.48049999999995</c:v>
                </c:pt>
                <c:pt idx="137492">
                  <c:v>-95.478499999999997</c:v>
                </c:pt>
                <c:pt idx="137493">
                  <c:v>-95.476499999999987</c:v>
                </c:pt>
                <c:pt idx="137494">
                  <c:v>-95.474499999999978</c:v>
                </c:pt>
                <c:pt idx="137495">
                  <c:v>-95.472499999999968</c:v>
                </c:pt>
                <c:pt idx="137496">
                  <c:v>-95.470499999999959</c:v>
                </c:pt>
                <c:pt idx="137497">
                  <c:v>-95.468499999999949</c:v>
                </c:pt>
                <c:pt idx="137498">
                  <c:v>-95.466499999999996</c:v>
                </c:pt>
                <c:pt idx="137499">
                  <c:v>-95.464499999999987</c:v>
                </c:pt>
                <c:pt idx="137500">
                  <c:v>-95.462499999999977</c:v>
                </c:pt>
                <c:pt idx="137501">
                  <c:v>-95.460499999999968</c:v>
                </c:pt>
                <c:pt idx="137502">
                  <c:v>-95.458499999999958</c:v>
                </c:pt>
                <c:pt idx="137503">
                  <c:v>-95.456500000000005</c:v>
                </c:pt>
                <c:pt idx="137504">
                  <c:v>-95.454499999999996</c:v>
                </c:pt>
                <c:pt idx="137505">
                  <c:v>-95.452499999999986</c:v>
                </c:pt>
                <c:pt idx="137506">
                  <c:v>-95.450499999999977</c:v>
                </c:pt>
                <c:pt idx="137507">
                  <c:v>-95.448499999999967</c:v>
                </c:pt>
                <c:pt idx="137508">
                  <c:v>-95.446499999999958</c:v>
                </c:pt>
                <c:pt idx="137509">
                  <c:v>-95.444500000000005</c:v>
                </c:pt>
                <c:pt idx="137510">
                  <c:v>-95.442499999999995</c:v>
                </c:pt>
                <c:pt idx="137511">
                  <c:v>-95.440499999999986</c:v>
                </c:pt>
                <c:pt idx="137512">
                  <c:v>-95.438499999999976</c:v>
                </c:pt>
                <c:pt idx="137513">
                  <c:v>-95.436499999999967</c:v>
                </c:pt>
                <c:pt idx="137514">
                  <c:v>-95.434499999999957</c:v>
                </c:pt>
                <c:pt idx="137515">
                  <c:v>-95.432500000000005</c:v>
                </c:pt>
                <c:pt idx="137516">
                  <c:v>-95.430499999999995</c:v>
                </c:pt>
                <c:pt idx="137517">
                  <c:v>-95.428499999999985</c:v>
                </c:pt>
                <c:pt idx="137518">
                  <c:v>-95.426499999999976</c:v>
                </c:pt>
                <c:pt idx="137519">
                  <c:v>-95.424499999999966</c:v>
                </c:pt>
                <c:pt idx="137520">
                  <c:v>-95.422499999999957</c:v>
                </c:pt>
                <c:pt idx="137521">
                  <c:v>-95.420500000000004</c:v>
                </c:pt>
                <c:pt idx="137522">
                  <c:v>-95.418499999999995</c:v>
                </c:pt>
                <c:pt idx="137523">
                  <c:v>-95.416499999999985</c:v>
                </c:pt>
                <c:pt idx="137524">
                  <c:v>-95.414499999999975</c:v>
                </c:pt>
                <c:pt idx="137525">
                  <c:v>-95.412499999999966</c:v>
                </c:pt>
                <c:pt idx="137526">
                  <c:v>-95.410499999999956</c:v>
                </c:pt>
                <c:pt idx="137527">
                  <c:v>-95.408500000000004</c:v>
                </c:pt>
                <c:pt idx="137528">
                  <c:v>-95.406499999999994</c:v>
                </c:pt>
                <c:pt idx="137529">
                  <c:v>-95.404499999999985</c:v>
                </c:pt>
                <c:pt idx="137530">
                  <c:v>-95.402499999999975</c:v>
                </c:pt>
                <c:pt idx="137531">
                  <c:v>-95.400499999999965</c:v>
                </c:pt>
                <c:pt idx="137532">
                  <c:v>-95.398499999999956</c:v>
                </c:pt>
                <c:pt idx="137533">
                  <c:v>-95.396500000000003</c:v>
                </c:pt>
                <c:pt idx="137534">
                  <c:v>-95.394499999999994</c:v>
                </c:pt>
                <c:pt idx="137535">
                  <c:v>-95.392499999999984</c:v>
                </c:pt>
                <c:pt idx="137536">
                  <c:v>-95.390499999999975</c:v>
                </c:pt>
                <c:pt idx="137537">
                  <c:v>-95.388499999999965</c:v>
                </c:pt>
                <c:pt idx="137538">
                  <c:v>-95.386499999999955</c:v>
                </c:pt>
                <c:pt idx="137539">
                  <c:v>-95.384500000000003</c:v>
                </c:pt>
                <c:pt idx="137540">
                  <c:v>-95.382499999999993</c:v>
                </c:pt>
                <c:pt idx="137541">
                  <c:v>-95.380499999999984</c:v>
                </c:pt>
                <c:pt idx="137542">
                  <c:v>-95.378499999999974</c:v>
                </c:pt>
                <c:pt idx="137543">
                  <c:v>-95.376499999999965</c:v>
                </c:pt>
                <c:pt idx="137544">
                  <c:v>-95.374499999999955</c:v>
                </c:pt>
                <c:pt idx="137545">
                  <c:v>-95.372500000000002</c:v>
                </c:pt>
                <c:pt idx="137546">
                  <c:v>-95.370499999999993</c:v>
                </c:pt>
                <c:pt idx="137547">
                  <c:v>-95.368499999999983</c:v>
                </c:pt>
                <c:pt idx="137548">
                  <c:v>-95.366499999999974</c:v>
                </c:pt>
                <c:pt idx="137549">
                  <c:v>-95.364499999999964</c:v>
                </c:pt>
                <c:pt idx="137550">
                  <c:v>-95.362499999999955</c:v>
                </c:pt>
                <c:pt idx="137551">
                  <c:v>-95.360500000000002</c:v>
                </c:pt>
                <c:pt idx="137552">
                  <c:v>-95.358499999999992</c:v>
                </c:pt>
                <c:pt idx="137553">
                  <c:v>-95.356499999999983</c:v>
                </c:pt>
                <c:pt idx="137554">
                  <c:v>-95.354499999999973</c:v>
                </c:pt>
                <c:pt idx="137555">
                  <c:v>-95.352499999999964</c:v>
                </c:pt>
                <c:pt idx="137556">
                  <c:v>-95.350499999999954</c:v>
                </c:pt>
                <c:pt idx="137557">
                  <c:v>-95.348500000000001</c:v>
                </c:pt>
                <c:pt idx="137558">
                  <c:v>-95.346499999999992</c:v>
                </c:pt>
                <c:pt idx="137559">
                  <c:v>-95.344499999999982</c:v>
                </c:pt>
                <c:pt idx="137560">
                  <c:v>-95.342499999999973</c:v>
                </c:pt>
                <c:pt idx="137561">
                  <c:v>-95.340499999999963</c:v>
                </c:pt>
                <c:pt idx="137562">
                  <c:v>-95.338499999999954</c:v>
                </c:pt>
                <c:pt idx="137563">
                  <c:v>-95.336500000000001</c:v>
                </c:pt>
                <c:pt idx="137564">
                  <c:v>-95.334499999999991</c:v>
                </c:pt>
                <c:pt idx="137565">
                  <c:v>-95.332499999999982</c:v>
                </c:pt>
                <c:pt idx="137566">
                  <c:v>-95.330499999999972</c:v>
                </c:pt>
                <c:pt idx="137567">
                  <c:v>-95.328499999999963</c:v>
                </c:pt>
                <c:pt idx="137568">
                  <c:v>-95.326499999999953</c:v>
                </c:pt>
                <c:pt idx="137569">
                  <c:v>-95.3245</c:v>
                </c:pt>
                <c:pt idx="137570">
                  <c:v>-95.322499999999991</c:v>
                </c:pt>
                <c:pt idx="137571">
                  <c:v>-95.320499999999981</c:v>
                </c:pt>
                <c:pt idx="137572">
                  <c:v>-95.318499999999972</c:v>
                </c:pt>
                <c:pt idx="137573">
                  <c:v>-95.316499999999962</c:v>
                </c:pt>
                <c:pt idx="137574">
                  <c:v>-95.314499999999953</c:v>
                </c:pt>
                <c:pt idx="137575">
                  <c:v>-95.3125</c:v>
                </c:pt>
                <c:pt idx="137576">
                  <c:v>-95.31049999999999</c:v>
                </c:pt>
                <c:pt idx="137577">
                  <c:v>-95.308499999999981</c:v>
                </c:pt>
                <c:pt idx="137578">
                  <c:v>-95.306499999999971</c:v>
                </c:pt>
                <c:pt idx="137579">
                  <c:v>-95.304499999999962</c:v>
                </c:pt>
                <c:pt idx="137580">
                  <c:v>-95.302499999999952</c:v>
                </c:pt>
                <c:pt idx="137581">
                  <c:v>-95.3005</c:v>
                </c:pt>
                <c:pt idx="137582">
                  <c:v>-95.29849999999999</c:v>
                </c:pt>
                <c:pt idx="137583">
                  <c:v>-95.29649999999998</c:v>
                </c:pt>
                <c:pt idx="137584">
                  <c:v>-95.294499999999971</c:v>
                </c:pt>
                <c:pt idx="137585">
                  <c:v>-95.292499999999961</c:v>
                </c:pt>
                <c:pt idx="137586">
                  <c:v>-95.290499999999952</c:v>
                </c:pt>
                <c:pt idx="137587">
                  <c:v>-95.288499999999999</c:v>
                </c:pt>
                <c:pt idx="137588">
                  <c:v>-95.28649999999999</c:v>
                </c:pt>
                <c:pt idx="137589">
                  <c:v>-95.28449999999998</c:v>
                </c:pt>
                <c:pt idx="137590">
                  <c:v>-95.28249999999997</c:v>
                </c:pt>
                <c:pt idx="137591">
                  <c:v>-95.280499999999961</c:v>
                </c:pt>
                <c:pt idx="137592">
                  <c:v>-95.278499999999951</c:v>
                </c:pt>
                <c:pt idx="137593">
                  <c:v>-95.276499999999999</c:v>
                </c:pt>
                <c:pt idx="137594">
                  <c:v>-95.274499999999989</c:v>
                </c:pt>
                <c:pt idx="137595">
                  <c:v>-95.27249999999998</c:v>
                </c:pt>
                <c:pt idx="137596">
                  <c:v>-95.27049999999997</c:v>
                </c:pt>
                <c:pt idx="137597">
                  <c:v>-95.26849999999996</c:v>
                </c:pt>
                <c:pt idx="137598">
                  <c:v>-95.266499999999951</c:v>
                </c:pt>
                <c:pt idx="137599">
                  <c:v>-95.264499999999998</c:v>
                </c:pt>
                <c:pt idx="137600">
                  <c:v>-95.262499999999989</c:v>
                </c:pt>
                <c:pt idx="137601">
                  <c:v>-95.260499999999979</c:v>
                </c:pt>
                <c:pt idx="137602">
                  <c:v>-95.25849999999997</c:v>
                </c:pt>
                <c:pt idx="137603">
                  <c:v>-95.25649999999996</c:v>
                </c:pt>
                <c:pt idx="137604">
                  <c:v>-95.25449999999995</c:v>
                </c:pt>
                <c:pt idx="137605">
                  <c:v>-95.252499999999998</c:v>
                </c:pt>
                <c:pt idx="137606">
                  <c:v>-95.250499999999988</c:v>
                </c:pt>
                <c:pt idx="137607">
                  <c:v>-95.248499999999979</c:v>
                </c:pt>
                <c:pt idx="137608">
                  <c:v>-95.246499999999969</c:v>
                </c:pt>
                <c:pt idx="137609">
                  <c:v>-95.24449999999996</c:v>
                </c:pt>
                <c:pt idx="137610">
                  <c:v>-95.24249999999995</c:v>
                </c:pt>
                <c:pt idx="137611">
                  <c:v>-95.240499999999997</c:v>
                </c:pt>
                <c:pt idx="137612">
                  <c:v>-95.238499999999988</c:v>
                </c:pt>
                <c:pt idx="137613">
                  <c:v>-95.236499999999978</c:v>
                </c:pt>
                <c:pt idx="137614">
                  <c:v>-95.234499999999969</c:v>
                </c:pt>
                <c:pt idx="137615">
                  <c:v>-95.232499999999959</c:v>
                </c:pt>
                <c:pt idx="137616">
                  <c:v>-95.23049999999995</c:v>
                </c:pt>
                <c:pt idx="137617">
                  <c:v>-95.228499999999997</c:v>
                </c:pt>
                <c:pt idx="137618">
                  <c:v>-95.226499999999987</c:v>
                </c:pt>
                <c:pt idx="137619">
                  <c:v>-95.224499999999978</c:v>
                </c:pt>
                <c:pt idx="137620">
                  <c:v>-95.222499999999968</c:v>
                </c:pt>
                <c:pt idx="137621">
                  <c:v>-95.220499999999959</c:v>
                </c:pt>
                <c:pt idx="137622">
                  <c:v>-95.218499999999949</c:v>
                </c:pt>
                <c:pt idx="137623">
                  <c:v>-95.216499999999996</c:v>
                </c:pt>
                <c:pt idx="137624">
                  <c:v>-95.214499999999987</c:v>
                </c:pt>
                <c:pt idx="137625">
                  <c:v>-95.212499999999977</c:v>
                </c:pt>
                <c:pt idx="137626">
                  <c:v>-95.210499999999968</c:v>
                </c:pt>
                <c:pt idx="137627">
                  <c:v>-95.208499999999958</c:v>
                </c:pt>
                <c:pt idx="137628">
                  <c:v>-95.206500000000005</c:v>
                </c:pt>
                <c:pt idx="137629">
                  <c:v>-95.204499999999996</c:v>
                </c:pt>
                <c:pt idx="137630">
                  <c:v>-95.202499999999986</c:v>
                </c:pt>
                <c:pt idx="137631">
                  <c:v>-95.200499999999977</c:v>
                </c:pt>
                <c:pt idx="137632">
                  <c:v>-95.198499999999967</c:v>
                </c:pt>
                <c:pt idx="137633">
                  <c:v>-95.196499999999958</c:v>
                </c:pt>
                <c:pt idx="137634">
                  <c:v>-95.194500000000005</c:v>
                </c:pt>
                <c:pt idx="137635">
                  <c:v>-95.192499999999995</c:v>
                </c:pt>
                <c:pt idx="137636">
                  <c:v>-95.190499999999986</c:v>
                </c:pt>
                <c:pt idx="137637">
                  <c:v>-95.188499999999976</c:v>
                </c:pt>
                <c:pt idx="137638">
                  <c:v>-95.186499999999967</c:v>
                </c:pt>
                <c:pt idx="137639">
                  <c:v>-95.184499999999957</c:v>
                </c:pt>
                <c:pt idx="137640">
                  <c:v>-95.182500000000005</c:v>
                </c:pt>
                <c:pt idx="137641">
                  <c:v>-95.180499999999995</c:v>
                </c:pt>
                <c:pt idx="137642">
                  <c:v>-95.178499999999985</c:v>
                </c:pt>
                <c:pt idx="137643">
                  <c:v>-95.176499999999976</c:v>
                </c:pt>
                <c:pt idx="137644">
                  <c:v>-95.174499999999966</c:v>
                </c:pt>
                <c:pt idx="137645">
                  <c:v>-95.172499999999957</c:v>
                </c:pt>
                <c:pt idx="137646">
                  <c:v>-95.170500000000004</c:v>
                </c:pt>
                <c:pt idx="137647">
                  <c:v>-95.168499999999995</c:v>
                </c:pt>
                <c:pt idx="137648">
                  <c:v>-95.166499999999985</c:v>
                </c:pt>
                <c:pt idx="137649">
                  <c:v>-95.164499999999975</c:v>
                </c:pt>
                <c:pt idx="137650">
                  <c:v>-95.162499999999966</c:v>
                </c:pt>
                <c:pt idx="137651">
                  <c:v>-95.160499999999956</c:v>
                </c:pt>
                <c:pt idx="137652">
                  <c:v>-95.158500000000004</c:v>
                </c:pt>
                <c:pt idx="137653">
                  <c:v>-95.156499999999994</c:v>
                </c:pt>
                <c:pt idx="137654">
                  <c:v>-95.154499999999985</c:v>
                </c:pt>
                <c:pt idx="137655">
                  <c:v>-95.152499999999975</c:v>
                </c:pt>
                <c:pt idx="137656">
                  <c:v>-95.150499999999965</c:v>
                </c:pt>
                <c:pt idx="137657">
                  <c:v>-95.148499999999956</c:v>
                </c:pt>
                <c:pt idx="137658">
                  <c:v>-95.146500000000003</c:v>
                </c:pt>
                <c:pt idx="137659">
                  <c:v>-95.144499999999994</c:v>
                </c:pt>
                <c:pt idx="137660">
                  <c:v>-95.142499999999984</c:v>
                </c:pt>
                <c:pt idx="137661">
                  <c:v>-95.140499999999975</c:v>
                </c:pt>
                <c:pt idx="137662">
                  <c:v>-95.138499999999965</c:v>
                </c:pt>
                <c:pt idx="137663">
                  <c:v>-95.136499999999955</c:v>
                </c:pt>
                <c:pt idx="137664">
                  <c:v>-95.134500000000003</c:v>
                </c:pt>
                <c:pt idx="137665">
                  <c:v>-95.132499999999993</c:v>
                </c:pt>
                <c:pt idx="137666">
                  <c:v>-95.130499999999984</c:v>
                </c:pt>
                <c:pt idx="137667">
                  <c:v>-95.128499999999974</c:v>
                </c:pt>
                <c:pt idx="137668">
                  <c:v>-95.126499999999965</c:v>
                </c:pt>
                <c:pt idx="137669">
                  <c:v>-95.124499999999955</c:v>
                </c:pt>
                <c:pt idx="137670">
                  <c:v>-95.122500000000002</c:v>
                </c:pt>
                <c:pt idx="137671">
                  <c:v>-95.120499999999993</c:v>
                </c:pt>
                <c:pt idx="137672">
                  <c:v>-95.118499999999983</c:v>
                </c:pt>
                <c:pt idx="137673">
                  <c:v>-95.116499999999974</c:v>
                </c:pt>
                <c:pt idx="137674">
                  <c:v>-95.114499999999964</c:v>
                </c:pt>
                <c:pt idx="137675">
                  <c:v>-95.112499999999955</c:v>
                </c:pt>
                <c:pt idx="137676">
                  <c:v>-95.110500000000002</c:v>
                </c:pt>
                <c:pt idx="137677">
                  <c:v>-95.108499999999992</c:v>
                </c:pt>
                <c:pt idx="137678">
                  <c:v>-95.106499999999983</c:v>
                </c:pt>
                <c:pt idx="137679">
                  <c:v>-95.104499999999973</c:v>
                </c:pt>
                <c:pt idx="137680">
                  <c:v>-95.102499999999964</c:v>
                </c:pt>
                <c:pt idx="137681">
                  <c:v>-95.100499999999954</c:v>
                </c:pt>
                <c:pt idx="137682">
                  <c:v>-95.098500000000001</c:v>
                </c:pt>
                <c:pt idx="137683">
                  <c:v>-95.096499999999992</c:v>
                </c:pt>
                <c:pt idx="137684">
                  <c:v>-95.094499999999982</c:v>
                </c:pt>
                <c:pt idx="137685">
                  <c:v>-95.092499999999973</c:v>
                </c:pt>
                <c:pt idx="137686">
                  <c:v>-95.090499999999963</c:v>
                </c:pt>
                <c:pt idx="137687">
                  <c:v>-95.088499999999954</c:v>
                </c:pt>
                <c:pt idx="137688">
                  <c:v>-95.086500000000001</c:v>
                </c:pt>
                <c:pt idx="137689">
                  <c:v>-95.084499999999991</c:v>
                </c:pt>
                <c:pt idx="137690">
                  <c:v>-95.082499999999982</c:v>
                </c:pt>
                <c:pt idx="137691">
                  <c:v>-95.080499999999972</c:v>
                </c:pt>
                <c:pt idx="137692">
                  <c:v>-95.078499999999963</c:v>
                </c:pt>
                <c:pt idx="137693">
                  <c:v>-95.076499999999953</c:v>
                </c:pt>
                <c:pt idx="137694">
                  <c:v>-95.0745</c:v>
                </c:pt>
                <c:pt idx="137695">
                  <c:v>-95.072499999999991</c:v>
                </c:pt>
                <c:pt idx="137696">
                  <c:v>-95.070499999999981</c:v>
                </c:pt>
                <c:pt idx="137697">
                  <c:v>-95.068499999999972</c:v>
                </c:pt>
                <c:pt idx="137698">
                  <c:v>-95.066499999999962</c:v>
                </c:pt>
                <c:pt idx="137699">
                  <c:v>-95.064499999999953</c:v>
                </c:pt>
                <c:pt idx="137700">
                  <c:v>-95.0625</c:v>
                </c:pt>
                <c:pt idx="137701">
                  <c:v>-95.06049999999999</c:v>
                </c:pt>
                <c:pt idx="137702">
                  <c:v>-95.058499999999981</c:v>
                </c:pt>
                <c:pt idx="137703">
                  <c:v>-95.056499999999971</c:v>
                </c:pt>
                <c:pt idx="137704">
                  <c:v>-95.054499999999962</c:v>
                </c:pt>
                <c:pt idx="137705">
                  <c:v>-95.052499999999952</c:v>
                </c:pt>
                <c:pt idx="137706">
                  <c:v>-95.0505</c:v>
                </c:pt>
                <c:pt idx="137707">
                  <c:v>-95.04849999999999</c:v>
                </c:pt>
                <c:pt idx="137708">
                  <c:v>-95.04649999999998</c:v>
                </c:pt>
                <c:pt idx="137709">
                  <c:v>-95.044499999999971</c:v>
                </c:pt>
                <c:pt idx="137710">
                  <c:v>-95.042499999999961</c:v>
                </c:pt>
                <c:pt idx="137711">
                  <c:v>-95.040499999999952</c:v>
                </c:pt>
                <c:pt idx="137712">
                  <c:v>-95.038499999999999</c:v>
                </c:pt>
                <c:pt idx="137713">
                  <c:v>-95.03649999999999</c:v>
                </c:pt>
                <c:pt idx="137714">
                  <c:v>-95.03449999999998</c:v>
                </c:pt>
                <c:pt idx="137715">
                  <c:v>-95.03249999999997</c:v>
                </c:pt>
                <c:pt idx="137716">
                  <c:v>-95.030499999999961</c:v>
                </c:pt>
                <c:pt idx="137717">
                  <c:v>-95.028499999999951</c:v>
                </c:pt>
                <c:pt idx="137718">
                  <c:v>-95.026499999999999</c:v>
                </c:pt>
                <c:pt idx="137719">
                  <c:v>-95.024499999999989</c:v>
                </c:pt>
                <c:pt idx="137720">
                  <c:v>-95.02249999999998</c:v>
                </c:pt>
                <c:pt idx="137721">
                  <c:v>-95.02049999999997</c:v>
                </c:pt>
                <c:pt idx="137722">
                  <c:v>-95.01849999999996</c:v>
                </c:pt>
                <c:pt idx="137723">
                  <c:v>-95.016499999999951</c:v>
                </c:pt>
                <c:pt idx="137724">
                  <c:v>-95.014499999999998</c:v>
                </c:pt>
                <c:pt idx="137725">
                  <c:v>-95.012499999999989</c:v>
                </c:pt>
                <c:pt idx="137726">
                  <c:v>-95.010499999999979</c:v>
                </c:pt>
                <c:pt idx="137727">
                  <c:v>-95.00849999999997</c:v>
                </c:pt>
                <c:pt idx="137728">
                  <c:v>-95.00649999999996</c:v>
                </c:pt>
                <c:pt idx="137729">
                  <c:v>-95.00449999999995</c:v>
                </c:pt>
                <c:pt idx="137730">
                  <c:v>-95.002499999999998</c:v>
                </c:pt>
                <c:pt idx="137731">
                  <c:v>-95.000499999999988</c:v>
                </c:pt>
                <c:pt idx="137732">
                  <c:v>-94.998499999999979</c:v>
                </c:pt>
                <c:pt idx="137733">
                  <c:v>-94.996499999999969</c:v>
                </c:pt>
                <c:pt idx="137734">
                  <c:v>-94.99449999999996</c:v>
                </c:pt>
                <c:pt idx="137735">
                  <c:v>-94.99249999999995</c:v>
                </c:pt>
                <c:pt idx="137736">
                  <c:v>-94.990499999999997</c:v>
                </c:pt>
                <c:pt idx="137737">
                  <c:v>-94.988499999999988</c:v>
                </c:pt>
                <c:pt idx="137738">
                  <c:v>-94.986499999999978</c:v>
                </c:pt>
                <c:pt idx="137739">
                  <c:v>-94.984499999999969</c:v>
                </c:pt>
                <c:pt idx="137740">
                  <c:v>-94.982499999999959</c:v>
                </c:pt>
                <c:pt idx="137741">
                  <c:v>-94.98049999999995</c:v>
                </c:pt>
                <c:pt idx="137742">
                  <c:v>-94.978499999999997</c:v>
                </c:pt>
                <c:pt idx="137743">
                  <c:v>-94.976499999999987</c:v>
                </c:pt>
                <c:pt idx="137744">
                  <c:v>-94.974499999999978</c:v>
                </c:pt>
                <c:pt idx="137745">
                  <c:v>-94.972499999999968</c:v>
                </c:pt>
                <c:pt idx="137746">
                  <c:v>-94.970499999999959</c:v>
                </c:pt>
                <c:pt idx="137747">
                  <c:v>-94.968499999999949</c:v>
                </c:pt>
                <c:pt idx="137748">
                  <c:v>-94.966499999999996</c:v>
                </c:pt>
                <c:pt idx="137749">
                  <c:v>-94.964499999999987</c:v>
                </c:pt>
                <c:pt idx="137750">
                  <c:v>-94.962499999999977</c:v>
                </c:pt>
                <c:pt idx="137751">
                  <c:v>-94.960499999999968</c:v>
                </c:pt>
                <c:pt idx="137752">
                  <c:v>-94.958499999999958</c:v>
                </c:pt>
                <c:pt idx="137753">
                  <c:v>-94.956500000000005</c:v>
                </c:pt>
                <c:pt idx="137754">
                  <c:v>-94.954499999999996</c:v>
                </c:pt>
                <c:pt idx="137755">
                  <c:v>-94.952499999999986</c:v>
                </c:pt>
                <c:pt idx="137756">
                  <c:v>-94.950499999999977</c:v>
                </c:pt>
                <c:pt idx="137757">
                  <c:v>-94.948499999999967</c:v>
                </c:pt>
                <c:pt idx="137758">
                  <c:v>-94.946499999999958</c:v>
                </c:pt>
                <c:pt idx="137759">
                  <c:v>-94.944500000000005</c:v>
                </c:pt>
                <c:pt idx="137760">
                  <c:v>-94.942499999999995</c:v>
                </c:pt>
                <c:pt idx="137761">
                  <c:v>-94.940499999999986</c:v>
                </c:pt>
                <c:pt idx="137762">
                  <c:v>-94.938499999999976</c:v>
                </c:pt>
                <c:pt idx="137763">
                  <c:v>-94.936499999999967</c:v>
                </c:pt>
                <c:pt idx="137764">
                  <c:v>-94.934499999999957</c:v>
                </c:pt>
                <c:pt idx="137765">
                  <c:v>-94.932500000000005</c:v>
                </c:pt>
                <c:pt idx="137766">
                  <c:v>-94.930499999999995</c:v>
                </c:pt>
                <c:pt idx="137767">
                  <c:v>-94.928499999999985</c:v>
                </c:pt>
                <c:pt idx="137768">
                  <c:v>-94.926499999999976</c:v>
                </c:pt>
                <c:pt idx="137769">
                  <c:v>-94.924499999999966</c:v>
                </c:pt>
                <c:pt idx="137770">
                  <c:v>-94.922499999999957</c:v>
                </c:pt>
                <c:pt idx="137771">
                  <c:v>-94.920500000000004</c:v>
                </c:pt>
                <c:pt idx="137772">
                  <c:v>-94.918499999999995</c:v>
                </c:pt>
                <c:pt idx="137773">
                  <c:v>-94.916499999999985</c:v>
                </c:pt>
                <c:pt idx="137774">
                  <c:v>-94.914499999999975</c:v>
                </c:pt>
                <c:pt idx="137775">
                  <c:v>-94.912499999999966</c:v>
                </c:pt>
                <c:pt idx="137776">
                  <c:v>-94.910499999999956</c:v>
                </c:pt>
                <c:pt idx="137777">
                  <c:v>-94.908500000000004</c:v>
                </c:pt>
                <c:pt idx="137778">
                  <c:v>-94.906499999999994</c:v>
                </c:pt>
                <c:pt idx="137779">
                  <c:v>-94.904499999999985</c:v>
                </c:pt>
                <c:pt idx="137780">
                  <c:v>-94.902499999999975</c:v>
                </c:pt>
                <c:pt idx="137781">
                  <c:v>-94.900499999999965</c:v>
                </c:pt>
                <c:pt idx="137782">
                  <c:v>-94.898499999999956</c:v>
                </c:pt>
                <c:pt idx="137783">
                  <c:v>-94.896500000000003</c:v>
                </c:pt>
                <c:pt idx="137784">
                  <c:v>-94.894499999999994</c:v>
                </c:pt>
                <c:pt idx="137785">
                  <c:v>-94.892499999999984</c:v>
                </c:pt>
                <c:pt idx="137786">
                  <c:v>-94.890499999999975</c:v>
                </c:pt>
                <c:pt idx="137787">
                  <c:v>-94.888499999999965</c:v>
                </c:pt>
                <c:pt idx="137788">
                  <c:v>-94.886499999999955</c:v>
                </c:pt>
                <c:pt idx="137789">
                  <c:v>-94.884500000000003</c:v>
                </c:pt>
                <c:pt idx="137790">
                  <c:v>-94.882499999999993</c:v>
                </c:pt>
                <c:pt idx="137791">
                  <c:v>-94.880499999999984</c:v>
                </c:pt>
                <c:pt idx="137792">
                  <c:v>-94.878499999999974</c:v>
                </c:pt>
                <c:pt idx="137793">
                  <c:v>-94.876499999999965</c:v>
                </c:pt>
                <c:pt idx="137794">
                  <c:v>-94.874499999999955</c:v>
                </c:pt>
                <c:pt idx="137795">
                  <c:v>-94.872500000000002</c:v>
                </c:pt>
                <c:pt idx="137796">
                  <c:v>-94.870499999999993</c:v>
                </c:pt>
                <c:pt idx="137797">
                  <c:v>-94.868499999999983</c:v>
                </c:pt>
                <c:pt idx="137798">
                  <c:v>-94.866499999999974</c:v>
                </c:pt>
                <c:pt idx="137799">
                  <c:v>-94.864499999999964</c:v>
                </c:pt>
                <c:pt idx="137800">
                  <c:v>-94.862499999999955</c:v>
                </c:pt>
                <c:pt idx="137801">
                  <c:v>-94.860500000000002</c:v>
                </c:pt>
                <c:pt idx="137802">
                  <c:v>-94.858499999999992</c:v>
                </c:pt>
                <c:pt idx="137803">
                  <c:v>-94.856499999999983</c:v>
                </c:pt>
                <c:pt idx="137804">
                  <c:v>-94.854499999999973</c:v>
                </c:pt>
                <c:pt idx="137805">
                  <c:v>-94.852499999999964</c:v>
                </c:pt>
                <c:pt idx="137806">
                  <c:v>-94.850499999999954</c:v>
                </c:pt>
                <c:pt idx="137807">
                  <c:v>-94.848500000000001</c:v>
                </c:pt>
                <c:pt idx="137808">
                  <c:v>-94.846499999999992</c:v>
                </c:pt>
                <c:pt idx="137809">
                  <c:v>-94.844499999999982</c:v>
                </c:pt>
                <c:pt idx="137810">
                  <c:v>-94.842499999999973</c:v>
                </c:pt>
                <c:pt idx="137811">
                  <c:v>-94.840499999999963</c:v>
                </c:pt>
                <c:pt idx="137812">
                  <c:v>-94.838499999999954</c:v>
                </c:pt>
                <c:pt idx="137813">
                  <c:v>-94.836500000000001</c:v>
                </c:pt>
                <c:pt idx="137814">
                  <c:v>-94.834499999999991</c:v>
                </c:pt>
                <c:pt idx="137815">
                  <c:v>-94.832499999999982</c:v>
                </c:pt>
                <c:pt idx="137816">
                  <c:v>-94.830499999999972</c:v>
                </c:pt>
                <c:pt idx="137817">
                  <c:v>-94.828499999999963</c:v>
                </c:pt>
                <c:pt idx="137818">
                  <c:v>-94.826499999999953</c:v>
                </c:pt>
                <c:pt idx="137819">
                  <c:v>-94.8245</c:v>
                </c:pt>
                <c:pt idx="137820">
                  <c:v>-94.822499999999991</c:v>
                </c:pt>
                <c:pt idx="137821">
                  <c:v>-94.820499999999981</c:v>
                </c:pt>
                <c:pt idx="137822">
                  <c:v>-94.818499999999972</c:v>
                </c:pt>
                <c:pt idx="137823">
                  <c:v>-94.816499999999962</c:v>
                </c:pt>
                <c:pt idx="137824">
                  <c:v>-94.814499999999953</c:v>
                </c:pt>
                <c:pt idx="137825">
                  <c:v>-94.8125</c:v>
                </c:pt>
                <c:pt idx="137826">
                  <c:v>-94.81049999999999</c:v>
                </c:pt>
                <c:pt idx="137827">
                  <c:v>-94.808499999999981</c:v>
                </c:pt>
                <c:pt idx="137828">
                  <c:v>-94.806499999999971</c:v>
                </c:pt>
                <c:pt idx="137829">
                  <c:v>-94.804499999999962</c:v>
                </c:pt>
                <c:pt idx="137830">
                  <c:v>-94.802499999999952</c:v>
                </c:pt>
                <c:pt idx="137831">
                  <c:v>-94.8005</c:v>
                </c:pt>
                <c:pt idx="137832">
                  <c:v>-94.79849999999999</c:v>
                </c:pt>
                <c:pt idx="137833">
                  <c:v>-94.79649999999998</c:v>
                </c:pt>
                <c:pt idx="137834">
                  <c:v>-94.794499999999971</c:v>
                </c:pt>
                <c:pt idx="137835">
                  <c:v>-94.792499999999961</c:v>
                </c:pt>
                <c:pt idx="137836">
                  <c:v>-94.790499999999952</c:v>
                </c:pt>
                <c:pt idx="137837">
                  <c:v>-94.788499999999999</c:v>
                </c:pt>
                <c:pt idx="137838">
                  <c:v>-94.78649999999999</c:v>
                </c:pt>
                <c:pt idx="137839">
                  <c:v>-94.78449999999998</c:v>
                </c:pt>
                <c:pt idx="137840">
                  <c:v>-94.78249999999997</c:v>
                </c:pt>
                <c:pt idx="137841">
                  <c:v>-94.780499999999961</c:v>
                </c:pt>
                <c:pt idx="137842">
                  <c:v>-94.778499999999951</c:v>
                </c:pt>
                <c:pt idx="137843">
                  <c:v>-94.776499999999999</c:v>
                </c:pt>
                <c:pt idx="137844">
                  <c:v>-94.774499999999989</c:v>
                </c:pt>
                <c:pt idx="137845">
                  <c:v>-94.77249999999998</c:v>
                </c:pt>
                <c:pt idx="137846">
                  <c:v>-94.77049999999997</c:v>
                </c:pt>
                <c:pt idx="137847">
                  <c:v>-94.76849999999996</c:v>
                </c:pt>
                <c:pt idx="137848">
                  <c:v>-94.766499999999951</c:v>
                </c:pt>
                <c:pt idx="137849">
                  <c:v>-94.764499999999998</c:v>
                </c:pt>
                <c:pt idx="137850">
                  <c:v>-94.762499999999989</c:v>
                </c:pt>
                <c:pt idx="137851">
                  <c:v>-94.760499999999979</c:v>
                </c:pt>
                <c:pt idx="137852">
                  <c:v>-94.75849999999997</c:v>
                </c:pt>
                <c:pt idx="137853">
                  <c:v>-94.75649999999996</c:v>
                </c:pt>
                <c:pt idx="137854">
                  <c:v>-94.75449999999995</c:v>
                </c:pt>
                <c:pt idx="137855">
                  <c:v>-94.752499999999998</c:v>
                </c:pt>
                <c:pt idx="137856">
                  <c:v>-94.750499999999988</c:v>
                </c:pt>
                <c:pt idx="137857">
                  <c:v>-94.748499999999979</c:v>
                </c:pt>
                <c:pt idx="137858">
                  <c:v>-94.746499999999969</c:v>
                </c:pt>
                <c:pt idx="137859">
                  <c:v>-94.74449999999996</c:v>
                </c:pt>
                <c:pt idx="137860">
                  <c:v>-94.74249999999995</c:v>
                </c:pt>
                <c:pt idx="137861">
                  <c:v>-94.740499999999997</c:v>
                </c:pt>
                <c:pt idx="137862">
                  <c:v>-94.738499999999988</c:v>
                </c:pt>
                <c:pt idx="137863">
                  <c:v>-94.736499999999978</c:v>
                </c:pt>
                <c:pt idx="137864">
                  <c:v>-94.734499999999969</c:v>
                </c:pt>
                <c:pt idx="137865">
                  <c:v>-94.732499999999959</c:v>
                </c:pt>
                <c:pt idx="137866">
                  <c:v>-94.73049999999995</c:v>
                </c:pt>
                <c:pt idx="137867">
                  <c:v>-94.728499999999997</c:v>
                </c:pt>
                <c:pt idx="137868">
                  <c:v>-94.726499999999987</c:v>
                </c:pt>
                <c:pt idx="137869">
                  <c:v>-94.724499999999978</c:v>
                </c:pt>
                <c:pt idx="137870">
                  <c:v>-94.722499999999968</c:v>
                </c:pt>
                <c:pt idx="137871">
                  <c:v>-94.720499999999959</c:v>
                </c:pt>
                <c:pt idx="137872">
                  <c:v>-94.718499999999949</c:v>
                </c:pt>
                <c:pt idx="137873">
                  <c:v>-94.716499999999996</c:v>
                </c:pt>
                <c:pt idx="137874">
                  <c:v>-94.714499999999987</c:v>
                </c:pt>
                <c:pt idx="137875">
                  <c:v>-94.712499999999977</c:v>
                </c:pt>
                <c:pt idx="137876">
                  <c:v>-94.710499999999968</c:v>
                </c:pt>
                <c:pt idx="137877">
                  <c:v>-94.708499999999958</c:v>
                </c:pt>
                <c:pt idx="137878">
                  <c:v>-94.706500000000005</c:v>
                </c:pt>
                <c:pt idx="137879">
                  <c:v>-94.704499999999996</c:v>
                </c:pt>
                <c:pt idx="137880">
                  <c:v>-94.702499999999986</c:v>
                </c:pt>
                <c:pt idx="137881">
                  <c:v>-94.700499999999977</c:v>
                </c:pt>
                <c:pt idx="137882">
                  <c:v>-94.698499999999967</c:v>
                </c:pt>
                <c:pt idx="137883">
                  <c:v>-94.696499999999958</c:v>
                </c:pt>
                <c:pt idx="137884">
                  <c:v>-94.694500000000005</c:v>
                </c:pt>
                <c:pt idx="137885">
                  <c:v>-94.692499999999995</c:v>
                </c:pt>
                <c:pt idx="137886">
                  <c:v>-94.690499999999986</c:v>
                </c:pt>
                <c:pt idx="137887">
                  <c:v>-94.688499999999976</c:v>
                </c:pt>
                <c:pt idx="137888">
                  <c:v>-94.686499999999967</c:v>
                </c:pt>
                <c:pt idx="137889">
                  <c:v>-94.684499999999957</c:v>
                </c:pt>
                <c:pt idx="137890">
                  <c:v>-94.682500000000005</c:v>
                </c:pt>
                <c:pt idx="137891">
                  <c:v>-94.680499999999995</c:v>
                </c:pt>
                <c:pt idx="137892">
                  <c:v>-94.678499999999985</c:v>
                </c:pt>
                <c:pt idx="137893">
                  <c:v>-94.676499999999976</c:v>
                </c:pt>
                <c:pt idx="137894">
                  <c:v>-94.674499999999966</c:v>
                </c:pt>
                <c:pt idx="137895">
                  <c:v>-94.672499999999957</c:v>
                </c:pt>
                <c:pt idx="137896">
                  <c:v>-94.670500000000004</c:v>
                </c:pt>
                <c:pt idx="137897">
                  <c:v>-94.668499999999995</c:v>
                </c:pt>
                <c:pt idx="137898">
                  <c:v>-94.666499999999985</c:v>
                </c:pt>
                <c:pt idx="137899">
                  <c:v>-94.664499999999975</c:v>
                </c:pt>
                <c:pt idx="137900">
                  <c:v>-94.662499999999966</c:v>
                </c:pt>
                <c:pt idx="137901">
                  <c:v>-94.660499999999956</c:v>
                </c:pt>
                <c:pt idx="137902">
                  <c:v>-94.658500000000004</c:v>
                </c:pt>
                <c:pt idx="137903">
                  <c:v>-94.656499999999994</c:v>
                </c:pt>
                <c:pt idx="137904">
                  <c:v>-94.654499999999985</c:v>
                </c:pt>
                <c:pt idx="137905">
                  <c:v>-94.652499999999975</c:v>
                </c:pt>
                <c:pt idx="137906">
                  <c:v>-94.650499999999965</c:v>
                </c:pt>
                <c:pt idx="137907">
                  <c:v>-94.648499999999956</c:v>
                </c:pt>
                <c:pt idx="137908">
                  <c:v>-94.646500000000003</c:v>
                </c:pt>
                <c:pt idx="137909">
                  <c:v>-94.644499999999994</c:v>
                </c:pt>
                <c:pt idx="137910">
                  <c:v>-94.642499999999984</c:v>
                </c:pt>
                <c:pt idx="137911">
                  <c:v>-94.640499999999975</c:v>
                </c:pt>
                <c:pt idx="137912">
                  <c:v>-94.638499999999965</c:v>
                </c:pt>
                <c:pt idx="137913">
                  <c:v>-94.636499999999955</c:v>
                </c:pt>
                <c:pt idx="137914">
                  <c:v>-94.634500000000003</c:v>
                </c:pt>
                <c:pt idx="137915">
                  <c:v>-94.632499999999993</c:v>
                </c:pt>
                <c:pt idx="137916">
                  <c:v>-94.630499999999984</c:v>
                </c:pt>
                <c:pt idx="137917">
                  <c:v>-94.628499999999974</c:v>
                </c:pt>
                <c:pt idx="137918">
                  <c:v>-94.626499999999965</c:v>
                </c:pt>
                <c:pt idx="137919">
                  <c:v>-94.624499999999955</c:v>
                </c:pt>
                <c:pt idx="137920">
                  <c:v>-94.622500000000002</c:v>
                </c:pt>
                <c:pt idx="137921">
                  <c:v>-94.620499999999993</c:v>
                </c:pt>
                <c:pt idx="137922">
                  <c:v>-94.618499999999983</c:v>
                </c:pt>
                <c:pt idx="137923">
                  <c:v>-94.616499999999974</c:v>
                </c:pt>
                <c:pt idx="137924">
                  <c:v>-94.614499999999964</c:v>
                </c:pt>
                <c:pt idx="137925">
                  <c:v>-94.612499999999955</c:v>
                </c:pt>
                <c:pt idx="137926">
                  <c:v>-94.610500000000002</c:v>
                </c:pt>
                <c:pt idx="137927">
                  <c:v>-94.608499999999992</c:v>
                </c:pt>
                <c:pt idx="137928">
                  <c:v>-94.606499999999983</c:v>
                </c:pt>
                <c:pt idx="137929">
                  <c:v>-94.604499999999973</c:v>
                </c:pt>
                <c:pt idx="137930">
                  <c:v>-94.602499999999964</c:v>
                </c:pt>
                <c:pt idx="137931">
                  <c:v>-94.600499999999954</c:v>
                </c:pt>
                <c:pt idx="137932">
                  <c:v>-94.598500000000001</c:v>
                </c:pt>
                <c:pt idx="137933">
                  <c:v>-94.596499999999992</c:v>
                </c:pt>
                <c:pt idx="137934">
                  <c:v>-94.594499999999982</c:v>
                </c:pt>
                <c:pt idx="137935">
                  <c:v>-94.592499999999973</c:v>
                </c:pt>
                <c:pt idx="137936">
                  <c:v>-94.590499999999963</c:v>
                </c:pt>
                <c:pt idx="137937">
                  <c:v>-94.588499999999954</c:v>
                </c:pt>
                <c:pt idx="137938">
                  <c:v>-94.586500000000001</c:v>
                </c:pt>
                <c:pt idx="137939">
                  <c:v>-94.584499999999991</c:v>
                </c:pt>
                <c:pt idx="137940">
                  <c:v>-94.582499999999982</c:v>
                </c:pt>
                <c:pt idx="137941">
                  <c:v>-94.580499999999972</c:v>
                </c:pt>
                <c:pt idx="137942">
                  <c:v>-94.578499999999963</c:v>
                </c:pt>
                <c:pt idx="137943">
                  <c:v>-94.576499999999953</c:v>
                </c:pt>
                <c:pt idx="137944">
                  <c:v>-94.5745</c:v>
                </c:pt>
                <c:pt idx="137945">
                  <c:v>-94.572499999999991</c:v>
                </c:pt>
                <c:pt idx="137946">
                  <c:v>-94.570499999999981</c:v>
                </c:pt>
                <c:pt idx="137947">
                  <c:v>-94.568499999999972</c:v>
                </c:pt>
                <c:pt idx="137948">
                  <c:v>-94.566499999999962</c:v>
                </c:pt>
                <c:pt idx="137949">
                  <c:v>-94.564499999999953</c:v>
                </c:pt>
                <c:pt idx="137950">
                  <c:v>-94.5625</c:v>
                </c:pt>
                <c:pt idx="137951">
                  <c:v>-94.56049999999999</c:v>
                </c:pt>
                <c:pt idx="137952">
                  <c:v>-94.558499999999981</c:v>
                </c:pt>
                <c:pt idx="137953">
                  <c:v>-94.556499999999971</c:v>
                </c:pt>
                <c:pt idx="137954">
                  <c:v>-94.554499999999962</c:v>
                </c:pt>
                <c:pt idx="137955">
                  <c:v>-94.552499999999952</c:v>
                </c:pt>
                <c:pt idx="137956">
                  <c:v>-94.5505</c:v>
                </c:pt>
                <c:pt idx="137957">
                  <c:v>-94.54849999999999</c:v>
                </c:pt>
                <c:pt idx="137958">
                  <c:v>-94.54649999999998</c:v>
                </c:pt>
                <c:pt idx="137959">
                  <c:v>-94.544499999999971</c:v>
                </c:pt>
                <c:pt idx="137960">
                  <c:v>-94.542499999999961</c:v>
                </c:pt>
                <c:pt idx="137961">
                  <c:v>-94.540499999999952</c:v>
                </c:pt>
                <c:pt idx="137962">
                  <c:v>-94.538499999999999</c:v>
                </c:pt>
                <c:pt idx="137963">
                  <c:v>-94.53649999999999</c:v>
                </c:pt>
                <c:pt idx="137964">
                  <c:v>-94.53449999999998</c:v>
                </c:pt>
                <c:pt idx="137965">
                  <c:v>-94.53249999999997</c:v>
                </c:pt>
                <c:pt idx="137966">
                  <c:v>-94.530499999999961</c:v>
                </c:pt>
                <c:pt idx="137967">
                  <c:v>-94.528499999999951</c:v>
                </c:pt>
                <c:pt idx="137968">
                  <c:v>-94.526499999999999</c:v>
                </c:pt>
                <c:pt idx="137969">
                  <c:v>-94.524499999999989</c:v>
                </c:pt>
                <c:pt idx="137970">
                  <c:v>-94.52249999999998</c:v>
                </c:pt>
                <c:pt idx="137971">
                  <c:v>-94.52049999999997</c:v>
                </c:pt>
                <c:pt idx="137972">
                  <c:v>-94.51849999999996</c:v>
                </c:pt>
                <c:pt idx="137973">
                  <c:v>-94.516499999999951</c:v>
                </c:pt>
                <c:pt idx="137974">
                  <c:v>-94.514499999999998</c:v>
                </c:pt>
                <c:pt idx="137975">
                  <c:v>-94.512499999999989</c:v>
                </c:pt>
                <c:pt idx="137976">
                  <c:v>-94.510499999999979</c:v>
                </c:pt>
                <c:pt idx="137977">
                  <c:v>-94.50849999999997</c:v>
                </c:pt>
                <c:pt idx="137978">
                  <c:v>-94.50649999999996</c:v>
                </c:pt>
                <c:pt idx="137979">
                  <c:v>-94.50449999999995</c:v>
                </c:pt>
                <c:pt idx="137980">
                  <c:v>-94.502499999999998</c:v>
                </c:pt>
                <c:pt idx="137981">
                  <c:v>-94.500499999999988</c:v>
                </c:pt>
                <c:pt idx="137982">
                  <c:v>-94.498499999999979</c:v>
                </c:pt>
                <c:pt idx="137983">
                  <c:v>-94.496499999999969</c:v>
                </c:pt>
                <c:pt idx="137984">
                  <c:v>-94.49449999999996</c:v>
                </c:pt>
                <c:pt idx="137985">
                  <c:v>-94.49249999999995</c:v>
                </c:pt>
                <c:pt idx="137986">
                  <c:v>-94.490499999999997</c:v>
                </c:pt>
                <c:pt idx="137987">
                  <c:v>-94.488499999999988</c:v>
                </c:pt>
                <c:pt idx="137988">
                  <c:v>-94.486499999999978</c:v>
                </c:pt>
                <c:pt idx="137989">
                  <c:v>-94.484499999999969</c:v>
                </c:pt>
                <c:pt idx="137990">
                  <c:v>-94.482499999999959</c:v>
                </c:pt>
                <c:pt idx="137991">
                  <c:v>-94.48049999999995</c:v>
                </c:pt>
                <c:pt idx="137992">
                  <c:v>-94.478499999999997</c:v>
                </c:pt>
                <c:pt idx="137993">
                  <c:v>-94.476499999999987</c:v>
                </c:pt>
                <c:pt idx="137994">
                  <c:v>-94.474499999999978</c:v>
                </c:pt>
                <c:pt idx="137995">
                  <c:v>-94.472499999999968</c:v>
                </c:pt>
                <c:pt idx="137996">
                  <c:v>-94.470499999999959</c:v>
                </c:pt>
                <c:pt idx="137997">
                  <c:v>-94.468499999999949</c:v>
                </c:pt>
                <c:pt idx="137998">
                  <c:v>-94.466499999999996</c:v>
                </c:pt>
                <c:pt idx="137999">
                  <c:v>-94.464499999999987</c:v>
                </c:pt>
                <c:pt idx="138000">
                  <c:v>-94.462499999999977</c:v>
                </c:pt>
                <c:pt idx="138001">
                  <c:v>-94.460499999999968</c:v>
                </c:pt>
                <c:pt idx="138002">
                  <c:v>-94.458499999999958</c:v>
                </c:pt>
                <c:pt idx="138003">
                  <c:v>-94.456500000000005</c:v>
                </c:pt>
                <c:pt idx="138004">
                  <c:v>-94.454499999999996</c:v>
                </c:pt>
                <c:pt idx="138005">
                  <c:v>-94.452499999999986</c:v>
                </c:pt>
                <c:pt idx="138006">
                  <c:v>-94.450499999999977</c:v>
                </c:pt>
                <c:pt idx="138007">
                  <c:v>-94.448499999999967</c:v>
                </c:pt>
                <c:pt idx="138008">
                  <c:v>-94.446499999999958</c:v>
                </c:pt>
                <c:pt idx="138009">
                  <c:v>-94.444500000000005</c:v>
                </c:pt>
                <c:pt idx="138010">
                  <c:v>-94.442499999999995</c:v>
                </c:pt>
                <c:pt idx="138011">
                  <c:v>-94.440499999999986</c:v>
                </c:pt>
                <c:pt idx="138012">
                  <c:v>-94.438499999999976</c:v>
                </c:pt>
                <c:pt idx="138013">
                  <c:v>-94.436499999999967</c:v>
                </c:pt>
                <c:pt idx="138014">
                  <c:v>-94.434499999999957</c:v>
                </c:pt>
                <c:pt idx="138015">
                  <c:v>-94.432500000000005</c:v>
                </c:pt>
                <c:pt idx="138016">
                  <c:v>-94.430499999999995</c:v>
                </c:pt>
                <c:pt idx="138017">
                  <c:v>-94.428499999999985</c:v>
                </c:pt>
                <c:pt idx="138018">
                  <c:v>-94.426499999999976</c:v>
                </c:pt>
                <c:pt idx="138019">
                  <c:v>-94.424499999999966</c:v>
                </c:pt>
                <c:pt idx="138020">
                  <c:v>-94.422499999999957</c:v>
                </c:pt>
                <c:pt idx="138021">
                  <c:v>-94.420500000000004</c:v>
                </c:pt>
                <c:pt idx="138022">
                  <c:v>-94.418499999999995</c:v>
                </c:pt>
                <c:pt idx="138023">
                  <c:v>-94.416499999999985</c:v>
                </c:pt>
                <c:pt idx="138024">
                  <c:v>-94.414499999999975</c:v>
                </c:pt>
                <c:pt idx="138025">
                  <c:v>-94.412499999999966</c:v>
                </c:pt>
                <c:pt idx="138026">
                  <c:v>-94.410499999999956</c:v>
                </c:pt>
                <c:pt idx="138027">
                  <c:v>-94.408500000000004</c:v>
                </c:pt>
                <c:pt idx="138028">
                  <c:v>-94.406499999999994</c:v>
                </c:pt>
                <c:pt idx="138029">
                  <c:v>-94.404499999999985</c:v>
                </c:pt>
                <c:pt idx="138030">
                  <c:v>-94.402499999999975</c:v>
                </c:pt>
                <c:pt idx="138031">
                  <c:v>-94.400499999999965</c:v>
                </c:pt>
                <c:pt idx="138032">
                  <c:v>-94.398499999999956</c:v>
                </c:pt>
                <c:pt idx="138033">
                  <c:v>-94.396500000000003</c:v>
                </c:pt>
                <c:pt idx="138034">
                  <c:v>-94.394499999999994</c:v>
                </c:pt>
                <c:pt idx="138035">
                  <c:v>-94.392499999999984</c:v>
                </c:pt>
                <c:pt idx="138036">
                  <c:v>-94.390499999999975</c:v>
                </c:pt>
                <c:pt idx="138037">
                  <c:v>-94.388499999999965</c:v>
                </c:pt>
                <c:pt idx="138038">
                  <c:v>-94.386499999999955</c:v>
                </c:pt>
                <c:pt idx="138039">
                  <c:v>-94.384500000000003</c:v>
                </c:pt>
                <c:pt idx="138040">
                  <c:v>-94.382499999999993</c:v>
                </c:pt>
                <c:pt idx="138041">
                  <c:v>-94.380499999999984</c:v>
                </c:pt>
                <c:pt idx="138042">
                  <c:v>-94.378499999999974</c:v>
                </c:pt>
                <c:pt idx="138043">
                  <c:v>-94.376499999999965</c:v>
                </c:pt>
                <c:pt idx="138044">
                  <c:v>-94.374499999999955</c:v>
                </c:pt>
                <c:pt idx="138045">
                  <c:v>-94.372500000000002</c:v>
                </c:pt>
                <c:pt idx="138046">
                  <c:v>-94.370499999999993</c:v>
                </c:pt>
                <c:pt idx="138047">
                  <c:v>-94.368499999999983</c:v>
                </c:pt>
                <c:pt idx="138048">
                  <c:v>-94.366499999999974</c:v>
                </c:pt>
                <c:pt idx="138049">
                  <c:v>-94.364499999999964</c:v>
                </c:pt>
                <c:pt idx="138050">
                  <c:v>-94.362499999999955</c:v>
                </c:pt>
                <c:pt idx="138051">
                  <c:v>-94.360500000000002</c:v>
                </c:pt>
                <c:pt idx="138052">
                  <c:v>-94.358499999999992</c:v>
                </c:pt>
                <c:pt idx="138053">
                  <c:v>-94.356499999999983</c:v>
                </c:pt>
                <c:pt idx="138054">
                  <c:v>-94.354499999999973</c:v>
                </c:pt>
                <c:pt idx="138055">
                  <c:v>-94.352499999999964</c:v>
                </c:pt>
                <c:pt idx="138056">
                  <c:v>-94.350499999999954</c:v>
                </c:pt>
                <c:pt idx="138057">
                  <c:v>-94.348500000000001</c:v>
                </c:pt>
                <c:pt idx="138058">
                  <c:v>-94.346499999999992</c:v>
                </c:pt>
                <c:pt idx="138059">
                  <c:v>-94.344499999999982</c:v>
                </c:pt>
                <c:pt idx="138060">
                  <c:v>-94.342499999999973</c:v>
                </c:pt>
                <c:pt idx="138061">
                  <c:v>-94.340499999999963</c:v>
                </c:pt>
                <c:pt idx="138062">
                  <c:v>-94.338499999999954</c:v>
                </c:pt>
                <c:pt idx="138063">
                  <c:v>-94.336500000000001</c:v>
                </c:pt>
                <c:pt idx="138064">
                  <c:v>-94.334499999999991</c:v>
                </c:pt>
                <c:pt idx="138065">
                  <c:v>-94.332499999999982</c:v>
                </c:pt>
                <c:pt idx="138066">
                  <c:v>-94.330499999999972</c:v>
                </c:pt>
                <c:pt idx="138067">
                  <c:v>-94.328499999999963</c:v>
                </c:pt>
                <c:pt idx="138068">
                  <c:v>-94.326499999999953</c:v>
                </c:pt>
                <c:pt idx="138069">
                  <c:v>-94.3245</c:v>
                </c:pt>
                <c:pt idx="138070">
                  <c:v>-94.322499999999991</c:v>
                </c:pt>
                <c:pt idx="138071">
                  <c:v>-94.320499999999981</c:v>
                </c:pt>
                <c:pt idx="138072">
                  <c:v>-94.318499999999972</c:v>
                </c:pt>
                <c:pt idx="138073">
                  <c:v>-94.316499999999962</c:v>
                </c:pt>
                <c:pt idx="138074">
                  <c:v>-94.314499999999953</c:v>
                </c:pt>
                <c:pt idx="138075">
                  <c:v>-94.3125</c:v>
                </c:pt>
                <c:pt idx="138076">
                  <c:v>-94.31049999999999</c:v>
                </c:pt>
                <c:pt idx="138077">
                  <c:v>-94.308499999999981</c:v>
                </c:pt>
                <c:pt idx="138078">
                  <c:v>-94.306499999999971</c:v>
                </c:pt>
                <c:pt idx="138079">
                  <c:v>-94.304499999999962</c:v>
                </c:pt>
                <c:pt idx="138080">
                  <c:v>-94.302499999999952</c:v>
                </c:pt>
                <c:pt idx="138081">
                  <c:v>-94.3005</c:v>
                </c:pt>
                <c:pt idx="138082">
                  <c:v>-94.29849999999999</c:v>
                </c:pt>
                <c:pt idx="138083">
                  <c:v>-94.29649999999998</c:v>
                </c:pt>
                <c:pt idx="138084">
                  <c:v>-94.294499999999971</c:v>
                </c:pt>
                <c:pt idx="138085">
                  <c:v>-94.292499999999961</c:v>
                </c:pt>
                <c:pt idx="138086">
                  <c:v>-94.290499999999952</c:v>
                </c:pt>
                <c:pt idx="138087">
                  <c:v>-94.288499999999999</c:v>
                </c:pt>
                <c:pt idx="138088">
                  <c:v>-94.28649999999999</c:v>
                </c:pt>
                <c:pt idx="138089">
                  <c:v>-94.28449999999998</c:v>
                </c:pt>
                <c:pt idx="138090">
                  <c:v>-94.28249999999997</c:v>
                </c:pt>
                <c:pt idx="138091">
                  <c:v>-94.280499999999961</c:v>
                </c:pt>
                <c:pt idx="138092">
                  <c:v>-94.278499999999951</c:v>
                </c:pt>
                <c:pt idx="138093">
                  <c:v>-94.276499999999999</c:v>
                </c:pt>
                <c:pt idx="138094">
                  <c:v>-94.274499999999989</c:v>
                </c:pt>
                <c:pt idx="138095">
                  <c:v>-94.27249999999998</c:v>
                </c:pt>
                <c:pt idx="138096">
                  <c:v>-94.27049999999997</c:v>
                </c:pt>
                <c:pt idx="138097">
                  <c:v>-94.26849999999996</c:v>
                </c:pt>
                <c:pt idx="138098">
                  <c:v>-94.266499999999951</c:v>
                </c:pt>
                <c:pt idx="138099">
                  <c:v>-94.264499999999998</c:v>
                </c:pt>
                <c:pt idx="138100">
                  <c:v>-94.262499999999989</c:v>
                </c:pt>
                <c:pt idx="138101">
                  <c:v>-94.260499999999979</c:v>
                </c:pt>
                <c:pt idx="138102">
                  <c:v>-94.25849999999997</c:v>
                </c:pt>
                <c:pt idx="138103">
                  <c:v>-94.25649999999996</c:v>
                </c:pt>
                <c:pt idx="138104">
                  <c:v>-94.25449999999995</c:v>
                </c:pt>
                <c:pt idx="138105">
                  <c:v>-94.252499999999998</c:v>
                </c:pt>
                <c:pt idx="138106">
                  <c:v>-94.250499999999988</c:v>
                </c:pt>
                <c:pt idx="138107">
                  <c:v>-94.248499999999979</c:v>
                </c:pt>
                <c:pt idx="138108">
                  <c:v>-94.246499999999969</c:v>
                </c:pt>
                <c:pt idx="138109">
                  <c:v>-94.24449999999996</c:v>
                </c:pt>
                <c:pt idx="138110">
                  <c:v>-94.24249999999995</c:v>
                </c:pt>
                <c:pt idx="138111">
                  <c:v>-94.240499999999997</c:v>
                </c:pt>
                <c:pt idx="138112">
                  <c:v>-94.238499999999988</c:v>
                </c:pt>
                <c:pt idx="138113">
                  <c:v>-94.236499999999978</c:v>
                </c:pt>
                <c:pt idx="138114">
                  <c:v>-94.234499999999969</c:v>
                </c:pt>
                <c:pt idx="138115">
                  <c:v>-94.232499999999959</c:v>
                </c:pt>
                <c:pt idx="138116">
                  <c:v>-94.23049999999995</c:v>
                </c:pt>
                <c:pt idx="138117">
                  <c:v>-94.228499999999997</c:v>
                </c:pt>
                <c:pt idx="138118">
                  <c:v>-94.226499999999987</c:v>
                </c:pt>
                <c:pt idx="138119">
                  <c:v>-94.224499999999978</c:v>
                </c:pt>
                <c:pt idx="138120">
                  <c:v>-94.222499999999968</c:v>
                </c:pt>
                <c:pt idx="138121">
                  <c:v>-94.220499999999959</c:v>
                </c:pt>
                <c:pt idx="138122">
                  <c:v>-94.218499999999949</c:v>
                </c:pt>
                <c:pt idx="138123">
                  <c:v>-94.216499999999996</c:v>
                </c:pt>
                <c:pt idx="138124">
                  <c:v>-94.214499999999987</c:v>
                </c:pt>
                <c:pt idx="138125">
                  <c:v>-94.212499999999977</c:v>
                </c:pt>
                <c:pt idx="138126">
                  <c:v>-94.210499999999968</c:v>
                </c:pt>
                <c:pt idx="138127">
                  <c:v>-94.208499999999958</c:v>
                </c:pt>
                <c:pt idx="138128">
                  <c:v>-94.206500000000005</c:v>
                </c:pt>
                <c:pt idx="138129">
                  <c:v>-94.204499999999996</c:v>
                </c:pt>
                <c:pt idx="138130">
                  <c:v>-94.202499999999986</c:v>
                </c:pt>
                <c:pt idx="138131">
                  <c:v>-94.200499999999977</c:v>
                </c:pt>
                <c:pt idx="138132">
                  <c:v>-94.198499999999967</c:v>
                </c:pt>
                <c:pt idx="138133">
                  <c:v>-94.196499999999958</c:v>
                </c:pt>
                <c:pt idx="138134">
                  <c:v>-94.194500000000005</c:v>
                </c:pt>
                <c:pt idx="138135">
                  <c:v>-94.192499999999995</c:v>
                </c:pt>
                <c:pt idx="138136">
                  <c:v>-94.190499999999986</c:v>
                </c:pt>
                <c:pt idx="138137">
                  <c:v>-94.188499999999976</c:v>
                </c:pt>
                <c:pt idx="138138">
                  <c:v>-94.186499999999967</c:v>
                </c:pt>
                <c:pt idx="138139">
                  <c:v>-94.184499999999957</c:v>
                </c:pt>
                <c:pt idx="138140">
                  <c:v>-94.182500000000005</c:v>
                </c:pt>
                <c:pt idx="138141">
                  <c:v>-94.180499999999995</c:v>
                </c:pt>
                <c:pt idx="138142">
                  <c:v>-94.178499999999985</c:v>
                </c:pt>
                <c:pt idx="138143">
                  <c:v>-94.176499999999976</c:v>
                </c:pt>
                <c:pt idx="138144">
                  <c:v>-94.174499999999966</c:v>
                </c:pt>
                <c:pt idx="138145">
                  <c:v>-94.172499999999957</c:v>
                </c:pt>
                <c:pt idx="138146">
                  <c:v>-94.170500000000004</c:v>
                </c:pt>
                <c:pt idx="138147">
                  <c:v>-94.168499999999995</c:v>
                </c:pt>
                <c:pt idx="138148">
                  <c:v>-94.166499999999985</c:v>
                </c:pt>
                <c:pt idx="138149">
                  <c:v>-94.164499999999975</c:v>
                </c:pt>
                <c:pt idx="138150">
                  <c:v>-94.162499999999966</c:v>
                </c:pt>
                <c:pt idx="138151">
                  <c:v>-94.160499999999956</c:v>
                </c:pt>
                <c:pt idx="138152">
                  <c:v>-94.158500000000004</c:v>
                </c:pt>
                <c:pt idx="138153">
                  <c:v>-94.156499999999994</c:v>
                </c:pt>
                <c:pt idx="138154">
                  <c:v>-94.154499999999985</c:v>
                </c:pt>
                <c:pt idx="138155">
                  <c:v>-94.152499999999975</c:v>
                </c:pt>
                <c:pt idx="138156">
                  <c:v>-94.150499999999965</c:v>
                </c:pt>
                <c:pt idx="138157">
                  <c:v>-94.148499999999956</c:v>
                </c:pt>
                <c:pt idx="138158">
                  <c:v>-94.146500000000003</c:v>
                </c:pt>
                <c:pt idx="138159">
                  <c:v>-94.144499999999994</c:v>
                </c:pt>
                <c:pt idx="138160">
                  <c:v>-94.142499999999984</c:v>
                </c:pt>
                <c:pt idx="138161">
                  <c:v>-94.140499999999975</c:v>
                </c:pt>
                <c:pt idx="138162">
                  <c:v>-94.138499999999965</c:v>
                </c:pt>
                <c:pt idx="138163">
                  <c:v>-94.136499999999955</c:v>
                </c:pt>
                <c:pt idx="138164">
                  <c:v>-94.134500000000003</c:v>
                </c:pt>
                <c:pt idx="138165">
                  <c:v>-94.132499999999993</c:v>
                </c:pt>
                <c:pt idx="138166">
                  <c:v>-94.130499999999984</c:v>
                </c:pt>
                <c:pt idx="138167">
                  <c:v>-94.128499999999974</c:v>
                </c:pt>
                <c:pt idx="138168">
                  <c:v>-94.126499999999965</c:v>
                </c:pt>
                <c:pt idx="138169">
                  <c:v>-94.124499999999955</c:v>
                </c:pt>
                <c:pt idx="138170">
                  <c:v>-94.122500000000002</c:v>
                </c:pt>
                <c:pt idx="138171">
                  <c:v>-94.120499999999993</c:v>
                </c:pt>
                <c:pt idx="138172">
                  <c:v>-94.118499999999983</c:v>
                </c:pt>
                <c:pt idx="138173">
                  <c:v>-94.116499999999974</c:v>
                </c:pt>
                <c:pt idx="138174">
                  <c:v>-94.114499999999964</c:v>
                </c:pt>
                <c:pt idx="138175">
                  <c:v>-94.112499999999955</c:v>
                </c:pt>
                <c:pt idx="138176">
                  <c:v>-94.110500000000002</c:v>
                </c:pt>
                <c:pt idx="138177">
                  <c:v>-94.108499999999992</c:v>
                </c:pt>
                <c:pt idx="138178">
                  <c:v>-94.106499999999983</c:v>
                </c:pt>
                <c:pt idx="138179">
                  <c:v>-94.104499999999973</c:v>
                </c:pt>
                <c:pt idx="138180">
                  <c:v>-94.102499999999964</c:v>
                </c:pt>
                <c:pt idx="138181">
                  <c:v>-94.100499999999954</c:v>
                </c:pt>
                <c:pt idx="138182">
                  <c:v>-94.098500000000001</c:v>
                </c:pt>
                <c:pt idx="138183">
                  <c:v>-94.096499999999992</c:v>
                </c:pt>
                <c:pt idx="138184">
                  <c:v>-94.094499999999982</c:v>
                </c:pt>
                <c:pt idx="138185">
                  <c:v>-94.092499999999973</c:v>
                </c:pt>
                <c:pt idx="138186">
                  <c:v>-94.090499999999963</c:v>
                </c:pt>
                <c:pt idx="138187">
                  <c:v>-94.088499999999954</c:v>
                </c:pt>
                <c:pt idx="138188">
                  <c:v>-94.086500000000001</c:v>
                </c:pt>
                <c:pt idx="138189">
                  <c:v>-94.084499999999991</c:v>
                </c:pt>
                <c:pt idx="138190">
                  <c:v>-94.082499999999982</c:v>
                </c:pt>
                <c:pt idx="138191">
                  <c:v>-94.080499999999972</c:v>
                </c:pt>
                <c:pt idx="138192">
                  <c:v>-94.078499999999963</c:v>
                </c:pt>
                <c:pt idx="138193">
                  <c:v>-94.076499999999953</c:v>
                </c:pt>
                <c:pt idx="138194">
                  <c:v>-94.0745</c:v>
                </c:pt>
                <c:pt idx="138195">
                  <c:v>-94.072499999999991</c:v>
                </c:pt>
                <c:pt idx="138196">
                  <c:v>-94.070499999999981</c:v>
                </c:pt>
                <c:pt idx="138197">
                  <c:v>-94.068499999999972</c:v>
                </c:pt>
                <c:pt idx="138198">
                  <c:v>-94.066499999999962</c:v>
                </c:pt>
                <c:pt idx="138199">
                  <c:v>-94.064499999999953</c:v>
                </c:pt>
                <c:pt idx="138200">
                  <c:v>-94.0625</c:v>
                </c:pt>
                <c:pt idx="138201">
                  <c:v>-94.06049999999999</c:v>
                </c:pt>
                <c:pt idx="138202">
                  <c:v>-94.058499999999981</c:v>
                </c:pt>
                <c:pt idx="138203">
                  <c:v>-94.056499999999971</c:v>
                </c:pt>
                <c:pt idx="138204">
                  <c:v>-94.054499999999962</c:v>
                </c:pt>
                <c:pt idx="138205">
                  <c:v>-94.052499999999952</c:v>
                </c:pt>
                <c:pt idx="138206">
                  <c:v>-94.0505</c:v>
                </c:pt>
                <c:pt idx="138207">
                  <c:v>-94.04849999999999</c:v>
                </c:pt>
                <c:pt idx="138208">
                  <c:v>-94.04649999999998</c:v>
                </c:pt>
                <c:pt idx="138209">
                  <c:v>-94.044499999999971</c:v>
                </c:pt>
                <c:pt idx="138210">
                  <c:v>-94.042499999999961</c:v>
                </c:pt>
                <c:pt idx="138211">
                  <c:v>-94.040499999999952</c:v>
                </c:pt>
                <c:pt idx="138212">
                  <c:v>-94.038499999999999</c:v>
                </c:pt>
                <c:pt idx="138213">
                  <c:v>-94.03649999999999</c:v>
                </c:pt>
                <c:pt idx="138214">
                  <c:v>-94.03449999999998</c:v>
                </c:pt>
                <c:pt idx="138215">
                  <c:v>-94.03249999999997</c:v>
                </c:pt>
                <c:pt idx="138216">
                  <c:v>-94.030499999999961</c:v>
                </c:pt>
                <c:pt idx="138217">
                  <c:v>-94.028499999999951</c:v>
                </c:pt>
                <c:pt idx="138218">
                  <c:v>-94.026499999999999</c:v>
                </c:pt>
                <c:pt idx="138219">
                  <c:v>-94.024499999999989</c:v>
                </c:pt>
                <c:pt idx="138220">
                  <c:v>-94.02249999999998</c:v>
                </c:pt>
                <c:pt idx="138221">
                  <c:v>-94.02049999999997</c:v>
                </c:pt>
                <c:pt idx="138222">
                  <c:v>-94.01849999999996</c:v>
                </c:pt>
                <c:pt idx="138223">
                  <c:v>-94.016499999999951</c:v>
                </c:pt>
                <c:pt idx="138224">
                  <c:v>-94.014499999999998</c:v>
                </c:pt>
                <c:pt idx="138225">
                  <c:v>-94.012499999999989</c:v>
                </c:pt>
                <c:pt idx="138226">
                  <c:v>-94.010499999999979</c:v>
                </c:pt>
                <c:pt idx="138227">
                  <c:v>-94.00849999999997</c:v>
                </c:pt>
                <c:pt idx="138228">
                  <c:v>-94.00649999999996</c:v>
                </c:pt>
                <c:pt idx="138229">
                  <c:v>-94.00449999999995</c:v>
                </c:pt>
                <c:pt idx="138230">
                  <c:v>-94.002499999999998</c:v>
                </c:pt>
                <c:pt idx="138231">
                  <c:v>-94.000499999999988</c:v>
                </c:pt>
                <c:pt idx="138232">
                  <c:v>-93.998499999999979</c:v>
                </c:pt>
                <c:pt idx="138233">
                  <c:v>-93.996499999999969</c:v>
                </c:pt>
                <c:pt idx="138234">
                  <c:v>-93.99449999999996</c:v>
                </c:pt>
                <c:pt idx="138235">
                  <c:v>-93.99249999999995</c:v>
                </c:pt>
                <c:pt idx="138236">
                  <c:v>-93.990499999999997</c:v>
                </c:pt>
                <c:pt idx="138237">
                  <c:v>-93.988499999999988</c:v>
                </c:pt>
                <c:pt idx="138238">
                  <c:v>-93.986499999999978</c:v>
                </c:pt>
                <c:pt idx="138239">
                  <c:v>-93.984499999999969</c:v>
                </c:pt>
                <c:pt idx="138240">
                  <c:v>-93.982499999999959</c:v>
                </c:pt>
                <c:pt idx="138241">
                  <c:v>-93.98049999999995</c:v>
                </c:pt>
                <c:pt idx="138242">
                  <c:v>-93.978499999999997</c:v>
                </c:pt>
                <c:pt idx="138243">
                  <c:v>-93.976499999999987</c:v>
                </c:pt>
                <c:pt idx="138244">
                  <c:v>-93.974499999999978</c:v>
                </c:pt>
                <c:pt idx="138245">
                  <c:v>-93.972499999999968</c:v>
                </c:pt>
                <c:pt idx="138246">
                  <c:v>-93.970499999999959</c:v>
                </c:pt>
                <c:pt idx="138247">
                  <c:v>-93.968499999999949</c:v>
                </c:pt>
                <c:pt idx="138248">
                  <c:v>-93.966499999999996</c:v>
                </c:pt>
                <c:pt idx="138249">
                  <c:v>-93.964499999999987</c:v>
                </c:pt>
                <c:pt idx="138250">
                  <c:v>-93.962499999999977</c:v>
                </c:pt>
                <c:pt idx="138251">
                  <c:v>-93.960499999999968</c:v>
                </c:pt>
                <c:pt idx="138252">
                  <c:v>-93.958499999999958</c:v>
                </c:pt>
                <c:pt idx="138253">
                  <c:v>-93.956500000000005</c:v>
                </c:pt>
                <c:pt idx="138254">
                  <c:v>-93.954499999999996</c:v>
                </c:pt>
                <c:pt idx="138255">
                  <c:v>-93.952499999999986</c:v>
                </c:pt>
                <c:pt idx="138256">
                  <c:v>-93.950499999999977</c:v>
                </c:pt>
                <c:pt idx="138257">
                  <c:v>-93.948499999999967</c:v>
                </c:pt>
                <c:pt idx="138258">
                  <c:v>-93.946499999999958</c:v>
                </c:pt>
                <c:pt idx="138259">
                  <c:v>-93.944500000000005</c:v>
                </c:pt>
                <c:pt idx="138260">
                  <c:v>-93.942499999999995</c:v>
                </c:pt>
                <c:pt idx="138261">
                  <c:v>-93.940499999999986</c:v>
                </c:pt>
                <c:pt idx="138262">
                  <c:v>-93.938499999999976</c:v>
                </c:pt>
                <c:pt idx="138263">
                  <c:v>-93.936499999999967</c:v>
                </c:pt>
                <c:pt idx="138264">
                  <c:v>-93.934499999999957</c:v>
                </c:pt>
                <c:pt idx="138265">
                  <c:v>-93.932500000000005</c:v>
                </c:pt>
                <c:pt idx="138266">
                  <c:v>-93.930499999999995</c:v>
                </c:pt>
                <c:pt idx="138267">
                  <c:v>-93.928499999999985</c:v>
                </c:pt>
                <c:pt idx="138268">
                  <c:v>-93.926499999999976</c:v>
                </c:pt>
                <c:pt idx="138269">
                  <c:v>-93.924499999999966</c:v>
                </c:pt>
                <c:pt idx="138270">
                  <c:v>-93.922499999999957</c:v>
                </c:pt>
                <c:pt idx="138271">
                  <c:v>-93.920500000000004</c:v>
                </c:pt>
                <c:pt idx="138272">
                  <c:v>-93.918499999999995</c:v>
                </c:pt>
                <c:pt idx="138273">
                  <c:v>-93.916499999999985</c:v>
                </c:pt>
                <c:pt idx="138274">
                  <c:v>-93.914499999999975</c:v>
                </c:pt>
                <c:pt idx="138275">
                  <c:v>-93.912499999999966</c:v>
                </c:pt>
                <c:pt idx="138276">
                  <c:v>-93.910499999999956</c:v>
                </c:pt>
                <c:pt idx="138277">
                  <c:v>-93.908500000000004</c:v>
                </c:pt>
                <c:pt idx="138278">
                  <c:v>-93.906499999999994</c:v>
                </c:pt>
                <c:pt idx="138279">
                  <c:v>-93.904499999999985</c:v>
                </c:pt>
                <c:pt idx="138280">
                  <c:v>-93.902499999999975</c:v>
                </c:pt>
                <c:pt idx="138281">
                  <c:v>-93.900499999999965</c:v>
                </c:pt>
                <c:pt idx="138282">
                  <c:v>-93.898499999999956</c:v>
                </c:pt>
                <c:pt idx="138283">
                  <c:v>-93.896500000000003</c:v>
                </c:pt>
                <c:pt idx="138284">
                  <c:v>-93.894499999999994</c:v>
                </c:pt>
                <c:pt idx="138285">
                  <c:v>-93.892499999999984</c:v>
                </c:pt>
                <c:pt idx="138286">
                  <c:v>-93.890499999999975</c:v>
                </c:pt>
                <c:pt idx="138287">
                  <c:v>-93.888499999999965</c:v>
                </c:pt>
                <c:pt idx="138288">
                  <c:v>-93.886499999999955</c:v>
                </c:pt>
                <c:pt idx="138289">
                  <c:v>-93.884500000000003</c:v>
                </c:pt>
                <c:pt idx="138290">
                  <c:v>-93.882499999999993</c:v>
                </c:pt>
                <c:pt idx="138291">
                  <c:v>-93.880499999999984</c:v>
                </c:pt>
                <c:pt idx="138292">
                  <c:v>-93.878499999999974</c:v>
                </c:pt>
                <c:pt idx="138293">
                  <c:v>-93.876499999999965</c:v>
                </c:pt>
                <c:pt idx="138294">
                  <c:v>-93.874499999999955</c:v>
                </c:pt>
                <c:pt idx="138295">
                  <c:v>-93.872500000000002</c:v>
                </c:pt>
                <c:pt idx="138296">
                  <c:v>-93.870499999999993</c:v>
                </c:pt>
                <c:pt idx="138297">
                  <c:v>-93.868499999999983</c:v>
                </c:pt>
                <c:pt idx="138298">
                  <c:v>-93.866499999999974</c:v>
                </c:pt>
                <c:pt idx="138299">
                  <c:v>-93.864499999999964</c:v>
                </c:pt>
                <c:pt idx="138300">
                  <c:v>-93.862499999999955</c:v>
                </c:pt>
                <c:pt idx="138301">
                  <c:v>-93.860500000000002</c:v>
                </c:pt>
                <c:pt idx="138302">
                  <c:v>-93.858499999999992</c:v>
                </c:pt>
                <c:pt idx="138303">
                  <c:v>-93.856499999999983</c:v>
                </c:pt>
                <c:pt idx="138304">
                  <c:v>-93.854499999999973</c:v>
                </c:pt>
                <c:pt idx="138305">
                  <c:v>-93.852499999999964</c:v>
                </c:pt>
                <c:pt idx="138306">
                  <c:v>-93.850499999999954</c:v>
                </c:pt>
                <c:pt idx="138307">
                  <c:v>-93.848500000000001</c:v>
                </c:pt>
                <c:pt idx="138308">
                  <c:v>-93.846499999999992</c:v>
                </c:pt>
                <c:pt idx="138309">
                  <c:v>-93.844499999999982</c:v>
                </c:pt>
                <c:pt idx="138310">
                  <c:v>-93.842499999999973</c:v>
                </c:pt>
                <c:pt idx="138311">
                  <c:v>-93.840499999999963</c:v>
                </c:pt>
                <c:pt idx="138312">
                  <c:v>-93.838499999999954</c:v>
                </c:pt>
                <c:pt idx="138313">
                  <c:v>-93.836500000000001</c:v>
                </c:pt>
                <c:pt idx="138314">
                  <c:v>-93.834499999999991</c:v>
                </c:pt>
                <c:pt idx="138315">
                  <c:v>-93.832499999999982</c:v>
                </c:pt>
                <c:pt idx="138316">
                  <c:v>-93.830499999999972</c:v>
                </c:pt>
                <c:pt idx="138317">
                  <c:v>-93.828499999999963</c:v>
                </c:pt>
                <c:pt idx="138318">
                  <c:v>-93.826499999999953</c:v>
                </c:pt>
                <c:pt idx="138319">
                  <c:v>-93.8245</c:v>
                </c:pt>
                <c:pt idx="138320">
                  <c:v>-93.822499999999991</c:v>
                </c:pt>
                <c:pt idx="138321">
                  <c:v>-93.820499999999981</c:v>
                </c:pt>
                <c:pt idx="138322">
                  <c:v>-93.818499999999972</c:v>
                </c:pt>
                <c:pt idx="138323">
                  <c:v>-93.816499999999962</c:v>
                </c:pt>
                <c:pt idx="138324">
                  <c:v>-93.814499999999953</c:v>
                </c:pt>
                <c:pt idx="138325">
                  <c:v>-93.8125</c:v>
                </c:pt>
                <c:pt idx="138326">
                  <c:v>-93.81049999999999</c:v>
                </c:pt>
                <c:pt idx="138327">
                  <c:v>-93.808499999999981</c:v>
                </c:pt>
                <c:pt idx="138328">
                  <c:v>-93.806499999999971</c:v>
                </c:pt>
                <c:pt idx="138329">
                  <c:v>-93.804499999999962</c:v>
                </c:pt>
                <c:pt idx="138330">
                  <c:v>-93.802499999999952</c:v>
                </c:pt>
                <c:pt idx="138331">
                  <c:v>-93.8005</c:v>
                </c:pt>
                <c:pt idx="138332">
                  <c:v>-93.79849999999999</c:v>
                </c:pt>
                <c:pt idx="138333">
                  <c:v>-93.79649999999998</c:v>
                </c:pt>
                <c:pt idx="138334">
                  <c:v>-93.794499999999971</c:v>
                </c:pt>
                <c:pt idx="138335">
                  <c:v>-93.792499999999961</c:v>
                </c:pt>
                <c:pt idx="138336">
                  <c:v>-93.790499999999952</c:v>
                </c:pt>
                <c:pt idx="138337">
                  <c:v>-93.788499999999999</c:v>
                </c:pt>
                <c:pt idx="138338">
                  <c:v>-93.78649999999999</c:v>
                </c:pt>
                <c:pt idx="138339">
                  <c:v>-93.78449999999998</c:v>
                </c:pt>
                <c:pt idx="138340">
                  <c:v>-93.78249999999997</c:v>
                </c:pt>
                <c:pt idx="138341">
                  <c:v>-93.780499999999961</c:v>
                </c:pt>
                <c:pt idx="138342">
                  <c:v>-93.778499999999951</c:v>
                </c:pt>
                <c:pt idx="138343">
                  <c:v>-93.776499999999999</c:v>
                </c:pt>
                <c:pt idx="138344">
                  <c:v>-93.774499999999989</c:v>
                </c:pt>
                <c:pt idx="138345">
                  <c:v>-93.77249999999998</c:v>
                </c:pt>
                <c:pt idx="138346">
                  <c:v>-93.77049999999997</c:v>
                </c:pt>
                <c:pt idx="138347">
                  <c:v>-93.76849999999996</c:v>
                </c:pt>
                <c:pt idx="138348">
                  <c:v>-93.766499999999951</c:v>
                </c:pt>
                <c:pt idx="138349">
                  <c:v>-93.764499999999998</c:v>
                </c:pt>
                <c:pt idx="138350">
                  <c:v>-93.762499999999989</c:v>
                </c:pt>
                <c:pt idx="138351">
                  <c:v>-93.760499999999979</c:v>
                </c:pt>
                <c:pt idx="138352">
                  <c:v>-93.75849999999997</c:v>
                </c:pt>
                <c:pt idx="138353">
                  <c:v>-93.75649999999996</c:v>
                </c:pt>
                <c:pt idx="138354">
                  <c:v>-93.75449999999995</c:v>
                </c:pt>
                <c:pt idx="138355">
                  <c:v>-93.752499999999998</c:v>
                </c:pt>
                <c:pt idx="138356">
                  <c:v>-93.750499999999988</c:v>
                </c:pt>
                <c:pt idx="138357">
                  <c:v>-93.748499999999979</c:v>
                </c:pt>
                <c:pt idx="138358">
                  <c:v>-93.746499999999969</c:v>
                </c:pt>
                <c:pt idx="138359">
                  <c:v>-93.74449999999996</c:v>
                </c:pt>
                <c:pt idx="138360">
                  <c:v>-93.74249999999995</c:v>
                </c:pt>
                <c:pt idx="138361">
                  <c:v>-93.740499999999997</c:v>
                </c:pt>
                <c:pt idx="138362">
                  <c:v>-93.738499999999988</c:v>
                </c:pt>
                <c:pt idx="138363">
                  <c:v>-93.736499999999978</c:v>
                </c:pt>
                <c:pt idx="138364">
                  <c:v>-93.734499999999969</c:v>
                </c:pt>
                <c:pt idx="138365">
                  <c:v>-93.732499999999959</c:v>
                </c:pt>
                <c:pt idx="138366">
                  <c:v>-93.73049999999995</c:v>
                </c:pt>
                <c:pt idx="138367">
                  <c:v>-93.728499999999997</c:v>
                </c:pt>
                <c:pt idx="138368">
                  <c:v>-93.726499999999987</c:v>
                </c:pt>
                <c:pt idx="138369">
                  <c:v>-93.724499999999978</c:v>
                </c:pt>
                <c:pt idx="138370">
                  <c:v>-93.722499999999968</c:v>
                </c:pt>
                <c:pt idx="138371">
                  <c:v>-93.720499999999959</c:v>
                </c:pt>
                <c:pt idx="138372">
                  <c:v>-93.718499999999949</c:v>
                </c:pt>
                <c:pt idx="138373">
                  <c:v>-93.716499999999996</c:v>
                </c:pt>
                <c:pt idx="138374">
                  <c:v>-93.714499999999987</c:v>
                </c:pt>
                <c:pt idx="138375">
                  <c:v>-93.712499999999977</c:v>
                </c:pt>
                <c:pt idx="138376">
                  <c:v>-93.710499999999968</c:v>
                </c:pt>
                <c:pt idx="138377">
                  <c:v>-93.708499999999958</c:v>
                </c:pt>
                <c:pt idx="138378">
                  <c:v>-93.706500000000005</c:v>
                </c:pt>
                <c:pt idx="138379">
                  <c:v>-93.704499999999996</c:v>
                </c:pt>
                <c:pt idx="138380">
                  <c:v>-93.702499999999986</c:v>
                </c:pt>
                <c:pt idx="138381">
                  <c:v>-93.700499999999977</c:v>
                </c:pt>
                <c:pt idx="138382">
                  <c:v>-93.698499999999967</c:v>
                </c:pt>
                <c:pt idx="138383">
                  <c:v>-93.696499999999958</c:v>
                </c:pt>
                <c:pt idx="138384">
                  <c:v>-93.694500000000005</c:v>
                </c:pt>
                <c:pt idx="138385">
                  <c:v>-93.692499999999995</c:v>
                </c:pt>
                <c:pt idx="138386">
                  <c:v>-93.690499999999986</c:v>
                </c:pt>
                <c:pt idx="138387">
                  <c:v>-93.688499999999976</c:v>
                </c:pt>
                <c:pt idx="138388">
                  <c:v>-93.686499999999967</c:v>
                </c:pt>
                <c:pt idx="138389">
                  <c:v>-93.684499999999957</c:v>
                </c:pt>
                <c:pt idx="138390">
                  <c:v>-93.682500000000005</c:v>
                </c:pt>
                <c:pt idx="138391">
                  <c:v>-93.680499999999995</c:v>
                </c:pt>
                <c:pt idx="138392">
                  <c:v>-93.678499999999985</c:v>
                </c:pt>
                <c:pt idx="138393">
                  <c:v>-93.676499999999976</c:v>
                </c:pt>
                <c:pt idx="138394">
                  <c:v>-93.674499999999966</c:v>
                </c:pt>
                <c:pt idx="138395">
                  <c:v>-93.672499999999957</c:v>
                </c:pt>
                <c:pt idx="138396">
                  <c:v>-93.670500000000004</c:v>
                </c:pt>
                <c:pt idx="138397">
                  <c:v>-93.668499999999995</c:v>
                </c:pt>
                <c:pt idx="138398">
                  <c:v>-93.666499999999985</c:v>
                </c:pt>
                <c:pt idx="138399">
                  <c:v>-93.664499999999975</c:v>
                </c:pt>
                <c:pt idx="138400">
                  <c:v>-93.662499999999966</c:v>
                </c:pt>
                <c:pt idx="138401">
                  <c:v>-93.660499999999956</c:v>
                </c:pt>
                <c:pt idx="138402">
                  <c:v>-93.658500000000004</c:v>
                </c:pt>
                <c:pt idx="138403">
                  <c:v>-93.656499999999994</c:v>
                </c:pt>
                <c:pt idx="138404">
                  <c:v>-93.654499999999985</c:v>
                </c:pt>
                <c:pt idx="138405">
                  <c:v>-93.652499999999975</c:v>
                </c:pt>
                <c:pt idx="138406">
                  <c:v>-93.650499999999965</c:v>
                </c:pt>
                <c:pt idx="138407">
                  <c:v>-93.648499999999956</c:v>
                </c:pt>
                <c:pt idx="138408">
                  <c:v>-93.646500000000003</c:v>
                </c:pt>
                <c:pt idx="138409">
                  <c:v>-93.644499999999994</c:v>
                </c:pt>
                <c:pt idx="138410">
                  <c:v>-93.642499999999984</c:v>
                </c:pt>
                <c:pt idx="138411">
                  <c:v>-93.640499999999975</c:v>
                </c:pt>
                <c:pt idx="138412">
                  <c:v>-93.638499999999965</c:v>
                </c:pt>
                <c:pt idx="138413">
                  <c:v>-93.636499999999955</c:v>
                </c:pt>
                <c:pt idx="138414">
                  <c:v>-93.634500000000003</c:v>
                </c:pt>
                <c:pt idx="138415">
                  <c:v>-93.632499999999993</c:v>
                </c:pt>
                <c:pt idx="138416">
                  <c:v>-93.630499999999984</c:v>
                </c:pt>
                <c:pt idx="138417">
                  <c:v>-93.628499999999974</c:v>
                </c:pt>
                <c:pt idx="138418">
                  <c:v>-93.626499999999965</c:v>
                </c:pt>
                <c:pt idx="138419">
                  <c:v>-93.624499999999955</c:v>
                </c:pt>
                <c:pt idx="138420">
                  <c:v>-93.622500000000002</c:v>
                </c:pt>
                <c:pt idx="138421">
                  <c:v>-93.620499999999993</c:v>
                </c:pt>
                <c:pt idx="138422">
                  <c:v>-93.618499999999983</c:v>
                </c:pt>
                <c:pt idx="138423">
                  <c:v>-93.616499999999974</c:v>
                </c:pt>
                <c:pt idx="138424">
                  <c:v>-93.614499999999964</c:v>
                </c:pt>
                <c:pt idx="138425">
                  <c:v>-93.612499999999955</c:v>
                </c:pt>
                <c:pt idx="138426">
                  <c:v>-93.610500000000002</c:v>
                </c:pt>
                <c:pt idx="138427">
                  <c:v>-93.608499999999992</c:v>
                </c:pt>
                <c:pt idx="138428">
                  <c:v>-93.606499999999983</c:v>
                </c:pt>
                <c:pt idx="138429">
                  <c:v>-93.604499999999973</c:v>
                </c:pt>
                <c:pt idx="138430">
                  <c:v>-93.602499999999964</c:v>
                </c:pt>
                <c:pt idx="138431">
                  <c:v>-93.600499999999954</c:v>
                </c:pt>
                <c:pt idx="138432">
                  <c:v>-93.598500000000001</c:v>
                </c:pt>
                <c:pt idx="138433">
                  <c:v>-93.596499999999992</c:v>
                </c:pt>
                <c:pt idx="138434">
                  <c:v>-93.594499999999982</c:v>
                </c:pt>
                <c:pt idx="138435">
                  <c:v>-93.592499999999973</c:v>
                </c:pt>
                <c:pt idx="138436">
                  <c:v>-93.590499999999963</c:v>
                </c:pt>
                <c:pt idx="138437">
                  <c:v>-93.588499999999954</c:v>
                </c:pt>
                <c:pt idx="138438">
                  <c:v>-93.586500000000001</c:v>
                </c:pt>
                <c:pt idx="138439">
                  <c:v>-93.584499999999991</c:v>
                </c:pt>
                <c:pt idx="138440">
                  <c:v>-93.582499999999982</c:v>
                </c:pt>
                <c:pt idx="138441">
                  <c:v>-93.580499999999972</c:v>
                </c:pt>
                <c:pt idx="138442">
                  <c:v>-93.578499999999963</c:v>
                </c:pt>
                <c:pt idx="138443">
                  <c:v>-93.576499999999953</c:v>
                </c:pt>
                <c:pt idx="138444">
                  <c:v>-93.5745</c:v>
                </c:pt>
                <c:pt idx="138445">
                  <c:v>-93.572499999999991</c:v>
                </c:pt>
                <c:pt idx="138446">
                  <c:v>-93.570499999999981</c:v>
                </c:pt>
                <c:pt idx="138447">
                  <c:v>-93.568499999999972</c:v>
                </c:pt>
                <c:pt idx="138448">
                  <c:v>-93.566499999999962</c:v>
                </c:pt>
                <c:pt idx="138449">
                  <c:v>-93.564499999999953</c:v>
                </c:pt>
                <c:pt idx="138450">
                  <c:v>-93.5625</c:v>
                </c:pt>
                <c:pt idx="138451">
                  <c:v>-93.56049999999999</c:v>
                </c:pt>
                <c:pt idx="138452">
                  <c:v>-93.558499999999981</c:v>
                </c:pt>
                <c:pt idx="138453">
                  <c:v>-93.556499999999971</c:v>
                </c:pt>
                <c:pt idx="138454">
                  <c:v>-93.554499999999962</c:v>
                </c:pt>
                <c:pt idx="138455">
                  <c:v>-93.552499999999952</c:v>
                </c:pt>
                <c:pt idx="138456">
                  <c:v>-93.5505</c:v>
                </c:pt>
                <c:pt idx="138457">
                  <c:v>-93.54849999999999</c:v>
                </c:pt>
                <c:pt idx="138458">
                  <c:v>-93.54649999999998</c:v>
                </c:pt>
                <c:pt idx="138459">
                  <c:v>-93.544499999999971</c:v>
                </c:pt>
                <c:pt idx="138460">
                  <c:v>-93.542499999999961</c:v>
                </c:pt>
                <c:pt idx="138461">
                  <c:v>-93.540499999999952</c:v>
                </c:pt>
                <c:pt idx="138462">
                  <c:v>-93.538499999999999</c:v>
                </c:pt>
                <c:pt idx="138463">
                  <c:v>-93.53649999999999</c:v>
                </c:pt>
                <c:pt idx="138464">
                  <c:v>-93.53449999999998</c:v>
                </c:pt>
                <c:pt idx="138465">
                  <c:v>-93.53249999999997</c:v>
                </c:pt>
                <c:pt idx="138466">
                  <c:v>-93.530499999999961</c:v>
                </c:pt>
                <c:pt idx="138467">
                  <c:v>-93.528499999999951</c:v>
                </c:pt>
                <c:pt idx="138468">
                  <c:v>-93.526499999999999</c:v>
                </c:pt>
                <c:pt idx="138469">
                  <c:v>-93.524499999999989</c:v>
                </c:pt>
                <c:pt idx="138470">
                  <c:v>-93.52249999999998</c:v>
                </c:pt>
                <c:pt idx="138471">
                  <c:v>-93.52049999999997</c:v>
                </c:pt>
                <c:pt idx="138472">
                  <c:v>-93.51849999999996</c:v>
                </c:pt>
                <c:pt idx="138473">
                  <c:v>-93.516499999999951</c:v>
                </c:pt>
                <c:pt idx="138474">
                  <c:v>-93.514499999999998</c:v>
                </c:pt>
                <c:pt idx="138475">
                  <c:v>-93.512499999999989</c:v>
                </c:pt>
                <c:pt idx="138476">
                  <c:v>-93.510499999999979</c:v>
                </c:pt>
                <c:pt idx="138477">
                  <c:v>-93.50849999999997</c:v>
                </c:pt>
                <c:pt idx="138478">
                  <c:v>-93.50649999999996</c:v>
                </c:pt>
                <c:pt idx="138479">
                  <c:v>-93.50449999999995</c:v>
                </c:pt>
                <c:pt idx="138480">
                  <c:v>-93.502499999999998</c:v>
                </c:pt>
                <c:pt idx="138481">
                  <c:v>-93.500499999999988</c:v>
                </c:pt>
                <c:pt idx="138482">
                  <c:v>-93.498499999999979</c:v>
                </c:pt>
                <c:pt idx="138483">
                  <c:v>-93.496499999999969</c:v>
                </c:pt>
                <c:pt idx="138484">
                  <c:v>-93.49449999999996</c:v>
                </c:pt>
                <c:pt idx="138485">
                  <c:v>-93.49249999999995</c:v>
                </c:pt>
                <c:pt idx="138486">
                  <c:v>-93.490499999999997</c:v>
                </c:pt>
                <c:pt idx="138487">
                  <c:v>-93.488499999999988</c:v>
                </c:pt>
                <c:pt idx="138488">
                  <c:v>-93.486499999999978</c:v>
                </c:pt>
                <c:pt idx="138489">
                  <c:v>-93.484499999999969</c:v>
                </c:pt>
                <c:pt idx="138490">
                  <c:v>-93.482499999999959</c:v>
                </c:pt>
                <c:pt idx="138491">
                  <c:v>-93.48049999999995</c:v>
                </c:pt>
                <c:pt idx="138492">
                  <c:v>-93.478499999999997</c:v>
                </c:pt>
                <c:pt idx="138493">
                  <c:v>-93.476499999999987</c:v>
                </c:pt>
                <c:pt idx="138494">
                  <c:v>-93.474499999999978</c:v>
                </c:pt>
                <c:pt idx="138495">
                  <c:v>-93.472499999999968</c:v>
                </c:pt>
                <c:pt idx="138496">
                  <c:v>-93.470499999999959</c:v>
                </c:pt>
                <c:pt idx="138497">
                  <c:v>-93.468499999999949</c:v>
                </c:pt>
                <c:pt idx="138498">
                  <c:v>-93.466499999999996</c:v>
                </c:pt>
                <c:pt idx="138499">
                  <c:v>-93.464499999999987</c:v>
                </c:pt>
                <c:pt idx="138500">
                  <c:v>-93.462499999999977</c:v>
                </c:pt>
                <c:pt idx="138501">
                  <c:v>-93.460499999999968</c:v>
                </c:pt>
                <c:pt idx="138502">
                  <c:v>-93.458499999999958</c:v>
                </c:pt>
                <c:pt idx="138503">
                  <c:v>-93.456500000000005</c:v>
                </c:pt>
                <c:pt idx="138504">
                  <c:v>-93.454499999999996</c:v>
                </c:pt>
                <c:pt idx="138505">
                  <c:v>-93.452499999999986</c:v>
                </c:pt>
                <c:pt idx="138506">
                  <c:v>-93.450499999999977</c:v>
                </c:pt>
                <c:pt idx="138507">
                  <c:v>-93.448499999999967</c:v>
                </c:pt>
                <c:pt idx="138508">
                  <c:v>-93.446499999999958</c:v>
                </c:pt>
                <c:pt idx="138509">
                  <c:v>-93.444500000000005</c:v>
                </c:pt>
                <c:pt idx="138510">
                  <c:v>-93.442499999999995</c:v>
                </c:pt>
                <c:pt idx="138511">
                  <c:v>-93.440499999999986</c:v>
                </c:pt>
                <c:pt idx="138512">
                  <c:v>-93.438499999999976</c:v>
                </c:pt>
                <c:pt idx="138513">
                  <c:v>-93.436499999999967</c:v>
                </c:pt>
                <c:pt idx="138514">
                  <c:v>-93.434499999999957</c:v>
                </c:pt>
                <c:pt idx="138515">
                  <c:v>-93.432500000000005</c:v>
                </c:pt>
                <c:pt idx="138516">
                  <c:v>-93.430499999999995</c:v>
                </c:pt>
                <c:pt idx="138517">
                  <c:v>-93.428499999999985</c:v>
                </c:pt>
                <c:pt idx="138518">
                  <c:v>-93.426499999999976</c:v>
                </c:pt>
                <c:pt idx="138519">
                  <c:v>-93.424499999999966</c:v>
                </c:pt>
                <c:pt idx="138520">
                  <c:v>-93.422499999999957</c:v>
                </c:pt>
                <c:pt idx="138521">
                  <c:v>-93.420500000000004</c:v>
                </c:pt>
                <c:pt idx="138522">
                  <c:v>-93.418499999999995</c:v>
                </c:pt>
                <c:pt idx="138523">
                  <c:v>-93.416499999999985</c:v>
                </c:pt>
                <c:pt idx="138524">
                  <c:v>-93.414499999999975</c:v>
                </c:pt>
                <c:pt idx="138525">
                  <c:v>-93.412499999999966</c:v>
                </c:pt>
                <c:pt idx="138526">
                  <c:v>-93.410499999999956</c:v>
                </c:pt>
                <c:pt idx="138527">
                  <c:v>-93.408500000000004</c:v>
                </c:pt>
                <c:pt idx="138528">
                  <c:v>-93.406499999999994</c:v>
                </c:pt>
                <c:pt idx="138529">
                  <c:v>-93.404499999999985</c:v>
                </c:pt>
                <c:pt idx="138530">
                  <c:v>-93.402499999999975</c:v>
                </c:pt>
                <c:pt idx="138531">
                  <c:v>-93.400499999999965</c:v>
                </c:pt>
                <c:pt idx="138532">
                  <c:v>-93.398499999999956</c:v>
                </c:pt>
                <c:pt idx="138533">
                  <c:v>-93.396500000000003</c:v>
                </c:pt>
                <c:pt idx="138534">
                  <c:v>-93.394499999999994</c:v>
                </c:pt>
                <c:pt idx="138535">
                  <c:v>-93.392499999999984</c:v>
                </c:pt>
                <c:pt idx="138536">
                  <c:v>-93.390499999999975</c:v>
                </c:pt>
                <c:pt idx="138537">
                  <c:v>-93.388499999999965</c:v>
                </c:pt>
                <c:pt idx="138538">
                  <c:v>-93.386499999999955</c:v>
                </c:pt>
                <c:pt idx="138539">
                  <c:v>-93.384500000000003</c:v>
                </c:pt>
                <c:pt idx="138540">
                  <c:v>-93.382499999999993</c:v>
                </c:pt>
                <c:pt idx="138541">
                  <c:v>-93.380499999999984</c:v>
                </c:pt>
                <c:pt idx="138542">
                  <c:v>-93.378499999999974</c:v>
                </c:pt>
                <c:pt idx="138543">
                  <c:v>-93.376499999999965</c:v>
                </c:pt>
                <c:pt idx="138544">
                  <c:v>-93.374499999999955</c:v>
                </c:pt>
                <c:pt idx="138545">
                  <c:v>-93.372500000000002</c:v>
                </c:pt>
                <c:pt idx="138546">
                  <c:v>-93.370499999999993</c:v>
                </c:pt>
                <c:pt idx="138547">
                  <c:v>-93.368499999999983</c:v>
                </c:pt>
                <c:pt idx="138548">
                  <c:v>-93.366499999999974</c:v>
                </c:pt>
                <c:pt idx="138549">
                  <c:v>-93.364499999999964</c:v>
                </c:pt>
                <c:pt idx="138550">
                  <c:v>-93.362499999999955</c:v>
                </c:pt>
                <c:pt idx="138551">
                  <c:v>-93.360500000000002</c:v>
                </c:pt>
                <c:pt idx="138552">
                  <c:v>-93.358499999999992</c:v>
                </c:pt>
                <c:pt idx="138553">
                  <c:v>-93.356499999999983</c:v>
                </c:pt>
                <c:pt idx="138554">
                  <c:v>-93.354499999999973</c:v>
                </c:pt>
                <c:pt idx="138555">
                  <c:v>-93.352499999999964</c:v>
                </c:pt>
                <c:pt idx="138556">
                  <c:v>-93.350499999999954</c:v>
                </c:pt>
                <c:pt idx="138557">
                  <c:v>-93.348500000000001</c:v>
                </c:pt>
                <c:pt idx="138558">
                  <c:v>-93.346499999999992</c:v>
                </c:pt>
                <c:pt idx="138559">
                  <c:v>-93.344499999999982</c:v>
                </c:pt>
                <c:pt idx="138560">
                  <c:v>-93.342499999999973</c:v>
                </c:pt>
                <c:pt idx="138561">
                  <c:v>-93.340499999999963</c:v>
                </c:pt>
                <c:pt idx="138562">
                  <c:v>-93.338499999999954</c:v>
                </c:pt>
                <c:pt idx="138563">
                  <c:v>-93.336500000000001</c:v>
                </c:pt>
                <c:pt idx="138564">
                  <c:v>-93.334499999999991</c:v>
                </c:pt>
                <c:pt idx="138565">
                  <c:v>-93.332499999999982</c:v>
                </c:pt>
                <c:pt idx="138566">
                  <c:v>-93.330499999999972</c:v>
                </c:pt>
                <c:pt idx="138567">
                  <c:v>-93.328499999999963</c:v>
                </c:pt>
                <c:pt idx="138568">
                  <c:v>-93.326499999999953</c:v>
                </c:pt>
                <c:pt idx="138569">
                  <c:v>-93.3245</c:v>
                </c:pt>
                <c:pt idx="138570">
                  <c:v>-93.322499999999991</c:v>
                </c:pt>
                <c:pt idx="138571">
                  <c:v>-93.320499999999981</c:v>
                </c:pt>
                <c:pt idx="138572">
                  <c:v>-93.318499999999972</c:v>
                </c:pt>
                <c:pt idx="138573">
                  <c:v>-93.316499999999962</c:v>
                </c:pt>
                <c:pt idx="138574">
                  <c:v>-93.314499999999953</c:v>
                </c:pt>
                <c:pt idx="138575">
                  <c:v>-93.3125</c:v>
                </c:pt>
                <c:pt idx="138576">
                  <c:v>-93.31049999999999</c:v>
                </c:pt>
                <c:pt idx="138577">
                  <c:v>-93.308499999999981</c:v>
                </c:pt>
                <c:pt idx="138578">
                  <c:v>-93.306499999999971</c:v>
                </c:pt>
                <c:pt idx="138579">
                  <c:v>-93.304499999999962</c:v>
                </c:pt>
                <c:pt idx="138580">
                  <c:v>-93.302499999999952</c:v>
                </c:pt>
                <c:pt idx="138581">
                  <c:v>-93.3005</c:v>
                </c:pt>
                <c:pt idx="138582">
                  <c:v>-93.29849999999999</c:v>
                </c:pt>
                <c:pt idx="138583">
                  <c:v>-93.29649999999998</c:v>
                </c:pt>
                <c:pt idx="138584">
                  <c:v>-93.294499999999971</c:v>
                </c:pt>
                <c:pt idx="138585">
                  <c:v>-93.292499999999961</c:v>
                </c:pt>
                <c:pt idx="138586">
                  <c:v>-93.290499999999952</c:v>
                </c:pt>
                <c:pt idx="138587">
                  <c:v>-93.288499999999999</c:v>
                </c:pt>
                <c:pt idx="138588">
                  <c:v>-93.28649999999999</c:v>
                </c:pt>
                <c:pt idx="138589">
                  <c:v>-93.28449999999998</c:v>
                </c:pt>
                <c:pt idx="138590">
                  <c:v>-93.28249999999997</c:v>
                </c:pt>
                <c:pt idx="138591">
                  <c:v>-93.280499999999961</c:v>
                </c:pt>
                <c:pt idx="138592">
                  <c:v>-93.278499999999951</c:v>
                </c:pt>
                <c:pt idx="138593">
                  <c:v>-93.276499999999999</c:v>
                </c:pt>
                <c:pt idx="138594">
                  <c:v>-93.274499999999989</c:v>
                </c:pt>
                <c:pt idx="138595">
                  <c:v>-93.27249999999998</c:v>
                </c:pt>
                <c:pt idx="138596">
                  <c:v>-93.27049999999997</c:v>
                </c:pt>
                <c:pt idx="138597">
                  <c:v>-93.26849999999996</c:v>
                </c:pt>
                <c:pt idx="138598">
                  <c:v>-93.266499999999951</c:v>
                </c:pt>
                <c:pt idx="138599">
                  <c:v>-93.264499999999998</c:v>
                </c:pt>
                <c:pt idx="138600">
                  <c:v>-93.262499999999989</c:v>
                </c:pt>
                <c:pt idx="138601">
                  <c:v>-93.260499999999979</c:v>
                </c:pt>
                <c:pt idx="138602">
                  <c:v>-93.25849999999997</c:v>
                </c:pt>
                <c:pt idx="138603">
                  <c:v>-93.25649999999996</c:v>
                </c:pt>
                <c:pt idx="138604">
                  <c:v>-93.25449999999995</c:v>
                </c:pt>
                <c:pt idx="138605">
                  <c:v>-93.252499999999998</c:v>
                </c:pt>
                <c:pt idx="138606">
                  <c:v>-93.250499999999988</c:v>
                </c:pt>
                <c:pt idx="138607">
                  <c:v>-93.248499999999979</c:v>
                </c:pt>
                <c:pt idx="138608">
                  <c:v>-93.246499999999969</c:v>
                </c:pt>
                <c:pt idx="138609">
                  <c:v>-93.24449999999996</c:v>
                </c:pt>
                <c:pt idx="138610">
                  <c:v>-93.24249999999995</c:v>
                </c:pt>
                <c:pt idx="138611">
                  <c:v>-93.240499999999997</c:v>
                </c:pt>
                <c:pt idx="138612">
                  <c:v>-93.238499999999988</c:v>
                </c:pt>
                <c:pt idx="138613">
                  <c:v>-93.236499999999978</c:v>
                </c:pt>
                <c:pt idx="138614">
                  <c:v>-93.234499999999969</c:v>
                </c:pt>
                <c:pt idx="138615">
                  <c:v>-93.232499999999959</c:v>
                </c:pt>
                <c:pt idx="138616">
                  <c:v>-93.23049999999995</c:v>
                </c:pt>
                <c:pt idx="138617">
                  <c:v>-93.228499999999997</c:v>
                </c:pt>
                <c:pt idx="138618">
                  <c:v>-93.226499999999987</c:v>
                </c:pt>
                <c:pt idx="138619">
                  <c:v>-93.224499999999978</c:v>
                </c:pt>
                <c:pt idx="138620">
                  <c:v>-93.222499999999968</c:v>
                </c:pt>
                <c:pt idx="138621">
                  <c:v>-93.220499999999959</c:v>
                </c:pt>
                <c:pt idx="138622">
                  <c:v>-93.218499999999949</c:v>
                </c:pt>
                <c:pt idx="138623">
                  <c:v>-93.216499999999996</c:v>
                </c:pt>
                <c:pt idx="138624">
                  <c:v>-93.214499999999987</c:v>
                </c:pt>
                <c:pt idx="138625">
                  <c:v>-93.212499999999977</c:v>
                </c:pt>
                <c:pt idx="138626">
                  <c:v>-93.210499999999968</c:v>
                </c:pt>
                <c:pt idx="138627">
                  <c:v>-93.208499999999958</c:v>
                </c:pt>
                <c:pt idx="138628">
                  <c:v>-93.206500000000005</c:v>
                </c:pt>
                <c:pt idx="138629">
                  <c:v>-93.204499999999996</c:v>
                </c:pt>
                <c:pt idx="138630">
                  <c:v>-93.202499999999986</c:v>
                </c:pt>
                <c:pt idx="138631">
                  <c:v>-93.200499999999977</c:v>
                </c:pt>
                <c:pt idx="138632">
                  <c:v>-93.198499999999967</c:v>
                </c:pt>
                <c:pt idx="138633">
                  <c:v>-93.196499999999958</c:v>
                </c:pt>
                <c:pt idx="138634">
                  <c:v>-93.194500000000005</c:v>
                </c:pt>
                <c:pt idx="138635">
                  <c:v>-93.192499999999995</c:v>
                </c:pt>
                <c:pt idx="138636">
                  <c:v>-93.190499999999986</c:v>
                </c:pt>
                <c:pt idx="138637">
                  <c:v>-93.188499999999976</c:v>
                </c:pt>
                <c:pt idx="138638">
                  <c:v>-93.186499999999967</c:v>
                </c:pt>
                <c:pt idx="138639">
                  <c:v>-93.184499999999957</c:v>
                </c:pt>
                <c:pt idx="138640">
                  <c:v>-93.182500000000005</c:v>
                </c:pt>
                <c:pt idx="138641">
                  <c:v>-93.180499999999995</c:v>
                </c:pt>
                <c:pt idx="138642">
                  <c:v>-93.178499999999985</c:v>
                </c:pt>
                <c:pt idx="138643">
                  <c:v>-93.176499999999976</c:v>
                </c:pt>
                <c:pt idx="138644">
                  <c:v>-93.174499999999966</c:v>
                </c:pt>
                <c:pt idx="138645">
                  <c:v>-93.172499999999957</c:v>
                </c:pt>
                <c:pt idx="138646">
                  <c:v>-93.170500000000004</c:v>
                </c:pt>
                <c:pt idx="138647">
                  <c:v>-93.168499999999995</c:v>
                </c:pt>
                <c:pt idx="138648">
                  <c:v>-93.166499999999985</c:v>
                </c:pt>
                <c:pt idx="138649">
                  <c:v>-93.164499999999975</c:v>
                </c:pt>
                <c:pt idx="138650">
                  <c:v>-93.162499999999966</c:v>
                </c:pt>
                <c:pt idx="138651">
                  <c:v>-93.160499999999956</c:v>
                </c:pt>
                <c:pt idx="138652">
                  <c:v>-93.158500000000004</c:v>
                </c:pt>
                <c:pt idx="138653">
                  <c:v>-93.156499999999994</c:v>
                </c:pt>
                <c:pt idx="138654">
                  <c:v>-93.154499999999985</c:v>
                </c:pt>
                <c:pt idx="138655">
                  <c:v>-93.152499999999975</c:v>
                </c:pt>
                <c:pt idx="138656">
                  <c:v>-93.150499999999965</c:v>
                </c:pt>
                <c:pt idx="138657">
                  <c:v>-93.148499999999956</c:v>
                </c:pt>
                <c:pt idx="138658">
                  <c:v>-93.146500000000003</c:v>
                </c:pt>
                <c:pt idx="138659">
                  <c:v>-93.144499999999994</c:v>
                </c:pt>
                <c:pt idx="138660">
                  <c:v>-93.142499999999984</c:v>
                </c:pt>
                <c:pt idx="138661">
                  <c:v>-93.140499999999975</c:v>
                </c:pt>
                <c:pt idx="138662">
                  <c:v>-93.138499999999965</c:v>
                </c:pt>
                <c:pt idx="138663">
                  <c:v>-93.136499999999955</c:v>
                </c:pt>
                <c:pt idx="138664">
                  <c:v>-93.134500000000003</c:v>
                </c:pt>
                <c:pt idx="138665">
                  <c:v>-93.132499999999993</c:v>
                </c:pt>
                <c:pt idx="138666">
                  <c:v>-93.130499999999984</c:v>
                </c:pt>
                <c:pt idx="138667">
                  <c:v>-93.128499999999974</c:v>
                </c:pt>
                <c:pt idx="138668">
                  <c:v>-93.126499999999965</c:v>
                </c:pt>
                <c:pt idx="138669">
                  <c:v>-93.124499999999955</c:v>
                </c:pt>
                <c:pt idx="138670">
                  <c:v>-93.122500000000002</c:v>
                </c:pt>
                <c:pt idx="138671">
                  <c:v>-93.120499999999993</c:v>
                </c:pt>
                <c:pt idx="138672">
                  <c:v>-93.118499999999983</c:v>
                </c:pt>
                <c:pt idx="138673">
                  <c:v>-93.116499999999974</c:v>
                </c:pt>
                <c:pt idx="138674">
                  <c:v>-93.114499999999964</c:v>
                </c:pt>
                <c:pt idx="138675">
                  <c:v>-93.112499999999955</c:v>
                </c:pt>
                <c:pt idx="138676">
                  <c:v>-93.110500000000002</c:v>
                </c:pt>
                <c:pt idx="138677">
                  <c:v>-93.108499999999992</c:v>
                </c:pt>
                <c:pt idx="138678">
                  <c:v>-93.106499999999983</c:v>
                </c:pt>
                <c:pt idx="138679">
                  <c:v>-93.104499999999973</c:v>
                </c:pt>
                <c:pt idx="138680">
                  <c:v>-93.102499999999964</c:v>
                </c:pt>
                <c:pt idx="138681">
                  <c:v>-93.100499999999954</c:v>
                </c:pt>
                <c:pt idx="138682">
                  <c:v>-93.098500000000001</c:v>
                </c:pt>
                <c:pt idx="138683">
                  <c:v>-93.096499999999992</c:v>
                </c:pt>
                <c:pt idx="138684">
                  <c:v>-93.094499999999982</c:v>
                </c:pt>
                <c:pt idx="138685">
                  <c:v>-93.092499999999973</c:v>
                </c:pt>
                <c:pt idx="138686">
                  <c:v>-93.090499999999963</c:v>
                </c:pt>
                <c:pt idx="138687">
                  <c:v>-93.088499999999954</c:v>
                </c:pt>
                <c:pt idx="138688">
                  <c:v>-93.086500000000001</c:v>
                </c:pt>
                <c:pt idx="138689">
                  <c:v>-93.084499999999991</c:v>
                </c:pt>
                <c:pt idx="138690">
                  <c:v>-93.082499999999982</c:v>
                </c:pt>
                <c:pt idx="138691">
                  <c:v>-93.080499999999972</c:v>
                </c:pt>
                <c:pt idx="138692">
                  <c:v>-93.078499999999963</c:v>
                </c:pt>
                <c:pt idx="138693">
                  <c:v>-93.076499999999953</c:v>
                </c:pt>
                <c:pt idx="138694">
                  <c:v>-93.0745</c:v>
                </c:pt>
                <c:pt idx="138695">
                  <c:v>-93.072499999999991</c:v>
                </c:pt>
                <c:pt idx="138696">
                  <c:v>-93.070499999999981</c:v>
                </c:pt>
                <c:pt idx="138697">
                  <c:v>-93.068499999999972</c:v>
                </c:pt>
                <c:pt idx="138698">
                  <c:v>-93.066499999999962</c:v>
                </c:pt>
                <c:pt idx="138699">
                  <c:v>-93.064499999999953</c:v>
                </c:pt>
                <c:pt idx="138700">
                  <c:v>-93.0625</c:v>
                </c:pt>
                <c:pt idx="138701">
                  <c:v>-93.06049999999999</c:v>
                </c:pt>
                <c:pt idx="138702">
                  <c:v>-93.058499999999981</c:v>
                </c:pt>
                <c:pt idx="138703">
                  <c:v>-93.056499999999971</c:v>
                </c:pt>
                <c:pt idx="138704">
                  <c:v>-93.054499999999962</c:v>
                </c:pt>
                <c:pt idx="138705">
                  <c:v>-93.052499999999952</c:v>
                </c:pt>
                <c:pt idx="138706">
                  <c:v>-93.0505</c:v>
                </c:pt>
                <c:pt idx="138707">
                  <c:v>-93.04849999999999</c:v>
                </c:pt>
                <c:pt idx="138708">
                  <c:v>-93.04649999999998</c:v>
                </c:pt>
                <c:pt idx="138709">
                  <c:v>-93.044499999999971</c:v>
                </c:pt>
                <c:pt idx="138710">
                  <c:v>-93.042499999999961</c:v>
                </c:pt>
                <c:pt idx="138711">
                  <c:v>-93.040499999999952</c:v>
                </c:pt>
                <c:pt idx="138712">
                  <c:v>-93.038499999999999</c:v>
                </c:pt>
                <c:pt idx="138713">
                  <c:v>-93.03649999999999</c:v>
                </c:pt>
                <c:pt idx="138714">
                  <c:v>-93.03449999999998</c:v>
                </c:pt>
                <c:pt idx="138715">
                  <c:v>-93.03249999999997</c:v>
                </c:pt>
                <c:pt idx="138716">
                  <c:v>-93.030499999999961</c:v>
                </c:pt>
                <c:pt idx="138717">
                  <c:v>-93.028499999999951</c:v>
                </c:pt>
                <c:pt idx="138718">
                  <c:v>-93.026499999999999</c:v>
                </c:pt>
                <c:pt idx="138719">
                  <c:v>-93.024499999999989</c:v>
                </c:pt>
                <c:pt idx="138720">
                  <c:v>-93.02249999999998</c:v>
                </c:pt>
                <c:pt idx="138721">
                  <c:v>-93.02049999999997</c:v>
                </c:pt>
                <c:pt idx="138722">
                  <c:v>-93.01849999999996</c:v>
                </c:pt>
                <c:pt idx="138723">
                  <c:v>-93.016499999999951</c:v>
                </c:pt>
                <c:pt idx="138724">
                  <c:v>-93.014499999999998</c:v>
                </c:pt>
                <c:pt idx="138725">
                  <c:v>-93.012499999999989</c:v>
                </c:pt>
                <c:pt idx="138726">
                  <c:v>-93.010499999999979</c:v>
                </c:pt>
                <c:pt idx="138727">
                  <c:v>-93.00849999999997</c:v>
                </c:pt>
                <c:pt idx="138728">
                  <c:v>-93.00649999999996</c:v>
                </c:pt>
                <c:pt idx="138729">
                  <c:v>-93.00449999999995</c:v>
                </c:pt>
                <c:pt idx="138730">
                  <c:v>-93.002499999999998</c:v>
                </c:pt>
                <c:pt idx="138731">
                  <c:v>-93.000499999999988</c:v>
                </c:pt>
                <c:pt idx="138732">
                  <c:v>-92.998499999999979</c:v>
                </c:pt>
                <c:pt idx="138733">
                  <c:v>-92.996499999999969</c:v>
                </c:pt>
                <c:pt idx="138734">
                  <c:v>-92.99449999999996</c:v>
                </c:pt>
                <c:pt idx="138735">
                  <c:v>-92.99249999999995</c:v>
                </c:pt>
                <c:pt idx="138736">
                  <c:v>-92.990499999999997</c:v>
                </c:pt>
                <c:pt idx="138737">
                  <c:v>-92.988499999999988</c:v>
                </c:pt>
                <c:pt idx="138738">
                  <c:v>-92.986499999999978</c:v>
                </c:pt>
                <c:pt idx="138739">
                  <c:v>-92.984499999999969</c:v>
                </c:pt>
                <c:pt idx="138740">
                  <c:v>-92.982499999999959</c:v>
                </c:pt>
                <c:pt idx="138741">
                  <c:v>-92.98049999999995</c:v>
                </c:pt>
                <c:pt idx="138742">
                  <c:v>-92.978499999999997</c:v>
                </c:pt>
                <c:pt idx="138743">
                  <c:v>-92.976499999999987</c:v>
                </c:pt>
                <c:pt idx="138744">
                  <c:v>-92.974499999999978</c:v>
                </c:pt>
                <c:pt idx="138745">
                  <c:v>-92.972499999999968</c:v>
                </c:pt>
                <c:pt idx="138746">
                  <c:v>-92.970499999999959</c:v>
                </c:pt>
                <c:pt idx="138747">
                  <c:v>-92.968499999999949</c:v>
                </c:pt>
                <c:pt idx="138748">
                  <c:v>-92.966499999999996</c:v>
                </c:pt>
                <c:pt idx="138749">
                  <c:v>-92.964499999999987</c:v>
                </c:pt>
                <c:pt idx="138750">
                  <c:v>-92.962499999999977</c:v>
                </c:pt>
                <c:pt idx="138751">
                  <c:v>-92.960499999999968</c:v>
                </c:pt>
                <c:pt idx="138752">
                  <c:v>-92.958499999999958</c:v>
                </c:pt>
                <c:pt idx="138753">
                  <c:v>-92.956500000000005</c:v>
                </c:pt>
                <c:pt idx="138754">
                  <c:v>-92.954499999999996</c:v>
                </c:pt>
                <c:pt idx="138755">
                  <c:v>-92.952499999999986</c:v>
                </c:pt>
                <c:pt idx="138756">
                  <c:v>-92.950499999999977</c:v>
                </c:pt>
                <c:pt idx="138757">
                  <c:v>-92.948499999999967</c:v>
                </c:pt>
                <c:pt idx="138758">
                  <c:v>-92.946499999999958</c:v>
                </c:pt>
                <c:pt idx="138759">
                  <c:v>-92.944500000000005</c:v>
                </c:pt>
                <c:pt idx="138760">
                  <c:v>-92.942499999999995</c:v>
                </c:pt>
                <c:pt idx="138761">
                  <c:v>-92.940499999999986</c:v>
                </c:pt>
                <c:pt idx="138762">
                  <c:v>-92.938499999999976</c:v>
                </c:pt>
                <c:pt idx="138763">
                  <c:v>-92.936499999999967</c:v>
                </c:pt>
                <c:pt idx="138764">
                  <c:v>-92.934499999999957</c:v>
                </c:pt>
                <c:pt idx="138765">
                  <c:v>-92.932500000000005</c:v>
                </c:pt>
                <c:pt idx="138766">
                  <c:v>-92.930499999999995</c:v>
                </c:pt>
                <c:pt idx="138767">
                  <c:v>-92.928499999999985</c:v>
                </c:pt>
                <c:pt idx="138768">
                  <c:v>-92.926499999999976</c:v>
                </c:pt>
                <c:pt idx="138769">
                  <c:v>-92.924499999999966</c:v>
                </c:pt>
                <c:pt idx="138770">
                  <c:v>-92.922499999999957</c:v>
                </c:pt>
                <c:pt idx="138771">
                  <c:v>-92.920500000000004</c:v>
                </c:pt>
                <c:pt idx="138772">
                  <c:v>-92.918499999999995</c:v>
                </c:pt>
                <c:pt idx="138773">
                  <c:v>-92.916499999999985</c:v>
                </c:pt>
                <c:pt idx="138774">
                  <c:v>-92.914499999999975</c:v>
                </c:pt>
                <c:pt idx="138775">
                  <c:v>-92.912499999999966</c:v>
                </c:pt>
                <c:pt idx="138776">
                  <c:v>-92.910499999999956</c:v>
                </c:pt>
                <c:pt idx="138777">
                  <c:v>-92.908500000000004</c:v>
                </c:pt>
                <c:pt idx="138778">
                  <c:v>-92.906499999999994</c:v>
                </c:pt>
                <c:pt idx="138779">
                  <c:v>-92.904499999999985</c:v>
                </c:pt>
                <c:pt idx="138780">
                  <c:v>-92.902499999999975</c:v>
                </c:pt>
                <c:pt idx="138781">
                  <c:v>-92.900499999999965</c:v>
                </c:pt>
                <c:pt idx="138782">
                  <c:v>-92.898499999999956</c:v>
                </c:pt>
                <c:pt idx="138783">
                  <c:v>-92.896500000000003</c:v>
                </c:pt>
                <c:pt idx="138784">
                  <c:v>-92.894499999999994</c:v>
                </c:pt>
                <c:pt idx="138785">
                  <c:v>-92.892499999999984</c:v>
                </c:pt>
                <c:pt idx="138786">
                  <c:v>-92.890499999999975</c:v>
                </c:pt>
                <c:pt idx="138787">
                  <c:v>-92.888499999999965</c:v>
                </c:pt>
                <c:pt idx="138788">
                  <c:v>-92.886499999999955</c:v>
                </c:pt>
                <c:pt idx="138789">
                  <c:v>-92.884500000000003</c:v>
                </c:pt>
                <c:pt idx="138790">
                  <c:v>-92.882499999999993</c:v>
                </c:pt>
                <c:pt idx="138791">
                  <c:v>-92.880499999999984</c:v>
                </c:pt>
                <c:pt idx="138792">
                  <c:v>-92.878499999999974</c:v>
                </c:pt>
                <c:pt idx="138793">
                  <c:v>-92.876499999999965</c:v>
                </c:pt>
                <c:pt idx="138794">
                  <c:v>-92.874499999999955</c:v>
                </c:pt>
                <c:pt idx="138795">
                  <c:v>-92.872500000000002</c:v>
                </c:pt>
                <c:pt idx="138796">
                  <c:v>-92.870499999999993</c:v>
                </c:pt>
                <c:pt idx="138797">
                  <c:v>-92.868499999999983</c:v>
                </c:pt>
                <c:pt idx="138798">
                  <c:v>-92.866499999999974</c:v>
                </c:pt>
                <c:pt idx="138799">
                  <c:v>-92.864499999999964</c:v>
                </c:pt>
                <c:pt idx="138800">
                  <c:v>-92.862499999999955</c:v>
                </c:pt>
                <c:pt idx="138801">
                  <c:v>-92.860500000000002</c:v>
                </c:pt>
                <c:pt idx="138802">
                  <c:v>-92.858499999999992</c:v>
                </c:pt>
                <c:pt idx="138803">
                  <c:v>-92.856499999999983</c:v>
                </c:pt>
                <c:pt idx="138804">
                  <c:v>-92.854499999999973</c:v>
                </c:pt>
                <c:pt idx="138805">
                  <c:v>-92.852499999999964</c:v>
                </c:pt>
                <c:pt idx="138806">
                  <c:v>-92.850499999999954</c:v>
                </c:pt>
                <c:pt idx="138807">
                  <c:v>-92.848500000000001</c:v>
                </c:pt>
                <c:pt idx="138808">
                  <c:v>-92.846499999999992</c:v>
                </c:pt>
                <c:pt idx="138809">
                  <c:v>-92.844499999999982</c:v>
                </c:pt>
                <c:pt idx="138810">
                  <c:v>-92.842499999999973</c:v>
                </c:pt>
                <c:pt idx="138811">
                  <c:v>-92.840499999999963</c:v>
                </c:pt>
                <c:pt idx="138812">
                  <c:v>-92.838499999999954</c:v>
                </c:pt>
                <c:pt idx="138813">
                  <c:v>-92.836500000000001</c:v>
                </c:pt>
                <c:pt idx="138814">
                  <c:v>-92.834499999999991</c:v>
                </c:pt>
                <c:pt idx="138815">
                  <c:v>-92.832499999999982</c:v>
                </c:pt>
                <c:pt idx="138816">
                  <c:v>-92.830499999999972</c:v>
                </c:pt>
                <c:pt idx="138817">
                  <c:v>-92.828499999999963</c:v>
                </c:pt>
                <c:pt idx="138818">
                  <c:v>-92.826499999999953</c:v>
                </c:pt>
                <c:pt idx="138819">
                  <c:v>-92.8245</c:v>
                </c:pt>
                <c:pt idx="138820">
                  <c:v>-92.822499999999991</c:v>
                </c:pt>
                <c:pt idx="138821">
                  <c:v>-92.820499999999981</c:v>
                </c:pt>
                <c:pt idx="138822">
                  <c:v>-92.818499999999972</c:v>
                </c:pt>
                <c:pt idx="138823">
                  <c:v>-92.816499999999962</c:v>
                </c:pt>
                <c:pt idx="138824">
                  <c:v>-92.814499999999953</c:v>
                </c:pt>
                <c:pt idx="138825">
                  <c:v>-92.8125</c:v>
                </c:pt>
                <c:pt idx="138826">
                  <c:v>-92.81049999999999</c:v>
                </c:pt>
                <c:pt idx="138827">
                  <c:v>-92.808499999999981</c:v>
                </c:pt>
                <c:pt idx="138828">
                  <c:v>-92.806499999999971</c:v>
                </c:pt>
                <c:pt idx="138829">
                  <c:v>-92.804499999999962</c:v>
                </c:pt>
                <c:pt idx="138830">
                  <c:v>-92.802499999999952</c:v>
                </c:pt>
                <c:pt idx="138831">
                  <c:v>-92.8005</c:v>
                </c:pt>
                <c:pt idx="138832">
                  <c:v>-92.79849999999999</c:v>
                </c:pt>
                <c:pt idx="138833">
                  <c:v>-92.79649999999998</c:v>
                </c:pt>
                <c:pt idx="138834">
                  <c:v>-92.794499999999971</c:v>
                </c:pt>
                <c:pt idx="138835">
                  <c:v>-92.792499999999961</c:v>
                </c:pt>
                <c:pt idx="138836">
                  <c:v>-92.790499999999952</c:v>
                </c:pt>
                <c:pt idx="138837">
                  <c:v>-92.788499999999999</c:v>
                </c:pt>
                <c:pt idx="138838">
                  <c:v>-92.78649999999999</c:v>
                </c:pt>
                <c:pt idx="138839">
                  <c:v>-92.78449999999998</c:v>
                </c:pt>
                <c:pt idx="138840">
                  <c:v>-92.78249999999997</c:v>
                </c:pt>
                <c:pt idx="138841">
                  <c:v>-92.780499999999961</c:v>
                </c:pt>
                <c:pt idx="138842">
                  <c:v>-92.778499999999951</c:v>
                </c:pt>
                <c:pt idx="138843">
                  <c:v>-92.776499999999999</c:v>
                </c:pt>
                <c:pt idx="138844">
                  <c:v>-92.774499999999989</c:v>
                </c:pt>
                <c:pt idx="138845">
                  <c:v>-92.77249999999998</c:v>
                </c:pt>
                <c:pt idx="138846">
                  <c:v>-92.77049999999997</c:v>
                </c:pt>
                <c:pt idx="138847">
                  <c:v>-92.76849999999996</c:v>
                </c:pt>
                <c:pt idx="138848">
                  <c:v>-92.766499999999951</c:v>
                </c:pt>
                <c:pt idx="138849">
                  <c:v>-92.764499999999998</c:v>
                </c:pt>
                <c:pt idx="138850">
                  <c:v>-92.762499999999989</c:v>
                </c:pt>
                <c:pt idx="138851">
                  <c:v>-92.760499999999979</c:v>
                </c:pt>
                <c:pt idx="138852">
                  <c:v>-92.75849999999997</c:v>
                </c:pt>
                <c:pt idx="138853">
                  <c:v>-92.75649999999996</c:v>
                </c:pt>
                <c:pt idx="138854">
                  <c:v>-92.75449999999995</c:v>
                </c:pt>
                <c:pt idx="138855">
                  <c:v>-92.752499999999998</c:v>
                </c:pt>
                <c:pt idx="138856">
                  <c:v>-92.750499999999988</c:v>
                </c:pt>
                <c:pt idx="138857">
                  <c:v>-92.748499999999979</c:v>
                </c:pt>
                <c:pt idx="138858">
                  <c:v>-92.746499999999969</c:v>
                </c:pt>
                <c:pt idx="138859">
                  <c:v>-92.74449999999996</c:v>
                </c:pt>
                <c:pt idx="138860">
                  <c:v>-92.74249999999995</c:v>
                </c:pt>
                <c:pt idx="138861">
                  <c:v>-92.740499999999997</c:v>
                </c:pt>
                <c:pt idx="138862">
                  <c:v>-92.738499999999988</c:v>
                </c:pt>
                <c:pt idx="138863">
                  <c:v>-92.736499999999978</c:v>
                </c:pt>
                <c:pt idx="138864">
                  <c:v>-92.734499999999969</c:v>
                </c:pt>
                <c:pt idx="138865">
                  <c:v>-92.732499999999959</c:v>
                </c:pt>
                <c:pt idx="138866">
                  <c:v>-92.73049999999995</c:v>
                </c:pt>
                <c:pt idx="138867">
                  <c:v>-92.728499999999997</c:v>
                </c:pt>
                <c:pt idx="138868">
                  <c:v>-92.726499999999987</c:v>
                </c:pt>
                <c:pt idx="138869">
                  <c:v>-92.724499999999978</c:v>
                </c:pt>
                <c:pt idx="138870">
                  <c:v>-92.722499999999968</c:v>
                </c:pt>
                <c:pt idx="138871">
                  <c:v>-92.720499999999959</c:v>
                </c:pt>
                <c:pt idx="138872">
                  <c:v>-92.718499999999949</c:v>
                </c:pt>
                <c:pt idx="138873">
                  <c:v>-92.716499999999996</c:v>
                </c:pt>
                <c:pt idx="138874">
                  <c:v>-92.714499999999987</c:v>
                </c:pt>
                <c:pt idx="138875">
                  <c:v>-92.712499999999977</c:v>
                </c:pt>
                <c:pt idx="138876">
                  <c:v>-92.710499999999968</c:v>
                </c:pt>
                <c:pt idx="138877">
                  <c:v>-92.708499999999958</c:v>
                </c:pt>
                <c:pt idx="138878">
                  <c:v>-92.706500000000005</c:v>
                </c:pt>
                <c:pt idx="138879">
                  <c:v>-92.704499999999996</c:v>
                </c:pt>
                <c:pt idx="138880">
                  <c:v>-92.702499999999986</c:v>
                </c:pt>
                <c:pt idx="138881">
                  <c:v>-92.700499999999977</c:v>
                </c:pt>
                <c:pt idx="138882">
                  <c:v>-92.698499999999967</c:v>
                </c:pt>
                <c:pt idx="138883">
                  <c:v>-92.696499999999958</c:v>
                </c:pt>
                <c:pt idx="138884">
                  <c:v>-92.694500000000005</c:v>
                </c:pt>
                <c:pt idx="138885">
                  <c:v>-92.692499999999995</c:v>
                </c:pt>
                <c:pt idx="138886">
                  <c:v>-92.690499999999986</c:v>
                </c:pt>
                <c:pt idx="138887">
                  <c:v>-92.688499999999976</c:v>
                </c:pt>
                <c:pt idx="138888">
                  <c:v>-92.686499999999967</c:v>
                </c:pt>
                <c:pt idx="138889">
                  <c:v>-92.684499999999957</c:v>
                </c:pt>
                <c:pt idx="138890">
                  <c:v>-92.682500000000005</c:v>
                </c:pt>
                <c:pt idx="138891">
                  <c:v>-92.680499999999995</c:v>
                </c:pt>
                <c:pt idx="138892">
                  <c:v>-92.678499999999985</c:v>
                </c:pt>
                <c:pt idx="138893">
                  <c:v>-92.676499999999976</c:v>
                </c:pt>
                <c:pt idx="138894">
                  <c:v>-92.674499999999966</c:v>
                </c:pt>
                <c:pt idx="138895">
                  <c:v>-92.672499999999957</c:v>
                </c:pt>
                <c:pt idx="138896">
                  <c:v>-92.670500000000004</c:v>
                </c:pt>
                <c:pt idx="138897">
                  <c:v>-92.668499999999995</c:v>
                </c:pt>
                <c:pt idx="138898">
                  <c:v>-92.666499999999985</c:v>
                </c:pt>
                <c:pt idx="138899">
                  <c:v>-92.664499999999975</c:v>
                </c:pt>
                <c:pt idx="138900">
                  <c:v>-92.662499999999966</c:v>
                </c:pt>
                <c:pt idx="138901">
                  <c:v>-92.660499999999956</c:v>
                </c:pt>
                <c:pt idx="138902">
                  <c:v>-92.658500000000004</c:v>
                </c:pt>
                <c:pt idx="138903">
                  <c:v>-92.656499999999994</c:v>
                </c:pt>
                <c:pt idx="138904">
                  <c:v>-92.654499999999985</c:v>
                </c:pt>
                <c:pt idx="138905">
                  <c:v>-92.652499999999975</c:v>
                </c:pt>
                <c:pt idx="138906">
                  <c:v>-92.650499999999965</c:v>
                </c:pt>
                <c:pt idx="138907">
                  <c:v>-92.648499999999956</c:v>
                </c:pt>
                <c:pt idx="138908">
                  <c:v>-92.646500000000003</c:v>
                </c:pt>
                <c:pt idx="138909">
                  <c:v>-92.644499999999994</c:v>
                </c:pt>
                <c:pt idx="138910">
                  <c:v>-92.642499999999984</c:v>
                </c:pt>
                <c:pt idx="138911">
                  <c:v>-92.640499999999975</c:v>
                </c:pt>
                <c:pt idx="138912">
                  <c:v>-92.638499999999965</c:v>
                </c:pt>
                <c:pt idx="138913">
                  <c:v>-92.636499999999955</c:v>
                </c:pt>
                <c:pt idx="138914">
                  <c:v>-92.634500000000003</c:v>
                </c:pt>
                <c:pt idx="138915">
                  <c:v>-92.632499999999993</c:v>
                </c:pt>
                <c:pt idx="138916">
                  <c:v>-92.630499999999984</c:v>
                </c:pt>
                <c:pt idx="138917">
                  <c:v>-92.628499999999974</c:v>
                </c:pt>
                <c:pt idx="138918">
                  <c:v>-92.626499999999965</c:v>
                </c:pt>
                <c:pt idx="138919">
                  <c:v>-92.624499999999955</c:v>
                </c:pt>
                <c:pt idx="138920">
                  <c:v>-92.622500000000002</c:v>
                </c:pt>
                <c:pt idx="138921">
                  <c:v>-92.620499999999993</c:v>
                </c:pt>
                <c:pt idx="138922">
                  <c:v>-92.618499999999983</c:v>
                </c:pt>
                <c:pt idx="138923">
                  <c:v>-92.616499999999974</c:v>
                </c:pt>
                <c:pt idx="138924">
                  <c:v>-92.614499999999964</c:v>
                </c:pt>
                <c:pt idx="138925">
                  <c:v>-92.612499999999955</c:v>
                </c:pt>
                <c:pt idx="138926">
                  <c:v>-92.610500000000002</c:v>
                </c:pt>
                <c:pt idx="138927">
                  <c:v>-92.608499999999992</c:v>
                </c:pt>
                <c:pt idx="138928">
                  <c:v>-92.606499999999983</c:v>
                </c:pt>
                <c:pt idx="138929">
                  <c:v>-92.604499999999973</c:v>
                </c:pt>
                <c:pt idx="138930">
                  <c:v>-92.602499999999964</c:v>
                </c:pt>
                <c:pt idx="138931">
                  <c:v>-92.600499999999954</c:v>
                </c:pt>
                <c:pt idx="138932">
                  <c:v>-92.598500000000001</c:v>
                </c:pt>
                <c:pt idx="138933">
                  <c:v>-92.596499999999992</c:v>
                </c:pt>
                <c:pt idx="138934">
                  <c:v>-92.594499999999982</c:v>
                </c:pt>
                <c:pt idx="138935">
                  <c:v>-92.592499999999973</c:v>
                </c:pt>
                <c:pt idx="138936">
                  <c:v>-92.590499999999963</c:v>
                </c:pt>
                <c:pt idx="138937">
                  <c:v>-92.588499999999954</c:v>
                </c:pt>
                <c:pt idx="138938">
                  <c:v>-92.586500000000001</c:v>
                </c:pt>
                <c:pt idx="138939">
                  <c:v>-92.584499999999991</c:v>
                </c:pt>
                <c:pt idx="138940">
                  <c:v>-92.582499999999982</c:v>
                </c:pt>
                <c:pt idx="138941">
                  <c:v>-92.580499999999972</c:v>
                </c:pt>
                <c:pt idx="138942">
                  <c:v>-92.578499999999963</c:v>
                </c:pt>
                <c:pt idx="138943">
                  <c:v>-92.576499999999953</c:v>
                </c:pt>
                <c:pt idx="138944">
                  <c:v>-92.5745</c:v>
                </c:pt>
                <c:pt idx="138945">
                  <c:v>-92.572499999999991</c:v>
                </c:pt>
                <c:pt idx="138946">
                  <c:v>-92.570499999999981</c:v>
                </c:pt>
                <c:pt idx="138947">
                  <c:v>-92.568499999999972</c:v>
                </c:pt>
                <c:pt idx="138948">
                  <c:v>-92.566499999999962</c:v>
                </c:pt>
                <c:pt idx="138949">
                  <c:v>-92.564499999999953</c:v>
                </c:pt>
                <c:pt idx="138950">
                  <c:v>-92.5625</c:v>
                </c:pt>
                <c:pt idx="138951">
                  <c:v>-92.56049999999999</c:v>
                </c:pt>
                <c:pt idx="138952">
                  <c:v>-92.558499999999981</c:v>
                </c:pt>
                <c:pt idx="138953">
                  <c:v>-92.556499999999971</c:v>
                </c:pt>
                <c:pt idx="138954">
                  <c:v>-92.554499999999962</c:v>
                </c:pt>
                <c:pt idx="138955">
                  <c:v>-92.552499999999952</c:v>
                </c:pt>
                <c:pt idx="138956">
                  <c:v>-92.5505</c:v>
                </c:pt>
                <c:pt idx="138957">
                  <c:v>-92.54849999999999</c:v>
                </c:pt>
                <c:pt idx="138958">
                  <c:v>-92.54649999999998</c:v>
                </c:pt>
                <c:pt idx="138959">
                  <c:v>-92.544499999999971</c:v>
                </c:pt>
                <c:pt idx="138960">
                  <c:v>-92.542499999999961</c:v>
                </c:pt>
                <c:pt idx="138961">
                  <c:v>-92.540499999999952</c:v>
                </c:pt>
                <c:pt idx="138962">
                  <c:v>-92.538499999999999</c:v>
                </c:pt>
                <c:pt idx="138963">
                  <c:v>-92.53649999999999</c:v>
                </c:pt>
                <c:pt idx="138964">
                  <c:v>-92.53449999999998</c:v>
                </c:pt>
                <c:pt idx="138965">
                  <c:v>-92.53249999999997</c:v>
                </c:pt>
                <c:pt idx="138966">
                  <c:v>-92.530499999999961</c:v>
                </c:pt>
                <c:pt idx="138967">
                  <c:v>-92.528499999999951</c:v>
                </c:pt>
                <c:pt idx="138968">
                  <c:v>-92.526499999999999</c:v>
                </c:pt>
                <c:pt idx="138969">
                  <c:v>-92.524499999999989</c:v>
                </c:pt>
                <c:pt idx="138970">
                  <c:v>-92.52249999999998</c:v>
                </c:pt>
                <c:pt idx="138971">
                  <c:v>-92.52049999999997</c:v>
                </c:pt>
                <c:pt idx="138972">
                  <c:v>-92.51849999999996</c:v>
                </c:pt>
                <c:pt idx="138973">
                  <c:v>-92.516499999999951</c:v>
                </c:pt>
                <c:pt idx="138974">
                  <c:v>-92.514499999999998</c:v>
                </c:pt>
                <c:pt idx="138975">
                  <c:v>-92.512499999999989</c:v>
                </c:pt>
                <c:pt idx="138976">
                  <c:v>-92.510499999999979</c:v>
                </c:pt>
                <c:pt idx="138977">
                  <c:v>-92.50849999999997</c:v>
                </c:pt>
                <c:pt idx="138978">
                  <c:v>-92.50649999999996</c:v>
                </c:pt>
                <c:pt idx="138979">
                  <c:v>-92.50449999999995</c:v>
                </c:pt>
                <c:pt idx="138980">
                  <c:v>-92.502499999999998</c:v>
                </c:pt>
                <c:pt idx="138981">
                  <c:v>-92.500499999999988</c:v>
                </c:pt>
                <c:pt idx="138982">
                  <c:v>-92.498499999999979</c:v>
                </c:pt>
                <c:pt idx="138983">
                  <c:v>-92.496499999999969</c:v>
                </c:pt>
                <c:pt idx="138984">
                  <c:v>-92.49449999999996</c:v>
                </c:pt>
                <c:pt idx="138985">
                  <c:v>-92.49249999999995</c:v>
                </c:pt>
                <c:pt idx="138986">
                  <c:v>-92.490499999999997</c:v>
                </c:pt>
                <c:pt idx="138987">
                  <c:v>-92.488499999999988</c:v>
                </c:pt>
                <c:pt idx="138988">
                  <c:v>-92.486499999999978</c:v>
                </c:pt>
                <c:pt idx="138989">
                  <c:v>-92.484499999999969</c:v>
                </c:pt>
                <c:pt idx="138990">
                  <c:v>-92.482499999999959</c:v>
                </c:pt>
                <c:pt idx="138991">
                  <c:v>-92.48049999999995</c:v>
                </c:pt>
                <c:pt idx="138992">
                  <c:v>-92.478499999999997</c:v>
                </c:pt>
                <c:pt idx="138993">
                  <c:v>-92.476499999999987</c:v>
                </c:pt>
                <c:pt idx="138994">
                  <c:v>-92.474499999999978</c:v>
                </c:pt>
                <c:pt idx="138995">
                  <c:v>-92.472499999999968</c:v>
                </c:pt>
                <c:pt idx="138996">
                  <c:v>-92.470499999999959</c:v>
                </c:pt>
                <c:pt idx="138997">
                  <c:v>-92.468499999999949</c:v>
                </c:pt>
                <c:pt idx="138998">
                  <c:v>-92.466499999999996</c:v>
                </c:pt>
                <c:pt idx="138999">
                  <c:v>-92.464499999999987</c:v>
                </c:pt>
                <c:pt idx="139000">
                  <c:v>-92.462499999999977</c:v>
                </c:pt>
                <c:pt idx="139001">
                  <c:v>-92.460499999999968</c:v>
                </c:pt>
                <c:pt idx="139002">
                  <c:v>-92.458499999999958</c:v>
                </c:pt>
                <c:pt idx="139003">
                  <c:v>-92.456500000000005</c:v>
                </c:pt>
                <c:pt idx="139004">
                  <c:v>-92.454499999999996</c:v>
                </c:pt>
                <c:pt idx="139005">
                  <c:v>-92.452499999999986</c:v>
                </c:pt>
                <c:pt idx="139006">
                  <c:v>-92.450499999999977</c:v>
                </c:pt>
                <c:pt idx="139007">
                  <c:v>-92.448499999999967</c:v>
                </c:pt>
                <c:pt idx="139008">
                  <c:v>-92.446499999999958</c:v>
                </c:pt>
                <c:pt idx="139009">
                  <c:v>-92.444500000000005</c:v>
                </c:pt>
                <c:pt idx="139010">
                  <c:v>-92.442499999999995</c:v>
                </c:pt>
                <c:pt idx="139011">
                  <c:v>-92.440499999999986</c:v>
                </c:pt>
                <c:pt idx="139012">
                  <c:v>-92.438499999999976</c:v>
                </c:pt>
                <c:pt idx="139013">
                  <c:v>-92.436499999999967</c:v>
                </c:pt>
                <c:pt idx="139014">
                  <c:v>-92.434499999999957</c:v>
                </c:pt>
                <c:pt idx="139015">
                  <c:v>-92.432500000000005</c:v>
                </c:pt>
                <c:pt idx="139016">
                  <c:v>-92.430499999999995</c:v>
                </c:pt>
                <c:pt idx="139017">
                  <c:v>-92.428499999999985</c:v>
                </c:pt>
                <c:pt idx="139018">
                  <c:v>-92.426499999999976</c:v>
                </c:pt>
                <c:pt idx="139019">
                  <c:v>-92.424499999999966</c:v>
                </c:pt>
                <c:pt idx="139020">
                  <c:v>-92.422499999999957</c:v>
                </c:pt>
                <c:pt idx="139021">
                  <c:v>-92.420500000000004</c:v>
                </c:pt>
                <c:pt idx="139022">
                  <c:v>-92.418499999999995</c:v>
                </c:pt>
                <c:pt idx="139023">
                  <c:v>-92.416499999999985</c:v>
                </c:pt>
                <c:pt idx="139024">
                  <c:v>-92.414499999999975</c:v>
                </c:pt>
                <c:pt idx="139025">
                  <c:v>-92.412499999999966</c:v>
                </c:pt>
                <c:pt idx="139026">
                  <c:v>-92.410499999999956</c:v>
                </c:pt>
                <c:pt idx="139027">
                  <c:v>-92.408500000000004</c:v>
                </c:pt>
                <c:pt idx="139028">
                  <c:v>-92.406499999999994</c:v>
                </c:pt>
                <c:pt idx="139029">
                  <c:v>-92.404499999999985</c:v>
                </c:pt>
                <c:pt idx="139030">
                  <c:v>-92.402499999999975</c:v>
                </c:pt>
                <c:pt idx="139031">
                  <c:v>-92.400499999999965</c:v>
                </c:pt>
                <c:pt idx="139032">
                  <c:v>-92.398499999999956</c:v>
                </c:pt>
                <c:pt idx="139033">
                  <c:v>-92.396500000000003</c:v>
                </c:pt>
                <c:pt idx="139034">
                  <c:v>-92.394499999999994</c:v>
                </c:pt>
                <c:pt idx="139035">
                  <c:v>-92.392499999999984</c:v>
                </c:pt>
                <c:pt idx="139036">
                  <c:v>-92.390499999999975</c:v>
                </c:pt>
                <c:pt idx="139037">
                  <c:v>-92.388499999999965</c:v>
                </c:pt>
                <c:pt idx="139038">
                  <c:v>-92.386499999999955</c:v>
                </c:pt>
                <c:pt idx="139039">
                  <c:v>-92.384500000000003</c:v>
                </c:pt>
                <c:pt idx="139040">
                  <c:v>-92.382499999999993</c:v>
                </c:pt>
                <c:pt idx="139041">
                  <c:v>-92.380499999999984</c:v>
                </c:pt>
                <c:pt idx="139042">
                  <c:v>-92.378499999999974</c:v>
                </c:pt>
                <c:pt idx="139043">
                  <c:v>-92.376499999999965</c:v>
                </c:pt>
                <c:pt idx="139044">
                  <c:v>-92.374499999999955</c:v>
                </c:pt>
                <c:pt idx="139045">
                  <c:v>-92.372500000000002</c:v>
                </c:pt>
                <c:pt idx="139046">
                  <c:v>-92.370499999999993</c:v>
                </c:pt>
                <c:pt idx="139047">
                  <c:v>-92.368499999999983</c:v>
                </c:pt>
                <c:pt idx="139048">
                  <c:v>-92.366499999999974</c:v>
                </c:pt>
                <c:pt idx="139049">
                  <c:v>-92.364499999999964</c:v>
                </c:pt>
                <c:pt idx="139050">
                  <c:v>-92.362499999999955</c:v>
                </c:pt>
                <c:pt idx="139051">
                  <c:v>-92.360500000000002</c:v>
                </c:pt>
                <c:pt idx="139052">
                  <c:v>-92.358499999999992</c:v>
                </c:pt>
                <c:pt idx="139053">
                  <c:v>-92.356499999999983</c:v>
                </c:pt>
                <c:pt idx="139054">
                  <c:v>-92.354499999999973</c:v>
                </c:pt>
                <c:pt idx="139055">
                  <c:v>-92.352499999999964</c:v>
                </c:pt>
                <c:pt idx="139056">
                  <c:v>-92.350499999999954</c:v>
                </c:pt>
                <c:pt idx="139057">
                  <c:v>-92.348500000000001</c:v>
                </c:pt>
                <c:pt idx="139058">
                  <c:v>-92.346499999999992</c:v>
                </c:pt>
                <c:pt idx="139059">
                  <c:v>-92.344499999999982</c:v>
                </c:pt>
                <c:pt idx="139060">
                  <c:v>-92.342499999999973</c:v>
                </c:pt>
                <c:pt idx="139061">
                  <c:v>-92.340499999999963</c:v>
                </c:pt>
                <c:pt idx="139062">
                  <c:v>-92.338499999999954</c:v>
                </c:pt>
                <c:pt idx="139063">
                  <c:v>-92.336500000000001</c:v>
                </c:pt>
                <c:pt idx="139064">
                  <c:v>-92.334499999999991</c:v>
                </c:pt>
                <c:pt idx="139065">
                  <c:v>-92.332499999999982</c:v>
                </c:pt>
                <c:pt idx="139066">
                  <c:v>-92.330499999999972</c:v>
                </c:pt>
                <c:pt idx="139067">
                  <c:v>-92.328499999999963</c:v>
                </c:pt>
                <c:pt idx="139068">
                  <c:v>-92.326499999999953</c:v>
                </c:pt>
                <c:pt idx="139069">
                  <c:v>-92.3245</c:v>
                </c:pt>
                <c:pt idx="139070">
                  <c:v>-92.322499999999991</c:v>
                </c:pt>
                <c:pt idx="139071">
                  <c:v>-92.320499999999981</c:v>
                </c:pt>
                <c:pt idx="139072">
                  <c:v>-92.318499999999972</c:v>
                </c:pt>
                <c:pt idx="139073">
                  <c:v>-92.316499999999962</c:v>
                </c:pt>
                <c:pt idx="139074">
                  <c:v>-92.314499999999953</c:v>
                </c:pt>
                <c:pt idx="139075">
                  <c:v>-92.3125</c:v>
                </c:pt>
                <c:pt idx="139076">
                  <c:v>-92.31049999999999</c:v>
                </c:pt>
                <c:pt idx="139077">
                  <c:v>-92.308499999999981</c:v>
                </c:pt>
                <c:pt idx="139078">
                  <c:v>-92.306499999999971</c:v>
                </c:pt>
                <c:pt idx="139079">
                  <c:v>-92.304499999999962</c:v>
                </c:pt>
                <c:pt idx="139080">
                  <c:v>-92.302499999999952</c:v>
                </c:pt>
                <c:pt idx="139081">
                  <c:v>-92.3005</c:v>
                </c:pt>
                <c:pt idx="139082">
                  <c:v>-92.29849999999999</c:v>
                </c:pt>
                <c:pt idx="139083">
                  <c:v>-92.29649999999998</c:v>
                </c:pt>
                <c:pt idx="139084">
                  <c:v>-92.294499999999971</c:v>
                </c:pt>
                <c:pt idx="139085">
                  <c:v>-92.292499999999961</c:v>
                </c:pt>
                <c:pt idx="139086">
                  <c:v>-92.290499999999952</c:v>
                </c:pt>
                <c:pt idx="139087">
                  <c:v>-92.288499999999999</c:v>
                </c:pt>
                <c:pt idx="139088">
                  <c:v>-92.28649999999999</c:v>
                </c:pt>
                <c:pt idx="139089">
                  <c:v>-92.28449999999998</c:v>
                </c:pt>
                <c:pt idx="139090">
                  <c:v>-92.28249999999997</c:v>
                </c:pt>
                <c:pt idx="139091">
                  <c:v>-92.280499999999961</c:v>
                </c:pt>
                <c:pt idx="139092">
                  <c:v>-92.278499999999951</c:v>
                </c:pt>
                <c:pt idx="139093">
                  <c:v>-92.276499999999999</c:v>
                </c:pt>
                <c:pt idx="139094">
                  <c:v>-92.274499999999989</c:v>
                </c:pt>
                <c:pt idx="139095">
                  <c:v>-92.27249999999998</c:v>
                </c:pt>
                <c:pt idx="139096">
                  <c:v>-92.27049999999997</c:v>
                </c:pt>
                <c:pt idx="139097">
                  <c:v>-92.26849999999996</c:v>
                </c:pt>
                <c:pt idx="139098">
                  <c:v>-92.266499999999951</c:v>
                </c:pt>
                <c:pt idx="139099">
                  <c:v>-92.264499999999998</c:v>
                </c:pt>
                <c:pt idx="139100">
                  <c:v>-92.262499999999989</c:v>
                </c:pt>
                <c:pt idx="139101">
                  <c:v>-92.260499999999979</c:v>
                </c:pt>
                <c:pt idx="139102">
                  <c:v>-92.25849999999997</c:v>
                </c:pt>
                <c:pt idx="139103">
                  <c:v>-92.25649999999996</c:v>
                </c:pt>
                <c:pt idx="139104">
                  <c:v>-92.25449999999995</c:v>
                </c:pt>
                <c:pt idx="139105">
                  <c:v>-92.252499999999998</c:v>
                </c:pt>
                <c:pt idx="139106">
                  <c:v>-92.250499999999988</c:v>
                </c:pt>
                <c:pt idx="139107">
                  <c:v>-92.248499999999979</c:v>
                </c:pt>
                <c:pt idx="139108">
                  <c:v>-92.246499999999969</c:v>
                </c:pt>
                <c:pt idx="139109">
                  <c:v>-92.24449999999996</c:v>
                </c:pt>
                <c:pt idx="139110">
                  <c:v>-92.24249999999995</c:v>
                </c:pt>
                <c:pt idx="139111">
                  <c:v>-92.240499999999997</c:v>
                </c:pt>
                <c:pt idx="139112">
                  <c:v>-92.238499999999988</c:v>
                </c:pt>
                <c:pt idx="139113">
                  <c:v>-92.236499999999978</c:v>
                </c:pt>
                <c:pt idx="139114">
                  <c:v>-92.234499999999969</c:v>
                </c:pt>
                <c:pt idx="139115">
                  <c:v>-92.232499999999959</c:v>
                </c:pt>
                <c:pt idx="139116">
                  <c:v>-92.23049999999995</c:v>
                </c:pt>
                <c:pt idx="139117">
                  <c:v>-92.228499999999997</c:v>
                </c:pt>
                <c:pt idx="139118">
                  <c:v>-92.226499999999987</c:v>
                </c:pt>
                <c:pt idx="139119">
                  <c:v>-92.224499999999978</c:v>
                </c:pt>
                <c:pt idx="139120">
                  <c:v>-92.222499999999968</c:v>
                </c:pt>
                <c:pt idx="139121">
                  <c:v>-92.220499999999959</c:v>
                </c:pt>
                <c:pt idx="139122">
                  <c:v>-92.218499999999949</c:v>
                </c:pt>
                <c:pt idx="139123">
                  <c:v>-92.216499999999996</c:v>
                </c:pt>
                <c:pt idx="139124">
                  <c:v>-92.214499999999987</c:v>
                </c:pt>
                <c:pt idx="139125">
                  <c:v>-92.212499999999977</c:v>
                </c:pt>
                <c:pt idx="139126">
                  <c:v>-92.210499999999968</c:v>
                </c:pt>
                <c:pt idx="139127">
                  <c:v>-92.208499999999958</c:v>
                </c:pt>
                <c:pt idx="139128">
                  <c:v>-92.206500000000005</c:v>
                </c:pt>
                <c:pt idx="139129">
                  <c:v>-92.204499999999996</c:v>
                </c:pt>
                <c:pt idx="139130">
                  <c:v>-92.202499999999986</c:v>
                </c:pt>
                <c:pt idx="139131">
                  <c:v>-92.200499999999977</c:v>
                </c:pt>
                <c:pt idx="139132">
                  <c:v>-92.198499999999967</c:v>
                </c:pt>
                <c:pt idx="139133">
                  <c:v>-92.196499999999958</c:v>
                </c:pt>
                <c:pt idx="139134">
                  <c:v>-92.194500000000005</c:v>
                </c:pt>
                <c:pt idx="139135">
                  <c:v>-92.192499999999995</c:v>
                </c:pt>
                <c:pt idx="139136">
                  <c:v>-92.190499999999986</c:v>
                </c:pt>
                <c:pt idx="139137">
                  <c:v>-92.188499999999976</c:v>
                </c:pt>
                <c:pt idx="139138">
                  <c:v>-92.186499999999967</c:v>
                </c:pt>
                <c:pt idx="139139">
                  <c:v>-92.184499999999957</c:v>
                </c:pt>
                <c:pt idx="139140">
                  <c:v>-92.182500000000005</c:v>
                </c:pt>
                <c:pt idx="139141">
                  <c:v>-92.180499999999995</c:v>
                </c:pt>
                <c:pt idx="139142">
                  <c:v>-92.178499999999985</c:v>
                </c:pt>
                <c:pt idx="139143">
                  <c:v>-92.176499999999976</c:v>
                </c:pt>
                <c:pt idx="139144">
                  <c:v>-92.174499999999966</c:v>
                </c:pt>
                <c:pt idx="139145">
                  <c:v>-92.172499999999957</c:v>
                </c:pt>
                <c:pt idx="139146">
                  <c:v>-92.170500000000004</c:v>
                </c:pt>
                <c:pt idx="139147">
                  <c:v>-92.168499999999995</c:v>
                </c:pt>
                <c:pt idx="139148">
                  <c:v>-92.166499999999985</c:v>
                </c:pt>
                <c:pt idx="139149">
                  <c:v>-92.164499999999975</c:v>
                </c:pt>
                <c:pt idx="139150">
                  <c:v>-92.162499999999966</c:v>
                </c:pt>
                <c:pt idx="139151">
                  <c:v>-92.160499999999956</c:v>
                </c:pt>
                <c:pt idx="139152">
                  <c:v>-92.158500000000004</c:v>
                </c:pt>
                <c:pt idx="139153">
                  <c:v>-92.156499999999994</c:v>
                </c:pt>
                <c:pt idx="139154">
                  <c:v>-92.154499999999985</c:v>
                </c:pt>
                <c:pt idx="139155">
                  <c:v>-92.152499999999975</c:v>
                </c:pt>
                <c:pt idx="139156">
                  <c:v>-92.150499999999965</c:v>
                </c:pt>
                <c:pt idx="139157">
                  <c:v>-92.148499999999956</c:v>
                </c:pt>
                <c:pt idx="139158">
                  <c:v>-92.146500000000003</c:v>
                </c:pt>
                <c:pt idx="139159">
                  <c:v>-92.144499999999994</c:v>
                </c:pt>
                <c:pt idx="139160">
                  <c:v>-92.142499999999984</c:v>
                </c:pt>
                <c:pt idx="139161">
                  <c:v>-92.140499999999975</c:v>
                </c:pt>
                <c:pt idx="139162">
                  <c:v>-92.138499999999965</c:v>
                </c:pt>
                <c:pt idx="139163">
                  <c:v>-92.136499999999955</c:v>
                </c:pt>
                <c:pt idx="139164">
                  <c:v>-92.134500000000003</c:v>
                </c:pt>
                <c:pt idx="139165">
                  <c:v>-92.132499999999993</c:v>
                </c:pt>
                <c:pt idx="139166">
                  <c:v>-92.130499999999984</c:v>
                </c:pt>
                <c:pt idx="139167">
                  <c:v>-92.128499999999974</c:v>
                </c:pt>
                <c:pt idx="139168">
                  <c:v>-92.126499999999965</c:v>
                </c:pt>
                <c:pt idx="139169">
                  <c:v>-92.124499999999955</c:v>
                </c:pt>
                <c:pt idx="139170">
                  <c:v>-92.122500000000002</c:v>
                </c:pt>
                <c:pt idx="139171">
                  <c:v>-92.120499999999993</c:v>
                </c:pt>
                <c:pt idx="139172">
                  <c:v>-92.118499999999983</c:v>
                </c:pt>
                <c:pt idx="139173">
                  <c:v>-92.116499999999974</c:v>
                </c:pt>
                <c:pt idx="139174">
                  <c:v>-92.114499999999964</c:v>
                </c:pt>
                <c:pt idx="139175">
                  <c:v>-92.112499999999955</c:v>
                </c:pt>
                <c:pt idx="139176">
                  <c:v>-92.110500000000002</c:v>
                </c:pt>
                <c:pt idx="139177">
                  <c:v>-92.108499999999992</c:v>
                </c:pt>
                <c:pt idx="139178">
                  <c:v>-92.106499999999983</c:v>
                </c:pt>
                <c:pt idx="139179">
                  <c:v>-92.104499999999973</c:v>
                </c:pt>
                <c:pt idx="139180">
                  <c:v>-92.102499999999964</c:v>
                </c:pt>
                <c:pt idx="139181">
                  <c:v>-92.100499999999954</c:v>
                </c:pt>
                <c:pt idx="139182">
                  <c:v>-92.098500000000001</c:v>
                </c:pt>
                <c:pt idx="139183">
                  <c:v>-92.096499999999992</c:v>
                </c:pt>
                <c:pt idx="139184">
                  <c:v>-92.094499999999982</c:v>
                </c:pt>
                <c:pt idx="139185">
                  <c:v>-92.092499999999973</c:v>
                </c:pt>
                <c:pt idx="139186">
                  <c:v>-92.090499999999963</c:v>
                </c:pt>
                <c:pt idx="139187">
                  <c:v>-92.088499999999954</c:v>
                </c:pt>
                <c:pt idx="139188">
                  <c:v>-92.086500000000001</c:v>
                </c:pt>
                <c:pt idx="139189">
                  <c:v>-92.084499999999991</c:v>
                </c:pt>
                <c:pt idx="139190">
                  <c:v>-92.082499999999982</c:v>
                </c:pt>
                <c:pt idx="139191">
                  <c:v>-92.080499999999972</c:v>
                </c:pt>
                <c:pt idx="139192">
                  <c:v>-92.078499999999963</c:v>
                </c:pt>
                <c:pt idx="139193">
                  <c:v>-92.076499999999953</c:v>
                </c:pt>
                <c:pt idx="139194">
                  <c:v>-92.0745</c:v>
                </c:pt>
                <c:pt idx="139195">
                  <c:v>-92.072499999999991</c:v>
                </c:pt>
                <c:pt idx="139196">
                  <c:v>-92.070499999999981</c:v>
                </c:pt>
                <c:pt idx="139197">
                  <c:v>-92.068499999999972</c:v>
                </c:pt>
                <c:pt idx="139198">
                  <c:v>-92.066499999999962</c:v>
                </c:pt>
                <c:pt idx="139199">
                  <c:v>-92.064499999999953</c:v>
                </c:pt>
                <c:pt idx="139200">
                  <c:v>-92.0625</c:v>
                </c:pt>
                <c:pt idx="139201">
                  <c:v>-92.06049999999999</c:v>
                </c:pt>
                <c:pt idx="139202">
                  <c:v>-92.058499999999981</c:v>
                </c:pt>
                <c:pt idx="139203">
                  <c:v>-92.056499999999971</c:v>
                </c:pt>
                <c:pt idx="139204">
                  <c:v>-92.054499999999962</c:v>
                </c:pt>
                <c:pt idx="139205">
                  <c:v>-92.052499999999952</c:v>
                </c:pt>
                <c:pt idx="139206">
                  <c:v>-92.0505</c:v>
                </c:pt>
                <c:pt idx="139207">
                  <c:v>-92.04849999999999</c:v>
                </c:pt>
                <c:pt idx="139208">
                  <c:v>-92.04649999999998</c:v>
                </c:pt>
                <c:pt idx="139209">
                  <c:v>-92.044499999999971</c:v>
                </c:pt>
                <c:pt idx="139210">
                  <c:v>-92.042499999999961</c:v>
                </c:pt>
                <c:pt idx="139211">
                  <c:v>-92.040499999999952</c:v>
                </c:pt>
                <c:pt idx="139212">
                  <c:v>-92.038499999999999</c:v>
                </c:pt>
                <c:pt idx="139213">
                  <c:v>-92.03649999999999</c:v>
                </c:pt>
                <c:pt idx="139214">
                  <c:v>-92.03449999999998</c:v>
                </c:pt>
                <c:pt idx="139215">
                  <c:v>-92.03249999999997</c:v>
                </c:pt>
                <c:pt idx="139216">
                  <c:v>-92.030499999999961</c:v>
                </c:pt>
                <c:pt idx="139217">
                  <c:v>-92.028499999999951</c:v>
                </c:pt>
                <c:pt idx="139218">
                  <c:v>-92.026499999999999</c:v>
                </c:pt>
                <c:pt idx="139219">
                  <c:v>-92.024499999999989</c:v>
                </c:pt>
                <c:pt idx="139220">
                  <c:v>-92.02249999999998</c:v>
                </c:pt>
                <c:pt idx="139221">
                  <c:v>-92.02049999999997</c:v>
                </c:pt>
                <c:pt idx="139222">
                  <c:v>-92.01849999999996</c:v>
                </c:pt>
                <c:pt idx="139223">
                  <c:v>-92.016499999999951</c:v>
                </c:pt>
                <c:pt idx="139224">
                  <c:v>-92.014499999999998</c:v>
                </c:pt>
                <c:pt idx="139225">
                  <c:v>-92.012499999999989</c:v>
                </c:pt>
                <c:pt idx="139226">
                  <c:v>-92.010499999999979</c:v>
                </c:pt>
                <c:pt idx="139227">
                  <c:v>-92.00849999999997</c:v>
                </c:pt>
                <c:pt idx="139228">
                  <c:v>-92.00649999999996</c:v>
                </c:pt>
                <c:pt idx="139229">
                  <c:v>-92.00449999999995</c:v>
                </c:pt>
                <c:pt idx="139230">
                  <c:v>-92.002499999999998</c:v>
                </c:pt>
                <c:pt idx="139231">
                  <c:v>-92.000499999999988</c:v>
                </c:pt>
                <c:pt idx="139232">
                  <c:v>-91.998499999999979</c:v>
                </c:pt>
                <c:pt idx="139233">
                  <c:v>-91.996499999999969</c:v>
                </c:pt>
                <c:pt idx="139234">
                  <c:v>-91.99449999999996</c:v>
                </c:pt>
                <c:pt idx="139235">
                  <c:v>-91.99249999999995</c:v>
                </c:pt>
                <c:pt idx="139236">
                  <c:v>-91.990499999999997</c:v>
                </c:pt>
                <c:pt idx="139237">
                  <c:v>-91.988499999999988</c:v>
                </c:pt>
                <c:pt idx="139238">
                  <c:v>-91.986499999999978</c:v>
                </c:pt>
                <c:pt idx="139239">
                  <c:v>-91.984499999999969</c:v>
                </c:pt>
                <c:pt idx="139240">
                  <c:v>-91.982499999999959</c:v>
                </c:pt>
                <c:pt idx="139241">
                  <c:v>-91.98049999999995</c:v>
                </c:pt>
                <c:pt idx="139242">
                  <c:v>-91.978499999999997</c:v>
                </c:pt>
                <c:pt idx="139243">
                  <c:v>-91.976499999999987</c:v>
                </c:pt>
                <c:pt idx="139244">
                  <c:v>-91.974499999999978</c:v>
                </c:pt>
                <c:pt idx="139245">
                  <c:v>-91.972499999999968</c:v>
                </c:pt>
                <c:pt idx="139246">
                  <c:v>-91.970499999999959</c:v>
                </c:pt>
                <c:pt idx="139247">
                  <c:v>-91.968499999999949</c:v>
                </c:pt>
                <c:pt idx="139248">
                  <c:v>-91.966499999999996</c:v>
                </c:pt>
                <c:pt idx="139249">
                  <c:v>-91.964499999999987</c:v>
                </c:pt>
                <c:pt idx="139250">
                  <c:v>-91.962499999999977</c:v>
                </c:pt>
                <c:pt idx="139251">
                  <c:v>-91.960499999999968</c:v>
                </c:pt>
                <c:pt idx="139252">
                  <c:v>-91.958499999999958</c:v>
                </c:pt>
                <c:pt idx="139253">
                  <c:v>-91.956500000000005</c:v>
                </c:pt>
                <c:pt idx="139254">
                  <c:v>-91.954499999999996</c:v>
                </c:pt>
                <c:pt idx="139255">
                  <c:v>-91.952499999999986</c:v>
                </c:pt>
                <c:pt idx="139256">
                  <c:v>-91.950499999999977</c:v>
                </c:pt>
                <c:pt idx="139257">
                  <c:v>-91.948499999999967</c:v>
                </c:pt>
                <c:pt idx="139258">
                  <c:v>-91.946499999999958</c:v>
                </c:pt>
                <c:pt idx="139259">
                  <c:v>-91.944500000000005</c:v>
                </c:pt>
                <c:pt idx="139260">
                  <c:v>-91.942499999999995</c:v>
                </c:pt>
                <c:pt idx="139261">
                  <c:v>-91.940499999999986</c:v>
                </c:pt>
                <c:pt idx="139262">
                  <c:v>-91.938499999999976</c:v>
                </c:pt>
                <c:pt idx="139263">
                  <c:v>-91.936499999999967</c:v>
                </c:pt>
                <c:pt idx="139264">
                  <c:v>-91.934499999999957</c:v>
                </c:pt>
                <c:pt idx="139265">
                  <c:v>-91.932500000000005</c:v>
                </c:pt>
                <c:pt idx="139266">
                  <c:v>-91.930499999999995</c:v>
                </c:pt>
                <c:pt idx="139267">
                  <c:v>-91.928499999999985</c:v>
                </c:pt>
                <c:pt idx="139268">
                  <c:v>-91.926499999999976</c:v>
                </c:pt>
                <c:pt idx="139269">
                  <c:v>-91.924499999999966</c:v>
                </c:pt>
                <c:pt idx="139270">
                  <c:v>-91.922499999999957</c:v>
                </c:pt>
                <c:pt idx="139271">
                  <c:v>-91.920500000000004</c:v>
                </c:pt>
                <c:pt idx="139272">
                  <c:v>-91.918499999999995</c:v>
                </c:pt>
                <c:pt idx="139273">
                  <c:v>-91.916499999999985</c:v>
                </c:pt>
                <c:pt idx="139274">
                  <c:v>-91.914499999999975</c:v>
                </c:pt>
                <c:pt idx="139275">
                  <c:v>-91.912499999999966</c:v>
                </c:pt>
                <c:pt idx="139276">
                  <c:v>-91.910499999999956</c:v>
                </c:pt>
                <c:pt idx="139277">
                  <c:v>-91.908500000000004</c:v>
                </c:pt>
                <c:pt idx="139278">
                  <c:v>-91.906499999999994</c:v>
                </c:pt>
                <c:pt idx="139279">
                  <c:v>-91.904499999999985</c:v>
                </c:pt>
                <c:pt idx="139280">
                  <c:v>-91.902499999999975</c:v>
                </c:pt>
                <c:pt idx="139281">
                  <c:v>-91.900499999999965</c:v>
                </c:pt>
                <c:pt idx="139282">
                  <c:v>-91.898499999999956</c:v>
                </c:pt>
                <c:pt idx="139283">
                  <c:v>-91.896500000000003</c:v>
                </c:pt>
                <c:pt idx="139284">
                  <c:v>-91.894499999999994</c:v>
                </c:pt>
                <c:pt idx="139285">
                  <c:v>-91.892499999999984</c:v>
                </c:pt>
                <c:pt idx="139286">
                  <c:v>-91.890499999999975</c:v>
                </c:pt>
                <c:pt idx="139287">
                  <c:v>-91.888499999999965</c:v>
                </c:pt>
                <c:pt idx="139288">
                  <c:v>-91.886499999999955</c:v>
                </c:pt>
                <c:pt idx="139289">
                  <c:v>-91.884500000000003</c:v>
                </c:pt>
                <c:pt idx="139290">
                  <c:v>-91.882499999999993</c:v>
                </c:pt>
                <c:pt idx="139291">
                  <c:v>-91.880499999999984</c:v>
                </c:pt>
                <c:pt idx="139292">
                  <c:v>-91.878499999999974</c:v>
                </c:pt>
                <c:pt idx="139293">
                  <c:v>-91.876499999999965</c:v>
                </c:pt>
                <c:pt idx="139294">
                  <c:v>-91.874499999999955</c:v>
                </c:pt>
                <c:pt idx="139295">
                  <c:v>-91.872500000000002</c:v>
                </c:pt>
                <c:pt idx="139296">
                  <c:v>-91.870499999999993</c:v>
                </c:pt>
                <c:pt idx="139297">
                  <c:v>-91.868499999999983</c:v>
                </c:pt>
                <c:pt idx="139298">
                  <c:v>-91.866499999999974</c:v>
                </c:pt>
                <c:pt idx="139299">
                  <c:v>-91.864499999999964</c:v>
                </c:pt>
                <c:pt idx="139300">
                  <c:v>-91.862499999999955</c:v>
                </c:pt>
                <c:pt idx="139301">
                  <c:v>-91.860500000000002</c:v>
                </c:pt>
                <c:pt idx="139302">
                  <c:v>-91.858499999999992</c:v>
                </c:pt>
                <c:pt idx="139303">
                  <c:v>-91.856499999999983</c:v>
                </c:pt>
                <c:pt idx="139304">
                  <c:v>-91.854499999999973</c:v>
                </c:pt>
                <c:pt idx="139305">
                  <c:v>-91.852499999999964</c:v>
                </c:pt>
                <c:pt idx="139306">
                  <c:v>-91.850499999999954</c:v>
                </c:pt>
                <c:pt idx="139307">
                  <c:v>-91.848500000000001</c:v>
                </c:pt>
                <c:pt idx="139308">
                  <c:v>-91.846499999999992</c:v>
                </c:pt>
                <c:pt idx="139309">
                  <c:v>-91.844499999999982</c:v>
                </c:pt>
                <c:pt idx="139310">
                  <c:v>-91.842499999999973</c:v>
                </c:pt>
                <c:pt idx="139311">
                  <c:v>-91.840499999999963</c:v>
                </c:pt>
                <c:pt idx="139312">
                  <c:v>-91.838499999999954</c:v>
                </c:pt>
                <c:pt idx="139313">
                  <c:v>-91.836500000000001</c:v>
                </c:pt>
                <c:pt idx="139314">
                  <c:v>-91.834499999999991</c:v>
                </c:pt>
                <c:pt idx="139315">
                  <c:v>-91.832499999999982</c:v>
                </c:pt>
                <c:pt idx="139316">
                  <c:v>-91.830499999999972</c:v>
                </c:pt>
                <c:pt idx="139317">
                  <c:v>-91.828499999999963</c:v>
                </c:pt>
                <c:pt idx="139318">
                  <c:v>-91.826499999999953</c:v>
                </c:pt>
                <c:pt idx="139319">
                  <c:v>-91.8245</c:v>
                </c:pt>
                <c:pt idx="139320">
                  <c:v>-91.822499999999991</c:v>
                </c:pt>
                <c:pt idx="139321">
                  <c:v>-91.820499999999981</c:v>
                </c:pt>
                <c:pt idx="139322">
                  <c:v>-91.818499999999972</c:v>
                </c:pt>
                <c:pt idx="139323">
                  <c:v>-91.816499999999962</c:v>
                </c:pt>
                <c:pt idx="139324">
                  <c:v>-91.814499999999953</c:v>
                </c:pt>
                <c:pt idx="139325">
                  <c:v>-91.8125</c:v>
                </c:pt>
                <c:pt idx="139326">
                  <c:v>-91.81049999999999</c:v>
                </c:pt>
                <c:pt idx="139327">
                  <c:v>-91.808499999999981</c:v>
                </c:pt>
                <c:pt idx="139328">
                  <c:v>-91.806499999999971</c:v>
                </c:pt>
                <c:pt idx="139329">
                  <c:v>-91.804499999999962</c:v>
                </c:pt>
                <c:pt idx="139330">
                  <c:v>-91.802499999999952</c:v>
                </c:pt>
                <c:pt idx="139331">
                  <c:v>-91.8005</c:v>
                </c:pt>
                <c:pt idx="139332">
                  <c:v>-91.79849999999999</c:v>
                </c:pt>
                <c:pt idx="139333">
                  <c:v>-91.79649999999998</c:v>
                </c:pt>
                <c:pt idx="139334">
                  <c:v>-91.794499999999971</c:v>
                </c:pt>
                <c:pt idx="139335">
                  <c:v>-91.792499999999961</c:v>
                </c:pt>
                <c:pt idx="139336">
                  <c:v>-91.790499999999952</c:v>
                </c:pt>
                <c:pt idx="139337">
                  <c:v>-91.788499999999999</c:v>
                </c:pt>
                <c:pt idx="139338">
                  <c:v>-91.78649999999999</c:v>
                </c:pt>
                <c:pt idx="139339">
                  <c:v>-91.78449999999998</c:v>
                </c:pt>
                <c:pt idx="139340">
                  <c:v>-91.78249999999997</c:v>
                </c:pt>
                <c:pt idx="139341">
                  <c:v>-91.780499999999961</c:v>
                </c:pt>
                <c:pt idx="139342">
                  <c:v>-91.778499999999951</c:v>
                </c:pt>
                <c:pt idx="139343">
                  <c:v>-91.776499999999999</c:v>
                </c:pt>
                <c:pt idx="139344">
                  <c:v>-91.774499999999989</c:v>
                </c:pt>
                <c:pt idx="139345">
                  <c:v>-91.77249999999998</c:v>
                </c:pt>
                <c:pt idx="139346">
                  <c:v>-91.77049999999997</c:v>
                </c:pt>
                <c:pt idx="139347">
                  <c:v>-91.76849999999996</c:v>
                </c:pt>
                <c:pt idx="139348">
                  <c:v>-91.766499999999951</c:v>
                </c:pt>
                <c:pt idx="139349">
                  <c:v>-91.764499999999998</c:v>
                </c:pt>
                <c:pt idx="139350">
                  <c:v>-91.762499999999989</c:v>
                </c:pt>
                <c:pt idx="139351">
                  <c:v>-91.760499999999979</c:v>
                </c:pt>
                <c:pt idx="139352">
                  <c:v>-91.75849999999997</c:v>
                </c:pt>
                <c:pt idx="139353">
                  <c:v>-91.75649999999996</c:v>
                </c:pt>
                <c:pt idx="139354">
                  <c:v>-91.75449999999995</c:v>
                </c:pt>
                <c:pt idx="139355">
                  <c:v>-91.752499999999998</c:v>
                </c:pt>
                <c:pt idx="139356">
                  <c:v>-91.750499999999988</c:v>
                </c:pt>
                <c:pt idx="139357">
                  <c:v>-91.748499999999979</c:v>
                </c:pt>
                <c:pt idx="139358">
                  <c:v>-91.746499999999969</c:v>
                </c:pt>
                <c:pt idx="139359">
                  <c:v>-91.74449999999996</c:v>
                </c:pt>
                <c:pt idx="139360">
                  <c:v>-91.74249999999995</c:v>
                </c:pt>
                <c:pt idx="139361">
                  <c:v>-91.740499999999997</c:v>
                </c:pt>
                <c:pt idx="139362">
                  <c:v>-91.738499999999988</c:v>
                </c:pt>
                <c:pt idx="139363">
                  <c:v>-91.736499999999978</c:v>
                </c:pt>
                <c:pt idx="139364">
                  <c:v>-91.734499999999969</c:v>
                </c:pt>
                <c:pt idx="139365">
                  <c:v>-91.732499999999959</c:v>
                </c:pt>
                <c:pt idx="139366">
                  <c:v>-91.73049999999995</c:v>
                </c:pt>
                <c:pt idx="139367">
                  <c:v>-91.728499999999997</c:v>
                </c:pt>
                <c:pt idx="139368">
                  <c:v>-91.726499999999987</c:v>
                </c:pt>
                <c:pt idx="139369">
                  <c:v>-91.724499999999978</c:v>
                </c:pt>
                <c:pt idx="139370">
                  <c:v>-91.722499999999968</c:v>
                </c:pt>
                <c:pt idx="139371">
                  <c:v>-91.720499999999959</c:v>
                </c:pt>
                <c:pt idx="139372">
                  <c:v>-91.718499999999949</c:v>
                </c:pt>
                <c:pt idx="139373">
                  <c:v>-91.716499999999996</c:v>
                </c:pt>
                <c:pt idx="139374">
                  <c:v>-91.714499999999987</c:v>
                </c:pt>
                <c:pt idx="139375">
                  <c:v>-91.712499999999977</c:v>
                </c:pt>
                <c:pt idx="139376">
                  <c:v>-91.710499999999968</c:v>
                </c:pt>
                <c:pt idx="139377">
                  <c:v>-91.708499999999958</c:v>
                </c:pt>
                <c:pt idx="139378">
                  <c:v>-91.706500000000005</c:v>
                </c:pt>
                <c:pt idx="139379">
                  <c:v>-91.704499999999996</c:v>
                </c:pt>
                <c:pt idx="139380">
                  <c:v>-91.702499999999986</c:v>
                </c:pt>
                <c:pt idx="139381">
                  <c:v>-91.700499999999977</c:v>
                </c:pt>
                <c:pt idx="139382">
                  <c:v>-91.698499999999967</c:v>
                </c:pt>
                <c:pt idx="139383">
                  <c:v>-91.696499999999958</c:v>
                </c:pt>
                <c:pt idx="139384">
                  <c:v>-91.694500000000005</c:v>
                </c:pt>
                <c:pt idx="139385">
                  <c:v>-91.692499999999995</c:v>
                </c:pt>
                <c:pt idx="139386">
                  <c:v>-91.690499999999986</c:v>
                </c:pt>
                <c:pt idx="139387">
                  <c:v>-91.688499999999976</c:v>
                </c:pt>
                <c:pt idx="139388">
                  <c:v>-91.686499999999967</c:v>
                </c:pt>
                <c:pt idx="139389">
                  <c:v>-91.684499999999957</c:v>
                </c:pt>
                <c:pt idx="139390">
                  <c:v>-91.682500000000005</c:v>
                </c:pt>
                <c:pt idx="139391">
                  <c:v>-91.680499999999995</c:v>
                </c:pt>
                <c:pt idx="139392">
                  <c:v>-91.678499999999985</c:v>
                </c:pt>
                <c:pt idx="139393">
                  <c:v>-91.676499999999976</c:v>
                </c:pt>
                <c:pt idx="139394">
                  <c:v>-91.674499999999966</c:v>
                </c:pt>
                <c:pt idx="139395">
                  <c:v>-91.672499999999957</c:v>
                </c:pt>
                <c:pt idx="139396">
                  <c:v>-91.670500000000004</c:v>
                </c:pt>
                <c:pt idx="139397">
                  <c:v>-91.668499999999995</c:v>
                </c:pt>
                <c:pt idx="139398">
                  <c:v>-91.666499999999985</c:v>
                </c:pt>
                <c:pt idx="139399">
                  <c:v>-91.664499999999975</c:v>
                </c:pt>
                <c:pt idx="139400">
                  <c:v>-91.662499999999966</c:v>
                </c:pt>
                <c:pt idx="139401">
                  <c:v>-91.660499999999956</c:v>
                </c:pt>
                <c:pt idx="139402">
                  <c:v>-91.658500000000004</c:v>
                </c:pt>
                <c:pt idx="139403">
                  <c:v>-91.656499999999994</c:v>
                </c:pt>
                <c:pt idx="139404">
                  <c:v>-91.654499999999985</c:v>
                </c:pt>
                <c:pt idx="139405">
                  <c:v>-91.652499999999975</c:v>
                </c:pt>
                <c:pt idx="139406">
                  <c:v>-91.650499999999965</c:v>
                </c:pt>
                <c:pt idx="139407">
                  <c:v>-91.648499999999956</c:v>
                </c:pt>
                <c:pt idx="139408">
                  <c:v>-91.646500000000003</c:v>
                </c:pt>
                <c:pt idx="139409">
                  <c:v>-91.644499999999994</c:v>
                </c:pt>
                <c:pt idx="139410">
                  <c:v>-91.642499999999984</c:v>
                </c:pt>
                <c:pt idx="139411">
                  <c:v>-91.640499999999975</c:v>
                </c:pt>
                <c:pt idx="139412">
                  <c:v>-91.638499999999965</c:v>
                </c:pt>
                <c:pt idx="139413">
                  <c:v>-91.636499999999955</c:v>
                </c:pt>
                <c:pt idx="139414">
                  <c:v>-91.634500000000003</c:v>
                </c:pt>
                <c:pt idx="139415">
                  <c:v>-91.632499999999993</c:v>
                </c:pt>
                <c:pt idx="139416">
                  <c:v>-91.630499999999984</c:v>
                </c:pt>
                <c:pt idx="139417">
                  <c:v>-91.628499999999974</c:v>
                </c:pt>
                <c:pt idx="139418">
                  <c:v>-91.626499999999965</c:v>
                </c:pt>
                <c:pt idx="139419">
                  <c:v>-91.624499999999955</c:v>
                </c:pt>
                <c:pt idx="139420">
                  <c:v>-91.622500000000002</c:v>
                </c:pt>
                <c:pt idx="139421">
                  <c:v>-91.620499999999993</c:v>
                </c:pt>
                <c:pt idx="139422">
                  <c:v>-91.618499999999983</c:v>
                </c:pt>
                <c:pt idx="139423">
                  <c:v>-91.616499999999974</c:v>
                </c:pt>
                <c:pt idx="139424">
                  <c:v>-91.614499999999964</c:v>
                </c:pt>
                <c:pt idx="139425">
                  <c:v>-91.612499999999955</c:v>
                </c:pt>
                <c:pt idx="139426">
                  <c:v>-91.610500000000002</c:v>
                </c:pt>
                <c:pt idx="139427">
                  <c:v>-91.608499999999992</c:v>
                </c:pt>
                <c:pt idx="139428">
                  <c:v>-91.606499999999983</c:v>
                </c:pt>
                <c:pt idx="139429">
                  <c:v>-91.604499999999973</c:v>
                </c:pt>
                <c:pt idx="139430">
                  <c:v>-91.602499999999964</c:v>
                </c:pt>
                <c:pt idx="139431">
                  <c:v>-91.600499999999954</c:v>
                </c:pt>
                <c:pt idx="139432">
                  <c:v>-91.598500000000001</c:v>
                </c:pt>
                <c:pt idx="139433">
                  <c:v>-91.596499999999992</c:v>
                </c:pt>
                <c:pt idx="139434">
                  <c:v>-91.594499999999982</c:v>
                </c:pt>
                <c:pt idx="139435">
                  <c:v>-91.592499999999973</c:v>
                </c:pt>
                <c:pt idx="139436">
                  <c:v>-91.590499999999963</c:v>
                </c:pt>
                <c:pt idx="139437">
                  <c:v>-91.588499999999954</c:v>
                </c:pt>
                <c:pt idx="139438">
                  <c:v>-91.586500000000001</c:v>
                </c:pt>
                <c:pt idx="139439">
                  <c:v>-91.584499999999991</c:v>
                </c:pt>
                <c:pt idx="139440">
                  <c:v>-91.582499999999982</c:v>
                </c:pt>
                <c:pt idx="139441">
                  <c:v>-91.580499999999972</c:v>
                </c:pt>
                <c:pt idx="139442">
                  <c:v>-91.578499999999963</c:v>
                </c:pt>
                <c:pt idx="139443">
                  <c:v>-91.576499999999953</c:v>
                </c:pt>
                <c:pt idx="139444">
                  <c:v>-91.5745</c:v>
                </c:pt>
                <c:pt idx="139445">
                  <c:v>-91.572499999999991</c:v>
                </c:pt>
                <c:pt idx="139446">
                  <c:v>-91.570499999999981</c:v>
                </c:pt>
                <c:pt idx="139447">
                  <c:v>-91.568499999999972</c:v>
                </c:pt>
                <c:pt idx="139448">
                  <c:v>-91.566499999999962</c:v>
                </c:pt>
                <c:pt idx="139449">
                  <c:v>-91.564499999999953</c:v>
                </c:pt>
                <c:pt idx="139450">
                  <c:v>-91.5625</c:v>
                </c:pt>
                <c:pt idx="139451">
                  <c:v>-91.56049999999999</c:v>
                </c:pt>
                <c:pt idx="139452">
                  <c:v>-91.558499999999981</c:v>
                </c:pt>
                <c:pt idx="139453">
                  <c:v>-91.556499999999971</c:v>
                </c:pt>
                <c:pt idx="139454">
                  <c:v>-91.554499999999962</c:v>
                </c:pt>
                <c:pt idx="139455">
                  <c:v>-91.552499999999952</c:v>
                </c:pt>
                <c:pt idx="139456">
                  <c:v>-91.5505</c:v>
                </c:pt>
                <c:pt idx="139457">
                  <c:v>-91.54849999999999</c:v>
                </c:pt>
                <c:pt idx="139458">
                  <c:v>-91.54649999999998</c:v>
                </c:pt>
                <c:pt idx="139459">
                  <c:v>-91.544499999999971</c:v>
                </c:pt>
                <c:pt idx="139460">
                  <c:v>-91.542499999999961</c:v>
                </c:pt>
                <c:pt idx="139461">
                  <c:v>-91.540499999999952</c:v>
                </c:pt>
                <c:pt idx="139462">
                  <c:v>-91.538499999999999</c:v>
                </c:pt>
                <c:pt idx="139463">
                  <c:v>-91.53649999999999</c:v>
                </c:pt>
                <c:pt idx="139464">
                  <c:v>-91.53449999999998</c:v>
                </c:pt>
                <c:pt idx="139465">
                  <c:v>-91.53249999999997</c:v>
                </c:pt>
                <c:pt idx="139466">
                  <c:v>-91.530499999999961</c:v>
                </c:pt>
                <c:pt idx="139467">
                  <c:v>-91.528499999999951</c:v>
                </c:pt>
                <c:pt idx="139468">
                  <c:v>-91.526499999999999</c:v>
                </c:pt>
                <c:pt idx="139469">
                  <c:v>-91.524499999999989</c:v>
                </c:pt>
                <c:pt idx="139470">
                  <c:v>-91.52249999999998</c:v>
                </c:pt>
                <c:pt idx="139471">
                  <c:v>-91.52049999999997</c:v>
                </c:pt>
                <c:pt idx="139472">
                  <c:v>-91.51849999999996</c:v>
                </c:pt>
                <c:pt idx="139473">
                  <c:v>-91.516499999999951</c:v>
                </c:pt>
                <c:pt idx="139474">
                  <c:v>-91.514499999999998</c:v>
                </c:pt>
                <c:pt idx="139475">
                  <c:v>-91.512499999999989</c:v>
                </c:pt>
                <c:pt idx="139476">
                  <c:v>-91.510499999999979</c:v>
                </c:pt>
                <c:pt idx="139477">
                  <c:v>-91.50849999999997</c:v>
                </c:pt>
                <c:pt idx="139478">
                  <c:v>-91.50649999999996</c:v>
                </c:pt>
                <c:pt idx="139479">
                  <c:v>-91.50449999999995</c:v>
                </c:pt>
                <c:pt idx="139480">
                  <c:v>-91.502499999999998</c:v>
                </c:pt>
                <c:pt idx="139481">
                  <c:v>-91.500499999999988</c:v>
                </c:pt>
                <c:pt idx="139482">
                  <c:v>-91.498499999999979</c:v>
                </c:pt>
                <c:pt idx="139483">
                  <c:v>-91.496499999999969</c:v>
                </c:pt>
                <c:pt idx="139484">
                  <c:v>-91.49449999999996</c:v>
                </c:pt>
                <c:pt idx="139485">
                  <c:v>-91.49249999999995</c:v>
                </c:pt>
                <c:pt idx="139486">
                  <c:v>-91.490499999999997</c:v>
                </c:pt>
                <c:pt idx="139487">
                  <c:v>-91.488499999999988</c:v>
                </c:pt>
                <c:pt idx="139488">
                  <c:v>-91.486499999999978</c:v>
                </c:pt>
                <c:pt idx="139489">
                  <c:v>-91.484499999999969</c:v>
                </c:pt>
                <c:pt idx="139490">
                  <c:v>-91.482499999999959</c:v>
                </c:pt>
                <c:pt idx="139491">
                  <c:v>-91.48049999999995</c:v>
                </c:pt>
                <c:pt idx="139492">
                  <c:v>-91.478499999999997</c:v>
                </c:pt>
                <c:pt idx="139493">
                  <c:v>-91.476499999999987</c:v>
                </c:pt>
                <c:pt idx="139494">
                  <c:v>-91.474499999999978</c:v>
                </c:pt>
                <c:pt idx="139495">
                  <c:v>-91.472499999999968</c:v>
                </c:pt>
                <c:pt idx="139496">
                  <c:v>-91.470499999999959</c:v>
                </c:pt>
                <c:pt idx="139497">
                  <c:v>-91.468499999999949</c:v>
                </c:pt>
                <c:pt idx="139498">
                  <c:v>-91.466499999999996</c:v>
                </c:pt>
                <c:pt idx="139499">
                  <c:v>-91.464499999999987</c:v>
                </c:pt>
                <c:pt idx="139500">
                  <c:v>-91.462499999999977</c:v>
                </c:pt>
                <c:pt idx="139501">
                  <c:v>-91.460499999999968</c:v>
                </c:pt>
                <c:pt idx="139502">
                  <c:v>-91.458499999999958</c:v>
                </c:pt>
                <c:pt idx="139503">
                  <c:v>-91.456500000000005</c:v>
                </c:pt>
                <c:pt idx="139504">
                  <c:v>-91.454499999999996</c:v>
                </c:pt>
                <c:pt idx="139505">
                  <c:v>-91.452499999999986</c:v>
                </c:pt>
                <c:pt idx="139506">
                  <c:v>-91.450499999999977</c:v>
                </c:pt>
                <c:pt idx="139507">
                  <c:v>-91.448499999999967</c:v>
                </c:pt>
                <c:pt idx="139508">
                  <c:v>-91.446499999999958</c:v>
                </c:pt>
                <c:pt idx="139509">
                  <c:v>-91.444500000000005</c:v>
                </c:pt>
                <c:pt idx="139510">
                  <c:v>-91.442499999999995</c:v>
                </c:pt>
                <c:pt idx="139511">
                  <c:v>-91.440499999999986</c:v>
                </c:pt>
                <c:pt idx="139512">
                  <c:v>-91.438499999999976</c:v>
                </c:pt>
                <c:pt idx="139513">
                  <c:v>-91.436499999999967</c:v>
                </c:pt>
                <c:pt idx="139514">
                  <c:v>-91.434499999999957</c:v>
                </c:pt>
                <c:pt idx="139515">
                  <c:v>-91.432500000000005</c:v>
                </c:pt>
                <c:pt idx="139516">
                  <c:v>-91.430499999999995</c:v>
                </c:pt>
                <c:pt idx="139517">
                  <c:v>-91.428499999999985</c:v>
                </c:pt>
                <c:pt idx="139518">
                  <c:v>-91.426499999999976</c:v>
                </c:pt>
                <c:pt idx="139519">
                  <c:v>-91.424499999999966</c:v>
                </c:pt>
                <c:pt idx="139520">
                  <c:v>-91.422499999999957</c:v>
                </c:pt>
                <c:pt idx="139521">
                  <c:v>-91.420500000000004</c:v>
                </c:pt>
                <c:pt idx="139522">
                  <c:v>-91.418499999999995</c:v>
                </c:pt>
                <c:pt idx="139523">
                  <c:v>-91.416499999999985</c:v>
                </c:pt>
                <c:pt idx="139524">
                  <c:v>-91.414499999999975</c:v>
                </c:pt>
                <c:pt idx="139525">
                  <c:v>-91.412499999999966</c:v>
                </c:pt>
                <c:pt idx="139526">
                  <c:v>-91.410499999999956</c:v>
                </c:pt>
                <c:pt idx="139527">
                  <c:v>-91.408500000000004</c:v>
                </c:pt>
                <c:pt idx="139528">
                  <c:v>-91.406499999999994</c:v>
                </c:pt>
                <c:pt idx="139529">
                  <c:v>-91.404499999999985</c:v>
                </c:pt>
                <c:pt idx="139530">
                  <c:v>-91.402499999999975</c:v>
                </c:pt>
                <c:pt idx="139531">
                  <c:v>-91.400499999999965</c:v>
                </c:pt>
                <c:pt idx="139532">
                  <c:v>-91.398499999999956</c:v>
                </c:pt>
                <c:pt idx="139533">
                  <c:v>-91.396500000000003</c:v>
                </c:pt>
                <c:pt idx="139534">
                  <c:v>-91.394499999999994</c:v>
                </c:pt>
                <c:pt idx="139535">
                  <c:v>-91.392499999999984</c:v>
                </c:pt>
                <c:pt idx="139536">
                  <c:v>-91.390499999999975</c:v>
                </c:pt>
                <c:pt idx="139537">
                  <c:v>-91.388499999999965</c:v>
                </c:pt>
                <c:pt idx="139538">
                  <c:v>-91.386499999999955</c:v>
                </c:pt>
                <c:pt idx="139539">
                  <c:v>-91.384500000000003</c:v>
                </c:pt>
                <c:pt idx="139540">
                  <c:v>-91.382499999999993</c:v>
                </c:pt>
                <c:pt idx="139541">
                  <c:v>-91.380499999999984</c:v>
                </c:pt>
                <c:pt idx="139542">
                  <c:v>-91.378499999999974</c:v>
                </c:pt>
                <c:pt idx="139543">
                  <c:v>-91.376499999999965</c:v>
                </c:pt>
                <c:pt idx="139544">
                  <c:v>-91.374499999999955</c:v>
                </c:pt>
                <c:pt idx="139545">
                  <c:v>-91.372500000000002</c:v>
                </c:pt>
                <c:pt idx="139546">
                  <c:v>-91.370499999999993</c:v>
                </c:pt>
                <c:pt idx="139547">
                  <c:v>-91.368499999999983</c:v>
                </c:pt>
                <c:pt idx="139548">
                  <c:v>-91.366499999999974</c:v>
                </c:pt>
                <c:pt idx="139549">
                  <c:v>-91.364499999999964</c:v>
                </c:pt>
                <c:pt idx="139550">
                  <c:v>-91.362499999999955</c:v>
                </c:pt>
                <c:pt idx="139551">
                  <c:v>-91.360500000000002</c:v>
                </c:pt>
                <c:pt idx="139552">
                  <c:v>-91.358499999999992</c:v>
                </c:pt>
                <c:pt idx="139553">
                  <c:v>-91.356499999999983</c:v>
                </c:pt>
                <c:pt idx="139554">
                  <c:v>-91.354499999999973</c:v>
                </c:pt>
                <c:pt idx="139555">
                  <c:v>-91.352499999999964</c:v>
                </c:pt>
                <c:pt idx="139556">
                  <c:v>-91.350499999999954</c:v>
                </c:pt>
                <c:pt idx="139557">
                  <c:v>-91.348500000000001</c:v>
                </c:pt>
                <c:pt idx="139558">
                  <c:v>-91.346499999999992</c:v>
                </c:pt>
                <c:pt idx="139559">
                  <c:v>-91.344499999999982</c:v>
                </c:pt>
                <c:pt idx="139560">
                  <c:v>-91.342499999999973</c:v>
                </c:pt>
                <c:pt idx="139561">
                  <c:v>-91.340499999999963</c:v>
                </c:pt>
                <c:pt idx="139562">
                  <c:v>-91.338499999999954</c:v>
                </c:pt>
                <c:pt idx="139563">
                  <c:v>-91.336500000000001</c:v>
                </c:pt>
                <c:pt idx="139564">
                  <c:v>-91.334499999999991</c:v>
                </c:pt>
                <c:pt idx="139565">
                  <c:v>-91.332499999999982</c:v>
                </c:pt>
                <c:pt idx="139566">
                  <c:v>-91.330499999999972</c:v>
                </c:pt>
                <c:pt idx="139567">
                  <c:v>-91.328499999999963</c:v>
                </c:pt>
                <c:pt idx="139568">
                  <c:v>-91.326499999999953</c:v>
                </c:pt>
                <c:pt idx="139569">
                  <c:v>-91.3245</c:v>
                </c:pt>
                <c:pt idx="139570">
                  <c:v>-91.322499999999991</c:v>
                </c:pt>
                <c:pt idx="139571">
                  <c:v>-91.320499999999981</c:v>
                </c:pt>
                <c:pt idx="139572">
                  <c:v>-91.318499999999972</c:v>
                </c:pt>
                <c:pt idx="139573">
                  <c:v>-91.316499999999962</c:v>
                </c:pt>
                <c:pt idx="139574">
                  <c:v>-91.314499999999953</c:v>
                </c:pt>
                <c:pt idx="139575">
                  <c:v>-91.3125</c:v>
                </c:pt>
                <c:pt idx="139576">
                  <c:v>-91.31049999999999</c:v>
                </c:pt>
                <c:pt idx="139577">
                  <c:v>-91.308499999999981</c:v>
                </c:pt>
                <c:pt idx="139578">
                  <c:v>-91.306499999999971</c:v>
                </c:pt>
                <c:pt idx="139579">
                  <c:v>-91.304499999999962</c:v>
                </c:pt>
                <c:pt idx="139580">
                  <c:v>-91.302499999999952</c:v>
                </c:pt>
                <c:pt idx="139581">
                  <c:v>-91.3005</c:v>
                </c:pt>
                <c:pt idx="139582">
                  <c:v>-91.29849999999999</c:v>
                </c:pt>
                <c:pt idx="139583">
                  <c:v>-91.29649999999998</c:v>
                </c:pt>
                <c:pt idx="139584">
                  <c:v>-91.294499999999971</c:v>
                </c:pt>
                <c:pt idx="139585">
                  <c:v>-91.292499999999961</c:v>
                </c:pt>
                <c:pt idx="139586">
                  <c:v>-91.290499999999952</c:v>
                </c:pt>
                <c:pt idx="139587">
                  <c:v>-91.288499999999999</c:v>
                </c:pt>
                <c:pt idx="139588">
                  <c:v>-91.28649999999999</c:v>
                </c:pt>
                <c:pt idx="139589">
                  <c:v>-91.28449999999998</c:v>
                </c:pt>
                <c:pt idx="139590">
                  <c:v>-91.28249999999997</c:v>
                </c:pt>
                <c:pt idx="139591">
                  <c:v>-91.280499999999961</c:v>
                </c:pt>
                <c:pt idx="139592">
                  <c:v>-91.278499999999951</c:v>
                </c:pt>
                <c:pt idx="139593">
                  <c:v>-91.276499999999999</c:v>
                </c:pt>
                <c:pt idx="139594">
                  <c:v>-91.274499999999989</c:v>
                </c:pt>
                <c:pt idx="139595">
                  <c:v>-91.27249999999998</c:v>
                </c:pt>
                <c:pt idx="139596">
                  <c:v>-91.27049999999997</c:v>
                </c:pt>
                <c:pt idx="139597">
                  <c:v>-91.26849999999996</c:v>
                </c:pt>
                <c:pt idx="139598">
                  <c:v>-91.266499999999951</c:v>
                </c:pt>
                <c:pt idx="139599">
                  <c:v>-91.264499999999998</c:v>
                </c:pt>
                <c:pt idx="139600">
                  <c:v>-91.262499999999989</c:v>
                </c:pt>
                <c:pt idx="139601">
                  <c:v>-91.260499999999979</c:v>
                </c:pt>
                <c:pt idx="139602">
                  <c:v>-91.25849999999997</c:v>
                </c:pt>
                <c:pt idx="139603">
                  <c:v>-91.25649999999996</c:v>
                </c:pt>
                <c:pt idx="139604">
                  <c:v>-91.25449999999995</c:v>
                </c:pt>
                <c:pt idx="139605">
                  <c:v>-91.252499999999998</c:v>
                </c:pt>
                <c:pt idx="139606">
                  <c:v>-91.250499999999988</c:v>
                </c:pt>
                <c:pt idx="139607">
                  <c:v>-91.248499999999979</c:v>
                </c:pt>
                <c:pt idx="139608">
                  <c:v>-91.246499999999969</c:v>
                </c:pt>
                <c:pt idx="139609">
                  <c:v>-91.24449999999996</c:v>
                </c:pt>
                <c:pt idx="139610">
                  <c:v>-91.24249999999995</c:v>
                </c:pt>
                <c:pt idx="139611">
                  <c:v>-91.240499999999997</c:v>
                </c:pt>
                <c:pt idx="139612">
                  <c:v>-91.238499999999988</c:v>
                </c:pt>
                <c:pt idx="139613">
                  <c:v>-91.236499999999978</c:v>
                </c:pt>
                <c:pt idx="139614">
                  <c:v>-91.234499999999969</c:v>
                </c:pt>
                <c:pt idx="139615">
                  <c:v>-91.232499999999959</c:v>
                </c:pt>
                <c:pt idx="139616">
                  <c:v>-91.23049999999995</c:v>
                </c:pt>
                <c:pt idx="139617">
                  <c:v>-91.228499999999997</c:v>
                </c:pt>
                <c:pt idx="139618">
                  <c:v>-91.226499999999987</c:v>
                </c:pt>
                <c:pt idx="139619">
                  <c:v>-91.224499999999978</c:v>
                </c:pt>
                <c:pt idx="139620">
                  <c:v>-91.222499999999968</c:v>
                </c:pt>
                <c:pt idx="139621">
                  <c:v>-91.220499999999959</c:v>
                </c:pt>
                <c:pt idx="139622">
                  <c:v>-91.218499999999949</c:v>
                </c:pt>
                <c:pt idx="139623">
                  <c:v>-91.216499999999996</c:v>
                </c:pt>
                <c:pt idx="139624">
                  <c:v>-91.214499999999987</c:v>
                </c:pt>
                <c:pt idx="139625">
                  <c:v>-91.212499999999977</c:v>
                </c:pt>
                <c:pt idx="139626">
                  <c:v>-91.210499999999968</c:v>
                </c:pt>
                <c:pt idx="139627">
                  <c:v>-91.208499999999958</c:v>
                </c:pt>
                <c:pt idx="139628">
                  <c:v>-91.206500000000005</c:v>
                </c:pt>
                <c:pt idx="139629">
                  <c:v>-91.204499999999996</c:v>
                </c:pt>
                <c:pt idx="139630">
                  <c:v>-91.202499999999986</c:v>
                </c:pt>
                <c:pt idx="139631">
                  <c:v>-91.200499999999977</c:v>
                </c:pt>
                <c:pt idx="139632">
                  <c:v>-91.198499999999967</c:v>
                </c:pt>
                <c:pt idx="139633">
                  <c:v>-91.196499999999958</c:v>
                </c:pt>
                <c:pt idx="139634">
                  <c:v>-91.194500000000005</c:v>
                </c:pt>
                <c:pt idx="139635">
                  <c:v>-91.192499999999995</c:v>
                </c:pt>
                <c:pt idx="139636">
                  <c:v>-91.190499999999986</c:v>
                </c:pt>
                <c:pt idx="139637">
                  <c:v>-91.188499999999976</c:v>
                </c:pt>
                <c:pt idx="139638">
                  <c:v>-91.186499999999967</c:v>
                </c:pt>
                <c:pt idx="139639">
                  <c:v>-91.184499999999957</c:v>
                </c:pt>
                <c:pt idx="139640">
                  <c:v>-91.182500000000005</c:v>
                </c:pt>
                <c:pt idx="139641">
                  <c:v>-91.180499999999995</c:v>
                </c:pt>
                <c:pt idx="139642">
                  <c:v>-91.178499999999985</c:v>
                </c:pt>
                <c:pt idx="139643">
                  <c:v>-91.176499999999976</c:v>
                </c:pt>
                <c:pt idx="139644">
                  <c:v>-91.174499999999966</c:v>
                </c:pt>
                <c:pt idx="139645">
                  <c:v>-91.172499999999957</c:v>
                </c:pt>
                <c:pt idx="139646">
                  <c:v>-91.170500000000004</c:v>
                </c:pt>
                <c:pt idx="139647">
                  <c:v>-91.168499999999995</c:v>
                </c:pt>
                <c:pt idx="139648">
                  <c:v>-91.166499999999985</c:v>
                </c:pt>
                <c:pt idx="139649">
                  <c:v>-91.164499999999975</c:v>
                </c:pt>
                <c:pt idx="139650">
                  <c:v>-91.162499999999966</c:v>
                </c:pt>
                <c:pt idx="139651">
                  <c:v>-91.160499999999956</c:v>
                </c:pt>
                <c:pt idx="139652">
                  <c:v>-91.158500000000004</c:v>
                </c:pt>
                <c:pt idx="139653">
                  <c:v>-91.156499999999994</c:v>
                </c:pt>
                <c:pt idx="139654">
                  <c:v>-91.154499999999985</c:v>
                </c:pt>
                <c:pt idx="139655">
                  <c:v>-91.152499999999975</c:v>
                </c:pt>
                <c:pt idx="139656">
                  <c:v>-91.150499999999965</c:v>
                </c:pt>
                <c:pt idx="139657">
                  <c:v>-91.148499999999956</c:v>
                </c:pt>
                <c:pt idx="139658">
                  <c:v>-91.146500000000003</c:v>
                </c:pt>
                <c:pt idx="139659">
                  <c:v>-91.144499999999994</c:v>
                </c:pt>
                <c:pt idx="139660">
                  <c:v>-91.142499999999984</c:v>
                </c:pt>
                <c:pt idx="139661">
                  <c:v>-91.140499999999975</c:v>
                </c:pt>
                <c:pt idx="139662">
                  <c:v>-91.138499999999965</c:v>
                </c:pt>
                <c:pt idx="139663">
                  <c:v>-91.136499999999955</c:v>
                </c:pt>
                <c:pt idx="139664">
                  <c:v>-91.134500000000003</c:v>
                </c:pt>
                <c:pt idx="139665">
                  <c:v>-91.132499999999993</c:v>
                </c:pt>
                <c:pt idx="139666">
                  <c:v>-91.130499999999984</c:v>
                </c:pt>
                <c:pt idx="139667">
                  <c:v>-91.128499999999974</c:v>
                </c:pt>
                <c:pt idx="139668">
                  <c:v>-91.126499999999965</c:v>
                </c:pt>
                <c:pt idx="139669">
                  <c:v>-91.124499999999955</c:v>
                </c:pt>
                <c:pt idx="139670">
                  <c:v>-91.122500000000002</c:v>
                </c:pt>
                <c:pt idx="139671">
                  <c:v>-91.120499999999993</c:v>
                </c:pt>
                <c:pt idx="139672">
                  <c:v>-91.118499999999983</c:v>
                </c:pt>
                <c:pt idx="139673">
                  <c:v>-91.116499999999974</c:v>
                </c:pt>
                <c:pt idx="139674">
                  <c:v>-91.114499999999964</c:v>
                </c:pt>
                <c:pt idx="139675">
                  <c:v>-91.112499999999955</c:v>
                </c:pt>
                <c:pt idx="139676">
                  <c:v>-91.110500000000002</c:v>
                </c:pt>
                <c:pt idx="139677">
                  <c:v>-91.108499999999992</c:v>
                </c:pt>
                <c:pt idx="139678">
                  <c:v>-91.106499999999983</c:v>
                </c:pt>
                <c:pt idx="139679">
                  <c:v>-91.104499999999973</c:v>
                </c:pt>
                <c:pt idx="139680">
                  <c:v>-91.102499999999964</c:v>
                </c:pt>
                <c:pt idx="139681">
                  <c:v>-91.100499999999954</c:v>
                </c:pt>
                <c:pt idx="139682">
                  <c:v>-91.098500000000001</c:v>
                </c:pt>
                <c:pt idx="139683">
                  <c:v>-91.096499999999992</c:v>
                </c:pt>
                <c:pt idx="139684">
                  <c:v>-91.094499999999982</c:v>
                </c:pt>
                <c:pt idx="139685">
                  <c:v>-91.092499999999973</c:v>
                </c:pt>
                <c:pt idx="139686">
                  <c:v>-91.090499999999963</c:v>
                </c:pt>
                <c:pt idx="139687">
                  <c:v>-91.088499999999954</c:v>
                </c:pt>
                <c:pt idx="139688">
                  <c:v>-91.086500000000001</c:v>
                </c:pt>
                <c:pt idx="139689">
                  <c:v>-91.084499999999991</c:v>
                </c:pt>
                <c:pt idx="139690">
                  <c:v>-91.082499999999982</c:v>
                </c:pt>
                <c:pt idx="139691">
                  <c:v>-91.080499999999972</c:v>
                </c:pt>
                <c:pt idx="139692">
                  <c:v>-91.078499999999963</c:v>
                </c:pt>
                <c:pt idx="139693">
                  <c:v>-91.076499999999953</c:v>
                </c:pt>
                <c:pt idx="139694">
                  <c:v>-91.0745</c:v>
                </c:pt>
                <c:pt idx="139695">
                  <c:v>-91.072499999999991</c:v>
                </c:pt>
                <c:pt idx="139696">
                  <c:v>-91.070499999999981</c:v>
                </c:pt>
                <c:pt idx="139697">
                  <c:v>-91.068499999999972</c:v>
                </c:pt>
                <c:pt idx="139698">
                  <c:v>-91.066499999999962</c:v>
                </c:pt>
                <c:pt idx="139699">
                  <c:v>-91.064499999999953</c:v>
                </c:pt>
                <c:pt idx="139700">
                  <c:v>-91.0625</c:v>
                </c:pt>
                <c:pt idx="139701">
                  <c:v>-91.06049999999999</c:v>
                </c:pt>
                <c:pt idx="139702">
                  <c:v>-91.058499999999981</c:v>
                </c:pt>
                <c:pt idx="139703">
                  <c:v>-91.056499999999971</c:v>
                </c:pt>
                <c:pt idx="139704">
                  <c:v>-91.054499999999962</c:v>
                </c:pt>
                <c:pt idx="139705">
                  <c:v>-91.052499999999952</c:v>
                </c:pt>
                <c:pt idx="139706">
                  <c:v>-91.0505</c:v>
                </c:pt>
                <c:pt idx="139707">
                  <c:v>-91.04849999999999</c:v>
                </c:pt>
                <c:pt idx="139708">
                  <c:v>-91.04649999999998</c:v>
                </c:pt>
                <c:pt idx="139709">
                  <c:v>-91.044499999999971</c:v>
                </c:pt>
                <c:pt idx="139710">
                  <c:v>-91.042499999999961</c:v>
                </c:pt>
                <c:pt idx="139711">
                  <c:v>-91.040499999999952</c:v>
                </c:pt>
                <c:pt idx="139712">
                  <c:v>-91.038499999999999</c:v>
                </c:pt>
                <c:pt idx="139713">
                  <c:v>-91.03649999999999</c:v>
                </c:pt>
                <c:pt idx="139714">
                  <c:v>-91.03449999999998</c:v>
                </c:pt>
                <c:pt idx="139715">
                  <c:v>-91.03249999999997</c:v>
                </c:pt>
                <c:pt idx="139716">
                  <c:v>-91.030499999999961</c:v>
                </c:pt>
                <c:pt idx="139717">
                  <c:v>-91.028499999999951</c:v>
                </c:pt>
                <c:pt idx="139718">
                  <c:v>-91.026499999999999</c:v>
                </c:pt>
                <c:pt idx="139719">
                  <c:v>-91.024499999999989</c:v>
                </c:pt>
                <c:pt idx="139720">
                  <c:v>-91.02249999999998</c:v>
                </c:pt>
                <c:pt idx="139721">
                  <c:v>-91.02049999999997</c:v>
                </c:pt>
                <c:pt idx="139722">
                  <c:v>-91.01849999999996</c:v>
                </c:pt>
                <c:pt idx="139723">
                  <c:v>-91.016499999999951</c:v>
                </c:pt>
                <c:pt idx="139724">
                  <c:v>-91.014499999999998</c:v>
                </c:pt>
                <c:pt idx="139725">
                  <c:v>-91.012499999999989</c:v>
                </c:pt>
                <c:pt idx="139726">
                  <c:v>-91.010499999999979</c:v>
                </c:pt>
                <c:pt idx="139727">
                  <c:v>-91.00849999999997</c:v>
                </c:pt>
                <c:pt idx="139728">
                  <c:v>-91.00649999999996</c:v>
                </c:pt>
                <c:pt idx="139729">
                  <c:v>-91.00449999999995</c:v>
                </c:pt>
                <c:pt idx="139730">
                  <c:v>-91.002499999999998</c:v>
                </c:pt>
                <c:pt idx="139731">
                  <c:v>-91.000499999999988</c:v>
                </c:pt>
                <c:pt idx="139732">
                  <c:v>-90.998499999999979</c:v>
                </c:pt>
                <c:pt idx="139733">
                  <c:v>-90.996499999999969</c:v>
                </c:pt>
                <c:pt idx="139734">
                  <c:v>-90.99449999999996</c:v>
                </c:pt>
                <c:pt idx="139735">
                  <c:v>-90.99249999999995</c:v>
                </c:pt>
                <c:pt idx="139736">
                  <c:v>-90.990499999999997</c:v>
                </c:pt>
                <c:pt idx="139737">
                  <c:v>-90.988499999999988</c:v>
                </c:pt>
                <c:pt idx="139738">
                  <c:v>-90.986499999999978</c:v>
                </c:pt>
                <c:pt idx="139739">
                  <c:v>-90.984499999999969</c:v>
                </c:pt>
                <c:pt idx="139740">
                  <c:v>-90.982499999999959</c:v>
                </c:pt>
                <c:pt idx="139741">
                  <c:v>-90.98049999999995</c:v>
                </c:pt>
                <c:pt idx="139742">
                  <c:v>-90.978499999999997</c:v>
                </c:pt>
                <c:pt idx="139743">
                  <c:v>-90.976499999999987</c:v>
                </c:pt>
                <c:pt idx="139744">
                  <c:v>-90.974499999999978</c:v>
                </c:pt>
                <c:pt idx="139745">
                  <c:v>-90.972499999999968</c:v>
                </c:pt>
                <c:pt idx="139746">
                  <c:v>-90.970499999999959</c:v>
                </c:pt>
                <c:pt idx="139747">
                  <c:v>-90.968499999999949</c:v>
                </c:pt>
                <c:pt idx="139748">
                  <c:v>-90.966499999999996</c:v>
                </c:pt>
                <c:pt idx="139749">
                  <c:v>-90.964499999999987</c:v>
                </c:pt>
                <c:pt idx="139750">
                  <c:v>-90.962499999999977</c:v>
                </c:pt>
                <c:pt idx="139751">
                  <c:v>-90.960499999999968</c:v>
                </c:pt>
                <c:pt idx="139752">
                  <c:v>-90.958499999999958</c:v>
                </c:pt>
                <c:pt idx="139753">
                  <c:v>-90.956500000000005</c:v>
                </c:pt>
                <c:pt idx="139754">
                  <c:v>-90.954499999999996</c:v>
                </c:pt>
                <c:pt idx="139755">
                  <c:v>-90.952499999999986</c:v>
                </c:pt>
                <c:pt idx="139756">
                  <c:v>-90.950499999999977</c:v>
                </c:pt>
                <c:pt idx="139757">
                  <c:v>-90.948499999999967</c:v>
                </c:pt>
                <c:pt idx="139758">
                  <c:v>-90.946499999999958</c:v>
                </c:pt>
                <c:pt idx="139759">
                  <c:v>-90.944500000000005</c:v>
                </c:pt>
                <c:pt idx="139760">
                  <c:v>-90.942499999999995</c:v>
                </c:pt>
                <c:pt idx="139761">
                  <c:v>-90.940499999999986</c:v>
                </c:pt>
                <c:pt idx="139762">
                  <c:v>-90.938499999999976</c:v>
                </c:pt>
                <c:pt idx="139763">
                  <c:v>-90.936499999999967</c:v>
                </c:pt>
                <c:pt idx="139764">
                  <c:v>-90.934499999999957</c:v>
                </c:pt>
                <c:pt idx="139765">
                  <c:v>-90.932500000000005</c:v>
                </c:pt>
                <c:pt idx="139766">
                  <c:v>-90.930499999999995</c:v>
                </c:pt>
                <c:pt idx="139767">
                  <c:v>-90.928499999999985</c:v>
                </c:pt>
                <c:pt idx="139768">
                  <c:v>-90.926499999999976</c:v>
                </c:pt>
                <c:pt idx="139769">
                  <c:v>-90.924499999999966</c:v>
                </c:pt>
                <c:pt idx="139770">
                  <c:v>-90.922499999999957</c:v>
                </c:pt>
                <c:pt idx="139771">
                  <c:v>-90.920500000000004</c:v>
                </c:pt>
                <c:pt idx="139772">
                  <c:v>-90.918499999999995</c:v>
                </c:pt>
                <c:pt idx="139773">
                  <c:v>-90.916499999999985</c:v>
                </c:pt>
                <c:pt idx="139774">
                  <c:v>-90.914499999999975</c:v>
                </c:pt>
                <c:pt idx="139775">
                  <c:v>-90.912499999999966</c:v>
                </c:pt>
                <c:pt idx="139776">
                  <c:v>-90.910499999999956</c:v>
                </c:pt>
                <c:pt idx="139777">
                  <c:v>-90.908500000000004</c:v>
                </c:pt>
                <c:pt idx="139778">
                  <c:v>-90.906499999999994</c:v>
                </c:pt>
                <c:pt idx="139779">
                  <c:v>-90.904499999999985</c:v>
                </c:pt>
                <c:pt idx="139780">
                  <c:v>-90.902499999999975</c:v>
                </c:pt>
                <c:pt idx="139781">
                  <c:v>-90.900499999999965</c:v>
                </c:pt>
                <c:pt idx="139782">
                  <c:v>-90.898499999999956</c:v>
                </c:pt>
                <c:pt idx="139783">
                  <c:v>-90.896500000000003</c:v>
                </c:pt>
                <c:pt idx="139784">
                  <c:v>-90.894499999999994</c:v>
                </c:pt>
                <c:pt idx="139785">
                  <c:v>-90.892499999999984</c:v>
                </c:pt>
                <c:pt idx="139786">
                  <c:v>-90.890499999999975</c:v>
                </c:pt>
                <c:pt idx="139787">
                  <c:v>-90.888499999999965</c:v>
                </c:pt>
                <c:pt idx="139788">
                  <c:v>-90.886499999999955</c:v>
                </c:pt>
                <c:pt idx="139789">
                  <c:v>-90.884500000000003</c:v>
                </c:pt>
                <c:pt idx="139790">
                  <c:v>-90.882499999999993</c:v>
                </c:pt>
                <c:pt idx="139791">
                  <c:v>-90.880499999999984</c:v>
                </c:pt>
                <c:pt idx="139792">
                  <c:v>-90.878499999999974</c:v>
                </c:pt>
                <c:pt idx="139793">
                  <c:v>-90.876499999999965</c:v>
                </c:pt>
                <c:pt idx="139794">
                  <c:v>-90.874499999999955</c:v>
                </c:pt>
                <c:pt idx="139795">
                  <c:v>-90.872500000000002</c:v>
                </c:pt>
                <c:pt idx="139796">
                  <c:v>-90.870499999999993</c:v>
                </c:pt>
                <c:pt idx="139797">
                  <c:v>-90.868499999999983</c:v>
                </c:pt>
                <c:pt idx="139798">
                  <c:v>-90.866499999999974</c:v>
                </c:pt>
                <c:pt idx="139799">
                  <c:v>-90.864499999999964</c:v>
                </c:pt>
                <c:pt idx="139800">
                  <c:v>-90.862499999999955</c:v>
                </c:pt>
                <c:pt idx="139801">
                  <c:v>-90.860500000000002</c:v>
                </c:pt>
                <c:pt idx="139802">
                  <c:v>-90.858499999999992</c:v>
                </c:pt>
                <c:pt idx="139803">
                  <c:v>-90.856499999999983</c:v>
                </c:pt>
                <c:pt idx="139804">
                  <c:v>-90.854499999999973</c:v>
                </c:pt>
                <c:pt idx="139805">
                  <c:v>-90.852499999999964</c:v>
                </c:pt>
                <c:pt idx="139806">
                  <c:v>-90.850499999999954</c:v>
                </c:pt>
                <c:pt idx="139807">
                  <c:v>-90.848500000000001</c:v>
                </c:pt>
                <c:pt idx="139808">
                  <c:v>-90.846499999999992</c:v>
                </c:pt>
                <c:pt idx="139809">
                  <c:v>-90.844499999999982</c:v>
                </c:pt>
                <c:pt idx="139810">
                  <c:v>-90.842499999999973</c:v>
                </c:pt>
                <c:pt idx="139811">
                  <c:v>-90.840499999999963</c:v>
                </c:pt>
                <c:pt idx="139812">
                  <c:v>-90.838499999999954</c:v>
                </c:pt>
                <c:pt idx="139813">
                  <c:v>-90.836500000000001</c:v>
                </c:pt>
                <c:pt idx="139814">
                  <c:v>-90.834499999999991</c:v>
                </c:pt>
                <c:pt idx="139815">
                  <c:v>-90.832499999999982</c:v>
                </c:pt>
                <c:pt idx="139816">
                  <c:v>-90.830499999999972</c:v>
                </c:pt>
                <c:pt idx="139817">
                  <c:v>-90.828499999999963</c:v>
                </c:pt>
                <c:pt idx="139818">
                  <c:v>-90.826499999999953</c:v>
                </c:pt>
                <c:pt idx="139819">
                  <c:v>-90.8245</c:v>
                </c:pt>
                <c:pt idx="139820">
                  <c:v>-90.822499999999991</c:v>
                </c:pt>
                <c:pt idx="139821">
                  <c:v>-90.820499999999981</c:v>
                </c:pt>
                <c:pt idx="139822">
                  <c:v>-90.818499999999972</c:v>
                </c:pt>
                <c:pt idx="139823">
                  <c:v>-90.816499999999962</c:v>
                </c:pt>
                <c:pt idx="139824">
                  <c:v>-90.814499999999953</c:v>
                </c:pt>
                <c:pt idx="139825">
                  <c:v>-90.8125</c:v>
                </c:pt>
                <c:pt idx="139826">
                  <c:v>-90.81049999999999</c:v>
                </c:pt>
                <c:pt idx="139827">
                  <c:v>-90.808499999999981</c:v>
                </c:pt>
                <c:pt idx="139828">
                  <c:v>-90.806499999999971</c:v>
                </c:pt>
                <c:pt idx="139829">
                  <c:v>-90.804499999999962</c:v>
                </c:pt>
                <c:pt idx="139830">
                  <c:v>-90.802499999999952</c:v>
                </c:pt>
                <c:pt idx="139831">
                  <c:v>-90.8005</c:v>
                </c:pt>
                <c:pt idx="139832">
                  <c:v>-90.79849999999999</c:v>
                </c:pt>
                <c:pt idx="139833">
                  <c:v>-90.79649999999998</c:v>
                </c:pt>
                <c:pt idx="139834">
                  <c:v>-90.794499999999971</c:v>
                </c:pt>
                <c:pt idx="139835">
                  <c:v>-90.792499999999961</c:v>
                </c:pt>
                <c:pt idx="139836">
                  <c:v>-90.790499999999952</c:v>
                </c:pt>
                <c:pt idx="139837">
                  <c:v>-90.788499999999999</c:v>
                </c:pt>
                <c:pt idx="139838">
                  <c:v>-90.78649999999999</c:v>
                </c:pt>
                <c:pt idx="139839">
                  <c:v>-90.78449999999998</c:v>
                </c:pt>
                <c:pt idx="139840">
                  <c:v>-90.78249999999997</c:v>
                </c:pt>
                <c:pt idx="139841">
                  <c:v>-90.780499999999961</c:v>
                </c:pt>
                <c:pt idx="139842">
                  <c:v>-90.778499999999951</c:v>
                </c:pt>
                <c:pt idx="139843">
                  <c:v>-90.776499999999999</c:v>
                </c:pt>
                <c:pt idx="139844">
                  <c:v>-90.774499999999989</c:v>
                </c:pt>
                <c:pt idx="139845">
                  <c:v>-90.77249999999998</c:v>
                </c:pt>
                <c:pt idx="139846">
                  <c:v>-90.77049999999997</c:v>
                </c:pt>
                <c:pt idx="139847">
                  <c:v>-90.76849999999996</c:v>
                </c:pt>
                <c:pt idx="139848">
                  <c:v>-90.766499999999951</c:v>
                </c:pt>
                <c:pt idx="139849">
                  <c:v>-90.764499999999998</c:v>
                </c:pt>
                <c:pt idx="139850">
                  <c:v>-90.762499999999989</c:v>
                </c:pt>
                <c:pt idx="139851">
                  <c:v>-90.760499999999979</c:v>
                </c:pt>
                <c:pt idx="139852">
                  <c:v>-90.75849999999997</c:v>
                </c:pt>
                <c:pt idx="139853">
                  <c:v>-90.75649999999996</c:v>
                </c:pt>
                <c:pt idx="139854">
                  <c:v>-90.75449999999995</c:v>
                </c:pt>
                <c:pt idx="139855">
                  <c:v>-90.752499999999998</c:v>
                </c:pt>
                <c:pt idx="139856">
                  <c:v>-90.750499999999988</c:v>
                </c:pt>
                <c:pt idx="139857">
                  <c:v>-90.748499999999979</c:v>
                </c:pt>
                <c:pt idx="139858">
                  <c:v>-90.746499999999969</c:v>
                </c:pt>
                <c:pt idx="139859">
                  <c:v>-90.74449999999996</c:v>
                </c:pt>
                <c:pt idx="139860">
                  <c:v>-90.74249999999995</c:v>
                </c:pt>
                <c:pt idx="139861">
                  <c:v>-90.740499999999997</c:v>
                </c:pt>
                <c:pt idx="139862">
                  <c:v>-90.738499999999988</c:v>
                </c:pt>
                <c:pt idx="139863">
                  <c:v>-90.736499999999978</c:v>
                </c:pt>
                <c:pt idx="139864">
                  <c:v>-90.734499999999969</c:v>
                </c:pt>
                <c:pt idx="139865">
                  <c:v>-90.732499999999959</c:v>
                </c:pt>
                <c:pt idx="139866">
                  <c:v>-90.73049999999995</c:v>
                </c:pt>
                <c:pt idx="139867">
                  <c:v>-90.728499999999997</c:v>
                </c:pt>
                <c:pt idx="139868">
                  <c:v>-90.726499999999987</c:v>
                </c:pt>
                <c:pt idx="139869">
                  <c:v>-90.724499999999978</c:v>
                </c:pt>
                <c:pt idx="139870">
                  <c:v>-90.722499999999968</c:v>
                </c:pt>
                <c:pt idx="139871">
                  <c:v>-90.720499999999959</c:v>
                </c:pt>
                <c:pt idx="139872">
                  <c:v>-90.718499999999949</c:v>
                </c:pt>
                <c:pt idx="139873">
                  <c:v>-90.716499999999996</c:v>
                </c:pt>
                <c:pt idx="139874">
                  <c:v>-90.714499999999987</c:v>
                </c:pt>
                <c:pt idx="139875">
                  <c:v>-90.712499999999977</c:v>
                </c:pt>
                <c:pt idx="139876">
                  <c:v>-90.710499999999968</c:v>
                </c:pt>
                <c:pt idx="139877">
                  <c:v>-90.708499999999958</c:v>
                </c:pt>
                <c:pt idx="139878">
                  <c:v>-90.706500000000005</c:v>
                </c:pt>
                <c:pt idx="139879">
                  <c:v>-90.704499999999996</c:v>
                </c:pt>
                <c:pt idx="139880">
                  <c:v>-90.702499999999986</c:v>
                </c:pt>
                <c:pt idx="139881">
                  <c:v>-90.700499999999977</c:v>
                </c:pt>
                <c:pt idx="139882">
                  <c:v>-90.698499999999967</c:v>
                </c:pt>
                <c:pt idx="139883">
                  <c:v>-90.696499999999958</c:v>
                </c:pt>
                <c:pt idx="139884">
                  <c:v>-90.694500000000005</c:v>
                </c:pt>
                <c:pt idx="139885">
                  <c:v>-90.692499999999995</c:v>
                </c:pt>
                <c:pt idx="139886">
                  <c:v>-90.690499999999986</c:v>
                </c:pt>
                <c:pt idx="139887">
                  <c:v>-90.688499999999976</c:v>
                </c:pt>
                <c:pt idx="139888">
                  <c:v>-90.686499999999967</c:v>
                </c:pt>
                <c:pt idx="139889">
                  <c:v>-90.684499999999957</c:v>
                </c:pt>
                <c:pt idx="139890">
                  <c:v>-90.682500000000005</c:v>
                </c:pt>
                <c:pt idx="139891">
                  <c:v>-90.680499999999995</c:v>
                </c:pt>
                <c:pt idx="139892">
                  <c:v>-90.678499999999985</c:v>
                </c:pt>
                <c:pt idx="139893">
                  <c:v>-90.676499999999976</c:v>
                </c:pt>
                <c:pt idx="139894">
                  <c:v>-90.674499999999966</c:v>
                </c:pt>
                <c:pt idx="139895">
                  <c:v>-90.672499999999957</c:v>
                </c:pt>
                <c:pt idx="139896">
                  <c:v>-90.670500000000004</c:v>
                </c:pt>
                <c:pt idx="139897">
                  <c:v>-90.668499999999995</c:v>
                </c:pt>
                <c:pt idx="139898">
                  <c:v>-90.666499999999985</c:v>
                </c:pt>
                <c:pt idx="139899">
                  <c:v>-90.664499999999975</c:v>
                </c:pt>
                <c:pt idx="139900">
                  <c:v>-90.662499999999966</c:v>
                </c:pt>
                <c:pt idx="139901">
                  <c:v>-90.660499999999956</c:v>
                </c:pt>
                <c:pt idx="139902">
                  <c:v>-90.658500000000004</c:v>
                </c:pt>
                <c:pt idx="139903">
                  <c:v>-90.656499999999994</c:v>
                </c:pt>
                <c:pt idx="139904">
                  <c:v>-90.654499999999985</c:v>
                </c:pt>
                <c:pt idx="139905">
                  <c:v>-90.652499999999975</c:v>
                </c:pt>
                <c:pt idx="139906">
                  <c:v>-90.650499999999965</c:v>
                </c:pt>
                <c:pt idx="139907">
                  <c:v>-90.648499999999956</c:v>
                </c:pt>
                <c:pt idx="139908">
                  <c:v>-90.646500000000003</c:v>
                </c:pt>
                <c:pt idx="139909">
                  <c:v>-90.644499999999994</c:v>
                </c:pt>
                <c:pt idx="139910">
                  <c:v>-90.642499999999984</c:v>
                </c:pt>
                <c:pt idx="139911">
                  <c:v>-90.640499999999975</c:v>
                </c:pt>
                <c:pt idx="139912">
                  <c:v>-90.638499999999965</c:v>
                </c:pt>
                <c:pt idx="139913">
                  <c:v>-90.636499999999955</c:v>
                </c:pt>
                <c:pt idx="139914">
                  <c:v>-90.634500000000003</c:v>
                </c:pt>
                <c:pt idx="139915">
                  <c:v>-90.632499999999993</c:v>
                </c:pt>
                <c:pt idx="139916">
                  <c:v>-90.630499999999984</c:v>
                </c:pt>
                <c:pt idx="139917">
                  <c:v>-90.628499999999974</c:v>
                </c:pt>
                <c:pt idx="139918">
                  <c:v>-90.626499999999965</c:v>
                </c:pt>
                <c:pt idx="139919">
                  <c:v>-90.624499999999955</c:v>
                </c:pt>
                <c:pt idx="139920">
                  <c:v>-90.622500000000002</c:v>
                </c:pt>
                <c:pt idx="139921">
                  <c:v>-90.620499999999993</c:v>
                </c:pt>
                <c:pt idx="139922">
                  <c:v>-90.618499999999983</c:v>
                </c:pt>
                <c:pt idx="139923">
                  <c:v>-90.616499999999974</c:v>
                </c:pt>
                <c:pt idx="139924">
                  <c:v>-90.614499999999964</c:v>
                </c:pt>
                <c:pt idx="139925">
                  <c:v>-90.612499999999955</c:v>
                </c:pt>
                <c:pt idx="139926">
                  <c:v>-90.610500000000002</c:v>
                </c:pt>
                <c:pt idx="139927">
                  <c:v>-90.608499999999992</c:v>
                </c:pt>
                <c:pt idx="139928">
                  <c:v>-90.606499999999983</c:v>
                </c:pt>
                <c:pt idx="139929">
                  <c:v>-90.604499999999973</c:v>
                </c:pt>
                <c:pt idx="139930">
                  <c:v>-90.602499999999964</c:v>
                </c:pt>
                <c:pt idx="139931">
                  <c:v>-90.600499999999954</c:v>
                </c:pt>
                <c:pt idx="139932">
                  <c:v>-90.598500000000001</c:v>
                </c:pt>
                <c:pt idx="139933">
                  <c:v>-90.596499999999992</c:v>
                </c:pt>
                <c:pt idx="139934">
                  <c:v>-90.594499999999982</c:v>
                </c:pt>
                <c:pt idx="139935">
                  <c:v>-90.592499999999973</c:v>
                </c:pt>
                <c:pt idx="139936">
                  <c:v>-90.590499999999963</c:v>
                </c:pt>
                <c:pt idx="139937">
                  <c:v>-90.588499999999954</c:v>
                </c:pt>
                <c:pt idx="139938">
                  <c:v>-90.586500000000001</c:v>
                </c:pt>
                <c:pt idx="139939">
                  <c:v>-90.584499999999991</c:v>
                </c:pt>
                <c:pt idx="139940">
                  <c:v>-90.582499999999982</c:v>
                </c:pt>
                <c:pt idx="139941">
                  <c:v>-90.580499999999972</c:v>
                </c:pt>
                <c:pt idx="139942">
                  <c:v>-90.578499999999963</c:v>
                </c:pt>
                <c:pt idx="139943">
                  <c:v>-90.576499999999953</c:v>
                </c:pt>
                <c:pt idx="139944">
                  <c:v>-90.5745</c:v>
                </c:pt>
                <c:pt idx="139945">
                  <c:v>-90.572499999999991</c:v>
                </c:pt>
                <c:pt idx="139946">
                  <c:v>-90.570499999999981</c:v>
                </c:pt>
                <c:pt idx="139947">
                  <c:v>-90.568499999999972</c:v>
                </c:pt>
                <c:pt idx="139948">
                  <c:v>-90.566499999999962</c:v>
                </c:pt>
                <c:pt idx="139949">
                  <c:v>-90.564499999999953</c:v>
                </c:pt>
                <c:pt idx="139950">
                  <c:v>-90.5625</c:v>
                </c:pt>
                <c:pt idx="139951">
                  <c:v>-90.56049999999999</c:v>
                </c:pt>
                <c:pt idx="139952">
                  <c:v>-90.558499999999981</c:v>
                </c:pt>
                <c:pt idx="139953">
                  <c:v>-90.556499999999971</c:v>
                </c:pt>
                <c:pt idx="139954">
                  <c:v>-90.554499999999962</c:v>
                </c:pt>
                <c:pt idx="139955">
                  <c:v>-90.552499999999952</c:v>
                </c:pt>
                <c:pt idx="139956">
                  <c:v>-90.5505</c:v>
                </c:pt>
                <c:pt idx="139957">
                  <c:v>-90.54849999999999</c:v>
                </c:pt>
                <c:pt idx="139958">
                  <c:v>-90.54649999999998</c:v>
                </c:pt>
                <c:pt idx="139959">
                  <c:v>-90.544499999999971</c:v>
                </c:pt>
                <c:pt idx="139960">
                  <c:v>-90.542499999999961</c:v>
                </c:pt>
                <c:pt idx="139961">
                  <c:v>-90.540499999999952</c:v>
                </c:pt>
                <c:pt idx="139962">
                  <c:v>-90.538499999999999</c:v>
                </c:pt>
                <c:pt idx="139963">
                  <c:v>-90.53649999999999</c:v>
                </c:pt>
                <c:pt idx="139964">
                  <c:v>-90.53449999999998</c:v>
                </c:pt>
                <c:pt idx="139965">
                  <c:v>-90.53249999999997</c:v>
                </c:pt>
                <c:pt idx="139966">
                  <c:v>-90.530499999999961</c:v>
                </c:pt>
                <c:pt idx="139967">
                  <c:v>-90.528499999999951</c:v>
                </c:pt>
                <c:pt idx="139968">
                  <c:v>-90.526499999999999</c:v>
                </c:pt>
                <c:pt idx="139969">
                  <c:v>-90.524499999999989</c:v>
                </c:pt>
                <c:pt idx="139970">
                  <c:v>-90.52249999999998</c:v>
                </c:pt>
                <c:pt idx="139971">
                  <c:v>-90.52049999999997</c:v>
                </c:pt>
                <c:pt idx="139972">
                  <c:v>-90.51849999999996</c:v>
                </c:pt>
                <c:pt idx="139973">
                  <c:v>-90.516499999999951</c:v>
                </c:pt>
                <c:pt idx="139974">
                  <c:v>-90.514499999999998</c:v>
                </c:pt>
                <c:pt idx="139975">
                  <c:v>-90.512499999999989</c:v>
                </c:pt>
                <c:pt idx="139976">
                  <c:v>-90.510499999999979</c:v>
                </c:pt>
                <c:pt idx="139977">
                  <c:v>-90.50849999999997</c:v>
                </c:pt>
                <c:pt idx="139978">
                  <c:v>-90.50649999999996</c:v>
                </c:pt>
                <c:pt idx="139979">
                  <c:v>-90.50449999999995</c:v>
                </c:pt>
                <c:pt idx="139980">
                  <c:v>-90.502499999999998</c:v>
                </c:pt>
                <c:pt idx="139981">
                  <c:v>-90.500499999999988</c:v>
                </c:pt>
                <c:pt idx="139982">
                  <c:v>-90.498499999999979</c:v>
                </c:pt>
                <c:pt idx="139983">
                  <c:v>-90.496499999999969</c:v>
                </c:pt>
                <c:pt idx="139984">
                  <c:v>-90.49449999999996</c:v>
                </c:pt>
                <c:pt idx="139985">
                  <c:v>-90.49249999999995</c:v>
                </c:pt>
                <c:pt idx="139986">
                  <c:v>-90.490499999999997</c:v>
                </c:pt>
                <c:pt idx="139987">
                  <c:v>-90.488499999999988</c:v>
                </c:pt>
                <c:pt idx="139988">
                  <c:v>-90.486499999999978</c:v>
                </c:pt>
                <c:pt idx="139989">
                  <c:v>-90.484499999999969</c:v>
                </c:pt>
                <c:pt idx="139990">
                  <c:v>-90.482499999999959</c:v>
                </c:pt>
                <c:pt idx="139991">
                  <c:v>-90.48049999999995</c:v>
                </c:pt>
                <c:pt idx="139992">
                  <c:v>-90.478499999999997</c:v>
                </c:pt>
                <c:pt idx="139993">
                  <c:v>-90.476499999999987</c:v>
                </c:pt>
                <c:pt idx="139994">
                  <c:v>-90.474499999999978</c:v>
                </c:pt>
                <c:pt idx="139995">
                  <c:v>-90.472499999999968</c:v>
                </c:pt>
                <c:pt idx="139996">
                  <c:v>-90.470499999999959</c:v>
                </c:pt>
                <c:pt idx="139997">
                  <c:v>-90.468499999999949</c:v>
                </c:pt>
                <c:pt idx="139998">
                  <c:v>-90.466499999999996</c:v>
                </c:pt>
                <c:pt idx="139999">
                  <c:v>-90.464499999999987</c:v>
                </c:pt>
                <c:pt idx="140000">
                  <c:v>-90.462499999999977</c:v>
                </c:pt>
                <c:pt idx="140001">
                  <c:v>-90.460499999999968</c:v>
                </c:pt>
                <c:pt idx="140002">
                  <c:v>-90.458499999999958</c:v>
                </c:pt>
                <c:pt idx="140003">
                  <c:v>-90.456500000000005</c:v>
                </c:pt>
                <c:pt idx="140004">
                  <c:v>-90.454499999999996</c:v>
                </c:pt>
                <c:pt idx="140005">
                  <c:v>-90.452499999999986</c:v>
                </c:pt>
                <c:pt idx="140006">
                  <c:v>-90.450499999999977</c:v>
                </c:pt>
                <c:pt idx="140007">
                  <c:v>-90.448499999999967</c:v>
                </c:pt>
                <c:pt idx="140008">
                  <c:v>-90.446499999999958</c:v>
                </c:pt>
                <c:pt idx="140009">
                  <c:v>-90.444500000000005</c:v>
                </c:pt>
                <c:pt idx="140010">
                  <c:v>-90.442499999999995</c:v>
                </c:pt>
                <c:pt idx="140011">
                  <c:v>-90.440499999999986</c:v>
                </c:pt>
                <c:pt idx="140012">
                  <c:v>-90.438499999999976</c:v>
                </c:pt>
                <c:pt idx="140013">
                  <c:v>-90.436499999999967</c:v>
                </c:pt>
                <c:pt idx="140014">
                  <c:v>-90.434499999999957</c:v>
                </c:pt>
                <c:pt idx="140015">
                  <c:v>-90.432500000000005</c:v>
                </c:pt>
                <c:pt idx="140016">
                  <c:v>-90.430499999999995</c:v>
                </c:pt>
                <c:pt idx="140017">
                  <c:v>-90.428499999999985</c:v>
                </c:pt>
                <c:pt idx="140018">
                  <c:v>-90.426499999999976</c:v>
                </c:pt>
                <c:pt idx="140019">
                  <c:v>-90.424499999999966</c:v>
                </c:pt>
                <c:pt idx="140020">
                  <c:v>-90.422499999999957</c:v>
                </c:pt>
                <c:pt idx="140021">
                  <c:v>-90.420500000000004</c:v>
                </c:pt>
                <c:pt idx="140022">
                  <c:v>-90.418499999999995</c:v>
                </c:pt>
                <c:pt idx="140023">
                  <c:v>-90.416499999999985</c:v>
                </c:pt>
                <c:pt idx="140024">
                  <c:v>-90.414499999999975</c:v>
                </c:pt>
                <c:pt idx="140025">
                  <c:v>-90.412499999999966</c:v>
                </c:pt>
                <c:pt idx="140026">
                  <c:v>-90.410499999999956</c:v>
                </c:pt>
                <c:pt idx="140027">
                  <c:v>-90.408500000000004</c:v>
                </c:pt>
                <c:pt idx="140028">
                  <c:v>-90.406499999999994</c:v>
                </c:pt>
                <c:pt idx="140029">
                  <c:v>-90.404499999999985</c:v>
                </c:pt>
                <c:pt idx="140030">
                  <c:v>-90.402499999999975</c:v>
                </c:pt>
                <c:pt idx="140031">
                  <c:v>-90.400499999999965</c:v>
                </c:pt>
                <c:pt idx="140032">
                  <c:v>-90.398499999999956</c:v>
                </c:pt>
                <c:pt idx="140033">
                  <c:v>-90.396500000000003</c:v>
                </c:pt>
                <c:pt idx="140034">
                  <c:v>-90.394499999999994</c:v>
                </c:pt>
                <c:pt idx="140035">
                  <c:v>-90.392499999999984</c:v>
                </c:pt>
                <c:pt idx="140036">
                  <c:v>-90.390499999999975</c:v>
                </c:pt>
                <c:pt idx="140037">
                  <c:v>-90.388499999999965</c:v>
                </c:pt>
                <c:pt idx="140038">
                  <c:v>-90.386499999999955</c:v>
                </c:pt>
                <c:pt idx="140039">
                  <c:v>-90.384500000000003</c:v>
                </c:pt>
                <c:pt idx="140040">
                  <c:v>-90.382499999999993</c:v>
                </c:pt>
                <c:pt idx="140041">
                  <c:v>-90.380499999999984</c:v>
                </c:pt>
                <c:pt idx="140042">
                  <c:v>-90.378499999999974</c:v>
                </c:pt>
                <c:pt idx="140043">
                  <c:v>-90.376499999999965</c:v>
                </c:pt>
                <c:pt idx="140044">
                  <c:v>-90.374499999999955</c:v>
                </c:pt>
                <c:pt idx="140045">
                  <c:v>-90.372500000000002</c:v>
                </c:pt>
                <c:pt idx="140046">
                  <c:v>-90.370499999999993</c:v>
                </c:pt>
                <c:pt idx="140047">
                  <c:v>-90.368499999999983</c:v>
                </c:pt>
                <c:pt idx="140048">
                  <c:v>-90.366499999999974</c:v>
                </c:pt>
                <c:pt idx="140049">
                  <c:v>-90.364499999999964</c:v>
                </c:pt>
                <c:pt idx="140050">
                  <c:v>-90.362499999999955</c:v>
                </c:pt>
                <c:pt idx="140051">
                  <c:v>-90.360500000000002</c:v>
                </c:pt>
                <c:pt idx="140052">
                  <c:v>-90.358499999999992</c:v>
                </c:pt>
                <c:pt idx="140053">
                  <c:v>-90.356499999999983</c:v>
                </c:pt>
                <c:pt idx="140054">
                  <c:v>-90.354499999999973</c:v>
                </c:pt>
                <c:pt idx="140055">
                  <c:v>-90.352499999999964</c:v>
                </c:pt>
                <c:pt idx="140056">
                  <c:v>-90.350499999999954</c:v>
                </c:pt>
                <c:pt idx="140057">
                  <c:v>-90.348500000000001</c:v>
                </c:pt>
                <c:pt idx="140058">
                  <c:v>-90.346499999999992</c:v>
                </c:pt>
                <c:pt idx="140059">
                  <c:v>-90.344499999999982</c:v>
                </c:pt>
                <c:pt idx="140060">
                  <c:v>-90.342499999999973</c:v>
                </c:pt>
                <c:pt idx="140061">
                  <c:v>-90.340499999999963</c:v>
                </c:pt>
                <c:pt idx="140062">
                  <c:v>-90.338499999999954</c:v>
                </c:pt>
                <c:pt idx="140063">
                  <c:v>-90.336500000000001</c:v>
                </c:pt>
                <c:pt idx="140064">
                  <c:v>-90.334499999999991</c:v>
                </c:pt>
                <c:pt idx="140065">
                  <c:v>-90.332499999999982</c:v>
                </c:pt>
                <c:pt idx="140066">
                  <c:v>-90.330499999999972</c:v>
                </c:pt>
                <c:pt idx="140067">
                  <c:v>-90.328499999999963</c:v>
                </c:pt>
                <c:pt idx="140068">
                  <c:v>-90.326499999999953</c:v>
                </c:pt>
                <c:pt idx="140069">
                  <c:v>-90.3245</c:v>
                </c:pt>
                <c:pt idx="140070">
                  <c:v>-90.322499999999991</c:v>
                </c:pt>
                <c:pt idx="140071">
                  <c:v>-90.320499999999981</c:v>
                </c:pt>
                <c:pt idx="140072">
                  <c:v>-90.318499999999972</c:v>
                </c:pt>
                <c:pt idx="140073">
                  <c:v>-90.316499999999962</c:v>
                </c:pt>
                <c:pt idx="140074">
                  <c:v>-90.314499999999953</c:v>
                </c:pt>
                <c:pt idx="140075">
                  <c:v>-90.3125</c:v>
                </c:pt>
                <c:pt idx="140076">
                  <c:v>-90.31049999999999</c:v>
                </c:pt>
                <c:pt idx="140077">
                  <c:v>-90.308499999999981</c:v>
                </c:pt>
                <c:pt idx="140078">
                  <c:v>-90.306499999999971</c:v>
                </c:pt>
                <c:pt idx="140079">
                  <c:v>-90.304499999999962</c:v>
                </c:pt>
                <c:pt idx="140080">
                  <c:v>-90.302499999999952</c:v>
                </c:pt>
                <c:pt idx="140081">
                  <c:v>-90.3005</c:v>
                </c:pt>
                <c:pt idx="140082">
                  <c:v>-90.29849999999999</c:v>
                </c:pt>
                <c:pt idx="140083">
                  <c:v>-90.29649999999998</c:v>
                </c:pt>
                <c:pt idx="140084">
                  <c:v>-90.294499999999971</c:v>
                </c:pt>
                <c:pt idx="140085">
                  <c:v>-90.292499999999961</c:v>
                </c:pt>
                <c:pt idx="140086">
                  <c:v>-90.290499999999952</c:v>
                </c:pt>
                <c:pt idx="140087">
                  <c:v>-90.288499999999999</c:v>
                </c:pt>
                <c:pt idx="140088">
                  <c:v>-90.28649999999999</c:v>
                </c:pt>
                <c:pt idx="140089">
                  <c:v>-90.28449999999998</c:v>
                </c:pt>
                <c:pt idx="140090">
                  <c:v>-90.28249999999997</c:v>
                </c:pt>
                <c:pt idx="140091">
                  <c:v>-90.280499999999961</c:v>
                </c:pt>
                <c:pt idx="140092">
                  <c:v>-90.278499999999951</c:v>
                </c:pt>
                <c:pt idx="140093">
                  <c:v>-90.276499999999999</c:v>
                </c:pt>
                <c:pt idx="140094">
                  <c:v>-90.274499999999989</c:v>
                </c:pt>
                <c:pt idx="140095">
                  <c:v>-90.27249999999998</c:v>
                </c:pt>
                <c:pt idx="140096">
                  <c:v>-90.27049999999997</c:v>
                </c:pt>
                <c:pt idx="140097">
                  <c:v>-90.26849999999996</c:v>
                </c:pt>
                <c:pt idx="140098">
                  <c:v>-90.266499999999951</c:v>
                </c:pt>
                <c:pt idx="140099">
                  <c:v>-90.264499999999998</c:v>
                </c:pt>
                <c:pt idx="140100">
                  <c:v>-90.262499999999989</c:v>
                </c:pt>
                <c:pt idx="140101">
                  <c:v>-90.260499999999979</c:v>
                </c:pt>
                <c:pt idx="140102">
                  <c:v>-90.25849999999997</c:v>
                </c:pt>
                <c:pt idx="140103">
                  <c:v>-90.25649999999996</c:v>
                </c:pt>
                <c:pt idx="140104">
                  <c:v>-90.25449999999995</c:v>
                </c:pt>
                <c:pt idx="140105">
                  <c:v>-90.252499999999998</c:v>
                </c:pt>
                <c:pt idx="140106">
                  <c:v>-90.250499999999988</c:v>
                </c:pt>
                <c:pt idx="140107">
                  <c:v>-90.248499999999979</c:v>
                </c:pt>
                <c:pt idx="140108">
                  <c:v>-90.246499999999969</c:v>
                </c:pt>
                <c:pt idx="140109">
                  <c:v>-90.24449999999996</c:v>
                </c:pt>
                <c:pt idx="140110">
                  <c:v>-90.24249999999995</c:v>
                </c:pt>
                <c:pt idx="140111">
                  <c:v>-90.240499999999997</c:v>
                </c:pt>
                <c:pt idx="140112">
                  <c:v>-90.238499999999988</c:v>
                </c:pt>
                <c:pt idx="140113">
                  <c:v>-90.236499999999978</c:v>
                </c:pt>
                <c:pt idx="140114">
                  <c:v>-90.234499999999969</c:v>
                </c:pt>
                <c:pt idx="140115">
                  <c:v>-90.232499999999959</c:v>
                </c:pt>
                <c:pt idx="140116">
                  <c:v>-90.23049999999995</c:v>
                </c:pt>
                <c:pt idx="140117">
                  <c:v>-90.228499999999997</c:v>
                </c:pt>
                <c:pt idx="140118">
                  <c:v>-90.226499999999987</c:v>
                </c:pt>
                <c:pt idx="140119">
                  <c:v>-90.224499999999978</c:v>
                </c:pt>
                <c:pt idx="140120">
                  <c:v>-90.222499999999968</c:v>
                </c:pt>
                <c:pt idx="140121">
                  <c:v>-90.220499999999959</c:v>
                </c:pt>
                <c:pt idx="140122">
                  <c:v>-90.218499999999949</c:v>
                </c:pt>
                <c:pt idx="140123">
                  <c:v>-90.216499999999996</c:v>
                </c:pt>
                <c:pt idx="140124">
                  <c:v>-90.214499999999987</c:v>
                </c:pt>
                <c:pt idx="140125">
                  <c:v>-90.212499999999977</c:v>
                </c:pt>
                <c:pt idx="140126">
                  <c:v>-90.210499999999968</c:v>
                </c:pt>
                <c:pt idx="140127">
                  <c:v>-90.208499999999958</c:v>
                </c:pt>
                <c:pt idx="140128">
                  <c:v>-90.206500000000005</c:v>
                </c:pt>
                <c:pt idx="140129">
                  <c:v>-90.204499999999996</c:v>
                </c:pt>
                <c:pt idx="140130">
                  <c:v>-90.202499999999986</c:v>
                </c:pt>
                <c:pt idx="140131">
                  <c:v>-90.200499999999977</c:v>
                </c:pt>
                <c:pt idx="140132">
                  <c:v>-90.198499999999967</c:v>
                </c:pt>
                <c:pt idx="140133">
                  <c:v>-90.196499999999958</c:v>
                </c:pt>
                <c:pt idx="140134">
                  <c:v>-90.194500000000005</c:v>
                </c:pt>
                <c:pt idx="140135">
                  <c:v>-90.192499999999995</c:v>
                </c:pt>
                <c:pt idx="140136">
                  <c:v>-90.190499999999986</c:v>
                </c:pt>
                <c:pt idx="140137">
                  <c:v>-90.188499999999976</c:v>
                </c:pt>
                <c:pt idx="140138">
                  <c:v>-90.186499999999967</c:v>
                </c:pt>
                <c:pt idx="140139">
                  <c:v>-90.184499999999957</c:v>
                </c:pt>
                <c:pt idx="140140">
                  <c:v>-90.182500000000005</c:v>
                </c:pt>
                <c:pt idx="140141">
                  <c:v>-90.180499999999995</c:v>
                </c:pt>
                <c:pt idx="140142">
                  <c:v>-90.178499999999985</c:v>
                </c:pt>
                <c:pt idx="140143">
                  <c:v>-90.176499999999976</c:v>
                </c:pt>
                <c:pt idx="140144">
                  <c:v>-90.174499999999966</c:v>
                </c:pt>
                <c:pt idx="140145">
                  <c:v>-90.172499999999957</c:v>
                </c:pt>
                <c:pt idx="140146">
                  <c:v>-90.170500000000004</c:v>
                </c:pt>
                <c:pt idx="140147">
                  <c:v>-90.168499999999995</c:v>
                </c:pt>
                <c:pt idx="140148">
                  <c:v>-90.166499999999985</c:v>
                </c:pt>
                <c:pt idx="140149">
                  <c:v>-90.164499999999975</c:v>
                </c:pt>
                <c:pt idx="140150">
                  <c:v>-90.162499999999966</c:v>
                </c:pt>
                <c:pt idx="140151">
                  <c:v>-90.160499999999956</c:v>
                </c:pt>
                <c:pt idx="140152">
                  <c:v>-90.158500000000004</c:v>
                </c:pt>
                <c:pt idx="140153">
                  <c:v>-90.156499999999994</c:v>
                </c:pt>
                <c:pt idx="140154">
                  <c:v>-90.154499999999985</c:v>
                </c:pt>
                <c:pt idx="140155">
                  <c:v>-90.152499999999975</c:v>
                </c:pt>
                <c:pt idx="140156">
                  <c:v>-90.150499999999965</c:v>
                </c:pt>
                <c:pt idx="140157">
                  <c:v>-90.148499999999956</c:v>
                </c:pt>
                <c:pt idx="140158">
                  <c:v>-90.146500000000003</c:v>
                </c:pt>
                <c:pt idx="140159">
                  <c:v>-90.144499999999994</c:v>
                </c:pt>
                <c:pt idx="140160">
                  <c:v>-90.142499999999984</c:v>
                </c:pt>
                <c:pt idx="140161">
                  <c:v>-90.140499999999975</c:v>
                </c:pt>
                <c:pt idx="140162">
                  <c:v>-90.138499999999965</c:v>
                </c:pt>
                <c:pt idx="140163">
                  <c:v>-90.136499999999955</c:v>
                </c:pt>
                <c:pt idx="140164">
                  <c:v>-90.134500000000003</c:v>
                </c:pt>
                <c:pt idx="140165">
                  <c:v>-90.132499999999993</c:v>
                </c:pt>
                <c:pt idx="140166">
                  <c:v>-90.130499999999984</c:v>
                </c:pt>
                <c:pt idx="140167">
                  <c:v>-90.128499999999974</c:v>
                </c:pt>
                <c:pt idx="140168">
                  <c:v>-90.126499999999965</c:v>
                </c:pt>
                <c:pt idx="140169">
                  <c:v>-90.124499999999955</c:v>
                </c:pt>
                <c:pt idx="140170">
                  <c:v>-90.122500000000002</c:v>
                </c:pt>
                <c:pt idx="140171">
                  <c:v>-90.120499999999993</c:v>
                </c:pt>
                <c:pt idx="140172">
                  <c:v>-90.118499999999983</c:v>
                </c:pt>
                <c:pt idx="140173">
                  <c:v>-90.116499999999974</c:v>
                </c:pt>
                <c:pt idx="140174">
                  <c:v>-90.114499999999964</c:v>
                </c:pt>
                <c:pt idx="140175">
                  <c:v>-90.112499999999955</c:v>
                </c:pt>
                <c:pt idx="140176">
                  <c:v>-90.110500000000002</c:v>
                </c:pt>
                <c:pt idx="140177">
                  <c:v>-90.108499999999992</c:v>
                </c:pt>
                <c:pt idx="140178">
                  <c:v>-90.106499999999983</c:v>
                </c:pt>
                <c:pt idx="140179">
                  <c:v>-90.104499999999973</c:v>
                </c:pt>
                <c:pt idx="140180">
                  <c:v>-90.102499999999964</c:v>
                </c:pt>
                <c:pt idx="140181">
                  <c:v>-90.100499999999954</c:v>
                </c:pt>
                <c:pt idx="140182">
                  <c:v>-90.098500000000001</c:v>
                </c:pt>
                <c:pt idx="140183">
                  <c:v>-90.096499999999992</c:v>
                </c:pt>
                <c:pt idx="140184">
                  <c:v>-90.094499999999982</c:v>
                </c:pt>
                <c:pt idx="140185">
                  <c:v>-90.092499999999973</c:v>
                </c:pt>
                <c:pt idx="140186">
                  <c:v>-90.090499999999963</c:v>
                </c:pt>
                <c:pt idx="140187">
                  <c:v>-90.088499999999954</c:v>
                </c:pt>
                <c:pt idx="140188">
                  <c:v>-90.086500000000001</c:v>
                </c:pt>
                <c:pt idx="140189">
                  <c:v>-90.084499999999991</c:v>
                </c:pt>
                <c:pt idx="140190">
                  <c:v>-90.082499999999982</c:v>
                </c:pt>
                <c:pt idx="140191">
                  <c:v>-90.080499999999972</c:v>
                </c:pt>
                <c:pt idx="140192">
                  <c:v>-90.078499999999963</c:v>
                </c:pt>
                <c:pt idx="140193">
                  <c:v>-90.076499999999953</c:v>
                </c:pt>
                <c:pt idx="140194">
                  <c:v>-90.0745</c:v>
                </c:pt>
                <c:pt idx="140195">
                  <c:v>-90.072499999999991</c:v>
                </c:pt>
                <c:pt idx="140196">
                  <c:v>-90.070499999999981</c:v>
                </c:pt>
                <c:pt idx="140197">
                  <c:v>-90.068499999999972</c:v>
                </c:pt>
                <c:pt idx="140198">
                  <c:v>-90.066499999999962</c:v>
                </c:pt>
                <c:pt idx="140199">
                  <c:v>-90.064499999999953</c:v>
                </c:pt>
                <c:pt idx="140200">
                  <c:v>-90.0625</c:v>
                </c:pt>
                <c:pt idx="140201">
                  <c:v>-90.06049999999999</c:v>
                </c:pt>
                <c:pt idx="140202">
                  <c:v>-90.058499999999981</c:v>
                </c:pt>
                <c:pt idx="140203">
                  <c:v>-90.056499999999971</c:v>
                </c:pt>
                <c:pt idx="140204">
                  <c:v>-90.054499999999962</c:v>
                </c:pt>
                <c:pt idx="140205">
                  <c:v>-90.052499999999952</c:v>
                </c:pt>
                <c:pt idx="140206">
                  <c:v>-90.0505</c:v>
                </c:pt>
                <c:pt idx="140207">
                  <c:v>-90.04849999999999</c:v>
                </c:pt>
                <c:pt idx="140208">
                  <c:v>-90.04649999999998</c:v>
                </c:pt>
                <c:pt idx="140209">
                  <c:v>-90.044499999999971</c:v>
                </c:pt>
                <c:pt idx="140210">
                  <c:v>-90.042499999999961</c:v>
                </c:pt>
                <c:pt idx="140211">
                  <c:v>-90.040499999999952</c:v>
                </c:pt>
                <c:pt idx="140212">
                  <c:v>-90.038499999999999</c:v>
                </c:pt>
                <c:pt idx="140213">
                  <c:v>-90.03649999999999</c:v>
                </c:pt>
                <c:pt idx="140214">
                  <c:v>-90.03449999999998</c:v>
                </c:pt>
                <c:pt idx="140215">
                  <c:v>-90.03249999999997</c:v>
                </c:pt>
                <c:pt idx="140216">
                  <c:v>-90.030499999999961</c:v>
                </c:pt>
                <c:pt idx="140217">
                  <c:v>-90.028499999999951</c:v>
                </c:pt>
                <c:pt idx="140218">
                  <c:v>-90.026499999999999</c:v>
                </c:pt>
                <c:pt idx="140219">
                  <c:v>-90.024499999999989</c:v>
                </c:pt>
                <c:pt idx="140220">
                  <c:v>-90.02249999999998</c:v>
                </c:pt>
                <c:pt idx="140221">
                  <c:v>-90.02049999999997</c:v>
                </c:pt>
                <c:pt idx="140222">
                  <c:v>-90.01849999999996</c:v>
                </c:pt>
                <c:pt idx="140223">
                  <c:v>-90.016499999999951</c:v>
                </c:pt>
                <c:pt idx="140224">
                  <c:v>-90.014499999999998</c:v>
                </c:pt>
                <c:pt idx="140225">
                  <c:v>-90.012499999999989</c:v>
                </c:pt>
                <c:pt idx="140226">
                  <c:v>-90.010499999999979</c:v>
                </c:pt>
                <c:pt idx="140227">
                  <c:v>-90.00849999999997</c:v>
                </c:pt>
                <c:pt idx="140228">
                  <c:v>-90.00649999999996</c:v>
                </c:pt>
                <c:pt idx="140229">
                  <c:v>-90.00449999999995</c:v>
                </c:pt>
                <c:pt idx="140230">
                  <c:v>-90.002499999999998</c:v>
                </c:pt>
                <c:pt idx="140231">
                  <c:v>-90.000499999999988</c:v>
                </c:pt>
                <c:pt idx="140232">
                  <c:v>-89.998499999999979</c:v>
                </c:pt>
                <c:pt idx="140233">
                  <c:v>-89.996499999999969</c:v>
                </c:pt>
                <c:pt idx="140234">
                  <c:v>-89.99449999999996</c:v>
                </c:pt>
                <c:pt idx="140235">
                  <c:v>-89.99249999999995</c:v>
                </c:pt>
                <c:pt idx="140236">
                  <c:v>-89.990499999999997</c:v>
                </c:pt>
                <c:pt idx="140237">
                  <c:v>-89.988499999999988</c:v>
                </c:pt>
                <c:pt idx="140238">
                  <c:v>-89.986499999999978</c:v>
                </c:pt>
                <c:pt idx="140239">
                  <c:v>-89.984499999999969</c:v>
                </c:pt>
                <c:pt idx="140240">
                  <c:v>-89.982499999999959</c:v>
                </c:pt>
                <c:pt idx="140241">
                  <c:v>-89.98049999999995</c:v>
                </c:pt>
                <c:pt idx="140242">
                  <c:v>-89.978499999999997</c:v>
                </c:pt>
                <c:pt idx="140243">
                  <c:v>-89.976499999999987</c:v>
                </c:pt>
                <c:pt idx="140244">
                  <c:v>-89.974499999999978</c:v>
                </c:pt>
                <c:pt idx="140245">
                  <c:v>-89.972499999999968</c:v>
                </c:pt>
                <c:pt idx="140246">
                  <c:v>-89.970499999999959</c:v>
                </c:pt>
                <c:pt idx="140247">
                  <c:v>-89.968499999999949</c:v>
                </c:pt>
                <c:pt idx="140248">
                  <c:v>-89.966499999999996</c:v>
                </c:pt>
                <c:pt idx="140249">
                  <c:v>-89.964499999999987</c:v>
                </c:pt>
                <c:pt idx="140250">
                  <c:v>-89.962499999999977</c:v>
                </c:pt>
                <c:pt idx="140251">
                  <c:v>-89.960499999999968</c:v>
                </c:pt>
                <c:pt idx="140252">
                  <c:v>-89.958499999999958</c:v>
                </c:pt>
                <c:pt idx="140253">
                  <c:v>-89.956500000000005</c:v>
                </c:pt>
                <c:pt idx="140254">
                  <c:v>-89.954499999999996</c:v>
                </c:pt>
                <c:pt idx="140255">
                  <c:v>-89.952499999999986</c:v>
                </c:pt>
                <c:pt idx="140256">
                  <c:v>-89.950499999999977</c:v>
                </c:pt>
                <c:pt idx="140257">
                  <c:v>-89.948499999999967</c:v>
                </c:pt>
                <c:pt idx="140258">
                  <c:v>-89.946499999999958</c:v>
                </c:pt>
                <c:pt idx="140259">
                  <c:v>-89.944500000000005</c:v>
                </c:pt>
                <c:pt idx="140260">
                  <c:v>-89.942499999999995</c:v>
                </c:pt>
                <c:pt idx="140261">
                  <c:v>-89.940499999999986</c:v>
                </c:pt>
                <c:pt idx="140262">
                  <c:v>-89.938499999999976</c:v>
                </c:pt>
                <c:pt idx="140263">
                  <c:v>-89.936499999999967</c:v>
                </c:pt>
                <c:pt idx="140264">
                  <c:v>-89.934499999999957</c:v>
                </c:pt>
                <c:pt idx="140265">
                  <c:v>-89.932500000000005</c:v>
                </c:pt>
                <c:pt idx="140266">
                  <c:v>-89.930499999999995</c:v>
                </c:pt>
                <c:pt idx="140267">
                  <c:v>-89.928499999999985</c:v>
                </c:pt>
                <c:pt idx="140268">
                  <c:v>-89.926499999999976</c:v>
                </c:pt>
                <c:pt idx="140269">
                  <c:v>-89.924499999999966</c:v>
                </c:pt>
                <c:pt idx="140270">
                  <c:v>-89.922499999999957</c:v>
                </c:pt>
                <c:pt idx="140271">
                  <c:v>-89.920500000000004</c:v>
                </c:pt>
                <c:pt idx="140272">
                  <c:v>-89.918499999999995</c:v>
                </c:pt>
                <c:pt idx="140273">
                  <c:v>-89.916499999999985</c:v>
                </c:pt>
                <c:pt idx="140274">
                  <c:v>-89.914499999999975</c:v>
                </c:pt>
                <c:pt idx="140275">
                  <c:v>-89.912499999999966</c:v>
                </c:pt>
                <c:pt idx="140276">
                  <c:v>-89.910499999999956</c:v>
                </c:pt>
                <c:pt idx="140277">
                  <c:v>-89.908500000000004</c:v>
                </c:pt>
                <c:pt idx="140278">
                  <c:v>-89.906499999999994</c:v>
                </c:pt>
                <c:pt idx="140279">
                  <c:v>-89.904499999999985</c:v>
                </c:pt>
                <c:pt idx="140280">
                  <c:v>-89.902499999999975</c:v>
                </c:pt>
                <c:pt idx="140281">
                  <c:v>-89.900499999999965</c:v>
                </c:pt>
                <c:pt idx="140282">
                  <c:v>-89.898499999999956</c:v>
                </c:pt>
                <c:pt idx="140283">
                  <c:v>-89.896500000000003</c:v>
                </c:pt>
                <c:pt idx="140284">
                  <c:v>-89.894499999999994</c:v>
                </c:pt>
                <c:pt idx="140285">
                  <c:v>-89.892499999999984</c:v>
                </c:pt>
                <c:pt idx="140286">
                  <c:v>-89.890499999999975</c:v>
                </c:pt>
                <c:pt idx="140287">
                  <c:v>-89.888499999999965</c:v>
                </c:pt>
                <c:pt idx="140288">
                  <c:v>-89.886499999999955</c:v>
                </c:pt>
                <c:pt idx="140289">
                  <c:v>-89.884500000000003</c:v>
                </c:pt>
                <c:pt idx="140290">
                  <c:v>-89.882499999999993</c:v>
                </c:pt>
                <c:pt idx="140291">
                  <c:v>-89.880499999999984</c:v>
                </c:pt>
                <c:pt idx="140292">
                  <c:v>-89.878499999999974</c:v>
                </c:pt>
                <c:pt idx="140293">
                  <c:v>-89.876499999999965</c:v>
                </c:pt>
                <c:pt idx="140294">
                  <c:v>-89.874499999999955</c:v>
                </c:pt>
                <c:pt idx="140295">
                  <c:v>-89.872500000000002</c:v>
                </c:pt>
                <c:pt idx="140296">
                  <c:v>-89.870499999999993</c:v>
                </c:pt>
                <c:pt idx="140297">
                  <c:v>-89.868499999999983</c:v>
                </c:pt>
                <c:pt idx="140298">
                  <c:v>-89.866499999999974</c:v>
                </c:pt>
                <c:pt idx="140299">
                  <c:v>-89.864499999999964</c:v>
                </c:pt>
                <c:pt idx="140300">
                  <c:v>-89.862499999999955</c:v>
                </c:pt>
                <c:pt idx="140301">
                  <c:v>-89.860500000000002</c:v>
                </c:pt>
                <c:pt idx="140302">
                  <c:v>-89.858499999999992</c:v>
                </c:pt>
                <c:pt idx="140303">
                  <c:v>-89.856499999999983</c:v>
                </c:pt>
                <c:pt idx="140304">
                  <c:v>-89.854499999999973</c:v>
                </c:pt>
                <c:pt idx="140305">
                  <c:v>-89.852499999999964</c:v>
                </c:pt>
                <c:pt idx="140306">
                  <c:v>-89.850499999999954</c:v>
                </c:pt>
                <c:pt idx="140307">
                  <c:v>-89.848500000000001</c:v>
                </c:pt>
                <c:pt idx="140308">
                  <c:v>-89.846499999999992</c:v>
                </c:pt>
                <c:pt idx="140309">
                  <c:v>-89.844499999999982</c:v>
                </c:pt>
                <c:pt idx="140310">
                  <c:v>-89.842499999999973</c:v>
                </c:pt>
                <c:pt idx="140311">
                  <c:v>-89.840499999999963</c:v>
                </c:pt>
                <c:pt idx="140312">
                  <c:v>-89.838499999999954</c:v>
                </c:pt>
                <c:pt idx="140313">
                  <c:v>-89.836500000000001</c:v>
                </c:pt>
                <c:pt idx="140314">
                  <c:v>-89.834499999999991</c:v>
                </c:pt>
                <c:pt idx="140315">
                  <c:v>-89.832499999999982</c:v>
                </c:pt>
                <c:pt idx="140316">
                  <c:v>-89.830499999999972</c:v>
                </c:pt>
                <c:pt idx="140317">
                  <c:v>-89.828499999999963</c:v>
                </c:pt>
                <c:pt idx="140318">
                  <c:v>-89.826499999999953</c:v>
                </c:pt>
                <c:pt idx="140319">
                  <c:v>-89.8245</c:v>
                </c:pt>
                <c:pt idx="140320">
                  <c:v>-89.822499999999991</c:v>
                </c:pt>
                <c:pt idx="140321">
                  <c:v>-89.820499999999981</c:v>
                </c:pt>
                <c:pt idx="140322">
                  <c:v>-89.818499999999972</c:v>
                </c:pt>
                <c:pt idx="140323">
                  <c:v>-89.816499999999962</c:v>
                </c:pt>
                <c:pt idx="140324">
                  <c:v>-89.814499999999953</c:v>
                </c:pt>
                <c:pt idx="140325">
                  <c:v>-89.8125</c:v>
                </c:pt>
                <c:pt idx="140326">
                  <c:v>-89.81049999999999</c:v>
                </c:pt>
                <c:pt idx="140327">
                  <c:v>-89.808499999999981</c:v>
                </c:pt>
                <c:pt idx="140328">
                  <c:v>-89.806499999999971</c:v>
                </c:pt>
                <c:pt idx="140329">
                  <c:v>-89.804499999999962</c:v>
                </c:pt>
                <c:pt idx="140330">
                  <c:v>-89.802499999999952</c:v>
                </c:pt>
                <c:pt idx="140331">
                  <c:v>-89.8005</c:v>
                </c:pt>
                <c:pt idx="140332">
                  <c:v>-89.79849999999999</c:v>
                </c:pt>
                <c:pt idx="140333">
                  <c:v>-89.79649999999998</c:v>
                </c:pt>
                <c:pt idx="140334">
                  <c:v>-89.794499999999971</c:v>
                </c:pt>
                <c:pt idx="140335">
                  <c:v>-89.792499999999961</c:v>
                </c:pt>
                <c:pt idx="140336">
                  <c:v>-89.790499999999952</c:v>
                </c:pt>
                <c:pt idx="140337">
                  <c:v>-89.788499999999999</c:v>
                </c:pt>
                <c:pt idx="140338">
                  <c:v>-89.78649999999999</c:v>
                </c:pt>
                <c:pt idx="140339">
                  <c:v>-89.78449999999998</c:v>
                </c:pt>
                <c:pt idx="140340">
                  <c:v>-89.78249999999997</c:v>
                </c:pt>
                <c:pt idx="140341">
                  <c:v>-89.780499999999961</c:v>
                </c:pt>
                <c:pt idx="140342">
                  <c:v>-89.778499999999951</c:v>
                </c:pt>
                <c:pt idx="140343">
                  <c:v>-89.776499999999999</c:v>
                </c:pt>
                <c:pt idx="140344">
                  <c:v>-89.774499999999989</c:v>
                </c:pt>
                <c:pt idx="140345">
                  <c:v>-89.77249999999998</c:v>
                </c:pt>
                <c:pt idx="140346">
                  <c:v>-89.77049999999997</c:v>
                </c:pt>
                <c:pt idx="140347">
                  <c:v>-89.76849999999996</c:v>
                </c:pt>
                <c:pt idx="140348">
                  <c:v>-89.766499999999951</c:v>
                </c:pt>
                <c:pt idx="140349">
                  <c:v>-89.764499999999998</c:v>
                </c:pt>
                <c:pt idx="140350">
                  <c:v>-89.762499999999989</c:v>
                </c:pt>
                <c:pt idx="140351">
                  <c:v>-89.760499999999979</c:v>
                </c:pt>
                <c:pt idx="140352">
                  <c:v>-89.75849999999997</c:v>
                </c:pt>
                <c:pt idx="140353">
                  <c:v>-89.75649999999996</c:v>
                </c:pt>
                <c:pt idx="140354">
                  <c:v>-89.75449999999995</c:v>
                </c:pt>
                <c:pt idx="140355">
                  <c:v>-89.752499999999998</c:v>
                </c:pt>
                <c:pt idx="140356">
                  <c:v>-89.750499999999988</c:v>
                </c:pt>
                <c:pt idx="140357">
                  <c:v>-89.748499999999979</c:v>
                </c:pt>
                <c:pt idx="140358">
                  <c:v>-89.746499999999969</c:v>
                </c:pt>
                <c:pt idx="140359">
                  <c:v>-89.74449999999996</c:v>
                </c:pt>
                <c:pt idx="140360">
                  <c:v>-89.74249999999995</c:v>
                </c:pt>
                <c:pt idx="140361">
                  <c:v>-89.740499999999997</c:v>
                </c:pt>
                <c:pt idx="140362">
                  <c:v>-89.738499999999988</c:v>
                </c:pt>
                <c:pt idx="140363">
                  <c:v>-89.736499999999978</c:v>
                </c:pt>
                <c:pt idx="140364">
                  <c:v>-89.734499999999969</c:v>
                </c:pt>
                <c:pt idx="140365">
                  <c:v>-89.732499999999959</c:v>
                </c:pt>
                <c:pt idx="140366">
                  <c:v>-89.73049999999995</c:v>
                </c:pt>
                <c:pt idx="140367">
                  <c:v>-89.728499999999997</c:v>
                </c:pt>
                <c:pt idx="140368">
                  <c:v>-89.726499999999987</c:v>
                </c:pt>
                <c:pt idx="140369">
                  <c:v>-89.724499999999978</c:v>
                </c:pt>
                <c:pt idx="140370">
                  <c:v>-89.722499999999968</c:v>
                </c:pt>
                <c:pt idx="140371">
                  <c:v>-89.720499999999959</c:v>
                </c:pt>
                <c:pt idx="140372">
                  <c:v>-89.718499999999949</c:v>
                </c:pt>
                <c:pt idx="140373">
                  <c:v>-89.716499999999996</c:v>
                </c:pt>
                <c:pt idx="140374">
                  <c:v>-89.714499999999987</c:v>
                </c:pt>
                <c:pt idx="140375">
                  <c:v>-89.712499999999977</c:v>
                </c:pt>
                <c:pt idx="140376">
                  <c:v>-89.710499999999968</c:v>
                </c:pt>
                <c:pt idx="140377">
                  <c:v>-89.708499999999958</c:v>
                </c:pt>
                <c:pt idx="140378">
                  <c:v>-89.706500000000005</c:v>
                </c:pt>
                <c:pt idx="140379">
                  <c:v>-89.704499999999996</c:v>
                </c:pt>
                <c:pt idx="140380">
                  <c:v>-89.702499999999986</c:v>
                </c:pt>
                <c:pt idx="140381">
                  <c:v>-89.700499999999977</c:v>
                </c:pt>
                <c:pt idx="140382">
                  <c:v>-89.698499999999967</c:v>
                </c:pt>
                <c:pt idx="140383">
                  <c:v>-89.696499999999958</c:v>
                </c:pt>
                <c:pt idx="140384">
                  <c:v>-89.694500000000005</c:v>
                </c:pt>
                <c:pt idx="140385">
                  <c:v>-89.692499999999995</c:v>
                </c:pt>
                <c:pt idx="140386">
                  <c:v>-89.690499999999986</c:v>
                </c:pt>
                <c:pt idx="140387">
                  <c:v>-89.688499999999976</c:v>
                </c:pt>
                <c:pt idx="140388">
                  <c:v>-89.686499999999967</c:v>
                </c:pt>
                <c:pt idx="140389">
                  <c:v>-89.684499999999957</c:v>
                </c:pt>
                <c:pt idx="140390">
                  <c:v>-89.682500000000005</c:v>
                </c:pt>
                <c:pt idx="140391">
                  <c:v>-89.680499999999995</c:v>
                </c:pt>
                <c:pt idx="140392">
                  <c:v>-89.678499999999985</c:v>
                </c:pt>
                <c:pt idx="140393">
                  <c:v>-89.676499999999976</c:v>
                </c:pt>
                <c:pt idx="140394">
                  <c:v>-89.674499999999966</c:v>
                </c:pt>
                <c:pt idx="140395">
                  <c:v>-89.672499999999957</c:v>
                </c:pt>
                <c:pt idx="140396">
                  <c:v>-89.670500000000004</c:v>
                </c:pt>
                <c:pt idx="140397">
                  <c:v>-89.668499999999995</c:v>
                </c:pt>
                <c:pt idx="140398">
                  <c:v>-89.666499999999985</c:v>
                </c:pt>
                <c:pt idx="140399">
                  <c:v>-89.664499999999975</c:v>
                </c:pt>
                <c:pt idx="140400">
                  <c:v>-89.662499999999966</c:v>
                </c:pt>
                <c:pt idx="140401">
                  <c:v>-89.660499999999956</c:v>
                </c:pt>
                <c:pt idx="140402">
                  <c:v>-89.658500000000004</c:v>
                </c:pt>
                <c:pt idx="140403">
                  <c:v>-89.656499999999994</c:v>
                </c:pt>
                <c:pt idx="140404">
                  <c:v>-89.654499999999985</c:v>
                </c:pt>
                <c:pt idx="140405">
                  <c:v>-89.652499999999975</c:v>
                </c:pt>
                <c:pt idx="140406">
                  <c:v>-89.650499999999965</c:v>
                </c:pt>
                <c:pt idx="140407">
                  <c:v>-89.648499999999956</c:v>
                </c:pt>
                <c:pt idx="140408">
                  <c:v>-89.646500000000003</c:v>
                </c:pt>
                <c:pt idx="140409">
                  <c:v>-89.644499999999994</c:v>
                </c:pt>
                <c:pt idx="140410">
                  <c:v>-89.642499999999984</c:v>
                </c:pt>
                <c:pt idx="140411">
                  <c:v>-89.640499999999975</c:v>
                </c:pt>
                <c:pt idx="140412">
                  <c:v>-89.638499999999965</c:v>
                </c:pt>
                <c:pt idx="140413">
                  <c:v>-89.636499999999955</c:v>
                </c:pt>
                <c:pt idx="140414">
                  <c:v>-89.634500000000003</c:v>
                </c:pt>
                <c:pt idx="140415">
                  <c:v>-89.632499999999993</c:v>
                </c:pt>
                <c:pt idx="140416">
                  <c:v>-89.630499999999984</c:v>
                </c:pt>
                <c:pt idx="140417">
                  <c:v>-89.628499999999974</c:v>
                </c:pt>
                <c:pt idx="140418">
                  <c:v>-89.626499999999965</c:v>
                </c:pt>
                <c:pt idx="140419">
                  <c:v>-89.624499999999955</c:v>
                </c:pt>
                <c:pt idx="140420">
                  <c:v>-89.622500000000002</c:v>
                </c:pt>
                <c:pt idx="140421">
                  <c:v>-89.620499999999993</c:v>
                </c:pt>
                <c:pt idx="140422">
                  <c:v>-89.618499999999983</c:v>
                </c:pt>
                <c:pt idx="140423">
                  <c:v>-89.616499999999974</c:v>
                </c:pt>
                <c:pt idx="140424">
                  <c:v>-89.614499999999964</c:v>
                </c:pt>
                <c:pt idx="140425">
                  <c:v>-89.612499999999955</c:v>
                </c:pt>
                <c:pt idx="140426">
                  <c:v>-89.610500000000002</c:v>
                </c:pt>
                <c:pt idx="140427">
                  <c:v>-89.608499999999992</c:v>
                </c:pt>
                <c:pt idx="140428">
                  <c:v>-89.606499999999983</c:v>
                </c:pt>
                <c:pt idx="140429">
                  <c:v>-89.604499999999973</c:v>
                </c:pt>
                <c:pt idx="140430">
                  <c:v>-89.602499999999964</c:v>
                </c:pt>
                <c:pt idx="140431">
                  <c:v>-89.600499999999954</c:v>
                </c:pt>
                <c:pt idx="140432">
                  <c:v>-89.598500000000001</c:v>
                </c:pt>
                <c:pt idx="140433">
                  <c:v>-89.596499999999992</c:v>
                </c:pt>
                <c:pt idx="140434">
                  <c:v>-89.594499999999982</c:v>
                </c:pt>
                <c:pt idx="140435">
                  <c:v>-89.592499999999973</c:v>
                </c:pt>
                <c:pt idx="140436">
                  <c:v>-89.590499999999963</c:v>
                </c:pt>
                <c:pt idx="140437">
                  <c:v>-89.588499999999954</c:v>
                </c:pt>
                <c:pt idx="140438">
                  <c:v>-89.586500000000001</c:v>
                </c:pt>
                <c:pt idx="140439">
                  <c:v>-89.584499999999991</c:v>
                </c:pt>
                <c:pt idx="140440">
                  <c:v>-89.582499999999982</c:v>
                </c:pt>
                <c:pt idx="140441">
                  <c:v>-89.580499999999972</c:v>
                </c:pt>
                <c:pt idx="140442">
                  <c:v>-89.578499999999963</c:v>
                </c:pt>
                <c:pt idx="140443">
                  <c:v>-89.576499999999953</c:v>
                </c:pt>
                <c:pt idx="140444">
                  <c:v>-89.5745</c:v>
                </c:pt>
                <c:pt idx="140445">
                  <c:v>-89.572499999999991</c:v>
                </c:pt>
                <c:pt idx="140446">
                  <c:v>-89.570499999999981</c:v>
                </c:pt>
                <c:pt idx="140447">
                  <c:v>-89.568499999999972</c:v>
                </c:pt>
                <c:pt idx="140448">
                  <c:v>-89.566499999999962</c:v>
                </c:pt>
                <c:pt idx="140449">
                  <c:v>-89.564499999999953</c:v>
                </c:pt>
                <c:pt idx="140450">
                  <c:v>-89.5625</c:v>
                </c:pt>
                <c:pt idx="140451">
                  <c:v>-89.56049999999999</c:v>
                </c:pt>
                <c:pt idx="140452">
                  <c:v>-89.558499999999981</c:v>
                </c:pt>
                <c:pt idx="140453">
                  <c:v>-89.556499999999971</c:v>
                </c:pt>
                <c:pt idx="140454">
                  <c:v>-89.554499999999962</c:v>
                </c:pt>
                <c:pt idx="140455">
                  <c:v>-89.552499999999952</c:v>
                </c:pt>
                <c:pt idx="140456">
                  <c:v>-89.5505</c:v>
                </c:pt>
                <c:pt idx="140457">
                  <c:v>-89.54849999999999</c:v>
                </c:pt>
                <c:pt idx="140458">
                  <c:v>-89.54649999999998</c:v>
                </c:pt>
                <c:pt idx="140459">
                  <c:v>-89.544499999999971</c:v>
                </c:pt>
                <c:pt idx="140460">
                  <c:v>-89.542499999999961</c:v>
                </c:pt>
                <c:pt idx="140461">
                  <c:v>-89.540499999999952</c:v>
                </c:pt>
                <c:pt idx="140462">
                  <c:v>-89.538499999999999</c:v>
                </c:pt>
                <c:pt idx="140463">
                  <c:v>-89.53649999999999</c:v>
                </c:pt>
                <c:pt idx="140464">
                  <c:v>-89.53449999999998</c:v>
                </c:pt>
                <c:pt idx="140465">
                  <c:v>-89.53249999999997</c:v>
                </c:pt>
                <c:pt idx="140466">
                  <c:v>-89.530499999999961</c:v>
                </c:pt>
                <c:pt idx="140467">
                  <c:v>-89.528499999999951</c:v>
                </c:pt>
                <c:pt idx="140468">
                  <c:v>-89.526499999999999</c:v>
                </c:pt>
                <c:pt idx="140469">
                  <c:v>-89.524499999999989</c:v>
                </c:pt>
                <c:pt idx="140470">
                  <c:v>-89.52249999999998</c:v>
                </c:pt>
                <c:pt idx="140471">
                  <c:v>-89.52049999999997</c:v>
                </c:pt>
                <c:pt idx="140472">
                  <c:v>-89.51849999999996</c:v>
                </c:pt>
                <c:pt idx="140473">
                  <c:v>-89.516499999999951</c:v>
                </c:pt>
                <c:pt idx="140474">
                  <c:v>-89.514499999999998</c:v>
                </c:pt>
                <c:pt idx="140475">
                  <c:v>-89.512499999999989</c:v>
                </c:pt>
                <c:pt idx="140476">
                  <c:v>-89.510499999999979</c:v>
                </c:pt>
                <c:pt idx="140477">
                  <c:v>-89.50849999999997</c:v>
                </c:pt>
                <c:pt idx="140478">
                  <c:v>-89.50649999999996</c:v>
                </c:pt>
                <c:pt idx="140479">
                  <c:v>-89.50449999999995</c:v>
                </c:pt>
                <c:pt idx="140480">
                  <c:v>-89.502499999999998</c:v>
                </c:pt>
                <c:pt idx="140481">
                  <c:v>-89.500499999999988</c:v>
                </c:pt>
                <c:pt idx="140482">
                  <c:v>-89.498499999999979</c:v>
                </c:pt>
                <c:pt idx="140483">
                  <c:v>-89.496499999999969</c:v>
                </c:pt>
                <c:pt idx="140484">
                  <c:v>-89.49449999999996</c:v>
                </c:pt>
                <c:pt idx="140485">
                  <c:v>-89.49249999999995</c:v>
                </c:pt>
                <c:pt idx="140486">
                  <c:v>-89.490499999999997</c:v>
                </c:pt>
                <c:pt idx="140487">
                  <c:v>-89.488499999999988</c:v>
                </c:pt>
                <c:pt idx="140488">
                  <c:v>-89.486499999999978</c:v>
                </c:pt>
                <c:pt idx="140489">
                  <c:v>-89.484499999999969</c:v>
                </c:pt>
                <c:pt idx="140490">
                  <c:v>-89.482499999999959</c:v>
                </c:pt>
                <c:pt idx="140491">
                  <c:v>-89.48049999999995</c:v>
                </c:pt>
                <c:pt idx="140492">
                  <c:v>-89.478499999999997</c:v>
                </c:pt>
                <c:pt idx="140493">
                  <c:v>-89.476499999999987</c:v>
                </c:pt>
                <c:pt idx="140494">
                  <c:v>-89.474499999999978</c:v>
                </c:pt>
                <c:pt idx="140495">
                  <c:v>-89.472499999999968</c:v>
                </c:pt>
                <c:pt idx="140496">
                  <c:v>-89.470499999999959</c:v>
                </c:pt>
                <c:pt idx="140497">
                  <c:v>-89.468499999999949</c:v>
                </c:pt>
                <c:pt idx="140498">
                  <c:v>-89.466499999999996</c:v>
                </c:pt>
                <c:pt idx="140499">
                  <c:v>-89.464499999999987</c:v>
                </c:pt>
                <c:pt idx="140500">
                  <c:v>-89.462499999999977</c:v>
                </c:pt>
                <c:pt idx="140501">
                  <c:v>-89.460499999999968</c:v>
                </c:pt>
                <c:pt idx="140502">
                  <c:v>-89.458499999999958</c:v>
                </c:pt>
                <c:pt idx="140503">
                  <c:v>-89.456500000000005</c:v>
                </c:pt>
                <c:pt idx="140504">
                  <c:v>-89.454499999999996</c:v>
                </c:pt>
                <c:pt idx="140505">
                  <c:v>-89.452499999999986</c:v>
                </c:pt>
                <c:pt idx="140506">
                  <c:v>-89.450499999999977</c:v>
                </c:pt>
                <c:pt idx="140507">
                  <c:v>-89.448499999999967</c:v>
                </c:pt>
                <c:pt idx="140508">
                  <c:v>-89.446499999999958</c:v>
                </c:pt>
                <c:pt idx="140509">
                  <c:v>-89.444500000000005</c:v>
                </c:pt>
                <c:pt idx="140510">
                  <c:v>-89.442499999999995</c:v>
                </c:pt>
                <c:pt idx="140511">
                  <c:v>-89.440499999999986</c:v>
                </c:pt>
                <c:pt idx="140512">
                  <c:v>-89.438499999999976</c:v>
                </c:pt>
                <c:pt idx="140513">
                  <c:v>-89.436499999999967</c:v>
                </c:pt>
                <c:pt idx="140514">
                  <c:v>-89.434499999999957</c:v>
                </c:pt>
                <c:pt idx="140515">
                  <c:v>-89.432500000000005</c:v>
                </c:pt>
                <c:pt idx="140516">
                  <c:v>-89.430499999999995</c:v>
                </c:pt>
                <c:pt idx="140517">
                  <c:v>-89.428499999999985</c:v>
                </c:pt>
                <c:pt idx="140518">
                  <c:v>-89.426499999999976</c:v>
                </c:pt>
                <c:pt idx="140519">
                  <c:v>-89.424499999999966</c:v>
                </c:pt>
                <c:pt idx="140520">
                  <c:v>-89.422499999999957</c:v>
                </c:pt>
                <c:pt idx="140521">
                  <c:v>-89.420500000000004</c:v>
                </c:pt>
                <c:pt idx="140522">
                  <c:v>-89.418499999999995</c:v>
                </c:pt>
                <c:pt idx="140523">
                  <c:v>-89.416499999999985</c:v>
                </c:pt>
                <c:pt idx="140524">
                  <c:v>-89.414499999999975</c:v>
                </c:pt>
                <c:pt idx="140525">
                  <c:v>-89.412499999999966</c:v>
                </c:pt>
                <c:pt idx="140526">
                  <c:v>-89.410499999999956</c:v>
                </c:pt>
                <c:pt idx="140527">
                  <c:v>-89.408500000000004</c:v>
                </c:pt>
                <c:pt idx="140528">
                  <c:v>-89.406499999999994</c:v>
                </c:pt>
                <c:pt idx="140529">
                  <c:v>-89.404499999999985</c:v>
                </c:pt>
                <c:pt idx="140530">
                  <c:v>-89.402499999999975</c:v>
                </c:pt>
                <c:pt idx="140531">
                  <c:v>-89.400499999999965</c:v>
                </c:pt>
                <c:pt idx="140532">
                  <c:v>-89.398499999999956</c:v>
                </c:pt>
                <c:pt idx="140533">
                  <c:v>-89.396500000000003</c:v>
                </c:pt>
                <c:pt idx="140534">
                  <c:v>-89.394499999999994</c:v>
                </c:pt>
                <c:pt idx="140535">
                  <c:v>-89.392499999999984</c:v>
                </c:pt>
                <c:pt idx="140536">
                  <c:v>-89.390499999999975</c:v>
                </c:pt>
                <c:pt idx="140537">
                  <c:v>-89.388499999999965</c:v>
                </c:pt>
                <c:pt idx="140538">
                  <c:v>-89.386499999999955</c:v>
                </c:pt>
                <c:pt idx="140539">
                  <c:v>-89.384500000000003</c:v>
                </c:pt>
                <c:pt idx="140540">
                  <c:v>-89.382499999999993</c:v>
                </c:pt>
                <c:pt idx="140541">
                  <c:v>-89.380499999999984</c:v>
                </c:pt>
                <c:pt idx="140542">
                  <c:v>-89.378499999999974</c:v>
                </c:pt>
                <c:pt idx="140543">
                  <c:v>-89.376499999999965</c:v>
                </c:pt>
                <c:pt idx="140544">
                  <c:v>-89.374499999999955</c:v>
                </c:pt>
                <c:pt idx="140545">
                  <c:v>-89.372500000000002</c:v>
                </c:pt>
                <c:pt idx="140546">
                  <c:v>-89.370499999999993</c:v>
                </c:pt>
                <c:pt idx="140547">
                  <c:v>-89.368499999999983</c:v>
                </c:pt>
                <c:pt idx="140548">
                  <c:v>-89.366499999999974</c:v>
                </c:pt>
                <c:pt idx="140549">
                  <c:v>-89.364499999999964</c:v>
                </c:pt>
                <c:pt idx="140550">
                  <c:v>-89.362499999999955</c:v>
                </c:pt>
                <c:pt idx="140551">
                  <c:v>-89.360500000000002</c:v>
                </c:pt>
                <c:pt idx="140552">
                  <c:v>-89.358499999999992</c:v>
                </c:pt>
                <c:pt idx="140553">
                  <c:v>-89.356499999999983</c:v>
                </c:pt>
                <c:pt idx="140554">
                  <c:v>-89.354499999999973</c:v>
                </c:pt>
                <c:pt idx="140555">
                  <c:v>-89.352499999999964</c:v>
                </c:pt>
                <c:pt idx="140556">
                  <c:v>-89.350499999999954</c:v>
                </c:pt>
                <c:pt idx="140557">
                  <c:v>-89.348500000000001</c:v>
                </c:pt>
                <c:pt idx="140558">
                  <c:v>-89.346499999999992</c:v>
                </c:pt>
                <c:pt idx="140559">
                  <c:v>-89.344499999999982</c:v>
                </c:pt>
                <c:pt idx="140560">
                  <c:v>-89.342499999999973</c:v>
                </c:pt>
                <c:pt idx="140561">
                  <c:v>-89.340499999999963</c:v>
                </c:pt>
                <c:pt idx="140562">
                  <c:v>-89.338499999999954</c:v>
                </c:pt>
                <c:pt idx="140563">
                  <c:v>-89.336500000000001</c:v>
                </c:pt>
                <c:pt idx="140564">
                  <c:v>-89.334499999999991</c:v>
                </c:pt>
                <c:pt idx="140565">
                  <c:v>-89.332499999999982</c:v>
                </c:pt>
                <c:pt idx="140566">
                  <c:v>-89.330499999999972</c:v>
                </c:pt>
                <c:pt idx="140567">
                  <c:v>-89.328499999999963</c:v>
                </c:pt>
                <c:pt idx="140568">
                  <c:v>-89.326499999999953</c:v>
                </c:pt>
                <c:pt idx="140569">
                  <c:v>-89.3245</c:v>
                </c:pt>
                <c:pt idx="140570">
                  <c:v>-89.322499999999991</c:v>
                </c:pt>
                <c:pt idx="140571">
                  <c:v>-89.320499999999981</c:v>
                </c:pt>
                <c:pt idx="140572">
                  <c:v>-89.318499999999972</c:v>
                </c:pt>
                <c:pt idx="140573">
                  <c:v>-89.316499999999962</c:v>
                </c:pt>
                <c:pt idx="140574">
                  <c:v>-89.314499999999953</c:v>
                </c:pt>
                <c:pt idx="140575">
                  <c:v>-89.3125</c:v>
                </c:pt>
                <c:pt idx="140576">
                  <c:v>-89.31049999999999</c:v>
                </c:pt>
                <c:pt idx="140577">
                  <c:v>-89.308499999999981</c:v>
                </c:pt>
                <c:pt idx="140578">
                  <c:v>-89.306499999999971</c:v>
                </c:pt>
                <c:pt idx="140579">
                  <c:v>-89.304499999999962</c:v>
                </c:pt>
                <c:pt idx="140580">
                  <c:v>-89.302499999999952</c:v>
                </c:pt>
                <c:pt idx="140581">
                  <c:v>-89.3005</c:v>
                </c:pt>
                <c:pt idx="140582">
                  <c:v>-89.29849999999999</c:v>
                </c:pt>
                <c:pt idx="140583">
                  <c:v>-89.29649999999998</c:v>
                </c:pt>
                <c:pt idx="140584">
                  <c:v>-89.294499999999971</c:v>
                </c:pt>
                <c:pt idx="140585">
                  <c:v>-89.292499999999961</c:v>
                </c:pt>
                <c:pt idx="140586">
                  <c:v>-89.290499999999952</c:v>
                </c:pt>
                <c:pt idx="140587">
                  <c:v>-89.288499999999999</c:v>
                </c:pt>
                <c:pt idx="140588">
                  <c:v>-89.28649999999999</c:v>
                </c:pt>
                <c:pt idx="140589">
                  <c:v>-89.28449999999998</c:v>
                </c:pt>
                <c:pt idx="140590">
                  <c:v>-89.28249999999997</c:v>
                </c:pt>
                <c:pt idx="140591">
                  <c:v>-89.280499999999961</c:v>
                </c:pt>
                <c:pt idx="140592">
                  <c:v>-89.278499999999951</c:v>
                </c:pt>
                <c:pt idx="140593">
                  <c:v>-89.276499999999999</c:v>
                </c:pt>
                <c:pt idx="140594">
                  <c:v>-89.274499999999989</c:v>
                </c:pt>
                <c:pt idx="140595">
                  <c:v>-89.27249999999998</c:v>
                </c:pt>
                <c:pt idx="140596">
                  <c:v>-89.27049999999997</c:v>
                </c:pt>
                <c:pt idx="140597">
                  <c:v>-89.26849999999996</c:v>
                </c:pt>
                <c:pt idx="140598">
                  <c:v>-89.266499999999951</c:v>
                </c:pt>
                <c:pt idx="140599">
                  <c:v>-89.264499999999998</c:v>
                </c:pt>
                <c:pt idx="140600">
                  <c:v>-89.262499999999989</c:v>
                </c:pt>
                <c:pt idx="140601">
                  <c:v>-89.260499999999979</c:v>
                </c:pt>
                <c:pt idx="140602">
                  <c:v>-89.25849999999997</c:v>
                </c:pt>
                <c:pt idx="140603">
                  <c:v>-89.25649999999996</c:v>
                </c:pt>
                <c:pt idx="140604">
                  <c:v>-89.25449999999995</c:v>
                </c:pt>
                <c:pt idx="140605">
                  <c:v>-89.252499999999998</c:v>
                </c:pt>
                <c:pt idx="140606">
                  <c:v>-89.250499999999988</c:v>
                </c:pt>
                <c:pt idx="140607">
                  <c:v>-89.248499999999979</c:v>
                </c:pt>
                <c:pt idx="140608">
                  <c:v>-89.246499999999969</c:v>
                </c:pt>
                <c:pt idx="140609">
                  <c:v>-89.24449999999996</c:v>
                </c:pt>
                <c:pt idx="140610">
                  <c:v>-89.24249999999995</c:v>
                </c:pt>
                <c:pt idx="140611">
                  <c:v>-89.240499999999997</c:v>
                </c:pt>
                <c:pt idx="140612">
                  <c:v>-89.238499999999988</c:v>
                </c:pt>
                <c:pt idx="140613">
                  <c:v>-89.236499999999978</c:v>
                </c:pt>
                <c:pt idx="140614">
                  <c:v>-89.234499999999969</c:v>
                </c:pt>
                <c:pt idx="140615">
                  <c:v>-89.232499999999959</c:v>
                </c:pt>
                <c:pt idx="140616">
                  <c:v>-89.23049999999995</c:v>
                </c:pt>
                <c:pt idx="140617">
                  <c:v>-89.228499999999997</c:v>
                </c:pt>
                <c:pt idx="140618">
                  <c:v>-89.226499999999987</c:v>
                </c:pt>
                <c:pt idx="140619">
                  <c:v>-89.224499999999978</c:v>
                </c:pt>
                <c:pt idx="140620">
                  <c:v>-89.222499999999968</c:v>
                </c:pt>
                <c:pt idx="140621">
                  <c:v>-89.220499999999959</c:v>
                </c:pt>
                <c:pt idx="140622">
                  <c:v>-89.218499999999949</c:v>
                </c:pt>
                <c:pt idx="140623">
                  <c:v>-89.216499999999996</c:v>
                </c:pt>
                <c:pt idx="140624">
                  <c:v>-89.214499999999987</c:v>
                </c:pt>
                <c:pt idx="140625">
                  <c:v>-89.212499999999977</c:v>
                </c:pt>
                <c:pt idx="140626">
                  <c:v>-89.210499999999968</c:v>
                </c:pt>
                <c:pt idx="140627">
                  <c:v>-89.208499999999958</c:v>
                </c:pt>
                <c:pt idx="140628">
                  <c:v>-89.206500000000005</c:v>
                </c:pt>
                <c:pt idx="140629">
                  <c:v>-89.204499999999996</c:v>
                </c:pt>
                <c:pt idx="140630">
                  <c:v>-89.202499999999986</c:v>
                </c:pt>
                <c:pt idx="140631">
                  <c:v>-89.200499999999977</c:v>
                </c:pt>
                <c:pt idx="140632">
                  <c:v>-89.198499999999967</c:v>
                </c:pt>
                <c:pt idx="140633">
                  <c:v>-89.196499999999958</c:v>
                </c:pt>
                <c:pt idx="140634">
                  <c:v>-89.194500000000005</c:v>
                </c:pt>
                <c:pt idx="140635">
                  <c:v>-89.192499999999995</c:v>
                </c:pt>
                <c:pt idx="140636">
                  <c:v>-89.190499999999986</c:v>
                </c:pt>
                <c:pt idx="140637">
                  <c:v>-89.188499999999976</c:v>
                </c:pt>
                <c:pt idx="140638">
                  <c:v>-89.186499999999967</c:v>
                </c:pt>
                <c:pt idx="140639">
                  <c:v>-89.184499999999957</c:v>
                </c:pt>
                <c:pt idx="140640">
                  <c:v>-89.182500000000005</c:v>
                </c:pt>
                <c:pt idx="140641">
                  <c:v>-89.180499999999995</c:v>
                </c:pt>
                <c:pt idx="140642">
                  <c:v>-89.178499999999985</c:v>
                </c:pt>
                <c:pt idx="140643">
                  <c:v>-89.176499999999976</c:v>
                </c:pt>
                <c:pt idx="140644">
                  <c:v>-89.174499999999966</c:v>
                </c:pt>
                <c:pt idx="140645">
                  <c:v>-89.172499999999957</c:v>
                </c:pt>
                <c:pt idx="140646">
                  <c:v>-89.170500000000004</c:v>
                </c:pt>
                <c:pt idx="140647">
                  <c:v>-89.168499999999995</c:v>
                </c:pt>
                <c:pt idx="140648">
                  <c:v>-89.166499999999985</c:v>
                </c:pt>
                <c:pt idx="140649">
                  <c:v>-89.164499999999975</c:v>
                </c:pt>
                <c:pt idx="140650">
                  <c:v>-89.162499999999966</c:v>
                </c:pt>
                <c:pt idx="140651">
                  <c:v>-89.160499999999956</c:v>
                </c:pt>
                <c:pt idx="140652">
                  <c:v>-89.158500000000004</c:v>
                </c:pt>
                <c:pt idx="140653">
                  <c:v>-89.156499999999994</c:v>
                </c:pt>
                <c:pt idx="140654">
                  <c:v>-89.154499999999985</c:v>
                </c:pt>
                <c:pt idx="140655">
                  <c:v>-89.152499999999975</c:v>
                </c:pt>
                <c:pt idx="140656">
                  <c:v>-89.150499999999965</c:v>
                </c:pt>
                <c:pt idx="140657">
                  <c:v>-89.148499999999956</c:v>
                </c:pt>
                <c:pt idx="140658">
                  <c:v>-89.146500000000003</c:v>
                </c:pt>
                <c:pt idx="140659">
                  <c:v>-89.144499999999994</c:v>
                </c:pt>
                <c:pt idx="140660">
                  <c:v>-89.142499999999984</c:v>
                </c:pt>
                <c:pt idx="140661">
                  <c:v>-89.140499999999975</c:v>
                </c:pt>
                <c:pt idx="140662">
                  <c:v>-89.138499999999965</c:v>
                </c:pt>
                <c:pt idx="140663">
                  <c:v>-89.136499999999955</c:v>
                </c:pt>
                <c:pt idx="140664">
                  <c:v>-89.134500000000003</c:v>
                </c:pt>
                <c:pt idx="140665">
                  <c:v>-89.132499999999993</c:v>
                </c:pt>
                <c:pt idx="140666">
                  <c:v>-89.130499999999984</c:v>
                </c:pt>
                <c:pt idx="140667">
                  <c:v>-89.128499999999974</c:v>
                </c:pt>
                <c:pt idx="140668">
                  <c:v>-89.126499999999965</c:v>
                </c:pt>
                <c:pt idx="140669">
                  <c:v>-89.124499999999955</c:v>
                </c:pt>
                <c:pt idx="140670">
                  <c:v>-89.122500000000002</c:v>
                </c:pt>
                <c:pt idx="140671">
                  <c:v>-89.120499999999993</c:v>
                </c:pt>
                <c:pt idx="140672">
                  <c:v>-89.118499999999983</c:v>
                </c:pt>
                <c:pt idx="140673">
                  <c:v>-89.116499999999974</c:v>
                </c:pt>
                <c:pt idx="140674">
                  <c:v>-89.114499999999964</c:v>
                </c:pt>
                <c:pt idx="140675">
                  <c:v>-89.112499999999955</c:v>
                </c:pt>
                <c:pt idx="140676">
                  <c:v>-89.110500000000002</c:v>
                </c:pt>
                <c:pt idx="140677">
                  <c:v>-89.108499999999992</c:v>
                </c:pt>
                <c:pt idx="140678">
                  <c:v>-89.106499999999983</c:v>
                </c:pt>
                <c:pt idx="140679">
                  <c:v>-89.104499999999973</c:v>
                </c:pt>
                <c:pt idx="140680">
                  <c:v>-89.102499999999964</c:v>
                </c:pt>
                <c:pt idx="140681">
                  <c:v>-89.100499999999954</c:v>
                </c:pt>
                <c:pt idx="140682">
                  <c:v>-89.098500000000001</c:v>
                </c:pt>
                <c:pt idx="140683">
                  <c:v>-89.096499999999992</c:v>
                </c:pt>
                <c:pt idx="140684">
                  <c:v>-89.094499999999982</c:v>
                </c:pt>
                <c:pt idx="140685">
                  <c:v>-89.092499999999973</c:v>
                </c:pt>
                <c:pt idx="140686">
                  <c:v>-89.090499999999963</c:v>
                </c:pt>
                <c:pt idx="140687">
                  <c:v>-89.088499999999954</c:v>
                </c:pt>
                <c:pt idx="140688">
                  <c:v>-89.086500000000001</c:v>
                </c:pt>
                <c:pt idx="140689">
                  <c:v>-89.084499999999991</c:v>
                </c:pt>
                <c:pt idx="140690">
                  <c:v>-89.082499999999982</c:v>
                </c:pt>
                <c:pt idx="140691">
                  <c:v>-89.080499999999972</c:v>
                </c:pt>
                <c:pt idx="140692">
                  <c:v>-89.078499999999963</c:v>
                </c:pt>
                <c:pt idx="140693">
                  <c:v>-89.076499999999953</c:v>
                </c:pt>
                <c:pt idx="140694">
                  <c:v>-89.0745</c:v>
                </c:pt>
                <c:pt idx="140695">
                  <c:v>-89.072499999999991</c:v>
                </c:pt>
                <c:pt idx="140696">
                  <c:v>-89.070499999999981</c:v>
                </c:pt>
                <c:pt idx="140697">
                  <c:v>-89.068499999999972</c:v>
                </c:pt>
                <c:pt idx="140698">
                  <c:v>-89.066499999999962</c:v>
                </c:pt>
                <c:pt idx="140699">
                  <c:v>-89.064499999999953</c:v>
                </c:pt>
                <c:pt idx="140700">
                  <c:v>-89.0625</c:v>
                </c:pt>
                <c:pt idx="140701">
                  <c:v>-89.06049999999999</c:v>
                </c:pt>
                <c:pt idx="140702">
                  <c:v>-89.058499999999981</c:v>
                </c:pt>
                <c:pt idx="140703">
                  <c:v>-89.056499999999971</c:v>
                </c:pt>
                <c:pt idx="140704">
                  <c:v>-89.054499999999962</c:v>
                </c:pt>
                <c:pt idx="140705">
                  <c:v>-89.052499999999952</c:v>
                </c:pt>
                <c:pt idx="140706">
                  <c:v>-89.0505</c:v>
                </c:pt>
                <c:pt idx="140707">
                  <c:v>-89.04849999999999</c:v>
                </c:pt>
                <c:pt idx="140708">
                  <c:v>-89.04649999999998</c:v>
                </c:pt>
                <c:pt idx="140709">
                  <c:v>-89.044499999999971</c:v>
                </c:pt>
                <c:pt idx="140710">
                  <c:v>-89.042499999999961</c:v>
                </c:pt>
                <c:pt idx="140711">
                  <c:v>-89.040499999999952</c:v>
                </c:pt>
                <c:pt idx="140712">
                  <c:v>-89.038499999999999</c:v>
                </c:pt>
                <c:pt idx="140713">
                  <c:v>-89.03649999999999</c:v>
                </c:pt>
                <c:pt idx="140714">
                  <c:v>-89.03449999999998</c:v>
                </c:pt>
                <c:pt idx="140715">
                  <c:v>-89.03249999999997</c:v>
                </c:pt>
                <c:pt idx="140716">
                  <c:v>-89.030499999999961</c:v>
                </c:pt>
                <c:pt idx="140717">
                  <c:v>-89.028499999999951</c:v>
                </c:pt>
                <c:pt idx="140718">
                  <c:v>-89.026499999999999</c:v>
                </c:pt>
                <c:pt idx="140719">
                  <c:v>-89.024499999999989</c:v>
                </c:pt>
                <c:pt idx="140720">
                  <c:v>-89.02249999999998</c:v>
                </c:pt>
                <c:pt idx="140721">
                  <c:v>-89.02049999999997</c:v>
                </c:pt>
                <c:pt idx="140722">
                  <c:v>-89.01849999999996</c:v>
                </c:pt>
                <c:pt idx="140723">
                  <c:v>-89.016499999999951</c:v>
                </c:pt>
                <c:pt idx="140724">
                  <c:v>-89.014499999999998</c:v>
                </c:pt>
                <c:pt idx="140725">
                  <c:v>-89.012499999999989</c:v>
                </c:pt>
                <c:pt idx="140726">
                  <c:v>-89.010499999999979</c:v>
                </c:pt>
                <c:pt idx="140727">
                  <c:v>-89.00849999999997</c:v>
                </c:pt>
                <c:pt idx="140728">
                  <c:v>-89.00649999999996</c:v>
                </c:pt>
                <c:pt idx="140729">
                  <c:v>-89.00449999999995</c:v>
                </c:pt>
                <c:pt idx="140730">
                  <c:v>-89.002499999999998</c:v>
                </c:pt>
                <c:pt idx="140731">
                  <c:v>-89.000499999999988</c:v>
                </c:pt>
                <c:pt idx="140732">
                  <c:v>-88.998499999999979</c:v>
                </c:pt>
                <c:pt idx="140733">
                  <c:v>-88.996499999999969</c:v>
                </c:pt>
                <c:pt idx="140734">
                  <c:v>-88.99449999999996</c:v>
                </c:pt>
                <c:pt idx="140735">
                  <c:v>-88.99249999999995</c:v>
                </c:pt>
                <c:pt idx="140736">
                  <c:v>-88.990499999999997</c:v>
                </c:pt>
                <c:pt idx="140737">
                  <c:v>-88.988499999999988</c:v>
                </c:pt>
                <c:pt idx="140738">
                  <c:v>-88.986499999999978</c:v>
                </c:pt>
                <c:pt idx="140739">
                  <c:v>-88.984499999999969</c:v>
                </c:pt>
                <c:pt idx="140740">
                  <c:v>-88.982499999999959</c:v>
                </c:pt>
                <c:pt idx="140741">
                  <c:v>-88.98049999999995</c:v>
                </c:pt>
                <c:pt idx="140742">
                  <c:v>-88.978499999999997</c:v>
                </c:pt>
                <c:pt idx="140743">
                  <c:v>-88.976499999999987</c:v>
                </c:pt>
                <c:pt idx="140744">
                  <c:v>-88.974499999999978</c:v>
                </c:pt>
                <c:pt idx="140745">
                  <c:v>-88.972499999999968</c:v>
                </c:pt>
                <c:pt idx="140746">
                  <c:v>-88.970499999999959</c:v>
                </c:pt>
                <c:pt idx="140747">
                  <c:v>-88.968499999999949</c:v>
                </c:pt>
                <c:pt idx="140748">
                  <c:v>-88.966499999999996</c:v>
                </c:pt>
                <c:pt idx="140749">
                  <c:v>-88.964499999999987</c:v>
                </c:pt>
                <c:pt idx="140750">
                  <c:v>-88.962499999999977</c:v>
                </c:pt>
                <c:pt idx="140751">
                  <c:v>-88.960499999999968</c:v>
                </c:pt>
                <c:pt idx="140752">
                  <c:v>-88.958499999999958</c:v>
                </c:pt>
                <c:pt idx="140753">
                  <c:v>-88.956500000000005</c:v>
                </c:pt>
                <c:pt idx="140754">
                  <c:v>-88.954499999999996</c:v>
                </c:pt>
                <c:pt idx="140755">
                  <c:v>-88.952499999999986</c:v>
                </c:pt>
                <c:pt idx="140756">
                  <c:v>-88.950499999999977</c:v>
                </c:pt>
                <c:pt idx="140757">
                  <c:v>-88.948499999999967</c:v>
                </c:pt>
                <c:pt idx="140758">
                  <c:v>-88.946499999999958</c:v>
                </c:pt>
                <c:pt idx="140759">
                  <c:v>-88.944500000000005</c:v>
                </c:pt>
                <c:pt idx="140760">
                  <c:v>-88.942499999999995</c:v>
                </c:pt>
                <c:pt idx="140761">
                  <c:v>-88.940499999999986</c:v>
                </c:pt>
                <c:pt idx="140762">
                  <c:v>-88.938499999999976</c:v>
                </c:pt>
                <c:pt idx="140763">
                  <c:v>-88.936499999999967</c:v>
                </c:pt>
                <c:pt idx="140764">
                  <c:v>-88.934499999999957</c:v>
                </c:pt>
                <c:pt idx="140765">
                  <c:v>-88.932500000000005</c:v>
                </c:pt>
                <c:pt idx="140766">
                  <c:v>-88.930499999999995</c:v>
                </c:pt>
                <c:pt idx="140767">
                  <c:v>-88.928499999999985</c:v>
                </c:pt>
                <c:pt idx="140768">
                  <c:v>-88.926499999999976</c:v>
                </c:pt>
                <c:pt idx="140769">
                  <c:v>-88.924499999999966</c:v>
                </c:pt>
                <c:pt idx="140770">
                  <c:v>-88.922499999999957</c:v>
                </c:pt>
                <c:pt idx="140771">
                  <c:v>-88.920500000000004</c:v>
                </c:pt>
                <c:pt idx="140772">
                  <c:v>-88.918499999999995</c:v>
                </c:pt>
                <c:pt idx="140773">
                  <c:v>-88.916499999999985</c:v>
                </c:pt>
                <c:pt idx="140774">
                  <c:v>-88.914499999999975</c:v>
                </c:pt>
                <c:pt idx="140775">
                  <c:v>-88.912499999999966</c:v>
                </c:pt>
                <c:pt idx="140776">
                  <c:v>-88.910499999999956</c:v>
                </c:pt>
                <c:pt idx="140777">
                  <c:v>-88.908500000000004</c:v>
                </c:pt>
                <c:pt idx="140778">
                  <c:v>-88.906499999999994</c:v>
                </c:pt>
                <c:pt idx="140779">
                  <c:v>-88.904499999999985</c:v>
                </c:pt>
                <c:pt idx="140780">
                  <c:v>-88.902499999999975</c:v>
                </c:pt>
                <c:pt idx="140781">
                  <c:v>-88.900499999999965</c:v>
                </c:pt>
                <c:pt idx="140782">
                  <c:v>-88.898499999999956</c:v>
                </c:pt>
                <c:pt idx="140783">
                  <c:v>-88.896500000000003</c:v>
                </c:pt>
                <c:pt idx="140784">
                  <c:v>-88.894499999999994</c:v>
                </c:pt>
                <c:pt idx="140785">
                  <c:v>-88.892499999999984</c:v>
                </c:pt>
                <c:pt idx="140786">
                  <c:v>-88.890499999999975</c:v>
                </c:pt>
                <c:pt idx="140787">
                  <c:v>-88.888499999999965</c:v>
                </c:pt>
                <c:pt idx="140788">
                  <c:v>-88.886499999999955</c:v>
                </c:pt>
                <c:pt idx="140789">
                  <c:v>-88.884500000000003</c:v>
                </c:pt>
                <c:pt idx="140790">
                  <c:v>-88.882499999999993</c:v>
                </c:pt>
                <c:pt idx="140791">
                  <c:v>-88.880499999999984</c:v>
                </c:pt>
                <c:pt idx="140792">
                  <c:v>-88.878499999999974</c:v>
                </c:pt>
                <c:pt idx="140793">
                  <c:v>-88.876499999999965</c:v>
                </c:pt>
                <c:pt idx="140794">
                  <c:v>-88.874499999999955</c:v>
                </c:pt>
                <c:pt idx="140795">
                  <c:v>-88.872500000000002</c:v>
                </c:pt>
                <c:pt idx="140796">
                  <c:v>-88.870499999999993</c:v>
                </c:pt>
                <c:pt idx="140797">
                  <c:v>-88.868499999999983</c:v>
                </c:pt>
                <c:pt idx="140798">
                  <c:v>-88.866499999999974</c:v>
                </c:pt>
                <c:pt idx="140799">
                  <c:v>-88.864499999999964</c:v>
                </c:pt>
                <c:pt idx="140800">
                  <c:v>-88.862499999999955</c:v>
                </c:pt>
                <c:pt idx="140801">
                  <c:v>-88.860500000000002</c:v>
                </c:pt>
                <c:pt idx="140802">
                  <c:v>-88.858499999999992</c:v>
                </c:pt>
                <c:pt idx="140803">
                  <c:v>-88.856499999999983</c:v>
                </c:pt>
                <c:pt idx="140804">
                  <c:v>-88.854499999999973</c:v>
                </c:pt>
                <c:pt idx="140805">
                  <c:v>-88.852499999999964</c:v>
                </c:pt>
                <c:pt idx="140806">
                  <c:v>-88.850499999999954</c:v>
                </c:pt>
                <c:pt idx="140807">
                  <c:v>-88.848500000000001</c:v>
                </c:pt>
                <c:pt idx="140808">
                  <c:v>-88.846499999999992</c:v>
                </c:pt>
                <c:pt idx="140809">
                  <c:v>-88.844499999999982</c:v>
                </c:pt>
                <c:pt idx="140810">
                  <c:v>-88.842499999999973</c:v>
                </c:pt>
                <c:pt idx="140811">
                  <c:v>-88.840499999999963</c:v>
                </c:pt>
                <c:pt idx="140812">
                  <c:v>-88.838499999999954</c:v>
                </c:pt>
                <c:pt idx="140813">
                  <c:v>-88.836500000000001</c:v>
                </c:pt>
                <c:pt idx="140814">
                  <c:v>-88.834499999999991</c:v>
                </c:pt>
                <c:pt idx="140815">
                  <c:v>-88.832499999999982</c:v>
                </c:pt>
                <c:pt idx="140816">
                  <c:v>-88.830499999999972</c:v>
                </c:pt>
                <c:pt idx="140817">
                  <c:v>-88.828499999999963</c:v>
                </c:pt>
                <c:pt idx="140818">
                  <c:v>-88.826499999999953</c:v>
                </c:pt>
                <c:pt idx="140819">
                  <c:v>-88.8245</c:v>
                </c:pt>
                <c:pt idx="140820">
                  <c:v>-88.822499999999991</c:v>
                </c:pt>
                <c:pt idx="140821">
                  <c:v>-88.820499999999981</c:v>
                </c:pt>
                <c:pt idx="140822">
                  <c:v>-88.818499999999972</c:v>
                </c:pt>
                <c:pt idx="140823">
                  <c:v>-88.816499999999962</c:v>
                </c:pt>
                <c:pt idx="140824">
                  <c:v>-88.814499999999953</c:v>
                </c:pt>
                <c:pt idx="140825">
                  <c:v>-88.8125</c:v>
                </c:pt>
                <c:pt idx="140826">
                  <c:v>-88.81049999999999</c:v>
                </c:pt>
                <c:pt idx="140827">
                  <c:v>-88.808499999999981</c:v>
                </c:pt>
                <c:pt idx="140828">
                  <c:v>-88.806499999999971</c:v>
                </c:pt>
                <c:pt idx="140829">
                  <c:v>-88.804499999999962</c:v>
                </c:pt>
                <c:pt idx="140830">
                  <c:v>-88.802499999999952</c:v>
                </c:pt>
                <c:pt idx="140831">
                  <c:v>-88.8005</c:v>
                </c:pt>
                <c:pt idx="140832">
                  <c:v>-88.79849999999999</c:v>
                </c:pt>
                <c:pt idx="140833">
                  <c:v>-88.79649999999998</c:v>
                </c:pt>
                <c:pt idx="140834">
                  <c:v>-88.794499999999971</c:v>
                </c:pt>
                <c:pt idx="140835">
                  <c:v>-88.792499999999961</c:v>
                </c:pt>
                <c:pt idx="140836">
                  <c:v>-88.790499999999952</c:v>
                </c:pt>
                <c:pt idx="140837">
                  <c:v>-88.788499999999999</c:v>
                </c:pt>
                <c:pt idx="140838">
                  <c:v>-88.78649999999999</c:v>
                </c:pt>
                <c:pt idx="140839">
                  <c:v>-88.78449999999998</c:v>
                </c:pt>
                <c:pt idx="140840">
                  <c:v>-88.78249999999997</c:v>
                </c:pt>
                <c:pt idx="140841">
                  <c:v>-88.780499999999961</c:v>
                </c:pt>
                <c:pt idx="140842">
                  <c:v>-88.778499999999951</c:v>
                </c:pt>
                <c:pt idx="140843">
                  <c:v>-88.776499999999999</c:v>
                </c:pt>
                <c:pt idx="140844">
                  <c:v>-88.774499999999989</c:v>
                </c:pt>
                <c:pt idx="140845">
                  <c:v>-88.77249999999998</c:v>
                </c:pt>
                <c:pt idx="140846">
                  <c:v>-88.77049999999997</c:v>
                </c:pt>
                <c:pt idx="140847">
                  <c:v>-88.76849999999996</c:v>
                </c:pt>
                <c:pt idx="140848">
                  <c:v>-88.766499999999951</c:v>
                </c:pt>
                <c:pt idx="140849">
                  <c:v>-88.764499999999998</c:v>
                </c:pt>
                <c:pt idx="140850">
                  <c:v>-88.762499999999989</c:v>
                </c:pt>
                <c:pt idx="140851">
                  <c:v>-88.760499999999979</c:v>
                </c:pt>
                <c:pt idx="140852">
                  <c:v>-88.75849999999997</c:v>
                </c:pt>
                <c:pt idx="140853">
                  <c:v>-88.75649999999996</c:v>
                </c:pt>
                <c:pt idx="140854">
                  <c:v>-88.75449999999995</c:v>
                </c:pt>
                <c:pt idx="140855">
                  <c:v>-88.752499999999998</c:v>
                </c:pt>
                <c:pt idx="140856">
                  <c:v>-88.750499999999988</c:v>
                </c:pt>
                <c:pt idx="140857">
                  <c:v>-88.748499999999979</c:v>
                </c:pt>
                <c:pt idx="140858">
                  <c:v>-88.746499999999969</c:v>
                </c:pt>
                <c:pt idx="140859">
                  <c:v>-88.74449999999996</c:v>
                </c:pt>
                <c:pt idx="140860">
                  <c:v>-88.74249999999995</c:v>
                </c:pt>
                <c:pt idx="140861">
                  <c:v>-88.740499999999997</c:v>
                </c:pt>
                <c:pt idx="140862">
                  <c:v>-88.738499999999988</c:v>
                </c:pt>
                <c:pt idx="140863">
                  <c:v>-88.736499999999978</c:v>
                </c:pt>
                <c:pt idx="140864">
                  <c:v>-88.734499999999969</c:v>
                </c:pt>
                <c:pt idx="140865">
                  <c:v>-88.732499999999959</c:v>
                </c:pt>
                <c:pt idx="140866">
                  <c:v>-88.73049999999995</c:v>
                </c:pt>
                <c:pt idx="140867">
                  <c:v>-88.728499999999997</c:v>
                </c:pt>
                <c:pt idx="140868">
                  <c:v>-88.726499999999987</c:v>
                </c:pt>
                <c:pt idx="140869">
                  <c:v>-88.724499999999978</c:v>
                </c:pt>
                <c:pt idx="140870">
                  <c:v>-88.722499999999968</c:v>
                </c:pt>
                <c:pt idx="140871">
                  <c:v>-88.720499999999959</c:v>
                </c:pt>
                <c:pt idx="140872">
                  <c:v>-88.718499999999949</c:v>
                </c:pt>
                <c:pt idx="140873">
                  <c:v>-88.716499999999996</c:v>
                </c:pt>
                <c:pt idx="140874">
                  <c:v>-88.714499999999987</c:v>
                </c:pt>
                <c:pt idx="140875">
                  <c:v>-88.712499999999977</c:v>
                </c:pt>
                <c:pt idx="140876">
                  <c:v>-88.710499999999968</c:v>
                </c:pt>
                <c:pt idx="140877">
                  <c:v>-88.708499999999958</c:v>
                </c:pt>
                <c:pt idx="140878">
                  <c:v>-88.706500000000005</c:v>
                </c:pt>
                <c:pt idx="140879">
                  <c:v>-88.704499999999996</c:v>
                </c:pt>
                <c:pt idx="140880">
                  <c:v>-88.702499999999986</c:v>
                </c:pt>
                <c:pt idx="140881">
                  <c:v>-88.700499999999977</c:v>
                </c:pt>
                <c:pt idx="140882">
                  <c:v>-88.698499999999967</c:v>
                </c:pt>
                <c:pt idx="140883">
                  <c:v>-88.696499999999958</c:v>
                </c:pt>
                <c:pt idx="140884">
                  <c:v>-88.694500000000005</c:v>
                </c:pt>
                <c:pt idx="140885">
                  <c:v>-88.692499999999995</c:v>
                </c:pt>
                <c:pt idx="140886">
                  <c:v>-88.690499999999986</c:v>
                </c:pt>
                <c:pt idx="140887">
                  <c:v>-88.688499999999976</c:v>
                </c:pt>
                <c:pt idx="140888">
                  <c:v>-88.686499999999967</c:v>
                </c:pt>
                <c:pt idx="140889">
                  <c:v>-88.684499999999957</c:v>
                </c:pt>
                <c:pt idx="140890">
                  <c:v>-88.682500000000005</c:v>
                </c:pt>
                <c:pt idx="140891">
                  <c:v>-88.680499999999995</c:v>
                </c:pt>
                <c:pt idx="140892">
                  <c:v>-88.678499999999985</c:v>
                </c:pt>
                <c:pt idx="140893">
                  <c:v>-88.676499999999976</c:v>
                </c:pt>
                <c:pt idx="140894">
                  <c:v>-88.674499999999966</c:v>
                </c:pt>
                <c:pt idx="140895">
                  <c:v>-88.672499999999957</c:v>
                </c:pt>
                <c:pt idx="140896">
                  <c:v>-88.670500000000004</c:v>
                </c:pt>
                <c:pt idx="140897">
                  <c:v>-88.668499999999995</c:v>
                </c:pt>
                <c:pt idx="140898">
                  <c:v>-88.666499999999985</c:v>
                </c:pt>
                <c:pt idx="140899">
                  <c:v>-88.664499999999975</c:v>
                </c:pt>
                <c:pt idx="140900">
                  <c:v>-88.662499999999966</c:v>
                </c:pt>
                <c:pt idx="140901">
                  <c:v>-88.660499999999956</c:v>
                </c:pt>
                <c:pt idx="140902">
                  <c:v>-88.658500000000004</c:v>
                </c:pt>
                <c:pt idx="140903">
                  <c:v>-88.656499999999994</c:v>
                </c:pt>
                <c:pt idx="140904">
                  <c:v>-88.654499999999985</c:v>
                </c:pt>
                <c:pt idx="140905">
                  <c:v>-88.652499999999975</c:v>
                </c:pt>
                <c:pt idx="140906">
                  <c:v>-88.650499999999965</c:v>
                </c:pt>
                <c:pt idx="140907">
                  <c:v>-88.648499999999956</c:v>
                </c:pt>
                <c:pt idx="140908">
                  <c:v>-88.646500000000003</c:v>
                </c:pt>
                <c:pt idx="140909">
                  <c:v>-88.644499999999994</c:v>
                </c:pt>
                <c:pt idx="140910">
                  <c:v>-88.642499999999984</c:v>
                </c:pt>
                <c:pt idx="140911">
                  <c:v>-88.640499999999975</c:v>
                </c:pt>
                <c:pt idx="140912">
                  <c:v>-88.638499999999965</c:v>
                </c:pt>
                <c:pt idx="140913">
                  <c:v>-88.636499999999955</c:v>
                </c:pt>
                <c:pt idx="140914">
                  <c:v>-88.634500000000003</c:v>
                </c:pt>
                <c:pt idx="140915">
                  <c:v>-88.632499999999993</c:v>
                </c:pt>
                <c:pt idx="140916">
                  <c:v>-88.630499999999984</c:v>
                </c:pt>
                <c:pt idx="140917">
                  <c:v>-88.628499999999974</c:v>
                </c:pt>
                <c:pt idx="140918">
                  <c:v>-88.626499999999965</c:v>
                </c:pt>
                <c:pt idx="140919">
                  <c:v>-88.624499999999955</c:v>
                </c:pt>
                <c:pt idx="140920">
                  <c:v>-88.622500000000002</c:v>
                </c:pt>
                <c:pt idx="140921">
                  <c:v>-88.620499999999993</c:v>
                </c:pt>
                <c:pt idx="140922">
                  <c:v>-88.618499999999983</c:v>
                </c:pt>
                <c:pt idx="140923">
                  <c:v>-88.616499999999974</c:v>
                </c:pt>
                <c:pt idx="140924">
                  <c:v>-88.614499999999964</c:v>
                </c:pt>
                <c:pt idx="140925">
                  <c:v>-88.612499999999955</c:v>
                </c:pt>
                <c:pt idx="140926">
                  <c:v>-88.610500000000002</c:v>
                </c:pt>
                <c:pt idx="140927">
                  <c:v>-88.608499999999992</c:v>
                </c:pt>
                <c:pt idx="140928">
                  <c:v>-88.606499999999983</c:v>
                </c:pt>
                <c:pt idx="140929">
                  <c:v>-88.604499999999973</c:v>
                </c:pt>
                <c:pt idx="140930">
                  <c:v>-88.602499999999964</c:v>
                </c:pt>
                <c:pt idx="140931">
                  <c:v>-88.600499999999954</c:v>
                </c:pt>
                <c:pt idx="140932">
                  <c:v>-88.598500000000001</c:v>
                </c:pt>
                <c:pt idx="140933">
                  <c:v>-88.596499999999992</c:v>
                </c:pt>
                <c:pt idx="140934">
                  <c:v>-88.594499999999982</c:v>
                </c:pt>
                <c:pt idx="140935">
                  <c:v>-88.592499999999973</c:v>
                </c:pt>
                <c:pt idx="140936">
                  <c:v>-88.590499999999963</c:v>
                </c:pt>
                <c:pt idx="140937">
                  <c:v>-88.588499999999954</c:v>
                </c:pt>
                <c:pt idx="140938">
                  <c:v>-88.586500000000001</c:v>
                </c:pt>
                <c:pt idx="140939">
                  <c:v>-88.584499999999991</c:v>
                </c:pt>
                <c:pt idx="140940">
                  <c:v>-88.582499999999982</c:v>
                </c:pt>
                <c:pt idx="140941">
                  <c:v>-88.580499999999972</c:v>
                </c:pt>
                <c:pt idx="140942">
                  <c:v>-88.578499999999963</c:v>
                </c:pt>
                <c:pt idx="140943">
                  <c:v>-88.576499999999953</c:v>
                </c:pt>
                <c:pt idx="140944">
                  <c:v>-88.5745</c:v>
                </c:pt>
                <c:pt idx="140945">
                  <c:v>-88.572499999999991</c:v>
                </c:pt>
                <c:pt idx="140946">
                  <c:v>-88.570499999999981</c:v>
                </c:pt>
                <c:pt idx="140947">
                  <c:v>-88.568499999999972</c:v>
                </c:pt>
                <c:pt idx="140948">
                  <c:v>-88.566499999999962</c:v>
                </c:pt>
                <c:pt idx="140949">
                  <c:v>-88.564499999999953</c:v>
                </c:pt>
                <c:pt idx="140950">
                  <c:v>-88.5625</c:v>
                </c:pt>
                <c:pt idx="140951">
                  <c:v>-88.56049999999999</c:v>
                </c:pt>
                <c:pt idx="140952">
                  <c:v>-88.558499999999981</c:v>
                </c:pt>
                <c:pt idx="140953">
                  <c:v>-88.556499999999971</c:v>
                </c:pt>
                <c:pt idx="140954">
                  <c:v>-88.554499999999962</c:v>
                </c:pt>
                <c:pt idx="140955">
                  <c:v>-88.552499999999952</c:v>
                </c:pt>
                <c:pt idx="140956">
                  <c:v>-88.5505</c:v>
                </c:pt>
                <c:pt idx="140957">
                  <c:v>-88.54849999999999</c:v>
                </c:pt>
                <c:pt idx="140958">
                  <c:v>-88.54649999999998</c:v>
                </c:pt>
                <c:pt idx="140959">
                  <c:v>-88.544499999999971</c:v>
                </c:pt>
                <c:pt idx="140960">
                  <c:v>-88.542499999999961</c:v>
                </c:pt>
                <c:pt idx="140961">
                  <c:v>-88.540499999999952</c:v>
                </c:pt>
                <c:pt idx="140962">
                  <c:v>-88.538499999999999</c:v>
                </c:pt>
                <c:pt idx="140963">
                  <c:v>-88.53649999999999</c:v>
                </c:pt>
                <c:pt idx="140964">
                  <c:v>-88.53449999999998</c:v>
                </c:pt>
                <c:pt idx="140965">
                  <c:v>-88.53249999999997</c:v>
                </c:pt>
                <c:pt idx="140966">
                  <c:v>-88.530499999999961</c:v>
                </c:pt>
                <c:pt idx="140967">
                  <c:v>-88.528499999999951</c:v>
                </c:pt>
                <c:pt idx="140968">
                  <c:v>-88.526499999999999</c:v>
                </c:pt>
                <c:pt idx="140969">
                  <c:v>-88.524499999999989</c:v>
                </c:pt>
                <c:pt idx="140970">
                  <c:v>-88.52249999999998</c:v>
                </c:pt>
                <c:pt idx="140971">
                  <c:v>-88.52049999999997</c:v>
                </c:pt>
                <c:pt idx="140972">
                  <c:v>-88.51849999999996</c:v>
                </c:pt>
                <c:pt idx="140973">
                  <c:v>-88.516499999999951</c:v>
                </c:pt>
                <c:pt idx="140974">
                  <c:v>-88.514499999999998</c:v>
                </c:pt>
                <c:pt idx="140975">
                  <c:v>-88.512499999999989</c:v>
                </c:pt>
                <c:pt idx="140976">
                  <c:v>-88.510499999999979</c:v>
                </c:pt>
                <c:pt idx="140977">
                  <c:v>-88.50849999999997</c:v>
                </c:pt>
                <c:pt idx="140978">
                  <c:v>-88.50649999999996</c:v>
                </c:pt>
                <c:pt idx="140979">
                  <c:v>-88.50449999999995</c:v>
                </c:pt>
                <c:pt idx="140980">
                  <c:v>-88.502499999999998</c:v>
                </c:pt>
                <c:pt idx="140981">
                  <c:v>-88.500499999999988</c:v>
                </c:pt>
                <c:pt idx="140982">
                  <c:v>-88.498499999999979</c:v>
                </c:pt>
                <c:pt idx="140983">
                  <c:v>-88.496499999999969</c:v>
                </c:pt>
                <c:pt idx="140984">
                  <c:v>-88.49449999999996</c:v>
                </c:pt>
                <c:pt idx="140985">
                  <c:v>-88.49249999999995</c:v>
                </c:pt>
                <c:pt idx="140986">
                  <c:v>-88.490499999999997</c:v>
                </c:pt>
                <c:pt idx="140987">
                  <c:v>-88.488499999999988</c:v>
                </c:pt>
                <c:pt idx="140988">
                  <c:v>-88.486499999999978</c:v>
                </c:pt>
                <c:pt idx="140989">
                  <c:v>-88.484499999999969</c:v>
                </c:pt>
                <c:pt idx="140990">
                  <c:v>-88.482499999999959</c:v>
                </c:pt>
                <c:pt idx="140991">
                  <c:v>-88.48049999999995</c:v>
                </c:pt>
                <c:pt idx="140992">
                  <c:v>-88.478499999999997</c:v>
                </c:pt>
                <c:pt idx="140993">
                  <c:v>-88.476499999999987</c:v>
                </c:pt>
                <c:pt idx="140994">
                  <c:v>-88.474499999999978</c:v>
                </c:pt>
                <c:pt idx="140995">
                  <c:v>-88.472499999999968</c:v>
                </c:pt>
                <c:pt idx="140996">
                  <c:v>-88.470499999999959</c:v>
                </c:pt>
                <c:pt idx="140997">
                  <c:v>-88.468499999999949</c:v>
                </c:pt>
                <c:pt idx="140998">
                  <c:v>-88.466499999999996</c:v>
                </c:pt>
                <c:pt idx="140999">
                  <c:v>-88.464499999999987</c:v>
                </c:pt>
                <c:pt idx="141000">
                  <c:v>-88.462499999999977</c:v>
                </c:pt>
                <c:pt idx="141001">
                  <c:v>-88.460499999999968</c:v>
                </c:pt>
                <c:pt idx="141002">
                  <c:v>-88.458499999999958</c:v>
                </c:pt>
                <c:pt idx="141003">
                  <c:v>-88.456500000000005</c:v>
                </c:pt>
                <c:pt idx="141004">
                  <c:v>-88.454499999999996</c:v>
                </c:pt>
                <c:pt idx="141005">
                  <c:v>-88.452499999999986</c:v>
                </c:pt>
                <c:pt idx="141006">
                  <c:v>-88.450499999999977</c:v>
                </c:pt>
                <c:pt idx="141007">
                  <c:v>-88.448499999999967</c:v>
                </c:pt>
                <c:pt idx="141008">
                  <c:v>-88.446499999999958</c:v>
                </c:pt>
                <c:pt idx="141009">
                  <c:v>-88.444500000000005</c:v>
                </c:pt>
                <c:pt idx="141010">
                  <c:v>-88.442499999999995</c:v>
                </c:pt>
                <c:pt idx="141011">
                  <c:v>-88.440499999999986</c:v>
                </c:pt>
                <c:pt idx="141012">
                  <c:v>-88.438499999999976</c:v>
                </c:pt>
                <c:pt idx="141013">
                  <c:v>-88.436499999999967</c:v>
                </c:pt>
                <c:pt idx="141014">
                  <c:v>-88.434499999999957</c:v>
                </c:pt>
                <c:pt idx="141015">
                  <c:v>-88.432500000000005</c:v>
                </c:pt>
                <c:pt idx="141016">
                  <c:v>-88.430499999999995</c:v>
                </c:pt>
                <c:pt idx="141017">
                  <c:v>-88.428499999999985</c:v>
                </c:pt>
                <c:pt idx="141018">
                  <c:v>-88.426499999999976</c:v>
                </c:pt>
                <c:pt idx="141019">
                  <c:v>-88.424499999999966</c:v>
                </c:pt>
                <c:pt idx="141020">
                  <c:v>-88.422499999999957</c:v>
                </c:pt>
                <c:pt idx="141021">
                  <c:v>-88.420500000000004</c:v>
                </c:pt>
                <c:pt idx="141022">
                  <c:v>-88.418499999999995</c:v>
                </c:pt>
                <c:pt idx="141023">
                  <c:v>-88.416499999999985</c:v>
                </c:pt>
                <c:pt idx="141024">
                  <c:v>-88.414499999999975</c:v>
                </c:pt>
                <c:pt idx="141025">
                  <c:v>-88.412499999999966</c:v>
                </c:pt>
                <c:pt idx="141026">
                  <c:v>-88.410499999999956</c:v>
                </c:pt>
                <c:pt idx="141027">
                  <c:v>-88.408500000000004</c:v>
                </c:pt>
                <c:pt idx="141028">
                  <c:v>-88.406499999999994</c:v>
                </c:pt>
                <c:pt idx="141029">
                  <c:v>-88.404499999999985</c:v>
                </c:pt>
                <c:pt idx="141030">
                  <c:v>-88.402499999999975</c:v>
                </c:pt>
                <c:pt idx="141031">
                  <c:v>-88.400499999999965</c:v>
                </c:pt>
                <c:pt idx="141032">
                  <c:v>-88.398499999999956</c:v>
                </c:pt>
                <c:pt idx="141033">
                  <c:v>-88.396500000000003</c:v>
                </c:pt>
                <c:pt idx="141034">
                  <c:v>-88.394499999999994</c:v>
                </c:pt>
                <c:pt idx="141035">
                  <c:v>-88.392499999999984</c:v>
                </c:pt>
                <c:pt idx="141036">
                  <c:v>-88.390499999999975</c:v>
                </c:pt>
                <c:pt idx="141037">
                  <c:v>-88.388499999999965</c:v>
                </c:pt>
                <c:pt idx="141038">
                  <c:v>-88.386499999999955</c:v>
                </c:pt>
                <c:pt idx="141039">
                  <c:v>-88.384500000000003</c:v>
                </c:pt>
                <c:pt idx="141040">
                  <c:v>-88.382499999999993</c:v>
                </c:pt>
                <c:pt idx="141041">
                  <c:v>-88.380499999999984</c:v>
                </c:pt>
                <c:pt idx="141042">
                  <c:v>-88.378499999999974</c:v>
                </c:pt>
                <c:pt idx="141043">
                  <c:v>-88.376499999999965</c:v>
                </c:pt>
                <c:pt idx="141044">
                  <c:v>-88.374499999999955</c:v>
                </c:pt>
                <c:pt idx="141045">
                  <c:v>-88.372500000000002</c:v>
                </c:pt>
                <c:pt idx="141046">
                  <c:v>-88.370499999999993</c:v>
                </c:pt>
                <c:pt idx="141047">
                  <c:v>-88.368499999999983</c:v>
                </c:pt>
                <c:pt idx="141048">
                  <c:v>-88.366499999999974</c:v>
                </c:pt>
                <c:pt idx="141049">
                  <c:v>-88.364499999999964</c:v>
                </c:pt>
                <c:pt idx="141050">
                  <c:v>-88.362499999999955</c:v>
                </c:pt>
                <c:pt idx="141051">
                  <c:v>-88.360500000000002</c:v>
                </c:pt>
                <c:pt idx="141052">
                  <c:v>-88.358499999999992</c:v>
                </c:pt>
                <c:pt idx="141053">
                  <c:v>-88.356499999999983</c:v>
                </c:pt>
                <c:pt idx="141054">
                  <c:v>-88.354499999999973</c:v>
                </c:pt>
                <c:pt idx="141055">
                  <c:v>-88.352499999999964</c:v>
                </c:pt>
                <c:pt idx="141056">
                  <c:v>-88.350499999999954</c:v>
                </c:pt>
                <c:pt idx="141057">
                  <c:v>-88.348500000000001</c:v>
                </c:pt>
                <c:pt idx="141058">
                  <c:v>-88.346499999999992</c:v>
                </c:pt>
                <c:pt idx="141059">
                  <c:v>-88.344499999999982</c:v>
                </c:pt>
                <c:pt idx="141060">
                  <c:v>-88.342499999999973</c:v>
                </c:pt>
                <c:pt idx="141061">
                  <c:v>-88.340499999999963</c:v>
                </c:pt>
                <c:pt idx="141062">
                  <c:v>-88.338499999999954</c:v>
                </c:pt>
                <c:pt idx="141063">
                  <c:v>-88.336500000000001</c:v>
                </c:pt>
                <c:pt idx="141064">
                  <c:v>-88.334499999999991</c:v>
                </c:pt>
                <c:pt idx="141065">
                  <c:v>-88.332499999999982</c:v>
                </c:pt>
                <c:pt idx="141066">
                  <c:v>-88.330499999999972</c:v>
                </c:pt>
                <c:pt idx="141067">
                  <c:v>-88.328499999999963</c:v>
                </c:pt>
                <c:pt idx="141068">
                  <c:v>-88.326499999999953</c:v>
                </c:pt>
                <c:pt idx="141069">
                  <c:v>-88.3245</c:v>
                </c:pt>
                <c:pt idx="141070">
                  <c:v>-88.322499999999991</c:v>
                </c:pt>
                <c:pt idx="141071">
                  <c:v>-88.320499999999981</c:v>
                </c:pt>
                <c:pt idx="141072">
                  <c:v>-88.318499999999972</c:v>
                </c:pt>
                <c:pt idx="141073">
                  <c:v>-88.316499999999962</c:v>
                </c:pt>
                <c:pt idx="141074">
                  <c:v>-88.314499999999953</c:v>
                </c:pt>
                <c:pt idx="141075">
                  <c:v>-88.3125</c:v>
                </c:pt>
                <c:pt idx="141076">
                  <c:v>-88.31049999999999</c:v>
                </c:pt>
                <c:pt idx="141077">
                  <c:v>-88.308499999999981</c:v>
                </c:pt>
                <c:pt idx="141078">
                  <c:v>-88.306499999999971</c:v>
                </c:pt>
                <c:pt idx="141079">
                  <c:v>-88.304499999999962</c:v>
                </c:pt>
                <c:pt idx="141080">
                  <c:v>-88.302499999999952</c:v>
                </c:pt>
                <c:pt idx="141081">
                  <c:v>-88.3005</c:v>
                </c:pt>
                <c:pt idx="141082">
                  <c:v>-88.29849999999999</c:v>
                </c:pt>
                <c:pt idx="141083">
                  <c:v>-88.29649999999998</c:v>
                </c:pt>
                <c:pt idx="141084">
                  <c:v>-88.294499999999971</c:v>
                </c:pt>
                <c:pt idx="141085">
                  <c:v>-88.292499999999961</c:v>
                </c:pt>
                <c:pt idx="141086">
                  <c:v>-88.290499999999952</c:v>
                </c:pt>
                <c:pt idx="141087">
                  <c:v>-88.288499999999999</c:v>
                </c:pt>
                <c:pt idx="141088">
                  <c:v>-88.28649999999999</c:v>
                </c:pt>
                <c:pt idx="141089">
                  <c:v>-88.28449999999998</c:v>
                </c:pt>
                <c:pt idx="141090">
                  <c:v>-88.28249999999997</c:v>
                </c:pt>
                <c:pt idx="141091">
                  <c:v>-88.280499999999961</c:v>
                </c:pt>
                <c:pt idx="141092">
                  <c:v>-88.278499999999951</c:v>
                </c:pt>
                <c:pt idx="141093">
                  <c:v>-88.276499999999999</c:v>
                </c:pt>
                <c:pt idx="141094">
                  <c:v>-88.274499999999989</c:v>
                </c:pt>
                <c:pt idx="141095">
                  <c:v>-88.27249999999998</c:v>
                </c:pt>
                <c:pt idx="141096">
                  <c:v>-88.27049999999997</c:v>
                </c:pt>
                <c:pt idx="141097">
                  <c:v>-88.26849999999996</c:v>
                </c:pt>
                <c:pt idx="141098">
                  <c:v>-88.266499999999951</c:v>
                </c:pt>
                <c:pt idx="141099">
                  <c:v>-88.264499999999998</c:v>
                </c:pt>
                <c:pt idx="141100">
                  <c:v>-88.262499999999989</c:v>
                </c:pt>
                <c:pt idx="141101">
                  <c:v>-88.260499999999979</c:v>
                </c:pt>
                <c:pt idx="141102">
                  <c:v>-88.25849999999997</c:v>
                </c:pt>
                <c:pt idx="141103">
                  <c:v>-88.25649999999996</c:v>
                </c:pt>
                <c:pt idx="141104">
                  <c:v>-88.25449999999995</c:v>
                </c:pt>
                <c:pt idx="141105">
                  <c:v>-88.252499999999998</c:v>
                </c:pt>
                <c:pt idx="141106">
                  <c:v>-88.250499999999988</c:v>
                </c:pt>
                <c:pt idx="141107">
                  <c:v>-88.248499999999979</c:v>
                </c:pt>
                <c:pt idx="141108">
                  <c:v>-88.246499999999969</c:v>
                </c:pt>
                <c:pt idx="141109">
                  <c:v>-88.24449999999996</c:v>
                </c:pt>
                <c:pt idx="141110">
                  <c:v>-88.24249999999995</c:v>
                </c:pt>
                <c:pt idx="141111">
                  <c:v>-88.240499999999997</c:v>
                </c:pt>
                <c:pt idx="141112">
                  <c:v>-88.238499999999988</c:v>
                </c:pt>
                <c:pt idx="141113">
                  <c:v>-88.236499999999978</c:v>
                </c:pt>
                <c:pt idx="141114">
                  <c:v>-88.234499999999969</c:v>
                </c:pt>
                <c:pt idx="141115">
                  <c:v>-88.232499999999959</c:v>
                </c:pt>
                <c:pt idx="141116">
                  <c:v>-88.23049999999995</c:v>
                </c:pt>
                <c:pt idx="141117">
                  <c:v>-88.228499999999997</c:v>
                </c:pt>
                <c:pt idx="141118">
                  <c:v>-88.226499999999987</c:v>
                </c:pt>
                <c:pt idx="141119">
                  <c:v>-88.224499999999978</c:v>
                </c:pt>
                <c:pt idx="141120">
                  <c:v>-88.222499999999968</c:v>
                </c:pt>
                <c:pt idx="141121">
                  <c:v>-88.220499999999959</c:v>
                </c:pt>
                <c:pt idx="141122">
                  <c:v>-88.218499999999949</c:v>
                </c:pt>
                <c:pt idx="141123">
                  <c:v>-88.216499999999996</c:v>
                </c:pt>
                <c:pt idx="141124">
                  <c:v>-88.214499999999987</c:v>
                </c:pt>
                <c:pt idx="141125">
                  <c:v>-88.212499999999977</c:v>
                </c:pt>
                <c:pt idx="141126">
                  <c:v>-88.210499999999968</c:v>
                </c:pt>
                <c:pt idx="141127">
                  <c:v>-88.208499999999958</c:v>
                </c:pt>
                <c:pt idx="141128">
                  <c:v>-88.206500000000005</c:v>
                </c:pt>
                <c:pt idx="141129">
                  <c:v>-88.204499999999996</c:v>
                </c:pt>
                <c:pt idx="141130">
                  <c:v>-88.202499999999986</c:v>
                </c:pt>
                <c:pt idx="141131">
                  <c:v>-88.200499999999977</c:v>
                </c:pt>
                <c:pt idx="141132">
                  <c:v>-88.198499999999967</c:v>
                </c:pt>
                <c:pt idx="141133">
                  <c:v>-88.196499999999958</c:v>
                </c:pt>
                <c:pt idx="141134">
                  <c:v>-88.194500000000005</c:v>
                </c:pt>
                <c:pt idx="141135">
                  <c:v>-88.192499999999995</c:v>
                </c:pt>
                <c:pt idx="141136">
                  <c:v>-88.190499999999986</c:v>
                </c:pt>
                <c:pt idx="141137">
                  <c:v>-88.188499999999976</c:v>
                </c:pt>
                <c:pt idx="141138">
                  <c:v>-88.186499999999967</c:v>
                </c:pt>
                <c:pt idx="141139">
                  <c:v>-88.184499999999957</c:v>
                </c:pt>
                <c:pt idx="141140">
                  <c:v>-88.182500000000005</c:v>
                </c:pt>
                <c:pt idx="141141">
                  <c:v>-88.180499999999995</c:v>
                </c:pt>
                <c:pt idx="141142">
                  <c:v>-88.178499999999985</c:v>
                </c:pt>
                <c:pt idx="141143">
                  <c:v>-88.176499999999976</c:v>
                </c:pt>
                <c:pt idx="141144">
                  <c:v>-88.174499999999966</c:v>
                </c:pt>
                <c:pt idx="141145">
                  <c:v>-88.172499999999957</c:v>
                </c:pt>
                <c:pt idx="141146">
                  <c:v>-88.170500000000004</c:v>
                </c:pt>
                <c:pt idx="141147">
                  <c:v>-88.168499999999995</c:v>
                </c:pt>
                <c:pt idx="141148">
                  <c:v>-88.166499999999985</c:v>
                </c:pt>
                <c:pt idx="141149">
                  <c:v>-88.164499999999975</c:v>
                </c:pt>
                <c:pt idx="141150">
                  <c:v>-88.162499999999966</c:v>
                </c:pt>
                <c:pt idx="141151">
                  <c:v>-88.160499999999956</c:v>
                </c:pt>
                <c:pt idx="141152">
                  <c:v>-88.158500000000004</c:v>
                </c:pt>
                <c:pt idx="141153">
                  <c:v>-88.156499999999994</c:v>
                </c:pt>
                <c:pt idx="141154">
                  <c:v>-88.154499999999985</c:v>
                </c:pt>
                <c:pt idx="141155">
                  <c:v>-88.152499999999975</c:v>
                </c:pt>
                <c:pt idx="141156">
                  <c:v>-88.150499999999965</c:v>
                </c:pt>
                <c:pt idx="141157">
                  <c:v>-88.148499999999956</c:v>
                </c:pt>
                <c:pt idx="141158">
                  <c:v>-88.146500000000003</c:v>
                </c:pt>
                <c:pt idx="141159">
                  <c:v>-88.144499999999994</c:v>
                </c:pt>
                <c:pt idx="141160">
                  <c:v>-88.142499999999984</c:v>
                </c:pt>
                <c:pt idx="141161">
                  <c:v>-88.140499999999975</c:v>
                </c:pt>
                <c:pt idx="141162">
                  <c:v>-88.138499999999965</c:v>
                </c:pt>
                <c:pt idx="141163">
                  <c:v>-88.136499999999955</c:v>
                </c:pt>
                <c:pt idx="141164">
                  <c:v>-88.134500000000003</c:v>
                </c:pt>
                <c:pt idx="141165">
                  <c:v>-88.132499999999993</c:v>
                </c:pt>
                <c:pt idx="141166">
                  <c:v>-88.130499999999984</c:v>
                </c:pt>
                <c:pt idx="141167">
                  <c:v>-88.128499999999974</c:v>
                </c:pt>
                <c:pt idx="141168">
                  <c:v>-88.126499999999965</c:v>
                </c:pt>
                <c:pt idx="141169">
                  <c:v>-88.124499999999955</c:v>
                </c:pt>
                <c:pt idx="141170">
                  <c:v>-88.122500000000002</c:v>
                </c:pt>
                <c:pt idx="141171">
                  <c:v>-88.120499999999993</c:v>
                </c:pt>
                <c:pt idx="141172">
                  <c:v>-88.118499999999983</c:v>
                </c:pt>
                <c:pt idx="141173">
                  <c:v>-88.116499999999974</c:v>
                </c:pt>
                <c:pt idx="141174">
                  <c:v>-88.114499999999964</c:v>
                </c:pt>
                <c:pt idx="141175">
                  <c:v>-88.112499999999955</c:v>
                </c:pt>
                <c:pt idx="141176">
                  <c:v>-88.110500000000002</c:v>
                </c:pt>
                <c:pt idx="141177">
                  <c:v>-88.108499999999992</c:v>
                </c:pt>
                <c:pt idx="141178">
                  <c:v>-88.106499999999983</c:v>
                </c:pt>
                <c:pt idx="141179">
                  <c:v>-88.104499999999973</c:v>
                </c:pt>
                <c:pt idx="141180">
                  <c:v>-88.102499999999964</c:v>
                </c:pt>
                <c:pt idx="141181">
                  <c:v>-88.100499999999954</c:v>
                </c:pt>
                <c:pt idx="141182">
                  <c:v>-88.098500000000001</c:v>
                </c:pt>
                <c:pt idx="141183">
                  <c:v>-88.096499999999992</c:v>
                </c:pt>
                <c:pt idx="141184">
                  <c:v>-88.094499999999982</c:v>
                </c:pt>
                <c:pt idx="141185">
                  <c:v>-88.092499999999973</c:v>
                </c:pt>
                <c:pt idx="141186">
                  <c:v>-88.090499999999963</c:v>
                </c:pt>
                <c:pt idx="141187">
                  <c:v>-88.088499999999954</c:v>
                </c:pt>
                <c:pt idx="141188">
                  <c:v>-88.086500000000001</c:v>
                </c:pt>
                <c:pt idx="141189">
                  <c:v>-88.084499999999991</c:v>
                </c:pt>
                <c:pt idx="141190">
                  <c:v>-88.082499999999982</c:v>
                </c:pt>
                <c:pt idx="141191">
                  <c:v>-88.080499999999972</c:v>
                </c:pt>
                <c:pt idx="141192">
                  <c:v>-88.078499999999963</c:v>
                </c:pt>
                <c:pt idx="141193">
                  <c:v>-88.076499999999953</c:v>
                </c:pt>
                <c:pt idx="141194">
                  <c:v>-88.0745</c:v>
                </c:pt>
                <c:pt idx="141195">
                  <c:v>-88.072499999999991</c:v>
                </c:pt>
                <c:pt idx="141196">
                  <c:v>-88.070499999999981</c:v>
                </c:pt>
                <c:pt idx="141197">
                  <c:v>-88.068499999999972</c:v>
                </c:pt>
                <c:pt idx="141198">
                  <c:v>-88.066499999999962</c:v>
                </c:pt>
                <c:pt idx="141199">
                  <c:v>-88.064499999999953</c:v>
                </c:pt>
                <c:pt idx="141200">
                  <c:v>-88.0625</c:v>
                </c:pt>
                <c:pt idx="141201">
                  <c:v>-88.06049999999999</c:v>
                </c:pt>
                <c:pt idx="141202">
                  <c:v>-88.058499999999981</c:v>
                </c:pt>
                <c:pt idx="141203">
                  <c:v>-88.056499999999971</c:v>
                </c:pt>
                <c:pt idx="141204">
                  <c:v>-88.054499999999962</c:v>
                </c:pt>
                <c:pt idx="141205">
                  <c:v>-88.052499999999952</c:v>
                </c:pt>
                <c:pt idx="141206">
                  <c:v>-88.0505</c:v>
                </c:pt>
                <c:pt idx="141207">
                  <c:v>-88.04849999999999</c:v>
                </c:pt>
                <c:pt idx="141208">
                  <c:v>-88.04649999999998</c:v>
                </c:pt>
                <c:pt idx="141209">
                  <c:v>-88.044499999999971</c:v>
                </c:pt>
                <c:pt idx="141210">
                  <c:v>-88.042499999999961</c:v>
                </c:pt>
                <c:pt idx="141211">
                  <c:v>-88.040499999999952</c:v>
                </c:pt>
                <c:pt idx="141212">
                  <c:v>-88.038499999999999</c:v>
                </c:pt>
                <c:pt idx="141213">
                  <c:v>-88.03649999999999</c:v>
                </c:pt>
                <c:pt idx="141214">
                  <c:v>-88.03449999999998</c:v>
                </c:pt>
                <c:pt idx="141215">
                  <c:v>-88.03249999999997</c:v>
                </c:pt>
                <c:pt idx="141216">
                  <c:v>-88.030499999999961</c:v>
                </c:pt>
                <c:pt idx="141217">
                  <c:v>-88.028499999999951</c:v>
                </c:pt>
                <c:pt idx="141218">
                  <c:v>-88.026499999999999</c:v>
                </c:pt>
                <c:pt idx="141219">
                  <c:v>-88.024499999999989</c:v>
                </c:pt>
                <c:pt idx="141220">
                  <c:v>-88.02249999999998</c:v>
                </c:pt>
                <c:pt idx="141221">
                  <c:v>-88.02049999999997</c:v>
                </c:pt>
                <c:pt idx="141222">
                  <c:v>-88.01849999999996</c:v>
                </c:pt>
                <c:pt idx="141223">
                  <c:v>-88.016499999999951</c:v>
                </c:pt>
                <c:pt idx="141224">
                  <c:v>-88.014499999999998</c:v>
                </c:pt>
                <c:pt idx="141225">
                  <c:v>-88.012499999999989</c:v>
                </c:pt>
                <c:pt idx="141226">
                  <c:v>-88.010499999999979</c:v>
                </c:pt>
                <c:pt idx="141227">
                  <c:v>-88.00849999999997</c:v>
                </c:pt>
                <c:pt idx="141228">
                  <c:v>-88.00649999999996</c:v>
                </c:pt>
                <c:pt idx="141229">
                  <c:v>-88.00449999999995</c:v>
                </c:pt>
                <c:pt idx="141230">
                  <c:v>-88.002499999999998</c:v>
                </c:pt>
                <c:pt idx="141231">
                  <c:v>-88.000499999999988</c:v>
                </c:pt>
                <c:pt idx="141232">
                  <c:v>-87.998499999999979</c:v>
                </c:pt>
                <c:pt idx="141233">
                  <c:v>-87.996499999999969</c:v>
                </c:pt>
                <c:pt idx="141234">
                  <c:v>-87.99449999999996</c:v>
                </c:pt>
                <c:pt idx="141235">
                  <c:v>-87.99249999999995</c:v>
                </c:pt>
                <c:pt idx="141236">
                  <c:v>-87.990499999999997</c:v>
                </c:pt>
                <c:pt idx="141237">
                  <c:v>-87.988499999999988</c:v>
                </c:pt>
                <c:pt idx="141238">
                  <c:v>-87.986499999999978</c:v>
                </c:pt>
                <c:pt idx="141239">
                  <c:v>-87.984499999999969</c:v>
                </c:pt>
                <c:pt idx="141240">
                  <c:v>-87.982499999999959</c:v>
                </c:pt>
                <c:pt idx="141241">
                  <c:v>-87.98049999999995</c:v>
                </c:pt>
                <c:pt idx="141242">
                  <c:v>-87.978499999999997</c:v>
                </c:pt>
                <c:pt idx="141243">
                  <c:v>-87.976499999999987</c:v>
                </c:pt>
                <c:pt idx="141244">
                  <c:v>-87.974499999999978</c:v>
                </c:pt>
                <c:pt idx="141245">
                  <c:v>-87.972499999999968</c:v>
                </c:pt>
                <c:pt idx="141246">
                  <c:v>-87.970499999999959</c:v>
                </c:pt>
                <c:pt idx="141247">
                  <c:v>-87.968499999999949</c:v>
                </c:pt>
                <c:pt idx="141248">
                  <c:v>-87.966499999999996</c:v>
                </c:pt>
                <c:pt idx="141249">
                  <c:v>-87.964499999999987</c:v>
                </c:pt>
                <c:pt idx="141250">
                  <c:v>-87.962499999999977</c:v>
                </c:pt>
                <c:pt idx="141251">
                  <c:v>-87.960499999999968</c:v>
                </c:pt>
                <c:pt idx="141252">
                  <c:v>-87.958499999999958</c:v>
                </c:pt>
                <c:pt idx="141253">
                  <c:v>-87.956500000000005</c:v>
                </c:pt>
                <c:pt idx="141254">
                  <c:v>-87.954499999999996</c:v>
                </c:pt>
                <c:pt idx="141255">
                  <c:v>-87.952499999999986</c:v>
                </c:pt>
                <c:pt idx="141256">
                  <c:v>-87.950499999999977</c:v>
                </c:pt>
                <c:pt idx="141257">
                  <c:v>-87.948499999999967</c:v>
                </c:pt>
                <c:pt idx="141258">
                  <c:v>-87.946499999999958</c:v>
                </c:pt>
                <c:pt idx="141259">
                  <c:v>-87.944500000000005</c:v>
                </c:pt>
                <c:pt idx="141260">
                  <c:v>-87.942499999999995</c:v>
                </c:pt>
                <c:pt idx="141261">
                  <c:v>-87.940499999999986</c:v>
                </c:pt>
                <c:pt idx="141262">
                  <c:v>-87.938499999999976</c:v>
                </c:pt>
                <c:pt idx="141263">
                  <c:v>-87.936499999999967</c:v>
                </c:pt>
                <c:pt idx="141264">
                  <c:v>-87.934499999999957</c:v>
                </c:pt>
                <c:pt idx="141265">
                  <c:v>-87.932500000000005</c:v>
                </c:pt>
                <c:pt idx="141266">
                  <c:v>-87.930499999999995</c:v>
                </c:pt>
                <c:pt idx="141267">
                  <c:v>-87.928499999999985</c:v>
                </c:pt>
                <c:pt idx="141268">
                  <c:v>-87.926499999999976</c:v>
                </c:pt>
                <c:pt idx="141269">
                  <c:v>-87.924499999999966</c:v>
                </c:pt>
                <c:pt idx="141270">
                  <c:v>-87.922499999999957</c:v>
                </c:pt>
                <c:pt idx="141271">
                  <c:v>-87.920500000000004</c:v>
                </c:pt>
                <c:pt idx="141272">
                  <c:v>-87.918499999999995</c:v>
                </c:pt>
                <c:pt idx="141273">
                  <c:v>-87.916499999999985</c:v>
                </c:pt>
                <c:pt idx="141274">
                  <c:v>-87.914499999999975</c:v>
                </c:pt>
                <c:pt idx="141275">
                  <c:v>-87.912499999999966</c:v>
                </c:pt>
                <c:pt idx="141276">
                  <c:v>-87.910499999999956</c:v>
                </c:pt>
                <c:pt idx="141277">
                  <c:v>-87.908500000000004</c:v>
                </c:pt>
                <c:pt idx="141278">
                  <c:v>-87.906499999999994</c:v>
                </c:pt>
                <c:pt idx="141279">
                  <c:v>-87.904499999999985</c:v>
                </c:pt>
                <c:pt idx="141280">
                  <c:v>-87.902499999999975</c:v>
                </c:pt>
                <c:pt idx="141281">
                  <c:v>-87.900499999999965</c:v>
                </c:pt>
                <c:pt idx="141282">
                  <c:v>-87.898499999999956</c:v>
                </c:pt>
                <c:pt idx="141283">
                  <c:v>-87.896500000000003</c:v>
                </c:pt>
                <c:pt idx="141284">
                  <c:v>-87.894499999999994</c:v>
                </c:pt>
                <c:pt idx="141285">
                  <c:v>-87.892499999999984</c:v>
                </c:pt>
                <c:pt idx="141286">
                  <c:v>-87.890499999999975</c:v>
                </c:pt>
                <c:pt idx="141287">
                  <c:v>-87.888499999999965</c:v>
                </c:pt>
                <c:pt idx="141288">
                  <c:v>-87.886499999999955</c:v>
                </c:pt>
                <c:pt idx="141289">
                  <c:v>-87.884500000000003</c:v>
                </c:pt>
                <c:pt idx="141290">
                  <c:v>-87.882499999999993</c:v>
                </c:pt>
                <c:pt idx="141291">
                  <c:v>-87.880499999999984</c:v>
                </c:pt>
                <c:pt idx="141292">
                  <c:v>-87.878499999999974</c:v>
                </c:pt>
                <c:pt idx="141293">
                  <c:v>-87.876499999999965</c:v>
                </c:pt>
                <c:pt idx="141294">
                  <c:v>-87.874499999999955</c:v>
                </c:pt>
                <c:pt idx="141295">
                  <c:v>-87.872500000000002</c:v>
                </c:pt>
                <c:pt idx="141296">
                  <c:v>-87.870499999999993</c:v>
                </c:pt>
                <c:pt idx="141297">
                  <c:v>-87.868499999999983</c:v>
                </c:pt>
                <c:pt idx="141298">
                  <c:v>-87.866499999999974</c:v>
                </c:pt>
                <c:pt idx="141299">
                  <c:v>-87.864499999999964</c:v>
                </c:pt>
                <c:pt idx="141300">
                  <c:v>-87.862499999999955</c:v>
                </c:pt>
                <c:pt idx="141301">
                  <c:v>-87.860500000000002</c:v>
                </c:pt>
                <c:pt idx="141302">
                  <c:v>-87.858499999999992</c:v>
                </c:pt>
                <c:pt idx="141303">
                  <c:v>-87.856499999999983</c:v>
                </c:pt>
                <c:pt idx="141304">
                  <c:v>-87.854499999999973</c:v>
                </c:pt>
                <c:pt idx="141305">
                  <c:v>-87.852499999999964</c:v>
                </c:pt>
                <c:pt idx="141306">
                  <c:v>-87.850499999999954</c:v>
                </c:pt>
                <c:pt idx="141307">
                  <c:v>-87.848500000000001</c:v>
                </c:pt>
                <c:pt idx="141308">
                  <c:v>-87.846499999999992</c:v>
                </c:pt>
                <c:pt idx="141309">
                  <c:v>-87.844499999999982</c:v>
                </c:pt>
                <c:pt idx="141310">
                  <c:v>-87.842499999999973</c:v>
                </c:pt>
                <c:pt idx="141311">
                  <c:v>-87.840499999999963</c:v>
                </c:pt>
                <c:pt idx="141312">
                  <c:v>-87.838499999999954</c:v>
                </c:pt>
                <c:pt idx="141313">
                  <c:v>-87.836500000000001</c:v>
                </c:pt>
                <c:pt idx="141314">
                  <c:v>-87.834499999999991</c:v>
                </c:pt>
                <c:pt idx="141315">
                  <c:v>-87.832499999999982</c:v>
                </c:pt>
                <c:pt idx="141316">
                  <c:v>-87.830499999999972</c:v>
                </c:pt>
                <c:pt idx="141317">
                  <c:v>-87.828499999999963</c:v>
                </c:pt>
                <c:pt idx="141318">
                  <c:v>-87.826499999999953</c:v>
                </c:pt>
                <c:pt idx="141319">
                  <c:v>-87.8245</c:v>
                </c:pt>
                <c:pt idx="141320">
                  <c:v>-87.822499999999991</c:v>
                </c:pt>
                <c:pt idx="141321">
                  <c:v>-87.820499999999981</c:v>
                </c:pt>
                <c:pt idx="141322">
                  <c:v>-87.818499999999972</c:v>
                </c:pt>
                <c:pt idx="141323">
                  <c:v>-87.816499999999962</c:v>
                </c:pt>
                <c:pt idx="141324">
                  <c:v>-87.814499999999953</c:v>
                </c:pt>
                <c:pt idx="141325">
                  <c:v>-87.8125</c:v>
                </c:pt>
                <c:pt idx="141326">
                  <c:v>-87.81049999999999</c:v>
                </c:pt>
                <c:pt idx="141327">
                  <c:v>-87.808499999999981</c:v>
                </c:pt>
                <c:pt idx="141328">
                  <c:v>-87.806499999999971</c:v>
                </c:pt>
                <c:pt idx="141329">
                  <c:v>-87.804499999999962</c:v>
                </c:pt>
                <c:pt idx="141330">
                  <c:v>-87.802499999999952</c:v>
                </c:pt>
                <c:pt idx="141331">
                  <c:v>-87.8005</c:v>
                </c:pt>
                <c:pt idx="141332">
                  <c:v>-87.79849999999999</c:v>
                </c:pt>
                <c:pt idx="141333">
                  <c:v>-87.79649999999998</c:v>
                </c:pt>
                <c:pt idx="141334">
                  <c:v>-87.794499999999971</c:v>
                </c:pt>
                <c:pt idx="141335">
                  <c:v>-87.792499999999961</c:v>
                </c:pt>
                <c:pt idx="141336">
                  <c:v>-87.790499999999952</c:v>
                </c:pt>
                <c:pt idx="141337">
                  <c:v>-87.788499999999999</c:v>
                </c:pt>
                <c:pt idx="141338">
                  <c:v>-87.78649999999999</c:v>
                </c:pt>
                <c:pt idx="141339">
                  <c:v>-87.78449999999998</c:v>
                </c:pt>
                <c:pt idx="141340">
                  <c:v>-87.78249999999997</c:v>
                </c:pt>
                <c:pt idx="141341">
                  <c:v>-87.780499999999961</c:v>
                </c:pt>
                <c:pt idx="141342">
                  <c:v>-87.778499999999951</c:v>
                </c:pt>
                <c:pt idx="141343">
                  <c:v>-87.776499999999999</c:v>
                </c:pt>
                <c:pt idx="141344">
                  <c:v>-87.774499999999989</c:v>
                </c:pt>
                <c:pt idx="141345">
                  <c:v>-87.77249999999998</c:v>
                </c:pt>
                <c:pt idx="141346">
                  <c:v>-87.77049999999997</c:v>
                </c:pt>
                <c:pt idx="141347">
                  <c:v>-87.76849999999996</c:v>
                </c:pt>
                <c:pt idx="141348">
                  <c:v>-87.766499999999951</c:v>
                </c:pt>
                <c:pt idx="141349">
                  <c:v>-87.764499999999998</c:v>
                </c:pt>
                <c:pt idx="141350">
                  <c:v>-87.762499999999989</c:v>
                </c:pt>
                <c:pt idx="141351">
                  <c:v>-87.760499999999979</c:v>
                </c:pt>
                <c:pt idx="141352">
                  <c:v>-87.75849999999997</c:v>
                </c:pt>
                <c:pt idx="141353">
                  <c:v>-87.75649999999996</c:v>
                </c:pt>
                <c:pt idx="141354">
                  <c:v>-87.75449999999995</c:v>
                </c:pt>
                <c:pt idx="141355">
                  <c:v>-87.752499999999998</c:v>
                </c:pt>
                <c:pt idx="141356">
                  <c:v>-87.750499999999988</c:v>
                </c:pt>
                <c:pt idx="141357">
                  <c:v>-87.748499999999979</c:v>
                </c:pt>
                <c:pt idx="141358">
                  <c:v>-87.746499999999969</c:v>
                </c:pt>
                <c:pt idx="141359">
                  <c:v>-87.74449999999996</c:v>
                </c:pt>
                <c:pt idx="141360">
                  <c:v>-87.74249999999995</c:v>
                </c:pt>
                <c:pt idx="141361">
                  <c:v>-87.740499999999997</c:v>
                </c:pt>
                <c:pt idx="141362">
                  <c:v>-87.738499999999988</c:v>
                </c:pt>
                <c:pt idx="141363">
                  <c:v>-87.736499999999978</c:v>
                </c:pt>
                <c:pt idx="141364">
                  <c:v>-87.734499999999969</c:v>
                </c:pt>
                <c:pt idx="141365">
                  <c:v>-87.732499999999959</c:v>
                </c:pt>
                <c:pt idx="141366">
                  <c:v>-87.73049999999995</c:v>
                </c:pt>
                <c:pt idx="141367">
                  <c:v>-87.728499999999997</c:v>
                </c:pt>
                <c:pt idx="141368">
                  <c:v>-87.726499999999987</c:v>
                </c:pt>
                <c:pt idx="141369">
                  <c:v>-87.724499999999978</c:v>
                </c:pt>
                <c:pt idx="141370">
                  <c:v>-87.722499999999968</c:v>
                </c:pt>
                <c:pt idx="141371">
                  <c:v>-87.720499999999959</c:v>
                </c:pt>
                <c:pt idx="141372">
                  <c:v>-87.718499999999949</c:v>
                </c:pt>
                <c:pt idx="141373">
                  <c:v>-87.716499999999996</c:v>
                </c:pt>
                <c:pt idx="141374">
                  <c:v>-87.714499999999987</c:v>
                </c:pt>
                <c:pt idx="141375">
                  <c:v>-87.712499999999977</c:v>
                </c:pt>
                <c:pt idx="141376">
                  <c:v>-87.710499999999968</c:v>
                </c:pt>
                <c:pt idx="141377">
                  <c:v>-87.708499999999958</c:v>
                </c:pt>
                <c:pt idx="141378">
                  <c:v>-87.706500000000005</c:v>
                </c:pt>
                <c:pt idx="141379">
                  <c:v>-87.704499999999996</c:v>
                </c:pt>
                <c:pt idx="141380">
                  <c:v>-87.702499999999986</c:v>
                </c:pt>
                <c:pt idx="141381">
                  <c:v>-87.700499999999977</c:v>
                </c:pt>
                <c:pt idx="141382">
                  <c:v>-87.698499999999967</c:v>
                </c:pt>
                <c:pt idx="141383">
                  <c:v>-87.696499999999958</c:v>
                </c:pt>
                <c:pt idx="141384">
                  <c:v>-87.694500000000005</c:v>
                </c:pt>
                <c:pt idx="141385">
                  <c:v>-87.692499999999995</c:v>
                </c:pt>
                <c:pt idx="141386">
                  <c:v>-87.690499999999986</c:v>
                </c:pt>
                <c:pt idx="141387">
                  <c:v>-87.688499999999976</c:v>
                </c:pt>
                <c:pt idx="141388">
                  <c:v>-87.686499999999967</c:v>
                </c:pt>
                <c:pt idx="141389">
                  <c:v>-87.684499999999957</c:v>
                </c:pt>
                <c:pt idx="141390">
                  <c:v>-87.682500000000005</c:v>
                </c:pt>
                <c:pt idx="141391">
                  <c:v>-87.680499999999995</c:v>
                </c:pt>
                <c:pt idx="141392">
                  <c:v>-87.678499999999985</c:v>
                </c:pt>
                <c:pt idx="141393">
                  <c:v>-87.676499999999976</c:v>
                </c:pt>
                <c:pt idx="141394">
                  <c:v>-87.674499999999966</c:v>
                </c:pt>
                <c:pt idx="141395">
                  <c:v>-87.672499999999957</c:v>
                </c:pt>
                <c:pt idx="141396">
                  <c:v>-87.670500000000004</c:v>
                </c:pt>
                <c:pt idx="141397">
                  <c:v>-87.668499999999995</c:v>
                </c:pt>
                <c:pt idx="141398">
                  <c:v>-87.666499999999985</c:v>
                </c:pt>
                <c:pt idx="141399">
                  <c:v>-87.664499999999975</c:v>
                </c:pt>
                <c:pt idx="141400">
                  <c:v>-87.662499999999966</c:v>
                </c:pt>
                <c:pt idx="141401">
                  <c:v>-87.660499999999956</c:v>
                </c:pt>
                <c:pt idx="141402">
                  <c:v>-87.658500000000004</c:v>
                </c:pt>
                <c:pt idx="141403">
                  <c:v>-87.656499999999994</c:v>
                </c:pt>
                <c:pt idx="141404">
                  <c:v>-87.654499999999985</c:v>
                </c:pt>
                <c:pt idx="141405">
                  <c:v>-87.652499999999975</c:v>
                </c:pt>
                <c:pt idx="141406">
                  <c:v>-87.650499999999965</c:v>
                </c:pt>
                <c:pt idx="141407">
                  <c:v>-87.648499999999956</c:v>
                </c:pt>
                <c:pt idx="141408">
                  <c:v>-87.646500000000003</c:v>
                </c:pt>
                <c:pt idx="141409">
                  <c:v>-87.644499999999994</c:v>
                </c:pt>
                <c:pt idx="141410">
                  <c:v>-87.642499999999984</c:v>
                </c:pt>
                <c:pt idx="141411">
                  <c:v>-87.640499999999975</c:v>
                </c:pt>
                <c:pt idx="141412">
                  <c:v>-87.638499999999965</c:v>
                </c:pt>
                <c:pt idx="141413">
                  <c:v>-87.636499999999955</c:v>
                </c:pt>
                <c:pt idx="141414">
                  <c:v>-87.634500000000003</c:v>
                </c:pt>
                <c:pt idx="141415">
                  <c:v>-87.632499999999993</c:v>
                </c:pt>
                <c:pt idx="141416">
                  <c:v>-87.630499999999984</c:v>
                </c:pt>
                <c:pt idx="141417">
                  <c:v>-87.628499999999974</c:v>
                </c:pt>
                <c:pt idx="141418">
                  <c:v>-87.626499999999965</c:v>
                </c:pt>
                <c:pt idx="141419">
                  <c:v>-87.624499999999955</c:v>
                </c:pt>
                <c:pt idx="141420">
                  <c:v>-87.622500000000002</c:v>
                </c:pt>
                <c:pt idx="141421">
                  <c:v>-87.620499999999993</c:v>
                </c:pt>
                <c:pt idx="141422">
                  <c:v>-87.618499999999983</c:v>
                </c:pt>
                <c:pt idx="141423">
                  <c:v>-87.616499999999974</c:v>
                </c:pt>
                <c:pt idx="141424">
                  <c:v>-87.614499999999964</c:v>
                </c:pt>
                <c:pt idx="141425">
                  <c:v>-87.612499999999955</c:v>
                </c:pt>
                <c:pt idx="141426">
                  <c:v>-87.610500000000002</c:v>
                </c:pt>
                <c:pt idx="141427">
                  <c:v>-87.608499999999992</c:v>
                </c:pt>
                <c:pt idx="141428">
                  <c:v>-87.606499999999983</c:v>
                </c:pt>
                <c:pt idx="141429">
                  <c:v>-87.604499999999973</c:v>
                </c:pt>
                <c:pt idx="141430">
                  <c:v>-87.602499999999964</c:v>
                </c:pt>
                <c:pt idx="141431">
                  <c:v>-87.600499999999954</c:v>
                </c:pt>
                <c:pt idx="141432">
                  <c:v>-87.598500000000001</c:v>
                </c:pt>
                <c:pt idx="141433">
                  <c:v>-87.596499999999992</c:v>
                </c:pt>
                <c:pt idx="141434">
                  <c:v>-87.594499999999982</c:v>
                </c:pt>
                <c:pt idx="141435">
                  <c:v>-87.592499999999973</c:v>
                </c:pt>
                <c:pt idx="141436">
                  <c:v>-87.590499999999963</c:v>
                </c:pt>
                <c:pt idx="141437">
                  <c:v>-87.588499999999954</c:v>
                </c:pt>
                <c:pt idx="141438">
                  <c:v>-87.586500000000001</c:v>
                </c:pt>
                <c:pt idx="141439">
                  <c:v>-87.584499999999991</c:v>
                </c:pt>
                <c:pt idx="141440">
                  <c:v>-87.582499999999982</c:v>
                </c:pt>
                <c:pt idx="141441">
                  <c:v>-87.580499999999972</c:v>
                </c:pt>
                <c:pt idx="141442">
                  <c:v>-87.578499999999963</c:v>
                </c:pt>
                <c:pt idx="141443">
                  <c:v>-87.576499999999953</c:v>
                </c:pt>
                <c:pt idx="141444">
                  <c:v>-87.5745</c:v>
                </c:pt>
                <c:pt idx="141445">
                  <c:v>-87.572499999999991</c:v>
                </c:pt>
                <c:pt idx="141446">
                  <c:v>-87.570499999999981</c:v>
                </c:pt>
                <c:pt idx="141447">
                  <c:v>-87.568499999999972</c:v>
                </c:pt>
                <c:pt idx="141448">
                  <c:v>-87.566499999999962</c:v>
                </c:pt>
                <c:pt idx="141449">
                  <c:v>-87.564499999999953</c:v>
                </c:pt>
                <c:pt idx="141450">
                  <c:v>-87.5625</c:v>
                </c:pt>
                <c:pt idx="141451">
                  <c:v>-87.56049999999999</c:v>
                </c:pt>
                <c:pt idx="141452">
                  <c:v>-87.558499999999981</c:v>
                </c:pt>
                <c:pt idx="141453">
                  <c:v>-87.556499999999971</c:v>
                </c:pt>
                <c:pt idx="141454">
                  <c:v>-87.554499999999962</c:v>
                </c:pt>
                <c:pt idx="141455">
                  <c:v>-87.552499999999952</c:v>
                </c:pt>
                <c:pt idx="141456">
                  <c:v>-87.5505</c:v>
                </c:pt>
                <c:pt idx="141457">
                  <c:v>-87.54849999999999</c:v>
                </c:pt>
                <c:pt idx="141458">
                  <c:v>-87.54649999999998</c:v>
                </c:pt>
                <c:pt idx="141459">
                  <c:v>-87.544499999999971</c:v>
                </c:pt>
                <c:pt idx="141460">
                  <c:v>-87.542499999999961</c:v>
                </c:pt>
                <c:pt idx="141461">
                  <c:v>-87.540499999999952</c:v>
                </c:pt>
                <c:pt idx="141462">
                  <c:v>-87.538499999999999</c:v>
                </c:pt>
                <c:pt idx="141463">
                  <c:v>-87.53649999999999</c:v>
                </c:pt>
                <c:pt idx="141464">
                  <c:v>-87.53449999999998</c:v>
                </c:pt>
                <c:pt idx="141465">
                  <c:v>-87.53249999999997</c:v>
                </c:pt>
                <c:pt idx="141466">
                  <c:v>-87.530499999999961</c:v>
                </c:pt>
                <c:pt idx="141467">
                  <c:v>-87.528499999999951</c:v>
                </c:pt>
                <c:pt idx="141468">
                  <c:v>-87.526499999999999</c:v>
                </c:pt>
                <c:pt idx="141469">
                  <c:v>-87.524499999999989</c:v>
                </c:pt>
                <c:pt idx="141470">
                  <c:v>-87.52249999999998</c:v>
                </c:pt>
                <c:pt idx="141471">
                  <c:v>-87.52049999999997</c:v>
                </c:pt>
                <c:pt idx="141472">
                  <c:v>-87.51849999999996</c:v>
                </c:pt>
                <c:pt idx="141473">
                  <c:v>-87.516499999999951</c:v>
                </c:pt>
                <c:pt idx="141474">
                  <c:v>-87.514499999999998</c:v>
                </c:pt>
                <c:pt idx="141475">
                  <c:v>-87.512499999999989</c:v>
                </c:pt>
                <c:pt idx="141476">
                  <c:v>-87.510499999999979</c:v>
                </c:pt>
                <c:pt idx="141477">
                  <c:v>-87.50849999999997</c:v>
                </c:pt>
                <c:pt idx="141478">
                  <c:v>-87.50649999999996</c:v>
                </c:pt>
                <c:pt idx="141479">
                  <c:v>-87.50449999999995</c:v>
                </c:pt>
                <c:pt idx="141480">
                  <c:v>-87.502499999999998</c:v>
                </c:pt>
                <c:pt idx="141481">
                  <c:v>-87.500499999999988</c:v>
                </c:pt>
                <c:pt idx="141482">
                  <c:v>-87.498499999999979</c:v>
                </c:pt>
                <c:pt idx="141483">
                  <c:v>-87.496499999999969</c:v>
                </c:pt>
                <c:pt idx="141484">
                  <c:v>-87.49449999999996</c:v>
                </c:pt>
                <c:pt idx="141485">
                  <c:v>-87.49249999999995</c:v>
                </c:pt>
                <c:pt idx="141486">
                  <c:v>-87.490499999999997</c:v>
                </c:pt>
                <c:pt idx="141487">
                  <c:v>-87.488499999999988</c:v>
                </c:pt>
                <c:pt idx="141488">
                  <c:v>-87.486499999999978</c:v>
                </c:pt>
                <c:pt idx="141489">
                  <c:v>-87.484499999999969</c:v>
                </c:pt>
                <c:pt idx="141490">
                  <c:v>-87.482499999999959</c:v>
                </c:pt>
                <c:pt idx="141491">
                  <c:v>-87.48049999999995</c:v>
                </c:pt>
                <c:pt idx="141492">
                  <c:v>-87.478499999999997</c:v>
                </c:pt>
                <c:pt idx="141493">
                  <c:v>-87.476499999999987</c:v>
                </c:pt>
                <c:pt idx="141494">
                  <c:v>-87.474499999999978</c:v>
                </c:pt>
                <c:pt idx="141495">
                  <c:v>-87.472499999999968</c:v>
                </c:pt>
                <c:pt idx="141496">
                  <c:v>-87.470499999999959</c:v>
                </c:pt>
                <c:pt idx="141497">
                  <c:v>-87.468499999999949</c:v>
                </c:pt>
                <c:pt idx="141498">
                  <c:v>-87.466499999999996</c:v>
                </c:pt>
                <c:pt idx="141499">
                  <c:v>-87.464499999999987</c:v>
                </c:pt>
                <c:pt idx="141500">
                  <c:v>-87.462499999999977</c:v>
                </c:pt>
                <c:pt idx="141501">
                  <c:v>-87.460499999999968</c:v>
                </c:pt>
                <c:pt idx="141502">
                  <c:v>-87.458499999999958</c:v>
                </c:pt>
                <c:pt idx="141503">
                  <c:v>-87.456500000000005</c:v>
                </c:pt>
                <c:pt idx="141504">
                  <c:v>-87.454499999999996</c:v>
                </c:pt>
                <c:pt idx="141505">
                  <c:v>-87.452499999999986</c:v>
                </c:pt>
                <c:pt idx="141506">
                  <c:v>-87.450499999999977</c:v>
                </c:pt>
                <c:pt idx="141507">
                  <c:v>-87.448499999999967</c:v>
                </c:pt>
                <c:pt idx="141508">
                  <c:v>-87.446499999999958</c:v>
                </c:pt>
                <c:pt idx="141509">
                  <c:v>-87.444500000000005</c:v>
                </c:pt>
                <c:pt idx="141510">
                  <c:v>-87.442499999999995</c:v>
                </c:pt>
                <c:pt idx="141511">
                  <c:v>-87.440499999999986</c:v>
                </c:pt>
                <c:pt idx="141512">
                  <c:v>-87.438499999999976</c:v>
                </c:pt>
                <c:pt idx="141513">
                  <c:v>-87.436499999999967</c:v>
                </c:pt>
                <c:pt idx="141514">
                  <c:v>-87.434499999999957</c:v>
                </c:pt>
                <c:pt idx="141515">
                  <c:v>-87.432500000000005</c:v>
                </c:pt>
                <c:pt idx="141516">
                  <c:v>-87.430499999999995</c:v>
                </c:pt>
                <c:pt idx="141517">
                  <c:v>-87.428499999999985</c:v>
                </c:pt>
                <c:pt idx="141518">
                  <c:v>-87.426499999999976</c:v>
                </c:pt>
                <c:pt idx="141519">
                  <c:v>-87.424499999999966</c:v>
                </c:pt>
                <c:pt idx="141520">
                  <c:v>-87.422499999999957</c:v>
                </c:pt>
                <c:pt idx="141521">
                  <c:v>-87.420500000000004</c:v>
                </c:pt>
                <c:pt idx="141522">
                  <c:v>-87.418499999999995</c:v>
                </c:pt>
                <c:pt idx="141523">
                  <c:v>-87.416499999999985</c:v>
                </c:pt>
                <c:pt idx="141524">
                  <c:v>-87.414499999999975</c:v>
                </c:pt>
                <c:pt idx="141525">
                  <c:v>-87.412499999999966</c:v>
                </c:pt>
                <c:pt idx="141526">
                  <c:v>-87.410499999999956</c:v>
                </c:pt>
                <c:pt idx="141527">
                  <c:v>-87.408500000000004</c:v>
                </c:pt>
                <c:pt idx="141528">
                  <c:v>-87.406499999999994</c:v>
                </c:pt>
                <c:pt idx="141529">
                  <c:v>-87.404499999999985</c:v>
                </c:pt>
                <c:pt idx="141530">
                  <c:v>-87.402499999999975</c:v>
                </c:pt>
                <c:pt idx="141531">
                  <c:v>-87.400499999999965</c:v>
                </c:pt>
                <c:pt idx="141532">
                  <c:v>-87.398499999999956</c:v>
                </c:pt>
                <c:pt idx="141533">
                  <c:v>-87.396500000000003</c:v>
                </c:pt>
                <c:pt idx="141534">
                  <c:v>-87.394499999999994</c:v>
                </c:pt>
                <c:pt idx="141535">
                  <c:v>-87.392499999999984</c:v>
                </c:pt>
                <c:pt idx="141536">
                  <c:v>-87.390499999999975</c:v>
                </c:pt>
                <c:pt idx="141537">
                  <c:v>-87.388499999999965</c:v>
                </c:pt>
                <c:pt idx="141538">
                  <c:v>-87.386499999999955</c:v>
                </c:pt>
                <c:pt idx="141539">
                  <c:v>-87.384500000000003</c:v>
                </c:pt>
                <c:pt idx="141540">
                  <c:v>-87.382499999999993</c:v>
                </c:pt>
                <c:pt idx="141541">
                  <c:v>-87.380499999999984</c:v>
                </c:pt>
                <c:pt idx="141542">
                  <c:v>-87.378499999999974</c:v>
                </c:pt>
                <c:pt idx="141543">
                  <c:v>-87.376499999999965</c:v>
                </c:pt>
                <c:pt idx="141544">
                  <c:v>-87.374499999999955</c:v>
                </c:pt>
                <c:pt idx="141545">
                  <c:v>-87.372500000000002</c:v>
                </c:pt>
                <c:pt idx="141546">
                  <c:v>-87.370499999999993</c:v>
                </c:pt>
                <c:pt idx="141547">
                  <c:v>-87.368499999999983</c:v>
                </c:pt>
                <c:pt idx="141548">
                  <c:v>-87.366499999999974</c:v>
                </c:pt>
                <c:pt idx="141549">
                  <c:v>-87.364499999999964</c:v>
                </c:pt>
                <c:pt idx="141550">
                  <c:v>-87.362499999999955</c:v>
                </c:pt>
                <c:pt idx="141551">
                  <c:v>-87.360500000000002</c:v>
                </c:pt>
                <c:pt idx="141552">
                  <c:v>-87.358499999999992</c:v>
                </c:pt>
                <c:pt idx="141553">
                  <c:v>-87.356499999999983</c:v>
                </c:pt>
                <c:pt idx="141554">
                  <c:v>-87.354499999999973</c:v>
                </c:pt>
                <c:pt idx="141555">
                  <c:v>-87.352499999999964</c:v>
                </c:pt>
                <c:pt idx="141556">
                  <c:v>-87.350499999999954</c:v>
                </c:pt>
                <c:pt idx="141557">
                  <c:v>-87.348500000000001</c:v>
                </c:pt>
                <c:pt idx="141558">
                  <c:v>-87.346499999999992</c:v>
                </c:pt>
                <c:pt idx="141559">
                  <c:v>-87.344499999999982</c:v>
                </c:pt>
                <c:pt idx="141560">
                  <c:v>-87.342499999999973</c:v>
                </c:pt>
                <c:pt idx="141561">
                  <c:v>-87.340499999999963</c:v>
                </c:pt>
                <c:pt idx="141562">
                  <c:v>-87.338499999999954</c:v>
                </c:pt>
                <c:pt idx="141563">
                  <c:v>-87.336500000000001</c:v>
                </c:pt>
                <c:pt idx="141564">
                  <c:v>-87.334499999999991</c:v>
                </c:pt>
                <c:pt idx="141565">
                  <c:v>-87.332499999999982</c:v>
                </c:pt>
                <c:pt idx="141566">
                  <c:v>-87.330499999999972</c:v>
                </c:pt>
                <c:pt idx="141567">
                  <c:v>-87.328499999999963</c:v>
                </c:pt>
                <c:pt idx="141568">
                  <c:v>-87.326499999999953</c:v>
                </c:pt>
                <c:pt idx="141569">
                  <c:v>-87.3245</c:v>
                </c:pt>
                <c:pt idx="141570">
                  <c:v>-87.322499999999991</c:v>
                </c:pt>
                <c:pt idx="141571">
                  <c:v>-87.320499999999981</c:v>
                </c:pt>
                <c:pt idx="141572">
                  <c:v>-87.318499999999972</c:v>
                </c:pt>
                <c:pt idx="141573">
                  <c:v>-87.316499999999962</c:v>
                </c:pt>
                <c:pt idx="141574">
                  <c:v>-87.314499999999953</c:v>
                </c:pt>
                <c:pt idx="141575">
                  <c:v>-87.3125</c:v>
                </c:pt>
                <c:pt idx="141576">
                  <c:v>-87.31049999999999</c:v>
                </c:pt>
                <c:pt idx="141577">
                  <c:v>-87.308499999999981</c:v>
                </c:pt>
                <c:pt idx="141578">
                  <c:v>-87.306499999999971</c:v>
                </c:pt>
                <c:pt idx="141579">
                  <c:v>-87.304499999999962</c:v>
                </c:pt>
                <c:pt idx="141580">
                  <c:v>-87.302499999999952</c:v>
                </c:pt>
                <c:pt idx="141581">
                  <c:v>-87.3005</c:v>
                </c:pt>
                <c:pt idx="141582">
                  <c:v>-87.29849999999999</c:v>
                </c:pt>
                <c:pt idx="141583">
                  <c:v>-87.29649999999998</c:v>
                </c:pt>
                <c:pt idx="141584">
                  <c:v>-87.294499999999971</c:v>
                </c:pt>
                <c:pt idx="141585">
                  <c:v>-87.292499999999961</c:v>
                </c:pt>
                <c:pt idx="141586">
                  <c:v>-87.290499999999952</c:v>
                </c:pt>
                <c:pt idx="141587">
                  <c:v>-87.288499999999999</c:v>
                </c:pt>
                <c:pt idx="141588">
                  <c:v>-87.28649999999999</c:v>
                </c:pt>
                <c:pt idx="141589">
                  <c:v>-87.28449999999998</c:v>
                </c:pt>
                <c:pt idx="141590">
                  <c:v>-87.28249999999997</c:v>
                </c:pt>
                <c:pt idx="141591">
                  <c:v>-87.280499999999961</c:v>
                </c:pt>
                <c:pt idx="141592">
                  <c:v>-87.278499999999951</c:v>
                </c:pt>
                <c:pt idx="141593">
                  <c:v>-87.276499999999999</c:v>
                </c:pt>
                <c:pt idx="141594">
                  <c:v>-87.274499999999989</c:v>
                </c:pt>
                <c:pt idx="141595">
                  <c:v>-87.27249999999998</c:v>
                </c:pt>
                <c:pt idx="141596">
                  <c:v>-87.27049999999997</c:v>
                </c:pt>
                <c:pt idx="141597">
                  <c:v>-87.26849999999996</c:v>
                </c:pt>
                <c:pt idx="141598">
                  <c:v>-87.266499999999951</c:v>
                </c:pt>
                <c:pt idx="141599">
                  <c:v>-87.264499999999998</c:v>
                </c:pt>
                <c:pt idx="141600">
                  <c:v>-87.262499999999989</c:v>
                </c:pt>
                <c:pt idx="141601">
                  <c:v>-87.260499999999979</c:v>
                </c:pt>
                <c:pt idx="141602">
                  <c:v>-87.25849999999997</c:v>
                </c:pt>
                <c:pt idx="141603">
                  <c:v>-87.25649999999996</c:v>
                </c:pt>
                <c:pt idx="141604">
                  <c:v>-87.25449999999995</c:v>
                </c:pt>
                <c:pt idx="141605">
                  <c:v>-87.252499999999998</c:v>
                </c:pt>
                <c:pt idx="141606">
                  <c:v>-87.250499999999988</c:v>
                </c:pt>
                <c:pt idx="141607">
                  <c:v>-87.248499999999979</c:v>
                </c:pt>
                <c:pt idx="141608">
                  <c:v>-87.246499999999969</c:v>
                </c:pt>
                <c:pt idx="141609">
                  <c:v>-87.24449999999996</c:v>
                </c:pt>
                <c:pt idx="141610">
                  <c:v>-87.24249999999995</c:v>
                </c:pt>
                <c:pt idx="141611">
                  <c:v>-87.240499999999997</c:v>
                </c:pt>
                <c:pt idx="141612">
                  <c:v>-87.238499999999988</c:v>
                </c:pt>
                <c:pt idx="141613">
                  <c:v>-87.236499999999978</c:v>
                </c:pt>
                <c:pt idx="141614">
                  <c:v>-87.234499999999969</c:v>
                </c:pt>
                <c:pt idx="141615">
                  <c:v>-87.232499999999959</c:v>
                </c:pt>
                <c:pt idx="141616">
                  <c:v>-87.23049999999995</c:v>
                </c:pt>
                <c:pt idx="141617">
                  <c:v>-87.228499999999997</c:v>
                </c:pt>
                <c:pt idx="141618">
                  <c:v>-87.226499999999987</c:v>
                </c:pt>
                <c:pt idx="141619">
                  <c:v>-87.224499999999978</c:v>
                </c:pt>
                <c:pt idx="141620">
                  <c:v>-87.222499999999968</c:v>
                </c:pt>
                <c:pt idx="141621">
                  <c:v>-87.220499999999959</c:v>
                </c:pt>
                <c:pt idx="141622">
                  <c:v>-87.218499999999949</c:v>
                </c:pt>
                <c:pt idx="141623">
                  <c:v>-87.216499999999996</c:v>
                </c:pt>
                <c:pt idx="141624">
                  <c:v>-87.214499999999987</c:v>
                </c:pt>
                <c:pt idx="141625">
                  <c:v>-87.212499999999977</c:v>
                </c:pt>
                <c:pt idx="141626">
                  <c:v>-87.210499999999968</c:v>
                </c:pt>
                <c:pt idx="141627">
                  <c:v>-87.208499999999958</c:v>
                </c:pt>
                <c:pt idx="141628">
                  <c:v>-87.206500000000005</c:v>
                </c:pt>
                <c:pt idx="141629">
                  <c:v>-87.204499999999996</c:v>
                </c:pt>
                <c:pt idx="141630">
                  <c:v>-87.202499999999986</c:v>
                </c:pt>
                <c:pt idx="141631">
                  <c:v>-87.200499999999977</c:v>
                </c:pt>
                <c:pt idx="141632">
                  <c:v>-87.198499999999967</c:v>
                </c:pt>
                <c:pt idx="141633">
                  <c:v>-87.196499999999958</c:v>
                </c:pt>
                <c:pt idx="141634">
                  <c:v>-87.194500000000005</c:v>
                </c:pt>
                <c:pt idx="141635">
                  <c:v>-87.192499999999995</c:v>
                </c:pt>
                <c:pt idx="141636">
                  <c:v>-87.190499999999986</c:v>
                </c:pt>
                <c:pt idx="141637">
                  <c:v>-87.188499999999976</c:v>
                </c:pt>
                <c:pt idx="141638">
                  <c:v>-87.186499999999967</c:v>
                </c:pt>
                <c:pt idx="141639">
                  <c:v>-87.184499999999957</c:v>
                </c:pt>
                <c:pt idx="141640">
                  <c:v>-87.182500000000005</c:v>
                </c:pt>
                <c:pt idx="141641">
                  <c:v>-87.180499999999995</c:v>
                </c:pt>
                <c:pt idx="141642">
                  <c:v>-87.178499999999985</c:v>
                </c:pt>
                <c:pt idx="141643">
                  <c:v>-87.176499999999976</c:v>
                </c:pt>
                <c:pt idx="141644">
                  <c:v>-87.174499999999966</c:v>
                </c:pt>
                <c:pt idx="141645">
                  <c:v>-87.172499999999957</c:v>
                </c:pt>
                <c:pt idx="141646">
                  <c:v>-87.170500000000004</c:v>
                </c:pt>
                <c:pt idx="141647">
                  <c:v>-87.168499999999995</c:v>
                </c:pt>
                <c:pt idx="141648">
                  <c:v>-87.166499999999985</c:v>
                </c:pt>
                <c:pt idx="141649">
                  <c:v>-87.164499999999975</c:v>
                </c:pt>
                <c:pt idx="141650">
                  <c:v>-87.162499999999966</c:v>
                </c:pt>
                <c:pt idx="141651">
                  <c:v>-87.160499999999956</c:v>
                </c:pt>
                <c:pt idx="141652">
                  <c:v>-87.158500000000004</c:v>
                </c:pt>
                <c:pt idx="141653">
                  <c:v>-87.156499999999994</c:v>
                </c:pt>
                <c:pt idx="141654">
                  <c:v>-87.154499999999985</c:v>
                </c:pt>
                <c:pt idx="141655">
                  <c:v>-87.152499999999975</c:v>
                </c:pt>
                <c:pt idx="141656">
                  <c:v>-87.150499999999965</c:v>
                </c:pt>
                <c:pt idx="141657">
                  <c:v>-87.148499999999956</c:v>
                </c:pt>
                <c:pt idx="141658">
                  <c:v>-87.146500000000003</c:v>
                </c:pt>
                <c:pt idx="141659">
                  <c:v>-87.144499999999994</c:v>
                </c:pt>
                <c:pt idx="141660">
                  <c:v>-87.142499999999984</c:v>
                </c:pt>
                <c:pt idx="141661">
                  <c:v>-87.140499999999975</c:v>
                </c:pt>
                <c:pt idx="141662">
                  <c:v>-87.138499999999965</c:v>
                </c:pt>
                <c:pt idx="141663">
                  <c:v>-87.136499999999955</c:v>
                </c:pt>
                <c:pt idx="141664">
                  <c:v>-87.134500000000003</c:v>
                </c:pt>
                <c:pt idx="141665">
                  <c:v>-87.132499999999993</c:v>
                </c:pt>
                <c:pt idx="141666">
                  <c:v>-87.130499999999984</c:v>
                </c:pt>
                <c:pt idx="141667">
                  <c:v>-87.128499999999974</c:v>
                </c:pt>
                <c:pt idx="141668">
                  <c:v>-87.126499999999965</c:v>
                </c:pt>
                <c:pt idx="141669">
                  <c:v>-87.124499999999955</c:v>
                </c:pt>
                <c:pt idx="141670">
                  <c:v>-87.122500000000002</c:v>
                </c:pt>
                <c:pt idx="141671">
                  <c:v>-87.120499999999993</c:v>
                </c:pt>
                <c:pt idx="141672">
                  <c:v>-87.118499999999983</c:v>
                </c:pt>
                <c:pt idx="141673">
                  <c:v>-87.116499999999974</c:v>
                </c:pt>
                <c:pt idx="141674">
                  <c:v>-87.114499999999964</c:v>
                </c:pt>
                <c:pt idx="141675">
                  <c:v>-87.112499999999955</c:v>
                </c:pt>
                <c:pt idx="141676">
                  <c:v>-87.110500000000002</c:v>
                </c:pt>
                <c:pt idx="141677">
                  <c:v>-87.108499999999992</c:v>
                </c:pt>
                <c:pt idx="141678">
                  <c:v>-87.106499999999983</c:v>
                </c:pt>
                <c:pt idx="141679">
                  <c:v>-87.104499999999973</c:v>
                </c:pt>
                <c:pt idx="141680">
                  <c:v>-87.102499999999964</c:v>
                </c:pt>
                <c:pt idx="141681">
                  <c:v>-87.100499999999954</c:v>
                </c:pt>
                <c:pt idx="141682">
                  <c:v>-87.098500000000001</c:v>
                </c:pt>
                <c:pt idx="141683">
                  <c:v>-87.096499999999992</c:v>
                </c:pt>
                <c:pt idx="141684">
                  <c:v>-87.094499999999982</c:v>
                </c:pt>
                <c:pt idx="141685">
                  <c:v>-87.092499999999973</c:v>
                </c:pt>
                <c:pt idx="141686">
                  <c:v>-87.090499999999963</c:v>
                </c:pt>
                <c:pt idx="141687">
                  <c:v>-87.088499999999954</c:v>
                </c:pt>
                <c:pt idx="141688">
                  <c:v>-87.086500000000001</c:v>
                </c:pt>
                <c:pt idx="141689">
                  <c:v>-87.084499999999991</c:v>
                </c:pt>
                <c:pt idx="141690">
                  <c:v>-87.082499999999982</c:v>
                </c:pt>
                <c:pt idx="141691">
                  <c:v>-87.080499999999972</c:v>
                </c:pt>
                <c:pt idx="141692">
                  <c:v>-87.078499999999963</c:v>
                </c:pt>
                <c:pt idx="141693">
                  <c:v>-87.076499999999953</c:v>
                </c:pt>
                <c:pt idx="141694">
                  <c:v>-87.0745</c:v>
                </c:pt>
                <c:pt idx="141695">
                  <c:v>-87.072499999999991</c:v>
                </c:pt>
                <c:pt idx="141696">
                  <c:v>-87.070499999999981</c:v>
                </c:pt>
                <c:pt idx="141697">
                  <c:v>-87.068499999999972</c:v>
                </c:pt>
                <c:pt idx="141698">
                  <c:v>-87.066499999999962</c:v>
                </c:pt>
                <c:pt idx="141699">
                  <c:v>-87.064499999999953</c:v>
                </c:pt>
                <c:pt idx="141700">
                  <c:v>-87.0625</c:v>
                </c:pt>
                <c:pt idx="141701">
                  <c:v>-87.06049999999999</c:v>
                </c:pt>
                <c:pt idx="141702">
                  <c:v>-87.058499999999981</c:v>
                </c:pt>
                <c:pt idx="141703">
                  <c:v>-87.056499999999971</c:v>
                </c:pt>
                <c:pt idx="141704">
                  <c:v>-87.054499999999962</c:v>
                </c:pt>
                <c:pt idx="141705">
                  <c:v>-87.052499999999952</c:v>
                </c:pt>
                <c:pt idx="141706">
                  <c:v>-87.0505</c:v>
                </c:pt>
                <c:pt idx="141707">
                  <c:v>-87.04849999999999</c:v>
                </c:pt>
                <c:pt idx="141708">
                  <c:v>-87.04649999999998</c:v>
                </c:pt>
                <c:pt idx="141709">
                  <c:v>-87.044499999999971</c:v>
                </c:pt>
                <c:pt idx="141710">
                  <c:v>-87.042499999999961</c:v>
                </c:pt>
                <c:pt idx="141711">
                  <c:v>-87.040499999999952</c:v>
                </c:pt>
                <c:pt idx="141712">
                  <c:v>-87.038499999999999</c:v>
                </c:pt>
                <c:pt idx="141713">
                  <c:v>-87.03649999999999</c:v>
                </c:pt>
                <c:pt idx="141714">
                  <c:v>-87.03449999999998</c:v>
                </c:pt>
                <c:pt idx="141715">
                  <c:v>-87.03249999999997</c:v>
                </c:pt>
                <c:pt idx="141716">
                  <c:v>-87.030499999999961</c:v>
                </c:pt>
                <c:pt idx="141717">
                  <c:v>-87.028499999999951</c:v>
                </c:pt>
                <c:pt idx="141718">
                  <c:v>-87.026499999999999</c:v>
                </c:pt>
                <c:pt idx="141719">
                  <c:v>-87.024499999999989</c:v>
                </c:pt>
                <c:pt idx="141720">
                  <c:v>-87.02249999999998</c:v>
                </c:pt>
                <c:pt idx="141721">
                  <c:v>-87.02049999999997</c:v>
                </c:pt>
                <c:pt idx="141722">
                  <c:v>-87.01849999999996</c:v>
                </c:pt>
                <c:pt idx="141723">
                  <c:v>-87.016499999999951</c:v>
                </c:pt>
                <c:pt idx="141724">
                  <c:v>-87.014499999999998</c:v>
                </c:pt>
                <c:pt idx="141725">
                  <c:v>-87.012499999999989</c:v>
                </c:pt>
                <c:pt idx="141726">
                  <c:v>-87.010499999999979</c:v>
                </c:pt>
                <c:pt idx="141727">
                  <c:v>-87.00849999999997</c:v>
                </c:pt>
                <c:pt idx="141728">
                  <c:v>-87.00649999999996</c:v>
                </c:pt>
                <c:pt idx="141729">
                  <c:v>-87.00449999999995</c:v>
                </c:pt>
                <c:pt idx="141730">
                  <c:v>-87.002499999999998</c:v>
                </c:pt>
                <c:pt idx="141731">
                  <c:v>-87.000499999999988</c:v>
                </c:pt>
                <c:pt idx="141732">
                  <c:v>-86.998499999999979</c:v>
                </c:pt>
                <c:pt idx="141733">
                  <c:v>-86.996499999999969</c:v>
                </c:pt>
                <c:pt idx="141734">
                  <c:v>-86.99449999999996</c:v>
                </c:pt>
                <c:pt idx="141735">
                  <c:v>-86.99249999999995</c:v>
                </c:pt>
                <c:pt idx="141736">
                  <c:v>-86.990499999999997</c:v>
                </c:pt>
                <c:pt idx="141737">
                  <c:v>-86.988499999999988</c:v>
                </c:pt>
                <c:pt idx="141738">
                  <c:v>-86.986499999999978</c:v>
                </c:pt>
                <c:pt idx="141739">
                  <c:v>-86.984499999999969</c:v>
                </c:pt>
                <c:pt idx="141740">
                  <c:v>-86.982499999999959</c:v>
                </c:pt>
                <c:pt idx="141741">
                  <c:v>-86.98049999999995</c:v>
                </c:pt>
                <c:pt idx="141742">
                  <c:v>-86.978499999999997</c:v>
                </c:pt>
                <c:pt idx="141743">
                  <c:v>-86.976499999999987</c:v>
                </c:pt>
                <c:pt idx="141744">
                  <c:v>-86.974499999999978</c:v>
                </c:pt>
                <c:pt idx="141745">
                  <c:v>-86.972499999999968</c:v>
                </c:pt>
                <c:pt idx="141746">
                  <c:v>-86.970499999999959</c:v>
                </c:pt>
                <c:pt idx="141747">
                  <c:v>-86.968499999999949</c:v>
                </c:pt>
                <c:pt idx="141748">
                  <c:v>-86.966499999999996</c:v>
                </c:pt>
                <c:pt idx="141749">
                  <c:v>-86.964499999999987</c:v>
                </c:pt>
                <c:pt idx="141750">
                  <c:v>-86.962499999999977</c:v>
                </c:pt>
                <c:pt idx="141751">
                  <c:v>-86.960499999999968</c:v>
                </c:pt>
                <c:pt idx="141752">
                  <c:v>-86.958499999999958</c:v>
                </c:pt>
                <c:pt idx="141753">
                  <c:v>-86.956500000000005</c:v>
                </c:pt>
                <c:pt idx="141754">
                  <c:v>-86.954499999999996</c:v>
                </c:pt>
                <c:pt idx="141755">
                  <c:v>-86.952499999999986</c:v>
                </c:pt>
                <c:pt idx="141756">
                  <c:v>-86.950499999999977</c:v>
                </c:pt>
                <c:pt idx="141757">
                  <c:v>-86.948499999999967</c:v>
                </c:pt>
                <c:pt idx="141758">
                  <c:v>-86.946499999999958</c:v>
                </c:pt>
                <c:pt idx="141759">
                  <c:v>-86.944500000000005</c:v>
                </c:pt>
                <c:pt idx="141760">
                  <c:v>-86.942499999999995</c:v>
                </c:pt>
                <c:pt idx="141761">
                  <c:v>-86.940499999999986</c:v>
                </c:pt>
                <c:pt idx="141762">
                  <c:v>-86.938499999999976</c:v>
                </c:pt>
                <c:pt idx="141763">
                  <c:v>-86.936499999999967</c:v>
                </c:pt>
                <c:pt idx="141764">
                  <c:v>-86.934499999999957</c:v>
                </c:pt>
                <c:pt idx="141765">
                  <c:v>-86.932500000000005</c:v>
                </c:pt>
                <c:pt idx="141766">
                  <c:v>-86.930499999999995</c:v>
                </c:pt>
                <c:pt idx="141767">
                  <c:v>-86.928499999999985</c:v>
                </c:pt>
                <c:pt idx="141768">
                  <c:v>-86.926499999999976</c:v>
                </c:pt>
                <c:pt idx="141769">
                  <c:v>-86.924499999999966</c:v>
                </c:pt>
                <c:pt idx="141770">
                  <c:v>-86.922499999999957</c:v>
                </c:pt>
                <c:pt idx="141771">
                  <c:v>-86.920500000000004</c:v>
                </c:pt>
                <c:pt idx="141772">
                  <c:v>-86.918499999999995</c:v>
                </c:pt>
                <c:pt idx="141773">
                  <c:v>-86.916499999999985</c:v>
                </c:pt>
                <c:pt idx="141774">
                  <c:v>-86.914499999999975</c:v>
                </c:pt>
                <c:pt idx="141775">
                  <c:v>-86.912499999999966</c:v>
                </c:pt>
                <c:pt idx="141776">
                  <c:v>-86.910499999999956</c:v>
                </c:pt>
                <c:pt idx="141777">
                  <c:v>-86.908500000000004</c:v>
                </c:pt>
                <c:pt idx="141778">
                  <c:v>-86.906499999999994</c:v>
                </c:pt>
                <c:pt idx="141779">
                  <c:v>-86.904499999999985</c:v>
                </c:pt>
                <c:pt idx="141780">
                  <c:v>-86.902499999999975</c:v>
                </c:pt>
                <c:pt idx="141781">
                  <c:v>-86.900499999999965</c:v>
                </c:pt>
                <c:pt idx="141782">
                  <c:v>-86.898499999999956</c:v>
                </c:pt>
                <c:pt idx="141783">
                  <c:v>-86.896500000000003</c:v>
                </c:pt>
                <c:pt idx="141784">
                  <c:v>-86.894499999999994</c:v>
                </c:pt>
                <c:pt idx="141785">
                  <c:v>-86.892499999999984</c:v>
                </c:pt>
                <c:pt idx="141786">
                  <c:v>-86.890499999999975</c:v>
                </c:pt>
                <c:pt idx="141787">
                  <c:v>-86.888499999999965</c:v>
                </c:pt>
                <c:pt idx="141788">
                  <c:v>-86.886499999999955</c:v>
                </c:pt>
                <c:pt idx="141789">
                  <c:v>-86.884500000000003</c:v>
                </c:pt>
                <c:pt idx="141790">
                  <c:v>-86.882499999999993</c:v>
                </c:pt>
                <c:pt idx="141791">
                  <c:v>-86.880499999999984</c:v>
                </c:pt>
                <c:pt idx="141792">
                  <c:v>-86.878499999999974</c:v>
                </c:pt>
                <c:pt idx="141793">
                  <c:v>-86.876499999999965</c:v>
                </c:pt>
                <c:pt idx="141794">
                  <c:v>-86.874499999999955</c:v>
                </c:pt>
                <c:pt idx="141795">
                  <c:v>-86.872500000000002</c:v>
                </c:pt>
                <c:pt idx="141796">
                  <c:v>-86.870499999999993</c:v>
                </c:pt>
                <c:pt idx="141797">
                  <c:v>-86.868499999999983</c:v>
                </c:pt>
                <c:pt idx="141798">
                  <c:v>-86.866499999999974</c:v>
                </c:pt>
                <c:pt idx="141799">
                  <c:v>-86.864499999999964</c:v>
                </c:pt>
                <c:pt idx="141800">
                  <c:v>-86.862499999999955</c:v>
                </c:pt>
                <c:pt idx="141801">
                  <c:v>-86.860500000000002</c:v>
                </c:pt>
                <c:pt idx="141802">
                  <c:v>-86.858499999999992</c:v>
                </c:pt>
                <c:pt idx="141803">
                  <c:v>-86.856499999999983</c:v>
                </c:pt>
                <c:pt idx="141804">
                  <c:v>-86.854499999999973</c:v>
                </c:pt>
                <c:pt idx="141805">
                  <c:v>-86.852499999999964</c:v>
                </c:pt>
                <c:pt idx="141806">
                  <c:v>-86.850499999999954</c:v>
                </c:pt>
                <c:pt idx="141807">
                  <c:v>-86.848500000000001</c:v>
                </c:pt>
                <c:pt idx="141808">
                  <c:v>-86.846499999999992</c:v>
                </c:pt>
                <c:pt idx="141809">
                  <c:v>-86.844499999999982</c:v>
                </c:pt>
                <c:pt idx="141810">
                  <c:v>-86.842499999999973</c:v>
                </c:pt>
                <c:pt idx="141811">
                  <c:v>-86.840499999999963</c:v>
                </c:pt>
                <c:pt idx="141812">
                  <c:v>-86.838499999999954</c:v>
                </c:pt>
                <c:pt idx="141813">
                  <c:v>-86.836500000000001</c:v>
                </c:pt>
                <c:pt idx="141814">
                  <c:v>-86.834499999999991</c:v>
                </c:pt>
                <c:pt idx="141815">
                  <c:v>-86.832499999999982</c:v>
                </c:pt>
                <c:pt idx="141816">
                  <c:v>-86.830499999999972</c:v>
                </c:pt>
                <c:pt idx="141817">
                  <c:v>-86.828499999999963</c:v>
                </c:pt>
                <c:pt idx="141818">
                  <c:v>-86.826499999999953</c:v>
                </c:pt>
                <c:pt idx="141819">
                  <c:v>-86.8245</c:v>
                </c:pt>
                <c:pt idx="141820">
                  <c:v>-86.822499999999991</c:v>
                </c:pt>
                <c:pt idx="141821">
                  <c:v>-86.820499999999981</c:v>
                </c:pt>
                <c:pt idx="141822">
                  <c:v>-86.818499999999972</c:v>
                </c:pt>
                <c:pt idx="141823">
                  <c:v>-86.816499999999962</c:v>
                </c:pt>
                <c:pt idx="141824">
                  <c:v>-86.814499999999953</c:v>
                </c:pt>
                <c:pt idx="141825">
                  <c:v>-86.8125</c:v>
                </c:pt>
                <c:pt idx="141826">
                  <c:v>-86.81049999999999</c:v>
                </c:pt>
                <c:pt idx="141827">
                  <c:v>-86.808499999999981</c:v>
                </c:pt>
                <c:pt idx="141828">
                  <c:v>-86.806499999999971</c:v>
                </c:pt>
                <c:pt idx="141829">
                  <c:v>-86.804499999999962</c:v>
                </c:pt>
                <c:pt idx="141830">
                  <c:v>-86.802499999999952</c:v>
                </c:pt>
                <c:pt idx="141831">
                  <c:v>-86.8005</c:v>
                </c:pt>
                <c:pt idx="141832">
                  <c:v>-86.79849999999999</c:v>
                </c:pt>
                <c:pt idx="141833">
                  <c:v>-86.79649999999998</c:v>
                </c:pt>
                <c:pt idx="141834">
                  <c:v>-86.794499999999971</c:v>
                </c:pt>
                <c:pt idx="141835">
                  <c:v>-86.792499999999961</c:v>
                </c:pt>
                <c:pt idx="141836">
                  <c:v>-86.790499999999952</c:v>
                </c:pt>
                <c:pt idx="141837">
                  <c:v>-86.788499999999999</c:v>
                </c:pt>
                <c:pt idx="141838">
                  <c:v>-86.78649999999999</c:v>
                </c:pt>
                <c:pt idx="141839">
                  <c:v>-86.78449999999998</c:v>
                </c:pt>
                <c:pt idx="141840">
                  <c:v>-86.78249999999997</c:v>
                </c:pt>
                <c:pt idx="141841">
                  <c:v>-86.780499999999961</c:v>
                </c:pt>
                <c:pt idx="141842">
                  <c:v>-86.778499999999951</c:v>
                </c:pt>
                <c:pt idx="141843">
                  <c:v>-86.776499999999999</c:v>
                </c:pt>
                <c:pt idx="141844">
                  <c:v>-86.774499999999989</c:v>
                </c:pt>
                <c:pt idx="141845">
                  <c:v>-86.77249999999998</c:v>
                </c:pt>
                <c:pt idx="141846">
                  <c:v>-86.77049999999997</c:v>
                </c:pt>
                <c:pt idx="141847">
                  <c:v>-86.76849999999996</c:v>
                </c:pt>
                <c:pt idx="141848">
                  <c:v>-86.766499999999951</c:v>
                </c:pt>
                <c:pt idx="141849">
                  <c:v>-86.764499999999998</c:v>
                </c:pt>
                <c:pt idx="141850">
                  <c:v>-86.762499999999989</c:v>
                </c:pt>
                <c:pt idx="141851">
                  <c:v>-86.760499999999979</c:v>
                </c:pt>
                <c:pt idx="141852">
                  <c:v>-86.75849999999997</c:v>
                </c:pt>
                <c:pt idx="141853">
                  <c:v>-86.75649999999996</c:v>
                </c:pt>
                <c:pt idx="141854">
                  <c:v>-86.75449999999995</c:v>
                </c:pt>
                <c:pt idx="141855">
                  <c:v>-86.752499999999998</c:v>
                </c:pt>
                <c:pt idx="141856">
                  <c:v>-86.750499999999988</c:v>
                </c:pt>
                <c:pt idx="141857">
                  <c:v>-86.748499999999979</c:v>
                </c:pt>
                <c:pt idx="141858">
                  <c:v>-86.746499999999969</c:v>
                </c:pt>
                <c:pt idx="141859">
                  <c:v>-86.74449999999996</c:v>
                </c:pt>
                <c:pt idx="141860">
                  <c:v>-86.74249999999995</c:v>
                </c:pt>
                <c:pt idx="141861">
                  <c:v>-86.740499999999997</c:v>
                </c:pt>
                <c:pt idx="141862">
                  <c:v>-86.738499999999988</c:v>
                </c:pt>
                <c:pt idx="141863">
                  <c:v>-86.736499999999978</c:v>
                </c:pt>
                <c:pt idx="141864">
                  <c:v>-86.734499999999969</c:v>
                </c:pt>
                <c:pt idx="141865">
                  <c:v>-86.732499999999959</c:v>
                </c:pt>
                <c:pt idx="141866">
                  <c:v>-86.73049999999995</c:v>
                </c:pt>
                <c:pt idx="141867">
                  <c:v>-86.728499999999997</c:v>
                </c:pt>
                <c:pt idx="141868">
                  <c:v>-86.726499999999987</c:v>
                </c:pt>
                <c:pt idx="141869">
                  <c:v>-86.724499999999978</c:v>
                </c:pt>
                <c:pt idx="141870">
                  <c:v>-86.722499999999968</c:v>
                </c:pt>
                <c:pt idx="141871">
                  <c:v>-86.720499999999959</c:v>
                </c:pt>
                <c:pt idx="141872">
                  <c:v>-86.718499999999949</c:v>
                </c:pt>
                <c:pt idx="141873">
                  <c:v>-86.716499999999996</c:v>
                </c:pt>
                <c:pt idx="141874">
                  <c:v>-86.714499999999987</c:v>
                </c:pt>
                <c:pt idx="141875">
                  <c:v>-86.712499999999977</c:v>
                </c:pt>
                <c:pt idx="141876">
                  <c:v>-86.710499999999968</c:v>
                </c:pt>
                <c:pt idx="141877">
                  <c:v>-86.708499999999958</c:v>
                </c:pt>
                <c:pt idx="141878">
                  <c:v>-86.706500000000005</c:v>
                </c:pt>
                <c:pt idx="141879">
                  <c:v>-86.704499999999996</c:v>
                </c:pt>
                <c:pt idx="141880">
                  <c:v>-86.702499999999986</c:v>
                </c:pt>
                <c:pt idx="141881">
                  <c:v>-86.700499999999977</c:v>
                </c:pt>
                <c:pt idx="141882">
                  <c:v>-86.698499999999967</c:v>
                </c:pt>
                <c:pt idx="141883">
                  <c:v>-86.696499999999958</c:v>
                </c:pt>
                <c:pt idx="141884">
                  <c:v>-86.694500000000005</c:v>
                </c:pt>
                <c:pt idx="141885">
                  <c:v>-86.692499999999995</c:v>
                </c:pt>
                <c:pt idx="141886">
                  <c:v>-86.690499999999986</c:v>
                </c:pt>
                <c:pt idx="141887">
                  <c:v>-86.688499999999976</c:v>
                </c:pt>
                <c:pt idx="141888">
                  <c:v>-86.686499999999967</c:v>
                </c:pt>
                <c:pt idx="141889">
                  <c:v>-86.684499999999957</c:v>
                </c:pt>
                <c:pt idx="141890">
                  <c:v>-86.682500000000005</c:v>
                </c:pt>
                <c:pt idx="141891">
                  <c:v>-86.680499999999995</c:v>
                </c:pt>
                <c:pt idx="141892">
                  <c:v>-86.678499999999985</c:v>
                </c:pt>
                <c:pt idx="141893">
                  <c:v>-86.676499999999976</c:v>
                </c:pt>
                <c:pt idx="141894">
                  <c:v>-86.674499999999966</c:v>
                </c:pt>
                <c:pt idx="141895">
                  <c:v>-86.672499999999957</c:v>
                </c:pt>
                <c:pt idx="141896">
                  <c:v>-86.670500000000004</c:v>
                </c:pt>
                <c:pt idx="141897">
                  <c:v>-86.668499999999995</c:v>
                </c:pt>
                <c:pt idx="141898">
                  <c:v>-86.666499999999985</c:v>
                </c:pt>
                <c:pt idx="141899">
                  <c:v>-86.664499999999975</c:v>
                </c:pt>
                <c:pt idx="141900">
                  <c:v>-86.662499999999966</c:v>
                </c:pt>
                <c:pt idx="141901">
                  <c:v>-86.660499999999956</c:v>
                </c:pt>
                <c:pt idx="141902">
                  <c:v>-86.658500000000004</c:v>
                </c:pt>
                <c:pt idx="141903">
                  <c:v>-86.656499999999994</c:v>
                </c:pt>
                <c:pt idx="141904">
                  <c:v>-86.654499999999985</c:v>
                </c:pt>
                <c:pt idx="141905">
                  <c:v>-86.652499999999975</c:v>
                </c:pt>
                <c:pt idx="141906">
                  <c:v>-86.650499999999965</c:v>
                </c:pt>
                <c:pt idx="141907">
                  <c:v>-86.648499999999956</c:v>
                </c:pt>
                <c:pt idx="141908">
                  <c:v>-86.646500000000003</c:v>
                </c:pt>
                <c:pt idx="141909">
                  <c:v>-86.644499999999994</c:v>
                </c:pt>
                <c:pt idx="141910">
                  <c:v>-86.642499999999984</c:v>
                </c:pt>
                <c:pt idx="141911">
                  <c:v>-86.640499999999975</c:v>
                </c:pt>
                <c:pt idx="141912">
                  <c:v>-86.638499999999965</c:v>
                </c:pt>
                <c:pt idx="141913">
                  <c:v>-86.636499999999955</c:v>
                </c:pt>
                <c:pt idx="141914">
                  <c:v>-86.634500000000003</c:v>
                </c:pt>
                <c:pt idx="141915">
                  <c:v>-86.632499999999993</c:v>
                </c:pt>
                <c:pt idx="141916">
                  <c:v>-86.630499999999984</c:v>
                </c:pt>
                <c:pt idx="141917">
                  <c:v>-86.628499999999974</c:v>
                </c:pt>
                <c:pt idx="141918">
                  <c:v>-86.626499999999965</c:v>
                </c:pt>
                <c:pt idx="141919">
                  <c:v>-86.624499999999955</c:v>
                </c:pt>
                <c:pt idx="141920">
                  <c:v>-86.622500000000002</c:v>
                </c:pt>
                <c:pt idx="141921">
                  <c:v>-86.620499999999993</c:v>
                </c:pt>
                <c:pt idx="141922">
                  <c:v>-86.618499999999983</c:v>
                </c:pt>
                <c:pt idx="141923">
                  <c:v>-86.616499999999974</c:v>
                </c:pt>
                <c:pt idx="141924">
                  <c:v>-86.614499999999964</c:v>
                </c:pt>
                <c:pt idx="141925">
                  <c:v>-86.612499999999955</c:v>
                </c:pt>
                <c:pt idx="141926">
                  <c:v>-86.610500000000002</c:v>
                </c:pt>
                <c:pt idx="141927">
                  <c:v>-86.608499999999992</c:v>
                </c:pt>
                <c:pt idx="141928">
                  <c:v>-86.606499999999983</c:v>
                </c:pt>
                <c:pt idx="141929">
                  <c:v>-86.604499999999973</c:v>
                </c:pt>
                <c:pt idx="141930">
                  <c:v>-86.602499999999964</c:v>
                </c:pt>
                <c:pt idx="141931">
                  <c:v>-86.600499999999954</c:v>
                </c:pt>
                <c:pt idx="141932">
                  <c:v>-86.598500000000001</c:v>
                </c:pt>
                <c:pt idx="141933">
                  <c:v>-86.596499999999992</c:v>
                </c:pt>
                <c:pt idx="141934">
                  <c:v>-86.594499999999982</c:v>
                </c:pt>
                <c:pt idx="141935">
                  <c:v>-86.592499999999973</c:v>
                </c:pt>
                <c:pt idx="141936">
                  <c:v>-86.590499999999963</c:v>
                </c:pt>
                <c:pt idx="141937">
                  <c:v>-86.588499999999954</c:v>
                </c:pt>
                <c:pt idx="141938">
                  <c:v>-86.586500000000001</c:v>
                </c:pt>
                <c:pt idx="141939">
                  <c:v>-86.584499999999991</c:v>
                </c:pt>
                <c:pt idx="141940">
                  <c:v>-86.582499999999982</c:v>
                </c:pt>
                <c:pt idx="141941">
                  <c:v>-86.580499999999972</c:v>
                </c:pt>
                <c:pt idx="141942">
                  <c:v>-86.578499999999963</c:v>
                </c:pt>
                <c:pt idx="141943">
                  <c:v>-86.576499999999953</c:v>
                </c:pt>
                <c:pt idx="141944">
                  <c:v>-86.5745</c:v>
                </c:pt>
                <c:pt idx="141945">
                  <c:v>-86.572499999999991</c:v>
                </c:pt>
                <c:pt idx="141946">
                  <c:v>-86.570499999999981</c:v>
                </c:pt>
                <c:pt idx="141947">
                  <c:v>-86.568499999999972</c:v>
                </c:pt>
                <c:pt idx="141948">
                  <c:v>-86.566499999999962</c:v>
                </c:pt>
                <c:pt idx="141949">
                  <c:v>-86.564499999999953</c:v>
                </c:pt>
                <c:pt idx="141950">
                  <c:v>-86.5625</c:v>
                </c:pt>
                <c:pt idx="141951">
                  <c:v>-86.56049999999999</c:v>
                </c:pt>
                <c:pt idx="141952">
                  <c:v>-86.558499999999981</c:v>
                </c:pt>
                <c:pt idx="141953">
                  <c:v>-86.556499999999971</c:v>
                </c:pt>
                <c:pt idx="141954">
                  <c:v>-86.554499999999962</c:v>
                </c:pt>
                <c:pt idx="141955">
                  <c:v>-86.552499999999952</c:v>
                </c:pt>
                <c:pt idx="141956">
                  <c:v>-86.5505</c:v>
                </c:pt>
                <c:pt idx="141957">
                  <c:v>-86.54849999999999</c:v>
                </c:pt>
                <c:pt idx="141958">
                  <c:v>-86.54649999999998</c:v>
                </c:pt>
                <c:pt idx="141959">
                  <c:v>-86.544499999999971</c:v>
                </c:pt>
                <c:pt idx="141960">
                  <c:v>-86.542499999999961</c:v>
                </c:pt>
                <c:pt idx="141961">
                  <c:v>-86.540499999999952</c:v>
                </c:pt>
                <c:pt idx="141962">
                  <c:v>-86.538499999999999</c:v>
                </c:pt>
                <c:pt idx="141963">
                  <c:v>-86.53649999999999</c:v>
                </c:pt>
                <c:pt idx="141964">
                  <c:v>-86.53449999999998</c:v>
                </c:pt>
                <c:pt idx="141965">
                  <c:v>-86.53249999999997</c:v>
                </c:pt>
                <c:pt idx="141966">
                  <c:v>-86.530499999999961</c:v>
                </c:pt>
                <c:pt idx="141967">
                  <c:v>-86.528499999999951</c:v>
                </c:pt>
                <c:pt idx="141968">
                  <c:v>-86.526499999999999</c:v>
                </c:pt>
                <c:pt idx="141969">
                  <c:v>-86.524499999999989</c:v>
                </c:pt>
                <c:pt idx="141970">
                  <c:v>-86.52249999999998</c:v>
                </c:pt>
                <c:pt idx="141971">
                  <c:v>-86.52049999999997</c:v>
                </c:pt>
                <c:pt idx="141972">
                  <c:v>-86.51849999999996</c:v>
                </c:pt>
                <c:pt idx="141973">
                  <c:v>-86.516499999999951</c:v>
                </c:pt>
                <c:pt idx="141974">
                  <c:v>-86.514499999999998</c:v>
                </c:pt>
                <c:pt idx="141975">
                  <c:v>-86.512499999999989</c:v>
                </c:pt>
                <c:pt idx="141976">
                  <c:v>-86.510499999999979</c:v>
                </c:pt>
                <c:pt idx="141977">
                  <c:v>-86.50849999999997</c:v>
                </c:pt>
                <c:pt idx="141978">
                  <c:v>-86.50649999999996</c:v>
                </c:pt>
                <c:pt idx="141979">
                  <c:v>-86.50449999999995</c:v>
                </c:pt>
                <c:pt idx="141980">
                  <c:v>-86.502499999999998</c:v>
                </c:pt>
                <c:pt idx="141981">
                  <c:v>-86.500499999999988</c:v>
                </c:pt>
                <c:pt idx="141982">
                  <c:v>-86.498499999999979</c:v>
                </c:pt>
                <c:pt idx="141983">
                  <c:v>-86.496499999999969</c:v>
                </c:pt>
                <c:pt idx="141984">
                  <c:v>-86.49449999999996</c:v>
                </c:pt>
                <c:pt idx="141985">
                  <c:v>-86.49249999999995</c:v>
                </c:pt>
                <c:pt idx="141986">
                  <c:v>-86.490499999999997</c:v>
                </c:pt>
                <c:pt idx="141987">
                  <c:v>-86.488499999999988</c:v>
                </c:pt>
                <c:pt idx="141988">
                  <c:v>-86.486499999999978</c:v>
                </c:pt>
                <c:pt idx="141989">
                  <c:v>-86.484499999999969</c:v>
                </c:pt>
                <c:pt idx="141990">
                  <c:v>-86.482499999999959</c:v>
                </c:pt>
                <c:pt idx="141991">
                  <c:v>-86.48049999999995</c:v>
                </c:pt>
                <c:pt idx="141992">
                  <c:v>-86.478499999999997</c:v>
                </c:pt>
                <c:pt idx="141993">
                  <c:v>-86.476499999999987</c:v>
                </c:pt>
                <c:pt idx="141994">
                  <c:v>-86.474499999999978</c:v>
                </c:pt>
                <c:pt idx="141995">
                  <c:v>-86.472499999999968</c:v>
                </c:pt>
                <c:pt idx="141996">
                  <c:v>-86.470499999999959</c:v>
                </c:pt>
                <c:pt idx="141997">
                  <c:v>-86.468499999999949</c:v>
                </c:pt>
                <c:pt idx="141998">
                  <c:v>-86.466499999999996</c:v>
                </c:pt>
                <c:pt idx="141999">
                  <c:v>-86.464499999999987</c:v>
                </c:pt>
                <c:pt idx="142000">
                  <c:v>-86.462499999999977</c:v>
                </c:pt>
                <c:pt idx="142001">
                  <c:v>-86.460499999999968</c:v>
                </c:pt>
                <c:pt idx="142002">
                  <c:v>-86.458499999999958</c:v>
                </c:pt>
                <c:pt idx="142003">
                  <c:v>-86.456500000000005</c:v>
                </c:pt>
                <c:pt idx="142004">
                  <c:v>-86.454499999999996</c:v>
                </c:pt>
                <c:pt idx="142005">
                  <c:v>-86.452499999999986</c:v>
                </c:pt>
                <c:pt idx="142006">
                  <c:v>-86.450499999999977</c:v>
                </c:pt>
                <c:pt idx="142007">
                  <c:v>-86.448499999999967</c:v>
                </c:pt>
                <c:pt idx="142008">
                  <c:v>-86.446499999999958</c:v>
                </c:pt>
                <c:pt idx="142009">
                  <c:v>-86.444500000000005</c:v>
                </c:pt>
                <c:pt idx="142010">
                  <c:v>-86.442499999999995</c:v>
                </c:pt>
                <c:pt idx="142011">
                  <c:v>-86.440499999999986</c:v>
                </c:pt>
                <c:pt idx="142012">
                  <c:v>-86.438499999999976</c:v>
                </c:pt>
                <c:pt idx="142013">
                  <c:v>-86.436499999999967</c:v>
                </c:pt>
                <c:pt idx="142014">
                  <c:v>-86.434499999999957</c:v>
                </c:pt>
                <c:pt idx="142015">
                  <c:v>-86.432500000000005</c:v>
                </c:pt>
                <c:pt idx="142016">
                  <c:v>-86.430499999999995</c:v>
                </c:pt>
                <c:pt idx="142017">
                  <c:v>-86.428499999999985</c:v>
                </c:pt>
                <c:pt idx="142018">
                  <c:v>-86.426499999999976</c:v>
                </c:pt>
                <c:pt idx="142019">
                  <c:v>-86.424499999999966</c:v>
                </c:pt>
                <c:pt idx="142020">
                  <c:v>-86.422499999999957</c:v>
                </c:pt>
                <c:pt idx="142021">
                  <c:v>-86.420500000000004</c:v>
                </c:pt>
                <c:pt idx="142022">
                  <c:v>-86.418499999999995</c:v>
                </c:pt>
                <c:pt idx="142023">
                  <c:v>-86.416499999999985</c:v>
                </c:pt>
                <c:pt idx="142024">
                  <c:v>-86.414499999999975</c:v>
                </c:pt>
                <c:pt idx="142025">
                  <c:v>-86.412499999999966</c:v>
                </c:pt>
                <c:pt idx="142026">
                  <c:v>-86.410499999999956</c:v>
                </c:pt>
                <c:pt idx="142027">
                  <c:v>-86.408500000000004</c:v>
                </c:pt>
                <c:pt idx="142028">
                  <c:v>-86.406499999999994</c:v>
                </c:pt>
                <c:pt idx="142029">
                  <c:v>-86.404499999999985</c:v>
                </c:pt>
                <c:pt idx="142030">
                  <c:v>-86.402499999999975</c:v>
                </c:pt>
                <c:pt idx="142031">
                  <c:v>-86.400499999999965</c:v>
                </c:pt>
                <c:pt idx="142032">
                  <c:v>-86.398499999999956</c:v>
                </c:pt>
                <c:pt idx="142033">
                  <c:v>-86.396500000000003</c:v>
                </c:pt>
                <c:pt idx="142034">
                  <c:v>-86.394499999999994</c:v>
                </c:pt>
                <c:pt idx="142035">
                  <c:v>-86.392499999999984</c:v>
                </c:pt>
                <c:pt idx="142036">
                  <c:v>-86.390499999999975</c:v>
                </c:pt>
                <c:pt idx="142037">
                  <c:v>-86.388499999999965</c:v>
                </c:pt>
                <c:pt idx="142038">
                  <c:v>-86.386499999999955</c:v>
                </c:pt>
                <c:pt idx="142039">
                  <c:v>-86.384500000000003</c:v>
                </c:pt>
                <c:pt idx="142040">
                  <c:v>-86.382499999999993</c:v>
                </c:pt>
                <c:pt idx="142041">
                  <c:v>-86.380499999999984</c:v>
                </c:pt>
                <c:pt idx="142042">
                  <c:v>-86.378499999999974</c:v>
                </c:pt>
                <c:pt idx="142043">
                  <c:v>-86.376499999999965</c:v>
                </c:pt>
                <c:pt idx="142044">
                  <c:v>-86.374499999999955</c:v>
                </c:pt>
                <c:pt idx="142045">
                  <c:v>-86.372500000000002</c:v>
                </c:pt>
                <c:pt idx="142046">
                  <c:v>-86.370499999999993</c:v>
                </c:pt>
                <c:pt idx="142047">
                  <c:v>-86.368499999999983</c:v>
                </c:pt>
                <c:pt idx="142048">
                  <c:v>-86.366499999999974</c:v>
                </c:pt>
                <c:pt idx="142049">
                  <c:v>-86.364499999999964</c:v>
                </c:pt>
                <c:pt idx="142050">
                  <c:v>-86.362499999999955</c:v>
                </c:pt>
                <c:pt idx="142051">
                  <c:v>-86.360500000000002</c:v>
                </c:pt>
                <c:pt idx="142052">
                  <c:v>-86.358499999999992</c:v>
                </c:pt>
                <c:pt idx="142053">
                  <c:v>-86.356499999999983</c:v>
                </c:pt>
                <c:pt idx="142054">
                  <c:v>-86.354499999999973</c:v>
                </c:pt>
                <c:pt idx="142055">
                  <c:v>-86.352499999999964</c:v>
                </c:pt>
                <c:pt idx="142056">
                  <c:v>-86.350499999999954</c:v>
                </c:pt>
                <c:pt idx="142057">
                  <c:v>-86.348500000000001</c:v>
                </c:pt>
                <c:pt idx="142058">
                  <c:v>-86.346499999999992</c:v>
                </c:pt>
                <c:pt idx="142059">
                  <c:v>-86.344499999999982</c:v>
                </c:pt>
                <c:pt idx="142060">
                  <c:v>-86.342499999999973</c:v>
                </c:pt>
                <c:pt idx="142061">
                  <c:v>-86.340499999999963</c:v>
                </c:pt>
                <c:pt idx="142062">
                  <c:v>-86.338499999999954</c:v>
                </c:pt>
                <c:pt idx="142063">
                  <c:v>-86.336500000000001</c:v>
                </c:pt>
                <c:pt idx="142064">
                  <c:v>-86.334499999999991</c:v>
                </c:pt>
                <c:pt idx="142065">
                  <c:v>-86.332499999999982</c:v>
                </c:pt>
                <c:pt idx="142066">
                  <c:v>-86.330499999999972</c:v>
                </c:pt>
                <c:pt idx="142067">
                  <c:v>-86.328499999999963</c:v>
                </c:pt>
                <c:pt idx="142068">
                  <c:v>-86.326499999999953</c:v>
                </c:pt>
                <c:pt idx="142069">
                  <c:v>-86.3245</c:v>
                </c:pt>
                <c:pt idx="142070">
                  <c:v>-86.322499999999991</c:v>
                </c:pt>
                <c:pt idx="142071">
                  <c:v>-86.320499999999981</c:v>
                </c:pt>
                <c:pt idx="142072">
                  <c:v>-86.318499999999972</c:v>
                </c:pt>
                <c:pt idx="142073">
                  <c:v>-86.316499999999962</c:v>
                </c:pt>
                <c:pt idx="142074">
                  <c:v>-86.314499999999953</c:v>
                </c:pt>
                <c:pt idx="142075">
                  <c:v>-86.3125</c:v>
                </c:pt>
                <c:pt idx="142076">
                  <c:v>-86.31049999999999</c:v>
                </c:pt>
                <c:pt idx="142077">
                  <c:v>-86.308499999999981</c:v>
                </c:pt>
                <c:pt idx="142078">
                  <c:v>-86.306499999999971</c:v>
                </c:pt>
                <c:pt idx="142079">
                  <c:v>-86.304499999999962</c:v>
                </c:pt>
                <c:pt idx="142080">
                  <c:v>-86.302499999999952</c:v>
                </c:pt>
                <c:pt idx="142081">
                  <c:v>-86.3005</c:v>
                </c:pt>
                <c:pt idx="142082">
                  <c:v>-86.29849999999999</c:v>
                </c:pt>
                <c:pt idx="142083">
                  <c:v>-86.29649999999998</c:v>
                </c:pt>
                <c:pt idx="142084">
                  <c:v>-86.294499999999971</c:v>
                </c:pt>
                <c:pt idx="142085">
                  <c:v>-86.292499999999961</c:v>
                </c:pt>
                <c:pt idx="142086">
                  <c:v>-86.290499999999952</c:v>
                </c:pt>
                <c:pt idx="142087">
                  <c:v>-86.288499999999999</c:v>
                </c:pt>
                <c:pt idx="142088">
                  <c:v>-86.28649999999999</c:v>
                </c:pt>
                <c:pt idx="142089">
                  <c:v>-86.28449999999998</c:v>
                </c:pt>
                <c:pt idx="142090">
                  <c:v>-86.28249999999997</c:v>
                </c:pt>
                <c:pt idx="142091">
                  <c:v>-86.280499999999961</c:v>
                </c:pt>
                <c:pt idx="142092">
                  <c:v>-86.278499999999951</c:v>
                </c:pt>
                <c:pt idx="142093">
                  <c:v>-86.276499999999999</c:v>
                </c:pt>
                <c:pt idx="142094">
                  <c:v>-86.274499999999989</c:v>
                </c:pt>
                <c:pt idx="142095">
                  <c:v>-86.27249999999998</c:v>
                </c:pt>
                <c:pt idx="142096">
                  <c:v>-86.27049999999997</c:v>
                </c:pt>
                <c:pt idx="142097">
                  <c:v>-86.26849999999996</c:v>
                </c:pt>
                <c:pt idx="142098">
                  <c:v>-86.266499999999951</c:v>
                </c:pt>
                <c:pt idx="142099">
                  <c:v>-86.264499999999998</c:v>
                </c:pt>
                <c:pt idx="142100">
                  <c:v>-86.262499999999989</c:v>
                </c:pt>
                <c:pt idx="142101">
                  <c:v>-86.260499999999979</c:v>
                </c:pt>
                <c:pt idx="142102">
                  <c:v>-86.25849999999997</c:v>
                </c:pt>
                <c:pt idx="142103">
                  <c:v>-86.25649999999996</c:v>
                </c:pt>
                <c:pt idx="142104">
                  <c:v>-86.25449999999995</c:v>
                </c:pt>
                <c:pt idx="142105">
                  <c:v>-86.252499999999998</c:v>
                </c:pt>
                <c:pt idx="142106">
                  <c:v>-86.250499999999988</c:v>
                </c:pt>
                <c:pt idx="142107">
                  <c:v>-86.248499999999979</c:v>
                </c:pt>
                <c:pt idx="142108">
                  <c:v>-86.246499999999969</c:v>
                </c:pt>
                <c:pt idx="142109">
                  <c:v>-86.24449999999996</c:v>
                </c:pt>
                <c:pt idx="142110">
                  <c:v>-86.24249999999995</c:v>
                </c:pt>
                <c:pt idx="142111">
                  <c:v>-86.240499999999997</c:v>
                </c:pt>
                <c:pt idx="142112">
                  <c:v>-86.238499999999988</c:v>
                </c:pt>
                <c:pt idx="142113">
                  <c:v>-86.236499999999978</c:v>
                </c:pt>
                <c:pt idx="142114">
                  <c:v>-86.234499999999969</c:v>
                </c:pt>
                <c:pt idx="142115">
                  <c:v>-86.232499999999959</c:v>
                </c:pt>
                <c:pt idx="142116">
                  <c:v>-86.23049999999995</c:v>
                </c:pt>
                <c:pt idx="142117">
                  <c:v>-86.228499999999997</c:v>
                </c:pt>
                <c:pt idx="142118">
                  <c:v>-86.226499999999987</c:v>
                </c:pt>
                <c:pt idx="142119">
                  <c:v>-86.224499999999978</c:v>
                </c:pt>
                <c:pt idx="142120">
                  <c:v>-86.222499999999968</c:v>
                </c:pt>
                <c:pt idx="142121">
                  <c:v>-86.220499999999959</c:v>
                </c:pt>
                <c:pt idx="142122">
                  <c:v>-86.218499999999949</c:v>
                </c:pt>
                <c:pt idx="142123">
                  <c:v>-86.216499999999996</c:v>
                </c:pt>
                <c:pt idx="142124">
                  <c:v>-86.214499999999987</c:v>
                </c:pt>
                <c:pt idx="142125">
                  <c:v>-86.212499999999977</c:v>
                </c:pt>
                <c:pt idx="142126">
                  <c:v>-86.210499999999968</c:v>
                </c:pt>
                <c:pt idx="142127">
                  <c:v>-86.208499999999958</c:v>
                </c:pt>
                <c:pt idx="142128">
                  <c:v>-86.206500000000005</c:v>
                </c:pt>
                <c:pt idx="142129">
                  <c:v>-86.204499999999996</c:v>
                </c:pt>
                <c:pt idx="142130">
                  <c:v>-86.202499999999986</c:v>
                </c:pt>
                <c:pt idx="142131">
                  <c:v>-86.200499999999977</c:v>
                </c:pt>
                <c:pt idx="142132">
                  <c:v>-86.198499999999967</c:v>
                </c:pt>
                <c:pt idx="142133">
                  <c:v>-86.196499999999958</c:v>
                </c:pt>
                <c:pt idx="142134">
                  <c:v>-86.194500000000005</c:v>
                </c:pt>
                <c:pt idx="142135">
                  <c:v>-86.192499999999995</c:v>
                </c:pt>
                <c:pt idx="142136">
                  <c:v>-86.190499999999986</c:v>
                </c:pt>
                <c:pt idx="142137">
                  <c:v>-86.188499999999976</c:v>
                </c:pt>
                <c:pt idx="142138">
                  <c:v>-86.186499999999967</c:v>
                </c:pt>
                <c:pt idx="142139">
                  <c:v>-86.184499999999957</c:v>
                </c:pt>
                <c:pt idx="142140">
                  <c:v>-86.182500000000005</c:v>
                </c:pt>
                <c:pt idx="142141">
                  <c:v>-86.180499999999995</c:v>
                </c:pt>
                <c:pt idx="142142">
                  <c:v>-86.178499999999985</c:v>
                </c:pt>
                <c:pt idx="142143">
                  <c:v>-86.176499999999976</c:v>
                </c:pt>
                <c:pt idx="142144">
                  <c:v>-86.174499999999966</c:v>
                </c:pt>
                <c:pt idx="142145">
                  <c:v>-86.172499999999957</c:v>
                </c:pt>
                <c:pt idx="142146">
                  <c:v>-86.170500000000004</c:v>
                </c:pt>
                <c:pt idx="142147">
                  <c:v>-86.168499999999995</c:v>
                </c:pt>
                <c:pt idx="142148">
                  <c:v>-86.166499999999985</c:v>
                </c:pt>
                <c:pt idx="142149">
                  <c:v>-86.164499999999975</c:v>
                </c:pt>
                <c:pt idx="142150">
                  <c:v>-86.162499999999966</c:v>
                </c:pt>
                <c:pt idx="142151">
                  <c:v>-86.160499999999956</c:v>
                </c:pt>
                <c:pt idx="142152">
                  <c:v>-86.158500000000004</c:v>
                </c:pt>
                <c:pt idx="142153">
                  <c:v>-86.156499999999994</c:v>
                </c:pt>
                <c:pt idx="142154">
                  <c:v>-86.154499999999985</c:v>
                </c:pt>
                <c:pt idx="142155">
                  <c:v>-86.152499999999975</c:v>
                </c:pt>
                <c:pt idx="142156">
                  <c:v>-86.150499999999965</c:v>
                </c:pt>
                <c:pt idx="142157">
                  <c:v>-86.148499999999956</c:v>
                </c:pt>
                <c:pt idx="142158">
                  <c:v>-86.146500000000003</c:v>
                </c:pt>
                <c:pt idx="142159">
                  <c:v>-86.144499999999994</c:v>
                </c:pt>
                <c:pt idx="142160">
                  <c:v>-86.142499999999984</c:v>
                </c:pt>
                <c:pt idx="142161">
                  <c:v>-86.140499999999975</c:v>
                </c:pt>
                <c:pt idx="142162">
                  <c:v>-86.138499999999965</c:v>
                </c:pt>
                <c:pt idx="142163">
                  <c:v>-86.136499999999955</c:v>
                </c:pt>
                <c:pt idx="142164">
                  <c:v>-86.134500000000003</c:v>
                </c:pt>
                <c:pt idx="142165">
                  <c:v>-86.132499999999993</c:v>
                </c:pt>
                <c:pt idx="142166">
                  <c:v>-86.130499999999984</c:v>
                </c:pt>
                <c:pt idx="142167">
                  <c:v>-86.128499999999974</c:v>
                </c:pt>
                <c:pt idx="142168">
                  <c:v>-86.126499999999965</c:v>
                </c:pt>
                <c:pt idx="142169">
                  <c:v>-86.124499999999955</c:v>
                </c:pt>
                <c:pt idx="142170">
                  <c:v>-86.122500000000002</c:v>
                </c:pt>
                <c:pt idx="142171">
                  <c:v>-86.120499999999993</c:v>
                </c:pt>
                <c:pt idx="142172">
                  <c:v>-86.118499999999983</c:v>
                </c:pt>
                <c:pt idx="142173">
                  <c:v>-86.116499999999974</c:v>
                </c:pt>
                <c:pt idx="142174">
                  <c:v>-86.114499999999964</c:v>
                </c:pt>
                <c:pt idx="142175">
                  <c:v>-86.112499999999955</c:v>
                </c:pt>
                <c:pt idx="142176">
                  <c:v>-86.110500000000002</c:v>
                </c:pt>
                <c:pt idx="142177">
                  <c:v>-86.108499999999992</c:v>
                </c:pt>
                <c:pt idx="142178">
                  <c:v>-86.106499999999983</c:v>
                </c:pt>
                <c:pt idx="142179">
                  <c:v>-86.104499999999973</c:v>
                </c:pt>
                <c:pt idx="142180">
                  <c:v>-86.102499999999964</c:v>
                </c:pt>
                <c:pt idx="142181">
                  <c:v>-86.100499999999954</c:v>
                </c:pt>
                <c:pt idx="142182">
                  <c:v>-86.098500000000001</c:v>
                </c:pt>
                <c:pt idx="142183">
                  <c:v>-86.096499999999992</c:v>
                </c:pt>
                <c:pt idx="142184">
                  <c:v>-86.094499999999982</c:v>
                </c:pt>
                <c:pt idx="142185">
                  <c:v>-86.092499999999973</c:v>
                </c:pt>
                <c:pt idx="142186">
                  <c:v>-86.090499999999963</c:v>
                </c:pt>
                <c:pt idx="142187">
                  <c:v>-86.088499999999954</c:v>
                </c:pt>
                <c:pt idx="142188">
                  <c:v>-86.086500000000001</c:v>
                </c:pt>
                <c:pt idx="142189">
                  <c:v>-86.084499999999991</c:v>
                </c:pt>
                <c:pt idx="142190">
                  <c:v>-86.082499999999982</c:v>
                </c:pt>
                <c:pt idx="142191">
                  <c:v>-86.080499999999972</c:v>
                </c:pt>
                <c:pt idx="142192">
                  <c:v>-86.078499999999963</c:v>
                </c:pt>
                <c:pt idx="142193">
                  <c:v>-86.076499999999953</c:v>
                </c:pt>
                <c:pt idx="142194">
                  <c:v>-86.0745</c:v>
                </c:pt>
                <c:pt idx="142195">
                  <c:v>-86.072499999999991</c:v>
                </c:pt>
                <c:pt idx="142196">
                  <c:v>-86.070499999999981</c:v>
                </c:pt>
                <c:pt idx="142197">
                  <c:v>-86.068499999999972</c:v>
                </c:pt>
                <c:pt idx="142198">
                  <c:v>-86.066499999999962</c:v>
                </c:pt>
                <c:pt idx="142199">
                  <c:v>-86.064499999999953</c:v>
                </c:pt>
                <c:pt idx="142200">
                  <c:v>-86.0625</c:v>
                </c:pt>
                <c:pt idx="142201">
                  <c:v>-86.06049999999999</c:v>
                </c:pt>
                <c:pt idx="142202">
                  <c:v>-86.058499999999981</c:v>
                </c:pt>
                <c:pt idx="142203">
                  <c:v>-86.056499999999971</c:v>
                </c:pt>
                <c:pt idx="142204">
                  <c:v>-86.054499999999962</c:v>
                </c:pt>
                <c:pt idx="142205">
                  <c:v>-86.052499999999952</c:v>
                </c:pt>
                <c:pt idx="142206">
                  <c:v>-86.0505</c:v>
                </c:pt>
                <c:pt idx="142207">
                  <c:v>-86.04849999999999</c:v>
                </c:pt>
                <c:pt idx="142208">
                  <c:v>-86.04649999999998</c:v>
                </c:pt>
                <c:pt idx="142209">
                  <c:v>-86.044499999999971</c:v>
                </c:pt>
                <c:pt idx="142210">
                  <c:v>-86.042499999999961</c:v>
                </c:pt>
                <c:pt idx="142211">
                  <c:v>-86.040499999999952</c:v>
                </c:pt>
                <c:pt idx="142212">
                  <c:v>-86.038499999999999</c:v>
                </c:pt>
                <c:pt idx="142213">
                  <c:v>-86.03649999999999</c:v>
                </c:pt>
                <c:pt idx="142214">
                  <c:v>-86.03449999999998</c:v>
                </c:pt>
                <c:pt idx="142215">
                  <c:v>-86.03249999999997</c:v>
                </c:pt>
                <c:pt idx="142216">
                  <c:v>-86.030499999999961</c:v>
                </c:pt>
                <c:pt idx="142217">
                  <c:v>-86.028499999999951</c:v>
                </c:pt>
                <c:pt idx="142218">
                  <c:v>-86.026499999999999</c:v>
                </c:pt>
                <c:pt idx="142219">
                  <c:v>-86.024499999999989</c:v>
                </c:pt>
                <c:pt idx="142220">
                  <c:v>-86.02249999999998</c:v>
                </c:pt>
                <c:pt idx="142221">
                  <c:v>-86.02049999999997</c:v>
                </c:pt>
                <c:pt idx="142222">
                  <c:v>-86.01849999999996</c:v>
                </c:pt>
                <c:pt idx="142223">
                  <c:v>-86.016499999999951</c:v>
                </c:pt>
                <c:pt idx="142224">
                  <c:v>-86.014499999999998</c:v>
                </c:pt>
                <c:pt idx="142225">
                  <c:v>-86.012499999999989</c:v>
                </c:pt>
                <c:pt idx="142226">
                  <c:v>-86.010499999999979</c:v>
                </c:pt>
                <c:pt idx="142227">
                  <c:v>-86.00849999999997</c:v>
                </c:pt>
                <c:pt idx="142228">
                  <c:v>-86.00649999999996</c:v>
                </c:pt>
                <c:pt idx="142229">
                  <c:v>-86.00449999999995</c:v>
                </c:pt>
                <c:pt idx="142230">
                  <c:v>-86.002499999999998</c:v>
                </c:pt>
                <c:pt idx="142231">
                  <c:v>-86.000499999999988</c:v>
                </c:pt>
                <c:pt idx="142232">
                  <c:v>-85.998499999999979</c:v>
                </c:pt>
                <c:pt idx="142233">
                  <c:v>-85.996499999999969</c:v>
                </c:pt>
                <c:pt idx="142234">
                  <c:v>-85.99449999999996</c:v>
                </c:pt>
                <c:pt idx="142235">
                  <c:v>-85.99249999999995</c:v>
                </c:pt>
                <c:pt idx="142236">
                  <c:v>-85.990499999999997</c:v>
                </c:pt>
                <c:pt idx="142237">
                  <c:v>-85.988499999999988</c:v>
                </c:pt>
                <c:pt idx="142238">
                  <c:v>-85.986499999999978</c:v>
                </c:pt>
                <c:pt idx="142239">
                  <c:v>-85.984499999999969</c:v>
                </c:pt>
                <c:pt idx="142240">
                  <c:v>-85.982499999999959</c:v>
                </c:pt>
                <c:pt idx="142241">
                  <c:v>-85.98049999999995</c:v>
                </c:pt>
                <c:pt idx="142242">
                  <c:v>-85.978499999999997</c:v>
                </c:pt>
                <c:pt idx="142243">
                  <c:v>-85.976499999999987</c:v>
                </c:pt>
                <c:pt idx="142244">
                  <c:v>-85.974499999999978</c:v>
                </c:pt>
                <c:pt idx="142245">
                  <c:v>-85.972499999999968</c:v>
                </c:pt>
                <c:pt idx="142246">
                  <c:v>-85.970499999999959</c:v>
                </c:pt>
                <c:pt idx="142247">
                  <c:v>-85.968499999999949</c:v>
                </c:pt>
                <c:pt idx="142248">
                  <c:v>-85.966499999999996</c:v>
                </c:pt>
                <c:pt idx="142249">
                  <c:v>-85.964499999999987</c:v>
                </c:pt>
                <c:pt idx="142250">
                  <c:v>-85.962499999999977</c:v>
                </c:pt>
                <c:pt idx="142251">
                  <c:v>-85.960499999999968</c:v>
                </c:pt>
                <c:pt idx="142252">
                  <c:v>-85.958499999999958</c:v>
                </c:pt>
                <c:pt idx="142253">
                  <c:v>-85.956500000000005</c:v>
                </c:pt>
                <c:pt idx="142254">
                  <c:v>-85.954499999999996</c:v>
                </c:pt>
                <c:pt idx="142255">
                  <c:v>-85.952499999999986</c:v>
                </c:pt>
                <c:pt idx="142256">
                  <c:v>-85.950499999999977</c:v>
                </c:pt>
                <c:pt idx="142257">
                  <c:v>-85.948499999999967</c:v>
                </c:pt>
                <c:pt idx="142258">
                  <c:v>-85.946499999999958</c:v>
                </c:pt>
                <c:pt idx="142259">
                  <c:v>-85.944500000000005</c:v>
                </c:pt>
                <c:pt idx="142260">
                  <c:v>-85.942499999999995</c:v>
                </c:pt>
                <c:pt idx="142261">
                  <c:v>-85.940499999999986</c:v>
                </c:pt>
                <c:pt idx="142262">
                  <c:v>-85.938499999999976</c:v>
                </c:pt>
                <c:pt idx="142263">
                  <c:v>-85.936499999999967</c:v>
                </c:pt>
                <c:pt idx="142264">
                  <c:v>-85.934499999999957</c:v>
                </c:pt>
                <c:pt idx="142265">
                  <c:v>-85.932500000000005</c:v>
                </c:pt>
                <c:pt idx="142266">
                  <c:v>-85.930499999999995</c:v>
                </c:pt>
                <c:pt idx="142267">
                  <c:v>-85.928499999999985</c:v>
                </c:pt>
                <c:pt idx="142268">
                  <c:v>-85.926499999999976</c:v>
                </c:pt>
                <c:pt idx="142269">
                  <c:v>-85.924499999999966</c:v>
                </c:pt>
                <c:pt idx="142270">
                  <c:v>-85.922499999999957</c:v>
                </c:pt>
                <c:pt idx="142271">
                  <c:v>-85.920500000000004</c:v>
                </c:pt>
                <c:pt idx="142272">
                  <c:v>-85.918499999999995</c:v>
                </c:pt>
                <c:pt idx="142273">
                  <c:v>-85.916499999999985</c:v>
                </c:pt>
                <c:pt idx="142274">
                  <c:v>-85.914499999999975</c:v>
                </c:pt>
                <c:pt idx="142275">
                  <c:v>-85.912499999999966</c:v>
                </c:pt>
                <c:pt idx="142276">
                  <c:v>-85.910499999999956</c:v>
                </c:pt>
                <c:pt idx="142277">
                  <c:v>-85.908500000000004</c:v>
                </c:pt>
                <c:pt idx="142278">
                  <c:v>-85.906499999999994</c:v>
                </c:pt>
                <c:pt idx="142279">
                  <c:v>-85.904499999999985</c:v>
                </c:pt>
                <c:pt idx="142280">
                  <c:v>-85.902499999999975</c:v>
                </c:pt>
                <c:pt idx="142281">
                  <c:v>-85.900499999999965</c:v>
                </c:pt>
                <c:pt idx="142282">
                  <c:v>-85.898499999999956</c:v>
                </c:pt>
                <c:pt idx="142283">
                  <c:v>-85.896500000000003</c:v>
                </c:pt>
                <c:pt idx="142284">
                  <c:v>-85.894499999999994</c:v>
                </c:pt>
                <c:pt idx="142285">
                  <c:v>-85.892499999999984</c:v>
                </c:pt>
                <c:pt idx="142286">
                  <c:v>-85.890499999999975</c:v>
                </c:pt>
                <c:pt idx="142287">
                  <c:v>-85.888499999999965</c:v>
                </c:pt>
                <c:pt idx="142288">
                  <c:v>-85.886499999999955</c:v>
                </c:pt>
                <c:pt idx="142289">
                  <c:v>-85.884500000000003</c:v>
                </c:pt>
                <c:pt idx="142290">
                  <c:v>-85.882499999999993</c:v>
                </c:pt>
                <c:pt idx="142291">
                  <c:v>-85.880499999999984</c:v>
                </c:pt>
                <c:pt idx="142292">
                  <c:v>-85.878499999999974</c:v>
                </c:pt>
                <c:pt idx="142293">
                  <c:v>-85.876499999999965</c:v>
                </c:pt>
                <c:pt idx="142294">
                  <c:v>-85.874499999999955</c:v>
                </c:pt>
                <c:pt idx="142295">
                  <c:v>-85.872500000000002</c:v>
                </c:pt>
                <c:pt idx="142296">
                  <c:v>-85.870499999999993</c:v>
                </c:pt>
                <c:pt idx="142297">
                  <c:v>-85.868499999999983</c:v>
                </c:pt>
                <c:pt idx="142298">
                  <c:v>-85.866499999999974</c:v>
                </c:pt>
                <c:pt idx="142299">
                  <c:v>-85.864499999999964</c:v>
                </c:pt>
                <c:pt idx="142300">
                  <c:v>-85.862499999999955</c:v>
                </c:pt>
                <c:pt idx="142301">
                  <c:v>-85.860500000000002</c:v>
                </c:pt>
                <c:pt idx="142302">
                  <c:v>-85.858499999999992</c:v>
                </c:pt>
                <c:pt idx="142303">
                  <c:v>-85.856499999999983</c:v>
                </c:pt>
                <c:pt idx="142304">
                  <c:v>-85.854499999999973</c:v>
                </c:pt>
                <c:pt idx="142305">
                  <c:v>-85.852499999999964</c:v>
                </c:pt>
                <c:pt idx="142306">
                  <c:v>-85.850499999999954</c:v>
                </c:pt>
                <c:pt idx="142307">
                  <c:v>-85.848500000000001</c:v>
                </c:pt>
                <c:pt idx="142308">
                  <c:v>-85.846499999999992</c:v>
                </c:pt>
                <c:pt idx="142309">
                  <c:v>-85.844499999999982</c:v>
                </c:pt>
                <c:pt idx="142310">
                  <c:v>-85.842499999999973</c:v>
                </c:pt>
                <c:pt idx="142311">
                  <c:v>-85.840499999999963</c:v>
                </c:pt>
                <c:pt idx="142312">
                  <c:v>-85.838499999999954</c:v>
                </c:pt>
                <c:pt idx="142313">
                  <c:v>-85.836500000000001</c:v>
                </c:pt>
                <c:pt idx="142314">
                  <c:v>-85.834499999999991</c:v>
                </c:pt>
                <c:pt idx="142315">
                  <c:v>-85.832499999999982</c:v>
                </c:pt>
                <c:pt idx="142316">
                  <c:v>-85.830499999999972</c:v>
                </c:pt>
                <c:pt idx="142317">
                  <c:v>-85.828499999999963</c:v>
                </c:pt>
                <c:pt idx="142318">
                  <c:v>-85.826499999999953</c:v>
                </c:pt>
                <c:pt idx="142319">
                  <c:v>-85.8245</c:v>
                </c:pt>
                <c:pt idx="142320">
                  <c:v>-85.822499999999991</c:v>
                </c:pt>
                <c:pt idx="142321">
                  <c:v>-85.820499999999981</c:v>
                </c:pt>
                <c:pt idx="142322">
                  <c:v>-85.818499999999972</c:v>
                </c:pt>
                <c:pt idx="142323">
                  <c:v>-85.816499999999962</c:v>
                </c:pt>
                <c:pt idx="142324">
                  <c:v>-85.814499999999953</c:v>
                </c:pt>
                <c:pt idx="142325">
                  <c:v>-85.8125</c:v>
                </c:pt>
                <c:pt idx="142326">
                  <c:v>-85.81049999999999</c:v>
                </c:pt>
                <c:pt idx="142327">
                  <c:v>-85.808499999999981</c:v>
                </c:pt>
                <c:pt idx="142328">
                  <c:v>-85.806499999999971</c:v>
                </c:pt>
                <c:pt idx="142329">
                  <c:v>-85.804499999999962</c:v>
                </c:pt>
                <c:pt idx="142330">
                  <c:v>-85.802499999999952</c:v>
                </c:pt>
                <c:pt idx="142331">
                  <c:v>-85.8005</c:v>
                </c:pt>
                <c:pt idx="142332">
                  <c:v>-85.79849999999999</c:v>
                </c:pt>
                <c:pt idx="142333">
                  <c:v>-85.79649999999998</c:v>
                </c:pt>
                <c:pt idx="142334">
                  <c:v>-85.794499999999971</c:v>
                </c:pt>
                <c:pt idx="142335">
                  <c:v>-85.792499999999961</c:v>
                </c:pt>
                <c:pt idx="142336">
                  <c:v>-85.790499999999952</c:v>
                </c:pt>
                <c:pt idx="142337">
                  <c:v>-85.788499999999999</c:v>
                </c:pt>
                <c:pt idx="142338">
                  <c:v>-85.78649999999999</c:v>
                </c:pt>
                <c:pt idx="142339">
                  <c:v>-85.78449999999998</c:v>
                </c:pt>
                <c:pt idx="142340">
                  <c:v>-85.78249999999997</c:v>
                </c:pt>
                <c:pt idx="142341">
                  <c:v>-85.780499999999961</c:v>
                </c:pt>
                <c:pt idx="142342">
                  <c:v>-85.778499999999951</c:v>
                </c:pt>
                <c:pt idx="142343">
                  <c:v>-85.776499999999999</c:v>
                </c:pt>
                <c:pt idx="142344">
                  <c:v>-85.774499999999989</c:v>
                </c:pt>
                <c:pt idx="142345">
                  <c:v>-85.77249999999998</c:v>
                </c:pt>
                <c:pt idx="142346">
                  <c:v>-85.77049999999997</c:v>
                </c:pt>
                <c:pt idx="142347">
                  <c:v>-85.76849999999996</c:v>
                </c:pt>
                <c:pt idx="142348">
                  <c:v>-85.766499999999951</c:v>
                </c:pt>
                <c:pt idx="142349">
                  <c:v>-85.764499999999998</c:v>
                </c:pt>
                <c:pt idx="142350">
                  <c:v>-85.762499999999989</c:v>
                </c:pt>
                <c:pt idx="142351">
                  <c:v>-85.760499999999979</c:v>
                </c:pt>
                <c:pt idx="142352">
                  <c:v>-85.75849999999997</c:v>
                </c:pt>
                <c:pt idx="142353">
                  <c:v>-85.75649999999996</c:v>
                </c:pt>
                <c:pt idx="142354">
                  <c:v>-85.75449999999995</c:v>
                </c:pt>
                <c:pt idx="142355">
                  <c:v>-85.752499999999998</c:v>
                </c:pt>
                <c:pt idx="142356">
                  <c:v>-85.750499999999988</c:v>
                </c:pt>
                <c:pt idx="142357">
                  <c:v>-85.748499999999979</c:v>
                </c:pt>
                <c:pt idx="142358">
                  <c:v>-85.746499999999969</c:v>
                </c:pt>
                <c:pt idx="142359">
                  <c:v>-85.74449999999996</c:v>
                </c:pt>
                <c:pt idx="142360">
                  <c:v>-85.74249999999995</c:v>
                </c:pt>
                <c:pt idx="142361">
                  <c:v>-85.740499999999997</c:v>
                </c:pt>
                <c:pt idx="142362">
                  <c:v>-85.738499999999988</c:v>
                </c:pt>
                <c:pt idx="142363">
                  <c:v>-85.736499999999978</c:v>
                </c:pt>
                <c:pt idx="142364">
                  <c:v>-85.734499999999969</c:v>
                </c:pt>
                <c:pt idx="142365">
                  <c:v>-85.732499999999959</c:v>
                </c:pt>
                <c:pt idx="142366">
                  <c:v>-85.73049999999995</c:v>
                </c:pt>
                <c:pt idx="142367">
                  <c:v>-85.728499999999997</c:v>
                </c:pt>
                <c:pt idx="142368">
                  <c:v>-85.726499999999987</c:v>
                </c:pt>
                <c:pt idx="142369">
                  <c:v>-85.724499999999978</c:v>
                </c:pt>
                <c:pt idx="142370">
                  <c:v>-85.722499999999968</c:v>
                </c:pt>
                <c:pt idx="142371">
                  <c:v>-85.720499999999959</c:v>
                </c:pt>
                <c:pt idx="142372">
                  <c:v>-85.718499999999949</c:v>
                </c:pt>
                <c:pt idx="142373">
                  <c:v>-85.716499999999996</c:v>
                </c:pt>
                <c:pt idx="142374">
                  <c:v>-85.714499999999987</c:v>
                </c:pt>
                <c:pt idx="142375">
                  <c:v>-85.712499999999977</c:v>
                </c:pt>
                <c:pt idx="142376">
                  <c:v>-85.710499999999968</c:v>
                </c:pt>
                <c:pt idx="142377">
                  <c:v>-85.708499999999958</c:v>
                </c:pt>
                <c:pt idx="142378">
                  <c:v>-85.706500000000005</c:v>
                </c:pt>
                <c:pt idx="142379">
                  <c:v>-85.704499999999996</c:v>
                </c:pt>
                <c:pt idx="142380">
                  <c:v>-85.702499999999986</c:v>
                </c:pt>
                <c:pt idx="142381">
                  <c:v>-85.700499999999977</c:v>
                </c:pt>
                <c:pt idx="142382">
                  <c:v>-85.698499999999967</c:v>
                </c:pt>
                <c:pt idx="142383">
                  <c:v>-85.696499999999958</c:v>
                </c:pt>
                <c:pt idx="142384">
                  <c:v>-85.694500000000005</c:v>
                </c:pt>
                <c:pt idx="142385">
                  <c:v>-85.692499999999995</c:v>
                </c:pt>
                <c:pt idx="142386">
                  <c:v>-85.690499999999986</c:v>
                </c:pt>
                <c:pt idx="142387">
                  <c:v>-85.688499999999976</c:v>
                </c:pt>
                <c:pt idx="142388">
                  <c:v>-85.686499999999967</c:v>
                </c:pt>
                <c:pt idx="142389">
                  <c:v>-85.684499999999957</c:v>
                </c:pt>
                <c:pt idx="142390">
                  <c:v>-85.682500000000005</c:v>
                </c:pt>
                <c:pt idx="142391">
                  <c:v>-85.680499999999995</c:v>
                </c:pt>
                <c:pt idx="142392">
                  <c:v>-85.678499999999985</c:v>
                </c:pt>
                <c:pt idx="142393">
                  <c:v>-85.676499999999976</c:v>
                </c:pt>
                <c:pt idx="142394">
                  <c:v>-85.674499999999966</c:v>
                </c:pt>
                <c:pt idx="142395">
                  <c:v>-85.672499999999957</c:v>
                </c:pt>
                <c:pt idx="142396">
                  <c:v>-85.670500000000004</c:v>
                </c:pt>
                <c:pt idx="142397">
                  <c:v>-85.668499999999995</c:v>
                </c:pt>
                <c:pt idx="142398">
                  <c:v>-85.666499999999985</c:v>
                </c:pt>
                <c:pt idx="142399">
                  <c:v>-85.664499999999975</c:v>
                </c:pt>
                <c:pt idx="142400">
                  <c:v>-85.662499999999966</c:v>
                </c:pt>
                <c:pt idx="142401">
                  <c:v>-85.660499999999956</c:v>
                </c:pt>
                <c:pt idx="142402">
                  <c:v>-85.658500000000004</c:v>
                </c:pt>
                <c:pt idx="142403">
                  <c:v>-85.656499999999994</c:v>
                </c:pt>
                <c:pt idx="142404">
                  <c:v>-85.654499999999985</c:v>
                </c:pt>
                <c:pt idx="142405">
                  <c:v>-85.652499999999975</c:v>
                </c:pt>
                <c:pt idx="142406">
                  <c:v>-85.650499999999965</c:v>
                </c:pt>
                <c:pt idx="142407">
                  <c:v>-85.648499999999956</c:v>
                </c:pt>
                <c:pt idx="142408">
                  <c:v>-85.646500000000003</c:v>
                </c:pt>
                <c:pt idx="142409">
                  <c:v>-85.644499999999994</c:v>
                </c:pt>
                <c:pt idx="142410">
                  <c:v>-85.642499999999984</c:v>
                </c:pt>
                <c:pt idx="142411">
                  <c:v>-85.640499999999975</c:v>
                </c:pt>
                <c:pt idx="142412">
                  <c:v>-85.638499999999965</c:v>
                </c:pt>
                <c:pt idx="142413">
                  <c:v>-85.636499999999955</c:v>
                </c:pt>
                <c:pt idx="142414">
                  <c:v>-85.634500000000003</c:v>
                </c:pt>
                <c:pt idx="142415">
                  <c:v>-85.632499999999993</c:v>
                </c:pt>
                <c:pt idx="142416">
                  <c:v>-85.630499999999984</c:v>
                </c:pt>
                <c:pt idx="142417">
                  <c:v>-85.628499999999974</c:v>
                </c:pt>
                <c:pt idx="142418">
                  <c:v>-85.626499999999965</c:v>
                </c:pt>
                <c:pt idx="142419">
                  <c:v>-85.624499999999955</c:v>
                </c:pt>
                <c:pt idx="142420">
                  <c:v>-85.622500000000002</c:v>
                </c:pt>
                <c:pt idx="142421">
                  <c:v>-85.620499999999993</c:v>
                </c:pt>
                <c:pt idx="142422">
                  <c:v>-85.618499999999983</c:v>
                </c:pt>
                <c:pt idx="142423">
                  <c:v>-85.616499999999974</c:v>
                </c:pt>
                <c:pt idx="142424">
                  <c:v>-85.614499999999964</c:v>
                </c:pt>
                <c:pt idx="142425">
                  <c:v>-85.612499999999955</c:v>
                </c:pt>
                <c:pt idx="142426">
                  <c:v>-85.610500000000002</c:v>
                </c:pt>
                <c:pt idx="142427">
                  <c:v>-85.608499999999992</c:v>
                </c:pt>
                <c:pt idx="142428">
                  <c:v>-85.606499999999983</c:v>
                </c:pt>
                <c:pt idx="142429">
                  <c:v>-85.604499999999973</c:v>
                </c:pt>
                <c:pt idx="142430">
                  <c:v>-85.602499999999964</c:v>
                </c:pt>
                <c:pt idx="142431">
                  <c:v>-85.600499999999954</c:v>
                </c:pt>
                <c:pt idx="142432">
                  <c:v>-85.598500000000001</c:v>
                </c:pt>
                <c:pt idx="142433">
                  <c:v>-85.596499999999992</c:v>
                </c:pt>
                <c:pt idx="142434">
                  <c:v>-85.594499999999982</c:v>
                </c:pt>
                <c:pt idx="142435">
                  <c:v>-85.592499999999973</c:v>
                </c:pt>
                <c:pt idx="142436">
                  <c:v>-85.590499999999963</c:v>
                </c:pt>
                <c:pt idx="142437">
                  <c:v>-85.588499999999954</c:v>
                </c:pt>
                <c:pt idx="142438">
                  <c:v>-85.586500000000001</c:v>
                </c:pt>
                <c:pt idx="142439">
                  <c:v>-85.584499999999991</c:v>
                </c:pt>
                <c:pt idx="142440">
                  <c:v>-85.582499999999982</c:v>
                </c:pt>
                <c:pt idx="142441">
                  <c:v>-85.580499999999972</c:v>
                </c:pt>
                <c:pt idx="142442">
                  <c:v>-85.578499999999963</c:v>
                </c:pt>
                <c:pt idx="142443">
                  <c:v>-85.576499999999953</c:v>
                </c:pt>
                <c:pt idx="142444">
                  <c:v>-85.5745</c:v>
                </c:pt>
                <c:pt idx="142445">
                  <c:v>-85.572499999999991</c:v>
                </c:pt>
                <c:pt idx="142446">
                  <c:v>-85.570499999999981</c:v>
                </c:pt>
                <c:pt idx="142447">
                  <c:v>-85.568499999999972</c:v>
                </c:pt>
                <c:pt idx="142448">
                  <c:v>-85.566499999999962</c:v>
                </c:pt>
                <c:pt idx="142449">
                  <c:v>-85.564499999999953</c:v>
                </c:pt>
                <c:pt idx="142450">
                  <c:v>-85.5625</c:v>
                </c:pt>
                <c:pt idx="142451">
                  <c:v>-85.56049999999999</c:v>
                </c:pt>
                <c:pt idx="142452">
                  <c:v>-85.558499999999981</c:v>
                </c:pt>
                <c:pt idx="142453">
                  <c:v>-85.556499999999971</c:v>
                </c:pt>
                <c:pt idx="142454">
                  <c:v>-85.554499999999962</c:v>
                </c:pt>
                <c:pt idx="142455">
                  <c:v>-85.552499999999952</c:v>
                </c:pt>
                <c:pt idx="142456">
                  <c:v>-85.5505</c:v>
                </c:pt>
                <c:pt idx="142457">
                  <c:v>-85.54849999999999</c:v>
                </c:pt>
                <c:pt idx="142458">
                  <c:v>-85.54649999999998</c:v>
                </c:pt>
                <c:pt idx="142459">
                  <c:v>-85.544499999999971</c:v>
                </c:pt>
                <c:pt idx="142460">
                  <c:v>-85.542499999999961</c:v>
                </c:pt>
                <c:pt idx="142461">
                  <c:v>-85.540499999999952</c:v>
                </c:pt>
                <c:pt idx="142462">
                  <c:v>-85.538499999999999</c:v>
                </c:pt>
                <c:pt idx="142463">
                  <c:v>-85.53649999999999</c:v>
                </c:pt>
                <c:pt idx="142464">
                  <c:v>-85.53449999999998</c:v>
                </c:pt>
                <c:pt idx="142465">
                  <c:v>-85.53249999999997</c:v>
                </c:pt>
                <c:pt idx="142466">
                  <c:v>-85.530499999999961</c:v>
                </c:pt>
                <c:pt idx="142467">
                  <c:v>-85.528499999999951</c:v>
                </c:pt>
                <c:pt idx="142468">
                  <c:v>-85.526499999999999</c:v>
                </c:pt>
                <c:pt idx="142469">
                  <c:v>-85.524499999999989</c:v>
                </c:pt>
                <c:pt idx="142470">
                  <c:v>-85.52249999999998</c:v>
                </c:pt>
                <c:pt idx="142471">
                  <c:v>-85.52049999999997</c:v>
                </c:pt>
                <c:pt idx="142472">
                  <c:v>-85.51849999999996</c:v>
                </c:pt>
                <c:pt idx="142473">
                  <c:v>-85.516499999999951</c:v>
                </c:pt>
                <c:pt idx="142474">
                  <c:v>-85.514499999999998</c:v>
                </c:pt>
                <c:pt idx="142475">
                  <c:v>-85.512499999999989</c:v>
                </c:pt>
                <c:pt idx="142476">
                  <c:v>-85.510499999999979</c:v>
                </c:pt>
                <c:pt idx="142477">
                  <c:v>-85.50849999999997</c:v>
                </c:pt>
                <c:pt idx="142478">
                  <c:v>-85.50649999999996</c:v>
                </c:pt>
                <c:pt idx="142479">
                  <c:v>-85.50449999999995</c:v>
                </c:pt>
                <c:pt idx="142480">
                  <c:v>-85.502499999999998</c:v>
                </c:pt>
                <c:pt idx="142481">
                  <c:v>-85.500499999999988</c:v>
                </c:pt>
                <c:pt idx="142482">
                  <c:v>-85.498499999999979</c:v>
                </c:pt>
                <c:pt idx="142483">
                  <c:v>-85.496499999999969</c:v>
                </c:pt>
                <c:pt idx="142484">
                  <c:v>-85.49449999999996</c:v>
                </c:pt>
                <c:pt idx="142485">
                  <c:v>-85.49249999999995</c:v>
                </c:pt>
                <c:pt idx="142486">
                  <c:v>-85.490499999999997</c:v>
                </c:pt>
                <c:pt idx="142487">
                  <c:v>-85.488499999999988</c:v>
                </c:pt>
                <c:pt idx="142488">
                  <c:v>-85.486499999999978</c:v>
                </c:pt>
                <c:pt idx="142489">
                  <c:v>-85.484499999999969</c:v>
                </c:pt>
                <c:pt idx="142490">
                  <c:v>-85.482499999999959</c:v>
                </c:pt>
                <c:pt idx="142491">
                  <c:v>-85.48049999999995</c:v>
                </c:pt>
                <c:pt idx="142492">
                  <c:v>-85.478499999999997</c:v>
                </c:pt>
                <c:pt idx="142493">
                  <c:v>-85.476499999999987</c:v>
                </c:pt>
                <c:pt idx="142494">
                  <c:v>-85.474499999999978</c:v>
                </c:pt>
                <c:pt idx="142495">
                  <c:v>-85.472499999999968</c:v>
                </c:pt>
                <c:pt idx="142496">
                  <c:v>-85.470499999999959</c:v>
                </c:pt>
                <c:pt idx="142497">
                  <c:v>-85.468499999999949</c:v>
                </c:pt>
                <c:pt idx="142498">
                  <c:v>-85.466499999999996</c:v>
                </c:pt>
                <c:pt idx="142499">
                  <c:v>-85.464499999999987</c:v>
                </c:pt>
                <c:pt idx="142500">
                  <c:v>-85.462499999999977</c:v>
                </c:pt>
                <c:pt idx="142501">
                  <c:v>-85.460499999999968</c:v>
                </c:pt>
                <c:pt idx="142502">
                  <c:v>-85.458499999999958</c:v>
                </c:pt>
                <c:pt idx="142503">
                  <c:v>-85.456500000000005</c:v>
                </c:pt>
                <c:pt idx="142504">
                  <c:v>-85.454499999999996</c:v>
                </c:pt>
                <c:pt idx="142505">
                  <c:v>-85.452499999999986</c:v>
                </c:pt>
                <c:pt idx="142506">
                  <c:v>-85.450499999999977</c:v>
                </c:pt>
                <c:pt idx="142507">
                  <c:v>-85.448499999999967</c:v>
                </c:pt>
                <c:pt idx="142508">
                  <c:v>-85.446499999999958</c:v>
                </c:pt>
                <c:pt idx="142509">
                  <c:v>-85.444500000000005</c:v>
                </c:pt>
                <c:pt idx="142510">
                  <c:v>-85.442499999999995</c:v>
                </c:pt>
                <c:pt idx="142511">
                  <c:v>-85.440499999999986</c:v>
                </c:pt>
                <c:pt idx="142512">
                  <c:v>-85.438499999999976</c:v>
                </c:pt>
                <c:pt idx="142513">
                  <c:v>-85.436499999999967</c:v>
                </c:pt>
                <c:pt idx="142514">
                  <c:v>-85.434499999999957</c:v>
                </c:pt>
                <c:pt idx="142515">
                  <c:v>-85.432500000000005</c:v>
                </c:pt>
                <c:pt idx="142516">
                  <c:v>-85.430499999999995</c:v>
                </c:pt>
                <c:pt idx="142517">
                  <c:v>-85.428499999999985</c:v>
                </c:pt>
                <c:pt idx="142518">
                  <c:v>-85.426499999999976</c:v>
                </c:pt>
                <c:pt idx="142519">
                  <c:v>-85.424499999999966</c:v>
                </c:pt>
                <c:pt idx="142520">
                  <c:v>-85.422499999999957</c:v>
                </c:pt>
                <c:pt idx="142521">
                  <c:v>-85.420500000000004</c:v>
                </c:pt>
                <c:pt idx="142522">
                  <c:v>-85.418499999999995</c:v>
                </c:pt>
                <c:pt idx="142523">
                  <c:v>-85.416499999999985</c:v>
                </c:pt>
                <c:pt idx="142524">
                  <c:v>-85.414499999999975</c:v>
                </c:pt>
                <c:pt idx="142525">
                  <c:v>-85.412499999999966</c:v>
                </c:pt>
                <c:pt idx="142526">
                  <c:v>-85.410499999999956</c:v>
                </c:pt>
                <c:pt idx="142527">
                  <c:v>-85.408500000000004</c:v>
                </c:pt>
                <c:pt idx="142528">
                  <c:v>-85.406499999999994</c:v>
                </c:pt>
                <c:pt idx="142529">
                  <c:v>-85.404499999999985</c:v>
                </c:pt>
                <c:pt idx="142530">
                  <c:v>-85.402499999999975</c:v>
                </c:pt>
                <c:pt idx="142531">
                  <c:v>-85.400499999999965</c:v>
                </c:pt>
                <c:pt idx="142532">
                  <c:v>-85.398499999999956</c:v>
                </c:pt>
                <c:pt idx="142533">
                  <c:v>-85.396500000000003</c:v>
                </c:pt>
                <c:pt idx="142534">
                  <c:v>-85.394499999999994</c:v>
                </c:pt>
                <c:pt idx="142535">
                  <c:v>-85.392499999999984</c:v>
                </c:pt>
                <c:pt idx="142536">
                  <c:v>-85.390499999999975</c:v>
                </c:pt>
                <c:pt idx="142537">
                  <c:v>-85.388499999999965</c:v>
                </c:pt>
                <c:pt idx="142538">
                  <c:v>-85.386499999999955</c:v>
                </c:pt>
                <c:pt idx="142539">
                  <c:v>-85.384500000000003</c:v>
                </c:pt>
                <c:pt idx="142540">
                  <c:v>-85.382499999999993</c:v>
                </c:pt>
                <c:pt idx="142541">
                  <c:v>-85.380499999999984</c:v>
                </c:pt>
                <c:pt idx="142542">
                  <c:v>-85.378499999999974</c:v>
                </c:pt>
                <c:pt idx="142543">
                  <c:v>-85.376499999999965</c:v>
                </c:pt>
                <c:pt idx="142544">
                  <c:v>-85.374499999999955</c:v>
                </c:pt>
                <c:pt idx="142545">
                  <c:v>-85.372500000000002</c:v>
                </c:pt>
                <c:pt idx="142546">
                  <c:v>-85.370499999999993</c:v>
                </c:pt>
                <c:pt idx="142547">
                  <c:v>-85.368499999999983</c:v>
                </c:pt>
                <c:pt idx="142548">
                  <c:v>-85.366499999999974</c:v>
                </c:pt>
                <c:pt idx="142549">
                  <c:v>-85.364499999999964</c:v>
                </c:pt>
                <c:pt idx="142550">
                  <c:v>-85.362499999999955</c:v>
                </c:pt>
                <c:pt idx="142551">
                  <c:v>-85.360500000000002</c:v>
                </c:pt>
                <c:pt idx="142552">
                  <c:v>-85.358499999999992</c:v>
                </c:pt>
                <c:pt idx="142553">
                  <c:v>-85.356499999999983</c:v>
                </c:pt>
                <c:pt idx="142554">
                  <c:v>-85.354499999999973</c:v>
                </c:pt>
                <c:pt idx="142555">
                  <c:v>-85.352499999999964</c:v>
                </c:pt>
                <c:pt idx="142556">
                  <c:v>-85.350499999999954</c:v>
                </c:pt>
                <c:pt idx="142557">
                  <c:v>-85.348500000000001</c:v>
                </c:pt>
                <c:pt idx="142558">
                  <c:v>-85.346499999999992</c:v>
                </c:pt>
                <c:pt idx="142559">
                  <c:v>-85.344499999999982</c:v>
                </c:pt>
                <c:pt idx="142560">
                  <c:v>-85.342499999999973</c:v>
                </c:pt>
                <c:pt idx="142561">
                  <c:v>-85.340499999999963</c:v>
                </c:pt>
                <c:pt idx="142562">
                  <c:v>-85.338499999999954</c:v>
                </c:pt>
                <c:pt idx="142563">
                  <c:v>-85.336500000000001</c:v>
                </c:pt>
                <c:pt idx="142564">
                  <c:v>-85.334499999999991</c:v>
                </c:pt>
                <c:pt idx="142565">
                  <c:v>-85.332499999999982</c:v>
                </c:pt>
                <c:pt idx="142566">
                  <c:v>-85.330499999999972</c:v>
                </c:pt>
                <c:pt idx="142567">
                  <c:v>-85.328499999999963</c:v>
                </c:pt>
                <c:pt idx="142568">
                  <c:v>-85.326499999999953</c:v>
                </c:pt>
                <c:pt idx="142569">
                  <c:v>-85.3245</c:v>
                </c:pt>
                <c:pt idx="142570">
                  <c:v>-85.322499999999991</c:v>
                </c:pt>
                <c:pt idx="142571">
                  <c:v>-85.320499999999981</c:v>
                </c:pt>
                <c:pt idx="142572">
                  <c:v>-85.318499999999972</c:v>
                </c:pt>
                <c:pt idx="142573">
                  <c:v>-85.316499999999962</c:v>
                </c:pt>
                <c:pt idx="142574">
                  <c:v>-85.314499999999953</c:v>
                </c:pt>
                <c:pt idx="142575">
                  <c:v>-85.3125</c:v>
                </c:pt>
                <c:pt idx="142576">
                  <c:v>-85.31049999999999</c:v>
                </c:pt>
                <c:pt idx="142577">
                  <c:v>-85.308499999999981</c:v>
                </c:pt>
                <c:pt idx="142578">
                  <c:v>-85.306499999999971</c:v>
                </c:pt>
                <c:pt idx="142579">
                  <c:v>-85.304499999999962</c:v>
                </c:pt>
                <c:pt idx="142580">
                  <c:v>-85.302499999999952</c:v>
                </c:pt>
                <c:pt idx="142581">
                  <c:v>-85.3005</c:v>
                </c:pt>
                <c:pt idx="142582">
                  <c:v>-85.29849999999999</c:v>
                </c:pt>
                <c:pt idx="142583">
                  <c:v>-85.29649999999998</c:v>
                </c:pt>
                <c:pt idx="142584">
                  <c:v>-85.294499999999971</c:v>
                </c:pt>
                <c:pt idx="142585">
                  <c:v>-85.292499999999961</c:v>
                </c:pt>
                <c:pt idx="142586">
                  <c:v>-85.290499999999952</c:v>
                </c:pt>
                <c:pt idx="142587">
                  <c:v>-85.288499999999999</c:v>
                </c:pt>
                <c:pt idx="142588">
                  <c:v>-85.28649999999999</c:v>
                </c:pt>
                <c:pt idx="142589">
                  <c:v>-85.28449999999998</c:v>
                </c:pt>
                <c:pt idx="142590">
                  <c:v>-85.28249999999997</c:v>
                </c:pt>
                <c:pt idx="142591">
                  <c:v>-85.280499999999961</c:v>
                </c:pt>
                <c:pt idx="142592">
                  <c:v>-85.278499999999951</c:v>
                </c:pt>
                <c:pt idx="142593">
                  <c:v>-85.276499999999999</c:v>
                </c:pt>
                <c:pt idx="142594">
                  <c:v>-85.274499999999989</c:v>
                </c:pt>
                <c:pt idx="142595">
                  <c:v>-85.27249999999998</c:v>
                </c:pt>
                <c:pt idx="142596">
                  <c:v>-85.27049999999997</c:v>
                </c:pt>
                <c:pt idx="142597">
                  <c:v>-85.26849999999996</c:v>
                </c:pt>
                <c:pt idx="142598">
                  <c:v>-85.266499999999951</c:v>
                </c:pt>
                <c:pt idx="142599">
                  <c:v>-85.264499999999998</c:v>
                </c:pt>
                <c:pt idx="142600">
                  <c:v>-85.262499999999989</c:v>
                </c:pt>
                <c:pt idx="142601">
                  <c:v>-85.260499999999979</c:v>
                </c:pt>
                <c:pt idx="142602">
                  <c:v>-85.25849999999997</c:v>
                </c:pt>
                <c:pt idx="142603">
                  <c:v>-85.25649999999996</c:v>
                </c:pt>
                <c:pt idx="142604">
                  <c:v>-85.25449999999995</c:v>
                </c:pt>
                <c:pt idx="142605">
                  <c:v>-85.252499999999998</c:v>
                </c:pt>
                <c:pt idx="142606">
                  <c:v>-85.250499999999988</c:v>
                </c:pt>
                <c:pt idx="142607">
                  <c:v>-85.248499999999979</c:v>
                </c:pt>
                <c:pt idx="142608">
                  <c:v>-85.246499999999969</c:v>
                </c:pt>
                <c:pt idx="142609">
                  <c:v>-85.24449999999996</c:v>
                </c:pt>
                <c:pt idx="142610">
                  <c:v>-85.24249999999995</c:v>
                </c:pt>
                <c:pt idx="142611">
                  <c:v>-85.240499999999997</c:v>
                </c:pt>
                <c:pt idx="142612">
                  <c:v>-85.238499999999988</c:v>
                </c:pt>
                <c:pt idx="142613">
                  <c:v>-85.236499999999978</c:v>
                </c:pt>
                <c:pt idx="142614">
                  <c:v>-85.234499999999969</c:v>
                </c:pt>
                <c:pt idx="142615">
                  <c:v>-85.232499999999959</c:v>
                </c:pt>
                <c:pt idx="142616">
                  <c:v>-85.23049999999995</c:v>
                </c:pt>
                <c:pt idx="142617">
                  <c:v>-85.228499999999997</c:v>
                </c:pt>
                <c:pt idx="142618">
                  <c:v>-85.226499999999987</c:v>
                </c:pt>
                <c:pt idx="142619">
                  <c:v>-85.224499999999978</c:v>
                </c:pt>
                <c:pt idx="142620">
                  <c:v>-85.222499999999968</c:v>
                </c:pt>
                <c:pt idx="142621">
                  <c:v>-85.220499999999959</c:v>
                </c:pt>
                <c:pt idx="142622">
                  <c:v>-85.218499999999949</c:v>
                </c:pt>
                <c:pt idx="142623">
                  <c:v>-85.216499999999996</c:v>
                </c:pt>
                <c:pt idx="142624">
                  <c:v>-85.214499999999987</c:v>
                </c:pt>
                <c:pt idx="142625">
                  <c:v>-85.212499999999977</c:v>
                </c:pt>
                <c:pt idx="142626">
                  <c:v>-85.210499999999968</c:v>
                </c:pt>
                <c:pt idx="142627">
                  <c:v>-85.208499999999958</c:v>
                </c:pt>
                <c:pt idx="142628">
                  <c:v>-85.206500000000005</c:v>
                </c:pt>
                <c:pt idx="142629">
                  <c:v>-85.204499999999996</c:v>
                </c:pt>
                <c:pt idx="142630">
                  <c:v>-85.202499999999986</c:v>
                </c:pt>
                <c:pt idx="142631">
                  <c:v>-85.200499999999977</c:v>
                </c:pt>
                <c:pt idx="142632">
                  <c:v>-85.198499999999967</c:v>
                </c:pt>
                <c:pt idx="142633">
                  <c:v>-85.196499999999958</c:v>
                </c:pt>
                <c:pt idx="142634">
                  <c:v>-85.194500000000005</c:v>
                </c:pt>
                <c:pt idx="142635">
                  <c:v>-85.192499999999995</c:v>
                </c:pt>
                <c:pt idx="142636">
                  <c:v>-85.190499999999986</c:v>
                </c:pt>
                <c:pt idx="142637">
                  <c:v>-85.188499999999976</c:v>
                </c:pt>
                <c:pt idx="142638">
                  <c:v>-85.186499999999967</c:v>
                </c:pt>
                <c:pt idx="142639">
                  <c:v>-85.184499999999957</c:v>
                </c:pt>
                <c:pt idx="142640">
                  <c:v>-85.182500000000005</c:v>
                </c:pt>
                <c:pt idx="142641">
                  <c:v>-85.180499999999995</c:v>
                </c:pt>
                <c:pt idx="142642">
                  <c:v>-85.178499999999985</c:v>
                </c:pt>
                <c:pt idx="142643">
                  <c:v>-85.176499999999976</c:v>
                </c:pt>
                <c:pt idx="142644">
                  <c:v>-85.174499999999966</c:v>
                </c:pt>
                <c:pt idx="142645">
                  <c:v>-85.172499999999957</c:v>
                </c:pt>
                <c:pt idx="142646">
                  <c:v>-85.170500000000004</c:v>
                </c:pt>
                <c:pt idx="142647">
                  <c:v>-85.168499999999995</c:v>
                </c:pt>
                <c:pt idx="142648">
                  <c:v>-85.166499999999985</c:v>
                </c:pt>
                <c:pt idx="142649">
                  <c:v>-85.164499999999975</c:v>
                </c:pt>
                <c:pt idx="142650">
                  <c:v>-85.162499999999966</c:v>
                </c:pt>
                <c:pt idx="142651">
                  <c:v>-85.160499999999956</c:v>
                </c:pt>
                <c:pt idx="142652">
                  <c:v>-85.158500000000004</c:v>
                </c:pt>
                <c:pt idx="142653">
                  <c:v>-85.156499999999994</c:v>
                </c:pt>
                <c:pt idx="142654">
                  <c:v>-85.154499999999985</c:v>
                </c:pt>
                <c:pt idx="142655">
                  <c:v>-85.152499999999975</c:v>
                </c:pt>
                <c:pt idx="142656">
                  <c:v>-85.150499999999965</c:v>
                </c:pt>
                <c:pt idx="142657">
                  <c:v>-85.148499999999956</c:v>
                </c:pt>
                <c:pt idx="142658">
                  <c:v>-85.146500000000003</c:v>
                </c:pt>
                <c:pt idx="142659">
                  <c:v>-85.144499999999994</c:v>
                </c:pt>
                <c:pt idx="142660">
                  <c:v>-85.142499999999984</c:v>
                </c:pt>
                <c:pt idx="142661">
                  <c:v>-85.140499999999975</c:v>
                </c:pt>
                <c:pt idx="142662">
                  <c:v>-85.138499999999965</c:v>
                </c:pt>
                <c:pt idx="142663">
                  <c:v>-85.136499999999955</c:v>
                </c:pt>
                <c:pt idx="142664">
                  <c:v>-85.134500000000003</c:v>
                </c:pt>
                <c:pt idx="142665">
                  <c:v>-85.132499999999993</c:v>
                </c:pt>
                <c:pt idx="142666">
                  <c:v>-85.130499999999984</c:v>
                </c:pt>
                <c:pt idx="142667">
                  <c:v>-85.128499999999974</c:v>
                </c:pt>
                <c:pt idx="142668">
                  <c:v>-85.126499999999965</c:v>
                </c:pt>
                <c:pt idx="142669">
                  <c:v>-85.124499999999955</c:v>
                </c:pt>
                <c:pt idx="142670">
                  <c:v>-85.122500000000002</c:v>
                </c:pt>
                <c:pt idx="142671">
                  <c:v>-85.120499999999993</c:v>
                </c:pt>
                <c:pt idx="142672">
                  <c:v>-85.118499999999983</c:v>
                </c:pt>
                <c:pt idx="142673">
                  <c:v>-85.116499999999974</c:v>
                </c:pt>
                <c:pt idx="142674">
                  <c:v>-85.114499999999964</c:v>
                </c:pt>
                <c:pt idx="142675">
                  <c:v>-85.112499999999955</c:v>
                </c:pt>
                <c:pt idx="142676">
                  <c:v>-85.110500000000002</c:v>
                </c:pt>
                <c:pt idx="142677">
                  <c:v>-85.108499999999992</c:v>
                </c:pt>
                <c:pt idx="142678">
                  <c:v>-85.106499999999983</c:v>
                </c:pt>
                <c:pt idx="142679">
                  <c:v>-85.104499999999973</c:v>
                </c:pt>
                <c:pt idx="142680">
                  <c:v>-85.102499999999964</c:v>
                </c:pt>
                <c:pt idx="142681">
                  <c:v>-85.100499999999954</c:v>
                </c:pt>
                <c:pt idx="142682">
                  <c:v>-85.098500000000001</c:v>
                </c:pt>
                <c:pt idx="142683">
                  <c:v>-85.096499999999992</c:v>
                </c:pt>
                <c:pt idx="142684">
                  <c:v>-85.094499999999982</c:v>
                </c:pt>
                <c:pt idx="142685">
                  <c:v>-85.092499999999973</c:v>
                </c:pt>
                <c:pt idx="142686">
                  <c:v>-85.090499999999963</c:v>
                </c:pt>
                <c:pt idx="142687">
                  <c:v>-85.088499999999954</c:v>
                </c:pt>
                <c:pt idx="142688">
                  <c:v>-85.086500000000001</c:v>
                </c:pt>
                <c:pt idx="142689">
                  <c:v>-85.084499999999991</c:v>
                </c:pt>
                <c:pt idx="142690">
                  <c:v>-85.082499999999982</c:v>
                </c:pt>
                <c:pt idx="142691">
                  <c:v>-85.080499999999972</c:v>
                </c:pt>
                <c:pt idx="142692">
                  <c:v>-85.078499999999963</c:v>
                </c:pt>
                <c:pt idx="142693">
                  <c:v>-85.076499999999953</c:v>
                </c:pt>
                <c:pt idx="142694">
                  <c:v>-85.0745</c:v>
                </c:pt>
                <c:pt idx="142695">
                  <c:v>-85.072499999999991</c:v>
                </c:pt>
                <c:pt idx="142696">
                  <c:v>-85.070499999999981</c:v>
                </c:pt>
                <c:pt idx="142697">
                  <c:v>-85.068499999999972</c:v>
                </c:pt>
                <c:pt idx="142698">
                  <c:v>-85.066499999999962</c:v>
                </c:pt>
                <c:pt idx="142699">
                  <c:v>-85.064499999999953</c:v>
                </c:pt>
                <c:pt idx="142700">
                  <c:v>-85.0625</c:v>
                </c:pt>
                <c:pt idx="142701">
                  <c:v>-85.06049999999999</c:v>
                </c:pt>
                <c:pt idx="142702">
                  <c:v>-85.058499999999981</c:v>
                </c:pt>
                <c:pt idx="142703">
                  <c:v>-85.056499999999971</c:v>
                </c:pt>
                <c:pt idx="142704">
                  <c:v>-85.054499999999962</c:v>
                </c:pt>
                <c:pt idx="142705">
                  <c:v>-85.052499999999952</c:v>
                </c:pt>
                <c:pt idx="142706">
                  <c:v>-85.0505</c:v>
                </c:pt>
                <c:pt idx="142707">
                  <c:v>-85.04849999999999</c:v>
                </c:pt>
                <c:pt idx="142708">
                  <c:v>-85.04649999999998</c:v>
                </c:pt>
                <c:pt idx="142709">
                  <c:v>-85.044499999999971</c:v>
                </c:pt>
                <c:pt idx="142710">
                  <c:v>-85.042499999999961</c:v>
                </c:pt>
                <c:pt idx="142711">
                  <c:v>-85.040499999999952</c:v>
                </c:pt>
                <c:pt idx="142712">
                  <c:v>-85.038499999999999</c:v>
                </c:pt>
                <c:pt idx="142713">
                  <c:v>-85.03649999999999</c:v>
                </c:pt>
                <c:pt idx="142714">
                  <c:v>-85.03449999999998</c:v>
                </c:pt>
                <c:pt idx="142715">
                  <c:v>-85.03249999999997</c:v>
                </c:pt>
                <c:pt idx="142716">
                  <c:v>-85.030499999999961</c:v>
                </c:pt>
                <c:pt idx="142717">
                  <c:v>-85.028499999999951</c:v>
                </c:pt>
                <c:pt idx="142718">
                  <c:v>-85.026499999999999</c:v>
                </c:pt>
                <c:pt idx="142719">
                  <c:v>-85.024499999999989</c:v>
                </c:pt>
                <c:pt idx="142720">
                  <c:v>-85.02249999999998</c:v>
                </c:pt>
                <c:pt idx="142721">
                  <c:v>-85.02049999999997</c:v>
                </c:pt>
                <c:pt idx="142722">
                  <c:v>-85.01849999999996</c:v>
                </c:pt>
                <c:pt idx="142723">
                  <c:v>-85.016499999999951</c:v>
                </c:pt>
                <c:pt idx="142724">
                  <c:v>-85.014499999999998</c:v>
                </c:pt>
                <c:pt idx="142725">
                  <c:v>-85.012499999999989</c:v>
                </c:pt>
                <c:pt idx="142726">
                  <c:v>-85.010499999999979</c:v>
                </c:pt>
                <c:pt idx="142727">
                  <c:v>-85.00849999999997</c:v>
                </c:pt>
                <c:pt idx="142728">
                  <c:v>-85.00649999999996</c:v>
                </c:pt>
                <c:pt idx="142729">
                  <c:v>-85.00449999999995</c:v>
                </c:pt>
                <c:pt idx="142730">
                  <c:v>-85.002499999999998</c:v>
                </c:pt>
                <c:pt idx="142731">
                  <c:v>-85.000499999999988</c:v>
                </c:pt>
                <c:pt idx="142732">
                  <c:v>-84.998499999999979</c:v>
                </c:pt>
                <c:pt idx="142733">
                  <c:v>-84.996499999999969</c:v>
                </c:pt>
                <c:pt idx="142734">
                  <c:v>-84.99449999999996</c:v>
                </c:pt>
                <c:pt idx="142735">
                  <c:v>-84.99249999999995</c:v>
                </c:pt>
                <c:pt idx="142736">
                  <c:v>-84.990499999999997</c:v>
                </c:pt>
                <c:pt idx="142737">
                  <c:v>-84.988499999999988</c:v>
                </c:pt>
                <c:pt idx="142738">
                  <c:v>-84.986499999999978</c:v>
                </c:pt>
                <c:pt idx="142739">
                  <c:v>-84.984499999999969</c:v>
                </c:pt>
                <c:pt idx="142740">
                  <c:v>-84.982499999999959</c:v>
                </c:pt>
                <c:pt idx="142741">
                  <c:v>-84.98049999999995</c:v>
                </c:pt>
                <c:pt idx="142742">
                  <c:v>-84.978499999999997</c:v>
                </c:pt>
                <c:pt idx="142743">
                  <c:v>-84.976499999999987</c:v>
                </c:pt>
                <c:pt idx="142744">
                  <c:v>-84.974499999999978</c:v>
                </c:pt>
                <c:pt idx="142745">
                  <c:v>-84.972499999999968</c:v>
                </c:pt>
                <c:pt idx="142746">
                  <c:v>-84.970499999999959</c:v>
                </c:pt>
                <c:pt idx="142747">
                  <c:v>-84.968499999999949</c:v>
                </c:pt>
                <c:pt idx="142748">
                  <c:v>-84.966499999999996</c:v>
                </c:pt>
                <c:pt idx="142749">
                  <c:v>-84.964499999999987</c:v>
                </c:pt>
                <c:pt idx="142750">
                  <c:v>-84.962499999999977</c:v>
                </c:pt>
                <c:pt idx="142751">
                  <c:v>-84.960499999999968</c:v>
                </c:pt>
                <c:pt idx="142752">
                  <c:v>-84.958499999999958</c:v>
                </c:pt>
                <c:pt idx="142753">
                  <c:v>-84.956500000000005</c:v>
                </c:pt>
                <c:pt idx="142754">
                  <c:v>-84.954499999999996</c:v>
                </c:pt>
                <c:pt idx="142755">
                  <c:v>-84.952499999999986</c:v>
                </c:pt>
                <c:pt idx="142756">
                  <c:v>-84.950499999999977</c:v>
                </c:pt>
                <c:pt idx="142757">
                  <c:v>-84.948499999999967</c:v>
                </c:pt>
                <c:pt idx="142758">
                  <c:v>-84.946499999999958</c:v>
                </c:pt>
                <c:pt idx="142759">
                  <c:v>-84.944500000000005</c:v>
                </c:pt>
                <c:pt idx="142760">
                  <c:v>-84.942499999999995</c:v>
                </c:pt>
                <c:pt idx="142761">
                  <c:v>-84.940499999999986</c:v>
                </c:pt>
                <c:pt idx="142762">
                  <c:v>-84.938499999999976</c:v>
                </c:pt>
                <c:pt idx="142763">
                  <c:v>-84.936499999999967</c:v>
                </c:pt>
                <c:pt idx="142764">
                  <c:v>-84.934499999999957</c:v>
                </c:pt>
                <c:pt idx="142765">
                  <c:v>-84.932500000000005</c:v>
                </c:pt>
                <c:pt idx="142766">
                  <c:v>-84.930499999999995</c:v>
                </c:pt>
                <c:pt idx="142767">
                  <c:v>-84.928499999999985</c:v>
                </c:pt>
                <c:pt idx="142768">
                  <c:v>-84.926499999999976</c:v>
                </c:pt>
                <c:pt idx="142769">
                  <c:v>-84.924499999999966</c:v>
                </c:pt>
                <c:pt idx="142770">
                  <c:v>-84.922499999999957</c:v>
                </c:pt>
                <c:pt idx="142771">
                  <c:v>-84.920500000000004</c:v>
                </c:pt>
                <c:pt idx="142772">
                  <c:v>-84.918499999999995</c:v>
                </c:pt>
                <c:pt idx="142773">
                  <c:v>-84.916499999999985</c:v>
                </c:pt>
                <c:pt idx="142774">
                  <c:v>-84.914499999999975</c:v>
                </c:pt>
                <c:pt idx="142775">
                  <c:v>-84.912499999999966</c:v>
                </c:pt>
                <c:pt idx="142776">
                  <c:v>-84.910499999999956</c:v>
                </c:pt>
                <c:pt idx="142777">
                  <c:v>-84.908500000000004</c:v>
                </c:pt>
                <c:pt idx="142778">
                  <c:v>-84.906499999999994</c:v>
                </c:pt>
                <c:pt idx="142779">
                  <c:v>-84.904499999999985</c:v>
                </c:pt>
                <c:pt idx="142780">
                  <c:v>-84.902499999999975</c:v>
                </c:pt>
                <c:pt idx="142781">
                  <c:v>-84.900499999999965</c:v>
                </c:pt>
                <c:pt idx="142782">
                  <c:v>-84.898499999999956</c:v>
                </c:pt>
                <c:pt idx="142783">
                  <c:v>-84.896500000000003</c:v>
                </c:pt>
                <c:pt idx="142784">
                  <c:v>-84.894499999999994</c:v>
                </c:pt>
                <c:pt idx="142785">
                  <c:v>-84.892499999999984</c:v>
                </c:pt>
                <c:pt idx="142786">
                  <c:v>-84.890499999999975</c:v>
                </c:pt>
                <c:pt idx="142787">
                  <c:v>-84.888499999999965</c:v>
                </c:pt>
                <c:pt idx="142788">
                  <c:v>-84.886499999999955</c:v>
                </c:pt>
                <c:pt idx="142789">
                  <c:v>-84.884500000000003</c:v>
                </c:pt>
                <c:pt idx="142790">
                  <c:v>-84.882499999999993</c:v>
                </c:pt>
                <c:pt idx="142791">
                  <c:v>-84.880499999999984</c:v>
                </c:pt>
                <c:pt idx="142792">
                  <c:v>-84.878499999999974</c:v>
                </c:pt>
                <c:pt idx="142793">
                  <c:v>-84.876499999999965</c:v>
                </c:pt>
                <c:pt idx="142794">
                  <c:v>-84.874499999999955</c:v>
                </c:pt>
                <c:pt idx="142795">
                  <c:v>-84.872500000000002</c:v>
                </c:pt>
                <c:pt idx="142796">
                  <c:v>-84.870499999999993</c:v>
                </c:pt>
                <c:pt idx="142797">
                  <c:v>-84.868499999999983</c:v>
                </c:pt>
                <c:pt idx="142798">
                  <c:v>-84.866499999999974</c:v>
                </c:pt>
                <c:pt idx="142799">
                  <c:v>-84.864499999999964</c:v>
                </c:pt>
                <c:pt idx="142800">
                  <c:v>-84.862499999999955</c:v>
                </c:pt>
                <c:pt idx="142801">
                  <c:v>-84.860500000000002</c:v>
                </c:pt>
                <c:pt idx="142802">
                  <c:v>-84.858499999999992</c:v>
                </c:pt>
                <c:pt idx="142803">
                  <c:v>-84.856499999999983</c:v>
                </c:pt>
                <c:pt idx="142804">
                  <c:v>-84.854499999999973</c:v>
                </c:pt>
                <c:pt idx="142805">
                  <c:v>-84.852499999999964</c:v>
                </c:pt>
                <c:pt idx="142806">
                  <c:v>-84.850499999999954</c:v>
                </c:pt>
                <c:pt idx="142807">
                  <c:v>-84.848500000000001</c:v>
                </c:pt>
                <c:pt idx="142808">
                  <c:v>-84.846499999999992</c:v>
                </c:pt>
                <c:pt idx="142809">
                  <c:v>-84.844499999999982</c:v>
                </c:pt>
                <c:pt idx="142810">
                  <c:v>-84.842499999999973</c:v>
                </c:pt>
                <c:pt idx="142811">
                  <c:v>-84.840499999999963</c:v>
                </c:pt>
                <c:pt idx="142812">
                  <c:v>-84.838499999999954</c:v>
                </c:pt>
                <c:pt idx="142813">
                  <c:v>-84.836500000000001</c:v>
                </c:pt>
                <c:pt idx="142814">
                  <c:v>-84.834499999999991</c:v>
                </c:pt>
                <c:pt idx="142815">
                  <c:v>-84.832499999999982</c:v>
                </c:pt>
                <c:pt idx="142816">
                  <c:v>-84.830499999999972</c:v>
                </c:pt>
                <c:pt idx="142817">
                  <c:v>-84.828499999999963</c:v>
                </c:pt>
                <c:pt idx="142818">
                  <c:v>-84.826499999999953</c:v>
                </c:pt>
                <c:pt idx="142819">
                  <c:v>-84.8245</c:v>
                </c:pt>
                <c:pt idx="142820">
                  <c:v>-84.822499999999991</c:v>
                </c:pt>
                <c:pt idx="142821">
                  <c:v>-84.820499999999981</c:v>
                </c:pt>
                <c:pt idx="142822">
                  <c:v>-84.818499999999972</c:v>
                </c:pt>
                <c:pt idx="142823">
                  <c:v>-84.816499999999962</c:v>
                </c:pt>
                <c:pt idx="142824">
                  <c:v>-84.814499999999953</c:v>
                </c:pt>
                <c:pt idx="142825">
                  <c:v>-84.8125</c:v>
                </c:pt>
                <c:pt idx="142826">
                  <c:v>-84.81049999999999</c:v>
                </c:pt>
                <c:pt idx="142827">
                  <c:v>-84.808499999999981</c:v>
                </c:pt>
                <c:pt idx="142828">
                  <c:v>-84.806499999999971</c:v>
                </c:pt>
                <c:pt idx="142829">
                  <c:v>-84.804499999999962</c:v>
                </c:pt>
                <c:pt idx="142830">
                  <c:v>-84.802499999999952</c:v>
                </c:pt>
                <c:pt idx="142831">
                  <c:v>-84.8005</c:v>
                </c:pt>
                <c:pt idx="142832">
                  <c:v>-84.79849999999999</c:v>
                </c:pt>
                <c:pt idx="142833">
                  <c:v>-84.79649999999998</c:v>
                </c:pt>
                <c:pt idx="142834">
                  <c:v>-84.794499999999971</c:v>
                </c:pt>
                <c:pt idx="142835">
                  <c:v>-84.792499999999961</c:v>
                </c:pt>
                <c:pt idx="142836">
                  <c:v>-84.790499999999952</c:v>
                </c:pt>
                <c:pt idx="142837">
                  <c:v>-84.788499999999999</c:v>
                </c:pt>
                <c:pt idx="142838">
                  <c:v>-84.78649999999999</c:v>
                </c:pt>
                <c:pt idx="142839">
                  <c:v>-84.78449999999998</c:v>
                </c:pt>
                <c:pt idx="142840">
                  <c:v>-84.78249999999997</c:v>
                </c:pt>
                <c:pt idx="142841">
                  <c:v>-84.780499999999961</c:v>
                </c:pt>
                <c:pt idx="142842">
                  <c:v>-84.778499999999951</c:v>
                </c:pt>
                <c:pt idx="142843">
                  <c:v>-84.776499999999999</c:v>
                </c:pt>
                <c:pt idx="142844">
                  <c:v>-84.774499999999989</c:v>
                </c:pt>
                <c:pt idx="142845">
                  <c:v>-84.77249999999998</c:v>
                </c:pt>
                <c:pt idx="142846">
                  <c:v>-84.77049999999997</c:v>
                </c:pt>
                <c:pt idx="142847">
                  <c:v>-84.76849999999996</c:v>
                </c:pt>
                <c:pt idx="142848">
                  <c:v>-84.766499999999951</c:v>
                </c:pt>
                <c:pt idx="142849">
                  <c:v>-84.764499999999998</c:v>
                </c:pt>
                <c:pt idx="142850">
                  <c:v>-84.762499999999989</c:v>
                </c:pt>
                <c:pt idx="142851">
                  <c:v>-84.760499999999979</c:v>
                </c:pt>
                <c:pt idx="142852">
                  <c:v>-84.75849999999997</c:v>
                </c:pt>
                <c:pt idx="142853">
                  <c:v>-84.75649999999996</c:v>
                </c:pt>
                <c:pt idx="142854">
                  <c:v>-84.75449999999995</c:v>
                </c:pt>
                <c:pt idx="142855">
                  <c:v>-84.752499999999998</c:v>
                </c:pt>
                <c:pt idx="142856">
                  <c:v>-84.750499999999988</c:v>
                </c:pt>
                <c:pt idx="142857">
                  <c:v>-84.748499999999979</c:v>
                </c:pt>
                <c:pt idx="142858">
                  <c:v>-84.746499999999969</c:v>
                </c:pt>
                <c:pt idx="142859">
                  <c:v>-84.74449999999996</c:v>
                </c:pt>
                <c:pt idx="142860">
                  <c:v>-84.74249999999995</c:v>
                </c:pt>
                <c:pt idx="142861">
                  <c:v>-84.740499999999997</c:v>
                </c:pt>
                <c:pt idx="142862">
                  <c:v>-84.738499999999988</c:v>
                </c:pt>
                <c:pt idx="142863">
                  <c:v>-84.736499999999978</c:v>
                </c:pt>
                <c:pt idx="142864">
                  <c:v>-84.734499999999969</c:v>
                </c:pt>
                <c:pt idx="142865">
                  <c:v>-84.732499999999959</c:v>
                </c:pt>
                <c:pt idx="142866">
                  <c:v>-84.73049999999995</c:v>
                </c:pt>
                <c:pt idx="142867">
                  <c:v>-84.728499999999997</c:v>
                </c:pt>
                <c:pt idx="142868">
                  <c:v>-84.726499999999987</c:v>
                </c:pt>
                <c:pt idx="142869">
                  <c:v>-84.724499999999978</c:v>
                </c:pt>
                <c:pt idx="142870">
                  <c:v>-84.722499999999968</c:v>
                </c:pt>
                <c:pt idx="142871">
                  <c:v>-84.720499999999959</c:v>
                </c:pt>
                <c:pt idx="142872">
                  <c:v>-84.718499999999949</c:v>
                </c:pt>
                <c:pt idx="142873">
                  <c:v>-84.716499999999996</c:v>
                </c:pt>
                <c:pt idx="142874">
                  <c:v>-84.714499999999987</c:v>
                </c:pt>
                <c:pt idx="142875">
                  <c:v>-84.712499999999977</c:v>
                </c:pt>
                <c:pt idx="142876">
                  <c:v>-84.710499999999968</c:v>
                </c:pt>
                <c:pt idx="142877">
                  <c:v>-84.708499999999958</c:v>
                </c:pt>
                <c:pt idx="142878">
                  <c:v>-84.706500000000005</c:v>
                </c:pt>
                <c:pt idx="142879">
                  <c:v>-84.704499999999996</c:v>
                </c:pt>
                <c:pt idx="142880">
                  <c:v>-84.702499999999986</c:v>
                </c:pt>
                <c:pt idx="142881">
                  <c:v>-84.700499999999977</c:v>
                </c:pt>
                <c:pt idx="142882">
                  <c:v>-84.698499999999967</c:v>
                </c:pt>
                <c:pt idx="142883">
                  <c:v>-84.696499999999958</c:v>
                </c:pt>
                <c:pt idx="142884">
                  <c:v>-84.694500000000005</c:v>
                </c:pt>
                <c:pt idx="142885">
                  <c:v>-84.692499999999995</c:v>
                </c:pt>
                <c:pt idx="142886">
                  <c:v>-84.690499999999986</c:v>
                </c:pt>
                <c:pt idx="142887">
                  <c:v>-84.688499999999976</c:v>
                </c:pt>
                <c:pt idx="142888">
                  <c:v>-84.686499999999967</c:v>
                </c:pt>
                <c:pt idx="142889">
                  <c:v>-84.684499999999957</c:v>
                </c:pt>
                <c:pt idx="142890">
                  <c:v>-84.682500000000005</c:v>
                </c:pt>
                <c:pt idx="142891">
                  <c:v>-84.680499999999995</c:v>
                </c:pt>
                <c:pt idx="142892">
                  <c:v>-84.678499999999985</c:v>
                </c:pt>
                <c:pt idx="142893">
                  <c:v>-84.676499999999976</c:v>
                </c:pt>
                <c:pt idx="142894">
                  <c:v>-84.674499999999966</c:v>
                </c:pt>
                <c:pt idx="142895">
                  <c:v>-84.672499999999957</c:v>
                </c:pt>
                <c:pt idx="142896">
                  <c:v>-84.670500000000004</c:v>
                </c:pt>
                <c:pt idx="142897">
                  <c:v>-84.668499999999995</c:v>
                </c:pt>
                <c:pt idx="142898">
                  <c:v>-84.666499999999985</c:v>
                </c:pt>
                <c:pt idx="142899">
                  <c:v>-84.664499999999975</c:v>
                </c:pt>
                <c:pt idx="142900">
                  <c:v>-84.662499999999966</c:v>
                </c:pt>
                <c:pt idx="142901">
                  <c:v>-84.660499999999956</c:v>
                </c:pt>
                <c:pt idx="142902">
                  <c:v>-84.658500000000004</c:v>
                </c:pt>
                <c:pt idx="142903">
                  <c:v>-84.656499999999994</c:v>
                </c:pt>
                <c:pt idx="142904">
                  <c:v>-84.654499999999985</c:v>
                </c:pt>
                <c:pt idx="142905">
                  <c:v>-84.652499999999975</c:v>
                </c:pt>
                <c:pt idx="142906">
                  <c:v>-84.650499999999965</c:v>
                </c:pt>
                <c:pt idx="142907">
                  <c:v>-84.648499999999956</c:v>
                </c:pt>
                <c:pt idx="142908">
                  <c:v>-84.646500000000003</c:v>
                </c:pt>
                <c:pt idx="142909">
                  <c:v>-84.644499999999994</c:v>
                </c:pt>
                <c:pt idx="142910">
                  <c:v>-84.642499999999984</c:v>
                </c:pt>
                <c:pt idx="142911">
                  <c:v>-84.640499999999975</c:v>
                </c:pt>
                <c:pt idx="142912">
                  <c:v>-84.638499999999965</c:v>
                </c:pt>
                <c:pt idx="142913">
                  <c:v>-84.636499999999955</c:v>
                </c:pt>
                <c:pt idx="142914">
                  <c:v>-84.634500000000003</c:v>
                </c:pt>
                <c:pt idx="142915">
                  <c:v>-84.632499999999993</c:v>
                </c:pt>
                <c:pt idx="142916">
                  <c:v>-84.630499999999984</c:v>
                </c:pt>
                <c:pt idx="142917">
                  <c:v>-84.628499999999974</c:v>
                </c:pt>
                <c:pt idx="142918">
                  <c:v>-84.626499999999965</c:v>
                </c:pt>
                <c:pt idx="142919">
                  <c:v>-84.624499999999955</c:v>
                </c:pt>
                <c:pt idx="142920">
                  <c:v>-84.622500000000002</c:v>
                </c:pt>
                <c:pt idx="142921">
                  <c:v>-84.620499999999993</c:v>
                </c:pt>
                <c:pt idx="142922">
                  <c:v>-84.618499999999983</c:v>
                </c:pt>
                <c:pt idx="142923">
                  <c:v>-84.616499999999974</c:v>
                </c:pt>
                <c:pt idx="142924">
                  <c:v>-84.614499999999964</c:v>
                </c:pt>
                <c:pt idx="142925">
                  <c:v>-84.612499999999955</c:v>
                </c:pt>
                <c:pt idx="142926">
                  <c:v>-84.610500000000002</c:v>
                </c:pt>
                <c:pt idx="142927">
                  <c:v>-84.608499999999992</c:v>
                </c:pt>
                <c:pt idx="142928">
                  <c:v>-84.606499999999983</c:v>
                </c:pt>
                <c:pt idx="142929">
                  <c:v>-84.604499999999973</c:v>
                </c:pt>
                <c:pt idx="142930">
                  <c:v>-84.602499999999964</c:v>
                </c:pt>
                <c:pt idx="142931">
                  <c:v>-84.600499999999954</c:v>
                </c:pt>
                <c:pt idx="142932">
                  <c:v>-84.598500000000001</c:v>
                </c:pt>
                <c:pt idx="142933">
                  <c:v>-84.596499999999992</c:v>
                </c:pt>
                <c:pt idx="142934">
                  <c:v>-84.594499999999982</c:v>
                </c:pt>
                <c:pt idx="142935">
                  <c:v>-84.592499999999973</c:v>
                </c:pt>
                <c:pt idx="142936">
                  <c:v>-84.590499999999963</c:v>
                </c:pt>
                <c:pt idx="142937">
                  <c:v>-84.588499999999954</c:v>
                </c:pt>
                <c:pt idx="142938">
                  <c:v>-84.586500000000001</c:v>
                </c:pt>
                <c:pt idx="142939">
                  <c:v>-84.584499999999991</c:v>
                </c:pt>
                <c:pt idx="142940">
                  <c:v>-84.582499999999982</c:v>
                </c:pt>
                <c:pt idx="142941">
                  <c:v>-84.580499999999972</c:v>
                </c:pt>
                <c:pt idx="142942">
                  <c:v>-84.578499999999963</c:v>
                </c:pt>
                <c:pt idx="142943">
                  <c:v>-84.576499999999953</c:v>
                </c:pt>
                <c:pt idx="142944">
                  <c:v>-84.5745</c:v>
                </c:pt>
                <c:pt idx="142945">
                  <c:v>-84.572499999999991</c:v>
                </c:pt>
                <c:pt idx="142946">
                  <c:v>-84.570499999999981</c:v>
                </c:pt>
                <c:pt idx="142947">
                  <c:v>-84.568499999999972</c:v>
                </c:pt>
                <c:pt idx="142948">
                  <c:v>-84.566499999999962</c:v>
                </c:pt>
                <c:pt idx="142949">
                  <c:v>-84.564499999999953</c:v>
                </c:pt>
                <c:pt idx="142950">
                  <c:v>-84.5625</c:v>
                </c:pt>
                <c:pt idx="142951">
                  <c:v>-84.56049999999999</c:v>
                </c:pt>
                <c:pt idx="142952">
                  <c:v>-84.558499999999981</c:v>
                </c:pt>
                <c:pt idx="142953">
                  <c:v>-84.556499999999971</c:v>
                </c:pt>
                <c:pt idx="142954">
                  <c:v>-84.554499999999962</c:v>
                </c:pt>
                <c:pt idx="142955">
                  <c:v>-84.552499999999952</c:v>
                </c:pt>
                <c:pt idx="142956">
                  <c:v>-84.5505</c:v>
                </c:pt>
                <c:pt idx="142957">
                  <c:v>-84.54849999999999</c:v>
                </c:pt>
                <c:pt idx="142958">
                  <c:v>-84.54649999999998</c:v>
                </c:pt>
                <c:pt idx="142959">
                  <c:v>-84.544499999999971</c:v>
                </c:pt>
                <c:pt idx="142960">
                  <c:v>-84.542499999999961</c:v>
                </c:pt>
                <c:pt idx="142961">
                  <c:v>-84.540499999999952</c:v>
                </c:pt>
                <c:pt idx="142962">
                  <c:v>-84.538499999999999</c:v>
                </c:pt>
                <c:pt idx="142963">
                  <c:v>-84.53649999999999</c:v>
                </c:pt>
                <c:pt idx="142964">
                  <c:v>-84.53449999999998</c:v>
                </c:pt>
                <c:pt idx="142965">
                  <c:v>-84.53249999999997</c:v>
                </c:pt>
                <c:pt idx="142966">
                  <c:v>-84.530499999999961</c:v>
                </c:pt>
                <c:pt idx="142967">
                  <c:v>-84.528499999999951</c:v>
                </c:pt>
                <c:pt idx="142968">
                  <c:v>-84.526499999999999</c:v>
                </c:pt>
                <c:pt idx="142969">
                  <c:v>-84.524499999999989</c:v>
                </c:pt>
                <c:pt idx="142970">
                  <c:v>-84.52249999999998</c:v>
                </c:pt>
                <c:pt idx="142971">
                  <c:v>-84.52049999999997</c:v>
                </c:pt>
                <c:pt idx="142972">
                  <c:v>-84.51849999999996</c:v>
                </c:pt>
                <c:pt idx="142973">
                  <c:v>-84.516499999999951</c:v>
                </c:pt>
                <c:pt idx="142974">
                  <c:v>-84.514499999999998</c:v>
                </c:pt>
                <c:pt idx="142975">
                  <c:v>-84.512499999999989</c:v>
                </c:pt>
                <c:pt idx="142976">
                  <c:v>-84.510499999999979</c:v>
                </c:pt>
                <c:pt idx="142977">
                  <c:v>-84.50849999999997</c:v>
                </c:pt>
                <c:pt idx="142978">
                  <c:v>-84.50649999999996</c:v>
                </c:pt>
                <c:pt idx="142979">
                  <c:v>-84.50449999999995</c:v>
                </c:pt>
                <c:pt idx="142980">
                  <c:v>-84.502499999999998</c:v>
                </c:pt>
                <c:pt idx="142981">
                  <c:v>-84.500499999999988</c:v>
                </c:pt>
                <c:pt idx="142982">
                  <c:v>-84.498499999999979</c:v>
                </c:pt>
                <c:pt idx="142983">
                  <c:v>-84.496499999999969</c:v>
                </c:pt>
                <c:pt idx="142984">
                  <c:v>-84.49449999999996</c:v>
                </c:pt>
                <c:pt idx="142985">
                  <c:v>-84.49249999999995</c:v>
                </c:pt>
                <c:pt idx="142986">
                  <c:v>-84.490499999999997</c:v>
                </c:pt>
                <c:pt idx="142987">
                  <c:v>-84.488499999999988</c:v>
                </c:pt>
                <c:pt idx="142988">
                  <c:v>-84.486499999999978</c:v>
                </c:pt>
                <c:pt idx="142989">
                  <c:v>-84.484499999999969</c:v>
                </c:pt>
                <c:pt idx="142990">
                  <c:v>-84.482499999999959</c:v>
                </c:pt>
                <c:pt idx="142991">
                  <c:v>-84.48049999999995</c:v>
                </c:pt>
                <c:pt idx="142992">
                  <c:v>-84.478499999999997</c:v>
                </c:pt>
                <c:pt idx="142993">
                  <c:v>-84.476499999999987</c:v>
                </c:pt>
                <c:pt idx="142994">
                  <c:v>-84.474499999999978</c:v>
                </c:pt>
                <c:pt idx="142995">
                  <c:v>-84.472499999999968</c:v>
                </c:pt>
                <c:pt idx="142996">
                  <c:v>-84.470499999999959</c:v>
                </c:pt>
                <c:pt idx="142997">
                  <c:v>-84.468499999999949</c:v>
                </c:pt>
                <c:pt idx="142998">
                  <c:v>-84.466499999999996</c:v>
                </c:pt>
                <c:pt idx="142999">
                  <c:v>-84.464499999999987</c:v>
                </c:pt>
                <c:pt idx="143000">
                  <c:v>-84.462499999999977</c:v>
                </c:pt>
                <c:pt idx="143001">
                  <c:v>-84.460499999999968</c:v>
                </c:pt>
                <c:pt idx="143002">
                  <c:v>-84.458499999999958</c:v>
                </c:pt>
                <c:pt idx="143003">
                  <c:v>-84.456500000000005</c:v>
                </c:pt>
                <c:pt idx="143004">
                  <c:v>-84.454499999999996</c:v>
                </c:pt>
                <c:pt idx="143005">
                  <c:v>-84.452499999999986</c:v>
                </c:pt>
                <c:pt idx="143006">
                  <c:v>-84.450499999999977</c:v>
                </c:pt>
                <c:pt idx="143007">
                  <c:v>-84.448499999999967</c:v>
                </c:pt>
                <c:pt idx="143008">
                  <c:v>-84.446499999999958</c:v>
                </c:pt>
                <c:pt idx="143009">
                  <c:v>-84.444500000000005</c:v>
                </c:pt>
                <c:pt idx="143010">
                  <c:v>-84.442499999999995</c:v>
                </c:pt>
                <c:pt idx="143011">
                  <c:v>-84.440499999999986</c:v>
                </c:pt>
                <c:pt idx="143012">
                  <c:v>-84.438499999999976</c:v>
                </c:pt>
                <c:pt idx="143013">
                  <c:v>-84.436499999999967</c:v>
                </c:pt>
                <c:pt idx="143014">
                  <c:v>-84.434499999999957</c:v>
                </c:pt>
                <c:pt idx="143015">
                  <c:v>-84.432500000000005</c:v>
                </c:pt>
                <c:pt idx="143016">
                  <c:v>-84.430499999999995</c:v>
                </c:pt>
                <c:pt idx="143017">
                  <c:v>-84.428499999999985</c:v>
                </c:pt>
                <c:pt idx="143018">
                  <c:v>-84.426499999999976</c:v>
                </c:pt>
                <c:pt idx="143019">
                  <c:v>-84.424499999999966</c:v>
                </c:pt>
                <c:pt idx="143020">
                  <c:v>-84.422499999999957</c:v>
                </c:pt>
                <c:pt idx="143021">
                  <c:v>-84.420500000000004</c:v>
                </c:pt>
                <c:pt idx="143022">
                  <c:v>-84.418499999999995</c:v>
                </c:pt>
                <c:pt idx="143023">
                  <c:v>-84.416499999999985</c:v>
                </c:pt>
                <c:pt idx="143024">
                  <c:v>-84.414499999999975</c:v>
                </c:pt>
                <c:pt idx="143025">
                  <c:v>-84.412499999999966</c:v>
                </c:pt>
                <c:pt idx="143026">
                  <c:v>-84.410499999999956</c:v>
                </c:pt>
                <c:pt idx="143027">
                  <c:v>-84.408500000000004</c:v>
                </c:pt>
                <c:pt idx="143028">
                  <c:v>-84.406499999999994</c:v>
                </c:pt>
                <c:pt idx="143029">
                  <c:v>-84.404499999999985</c:v>
                </c:pt>
                <c:pt idx="143030">
                  <c:v>-84.402499999999975</c:v>
                </c:pt>
                <c:pt idx="143031">
                  <c:v>-84.400499999999965</c:v>
                </c:pt>
                <c:pt idx="143032">
                  <c:v>-84.398499999999956</c:v>
                </c:pt>
                <c:pt idx="143033">
                  <c:v>-84.396500000000003</c:v>
                </c:pt>
                <c:pt idx="143034">
                  <c:v>-84.394499999999994</c:v>
                </c:pt>
                <c:pt idx="143035">
                  <c:v>-84.392499999999984</c:v>
                </c:pt>
                <c:pt idx="143036">
                  <c:v>-84.390499999999975</c:v>
                </c:pt>
                <c:pt idx="143037">
                  <c:v>-84.388499999999965</c:v>
                </c:pt>
                <c:pt idx="143038">
                  <c:v>-84.386499999999955</c:v>
                </c:pt>
                <c:pt idx="143039">
                  <c:v>-84.384500000000003</c:v>
                </c:pt>
                <c:pt idx="143040">
                  <c:v>-84.382499999999993</c:v>
                </c:pt>
                <c:pt idx="143041">
                  <c:v>-84.380499999999984</c:v>
                </c:pt>
                <c:pt idx="143042">
                  <c:v>-84.378499999999974</c:v>
                </c:pt>
                <c:pt idx="143043">
                  <c:v>-84.376499999999965</c:v>
                </c:pt>
                <c:pt idx="143044">
                  <c:v>-84.374499999999955</c:v>
                </c:pt>
                <c:pt idx="143045">
                  <c:v>-84.372500000000002</c:v>
                </c:pt>
                <c:pt idx="143046">
                  <c:v>-84.370499999999993</c:v>
                </c:pt>
                <c:pt idx="143047">
                  <c:v>-84.368499999999983</c:v>
                </c:pt>
                <c:pt idx="143048">
                  <c:v>-84.366499999999974</c:v>
                </c:pt>
                <c:pt idx="143049">
                  <c:v>-84.364499999999964</c:v>
                </c:pt>
                <c:pt idx="143050">
                  <c:v>-84.362499999999955</c:v>
                </c:pt>
                <c:pt idx="143051">
                  <c:v>-84.360500000000002</c:v>
                </c:pt>
                <c:pt idx="143052">
                  <c:v>-84.358499999999992</c:v>
                </c:pt>
                <c:pt idx="143053">
                  <c:v>-84.356499999999983</c:v>
                </c:pt>
                <c:pt idx="143054">
                  <c:v>-84.354499999999973</c:v>
                </c:pt>
                <c:pt idx="143055">
                  <c:v>-84.352499999999964</c:v>
                </c:pt>
                <c:pt idx="143056">
                  <c:v>-84.350499999999954</c:v>
                </c:pt>
                <c:pt idx="143057">
                  <c:v>-84.348500000000001</c:v>
                </c:pt>
                <c:pt idx="143058">
                  <c:v>-84.346499999999992</c:v>
                </c:pt>
                <c:pt idx="143059">
                  <c:v>-84.344499999999982</c:v>
                </c:pt>
                <c:pt idx="143060">
                  <c:v>-84.342499999999973</c:v>
                </c:pt>
                <c:pt idx="143061">
                  <c:v>-84.340499999999963</c:v>
                </c:pt>
                <c:pt idx="143062">
                  <c:v>-84.338499999999954</c:v>
                </c:pt>
                <c:pt idx="143063">
                  <c:v>-84.336500000000001</c:v>
                </c:pt>
                <c:pt idx="143064">
                  <c:v>-84.334499999999991</c:v>
                </c:pt>
                <c:pt idx="143065">
                  <c:v>-84.332499999999982</c:v>
                </c:pt>
                <c:pt idx="143066">
                  <c:v>-84.330499999999972</c:v>
                </c:pt>
                <c:pt idx="143067">
                  <c:v>-84.328499999999963</c:v>
                </c:pt>
                <c:pt idx="143068">
                  <c:v>-84.326499999999953</c:v>
                </c:pt>
                <c:pt idx="143069">
                  <c:v>-84.3245</c:v>
                </c:pt>
                <c:pt idx="143070">
                  <c:v>-84.322499999999991</c:v>
                </c:pt>
                <c:pt idx="143071">
                  <c:v>-84.320499999999981</c:v>
                </c:pt>
                <c:pt idx="143072">
                  <c:v>-84.318499999999972</c:v>
                </c:pt>
                <c:pt idx="143073">
                  <c:v>-84.316499999999962</c:v>
                </c:pt>
                <c:pt idx="143074">
                  <c:v>-84.314499999999953</c:v>
                </c:pt>
                <c:pt idx="143075">
                  <c:v>-84.3125</c:v>
                </c:pt>
                <c:pt idx="143076">
                  <c:v>-84.31049999999999</c:v>
                </c:pt>
                <c:pt idx="143077">
                  <c:v>-84.308499999999981</c:v>
                </c:pt>
                <c:pt idx="143078">
                  <c:v>-84.306499999999971</c:v>
                </c:pt>
                <c:pt idx="143079">
                  <c:v>-84.304499999999962</c:v>
                </c:pt>
                <c:pt idx="143080">
                  <c:v>-84.302499999999952</c:v>
                </c:pt>
                <c:pt idx="143081">
                  <c:v>-84.3005</c:v>
                </c:pt>
                <c:pt idx="143082">
                  <c:v>-84.29849999999999</c:v>
                </c:pt>
                <c:pt idx="143083">
                  <c:v>-84.29649999999998</c:v>
                </c:pt>
                <c:pt idx="143084">
                  <c:v>-84.294499999999971</c:v>
                </c:pt>
                <c:pt idx="143085">
                  <c:v>-84.292499999999961</c:v>
                </c:pt>
                <c:pt idx="143086">
                  <c:v>-84.290499999999952</c:v>
                </c:pt>
                <c:pt idx="143087">
                  <c:v>-84.288499999999999</c:v>
                </c:pt>
                <c:pt idx="143088">
                  <c:v>-84.28649999999999</c:v>
                </c:pt>
                <c:pt idx="143089">
                  <c:v>-84.28449999999998</c:v>
                </c:pt>
                <c:pt idx="143090">
                  <c:v>-84.28249999999997</c:v>
                </c:pt>
                <c:pt idx="143091">
                  <c:v>-84.280499999999961</c:v>
                </c:pt>
                <c:pt idx="143092">
                  <c:v>-84.278499999999951</c:v>
                </c:pt>
                <c:pt idx="143093">
                  <c:v>-84.276499999999999</c:v>
                </c:pt>
                <c:pt idx="143094">
                  <c:v>-84.274499999999989</c:v>
                </c:pt>
                <c:pt idx="143095">
                  <c:v>-84.27249999999998</c:v>
                </c:pt>
                <c:pt idx="143096">
                  <c:v>-84.27049999999997</c:v>
                </c:pt>
                <c:pt idx="143097">
                  <c:v>-84.26849999999996</c:v>
                </c:pt>
                <c:pt idx="143098">
                  <c:v>-84.266499999999951</c:v>
                </c:pt>
                <c:pt idx="143099">
                  <c:v>-84.264499999999998</c:v>
                </c:pt>
                <c:pt idx="143100">
                  <c:v>-84.262499999999989</c:v>
                </c:pt>
                <c:pt idx="143101">
                  <c:v>-84.260499999999979</c:v>
                </c:pt>
                <c:pt idx="143102">
                  <c:v>-84.25849999999997</c:v>
                </c:pt>
                <c:pt idx="143103">
                  <c:v>-84.25649999999996</c:v>
                </c:pt>
                <c:pt idx="143104">
                  <c:v>-84.25449999999995</c:v>
                </c:pt>
                <c:pt idx="143105">
                  <c:v>-84.252499999999998</c:v>
                </c:pt>
                <c:pt idx="143106">
                  <c:v>-84.250499999999988</c:v>
                </c:pt>
                <c:pt idx="143107">
                  <c:v>-84.248499999999979</c:v>
                </c:pt>
                <c:pt idx="143108">
                  <c:v>-84.246499999999969</c:v>
                </c:pt>
                <c:pt idx="143109">
                  <c:v>-84.24449999999996</c:v>
                </c:pt>
                <c:pt idx="143110">
                  <c:v>-84.24249999999995</c:v>
                </c:pt>
                <c:pt idx="143111">
                  <c:v>-84.240499999999997</c:v>
                </c:pt>
                <c:pt idx="143112">
                  <c:v>-84.238499999999988</c:v>
                </c:pt>
                <c:pt idx="143113">
                  <c:v>-84.236499999999978</c:v>
                </c:pt>
                <c:pt idx="143114">
                  <c:v>-84.234499999999969</c:v>
                </c:pt>
                <c:pt idx="143115">
                  <c:v>-84.232499999999959</c:v>
                </c:pt>
                <c:pt idx="143116">
                  <c:v>-84.23049999999995</c:v>
                </c:pt>
                <c:pt idx="143117">
                  <c:v>-84.228499999999997</c:v>
                </c:pt>
                <c:pt idx="143118">
                  <c:v>-84.226499999999987</c:v>
                </c:pt>
                <c:pt idx="143119">
                  <c:v>-84.224499999999978</c:v>
                </c:pt>
                <c:pt idx="143120">
                  <c:v>-84.222499999999968</c:v>
                </c:pt>
                <c:pt idx="143121">
                  <c:v>-84.220499999999959</c:v>
                </c:pt>
                <c:pt idx="143122">
                  <c:v>-84.218499999999949</c:v>
                </c:pt>
                <c:pt idx="143123">
                  <c:v>-84.216499999999996</c:v>
                </c:pt>
                <c:pt idx="143124">
                  <c:v>-84.214499999999987</c:v>
                </c:pt>
                <c:pt idx="143125">
                  <c:v>-84.212499999999977</c:v>
                </c:pt>
                <c:pt idx="143126">
                  <c:v>-84.210499999999968</c:v>
                </c:pt>
                <c:pt idx="143127">
                  <c:v>-84.208499999999958</c:v>
                </c:pt>
                <c:pt idx="143128">
                  <c:v>-84.206500000000005</c:v>
                </c:pt>
                <c:pt idx="143129">
                  <c:v>-84.204499999999996</c:v>
                </c:pt>
                <c:pt idx="143130">
                  <c:v>-84.202499999999986</c:v>
                </c:pt>
                <c:pt idx="143131">
                  <c:v>-84.200499999999977</c:v>
                </c:pt>
                <c:pt idx="143132">
                  <c:v>-84.198499999999967</c:v>
                </c:pt>
                <c:pt idx="143133">
                  <c:v>-84.196499999999958</c:v>
                </c:pt>
                <c:pt idx="143134">
                  <c:v>-84.194500000000005</c:v>
                </c:pt>
                <c:pt idx="143135">
                  <c:v>-84.192499999999995</c:v>
                </c:pt>
                <c:pt idx="143136">
                  <c:v>-84.190499999999986</c:v>
                </c:pt>
                <c:pt idx="143137">
                  <c:v>-84.188499999999976</c:v>
                </c:pt>
                <c:pt idx="143138">
                  <c:v>-84.186499999999967</c:v>
                </c:pt>
                <c:pt idx="143139">
                  <c:v>-84.184499999999957</c:v>
                </c:pt>
                <c:pt idx="143140">
                  <c:v>-84.182500000000005</c:v>
                </c:pt>
                <c:pt idx="143141">
                  <c:v>-84.180499999999995</c:v>
                </c:pt>
                <c:pt idx="143142">
                  <c:v>-84.178499999999985</c:v>
                </c:pt>
                <c:pt idx="143143">
                  <c:v>-84.176499999999976</c:v>
                </c:pt>
                <c:pt idx="143144">
                  <c:v>-84.174499999999966</c:v>
                </c:pt>
                <c:pt idx="143145">
                  <c:v>-84.172499999999957</c:v>
                </c:pt>
                <c:pt idx="143146">
                  <c:v>-84.170500000000004</c:v>
                </c:pt>
                <c:pt idx="143147">
                  <c:v>-84.168499999999995</c:v>
                </c:pt>
                <c:pt idx="143148">
                  <c:v>-84.166499999999985</c:v>
                </c:pt>
                <c:pt idx="143149">
                  <c:v>-84.164499999999975</c:v>
                </c:pt>
                <c:pt idx="143150">
                  <c:v>-84.162499999999966</c:v>
                </c:pt>
                <c:pt idx="143151">
                  <c:v>-84.160499999999956</c:v>
                </c:pt>
                <c:pt idx="143152">
                  <c:v>-84.158500000000004</c:v>
                </c:pt>
                <c:pt idx="143153">
                  <c:v>-84.156499999999994</c:v>
                </c:pt>
                <c:pt idx="143154">
                  <c:v>-84.154499999999985</c:v>
                </c:pt>
                <c:pt idx="143155">
                  <c:v>-84.152499999999975</c:v>
                </c:pt>
                <c:pt idx="143156">
                  <c:v>-84.150499999999965</c:v>
                </c:pt>
                <c:pt idx="143157">
                  <c:v>-84.148499999999956</c:v>
                </c:pt>
                <c:pt idx="143158">
                  <c:v>-84.146500000000003</c:v>
                </c:pt>
                <c:pt idx="143159">
                  <c:v>-84.144499999999994</c:v>
                </c:pt>
                <c:pt idx="143160">
                  <c:v>-84.142499999999984</c:v>
                </c:pt>
                <c:pt idx="143161">
                  <c:v>-84.140499999999975</c:v>
                </c:pt>
                <c:pt idx="143162">
                  <c:v>-84.138499999999965</c:v>
                </c:pt>
                <c:pt idx="143163">
                  <c:v>-84.136499999999955</c:v>
                </c:pt>
                <c:pt idx="143164">
                  <c:v>-84.134500000000003</c:v>
                </c:pt>
                <c:pt idx="143165">
                  <c:v>-84.132499999999993</c:v>
                </c:pt>
                <c:pt idx="143166">
                  <c:v>-84.130499999999984</c:v>
                </c:pt>
                <c:pt idx="143167">
                  <c:v>-84.128499999999974</c:v>
                </c:pt>
                <c:pt idx="143168">
                  <c:v>-84.126499999999965</c:v>
                </c:pt>
                <c:pt idx="143169">
                  <c:v>-84.124499999999955</c:v>
                </c:pt>
                <c:pt idx="143170">
                  <c:v>-84.122500000000002</c:v>
                </c:pt>
                <c:pt idx="143171">
                  <c:v>-84.120499999999993</c:v>
                </c:pt>
                <c:pt idx="143172">
                  <c:v>-84.118499999999983</c:v>
                </c:pt>
                <c:pt idx="143173">
                  <c:v>-84.116499999999974</c:v>
                </c:pt>
                <c:pt idx="143174">
                  <c:v>-84.114499999999964</c:v>
                </c:pt>
                <c:pt idx="143175">
                  <c:v>-84.112499999999955</c:v>
                </c:pt>
                <c:pt idx="143176">
                  <c:v>-84.110500000000002</c:v>
                </c:pt>
                <c:pt idx="143177">
                  <c:v>-84.108499999999992</c:v>
                </c:pt>
                <c:pt idx="143178">
                  <c:v>-84.106499999999983</c:v>
                </c:pt>
                <c:pt idx="143179">
                  <c:v>-84.104499999999973</c:v>
                </c:pt>
                <c:pt idx="143180">
                  <c:v>-84.102499999999964</c:v>
                </c:pt>
                <c:pt idx="143181">
                  <c:v>-84.100499999999954</c:v>
                </c:pt>
                <c:pt idx="143182">
                  <c:v>-84.098500000000001</c:v>
                </c:pt>
                <c:pt idx="143183">
                  <c:v>-84.096499999999992</c:v>
                </c:pt>
                <c:pt idx="143184">
                  <c:v>-84.094499999999982</c:v>
                </c:pt>
                <c:pt idx="143185">
                  <c:v>-84.092499999999973</c:v>
                </c:pt>
                <c:pt idx="143186">
                  <c:v>-84.090499999999963</c:v>
                </c:pt>
                <c:pt idx="143187">
                  <c:v>-84.088499999999954</c:v>
                </c:pt>
                <c:pt idx="143188">
                  <c:v>-84.086500000000001</c:v>
                </c:pt>
                <c:pt idx="143189">
                  <c:v>-84.084499999999991</c:v>
                </c:pt>
                <c:pt idx="143190">
                  <c:v>-84.082499999999982</c:v>
                </c:pt>
                <c:pt idx="143191">
                  <c:v>-84.080499999999972</c:v>
                </c:pt>
                <c:pt idx="143192">
                  <c:v>-84.078499999999963</c:v>
                </c:pt>
                <c:pt idx="143193">
                  <c:v>-84.076499999999953</c:v>
                </c:pt>
                <c:pt idx="143194">
                  <c:v>-84.0745</c:v>
                </c:pt>
                <c:pt idx="143195">
                  <c:v>-84.072499999999991</c:v>
                </c:pt>
                <c:pt idx="143196">
                  <c:v>-84.070499999999981</c:v>
                </c:pt>
                <c:pt idx="143197">
                  <c:v>-84.068499999999972</c:v>
                </c:pt>
                <c:pt idx="143198">
                  <c:v>-84.066499999999962</c:v>
                </c:pt>
                <c:pt idx="143199">
                  <c:v>-84.064499999999953</c:v>
                </c:pt>
                <c:pt idx="143200">
                  <c:v>-84.0625</c:v>
                </c:pt>
                <c:pt idx="143201">
                  <c:v>-84.06049999999999</c:v>
                </c:pt>
                <c:pt idx="143202">
                  <c:v>-84.058499999999981</c:v>
                </c:pt>
                <c:pt idx="143203">
                  <c:v>-84.056499999999971</c:v>
                </c:pt>
                <c:pt idx="143204">
                  <c:v>-84.054499999999962</c:v>
                </c:pt>
                <c:pt idx="143205">
                  <c:v>-84.052499999999952</c:v>
                </c:pt>
                <c:pt idx="143206">
                  <c:v>-84.0505</c:v>
                </c:pt>
                <c:pt idx="143207">
                  <c:v>-84.04849999999999</c:v>
                </c:pt>
                <c:pt idx="143208">
                  <c:v>-84.04649999999998</c:v>
                </c:pt>
                <c:pt idx="143209">
                  <c:v>-84.044499999999971</c:v>
                </c:pt>
                <c:pt idx="143210">
                  <c:v>-84.042499999999961</c:v>
                </c:pt>
                <c:pt idx="143211">
                  <c:v>-84.040499999999952</c:v>
                </c:pt>
                <c:pt idx="143212">
                  <c:v>-84.038499999999999</c:v>
                </c:pt>
                <c:pt idx="143213">
                  <c:v>-84.03649999999999</c:v>
                </c:pt>
                <c:pt idx="143214">
                  <c:v>-84.03449999999998</c:v>
                </c:pt>
                <c:pt idx="143215">
                  <c:v>-84.03249999999997</c:v>
                </c:pt>
                <c:pt idx="143216">
                  <c:v>-84.030499999999961</c:v>
                </c:pt>
                <c:pt idx="143217">
                  <c:v>-84.028499999999951</c:v>
                </c:pt>
                <c:pt idx="143218">
                  <c:v>-84.026499999999999</c:v>
                </c:pt>
                <c:pt idx="143219">
                  <c:v>-84.024499999999989</c:v>
                </c:pt>
                <c:pt idx="143220">
                  <c:v>-84.02249999999998</c:v>
                </c:pt>
                <c:pt idx="143221">
                  <c:v>-84.02049999999997</c:v>
                </c:pt>
                <c:pt idx="143222">
                  <c:v>-84.01849999999996</c:v>
                </c:pt>
                <c:pt idx="143223">
                  <c:v>-84.016499999999951</c:v>
                </c:pt>
                <c:pt idx="143224">
                  <c:v>-84.014499999999998</c:v>
                </c:pt>
                <c:pt idx="143225">
                  <c:v>-84.012499999999989</c:v>
                </c:pt>
                <c:pt idx="143226">
                  <c:v>-84.010499999999979</c:v>
                </c:pt>
                <c:pt idx="143227">
                  <c:v>-84.00849999999997</c:v>
                </c:pt>
                <c:pt idx="143228">
                  <c:v>-84.00649999999996</c:v>
                </c:pt>
                <c:pt idx="143229">
                  <c:v>-84.00449999999995</c:v>
                </c:pt>
                <c:pt idx="143230">
                  <c:v>-84.002499999999998</c:v>
                </c:pt>
                <c:pt idx="143231">
                  <c:v>-84.000499999999988</c:v>
                </c:pt>
                <c:pt idx="143232">
                  <c:v>-83.998499999999979</c:v>
                </c:pt>
                <c:pt idx="143233">
                  <c:v>-83.996499999999969</c:v>
                </c:pt>
                <c:pt idx="143234">
                  <c:v>-83.99449999999996</c:v>
                </c:pt>
                <c:pt idx="143235">
                  <c:v>-83.99249999999995</c:v>
                </c:pt>
                <c:pt idx="143236">
                  <c:v>-83.990499999999997</c:v>
                </c:pt>
                <c:pt idx="143237">
                  <c:v>-83.988499999999988</c:v>
                </c:pt>
                <c:pt idx="143238">
                  <c:v>-83.986499999999978</c:v>
                </c:pt>
                <c:pt idx="143239">
                  <c:v>-83.984499999999969</c:v>
                </c:pt>
                <c:pt idx="143240">
                  <c:v>-83.982499999999959</c:v>
                </c:pt>
                <c:pt idx="143241">
                  <c:v>-83.98049999999995</c:v>
                </c:pt>
                <c:pt idx="143242">
                  <c:v>-83.978499999999997</c:v>
                </c:pt>
                <c:pt idx="143243">
                  <c:v>-83.976499999999987</c:v>
                </c:pt>
                <c:pt idx="143244">
                  <c:v>-83.974499999999978</c:v>
                </c:pt>
                <c:pt idx="143245">
                  <c:v>-83.972499999999968</c:v>
                </c:pt>
                <c:pt idx="143246">
                  <c:v>-83.970499999999959</c:v>
                </c:pt>
                <c:pt idx="143247">
                  <c:v>-83.968499999999949</c:v>
                </c:pt>
                <c:pt idx="143248">
                  <c:v>-83.966499999999996</c:v>
                </c:pt>
                <c:pt idx="143249">
                  <c:v>-83.964499999999987</c:v>
                </c:pt>
                <c:pt idx="143250">
                  <c:v>-83.962499999999977</c:v>
                </c:pt>
                <c:pt idx="143251">
                  <c:v>-83.960499999999968</c:v>
                </c:pt>
                <c:pt idx="143252">
                  <c:v>-83.958499999999958</c:v>
                </c:pt>
                <c:pt idx="143253">
                  <c:v>-83.956500000000005</c:v>
                </c:pt>
                <c:pt idx="143254">
                  <c:v>-83.954499999999996</c:v>
                </c:pt>
                <c:pt idx="143255">
                  <c:v>-83.952499999999986</c:v>
                </c:pt>
                <c:pt idx="143256">
                  <c:v>-83.950499999999977</c:v>
                </c:pt>
                <c:pt idx="143257">
                  <c:v>-83.948499999999967</c:v>
                </c:pt>
                <c:pt idx="143258">
                  <c:v>-83.946499999999958</c:v>
                </c:pt>
                <c:pt idx="143259">
                  <c:v>-83.944500000000005</c:v>
                </c:pt>
                <c:pt idx="143260">
                  <c:v>-83.942499999999995</c:v>
                </c:pt>
                <c:pt idx="143261">
                  <c:v>-83.940499999999986</c:v>
                </c:pt>
                <c:pt idx="143262">
                  <c:v>-83.938499999999976</c:v>
                </c:pt>
                <c:pt idx="143263">
                  <c:v>-83.936499999999967</c:v>
                </c:pt>
                <c:pt idx="143264">
                  <c:v>-83.934499999999957</c:v>
                </c:pt>
                <c:pt idx="143265">
                  <c:v>-83.932500000000005</c:v>
                </c:pt>
                <c:pt idx="143266">
                  <c:v>-83.930499999999995</c:v>
                </c:pt>
                <c:pt idx="143267">
                  <c:v>-83.928499999999985</c:v>
                </c:pt>
                <c:pt idx="143268">
                  <c:v>-83.926499999999976</c:v>
                </c:pt>
                <c:pt idx="143269">
                  <c:v>-83.924499999999966</c:v>
                </c:pt>
                <c:pt idx="143270">
                  <c:v>-83.922499999999957</c:v>
                </c:pt>
                <c:pt idx="143271">
                  <c:v>-83.920500000000004</c:v>
                </c:pt>
                <c:pt idx="143272">
                  <c:v>-83.918499999999995</c:v>
                </c:pt>
                <c:pt idx="143273">
                  <c:v>-83.916499999999985</c:v>
                </c:pt>
                <c:pt idx="143274">
                  <c:v>-83.914499999999975</c:v>
                </c:pt>
                <c:pt idx="143275">
                  <c:v>-83.912499999999966</c:v>
                </c:pt>
                <c:pt idx="143276">
                  <c:v>-83.910499999999956</c:v>
                </c:pt>
                <c:pt idx="143277">
                  <c:v>-83.908500000000004</c:v>
                </c:pt>
                <c:pt idx="143278">
                  <c:v>-83.906499999999994</c:v>
                </c:pt>
                <c:pt idx="143279">
                  <c:v>-83.904499999999985</c:v>
                </c:pt>
                <c:pt idx="143280">
                  <c:v>-83.902499999999975</c:v>
                </c:pt>
                <c:pt idx="143281">
                  <c:v>-83.900499999999965</c:v>
                </c:pt>
                <c:pt idx="143282">
                  <c:v>-83.898499999999956</c:v>
                </c:pt>
                <c:pt idx="143283">
                  <c:v>-83.896500000000003</c:v>
                </c:pt>
                <c:pt idx="143284">
                  <c:v>-83.894499999999994</c:v>
                </c:pt>
                <c:pt idx="143285">
                  <c:v>-83.892499999999984</c:v>
                </c:pt>
                <c:pt idx="143286">
                  <c:v>-83.890499999999975</c:v>
                </c:pt>
                <c:pt idx="143287">
                  <c:v>-83.888499999999965</c:v>
                </c:pt>
                <c:pt idx="143288">
                  <c:v>-83.886499999999955</c:v>
                </c:pt>
                <c:pt idx="143289">
                  <c:v>-83.884500000000003</c:v>
                </c:pt>
                <c:pt idx="143290">
                  <c:v>-83.882499999999993</c:v>
                </c:pt>
                <c:pt idx="143291">
                  <c:v>-83.880499999999984</c:v>
                </c:pt>
                <c:pt idx="143292">
                  <c:v>-83.878499999999974</c:v>
                </c:pt>
                <c:pt idx="143293">
                  <c:v>-83.876499999999965</c:v>
                </c:pt>
                <c:pt idx="143294">
                  <c:v>-83.874499999999955</c:v>
                </c:pt>
                <c:pt idx="143295">
                  <c:v>-83.872500000000002</c:v>
                </c:pt>
                <c:pt idx="143296">
                  <c:v>-83.870499999999993</c:v>
                </c:pt>
                <c:pt idx="143297">
                  <c:v>-83.868499999999983</c:v>
                </c:pt>
                <c:pt idx="143298">
                  <c:v>-83.866499999999974</c:v>
                </c:pt>
                <c:pt idx="143299">
                  <c:v>-83.864499999999964</c:v>
                </c:pt>
                <c:pt idx="143300">
                  <c:v>-83.862499999999955</c:v>
                </c:pt>
                <c:pt idx="143301">
                  <c:v>-83.860500000000002</c:v>
                </c:pt>
                <c:pt idx="143302">
                  <c:v>-83.858499999999992</c:v>
                </c:pt>
                <c:pt idx="143303">
                  <c:v>-83.856499999999983</c:v>
                </c:pt>
                <c:pt idx="143304">
                  <c:v>-83.854499999999973</c:v>
                </c:pt>
                <c:pt idx="143305">
                  <c:v>-83.852499999999964</c:v>
                </c:pt>
                <c:pt idx="143306">
                  <c:v>-83.850499999999954</c:v>
                </c:pt>
                <c:pt idx="143307">
                  <c:v>-83.848500000000001</c:v>
                </c:pt>
                <c:pt idx="143308">
                  <c:v>-83.846499999999992</c:v>
                </c:pt>
                <c:pt idx="143309">
                  <c:v>-83.844499999999982</c:v>
                </c:pt>
                <c:pt idx="143310">
                  <c:v>-83.842499999999973</c:v>
                </c:pt>
                <c:pt idx="143311">
                  <c:v>-83.840499999999963</c:v>
                </c:pt>
                <c:pt idx="143312">
                  <c:v>-83.838499999999954</c:v>
                </c:pt>
                <c:pt idx="143313">
                  <c:v>-83.836500000000001</c:v>
                </c:pt>
                <c:pt idx="143314">
                  <c:v>-83.834499999999991</c:v>
                </c:pt>
                <c:pt idx="143315">
                  <c:v>-83.832499999999982</c:v>
                </c:pt>
                <c:pt idx="143316">
                  <c:v>-83.830499999999972</c:v>
                </c:pt>
                <c:pt idx="143317">
                  <c:v>-83.828499999999963</c:v>
                </c:pt>
                <c:pt idx="143318">
                  <c:v>-83.826499999999953</c:v>
                </c:pt>
                <c:pt idx="143319">
                  <c:v>-83.8245</c:v>
                </c:pt>
                <c:pt idx="143320">
                  <c:v>-83.822499999999991</c:v>
                </c:pt>
                <c:pt idx="143321">
                  <c:v>-83.820499999999981</c:v>
                </c:pt>
                <c:pt idx="143322">
                  <c:v>-83.818499999999972</c:v>
                </c:pt>
                <c:pt idx="143323">
                  <c:v>-83.816499999999962</c:v>
                </c:pt>
                <c:pt idx="143324">
                  <c:v>-83.814499999999953</c:v>
                </c:pt>
                <c:pt idx="143325">
                  <c:v>-83.8125</c:v>
                </c:pt>
                <c:pt idx="143326">
                  <c:v>-83.81049999999999</c:v>
                </c:pt>
                <c:pt idx="143327">
                  <c:v>-83.808499999999981</c:v>
                </c:pt>
                <c:pt idx="143328">
                  <c:v>-83.806499999999971</c:v>
                </c:pt>
                <c:pt idx="143329">
                  <c:v>-83.804499999999962</c:v>
                </c:pt>
                <c:pt idx="143330">
                  <c:v>-83.802499999999952</c:v>
                </c:pt>
                <c:pt idx="143331">
                  <c:v>-83.8005</c:v>
                </c:pt>
                <c:pt idx="143332">
                  <c:v>-83.79849999999999</c:v>
                </c:pt>
                <c:pt idx="143333">
                  <c:v>-83.79649999999998</c:v>
                </c:pt>
                <c:pt idx="143334">
                  <c:v>-83.794499999999971</c:v>
                </c:pt>
                <c:pt idx="143335">
                  <c:v>-83.792499999999961</c:v>
                </c:pt>
                <c:pt idx="143336">
                  <c:v>-83.790499999999952</c:v>
                </c:pt>
                <c:pt idx="143337">
                  <c:v>-83.788499999999999</c:v>
                </c:pt>
                <c:pt idx="143338">
                  <c:v>-83.78649999999999</c:v>
                </c:pt>
                <c:pt idx="143339">
                  <c:v>-83.78449999999998</c:v>
                </c:pt>
                <c:pt idx="143340">
                  <c:v>-83.78249999999997</c:v>
                </c:pt>
                <c:pt idx="143341">
                  <c:v>-83.780499999999961</c:v>
                </c:pt>
                <c:pt idx="143342">
                  <c:v>-83.778499999999951</c:v>
                </c:pt>
                <c:pt idx="143343">
                  <c:v>-83.776499999999999</c:v>
                </c:pt>
                <c:pt idx="143344">
                  <c:v>-83.774499999999989</c:v>
                </c:pt>
                <c:pt idx="143345">
                  <c:v>-83.77249999999998</c:v>
                </c:pt>
                <c:pt idx="143346">
                  <c:v>-83.77049999999997</c:v>
                </c:pt>
                <c:pt idx="143347">
                  <c:v>-83.76849999999996</c:v>
                </c:pt>
                <c:pt idx="143348">
                  <c:v>-83.766499999999951</c:v>
                </c:pt>
                <c:pt idx="143349">
                  <c:v>-83.764499999999998</c:v>
                </c:pt>
                <c:pt idx="143350">
                  <c:v>-83.762499999999989</c:v>
                </c:pt>
                <c:pt idx="143351">
                  <c:v>-83.760499999999979</c:v>
                </c:pt>
                <c:pt idx="143352">
                  <c:v>-83.75849999999997</c:v>
                </c:pt>
                <c:pt idx="143353">
                  <c:v>-83.75649999999996</c:v>
                </c:pt>
                <c:pt idx="143354">
                  <c:v>-83.75449999999995</c:v>
                </c:pt>
                <c:pt idx="143355">
                  <c:v>-83.752499999999998</c:v>
                </c:pt>
                <c:pt idx="143356">
                  <c:v>-83.750499999999988</c:v>
                </c:pt>
                <c:pt idx="143357">
                  <c:v>-83.748499999999979</c:v>
                </c:pt>
                <c:pt idx="143358">
                  <c:v>-83.746499999999969</c:v>
                </c:pt>
                <c:pt idx="143359">
                  <c:v>-83.74449999999996</c:v>
                </c:pt>
                <c:pt idx="143360">
                  <c:v>-83.74249999999995</c:v>
                </c:pt>
                <c:pt idx="143361">
                  <c:v>-83.740499999999997</c:v>
                </c:pt>
                <c:pt idx="143362">
                  <c:v>-83.738499999999988</c:v>
                </c:pt>
                <c:pt idx="143363">
                  <c:v>-83.736499999999978</c:v>
                </c:pt>
                <c:pt idx="143364">
                  <c:v>-83.734499999999969</c:v>
                </c:pt>
                <c:pt idx="143365">
                  <c:v>-83.732499999999959</c:v>
                </c:pt>
                <c:pt idx="143366">
                  <c:v>-83.73049999999995</c:v>
                </c:pt>
                <c:pt idx="143367">
                  <c:v>-83.728499999999997</c:v>
                </c:pt>
                <c:pt idx="143368">
                  <c:v>-83.726499999999987</c:v>
                </c:pt>
                <c:pt idx="143369">
                  <c:v>-83.724499999999978</c:v>
                </c:pt>
                <c:pt idx="143370">
                  <c:v>-83.722499999999968</c:v>
                </c:pt>
                <c:pt idx="143371">
                  <c:v>-83.720499999999959</c:v>
                </c:pt>
                <c:pt idx="143372">
                  <c:v>-83.718499999999949</c:v>
                </c:pt>
                <c:pt idx="143373">
                  <c:v>-83.716499999999996</c:v>
                </c:pt>
                <c:pt idx="143374">
                  <c:v>-83.714499999999987</c:v>
                </c:pt>
                <c:pt idx="143375">
                  <c:v>-83.712499999999977</c:v>
                </c:pt>
                <c:pt idx="143376">
                  <c:v>-83.710499999999968</c:v>
                </c:pt>
                <c:pt idx="143377">
                  <c:v>-83.708499999999958</c:v>
                </c:pt>
                <c:pt idx="143378">
                  <c:v>-83.706500000000005</c:v>
                </c:pt>
                <c:pt idx="143379">
                  <c:v>-83.704499999999996</c:v>
                </c:pt>
                <c:pt idx="143380">
                  <c:v>-83.702499999999986</c:v>
                </c:pt>
                <c:pt idx="143381">
                  <c:v>-83.700499999999977</c:v>
                </c:pt>
                <c:pt idx="143382">
                  <c:v>-83.698499999999967</c:v>
                </c:pt>
                <c:pt idx="143383">
                  <c:v>-83.696499999999958</c:v>
                </c:pt>
                <c:pt idx="143384">
                  <c:v>-83.694500000000005</c:v>
                </c:pt>
                <c:pt idx="143385">
                  <c:v>-83.692499999999995</c:v>
                </c:pt>
                <c:pt idx="143386">
                  <c:v>-83.690499999999986</c:v>
                </c:pt>
                <c:pt idx="143387">
                  <c:v>-83.688499999999976</c:v>
                </c:pt>
                <c:pt idx="143388">
                  <c:v>-83.686499999999967</c:v>
                </c:pt>
                <c:pt idx="143389">
                  <c:v>-83.684499999999957</c:v>
                </c:pt>
                <c:pt idx="143390">
                  <c:v>-83.682500000000005</c:v>
                </c:pt>
                <c:pt idx="143391">
                  <c:v>-83.680499999999995</c:v>
                </c:pt>
                <c:pt idx="143392">
                  <c:v>-83.678499999999985</c:v>
                </c:pt>
                <c:pt idx="143393">
                  <c:v>-83.676499999999976</c:v>
                </c:pt>
                <c:pt idx="143394">
                  <c:v>-83.674499999999966</c:v>
                </c:pt>
                <c:pt idx="143395">
                  <c:v>-83.672499999999957</c:v>
                </c:pt>
                <c:pt idx="143396">
                  <c:v>-83.670500000000004</c:v>
                </c:pt>
                <c:pt idx="143397">
                  <c:v>-83.668499999999995</c:v>
                </c:pt>
                <c:pt idx="143398">
                  <c:v>-83.666499999999985</c:v>
                </c:pt>
                <c:pt idx="143399">
                  <c:v>-83.664499999999975</c:v>
                </c:pt>
                <c:pt idx="143400">
                  <c:v>-83.662499999999966</c:v>
                </c:pt>
                <c:pt idx="143401">
                  <c:v>-83.660499999999956</c:v>
                </c:pt>
                <c:pt idx="143402">
                  <c:v>-83.658500000000004</c:v>
                </c:pt>
                <c:pt idx="143403">
                  <c:v>-83.656499999999994</c:v>
                </c:pt>
                <c:pt idx="143404">
                  <c:v>-83.654499999999985</c:v>
                </c:pt>
                <c:pt idx="143405">
                  <c:v>-83.652499999999975</c:v>
                </c:pt>
                <c:pt idx="143406">
                  <c:v>-83.650499999999965</c:v>
                </c:pt>
                <c:pt idx="143407">
                  <c:v>-83.648499999999956</c:v>
                </c:pt>
                <c:pt idx="143408">
                  <c:v>-83.646500000000003</c:v>
                </c:pt>
                <c:pt idx="143409">
                  <c:v>-83.644499999999994</c:v>
                </c:pt>
                <c:pt idx="143410">
                  <c:v>-83.642499999999984</c:v>
                </c:pt>
                <c:pt idx="143411">
                  <c:v>-83.640499999999975</c:v>
                </c:pt>
                <c:pt idx="143412">
                  <c:v>-83.638499999999965</c:v>
                </c:pt>
                <c:pt idx="143413">
                  <c:v>-83.636499999999955</c:v>
                </c:pt>
                <c:pt idx="143414">
                  <c:v>-83.634500000000003</c:v>
                </c:pt>
                <c:pt idx="143415">
                  <c:v>-83.632499999999993</c:v>
                </c:pt>
                <c:pt idx="143416">
                  <c:v>-83.630499999999984</c:v>
                </c:pt>
                <c:pt idx="143417">
                  <c:v>-83.628499999999974</c:v>
                </c:pt>
                <c:pt idx="143418">
                  <c:v>-83.626499999999965</c:v>
                </c:pt>
                <c:pt idx="143419">
                  <c:v>-83.624499999999955</c:v>
                </c:pt>
                <c:pt idx="143420">
                  <c:v>-83.622500000000002</c:v>
                </c:pt>
                <c:pt idx="143421">
                  <c:v>-83.620499999999993</c:v>
                </c:pt>
                <c:pt idx="143422">
                  <c:v>-83.618499999999983</c:v>
                </c:pt>
                <c:pt idx="143423">
                  <c:v>-83.616499999999974</c:v>
                </c:pt>
                <c:pt idx="143424">
                  <c:v>-83.614499999999964</c:v>
                </c:pt>
                <c:pt idx="143425">
                  <c:v>-83.612499999999955</c:v>
                </c:pt>
                <c:pt idx="143426">
                  <c:v>-83.610500000000002</c:v>
                </c:pt>
                <c:pt idx="143427">
                  <c:v>-83.608499999999992</c:v>
                </c:pt>
                <c:pt idx="143428">
                  <c:v>-83.606499999999983</c:v>
                </c:pt>
                <c:pt idx="143429">
                  <c:v>-83.604499999999973</c:v>
                </c:pt>
                <c:pt idx="143430">
                  <c:v>-83.602499999999964</c:v>
                </c:pt>
                <c:pt idx="143431">
                  <c:v>-83.600499999999954</c:v>
                </c:pt>
                <c:pt idx="143432">
                  <c:v>-83.598500000000001</c:v>
                </c:pt>
                <c:pt idx="143433">
                  <c:v>-83.596499999999992</c:v>
                </c:pt>
                <c:pt idx="143434">
                  <c:v>-83.594499999999982</c:v>
                </c:pt>
                <c:pt idx="143435">
                  <c:v>-83.592499999999973</c:v>
                </c:pt>
                <c:pt idx="143436">
                  <c:v>-83.590499999999963</c:v>
                </c:pt>
                <c:pt idx="143437">
                  <c:v>-83.588499999999954</c:v>
                </c:pt>
                <c:pt idx="143438">
                  <c:v>-83.586500000000001</c:v>
                </c:pt>
                <c:pt idx="143439">
                  <c:v>-83.584499999999991</c:v>
                </c:pt>
                <c:pt idx="143440">
                  <c:v>-83.582499999999982</c:v>
                </c:pt>
                <c:pt idx="143441">
                  <c:v>-83.580499999999972</c:v>
                </c:pt>
                <c:pt idx="143442">
                  <c:v>-83.578499999999963</c:v>
                </c:pt>
                <c:pt idx="143443">
                  <c:v>-83.576499999999953</c:v>
                </c:pt>
                <c:pt idx="143444">
                  <c:v>-83.5745</c:v>
                </c:pt>
                <c:pt idx="143445">
                  <c:v>-83.572499999999991</c:v>
                </c:pt>
                <c:pt idx="143446">
                  <c:v>-83.570499999999981</c:v>
                </c:pt>
                <c:pt idx="143447">
                  <c:v>-83.568499999999972</c:v>
                </c:pt>
                <c:pt idx="143448">
                  <c:v>-83.566499999999962</c:v>
                </c:pt>
                <c:pt idx="143449">
                  <c:v>-83.564499999999953</c:v>
                </c:pt>
                <c:pt idx="143450">
                  <c:v>-83.5625</c:v>
                </c:pt>
                <c:pt idx="143451">
                  <c:v>-83.56049999999999</c:v>
                </c:pt>
                <c:pt idx="143452">
                  <c:v>-83.558499999999981</c:v>
                </c:pt>
                <c:pt idx="143453">
                  <c:v>-83.556499999999971</c:v>
                </c:pt>
                <c:pt idx="143454">
                  <c:v>-83.554499999999962</c:v>
                </c:pt>
                <c:pt idx="143455">
                  <c:v>-83.552499999999952</c:v>
                </c:pt>
                <c:pt idx="143456">
                  <c:v>-83.5505</c:v>
                </c:pt>
                <c:pt idx="143457">
                  <c:v>-83.54849999999999</c:v>
                </c:pt>
                <c:pt idx="143458">
                  <c:v>-83.54649999999998</c:v>
                </c:pt>
                <c:pt idx="143459">
                  <c:v>-83.544499999999971</c:v>
                </c:pt>
                <c:pt idx="143460">
                  <c:v>-83.542499999999961</c:v>
                </c:pt>
                <c:pt idx="143461">
                  <c:v>-83.540499999999952</c:v>
                </c:pt>
                <c:pt idx="143462">
                  <c:v>-83.538499999999999</c:v>
                </c:pt>
                <c:pt idx="143463">
                  <c:v>-83.53649999999999</c:v>
                </c:pt>
                <c:pt idx="143464">
                  <c:v>-83.53449999999998</c:v>
                </c:pt>
                <c:pt idx="143465">
                  <c:v>-83.53249999999997</c:v>
                </c:pt>
                <c:pt idx="143466">
                  <c:v>-83.530499999999961</c:v>
                </c:pt>
                <c:pt idx="143467">
                  <c:v>-83.528499999999951</c:v>
                </c:pt>
                <c:pt idx="143468">
                  <c:v>-83.526499999999999</c:v>
                </c:pt>
                <c:pt idx="143469">
                  <c:v>-83.524499999999989</c:v>
                </c:pt>
                <c:pt idx="143470">
                  <c:v>-83.52249999999998</c:v>
                </c:pt>
                <c:pt idx="143471">
                  <c:v>-83.52049999999997</c:v>
                </c:pt>
                <c:pt idx="143472">
                  <c:v>-83.51849999999996</c:v>
                </c:pt>
                <c:pt idx="143473">
                  <c:v>-83.516499999999951</c:v>
                </c:pt>
                <c:pt idx="143474">
                  <c:v>-83.514499999999998</c:v>
                </c:pt>
                <c:pt idx="143475">
                  <c:v>-83.512499999999989</c:v>
                </c:pt>
                <c:pt idx="143476">
                  <c:v>-83.510499999999979</c:v>
                </c:pt>
                <c:pt idx="143477">
                  <c:v>-83.50849999999997</c:v>
                </c:pt>
                <c:pt idx="143478">
                  <c:v>-83.50649999999996</c:v>
                </c:pt>
                <c:pt idx="143479">
                  <c:v>-83.50449999999995</c:v>
                </c:pt>
                <c:pt idx="143480">
                  <c:v>-83.502499999999998</c:v>
                </c:pt>
                <c:pt idx="143481">
                  <c:v>-83.500499999999988</c:v>
                </c:pt>
                <c:pt idx="143482">
                  <c:v>-83.498499999999979</c:v>
                </c:pt>
                <c:pt idx="143483">
                  <c:v>-83.496499999999969</c:v>
                </c:pt>
                <c:pt idx="143484">
                  <c:v>-83.49449999999996</c:v>
                </c:pt>
                <c:pt idx="143485">
                  <c:v>-83.49249999999995</c:v>
                </c:pt>
                <c:pt idx="143486">
                  <c:v>-83.490499999999997</c:v>
                </c:pt>
                <c:pt idx="143487">
                  <c:v>-83.488499999999988</c:v>
                </c:pt>
                <c:pt idx="143488">
                  <c:v>-83.486499999999978</c:v>
                </c:pt>
                <c:pt idx="143489">
                  <c:v>-83.484499999999969</c:v>
                </c:pt>
                <c:pt idx="143490">
                  <c:v>-83.482499999999959</c:v>
                </c:pt>
                <c:pt idx="143491">
                  <c:v>-83.48049999999995</c:v>
                </c:pt>
                <c:pt idx="143492">
                  <c:v>-83.478499999999997</c:v>
                </c:pt>
                <c:pt idx="143493">
                  <c:v>-83.476499999999987</c:v>
                </c:pt>
                <c:pt idx="143494">
                  <c:v>-83.474499999999978</c:v>
                </c:pt>
                <c:pt idx="143495">
                  <c:v>-83.472499999999968</c:v>
                </c:pt>
                <c:pt idx="143496">
                  <c:v>-83.470499999999959</c:v>
                </c:pt>
                <c:pt idx="143497">
                  <c:v>-83.468499999999949</c:v>
                </c:pt>
                <c:pt idx="143498">
                  <c:v>-83.466499999999996</c:v>
                </c:pt>
                <c:pt idx="143499">
                  <c:v>-83.464499999999987</c:v>
                </c:pt>
                <c:pt idx="143500">
                  <c:v>-83.462499999999977</c:v>
                </c:pt>
                <c:pt idx="143501">
                  <c:v>-83.460499999999968</c:v>
                </c:pt>
                <c:pt idx="143502">
                  <c:v>-83.458499999999958</c:v>
                </c:pt>
                <c:pt idx="143503">
                  <c:v>-83.456500000000005</c:v>
                </c:pt>
                <c:pt idx="143504">
                  <c:v>-83.454499999999996</c:v>
                </c:pt>
                <c:pt idx="143505">
                  <c:v>-83.452499999999986</c:v>
                </c:pt>
                <c:pt idx="143506">
                  <c:v>-83.450499999999977</c:v>
                </c:pt>
                <c:pt idx="143507">
                  <c:v>-83.448499999999967</c:v>
                </c:pt>
                <c:pt idx="143508">
                  <c:v>-83.446499999999958</c:v>
                </c:pt>
                <c:pt idx="143509">
                  <c:v>-83.444500000000005</c:v>
                </c:pt>
                <c:pt idx="143510">
                  <c:v>-83.442499999999995</c:v>
                </c:pt>
                <c:pt idx="143511">
                  <c:v>-83.440499999999986</c:v>
                </c:pt>
                <c:pt idx="143512">
                  <c:v>-83.438499999999976</c:v>
                </c:pt>
                <c:pt idx="143513">
                  <c:v>-83.436499999999967</c:v>
                </c:pt>
                <c:pt idx="143514">
                  <c:v>-83.434499999999957</c:v>
                </c:pt>
                <c:pt idx="143515">
                  <c:v>-83.432500000000005</c:v>
                </c:pt>
                <c:pt idx="143516">
                  <c:v>-83.430499999999995</c:v>
                </c:pt>
                <c:pt idx="143517">
                  <c:v>-83.428499999999985</c:v>
                </c:pt>
                <c:pt idx="143518">
                  <c:v>-83.426499999999976</c:v>
                </c:pt>
                <c:pt idx="143519">
                  <c:v>-83.424499999999966</c:v>
                </c:pt>
                <c:pt idx="143520">
                  <c:v>-83.422499999999957</c:v>
                </c:pt>
                <c:pt idx="143521">
                  <c:v>-83.420500000000004</c:v>
                </c:pt>
                <c:pt idx="143522">
                  <c:v>-83.418499999999995</c:v>
                </c:pt>
                <c:pt idx="143523">
                  <c:v>-83.416499999999985</c:v>
                </c:pt>
                <c:pt idx="143524">
                  <c:v>-83.414499999999975</c:v>
                </c:pt>
                <c:pt idx="143525">
                  <c:v>-83.412499999999966</c:v>
                </c:pt>
                <c:pt idx="143526">
                  <c:v>-83.410499999999956</c:v>
                </c:pt>
                <c:pt idx="143527">
                  <c:v>-83.408500000000004</c:v>
                </c:pt>
                <c:pt idx="143528">
                  <c:v>-83.406499999999994</c:v>
                </c:pt>
                <c:pt idx="143529">
                  <c:v>-83.404499999999985</c:v>
                </c:pt>
                <c:pt idx="143530">
                  <c:v>-83.402499999999975</c:v>
                </c:pt>
                <c:pt idx="143531">
                  <c:v>-83.400499999999965</c:v>
                </c:pt>
                <c:pt idx="143532">
                  <c:v>-83.398499999999956</c:v>
                </c:pt>
                <c:pt idx="143533">
                  <c:v>-83.396500000000003</c:v>
                </c:pt>
                <c:pt idx="143534">
                  <c:v>-83.394499999999994</c:v>
                </c:pt>
                <c:pt idx="143535">
                  <c:v>-83.392499999999984</c:v>
                </c:pt>
                <c:pt idx="143536">
                  <c:v>-83.390499999999975</c:v>
                </c:pt>
                <c:pt idx="143537">
                  <c:v>-83.388499999999965</c:v>
                </c:pt>
                <c:pt idx="143538">
                  <c:v>-83.386499999999955</c:v>
                </c:pt>
                <c:pt idx="143539">
                  <c:v>-83.384500000000003</c:v>
                </c:pt>
                <c:pt idx="143540">
                  <c:v>-83.382499999999993</c:v>
                </c:pt>
                <c:pt idx="143541">
                  <c:v>-83.380499999999984</c:v>
                </c:pt>
                <c:pt idx="143542">
                  <c:v>-83.378499999999974</c:v>
                </c:pt>
                <c:pt idx="143543">
                  <c:v>-83.376499999999965</c:v>
                </c:pt>
                <c:pt idx="143544">
                  <c:v>-83.374499999999955</c:v>
                </c:pt>
                <c:pt idx="143545">
                  <c:v>-83.372500000000002</c:v>
                </c:pt>
                <c:pt idx="143546">
                  <c:v>-83.370499999999993</c:v>
                </c:pt>
                <c:pt idx="143547">
                  <c:v>-83.368499999999983</c:v>
                </c:pt>
                <c:pt idx="143548">
                  <c:v>-83.366499999999974</c:v>
                </c:pt>
                <c:pt idx="143549">
                  <c:v>-83.364499999999964</c:v>
                </c:pt>
                <c:pt idx="143550">
                  <c:v>-83.362499999999955</c:v>
                </c:pt>
                <c:pt idx="143551">
                  <c:v>-83.360500000000002</c:v>
                </c:pt>
                <c:pt idx="143552">
                  <c:v>-83.358499999999992</c:v>
                </c:pt>
                <c:pt idx="143553">
                  <c:v>-83.356499999999983</c:v>
                </c:pt>
                <c:pt idx="143554">
                  <c:v>-83.354499999999973</c:v>
                </c:pt>
                <c:pt idx="143555">
                  <c:v>-83.352499999999964</c:v>
                </c:pt>
                <c:pt idx="143556">
                  <c:v>-83.350499999999954</c:v>
                </c:pt>
                <c:pt idx="143557">
                  <c:v>-83.348500000000001</c:v>
                </c:pt>
                <c:pt idx="143558">
                  <c:v>-83.346499999999992</c:v>
                </c:pt>
                <c:pt idx="143559">
                  <c:v>-83.344499999999982</c:v>
                </c:pt>
                <c:pt idx="143560">
                  <c:v>-83.342499999999973</c:v>
                </c:pt>
                <c:pt idx="143561">
                  <c:v>-83.340499999999963</c:v>
                </c:pt>
                <c:pt idx="143562">
                  <c:v>-83.338499999999954</c:v>
                </c:pt>
                <c:pt idx="143563">
                  <c:v>-83.336500000000001</c:v>
                </c:pt>
                <c:pt idx="143564">
                  <c:v>-83.334499999999991</c:v>
                </c:pt>
                <c:pt idx="143565">
                  <c:v>-83.332499999999982</c:v>
                </c:pt>
                <c:pt idx="143566">
                  <c:v>-83.330499999999972</c:v>
                </c:pt>
                <c:pt idx="143567">
                  <c:v>-83.328499999999963</c:v>
                </c:pt>
                <c:pt idx="143568">
                  <c:v>-83.326499999999953</c:v>
                </c:pt>
                <c:pt idx="143569">
                  <c:v>-83.3245</c:v>
                </c:pt>
                <c:pt idx="143570">
                  <c:v>-83.322499999999991</c:v>
                </c:pt>
                <c:pt idx="143571">
                  <c:v>-83.320499999999981</c:v>
                </c:pt>
                <c:pt idx="143572">
                  <c:v>-83.318499999999972</c:v>
                </c:pt>
                <c:pt idx="143573">
                  <c:v>-83.316499999999962</c:v>
                </c:pt>
                <c:pt idx="143574">
                  <c:v>-83.314499999999953</c:v>
                </c:pt>
                <c:pt idx="143575">
                  <c:v>-83.3125</c:v>
                </c:pt>
                <c:pt idx="143576">
                  <c:v>-83.31049999999999</c:v>
                </c:pt>
                <c:pt idx="143577">
                  <c:v>-83.308499999999981</c:v>
                </c:pt>
                <c:pt idx="143578">
                  <c:v>-83.306499999999971</c:v>
                </c:pt>
                <c:pt idx="143579">
                  <c:v>-83.304499999999962</c:v>
                </c:pt>
                <c:pt idx="143580">
                  <c:v>-83.302499999999952</c:v>
                </c:pt>
                <c:pt idx="143581">
                  <c:v>-83.3005</c:v>
                </c:pt>
                <c:pt idx="143582">
                  <c:v>-83.29849999999999</c:v>
                </c:pt>
                <c:pt idx="143583">
                  <c:v>-83.29649999999998</c:v>
                </c:pt>
                <c:pt idx="143584">
                  <c:v>-83.294499999999971</c:v>
                </c:pt>
                <c:pt idx="143585">
                  <c:v>-83.292499999999961</c:v>
                </c:pt>
                <c:pt idx="143586">
                  <c:v>-83.290499999999952</c:v>
                </c:pt>
                <c:pt idx="143587">
                  <c:v>-83.288499999999999</c:v>
                </c:pt>
                <c:pt idx="143588">
                  <c:v>-83.28649999999999</c:v>
                </c:pt>
                <c:pt idx="143589">
                  <c:v>-83.28449999999998</c:v>
                </c:pt>
                <c:pt idx="143590">
                  <c:v>-83.28249999999997</c:v>
                </c:pt>
                <c:pt idx="143591">
                  <c:v>-83.280499999999961</c:v>
                </c:pt>
                <c:pt idx="143592">
                  <c:v>-83.278499999999951</c:v>
                </c:pt>
                <c:pt idx="143593">
                  <c:v>-83.276499999999999</c:v>
                </c:pt>
                <c:pt idx="143594">
                  <c:v>-83.274499999999989</c:v>
                </c:pt>
                <c:pt idx="143595">
                  <c:v>-83.27249999999998</c:v>
                </c:pt>
                <c:pt idx="143596">
                  <c:v>-83.27049999999997</c:v>
                </c:pt>
                <c:pt idx="143597">
                  <c:v>-83.26849999999996</c:v>
                </c:pt>
                <c:pt idx="143598">
                  <c:v>-83.266499999999951</c:v>
                </c:pt>
                <c:pt idx="143599">
                  <c:v>-83.264499999999998</c:v>
                </c:pt>
                <c:pt idx="143600">
                  <c:v>-83.262499999999989</c:v>
                </c:pt>
                <c:pt idx="143601">
                  <c:v>-83.260499999999979</c:v>
                </c:pt>
                <c:pt idx="143602">
                  <c:v>-83.25849999999997</c:v>
                </c:pt>
                <c:pt idx="143603">
                  <c:v>-83.25649999999996</c:v>
                </c:pt>
                <c:pt idx="143604">
                  <c:v>-83.25449999999995</c:v>
                </c:pt>
                <c:pt idx="143605">
                  <c:v>-83.252499999999998</c:v>
                </c:pt>
                <c:pt idx="143606">
                  <c:v>-83.250499999999988</c:v>
                </c:pt>
                <c:pt idx="143607">
                  <c:v>-83.248499999999979</c:v>
                </c:pt>
                <c:pt idx="143608">
                  <c:v>-83.246499999999969</c:v>
                </c:pt>
                <c:pt idx="143609">
                  <c:v>-83.24449999999996</c:v>
                </c:pt>
                <c:pt idx="143610">
                  <c:v>-83.24249999999995</c:v>
                </c:pt>
                <c:pt idx="143611">
                  <c:v>-83.240499999999997</c:v>
                </c:pt>
                <c:pt idx="143612">
                  <c:v>-83.238499999999988</c:v>
                </c:pt>
                <c:pt idx="143613">
                  <c:v>-83.236499999999978</c:v>
                </c:pt>
                <c:pt idx="143614">
                  <c:v>-83.234499999999969</c:v>
                </c:pt>
                <c:pt idx="143615">
                  <c:v>-83.232499999999959</c:v>
                </c:pt>
                <c:pt idx="143616">
                  <c:v>-83.23049999999995</c:v>
                </c:pt>
                <c:pt idx="143617">
                  <c:v>-83.228499999999997</c:v>
                </c:pt>
                <c:pt idx="143618">
                  <c:v>-83.226499999999987</c:v>
                </c:pt>
                <c:pt idx="143619">
                  <c:v>-83.224499999999978</c:v>
                </c:pt>
                <c:pt idx="143620">
                  <c:v>-83.222499999999968</c:v>
                </c:pt>
                <c:pt idx="143621">
                  <c:v>-83.220499999999959</c:v>
                </c:pt>
                <c:pt idx="143622">
                  <c:v>-83.218499999999949</c:v>
                </c:pt>
                <c:pt idx="143623">
                  <c:v>-83.216499999999996</c:v>
                </c:pt>
                <c:pt idx="143624">
                  <c:v>-83.214499999999987</c:v>
                </c:pt>
                <c:pt idx="143625">
                  <c:v>-83.212499999999977</c:v>
                </c:pt>
                <c:pt idx="143626">
                  <c:v>-83.210499999999968</c:v>
                </c:pt>
                <c:pt idx="143627">
                  <c:v>-83.208499999999958</c:v>
                </c:pt>
                <c:pt idx="143628">
                  <c:v>-83.206500000000005</c:v>
                </c:pt>
                <c:pt idx="143629">
                  <c:v>-83.204499999999996</c:v>
                </c:pt>
                <c:pt idx="143630">
                  <c:v>-83.202499999999986</c:v>
                </c:pt>
                <c:pt idx="143631">
                  <c:v>-83.200499999999977</c:v>
                </c:pt>
                <c:pt idx="143632">
                  <c:v>-83.198499999999967</c:v>
                </c:pt>
                <c:pt idx="143633">
                  <c:v>-83.196499999999958</c:v>
                </c:pt>
                <c:pt idx="143634">
                  <c:v>-83.194500000000005</c:v>
                </c:pt>
                <c:pt idx="143635">
                  <c:v>-83.192499999999995</c:v>
                </c:pt>
                <c:pt idx="143636">
                  <c:v>-83.190499999999986</c:v>
                </c:pt>
                <c:pt idx="143637">
                  <c:v>-83.188499999999976</c:v>
                </c:pt>
                <c:pt idx="143638">
                  <c:v>-83.186499999999967</c:v>
                </c:pt>
                <c:pt idx="143639">
                  <c:v>-83.184499999999957</c:v>
                </c:pt>
                <c:pt idx="143640">
                  <c:v>-83.182500000000005</c:v>
                </c:pt>
                <c:pt idx="143641">
                  <c:v>-83.180499999999995</c:v>
                </c:pt>
                <c:pt idx="143642">
                  <c:v>-83.178499999999985</c:v>
                </c:pt>
                <c:pt idx="143643">
                  <c:v>-83.176499999999976</c:v>
                </c:pt>
                <c:pt idx="143644">
                  <c:v>-83.174499999999966</c:v>
                </c:pt>
                <c:pt idx="143645">
                  <c:v>-83.172499999999957</c:v>
                </c:pt>
                <c:pt idx="143646">
                  <c:v>-83.170500000000004</c:v>
                </c:pt>
                <c:pt idx="143647">
                  <c:v>-83.168499999999995</c:v>
                </c:pt>
                <c:pt idx="143648">
                  <c:v>-83.166499999999985</c:v>
                </c:pt>
                <c:pt idx="143649">
                  <c:v>-83.164499999999975</c:v>
                </c:pt>
                <c:pt idx="143650">
                  <c:v>-83.162499999999966</c:v>
                </c:pt>
                <c:pt idx="143651">
                  <c:v>-83.160499999999956</c:v>
                </c:pt>
                <c:pt idx="143652">
                  <c:v>-83.158500000000004</c:v>
                </c:pt>
                <c:pt idx="143653">
                  <c:v>-83.156499999999994</c:v>
                </c:pt>
                <c:pt idx="143654">
                  <c:v>-83.154499999999985</c:v>
                </c:pt>
                <c:pt idx="143655">
                  <c:v>-83.152499999999975</c:v>
                </c:pt>
                <c:pt idx="143656">
                  <c:v>-83.150499999999965</c:v>
                </c:pt>
                <c:pt idx="143657">
                  <c:v>-83.148499999999956</c:v>
                </c:pt>
                <c:pt idx="143658">
                  <c:v>-83.146500000000003</c:v>
                </c:pt>
                <c:pt idx="143659">
                  <c:v>-83.144499999999994</c:v>
                </c:pt>
                <c:pt idx="143660">
                  <c:v>-83.142499999999984</c:v>
                </c:pt>
                <c:pt idx="143661">
                  <c:v>-83.140499999999975</c:v>
                </c:pt>
                <c:pt idx="143662">
                  <c:v>-83.138499999999965</c:v>
                </c:pt>
                <c:pt idx="143663">
                  <c:v>-83.136499999999955</c:v>
                </c:pt>
                <c:pt idx="143664">
                  <c:v>-83.134500000000003</c:v>
                </c:pt>
                <c:pt idx="143665">
                  <c:v>-83.132499999999993</c:v>
                </c:pt>
                <c:pt idx="143666">
                  <c:v>-83.130499999999984</c:v>
                </c:pt>
                <c:pt idx="143667">
                  <c:v>-83.128499999999974</c:v>
                </c:pt>
                <c:pt idx="143668">
                  <c:v>-83.126499999999965</c:v>
                </c:pt>
                <c:pt idx="143669">
                  <c:v>-83.124499999999955</c:v>
                </c:pt>
                <c:pt idx="143670">
                  <c:v>-83.122500000000002</c:v>
                </c:pt>
                <c:pt idx="143671">
                  <c:v>-83.120499999999993</c:v>
                </c:pt>
                <c:pt idx="143672">
                  <c:v>-83.118499999999983</c:v>
                </c:pt>
                <c:pt idx="143673">
                  <c:v>-83.116499999999974</c:v>
                </c:pt>
                <c:pt idx="143674">
                  <c:v>-83.114499999999964</c:v>
                </c:pt>
                <c:pt idx="143675">
                  <c:v>-83.112499999999955</c:v>
                </c:pt>
                <c:pt idx="143676">
                  <c:v>-83.110500000000002</c:v>
                </c:pt>
                <c:pt idx="143677">
                  <c:v>-83.108499999999992</c:v>
                </c:pt>
                <c:pt idx="143678">
                  <c:v>-83.106499999999983</c:v>
                </c:pt>
                <c:pt idx="143679">
                  <c:v>-83.104499999999973</c:v>
                </c:pt>
                <c:pt idx="143680">
                  <c:v>-83.102499999999964</c:v>
                </c:pt>
                <c:pt idx="143681">
                  <c:v>-83.100499999999954</c:v>
                </c:pt>
                <c:pt idx="143682">
                  <c:v>-83.098500000000001</c:v>
                </c:pt>
                <c:pt idx="143683">
                  <c:v>-83.096499999999992</c:v>
                </c:pt>
                <c:pt idx="143684">
                  <c:v>-83.094499999999982</c:v>
                </c:pt>
                <c:pt idx="143685">
                  <c:v>-83.092499999999973</c:v>
                </c:pt>
                <c:pt idx="143686">
                  <c:v>-83.090499999999963</c:v>
                </c:pt>
                <c:pt idx="143687">
                  <c:v>-83.088499999999954</c:v>
                </c:pt>
                <c:pt idx="143688">
                  <c:v>-83.086500000000001</c:v>
                </c:pt>
                <c:pt idx="143689">
                  <c:v>-83.084499999999991</c:v>
                </c:pt>
                <c:pt idx="143690">
                  <c:v>-83.082499999999982</c:v>
                </c:pt>
                <c:pt idx="143691">
                  <c:v>-83.080499999999972</c:v>
                </c:pt>
                <c:pt idx="143692">
                  <c:v>-83.078499999999963</c:v>
                </c:pt>
                <c:pt idx="143693">
                  <c:v>-83.076499999999953</c:v>
                </c:pt>
                <c:pt idx="143694">
                  <c:v>-83.0745</c:v>
                </c:pt>
                <c:pt idx="143695">
                  <c:v>-83.072499999999991</c:v>
                </c:pt>
                <c:pt idx="143696">
                  <c:v>-83.070499999999981</c:v>
                </c:pt>
                <c:pt idx="143697">
                  <c:v>-83.068499999999972</c:v>
                </c:pt>
                <c:pt idx="143698">
                  <c:v>-83.066499999999962</c:v>
                </c:pt>
                <c:pt idx="143699">
                  <c:v>-83.064499999999953</c:v>
                </c:pt>
                <c:pt idx="143700">
                  <c:v>-83.0625</c:v>
                </c:pt>
                <c:pt idx="143701">
                  <c:v>-83.06049999999999</c:v>
                </c:pt>
                <c:pt idx="143702">
                  <c:v>-83.058499999999981</c:v>
                </c:pt>
                <c:pt idx="143703">
                  <c:v>-83.056499999999971</c:v>
                </c:pt>
                <c:pt idx="143704">
                  <c:v>-83.054499999999962</c:v>
                </c:pt>
                <c:pt idx="143705">
                  <c:v>-83.052499999999952</c:v>
                </c:pt>
                <c:pt idx="143706">
                  <c:v>-83.0505</c:v>
                </c:pt>
                <c:pt idx="143707">
                  <c:v>-83.04849999999999</c:v>
                </c:pt>
                <c:pt idx="143708">
                  <c:v>-83.04649999999998</c:v>
                </c:pt>
                <c:pt idx="143709">
                  <c:v>-83.044499999999971</c:v>
                </c:pt>
                <c:pt idx="143710">
                  <c:v>-83.042499999999961</c:v>
                </c:pt>
                <c:pt idx="143711">
                  <c:v>-83.040499999999952</c:v>
                </c:pt>
                <c:pt idx="143712">
                  <c:v>-83.038499999999999</c:v>
                </c:pt>
                <c:pt idx="143713">
                  <c:v>-83.03649999999999</c:v>
                </c:pt>
                <c:pt idx="143714">
                  <c:v>-83.03449999999998</c:v>
                </c:pt>
                <c:pt idx="143715">
                  <c:v>-83.03249999999997</c:v>
                </c:pt>
                <c:pt idx="143716">
                  <c:v>-83.030499999999961</c:v>
                </c:pt>
                <c:pt idx="143717">
                  <c:v>-83.028499999999951</c:v>
                </c:pt>
                <c:pt idx="143718">
                  <c:v>-83.026499999999999</c:v>
                </c:pt>
                <c:pt idx="143719">
                  <c:v>-83.024499999999989</c:v>
                </c:pt>
                <c:pt idx="143720">
                  <c:v>-83.02249999999998</c:v>
                </c:pt>
                <c:pt idx="143721">
                  <c:v>-83.02049999999997</c:v>
                </c:pt>
                <c:pt idx="143722">
                  <c:v>-83.01849999999996</c:v>
                </c:pt>
                <c:pt idx="143723">
                  <c:v>-83.016499999999951</c:v>
                </c:pt>
                <c:pt idx="143724">
                  <c:v>-83.014499999999998</c:v>
                </c:pt>
                <c:pt idx="143725">
                  <c:v>-83.012499999999989</c:v>
                </c:pt>
                <c:pt idx="143726">
                  <c:v>-83.010499999999979</c:v>
                </c:pt>
                <c:pt idx="143727">
                  <c:v>-83.00849999999997</c:v>
                </c:pt>
                <c:pt idx="143728">
                  <c:v>-83.00649999999996</c:v>
                </c:pt>
                <c:pt idx="143729">
                  <c:v>-83.00449999999995</c:v>
                </c:pt>
                <c:pt idx="143730">
                  <c:v>-83.002499999999998</c:v>
                </c:pt>
                <c:pt idx="143731">
                  <c:v>-83.000499999999988</c:v>
                </c:pt>
                <c:pt idx="143732">
                  <c:v>-82.998499999999979</c:v>
                </c:pt>
                <c:pt idx="143733">
                  <c:v>-82.996499999999969</c:v>
                </c:pt>
                <c:pt idx="143734">
                  <c:v>-82.99449999999996</c:v>
                </c:pt>
                <c:pt idx="143735">
                  <c:v>-82.99249999999995</c:v>
                </c:pt>
                <c:pt idx="143736">
                  <c:v>-82.990499999999997</c:v>
                </c:pt>
                <c:pt idx="143737">
                  <c:v>-82.988499999999988</c:v>
                </c:pt>
                <c:pt idx="143738">
                  <c:v>-82.986499999999978</c:v>
                </c:pt>
                <c:pt idx="143739">
                  <c:v>-82.984499999999969</c:v>
                </c:pt>
                <c:pt idx="143740">
                  <c:v>-82.982499999999959</c:v>
                </c:pt>
                <c:pt idx="143741">
                  <c:v>-82.98049999999995</c:v>
                </c:pt>
                <c:pt idx="143742">
                  <c:v>-82.978499999999997</c:v>
                </c:pt>
                <c:pt idx="143743">
                  <c:v>-82.976499999999987</c:v>
                </c:pt>
                <c:pt idx="143744">
                  <c:v>-82.974499999999978</c:v>
                </c:pt>
                <c:pt idx="143745">
                  <c:v>-82.972499999999968</c:v>
                </c:pt>
                <c:pt idx="143746">
                  <c:v>-82.970499999999959</c:v>
                </c:pt>
                <c:pt idx="143747">
                  <c:v>-82.968499999999949</c:v>
                </c:pt>
                <c:pt idx="143748">
                  <c:v>-82.966499999999996</c:v>
                </c:pt>
                <c:pt idx="143749">
                  <c:v>-82.964499999999987</c:v>
                </c:pt>
                <c:pt idx="143750">
                  <c:v>-82.962499999999977</c:v>
                </c:pt>
                <c:pt idx="143751">
                  <c:v>-82.960499999999968</c:v>
                </c:pt>
                <c:pt idx="143752">
                  <c:v>-82.958499999999958</c:v>
                </c:pt>
                <c:pt idx="143753">
                  <c:v>-82.956500000000005</c:v>
                </c:pt>
                <c:pt idx="143754">
                  <c:v>-82.954499999999996</c:v>
                </c:pt>
                <c:pt idx="143755">
                  <c:v>-82.952499999999986</c:v>
                </c:pt>
                <c:pt idx="143756">
                  <c:v>-82.950499999999977</c:v>
                </c:pt>
                <c:pt idx="143757">
                  <c:v>-82.948499999999967</c:v>
                </c:pt>
                <c:pt idx="143758">
                  <c:v>-82.946499999999958</c:v>
                </c:pt>
                <c:pt idx="143759">
                  <c:v>-82.944500000000005</c:v>
                </c:pt>
                <c:pt idx="143760">
                  <c:v>-82.942499999999995</c:v>
                </c:pt>
                <c:pt idx="143761">
                  <c:v>-82.940499999999986</c:v>
                </c:pt>
                <c:pt idx="143762">
                  <c:v>-82.938499999999976</c:v>
                </c:pt>
                <c:pt idx="143763">
                  <c:v>-82.936499999999967</c:v>
                </c:pt>
                <c:pt idx="143764">
                  <c:v>-82.934499999999957</c:v>
                </c:pt>
                <c:pt idx="143765">
                  <c:v>-82.932500000000005</c:v>
                </c:pt>
                <c:pt idx="143766">
                  <c:v>-82.930499999999995</c:v>
                </c:pt>
                <c:pt idx="143767">
                  <c:v>-82.928499999999985</c:v>
                </c:pt>
                <c:pt idx="143768">
                  <c:v>-82.926499999999976</c:v>
                </c:pt>
                <c:pt idx="143769">
                  <c:v>-82.924499999999966</c:v>
                </c:pt>
                <c:pt idx="143770">
                  <c:v>-82.922499999999957</c:v>
                </c:pt>
                <c:pt idx="143771">
                  <c:v>-82.920500000000004</c:v>
                </c:pt>
                <c:pt idx="143772">
                  <c:v>-82.918499999999995</c:v>
                </c:pt>
                <c:pt idx="143773">
                  <c:v>-82.916499999999985</c:v>
                </c:pt>
                <c:pt idx="143774">
                  <c:v>-82.914499999999975</c:v>
                </c:pt>
                <c:pt idx="143775">
                  <c:v>-82.912499999999966</c:v>
                </c:pt>
                <c:pt idx="143776">
                  <c:v>-82.910499999999956</c:v>
                </c:pt>
                <c:pt idx="143777">
                  <c:v>-82.908500000000004</c:v>
                </c:pt>
                <c:pt idx="143778">
                  <c:v>-82.906499999999994</c:v>
                </c:pt>
                <c:pt idx="143779">
                  <c:v>-82.904499999999985</c:v>
                </c:pt>
                <c:pt idx="143780">
                  <c:v>-82.902499999999975</c:v>
                </c:pt>
                <c:pt idx="143781">
                  <c:v>-82.900499999999965</c:v>
                </c:pt>
                <c:pt idx="143782">
                  <c:v>-82.898499999999956</c:v>
                </c:pt>
                <c:pt idx="143783">
                  <c:v>-82.896500000000003</c:v>
                </c:pt>
                <c:pt idx="143784">
                  <c:v>-82.894499999999994</c:v>
                </c:pt>
                <c:pt idx="143785">
                  <c:v>-82.892499999999984</c:v>
                </c:pt>
                <c:pt idx="143786">
                  <c:v>-82.890499999999975</c:v>
                </c:pt>
                <c:pt idx="143787">
                  <c:v>-82.888499999999965</c:v>
                </c:pt>
                <c:pt idx="143788">
                  <c:v>-82.886499999999955</c:v>
                </c:pt>
                <c:pt idx="143789">
                  <c:v>-82.884500000000003</c:v>
                </c:pt>
                <c:pt idx="143790">
                  <c:v>-82.882499999999993</c:v>
                </c:pt>
                <c:pt idx="143791">
                  <c:v>-82.880499999999984</c:v>
                </c:pt>
                <c:pt idx="143792">
                  <c:v>-82.878499999999974</c:v>
                </c:pt>
                <c:pt idx="143793">
                  <c:v>-82.876499999999965</c:v>
                </c:pt>
                <c:pt idx="143794">
                  <c:v>-82.874499999999955</c:v>
                </c:pt>
                <c:pt idx="143795">
                  <c:v>-82.872500000000002</c:v>
                </c:pt>
                <c:pt idx="143796">
                  <c:v>-82.870499999999993</c:v>
                </c:pt>
                <c:pt idx="143797">
                  <c:v>-82.868499999999983</c:v>
                </c:pt>
                <c:pt idx="143798">
                  <c:v>-82.866499999999974</c:v>
                </c:pt>
                <c:pt idx="143799">
                  <c:v>-82.864499999999964</c:v>
                </c:pt>
                <c:pt idx="143800">
                  <c:v>-82.862499999999955</c:v>
                </c:pt>
                <c:pt idx="143801">
                  <c:v>-82.860500000000002</c:v>
                </c:pt>
                <c:pt idx="143802">
                  <c:v>-82.858499999999992</c:v>
                </c:pt>
                <c:pt idx="143803">
                  <c:v>-82.856499999999983</c:v>
                </c:pt>
                <c:pt idx="143804">
                  <c:v>-82.854499999999973</c:v>
                </c:pt>
                <c:pt idx="143805">
                  <c:v>-82.852499999999964</c:v>
                </c:pt>
                <c:pt idx="143806">
                  <c:v>-82.850499999999954</c:v>
                </c:pt>
                <c:pt idx="143807">
                  <c:v>-82.848500000000001</c:v>
                </c:pt>
                <c:pt idx="143808">
                  <c:v>-82.846499999999992</c:v>
                </c:pt>
                <c:pt idx="143809">
                  <c:v>-82.844499999999982</c:v>
                </c:pt>
                <c:pt idx="143810">
                  <c:v>-82.842499999999973</c:v>
                </c:pt>
                <c:pt idx="143811">
                  <c:v>-82.840499999999963</c:v>
                </c:pt>
                <c:pt idx="143812">
                  <c:v>-82.838499999999954</c:v>
                </c:pt>
                <c:pt idx="143813">
                  <c:v>-82.836500000000001</c:v>
                </c:pt>
                <c:pt idx="143814">
                  <c:v>-82.834499999999991</c:v>
                </c:pt>
                <c:pt idx="143815">
                  <c:v>-82.832499999999982</c:v>
                </c:pt>
                <c:pt idx="143816">
                  <c:v>-82.830499999999972</c:v>
                </c:pt>
                <c:pt idx="143817">
                  <c:v>-82.828499999999963</c:v>
                </c:pt>
                <c:pt idx="143818">
                  <c:v>-82.826499999999953</c:v>
                </c:pt>
                <c:pt idx="143819">
                  <c:v>-82.8245</c:v>
                </c:pt>
                <c:pt idx="143820">
                  <c:v>-82.822499999999991</c:v>
                </c:pt>
                <c:pt idx="143821">
                  <c:v>-82.820499999999981</c:v>
                </c:pt>
                <c:pt idx="143822">
                  <c:v>-82.818499999999972</c:v>
                </c:pt>
                <c:pt idx="143823">
                  <c:v>-82.816499999999962</c:v>
                </c:pt>
                <c:pt idx="143824">
                  <c:v>-82.814499999999953</c:v>
                </c:pt>
                <c:pt idx="143825">
                  <c:v>-82.8125</c:v>
                </c:pt>
                <c:pt idx="143826">
                  <c:v>-82.81049999999999</c:v>
                </c:pt>
                <c:pt idx="143827">
                  <c:v>-82.808499999999981</c:v>
                </c:pt>
                <c:pt idx="143828">
                  <c:v>-82.806499999999971</c:v>
                </c:pt>
                <c:pt idx="143829">
                  <c:v>-82.804499999999962</c:v>
                </c:pt>
                <c:pt idx="143830">
                  <c:v>-82.802499999999952</c:v>
                </c:pt>
                <c:pt idx="143831">
                  <c:v>-82.8005</c:v>
                </c:pt>
                <c:pt idx="143832">
                  <c:v>-82.79849999999999</c:v>
                </c:pt>
                <c:pt idx="143833">
                  <c:v>-82.79649999999998</c:v>
                </c:pt>
                <c:pt idx="143834">
                  <c:v>-82.794499999999971</c:v>
                </c:pt>
                <c:pt idx="143835">
                  <c:v>-82.792499999999961</c:v>
                </c:pt>
                <c:pt idx="143836">
                  <c:v>-82.790499999999952</c:v>
                </c:pt>
                <c:pt idx="143837">
                  <c:v>-82.788499999999999</c:v>
                </c:pt>
                <c:pt idx="143838">
                  <c:v>-82.78649999999999</c:v>
                </c:pt>
                <c:pt idx="143839">
                  <c:v>-82.78449999999998</c:v>
                </c:pt>
                <c:pt idx="143840">
                  <c:v>-82.78249999999997</c:v>
                </c:pt>
                <c:pt idx="143841">
                  <c:v>-82.780499999999961</c:v>
                </c:pt>
                <c:pt idx="143842">
                  <c:v>-82.778499999999951</c:v>
                </c:pt>
                <c:pt idx="143843">
                  <c:v>-82.776499999999999</c:v>
                </c:pt>
                <c:pt idx="143844">
                  <c:v>-82.774499999999989</c:v>
                </c:pt>
                <c:pt idx="143845">
                  <c:v>-82.77249999999998</c:v>
                </c:pt>
                <c:pt idx="143846">
                  <c:v>-82.77049999999997</c:v>
                </c:pt>
                <c:pt idx="143847">
                  <c:v>-82.76849999999996</c:v>
                </c:pt>
                <c:pt idx="143848">
                  <c:v>-82.766499999999951</c:v>
                </c:pt>
                <c:pt idx="143849">
                  <c:v>-82.764499999999998</c:v>
                </c:pt>
                <c:pt idx="143850">
                  <c:v>-82.762499999999989</c:v>
                </c:pt>
                <c:pt idx="143851">
                  <c:v>-82.760499999999979</c:v>
                </c:pt>
                <c:pt idx="143852">
                  <c:v>-82.75849999999997</c:v>
                </c:pt>
                <c:pt idx="143853">
                  <c:v>-82.75649999999996</c:v>
                </c:pt>
                <c:pt idx="143854">
                  <c:v>-82.75449999999995</c:v>
                </c:pt>
                <c:pt idx="143855">
                  <c:v>-82.752499999999998</c:v>
                </c:pt>
                <c:pt idx="143856">
                  <c:v>-82.750499999999988</c:v>
                </c:pt>
                <c:pt idx="143857">
                  <c:v>-82.748499999999979</c:v>
                </c:pt>
                <c:pt idx="143858">
                  <c:v>-82.746499999999969</c:v>
                </c:pt>
                <c:pt idx="143859">
                  <c:v>-82.74449999999996</c:v>
                </c:pt>
                <c:pt idx="143860">
                  <c:v>-82.74249999999995</c:v>
                </c:pt>
                <c:pt idx="143861">
                  <c:v>-82.740499999999997</c:v>
                </c:pt>
                <c:pt idx="143862">
                  <c:v>-82.738499999999988</c:v>
                </c:pt>
                <c:pt idx="143863">
                  <c:v>-82.736499999999978</c:v>
                </c:pt>
                <c:pt idx="143864">
                  <c:v>-82.734499999999969</c:v>
                </c:pt>
                <c:pt idx="143865">
                  <c:v>-82.732499999999959</c:v>
                </c:pt>
                <c:pt idx="143866">
                  <c:v>-82.73049999999995</c:v>
                </c:pt>
                <c:pt idx="143867">
                  <c:v>-82.728499999999997</c:v>
                </c:pt>
                <c:pt idx="143868">
                  <c:v>-82.726499999999987</c:v>
                </c:pt>
                <c:pt idx="143869">
                  <c:v>-82.724499999999978</c:v>
                </c:pt>
                <c:pt idx="143870">
                  <c:v>-82.722499999999968</c:v>
                </c:pt>
                <c:pt idx="143871">
                  <c:v>-82.720499999999959</c:v>
                </c:pt>
                <c:pt idx="143872">
                  <c:v>-82.718499999999949</c:v>
                </c:pt>
                <c:pt idx="143873">
                  <c:v>-82.716499999999996</c:v>
                </c:pt>
                <c:pt idx="143874">
                  <c:v>-82.714499999999987</c:v>
                </c:pt>
                <c:pt idx="143875">
                  <c:v>-82.712499999999977</c:v>
                </c:pt>
                <c:pt idx="143876">
                  <c:v>-82.710499999999968</c:v>
                </c:pt>
                <c:pt idx="143877">
                  <c:v>-82.708499999999958</c:v>
                </c:pt>
                <c:pt idx="143878">
                  <c:v>-82.706500000000005</c:v>
                </c:pt>
                <c:pt idx="143879">
                  <c:v>-82.704499999999996</c:v>
                </c:pt>
                <c:pt idx="143880">
                  <c:v>-82.702499999999986</c:v>
                </c:pt>
                <c:pt idx="143881">
                  <c:v>-82.700499999999977</c:v>
                </c:pt>
                <c:pt idx="143882">
                  <c:v>-82.698499999999967</c:v>
                </c:pt>
                <c:pt idx="143883">
                  <c:v>-82.696499999999958</c:v>
                </c:pt>
                <c:pt idx="143884">
                  <c:v>-82.694500000000005</c:v>
                </c:pt>
                <c:pt idx="143885">
                  <c:v>-82.692499999999995</c:v>
                </c:pt>
                <c:pt idx="143886">
                  <c:v>-82.690499999999986</c:v>
                </c:pt>
                <c:pt idx="143887">
                  <c:v>-82.688499999999976</c:v>
                </c:pt>
                <c:pt idx="143888">
                  <c:v>-82.686499999999967</c:v>
                </c:pt>
                <c:pt idx="143889">
                  <c:v>-82.684499999999957</c:v>
                </c:pt>
                <c:pt idx="143890">
                  <c:v>-82.682500000000005</c:v>
                </c:pt>
                <c:pt idx="143891">
                  <c:v>-82.680499999999995</c:v>
                </c:pt>
                <c:pt idx="143892">
                  <c:v>-82.678499999999985</c:v>
                </c:pt>
                <c:pt idx="143893">
                  <c:v>-82.676499999999976</c:v>
                </c:pt>
                <c:pt idx="143894">
                  <c:v>-82.674499999999966</c:v>
                </c:pt>
                <c:pt idx="143895">
                  <c:v>-82.672499999999957</c:v>
                </c:pt>
                <c:pt idx="143896">
                  <c:v>-82.670500000000004</c:v>
                </c:pt>
                <c:pt idx="143897">
                  <c:v>-82.668499999999995</c:v>
                </c:pt>
                <c:pt idx="143898">
                  <c:v>-82.666499999999985</c:v>
                </c:pt>
                <c:pt idx="143899">
                  <c:v>-82.664499999999975</c:v>
                </c:pt>
                <c:pt idx="143900">
                  <c:v>-82.662499999999966</c:v>
                </c:pt>
                <c:pt idx="143901">
                  <c:v>-82.660499999999956</c:v>
                </c:pt>
                <c:pt idx="143902">
                  <c:v>-82.658500000000004</c:v>
                </c:pt>
                <c:pt idx="143903">
                  <c:v>-82.656499999999994</c:v>
                </c:pt>
                <c:pt idx="143904">
                  <c:v>-82.654499999999985</c:v>
                </c:pt>
                <c:pt idx="143905">
                  <c:v>-82.652499999999975</c:v>
                </c:pt>
                <c:pt idx="143906">
                  <c:v>-82.650499999999965</c:v>
                </c:pt>
                <c:pt idx="143907">
                  <c:v>-82.648499999999956</c:v>
                </c:pt>
                <c:pt idx="143908">
                  <c:v>-82.646500000000003</c:v>
                </c:pt>
                <c:pt idx="143909">
                  <c:v>-82.644499999999994</c:v>
                </c:pt>
                <c:pt idx="143910">
                  <c:v>-82.642499999999984</c:v>
                </c:pt>
                <c:pt idx="143911">
                  <c:v>-82.640499999999975</c:v>
                </c:pt>
                <c:pt idx="143912">
                  <c:v>-82.638499999999965</c:v>
                </c:pt>
                <c:pt idx="143913">
                  <c:v>-82.636499999999955</c:v>
                </c:pt>
                <c:pt idx="143914">
                  <c:v>-82.634500000000003</c:v>
                </c:pt>
                <c:pt idx="143915">
                  <c:v>-82.632499999999993</c:v>
                </c:pt>
                <c:pt idx="143916">
                  <c:v>-82.630499999999984</c:v>
                </c:pt>
                <c:pt idx="143917">
                  <c:v>-82.628499999999974</c:v>
                </c:pt>
                <c:pt idx="143918">
                  <c:v>-82.626499999999965</c:v>
                </c:pt>
                <c:pt idx="143919">
                  <c:v>-82.624499999999955</c:v>
                </c:pt>
                <c:pt idx="143920">
                  <c:v>-82.622500000000002</c:v>
                </c:pt>
                <c:pt idx="143921">
                  <c:v>-82.620499999999993</c:v>
                </c:pt>
                <c:pt idx="143922">
                  <c:v>-82.618499999999983</c:v>
                </c:pt>
                <c:pt idx="143923">
                  <c:v>-82.616499999999974</c:v>
                </c:pt>
                <c:pt idx="143924">
                  <c:v>-82.614499999999964</c:v>
                </c:pt>
                <c:pt idx="143925">
                  <c:v>-82.612499999999955</c:v>
                </c:pt>
                <c:pt idx="143926">
                  <c:v>-82.610500000000002</c:v>
                </c:pt>
                <c:pt idx="143927">
                  <c:v>-82.608499999999992</c:v>
                </c:pt>
                <c:pt idx="143928">
                  <c:v>-82.606499999999983</c:v>
                </c:pt>
                <c:pt idx="143929">
                  <c:v>-82.604499999999973</c:v>
                </c:pt>
                <c:pt idx="143930">
                  <c:v>-82.602499999999964</c:v>
                </c:pt>
                <c:pt idx="143931">
                  <c:v>-82.600499999999954</c:v>
                </c:pt>
                <c:pt idx="143932">
                  <c:v>-82.598500000000001</c:v>
                </c:pt>
                <c:pt idx="143933">
                  <c:v>-82.596499999999992</c:v>
                </c:pt>
                <c:pt idx="143934">
                  <c:v>-82.594499999999982</c:v>
                </c:pt>
                <c:pt idx="143935">
                  <c:v>-82.592499999999973</c:v>
                </c:pt>
                <c:pt idx="143936">
                  <c:v>-82.590499999999963</c:v>
                </c:pt>
                <c:pt idx="143937">
                  <c:v>-82.588499999999954</c:v>
                </c:pt>
                <c:pt idx="143938">
                  <c:v>-82.586500000000001</c:v>
                </c:pt>
                <c:pt idx="143939">
                  <c:v>-82.584499999999991</c:v>
                </c:pt>
                <c:pt idx="143940">
                  <c:v>-82.582499999999982</c:v>
                </c:pt>
                <c:pt idx="143941">
                  <c:v>-82.580499999999972</c:v>
                </c:pt>
                <c:pt idx="143942">
                  <c:v>-82.578499999999963</c:v>
                </c:pt>
                <c:pt idx="143943">
                  <c:v>-82.576499999999953</c:v>
                </c:pt>
                <c:pt idx="143944">
                  <c:v>-82.5745</c:v>
                </c:pt>
                <c:pt idx="143945">
                  <c:v>-82.572499999999991</c:v>
                </c:pt>
                <c:pt idx="143946">
                  <c:v>-82.570499999999981</c:v>
                </c:pt>
                <c:pt idx="143947">
                  <c:v>-82.568499999999972</c:v>
                </c:pt>
                <c:pt idx="143948">
                  <c:v>-82.566499999999962</c:v>
                </c:pt>
                <c:pt idx="143949">
                  <c:v>-82.564499999999953</c:v>
                </c:pt>
                <c:pt idx="143950">
                  <c:v>-82.5625</c:v>
                </c:pt>
                <c:pt idx="143951">
                  <c:v>-82.56049999999999</c:v>
                </c:pt>
                <c:pt idx="143952">
                  <c:v>-82.558499999999981</c:v>
                </c:pt>
                <c:pt idx="143953">
                  <c:v>-82.556499999999971</c:v>
                </c:pt>
                <c:pt idx="143954">
                  <c:v>-82.554499999999962</c:v>
                </c:pt>
                <c:pt idx="143955">
                  <c:v>-82.552499999999952</c:v>
                </c:pt>
                <c:pt idx="143956">
                  <c:v>-82.5505</c:v>
                </c:pt>
                <c:pt idx="143957">
                  <c:v>-82.54849999999999</c:v>
                </c:pt>
                <c:pt idx="143958">
                  <c:v>-82.54649999999998</c:v>
                </c:pt>
                <c:pt idx="143959">
                  <c:v>-82.544499999999971</c:v>
                </c:pt>
                <c:pt idx="143960">
                  <c:v>-82.542499999999961</c:v>
                </c:pt>
                <c:pt idx="143961">
                  <c:v>-82.540499999999952</c:v>
                </c:pt>
                <c:pt idx="143962">
                  <c:v>-82.538499999999999</c:v>
                </c:pt>
                <c:pt idx="143963">
                  <c:v>-82.53649999999999</c:v>
                </c:pt>
                <c:pt idx="143964">
                  <c:v>-82.53449999999998</c:v>
                </c:pt>
                <c:pt idx="143965">
                  <c:v>-82.53249999999997</c:v>
                </c:pt>
                <c:pt idx="143966">
                  <c:v>-82.530499999999961</c:v>
                </c:pt>
                <c:pt idx="143967">
                  <c:v>-82.528499999999951</c:v>
                </c:pt>
                <c:pt idx="143968">
                  <c:v>-82.526499999999999</c:v>
                </c:pt>
                <c:pt idx="143969">
                  <c:v>-82.524499999999989</c:v>
                </c:pt>
                <c:pt idx="143970">
                  <c:v>-82.52249999999998</c:v>
                </c:pt>
                <c:pt idx="143971">
                  <c:v>-82.52049999999997</c:v>
                </c:pt>
                <c:pt idx="143972">
                  <c:v>-82.51849999999996</c:v>
                </c:pt>
                <c:pt idx="143973">
                  <c:v>-82.516499999999951</c:v>
                </c:pt>
                <c:pt idx="143974">
                  <c:v>-82.514499999999998</c:v>
                </c:pt>
                <c:pt idx="143975">
                  <c:v>-82.512499999999989</c:v>
                </c:pt>
                <c:pt idx="143976">
                  <c:v>-82.510499999999979</c:v>
                </c:pt>
                <c:pt idx="143977">
                  <c:v>-82.50849999999997</c:v>
                </c:pt>
                <c:pt idx="143978">
                  <c:v>-82.50649999999996</c:v>
                </c:pt>
                <c:pt idx="143979">
                  <c:v>-82.50449999999995</c:v>
                </c:pt>
                <c:pt idx="143980">
                  <c:v>-82.502499999999998</c:v>
                </c:pt>
                <c:pt idx="143981">
                  <c:v>-82.500499999999988</c:v>
                </c:pt>
                <c:pt idx="143982">
                  <c:v>-82.498499999999979</c:v>
                </c:pt>
                <c:pt idx="143983">
                  <c:v>-82.496499999999969</c:v>
                </c:pt>
                <c:pt idx="143984">
                  <c:v>-82.49449999999996</c:v>
                </c:pt>
                <c:pt idx="143985">
                  <c:v>-82.49249999999995</c:v>
                </c:pt>
                <c:pt idx="143986">
                  <c:v>-82.490499999999997</c:v>
                </c:pt>
                <c:pt idx="143987">
                  <c:v>-82.488499999999988</c:v>
                </c:pt>
                <c:pt idx="143988">
                  <c:v>-82.486499999999978</c:v>
                </c:pt>
                <c:pt idx="143989">
                  <c:v>-82.484499999999969</c:v>
                </c:pt>
                <c:pt idx="143990">
                  <c:v>-82.482499999999959</c:v>
                </c:pt>
                <c:pt idx="143991">
                  <c:v>-82.48049999999995</c:v>
                </c:pt>
                <c:pt idx="143992">
                  <c:v>-82.478499999999997</c:v>
                </c:pt>
                <c:pt idx="143993">
                  <c:v>-82.476499999999987</c:v>
                </c:pt>
                <c:pt idx="143994">
                  <c:v>-82.474499999999978</c:v>
                </c:pt>
                <c:pt idx="143995">
                  <c:v>-82.472499999999968</c:v>
                </c:pt>
                <c:pt idx="143996">
                  <c:v>-82.470499999999959</c:v>
                </c:pt>
                <c:pt idx="143997">
                  <c:v>-82.468499999999949</c:v>
                </c:pt>
                <c:pt idx="143998">
                  <c:v>-82.466499999999996</c:v>
                </c:pt>
                <c:pt idx="143999">
                  <c:v>-82.464499999999987</c:v>
                </c:pt>
                <c:pt idx="144000">
                  <c:v>-82.462499999999977</c:v>
                </c:pt>
                <c:pt idx="144001">
                  <c:v>-82.460499999999968</c:v>
                </c:pt>
                <c:pt idx="144002">
                  <c:v>-82.458499999999958</c:v>
                </c:pt>
                <c:pt idx="144003">
                  <c:v>-82.456500000000005</c:v>
                </c:pt>
                <c:pt idx="144004">
                  <c:v>-82.454499999999996</c:v>
                </c:pt>
                <c:pt idx="144005">
                  <c:v>-82.452499999999986</c:v>
                </c:pt>
                <c:pt idx="144006">
                  <c:v>-82.450499999999977</c:v>
                </c:pt>
                <c:pt idx="144007">
                  <c:v>-82.448499999999967</c:v>
                </c:pt>
                <c:pt idx="144008">
                  <c:v>-82.446499999999958</c:v>
                </c:pt>
                <c:pt idx="144009">
                  <c:v>-82.444500000000005</c:v>
                </c:pt>
                <c:pt idx="144010">
                  <c:v>-82.442499999999995</c:v>
                </c:pt>
                <c:pt idx="144011">
                  <c:v>-82.440499999999986</c:v>
                </c:pt>
                <c:pt idx="144012">
                  <c:v>-82.438499999999976</c:v>
                </c:pt>
                <c:pt idx="144013">
                  <c:v>-82.436499999999967</c:v>
                </c:pt>
                <c:pt idx="144014">
                  <c:v>-82.434499999999957</c:v>
                </c:pt>
                <c:pt idx="144015">
                  <c:v>-82.432500000000005</c:v>
                </c:pt>
                <c:pt idx="144016">
                  <c:v>-82.430499999999995</c:v>
                </c:pt>
                <c:pt idx="144017">
                  <c:v>-82.428499999999985</c:v>
                </c:pt>
                <c:pt idx="144018">
                  <c:v>-82.426499999999976</c:v>
                </c:pt>
                <c:pt idx="144019">
                  <c:v>-82.424499999999966</c:v>
                </c:pt>
                <c:pt idx="144020">
                  <c:v>-82.422499999999957</c:v>
                </c:pt>
                <c:pt idx="144021">
                  <c:v>-82.420500000000004</c:v>
                </c:pt>
                <c:pt idx="144022">
                  <c:v>-82.418499999999995</c:v>
                </c:pt>
                <c:pt idx="144023">
                  <c:v>-82.416499999999985</c:v>
                </c:pt>
                <c:pt idx="144024">
                  <c:v>-82.414499999999975</c:v>
                </c:pt>
                <c:pt idx="144025">
                  <c:v>-82.412499999999966</c:v>
                </c:pt>
                <c:pt idx="144026">
                  <c:v>-82.410499999999956</c:v>
                </c:pt>
                <c:pt idx="144027">
                  <c:v>-82.408500000000004</c:v>
                </c:pt>
                <c:pt idx="144028">
                  <c:v>-82.406499999999994</c:v>
                </c:pt>
                <c:pt idx="144029">
                  <c:v>-82.404499999999985</c:v>
                </c:pt>
                <c:pt idx="144030">
                  <c:v>-82.402499999999975</c:v>
                </c:pt>
                <c:pt idx="144031">
                  <c:v>-82.400499999999965</c:v>
                </c:pt>
                <c:pt idx="144032">
                  <c:v>-82.398499999999956</c:v>
                </c:pt>
                <c:pt idx="144033">
                  <c:v>-82.396500000000003</c:v>
                </c:pt>
                <c:pt idx="144034">
                  <c:v>-82.394499999999994</c:v>
                </c:pt>
                <c:pt idx="144035">
                  <c:v>-82.392499999999984</c:v>
                </c:pt>
                <c:pt idx="144036">
                  <c:v>-82.390499999999975</c:v>
                </c:pt>
                <c:pt idx="144037">
                  <c:v>-82.388499999999965</c:v>
                </c:pt>
                <c:pt idx="144038">
                  <c:v>-82.386499999999955</c:v>
                </c:pt>
                <c:pt idx="144039">
                  <c:v>-82.384500000000003</c:v>
                </c:pt>
                <c:pt idx="144040">
                  <c:v>-82.382499999999993</c:v>
                </c:pt>
                <c:pt idx="144041">
                  <c:v>-82.380499999999984</c:v>
                </c:pt>
                <c:pt idx="144042">
                  <c:v>-82.378499999999974</c:v>
                </c:pt>
                <c:pt idx="144043">
                  <c:v>-82.376499999999965</c:v>
                </c:pt>
                <c:pt idx="144044">
                  <c:v>-82.374499999999955</c:v>
                </c:pt>
                <c:pt idx="144045">
                  <c:v>-82.372500000000002</c:v>
                </c:pt>
                <c:pt idx="144046">
                  <c:v>-82.370499999999993</c:v>
                </c:pt>
                <c:pt idx="144047">
                  <c:v>-82.368499999999983</c:v>
                </c:pt>
                <c:pt idx="144048">
                  <c:v>-82.366499999999974</c:v>
                </c:pt>
                <c:pt idx="144049">
                  <c:v>-82.364499999999964</c:v>
                </c:pt>
                <c:pt idx="144050">
                  <c:v>-82.362499999999955</c:v>
                </c:pt>
                <c:pt idx="144051">
                  <c:v>-82.360500000000002</c:v>
                </c:pt>
                <c:pt idx="144052">
                  <c:v>-82.358499999999992</c:v>
                </c:pt>
                <c:pt idx="144053">
                  <c:v>-82.356499999999983</c:v>
                </c:pt>
                <c:pt idx="144054">
                  <c:v>-82.354499999999973</c:v>
                </c:pt>
                <c:pt idx="144055">
                  <c:v>-82.352499999999964</c:v>
                </c:pt>
                <c:pt idx="144056">
                  <c:v>-82.350499999999954</c:v>
                </c:pt>
                <c:pt idx="144057">
                  <c:v>-82.348500000000001</c:v>
                </c:pt>
                <c:pt idx="144058">
                  <c:v>-82.346499999999992</c:v>
                </c:pt>
                <c:pt idx="144059">
                  <c:v>-82.344499999999982</c:v>
                </c:pt>
                <c:pt idx="144060">
                  <c:v>-82.342499999999973</c:v>
                </c:pt>
                <c:pt idx="144061">
                  <c:v>-82.340499999999963</c:v>
                </c:pt>
                <c:pt idx="144062">
                  <c:v>-82.338499999999954</c:v>
                </c:pt>
                <c:pt idx="144063">
                  <c:v>-82.336500000000001</c:v>
                </c:pt>
                <c:pt idx="144064">
                  <c:v>-82.334499999999991</c:v>
                </c:pt>
                <c:pt idx="144065">
                  <c:v>-82.332499999999982</c:v>
                </c:pt>
                <c:pt idx="144066">
                  <c:v>-82.330499999999972</c:v>
                </c:pt>
                <c:pt idx="144067">
                  <c:v>-82.328499999999963</c:v>
                </c:pt>
                <c:pt idx="144068">
                  <c:v>-82.326499999999953</c:v>
                </c:pt>
                <c:pt idx="144069">
                  <c:v>-82.3245</c:v>
                </c:pt>
                <c:pt idx="144070">
                  <c:v>-82.322499999999991</c:v>
                </c:pt>
                <c:pt idx="144071">
                  <c:v>-82.320499999999981</c:v>
                </c:pt>
                <c:pt idx="144072">
                  <c:v>-82.318499999999972</c:v>
                </c:pt>
                <c:pt idx="144073">
                  <c:v>-82.316499999999962</c:v>
                </c:pt>
                <c:pt idx="144074">
                  <c:v>-82.314499999999953</c:v>
                </c:pt>
                <c:pt idx="144075">
                  <c:v>-82.3125</c:v>
                </c:pt>
                <c:pt idx="144076">
                  <c:v>-82.31049999999999</c:v>
                </c:pt>
                <c:pt idx="144077">
                  <c:v>-82.308499999999981</c:v>
                </c:pt>
                <c:pt idx="144078">
                  <c:v>-82.306499999999971</c:v>
                </c:pt>
                <c:pt idx="144079">
                  <c:v>-82.304499999999962</c:v>
                </c:pt>
                <c:pt idx="144080">
                  <c:v>-82.302499999999952</c:v>
                </c:pt>
                <c:pt idx="144081">
                  <c:v>-82.3005</c:v>
                </c:pt>
                <c:pt idx="144082">
                  <c:v>-82.29849999999999</c:v>
                </c:pt>
                <c:pt idx="144083">
                  <c:v>-82.29649999999998</c:v>
                </c:pt>
                <c:pt idx="144084">
                  <c:v>-82.294499999999971</c:v>
                </c:pt>
                <c:pt idx="144085">
                  <c:v>-82.292499999999961</c:v>
                </c:pt>
                <c:pt idx="144086">
                  <c:v>-82.290499999999952</c:v>
                </c:pt>
                <c:pt idx="144087">
                  <c:v>-82.288499999999999</c:v>
                </c:pt>
                <c:pt idx="144088">
                  <c:v>-82.28649999999999</c:v>
                </c:pt>
                <c:pt idx="144089">
                  <c:v>-82.28449999999998</c:v>
                </c:pt>
                <c:pt idx="144090">
                  <c:v>-82.28249999999997</c:v>
                </c:pt>
                <c:pt idx="144091">
                  <c:v>-82.280499999999961</c:v>
                </c:pt>
                <c:pt idx="144092">
                  <c:v>-82.278499999999951</c:v>
                </c:pt>
                <c:pt idx="144093">
                  <c:v>-82.276499999999999</c:v>
                </c:pt>
                <c:pt idx="144094">
                  <c:v>-82.274499999999989</c:v>
                </c:pt>
                <c:pt idx="144095">
                  <c:v>-82.27249999999998</c:v>
                </c:pt>
                <c:pt idx="144096">
                  <c:v>-82.27049999999997</c:v>
                </c:pt>
                <c:pt idx="144097">
                  <c:v>-82.26849999999996</c:v>
                </c:pt>
                <c:pt idx="144098">
                  <c:v>-82.266499999999951</c:v>
                </c:pt>
                <c:pt idx="144099">
                  <c:v>-82.264499999999998</c:v>
                </c:pt>
                <c:pt idx="144100">
                  <c:v>-82.262499999999989</c:v>
                </c:pt>
                <c:pt idx="144101">
                  <c:v>-82.260499999999979</c:v>
                </c:pt>
                <c:pt idx="144102">
                  <c:v>-82.25849999999997</c:v>
                </c:pt>
                <c:pt idx="144103">
                  <c:v>-82.25649999999996</c:v>
                </c:pt>
                <c:pt idx="144104">
                  <c:v>-82.25449999999995</c:v>
                </c:pt>
                <c:pt idx="144105">
                  <c:v>-82.252499999999998</c:v>
                </c:pt>
                <c:pt idx="144106">
                  <c:v>-82.250499999999988</c:v>
                </c:pt>
                <c:pt idx="144107">
                  <c:v>-82.248499999999979</c:v>
                </c:pt>
                <c:pt idx="144108">
                  <c:v>-82.246499999999969</c:v>
                </c:pt>
                <c:pt idx="144109">
                  <c:v>-82.24449999999996</c:v>
                </c:pt>
                <c:pt idx="144110">
                  <c:v>-82.24249999999995</c:v>
                </c:pt>
                <c:pt idx="144111">
                  <c:v>-82.240499999999997</c:v>
                </c:pt>
                <c:pt idx="144112">
                  <c:v>-82.238499999999988</c:v>
                </c:pt>
                <c:pt idx="144113">
                  <c:v>-82.236499999999978</c:v>
                </c:pt>
                <c:pt idx="144114">
                  <c:v>-82.234499999999969</c:v>
                </c:pt>
                <c:pt idx="144115">
                  <c:v>-82.232499999999959</c:v>
                </c:pt>
                <c:pt idx="144116">
                  <c:v>-82.23049999999995</c:v>
                </c:pt>
                <c:pt idx="144117">
                  <c:v>-82.228499999999997</c:v>
                </c:pt>
                <c:pt idx="144118">
                  <c:v>-82.226499999999987</c:v>
                </c:pt>
                <c:pt idx="144119">
                  <c:v>-82.224499999999978</c:v>
                </c:pt>
                <c:pt idx="144120">
                  <c:v>-82.222499999999968</c:v>
                </c:pt>
                <c:pt idx="144121">
                  <c:v>-82.220499999999959</c:v>
                </c:pt>
                <c:pt idx="144122">
                  <c:v>-82.218499999999949</c:v>
                </c:pt>
                <c:pt idx="144123">
                  <c:v>-82.216499999999996</c:v>
                </c:pt>
                <c:pt idx="144124">
                  <c:v>-82.214499999999987</c:v>
                </c:pt>
                <c:pt idx="144125">
                  <c:v>-82.212499999999977</c:v>
                </c:pt>
                <c:pt idx="144126">
                  <c:v>-82.210499999999968</c:v>
                </c:pt>
                <c:pt idx="144127">
                  <c:v>-82.208499999999958</c:v>
                </c:pt>
                <c:pt idx="144128">
                  <c:v>-82.206500000000005</c:v>
                </c:pt>
                <c:pt idx="144129">
                  <c:v>-82.204499999999996</c:v>
                </c:pt>
                <c:pt idx="144130">
                  <c:v>-82.202499999999986</c:v>
                </c:pt>
                <c:pt idx="144131">
                  <c:v>-82.200499999999977</c:v>
                </c:pt>
                <c:pt idx="144132">
                  <c:v>-82.198499999999967</c:v>
                </c:pt>
                <c:pt idx="144133">
                  <c:v>-82.196499999999958</c:v>
                </c:pt>
                <c:pt idx="144134">
                  <c:v>-82.194500000000005</c:v>
                </c:pt>
                <c:pt idx="144135">
                  <c:v>-82.192499999999995</c:v>
                </c:pt>
                <c:pt idx="144136">
                  <c:v>-82.190499999999986</c:v>
                </c:pt>
                <c:pt idx="144137">
                  <c:v>-82.188499999999976</c:v>
                </c:pt>
                <c:pt idx="144138">
                  <c:v>-82.186499999999967</c:v>
                </c:pt>
                <c:pt idx="144139">
                  <c:v>-82.184499999999957</c:v>
                </c:pt>
                <c:pt idx="144140">
                  <c:v>-82.182500000000005</c:v>
                </c:pt>
                <c:pt idx="144141">
                  <c:v>-82.180499999999995</c:v>
                </c:pt>
                <c:pt idx="144142">
                  <c:v>-82.178499999999985</c:v>
                </c:pt>
                <c:pt idx="144143">
                  <c:v>-82.176499999999976</c:v>
                </c:pt>
                <c:pt idx="144144">
                  <c:v>-82.174499999999966</c:v>
                </c:pt>
                <c:pt idx="144145">
                  <c:v>-82.172499999999957</c:v>
                </c:pt>
                <c:pt idx="144146">
                  <c:v>-82.170500000000004</c:v>
                </c:pt>
                <c:pt idx="144147">
                  <c:v>-82.168499999999995</c:v>
                </c:pt>
                <c:pt idx="144148">
                  <c:v>-82.166499999999985</c:v>
                </c:pt>
                <c:pt idx="144149">
                  <c:v>-82.164499999999975</c:v>
                </c:pt>
                <c:pt idx="144150">
                  <c:v>-82.162499999999966</c:v>
                </c:pt>
                <c:pt idx="144151">
                  <c:v>-82.160499999999956</c:v>
                </c:pt>
                <c:pt idx="144152">
                  <c:v>-82.158500000000004</c:v>
                </c:pt>
                <c:pt idx="144153">
                  <c:v>-82.156499999999994</c:v>
                </c:pt>
                <c:pt idx="144154">
                  <c:v>-82.154499999999985</c:v>
                </c:pt>
                <c:pt idx="144155">
                  <c:v>-82.152499999999975</c:v>
                </c:pt>
                <c:pt idx="144156">
                  <c:v>-82.150499999999965</c:v>
                </c:pt>
                <c:pt idx="144157">
                  <c:v>-82.148499999999956</c:v>
                </c:pt>
                <c:pt idx="144158">
                  <c:v>-82.146500000000003</c:v>
                </c:pt>
                <c:pt idx="144159">
                  <c:v>-82.144499999999994</c:v>
                </c:pt>
                <c:pt idx="144160">
                  <c:v>-82.142499999999984</c:v>
                </c:pt>
                <c:pt idx="144161">
                  <c:v>-82.140499999999975</c:v>
                </c:pt>
                <c:pt idx="144162">
                  <c:v>-82.138499999999965</c:v>
                </c:pt>
                <c:pt idx="144163">
                  <c:v>-82.136499999999955</c:v>
                </c:pt>
                <c:pt idx="144164">
                  <c:v>-82.134500000000003</c:v>
                </c:pt>
                <c:pt idx="144165">
                  <c:v>-82.132499999999993</c:v>
                </c:pt>
                <c:pt idx="144166">
                  <c:v>-82.130499999999984</c:v>
                </c:pt>
                <c:pt idx="144167">
                  <c:v>-82.128499999999974</c:v>
                </c:pt>
                <c:pt idx="144168">
                  <c:v>-82.126499999999965</c:v>
                </c:pt>
                <c:pt idx="144169">
                  <c:v>-82.124499999999955</c:v>
                </c:pt>
                <c:pt idx="144170">
                  <c:v>-82.122500000000002</c:v>
                </c:pt>
                <c:pt idx="144171">
                  <c:v>-82.120499999999993</c:v>
                </c:pt>
                <c:pt idx="144172">
                  <c:v>-82.118499999999983</c:v>
                </c:pt>
                <c:pt idx="144173">
                  <c:v>-82.116499999999974</c:v>
                </c:pt>
                <c:pt idx="144174">
                  <c:v>-82.114499999999964</c:v>
                </c:pt>
                <c:pt idx="144175">
                  <c:v>-82.112499999999955</c:v>
                </c:pt>
                <c:pt idx="144176">
                  <c:v>-82.110500000000002</c:v>
                </c:pt>
                <c:pt idx="144177">
                  <c:v>-82.108499999999992</c:v>
                </c:pt>
                <c:pt idx="144178">
                  <c:v>-82.106499999999983</c:v>
                </c:pt>
                <c:pt idx="144179">
                  <c:v>-82.104499999999973</c:v>
                </c:pt>
                <c:pt idx="144180">
                  <c:v>-82.102499999999964</c:v>
                </c:pt>
                <c:pt idx="144181">
                  <c:v>-82.100499999999954</c:v>
                </c:pt>
                <c:pt idx="144182">
                  <c:v>-82.098500000000001</c:v>
                </c:pt>
                <c:pt idx="144183">
                  <c:v>-82.096499999999992</c:v>
                </c:pt>
                <c:pt idx="144184">
                  <c:v>-82.094499999999982</c:v>
                </c:pt>
                <c:pt idx="144185">
                  <c:v>-82.092499999999973</c:v>
                </c:pt>
                <c:pt idx="144186">
                  <c:v>-82.090499999999963</c:v>
                </c:pt>
                <c:pt idx="144187">
                  <c:v>-82.088499999999954</c:v>
                </c:pt>
                <c:pt idx="144188">
                  <c:v>-82.086500000000001</c:v>
                </c:pt>
                <c:pt idx="144189">
                  <c:v>-82.084499999999991</c:v>
                </c:pt>
                <c:pt idx="144190">
                  <c:v>-82.082499999999982</c:v>
                </c:pt>
                <c:pt idx="144191">
                  <c:v>-82.080499999999972</c:v>
                </c:pt>
                <c:pt idx="144192">
                  <c:v>-82.078499999999963</c:v>
                </c:pt>
                <c:pt idx="144193">
                  <c:v>-82.076499999999953</c:v>
                </c:pt>
                <c:pt idx="144194">
                  <c:v>-82.0745</c:v>
                </c:pt>
                <c:pt idx="144195">
                  <c:v>-82.072499999999991</c:v>
                </c:pt>
                <c:pt idx="144196">
                  <c:v>-82.070499999999981</c:v>
                </c:pt>
                <c:pt idx="144197">
                  <c:v>-82.068499999999972</c:v>
                </c:pt>
                <c:pt idx="144198">
                  <c:v>-82.066499999999962</c:v>
                </c:pt>
                <c:pt idx="144199">
                  <c:v>-82.064499999999953</c:v>
                </c:pt>
                <c:pt idx="144200">
                  <c:v>-82.0625</c:v>
                </c:pt>
                <c:pt idx="144201">
                  <c:v>-82.06049999999999</c:v>
                </c:pt>
                <c:pt idx="144202">
                  <c:v>-82.058499999999981</c:v>
                </c:pt>
                <c:pt idx="144203">
                  <c:v>-82.056499999999971</c:v>
                </c:pt>
                <c:pt idx="144204">
                  <c:v>-82.054499999999962</c:v>
                </c:pt>
                <c:pt idx="144205">
                  <c:v>-82.052499999999952</c:v>
                </c:pt>
                <c:pt idx="144206">
                  <c:v>-82.0505</c:v>
                </c:pt>
                <c:pt idx="144207">
                  <c:v>-82.04849999999999</c:v>
                </c:pt>
                <c:pt idx="144208">
                  <c:v>-82.04649999999998</c:v>
                </c:pt>
                <c:pt idx="144209">
                  <c:v>-82.044499999999971</c:v>
                </c:pt>
                <c:pt idx="144210">
                  <c:v>-82.042499999999961</c:v>
                </c:pt>
                <c:pt idx="144211">
                  <c:v>-82.040499999999952</c:v>
                </c:pt>
                <c:pt idx="144212">
                  <c:v>-82.038499999999999</c:v>
                </c:pt>
                <c:pt idx="144213">
                  <c:v>-82.03649999999999</c:v>
                </c:pt>
                <c:pt idx="144214">
                  <c:v>-82.03449999999998</c:v>
                </c:pt>
                <c:pt idx="144215">
                  <c:v>-82.03249999999997</c:v>
                </c:pt>
                <c:pt idx="144216">
                  <c:v>-82.030499999999961</c:v>
                </c:pt>
                <c:pt idx="144217">
                  <c:v>-82.028499999999951</c:v>
                </c:pt>
                <c:pt idx="144218">
                  <c:v>-82.026499999999999</c:v>
                </c:pt>
                <c:pt idx="144219">
                  <c:v>-82.024499999999989</c:v>
                </c:pt>
                <c:pt idx="144220">
                  <c:v>-82.02249999999998</c:v>
                </c:pt>
                <c:pt idx="144221">
                  <c:v>-82.02049999999997</c:v>
                </c:pt>
                <c:pt idx="144222">
                  <c:v>-82.01849999999996</c:v>
                </c:pt>
                <c:pt idx="144223">
                  <c:v>-82.016499999999951</c:v>
                </c:pt>
                <c:pt idx="144224">
                  <c:v>-82.014499999999998</c:v>
                </c:pt>
                <c:pt idx="144225">
                  <c:v>-82.012499999999989</c:v>
                </c:pt>
                <c:pt idx="144226">
                  <c:v>-82.010499999999979</c:v>
                </c:pt>
                <c:pt idx="144227">
                  <c:v>-82.00849999999997</c:v>
                </c:pt>
                <c:pt idx="144228">
                  <c:v>-82.00649999999996</c:v>
                </c:pt>
                <c:pt idx="144229">
                  <c:v>-82.00449999999995</c:v>
                </c:pt>
                <c:pt idx="144230">
                  <c:v>-82.002499999999998</c:v>
                </c:pt>
                <c:pt idx="144231">
                  <c:v>-82.000499999999988</c:v>
                </c:pt>
                <c:pt idx="144232">
                  <c:v>-81.998499999999979</c:v>
                </c:pt>
                <c:pt idx="144233">
                  <c:v>-81.996499999999969</c:v>
                </c:pt>
                <c:pt idx="144234">
                  <c:v>-81.99449999999996</c:v>
                </c:pt>
                <c:pt idx="144235">
                  <c:v>-81.99249999999995</c:v>
                </c:pt>
                <c:pt idx="144236">
                  <c:v>-81.990499999999997</c:v>
                </c:pt>
                <c:pt idx="144237">
                  <c:v>-81.988499999999988</c:v>
                </c:pt>
                <c:pt idx="144238">
                  <c:v>-81.986499999999978</c:v>
                </c:pt>
                <c:pt idx="144239">
                  <c:v>-81.984499999999969</c:v>
                </c:pt>
                <c:pt idx="144240">
                  <c:v>-81.982499999999959</c:v>
                </c:pt>
                <c:pt idx="144241">
                  <c:v>-81.98049999999995</c:v>
                </c:pt>
                <c:pt idx="144242">
                  <c:v>-81.978499999999997</c:v>
                </c:pt>
                <c:pt idx="144243">
                  <c:v>-81.976499999999987</c:v>
                </c:pt>
                <c:pt idx="144244">
                  <c:v>-81.974499999999978</c:v>
                </c:pt>
                <c:pt idx="144245">
                  <c:v>-81.972499999999968</c:v>
                </c:pt>
                <c:pt idx="144246">
                  <c:v>-81.970499999999959</c:v>
                </c:pt>
                <c:pt idx="144247">
                  <c:v>-81.968499999999949</c:v>
                </c:pt>
                <c:pt idx="144248">
                  <c:v>-81.966499999999996</c:v>
                </c:pt>
                <c:pt idx="144249">
                  <c:v>-81.964499999999987</c:v>
                </c:pt>
                <c:pt idx="144250">
                  <c:v>-81.962499999999977</c:v>
                </c:pt>
                <c:pt idx="144251">
                  <c:v>-81.960499999999968</c:v>
                </c:pt>
                <c:pt idx="144252">
                  <c:v>-81.958499999999958</c:v>
                </c:pt>
                <c:pt idx="144253">
                  <c:v>-81.956500000000005</c:v>
                </c:pt>
                <c:pt idx="144254">
                  <c:v>-81.954499999999996</c:v>
                </c:pt>
                <c:pt idx="144255">
                  <c:v>-81.952499999999986</c:v>
                </c:pt>
                <c:pt idx="144256">
                  <c:v>-81.950499999999977</c:v>
                </c:pt>
                <c:pt idx="144257">
                  <c:v>-81.948499999999967</c:v>
                </c:pt>
                <c:pt idx="144258">
                  <c:v>-81.946499999999958</c:v>
                </c:pt>
                <c:pt idx="144259">
                  <c:v>-81.944500000000005</c:v>
                </c:pt>
                <c:pt idx="144260">
                  <c:v>-81.942499999999995</c:v>
                </c:pt>
                <c:pt idx="144261">
                  <c:v>-81.940499999999986</c:v>
                </c:pt>
                <c:pt idx="144262">
                  <c:v>-81.938499999999976</c:v>
                </c:pt>
                <c:pt idx="144263">
                  <c:v>-81.936499999999967</c:v>
                </c:pt>
                <c:pt idx="144264">
                  <c:v>-81.934499999999957</c:v>
                </c:pt>
                <c:pt idx="144265">
                  <c:v>-81.932500000000005</c:v>
                </c:pt>
                <c:pt idx="144266">
                  <c:v>-81.930499999999995</c:v>
                </c:pt>
                <c:pt idx="144267">
                  <c:v>-81.928499999999985</c:v>
                </c:pt>
                <c:pt idx="144268">
                  <c:v>-81.926499999999976</c:v>
                </c:pt>
                <c:pt idx="144269">
                  <c:v>-81.924499999999966</c:v>
                </c:pt>
                <c:pt idx="144270">
                  <c:v>-81.922499999999957</c:v>
                </c:pt>
                <c:pt idx="144271">
                  <c:v>-81.920500000000004</c:v>
                </c:pt>
                <c:pt idx="144272">
                  <c:v>-81.918499999999995</c:v>
                </c:pt>
                <c:pt idx="144273">
                  <c:v>-81.916499999999985</c:v>
                </c:pt>
                <c:pt idx="144274">
                  <c:v>-81.914499999999975</c:v>
                </c:pt>
                <c:pt idx="144275">
                  <c:v>-81.912499999999966</c:v>
                </c:pt>
                <c:pt idx="144276">
                  <c:v>-81.910499999999956</c:v>
                </c:pt>
                <c:pt idx="144277">
                  <c:v>-81.908500000000004</c:v>
                </c:pt>
                <c:pt idx="144278">
                  <c:v>-81.906499999999994</c:v>
                </c:pt>
                <c:pt idx="144279">
                  <c:v>-81.904499999999985</c:v>
                </c:pt>
                <c:pt idx="144280">
                  <c:v>-81.902499999999975</c:v>
                </c:pt>
                <c:pt idx="144281">
                  <c:v>-81.900499999999965</c:v>
                </c:pt>
                <c:pt idx="144282">
                  <c:v>-81.898499999999956</c:v>
                </c:pt>
                <c:pt idx="144283">
                  <c:v>-81.896500000000003</c:v>
                </c:pt>
                <c:pt idx="144284">
                  <c:v>-81.894499999999994</c:v>
                </c:pt>
                <c:pt idx="144285">
                  <c:v>-81.892499999999984</c:v>
                </c:pt>
                <c:pt idx="144286">
                  <c:v>-81.890499999999975</c:v>
                </c:pt>
                <c:pt idx="144287">
                  <c:v>-81.888499999999965</c:v>
                </c:pt>
                <c:pt idx="144288">
                  <c:v>-81.886499999999955</c:v>
                </c:pt>
                <c:pt idx="144289">
                  <c:v>-81.884500000000003</c:v>
                </c:pt>
                <c:pt idx="144290">
                  <c:v>-81.882499999999993</c:v>
                </c:pt>
                <c:pt idx="144291">
                  <c:v>-81.880499999999984</c:v>
                </c:pt>
                <c:pt idx="144292">
                  <c:v>-81.878499999999974</c:v>
                </c:pt>
                <c:pt idx="144293">
                  <c:v>-81.876499999999965</c:v>
                </c:pt>
                <c:pt idx="144294">
                  <c:v>-81.874499999999955</c:v>
                </c:pt>
                <c:pt idx="144295">
                  <c:v>-81.872500000000002</c:v>
                </c:pt>
                <c:pt idx="144296">
                  <c:v>-81.870499999999993</c:v>
                </c:pt>
                <c:pt idx="144297">
                  <c:v>-81.868499999999983</c:v>
                </c:pt>
                <c:pt idx="144298">
                  <c:v>-81.866499999999974</c:v>
                </c:pt>
                <c:pt idx="144299">
                  <c:v>-81.864499999999964</c:v>
                </c:pt>
                <c:pt idx="144300">
                  <c:v>-81.862499999999955</c:v>
                </c:pt>
                <c:pt idx="144301">
                  <c:v>-81.860500000000002</c:v>
                </c:pt>
                <c:pt idx="144302">
                  <c:v>-81.858499999999992</c:v>
                </c:pt>
                <c:pt idx="144303">
                  <c:v>-81.856499999999983</c:v>
                </c:pt>
                <c:pt idx="144304">
                  <c:v>-81.854499999999973</c:v>
                </c:pt>
                <c:pt idx="144305">
                  <c:v>-81.852499999999964</c:v>
                </c:pt>
                <c:pt idx="144306">
                  <c:v>-81.850499999999954</c:v>
                </c:pt>
                <c:pt idx="144307">
                  <c:v>-81.848500000000001</c:v>
                </c:pt>
                <c:pt idx="144308">
                  <c:v>-81.846499999999992</c:v>
                </c:pt>
                <c:pt idx="144309">
                  <c:v>-81.844499999999982</c:v>
                </c:pt>
                <c:pt idx="144310">
                  <c:v>-81.842499999999973</c:v>
                </c:pt>
                <c:pt idx="144311">
                  <c:v>-81.840499999999963</c:v>
                </c:pt>
                <c:pt idx="144312">
                  <c:v>-81.838499999999954</c:v>
                </c:pt>
                <c:pt idx="144313">
                  <c:v>-81.836500000000001</c:v>
                </c:pt>
                <c:pt idx="144314">
                  <c:v>-81.834499999999991</c:v>
                </c:pt>
                <c:pt idx="144315">
                  <c:v>-81.832499999999982</c:v>
                </c:pt>
                <c:pt idx="144316">
                  <c:v>-81.830499999999972</c:v>
                </c:pt>
                <c:pt idx="144317">
                  <c:v>-81.828499999999963</c:v>
                </c:pt>
                <c:pt idx="144318">
                  <c:v>-81.826499999999953</c:v>
                </c:pt>
                <c:pt idx="144319">
                  <c:v>-81.8245</c:v>
                </c:pt>
                <c:pt idx="144320">
                  <c:v>-81.822499999999991</c:v>
                </c:pt>
                <c:pt idx="144321">
                  <c:v>-81.820499999999981</c:v>
                </c:pt>
                <c:pt idx="144322">
                  <c:v>-81.818499999999972</c:v>
                </c:pt>
                <c:pt idx="144323">
                  <c:v>-81.816499999999962</c:v>
                </c:pt>
                <c:pt idx="144324">
                  <c:v>-81.814499999999953</c:v>
                </c:pt>
                <c:pt idx="144325">
                  <c:v>-81.8125</c:v>
                </c:pt>
                <c:pt idx="144326">
                  <c:v>-81.81049999999999</c:v>
                </c:pt>
                <c:pt idx="144327">
                  <c:v>-81.808499999999981</c:v>
                </c:pt>
                <c:pt idx="144328">
                  <c:v>-81.806499999999971</c:v>
                </c:pt>
                <c:pt idx="144329">
                  <c:v>-81.804499999999962</c:v>
                </c:pt>
                <c:pt idx="144330">
                  <c:v>-81.802499999999952</c:v>
                </c:pt>
                <c:pt idx="144331">
                  <c:v>-81.8005</c:v>
                </c:pt>
                <c:pt idx="144332">
                  <c:v>-81.79849999999999</c:v>
                </c:pt>
                <c:pt idx="144333">
                  <c:v>-81.79649999999998</c:v>
                </c:pt>
                <c:pt idx="144334">
                  <c:v>-81.794499999999971</c:v>
                </c:pt>
                <c:pt idx="144335">
                  <c:v>-81.792499999999961</c:v>
                </c:pt>
                <c:pt idx="144336">
                  <c:v>-81.790499999999952</c:v>
                </c:pt>
                <c:pt idx="144337">
                  <c:v>-81.788499999999999</c:v>
                </c:pt>
                <c:pt idx="144338">
                  <c:v>-81.78649999999999</c:v>
                </c:pt>
                <c:pt idx="144339">
                  <c:v>-81.78449999999998</c:v>
                </c:pt>
                <c:pt idx="144340">
                  <c:v>-81.78249999999997</c:v>
                </c:pt>
                <c:pt idx="144341">
                  <c:v>-81.780499999999961</c:v>
                </c:pt>
                <c:pt idx="144342">
                  <c:v>-81.778499999999951</c:v>
                </c:pt>
                <c:pt idx="144343">
                  <c:v>-81.776499999999999</c:v>
                </c:pt>
                <c:pt idx="144344">
                  <c:v>-81.774499999999989</c:v>
                </c:pt>
                <c:pt idx="144345">
                  <c:v>-81.77249999999998</c:v>
                </c:pt>
                <c:pt idx="144346">
                  <c:v>-81.77049999999997</c:v>
                </c:pt>
                <c:pt idx="144347">
                  <c:v>-81.76849999999996</c:v>
                </c:pt>
                <c:pt idx="144348">
                  <c:v>-81.766499999999951</c:v>
                </c:pt>
                <c:pt idx="144349">
                  <c:v>-81.764499999999998</c:v>
                </c:pt>
                <c:pt idx="144350">
                  <c:v>-81.762499999999989</c:v>
                </c:pt>
                <c:pt idx="144351">
                  <c:v>-81.760499999999979</c:v>
                </c:pt>
                <c:pt idx="144352">
                  <c:v>-81.75849999999997</c:v>
                </c:pt>
                <c:pt idx="144353">
                  <c:v>-81.75649999999996</c:v>
                </c:pt>
                <c:pt idx="144354">
                  <c:v>-81.75449999999995</c:v>
                </c:pt>
                <c:pt idx="144355">
                  <c:v>-81.752499999999998</c:v>
                </c:pt>
                <c:pt idx="144356">
                  <c:v>-81.750499999999988</c:v>
                </c:pt>
                <c:pt idx="144357">
                  <c:v>-81.748499999999979</c:v>
                </c:pt>
                <c:pt idx="144358">
                  <c:v>-81.746499999999969</c:v>
                </c:pt>
                <c:pt idx="144359">
                  <c:v>-81.74449999999996</c:v>
                </c:pt>
                <c:pt idx="144360">
                  <c:v>-81.74249999999995</c:v>
                </c:pt>
                <c:pt idx="144361">
                  <c:v>-81.740499999999997</c:v>
                </c:pt>
                <c:pt idx="144362">
                  <c:v>-81.738499999999988</c:v>
                </c:pt>
                <c:pt idx="144363">
                  <c:v>-81.736499999999978</c:v>
                </c:pt>
                <c:pt idx="144364">
                  <c:v>-81.734499999999969</c:v>
                </c:pt>
                <c:pt idx="144365">
                  <c:v>-81.732499999999959</c:v>
                </c:pt>
                <c:pt idx="144366">
                  <c:v>-81.73049999999995</c:v>
                </c:pt>
                <c:pt idx="144367">
                  <c:v>-81.728499999999997</c:v>
                </c:pt>
                <c:pt idx="144368">
                  <c:v>-81.726499999999987</c:v>
                </c:pt>
                <c:pt idx="144369">
                  <c:v>-81.724499999999978</c:v>
                </c:pt>
                <c:pt idx="144370">
                  <c:v>-81.722499999999968</c:v>
                </c:pt>
                <c:pt idx="144371">
                  <c:v>-81.720499999999959</c:v>
                </c:pt>
                <c:pt idx="144372">
                  <c:v>-81.718499999999949</c:v>
                </c:pt>
                <c:pt idx="144373">
                  <c:v>-81.716499999999996</c:v>
                </c:pt>
                <c:pt idx="144374">
                  <c:v>-81.714499999999987</c:v>
                </c:pt>
                <c:pt idx="144375">
                  <c:v>-81.712499999999977</c:v>
                </c:pt>
                <c:pt idx="144376">
                  <c:v>-81.710499999999968</c:v>
                </c:pt>
                <c:pt idx="144377">
                  <c:v>-81.708499999999958</c:v>
                </c:pt>
                <c:pt idx="144378">
                  <c:v>-81.706500000000005</c:v>
                </c:pt>
                <c:pt idx="144379">
                  <c:v>-81.704499999999996</c:v>
                </c:pt>
                <c:pt idx="144380">
                  <c:v>-81.702499999999986</c:v>
                </c:pt>
                <c:pt idx="144381">
                  <c:v>-81.700499999999977</c:v>
                </c:pt>
                <c:pt idx="144382">
                  <c:v>-81.698499999999967</c:v>
                </c:pt>
                <c:pt idx="144383">
                  <c:v>-81.696499999999958</c:v>
                </c:pt>
                <c:pt idx="144384">
                  <c:v>-81.694500000000005</c:v>
                </c:pt>
                <c:pt idx="144385">
                  <c:v>-81.692499999999995</c:v>
                </c:pt>
                <c:pt idx="144386">
                  <c:v>-81.690499999999986</c:v>
                </c:pt>
                <c:pt idx="144387">
                  <c:v>-81.688499999999976</c:v>
                </c:pt>
                <c:pt idx="144388">
                  <c:v>-81.686499999999967</c:v>
                </c:pt>
                <c:pt idx="144389">
                  <c:v>-81.684499999999957</c:v>
                </c:pt>
                <c:pt idx="144390">
                  <c:v>-81.682500000000005</c:v>
                </c:pt>
                <c:pt idx="144391">
                  <c:v>-81.680499999999995</c:v>
                </c:pt>
                <c:pt idx="144392">
                  <c:v>-81.678499999999985</c:v>
                </c:pt>
                <c:pt idx="144393">
                  <c:v>-81.676499999999976</c:v>
                </c:pt>
                <c:pt idx="144394">
                  <c:v>-81.674499999999966</c:v>
                </c:pt>
                <c:pt idx="144395">
                  <c:v>-81.672499999999957</c:v>
                </c:pt>
                <c:pt idx="144396">
                  <c:v>-81.670500000000004</c:v>
                </c:pt>
                <c:pt idx="144397">
                  <c:v>-81.668499999999995</c:v>
                </c:pt>
                <c:pt idx="144398">
                  <c:v>-81.666499999999985</c:v>
                </c:pt>
                <c:pt idx="144399">
                  <c:v>-81.664499999999975</c:v>
                </c:pt>
                <c:pt idx="144400">
                  <c:v>-81.662499999999966</c:v>
                </c:pt>
                <c:pt idx="144401">
                  <c:v>-81.660499999999956</c:v>
                </c:pt>
                <c:pt idx="144402">
                  <c:v>-81.658500000000004</c:v>
                </c:pt>
                <c:pt idx="144403">
                  <c:v>-81.656499999999994</c:v>
                </c:pt>
                <c:pt idx="144404">
                  <c:v>-81.654499999999985</c:v>
                </c:pt>
                <c:pt idx="144405">
                  <c:v>-81.652499999999975</c:v>
                </c:pt>
                <c:pt idx="144406">
                  <c:v>-81.650499999999965</c:v>
                </c:pt>
                <c:pt idx="144407">
                  <c:v>-81.648499999999956</c:v>
                </c:pt>
                <c:pt idx="144408">
                  <c:v>-81.646500000000003</c:v>
                </c:pt>
                <c:pt idx="144409">
                  <c:v>-81.644499999999994</c:v>
                </c:pt>
                <c:pt idx="144410">
                  <c:v>-81.642499999999984</c:v>
                </c:pt>
                <c:pt idx="144411">
                  <c:v>-81.640499999999975</c:v>
                </c:pt>
                <c:pt idx="144412">
                  <c:v>-81.638499999999965</c:v>
                </c:pt>
                <c:pt idx="144413">
                  <c:v>-81.636499999999955</c:v>
                </c:pt>
                <c:pt idx="144414">
                  <c:v>-81.634500000000003</c:v>
                </c:pt>
                <c:pt idx="144415">
                  <c:v>-81.632499999999993</c:v>
                </c:pt>
                <c:pt idx="144416">
                  <c:v>-81.630499999999984</c:v>
                </c:pt>
                <c:pt idx="144417">
                  <c:v>-81.628499999999974</c:v>
                </c:pt>
                <c:pt idx="144418">
                  <c:v>-81.626499999999965</c:v>
                </c:pt>
                <c:pt idx="144419">
                  <c:v>-81.624499999999955</c:v>
                </c:pt>
                <c:pt idx="144420">
                  <c:v>-81.622500000000002</c:v>
                </c:pt>
                <c:pt idx="144421">
                  <c:v>-81.620499999999993</c:v>
                </c:pt>
                <c:pt idx="144422">
                  <c:v>-81.618499999999983</c:v>
                </c:pt>
                <c:pt idx="144423">
                  <c:v>-81.616499999999974</c:v>
                </c:pt>
                <c:pt idx="144424">
                  <c:v>-81.614499999999964</c:v>
                </c:pt>
                <c:pt idx="144425">
                  <c:v>-81.612499999999955</c:v>
                </c:pt>
                <c:pt idx="144426">
                  <c:v>-81.610500000000002</c:v>
                </c:pt>
                <c:pt idx="144427">
                  <c:v>-81.608499999999992</c:v>
                </c:pt>
                <c:pt idx="144428">
                  <c:v>-81.606499999999983</c:v>
                </c:pt>
                <c:pt idx="144429">
                  <c:v>-81.604499999999973</c:v>
                </c:pt>
                <c:pt idx="144430">
                  <c:v>-81.602499999999964</c:v>
                </c:pt>
                <c:pt idx="144431">
                  <c:v>-81.600499999999954</c:v>
                </c:pt>
                <c:pt idx="144432">
                  <c:v>-81.598500000000001</c:v>
                </c:pt>
                <c:pt idx="144433">
                  <c:v>-81.596499999999992</c:v>
                </c:pt>
                <c:pt idx="144434">
                  <c:v>-81.594499999999982</c:v>
                </c:pt>
                <c:pt idx="144435">
                  <c:v>-81.592499999999973</c:v>
                </c:pt>
                <c:pt idx="144436">
                  <c:v>-81.590499999999963</c:v>
                </c:pt>
                <c:pt idx="144437">
                  <c:v>-81.588499999999954</c:v>
                </c:pt>
                <c:pt idx="144438">
                  <c:v>-81.586500000000001</c:v>
                </c:pt>
                <c:pt idx="144439">
                  <c:v>-81.584499999999991</c:v>
                </c:pt>
                <c:pt idx="144440">
                  <c:v>-81.582499999999982</c:v>
                </c:pt>
                <c:pt idx="144441">
                  <c:v>-81.580499999999972</c:v>
                </c:pt>
                <c:pt idx="144442">
                  <c:v>-81.578499999999963</c:v>
                </c:pt>
                <c:pt idx="144443">
                  <c:v>-81.576499999999953</c:v>
                </c:pt>
                <c:pt idx="144444">
                  <c:v>-81.5745</c:v>
                </c:pt>
                <c:pt idx="144445">
                  <c:v>-81.572499999999991</c:v>
                </c:pt>
                <c:pt idx="144446">
                  <c:v>-81.570499999999981</c:v>
                </c:pt>
                <c:pt idx="144447">
                  <c:v>-81.568499999999972</c:v>
                </c:pt>
                <c:pt idx="144448">
                  <c:v>-81.566499999999962</c:v>
                </c:pt>
                <c:pt idx="144449">
                  <c:v>-81.564499999999953</c:v>
                </c:pt>
                <c:pt idx="144450">
                  <c:v>-81.5625</c:v>
                </c:pt>
                <c:pt idx="144451">
                  <c:v>-81.56049999999999</c:v>
                </c:pt>
                <c:pt idx="144452">
                  <c:v>-81.558499999999981</c:v>
                </c:pt>
                <c:pt idx="144453">
                  <c:v>-81.556499999999971</c:v>
                </c:pt>
                <c:pt idx="144454">
                  <c:v>-81.554499999999962</c:v>
                </c:pt>
                <c:pt idx="144455">
                  <c:v>-81.552499999999952</c:v>
                </c:pt>
                <c:pt idx="144456">
                  <c:v>-81.5505</c:v>
                </c:pt>
                <c:pt idx="144457">
                  <c:v>-81.54849999999999</c:v>
                </c:pt>
                <c:pt idx="144458">
                  <c:v>-81.54649999999998</c:v>
                </c:pt>
                <c:pt idx="144459">
                  <c:v>-81.544499999999971</c:v>
                </c:pt>
                <c:pt idx="144460">
                  <c:v>-81.542499999999961</c:v>
                </c:pt>
                <c:pt idx="144461">
                  <c:v>-81.540499999999952</c:v>
                </c:pt>
                <c:pt idx="144462">
                  <c:v>-81.538499999999999</c:v>
                </c:pt>
                <c:pt idx="144463">
                  <c:v>-81.53649999999999</c:v>
                </c:pt>
                <c:pt idx="144464">
                  <c:v>-81.53449999999998</c:v>
                </c:pt>
                <c:pt idx="144465">
                  <c:v>-81.53249999999997</c:v>
                </c:pt>
                <c:pt idx="144466">
                  <c:v>-81.530499999999961</c:v>
                </c:pt>
                <c:pt idx="144467">
                  <c:v>-81.528499999999951</c:v>
                </c:pt>
                <c:pt idx="144468">
                  <c:v>-81.526499999999999</c:v>
                </c:pt>
                <c:pt idx="144469">
                  <c:v>-81.524499999999989</c:v>
                </c:pt>
                <c:pt idx="144470">
                  <c:v>-81.52249999999998</c:v>
                </c:pt>
                <c:pt idx="144471">
                  <c:v>-81.52049999999997</c:v>
                </c:pt>
                <c:pt idx="144472">
                  <c:v>-81.51849999999996</c:v>
                </c:pt>
                <c:pt idx="144473">
                  <c:v>-81.516499999999951</c:v>
                </c:pt>
                <c:pt idx="144474">
                  <c:v>-81.514499999999998</c:v>
                </c:pt>
                <c:pt idx="144475">
                  <c:v>-81.512499999999989</c:v>
                </c:pt>
                <c:pt idx="144476">
                  <c:v>-81.510499999999979</c:v>
                </c:pt>
                <c:pt idx="144477">
                  <c:v>-81.50849999999997</c:v>
                </c:pt>
                <c:pt idx="144478">
                  <c:v>-81.50649999999996</c:v>
                </c:pt>
                <c:pt idx="144479">
                  <c:v>-81.50449999999995</c:v>
                </c:pt>
                <c:pt idx="144480">
                  <c:v>-81.502499999999998</c:v>
                </c:pt>
                <c:pt idx="144481">
                  <c:v>-81.500499999999988</c:v>
                </c:pt>
                <c:pt idx="144482">
                  <c:v>-81.498499999999979</c:v>
                </c:pt>
                <c:pt idx="144483">
                  <c:v>-81.496499999999969</c:v>
                </c:pt>
                <c:pt idx="144484">
                  <c:v>-81.49449999999996</c:v>
                </c:pt>
                <c:pt idx="144485">
                  <c:v>-81.49249999999995</c:v>
                </c:pt>
                <c:pt idx="144486">
                  <c:v>-81.490499999999997</c:v>
                </c:pt>
                <c:pt idx="144487">
                  <c:v>-81.488499999999988</c:v>
                </c:pt>
                <c:pt idx="144488">
                  <c:v>-81.486499999999978</c:v>
                </c:pt>
                <c:pt idx="144489">
                  <c:v>-81.484499999999969</c:v>
                </c:pt>
                <c:pt idx="144490">
                  <c:v>-81.482499999999959</c:v>
                </c:pt>
                <c:pt idx="144491">
                  <c:v>-81.48049999999995</c:v>
                </c:pt>
                <c:pt idx="144492">
                  <c:v>-81.478499999999997</c:v>
                </c:pt>
                <c:pt idx="144493">
                  <c:v>-81.476499999999987</c:v>
                </c:pt>
                <c:pt idx="144494">
                  <c:v>-81.474499999999978</c:v>
                </c:pt>
                <c:pt idx="144495">
                  <c:v>-81.472499999999968</c:v>
                </c:pt>
                <c:pt idx="144496">
                  <c:v>-81.470499999999959</c:v>
                </c:pt>
                <c:pt idx="144497">
                  <c:v>-81.468499999999949</c:v>
                </c:pt>
                <c:pt idx="144498">
                  <c:v>-81.466499999999996</c:v>
                </c:pt>
                <c:pt idx="144499">
                  <c:v>-81.464499999999987</c:v>
                </c:pt>
                <c:pt idx="144500">
                  <c:v>-81.462499999999977</c:v>
                </c:pt>
                <c:pt idx="144501">
                  <c:v>-81.460499999999968</c:v>
                </c:pt>
                <c:pt idx="144502">
                  <c:v>-81.458499999999958</c:v>
                </c:pt>
                <c:pt idx="144503">
                  <c:v>-81.456500000000005</c:v>
                </c:pt>
                <c:pt idx="144504">
                  <c:v>-81.454499999999996</c:v>
                </c:pt>
                <c:pt idx="144505">
                  <c:v>-81.452499999999986</c:v>
                </c:pt>
                <c:pt idx="144506">
                  <c:v>-81.450499999999977</c:v>
                </c:pt>
                <c:pt idx="144507">
                  <c:v>-81.448499999999967</c:v>
                </c:pt>
                <c:pt idx="144508">
                  <c:v>-81.446499999999958</c:v>
                </c:pt>
                <c:pt idx="144509">
                  <c:v>-81.444500000000005</c:v>
                </c:pt>
                <c:pt idx="144510">
                  <c:v>-81.442499999999995</c:v>
                </c:pt>
                <c:pt idx="144511">
                  <c:v>-81.440499999999986</c:v>
                </c:pt>
                <c:pt idx="144512">
                  <c:v>-81.438499999999976</c:v>
                </c:pt>
                <c:pt idx="144513">
                  <c:v>-81.436499999999967</c:v>
                </c:pt>
                <c:pt idx="144514">
                  <c:v>-81.434499999999957</c:v>
                </c:pt>
                <c:pt idx="144515">
                  <c:v>-81.432500000000005</c:v>
                </c:pt>
                <c:pt idx="144516">
                  <c:v>-81.430499999999995</c:v>
                </c:pt>
                <c:pt idx="144517">
                  <c:v>-81.428499999999985</c:v>
                </c:pt>
                <c:pt idx="144518">
                  <c:v>-81.426499999999976</c:v>
                </c:pt>
                <c:pt idx="144519">
                  <c:v>-81.424499999999966</c:v>
                </c:pt>
                <c:pt idx="144520">
                  <c:v>-81.422499999999957</c:v>
                </c:pt>
                <c:pt idx="144521">
                  <c:v>-81.420500000000004</c:v>
                </c:pt>
                <c:pt idx="144522">
                  <c:v>-81.418499999999995</c:v>
                </c:pt>
                <c:pt idx="144523">
                  <c:v>-81.416499999999985</c:v>
                </c:pt>
                <c:pt idx="144524">
                  <c:v>-81.414499999999975</c:v>
                </c:pt>
                <c:pt idx="144525">
                  <c:v>-81.412499999999966</c:v>
                </c:pt>
                <c:pt idx="144526">
                  <c:v>-81.410499999999956</c:v>
                </c:pt>
                <c:pt idx="144527">
                  <c:v>-81.408500000000004</c:v>
                </c:pt>
                <c:pt idx="144528">
                  <c:v>-81.406499999999994</c:v>
                </c:pt>
                <c:pt idx="144529">
                  <c:v>-81.404499999999985</c:v>
                </c:pt>
                <c:pt idx="144530">
                  <c:v>-81.402499999999975</c:v>
                </c:pt>
                <c:pt idx="144531">
                  <c:v>-81.400499999999965</c:v>
                </c:pt>
                <c:pt idx="144532">
                  <c:v>-81.398499999999956</c:v>
                </c:pt>
                <c:pt idx="144533">
                  <c:v>-81.396500000000003</c:v>
                </c:pt>
                <c:pt idx="144534">
                  <c:v>-81.394499999999994</c:v>
                </c:pt>
                <c:pt idx="144535">
                  <c:v>-81.392499999999984</c:v>
                </c:pt>
                <c:pt idx="144536">
                  <c:v>-81.390499999999975</c:v>
                </c:pt>
                <c:pt idx="144537">
                  <c:v>-81.388499999999965</c:v>
                </c:pt>
                <c:pt idx="144538">
                  <c:v>-81.386499999999955</c:v>
                </c:pt>
                <c:pt idx="144539">
                  <c:v>-81.384500000000003</c:v>
                </c:pt>
                <c:pt idx="144540">
                  <c:v>-81.382499999999993</c:v>
                </c:pt>
                <c:pt idx="144541">
                  <c:v>-81.380499999999984</c:v>
                </c:pt>
                <c:pt idx="144542">
                  <c:v>-81.378499999999974</c:v>
                </c:pt>
                <c:pt idx="144543">
                  <c:v>-81.376499999999965</c:v>
                </c:pt>
                <c:pt idx="144544">
                  <c:v>-81.374499999999955</c:v>
                </c:pt>
                <c:pt idx="144545">
                  <c:v>-81.372500000000002</c:v>
                </c:pt>
                <c:pt idx="144546">
                  <c:v>-81.370499999999993</c:v>
                </c:pt>
                <c:pt idx="144547">
                  <c:v>-81.368499999999983</c:v>
                </c:pt>
                <c:pt idx="144548">
                  <c:v>-81.366499999999974</c:v>
                </c:pt>
                <c:pt idx="144549">
                  <c:v>-81.364499999999964</c:v>
                </c:pt>
                <c:pt idx="144550">
                  <c:v>-81.362499999999955</c:v>
                </c:pt>
                <c:pt idx="144551">
                  <c:v>-81.360500000000002</c:v>
                </c:pt>
                <c:pt idx="144552">
                  <c:v>-81.358499999999992</c:v>
                </c:pt>
                <c:pt idx="144553">
                  <c:v>-81.356499999999983</c:v>
                </c:pt>
                <c:pt idx="144554">
                  <c:v>-81.354499999999973</c:v>
                </c:pt>
                <c:pt idx="144555">
                  <c:v>-81.352499999999964</c:v>
                </c:pt>
                <c:pt idx="144556">
                  <c:v>-81.350499999999954</c:v>
                </c:pt>
                <c:pt idx="144557">
                  <c:v>-81.348500000000001</c:v>
                </c:pt>
                <c:pt idx="144558">
                  <c:v>-81.346499999999992</c:v>
                </c:pt>
                <c:pt idx="144559">
                  <c:v>-81.344499999999982</c:v>
                </c:pt>
                <c:pt idx="144560">
                  <c:v>-81.342499999999973</c:v>
                </c:pt>
                <c:pt idx="144561">
                  <c:v>-81.340499999999963</c:v>
                </c:pt>
                <c:pt idx="144562">
                  <c:v>-81.338499999999954</c:v>
                </c:pt>
                <c:pt idx="144563">
                  <c:v>-81.336500000000001</c:v>
                </c:pt>
                <c:pt idx="144564">
                  <c:v>-81.334499999999991</c:v>
                </c:pt>
                <c:pt idx="144565">
                  <c:v>-81.332499999999982</c:v>
                </c:pt>
                <c:pt idx="144566">
                  <c:v>-81.330499999999972</c:v>
                </c:pt>
                <c:pt idx="144567">
                  <c:v>-81.328499999999963</c:v>
                </c:pt>
                <c:pt idx="144568">
                  <c:v>-81.326499999999953</c:v>
                </c:pt>
                <c:pt idx="144569">
                  <c:v>-81.3245</c:v>
                </c:pt>
                <c:pt idx="144570">
                  <c:v>-81.322499999999991</c:v>
                </c:pt>
                <c:pt idx="144571">
                  <c:v>-81.320499999999981</c:v>
                </c:pt>
                <c:pt idx="144572">
                  <c:v>-81.318499999999972</c:v>
                </c:pt>
                <c:pt idx="144573">
                  <c:v>-81.316499999999962</c:v>
                </c:pt>
                <c:pt idx="144574">
                  <c:v>-81.314499999999953</c:v>
                </c:pt>
                <c:pt idx="144575">
                  <c:v>-81.3125</c:v>
                </c:pt>
                <c:pt idx="144576">
                  <c:v>-81.31049999999999</c:v>
                </c:pt>
                <c:pt idx="144577">
                  <c:v>-81.308499999999981</c:v>
                </c:pt>
                <c:pt idx="144578">
                  <c:v>-81.306499999999971</c:v>
                </c:pt>
                <c:pt idx="144579">
                  <c:v>-81.304499999999962</c:v>
                </c:pt>
                <c:pt idx="144580">
                  <c:v>-81.302499999999952</c:v>
                </c:pt>
                <c:pt idx="144581">
                  <c:v>-81.3005</c:v>
                </c:pt>
                <c:pt idx="144582">
                  <c:v>-81.29849999999999</c:v>
                </c:pt>
                <c:pt idx="144583">
                  <c:v>-81.29649999999998</c:v>
                </c:pt>
                <c:pt idx="144584">
                  <c:v>-81.294499999999971</c:v>
                </c:pt>
                <c:pt idx="144585">
                  <c:v>-81.292499999999961</c:v>
                </c:pt>
                <c:pt idx="144586">
                  <c:v>-81.290499999999952</c:v>
                </c:pt>
                <c:pt idx="144587">
                  <c:v>-81.288499999999999</c:v>
                </c:pt>
                <c:pt idx="144588">
                  <c:v>-81.28649999999999</c:v>
                </c:pt>
                <c:pt idx="144589">
                  <c:v>-81.28449999999998</c:v>
                </c:pt>
                <c:pt idx="144590">
                  <c:v>-81.28249999999997</c:v>
                </c:pt>
                <c:pt idx="144591">
                  <c:v>-81.280499999999961</c:v>
                </c:pt>
                <c:pt idx="144592">
                  <c:v>-81.278499999999951</c:v>
                </c:pt>
                <c:pt idx="144593">
                  <c:v>-81.276499999999999</c:v>
                </c:pt>
                <c:pt idx="144594">
                  <c:v>-81.274499999999989</c:v>
                </c:pt>
                <c:pt idx="144595">
                  <c:v>-81.27249999999998</c:v>
                </c:pt>
                <c:pt idx="144596">
                  <c:v>-81.27049999999997</c:v>
                </c:pt>
                <c:pt idx="144597">
                  <c:v>-81.26849999999996</c:v>
                </c:pt>
                <c:pt idx="144598">
                  <c:v>-81.266499999999951</c:v>
                </c:pt>
                <c:pt idx="144599">
                  <c:v>-81.264499999999998</c:v>
                </c:pt>
                <c:pt idx="144600">
                  <c:v>-81.262499999999989</c:v>
                </c:pt>
                <c:pt idx="144601">
                  <c:v>-81.260499999999979</c:v>
                </c:pt>
                <c:pt idx="144602">
                  <c:v>-81.25849999999997</c:v>
                </c:pt>
                <c:pt idx="144603">
                  <c:v>-81.25649999999996</c:v>
                </c:pt>
                <c:pt idx="144604">
                  <c:v>-81.25449999999995</c:v>
                </c:pt>
                <c:pt idx="144605">
                  <c:v>-81.252499999999998</c:v>
                </c:pt>
                <c:pt idx="144606">
                  <c:v>-81.250499999999988</c:v>
                </c:pt>
                <c:pt idx="144607">
                  <c:v>-81.248499999999979</c:v>
                </c:pt>
                <c:pt idx="144608">
                  <c:v>-81.246499999999969</c:v>
                </c:pt>
                <c:pt idx="144609">
                  <c:v>-81.24449999999996</c:v>
                </c:pt>
                <c:pt idx="144610">
                  <c:v>-81.24249999999995</c:v>
                </c:pt>
                <c:pt idx="144611">
                  <c:v>-81.240499999999997</c:v>
                </c:pt>
                <c:pt idx="144612">
                  <c:v>-81.238499999999988</c:v>
                </c:pt>
                <c:pt idx="144613">
                  <c:v>-81.236499999999978</c:v>
                </c:pt>
                <c:pt idx="144614">
                  <c:v>-81.234499999999969</c:v>
                </c:pt>
                <c:pt idx="144615">
                  <c:v>-81.232499999999959</c:v>
                </c:pt>
                <c:pt idx="144616">
                  <c:v>-81.23049999999995</c:v>
                </c:pt>
                <c:pt idx="144617">
                  <c:v>-81.228499999999997</c:v>
                </c:pt>
                <c:pt idx="144618">
                  <c:v>-81.226499999999987</c:v>
                </c:pt>
                <c:pt idx="144619">
                  <c:v>-81.224499999999978</c:v>
                </c:pt>
                <c:pt idx="144620">
                  <c:v>-81.222499999999968</c:v>
                </c:pt>
                <c:pt idx="144621">
                  <c:v>-81.220499999999959</c:v>
                </c:pt>
                <c:pt idx="144622">
                  <c:v>-81.218499999999949</c:v>
                </c:pt>
                <c:pt idx="144623">
                  <c:v>-81.216499999999996</c:v>
                </c:pt>
                <c:pt idx="144624">
                  <c:v>-81.214499999999987</c:v>
                </c:pt>
                <c:pt idx="144625">
                  <c:v>-81.212499999999977</c:v>
                </c:pt>
                <c:pt idx="144626">
                  <c:v>-81.210499999999968</c:v>
                </c:pt>
                <c:pt idx="144627">
                  <c:v>-81.208499999999958</c:v>
                </c:pt>
                <c:pt idx="144628">
                  <c:v>-81.206500000000005</c:v>
                </c:pt>
                <c:pt idx="144629">
                  <c:v>-81.204499999999996</c:v>
                </c:pt>
                <c:pt idx="144630">
                  <c:v>-81.202499999999986</c:v>
                </c:pt>
                <c:pt idx="144631">
                  <c:v>-81.200499999999977</c:v>
                </c:pt>
                <c:pt idx="144632">
                  <c:v>-81.198499999999967</c:v>
                </c:pt>
                <c:pt idx="144633">
                  <c:v>-81.196499999999958</c:v>
                </c:pt>
                <c:pt idx="144634">
                  <c:v>-81.194500000000005</c:v>
                </c:pt>
                <c:pt idx="144635">
                  <c:v>-81.192499999999995</c:v>
                </c:pt>
                <c:pt idx="144636">
                  <c:v>-81.190499999999986</c:v>
                </c:pt>
                <c:pt idx="144637">
                  <c:v>-81.188499999999976</c:v>
                </c:pt>
                <c:pt idx="144638">
                  <c:v>-81.186499999999967</c:v>
                </c:pt>
                <c:pt idx="144639">
                  <c:v>-81.184499999999957</c:v>
                </c:pt>
                <c:pt idx="144640">
                  <c:v>-81.182500000000005</c:v>
                </c:pt>
                <c:pt idx="144641">
                  <c:v>-81.180499999999995</c:v>
                </c:pt>
                <c:pt idx="144642">
                  <c:v>-81.178499999999985</c:v>
                </c:pt>
                <c:pt idx="144643">
                  <c:v>-81.176499999999976</c:v>
                </c:pt>
                <c:pt idx="144644">
                  <c:v>-81.174499999999966</c:v>
                </c:pt>
                <c:pt idx="144645">
                  <c:v>-81.172499999999957</c:v>
                </c:pt>
                <c:pt idx="144646">
                  <c:v>-81.170500000000004</c:v>
                </c:pt>
                <c:pt idx="144647">
                  <c:v>-81.168499999999995</c:v>
                </c:pt>
                <c:pt idx="144648">
                  <c:v>-81.166499999999985</c:v>
                </c:pt>
                <c:pt idx="144649">
                  <c:v>-81.164499999999975</c:v>
                </c:pt>
                <c:pt idx="144650">
                  <c:v>-81.162499999999966</c:v>
                </c:pt>
                <c:pt idx="144651">
                  <c:v>-81.160499999999956</c:v>
                </c:pt>
                <c:pt idx="144652">
                  <c:v>-81.158500000000004</c:v>
                </c:pt>
                <c:pt idx="144653">
                  <c:v>-81.156499999999994</c:v>
                </c:pt>
                <c:pt idx="144654">
                  <c:v>-81.154499999999985</c:v>
                </c:pt>
                <c:pt idx="144655">
                  <c:v>-81.152499999999975</c:v>
                </c:pt>
                <c:pt idx="144656">
                  <c:v>-81.150499999999965</c:v>
                </c:pt>
                <c:pt idx="144657">
                  <c:v>-81.148499999999956</c:v>
                </c:pt>
                <c:pt idx="144658">
                  <c:v>-81.146500000000003</c:v>
                </c:pt>
                <c:pt idx="144659">
                  <c:v>-81.144499999999994</c:v>
                </c:pt>
                <c:pt idx="144660">
                  <c:v>-81.142499999999984</c:v>
                </c:pt>
                <c:pt idx="144661">
                  <c:v>-81.140499999999975</c:v>
                </c:pt>
                <c:pt idx="144662">
                  <c:v>-81.138499999999965</c:v>
                </c:pt>
                <c:pt idx="144663">
                  <c:v>-81.136499999999955</c:v>
                </c:pt>
                <c:pt idx="144664">
                  <c:v>-81.134500000000003</c:v>
                </c:pt>
                <c:pt idx="144665">
                  <c:v>-81.132499999999993</c:v>
                </c:pt>
                <c:pt idx="144666">
                  <c:v>-81.130499999999984</c:v>
                </c:pt>
                <c:pt idx="144667">
                  <c:v>-81.128499999999974</c:v>
                </c:pt>
                <c:pt idx="144668">
                  <c:v>-81.126499999999965</c:v>
                </c:pt>
                <c:pt idx="144669">
                  <c:v>-81.124499999999955</c:v>
                </c:pt>
                <c:pt idx="144670">
                  <c:v>-81.122500000000002</c:v>
                </c:pt>
                <c:pt idx="144671">
                  <c:v>-81.120499999999993</c:v>
                </c:pt>
                <c:pt idx="144672">
                  <c:v>-81.118499999999983</c:v>
                </c:pt>
                <c:pt idx="144673">
                  <c:v>-81.116499999999974</c:v>
                </c:pt>
                <c:pt idx="144674">
                  <c:v>-81.114499999999964</c:v>
                </c:pt>
                <c:pt idx="144675">
                  <c:v>-81.112499999999955</c:v>
                </c:pt>
                <c:pt idx="144676">
                  <c:v>-81.110500000000002</c:v>
                </c:pt>
                <c:pt idx="144677">
                  <c:v>-81.108499999999992</c:v>
                </c:pt>
                <c:pt idx="144678">
                  <c:v>-81.106499999999983</c:v>
                </c:pt>
                <c:pt idx="144679">
                  <c:v>-81.104499999999973</c:v>
                </c:pt>
                <c:pt idx="144680">
                  <c:v>-81.102499999999964</c:v>
                </c:pt>
                <c:pt idx="144681">
                  <c:v>-81.100499999999954</c:v>
                </c:pt>
                <c:pt idx="144682">
                  <c:v>-81.098500000000001</c:v>
                </c:pt>
                <c:pt idx="144683">
                  <c:v>-81.096499999999992</c:v>
                </c:pt>
                <c:pt idx="144684">
                  <c:v>-81.094499999999982</c:v>
                </c:pt>
                <c:pt idx="144685">
                  <c:v>-81.092499999999973</c:v>
                </c:pt>
                <c:pt idx="144686">
                  <c:v>-81.090499999999963</c:v>
                </c:pt>
                <c:pt idx="144687">
                  <c:v>-81.088499999999954</c:v>
                </c:pt>
                <c:pt idx="144688">
                  <c:v>-81.086500000000001</c:v>
                </c:pt>
                <c:pt idx="144689">
                  <c:v>-81.084499999999991</c:v>
                </c:pt>
                <c:pt idx="144690">
                  <c:v>-81.082499999999982</c:v>
                </c:pt>
                <c:pt idx="144691">
                  <c:v>-81.080499999999972</c:v>
                </c:pt>
                <c:pt idx="144692">
                  <c:v>-81.078499999999963</c:v>
                </c:pt>
                <c:pt idx="144693">
                  <c:v>-81.076499999999953</c:v>
                </c:pt>
                <c:pt idx="144694">
                  <c:v>-81.0745</c:v>
                </c:pt>
                <c:pt idx="144695">
                  <c:v>-81.072499999999991</c:v>
                </c:pt>
                <c:pt idx="144696">
                  <c:v>-81.070499999999981</c:v>
                </c:pt>
                <c:pt idx="144697">
                  <c:v>-81.068499999999972</c:v>
                </c:pt>
                <c:pt idx="144698">
                  <c:v>-81.066499999999962</c:v>
                </c:pt>
                <c:pt idx="144699">
                  <c:v>-81.064499999999953</c:v>
                </c:pt>
                <c:pt idx="144700">
                  <c:v>-81.0625</c:v>
                </c:pt>
                <c:pt idx="144701">
                  <c:v>-81.06049999999999</c:v>
                </c:pt>
                <c:pt idx="144702">
                  <c:v>-81.058499999999981</c:v>
                </c:pt>
                <c:pt idx="144703">
                  <c:v>-81.056499999999971</c:v>
                </c:pt>
                <c:pt idx="144704">
                  <c:v>-81.054499999999962</c:v>
                </c:pt>
                <c:pt idx="144705">
                  <c:v>-81.052499999999952</c:v>
                </c:pt>
                <c:pt idx="144706">
                  <c:v>-81.0505</c:v>
                </c:pt>
                <c:pt idx="144707">
                  <c:v>-81.04849999999999</c:v>
                </c:pt>
                <c:pt idx="144708">
                  <c:v>-81.04649999999998</c:v>
                </c:pt>
                <c:pt idx="144709">
                  <c:v>-81.044499999999971</c:v>
                </c:pt>
                <c:pt idx="144710">
                  <c:v>-81.042499999999961</c:v>
                </c:pt>
                <c:pt idx="144711">
                  <c:v>-81.040499999999952</c:v>
                </c:pt>
                <c:pt idx="144712">
                  <c:v>-81.038499999999999</c:v>
                </c:pt>
                <c:pt idx="144713">
                  <c:v>-81.03649999999999</c:v>
                </c:pt>
                <c:pt idx="144714">
                  <c:v>-81.03449999999998</c:v>
                </c:pt>
                <c:pt idx="144715">
                  <c:v>-81.03249999999997</c:v>
                </c:pt>
                <c:pt idx="144716">
                  <c:v>-81.030499999999961</c:v>
                </c:pt>
                <c:pt idx="144717">
                  <c:v>-81.028499999999951</c:v>
                </c:pt>
                <c:pt idx="144718">
                  <c:v>-81.026499999999999</c:v>
                </c:pt>
                <c:pt idx="144719">
                  <c:v>-81.024499999999989</c:v>
                </c:pt>
                <c:pt idx="144720">
                  <c:v>-81.02249999999998</c:v>
                </c:pt>
                <c:pt idx="144721">
                  <c:v>-81.02049999999997</c:v>
                </c:pt>
                <c:pt idx="144722">
                  <c:v>-81.01849999999996</c:v>
                </c:pt>
                <c:pt idx="144723">
                  <c:v>-81.016499999999951</c:v>
                </c:pt>
                <c:pt idx="144724">
                  <c:v>-81.014499999999998</c:v>
                </c:pt>
                <c:pt idx="144725">
                  <c:v>-81.012499999999989</c:v>
                </c:pt>
                <c:pt idx="144726">
                  <c:v>-81.010499999999979</c:v>
                </c:pt>
                <c:pt idx="144727">
                  <c:v>-81.00849999999997</c:v>
                </c:pt>
                <c:pt idx="144728">
                  <c:v>-81.00649999999996</c:v>
                </c:pt>
                <c:pt idx="144729">
                  <c:v>-81.00449999999995</c:v>
                </c:pt>
                <c:pt idx="144730">
                  <c:v>-81.002499999999998</c:v>
                </c:pt>
                <c:pt idx="144731">
                  <c:v>-81.000499999999988</c:v>
                </c:pt>
                <c:pt idx="144732">
                  <c:v>-80.998499999999979</c:v>
                </c:pt>
                <c:pt idx="144733">
                  <c:v>-80.996499999999969</c:v>
                </c:pt>
                <c:pt idx="144734">
                  <c:v>-80.99449999999996</c:v>
                </c:pt>
                <c:pt idx="144735">
                  <c:v>-80.99249999999995</c:v>
                </c:pt>
                <c:pt idx="144736">
                  <c:v>-80.990499999999997</c:v>
                </c:pt>
                <c:pt idx="144737">
                  <c:v>-80.988499999999988</c:v>
                </c:pt>
                <c:pt idx="144738">
                  <c:v>-80.986499999999978</c:v>
                </c:pt>
                <c:pt idx="144739">
                  <c:v>-80.984499999999969</c:v>
                </c:pt>
                <c:pt idx="144740">
                  <c:v>-80.982499999999959</c:v>
                </c:pt>
                <c:pt idx="144741">
                  <c:v>-80.98049999999995</c:v>
                </c:pt>
                <c:pt idx="144742">
                  <c:v>-80.978499999999997</c:v>
                </c:pt>
                <c:pt idx="144743">
                  <c:v>-80.976499999999987</c:v>
                </c:pt>
                <c:pt idx="144744">
                  <c:v>-80.974499999999978</c:v>
                </c:pt>
                <c:pt idx="144745">
                  <c:v>-80.972499999999968</c:v>
                </c:pt>
                <c:pt idx="144746">
                  <c:v>-80.970499999999959</c:v>
                </c:pt>
                <c:pt idx="144747">
                  <c:v>-80.968499999999949</c:v>
                </c:pt>
                <c:pt idx="144748">
                  <c:v>-80.966499999999996</c:v>
                </c:pt>
                <c:pt idx="144749">
                  <c:v>-80.964499999999987</c:v>
                </c:pt>
                <c:pt idx="144750">
                  <c:v>-80.962499999999977</c:v>
                </c:pt>
                <c:pt idx="144751">
                  <c:v>-80.960499999999968</c:v>
                </c:pt>
                <c:pt idx="144752">
                  <c:v>-80.958499999999958</c:v>
                </c:pt>
                <c:pt idx="144753">
                  <c:v>-80.956500000000005</c:v>
                </c:pt>
                <c:pt idx="144754">
                  <c:v>-80.954499999999996</c:v>
                </c:pt>
                <c:pt idx="144755">
                  <c:v>-80.952499999999986</c:v>
                </c:pt>
                <c:pt idx="144756">
                  <c:v>-80.950499999999977</c:v>
                </c:pt>
                <c:pt idx="144757">
                  <c:v>-80.948499999999967</c:v>
                </c:pt>
                <c:pt idx="144758">
                  <c:v>-80.946499999999958</c:v>
                </c:pt>
                <c:pt idx="144759">
                  <c:v>-80.944500000000005</c:v>
                </c:pt>
                <c:pt idx="144760">
                  <c:v>-80.942499999999995</c:v>
                </c:pt>
                <c:pt idx="144761">
                  <c:v>-80.940499999999986</c:v>
                </c:pt>
                <c:pt idx="144762">
                  <c:v>-80.938499999999976</c:v>
                </c:pt>
                <c:pt idx="144763">
                  <c:v>-80.936499999999967</c:v>
                </c:pt>
                <c:pt idx="144764">
                  <c:v>-80.934499999999957</c:v>
                </c:pt>
                <c:pt idx="144765">
                  <c:v>-80.932500000000005</c:v>
                </c:pt>
                <c:pt idx="144766">
                  <c:v>-80.930499999999995</c:v>
                </c:pt>
                <c:pt idx="144767">
                  <c:v>-80.928499999999985</c:v>
                </c:pt>
                <c:pt idx="144768">
                  <c:v>-80.926499999999976</c:v>
                </c:pt>
                <c:pt idx="144769">
                  <c:v>-80.924499999999966</c:v>
                </c:pt>
                <c:pt idx="144770">
                  <c:v>-80.922499999999957</c:v>
                </c:pt>
                <c:pt idx="144771">
                  <c:v>-80.920500000000004</c:v>
                </c:pt>
                <c:pt idx="144772">
                  <c:v>-80.918499999999995</c:v>
                </c:pt>
                <c:pt idx="144773">
                  <c:v>-80.916499999999985</c:v>
                </c:pt>
                <c:pt idx="144774">
                  <c:v>-80.914499999999975</c:v>
                </c:pt>
                <c:pt idx="144775">
                  <c:v>-80.912499999999966</c:v>
                </c:pt>
                <c:pt idx="144776">
                  <c:v>-80.910499999999956</c:v>
                </c:pt>
                <c:pt idx="144777">
                  <c:v>-80.908500000000004</c:v>
                </c:pt>
                <c:pt idx="144778">
                  <c:v>-80.906499999999994</c:v>
                </c:pt>
                <c:pt idx="144779">
                  <c:v>-80.904499999999985</c:v>
                </c:pt>
                <c:pt idx="144780">
                  <c:v>-80.902499999999975</c:v>
                </c:pt>
                <c:pt idx="144781">
                  <c:v>-80.900499999999965</c:v>
                </c:pt>
                <c:pt idx="144782">
                  <c:v>-80.898499999999956</c:v>
                </c:pt>
                <c:pt idx="144783">
                  <c:v>-80.896500000000003</c:v>
                </c:pt>
                <c:pt idx="144784">
                  <c:v>-80.894499999999994</c:v>
                </c:pt>
                <c:pt idx="144785">
                  <c:v>-80.892499999999984</c:v>
                </c:pt>
                <c:pt idx="144786">
                  <c:v>-80.890499999999975</c:v>
                </c:pt>
                <c:pt idx="144787">
                  <c:v>-80.888499999999965</c:v>
                </c:pt>
                <c:pt idx="144788">
                  <c:v>-80.886499999999955</c:v>
                </c:pt>
                <c:pt idx="144789">
                  <c:v>-80.884500000000003</c:v>
                </c:pt>
                <c:pt idx="144790">
                  <c:v>-80.882499999999993</c:v>
                </c:pt>
                <c:pt idx="144791">
                  <c:v>-80.880499999999984</c:v>
                </c:pt>
                <c:pt idx="144792">
                  <c:v>-80.878499999999974</c:v>
                </c:pt>
                <c:pt idx="144793">
                  <c:v>-80.876499999999965</c:v>
                </c:pt>
                <c:pt idx="144794">
                  <c:v>-80.874499999999955</c:v>
                </c:pt>
                <c:pt idx="144795">
                  <c:v>-80.872500000000002</c:v>
                </c:pt>
                <c:pt idx="144796">
                  <c:v>-80.870499999999993</c:v>
                </c:pt>
                <c:pt idx="144797">
                  <c:v>-80.868499999999983</c:v>
                </c:pt>
                <c:pt idx="144798">
                  <c:v>-80.866499999999974</c:v>
                </c:pt>
                <c:pt idx="144799">
                  <c:v>-80.864499999999964</c:v>
                </c:pt>
                <c:pt idx="144800">
                  <c:v>-80.862499999999955</c:v>
                </c:pt>
                <c:pt idx="144801">
                  <c:v>-80.860500000000002</c:v>
                </c:pt>
                <c:pt idx="144802">
                  <c:v>-80.858499999999992</c:v>
                </c:pt>
                <c:pt idx="144803">
                  <c:v>-80.856499999999983</c:v>
                </c:pt>
                <c:pt idx="144804">
                  <c:v>-80.854499999999973</c:v>
                </c:pt>
                <c:pt idx="144805">
                  <c:v>-80.852499999999964</c:v>
                </c:pt>
                <c:pt idx="144806">
                  <c:v>-80.850499999999954</c:v>
                </c:pt>
                <c:pt idx="144807">
                  <c:v>-80.848500000000001</c:v>
                </c:pt>
                <c:pt idx="144808">
                  <c:v>-80.846499999999992</c:v>
                </c:pt>
                <c:pt idx="144809">
                  <c:v>-80.844499999999982</c:v>
                </c:pt>
                <c:pt idx="144810">
                  <c:v>-80.842499999999973</c:v>
                </c:pt>
                <c:pt idx="144811">
                  <c:v>-80.840499999999963</c:v>
                </c:pt>
                <c:pt idx="144812">
                  <c:v>-80.838499999999954</c:v>
                </c:pt>
                <c:pt idx="144813">
                  <c:v>-80.836500000000001</c:v>
                </c:pt>
                <c:pt idx="144814">
                  <c:v>-80.834499999999991</c:v>
                </c:pt>
                <c:pt idx="144815">
                  <c:v>-80.832499999999982</c:v>
                </c:pt>
                <c:pt idx="144816">
                  <c:v>-80.830499999999972</c:v>
                </c:pt>
                <c:pt idx="144817">
                  <c:v>-80.828499999999963</c:v>
                </c:pt>
                <c:pt idx="144818">
                  <c:v>-80.826499999999953</c:v>
                </c:pt>
                <c:pt idx="144819">
                  <c:v>-80.8245</c:v>
                </c:pt>
                <c:pt idx="144820">
                  <c:v>-80.822499999999991</c:v>
                </c:pt>
                <c:pt idx="144821">
                  <c:v>-80.820499999999981</c:v>
                </c:pt>
                <c:pt idx="144822">
                  <c:v>-80.818499999999972</c:v>
                </c:pt>
                <c:pt idx="144823">
                  <c:v>-80.816499999999962</c:v>
                </c:pt>
                <c:pt idx="144824">
                  <c:v>-80.814499999999953</c:v>
                </c:pt>
                <c:pt idx="144825">
                  <c:v>-80.8125</c:v>
                </c:pt>
                <c:pt idx="144826">
                  <c:v>-80.81049999999999</c:v>
                </c:pt>
                <c:pt idx="144827">
                  <c:v>-80.808499999999981</c:v>
                </c:pt>
                <c:pt idx="144828">
                  <c:v>-80.806499999999971</c:v>
                </c:pt>
                <c:pt idx="144829">
                  <c:v>-80.804499999999962</c:v>
                </c:pt>
                <c:pt idx="144830">
                  <c:v>-80.802499999999952</c:v>
                </c:pt>
                <c:pt idx="144831">
                  <c:v>-80.8005</c:v>
                </c:pt>
                <c:pt idx="144832">
                  <c:v>-80.79849999999999</c:v>
                </c:pt>
                <c:pt idx="144833">
                  <c:v>-80.79649999999998</c:v>
                </c:pt>
                <c:pt idx="144834">
                  <c:v>-80.794499999999971</c:v>
                </c:pt>
                <c:pt idx="144835">
                  <c:v>-80.792499999999961</c:v>
                </c:pt>
                <c:pt idx="144836">
                  <c:v>-80.790499999999952</c:v>
                </c:pt>
                <c:pt idx="144837">
                  <c:v>-80.788499999999999</c:v>
                </c:pt>
                <c:pt idx="144838">
                  <c:v>-80.78649999999999</c:v>
                </c:pt>
                <c:pt idx="144839">
                  <c:v>-80.78449999999998</c:v>
                </c:pt>
                <c:pt idx="144840">
                  <c:v>-80.78249999999997</c:v>
                </c:pt>
                <c:pt idx="144841">
                  <c:v>-80.780499999999961</c:v>
                </c:pt>
                <c:pt idx="144842">
                  <c:v>-80.778499999999951</c:v>
                </c:pt>
                <c:pt idx="144843">
                  <c:v>-80.776499999999999</c:v>
                </c:pt>
                <c:pt idx="144844">
                  <c:v>-80.774499999999989</c:v>
                </c:pt>
                <c:pt idx="144845">
                  <c:v>-80.77249999999998</c:v>
                </c:pt>
                <c:pt idx="144846">
                  <c:v>-80.77049999999997</c:v>
                </c:pt>
                <c:pt idx="144847">
                  <c:v>-80.76849999999996</c:v>
                </c:pt>
                <c:pt idx="144848">
                  <c:v>-80.766499999999951</c:v>
                </c:pt>
                <c:pt idx="144849">
                  <c:v>-80.764499999999998</c:v>
                </c:pt>
                <c:pt idx="144850">
                  <c:v>-80.762499999999989</c:v>
                </c:pt>
                <c:pt idx="144851">
                  <c:v>-80.760499999999979</c:v>
                </c:pt>
                <c:pt idx="144852">
                  <c:v>-80.75849999999997</c:v>
                </c:pt>
                <c:pt idx="144853">
                  <c:v>-80.75649999999996</c:v>
                </c:pt>
                <c:pt idx="144854">
                  <c:v>-80.75449999999995</c:v>
                </c:pt>
                <c:pt idx="144855">
                  <c:v>-80.752499999999998</c:v>
                </c:pt>
                <c:pt idx="144856">
                  <c:v>-80.750499999999988</c:v>
                </c:pt>
                <c:pt idx="144857">
                  <c:v>-80.748499999999979</c:v>
                </c:pt>
                <c:pt idx="144858">
                  <c:v>-80.746499999999969</c:v>
                </c:pt>
                <c:pt idx="144859">
                  <c:v>-80.74449999999996</c:v>
                </c:pt>
                <c:pt idx="144860">
                  <c:v>-80.74249999999995</c:v>
                </c:pt>
                <c:pt idx="144861">
                  <c:v>-80.740499999999997</c:v>
                </c:pt>
                <c:pt idx="144862">
                  <c:v>-80.738499999999988</c:v>
                </c:pt>
                <c:pt idx="144863">
                  <c:v>-80.736499999999978</c:v>
                </c:pt>
                <c:pt idx="144864">
                  <c:v>-80.734499999999969</c:v>
                </c:pt>
                <c:pt idx="144865">
                  <c:v>-80.732499999999959</c:v>
                </c:pt>
                <c:pt idx="144866">
                  <c:v>-80.73049999999995</c:v>
                </c:pt>
                <c:pt idx="144867">
                  <c:v>-80.728499999999997</c:v>
                </c:pt>
                <c:pt idx="144868">
                  <c:v>-80.726499999999987</c:v>
                </c:pt>
                <c:pt idx="144869">
                  <c:v>-80.724499999999978</c:v>
                </c:pt>
                <c:pt idx="144870">
                  <c:v>-80.722499999999968</c:v>
                </c:pt>
                <c:pt idx="144871">
                  <c:v>-80.720499999999959</c:v>
                </c:pt>
                <c:pt idx="144872">
                  <c:v>-80.718499999999949</c:v>
                </c:pt>
                <c:pt idx="144873">
                  <c:v>-80.716499999999996</c:v>
                </c:pt>
                <c:pt idx="144874">
                  <c:v>-80.714499999999987</c:v>
                </c:pt>
                <c:pt idx="144875">
                  <c:v>-80.712499999999977</c:v>
                </c:pt>
                <c:pt idx="144876">
                  <c:v>-80.710499999999968</c:v>
                </c:pt>
                <c:pt idx="144877">
                  <c:v>-80.708499999999958</c:v>
                </c:pt>
                <c:pt idx="144878">
                  <c:v>-80.706500000000005</c:v>
                </c:pt>
                <c:pt idx="144879">
                  <c:v>-80.704499999999996</c:v>
                </c:pt>
                <c:pt idx="144880">
                  <c:v>-80.702499999999986</c:v>
                </c:pt>
                <c:pt idx="144881">
                  <c:v>-80.700499999999977</c:v>
                </c:pt>
                <c:pt idx="144882">
                  <c:v>-80.698499999999967</c:v>
                </c:pt>
                <c:pt idx="144883">
                  <c:v>-80.696499999999958</c:v>
                </c:pt>
                <c:pt idx="144884">
                  <c:v>-80.694500000000005</c:v>
                </c:pt>
                <c:pt idx="144885">
                  <c:v>-80.692499999999995</c:v>
                </c:pt>
                <c:pt idx="144886">
                  <c:v>-80.690499999999986</c:v>
                </c:pt>
                <c:pt idx="144887">
                  <c:v>-80.688499999999976</c:v>
                </c:pt>
                <c:pt idx="144888">
                  <c:v>-80.686499999999967</c:v>
                </c:pt>
                <c:pt idx="144889">
                  <c:v>-80.684499999999957</c:v>
                </c:pt>
                <c:pt idx="144890">
                  <c:v>-80.682500000000005</c:v>
                </c:pt>
                <c:pt idx="144891">
                  <c:v>-80.680499999999995</c:v>
                </c:pt>
                <c:pt idx="144892">
                  <c:v>-80.678499999999985</c:v>
                </c:pt>
                <c:pt idx="144893">
                  <c:v>-80.676499999999976</c:v>
                </c:pt>
                <c:pt idx="144894">
                  <c:v>-80.674499999999966</c:v>
                </c:pt>
                <c:pt idx="144895">
                  <c:v>-80.672499999999957</c:v>
                </c:pt>
                <c:pt idx="144896">
                  <c:v>-80.670500000000004</c:v>
                </c:pt>
                <c:pt idx="144897">
                  <c:v>-80.668499999999995</c:v>
                </c:pt>
                <c:pt idx="144898">
                  <c:v>-80.666499999999985</c:v>
                </c:pt>
                <c:pt idx="144899">
                  <c:v>-80.664499999999975</c:v>
                </c:pt>
                <c:pt idx="144900">
                  <c:v>-80.662499999999966</c:v>
                </c:pt>
                <c:pt idx="144901">
                  <c:v>-80.660499999999956</c:v>
                </c:pt>
                <c:pt idx="144902">
                  <c:v>-80.658500000000004</c:v>
                </c:pt>
                <c:pt idx="144903">
                  <c:v>-80.656499999999994</c:v>
                </c:pt>
                <c:pt idx="144904">
                  <c:v>-80.654499999999985</c:v>
                </c:pt>
                <c:pt idx="144905">
                  <c:v>-80.652499999999975</c:v>
                </c:pt>
                <c:pt idx="144906">
                  <c:v>-80.650499999999965</c:v>
                </c:pt>
                <c:pt idx="144907">
                  <c:v>-80.648499999999956</c:v>
                </c:pt>
                <c:pt idx="144908">
                  <c:v>-80.646500000000003</c:v>
                </c:pt>
                <c:pt idx="144909">
                  <c:v>-80.644499999999994</c:v>
                </c:pt>
                <c:pt idx="144910">
                  <c:v>-80.642499999999984</c:v>
                </c:pt>
                <c:pt idx="144911">
                  <c:v>-80.640499999999975</c:v>
                </c:pt>
                <c:pt idx="144912">
                  <c:v>-80.638499999999965</c:v>
                </c:pt>
                <c:pt idx="144913">
                  <c:v>-80.636499999999955</c:v>
                </c:pt>
                <c:pt idx="144914">
                  <c:v>-80.634500000000003</c:v>
                </c:pt>
                <c:pt idx="144915">
                  <c:v>-80.632499999999993</c:v>
                </c:pt>
                <c:pt idx="144916">
                  <c:v>-80.630499999999984</c:v>
                </c:pt>
                <c:pt idx="144917">
                  <c:v>-80.628499999999974</c:v>
                </c:pt>
                <c:pt idx="144918">
                  <c:v>-80.626499999999965</c:v>
                </c:pt>
                <c:pt idx="144919">
                  <c:v>-80.624499999999955</c:v>
                </c:pt>
                <c:pt idx="144920">
                  <c:v>-80.622500000000002</c:v>
                </c:pt>
                <c:pt idx="144921">
                  <c:v>-80.620499999999993</c:v>
                </c:pt>
                <c:pt idx="144922">
                  <c:v>-80.618499999999983</c:v>
                </c:pt>
                <c:pt idx="144923">
                  <c:v>-80.616499999999974</c:v>
                </c:pt>
                <c:pt idx="144924">
                  <c:v>-80.614499999999964</c:v>
                </c:pt>
                <c:pt idx="144925">
                  <c:v>-80.612499999999955</c:v>
                </c:pt>
                <c:pt idx="144926">
                  <c:v>-80.610500000000002</c:v>
                </c:pt>
                <c:pt idx="144927">
                  <c:v>-80.608499999999992</c:v>
                </c:pt>
                <c:pt idx="144928">
                  <c:v>-80.606499999999983</c:v>
                </c:pt>
                <c:pt idx="144929">
                  <c:v>-80.604499999999973</c:v>
                </c:pt>
                <c:pt idx="144930">
                  <c:v>-80.602499999999964</c:v>
                </c:pt>
                <c:pt idx="144931">
                  <c:v>-80.600499999999954</c:v>
                </c:pt>
                <c:pt idx="144932">
                  <c:v>-80.598500000000001</c:v>
                </c:pt>
                <c:pt idx="144933">
                  <c:v>-80.596499999999992</c:v>
                </c:pt>
                <c:pt idx="144934">
                  <c:v>-80.594499999999982</c:v>
                </c:pt>
                <c:pt idx="144935">
                  <c:v>-80.592499999999973</c:v>
                </c:pt>
                <c:pt idx="144936">
                  <c:v>-80.590499999999963</c:v>
                </c:pt>
                <c:pt idx="144937">
                  <c:v>-80.588499999999954</c:v>
                </c:pt>
                <c:pt idx="144938">
                  <c:v>-80.586500000000001</c:v>
                </c:pt>
                <c:pt idx="144939">
                  <c:v>-80.584499999999991</c:v>
                </c:pt>
                <c:pt idx="144940">
                  <c:v>-80.582499999999982</c:v>
                </c:pt>
                <c:pt idx="144941">
                  <c:v>-80.580499999999972</c:v>
                </c:pt>
                <c:pt idx="144942">
                  <c:v>-80.578499999999963</c:v>
                </c:pt>
                <c:pt idx="144943">
                  <c:v>-80.576499999999953</c:v>
                </c:pt>
                <c:pt idx="144944">
                  <c:v>-80.5745</c:v>
                </c:pt>
                <c:pt idx="144945">
                  <c:v>-80.572499999999991</c:v>
                </c:pt>
                <c:pt idx="144946">
                  <c:v>-80.570499999999981</c:v>
                </c:pt>
                <c:pt idx="144947">
                  <c:v>-80.568499999999972</c:v>
                </c:pt>
                <c:pt idx="144948">
                  <c:v>-80.566499999999962</c:v>
                </c:pt>
                <c:pt idx="144949">
                  <c:v>-80.564499999999953</c:v>
                </c:pt>
                <c:pt idx="144950">
                  <c:v>-80.5625</c:v>
                </c:pt>
                <c:pt idx="144951">
                  <c:v>-80.56049999999999</c:v>
                </c:pt>
                <c:pt idx="144952">
                  <c:v>-80.558499999999981</c:v>
                </c:pt>
                <c:pt idx="144953">
                  <c:v>-80.556499999999971</c:v>
                </c:pt>
                <c:pt idx="144954">
                  <c:v>-80.554499999999962</c:v>
                </c:pt>
                <c:pt idx="144955">
                  <c:v>-80.552499999999952</c:v>
                </c:pt>
                <c:pt idx="144956">
                  <c:v>-80.5505</c:v>
                </c:pt>
                <c:pt idx="144957">
                  <c:v>-80.54849999999999</c:v>
                </c:pt>
                <c:pt idx="144958">
                  <c:v>-80.54649999999998</c:v>
                </c:pt>
                <c:pt idx="144959">
                  <c:v>-80.544499999999971</c:v>
                </c:pt>
                <c:pt idx="144960">
                  <c:v>-80.542499999999961</c:v>
                </c:pt>
                <c:pt idx="144961">
                  <c:v>-80.540499999999952</c:v>
                </c:pt>
                <c:pt idx="144962">
                  <c:v>-80.538499999999999</c:v>
                </c:pt>
                <c:pt idx="144963">
                  <c:v>-80.53649999999999</c:v>
                </c:pt>
                <c:pt idx="144964">
                  <c:v>-80.53449999999998</c:v>
                </c:pt>
                <c:pt idx="144965">
                  <c:v>-80.53249999999997</c:v>
                </c:pt>
                <c:pt idx="144966">
                  <c:v>-80.530499999999961</c:v>
                </c:pt>
                <c:pt idx="144967">
                  <c:v>-80.528499999999951</c:v>
                </c:pt>
                <c:pt idx="144968">
                  <c:v>-80.526499999999999</c:v>
                </c:pt>
                <c:pt idx="144969">
                  <c:v>-80.524499999999989</c:v>
                </c:pt>
                <c:pt idx="144970">
                  <c:v>-80.52249999999998</c:v>
                </c:pt>
                <c:pt idx="144971">
                  <c:v>-80.52049999999997</c:v>
                </c:pt>
                <c:pt idx="144972">
                  <c:v>-80.51849999999996</c:v>
                </c:pt>
                <c:pt idx="144973">
                  <c:v>-80.516499999999951</c:v>
                </c:pt>
                <c:pt idx="144974">
                  <c:v>-80.514499999999998</c:v>
                </c:pt>
                <c:pt idx="144975">
                  <c:v>-80.512499999999989</c:v>
                </c:pt>
                <c:pt idx="144976">
                  <c:v>-80.510499999999979</c:v>
                </c:pt>
                <c:pt idx="144977">
                  <c:v>-80.50849999999997</c:v>
                </c:pt>
                <c:pt idx="144978">
                  <c:v>-80.50649999999996</c:v>
                </c:pt>
                <c:pt idx="144979">
                  <c:v>-80.50449999999995</c:v>
                </c:pt>
                <c:pt idx="144980">
                  <c:v>-80.502499999999998</c:v>
                </c:pt>
                <c:pt idx="144981">
                  <c:v>-80.500499999999988</c:v>
                </c:pt>
                <c:pt idx="144982">
                  <c:v>-80.498499999999979</c:v>
                </c:pt>
                <c:pt idx="144983">
                  <c:v>-80.496499999999969</c:v>
                </c:pt>
                <c:pt idx="144984">
                  <c:v>-80.49449999999996</c:v>
                </c:pt>
                <c:pt idx="144985">
                  <c:v>-80.49249999999995</c:v>
                </c:pt>
                <c:pt idx="144986">
                  <c:v>-80.490499999999997</c:v>
                </c:pt>
                <c:pt idx="144987">
                  <c:v>-80.488499999999988</c:v>
                </c:pt>
                <c:pt idx="144988">
                  <c:v>-80.486499999999978</c:v>
                </c:pt>
                <c:pt idx="144989">
                  <c:v>-80.484499999999969</c:v>
                </c:pt>
                <c:pt idx="144990">
                  <c:v>-80.482499999999959</c:v>
                </c:pt>
                <c:pt idx="144991">
                  <c:v>-80.48049999999995</c:v>
                </c:pt>
                <c:pt idx="144992">
                  <c:v>-80.478499999999997</c:v>
                </c:pt>
                <c:pt idx="144993">
                  <c:v>-80.476499999999987</c:v>
                </c:pt>
                <c:pt idx="144994">
                  <c:v>-80.474499999999978</c:v>
                </c:pt>
                <c:pt idx="144995">
                  <c:v>-80.472499999999968</c:v>
                </c:pt>
                <c:pt idx="144996">
                  <c:v>-80.470499999999959</c:v>
                </c:pt>
                <c:pt idx="144997">
                  <c:v>-80.468499999999949</c:v>
                </c:pt>
                <c:pt idx="144998">
                  <c:v>-80.466499999999996</c:v>
                </c:pt>
                <c:pt idx="144999">
                  <c:v>-80.464499999999987</c:v>
                </c:pt>
                <c:pt idx="145000">
                  <c:v>-80.462499999999977</c:v>
                </c:pt>
                <c:pt idx="145001">
                  <c:v>-80.460499999999968</c:v>
                </c:pt>
                <c:pt idx="145002">
                  <c:v>-80.458499999999958</c:v>
                </c:pt>
                <c:pt idx="145003">
                  <c:v>-80.456500000000005</c:v>
                </c:pt>
                <c:pt idx="145004">
                  <c:v>-80.454499999999996</c:v>
                </c:pt>
                <c:pt idx="145005">
                  <c:v>-80.452499999999986</c:v>
                </c:pt>
                <c:pt idx="145006">
                  <c:v>-80.450499999999977</c:v>
                </c:pt>
                <c:pt idx="145007">
                  <c:v>-80.448499999999967</c:v>
                </c:pt>
                <c:pt idx="145008">
                  <c:v>-80.446499999999958</c:v>
                </c:pt>
                <c:pt idx="145009">
                  <c:v>-80.444500000000005</c:v>
                </c:pt>
                <c:pt idx="145010">
                  <c:v>-80.442499999999995</c:v>
                </c:pt>
                <c:pt idx="145011">
                  <c:v>-80.440499999999986</c:v>
                </c:pt>
                <c:pt idx="145012">
                  <c:v>-80.438499999999976</c:v>
                </c:pt>
                <c:pt idx="145013">
                  <c:v>-80.436499999999967</c:v>
                </c:pt>
                <c:pt idx="145014">
                  <c:v>-80.434499999999957</c:v>
                </c:pt>
                <c:pt idx="145015">
                  <c:v>-80.432500000000005</c:v>
                </c:pt>
                <c:pt idx="145016">
                  <c:v>-80.430499999999995</c:v>
                </c:pt>
                <c:pt idx="145017">
                  <c:v>-80.428499999999985</c:v>
                </c:pt>
                <c:pt idx="145018">
                  <c:v>-80.426499999999976</c:v>
                </c:pt>
                <c:pt idx="145019">
                  <c:v>-80.424499999999966</c:v>
                </c:pt>
                <c:pt idx="145020">
                  <c:v>-80.422499999999957</c:v>
                </c:pt>
                <c:pt idx="145021">
                  <c:v>-80.420500000000004</c:v>
                </c:pt>
                <c:pt idx="145022">
                  <c:v>-80.418499999999995</c:v>
                </c:pt>
                <c:pt idx="145023">
                  <c:v>-80.416499999999985</c:v>
                </c:pt>
                <c:pt idx="145024">
                  <c:v>-80.414499999999975</c:v>
                </c:pt>
                <c:pt idx="145025">
                  <c:v>-80.412499999999966</c:v>
                </c:pt>
                <c:pt idx="145026">
                  <c:v>-80.410499999999956</c:v>
                </c:pt>
                <c:pt idx="145027">
                  <c:v>-80.408500000000004</c:v>
                </c:pt>
                <c:pt idx="145028">
                  <c:v>-80.406499999999994</c:v>
                </c:pt>
                <c:pt idx="145029">
                  <c:v>-80.404499999999985</c:v>
                </c:pt>
                <c:pt idx="145030">
                  <c:v>-80.402499999999975</c:v>
                </c:pt>
                <c:pt idx="145031">
                  <c:v>-80.400499999999965</c:v>
                </c:pt>
                <c:pt idx="145032">
                  <c:v>-80.398499999999956</c:v>
                </c:pt>
                <c:pt idx="145033">
                  <c:v>-80.396500000000003</c:v>
                </c:pt>
                <c:pt idx="145034">
                  <c:v>-80.394499999999994</c:v>
                </c:pt>
                <c:pt idx="145035">
                  <c:v>-80.392499999999984</c:v>
                </c:pt>
                <c:pt idx="145036">
                  <c:v>-80.390499999999975</c:v>
                </c:pt>
                <c:pt idx="145037">
                  <c:v>-80.388499999999965</c:v>
                </c:pt>
                <c:pt idx="145038">
                  <c:v>-80.386499999999955</c:v>
                </c:pt>
                <c:pt idx="145039">
                  <c:v>-80.384500000000003</c:v>
                </c:pt>
                <c:pt idx="145040">
                  <c:v>-80.382499999999993</c:v>
                </c:pt>
                <c:pt idx="145041">
                  <c:v>-80.380499999999984</c:v>
                </c:pt>
                <c:pt idx="145042">
                  <c:v>-80.378499999999974</c:v>
                </c:pt>
                <c:pt idx="145043">
                  <c:v>-80.376499999999965</c:v>
                </c:pt>
                <c:pt idx="145044">
                  <c:v>-80.374499999999955</c:v>
                </c:pt>
                <c:pt idx="145045">
                  <c:v>-80.372500000000002</c:v>
                </c:pt>
                <c:pt idx="145046">
                  <c:v>-80.370499999999993</c:v>
                </c:pt>
                <c:pt idx="145047">
                  <c:v>-80.368499999999983</c:v>
                </c:pt>
                <c:pt idx="145048">
                  <c:v>-80.366499999999974</c:v>
                </c:pt>
                <c:pt idx="145049">
                  <c:v>-80.364499999999964</c:v>
                </c:pt>
                <c:pt idx="145050">
                  <c:v>-80.362499999999955</c:v>
                </c:pt>
                <c:pt idx="145051">
                  <c:v>-80.360500000000002</c:v>
                </c:pt>
                <c:pt idx="145052">
                  <c:v>-80.358499999999992</c:v>
                </c:pt>
                <c:pt idx="145053">
                  <c:v>-80.356499999999983</c:v>
                </c:pt>
                <c:pt idx="145054">
                  <c:v>-80.354499999999973</c:v>
                </c:pt>
                <c:pt idx="145055">
                  <c:v>-80.352499999999964</c:v>
                </c:pt>
                <c:pt idx="145056">
                  <c:v>-80.350499999999954</c:v>
                </c:pt>
                <c:pt idx="145057">
                  <c:v>-80.348500000000001</c:v>
                </c:pt>
                <c:pt idx="145058">
                  <c:v>-80.346499999999992</c:v>
                </c:pt>
                <c:pt idx="145059">
                  <c:v>-80.344499999999982</c:v>
                </c:pt>
                <c:pt idx="145060">
                  <c:v>-80.342499999999973</c:v>
                </c:pt>
                <c:pt idx="145061">
                  <c:v>-80.340499999999963</c:v>
                </c:pt>
                <c:pt idx="145062">
                  <c:v>-80.338499999999954</c:v>
                </c:pt>
                <c:pt idx="145063">
                  <c:v>-80.336500000000001</c:v>
                </c:pt>
                <c:pt idx="145064">
                  <c:v>-80.334499999999991</c:v>
                </c:pt>
                <c:pt idx="145065">
                  <c:v>-80.332499999999982</c:v>
                </c:pt>
                <c:pt idx="145066">
                  <c:v>-80.330499999999972</c:v>
                </c:pt>
                <c:pt idx="145067">
                  <c:v>-80.328499999999963</c:v>
                </c:pt>
                <c:pt idx="145068">
                  <c:v>-80.326499999999953</c:v>
                </c:pt>
                <c:pt idx="145069">
                  <c:v>-80.3245</c:v>
                </c:pt>
                <c:pt idx="145070">
                  <c:v>-80.322499999999991</c:v>
                </c:pt>
                <c:pt idx="145071">
                  <c:v>-80.320499999999981</c:v>
                </c:pt>
                <c:pt idx="145072">
                  <c:v>-80.318499999999972</c:v>
                </c:pt>
                <c:pt idx="145073">
                  <c:v>-80.316499999999962</c:v>
                </c:pt>
                <c:pt idx="145074">
                  <c:v>-80.314499999999953</c:v>
                </c:pt>
                <c:pt idx="145075">
                  <c:v>-80.3125</c:v>
                </c:pt>
                <c:pt idx="145076">
                  <c:v>-80.31049999999999</c:v>
                </c:pt>
                <c:pt idx="145077">
                  <c:v>-80.308499999999981</c:v>
                </c:pt>
                <c:pt idx="145078">
                  <c:v>-80.306499999999971</c:v>
                </c:pt>
                <c:pt idx="145079">
                  <c:v>-80.304499999999962</c:v>
                </c:pt>
                <c:pt idx="145080">
                  <c:v>-80.302499999999952</c:v>
                </c:pt>
                <c:pt idx="145081">
                  <c:v>-80.3005</c:v>
                </c:pt>
                <c:pt idx="145082">
                  <c:v>-80.29849999999999</c:v>
                </c:pt>
                <c:pt idx="145083">
                  <c:v>-80.29649999999998</c:v>
                </c:pt>
                <c:pt idx="145084">
                  <c:v>-80.294499999999971</c:v>
                </c:pt>
                <c:pt idx="145085">
                  <c:v>-80.292499999999961</c:v>
                </c:pt>
                <c:pt idx="145086">
                  <c:v>-80.290499999999952</c:v>
                </c:pt>
                <c:pt idx="145087">
                  <c:v>-80.288499999999999</c:v>
                </c:pt>
                <c:pt idx="145088">
                  <c:v>-80.28649999999999</c:v>
                </c:pt>
                <c:pt idx="145089">
                  <c:v>-80.28449999999998</c:v>
                </c:pt>
                <c:pt idx="145090">
                  <c:v>-80.28249999999997</c:v>
                </c:pt>
                <c:pt idx="145091">
                  <c:v>-80.280499999999961</c:v>
                </c:pt>
                <c:pt idx="145092">
                  <c:v>-80.278499999999951</c:v>
                </c:pt>
                <c:pt idx="145093">
                  <c:v>-80.276499999999999</c:v>
                </c:pt>
                <c:pt idx="145094">
                  <c:v>-80.274499999999989</c:v>
                </c:pt>
                <c:pt idx="145095">
                  <c:v>-80.27249999999998</c:v>
                </c:pt>
                <c:pt idx="145096">
                  <c:v>-80.27049999999997</c:v>
                </c:pt>
                <c:pt idx="145097">
                  <c:v>-80.26849999999996</c:v>
                </c:pt>
                <c:pt idx="145098">
                  <c:v>-80.266499999999951</c:v>
                </c:pt>
                <c:pt idx="145099">
                  <c:v>-80.264499999999998</c:v>
                </c:pt>
                <c:pt idx="145100">
                  <c:v>-80.262499999999989</c:v>
                </c:pt>
                <c:pt idx="145101">
                  <c:v>-80.260499999999979</c:v>
                </c:pt>
                <c:pt idx="145102">
                  <c:v>-80.25849999999997</c:v>
                </c:pt>
                <c:pt idx="145103">
                  <c:v>-80.25649999999996</c:v>
                </c:pt>
                <c:pt idx="145104">
                  <c:v>-80.25449999999995</c:v>
                </c:pt>
                <c:pt idx="145105">
                  <c:v>-80.252499999999998</c:v>
                </c:pt>
                <c:pt idx="145106">
                  <c:v>-80.250499999999988</c:v>
                </c:pt>
                <c:pt idx="145107">
                  <c:v>-80.248499999999979</c:v>
                </c:pt>
                <c:pt idx="145108">
                  <c:v>-80.246499999999969</c:v>
                </c:pt>
                <c:pt idx="145109">
                  <c:v>-80.24449999999996</c:v>
                </c:pt>
                <c:pt idx="145110">
                  <c:v>-80.24249999999995</c:v>
                </c:pt>
                <c:pt idx="145111">
                  <c:v>-80.240499999999997</c:v>
                </c:pt>
                <c:pt idx="145112">
                  <c:v>-80.238499999999988</c:v>
                </c:pt>
                <c:pt idx="145113">
                  <c:v>-80.236499999999978</c:v>
                </c:pt>
                <c:pt idx="145114">
                  <c:v>-80.234499999999969</c:v>
                </c:pt>
                <c:pt idx="145115">
                  <c:v>-80.232499999999959</c:v>
                </c:pt>
                <c:pt idx="145116">
                  <c:v>-80.23049999999995</c:v>
                </c:pt>
                <c:pt idx="145117">
                  <c:v>-80.228499999999997</c:v>
                </c:pt>
                <c:pt idx="145118">
                  <c:v>-80.226499999999987</c:v>
                </c:pt>
                <c:pt idx="145119">
                  <c:v>-80.224499999999978</c:v>
                </c:pt>
                <c:pt idx="145120">
                  <c:v>-80.222499999999968</c:v>
                </c:pt>
                <c:pt idx="145121">
                  <c:v>-80.220499999999959</c:v>
                </c:pt>
                <c:pt idx="145122">
                  <c:v>-80.218499999999949</c:v>
                </c:pt>
                <c:pt idx="145123">
                  <c:v>-80.216499999999996</c:v>
                </c:pt>
                <c:pt idx="145124">
                  <c:v>-80.214499999999987</c:v>
                </c:pt>
                <c:pt idx="145125">
                  <c:v>-80.212499999999977</c:v>
                </c:pt>
                <c:pt idx="145126">
                  <c:v>-80.210499999999968</c:v>
                </c:pt>
                <c:pt idx="145127">
                  <c:v>-80.208499999999958</c:v>
                </c:pt>
                <c:pt idx="145128">
                  <c:v>-80.206500000000005</c:v>
                </c:pt>
                <c:pt idx="145129">
                  <c:v>-80.204499999999996</c:v>
                </c:pt>
                <c:pt idx="145130">
                  <c:v>-80.202499999999986</c:v>
                </c:pt>
                <c:pt idx="145131">
                  <c:v>-80.200499999999977</c:v>
                </c:pt>
                <c:pt idx="145132">
                  <c:v>-80.198499999999967</c:v>
                </c:pt>
                <c:pt idx="145133">
                  <c:v>-80.196499999999958</c:v>
                </c:pt>
                <c:pt idx="145134">
                  <c:v>-80.194500000000005</c:v>
                </c:pt>
                <c:pt idx="145135">
                  <c:v>-80.192499999999995</c:v>
                </c:pt>
                <c:pt idx="145136">
                  <c:v>-80.190499999999986</c:v>
                </c:pt>
                <c:pt idx="145137">
                  <c:v>-80.188499999999976</c:v>
                </c:pt>
                <c:pt idx="145138">
                  <c:v>-80.186499999999967</c:v>
                </c:pt>
                <c:pt idx="145139">
                  <c:v>-80.184499999999957</c:v>
                </c:pt>
                <c:pt idx="145140">
                  <c:v>-80.182500000000005</c:v>
                </c:pt>
                <c:pt idx="145141">
                  <c:v>-80.180499999999995</c:v>
                </c:pt>
                <c:pt idx="145142">
                  <c:v>-80.178499999999985</c:v>
                </c:pt>
                <c:pt idx="145143">
                  <c:v>-80.176499999999976</c:v>
                </c:pt>
                <c:pt idx="145144">
                  <c:v>-80.174499999999966</c:v>
                </c:pt>
                <c:pt idx="145145">
                  <c:v>-80.172499999999957</c:v>
                </c:pt>
                <c:pt idx="145146">
                  <c:v>-80.170500000000004</c:v>
                </c:pt>
                <c:pt idx="145147">
                  <c:v>-80.168499999999995</c:v>
                </c:pt>
                <c:pt idx="145148">
                  <c:v>-80.166499999999985</c:v>
                </c:pt>
                <c:pt idx="145149">
                  <c:v>-80.164499999999975</c:v>
                </c:pt>
                <c:pt idx="145150">
                  <c:v>-80.162499999999966</c:v>
                </c:pt>
                <c:pt idx="145151">
                  <c:v>-80.160499999999956</c:v>
                </c:pt>
                <c:pt idx="145152">
                  <c:v>-80.158500000000004</c:v>
                </c:pt>
                <c:pt idx="145153">
                  <c:v>-80.156499999999994</c:v>
                </c:pt>
                <c:pt idx="145154">
                  <c:v>-80.154499999999985</c:v>
                </c:pt>
                <c:pt idx="145155">
                  <c:v>-80.152499999999975</c:v>
                </c:pt>
                <c:pt idx="145156">
                  <c:v>-80.150499999999965</c:v>
                </c:pt>
                <c:pt idx="145157">
                  <c:v>-80.148499999999956</c:v>
                </c:pt>
                <c:pt idx="145158">
                  <c:v>-80.146500000000003</c:v>
                </c:pt>
                <c:pt idx="145159">
                  <c:v>-80.144499999999994</c:v>
                </c:pt>
                <c:pt idx="145160">
                  <c:v>-80.142499999999984</c:v>
                </c:pt>
                <c:pt idx="145161">
                  <c:v>-80.140499999999975</c:v>
                </c:pt>
                <c:pt idx="145162">
                  <c:v>-80.138499999999965</c:v>
                </c:pt>
                <c:pt idx="145163">
                  <c:v>-80.136499999999955</c:v>
                </c:pt>
                <c:pt idx="145164">
                  <c:v>-80.134500000000003</c:v>
                </c:pt>
                <c:pt idx="145165">
                  <c:v>-80.132499999999993</c:v>
                </c:pt>
                <c:pt idx="145166">
                  <c:v>-80.130499999999984</c:v>
                </c:pt>
                <c:pt idx="145167">
                  <c:v>-80.128499999999974</c:v>
                </c:pt>
                <c:pt idx="145168">
                  <c:v>-80.126499999999965</c:v>
                </c:pt>
                <c:pt idx="145169">
                  <c:v>-80.124499999999955</c:v>
                </c:pt>
                <c:pt idx="145170">
                  <c:v>-80.122500000000002</c:v>
                </c:pt>
                <c:pt idx="145171">
                  <c:v>-80.120499999999993</c:v>
                </c:pt>
                <c:pt idx="145172">
                  <c:v>-80.118499999999983</c:v>
                </c:pt>
                <c:pt idx="145173">
                  <c:v>-80.116499999999974</c:v>
                </c:pt>
                <c:pt idx="145174">
                  <c:v>-80.114499999999964</c:v>
                </c:pt>
                <c:pt idx="145175">
                  <c:v>-80.112499999999955</c:v>
                </c:pt>
                <c:pt idx="145176">
                  <c:v>-80.110500000000002</c:v>
                </c:pt>
                <c:pt idx="145177">
                  <c:v>-80.108499999999992</c:v>
                </c:pt>
                <c:pt idx="145178">
                  <c:v>-80.106499999999983</c:v>
                </c:pt>
                <c:pt idx="145179">
                  <c:v>-80.104499999999973</c:v>
                </c:pt>
                <c:pt idx="145180">
                  <c:v>-80.102499999999964</c:v>
                </c:pt>
                <c:pt idx="145181">
                  <c:v>-80.100499999999954</c:v>
                </c:pt>
                <c:pt idx="145182">
                  <c:v>-80.098500000000001</c:v>
                </c:pt>
                <c:pt idx="145183">
                  <c:v>-80.096499999999992</c:v>
                </c:pt>
                <c:pt idx="145184">
                  <c:v>-80.094499999999982</c:v>
                </c:pt>
                <c:pt idx="145185">
                  <c:v>-80.092499999999973</c:v>
                </c:pt>
                <c:pt idx="145186">
                  <c:v>-80.090499999999963</c:v>
                </c:pt>
                <c:pt idx="145187">
                  <c:v>-80.088499999999954</c:v>
                </c:pt>
                <c:pt idx="145188">
                  <c:v>-80.086500000000001</c:v>
                </c:pt>
                <c:pt idx="145189">
                  <c:v>-80.084499999999991</c:v>
                </c:pt>
                <c:pt idx="145190">
                  <c:v>-80.082499999999982</c:v>
                </c:pt>
                <c:pt idx="145191">
                  <c:v>-80.080499999999972</c:v>
                </c:pt>
                <c:pt idx="145192">
                  <c:v>-80.078499999999963</c:v>
                </c:pt>
                <c:pt idx="145193">
                  <c:v>-80.076499999999953</c:v>
                </c:pt>
                <c:pt idx="145194">
                  <c:v>-80.0745</c:v>
                </c:pt>
                <c:pt idx="145195">
                  <c:v>-80.072499999999991</c:v>
                </c:pt>
                <c:pt idx="145196">
                  <c:v>-80.070499999999981</c:v>
                </c:pt>
                <c:pt idx="145197">
                  <c:v>-80.068499999999972</c:v>
                </c:pt>
                <c:pt idx="145198">
                  <c:v>-80.066499999999962</c:v>
                </c:pt>
                <c:pt idx="145199">
                  <c:v>-80.064499999999953</c:v>
                </c:pt>
                <c:pt idx="145200">
                  <c:v>-80.0625</c:v>
                </c:pt>
                <c:pt idx="145201">
                  <c:v>-80.06049999999999</c:v>
                </c:pt>
                <c:pt idx="145202">
                  <c:v>-80.058499999999981</c:v>
                </c:pt>
                <c:pt idx="145203">
                  <c:v>-80.056499999999971</c:v>
                </c:pt>
                <c:pt idx="145204">
                  <c:v>-80.054499999999962</c:v>
                </c:pt>
                <c:pt idx="145205">
                  <c:v>-80.052499999999952</c:v>
                </c:pt>
                <c:pt idx="145206">
                  <c:v>-80.0505</c:v>
                </c:pt>
                <c:pt idx="145207">
                  <c:v>-80.04849999999999</c:v>
                </c:pt>
                <c:pt idx="145208">
                  <c:v>-80.04649999999998</c:v>
                </c:pt>
                <c:pt idx="145209">
                  <c:v>-80.044499999999971</c:v>
                </c:pt>
                <c:pt idx="145210">
                  <c:v>-80.042499999999961</c:v>
                </c:pt>
                <c:pt idx="145211">
                  <c:v>-80.040499999999952</c:v>
                </c:pt>
                <c:pt idx="145212">
                  <c:v>-80.038499999999999</c:v>
                </c:pt>
                <c:pt idx="145213">
                  <c:v>-80.03649999999999</c:v>
                </c:pt>
                <c:pt idx="145214">
                  <c:v>-80.03449999999998</c:v>
                </c:pt>
                <c:pt idx="145215">
                  <c:v>-80.03249999999997</c:v>
                </c:pt>
                <c:pt idx="145216">
                  <c:v>-80.030499999999961</c:v>
                </c:pt>
                <c:pt idx="145217">
                  <c:v>-80.028499999999951</c:v>
                </c:pt>
                <c:pt idx="145218">
                  <c:v>-80.026499999999999</c:v>
                </c:pt>
                <c:pt idx="145219">
                  <c:v>-80.024499999999989</c:v>
                </c:pt>
                <c:pt idx="145220">
                  <c:v>-80.02249999999998</c:v>
                </c:pt>
                <c:pt idx="145221">
                  <c:v>-80.02049999999997</c:v>
                </c:pt>
                <c:pt idx="145222">
                  <c:v>-80.01849999999996</c:v>
                </c:pt>
                <c:pt idx="145223">
                  <c:v>-80.016499999999951</c:v>
                </c:pt>
                <c:pt idx="145224">
                  <c:v>-80.014499999999998</c:v>
                </c:pt>
                <c:pt idx="145225">
                  <c:v>-80.012499999999989</c:v>
                </c:pt>
                <c:pt idx="145226">
                  <c:v>-80.010499999999979</c:v>
                </c:pt>
                <c:pt idx="145227">
                  <c:v>-80.00849999999997</c:v>
                </c:pt>
                <c:pt idx="145228">
                  <c:v>-80.00649999999996</c:v>
                </c:pt>
                <c:pt idx="145229">
                  <c:v>-80.00449999999995</c:v>
                </c:pt>
                <c:pt idx="145230">
                  <c:v>-80.002499999999998</c:v>
                </c:pt>
                <c:pt idx="145231">
                  <c:v>-80.000499999999988</c:v>
                </c:pt>
                <c:pt idx="145232">
                  <c:v>-79.998499999999979</c:v>
                </c:pt>
                <c:pt idx="145233">
                  <c:v>-79.996499999999969</c:v>
                </c:pt>
                <c:pt idx="145234">
                  <c:v>-79.99449999999996</c:v>
                </c:pt>
                <c:pt idx="145235">
                  <c:v>-79.99249999999995</c:v>
                </c:pt>
                <c:pt idx="145236">
                  <c:v>-79.990499999999997</c:v>
                </c:pt>
                <c:pt idx="145237">
                  <c:v>-79.988499999999988</c:v>
                </c:pt>
                <c:pt idx="145238">
                  <c:v>-79.986499999999978</c:v>
                </c:pt>
                <c:pt idx="145239">
                  <c:v>-79.984499999999969</c:v>
                </c:pt>
                <c:pt idx="145240">
                  <c:v>-79.982499999999959</c:v>
                </c:pt>
                <c:pt idx="145241">
                  <c:v>-79.98049999999995</c:v>
                </c:pt>
                <c:pt idx="145242">
                  <c:v>-79.978499999999997</c:v>
                </c:pt>
                <c:pt idx="145243">
                  <c:v>-79.976499999999987</c:v>
                </c:pt>
                <c:pt idx="145244">
                  <c:v>-79.974499999999978</c:v>
                </c:pt>
                <c:pt idx="145245">
                  <c:v>-79.972499999999968</c:v>
                </c:pt>
                <c:pt idx="145246">
                  <c:v>-79.970499999999959</c:v>
                </c:pt>
                <c:pt idx="145247">
                  <c:v>-79.968499999999949</c:v>
                </c:pt>
                <c:pt idx="145248">
                  <c:v>-79.966499999999996</c:v>
                </c:pt>
                <c:pt idx="145249">
                  <c:v>-79.964499999999987</c:v>
                </c:pt>
                <c:pt idx="145250">
                  <c:v>-79.962499999999977</c:v>
                </c:pt>
                <c:pt idx="145251">
                  <c:v>-79.960499999999968</c:v>
                </c:pt>
                <c:pt idx="145252">
                  <c:v>-79.958499999999958</c:v>
                </c:pt>
                <c:pt idx="145253">
                  <c:v>-79.956500000000005</c:v>
                </c:pt>
                <c:pt idx="145254">
                  <c:v>-79.954499999999996</c:v>
                </c:pt>
                <c:pt idx="145255">
                  <c:v>-79.952499999999986</c:v>
                </c:pt>
                <c:pt idx="145256">
                  <c:v>-79.950499999999977</c:v>
                </c:pt>
                <c:pt idx="145257">
                  <c:v>-79.948499999999967</c:v>
                </c:pt>
                <c:pt idx="145258">
                  <c:v>-79.946499999999958</c:v>
                </c:pt>
                <c:pt idx="145259">
                  <c:v>-79.944500000000005</c:v>
                </c:pt>
                <c:pt idx="145260">
                  <c:v>-79.942499999999995</c:v>
                </c:pt>
                <c:pt idx="145261">
                  <c:v>-79.940499999999986</c:v>
                </c:pt>
                <c:pt idx="145262">
                  <c:v>-79.938499999999976</c:v>
                </c:pt>
                <c:pt idx="145263">
                  <c:v>-79.936499999999967</c:v>
                </c:pt>
                <c:pt idx="145264">
                  <c:v>-79.934499999999957</c:v>
                </c:pt>
                <c:pt idx="145265">
                  <c:v>-79.932500000000005</c:v>
                </c:pt>
                <c:pt idx="145266">
                  <c:v>-79.930499999999995</c:v>
                </c:pt>
                <c:pt idx="145267">
                  <c:v>-79.928499999999985</c:v>
                </c:pt>
                <c:pt idx="145268">
                  <c:v>-79.926499999999976</c:v>
                </c:pt>
                <c:pt idx="145269">
                  <c:v>-79.924499999999966</c:v>
                </c:pt>
                <c:pt idx="145270">
                  <c:v>-79.922499999999957</c:v>
                </c:pt>
                <c:pt idx="145271">
                  <c:v>-79.920500000000004</c:v>
                </c:pt>
                <c:pt idx="145272">
                  <c:v>-79.918499999999995</c:v>
                </c:pt>
                <c:pt idx="145273">
                  <c:v>-79.916499999999985</c:v>
                </c:pt>
                <c:pt idx="145274">
                  <c:v>-79.914499999999975</c:v>
                </c:pt>
                <c:pt idx="145275">
                  <c:v>-79.912499999999966</c:v>
                </c:pt>
                <c:pt idx="145276">
                  <c:v>-79.910499999999956</c:v>
                </c:pt>
                <c:pt idx="145277">
                  <c:v>-79.908500000000004</c:v>
                </c:pt>
                <c:pt idx="145278">
                  <c:v>-79.906499999999994</c:v>
                </c:pt>
                <c:pt idx="145279">
                  <c:v>-79.904499999999985</c:v>
                </c:pt>
                <c:pt idx="145280">
                  <c:v>-79.902499999999975</c:v>
                </c:pt>
                <c:pt idx="145281">
                  <c:v>-79.900499999999965</c:v>
                </c:pt>
                <c:pt idx="145282">
                  <c:v>-79.898499999999956</c:v>
                </c:pt>
                <c:pt idx="145283">
                  <c:v>-79.896500000000003</c:v>
                </c:pt>
                <c:pt idx="145284">
                  <c:v>-79.894499999999994</c:v>
                </c:pt>
                <c:pt idx="145285">
                  <c:v>-79.892499999999984</c:v>
                </c:pt>
                <c:pt idx="145286">
                  <c:v>-79.890499999999975</c:v>
                </c:pt>
                <c:pt idx="145287">
                  <c:v>-79.888499999999965</c:v>
                </c:pt>
                <c:pt idx="145288">
                  <c:v>-79.886499999999955</c:v>
                </c:pt>
                <c:pt idx="145289">
                  <c:v>-79.884500000000003</c:v>
                </c:pt>
                <c:pt idx="145290">
                  <c:v>-79.882499999999993</c:v>
                </c:pt>
                <c:pt idx="145291">
                  <c:v>-79.880499999999984</c:v>
                </c:pt>
                <c:pt idx="145292">
                  <c:v>-79.878499999999974</c:v>
                </c:pt>
                <c:pt idx="145293">
                  <c:v>-79.876499999999965</c:v>
                </c:pt>
                <c:pt idx="145294">
                  <c:v>-79.874499999999955</c:v>
                </c:pt>
                <c:pt idx="145295">
                  <c:v>-79.872500000000002</c:v>
                </c:pt>
                <c:pt idx="145296">
                  <c:v>-79.870499999999993</c:v>
                </c:pt>
                <c:pt idx="145297">
                  <c:v>-79.868499999999983</c:v>
                </c:pt>
                <c:pt idx="145298">
                  <c:v>-79.866499999999974</c:v>
                </c:pt>
                <c:pt idx="145299">
                  <c:v>-79.864499999999964</c:v>
                </c:pt>
                <c:pt idx="145300">
                  <c:v>-79.862499999999955</c:v>
                </c:pt>
                <c:pt idx="145301">
                  <c:v>-79.860500000000002</c:v>
                </c:pt>
                <c:pt idx="145302">
                  <c:v>-79.858499999999992</c:v>
                </c:pt>
                <c:pt idx="145303">
                  <c:v>-79.856499999999983</c:v>
                </c:pt>
                <c:pt idx="145304">
                  <c:v>-79.854499999999973</c:v>
                </c:pt>
                <c:pt idx="145305">
                  <c:v>-79.852499999999964</c:v>
                </c:pt>
                <c:pt idx="145306">
                  <c:v>-79.850499999999954</c:v>
                </c:pt>
                <c:pt idx="145307">
                  <c:v>-79.848500000000001</c:v>
                </c:pt>
                <c:pt idx="145308">
                  <c:v>-79.846499999999992</c:v>
                </c:pt>
                <c:pt idx="145309">
                  <c:v>-79.844499999999982</c:v>
                </c:pt>
                <c:pt idx="145310">
                  <c:v>-79.842499999999973</c:v>
                </c:pt>
                <c:pt idx="145311">
                  <c:v>-79.840499999999963</c:v>
                </c:pt>
                <c:pt idx="145312">
                  <c:v>-79.838499999999954</c:v>
                </c:pt>
                <c:pt idx="145313">
                  <c:v>-79.836500000000001</c:v>
                </c:pt>
                <c:pt idx="145314">
                  <c:v>-79.834499999999991</c:v>
                </c:pt>
                <c:pt idx="145315">
                  <c:v>-79.832499999999982</c:v>
                </c:pt>
                <c:pt idx="145316">
                  <c:v>-79.830499999999972</c:v>
                </c:pt>
                <c:pt idx="145317">
                  <c:v>-79.828499999999963</c:v>
                </c:pt>
                <c:pt idx="145318">
                  <c:v>-79.826499999999953</c:v>
                </c:pt>
                <c:pt idx="145319">
                  <c:v>-79.8245</c:v>
                </c:pt>
                <c:pt idx="145320">
                  <c:v>-79.822499999999991</c:v>
                </c:pt>
                <c:pt idx="145321">
                  <c:v>-79.820499999999981</c:v>
                </c:pt>
                <c:pt idx="145322">
                  <c:v>-79.818499999999972</c:v>
                </c:pt>
                <c:pt idx="145323">
                  <c:v>-79.816499999999962</c:v>
                </c:pt>
                <c:pt idx="145324">
                  <c:v>-79.814499999999953</c:v>
                </c:pt>
                <c:pt idx="145325">
                  <c:v>-79.8125</c:v>
                </c:pt>
                <c:pt idx="145326">
                  <c:v>-79.81049999999999</c:v>
                </c:pt>
                <c:pt idx="145327">
                  <c:v>-79.808499999999981</c:v>
                </c:pt>
                <c:pt idx="145328">
                  <c:v>-79.806499999999971</c:v>
                </c:pt>
                <c:pt idx="145329">
                  <c:v>-79.804499999999962</c:v>
                </c:pt>
                <c:pt idx="145330">
                  <c:v>-79.802499999999952</c:v>
                </c:pt>
                <c:pt idx="145331">
                  <c:v>-79.8005</c:v>
                </c:pt>
                <c:pt idx="145332">
                  <c:v>-79.79849999999999</c:v>
                </c:pt>
                <c:pt idx="145333">
                  <c:v>-79.79649999999998</c:v>
                </c:pt>
                <c:pt idx="145334">
                  <c:v>-79.794499999999971</c:v>
                </c:pt>
                <c:pt idx="145335">
                  <c:v>-79.792499999999961</c:v>
                </c:pt>
                <c:pt idx="145336">
                  <c:v>-79.790499999999952</c:v>
                </c:pt>
                <c:pt idx="145337">
                  <c:v>-79.788499999999999</c:v>
                </c:pt>
                <c:pt idx="145338">
                  <c:v>-79.78649999999999</c:v>
                </c:pt>
                <c:pt idx="145339">
                  <c:v>-79.78449999999998</c:v>
                </c:pt>
                <c:pt idx="145340">
                  <c:v>-79.78249999999997</c:v>
                </c:pt>
                <c:pt idx="145341">
                  <c:v>-79.780499999999961</c:v>
                </c:pt>
                <c:pt idx="145342">
                  <c:v>-79.778499999999951</c:v>
                </c:pt>
                <c:pt idx="145343">
                  <c:v>-79.776499999999999</c:v>
                </c:pt>
                <c:pt idx="145344">
                  <c:v>-79.774499999999989</c:v>
                </c:pt>
                <c:pt idx="145345">
                  <c:v>-79.77249999999998</c:v>
                </c:pt>
                <c:pt idx="145346">
                  <c:v>-79.77049999999997</c:v>
                </c:pt>
                <c:pt idx="145347">
                  <c:v>-79.76849999999996</c:v>
                </c:pt>
                <c:pt idx="145348">
                  <c:v>-79.766499999999951</c:v>
                </c:pt>
                <c:pt idx="145349">
                  <c:v>-79.764499999999998</c:v>
                </c:pt>
                <c:pt idx="145350">
                  <c:v>-79.762499999999989</c:v>
                </c:pt>
                <c:pt idx="145351">
                  <c:v>-79.760499999999979</c:v>
                </c:pt>
                <c:pt idx="145352">
                  <c:v>-79.75849999999997</c:v>
                </c:pt>
                <c:pt idx="145353">
                  <c:v>-79.75649999999996</c:v>
                </c:pt>
                <c:pt idx="145354">
                  <c:v>-79.75449999999995</c:v>
                </c:pt>
                <c:pt idx="145355">
                  <c:v>-79.752499999999998</c:v>
                </c:pt>
                <c:pt idx="145356">
                  <c:v>-79.750499999999988</c:v>
                </c:pt>
                <c:pt idx="145357">
                  <c:v>-79.748499999999979</c:v>
                </c:pt>
                <c:pt idx="145358">
                  <c:v>-79.746499999999969</c:v>
                </c:pt>
                <c:pt idx="145359">
                  <c:v>-79.74449999999996</c:v>
                </c:pt>
                <c:pt idx="145360">
                  <c:v>-79.74249999999995</c:v>
                </c:pt>
                <c:pt idx="145361">
                  <c:v>-79.740499999999997</c:v>
                </c:pt>
                <c:pt idx="145362">
                  <c:v>-79.738499999999988</c:v>
                </c:pt>
                <c:pt idx="145363">
                  <c:v>-79.736499999999978</c:v>
                </c:pt>
                <c:pt idx="145364">
                  <c:v>-79.734499999999969</c:v>
                </c:pt>
                <c:pt idx="145365">
                  <c:v>-79.732499999999959</c:v>
                </c:pt>
                <c:pt idx="145366">
                  <c:v>-79.73049999999995</c:v>
                </c:pt>
                <c:pt idx="145367">
                  <c:v>-79.728499999999997</c:v>
                </c:pt>
                <c:pt idx="145368">
                  <c:v>-79.726499999999987</c:v>
                </c:pt>
                <c:pt idx="145369">
                  <c:v>-79.724499999999978</c:v>
                </c:pt>
                <c:pt idx="145370">
                  <c:v>-79.722499999999968</c:v>
                </c:pt>
                <c:pt idx="145371">
                  <c:v>-79.720499999999959</c:v>
                </c:pt>
                <c:pt idx="145372">
                  <c:v>-79.718499999999949</c:v>
                </c:pt>
                <c:pt idx="145373">
                  <c:v>-79.716499999999996</c:v>
                </c:pt>
                <c:pt idx="145374">
                  <c:v>-79.714499999999987</c:v>
                </c:pt>
                <c:pt idx="145375">
                  <c:v>-79.712499999999977</c:v>
                </c:pt>
                <c:pt idx="145376">
                  <c:v>-79.710499999999968</c:v>
                </c:pt>
                <c:pt idx="145377">
                  <c:v>-79.708499999999958</c:v>
                </c:pt>
                <c:pt idx="145378">
                  <c:v>-79.706500000000005</c:v>
                </c:pt>
                <c:pt idx="145379">
                  <c:v>-79.704499999999996</c:v>
                </c:pt>
                <c:pt idx="145380">
                  <c:v>-79.702499999999986</c:v>
                </c:pt>
                <c:pt idx="145381">
                  <c:v>-79.700499999999977</c:v>
                </c:pt>
                <c:pt idx="145382">
                  <c:v>-79.698499999999967</c:v>
                </c:pt>
                <c:pt idx="145383">
                  <c:v>-79.696499999999958</c:v>
                </c:pt>
                <c:pt idx="145384">
                  <c:v>-79.694500000000005</c:v>
                </c:pt>
                <c:pt idx="145385">
                  <c:v>-79.692499999999995</c:v>
                </c:pt>
                <c:pt idx="145386">
                  <c:v>-79.690499999999986</c:v>
                </c:pt>
                <c:pt idx="145387">
                  <c:v>-79.688499999999976</c:v>
                </c:pt>
                <c:pt idx="145388">
                  <c:v>-79.686499999999967</c:v>
                </c:pt>
                <c:pt idx="145389">
                  <c:v>-79.684499999999957</c:v>
                </c:pt>
                <c:pt idx="145390">
                  <c:v>-79.682500000000005</c:v>
                </c:pt>
                <c:pt idx="145391">
                  <c:v>-79.680499999999995</c:v>
                </c:pt>
                <c:pt idx="145392">
                  <c:v>-79.678499999999985</c:v>
                </c:pt>
                <c:pt idx="145393">
                  <c:v>-79.676499999999976</c:v>
                </c:pt>
                <c:pt idx="145394">
                  <c:v>-79.674499999999966</c:v>
                </c:pt>
                <c:pt idx="145395">
                  <c:v>-79.672499999999957</c:v>
                </c:pt>
                <c:pt idx="145396">
                  <c:v>-79.670500000000004</c:v>
                </c:pt>
                <c:pt idx="145397">
                  <c:v>-79.668499999999995</c:v>
                </c:pt>
                <c:pt idx="145398">
                  <c:v>-79.666499999999985</c:v>
                </c:pt>
                <c:pt idx="145399">
                  <c:v>-79.664499999999975</c:v>
                </c:pt>
                <c:pt idx="145400">
                  <c:v>-79.662499999999966</c:v>
                </c:pt>
                <c:pt idx="145401">
                  <c:v>-79.660499999999956</c:v>
                </c:pt>
                <c:pt idx="145402">
                  <c:v>-79.658500000000004</c:v>
                </c:pt>
                <c:pt idx="145403">
                  <c:v>-79.656499999999994</c:v>
                </c:pt>
                <c:pt idx="145404">
                  <c:v>-79.654499999999985</c:v>
                </c:pt>
                <c:pt idx="145405">
                  <c:v>-79.652499999999975</c:v>
                </c:pt>
                <c:pt idx="145406">
                  <c:v>-79.650499999999965</c:v>
                </c:pt>
                <c:pt idx="145407">
                  <c:v>-79.648499999999956</c:v>
                </c:pt>
                <c:pt idx="145408">
                  <c:v>-79.646500000000003</c:v>
                </c:pt>
                <c:pt idx="145409">
                  <c:v>-79.644499999999994</c:v>
                </c:pt>
                <c:pt idx="145410">
                  <c:v>-79.642499999999984</c:v>
                </c:pt>
                <c:pt idx="145411">
                  <c:v>-79.640499999999975</c:v>
                </c:pt>
                <c:pt idx="145412">
                  <c:v>-79.638499999999965</c:v>
                </c:pt>
                <c:pt idx="145413">
                  <c:v>-79.636499999999955</c:v>
                </c:pt>
                <c:pt idx="145414">
                  <c:v>-79.634500000000003</c:v>
                </c:pt>
                <c:pt idx="145415">
                  <c:v>-79.632499999999993</c:v>
                </c:pt>
                <c:pt idx="145416">
                  <c:v>-79.630499999999984</c:v>
                </c:pt>
                <c:pt idx="145417">
                  <c:v>-79.628499999999974</c:v>
                </c:pt>
                <c:pt idx="145418">
                  <c:v>-79.626499999999965</c:v>
                </c:pt>
                <c:pt idx="145419">
                  <c:v>-79.624499999999955</c:v>
                </c:pt>
                <c:pt idx="145420">
                  <c:v>-79.622500000000002</c:v>
                </c:pt>
                <c:pt idx="145421">
                  <c:v>-79.620499999999993</c:v>
                </c:pt>
                <c:pt idx="145422">
                  <c:v>-79.618499999999983</c:v>
                </c:pt>
                <c:pt idx="145423">
                  <c:v>-79.616499999999974</c:v>
                </c:pt>
                <c:pt idx="145424">
                  <c:v>-79.614499999999964</c:v>
                </c:pt>
                <c:pt idx="145425">
                  <c:v>-79.612499999999955</c:v>
                </c:pt>
                <c:pt idx="145426">
                  <c:v>-79.610500000000002</c:v>
                </c:pt>
                <c:pt idx="145427">
                  <c:v>-79.608499999999992</c:v>
                </c:pt>
                <c:pt idx="145428">
                  <c:v>-79.606499999999983</c:v>
                </c:pt>
                <c:pt idx="145429">
                  <c:v>-79.604499999999973</c:v>
                </c:pt>
                <c:pt idx="145430">
                  <c:v>-79.602499999999964</c:v>
                </c:pt>
                <c:pt idx="145431">
                  <c:v>-79.600499999999954</c:v>
                </c:pt>
                <c:pt idx="145432">
                  <c:v>-79.598500000000001</c:v>
                </c:pt>
                <c:pt idx="145433">
                  <c:v>-79.596499999999992</c:v>
                </c:pt>
                <c:pt idx="145434">
                  <c:v>-79.594499999999982</c:v>
                </c:pt>
                <c:pt idx="145435">
                  <c:v>-79.592499999999973</c:v>
                </c:pt>
                <c:pt idx="145436">
                  <c:v>-79.590499999999963</c:v>
                </c:pt>
                <c:pt idx="145437">
                  <c:v>-79.588499999999954</c:v>
                </c:pt>
                <c:pt idx="145438">
                  <c:v>-79.586500000000001</c:v>
                </c:pt>
                <c:pt idx="145439">
                  <c:v>-79.584499999999991</c:v>
                </c:pt>
                <c:pt idx="145440">
                  <c:v>-79.582499999999982</c:v>
                </c:pt>
                <c:pt idx="145441">
                  <c:v>-79.580499999999972</c:v>
                </c:pt>
                <c:pt idx="145442">
                  <c:v>-79.578499999999963</c:v>
                </c:pt>
                <c:pt idx="145443">
                  <c:v>-79.576499999999953</c:v>
                </c:pt>
                <c:pt idx="145444">
                  <c:v>-79.5745</c:v>
                </c:pt>
                <c:pt idx="145445">
                  <c:v>-79.572499999999991</c:v>
                </c:pt>
                <c:pt idx="145446">
                  <c:v>-79.570499999999981</c:v>
                </c:pt>
                <c:pt idx="145447">
                  <c:v>-79.568499999999972</c:v>
                </c:pt>
                <c:pt idx="145448">
                  <c:v>-79.566499999999962</c:v>
                </c:pt>
                <c:pt idx="145449">
                  <c:v>-79.564499999999953</c:v>
                </c:pt>
                <c:pt idx="145450">
                  <c:v>-79.5625</c:v>
                </c:pt>
                <c:pt idx="145451">
                  <c:v>-79.56049999999999</c:v>
                </c:pt>
                <c:pt idx="145452">
                  <c:v>-79.558499999999981</c:v>
                </c:pt>
                <c:pt idx="145453">
                  <c:v>-79.556499999999971</c:v>
                </c:pt>
                <c:pt idx="145454">
                  <c:v>-79.554499999999962</c:v>
                </c:pt>
                <c:pt idx="145455">
                  <c:v>-79.552499999999952</c:v>
                </c:pt>
                <c:pt idx="145456">
                  <c:v>-79.5505</c:v>
                </c:pt>
                <c:pt idx="145457">
                  <c:v>-79.54849999999999</c:v>
                </c:pt>
                <c:pt idx="145458">
                  <c:v>-79.54649999999998</c:v>
                </c:pt>
                <c:pt idx="145459">
                  <c:v>-79.544499999999971</c:v>
                </c:pt>
                <c:pt idx="145460">
                  <c:v>-79.542499999999961</c:v>
                </c:pt>
                <c:pt idx="145461">
                  <c:v>-79.540499999999952</c:v>
                </c:pt>
                <c:pt idx="145462">
                  <c:v>-79.538499999999999</c:v>
                </c:pt>
                <c:pt idx="145463">
                  <c:v>-79.53649999999999</c:v>
                </c:pt>
                <c:pt idx="145464">
                  <c:v>-79.53449999999998</c:v>
                </c:pt>
                <c:pt idx="145465">
                  <c:v>-79.53249999999997</c:v>
                </c:pt>
                <c:pt idx="145466">
                  <c:v>-79.530499999999961</c:v>
                </c:pt>
                <c:pt idx="145467">
                  <c:v>-79.528499999999951</c:v>
                </c:pt>
                <c:pt idx="145468">
                  <c:v>-79.526499999999999</c:v>
                </c:pt>
                <c:pt idx="145469">
                  <c:v>-79.524499999999989</c:v>
                </c:pt>
                <c:pt idx="145470">
                  <c:v>-79.52249999999998</c:v>
                </c:pt>
                <c:pt idx="145471">
                  <c:v>-79.52049999999997</c:v>
                </c:pt>
                <c:pt idx="145472">
                  <c:v>-79.51849999999996</c:v>
                </c:pt>
                <c:pt idx="145473">
                  <c:v>-79.516499999999951</c:v>
                </c:pt>
                <c:pt idx="145474">
                  <c:v>-79.514499999999998</c:v>
                </c:pt>
                <c:pt idx="145475">
                  <c:v>-79.512499999999989</c:v>
                </c:pt>
                <c:pt idx="145476">
                  <c:v>-79.510499999999979</c:v>
                </c:pt>
                <c:pt idx="145477">
                  <c:v>-79.50849999999997</c:v>
                </c:pt>
                <c:pt idx="145478">
                  <c:v>-79.50649999999996</c:v>
                </c:pt>
                <c:pt idx="145479">
                  <c:v>-79.50449999999995</c:v>
                </c:pt>
                <c:pt idx="145480">
                  <c:v>-79.502499999999998</c:v>
                </c:pt>
                <c:pt idx="145481">
                  <c:v>-79.500499999999988</c:v>
                </c:pt>
                <c:pt idx="145482">
                  <c:v>-79.498499999999979</c:v>
                </c:pt>
                <c:pt idx="145483">
                  <c:v>-79.496499999999969</c:v>
                </c:pt>
                <c:pt idx="145484">
                  <c:v>-79.49449999999996</c:v>
                </c:pt>
                <c:pt idx="145485">
                  <c:v>-79.49249999999995</c:v>
                </c:pt>
                <c:pt idx="145486">
                  <c:v>-79.490499999999997</c:v>
                </c:pt>
                <c:pt idx="145487">
                  <c:v>-79.488499999999988</c:v>
                </c:pt>
                <c:pt idx="145488">
                  <c:v>-79.486499999999978</c:v>
                </c:pt>
                <c:pt idx="145489">
                  <c:v>-79.484499999999969</c:v>
                </c:pt>
                <c:pt idx="145490">
                  <c:v>-79.482499999999959</c:v>
                </c:pt>
                <c:pt idx="145491">
                  <c:v>-79.48049999999995</c:v>
                </c:pt>
                <c:pt idx="145492">
                  <c:v>-79.478499999999997</c:v>
                </c:pt>
                <c:pt idx="145493">
                  <c:v>-79.476499999999987</c:v>
                </c:pt>
                <c:pt idx="145494">
                  <c:v>-79.474499999999978</c:v>
                </c:pt>
                <c:pt idx="145495">
                  <c:v>-79.472499999999968</c:v>
                </c:pt>
                <c:pt idx="145496">
                  <c:v>-79.470499999999959</c:v>
                </c:pt>
                <c:pt idx="145497">
                  <c:v>-79.468499999999949</c:v>
                </c:pt>
                <c:pt idx="145498">
                  <c:v>-79.466499999999996</c:v>
                </c:pt>
                <c:pt idx="145499">
                  <c:v>-79.464499999999987</c:v>
                </c:pt>
                <c:pt idx="145500">
                  <c:v>-79.462499999999977</c:v>
                </c:pt>
                <c:pt idx="145501">
                  <c:v>-79.460499999999968</c:v>
                </c:pt>
                <c:pt idx="145502">
                  <c:v>-79.458499999999958</c:v>
                </c:pt>
                <c:pt idx="145503">
                  <c:v>-79.456500000000005</c:v>
                </c:pt>
                <c:pt idx="145504">
                  <c:v>-79.454499999999996</c:v>
                </c:pt>
                <c:pt idx="145505">
                  <c:v>-79.452499999999986</c:v>
                </c:pt>
                <c:pt idx="145506">
                  <c:v>-79.450499999999977</c:v>
                </c:pt>
                <c:pt idx="145507">
                  <c:v>-79.448499999999967</c:v>
                </c:pt>
                <c:pt idx="145508">
                  <c:v>-79.446499999999958</c:v>
                </c:pt>
                <c:pt idx="145509">
                  <c:v>-79.444500000000005</c:v>
                </c:pt>
                <c:pt idx="145510">
                  <c:v>-79.442499999999995</c:v>
                </c:pt>
                <c:pt idx="145511">
                  <c:v>-79.440499999999986</c:v>
                </c:pt>
                <c:pt idx="145512">
                  <c:v>-79.438499999999976</c:v>
                </c:pt>
                <c:pt idx="145513">
                  <c:v>-79.436499999999967</c:v>
                </c:pt>
                <c:pt idx="145514">
                  <c:v>-79.434499999999957</c:v>
                </c:pt>
                <c:pt idx="145515">
                  <c:v>-79.432500000000005</c:v>
                </c:pt>
                <c:pt idx="145516">
                  <c:v>-79.430499999999995</c:v>
                </c:pt>
                <c:pt idx="145517">
                  <c:v>-79.428499999999985</c:v>
                </c:pt>
                <c:pt idx="145518">
                  <c:v>-79.426499999999976</c:v>
                </c:pt>
                <c:pt idx="145519">
                  <c:v>-79.424499999999966</c:v>
                </c:pt>
                <c:pt idx="145520">
                  <c:v>-79.422499999999957</c:v>
                </c:pt>
                <c:pt idx="145521">
                  <c:v>-79.420500000000004</c:v>
                </c:pt>
                <c:pt idx="145522">
                  <c:v>-79.418499999999995</c:v>
                </c:pt>
                <c:pt idx="145523">
                  <c:v>-79.416499999999985</c:v>
                </c:pt>
                <c:pt idx="145524">
                  <c:v>-79.414499999999975</c:v>
                </c:pt>
                <c:pt idx="145525">
                  <c:v>-79.412499999999966</c:v>
                </c:pt>
                <c:pt idx="145526">
                  <c:v>-79.410499999999956</c:v>
                </c:pt>
                <c:pt idx="145527">
                  <c:v>-79.408500000000004</c:v>
                </c:pt>
                <c:pt idx="145528">
                  <c:v>-79.406499999999994</c:v>
                </c:pt>
                <c:pt idx="145529">
                  <c:v>-79.404499999999985</c:v>
                </c:pt>
                <c:pt idx="145530">
                  <c:v>-79.402499999999975</c:v>
                </c:pt>
                <c:pt idx="145531">
                  <c:v>-79.400499999999965</c:v>
                </c:pt>
                <c:pt idx="145532">
                  <c:v>-79.398499999999956</c:v>
                </c:pt>
                <c:pt idx="145533">
                  <c:v>-79.396500000000003</c:v>
                </c:pt>
                <c:pt idx="145534">
                  <c:v>-79.394499999999994</c:v>
                </c:pt>
                <c:pt idx="145535">
                  <c:v>-79.392499999999984</c:v>
                </c:pt>
                <c:pt idx="145536">
                  <c:v>-79.390499999999975</c:v>
                </c:pt>
                <c:pt idx="145537">
                  <c:v>-79.388499999999965</c:v>
                </c:pt>
                <c:pt idx="145538">
                  <c:v>-79.386499999999955</c:v>
                </c:pt>
                <c:pt idx="145539">
                  <c:v>-79.384500000000003</c:v>
                </c:pt>
                <c:pt idx="145540">
                  <c:v>-79.382499999999993</c:v>
                </c:pt>
                <c:pt idx="145541">
                  <c:v>-79.380499999999984</c:v>
                </c:pt>
                <c:pt idx="145542">
                  <c:v>-79.378499999999974</c:v>
                </c:pt>
                <c:pt idx="145543">
                  <c:v>-79.376499999999965</c:v>
                </c:pt>
                <c:pt idx="145544">
                  <c:v>-79.374499999999955</c:v>
                </c:pt>
                <c:pt idx="145545">
                  <c:v>-79.372500000000002</c:v>
                </c:pt>
                <c:pt idx="145546">
                  <c:v>-79.370499999999993</c:v>
                </c:pt>
                <c:pt idx="145547">
                  <c:v>-79.368499999999983</c:v>
                </c:pt>
                <c:pt idx="145548">
                  <c:v>-79.366499999999974</c:v>
                </c:pt>
                <c:pt idx="145549">
                  <c:v>-79.364499999999964</c:v>
                </c:pt>
                <c:pt idx="145550">
                  <c:v>-79.362499999999955</c:v>
                </c:pt>
                <c:pt idx="145551">
                  <c:v>-79.360500000000002</c:v>
                </c:pt>
                <c:pt idx="145552">
                  <c:v>-79.358499999999992</c:v>
                </c:pt>
                <c:pt idx="145553">
                  <c:v>-79.356499999999983</c:v>
                </c:pt>
                <c:pt idx="145554">
                  <c:v>-79.354499999999973</c:v>
                </c:pt>
                <c:pt idx="145555">
                  <c:v>-79.352499999999964</c:v>
                </c:pt>
                <c:pt idx="145556">
                  <c:v>-79.350499999999954</c:v>
                </c:pt>
                <c:pt idx="145557">
                  <c:v>-79.348500000000001</c:v>
                </c:pt>
                <c:pt idx="145558">
                  <c:v>-79.346499999999992</c:v>
                </c:pt>
                <c:pt idx="145559">
                  <c:v>-79.344499999999982</c:v>
                </c:pt>
                <c:pt idx="145560">
                  <c:v>-79.342499999999973</c:v>
                </c:pt>
                <c:pt idx="145561">
                  <c:v>-79.340499999999963</c:v>
                </c:pt>
                <c:pt idx="145562">
                  <c:v>-79.338499999999954</c:v>
                </c:pt>
                <c:pt idx="145563">
                  <c:v>-79.336500000000001</c:v>
                </c:pt>
                <c:pt idx="145564">
                  <c:v>-79.334499999999991</c:v>
                </c:pt>
                <c:pt idx="145565">
                  <c:v>-79.332499999999982</c:v>
                </c:pt>
                <c:pt idx="145566">
                  <c:v>-79.330499999999972</c:v>
                </c:pt>
                <c:pt idx="145567">
                  <c:v>-79.328499999999963</c:v>
                </c:pt>
                <c:pt idx="145568">
                  <c:v>-79.326499999999953</c:v>
                </c:pt>
                <c:pt idx="145569">
                  <c:v>-79.3245</c:v>
                </c:pt>
                <c:pt idx="145570">
                  <c:v>-79.322499999999991</c:v>
                </c:pt>
                <c:pt idx="145571">
                  <c:v>-79.320499999999981</c:v>
                </c:pt>
                <c:pt idx="145572">
                  <c:v>-79.318499999999972</c:v>
                </c:pt>
                <c:pt idx="145573">
                  <c:v>-79.316499999999962</c:v>
                </c:pt>
                <c:pt idx="145574">
                  <c:v>-79.314499999999953</c:v>
                </c:pt>
                <c:pt idx="145575">
                  <c:v>-79.3125</c:v>
                </c:pt>
                <c:pt idx="145576">
                  <c:v>-79.31049999999999</c:v>
                </c:pt>
                <c:pt idx="145577">
                  <c:v>-79.308499999999981</c:v>
                </c:pt>
                <c:pt idx="145578">
                  <c:v>-79.306499999999971</c:v>
                </c:pt>
                <c:pt idx="145579">
                  <c:v>-79.304499999999962</c:v>
                </c:pt>
                <c:pt idx="145580">
                  <c:v>-79.302499999999952</c:v>
                </c:pt>
                <c:pt idx="145581">
                  <c:v>-79.3005</c:v>
                </c:pt>
                <c:pt idx="145582">
                  <c:v>-79.29849999999999</c:v>
                </c:pt>
                <c:pt idx="145583">
                  <c:v>-79.29649999999998</c:v>
                </c:pt>
                <c:pt idx="145584">
                  <c:v>-79.294499999999971</c:v>
                </c:pt>
                <c:pt idx="145585">
                  <c:v>-79.292499999999961</c:v>
                </c:pt>
                <c:pt idx="145586">
                  <c:v>-79.290499999999952</c:v>
                </c:pt>
                <c:pt idx="145587">
                  <c:v>-79.288499999999999</c:v>
                </c:pt>
                <c:pt idx="145588">
                  <c:v>-79.28649999999999</c:v>
                </c:pt>
                <c:pt idx="145589">
                  <c:v>-79.28449999999998</c:v>
                </c:pt>
                <c:pt idx="145590">
                  <c:v>-79.28249999999997</c:v>
                </c:pt>
                <c:pt idx="145591">
                  <c:v>-79.280499999999961</c:v>
                </c:pt>
                <c:pt idx="145592">
                  <c:v>-79.278499999999951</c:v>
                </c:pt>
                <c:pt idx="145593">
                  <c:v>-79.276499999999999</c:v>
                </c:pt>
                <c:pt idx="145594">
                  <c:v>-79.274499999999989</c:v>
                </c:pt>
                <c:pt idx="145595">
                  <c:v>-79.27249999999998</c:v>
                </c:pt>
                <c:pt idx="145596">
                  <c:v>-79.27049999999997</c:v>
                </c:pt>
                <c:pt idx="145597">
                  <c:v>-79.26849999999996</c:v>
                </c:pt>
                <c:pt idx="145598">
                  <c:v>-79.266499999999951</c:v>
                </c:pt>
                <c:pt idx="145599">
                  <c:v>-79.264499999999998</c:v>
                </c:pt>
                <c:pt idx="145600">
                  <c:v>-79.262499999999989</c:v>
                </c:pt>
                <c:pt idx="145601">
                  <c:v>-79.260499999999979</c:v>
                </c:pt>
                <c:pt idx="145602">
                  <c:v>-79.25849999999997</c:v>
                </c:pt>
                <c:pt idx="145603">
                  <c:v>-79.25649999999996</c:v>
                </c:pt>
                <c:pt idx="145604">
                  <c:v>-79.25449999999995</c:v>
                </c:pt>
                <c:pt idx="145605">
                  <c:v>-79.252499999999998</c:v>
                </c:pt>
                <c:pt idx="145606">
                  <c:v>-79.250499999999988</c:v>
                </c:pt>
                <c:pt idx="145607">
                  <c:v>-79.248499999999979</c:v>
                </c:pt>
                <c:pt idx="145608">
                  <c:v>-79.246499999999969</c:v>
                </c:pt>
                <c:pt idx="145609">
                  <c:v>-79.24449999999996</c:v>
                </c:pt>
                <c:pt idx="145610">
                  <c:v>-79.24249999999995</c:v>
                </c:pt>
                <c:pt idx="145611">
                  <c:v>-79.240499999999997</c:v>
                </c:pt>
                <c:pt idx="145612">
                  <c:v>-79.238499999999988</c:v>
                </c:pt>
                <c:pt idx="145613">
                  <c:v>-79.236499999999978</c:v>
                </c:pt>
                <c:pt idx="145614">
                  <c:v>-79.234499999999969</c:v>
                </c:pt>
                <c:pt idx="145615">
                  <c:v>-79.232499999999959</c:v>
                </c:pt>
                <c:pt idx="145616">
                  <c:v>-79.23049999999995</c:v>
                </c:pt>
                <c:pt idx="145617">
                  <c:v>-79.228499999999997</c:v>
                </c:pt>
                <c:pt idx="145618">
                  <c:v>-79.226499999999987</c:v>
                </c:pt>
                <c:pt idx="145619">
                  <c:v>-79.224499999999978</c:v>
                </c:pt>
                <c:pt idx="145620">
                  <c:v>-79.222499999999968</c:v>
                </c:pt>
                <c:pt idx="145621">
                  <c:v>-79.220499999999959</c:v>
                </c:pt>
                <c:pt idx="145622">
                  <c:v>-79.218499999999949</c:v>
                </c:pt>
                <c:pt idx="145623">
                  <c:v>-79.216499999999996</c:v>
                </c:pt>
                <c:pt idx="145624">
                  <c:v>-79.214499999999987</c:v>
                </c:pt>
                <c:pt idx="145625">
                  <c:v>-79.212499999999977</c:v>
                </c:pt>
                <c:pt idx="145626">
                  <c:v>-79.210499999999968</c:v>
                </c:pt>
                <c:pt idx="145627">
                  <c:v>-79.208499999999958</c:v>
                </c:pt>
                <c:pt idx="145628">
                  <c:v>-79.206500000000005</c:v>
                </c:pt>
                <c:pt idx="145629">
                  <c:v>-79.204499999999996</c:v>
                </c:pt>
                <c:pt idx="145630">
                  <c:v>-79.202499999999986</c:v>
                </c:pt>
                <c:pt idx="145631">
                  <c:v>-79.200499999999977</c:v>
                </c:pt>
                <c:pt idx="145632">
                  <c:v>-79.198499999999967</c:v>
                </c:pt>
                <c:pt idx="145633">
                  <c:v>-79.196499999999958</c:v>
                </c:pt>
                <c:pt idx="145634">
                  <c:v>-79.194500000000005</c:v>
                </c:pt>
                <c:pt idx="145635">
                  <c:v>-79.192499999999995</c:v>
                </c:pt>
                <c:pt idx="145636">
                  <c:v>-79.190499999999986</c:v>
                </c:pt>
                <c:pt idx="145637">
                  <c:v>-79.188499999999976</c:v>
                </c:pt>
                <c:pt idx="145638">
                  <c:v>-79.186499999999967</c:v>
                </c:pt>
                <c:pt idx="145639">
                  <c:v>-79.184499999999957</c:v>
                </c:pt>
                <c:pt idx="145640">
                  <c:v>-79.182500000000005</c:v>
                </c:pt>
                <c:pt idx="145641">
                  <c:v>-79.180499999999995</c:v>
                </c:pt>
                <c:pt idx="145642">
                  <c:v>-79.178499999999985</c:v>
                </c:pt>
                <c:pt idx="145643">
                  <c:v>-79.176499999999976</c:v>
                </c:pt>
                <c:pt idx="145644">
                  <c:v>-79.174499999999966</c:v>
                </c:pt>
                <c:pt idx="145645">
                  <c:v>-79.172499999999957</c:v>
                </c:pt>
                <c:pt idx="145646">
                  <c:v>-79.170500000000004</c:v>
                </c:pt>
                <c:pt idx="145647">
                  <c:v>-79.168499999999995</c:v>
                </c:pt>
                <c:pt idx="145648">
                  <c:v>-79.166499999999985</c:v>
                </c:pt>
                <c:pt idx="145649">
                  <c:v>-79.164499999999975</c:v>
                </c:pt>
                <c:pt idx="145650">
                  <c:v>-79.162499999999966</c:v>
                </c:pt>
                <c:pt idx="145651">
                  <c:v>-79.160499999999956</c:v>
                </c:pt>
                <c:pt idx="145652">
                  <c:v>-79.158500000000004</c:v>
                </c:pt>
                <c:pt idx="145653">
                  <c:v>-79.156499999999994</c:v>
                </c:pt>
                <c:pt idx="145654">
                  <c:v>-79.154499999999985</c:v>
                </c:pt>
                <c:pt idx="145655">
                  <c:v>-79.152499999999975</c:v>
                </c:pt>
                <c:pt idx="145656">
                  <c:v>-79.150499999999965</c:v>
                </c:pt>
                <c:pt idx="145657">
                  <c:v>-79.148499999999956</c:v>
                </c:pt>
                <c:pt idx="145658">
                  <c:v>-79.146500000000003</c:v>
                </c:pt>
                <c:pt idx="145659">
                  <c:v>-79.144499999999994</c:v>
                </c:pt>
                <c:pt idx="145660">
                  <c:v>-79.142499999999984</c:v>
                </c:pt>
                <c:pt idx="145661">
                  <c:v>-79.140499999999975</c:v>
                </c:pt>
                <c:pt idx="145662">
                  <c:v>-79.138499999999965</c:v>
                </c:pt>
                <c:pt idx="145663">
                  <c:v>-79.136499999999955</c:v>
                </c:pt>
                <c:pt idx="145664">
                  <c:v>-79.134500000000003</c:v>
                </c:pt>
                <c:pt idx="145665">
                  <c:v>-79.132499999999993</c:v>
                </c:pt>
                <c:pt idx="145666">
                  <c:v>-79.130499999999984</c:v>
                </c:pt>
                <c:pt idx="145667">
                  <c:v>-79.128499999999974</c:v>
                </c:pt>
                <c:pt idx="145668">
                  <c:v>-79.126499999999965</c:v>
                </c:pt>
                <c:pt idx="145669">
                  <c:v>-79.124499999999955</c:v>
                </c:pt>
                <c:pt idx="145670">
                  <c:v>-79.122500000000002</c:v>
                </c:pt>
                <c:pt idx="145671">
                  <c:v>-79.120499999999993</c:v>
                </c:pt>
                <c:pt idx="145672">
                  <c:v>-79.118499999999983</c:v>
                </c:pt>
                <c:pt idx="145673">
                  <c:v>-79.116499999999974</c:v>
                </c:pt>
                <c:pt idx="145674">
                  <c:v>-79.114499999999964</c:v>
                </c:pt>
                <c:pt idx="145675">
                  <c:v>-79.112499999999955</c:v>
                </c:pt>
                <c:pt idx="145676">
                  <c:v>-79.110500000000002</c:v>
                </c:pt>
                <c:pt idx="145677">
                  <c:v>-79.108499999999992</c:v>
                </c:pt>
                <c:pt idx="145678">
                  <c:v>-79.106499999999983</c:v>
                </c:pt>
                <c:pt idx="145679">
                  <c:v>-79.104499999999973</c:v>
                </c:pt>
                <c:pt idx="145680">
                  <c:v>-79.102499999999964</c:v>
                </c:pt>
                <c:pt idx="145681">
                  <c:v>-79.100499999999954</c:v>
                </c:pt>
                <c:pt idx="145682">
                  <c:v>-79.098500000000001</c:v>
                </c:pt>
                <c:pt idx="145683">
                  <c:v>-79.096499999999992</c:v>
                </c:pt>
                <c:pt idx="145684">
                  <c:v>-79.094499999999982</c:v>
                </c:pt>
                <c:pt idx="145685">
                  <c:v>-79.092499999999973</c:v>
                </c:pt>
                <c:pt idx="145686">
                  <c:v>-79.090499999999963</c:v>
                </c:pt>
                <c:pt idx="145687">
                  <c:v>-79.088499999999954</c:v>
                </c:pt>
                <c:pt idx="145688">
                  <c:v>-79.086500000000001</c:v>
                </c:pt>
                <c:pt idx="145689">
                  <c:v>-79.084499999999991</c:v>
                </c:pt>
                <c:pt idx="145690">
                  <c:v>-79.082499999999982</c:v>
                </c:pt>
                <c:pt idx="145691">
                  <c:v>-79.080499999999972</c:v>
                </c:pt>
                <c:pt idx="145692">
                  <c:v>-79.078499999999963</c:v>
                </c:pt>
                <c:pt idx="145693">
                  <c:v>-79.076499999999953</c:v>
                </c:pt>
                <c:pt idx="145694">
                  <c:v>-79.0745</c:v>
                </c:pt>
                <c:pt idx="145695">
                  <c:v>-79.072499999999991</c:v>
                </c:pt>
                <c:pt idx="145696">
                  <c:v>-79.070499999999981</c:v>
                </c:pt>
                <c:pt idx="145697">
                  <c:v>-79.068499999999972</c:v>
                </c:pt>
                <c:pt idx="145698">
                  <c:v>-79.066499999999962</c:v>
                </c:pt>
                <c:pt idx="145699">
                  <c:v>-79.064499999999953</c:v>
                </c:pt>
                <c:pt idx="145700">
                  <c:v>-79.0625</c:v>
                </c:pt>
                <c:pt idx="145701">
                  <c:v>-79.06049999999999</c:v>
                </c:pt>
                <c:pt idx="145702">
                  <c:v>-79.058499999999981</c:v>
                </c:pt>
                <c:pt idx="145703">
                  <c:v>-79.056499999999971</c:v>
                </c:pt>
                <c:pt idx="145704">
                  <c:v>-79.054499999999962</c:v>
                </c:pt>
                <c:pt idx="145705">
                  <c:v>-79.052499999999952</c:v>
                </c:pt>
                <c:pt idx="145706">
                  <c:v>-79.0505</c:v>
                </c:pt>
                <c:pt idx="145707">
                  <c:v>-79.04849999999999</c:v>
                </c:pt>
                <c:pt idx="145708">
                  <c:v>-79.04649999999998</c:v>
                </c:pt>
                <c:pt idx="145709">
                  <c:v>-79.044499999999971</c:v>
                </c:pt>
                <c:pt idx="145710">
                  <c:v>-79.042499999999961</c:v>
                </c:pt>
                <c:pt idx="145711">
                  <c:v>-79.040499999999952</c:v>
                </c:pt>
                <c:pt idx="145712">
                  <c:v>-79.038499999999999</c:v>
                </c:pt>
                <c:pt idx="145713">
                  <c:v>-79.03649999999999</c:v>
                </c:pt>
                <c:pt idx="145714">
                  <c:v>-79.03449999999998</c:v>
                </c:pt>
                <c:pt idx="145715">
                  <c:v>-79.03249999999997</c:v>
                </c:pt>
                <c:pt idx="145716">
                  <c:v>-79.030499999999961</c:v>
                </c:pt>
                <c:pt idx="145717">
                  <c:v>-79.028499999999951</c:v>
                </c:pt>
                <c:pt idx="145718">
                  <c:v>-79.026499999999999</c:v>
                </c:pt>
                <c:pt idx="145719">
                  <c:v>-79.024499999999989</c:v>
                </c:pt>
                <c:pt idx="145720">
                  <c:v>-79.02249999999998</c:v>
                </c:pt>
                <c:pt idx="145721">
                  <c:v>-79.02049999999997</c:v>
                </c:pt>
                <c:pt idx="145722">
                  <c:v>-79.01849999999996</c:v>
                </c:pt>
                <c:pt idx="145723">
                  <c:v>-79.016499999999951</c:v>
                </c:pt>
                <c:pt idx="145724">
                  <c:v>-79.014499999999998</c:v>
                </c:pt>
                <c:pt idx="145725">
                  <c:v>-79.012499999999989</c:v>
                </c:pt>
                <c:pt idx="145726">
                  <c:v>-79.010499999999979</c:v>
                </c:pt>
                <c:pt idx="145727">
                  <c:v>-79.00849999999997</c:v>
                </c:pt>
                <c:pt idx="145728">
                  <c:v>-79.00649999999996</c:v>
                </c:pt>
                <c:pt idx="145729">
                  <c:v>-79.00449999999995</c:v>
                </c:pt>
                <c:pt idx="145730">
                  <c:v>-79.002499999999998</c:v>
                </c:pt>
                <c:pt idx="145731">
                  <c:v>-79.000499999999988</c:v>
                </c:pt>
                <c:pt idx="145732">
                  <c:v>-78.998499999999979</c:v>
                </c:pt>
                <c:pt idx="145733">
                  <c:v>-78.996499999999969</c:v>
                </c:pt>
                <c:pt idx="145734">
                  <c:v>-78.99449999999996</c:v>
                </c:pt>
                <c:pt idx="145735">
                  <c:v>-78.99249999999995</c:v>
                </c:pt>
                <c:pt idx="145736">
                  <c:v>-78.990499999999997</c:v>
                </c:pt>
                <c:pt idx="145737">
                  <c:v>-78.988499999999988</c:v>
                </c:pt>
                <c:pt idx="145738">
                  <c:v>-78.986499999999978</c:v>
                </c:pt>
                <c:pt idx="145739">
                  <c:v>-78.984499999999969</c:v>
                </c:pt>
                <c:pt idx="145740">
                  <c:v>-78.982499999999959</c:v>
                </c:pt>
                <c:pt idx="145741">
                  <c:v>-78.98049999999995</c:v>
                </c:pt>
                <c:pt idx="145742">
                  <c:v>-78.978499999999997</c:v>
                </c:pt>
                <c:pt idx="145743">
                  <c:v>-78.976499999999987</c:v>
                </c:pt>
                <c:pt idx="145744">
                  <c:v>-78.974499999999978</c:v>
                </c:pt>
                <c:pt idx="145745">
                  <c:v>-78.972499999999968</c:v>
                </c:pt>
                <c:pt idx="145746">
                  <c:v>-78.970499999999959</c:v>
                </c:pt>
                <c:pt idx="145747">
                  <c:v>-78.968499999999949</c:v>
                </c:pt>
                <c:pt idx="145748">
                  <c:v>-78.966499999999996</c:v>
                </c:pt>
                <c:pt idx="145749">
                  <c:v>-78.964499999999987</c:v>
                </c:pt>
                <c:pt idx="145750">
                  <c:v>-78.962499999999977</c:v>
                </c:pt>
                <c:pt idx="145751">
                  <c:v>-78.960499999999968</c:v>
                </c:pt>
                <c:pt idx="145752">
                  <c:v>-78.958499999999958</c:v>
                </c:pt>
                <c:pt idx="145753">
                  <c:v>-78.956500000000005</c:v>
                </c:pt>
                <c:pt idx="145754">
                  <c:v>-78.954499999999996</c:v>
                </c:pt>
                <c:pt idx="145755">
                  <c:v>-78.952499999999986</c:v>
                </c:pt>
                <c:pt idx="145756">
                  <c:v>-78.950499999999977</c:v>
                </c:pt>
                <c:pt idx="145757">
                  <c:v>-78.948499999999967</c:v>
                </c:pt>
                <c:pt idx="145758">
                  <c:v>-78.946499999999958</c:v>
                </c:pt>
                <c:pt idx="145759">
                  <c:v>-78.944500000000005</c:v>
                </c:pt>
                <c:pt idx="145760">
                  <c:v>-78.942499999999995</c:v>
                </c:pt>
                <c:pt idx="145761">
                  <c:v>-78.940499999999986</c:v>
                </c:pt>
                <c:pt idx="145762">
                  <c:v>-78.938499999999976</c:v>
                </c:pt>
                <c:pt idx="145763">
                  <c:v>-78.936499999999967</c:v>
                </c:pt>
                <c:pt idx="145764">
                  <c:v>-78.934499999999957</c:v>
                </c:pt>
                <c:pt idx="145765">
                  <c:v>-78.932500000000005</c:v>
                </c:pt>
                <c:pt idx="145766">
                  <c:v>-78.930499999999995</c:v>
                </c:pt>
                <c:pt idx="145767">
                  <c:v>-78.928499999999985</c:v>
                </c:pt>
                <c:pt idx="145768">
                  <c:v>-78.926499999999976</c:v>
                </c:pt>
                <c:pt idx="145769">
                  <c:v>-78.924499999999966</c:v>
                </c:pt>
                <c:pt idx="145770">
                  <c:v>-78.922499999999957</c:v>
                </c:pt>
                <c:pt idx="145771">
                  <c:v>-78.920500000000004</c:v>
                </c:pt>
                <c:pt idx="145772">
                  <c:v>-78.918499999999995</c:v>
                </c:pt>
                <c:pt idx="145773">
                  <c:v>-78.916499999999985</c:v>
                </c:pt>
                <c:pt idx="145774">
                  <c:v>-78.914499999999975</c:v>
                </c:pt>
                <c:pt idx="145775">
                  <c:v>-78.912499999999966</c:v>
                </c:pt>
                <c:pt idx="145776">
                  <c:v>-78.910499999999956</c:v>
                </c:pt>
                <c:pt idx="145777">
                  <c:v>-78.908500000000004</c:v>
                </c:pt>
                <c:pt idx="145778">
                  <c:v>-78.906499999999994</c:v>
                </c:pt>
                <c:pt idx="145779">
                  <c:v>-78.904499999999985</c:v>
                </c:pt>
                <c:pt idx="145780">
                  <c:v>-78.902499999999975</c:v>
                </c:pt>
                <c:pt idx="145781">
                  <c:v>-78.900499999999965</c:v>
                </c:pt>
                <c:pt idx="145782">
                  <c:v>-78.898499999999956</c:v>
                </c:pt>
                <c:pt idx="145783">
                  <c:v>-78.896500000000003</c:v>
                </c:pt>
                <c:pt idx="145784">
                  <c:v>-78.894499999999994</c:v>
                </c:pt>
                <c:pt idx="145785">
                  <c:v>-78.892499999999984</c:v>
                </c:pt>
                <c:pt idx="145786">
                  <c:v>-78.890499999999975</c:v>
                </c:pt>
                <c:pt idx="145787">
                  <c:v>-78.888499999999965</c:v>
                </c:pt>
                <c:pt idx="145788">
                  <c:v>-78.886499999999955</c:v>
                </c:pt>
                <c:pt idx="145789">
                  <c:v>-78.884500000000003</c:v>
                </c:pt>
                <c:pt idx="145790">
                  <c:v>-78.882499999999993</c:v>
                </c:pt>
                <c:pt idx="145791">
                  <c:v>-78.880499999999984</c:v>
                </c:pt>
                <c:pt idx="145792">
                  <c:v>-78.878499999999974</c:v>
                </c:pt>
                <c:pt idx="145793">
                  <c:v>-78.876499999999965</c:v>
                </c:pt>
                <c:pt idx="145794">
                  <c:v>-78.874499999999955</c:v>
                </c:pt>
                <c:pt idx="145795">
                  <c:v>-78.872500000000002</c:v>
                </c:pt>
                <c:pt idx="145796">
                  <c:v>-78.870499999999993</c:v>
                </c:pt>
                <c:pt idx="145797">
                  <c:v>-78.868499999999983</c:v>
                </c:pt>
                <c:pt idx="145798">
                  <c:v>-78.866499999999974</c:v>
                </c:pt>
                <c:pt idx="145799">
                  <c:v>-78.864499999999964</c:v>
                </c:pt>
                <c:pt idx="145800">
                  <c:v>-78.862499999999955</c:v>
                </c:pt>
                <c:pt idx="145801">
                  <c:v>-78.860500000000002</c:v>
                </c:pt>
                <c:pt idx="145802">
                  <c:v>-78.858499999999992</c:v>
                </c:pt>
                <c:pt idx="145803">
                  <c:v>-78.856499999999983</c:v>
                </c:pt>
                <c:pt idx="145804">
                  <c:v>-78.854499999999973</c:v>
                </c:pt>
                <c:pt idx="145805">
                  <c:v>-78.852499999999964</c:v>
                </c:pt>
                <c:pt idx="145806">
                  <c:v>-78.850499999999954</c:v>
                </c:pt>
                <c:pt idx="145807">
                  <c:v>-78.848500000000001</c:v>
                </c:pt>
                <c:pt idx="145808">
                  <c:v>-78.846499999999992</c:v>
                </c:pt>
                <c:pt idx="145809">
                  <c:v>-78.844499999999982</c:v>
                </c:pt>
                <c:pt idx="145810">
                  <c:v>-78.842499999999973</c:v>
                </c:pt>
                <c:pt idx="145811">
                  <c:v>-78.840499999999963</c:v>
                </c:pt>
                <c:pt idx="145812">
                  <c:v>-78.838499999999954</c:v>
                </c:pt>
                <c:pt idx="145813">
                  <c:v>-78.836500000000001</c:v>
                </c:pt>
                <c:pt idx="145814">
                  <c:v>-78.834499999999991</c:v>
                </c:pt>
                <c:pt idx="145815">
                  <c:v>-78.832499999999982</c:v>
                </c:pt>
                <c:pt idx="145816">
                  <c:v>-78.830499999999972</c:v>
                </c:pt>
                <c:pt idx="145817">
                  <c:v>-78.828499999999963</c:v>
                </c:pt>
                <c:pt idx="145818">
                  <c:v>-78.826499999999953</c:v>
                </c:pt>
                <c:pt idx="145819">
                  <c:v>-78.8245</c:v>
                </c:pt>
                <c:pt idx="145820">
                  <c:v>-78.822499999999991</c:v>
                </c:pt>
                <c:pt idx="145821">
                  <c:v>-78.820499999999981</c:v>
                </c:pt>
                <c:pt idx="145822">
                  <c:v>-78.818499999999972</c:v>
                </c:pt>
                <c:pt idx="145823">
                  <c:v>-78.816499999999962</c:v>
                </c:pt>
                <c:pt idx="145824">
                  <c:v>-78.814499999999953</c:v>
                </c:pt>
                <c:pt idx="145825">
                  <c:v>-78.8125</c:v>
                </c:pt>
                <c:pt idx="145826">
                  <c:v>-78.81049999999999</c:v>
                </c:pt>
                <c:pt idx="145827">
                  <c:v>-78.808499999999981</c:v>
                </c:pt>
                <c:pt idx="145828">
                  <c:v>-78.806499999999971</c:v>
                </c:pt>
                <c:pt idx="145829">
                  <c:v>-78.804499999999962</c:v>
                </c:pt>
                <c:pt idx="145830">
                  <c:v>-78.802499999999952</c:v>
                </c:pt>
                <c:pt idx="145831">
                  <c:v>-78.8005</c:v>
                </c:pt>
                <c:pt idx="145832">
                  <c:v>-78.79849999999999</c:v>
                </c:pt>
                <c:pt idx="145833">
                  <c:v>-78.79649999999998</c:v>
                </c:pt>
                <c:pt idx="145834">
                  <c:v>-78.794499999999971</c:v>
                </c:pt>
                <c:pt idx="145835">
                  <c:v>-78.792499999999961</c:v>
                </c:pt>
                <c:pt idx="145836">
                  <c:v>-78.790499999999952</c:v>
                </c:pt>
                <c:pt idx="145837">
                  <c:v>-78.788499999999999</c:v>
                </c:pt>
                <c:pt idx="145838">
                  <c:v>-78.78649999999999</c:v>
                </c:pt>
                <c:pt idx="145839">
                  <c:v>-78.78449999999998</c:v>
                </c:pt>
                <c:pt idx="145840">
                  <c:v>-78.78249999999997</c:v>
                </c:pt>
                <c:pt idx="145841">
                  <c:v>-78.780499999999961</c:v>
                </c:pt>
                <c:pt idx="145842">
                  <c:v>-78.778499999999951</c:v>
                </c:pt>
                <c:pt idx="145843">
                  <c:v>-78.776499999999999</c:v>
                </c:pt>
                <c:pt idx="145844">
                  <c:v>-78.774499999999989</c:v>
                </c:pt>
                <c:pt idx="145845">
                  <c:v>-78.77249999999998</c:v>
                </c:pt>
                <c:pt idx="145846">
                  <c:v>-78.77049999999997</c:v>
                </c:pt>
                <c:pt idx="145847">
                  <c:v>-78.76849999999996</c:v>
                </c:pt>
                <c:pt idx="145848">
                  <c:v>-78.766499999999951</c:v>
                </c:pt>
                <c:pt idx="145849">
                  <c:v>-78.764499999999998</c:v>
                </c:pt>
                <c:pt idx="145850">
                  <c:v>-78.762499999999989</c:v>
                </c:pt>
                <c:pt idx="145851">
                  <c:v>-78.760499999999979</c:v>
                </c:pt>
                <c:pt idx="145852">
                  <c:v>-78.75849999999997</c:v>
                </c:pt>
                <c:pt idx="145853">
                  <c:v>-78.75649999999996</c:v>
                </c:pt>
                <c:pt idx="145854">
                  <c:v>-78.75449999999995</c:v>
                </c:pt>
                <c:pt idx="145855">
                  <c:v>-78.752499999999998</c:v>
                </c:pt>
                <c:pt idx="145856">
                  <c:v>-78.750499999999988</c:v>
                </c:pt>
                <c:pt idx="145857">
                  <c:v>-78.748499999999979</c:v>
                </c:pt>
                <c:pt idx="145858">
                  <c:v>-78.746499999999969</c:v>
                </c:pt>
                <c:pt idx="145859">
                  <c:v>-78.74449999999996</c:v>
                </c:pt>
                <c:pt idx="145860">
                  <c:v>-78.74249999999995</c:v>
                </c:pt>
                <c:pt idx="145861">
                  <c:v>-78.740499999999997</c:v>
                </c:pt>
                <c:pt idx="145862">
                  <c:v>-78.738499999999988</c:v>
                </c:pt>
                <c:pt idx="145863">
                  <c:v>-78.736499999999978</c:v>
                </c:pt>
                <c:pt idx="145864">
                  <c:v>-78.734499999999969</c:v>
                </c:pt>
                <c:pt idx="145865">
                  <c:v>-78.732499999999959</c:v>
                </c:pt>
                <c:pt idx="145866">
                  <c:v>-78.73049999999995</c:v>
                </c:pt>
                <c:pt idx="145867">
                  <c:v>-78.728499999999997</c:v>
                </c:pt>
                <c:pt idx="145868">
                  <c:v>-78.726499999999987</c:v>
                </c:pt>
                <c:pt idx="145869">
                  <c:v>-78.724499999999978</c:v>
                </c:pt>
                <c:pt idx="145870">
                  <c:v>-78.722499999999968</c:v>
                </c:pt>
                <c:pt idx="145871">
                  <c:v>-78.720499999999959</c:v>
                </c:pt>
                <c:pt idx="145872">
                  <c:v>-78.718499999999949</c:v>
                </c:pt>
                <c:pt idx="145873">
                  <c:v>-78.716499999999996</c:v>
                </c:pt>
                <c:pt idx="145874">
                  <c:v>-78.714499999999987</c:v>
                </c:pt>
                <c:pt idx="145875">
                  <c:v>-78.712499999999977</c:v>
                </c:pt>
                <c:pt idx="145876">
                  <c:v>-78.710499999999968</c:v>
                </c:pt>
                <c:pt idx="145877">
                  <c:v>-78.708499999999958</c:v>
                </c:pt>
                <c:pt idx="145878">
                  <c:v>-78.706500000000005</c:v>
                </c:pt>
                <c:pt idx="145879">
                  <c:v>-78.704499999999996</c:v>
                </c:pt>
                <c:pt idx="145880">
                  <c:v>-78.702499999999986</c:v>
                </c:pt>
                <c:pt idx="145881">
                  <c:v>-78.700499999999977</c:v>
                </c:pt>
                <c:pt idx="145882">
                  <c:v>-78.698499999999967</c:v>
                </c:pt>
                <c:pt idx="145883">
                  <c:v>-78.696499999999958</c:v>
                </c:pt>
                <c:pt idx="145884">
                  <c:v>-78.694500000000005</c:v>
                </c:pt>
                <c:pt idx="145885">
                  <c:v>-78.692499999999995</c:v>
                </c:pt>
                <c:pt idx="145886">
                  <c:v>-78.690499999999986</c:v>
                </c:pt>
                <c:pt idx="145887">
                  <c:v>-78.688499999999976</c:v>
                </c:pt>
                <c:pt idx="145888">
                  <c:v>-78.686499999999967</c:v>
                </c:pt>
                <c:pt idx="145889">
                  <c:v>-78.684499999999957</c:v>
                </c:pt>
                <c:pt idx="145890">
                  <c:v>-78.682500000000005</c:v>
                </c:pt>
                <c:pt idx="145891">
                  <c:v>-78.680499999999995</c:v>
                </c:pt>
                <c:pt idx="145892">
                  <c:v>-78.678499999999985</c:v>
                </c:pt>
                <c:pt idx="145893">
                  <c:v>-78.676499999999976</c:v>
                </c:pt>
                <c:pt idx="145894">
                  <c:v>-78.674499999999966</c:v>
                </c:pt>
                <c:pt idx="145895">
                  <c:v>-78.672499999999957</c:v>
                </c:pt>
                <c:pt idx="145896">
                  <c:v>-78.670500000000004</c:v>
                </c:pt>
                <c:pt idx="145897">
                  <c:v>-78.668499999999995</c:v>
                </c:pt>
                <c:pt idx="145898">
                  <c:v>-78.666499999999985</c:v>
                </c:pt>
                <c:pt idx="145899">
                  <c:v>-78.664499999999975</c:v>
                </c:pt>
                <c:pt idx="145900">
                  <c:v>-78.662499999999966</c:v>
                </c:pt>
                <c:pt idx="145901">
                  <c:v>-78.660499999999956</c:v>
                </c:pt>
                <c:pt idx="145902">
                  <c:v>-78.658500000000004</c:v>
                </c:pt>
                <c:pt idx="145903">
                  <c:v>-78.656499999999994</c:v>
                </c:pt>
                <c:pt idx="145904">
                  <c:v>-78.654499999999985</c:v>
                </c:pt>
                <c:pt idx="145905">
                  <c:v>-78.652499999999975</c:v>
                </c:pt>
                <c:pt idx="145906">
                  <c:v>-78.650499999999965</c:v>
                </c:pt>
                <c:pt idx="145907">
                  <c:v>-78.648499999999956</c:v>
                </c:pt>
                <c:pt idx="145908">
                  <c:v>-78.646500000000003</c:v>
                </c:pt>
                <c:pt idx="145909">
                  <c:v>-78.644499999999994</c:v>
                </c:pt>
                <c:pt idx="145910">
                  <c:v>-78.642499999999984</c:v>
                </c:pt>
                <c:pt idx="145911">
                  <c:v>-78.640499999999975</c:v>
                </c:pt>
                <c:pt idx="145912">
                  <c:v>-78.638499999999965</c:v>
                </c:pt>
                <c:pt idx="145913">
                  <c:v>-78.636499999999955</c:v>
                </c:pt>
                <c:pt idx="145914">
                  <c:v>-78.634500000000003</c:v>
                </c:pt>
                <c:pt idx="145915">
                  <c:v>-78.632499999999993</c:v>
                </c:pt>
                <c:pt idx="145916">
                  <c:v>-78.630499999999984</c:v>
                </c:pt>
                <c:pt idx="145917">
                  <c:v>-78.628499999999974</c:v>
                </c:pt>
                <c:pt idx="145918">
                  <c:v>-78.626499999999965</c:v>
                </c:pt>
                <c:pt idx="145919">
                  <c:v>-78.624499999999955</c:v>
                </c:pt>
                <c:pt idx="145920">
                  <c:v>-78.622500000000002</c:v>
                </c:pt>
                <c:pt idx="145921">
                  <c:v>-78.620499999999993</c:v>
                </c:pt>
                <c:pt idx="145922">
                  <c:v>-78.618499999999983</c:v>
                </c:pt>
                <c:pt idx="145923">
                  <c:v>-78.616499999999974</c:v>
                </c:pt>
                <c:pt idx="145924">
                  <c:v>-78.614499999999964</c:v>
                </c:pt>
                <c:pt idx="145925">
                  <c:v>-78.612499999999955</c:v>
                </c:pt>
                <c:pt idx="145926">
                  <c:v>-78.610500000000002</c:v>
                </c:pt>
                <c:pt idx="145927">
                  <c:v>-78.608499999999992</c:v>
                </c:pt>
                <c:pt idx="145928">
                  <c:v>-78.606499999999983</c:v>
                </c:pt>
                <c:pt idx="145929">
                  <c:v>-78.604499999999973</c:v>
                </c:pt>
                <c:pt idx="145930">
                  <c:v>-78.602499999999964</c:v>
                </c:pt>
                <c:pt idx="145931">
                  <c:v>-78.600499999999954</c:v>
                </c:pt>
                <c:pt idx="145932">
                  <c:v>-78.598500000000001</c:v>
                </c:pt>
                <c:pt idx="145933">
                  <c:v>-78.596499999999992</c:v>
                </c:pt>
                <c:pt idx="145934">
                  <c:v>-78.594499999999982</c:v>
                </c:pt>
                <c:pt idx="145935">
                  <c:v>-78.592499999999973</c:v>
                </c:pt>
                <c:pt idx="145936">
                  <c:v>-78.590499999999963</c:v>
                </c:pt>
                <c:pt idx="145937">
                  <c:v>-78.588499999999954</c:v>
                </c:pt>
                <c:pt idx="145938">
                  <c:v>-78.586500000000001</c:v>
                </c:pt>
                <c:pt idx="145939">
                  <c:v>-78.584499999999991</c:v>
                </c:pt>
                <c:pt idx="145940">
                  <c:v>-78.582499999999982</c:v>
                </c:pt>
                <c:pt idx="145941">
                  <c:v>-78.580499999999972</c:v>
                </c:pt>
                <c:pt idx="145942">
                  <c:v>-78.578499999999963</c:v>
                </c:pt>
                <c:pt idx="145943">
                  <c:v>-78.576499999999953</c:v>
                </c:pt>
                <c:pt idx="145944">
                  <c:v>-78.5745</c:v>
                </c:pt>
                <c:pt idx="145945">
                  <c:v>-78.572499999999991</c:v>
                </c:pt>
                <c:pt idx="145946">
                  <c:v>-78.570499999999981</c:v>
                </c:pt>
                <c:pt idx="145947">
                  <c:v>-78.568499999999972</c:v>
                </c:pt>
                <c:pt idx="145948">
                  <c:v>-78.566499999999962</c:v>
                </c:pt>
                <c:pt idx="145949">
                  <c:v>-78.564499999999953</c:v>
                </c:pt>
                <c:pt idx="145950">
                  <c:v>-78.5625</c:v>
                </c:pt>
                <c:pt idx="145951">
                  <c:v>-78.56049999999999</c:v>
                </c:pt>
                <c:pt idx="145952">
                  <c:v>-78.558499999999981</c:v>
                </c:pt>
                <c:pt idx="145953">
                  <c:v>-78.556499999999971</c:v>
                </c:pt>
                <c:pt idx="145954">
                  <c:v>-78.554499999999962</c:v>
                </c:pt>
                <c:pt idx="145955">
                  <c:v>-78.552499999999952</c:v>
                </c:pt>
                <c:pt idx="145956">
                  <c:v>-78.5505</c:v>
                </c:pt>
                <c:pt idx="145957">
                  <c:v>-78.54849999999999</c:v>
                </c:pt>
                <c:pt idx="145958">
                  <c:v>-78.54649999999998</c:v>
                </c:pt>
                <c:pt idx="145959">
                  <c:v>-78.544499999999971</c:v>
                </c:pt>
                <c:pt idx="145960">
                  <c:v>-78.542499999999961</c:v>
                </c:pt>
                <c:pt idx="145961">
                  <c:v>-78.540499999999952</c:v>
                </c:pt>
                <c:pt idx="145962">
                  <c:v>-78.538499999999999</c:v>
                </c:pt>
                <c:pt idx="145963">
                  <c:v>-78.53649999999999</c:v>
                </c:pt>
                <c:pt idx="145964">
                  <c:v>-78.53449999999998</c:v>
                </c:pt>
                <c:pt idx="145965">
                  <c:v>-78.53249999999997</c:v>
                </c:pt>
                <c:pt idx="145966">
                  <c:v>-78.530499999999961</c:v>
                </c:pt>
                <c:pt idx="145967">
                  <c:v>-78.528499999999951</c:v>
                </c:pt>
                <c:pt idx="145968">
                  <c:v>-78.526499999999999</c:v>
                </c:pt>
                <c:pt idx="145969">
                  <c:v>-78.524499999999989</c:v>
                </c:pt>
                <c:pt idx="145970">
                  <c:v>-78.52249999999998</c:v>
                </c:pt>
                <c:pt idx="145971">
                  <c:v>-78.52049999999997</c:v>
                </c:pt>
                <c:pt idx="145972">
                  <c:v>-78.51849999999996</c:v>
                </c:pt>
                <c:pt idx="145973">
                  <c:v>-78.516499999999951</c:v>
                </c:pt>
                <c:pt idx="145974">
                  <c:v>-78.514499999999998</c:v>
                </c:pt>
                <c:pt idx="145975">
                  <c:v>-78.512499999999989</c:v>
                </c:pt>
                <c:pt idx="145976">
                  <c:v>-78.510499999999979</c:v>
                </c:pt>
                <c:pt idx="145977">
                  <c:v>-78.50849999999997</c:v>
                </c:pt>
                <c:pt idx="145978">
                  <c:v>-78.50649999999996</c:v>
                </c:pt>
                <c:pt idx="145979">
                  <c:v>-78.50449999999995</c:v>
                </c:pt>
                <c:pt idx="145980">
                  <c:v>-78.502499999999998</c:v>
                </c:pt>
                <c:pt idx="145981">
                  <c:v>-78.500499999999988</c:v>
                </c:pt>
                <c:pt idx="145982">
                  <c:v>-78.498499999999979</c:v>
                </c:pt>
                <c:pt idx="145983">
                  <c:v>-78.496499999999969</c:v>
                </c:pt>
                <c:pt idx="145984">
                  <c:v>-78.49449999999996</c:v>
                </c:pt>
                <c:pt idx="145985">
                  <c:v>-78.49249999999995</c:v>
                </c:pt>
                <c:pt idx="145986">
                  <c:v>-78.490499999999997</c:v>
                </c:pt>
                <c:pt idx="145987">
                  <c:v>-78.488499999999988</c:v>
                </c:pt>
                <c:pt idx="145988">
                  <c:v>-78.486499999999978</c:v>
                </c:pt>
                <c:pt idx="145989">
                  <c:v>-78.484499999999969</c:v>
                </c:pt>
                <c:pt idx="145990">
                  <c:v>-78.482499999999959</c:v>
                </c:pt>
                <c:pt idx="145991">
                  <c:v>-78.48049999999995</c:v>
                </c:pt>
                <c:pt idx="145992">
                  <c:v>-78.478499999999997</c:v>
                </c:pt>
                <c:pt idx="145993">
                  <c:v>-78.476499999999987</c:v>
                </c:pt>
                <c:pt idx="145994">
                  <c:v>-78.474499999999978</c:v>
                </c:pt>
                <c:pt idx="145995">
                  <c:v>-78.472499999999968</c:v>
                </c:pt>
                <c:pt idx="145996">
                  <c:v>-78.470499999999959</c:v>
                </c:pt>
                <c:pt idx="145997">
                  <c:v>-78.468499999999949</c:v>
                </c:pt>
                <c:pt idx="145998">
                  <c:v>-78.466499999999996</c:v>
                </c:pt>
                <c:pt idx="145999">
                  <c:v>-78.464499999999987</c:v>
                </c:pt>
                <c:pt idx="146000">
                  <c:v>-78.462499999999977</c:v>
                </c:pt>
                <c:pt idx="146001">
                  <c:v>-78.460499999999968</c:v>
                </c:pt>
                <c:pt idx="146002">
                  <c:v>-78.458499999999958</c:v>
                </c:pt>
                <c:pt idx="146003">
                  <c:v>-78.456500000000005</c:v>
                </c:pt>
                <c:pt idx="146004">
                  <c:v>-78.454499999999996</c:v>
                </c:pt>
                <c:pt idx="146005">
                  <c:v>-78.452499999999986</c:v>
                </c:pt>
                <c:pt idx="146006">
                  <c:v>-78.450499999999977</c:v>
                </c:pt>
                <c:pt idx="146007">
                  <c:v>-78.448499999999967</c:v>
                </c:pt>
                <c:pt idx="146008">
                  <c:v>-78.446499999999958</c:v>
                </c:pt>
                <c:pt idx="146009">
                  <c:v>-78.444500000000005</c:v>
                </c:pt>
                <c:pt idx="146010">
                  <c:v>-78.442499999999995</c:v>
                </c:pt>
                <c:pt idx="146011">
                  <c:v>-78.440499999999986</c:v>
                </c:pt>
                <c:pt idx="146012">
                  <c:v>-78.438499999999976</c:v>
                </c:pt>
                <c:pt idx="146013">
                  <c:v>-78.436499999999967</c:v>
                </c:pt>
                <c:pt idx="146014">
                  <c:v>-78.434499999999957</c:v>
                </c:pt>
                <c:pt idx="146015">
                  <c:v>-78.432500000000005</c:v>
                </c:pt>
                <c:pt idx="146016">
                  <c:v>-78.430499999999995</c:v>
                </c:pt>
                <c:pt idx="146017">
                  <c:v>-78.428499999999985</c:v>
                </c:pt>
                <c:pt idx="146018">
                  <c:v>-78.426499999999976</c:v>
                </c:pt>
                <c:pt idx="146019">
                  <c:v>-78.424499999999966</c:v>
                </c:pt>
                <c:pt idx="146020">
                  <c:v>-78.422499999999957</c:v>
                </c:pt>
                <c:pt idx="146021">
                  <c:v>-78.420500000000004</c:v>
                </c:pt>
                <c:pt idx="146022">
                  <c:v>-78.418499999999995</c:v>
                </c:pt>
                <c:pt idx="146023">
                  <c:v>-78.416499999999985</c:v>
                </c:pt>
                <c:pt idx="146024">
                  <c:v>-78.414499999999975</c:v>
                </c:pt>
                <c:pt idx="146025">
                  <c:v>-78.412499999999966</c:v>
                </c:pt>
                <c:pt idx="146026">
                  <c:v>-78.410499999999956</c:v>
                </c:pt>
                <c:pt idx="146027">
                  <c:v>-78.408500000000004</c:v>
                </c:pt>
                <c:pt idx="146028">
                  <c:v>-78.406499999999994</c:v>
                </c:pt>
                <c:pt idx="146029">
                  <c:v>-78.404499999999985</c:v>
                </c:pt>
                <c:pt idx="146030">
                  <c:v>-78.402499999999975</c:v>
                </c:pt>
                <c:pt idx="146031">
                  <c:v>-78.400499999999965</c:v>
                </c:pt>
                <c:pt idx="146032">
                  <c:v>-78.398499999999956</c:v>
                </c:pt>
                <c:pt idx="146033">
                  <c:v>-78.396500000000003</c:v>
                </c:pt>
                <c:pt idx="146034">
                  <c:v>-78.394499999999994</c:v>
                </c:pt>
                <c:pt idx="146035">
                  <c:v>-78.392499999999984</c:v>
                </c:pt>
                <c:pt idx="146036">
                  <c:v>-78.390499999999975</c:v>
                </c:pt>
                <c:pt idx="146037">
                  <c:v>-78.388499999999965</c:v>
                </c:pt>
                <c:pt idx="146038">
                  <c:v>-78.386499999999955</c:v>
                </c:pt>
                <c:pt idx="146039">
                  <c:v>-78.384500000000003</c:v>
                </c:pt>
                <c:pt idx="146040">
                  <c:v>-78.382499999999993</c:v>
                </c:pt>
                <c:pt idx="146041">
                  <c:v>-78.380499999999984</c:v>
                </c:pt>
                <c:pt idx="146042">
                  <c:v>-78.378499999999974</c:v>
                </c:pt>
                <c:pt idx="146043">
                  <c:v>-78.376499999999965</c:v>
                </c:pt>
                <c:pt idx="146044">
                  <c:v>-78.374499999999955</c:v>
                </c:pt>
                <c:pt idx="146045">
                  <c:v>-78.372500000000002</c:v>
                </c:pt>
                <c:pt idx="146046">
                  <c:v>-78.370499999999993</c:v>
                </c:pt>
                <c:pt idx="146047">
                  <c:v>-78.368499999999983</c:v>
                </c:pt>
                <c:pt idx="146048">
                  <c:v>-78.366499999999974</c:v>
                </c:pt>
                <c:pt idx="146049">
                  <c:v>-78.364499999999964</c:v>
                </c:pt>
                <c:pt idx="146050">
                  <c:v>-78.362499999999955</c:v>
                </c:pt>
                <c:pt idx="146051">
                  <c:v>-78.360500000000002</c:v>
                </c:pt>
                <c:pt idx="146052">
                  <c:v>-78.358499999999992</c:v>
                </c:pt>
                <c:pt idx="146053">
                  <c:v>-78.356499999999983</c:v>
                </c:pt>
                <c:pt idx="146054">
                  <c:v>-78.354499999999973</c:v>
                </c:pt>
                <c:pt idx="146055">
                  <c:v>-78.352499999999964</c:v>
                </c:pt>
                <c:pt idx="146056">
                  <c:v>-78.350499999999954</c:v>
                </c:pt>
                <c:pt idx="146057">
                  <c:v>-78.348500000000001</c:v>
                </c:pt>
                <c:pt idx="146058">
                  <c:v>-78.346499999999992</c:v>
                </c:pt>
                <c:pt idx="146059">
                  <c:v>-78.344499999999982</c:v>
                </c:pt>
                <c:pt idx="146060">
                  <c:v>-78.342499999999973</c:v>
                </c:pt>
                <c:pt idx="146061">
                  <c:v>-78.340499999999963</c:v>
                </c:pt>
                <c:pt idx="146062">
                  <c:v>-78.338499999999954</c:v>
                </c:pt>
                <c:pt idx="146063">
                  <c:v>-78.336500000000001</c:v>
                </c:pt>
                <c:pt idx="146064">
                  <c:v>-78.334499999999991</c:v>
                </c:pt>
                <c:pt idx="146065">
                  <c:v>-78.332499999999982</c:v>
                </c:pt>
                <c:pt idx="146066">
                  <c:v>-78.330499999999972</c:v>
                </c:pt>
                <c:pt idx="146067">
                  <c:v>-78.328499999999963</c:v>
                </c:pt>
                <c:pt idx="146068">
                  <c:v>-78.326499999999953</c:v>
                </c:pt>
                <c:pt idx="146069">
                  <c:v>-78.3245</c:v>
                </c:pt>
                <c:pt idx="146070">
                  <c:v>-78.322499999999991</c:v>
                </c:pt>
                <c:pt idx="146071">
                  <c:v>-78.320499999999981</c:v>
                </c:pt>
                <c:pt idx="146072">
                  <c:v>-78.318499999999972</c:v>
                </c:pt>
                <c:pt idx="146073">
                  <c:v>-78.316499999999962</c:v>
                </c:pt>
                <c:pt idx="146074">
                  <c:v>-78.314499999999953</c:v>
                </c:pt>
                <c:pt idx="146075">
                  <c:v>-78.3125</c:v>
                </c:pt>
                <c:pt idx="146076">
                  <c:v>-78.31049999999999</c:v>
                </c:pt>
                <c:pt idx="146077">
                  <c:v>-78.308499999999981</c:v>
                </c:pt>
                <c:pt idx="146078">
                  <c:v>-78.306499999999971</c:v>
                </c:pt>
                <c:pt idx="146079">
                  <c:v>-78.304499999999962</c:v>
                </c:pt>
                <c:pt idx="146080">
                  <c:v>-78.302499999999952</c:v>
                </c:pt>
                <c:pt idx="146081">
                  <c:v>-78.3005</c:v>
                </c:pt>
                <c:pt idx="146082">
                  <c:v>-78.29849999999999</c:v>
                </c:pt>
                <c:pt idx="146083">
                  <c:v>-78.29649999999998</c:v>
                </c:pt>
                <c:pt idx="146084">
                  <c:v>-78.294499999999971</c:v>
                </c:pt>
                <c:pt idx="146085">
                  <c:v>-78.292499999999961</c:v>
                </c:pt>
                <c:pt idx="146086">
                  <c:v>-78.290499999999952</c:v>
                </c:pt>
                <c:pt idx="146087">
                  <c:v>-78.288499999999999</c:v>
                </c:pt>
                <c:pt idx="146088">
                  <c:v>-78.28649999999999</c:v>
                </c:pt>
                <c:pt idx="146089">
                  <c:v>-78.28449999999998</c:v>
                </c:pt>
                <c:pt idx="146090">
                  <c:v>-78.28249999999997</c:v>
                </c:pt>
                <c:pt idx="146091">
                  <c:v>-78.280499999999961</c:v>
                </c:pt>
                <c:pt idx="146092">
                  <c:v>-78.278499999999951</c:v>
                </c:pt>
                <c:pt idx="146093">
                  <c:v>-78.276499999999999</c:v>
                </c:pt>
                <c:pt idx="146094">
                  <c:v>-78.274499999999989</c:v>
                </c:pt>
                <c:pt idx="146095">
                  <c:v>-78.27249999999998</c:v>
                </c:pt>
                <c:pt idx="146096">
                  <c:v>-78.27049999999997</c:v>
                </c:pt>
                <c:pt idx="146097">
                  <c:v>-78.26849999999996</c:v>
                </c:pt>
                <c:pt idx="146098">
                  <c:v>-78.266499999999951</c:v>
                </c:pt>
                <c:pt idx="146099">
                  <c:v>-78.264499999999998</c:v>
                </c:pt>
                <c:pt idx="146100">
                  <c:v>-78.262499999999989</c:v>
                </c:pt>
                <c:pt idx="146101">
                  <c:v>-78.260499999999979</c:v>
                </c:pt>
                <c:pt idx="146102">
                  <c:v>-78.25849999999997</c:v>
                </c:pt>
                <c:pt idx="146103">
                  <c:v>-78.25649999999996</c:v>
                </c:pt>
                <c:pt idx="146104">
                  <c:v>-78.25449999999995</c:v>
                </c:pt>
                <c:pt idx="146105">
                  <c:v>-78.252499999999998</c:v>
                </c:pt>
                <c:pt idx="146106">
                  <c:v>-78.250499999999988</c:v>
                </c:pt>
                <c:pt idx="146107">
                  <c:v>-78.248499999999979</c:v>
                </c:pt>
                <c:pt idx="146108">
                  <c:v>-78.246499999999969</c:v>
                </c:pt>
                <c:pt idx="146109">
                  <c:v>-78.24449999999996</c:v>
                </c:pt>
                <c:pt idx="146110">
                  <c:v>-78.24249999999995</c:v>
                </c:pt>
                <c:pt idx="146111">
                  <c:v>-78.240499999999997</c:v>
                </c:pt>
                <c:pt idx="146112">
                  <c:v>-78.238499999999988</c:v>
                </c:pt>
                <c:pt idx="146113">
                  <c:v>-78.236499999999978</c:v>
                </c:pt>
                <c:pt idx="146114">
                  <c:v>-78.234499999999969</c:v>
                </c:pt>
                <c:pt idx="146115">
                  <c:v>-78.232499999999959</c:v>
                </c:pt>
                <c:pt idx="146116">
                  <c:v>-78.23049999999995</c:v>
                </c:pt>
                <c:pt idx="146117">
                  <c:v>-78.228499999999997</c:v>
                </c:pt>
                <c:pt idx="146118">
                  <c:v>-78.226499999999987</c:v>
                </c:pt>
                <c:pt idx="146119">
                  <c:v>-78.224499999999978</c:v>
                </c:pt>
                <c:pt idx="146120">
                  <c:v>-78.222499999999968</c:v>
                </c:pt>
                <c:pt idx="146121">
                  <c:v>-78.220499999999959</c:v>
                </c:pt>
                <c:pt idx="146122">
                  <c:v>-78.218499999999949</c:v>
                </c:pt>
                <c:pt idx="146123">
                  <c:v>-78.216499999999996</c:v>
                </c:pt>
                <c:pt idx="146124">
                  <c:v>-78.214499999999987</c:v>
                </c:pt>
                <c:pt idx="146125">
                  <c:v>-78.212499999999977</c:v>
                </c:pt>
                <c:pt idx="146126">
                  <c:v>-78.210499999999968</c:v>
                </c:pt>
                <c:pt idx="146127">
                  <c:v>-78.208499999999958</c:v>
                </c:pt>
                <c:pt idx="146128">
                  <c:v>-78.206500000000005</c:v>
                </c:pt>
                <c:pt idx="146129">
                  <c:v>-78.204499999999996</c:v>
                </c:pt>
                <c:pt idx="146130">
                  <c:v>-78.202499999999986</c:v>
                </c:pt>
                <c:pt idx="146131">
                  <c:v>-78.200499999999977</c:v>
                </c:pt>
                <c:pt idx="146132">
                  <c:v>-78.198499999999967</c:v>
                </c:pt>
                <c:pt idx="146133">
                  <c:v>-78.196499999999958</c:v>
                </c:pt>
                <c:pt idx="146134">
                  <c:v>-78.194500000000005</c:v>
                </c:pt>
                <c:pt idx="146135">
                  <c:v>-78.192499999999995</c:v>
                </c:pt>
                <c:pt idx="146136">
                  <c:v>-78.190499999999986</c:v>
                </c:pt>
                <c:pt idx="146137">
                  <c:v>-78.188499999999976</c:v>
                </c:pt>
                <c:pt idx="146138">
                  <c:v>-78.186499999999967</c:v>
                </c:pt>
                <c:pt idx="146139">
                  <c:v>-78.184499999999957</c:v>
                </c:pt>
                <c:pt idx="146140">
                  <c:v>-78.182500000000005</c:v>
                </c:pt>
                <c:pt idx="146141">
                  <c:v>-78.180499999999995</c:v>
                </c:pt>
                <c:pt idx="146142">
                  <c:v>-78.178499999999985</c:v>
                </c:pt>
                <c:pt idx="146143">
                  <c:v>-78.176499999999976</c:v>
                </c:pt>
                <c:pt idx="146144">
                  <c:v>-78.174499999999966</c:v>
                </c:pt>
                <c:pt idx="146145">
                  <c:v>-78.172499999999957</c:v>
                </c:pt>
                <c:pt idx="146146">
                  <c:v>-78.170500000000004</c:v>
                </c:pt>
                <c:pt idx="146147">
                  <c:v>-78.168499999999995</c:v>
                </c:pt>
                <c:pt idx="146148">
                  <c:v>-78.166499999999985</c:v>
                </c:pt>
                <c:pt idx="146149">
                  <c:v>-78.164499999999975</c:v>
                </c:pt>
                <c:pt idx="146150">
                  <c:v>-78.162499999999966</c:v>
                </c:pt>
                <c:pt idx="146151">
                  <c:v>-78.160499999999956</c:v>
                </c:pt>
                <c:pt idx="146152">
                  <c:v>-78.158500000000004</c:v>
                </c:pt>
                <c:pt idx="146153">
                  <c:v>-78.156499999999994</c:v>
                </c:pt>
                <c:pt idx="146154">
                  <c:v>-78.154499999999985</c:v>
                </c:pt>
                <c:pt idx="146155">
                  <c:v>-78.152499999999975</c:v>
                </c:pt>
                <c:pt idx="146156">
                  <c:v>-78.150499999999965</c:v>
                </c:pt>
                <c:pt idx="146157">
                  <c:v>-78.148499999999956</c:v>
                </c:pt>
                <c:pt idx="146158">
                  <c:v>-78.146500000000003</c:v>
                </c:pt>
                <c:pt idx="146159">
                  <c:v>-78.144499999999994</c:v>
                </c:pt>
                <c:pt idx="146160">
                  <c:v>-78.142499999999984</c:v>
                </c:pt>
                <c:pt idx="146161">
                  <c:v>-78.140499999999975</c:v>
                </c:pt>
                <c:pt idx="146162">
                  <c:v>-78.138499999999965</c:v>
                </c:pt>
                <c:pt idx="146163">
                  <c:v>-78.136499999999955</c:v>
                </c:pt>
                <c:pt idx="146164">
                  <c:v>-78.134500000000003</c:v>
                </c:pt>
                <c:pt idx="146165">
                  <c:v>-78.132499999999993</c:v>
                </c:pt>
                <c:pt idx="146166">
                  <c:v>-78.130499999999984</c:v>
                </c:pt>
                <c:pt idx="146167">
                  <c:v>-78.128499999999974</c:v>
                </c:pt>
                <c:pt idx="146168">
                  <c:v>-78.126499999999965</c:v>
                </c:pt>
                <c:pt idx="146169">
                  <c:v>-78.124499999999955</c:v>
                </c:pt>
                <c:pt idx="146170">
                  <c:v>-78.122500000000002</c:v>
                </c:pt>
                <c:pt idx="146171">
                  <c:v>-78.120499999999993</c:v>
                </c:pt>
                <c:pt idx="146172">
                  <c:v>-78.118499999999983</c:v>
                </c:pt>
                <c:pt idx="146173">
                  <c:v>-78.116499999999974</c:v>
                </c:pt>
                <c:pt idx="146174">
                  <c:v>-78.114499999999964</c:v>
                </c:pt>
                <c:pt idx="146175">
                  <c:v>-78.112499999999955</c:v>
                </c:pt>
                <c:pt idx="146176">
                  <c:v>-78.110500000000002</c:v>
                </c:pt>
                <c:pt idx="146177">
                  <c:v>-78.108499999999992</c:v>
                </c:pt>
                <c:pt idx="146178">
                  <c:v>-78.106499999999983</c:v>
                </c:pt>
                <c:pt idx="146179">
                  <c:v>-78.104499999999973</c:v>
                </c:pt>
                <c:pt idx="146180">
                  <c:v>-78.102499999999964</c:v>
                </c:pt>
                <c:pt idx="146181">
                  <c:v>-78.100499999999954</c:v>
                </c:pt>
                <c:pt idx="146182">
                  <c:v>-78.098500000000001</c:v>
                </c:pt>
                <c:pt idx="146183">
                  <c:v>-78.096499999999992</c:v>
                </c:pt>
                <c:pt idx="146184">
                  <c:v>-78.094499999999982</c:v>
                </c:pt>
                <c:pt idx="146185">
                  <c:v>-78.092499999999973</c:v>
                </c:pt>
                <c:pt idx="146186">
                  <c:v>-78.090499999999963</c:v>
                </c:pt>
                <c:pt idx="146187">
                  <c:v>-78.088499999999954</c:v>
                </c:pt>
                <c:pt idx="146188">
                  <c:v>-78.086500000000001</c:v>
                </c:pt>
                <c:pt idx="146189">
                  <c:v>-78.084499999999991</c:v>
                </c:pt>
                <c:pt idx="146190">
                  <c:v>-78.082499999999982</c:v>
                </c:pt>
                <c:pt idx="146191">
                  <c:v>-78.080499999999972</c:v>
                </c:pt>
                <c:pt idx="146192">
                  <c:v>-78.078499999999963</c:v>
                </c:pt>
                <c:pt idx="146193">
                  <c:v>-78.076499999999953</c:v>
                </c:pt>
                <c:pt idx="146194">
                  <c:v>-78.0745</c:v>
                </c:pt>
                <c:pt idx="146195">
                  <c:v>-78.072499999999991</c:v>
                </c:pt>
                <c:pt idx="146196">
                  <c:v>-78.070499999999981</c:v>
                </c:pt>
                <c:pt idx="146197">
                  <c:v>-78.068499999999972</c:v>
                </c:pt>
                <c:pt idx="146198">
                  <c:v>-78.066499999999962</c:v>
                </c:pt>
                <c:pt idx="146199">
                  <c:v>-78.064499999999953</c:v>
                </c:pt>
                <c:pt idx="146200">
                  <c:v>-78.0625</c:v>
                </c:pt>
                <c:pt idx="146201">
                  <c:v>-78.06049999999999</c:v>
                </c:pt>
                <c:pt idx="146202">
                  <c:v>-78.058499999999981</c:v>
                </c:pt>
                <c:pt idx="146203">
                  <c:v>-78.056499999999971</c:v>
                </c:pt>
                <c:pt idx="146204">
                  <c:v>-78.054499999999962</c:v>
                </c:pt>
                <c:pt idx="146205">
                  <c:v>-78.052499999999952</c:v>
                </c:pt>
                <c:pt idx="146206">
                  <c:v>-78.0505</c:v>
                </c:pt>
                <c:pt idx="146207">
                  <c:v>-78.04849999999999</c:v>
                </c:pt>
                <c:pt idx="146208">
                  <c:v>-78.04649999999998</c:v>
                </c:pt>
                <c:pt idx="146209">
                  <c:v>-78.044499999999971</c:v>
                </c:pt>
                <c:pt idx="146210">
                  <c:v>-78.042499999999961</c:v>
                </c:pt>
                <c:pt idx="146211">
                  <c:v>-78.040499999999952</c:v>
                </c:pt>
                <c:pt idx="146212">
                  <c:v>-78.038499999999999</c:v>
                </c:pt>
                <c:pt idx="146213">
                  <c:v>-78.03649999999999</c:v>
                </c:pt>
                <c:pt idx="146214">
                  <c:v>-78.03449999999998</c:v>
                </c:pt>
                <c:pt idx="146215">
                  <c:v>-78.03249999999997</c:v>
                </c:pt>
                <c:pt idx="146216">
                  <c:v>-78.030499999999961</c:v>
                </c:pt>
                <c:pt idx="146217">
                  <c:v>-78.028499999999951</c:v>
                </c:pt>
                <c:pt idx="146218">
                  <c:v>-78.026499999999999</c:v>
                </c:pt>
                <c:pt idx="146219">
                  <c:v>-78.024499999999989</c:v>
                </c:pt>
                <c:pt idx="146220">
                  <c:v>-78.02249999999998</c:v>
                </c:pt>
                <c:pt idx="146221">
                  <c:v>-78.02049999999997</c:v>
                </c:pt>
                <c:pt idx="146222">
                  <c:v>-78.01849999999996</c:v>
                </c:pt>
                <c:pt idx="146223">
                  <c:v>-78.016499999999951</c:v>
                </c:pt>
                <c:pt idx="146224">
                  <c:v>-78.014499999999998</c:v>
                </c:pt>
                <c:pt idx="146225">
                  <c:v>-78.012499999999989</c:v>
                </c:pt>
                <c:pt idx="146226">
                  <c:v>-78.010499999999979</c:v>
                </c:pt>
                <c:pt idx="146227">
                  <c:v>-78.00849999999997</c:v>
                </c:pt>
                <c:pt idx="146228">
                  <c:v>-78.00649999999996</c:v>
                </c:pt>
                <c:pt idx="146229">
                  <c:v>-78.00449999999995</c:v>
                </c:pt>
                <c:pt idx="146230">
                  <c:v>-78.002499999999998</c:v>
                </c:pt>
                <c:pt idx="146231">
                  <c:v>-78.000499999999988</c:v>
                </c:pt>
                <c:pt idx="146232">
                  <c:v>-77.998499999999979</c:v>
                </c:pt>
                <c:pt idx="146233">
                  <c:v>-77.996499999999969</c:v>
                </c:pt>
                <c:pt idx="146234">
                  <c:v>-77.99449999999996</c:v>
                </c:pt>
                <c:pt idx="146235">
                  <c:v>-77.99249999999995</c:v>
                </c:pt>
                <c:pt idx="146236">
                  <c:v>-77.990499999999997</c:v>
                </c:pt>
                <c:pt idx="146237">
                  <c:v>-77.988499999999988</c:v>
                </c:pt>
                <c:pt idx="146238">
                  <c:v>-77.986499999999978</c:v>
                </c:pt>
                <c:pt idx="146239">
                  <c:v>-77.984499999999969</c:v>
                </c:pt>
                <c:pt idx="146240">
                  <c:v>-77.982499999999959</c:v>
                </c:pt>
                <c:pt idx="146241">
                  <c:v>-77.98049999999995</c:v>
                </c:pt>
                <c:pt idx="146242">
                  <c:v>-77.978499999999997</c:v>
                </c:pt>
                <c:pt idx="146243">
                  <c:v>-77.976499999999987</c:v>
                </c:pt>
                <c:pt idx="146244">
                  <c:v>-77.974499999999978</c:v>
                </c:pt>
                <c:pt idx="146245">
                  <c:v>-77.972499999999968</c:v>
                </c:pt>
                <c:pt idx="146246">
                  <c:v>-77.970499999999959</c:v>
                </c:pt>
                <c:pt idx="146247">
                  <c:v>-77.968499999999949</c:v>
                </c:pt>
                <c:pt idx="146248">
                  <c:v>-77.966499999999996</c:v>
                </c:pt>
                <c:pt idx="146249">
                  <c:v>-77.964499999999987</c:v>
                </c:pt>
                <c:pt idx="146250">
                  <c:v>-77.962499999999977</c:v>
                </c:pt>
                <c:pt idx="146251">
                  <c:v>-77.960499999999968</c:v>
                </c:pt>
                <c:pt idx="146252">
                  <c:v>-77.958499999999958</c:v>
                </c:pt>
                <c:pt idx="146253">
                  <c:v>-77.956500000000005</c:v>
                </c:pt>
                <c:pt idx="146254">
                  <c:v>-77.954499999999996</c:v>
                </c:pt>
                <c:pt idx="146255">
                  <c:v>-77.952499999999986</c:v>
                </c:pt>
                <c:pt idx="146256">
                  <c:v>-77.950499999999977</c:v>
                </c:pt>
                <c:pt idx="146257">
                  <c:v>-77.948499999999967</c:v>
                </c:pt>
                <c:pt idx="146258">
                  <c:v>-77.946499999999958</c:v>
                </c:pt>
                <c:pt idx="146259">
                  <c:v>-77.944500000000005</c:v>
                </c:pt>
                <c:pt idx="146260">
                  <c:v>-77.942499999999995</c:v>
                </c:pt>
                <c:pt idx="146261">
                  <c:v>-77.940499999999986</c:v>
                </c:pt>
                <c:pt idx="146262">
                  <c:v>-77.938499999999976</c:v>
                </c:pt>
                <c:pt idx="146263">
                  <c:v>-77.936499999999967</c:v>
                </c:pt>
                <c:pt idx="146264">
                  <c:v>-77.934499999999957</c:v>
                </c:pt>
                <c:pt idx="146265">
                  <c:v>-77.932500000000005</c:v>
                </c:pt>
                <c:pt idx="146266">
                  <c:v>-77.930499999999995</c:v>
                </c:pt>
                <c:pt idx="146267">
                  <c:v>-77.928499999999985</c:v>
                </c:pt>
                <c:pt idx="146268">
                  <c:v>-77.926499999999976</c:v>
                </c:pt>
                <c:pt idx="146269">
                  <c:v>-77.924499999999966</c:v>
                </c:pt>
                <c:pt idx="146270">
                  <c:v>-77.922499999999957</c:v>
                </c:pt>
                <c:pt idx="146271">
                  <c:v>-77.920500000000004</c:v>
                </c:pt>
                <c:pt idx="146272">
                  <c:v>-77.918499999999995</c:v>
                </c:pt>
                <c:pt idx="146273">
                  <c:v>-77.916499999999985</c:v>
                </c:pt>
                <c:pt idx="146274">
                  <c:v>-77.914499999999975</c:v>
                </c:pt>
                <c:pt idx="146275">
                  <c:v>-77.912499999999966</c:v>
                </c:pt>
                <c:pt idx="146276">
                  <c:v>-77.910499999999956</c:v>
                </c:pt>
                <c:pt idx="146277">
                  <c:v>-77.908500000000004</c:v>
                </c:pt>
                <c:pt idx="146278">
                  <c:v>-77.906499999999994</c:v>
                </c:pt>
                <c:pt idx="146279">
                  <c:v>-77.904499999999985</c:v>
                </c:pt>
                <c:pt idx="146280">
                  <c:v>-77.902499999999975</c:v>
                </c:pt>
                <c:pt idx="146281">
                  <c:v>-77.900499999999965</c:v>
                </c:pt>
                <c:pt idx="146282">
                  <c:v>-77.898499999999956</c:v>
                </c:pt>
                <c:pt idx="146283">
                  <c:v>-77.896500000000003</c:v>
                </c:pt>
                <c:pt idx="146284">
                  <c:v>-77.894499999999994</c:v>
                </c:pt>
                <c:pt idx="146285">
                  <c:v>-77.892499999999984</c:v>
                </c:pt>
                <c:pt idx="146286">
                  <c:v>-77.890499999999975</c:v>
                </c:pt>
                <c:pt idx="146287">
                  <c:v>-77.888499999999965</c:v>
                </c:pt>
                <c:pt idx="146288">
                  <c:v>-77.886499999999955</c:v>
                </c:pt>
                <c:pt idx="146289">
                  <c:v>-77.884500000000003</c:v>
                </c:pt>
                <c:pt idx="146290">
                  <c:v>-77.882499999999993</c:v>
                </c:pt>
                <c:pt idx="146291">
                  <c:v>-77.880499999999984</c:v>
                </c:pt>
                <c:pt idx="146292">
                  <c:v>-77.878499999999974</c:v>
                </c:pt>
                <c:pt idx="146293">
                  <c:v>-77.876499999999965</c:v>
                </c:pt>
                <c:pt idx="146294">
                  <c:v>-77.874499999999955</c:v>
                </c:pt>
                <c:pt idx="146295">
                  <c:v>-77.872500000000002</c:v>
                </c:pt>
                <c:pt idx="146296">
                  <c:v>-77.870499999999993</c:v>
                </c:pt>
                <c:pt idx="146297">
                  <c:v>-77.868499999999983</c:v>
                </c:pt>
                <c:pt idx="146298">
                  <c:v>-77.866499999999974</c:v>
                </c:pt>
                <c:pt idx="146299">
                  <c:v>-77.864499999999964</c:v>
                </c:pt>
                <c:pt idx="146300">
                  <c:v>-77.862499999999955</c:v>
                </c:pt>
                <c:pt idx="146301">
                  <c:v>-77.860500000000002</c:v>
                </c:pt>
                <c:pt idx="146302">
                  <c:v>-77.858499999999992</c:v>
                </c:pt>
                <c:pt idx="146303">
                  <c:v>-77.856499999999983</c:v>
                </c:pt>
                <c:pt idx="146304">
                  <c:v>-77.854499999999973</c:v>
                </c:pt>
                <c:pt idx="146305">
                  <c:v>-77.852499999999964</c:v>
                </c:pt>
                <c:pt idx="146306">
                  <c:v>-77.850499999999954</c:v>
                </c:pt>
                <c:pt idx="146307">
                  <c:v>-77.848500000000001</c:v>
                </c:pt>
                <c:pt idx="146308">
                  <c:v>-77.846499999999992</c:v>
                </c:pt>
                <c:pt idx="146309">
                  <c:v>-77.844499999999982</c:v>
                </c:pt>
                <c:pt idx="146310">
                  <c:v>-77.842499999999973</c:v>
                </c:pt>
                <c:pt idx="146311">
                  <c:v>-77.840499999999963</c:v>
                </c:pt>
                <c:pt idx="146312">
                  <c:v>-77.838499999999954</c:v>
                </c:pt>
                <c:pt idx="146313">
                  <c:v>-77.836500000000001</c:v>
                </c:pt>
                <c:pt idx="146314">
                  <c:v>-77.834499999999991</c:v>
                </c:pt>
                <c:pt idx="146315">
                  <c:v>-77.832499999999982</c:v>
                </c:pt>
                <c:pt idx="146316">
                  <c:v>-77.830499999999972</c:v>
                </c:pt>
                <c:pt idx="146317">
                  <c:v>-77.828499999999963</c:v>
                </c:pt>
                <c:pt idx="146318">
                  <c:v>-77.826499999999953</c:v>
                </c:pt>
                <c:pt idx="146319">
                  <c:v>-77.8245</c:v>
                </c:pt>
                <c:pt idx="146320">
                  <c:v>-77.822499999999991</c:v>
                </c:pt>
                <c:pt idx="146321">
                  <c:v>-77.820499999999981</c:v>
                </c:pt>
                <c:pt idx="146322">
                  <c:v>-77.818499999999972</c:v>
                </c:pt>
                <c:pt idx="146323">
                  <c:v>-77.816499999999962</c:v>
                </c:pt>
                <c:pt idx="146324">
                  <c:v>-77.814499999999953</c:v>
                </c:pt>
                <c:pt idx="146325">
                  <c:v>-77.8125</c:v>
                </c:pt>
                <c:pt idx="146326">
                  <c:v>-77.81049999999999</c:v>
                </c:pt>
                <c:pt idx="146327">
                  <c:v>-77.808499999999981</c:v>
                </c:pt>
                <c:pt idx="146328">
                  <c:v>-77.806499999999971</c:v>
                </c:pt>
                <c:pt idx="146329">
                  <c:v>-77.804499999999962</c:v>
                </c:pt>
                <c:pt idx="146330">
                  <c:v>-77.802499999999952</c:v>
                </c:pt>
                <c:pt idx="146331">
                  <c:v>-77.8005</c:v>
                </c:pt>
                <c:pt idx="146332">
                  <c:v>-77.79849999999999</c:v>
                </c:pt>
                <c:pt idx="146333">
                  <c:v>-77.79649999999998</c:v>
                </c:pt>
                <c:pt idx="146334">
                  <c:v>-77.794499999999971</c:v>
                </c:pt>
                <c:pt idx="146335">
                  <c:v>-77.792499999999961</c:v>
                </c:pt>
                <c:pt idx="146336">
                  <c:v>-77.790499999999952</c:v>
                </c:pt>
                <c:pt idx="146337">
                  <c:v>-77.788499999999999</c:v>
                </c:pt>
                <c:pt idx="146338">
                  <c:v>-77.78649999999999</c:v>
                </c:pt>
                <c:pt idx="146339">
                  <c:v>-77.78449999999998</c:v>
                </c:pt>
                <c:pt idx="146340">
                  <c:v>-77.78249999999997</c:v>
                </c:pt>
                <c:pt idx="146341">
                  <c:v>-77.780499999999961</c:v>
                </c:pt>
                <c:pt idx="146342">
                  <c:v>-77.778499999999951</c:v>
                </c:pt>
                <c:pt idx="146343">
                  <c:v>-77.776499999999999</c:v>
                </c:pt>
                <c:pt idx="146344">
                  <c:v>-77.774499999999989</c:v>
                </c:pt>
                <c:pt idx="146345">
                  <c:v>-77.77249999999998</c:v>
                </c:pt>
                <c:pt idx="146346">
                  <c:v>-77.77049999999997</c:v>
                </c:pt>
                <c:pt idx="146347">
                  <c:v>-77.76849999999996</c:v>
                </c:pt>
                <c:pt idx="146348">
                  <c:v>-77.766499999999951</c:v>
                </c:pt>
                <c:pt idx="146349">
                  <c:v>-77.764499999999998</c:v>
                </c:pt>
                <c:pt idx="146350">
                  <c:v>-77.762499999999989</c:v>
                </c:pt>
                <c:pt idx="146351">
                  <c:v>-77.760499999999979</c:v>
                </c:pt>
                <c:pt idx="146352">
                  <c:v>-77.75849999999997</c:v>
                </c:pt>
                <c:pt idx="146353">
                  <c:v>-77.75649999999996</c:v>
                </c:pt>
                <c:pt idx="146354">
                  <c:v>-77.75449999999995</c:v>
                </c:pt>
                <c:pt idx="146355">
                  <c:v>-77.752499999999998</c:v>
                </c:pt>
                <c:pt idx="146356">
                  <c:v>-77.750499999999988</c:v>
                </c:pt>
                <c:pt idx="146357">
                  <c:v>-77.748499999999979</c:v>
                </c:pt>
                <c:pt idx="146358">
                  <c:v>-77.746499999999969</c:v>
                </c:pt>
                <c:pt idx="146359">
                  <c:v>-77.74449999999996</c:v>
                </c:pt>
                <c:pt idx="146360">
                  <c:v>-77.74249999999995</c:v>
                </c:pt>
                <c:pt idx="146361">
                  <c:v>-77.740499999999997</c:v>
                </c:pt>
                <c:pt idx="146362">
                  <c:v>-77.738499999999988</c:v>
                </c:pt>
                <c:pt idx="146363">
                  <c:v>-77.736499999999978</c:v>
                </c:pt>
                <c:pt idx="146364">
                  <c:v>-77.734499999999969</c:v>
                </c:pt>
                <c:pt idx="146365">
                  <c:v>-77.732499999999959</c:v>
                </c:pt>
                <c:pt idx="146366">
                  <c:v>-77.73049999999995</c:v>
                </c:pt>
                <c:pt idx="146367">
                  <c:v>-77.728499999999997</c:v>
                </c:pt>
                <c:pt idx="146368">
                  <c:v>-77.726499999999987</c:v>
                </c:pt>
                <c:pt idx="146369">
                  <c:v>-77.724499999999978</c:v>
                </c:pt>
                <c:pt idx="146370">
                  <c:v>-77.722499999999968</c:v>
                </c:pt>
                <c:pt idx="146371">
                  <c:v>-77.720499999999959</c:v>
                </c:pt>
                <c:pt idx="146372">
                  <c:v>-77.718499999999949</c:v>
                </c:pt>
                <c:pt idx="146373">
                  <c:v>-77.716499999999996</c:v>
                </c:pt>
                <c:pt idx="146374">
                  <c:v>-77.714499999999987</c:v>
                </c:pt>
                <c:pt idx="146375">
                  <c:v>-77.712499999999977</c:v>
                </c:pt>
                <c:pt idx="146376">
                  <c:v>-77.710499999999968</c:v>
                </c:pt>
                <c:pt idx="146377">
                  <c:v>-77.708499999999958</c:v>
                </c:pt>
                <c:pt idx="146378">
                  <c:v>-77.706500000000005</c:v>
                </c:pt>
                <c:pt idx="146379">
                  <c:v>-77.704499999999996</c:v>
                </c:pt>
                <c:pt idx="146380">
                  <c:v>-77.702499999999986</c:v>
                </c:pt>
                <c:pt idx="146381">
                  <c:v>-77.700499999999977</c:v>
                </c:pt>
                <c:pt idx="146382">
                  <c:v>-77.698499999999967</c:v>
                </c:pt>
                <c:pt idx="146383">
                  <c:v>-77.696499999999958</c:v>
                </c:pt>
                <c:pt idx="146384">
                  <c:v>-77.694500000000005</c:v>
                </c:pt>
                <c:pt idx="146385">
                  <c:v>-77.692499999999995</c:v>
                </c:pt>
                <c:pt idx="146386">
                  <c:v>-77.690499999999986</c:v>
                </c:pt>
                <c:pt idx="146387">
                  <c:v>-77.688499999999976</c:v>
                </c:pt>
                <c:pt idx="146388">
                  <c:v>-77.686499999999967</c:v>
                </c:pt>
                <c:pt idx="146389">
                  <c:v>-77.684499999999957</c:v>
                </c:pt>
                <c:pt idx="146390">
                  <c:v>-77.682500000000005</c:v>
                </c:pt>
                <c:pt idx="146391">
                  <c:v>-77.680499999999995</c:v>
                </c:pt>
                <c:pt idx="146392">
                  <c:v>-77.678499999999985</c:v>
                </c:pt>
                <c:pt idx="146393">
                  <c:v>-77.676499999999976</c:v>
                </c:pt>
                <c:pt idx="146394">
                  <c:v>-77.674499999999966</c:v>
                </c:pt>
                <c:pt idx="146395">
                  <c:v>-77.672499999999957</c:v>
                </c:pt>
                <c:pt idx="146396">
                  <c:v>-77.670500000000004</c:v>
                </c:pt>
                <c:pt idx="146397">
                  <c:v>-77.668499999999995</c:v>
                </c:pt>
                <c:pt idx="146398">
                  <c:v>-77.666499999999985</c:v>
                </c:pt>
                <c:pt idx="146399">
                  <c:v>-77.664499999999975</c:v>
                </c:pt>
                <c:pt idx="146400">
                  <c:v>-77.662499999999966</c:v>
                </c:pt>
                <c:pt idx="146401">
                  <c:v>-77.660499999999956</c:v>
                </c:pt>
                <c:pt idx="146402">
                  <c:v>-77.658500000000004</c:v>
                </c:pt>
                <c:pt idx="146403">
                  <c:v>-77.656499999999994</c:v>
                </c:pt>
                <c:pt idx="146404">
                  <c:v>-77.654499999999985</c:v>
                </c:pt>
                <c:pt idx="146405">
                  <c:v>-77.652499999999975</c:v>
                </c:pt>
                <c:pt idx="146406">
                  <c:v>-77.650499999999965</c:v>
                </c:pt>
                <c:pt idx="146407">
                  <c:v>-77.648499999999956</c:v>
                </c:pt>
                <c:pt idx="146408">
                  <c:v>-77.646500000000003</c:v>
                </c:pt>
                <c:pt idx="146409">
                  <c:v>-77.644499999999994</c:v>
                </c:pt>
                <c:pt idx="146410">
                  <c:v>-77.642499999999984</c:v>
                </c:pt>
                <c:pt idx="146411">
                  <c:v>-77.640499999999975</c:v>
                </c:pt>
                <c:pt idx="146412">
                  <c:v>-77.638499999999965</c:v>
                </c:pt>
                <c:pt idx="146413">
                  <c:v>-77.636499999999955</c:v>
                </c:pt>
                <c:pt idx="146414">
                  <c:v>-77.634500000000003</c:v>
                </c:pt>
                <c:pt idx="146415">
                  <c:v>-77.632499999999993</c:v>
                </c:pt>
                <c:pt idx="146416">
                  <c:v>-77.630499999999984</c:v>
                </c:pt>
                <c:pt idx="146417">
                  <c:v>-77.628499999999974</c:v>
                </c:pt>
                <c:pt idx="146418">
                  <c:v>-77.626499999999965</c:v>
                </c:pt>
                <c:pt idx="146419">
                  <c:v>-77.624499999999955</c:v>
                </c:pt>
                <c:pt idx="146420">
                  <c:v>-77.622500000000002</c:v>
                </c:pt>
                <c:pt idx="146421">
                  <c:v>-77.620499999999993</c:v>
                </c:pt>
                <c:pt idx="146422">
                  <c:v>-77.618499999999983</c:v>
                </c:pt>
                <c:pt idx="146423">
                  <c:v>-77.616499999999974</c:v>
                </c:pt>
                <c:pt idx="146424">
                  <c:v>-77.614499999999964</c:v>
                </c:pt>
                <c:pt idx="146425">
                  <c:v>-77.612499999999955</c:v>
                </c:pt>
                <c:pt idx="146426">
                  <c:v>-77.610500000000002</c:v>
                </c:pt>
                <c:pt idx="146427">
                  <c:v>-77.608499999999992</c:v>
                </c:pt>
                <c:pt idx="146428">
                  <c:v>-77.606499999999983</c:v>
                </c:pt>
                <c:pt idx="146429">
                  <c:v>-77.604499999999973</c:v>
                </c:pt>
                <c:pt idx="146430">
                  <c:v>-77.602499999999964</c:v>
                </c:pt>
                <c:pt idx="146431">
                  <c:v>-77.600499999999954</c:v>
                </c:pt>
                <c:pt idx="146432">
                  <c:v>-77.598500000000001</c:v>
                </c:pt>
                <c:pt idx="146433">
                  <c:v>-77.596499999999992</c:v>
                </c:pt>
                <c:pt idx="146434">
                  <c:v>-77.594499999999982</c:v>
                </c:pt>
                <c:pt idx="146435">
                  <c:v>-77.592499999999973</c:v>
                </c:pt>
                <c:pt idx="146436">
                  <c:v>-77.590499999999963</c:v>
                </c:pt>
                <c:pt idx="146437">
                  <c:v>-77.588499999999954</c:v>
                </c:pt>
                <c:pt idx="146438">
                  <c:v>-77.586500000000001</c:v>
                </c:pt>
                <c:pt idx="146439">
                  <c:v>-77.584499999999991</c:v>
                </c:pt>
                <c:pt idx="146440">
                  <c:v>-77.582499999999982</c:v>
                </c:pt>
                <c:pt idx="146441">
                  <c:v>-77.580499999999972</c:v>
                </c:pt>
                <c:pt idx="146442">
                  <c:v>-77.578499999999963</c:v>
                </c:pt>
                <c:pt idx="146443">
                  <c:v>-77.576499999999953</c:v>
                </c:pt>
                <c:pt idx="146444">
                  <c:v>-77.5745</c:v>
                </c:pt>
                <c:pt idx="146445">
                  <c:v>-77.572499999999991</c:v>
                </c:pt>
                <c:pt idx="146446">
                  <c:v>-77.570499999999981</c:v>
                </c:pt>
                <c:pt idx="146447">
                  <c:v>-77.568499999999972</c:v>
                </c:pt>
                <c:pt idx="146448">
                  <c:v>-77.566499999999962</c:v>
                </c:pt>
                <c:pt idx="146449">
                  <c:v>-77.564499999999953</c:v>
                </c:pt>
                <c:pt idx="146450">
                  <c:v>-77.5625</c:v>
                </c:pt>
                <c:pt idx="146451">
                  <c:v>-77.56049999999999</c:v>
                </c:pt>
                <c:pt idx="146452">
                  <c:v>-77.558499999999981</c:v>
                </c:pt>
                <c:pt idx="146453">
                  <c:v>-77.556499999999971</c:v>
                </c:pt>
                <c:pt idx="146454">
                  <c:v>-77.554499999999962</c:v>
                </c:pt>
                <c:pt idx="146455">
                  <c:v>-77.552499999999952</c:v>
                </c:pt>
                <c:pt idx="146456">
                  <c:v>-77.5505</c:v>
                </c:pt>
                <c:pt idx="146457">
                  <c:v>-77.54849999999999</c:v>
                </c:pt>
                <c:pt idx="146458">
                  <c:v>-77.54649999999998</c:v>
                </c:pt>
                <c:pt idx="146459">
                  <c:v>-77.544499999999971</c:v>
                </c:pt>
                <c:pt idx="146460">
                  <c:v>-77.542499999999961</c:v>
                </c:pt>
                <c:pt idx="146461">
                  <c:v>-77.540499999999952</c:v>
                </c:pt>
                <c:pt idx="146462">
                  <c:v>-77.538499999999999</c:v>
                </c:pt>
                <c:pt idx="146463">
                  <c:v>-77.53649999999999</c:v>
                </c:pt>
                <c:pt idx="146464">
                  <c:v>-77.53449999999998</c:v>
                </c:pt>
                <c:pt idx="146465">
                  <c:v>-77.53249999999997</c:v>
                </c:pt>
                <c:pt idx="146466">
                  <c:v>-77.530499999999961</c:v>
                </c:pt>
                <c:pt idx="146467">
                  <c:v>-77.528499999999951</c:v>
                </c:pt>
                <c:pt idx="146468">
                  <c:v>-77.526499999999999</c:v>
                </c:pt>
                <c:pt idx="146469">
                  <c:v>-77.524499999999989</c:v>
                </c:pt>
                <c:pt idx="146470">
                  <c:v>-77.52249999999998</c:v>
                </c:pt>
                <c:pt idx="146471">
                  <c:v>-77.52049999999997</c:v>
                </c:pt>
                <c:pt idx="146472">
                  <c:v>-77.51849999999996</c:v>
                </c:pt>
                <c:pt idx="146473">
                  <c:v>-77.516499999999951</c:v>
                </c:pt>
                <c:pt idx="146474">
                  <c:v>-77.514499999999998</c:v>
                </c:pt>
                <c:pt idx="146475">
                  <c:v>-77.512499999999989</c:v>
                </c:pt>
                <c:pt idx="146476">
                  <c:v>-77.510499999999979</c:v>
                </c:pt>
                <c:pt idx="146477">
                  <c:v>-77.50849999999997</c:v>
                </c:pt>
                <c:pt idx="146478">
                  <c:v>-77.50649999999996</c:v>
                </c:pt>
                <c:pt idx="146479">
                  <c:v>-77.50449999999995</c:v>
                </c:pt>
                <c:pt idx="146480">
                  <c:v>-77.502499999999998</c:v>
                </c:pt>
                <c:pt idx="146481">
                  <c:v>-77.500499999999988</c:v>
                </c:pt>
                <c:pt idx="146482">
                  <c:v>-77.498499999999979</c:v>
                </c:pt>
                <c:pt idx="146483">
                  <c:v>-77.496499999999969</c:v>
                </c:pt>
                <c:pt idx="146484">
                  <c:v>-77.49449999999996</c:v>
                </c:pt>
                <c:pt idx="146485">
                  <c:v>-77.49249999999995</c:v>
                </c:pt>
                <c:pt idx="146486">
                  <c:v>-77.490499999999997</c:v>
                </c:pt>
                <c:pt idx="146487">
                  <c:v>-77.488499999999988</c:v>
                </c:pt>
                <c:pt idx="146488">
                  <c:v>-77.486499999999978</c:v>
                </c:pt>
                <c:pt idx="146489">
                  <c:v>-77.484499999999969</c:v>
                </c:pt>
                <c:pt idx="146490">
                  <c:v>-77.482499999999959</c:v>
                </c:pt>
                <c:pt idx="146491">
                  <c:v>-77.48049999999995</c:v>
                </c:pt>
                <c:pt idx="146492">
                  <c:v>-77.478499999999997</c:v>
                </c:pt>
                <c:pt idx="146493">
                  <c:v>-77.476499999999987</c:v>
                </c:pt>
                <c:pt idx="146494">
                  <c:v>-77.474499999999978</c:v>
                </c:pt>
                <c:pt idx="146495">
                  <c:v>-77.472499999999968</c:v>
                </c:pt>
                <c:pt idx="146496">
                  <c:v>-77.470499999999959</c:v>
                </c:pt>
                <c:pt idx="146497">
                  <c:v>-77.468499999999949</c:v>
                </c:pt>
                <c:pt idx="146498">
                  <c:v>-77.466499999999996</c:v>
                </c:pt>
                <c:pt idx="146499">
                  <c:v>-77.464499999999987</c:v>
                </c:pt>
                <c:pt idx="146500">
                  <c:v>-77.462499999999977</c:v>
                </c:pt>
                <c:pt idx="146501">
                  <c:v>-77.460499999999968</c:v>
                </c:pt>
                <c:pt idx="146502">
                  <c:v>-77.458499999999958</c:v>
                </c:pt>
                <c:pt idx="146503">
                  <c:v>-77.456500000000005</c:v>
                </c:pt>
                <c:pt idx="146504">
                  <c:v>-77.454499999999996</c:v>
                </c:pt>
                <c:pt idx="146505">
                  <c:v>-77.452499999999986</c:v>
                </c:pt>
                <c:pt idx="146506">
                  <c:v>-77.450499999999977</c:v>
                </c:pt>
                <c:pt idx="146507">
                  <c:v>-77.448499999999967</c:v>
                </c:pt>
                <c:pt idx="146508">
                  <c:v>-77.446499999999958</c:v>
                </c:pt>
                <c:pt idx="146509">
                  <c:v>-77.444500000000005</c:v>
                </c:pt>
                <c:pt idx="146510">
                  <c:v>-77.442499999999995</c:v>
                </c:pt>
                <c:pt idx="146511">
                  <c:v>-77.440499999999986</c:v>
                </c:pt>
                <c:pt idx="146512">
                  <c:v>-77.438499999999976</c:v>
                </c:pt>
                <c:pt idx="146513">
                  <c:v>-77.436499999999967</c:v>
                </c:pt>
                <c:pt idx="146514">
                  <c:v>-77.434499999999957</c:v>
                </c:pt>
                <c:pt idx="146515">
                  <c:v>-77.432500000000005</c:v>
                </c:pt>
                <c:pt idx="146516">
                  <c:v>-77.430499999999995</c:v>
                </c:pt>
                <c:pt idx="146517">
                  <c:v>-77.428499999999985</c:v>
                </c:pt>
                <c:pt idx="146518">
                  <c:v>-77.426499999999976</c:v>
                </c:pt>
                <c:pt idx="146519">
                  <c:v>-77.424499999999966</c:v>
                </c:pt>
                <c:pt idx="146520">
                  <c:v>-77.422499999999957</c:v>
                </c:pt>
                <c:pt idx="146521">
                  <c:v>-77.420500000000004</c:v>
                </c:pt>
                <c:pt idx="146522">
                  <c:v>-77.418499999999995</c:v>
                </c:pt>
                <c:pt idx="146523">
                  <c:v>-77.416499999999985</c:v>
                </c:pt>
                <c:pt idx="146524">
                  <c:v>-77.414499999999975</c:v>
                </c:pt>
                <c:pt idx="146525">
                  <c:v>-77.412499999999966</c:v>
                </c:pt>
                <c:pt idx="146526">
                  <c:v>-77.410499999999956</c:v>
                </c:pt>
                <c:pt idx="146527">
                  <c:v>-77.408500000000004</c:v>
                </c:pt>
                <c:pt idx="146528">
                  <c:v>-77.406499999999994</c:v>
                </c:pt>
                <c:pt idx="146529">
                  <c:v>-77.404499999999985</c:v>
                </c:pt>
                <c:pt idx="146530">
                  <c:v>-77.402499999999975</c:v>
                </c:pt>
                <c:pt idx="146531">
                  <c:v>-77.400499999999965</c:v>
                </c:pt>
                <c:pt idx="146532">
                  <c:v>-77.398499999999956</c:v>
                </c:pt>
                <c:pt idx="146533">
                  <c:v>-77.396500000000003</c:v>
                </c:pt>
                <c:pt idx="146534">
                  <c:v>-77.394499999999994</c:v>
                </c:pt>
                <c:pt idx="146535">
                  <c:v>-77.392499999999984</c:v>
                </c:pt>
                <c:pt idx="146536">
                  <c:v>-77.390499999999975</c:v>
                </c:pt>
                <c:pt idx="146537">
                  <c:v>-77.388499999999965</c:v>
                </c:pt>
                <c:pt idx="146538">
                  <c:v>-77.386499999999955</c:v>
                </c:pt>
                <c:pt idx="146539">
                  <c:v>-77.384500000000003</c:v>
                </c:pt>
                <c:pt idx="146540">
                  <c:v>-77.382499999999993</c:v>
                </c:pt>
                <c:pt idx="146541">
                  <c:v>-77.380499999999984</c:v>
                </c:pt>
                <c:pt idx="146542">
                  <c:v>-77.378499999999974</c:v>
                </c:pt>
                <c:pt idx="146543">
                  <c:v>-77.376499999999965</c:v>
                </c:pt>
                <c:pt idx="146544">
                  <c:v>-77.374499999999955</c:v>
                </c:pt>
                <c:pt idx="146545">
                  <c:v>-77.372500000000002</c:v>
                </c:pt>
                <c:pt idx="146546">
                  <c:v>-77.370499999999993</c:v>
                </c:pt>
                <c:pt idx="146547">
                  <c:v>-77.368499999999983</c:v>
                </c:pt>
                <c:pt idx="146548">
                  <c:v>-77.366499999999974</c:v>
                </c:pt>
                <c:pt idx="146549">
                  <c:v>-77.364499999999964</c:v>
                </c:pt>
                <c:pt idx="146550">
                  <c:v>-77.362499999999955</c:v>
                </c:pt>
                <c:pt idx="146551">
                  <c:v>-77.360500000000002</c:v>
                </c:pt>
                <c:pt idx="146552">
                  <c:v>-77.358499999999992</c:v>
                </c:pt>
                <c:pt idx="146553">
                  <c:v>-77.356499999999983</c:v>
                </c:pt>
                <c:pt idx="146554">
                  <c:v>-77.354499999999973</c:v>
                </c:pt>
                <c:pt idx="146555">
                  <c:v>-77.352499999999964</c:v>
                </c:pt>
                <c:pt idx="146556">
                  <c:v>-77.350499999999954</c:v>
                </c:pt>
                <c:pt idx="146557">
                  <c:v>-77.348500000000001</c:v>
                </c:pt>
                <c:pt idx="146558">
                  <c:v>-77.346499999999992</c:v>
                </c:pt>
                <c:pt idx="146559">
                  <c:v>-77.344499999999982</c:v>
                </c:pt>
                <c:pt idx="146560">
                  <c:v>-77.342499999999973</c:v>
                </c:pt>
                <c:pt idx="146561">
                  <c:v>-77.340499999999963</c:v>
                </c:pt>
                <c:pt idx="146562">
                  <c:v>-77.338499999999954</c:v>
                </c:pt>
                <c:pt idx="146563">
                  <c:v>-77.336500000000001</c:v>
                </c:pt>
                <c:pt idx="146564">
                  <c:v>-77.334499999999991</c:v>
                </c:pt>
                <c:pt idx="146565">
                  <c:v>-77.332499999999982</c:v>
                </c:pt>
                <c:pt idx="146566">
                  <c:v>-77.330499999999972</c:v>
                </c:pt>
                <c:pt idx="146567">
                  <c:v>-77.328499999999963</c:v>
                </c:pt>
                <c:pt idx="146568">
                  <c:v>-77.326499999999953</c:v>
                </c:pt>
                <c:pt idx="146569">
                  <c:v>-77.3245</c:v>
                </c:pt>
                <c:pt idx="146570">
                  <c:v>-77.322499999999991</c:v>
                </c:pt>
                <c:pt idx="146571">
                  <c:v>-77.320499999999981</c:v>
                </c:pt>
                <c:pt idx="146572">
                  <c:v>-77.318499999999972</c:v>
                </c:pt>
                <c:pt idx="146573">
                  <c:v>-77.316499999999962</c:v>
                </c:pt>
                <c:pt idx="146574">
                  <c:v>-77.314499999999953</c:v>
                </c:pt>
                <c:pt idx="146575">
                  <c:v>-77.3125</c:v>
                </c:pt>
                <c:pt idx="146576">
                  <c:v>-77.31049999999999</c:v>
                </c:pt>
                <c:pt idx="146577">
                  <c:v>-77.308499999999981</c:v>
                </c:pt>
                <c:pt idx="146578">
                  <c:v>-77.306499999999971</c:v>
                </c:pt>
                <c:pt idx="146579">
                  <c:v>-77.304499999999962</c:v>
                </c:pt>
                <c:pt idx="146580">
                  <c:v>-77.302499999999952</c:v>
                </c:pt>
                <c:pt idx="146581">
                  <c:v>-77.3005</c:v>
                </c:pt>
                <c:pt idx="146582">
                  <c:v>-77.29849999999999</c:v>
                </c:pt>
                <c:pt idx="146583">
                  <c:v>-77.29649999999998</c:v>
                </c:pt>
                <c:pt idx="146584">
                  <c:v>-77.294499999999971</c:v>
                </c:pt>
                <c:pt idx="146585">
                  <c:v>-77.292499999999961</c:v>
                </c:pt>
                <c:pt idx="146586">
                  <c:v>-77.290499999999952</c:v>
                </c:pt>
                <c:pt idx="146587">
                  <c:v>-77.288499999999999</c:v>
                </c:pt>
                <c:pt idx="146588">
                  <c:v>-77.28649999999999</c:v>
                </c:pt>
                <c:pt idx="146589">
                  <c:v>-77.28449999999998</c:v>
                </c:pt>
                <c:pt idx="146590">
                  <c:v>-77.28249999999997</c:v>
                </c:pt>
                <c:pt idx="146591">
                  <c:v>-77.280499999999961</c:v>
                </c:pt>
                <c:pt idx="146592">
                  <c:v>-77.278499999999951</c:v>
                </c:pt>
                <c:pt idx="146593">
                  <c:v>-77.276499999999999</c:v>
                </c:pt>
                <c:pt idx="146594">
                  <c:v>-77.274499999999989</c:v>
                </c:pt>
                <c:pt idx="146595">
                  <c:v>-77.27249999999998</c:v>
                </c:pt>
                <c:pt idx="146596">
                  <c:v>-77.27049999999997</c:v>
                </c:pt>
                <c:pt idx="146597">
                  <c:v>-77.26849999999996</c:v>
                </c:pt>
                <c:pt idx="146598">
                  <c:v>-77.266499999999951</c:v>
                </c:pt>
                <c:pt idx="146599">
                  <c:v>-77.264499999999998</c:v>
                </c:pt>
                <c:pt idx="146600">
                  <c:v>-77.262499999999989</c:v>
                </c:pt>
                <c:pt idx="146601">
                  <c:v>-77.260499999999979</c:v>
                </c:pt>
                <c:pt idx="146602">
                  <c:v>-77.25849999999997</c:v>
                </c:pt>
                <c:pt idx="146603">
                  <c:v>-77.25649999999996</c:v>
                </c:pt>
                <c:pt idx="146604">
                  <c:v>-77.25449999999995</c:v>
                </c:pt>
                <c:pt idx="146605">
                  <c:v>-77.252499999999998</c:v>
                </c:pt>
                <c:pt idx="146606">
                  <c:v>-77.250499999999988</c:v>
                </c:pt>
                <c:pt idx="146607">
                  <c:v>-77.248499999999979</c:v>
                </c:pt>
                <c:pt idx="146608">
                  <c:v>-77.246499999999969</c:v>
                </c:pt>
                <c:pt idx="146609">
                  <c:v>-77.24449999999996</c:v>
                </c:pt>
                <c:pt idx="146610">
                  <c:v>-77.24249999999995</c:v>
                </c:pt>
                <c:pt idx="146611">
                  <c:v>-77.240499999999997</c:v>
                </c:pt>
                <c:pt idx="146612">
                  <c:v>-77.238499999999988</c:v>
                </c:pt>
                <c:pt idx="146613">
                  <c:v>-77.236499999999978</c:v>
                </c:pt>
                <c:pt idx="146614">
                  <c:v>-77.234499999999969</c:v>
                </c:pt>
                <c:pt idx="146615">
                  <c:v>-77.232499999999959</c:v>
                </c:pt>
                <c:pt idx="146616">
                  <c:v>-77.23049999999995</c:v>
                </c:pt>
                <c:pt idx="146617">
                  <c:v>-77.228499999999997</c:v>
                </c:pt>
                <c:pt idx="146618">
                  <c:v>-77.226499999999987</c:v>
                </c:pt>
                <c:pt idx="146619">
                  <c:v>-77.224499999999978</c:v>
                </c:pt>
                <c:pt idx="146620">
                  <c:v>-77.222499999999968</c:v>
                </c:pt>
                <c:pt idx="146621">
                  <c:v>-77.220499999999959</c:v>
                </c:pt>
                <c:pt idx="146622">
                  <c:v>-77.218499999999949</c:v>
                </c:pt>
                <c:pt idx="146623">
                  <c:v>-77.216499999999996</c:v>
                </c:pt>
                <c:pt idx="146624">
                  <c:v>-77.214499999999987</c:v>
                </c:pt>
                <c:pt idx="146625">
                  <c:v>-77.212499999999977</c:v>
                </c:pt>
                <c:pt idx="146626">
                  <c:v>-77.210499999999968</c:v>
                </c:pt>
                <c:pt idx="146627">
                  <c:v>-77.208499999999958</c:v>
                </c:pt>
                <c:pt idx="146628">
                  <c:v>-77.206500000000005</c:v>
                </c:pt>
                <c:pt idx="146629">
                  <c:v>-77.204499999999996</c:v>
                </c:pt>
                <c:pt idx="146630">
                  <c:v>-77.202499999999986</c:v>
                </c:pt>
                <c:pt idx="146631">
                  <c:v>-77.200499999999977</c:v>
                </c:pt>
                <c:pt idx="146632">
                  <c:v>-77.198499999999967</c:v>
                </c:pt>
                <c:pt idx="146633">
                  <c:v>-77.196499999999958</c:v>
                </c:pt>
                <c:pt idx="146634">
                  <c:v>-77.194500000000005</c:v>
                </c:pt>
                <c:pt idx="146635">
                  <c:v>-77.192499999999995</c:v>
                </c:pt>
                <c:pt idx="146636">
                  <c:v>-77.190499999999986</c:v>
                </c:pt>
                <c:pt idx="146637">
                  <c:v>-77.188499999999976</c:v>
                </c:pt>
                <c:pt idx="146638">
                  <c:v>-77.186499999999967</c:v>
                </c:pt>
                <c:pt idx="146639">
                  <c:v>-77.184499999999957</c:v>
                </c:pt>
                <c:pt idx="146640">
                  <c:v>-77.182500000000005</c:v>
                </c:pt>
                <c:pt idx="146641">
                  <c:v>-77.180499999999995</c:v>
                </c:pt>
                <c:pt idx="146642">
                  <c:v>-77.178499999999985</c:v>
                </c:pt>
                <c:pt idx="146643">
                  <c:v>-77.176499999999976</c:v>
                </c:pt>
                <c:pt idx="146644">
                  <c:v>-77.174499999999966</c:v>
                </c:pt>
                <c:pt idx="146645">
                  <c:v>-77.172499999999957</c:v>
                </c:pt>
                <c:pt idx="146646">
                  <c:v>-77.170500000000004</c:v>
                </c:pt>
                <c:pt idx="146647">
                  <c:v>-77.168499999999995</c:v>
                </c:pt>
                <c:pt idx="146648">
                  <c:v>-77.166499999999985</c:v>
                </c:pt>
                <c:pt idx="146649">
                  <c:v>-77.164499999999975</c:v>
                </c:pt>
                <c:pt idx="146650">
                  <c:v>-77.162499999999966</c:v>
                </c:pt>
                <c:pt idx="146651">
                  <c:v>-77.160499999999956</c:v>
                </c:pt>
                <c:pt idx="146652">
                  <c:v>-77.158500000000004</c:v>
                </c:pt>
                <c:pt idx="146653">
                  <c:v>-77.156499999999994</c:v>
                </c:pt>
                <c:pt idx="146654">
                  <c:v>-77.154499999999985</c:v>
                </c:pt>
                <c:pt idx="146655">
                  <c:v>-77.152499999999975</c:v>
                </c:pt>
                <c:pt idx="146656">
                  <c:v>-77.150499999999965</c:v>
                </c:pt>
                <c:pt idx="146657">
                  <c:v>-77.148499999999956</c:v>
                </c:pt>
                <c:pt idx="146658">
                  <c:v>-77.146500000000003</c:v>
                </c:pt>
                <c:pt idx="146659">
                  <c:v>-77.144499999999994</c:v>
                </c:pt>
                <c:pt idx="146660">
                  <c:v>-77.142499999999984</c:v>
                </c:pt>
                <c:pt idx="146661">
                  <c:v>-77.140499999999975</c:v>
                </c:pt>
                <c:pt idx="146662">
                  <c:v>-77.138499999999965</c:v>
                </c:pt>
                <c:pt idx="146663">
                  <c:v>-77.136499999999955</c:v>
                </c:pt>
                <c:pt idx="146664">
                  <c:v>-77.134500000000003</c:v>
                </c:pt>
                <c:pt idx="146665">
                  <c:v>-77.132499999999993</c:v>
                </c:pt>
                <c:pt idx="146666">
                  <c:v>-77.130499999999984</c:v>
                </c:pt>
                <c:pt idx="146667">
                  <c:v>-77.128499999999974</c:v>
                </c:pt>
                <c:pt idx="146668">
                  <c:v>-77.126499999999965</c:v>
                </c:pt>
                <c:pt idx="146669">
                  <c:v>-77.124499999999955</c:v>
                </c:pt>
                <c:pt idx="146670">
                  <c:v>-77.122500000000002</c:v>
                </c:pt>
                <c:pt idx="146671">
                  <c:v>-77.120499999999993</c:v>
                </c:pt>
                <c:pt idx="146672">
                  <c:v>-77.118499999999983</c:v>
                </c:pt>
                <c:pt idx="146673">
                  <c:v>-77.116499999999974</c:v>
                </c:pt>
                <c:pt idx="146674">
                  <c:v>-77.114499999999964</c:v>
                </c:pt>
                <c:pt idx="146675">
                  <c:v>-77.112499999999955</c:v>
                </c:pt>
                <c:pt idx="146676">
                  <c:v>-77.110500000000002</c:v>
                </c:pt>
                <c:pt idx="146677">
                  <c:v>-77.108499999999992</c:v>
                </c:pt>
                <c:pt idx="146678">
                  <c:v>-77.106499999999983</c:v>
                </c:pt>
                <c:pt idx="146679">
                  <c:v>-77.104499999999973</c:v>
                </c:pt>
                <c:pt idx="146680">
                  <c:v>-77.102499999999964</c:v>
                </c:pt>
                <c:pt idx="146681">
                  <c:v>-77.100499999999954</c:v>
                </c:pt>
                <c:pt idx="146682">
                  <c:v>-77.098500000000001</c:v>
                </c:pt>
                <c:pt idx="146683">
                  <c:v>-77.096499999999992</c:v>
                </c:pt>
                <c:pt idx="146684">
                  <c:v>-77.094499999999982</c:v>
                </c:pt>
                <c:pt idx="146685">
                  <c:v>-77.092499999999973</c:v>
                </c:pt>
                <c:pt idx="146686">
                  <c:v>-77.090499999999963</c:v>
                </c:pt>
                <c:pt idx="146687">
                  <c:v>-77.088499999999954</c:v>
                </c:pt>
                <c:pt idx="146688">
                  <c:v>-77.086500000000001</c:v>
                </c:pt>
                <c:pt idx="146689">
                  <c:v>-77.084499999999991</c:v>
                </c:pt>
                <c:pt idx="146690">
                  <c:v>-77.082499999999982</c:v>
                </c:pt>
                <c:pt idx="146691">
                  <c:v>-77.080499999999972</c:v>
                </c:pt>
                <c:pt idx="146692">
                  <c:v>-77.078499999999963</c:v>
                </c:pt>
                <c:pt idx="146693">
                  <c:v>-77.076499999999953</c:v>
                </c:pt>
                <c:pt idx="146694">
                  <c:v>-77.0745</c:v>
                </c:pt>
                <c:pt idx="146695">
                  <c:v>-77.072499999999991</c:v>
                </c:pt>
                <c:pt idx="146696">
                  <c:v>-77.070499999999981</c:v>
                </c:pt>
                <c:pt idx="146697">
                  <c:v>-77.068499999999972</c:v>
                </c:pt>
                <c:pt idx="146698">
                  <c:v>-77.066499999999962</c:v>
                </c:pt>
                <c:pt idx="146699">
                  <c:v>-77.064499999999953</c:v>
                </c:pt>
                <c:pt idx="146700">
                  <c:v>-77.0625</c:v>
                </c:pt>
                <c:pt idx="146701">
                  <c:v>-77.06049999999999</c:v>
                </c:pt>
                <c:pt idx="146702">
                  <c:v>-77.058499999999981</c:v>
                </c:pt>
                <c:pt idx="146703">
                  <c:v>-77.056499999999971</c:v>
                </c:pt>
                <c:pt idx="146704">
                  <c:v>-77.054499999999962</c:v>
                </c:pt>
                <c:pt idx="146705">
                  <c:v>-77.052499999999952</c:v>
                </c:pt>
                <c:pt idx="146706">
                  <c:v>-77.0505</c:v>
                </c:pt>
                <c:pt idx="146707">
                  <c:v>-77.04849999999999</c:v>
                </c:pt>
                <c:pt idx="146708">
                  <c:v>-77.04649999999998</c:v>
                </c:pt>
                <c:pt idx="146709">
                  <c:v>-77.044499999999971</c:v>
                </c:pt>
                <c:pt idx="146710">
                  <c:v>-77.042499999999961</c:v>
                </c:pt>
                <c:pt idx="146711">
                  <c:v>-77.040499999999952</c:v>
                </c:pt>
                <c:pt idx="146712">
                  <c:v>-77.038499999999999</c:v>
                </c:pt>
                <c:pt idx="146713">
                  <c:v>-77.03649999999999</c:v>
                </c:pt>
                <c:pt idx="146714">
                  <c:v>-77.03449999999998</c:v>
                </c:pt>
                <c:pt idx="146715">
                  <c:v>-77.03249999999997</c:v>
                </c:pt>
                <c:pt idx="146716">
                  <c:v>-77.030499999999961</c:v>
                </c:pt>
                <c:pt idx="146717">
                  <c:v>-77.028499999999951</c:v>
                </c:pt>
                <c:pt idx="146718">
                  <c:v>-77.026499999999999</c:v>
                </c:pt>
                <c:pt idx="146719">
                  <c:v>-77.024499999999989</c:v>
                </c:pt>
                <c:pt idx="146720">
                  <c:v>-77.02249999999998</c:v>
                </c:pt>
                <c:pt idx="146721">
                  <c:v>-77.02049999999997</c:v>
                </c:pt>
                <c:pt idx="146722">
                  <c:v>-77.01849999999996</c:v>
                </c:pt>
                <c:pt idx="146723">
                  <c:v>-77.016499999999951</c:v>
                </c:pt>
                <c:pt idx="146724">
                  <c:v>-77.014499999999998</c:v>
                </c:pt>
                <c:pt idx="146725">
                  <c:v>-77.012499999999989</c:v>
                </c:pt>
                <c:pt idx="146726">
                  <c:v>-77.010499999999979</c:v>
                </c:pt>
                <c:pt idx="146727">
                  <c:v>-77.00849999999997</c:v>
                </c:pt>
                <c:pt idx="146728">
                  <c:v>-77.00649999999996</c:v>
                </c:pt>
                <c:pt idx="146729">
                  <c:v>-77.00449999999995</c:v>
                </c:pt>
                <c:pt idx="146730">
                  <c:v>-77.002499999999998</c:v>
                </c:pt>
                <c:pt idx="146731">
                  <c:v>-77.000499999999988</c:v>
                </c:pt>
                <c:pt idx="146732">
                  <c:v>-76.998499999999979</c:v>
                </c:pt>
                <c:pt idx="146733">
                  <c:v>-76.996499999999969</c:v>
                </c:pt>
                <c:pt idx="146734">
                  <c:v>-76.99449999999996</c:v>
                </c:pt>
                <c:pt idx="146735">
                  <c:v>-76.99249999999995</c:v>
                </c:pt>
                <c:pt idx="146736">
                  <c:v>-76.990499999999997</c:v>
                </c:pt>
                <c:pt idx="146737">
                  <c:v>-76.988499999999988</c:v>
                </c:pt>
                <c:pt idx="146738">
                  <c:v>-76.986499999999978</c:v>
                </c:pt>
                <c:pt idx="146739">
                  <c:v>-76.984499999999969</c:v>
                </c:pt>
                <c:pt idx="146740">
                  <c:v>-76.982499999999959</c:v>
                </c:pt>
                <c:pt idx="146741">
                  <c:v>-76.98049999999995</c:v>
                </c:pt>
                <c:pt idx="146742">
                  <c:v>-76.978499999999997</c:v>
                </c:pt>
                <c:pt idx="146743">
                  <c:v>-76.976499999999987</c:v>
                </c:pt>
                <c:pt idx="146744">
                  <c:v>-76.974499999999978</c:v>
                </c:pt>
                <c:pt idx="146745">
                  <c:v>-76.972499999999968</c:v>
                </c:pt>
                <c:pt idx="146746">
                  <c:v>-76.970499999999959</c:v>
                </c:pt>
                <c:pt idx="146747">
                  <c:v>-76.968499999999949</c:v>
                </c:pt>
                <c:pt idx="146748">
                  <c:v>-76.966499999999996</c:v>
                </c:pt>
                <c:pt idx="146749">
                  <c:v>-76.964499999999987</c:v>
                </c:pt>
                <c:pt idx="146750">
                  <c:v>-76.962499999999977</c:v>
                </c:pt>
                <c:pt idx="146751">
                  <c:v>-76.960499999999968</c:v>
                </c:pt>
                <c:pt idx="146752">
                  <c:v>-76.958499999999958</c:v>
                </c:pt>
                <c:pt idx="146753">
                  <c:v>-76.956500000000005</c:v>
                </c:pt>
                <c:pt idx="146754">
                  <c:v>-76.954499999999996</c:v>
                </c:pt>
                <c:pt idx="146755">
                  <c:v>-76.952499999999986</c:v>
                </c:pt>
                <c:pt idx="146756">
                  <c:v>-76.950499999999977</c:v>
                </c:pt>
                <c:pt idx="146757">
                  <c:v>-76.948499999999967</c:v>
                </c:pt>
                <c:pt idx="146758">
                  <c:v>-76.946499999999958</c:v>
                </c:pt>
                <c:pt idx="146759">
                  <c:v>-76.944500000000005</c:v>
                </c:pt>
                <c:pt idx="146760">
                  <c:v>-76.942499999999995</c:v>
                </c:pt>
                <c:pt idx="146761">
                  <c:v>-76.940499999999986</c:v>
                </c:pt>
                <c:pt idx="146762">
                  <c:v>-76.938499999999976</c:v>
                </c:pt>
                <c:pt idx="146763">
                  <c:v>-76.936499999999967</c:v>
                </c:pt>
                <c:pt idx="146764">
                  <c:v>-76.934499999999957</c:v>
                </c:pt>
                <c:pt idx="146765">
                  <c:v>-76.932500000000005</c:v>
                </c:pt>
                <c:pt idx="146766">
                  <c:v>-76.930499999999995</c:v>
                </c:pt>
                <c:pt idx="146767">
                  <c:v>-76.928499999999985</c:v>
                </c:pt>
                <c:pt idx="146768">
                  <c:v>-76.926499999999976</c:v>
                </c:pt>
                <c:pt idx="146769">
                  <c:v>-76.924499999999966</c:v>
                </c:pt>
                <c:pt idx="146770">
                  <c:v>-76.922499999999957</c:v>
                </c:pt>
                <c:pt idx="146771">
                  <c:v>-76.920500000000004</c:v>
                </c:pt>
                <c:pt idx="146772">
                  <c:v>-76.918499999999995</c:v>
                </c:pt>
                <c:pt idx="146773">
                  <c:v>-76.916499999999985</c:v>
                </c:pt>
                <c:pt idx="146774">
                  <c:v>-76.914499999999975</c:v>
                </c:pt>
                <c:pt idx="146775">
                  <c:v>-76.912499999999966</c:v>
                </c:pt>
                <c:pt idx="146776">
                  <c:v>-76.910499999999956</c:v>
                </c:pt>
                <c:pt idx="146777">
                  <c:v>-76.908500000000004</c:v>
                </c:pt>
                <c:pt idx="146778">
                  <c:v>-76.906499999999994</c:v>
                </c:pt>
                <c:pt idx="146779">
                  <c:v>-76.904499999999985</c:v>
                </c:pt>
                <c:pt idx="146780">
                  <c:v>-76.902499999999975</c:v>
                </c:pt>
                <c:pt idx="146781">
                  <c:v>-76.900499999999965</c:v>
                </c:pt>
                <c:pt idx="146782">
                  <c:v>-76.898499999999956</c:v>
                </c:pt>
                <c:pt idx="146783">
                  <c:v>-76.896500000000003</c:v>
                </c:pt>
                <c:pt idx="146784">
                  <c:v>-76.894499999999994</c:v>
                </c:pt>
                <c:pt idx="146785">
                  <c:v>-76.892499999999984</c:v>
                </c:pt>
                <c:pt idx="146786">
                  <c:v>-76.890499999999975</c:v>
                </c:pt>
                <c:pt idx="146787">
                  <c:v>-76.888499999999965</c:v>
                </c:pt>
                <c:pt idx="146788">
                  <c:v>-76.886499999999955</c:v>
                </c:pt>
                <c:pt idx="146789">
                  <c:v>-76.884500000000003</c:v>
                </c:pt>
                <c:pt idx="146790">
                  <c:v>-76.882499999999993</c:v>
                </c:pt>
                <c:pt idx="146791">
                  <c:v>-76.880499999999984</c:v>
                </c:pt>
                <c:pt idx="146792">
                  <c:v>-76.878499999999974</c:v>
                </c:pt>
                <c:pt idx="146793">
                  <c:v>-76.876499999999965</c:v>
                </c:pt>
                <c:pt idx="146794">
                  <c:v>-76.874499999999955</c:v>
                </c:pt>
                <c:pt idx="146795">
                  <c:v>-76.872500000000002</c:v>
                </c:pt>
                <c:pt idx="146796">
                  <c:v>-76.870499999999993</c:v>
                </c:pt>
                <c:pt idx="146797">
                  <c:v>-76.868499999999983</c:v>
                </c:pt>
                <c:pt idx="146798">
                  <c:v>-76.866499999999974</c:v>
                </c:pt>
                <c:pt idx="146799">
                  <c:v>-76.864499999999964</c:v>
                </c:pt>
                <c:pt idx="146800">
                  <c:v>-76.862499999999955</c:v>
                </c:pt>
                <c:pt idx="146801">
                  <c:v>-76.860500000000002</c:v>
                </c:pt>
                <c:pt idx="146802">
                  <c:v>-76.858499999999992</c:v>
                </c:pt>
                <c:pt idx="146803">
                  <c:v>-76.856499999999983</c:v>
                </c:pt>
                <c:pt idx="146804">
                  <c:v>-76.854499999999973</c:v>
                </c:pt>
                <c:pt idx="146805">
                  <c:v>-76.852499999999964</c:v>
                </c:pt>
                <c:pt idx="146806">
                  <c:v>-76.850499999999954</c:v>
                </c:pt>
                <c:pt idx="146807">
                  <c:v>-76.848500000000001</c:v>
                </c:pt>
                <c:pt idx="146808">
                  <c:v>-76.846499999999992</c:v>
                </c:pt>
                <c:pt idx="146809">
                  <c:v>-76.844499999999982</c:v>
                </c:pt>
                <c:pt idx="146810">
                  <c:v>-76.842499999999973</c:v>
                </c:pt>
                <c:pt idx="146811">
                  <c:v>-76.840499999999963</c:v>
                </c:pt>
                <c:pt idx="146812">
                  <c:v>-76.838499999999954</c:v>
                </c:pt>
                <c:pt idx="146813">
                  <c:v>-76.836500000000001</c:v>
                </c:pt>
                <c:pt idx="146814">
                  <c:v>-76.834499999999991</c:v>
                </c:pt>
                <c:pt idx="146815">
                  <c:v>-76.832499999999982</c:v>
                </c:pt>
                <c:pt idx="146816">
                  <c:v>-76.830499999999972</c:v>
                </c:pt>
                <c:pt idx="146817">
                  <c:v>-76.828499999999963</c:v>
                </c:pt>
                <c:pt idx="146818">
                  <c:v>-76.826499999999953</c:v>
                </c:pt>
                <c:pt idx="146819">
                  <c:v>-76.8245</c:v>
                </c:pt>
                <c:pt idx="146820">
                  <c:v>-76.822499999999991</c:v>
                </c:pt>
                <c:pt idx="146821">
                  <c:v>-76.820499999999981</c:v>
                </c:pt>
                <c:pt idx="146822">
                  <c:v>-76.818499999999972</c:v>
                </c:pt>
                <c:pt idx="146823">
                  <c:v>-76.816499999999962</c:v>
                </c:pt>
                <c:pt idx="146824">
                  <c:v>-76.814499999999953</c:v>
                </c:pt>
                <c:pt idx="146825">
                  <c:v>-76.8125</c:v>
                </c:pt>
                <c:pt idx="146826">
                  <c:v>-76.81049999999999</c:v>
                </c:pt>
                <c:pt idx="146827">
                  <c:v>-76.808499999999981</c:v>
                </c:pt>
                <c:pt idx="146828">
                  <c:v>-76.806499999999971</c:v>
                </c:pt>
                <c:pt idx="146829">
                  <c:v>-76.804499999999962</c:v>
                </c:pt>
                <c:pt idx="146830">
                  <c:v>-76.802499999999952</c:v>
                </c:pt>
                <c:pt idx="146831">
                  <c:v>-76.8005</c:v>
                </c:pt>
                <c:pt idx="146832">
                  <c:v>-76.79849999999999</c:v>
                </c:pt>
                <c:pt idx="146833">
                  <c:v>-76.79649999999998</c:v>
                </c:pt>
                <c:pt idx="146834">
                  <c:v>-76.794499999999971</c:v>
                </c:pt>
                <c:pt idx="146835">
                  <c:v>-76.792499999999961</c:v>
                </c:pt>
                <c:pt idx="146836">
                  <c:v>-76.790499999999952</c:v>
                </c:pt>
                <c:pt idx="146837">
                  <c:v>-76.788499999999999</c:v>
                </c:pt>
                <c:pt idx="146838">
                  <c:v>-76.78649999999999</c:v>
                </c:pt>
                <c:pt idx="146839">
                  <c:v>-76.78449999999998</c:v>
                </c:pt>
                <c:pt idx="146840">
                  <c:v>-76.78249999999997</c:v>
                </c:pt>
                <c:pt idx="146841">
                  <c:v>-76.780499999999961</c:v>
                </c:pt>
                <c:pt idx="146842">
                  <c:v>-76.778499999999951</c:v>
                </c:pt>
                <c:pt idx="146843">
                  <c:v>-76.776499999999999</c:v>
                </c:pt>
                <c:pt idx="146844">
                  <c:v>-76.774499999999989</c:v>
                </c:pt>
                <c:pt idx="146845">
                  <c:v>-76.77249999999998</c:v>
                </c:pt>
                <c:pt idx="146846">
                  <c:v>-76.77049999999997</c:v>
                </c:pt>
                <c:pt idx="146847">
                  <c:v>-76.76849999999996</c:v>
                </c:pt>
                <c:pt idx="146848">
                  <c:v>-76.766499999999951</c:v>
                </c:pt>
                <c:pt idx="146849">
                  <c:v>-76.764499999999998</c:v>
                </c:pt>
                <c:pt idx="146850">
                  <c:v>-76.762499999999989</c:v>
                </c:pt>
                <c:pt idx="146851">
                  <c:v>-76.760499999999979</c:v>
                </c:pt>
                <c:pt idx="146852">
                  <c:v>-76.75849999999997</c:v>
                </c:pt>
                <c:pt idx="146853">
                  <c:v>-76.75649999999996</c:v>
                </c:pt>
                <c:pt idx="146854">
                  <c:v>-76.75449999999995</c:v>
                </c:pt>
                <c:pt idx="146855">
                  <c:v>-76.752499999999998</c:v>
                </c:pt>
                <c:pt idx="146856">
                  <c:v>-76.750499999999988</c:v>
                </c:pt>
                <c:pt idx="146857">
                  <c:v>-76.748499999999979</c:v>
                </c:pt>
                <c:pt idx="146858">
                  <c:v>-76.746499999999969</c:v>
                </c:pt>
                <c:pt idx="146859">
                  <c:v>-76.74449999999996</c:v>
                </c:pt>
                <c:pt idx="146860">
                  <c:v>-76.74249999999995</c:v>
                </c:pt>
                <c:pt idx="146861">
                  <c:v>-76.740499999999997</c:v>
                </c:pt>
                <c:pt idx="146862">
                  <c:v>-76.738499999999988</c:v>
                </c:pt>
                <c:pt idx="146863">
                  <c:v>-76.736499999999978</c:v>
                </c:pt>
                <c:pt idx="146864">
                  <c:v>-76.734499999999969</c:v>
                </c:pt>
                <c:pt idx="146865">
                  <c:v>-76.732499999999959</c:v>
                </c:pt>
                <c:pt idx="146866">
                  <c:v>-76.73049999999995</c:v>
                </c:pt>
                <c:pt idx="146867">
                  <c:v>-76.728499999999997</c:v>
                </c:pt>
                <c:pt idx="146868">
                  <c:v>-76.726499999999987</c:v>
                </c:pt>
                <c:pt idx="146869">
                  <c:v>-76.724499999999978</c:v>
                </c:pt>
                <c:pt idx="146870">
                  <c:v>-76.722499999999968</c:v>
                </c:pt>
                <c:pt idx="146871">
                  <c:v>-76.720499999999959</c:v>
                </c:pt>
                <c:pt idx="146872">
                  <c:v>-76.718499999999949</c:v>
                </c:pt>
                <c:pt idx="146873">
                  <c:v>-76.716499999999996</c:v>
                </c:pt>
                <c:pt idx="146874">
                  <c:v>-76.714499999999987</c:v>
                </c:pt>
                <c:pt idx="146875">
                  <c:v>-76.712499999999977</c:v>
                </c:pt>
                <c:pt idx="146876">
                  <c:v>-76.710499999999968</c:v>
                </c:pt>
                <c:pt idx="146877">
                  <c:v>-76.708499999999958</c:v>
                </c:pt>
                <c:pt idx="146878">
                  <c:v>-76.706500000000005</c:v>
                </c:pt>
                <c:pt idx="146879">
                  <c:v>-76.704499999999996</c:v>
                </c:pt>
                <c:pt idx="146880">
                  <c:v>-76.702499999999986</c:v>
                </c:pt>
                <c:pt idx="146881">
                  <c:v>-76.700499999999977</c:v>
                </c:pt>
                <c:pt idx="146882">
                  <c:v>-76.698499999999967</c:v>
                </c:pt>
                <c:pt idx="146883">
                  <c:v>-76.696499999999958</c:v>
                </c:pt>
                <c:pt idx="146884">
                  <c:v>-76.694500000000005</c:v>
                </c:pt>
                <c:pt idx="146885">
                  <c:v>-76.692499999999995</c:v>
                </c:pt>
                <c:pt idx="146886">
                  <c:v>-76.690499999999986</c:v>
                </c:pt>
                <c:pt idx="146887">
                  <c:v>-76.688499999999976</c:v>
                </c:pt>
                <c:pt idx="146888">
                  <c:v>-76.686499999999967</c:v>
                </c:pt>
                <c:pt idx="146889">
                  <c:v>-76.684499999999957</c:v>
                </c:pt>
                <c:pt idx="146890">
                  <c:v>-76.682500000000005</c:v>
                </c:pt>
                <c:pt idx="146891">
                  <c:v>-76.680499999999995</c:v>
                </c:pt>
                <c:pt idx="146892">
                  <c:v>-76.678499999999985</c:v>
                </c:pt>
                <c:pt idx="146893">
                  <c:v>-76.676499999999976</c:v>
                </c:pt>
                <c:pt idx="146894">
                  <c:v>-76.674499999999966</c:v>
                </c:pt>
                <c:pt idx="146895">
                  <c:v>-76.672499999999957</c:v>
                </c:pt>
                <c:pt idx="146896">
                  <c:v>-76.670500000000004</c:v>
                </c:pt>
                <c:pt idx="146897">
                  <c:v>-76.668499999999995</c:v>
                </c:pt>
                <c:pt idx="146898">
                  <c:v>-76.666499999999985</c:v>
                </c:pt>
                <c:pt idx="146899">
                  <c:v>-76.664499999999975</c:v>
                </c:pt>
                <c:pt idx="146900">
                  <c:v>-76.662499999999966</c:v>
                </c:pt>
                <c:pt idx="146901">
                  <c:v>-76.660499999999956</c:v>
                </c:pt>
                <c:pt idx="146902">
                  <c:v>-76.658500000000004</c:v>
                </c:pt>
                <c:pt idx="146903">
                  <c:v>-76.656499999999994</c:v>
                </c:pt>
                <c:pt idx="146904">
                  <c:v>-76.654499999999985</c:v>
                </c:pt>
                <c:pt idx="146905">
                  <c:v>-76.652499999999975</c:v>
                </c:pt>
                <c:pt idx="146906">
                  <c:v>-76.650499999999965</c:v>
                </c:pt>
                <c:pt idx="146907">
                  <c:v>-76.648499999999956</c:v>
                </c:pt>
                <c:pt idx="146908">
                  <c:v>-76.646500000000003</c:v>
                </c:pt>
                <c:pt idx="146909">
                  <c:v>-76.644499999999994</c:v>
                </c:pt>
                <c:pt idx="146910">
                  <c:v>-76.642499999999984</c:v>
                </c:pt>
                <c:pt idx="146911">
                  <c:v>-76.640499999999975</c:v>
                </c:pt>
                <c:pt idx="146912">
                  <c:v>-76.638499999999965</c:v>
                </c:pt>
                <c:pt idx="146913">
                  <c:v>-76.636499999999955</c:v>
                </c:pt>
                <c:pt idx="146914">
                  <c:v>-76.634500000000003</c:v>
                </c:pt>
                <c:pt idx="146915">
                  <c:v>-76.632499999999993</c:v>
                </c:pt>
                <c:pt idx="146916">
                  <c:v>-76.630499999999984</c:v>
                </c:pt>
                <c:pt idx="146917">
                  <c:v>-76.628499999999974</c:v>
                </c:pt>
                <c:pt idx="146918">
                  <c:v>-76.626499999999965</c:v>
                </c:pt>
                <c:pt idx="146919">
                  <c:v>-76.624499999999955</c:v>
                </c:pt>
                <c:pt idx="146920">
                  <c:v>-76.622500000000002</c:v>
                </c:pt>
                <c:pt idx="146921">
                  <c:v>-76.620499999999993</c:v>
                </c:pt>
                <c:pt idx="146922">
                  <c:v>-76.618499999999983</c:v>
                </c:pt>
                <c:pt idx="146923">
                  <c:v>-76.616499999999974</c:v>
                </c:pt>
                <c:pt idx="146924">
                  <c:v>-76.614499999999964</c:v>
                </c:pt>
                <c:pt idx="146925">
                  <c:v>-76.612499999999955</c:v>
                </c:pt>
                <c:pt idx="146926">
                  <c:v>-76.610500000000002</c:v>
                </c:pt>
                <c:pt idx="146927">
                  <c:v>-76.608499999999992</c:v>
                </c:pt>
                <c:pt idx="146928">
                  <c:v>-76.606499999999983</c:v>
                </c:pt>
                <c:pt idx="146929">
                  <c:v>-76.604499999999973</c:v>
                </c:pt>
                <c:pt idx="146930">
                  <c:v>-76.602499999999964</c:v>
                </c:pt>
                <c:pt idx="146931">
                  <c:v>-76.600499999999954</c:v>
                </c:pt>
                <c:pt idx="146932">
                  <c:v>-76.598500000000001</c:v>
                </c:pt>
                <c:pt idx="146933">
                  <c:v>-76.596499999999992</c:v>
                </c:pt>
                <c:pt idx="146934">
                  <c:v>-76.594499999999982</c:v>
                </c:pt>
                <c:pt idx="146935">
                  <c:v>-76.592499999999973</c:v>
                </c:pt>
                <c:pt idx="146936">
                  <c:v>-76.590499999999963</c:v>
                </c:pt>
                <c:pt idx="146937">
                  <c:v>-76.588499999999954</c:v>
                </c:pt>
                <c:pt idx="146938">
                  <c:v>-76.586500000000001</c:v>
                </c:pt>
                <c:pt idx="146939">
                  <c:v>-76.584499999999991</c:v>
                </c:pt>
                <c:pt idx="146940">
                  <c:v>-76.582499999999982</c:v>
                </c:pt>
                <c:pt idx="146941">
                  <c:v>-76.580499999999972</c:v>
                </c:pt>
                <c:pt idx="146942">
                  <c:v>-76.578499999999963</c:v>
                </c:pt>
                <c:pt idx="146943">
                  <c:v>-76.576499999999953</c:v>
                </c:pt>
                <c:pt idx="146944">
                  <c:v>-76.5745</c:v>
                </c:pt>
                <c:pt idx="146945">
                  <c:v>-76.572499999999991</c:v>
                </c:pt>
                <c:pt idx="146946">
                  <c:v>-76.570499999999981</c:v>
                </c:pt>
                <c:pt idx="146947">
                  <c:v>-76.568499999999972</c:v>
                </c:pt>
                <c:pt idx="146948">
                  <c:v>-76.566499999999962</c:v>
                </c:pt>
                <c:pt idx="146949">
                  <c:v>-76.564499999999953</c:v>
                </c:pt>
                <c:pt idx="146950">
                  <c:v>-76.5625</c:v>
                </c:pt>
                <c:pt idx="146951">
                  <c:v>-76.56049999999999</c:v>
                </c:pt>
                <c:pt idx="146952">
                  <c:v>-76.558499999999981</c:v>
                </c:pt>
                <c:pt idx="146953">
                  <c:v>-76.556499999999971</c:v>
                </c:pt>
                <c:pt idx="146954">
                  <c:v>-76.554499999999962</c:v>
                </c:pt>
                <c:pt idx="146955">
                  <c:v>-76.552499999999952</c:v>
                </c:pt>
                <c:pt idx="146956">
                  <c:v>-76.5505</c:v>
                </c:pt>
                <c:pt idx="146957">
                  <c:v>-76.54849999999999</c:v>
                </c:pt>
                <c:pt idx="146958">
                  <c:v>-76.54649999999998</c:v>
                </c:pt>
                <c:pt idx="146959">
                  <c:v>-76.544499999999971</c:v>
                </c:pt>
                <c:pt idx="146960">
                  <c:v>-76.542499999999961</c:v>
                </c:pt>
                <c:pt idx="146961">
                  <c:v>-76.540499999999952</c:v>
                </c:pt>
                <c:pt idx="146962">
                  <c:v>-76.538499999999999</c:v>
                </c:pt>
                <c:pt idx="146963">
                  <c:v>-76.53649999999999</c:v>
                </c:pt>
                <c:pt idx="146964">
                  <c:v>-76.53449999999998</c:v>
                </c:pt>
                <c:pt idx="146965">
                  <c:v>-76.53249999999997</c:v>
                </c:pt>
                <c:pt idx="146966">
                  <c:v>-76.530499999999961</c:v>
                </c:pt>
                <c:pt idx="146967">
                  <c:v>-76.528499999999951</c:v>
                </c:pt>
                <c:pt idx="146968">
                  <c:v>-76.526499999999999</c:v>
                </c:pt>
                <c:pt idx="146969">
                  <c:v>-76.524499999999989</c:v>
                </c:pt>
                <c:pt idx="146970">
                  <c:v>-76.52249999999998</c:v>
                </c:pt>
                <c:pt idx="146971">
                  <c:v>-76.52049999999997</c:v>
                </c:pt>
                <c:pt idx="146972">
                  <c:v>-76.51849999999996</c:v>
                </c:pt>
                <c:pt idx="146973">
                  <c:v>-76.516499999999951</c:v>
                </c:pt>
                <c:pt idx="146974">
                  <c:v>-76.514499999999998</c:v>
                </c:pt>
                <c:pt idx="146975">
                  <c:v>-76.512499999999989</c:v>
                </c:pt>
                <c:pt idx="146976">
                  <c:v>-76.510499999999979</c:v>
                </c:pt>
                <c:pt idx="146977">
                  <c:v>-76.50849999999997</c:v>
                </c:pt>
                <c:pt idx="146978">
                  <c:v>-76.50649999999996</c:v>
                </c:pt>
                <c:pt idx="146979">
                  <c:v>-76.50449999999995</c:v>
                </c:pt>
                <c:pt idx="146980">
                  <c:v>-76.502499999999998</c:v>
                </c:pt>
                <c:pt idx="146981">
                  <c:v>-76.500499999999988</c:v>
                </c:pt>
                <c:pt idx="146982">
                  <c:v>-76.498499999999979</c:v>
                </c:pt>
                <c:pt idx="146983">
                  <c:v>-76.496499999999969</c:v>
                </c:pt>
                <c:pt idx="146984">
                  <c:v>-76.49449999999996</c:v>
                </c:pt>
                <c:pt idx="146985">
                  <c:v>-76.49249999999995</c:v>
                </c:pt>
                <c:pt idx="146986">
                  <c:v>-76.490499999999997</c:v>
                </c:pt>
                <c:pt idx="146987">
                  <c:v>-76.488499999999988</c:v>
                </c:pt>
                <c:pt idx="146988">
                  <c:v>-76.486499999999978</c:v>
                </c:pt>
                <c:pt idx="146989">
                  <c:v>-76.484499999999969</c:v>
                </c:pt>
                <c:pt idx="146990">
                  <c:v>-76.482499999999959</c:v>
                </c:pt>
                <c:pt idx="146991">
                  <c:v>-76.48049999999995</c:v>
                </c:pt>
                <c:pt idx="146992">
                  <c:v>-76.478499999999997</c:v>
                </c:pt>
                <c:pt idx="146993">
                  <c:v>-76.476499999999987</c:v>
                </c:pt>
                <c:pt idx="146994">
                  <c:v>-76.474499999999978</c:v>
                </c:pt>
                <c:pt idx="146995">
                  <c:v>-76.472499999999968</c:v>
                </c:pt>
                <c:pt idx="146996">
                  <c:v>-76.470499999999959</c:v>
                </c:pt>
                <c:pt idx="146997">
                  <c:v>-76.468499999999949</c:v>
                </c:pt>
                <c:pt idx="146998">
                  <c:v>-76.466499999999996</c:v>
                </c:pt>
                <c:pt idx="146999">
                  <c:v>-76.464499999999987</c:v>
                </c:pt>
                <c:pt idx="147000">
                  <c:v>-76.462499999999977</c:v>
                </c:pt>
                <c:pt idx="147001">
                  <c:v>-76.460499999999968</c:v>
                </c:pt>
                <c:pt idx="147002">
                  <c:v>-76.458499999999958</c:v>
                </c:pt>
                <c:pt idx="147003">
                  <c:v>-76.456500000000005</c:v>
                </c:pt>
                <c:pt idx="147004">
                  <c:v>-76.454499999999996</c:v>
                </c:pt>
                <c:pt idx="147005">
                  <c:v>-76.452499999999986</c:v>
                </c:pt>
                <c:pt idx="147006">
                  <c:v>-76.450499999999977</c:v>
                </c:pt>
                <c:pt idx="147007">
                  <c:v>-76.448499999999967</c:v>
                </c:pt>
                <c:pt idx="147008">
                  <c:v>-76.446499999999958</c:v>
                </c:pt>
                <c:pt idx="147009">
                  <c:v>-76.444500000000005</c:v>
                </c:pt>
                <c:pt idx="147010">
                  <c:v>-76.442499999999995</c:v>
                </c:pt>
                <c:pt idx="147011">
                  <c:v>-76.440499999999986</c:v>
                </c:pt>
                <c:pt idx="147012">
                  <c:v>-76.438499999999976</c:v>
                </c:pt>
                <c:pt idx="147013">
                  <c:v>-76.436499999999967</c:v>
                </c:pt>
                <c:pt idx="147014">
                  <c:v>-76.434499999999957</c:v>
                </c:pt>
                <c:pt idx="147015">
                  <c:v>-76.432500000000005</c:v>
                </c:pt>
                <c:pt idx="147016">
                  <c:v>-76.430499999999995</c:v>
                </c:pt>
                <c:pt idx="147017">
                  <c:v>-76.428499999999985</c:v>
                </c:pt>
                <c:pt idx="147018">
                  <c:v>-76.426499999999976</c:v>
                </c:pt>
                <c:pt idx="147019">
                  <c:v>-76.424499999999966</c:v>
                </c:pt>
                <c:pt idx="147020">
                  <c:v>-76.422499999999957</c:v>
                </c:pt>
                <c:pt idx="147021">
                  <c:v>-76.420500000000004</c:v>
                </c:pt>
                <c:pt idx="147022">
                  <c:v>-76.418499999999995</c:v>
                </c:pt>
                <c:pt idx="147023">
                  <c:v>-76.416499999999985</c:v>
                </c:pt>
                <c:pt idx="147024">
                  <c:v>-76.414499999999975</c:v>
                </c:pt>
                <c:pt idx="147025">
                  <c:v>-76.412499999999966</c:v>
                </c:pt>
                <c:pt idx="147026">
                  <c:v>-76.410499999999956</c:v>
                </c:pt>
                <c:pt idx="147027">
                  <c:v>-76.408500000000004</c:v>
                </c:pt>
                <c:pt idx="147028">
                  <c:v>-76.406499999999994</c:v>
                </c:pt>
                <c:pt idx="147029">
                  <c:v>-76.404499999999985</c:v>
                </c:pt>
                <c:pt idx="147030">
                  <c:v>-76.402499999999975</c:v>
                </c:pt>
                <c:pt idx="147031">
                  <c:v>-76.400499999999965</c:v>
                </c:pt>
                <c:pt idx="147032">
                  <c:v>-76.398499999999956</c:v>
                </c:pt>
                <c:pt idx="147033">
                  <c:v>-76.396500000000003</c:v>
                </c:pt>
                <c:pt idx="147034">
                  <c:v>-76.394499999999994</c:v>
                </c:pt>
                <c:pt idx="147035">
                  <c:v>-76.392499999999984</c:v>
                </c:pt>
                <c:pt idx="147036">
                  <c:v>-76.390499999999975</c:v>
                </c:pt>
                <c:pt idx="147037">
                  <c:v>-76.388499999999965</c:v>
                </c:pt>
                <c:pt idx="147038">
                  <c:v>-76.386499999999955</c:v>
                </c:pt>
                <c:pt idx="147039">
                  <c:v>-76.384500000000003</c:v>
                </c:pt>
                <c:pt idx="147040">
                  <c:v>-76.382499999999993</c:v>
                </c:pt>
                <c:pt idx="147041">
                  <c:v>-76.380499999999984</c:v>
                </c:pt>
                <c:pt idx="147042">
                  <c:v>-76.378499999999974</c:v>
                </c:pt>
                <c:pt idx="147043">
                  <c:v>-76.376499999999965</c:v>
                </c:pt>
                <c:pt idx="147044">
                  <c:v>-76.374499999999955</c:v>
                </c:pt>
                <c:pt idx="147045">
                  <c:v>-76.372500000000002</c:v>
                </c:pt>
                <c:pt idx="147046">
                  <c:v>-76.370499999999993</c:v>
                </c:pt>
                <c:pt idx="147047">
                  <c:v>-76.368499999999983</c:v>
                </c:pt>
                <c:pt idx="147048">
                  <c:v>-76.366499999999974</c:v>
                </c:pt>
                <c:pt idx="147049">
                  <c:v>-76.364499999999964</c:v>
                </c:pt>
                <c:pt idx="147050">
                  <c:v>-76.362499999999955</c:v>
                </c:pt>
                <c:pt idx="147051">
                  <c:v>-76.360500000000002</c:v>
                </c:pt>
                <c:pt idx="147052">
                  <c:v>-76.358499999999992</c:v>
                </c:pt>
                <c:pt idx="147053">
                  <c:v>-76.356499999999983</c:v>
                </c:pt>
                <c:pt idx="147054">
                  <c:v>-76.354499999999973</c:v>
                </c:pt>
                <c:pt idx="147055">
                  <c:v>-76.352499999999964</c:v>
                </c:pt>
                <c:pt idx="147056">
                  <c:v>-76.350499999999954</c:v>
                </c:pt>
                <c:pt idx="147057">
                  <c:v>-76.348500000000001</c:v>
                </c:pt>
                <c:pt idx="147058">
                  <c:v>-76.346499999999992</c:v>
                </c:pt>
                <c:pt idx="147059">
                  <c:v>-76.344499999999982</c:v>
                </c:pt>
                <c:pt idx="147060">
                  <c:v>-76.342499999999973</c:v>
                </c:pt>
                <c:pt idx="147061">
                  <c:v>-76.340499999999963</c:v>
                </c:pt>
                <c:pt idx="147062">
                  <c:v>-76.338499999999954</c:v>
                </c:pt>
                <c:pt idx="147063">
                  <c:v>-76.336500000000001</c:v>
                </c:pt>
                <c:pt idx="147064">
                  <c:v>-76.334499999999991</c:v>
                </c:pt>
                <c:pt idx="147065">
                  <c:v>-76.332499999999982</c:v>
                </c:pt>
                <c:pt idx="147066">
                  <c:v>-76.330499999999972</c:v>
                </c:pt>
                <c:pt idx="147067">
                  <c:v>-76.328499999999963</c:v>
                </c:pt>
                <c:pt idx="147068">
                  <c:v>-76.326499999999953</c:v>
                </c:pt>
                <c:pt idx="147069">
                  <c:v>-76.3245</c:v>
                </c:pt>
                <c:pt idx="147070">
                  <c:v>-76.322499999999991</c:v>
                </c:pt>
                <c:pt idx="147071">
                  <c:v>-76.320499999999981</c:v>
                </c:pt>
                <c:pt idx="147072">
                  <c:v>-76.318499999999972</c:v>
                </c:pt>
                <c:pt idx="147073">
                  <c:v>-76.316499999999962</c:v>
                </c:pt>
                <c:pt idx="147074">
                  <c:v>-76.314499999999953</c:v>
                </c:pt>
                <c:pt idx="147075">
                  <c:v>-76.3125</c:v>
                </c:pt>
                <c:pt idx="147076">
                  <c:v>-76.31049999999999</c:v>
                </c:pt>
                <c:pt idx="147077">
                  <c:v>-76.308499999999981</c:v>
                </c:pt>
                <c:pt idx="147078">
                  <c:v>-76.306499999999971</c:v>
                </c:pt>
                <c:pt idx="147079">
                  <c:v>-76.304499999999962</c:v>
                </c:pt>
                <c:pt idx="147080">
                  <c:v>-76.302499999999952</c:v>
                </c:pt>
                <c:pt idx="147081">
                  <c:v>-76.3005</c:v>
                </c:pt>
                <c:pt idx="147082">
                  <c:v>-76.29849999999999</c:v>
                </c:pt>
                <c:pt idx="147083">
                  <c:v>-76.29649999999998</c:v>
                </c:pt>
                <c:pt idx="147084">
                  <c:v>-76.294499999999971</c:v>
                </c:pt>
                <c:pt idx="147085">
                  <c:v>-76.292499999999961</c:v>
                </c:pt>
                <c:pt idx="147086">
                  <c:v>-76.290499999999952</c:v>
                </c:pt>
                <c:pt idx="147087">
                  <c:v>-76.288499999999999</c:v>
                </c:pt>
                <c:pt idx="147088">
                  <c:v>-76.28649999999999</c:v>
                </c:pt>
                <c:pt idx="147089">
                  <c:v>-76.28449999999998</c:v>
                </c:pt>
                <c:pt idx="147090">
                  <c:v>-76.28249999999997</c:v>
                </c:pt>
                <c:pt idx="147091">
                  <c:v>-76.280499999999961</c:v>
                </c:pt>
                <c:pt idx="147092">
                  <c:v>-76.278499999999951</c:v>
                </c:pt>
                <c:pt idx="147093">
                  <c:v>-76.276499999999999</c:v>
                </c:pt>
                <c:pt idx="147094">
                  <c:v>-76.274499999999989</c:v>
                </c:pt>
                <c:pt idx="147095">
                  <c:v>-76.27249999999998</c:v>
                </c:pt>
                <c:pt idx="147096">
                  <c:v>-76.27049999999997</c:v>
                </c:pt>
                <c:pt idx="147097">
                  <c:v>-76.26849999999996</c:v>
                </c:pt>
                <c:pt idx="147098">
                  <c:v>-76.266499999999951</c:v>
                </c:pt>
                <c:pt idx="147099">
                  <c:v>-76.264499999999998</c:v>
                </c:pt>
                <c:pt idx="147100">
                  <c:v>-76.262499999999989</c:v>
                </c:pt>
                <c:pt idx="147101">
                  <c:v>-76.260499999999979</c:v>
                </c:pt>
                <c:pt idx="147102">
                  <c:v>-76.25849999999997</c:v>
                </c:pt>
                <c:pt idx="147103">
                  <c:v>-76.25649999999996</c:v>
                </c:pt>
                <c:pt idx="147104">
                  <c:v>-76.25449999999995</c:v>
                </c:pt>
                <c:pt idx="147105">
                  <c:v>-76.252499999999998</c:v>
                </c:pt>
                <c:pt idx="147106">
                  <c:v>-76.250499999999988</c:v>
                </c:pt>
                <c:pt idx="147107">
                  <c:v>-76.248499999999979</c:v>
                </c:pt>
                <c:pt idx="147108">
                  <c:v>-76.246499999999969</c:v>
                </c:pt>
                <c:pt idx="147109">
                  <c:v>-76.24449999999996</c:v>
                </c:pt>
                <c:pt idx="147110">
                  <c:v>-76.24249999999995</c:v>
                </c:pt>
                <c:pt idx="147111">
                  <c:v>-76.240499999999997</c:v>
                </c:pt>
                <c:pt idx="147112">
                  <c:v>-76.238499999999988</c:v>
                </c:pt>
                <c:pt idx="147113">
                  <c:v>-76.236499999999978</c:v>
                </c:pt>
                <c:pt idx="147114">
                  <c:v>-76.234499999999969</c:v>
                </c:pt>
                <c:pt idx="147115">
                  <c:v>-76.232499999999959</c:v>
                </c:pt>
                <c:pt idx="147116">
                  <c:v>-76.23049999999995</c:v>
                </c:pt>
                <c:pt idx="147117">
                  <c:v>-76.228499999999997</c:v>
                </c:pt>
                <c:pt idx="147118">
                  <c:v>-76.226499999999987</c:v>
                </c:pt>
                <c:pt idx="147119">
                  <c:v>-76.224499999999978</c:v>
                </c:pt>
                <c:pt idx="147120">
                  <c:v>-76.222499999999968</c:v>
                </c:pt>
                <c:pt idx="147121">
                  <c:v>-76.220499999999959</c:v>
                </c:pt>
                <c:pt idx="147122">
                  <c:v>-76.218499999999949</c:v>
                </c:pt>
                <c:pt idx="147123">
                  <c:v>-76.216499999999996</c:v>
                </c:pt>
                <c:pt idx="147124">
                  <c:v>-76.214499999999987</c:v>
                </c:pt>
                <c:pt idx="147125">
                  <c:v>-76.212499999999977</c:v>
                </c:pt>
                <c:pt idx="147126">
                  <c:v>-76.210499999999968</c:v>
                </c:pt>
                <c:pt idx="147127">
                  <c:v>-76.208499999999958</c:v>
                </c:pt>
                <c:pt idx="147128">
                  <c:v>-76.206500000000005</c:v>
                </c:pt>
                <c:pt idx="147129">
                  <c:v>-76.204499999999996</c:v>
                </c:pt>
                <c:pt idx="147130">
                  <c:v>-76.202499999999986</c:v>
                </c:pt>
                <c:pt idx="147131">
                  <c:v>-76.200499999999977</c:v>
                </c:pt>
                <c:pt idx="147132">
                  <c:v>-76.198499999999967</c:v>
                </c:pt>
                <c:pt idx="147133">
                  <c:v>-76.196499999999958</c:v>
                </c:pt>
                <c:pt idx="147134">
                  <c:v>-76.194500000000005</c:v>
                </c:pt>
                <c:pt idx="147135">
                  <c:v>-76.192499999999995</c:v>
                </c:pt>
                <c:pt idx="147136">
                  <c:v>-76.190499999999986</c:v>
                </c:pt>
                <c:pt idx="147137">
                  <c:v>-76.188499999999976</c:v>
                </c:pt>
                <c:pt idx="147138">
                  <c:v>-76.186499999999967</c:v>
                </c:pt>
                <c:pt idx="147139">
                  <c:v>-76.184499999999957</c:v>
                </c:pt>
                <c:pt idx="147140">
                  <c:v>-76.182500000000005</c:v>
                </c:pt>
                <c:pt idx="147141">
                  <c:v>-76.180499999999995</c:v>
                </c:pt>
                <c:pt idx="147142">
                  <c:v>-76.178499999999985</c:v>
                </c:pt>
                <c:pt idx="147143">
                  <c:v>-76.176499999999976</c:v>
                </c:pt>
                <c:pt idx="147144">
                  <c:v>-76.174499999999966</c:v>
                </c:pt>
                <c:pt idx="147145">
                  <c:v>-76.172499999999957</c:v>
                </c:pt>
                <c:pt idx="147146">
                  <c:v>-76.170500000000004</c:v>
                </c:pt>
                <c:pt idx="147147">
                  <c:v>-76.168499999999995</c:v>
                </c:pt>
                <c:pt idx="147148">
                  <c:v>-76.166499999999985</c:v>
                </c:pt>
                <c:pt idx="147149">
                  <c:v>-76.164499999999975</c:v>
                </c:pt>
                <c:pt idx="147150">
                  <c:v>-76.162499999999966</c:v>
                </c:pt>
                <c:pt idx="147151">
                  <c:v>-76.160499999999956</c:v>
                </c:pt>
                <c:pt idx="147152">
                  <c:v>-76.158500000000004</c:v>
                </c:pt>
                <c:pt idx="147153">
                  <c:v>-76.156499999999994</c:v>
                </c:pt>
                <c:pt idx="147154">
                  <c:v>-76.154499999999985</c:v>
                </c:pt>
                <c:pt idx="147155">
                  <c:v>-76.152499999999975</c:v>
                </c:pt>
                <c:pt idx="147156">
                  <c:v>-76.150499999999965</c:v>
                </c:pt>
                <c:pt idx="147157">
                  <c:v>-76.148499999999956</c:v>
                </c:pt>
                <c:pt idx="147158">
                  <c:v>-76.146500000000003</c:v>
                </c:pt>
                <c:pt idx="147159">
                  <c:v>-76.144499999999994</c:v>
                </c:pt>
                <c:pt idx="147160">
                  <c:v>-76.142499999999984</c:v>
                </c:pt>
                <c:pt idx="147161">
                  <c:v>-76.140499999999975</c:v>
                </c:pt>
                <c:pt idx="147162">
                  <c:v>-76.138499999999965</c:v>
                </c:pt>
                <c:pt idx="147163">
                  <c:v>-76.136499999999955</c:v>
                </c:pt>
                <c:pt idx="147164">
                  <c:v>-76.134500000000003</c:v>
                </c:pt>
                <c:pt idx="147165">
                  <c:v>-76.132499999999993</c:v>
                </c:pt>
                <c:pt idx="147166">
                  <c:v>-76.130499999999984</c:v>
                </c:pt>
                <c:pt idx="147167">
                  <c:v>-76.128499999999974</c:v>
                </c:pt>
                <c:pt idx="147168">
                  <c:v>-76.126499999999965</c:v>
                </c:pt>
                <c:pt idx="147169">
                  <c:v>-76.124499999999955</c:v>
                </c:pt>
                <c:pt idx="147170">
                  <c:v>-76.122500000000002</c:v>
                </c:pt>
                <c:pt idx="147171">
                  <c:v>-76.120499999999993</c:v>
                </c:pt>
                <c:pt idx="147172">
                  <c:v>-76.118499999999983</c:v>
                </c:pt>
                <c:pt idx="147173">
                  <c:v>-76.116499999999974</c:v>
                </c:pt>
                <c:pt idx="147174">
                  <c:v>-76.114499999999964</c:v>
                </c:pt>
                <c:pt idx="147175">
                  <c:v>-76.112499999999955</c:v>
                </c:pt>
                <c:pt idx="147176">
                  <c:v>-76.110500000000002</c:v>
                </c:pt>
                <c:pt idx="147177">
                  <c:v>-76.108499999999992</c:v>
                </c:pt>
                <c:pt idx="147178">
                  <c:v>-76.106499999999983</c:v>
                </c:pt>
                <c:pt idx="147179">
                  <c:v>-76.104499999999973</c:v>
                </c:pt>
                <c:pt idx="147180">
                  <c:v>-76.102499999999964</c:v>
                </c:pt>
                <c:pt idx="147181">
                  <c:v>-76.100499999999954</c:v>
                </c:pt>
                <c:pt idx="147182">
                  <c:v>-76.098500000000001</c:v>
                </c:pt>
                <c:pt idx="147183">
                  <c:v>-76.096499999999992</c:v>
                </c:pt>
                <c:pt idx="147184">
                  <c:v>-76.094499999999982</c:v>
                </c:pt>
                <c:pt idx="147185">
                  <c:v>-76.092499999999973</c:v>
                </c:pt>
                <c:pt idx="147186">
                  <c:v>-76.090499999999963</c:v>
                </c:pt>
                <c:pt idx="147187">
                  <c:v>-76.088499999999954</c:v>
                </c:pt>
                <c:pt idx="147188">
                  <c:v>-76.086500000000001</c:v>
                </c:pt>
                <c:pt idx="147189">
                  <c:v>-76.084499999999991</c:v>
                </c:pt>
                <c:pt idx="147190">
                  <c:v>-76.082499999999982</c:v>
                </c:pt>
                <c:pt idx="147191">
                  <c:v>-76.080499999999972</c:v>
                </c:pt>
                <c:pt idx="147192">
                  <c:v>-76.078499999999963</c:v>
                </c:pt>
                <c:pt idx="147193">
                  <c:v>-76.076499999999953</c:v>
                </c:pt>
                <c:pt idx="147194">
                  <c:v>-76.0745</c:v>
                </c:pt>
                <c:pt idx="147195">
                  <c:v>-76.072499999999991</c:v>
                </c:pt>
                <c:pt idx="147196">
                  <c:v>-76.070499999999981</c:v>
                </c:pt>
                <c:pt idx="147197">
                  <c:v>-76.068499999999972</c:v>
                </c:pt>
                <c:pt idx="147198">
                  <c:v>-76.066499999999962</c:v>
                </c:pt>
                <c:pt idx="147199">
                  <c:v>-76.064499999999953</c:v>
                </c:pt>
                <c:pt idx="147200">
                  <c:v>-76.0625</c:v>
                </c:pt>
                <c:pt idx="147201">
                  <c:v>-76.06049999999999</c:v>
                </c:pt>
                <c:pt idx="147202">
                  <c:v>-76.058499999999981</c:v>
                </c:pt>
                <c:pt idx="147203">
                  <c:v>-76.056499999999971</c:v>
                </c:pt>
                <c:pt idx="147204">
                  <c:v>-76.054499999999962</c:v>
                </c:pt>
                <c:pt idx="147205">
                  <c:v>-76.052499999999952</c:v>
                </c:pt>
                <c:pt idx="147206">
                  <c:v>-76.0505</c:v>
                </c:pt>
                <c:pt idx="147207">
                  <c:v>-76.04849999999999</c:v>
                </c:pt>
                <c:pt idx="147208">
                  <c:v>-76.04649999999998</c:v>
                </c:pt>
                <c:pt idx="147209">
                  <c:v>-76.044499999999971</c:v>
                </c:pt>
                <c:pt idx="147210">
                  <c:v>-76.042499999999961</c:v>
                </c:pt>
                <c:pt idx="147211">
                  <c:v>-76.040499999999952</c:v>
                </c:pt>
                <c:pt idx="147212">
                  <c:v>-76.038499999999999</c:v>
                </c:pt>
                <c:pt idx="147213">
                  <c:v>-76.03649999999999</c:v>
                </c:pt>
                <c:pt idx="147214">
                  <c:v>-76.03449999999998</c:v>
                </c:pt>
                <c:pt idx="147215">
                  <c:v>-76.03249999999997</c:v>
                </c:pt>
                <c:pt idx="147216">
                  <c:v>-76.030499999999961</c:v>
                </c:pt>
                <c:pt idx="147217">
                  <c:v>-76.028499999999951</c:v>
                </c:pt>
                <c:pt idx="147218">
                  <c:v>-76.026499999999999</c:v>
                </c:pt>
                <c:pt idx="147219">
                  <c:v>-76.024499999999989</c:v>
                </c:pt>
                <c:pt idx="147220">
                  <c:v>-76.02249999999998</c:v>
                </c:pt>
                <c:pt idx="147221">
                  <c:v>-76.02049999999997</c:v>
                </c:pt>
                <c:pt idx="147222">
                  <c:v>-76.01849999999996</c:v>
                </c:pt>
                <c:pt idx="147223">
                  <c:v>-76.016499999999951</c:v>
                </c:pt>
                <c:pt idx="147224">
                  <c:v>-76.014499999999998</c:v>
                </c:pt>
                <c:pt idx="147225">
                  <c:v>-76.012499999999989</c:v>
                </c:pt>
                <c:pt idx="147226">
                  <c:v>-76.010499999999979</c:v>
                </c:pt>
                <c:pt idx="147227">
                  <c:v>-76.00849999999997</c:v>
                </c:pt>
                <c:pt idx="147228">
                  <c:v>-76.00649999999996</c:v>
                </c:pt>
                <c:pt idx="147229">
                  <c:v>-76.00449999999995</c:v>
                </c:pt>
                <c:pt idx="147230">
                  <c:v>-76.002499999999998</c:v>
                </c:pt>
                <c:pt idx="147231">
                  <c:v>-76.000499999999988</c:v>
                </c:pt>
                <c:pt idx="147232">
                  <c:v>-75.998499999999979</c:v>
                </c:pt>
                <c:pt idx="147233">
                  <c:v>-75.996499999999969</c:v>
                </c:pt>
                <c:pt idx="147234">
                  <c:v>-75.99449999999996</c:v>
                </c:pt>
                <c:pt idx="147235">
                  <c:v>-75.99249999999995</c:v>
                </c:pt>
                <c:pt idx="147236">
                  <c:v>-75.990499999999997</c:v>
                </c:pt>
                <c:pt idx="147237">
                  <c:v>-75.988499999999988</c:v>
                </c:pt>
                <c:pt idx="147238">
                  <c:v>-75.986499999999978</c:v>
                </c:pt>
                <c:pt idx="147239">
                  <c:v>-75.984499999999969</c:v>
                </c:pt>
                <c:pt idx="147240">
                  <c:v>-75.982499999999959</c:v>
                </c:pt>
                <c:pt idx="147241">
                  <c:v>-75.98049999999995</c:v>
                </c:pt>
                <c:pt idx="147242">
                  <c:v>-75.978499999999997</c:v>
                </c:pt>
                <c:pt idx="147243">
                  <c:v>-75.976499999999987</c:v>
                </c:pt>
                <c:pt idx="147244">
                  <c:v>-75.974499999999978</c:v>
                </c:pt>
                <c:pt idx="147245">
                  <c:v>-75.972499999999968</c:v>
                </c:pt>
                <c:pt idx="147246">
                  <c:v>-75.970499999999959</c:v>
                </c:pt>
                <c:pt idx="147247">
                  <c:v>-75.968499999999949</c:v>
                </c:pt>
                <c:pt idx="147248">
                  <c:v>-75.966499999999996</c:v>
                </c:pt>
                <c:pt idx="147249">
                  <c:v>-75.964499999999987</c:v>
                </c:pt>
                <c:pt idx="147250">
                  <c:v>-75.962499999999977</c:v>
                </c:pt>
                <c:pt idx="147251">
                  <c:v>-75.960499999999968</c:v>
                </c:pt>
                <c:pt idx="147252">
                  <c:v>-75.958499999999958</c:v>
                </c:pt>
                <c:pt idx="147253">
                  <c:v>-75.956500000000005</c:v>
                </c:pt>
                <c:pt idx="147254">
                  <c:v>-75.954499999999996</c:v>
                </c:pt>
                <c:pt idx="147255">
                  <c:v>-75.952499999999986</c:v>
                </c:pt>
                <c:pt idx="147256">
                  <c:v>-75.950499999999977</c:v>
                </c:pt>
                <c:pt idx="147257">
                  <c:v>-75.948499999999967</c:v>
                </c:pt>
                <c:pt idx="147258">
                  <c:v>-75.946499999999958</c:v>
                </c:pt>
                <c:pt idx="147259">
                  <c:v>-75.944500000000005</c:v>
                </c:pt>
                <c:pt idx="147260">
                  <c:v>-75.942499999999995</c:v>
                </c:pt>
                <c:pt idx="147261">
                  <c:v>-75.940499999999986</c:v>
                </c:pt>
                <c:pt idx="147262">
                  <c:v>-75.938499999999976</c:v>
                </c:pt>
                <c:pt idx="147263">
                  <c:v>-75.936499999999967</c:v>
                </c:pt>
                <c:pt idx="147264">
                  <c:v>-75.934499999999957</c:v>
                </c:pt>
                <c:pt idx="147265">
                  <c:v>-75.932500000000005</c:v>
                </c:pt>
                <c:pt idx="147266">
                  <c:v>-75.930499999999995</c:v>
                </c:pt>
                <c:pt idx="147267">
                  <c:v>-75.928499999999985</c:v>
                </c:pt>
                <c:pt idx="147268">
                  <c:v>-75.926499999999976</c:v>
                </c:pt>
                <c:pt idx="147269">
                  <c:v>-75.924499999999966</c:v>
                </c:pt>
                <c:pt idx="147270">
                  <c:v>-75.922499999999957</c:v>
                </c:pt>
                <c:pt idx="147271">
                  <c:v>-75.920500000000004</c:v>
                </c:pt>
                <c:pt idx="147272">
                  <c:v>-75.918499999999995</c:v>
                </c:pt>
                <c:pt idx="147273">
                  <c:v>-75.916499999999985</c:v>
                </c:pt>
                <c:pt idx="147274">
                  <c:v>-75.914499999999975</c:v>
                </c:pt>
                <c:pt idx="147275">
                  <c:v>-75.912499999999966</c:v>
                </c:pt>
                <c:pt idx="147276">
                  <c:v>-75.910499999999956</c:v>
                </c:pt>
                <c:pt idx="147277">
                  <c:v>-75.908500000000004</c:v>
                </c:pt>
                <c:pt idx="147278">
                  <c:v>-75.906499999999994</c:v>
                </c:pt>
                <c:pt idx="147279">
                  <c:v>-75.904499999999985</c:v>
                </c:pt>
                <c:pt idx="147280">
                  <c:v>-75.902499999999975</c:v>
                </c:pt>
                <c:pt idx="147281">
                  <c:v>-75.900499999999965</c:v>
                </c:pt>
                <c:pt idx="147282">
                  <c:v>-75.898499999999956</c:v>
                </c:pt>
                <c:pt idx="147283">
                  <c:v>-75.896500000000003</c:v>
                </c:pt>
                <c:pt idx="147284">
                  <c:v>-75.894499999999994</c:v>
                </c:pt>
                <c:pt idx="147285">
                  <c:v>-75.892499999999984</c:v>
                </c:pt>
                <c:pt idx="147286">
                  <c:v>-75.890499999999975</c:v>
                </c:pt>
                <c:pt idx="147287">
                  <c:v>-75.888499999999965</c:v>
                </c:pt>
                <c:pt idx="147288">
                  <c:v>-75.886499999999955</c:v>
                </c:pt>
                <c:pt idx="147289">
                  <c:v>-75.884500000000003</c:v>
                </c:pt>
                <c:pt idx="147290">
                  <c:v>-75.882499999999993</c:v>
                </c:pt>
                <c:pt idx="147291">
                  <c:v>-75.880499999999984</c:v>
                </c:pt>
                <c:pt idx="147292">
                  <c:v>-75.878499999999974</c:v>
                </c:pt>
                <c:pt idx="147293">
                  <c:v>-75.876499999999965</c:v>
                </c:pt>
                <c:pt idx="147294">
                  <c:v>-75.874499999999955</c:v>
                </c:pt>
                <c:pt idx="147295">
                  <c:v>-75.872500000000002</c:v>
                </c:pt>
                <c:pt idx="147296">
                  <c:v>-75.870499999999993</c:v>
                </c:pt>
                <c:pt idx="147297">
                  <c:v>-75.868499999999983</c:v>
                </c:pt>
                <c:pt idx="147298">
                  <c:v>-75.866499999999974</c:v>
                </c:pt>
                <c:pt idx="147299">
                  <c:v>-75.864499999999964</c:v>
                </c:pt>
                <c:pt idx="147300">
                  <c:v>-75.862499999999955</c:v>
                </c:pt>
                <c:pt idx="147301">
                  <c:v>-75.860500000000002</c:v>
                </c:pt>
                <c:pt idx="147302">
                  <c:v>-75.858499999999992</c:v>
                </c:pt>
                <c:pt idx="147303">
                  <c:v>-75.856499999999983</c:v>
                </c:pt>
                <c:pt idx="147304">
                  <c:v>-75.854499999999973</c:v>
                </c:pt>
                <c:pt idx="147305">
                  <c:v>-75.852499999999964</c:v>
                </c:pt>
                <c:pt idx="147306">
                  <c:v>-75.850499999999954</c:v>
                </c:pt>
                <c:pt idx="147307">
                  <c:v>-75.848500000000001</c:v>
                </c:pt>
                <c:pt idx="147308">
                  <c:v>-75.846499999999992</c:v>
                </c:pt>
                <c:pt idx="147309">
                  <c:v>-75.844499999999982</c:v>
                </c:pt>
                <c:pt idx="147310">
                  <c:v>-75.842499999999973</c:v>
                </c:pt>
                <c:pt idx="147311">
                  <c:v>-75.840499999999963</c:v>
                </c:pt>
                <c:pt idx="147312">
                  <c:v>-75.838499999999954</c:v>
                </c:pt>
                <c:pt idx="147313">
                  <c:v>-75.836500000000001</c:v>
                </c:pt>
                <c:pt idx="147314">
                  <c:v>-75.834499999999991</c:v>
                </c:pt>
                <c:pt idx="147315">
                  <c:v>-75.832499999999982</c:v>
                </c:pt>
                <c:pt idx="147316">
                  <c:v>-75.830499999999972</c:v>
                </c:pt>
                <c:pt idx="147317">
                  <c:v>-75.828499999999963</c:v>
                </c:pt>
                <c:pt idx="147318">
                  <c:v>-75.826499999999953</c:v>
                </c:pt>
                <c:pt idx="147319">
                  <c:v>-75.8245</c:v>
                </c:pt>
                <c:pt idx="147320">
                  <c:v>-75.822499999999991</c:v>
                </c:pt>
                <c:pt idx="147321">
                  <c:v>-75.820499999999981</c:v>
                </c:pt>
                <c:pt idx="147322">
                  <c:v>-75.818499999999972</c:v>
                </c:pt>
                <c:pt idx="147323">
                  <c:v>-75.816499999999962</c:v>
                </c:pt>
                <c:pt idx="147324">
                  <c:v>-75.814499999999953</c:v>
                </c:pt>
                <c:pt idx="147325">
                  <c:v>-75.8125</c:v>
                </c:pt>
                <c:pt idx="147326">
                  <c:v>-75.81049999999999</c:v>
                </c:pt>
                <c:pt idx="147327">
                  <c:v>-75.808499999999981</c:v>
                </c:pt>
                <c:pt idx="147328">
                  <c:v>-75.806499999999971</c:v>
                </c:pt>
                <c:pt idx="147329">
                  <c:v>-75.804499999999962</c:v>
                </c:pt>
                <c:pt idx="147330">
                  <c:v>-75.802499999999952</c:v>
                </c:pt>
                <c:pt idx="147331">
                  <c:v>-75.8005</c:v>
                </c:pt>
                <c:pt idx="147332">
                  <c:v>-75.79849999999999</c:v>
                </c:pt>
                <c:pt idx="147333">
                  <c:v>-75.79649999999998</c:v>
                </c:pt>
                <c:pt idx="147334">
                  <c:v>-75.794499999999971</c:v>
                </c:pt>
                <c:pt idx="147335">
                  <c:v>-75.792499999999961</c:v>
                </c:pt>
                <c:pt idx="147336">
                  <c:v>-75.790499999999952</c:v>
                </c:pt>
                <c:pt idx="147337">
                  <c:v>-75.788499999999999</c:v>
                </c:pt>
                <c:pt idx="147338">
                  <c:v>-75.78649999999999</c:v>
                </c:pt>
                <c:pt idx="147339">
                  <c:v>-75.78449999999998</c:v>
                </c:pt>
                <c:pt idx="147340">
                  <c:v>-75.78249999999997</c:v>
                </c:pt>
                <c:pt idx="147341">
                  <c:v>-75.780499999999961</c:v>
                </c:pt>
                <c:pt idx="147342">
                  <c:v>-75.778499999999951</c:v>
                </c:pt>
                <c:pt idx="147343">
                  <c:v>-75.776499999999999</c:v>
                </c:pt>
                <c:pt idx="147344">
                  <c:v>-75.774499999999989</c:v>
                </c:pt>
                <c:pt idx="147345">
                  <c:v>-75.77249999999998</c:v>
                </c:pt>
                <c:pt idx="147346">
                  <c:v>-75.77049999999997</c:v>
                </c:pt>
                <c:pt idx="147347">
                  <c:v>-75.76849999999996</c:v>
                </c:pt>
                <c:pt idx="147348">
                  <c:v>-75.766499999999951</c:v>
                </c:pt>
                <c:pt idx="147349">
                  <c:v>-75.764499999999998</c:v>
                </c:pt>
                <c:pt idx="147350">
                  <c:v>-75.762499999999989</c:v>
                </c:pt>
                <c:pt idx="147351">
                  <c:v>-75.760499999999979</c:v>
                </c:pt>
                <c:pt idx="147352">
                  <c:v>-75.75849999999997</c:v>
                </c:pt>
                <c:pt idx="147353">
                  <c:v>-75.75649999999996</c:v>
                </c:pt>
                <c:pt idx="147354">
                  <c:v>-75.75449999999995</c:v>
                </c:pt>
                <c:pt idx="147355">
                  <c:v>-75.752499999999998</c:v>
                </c:pt>
                <c:pt idx="147356">
                  <c:v>-75.750499999999988</c:v>
                </c:pt>
                <c:pt idx="147357">
                  <c:v>-75.748499999999979</c:v>
                </c:pt>
                <c:pt idx="147358">
                  <c:v>-75.746499999999969</c:v>
                </c:pt>
                <c:pt idx="147359">
                  <c:v>-75.74449999999996</c:v>
                </c:pt>
                <c:pt idx="147360">
                  <c:v>-75.74249999999995</c:v>
                </c:pt>
                <c:pt idx="147361">
                  <c:v>-75.740499999999997</c:v>
                </c:pt>
                <c:pt idx="147362">
                  <c:v>-75.738499999999988</c:v>
                </c:pt>
                <c:pt idx="147363">
                  <c:v>-75.736499999999978</c:v>
                </c:pt>
                <c:pt idx="147364">
                  <c:v>-75.734499999999969</c:v>
                </c:pt>
                <c:pt idx="147365">
                  <c:v>-75.732499999999959</c:v>
                </c:pt>
                <c:pt idx="147366">
                  <c:v>-75.73049999999995</c:v>
                </c:pt>
                <c:pt idx="147367">
                  <c:v>-75.728499999999997</c:v>
                </c:pt>
                <c:pt idx="147368">
                  <c:v>-75.726499999999987</c:v>
                </c:pt>
                <c:pt idx="147369">
                  <c:v>-75.724499999999978</c:v>
                </c:pt>
                <c:pt idx="147370">
                  <c:v>-75.722499999999968</c:v>
                </c:pt>
                <c:pt idx="147371">
                  <c:v>-75.720499999999959</c:v>
                </c:pt>
                <c:pt idx="147372">
                  <c:v>-75.718499999999949</c:v>
                </c:pt>
                <c:pt idx="147373">
                  <c:v>-75.716499999999996</c:v>
                </c:pt>
                <c:pt idx="147374">
                  <c:v>-75.714499999999987</c:v>
                </c:pt>
                <c:pt idx="147375">
                  <c:v>-75.712499999999977</c:v>
                </c:pt>
                <c:pt idx="147376">
                  <c:v>-75.710499999999968</c:v>
                </c:pt>
                <c:pt idx="147377">
                  <c:v>-75.708499999999958</c:v>
                </c:pt>
                <c:pt idx="147378">
                  <c:v>-75.706500000000005</c:v>
                </c:pt>
                <c:pt idx="147379">
                  <c:v>-75.704499999999996</c:v>
                </c:pt>
                <c:pt idx="147380">
                  <c:v>-75.702499999999986</c:v>
                </c:pt>
                <c:pt idx="147381">
                  <c:v>-75.700499999999977</c:v>
                </c:pt>
                <c:pt idx="147382">
                  <c:v>-75.698499999999967</c:v>
                </c:pt>
                <c:pt idx="147383">
                  <c:v>-75.696499999999958</c:v>
                </c:pt>
                <c:pt idx="147384">
                  <c:v>-75.694500000000005</c:v>
                </c:pt>
                <c:pt idx="147385">
                  <c:v>-75.692499999999995</c:v>
                </c:pt>
                <c:pt idx="147386">
                  <c:v>-75.690499999999986</c:v>
                </c:pt>
                <c:pt idx="147387">
                  <c:v>-75.688499999999976</c:v>
                </c:pt>
                <c:pt idx="147388">
                  <c:v>-75.686499999999967</c:v>
                </c:pt>
                <c:pt idx="147389">
                  <c:v>-75.684499999999957</c:v>
                </c:pt>
                <c:pt idx="147390">
                  <c:v>-75.682500000000005</c:v>
                </c:pt>
                <c:pt idx="147391">
                  <c:v>-75.680499999999995</c:v>
                </c:pt>
                <c:pt idx="147392">
                  <c:v>-75.678499999999985</c:v>
                </c:pt>
                <c:pt idx="147393">
                  <c:v>-75.676499999999976</c:v>
                </c:pt>
                <c:pt idx="147394">
                  <c:v>-75.674499999999966</c:v>
                </c:pt>
                <c:pt idx="147395">
                  <c:v>-75.672499999999957</c:v>
                </c:pt>
                <c:pt idx="147396">
                  <c:v>-75.670500000000004</c:v>
                </c:pt>
                <c:pt idx="147397">
                  <c:v>-75.668499999999995</c:v>
                </c:pt>
                <c:pt idx="147398">
                  <c:v>-75.666499999999985</c:v>
                </c:pt>
                <c:pt idx="147399">
                  <c:v>-75.664499999999975</c:v>
                </c:pt>
                <c:pt idx="147400">
                  <c:v>-75.662499999999966</c:v>
                </c:pt>
                <c:pt idx="147401">
                  <c:v>-75.660499999999956</c:v>
                </c:pt>
                <c:pt idx="147402">
                  <c:v>-75.658500000000004</c:v>
                </c:pt>
                <c:pt idx="147403">
                  <c:v>-75.656499999999994</c:v>
                </c:pt>
                <c:pt idx="147404">
                  <c:v>-75.654499999999985</c:v>
                </c:pt>
                <c:pt idx="147405">
                  <c:v>-75.652499999999975</c:v>
                </c:pt>
                <c:pt idx="147406">
                  <c:v>-75.650499999999965</c:v>
                </c:pt>
                <c:pt idx="147407">
                  <c:v>-75.648499999999956</c:v>
                </c:pt>
                <c:pt idx="147408">
                  <c:v>-75.646500000000003</c:v>
                </c:pt>
                <c:pt idx="147409">
                  <c:v>-75.644499999999994</c:v>
                </c:pt>
                <c:pt idx="147410">
                  <c:v>-75.642499999999984</c:v>
                </c:pt>
                <c:pt idx="147411">
                  <c:v>-75.640499999999975</c:v>
                </c:pt>
                <c:pt idx="147412">
                  <c:v>-75.638499999999965</c:v>
                </c:pt>
                <c:pt idx="147413">
                  <c:v>-75.636499999999955</c:v>
                </c:pt>
                <c:pt idx="147414">
                  <c:v>-75.634500000000003</c:v>
                </c:pt>
                <c:pt idx="147415">
                  <c:v>-75.632499999999993</c:v>
                </c:pt>
                <c:pt idx="147416">
                  <c:v>-75.630499999999984</c:v>
                </c:pt>
                <c:pt idx="147417">
                  <c:v>-75.628499999999974</c:v>
                </c:pt>
                <c:pt idx="147418">
                  <c:v>-75.626499999999965</c:v>
                </c:pt>
                <c:pt idx="147419">
                  <c:v>-75.624499999999955</c:v>
                </c:pt>
                <c:pt idx="147420">
                  <c:v>-75.622500000000002</c:v>
                </c:pt>
                <c:pt idx="147421">
                  <c:v>-75.620499999999993</c:v>
                </c:pt>
                <c:pt idx="147422">
                  <c:v>-75.618499999999983</c:v>
                </c:pt>
                <c:pt idx="147423">
                  <c:v>-75.616499999999974</c:v>
                </c:pt>
                <c:pt idx="147424">
                  <c:v>-75.614499999999964</c:v>
                </c:pt>
                <c:pt idx="147425">
                  <c:v>-75.612499999999955</c:v>
                </c:pt>
                <c:pt idx="147426">
                  <c:v>-75.610500000000002</c:v>
                </c:pt>
                <c:pt idx="147427">
                  <c:v>-75.608499999999992</c:v>
                </c:pt>
                <c:pt idx="147428">
                  <c:v>-75.606499999999983</c:v>
                </c:pt>
                <c:pt idx="147429">
                  <c:v>-75.604499999999973</c:v>
                </c:pt>
                <c:pt idx="147430">
                  <c:v>-75.602499999999964</c:v>
                </c:pt>
                <c:pt idx="147431">
                  <c:v>-75.600499999999954</c:v>
                </c:pt>
                <c:pt idx="147432">
                  <c:v>-75.598500000000001</c:v>
                </c:pt>
                <c:pt idx="147433">
                  <c:v>-75.596499999999992</c:v>
                </c:pt>
                <c:pt idx="147434">
                  <c:v>-75.594499999999982</c:v>
                </c:pt>
                <c:pt idx="147435">
                  <c:v>-75.592499999999973</c:v>
                </c:pt>
                <c:pt idx="147436">
                  <c:v>-75.590499999999963</c:v>
                </c:pt>
                <c:pt idx="147437">
                  <c:v>-75.588499999999954</c:v>
                </c:pt>
                <c:pt idx="147438">
                  <c:v>-75.586500000000001</c:v>
                </c:pt>
                <c:pt idx="147439">
                  <c:v>-75.584499999999991</c:v>
                </c:pt>
                <c:pt idx="147440">
                  <c:v>-75.582499999999982</c:v>
                </c:pt>
                <c:pt idx="147441">
                  <c:v>-75.580499999999972</c:v>
                </c:pt>
                <c:pt idx="147442">
                  <c:v>-75.578499999999963</c:v>
                </c:pt>
                <c:pt idx="147443">
                  <c:v>-75.576499999999953</c:v>
                </c:pt>
                <c:pt idx="147444">
                  <c:v>-75.5745</c:v>
                </c:pt>
                <c:pt idx="147445">
                  <c:v>-75.572499999999991</c:v>
                </c:pt>
                <c:pt idx="147446">
                  <c:v>-75.570499999999981</c:v>
                </c:pt>
                <c:pt idx="147447">
                  <c:v>-75.568499999999972</c:v>
                </c:pt>
                <c:pt idx="147448">
                  <c:v>-75.566499999999962</c:v>
                </c:pt>
                <c:pt idx="147449">
                  <c:v>-75.564499999999953</c:v>
                </c:pt>
                <c:pt idx="147450">
                  <c:v>-75.5625</c:v>
                </c:pt>
                <c:pt idx="147451">
                  <c:v>-75.56049999999999</c:v>
                </c:pt>
                <c:pt idx="147452">
                  <c:v>-75.558499999999981</c:v>
                </c:pt>
                <c:pt idx="147453">
                  <c:v>-75.556499999999971</c:v>
                </c:pt>
                <c:pt idx="147454">
                  <c:v>-75.554499999999962</c:v>
                </c:pt>
                <c:pt idx="147455">
                  <c:v>-75.552499999999952</c:v>
                </c:pt>
                <c:pt idx="147456">
                  <c:v>-75.5505</c:v>
                </c:pt>
                <c:pt idx="147457">
                  <c:v>-75.54849999999999</c:v>
                </c:pt>
                <c:pt idx="147458">
                  <c:v>-75.54649999999998</c:v>
                </c:pt>
                <c:pt idx="147459">
                  <c:v>-75.544499999999971</c:v>
                </c:pt>
                <c:pt idx="147460">
                  <c:v>-75.542499999999961</c:v>
                </c:pt>
                <c:pt idx="147461">
                  <c:v>-75.540499999999952</c:v>
                </c:pt>
                <c:pt idx="147462">
                  <c:v>-75.538499999999999</c:v>
                </c:pt>
                <c:pt idx="147463">
                  <c:v>-75.53649999999999</c:v>
                </c:pt>
                <c:pt idx="147464">
                  <c:v>-75.53449999999998</c:v>
                </c:pt>
                <c:pt idx="147465">
                  <c:v>-75.53249999999997</c:v>
                </c:pt>
                <c:pt idx="147466">
                  <c:v>-75.530499999999961</c:v>
                </c:pt>
                <c:pt idx="147467">
                  <c:v>-75.528499999999951</c:v>
                </c:pt>
                <c:pt idx="147468">
                  <c:v>-75.526499999999999</c:v>
                </c:pt>
                <c:pt idx="147469">
                  <c:v>-75.524499999999989</c:v>
                </c:pt>
                <c:pt idx="147470">
                  <c:v>-75.52249999999998</c:v>
                </c:pt>
                <c:pt idx="147471">
                  <c:v>-75.52049999999997</c:v>
                </c:pt>
                <c:pt idx="147472">
                  <c:v>-75.51849999999996</c:v>
                </c:pt>
                <c:pt idx="147473">
                  <c:v>-75.516499999999951</c:v>
                </c:pt>
                <c:pt idx="147474">
                  <c:v>-75.514499999999998</c:v>
                </c:pt>
                <c:pt idx="147475">
                  <c:v>-75.512499999999989</c:v>
                </c:pt>
                <c:pt idx="147476">
                  <c:v>-75.510499999999979</c:v>
                </c:pt>
                <c:pt idx="147477">
                  <c:v>-75.50849999999997</c:v>
                </c:pt>
                <c:pt idx="147478">
                  <c:v>-75.50649999999996</c:v>
                </c:pt>
                <c:pt idx="147479">
                  <c:v>-75.50449999999995</c:v>
                </c:pt>
                <c:pt idx="147480">
                  <c:v>-75.502499999999998</c:v>
                </c:pt>
                <c:pt idx="147481">
                  <c:v>-75.500499999999988</c:v>
                </c:pt>
                <c:pt idx="147482">
                  <c:v>-75.498499999999979</c:v>
                </c:pt>
                <c:pt idx="147483">
                  <c:v>-75.496499999999969</c:v>
                </c:pt>
                <c:pt idx="147484">
                  <c:v>-75.49449999999996</c:v>
                </c:pt>
                <c:pt idx="147485">
                  <c:v>-75.49249999999995</c:v>
                </c:pt>
                <c:pt idx="147486">
                  <c:v>-75.490499999999997</c:v>
                </c:pt>
                <c:pt idx="147487">
                  <c:v>-75.488499999999988</c:v>
                </c:pt>
                <c:pt idx="147488">
                  <c:v>-75.486499999999978</c:v>
                </c:pt>
                <c:pt idx="147489">
                  <c:v>-75.484499999999969</c:v>
                </c:pt>
                <c:pt idx="147490">
                  <c:v>-75.482499999999959</c:v>
                </c:pt>
                <c:pt idx="147491">
                  <c:v>-75.48049999999995</c:v>
                </c:pt>
                <c:pt idx="147492">
                  <c:v>-75.478499999999997</c:v>
                </c:pt>
                <c:pt idx="147493">
                  <c:v>-75.476499999999987</c:v>
                </c:pt>
                <c:pt idx="147494">
                  <c:v>-75.474499999999978</c:v>
                </c:pt>
                <c:pt idx="147495">
                  <c:v>-75.472499999999968</c:v>
                </c:pt>
                <c:pt idx="147496">
                  <c:v>-75.470499999999959</c:v>
                </c:pt>
                <c:pt idx="147497">
                  <c:v>-75.468499999999949</c:v>
                </c:pt>
                <c:pt idx="147498">
                  <c:v>-75.466499999999996</c:v>
                </c:pt>
                <c:pt idx="147499">
                  <c:v>-75.464499999999987</c:v>
                </c:pt>
                <c:pt idx="147500">
                  <c:v>-75.462499999999977</c:v>
                </c:pt>
                <c:pt idx="147501">
                  <c:v>-75.460499999999968</c:v>
                </c:pt>
                <c:pt idx="147502">
                  <c:v>-75.458499999999958</c:v>
                </c:pt>
                <c:pt idx="147503">
                  <c:v>-75.456500000000005</c:v>
                </c:pt>
                <c:pt idx="147504">
                  <c:v>-75.454499999999996</c:v>
                </c:pt>
                <c:pt idx="147505">
                  <c:v>-75.452499999999986</c:v>
                </c:pt>
                <c:pt idx="147506">
                  <c:v>-75.450499999999977</c:v>
                </c:pt>
                <c:pt idx="147507">
                  <c:v>-75.448499999999967</c:v>
                </c:pt>
                <c:pt idx="147508">
                  <c:v>-75.446499999999958</c:v>
                </c:pt>
                <c:pt idx="147509">
                  <c:v>-75.444500000000005</c:v>
                </c:pt>
                <c:pt idx="147510">
                  <c:v>-75.442499999999995</c:v>
                </c:pt>
                <c:pt idx="147511">
                  <c:v>-75.440499999999986</c:v>
                </c:pt>
                <c:pt idx="147512">
                  <c:v>-75.438499999999976</c:v>
                </c:pt>
                <c:pt idx="147513">
                  <c:v>-75.436499999999967</c:v>
                </c:pt>
                <c:pt idx="147514">
                  <c:v>-75.434499999999957</c:v>
                </c:pt>
                <c:pt idx="147515">
                  <c:v>-75.432500000000005</c:v>
                </c:pt>
                <c:pt idx="147516">
                  <c:v>-75.430499999999995</c:v>
                </c:pt>
                <c:pt idx="147517">
                  <c:v>-75.428499999999985</c:v>
                </c:pt>
                <c:pt idx="147518">
                  <c:v>-75.426499999999976</c:v>
                </c:pt>
                <c:pt idx="147519">
                  <c:v>-75.424499999999966</c:v>
                </c:pt>
                <c:pt idx="147520">
                  <c:v>-75.422499999999957</c:v>
                </c:pt>
                <c:pt idx="147521">
                  <c:v>-75.420500000000004</c:v>
                </c:pt>
                <c:pt idx="147522">
                  <c:v>-75.418499999999995</c:v>
                </c:pt>
                <c:pt idx="147523">
                  <c:v>-75.416499999999985</c:v>
                </c:pt>
                <c:pt idx="147524">
                  <c:v>-75.414499999999975</c:v>
                </c:pt>
                <c:pt idx="147525">
                  <c:v>-75.412499999999966</c:v>
                </c:pt>
                <c:pt idx="147526">
                  <c:v>-75.410499999999956</c:v>
                </c:pt>
                <c:pt idx="147527">
                  <c:v>-75.408500000000004</c:v>
                </c:pt>
                <c:pt idx="147528">
                  <c:v>-75.406499999999994</c:v>
                </c:pt>
                <c:pt idx="147529">
                  <c:v>-75.404499999999985</c:v>
                </c:pt>
                <c:pt idx="147530">
                  <c:v>-75.402499999999975</c:v>
                </c:pt>
                <c:pt idx="147531">
                  <c:v>-75.400499999999965</c:v>
                </c:pt>
                <c:pt idx="147532">
                  <c:v>-75.398499999999956</c:v>
                </c:pt>
                <c:pt idx="147533">
                  <c:v>-75.396500000000003</c:v>
                </c:pt>
                <c:pt idx="147534">
                  <c:v>-75.394499999999994</c:v>
                </c:pt>
                <c:pt idx="147535">
                  <c:v>-75.392499999999984</c:v>
                </c:pt>
                <c:pt idx="147536">
                  <c:v>-75.390499999999975</c:v>
                </c:pt>
                <c:pt idx="147537">
                  <c:v>-75.388499999999965</c:v>
                </c:pt>
                <c:pt idx="147538">
                  <c:v>-75.386499999999955</c:v>
                </c:pt>
                <c:pt idx="147539">
                  <c:v>-75.384500000000003</c:v>
                </c:pt>
                <c:pt idx="147540">
                  <c:v>-75.382499999999993</c:v>
                </c:pt>
                <c:pt idx="147541">
                  <c:v>-75.380499999999984</c:v>
                </c:pt>
                <c:pt idx="147542">
                  <c:v>-75.378499999999974</c:v>
                </c:pt>
                <c:pt idx="147543">
                  <c:v>-75.376499999999965</c:v>
                </c:pt>
                <c:pt idx="147544">
                  <c:v>-75.374499999999955</c:v>
                </c:pt>
                <c:pt idx="147545">
                  <c:v>-75.372500000000002</c:v>
                </c:pt>
                <c:pt idx="147546">
                  <c:v>-75.370499999999993</c:v>
                </c:pt>
                <c:pt idx="147547">
                  <c:v>-75.368499999999983</c:v>
                </c:pt>
                <c:pt idx="147548">
                  <c:v>-75.366499999999974</c:v>
                </c:pt>
                <c:pt idx="147549">
                  <c:v>-75.364499999999964</c:v>
                </c:pt>
                <c:pt idx="147550">
                  <c:v>-75.362499999999955</c:v>
                </c:pt>
                <c:pt idx="147551">
                  <c:v>-75.360500000000002</c:v>
                </c:pt>
                <c:pt idx="147552">
                  <c:v>-75.358499999999992</c:v>
                </c:pt>
                <c:pt idx="147553">
                  <c:v>-75.356499999999983</c:v>
                </c:pt>
                <c:pt idx="147554">
                  <c:v>-75.354499999999973</c:v>
                </c:pt>
                <c:pt idx="147555">
                  <c:v>-75.352499999999964</c:v>
                </c:pt>
                <c:pt idx="147556">
                  <c:v>-75.350499999999954</c:v>
                </c:pt>
                <c:pt idx="147557">
                  <c:v>-75.348500000000001</c:v>
                </c:pt>
                <c:pt idx="147558">
                  <c:v>-75.346499999999992</c:v>
                </c:pt>
                <c:pt idx="147559">
                  <c:v>-75.344499999999982</c:v>
                </c:pt>
                <c:pt idx="147560">
                  <c:v>-75.342499999999973</c:v>
                </c:pt>
                <c:pt idx="147561">
                  <c:v>-75.340499999999963</c:v>
                </c:pt>
                <c:pt idx="147562">
                  <c:v>-75.338499999999954</c:v>
                </c:pt>
                <c:pt idx="147563">
                  <c:v>-75.336500000000001</c:v>
                </c:pt>
                <c:pt idx="147564">
                  <c:v>-75.334499999999991</c:v>
                </c:pt>
                <c:pt idx="147565">
                  <c:v>-75.332499999999982</c:v>
                </c:pt>
                <c:pt idx="147566">
                  <c:v>-75.330499999999972</c:v>
                </c:pt>
                <c:pt idx="147567">
                  <c:v>-75.328499999999963</c:v>
                </c:pt>
                <c:pt idx="147568">
                  <c:v>-75.326499999999953</c:v>
                </c:pt>
                <c:pt idx="147569">
                  <c:v>-75.3245</c:v>
                </c:pt>
                <c:pt idx="147570">
                  <c:v>-75.322499999999991</c:v>
                </c:pt>
                <c:pt idx="147571">
                  <c:v>-75.320499999999981</c:v>
                </c:pt>
                <c:pt idx="147572">
                  <c:v>-75.318499999999972</c:v>
                </c:pt>
                <c:pt idx="147573">
                  <c:v>-75.316499999999962</c:v>
                </c:pt>
                <c:pt idx="147574">
                  <c:v>-75.314499999999953</c:v>
                </c:pt>
                <c:pt idx="147575">
                  <c:v>-75.3125</c:v>
                </c:pt>
                <c:pt idx="147576">
                  <c:v>-75.31049999999999</c:v>
                </c:pt>
                <c:pt idx="147577">
                  <c:v>-75.308499999999981</c:v>
                </c:pt>
                <c:pt idx="147578">
                  <c:v>-75.306499999999971</c:v>
                </c:pt>
                <c:pt idx="147579">
                  <c:v>-75.304499999999962</c:v>
                </c:pt>
                <c:pt idx="147580">
                  <c:v>-75.302499999999952</c:v>
                </c:pt>
                <c:pt idx="147581">
                  <c:v>-75.3005</c:v>
                </c:pt>
                <c:pt idx="147582">
                  <c:v>-75.29849999999999</c:v>
                </c:pt>
                <c:pt idx="147583">
                  <c:v>-75.29649999999998</c:v>
                </c:pt>
                <c:pt idx="147584">
                  <c:v>-75.294499999999971</c:v>
                </c:pt>
                <c:pt idx="147585">
                  <c:v>-75.292499999999961</c:v>
                </c:pt>
                <c:pt idx="147586">
                  <c:v>-75.290499999999952</c:v>
                </c:pt>
                <c:pt idx="147587">
                  <c:v>-75.288499999999999</c:v>
                </c:pt>
                <c:pt idx="147588">
                  <c:v>-75.28649999999999</c:v>
                </c:pt>
                <c:pt idx="147589">
                  <c:v>-75.28449999999998</c:v>
                </c:pt>
                <c:pt idx="147590">
                  <c:v>-75.28249999999997</c:v>
                </c:pt>
                <c:pt idx="147591">
                  <c:v>-75.280499999999961</c:v>
                </c:pt>
                <c:pt idx="147592">
                  <c:v>-75.278499999999951</c:v>
                </c:pt>
                <c:pt idx="147593">
                  <c:v>-75.276499999999999</c:v>
                </c:pt>
                <c:pt idx="147594">
                  <c:v>-75.274499999999989</c:v>
                </c:pt>
                <c:pt idx="147595">
                  <c:v>-75.27249999999998</c:v>
                </c:pt>
                <c:pt idx="147596">
                  <c:v>-75.27049999999997</c:v>
                </c:pt>
                <c:pt idx="147597">
                  <c:v>-75.26849999999996</c:v>
                </c:pt>
                <c:pt idx="147598">
                  <c:v>-75.266499999999951</c:v>
                </c:pt>
                <c:pt idx="147599">
                  <c:v>-75.264499999999998</c:v>
                </c:pt>
                <c:pt idx="147600">
                  <c:v>-75.262499999999989</c:v>
                </c:pt>
                <c:pt idx="147601">
                  <c:v>-75.260499999999979</c:v>
                </c:pt>
                <c:pt idx="147602">
                  <c:v>-75.25849999999997</c:v>
                </c:pt>
                <c:pt idx="147603">
                  <c:v>-75.25649999999996</c:v>
                </c:pt>
                <c:pt idx="147604">
                  <c:v>-75.25449999999995</c:v>
                </c:pt>
                <c:pt idx="147605">
                  <c:v>-75.252499999999998</c:v>
                </c:pt>
                <c:pt idx="147606">
                  <c:v>-75.250499999999988</c:v>
                </c:pt>
                <c:pt idx="147607">
                  <c:v>-75.248499999999979</c:v>
                </c:pt>
                <c:pt idx="147608">
                  <c:v>-75.246499999999969</c:v>
                </c:pt>
                <c:pt idx="147609">
                  <c:v>-75.24449999999996</c:v>
                </c:pt>
                <c:pt idx="147610">
                  <c:v>-75.24249999999995</c:v>
                </c:pt>
                <c:pt idx="147611">
                  <c:v>-75.240499999999997</c:v>
                </c:pt>
                <c:pt idx="147612">
                  <c:v>-75.238499999999988</c:v>
                </c:pt>
                <c:pt idx="147613">
                  <c:v>-75.236499999999978</c:v>
                </c:pt>
                <c:pt idx="147614">
                  <c:v>-75.234499999999969</c:v>
                </c:pt>
                <c:pt idx="147615">
                  <c:v>-75.232499999999959</c:v>
                </c:pt>
                <c:pt idx="147616">
                  <c:v>-75.23049999999995</c:v>
                </c:pt>
                <c:pt idx="147617">
                  <c:v>-75.228499999999997</c:v>
                </c:pt>
                <c:pt idx="147618">
                  <c:v>-75.226499999999987</c:v>
                </c:pt>
                <c:pt idx="147619">
                  <c:v>-75.224499999999978</c:v>
                </c:pt>
                <c:pt idx="147620">
                  <c:v>-75.222499999999968</c:v>
                </c:pt>
                <c:pt idx="147621">
                  <c:v>-75.220499999999959</c:v>
                </c:pt>
                <c:pt idx="147622">
                  <c:v>-75.218499999999949</c:v>
                </c:pt>
                <c:pt idx="147623">
                  <c:v>-75.216499999999996</c:v>
                </c:pt>
                <c:pt idx="147624">
                  <c:v>-75.214499999999987</c:v>
                </c:pt>
                <c:pt idx="147625">
                  <c:v>-75.212499999999977</c:v>
                </c:pt>
                <c:pt idx="147626">
                  <c:v>-75.210499999999968</c:v>
                </c:pt>
                <c:pt idx="147627">
                  <c:v>-75.208499999999958</c:v>
                </c:pt>
                <c:pt idx="147628">
                  <c:v>-75.206500000000005</c:v>
                </c:pt>
                <c:pt idx="147629">
                  <c:v>-75.204499999999996</c:v>
                </c:pt>
                <c:pt idx="147630">
                  <c:v>-75.202499999999986</c:v>
                </c:pt>
                <c:pt idx="147631">
                  <c:v>-75.200499999999977</c:v>
                </c:pt>
                <c:pt idx="147632">
                  <c:v>-75.198499999999967</c:v>
                </c:pt>
                <c:pt idx="147633">
                  <c:v>-75.196499999999958</c:v>
                </c:pt>
                <c:pt idx="147634">
                  <c:v>-75.194500000000005</c:v>
                </c:pt>
                <c:pt idx="147635">
                  <c:v>-75.192499999999995</c:v>
                </c:pt>
                <c:pt idx="147636">
                  <c:v>-75.190499999999986</c:v>
                </c:pt>
                <c:pt idx="147637">
                  <c:v>-75.188499999999976</c:v>
                </c:pt>
                <c:pt idx="147638">
                  <c:v>-75.186499999999967</c:v>
                </c:pt>
                <c:pt idx="147639">
                  <c:v>-75.184499999999957</c:v>
                </c:pt>
                <c:pt idx="147640">
                  <c:v>-75.182500000000005</c:v>
                </c:pt>
                <c:pt idx="147641">
                  <c:v>-75.180499999999995</c:v>
                </c:pt>
                <c:pt idx="147642">
                  <c:v>-75.178499999999985</c:v>
                </c:pt>
                <c:pt idx="147643">
                  <c:v>-75.176499999999976</c:v>
                </c:pt>
                <c:pt idx="147644">
                  <c:v>-75.174499999999966</c:v>
                </c:pt>
                <c:pt idx="147645">
                  <c:v>-75.172499999999957</c:v>
                </c:pt>
                <c:pt idx="147646">
                  <c:v>-75.170500000000004</c:v>
                </c:pt>
                <c:pt idx="147647">
                  <c:v>-75.168499999999995</c:v>
                </c:pt>
                <c:pt idx="147648">
                  <c:v>-75.166499999999985</c:v>
                </c:pt>
                <c:pt idx="147649">
                  <c:v>-75.164499999999975</c:v>
                </c:pt>
                <c:pt idx="147650">
                  <c:v>-75.162499999999966</c:v>
                </c:pt>
                <c:pt idx="147651">
                  <c:v>-75.160499999999956</c:v>
                </c:pt>
                <c:pt idx="147652">
                  <c:v>-75.158500000000004</c:v>
                </c:pt>
                <c:pt idx="147653">
                  <c:v>-75.156499999999994</c:v>
                </c:pt>
                <c:pt idx="147654">
                  <c:v>-75.154499999999985</c:v>
                </c:pt>
                <c:pt idx="147655">
                  <c:v>-75.152499999999975</c:v>
                </c:pt>
                <c:pt idx="147656">
                  <c:v>-75.150499999999965</c:v>
                </c:pt>
                <c:pt idx="147657">
                  <c:v>-75.148499999999956</c:v>
                </c:pt>
                <c:pt idx="147658">
                  <c:v>-75.146500000000003</c:v>
                </c:pt>
                <c:pt idx="147659">
                  <c:v>-75.144499999999994</c:v>
                </c:pt>
                <c:pt idx="147660">
                  <c:v>-75.142499999999984</c:v>
                </c:pt>
                <c:pt idx="147661">
                  <c:v>-75.140499999999975</c:v>
                </c:pt>
                <c:pt idx="147662">
                  <c:v>-75.138499999999965</c:v>
                </c:pt>
                <c:pt idx="147663">
                  <c:v>-75.136499999999955</c:v>
                </c:pt>
                <c:pt idx="147664">
                  <c:v>-75.134500000000003</c:v>
                </c:pt>
                <c:pt idx="147665">
                  <c:v>-75.132499999999993</c:v>
                </c:pt>
                <c:pt idx="147666">
                  <c:v>-75.130499999999984</c:v>
                </c:pt>
                <c:pt idx="147667">
                  <c:v>-75.128499999999974</c:v>
                </c:pt>
                <c:pt idx="147668">
                  <c:v>-75.126499999999965</c:v>
                </c:pt>
                <c:pt idx="147669">
                  <c:v>-75.124499999999955</c:v>
                </c:pt>
                <c:pt idx="147670">
                  <c:v>-75.122500000000002</c:v>
                </c:pt>
                <c:pt idx="147671">
                  <c:v>-75.120499999999993</c:v>
                </c:pt>
                <c:pt idx="147672">
                  <c:v>-75.118499999999983</c:v>
                </c:pt>
                <c:pt idx="147673">
                  <c:v>-75.116499999999974</c:v>
                </c:pt>
                <c:pt idx="147674">
                  <c:v>-75.114499999999964</c:v>
                </c:pt>
                <c:pt idx="147675">
                  <c:v>-75.112499999999955</c:v>
                </c:pt>
                <c:pt idx="147676">
                  <c:v>-75.110500000000002</c:v>
                </c:pt>
                <c:pt idx="147677">
                  <c:v>-75.108499999999992</c:v>
                </c:pt>
                <c:pt idx="147678">
                  <c:v>-75.106499999999983</c:v>
                </c:pt>
                <c:pt idx="147679">
                  <c:v>-75.104499999999973</c:v>
                </c:pt>
                <c:pt idx="147680">
                  <c:v>-75.102499999999964</c:v>
                </c:pt>
                <c:pt idx="147681">
                  <c:v>-75.100499999999954</c:v>
                </c:pt>
                <c:pt idx="147682">
                  <c:v>-75.098500000000001</c:v>
                </c:pt>
                <c:pt idx="147683">
                  <c:v>-75.096499999999992</c:v>
                </c:pt>
                <c:pt idx="147684">
                  <c:v>-75.094499999999982</c:v>
                </c:pt>
                <c:pt idx="147685">
                  <c:v>-75.092499999999973</c:v>
                </c:pt>
                <c:pt idx="147686">
                  <c:v>-75.090499999999963</c:v>
                </c:pt>
                <c:pt idx="147687">
                  <c:v>-75.088499999999954</c:v>
                </c:pt>
                <c:pt idx="147688">
                  <c:v>-75.086500000000001</c:v>
                </c:pt>
                <c:pt idx="147689">
                  <c:v>-75.084499999999991</c:v>
                </c:pt>
                <c:pt idx="147690">
                  <c:v>-75.082499999999982</c:v>
                </c:pt>
                <c:pt idx="147691">
                  <c:v>-75.080499999999972</c:v>
                </c:pt>
                <c:pt idx="147692">
                  <c:v>-75.078499999999963</c:v>
                </c:pt>
                <c:pt idx="147693">
                  <c:v>-75.076499999999953</c:v>
                </c:pt>
                <c:pt idx="147694">
                  <c:v>-75.0745</c:v>
                </c:pt>
                <c:pt idx="147695">
                  <c:v>-75.072499999999991</c:v>
                </c:pt>
                <c:pt idx="147696">
                  <c:v>-75.070499999999981</c:v>
                </c:pt>
                <c:pt idx="147697">
                  <c:v>-75.068499999999972</c:v>
                </c:pt>
                <c:pt idx="147698">
                  <c:v>-75.066499999999962</c:v>
                </c:pt>
                <c:pt idx="147699">
                  <c:v>-75.064499999999953</c:v>
                </c:pt>
                <c:pt idx="147700">
                  <c:v>-75.0625</c:v>
                </c:pt>
                <c:pt idx="147701">
                  <c:v>-75.06049999999999</c:v>
                </c:pt>
                <c:pt idx="147702">
                  <c:v>-75.058499999999981</c:v>
                </c:pt>
                <c:pt idx="147703">
                  <c:v>-75.056499999999971</c:v>
                </c:pt>
                <c:pt idx="147704">
                  <c:v>-75.054499999999962</c:v>
                </c:pt>
                <c:pt idx="147705">
                  <c:v>-75.052499999999952</c:v>
                </c:pt>
                <c:pt idx="147706">
                  <c:v>-75.0505</c:v>
                </c:pt>
                <c:pt idx="147707">
                  <c:v>-75.04849999999999</c:v>
                </c:pt>
                <c:pt idx="147708">
                  <c:v>-75.04649999999998</c:v>
                </c:pt>
                <c:pt idx="147709">
                  <c:v>-75.044499999999971</c:v>
                </c:pt>
                <c:pt idx="147710">
                  <c:v>-75.042499999999961</c:v>
                </c:pt>
                <c:pt idx="147711">
                  <c:v>-75.040499999999952</c:v>
                </c:pt>
                <c:pt idx="147712">
                  <c:v>-75.038499999999999</c:v>
                </c:pt>
                <c:pt idx="147713">
                  <c:v>-75.03649999999999</c:v>
                </c:pt>
                <c:pt idx="147714">
                  <c:v>-75.03449999999998</c:v>
                </c:pt>
                <c:pt idx="147715">
                  <c:v>-75.03249999999997</c:v>
                </c:pt>
                <c:pt idx="147716">
                  <c:v>-75.030499999999961</c:v>
                </c:pt>
                <c:pt idx="147717">
                  <c:v>-75.028499999999951</c:v>
                </c:pt>
                <c:pt idx="147718">
                  <c:v>-75.026499999999999</c:v>
                </c:pt>
                <c:pt idx="147719">
                  <c:v>-75.024499999999989</c:v>
                </c:pt>
                <c:pt idx="147720">
                  <c:v>-75.02249999999998</c:v>
                </c:pt>
                <c:pt idx="147721">
                  <c:v>-75.02049999999997</c:v>
                </c:pt>
                <c:pt idx="147722">
                  <c:v>-75.01849999999996</c:v>
                </c:pt>
                <c:pt idx="147723">
                  <c:v>-75.016499999999951</c:v>
                </c:pt>
                <c:pt idx="147724">
                  <c:v>-75.014499999999998</c:v>
                </c:pt>
                <c:pt idx="147725">
                  <c:v>-75.012499999999989</c:v>
                </c:pt>
                <c:pt idx="147726">
                  <c:v>-75.010499999999979</c:v>
                </c:pt>
                <c:pt idx="147727">
                  <c:v>-75.00849999999997</c:v>
                </c:pt>
                <c:pt idx="147728">
                  <c:v>-75.00649999999996</c:v>
                </c:pt>
                <c:pt idx="147729">
                  <c:v>-75.00449999999995</c:v>
                </c:pt>
                <c:pt idx="147730">
                  <c:v>-75.002499999999998</c:v>
                </c:pt>
                <c:pt idx="147731">
                  <c:v>-75.000499999999988</c:v>
                </c:pt>
                <c:pt idx="147732">
                  <c:v>-74.998499999999979</c:v>
                </c:pt>
                <c:pt idx="147733">
                  <c:v>-74.996499999999969</c:v>
                </c:pt>
                <c:pt idx="147734">
                  <c:v>-74.99449999999996</c:v>
                </c:pt>
                <c:pt idx="147735">
                  <c:v>-74.99249999999995</c:v>
                </c:pt>
                <c:pt idx="147736">
                  <c:v>-74.990499999999997</c:v>
                </c:pt>
                <c:pt idx="147737">
                  <c:v>-74.988499999999988</c:v>
                </c:pt>
                <c:pt idx="147738">
                  <c:v>-74.986499999999978</c:v>
                </c:pt>
                <c:pt idx="147739">
                  <c:v>-74.984499999999969</c:v>
                </c:pt>
                <c:pt idx="147740">
                  <c:v>-74.982499999999959</c:v>
                </c:pt>
                <c:pt idx="147741">
                  <c:v>-74.98049999999995</c:v>
                </c:pt>
                <c:pt idx="147742">
                  <c:v>-74.978499999999997</c:v>
                </c:pt>
                <c:pt idx="147743">
                  <c:v>-74.976499999999987</c:v>
                </c:pt>
                <c:pt idx="147744">
                  <c:v>-74.974499999999978</c:v>
                </c:pt>
                <c:pt idx="147745">
                  <c:v>-74.972499999999968</c:v>
                </c:pt>
                <c:pt idx="147746">
                  <c:v>-74.970499999999959</c:v>
                </c:pt>
                <c:pt idx="147747">
                  <c:v>-74.968499999999949</c:v>
                </c:pt>
                <c:pt idx="147748">
                  <c:v>-74.966499999999996</c:v>
                </c:pt>
                <c:pt idx="147749">
                  <c:v>-74.964499999999987</c:v>
                </c:pt>
                <c:pt idx="147750">
                  <c:v>-74.962499999999977</c:v>
                </c:pt>
                <c:pt idx="147751">
                  <c:v>-74.960499999999968</c:v>
                </c:pt>
                <c:pt idx="147752">
                  <c:v>-74.958499999999958</c:v>
                </c:pt>
                <c:pt idx="147753">
                  <c:v>-74.956500000000005</c:v>
                </c:pt>
                <c:pt idx="147754">
                  <c:v>-74.954499999999996</c:v>
                </c:pt>
                <c:pt idx="147755">
                  <c:v>-74.952499999999986</c:v>
                </c:pt>
                <c:pt idx="147756">
                  <c:v>-74.950499999999977</c:v>
                </c:pt>
                <c:pt idx="147757">
                  <c:v>-74.948499999999967</c:v>
                </c:pt>
                <c:pt idx="147758">
                  <c:v>-74.946499999999958</c:v>
                </c:pt>
                <c:pt idx="147759">
                  <c:v>-74.944500000000005</c:v>
                </c:pt>
                <c:pt idx="147760">
                  <c:v>-74.942499999999995</c:v>
                </c:pt>
                <c:pt idx="147761">
                  <c:v>-74.940499999999986</c:v>
                </c:pt>
                <c:pt idx="147762">
                  <c:v>-74.938499999999976</c:v>
                </c:pt>
                <c:pt idx="147763">
                  <c:v>-74.936499999999967</c:v>
                </c:pt>
                <c:pt idx="147764">
                  <c:v>-74.934499999999957</c:v>
                </c:pt>
                <c:pt idx="147765">
                  <c:v>-74.932500000000005</c:v>
                </c:pt>
                <c:pt idx="147766">
                  <c:v>-74.930499999999995</c:v>
                </c:pt>
                <c:pt idx="147767">
                  <c:v>-74.928499999999985</c:v>
                </c:pt>
                <c:pt idx="147768">
                  <c:v>-74.926499999999976</c:v>
                </c:pt>
                <c:pt idx="147769">
                  <c:v>-74.924499999999966</c:v>
                </c:pt>
                <c:pt idx="147770">
                  <c:v>-74.922499999999957</c:v>
                </c:pt>
                <c:pt idx="147771">
                  <c:v>-74.920500000000004</c:v>
                </c:pt>
                <c:pt idx="147772">
                  <c:v>-74.918499999999995</c:v>
                </c:pt>
                <c:pt idx="147773">
                  <c:v>-74.916499999999985</c:v>
                </c:pt>
                <c:pt idx="147774">
                  <c:v>-74.914499999999975</c:v>
                </c:pt>
                <c:pt idx="147775">
                  <c:v>-74.912499999999966</c:v>
                </c:pt>
                <c:pt idx="147776">
                  <c:v>-74.910499999999956</c:v>
                </c:pt>
                <c:pt idx="147777">
                  <c:v>-74.908500000000004</c:v>
                </c:pt>
                <c:pt idx="147778">
                  <c:v>-74.906499999999994</c:v>
                </c:pt>
                <c:pt idx="147779">
                  <c:v>-74.904499999999985</c:v>
                </c:pt>
                <c:pt idx="147780">
                  <c:v>-74.902499999999975</c:v>
                </c:pt>
                <c:pt idx="147781">
                  <c:v>-74.900499999999965</c:v>
                </c:pt>
                <c:pt idx="147782">
                  <c:v>-74.898499999999956</c:v>
                </c:pt>
                <c:pt idx="147783">
                  <c:v>-74.896500000000003</c:v>
                </c:pt>
                <c:pt idx="147784">
                  <c:v>-74.894499999999994</c:v>
                </c:pt>
                <c:pt idx="147785">
                  <c:v>-74.892499999999984</c:v>
                </c:pt>
                <c:pt idx="147786">
                  <c:v>-74.890499999999975</c:v>
                </c:pt>
                <c:pt idx="147787">
                  <c:v>-74.888499999999965</c:v>
                </c:pt>
                <c:pt idx="147788">
                  <c:v>-74.886499999999955</c:v>
                </c:pt>
                <c:pt idx="147789">
                  <c:v>-74.884500000000003</c:v>
                </c:pt>
                <c:pt idx="147790">
                  <c:v>-74.882499999999993</c:v>
                </c:pt>
                <c:pt idx="147791">
                  <c:v>-74.880499999999984</c:v>
                </c:pt>
                <c:pt idx="147792">
                  <c:v>-74.878499999999974</c:v>
                </c:pt>
                <c:pt idx="147793">
                  <c:v>-74.876499999999965</c:v>
                </c:pt>
                <c:pt idx="147794">
                  <c:v>-74.874499999999955</c:v>
                </c:pt>
                <c:pt idx="147795">
                  <c:v>-74.872500000000002</c:v>
                </c:pt>
                <c:pt idx="147796">
                  <c:v>-74.870499999999993</c:v>
                </c:pt>
                <c:pt idx="147797">
                  <c:v>-74.868499999999983</c:v>
                </c:pt>
                <c:pt idx="147798">
                  <c:v>-74.866499999999974</c:v>
                </c:pt>
                <c:pt idx="147799">
                  <c:v>-74.864499999999964</c:v>
                </c:pt>
                <c:pt idx="147800">
                  <c:v>-74.862499999999955</c:v>
                </c:pt>
                <c:pt idx="147801">
                  <c:v>-74.860500000000002</c:v>
                </c:pt>
                <c:pt idx="147802">
                  <c:v>-74.858499999999992</c:v>
                </c:pt>
                <c:pt idx="147803">
                  <c:v>-74.856499999999983</c:v>
                </c:pt>
                <c:pt idx="147804">
                  <c:v>-74.854499999999973</c:v>
                </c:pt>
                <c:pt idx="147805">
                  <c:v>-74.852499999999964</c:v>
                </c:pt>
                <c:pt idx="147806">
                  <c:v>-74.850499999999954</c:v>
                </c:pt>
                <c:pt idx="147807">
                  <c:v>-74.848500000000001</c:v>
                </c:pt>
                <c:pt idx="147808">
                  <c:v>-74.846499999999992</c:v>
                </c:pt>
                <c:pt idx="147809">
                  <c:v>-74.844499999999982</c:v>
                </c:pt>
                <c:pt idx="147810">
                  <c:v>-74.842499999999973</c:v>
                </c:pt>
                <c:pt idx="147811">
                  <c:v>-74.840499999999963</c:v>
                </c:pt>
                <c:pt idx="147812">
                  <c:v>-74.838499999999954</c:v>
                </c:pt>
                <c:pt idx="147813">
                  <c:v>-74.836500000000001</c:v>
                </c:pt>
                <c:pt idx="147814">
                  <c:v>-74.834499999999991</c:v>
                </c:pt>
                <c:pt idx="147815">
                  <c:v>-74.832499999999982</c:v>
                </c:pt>
                <c:pt idx="147816">
                  <c:v>-74.830499999999972</c:v>
                </c:pt>
                <c:pt idx="147817">
                  <c:v>-74.828499999999963</c:v>
                </c:pt>
                <c:pt idx="147818">
                  <c:v>-74.826499999999953</c:v>
                </c:pt>
                <c:pt idx="147819">
                  <c:v>-74.8245</c:v>
                </c:pt>
                <c:pt idx="147820">
                  <c:v>-74.822499999999991</c:v>
                </c:pt>
                <c:pt idx="147821">
                  <c:v>-74.820499999999981</c:v>
                </c:pt>
                <c:pt idx="147822">
                  <c:v>-74.818499999999972</c:v>
                </c:pt>
                <c:pt idx="147823">
                  <c:v>-74.816499999999962</c:v>
                </c:pt>
                <c:pt idx="147824">
                  <c:v>-74.814499999999953</c:v>
                </c:pt>
                <c:pt idx="147825">
                  <c:v>-74.8125</c:v>
                </c:pt>
                <c:pt idx="147826">
                  <c:v>-74.81049999999999</c:v>
                </c:pt>
                <c:pt idx="147827">
                  <c:v>-74.808499999999981</c:v>
                </c:pt>
                <c:pt idx="147828">
                  <c:v>-74.806499999999971</c:v>
                </c:pt>
                <c:pt idx="147829">
                  <c:v>-74.804499999999962</c:v>
                </c:pt>
                <c:pt idx="147830">
                  <c:v>-74.802499999999952</c:v>
                </c:pt>
                <c:pt idx="147831">
                  <c:v>-74.8005</c:v>
                </c:pt>
                <c:pt idx="147832">
                  <c:v>-74.79849999999999</c:v>
                </c:pt>
                <c:pt idx="147833">
                  <c:v>-74.79649999999998</c:v>
                </c:pt>
                <c:pt idx="147834">
                  <c:v>-74.794499999999971</c:v>
                </c:pt>
                <c:pt idx="147835">
                  <c:v>-74.792499999999961</c:v>
                </c:pt>
                <c:pt idx="147836">
                  <c:v>-74.790499999999952</c:v>
                </c:pt>
                <c:pt idx="147837">
                  <c:v>-74.788499999999999</c:v>
                </c:pt>
                <c:pt idx="147838">
                  <c:v>-74.78649999999999</c:v>
                </c:pt>
                <c:pt idx="147839">
                  <c:v>-74.78449999999998</c:v>
                </c:pt>
                <c:pt idx="147840">
                  <c:v>-74.78249999999997</c:v>
                </c:pt>
                <c:pt idx="147841">
                  <c:v>-74.780499999999961</c:v>
                </c:pt>
                <c:pt idx="147842">
                  <c:v>-74.778499999999951</c:v>
                </c:pt>
                <c:pt idx="147843">
                  <c:v>-74.776499999999999</c:v>
                </c:pt>
                <c:pt idx="147844">
                  <c:v>-74.774499999999989</c:v>
                </c:pt>
                <c:pt idx="147845">
                  <c:v>-74.77249999999998</c:v>
                </c:pt>
                <c:pt idx="147846">
                  <c:v>-74.77049999999997</c:v>
                </c:pt>
                <c:pt idx="147847">
                  <c:v>-74.76849999999996</c:v>
                </c:pt>
                <c:pt idx="147848">
                  <c:v>-74.766499999999951</c:v>
                </c:pt>
                <c:pt idx="147849">
                  <c:v>-74.764499999999998</c:v>
                </c:pt>
                <c:pt idx="147850">
                  <c:v>-74.762499999999989</c:v>
                </c:pt>
                <c:pt idx="147851">
                  <c:v>-74.760499999999979</c:v>
                </c:pt>
                <c:pt idx="147852">
                  <c:v>-74.75849999999997</c:v>
                </c:pt>
                <c:pt idx="147853">
                  <c:v>-74.75649999999996</c:v>
                </c:pt>
                <c:pt idx="147854">
                  <c:v>-74.75449999999995</c:v>
                </c:pt>
                <c:pt idx="147855">
                  <c:v>-74.752499999999998</c:v>
                </c:pt>
                <c:pt idx="147856">
                  <c:v>-74.750499999999988</c:v>
                </c:pt>
                <c:pt idx="147857">
                  <c:v>-74.748499999999979</c:v>
                </c:pt>
                <c:pt idx="147858">
                  <c:v>-74.746499999999969</c:v>
                </c:pt>
                <c:pt idx="147859">
                  <c:v>-74.74449999999996</c:v>
                </c:pt>
                <c:pt idx="147860">
                  <c:v>-74.74249999999995</c:v>
                </c:pt>
                <c:pt idx="147861">
                  <c:v>-74.740499999999997</c:v>
                </c:pt>
                <c:pt idx="147862">
                  <c:v>-74.738499999999988</c:v>
                </c:pt>
                <c:pt idx="147863">
                  <c:v>-74.736499999999978</c:v>
                </c:pt>
                <c:pt idx="147864">
                  <c:v>-74.734499999999969</c:v>
                </c:pt>
                <c:pt idx="147865">
                  <c:v>-74.732499999999959</c:v>
                </c:pt>
                <c:pt idx="147866">
                  <c:v>-74.73049999999995</c:v>
                </c:pt>
                <c:pt idx="147867">
                  <c:v>-74.728499999999997</c:v>
                </c:pt>
                <c:pt idx="147868">
                  <c:v>-74.726499999999987</c:v>
                </c:pt>
                <c:pt idx="147869">
                  <c:v>-74.724499999999978</c:v>
                </c:pt>
                <c:pt idx="147870">
                  <c:v>-74.722499999999968</c:v>
                </c:pt>
                <c:pt idx="147871">
                  <c:v>-74.720499999999959</c:v>
                </c:pt>
                <c:pt idx="147872">
                  <c:v>-74.718499999999949</c:v>
                </c:pt>
                <c:pt idx="147873">
                  <c:v>-74.716499999999996</c:v>
                </c:pt>
                <c:pt idx="147874">
                  <c:v>-74.714499999999987</c:v>
                </c:pt>
                <c:pt idx="147875">
                  <c:v>-74.712499999999977</c:v>
                </c:pt>
                <c:pt idx="147876">
                  <c:v>-74.710499999999968</c:v>
                </c:pt>
                <c:pt idx="147877">
                  <c:v>-74.708499999999958</c:v>
                </c:pt>
                <c:pt idx="147878">
                  <c:v>-74.706500000000005</c:v>
                </c:pt>
                <c:pt idx="147879">
                  <c:v>-74.704499999999996</c:v>
                </c:pt>
                <c:pt idx="147880">
                  <c:v>-74.702499999999986</c:v>
                </c:pt>
                <c:pt idx="147881">
                  <c:v>-74.700499999999977</c:v>
                </c:pt>
                <c:pt idx="147882">
                  <c:v>-74.698499999999967</c:v>
                </c:pt>
                <c:pt idx="147883">
                  <c:v>-74.696499999999958</c:v>
                </c:pt>
                <c:pt idx="147884">
                  <c:v>-74.694500000000005</c:v>
                </c:pt>
                <c:pt idx="147885">
                  <c:v>-74.692499999999995</c:v>
                </c:pt>
                <c:pt idx="147886">
                  <c:v>-74.690499999999986</c:v>
                </c:pt>
                <c:pt idx="147887">
                  <c:v>-74.688499999999976</c:v>
                </c:pt>
                <c:pt idx="147888">
                  <c:v>-74.686499999999967</c:v>
                </c:pt>
                <c:pt idx="147889">
                  <c:v>-74.684499999999957</c:v>
                </c:pt>
                <c:pt idx="147890">
                  <c:v>-74.682500000000005</c:v>
                </c:pt>
                <c:pt idx="147891">
                  <c:v>-74.680499999999995</c:v>
                </c:pt>
                <c:pt idx="147892">
                  <c:v>-74.678499999999985</c:v>
                </c:pt>
                <c:pt idx="147893">
                  <c:v>-74.676499999999976</c:v>
                </c:pt>
                <c:pt idx="147894">
                  <c:v>-74.674499999999966</c:v>
                </c:pt>
                <c:pt idx="147895">
                  <c:v>-74.672499999999957</c:v>
                </c:pt>
                <c:pt idx="147896">
                  <c:v>-74.670500000000004</c:v>
                </c:pt>
                <c:pt idx="147897">
                  <c:v>-74.668499999999995</c:v>
                </c:pt>
                <c:pt idx="147898">
                  <c:v>-74.666499999999985</c:v>
                </c:pt>
                <c:pt idx="147899">
                  <c:v>-74.664499999999975</c:v>
                </c:pt>
                <c:pt idx="147900">
                  <c:v>-74.662499999999966</c:v>
                </c:pt>
                <c:pt idx="147901">
                  <c:v>-74.660499999999956</c:v>
                </c:pt>
                <c:pt idx="147902">
                  <c:v>-74.658500000000004</c:v>
                </c:pt>
                <c:pt idx="147903">
                  <c:v>-74.656499999999994</c:v>
                </c:pt>
                <c:pt idx="147904">
                  <c:v>-74.654499999999985</c:v>
                </c:pt>
                <c:pt idx="147905">
                  <c:v>-74.652499999999975</c:v>
                </c:pt>
                <c:pt idx="147906">
                  <c:v>-74.650499999999965</c:v>
                </c:pt>
                <c:pt idx="147907">
                  <c:v>-74.648499999999956</c:v>
                </c:pt>
                <c:pt idx="147908">
                  <c:v>-74.646500000000003</c:v>
                </c:pt>
                <c:pt idx="147909">
                  <c:v>-74.644499999999994</c:v>
                </c:pt>
                <c:pt idx="147910">
                  <c:v>-74.642499999999984</c:v>
                </c:pt>
                <c:pt idx="147911">
                  <c:v>-74.640499999999975</c:v>
                </c:pt>
                <c:pt idx="147912">
                  <c:v>-74.638499999999965</c:v>
                </c:pt>
                <c:pt idx="147913">
                  <c:v>-74.636499999999955</c:v>
                </c:pt>
                <c:pt idx="147914">
                  <c:v>-74.634500000000003</c:v>
                </c:pt>
                <c:pt idx="147915">
                  <c:v>-74.632499999999993</c:v>
                </c:pt>
                <c:pt idx="147916">
                  <c:v>-74.630499999999984</c:v>
                </c:pt>
                <c:pt idx="147917">
                  <c:v>-74.628499999999974</c:v>
                </c:pt>
                <c:pt idx="147918">
                  <c:v>-74.626499999999965</c:v>
                </c:pt>
                <c:pt idx="147919">
                  <c:v>-74.624499999999955</c:v>
                </c:pt>
                <c:pt idx="147920">
                  <c:v>-74.622500000000002</c:v>
                </c:pt>
                <c:pt idx="147921">
                  <c:v>-74.620499999999993</c:v>
                </c:pt>
                <c:pt idx="147922">
                  <c:v>-74.618499999999983</c:v>
                </c:pt>
                <c:pt idx="147923">
                  <c:v>-74.616499999999974</c:v>
                </c:pt>
                <c:pt idx="147924">
                  <c:v>-74.614499999999964</c:v>
                </c:pt>
                <c:pt idx="147925">
                  <c:v>-74.612499999999955</c:v>
                </c:pt>
                <c:pt idx="147926">
                  <c:v>-74.610500000000002</c:v>
                </c:pt>
                <c:pt idx="147927">
                  <c:v>-74.608499999999992</c:v>
                </c:pt>
                <c:pt idx="147928">
                  <c:v>-74.606499999999983</c:v>
                </c:pt>
                <c:pt idx="147929">
                  <c:v>-74.604499999999973</c:v>
                </c:pt>
                <c:pt idx="147930">
                  <c:v>-74.602499999999964</c:v>
                </c:pt>
                <c:pt idx="147931">
                  <c:v>-74.600499999999954</c:v>
                </c:pt>
                <c:pt idx="147932">
                  <c:v>-74.598500000000001</c:v>
                </c:pt>
                <c:pt idx="147933">
                  <c:v>-74.596499999999992</c:v>
                </c:pt>
                <c:pt idx="147934">
                  <c:v>-74.594499999999982</c:v>
                </c:pt>
                <c:pt idx="147935">
                  <c:v>-74.592499999999973</c:v>
                </c:pt>
                <c:pt idx="147936">
                  <c:v>-74.590499999999963</c:v>
                </c:pt>
                <c:pt idx="147937">
                  <c:v>-74.588499999999954</c:v>
                </c:pt>
                <c:pt idx="147938">
                  <c:v>-74.586500000000001</c:v>
                </c:pt>
                <c:pt idx="147939">
                  <c:v>-74.584499999999991</c:v>
                </c:pt>
                <c:pt idx="147940">
                  <c:v>-74.582499999999982</c:v>
                </c:pt>
                <c:pt idx="147941">
                  <c:v>-74.580499999999972</c:v>
                </c:pt>
                <c:pt idx="147942">
                  <c:v>-74.578499999999963</c:v>
                </c:pt>
                <c:pt idx="147943">
                  <c:v>-74.576499999999953</c:v>
                </c:pt>
                <c:pt idx="147944">
                  <c:v>-74.5745</c:v>
                </c:pt>
                <c:pt idx="147945">
                  <c:v>-74.572499999999991</c:v>
                </c:pt>
                <c:pt idx="147946">
                  <c:v>-74.570499999999981</c:v>
                </c:pt>
                <c:pt idx="147947">
                  <c:v>-74.568499999999972</c:v>
                </c:pt>
                <c:pt idx="147948">
                  <c:v>-74.566499999999962</c:v>
                </c:pt>
                <c:pt idx="147949">
                  <c:v>-74.564499999999953</c:v>
                </c:pt>
                <c:pt idx="147950">
                  <c:v>-74.5625</c:v>
                </c:pt>
                <c:pt idx="147951">
                  <c:v>-74.56049999999999</c:v>
                </c:pt>
                <c:pt idx="147952">
                  <c:v>-74.558499999999981</c:v>
                </c:pt>
                <c:pt idx="147953">
                  <c:v>-74.556499999999971</c:v>
                </c:pt>
                <c:pt idx="147954">
                  <c:v>-74.554499999999962</c:v>
                </c:pt>
                <c:pt idx="147955">
                  <c:v>-74.552499999999952</c:v>
                </c:pt>
                <c:pt idx="147956">
                  <c:v>-74.5505</c:v>
                </c:pt>
                <c:pt idx="147957">
                  <c:v>-74.54849999999999</c:v>
                </c:pt>
                <c:pt idx="147958">
                  <c:v>-74.54649999999998</c:v>
                </c:pt>
                <c:pt idx="147959">
                  <c:v>-74.544499999999971</c:v>
                </c:pt>
                <c:pt idx="147960">
                  <c:v>-74.542499999999961</c:v>
                </c:pt>
                <c:pt idx="147961">
                  <c:v>-74.540499999999952</c:v>
                </c:pt>
                <c:pt idx="147962">
                  <c:v>-74.538499999999999</c:v>
                </c:pt>
                <c:pt idx="147963">
                  <c:v>-74.53649999999999</c:v>
                </c:pt>
                <c:pt idx="147964">
                  <c:v>-74.53449999999998</c:v>
                </c:pt>
                <c:pt idx="147965">
                  <c:v>-74.53249999999997</c:v>
                </c:pt>
                <c:pt idx="147966">
                  <c:v>-74.530499999999961</c:v>
                </c:pt>
                <c:pt idx="147967">
                  <c:v>-74.528499999999951</c:v>
                </c:pt>
                <c:pt idx="147968">
                  <c:v>-74.526499999999999</c:v>
                </c:pt>
                <c:pt idx="147969">
                  <c:v>-74.524499999999989</c:v>
                </c:pt>
                <c:pt idx="147970">
                  <c:v>-74.52249999999998</c:v>
                </c:pt>
                <c:pt idx="147971">
                  <c:v>-74.52049999999997</c:v>
                </c:pt>
                <c:pt idx="147972">
                  <c:v>-74.51849999999996</c:v>
                </c:pt>
                <c:pt idx="147973">
                  <c:v>-74.516499999999951</c:v>
                </c:pt>
                <c:pt idx="147974">
                  <c:v>-74.514499999999998</c:v>
                </c:pt>
                <c:pt idx="147975">
                  <c:v>-74.512499999999989</c:v>
                </c:pt>
                <c:pt idx="147976">
                  <c:v>-74.510499999999979</c:v>
                </c:pt>
                <c:pt idx="147977">
                  <c:v>-74.50849999999997</c:v>
                </c:pt>
                <c:pt idx="147978">
                  <c:v>-74.50649999999996</c:v>
                </c:pt>
                <c:pt idx="147979">
                  <c:v>-74.50449999999995</c:v>
                </c:pt>
                <c:pt idx="147980">
                  <c:v>-74.502499999999998</c:v>
                </c:pt>
                <c:pt idx="147981">
                  <c:v>-74.500499999999988</c:v>
                </c:pt>
                <c:pt idx="147982">
                  <c:v>-74.498499999999979</c:v>
                </c:pt>
                <c:pt idx="147983">
                  <c:v>-74.496499999999969</c:v>
                </c:pt>
                <c:pt idx="147984">
                  <c:v>-74.49449999999996</c:v>
                </c:pt>
                <c:pt idx="147985">
                  <c:v>-74.49249999999995</c:v>
                </c:pt>
                <c:pt idx="147986">
                  <c:v>-74.490499999999997</c:v>
                </c:pt>
                <c:pt idx="147987">
                  <c:v>-74.488499999999988</c:v>
                </c:pt>
                <c:pt idx="147988">
                  <c:v>-74.486499999999978</c:v>
                </c:pt>
                <c:pt idx="147989">
                  <c:v>-74.484499999999969</c:v>
                </c:pt>
                <c:pt idx="147990">
                  <c:v>-74.482499999999959</c:v>
                </c:pt>
                <c:pt idx="147991">
                  <c:v>-74.48049999999995</c:v>
                </c:pt>
                <c:pt idx="147992">
                  <c:v>-74.478499999999997</c:v>
                </c:pt>
                <c:pt idx="147993">
                  <c:v>-74.476499999999987</c:v>
                </c:pt>
                <c:pt idx="147994">
                  <c:v>-74.474499999999978</c:v>
                </c:pt>
                <c:pt idx="147995">
                  <c:v>-74.472499999999968</c:v>
                </c:pt>
                <c:pt idx="147996">
                  <c:v>-74.470499999999959</c:v>
                </c:pt>
                <c:pt idx="147997">
                  <c:v>-74.468499999999949</c:v>
                </c:pt>
                <c:pt idx="147998">
                  <c:v>-74.466499999999996</c:v>
                </c:pt>
                <c:pt idx="147999">
                  <c:v>-74.464499999999987</c:v>
                </c:pt>
                <c:pt idx="148000">
                  <c:v>-74.462499999999977</c:v>
                </c:pt>
                <c:pt idx="148001">
                  <c:v>-74.460499999999968</c:v>
                </c:pt>
                <c:pt idx="148002">
                  <c:v>-74.458499999999958</c:v>
                </c:pt>
                <c:pt idx="148003">
                  <c:v>-74.456500000000005</c:v>
                </c:pt>
                <c:pt idx="148004">
                  <c:v>-74.454499999999996</c:v>
                </c:pt>
                <c:pt idx="148005">
                  <c:v>-74.452499999999986</c:v>
                </c:pt>
                <c:pt idx="148006">
                  <c:v>-74.450499999999977</c:v>
                </c:pt>
                <c:pt idx="148007">
                  <c:v>-74.448499999999967</c:v>
                </c:pt>
                <c:pt idx="148008">
                  <c:v>-74.446499999999958</c:v>
                </c:pt>
                <c:pt idx="148009">
                  <c:v>-74.444500000000005</c:v>
                </c:pt>
                <c:pt idx="148010">
                  <c:v>-74.442499999999995</c:v>
                </c:pt>
                <c:pt idx="148011">
                  <c:v>-74.440499999999986</c:v>
                </c:pt>
                <c:pt idx="148012">
                  <c:v>-74.438499999999976</c:v>
                </c:pt>
                <c:pt idx="148013">
                  <c:v>-74.436499999999967</c:v>
                </c:pt>
                <c:pt idx="148014">
                  <c:v>-74.434499999999957</c:v>
                </c:pt>
                <c:pt idx="148015">
                  <c:v>-74.432500000000005</c:v>
                </c:pt>
                <c:pt idx="148016">
                  <c:v>-74.430499999999995</c:v>
                </c:pt>
                <c:pt idx="148017">
                  <c:v>-74.428499999999985</c:v>
                </c:pt>
                <c:pt idx="148018">
                  <c:v>-74.426499999999976</c:v>
                </c:pt>
                <c:pt idx="148019">
                  <c:v>-74.424499999999966</c:v>
                </c:pt>
                <c:pt idx="148020">
                  <c:v>-74.422499999999957</c:v>
                </c:pt>
                <c:pt idx="148021">
                  <c:v>-74.420500000000004</c:v>
                </c:pt>
                <c:pt idx="148022">
                  <c:v>-74.418499999999995</c:v>
                </c:pt>
                <c:pt idx="148023">
                  <c:v>-74.416499999999985</c:v>
                </c:pt>
                <c:pt idx="148024">
                  <c:v>-74.414499999999975</c:v>
                </c:pt>
                <c:pt idx="148025">
                  <c:v>-74.412499999999966</c:v>
                </c:pt>
                <c:pt idx="148026">
                  <c:v>-74.410499999999956</c:v>
                </c:pt>
                <c:pt idx="148027">
                  <c:v>-74.408500000000004</c:v>
                </c:pt>
                <c:pt idx="148028">
                  <c:v>-74.406499999999994</c:v>
                </c:pt>
                <c:pt idx="148029">
                  <c:v>-74.404499999999985</c:v>
                </c:pt>
                <c:pt idx="148030">
                  <c:v>-74.402499999999975</c:v>
                </c:pt>
                <c:pt idx="148031">
                  <c:v>-74.400499999999965</c:v>
                </c:pt>
                <c:pt idx="148032">
                  <c:v>-74.398499999999956</c:v>
                </c:pt>
                <c:pt idx="148033">
                  <c:v>-74.396500000000003</c:v>
                </c:pt>
                <c:pt idx="148034">
                  <c:v>-74.394499999999994</c:v>
                </c:pt>
                <c:pt idx="148035">
                  <c:v>-74.392499999999984</c:v>
                </c:pt>
                <c:pt idx="148036">
                  <c:v>-74.390499999999975</c:v>
                </c:pt>
                <c:pt idx="148037">
                  <c:v>-74.388499999999965</c:v>
                </c:pt>
                <c:pt idx="148038">
                  <c:v>-74.386499999999955</c:v>
                </c:pt>
                <c:pt idx="148039">
                  <c:v>-74.384500000000003</c:v>
                </c:pt>
                <c:pt idx="148040">
                  <c:v>-74.382499999999993</c:v>
                </c:pt>
                <c:pt idx="148041">
                  <c:v>-74.380499999999984</c:v>
                </c:pt>
                <c:pt idx="148042">
                  <c:v>-74.378499999999974</c:v>
                </c:pt>
                <c:pt idx="148043">
                  <c:v>-74.376499999999965</c:v>
                </c:pt>
                <c:pt idx="148044">
                  <c:v>-74.374499999999955</c:v>
                </c:pt>
                <c:pt idx="148045">
                  <c:v>-74.372500000000002</c:v>
                </c:pt>
                <c:pt idx="148046">
                  <c:v>-74.370499999999993</c:v>
                </c:pt>
                <c:pt idx="148047">
                  <c:v>-74.368499999999983</c:v>
                </c:pt>
                <c:pt idx="148048">
                  <c:v>-74.366499999999974</c:v>
                </c:pt>
                <c:pt idx="148049">
                  <c:v>-74.364499999999964</c:v>
                </c:pt>
                <c:pt idx="148050">
                  <c:v>-74.362499999999955</c:v>
                </c:pt>
                <c:pt idx="148051">
                  <c:v>-74.360500000000002</c:v>
                </c:pt>
                <c:pt idx="148052">
                  <c:v>-74.358499999999992</c:v>
                </c:pt>
                <c:pt idx="148053">
                  <c:v>-74.356499999999983</c:v>
                </c:pt>
                <c:pt idx="148054">
                  <c:v>-74.354499999999973</c:v>
                </c:pt>
                <c:pt idx="148055">
                  <c:v>-74.352499999999964</c:v>
                </c:pt>
                <c:pt idx="148056">
                  <c:v>-74.350499999999954</c:v>
                </c:pt>
                <c:pt idx="148057">
                  <c:v>-74.348500000000001</c:v>
                </c:pt>
                <c:pt idx="148058">
                  <c:v>-74.346499999999992</c:v>
                </c:pt>
                <c:pt idx="148059">
                  <c:v>-74.344499999999982</c:v>
                </c:pt>
                <c:pt idx="148060">
                  <c:v>-74.342499999999973</c:v>
                </c:pt>
                <c:pt idx="148061">
                  <c:v>-74.340499999999963</c:v>
                </c:pt>
                <c:pt idx="148062">
                  <c:v>-74.338499999999954</c:v>
                </c:pt>
                <c:pt idx="148063">
                  <c:v>-74.336500000000001</c:v>
                </c:pt>
                <c:pt idx="148064">
                  <c:v>-74.334499999999991</c:v>
                </c:pt>
                <c:pt idx="148065">
                  <c:v>-74.332499999999982</c:v>
                </c:pt>
                <c:pt idx="148066">
                  <c:v>-74.330499999999972</c:v>
                </c:pt>
                <c:pt idx="148067">
                  <c:v>-74.328499999999963</c:v>
                </c:pt>
                <c:pt idx="148068">
                  <c:v>-74.326499999999953</c:v>
                </c:pt>
                <c:pt idx="148069">
                  <c:v>-74.3245</c:v>
                </c:pt>
                <c:pt idx="148070">
                  <c:v>-74.322499999999991</c:v>
                </c:pt>
                <c:pt idx="148071">
                  <c:v>-74.320499999999981</c:v>
                </c:pt>
                <c:pt idx="148072">
                  <c:v>-74.318499999999972</c:v>
                </c:pt>
                <c:pt idx="148073">
                  <c:v>-74.316499999999962</c:v>
                </c:pt>
                <c:pt idx="148074">
                  <c:v>-74.314499999999953</c:v>
                </c:pt>
                <c:pt idx="148075">
                  <c:v>-74.3125</c:v>
                </c:pt>
                <c:pt idx="148076">
                  <c:v>-74.31049999999999</c:v>
                </c:pt>
                <c:pt idx="148077">
                  <c:v>-74.308499999999981</c:v>
                </c:pt>
                <c:pt idx="148078">
                  <c:v>-74.306499999999971</c:v>
                </c:pt>
                <c:pt idx="148079">
                  <c:v>-74.304499999999962</c:v>
                </c:pt>
                <c:pt idx="148080">
                  <c:v>-74.302499999999952</c:v>
                </c:pt>
                <c:pt idx="148081">
                  <c:v>-74.3005</c:v>
                </c:pt>
                <c:pt idx="148082">
                  <c:v>-74.29849999999999</c:v>
                </c:pt>
                <c:pt idx="148083">
                  <c:v>-74.29649999999998</c:v>
                </c:pt>
                <c:pt idx="148084">
                  <c:v>-74.294499999999971</c:v>
                </c:pt>
                <c:pt idx="148085">
                  <c:v>-74.292499999999961</c:v>
                </c:pt>
                <c:pt idx="148086">
                  <c:v>-74.290499999999952</c:v>
                </c:pt>
                <c:pt idx="148087">
                  <c:v>-74.288499999999999</c:v>
                </c:pt>
                <c:pt idx="148088">
                  <c:v>-74.28649999999999</c:v>
                </c:pt>
                <c:pt idx="148089">
                  <c:v>-74.28449999999998</c:v>
                </c:pt>
                <c:pt idx="148090">
                  <c:v>-74.28249999999997</c:v>
                </c:pt>
                <c:pt idx="148091">
                  <c:v>-74.280499999999961</c:v>
                </c:pt>
                <c:pt idx="148092">
                  <c:v>-74.278499999999951</c:v>
                </c:pt>
                <c:pt idx="148093">
                  <c:v>-74.276499999999999</c:v>
                </c:pt>
                <c:pt idx="148094">
                  <c:v>-74.274499999999989</c:v>
                </c:pt>
                <c:pt idx="148095">
                  <c:v>-74.27249999999998</c:v>
                </c:pt>
                <c:pt idx="148096">
                  <c:v>-74.27049999999997</c:v>
                </c:pt>
                <c:pt idx="148097">
                  <c:v>-74.26849999999996</c:v>
                </c:pt>
                <c:pt idx="148098">
                  <c:v>-74.266499999999951</c:v>
                </c:pt>
                <c:pt idx="148099">
                  <c:v>-74.264499999999998</c:v>
                </c:pt>
                <c:pt idx="148100">
                  <c:v>-74.262499999999989</c:v>
                </c:pt>
                <c:pt idx="148101">
                  <c:v>-74.260499999999979</c:v>
                </c:pt>
                <c:pt idx="148102">
                  <c:v>-74.25849999999997</c:v>
                </c:pt>
                <c:pt idx="148103">
                  <c:v>-74.25649999999996</c:v>
                </c:pt>
                <c:pt idx="148104">
                  <c:v>-74.25449999999995</c:v>
                </c:pt>
                <c:pt idx="148105">
                  <c:v>-74.252499999999998</c:v>
                </c:pt>
                <c:pt idx="148106">
                  <c:v>-74.250499999999988</c:v>
                </c:pt>
                <c:pt idx="148107">
                  <c:v>-74.248499999999979</c:v>
                </c:pt>
                <c:pt idx="148108">
                  <c:v>-74.246499999999969</c:v>
                </c:pt>
                <c:pt idx="148109">
                  <c:v>-74.24449999999996</c:v>
                </c:pt>
                <c:pt idx="148110">
                  <c:v>-74.24249999999995</c:v>
                </c:pt>
                <c:pt idx="148111">
                  <c:v>-74.240499999999997</c:v>
                </c:pt>
                <c:pt idx="148112">
                  <c:v>-74.238499999999988</c:v>
                </c:pt>
                <c:pt idx="148113">
                  <c:v>-74.236499999999978</c:v>
                </c:pt>
                <c:pt idx="148114">
                  <c:v>-74.234499999999969</c:v>
                </c:pt>
                <c:pt idx="148115">
                  <c:v>-74.232499999999959</c:v>
                </c:pt>
                <c:pt idx="148116">
                  <c:v>-74.23049999999995</c:v>
                </c:pt>
                <c:pt idx="148117">
                  <c:v>-74.228499999999997</c:v>
                </c:pt>
                <c:pt idx="148118">
                  <c:v>-74.226499999999987</c:v>
                </c:pt>
                <c:pt idx="148119">
                  <c:v>-74.224499999999978</c:v>
                </c:pt>
                <c:pt idx="148120">
                  <c:v>-74.222499999999968</c:v>
                </c:pt>
                <c:pt idx="148121">
                  <c:v>-74.220499999999959</c:v>
                </c:pt>
                <c:pt idx="148122">
                  <c:v>-74.218499999999949</c:v>
                </c:pt>
                <c:pt idx="148123">
                  <c:v>-74.216499999999996</c:v>
                </c:pt>
                <c:pt idx="148124">
                  <c:v>-74.214499999999987</c:v>
                </c:pt>
                <c:pt idx="148125">
                  <c:v>-74.212499999999977</c:v>
                </c:pt>
                <c:pt idx="148126">
                  <c:v>-74.210499999999968</c:v>
                </c:pt>
                <c:pt idx="148127">
                  <c:v>-74.208499999999958</c:v>
                </c:pt>
                <c:pt idx="148128">
                  <c:v>-74.206500000000005</c:v>
                </c:pt>
                <c:pt idx="148129">
                  <c:v>-74.204499999999996</c:v>
                </c:pt>
                <c:pt idx="148130">
                  <c:v>-74.202499999999986</c:v>
                </c:pt>
                <c:pt idx="148131">
                  <c:v>-74.200499999999977</c:v>
                </c:pt>
                <c:pt idx="148132">
                  <c:v>-74.198499999999967</c:v>
                </c:pt>
                <c:pt idx="148133">
                  <c:v>-74.196499999999958</c:v>
                </c:pt>
                <c:pt idx="148134">
                  <c:v>-74.194500000000005</c:v>
                </c:pt>
                <c:pt idx="148135">
                  <c:v>-74.192499999999995</c:v>
                </c:pt>
                <c:pt idx="148136">
                  <c:v>-74.190499999999986</c:v>
                </c:pt>
                <c:pt idx="148137">
                  <c:v>-74.188499999999976</c:v>
                </c:pt>
                <c:pt idx="148138">
                  <c:v>-74.186499999999967</c:v>
                </c:pt>
                <c:pt idx="148139">
                  <c:v>-74.184499999999957</c:v>
                </c:pt>
                <c:pt idx="148140">
                  <c:v>-74.182500000000005</c:v>
                </c:pt>
                <c:pt idx="148141">
                  <c:v>-74.180499999999995</c:v>
                </c:pt>
                <c:pt idx="148142">
                  <c:v>-74.178499999999985</c:v>
                </c:pt>
                <c:pt idx="148143">
                  <c:v>-74.176499999999976</c:v>
                </c:pt>
                <c:pt idx="148144">
                  <c:v>-74.174499999999966</c:v>
                </c:pt>
                <c:pt idx="148145">
                  <c:v>-74.172499999999957</c:v>
                </c:pt>
                <c:pt idx="148146">
                  <c:v>-74.170500000000004</c:v>
                </c:pt>
                <c:pt idx="148147">
                  <c:v>-74.168499999999995</c:v>
                </c:pt>
                <c:pt idx="148148">
                  <c:v>-74.166499999999985</c:v>
                </c:pt>
                <c:pt idx="148149">
                  <c:v>-74.164499999999975</c:v>
                </c:pt>
                <c:pt idx="148150">
                  <c:v>-74.162499999999966</c:v>
                </c:pt>
                <c:pt idx="148151">
                  <c:v>-74.160499999999956</c:v>
                </c:pt>
                <c:pt idx="148152">
                  <c:v>-74.158500000000004</c:v>
                </c:pt>
                <c:pt idx="148153">
                  <c:v>-74.156499999999994</c:v>
                </c:pt>
                <c:pt idx="148154">
                  <c:v>-74.154499999999985</c:v>
                </c:pt>
                <c:pt idx="148155">
                  <c:v>-74.152499999999975</c:v>
                </c:pt>
                <c:pt idx="148156">
                  <c:v>-74.150499999999965</c:v>
                </c:pt>
                <c:pt idx="148157">
                  <c:v>-74.148499999999956</c:v>
                </c:pt>
                <c:pt idx="148158">
                  <c:v>-74.146500000000003</c:v>
                </c:pt>
                <c:pt idx="148159">
                  <c:v>-74.144499999999994</c:v>
                </c:pt>
                <c:pt idx="148160">
                  <c:v>-74.142499999999984</c:v>
                </c:pt>
                <c:pt idx="148161">
                  <c:v>-74.140499999999975</c:v>
                </c:pt>
                <c:pt idx="148162">
                  <c:v>-74.138499999999965</c:v>
                </c:pt>
                <c:pt idx="148163">
                  <c:v>-74.136499999999955</c:v>
                </c:pt>
                <c:pt idx="148164">
                  <c:v>-74.134500000000003</c:v>
                </c:pt>
                <c:pt idx="148165">
                  <c:v>-74.132499999999993</c:v>
                </c:pt>
                <c:pt idx="148166">
                  <c:v>-74.130499999999984</c:v>
                </c:pt>
                <c:pt idx="148167">
                  <c:v>-74.128499999999974</c:v>
                </c:pt>
                <c:pt idx="148168">
                  <c:v>-74.126499999999965</c:v>
                </c:pt>
                <c:pt idx="148169">
                  <c:v>-74.124499999999955</c:v>
                </c:pt>
                <c:pt idx="148170">
                  <c:v>-74.122500000000002</c:v>
                </c:pt>
                <c:pt idx="148171">
                  <c:v>-74.120499999999993</c:v>
                </c:pt>
                <c:pt idx="148172">
                  <c:v>-74.118499999999983</c:v>
                </c:pt>
                <c:pt idx="148173">
                  <c:v>-74.116499999999974</c:v>
                </c:pt>
                <c:pt idx="148174">
                  <c:v>-74.114499999999964</c:v>
                </c:pt>
                <c:pt idx="148175">
                  <c:v>-74.112499999999955</c:v>
                </c:pt>
                <c:pt idx="148176">
                  <c:v>-74.110500000000002</c:v>
                </c:pt>
                <c:pt idx="148177">
                  <c:v>-74.108499999999992</c:v>
                </c:pt>
                <c:pt idx="148178">
                  <c:v>-74.106499999999983</c:v>
                </c:pt>
                <c:pt idx="148179">
                  <c:v>-74.104499999999973</c:v>
                </c:pt>
                <c:pt idx="148180">
                  <c:v>-74.102499999999964</c:v>
                </c:pt>
                <c:pt idx="148181">
                  <c:v>-74.100499999999954</c:v>
                </c:pt>
                <c:pt idx="148182">
                  <c:v>-74.098500000000001</c:v>
                </c:pt>
                <c:pt idx="148183">
                  <c:v>-74.096499999999992</c:v>
                </c:pt>
                <c:pt idx="148184">
                  <c:v>-74.094499999999982</c:v>
                </c:pt>
                <c:pt idx="148185">
                  <c:v>-74.092499999999973</c:v>
                </c:pt>
                <c:pt idx="148186">
                  <c:v>-74.090499999999963</c:v>
                </c:pt>
                <c:pt idx="148187">
                  <c:v>-74.088499999999954</c:v>
                </c:pt>
                <c:pt idx="148188">
                  <c:v>-74.086500000000001</c:v>
                </c:pt>
                <c:pt idx="148189">
                  <c:v>-74.084499999999991</c:v>
                </c:pt>
                <c:pt idx="148190">
                  <c:v>-74.082499999999982</c:v>
                </c:pt>
                <c:pt idx="148191">
                  <c:v>-74.080499999999972</c:v>
                </c:pt>
                <c:pt idx="148192">
                  <c:v>-74.078499999999963</c:v>
                </c:pt>
                <c:pt idx="148193">
                  <c:v>-74.076499999999953</c:v>
                </c:pt>
                <c:pt idx="148194">
                  <c:v>-74.0745</c:v>
                </c:pt>
                <c:pt idx="148195">
                  <c:v>-74.072499999999991</c:v>
                </c:pt>
                <c:pt idx="148196">
                  <c:v>-74.070499999999981</c:v>
                </c:pt>
                <c:pt idx="148197">
                  <c:v>-74.068499999999972</c:v>
                </c:pt>
                <c:pt idx="148198">
                  <c:v>-74.066499999999962</c:v>
                </c:pt>
                <c:pt idx="148199">
                  <c:v>-74.064499999999953</c:v>
                </c:pt>
                <c:pt idx="148200">
                  <c:v>-74.0625</c:v>
                </c:pt>
                <c:pt idx="148201">
                  <c:v>-74.06049999999999</c:v>
                </c:pt>
                <c:pt idx="148202">
                  <c:v>-74.058499999999981</c:v>
                </c:pt>
                <c:pt idx="148203">
                  <c:v>-74.056499999999971</c:v>
                </c:pt>
                <c:pt idx="148204">
                  <c:v>-74.054499999999962</c:v>
                </c:pt>
                <c:pt idx="148205">
                  <c:v>-74.052499999999952</c:v>
                </c:pt>
                <c:pt idx="148206">
                  <c:v>-74.0505</c:v>
                </c:pt>
                <c:pt idx="148207">
                  <c:v>-74.04849999999999</c:v>
                </c:pt>
                <c:pt idx="148208">
                  <c:v>-74.04649999999998</c:v>
                </c:pt>
                <c:pt idx="148209">
                  <c:v>-74.044499999999971</c:v>
                </c:pt>
                <c:pt idx="148210">
                  <c:v>-74.042499999999961</c:v>
                </c:pt>
                <c:pt idx="148211">
                  <c:v>-74.040499999999952</c:v>
                </c:pt>
                <c:pt idx="148212">
                  <c:v>-74.038499999999999</c:v>
                </c:pt>
                <c:pt idx="148213">
                  <c:v>-74.03649999999999</c:v>
                </c:pt>
                <c:pt idx="148214">
                  <c:v>-74.03449999999998</c:v>
                </c:pt>
                <c:pt idx="148215">
                  <c:v>-74.03249999999997</c:v>
                </c:pt>
                <c:pt idx="148216">
                  <c:v>-74.030499999999961</c:v>
                </c:pt>
                <c:pt idx="148217">
                  <c:v>-74.028499999999951</c:v>
                </c:pt>
                <c:pt idx="148218">
                  <c:v>-74.026499999999999</c:v>
                </c:pt>
                <c:pt idx="148219">
                  <c:v>-74.024499999999989</c:v>
                </c:pt>
                <c:pt idx="148220">
                  <c:v>-74.02249999999998</c:v>
                </c:pt>
                <c:pt idx="148221">
                  <c:v>-74.02049999999997</c:v>
                </c:pt>
                <c:pt idx="148222">
                  <c:v>-74.01849999999996</c:v>
                </c:pt>
                <c:pt idx="148223">
                  <c:v>-74.016499999999951</c:v>
                </c:pt>
                <c:pt idx="148224">
                  <c:v>-74.014499999999998</c:v>
                </c:pt>
                <c:pt idx="148225">
                  <c:v>-74.012499999999989</c:v>
                </c:pt>
                <c:pt idx="148226">
                  <c:v>-74.010499999999979</c:v>
                </c:pt>
                <c:pt idx="148227">
                  <c:v>-74.00849999999997</c:v>
                </c:pt>
                <c:pt idx="148228">
                  <c:v>-74.00649999999996</c:v>
                </c:pt>
                <c:pt idx="148229">
                  <c:v>-74.00449999999995</c:v>
                </c:pt>
                <c:pt idx="148230">
                  <c:v>-74.002499999999998</c:v>
                </c:pt>
                <c:pt idx="148231">
                  <c:v>-74.000499999999988</c:v>
                </c:pt>
                <c:pt idx="148232">
                  <c:v>-73.998499999999979</c:v>
                </c:pt>
                <c:pt idx="148233">
                  <c:v>-73.996499999999969</c:v>
                </c:pt>
                <c:pt idx="148234">
                  <c:v>-73.99449999999996</c:v>
                </c:pt>
                <c:pt idx="148235">
                  <c:v>-73.99249999999995</c:v>
                </c:pt>
                <c:pt idx="148236">
                  <c:v>-73.990499999999997</c:v>
                </c:pt>
                <c:pt idx="148237">
                  <c:v>-73.988499999999988</c:v>
                </c:pt>
                <c:pt idx="148238">
                  <c:v>-73.986499999999978</c:v>
                </c:pt>
                <c:pt idx="148239">
                  <c:v>-73.984499999999969</c:v>
                </c:pt>
                <c:pt idx="148240">
                  <c:v>-73.982499999999959</c:v>
                </c:pt>
                <c:pt idx="148241">
                  <c:v>-73.98049999999995</c:v>
                </c:pt>
                <c:pt idx="148242">
                  <c:v>-73.978499999999997</c:v>
                </c:pt>
                <c:pt idx="148243">
                  <c:v>-73.976499999999987</c:v>
                </c:pt>
                <c:pt idx="148244">
                  <c:v>-73.974499999999978</c:v>
                </c:pt>
                <c:pt idx="148245">
                  <c:v>-73.972499999999968</c:v>
                </c:pt>
                <c:pt idx="148246">
                  <c:v>-73.970499999999959</c:v>
                </c:pt>
                <c:pt idx="148247">
                  <c:v>-73.968499999999949</c:v>
                </c:pt>
                <c:pt idx="148248">
                  <c:v>-73.966499999999996</c:v>
                </c:pt>
                <c:pt idx="148249">
                  <c:v>-73.964499999999987</c:v>
                </c:pt>
                <c:pt idx="148250">
                  <c:v>-73.962499999999977</c:v>
                </c:pt>
                <c:pt idx="148251">
                  <c:v>-73.960499999999968</c:v>
                </c:pt>
                <c:pt idx="148252">
                  <c:v>-73.958499999999958</c:v>
                </c:pt>
                <c:pt idx="148253">
                  <c:v>-73.956500000000005</c:v>
                </c:pt>
                <c:pt idx="148254">
                  <c:v>-73.954499999999996</c:v>
                </c:pt>
                <c:pt idx="148255">
                  <c:v>-73.952499999999986</c:v>
                </c:pt>
                <c:pt idx="148256">
                  <c:v>-73.950499999999977</c:v>
                </c:pt>
                <c:pt idx="148257">
                  <c:v>-73.948499999999967</c:v>
                </c:pt>
                <c:pt idx="148258">
                  <c:v>-73.946499999999958</c:v>
                </c:pt>
                <c:pt idx="148259">
                  <c:v>-73.944500000000005</c:v>
                </c:pt>
                <c:pt idx="148260">
                  <c:v>-73.942499999999995</c:v>
                </c:pt>
                <c:pt idx="148261">
                  <c:v>-73.940499999999986</c:v>
                </c:pt>
                <c:pt idx="148262">
                  <c:v>-73.938499999999976</c:v>
                </c:pt>
                <c:pt idx="148263">
                  <c:v>-73.936499999999967</c:v>
                </c:pt>
                <c:pt idx="148264">
                  <c:v>-73.934499999999957</c:v>
                </c:pt>
                <c:pt idx="148265">
                  <c:v>-73.932500000000005</c:v>
                </c:pt>
                <c:pt idx="148266">
                  <c:v>-73.930499999999995</c:v>
                </c:pt>
                <c:pt idx="148267">
                  <c:v>-73.928499999999985</c:v>
                </c:pt>
                <c:pt idx="148268">
                  <c:v>-73.926499999999976</c:v>
                </c:pt>
                <c:pt idx="148269">
                  <c:v>-73.924499999999966</c:v>
                </c:pt>
                <c:pt idx="148270">
                  <c:v>-73.922499999999957</c:v>
                </c:pt>
                <c:pt idx="148271">
                  <c:v>-73.920500000000004</c:v>
                </c:pt>
                <c:pt idx="148272">
                  <c:v>-73.918499999999995</c:v>
                </c:pt>
                <c:pt idx="148273">
                  <c:v>-73.916499999999985</c:v>
                </c:pt>
                <c:pt idx="148274">
                  <c:v>-73.914499999999975</c:v>
                </c:pt>
                <c:pt idx="148275">
                  <c:v>-73.912499999999966</c:v>
                </c:pt>
                <c:pt idx="148276">
                  <c:v>-73.910499999999956</c:v>
                </c:pt>
                <c:pt idx="148277">
                  <c:v>-73.908500000000004</c:v>
                </c:pt>
                <c:pt idx="148278">
                  <c:v>-73.906499999999994</c:v>
                </c:pt>
                <c:pt idx="148279">
                  <c:v>-73.904499999999985</c:v>
                </c:pt>
                <c:pt idx="148280">
                  <c:v>-73.902499999999975</c:v>
                </c:pt>
                <c:pt idx="148281">
                  <c:v>-73.900499999999965</c:v>
                </c:pt>
                <c:pt idx="148282">
                  <c:v>-73.898499999999956</c:v>
                </c:pt>
                <c:pt idx="148283">
                  <c:v>-73.896500000000003</c:v>
                </c:pt>
                <c:pt idx="148284">
                  <c:v>-73.894499999999994</c:v>
                </c:pt>
                <c:pt idx="148285">
                  <c:v>-73.892499999999984</c:v>
                </c:pt>
                <c:pt idx="148286">
                  <c:v>-73.890499999999975</c:v>
                </c:pt>
                <c:pt idx="148287">
                  <c:v>-73.888499999999965</c:v>
                </c:pt>
                <c:pt idx="148288">
                  <c:v>-73.886499999999955</c:v>
                </c:pt>
                <c:pt idx="148289">
                  <c:v>-73.884500000000003</c:v>
                </c:pt>
                <c:pt idx="148290">
                  <c:v>-73.882499999999993</c:v>
                </c:pt>
                <c:pt idx="148291">
                  <c:v>-73.880499999999984</c:v>
                </c:pt>
                <c:pt idx="148292">
                  <c:v>-73.878499999999974</c:v>
                </c:pt>
                <c:pt idx="148293">
                  <c:v>-73.876499999999965</c:v>
                </c:pt>
                <c:pt idx="148294">
                  <c:v>-73.874499999999955</c:v>
                </c:pt>
                <c:pt idx="148295">
                  <c:v>-73.872500000000002</c:v>
                </c:pt>
                <c:pt idx="148296">
                  <c:v>-73.870499999999993</c:v>
                </c:pt>
                <c:pt idx="148297">
                  <c:v>-73.868499999999983</c:v>
                </c:pt>
                <c:pt idx="148298">
                  <c:v>-73.866499999999974</c:v>
                </c:pt>
                <c:pt idx="148299">
                  <c:v>-73.864499999999964</c:v>
                </c:pt>
                <c:pt idx="148300">
                  <c:v>-73.862499999999955</c:v>
                </c:pt>
                <c:pt idx="148301">
                  <c:v>-73.860500000000002</c:v>
                </c:pt>
                <c:pt idx="148302">
                  <c:v>-73.858499999999992</c:v>
                </c:pt>
                <c:pt idx="148303">
                  <c:v>-73.856499999999983</c:v>
                </c:pt>
                <c:pt idx="148304">
                  <c:v>-73.854499999999973</c:v>
                </c:pt>
                <c:pt idx="148305">
                  <c:v>-73.852499999999964</c:v>
                </c:pt>
                <c:pt idx="148306">
                  <c:v>-73.850499999999954</c:v>
                </c:pt>
                <c:pt idx="148307">
                  <c:v>-73.848500000000001</c:v>
                </c:pt>
                <c:pt idx="148308">
                  <c:v>-73.846499999999992</c:v>
                </c:pt>
                <c:pt idx="148309">
                  <c:v>-73.844499999999982</c:v>
                </c:pt>
                <c:pt idx="148310">
                  <c:v>-73.842499999999973</c:v>
                </c:pt>
                <c:pt idx="148311">
                  <c:v>-73.840499999999963</c:v>
                </c:pt>
                <c:pt idx="148312">
                  <c:v>-73.838499999999954</c:v>
                </c:pt>
                <c:pt idx="148313">
                  <c:v>-73.836500000000001</c:v>
                </c:pt>
                <c:pt idx="148314">
                  <c:v>-73.834499999999991</c:v>
                </c:pt>
                <c:pt idx="148315">
                  <c:v>-73.832499999999982</c:v>
                </c:pt>
                <c:pt idx="148316">
                  <c:v>-73.830499999999972</c:v>
                </c:pt>
                <c:pt idx="148317">
                  <c:v>-73.828499999999963</c:v>
                </c:pt>
                <c:pt idx="148318">
                  <c:v>-73.826499999999953</c:v>
                </c:pt>
                <c:pt idx="148319">
                  <c:v>-73.8245</c:v>
                </c:pt>
                <c:pt idx="148320">
                  <c:v>-73.822499999999991</c:v>
                </c:pt>
                <c:pt idx="148321">
                  <c:v>-73.820499999999981</c:v>
                </c:pt>
                <c:pt idx="148322">
                  <c:v>-73.818499999999972</c:v>
                </c:pt>
                <c:pt idx="148323">
                  <c:v>-73.816499999999962</c:v>
                </c:pt>
                <c:pt idx="148324">
                  <c:v>-73.814499999999953</c:v>
                </c:pt>
                <c:pt idx="148325">
                  <c:v>-73.8125</c:v>
                </c:pt>
                <c:pt idx="148326">
                  <c:v>-73.81049999999999</c:v>
                </c:pt>
                <c:pt idx="148327">
                  <c:v>-73.808499999999981</c:v>
                </c:pt>
                <c:pt idx="148328">
                  <c:v>-73.806499999999971</c:v>
                </c:pt>
                <c:pt idx="148329">
                  <c:v>-73.804499999999962</c:v>
                </c:pt>
                <c:pt idx="148330">
                  <c:v>-73.802499999999952</c:v>
                </c:pt>
                <c:pt idx="148331">
                  <c:v>-73.8005</c:v>
                </c:pt>
                <c:pt idx="148332">
                  <c:v>-73.79849999999999</c:v>
                </c:pt>
                <c:pt idx="148333">
                  <c:v>-73.79649999999998</c:v>
                </c:pt>
                <c:pt idx="148334">
                  <c:v>-73.794499999999971</c:v>
                </c:pt>
                <c:pt idx="148335">
                  <c:v>-73.792499999999961</c:v>
                </c:pt>
                <c:pt idx="148336">
                  <c:v>-73.790499999999952</c:v>
                </c:pt>
                <c:pt idx="148337">
                  <c:v>-73.788499999999999</c:v>
                </c:pt>
                <c:pt idx="148338">
                  <c:v>-73.78649999999999</c:v>
                </c:pt>
                <c:pt idx="148339">
                  <c:v>-73.78449999999998</c:v>
                </c:pt>
                <c:pt idx="148340">
                  <c:v>-73.78249999999997</c:v>
                </c:pt>
                <c:pt idx="148341">
                  <c:v>-73.780499999999961</c:v>
                </c:pt>
                <c:pt idx="148342">
                  <c:v>-73.778499999999951</c:v>
                </c:pt>
                <c:pt idx="148343">
                  <c:v>-73.776499999999999</c:v>
                </c:pt>
                <c:pt idx="148344">
                  <c:v>-73.774499999999989</c:v>
                </c:pt>
                <c:pt idx="148345">
                  <c:v>-73.77249999999998</c:v>
                </c:pt>
                <c:pt idx="148346">
                  <c:v>-73.77049999999997</c:v>
                </c:pt>
                <c:pt idx="148347">
                  <c:v>-73.76849999999996</c:v>
                </c:pt>
                <c:pt idx="148348">
                  <c:v>-73.766499999999951</c:v>
                </c:pt>
                <c:pt idx="148349">
                  <c:v>-73.764499999999998</c:v>
                </c:pt>
                <c:pt idx="148350">
                  <c:v>-73.762499999999989</c:v>
                </c:pt>
                <c:pt idx="148351">
                  <c:v>-73.760499999999979</c:v>
                </c:pt>
                <c:pt idx="148352">
                  <c:v>-73.75849999999997</c:v>
                </c:pt>
                <c:pt idx="148353">
                  <c:v>-73.75649999999996</c:v>
                </c:pt>
                <c:pt idx="148354">
                  <c:v>-73.75449999999995</c:v>
                </c:pt>
                <c:pt idx="148355">
                  <c:v>-73.752499999999998</c:v>
                </c:pt>
                <c:pt idx="148356">
                  <c:v>-73.750499999999988</c:v>
                </c:pt>
                <c:pt idx="148357">
                  <c:v>-73.748499999999979</c:v>
                </c:pt>
                <c:pt idx="148358">
                  <c:v>-73.746499999999969</c:v>
                </c:pt>
                <c:pt idx="148359">
                  <c:v>-73.74449999999996</c:v>
                </c:pt>
                <c:pt idx="148360">
                  <c:v>-73.74249999999995</c:v>
                </c:pt>
                <c:pt idx="148361">
                  <c:v>-73.740499999999997</c:v>
                </c:pt>
                <c:pt idx="148362">
                  <c:v>-73.738499999999988</c:v>
                </c:pt>
                <c:pt idx="148363">
                  <c:v>-73.736499999999978</c:v>
                </c:pt>
                <c:pt idx="148364">
                  <c:v>-73.734499999999969</c:v>
                </c:pt>
                <c:pt idx="148365">
                  <c:v>-73.732499999999959</c:v>
                </c:pt>
                <c:pt idx="148366">
                  <c:v>-73.73049999999995</c:v>
                </c:pt>
                <c:pt idx="148367">
                  <c:v>-73.728499999999997</c:v>
                </c:pt>
                <c:pt idx="148368">
                  <c:v>-73.726499999999987</c:v>
                </c:pt>
                <c:pt idx="148369">
                  <c:v>-73.724499999999978</c:v>
                </c:pt>
                <c:pt idx="148370">
                  <c:v>-73.722499999999968</c:v>
                </c:pt>
                <c:pt idx="148371">
                  <c:v>-73.720499999999959</c:v>
                </c:pt>
                <c:pt idx="148372">
                  <c:v>-73.718499999999949</c:v>
                </c:pt>
                <c:pt idx="148373">
                  <c:v>-73.716499999999996</c:v>
                </c:pt>
                <c:pt idx="148374">
                  <c:v>-73.714499999999987</c:v>
                </c:pt>
                <c:pt idx="148375">
                  <c:v>-73.712499999999977</c:v>
                </c:pt>
                <c:pt idx="148376">
                  <c:v>-73.710499999999968</c:v>
                </c:pt>
                <c:pt idx="148377">
                  <c:v>-73.708499999999958</c:v>
                </c:pt>
                <c:pt idx="148378">
                  <c:v>-73.706500000000005</c:v>
                </c:pt>
                <c:pt idx="148379">
                  <c:v>-73.704499999999996</c:v>
                </c:pt>
                <c:pt idx="148380">
                  <c:v>-73.702499999999986</c:v>
                </c:pt>
                <c:pt idx="148381">
                  <c:v>-73.700499999999977</c:v>
                </c:pt>
                <c:pt idx="148382">
                  <c:v>-73.698499999999967</c:v>
                </c:pt>
                <c:pt idx="148383">
                  <c:v>-73.696499999999958</c:v>
                </c:pt>
                <c:pt idx="148384">
                  <c:v>-73.694500000000005</c:v>
                </c:pt>
                <c:pt idx="148385">
                  <c:v>-73.692499999999995</c:v>
                </c:pt>
                <c:pt idx="148386">
                  <c:v>-73.690499999999986</c:v>
                </c:pt>
                <c:pt idx="148387">
                  <c:v>-73.688499999999976</c:v>
                </c:pt>
                <c:pt idx="148388">
                  <c:v>-73.686499999999967</c:v>
                </c:pt>
                <c:pt idx="148389">
                  <c:v>-73.684499999999957</c:v>
                </c:pt>
                <c:pt idx="148390">
                  <c:v>-73.682500000000005</c:v>
                </c:pt>
                <c:pt idx="148391">
                  <c:v>-73.680499999999995</c:v>
                </c:pt>
                <c:pt idx="148392">
                  <c:v>-73.678499999999985</c:v>
                </c:pt>
                <c:pt idx="148393">
                  <c:v>-73.676499999999976</c:v>
                </c:pt>
                <c:pt idx="148394">
                  <c:v>-73.674499999999966</c:v>
                </c:pt>
                <c:pt idx="148395">
                  <c:v>-73.672499999999957</c:v>
                </c:pt>
                <c:pt idx="148396">
                  <c:v>-73.670500000000004</c:v>
                </c:pt>
                <c:pt idx="148397">
                  <c:v>-73.668499999999995</c:v>
                </c:pt>
                <c:pt idx="148398">
                  <c:v>-73.666499999999985</c:v>
                </c:pt>
                <c:pt idx="148399">
                  <c:v>-73.664499999999975</c:v>
                </c:pt>
                <c:pt idx="148400">
                  <c:v>-73.662499999999966</c:v>
                </c:pt>
                <c:pt idx="148401">
                  <c:v>-73.660499999999956</c:v>
                </c:pt>
                <c:pt idx="148402">
                  <c:v>-73.658500000000004</c:v>
                </c:pt>
                <c:pt idx="148403">
                  <c:v>-73.656499999999994</c:v>
                </c:pt>
                <c:pt idx="148404">
                  <c:v>-73.654499999999985</c:v>
                </c:pt>
                <c:pt idx="148405">
                  <c:v>-73.652499999999975</c:v>
                </c:pt>
                <c:pt idx="148406">
                  <c:v>-73.650499999999965</c:v>
                </c:pt>
                <c:pt idx="148407">
                  <c:v>-73.648499999999956</c:v>
                </c:pt>
                <c:pt idx="148408">
                  <c:v>-73.646500000000003</c:v>
                </c:pt>
                <c:pt idx="148409">
                  <c:v>-73.644499999999994</c:v>
                </c:pt>
                <c:pt idx="148410">
                  <c:v>-73.642499999999984</c:v>
                </c:pt>
                <c:pt idx="148411">
                  <c:v>-73.640499999999975</c:v>
                </c:pt>
                <c:pt idx="148412">
                  <c:v>-73.638499999999965</c:v>
                </c:pt>
                <c:pt idx="148413">
                  <c:v>-73.636499999999955</c:v>
                </c:pt>
                <c:pt idx="148414">
                  <c:v>-73.634500000000003</c:v>
                </c:pt>
                <c:pt idx="148415">
                  <c:v>-73.632499999999993</c:v>
                </c:pt>
                <c:pt idx="148416">
                  <c:v>-73.630499999999984</c:v>
                </c:pt>
                <c:pt idx="148417">
                  <c:v>-73.628499999999974</c:v>
                </c:pt>
                <c:pt idx="148418">
                  <c:v>-73.626499999999965</c:v>
                </c:pt>
                <c:pt idx="148419">
                  <c:v>-73.624499999999955</c:v>
                </c:pt>
                <c:pt idx="148420">
                  <c:v>-73.622500000000002</c:v>
                </c:pt>
                <c:pt idx="148421">
                  <c:v>-73.620499999999993</c:v>
                </c:pt>
                <c:pt idx="148422">
                  <c:v>-73.618499999999983</c:v>
                </c:pt>
                <c:pt idx="148423">
                  <c:v>-73.616499999999974</c:v>
                </c:pt>
                <c:pt idx="148424">
                  <c:v>-73.614499999999964</c:v>
                </c:pt>
                <c:pt idx="148425">
                  <c:v>-73.612499999999955</c:v>
                </c:pt>
                <c:pt idx="148426">
                  <c:v>-73.610500000000002</c:v>
                </c:pt>
                <c:pt idx="148427">
                  <c:v>-73.608499999999992</c:v>
                </c:pt>
                <c:pt idx="148428">
                  <c:v>-73.606499999999983</c:v>
                </c:pt>
                <c:pt idx="148429">
                  <c:v>-73.604499999999973</c:v>
                </c:pt>
                <c:pt idx="148430">
                  <c:v>-73.602499999999964</c:v>
                </c:pt>
                <c:pt idx="148431">
                  <c:v>-73.600499999999954</c:v>
                </c:pt>
                <c:pt idx="148432">
                  <c:v>-73.598500000000001</c:v>
                </c:pt>
                <c:pt idx="148433">
                  <c:v>-73.596499999999992</c:v>
                </c:pt>
                <c:pt idx="148434">
                  <c:v>-73.594499999999982</c:v>
                </c:pt>
                <c:pt idx="148435">
                  <c:v>-73.592499999999973</c:v>
                </c:pt>
                <c:pt idx="148436">
                  <c:v>-73.590499999999963</c:v>
                </c:pt>
                <c:pt idx="148437">
                  <c:v>-73.588499999999954</c:v>
                </c:pt>
                <c:pt idx="148438">
                  <c:v>-73.586500000000001</c:v>
                </c:pt>
                <c:pt idx="148439">
                  <c:v>-73.584499999999991</c:v>
                </c:pt>
                <c:pt idx="148440">
                  <c:v>-73.582499999999982</c:v>
                </c:pt>
                <c:pt idx="148441">
                  <c:v>-73.580499999999972</c:v>
                </c:pt>
                <c:pt idx="148442">
                  <c:v>-73.578499999999963</c:v>
                </c:pt>
                <c:pt idx="148443">
                  <c:v>-73.576499999999953</c:v>
                </c:pt>
                <c:pt idx="148444">
                  <c:v>-73.5745</c:v>
                </c:pt>
                <c:pt idx="148445">
                  <c:v>-73.572499999999991</c:v>
                </c:pt>
                <c:pt idx="148446">
                  <c:v>-73.570499999999981</c:v>
                </c:pt>
                <c:pt idx="148447">
                  <c:v>-73.568499999999972</c:v>
                </c:pt>
                <c:pt idx="148448">
                  <c:v>-73.566499999999962</c:v>
                </c:pt>
                <c:pt idx="148449">
                  <c:v>-73.564499999999953</c:v>
                </c:pt>
                <c:pt idx="148450">
                  <c:v>-73.5625</c:v>
                </c:pt>
                <c:pt idx="148451">
                  <c:v>-73.56049999999999</c:v>
                </c:pt>
                <c:pt idx="148452">
                  <c:v>-73.558499999999981</c:v>
                </c:pt>
                <c:pt idx="148453">
                  <c:v>-73.556499999999971</c:v>
                </c:pt>
                <c:pt idx="148454">
                  <c:v>-73.554499999999962</c:v>
                </c:pt>
                <c:pt idx="148455">
                  <c:v>-73.552499999999952</c:v>
                </c:pt>
                <c:pt idx="148456">
                  <c:v>-73.5505</c:v>
                </c:pt>
                <c:pt idx="148457">
                  <c:v>-73.54849999999999</c:v>
                </c:pt>
                <c:pt idx="148458">
                  <c:v>-73.54649999999998</c:v>
                </c:pt>
                <c:pt idx="148459">
                  <c:v>-73.544499999999971</c:v>
                </c:pt>
                <c:pt idx="148460">
                  <c:v>-73.542499999999961</c:v>
                </c:pt>
                <c:pt idx="148461">
                  <c:v>-73.540499999999952</c:v>
                </c:pt>
                <c:pt idx="148462">
                  <c:v>-73.538499999999999</c:v>
                </c:pt>
                <c:pt idx="148463">
                  <c:v>-73.53649999999999</c:v>
                </c:pt>
                <c:pt idx="148464">
                  <c:v>-73.53449999999998</c:v>
                </c:pt>
                <c:pt idx="148465">
                  <c:v>-73.53249999999997</c:v>
                </c:pt>
                <c:pt idx="148466">
                  <c:v>-73.530499999999961</c:v>
                </c:pt>
                <c:pt idx="148467">
                  <c:v>-73.528499999999951</c:v>
                </c:pt>
                <c:pt idx="148468">
                  <c:v>-73.526499999999999</c:v>
                </c:pt>
                <c:pt idx="148469">
                  <c:v>-73.524499999999989</c:v>
                </c:pt>
                <c:pt idx="148470">
                  <c:v>-73.52249999999998</c:v>
                </c:pt>
                <c:pt idx="148471">
                  <c:v>-73.52049999999997</c:v>
                </c:pt>
                <c:pt idx="148472">
                  <c:v>-73.51849999999996</c:v>
                </c:pt>
                <c:pt idx="148473">
                  <c:v>-73.516499999999951</c:v>
                </c:pt>
                <c:pt idx="148474">
                  <c:v>-73.514499999999998</c:v>
                </c:pt>
                <c:pt idx="148475">
                  <c:v>-73.512499999999989</c:v>
                </c:pt>
                <c:pt idx="148476">
                  <c:v>-73.510499999999979</c:v>
                </c:pt>
                <c:pt idx="148477">
                  <c:v>-73.50849999999997</c:v>
                </c:pt>
                <c:pt idx="148478">
                  <c:v>-73.50649999999996</c:v>
                </c:pt>
                <c:pt idx="148479">
                  <c:v>-73.50449999999995</c:v>
                </c:pt>
                <c:pt idx="148480">
                  <c:v>-73.502499999999998</c:v>
                </c:pt>
                <c:pt idx="148481">
                  <c:v>-73.500499999999988</c:v>
                </c:pt>
                <c:pt idx="148482">
                  <c:v>-73.498499999999979</c:v>
                </c:pt>
                <c:pt idx="148483">
                  <c:v>-73.496499999999969</c:v>
                </c:pt>
                <c:pt idx="148484">
                  <c:v>-73.49449999999996</c:v>
                </c:pt>
                <c:pt idx="148485">
                  <c:v>-73.49249999999995</c:v>
                </c:pt>
                <c:pt idx="148486">
                  <c:v>-73.490499999999997</c:v>
                </c:pt>
                <c:pt idx="148487">
                  <c:v>-73.488499999999988</c:v>
                </c:pt>
                <c:pt idx="148488">
                  <c:v>-73.486499999999978</c:v>
                </c:pt>
                <c:pt idx="148489">
                  <c:v>-73.484499999999969</c:v>
                </c:pt>
                <c:pt idx="148490">
                  <c:v>-73.482499999999959</c:v>
                </c:pt>
                <c:pt idx="148491">
                  <c:v>-73.48049999999995</c:v>
                </c:pt>
                <c:pt idx="148492">
                  <c:v>-73.478499999999997</c:v>
                </c:pt>
                <c:pt idx="148493">
                  <c:v>-73.476499999999987</c:v>
                </c:pt>
                <c:pt idx="148494">
                  <c:v>-73.474499999999978</c:v>
                </c:pt>
                <c:pt idx="148495">
                  <c:v>-73.472499999999968</c:v>
                </c:pt>
                <c:pt idx="148496">
                  <c:v>-73.470499999999959</c:v>
                </c:pt>
                <c:pt idx="148497">
                  <c:v>-73.468499999999949</c:v>
                </c:pt>
                <c:pt idx="148498">
                  <c:v>-73.466499999999996</c:v>
                </c:pt>
                <c:pt idx="148499">
                  <c:v>-73.464499999999987</c:v>
                </c:pt>
                <c:pt idx="148500">
                  <c:v>-73.462499999999977</c:v>
                </c:pt>
                <c:pt idx="148501">
                  <c:v>-73.460499999999968</c:v>
                </c:pt>
                <c:pt idx="148502">
                  <c:v>-73.458499999999958</c:v>
                </c:pt>
                <c:pt idx="148503">
                  <c:v>-73.456500000000005</c:v>
                </c:pt>
                <c:pt idx="148504">
                  <c:v>-73.454499999999996</c:v>
                </c:pt>
                <c:pt idx="148505">
                  <c:v>-73.452499999999986</c:v>
                </c:pt>
                <c:pt idx="148506">
                  <c:v>-73.450499999999977</c:v>
                </c:pt>
                <c:pt idx="148507">
                  <c:v>-73.448499999999967</c:v>
                </c:pt>
                <c:pt idx="148508">
                  <c:v>-73.446499999999958</c:v>
                </c:pt>
                <c:pt idx="148509">
                  <c:v>-73.444500000000005</c:v>
                </c:pt>
                <c:pt idx="148510">
                  <c:v>-73.442499999999995</c:v>
                </c:pt>
                <c:pt idx="148511">
                  <c:v>-73.440499999999986</c:v>
                </c:pt>
                <c:pt idx="148512">
                  <c:v>-73.438499999999976</c:v>
                </c:pt>
                <c:pt idx="148513">
                  <c:v>-73.436499999999967</c:v>
                </c:pt>
                <c:pt idx="148514">
                  <c:v>-73.434499999999957</c:v>
                </c:pt>
                <c:pt idx="148515">
                  <c:v>-73.432500000000005</c:v>
                </c:pt>
                <c:pt idx="148516">
                  <c:v>-73.430499999999995</c:v>
                </c:pt>
                <c:pt idx="148517">
                  <c:v>-73.428499999999985</c:v>
                </c:pt>
                <c:pt idx="148518">
                  <c:v>-73.426499999999976</c:v>
                </c:pt>
                <c:pt idx="148519">
                  <c:v>-73.424499999999966</c:v>
                </c:pt>
                <c:pt idx="148520">
                  <c:v>-73.422499999999957</c:v>
                </c:pt>
                <c:pt idx="148521">
                  <c:v>-73.420500000000004</c:v>
                </c:pt>
                <c:pt idx="148522">
                  <c:v>-73.418499999999995</c:v>
                </c:pt>
                <c:pt idx="148523">
                  <c:v>-73.416499999999985</c:v>
                </c:pt>
                <c:pt idx="148524">
                  <c:v>-73.414499999999975</c:v>
                </c:pt>
                <c:pt idx="148525">
                  <c:v>-73.412499999999966</c:v>
                </c:pt>
                <c:pt idx="148526">
                  <c:v>-73.410499999999956</c:v>
                </c:pt>
                <c:pt idx="148527">
                  <c:v>-73.408500000000004</c:v>
                </c:pt>
                <c:pt idx="148528">
                  <c:v>-73.406499999999994</c:v>
                </c:pt>
                <c:pt idx="148529">
                  <c:v>-73.404499999999985</c:v>
                </c:pt>
                <c:pt idx="148530">
                  <c:v>-73.402499999999975</c:v>
                </c:pt>
                <c:pt idx="148531">
                  <c:v>-73.400499999999965</c:v>
                </c:pt>
                <c:pt idx="148532">
                  <c:v>-73.398499999999956</c:v>
                </c:pt>
                <c:pt idx="148533">
                  <c:v>-73.396500000000003</c:v>
                </c:pt>
                <c:pt idx="148534">
                  <c:v>-73.394499999999994</c:v>
                </c:pt>
                <c:pt idx="148535">
                  <c:v>-73.392499999999984</c:v>
                </c:pt>
                <c:pt idx="148536">
                  <c:v>-73.390499999999975</c:v>
                </c:pt>
                <c:pt idx="148537">
                  <c:v>-73.388499999999965</c:v>
                </c:pt>
                <c:pt idx="148538">
                  <c:v>-73.386499999999955</c:v>
                </c:pt>
                <c:pt idx="148539">
                  <c:v>-73.384500000000003</c:v>
                </c:pt>
                <c:pt idx="148540">
                  <c:v>-73.382499999999993</c:v>
                </c:pt>
                <c:pt idx="148541">
                  <c:v>-73.380499999999984</c:v>
                </c:pt>
                <c:pt idx="148542">
                  <c:v>-73.378499999999974</c:v>
                </c:pt>
                <c:pt idx="148543">
                  <c:v>-73.376499999999965</c:v>
                </c:pt>
                <c:pt idx="148544">
                  <c:v>-73.374499999999955</c:v>
                </c:pt>
                <c:pt idx="148545">
                  <c:v>-73.372500000000002</c:v>
                </c:pt>
                <c:pt idx="148546">
                  <c:v>-73.370499999999993</c:v>
                </c:pt>
                <c:pt idx="148547">
                  <c:v>-73.368499999999983</c:v>
                </c:pt>
                <c:pt idx="148548">
                  <c:v>-73.366499999999974</c:v>
                </c:pt>
                <c:pt idx="148549">
                  <c:v>-73.364499999999964</c:v>
                </c:pt>
                <c:pt idx="148550">
                  <c:v>-73.362499999999955</c:v>
                </c:pt>
                <c:pt idx="148551">
                  <c:v>-73.360500000000002</c:v>
                </c:pt>
                <c:pt idx="148552">
                  <c:v>-73.358499999999992</c:v>
                </c:pt>
                <c:pt idx="148553">
                  <c:v>-73.356499999999983</c:v>
                </c:pt>
                <c:pt idx="148554">
                  <c:v>-73.354499999999973</c:v>
                </c:pt>
                <c:pt idx="148555">
                  <c:v>-73.352499999999964</c:v>
                </c:pt>
                <c:pt idx="148556">
                  <c:v>-73.350499999999954</c:v>
                </c:pt>
                <c:pt idx="148557">
                  <c:v>-73.348500000000001</c:v>
                </c:pt>
                <c:pt idx="148558">
                  <c:v>-73.346499999999992</c:v>
                </c:pt>
                <c:pt idx="148559">
                  <c:v>-73.344499999999982</c:v>
                </c:pt>
                <c:pt idx="148560">
                  <c:v>-73.342499999999973</c:v>
                </c:pt>
                <c:pt idx="148561">
                  <c:v>-73.340499999999963</c:v>
                </c:pt>
                <c:pt idx="148562">
                  <c:v>-73.338499999999954</c:v>
                </c:pt>
                <c:pt idx="148563">
                  <c:v>-73.336500000000001</c:v>
                </c:pt>
                <c:pt idx="148564">
                  <c:v>-73.334499999999991</c:v>
                </c:pt>
                <c:pt idx="148565">
                  <c:v>-73.332499999999982</c:v>
                </c:pt>
                <c:pt idx="148566">
                  <c:v>-73.330499999999972</c:v>
                </c:pt>
                <c:pt idx="148567">
                  <c:v>-73.328499999999963</c:v>
                </c:pt>
                <c:pt idx="148568">
                  <c:v>-73.326499999999953</c:v>
                </c:pt>
                <c:pt idx="148569">
                  <c:v>-73.3245</c:v>
                </c:pt>
                <c:pt idx="148570">
                  <c:v>-73.322499999999991</c:v>
                </c:pt>
                <c:pt idx="148571">
                  <c:v>-73.320499999999981</c:v>
                </c:pt>
                <c:pt idx="148572">
                  <c:v>-73.318499999999972</c:v>
                </c:pt>
                <c:pt idx="148573">
                  <c:v>-73.316499999999962</c:v>
                </c:pt>
                <c:pt idx="148574">
                  <c:v>-73.314499999999953</c:v>
                </c:pt>
                <c:pt idx="148575">
                  <c:v>-73.3125</c:v>
                </c:pt>
                <c:pt idx="148576">
                  <c:v>-73.31049999999999</c:v>
                </c:pt>
                <c:pt idx="148577">
                  <c:v>-73.308499999999981</c:v>
                </c:pt>
                <c:pt idx="148578">
                  <c:v>-73.306499999999971</c:v>
                </c:pt>
                <c:pt idx="148579">
                  <c:v>-73.304499999999962</c:v>
                </c:pt>
                <c:pt idx="148580">
                  <c:v>-73.302499999999952</c:v>
                </c:pt>
                <c:pt idx="148581">
                  <c:v>-73.3005</c:v>
                </c:pt>
                <c:pt idx="148582">
                  <c:v>-73.29849999999999</c:v>
                </c:pt>
                <c:pt idx="148583">
                  <c:v>-73.29649999999998</c:v>
                </c:pt>
                <c:pt idx="148584">
                  <c:v>-73.294499999999971</c:v>
                </c:pt>
                <c:pt idx="148585">
                  <c:v>-73.292499999999961</c:v>
                </c:pt>
                <c:pt idx="148586">
                  <c:v>-73.290499999999952</c:v>
                </c:pt>
                <c:pt idx="148587">
                  <c:v>-73.288499999999999</c:v>
                </c:pt>
                <c:pt idx="148588">
                  <c:v>-73.28649999999999</c:v>
                </c:pt>
                <c:pt idx="148589">
                  <c:v>-73.28449999999998</c:v>
                </c:pt>
                <c:pt idx="148590">
                  <c:v>-73.28249999999997</c:v>
                </c:pt>
                <c:pt idx="148591">
                  <c:v>-73.280499999999961</c:v>
                </c:pt>
                <c:pt idx="148592">
                  <c:v>-73.278499999999951</c:v>
                </c:pt>
                <c:pt idx="148593">
                  <c:v>-73.276499999999999</c:v>
                </c:pt>
                <c:pt idx="148594">
                  <c:v>-73.274499999999989</c:v>
                </c:pt>
                <c:pt idx="148595">
                  <c:v>-73.27249999999998</c:v>
                </c:pt>
                <c:pt idx="148596">
                  <c:v>-73.27049999999997</c:v>
                </c:pt>
                <c:pt idx="148597">
                  <c:v>-73.26849999999996</c:v>
                </c:pt>
                <c:pt idx="148598">
                  <c:v>-73.266499999999951</c:v>
                </c:pt>
                <c:pt idx="148599">
                  <c:v>-73.264499999999998</c:v>
                </c:pt>
                <c:pt idx="148600">
                  <c:v>-73.262499999999989</c:v>
                </c:pt>
                <c:pt idx="148601">
                  <c:v>-73.260499999999979</c:v>
                </c:pt>
                <c:pt idx="148602">
                  <c:v>-73.25849999999997</c:v>
                </c:pt>
                <c:pt idx="148603">
                  <c:v>-73.25649999999996</c:v>
                </c:pt>
                <c:pt idx="148604">
                  <c:v>-73.25449999999995</c:v>
                </c:pt>
                <c:pt idx="148605">
                  <c:v>-73.252499999999998</c:v>
                </c:pt>
                <c:pt idx="148606">
                  <c:v>-73.250499999999988</c:v>
                </c:pt>
                <c:pt idx="148607">
                  <c:v>-73.248499999999979</c:v>
                </c:pt>
                <c:pt idx="148608">
                  <c:v>-73.246499999999969</c:v>
                </c:pt>
                <c:pt idx="148609">
                  <c:v>-73.24449999999996</c:v>
                </c:pt>
                <c:pt idx="148610">
                  <c:v>-73.24249999999995</c:v>
                </c:pt>
                <c:pt idx="148611">
                  <c:v>-73.240499999999997</c:v>
                </c:pt>
                <c:pt idx="148612">
                  <c:v>-73.238499999999988</c:v>
                </c:pt>
                <c:pt idx="148613">
                  <c:v>-73.236499999999978</c:v>
                </c:pt>
                <c:pt idx="148614">
                  <c:v>-73.234499999999969</c:v>
                </c:pt>
                <c:pt idx="148615">
                  <c:v>-73.232499999999959</c:v>
                </c:pt>
                <c:pt idx="148616">
                  <c:v>-73.23049999999995</c:v>
                </c:pt>
                <c:pt idx="148617">
                  <c:v>-73.228499999999997</c:v>
                </c:pt>
                <c:pt idx="148618">
                  <c:v>-73.226499999999987</c:v>
                </c:pt>
                <c:pt idx="148619">
                  <c:v>-73.224499999999978</c:v>
                </c:pt>
                <c:pt idx="148620">
                  <c:v>-73.222499999999968</c:v>
                </c:pt>
                <c:pt idx="148621">
                  <c:v>-73.220499999999959</c:v>
                </c:pt>
                <c:pt idx="148622">
                  <c:v>-73.218499999999949</c:v>
                </c:pt>
                <c:pt idx="148623">
                  <c:v>-73.216499999999996</c:v>
                </c:pt>
                <c:pt idx="148624">
                  <c:v>-73.214499999999987</c:v>
                </c:pt>
                <c:pt idx="148625">
                  <c:v>-73.212499999999977</c:v>
                </c:pt>
                <c:pt idx="148626">
                  <c:v>-73.210499999999968</c:v>
                </c:pt>
                <c:pt idx="148627">
                  <c:v>-73.208499999999958</c:v>
                </c:pt>
                <c:pt idx="148628">
                  <c:v>-73.206500000000005</c:v>
                </c:pt>
                <c:pt idx="148629">
                  <c:v>-73.204499999999996</c:v>
                </c:pt>
                <c:pt idx="148630">
                  <c:v>-73.202499999999986</c:v>
                </c:pt>
                <c:pt idx="148631">
                  <c:v>-73.200499999999977</c:v>
                </c:pt>
                <c:pt idx="148632">
                  <c:v>-73.198499999999967</c:v>
                </c:pt>
                <c:pt idx="148633">
                  <c:v>-73.196499999999958</c:v>
                </c:pt>
                <c:pt idx="148634">
                  <c:v>-73.194500000000005</c:v>
                </c:pt>
                <c:pt idx="148635">
                  <c:v>-73.192499999999995</c:v>
                </c:pt>
                <c:pt idx="148636">
                  <c:v>-73.190499999999986</c:v>
                </c:pt>
                <c:pt idx="148637">
                  <c:v>-73.188499999999976</c:v>
                </c:pt>
                <c:pt idx="148638">
                  <c:v>-73.186499999999967</c:v>
                </c:pt>
                <c:pt idx="148639">
                  <c:v>-73.184499999999957</c:v>
                </c:pt>
                <c:pt idx="148640">
                  <c:v>-73.182500000000005</c:v>
                </c:pt>
                <c:pt idx="148641">
                  <c:v>-73.180499999999995</c:v>
                </c:pt>
                <c:pt idx="148642">
                  <c:v>-73.178499999999985</c:v>
                </c:pt>
                <c:pt idx="148643">
                  <c:v>-73.176499999999976</c:v>
                </c:pt>
                <c:pt idx="148644">
                  <c:v>-73.174499999999966</c:v>
                </c:pt>
                <c:pt idx="148645">
                  <c:v>-73.172499999999957</c:v>
                </c:pt>
                <c:pt idx="148646">
                  <c:v>-73.170500000000004</c:v>
                </c:pt>
                <c:pt idx="148647">
                  <c:v>-73.168499999999995</c:v>
                </c:pt>
                <c:pt idx="148648">
                  <c:v>-73.166499999999985</c:v>
                </c:pt>
                <c:pt idx="148649">
                  <c:v>-73.164499999999975</c:v>
                </c:pt>
                <c:pt idx="148650">
                  <c:v>-73.162499999999966</c:v>
                </c:pt>
                <c:pt idx="148651">
                  <c:v>-73.160499999999956</c:v>
                </c:pt>
                <c:pt idx="148652">
                  <c:v>-73.158500000000004</c:v>
                </c:pt>
                <c:pt idx="148653">
                  <c:v>-73.156499999999994</c:v>
                </c:pt>
                <c:pt idx="148654">
                  <c:v>-73.154499999999985</c:v>
                </c:pt>
                <c:pt idx="148655">
                  <c:v>-73.152499999999975</c:v>
                </c:pt>
                <c:pt idx="148656">
                  <c:v>-73.150499999999965</c:v>
                </c:pt>
                <c:pt idx="148657">
                  <c:v>-73.148499999999956</c:v>
                </c:pt>
                <c:pt idx="148658">
                  <c:v>-73.146500000000003</c:v>
                </c:pt>
                <c:pt idx="148659">
                  <c:v>-73.144499999999994</c:v>
                </c:pt>
                <c:pt idx="148660">
                  <c:v>-73.142499999999984</c:v>
                </c:pt>
                <c:pt idx="148661">
                  <c:v>-73.140499999999975</c:v>
                </c:pt>
                <c:pt idx="148662">
                  <c:v>-73.138499999999965</c:v>
                </c:pt>
                <c:pt idx="148663">
                  <c:v>-73.136499999999955</c:v>
                </c:pt>
                <c:pt idx="148664">
                  <c:v>-73.134500000000003</c:v>
                </c:pt>
                <c:pt idx="148665">
                  <c:v>-73.132499999999993</c:v>
                </c:pt>
                <c:pt idx="148666">
                  <c:v>-73.130499999999984</c:v>
                </c:pt>
                <c:pt idx="148667">
                  <c:v>-73.128499999999974</c:v>
                </c:pt>
                <c:pt idx="148668">
                  <c:v>-73.126499999999965</c:v>
                </c:pt>
                <c:pt idx="148669">
                  <c:v>-73.124499999999955</c:v>
                </c:pt>
                <c:pt idx="148670">
                  <c:v>-73.122500000000002</c:v>
                </c:pt>
                <c:pt idx="148671">
                  <c:v>-73.120499999999993</c:v>
                </c:pt>
                <c:pt idx="148672">
                  <c:v>-73.118499999999983</c:v>
                </c:pt>
                <c:pt idx="148673">
                  <c:v>-73.116499999999974</c:v>
                </c:pt>
                <c:pt idx="148674">
                  <c:v>-73.114499999999964</c:v>
                </c:pt>
                <c:pt idx="148675">
                  <c:v>-73.112499999999955</c:v>
                </c:pt>
                <c:pt idx="148676">
                  <c:v>-73.110500000000002</c:v>
                </c:pt>
                <c:pt idx="148677">
                  <c:v>-73.108499999999992</c:v>
                </c:pt>
                <c:pt idx="148678">
                  <c:v>-73.106499999999983</c:v>
                </c:pt>
                <c:pt idx="148679">
                  <c:v>-73.104499999999973</c:v>
                </c:pt>
                <c:pt idx="148680">
                  <c:v>-73.102499999999964</c:v>
                </c:pt>
                <c:pt idx="148681">
                  <c:v>-73.100499999999954</c:v>
                </c:pt>
                <c:pt idx="148682">
                  <c:v>-73.098500000000001</c:v>
                </c:pt>
                <c:pt idx="148683">
                  <c:v>-73.096499999999992</c:v>
                </c:pt>
                <c:pt idx="148684">
                  <c:v>-73.094499999999982</c:v>
                </c:pt>
                <c:pt idx="148685">
                  <c:v>-73.092499999999973</c:v>
                </c:pt>
                <c:pt idx="148686">
                  <c:v>-73.090499999999963</c:v>
                </c:pt>
                <c:pt idx="148687">
                  <c:v>-73.088499999999954</c:v>
                </c:pt>
                <c:pt idx="148688">
                  <c:v>-73.086500000000001</c:v>
                </c:pt>
                <c:pt idx="148689">
                  <c:v>-73.084499999999991</c:v>
                </c:pt>
                <c:pt idx="148690">
                  <c:v>-73.082499999999982</c:v>
                </c:pt>
                <c:pt idx="148691">
                  <c:v>-73.080499999999972</c:v>
                </c:pt>
                <c:pt idx="148692">
                  <c:v>-73.078499999999963</c:v>
                </c:pt>
                <c:pt idx="148693">
                  <c:v>-73.076499999999953</c:v>
                </c:pt>
                <c:pt idx="148694">
                  <c:v>-73.0745</c:v>
                </c:pt>
                <c:pt idx="148695">
                  <c:v>-73.072499999999991</c:v>
                </c:pt>
                <c:pt idx="148696">
                  <c:v>-73.070499999999981</c:v>
                </c:pt>
                <c:pt idx="148697">
                  <c:v>-73.068499999999972</c:v>
                </c:pt>
                <c:pt idx="148698">
                  <c:v>-73.066499999999962</c:v>
                </c:pt>
                <c:pt idx="148699">
                  <c:v>-73.064499999999953</c:v>
                </c:pt>
                <c:pt idx="148700">
                  <c:v>-73.0625</c:v>
                </c:pt>
                <c:pt idx="148701">
                  <c:v>-73.06049999999999</c:v>
                </c:pt>
                <c:pt idx="148702">
                  <c:v>-73.058499999999981</c:v>
                </c:pt>
                <c:pt idx="148703">
                  <c:v>-73.056499999999971</c:v>
                </c:pt>
                <c:pt idx="148704">
                  <c:v>-73.054499999999962</c:v>
                </c:pt>
                <c:pt idx="148705">
                  <c:v>-73.052499999999952</c:v>
                </c:pt>
                <c:pt idx="148706">
                  <c:v>-73.0505</c:v>
                </c:pt>
                <c:pt idx="148707">
                  <c:v>-73.04849999999999</c:v>
                </c:pt>
                <c:pt idx="148708">
                  <c:v>-73.04649999999998</c:v>
                </c:pt>
                <c:pt idx="148709">
                  <c:v>-73.044499999999971</c:v>
                </c:pt>
                <c:pt idx="148710">
                  <c:v>-73.042499999999961</c:v>
                </c:pt>
                <c:pt idx="148711">
                  <c:v>-73.040499999999952</c:v>
                </c:pt>
                <c:pt idx="148712">
                  <c:v>-73.038499999999999</c:v>
                </c:pt>
                <c:pt idx="148713">
                  <c:v>-73.03649999999999</c:v>
                </c:pt>
                <c:pt idx="148714">
                  <c:v>-73.03449999999998</c:v>
                </c:pt>
                <c:pt idx="148715">
                  <c:v>-73.03249999999997</c:v>
                </c:pt>
                <c:pt idx="148716">
                  <c:v>-73.030499999999961</c:v>
                </c:pt>
                <c:pt idx="148717">
                  <c:v>-73.028499999999951</c:v>
                </c:pt>
                <c:pt idx="148718">
                  <c:v>-73.026499999999999</c:v>
                </c:pt>
                <c:pt idx="148719">
                  <c:v>-73.024499999999989</c:v>
                </c:pt>
                <c:pt idx="148720">
                  <c:v>-73.02249999999998</c:v>
                </c:pt>
                <c:pt idx="148721">
                  <c:v>-73.02049999999997</c:v>
                </c:pt>
                <c:pt idx="148722">
                  <c:v>-73.01849999999996</c:v>
                </c:pt>
                <c:pt idx="148723">
                  <c:v>-73.016499999999951</c:v>
                </c:pt>
                <c:pt idx="148724">
                  <c:v>-73.014499999999998</c:v>
                </c:pt>
                <c:pt idx="148725">
                  <c:v>-73.012499999999989</c:v>
                </c:pt>
                <c:pt idx="148726">
                  <c:v>-73.010499999999979</c:v>
                </c:pt>
                <c:pt idx="148727">
                  <c:v>-73.00849999999997</c:v>
                </c:pt>
                <c:pt idx="148728">
                  <c:v>-73.00649999999996</c:v>
                </c:pt>
                <c:pt idx="148729">
                  <c:v>-73.00449999999995</c:v>
                </c:pt>
                <c:pt idx="148730">
                  <c:v>-73.002499999999998</c:v>
                </c:pt>
                <c:pt idx="148731">
                  <c:v>-73.000499999999988</c:v>
                </c:pt>
                <c:pt idx="148732">
                  <c:v>-72.998499999999979</c:v>
                </c:pt>
                <c:pt idx="148733">
                  <c:v>-72.996499999999969</c:v>
                </c:pt>
                <c:pt idx="148734">
                  <c:v>-72.99449999999996</c:v>
                </c:pt>
                <c:pt idx="148735">
                  <c:v>-72.99249999999995</c:v>
                </c:pt>
                <c:pt idx="148736">
                  <c:v>-72.990499999999997</c:v>
                </c:pt>
                <c:pt idx="148737">
                  <c:v>-72.988499999999988</c:v>
                </c:pt>
                <c:pt idx="148738">
                  <c:v>-72.986499999999978</c:v>
                </c:pt>
                <c:pt idx="148739">
                  <c:v>-72.984499999999969</c:v>
                </c:pt>
                <c:pt idx="148740">
                  <c:v>-72.982499999999959</c:v>
                </c:pt>
                <c:pt idx="148741">
                  <c:v>-72.98049999999995</c:v>
                </c:pt>
                <c:pt idx="148742">
                  <c:v>-72.978499999999997</c:v>
                </c:pt>
                <c:pt idx="148743">
                  <c:v>-72.976499999999987</c:v>
                </c:pt>
                <c:pt idx="148744">
                  <c:v>-72.974499999999978</c:v>
                </c:pt>
                <c:pt idx="148745">
                  <c:v>-72.972499999999968</c:v>
                </c:pt>
                <c:pt idx="148746">
                  <c:v>-72.970499999999959</c:v>
                </c:pt>
                <c:pt idx="148747">
                  <c:v>-72.968499999999949</c:v>
                </c:pt>
                <c:pt idx="148748">
                  <c:v>-72.966499999999996</c:v>
                </c:pt>
                <c:pt idx="148749">
                  <c:v>-72.964499999999987</c:v>
                </c:pt>
                <c:pt idx="148750">
                  <c:v>-72.962499999999977</c:v>
                </c:pt>
                <c:pt idx="148751">
                  <c:v>-72.960499999999968</c:v>
                </c:pt>
                <c:pt idx="148752">
                  <c:v>-72.958499999999958</c:v>
                </c:pt>
                <c:pt idx="148753">
                  <c:v>-72.956500000000005</c:v>
                </c:pt>
                <c:pt idx="148754">
                  <c:v>-72.954499999999996</c:v>
                </c:pt>
                <c:pt idx="148755">
                  <c:v>-72.952499999999986</c:v>
                </c:pt>
                <c:pt idx="148756">
                  <c:v>-72.950499999999977</c:v>
                </c:pt>
                <c:pt idx="148757">
                  <c:v>-72.948499999999967</c:v>
                </c:pt>
                <c:pt idx="148758">
                  <c:v>-72.946499999999958</c:v>
                </c:pt>
                <c:pt idx="148759">
                  <c:v>-72.944500000000005</c:v>
                </c:pt>
                <c:pt idx="148760">
                  <c:v>-72.942499999999995</c:v>
                </c:pt>
                <c:pt idx="148761">
                  <c:v>-72.940499999999986</c:v>
                </c:pt>
                <c:pt idx="148762">
                  <c:v>-72.938499999999976</c:v>
                </c:pt>
                <c:pt idx="148763">
                  <c:v>-72.936499999999967</c:v>
                </c:pt>
                <c:pt idx="148764">
                  <c:v>-72.934499999999957</c:v>
                </c:pt>
                <c:pt idx="148765">
                  <c:v>-72.932500000000005</c:v>
                </c:pt>
                <c:pt idx="148766">
                  <c:v>-72.930499999999995</c:v>
                </c:pt>
                <c:pt idx="148767">
                  <c:v>-72.928499999999985</c:v>
                </c:pt>
                <c:pt idx="148768">
                  <c:v>-72.926499999999976</c:v>
                </c:pt>
                <c:pt idx="148769">
                  <c:v>-72.924499999999966</c:v>
                </c:pt>
                <c:pt idx="148770">
                  <c:v>-72.922499999999957</c:v>
                </c:pt>
                <c:pt idx="148771">
                  <c:v>-72.920500000000004</c:v>
                </c:pt>
                <c:pt idx="148772">
                  <c:v>-72.918499999999995</c:v>
                </c:pt>
                <c:pt idx="148773">
                  <c:v>-72.916499999999985</c:v>
                </c:pt>
                <c:pt idx="148774">
                  <c:v>-72.914499999999975</c:v>
                </c:pt>
                <c:pt idx="148775">
                  <c:v>-72.912499999999966</c:v>
                </c:pt>
                <c:pt idx="148776">
                  <c:v>-72.910499999999956</c:v>
                </c:pt>
                <c:pt idx="148777">
                  <c:v>-72.908500000000004</c:v>
                </c:pt>
                <c:pt idx="148778">
                  <c:v>-72.906499999999994</c:v>
                </c:pt>
                <c:pt idx="148779">
                  <c:v>-72.904499999999985</c:v>
                </c:pt>
                <c:pt idx="148780">
                  <c:v>-72.902499999999975</c:v>
                </c:pt>
                <c:pt idx="148781">
                  <c:v>-72.900499999999965</c:v>
                </c:pt>
                <c:pt idx="148782">
                  <c:v>-72.898499999999956</c:v>
                </c:pt>
                <c:pt idx="148783">
                  <c:v>-72.896500000000003</c:v>
                </c:pt>
                <c:pt idx="148784">
                  <c:v>-72.894499999999994</c:v>
                </c:pt>
                <c:pt idx="148785">
                  <c:v>-72.892499999999984</c:v>
                </c:pt>
                <c:pt idx="148786">
                  <c:v>-72.890499999999975</c:v>
                </c:pt>
                <c:pt idx="148787">
                  <c:v>-72.888499999999965</c:v>
                </c:pt>
                <c:pt idx="148788">
                  <c:v>-72.886499999999955</c:v>
                </c:pt>
                <c:pt idx="148789">
                  <c:v>-72.884500000000003</c:v>
                </c:pt>
                <c:pt idx="148790">
                  <c:v>-72.882499999999993</c:v>
                </c:pt>
                <c:pt idx="148791">
                  <c:v>-72.880499999999984</c:v>
                </c:pt>
                <c:pt idx="148792">
                  <c:v>-72.878499999999974</c:v>
                </c:pt>
                <c:pt idx="148793">
                  <c:v>-72.876499999999965</c:v>
                </c:pt>
                <c:pt idx="148794">
                  <c:v>-72.874499999999955</c:v>
                </c:pt>
                <c:pt idx="148795">
                  <c:v>-72.872500000000002</c:v>
                </c:pt>
                <c:pt idx="148796">
                  <c:v>-72.870499999999993</c:v>
                </c:pt>
                <c:pt idx="148797">
                  <c:v>-72.868499999999983</c:v>
                </c:pt>
                <c:pt idx="148798">
                  <c:v>-72.866499999999974</c:v>
                </c:pt>
                <c:pt idx="148799">
                  <c:v>-72.864499999999964</c:v>
                </c:pt>
                <c:pt idx="148800">
                  <c:v>-72.862499999999955</c:v>
                </c:pt>
                <c:pt idx="148801">
                  <c:v>-72.860500000000002</c:v>
                </c:pt>
                <c:pt idx="148802">
                  <c:v>-72.858499999999992</c:v>
                </c:pt>
                <c:pt idx="148803">
                  <c:v>-72.856499999999983</c:v>
                </c:pt>
                <c:pt idx="148804">
                  <c:v>-72.854499999999973</c:v>
                </c:pt>
                <c:pt idx="148805">
                  <c:v>-72.852499999999964</c:v>
                </c:pt>
                <c:pt idx="148806">
                  <c:v>-72.850499999999954</c:v>
                </c:pt>
                <c:pt idx="148807">
                  <c:v>-72.848500000000001</c:v>
                </c:pt>
                <c:pt idx="148808">
                  <c:v>-72.846499999999992</c:v>
                </c:pt>
                <c:pt idx="148809">
                  <c:v>-72.844499999999982</c:v>
                </c:pt>
                <c:pt idx="148810">
                  <c:v>-72.842499999999973</c:v>
                </c:pt>
                <c:pt idx="148811">
                  <c:v>-72.840499999999963</c:v>
                </c:pt>
                <c:pt idx="148812">
                  <c:v>-72.838499999999954</c:v>
                </c:pt>
                <c:pt idx="148813">
                  <c:v>-72.836500000000001</c:v>
                </c:pt>
                <c:pt idx="148814">
                  <c:v>-72.834499999999991</c:v>
                </c:pt>
                <c:pt idx="148815">
                  <c:v>-72.832499999999982</c:v>
                </c:pt>
                <c:pt idx="148816">
                  <c:v>-72.830499999999972</c:v>
                </c:pt>
                <c:pt idx="148817">
                  <c:v>-72.828499999999963</c:v>
                </c:pt>
                <c:pt idx="148818">
                  <c:v>-72.826499999999953</c:v>
                </c:pt>
                <c:pt idx="148819">
                  <c:v>-72.8245</c:v>
                </c:pt>
                <c:pt idx="148820">
                  <c:v>-72.822499999999991</c:v>
                </c:pt>
                <c:pt idx="148821">
                  <c:v>-72.820499999999981</c:v>
                </c:pt>
                <c:pt idx="148822">
                  <c:v>-72.818499999999972</c:v>
                </c:pt>
                <c:pt idx="148823">
                  <c:v>-72.816499999999962</c:v>
                </c:pt>
                <c:pt idx="148824">
                  <c:v>-72.814499999999953</c:v>
                </c:pt>
                <c:pt idx="148825">
                  <c:v>-72.8125</c:v>
                </c:pt>
                <c:pt idx="148826">
                  <c:v>-72.81049999999999</c:v>
                </c:pt>
                <c:pt idx="148827">
                  <c:v>-72.808499999999981</c:v>
                </c:pt>
                <c:pt idx="148828">
                  <c:v>-72.806499999999971</c:v>
                </c:pt>
                <c:pt idx="148829">
                  <c:v>-72.804499999999962</c:v>
                </c:pt>
                <c:pt idx="148830">
                  <c:v>-72.802499999999952</c:v>
                </c:pt>
                <c:pt idx="148831">
                  <c:v>-72.8005</c:v>
                </c:pt>
                <c:pt idx="148832">
                  <c:v>-72.79849999999999</c:v>
                </c:pt>
                <c:pt idx="148833">
                  <c:v>-72.79649999999998</c:v>
                </c:pt>
                <c:pt idx="148834">
                  <c:v>-72.794499999999971</c:v>
                </c:pt>
                <c:pt idx="148835">
                  <c:v>-72.792499999999961</c:v>
                </c:pt>
                <c:pt idx="148836">
                  <c:v>-72.790499999999952</c:v>
                </c:pt>
                <c:pt idx="148837">
                  <c:v>-72.788499999999999</c:v>
                </c:pt>
                <c:pt idx="148838">
                  <c:v>-72.78649999999999</c:v>
                </c:pt>
                <c:pt idx="148839">
                  <c:v>-72.78449999999998</c:v>
                </c:pt>
                <c:pt idx="148840">
                  <c:v>-72.78249999999997</c:v>
                </c:pt>
                <c:pt idx="148841">
                  <c:v>-72.780499999999961</c:v>
                </c:pt>
                <c:pt idx="148842">
                  <c:v>-72.778499999999951</c:v>
                </c:pt>
                <c:pt idx="148843">
                  <c:v>-72.776499999999999</c:v>
                </c:pt>
                <c:pt idx="148844">
                  <c:v>-72.774499999999989</c:v>
                </c:pt>
                <c:pt idx="148845">
                  <c:v>-72.77249999999998</c:v>
                </c:pt>
                <c:pt idx="148846">
                  <c:v>-72.77049999999997</c:v>
                </c:pt>
                <c:pt idx="148847">
                  <c:v>-72.76849999999996</c:v>
                </c:pt>
                <c:pt idx="148848">
                  <c:v>-72.766499999999951</c:v>
                </c:pt>
                <c:pt idx="148849">
                  <c:v>-72.764499999999998</c:v>
                </c:pt>
                <c:pt idx="148850">
                  <c:v>-72.762499999999989</c:v>
                </c:pt>
                <c:pt idx="148851">
                  <c:v>-72.760499999999979</c:v>
                </c:pt>
                <c:pt idx="148852">
                  <c:v>-72.75849999999997</c:v>
                </c:pt>
                <c:pt idx="148853">
                  <c:v>-72.75649999999996</c:v>
                </c:pt>
                <c:pt idx="148854">
                  <c:v>-72.75449999999995</c:v>
                </c:pt>
                <c:pt idx="148855">
                  <c:v>-72.752499999999998</c:v>
                </c:pt>
                <c:pt idx="148856">
                  <c:v>-72.750499999999988</c:v>
                </c:pt>
                <c:pt idx="148857">
                  <c:v>-72.748499999999979</c:v>
                </c:pt>
                <c:pt idx="148858">
                  <c:v>-72.746499999999969</c:v>
                </c:pt>
                <c:pt idx="148859">
                  <c:v>-72.74449999999996</c:v>
                </c:pt>
                <c:pt idx="148860">
                  <c:v>-72.74249999999995</c:v>
                </c:pt>
                <c:pt idx="148861">
                  <c:v>-72.740499999999997</c:v>
                </c:pt>
                <c:pt idx="148862">
                  <c:v>-72.738499999999988</c:v>
                </c:pt>
                <c:pt idx="148863">
                  <c:v>-72.736499999999978</c:v>
                </c:pt>
                <c:pt idx="148864">
                  <c:v>-72.734499999999969</c:v>
                </c:pt>
                <c:pt idx="148865">
                  <c:v>-72.732499999999959</c:v>
                </c:pt>
                <c:pt idx="148866">
                  <c:v>-72.73049999999995</c:v>
                </c:pt>
                <c:pt idx="148867">
                  <c:v>-72.728499999999997</c:v>
                </c:pt>
                <c:pt idx="148868">
                  <c:v>-72.726499999999987</c:v>
                </c:pt>
                <c:pt idx="148869">
                  <c:v>-72.724499999999978</c:v>
                </c:pt>
                <c:pt idx="148870">
                  <c:v>-72.722499999999968</c:v>
                </c:pt>
                <c:pt idx="148871">
                  <c:v>-72.720499999999959</c:v>
                </c:pt>
                <c:pt idx="148872">
                  <c:v>-72.718499999999949</c:v>
                </c:pt>
                <c:pt idx="148873">
                  <c:v>-72.716499999999996</c:v>
                </c:pt>
                <c:pt idx="148874">
                  <c:v>-72.714499999999987</c:v>
                </c:pt>
                <c:pt idx="148875">
                  <c:v>-72.712499999999977</c:v>
                </c:pt>
                <c:pt idx="148876">
                  <c:v>-72.710499999999968</c:v>
                </c:pt>
                <c:pt idx="148877">
                  <c:v>-72.708499999999958</c:v>
                </c:pt>
                <c:pt idx="148878">
                  <c:v>-72.706500000000005</c:v>
                </c:pt>
                <c:pt idx="148879">
                  <c:v>-72.704499999999996</c:v>
                </c:pt>
                <c:pt idx="148880">
                  <c:v>-72.702499999999986</c:v>
                </c:pt>
                <c:pt idx="148881">
                  <c:v>-72.700499999999977</c:v>
                </c:pt>
                <c:pt idx="148882">
                  <c:v>-72.698499999999967</c:v>
                </c:pt>
                <c:pt idx="148883">
                  <c:v>-72.696499999999958</c:v>
                </c:pt>
                <c:pt idx="148884">
                  <c:v>-72.694500000000005</c:v>
                </c:pt>
                <c:pt idx="148885">
                  <c:v>-72.692499999999995</c:v>
                </c:pt>
                <c:pt idx="148886">
                  <c:v>-72.690499999999986</c:v>
                </c:pt>
                <c:pt idx="148887">
                  <c:v>-72.688499999999976</c:v>
                </c:pt>
                <c:pt idx="148888">
                  <c:v>-72.686499999999967</c:v>
                </c:pt>
                <c:pt idx="148889">
                  <c:v>-72.684499999999957</c:v>
                </c:pt>
                <c:pt idx="148890">
                  <c:v>-72.682500000000005</c:v>
                </c:pt>
                <c:pt idx="148891">
                  <c:v>-72.680499999999995</c:v>
                </c:pt>
                <c:pt idx="148892">
                  <c:v>-72.678499999999985</c:v>
                </c:pt>
                <c:pt idx="148893">
                  <c:v>-72.676499999999976</c:v>
                </c:pt>
                <c:pt idx="148894">
                  <c:v>-72.674499999999966</c:v>
                </c:pt>
                <c:pt idx="148895">
                  <c:v>-72.672499999999957</c:v>
                </c:pt>
                <c:pt idx="148896">
                  <c:v>-72.670500000000004</c:v>
                </c:pt>
                <c:pt idx="148897">
                  <c:v>-72.668499999999995</c:v>
                </c:pt>
                <c:pt idx="148898">
                  <c:v>-72.666499999999985</c:v>
                </c:pt>
                <c:pt idx="148899">
                  <c:v>-72.664499999999975</c:v>
                </c:pt>
                <c:pt idx="148900">
                  <c:v>-72.662499999999966</c:v>
                </c:pt>
                <c:pt idx="148901">
                  <c:v>-72.660499999999956</c:v>
                </c:pt>
                <c:pt idx="148902">
                  <c:v>-72.658500000000004</c:v>
                </c:pt>
                <c:pt idx="148903">
                  <c:v>-72.656499999999994</c:v>
                </c:pt>
                <c:pt idx="148904">
                  <c:v>-72.654499999999985</c:v>
                </c:pt>
                <c:pt idx="148905">
                  <c:v>-72.652499999999975</c:v>
                </c:pt>
                <c:pt idx="148906">
                  <c:v>-72.650499999999965</c:v>
                </c:pt>
                <c:pt idx="148907">
                  <c:v>-72.648499999999956</c:v>
                </c:pt>
                <c:pt idx="148908">
                  <c:v>-72.646500000000003</c:v>
                </c:pt>
                <c:pt idx="148909">
                  <c:v>-72.644499999999994</c:v>
                </c:pt>
                <c:pt idx="148910">
                  <c:v>-72.642499999999984</c:v>
                </c:pt>
                <c:pt idx="148911">
                  <c:v>-72.640499999999975</c:v>
                </c:pt>
                <c:pt idx="148912">
                  <c:v>-72.638499999999965</c:v>
                </c:pt>
                <c:pt idx="148913">
                  <c:v>-72.636499999999955</c:v>
                </c:pt>
                <c:pt idx="148914">
                  <c:v>-72.634500000000003</c:v>
                </c:pt>
                <c:pt idx="148915">
                  <c:v>-72.632499999999993</c:v>
                </c:pt>
                <c:pt idx="148916">
                  <c:v>-72.630499999999984</c:v>
                </c:pt>
                <c:pt idx="148917">
                  <c:v>-72.628499999999974</c:v>
                </c:pt>
                <c:pt idx="148918">
                  <c:v>-72.626499999999965</c:v>
                </c:pt>
                <c:pt idx="148919">
                  <c:v>-72.624499999999955</c:v>
                </c:pt>
                <c:pt idx="148920">
                  <c:v>-72.622500000000002</c:v>
                </c:pt>
                <c:pt idx="148921">
                  <c:v>-72.620499999999993</c:v>
                </c:pt>
                <c:pt idx="148922">
                  <c:v>-72.618499999999983</c:v>
                </c:pt>
                <c:pt idx="148923">
                  <c:v>-72.616499999999974</c:v>
                </c:pt>
                <c:pt idx="148924">
                  <c:v>-72.614499999999964</c:v>
                </c:pt>
                <c:pt idx="148925">
                  <c:v>-72.612499999999955</c:v>
                </c:pt>
                <c:pt idx="148926">
                  <c:v>-72.610500000000002</c:v>
                </c:pt>
                <c:pt idx="148927">
                  <c:v>-72.608499999999992</c:v>
                </c:pt>
                <c:pt idx="148928">
                  <c:v>-72.606499999999983</c:v>
                </c:pt>
                <c:pt idx="148929">
                  <c:v>-72.604499999999973</c:v>
                </c:pt>
                <c:pt idx="148930">
                  <c:v>-72.602499999999964</c:v>
                </c:pt>
                <c:pt idx="148931">
                  <c:v>-72.600499999999954</c:v>
                </c:pt>
                <c:pt idx="148932">
                  <c:v>-72.598500000000001</c:v>
                </c:pt>
                <c:pt idx="148933">
                  <c:v>-72.596499999999992</c:v>
                </c:pt>
                <c:pt idx="148934">
                  <c:v>-72.594499999999982</c:v>
                </c:pt>
                <c:pt idx="148935">
                  <c:v>-72.592499999999973</c:v>
                </c:pt>
                <c:pt idx="148936">
                  <c:v>-72.590499999999963</c:v>
                </c:pt>
                <c:pt idx="148937">
                  <c:v>-72.588499999999954</c:v>
                </c:pt>
                <c:pt idx="148938">
                  <c:v>-72.586500000000001</c:v>
                </c:pt>
                <c:pt idx="148939">
                  <c:v>-72.584499999999991</c:v>
                </c:pt>
                <c:pt idx="148940">
                  <c:v>-72.582499999999982</c:v>
                </c:pt>
                <c:pt idx="148941">
                  <c:v>-72.580499999999972</c:v>
                </c:pt>
                <c:pt idx="148942">
                  <c:v>-72.578499999999963</c:v>
                </c:pt>
                <c:pt idx="148943">
                  <c:v>-72.576499999999953</c:v>
                </c:pt>
                <c:pt idx="148944">
                  <c:v>-72.5745</c:v>
                </c:pt>
                <c:pt idx="148945">
                  <c:v>-72.572499999999991</c:v>
                </c:pt>
                <c:pt idx="148946">
                  <c:v>-72.570499999999981</c:v>
                </c:pt>
                <c:pt idx="148947">
                  <c:v>-72.568499999999972</c:v>
                </c:pt>
                <c:pt idx="148948">
                  <c:v>-72.566499999999962</c:v>
                </c:pt>
                <c:pt idx="148949">
                  <c:v>-72.564499999999953</c:v>
                </c:pt>
                <c:pt idx="148950">
                  <c:v>-72.5625</c:v>
                </c:pt>
                <c:pt idx="148951">
                  <c:v>-72.56049999999999</c:v>
                </c:pt>
                <c:pt idx="148952">
                  <c:v>-72.558499999999981</c:v>
                </c:pt>
                <c:pt idx="148953">
                  <c:v>-72.556499999999971</c:v>
                </c:pt>
                <c:pt idx="148954">
                  <c:v>-72.554499999999962</c:v>
                </c:pt>
                <c:pt idx="148955">
                  <c:v>-72.552499999999952</c:v>
                </c:pt>
                <c:pt idx="148956">
                  <c:v>-72.5505</c:v>
                </c:pt>
                <c:pt idx="148957">
                  <c:v>-72.54849999999999</c:v>
                </c:pt>
                <c:pt idx="148958">
                  <c:v>-72.54649999999998</c:v>
                </c:pt>
                <c:pt idx="148959">
                  <c:v>-72.544499999999971</c:v>
                </c:pt>
                <c:pt idx="148960">
                  <c:v>-72.542499999999961</c:v>
                </c:pt>
                <c:pt idx="148961">
                  <c:v>-72.540499999999952</c:v>
                </c:pt>
                <c:pt idx="148962">
                  <c:v>-72.538499999999999</c:v>
                </c:pt>
                <c:pt idx="148963">
                  <c:v>-72.53649999999999</c:v>
                </c:pt>
                <c:pt idx="148964">
                  <c:v>-72.53449999999998</c:v>
                </c:pt>
                <c:pt idx="148965">
                  <c:v>-72.53249999999997</c:v>
                </c:pt>
                <c:pt idx="148966">
                  <c:v>-72.530499999999961</c:v>
                </c:pt>
                <c:pt idx="148967">
                  <c:v>-72.528499999999951</c:v>
                </c:pt>
                <c:pt idx="148968">
                  <c:v>-72.526499999999999</c:v>
                </c:pt>
                <c:pt idx="148969">
                  <c:v>-72.524499999999989</c:v>
                </c:pt>
                <c:pt idx="148970">
                  <c:v>-72.52249999999998</c:v>
                </c:pt>
                <c:pt idx="148971">
                  <c:v>-72.52049999999997</c:v>
                </c:pt>
                <c:pt idx="148972">
                  <c:v>-72.51849999999996</c:v>
                </c:pt>
                <c:pt idx="148973">
                  <c:v>-72.516499999999951</c:v>
                </c:pt>
                <c:pt idx="148974">
                  <c:v>-72.514499999999998</c:v>
                </c:pt>
                <c:pt idx="148975">
                  <c:v>-72.512499999999989</c:v>
                </c:pt>
                <c:pt idx="148976">
                  <c:v>-72.510499999999979</c:v>
                </c:pt>
                <c:pt idx="148977">
                  <c:v>-72.50849999999997</c:v>
                </c:pt>
                <c:pt idx="148978">
                  <c:v>-72.50649999999996</c:v>
                </c:pt>
                <c:pt idx="148979">
                  <c:v>-72.50449999999995</c:v>
                </c:pt>
                <c:pt idx="148980">
                  <c:v>-72.502499999999998</c:v>
                </c:pt>
                <c:pt idx="148981">
                  <c:v>-72.500499999999988</c:v>
                </c:pt>
                <c:pt idx="148982">
                  <c:v>-72.498499999999979</c:v>
                </c:pt>
                <c:pt idx="148983">
                  <c:v>-72.496499999999969</c:v>
                </c:pt>
                <c:pt idx="148984">
                  <c:v>-72.49449999999996</c:v>
                </c:pt>
                <c:pt idx="148985">
                  <c:v>-72.49249999999995</c:v>
                </c:pt>
                <c:pt idx="148986">
                  <c:v>-72.490499999999997</c:v>
                </c:pt>
                <c:pt idx="148987">
                  <c:v>-72.488499999999988</c:v>
                </c:pt>
                <c:pt idx="148988">
                  <c:v>-72.486499999999978</c:v>
                </c:pt>
                <c:pt idx="148989">
                  <c:v>-72.484499999999969</c:v>
                </c:pt>
                <c:pt idx="148990">
                  <c:v>-72.482499999999959</c:v>
                </c:pt>
                <c:pt idx="148991">
                  <c:v>-72.48049999999995</c:v>
                </c:pt>
                <c:pt idx="148992">
                  <c:v>-72.478499999999997</c:v>
                </c:pt>
                <c:pt idx="148993">
                  <c:v>-72.476499999999987</c:v>
                </c:pt>
                <c:pt idx="148994">
                  <c:v>-72.474499999999978</c:v>
                </c:pt>
                <c:pt idx="148995">
                  <c:v>-72.472499999999968</c:v>
                </c:pt>
                <c:pt idx="148996">
                  <c:v>-72.470499999999959</c:v>
                </c:pt>
                <c:pt idx="148997">
                  <c:v>-72.468499999999949</c:v>
                </c:pt>
                <c:pt idx="148998">
                  <c:v>-72.466499999999996</c:v>
                </c:pt>
                <c:pt idx="148999">
                  <c:v>-72.464499999999987</c:v>
                </c:pt>
                <c:pt idx="149000">
                  <c:v>-72.462499999999977</c:v>
                </c:pt>
                <c:pt idx="149001">
                  <c:v>-72.460499999999968</c:v>
                </c:pt>
                <c:pt idx="149002">
                  <c:v>-72.458499999999958</c:v>
                </c:pt>
                <c:pt idx="149003">
                  <c:v>-72.456500000000005</c:v>
                </c:pt>
                <c:pt idx="149004">
                  <c:v>-72.454499999999996</c:v>
                </c:pt>
                <c:pt idx="149005">
                  <c:v>-72.452499999999986</c:v>
                </c:pt>
                <c:pt idx="149006">
                  <c:v>-72.450499999999977</c:v>
                </c:pt>
                <c:pt idx="149007">
                  <c:v>-72.448499999999967</c:v>
                </c:pt>
                <c:pt idx="149008">
                  <c:v>-72.446499999999958</c:v>
                </c:pt>
                <c:pt idx="149009">
                  <c:v>-72.444500000000005</c:v>
                </c:pt>
                <c:pt idx="149010">
                  <c:v>-72.442499999999995</c:v>
                </c:pt>
                <c:pt idx="149011">
                  <c:v>-72.440499999999986</c:v>
                </c:pt>
                <c:pt idx="149012">
                  <c:v>-72.438499999999976</c:v>
                </c:pt>
                <c:pt idx="149013">
                  <c:v>-72.436499999999967</c:v>
                </c:pt>
                <c:pt idx="149014">
                  <c:v>-72.434499999999957</c:v>
                </c:pt>
                <c:pt idx="149015">
                  <c:v>-72.432500000000005</c:v>
                </c:pt>
                <c:pt idx="149016">
                  <c:v>-72.430499999999995</c:v>
                </c:pt>
                <c:pt idx="149017">
                  <c:v>-72.428499999999985</c:v>
                </c:pt>
                <c:pt idx="149018">
                  <c:v>-72.426499999999976</c:v>
                </c:pt>
                <c:pt idx="149019">
                  <c:v>-72.424499999999966</c:v>
                </c:pt>
                <c:pt idx="149020">
                  <c:v>-72.422499999999957</c:v>
                </c:pt>
                <c:pt idx="149021">
                  <c:v>-72.420500000000004</c:v>
                </c:pt>
                <c:pt idx="149022">
                  <c:v>-72.418499999999995</c:v>
                </c:pt>
                <c:pt idx="149023">
                  <c:v>-72.416499999999985</c:v>
                </c:pt>
                <c:pt idx="149024">
                  <c:v>-72.414499999999975</c:v>
                </c:pt>
                <c:pt idx="149025">
                  <c:v>-72.412499999999966</c:v>
                </c:pt>
                <c:pt idx="149026">
                  <c:v>-72.410499999999956</c:v>
                </c:pt>
                <c:pt idx="149027">
                  <c:v>-72.408500000000004</c:v>
                </c:pt>
                <c:pt idx="149028">
                  <c:v>-72.406499999999994</c:v>
                </c:pt>
                <c:pt idx="149029">
                  <c:v>-72.404499999999985</c:v>
                </c:pt>
                <c:pt idx="149030">
                  <c:v>-72.402499999999975</c:v>
                </c:pt>
                <c:pt idx="149031">
                  <c:v>-72.400499999999965</c:v>
                </c:pt>
                <c:pt idx="149032">
                  <c:v>-72.398499999999956</c:v>
                </c:pt>
                <c:pt idx="149033">
                  <c:v>-72.396500000000003</c:v>
                </c:pt>
                <c:pt idx="149034">
                  <c:v>-72.394499999999994</c:v>
                </c:pt>
                <c:pt idx="149035">
                  <c:v>-72.392499999999984</c:v>
                </c:pt>
                <c:pt idx="149036">
                  <c:v>-72.390499999999975</c:v>
                </c:pt>
                <c:pt idx="149037">
                  <c:v>-72.388499999999965</c:v>
                </c:pt>
                <c:pt idx="149038">
                  <c:v>-72.386499999999955</c:v>
                </c:pt>
                <c:pt idx="149039">
                  <c:v>-72.384500000000003</c:v>
                </c:pt>
                <c:pt idx="149040">
                  <c:v>-72.382499999999993</c:v>
                </c:pt>
                <c:pt idx="149041">
                  <c:v>-72.380499999999984</c:v>
                </c:pt>
                <c:pt idx="149042">
                  <c:v>-72.378499999999974</c:v>
                </c:pt>
                <c:pt idx="149043">
                  <c:v>-72.376499999999965</c:v>
                </c:pt>
                <c:pt idx="149044">
                  <c:v>-72.374499999999955</c:v>
                </c:pt>
                <c:pt idx="149045">
                  <c:v>-72.372500000000002</c:v>
                </c:pt>
                <c:pt idx="149046">
                  <c:v>-72.370499999999993</c:v>
                </c:pt>
                <c:pt idx="149047">
                  <c:v>-72.368499999999983</c:v>
                </c:pt>
                <c:pt idx="149048">
                  <c:v>-72.366499999999974</c:v>
                </c:pt>
                <c:pt idx="149049">
                  <c:v>-72.364499999999964</c:v>
                </c:pt>
                <c:pt idx="149050">
                  <c:v>-72.362499999999955</c:v>
                </c:pt>
                <c:pt idx="149051">
                  <c:v>-72.360500000000002</c:v>
                </c:pt>
                <c:pt idx="149052">
                  <c:v>-72.358499999999992</c:v>
                </c:pt>
                <c:pt idx="149053">
                  <c:v>-72.356499999999983</c:v>
                </c:pt>
                <c:pt idx="149054">
                  <c:v>-72.354499999999973</c:v>
                </c:pt>
                <c:pt idx="149055">
                  <c:v>-72.352499999999964</c:v>
                </c:pt>
                <c:pt idx="149056">
                  <c:v>-72.350499999999954</c:v>
                </c:pt>
                <c:pt idx="149057">
                  <c:v>-72.348500000000001</c:v>
                </c:pt>
                <c:pt idx="149058">
                  <c:v>-72.346499999999992</c:v>
                </c:pt>
                <c:pt idx="149059">
                  <c:v>-72.344499999999982</c:v>
                </c:pt>
                <c:pt idx="149060">
                  <c:v>-72.342499999999973</c:v>
                </c:pt>
                <c:pt idx="149061">
                  <c:v>-72.340499999999963</c:v>
                </c:pt>
                <c:pt idx="149062">
                  <c:v>-72.338499999999954</c:v>
                </c:pt>
                <c:pt idx="149063">
                  <c:v>-72.336500000000001</c:v>
                </c:pt>
                <c:pt idx="149064">
                  <c:v>-72.334499999999991</c:v>
                </c:pt>
                <c:pt idx="149065">
                  <c:v>-72.332499999999982</c:v>
                </c:pt>
                <c:pt idx="149066">
                  <c:v>-72.330499999999972</c:v>
                </c:pt>
                <c:pt idx="149067">
                  <c:v>-72.328499999999963</c:v>
                </c:pt>
                <c:pt idx="149068">
                  <c:v>-72.326499999999953</c:v>
                </c:pt>
                <c:pt idx="149069">
                  <c:v>-72.3245</c:v>
                </c:pt>
                <c:pt idx="149070">
                  <c:v>-72.322499999999991</c:v>
                </c:pt>
                <c:pt idx="149071">
                  <c:v>-72.320499999999981</c:v>
                </c:pt>
                <c:pt idx="149072">
                  <c:v>-72.318499999999972</c:v>
                </c:pt>
                <c:pt idx="149073">
                  <c:v>-72.316499999999962</c:v>
                </c:pt>
                <c:pt idx="149074">
                  <c:v>-72.314499999999953</c:v>
                </c:pt>
                <c:pt idx="149075">
                  <c:v>-72.3125</c:v>
                </c:pt>
                <c:pt idx="149076">
                  <c:v>-72.31049999999999</c:v>
                </c:pt>
                <c:pt idx="149077">
                  <c:v>-72.308499999999981</c:v>
                </c:pt>
                <c:pt idx="149078">
                  <c:v>-72.306499999999971</c:v>
                </c:pt>
                <c:pt idx="149079">
                  <c:v>-72.304499999999962</c:v>
                </c:pt>
                <c:pt idx="149080">
                  <c:v>-72.302499999999952</c:v>
                </c:pt>
                <c:pt idx="149081">
                  <c:v>-72.3005</c:v>
                </c:pt>
                <c:pt idx="149082">
                  <c:v>-72.29849999999999</c:v>
                </c:pt>
                <c:pt idx="149083">
                  <c:v>-72.29649999999998</c:v>
                </c:pt>
                <c:pt idx="149084">
                  <c:v>-72.294499999999971</c:v>
                </c:pt>
                <c:pt idx="149085">
                  <c:v>-72.292499999999961</c:v>
                </c:pt>
                <c:pt idx="149086">
                  <c:v>-72.290499999999952</c:v>
                </c:pt>
                <c:pt idx="149087">
                  <c:v>-72.288499999999999</c:v>
                </c:pt>
                <c:pt idx="149088">
                  <c:v>-72.28649999999999</c:v>
                </c:pt>
                <c:pt idx="149089">
                  <c:v>-72.28449999999998</c:v>
                </c:pt>
                <c:pt idx="149090">
                  <c:v>-72.28249999999997</c:v>
                </c:pt>
                <c:pt idx="149091">
                  <c:v>-72.280499999999961</c:v>
                </c:pt>
                <c:pt idx="149092">
                  <c:v>-72.278499999999951</c:v>
                </c:pt>
                <c:pt idx="149093">
                  <c:v>-72.276499999999999</c:v>
                </c:pt>
                <c:pt idx="149094">
                  <c:v>-72.274499999999989</c:v>
                </c:pt>
                <c:pt idx="149095">
                  <c:v>-72.27249999999998</c:v>
                </c:pt>
                <c:pt idx="149096">
                  <c:v>-72.27049999999997</c:v>
                </c:pt>
                <c:pt idx="149097">
                  <c:v>-72.26849999999996</c:v>
                </c:pt>
                <c:pt idx="149098">
                  <c:v>-72.266499999999951</c:v>
                </c:pt>
                <c:pt idx="149099">
                  <c:v>-72.264499999999998</c:v>
                </c:pt>
                <c:pt idx="149100">
                  <c:v>-72.262499999999989</c:v>
                </c:pt>
                <c:pt idx="149101">
                  <c:v>-72.260499999999979</c:v>
                </c:pt>
                <c:pt idx="149102">
                  <c:v>-72.25849999999997</c:v>
                </c:pt>
                <c:pt idx="149103">
                  <c:v>-72.25649999999996</c:v>
                </c:pt>
                <c:pt idx="149104">
                  <c:v>-72.25449999999995</c:v>
                </c:pt>
                <c:pt idx="149105">
                  <c:v>-72.252499999999998</c:v>
                </c:pt>
                <c:pt idx="149106">
                  <c:v>-72.250499999999988</c:v>
                </c:pt>
                <c:pt idx="149107">
                  <c:v>-72.248499999999979</c:v>
                </c:pt>
                <c:pt idx="149108">
                  <c:v>-72.246499999999969</c:v>
                </c:pt>
                <c:pt idx="149109">
                  <c:v>-72.24449999999996</c:v>
                </c:pt>
                <c:pt idx="149110">
                  <c:v>-72.24249999999995</c:v>
                </c:pt>
                <c:pt idx="149111">
                  <c:v>-72.240499999999997</c:v>
                </c:pt>
                <c:pt idx="149112">
                  <c:v>-72.238499999999988</c:v>
                </c:pt>
                <c:pt idx="149113">
                  <c:v>-72.236499999999978</c:v>
                </c:pt>
                <c:pt idx="149114">
                  <c:v>-72.234499999999969</c:v>
                </c:pt>
                <c:pt idx="149115">
                  <c:v>-72.232499999999959</c:v>
                </c:pt>
                <c:pt idx="149116">
                  <c:v>-72.23049999999995</c:v>
                </c:pt>
                <c:pt idx="149117">
                  <c:v>-72.228499999999997</c:v>
                </c:pt>
                <c:pt idx="149118">
                  <c:v>-72.226499999999987</c:v>
                </c:pt>
                <c:pt idx="149119">
                  <c:v>-72.224499999999978</c:v>
                </c:pt>
                <c:pt idx="149120">
                  <c:v>-72.222499999999968</c:v>
                </c:pt>
                <c:pt idx="149121">
                  <c:v>-72.220499999999959</c:v>
                </c:pt>
                <c:pt idx="149122">
                  <c:v>-72.218499999999949</c:v>
                </c:pt>
                <c:pt idx="149123">
                  <c:v>-72.216499999999996</c:v>
                </c:pt>
                <c:pt idx="149124">
                  <c:v>-72.214499999999987</c:v>
                </c:pt>
                <c:pt idx="149125">
                  <c:v>-72.212499999999977</c:v>
                </c:pt>
                <c:pt idx="149126">
                  <c:v>-72.210499999999968</c:v>
                </c:pt>
                <c:pt idx="149127">
                  <c:v>-72.208499999999958</c:v>
                </c:pt>
                <c:pt idx="149128">
                  <c:v>-72.206500000000005</c:v>
                </c:pt>
                <c:pt idx="149129">
                  <c:v>-72.204499999999996</c:v>
                </c:pt>
                <c:pt idx="149130">
                  <c:v>-72.202499999999986</c:v>
                </c:pt>
                <c:pt idx="149131">
                  <c:v>-72.200499999999977</c:v>
                </c:pt>
                <c:pt idx="149132">
                  <c:v>-72.198499999999967</c:v>
                </c:pt>
                <c:pt idx="149133">
                  <c:v>-72.196499999999958</c:v>
                </c:pt>
                <c:pt idx="149134">
                  <c:v>-72.194500000000005</c:v>
                </c:pt>
                <c:pt idx="149135">
                  <c:v>-72.192499999999995</c:v>
                </c:pt>
                <c:pt idx="149136">
                  <c:v>-72.190499999999986</c:v>
                </c:pt>
                <c:pt idx="149137">
                  <c:v>-72.188499999999976</c:v>
                </c:pt>
                <c:pt idx="149138">
                  <c:v>-72.186499999999967</c:v>
                </c:pt>
                <c:pt idx="149139">
                  <c:v>-72.184499999999957</c:v>
                </c:pt>
                <c:pt idx="149140">
                  <c:v>-72.182500000000005</c:v>
                </c:pt>
                <c:pt idx="149141">
                  <c:v>-72.180499999999995</c:v>
                </c:pt>
                <c:pt idx="149142">
                  <c:v>-72.178499999999985</c:v>
                </c:pt>
                <c:pt idx="149143">
                  <c:v>-72.176499999999976</c:v>
                </c:pt>
                <c:pt idx="149144">
                  <c:v>-72.174499999999966</c:v>
                </c:pt>
                <c:pt idx="149145">
                  <c:v>-72.172499999999957</c:v>
                </c:pt>
                <c:pt idx="149146">
                  <c:v>-72.170500000000004</c:v>
                </c:pt>
                <c:pt idx="149147">
                  <c:v>-72.168499999999995</c:v>
                </c:pt>
                <c:pt idx="149148">
                  <c:v>-72.166499999999985</c:v>
                </c:pt>
                <c:pt idx="149149">
                  <c:v>-72.164499999999975</c:v>
                </c:pt>
                <c:pt idx="149150">
                  <c:v>-72.162499999999966</c:v>
                </c:pt>
                <c:pt idx="149151">
                  <c:v>-72.160499999999956</c:v>
                </c:pt>
                <c:pt idx="149152">
                  <c:v>-72.158500000000004</c:v>
                </c:pt>
                <c:pt idx="149153">
                  <c:v>-72.156499999999994</c:v>
                </c:pt>
                <c:pt idx="149154">
                  <c:v>-72.154499999999985</c:v>
                </c:pt>
                <c:pt idx="149155">
                  <c:v>-72.152499999999975</c:v>
                </c:pt>
                <c:pt idx="149156">
                  <c:v>-72.150499999999965</c:v>
                </c:pt>
                <c:pt idx="149157">
                  <c:v>-72.148499999999956</c:v>
                </c:pt>
                <c:pt idx="149158">
                  <c:v>-72.146500000000003</c:v>
                </c:pt>
                <c:pt idx="149159">
                  <c:v>-72.144499999999994</c:v>
                </c:pt>
                <c:pt idx="149160">
                  <c:v>-72.142499999999984</c:v>
                </c:pt>
                <c:pt idx="149161">
                  <c:v>-72.140499999999975</c:v>
                </c:pt>
                <c:pt idx="149162">
                  <c:v>-72.138499999999965</c:v>
                </c:pt>
                <c:pt idx="149163">
                  <c:v>-72.136499999999955</c:v>
                </c:pt>
                <c:pt idx="149164">
                  <c:v>-72.134500000000003</c:v>
                </c:pt>
                <c:pt idx="149165">
                  <c:v>-72.132499999999993</c:v>
                </c:pt>
                <c:pt idx="149166">
                  <c:v>-72.130499999999984</c:v>
                </c:pt>
                <c:pt idx="149167">
                  <c:v>-72.128499999999974</c:v>
                </c:pt>
                <c:pt idx="149168">
                  <c:v>-72.126499999999965</c:v>
                </c:pt>
                <c:pt idx="149169">
                  <c:v>-72.124499999999955</c:v>
                </c:pt>
                <c:pt idx="149170">
                  <c:v>-72.122500000000002</c:v>
                </c:pt>
                <c:pt idx="149171">
                  <c:v>-72.120499999999993</c:v>
                </c:pt>
                <c:pt idx="149172">
                  <c:v>-72.118499999999983</c:v>
                </c:pt>
                <c:pt idx="149173">
                  <c:v>-72.116499999999974</c:v>
                </c:pt>
                <c:pt idx="149174">
                  <c:v>-72.114499999999964</c:v>
                </c:pt>
                <c:pt idx="149175">
                  <c:v>-72.112499999999955</c:v>
                </c:pt>
                <c:pt idx="149176">
                  <c:v>-72.110500000000002</c:v>
                </c:pt>
                <c:pt idx="149177">
                  <c:v>-72.108499999999992</c:v>
                </c:pt>
                <c:pt idx="149178">
                  <c:v>-72.106499999999983</c:v>
                </c:pt>
                <c:pt idx="149179">
                  <c:v>-72.104499999999973</c:v>
                </c:pt>
                <c:pt idx="149180">
                  <c:v>-72.102499999999964</c:v>
                </c:pt>
                <c:pt idx="149181">
                  <c:v>-72.100499999999954</c:v>
                </c:pt>
                <c:pt idx="149182">
                  <c:v>-72.098500000000001</c:v>
                </c:pt>
                <c:pt idx="149183">
                  <c:v>-72.096499999999992</c:v>
                </c:pt>
                <c:pt idx="149184">
                  <c:v>-72.094499999999982</c:v>
                </c:pt>
                <c:pt idx="149185">
                  <c:v>-72.092499999999973</c:v>
                </c:pt>
                <c:pt idx="149186">
                  <c:v>-72.090499999999963</c:v>
                </c:pt>
                <c:pt idx="149187">
                  <c:v>-72.088499999999954</c:v>
                </c:pt>
                <c:pt idx="149188">
                  <c:v>-72.086500000000001</c:v>
                </c:pt>
                <c:pt idx="149189">
                  <c:v>-72.084499999999991</c:v>
                </c:pt>
                <c:pt idx="149190">
                  <c:v>-72.082499999999982</c:v>
                </c:pt>
                <c:pt idx="149191">
                  <c:v>-72.080499999999972</c:v>
                </c:pt>
                <c:pt idx="149192">
                  <c:v>-72.078499999999963</c:v>
                </c:pt>
                <c:pt idx="149193">
                  <c:v>-72.076499999999953</c:v>
                </c:pt>
                <c:pt idx="149194">
                  <c:v>-72.0745</c:v>
                </c:pt>
                <c:pt idx="149195">
                  <c:v>-72.072499999999991</c:v>
                </c:pt>
                <c:pt idx="149196">
                  <c:v>-72.070499999999981</c:v>
                </c:pt>
                <c:pt idx="149197">
                  <c:v>-72.068499999999972</c:v>
                </c:pt>
                <c:pt idx="149198">
                  <c:v>-72.066499999999962</c:v>
                </c:pt>
                <c:pt idx="149199">
                  <c:v>-72.064499999999953</c:v>
                </c:pt>
                <c:pt idx="149200">
                  <c:v>-72.0625</c:v>
                </c:pt>
                <c:pt idx="149201">
                  <c:v>-72.06049999999999</c:v>
                </c:pt>
                <c:pt idx="149202">
                  <c:v>-72.058499999999981</c:v>
                </c:pt>
                <c:pt idx="149203">
                  <c:v>-72.056499999999971</c:v>
                </c:pt>
                <c:pt idx="149204">
                  <c:v>-72.054499999999962</c:v>
                </c:pt>
                <c:pt idx="149205">
                  <c:v>-72.052499999999952</c:v>
                </c:pt>
                <c:pt idx="149206">
                  <c:v>-72.0505</c:v>
                </c:pt>
                <c:pt idx="149207">
                  <c:v>-72.04849999999999</c:v>
                </c:pt>
                <c:pt idx="149208">
                  <c:v>-72.04649999999998</c:v>
                </c:pt>
                <c:pt idx="149209">
                  <c:v>-72.044499999999971</c:v>
                </c:pt>
                <c:pt idx="149210">
                  <c:v>-72.042499999999961</c:v>
                </c:pt>
                <c:pt idx="149211">
                  <c:v>-72.040499999999952</c:v>
                </c:pt>
                <c:pt idx="149212">
                  <c:v>-72.038499999999999</c:v>
                </c:pt>
                <c:pt idx="149213">
                  <c:v>-72.03649999999999</c:v>
                </c:pt>
                <c:pt idx="149214">
                  <c:v>-72.03449999999998</c:v>
                </c:pt>
                <c:pt idx="149215">
                  <c:v>-72.03249999999997</c:v>
                </c:pt>
                <c:pt idx="149216">
                  <c:v>-72.030499999999961</c:v>
                </c:pt>
                <c:pt idx="149217">
                  <c:v>-72.028499999999951</c:v>
                </c:pt>
                <c:pt idx="149218">
                  <c:v>-72.026499999999999</c:v>
                </c:pt>
                <c:pt idx="149219">
                  <c:v>-72.024499999999989</c:v>
                </c:pt>
                <c:pt idx="149220">
                  <c:v>-72.02249999999998</c:v>
                </c:pt>
                <c:pt idx="149221">
                  <c:v>-72.02049999999997</c:v>
                </c:pt>
                <c:pt idx="149222">
                  <c:v>-72.01849999999996</c:v>
                </c:pt>
                <c:pt idx="149223">
                  <c:v>-72.016499999999951</c:v>
                </c:pt>
                <c:pt idx="149224">
                  <c:v>-72.014499999999998</c:v>
                </c:pt>
                <c:pt idx="149225">
                  <c:v>-72.012499999999989</c:v>
                </c:pt>
                <c:pt idx="149226">
                  <c:v>-72.010499999999979</c:v>
                </c:pt>
                <c:pt idx="149227">
                  <c:v>-72.00849999999997</c:v>
                </c:pt>
                <c:pt idx="149228">
                  <c:v>-72.00649999999996</c:v>
                </c:pt>
                <c:pt idx="149229">
                  <c:v>-72.00449999999995</c:v>
                </c:pt>
                <c:pt idx="149230">
                  <c:v>-72.002499999999998</c:v>
                </c:pt>
                <c:pt idx="149231">
                  <c:v>-72.000499999999988</c:v>
                </c:pt>
                <c:pt idx="149232">
                  <c:v>-71.998499999999979</c:v>
                </c:pt>
                <c:pt idx="149233">
                  <c:v>-71.996499999999969</c:v>
                </c:pt>
                <c:pt idx="149234">
                  <c:v>-71.99449999999996</c:v>
                </c:pt>
                <c:pt idx="149235">
                  <c:v>-71.99249999999995</c:v>
                </c:pt>
                <c:pt idx="149236">
                  <c:v>-71.990499999999997</c:v>
                </c:pt>
                <c:pt idx="149237">
                  <c:v>-71.988499999999988</c:v>
                </c:pt>
                <c:pt idx="149238">
                  <c:v>-71.986499999999978</c:v>
                </c:pt>
                <c:pt idx="149239">
                  <c:v>-71.984499999999969</c:v>
                </c:pt>
                <c:pt idx="149240">
                  <c:v>-71.982499999999959</c:v>
                </c:pt>
                <c:pt idx="149241">
                  <c:v>-71.98049999999995</c:v>
                </c:pt>
                <c:pt idx="149242">
                  <c:v>-71.978499999999997</c:v>
                </c:pt>
                <c:pt idx="149243">
                  <c:v>-71.976499999999987</c:v>
                </c:pt>
                <c:pt idx="149244">
                  <c:v>-71.974499999999978</c:v>
                </c:pt>
                <c:pt idx="149245">
                  <c:v>-71.972499999999968</c:v>
                </c:pt>
                <c:pt idx="149246">
                  <c:v>-71.970499999999959</c:v>
                </c:pt>
                <c:pt idx="149247">
                  <c:v>-71.968499999999949</c:v>
                </c:pt>
                <c:pt idx="149248">
                  <c:v>-71.966499999999996</c:v>
                </c:pt>
                <c:pt idx="149249">
                  <c:v>-71.964499999999987</c:v>
                </c:pt>
                <c:pt idx="149250">
                  <c:v>-71.962499999999977</c:v>
                </c:pt>
                <c:pt idx="149251">
                  <c:v>-71.960499999999968</c:v>
                </c:pt>
                <c:pt idx="149252">
                  <c:v>-71.958499999999958</c:v>
                </c:pt>
                <c:pt idx="149253">
                  <c:v>-71.956500000000005</c:v>
                </c:pt>
                <c:pt idx="149254">
                  <c:v>-71.954499999999996</c:v>
                </c:pt>
                <c:pt idx="149255">
                  <c:v>-71.952499999999986</c:v>
                </c:pt>
                <c:pt idx="149256">
                  <c:v>-71.950499999999977</c:v>
                </c:pt>
                <c:pt idx="149257">
                  <c:v>-71.948499999999967</c:v>
                </c:pt>
                <c:pt idx="149258">
                  <c:v>-71.946499999999958</c:v>
                </c:pt>
                <c:pt idx="149259">
                  <c:v>-71.944500000000005</c:v>
                </c:pt>
                <c:pt idx="149260">
                  <c:v>-71.942499999999995</c:v>
                </c:pt>
                <c:pt idx="149261">
                  <c:v>-71.940499999999986</c:v>
                </c:pt>
                <c:pt idx="149262">
                  <c:v>-71.938499999999976</c:v>
                </c:pt>
                <c:pt idx="149263">
                  <c:v>-71.936499999999967</c:v>
                </c:pt>
                <c:pt idx="149264">
                  <c:v>-71.934499999999957</c:v>
                </c:pt>
                <c:pt idx="149265">
                  <c:v>-71.932500000000005</c:v>
                </c:pt>
                <c:pt idx="149266">
                  <c:v>-71.930499999999995</c:v>
                </c:pt>
                <c:pt idx="149267">
                  <c:v>-71.928499999999985</c:v>
                </c:pt>
                <c:pt idx="149268">
                  <c:v>-71.926499999999976</c:v>
                </c:pt>
                <c:pt idx="149269">
                  <c:v>-71.924499999999966</c:v>
                </c:pt>
                <c:pt idx="149270">
                  <c:v>-71.922499999999957</c:v>
                </c:pt>
                <c:pt idx="149271">
                  <c:v>-71.920500000000004</c:v>
                </c:pt>
                <c:pt idx="149272">
                  <c:v>-71.918499999999995</c:v>
                </c:pt>
                <c:pt idx="149273">
                  <c:v>-71.916499999999985</c:v>
                </c:pt>
                <c:pt idx="149274">
                  <c:v>-71.914499999999975</c:v>
                </c:pt>
                <c:pt idx="149275">
                  <c:v>-71.912499999999966</c:v>
                </c:pt>
                <c:pt idx="149276">
                  <c:v>-71.910499999999956</c:v>
                </c:pt>
                <c:pt idx="149277">
                  <c:v>-71.908500000000004</c:v>
                </c:pt>
                <c:pt idx="149278">
                  <c:v>-71.906499999999994</c:v>
                </c:pt>
                <c:pt idx="149279">
                  <c:v>-71.904499999999985</c:v>
                </c:pt>
                <c:pt idx="149280">
                  <c:v>-71.902499999999975</c:v>
                </c:pt>
                <c:pt idx="149281">
                  <c:v>-71.900499999999965</c:v>
                </c:pt>
                <c:pt idx="149282">
                  <c:v>-71.898499999999956</c:v>
                </c:pt>
                <c:pt idx="149283">
                  <c:v>-71.896500000000003</c:v>
                </c:pt>
                <c:pt idx="149284">
                  <c:v>-71.894499999999994</c:v>
                </c:pt>
                <c:pt idx="149285">
                  <c:v>-71.892499999999984</c:v>
                </c:pt>
                <c:pt idx="149286">
                  <c:v>-71.890499999999975</c:v>
                </c:pt>
                <c:pt idx="149287">
                  <c:v>-71.888499999999965</c:v>
                </c:pt>
                <c:pt idx="149288">
                  <c:v>-71.886499999999955</c:v>
                </c:pt>
                <c:pt idx="149289">
                  <c:v>-71.884500000000003</c:v>
                </c:pt>
                <c:pt idx="149290">
                  <c:v>-71.882499999999993</c:v>
                </c:pt>
                <c:pt idx="149291">
                  <c:v>-71.880499999999984</c:v>
                </c:pt>
                <c:pt idx="149292">
                  <c:v>-71.878499999999974</c:v>
                </c:pt>
                <c:pt idx="149293">
                  <c:v>-71.876499999999965</c:v>
                </c:pt>
                <c:pt idx="149294">
                  <c:v>-71.874499999999955</c:v>
                </c:pt>
                <c:pt idx="149295">
                  <c:v>-71.872500000000002</c:v>
                </c:pt>
                <c:pt idx="149296">
                  <c:v>-71.870499999999993</c:v>
                </c:pt>
                <c:pt idx="149297">
                  <c:v>-71.868499999999983</c:v>
                </c:pt>
                <c:pt idx="149298">
                  <c:v>-71.866499999999974</c:v>
                </c:pt>
                <c:pt idx="149299">
                  <c:v>-71.864499999999964</c:v>
                </c:pt>
                <c:pt idx="149300">
                  <c:v>-71.862499999999955</c:v>
                </c:pt>
                <c:pt idx="149301">
                  <c:v>-71.860500000000002</c:v>
                </c:pt>
                <c:pt idx="149302">
                  <c:v>-71.858499999999992</c:v>
                </c:pt>
                <c:pt idx="149303">
                  <c:v>-71.856499999999983</c:v>
                </c:pt>
                <c:pt idx="149304">
                  <c:v>-71.854499999999973</c:v>
                </c:pt>
                <c:pt idx="149305">
                  <c:v>-71.852499999999964</c:v>
                </c:pt>
                <c:pt idx="149306">
                  <c:v>-71.850499999999954</c:v>
                </c:pt>
                <c:pt idx="149307">
                  <c:v>-71.848500000000001</c:v>
                </c:pt>
                <c:pt idx="149308">
                  <c:v>-71.846499999999992</c:v>
                </c:pt>
                <c:pt idx="149309">
                  <c:v>-71.844499999999982</c:v>
                </c:pt>
                <c:pt idx="149310">
                  <c:v>-71.842499999999973</c:v>
                </c:pt>
                <c:pt idx="149311">
                  <c:v>-71.840499999999963</c:v>
                </c:pt>
                <c:pt idx="149312">
                  <c:v>-71.838499999999954</c:v>
                </c:pt>
                <c:pt idx="149313">
                  <c:v>-71.836500000000001</c:v>
                </c:pt>
                <c:pt idx="149314">
                  <c:v>-71.834499999999991</c:v>
                </c:pt>
                <c:pt idx="149315">
                  <c:v>-71.832499999999982</c:v>
                </c:pt>
                <c:pt idx="149316">
                  <c:v>-71.830499999999972</c:v>
                </c:pt>
                <c:pt idx="149317">
                  <c:v>-71.828499999999963</c:v>
                </c:pt>
                <c:pt idx="149318">
                  <c:v>-71.826499999999953</c:v>
                </c:pt>
                <c:pt idx="149319">
                  <c:v>-71.8245</c:v>
                </c:pt>
                <c:pt idx="149320">
                  <c:v>-71.822499999999991</c:v>
                </c:pt>
                <c:pt idx="149321">
                  <c:v>-71.820499999999981</c:v>
                </c:pt>
                <c:pt idx="149322">
                  <c:v>-71.818499999999972</c:v>
                </c:pt>
                <c:pt idx="149323">
                  <c:v>-71.816499999999962</c:v>
                </c:pt>
                <c:pt idx="149324">
                  <c:v>-71.814499999999953</c:v>
                </c:pt>
                <c:pt idx="149325">
                  <c:v>-71.8125</c:v>
                </c:pt>
                <c:pt idx="149326">
                  <c:v>-71.81049999999999</c:v>
                </c:pt>
                <c:pt idx="149327">
                  <c:v>-71.808499999999981</c:v>
                </c:pt>
                <c:pt idx="149328">
                  <c:v>-71.806499999999971</c:v>
                </c:pt>
                <c:pt idx="149329">
                  <c:v>-71.804499999999962</c:v>
                </c:pt>
                <c:pt idx="149330">
                  <c:v>-71.802499999999952</c:v>
                </c:pt>
                <c:pt idx="149331">
                  <c:v>-71.8005</c:v>
                </c:pt>
                <c:pt idx="149332">
                  <c:v>-71.79849999999999</c:v>
                </c:pt>
                <c:pt idx="149333">
                  <c:v>-71.79649999999998</c:v>
                </c:pt>
                <c:pt idx="149334">
                  <c:v>-71.794499999999971</c:v>
                </c:pt>
                <c:pt idx="149335">
                  <c:v>-71.792499999999961</c:v>
                </c:pt>
                <c:pt idx="149336">
                  <c:v>-71.790499999999952</c:v>
                </c:pt>
                <c:pt idx="149337">
                  <c:v>-71.788499999999999</c:v>
                </c:pt>
                <c:pt idx="149338">
                  <c:v>-71.78649999999999</c:v>
                </c:pt>
                <c:pt idx="149339">
                  <c:v>-71.78449999999998</c:v>
                </c:pt>
                <c:pt idx="149340">
                  <c:v>-71.78249999999997</c:v>
                </c:pt>
                <c:pt idx="149341">
                  <c:v>-71.780499999999961</c:v>
                </c:pt>
                <c:pt idx="149342">
                  <c:v>-71.778499999999951</c:v>
                </c:pt>
                <c:pt idx="149343">
                  <c:v>-71.776499999999999</c:v>
                </c:pt>
                <c:pt idx="149344">
                  <c:v>-71.774499999999989</c:v>
                </c:pt>
                <c:pt idx="149345">
                  <c:v>-71.77249999999998</c:v>
                </c:pt>
                <c:pt idx="149346">
                  <c:v>-71.77049999999997</c:v>
                </c:pt>
                <c:pt idx="149347">
                  <c:v>-71.76849999999996</c:v>
                </c:pt>
                <c:pt idx="149348">
                  <c:v>-71.766499999999951</c:v>
                </c:pt>
                <c:pt idx="149349">
                  <c:v>-71.764499999999998</c:v>
                </c:pt>
                <c:pt idx="149350">
                  <c:v>-71.762499999999989</c:v>
                </c:pt>
                <c:pt idx="149351">
                  <c:v>-71.760499999999979</c:v>
                </c:pt>
                <c:pt idx="149352">
                  <c:v>-71.75849999999997</c:v>
                </c:pt>
                <c:pt idx="149353">
                  <c:v>-71.75649999999996</c:v>
                </c:pt>
                <c:pt idx="149354">
                  <c:v>-71.75449999999995</c:v>
                </c:pt>
                <c:pt idx="149355">
                  <c:v>-71.752499999999998</c:v>
                </c:pt>
                <c:pt idx="149356">
                  <c:v>-71.750499999999988</c:v>
                </c:pt>
                <c:pt idx="149357">
                  <c:v>-71.748499999999979</c:v>
                </c:pt>
                <c:pt idx="149358">
                  <c:v>-71.746499999999969</c:v>
                </c:pt>
                <c:pt idx="149359">
                  <c:v>-71.74449999999996</c:v>
                </c:pt>
                <c:pt idx="149360">
                  <c:v>-71.74249999999995</c:v>
                </c:pt>
                <c:pt idx="149361">
                  <c:v>-71.740499999999997</c:v>
                </c:pt>
                <c:pt idx="149362">
                  <c:v>-71.738499999999988</c:v>
                </c:pt>
                <c:pt idx="149363">
                  <c:v>-71.736499999999978</c:v>
                </c:pt>
                <c:pt idx="149364">
                  <c:v>-71.734499999999969</c:v>
                </c:pt>
                <c:pt idx="149365">
                  <c:v>-71.732499999999959</c:v>
                </c:pt>
                <c:pt idx="149366">
                  <c:v>-71.73049999999995</c:v>
                </c:pt>
                <c:pt idx="149367">
                  <c:v>-71.728499999999997</c:v>
                </c:pt>
                <c:pt idx="149368">
                  <c:v>-71.726499999999987</c:v>
                </c:pt>
                <c:pt idx="149369">
                  <c:v>-71.724499999999978</c:v>
                </c:pt>
                <c:pt idx="149370">
                  <c:v>-71.722499999999968</c:v>
                </c:pt>
                <c:pt idx="149371">
                  <c:v>-71.720499999999959</c:v>
                </c:pt>
                <c:pt idx="149372">
                  <c:v>-71.718499999999949</c:v>
                </c:pt>
                <c:pt idx="149373">
                  <c:v>-71.716499999999996</c:v>
                </c:pt>
                <c:pt idx="149374">
                  <c:v>-71.714499999999987</c:v>
                </c:pt>
                <c:pt idx="149375">
                  <c:v>-71.712499999999977</c:v>
                </c:pt>
                <c:pt idx="149376">
                  <c:v>-71.710499999999968</c:v>
                </c:pt>
                <c:pt idx="149377">
                  <c:v>-71.708499999999958</c:v>
                </c:pt>
                <c:pt idx="149378">
                  <c:v>-71.706500000000005</c:v>
                </c:pt>
                <c:pt idx="149379">
                  <c:v>-71.704499999999996</c:v>
                </c:pt>
                <c:pt idx="149380">
                  <c:v>-71.702499999999986</c:v>
                </c:pt>
                <c:pt idx="149381">
                  <c:v>-71.700499999999977</c:v>
                </c:pt>
                <c:pt idx="149382">
                  <c:v>-71.698499999999967</c:v>
                </c:pt>
                <c:pt idx="149383">
                  <c:v>-71.696499999999958</c:v>
                </c:pt>
                <c:pt idx="149384">
                  <c:v>-71.694500000000005</c:v>
                </c:pt>
                <c:pt idx="149385">
                  <c:v>-71.692499999999995</c:v>
                </c:pt>
                <c:pt idx="149386">
                  <c:v>-71.690499999999986</c:v>
                </c:pt>
                <c:pt idx="149387">
                  <c:v>-71.688499999999976</c:v>
                </c:pt>
                <c:pt idx="149388">
                  <c:v>-71.686499999999967</c:v>
                </c:pt>
                <c:pt idx="149389">
                  <c:v>-71.684499999999957</c:v>
                </c:pt>
                <c:pt idx="149390">
                  <c:v>-71.682500000000005</c:v>
                </c:pt>
                <c:pt idx="149391">
                  <c:v>-71.680499999999995</c:v>
                </c:pt>
                <c:pt idx="149392">
                  <c:v>-71.678499999999985</c:v>
                </c:pt>
                <c:pt idx="149393">
                  <c:v>-71.676499999999976</c:v>
                </c:pt>
                <c:pt idx="149394">
                  <c:v>-71.674499999999966</c:v>
                </c:pt>
                <c:pt idx="149395">
                  <c:v>-71.672499999999957</c:v>
                </c:pt>
                <c:pt idx="149396">
                  <c:v>-71.670500000000004</c:v>
                </c:pt>
                <c:pt idx="149397">
                  <c:v>-71.668499999999995</c:v>
                </c:pt>
                <c:pt idx="149398">
                  <c:v>-71.666499999999985</c:v>
                </c:pt>
                <c:pt idx="149399">
                  <c:v>-71.664499999999975</c:v>
                </c:pt>
                <c:pt idx="149400">
                  <c:v>-71.662499999999966</c:v>
                </c:pt>
                <c:pt idx="149401">
                  <c:v>-71.660499999999956</c:v>
                </c:pt>
                <c:pt idx="149402">
                  <c:v>-71.658500000000004</c:v>
                </c:pt>
                <c:pt idx="149403">
                  <c:v>-71.656499999999994</c:v>
                </c:pt>
                <c:pt idx="149404">
                  <c:v>-71.654499999999985</c:v>
                </c:pt>
                <c:pt idx="149405">
                  <c:v>-71.652499999999975</c:v>
                </c:pt>
                <c:pt idx="149406">
                  <c:v>-71.650499999999965</c:v>
                </c:pt>
                <c:pt idx="149407">
                  <c:v>-71.648499999999956</c:v>
                </c:pt>
                <c:pt idx="149408">
                  <c:v>-71.646500000000003</c:v>
                </c:pt>
                <c:pt idx="149409">
                  <c:v>-71.644499999999994</c:v>
                </c:pt>
                <c:pt idx="149410">
                  <c:v>-71.642499999999984</c:v>
                </c:pt>
                <c:pt idx="149411">
                  <c:v>-71.640499999999975</c:v>
                </c:pt>
                <c:pt idx="149412">
                  <c:v>-71.638499999999965</c:v>
                </c:pt>
                <c:pt idx="149413">
                  <c:v>-71.636499999999955</c:v>
                </c:pt>
                <c:pt idx="149414">
                  <c:v>-71.634500000000003</c:v>
                </c:pt>
                <c:pt idx="149415">
                  <c:v>-71.632499999999993</c:v>
                </c:pt>
                <c:pt idx="149416">
                  <c:v>-71.630499999999984</c:v>
                </c:pt>
                <c:pt idx="149417">
                  <c:v>-71.628499999999974</c:v>
                </c:pt>
                <c:pt idx="149418">
                  <c:v>-71.626499999999965</c:v>
                </c:pt>
                <c:pt idx="149419">
                  <c:v>-71.624499999999955</c:v>
                </c:pt>
                <c:pt idx="149420">
                  <c:v>-71.622500000000002</c:v>
                </c:pt>
                <c:pt idx="149421">
                  <c:v>-71.620499999999993</c:v>
                </c:pt>
                <c:pt idx="149422">
                  <c:v>-71.618499999999983</c:v>
                </c:pt>
                <c:pt idx="149423">
                  <c:v>-71.616499999999974</c:v>
                </c:pt>
                <c:pt idx="149424">
                  <c:v>-71.614499999999964</c:v>
                </c:pt>
                <c:pt idx="149425">
                  <c:v>-71.612499999999955</c:v>
                </c:pt>
                <c:pt idx="149426">
                  <c:v>-71.610500000000002</c:v>
                </c:pt>
                <c:pt idx="149427">
                  <c:v>-71.608499999999992</c:v>
                </c:pt>
                <c:pt idx="149428">
                  <c:v>-71.606499999999983</c:v>
                </c:pt>
                <c:pt idx="149429">
                  <c:v>-71.604499999999973</c:v>
                </c:pt>
                <c:pt idx="149430">
                  <c:v>-71.602499999999964</c:v>
                </c:pt>
                <c:pt idx="149431">
                  <c:v>-71.600499999999954</c:v>
                </c:pt>
                <c:pt idx="149432">
                  <c:v>-71.598500000000001</c:v>
                </c:pt>
                <c:pt idx="149433">
                  <c:v>-71.596499999999992</c:v>
                </c:pt>
                <c:pt idx="149434">
                  <c:v>-71.594499999999982</c:v>
                </c:pt>
                <c:pt idx="149435">
                  <c:v>-71.592499999999973</c:v>
                </c:pt>
                <c:pt idx="149436">
                  <c:v>-71.590499999999963</c:v>
                </c:pt>
                <c:pt idx="149437">
                  <c:v>-71.588499999999954</c:v>
                </c:pt>
                <c:pt idx="149438">
                  <c:v>-71.586500000000001</c:v>
                </c:pt>
                <c:pt idx="149439">
                  <c:v>-71.584499999999991</c:v>
                </c:pt>
                <c:pt idx="149440">
                  <c:v>-71.582499999999982</c:v>
                </c:pt>
                <c:pt idx="149441">
                  <c:v>-71.580499999999972</c:v>
                </c:pt>
                <c:pt idx="149442">
                  <c:v>-71.578499999999963</c:v>
                </c:pt>
                <c:pt idx="149443">
                  <c:v>-71.576499999999953</c:v>
                </c:pt>
                <c:pt idx="149444">
                  <c:v>-71.5745</c:v>
                </c:pt>
                <c:pt idx="149445">
                  <c:v>-71.572499999999991</c:v>
                </c:pt>
                <c:pt idx="149446">
                  <c:v>-71.570499999999981</c:v>
                </c:pt>
                <c:pt idx="149447">
                  <c:v>-71.568499999999972</c:v>
                </c:pt>
                <c:pt idx="149448">
                  <c:v>-71.566499999999962</c:v>
                </c:pt>
                <c:pt idx="149449">
                  <c:v>-71.564499999999953</c:v>
                </c:pt>
                <c:pt idx="149450">
                  <c:v>-71.5625</c:v>
                </c:pt>
                <c:pt idx="149451">
                  <c:v>-71.56049999999999</c:v>
                </c:pt>
                <c:pt idx="149452">
                  <c:v>-71.558499999999981</c:v>
                </c:pt>
                <c:pt idx="149453">
                  <c:v>-71.556499999999971</c:v>
                </c:pt>
                <c:pt idx="149454">
                  <c:v>-71.554499999999962</c:v>
                </c:pt>
                <c:pt idx="149455">
                  <c:v>-71.552499999999952</c:v>
                </c:pt>
                <c:pt idx="149456">
                  <c:v>-71.5505</c:v>
                </c:pt>
                <c:pt idx="149457">
                  <c:v>-71.54849999999999</c:v>
                </c:pt>
                <c:pt idx="149458">
                  <c:v>-71.54649999999998</c:v>
                </c:pt>
                <c:pt idx="149459">
                  <c:v>-71.544499999999971</c:v>
                </c:pt>
                <c:pt idx="149460">
                  <c:v>-71.542499999999961</c:v>
                </c:pt>
                <c:pt idx="149461">
                  <c:v>-71.540499999999952</c:v>
                </c:pt>
                <c:pt idx="149462">
                  <c:v>-71.538499999999999</c:v>
                </c:pt>
                <c:pt idx="149463">
                  <c:v>-71.53649999999999</c:v>
                </c:pt>
                <c:pt idx="149464">
                  <c:v>-71.53449999999998</c:v>
                </c:pt>
                <c:pt idx="149465">
                  <c:v>-71.53249999999997</c:v>
                </c:pt>
                <c:pt idx="149466">
                  <c:v>-71.530499999999961</c:v>
                </c:pt>
                <c:pt idx="149467">
                  <c:v>-71.528499999999951</c:v>
                </c:pt>
                <c:pt idx="149468">
                  <c:v>-71.526499999999999</c:v>
                </c:pt>
                <c:pt idx="149469">
                  <c:v>-71.524499999999989</c:v>
                </c:pt>
                <c:pt idx="149470">
                  <c:v>-71.52249999999998</c:v>
                </c:pt>
                <c:pt idx="149471">
                  <c:v>-71.52049999999997</c:v>
                </c:pt>
                <c:pt idx="149472">
                  <c:v>-71.51849999999996</c:v>
                </c:pt>
                <c:pt idx="149473">
                  <c:v>-71.516499999999951</c:v>
                </c:pt>
                <c:pt idx="149474">
                  <c:v>-71.514499999999998</c:v>
                </c:pt>
                <c:pt idx="149475">
                  <c:v>-71.512499999999989</c:v>
                </c:pt>
                <c:pt idx="149476">
                  <c:v>-71.510499999999979</c:v>
                </c:pt>
                <c:pt idx="149477">
                  <c:v>-71.50849999999997</c:v>
                </c:pt>
                <c:pt idx="149478">
                  <c:v>-71.50649999999996</c:v>
                </c:pt>
                <c:pt idx="149479">
                  <c:v>-71.50449999999995</c:v>
                </c:pt>
                <c:pt idx="149480">
                  <c:v>-71.502499999999998</c:v>
                </c:pt>
                <c:pt idx="149481">
                  <c:v>-71.500499999999988</c:v>
                </c:pt>
                <c:pt idx="149482">
                  <c:v>-71.498499999999979</c:v>
                </c:pt>
                <c:pt idx="149483">
                  <c:v>-71.496499999999969</c:v>
                </c:pt>
                <c:pt idx="149484">
                  <c:v>-71.49449999999996</c:v>
                </c:pt>
                <c:pt idx="149485">
                  <c:v>-71.49249999999995</c:v>
                </c:pt>
                <c:pt idx="149486">
                  <c:v>-71.490499999999997</c:v>
                </c:pt>
                <c:pt idx="149487">
                  <c:v>-71.488499999999988</c:v>
                </c:pt>
                <c:pt idx="149488">
                  <c:v>-71.486499999999978</c:v>
                </c:pt>
                <c:pt idx="149489">
                  <c:v>-71.484499999999969</c:v>
                </c:pt>
                <c:pt idx="149490">
                  <c:v>-71.482499999999959</c:v>
                </c:pt>
                <c:pt idx="149491">
                  <c:v>-71.48049999999995</c:v>
                </c:pt>
                <c:pt idx="149492">
                  <c:v>-71.478499999999997</c:v>
                </c:pt>
                <c:pt idx="149493">
                  <c:v>-71.476499999999987</c:v>
                </c:pt>
                <c:pt idx="149494">
                  <c:v>-71.474499999999978</c:v>
                </c:pt>
                <c:pt idx="149495">
                  <c:v>-71.472499999999968</c:v>
                </c:pt>
                <c:pt idx="149496">
                  <c:v>-71.470499999999959</c:v>
                </c:pt>
                <c:pt idx="149497">
                  <c:v>-71.468499999999949</c:v>
                </c:pt>
                <c:pt idx="149498">
                  <c:v>-71.466499999999996</c:v>
                </c:pt>
                <c:pt idx="149499">
                  <c:v>-71.464499999999987</c:v>
                </c:pt>
                <c:pt idx="149500">
                  <c:v>-71.462499999999977</c:v>
                </c:pt>
                <c:pt idx="149501">
                  <c:v>-71.460499999999968</c:v>
                </c:pt>
                <c:pt idx="149502">
                  <c:v>-71.458499999999958</c:v>
                </c:pt>
                <c:pt idx="149503">
                  <c:v>-71.456500000000005</c:v>
                </c:pt>
                <c:pt idx="149504">
                  <c:v>-71.454499999999996</c:v>
                </c:pt>
                <c:pt idx="149505">
                  <c:v>-71.452499999999986</c:v>
                </c:pt>
                <c:pt idx="149506">
                  <c:v>-71.450499999999977</c:v>
                </c:pt>
                <c:pt idx="149507">
                  <c:v>-71.448499999999967</c:v>
                </c:pt>
                <c:pt idx="149508">
                  <c:v>-71.446499999999958</c:v>
                </c:pt>
                <c:pt idx="149509">
                  <c:v>-71.444500000000005</c:v>
                </c:pt>
                <c:pt idx="149510">
                  <c:v>-71.442499999999995</c:v>
                </c:pt>
                <c:pt idx="149511">
                  <c:v>-71.440499999999986</c:v>
                </c:pt>
                <c:pt idx="149512">
                  <c:v>-71.438499999999976</c:v>
                </c:pt>
                <c:pt idx="149513">
                  <c:v>-71.436499999999967</c:v>
                </c:pt>
                <c:pt idx="149514">
                  <c:v>-71.434499999999957</c:v>
                </c:pt>
                <c:pt idx="149515">
                  <c:v>-71.432500000000005</c:v>
                </c:pt>
                <c:pt idx="149516">
                  <c:v>-71.430499999999995</c:v>
                </c:pt>
                <c:pt idx="149517">
                  <c:v>-71.428499999999985</c:v>
                </c:pt>
                <c:pt idx="149518">
                  <c:v>-71.426499999999976</c:v>
                </c:pt>
                <c:pt idx="149519">
                  <c:v>-71.424499999999966</c:v>
                </c:pt>
                <c:pt idx="149520">
                  <c:v>-71.422499999999957</c:v>
                </c:pt>
                <c:pt idx="149521">
                  <c:v>-71.420500000000004</c:v>
                </c:pt>
                <c:pt idx="149522">
                  <c:v>-71.418499999999995</c:v>
                </c:pt>
                <c:pt idx="149523">
                  <c:v>-71.416499999999985</c:v>
                </c:pt>
                <c:pt idx="149524">
                  <c:v>-71.414499999999975</c:v>
                </c:pt>
                <c:pt idx="149525">
                  <c:v>-71.412499999999966</c:v>
                </c:pt>
                <c:pt idx="149526">
                  <c:v>-71.410499999999956</c:v>
                </c:pt>
                <c:pt idx="149527">
                  <c:v>-71.408500000000004</c:v>
                </c:pt>
                <c:pt idx="149528">
                  <c:v>-71.406499999999994</c:v>
                </c:pt>
                <c:pt idx="149529">
                  <c:v>-71.404499999999985</c:v>
                </c:pt>
                <c:pt idx="149530">
                  <c:v>-71.402499999999975</c:v>
                </c:pt>
                <c:pt idx="149531">
                  <c:v>-71.400499999999965</c:v>
                </c:pt>
                <c:pt idx="149532">
                  <c:v>-71.398499999999956</c:v>
                </c:pt>
                <c:pt idx="149533">
                  <c:v>-71.396500000000003</c:v>
                </c:pt>
                <c:pt idx="149534">
                  <c:v>-71.394499999999994</c:v>
                </c:pt>
                <c:pt idx="149535">
                  <c:v>-71.392499999999984</c:v>
                </c:pt>
                <c:pt idx="149536">
                  <c:v>-71.390499999999975</c:v>
                </c:pt>
                <c:pt idx="149537">
                  <c:v>-71.388499999999965</c:v>
                </c:pt>
                <c:pt idx="149538">
                  <c:v>-71.386499999999955</c:v>
                </c:pt>
                <c:pt idx="149539">
                  <c:v>-71.384500000000003</c:v>
                </c:pt>
                <c:pt idx="149540">
                  <c:v>-71.382499999999993</c:v>
                </c:pt>
                <c:pt idx="149541">
                  <c:v>-71.380499999999984</c:v>
                </c:pt>
                <c:pt idx="149542">
                  <c:v>-71.378499999999974</c:v>
                </c:pt>
                <c:pt idx="149543">
                  <c:v>-71.376499999999965</c:v>
                </c:pt>
                <c:pt idx="149544">
                  <c:v>-71.374499999999955</c:v>
                </c:pt>
                <c:pt idx="149545">
                  <c:v>-71.372500000000002</c:v>
                </c:pt>
                <c:pt idx="149546">
                  <c:v>-71.370499999999993</c:v>
                </c:pt>
                <c:pt idx="149547">
                  <c:v>-71.368499999999983</c:v>
                </c:pt>
                <c:pt idx="149548">
                  <c:v>-71.366499999999974</c:v>
                </c:pt>
                <c:pt idx="149549">
                  <c:v>-71.364499999999964</c:v>
                </c:pt>
                <c:pt idx="149550">
                  <c:v>-71.362499999999955</c:v>
                </c:pt>
                <c:pt idx="149551">
                  <c:v>-71.360500000000002</c:v>
                </c:pt>
                <c:pt idx="149552">
                  <c:v>-71.358499999999992</c:v>
                </c:pt>
                <c:pt idx="149553">
                  <c:v>-71.356499999999983</c:v>
                </c:pt>
                <c:pt idx="149554">
                  <c:v>-71.354499999999973</c:v>
                </c:pt>
                <c:pt idx="149555">
                  <c:v>-71.352499999999964</c:v>
                </c:pt>
                <c:pt idx="149556">
                  <c:v>-71.350499999999954</c:v>
                </c:pt>
                <c:pt idx="149557">
                  <c:v>-71.348500000000001</c:v>
                </c:pt>
                <c:pt idx="149558">
                  <c:v>-71.346499999999992</c:v>
                </c:pt>
                <c:pt idx="149559">
                  <c:v>-71.344499999999982</c:v>
                </c:pt>
                <c:pt idx="149560">
                  <c:v>-71.342499999999973</c:v>
                </c:pt>
                <c:pt idx="149561">
                  <c:v>-71.340499999999963</c:v>
                </c:pt>
                <c:pt idx="149562">
                  <c:v>-71.338499999999954</c:v>
                </c:pt>
                <c:pt idx="149563">
                  <c:v>-71.336500000000001</c:v>
                </c:pt>
                <c:pt idx="149564">
                  <c:v>-71.334499999999991</c:v>
                </c:pt>
                <c:pt idx="149565">
                  <c:v>-71.332499999999982</c:v>
                </c:pt>
                <c:pt idx="149566">
                  <c:v>-71.330499999999972</c:v>
                </c:pt>
                <c:pt idx="149567">
                  <c:v>-71.328499999999963</c:v>
                </c:pt>
                <c:pt idx="149568">
                  <c:v>-71.326499999999953</c:v>
                </c:pt>
                <c:pt idx="149569">
                  <c:v>-71.3245</c:v>
                </c:pt>
                <c:pt idx="149570">
                  <c:v>-71.322499999999991</c:v>
                </c:pt>
                <c:pt idx="149571">
                  <c:v>-71.320499999999981</c:v>
                </c:pt>
                <c:pt idx="149572">
                  <c:v>-71.318499999999972</c:v>
                </c:pt>
                <c:pt idx="149573">
                  <c:v>-71.316499999999962</c:v>
                </c:pt>
                <c:pt idx="149574">
                  <c:v>-71.314499999999953</c:v>
                </c:pt>
                <c:pt idx="149575">
                  <c:v>-71.3125</c:v>
                </c:pt>
                <c:pt idx="149576">
                  <c:v>-71.31049999999999</c:v>
                </c:pt>
                <c:pt idx="149577">
                  <c:v>-71.308499999999981</c:v>
                </c:pt>
                <c:pt idx="149578">
                  <c:v>-71.306499999999971</c:v>
                </c:pt>
                <c:pt idx="149579">
                  <c:v>-71.304499999999962</c:v>
                </c:pt>
                <c:pt idx="149580">
                  <c:v>-71.302499999999952</c:v>
                </c:pt>
                <c:pt idx="149581">
                  <c:v>-71.3005</c:v>
                </c:pt>
                <c:pt idx="149582">
                  <c:v>-71.29849999999999</c:v>
                </c:pt>
                <c:pt idx="149583">
                  <c:v>-71.29649999999998</c:v>
                </c:pt>
                <c:pt idx="149584">
                  <c:v>-71.294499999999971</c:v>
                </c:pt>
                <c:pt idx="149585">
                  <c:v>-71.292499999999961</c:v>
                </c:pt>
                <c:pt idx="149586">
                  <c:v>-71.290499999999952</c:v>
                </c:pt>
                <c:pt idx="149587">
                  <c:v>-71.288499999999999</c:v>
                </c:pt>
                <c:pt idx="149588">
                  <c:v>-71.28649999999999</c:v>
                </c:pt>
                <c:pt idx="149589">
                  <c:v>-71.28449999999998</c:v>
                </c:pt>
                <c:pt idx="149590">
                  <c:v>-71.28249999999997</c:v>
                </c:pt>
                <c:pt idx="149591">
                  <c:v>-71.280499999999961</c:v>
                </c:pt>
                <c:pt idx="149592">
                  <c:v>-71.278499999999951</c:v>
                </c:pt>
                <c:pt idx="149593">
                  <c:v>-71.276499999999999</c:v>
                </c:pt>
                <c:pt idx="149594">
                  <c:v>-71.274499999999989</c:v>
                </c:pt>
                <c:pt idx="149595">
                  <c:v>-71.27249999999998</c:v>
                </c:pt>
                <c:pt idx="149596">
                  <c:v>-71.27049999999997</c:v>
                </c:pt>
                <c:pt idx="149597">
                  <c:v>-71.26849999999996</c:v>
                </c:pt>
                <c:pt idx="149598">
                  <c:v>-71.266499999999951</c:v>
                </c:pt>
                <c:pt idx="149599">
                  <c:v>-71.264499999999998</c:v>
                </c:pt>
                <c:pt idx="149600">
                  <c:v>-71.262499999999989</c:v>
                </c:pt>
                <c:pt idx="149601">
                  <c:v>-71.260499999999979</c:v>
                </c:pt>
                <c:pt idx="149602">
                  <c:v>-71.25849999999997</c:v>
                </c:pt>
                <c:pt idx="149603">
                  <c:v>-71.25649999999996</c:v>
                </c:pt>
                <c:pt idx="149604">
                  <c:v>-71.25449999999995</c:v>
                </c:pt>
                <c:pt idx="149605">
                  <c:v>-71.252499999999998</c:v>
                </c:pt>
                <c:pt idx="149606">
                  <c:v>-71.250499999999988</c:v>
                </c:pt>
                <c:pt idx="149607">
                  <c:v>-71.248499999999979</c:v>
                </c:pt>
                <c:pt idx="149608">
                  <c:v>-71.246499999999969</c:v>
                </c:pt>
                <c:pt idx="149609">
                  <c:v>-71.24449999999996</c:v>
                </c:pt>
                <c:pt idx="149610">
                  <c:v>-71.24249999999995</c:v>
                </c:pt>
                <c:pt idx="149611">
                  <c:v>-71.240499999999997</c:v>
                </c:pt>
                <c:pt idx="149612">
                  <c:v>-71.238499999999988</c:v>
                </c:pt>
                <c:pt idx="149613">
                  <c:v>-71.236499999999978</c:v>
                </c:pt>
                <c:pt idx="149614">
                  <c:v>-71.234499999999969</c:v>
                </c:pt>
                <c:pt idx="149615">
                  <c:v>-71.232499999999959</c:v>
                </c:pt>
                <c:pt idx="149616">
                  <c:v>-71.23049999999995</c:v>
                </c:pt>
                <c:pt idx="149617">
                  <c:v>-71.228499999999997</c:v>
                </c:pt>
                <c:pt idx="149618">
                  <c:v>-71.226499999999987</c:v>
                </c:pt>
                <c:pt idx="149619">
                  <c:v>-71.224499999999978</c:v>
                </c:pt>
                <c:pt idx="149620">
                  <c:v>-71.222499999999968</c:v>
                </c:pt>
                <c:pt idx="149621">
                  <c:v>-71.220499999999959</c:v>
                </c:pt>
                <c:pt idx="149622">
                  <c:v>-71.218499999999949</c:v>
                </c:pt>
                <c:pt idx="149623">
                  <c:v>-71.216499999999996</c:v>
                </c:pt>
                <c:pt idx="149624">
                  <c:v>-71.214499999999987</c:v>
                </c:pt>
                <c:pt idx="149625">
                  <c:v>-71.212499999999977</c:v>
                </c:pt>
                <c:pt idx="149626">
                  <c:v>-71.210499999999968</c:v>
                </c:pt>
                <c:pt idx="149627">
                  <c:v>-71.208499999999958</c:v>
                </c:pt>
                <c:pt idx="149628">
                  <c:v>-71.206500000000005</c:v>
                </c:pt>
                <c:pt idx="149629">
                  <c:v>-71.204499999999996</c:v>
                </c:pt>
                <c:pt idx="149630">
                  <c:v>-71.202499999999986</c:v>
                </c:pt>
                <c:pt idx="149631">
                  <c:v>-71.200499999999977</c:v>
                </c:pt>
                <c:pt idx="149632">
                  <c:v>-71.198499999999967</c:v>
                </c:pt>
                <c:pt idx="149633">
                  <c:v>-71.196499999999958</c:v>
                </c:pt>
                <c:pt idx="149634">
                  <c:v>-71.194500000000005</c:v>
                </c:pt>
                <c:pt idx="149635">
                  <c:v>-71.192499999999995</c:v>
                </c:pt>
                <c:pt idx="149636">
                  <c:v>-71.190499999999986</c:v>
                </c:pt>
                <c:pt idx="149637">
                  <c:v>-71.188499999999976</c:v>
                </c:pt>
                <c:pt idx="149638">
                  <c:v>-71.186499999999967</c:v>
                </c:pt>
                <c:pt idx="149639">
                  <c:v>-71.184499999999957</c:v>
                </c:pt>
                <c:pt idx="149640">
                  <c:v>-71.182500000000005</c:v>
                </c:pt>
                <c:pt idx="149641">
                  <c:v>-71.180499999999995</c:v>
                </c:pt>
                <c:pt idx="149642">
                  <c:v>-71.178499999999985</c:v>
                </c:pt>
                <c:pt idx="149643">
                  <c:v>-71.176499999999976</c:v>
                </c:pt>
                <c:pt idx="149644">
                  <c:v>-71.174499999999966</c:v>
                </c:pt>
                <c:pt idx="149645">
                  <c:v>-71.172499999999957</c:v>
                </c:pt>
                <c:pt idx="149646">
                  <c:v>-71.170500000000004</c:v>
                </c:pt>
                <c:pt idx="149647">
                  <c:v>-71.168499999999995</c:v>
                </c:pt>
                <c:pt idx="149648">
                  <c:v>-71.166499999999985</c:v>
                </c:pt>
                <c:pt idx="149649">
                  <c:v>-71.164499999999975</c:v>
                </c:pt>
                <c:pt idx="149650">
                  <c:v>-71.162499999999966</c:v>
                </c:pt>
                <c:pt idx="149651">
                  <c:v>-71.160499999999956</c:v>
                </c:pt>
                <c:pt idx="149652">
                  <c:v>-71.158500000000004</c:v>
                </c:pt>
                <c:pt idx="149653">
                  <c:v>-71.156499999999994</c:v>
                </c:pt>
                <c:pt idx="149654">
                  <c:v>-71.154499999999985</c:v>
                </c:pt>
                <c:pt idx="149655">
                  <c:v>-71.152499999999975</c:v>
                </c:pt>
                <c:pt idx="149656">
                  <c:v>-71.150499999999965</c:v>
                </c:pt>
                <c:pt idx="149657">
                  <c:v>-71.148499999999956</c:v>
                </c:pt>
                <c:pt idx="149658">
                  <c:v>-71.146500000000003</c:v>
                </c:pt>
                <c:pt idx="149659">
                  <c:v>-71.144499999999994</c:v>
                </c:pt>
                <c:pt idx="149660">
                  <c:v>-71.142499999999984</c:v>
                </c:pt>
                <c:pt idx="149661">
                  <c:v>-71.140499999999975</c:v>
                </c:pt>
                <c:pt idx="149662">
                  <c:v>-71.138499999999965</c:v>
                </c:pt>
                <c:pt idx="149663">
                  <c:v>-71.136499999999955</c:v>
                </c:pt>
                <c:pt idx="149664">
                  <c:v>-71.134500000000003</c:v>
                </c:pt>
                <c:pt idx="149665">
                  <c:v>-71.132499999999993</c:v>
                </c:pt>
                <c:pt idx="149666">
                  <c:v>-71.130499999999984</c:v>
                </c:pt>
                <c:pt idx="149667">
                  <c:v>-71.128499999999974</c:v>
                </c:pt>
                <c:pt idx="149668">
                  <c:v>-71.126499999999965</c:v>
                </c:pt>
                <c:pt idx="149669">
                  <c:v>-71.124499999999955</c:v>
                </c:pt>
                <c:pt idx="149670">
                  <c:v>-71.122500000000002</c:v>
                </c:pt>
                <c:pt idx="149671">
                  <c:v>-71.120499999999993</c:v>
                </c:pt>
                <c:pt idx="149672">
                  <c:v>-71.118499999999983</c:v>
                </c:pt>
                <c:pt idx="149673">
                  <c:v>-71.116499999999974</c:v>
                </c:pt>
                <c:pt idx="149674">
                  <c:v>-71.114499999999964</c:v>
                </c:pt>
                <c:pt idx="149675">
                  <c:v>-71.112499999999955</c:v>
                </c:pt>
                <c:pt idx="149676">
                  <c:v>-71.110500000000002</c:v>
                </c:pt>
                <c:pt idx="149677">
                  <c:v>-71.108499999999992</c:v>
                </c:pt>
                <c:pt idx="149678">
                  <c:v>-71.106499999999983</c:v>
                </c:pt>
                <c:pt idx="149679">
                  <c:v>-71.104499999999973</c:v>
                </c:pt>
                <c:pt idx="149680">
                  <c:v>-71.102499999999964</c:v>
                </c:pt>
                <c:pt idx="149681">
                  <c:v>-71.100499999999954</c:v>
                </c:pt>
                <c:pt idx="149682">
                  <c:v>-71.098500000000001</c:v>
                </c:pt>
                <c:pt idx="149683">
                  <c:v>-71.096499999999992</c:v>
                </c:pt>
                <c:pt idx="149684">
                  <c:v>-71.094499999999982</c:v>
                </c:pt>
                <c:pt idx="149685">
                  <c:v>-71.092499999999973</c:v>
                </c:pt>
                <c:pt idx="149686">
                  <c:v>-71.090499999999963</c:v>
                </c:pt>
                <c:pt idx="149687">
                  <c:v>-71.088499999999954</c:v>
                </c:pt>
                <c:pt idx="149688">
                  <c:v>-71.086500000000001</c:v>
                </c:pt>
                <c:pt idx="149689">
                  <c:v>-71.084499999999991</c:v>
                </c:pt>
                <c:pt idx="149690">
                  <c:v>-71.082499999999982</c:v>
                </c:pt>
                <c:pt idx="149691">
                  <c:v>-71.080499999999972</c:v>
                </c:pt>
                <c:pt idx="149692">
                  <c:v>-71.078499999999963</c:v>
                </c:pt>
                <c:pt idx="149693">
                  <c:v>-71.076499999999953</c:v>
                </c:pt>
                <c:pt idx="149694">
                  <c:v>-71.0745</c:v>
                </c:pt>
                <c:pt idx="149695">
                  <c:v>-71.072499999999991</c:v>
                </c:pt>
                <c:pt idx="149696">
                  <c:v>-71.070499999999981</c:v>
                </c:pt>
                <c:pt idx="149697">
                  <c:v>-71.068499999999972</c:v>
                </c:pt>
                <c:pt idx="149698">
                  <c:v>-71.066499999999962</c:v>
                </c:pt>
                <c:pt idx="149699">
                  <c:v>-71.064499999999953</c:v>
                </c:pt>
                <c:pt idx="149700">
                  <c:v>-71.0625</c:v>
                </c:pt>
                <c:pt idx="149701">
                  <c:v>-71.06049999999999</c:v>
                </c:pt>
                <c:pt idx="149702">
                  <c:v>-71.058499999999981</c:v>
                </c:pt>
                <c:pt idx="149703">
                  <c:v>-71.056499999999971</c:v>
                </c:pt>
                <c:pt idx="149704">
                  <c:v>-71.054499999999962</c:v>
                </c:pt>
                <c:pt idx="149705">
                  <c:v>-71.052499999999952</c:v>
                </c:pt>
                <c:pt idx="149706">
                  <c:v>-71.0505</c:v>
                </c:pt>
                <c:pt idx="149707">
                  <c:v>-71.04849999999999</c:v>
                </c:pt>
                <c:pt idx="149708">
                  <c:v>-71.04649999999998</c:v>
                </c:pt>
                <c:pt idx="149709">
                  <c:v>-71.044499999999971</c:v>
                </c:pt>
                <c:pt idx="149710">
                  <c:v>-71.042499999999961</c:v>
                </c:pt>
                <c:pt idx="149711">
                  <c:v>-71.040499999999952</c:v>
                </c:pt>
                <c:pt idx="149712">
                  <c:v>-71.038499999999999</c:v>
                </c:pt>
                <c:pt idx="149713">
                  <c:v>-71.03649999999999</c:v>
                </c:pt>
                <c:pt idx="149714">
                  <c:v>-71.03449999999998</c:v>
                </c:pt>
                <c:pt idx="149715">
                  <c:v>-71.03249999999997</c:v>
                </c:pt>
                <c:pt idx="149716">
                  <c:v>-71.030499999999961</c:v>
                </c:pt>
                <c:pt idx="149717">
                  <c:v>-71.028499999999951</c:v>
                </c:pt>
                <c:pt idx="149718">
                  <c:v>-71.026499999999999</c:v>
                </c:pt>
                <c:pt idx="149719">
                  <c:v>-71.024499999999989</c:v>
                </c:pt>
                <c:pt idx="149720">
                  <c:v>-71.02249999999998</c:v>
                </c:pt>
                <c:pt idx="149721">
                  <c:v>-71.02049999999997</c:v>
                </c:pt>
                <c:pt idx="149722">
                  <c:v>-71.01849999999996</c:v>
                </c:pt>
                <c:pt idx="149723">
                  <c:v>-71.016499999999951</c:v>
                </c:pt>
                <c:pt idx="149724">
                  <c:v>-71.014499999999998</c:v>
                </c:pt>
                <c:pt idx="149725">
                  <c:v>-71.012499999999989</c:v>
                </c:pt>
                <c:pt idx="149726">
                  <c:v>-71.010499999999979</c:v>
                </c:pt>
                <c:pt idx="149727">
                  <c:v>-71.00849999999997</c:v>
                </c:pt>
                <c:pt idx="149728">
                  <c:v>-71.00649999999996</c:v>
                </c:pt>
                <c:pt idx="149729">
                  <c:v>-71.00449999999995</c:v>
                </c:pt>
                <c:pt idx="149730">
                  <c:v>-71.002499999999998</c:v>
                </c:pt>
                <c:pt idx="149731">
                  <c:v>-71.000499999999988</c:v>
                </c:pt>
                <c:pt idx="149732">
                  <c:v>-70.998499999999979</c:v>
                </c:pt>
                <c:pt idx="149733">
                  <c:v>-70.996499999999969</c:v>
                </c:pt>
                <c:pt idx="149734">
                  <c:v>-70.99449999999996</c:v>
                </c:pt>
                <c:pt idx="149735">
                  <c:v>-70.99249999999995</c:v>
                </c:pt>
                <c:pt idx="149736">
                  <c:v>-70.990499999999997</c:v>
                </c:pt>
                <c:pt idx="149737">
                  <c:v>-70.988499999999988</c:v>
                </c:pt>
                <c:pt idx="149738">
                  <c:v>-70.986499999999978</c:v>
                </c:pt>
                <c:pt idx="149739">
                  <c:v>-70.984499999999969</c:v>
                </c:pt>
                <c:pt idx="149740">
                  <c:v>-70.982499999999959</c:v>
                </c:pt>
                <c:pt idx="149741">
                  <c:v>-70.98049999999995</c:v>
                </c:pt>
                <c:pt idx="149742">
                  <c:v>-70.978499999999997</c:v>
                </c:pt>
                <c:pt idx="149743">
                  <c:v>-70.976499999999987</c:v>
                </c:pt>
                <c:pt idx="149744">
                  <c:v>-70.974499999999978</c:v>
                </c:pt>
                <c:pt idx="149745">
                  <c:v>-70.972499999999968</c:v>
                </c:pt>
                <c:pt idx="149746">
                  <c:v>-70.970499999999959</c:v>
                </c:pt>
                <c:pt idx="149747">
                  <c:v>-70.968499999999949</c:v>
                </c:pt>
                <c:pt idx="149748">
                  <c:v>-70.966499999999996</c:v>
                </c:pt>
                <c:pt idx="149749">
                  <c:v>-70.964499999999987</c:v>
                </c:pt>
                <c:pt idx="149750">
                  <c:v>-70.962499999999977</c:v>
                </c:pt>
                <c:pt idx="149751">
                  <c:v>-70.960499999999968</c:v>
                </c:pt>
                <c:pt idx="149752">
                  <c:v>-70.958499999999958</c:v>
                </c:pt>
                <c:pt idx="149753">
                  <c:v>-70.956500000000005</c:v>
                </c:pt>
                <c:pt idx="149754">
                  <c:v>-70.954499999999996</c:v>
                </c:pt>
                <c:pt idx="149755">
                  <c:v>-70.952499999999986</c:v>
                </c:pt>
                <c:pt idx="149756">
                  <c:v>-70.950499999999977</c:v>
                </c:pt>
                <c:pt idx="149757">
                  <c:v>-70.948499999999967</c:v>
                </c:pt>
                <c:pt idx="149758">
                  <c:v>-70.946499999999958</c:v>
                </c:pt>
                <c:pt idx="149759">
                  <c:v>-70.944500000000005</c:v>
                </c:pt>
                <c:pt idx="149760">
                  <c:v>-70.942499999999995</c:v>
                </c:pt>
                <c:pt idx="149761">
                  <c:v>-70.940499999999986</c:v>
                </c:pt>
                <c:pt idx="149762">
                  <c:v>-70.938499999999976</c:v>
                </c:pt>
                <c:pt idx="149763">
                  <c:v>-70.936499999999967</c:v>
                </c:pt>
                <c:pt idx="149764">
                  <c:v>-70.934499999999957</c:v>
                </c:pt>
                <c:pt idx="149765">
                  <c:v>-70.932500000000005</c:v>
                </c:pt>
                <c:pt idx="149766">
                  <c:v>-70.930499999999995</c:v>
                </c:pt>
                <c:pt idx="149767">
                  <c:v>-70.928499999999985</c:v>
                </c:pt>
                <c:pt idx="149768">
                  <c:v>-70.926499999999976</c:v>
                </c:pt>
                <c:pt idx="149769">
                  <c:v>-70.924499999999966</c:v>
                </c:pt>
                <c:pt idx="149770">
                  <c:v>-70.922499999999957</c:v>
                </c:pt>
                <c:pt idx="149771">
                  <c:v>-70.920500000000004</c:v>
                </c:pt>
                <c:pt idx="149772">
                  <c:v>-70.918499999999995</c:v>
                </c:pt>
                <c:pt idx="149773">
                  <c:v>-70.916499999999985</c:v>
                </c:pt>
                <c:pt idx="149774">
                  <c:v>-70.914499999999975</c:v>
                </c:pt>
                <c:pt idx="149775">
                  <c:v>-70.912499999999966</c:v>
                </c:pt>
                <c:pt idx="149776">
                  <c:v>-70.910499999999956</c:v>
                </c:pt>
                <c:pt idx="149777">
                  <c:v>-70.908500000000004</c:v>
                </c:pt>
                <c:pt idx="149778">
                  <c:v>-70.906499999999994</c:v>
                </c:pt>
                <c:pt idx="149779">
                  <c:v>-70.904499999999985</c:v>
                </c:pt>
                <c:pt idx="149780">
                  <c:v>-70.902499999999975</c:v>
                </c:pt>
                <c:pt idx="149781">
                  <c:v>-70.900499999999965</c:v>
                </c:pt>
                <c:pt idx="149782">
                  <c:v>-70.898499999999956</c:v>
                </c:pt>
                <c:pt idx="149783">
                  <c:v>-70.896500000000003</c:v>
                </c:pt>
                <c:pt idx="149784">
                  <c:v>-70.894499999999994</c:v>
                </c:pt>
                <c:pt idx="149785">
                  <c:v>-70.892499999999984</c:v>
                </c:pt>
                <c:pt idx="149786">
                  <c:v>-70.890499999999975</c:v>
                </c:pt>
                <c:pt idx="149787">
                  <c:v>-70.888499999999965</c:v>
                </c:pt>
                <c:pt idx="149788">
                  <c:v>-70.886499999999955</c:v>
                </c:pt>
                <c:pt idx="149789">
                  <c:v>-70.884500000000003</c:v>
                </c:pt>
                <c:pt idx="149790">
                  <c:v>-70.882499999999993</c:v>
                </c:pt>
                <c:pt idx="149791">
                  <c:v>-70.880499999999984</c:v>
                </c:pt>
                <c:pt idx="149792">
                  <c:v>-70.878499999999974</c:v>
                </c:pt>
                <c:pt idx="149793">
                  <c:v>-70.876499999999965</c:v>
                </c:pt>
                <c:pt idx="149794">
                  <c:v>-70.874499999999955</c:v>
                </c:pt>
                <c:pt idx="149795">
                  <c:v>-70.872500000000002</c:v>
                </c:pt>
                <c:pt idx="149796">
                  <c:v>-70.870499999999993</c:v>
                </c:pt>
                <c:pt idx="149797">
                  <c:v>-70.868499999999983</c:v>
                </c:pt>
                <c:pt idx="149798">
                  <c:v>-70.866499999999974</c:v>
                </c:pt>
                <c:pt idx="149799">
                  <c:v>-70.864499999999964</c:v>
                </c:pt>
                <c:pt idx="149800">
                  <c:v>-70.862499999999955</c:v>
                </c:pt>
                <c:pt idx="149801">
                  <c:v>-70.860500000000002</c:v>
                </c:pt>
                <c:pt idx="149802">
                  <c:v>-70.858499999999992</c:v>
                </c:pt>
                <c:pt idx="149803">
                  <c:v>-70.856499999999983</c:v>
                </c:pt>
                <c:pt idx="149804">
                  <c:v>-70.854499999999973</c:v>
                </c:pt>
                <c:pt idx="149805">
                  <c:v>-70.852499999999964</c:v>
                </c:pt>
                <c:pt idx="149806">
                  <c:v>-70.850499999999954</c:v>
                </c:pt>
                <c:pt idx="149807">
                  <c:v>-70.848500000000001</c:v>
                </c:pt>
                <c:pt idx="149808">
                  <c:v>-70.846499999999992</c:v>
                </c:pt>
                <c:pt idx="149809">
                  <c:v>-70.844499999999982</c:v>
                </c:pt>
                <c:pt idx="149810">
                  <c:v>-70.842499999999973</c:v>
                </c:pt>
                <c:pt idx="149811">
                  <c:v>-70.840499999999963</c:v>
                </c:pt>
                <c:pt idx="149812">
                  <c:v>-70.838499999999954</c:v>
                </c:pt>
                <c:pt idx="149813">
                  <c:v>-70.836500000000001</c:v>
                </c:pt>
                <c:pt idx="149814">
                  <c:v>-70.834499999999991</c:v>
                </c:pt>
                <c:pt idx="149815">
                  <c:v>-70.832499999999982</c:v>
                </c:pt>
                <c:pt idx="149816">
                  <c:v>-70.830499999999972</c:v>
                </c:pt>
                <c:pt idx="149817">
                  <c:v>-70.828499999999963</c:v>
                </c:pt>
                <c:pt idx="149818">
                  <c:v>-70.826499999999953</c:v>
                </c:pt>
                <c:pt idx="149819">
                  <c:v>-70.8245</c:v>
                </c:pt>
                <c:pt idx="149820">
                  <c:v>-70.822499999999991</c:v>
                </c:pt>
                <c:pt idx="149821">
                  <c:v>-70.820499999999981</c:v>
                </c:pt>
                <c:pt idx="149822">
                  <c:v>-70.818499999999972</c:v>
                </c:pt>
                <c:pt idx="149823">
                  <c:v>-70.816499999999962</c:v>
                </c:pt>
                <c:pt idx="149824">
                  <c:v>-70.814499999999953</c:v>
                </c:pt>
                <c:pt idx="149825">
                  <c:v>-70.8125</c:v>
                </c:pt>
                <c:pt idx="149826">
                  <c:v>-70.81049999999999</c:v>
                </c:pt>
                <c:pt idx="149827">
                  <c:v>-70.808499999999981</c:v>
                </c:pt>
                <c:pt idx="149828">
                  <c:v>-70.806499999999971</c:v>
                </c:pt>
                <c:pt idx="149829">
                  <c:v>-70.804499999999962</c:v>
                </c:pt>
                <c:pt idx="149830">
                  <c:v>-70.802499999999952</c:v>
                </c:pt>
                <c:pt idx="149831">
                  <c:v>-70.8005</c:v>
                </c:pt>
                <c:pt idx="149832">
                  <c:v>-70.79849999999999</c:v>
                </c:pt>
                <c:pt idx="149833">
                  <c:v>-70.79649999999998</c:v>
                </c:pt>
                <c:pt idx="149834">
                  <c:v>-70.794499999999971</c:v>
                </c:pt>
                <c:pt idx="149835">
                  <c:v>-70.792499999999961</c:v>
                </c:pt>
                <c:pt idx="149836">
                  <c:v>-70.790499999999952</c:v>
                </c:pt>
                <c:pt idx="149837">
                  <c:v>-70.788499999999999</c:v>
                </c:pt>
                <c:pt idx="149838">
                  <c:v>-70.78649999999999</c:v>
                </c:pt>
                <c:pt idx="149839">
                  <c:v>-70.78449999999998</c:v>
                </c:pt>
                <c:pt idx="149840">
                  <c:v>-70.78249999999997</c:v>
                </c:pt>
                <c:pt idx="149841">
                  <c:v>-70.780499999999961</c:v>
                </c:pt>
                <c:pt idx="149842">
                  <c:v>-70.778499999999951</c:v>
                </c:pt>
                <c:pt idx="149843">
                  <c:v>-70.776499999999999</c:v>
                </c:pt>
                <c:pt idx="149844">
                  <c:v>-70.774499999999989</c:v>
                </c:pt>
                <c:pt idx="149845">
                  <c:v>-70.77249999999998</c:v>
                </c:pt>
                <c:pt idx="149846">
                  <c:v>-70.77049999999997</c:v>
                </c:pt>
                <c:pt idx="149847">
                  <c:v>-70.76849999999996</c:v>
                </c:pt>
                <c:pt idx="149848">
                  <c:v>-70.766499999999951</c:v>
                </c:pt>
                <c:pt idx="149849">
                  <c:v>-70.764499999999998</c:v>
                </c:pt>
                <c:pt idx="149850">
                  <c:v>-70.762499999999989</c:v>
                </c:pt>
                <c:pt idx="149851">
                  <c:v>-70.760499999999979</c:v>
                </c:pt>
                <c:pt idx="149852">
                  <c:v>-70.75849999999997</c:v>
                </c:pt>
                <c:pt idx="149853">
                  <c:v>-70.75649999999996</c:v>
                </c:pt>
                <c:pt idx="149854">
                  <c:v>-70.75449999999995</c:v>
                </c:pt>
                <c:pt idx="149855">
                  <c:v>-70.752499999999998</c:v>
                </c:pt>
                <c:pt idx="149856">
                  <c:v>-70.750499999999988</c:v>
                </c:pt>
                <c:pt idx="149857">
                  <c:v>-70.748499999999979</c:v>
                </c:pt>
                <c:pt idx="149858">
                  <c:v>-70.746499999999969</c:v>
                </c:pt>
                <c:pt idx="149859">
                  <c:v>-70.74449999999996</c:v>
                </c:pt>
                <c:pt idx="149860">
                  <c:v>-70.74249999999995</c:v>
                </c:pt>
                <c:pt idx="149861">
                  <c:v>-70.740499999999997</c:v>
                </c:pt>
                <c:pt idx="149862">
                  <c:v>-70.738499999999988</c:v>
                </c:pt>
                <c:pt idx="149863">
                  <c:v>-70.736499999999978</c:v>
                </c:pt>
                <c:pt idx="149864">
                  <c:v>-70.734499999999969</c:v>
                </c:pt>
                <c:pt idx="149865">
                  <c:v>-70.732499999999959</c:v>
                </c:pt>
                <c:pt idx="149866">
                  <c:v>-70.73049999999995</c:v>
                </c:pt>
                <c:pt idx="149867">
                  <c:v>-70.728499999999997</c:v>
                </c:pt>
                <c:pt idx="149868">
                  <c:v>-70.726499999999987</c:v>
                </c:pt>
                <c:pt idx="149869">
                  <c:v>-70.724499999999978</c:v>
                </c:pt>
                <c:pt idx="149870">
                  <c:v>-70.722499999999968</c:v>
                </c:pt>
                <c:pt idx="149871">
                  <c:v>-70.720499999999959</c:v>
                </c:pt>
                <c:pt idx="149872">
                  <c:v>-70.718499999999949</c:v>
                </c:pt>
                <c:pt idx="149873">
                  <c:v>-70.716499999999996</c:v>
                </c:pt>
                <c:pt idx="149874">
                  <c:v>-70.714499999999987</c:v>
                </c:pt>
                <c:pt idx="149875">
                  <c:v>-70.712499999999977</c:v>
                </c:pt>
                <c:pt idx="149876">
                  <c:v>-70.710499999999968</c:v>
                </c:pt>
                <c:pt idx="149877">
                  <c:v>-70.708499999999958</c:v>
                </c:pt>
                <c:pt idx="149878">
                  <c:v>-70.706500000000005</c:v>
                </c:pt>
                <c:pt idx="149879">
                  <c:v>-70.704499999999996</c:v>
                </c:pt>
                <c:pt idx="149880">
                  <c:v>-70.702499999999986</c:v>
                </c:pt>
                <c:pt idx="149881">
                  <c:v>-70.700499999999977</c:v>
                </c:pt>
                <c:pt idx="149882">
                  <c:v>-70.698499999999967</c:v>
                </c:pt>
                <c:pt idx="149883">
                  <c:v>-70.696499999999958</c:v>
                </c:pt>
                <c:pt idx="149884">
                  <c:v>-70.694500000000005</c:v>
                </c:pt>
                <c:pt idx="149885">
                  <c:v>-70.692499999999995</c:v>
                </c:pt>
                <c:pt idx="149886">
                  <c:v>-70.690499999999986</c:v>
                </c:pt>
                <c:pt idx="149887">
                  <c:v>-70.688499999999976</c:v>
                </c:pt>
                <c:pt idx="149888">
                  <c:v>-70.686499999999967</c:v>
                </c:pt>
                <c:pt idx="149889">
                  <c:v>-70.684499999999957</c:v>
                </c:pt>
                <c:pt idx="149890">
                  <c:v>-70.682500000000005</c:v>
                </c:pt>
                <c:pt idx="149891">
                  <c:v>-70.680499999999995</c:v>
                </c:pt>
                <c:pt idx="149892">
                  <c:v>-70.678499999999985</c:v>
                </c:pt>
                <c:pt idx="149893">
                  <c:v>-70.676499999999976</c:v>
                </c:pt>
                <c:pt idx="149894">
                  <c:v>-70.674499999999966</c:v>
                </c:pt>
                <c:pt idx="149895">
                  <c:v>-70.672499999999957</c:v>
                </c:pt>
                <c:pt idx="149896">
                  <c:v>-70.670500000000004</c:v>
                </c:pt>
                <c:pt idx="149897">
                  <c:v>-70.668499999999995</c:v>
                </c:pt>
                <c:pt idx="149898">
                  <c:v>-70.666499999999985</c:v>
                </c:pt>
                <c:pt idx="149899">
                  <c:v>-70.664499999999975</c:v>
                </c:pt>
                <c:pt idx="149900">
                  <c:v>-70.662499999999966</c:v>
                </c:pt>
                <c:pt idx="149901">
                  <c:v>-70.660499999999956</c:v>
                </c:pt>
                <c:pt idx="149902">
                  <c:v>-70.658500000000004</c:v>
                </c:pt>
                <c:pt idx="149903">
                  <c:v>-70.656499999999994</c:v>
                </c:pt>
                <c:pt idx="149904">
                  <c:v>-70.654499999999985</c:v>
                </c:pt>
                <c:pt idx="149905">
                  <c:v>-70.652499999999975</c:v>
                </c:pt>
                <c:pt idx="149906">
                  <c:v>-70.650499999999965</c:v>
                </c:pt>
                <c:pt idx="149907">
                  <c:v>-70.648499999999956</c:v>
                </c:pt>
                <c:pt idx="149908">
                  <c:v>-70.646500000000003</c:v>
                </c:pt>
                <c:pt idx="149909">
                  <c:v>-70.644499999999994</c:v>
                </c:pt>
                <c:pt idx="149910">
                  <c:v>-70.642499999999984</c:v>
                </c:pt>
                <c:pt idx="149911">
                  <c:v>-70.640499999999975</c:v>
                </c:pt>
                <c:pt idx="149912">
                  <c:v>-70.638499999999965</c:v>
                </c:pt>
                <c:pt idx="149913">
                  <c:v>-70.636499999999955</c:v>
                </c:pt>
                <c:pt idx="149914">
                  <c:v>-70.634500000000003</c:v>
                </c:pt>
                <c:pt idx="149915">
                  <c:v>-70.632499999999993</c:v>
                </c:pt>
                <c:pt idx="149916">
                  <c:v>-70.630499999999984</c:v>
                </c:pt>
                <c:pt idx="149917">
                  <c:v>-70.628499999999974</c:v>
                </c:pt>
                <c:pt idx="149918">
                  <c:v>-70.626499999999965</c:v>
                </c:pt>
                <c:pt idx="149919">
                  <c:v>-70.624499999999955</c:v>
                </c:pt>
                <c:pt idx="149920">
                  <c:v>-70.622500000000002</c:v>
                </c:pt>
                <c:pt idx="149921">
                  <c:v>-70.620499999999993</c:v>
                </c:pt>
                <c:pt idx="149922">
                  <c:v>-70.618499999999983</c:v>
                </c:pt>
                <c:pt idx="149923">
                  <c:v>-70.616499999999974</c:v>
                </c:pt>
                <c:pt idx="149924">
                  <c:v>-70.614499999999964</c:v>
                </c:pt>
                <c:pt idx="149925">
                  <c:v>-70.612499999999955</c:v>
                </c:pt>
                <c:pt idx="149926">
                  <c:v>-70.610500000000002</c:v>
                </c:pt>
                <c:pt idx="149927">
                  <c:v>-70.608499999999992</c:v>
                </c:pt>
                <c:pt idx="149928">
                  <c:v>-70.606499999999983</c:v>
                </c:pt>
                <c:pt idx="149929">
                  <c:v>-70.604499999999973</c:v>
                </c:pt>
                <c:pt idx="149930">
                  <c:v>-70.602499999999964</c:v>
                </c:pt>
                <c:pt idx="149931">
                  <c:v>-70.600499999999954</c:v>
                </c:pt>
                <c:pt idx="149932">
                  <c:v>-70.598500000000001</c:v>
                </c:pt>
                <c:pt idx="149933">
                  <c:v>-70.596499999999992</c:v>
                </c:pt>
                <c:pt idx="149934">
                  <c:v>-70.594499999999982</c:v>
                </c:pt>
                <c:pt idx="149935">
                  <c:v>-70.592499999999973</c:v>
                </c:pt>
                <c:pt idx="149936">
                  <c:v>-70.590499999999963</c:v>
                </c:pt>
                <c:pt idx="149937">
                  <c:v>-70.588499999999954</c:v>
                </c:pt>
                <c:pt idx="149938">
                  <c:v>-70.586500000000001</c:v>
                </c:pt>
                <c:pt idx="149939">
                  <c:v>-70.584499999999991</c:v>
                </c:pt>
                <c:pt idx="149940">
                  <c:v>-70.582499999999982</c:v>
                </c:pt>
                <c:pt idx="149941">
                  <c:v>-70.580499999999972</c:v>
                </c:pt>
                <c:pt idx="149942">
                  <c:v>-70.578499999999963</c:v>
                </c:pt>
                <c:pt idx="149943">
                  <c:v>-70.576499999999953</c:v>
                </c:pt>
                <c:pt idx="149944">
                  <c:v>-70.5745</c:v>
                </c:pt>
                <c:pt idx="149945">
                  <c:v>-70.572499999999991</c:v>
                </c:pt>
                <c:pt idx="149946">
                  <c:v>-70.570499999999981</c:v>
                </c:pt>
                <c:pt idx="149947">
                  <c:v>-70.568499999999972</c:v>
                </c:pt>
                <c:pt idx="149948">
                  <c:v>-70.566499999999962</c:v>
                </c:pt>
                <c:pt idx="149949">
                  <c:v>-70.564499999999953</c:v>
                </c:pt>
                <c:pt idx="149950">
                  <c:v>-70.5625</c:v>
                </c:pt>
                <c:pt idx="149951">
                  <c:v>-70.56049999999999</c:v>
                </c:pt>
                <c:pt idx="149952">
                  <c:v>-70.558499999999981</c:v>
                </c:pt>
                <c:pt idx="149953">
                  <c:v>-70.556499999999971</c:v>
                </c:pt>
                <c:pt idx="149954">
                  <c:v>-70.554499999999962</c:v>
                </c:pt>
                <c:pt idx="149955">
                  <c:v>-70.552499999999952</c:v>
                </c:pt>
                <c:pt idx="149956">
                  <c:v>-70.5505</c:v>
                </c:pt>
                <c:pt idx="149957">
                  <c:v>-70.54849999999999</c:v>
                </c:pt>
                <c:pt idx="149958">
                  <c:v>-70.54649999999998</c:v>
                </c:pt>
                <c:pt idx="149959">
                  <c:v>-70.544499999999971</c:v>
                </c:pt>
                <c:pt idx="149960">
                  <c:v>-70.542499999999961</c:v>
                </c:pt>
                <c:pt idx="149961">
                  <c:v>-70.540499999999952</c:v>
                </c:pt>
                <c:pt idx="149962">
                  <c:v>-70.538499999999999</c:v>
                </c:pt>
                <c:pt idx="149963">
                  <c:v>-70.53649999999999</c:v>
                </c:pt>
                <c:pt idx="149964">
                  <c:v>-70.53449999999998</c:v>
                </c:pt>
                <c:pt idx="149965">
                  <c:v>-70.53249999999997</c:v>
                </c:pt>
                <c:pt idx="149966">
                  <c:v>-70.530499999999961</c:v>
                </c:pt>
                <c:pt idx="149967">
                  <c:v>-70.528499999999951</c:v>
                </c:pt>
                <c:pt idx="149968">
                  <c:v>-70.526499999999999</c:v>
                </c:pt>
                <c:pt idx="149969">
                  <c:v>-70.524499999999989</c:v>
                </c:pt>
                <c:pt idx="149970">
                  <c:v>-70.52249999999998</c:v>
                </c:pt>
                <c:pt idx="149971">
                  <c:v>-70.52049999999997</c:v>
                </c:pt>
                <c:pt idx="149972">
                  <c:v>-70.51849999999996</c:v>
                </c:pt>
                <c:pt idx="149973">
                  <c:v>-70.516499999999951</c:v>
                </c:pt>
                <c:pt idx="149974">
                  <c:v>-70.514499999999998</c:v>
                </c:pt>
                <c:pt idx="149975">
                  <c:v>-70.512499999999989</c:v>
                </c:pt>
                <c:pt idx="149976">
                  <c:v>-70.510499999999979</c:v>
                </c:pt>
                <c:pt idx="149977">
                  <c:v>-70.50849999999997</c:v>
                </c:pt>
                <c:pt idx="149978">
                  <c:v>-70.50649999999996</c:v>
                </c:pt>
                <c:pt idx="149979">
                  <c:v>-70.50449999999995</c:v>
                </c:pt>
                <c:pt idx="149980">
                  <c:v>-70.502499999999998</c:v>
                </c:pt>
                <c:pt idx="149981">
                  <c:v>-70.500499999999988</c:v>
                </c:pt>
                <c:pt idx="149982">
                  <c:v>-70.498499999999979</c:v>
                </c:pt>
                <c:pt idx="149983">
                  <c:v>-70.496499999999969</c:v>
                </c:pt>
                <c:pt idx="149984">
                  <c:v>-70.49449999999996</c:v>
                </c:pt>
                <c:pt idx="149985">
                  <c:v>-70.49249999999995</c:v>
                </c:pt>
                <c:pt idx="149986">
                  <c:v>-70.490499999999997</c:v>
                </c:pt>
                <c:pt idx="149987">
                  <c:v>-70.488499999999988</c:v>
                </c:pt>
                <c:pt idx="149988">
                  <c:v>-70.486499999999978</c:v>
                </c:pt>
                <c:pt idx="149989">
                  <c:v>-70.484499999999969</c:v>
                </c:pt>
                <c:pt idx="149990">
                  <c:v>-70.482499999999959</c:v>
                </c:pt>
                <c:pt idx="149991">
                  <c:v>-70.48049999999995</c:v>
                </c:pt>
                <c:pt idx="149992">
                  <c:v>-70.478499999999997</c:v>
                </c:pt>
                <c:pt idx="149993">
                  <c:v>-70.476499999999987</c:v>
                </c:pt>
                <c:pt idx="149994">
                  <c:v>-70.474499999999978</c:v>
                </c:pt>
                <c:pt idx="149995">
                  <c:v>-70.472499999999968</c:v>
                </c:pt>
                <c:pt idx="149996">
                  <c:v>-70.470499999999959</c:v>
                </c:pt>
                <c:pt idx="149997">
                  <c:v>-70.468499999999949</c:v>
                </c:pt>
                <c:pt idx="149998">
                  <c:v>-70.466499999999996</c:v>
                </c:pt>
                <c:pt idx="149999">
                  <c:v>-70.464499999999987</c:v>
                </c:pt>
                <c:pt idx="150000">
                  <c:v>-70.462499999999977</c:v>
                </c:pt>
                <c:pt idx="150001">
                  <c:v>-70.460499999999968</c:v>
                </c:pt>
                <c:pt idx="150002">
                  <c:v>-70.458499999999958</c:v>
                </c:pt>
                <c:pt idx="150003">
                  <c:v>-70.456500000000005</c:v>
                </c:pt>
                <c:pt idx="150004">
                  <c:v>-70.454499999999996</c:v>
                </c:pt>
                <c:pt idx="150005">
                  <c:v>-70.452499999999986</c:v>
                </c:pt>
                <c:pt idx="150006">
                  <c:v>-70.450499999999977</c:v>
                </c:pt>
                <c:pt idx="150007">
                  <c:v>-70.448499999999967</c:v>
                </c:pt>
                <c:pt idx="150008">
                  <c:v>-70.446499999999958</c:v>
                </c:pt>
                <c:pt idx="150009">
                  <c:v>-70.444500000000005</c:v>
                </c:pt>
                <c:pt idx="150010">
                  <c:v>-70.442499999999995</c:v>
                </c:pt>
                <c:pt idx="150011">
                  <c:v>-70.440499999999986</c:v>
                </c:pt>
                <c:pt idx="150012">
                  <c:v>-70.438499999999976</c:v>
                </c:pt>
                <c:pt idx="150013">
                  <c:v>-70.436499999999967</c:v>
                </c:pt>
                <c:pt idx="150014">
                  <c:v>-70.434499999999957</c:v>
                </c:pt>
                <c:pt idx="150015">
                  <c:v>-70.432500000000005</c:v>
                </c:pt>
                <c:pt idx="150016">
                  <c:v>-70.430499999999995</c:v>
                </c:pt>
                <c:pt idx="150017">
                  <c:v>-70.428499999999985</c:v>
                </c:pt>
                <c:pt idx="150018">
                  <c:v>-70.426499999999976</c:v>
                </c:pt>
                <c:pt idx="150019">
                  <c:v>-70.424499999999966</c:v>
                </c:pt>
                <c:pt idx="150020">
                  <c:v>-70.422499999999957</c:v>
                </c:pt>
                <c:pt idx="150021">
                  <c:v>-70.420500000000004</c:v>
                </c:pt>
                <c:pt idx="150022">
                  <c:v>-70.418499999999995</c:v>
                </c:pt>
                <c:pt idx="150023">
                  <c:v>-70.416499999999985</c:v>
                </c:pt>
                <c:pt idx="150024">
                  <c:v>-70.414499999999975</c:v>
                </c:pt>
                <c:pt idx="150025">
                  <c:v>-70.412499999999966</c:v>
                </c:pt>
                <c:pt idx="150026">
                  <c:v>-70.410499999999956</c:v>
                </c:pt>
                <c:pt idx="150027">
                  <c:v>-70.408500000000004</c:v>
                </c:pt>
                <c:pt idx="150028">
                  <c:v>-70.406499999999994</c:v>
                </c:pt>
                <c:pt idx="150029">
                  <c:v>-70.404499999999985</c:v>
                </c:pt>
                <c:pt idx="150030">
                  <c:v>-70.402499999999975</c:v>
                </c:pt>
                <c:pt idx="150031">
                  <c:v>-70.400499999999965</c:v>
                </c:pt>
                <c:pt idx="150032">
                  <c:v>-70.398499999999956</c:v>
                </c:pt>
                <c:pt idx="150033">
                  <c:v>-70.396500000000003</c:v>
                </c:pt>
                <c:pt idx="150034">
                  <c:v>-70.394499999999994</c:v>
                </c:pt>
                <c:pt idx="150035">
                  <c:v>-70.392499999999984</c:v>
                </c:pt>
                <c:pt idx="150036">
                  <c:v>-70.390499999999975</c:v>
                </c:pt>
                <c:pt idx="150037">
                  <c:v>-70.388499999999965</c:v>
                </c:pt>
                <c:pt idx="150038">
                  <c:v>-70.386499999999955</c:v>
                </c:pt>
                <c:pt idx="150039">
                  <c:v>-70.384500000000003</c:v>
                </c:pt>
                <c:pt idx="150040">
                  <c:v>-70.382499999999993</c:v>
                </c:pt>
                <c:pt idx="150041">
                  <c:v>-70.380499999999984</c:v>
                </c:pt>
                <c:pt idx="150042">
                  <c:v>-70.378499999999974</c:v>
                </c:pt>
                <c:pt idx="150043">
                  <c:v>-70.376499999999965</c:v>
                </c:pt>
                <c:pt idx="150044">
                  <c:v>-70.374499999999955</c:v>
                </c:pt>
                <c:pt idx="150045">
                  <c:v>-70.372500000000002</c:v>
                </c:pt>
                <c:pt idx="150046">
                  <c:v>-70.370499999999993</c:v>
                </c:pt>
                <c:pt idx="150047">
                  <c:v>-70.368499999999983</c:v>
                </c:pt>
                <c:pt idx="150048">
                  <c:v>-70.366499999999974</c:v>
                </c:pt>
                <c:pt idx="150049">
                  <c:v>-70.364499999999964</c:v>
                </c:pt>
                <c:pt idx="150050">
                  <c:v>-70.362499999999955</c:v>
                </c:pt>
                <c:pt idx="150051">
                  <c:v>-70.360500000000002</c:v>
                </c:pt>
                <c:pt idx="150052">
                  <c:v>-70.358499999999992</c:v>
                </c:pt>
                <c:pt idx="150053">
                  <c:v>-70.356499999999983</c:v>
                </c:pt>
                <c:pt idx="150054">
                  <c:v>-70.354499999999973</c:v>
                </c:pt>
                <c:pt idx="150055">
                  <c:v>-70.352499999999964</c:v>
                </c:pt>
                <c:pt idx="150056">
                  <c:v>-70.350499999999954</c:v>
                </c:pt>
                <c:pt idx="150057">
                  <c:v>-70.348500000000001</c:v>
                </c:pt>
                <c:pt idx="150058">
                  <c:v>-70.346499999999992</c:v>
                </c:pt>
                <c:pt idx="150059">
                  <c:v>-70.344499999999982</c:v>
                </c:pt>
                <c:pt idx="150060">
                  <c:v>-70.342499999999973</c:v>
                </c:pt>
                <c:pt idx="150061">
                  <c:v>-70.340499999999963</c:v>
                </c:pt>
                <c:pt idx="150062">
                  <c:v>-70.338499999999954</c:v>
                </c:pt>
                <c:pt idx="150063">
                  <c:v>-70.336500000000001</c:v>
                </c:pt>
                <c:pt idx="150064">
                  <c:v>-70.334499999999991</c:v>
                </c:pt>
                <c:pt idx="150065">
                  <c:v>-70.332499999999982</c:v>
                </c:pt>
                <c:pt idx="150066">
                  <c:v>-70.330499999999972</c:v>
                </c:pt>
                <c:pt idx="150067">
                  <c:v>-70.328499999999963</c:v>
                </c:pt>
                <c:pt idx="150068">
                  <c:v>-70.326499999999953</c:v>
                </c:pt>
                <c:pt idx="150069">
                  <c:v>-70.3245</c:v>
                </c:pt>
                <c:pt idx="150070">
                  <c:v>-70.322499999999991</c:v>
                </c:pt>
                <c:pt idx="150071">
                  <c:v>-70.320499999999981</c:v>
                </c:pt>
                <c:pt idx="150072">
                  <c:v>-70.318499999999972</c:v>
                </c:pt>
                <c:pt idx="150073">
                  <c:v>-70.316499999999962</c:v>
                </c:pt>
                <c:pt idx="150074">
                  <c:v>-70.314499999999953</c:v>
                </c:pt>
                <c:pt idx="150075">
                  <c:v>-70.3125</c:v>
                </c:pt>
                <c:pt idx="150076">
                  <c:v>-70.31049999999999</c:v>
                </c:pt>
                <c:pt idx="150077">
                  <c:v>-70.308499999999981</c:v>
                </c:pt>
                <c:pt idx="150078">
                  <c:v>-70.306499999999971</c:v>
                </c:pt>
                <c:pt idx="150079">
                  <c:v>-70.304499999999962</c:v>
                </c:pt>
                <c:pt idx="150080">
                  <c:v>-70.302499999999952</c:v>
                </c:pt>
                <c:pt idx="150081">
                  <c:v>-70.3005</c:v>
                </c:pt>
                <c:pt idx="150082">
                  <c:v>-70.29849999999999</c:v>
                </c:pt>
                <c:pt idx="150083">
                  <c:v>-70.29649999999998</c:v>
                </c:pt>
                <c:pt idx="150084">
                  <c:v>-70.294499999999971</c:v>
                </c:pt>
                <c:pt idx="150085">
                  <c:v>-70.292499999999961</c:v>
                </c:pt>
                <c:pt idx="150086">
                  <c:v>-70.290499999999952</c:v>
                </c:pt>
                <c:pt idx="150087">
                  <c:v>-70.288499999999999</c:v>
                </c:pt>
                <c:pt idx="150088">
                  <c:v>-70.28649999999999</c:v>
                </c:pt>
                <c:pt idx="150089">
                  <c:v>-70.28449999999998</c:v>
                </c:pt>
                <c:pt idx="150090">
                  <c:v>-70.28249999999997</c:v>
                </c:pt>
                <c:pt idx="150091">
                  <c:v>-70.280499999999961</c:v>
                </c:pt>
                <c:pt idx="150092">
                  <c:v>-70.278499999999951</c:v>
                </c:pt>
                <c:pt idx="150093">
                  <c:v>-70.276499999999999</c:v>
                </c:pt>
                <c:pt idx="150094">
                  <c:v>-70.274499999999989</c:v>
                </c:pt>
                <c:pt idx="150095">
                  <c:v>-70.27249999999998</c:v>
                </c:pt>
                <c:pt idx="150096">
                  <c:v>-70.27049999999997</c:v>
                </c:pt>
                <c:pt idx="150097">
                  <c:v>-70.26849999999996</c:v>
                </c:pt>
                <c:pt idx="150098">
                  <c:v>-70.266499999999951</c:v>
                </c:pt>
                <c:pt idx="150099">
                  <c:v>-70.264499999999998</c:v>
                </c:pt>
                <c:pt idx="150100">
                  <c:v>-70.262499999999989</c:v>
                </c:pt>
                <c:pt idx="150101">
                  <c:v>-70.260499999999979</c:v>
                </c:pt>
                <c:pt idx="150102">
                  <c:v>-70.25849999999997</c:v>
                </c:pt>
                <c:pt idx="150103">
                  <c:v>-70.25649999999996</c:v>
                </c:pt>
                <c:pt idx="150104">
                  <c:v>-70.25449999999995</c:v>
                </c:pt>
                <c:pt idx="150105">
                  <c:v>-70.252499999999998</c:v>
                </c:pt>
                <c:pt idx="150106">
                  <c:v>-70.250499999999988</c:v>
                </c:pt>
                <c:pt idx="150107">
                  <c:v>-70.248499999999979</c:v>
                </c:pt>
                <c:pt idx="150108">
                  <c:v>-70.246499999999969</c:v>
                </c:pt>
                <c:pt idx="150109">
                  <c:v>-70.24449999999996</c:v>
                </c:pt>
                <c:pt idx="150110">
                  <c:v>-70.24249999999995</c:v>
                </c:pt>
                <c:pt idx="150111">
                  <c:v>-70.240499999999997</c:v>
                </c:pt>
                <c:pt idx="150112">
                  <c:v>-70.238499999999988</c:v>
                </c:pt>
                <c:pt idx="150113">
                  <c:v>-70.236499999999978</c:v>
                </c:pt>
                <c:pt idx="150114">
                  <c:v>-70.234499999999969</c:v>
                </c:pt>
                <c:pt idx="150115">
                  <c:v>-70.232499999999959</c:v>
                </c:pt>
                <c:pt idx="150116">
                  <c:v>-70.23049999999995</c:v>
                </c:pt>
                <c:pt idx="150117">
                  <c:v>-70.228499999999997</c:v>
                </c:pt>
                <c:pt idx="150118">
                  <c:v>-70.226499999999987</c:v>
                </c:pt>
                <c:pt idx="150119">
                  <c:v>-70.224499999999978</c:v>
                </c:pt>
                <c:pt idx="150120">
                  <c:v>-70.222499999999968</c:v>
                </c:pt>
                <c:pt idx="150121">
                  <c:v>-70.220499999999959</c:v>
                </c:pt>
                <c:pt idx="150122">
                  <c:v>-70.218499999999949</c:v>
                </c:pt>
                <c:pt idx="150123">
                  <c:v>-70.216499999999996</c:v>
                </c:pt>
                <c:pt idx="150124">
                  <c:v>-70.214499999999987</c:v>
                </c:pt>
                <c:pt idx="150125">
                  <c:v>-70.212499999999977</c:v>
                </c:pt>
                <c:pt idx="150126">
                  <c:v>-70.210499999999968</c:v>
                </c:pt>
                <c:pt idx="150127">
                  <c:v>-70.208499999999958</c:v>
                </c:pt>
                <c:pt idx="150128">
                  <c:v>-70.206500000000005</c:v>
                </c:pt>
                <c:pt idx="150129">
                  <c:v>-70.204499999999996</c:v>
                </c:pt>
                <c:pt idx="150130">
                  <c:v>-70.202499999999986</c:v>
                </c:pt>
                <c:pt idx="150131">
                  <c:v>-70.200499999999977</c:v>
                </c:pt>
                <c:pt idx="150132">
                  <c:v>-70.198499999999967</c:v>
                </c:pt>
                <c:pt idx="150133">
                  <c:v>-70.196499999999958</c:v>
                </c:pt>
                <c:pt idx="150134">
                  <c:v>-70.194500000000005</c:v>
                </c:pt>
                <c:pt idx="150135">
                  <c:v>-70.192499999999995</c:v>
                </c:pt>
                <c:pt idx="150136">
                  <c:v>-70.190499999999986</c:v>
                </c:pt>
                <c:pt idx="150137">
                  <c:v>-70.188499999999976</c:v>
                </c:pt>
                <c:pt idx="150138">
                  <c:v>-70.186499999999967</c:v>
                </c:pt>
                <c:pt idx="150139">
                  <c:v>-70.184499999999957</c:v>
                </c:pt>
                <c:pt idx="150140">
                  <c:v>-70.182500000000005</c:v>
                </c:pt>
                <c:pt idx="150141">
                  <c:v>-70.180499999999995</c:v>
                </c:pt>
                <c:pt idx="150142">
                  <c:v>-70.178499999999985</c:v>
                </c:pt>
                <c:pt idx="150143">
                  <c:v>-70.176499999999976</c:v>
                </c:pt>
                <c:pt idx="150144">
                  <c:v>-70.174499999999966</c:v>
                </c:pt>
                <c:pt idx="150145">
                  <c:v>-70.172499999999957</c:v>
                </c:pt>
                <c:pt idx="150146">
                  <c:v>-70.170500000000004</c:v>
                </c:pt>
                <c:pt idx="150147">
                  <c:v>-70.168499999999995</c:v>
                </c:pt>
                <c:pt idx="150148">
                  <c:v>-70.166499999999985</c:v>
                </c:pt>
                <c:pt idx="150149">
                  <c:v>-70.164499999999975</c:v>
                </c:pt>
                <c:pt idx="150150">
                  <c:v>-70.162499999999966</c:v>
                </c:pt>
                <c:pt idx="150151">
                  <c:v>-70.160499999999956</c:v>
                </c:pt>
                <c:pt idx="150152">
                  <c:v>-70.158500000000004</c:v>
                </c:pt>
                <c:pt idx="150153">
                  <c:v>-70.156499999999994</c:v>
                </c:pt>
                <c:pt idx="150154">
                  <c:v>-70.154499999999985</c:v>
                </c:pt>
                <c:pt idx="150155">
                  <c:v>-70.152499999999975</c:v>
                </c:pt>
                <c:pt idx="150156">
                  <c:v>-70.150499999999965</c:v>
                </c:pt>
                <c:pt idx="150157">
                  <c:v>-70.148499999999956</c:v>
                </c:pt>
                <c:pt idx="150158">
                  <c:v>-70.146500000000003</c:v>
                </c:pt>
                <c:pt idx="150159">
                  <c:v>-70.144499999999994</c:v>
                </c:pt>
                <c:pt idx="150160">
                  <c:v>-70.142499999999984</c:v>
                </c:pt>
                <c:pt idx="150161">
                  <c:v>-70.140499999999975</c:v>
                </c:pt>
                <c:pt idx="150162">
                  <c:v>-70.138499999999965</c:v>
                </c:pt>
                <c:pt idx="150163">
                  <c:v>-70.136499999999955</c:v>
                </c:pt>
                <c:pt idx="150164">
                  <c:v>-70.134500000000003</c:v>
                </c:pt>
                <c:pt idx="150165">
                  <c:v>-70.132499999999993</c:v>
                </c:pt>
                <c:pt idx="150166">
                  <c:v>-70.130499999999984</c:v>
                </c:pt>
                <c:pt idx="150167">
                  <c:v>-70.128499999999974</c:v>
                </c:pt>
                <c:pt idx="150168">
                  <c:v>-70.126499999999965</c:v>
                </c:pt>
                <c:pt idx="150169">
                  <c:v>-70.124499999999955</c:v>
                </c:pt>
                <c:pt idx="150170">
                  <c:v>-70.122500000000002</c:v>
                </c:pt>
                <c:pt idx="150171">
                  <c:v>-70.120499999999993</c:v>
                </c:pt>
                <c:pt idx="150172">
                  <c:v>-70.118499999999983</c:v>
                </c:pt>
                <c:pt idx="150173">
                  <c:v>-70.116499999999974</c:v>
                </c:pt>
                <c:pt idx="150174">
                  <c:v>-70.114499999999964</c:v>
                </c:pt>
                <c:pt idx="150175">
                  <c:v>-70.112499999999955</c:v>
                </c:pt>
                <c:pt idx="150176">
                  <c:v>-70.110500000000002</c:v>
                </c:pt>
                <c:pt idx="150177">
                  <c:v>-70.108499999999992</c:v>
                </c:pt>
                <c:pt idx="150178">
                  <c:v>-70.106499999999983</c:v>
                </c:pt>
                <c:pt idx="150179">
                  <c:v>-70.104499999999973</c:v>
                </c:pt>
                <c:pt idx="150180">
                  <c:v>-70.102499999999964</c:v>
                </c:pt>
                <c:pt idx="150181">
                  <c:v>-70.100499999999954</c:v>
                </c:pt>
                <c:pt idx="150182">
                  <c:v>-70.098500000000001</c:v>
                </c:pt>
                <c:pt idx="150183">
                  <c:v>-70.096499999999992</c:v>
                </c:pt>
                <c:pt idx="150184">
                  <c:v>-70.094499999999982</c:v>
                </c:pt>
                <c:pt idx="150185">
                  <c:v>-70.092499999999973</c:v>
                </c:pt>
                <c:pt idx="150186">
                  <c:v>-70.090499999999963</c:v>
                </c:pt>
                <c:pt idx="150187">
                  <c:v>-70.088499999999954</c:v>
                </c:pt>
                <c:pt idx="150188">
                  <c:v>-70.086500000000001</c:v>
                </c:pt>
                <c:pt idx="150189">
                  <c:v>-70.084499999999991</c:v>
                </c:pt>
                <c:pt idx="150190">
                  <c:v>-70.082499999999982</c:v>
                </c:pt>
                <c:pt idx="150191">
                  <c:v>-70.080499999999972</c:v>
                </c:pt>
                <c:pt idx="150192">
                  <c:v>-70.078499999999963</c:v>
                </c:pt>
                <c:pt idx="150193">
                  <c:v>-70.076499999999953</c:v>
                </c:pt>
                <c:pt idx="150194">
                  <c:v>-70.0745</c:v>
                </c:pt>
                <c:pt idx="150195">
                  <c:v>-70.072499999999991</c:v>
                </c:pt>
                <c:pt idx="150196">
                  <c:v>-70.070499999999981</c:v>
                </c:pt>
                <c:pt idx="150197">
                  <c:v>-70.068499999999972</c:v>
                </c:pt>
                <c:pt idx="150198">
                  <c:v>-70.066499999999962</c:v>
                </c:pt>
                <c:pt idx="150199">
                  <c:v>-70.064499999999953</c:v>
                </c:pt>
                <c:pt idx="150200">
                  <c:v>-70.0625</c:v>
                </c:pt>
                <c:pt idx="150201">
                  <c:v>-70.06049999999999</c:v>
                </c:pt>
                <c:pt idx="150202">
                  <c:v>-70.058499999999981</c:v>
                </c:pt>
                <c:pt idx="150203">
                  <c:v>-70.056499999999971</c:v>
                </c:pt>
                <c:pt idx="150204">
                  <c:v>-70.054499999999962</c:v>
                </c:pt>
                <c:pt idx="150205">
                  <c:v>-70.052499999999952</c:v>
                </c:pt>
                <c:pt idx="150206">
                  <c:v>-70.0505</c:v>
                </c:pt>
                <c:pt idx="150207">
                  <c:v>-70.04849999999999</c:v>
                </c:pt>
                <c:pt idx="150208">
                  <c:v>-70.04649999999998</c:v>
                </c:pt>
                <c:pt idx="150209">
                  <c:v>-70.044499999999971</c:v>
                </c:pt>
                <c:pt idx="150210">
                  <c:v>-70.042499999999961</c:v>
                </c:pt>
                <c:pt idx="150211">
                  <c:v>-70.040499999999952</c:v>
                </c:pt>
                <c:pt idx="150212">
                  <c:v>-70.038499999999999</c:v>
                </c:pt>
                <c:pt idx="150213">
                  <c:v>-70.03649999999999</c:v>
                </c:pt>
                <c:pt idx="150214">
                  <c:v>-70.03449999999998</c:v>
                </c:pt>
                <c:pt idx="150215">
                  <c:v>-70.03249999999997</c:v>
                </c:pt>
                <c:pt idx="150216">
                  <c:v>-70.030499999999961</c:v>
                </c:pt>
                <c:pt idx="150217">
                  <c:v>-70.028499999999951</c:v>
                </c:pt>
                <c:pt idx="150218">
                  <c:v>-70.026499999999999</c:v>
                </c:pt>
                <c:pt idx="150219">
                  <c:v>-70.024499999999989</c:v>
                </c:pt>
                <c:pt idx="150220">
                  <c:v>-70.02249999999998</c:v>
                </c:pt>
                <c:pt idx="150221">
                  <c:v>-70.02049999999997</c:v>
                </c:pt>
                <c:pt idx="150222">
                  <c:v>-70.01849999999996</c:v>
                </c:pt>
                <c:pt idx="150223">
                  <c:v>-70.016499999999951</c:v>
                </c:pt>
                <c:pt idx="150224">
                  <c:v>-70.014499999999998</c:v>
                </c:pt>
                <c:pt idx="150225">
                  <c:v>-70.012499999999989</c:v>
                </c:pt>
                <c:pt idx="150226">
                  <c:v>-70.010499999999979</c:v>
                </c:pt>
                <c:pt idx="150227">
                  <c:v>-70.00849999999997</c:v>
                </c:pt>
                <c:pt idx="150228">
                  <c:v>-70.00649999999996</c:v>
                </c:pt>
                <c:pt idx="150229">
                  <c:v>-70.00449999999995</c:v>
                </c:pt>
                <c:pt idx="150230">
                  <c:v>-70.002499999999998</c:v>
                </c:pt>
                <c:pt idx="150231">
                  <c:v>-70.000499999999988</c:v>
                </c:pt>
                <c:pt idx="150232">
                  <c:v>-69.998499999999979</c:v>
                </c:pt>
                <c:pt idx="150233">
                  <c:v>-69.996499999999969</c:v>
                </c:pt>
                <c:pt idx="150234">
                  <c:v>-69.99449999999996</c:v>
                </c:pt>
                <c:pt idx="150235">
                  <c:v>-69.99249999999995</c:v>
                </c:pt>
                <c:pt idx="150236">
                  <c:v>-69.990499999999997</c:v>
                </c:pt>
                <c:pt idx="150237">
                  <c:v>-69.988499999999988</c:v>
                </c:pt>
                <c:pt idx="150238">
                  <c:v>-69.986499999999978</c:v>
                </c:pt>
                <c:pt idx="150239">
                  <c:v>-69.984499999999969</c:v>
                </c:pt>
                <c:pt idx="150240">
                  <c:v>-69.982499999999959</c:v>
                </c:pt>
                <c:pt idx="150241">
                  <c:v>-69.98049999999995</c:v>
                </c:pt>
                <c:pt idx="150242">
                  <c:v>-69.978499999999997</c:v>
                </c:pt>
                <c:pt idx="150243">
                  <c:v>-69.976499999999987</c:v>
                </c:pt>
                <c:pt idx="150244">
                  <c:v>-69.974499999999978</c:v>
                </c:pt>
                <c:pt idx="150245">
                  <c:v>-69.972499999999968</c:v>
                </c:pt>
                <c:pt idx="150246">
                  <c:v>-69.970499999999959</c:v>
                </c:pt>
                <c:pt idx="150247">
                  <c:v>-69.968499999999949</c:v>
                </c:pt>
                <c:pt idx="150248">
                  <c:v>-69.966499999999996</c:v>
                </c:pt>
                <c:pt idx="150249">
                  <c:v>-69.964499999999987</c:v>
                </c:pt>
                <c:pt idx="150250">
                  <c:v>-69.962499999999977</c:v>
                </c:pt>
                <c:pt idx="150251">
                  <c:v>-69.960499999999968</c:v>
                </c:pt>
                <c:pt idx="150252">
                  <c:v>-69.958499999999958</c:v>
                </c:pt>
                <c:pt idx="150253">
                  <c:v>-69.956500000000005</c:v>
                </c:pt>
                <c:pt idx="150254">
                  <c:v>-69.954499999999996</c:v>
                </c:pt>
                <c:pt idx="150255">
                  <c:v>-69.952499999999986</c:v>
                </c:pt>
                <c:pt idx="150256">
                  <c:v>-69.950499999999977</c:v>
                </c:pt>
                <c:pt idx="150257">
                  <c:v>-69.948499999999967</c:v>
                </c:pt>
                <c:pt idx="150258">
                  <c:v>-69.946499999999958</c:v>
                </c:pt>
                <c:pt idx="150259">
                  <c:v>-69.944500000000005</c:v>
                </c:pt>
                <c:pt idx="150260">
                  <c:v>-69.942499999999995</c:v>
                </c:pt>
                <c:pt idx="150261">
                  <c:v>-69.940499999999986</c:v>
                </c:pt>
                <c:pt idx="150262">
                  <c:v>-69.938499999999976</c:v>
                </c:pt>
                <c:pt idx="150263">
                  <c:v>-69.936499999999967</c:v>
                </c:pt>
                <c:pt idx="150264">
                  <c:v>-69.934499999999957</c:v>
                </c:pt>
                <c:pt idx="150265">
                  <c:v>-69.932500000000005</c:v>
                </c:pt>
                <c:pt idx="150266">
                  <c:v>-69.930499999999995</c:v>
                </c:pt>
                <c:pt idx="150267">
                  <c:v>-69.928499999999985</c:v>
                </c:pt>
                <c:pt idx="150268">
                  <c:v>-69.926499999999976</c:v>
                </c:pt>
                <c:pt idx="150269">
                  <c:v>-69.924499999999966</c:v>
                </c:pt>
                <c:pt idx="150270">
                  <c:v>-69.922499999999957</c:v>
                </c:pt>
                <c:pt idx="150271">
                  <c:v>-69.920500000000004</c:v>
                </c:pt>
                <c:pt idx="150272">
                  <c:v>-69.918499999999995</c:v>
                </c:pt>
                <c:pt idx="150273">
                  <c:v>-69.916499999999985</c:v>
                </c:pt>
                <c:pt idx="150274">
                  <c:v>-69.914499999999975</c:v>
                </c:pt>
                <c:pt idx="150275">
                  <c:v>-69.912499999999966</c:v>
                </c:pt>
                <c:pt idx="150276">
                  <c:v>-69.910499999999956</c:v>
                </c:pt>
                <c:pt idx="150277">
                  <c:v>-69.908500000000004</c:v>
                </c:pt>
                <c:pt idx="150278">
                  <c:v>-69.906499999999994</c:v>
                </c:pt>
                <c:pt idx="150279">
                  <c:v>-69.904499999999985</c:v>
                </c:pt>
                <c:pt idx="150280">
                  <c:v>-69.902499999999975</c:v>
                </c:pt>
                <c:pt idx="150281">
                  <c:v>-69.900499999999965</c:v>
                </c:pt>
                <c:pt idx="150282">
                  <c:v>-69.898499999999956</c:v>
                </c:pt>
                <c:pt idx="150283">
                  <c:v>-69.896500000000003</c:v>
                </c:pt>
                <c:pt idx="150284">
                  <c:v>-69.894499999999994</c:v>
                </c:pt>
                <c:pt idx="150285">
                  <c:v>-69.892499999999984</c:v>
                </c:pt>
                <c:pt idx="150286">
                  <c:v>-69.890499999999975</c:v>
                </c:pt>
                <c:pt idx="150287">
                  <c:v>-69.888499999999965</c:v>
                </c:pt>
                <c:pt idx="150288">
                  <c:v>-69.886499999999955</c:v>
                </c:pt>
                <c:pt idx="150289">
                  <c:v>-69.884500000000003</c:v>
                </c:pt>
                <c:pt idx="150290">
                  <c:v>-69.882499999999993</c:v>
                </c:pt>
                <c:pt idx="150291">
                  <c:v>-69.880499999999984</c:v>
                </c:pt>
                <c:pt idx="150292">
                  <c:v>-69.878499999999974</c:v>
                </c:pt>
                <c:pt idx="150293">
                  <c:v>-69.876499999999965</c:v>
                </c:pt>
                <c:pt idx="150294">
                  <c:v>-69.874499999999955</c:v>
                </c:pt>
                <c:pt idx="150295">
                  <c:v>-69.872500000000002</c:v>
                </c:pt>
                <c:pt idx="150296">
                  <c:v>-69.870499999999993</c:v>
                </c:pt>
                <c:pt idx="150297">
                  <c:v>-69.868499999999983</c:v>
                </c:pt>
                <c:pt idx="150298">
                  <c:v>-69.866499999999974</c:v>
                </c:pt>
                <c:pt idx="150299">
                  <c:v>-69.864499999999964</c:v>
                </c:pt>
                <c:pt idx="150300">
                  <c:v>-69.862499999999955</c:v>
                </c:pt>
                <c:pt idx="150301">
                  <c:v>-69.860500000000002</c:v>
                </c:pt>
                <c:pt idx="150302">
                  <c:v>-69.858499999999992</c:v>
                </c:pt>
                <c:pt idx="150303">
                  <c:v>-69.856499999999983</c:v>
                </c:pt>
                <c:pt idx="150304">
                  <c:v>-69.854499999999973</c:v>
                </c:pt>
                <c:pt idx="150305">
                  <c:v>-69.852499999999964</c:v>
                </c:pt>
                <c:pt idx="150306">
                  <c:v>-69.850499999999954</c:v>
                </c:pt>
                <c:pt idx="150307">
                  <c:v>-69.848500000000001</c:v>
                </c:pt>
                <c:pt idx="150308">
                  <c:v>-69.846499999999992</c:v>
                </c:pt>
                <c:pt idx="150309">
                  <c:v>-69.844499999999982</c:v>
                </c:pt>
                <c:pt idx="150310">
                  <c:v>-69.842499999999973</c:v>
                </c:pt>
                <c:pt idx="150311">
                  <c:v>-69.840499999999963</c:v>
                </c:pt>
                <c:pt idx="150312">
                  <c:v>-69.838499999999954</c:v>
                </c:pt>
                <c:pt idx="150313">
                  <c:v>-69.836500000000001</c:v>
                </c:pt>
                <c:pt idx="150314">
                  <c:v>-69.834499999999991</c:v>
                </c:pt>
                <c:pt idx="150315">
                  <c:v>-69.832499999999982</c:v>
                </c:pt>
                <c:pt idx="150316">
                  <c:v>-69.830499999999972</c:v>
                </c:pt>
                <c:pt idx="150317">
                  <c:v>-69.828499999999963</c:v>
                </c:pt>
                <c:pt idx="150318">
                  <c:v>-69.826499999999953</c:v>
                </c:pt>
                <c:pt idx="150319">
                  <c:v>-69.8245</c:v>
                </c:pt>
                <c:pt idx="150320">
                  <c:v>-69.822499999999991</c:v>
                </c:pt>
                <c:pt idx="150321">
                  <c:v>-69.820499999999981</c:v>
                </c:pt>
                <c:pt idx="150322">
                  <c:v>-69.818499999999972</c:v>
                </c:pt>
                <c:pt idx="150323">
                  <c:v>-69.816499999999962</c:v>
                </c:pt>
                <c:pt idx="150324">
                  <c:v>-69.814499999999953</c:v>
                </c:pt>
                <c:pt idx="150325">
                  <c:v>-69.8125</c:v>
                </c:pt>
                <c:pt idx="150326">
                  <c:v>-69.81049999999999</c:v>
                </c:pt>
                <c:pt idx="150327">
                  <c:v>-69.808499999999981</c:v>
                </c:pt>
                <c:pt idx="150328">
                  <c:v>-69.806499999999971</c:v>
                </c:pt>
                <c:pt idx="150329">
                  <c:v>-69.804499999999962</c:v>
                </c:pt>
                <c:pt idx="150330">
                  <c:v>-69.802499999999952</c:v>
                </c:pt>
                <c:pt idx="150331">
                  <c:v>-69.8005</c:v>
                </c:pt>
                <c:pt idx="150332">
                  <c:v>-69.79849999999999</c:v>
                </c:pt>
                <c:pt idx="150333">
                  <c:v>-69.79649999999998</c:v>
                </c:pt>
                <c:pt idx="150334">
                  <c:v>-69.794499999999971</c:v>
                </c:pt>
                <c:pt idx="150335">
                  <c:v>-69.792499999999961</c:v>
                </c:pt>
                <c:pt idx="150336">
                  <c:v>-69.790499999999952</c:v>
                </c:pt>
                <c:pt idx="150337">
                  <c:v>-69.788499999999999</c:v>
                </c:pt>
                <c:pt idx="150338">
                  <c:v>-69.78649999999999</c:v>
                </c:pt>
                <c:pt idx="150339">
                  <c:v>-69.78449999999998</c:v>
                </c:pt>
                <c:pt idx="150340">
                  <c:v>-69.78249999999997</c:v>
                </c:pt>
                <c:pt idx="150341">
                  <c:v>-69.780499999999961</c:v>
                </c:pt>
                <c:pt idx="150342">
                  <c:v>-69.778499999999951</c:v>
                </c:pt>
                <c:pt idx="150343">
                  <c:v>-69.776499999999999</c:v>
                </c:pt>
                <c:pt idx="150344">
                  <c:v>-69.774499999999989</c:v>
                </c:pt>
                <c:pt idx="150345">
                  <c:v>-69.77249999999998</c:v>
                </c:pt>
                <c:pt idx="150346">
                  <c:v>-69.77049999999997</c:v>
                </c:pt>
                <c:pt idx="150347">
                  <c:v>-69.76849999999996</c:v>
                </c:pt>
                <c:pt idx="150348">
                  <c:v>-69.766499999999951</c:v>
                </c:pt>
                <c:pt idx="150349">
                  <c:v>-69.764499999999998</c:v>
                </c:pt>
                <c:pt idx="150350">
                  <c:v>-69.762499999999989</c:v>
                </c:pt>
                <c:pt idx="150351">
                  <c:v>-69.760499999999979</c:v>
                </c:pt>
                <c:pt idx="150352">
                  <c:v>-69.75849999999997</c:v>
                </c:pt>
                <c:pt idx="150353">
                  <c:v>-69.75649999999996</c:v>
                </c:pt>
                <c:pt idx="150354">
                  <c:v>-69.75449999999995</c:v>
                </c:pt>
                <c:pt idx="150355">
                  <c:v>-69.752499999999998</c:v>
                </c:pt>
                <c:pt idx="150356">
                  <c:v>-69.750499999999988</c:v>
                </c:pt>
                <c:pt idx="150357">
                  <c:v>-69.748499999999979</c:v>
                </c:pt>
                <c:pt idx="150358">
                  <c:v>-69.746499999999969</c:v>
                </c:pt>
                <c:pt idx="150359">
                  <c:v>-69.74449999999996</c:v>
                </c:pt>
                <c:pt idx="150360">
                  <c:v>-69.74249999999995</c:v>
                </c:pt>
                <c:pt idx="150361">
                  <c:v>-69.740499999999997</c:v>
                </c:pt>
                <c:pt idx="150362">
                  <c:v>-69.738499999999988</c:v>
                </c:pt>
                <c:pt idx="150363">
                  <c:v>-69.736499999999978</c:v>
                </c:pt>
                <c:pt idx="150364">
                  <c:v>-69.734499999999969</c:v>
                </c:pt>
                <c:pt idx="150365">
                  <c:v>-69.732499999999959</c:v>
                </c:pt>
                <c:pt idx="150366">
                  <c:v>-69.73049999999995</c:v>
                </c:pt>
                <c:pt idx="150367">
                  <c:v>-69.728499999999997</c:v>
                </c:pt>
                <c:pt idx="150368">
                  <c:v>-69.726499999999987</c:v>
                </c:pt>
                <c:pt idx="150369">
                  <c:v>-69.724499999999978</c:v>
                </c:pt>
                <c:pt idx="150370">
                  <c:v>-69.722499999999968</c:v>
                </c:pt>
                <c:pt idx="150371">
                  <c:v>-69.720499999999959</c:v>
                </c:pt>
                <c:pt idx="150372">
                  <c:v>-69.718499999999949</c:v>
                </c:pt>
                <c:pt idx="150373">
                  <c:v>-69.716499999999996</c:v>
                </c:pt>
                <c:pt idx="150374">
                  <c:v>-69.714499999999987</c:v>
                </c:pt>
                <c:pt idx="150375">
                  <c:v>-69.712499999999977</c:v>
                </c:pt>
                <c:pt idx="150376">
                  <c:v>-69.710499999999968</c:v>
                </c:pt>
                <c:pt idx="150377">
                  <c:v>-69.708499999999958</c:v>
                </c:pt>
                <c:pt idx="150378">
                  <c:v>-69.706500000000005</c:v>
                </c:pt>
                <c:pt idx="150379">
                  <c:v>-69.704499999999996</c:v>
                </c:pt>
                <c:pt idx="150380">
                  <c:v>-69.702499999999986</c:v>
                </c:pt>
                <c:pt idx="150381">
                  <c:v>-69.700499999999977</c:v>
                </c:pt>
                <c:pt idx="150382">
                  <c:v>-69.698499999999967</c:v>
                </c:pt>
                <c:pt idx="150383">
                  <c:v>-69.696499999999958</c:v>
                </c:pt>
                <c:pt idx="150384">
                  <c:v>-69.694500000000005</c:v>
                </c:pt>
                <c:pt idx="150385">
                  <c:v>-69.692499999999995</c:v>
                </c:pt>
                <c:pt idx="150386">
                  <c:v>-69.690499999999986</c:v>
                </c:pt>
                <c:pt idx="150387">
                  <c:v>-69.688499999999976</c:v>
                </c:pt>
                <c:pt idx="150388">
                  <c:v>-69.686499999999967</c:v>
                </c:pt>
                <c:pt idx="150389">
                  <c:v>-69.684499999999957</c:v>
                </c:pt>
                <c:pt idx="150390">
                  <c:v>-69.682500000000005</c:v>
                </c:pt>
                <c:pt idx="150391">
                  <c:v>-69.680499999999995</c:v>
                </c:pt>
                <c:pt idx="150392">
                  <c:v>-69.678499999999985</c:v>
                </c:pt>
                <c:pt idx="150393">
                  <c:v>-69.676499999999976</c:v>
                </c:pt>
                <c:pt idx="150394">
                  <c:v>-69.674499999999966</c:v>
                </c:pt>
                <c:pt idx="150395">
                  <c:v>-69.672499999999957</c:v>
                </c:pt>
                <c:pt idx="150396">
                  <c:v>-69.670500000000004</c:v>
                </c:pt>
                <c:pt idx="150397">
                  <c:v>-69.668499999999995</c:v>
                </c:pt>
                <c:pt idx="150398">
                  <c:v>-69.666499999999985</c:v>
                </c:pt>
                <c:pt idx="150399">
                  <c:v>-69.664499999999975</c:v>
                </c:pt>
                <c:pt idx="150400">
                  <c:v>-69.662499999999966</c:v>
                </c:pt>
                <c:pt idx="150401">
                  <c:v>-69.660499999999956</c:v>
                </c:pt>
                <c:pt idx="150402">
                  <c:v>-69.658500000000004</c:v>
                </c:pt>
                <c:pt idx="150403">
                  <c:v>-69.656499999999994</c:v>
                </c:pt>
                <c:pt idx="150404">
                  <c:v>-69.654499999999985</c:v>
                </c:pt>
                <c:pt idx="150405">
                  <c:v>-69.652499999999975</c:v>
                </c:pt>
                <c:pt idx="150406">
                  <c:v>-69.650499999999965</c:v>
                </c:pt>
                <c:pt idx="150407">
                  <c:v>-69.648499999999956</c:v>
                </c:pt>
                <c:pt idx="150408">
                  <c:v>-69.646500000000003</c:v>
                </c:pt>
                <c:pt idx="150409">
                  <c:v>-69.644499999999994</c:v>
                </c:pt>
                <c:pt idx="150410">
                  <c:v>-69.642499999999984</c:v>
                </c:pt>
                <c:pt idx="150411">
                  <c:v>-69.640499999999975</c:v>
                </c:pt>
                <c:pt idx="150412">
                  <c:v>-69.638499999999965</c:v>
                </c:pt>
                <c:pt idx="150413">
                  <c:v>-69.636499999999955</c:v>
                </c:pt>
                <c:pt idx="150414">
                  <c:v>-69.634500000000003</c:v>
                </c:pt>
                <c:pt idx="150415">
                  <c:v>-69.632499999999993</c:v>
                </c:pt>
                <c:pt idx="150416">
                  <c:v>-69.630499999999984</c:v>
                </c:pt>
                <c:pt idx="150417">
                  <c:v>-69.628499999999974</c:v>
                </c:pt>
                <c:pt idx="150418">
                  <c:v>-69.626499999999965</c:v>
                </c:pt>
                <c:pt idx="150419">
                  <c:v>-69.624499999999955</c:v>
                </c:pt>
                <c:pt idx="150420">
                  <c:v>-69.622500000000002</c:v>
                </c:pt>
                <c:pt idx="150421">
                  <c:v>-69.620499999999993</c:v>
                </c:pt>
                <c:pt idx="150422">
                  <c:v>-69.618499999999983</c:v>
                </c:pt>
                <c:pt idx="150423">
                  <c:v>-69.616499999999974</c:v>
                </c:pt>
                <c:pt idx="150424">
                  <c:v>-69.614499999999964</c:v>
                </c:pt>
                <c:pt idx="150425">
                  <c:v>-69.612499999999955</c:v>
                </c:pt>
                <c:pt idx="150426">
                  <c:v>-69.610500000000002</c:v>
                </c:pt>
                <c:pt idx="150427">
                  <c:v>-69.608499999999992</c:v>
                </c:pt>
                <c:pt idx="150428">
                  <c:v>-69.606499999999983</c:v>
                </c:pt>
                <c:pt idx="150429">
                  <c:v>-69.604499999999973</c:v>
                </c:pt>
                <c:pt idx="150430">
                  <c:v>-69.602499999999964</c:v>
                </c:pt>
                <c:pt idx="150431">
                  <c:v>-69.600499999999954</c:v>
                </c:pt>
                <c:pt idx="150432">
                  <c:v>-69.598500000000001</c:v>
                </c:pt>
                <c:pt idx="150433">
                  <c:v>-69.596499999999992</c:v>
                </c:pt>
                <c:pt idx="150434">
                  <c:v>-69.594499999999982</c:v>
                </c:pt>
                <c:pt idx="150435">
                  <c:v>-69.592499999999973</c:v>
                </c:pt>
                <c:pt idx="150436">
                  <c:v>-69.590499999999963</c:v>
                </c:pt>
                <c:pt idx="150437">
                  <c:v>-69.588499999999954</c:v>
                </c:pt>
                <c:pt idx="150438">
                  <c:v>-69.586500000000001</c:v>
                </c:pt>
                <c:pt idx="150439">
                  <c:v>-69.584499999999991</c:v>
                </c:pt>
                <c:pt idx="150440">
                  <c:v>-69.582499999999982</c:v>
                </c:pt>
                <c:pt idx="150441">
                  <c:v>-69.580499999999972</c:v>
                </c:pt>
                <c:pt idx="150442">
                  <c:v>-69.578499999999963</c:v>
                </c:pt>
                <c:pt idx="150443">
                  <c:v>-69.576499999999953</c:v>
                </c:pt>
                <c:pt idx="150444">
                  <c:v>-69.5745</c:v>
                </c:pt>
                <c:pt idx="150445">
                  <c:v>-69.572499999999991</c:v>
                </c:pt>
                <c:pt idx="150446">
                  <c:v>-69.570499999999981</c:v>
                </c:pt>
                <c:pt idx="150447">
                  <c:v>-69.568499999999972</c:v>
                </c:pt>
                <c:pt idx="150448">
                  <c:v>-69.566499999999962</c:v>
                </c:pt>
                <c:pt idx="150449">
                  <c:v>-69.564499999999953</c:v>
                </c:pt>
                <c:pt idx="150450">
                  <c:v>-69.5625</c:v>
                </c:pt>
                <c:pt idx="150451">
                  <c:v>-69.56049999999999</c:v>
                </c:pt>
                <c:pt idx="150452">
                  <c:v>-69.558499999999981</c:v>
                </c:pt>
                <c:pt idx="150453">
                  <c:v>-69.556499999999971</c:v>
                </c:pt>
                <c:pt idx="150454">
                  <c:v>-69.554499999999962</c:v>
                </c:pt>
                <c:pt idx="150455">
                  <c:v>-69.552499999999952</c:v>
                </c:pt>
                <c:pt idx="150456">
                  <c:v>-69.5505</c:v>
                </c:pt>
                <c:pt idx="150457">
                  <c:v>-69.54849999999999</c:v>
                </c:pt>
                <c:pt idx="150458">
                  <c:v>-69.54649999999998</c:v>
                </c:pt>
                <c:pt idx="150459">
                  <c:v>-69.544499999999971</c:v>
                </c:pt>
                <c:pt idx="150460">
                  <c:v>-69.542499999999961</c:v>
                </c:pt>
                <c:pt idx="150461">
                  <c:v>-69.540499999999952</c:v>
                </c:pt>
                <c:pt idx="150462">
                  <c:v>-69.538499999999999</c:v>
                </c:pt>
                <c:pt idx="150463">
                  <c:v>-69.53649999999999</c:v>
                </c:pt>
                <c:pt idx="150464">
                  <c:v>-69.53449999999998</c:v>
                </c:pt>
                <c:pt idx="150465">
                  <c:v>-69.53249999999997</c:v>
                </c:pt>
                <c:pt idx="150466">
                  <c:v>-69.530499999999961</c:v>
                </c:pt>
                <c:pt idx="150467">
                  <c:v>-69.528499999999951</c:v>
                </c:pt>
                <c:pt idx="150468">
                  <c:v>-69.526499999999999</c:v>
                </c:pt>
                <c:pt idx="150469">
                  <c:v>-69.524499999999989</c:v>
                </c:pt>
                <c:pt idx="150470">
                  <c:v>-69.52249999999998</c:v>
                </c:pt>
                <c:pt idx="150471">
                  <c:v>-69.52049999999997</c:v>
                </c:pt>
                <c:pt idx="150472">
                  <c:v>-69.51849999999996</c:v>
                </c:pt>
                <c:pt idx="150473">
                  <c:v>-69.516499999999951</c:v>
                </c:pt>
                <c:pt idx="150474">
                  <c:v>-69.514499999999998</c:v>
                </c:pt>
                <c:pt idx="150475">
                  <c:v>-69.512499999999989</c:v>
                </c:pt>
                <c:pt idx="150476">
                  <c:v>-69.510499999999979</c:v>
                </c:pt>
                <c:pt idx="150477">
                  <c:v>-69.50849999999997</c:v>
                </c:pt>
                <c:pt idx="150478">
                  <c:v>-69.50649999999996</c:v>
                </c:pt>
                <c:pt idx="150479">
                  <c:v>-69.50449999999995</c:v>
                </c:pt>
                <c:pt idx="150480">
                  <c:v>-69.502499999999998</c:v>
                </c:pt>
                <c:pt idx="150481">
                  <c:v>-69.500499999999988</c:v>
                </c:pt>
                <c:pt idx="150482">
                  <c:v>-69.498499999999979</c:v>
                </c:pt>
                <c:pt idx="150483">
                  <c:v>-69.496499999999969</c:v>
                </c:pt>
                <c:pt idx="150484">
                  <c:v>-69.49449999999996</c:v>
                </c:pt>
                <c:pt idx="150485">
                  <c:v>-69.49249999999995</c:v>
                </c:pt>
                <c:pt idx="150486">
                  <c:v>-69.490499999999997</c:v>
                </c:pt>
                <c:pt idx="150487">
                  <c:v>-69.488499999999988</c:v>
                </c:pt>
                <c:pt idx="150488">
                  <c:v>-69.486499999999978</c:v>
                </c:pt>
                <c:pt idx="150489">
                  <c:v>-69.484499999999969</c:v>
                </c:pt>
                <c:pt idx="150490">
                  <c:v>-69.482499999999959</c:v>
                </c:pt>
                <c:pt idx="150491">
                  <c:v>-69.48049999999995</c:v>
                </c:pt>
                <c:pt idx="150492">
                  <c:v>-69.478499999999997</c:v>
                </c:pt>
                <c:pt idx="150493">
                  <c:v>-69.476499999999987</c:v>
                </c:pt>
                <c:pt idx="150494">
                  <c:v>-69.474499999999978</c:v>
                </c:pt>
                <c:pt idx="150495">
                  <c:v>-69.472499999999968</c:v>
                </c:pt>
                <c:pt idx="150496">
                  <c:v>-69.470499999999959</c:v>
                </c:pt>
                <c:pt idx="150497">
                  <c:v>-69.468499999999949</c:v>
                </c:pt>
                <c:pt idx="150498">
                  <c:v>-69.466499999999996</c:v>
                </c:pt>
                <c:pt idx="150499">
                  <c:v>-69.464499999999987</c:v>
                </c:pt>
                <c:pt idx="150500">
                  <c:v>-69.462499999999977</c:v>
                </c:pt>
                <c:pt idx="150501">
                  <c:v>-69.460499999999968</c:v>
                </c:pt>
                <c:pt idx="150502">
                  <c:v>-69.458499999999958</c:v>
                </c:pt>
                <c:pt idx="150503">
                  <c:v>-69.456500000000005</c:v>
                </c:pt>
                <c:pt idx="150504">
                  <c:v>-69.454499999999996</c:v>
                </c:pt>
                <c:pt idx="150505">
                  <c:v>-69.452499999999986</c:v>
                </c:pt>
                <c:pt idx="150506">
                  <c:v>-69.450499999999977</c:v>
                </c:pt>
                <c:pt idx="150507">
                  <c:v>-69.448499999999967</c:v>
                </c:pt>
                <c:pt idx="150508">
                  <c:v>-69.446499999999958</c:v>
                </c:pt>
                <c:pt idx="150509">
                  <c:v>-69.444500000000005</c:v>
                </c:pt>
                <c:pt idx="150510">
                  <c:v>-69.442499999999995</c:v>
                </c:pt>
                <c:pt idx="150511">
                  <c:v>-69.440499999999986</c:v>
                </c:pt>
                <c:pt idx="150512">
                  <c:v>-69.438499999999976</c:v>
                </c:pt>
                <c:pt idx="150513">
                  <c:v>-69.436499999999967</c:v>
                </c:pt>
                <c:pt idx="150514">
                  <c:v>-69.434499999999957</c:v>
                </c:pt>
                <c:pt idx="150515">
                  <c:v>-69.432500000000005</c:v>
                </c:pt>
                <c:pt idx="150516">
                  <c:v>-69.430499999999995</c:v>
                </c:pt>
                <c:pt idx="150517">
                  <c:v>-69.428499999999985</c:v>
                </c:pt>
                <c:pt idx="150518">
                  <c:v>-69.426499999999976</c:v>
                </c:pt>
                <c:pt idx="150519">
                  <c:v>-69.424499999999966</c:v>
                </c:pt>
                <c:pt idx="150520">
                  <c:v>-69.422499999999957</c:v>
                </c:pt>
                <c:pt idx="150521">
                  <c:v>-69.420500000000004</c:v>
                </c:pt>
                <c:pt idx="150522">
                  <c:v>-69.418499999999995</c:v>
                </c:pt>
                <c:pt idx="150523">
                  <c:v>-69.416499999999985</c:v>
                </c:pt>
                <c:pt idx="150524">
                  <c:v>-69.414499999999975</c:v>
                </c:pt>
                <c:pt idx="150525">
                  <c:v>-69.412499999999966</c:v>
                </c:pt>
                <c:pt idx="150526">
                  <c:v>-69.410499999999956</c:v>
                </c:pt>
                <c:pt idx="150527">
                  <c:v>-69.408500000000004</c:v>
                </c:pt>
                <c:pt idx="150528">
                  <c:v>-69.406499999999994</c:v>
                </c:pt>
                <c:pt idx="150529">
                  <c:v>-69.404499999999985</c:v>
                </c:pt>
                <c:pt idx="150530">
                  <c:v>-69.402499999999975</c:v>
                </c:pt>
                <c:pt idx="150531">
                  <c:v>-69.400499999999965</c:v>
                </c:pt>
                <c:pt idx="150532">
                  <c:v>-69.398499999999956</c:v>
                </c:pt>
                <c:pt idx="150533">
                  <c:v>-69.396500000000003</c:v>
                </c:pt>
                <c:pt idx="150534">
                  <c:v>-69.394499999999994</c:v>
                </c:pt>
                <c:pt idx="150535">
                  <c:v>-69.392499999999984</c:v>
                </c:pt>
                <c:pt idx="150536">
                  <c:v>-69.390499999999975</c:v>
                </c:pt>
                <c:pt idx="150537">
                  <c:v>-69.388499999999965</c:v>
                </c:pt>
                <c:pt idx="150538">
                  <c:v>-69.386499999999955</c:v>
                </c:pt>
                <c:pt idx="150539">
                  <c:v>-69.384500000000003</c:v>
                </c:pt>
                <c:pt idx="150540">
                  <c:v>-69.382499999999993</c:v>
                </c:pt>
                <c:pt idx="150541">
                  <c:v>-69.380499999999984</c:v>
                </c:pt>
                <c:pt idx="150542">
                  <c:v>-69.378499999999974</c:v>
                </c:pt>
                <c:pt idx="150543">
                  <c:v>-69.376499999999965</c:v>
                </c:pt>
                <c:pt idx="150544">
                  <c:v>-69.374499999999955</c:v>
                </c:pt>
                <c:pt idx="150545">
                  <c:v>-69.372500000000002</c:v>
                </c:pt>
                <c:pt idx="150546">
                  <c:v>-69.370499999999993</c:v>
                </c:pt>
                <c:pt idx="150547">
                  <c:v>-69.368499999999983</c:v>
                </c:pt>
                <c:pt idx="150548">
                  <c:v>-69.366499999999974</c:v>
                </c:pt>
                <c:pt idx="150549">
                  <c:v>-69.364499999999964</c:v>
                </c:pt>
                <c:pt idx="150550">
                  <c:v>-69.362499999999955</c:v>
                </c:pt>
                <c:pt idx="150551">
                  <c:v>-69.360500000000002</c:v>
                </c:pt>
                <c:pt idx="150552">
                  <c:v>-69.358499999999992</c:v>
                </c:pt>
                <c:pt idx="150553">
                  <c:v>-69.356499999999983</c:v>
                </c:pt>
                <c:pt idx="150554">
                  <c:v>-69.354499999999973</c:v>
                </c:pt>
                <c:pt idx="150555">
                  <c:v>-69.352499999999964</c:v>
                </c:pt>
                <c:pt idx="150556">
                  <c:v>-69.350499999999954</c:v>
                </c:pt>
                <c:pt idx="150557">
                  <c:v>-69.348500000000001</c:v>
                </c:pt>
                <c:pt idx="150558">
                  <c:v>-69.346499999999992</c:v>
                </c:pt>
                <c:pt idx="150559">
                  <c:v>-69.344499999999982</c:v>
                </c:pt>
                <c:pt idx="150560">
                  <c:v>-69.342499999999973</c:v>
                </c:pt>
                <c:pt idx="150561">
                  <c:v>-69.340499999999963</c:v>
                </c:pt>
                <c:pt idx="150562">
                  <c:v>-69.338499999999954</c:v>
                </c:pt>
                <c:pt idx="150563">
                  <c:v>-69.336500000000001</c:v>
                </c:pt>
                <c:pt idx="150564">
                  <c:v>-69.334499999999991</c:v>
                </c:pt>
                <c:pt idx="150565">
                  <c:v>-69.332499999999982</c:v>
                </c:pt>
                <c:pt idx="150566">
                  <c:v>-69.330499999999972</c:v>
                </c:pt>
                <c:pt idx="150567">
                  <c:v>-69.328499999999963</c:v>
                </c:pt>
                <c:pt idx="150568">
                  <c:v>-69.326499999999953</c:v>
                </c:pt>
                <c:pt idx="150569">
                  <c:v>-69.3245</c:v>
                </c:pt>
                <c:pt idx="150570">
                  <c:v>-69.322499999999991</c:v>
                </c:pt>
                <c:pt idx="150571">
                  <c:v>-69.320499999999981</c:v>
                </c:pt>
                <c:pt idx="150572">
                  <c:v>-69.318499999999972</c:v>
                </c:pt>
                <c:pt idx="150573">
                  <c:v>-69.316499999999962</c:v>
                </c:pt>
                <c:pt idx="150574">
                  <c:v>-69.314499999999953</c:v>
                </c:pt>
                <c:pt idx="150575">
                  <c:v>-69.3125</c:v>
                </c:pt>
                <c:pt idx="150576">
                  <c:v>-69.31049999999999</c:v>
                </c:pt>
                <c:pt idx="150577">
                  <c:v>-69.308499999999981</c:v>
                </c:pt>
                <c:pt idx="150578">
                  <c:v>-69.306499999999971</c:v>
                </c:pt>
                <c:pt idx="150579">
                  <c:v>-69.304499999999962</c:v>
                </c:pt>
                <c:pt idx="150580">
                  <c:v>-69.302499999999952</c:v>
                </c:pt>
                <c:pt idx="150581">
                  <c:v>-69.3005</c:v>
                </c:pt>
                <c:pt idx="150582">
                  <c:v>-69.29849999999999</c:v>
                </c:pt>
                <c:pt idx="150583">
                  <c:v>-69.29649999999998</c:v>
                </c:pt>
                <c:pt idx="150584">
                  <c:v>-69.294499999999971</c:v>
                </c:pt>
                <c:pt idx="150585">
                  <c:v>-69.292499999999961</c:v>
                </c:pt>
                <c:pt idx="150586">
                  <c:v>-69.290499999999952</c:v>
                </c:pt>
                <c:pt idx="150587">
                  <c:v>-69.288499999999999</c:v>
                </c:pt>
                <c:pt idx="150588">
                  <c:v>-69.28649999999999</c:v>
                </c:pt>
                <c:pt idx="150589">
                  <c:v>-69.28449999999998</c:v>
                </c:pt>
                <c:pt idx="150590">
                  <c:v>-69.28249999999997</c:v>
                </c:pt>
                <c:pt idx="150591">
                  <c:v>-69.280499999999961</c:v>
                </c:pt>
                <c:pt idx="150592">
                  <c:v>-69.278499999999951</c:v>
                </c:pt>
                <c:pt idx="150593">
                  <c:v>-69.276499999999999</c:v>
                </c:pt>
                <c:pt idx="150594">
                  <c:v>-69.274499999999989</c:v>
                </c:pt>
                <c:pt idx="150595">
                  <c:v>-69.27249999999998</c:v>
                </c:pt>
                <c:pt idx="150596">
                  <c:v>-69.27049999999997</c:v>
                </c:pt>
                <c:pt idx="150597">
                  <c:v>-69.26849999999996</c:v>
                </c:pt>
                <c:pt idx="150598">
                  <c:v>-69.266499999999951</c:v>
                </c:pt>
                <c:pt idx="150599">
                  <c:v>-69.264499999999998</c:v>
                </c:pt>
                <c:pt idx="150600">
                  <c:v>-69.262499999999989</c:v>
                </c:pt>
                <c:pt idx="150601">
                  <c:v>-69.260499999999979</c:v>
                </c:pt>
                <c:pt idx="150602">
                  <c:v>-69.25849999999997</c:v>
                </c:pt>
                <c:pt idx="150603">
                  <c:v>-69.25649999999996</c:v>
                </c:pt>
                <c:pt idx="150604">
                  <c:v>-69.25449999999995</c:v>
                </c:pt>
                <c:pt idx="150605">
                  <c:v>-69.252499999999998</c:v>
                </c:pt>
                <c:pt idx="150606">
                  <c:v>-69.250499999999988</c:v>
                </c:pt>
                <c:pt idx="150607">
                  <c:v>-69.248499999999979</c:v>
                </c:pt>
                <c:pt idx="150608">
                  <c:v>-69.246499999999969</c:v>
                </c:pt>
                <c:pt idx="150609">
                  <c:v>-69.24449999999996</c:v>
                </c:pt>
                <c:pt idx="150610">
                  <c:v>-69.24249999999995</c:v>
                </c:pt>
                <c:pt idx="150611">
                  <c:v>-69.240499999999997</c:v>
                </c:pt>
                <c:pt idx="150612">
                  <c:v>-69.238499999999988</c:v>
                </c:pt>
                <c:pt idx="150613">
                  <c:v>-69.236499999999978</c:v>
                </c:pt>
                <c:pt idx="150614">
                  <c:v>-69.234499999999969</c:v>
                </c:pt>
                <c:pt idx="150615">
                  <c:v>-69.232499999999959</c:v>
                </c:pt>
                <c:pt idx="150616">
                  <c:v>-69.23049999999995</c:v>
                </c:pt>
                <c:pt idx="150617">
                  <c:v>-69.228499999999997</c:v>
                </c:pt>
                <c:pt idx="150618">
                  <c:v>-69.226499999999987</c:v>
                </c:pt>
                <c:pt idx="150619">
                  <c:v>-69.224499999999978</c:v>
                </c:pt>
                <c:pt idx="150620">
                  <c:v>-69.222499999999968</c:v>
                </c:pt>
                <c:pt idx="150621">
                  <c:v>-69.220499999999959</c:v>
                </c:pt>
                <c:pt idx="150622">
                  <c:v>-69.218499999999949</c:v>
                </c:pt>
                <c:pt idx="150623">
                  <c:v>-69.216499999999996</c:v>
                </c:pt>
                <c:pt idx="150624">
                  <c:v>-69.214499999999987</c:v>
                </c:pt>
                <c:pt idx="150625">
                  <c:v>-69.212499999999977</c:v>
                </c:pt>
                <c:pt idx="150626">
                  <c:v>-69.210499999999968</c:v>
                </c:pt>
                <c:pt idx="150627">
                  <c:v>-69.208499999999958</c:v>
                </c:pt>
                <c:pt idx="150628">
                  <c:v>-69.206500000000005</c:v>
                </c:pt>
                <c:pt idx="150629">
                  <c:v>-69.204499999999996</c:v>
                </c:pt>
                <c:pt idx="150630">
                  <c:v>-69.202499999999986</c:v>
                </c:pt>
                <c:pt idx="150631">
                  <c:v>-69.200499999999977</c:v>
                </c:pt>
                <c:pt idx="150632">
                  <c:v>-69.198499999999967</c:v>
                </c:pt>
                <c:pt idx="150633">
                  <c:v>-69.196499999999958</c:v>
                </c:pt>
                <c:pt idx="150634">
                  <c:v>-69.194500000000005</c:v>
                </c:pt>
                <c:pt idx="150635">
                  <c:v>-69.192499999999995</c:v>
                </c:pt>
                <c:pt idx="150636">
                  <c:v>-69.190499999999986</c:v>
                </c:pt>
                <c:pt idx="150637">
                  <c:v>-69.188499999999976</c:v>
                </c:pt>
                <c:pt idx="150638">
                  <c:v>-69.186499999999967</c:v>
                </c:pt>
                <c:pt idx="150639">
                  <c:v>-69.184499999999957</c:v>
                </c:pt>
                <c:pt idx="150640">
                  <c:v>-69.182500000000005</c:v>
                </c:pt>
                <c:pt idx="150641">
                  <c:v>-69.180499999999995</c:v>
                </c:pt>
                <c:pt idx="150642">
                  <c:v>-69.178499999999985</c:v>
                </c:pt>
                <c:pt idx="150643">
                  <c:v>-69.176499999999976</c:v>
                </c:pt>
                <c:pt idx="150644">
                  <c:v>-69.174499999999966</c:v>
                </c:pt>
                <c:pt idx="150645">
                  <c:v>-69.172499999999957</c:v>
                </c:pt>
                <c:pt idx="150646">
                  <c:v>-69.170500000000004</c:v>
                </c:pt>
                <c:pt idx="150647">
                  <c:v>-69.168499999999995</c:v>
                </c:pt>
                <c:pt idx="150648">
                  <c:v>-69.166499999999985</c:v>
                </c:pt>
                <c:pt idx="150649">
                  <c:v>-69.164499999999975</c:v>
                </c:pt>
                <c:pt idx="150650">
                  <c:v>-69.162499999999966</c:v>
                </c:pt>
                <c:pt idx="150651">
                  <c:v>-69.160499999999956</c:v>
                </c:pt>
                <c:pt idx="150652">
                  <c:v>-69.158500000000004</c:v>
                </c:pt>
                <c:pt idx="150653">
                  <c:v>-69.156499999999994</c:v>
                </c:pt>
                <c:pt idx="150654">
                  <c:v>-69.154499999999985</c:v>
                </c:pt>
                <c:pt idx="150655">
                  <c:v>-69.152499999999975</c:v>
                </c:pt>
                <c:pt idx="150656">
                  <c:v>-69.150499999999965</c:v>
                </c:pt>
                <c:pt idx="150657">
                  <c:v>-69.148499999999956</c:v>
                </c:pt>
                <c:pt idx="150658">
                  <c:v>-69.146500000000003</c:v>
                </c:pt>
                <c:pt idx="150659">
                  <c:v>-69.144499999999994</c:v>
                </c:pt>
                <c:pt idx="150660">
                  <c:v>-69.142499999999984</c:v>
                </c:pt>
                <c:pt idx="150661">
                  <c:v>-69.140499999999975</c:v>
                </c:pt>
                <c:pt idx="150662">
                  <c:v>-69.138499999999965</c:v>
                </c:pt>
                <c:pt idx="150663">
                  <c:v>-69.136499999999955</c:v>
                </c:pt>
                <c:pt idx="150664">
                  <c:v>-69.134500000000003</c:v>
                </c:pt>
                <c:pt idx="150665">
                  <c:v>-69.132499999999993</c:v>
                </c:pt>
                <c:pt idx="150666">
                  <c:v>-69.130499999999984</c:v>
                </c:pt>
                <c:pt idx="150667">
                  <c:v>-69.128499999999974</c:v>
                </c:pt>
                <c:pt idx="150668">
                  <c:v>-69.126499999999965</c:v>
                </c:pt>
                <c:pt idx="150669">
                  <c:v>-69.124499999999955</c:v>
                </c:pt>
                <c:pt idx="150670">
                  <c:v>-69.122500000000002</c:v>
                </c:pt>
                <c:pt idx="150671">
                  <c:v>-69.120499999999993</c:v>
                </c:pt>
                <c:pt idx="150672">
                  <c:v>-69.118499999999983</c:v>
                </c:pt>
                <c:pt idx="150673">
                  <c:v>-69.116499999999974</c:v>
                </c:pt>
                <c:pt idx="150674">
                  <c:v>-69.114499999999964</c:v>
                </c:pt>
                <c:pt idx="150675">
                  <c:v>-69.112499999999955</c:v>
                </c:pt>
                <c:pt idx="150676">
                  <c:v>-69.110500000000002</c:v>
                </c:pt>
                <c:pt idx="150677">
                  <c:v>-69.108499999999992</c:v>
                </c:pt>
                <c:pt idx="150678">
                  <c:v>-69.106499999999983</c:v>
                </c:pt>
                <c:pt idx="150679">
                  <c:v>-69.104499999999973</c:v>
                </c:pt>
                <c:pt idx="150680">
                  <c:v>-69.102499999999964</c:v>
                </c:pt>
                <c:pt idx="150681">
                  <c:v>-69.100499999999954</c:v>
                </c:pt>
                <c:pt idx="150682">
                  <c:v>-69.098500000000001</c:v>
                </c:pt>
                <c:pt idx="150683">
                  <c:v>-69.096499999999992</c:v>
                </c:pt>
                <c:pt idx="150684">
                  <c:v>-69.094499999999982</c:v>
                </c:pt>
                <c:pt idx="150685">
                  <c:v>-69.092499999999973</c:v>
                </c:pt>
                <c:pt idx="150686">
                  <c:v>-69.090499999999963</c:v>
                </c:pt>
                <c:pt idx="150687">
                  <c:v>-69.088499999999954</c:v>
                </c:pt>
                <c:pt idx="150688">
                  <c:v>-69.086500000000001</c:v>
                </c:pt>
                <c:pt idx="150689">
                  <c:v>-69.084499999999991</c:v>
                </c:pt>
                <c:pt idx="150690">
                  <c:v>-69.082499999999982</c:v>
                </c:pt>
                <c:pt idx="150691">
                  <c:v>-69.080499999999972</c:v>
                </c:pt>
                <c:pt idx="150692">
                  <c:v>-69.078499999999963</c:v>
                </c:pt>
                <c:pt idx="150693">
                  <c:v>-69.076499999999953</c:v>
                </c:pt>
                <c:pt idx="150694">
                  <c:v>-69.0745</c:v>
                </c:pt>
                <c:pt idx="150695">
                  <c:v>-69.072499999999991</c:v>
                </c:pt>
                <c:pt idx="150696">
                  <c:v>-69.070499999999981</c:v>
                </c:pt>
                <c:pt idx="150697">
                  <c:v>-69.068499999999972</c:v>
                </c:pt>
                <c:pt idx="150698">
                  <c:v>-69.066499999999962</c:v>
                </c:pt>
                <c:pt idx="150699">
                  <c:v>-69.064499999999953</c:v>
                </c:pt>
                <c:pt idx="150700">
                  <c:v>-69.0625</c:v>
                </c:pt>
                <c:pt idx="150701">
                  <c:v>-69.06049999999999</c:v>
                </c:pt>
                <c:pt idx="150702">
                  <c:v>-69.058499999999981</c:v>
                </c:pt>
                <c:pt idx="150703">
                  <c:v>-69.056499999999971</c:v>
                </c:pt>
                <c:pt idx="150704">
                  <c:v>-69.054499999999962</c:v>
                </c:pt>
                <c:pt idx="150705">
                  <c:v>-69.052499999999952</c:v>
                </c:pt>
                <c:pt idx="150706">
                  <c:v>-69.0505</c:v>
                </c:pt>
                <c:pt idx="150707">
                  <c:v>-69.04849999999999</c:v>
                </c:pt>
                <c:pt idx="150708">
                  <c:v>-69.04649999999998</c:v>
                </c:pt>
                <c:pt idx="150709">
                  <c:v>-69.044499999999971</c:v>
                </c:pt>
                <c:pt idx="150710">
                  <c:v>-69.042499999999961</c:v>
                </c:pt>
                <c:pt idx="150711">
                  <c:v>-69.040499999999952</c:v>
                </c:pt>
                <c:pt idx="150712">
                  <c:v>-69.038499999999999</c:v>
                </c:pt>
                <c:pt idx="150713">
                  <c:v>-69.03649999999999</c:v>
                </c:pt>
                <c:pt idx="150714">
                  <c:v>-69.03449999999998</c:v>
                </c:pt>
                <c:pt idx="150715">
                  <c:v>-69.03249999999997</c:v>
                </c:pt>
                <c:pt idx="150716">
                  <c:v>-69.030499999999961</c:v>
                </c:pt>
                <c:pt idx="150717">
                  <c:v>-69.028499999999951</c:v>
                </c:pt>
                <c:pt idx="150718">
                  <c:v>-69.026499999999999</c:v>
                </c:pt>
                <c:pt idx="150719">
                  <c:v>-69.024499999999989</c:v>
                </c:pt>
                <c:pt idx="150720">
                  <c:v>-69.02249999999998</c:v>
                </c:pt>
                <c:pt idx="150721">
                  <c:v>-69.02049999999997</c:v>
                </c:pt>
                <c:pt idx="150722">
                  <c:v>-69.01849999999996</c:v>
                </c:pt>
                <c:pt idx="150723">
                  <c:v>-69.016499999999951</c:v>
                </c:pt>
                <c:pt idx="150724">
                  <c:v>-69.014499999999998</c:v>
                </c:pt>
                <c:pt idx="150725">
                  <c:v>-69.012499999999989</c:v>
                </c:pt>
                <c:pt idx="150726">
                  <c:v>-69.010499999999979</c:v>
                </c:pt>
                <c:pt idx="150727">
                  <c:v>-69.00849999999997</c:v>
                </c:pt>
                <c:pt idx="150728">
                  <c:v>-69.00649999999996</c:v>
                </c:pt>
                <c:pt idx="150729">
                  <c:v>-69.00449999999995</c:v>
                </c:pt>
                <c:pt idx="150730">
                  <c:v>-69.002499999999998</c:v>
                </c:pt>
                <c:pt idx="150731">
                  <c:v>-69.000499999999988</c:v>
                </c:pt>
                <c:pt idx="150732">
                  <c:v>-68.998499999999979</c:v>
                </c:pt>
                <c:pt idx="150733">
                  <c:v>-68.996499999999969</c:v>
                </c:pt>
                <c:pt idx="150734">
                  <c:v>-68.99449999999996</c:v>
                </c:pt>
                <c:pt idx="150735">
                  <c:v>-68.99249999999995</c:v>
                </c:pt>
                <c:pt idx="150736">
                  <c:v>-68.990499999999997</c:v>
                </c:pt>
                <c:pt idx="150737">
                  <c:v>-68.988499999999988</c:v>
                </c:pt>
                <c:pt idx="150738">
                  <c:v>-68.986499999999978</c:v>
                </c:pt>
                <c:pt idx="150739">
                  <c:v>-68.984499999999969</c:v>
                </c:pt>
                <c:pt idx="150740">
                  <c:v>-68.982499999999959</c:v>
                </c:pt>
                <c:pt idx="150741">
                  <c:v>-68.98049999999995</c:v>
                </c:pt>
                <c:pt idx="150742">
                  <c:v>-68.978499999999997</c:v>
                </c:pt>
                <c:pt idx="150743">
                  <c:v>-68.976499999999987</c:v>
                </c:pt>
                <c:pt idx="150744">
                  <c:v>-68.974499999999978</c:v>
                </c:pt>
                <c:pt idx="150745">
                  <c:v>-68.972499999999968</c:v>
                </c:pt>
                <c:pt idx="150746">
                  <c:v>-68.970499999999959</c:v>
                </c:pt>
                <c:pt idx="150747">
                  <c:v>-68.968499999999949</c:v>
                </c:pt>
                <c:pt idx="150748">
                  <c:v>-68.966499999999996</c:v>
                </c:pt>
                <c:pt idx="150749">
                  <c:v>-68.964499999999987</c:v>
                </c:pt>
                <c:pt idx="150750">
                  <c:v>-68.962499999999977</c:v>
                </c:pt>
                <c:pt idx="150751">
                  <c:v>-68.960499999999968</c:v>
                </c:pt>
                <c:pt idx="150752">
                  <c:v>-68.958499999999958</c:v>
                </c:pt>
                <c:pt idx="150753">
                  <c:v>-68.956500000000005</c:v>
                </c:pt>
                <c:pt idx="150754">
                  <c:v>-68.954499999999996</c:v>
                </c:pt>
                <c:pt idx="150755">
                  <c:v>-68.952499999999986</c:v>
                </c:pt>
                <c:pt idx="150756">
                  <c:v>-68.950499999999977</c:v>
                </c:pt>
                <c:pt idx="150757">
                  <c:v>-68.948499999999967</c:v>
                </c:pt>
                <c:pt idx="150758">
                  <c:v>-68.946499999999958</c:v>
                </c:pt>
                <c:pt idx="150759">
                  <c:v>-68.944500000000005</c:v>
                </c:pt>
                <c:pt idx="150760">
                  <c:v>-68.942499999999995</c:v>
                </c:pt>
                <c:pt idx="150761">
                  <c:v>-68.940499999999986</c:v>
                </c:pt>
                <c:pt idx="150762">
                  <c:v>-68.938499999999976</c:v>
                </c:pt>
                <c:pt idx="150763">
                  <c:v>-68.936499999999967</c:v>
                </c:pt>
                <c:pt idx="150764">
                  <c:v>-68.934499999999957</c:v>
                </c:pt>
                <c:pt idx="150765">
                  <c:v>-68.932500000000005</c:v>
                </c:pt>
                <c:pt idx="150766">
                  <c:v>-68.930499999999995</c:v>
                </c:pt>
                <c:pt idx="150767">
                  <c:v>-68.928499999999985</c:v>
                </c:pt>
                <c:pt idx="150768">
                  <c:v>-68.926499999999976</c:v>
                </c:pt>
                <c:pt idx="150769">
                  <c:v>-68.924499999999966</c:v>
                </c:pt>
                <c:pt idx="150770">
                  <c:v>-68.922499999999957</c:v>
                </c:pt>
                <c:pt idx="150771">
                  <c:v>-68.920500000000004</c:v>
                </c:pt>
                <c:pt idx="150772">
                  <c:v>-68.918499999999995</c:v>
                </c:pt>
                <c:pt idx="150773">
                  <c:v>-68.916499999999985</c:v>
                </c:pt>
                <c:pt idx="150774">
                  <c:v>-68.914499999999975</c:v>
                </c:pt>
                <c:pt idx="150775">
                  <c:v>-68.912499999999966</c:v>
                </c:pt>
                <c:pt idx="150776">
                  <c:v>-68.910499999999956</c:v>
                </c:pt>
                <c:pt idx="150777">
                  <c:v>-68.908500000000004</c:v>
                </c:pt>
                <c:pt idx="150778">
                  <c:v>-68.906499999999994</c:v>
                </c:pt>
                <c:pt idx="150779">
                  <c:v>-68.904499999999985</c:v>
                </c:pt>
                <c:pt idx="150780">
                  <c:v>-68.902499999999975</c:v>
                </c:pt>
                <c:pt idx="150781">
                  <c:v>-68.900499999999965</c:v>
                </c:pt>
                <c:pt idx="150782">
                  <c:v>-68.898499999999956</c:v>
                </c:pt>
                <c:pt idx="150783">
                  <c:v>-68.896500000000003</c:v>
                </c:pt>
                <c:pt idx="150784">
                  <c:v>-68.894499999999994</c:v>
                </c:pt>
                <c:pt idx="150785">
                  <c:v>-68.892499999999984</c:v>
                </c:pt>
                <c:pt idx="150786">
                  <c:v>-68.890499999999975</c:v>
                </c:pt>
                <c:pt idx="150787">
                  <c:v>-68.888499999999965</c:v>
                </c:pt>
                <c:pt idx="150788">
                  <c:v>-68.886499999999955</c:v>
                </c:pt>
                <c:pt idx="150789">
                  <c:v>-68.884500000000003</c:v>
                </c:pt>
                <c:pt idx="150790">
                  <c:v>-68.882499999999993</c:v>
                </c:pt>
                <c:pt idx="150791">
                  <c:v>-68.880499999999984</c:v>
                </c:pt>
                <c:pt idx="150792">
                  <c:v>-68.878499999999974</c:v>
                </c:pt>
                <c:pt idx="150793">
                  <c:v>-68.876499999999965</c:v>
                </c:pt>
                <c:pt idx="150794">
                  <c:v>-68.874499999999955</c:v>
                </c:pt>
                <c:pt idx="150795">
                  <c:v>-68.872500000000002</c:v>
                </c:pt>
                <c:pt idx="150796">
                  <c:v>-68.870499999999993</c:v>
                </c:pt>
                <c:pt idx="150797">
                  <c:v>-68.868499999999983</c:v>
                </c:pt>
                <c:pt idx="150798">
                  <c:v>-68.866499999999974</c:v>
                </c:pt>
                <c:pt idx="150799">
                  <c:v>-68.864499999999964</c:v>
                </c:pt>
                <c:pt idx="150800">
                  <c:v>-68.862499999999955</c:v>
                </c:pt>
                <c:pt idx="150801">
                  <c:v>-68.860500000000002</c:v>
                </c:pt>
                <c:pt idx="150802">
                  <c:v>-68.858499999999992</c:v>
                </c:pt>
                <c:pt idx="150803">
                  <c:v>-68.856499999999983</c:v>
                </c:pt>
                <c:pt idx="150804">
                  <c:v>-68.854499999999973</c:v>
                </c:pt>
                <c:pt idx="150805">
                  <c:v>-68.852499999999964</c:v>
                </c:pt>
                <c:pt idx="150806">
                  <c:v>-68.850499999999954</c:v>
                </c:pt>
                <c:pt idx="150807">
                  <c:v>-68.848500000000001</c:v>
                </c:pt>
                <c:pt idx="150808">
                  <c:v>-68.846499999999992</c:v>
                </c:pt>
                <c:pt idx="150809">
                  <c:v>-68.844499999999982</c:v>
                </c:pt>
                <c:pt idx="150810">
                  <c:v>-68.842499999999973</c:v>
                </c:pt>
                <c:pt idx="150811">
                  <c:v>-68.840499999999963</c:v>
                </c:pt>
                <c:pt idx="150812">
                  <c:v>-68.838499999999954</c:v>
                </c:pt>
                <c:pt idx="150813">
                  <c:v>-68.836500000000001</c:v>
                </c:pt>
                <c:pt idx="150814">
                  <c:v>-68.834499999999991</c:v>
                </c:pt>
                <c:pt idx="150815">
                  <c:v>-68.832499999999982</c:v>
                </c:pt>
                <c:pt idx="150816">
                  <c:v>-68.830499999999972</c:v>
                </c:pt>
                <c:pt idx="150817">
                  <c:v>-68.828499999999963</c:v>
                </c:pt>
                <c:pt idx="150818">
                  <c:v>-68.826499999999953</c:v>
                </c:pt>
                <c:pt idx="150819">
                  <c:v>-68.8245</c:v>
                </c:pt>
                <c:pt idx="150820">
                  <c:v>-68.822499999999991</c:v>
                </c:pt>
                <c:pt idx="150821">
                  <c:v>-68.820499999999981</c:v>
                </c:pt>
                <c:pt idx="150822">
                  <c:v>-68.818499999999972</c:v>
                </c:pt>
                <c:pt idx="150823">
                  <c:v>-68.816499999999962</c:v>
                </c:pt>
                <c:pt idx="150824">
                  <c:v>-68.814499999999953</c:v>
                </c:pt>
                <c:pt idx="150825">
                  <c:v>-68.8125</c:v>
                </c:pt>
                <c:pt idx="150826">
                  <c:v>-68.81049999999999</c:v>
                </c:pt>
                <c:pt idx="150827">
                  <c:v>-68.808499999999981</c:v>
                </c:pt>
                <c:pt idx="150828">
                  <c:v>-68.806499999999971</c:v>
                </c:pt>
                <c:pt idx="150829">
                  <c:v>-68.804499999999962</c:v>
                </c:pt>
                <c:pt idx="150830">
                  <c:v>-68.802499999999952</c:v>
                </c:pt>
                <c:pt idx="150831">
                  <c:v>-68.8005</c:v>
                </c:pt>
                <c:pt idx="150832">
                  <c:v>-68.79849999999999</c:v>
                </c:pt>
                <c:pt idx="150833">
                  <c:v>-68.79649999999998</c:v>
                </c:pt>
                <c:pt idx="150834">
                  <c:v>-68.794499999999971</c:v>
                </c:pt>
                <c:pt idx="150835">
                  <c:v>-68.792499999999961</c:v>
                </c:pt>
                <c:pt idx="150836">
                  <c:v>-68.790499999999952</c:v>
                </c:pt>
                <c:pt idx="150837">
                  <c:v>-68.788499999999999</c:v>
                </c:pt>
                <c:pt idx="150838">
                  <c:v>-68.78649999999999</c:v>
                </c:pt>
                <c:pt idx="150839">
                  <c:v>-68.78449999999998</c:v>
                </c:pt>
                <c:pt idx="150840">
                  <c:v>-68.78249999999997</c:v>
                </c:pt>
                <c:pt idx="150841">
                  <c:v>-68.780499999999961</c:v>
                </c:pt>
                <c:pt idx="150842">
                  <c:v>-68.778499999999951</c:v>
                </c:pt>
                <c:pt idx="150843">
                  <c:v>-68.776499999999999</c:v>
                </c:pt>
                <c:pt idx="150844">
                  <c:v>-68.774499999999989</c:v>
                </c:pt>
                <c:pt idx="150845">
                  <c:v>-68.77249999999998</c:v>
                </c:pt>
                <c:pt idx="150846">
                  <c:v>-68.77049999999997</c:v>
                </c:pt>
                <c:pt idx="150847">
                  <c:v>-68.76849999999996</c:v>
                </c:pt>
                <c:pt idx="150848">
                  <c:v>-68.766499999999951</c:v>
                </c:pt>
                <c:pt idx="150849">
                  <c:v>-68.764499999999998</c:v>
                </c:pt>
                <c:pt idx="150850">
                  <c:v>-68.762499999999989</c:v>
                </c:pt>
                <c:pt idx="150851">
                  <c:v>-68.760499999999979</c:v>
                </c:pt>
                <c:pt idx="150852">
                  <c:v>-68.75849999999997</c:v>
                </c:pt>
                <c:pt idx="150853">
                  <c:v>-68.75649999999996</c:v>
                </c:pt>
                <c:pt idx="150854">
                  <c:v>-68.75449999999995</c:v>
                </c:pt>
                <c:pt idx="150855">
                  <c:v>-68.752499999999998</c:v>
                </c:pt>
                <c:pt idx="150856">
                  <c:v>-68.750499999999988</c:v>
                </c:pt>
                <c:pt idx="150857">
                  <c:v>-68.748499999999979</c:v>
                </c:pt>
                <c:pt idx="150858">
                  <c:v>-68.746499999999969</c:v>
                </c:pt>
                <c:pt idx="150859">
                  <c:v>-68.74449999999996</c:v>
                </c:pt>
                <c:pt idx="150860">
                  <c:v>-68.74249999999995</c:v>
                </c:pt>
                <c:pt idx="150861">
                  <c:v>-68.740499999999997</c:v>
                </c:pt>
                <c:pt idx="150862">
                  <c:v>-68.738499999999988</c:v>
                </c:pt>
                <c:pt idx="150863">
                  <c:v>-68.736499999999978</c:v>
                </c:pt>
                <c:pt idx="150864">
                  <c:v>-68.734499999999969</c:v>
                </c:pt>
                <c:pt idx="150865">
                  <c:v>-68.732499999999959</c:v>
                </c:pt>
                <c:pt idx="150866">
                  <c:v>-68.73049999999995</c:v>
                </c:pt>
                <c:pt idx="150867">
                  <c:v>-68.728499999999997</c:v>
                </c:pt>
                <c:pt idx="150868">
                  <c:v>-68.726499999999987</c:v>
                </c:pt>
                <c:pt idx="150869">
                  <c:v>-68.724499999999978</c:v>
                </c:pt>
                <c:pt idx="150870">
                  <c:v>-68.722499999999968</c:v>
                </c:pt>
                <c:pt idx="150871">
                  <c:v>-68.720499999999959</c:v>
                </c:pt>
                <c:pt idx="150872">
                  <c:v>-68.718499999999949</c:v>
                </c:pt>
                <c:pt idx="150873">
                  <c:v>-68.716499999999996</c:v>
                </c:pt>
                <c:pt idx="150874">
                  <c:v>-68.714499999999987</c:v>
                </c:pt>
                <c:pt idx="150875">
                  <c:v>-68.712499999999977</c:v>
                </c:pt>
                <c:pt idx="150876">
                  <c:v>-68.710499999999968</c:v>
                </c:pt>
                <c:pt idx="150877">
                  <c:v>-68.708499999999958</c:v>
                </c:pt>
                <c:pt idx="150878">
                  <c:v>-68.706500000000005</c:v>
                </c:pt>
                <c:pt idx="150879">
                  <c:v>-68.704499999999996</c:v>
                </c:pt>
                <c:pt idx="150880">
                  <c:v>-68.702499999999986</c:v>
                </c:pt>
                <c:pt idx="150881">
                  <c:v>-68.700499999999977</c:v>
                </c:pt>
                <c:pt idx="150882">
                  <c:v>-68.698499999999967</c:v>
                </c:pt>
                <c:pt idx="150883">
                  <c:v>-68.696499999999958</c:v>
                </c:pt>
                <c:pt idx="150884">
                  <c:v>-68.694500000000005</c:v>
                </c:pt>
                <c:pt idx="150885">
                  <c:v>-68.692499999999995</c:v>
                </c:pt>
                <c:pt idx="150886">
                  <c:v>-68.690499999999986</c:v>
                </c:pt>
                <c:pt idx="150887">
                  <c:v>-68.688499999999976</c:v>
                </c:pt>
                <c:pt idx="150888">
                  <c:v>-68.686499999999967</c:v>
                </c:pt>
                <c:pt idx="150889">
                  <c:v>-68.684499999999957</c:v>
                </c:pt>
                <c:pt idx="150890">
                  <c:v>-68.682500000000005</c:v>
                </c:pt>
                <c:pt idx="150891">
                  <c:v>-68.680499999999995</c:v>
                </c:pt>
                <c:pt idx="150892">
                  <c:v>-68.678499999999985</c:v>
                </c:pt>
                <c:pt idx="150893">
                  <c:v>-68.676499999999976</c:v>
                </c:pt>
                <c:pt idx="150894">
                  <c:v>-68.674499999999966</c:v>
                </c:pt>
                <c:pt idx="150895">
                  <c:v>-68.672499999999957</c:v>
                </c:pt>
                <c:pt idx="150896">
                  <c:v>-68.670500000000004</c:v>
                </c:pt>
                <c:pt idx="150897">
                  <c:v>-68.668499999999995</c:v>
                </c:pt>
                <c:pt idx="150898">
                  <c:v>-68.666499999999985</c:v>
                </c:pt>
                <c:pt idx="150899">
                  <c:v>-68.664499999999975</c:v>
                </c:pt>
                <c:pt idx="150900">
                  <c:v>-68.662499999999966</c:v>
                </c:pt>
                <c:pt idx="150901">
                  <c:v>-68.660499999999956</c:v>
                </c:pt>
                <c:pt idx="150902">
                  <c:v>-68.658500000000004</c:v>
                </c:pt>
                <c:pt idx="150903">
                  <c:v>-68.656499999999994</c:v>
                </c:pt>
                <c:pt idx="150904">
                  <c:v>-68.654499999999985</c:v>
                </c:pt>
                <c:pt idx="150905">
                  <c:v>-68.652499999999975</c:v>
                </c:pt>
                <c:pt idx="150906">
                  <c:v>-68.650499999999965</c:v>
                </c:pt>
                <c:pt idx="150907">
                  <c:v>-68.648499999999956</c:v>
                </c:pt>
                <c:pt idx="150908">
                  <c:v>-68.646500000000003</c:v>
                </c:pt>
                <c:pt idx="150909">
                  <c:v>-68.644499999999994</c:v>
                </c:pt>
                <c:pt idx="150910">
                  <c:v>-68.642499999999984</c:v>
                </c:pt>
                <c:pt idx="150911">
                  <c:v>-68.640499999999975</c:v>
                </c:pt>
                <c:pt idx="150912">
                  <c:v>-68.638499999999965</c:v>
                </c:pt>
                <c:pt idx="150913">
                  <c:v>-68.636499999999955</c:v>
                </c:pt>
                <c:pt idx="150914">
                  <c:v>-68.634500000000003</c:v>
                </c:pt>
                <c:pt idx="150915">
                  <c:v>-68.632499999999993</c:v>
                </c:pt>
                <c:pt idx="150916">
                  <c:v>-68.630499999999984</c:v>
                </c:pt>
                <c:pt idx="150917">
                  <c:v>-68.628499999999974</c:v>
                </c:pt>
                <c:pt idx="150918">
                  <c:v>-68.626499999999965</c:v>
                </c:pt>
                <c:pt idx="150919">
                  <c:v>-68.624499999999955</c:v>
                </c:pt>
                <c:pt idx="150920">
                  <c:v>-68.622500000000002</c:v>
                </c:pt>
                <c:pt idx="150921">
                  <c:v>-68.620499999999993</c:v>
                </c:pt>
                <c:pt idx="150922">
                  <c:v>-68.618499999999983</c:v>
                </c:pt>
                <c:pt idx="150923">
                  <c:v>-68.616499999999974</c:v>
                </c:pt>
                <c:pt idx="150924">
                  <c:v>-68.614499999999964</c:v>
                </c:pt>
                <c:pt idx="150925">
                  <c:v>-68.612499999999955</c:v>
                </c:pt>
                <c:pt idx="150926">
                  <c:v>-68.610500000000002</c:v>
                </c:pt>
                <c:pt idx="150927">
                  <c:v>-68.608499999999992</c:v>
                </c:pt>
                <c:pt idx="150928">
                  <c:v>-68.606499999999983</c:v>
                </c:pt>
                <c:pt idx="150929">
                  <c:v>-68.604499999999973</c:v>
                </c:pt>
                <c:pt idx="150930">
                  <c:v>-68.602499999999964</c:v>
                </c:pt>
                <c:pt idx="150931">
                  <c:v>-68.600499999999954</c:v>
                </c:pt>
                <c:pt idx="150932">
                  <c:v>-68.598500000000001</c:v>
                </c:pt>
                <c:pt idx="150933">
                  <c:v>-68.596499999999992</c:v>
                </c:pt>
                <c:pt idx="150934">
                  <c:v>-68.594499999999982</c:v>
                </c:pt>
                <c:pt idx="150935">
                  <c:v>-68.592499999999973</c:v>
                </c:pt>
                <c:pt idx="150936">
                  <c:v>-68.590499999999963</c:v>
                </c:pt>
                <c:pt idx="150937">
                  <c:v>-68.588499999999954</c:v>
                </c:pt>
                <c:pt idx="150938">
                  <c:v>-68.586500000000001</c:v>
                </c:pt>
                <c:pt idx="150939">
                  <c:v>-68.584499999999991</c:v>
                </c:pt>
                <c:pt idx="150940">
                  <c:v>-68.582499999999982</c:v>
                </c:pt>
                <c:pt idx="150941">
                  <c:v>-68.580499999999972</c:v>
                </c:pt>
                <c:pt idx="150942">
                  <c:v>-68.578499999999963</c:v>
                </c:pt>
                <c:pt idx="150943">
                  <c:v>-68.576499999999953</c:v>
                </c:pt>
                <c:pt idx="150944">
                  <c:v>-68.5745</c:v>
                </c:pt>
                <c:pt idx="150945">
                  <c:v>-68.572499999999991</c:v>
                </c:pt>
                <c:pt idx="150946">
                  <c:v>-68.570499999999981</c:v>
                </c:pt>
                <c:pt idx="150947">
                  <c:v>-68.568499999999972</c:v>
                </c:pt>
                <c:pt idx="150948">
                  <c:v>-68.566499999999962</c:v>
                </c:pt>
                <c:pt idx="150949">
                  <c:v>-68.564499999999953</c:v>
                </c:pt>
                <c:pt idx="150950">
                  <c:v>-68.5625</c:v>
                </c:pt>
                <c:pt idx="150951">
                  <c:v>-68.56049999999999</c:v>
                </c:pt>
                <c:pt idx="150952">
                  <c:v>-68.558499999999981</c:v>
                </c:pt>
                <c:pt idx="150953">
                  <c:v>-68.556499999999971</c:v>
                </c:pt>
                <c:pt idx="150954">
                  <c:v>-68.554499999999962</c:v>
                </c:pt>
                <c:pt idx="150955">
                  <c:v>-68.552499999999952</c:v>
                </c:pt>
                <c:pt idx="150956">
                  <c:v>-68.5505</c:v>
                </c:pt>
                <c:pt idx="150957">
                  <c:v>-68.54849999999999</c:v>
                </c:pt>
                <c:pt idx="150958">
                  <c:v>-68.54649999999998</c:v>
                </c:pt>
                <c:pt idx="150959">
                  <c:v>-68.544499999999971</c:v>
                </c:pt>
                <c:pt idx="150960">
                  <c:v>-68.542499999999961</c:v>
                </c:pt>
                <c:pt idx="150961">
                  <c:v>-68.540499999999952</c:v>
                </c:pt>
                <c:pt idx="150962">
                  <c:v>-68.538499999999999</c:v>
                </c:pt>
                <c:pt idx="150963">
                  <c:v>-68.53649999999999</c:v>
                </c:pt>
                <c:pt idx="150964">
                  <c:v>-68.53449999999998</c:v>
                </c:pt>
                <c:pt idx="150965">
                  <c:v>-68.53249999999997</c:v>
                </c:pt>
                <c:pt idx="150966">
                  <c:v>-68.530499999999961</c:v>
                </c:pt>
                <c:pt idx="150967">
                  <c:v>-68.528499999999951</c:v>
                </c:pt>
                <c:pt idx="150968">
                  <c:v>-68.526499999999999</c:v>
                </c:pt>
                <c:pt idx="150969">
                  <c:v>-68.524499999999989</c:v>
                </c:pt>
                <c:pt idx="150970">
                  <c:v>-68.52249999999998</c:v>
                </c:pt>
                <c:pt idx="150971">
                  <c:v>-68.52049999999997</c:v>
                </c:pt>
                <c:pt idx="150972">
                  <c:v>-68.51849999999996</c:v>
                </c:pt>
                <c:pt idx="150973">
                  <c:v>-68.516499999999951</c:v>
                </c:pt>
                <c:pt idx="150974">
                  <c:v>-68.514499999999998</c:v>
                </c:pt>
                <c:pt idx="150975">
                  <c:v>-68.512499999999989</c:v>
                </c:pt>
                <c:pt idx="150976">
                  <c:v>-68.510499999999979</c:v>
                </c:pt>
                <c:pt idx="150977">
                  <c:v>-68.50849999999997</c:v>
                </c:pt>
                <c:pt idx="150978">
                  <c:v>-68.50649999999996</c:v>
                </c:pt>
                <c:pt idx="150979">
                  <c:v>-68.50449999999995</c:v>
                </c:pt>
                <c:pt idx="150980">
                  <c:v>-68.502499999999998</c:v>
                </c:pt>
                <c:pt idx="150981">
                  <c:v>-68.500499999999988</c:v>
                </c:pt>
                <c:pt idx="150982">
                  <c:v>-68.498499999999979</c:v>
                </c:pt>
                <c:pt idx="150983">
                  <c:v>-68.496499999999969</c:v>
                </c:pt>
                <c:pt idx="150984">
                  <c:v>-68.49449999999996</c:v>
                </c:pt>
                <c:pt idx="150985">
                  <c:v>-68.49249999999995</c:v>
                </c:pt>
                <c:pt idx="150986">
                  <c:v>-68.490499999999997</c:v>
                </c:pt>
                <c:pt idx="150987">
                  <c:v>-68.488499999999988</c:v>
                </c:pt>
                <c:pt idx="150988">
                  <c:v>-68.486499999999978</c:v>
                </c:pt>
                <c:pt idx="150989">
                  <c:v>-68.484499999999969</c:v>
                </c:pt>
                <c:pt idx="150990">
                  <c:v>-68.482499999999959</c:v>
                </c:pt>
                <c:pt idx="150991">
                  <c:v>-68.48049999999995</c:v>
                </c:pt>
                <c:pt idx="150992">
                  <c:v>-68.478499999999997</c:v>
                </c:pt>
                <c:pt idx="150993">
                  <c:v>-68.476499999999987</c:v>
                </c:pt>
                <c:pt idx="150994">
                  <c:v>-68.474499999999978</c:v>
                </c:pt>
                <c:pt idx="150995">
                  <c:v>-68.472499999999968</c:v>
                </c:pt>
                <c:pt idx="150996">
                  <c:v>-68.470499999999959</c:v>
                </c:pt>
                <c:pt idx="150997">
                  <c:v>-68.468499999999949</c:v>
                </c:pt>
                <c:pt idx="150998">
                  <c:v>-68.466499999999996</c:v>
                </c:pt>
                <c:pt idx="150999">
                  <c:v>-68.464499999999987</c:v>
                </c:pt>
                <c:pt idx="151000">
                  <c:v>-68.462499999999977</c:v>
                </c:pt>
                <c:pt idx="151001">
                  <c:v>-68.460499999999968</c:v>
                </c:pt>
                <c:pt idx="151002">
                  <c:v>-68.458499999999958</c:v>
                </c:pt>
                <c:pt idx="151003">
                  <c:v>-68.456500000000005</c:v>
                </c:pt>
                <c:pt idx="151004">
                  <c:v>-68.454499999999996</c:v>
                </c:pt>
                <c:pt idx="151005">
                  <c:v>-68.452499999999986</c:v>
                </c:pt>
                <c:pt idx="151006">
                  <c:v>-68.450499999999977</c:v>
                </c:pt>
                <c:pt idx="151007">
                  <c:v>-68.448499999999967</c:v>
                </c:pt>
                <c:pt idx="151008">
                  <c:v>-68.446499999999958</c:v>
                </c:pt>
                <c:pt idx="151009">
                  <c:v>-68.444500000000005</c:v>
                </c:pt>
                <c:pt idx="151010">
                  <c:v>-68.442499999999995</c:v>
                </c:pt>
                <c:pt idx="151011">
                  <c:v>-68.440499999999986</c:v>
                </c:pt>
                <c:pt idx="151012">
                  <c:v>-68.438499999999976</c:v>
                </c:pt>
                <c:pt idx="151013">
                  <c:v>-68.436499999999967</c:v>
                </c:pt>
                <c:pt idx="151014">
                  <c:v>-68.434499999999957</c:v>
                </c:pt>
                <c:pt idx="151015">
                  <c:v>-68.432500000000005</c:v>
                </c:pt>
                <c:pt idx="151016">
                  <c:v>-68.430499999999995</c:v>
                </c:pt>
                <c:pt idx="151017">
                  <c:v>-68.428499999999985</c:v>
                </c:pt>
                <c:pt idx="151018">
                  <c:v>-68.426499999999976</c:v>
                </c:pt>
                <c:pt idx="151019">
                  <c:v>-68.424499999999966</c:v>
                </c:pt>
                <c:pt idx="151020">
                  <c:v>-68.422499999999957</c:v>
                </c:pt>
                <c:pt idx="151021">
                  <c:v>-68.420500000000004</c:v>
                </c:pt>
                <c:pt idx="151022">
                  <c:v>-68.418499999999995</c:v>
                </c:pt>
                <c:pt idx="151023">
                  <c:v>-68.416499999999985</c:v>
                </c:pt>
                <c:pt idx="151024">
                  <c:v>-68.414499999999975</c:v>
                </c:pt>
                <c:pt idx="151025">
                  <c:v>-68.412499999999966</c:v>
                </c:pt>
                <c:pt idx="151026">
                  <c:v>-68.410499999999956</c:v>
                </c:pt>
                <c:pt idx="151027">
                  <c:v>-68.408500000000004</c:v>
                </c:pt>
                <c:pt idx="151028">
                  <c:v>-68.406499999999994</c:v>
                </c:pt>
                <c:pt idx="151029">
                  <c:v>-68.404499999999985</c:v>
                </c:pt>
                <c:pt idx="151030">
                  <c:v>-68.402499999999975</c:v>
                </c:pt>
                <c:pt idx="151031">
                  <c:v>-68.400499999999965</c:v>
                </c:pt>
                <c:pt idx="151032">
                  <c:v>-68.398499999999956</c:v>
                </c:pt>
                <c:pt idx="151033">
                  <c:v>-68.396500000000003</c:v>
                </c:pt>
                <c:pt idx="151034">
                  <c:v>-68.394499999999994</c:v>
                </c:pt>
                <c:pt idx="151035">
                  <c:v>-68.392499999999984</c:v>
                </c:pt>
                <c:pt idx="151036">
                  <c:v>-68.390499999999975</c:v>
                </c:pt>
                <c:pt idx="151037">
                  <c:v>-68.388499999999965</c:v>
                </c:pt>
                <c:pt idx="151038">
                  <c:v>-68.386499999999955</c:v>
                </c:pt>
                <c:pt idx="151039">
                  <c:v>-68.384500000000003</c:v>
                </c:pt>
                <c:pt idx="151040">
                  <c:v>-68.382499999999993</c:v>
                </c:pt>
                <c:pt idx="151041">
                  <c:v>-68.380499999999984</c:v>
                </c:pt>
                <c:pt idx="151042">
                  <c:v>-68.378499999999974</c:v>
                </c:pt>
                <c:pt idx="151043">
                  <c:v>-68.376499999999965</c:v>
                </c:pt>
                <c:pt idx="151044">
                  <c:v>-68.374499999999955</c:v>
                </c:pt>
                <c:pt idx="151045">
                  <c:v>-68.372500000000002</c:v>
                </c:pt>
                <c:pt idx="151046">
                  <c:v>-68.370499999999993</c:v>
                </c:pt>
                <c:pt idx="151047">
                  <c:v>-68.368499999999983</c:v>
                </c:pt>
                <c:pt idx="151048">
                  <c:v>-68.366499999999974</c:v>
                </c:pt>
                <c:pt idx="151049">
                  <c:v>-68.364499999999964</c:v>
                </c:pt>
                <c:pt idx="151050">
                  <c:v>-68.362499999999955</c:v>
                </c:pt>
                <c:pt idx="151051">
                  <c:v>-68.360500000000002</c:v>
                </c:pt>
                <c:pt idx="151052">
                  <c:v>-68.358499999999992</c:v>
                </c:pt>
                <c:pt idx="151053">
                  <c:v>-68.356499999999983</c:v>
                </c:pt>
                <c:pt idx="151054">
                  <c:v>-68.354499999999973</c:v>
                </c:pt>
                <c:pt idx="151055">
                  <c:v>-68.352499999999964</c:v>
                </c:pt>
                <c:pt idx="151056">
                  <c:v>-68.350499999999954</c:v>
                </c:pt>
                <c:pt idx="151057">
                  <c:v>-68.348500000000001</c:v>
                </c:pt>
                <c:pt idx="151058">
                  <c:v>-68.346499999999992</c:v>
                </c:pt>
                <c:pt idx="151059">
                  <c:v>-68.344499999999982</c:v>
                </c:pt>
                <c:pt idx="151060">
                  <c:v>-68.342499999999973</c:v>
                </c:pt>
                <c:pt idx="151061">
                  <c:v>-68.340499999999963</c:v>
                </c:pt>
                <c:pt idx="151062">
                  <c:v>-68.338499999999954</c:v>
                </c:pt>
                <c:pt idx="151063">
                  <c:v>-68.336500000000001</c:v>
                </c:pt>
                <c:pt idx="151064">
                  <c:v>-68.334499999999991</c:v>
                </c:pt>
                <c:pt idx="151065">
                  <c:v>-68.332499999999982</c:v>
                </c:pt>
                <c:pt idx="151066">
                  <c:v>-68.330499999999972</c:v>
                </c:pt>
                <c:pt idx="151067">
                  <c:v>-68.328499999999963</c:v>
                </c:pt>
                <c:pt idx="151068">
                  <c:v>-68.326499999999953</c:v>
                </c:pt>
                <c:pt idx="151069">
                  <c:v>-68.3245</c:v>
                </c:pt>
                <c:pt idx="151070">
                  <c:v>-68.322499999999991</c:v>
                </c:pt>
                <c:pt idx="151071">
                  <c:v>-68.320499999999981</c:v>
                </c:pt>
                <c:pt idx="151072">
                  <c:v>-68.318499999999972</c:v>
                </c:pt>
                <c:pt idx="151073">
                  <c:v>-68.316499999999962</c:v>
                </c:pt>
                <c:pt idx="151074">
                  <c:v>-68.314499999999953</c:v>
                </c:pt>
                <c:pt idx="151075">
                  <c:v>-68.3125</c:v>
                </c:pt>
                <c:pt idx="151076">
                  <c:v>-68.31049999999999</c:v>
                </c:pt>
                <c:pt idx="151077">
                  <c:v>-68.308499999999981</c:v>
                </c:pt>
                <c:pt idx="151078">
                  <c:v>-68.306499999999971</c:v>
                </c:pt>
                <c:pt idx="151079">
                  <c:v>-68.304499999999962</c:v>
                </c:pt>
                <c:pt idx="151080">
                  <c:v>-68.302499999999952</c:v>
                </c:pt>
                <c:pt idx="151081">
                  <c:v>-68.3005</c:v>
                </c:pt>
                <c:pt idx="151082">
                  <c:v>-68.29849999999999</c:v>
                </c:pt>
                <c:pt idx="151083">
                  <c:v>-68.29649999999998</c:v>
                </c:pt>
                <c:pt idx="151084">
                  <c:v>-68.294499999999971</c:v>
                </c:pt>
                <c:pt idx="151085">
                  <c:v>-68.292499999999961</c:v>
                </c:pt>
                <c:pt idx="151086">
                  <c:v>-68.290499999999952</c:v>
                </c:pt>
                <c:pt idx="151087">
                  <c:v>-68.288499999999999</c:v>
                </c:pt>
                <c:pt idx="151088">
                  <c:v>-68.28649999999999</c:v>
                </c:pt>
                <c:pt idx="151089">
                  <c:v>-68.28449999999998</c:v>
                </c:pt>
                <c:pt idx="151090">
                  <c:v>-68.28249999999997</c:v>
                </c:pt>
                <c:pt idx="151091">
                  <c:v>-68.280499999999961</c:v>
                </c:pt>
                <c:pt idx="151092">
                  <c:v>-68.278499999999951</c:v>
                </c:pt>
                <c:pt idx="151093">
                  <c:v>-68.276499999999999</c:v>
                </c:pt>
                <c:pt idx="151094">
                  <c:v>-68.274499999999989</c:v>
                </c:pt>
                <c:pt idx="151095">
                  <c:v>-68.27249999999998</c:v>
                </c:pt>
                <c:pt idx="151096">
                  <c:v>-68.27049999999997</c:v>
                </c:pt>
                <c:pt idx="151097">
                  <c:v>-68.26849999999996</c:v>
                </c:pt>
                <c:pt idx="151098">
                  <c:v>-68.266499999999951</c:v>
                </c:pt>
                <c:pt idx="151099">
                  <c:v>-68.264499999999998</c:v>
                </c:pt>
                <c:pt idx="151100">
                  <c:v>-68.262499999999989</c:v>
                </c:pt>
                <c:pt idx="151101">
                  <c:v>-68.260499999999979</c:v>
                </c:pt>
                <c:pt idx="151102">
                  <c:v>-68.25849999999997</c:v>
                </c:pt>
                <c:pt idx="151103">
                  <c:v>-68.25649999999996</c:v>
                </c:pt>
                <c:pt idx="151104">
                  <c:v>-68.25449999999995</c:v>
                </c:pt>
                <c:pt idx="151105">
                  <c:v>-68.252499999999998</c:v>
                </c:pt>
                <c:pt idx="151106">
                  <c:v>-68.250499999999988</c:v>
                </c:pt>
                <c:pt idx="151107">
                  <c:v>-68.248499999999979</c:v>
                </c:pt>
                <c:pt idx="151108">
                  <c:v>-68.246499999999969</c:v>
                </c:pt>
                <c:pt idx="151109">
                  <c:v>-68.24449999999996</c:v>
                </c:pt>
                <c:pt idx="151110">
                  <c:v>-68.24249999999995</c:v>
                </c:pt>
                <c:pt idx="151111">
                  <c:v>-68.240499999999997</c:v>
                </c:pt>
                <c:pt idx="151112">
                  <c:v>-68.238499999999988</c:v>
                </c:pt>
                <c:pt idx="151113">
                  <c:v>-68.236499999999978</c:v>
                </c:pt>
                <c:pt idx="151114">
                  <c:v>-68.234499999999969</c:v>
                </c:pt>
                <c:pt idx="151115">
                  <c:v>-68.232499999999959</c:v>
                </c:pt>
                <c:pt idx="151116">
                  <c:v>-68.23049999999995</c:v>
                </c:pt>
                <c:pt idx="151117">
                  <c:v>-68.228499999999997</c:v>
                </c:pt>
                <c:pt idx="151118">
                  <c:v>-68.226499999999987</c:v>
                </c:pt>
                <c:pt idx="151119">
                  <c:v>-68.224499999999978</c:v>
                </c:pt>
                <c:pt idx="151120">
                  <c:v>-68.222499999999968</c:v>
                </c:pt>
                <c:pt idx="151121">
                  <c:v>-68.220499999999959</c:v>
                </c:pt>
                <c:pt idx="151122">
                  <c:v>-68.218499999999949</c:v>
                </c:pt>
                <c:pt idx="151123">
                  <c:v>-68.216499999999996</c:v>
                </c:pt>
                <c:pt idx="151124">
                  <c:v>-68.214499999999987</c:v>
                </c:pt>
                <c:pt idx="151125">
                  <c:v>-68.212499999999977</c:v>
                </c:pt>
                <c:pt idx="151126">
                  <c:v>-68.210499999999968</c:v>
                </c:pt>
                <c:pt idx="151127">
                  <c:v>-68.208499999999958</c:v>
                </c:pt>
                <c:pt idx="151128">
                  <c:v>-68.206500000000005</c:v>
                </c:pt>
                <c:pt idx="151129">
                  <c:v>-68.204499999999996</c:v>
                </c:pt>
                <c:pt idx="151130">
                  <c:v>-68.202499999999986</c:v>
                </c:pt>
                <c:pt idx="151131">
                  <c:v>-68.200499999999977</c:v>
                </c:pt>
                <c:pt idx="151132">
                  <c:v>-68.198499999999967</c:v>
                </c:pt>
                <c:pt idx="151133">
                  <c:v>-68.196499999999958</c:v>
                </c:pt>
                <c:pt idx="151134">
                  <c:v>-68.194500000000005</c:v>
                </c:pt>
                <c:pt idx="151135">
                  <c:v>-68.192499999999995</c:v>
                </c:pt>
                <c:pt idx="151136">
                  <c:v>-68.190499999999986</c:v>
                </c:pt>
                <c:pt idx="151137">
                  <c:v>-68.188499999999976</c:v>
                </c:pt>
                <c:pt idx="151138">
                  <c:v>-68.186499999999967</c:v>
                </c:pt>
                <c:pt idx="151139">
                  <c:v>-68.184499999999957</c:v>
                </c:pt>
                <c:pt idx="151140">
                  <c:v>-68.182500000000005</c:v>
                </c:pt>
                <c:pt idx="151141">
                  <c:v>-68.180499999999995</c:v>
                </c:pt>
                <c:pt idx="151142">
                  <c:v>-68.178499999999985</c:v>
                </c:pt>
                <c:pt idx="151143">
                  <c:v>-68.176499999999976</c:v>
                </c:pt>
                <c:pt idx="151144">
                  <c:v>-68.174499999999966</c:v>
                </c:pt>
                <c:pt idx="151145">
                  <c:v>-68.172499999999957</c:v>
                </c:pt>
                <c:pt idx="151146">
                  <c:v>-68.170500000000004</c:v>
                </c:pt>
                <c:pt idx="151147">
                  <c:v>-68.168499999999995</c:v>
                </c:pt>
                <c:pt idx="151148">
                  <c:v>-68.166499999999985</c:v>
                </c:pt>
                <c:pt idx="151149">
                  <c:v>-68.164499999999975</c:v>
                </c:pt>
                <c:pt idx="151150">
                  <c:v>-68.162499999999966</c:v>
                </c:pt>
                <c:pt idx="151151">
                  <c:v>-68.160499999999956</c:v>
                </c:pt>
                <c:pt idx="151152">
                  <c:v>-68.158500000000004</c:v>
                </c:pt>
                <c:pt idx="151153">
                  <c:v>-68.156499999999994</c:v>
                </c:pt>
                <c:pt idx="151154">
                  <c:v>-68.154499999999985</c:v>
                </c:pt>
                <c:pt idx="151155">
                  <c:v>-68.152499999999975</c:v>
                </c:pt>
                <c:pt idx="151156">
                  <c:v>-68.150499999999965</c:v>
                </c:pt>
                <c:pt idx="151157">
                  <c:v>-68.148499999999956</c:v>
                </c:pt>
                <c:pt idx="151158">
                  <c:v>-68.146500000000003</c:v>
                </c:pt>
                <c:pt idx="151159">
                  <c:v>-68.144499999999994</c:v>
                </c:pt>
                <c:pt idx="151160">
                  <c:v>-68.142499999999984</c:v>
                </c:pt>
                <c:pt idx="151161">
                  <c:v>-68.140499999999975</c:v>
                </c:pt>
                <c:pt idx="151162">
                  <c:v>-68.138499999999965</c:v>
                </c:pt>
                <c:pt idx="151163">
                  <c:v>-68.136499999999955</c:v>
                </c:pt>
                <c:pt idx="151164">
                  <c:v>-68.134500000000003</c:v>
                </c:pt>
                <c:pt idx="151165">
                  <c:v>-68.132499999999993</c:v>
                </c:pt>
                <c:pt idx="151166">
                  <c:v>-68.130499999999984</c:v>
                </c:pt>
                <c:pt idx="151167">
                  <c:v>-68.128499999999974</c:v>
                </c:pt>
                <c:pt idx="151168">
                  <c:v>-68.126499999999965</c:v>
                </c:pt>
                <c:pt idx="151169">
                  <c:v>-68.124499999999955</c:v>
                </c:pt>
                <c:pt idx="151170">
                  <c:v>-68.122500000000002</c:v>
                </c:pt>
                <c:pt idx="151171">
                  <c:v>-68.120499999999993</c:v>
                </c:pt>
                <c:pt idx="151172">
                  <c:v>-68.118499999999983</c:v>
                </c:pt>
                <c:pt idx="151173">
                  <c:v>-68.116499999999974</c:v>
                </c:pt>
                <c:pt idx="151174">
                  <c:v>-68.114499999999964</c:v>
                </c:pt>
                <c:pt idx="151175">
                  <c:v>-68.112499999999955</c:v>
                </c:pt>
                <c:pt idx="151176">
                  <c:v>-68.110500000000002</c:v>
                </c:pt>
                <c:pt idx="151177">
                  <c:v>-68.108499999999992</c:v>
                </c:pt>
                <c:pt idx="151178">
                  <c:v>-68.106499999999983</c:v>
                </c:pt>
                <c:pt idx="151179">
                  <c:v>-68.104499999999973</c:v>
                </c:pt>
                <c:pt idx="151180">
                  <c:v>-68.102499999999964</c:v>
                </c:pt>
                <c:pt idx="151181">
                  <c:v>-68.100499999999954</c:v>
                </c:pt>
                <c:pt idx="151182">
                  <c:v>-68.098500000000001</c:v>
                </c:pt>
                <c:pt idx="151183">
                  <c:v>-68.096499999999992</c:v>
                </c:pt>
                <c:pt idx="151184">
                  <c:v>-68.094499999999982</c:v>
                </c:pt>
                <c:pt idx="151185">
                  <c:v>-68.092499999999973</c:v>
                </c:pt>
                <c:pt idx="151186">
                  <c:v>-68.090499999999963</c:v>
                </c:pt>
                <c:pt idx="151187">
                  <c:v>-68.088499999999954</c:v>
                </c:pt>
                <c:pt idx="151188">
                  <c:v>-68.086500000000001</c:v>
                </c:pt>
                <c:pt idx="151189">
                  <c:v>-68.084499999999991</c:v>
                </c:pt>
                <c:pt idx="151190">
                  <c:v>-68.082499999999982</c:v>
                </c:pt>
                <c:pt idx="151191">
                  <c:v>-68.080499999999972</c:v>
                </c:pt>
                <c:pt idx="151192">
                  <c:v>-68.078499999999963</c:v>
                </c:pt>
                <c:pt idx="151193">
                  <c:v>-68.076499999999953</c:v>
                </c:pt>
                <c:pt idx="151194">
                  <c:v>-68.0745</c:v>
                </c:pt>
                <c:pt idx="151195">
                  <c:v>-68.072499999999991</c:v>
                </c:pt>
                <c:pt idx="151196">
                  <c:v>-68.070499999999981</c:v>
                </c:pt>
                <c:pt idx="151197">
                  <c:v>-68.068499999999972</c:v>
                </c:pt>
                <c:pt idx="151198">
                  <c:v>-68.066499999999962</c:v>
                </c:pt>
                <c:pt idx="151199">
                  <c:v>-68.064499999999953</c:v>
                </c:pt>
                <c:pt idx="151200">
                  <c:v>-68.0625</c:v>
                </c:pt>
                <c:pt idx="151201">
                  <c:v>-68.06049999999999</c:v>
                </c:pt>
                <c:pt idx="151202">
                  <c:v>-68.058499999999981</c:v>
                </c:pt>
                <c:pt idx="151203">
                  <c:v>-68.056499999999971</c:v>
                </c:pt>
                <c:pt idx="151204">
                  <c:v>-68.054499999999962</c:v>
                </c:pt>
                <c:pt idx="151205">
                  <c:v>-68.052499999999952</c:v>
                </c:pt>
                <c:pt idx="151206">
                  <c:v>-68.0505</c:v>
                </c:pt>
                <c:pt idx="151207">
                  <c:v>-68.04849999999999</c:v>
                </c:pt>
                <c:pt idx="151208">
                  <c:v>-68.04649999999998</c:v>
                </c:pt>
                <c:pt idx="151209">
                  <c:v>-68.044499999999971</c:v>
                </c:pt>
                <c:pt idx="151210">
                  <c:v>-68.042499999999961</c:v>
                </c:pt>
                <c:pt idx="151211">
                  <c:v>-68.040499999999952</c:v>
                </c:pt>
                <c:pt idx="151212">
                  <c:v>-68.038499999999999</c:v>
                </c:pt>
                <c:pt idx="151213">
                  <c:v>-68.03649999999999</c:v>
                </c:pt>
                <c:pt idx="151214">
                  <c:v>-68.03449999999998</c:v>
                </c:pt>
                <c:pt idx="151215">
                  <c:v>-68.03249999999997</c:v>
                </c:pt>
                <c:pt idx="151216">
                  <c:v>-68.030499999999961</c:v>
                </c:pt>
                <c:pt idx="151217">
                  <c:v>-68.028499999999951</c:v>
                </c:pt>
                <c:pt idx="151218">
                  <c:v>-68.026499999999999</c:v>
                </c:pt>
                <c:pt idx="151219">
                  <c:v>-68.024499999999989</c:v>
                </c:pt>
                <c:pt idx="151220">
                  <c:v>-68.02249999999998</c:v>
                </c:pt>
                <c:pt idx="151221">
                  <c:v>-68.02049999999997</c:v>
                </c:pt>
                <c:pt idx="151222">
                  <c:v>-68.01849999999996</c:v>
                </c:pt>
                <c:pt idx="151223">
                  <c:v>-68.016499999999951</c:v>
                </c:pt>
                <c:pt idx="151224">
                  <c:v>-68.014499999999998</c:v>
                </c:pt>
                <c:pt idx="151225">
                  <c:v>-68.012499999999989</c:v>
                </c:pt>
                <c:pt idx="151226">
                  <c:v>-68.010499999999979</c:v>
                </c:pt>
                <c:pt idx="151227">
                  <c:v>-68.00849999999997</c:v>
                </c:pt>
                <c:pt idx="151228">
                  <c:v>-68.00649999999996</c:v>
                </c:pt>
                <c:pt idx="151229">
                  <c:v>-68.00449999999995</c:v>
                </c:pt>
                <c:pt idx="151230">
                  <c:v>-68.002499999999998</c:v>
                </c:pt>
                <c:pt idx="151231">
                  <c:v>-68.000499999999988</c:v>
                </c:pt>
                <c:pt idx="151232">
                  <c:v>-67.998499999999979</c:v>
                </c:pt>
                <c:pt idx="151233">
                  <c:v>-67.996499999999969</c:v>
                </c:pt>
                <c:pt idx="151234">
                  <c:v>-67.99449999999996</c:v>
                </c:pt>
                <c:pt idx="151235">
                  <c:v>-67.99249999999995</c:v>
                </c:pt>
                <c:pt idx="151236">
                  <c:v>-67.990499999999997</c:v>
                </c:pt>
                <c:pt idx="151237">
                  <c:v>-67.988499999999988</c:v>
                </c:pt>
                <c:pt idx="151238">
                  <c:v>-67.986499999999978</c:v>
                </c:pt>
                <c:pt idx="151239">
                  <c:v>-67.984499999999969</c:v>
                </c:pt>
                <c:pt idx="151240">
                  <c:v>-67.982499999999959</c:v>
                </c:pt>
                <c:pt idx="151241">
                  <c:v>-67.98049999999995</c:v>
                </c:pt>
                <c:pt idx="151242">
                  <c:v>-67.978499999999997</c:v>
                </c:pt>
                <c:pt idx="151243">
                  <c:v>-67.976499999999987</c:v>
                </c:pt>
                <c:pt idx="151244">
                  <c:v>-67.974499999999978</c:v>
                </c:pt>
                <c:pt idx="151245">
                  <c:v>-67.972499999999968</c:v>
                </c:pt>
                <c:pt idx="151246">
                  <c:v>-67.970499999999959</c:v>
                </c:pt>
                <c:pt idx="151247">
                  <c:v>-67.968499999999949</c:v>
                </c:pt>
                <c:pt idx="151248">
                  <c:v>-67.966499999999996</c:v>
                </c:pt>
                <c:pt idx="151249">
                  <c:v>-67.964499999999987</c:v>
                </c:pt>
                <c:pt idx="151250">
                  <c:v>-67.962499999999977</c:v>
                </c:pt>
                <c:pt idx="151251">
                  <c:v>-67.960499999999968</c:v>
                </c:pt>
                <c:pt idx="151252">
                  <c:v>-67.958499999999958</c:v>
                </c:pt>
                <c:pt idx="151253">
                  <c:v>-67.956500000000005</c:v>
                </c:pt>
                <c:pt idx="151254">
                  <c:v>-67.954499999999996</c:v>
                </c:pt>
                <c:pt idx="151255">
                  <c:v>-67.952499999999986</c:v>
                </c:pt>
                <c:pt idx="151256">
                  <c:v>-67.950499999999977</c:v>
                </c:pt>
                <c:pt idx="151257">
                  <c:v>-67.948499999999967</c:v>
                </c:pt>
                <c:pt idx="151258">
                  <c:v>-67.946499999999958</c:v>
                </c:pt>
                <c:pt idx="151259">
                  <c:v>-67.944500000000005</c:v>
                </c:pt>
                <c:pt idx="151260">
                  <c:v>-67.942499999999995</c:v>
                </c:pt>
                <c:pt idx="151261">
                  <c:v>-67.940499999999986</c:v>
                </c:pt>
                <c:pt idx="151262">
                  <c:v>-67.938499999999976</c:v>
                </c:pt>
                <c:pt idx="151263">
                  <c:v>-67.936499999999967</c:v>
                </c:pt>
                <c:pt idx="151264">
                  <c:v>-67.934499999999957</c:v>
                </c:pt>
                <c:pt idx="151265">
                  <c:v>-67.932500000000005</c:v>
                </c:pt>
                <c:pt idx="151266">
                  <c:v>-67.930499999999995</c:v>
                </c:pt>
                <c:pt idx="151267">
                  <c:v>-67.928499999999985</c:v>
                </c:pt>
                <c:pt idx="151268">
                  <c:v>-67.926499999999976</c:v>
                </c:pt>
                <c:pt idx="151269">
                  <c:v>-67.924499999999966</c:v>
                </c:pt>
                <c:pt idx="151270">
                  <c:v>-67.922499999999957</c:v>
                </c:pt>
                <c:pt idx="151271">
                  <c:v>-67.920500000000004</c:v>
                </c:pt>
                <c:pt idx="151272">
                  <c:v>-67.918499999999995</c:v>
                </c:pt>
                <c:pt idx="151273">
                  <c:v>-67.916499999999985</c:v>
                </c:pt>
                <c:pt idx="151274">
                  <c:v>-67.914499999999975</c:v>
                </c:pt>
                <c:pt idx="151275">
                  <c:v>-67.912499999999966</c:v>
                </c:pt>
                <c:pt idx="151276">
                  <c:v>-67.910499999999956</c:v>
                </c:pt>
                <c:pt idx="151277">
                  <c:v>-67.908500000000004</c:v>
                </c:pt>
                <c:pt idx="151278">
                  <c:v>-67.906499999999994</c:v>
                </c:pt>
                <c:pt idx="151279">
                  <c:v>-67.904499999999985</c:v>
                </c:pt>
                <c:pt idx="151280">
                  <c:v>-67.902499999999975</c:v>
                </c:pt>
                <c:pt idx="151281">
                  <c:v>-67.900499999999965</c:v>
                </c:pt>
                <c:pt idx="151282">
                  <c:v>-67.898499999999956</c:v>
                </c:pt>
                <c:pt idx="151283">
                  <c:v>-67.896500000000003</c:v>
                </c:pt>
                <c:pt idx="151284">
                  <c:v>-67.894499999999994</c:v>
                </c:pt>
                <c:pt idx="151285">
                  <c:v>-67.892499999999984</c:v>
                </c:pt>
                <c:pt idx="151286">
                  <c:v>-67.890499999999975</c:v>
                </c:pt>
                <c:pt idx="151287">
                  <c:v>-67.888499999999965</c:v>
                </c:pt>
                <c:pt idx="151288">
                  <c:v>-67.886499999999955</c:v>
                </c:pt>
                <c:pt idx="151289">
                  <c:v>-67.884500000000003</c:v>
                </c:pt>
                <c:pt idx="151290">
                  <c:v>-67.882499999999993</c:v>
                </c:pt>
                <c:pt idx="151291">
                  <c:v>-67.880499999999984</c:v>
                </c:pt>
                <c:pt idx="151292">
                  <c:v>-67.878499999999974</c:v>
                </c:pt>
                <c:pt idx="151293">
                  <c:v>-67.876499999999965</c:v>
                </c:pt>
                <c:pt idx="151294">
                  <c:v>-67.874499999999955</c:v>
                </c:pt>
                <c:pt idx="151295">
                  <c:v>-67.872500000000002</c:v>
                </c:pt>
                <c:pt idx="151296">
                  <c:v>-67.870499999999993</c:v>
                </c:pt>
                <c:pt idx="151297">
                  <c:v>-67.868499999999983</c:v>
                </c:pt>
                <c:pt idx="151298">
                  <c:v>-67.866499999999974</c:v>
                </c:pt>
                <c:pt idx="151299">
                  <c:v>-67.864499999999964</c:v>
                </c:pt>
                <c:pt idx="151300">
                  <c:v>-67.862499999999955</c:v>
                </c:pt>
                <c:pt idx="151301">
                  <c:v>-67.860500000000002</c:v>
                </c:pt>
                <c:pt idx="151302">
                  <c:v>-67.858499999999992</c:v>
                </c:pt>
                <c:pt idx="151303">
                  <c:v>-67.856499999999983</c:v>
                </c:pt>
                <c:pt idx="151304">
                  <c:v>-67.854499999999973</c:v>
                </c:pt>
                <c:pt idx="151305">
                  <c:v>-67.852499999999964</c:v>
                </c:pt>
                <c:pt idx="151306">
                  <c:v>-67.850499999999954</c:v>
                </c:pt>
                <c:pt idx="151307">
                  <c:v>-67.848500000000001</c:v>
                </c:pt>
                <c:pt idx="151308">
                  <c:v>-67.846499999999992</c:v>
                </c:pt>
                <c:pt idx="151309">
                  <c:v>-67.844499999999982</c:v>
                </c:pt>
                <c:pt idx="151310">
                  <c:v>-67.842499999999973</c:v>
                </c:pt>
                <c:pt idx="151311">
                  <c:v>-67.840499999999963</c:v>
                </c:pt>
                <c:pt idx="151312">
                  <c:v>-67.838499999999954</c:v>
                </c:pt>
                <c:pt idx="151313">
                  <c:v>-67.836500000000001</c:v>
                </c:pt>
                <c:pt idx="151314">
                  <c:v>-67.834499999999991</c:v>
                </c:pt>
                <c:pt idx="151315">
                  <c:v>-67.832499999999982</c:v>
                </c:pt>
                <c:pt idx="151316">
                  <c:v>-67.830499999999972</c:v>
                </c:pt>
                <c:pt idx="151317">
                  <c:v>-67.828499999999963</c:v>
                </c:pt>
                <c:pt idx="151318">
                  <c:v>-67.826499999999953</c:v>
                </c:pt>
                <c:pt idx="151319">
                  <c:v>-67.8245</c:v>
                </c:pt>
                <c:pt idx="151320">
                  <c:v>-67.822499999999991</c:v>
                </c:pt>
                <c:pt idx="151321">
                  <c:v>-67.820499999999981</c:v>
                </c:pt>
                <c:pt idx="151322">
                  <c:v>-67.818499999999972</c:v>
                </c:pt>
                <c:pt idx="151323">
                  <c:v>-67.816499999999962</c:v>
                </c:pt>
                <c:pt idx="151324">
                  <c:v>-67.814499999999953</c:v>
                </c:pt>
                <c:pt idx="151325">
                  <c:v>-67.8125</c:v>
                </c:pt>
                <c:pt idx="151326">
                  <c:v>-67.81049999999999</c:v>
                </c:pt>
                <c:pt idx="151327">
                  <c:v>-67.808499999999981</c:v>
                </c:pt>
                <c:pt idx="151328">
                  <c:v>-67.806499999999971</c:v>
                </c:pt>
                <c:pt idx="151329">
                  <c:v>-67.804499999999962</c:v>
                </c:pt>
                <c:pt idx="151330">
                  <c:v>-67.802499999999952</c:v>
                </c:pt>
                <c:pt idx="151331">
                  <c:v>-67.8005</c:v>
                </c:pt>
                <c:pt idx="151332">
                  <c:v>-67.79849999999999</c:v>
                </c:pt>
                <c:pt idx="151333">
                  <c:v>-67.79649999999998</c:v>
                </c:pt>
                <c:pt idx="151334">
                  <c:v>-67.794499999999971</c:v>
                </c:pt>
                <c:pt idx="151335">
                  <c:v>-67.792499999999961</c:v>
                </c:pt>
                <c:pt idx="151336">
                  <c:v>-67.790499999999952</c:v>
                </c:pt>
                <c:pt idx="151337">
                  <c:v>-67.788499999999999</c:v>
                </c:pt>
                <c:pt idx="151338">
                  <c:v>-67.78649999999999</c:v>
                </c:pt>
                <c:pt idx="151339">
                  <c:v>-67.78449999999998</c:v>
                </c:pt>
                <c:pt idx="151340">
                  <c:v>-67.78249999999997</c:v>
                </c:pt>
                <c:pt idx="151341">
                  <c:v>-67.780499999999961</c:v>
                </c:pt>
                <c:pt idx="151342">
                  <c:v>-67.778499999999951</c:v>
                </c:pt>
                <c:pt idx="151343">
                  <c:v>-67.776499999999999</c:v>
                </c:pt>
                <c:pt idx="151344">
                  <c:v>-67.774499999999989</c:v>
                </c:pt>
                <c:pt idx="151345">
                  <c:v>-67.77249999999998</c:v>
                </c:pt>
                <c:pt idx="151346">
                  <c:v>-67.77049999999997</c:v>
                </c:pt>
                <c:pt idx="151347">
                  <c:v>-67.76849999999996</c:v>
                </c:pt>
                <c:pt idx="151348">
                  <c:v>-67.766499999999951</c:v>
                </c:pt>
                <c:pt idx="151349">
                  <c:v>-67.764499999999998</c:v>
                </c:pt>
                <c:pt idx="151350">
                  <c:v>-67.762499999999989</c:v>
                </c:pt>
                <c:pt idx="151351">
                  <c:v>-67.760499999999979</c:v>
                </c:pt>
                <c:pt idx="151352">
                  <c:v>-67.75849999999997</c:v>
                </c:pt>
                <c:pt idx="151353">
                  <c:v>-67.75649999999996</c:v>
                </c:pt>
                <c:pt idx="151354">
                  <c:v>-67.75449999999995</c:v>
                </c:pt>
                <c:pt idx="151355">
                  <c:v>-67.752499999999998</c:v>
                </c:pt>
                <c:pt idx="151356">
                  <c:v>-67.750499999999988</c:v>
                </c:pt>
                <c:pt idx="151357">
                  <c:v>-67.748499999999979</c:v>
                </c:pt>
                <c:pt idx="151358">
                  <c:v>-67.746499999999969</c:v>
                </c:pt>
                <c:pt idx="151359">
                  <c:v>-67.74449999999996</c:v>
                </c:pt>
                <c:pt idx="151360">
                  <c:v>-67.74249999999995</c:v>
                </c:pt>
                <c:pt idx="151361">
                  <c:v>-67.740499999999997</c:v>
                </c:pt>
                <c:pt idx="151362">
                  <c:v>-67.738499999999988</c:v>
                </c:pt>
                <c:pt idx="151363">
                  <c:v>-67.736499999999978</c:v>
                </c:pt>
                <c:pt idx="151364">
                  <c:v>-67.734499999999969</c:v>
                </c:pt>
                <c:pt idx="151365">
                  <c:v>-67.732499999999959</c:v>
                </c:pt>
                <c:pt idx="151366">
                  <c:v>-67.73049999999995</c:v>
                </c:pt>
                <c:pt idx="151367">
                  <c:v>-67.728499999999997</c:v>
                </c:pt>
                <c:pt idx="151368">
                  <c:v>-67.726499999999987</c:v>
                </c:pt>
                <c:pt idx="151369">
                  <c:v>-67.724499999999978</c:v>
                </c:pt>
                <c:pt idx="151370">
                  <c:v>-67.722499999999968</c:v>
                </c:pt>
                <c:pt idx="151371">
                  <c:v>-67.720499999999959</c:v>
                </c:pt>
                <c:pt idx="151372">
                  <c:v>-67.718499999999949</c:v>
                </c:pt>
                <c:pt idx="151373">
                  <c:v>-67.716499999999996</c:v>
                </c:pt>
                <c:pt idx="151374">
                  <c:v>-67.714499999999987</c:v>
                </c:pt>
                <c:pt idx="151375">
                  <c:v>-67.712499999999977</c:v>
                </c:pt>
                <c:pt idx="151376">
                  <c:v>-67.710499999999968</c:v>
                </c:pt>
                <c:pt idx="151377">
                  <c:v>-67.708499999999958</c:v>
                </c:pt>
                <c:pt idx="151378">
                  <c:v>-67.706500000000005</c:v>
                </c:pt>
                <c:pt idx="151379">
                  <c:v>-67.704499999999996</c:v>
                </c:pt>
                <c:pt idx="151380">
                  <c:v>-67.702499999999986</c:v>
                </c:pt>
                <c:pt idx="151381">
                  <c:v>-67.700499999999977</c:v>
                </c:pt>
                <c:pt idx="151382">
                  <c:v>-67.698499999999967</c:v>
                </c:pt>
                <c:pt idx="151383">
                  <c:v>-67.696499999999958</c:v>
                </c:pt>
                <c:pt idx="151384">
                  <c:v>-67.694500000000005</c:v>
                </c:pt>
                <c:pt idx="151385">
                  <c:v>-67.692499999999995</c:v>
                </c:pt>
                <c:pt idx="151386">
                  <c:v>-67.690499999999986</c:v>
                </c:pt>
                <c:pt idx="151387">
                  <c:v>-67.688499999999976</c:v>
                </c:pt>
                <c:pt idx="151388">
                  <c:v>-67.686499999999967</c:v>
                </c:pt>
                <c:pt idx="151389">
                  <c:v>-67.684499999999957</c:v>
                </c:pt>
                <c:pt idx="151390">
                  <c:v>-67.682500000000005</c:v>
                </c:pt>
                <c:pt idx="151391">
                  <c:v>-67.680499999999995</c:v>
                </c:pt>
                <c:pt idx="151392">
                  <c:v>-67.678499999999985</c:v>
                </c:pt>
                <c:pt idx="151393">
                  <c:v>-67.676499999999976</c:v>
                </c:pt>
                <c:pt idx="151394">
                  <c:v>-67.674499999999966</c:v>
                </c:pt>
                <c:pt idx="151395">
                  <c:v>-67.672499999999957</c:v>
                </c:pt>
                <c:pt idx="151396">
                  <c:v>-67.670500000000004</c:v>
                </c:pt>
                <c:pt idx="151397">
                  <c:v>-67.668499999999995</c:v>
                </c:pt>
                <c:pt idx="151398">
                  <c:v>-67.666499999999985</c:v>
                </c:pt>
                <c:pt idx="151399">
                  <c:v>-67.664499999999975</c:v>
                </c:pt>
                <c:pt idx="151400">
                  <c:v>-67.662499999999966</c:v>
                </c:pt>
                <c:pt idx="151401">
                  <c:v>-67.660499999999956</c:v>
                </c:pt>
                <c:pt idx="151402">
                  <c:v>-67.658500000000004</c:v>
                </c:pt>
                <c:pt idx="151403">
                  <c:v>-67.656499999999994</c:v>
                </c:pt>
                <c:pt idx="151404">
                  <c:v>-67.654499999999985</c:v>
                </c:pt>
                <c:pt idx="151405">
                  <c:v>-67.652499999999975</c:v>
                </c:pt>
                <c:pt idx="151406">
                  <c:v>-67.650499999999965</c:v>
                </c:pt>
                <c:pt idx="151407">
                  <c:v>-67.648499999999956</c:v>
                </c:pt>
                <c:pt idx="151408">
                  <c:v>-67.646500000000003</c:v>
                </c:pt>
                <c:pt idx="151409">
                  <c:v>-67.644499999999994</c:v>
                </c:pt>
                <c:pt idx="151410">
                  <c:v>-67.642499999999984</c:v>
                </c:pt>
                <c:pt idx="151411">
                  <c:v>-67.640499999999975</c:v>
                </c:pt>
                <c:pt idx="151412">
                  <c:v>-67.638499999999965</c:v>
                </c:pt>
                <c:pt idx="151413">
                  <c:v>-67.636499999999955</c:v>
                </c:pt>
                <c:pt idx="151414">
                  <c:v>-67.634500000000003</c:v>
                </c:pt>
                <c:pt idx="151415">
                  <c:v>-67.632499999999993</c:v>
                </c:pt>
                <c:pt idx="151416">
                  <c:v>-67.630499999999984</c:v>
                </c:pt>
                <c:pt idx="151417">
                  <c:v>-67.628499999999974</c:v>
                </c:pt>
                <c:pt idx="151418">
                  <c:v>-67.626499999999965</c:v>
                </c:pt>
                <c:pt idx="151419">
                  <c:v>-67.624499999999955</c:v>
                </c:pt>
                <c:pt idx="151420">
                  <c:v>-67.622500000000002</c:v>
                </c:pt>
                <c:pt idx="151421">
                  <c:v>-67.620499999999993</c:v>
                </c:pt>
                <c:pt idx="151422">
                  <c:v>-67.618499999999983</c:v>
                </c:pt>
                <c:pt idx="151423">
                  <c:v>-67.616499999999974</c:v>
                </c:pt>
                <c:pt idx="151424">
                  <c:v>-67.614499999999964</c:v>
                </c:pt>
                <c:pt idx="151425">
                  <c:v>-67.612499999999955</c:v>
                </c:pt>
                <c:pt idx="151426">
                  <c:v>-67.610500000000002</c:v>
                </c:pt>
                <c:pt idx="151427">
                  <c:v>-67.608499999999992</c:v>
                </c:pt>
                <c:pt idx="151428">
                  <c:v>-67.606499999999983</c:v>
                </c:pt>
                <c:pt idx="151429">
                  <c:v>-67.604499999999973</c:v>
                </c:pt>
                <c:pt idx="151430">
                  <c:v>-67.602499999999964</c:v>
                </c:pt>
                <c:pt idx="151431">
                  <c:v>-67.600499999999954</c:v>
                </c:pt>
                <c:pt idx="151432">
                  <c:v>-67.598500000000001</c:v>
                </c:pt>
                <c:pt idx="151433">
                  <c:v>-67.596499999999992</c:v>
                </c:pt>
                <c:pt idx="151434">
                  <c:v>-67.594499999999982</c:v>
                </c:pt>
                <c:pt idx="151435">
                  <c:v>-67.592499999999973</c:v>
                </c:pt>
                <c:pt idx="151436">
                  <c:v>-67.590499999999963</c:v>
                </c:pt>
                <c:pt idx="151437">
                  <c:v>-67.588499999999954</c:v>
                </c:pt>
                <c:pt idx="151438">
                  <c:v>-67.586500000000001</c:v>
                </c:pt>
                <c:pt idx="151439">
                  <c:v>-67.584499999999991</c:v>
                </c:pt>
                <c:pt idx="151440">
                  <c:v>-67.582499999999982</c:v>
                </c:pt>
                <c:pt idx="151441">
                  <c:v>-67.580499999999972</c:v>
                </c:pt>
                <c:pt idx="151442">
                  <c:v>-67.578499999999963</c:v>
                </c:pt>
                <c:pt idx="151443">
                  <c:v>-67.576499999999953</c:v>
                </c:pt>
                <c:pt idx="151444">
                  <c:v>-67.5745</c:v>
                </c:pt>
                <c:pt idx="151445">
                  <c:v>-67.572499999999991</c:v>
                </c:pt>
                <c:pt idx="151446">
                  <c:v>-67.570499999999981</c:v>
                </c:pt>
                <c:pt idx="151447">
                  <c:v>-67.568499999999972</c:v>
                </c:pt>
                <c:pt idx="151448">
                  <c:v>-67.566499999999962</c:v>
                </c:pt>
                <c:pt idx="151449">
                  <c:v>-67.564499999999953</c:v>
                </c:pt>
                <c:pt idx="151450">
                  <c:v>-67.5625</c:v>
                </c:pt>
                <c:pt idx="151451">
                  <c:v>-67.56049999999999</c:v>
                </c:pt>
                <c:pt idx="151452">
                  <c:v>-67.558499999999981</c:v>
                </c:pt>
                <c:pt idx="151453">
                  <c:v>-67.556499999999971</c:v>
                </c:pt>
                <c:pt idx="151454">
                  <c:v>-67.554499999999962</c:v>
                </c:pt>
                <c:pt idx="151455">
                  <c:v>-67.552499999999952</c:v>
                </c:pt>
                <c:pt idx="151456">
                  <c:v>-67.5505</c:v>
                </c:pt>
                <c:pt idx="151457">
                  <c:v>-67.54849999999999</c:v>
                </c:pt>
                <c:pt idx="151458">
                  <c:v>-67.54649999999998</c:v>
                </c:pt>
                <c:pt idx="151459">
                  <c:v>-67.544499999999971</c:v>
                </c:pt>
                <c:pt idx="151460">
                  <c:v>-67.542499999999961</c:v>
                </c:pt>
                <c:pt idx="151461">
                  <c:v>-67.540499999999952</c:v>
                </c:pt>
                <c:pt idx="151462">
                  <c:v>-67.538499999999999</c:v>
                </c:pt>
                <c:pt idx="151463">
                  <c:v>-67.53649999999999</c:v>
                </c:pt>
                <c:pt idx="151464">
                  <c:v>-67.53449999999998</c:v>
                </c:pt>
                <c:pt idx="151465">
                  <c:v>-67.53249999999997</c:v>
                </c:pt>
                <c:pt idx="151466">
                  <c:v>-67.530499999999961</c:v>
                </c:pt>
                <c:pt idx="151467">
                  <c:v>-67.528499999999951</c:v>
                </c:pt>
                <c:pt idx="151468">
                  <c:v>-67.526499999999999</c:v>
                </c:pt>
                <c:pt idx="151469">
                  <c:v>-67.524499999999989</c:v>
                </c:pt>
                <c:pt idx="151470">
                  <c:v>-67.52249999999998</c:v>
                </c:pt>
                <c:pt idx="151471">
                  <c:v>-67.52049999999997</c:v>
                </c:pt>
                <c:pt idx="151472">
                  <c:v>-67.51849999999996</c:v>
                </c:pt>
                <c:pt idx="151473">
                  <c:v>-67.516499999999951</c:v>
                </c:pt>
                <c:pt idx="151474">
                  <c:v>-67.514499999999998</c:v>
                </c:pt>
                <c:pt idx="151475">
                  <c:v>-67.512499999999989</c:v>
                </c:pt>
                <c:pt idx="151476">
                  <c:v>-67.510499999999979</c:v>
                </c:pt>
                <c:pt idx="151477">
                  <c:v>-67.50849999999997</c:v>
                </c:pt>
                <c:pt idx="151478">
                  <c:v>-67.50649999999996</c:v>
                </c:pt>
                <c:pt idx="151479">
                  <c:v>-67.50449999999995</c:v>
                </c:pt>
                <c:pt idx="151480">
                  <c:v>-67.502499999999998</c:v>
                </c:pt>
                <c:pt idx="151481">
                  <c:v>-67.500499999999988</c:v>
                </c:pt>
                <c:pt idx="151482">
                  <c:v>-67.498499999999979</c:v>
                </c:pt>
                <c:pt idx="151483">
                  <c:v>-67.496499999999969</c:v>
                </c:pt>
                <c:pt idx="151484">
                  <c:v>-67.49449999999996</c:v>
                </c:pt>
                <c:pt idx="151485">
                  <c:v>-67.49249999999995</c:v>
                </c:pt>
                <c:pt idx="151486">
                  <c:v>-67.490499999999997</c:v>
                </c:pt>
                <c:pt idx="151487">
                  <c:v>-67.488499999999988</c:v>
                </c:pt>
                <c:pt idx="151488">
                  <c:v>-67.486499999999978</c:v>
                </c:pt>
                <c:pt idx="151489">
                  <c:v>-67.484499999999969</c:v>
                </c:pt>
                <c:pt idx="151490">
                  <c:v>-67.482499999999959</c:v>
                </c:pt>
                <c:pt idx="151491">
                  <c:v>-67.48049999999995</c:v>
                </c:pt>
                <c:pt idx="151492">
                  <c:v>-67.478499999999997</c:v>
                </c:pt>
                <c:pt idx="151493">
                  <c:v>-67.476499999999987</c:v>
                </c:pt>
                <c:pt idx="151494">
                  <c:v>-67.474499999999978</c:v>
                </c:pt>
                <c:pt idx="151495">
                  <c:v>-67.472499999999968</c:v>
                </c:pt>
                <c:pt idx="151496">
                  <c:v>-67.470499999999959</c:v>
                </c:pt>
                <c:pt idx="151497">
                  <c:v>-67.468499999999949</c:v>
                </c:pt>
                <c:pt idx="151498">
                  <c:v>-67.466499999999996</c:v>
                </c:pt>
                <c:pt idx="151499">
                  <c:v>-67.464499999999987</c:v>
                </c:pt>
                <c:pt idx="151500">
                  <c:v>-67.462499999999977</c:v>
                </c:pt>
                <c:pt idx="151501">
                  <c:v>-67.460499999999968</c:v>
                </c:pt>
                <c:pt idx="151502">
                  <c:v>-67.458499999999958</c:v>
                </c:pt>
                <c:pt idx="151503">
                  <c:v>-67.456500000000005</c:v>
                </c:pt>
                <c:pt idx="151504">
                  <c:v>-67.454499999999996</c:v>
                </c:pt>
                <c:pt idx="151505">
                  <c:v>-67.452499999999986</c:v>
                </c:pt>
                <c:pt idx="151506">
                  <c:v>-67.450499999999977</c:v>
                </c:pt>
                <c:pt idx="151507">
                  <c:v>-67.448499999999967</c:v>
                </c:pt>
                <c:pt idx="151508">
                  <c:v>-67.446499999999958</c:v>
                </c:pt>
                <c:pt idx="151509">
                  <c:v>-67.444500000000005</c:v>
                </c:pt>
                <c:pt idx="151510">
                  <c:v>-67.442499999999995</c:v>
                </c:pt>
                <c:pt idx="151511">
                  <c:v>-67.440499999999986</c:v>
                </c:pt>
                <c:pt idx="151512">
                  <c:v>-67.438499999999976</c:v>
                </c:pt>
                <c:pt idx="151513">
                  <c:v>-67.436499999999967</c:v>
                </c:pt>
                <c:pt idx="151514">
                  <c:v>-67.434499999999957</c:v>
                </c:pt>
                <c:pt idx="151515">
                  <c:v>-67.432500000000005</c:v>
                </c:pt>
                <c:pt idx="151516">
                  <c:v>-67.430499999999995</c:v>
                </c:pt>
                <c:pt idx="151517">
                  <c:v>-67.428499999999985</c:v>
                </c:pt>
                <c:pt idx="151518">
                  <c:v>-67.426499999999976</c:v>
                </c:pt>
                <c:pt idx="151519">
                  <c:v>-67.424499999999966</c:v>
                </c:pt>
                <c:pt idx="151520">
                  <c:v>-67.422499999999957</c:v>
                </c:pt>
                <c:pt idx="151521">
                  <c:v>-67.420500000000004</c:v>
                </c:pt>
                <c:pt idx="151522">
                  <c:v>-67.418499999999995</c:v>
                </c:pt>
                <c:pt idx="151523">
                  <c:v>-67.416499999999985</c:v>
                </c:pt>
                <c:pt idx="151524">
                  <c:v>-67.414499999999975</c:v>
                </c:pt>
                <c:pt idx="151525">
                  <c:v>-67.412499999999966</c:v>
                </c:pt>
                <c:pt idx="151526">
                  <c:v>-67.410499999999956</c:v>
                </c:pt>
                <c:pt idx="151527">
                  <c:v>-67.408500000000004</c:v>
                </c:pt>
                <c:pt idx="151528">
                  <c:v>-67.406499999999994</c:v>
                </c:pt>
                <c:pt idx="151529">
                  <c:v>-67.404499999999985</c:v>
                </c:pt>
                <c:pt idx="151530">
                  <c:v>-67.402499999999975</c:v>
                </c:pt>
                <c:pt idx="151531">
                  <c:v>-67.400499999999965</c:v>
                </c:pt>
                <c:pt idx="151532">
                  <c:v>-67.398499999999956</c:v>
                </c:pt>
                <c:pt idx="151533">
                  <c:v>-67.396500000000003</c:v>
                </c:pt>
                <c:pt idx="151534">
                  <c:v>-67.394499999999994</c:v>
                </c:pt>
                <c:pt idx="151535">
                  <c:v>-67.392499999999984</c:v>
                </c:pt>
                <c:pt idx="151536">
                  <c:v>-67.390499999999975</c:v>
                </c:pt>
                <c:pt idx="151537">
                  <c:v>-67.388499999999965</c:v>
                </c:pt>
                <c:pt idx="151538">
                  <c:v>-67.386499999999955</c:v>
                </c:pt>
                <c:pt idx="151539">
                  <c:v>-67.384500000000003</c:v>
                </c:pt>
                <c:pt idx="151540">
                  <c:v>-67.382499999999993</c:v>
                </c:pt>
                <c:pt idx="151541">
                  <c:v>-67.380499999999984</c:v>
                </c:pt>
                <c:pt idx="151542">
                  <c:v>-67.378499999999974</c:v>
                </c:pt>
                <c:pt idx="151543">
                  <c:v>-67.376499999999965</c:v>
                </c:pt>
                <c:pt idx="151544">
                  <c:v>-67.374499999999955</c:v>
                </c:pt>
                <c:pt idx="151545">
                  <c:v>-67.372500000000002</c:v>
                </c:pt>
                <c:pt idx="151546">
                  <c:v>-67.370499999999993</c:v>
                </c:pt>
                <c:pt idx="151547">
                  <c:v>-67.368499999999983</c:v>
                </c:pt>
                <c:pt idx="151548">
                  <c:v>-67.366499999999974</c:v>
                </c:pt>
                <c:pt idx="151549">
                  <c:v>-67.364499999999964</c:v>
                </c:pt>
                <c:pt idx="151550">
                  <c:v>-67.362499999999955</c:v>
                </c:pt>
                <c:pt idx="151551">
                  <c:v>-67.360500000000002</c:v>
                </c:pt>
                <c:pt idx="151552">
                  <c:v>-67.358499999999992</c:v>
                </c:pt>
                <c:pt idx="151553">
                  <c:v>-67.356499999999983</c:v>
                </c:pt>
                <c:pt idx="151554">
                  <c:v>-67.354499999999973</c:v>
                </c:pt>
                <c:pt idx="151555">
                  <c:v>-67.352499999999964</c:v>
                </c:pt>
                <c:pt idx="151556">
                  <c:v>-67.350499999999954</c:v>
                </c:pt>
                <c:pt idx="151557">
                  <c:v>-67.348500000000001</c:v>
                </c:pt>
                <c:pt idx="151558">
                  <c:v>-67.346499999999992</c:v>
                </c:pt>
                <c:pt idx="151559">
                  <c:v>-67.344499999999982</c:v>
                </c:pt>
                <c:pt idx="151560">
                  <c:v>-67.342499999999973</c:v>
                </c:pt>
                <c:pt idx="151561">
                  <c:v>-67.340499999999963</c:v>
                </c:pt>
                <c:pt idx="151562">
                  <c:v>-67.338499999999954</c:v>
                </c:pt>
                <c:pt idx="151563">
                  <c:v>-67.336500000000001</c:v>
                </c:pt>
                <c:pt idx="151564">
                  <c:v>-67.334499999999991</c:v>
                </c:pt>
                <c:pt idx="151565">
                  <c:v>-67.332499999999982</c:v>
                </c:pt>
                <c:pt idx="151566">
                  <c:v>-67.330499999999972</c:v>
                </c:pt>
                <c:pt idx="151567">
                  <c:v>-67.328499999999963</c:v>
                </c:pt>
                <c:pt idx="151568">
                  <c:v>-67.326499999999953</c:v>
                </c:pt>
                <c:pt idx="151569">
                  <c:v>-67.3245</c:v>
                </c:pt>
                <c:pt idx="151570">
                  <c:v>-67.322499999999991</c:v>
                </c:pt>
                <c:pt idx="151571">
                  <c:v>-67.320499999999981</c:v>
                </c:pt>
                <c:pt idx="151572">
                  <c:v>-67.318499999999972</c:v>
                </c:pt>
                <c:pt idx="151573">
                  <c:v>-67.316499999999962</c:v>
                </c:pt>
                <c:pt idx="151574">
                  <c:v>-67.314499999999953</c:v>
                </c:pt>
                <c:pt idx="151575">
                  <c:v>-67.3125</c:v>
                </c:pt>
                <c:pt idx="151576">
                  <c:v>-67.31049999999999</c:v>
                </c:pt>
                <c:pt idx="151577">
                  <c:v>-67.308499999999981</c:v>
                </c:pt>
                <c:pt idx="151578">
                  <c:v>-67.306499999999971</c:v>
                </c:pt>
                <c:pt idx="151579">
                  <c:v>-67.304499999999962</c:v>
                </c:pt>
                <c:pt idx="151580">
                  <c:v>-67.302499999999952</c:v>
                </c:pt>
                <c:pt idx="151581">
                  <c:v>-67.3005</c:v>
                </c:pt>
                <c:pt idx="151582">
                  <c:v>-67.29849999999999</c:v>
                </c:pt>
                <c:pt idx="151583">
                  <c:v>-67.29649999999998</c:v>
                </c:pt>
                <c:pt idx="151584">
                  <c:v>-67.294499999999971</c:v>
                </c:pt>
                <c:pt idx="151585">
                  <c:v>-67.292499999999961</c:v>
                </c:pt>
                <c:pt idx="151586">
                  <c:v>-67.290499999999952</c:v>
                </c:pt>
                <c:pt idx="151587">
                  <c:v>-67.288499999999999</c:v>
                </c:pt>
                <c:pt idx="151588">
                  <c:v>-67.28649999999999</c:v>
                </c:pt>
                <c:pt idx="151589">
                  <c:v>-67.28449999999998</c:v>
                </c:pt>
                <c:pt idx="151590">
                  <c:v>-67.28249999999997</c:v>
                </c:pt>
                <c:pt idx="151591">
                  <c:v>-67.280499999999961</c:v>
                </c:pt>
                <c:pt idx="151592">
                  <c:v>-67.278499999999951</c:v>
                </c:pt>
                <c:pt idx="151593">
                  <c:v>-67.276499999999999</c:v>
                </c:pt>
                <c:pt idx="151594">
                  <c:v>-67.274499999999989</c:v>
                </c:pt>
                <c:pt idx="151595">
                  <c:v>-67.27249999999998</c:v>
                </c:pt>
                <c:pt idx="151596">
                  <c:v>-67.27049999999997</c:v>
                </c:pt>
                <c:pt idx="151597">
                  <c:v>-67.26849999999996</c:v>
                </c:pt>
                <c:pt idx="151598">
                  <c:v>-67.266499999999951</c:v>
                </c:pt>
                <c:pt idx="151599">
                  <c:v>-67.264499999999998</c:v>
                </c:pt>
                <c:pt idx="151600">
                  <c:v>-67.262499999999989</c:v>
                </c:pt>
                <c:pt idx="151601">
                  <c:v>-67.260499999999979</c:v>
                </c:pt>
                <c:pt idx="151602">
                  <c:v>-67.25849999999997</c:v>
                </c:pt>
                <c:pt idx="151603">
                  <c:v>-67.25649999999996</c:v>
                </c:pt>
                <c:pt idx="151604">
                  <c:v>-67.25449999999995</c:v>
                </c:pt>
                <c:pt idx="151605">
                  <c:v>-67.252499999999998</c:v>
                </c:pt>
                <c:pt idx="151606">
                  <c:v>-67.250499999999988</c:v>
                </c:pt>
                <c:pt idx="151607">
                  <c:v>-67.248499999999979</c:v>
                </c:pt>
                <c:pt idx="151608">
                  <c:v>-67.246499999999969</c:v>
                </c:pt>
                <c:pt idx="151609">
                  <c:v>-67.24449999999996</c:v>
                </c:pt>
                <c:pt idx="151610">
                  <c:v>-67.24249999999995</c:v>
                </c:pt>
                <c:pt idx="151611">
                  <c:v>-67.240499999999997</c:v>
                </c:pt>
                <c:pt idx="151612">
                  <c:v>-67.238499999999988</c:v>
                </c:pt>
                <c:pt idx="151613">
                  <c:v>-67.236499999999978</c:v>
                </c:pt>
                <c:pt idx="151614">
                  <c:v>-67.234499999999969</c:v>
                </c:pt>
                <c:pt idx="151615">
                  <c:v>-67.232499999999959</c:v>
                </c:pt>
                <c:pt idx="151616">
                  <c:v>-67.23049999999995</c:v>
                </c:pt>
                <c:pt idx="151617">
                  <c:v>-67.228499999999997</c:v>
                </c:pt>
                <c:pt idx="151618">
                  <c:v>-67.226499999999987</c:v>
                </c:pt>
                <c:pt idx="151619">
                  <c:v>-67.224499999999978</c:v>
                </c:pt>
                <c:pt idx="151620">
                  <c:v>-67.222499999999968</c:v>
                </c:pt>
                <c:pt idx="151621">
                  <c:v>-67.220499999999959</c:v>
                </c:pt>
                <c:pt idx="151622">
                  <c:v>-67.218499999999949</c:v>
                </c:pt>
                <c:pt idx="151623">
                  <c:v>-67.216499999999996</c:v>
                </c:pt>
                <c:pt idx="151624">
                  <c:v>-67.214499999999987</c:v>
                </c:pt>
                <c:pt idx="151625">
                  <c:v>-67.212499999999977</c:v>
                </c:pt>
                <c:pt idx="151626">
                  <c:v>-67.210499999999968</c:v>
                </c:pt>
                <c:pt idx="151627">
                  <c:v>-67.208499999999958</c:v>
                </c:pt>
                <c:pt idx="151628">
                  <c:v>-67.206500000000005</c:v>
                </c:pt>
                <c:pt idx="151629">
                  <c:v>-67.204499999999996</c:v>
                </c:pt>
                <c:pt idx="151630">
                  <c:v>-67.202499999999986</c:v>
                </c:pt>
                <c:pt idx="151631">
                  <c:v>-67.200499999999977</c:v>
                </c:pt>
                <c:pt idx="151632">
                  <c:v>-67.198499999999967</c:v>
                </c:pt>
                <c:pt idx="151633">
                  <c:v>-67.196499999999958</c:v>
                </c:pt>
                <c:pt idx="151634">
                  <c:v>-67.194500000000005</c:v>
                </c:pt>
                <c:pt idx="151635">
                  <c:v>-67.192499999999995</c:v>
                </c:pt>
                <c:pt idx="151636">
                  <c:v>-67.190499999999986</c:v>
                </c:pt>
                <c:pt idx="151637">
                  <c:v>-67.188499999999976</c:v>
                </c:pt>
                <c:pt idx="151638">
                  <c:v>-67.186499999999967</c:v>
                </c:pt>
                <c:pt idx="151639">
                  <c:v>-67.184499999999957</c:v>
                </c:pt>
                <c:pt idx="151640">
                  <c:v>-67.182500000000005</c:v>
                </c:pt>
                <c:pt idx="151641">
                  <c:v>-67.180499999999995</c:v>
                </c:pt>
                <c:pt idx="151642">
                  <c:v>-67.178499999999985</c:v>
                </c:pt>
                <c:pt idx="151643">
                  <c:v>-67.176499999999976</c:v>
                </c:pt>
                <c:pt idx="151644">
                  <c:v>-67.174499999999966</c:v>
                </c:pt>
                <c:pt idx="151645">
                  <c:v>-67.172499999999957</c:v>
                </c:pt>
                <c:pt idx="151646">
                  <c:v>-67.170500000000004</c:v>
                </c:pt>
                <c:pt idx="151647">
                  <c:v>-67.168499999999995</c:v>
                </c:pt>
                <c:pt idx="151648">
                  <c:v>-67.166499999999985</c:v>
                </c:pt>
                <c:pt idx="151649">
                  <c:v>-67.164499999999975</c:v>
                </c:pt>
                <c:pt idx="151650">
                  <c:v>-67.162499999999966</c:v>
                </c:pt>
                <c:pt idx="151651">
                  <c:v>-67.160499999999956</c:v>
                </c:pt>
                <c:pt idx="151652">
                  <c:v>-67.158500000000004</c:v>
                </c:pt>
                <c:pt idx="151653">
                  <c:v>-67.156499999999994</c:v>
                </c:pt>
                <c:pt idx="151654">
                  <c:v>-67.154499999999985</c:v>
                </c:pt>
                <c:pt idx="151655">
                  <c:v>-67.152499999999975</c:v>
                </c:pt>
                <c:pt idx="151656">
                  <c:v>-67.150499999999965</c:v>
                </c:pt>
                <c:pt idx="151657">
                  <c:v>-67.148499999999956</c:v>
                </c:pt>
                <c:pt idx="151658">
                  <c:v>-67.146500000000003</c:v>
                </c:pt>
                <c:pt idx="151659">
                  <c:v>-67.144499999999994</c:v>
                </c:pt>
                <c:pt idx="151660">
                  <c:v>-67.142499999999984</c:v>
                </c:pt>
                <c:pt idx="151661">
                  <c:v>-67.140499999999975</c:v>
                </c:pt>
                <c:pt idx="151662">
                  <c:v>-67.138499999999965</c:v>
                </c:pt>
                <c:pt idx="151663">
                  <c:v>-67.136499999999955</c:v>
                </c:pt>
                <c:pt idx="151664">
                  <c:v>-67.134500000000003</c:v>
                </c:pt>
                <c:pt idx="151665">
                  <c:v>-67.132499999999993</c:v>
                </c:pt>
                <c:pt idx="151666">
                  <c:v>-67.130499999999984</c:v>
                </c:pt>
                <c:pt idx="151667">
                  <c:v>-67.128499999999974</c:v>
                </c:pt>
                <c:pt idx="151668">
                  <c:v>-67.126499999999965</c:v>
                </c:pt>
                <c:pt idx="151669">
                  <c:v>-67.124499999999955</c:v>
                </c:pt>
                <c:pt idx="151670">
                  <c:v>-67.122500000000002</c:v>
                </c:pt>
                <c:pt idx="151671">
                  <c:v>-67.120499999999993</c:v>
                </c:pt>
                <c:pt idx="151672">
                  <c:v>-67.118499999999983</c:v>
                </c:pt>
                <c:pt idx="151673">
                  <c:v>-67.116499999999974</c:v>
                </c:pt>
                <c:pt idx="151674">
                  <c:v>-67.114499999999964</c:v>
                </c:pt>
                <c:pt idx="151675">
                  <c:v>-67.112499999999955</c:v>
                </c:pt>
                <c:pt idx="151676">
                  <c:v>-67.110500000000002</c:v>
                </c:pt>
                <c:pt idx="151677">
                  <c:v>-67.108499999999992</c:v>
                </c:pt>
                <c:pt idx="151678">
                  <c:v>-67.106499999999983</c:v>
                </c:pt>
                <c:pt idx="151679">
                  <c:v>-67.104499999999973</c:v>
                </c:pt>
                <c:pt idx="151680">
                  <c:v>-67.102499999999964</c:v>
                </c:pt>
                <c:pt idx="151681">
                  <c:v>-67.100499999999954</c:v>
                </c:pt>
                <c:pt idx="151682">
                  <c:v>-67.098500000000001</c:v>
                </c:pt>
                <c:pt idx="151683">
                  <c:v>-67.096499999999992</c:v>
                </c:pt>
                <c:pt idx="151684">
                  <c:v>-67.094499999999982</c:v>
                </c:pt>
                <c:pt idx="151685">
                  <c:v>-67.092499999999973</c:v>
                </c:pt>
                <c:pt idx="151686">
                  <c:v>-67.090499999999963</c:v>
                </c:pt>
                <c:pt idx="151687">
                  <c:v>-67.088499999999954</c:v>
                </c:pt>
                <c:pt idx="151688">
                  <c:v>-67.086500000000001</c:v>
                </c:pt>
                <c:pt idx="151689">
                  <c:v>-67.084499999999991</c:v>
                </c:pt>
                <c:pt idx="151690">
                  <c:v>-67.082499999999982</c:v>
                </c:pt>
                <c:pt idx="151691">
                  <c:v>-67.080499999999972</c:v>
                </c:pt>
                <c:pt idx="151692">
                  <c:v>-67.078499999999963</c:v>
                </c:pt>
                <c:pt idx="151693">
                  <c:v>-67.076499999999953</c:v>
                </c:pt>
                <c:pt idx="151694">
                  <c:v>-67.0745</c:v>
                </c:pt>
                <c:pt idx="151695">
                  <c:v>-67.072499999999991</c:v>
                </c:pt>
                <c:pt idx="151696">
                  <c:v>-67.070499999999981</c:v>
                </c:pt>
                <c:pt idx="151697">
                  <c:v>-67.068499999999972</c:v>
                </c:pt>
                <c:pt idx="151698">
                  <c:v>-67.066499999999962</c:v>
                </c:pt>
                <c:pt idx="151699">
                  <c:v>-67.064499999999953</c:v>
                </c:pt>
                <c:pt idx="151700">
                  <c:v>-67.0625</c:v>
                </c:pt>
                <c:pt idx="151701">
                  <c:v>-67.06049999999999</c:v>
                </c:pt>
                <c:pt idx="151702">
                  <c:v>-67.058499999999981</c:v>
                </c:pt>
                <c:pt idx="151703">
                  <c:v>-67.056499999999971</c:v>
                </c:pt>
                <c:pt idx="151704">
                  <c:v>-67.054499999999962</c:v>
                </c:pt>
                <c:pt idx="151705">
                  <c:v>-67.052499999999952</c:v>
                </c:pt>
                <c:pt idx="151706">
                  <c:v>-67.0505</c:v>
                </c:pt>
                <c:pt idx="151707">
                  <c:v>-67.04849999999999</c:v>
                </c:pt>
                <c:pt idx="151708">
                  <c:v>-67.04649999999998</c:v>
                </c:pt>
                <c:pt idx="151709">
                  <c:v>-67.044499999999971</c:v>
                </c:pt>
                <c:pt idx="151710">
                  <c:v>-67.042499999999961</c:v>
                </c:pt>
                <c:pt idx="151711">
                  <c:v>-67.040499999999952</c:v>
                </c:pt>
                <c:pt idx="151712">
                  <c:v>-67.038499999999999</c:v>
                </c:pt>
                <c:pt idx="151713">
                  <c:v>-67.03649999999999</c:v>
                </c:pt>
                <c:pt idx="151714">
                  <c:v>-67.03449999999998</c:v>
                </c:pt>
                <c:pt idx="151715">
                  <c:v>-67.03249999999997</c:v>
                </c:pt>
                <c:pt idx="151716">
                  <c:v>-67.030499999999961</c:v>
                </c:pt>
                <c:pt idx="151717">
                  <c:v>-67.028499999999951</c:v>
                </c:pt>
                <c:pt idx="151718">
                  <c:v>-67.026499999999999</c:v>
                </c:pt>
                <c:pt idx="151719">
                  <c:v>-67.024499999999989</c:v>
                </c:pt>
                <c:pt idx="151720">
                  <c:v>-67.02249999999998</c:v>
                </c:pt>
                <c:pt idx="151721">
                  <c:v>-67.02049999999997</c:v>
                </c:pt>
                <c:pt idx="151722">
                  <c:v>-67.01849999999996</c:v>
                </c:pt>
                <c:pt idx="151723">
                  <c:v>-67.016499999999951</c:v>
                </c:pt>
                <c:pt idx="151724">
                  <c:v>-67.014499999999998</c:v>
                </c:pt>
                <c:pt idx="151725">
                  <c:v>-67.012499999999989</c:v>
                </c:pt>
                <c:pt idx="151726">
                  <c:v>-67.010499999999979</c:v>
                </c:pt>
                <c:pt idx="151727">
                  <c:v>-67.00849999999997</c:v>
                </c:pt>
                <c:pt idx="151728">
                  <c:v>-67.00649999999996</c:v>
                </c:pt>
                <c:pt idx="151729">
                  <c:v>-67.00449999999995</c:v>
                </c:pt>
                <c:pt idx="151730">
                  <c:v>-67.002499999999998</c:v>
                </c:pt>
                <c:pt idx="151731">
                  <c:v>-67.000499999999988</c:v>
                </c:pt>
                <c:pt idx="151732">
                  <c:v>-66.998499999999979</c:v>
                </c:pt>
                <c:pt idx="151733">
                  <c:v>-66.996499999999969</c:v>
                </c:pt>
                <c:pt idx="151734">
                  <c:v>-66.99449999999996</c:v>
                </c:pt>
                <c:pt idx="151735">
                  <c:v>-66.99249999999995</c:v>
                </c:pt>
                <c:pt idx="151736">
                  <c:v>-66.990499999999997</c:v>
                </c:pt>
                <c:pt idx="151737">
                  <c:v>-66.988499999999988</c:v>
                </c:pt>
                <c:pt idx="151738">
                  <c:v>-66.986499999999978</c:v>
                </c:pt>
                <c:pt idx="151739">
                  <c:v>-66.984499999999969</c:v>
                </c:pt>
                <c:pt idx="151740">
                  <c:v>-66.982499999999959</c:v>
                </c:pt>
                <c:pt idx="151741">
                  <c:v>-66.98049999999995</c:v>
                </c:pt>
                <c:pt idx="151742">
                  <c:v>-66.978499999999997</c:v>
                </c:pt>
                <c:pt idx="151743">
                  <c:v>-66.976499999999987</c:v>
                </c:pt>
                <c:pt idx="151744">
                  <c:v>-66.974499999999978</c:v>
                </c:pt>
                <c:pt idx="151745">
                  <c:v>-66.972499999999968</c:v>
                </c:pt>
                <c:pt idx="151746">
                  <c:v>-66.970499999999959</c:v>
                </c:pt>
                <c:pt idx="151747">
                  <c:v>-66.968499999999949</c:v>
                </c:pt>
                <c:pt idx="151748">
                  <c:v>-66.966499999999996</c:v>
                </c:pt>
                <c:pt idx="151749">
                  <c:v>-66.964499999999987</c:v>
                </c:pt>
                <c:pt idx="151750">
                  <c:v>-66.962499999999977</c:v>
                </c:pt>
                <c:pt idx="151751">
                  <c:v>-66.960499999999968</c:v>
                </c:pt>
                <c:pt idx="151752">
                  <c:v>-66.958499999999958</c:v>
                </c:pt>
                <c:pt idx="151753">
                  <c:v>-66.956500000000005</c:v>
                </c:pt>
                <c:pt idx="151754">
                  <c:v>-66.954499999999996</c:v>
                </c:pt>
                <c:pt idx="151755">
                  <c:v>-66.952499999999986</c:v>
                </c:pt>
                <c:pt idx="151756">
                  <c:v>-66.950499999999977</c:v>
                </c:pt>
                <c:pt idx="151757">
                  <c:v>-66.948499999999967</c:v>
                </c:pt>
                <c:pt idx="151758">
                  <c:v>-66.946499999999958</c:v>
                </c:pt>
                <c:pt idx="151759">
                  <c:v>-66.944500000000005</c:v>
                </c:pt>
                <c:pt idx="151760">
                  <c:v>-66.942499999999995</c:v>
                </c:pt>
                <c:pt idx="151761">
                  <c:v>-66.940499999999986</c:v>
                </c:pt>
                <c:pt idx="151762">
                  <c:v>-66.938499999999976</c:v>
                </c:pt>
                <c:pt idx="151763">
                  <c:v>-66.936499999999967</c:v>
                </c:pt>
                <c:pt idx="151764">
                  <c:v>-66.934499999999957</c:v>
                </c:pt>
                <c:pt idx="151765">
                  <c:v>-66.932500000000005</c:v>
                </c:pt>
                <c:pt idx="151766">
                  <c:v>-66.930499999999995</c:v>
                </c:pt>
                <c:pt idx="151767">
                  <c:v>-66.928499999999985</c:v>
                </c:pt>
                <c:pt idx="151768">
                  <c:v>-66.926499999999976</c:v>
                </c:pt>
                <c:pt idx="151769">
                  <c:v>-66.924499999999966</c:v>
                </c:pt>
                <c:pt idx="151770">
                  <c:v>-66.922499999999957</c:v>
                </c:pt>
                <c:pt idx="151771">
                  <c:v>-66.920500000000004</c:v>
                </c:pt>
                <c:pt idx="151772">
                  <c:v>-66.918499999999995</c:v>
                </c:pt>
                <c:pt idx="151773">
                  <c:v>-66.916499999999985</c:v>
                </c:pt>
                <c:pt idx="151774">
                  <c:v>-66.914499999999975</c:v>
                </c:pt>
                <c:pt idx="151775">
                  <c:v>-66.912499999999966</c:v>
                </c:pt>
                <c:pt idx="151776">
                  <c:v>-66.910499999999956</c:v>
                </c:pt>
                <c:pt idx="151777">
                  <c:v>-66.908500000000004</c:v>
                </c:pt>
                <c:pt idx="151778">
                  <c:v>-66.906499999999994</c:v>
                </c:pt>
                <c:pt idx="151779">
                  <c:v>-66.904499999999985</c:v>
                </c:pt>
                <c:pt idx="151780">
                  <c:v>-66.902499999999975</c:v>
                </c:pt>
                <c:pt idx="151781">
                  <c:v>-66.900499999999965</c:v>
                </c:pt>
                <c:pt idx="151782">
                  <c:v>-66.898499999999956</c:v>
                </c:pt>
                <c:pt idx="151783">
                  <c:v>-66.896500000000003</c:v>
                </c:pt>
                <c:pt idx="151784">
                  <c:v>-66.894499999999994</c:v>
                </c:pt>
                <c:pt idx="151785">
                  <c:v>-66.892499999999984</c:v>
                </c:pt>
                <c:pt idx="151786">
                  <c:v>-66.890499999999975</c:v>
                </c:pt>
                <c:pt idx="151787">
                  <c:v>-66.888499999999965</c:v>
                </c:pt>
                <c:pt idx="151788">
                  <c:v>-66.886499999999955</c:v>
                </c:pt>
                <c:pt idx="151789">
                  <c:v>-66.884500000000003</c:v>
                </c:pt>
                <c:pt idx="151790">
                  <c:v>-66.882499999999993</c:v>
                </c:pt>
                <c:pt idx="151791">
                  <c:v>-66.880499999999984</c:v>
                </c:pt>
                <c:pt idx="151792">
                  <c:v>-66.878499999999974</c:v>
                </c:pt>
                <c:pt idx="151793">
                  <c:v>-66.876499999999965</c:v>
                </c:pt>
                <c:pt idx="151794">
                  <c:v>-66.874499999999955</c:v>
                </c:pt>
                <c:pt idx="151795">
                  <c:v>-66.872500000000002</c:v>
                </c:pt>
                <c:pt idx="151796">
                  <c:v>-66.870499999999993</c:v>
                </c:pt>
                <c:pt idx="151797">
                  <c:v>-66.868499999999983</c:v>
                </c:pt>
                <c:pt idx="151798">
                  <c:v>-66.866499999999974</c:v>
                </c:pt>
                <c:pt idx="151799">
                  <c:v>-66.864499999999964</c:v>
                </c:pt>
                <c:pt idx="151800">
                  <c:v>-66.862499999999955</c:v>
                </c:pt>
                <c:pt idx="151801">
                  <c:v>-66.860500000000002</c:v>
                </c:pt>
                <c:pt idx="151802">
                  <c:v>-66.858499999999992</c:v>
                </c:pt>
                <c:pt idx="151803">
                  <c:v>-66.856499999999983</c:v>
                </c:pt>
                <c:pt idx="151804">
                  <c:v>-66.854499999999973</c:v>
                </c:pt>
                <c:pt idx="151805">
                  <c:v>-66.852499999999964</c:v>
                </c:pt>
                <c:pt idx="151806">
                  <c:v>-66.850499999999954</c:v>
                </c:pt>
                <c:pt idx="151807">
                  <c:v>-66.848500000000001</c:v>
                </c:pt>
                <c:pt idx="151808">
                  <c:v>-66.846499999999992</c:v>
                </c:pt>
                <c:pt idx="151809">
                  <c:v>-66.844499999999982</c:v>
                </c:pt>
                <c:pt idx="151810">
                  <c:v>-66.842499999999973</c:v>
                </c:pt>
                <c:pt idx="151811">
                  <c:v>-66.840499999999963</c:v>
                </c:pt>
                <c:pt idx="151812">
                  <c:v>-66.838499999999954</c:v>
                </c:pt>
                <c:pt idx="151813">
                  <c:v>-66.836500000000001</c:v>
                </c:pt>
                <c:pt idx="151814">
                  <c:v>-66.834499999999991</c:v>
                </c:pt>
                <c:pt idx="151815">
                  <c:v>-66.832499999999982</c:v>
                </c:pt>
                <c:pt idx="151816">
                  <c:v>-66.830499999999972</c:v>
                </c:pt>
                <c:pt idx="151817">
                  <c:v>-66.828499999999963</c:v>
                </c:pt>
                <c:pt idx="151818">
                  <c:v>-66.826499999999953</c:v>
                </c:pt>
                <c:pt idx="151819">
                  <c:v>-66.8245</c:v>
                </c:pt>
                <c:pt idx="151820">
                  <c:v>-66.822499999999991</c:v>
                </c:pt>
                <c:pt idx="151821">
                  <c:v>-66.820499999999981</c:v>
                </c:pt>
                <c:pt idx="151822">
                  <c:v>-66.818499999999972</c:v>
                </c:pt>
                <c:pt idx="151823">
                  <c:v>-66.816499999999962</c:v>
                </c:pt>
                <c:pt idx="151824">
                  <c:v>-66.814499999999953</c:v>
                </c:pt>
                <c:pt idx="151825">
                  <c:v>-66.8125</c:v>
                </c:pt>
                <c:pt idx="151826">
                  <c:v>-66.81049999999999</c:v>
                </c:pt>
                <c:pt idx="151827">
                  <c:v>-66.808499999999981</c:v>
                </c:pt>
                <c:pt idx="151828">
                  <c:v>-66.806499999999971</c:v>
                </c:pt>
                <c:pt idx="151829">
                  <c:v>-66.804499999999962</c:v>
                </c:pt>
                <c:pt idx="151830">
                  <c:v>-66.802499999999952</c:v>
                </c:pt>
                <c:pt idx="151831">
                  <c:v>-66.8005</c:v>
                </c:pt>
                <c:pt idx="151832">
                  <c:v>-66.79849999999999</c:v>
                </c:pt>
                <c:pt idx="151833">
                  <c:v>-66.79649999999998</c:v>
                </c:pt>
                <c:pt idx="151834">
                  <c:v>-66.794499999999971</c:v>
                </c:pt>
                <c:pt idx="151835">
                  <c:v>-66.792499999999961</c:v>
                </c:pt>
                <c:pt idx="151836">
                  <c:v>-66.790499999999952</c:v>
                </c:pt>
                <c:pt idx="151837">
                  <c:v>-66.788499999999999</c:v>
                </c:pt>
                <c:pt idx="151838">
                  <c:v>-66.78649999999999</c:v>
                </c:pt>
                <c:pt idx="151839">
                  <c:v>-66.78449999999998</c:v>
                </c:pt>
                <c:pt idx="151840">
                  <c:v>-66.78249999999997</c:v>
                </c:pt>
                <c:pt idx="151841">
                  <c:v>-66.780499999999961</c:v>
                </c:pt>
                <c:pt idx="151842">
                  <c:v>-66.778499999999951</c:v>
                </c:pt>
                <c:pt idx="151843">
                  <c:v>-66.776499999999999</c:v>
                </c:pt>
                <c:pt idx="151844">
                  <c:v>-66.774499999999989</c:v>
                </c:pt>
                <c:pt idx="151845">
                  <c:v>-66.77249999999998</c:v>
                </c:pt>
                <c:pt idx="151846">
                  <c:v>-66.77049999999997</c:v>
                </c:pt>
                <c:pt idx="151847">
                  <c:v>-66.76849999999996</c:v>
                </c:pt>
                <c:pt idx="151848">
                  <c:v>-66.766499999999951</c:v>
                </c:pt>
                <c:pt idx="151849">
                  <c:v>-66.764499999999998</c:v>
                </c:pt>
                <c:pt idx="151850">
                  <c:v>-66.762499999999989</c:v>
                </c:pt>
                <c:pt idx="151851">
                  <c:v>-66.760499999999979</c:v>
                </c:pt>
                <c:pt idx="151852">
                  <c:v>-66.75849999999997</c:v>
                </c:pt>
                <c:pt idx="151853">
                  <c:v>-66.75649999999996</c:v>
                </c:pt>
                <c:pt idx="151854">
                  <c:v>-66.75449999999995</c:v>
                </c:pt>
                <c:pt idx="151855">
                  <c:v>-66.752499999999998</c:v>
                </c:pt>
                <c:pt idx="151856">
                  <c:v>-66.750499999999988</c:v>
                </c:pt>
                <c:pt idx="151857">
                  <c:v>-66.748499999999979</c:v>
                </c:pt>
                <c:pt idx="151858">
                  <c:v>-66.746499999999969</c:v>
                </c:pt>
                <c:pt idx="151859">
                  <c:v>-66.74449999999996</c:v>
                </c:pt>
                <c:pt idx="151860">
                  <c:v>-66.74249999999995</c:v>
                </c:pt>
                <c:pt idx="151861">
                  <c:v>-66.740499999999997</c:v>
                </c:pt>
                <c:pt idx="151862">
                  <c:v>-66.738499999999988</c:v>
                </c:pt>
                <c:pt idx="151863">
                  <c:v>-66.736499999999978</c:v>
                </c:pt>
                <c:pt idx="151864">
                  <c:v>-66.734499999999969</c:v>
                </c:pt>
                <c:pt idx="151865">
                  <c:v>-66.732499999999959</c:v>
                </c:pt>
                <c:pt idx="151866">
                  <c:v>-66.73049999999995</c:v>
                </c:pt>
                <c:pt idx="151867">
                  <c:v>-66.728499999999997</c:v>
                </c:pt>
                <c:pt idx="151868">
                  <c:v>-66.726499999999987</c:v>
                </c:pt>
                <c:pt idx="151869">
                  <c:v>-66.724499999999978</c:v>
                </c:pt>
                <c:pt idx="151870">
                  <c:v>-66.722499999999968</c:v>
                </c:pt>
                <c:pt idx="151871">
                  <c:v>-66.720499999999959</c:v>
                </c:pt>
                <c:pt idx="151872">
                  <c:v>-66.718499999999949</c:v>
                </c:pt>
                <c:pt idx="151873">
                  <c:v>-66.716499999999996</c:v>
                </c:pt>
                <c:pt idx="151874">
                  <c:v>-66.714499999999987</c:v>
                </c:pt>
                <c:pt idx="151875">
                  <c:v>-66.712499999999977</c:v>
                </c:pt>
                <c:pt idx="151876">
                  <c:v>-66.710499999999968</c:v>
                </c:pt>
                <c:pt idx="151877">
                  <c:v>-66.708499999999958</c:v>
                </c:pt>
                <c:pt idx="151878">
                  <c:v>-66.706500000000005</c:v>
                </c:pt>
                <c:pt idx="151879">
                  <c:v>-66.704499999999996</c:v>
                </c:pt>
                <c:pt idx="151880">
                  <c:v>-66.702499999999986</c:v>
                </c:pt>
                <c:pt idx="151881">
                  <c:v>-66.700499999999977</c:v>
                </c:pt>
                <c:pt idx="151882">
                  <c:v>-66.698499999999967</c:v>
                </c:pt>
                <c:pt idx="151883">
                  <c:v>-66.696499999999958</c:v>
                </c:pt>
                <c:pt idx="151884">
                  <c:v>-66.694500000000005</c:v>
                </c:pt>
                <c:pt idx="151885">
                  <c:v>-66.692499999999995</c:v>
                </c:pt>
                <c:pt idx="151886">
                  <c:v>-66.690499999999986</c:v>
                </c:pt>
                <c:pt idx="151887">
                  <c:v>-66.688499999999976</c:v>
                </c:pt>
                <c:pt idx="151888">
                  <c:v>-66.686499999999967</c:v>
                </c:pt>
                <c:pt idx="151889">
                  <c:v>-66.684499999999957</c:v>
                </c:pt>
                <c:pt idx="151890">
                  <c:v>-66.682500000000005</c:v>
                </c:pt>
                <c:pt idx="151891">
                  <c:v>-66.680499999999995</c:v>
                </c:pt>
                <c:pt idx="151892">
                  <c:v>-66.678499999999985</c:v>
                </c:pt>
                <c:pt idx="151893">
                  <c:v>-66.676499999999976</c:v>
                </c:pt>
                <c:pt idx="151894">
                  <c:v>-66.674499999999966</c:v>
                </c:pt>
                <c:pt idx="151895">
                  <c:v>-66.672499999999957</c:v>
                </c:pt>
                <c:pt idx="151896">
                  <c:v>-66.670500000000004</c:v>
                </c:pt>
                <c:pt idx="151897">
                  <c:v>-66.668499999999995</c:v>
                </c:pt>
                <c:pt idx="151898">
                  <c:v>-66.666499999999985</c:v>
                </c:pt>
                <c:pt idx="151899">
                  <c:v>-66.664499999999975</c:v>
                </c:pt>
                <c:pt idx="151900">
                  <c:v>-66.662499999999966</c:v>
                </c:pt>
                <c:pt idx="151901">
                  <c:v>-66.660499999999956</c:v>
                </c:pt>
                <c:pt idx="151902">
                  <c:v>-66.658500000000004</c:v>
                </c:pt>
                <c:pt idx="151903">
                  <c:v>-66.656499999999994</c:v>
                </c:pt>
                <c:pt idx="151904">
                  <c:v>-66.654499999999985</c:v>
                </c:pt>
                <c:pt idx="151905">
                  <c:v>-66.652499999999975</c:v>
                </c:pt>
                <c:pt idx="151906">
                  <c:v>-66.650499999999965</c:v>
                </c:pt>
                <c:pt idx="151907">
                  <c:v>-66.648499999999956</c:v>
                </c:pt>
                <c:pt idx="151908">
                  <c:v>-66.646500000000003</c:v>
                </c:pt>
                <c:pt idx="151909">
                  <c:v>-66.644499999999994</c:v>
                </c:pt>
                <c:pt idx="151910">
                  <c:v>-66.642499999999984</c:v>
                </c:pt>
                <c:pt idx="151911">
                  <c:v>-66.640499999999975</c:v>
                </c:pt>
                <c:pt idx="151912">
                  <c:v>-66.638499999999965</c:v>
                </c:pt>
                <c:pt idx="151913">
                  <c:v>-66.636499999999955</c:v>
                </c:pt>
                <c:pt idx="151914">
                  <c:v>-66.634500000000003</c:v>
                </c:pt>
                <c:pt idx="151915">
                  <c:v>-66.632499999999993</c:v>
                </c:pt>
                <c:pt idx="151916">
                  <c:v>-66.630499999999984</c:v>
                </c:pt>
                <c:pt idx="151917">
                  <c:v>-66.628499999999974</c:v>
                </c:pt>
                <c:pt idx="151918">
                  <c:v>-66.626499999999965</c:v>
                </c:pt>
                <c:pt idx="151919">
                  <c:v>-66.624499999999955</c:v>
                </c:pt>
                <c:pt idx="151920">
                  <c:v>-66.622500000000002</c:v>
                </c:pt>
                <c:pt idx="151921">
                  <c:v>-66.620499999999993</c:v>
                </c:pt>
                <c:pt idx="151922">
                  <c:v>-66.618499999999983</c:v>
                </c:pt>
                <c:pt idx="151923">
                  <c:v>-66.616499999999974</c:v>
                </c:pt>
                <c:pt idx="151924">
                  <c:v>-66.614499999999964</c:v>
                </c:pt>
                <c:pt idx="151925">
                  <c:v>-66.612499999999955</c:v>
                </c:pt>
                <c:pt idx="151926">
                  <c:v>-66.610500000000002</c:v>
                </c:pt>
                <c:pt idx="151927">
                  <c:v>-66.608499999999992</c:v>
                </c:pt>
                <c:pt idx="151928">
                  <c:v>-66.606499999999983</c:v>
                </c:pt>
                <c:pt idx="151929">
                  <c:v>-66.604499999999973</c:v>
                </c:pt>
                <c:pt idx="151930">
                  <c:v>-66.602499999999964</c:v>
                </c:pt>
                <c:pt idx="151931">
                  <c:v>-66.600499999999954</c:v>
                </c:pt>
                <c:pt idx="151932">
                  <c:v>-66.598500000000001</c:v>
                </c:pt>
                <c:pt idx="151933">
                  <c:v>-66.596499999999992</c:v>
                </c:pt>
                <c:pt idx="151934">
                  <c:v>-66.594499999999982</c:v>
                </c:pt>
                <c:pt idx="151935">
                  <c:v>-66.592499999999973</c:v>
                </c:pt>
                <c:pt idx="151936">
                  <c:v>-66.590499999999963</c:v>
                </c:pt>
                <c:pt idx="151937">
                  <c:v>-66.588499999999954</c:v>
                </c:pt>
                <c:pt idx="151938">
                  <c:v>-66.586500000000001</c:v>
                </c:pt>
                <c:pt idx="151939">
                  <c:v>-66.584499999999991</c:v>
                </c:pt>
                <c:pt idx="151940">
                  <c:v>-66.582499999999982</c:v>
                </c:pt>
                <c:pt idx="151941">
                  <c:v>-66.580499999999972</c:v>
                </c:pt>
                <c:pt idx="151942">
                  <c:v>-66.578499999999963</c:v>
                </c:pt>
                <c:pt idx="151943">
                  <c:v>-66.576499999999953</c:v>
                </c:pt>
                <c:pt idx="151944">
                  <c:v>-66.5745</c:v>
                </c:pt>
                <c:pt idx="151945">
                  <c:v>-66.572499999999991</c:v>
                </c:pt>
                <c:pt idx="151946">
                  <c:v>-66.570499999999981</c:v>
                </c:pt>
                <c:pt idx="151947">
                  <c:v>-66.568499999999972</c:v>
                </c:pt>
                <c:pt idx="151948">
                  <c:v>-66.566499999999962</c:v>
                </c:pt>
                <c:pt idx="151949">
                  <c:v>-66.564499999999953</c:v>
                </c:pt>
                <c:pt idx="151950">
                  <c:v>-66.5625</c:v>
                </c:pt>
                <c:pt idx="151951">
                  <c:v>-66.56049999999999</c:v>
                </c:pt>
                <c:pt idx="151952">
                  <c:v>-66.558499999999981</c:v>
                </c:pt>
                <c:pt idx="151953">
                  <c:v>-66.556499999999971</c:v>
                </c:pt>
                <c:pt idx="151954">
                  <c:v>-66.554499999999962</c:v>
                </c:pt>
                <c:pt idx="151955">
                  <c:v>-66.552499999999952</c:v>
                </c:pt>
                <c:pt idx="151956">
                  <c:v>-66.5505</c:v>
                </c:pt>
                <c:pt idx="151957">
                  <c:v>-66.54849999999999</c:v>
                </c:pt>
                <c:pt idx="151958">
                  <c:v>-66.54649999999998</c:v>
                </c:pt>
                <c:pt idx="151959">
                  <c:v>-66.544499999999971</c:v>
                </c:pt>
                <c:pt idx="151960">
                  <c:v>-66.542499999999961</c:v>
                </c:pt>
                <c:pt idx="151961">
                  <c:v>-66.540499999999952</c:v>
                </c:pt>
                <c:pt idx="151962">
                  <c:v>-66.538499999999999</c:v>
                </c:pt>
                <c:pt idx="151963">
                  <c:v>-66.53649999999999</c:v>
                </c:pt>
                <c:pt idx="151964">
                  <c:v>-66.53449999999998</c:v>
                </c:pt>
                <c:pt idx="151965">
                  <c:v>-66.53249999999997</c:v>
                </c:pt>
                <c:pt idx="151966">
                  <c:v>-66.530499999999961</c:v>
                </c:pt>
                <c:pt idx="151967">
                  <c:v>-66.528499999999951</c:v>
                </c:pt>
                <c:pt idx="151968">
                  <c:v>-66.526499999999999</c:v>
                </c:pt>
                <c:pt idx="151969">
                  <c:v>-66.524499999999989</c:v>
                </c:pt>
                <c:pt idx="151970">
                  <c:v>-66.52249999999998</c:v>
                </c:pt>
                <c:pt idx="151971">
                  <c:v>-66.52049999999997</c:v>
                </c:pt>
                <c:pt idx="151972">
                  <c:v>-66.51849999999996</c:v>
                </c:pt>
                <c:pt idx="151973">
                  <c:v>-66.516499999999951</c:v>
                </c:pt>
                <c:pt idx="151974">
                  <c:v>-66.514499999999998</c:v>
                </c:pt>
                <c:pt idx="151975">
                  <c:v>-66.512499999999989</c:v>
                </c:pt>
                <c:pt idx="151976">
                  <c:v>-66.510499999999979</c:v>
                </c:pt>
                <c:pt idx="151977">
                  <c:v>-66.50849999999997</c:v>
                </c:pt>
                <c:pt idx="151978">
                  <c:v>-66.50649999999996</c:v>
                </c:pt>
                <c:pt idx="151979">
                  <c:v>-66.50449999999995</c:v>
                </c:pt>
                <c:pt idx="151980">
                  <c:v>-66.502499999999998</c:v>
                </c:pt>
                <c:pt idx="151981">
                  <c:v>-66.500499999999988</c:v>
                </c:pt>
                <c:pt idx="151982">
                  <c:v>-66.498499999999979</c:v>
                </c:pt>
                <c:pt idx="151983">
                  <c:v>-66.496499999999969</c:v>
                </c:pt>
                <c:pt idx="151984">
                  <c:v>-66.49449999999996</c:v>
                </c:pt>
                <c:pt idx="151985">
                  <c:v>-66.49249999999995</c:v>
                </c:pt>
                <c:pt idx="151986">
                  <c:v>-66.490499999999997</c:v>
                </c:pt>
                <c:pt idx="151987">
                  <c:v>-66.488499999999988</c:v>
                </c:pt>
                <c:pt idx="151988">
                  <c:v>-66.486499999999978</c:v>
                </c:pt>
                <c:pt idx="151989">
                  <c:v>-66.484499999999969</c:v>
                </c:pt>
                <c:pt idx="151990">
                  <c:v>-66.482499999999959</c:v>
                </c:pt>
                <c:pt idx="151991">
                  <c:v>-66.48049999999995</c:v>
                </c:pt>
                <c:pt idx="151992">
                  <c:v>-66.478499999999997</c:v>
                </c:pt>
                <c:pt idx="151993">
                  <c:v>-66.476499999999987</c:v>
                </c:pt>
                <c:pt idx="151994">
                  <c:v>-66.474499999999978</c:v>
                </c:pt>
                <c:pt idx="151995">
                  <c:v>-66.472499999999968</c:v>
                </c:pt>
                <c:pt idx="151996">
                  <c:v>-66.470499999999959</c:v>
                </c:pt>
                <c:pt idx="151997">
                  <c:v>-66.468499999999949</c:v>
                </c:pt>
                <c:pt idx="151998">
                  <c:v>-66.466499999999996</c:v>
                </c:pt>
                <c:pt idx="151999">
                  <c:v>-66.464499999999987</c:v>
                </c:pt>
                <c:pt idx="152000">
                  <c:v>-66.462499999999977</c:v>
                </c:pt>
                <c:pt idx="152001">
                  <c:v>-66.460499999999968</c:v>
                </c:pt>
                <c:pt idx="152002">
                  <c:v>-66.458499999999958</c:v>
                </c:pt>
                <c:pt idx="152003">
                  <c:v>-66.456500000000005</c:v>
                </c:pt>
                <c:pt idx="152004">
                  <c:v>-66.454499999999996</c:v>
                </c:pt>
                <c:pt idx="152005">
                  <c:v>-66.452499999999986</c:v>
                </c:pt>
                <c:pt idx="152006">
                  <c:v>-66.450499999999977</c:v>
                </c:pt>
                <c:pt idx="152007">
                  <c:v>-66.448499999999967</c:v>
                </c:pt>
                <c:pt idx="152008">
                  <c:v>-66.446499999999958</c:v>
                </c:pt>
                <c:pt idx="152009">
                  <c:v>-66.444500000000005</c:v>
                </c:pt>
                <c:pt idx="152010">
                  <c:v>-66.442499999999995</c:v>
                </c:pt>
                <c:pt idx="152011">
                  <c:v>-66.440499999999986</c:v>
                </c:pt>
                <c:pt idx="152012">
                  <c:v>-66.438499999999976</c:v>
                </c:pt>
                <c:pt idx="152013">
                  <c:v>-66.436499999999967</c:v>
                </c:pt>
                <c:pt idx="152014">
                  <c:v>-66.434499999999957</c:v>
                </c:pt>
                <c:pt idx="152015">
                  <c:v>-66.432500000000005</c:v>
                </c:pt>
                <c:pt idx="152016">
                  <c:v>-66.430499999999995</c:v>
                </c:pt>
                <c:pt idx="152017">
                  <c:v>-66.428499999999985</c:v>
                </c:pt>
                <c:pt idx="152018">
                  <c:v>-66.426499999999976</c:v>
                </c:pt>
                <c:pt idx="152019">
                  <c:v>-66.424499999999966</c:v>
                </c:pt>
                <c:pt idx="152020">
                  <c:v>-66.422499999999957</c:v>
                </c:pt>
                <c:pt idx="152021">
                  <c:v>-66.420500000000004</c:v>
                </c:pt>
                <c:pt idx="152022">
                  <c:v>-66.418499999999995</c:v>
                </c:pt>
                <c:pt idx="152023">
                  <c:v>-66.416499999999985</c:v>
                </c:pt>
                <c:pt idx="152024">
                  <c:v>-66.414499999999975</c:v>
                </c:pt>
                <c:pt idx="152025">
                  <c:v>-66.412499999999966</c:v>
                </c:pt>
                <c:pt idx="152026">
                  <c:v>-66.410499999999956</c:v>
                </c:pt>
                <c:pt idx="152027">
                  <c:v>-66.408500000000004</c:v>
                </c:pt>
                <c:pt idx="152028">
                  <c:v>-66.406499999999994</c:v>
                </c:pt>
                <c:pt idx="152029">
                  <c:v>-66.404499999999985</c:v>
                </c:pt>
                <c:pt idx="152030">
                  <c:v>-66.402499999999975</c:v>
                </c:pt>
                <c:pt idx="152031">
                  <c:v>-66.400499999999965</c:v>
                </c:pt>
                <c:pt idx="152032">
                  <c:v>-66.398499999999956</c:v>
                </c:pt>
                <c:pt idx="152033">
                  <c:v>-66.396500000000003</c:v>
                </c:pt>
                <c:pt idx="152034">
                  <c:v>-66.394499999999994</c:v>
                </c:pt>
                <c:pt idx="152035">
                  <c:v>-66.392499999999984</c:v>
                </c:pt>
                <c:pt idx="152036">
                  <c:v>-66.390499999999975</c:v>
                </c:pt>
                <c:pt idx="152037">
                  <c:v>-66.388499999999965</c:v>
                </c:pt>
                <c:pt idx="152038">
                  <c:v>-66.386499999999955</c:v>
                </c:pt>
                <c:pt idx="152039">
                  <c:v>-66.384500000000003</c:v>
                </c:pt>
                <c:pt idx="152040">
                  <c:v>-66.382499999999993</c:v>
                </c:pt>
                <c:pt idx="152041">
                  <c:v>-66.380499999999984</c:v>
                </c:pt>
                <c:pt idx="152042">
                  <c:v>-66.378499999999974</c:v>
                </c:pt>
                <c:pt idx="152043">
                  <c:v>-66.376499999999965</c:v>
                </c:pt>
                <c:pt idx="152044">
                  <c:v>-66.374499999999955</c:v>
                </c:pt>
                <c:pt idx="152045">
                  <c:v>-66.372500000000002</c:v>
                </c:pt>
                <c:pt idx="152046">
                  <c:v>-66.370499999999993</c:v>
                </c:pt>
                <c:pt idx="152047">
                  <c:v>-66.368499999999983</c:v>
                </c:pt>
                <c:pt idx="152048">
                  <c:v>-66.366499999999974</c:v>
                </c:pt>
                <c:pt idx="152049">
                  <c:v>-66.364499999999964</c:v>
                </c:pt>
                <c:pt idx="152050">
                  <c:v>-66.362499999999955</c:v>
                </c:pt>
                <c:pt idx="152051">
                  <c:v>-66.360500000000002</c:v>
                </c:pt>
                <c:pt idx="152052">
                  <c:v>-66.358499999999992</c:v>
                </c:pt>
                <c:pt idx="152053">
                  <c:v>-66.356499999999983</c:v>
                </c:pt>
                <c:pt idx="152054">
                  <c:v>-66.354499999999973</c:v>
                </c:pt>
                <c:pt idx="152055">
                  <c:v>-66.352499999999964</c:v>
                </c:pt>
                <c:pt idx="152056">
                  <c:v>-66.350499999999954</c:v>
                </c:pt>
                <c:pt idx="152057">
                  <c:v>-66.348500000000001</c:v>
                </c:pt>
                <c:pt idx="152058">
                  <c:v>-66.346499999999992</c:v>
                </c:pt>
                <c:pt idx="152059">
                  <c:v>-66.344499999999982</c:v>
                </c:pt>
                <c:pt idx="152060">
                  <c:v>-66.342499999999973</c:v>
                </c:pt>
                <c:pt idx="152061">
                  <c:v>-66.340499999999963</c:v>
                </c:pt>
                <c:pt idx="152062">
                  <c:v>-66.338499999999954</c:v>
                </c:pt>
                <c:pt idx="152063">
                  <c:v>-66.336500000000001</c:v>
                </c:pt>
                <c:pt idx="152064">
                  <c:v>-66.334499999999991</c:v>
                </c:pt>
                <c:pt idx="152065">
                  <c:v>-66.332499999999982</c:v>
                </c:pt>
                <c:pt idx="152066">
                  <c:v>-66.330499999999972</c:v>
                </c:pt>
                <c:pt idx="152067">
                  <c:v>-66.328499999999963</c:v>
                </c:pt>
                <c:pt idx="152068">
                  <c:v>-66.326499999999953</c:v>
                </c:pt>
                <c:pt idx="152069">
                  <c:v>-66.3245</c:v>
                </c:pt>
                <c:pt idx="152070">
                  <c:v>-66.322499999999991</c:v>
                </c:pt>
                <c:pt idx="152071">
                  <c:v>-66.320499999999981</c:v>
                </c:pt>
                <c:pt idx="152072">
                  <c:v>-66.318499999999972</c:v>
                </c:pt>
                <c:pt idx="152073">
                  <c:v>-66.316499999999962</c:v>
                </c:pt>
                <c:pt idx="152074">
                  <c:v>-66.314499999999953</c:v>
                </c:pt>
                <c:pt idx="152075">
                  <c:v>-66.3125</c:v>
                </c:pt>
                <c:pt idx="152076">
                  <c:v>-66.31049999999999</c:v>
                </c:pt>
                <c:pt idx="152077">
                  <c:v>-66.308499999999981</c:v>
                </c:pt>
                <c:pt idx="152078">
                  <c:v>-66.306499999999971</c:v>
                </c:pt>
                <c:pt idx="152079">
                  <c:v>-66.304499999999962</c:v>
                </c:pt>
                <c:pt idx="152080">
                  <c:v>-66.302499999999952</c:v>
                </c:pt>
                <c:pt idx="152081">
                  <c:v>-66.3005</c:v>
                </c:pt>
                <c:pt idx="152082">
                  <c:v>-66.29849999999999</c:v>
                </c:pt>
                <c:pt idx="152083">
                  <c:v>-66.29649999999998</c:v>
                </c:pt>
                <c:pt idx="152084">
                  <c:v>-66.294499999999971</c:v>
                </c:pt>
                <c:pt idx="152085">
                  <c:v>-66.292499999999961</c:v>
                </c:pt>
                <c:pt idx="152086">
                  <c:v>-66.290499999999952</c:v>
                </c:pt>
                <c:pt idx="152087">
                  <c:v>-66.288499999999999</c:v>
                </c:pt>
                <c:pt idx="152088">
                  <c:v>-66.28649999999999</c:v>
                </c:pt>
                <c:pt idx="152089">
                  <c:v>-66.28449999999998</c:v>
                </c:pt>
                <c:pt idx="152090">
                  <c:v>-66.28249999999997</c:v>
                </c:pt>
                <c:pt idx="152091">
                  <c:v>-66.280499999999961</c:v>
                </c:pt>
                <c:pt idx="152092">
                  <c:v>-66.278499999999951</c:v>
                </c:pt>
                <c:pt idx="152093">
                  <c:v>-66.276499999999999</c:v>
                </c:pt>
                <c:pt idx="152094">
                  <c:v>-66.274499999999989</c:v>
                </c:pt>
                <c:pt idx="152095">
                  <c:v>-66.27249999999998</c:v>
                </c:pt>
                <c:pt idx="152096">
                  <c:v>-66.27049999999997</c:v>
                </c:pt>
                <c:pt idx="152097">
                  <c:v>-66.26849999999996</c:v>
                </c:pt>
                <c:pt idx="152098">
                  <c:v>-66.266499999999951</c:v>
                </c:pt>
                <c:pt idx="152099">
                  <c:v>-66.264499999999998</c:v>
                </c:pt>
                <c:pt idx="152100">
                  <c:v>-66.262499999999989</c:v>
                </c:pt>
                <c:pt idx="152101">
                  <c:v>-66.260499999999979</c:v>
                </c:pt>
                <c:pt idx="152102">
                  <c:v>-66.25849999999997</c:v>
                </c:pt>
                <c:pt idx="152103">
                  <c:v>-66.25649999999996</c:v>
                </c:pt>
                <c:pt idx="152104">
                  <c:v>-66.25449999999995</c:v>
                </c:pt>
                <c:pt idx="152105">
                  <c:v>-66.252499999999998</c:v>
                </c:pt>
                <c:pt idx="152106">
                  <c:v>-66.250499999999988</c:v>
                </c:pt>
                <c:pt idx="152107">
                  <c:v>-66.248499999999979</c:v>
                </c:pt>
                <c:pt idx="152108">
                  <c:v>-66.246499999999969</c:v>
                </c:pt>
                <c:pt idx="152109">
                  <c:v>-66.24449999999996</c:v>
                </c:pt>
                <c:pt idx="152110">
                  <c:v>-66.24249999999995</c:v>
                </c:pt>
                <c:pt idx="152111">
                  <c:v>-66.240499999999997</c:v>
                </c:pt>
                <c:pt idx="152112">
                  <c:v>-66.238499999999988</c:v>
                </c:pt>
                <c:pt idx="152113">
                  <c:v>-66.236499999999978</c:v>
                </c:pt>
                <c:pt idx="152114">
                  <c:v>-66.234499999999969</c:v>
                </c:pt>
                <c:pt idx="152115">
                  <c:v>-66.232499999999959</c:v>
                </c:pt>
                <c:pt idx="152116">
                  <c:v>-66.23049999999995</c:v>
                </c:pt>
                <c:pt idx="152117">
                  <c:v>-66.228499999999997</c:v>
                </c:pt>
                <c:pt idx="152118">
                  <c:v>-66.226499999999987</c:v>
                </c:pt>
                <c:pt idx="152119">
                  <c:v>-66.224499999999978</c:v>
                </c:pt>
                <c:pt idx="152120">
                  <c:v>-66.222499999999968</c:v>
                </c:pt>
                <c:pt idx="152121">
                  <c:v>-66.220499999999959</c:v>
                </c:pt>
                <c:pt idx="152122">
                  <c:v>-66.218499999999949</c:v>
                </c:pt>
                <c:pt idx="152123">
                  <c:v>-66.216499999999996</c:v>
                </c:pt>
                <c:pt idx="152124">
                  <c:v>-66.214499999999987</c:v>
                </c:pt>
                <c:pt idx="152125">
                  <c:v>-66.212499999999977</c:v>
                </c:pt>
                <c:pt idx="152126">
                  <c:v>-66.210499999999968</c:v>
                </c:pt>
                <c:pt idx="152127">
                  <c:v>-66.208499999999958</c:v>
                </c:pt>
                <c:pt idx="152128">
                  <c:v>-66.206500000000005</c:v>
                </c:pt>
                <c:pt idx="152129">
                  <c:v>-66.204499999999996</c:v>
                </c:pt>
                <c:pt idx="152130">
                  <c:v>-66.202499999999986</c:v>
                </c:pt>
                <c:pt idx="152131">
                  <c:v>-66.200499999999977</c:v>
                </c:pt>
                <c:pt idx="152132">
                  <c:v>-66.198499999999967</c:v>
                </c:pt>
                <c:pt idx="152133">
                  <c:v>-66.196499999999958</c:v>
                </c:pt>
                <c:pt idx="152134">
                  <c:v>-66.194500000000005</c:v>
                </c:pt>
                <c:pt idx="152135">
                  <c:v>-66.192499999999995</c:v>
                </c:pt>
                <c:pt idx="152136">
                  <c:v>-66.190499999999986</c:v>
                </c:pt>
                <c:pt idx="152137">
                  <c:v>-66.188499999999976</c:v>
                </c:pt>
                <c:pt idx="152138">
                  <c:v>-66.186499999999967</c:v>
                </c:pt>
                <c:pt idx="152139">
                  <c:v>-66.184499999999957</c:v>
                </c:pt>
                <c:pt idx="152140">
                  <c:v>-66.182500000000005</c:v>
                </c:pt>
                <c:pt idx="152141">
                  <c:v>-66.180499999999995</c:v>
                </c:pt>
                <c:pt idx="152142">
                  <c:v>-66.178499999999985</c:v>
                </c:pt>
                <c:pt idx="152143">
                  <c:v>-66.176499999999976</c:v>
                </c:pt>
                <c:pt idx="152144">
                  <c:v>-66.174499999999966</c:v>
                </c:pt>
                <c:pt idx="152145">
                  <c:v>-66.172499999999957</c:v>
                </c:pt>
                <c:pt idx="152146">
                  <c:v>-66.170500000000004</c:v>
                </c:pt>
                <c:pt idx="152147">
                  <c:v>-66.168499999999995</c:v>
                </c:pt>
                <c:pt idx="152148">
                  <c:v>-66.166499999999985</c:v>
                </c:pt>
                <c:pt idx="152149">
                  <c:v>-66.164499999999975</c:v>
                </c:pt>
                <c:pt idx="152150">
                  <c:v>-66.162499999999966</c:v>
                </c:pt>
                <c:pt idx="152151">
                  <c:v>-66.160499999999956</c:v>
                </c:pt>
                <c:pt idx="152152">
                  <c:v>-66.158500000000004</c:v>
                </c:pt>
                <c:pt idx="152153">
                  <c:v>-66.156499999999994</c:v>
                </c:pt>
                <c:pt idx="152154">
                  <c:v>-66.154499999999985</c:v>
                </c:pt>
                <c:pt idx="152155">
                  <c:v>-66.152499999999975</c:v>
                </c:pt>
                <c:pt idx="152156">
                  <c:v>-66.150499999999965</c:v>
                </c:pt>
                <c:pt idx="152157">
                  <c:v>-66.148499999999956</c:v>
                </c:pt>
                <c:pt idx="152158">
                  <c:v>-66.146500000000003</c:v>
                </c:pt>
                <c:pt idx="152159">
                  <c:v>-66.144499999999994</c:v>
                </c:pt>
                <c:pt idx="152160">
                  <c:v>-66.142499999999984</c:v>
                </c:pt>
                <c:pt idx="152161">
                  <c:v>-66.140499999999975</c:v>
                </c:pt>
                <c:pt idx="152162">
                  <c:v>-66.138499999999965</c:v>
                </c:pt>
                <c:pt idx="152163">
                  <c:v>-66.136499999999955</c:v>
                </c:pt>
                <c:pt idx="152164">
                  <c:v>-66.134500000000003</c:v>
                </c:pt>
                <c:pt idx="152165">
                  <c:v>-66.132499999999993</c:v>
                </c:pt>
                <c:pt idx="152166">
                  <c:v>-66.130499999999984</c:v>
                </c:pt>
                <c:pt idx="152167">
                  <c:v>-66.128499999999974</c:v>
                </c:pt>
                <c:pt idx="152168">
                  <c:v>-66.126499999999965</c:v>
                </c:pt>
                <c:pt idx="152169">
                  <c:v>-66.124499999999955</c:v>
                </c:pt>
                <c:pt idx="152170">
                  <c:v>-66.122500000000002</c:v>
                </c:pt>
                <c:pt idx="152171">
                  <c:v>-66.120499999999993</c:v>
                </c:pt>
                <c:pt idx="152172">
                  <c:v>-66.118499999999983</c:v>
                </c:pt>
                <c:pt idx="152173">
                  <c:v>-66.116499999999974</c:v>
                </c:pt>
                <c:pt idx="152174">
                  <c:v>-66.114499999999964</c:v>
                </c:pt>
                <c:pt idx="152175">
                  <c:v>-66.112499999999955</c:v>
                </c:pt>
                <c:pt idx="152176">
                  <c:v>-66.110500000000002</c:v>
                </c:pt>
                <c:pt idx="152177">
                  <c:v>-66.108499999999992</c:v>
                </c:pt>
                <c:pt idx="152178">
                  <c:v>-66.106499999999983</c:v>
                </c:pt>
                <c:pt idx="152179">
                  <c:v>-66.104499999999973</c:v>
                </c:pt>
                <c:pt idx="152180">
                  <c:v>-66.102499999999964</c:v>
                </c:pt>
                <c:pt idx="152181">
                  <c:v>-66.100499999999954</c:v>
                </c:pt>
                <c:pt idx="152182">
                  <c:v>-66.098500000000001</c:v>
                </c:pt>
                <c:pt idx="152183">
                  <c:v>-66.096499999999992</c:v>
                </c:pt>
                <c:pt idx="152184">
                  <c:v>-66.094499999999982</c:v>
                </c:pt>
                <c:pt idx="152185">
                  <c:v>-66.092499999999973</c:v>
                </c:pt>
                <c:pt idx="152186">
                  <c:v>-66.090499999999963</c:v>
                </c:pt>
                <c:pt idx="152187">
                  <c:v>-66.088499999999954</c:v>
                </c:pt>
                <c:pt idx="152188">
                  <c:v>-66.086500000000001</c:v>
                </c:pt>
                <c:pt idx="152189">
                  <c:v>-66.084499999999991</c:v>
                </c:pt>
                <c:pt idx="152190">
                  <c:v>-66.082499999999982</c:v>
                </c:pt>
                <c:pt idx="152191">
                  <c:v>-66.080499999999972</c:v>
                </c:pt>
                <c:pt idx="152192">
                  <c:v>-66.078499999999963</c:v>
                </c:pt>
                <c:pt idx="152193">
                  <c:v>-66.076499999999953</c:v>
                </c:pt>
                <c:pt idx="152194">
                  <c:v>-66.0745</c:v>
                </c:pt>
                <c:pt idx="152195">
                  <c:v>-66.072499999999991</c:v>
                </c:pt>
                <c:pt idx="152196">
                  <c:v>-66.070499999999981</c:v>
                </c:pt>
                <c:pt idx="152197">
                  <c:v>-66.068499999999972</c:v>
                </c:pt>
                <c:pt idx="152198">
                  <c:v>-66.066499999999962</c:v>
                </c:pt>
                <c:pt idx="152199">
                  <c:v>-66.064499999999953</c:v>
                </c:pt>
                <c:pt idx="152200">
                  <c:v>-66.0625</c:v>
                </c:pt>
                <c:pt idx="152201">
                  <c:v>-66.06049999999999</c:v>
                </c:pt>
                <c:pt idx="152202">
                  <c:v>-66.058499999999981</c:v>
                </c:pt>
                <c:pt idx="152203">
                  <c:v>-66.056499999999971</c:v>
                </c:pt>
                <c:pt idx="152204">
                  <c:v>-66.054499999999962</c:v>
                </c:pt>
                <c:pt idx="152205">
                  <c:v>-66.052499999999952</c:v>
                </c:pt>
                <c:pt idx="152206">
                  <c:v>-66.0505</c:v>
                </c:pt>
                <c:pt idx="152207">
                  <c:v>-66.04849999999999</c:v>
                </c:pt>
                <c:pt idx="152208">
                  <c:v>-66.04649999999998</c:v>
                </c:pt>
                <c:pt idx="152209">
                  <c:v>-66.044499999999971</c:v>
                </c:pt>
                <c:pt idx="152210">
                  <c:v>-66.042499999999961</c:v>
                </c:pt>
                <c:pt idx="152211">
                  <c:v>-66.040499999999952</c:v>
                </c:pt>
                <c:pt idx="152212">
                  <c:v>-66.038499999999999</c:v>
                </c:pt>
                <c:pt idx="152213">
                  <c:v>-66.03649999999999</c:v>
                </c:pt>
                <c:pt idx="152214">
                  <c:v>-66.03449999999998</c:v>
                </c:pt>
                <c:pt idx="152215">
                  <c:v>-66.03249999999997</c:v>
                </c:pt>
                <c:pt idx="152216">
                  <c:v>-66.030499999999961</c:v>
                </c:pt>
                <c:pt idx="152217">
                  <c:v>-66.028499999999951</c:v>
                </c:pt>
                <c:pt idx="152218">
                  <c:v>-66.026499999999999</c:v>
                </c:pt>
                <c:pt idx="152219">
                  <c:v>-66.024499999999989</c:v>
                </c:pt>
                <c:pt idx="152220">
                  <c:v>-66.02249999999998</c:v>
                </c:pt>
                <c:pt idx="152221">
                  <c:v>-66.02049999999997</c:v>
                </c:pt>
                <c:pt idx="152222">
                  <c:v>-66.01849999999996</c:v>
                </c:pt>
                <c:pt idx="152223">
                  <c:v>-66.016499999999951</c:v>
                </c:pt>
                <c:pt idx="152224">
                  <c:v>-66.014499999999998</c:v>
                </c:pt>
                <c:pt idx="152225">
                  <c:v>-66.012499999999989</c:v>
                </c:pt>
                <c:pt idx="152226">
                  <c:v>-66.010499999999979</c:v>
                </c:pt>
                <c:pt idx="152227">
                  <c:v>-66.00849999999997</c:v>
                </c:pt>
                <c:pt idx="152228">
                  <c:v>-66.00649999999996</c:v>
                </c:pt>
                <c:pt idx="152229">
                  <c:v>-66.00449999999995</c:v>
                </c:pt>
                <c:pt idx="152230">
                  <c:v>-66.002499999999998</c:v>
                </c:pt>
                <c:pt idx="152231">
                  <c:v>-66.000499999999988</c:v>
                </c:pt>
                <c:pt idx="152232">
                  <c:v>-65.998499999999979</c:v>
                </c:pt>
                <c:pt idx="152233">
                  <c:v>-65.996499999999969</c:v>
                </c:pt>
                <c:pt idx="152234">
                  <c:v>-65.99449999999996</c:v>
                </c:pt>
                <c:pt idx="152235">
                  <c:v>-65.99249999999995</c:v>
                </c:pt>
                <c:pt idx="152236">
                  <c:v>-65.990499999999997</c:v>
                </c:pt>
                <c:pt idx="152237">
                  <c:v>-65.988499999999988</c:v>
                </c:pt>
                <c:pt idx="152238">
                  <c:v>-65.986499999999978</c:v>
                </c:pt>
                <c:pt idx="152239">
                  <c:v>-65.984499999999969</c:v>
                </c:pt>
                <c:pt idx="152240">
                  <c:v>-65.982499999999959</c:v>
                </c:pt>
                <c:pt idx="152241">
                  <c:v>-65.98049999999995</c:v>
                </c:pt>
                <c:pt idx="152242">
                  <c:v>-65.978499999999997</c:v>
                </c:pt>
                <c:pt idx="152243">
                  <c:v>-65.976499999999987</c:v>
                </c:pt>
                <c:pt idx="152244">
                  <c:v>-65.974499999999978</c:v>
                </c:pt>
                <c:pt idx="152245">
                  <c:v>-65.972499999999968</c:v>
                </c:pt>
                <c:pt idx="152246">
                  <c:v>-65.970499999999959</c:v>
                </c:pt>
                <c:pt idx="152247">
                  <c:v>-65.968499999999949</c:v>
                </c:pt>
                <c:pt idx="152248">
                  <c:v>-65.966499999999996</c:v>
                </c:pt>
                <c:pt idx="152249">
                  <c:v>-65.964499999999987</c:v>
                </c:pt>
                <c:pt idx="152250">
                  <c:v>-65.962499999999977</c:v>
                </c:pt>
                <c:pt idx="152251">
                  <c:v>-65.960499999999968</c:v>
                </c:pt>
                <c:pt idx="152252">
                  <c:v>-65.958499999999958</c:v>
                </c:pt>
                <c:pt idx="152253">
                  <c:v>-65.956500000000005</c:v>
                </c:pt>
                <c:pt idx="152254">
                  <c:v>-65.954499999999996</c:v>
                </c:pt>
                <c:pt idx="152255">
                  <c:v>-65.952499999999986</c:v>
                </c:pt>
                <c:pt idx="152256">
                  <c:v>-65.950499999999977</c:v>
                </c:pt>
                <c:pt idx="152257">
                  <c:v>-65.948499999999967</c:v>
                </c:pt>
                <c:pt idx="152258">
                  <c:v>-65.946499999999958</c:v>
                </c:pt>
                <c:pt idx="152259">
                  <c:v>-65.944500000000005</c:v>
                </c:pt>
                <c:pt idx="152260">
                  <c:v>-65.942499999999995</c:v>
                </c:pt>
                <c:pt idx="152261">
                  <c:v>-65.940499999999986</c:v>
                </c:pt>
                <c:pt idx="152262">
                  <c:v>-65.938499999999976</c:v>
                </c:pt>
                <c:pt idx="152263">
                  <c:v>-65.936499999999967</c:v>
                </c:pt>
                <c:pt idx="152264">
                  <c:v>-65.934499999999957</c:v>
                </c:pt>
                <c:pt idx="152265">
                  <c:v>-65.932500000000005</c:v>
                </c:pt>
                <c:pt idx="152266">
                  <c:v>-65.930499999999995</c:v>
                </c:pt>
                <c:pt idx="152267">
                  <c:v>-65.928499999999985</c:v>
                </c:pt>
                <c:pt idx="152268">
                  <c:v>-65.926499999999976</c:v>
                </c:pt>
                <c:pt idx="152269">
                  <c:v>-65.924499999999966</c:v>
                </c:pt>
                <c:pt idx="152270">
                  <c:v>-65.922499999999957</c:v>
                </c:pt>
                <c:pt idx="152271">
                  <c:v>-65.920500000000004</c:v>
                </c:pt>
                <c:pt idx="152272">
                  <c:v>-65.918499999999995</c:v>
                </c:pt>
                <c:pt idx="152273">
                  <c:v>-65.916499999999985</c:v>
                </c:pt>
                <c:pt idx="152274">
                  <c:v>-65.914499999999975</c:v>
                </c:pt>
                <c:pt idx="152275">
                  <c:v>-65.912499999999966</c:v>
                </c:pt>
                <c:pt idx="152276">
                  <c:v>-65.910499999999956</c:v>
                </c:pt>
                <c:pt idx="152277">
                  <c:v>-65.908500000000004</c:v>
                </c:pt>
                <c:pt idx="152278">
                  <c:v>-65.906499999999994</c:v>
                </c:pt>
                <c:pt idx="152279">
                  <c:v>-65.904499999999985</c:v>
                </c:pt>
                <c:pt idx="152280">
                  <c:v>-65.902499999999975</c:v>
                </c:pt>
                <c:pt idx="152281">
                  <c:v>-65.900499999999965</c:v>
                </c:pt>
                <c:pt idx="152282">
                  <c:v>-65.898499999999956</c:v>
                </c:pt>
                <c:pt idx="152283">
                  <c:v>-65.896500000000003</c:v>
                </c:pt>
                <c:pt idx="152284">
                  <c:v>-65.894499999999994</c:v>
                </c:pt>
                <c:pt idx="152285">
                  <c:v>-65.892499999999984</c:v>
                </c:pt>
                <c:pt idx="152286">
                  <c:v>-65.890499999999975</c:v>
                </c:pt>
                <c:pt idx="152287">
                  <c:v>-65.888499999999965</c:v>
                </c:pt>
                <c:pt idx="152288">
                  <c:v>-65.886499999999955</c:v>
                </c:pt>
                <c:pt idx="152289">
                  <c:v>-65.884500000000003</c:v>
                </c:pt>
                <c:pt idx="152290">
                  <c:v>-65.882499999999993</c:v>
                </c:pt>
                <c:pt idx="152291">
                  <c:v>-65.880499999999984</c:v>
                </c:pt>
                <c:pt idx="152292">
                  <c:v>-65.878499999999974</c:v>
                </c:pt>
                <c:pt idx="152293">
                  <c:v>-65.876499999999965</c:v>
                </c:pt>
                <c:pt idx="152294">
                  <c:v>-65.874499999999955</c:v>
                </c:pt>
                <c:pt idx="152295">
                  <c:v>-65.872500000000002</c:v>
                </c:pt>
                <c:pt idx="152296">
                  <c:v>-65.870499999999993</c:v>
                </c:pt>
                <c:pt idx="152297">
                  <c:v>-65.868499999999983</c:v>
                </c:pt>
                <c:pt idx="152298">
                  <c:v>-65.866499999999974</c:v>
                </c:pt>
                <c:pt idx="152299">
                  <c:v>-65.864499999999964</c:v>
                </c:pt>
                <c:pt idx="152300">
                  <c:v>-65.862499999999955</c:v>
                </c:pt>
                <c:pt idx="152301">
                  <c:v>-65.860500000000002</c:v>
                </c:pt>
                <c:pt idx="152302">
                  <c:v>-65.858499999999992</c:v>
                </c:pt>
                <c:pt idx="152303">
                  <c:v>-65.856499999999983</c:v>
                </c:pt>
                <c:pt idx="152304">
                  <c:v>-65.854499999999973</c:v>
                </c:pt>
                <c:pt idx="152305">
                  <c:v>-65.852499999999964</c:v>
                </c:pt>
                <c:pt idx="152306">
                  <c:v>-65.850499999999954</c:v>
                </c:pt>
                <c:pt idx="152307">
                  <c:v>-65.848500000000001</c:v>
                </c:pt>
                <c:pt idx="152308">
                  <c:v>-65.846499999999992</c:v>
                </c:pt>
                <c:pt idx="152309">
                  <c:v>-65.844499999999982</c:v>
                </c:pt>
                <c:pt idx="152310">
                  <c:v>-65.842499999999973</c:v>
                </c:pt>
                <c:pt idx="152311">
                  <c:v>-65.840499999999963</c:v>
                </c:pt>
                <c:pt idx="152312">
                  <c:v>-65.838499999999954</c:v>
                </c:pt>
                <c:pt idx="152313">
                  <c:v>-65.836500000000001</c:v>
                </c:pt>
                <c:pt idx="152314">
                  <c:v>-65.834499999999991</c:v>
                </c:pt>
                <c:pt idx="152315">
                  <c:v>-65.832499999999982</c:v>
                </c:pt>
                <c:pt idx="152316">
                  <c:v>-65.830499999999972</c:v>
                </c:pt>
                <c:pt idx="152317">
                  <c:v>-65.828499999999963</c:v>
                </c:pt>
                <c:pt idx="152318">
                  <c:v>-65.826499999999953</c:v>
                </c:pt>
                <c:pt idx="152319">
                  <c:v>-65.8245</c:v>
                </c:pt>
                <c:pt idx="152320">
                  <c:v>-65.822499999999991</c:v>
                </c:pt>
                <c:pt idx="152321">
                  <c:v>-65.820499999999981</c:v>
                </c:pt>
                <c:pt idx="152322">
                  <c:v>-65.818499999999972</c:v>
                </c:pt>
                <c:pt idx="152323">
                  <c:v>-65.816499999999962</c:v>
                </c:pt>
                <c:pt idx="152324">
                  <c:v>-65.814499999999953</c:v>
                </c:pt>
                <c:pt idx="152325">
                  <c:v>-65.8125</c:v>
                </c:pt>
                <c:pt idx="152326">
                  <c:v>-65.81049999999999</c:v>
                </c:pt>
                <c:pt idx="152327">
                  <c:v>-65.808499999999981</c:v>
                </c:pt>
                <c:pt idx="152328">
                  <c:v>-65.806499999999971</c:v>
                </c:pt>
                <c:pt idx="152329">
                  <c:v>-65.804499999999962</c:v>
                </c:pt>
                <c:pt idx="152330">
                  <c:v>-65.802499999999952</c:v>
                </c:pt>
                <c:pt idx="152331">
                  <c:v>-65.8005</c:v>
                </c:pt>
                <c:pt idx="152332">
                  <c:v>-65.79849999999999</c:v>
                </c:pt>
                <c:pt idx="152333">
                  <c:v>-65.79649999999998</c:v>
                </c:pt>
                <c:pt idx="152334">
                  <c:v>-65.794499999999971</c:v>
                </c:pt>
                <c:pt idx="152335">
                  <c:v>-65.792499999999961</c:v>
                </c:pt>
                <c:pt idx="152336">
                  <c:v>-65.790499999999952</c:v>
                </c:pt>
                <c:pt idx="152337">
                  <c:v>-65.788499999999999</c:v>
                </c:pt>
                <c:pt idx="152338">
                  <c:v>-65.78649999999999</c:v>
                </c:pt>
                <c:pt idx="152339">
                  <c:v>-65.78449999999998</c:v>
                </c:pt>
                <c:pt idx="152340">
                  <c:v>-65.78249999999997</c:v>
                </c:pt>
                <c:pt idx="152341">
                  <c:v>-65.780499999999961</c:v>
                </c:pt>
                <c:pt idx="152342">
                  <c:v>-65.778499999999951</c:v>
                </c:pt>
                <c:pt idx="152343">
                  <c:v>-65.776499999999999</c:v>
                </c:pt>
                <c:pt idx="152344">
                  <c:v>-65.774499999999989</c:v>
                </c:pt>
                <c:pt idx="152345">
                  <c:v>-65.77249999999998</c:v>
                </c:pt>
                <c:pt idx="152346">
                  <c:v>-65.77049999999997</c:v>
                </c:pt>
                <c:pt idx="152347">
                  <c:v>-65.76849999999996</c:v>
                </c:pt>
                <c:pt idx="152348">
                  <c:v>-65.766499999999951</c:v>
                </c:pt>
                <c:pt idx="152349">
                  <c:v>-65.764499999999998</c:v>
                </c:pt>
                <c:pt idx="152350">
                  <c:v>-65.762499999999989</c:v>
                </c:pt>
                <c:pt idx="152351">
                  <c:v>-65.760499999999979</c:v>
                </c:pt>
                <c:pt idx="152352">
                  <c:v>-65.75849999999997</c:v>
                </c:pt>
                <c:pt idx="152353">
                  <c:v>-65.75649999999996</c:v>
                </c:pt>
                <c:pt idx="152354">
                  <c:v>-65.75449999999995</c:v>
                </c:pt>
                <c:pt idx="152355">
                  <c:v>-65.752499999999998</c:v>
                </c:pt>
                <c:pt idx="152356">
                  <c:v>-65.750499999999988</c:v>
                </c:pt>
                <c:pt idx="152357">
                  <c:v>-65.748499999999979</c:v>
                </c:pt>
                <c:pt idx="152358">
                  <c:v>-65.746499999999969</c:v>
                </c:pt>
                <c:pt idx="152359">
                  <c:v>-65.74449999999996</c:v>
                </c:pt>
                <c:pt idx="152360">
                  <c:v>-65.74249999999995</c:v>
                </c:pt>
                <c:pt idx="152361">
                  <c:v>-65.740499999999997</c:v>
                </c:pt>
                <c:pt idx="152362">
                  <c:v>-65.738499999999988</c:v>
                </c:pt>
                <c:pt idx="152363">
                  <c:v>-65.736499999999978</c:v>
                </c:pt>
                <c:pt idx="152364">
                  <c:v>-65.734499999999969</c:v>
                </c:pt>
                <c:pt idx="152365">
                  <c:v>-65.732499999999959</c:v>
                </c:pt>
                <c:pt idx="152366">
                  <c:v>-65.73049999999995</c:v>
                </c:pt>
                <c:pt idx="152367">
                  <c:v>-65.728499999999997</c:v>
                </c:pt>
                <c:pt idx="152368">
                  <c:v>-65.726499999999987</c:v>
                </c:pt>
                <c:pt idx="152369">
                  <c:v>-65.724499999999978</c:v>
                </c:pt>
                <c:pt idx="152370">
                  <c:v>-65.722499999999968</c:v>
                </c:pt>
                <c:pt idx="152371">
                  <c:v>-65.720499999999959</c:v>
                </c:pt>
                <c:pt idx="152372">
                  <c:v>-65.718499999999949</c:v>
                </c:pt>
                <c:pt idx="152373">
                  <c:v>-65.716499999999996</c:v>
                </c:pt>
                <c:pt idx="152374">
                  <c:v>-65.714499999999987</c:v>
                </c:pt>
                <c:pt idx="152375">
                  <c:v>-65.712499999999977</c:v>
                </c:pt>
                <c:pt idx="152376">
                  <c:v>-65.710499999999968</c:v>
                </c:pt>
                <c:pt idx="152377">
                  <c:v>-65.708499999999958</c:v>
                </c:pt>
                <c:pt idx="152378">
                  <c:v>-65.706500000000005</c:v>
                </c:pt>
                <c:pt idx="152379">
                  <c:v>-65.704499999999996</c:v>
                </c:pt>
                <c:pt idx="152380">
                  <c:v>-65.702499999999986</c:v>
                </c:pt>
                <c:pt idx="152381">
                  <c:v>-65.700499999999977</c:v>
                </c:pt>
                <c:pt idx="152382">
                  <c:v>-65.698499999999967</c:v>
                </c:pt>
                <c:pt idx="152383">
                  <c:v>-65.696499999999958</c:v>
                </c:pt>
                <c:pt idx="152384">
                  <c:v>-65.694500000000005</c:v>
                </c:pt>
                <c:pt idx="152385">
                  <c:v>-65.692499999999995</c:v>
                </c:pt>
                <c:pt idx="152386">
                  <c:v>-65.690499999999986</c:v>
                </c:pt>
                <c:pt idx="152387">
                  <c:v>-65.688499999999976</c:v>
                </c:pt>
                <c:pt idx="152388">
                  <c:v>-65.686499999999967</c:v>
                </c:pt>
                <c:pt idx="152389">
                  <c:v>-65.684499999999957</c:v>
                </c:pt>
                <c:pt idx="152390">
                  <c:v>-65.682500000000005</c:v>
                </c:pt>
                <c:pt idx="152391">
                  <c:v>-65.680499999999995</c:v>
                </c:pt>
                <c:pt idx="152392">
                  <c:v>-65.678499999999985</c:v>
                </c:pt>
                <c:pt idx="152393">
                  <c:v>-65.676499999999976</c:v>
                </c:pt>
                <c:pt idx="152394">
                  <c:v>-65.674499999999966</c:v>
                </c:pt>
                <c:pt idx="152395">
                  <c:v>-65.672499999999957</c:v>
                </c:pt>
                <c:pt idx="152396">
                  <c:v>-65.670500000000004</c:v>
                </c:pt>
                <c:pt idx="152397">
                  <c:v>-65.668499999999995</c:v>
                </c:pt>
                <c:pt idx="152398">
                  <c:v>-65.666499999999985</c:v>
                </c:pt>
                <c:pt idx="152399">
                  <c:v>-65.664499999999975</c:v>
                </c:pt>
                <c:pt idx="152400">
                  <c:v>-65.662499999999966</c:v>
                </c:pt>
                <c:pt idx="152401">
                  <c:v>-65.660499999999956</c:v>
                </c:pt>
                <c:pt idx="152402">
                  <c:v>-65.658500000000004</c:v>
                </c:pt>
                <c:pt idx="152403">
                  <c:v>-65.656499999999994</c:v>
                </c:pt>
                <c:pt idx="152404">
                  <c:v>-65.654499999999985</c:v>
                </c:pt>
                <c:pt idx="152405">
                  <c:v>-65.652499999999975</c:v>
                </c:pt>
                <c:pt idx="152406">
                  <c:v>-65.650499999999965</c:v>
                </c:pt>
                <c:pt idx="152407">
                  <c:v>-65.648499999999956</c:v>
                </c:pt>
                <c:pt idx="152408">
                  <c:v>-65.646500000000003</c:v>
                </c:pt>
                <c:pt idx="152409">
                  <c:v>-65.644499999999994</c:v>
                </c:pt>
                <c:pt idx="152410">
                  <c:v>-65.642499999999984</c:v>
                </c:pt>
                <c:pt idx="152411">
                  <c:v>-65.640499999999975</c:v>
                </c:pt>
                <c:pt idx="152412">
                  <c:v>-65.638499999999965</c:v>
                </c:pt>
                <c:pt idx="152413">
                  <c:v>-65.636499999999955</c:v>
                </c:pt>
                <c:pt idx="152414">
                  <c:v>-65.634500000000003</c:v>
                </c:pt>
                <c:pt idx="152415">
                  <c:v>-65.632499999999993</c:v>
                </c:pt>
                <c:pt idx="152416">
                  <c:v>-65.630499999999984</c:v>
                </c:pt>
                <c:pt idx="152417">
                  <c:v>-65.628499999999974</c:v>
                </c:pt>
                <c:pt idx="152418">
                  <c:v>-65.626499999999965</c:v>
                </c:pt>
                <c:pt idx="152419">
                  <c:v>-65.624499999999955</c:v>
                </c:pt>
                <c:pt idx="152420">
                  <c:v>-65.622500000000002</c:v>
                </c:pt>
                <c:pt idx="152421">
                  <c:v>-65.620499999999993</c:v>
                </c:pt>
                <c:pt idx="152422">
                  <c:v>-65.618499999999983</c:v>
                </c:pt>
                <c:pt idx="152423">
                  <c:v>-65.616499999999974</c:v>
                </c:pt>
                <c:pt idx="152424">
                  <c:v>-65.614499999999964</c:v>
                </c:pt>
                <c:pt idx="152425">
                  <c:v>-65.612499999999955</c:v>
                </c:pt>
                <c:pt idx="152426">
                  <c:v>-65.610500000000002</c:v>
                </c:pt>
                <c:pt idx="152427">
                  <c:v>-65.608499999999992</c:v>
                </c:pt>
                <c:pt idx="152428">
                  <c:v>-65.606499999999983</c:v>
                </c:pt>
                <c:pt idx="152429">
                  <c:v>-65.604499999999973</c:v>
                </c:pt>
                <c:pt idx="152430">
                  <c:v>-65.602499999999964</c:v>
                </c:pt>
                <c:pt idx="152431">
                  <c:v>-65.600499999999954</c:v>
                </c:pt>
                <c:pt idx="152432">
                  <c:v>-65.598500000000001</c:v>
                </c:pt>
                <c:pt idx="152433">
                  <c:v>-65.596499999999992</c:v>
                </c:pt>
                <c:pt idx="152434">
                  <c:v>-65.594499999999982</c:v>
                </c:pt>
                <c:pt idx="152435">
                  <c:v>-65.592499999999973</c:v>
                </c:pt>
                <c:pt idx="152436">
                  <c:v>-65.590499999999963</c:v>
                </c:pt>
                <c:pt idx="152437">
                  <c:v>-65.588499999999954</c:v>
                </c:pt>
                <c:pt idx="152438">
                  <c:v>-65.586500000000001</c:v>
                </c:pt>
                <c:pt idx="152439">
                  <c:v>-65.584499999999991</c:v>
                </c:pt>
                <c:pt idx="152440">
                  <c:v>-65.582499999999982</c:v>
                </c:pt>
                <c:pt idx="152441">
                  <c:v>-65.580499999999972</c:v>
                </c:pt>
                <c:pt idx="152442">
                  <c:v>-65.578499999999963</c:v>
                </c:pt>
                <c:pt idx="152443">
                  <c:v>-65.576499999999953</c:v>
                </c:pt>
                <c:pt idx="152444">
                  <c:v>-65.5745</c:v>
                </c:pt>
                <c:pt idx="152445">
                  <c:v>-65.572499999999991</c:v>
                </c:pt>
                <c:pt idx="152446">
                  <c:v>-65.570499999999981</c:v>
                </c:pt>
                <c:pt idx="152447">
                  <c:v>-65.568499999999972</c:v>
                </c:pt>
                <c:pt idx="152448">
                  <c:v>-65.566499999999962</c:v>
                </c:pt>
                <c:pt idx="152449">
                  <c:v>-65.564499999999953</c:v>
                </c:pt>
                <c:pt idx="152450">
                  <c:v>-65.5625</c:v>
                </c:pt>
                <c:pt idx="152451">
                  <c:v>-65.56049999999999</c:v>
                </c:pt>
                <c:pt idx="152452">
                  <c:v>-65.558499999999981</c:v>
                </c:pt>
                <c:pt idx="152453">
                  <c:v>-65.556499999999971</c:v>
                </c:pt>
                <c:pt idx="152454">
                  <c:v>-65.554499999999962</c:v>
                </c:pt>
                <c:pt idx="152455">
                  <c:v>-65.552499999999952</c:v>
                </c:pt>
                <c:pt idx="152456">
                  <c:v>-65.5505</c:v>
                </c:pt>
                <c:pt idx="152457">
                  <c:v>-65.54849999999999</c:v>
                </c:pt>
                <c:pt idx="152458">
                  <c:v>-65.54649999999998</c:v>
                </c:pt>
                <c:pt idx="152459">
                  <c:v>-65.544499999999971</c:v>
                </c:pt>
                <c:pt idx="152460">
                  <c:v>-65.542499999999961</c:v>
                </c:pt>
                <c:pt idx="152461">
                  <c:v>-65.540499999999952</c:v>
                </c:pt>
                <c:pt idx="152462">
                  <c:v>-65.538499999999999</c:v>
                </c:pt>
                <c:pt idx="152463">
                  <c:v>-65.53649999999999</c:v>
                </c:pt>
                <c:pt idx="152464">
                  <c:v>-65.53449999999998</c:v>
                </c:pt>
                <c:pt idx="152465">
                  <c:v>-65.53249999999997</c:v>
                </c:pt>
                <c:pt idx="152466">
                  <c:v>-65.530499999999961</c:v>
                </c:pt>
                <c:pt idx="152467">
                  <c:v>-65.528499999999951</c:v>
                </c:pt>
                <c:pt idx="152468">
                  <c:v>-65.526499999999999</c:v>
                </c:pt>
                <c:pt idx="152469">
                  <c:v>-65.524499999999989</c:v>
                </c:pt>
                <c:pt idx="152470">
                  <c:v>-65.52249999999998</c:v>
                </c:pt>
                <c:pt idx="152471">
                  <c:v>-65.52049999999997</c:v>
                </c:pt>
                <c:pt idx="152472">
                  <c:v>-65.51849999999996</c:v>
                </c:pt>
                <c:pt idx="152473">
                  <c:v>-65.516499999999951</c:v>
                </c:pt>
                <c:pt idx="152474">
                  <c:v>-65.514499999999998</c:v>
                </c:pt>
                <c:pt idx="152475">
                  <c:v>-65.512499999999989</c:v>
                </c:pt>
                <c:pt idx="152476">
                  <c:v>-65.510499999999979</c:v>
                </c:pt>
                <c:pt idx="152477">
                  <c:v>-65.50849999999997</c:v>
                </c:pt>
                <c:pt idx="152478">
                  <c:v>-65.50649999999996</c:v>
                </c:pt>
                <c:pt idx="152479">
                  <c:v>-65.50449999999995</c:v>
                </c:pt>
                <c:pt idx="152480">
                  <c:v>-65.502499999999998</c:v>
                </c:pt>
                <c:pt idx="152481">
                  <c:v>-65.500499999999988</c:v>
                </c:pt>
                <c:pt idx="152482">
                  <c:v>-65.498499999999979</c:v>
                </c:pt>
                <c:pt idx="152483">
                  <c:v>-65.496499999999969</c:v>
                </c:pt>
                <c:pt idx="152484">
                  <c:v>-65.49449999999996</c:v>
                </c:pt>
                <c:pt idx="152485">
                  <c:v>-65.49249999999995</c:v>
                </c:pt>
                <c:pt idx="152486">
                  <c:v>-65.490499999999997</c:v>
                </c:pt>
                <c:pt idx="152487">
                  <c:v>-65.488499999999988</c:v>
                </c:pt>
                <c:pt idx="152488">
                  <c:v>-65.486499999999978</c:v>
                </c:pt>
                <c:pt idx="152489">
                  <c:v>-65.484499999999969</c:v>
                </c:pt>
                <c:pt idx="152490">
                  <c:v>-65.482499999999959</c:v>
                </c:pt>
                <c:pt idx="152491">
                  <c:v>-65.48049999999995</c:v>
                </c:pt>
                <c:pt idx="152492">
                  <c:v>-65.478499999999997</c:v>
                </c:pt>
                <c:pt idx="152493">
                  <c:v>-65.476499999999987</c:v>
                </c:pt>
                <c:pt idx="152494">
                  <c:v>-65.474499999999978</c:v>
                </c:pt>
                <c:pt idx="152495">
                  <c:v>-65.472499999999968</c:v>
                </c:pt>
                <c:pt idx="152496">
                  <c:v>-65.470499999999959</c:v>
                </c:pt>
                <c:pt idx="152497">
                  <c:v>-65.468499999999949</c:v>
                </c:pt>
                <c:pt idx="152498">
                  <c:v>-65.466499999999996</c:v>
                </c:pt>
                <c:pt idx="152499">
                  <c:v>-65.464499999999987</c:v>
                </c:pt>
                <c:pt idx="152500">
                  <c:v>-65.462499999999977</c:v>
                </c:pt>
                <c:pt idx="152501">
                  <c:v>-65.460499999999968</c:v>
                </c:pt>
                <c:pt idx="152502">
                  <c:v>-65.458499999999958</c:v>
                </c:pt>
                <c:pt idx="152503">
                  <c:v>-65.456500000000005</c:v>
                </c:pt>
                <c:pt idx="152504">
                  <c:v>-65.454499999999996</c:v>
                </c:pt>
                <c:pt idx="152505">
                  <c:v>-65.452499999999986</c:v>
                </c:pt>
                <c:pt idx="152506">
                  <c:v>-65.450499999999977</c:v>
                </c:pt>
                <c:pt idx="152507">
                  <c:v>-65.448499999999967</c:v>
                </c:pt>
                <c:pt idx="152508">
                  <c:v>-65.446499999999958</c:v>
                </c:pt>
                <c:pt idx="152509">
                  <c:v>-65.444500000000005</c:v>
                </c:pt>
                <c:pt idx="152510">
                  <c:v>-65.442499999999995</c:v>
                </c:pt>
                <c:pt idx="152511">
                  <c:v>-65.440499999999986</c:v>
                </c:pt>
                <c:pt idx="152512">
                  <c:v>-65.438499999999976</c:v>
                </c:pt>
                <c:pt idx="152513">
                  <c:v>-65.436499999999967</c:v>
                </c:pt>
                <c:pt idx="152514">
                  <c:v>-65.434499999999957</c:v>
                </c:pt>
                <c:pt idx="152515">
                  <c:v>-65.432500000000005</c:v>
                </c:pt>
                <c:pt idx="152516">
                  <c:v>-65.430499999999995</c:v>
                </c:pt>
                <c:pt idx="152517">
                  <c:v>-65.428499999999985</c:v>
                </c:pt>
                <c:pt idx="152518">
                  <c:v>-65.426499999999976</c:v>
                </c:pt>
                <c:pt idx="152519">
                  <c:v>-65.424499999999966</c:v>
                </c:pt>
                <c:pt idx="152520">
                  <c:v>-65.422499999999957</c:v>
                </c:pt>
                <c:pt idx="152521">
                  <c:v>-65.420500000000004</c:v>
                </c:pt>
                <c:pt idx="152522">
                  <c:v>-65.418499999999995</c:v>
                </c:pt>
                <c:pt idx="152523">
                  <c:v>-65.416499999999985</c:v>
                </c:pt>
                <c:pt idx="152524">
                  <c:v>-65.414499999999975</c:v>
                </c:pt>
                <c:pt idx="152525">
                  <c:v>-65.412499999999966</c:v>
                </c:pt>
                <c:pt idx="152526">
                  <c:v>-65.410499999999956</c:v>
                </c:pt>
                <c:pt idx="152527">
                  <c:v>-65.408500000000004</c:v>
                </c:pt>
                <c:pt idx="152528">
                  <c:v>-65.406499999999994</c:v>
                </c:pt>
                <c:pt idx="152529">
                  <c:v>-65.404499999999985</c:v>
                </c:pt>
                <c:pt idx="152530">
                  <c:v>-65.402499999999975</c:v>
                </c:pt>
                <c:pt idx="152531">
                  <c:v>-65.400499999999965</c:v>
                </c:pt>
                <c:pt idx="152532">
                  <c:v>-65.398499999999956</c:v>
                </c:pt>
                <c:pt idx="152533">
                  <c:v>-65.396500000000003</c:v>
                </c:pt>
                <c:pt idx="152534">
                  <c:v>-65.394499999999994</c:v>
                </c:pt>
                <c:pt idx="152535">
                  <c:v>-65.392499999999984</c:v>
                </c:pt>
                <c:pt idx="152536">
                  <c:v>-65.390499999999975</c:v>
                </c:pt>
                <c:pt idx="152537">
                  <c:v>-65.388499999999965</c:v>
                </c:pt>
                <c:pt idx="152538">
                  <c:v>-65.386499999999955</c:v>
                </c:pt>
                <c:pt idx="152539">
                  <c:v>-65.384500000000003</c:v>
                </c:pt>
                <c:pt idx="152540">
                  <c:v>-65.382499999999993</c:v>
                </c:pt>
                <c:pt idx="152541">
                  <c:v>-65.380499999999984</c:v>
                </c:pt>
                <c:pt idx="152542">
                  <c:v>-65.378499999999974</c:v>
                </c:pt>
                <c:pt idx="152543">
                  <c:v>-65.376499999999965</c:v>
                </c:pt>
                <c:pt idx="152544">
                  <c:v>-65.374499999999955</c:v>
                </c:pt>
                <c:pt idx="152545">
                  <c:v>-65.372500000000002</c:v>
                </c:pt>
                <c:pt idx="152546">
                  <c:v>-65.370499999999993</c:v>
                </c:pt>
                <c:pt idx="152547">
                  <c:v>-65.368499999999983</c:v>
                </c:pt>
                <c:pt idx="152548">
                  <c:v>-65.366499999999974</c:v>
                </c:pt>
                <c:pt idx="152549">
                  <c:v>-65.364499999999964</c:v>
                </c:pt>
                <c:pt idx="152550">
                  <c:v>-65.362499999999955</c:v>
                </c:pt>
                <c:pt idx="152551">
                  <c:v>-65.360500000000002</c:v>
                </c:pt>
                <c:pt idx="152552">
                  <c:v>-65.358499999999992</c:v>
                </c:pt>
                <c:pt idx="152553">
                  <c:v>-65.356499999999983</c:v>
                </c:pt>
                <c:pt idx="152554">
                  <c:v>-65.354499999999973</c:v>
                </c:pt>
                <c:pt idx="152555">
                  <c:v>-65.352499999999964</c:v>
                </c:pt>
                <c:pt idx="152556">
                  <c:v>-65.350499999999954</c:v>
                </c:pt>
                <c:pt idx="152557">
                  <c:v>-65.348500000000001</c:v>
                </c:pt>
                <c:pt idx="152558">
                  <c:v>-65.346499999999992</c:v>
                </c:pt>
                <c:pt idx="152559">
                  <c:v>-65.344499999999982</c:v>
                </c:pt>
                <c:pt idx="152560">
                  <c:v>-65.342499999999973</c:v>
                </c:pt>
                <c:pt idx="152561">
                  <c:v>-65.340499999999963</c:v>
                </c:pt>
                <c:pt idx="152562">
                  <c:v>-65.338499999999954</c:v>
                </c:pt>
                <c:pt idx="152563">
                  <c:v>-65.336500000000001</c:v>
                </c:pt>
                <c:pt idx="152564">
                  <c:v>-65.334499999999991</c:v>
                </c:pt>
                <c:pt idx="152565">
                  <c:v>-65.332499999999982</c:v>
                </c:pt>
                <c:pt idx="152566">
                  <c:v>-65.330499999999972</c:v>
                </c:pt>
                <c:pt idx="152567">
                  <c:v>-65.328499999999963</c:v>
                </c:pt>
                <c:pt idx="152568">
                  <c:v>-65.326499999999953</c:v>
                </c:pt>
                <c:pt idx="152569">
                  <c:v>-65.3245</c:v>
                </c:pt>
                <c:pt idx="152570">
                  <c:v>-65.322499999999991</c:v>
                </c:pt>
                <c:pt idx="152571">
                  <c:v>-65.320499999999981</c:v>
                </c:pt>
                <c:pt idx="152572">
                  <c:v>-65.318499999999972</c:v>
                </c:pt>
                <c:pt idx="152573">
                  <c:v>-65.316499999999962</c:v>
                </c:pt>
                <c:pt idx="152574">
                  <c:v>-65.314499999999953</c:v>
                </c:pt>
                <c:pt idx="152575">
                  <c:v>-65.3125</c:v>
                </c:pt>
                <c:pt idx="152576">
                  <c:v>-65.31049999999999</c:v>
                </c:pt>
                <c:pt idx="152577">
                  <c:v>-65.308499999999981</c:v>
                </c:pt>
                <c:pt idx="152578">
                  <c:v>-65.306499999999971</c:v>
                </c:pt>
                <c:pt idx="152579">
                  <c:v>-65.304499999999962</c:v>
                </c:pt>
                <c:pt idx="152580">
                  <c:v>-65.302499999999952</c:v>
                </c:pt>
                <c:pt idx="152581">
                  <c:v>-65.3005</c:v>
                </c:pt>
                <c:pt idx="152582">
                  <c:v>-65.29849999999999</c:v>
                </c:pt>
                <c:pt idx="152583">
                  <c:v>-65.29649999999998</c:v>
                </c:pt>
                <c:pt idx="152584">
                  <c:v>-65.294499999999971</c:v>
                </c:pt>
                <c:pt idx="152585">
                  <c:v>-65.292499999999961</c:v>
                </c:pt>
                <c:pt idx="152586">
                  <c:v>-65.290499999999952</c:v>
                </c:pt>
                <c:pt idx="152587">
                  <c:v>-65.288499999999999</c:v>
                </c:pt>
                <c:pt idx="152588">
                  <c:v>-65.28649999999999</c:v>
                </c:pt>
                <c:pt idx="152589">
                  <c:v>-65.28449999999998</c:v>
                </c:pt>
                <c:pt idx="152590">
                  <c:v>-65.28249999999997</c:v>
                </c:pt>
                <c:pt idx="152591">
                  <c:v>-65.280499999999961</c:v>
                </c:pt>
                <c:pt idx="152592">
                  <c:v>-65.278499999999951</c:v>
                </c:pt>
                <c:pt idx="152593">
                  <c:v>-65.276499999999999</c:v>
                </c:pt>
                <c:pt idx="152594">
                  <c:v>-65.274499999999989</c:v>
                </c:pt>
                <c:pt idx="152595">
                  <c:v>-65.27249999999998</c:v>
                </c:pt>
                <c:pt idx="152596">
                  <c:v>-65.27049999999997</c:v>
                </c:pt>
                <c:pt idx="152597">
                  <c:v>-65.26849999999996</c:v>
                </c:pt>
                <c:pt idx="152598">
                  <c:v>-65.266499999999951</c:v>
                </c:pt>
                <c:pt idx="152599">
                  <c:v>-65.264499999999998</c:v>
                </c:pt>
                <c:pt idx="152600">
                  <c:v>-65.262499999999989</c:v>
                </c:pt>
                <c:pt idx="152601">
                  <c:v>-65.260499999999979</c:v>
                </c:pt>
                <c:pt idx="152602">
                  <c:v>-65.25849999999997</c:v>
                </c:pt>
                <c:pt idx="152603">
                  <c:v>-65.25649999999996</c:v>
                </c:pt>
                <c:pt idx="152604">
                  <c:v>-65.25449999999995</c:v>
                </c:pt>
                <c:pt idx="152605">
                  <c:v>-65.252499999999998</c:v>
                </c:pt>
                <c:pt idx="152606">
                  <c:v>-65.250499999999988</c:v>
                </c:pt>
                <c:pt idx="152607">
                  <c:v>-65.248499999999979</c:v>
                </c:pt>
                <c:pt idx="152608">
                  <c:v>-65.246499999999969</c:v>
                </c:pt>
                <c:pt idx="152609">
                  <c:v>-65.24449999999996</c:v>
                </c:pt>
                <c:pt idx="152610">
                  <c:v>-65.24249999999995</c:v>
                </c:pt>
                <c:pt idx="152611">
                  <c:v>-65.240499999999997</c:v>
                </c:pt>
                <c:pt idx="152612">
                  <c:v>-65.238499999999988</c:v>
                </c:pt>
                <c:pt idx="152613">
                  <c:v>-65.236499999999978</c:v>
                </c:pt>
                <c:pt idx="152614">
                  <c:v>-65.234499999999969</c:v>
                </c:pt>
                <c:pt idx="152615">
                  <c:v>-65.232499999999959</c:v>
                </c:pt>
                <c:pt idx="152616">
                  <c:v>-65.23049999999995</c:v>
                </c:pt>
                <c:pt idx="152617">
                  <c:v>-65.228499999999997</c:v>
                </c:pt>
                <c:pt idx="152618">
                  <c:v>-65.226499999999987</c:v>
                </c:pt>
                <c:pt idx="152619">
                  <c:v>-65.224499999999978</c:v>
                </c:pt>
                <c:pt idx="152620">
                  <c:v>-65.222499999999968</c:v>
                </c:pt>
                <c:pt idx="152621">
                  <c:v>-65.220499999999959</c:v>
                </c:pt>
                <c:pt idx="152622">
                  <c:v>-65.218499999999949</c:v>
                </c:pt>
                <c:pt idx="152623">
                  <c:v>-65.216499999999996</c:v>
                </c:pt>
                <c:pt idx="152624">
                  <c:v>-65.214499999999987</c:v>
                </c:pt>
                <c:pt idx="152625">
                  <c:v>-65.212499999999977</c:v>
                </c:pt>
                <c:pt idx="152626">
                  <c:v>-65.210499999999968</c:v>
                </c:pt>
                <c:pt idx="152627">
                  <c:v>-65.208499999999958</c:v>
                </c:pt>
                <c:pt idx="152628">
                  <c:v>-65.206500000000005</c:v>
                </c:pt>
                <c:pt idx="152629">
                  <c:v>-65.204499999999996</c:v>
                </c:pt>
                <c:pt idx="152630">
                  <c:v>-65.202499999999986</c:v>
                </c:pt>
                <c:pt idx="152631">
                  <c:v>-65.200499999999977</c:v>
                </c:pt>
                <c:pt idx="152632">
                  <c:v>-65.198499999999967</c:v>
                </c:pt>
                <c:pt idx="152633">
                  <c:v>-65.196499999999958</c:v>
                </c:pt>
                <c:pt idx="152634">
                  <c:v>-65.194500000000005</c:v>
                </c:pt>
                <c:pt idx="152635">
                  <c:v>-65.192499999999995</c:v>
                </c:pt>
                <c:pt idx="152636">
                  <c:v>-65.190499999999986</c:v>
                </c:pt>
                <c:pt idx="152637">
                  <c:v>-65.188499999999976</c:v>
                </c:pt>
                <c:pt idx="152638">
                  <c:v>-65.186499999999967</c:v>
                </c:pt>
                <c:pt idx="152639">
                  <c:v>-65.184499999999957</c:v>
                </c:pt>
                <c:pt idx="152640">
                  <c:v>-65.182500000000005</c:v>
                </c:pt>
                <c:pt idx="152641">
                  <c:v>-65.180499999999995</c:v>
                </c:pt>
                <c:pt idx="152642">
                  <c:v>-65.178499999999985</c:v>
                </c:pt>
                <c:pt idx="152643">
                  <c:v>-65.176499999999976</c:v>
                </c:pt>
                <c:pt idx="152644">
                  <c:v>-65.174499999999966</c:v>
                </c:pt>
                <c:pt idx="152645">
                  <c:v>-65.172499999999957</c:v>
                </c:pt>
                <c:pt idx="152646">
                  <c:v>-65.170500000000004</c:v>
                </c:pt>
                <c:pt idx="152647">
                  <c:v>-65.168499999999995</c:v>
                </c:pt>
                <c:pt idx="152648">
                  <c:v>-65.166499999999985</c:v>
                </c:pt>
                <c:pt idx="152649">
                  <c:v>-65.164499999999975</c:v>
                </c:pt>
                <c:pt idx="152650">
                  <c:v>-65.162499999999966</c:v>
                </c:pt>
                <c:pt idx="152651">
                  <c:v>-65.160499999999956</c:v>
                </c:pt>
                <c:pt idx="152652">
                  <c:v>-65.158500000000004</c:v>
                </c:pt>
                <c:pt idx="152653">
                  <c:v>-65.156499999999994</c:v>
                </c:pt>
                <c:pt idx="152654">
                  <c:v>-65.154499999999985</c:v>
                </c:pt>
                <c:pt idx="152655">
                  <c:v>-65.152499999999975</c:v>
                </c:pt>
                <c:pt idx="152656">
                  <c:v>-65.150499999999965</c:v>
                </c:pt>
                <c:pt idx="152657">
                  <c:v>-65.148499999999956</c:v>
                </c:pt>
                <c:pt idx="152658">
                  <c:v>-65.146500000000003</c:v>
                </c:pt>
                <c:pt idx="152659">
                  <c:v>-65.144499999999994</c:v>
                </c:pt>
                <c:pt idx="152660">
                  <c:v>-65.142499999999984</c:v>
                </c:pt>
                <c:pt idx="152661">
                  <c:v>-65.140499999999975</c:v>
                </c:pt>
                <c:pt idx="152662">
                  <c:v>-65.138499999999965</c:v>
                </c:pt>
                <c:pt idx="152663">
                  <c:v>-65.136499999999955</c:v>
                </c:pt>
                <c:pt idx="152664">
                  <c:v>-65.134500000000003</c:v>
                </c:pt>
                <c:pt idx="152665">
                  <c:v>-65.132499999999993</c:v>
                </c:pt>
                <c:pt idx="152666">
                  <c:v>-65.130499999999984</c:v>
                </c:pt>
                <c:pt idx="152667">
                  <c:v>-65.128499999999974</c:v>
                </c:pt>
                <c:pt idx="152668">
                  <c:v>-65.126499999999965</c:v>
                </c:pt>
                <c:pt idx="152669">
                  <c:v>-65.124499999999955</c:v>
                </c:pt>
                <c:pt idx="152670">
                  <c:v>-65.122500000000002</c:v>
                </c:pt>
                <c:pt idx="152671">
                  <c:v>-65.120499999999993</c:v>
                </c:pt>
                <c:pt idx="152672">
                  <c:v>-65.118499999999983</c:v>
                </c:pt>
                <c:pt idx="152673">
                  <c:v>-65.116499999999974</c:v>
                </c:pt>
                <c:pt idx="152674">
                  <c:v>-65.114499999999964</c:v>
                </c:pt>
                <c:pt idx="152675">
                  <c:v>-65.112499999999955</c:v>
                </c:pt>
                <c:pt idx="152676">
                  <c:v>-65.110500000000002</c:v>
                </c:pt>
                <c:pt idx="152677">
                  <c:v>-65.108499999999992</c:v>
                </c:pt>
                <c:pt idx="152678">
                  <c:v>-65.106499999999983</c:v>
                </c:pt>
                <c:pt idx="152679">
                  <c:v>-65.104499999999973</c:v>
                </c:pt>
                <c:pt idx="152680">
                  <c:v>-65.102499999999964</c:v>
                </c:pt>
                <c:pt idx="152681">
                  <c:v>-65.100499999999954</c:v>
                </c:pt>
                <c:pt idx="152682">
                  <c:v>-65.098500000000001</c:v>
                </c:pt>
                <c:pt idx="152683">
                  <c:v>-65.096499999999992</c:v>
                </c:pt>
                <c:pt idx="152684">
                  <c:v>-65.094499999999982</c:v>
                </c:pt>
                <c:pt idx="152685">
                  <c:v>-65.092499999999973</c:v>
                </c:pt>
                <c:pt idx="152686">
                  <c:v>-65.090499999999963</c:v>
                </c:pt>
                <c:pt idx="152687">
                  <c:v>-65.088499999999954</c:v>
                </c:pt>
                <c:pt idx="152688">
                  <c:v>-65.086500000000001</c:v>
                </c:pt>
                <c:pt idx="152689">
                  <c:v>-65.084499999999991</c:v>
                </c:pt>
                <c:pt idx="152690">
                  <c:v>-65.082499999999982</c:v>
                </c:pt>
                <c:pt idx="152691">
                  <c:v>-65.080499999999972</c:v>
                </c:pt>
                <c:pt idx="152692">
                  <c:v>-65.078499999999963</c:v>
                </c:pt>
                <c:pt idx="152693">
                  <c:v>-65.076499999999953</c:v>
                </c:pt>
                <c:pt idx="152694">
                  <c:v>-65.0745</c:v>
                </c:pt>
                <c:pt idx="152695">
                  <c:v>-65.072499999999991</c:v>
                </c:pt>
                <c:pt idx="152696">
                  <c:v>-65.070499999999981</c:v>
                </c:pt>
                <c:pt idx="152697">
                  <c:v>-65.068499999999972</c:v>
                </c:pt>
                <c:pt idx="152698">
                  <c:v>-65.066499999999962</c:v>
                </c:pt>
                <c:pt idx="152699">
                  <c:v>-65.064499999999953</c:v>
                </c:pt>
                <c:pt idx="152700">
                  <c:v>-65.0625</c:v>
                </c:pt>
                <c:pt idx="152701">
                  <c:v>-65.06049999999999</c:v>
                </c:pt>
                <c:pt idx="152702">
                  <c:v>-65.058499999999981</c:v>
                </c:pt>
                <c:pt idx="152703">
                  <c:v>-65.056499999999971</c:v>
                </c:pt>
                <c:pt idx="152704">
                  <c:v>-65.054499999999962</c:v>
                </c:pt>
                <c:pt idx="152705">
                  <c:v>-65.052499999999952</c:v>
                </c:pt>
                <c:pt idx="152706">
                  <c:v>-65.0505</c:v>
                </c:pt>
                <c:pt idx="152707">
                  <c:v>-65.04849999999999</c:v>
                </c:pt>
                <c:pt idx="152708">
                  <c:v>-65.04649999999998</c:v>
                </c:pt>
                <c:pt idx="152709">
                  <c:v>-65.044499999999971</c:v>
                </c:pt>
                <c:pt idx="152710">
                  <c:v>-65.042499999999961</c:v>
                </c:pt>
                <c:pt idx="152711">
                  <c:v>-65.040499999999952</c:v>
                </c:pt>
                <c:pt idx="152712">
                  <c:v>-65.038499999999999</c:v>
                </c:pt>
                <c:pt idx="152713">
                  <c:v>-65.03649999999999</c:v>
                </c:pt>
                <c:pt idx="152714">
                  <c:v>-65.03449999999998</c:v>
                </c:pt>
                <c:pt idx="152715">
                  <c:v>-65.03249999999997</c:v>
                </c:pt>
                <c:pt idx="152716">
                  <c:v>-65.030499999999961</c:v>
                </c:pt>
                <c:pt idx="152717">
                  <c:v>-65.028499999999951</c:v>
                </c:pt>
                <c:pt idx="152718">
                  <c:v>-65.026499999999999</c:v>
                </c:pt>
                <c:pt idx="152719">
                  <c:v>-65.024499999999989</c:v>
                </c:pt>
                <c:pt idx="152720">
                  <c:v>-65.02249999999998</c:v>
                </c:pt>
                <c:pt idx="152721">
                  <c:v>-65.02049999999997</c:v>
                </c:pt>
                <c:pt idx="152722">
                  <c:v>-65.01849999999996</c:v>
                </c:pt>
                <c:pt idx="152723">
                  <c:v>-65.016499999999951</c:v>
                </c:pt>
                <c:pt idx="152724">
                  <c:v>-65.014499999999998</c:v>
                </c:pt>
                <c:pt idx="152725">
                  <c:v>-65.012499999999989</c:v>
                </c:pt>
                <c:pt idx="152726">
                  <c:v>-65.010499999999979</c:v>
                </c:pt>
                <c:pt idx="152727">
                  <c:v>-65.00849999999997</c:v>
                </c:pt>
                <c:pt idx="152728">
                  <c:v>-65.00649999999996</c:v>
                </c:pt>
                <c:pt idx="152729">
                  <c:v>-65.00449999999995</c:v>
                </c:pt>
                <c:pt idx="152730">
                  <c:v>-65.002499999999998</c:v>
                </c:pt>
                <c:pt idx="152731">
                  <c:v>-65.000499999999988</c:v>
                </c:pt>
                <c:pt idx="152732">
                  <c:v>-64.998499999999979</c:v>
                </c:pt>
                <c:pt idx="152733">
                  <c:v>-64.996499999999969</c:v>
                </c:pt>
                <c:pt idx="152734">
                  <c:v>-64.99449999999996</c:v>
                </c:pt>
                <c:pt idx="152735">
                  <c:v>-64.99249999999995</c:v>
                </c:pt>
                <c:pt idx="152736">
                  <c:v>-64.990499999999997</c:v>
                </c:pt>
                <c:pt idx="152737">
                  <c:v>-64.988499999999988</c:v>
                </c:pt>
                <c:pt idx="152738">
                  <c:v>-64.986499999999978</c:v>
                </c:pt>
                <c:pt idx="152739">
                  <c:v>-64.984499999999969</c:v>
                </c:pt>
                <c:pt idx="152740">
                  <c:v>-64.982499999999959</c:v>
                </c:pt>
                <c:pt idx="152741">
                  <c:v>-64.98049999999995</c:v>
                </c:pt>
                <c:pt idx="152742">
                  <c:v>-64.978499999999997</c:v>
                </c:pt>
                <c:pt idx="152743">
                  <c:v>-64.976499999999987</c:v>
                </c:pt>
                <c:pt idx="152744">
                  <c:v>-64.974499999999978</c:v>
                </c:pt>
                <c:pt idx="152745">
                  <c:v>-64.972499999999968</c:v>
                </c:pt>
                <c:pt idx="152746">
                  <c:v>-64.970499999999959</c:v>
                </c:pt>
                <c:pt idx="152747">
                  <c:v>-64.968499999999949</c:v>
                </c:pt>
                <c:pt idx="152748">
                  <c:v>-64.966499999999996</c:v>
                </c:pt>
                <c:pt idx="152749">
                  <c:v>-64.964499999999987</c:v>
                </c:pt>
                <c:pt idx="152750">
                  <c:v>-64.962499999999977</c:v>
                </c:pt>
                <c:pt idx="152751">
                  <c:v>-64.960499999999968</c:v>
                </c:pt>
                <c:pt idx="152752">
                  <c:v>-64.958499999999958</c:v>
                </c:pt>
                <c:pt idx="152753">
                  <c:v>-64.956500000000005</c:v>
                </c:pt>
                <c:pt idx="152754">
                  <c:v>-64.954499999999996</c:v>
                </c:pt>
                <c:pt idx="152755">
                  <c:v>-64.952499999999986</c:v>
                </c:pt>
                <c:pt idx="152756">
                  <c:v>-64.950499999999977</c:v>
                </c:pt>
                <c:pt idx="152757">
                  <c:v>-64.948499999999967</c:v>
                </c:pt>
                <c:pt idx="152758">
                  <c:v>-64.946499999999958</c:v>
                </c:pt>
                <c:pt idx="152759">
                  <c:v>-64.944500000000005</c:v>
                </c:pt>
                <c:pt idx="152760">
                  <c:v>-64.942499999999995</c:v>
                </c:pt>
                <c:pt idx="152761">
                  <c:v>-64.940499999999986</c:v>
                </c:pt>
                <c:pt idx="152762">
                  <c:v>-64.938499999999976</c:v>
                </c:pt>
                <c:pt idx="152763">
                  <c:v>-64.936499999999967</c:v>
                </c:pt>
                <c:pt idx="152764">
                  <c:v>-64.934499999999957</c:v>
                </c:pt>
                <c:pt idx="152765">
                  <c:v>-64.932500000000005</c:v>
                </c:pt>
                <c:pt idx="152766">
                  <c:v>-64.930499999999995</c:v>
                </c:pt>
                <c:pt idx="152767">
                  <c:v>-64.928499999999985</c:v>
                </c:pt>
                <c:pt idx="152768">
                  <c:v>-64.926499999999976</c:v>
                </c:pt>
                <c:pt idx="152769">
                  <c:v>-64.924499999999966</c:v>
                </c:pt>
                <c:pt idx="152770">
                  <c:v>-64.922499999999957</c:v>
                </c:pt>
                <c:pt idx="152771">
                  <c:v>-64.920500000000004</c:v>
                </c:pt>
                <c:pt idx="152772">
                  <c:v>-64.918499999999995</c:v>
                </c:pt>
                <c:pt idx="152773">
                  <c:v>-64.916499999999985</c:v>
                </c:pt>
                <c:pt idx="152774">
                  <c:v>-64.914499999999975</c:v>
                </c:pt>
                <c:pt idx="152775">
                  <c:v>-64.912499999999966</c:v>
                </c:pt>
                <c:pt idx="152776">
                  <c:v>-64.910499999999956</c:v>
                </c:pt>
                <c:pt idx="152777">
                  <c:v>-64.908500000000004</c:v>
                </c:pt>
                <c:pt idx="152778">
                  <c:v>-64.906499999999994</c:v>
                </c:pt>
                <c:pt idx="152779">
                  <c:v>-64.904499999999985</c:v>
                </c:pt>
                <c:pt idx="152780">
                  <c:v>-64.902499999999975</c:v>
                </c:pt>
                <c:pt idx="152781">
                  <c:v>-64.900499999999965</c:v>
                </c:pt>
                <c:pt idx="152782">
                  <c:v>-64.898499999999956</c:v>
                </c:pt>
                <c:pt idx="152783">
                  <c:v>-64.896500000000003</c:v>
                </c:pt>
                <c:pt idx="152784">
                  <c:v>-64.894499999999994</c:v>
                </c:pt>
                <c:pt idx="152785">
                  <c:v>-64.892499999999984</c:v>
                </c:pt>
                <c:pt idx="152786">
                  <c:v>-64.890499999999975</c:v>
                </c:pt>
                <c:pt idx="152787">
                  <c:v>-64.888499999999965</c:v>
                </c:pt>
                <c:pt idx="152788">
                  <c:v>-64.886499999999955</c:v>
                </c:pt>
                <c:pt idx="152789">
                  <c:v>-64.884500000000003</c:v>
                </c:pt>
                <c:pt idx="152790">
                  <c:v>-64.882499999999993</c:v>
                </c:pt>
                <c:pt idx="152791">
                  <c:v>-64.880499999999984</c:v>
                </c:pt>
                <c:pt idx="152792">
                  <c:v>-64.878499999999974</c:v>
                </c:pt>
                <c:pt idx="152793">
                  <c:v>-64.876499999999965</c:v>
                </c:pt>
                <c:pt idx="152794">
                  <c:v>-64.874499999999955</c:v>
                </c:pt>
                <c:pt idx="152795">
                  <c:v>-64.872500000000002</c:v>
                </c:pt>
                <c:pt idx="152796">
                  <c:v>-64.870499999999993</c:v>
                </c:pt>
                <c:pt idx="152797">
                  <c:v>-64.868499999999983</c:v>
                </c:pt>
                <c:pt idx="152798">
                  <c:v>-64.866499999999974</c:v>
                </c:pt>
                <c:pt idx="152799">
                  <c:v>-64.864499999999964</c:v>
                </c:pt>
                <c:pt idx="152800">
                  <c:v>-64.862499999999955</c:v>
                </c:pt>
                <c:pt idx="152801">
                  <c:v>-64.860500000000002</c:v>
                </c:pt>
                <c:pt idx="152802">
                  <c:v>-64.858499999999992</c:v>
                </c:pt>
                <c:pt idx="152803">
                  <c:v>-64.856499999999983</c:v>
                </c:pt>
                <c:pt idx="152804">
                  <c:v>-64.854499999999973</c:v>
                </c:pt>
                <c:pt idx="152805">
                  <c:v>-64.852499999999964</c:v>
                </c:pt>
                <c:pt idx="152806">
                  <c:v>-64.850499999999954</c:v>
                </c:pt>
                <c:pt idx="152807">
                  <c:v>-64.848500000000001</c:v>
                </c:pt>
                <c:pt idx="152808">
                  <c:v>-64.846499999999992</c:v>
                </c:pt>
                <c:pt idx="152809">
                  <c:v>-64.844499999999982</c:v>
                </c:pt>
                <c:pt idx="152810">
                  <c:v>-64.842499999999973</c:v>
                </c:pt>
                <c:pt idx="152811">
                  <c:v>-64.840499999999963</c:v>
                </c:pt>
                <c:pt idx="152812">
                  <c:v>-64.838499999999954</c:v>
                </c:pt>
                <c:pt idx="152813">
                  <c:v>-64.836500000000001</c:v>
                </c:pt>
                <c:pt idx="152814">
                  <c:v>-64.834499999999991</c:v>
                </c:pt>
                <c:pt idx="152815">
                  <c:v>-64.832499999999982</c:v>
                </c:pt>
                <c:pt idx="152816">
                  <c:v>-64.830499999999972</c:v>
                </c:pt>
                <c:pt idx="152817">
                  <c:v>-64.828499999999963</c:v>
                </c:pt>
                <c:pt idx="152818">
                  <c:v>-64.826499999999953</c:v>
                </c:pt>
                <c:pt idx="152819">
                  <c:v>-64.8245</c:v>
                </c:pt>
                <c:pt idx="152820">
                  <c:v>-64.822499999999991</c:v>
                </c:pt>
                <c:pt idx="152821">
                  <c:v>-64.820499999999981</c:v>
                </c:pt>
                <c:pt idx="152822">
                  <c:v>-64.818499999999972</c:v>
                </c:pt>
                <c:pt idx="152823">
                  <c:v>-64.816499999999962</c:v>
                </c:pt>
                <c:pt idx="152824">
                  <c:v>-64.814499999999953</c:v>
                </c:pt>
                <c:pt idx="152825">
                  <c:v>-64.8125</c:v>
                </c:pt>
                <c:pt idx="152826">
                  <c:v>-64.81049999999999</c:v>
                </c:pt>
                <c:pt idx="152827">
                  <c:v>-64.808499999999981</c:v>
                </c:pt>
                <c:pt idx="152828">
                  <c:v>-64.806499999999971</c:v>
                </c:pt>
                <c:pt idx="152829">
                  <c:v>-64.804499999999962</c:v>
                </c:pt>
                <c:pt idx="152830">
                  <c:v>-64.802499999999952</c:v>
                </c:pt>
                <c:pt idx="152831">
                  <c:v>-64.8005</c:v>
                </c:pt>
                <c:pt idx="152832">
                  <c:v>-64.79849999999999</c:v>
                </c:pt>
                <c:pt idx="152833">
                  <c:v>-64.79649999999998</c:v>
                </c:pt>
                <c:pt idx="152834">
                  <c:v>-64.794499999999971</c:v>
                </c:pt>
                <c:pt idx="152835">
                  <c:v>-64.792499999999961</c:v>
                </c:pt>
                <c:pt idx="152836">
                  <c:v>-64.790499999999952</c:v>
                </c:pt>
                <c:pt idx="152837">
                  <c:v>-64.788499999999999</c:v>
                </c:pt>
                <c:pt idx="152838">
                  <c:v>-64.78649999999999</c:v>
                </c:pt>
                <c:pt idx="152839">
                  <c:v>-64.78449999999998</c:v>
                </c:pt>
                <c:pt idx="152840">
                  <c:v>-64.78249999999997</c:v>
                </c:pt>
                <c:pt idx="152841">
                  <c:v>-64.780499999999961</c:v>
                </c:pt>
                <c:pt idx="152842">
                  <c:v>-64.778499999999951</c:v>
                </c:pt>
                <c:pt idx="152843">
                  <c:v>-64.776499999999999</c:v>
                </c:pt>
                <c:pt idx="152844">
                  <c:v>-64.774499999999989</c:v>
                </c:pt>
                <c:pt idx="152845">
                  <c:v>-64.77249999999998</c:v>
                </c:pt>
                <c:pt idx="152846">
                  <c:v>-64.77049999999997</c:v>
                </c:pt>
                <c:pt idx="152847">
                  <c:v>-64.76849999999996</c:v>
                </c:pt>
                <c:pt idx="152848">
                  <c:v>-64.766499999999951</c:v>
                </c:pt>
                <c:pt idx="152849">
                  <c:v>-64.764499999999998</c:v>
                </c:pt>
                <c:pt idx="152850">
                  <c:v>-64.762499999999989</c:v>
                </c:pt>
                <c:pt idx="152851">
                  <c:v>-64.760499999999979</c:v>
                </c:pt>
                <c:pt idx="152852">
                  <c:v>-64.75849999999997</c:v>
                </c:pt>
                <c:pt idx="152853">
                  <c:v>-64.75649999999996</c:v>
                </c:pt>
                <c:pt idx="152854">
                  <c:v>-64.75449999999995</c:v>
                </c:pt>
                <c:pt idx="152855">
                  <c:v>-64.752499999999998</c:v>
                </c:pt>
                <c:pt idx="152856">
                  <c:v>-64.750499999999988</c:v>
                </c:pt>
                <c:pt idx="152857">
                  <c:v>-64.748499999999979</c:v>
                </c:pt>
                <c:pt idx="152858">
                  <c:v>-64.746499999999969</c:v>
                </c:pt>
                <c:pt idx="152859">
                  <c:v>-64.74449999999996</c:v>
                </c:pt>
                <c:pt idx="152860">
                  <c:v>-64.74249999999995</c:v>
                </c:pt>
                <c:pt idx="152861">
                  <c:v>-64.740499999999997</c:v>
                </c:pt>
                <c:pt idx="152862">
                  <c:v>-64.738499999999988</c:v>
                </c:pt>
                <c:pt idx="152863">
                  <c:v>-64.736499999999978</c:v>
                </c:pt>
                <c:pt idx="152864">
                  <c:v>-64.734499999999969</c:v>
                </c:pt>
                <c:pt idx="152865">
                  <c:v>-64.732499999999959</c:v>
                </c:pt>
                <c:pt idx="152866">
                  <c:v>-64.73049999999995</c:v>
                </c:pt>
                <c:pt idx="152867">
                  <c:v>-64.728499999999997</c:v>
                </c:pt>
                <c:pt idx="152868">
                  <c:v>-64.726499999999987</c:v>
                </c:pt>
                <c:pt idx="152869">
                  <c:v>-64.724499999999978</c:v>
                </c:pt>
                <c:pt idx="152870">
                  <c:v>-64.722499999999968</c:v>
                </c:pt>
                <c:pt idx="152871">
                  <c:v>-64.720499999999959</c:v>
                </c:pt>
                <c:pt idx="152872">
                  <c:v>-64.718499999999949</c:v>
                </c:pt>
                <c:pt idx="152873">
                  <c:v>-64.716499999999996</c:v>
                </c:pt>
                <c:pt idx="152874">
                  <c:v>-64.714499999999987</c:v>
                </c:pt>
                <c:pt idx="152875">
                  <c:v>-64.712499999999977</c:v>
                </c:pt>
                <c:pt idx="152876">
                  <c:v>-64.710499999999968</c:v>
                </c:pt>
                <c:pt idx="152877">
                  <c:v>-64.708499999999958</c:v>
                </c:pt>
                <c:pt idx="152878">
                  <c:v>-64.706500000000005</c:v>
                </c:pt>
                <c:pt idx="152879">
                  <c:v>-64.704499999999996</c:v>
                </c:pt>
                <c:pt idx="152880">
                  <c:v>-64.702499999999986</c:v>
                </c:pt>
                <c:pt idx="152881">
                  <c:v>-64.700499999999977</c:v>
                </c:pt>
                <c:pt idx="152882">
                  <c:v>-64.698499999999967</c:v>
                </c:pt>
                <c:pt idx="152883">
                  <c:v>-64.696499999999958</c:v>
                </c:pt>
                <c:pt idx="152884">
                  <c:v>-64.694500000000005</c:v>
                </c:pt>
                <c:pt idx="152885">
                  <c:v>-64.692499999999995</c:v>
                </c:pt>
                <c:pt idx="152886">
                  <c:v>-64.690499999999986</c:v>
                </c:pt>
                <c:pt idx="152887">
                  <c:v>-64.688499999999976</c:v>
                </c:pt>
                <c:pt idx="152888">
                  <c:v>-64.686499999999967</c:v>
                </c:pt>
                <c:pt idx="152889">
                  <c:v>-64.684499999999957</c:v>
                </c:pt>
                <c:pt idx="152890">
                  <c:v>-64.682500000000005</c:v>
                </c:pt>
                <c:pt idx="152891">
                  <c:v>-64.680499999999995</c:v>
                </c:pt>
                <c:pt idx="152892">
                  <c:v>-64.678499999999985</c:v>
                </c:pt>
                <c:pt idx="152893">
                  <c:v>-64.676499999999976</c:v>
                </c:pt>
                <c:pt idx="152894">
                  <c:v>-64.674499999999966</c:v>
                </c:pt>
                <c:pt idx="152895">
                  <c:v>-64.672499999999957</c:v>
                </c:pt>
                <c:pt idx="152896">
                  <c:v>-64.670500000000004</c:v>
                </c:pt>
                <c:pt idx="152897">
                  <c:v>-64.668499999999995</c:v>
                </c:pt>
                <c:pt idx="152898">
                  <c:v>-64.666499999999985</c:v>
                </c:pt>
                <c:pt idx="152899">
                  <c:v>-64.664499999999975</c:v>
                </c:pt>
                <c:pt idx="152900">
                  <c:v>-64.662499999999966</c:v>
                </c:pt>
                <c:pt idx="152901">
                  <c:v>-64.660499999999956</c:v>
                </c:pt>
                <c:pt idx="152902">
                  <c:v>-64.658500000000004</c:v>
                </c:pt>
                <c:pt idx="152903">
                  <c:v>-64.656499999999994</c:v>
                </c:pt>
                <c:pt idx="152904">
                  <c:v>-64.654499999999985</c:v>
                </c:pt>
                <c:pt idx="152905">
                  <c:v>-64.652499999999975</c:v>
                </c:pt>
                <c:pt idx="152906">
                  <c:v>-64.650499999999965</c:v>
                </c:pt>
                <c:pt idx="152907">
                  <c:v>-64.648499999999956</c:v>
                </c:pt>
                <c:pt idx="152908">
                  <c:v>-64.646500000000003</c:v>
                </c:pt>
                <c:pt idx="152909">
                  <c:v>-64.644499999999994</c:v>
                </c:pt>
                <c:pt idx="152910">
                  <c:v>-64.642499999999984</c:v>
                </c:pt>
                <c:pt idx="152911">
                  <c:v>-64.640499999999975</c:v>
                </c:pt>
                <c:pt idx="152912">
                  <c:v>-64.638499999999965</c:v>
                </c:pt>
                <c:pt idx="152913">
                  <c:v>-64.636499999999955</c:v>
                </c:pt>
                <c:pt idx="152914">
                  <c:v>-64.634500000000003</c:v>
                </c:pt>
                <c:pt idx="152915">
                  <c:v>-64.632499999999993</c:v>
                </c:pt>
                <c:pt idx="152916">
                  <c:v>-64.630499999999984</c:v>
                </c:pt>
                <c:pt idx="152917">
                  <c:v>-64.628499999999974</c:v>
                </c:pt>
                <c:pt idx="152918">
                  <c:v>-64.626499999999965</c:v>
                </c:pt>
                <c:pt idx="152919">
                  <c:v>-64.624499999999955</c:v>
                </c:pt>
                <c:pt idx="152920">
                  <c:v>-64.622500000000002</c:v>
                </c:pt>
                <c:pt idx="152921">
                  <c:v>-64.620499999999993</c:v>
                </c:pt>
                <c:pt idx="152922">
                  <c:v>-64.618499999999983</c:v>
                </c:pt>
                <c:pt idx="152923">
                  <c:v>-64.616499999999974</c:v>
                </c:pt>
                <c:pt idx="152924">
                  <c:v>-64.614499999999964</c:v>
                </c:pt>
                <c:pt idx="152925">
                  <c:v>-64.612499999999955</c:v>
                </c:pt>
                <c:pt idx="152926">
                  <c:v>-64.610500000000002</c:v>
                </c:pt>
                <c:pt idx="152927">
                  <c:v>-64.608499999999992</c:v>
                </c:pt>
                <c:pt idx="152928">
                  <c:v>-64.606499999999983</c:v>
                </c:pt>
                <c:pt idx="152929">
                  <c:v>-64.604499999999973</c:v>
                </c:pt>
                <c:pt idx="152930">
                  <c:v>-64.602499999999964</c:v>
                </c:pt>
                <c:pt idx="152931">
                  <c:v>-64.600499999999954</c:v>
                </c:pt>
                <c:pt idx="152932">
                  <c:v>-64.598500000000001</c:v>
                </c:pt>
                <c:pt idx="152933">
                  <c:v>-64.596499999999992</c:v>
                </c:pt>
                <c:pt idx="152934">
                  <c:v>-64.594499999999982</c:v>
                </c:pt>
                <c:pt idx="152935">
                  <c:v>-64.592499999999973</c:v>
                </c:pt>
                <c:pt idx="152936">
                  <c:v>-64.590499999999963</c:v>
                </c:pt>
                <c:pt idx="152937">
                  <c:v>-64.588499999999954</c:v>
                </c:pt>
                <c:pt idx="152938">
                  <c:v>-64.586500000000001</c:v>
                </c:pt>
                <c:pt idx="152939">
                  <c:v>-64.584499999999991</c:v>
                </c:pt>
                <c:pt idx="152940">
                  <c:v>-64.582499999999982</c:v>
                </c:pt>
                <c:pt idx="152941">
                  <c:v>-64.580499999999972</c:v>
                </c:pt>
                <c:pt idx="152942">
                  <c:v>-64.578499999999963</c:v>
                </c:pt>
                <c:pt idx="152943">
                  <c:v>-64.576499999999953</c:v>
                </c:pt>
                <c:pt idx="152944">
                  <c:v>-64.5745</c:v>
                </c:pt>
                <c:pt idx="152945">
                  <c:v>-64.572499999999991</c:v>
                </c:pt>
                <c:pt idx="152946">
                  <c:v>-64.570499999999981</c:v>
                </c:pt>
                <c:pt idx="152947">
                  <c:v>-64.568499999999972</c:v>
                </c:pt>
                <c:pt idx="152948">
                  <c:v>-64.566499999999962</c:v>
                </c:pt>
                <c:pt idx="152949">
                  <c:v>-64.564499999999953</c:v>
                </c:pt>
                <c:pt idx="152950">
                  <c:v>-64.5625</c:v>
                </c:pt>
                <c:pt idx="152951">
                  <c:v>-64.56049999999999</c:v>
                </c:pt>
                <c:pt idx="152952">
                  <c:v>-64.558499999999981</c:v>
                </c:pt>
                <c:pt idx="152953">
                  <c:v>-64.556499999999971</c:v>
                </c:pt>
                <c:pt idx="152954">
                  <c:v>-64.554499999999962</c:v>
                </c:pt>
                <c:pt idx="152955">
                  <c:v>-64.552499999999952</c:v>
                </c:pt>
                <c:pt idx="152956">
                  <c:v>-64.5505</c:v>
                </c:pt>
                <c:pt idx="152957">
                  <c:v>-64.54849999999999</c:v>
                </c:pt>
                <c:pt idx="152958">
                  <c:v>-64.54649999999998</c:v>
                </c:pt>
                <c:pt idx="152959">
                  <c:v>-64.544499999999971</c:v>
                </c:pt>
                <c:pt idx="152960">
                  <c:v>-64.542499999999961</c:v>
                </c:pt>
                <c:pt idx="152961">
                  <c:v>-64.540499999999952</c:v>
                </c:pt>
                <c:pt idx="152962">
                  <c:v>-64.538499999999999</c:v>
                </c:pt>
                <c:pt idx="152963">
                  <c:v>-64.53649999999999</c:v>
                </c:pt>
                <c:pt idx="152964">
                  <c:v>-64.53449999999998</c:v>
                </c:pt>
                <c:pt idx="152965">
                  <c:v>-64.53249999999997</c:v>
                </c:pt>
                <c:pt idx="152966">
                  <c:v>-64.530499999999961</c:v>
                </c:pt>
                <c:pt idx="152967">
                  <c:v>-64.528499999999951</c:v>
                </c:pt>
                <c:pt idx="152968">
                  <c:v>-64.526499999999999</c:v>
                </c:pt>
                <c:pt idx="152969">
                  <c:v>-64.524499999999989</c:v>
                </c:pt>
                <c:pt idx="152970">
                  <c:v>-64.52249999999998</c:v>
                </c:pt>
                <c:pt idx="152971">
                  <c:v>-64.52049999999997</c:v>
                </c:pt>
                <c:pt idx="152972">
                  <c:v>-64.51849999999996</c:v>
                </c:pt>
                <c:pt idx="152973">
                  <c:v>-64.516499999999951</c:v>
                </c:pt>
                <c:pt idx="152974">
                  <c:v>-64.514499999999998</c:v>
                </c:pt>
                <c:pt idx="152975">
                  <c:v>-64.512499999999989</c:v>
                </c:pt>
                <c:pt idx="152976">
                  <c:v>-64.510499999999979</c:v>
                </c:pt>
                <c:pt idx="152977">
                  <c:v>-64.50849999999997</c:v>
                </c:pt>
                <c:pt idx="152978">
                  <c:v>-64.50649999999996</c:v>
                </c:pt>
                <c:pt idx="152979">
                  <c:v>-64.50449999999995</c:v>
                </c:pt>
                <c:pt idx="152980">
                  <c:v>-64.502499999999998</c:v>
                </c:pt>
                <c:pt idx="152981">
                  <c:v>-64.500499999999988</c:v>
                </c:pt>
                <c:pt idx="152982">
                  <c:v>-64.498499999999979</c:v>
                </c:pt>
                <c:pt idx="152983">
                  <c:v>-64.496499999999969</c:v>
                </c:pt>
                <c:pt idx="152984">
                  <c:v>-64.49449999999996</c:v>
                </c:pt>
                <c:pt idx="152985">
                  <c:v>-64.49249999999995</c:v>
                </c:pt>
                <c:pt idx="152986">
                  <c:v>-64.490499999999997</c:v>
                </c:pt>
                <c:pt idx="152987">
                  <c:v>-64.488499999999988</c:v>
                </c:pt>
                <c:pt idx="152988">
                  <c:v>-64.486499999999978</c:v>
                </c:pt>
                <c:pt idx="152989">
                  <c:v>-64.484499999999969</c:v>
                </c:pt>
                <c:pt idx="152990">
                  <c:v>-64.482499999999959</c:v>
                </c:pt>
                <c:pt idx="152991">
                  <c:v>-64.48049999999995</c:v>
                </c:pt>
                <c:pt idx="152992">
                  <c:v>-64.478499999999997</c:v>
                </c:pt>
                <c:pt idx="152993">
                  <c:v>-64.476499999999987</c:v>
                </c:pt>
                <c:pt idx="152994">
                  <c:v>-64.474499999999978</c:v>
                </c:pt>
                <c:pt idx="152995">
                  <c:v>-64.472499999999968</c:v>
                </c:pt>
                <c:pt idx="152996">
                  <c:v>-64.470499999999959</c:v>
                </c:pt>
                <c:pt idx="152997">
                  <c:v>-64.468499999999949</c:v>
                </c:pt>
                <c:pt idx="152998">
                  <c:v>-64.466499999999996</c:v>
                </c:pt>
                <c:pt idx="152999">
                  <c:v>-64.464499999999987</c:v>
                </c:pt>
                <c:pt idx="153000">
                  <c:v>-64.462499999999977</c:v>
                </c:pt>
                <c:pt idx="153001">
                  <c:v>-64.460499999999968</c:v>
                </c:pt>
                <c:pt idx="153002">
                  <c:v>-64.458499999999958</c:v>
                </c:pt>
                <c:pt idx="153003">
                  <c:v>-64.456500000000005</c:v>
                </c:pt>
                <c:pt idx="153004">
                  <c:v>-64.454499999999996</c:v>
                </c:pt>
                <c:pt idx="153005">
                  <c:v>-64.452499999999986</c:v>
                </c:pt>
                <c:pt idx="153006">
                  <c:v>-64.450499999999977</c:v>
                </c:pt>
                <c:pt idx="153007">
                  <c:v>-64.448499999999967</c:v>
                </c:pt>
                <c:pt idx="153008">
                  <c:v>-64.446499999999958</c:v>
                </c:pt>
                <c:pt idx="153009">
                  <c:v>-64.444500000000005</c:v>
                </c:pt>
                <c:pt idx="153010">
                  <c:v>-64.442499999999995</c:v>
                </c:pt>
                <c:pt idx="153011">
                  <c:v>-64.440499999999986</c:v>
                </c:pt>
                <c:pt idx="153012">
                  <c:v>-64.438499999999976</c:v>
                </c:pt>
                <c:pt idx="153013">
                  <c:v>-64.436499999999967</c:v>
                </c:pt>
                <c:pt idx="153014">
                  <c:v>-64.434499999999957</c:v>
                </c:pt>
                <c:pt idx="153015">
                  <c:v>-64.432500000000005</c:v>
                </c:pt>
                <c:pt idx="153016">
                  <c:v>-64.430499999999995</c:v>
                </c:pt>
                <c:pt idx="153017">
                  <c:v>-64.428499999999985</c:v>
                </c:pt>
                <c:pt idx="153018">
                  <c:v>-64.426499999999976</c:v>
                </c:pt>
                <c:pt idx="153019">
                  <c:v>-64.424499999999966</c:v>
                </c:pt>
                <c:pt idx="153020">
                  <c:v>-64.422499999999957</c:v>
                </c:pt>
                <c:pt idx="153021">
                  <c:v>-64.420500000000004</c:v>
                </c:pt>
                <c:pt idx="153022">
                  <c:v>-64.418499999999995</c:v>
                </c:pt>
                <c:pt idx="153023">
                  <c:v>-64.416499999999985</c:v>
                </c:pt>
                <c:pt idx="153024">
                  <c:v>-64.414499999999975</c:v>
                </c:pt>
                <c:pt idx="153025">
                  <c:v>-64.412499999999966</c:v>
                </c:pt>
                <c:pt idx="153026">
                  <c:v>-64.410499999999956</c:v>
                </c:pt>
                <c:pt idx="153027">
                  <c:v>-64.408500000000004</c:v>
                </c:pt>
                <c:pt idx="153028">
                  <c:v>-64.406499999999994</c:v>
                </c:pt>
                <c:pt idx="153029">
                  <c:v>-64.404499999999985</c:v>
                </c:pt>
                <c:pt idx="153030">
                  <c:v>-64.402499999999975</c:v>
                </c:pt>
                <c:pt idx="153031">
                  <c:v>-64.400499999999965</c:v>
                </c:pt>
                <c:pt idx="153032">
                  <c:v>-64.398499999999956</c:v>
                </c:pt>
                <c:pt idx="153033">
                  <c:v>-64.396500000000003</c:v>
                </c:pt>
                <c:pt idx="153034">
                  <c:v>-64.394499999999994</c:v>
                </c:pt>
                <c:pt idx="153035">
                  <c:v>-64.392499999999984</c:v>
                </c:pt>
                <c:pt idx="153036">
                  <c:v>-64.390499999999975</c:v>
                </c:pt>
                <c:pt idx="153037">
                  <c:v>-64.388499999999965</c:v>
                </c:pt>
                <c:pt idx="153038">
                  <c:v>-64.386499999999955</c:v>
                </c:pt>
                <c:pt idx="153039">
                  <c:v>-64.384500000000003</c:v>
                </c:pt>
                <c:pt idx="153040">
                  <c:v>-64.382499999999993</c:v>
                </c:pt>
                <c:pt idx="153041">
                  <c:v>-64.380499999999984</c:v>
                </c:pt>
                <c:pt idx="153042">
                  <c:v>-64.378499999999974</c:v>
                </c:pt>
                <c:pt idx="153043">
                  <c:v>-64.376499999999965</c:v>
                </c:pt>
                <c:pt idx="153044">
                  <c:v>-64.374499999999955</c:v>
                </c:pt>
                <c:pt idx="153045">
                  <c:v>-64.372500000000002</c:v>
                </c:pt>
                <c:pt idx="153046">
                  <c:v>-64.370499999999993</c:v>
                </c:pt>
                <c:pt idx="153047">
                  <c:v>-64.368499999999983</c:v>
                </c:pt>
                <c:pt idx="153048">
                  <c:v>-64.366499999999974</c:v>
                </c:pt>
                <c:pt idx="153049">
                  <c:v>-64.364499999999964</c:v>
                </c:pt>
                <c:pt idx="153050">
                  <c:v>-64.362499999999955</c:v>
                </c:pt>
                <c:pt idx="153051">
                  <c:v>-64.360500000000002</c:v>
                </c:pt>
                <c:pt idx="153052">
                  <c:v>-64.358499999999992</c:v>
                </c:pt>
                <c:pt idx="153053">
                  <c:v>-64.356499999999983</c:v>
                </c:pt>
                <c:pt idx="153054">
                  <c:v>-64.354499999999973</c:v>
                </c:pt>
                <c:pt idx="153055">
                  <c:v>-64.352499999999964</c:v>
                </c:pt>
                <c:pt idx="153056">
                  <c:v>-64.350499999999954</c:v>
                </c:pt>
                <c:pt idx="153057">
                  <c:v>-64.348500000000001</c:v>
                </c:pt>
                <c:pt idx="153058">
                  <c:v>-64.346499999999992</c:v>
                </c:pt>
                <c:pt idx="153059">
                  <c:v>-64.344499999999982</c:v>
                </c:pt>
                <c:pt idx="153060">
                  <c:v>-64.342499999999973</c:v>
                </c:pt>
                <c:pt idx="153061">
                  <c:v>-64.340499999999963</c:v>
                </c:pt>
                <c:pt idx="153062">
                  <c:v>-64.338499999999954</c:v>
                </c:pt>
                <c:pt idx="153063">
                  <c:v>-64.336500000000001</c:v>
                </c:pt>
                <c:pt idx="153064">
                  <c:v>-64.334499999999991</c:v>
                </c:pt>
                <c:pt idx="153065">
                  <c:v>-64.332499999999982</c:v>
                </c:pt>
                <c:pt idx="153066">
                  <c:v>-64.330499999999972</c:v>
                </c:pt>
                <c:pt idx="153067">
                  <c:v>-64.328499999999963</c:v>
                </c:pt>
                <c:pt idx="153068">
                  <c:v>-64.326499999999953</c:v>
                </c:pt>
                <c:pt idx="153069">
                  <c:v>-64.3245</c:v>
                </c:pt>
                <c:pt idx="153070">
                  <c:v>-64.322499999999991</c:v>
                </c:pt>
                <c:pt idx="153071">
                  <c:v>-64.320499999999981</c:v>
                </c:pt>
                <c:pt idx="153072">
                  <c:v>-64.318499999999972</c:v>
                </c:pt>
                <c:pt idx="153073">
                  <c:v>-64.316499999999962</c:v>
                </c:pt>
                <c:pt idx="153074">
                  <c:v>-64.314499999999953</c:v>
                </c:pt>
                <c:pt idx="153075">
                  <c:v>-64.3125</c:v>
                </c:pt>
                <c:pt idx="153076">
                  <c:v>-64.31049999999999</c:v>
                </c:pt>
                <c:pt idx="153077">
                  <c:v>-64.308499999999981</c:v>
                </c:pt>
                <c:pt idx="153078">
                  <c:v>-64.306499999999971</c:v>
                </c:pt>
                <c:pt idx="153079">
                  <c:v>-64.304499999999962</c:v>
                </c:pt>
                <c:pt idx="153080">
                  <c:v>-64.302499999999952</c:v>
                </c:pt>
                <c:pt idx="153081">
                  <c:v>-64.3005</c:v>
                </c:pt>
                <c:pt idx="153082">
                  <c:v>-64.29849999999999</c:v>
                </c:pt>
                <c:pt idx="153083">
                  <c:v>-64.29649999999998</c:v>
                </c:pt>
                <c:pt idx="153084">
                  <c:v>-64.294499999999971</c:v>
                </c:pt>
                <c:pt idx="153085">
                  <c:v>-64.292499999999961</c:v>
                </c:pt>
                <c:pt idx="153086">
                  <c:v>-64.290499999999952</c:v>
                </c:pt>
                <c:pt idx="153087">
                  <c:v>-64.288499999999999</c:v>
                </c:pt>
                <c:pt idx="153088">
                  <c:v>-64.28649999999999</c:v>
                </c:pt>
                <c:pt idx="153089">
                  <c:v>-64.28449999999998</c:v>
                </c:pt>
                <c:pt idx="153090">
                  <c:v>-64.28249999999997</c:v>
                </c:pt>
                <c:pt idx="153091">
                  <c:v>-64.280499999999961</c:v>
                </c:pt>
                <c:pt idx="153092">
                  <c:v>-64.278499999999951</c:v>
                </c:pt>
                <c:pt idx="153093">
                  <c:v>-64.276499999999999</c:v>
                </c:pt>
                <c:pt idx="153094">
                  <c:v>-64.274499999999989</c:v>
                </c:pt>
                <c:pt idx="153095">
                  <c:v>-64.27249999999998</c:v>
                </c:pt>
                <c:pt idx="153096">
                  <c:v>-64.27049999999997</c:v>
                </c:pt>
                <c:pt idx="153097">
                  <c:v>-64.26849999999996</c:v>
                </c:pt>
                <c:pt idx="153098">
                  <c:v>-64.266499999999951</c:v>
                </c:pt>
                <c:pt idx="153099">
                  <c:v>-64.264499999999998</c:v>
                </c:pt>
                <c:pt idx="153100">
                  <c:v>-64.262499999999989</c:v>
                </c:pt>
                <c:pt idx="153101">
                  <c:v>-64.260499999999979</c:v>
                </c:pt>
                <c:pt idx="153102">
                  <c:v>-64.25849999999997</c:v>
                </c:pt>
                <c:pt idx="153103">
                  <c:v>-64.25649999999996</c:v>
                </c:pt>
                <c:pt idx="153104">
                  <c:v>-64.25449999999995</c:v>
                </c:pt>
                <c:pt idx="153105">
                  <c:v>-64.252499999999998</c:v>
                </c:pt>
                <c:pt idx="153106">
                  <c:v>-64.250499999999988</c:v>
                </c:pt>
                <c:pt idx="153107">
                  <c:v>-64.248499999999979</c:v>
                </c:pt>
                <c:pt idx="153108">
                  <c:v>-64.246499999999969</c:v>
                </c:pt>
                <c:pt idx="153109">
                  <c:v>-64.24449999999996</c:v>
                </c:pt>
                <c:pt idx="153110">
                  <c:v>-64.24249999999995</c:v>
                </c:pt>
                <c:pt idx="153111">
                  <c:v>-64.240499999999997</c:v>
                </c:pt>
                <c:pt idx="153112">
                  <c:v>-64.238499999999988</c:v>
                </c:pt>
                <c:pt idx="153113">
                  <c:v>-64.236499999999978</c:v>
                </c:pt>
                <c:pt idx="153114">
                  <c:v>-64.234499999999969</c:v>
                </c:pt>
                <c:pt idx="153115">
                  <c:v>-64.232499999999959</c:v>
                </c:pt>
                <c:pt idx="153116">
                  <c:v>-64.23049999999995</c:v>
                </c:pt>
                <c:pt idx="153117">
                  <c:v>-64.228499999999997</c:v>
                </c:pt>
                <c:pt idx="153118">
                  <c:v>-64.226499999999987</c:v>
                </c:pt>
                <c:pt idx="153119">
                  <c:v>-64.224499999999978</c:v>
                </c:pt>
                <c:pt idx="153120">
                  <c:v>-64.222499999999968</c:v>
                </c:pt>
                <c:pt idx="153121">
                  <c:v>-64.220499999999959</c:v>
                </c:pt>
                <c:pt idx="153122">
                  <c:v>-64.218499999999949</c:v>
                </c:pt>
                <c:pt idx="153123">
                  <c:v>-64.216499999999996</c:v>
                </c:pt>
                <c:pt idx="153124">
                  <c:v>-64.214499999999987</c:v>
                </c:pt>
                <c:pt idx="153125">
                  <c:v>-64.212499999999977</c:v>
                </c:pt>
                <c:pt idx="153126">
                  <c:v>-64.210499999999968</c:v>
                </c:pt>
                <c:pt idx="153127">
                  <c:v>-64.208499999999958</c:v>
                </c:pt>
                <c:pt idx="153128">
                  <c:v>-64.206500000000005</c:v>
                </c:pt>
                <c:pt idx="153129">
                  <c:v>-64.204499999999996</c:v>
                </c:pt>
                <c:pt idx="153130">
                  <c:v>-64.202499999999986</c:v>
                </c:pt>
                <c:pt idx="153131">
                  <c:v>-64.200499999999977</c:v>
                </c:pt>
                <c:pt idx="153132">
                  <c:v>-64.198499999999967</c:v>
                </c:pt>
                <c:pt idx="153133">
                  <c:v>-64.196499999999958</c:v>
                </c:pt>
                <c:pt idx="153134">
                  <c:v>-64.194500000000005</c:v>
                </c:pt>
                <c:pt idx="153135">
                  <c:v>-64.192499999999995</c:v>
                </c:pt>
                <c:pt idx="153136">
                  <c:v>-64.190499999999986</c:v>
                </c:pt>
                <c:pt idx="153137">
                  <c:v>-64.188499999999976</c:v>
                </c:pt>
                <c:pt idx="153138">
                  <c:v>-64.186499999999967</c:v>
                </c:pt>
                <c:pt idx="153139">
                  <c:v>-64.184499999999957</c:v>
                </c:pt>
                <c:pt idx="153140">
                  <c:v>-64.182500000000005</c:v>
                </c:pt>
                <c:pt idx="153141">
                  <c:v>-64.180499999999995</c:v>
                </c:pt>
                <c:pt idx="153142">
                  <c:v>-64.178499999999985</c:v>
                </c:pt>
                <c:pt idx="153143">
                  <c:v>-64.176499999999976</c:v>
                </c:pt>
                <c:pt idx="153144">
                  <c:v>-64.174499999999966</c:v>
                </c:pt>
                <c:pt idx="153145">
                  <c:v>-64.172499999999957</c:v>
                </c:pt>
                <c:pt idx="153146">
                  <c:v>-64.170500000000004</c:v>
                </c:pt>
                <c:pt idx="153147">
                  <c:v>-64.168499999999995</c:v>
                </c:pt>
                <c:pt idx="153148">
                  <c:v>-64.166499999999985</c:v>
                </c:pt>
                <c:pt idx="153149">
                  <c:v>-64.164499999999975</c:v>
                </c:pt>
                <c:pt idx="153150">
                  <c:v>-64.162499999999966</c:v>
                </c:pt>
                <c:pt idx="153151">
                  <c:v>-64.160499999999956</c:v>
                </c:pt>
                <c:pt idx="153152">
                  <c:v>-64.158500000000004</c:v>
                </c:pt>
                <c:pt idx="153153">
                  <c:v>-64.156499999999994</c:v>
                </c:pt>
                <c:pt idx="153154">
                  <c:v>-64.154499999999985</c:v>
                </c:pt>
                <c:pt idx="153155">
                  <c:v>-64.152499999999975</c:v>
                </c:pt>
                <c:pt idx="153156">
                  <c:v>-64.150499999999965</c:v>
                </c:pt>
                <c:pt idx="153157">
                  <c:v>-64.148499999999956</c:v>
                </c:pt>
                <c:pt idx="153158">
                  <c:v>-64.146500000000003</c:v>
                </c:pt>
                <c:pt idx="153159">
                  <c:v>-64.144499999999994</c:v>
                </c:pt>
                <c:pt idx="153160">
                  <c:v>-64.142499999999984</c:v>
                </c:pt>
                <c:pt idx="153161">
                  <c:v>-64.140499999999975</c:v>
                </c:pt>
                <c:pt idx="153162">
                  <c:v>-64.138499999999965</c:v>
                </c:pt>
                <c:pt idx="153163">
                  <c:v>-64.136499999999955</c:v>
                </c:pt>
                <c:pt idx="153164">
                  <c:v>-64.134500000000003</c:v>
                </c:pt>
                <c:pt idx="153165">
                  <c:v>-64.132499999999993</c:v>
                </c:pt>
                <c:pt idx="153166">
                  <c:v>-64.130499999999984</c:v>
                </c:pt>
                <c:pt idx="153167">
                  <c:v>-64.128499999999974</c:v>
                </c:pt>
                <c:pt idx="153168">
                  <c:v>-64.126499999999965</c:v>
                </c:pt>
                <c:pt idx="153169">
                  <c:v>-64.124499999999955</c:v>
                </c:pt>
                <c:pt idx="153170">
                  <c:v>-64.122500000000002</c:v>
                </c:pt>
                <c:pt idx="153171">
                  <c:v>-64.120499999999993</c:v>
                </c:pt>
                <c:pt idx="153172">
                  <c:v>-64.118499999999983</c:v>
                </c:pt>
                <c:pt idx="153173">
                  <c:v>-64.116499999999974</c:v>
                </c:pt>
                <c:pt idx="153174">
                  <c:v>-64.114499999999964</c:v>
                </c:pt>
                <c:pt idx="153175">
                  <c:v>-64.112499999999955</c:v>
                </c:pt>
                <c:pt idx="153176">
                  <c:v>-64.110500000000002</c:v>
                </c:pt>
                <c:pt idx="153177">
                  <c:v>-64.108499999999992</c:v>
                </c:pt>
                <c:pt idx="153178">
                  <c:v>-64.106499999999983</c:v>
                </c:pt>
                <c:pt idx="153179">
                  <c:v>-64.104499999999973</c:v>
                </c:pt>
                <c:pt idx="153180">
                  <c:v>-64.102499999999964</c:v>
                </c:pt>
                <c:pt idx="153181">
                  <c:v>-64.100499999999954</c:v>
                </c:pt>
                <c:pt idx="153182">
                  <c:v>-64.098500000000001</c:v>
                </c:pt>
                <c:pt idx="153183">
                  <c:v>-64.096499999999992</c:v>
                </c:pt>
                <c:pt idx="153184">
                  <c:v>-64.094499999999982</c:v>
                </c:pt>
                <c:pt idx="153185">
                  <c:v>-64.092499999999973</c:v>
                </c:pt>
                <c:pt idx="153186">
                  <c:v>-64.090499999999963</c:v>
                </c:pt>
                <c:pt idx="153187">
                  <c:v>-64.088499999999954</c:v>
                </c:pt>
                <c:pt idx="153188">
                  <c:v>-64.086500000000001</c:v>
                </c:pt>
                <c:pt idx="153189">
                  <c:v>-64.084499999999991</c:v>
                </c:pt>
                <c:pt idx="153190">
                  <c:v>-64.082499999999982</c:v>
                </c:pt>
                <c:pt idx="153191">
                  <c:v>-64.080499999999972</c:v>
                </c:pt>
                <c:pt idx="153192">
                  <c:v>-64.078499999999963</c:v>
                </c:pt>
                <c:pt idx="153193">
                  <c:v>-64.076499999999953</c:v>
                </c:pt>
                <c:pt idx="153194">
                  <c:v>-64.0745</c:v>
                </c:pt>
                <c:pt idx="153195">
                  <c:v>-64.072499999999991</c:v>
                </c:pt>
                <c:pt idx="153196">
                  <c:v>-64.070499999999981</c:v>
                </c:pt>
                <c:pt idx="153197">
                  <c:v>-64.068499999999972</c:v>
                </c:pt>
                <c:pt idx="153198">
                  <c:v>-64.066499999999962</c:v>
                </c:pt>
                <c:pt idx="153199">
                  <c:v>-64.064499999999953</c:v>
                </c:pt>
                <c:pt idx="153200">
                  <c:v>-64.0625</c:v>
                </c:pt>
                <c:pt idx="153201">
                  <c:v>-64.06049999999999</c:v>
                </c:pt>
                <c:pt idx="153202">
                  <c:v>-64.058499999999981</c:v>
                </c:pt>
                <c:pt idx="153203">
                  <c:v>-64.056499999999971</c:v>
                </c:pt>
                <c:pt idx="153204">
                  <c:v>-64.054499999999962</c:v>
                </c:pt>
                <c:pt idx="153205">
                  <c:v>-64.052499999999952</c:v>
                </c:pt>
                <c:pt idx="153206">
                  <c:v>-64.0505</c:v>
                </c:pt>
                <c:pt idx="153207">
                  <c:v>-64.04849999999999</c:v>
                </c:pt>
                <c:pt idx="153208">
                  <c:v>-64.04649999999998</c:v>
                </c:pt>
                <c:pt idx="153209">
                  <c:v>-64.044499999999971</c:v>
                </c:pt>
                <c:pt idx="153210">
                  <c:v>-64.042499999999961</c:v>
                </c:pt>
                <c:pt idx="153211">
                  <c:v>-64.040499999999952</c:v>
                </c:pt>
                <c:pt idx="153212">
                  <c:v>-64.038499999999999</c:v>
                </c:pt>
                <c:pt idx="153213">
                  <c:v>-64.03649999999999</c:v>
                </c:pt>
                <c:pt idx="153214">
                  <c:v>-64.03449999999998</c:v>
                </c:pt>
                <c:pt idx="153215">
                  <c:v>-64.03249999999997</c:v>
                </c:pt>
                <c:pt idx="153216">
                  <c:v>-64.030499999999961</c:v>
                </c:pt>
                <c:pt idx="153217">
                  <c:v>-64.028499999999951</c:v>
                </c:pt>
                <c:pt idx="153218">
                  <c:v>-64.026499999999999</c:v>
                </c:pt>
                <c:pt idx="153219">
                  <c:v>-64.024499999999989</c:v>
                </c:pt>
                <c:pt idx="153220">
                  <c:v>-64.02249999999998</c:v>
                </c:pt>
                <c:pt idx="153221">
                  <c:v>-64.02049999999997</c:v>
                </c:pt>
                <c:pt idx="153222">
                  <c:v>-64.01849999999996</c:v>
                </c:pt>
                <c:pt idx="153223">
                  <c:v>-64.016499999999951</c:v>
                </c:pt>
                <c:pt idx="153224">
                  <c:v>-64.014499999999998</c:v>
                </c:pt>
                <c:pt idx="153225">
                  <c:v>-64.012499999999989</c:v>
                </c:pt>
                <c:pt idx="153226">
                  <c:v>-64.010499999999979</c:v>
                </c:pt>
                <c:pt idx="153227">
                  <c:v>-64.00849999999997</c:v>
                </c:pt>
                <c:pt idx="153228">
                  <c:v>-64.00649999999996</c:v>
                </c:pt>
                <c:pt idx="153229">
                  <c:v>-64.00449999999995</c:v>
                </c:pt>
                <c:pt idx="153230">
                  <c:v>-64.002499999999998</c:v>
                </c:pt>
                <c:pt idx="153231">
                  <c:v>-64.000499999999988</c:v>
                </c:pt>
                <c:pt idx="153232">
                  <c:v>-63.998499999999979</c:v>
                </c:pt>
                <c:pt idx="153233">
                  <c:v>-63.996499999999969</c:v>
                </c:pt>
                <c:pt idx="153234">
                  <c:v>-63.99449999999996</c:v>
                </c:pt>
                <c:pt idx="153235">
                  <c:v>-63.99249999999995</c:v>
                </c:pt>
                <c:pt idx="153236">
                  <c:v>-63.990499999999997</c:v>
                </c:pt>
                <c:pt idx="153237">
                  <c:v>-63.988499999999988</c:v>
                </c:pt>
                <c:pt idx="153238">
                  <c:v>-63.986499999999978</c:v>
                </c:pt>
                <c:pt idx="153239">
                  <c:v>-63.984499999999969</c:v>
                </c:pt>
                <c:pt idx="153240">
                  <c:v>-63.982499999999959</c:v>
                </c:pt>
                <c:pt idx="153241">
                  <c:v>-63.98049999999995</c:v>
                </c:pt>
                <c:pt idx="153242">
                  <c:v>-63.978499999999997</c:v>
                </c:pt>
                <c:pt idx="153243">
                  <c:v>-63.976499999999987</c:v>
                </c:pt>
                <c:pt idx="153244">
                  <c:v>-63.974499999999978</c:v>
                </c:pt>
                <c:pt idx="153245">
                  <c:v>-63.972499999999968</c:v>
                </c:pt>
                <c:pt idx="153246">
                  <c:v>-63.970499999999959</c:v>
                </c:pt>
                <c:pt idx="153247">
                  <c:v>-63.968499999999949</c:v>
                </c:pt>
                <c:pt idx="153248">
                  <c:v>-63.966499999999996</c:v>
                </c:pt>
                <c:pt idx="153249">
                  <c:v>-63.964499999999987</c:v>
                </c:pt>
                <c:pt idx="153250">
                  <c:v>-63.962499999999977</c:v>
                </c:pt>
                <c:pt idx="153251">
                  <c:v>-63.960499999999968</c:v>
                </c:pt>
                <c:pt idx="153252">
                  <c:v>-63.958499999999958</c:v>
                </c:pt>
                <c:pt idx="153253">
                  <c:v>-63.956500000000005</c:v>
                </c:pt>
                <c:pt idx="153254">
                  <c:v>-63.954499999999996</c:v>
                </c:pt>
                <c:pt idx="153255">
                  <c:v>-63.952499999999986</c:v>
                </c:pt>
                <c:pt idx="153256">
                  <c:v>-63.950499999999977</c:v>
                </c:pt>
                <c:pt idx="153257">
                  <c:v>-63.948499999999967</c:v>
                </c:pt>
                <c:pt idx="153258">
                  <c:v>-63.946499999999958</c:v>
                </c:pt>
                <c:pt idx="153259">
                  <c:v>-63.944500000000005</c:v>
                </c:pt>
                <c:pt idx="153260">
                  <c:v>-63.942499999999995</c:v>
                </c:pt>
                <c:pt idx="153261">
                  <c:v>-63.940499999999986</c:v>
                </c:pt>
                <c:pt idx="153262">
                  <c:v>-63.938499999999976</c:v>
                </c:pt>
                <c:pt idx="153263">
                  <c:v>-63.936499999999967</c:v>
                </c:pt>
                <c:pt idx="153264">
                  <c:v>-63.934499999999957</c:v>
                </c:pt>
                <c:pt idx="153265">
                  <c:v>-63.932500000000005</c:v>
                </c:pt>
                <c:pt idx="153266">
                  <c:v>-63.930499999999995</c:v>
                </c:pt>
                <c:pt idx="153267">
                  <c:v>-63.928499999999985</c:v>
                </c:pt>
                <c:pt idx="153268">
                  <c:v>-63.926499999999976</c:v>
                </c:pt>
                <c:pt idx="153269">
                  <c:v>-63.924499999999966</c:v>
                </c:pt>
                <c:pt idx="153270">
                  <c:v>-63.922499999999957</c:v>
                </c:pt>
                <c:pt idx="153271">
                  <c:v>-63.920500000000004</c:v>
                </c:pt>
                <c:pt idx="153272">
                  <c:v>-63.918499999999995</c:v>
                </c:pt>
                <c:pt idx="153273">
                  <c:v>-63.916499999999985</c:v>
                </c:pt>
                <c:pt idx="153274">
                  <c:v>-63.914499999999975</c:v>
                </c:pt>
                <c:pt idx="153275">
                  <c:v>-63.912499999999966</c:v>
                </c:pt>
                <c:pt idx="153276">
                  <c:v>-63.910499999999956</c:v>
                </c:pt>
                <c:pt idx="153277">
                  <c:v>-63.908500000000004</c:v>
                </c:pt>
                <c:pt idx="153278">
                  <c:v>-63.906499999999994</c:v>
                </c:pt>
                <c:pt idx="153279">
                  <c:v>-63.904499999999985</c:v>
                </c:pt>
                <c:pt idx="153280">
                  <c:v>-63.902499999999975</c:v>
                </c:pt>
                <c:pt idx="153281">
                  <c:v>-63.900499999999965</c:v>
                </c:pt>
                <c:pt idx="153282">
                  <c:v>-63.898499999999956</c:v>
                </c:pt>
                <c:pt idx="153283">
                  <c:v>-63.896500000000003</c:v>
                </c:pt>
                <c:pt idx="153284">
                  <c:v>-63.894499999999994</c:v>
                </c:pt>
                <c:pt idx="153285">
                  <c:v>-63.892499999999984</c:v>
                </c:pt>
                <c:pt idx="153286">
                  <c:v>-63.890499999999975</c:v>
                </c:pt>
                <c:pt idx="153287">
                  <c:v>-63.888499999999965</c:v>
                </c:pt>
                <c:pt idx="153288">
                  <c:v>-63.886499999999955</c:v>
                </c:pt>
                <c:pt idx="153289">
                  <c:v>-63.884500000000003</c:v>
                </c:pt>
                <c:pt idx="153290">
                  <c:v>-63.882499999999993</c:v>
                </c:pt>
                <c:pt idx="153291">
                  <c:v>-63.880499999999984</c:v>
                </c:pt>
                <c:pt idx="153292">
                  <c:v>-63.878499999999974</c:v>
                </c:pt>
                <c:pt idx="153293">
                  <c:v>-63.876499999999965</c:v>
                </c:pt>
                <c:pt idx="153294">
                  <c:v>-63.874499999999955</c:v>
                </c:pt>
                <c:pt idx="153295">
                  <c:v>-63.872500000000002</c:v>
                </c:pt>
                <c:pt idx="153296">
                  <c:v>-63.870499999999993</c:v>
                </c:pt>
                <c:pt idx="153297">
                  <c:v>-63.868499999999983</c:v>
                </c:pt>
                <c:pt idx="153298">
                  <c:v>-63.866499999999974</c:v>
                </c:pt>
                <c:pt idx="153299">
                  <c:v>-63.864499999999964</c:v>
                </c:pt>
                <c:pt idx="153300">
                  <c:v>-63.862499999999955</c:v>
                </c:pt>
                <c:pt idx="153301">
                  <c:v>-63.860500000000002</c:v>
                </c:pt>
                <c:pt idx="153302">
                  <c:v>-63.858499999999992</c:v>
                </c:pt>
                <c:pt idx="153303">
                  <c:v>-63.856499999999983</c:v>
                </c:pt>
                <c:pt idx="153304">
                  <c:v>-63.854499999999973</c:v>
                </c:pt>
                <c:pt idx="153305">
                  <c:v>-63.852499999999964</c:v>
                </c:pt>
                <c:pt idx="153306">
                  <c:v>-63.850499999999954</c:v>
                </c:pt>
                <c:pt idx="153307">
                  <c:v>-63.848500000000001</c:v>
                </c:pt>
                <c:pt idx="153308">
                  <c:v>-63.846499999999992</c:v>
                </c:pt>
                <c:pt idx="153309">
                  <c:v>-63.844499999999982</c:v>
                </c:pt>
                <c:pt idx="153310">
                  <c:v>-63.842499999999973</c:v>
                </c:pt>
                <c:pt idx="153311">
                  <c:v>-63.840499999999963</c:v>
                </c:pt>
                <c:pt idx="153312">
                  <c:v>-63.838499999999954</c:v>
                </c:pt>
                <c:pt idx="153313">
                  <c:v>-63.836500000000001</c:v>
                </c:pt>
                <c:pt idx="153314">
                  <c:v>-63.834499999999991</c:v>
                </c:pt>
                <c:pt idx="153315">
                  <c:v>-63.832499999999982</c:v>
                </c:pt>
                <c:pt idx="153316">
                  <c:v>-63.830499999999972</c:v>
                </c:pt>
                <c:pt idx="153317">
                  <c:v>-63.828499999999963</c:v>
                </c:pt>
                <c:pt idx="153318">
                  <c:v>-63.826499999999953</c:v>
                </c:pt>
                <c:pt idx="153319">
                  <c:v>-63.8245</c:v>
                </c:pt>
                <c:pt idx="153320">
                  <c:v>-63.822499999999991</c:v>
                </c:pt>
                <c:pt idx="153321">
                  <c:v>-63.820499999999981</c:v>
                </c:pt>
                <c:pt idx="153322">
                  <c:v>-63.818499999999972</c:v>
                </c:pt>
                <c:pt idx="153323">
                  <c:v>-63.816499999999962</c:v>
                </c:pt>
                <c:pt idx="153324">
                  <c:v>-63.814499999999953</c:v>
                </c:pt>
                <c:pt idx="153325">
                  <c:v>-63.8125</c:v>
                </c:pt>
                <c:pt idx="153326">
                  <c:v>-63.81049999999999</c:v>
                </c:pt>
                <c:pt idx="153327">
                  <c:v>-63.808499999999981</c:v>
                </c:pt>
                <c:pt idx="153328">
                  <c:v>-63.806499999999971</c:v>
                </c:pt>
                <c:pt idx="153329">
                  <c:v>-63.804499999999962</c:v>
                </c:pt>
                <c:pt idx="153330">
                  <c:v>-63.802499999999952</c:v>
                </c:pt>
                <c:pt idx="153331">
                  <c:v>-63.8005</c:v>
                </c:pt>
                <c:pt idx="153332">
                  <c:v>-63.79849999999999</c:v>
                </c:pt>
                <c:pt idx="153333">
                  <c:v>-63.79649999999998</c:v>
                </c:pt>
                <c:pt idx="153334">
                  <c:v>-63.794499999999971</c:v>
                </c:pt>
                <c:pt idx="153335">
                  <c:v>-63.792499999999961</c:v>
                </c:pt>
                <c:pt idx="153336">
                  <c:v>-63.790499999999952</c:v>
                </c:pt>
                <c:pt idx="153337">
                  <c:v>-63.788499999999999</c:v>
                </c:pt>
                <c:pt idx="153338">
                  <c:v>-63.78649999999999</c:v>
                </c:pt>
                <c:pt idx="153339">
                  <c:v>-63.78449999999998</c:v>
                </c:pt>
                <c:pt idx="153340">
                  <c:v>-63.78249999999997</c:v>
                </c:pt>
                <c:pt idx="153341">
                  <c:v>-63.780499999999961</c:v>
                </c:pt>
                <c:pt idx="153342">
                  <c:v>-63.778499999999951</c:v>
                </c:pt>
                <c:pt idx="153343">
                  <c:v>-63.776499999999999</c:v>
                </c:pt>
                <c:pt idx="153344">
                  <c:v>-63.774499999999989</c:v>
                </c:pt>
                <c:pt idx="153345">
                  <c:v>-63.77249999999998</c:v>
                </c:pt>
                <c:pt idx="153346">
                  <c:v>-63.77049999999997</c:v>
                </c:pt>
                <c:pt idx="153347">
                  <c:v>-63.76849999999996</c:v>
                </c:pt>
                <c:pt idx="153348">
                  <c:v>-63.766499999999951</c:v>
                </c:pt>
                <c:pt idx="153349">
                  <c:v>-63.764499999999998</c:v>
                </c:pt>
                <c:pt idx="153350">
                  <c:v>-63.762499999999989</c:v>
                </c:pt>
                <c:pt idx="153351">
                  <c:v>-63.760499999999979</c:v>
                </c:pt>
                <c:pt idx="153352">
                  <c:v>-63.75849999999997</c:v>
                </c:pt>
                <c:pt idx="153353">
                  <c:v>-63.75649999999996</c:v>
                </c:pt>
                <c:pt idx="153354">
                  <c:v>-63.75449999999995</c:v>
                </c:pt>
                <c:pt idx="153355">
                  <c:v>-63.752499999999998</c:v>
                </c:pt>
                <c:pt idx="153356">
                  <c:v>-63.750499999999988</c:v>
                </c:pt>
                <c:pt idx="153357">
                  <c:v>-63.748499999999979</c:v>
                </c:pt>
                <c:pt idx="153358">
                  <c:v>-63.746499999999969</c:v>
                </c:pt>
                <c:pt idx="153359">
                  <c:v>-63.74449999999996</c:v>
                </c:pt>
                <c:pt idx="153360">
                  <c:v>-63.74249999999995</c:v>
                </c:pt>
                <c:pt idx="153361">
                  <c:v>-63.740499999999997</c:v>
                </c:pt>
                <c:pt idx="153362">
                  <c:v>-63.738499999999988</c:v>
                </c:pt>
                <c:pt idx="153363">
                  <c:v>-63.736499999999978</c:v>
                </c:pt>
                <c:pt idx="153364">
                  <c:v>-63.734499999999969</c:v>
                </c:pt>
                <c:pt idx="153365">
                  <c:v>-63.732499999999959</c:v>
                </c:pt>
                <c:pt idx="153366">
                  <c:v>-63.73049999999995</c:v>
                </c:pt>
                <c:pt idx="153367">
                  <c:v>-63.728499999999997</c:v>
                </c:pt>
                <c:pt idx="153368">
                  <c:v>-63.726499999999987</c:v>
                </c:pt>
                <c:pt idx="153369">
                  <c:v>-63.724499999999978</c:v>
                </c:pt>
                <c:pt idx="153370">
                  <c:v>-63.722499999999968</c:v>
                </c:pt>
                <c:pt idx="153371">
                  <c:v>-63.720499999999959</c:v>
                </c:pt>
                <c:pt idx="153372">
                  <c:v>-63.718499999999949</c:v>
                </c:pt>
                <c:pt idx="153373">
                  <c:v>-63.716499999999996</c:v>
                </c:pt>
                <c:pt idx="153374">
                  <c:v>-63.714499999999987</c:v>
                </c:pt>
                <c:pt idx="153375">
                  <c:v>-63.712499999999977</c:v>
                </c:pt>
                <c:pt idx="153376">
                  <c:v>-63.710499999999968</c:v>
                </c:pt>
                <c:pt idx="153377">
                  <c:v>-63.708499999999958</c:v>
                </c:pt>
                <c:pt idx="153378">
                  <c:v>-63.706500000000005</c:v>
                </c:pt>
                <c:pt idx="153379">
                  <c:v>-63.704499999999996</c:v>
                </c:pt>
                <c:pt idx="153380">
                  <c:v>-63.702499999999986</c:v>
                </c:pt>
                <c:pt idx="153381">
                  <c:v>-63.700499999999977</c:v>
                </c:pt>
                <c:pt idx="153382">
                  <c:v>-63.698499999999967</c:v>
                </c:pt>
                <c:pt idx="153383">
                  <c:v>-63.696499999999958</c:v>
                </c:pt>
                <c:pt idx="153384">
                  <c:v>-63.694500000000005</c:v>
                </c:pt>
                <c:pt idx="153385">
                  <c:v>-63.692499999999995</c:v>
                </c:pt>
                <c:pt idx="153386">
                  <c:v>-63.690499999999986</c:v>
                </c:pt>
                <c:pt idx="153387">
                  <c:v>-63.688499999999976</c:v>
                </c:pt>
                <c:pt idx="153388">
                  <c:v>-63.686499999999967</c:v>
                </c:pt>
                <c:pt idx="153389">
                  <c:v>-63.684499999999957</c:v>
                </c:pt>
                <c:pt idx="153390">
                  <c:v>-63.682500000000005</c:v>
                </c:pt>
                <c:pt idx="153391">
                  <c:v>-63.680499999999995</c:v>
                </c:pt>
                <c:pt idx="153392">
                  <c:v>-63.678499999999985</c:v>
                </c:pt>
                <c:pt idx="153393">
                  <c:v>-63.676499999999976</c:v>
                </c:pt>
                <c:pt idx="153394">
                  <c:v>-63.674499999999966</c:v>
                </c:pt>
                <c:pt idx="153395">
                  <c:v>-63.672499999999957</c:v>
                </c:pt>
                <c:pt idx="153396">
                  <c:v>-63.670500000000004</c:v>
                </c:pt>
                <c:pt idx="153397">
                  <c:v>-63.668499999999995</c:v>
                </c:pt>
                <c:pt idx="153398">
                  <c:v>-63.666499999999985</c:v>
                </c:pt>
                <c:pt idx="153399">
                  <c:v>-63.664499999999975</c:v>
                </c:pt>
                <c:pt idx="153400">
                  <c:v>-63.662499999999966</c:v>
                </c:pt>
                <c:pt idx="153401">
                  <c:v>-63.660499999999956</c:v>
                </c:pt>
                <c:pt idx="153402">
                  <c:v>-63.658500000000004</c:v>
                </c:pt>
                <c:pt idx="153403">
                  <c:v>-63.656499999999994</c:v>
                </c:pt>
                <c:pt idx="153404">
                  <c:v>-63.654499999999985</c:v>
                </c:pt>
                <c:pt idx="153405">
                  <c:v>-63.652499999999975</c:v>
                </c:pt>
                <c:pt idx="153406">
                  <c:v>-63.650499999999965</c:v>
                </c:pt>
                <c:pt idx="153407">
                  <c:v>-63.648499999999956</c:v>
                </c:pt>
                <c:pt idx="153408">
                  <c:v>-63.646500000000003</c:v>
                </c:pt>
                <c:pt idx="153409">
                  <c:v>-63.644499999999994</c:v>
                </c:pt>
                <c:pt idx="153410">
                  <c:v>-63.642499999999984</c:v>
                </c:pt>
                <c:pt idx="153411">
                  <c:v>-63.640499999999975</c:v>
                </c:pt>
                <c:pt idx="153412">
                  <c:v>-63.638499999999965</c:v>
                </c:pt>
                <c:pt idx="153413">
                  <c:v>-63.636499999999955</c:v>
                </c:pt>
                <c:pt idx="153414">
                  <c:v>-63.634500000000003</c:v>
                </c:pt>
                <c:pt idx="153415">
                  <c:v>-63.632499999999993</c:v>
                </c:pt>
                <c:pt idx="153416">
                  <c:v>-63.630499999999984</c:v>
                </c:pt>
                <c:pt idx="153417">
                  <c:v>-63.628499999999974</c:v>
                </c:pt>
                <c:pt idx="153418">
                  <c:v>-63.626499999999965</c:v>
                </c:pt>
                <c:pt idx="153419">
                  <c:v>-63.624499999999955</c:v>
                </c:pt>
                <c:pt idx="153420">
                  <c:v>-63.622500000000002</c:v>
                </c:pt>
                <c:pt idx="153421">
                  <c:v>-63.620499999999993</c:v>
                </c:pt>
                <c:pt idx="153422">
                  <c:v>-63.618499999999983</c:v>
                </c:pt>
                <c:pt idx="153423">
                  <c:v>-63.616499999999974</c:v>
                </c:pt>
                <c:pt idx="153424">
                  <c:v>-63.614499999999964</c:v>
                </c:pt>
                <c:pt idx="153425">
                  <c:v>-63.612499999999955</c:v>
                </c:pt>
                <c:pt idx="153426">
                  <c:v>-63.610500000000002</c:v>
                </c:pt>
                <c:pt idx="153427">
                  <c:v>-63.608499999999992</c:v>
                </c:pt>
                <c:pt idx="153428">
                  <c:v>-63.606499999999983</c:v>
                </c:pt>
                <c:pt idx="153429">
                  <c:v>-63.604499999999973</c:v>
                </c:pt>
                <c:pt idx="153430">
                  <c:v>-63.602499999999964</c:v>
                </c:pt>
                <c:pt idx="153431">
                  <c:v>-63.600499999999954</c:v>
                </c:pt>
                <c:pt idx="153432">
                  <c:v>-63.598500000000001</c:v>
                </c:pt>
                <c:pt idx="153433">
                  <c:v>-63.596499999999992</c:v>
                </c:pt>
                <c:pt idx="153434">
                  <c:v>-63.594499999999982</c:v>
                </c:pt>
                <c:pt idx="153435">
                  <c:v>-63.592499999999973</c:v>
                </c:pt>
                <c:pt idx="153436">
                  <c:v>-63.590499999999963</c:v>
                </c:pt>
                <c:pt idx="153437">
                  <c:v>-63.588499999999954</c:v>
                </c:pt>
                <c:pt idx="153438">
                  <c:v>-63.586500000000001</c:v>
                </c:pt>
                <c:pt idx="153439">
                  <c:v>-63.584499999999991</c:v>
                </c:pt>
                <c:pt idx="153440">
                  <c:v>-63.582499999999982</c:v>
                </c:pt>
                <c:pt idx="153441">
                  <c:v>-63.580499999999972</c:v>
                </c:pt>
                <c:pt idx="153442">
                  <c:v>-63.578499999999963</c:v>
                </c:pt>
                <c:pt idx="153443">
                  <c:v>-63.576499999999953</c:v>
                </c:pt>
                <c:pt idx="153444">
                  <c:v>-63.5745</c:v>
                </c:pt>
                <c:pt idx="153445">
                  <c:v>-63.572499999999991</c:v>
                </c:pt>
                <c:pt idx="153446">
                  <c:v>-63.570499999999981</c:v>
                </c:pt>
                <c:pt idx="153447">
                  <c:v>-63.568499999999972</c:v>
                </c:pt>
                <c:pt idx="153448">
                  <c:v>-63.566499999999962</c:v>
                </c:pt>
                <c:pt idx="153449">
                  <c:v>-63.564499999999953</c:v>
                </c:pt>
                <c:pt idx="153450">
                  <c:v>-63.5625</c:v>
                </c:pt>
                <c:pt idx="153451">
                  <c:v>-63.56049999999999</c:v>
                </c:pt>
                <c:pt idx="153452">
                  <c:v>-63.558499999999981</c:v>
                </c:pt>
                <c:pt idx="153453">
                  <c:v>-63.556499999999971</c:v>
                </c:pt>
                <c:pt idx="153454">
                  <c:v>-63.554499999999962</c:v>
                </c:pt>
                <c:pt idx="153455">
                  <c:v>-63.552499999999952</c:v>
                </c:pt>
                <c:pt idx="153456">
                  <c:v>-63.5505</c:v>
                </c:pt>
                <c:pt idx="153457">
                  <c:v>-63.54849999999999</c:v>
                </c:pt>
                <c:pt idx="153458">
                  <c:v>-63.54649999999998</c:v>
                </c:pt>
                <c:pt idx="153459">
                  <c:v>-63.544499999999971</c:v>
                </c:pt>
                <c:pt idx="153460">
                  <c:v>-63.542499999999961</c:v>
                </c:pt>
                <c:pt idx="153461">
                  <c:v>-63.540499999999952</c:v>
                </c:pt>
                <c:pt idx="153462">
                  <c:v>-63.538499999999999</c:v>
                </c:pt>
                <c:pt idx="153463">
                  <c:v>-63.53649999999999</c:v>
                </c:pt>
                <c:pt idx="153464">
                  <c:v>-63.53449999999998</c:v>
                </c:pt>
                <c:pt idx="153465">
                  <c:v>-63.53249999999997</c:v>
                </c:pt>
                <c:pt idx="153466">
                  <c:v>-63.530499999999961</c:v>
                </c:pt>
                <c:pt idx="153467">
                  <c:v>-63.528499999999951</c:v>
                </c:pt>
                <c:pt idx="153468">
                  <c:v>-63.526499999999999</c:v>
                </c:pt>
                <c:pt idx="153469">
                  <c:v>-63.524499999999989</c:v>
                </c:pt>
                <c:pt idx="153470">
                  <c:v>-63.52249999999998</c:v>
                </c:pt>
                <c:pt idx="153471">
                  <c:v>-63.52049999999997</c:v>
                </c:pt>
                <c:pt idx="153472">
                  <c:v>-63.51849999999996</c:v>
                </c:pt>
                <c:pt idx="153473">
                  <c:v>-63.516499999999951</c:v>
                </c:pt>
                <c:pt idx="153474">
                  <c:v>-63.514499999999998</c:v>
                </c:pt>
                <c:pt idx="153475">
                  <c:v>-63.512499999999989</c:v>
                </c:pt>
                <c:pt idx="153476">
                  <c:v>-63.510499999999979</c:v>
                </c:pt>
                <c:pt idx="153477">
                  <c:v>-63.50849999999997</c:v>
                </c:pt>
                <c:pt idx="153478">
                  <c:v>-63.50649999999996</c:v>
                </c:pt>
                <c:pt idx="153479">
                  <c:v>-63.50449999999995</c:v>
                </c:pt>
                <c:pt idx="153480">
                  <c:v>-63.502499999999998</c:v>
                </c:pt>
                <c:pt idx="153481">
                  <c:v>-63.500499999999988</c:v>
                </c:pt>
                <c:pt idx="153482">
                  <c:v>-63.498499999999979</c:v>
                </c:pt>
                <c:pt idx="153483">
                  <c:v>-63.496499999999969</c:v>
                </c:pt>
                <c:pt idx="153484">
                  <c:v>-63.49449999999996</c:v>
                </c:pt>
                <c:pt idx="153485">
                  <c:v>-63.49249999999995</c:v>
                </c:pt>
                <c:pt idx="153486">
                  <c:v>-63.490499999999997</c:v>
                </c:pt>
                <c:pt idx="153487">
                  <c:v>-63.488499999999988</c:v>
                </c:pt>
                <c:pt idx="153488">
                  <c:v>-63.486499999999978</c:v>
                </c:pt>
                <c:pt idx="153489">
                  <c:v>-63.484499999999969</c:v>
                </c:pt>
                <c:pt idx="153490">
                  <c:v>-63.482499999999959</c:v>
                </c:pt>
                <c:pt idx="153491">
                  <c:v>-63.48049999999995</c:v>
                </c:pt>
                <c:pt idx="153492">
                  <c:v>-63.478499999999997</c:v>
                </c:pt>
                <c:pt idx="153493">
                  <c:v>-63.476499999999987</c:v>
                </c:pt>
                <c:pt idx="153494">
                  <c:v>-63.474499999999978</c:v>
                </c:pt>
                <c:pt idx="153495">
                  <c:v>-63.472499999999968</c:v>
                </c:pt>
                <c:pt idx="153496">
                  <c:v>-63.470499999999959</c:v>
                </c:pt>
                <c:pt idx="153497">
                  <c:v>-63.468499999999949</c:v>
                </c:pt>
                <c:pt idx="153498">
                  <c:v>-63.466499999999996</c:v>
                </c:pt>
                <c:pt idx="153499">
                  <c:v>-63.464499999999987</c:v>
                </c:pt>
                <c:pt idx="153500">
                  <c:v>-63.462499999999977</c:v>
                </c:pt>
                <c:pt idx="153501">
                  <c:v>-63.460499999999968</c:v>
                </c:pt>
                <c:pt idx="153502">
                  <c:v>-63.458499999999958</c:v>
                </c:pt>
                <c:pt idx="153503">
                  <c:v>-63.456500000000005</c:v>
                </c:pt>
                <c:pt idx="153504">
                  <c:v>-63.454499999999996</c:v>
                </c:pt>
                <c:pt idx="153505">
                  <c:v>-63.452499999999986</c:v>
                </c:pt>
                <c:pt idx="153506">
                  <c:v>-63.450499999999977</c:v>
                </c:pt>
                <c:pt idx="153507">
                  <c:v>-63.448499999999967</c:v>
                </c:pt>
                <c:pt idx="153508">
                  <c:v>-63.446499999999958</c:v>
                </c:pt>
                <c:pt idx="153509">
                  <c:v>-63.444500000000005</c:v>
                </c:pt>
                <c:pt idx="153510">
                  <c:v>-63.442499999999995</c:v>
                </c:pt>
                <c:pt idx="153511">
                  <c:v>-63.440499999999986</c:v>
                </c:pt>
                <c:pt idx="153512">
                  <c:v>-63.438499999999976</c:v>
                </c:pt>
                <c:pt idx="153513">
                  <c:v>-63.436499999999967</c:v>
                </c:pt>
                <c:pt idx="153514">
                  <c:v>-63.434499999999957</c:v>
                </c:pt>
                <c:pt idx="153515">
                  <c:v>-63.432500000000005</c:v>
                </c:pt>
                <c:pt idx="153516">
                  <c:v>-63.430499999999995</c:v>
                </c:pt>
                <c:pt idx="153517">
                  <c:v>-63.428499999999985</c:v>
                </c:pt>
                <c:pt idx="153518">
                  <c:v>-63.426499999999976</c:v>
                </c:pt>
                <c:pt idx="153519">
                  <c:v>-63.424499999999966</c:v>
                </c:pt>
                <c:pt idx="153520">
                  <c:v>-63.422499999999957</c:v>
                </c:pt>
                <c:pt idx="153521">
                  <c:v>-63.420500000000004</c:v>
                </c:pt>
                <c:pt idx="153522">
                  <c:v>-63.418499999999995</c:v>
                </c:pt>
                <c:pt idx="153523">
                  <c:v>-63.416499999999985</c:v>
                </c:pt>
                <c:pt idx="153524">
                  <c:v>-63.414499999999975</c:v>
                </c:pt>
                <c:pt idx="153525">
                  <c:v>-63.412499999999966</c:v>
                </c:pt>
                <c:pt idx="153526">
                  <c:v>-63.410499999999956</c:v>
                </c:pt>
                <c:pt idx="153527">
                  <c:v>-63.408500000000004</c:v>
                </c:pt>
                <c:pt idx="153528">
                  <c:v>-63.406499999999994</c:v>
                </c:pt>
                <c:pt idx="153529">
                  <c:v>-63.404499999999985</c:v>
                </c:pt>
                <c:pt idx="153530">
                  <c:v>-63.402499999999975</c:v>
                </c:pt>
                <c:pt idx="153531">
                  <c:v>-63.400499999999965</c:v>
                </c:pt>
                <c:pt idx="153532">
                  <c:v>-63.398499999999956</c:v>
                </c:pt>
                <c:pt idx="153533">
                  <c:v>-63.396500000000003</c:v>
                </c:pt>
                <c:pt idx="153534">
                  <c:v>-63.394499999999994</c:v>
                </c:pt>
                <c:pt idx="153535">
                  <c:v>-63.392499999999984</c:v>
                </c:pt>
                <c:pt idx="153536">
                  <c:v>-63.390499999999975</c:v>
                </c:pt>
                <c:pt idx="153537">
                  <c:v>-63.388499999999965</c:v>
                </c:pt>
                <c:pt idx="153538">
                  <c:v>-63.386499999999955</c:v>
                </c:pt>
                <c:pt idx="153539">
                  <c:v>-63.384500000000003</c:v>
                </c:pt>
                <c:pt idx="153540">
                  <c:v>-63.382499999999993</c:v>
                </c:pt>
                <c:pt idx="153541">
                  <c:v>-63.380499999999984</c:v>
                </c:pt>
                <c:pt idx="153542">
                  <c:v>-63.378499999999974</c:v>
                </c:pt>
                <c:pt idx="153543">
                  <c:v>-63.376499999999965</c:v>
                </c:pt>
                <c:pt idx="153544">
                  <c:v>-63.374499999999955</c:v>
                </c:pt>
                <c:pt idx="153545">
                  <c:v>-63.372500000000002</c:v>
                </c:pt>
                <c:pt idx="153546">
                  <c:v>-63.370499999999993</c:v>
                </c:pt>
                <c:pt idx="153547">
                  <c:v>-63.368499999999983</c:v>
                </c:pt>
                <c:pt idx="153548">
                  <c:v>-63.366499999999974</c:v>
                </c:pt>
                <c:pt idx="153549">
                  <c:v>-63.364499999999964</c:v>
                </c:pt>
                <c:pt idx="153550">
                  <c:v>-63.362499999999955</c:v>
                </c:pt>
                <c:pt idx="153551">
                  <c:v>-63.360500000000002</c:v>
                </c:pt>
                <c:pt idx="153552">
                  <c:v>-63.358499999999992</c:v>
                </c:pt>
                <c:pt idx="153553">
                  <c:v>-63.356499999999983</c:v>
                </c:pt>
                <c:pt idx="153554">
                  <c:v>-63.354499999999973</c:v>
                </c:pt>
                <c:pt idx="153555">
                  <c:v>-63.352499999999964</c:v>
                </c:pt>
                <c:pt idx="153556">
                  <c:v>-63.350499999999954</c:v>
                </c:pt>
                <c:pt idx="153557">
                  <c:v>-63.348500000000001</c:v>
                </c:pt>
                <c:pt idx="153558">
                  <c:v>-63.346499999999992</c:v>
                </c:pt>
                <c:pt idx="153559">
                  <c:v>-63.344499999999982</c:v>
                </c:pt>
                <c:pt idx="153560">
                  <c:v>-63.342499999999973</c:v>
                </c:pt>
                <c:pt idx="153561">
                  <c:v>-63.340499999999963</c:v>
                </c:pt>
                <c:pt idx="153562">
                  <c:v>-63.338499999999954</c:v>
                </c:pt>
                <c:pt idx="153563">
                  <c:v>-63.336500000000001</c:v>
                </c:pt>
                <c:pt idx="153564">
                  <c:v>-63.334499999999991</c:v>
                </c:pt>
                <c:pt idx="153565">
                  <c:v>-63.332499999999982</c:v>
                </c:pt>
                <c:pt idx="153566">
                  <c:v>-63.330499999999972</c:v>
                </c:pt>
                <c:pt idx="153567">
                  <c:v>-63.328499999999963</c:v>
                </c:pt>
                <c:pt idx="153568">
                  <c:v>-63.326499999999953</c:v>
                </c:pt>
                <c:pt idx="153569">
                  <c:v>-63.3245</c:v>
                </c:pt>
                <c:pt idx="153570">
                  <c:v>-63.322499999999991</c:v>
                </c:pt>
                <c:pt idx="153571">
                  <c:v>-63.320499999999981</c:v>
                </c:pt>
                <c:pt idx="153572">
                  <c:v>-63.318499999999972</c:v>
                </c:pt>
                <c:pt idx="153573">
                  <c:v>-63.316499999999962</c:v>
                </c:pt>
                <c:pt idx="153574">
                  <c:v>-63.314499999999953</c:v>
                </c:pt>
                <c:pt idx="153575">
                  <c:v>-63.3125</c:v>
                </c:pt>
                <c:pt idx="153576">
                  <c:v>-63.31049999999999</c:v>
                </c:pt>
                <c:pt idx="153577">
                  <c:v>-63.308499999999981</c:v>
                </c:pt>
                <c:pt idx="153578">
                  <c:v>-63.306499999999971</c:v>
                </c:pt>
                <c:pt idx="153579">
                  <c:v>-63.304499999999962</c:v>
                </c:pt>
                <c:pt idx="153580">
                  <c:v>-63.302499999999952</c:v>
                </c:pt>
                <c:pt idx="153581">
                  <c:v>-63.3005</c:v>
                </c:pt>
                <c:pt idx="153582">
                  <c:v>-63.29849999999999</c:v>
                </c:pt>
                <c:pt idx="153583">
                  <c:v>-63.29649999999998</c:v>
                </c:pt>
                <c:pt idx="153584">
                  <c:v>-63.294499999999971</c:v>
                </c:pt>
                <c:pt idx="153585">
                  <c:v>-63.292499999999961</c:v>
                </c:pt>
                <c:pt idx="153586">
                  <c:v>-63.290499999999952</c:v>
                </c:pt>
                <c:pt idx="153587">
                  <c:v>-63.288499999999999</c:v>
                </c:pt>
                <c:pt idx="153588">
                  <c:v>-63.28649999999999</c:v>
                </c:pt>
                <c:pt idx="153589">
                  <c:v>-63.28449999999998</c:v>
                </c:pt>
                <c:pt idx="153590">
                  <c:v>-63.28249999999997</c:v>
                </c:pt>
                <c:pt idx="153591">
                  <c:v>-63.280499999999961</c:v>
                </c:pt>
                <c:pt idx="153592">
                  <c:v>-63.278499999999951</c:v>
                </c:pt>
                <c:pt idx="153593">
                  <c:v>-63.276499999999999</c:v>
                </c:pt>
                <c:pt idx="153594">
                  <c:v>-63.274499999999989</c:v>
                </c:pt>
                <c:pt idx="153595">
                  <c:v>-63.27249999999998</c:v>
                </c:pt>
                <c:pt idx="153596">
                  <c:v>-63.27049999999997</c:v>
                </c:pt>
                <c:pt idx="153597">
                  <c:v>-63.26849999999996</c:v>
                </c:pt>
                <c:pt idx="153598">
                  <c:v>-63.266499999999951</c:v>
                </c:pt>
                <c:pt idx="153599">
                  <c:v>-63.264499999999998</c:v>
                </c:pt>
                <c:pt idx="153600">
                  <c:v>-63.262499999999989</c:v>
                </c:pt>
                <c:pt idx="153601">
                  <c:v>-63.260499999999979</c:v>
                </c:pt>
                <c:pt idx="153602">
                  <c:v>-63.25849999999997</c:v>
                </c:pt>
                <c:pt idx="153603">
                  <c:v>-63.25649999999996</c:v>
                </c:pt>
                <c:pt idx="153604">
                  <c:v>-63.25449999999995</c:v>
                </c:pt>
                <c:pt idx="153605">
                  <c:v>-63.252499999999998</c:v>
                </c:pt>
                <c:pt idx="153606">
                  <c:v>-63.250499999999988</c:v>
                </c:pt>
                <c:pt idx="153607">
                  <c:v>-63.248499999999979</c:v>
                </c:pt>
                <c:pt idx="153608">
                  <c:v>-63.246499999999969</c:v>
                </c:pt>
                <c:pt idx="153609">
                  <c:v>-63.24449999999996</c:v>
                </c:pt>
                <c:pt idx="153610">
                  <c:v>-63.24249999999995</c:v>
                </c:pt>
                <c:pt idx="153611">
                  <c:v>-63.240499999999997</c:v>
                </c:pt>
                <c:pt idx="153612">
                  <c:v>-63.238499999999988</c:v>
                </c:pt>
                <c:pt idx="153613">
                  <c:v>-63.236499999999978</c:v>
                </c:pt>
                <c:pt idx="153614">
                  <c:v>-63.234499999999969</c:v>
                </c:pt>
                <c:pt idx="153615">
                  <c:v>-63.232499999999959</c:v>
                </c:pt>
                <c:pt idx="153616">
                  <c:v>-63.23049999999995</c:v>
                </c:pt>
                <c:pt idx="153617">
                  <c:v>-63.228499999999997</c:v>
                </c:pt>
                <c:pt idx="153618">
                  <c:v>-63.226499999999987</c:v>
                </c:pt>
                <c:pt idx="153619">
                  <c:v>-63.224499999999978</c:v>
                </c:pt>
                <c:pt idx="153620">
                  <c:v>-63.222499999999968</c:v>
                </c:pt>
                <c:pt idx="153621">
                  <c:v>-63.220499999999959</c:v>
                </c:pt>
                <c:pt idx="153622">
                  <c:v>-63.218499999999949</c:v>
                </c:pt>
                <c:pt idx="153623">
                  <c:v>-63.216499999999996</c:v>
                </c:pt>
                <c:pt idx="153624">
                  <c:v>-63.214499999999987</c:v>
                </c:pt>
                <c:pt idx="153625">
                  <c:v>-63.212499999999977</c:v>
                </c:pt>
                <c:pt idx="153626">
                  <c:v>-63.210499999999968</c:v>
                </c:pt>
                <c:pt idx="153627">
                  <c:v>-63.208499999999958</c:v>
                </c:pt>
                <c:pt idx="153628">
                  <c:v>-63.206500000000005</c:v>
                </c:pt>
                <c:pt idx="153629">
                  <c:v>-63.204499999999996</c:v>
                </c:pt>
                <c:pt idx="153630">
                  <c:v>-63.202499999999986</c:v>
                </c:pt>
                <c:pt idx="153631">
                  <c:v>-63.200499999999977</c:v>
                </c:pt>
                <c:pt idx="153632">
                  <c:v>-63.198499999999967</c:v>
                </c:pt>
                <c:pt idx="153633">
                  <c:v>-63.196499999999958</c:v>
                </c:pt>
                <c:pt idx="153634">
                  <c:v>-63.194500000000005</c:v>
                </c:pt>
                <c:pt idx="153635">
                  <c:v>-63.192499999999995</c:v>
                </c:pt>
                <c:pt idx="153636">
                  <c:v>-63.190499999999986</c:v>
                </c:pt>
                <c:pt idx="153637">
                  <c:v>-63.188499999999976</c:v>
                </c:pt>
                <c:pt idx="153638">
                  <c:v>-63.186499999999967</c:v>
                </c:pt>
                <c:pt idx="153639">
                  <c:v>-63.184499999999957</c:v>
                </c:pt>
                <c:pt idx="153640">
                  <c:v>-63.182500000000005</c:v>
                </c:pt>
                <c:pt idx="153641">
                  <c:v>-63.180499999999995</c:v>
                </c:pt>
                <c:pt idx="153642">
                  <c:v>-63.178499999999985</c:v>
                </c:pt>
                <c:pt idx="153643">
                  <c:v>-63.176499999999976</c:v>
                </c:pt>
                <c:pt idx="153644">
                  <c:v>-63.174499999999966</c:v>
                </c:pt>
                <c:pt idx="153645">
                  <c:v>-63.172499999999957</c:v>
                </c:pt>
                <c:pt idx="153646">
                  <c:v>-63.170500000000004</c:v>
                </c:pt>
                <c:pt idx="153647">
                  <c:v>-63.168499999999995</c:v>
                </c:pt>
                <c:pt idx="153648">
                  <c:v>-63.166499999999985</c:v>
                </c:pt>
                <c:pt idx="153649">
                  <c:v>-63.164499999999975</c:v>
                </c:pt>
                <c:pt idx="153650">
                  <c:v>-63.162499999999966</c:v>
                </c:pt>
                <c:pt idx="153651">
                  <c:v>-63.160499999999956</c:v>
                </c:pt>
                <c:pt idx="153652">
                  <c:v>-63.158500000000004</c:v>
                </c:pt>
                <c:pt idx="153653">
                  <c:v>-63.156499999999994</c:v>
                </c:pt>
                <c:pt idx="153654">
                  <c:v>-63.154499999999985</c:v>
                </c:pt>
                <c:pt idx="153655">
                  <c:v>-63.152499999999975</c:v>
                </c:pt>
                <c:pt idx="153656">
                  <c:v>-63.150499999999965</c:v>
                </c:pt>
                <c:pt idx="153657">
                  <c:v>-63.148499999999956</c:v>
                </c:pt>
                <c:pt idx="153658">
                  <c:v>-63.146500000000003</c:v>
                </c:pt>
                <c:pt idx="153659">
                  <c:v>-63.144499999999994</c:v>
                </c:pt>
                <c:pt idx="153660">
                  <c:v>-63.142499999999984</c:v>
                </c:pt>
                <c:pt idx="153661">
                  <c:v>-63.140499999999975</c:v>
                </c:pt>
                <c:pt idx="153662">
                  <c:v>-63.138499999999965</c:v>
                </c:pt>
                <c:pt idx="153663">
                  <c:v>-63.136499999999955</c:v>
                </c:pt>
                <c:pt idx="153664">
                  <c:v>-63.134500000000003</c:v>
                </c:pt>
                <c:pt idx="153665">
                  <c:v>-63.132499999999993</c:v>
                </c:pt>
                <c:pt idx="153666">
                  <c:v>-63.130499999999984</c:v>
                </c:pt>
                <c:pt idx="153667">
                  <c:v>-63.128499999999974</c:v>
                </c:pt>
                <c:pt idx="153668">
                  <c:v>-63.126499999999965</c:v>
                </c:pt>
                <c:pt idx="153669">
                  <c:v>-63.124499999999955</c:v>
                </c:pt>
                <c:pt idx="153670">
                  <c:v>-63.122500000000002</c:v>
                </c:pt>
                <c:pt idx="153671">
                  <c:v>-63.120499999999993</c:v>
                </c:pt>
                <c:pt idx="153672">
                  <c:v>-63.118499999999983</c:v>
                </c:pt>
                <c:pt idx="153673">
                  <c:v>-63.116499999999974</c:v>
                </c:pt>
                <c:pt idx="153674">
                  <c:v>-63.114499999999964</c:v>
                </c:pt>
                <c:pt idx="153675">
                  <c:v>-63.112499999999955</c:v>
                </c:pt>
                <c:pt idx="153676">
                  <c:v>-63.110500000000002</c:v>
                </c:pt>
                <c:pt idx="153677">
                  <c:v>-63.108499999999992</c:v>
                </c:pt>
                <c:pt idx="153678">
                  <c:v>-63.106499999999983</c:v>
                </c:pt>
                <c:pt idx="153679">
                  <c:v>-63.104499999999973</c:v>
                </c:pt>
                <c:pt idx="153680">
                  <c:v>-63.102499999999964</c:v>
                </c:pt>
                <c:pt idx="153681">
                  <c:v>-63.100499999999954</c:v>
                </c:pt>
                <c:pt idx="153682">
                  <c:v>-63.098500000000001</c:v>
                </c:pt>
                <c:pt idx="153683">
                  <c:v>-63.096499999999992</c:v>
                </c:pt>
                <c:pt idx="153684">
                  <c:v>-63.094499999999982</c:v>
                </c:pt>
                <c:pt idx="153685">
                  <c:v>-63.092499999999973</c:v>
                </c:pt>
                <c:pt idx="153686">
                  <c:v>-63.090499999999963</c:v>
                </c:pt>
                <c:pt idx="153687">
                  <c:v>-63.088499999999954</c:v>
                </c:pt>
                <c:pt idx="153688">
                  <c:v>-63.086500000000001</c:v>
                </c:pt>
                <c:pt idx="153689">
                  <c:v>-63.084499999999991</c:v>
                </c:pt>
                <c:pt idx="153690">
                  <c:v>-63.082499999999982</c:v>
                </c:pt>
                <c:pt idx="153691">
                  <c:v>-63.080499999999972</c:v>
                </c:pt>
                <c:pt idx="153692">
                  <c:v>-63.078499999999963</c:v>
                </c:pt>
                <c:pt idx="153693">
                  <c:v>-63.076499999999953</c:v>
                </c:pt>
                <c:pt idx="153694">
                  <c:v>-63.0745</c:v>
                </c:pt>
                <c:pt idx="153695">
                  <c:v>-63.072499999999991</c:v>
                </c:pt>
                <c:pt idx="153696">
                  <c:v>-63.070499999999981</c:v>
                </c:pt>
                <c:pt idx="153697">
                  <c:v>-63.068499999999972</c:v>
                </c:pt>
                <c:pt idx="153698">
                  <c:v>-63.066499999999962</c:v>
                </c:pt>
                <c:pt idx="153699">
                  <c:v>-63.064499999999953</c:v>
                </c:pt>
                <c:pt idx="153700">
                  <c:v>-63.0625</c:v>
                </c:pt>
                <c:pt idx="153701">
                  <c:v>-63.06049999999999</c:v>
                </c:pt>
                <c:pt idx="153702">
                  <c:v>-63.058499999999981</c:v>
                </c:pt>
                <c:pt idx="153703">
                  <c:v>-63.056499999999971</c:v>
                </c:pt>
                <c:pt idx="153704">
                  <c:v>-63.054499999999962</c:v>
                </c:pt>
                <c:pt idx="153705">
                  <c:v>-63.052499999999952</c:v>
                </c:pt>
                <c:pt idx="153706">
                  <c:v>-63.0505</c:v>
                </c:pt>
                <c:pt idx="153707">
                  <c:v>-63.04849999999999</c:v>
                </c:pt>
                <c:pt idx="153708">
                  <c:v>-63.04649999999998</c:v>
                </c:pt>
                <c:pt idx="153709">
                  <c:v>-63.044499999999971</c:v>
                </c:pt>
                <c:pt idx="153710">
                  <c:v>-63.042499999999961</c:v>
                </c:pt>
                <c:pt idx="153711">
                  <c:v>-63.040499999999952</c:v>
                </c:pt>
                <c:pt idx="153712">
                  <c:v>-63.038499999999999</c:v>
                </c:pt>
                <c:pt idx="153713">
                  <c:v>-63.03649999999999</c:v>
                </c:pt>
                <c:pt idx="153714">
                  <c:v>-63.03449999999998</c:v>
                </c:pt>
                <c:pt idx="153715">
                  <c:v>-63.03249999999997</c:v>
                </c:pt>
                <c:pt idx="153716">
                  <c:v>-63.030499999999961</c:v>
                </c:pt>
                <c:pt idx="153717">
                  <c:v>-63.028499999999951</c:v>
                </c:pt>
                <c:pt idx="153718">
                  <c:v>-63.026499999999999</c:v>
                </c:pt>
                <c:pt idx="153719">
                  <c:v>-63.024499999999989</c:v>
                </c:pt>
                <c:pt idx="153720">
                  <c:v>-63.02249999999998</c:v>
                </c:pt>
                <c:pt idx="153721">
                  <c:v>-63.02049999999997</c:v>
                </c:pt>
                <c:pt idx="153722">
                  <c:v>-63.01849999999996</c:v>
                </c:pt>
                <c:pt idx="153723">
                  <c:v>-63.016499999999951</c:v>
                </c:pt>
                <c:pt idx="153724">
                  <c:v>-63.014499999999998</c:v>
                </c:pt>
                <c:pt idx="153725">
                  <c:v>-63.012499999999989</c:v>
                </c:pt>
                <c:pt idx="153726">
                  <c:v>-63.010499999999979</c:v>
                </c:pt>
                <c:pt idx="153727">
                  <c:v>-63.00849999999997</c:v>
                </c:pt>
                <c:pt idx="153728">
                  <c:v>-63.00649999999996</c:v>
                </c:pt>
                <c:pt idx="153729">
                  <c:v>-63.00449999999995</c:v>
                </c:pt>
                <c:pt idx="153730">
                  <c:v>-63.002499999999998</c:v>
                </c:pt>
                <c:pt idx="153731">
                  <c:v>-63.000499999999988</c:v>
                </c:pt>
                <c:pt idx="153732">
                  <c:v>-62.998499999999979</c:v>
                </c:pt>
                <c:pt idx="153733">
                  <c:v>-62.996499999999969</c:v>
                </c:pt>
                <c:pt idx="153734">
                  <c:v>-62.99449999999996</c:v>
                </c:pt>
                <c:pt idx="153735">
                  <c:v>-62.99249999999995</c:v>
                </c:pt>
                <c:pt idx="153736">
                  <c:v>-62.990499999999997</c:v>
                </c:pt>
                <c:pt idx="153737">
                  <c:v>-62.988499999999988</c:v>
                </c:pt>
                <c:pt idx="153738">
                  <c:v>-62.986499999999978</c:v>
                </c:pt>
                <c:pt idx="153739">
                  <c:v>-62.984499999999969</c:v>
                </c:pt>
                <c:pt idx="153740">
                  <c:v>-62.982499999999959</c:v>
                </c:pt>
                <c:pt idx="153741">
                  <c:v>-62.98049999999995</c:v>
                </c:pt>
                <c:pt idx="153742">
                  <c:v>-62.978499999999997</c:v>
                </c:pt>
                <c:pt idx="153743">
                  <c:v>-62.976499999999987</c:v>
                </c:pt>
                <c:pt idx="153744">
                  <c:v>-62.974499999999978</c:v>
                </c:pt>
                <c:pt idx="153745">
                  <c:v>-62.972499999999968</c:v>
                </c:pt>
                <c:pt idx="153746">
                  <c:v>-62.970499999999959</c:v>
                </c:pt>
                <c:pt idx="153747">
                  <c:v>-62.968499999999949</c:v>
                </c:pt>
                <c:pt idx="153748">
                  <c:v>-62.966499999999996</c:v>
                </c:pt>
                <c:pt idx="153749">
                  <c:v>-62.964499999999987</c:v>
                </c:pt>
                <c:pt idx="153750">
                  <c:v>-62.962499999999977</c:v>
                </c:pt>
                <c:pt idx="153751">
                  <c:v>-62.960499999999968</c:v>
                </c:pt>
                <c:pt idx="153752">
                  <c:v>-62.958499999999958</c:v>
                </c:pt>
                <c:pt idx="153753">
                  <c:v>-62.956500000000005</c:v>
                </c:pt>
                <c:pt idx="153754">
                  <c:v>-62.954499999999996</c:v>
                </c:pt>
                <c:pt idx="153755">
                  <c:v>-62.952499999999986</c:v>
                </c:pt>
                <c:pt idx="153756">
                  <c:v>-62.950499999999977</c:v>
                </c:pt>
                <c:pt idx="153757">
                  <c:v>-62.948499999999967</c:v>
                </c:pt>
                <c:pt idx="153758">
                  <c:v>-62.946499999999958</c:v>
                </c:pt>
                <c:pt idx="153759">
                  <c:v>-62.944500000000005</c:v>
                </c:pt>
                <c:pt idx="153760">
                  <c:v>-62.942499999999995</c:v>
                </c:pt>
                <c:pt idx="153761">
                  <c:v>-62.940499999999986</c:v>
                </c:pt>
                <c:pt idx="153762">
                  <c:v>-62.938499999999976</c:v>
                </c:pt>
                <c:pt idx="153763">
                  <c:v>-62.936499999999967</c:v>
                </c:pt>
                <c:pt idx="153764">
                  <c:v>-62.934499999999957</c:v>
                </c:pt>
                <c:pt idx="153765">
                  <c:v>-62.932500000000005</c:v>
                </c:pt>
                <c:pt idx="153766">
                  <c:v>-62.930499999999995</c:v>
                </c:pt>
                <c:pt idx="153767">
                  <c:v>-62.928499999999985</c:v>
                </c:pt>
                <c:pt idx="153768">
                  <c:v>-62.926499999999976</c:v>
                </c:pt>
                <c:pt idx="153769">
                  <c:v>-62.924499999999966</c:v>
                </c:pt>
                <c:pt idx="153770">
                  <c:v>-62.922499999999957</c:v>
                </c:pt>
                <c:pt idx="153771">
                  <c:v>-62.920500000000004</c:v>
                </c:pt>
                <c:pt idx="153772">
                  <c:v>-62.918499999999995</c:v>
                </c:pt>
                <c:pt idx="153773">
                  <c:v>-62.916499999999985</c:v>
                </c:pt>
                <c:pt idx="153774">
                  <c:v>-62.914499999999975</c:v>
                </c:pt>
                <c:pt idx="153775">
                  <c:v>-62.912499999999966</c:v>
                </c:pt>
                <c:pt idx="153776">
                  <c:v>-62.910499999999956</c:v>
                </c:pt>
                <c:pt idx="153777">
                  <c:v>-62.908500000000004</c:v>
                </c:pt>
                <c:pt idx="153778">
                  <c:v>-62.906499999999994</c:v>
                </c:pt>
                <c:pt idx="153779">
                  <c:v>-62.904499999999985</c:v>
                </c:pt>
                <c:pt idx="153780">
                  <c:v>-62.902499999999975</c:v>
                </c:pt>
                <c:pt idx="153781">
                  <c:v>-62.900499999999965</c:v>
                </c:pt>
                <c:pt idx="153782">
                  <c:v>-62.898499999999956</c:v>
                </c:pt>
                <c:pt idx="153783">
                  <c:v>-62.896500000000003</c:v>
                </c:pt>
                <c:pt idx="153784">
                  <c:v>-62.894499999999994</c:v>
                </c:pt>
                <c:pt idx="153785">
                  <c:v>-62.892499999999984</c:v>
                </c:pt>
                <c:pt idx="153786">
                  <c:v>-62.890499999999975</c:v>
                </c:pt>
                <c:pt idx="153787">
                  <c:v>-62.888499999999965</c:v>
                </c:pt>
                <c:pt idx="153788">
                  <c:v>-62.886499999999955</c:v>
                </c:pt>
                <c:pt idx="153789">
                  <c:v>-62.884500000000003</c:v>
                </c:pt>
                <c:pt idx="153790">
                  <c:v>-62.882499999999993</c:v>
                </c:pt>
                <c:pt idx="153791">
                  <c:v>-62.880499999999984</c:v>
                </c:pt>
                <c:pt idx="153792">
                  <c:v>-62.878499999999974</c:v>
                </c:pt>
                <c:pt idx="153793">
                  <c:v>-62.876499999999965</c:v>
                </c:pt>
                <c:pt idx="153794">
                  <c:v>-62.874499999999955</c:v>
                </c:pt>
                <c:pt idx="153795">
                  <c:v>-62.872500000000002</c:v>
                </c:pt>
                <c:pt idx="153796">
                  <c:v>-62.870499999999993</c:v>
                </c:pt>
                <c:pt idx="153797">
                  <c:v>-62.868499999999983</c:v>
                </c:pt>
                <c:pt idx="153798">
                  <c:v>-62.866499999999974</c:v>
                </c:pt>
                <c:pt idx="153799">
                  <c:v>-62.864499999999964</c:v>
                </c:pt>
                <c:pt idx="153800">
                  <c:v>-62.862499999999955</c:v>
                </c:pt>
                <c:pt idx="153801">
                  <c:v>-62.860500000000002</c:v>
                </c:pt>
                <c:pt idx="153802">
                  <c:v>-62.858499999999992</c:v>
                </c:pt>
                <c:pt idx="153803">
                  <c:v>-62.856499999999983</c:v>
                </c:pt>
                <c:pt idx="153804">
                  <c:v>-62.854499999999973</c:v>
                </c:pt>
                <c:pt idx="153805">
                  <c:v>-62.852499999999964</c:v>
                </c:pt>
                <c:pt idx="153806">
                  <c:v>-62.850499999999954</c:v>
                </c:pt>
                <c:pt idx="153807">
                  <c:v>-62.848500000000001</c:v>
                </c:pt>
                <c:pt idx="153808">
                  <c:v>-62.846499999999992</c:v>
                </c:pt>
                <c:pt idx="153809">
                  <c:v>-62.844499999999982</c:v>
                </c:pt>
                <c:pt idx="153810">
                  <c:v>-62.842499999999973</c:v>
                </c:pt>
                <c:pt idx="153811">
                  <c:v>-62.840499999999963</c:v>
                </c:pt>
                <c:pt idx="153812">
                  <c:v>-62.838499999999954</c:v>
                </c:pt>
                <c:pt idx="153813">
                  <c:v>-62.836500000000001</c:v>
                </c:pt>
                <c:pt idx="153814">
                  <c:v>-62.834499999999991</c:v>
                </c:pt>
                <c:pt idx="153815">
                  <c:v>-62.832499999999982</c:v>
                </c:pt>
                <c:pt idx="153816">
                  <c:v>-62.830499999999972</c:v>
                </c:pt>
                <c:pt idx="153817">
                  <c:v>-62.828499999999963</c:v>
                </c:pt>
                <c:pt idx="153818">
                  <c:v>-62.826499999999953</c:v>
                </c:pt>
                <c:pt idx="153819">
                  <c:v>-62.8245</c:v>
                </c:pt>
                <c:pt idx="153820">
                  <c:v>-62.822499999999991</c:v>
                </c:pt>
                <c:pt idx="153821">
                  <c:v>-62.820499999999981</c:v>
                </c:pt>
                <c:pt idx="153822">
                  <c:v>-62.818499999999972</c:v>
                </c:pt>
                <c:pt idx="153823">
                  <c:v>-62.816499999999962</c:v>
                </c:pt>
                <c:pt idx="153824">
                  <c:v>-62.814499999999953</c:v>
                </c:pt>
                <c:pt idx="153825">
                  <c:v>-62.8125</c:v>
                </c:pt>
                <c:pt idx="153826">
                  <c:v>-62.81049999999999</c:v>
                </c:pt>
                <c:pt idx="153827">
                  <c:v>-62.808499999999981</c:v>
                </c:pt>
                <c:pt idx="153828">
                  <c:v>-62.806499999999971</c:v>
                </c:pt>
                <c:pt idx="153829">
                  <c:v>-62.804499999999962</c:v>
                </c:pt>
                <c:pt idx="153830">
                  <c:v>-62.802499999999952</c:v>
                </c:pt>
                <c:pt idx="153831">
                  <c:v>-62.8005</c:v>
                </c:pt>
                <c:pt idx="153832">
                  <c:v>-62.79849999999999</c:v>
                </c:pt>
                <c:pt idx="153833">
                  <c:v>-62.79649999999998</c:v>
                </c:pt>
                <c:pt idx="153834">
                  <c:v>-62.794499999999971</c:v>
                </c:pt>
                <c:pt idx="153835">
                  <c:v>-62.792499999999961</c:v>
                </c:pt>
                <c:pt idx="153836">
                  <c:v>-62.790499999999952</c:v>
                </c:pt>
                <c:pt idx="153837">
                  <c:v>-62.788499999999999</c:v>
                </c:pt>
                <c:pt idx="153838">
                  <c:v>-62.78649999999999</c:v>
                </c:pt>
                <c:pt idx="153839">
                  <c:v>-62.78449999999998</c:v>
                </c:pt>
                <c:pt idx="153840">
                  <c:v>-62.78249999999997</c:v>
                </c:pt>
                <c:pt idx="153841">
                  <c:v>-62.780499999999961</c:v>
                </c:pt>
                <c:pt idx="153842">
                  <c:v>-62.778499999999951</c:v>
                </c:pt>
                <c:pt idx="153843">
                  <c:v>-62.776499999999999</c:v>
                </c:pt>
                <c:pt idx="153844">
                  <c:v>-62.774499999999989</c:v>
                </c:pt>
                <c:pt idx="153845">
                  <c:v>-62.77249999999998</c:v>
                </c:pt>
                <c:pt idx="153846">
                  <c:v>-62.77049999999997</c:v>
                </c:pt>
                <c:pt idx="153847">
                  <c:v>-62.76849999999996</c:v>
                </c:pt>
                <c:pt idx="153848">
                  <c:v>-62.766499999999951</c:v>
                </c:pt>
                <c:pt idx="153849">
                  <c:v>-62.764499999999998</c:v>
                </c:pt>
                <c:pt idx="153850">
                  <c:v>-62.762499999999989</c:v>
                </c:pt>
                <c:pt idx="153851">
                  <c:v>-62.760499999999979</c:v>
                </c:pt>
                <c:pt idx="153852">
                  <c:v>-62.75849999999997</c:v>
                </c:pt>
                <c:pt idx="153853">
                  <c:v>-62.75649999999996</c:v>
                </c:pt>
                <c:pt idx="153854">
                  <c:v>-62.75449999999995</c:v>
                </c:pt>
                <c:pt idx="153855">
                  <c:v>-62.752499999999998</c:v>
                </c:pt>
                <c:pt idx="153856">
                  <c:v>-62.750499999999988</c:v>
                </c:pt>
                <c:pt idx="153857">
                  <c:v>-62.748499999999979</c:v>
                </c:pt>
                <c:pt idx="153858">
                  <c:v>-62.746499999999969</c:v>
                </c:pt>
                <c:pt idx="153859">
                  <c:v>-62.74449999999996</c:v>
                </c:pt>
                <c:pt idx="153860">
                  <c:v>-62.74249999999995</c:v>
                </c:pt>
                <c:pt idx="153861">
                  <c:v>-62.740499999999997</c:v>
                </c:pt>
                <c:pt idx="153862">
                  <c:v>-62.738499999999988</c:v>
                </c:pt>
                <c:pt idx="153863">
                  <c:v>-62.736499999999978</c:v>
                </c:pt>
                <c:pt idx="153864">
                  <c:v>-62.734499999999969</c:v>
                </c:pt>
                <c:pt idx="153865">
                  <c:v>-62.732499999999959</c:v>
                </c:pt>
                <c:pt idx="153866">
                  <c:v>-62.73049999999995</c:v>
                </c:pt>
                <c:pt idx="153867">
                  <c:v>-62.728499999999997</c:v>
                </c:pt>
                <c:pt idx="153868">
                  <c:v>-62.726499999999987</c:v>
                </c:pt>
                <c:pt idx="153869">
                  <c:v>-62.724499999999978</c:v>
                </c:pt>
                <c:pt idx="153870">
                  <c:v>-62.722499999999968</c:v>
                </c:pt>
                <c:pt idx="153871">
                  <c:v>-62.720499999999959</c:v>
                </c:pt>
                <c:pt idx="153872">
                  <c:v>-62.718499999999949</c:v>
                </c:pt>
                <c:pt idx="153873">
                  <c:v>-62.716499999999996</c:v>
                </c:pt>
                <c:pt idx="153874">
                  <c:v>-62.714499999999987</c:v>
                </c:pt>
                <c:pt idx="153875">
                  <c:v>-62.712499999999977</c:v>
                </c:pt>
                <c:pt idx="153876">
                  <c:v>-62.710499999999968</c:v>
                </c:pt>
                <c:pt idx="153877">
                  <c:v>-62.708499999999958</c:v>
                </c:pt>
                <c:pt idx="153878">
                  <c:v>-62.706500000000005</c:v>
                </c:pt>
                <c:pt idx="153879">
                  <c:v>-62.704499999999996</c:v>
                </c:pt>
                <c:pt idx="153880">
                  <c:v>-62.702499999999986</c:v>
                </c:pt>
                <c:pt idx="153881">
                  <c:v>-62.700499999999977</c:v>
                </c:pt>
                <c:pt idx="153882">
                  <c:v>-62.698499999999967</c:v>
                </c:pt>
                <c:pt idx="153883">
                  <c:v>-62.696499999999958</c:v>
                </c:pt>
                <c:pt idx="153884">
                  <c:v>-62.694500000000005</c:v>
                </c:pt>
                <c:pt idx="153885">
                  <c:v>-62.692499999999995</c:v>
                </c:pt>
                <c:pt idx="153886">
                  <c:v>-62.690499999999986</c:v>
                </c:pt>
                <c:pt idx="153887">
                  <c:v>-62.688499999999976</c:v>
                </c:pt>
                <c:pt idx="153888">
                  <c:v>-62.686499999999967</c:v>
                </c:pt>
                <c:pt idx="153889">
                  <c:v>-62.684499999999957</c:v>
                </c:pt>
                <c:pt idx="153890">
                  <c:v>-62.682500000000005</c:v>
                </c:pt>
                <c:pt idx="153891">
                  <c:v>-62.680499999999995</c:v>
                </c:pt>
                <c:pt idx="153892">
                  <c:v>-62.678499999999985</c:v>
                </c:pt>
                <c:pt idx="153893">
                  <c:v>-62.676499999999976</c:v>
                </c:pt>
                <c:pt idx="153894">
                  <c:v>-62.674499999999966</c:v>
                </c:pt>
                <c:pt idx="153895">
                  <c:v>-62.672499999999957</c:v>
                </c:pt>
                <c:pt idx="153896">
                  <c:v>-62.670500000000004</c:v>
                </c:pt>
                <c:pt idx="153897">
                  <c:v>-62.668499999999995</c:v>
                </c:pt>
                <c:pt idx="153898">
                  <c:v>-62.666499999999985</c:v>
                </c:pt>
                <c:pt idx="153899">
                  <c:v>-62.664499999999975</c:v>
                </c:pt>
                <c:pt idx="153900">
                  <c:v>-62.662499999999966</c:v>
                </c:pt>
                <c:pt idx="153901">
                  <c:v>-62.660499999999956</c:v>
                </c:pt>
                <c:pt idx="153902">
                  <c:v>-62.658500000000004</c:v>
                </c:pt>
                <c:pt idx="153903">
                  <c:v>-62.656499999999994</c:v>
                </c:pt>
                <c:pt idx="153904">
                  <c:v>-62.654499999999985</c:v>
                </c:pt>
                <c:pt idx="153905">
                  <c:v>-62.652499999999975</c:v>
                </c:pt>
                <c:pt idx="153906">
                  <c:v>-62.650499999999965</c:v>
                </c:pt>
                <c:pt idx="153907">
                  <c:v>-62.648499999999956</c:v>
                </c:pt>
                <c:pt idx="153908">
                  <c:v>-62.646500000000003</c:v>
                </c:pt>
                <c:pt idx="153909">
                  <c:v>-62.644499999999994</c:v>
                </c:pt>
                <c:pt idx="153910">
                  <c:v>-62.642499999999984</c:v>
                </c:pt>
                <c:pt idx="153911">
                  <c:v>-62.640499999999975</c:v>
                </c:pt>
                <c:pt idx="153912">
                  <c:v>-62.638499999999965</c:v>
                </c:pt>
                <c:pt idx="153913">
                  <c:v>-62.636499999999955</c:v>
                </c:pt>
                <c:pt idx="153914">
                  <c:v>-62.634500000000003</c:v>
                </c:pt>
                <c:pt idx="153915">
                  <c:v>-62.632499999999993</c:v>
                </c:pt>
                <c:pt idx="153916">
                  <c:v>-62.630499999999984</c:v>
                </c:pt>
                <c:pt idx="153917">
                  <c:v>-62.628499999999974</c:v>
                </c:pt>
                <c:pt idx="153918">
                  <c:v>-62.626499999999965</c:v>
                </c:pt>
                <c:pt idx="153919">
                  <c:v>-62.624499999999955</c:v>
                </c:pt>
                <c:pt idx="153920">
                  <c:v>-62.622500000000002</c:v>
                </c:pt>
                <c:pt idx="153921">
                  <c:v>-62.620499999999993</c:v>
                </c:pt>
                <c:pt idx="153922">
                  <c:v>-62.618499999999983</c:v>
                </c:pt>
                <c:pt idx="153923">
                  <c:v>-62.616499999999974</c:v>
                </c:pt>
                <c:pt idx="153924">
                  <c:v>-62.614499999999964</c:v>
                </c:pt>
                <c:pt idx="153925">
                  <c:v>-62.612499999999955</c:v>
                </c:pt>
                <c:pt idx="153926">
                  <c:v>-62.610500000000002</c:v>
                </c:pt>
                <c:pt idx="153927">
                  <c:v>-62.608499999999992</c:v>
                </c:pt>
                <c:pt idx="153928">
                  <c:v>-62.606499999999983</c:v>
                </c:pt>
                <c:pt idx="153929">
                  <c:v>-62.604499999999973</c:v>
                </c:pt>
                <c:pt idx="153930">
                  <c:v>-62.602499999999964</c:v>
                </c:pt>
                <c:pt idx="153931">
                  <c:v>-62.600499999999954</c:v>
                </c:pt>
                <c:pt idx="153932">
                  <c:v>-62.598500000000001</c:v>
                </c:pt>
                <c:pt idx="153933">
                  <c:v>-62.596499999999992</c:v>
                </c:pt>
                <c:pt idx="153934">
                  <c:v>-62.594499999999982</c:v>
                </c:pt>
                <c:pt idx="153935">
                  <c:v>-62.592499999999973</c:v>
                </c:pt>
                <c:pt idx="153936">
                  <c:v>-62.590499999999963</c:v>
                </c:pt>
                <c:pt idx="153937">
                  <c:v>-62.588499999999954</c:v>
                </c:pt>
                <c:pt idx="153938">
                  <c:v>-62.586500000000001</c:v>
                </c:pt>
                <c:pt idx="153939">
                  <c:v>-62.584499999999991</c:v>
                </c:pt>
                <c:pt idx="153940">
                  <c:v>-62.582499999999982</c:v>
                </c:pt>
                <c:pt idx="153941">
                  <c:v>-62.580499999999972</c:v>
                </c:pt>
                <c:pt idx="153942">
                  <c:v>-62.578499999999963</c:v>
                </c:pt>
                <c:pt idx="153943">
                  <c:v>-62.576499999999953</c:v>
                </c:pt>
                <c:pt idx="153944">
                  <c:v>-62.5745</c:v>
                </c:pt>
                <c:pt idx="153945">
                  <c:v>-62.572499999999991</c:v>
                </c:pt>
                <c:pt idx="153946">
                  <c:v>-62.570499999999981</c:v>
                </c:pt>
                <c:pt idx="153947">
                  <c:v>-62.568499999999972</c:v>
                </c:pt>
                <c:pt idx="153948">
                  <c:v>-62.566499999999962</c:v>
                </c:pt>
                <c:pt idx="153949">
                  <c:v>-62.564499999999953</c:v>
                </c:pt>
                <c:pt idx="153950">
                  <c:v>-62.5625</c:v>
                </c:pt>
                <c:pt idx="153951">
                  <c:v>-62.56049999999999</c:v>
                </c:pt>
                <c:pt idx="153952">
                  <c:v>-62.558499999999981</c:v>
                </c:pt>
                <c:pt idx="153953">
                  <c:v>-62.556499999999971</c:v>
                </c:pt>
                <c:pt idx="153954">
                  <c:v>-62.554499999999962</c:v>
                </c:pt>
                <c:pt idx="153955">
                  <c:v>-62.552499999999952</c:v>
                </c:pt>
                <c:pt idx="153956">
                  <c:v>-62.5505</c:v>
                </c:pt>
                <c:pt idx="153957">
                  <c:v>-62.54849999999999</c:v>
                </c:pt>
                <c:pt idx="153958">
                  <c:v>-62.54649999999998</c:v>
                </c:pt>
                <c:pt idx="153959">
                  <c:v>-62.544499999999971</c:v>
                </c:pt>
                <c:pt idx="153960">
                  <c:v>-62.542499999999961</c:v>
                </c:pt>
                <c:pt idx="153961">
                  <c:v>-62.540499999999952</c:v>
                </c:pt>
                <c:pt idx="153962">
                  <c:v>-62.538499999999999</c:v>
                </c:pt>
                <c:pt idx="153963">
                  <c:v>-62.53649999999999</c:v>
                </c:pt>
                <c:pt idx="153964">
                  <c:v>-62.53449999999998</c:v>
                </c:pt>
                <c:pt idx="153965">
                  <c:v>-62.53249999999997</c:v>
                </c:pt>
                <c:pt idx="153966">
                  <c:v>-62.530499999999961</c:v>
                </c:pt>
                <c:pt idx="153967">
                  <c:v>-62.528499999999951</c:v>
                </c:pt>
                <c:pt idx="153968">
                  <c:v>-62.526499999999999</c:v>
                </c:pt>
                <c:pt idx="153969">
                  <c:v>-62.524499999999989</c:v>
                </c:pt>
                <c:pt idx="153970">
                  <c:v>-62.52249999999998</c:v>
                </c:pt>
                <c:pt idx="153971">
                  <c:v>-62.52049999999997</c:v>
                </c:pt>
                <c:pt idx="153972">
                  <c:v>-62.51849999999996</c:v>
                </c:pt>
                <c:pt idx="153973">
                  <c:v>-62.516499999999951</c:v>
                </c:pt>
                <c:pt idx="153974">
                  <c:v>-62.514499999999998</c:v>
                </c:pt>
                <c:pt idx="153975">
                  <c:v>-62.512499999999989</c:v>
                </c:pt>
                <c:pt idx="153976">
                  <c:v>-62.510499999999979</c:v>
                </c:pt>
                <c:pt idx="153977">
                  <c:v>-62.50849999999997</c:v>
                </c:pt>
                <c:pt idx="153978">
                  <c:v>-62.50649999999996</c:v>
                </c:pt>
                <c:pt idx="153979">
                  <c:v>-62.50449999999995</c:v>
                </c:pt>
                <c:pt idx="153980">
                  <c:v>-62.502499999999998</c:v>
                </c:pt>
                <c:pt idx="153981">
                  <c:v>-62.500499999999988</c:v>
                </c:pt>
                <c:pt idx="153982">
                  <c:v>-62.498499999999979</c:v>
                </c:pt>
                <c:pt idx="153983">
                  <c:v>-62.496499999999969</c:v>
                </c:pt>
                <c:pt idx="153984">
                  <c:v>-62.49449999999996</c:v>
                </c:pt>
                <c:pt idx="153985">
                  <c:v>-62.49249999999995</c:v>
                </c:pt>
                <c:pt idx="153986">
                  <c:v>-62.490499999999997</c:v>
                </c:pt>
                <c:pt idx="153987">
                  <c:v>-62.488499999999988</c:v>
                </c:pt>
                <c:pt idx="153988">
                  <c:v>-62.486499999999978</c:v>
                </c:pt>
                <c:pt idx="153989">
                  <c:v>-62.484499999999969</c:v>
                </c:pt>
                <c:pt idx="153990">
                  <c:v>-62.482499999999959</c:v>
                </c:pt>
                <c:pt idx="153991">
                  <c:v>-62.48049999999995</c:v>
                </c:pt>
                <c:pt idx="153992">
                  <c:v>-62.478499999999997</c:v>
                </c:pt>
                <c:pt idx="153993">
                  <c:v>-62.476499999999987</c:v>
                </c:pt>
                <c:pt idx="153994">
                  <c:v>-62.474499999999978</c:v>
                </c:pt>
                <c:pt idx="153995">
                  <c:v>-62.472499999999968</c:v>
                </c:pt>
                <c:pt idx="153996">
                  <c:v>-62.470499999999959</c:v>
                </c:pt>
                <c:pt idx="153997">
                  <c:v>-62.468499999999949</c:v>
                </c:pt>
                <c:pt idx="153998">
                  <c:v>-62.466499999999996</c:v>
                </c:pt>
                <c:pt idx="153999">
                  <c:v>-62.464499999999987</c:v>
                </c:pt>
                <c:pt idx="154000">
                  <c:v>-62.462499999999977</c:v>
                </c:pt>
                <c:pt idx="154001">
                  <c:v>-62.460499999999968</c:v>
                </c:pt>
                <c:pt idx="154002">
                  <c:v>-62.458499999999958</c:v>
                </c:pt>
                <c:pt idx="154003">
                  <c:v>-62.456500000000005</c:v>
                </c:pt>
                <c:pt idx="154004">
                  <c:v>-62.454499999999996</c:v>
                </c:pt>
                <c:pt idx="154005">
                  <c:v>-62.452499999999986</c:v>
                </c:pt>
                <c:pt idx="154006">
                  <c:v>-62.450499999999977</c:v>
                </c:pt>
                <c:pt idx="154007">
                  <c:v>-62.448499999999967</c:v>
                </c:pt>
                <c:pt idx="154008">
                  <c:v>-62.446499999999958</c:v>
                </c:pt>
                <c:pt idx="154009">
                  <c:v>-62.444500000000005</c:v>
                </c:pt>
                <c:pt idx="154010">
                  <c:v>-62.442499999999995</c:v>
                </c:pt>
                <c:pt idx="154011">
                  <c:v>-62.440499999999986</c:v>
                </c:pt>
                <c:pt idx="154012">
                  <c:v>-62.438499999999976</c:v>
                </c:pt>
                <c:pt idx="154013">
                  <c:v>-62.436499999999967</c:v>
                </c:pt>
                <c:pt idx="154014">
                  <c:v>-62.434499999999957</c:v>
                </c:pt>
                <c:pt idx="154015">
                  <c:v>-62.432500000000005</c:v>
                </c:pt>
                <c:pt idx="154016">
                  <c:v>-62.430499999999995</c:v>
                </c:pt>
                <c:pt idx="154017">
                  <c:v>-62.428499999999985</c:v>
                </c:pt>
                <c:pt idx="154018">
                  <c:v>-62.426499999999976</c:v>
                </c:pt>
                <c:pt idx="154019">
                  <c:v>-62.424499999999966</c:v>
                </c:pt>
                <c:pt idx="154020">
                  <c:v>-62.422499999999957</c:v>
                </c:pt>
                <c:pt idx="154021">
                  <c:v>-62.420500000000004</c:v>
                </c:pt>
                <c:pt idx="154022">
                  <c:v>-62.418499999999995</c:v>
                </c:pt>
                <c:pt idx="154023">
                  <c:v>-62.416499999999985</c:v>
                </c:pt>
                <c:pt idx="154024">
                  <c:v>-62.414499999999975</c:v>
                </c:pt>
                <c:pt idx="154025">
                  <c:v>-62.412499999999966</c:v>
                </c:pt>
                <c:pt idx="154026">
                  <c:v>-62.410499999999956</c:v>
                </c:pt>
                <c:pt idx="154027">
                  <c:v>-62.408500000000004</c:v>
                </c:pt>
                <c:pt idx="154028">
                  <c:v>-62.406499999999994</c:v>
                </c:pt>
                <c:pt idx="154029">
                  <c:v>-62.404499999999985</c:v>
                </c:pt>
                <c:pt idx="154030">
                  <c:v>-62.402499999999975</c:v>
                </c:pt>
                <c:pt idx="154031">
                  <c:v>-62.400499999999965</c:v>
                </c:pt>
                <c:pt idx="154032">
                  <c:v>-62.398499999999956</c:v>
                </c:pt>
                <c:pt idx="154033">
                  <c:v>-62.396500000000003</c:v>
                </c:pt>
                <c:pt idx="154034">
                  <c:v>-62.394499999999994</c:v>
                </c:pt>
                <c:pt idx="154035">
                  <c:v>-62.392499999999984</c:v>
                </c:pt>
                <c:pt idx="154036">
                  <c:v>-62.390499999999975</c:v>
                </c:pt>
                <c:pt idx="154037">
                  <c:v>-62.388499999999965</c:v>
                </c:pt>
                <c:pt idx="154038">
                  <c:v>-62.386499999999955</c:v>
                </c:pt>
                <c:pt idx="154039">
                  <c:v>-62.384500000000003</c:v>
                </c:pt>
                <c:pt idx="154040">
                  <c:v>-62.382499999999993</c:v>
                </c:pt>
                <c:pt idx="154041">
                  <c:v>-62.380499999999984</c:v>
                </c:pt>
                <c:pt idx="154042">
                  <c:v>-62.378499999999974</c:v>
                </c:pt>
                <c:pt idx="154043">
                  <c:v>-62.376499999999965</c:v>
                </c:pt>
                <c:pt idx="154044">
                  <c:v>-62.374499999999955</c:v>
                </c:pt>
                <c:pt idx="154045">
                  <c:v>-62.372500000000002</c:v>
                </c:pt>
                <c:pt idx="154046">
                  <c:v>-62.370499999999993</c:v>
                </c:pt>
                <c:pt idx="154047">
                  <c:v>-62.368499999999983</c:v>
                </c:pt>
                <c:pt idx="154048">
                  <c:v>-62.366499999999974</c:v>
                </c:pt>
                <c:pt idx="154049">
                  <c:v>-62.364499999999964</c:v>
                </c:pt>
                <c:pt idx="154050">
                  <c:v>-62.362499999999955</c:v>
                </c:pt>
                <c:pt idx="154051">
                  <c:v>-62.360500000000002</c:v>
                </c:pt>
                <c:pt idx="154052">
                  <c:v>-62.358499999999992</c:v>
                </c:pt>
                <c:pt idx="154053">
                  <c:v>-62.356499999999983</c:v>
                </c:pt>
                <c:pt idx="154054">
                  <c:v>-62.354499999999973</c:v>
                </c:pt>
                <c:pt idx="154055">
                  <c:v>-62.352499999999964</c:v>
                </c:pt>
                <c:pt idx="154056">
                  <c:v>-62.350499999999954</c:v>
                </c:pt>
                <c:pt idx="154057">
                  <c:v>-62.348500000000001</c:v>
                </c:pt>
                <c:pt idx="154058">
                  <c:v>-62.346499999999992</c:v>
                </c:pt>
                <c:pt idx="154059">
                  <c:v>-62.344499999999982</c:v>
                </c:pt>
                <c:pt idx="154060">
                  <c:v>-62.342499999999973</c:v>
                </c:pt>
                <c:pt idx="154061">
                  <c:v>-62.340499999999963</c:v>
                </c:pt>
                <c:pt idx="154062">
                  <c:v>-62.338499999999954</c:v>
                </c:pt>
                <c:pt idx="154063">
                  <c:v>-62.336500000000001</c:v>
                </c:pt>
                <c:pt idx="154064">
                  <c:v>-62.334499999999991</c:v>
                </c:pt>
                <c:pt idx="154065">
                  <c:v>-62.332499999999982</c:v>
                </c:pt>
                <c:pt idx="154066">
                  <c:v>-62.330499999999972</c:v>
                </c:pt>
                <c:pt idx="154067">
                  <c:v>-62.328499999999963</c:v>
                </c:pt>
                <c:pt idx="154068">
                  <c:v>-62.326499999999953</c:v>
                </c:pt>
                <c:pt idx="154069">
                  <c:v>-62.3245</c:v>
                </c:pt>
                <c:pt idx="154070">
                  <c:v>-62.322499999999991</c:v>
                </c:pt>
                <c:pt idx="154071">
                  <c:v>-62.320499999999981</c:v>
                </c:pt>
                <c:pt idx="154072">
                  <c:v>-62.318499999999972</c:v>
                </c:pt>
                <c:pt idx="154073">
                  <c:v>-62.316499999999962</c:v>
                </c:pt>
                <c:pt idx="154074">
                  <c:v>-62.314499999999953</c:v>
                </c:pt>
                <c:pt idx="154075">
                  <c:v>-62.3125</c:v>
                </c:pt>
                <c:pt idx="154076">
                  <c:v>-62.31049999999999</c:v>
                </c:pt>
                <c:pt idx="154077">
                  <c:v>-62.308499999999981</c:v>
                </c:pt>
                <c:pt idx="154078">
                  <c:v>-62.306499999999971</c:v>
                </c:pt>
                <c:pt idx="154079">
                  <c:v>-62.304499999999962</c:v>
                </c:pt>
                <c:pt idx="154080">
                  <c:v>-62.302499999999952</c:v>
                </c:pt>
                <c:pt idx="154081">
                  <c:v>-62.3005</c:v>
                </c:pt>
                <c:pt idx="154082">
                  <c:v>-62.29849999999999</c:v>
                </c:pt>
                <c:pt idx="154083">
                  <c:v>-62.29649999999998</c:v>
                </c:pt>
                <c:pt idx="154084">
                  <c:v>-62.294499999999971</c:v>
                </c:pt>
                <c:pt idx="154085">
                  <c:v>-62.292499999999961</c:v>
                </c:pt>
                <c:pt idx="154086">
                  <c:v>-62.290499999999952</c:v>
                </c:pt>
                <c:pt idx="154087">
                  <c:v>-62.288499999999999</c:v>
                </c:pt>
                <c:pt idx="154088">
                  <c:v>-62.28649999999999</c:v>
                </c:pt>
                <c:pt idx="154089">
                  <c:v>-62.28449999999998</c:v>
                </c:pt>
                <c:pt idx="154090">
                  <c:v>-62.28249999999997</c:v>
                </c:pt>
                <c:pt idx="154091">
                  <c:v>-62.280499999999961</c:v>
                </c:pt>
                <c:pt idx="154092">
                  <c:v>-62.278499999999951</c:v>
                </c:pt>
                <c:pt idx="154093">
                  <c:v>-62.276499999999999</c:v>
                </c:pt>
                <c:pt idx="154094">
                  <c:v>-62.274499999999989</c:v>
                </c:pt>
                <c:pt idx="154095">
                  <c:v>-62.27249999999998</c:v>
                </c:pt>
                <c:pt idx="154096">
                  <c:v>-62.27049999999997</c:v>
                </c:pt>
                <c:pt idx="154097">
                  <c:v>-62.26849999999996</c:v>
                </c:pt>
                <c:pt idx="154098">
                  <c:v>-62.266499999999951</c:v>
                </c:pt>
                <c:pt idx="154099">
                  <c:v>-62.264499999999998</c:v>
                </c:pt>
                <c:pt idx="154100">
                  <c:v>-62.262499999999989</c:v>
                </c:pt>
                <c:pt idx="154101">
                  <c:v>-62.260499999999979</c:v>
                </c:pt>
                <c:pt idx="154102">
                  <c:v>-62.25849999999997</c:v>
                </c:pt>
                <c:pt idx="154103">
                  <c:v>-62.25649999999996</c:v>
                </c:pt>
                <c:pt idx="154104">
                  <c:v>-62.25449999999995</c:v>
                </c:pt>
                <c:pt idx="154105">
                  <c:v>-62.252499999999998</c:v>
                </c:pt>
                <c:pt idx="154106">
                  <c:v>-62.250499999999988</c:v>
                </c:pt>
                <c:pt idx="154107">
                  <c:v>-62.248499999999979</c:v>
                </c:pt>
                <c:pt idx="154108">
                  <c:v>-62.246499999999969</c:v>
                </c:pt>
                <c:pt idx="154109">
                  <c:v>-62.24449999999996</c:v>
                </c:pt>
                <c:pt idx="154110">
                  <c:v>-62.24249999999995</c:v>
                </c:pt>
                <c:pt idx="154111">
                  <c:v>-62.240499999999997</c:v>
                </c:pt>
                <c:pt idx="154112">
                  <c:v>-62.238499999999988</c:v>
                </c:pt>
                <c:pt idx="154113">
                  <c:v>-62.236499999999978</c:v>
                </c:pt>
                <c:pt idx="154114">
                  <c:v>-62.234499999999969</c:v>
                </c:pt>
                <c:pt idx="154115">
                  <c:v>-62.232499999999959</c:v>
                </c:pt>
                <c:pt idx="154116">
                  <c:v>-62.23049999999995</c:v>
                </c:pt>
                <c:pt idx="154117">
                  <c:v>-62.228499999999997</c:v>
                </c:pt>
                <c:pt idx="154118">
                  <c:v>-62.226499999999987</c:v>
                </c:pt>
                <c:pt idx="154119">
                  <c:v>-62.224499999999978</c:v>
                </c:pt>
                <c:pt idx="154120">
                  <c:v>-62.222499999999968</c:v>
                </c:pt>
                <c:pt idx="154121">
                  <c:v>-62.220499999999959</c:v>
                </c:pt>
                <c:pt idx="154122">
                  <c:v>-62.218499999999949</c:v>
                </c:pt>
                <c:pt idx="154123">
                  <c:v>-62.216499999999996</c:v>
                </c:pt>
                <c:pt idx="154124">
                  <c:v>-62.214499999999987</c:v>
                </c:pt>
                <c:pt idx="154125">
                  <c:v>-62.212499999999977</c:v>
                </c:pt>
                <c:pt idx="154126">
                  <c:v>-62.210499999999968</c:v>
                </c:pt>
                <c:pt idx="154127">
                  <c:v>-62.208499999999958</c:v>
                </c:pt>
                <c:pt idx="154128">
                  <c:v>-62.206500000000005</c:v>
                </c:pt>
                <c:pt idx="154129">
                  <c:v>-62.204499999999996</c:v>
                </c:pt>
                <c:pt idx="154130">
                  <c:v>-62.202499999999986</c:v>
                </c:pt>
                <c:pt idx="154131">
                  <c:v>-62.200499999999977</c:v>
                </c:pt>
                <c:pt idx="154132">
                  <c:v>-62.198499999999967</c:v>
                </c:pt>
                <c:pt idx="154133">
                  <c:v>-62.196499999999958</c:v>
                </c:pt>
                <c:pt idx="154134">
                  <c:v>-62.194500000000005</c:v>
                </c:pt>
                <c:pt idx="154135">
                  <c:v>-62.192499999999995</c:v>
                </c:pt>
                <c:pt idx="154136">
                  <c:v>-62.190499999999986</c:v>
                </c:pt>
                <c:pt idx="154137">
                  <c:v>-62.188499999999976</c:v>
                </c:pt>
                <c:pt idx="154138">
                  <c:v>-62.186499999999967</c:v>
                </c:pt>
                <c:pt idx="154139">
                  <c:v>-62.184499999999957</c:v>
                </c:pt>
                <c:pt idx="154140">
                  <c:v>-62.182500000000005</c:v>
                </c:pt>
                <c:pt idx="154141">
                  <c:v>-62.180499999999995</c:v>
                </c:pt>
                <c:pt idx="154142">
                  <c:v>-62.178499999999985</c:v>
                </c:pt>
                <c:pt idx="154143">
                  <c:v>-62.176499999999976</c:v>
                </c:pt>
                <c:pt idx="154144">
                  <c:v>-62.174499999999966</c:v>
                </c:pt>
                <c:pt idx="154145">
                  <c:v>-62.172499999999957</c:v>
                </c:pt>
                <c:pt idx="154146">
                  <c:v>-62.170500000000004</c:v>
                </c:pt>
                <c:pt idx="154147">
                  <c:v>-62.168499999999995</c:v>
                </c:pt>
                <c:pt idx="154148">
                  <c:v>-62.166499999999985</c:v>
                </c:pt>
                <c:pt idx="154149">
                  <c:v>-62.164499999999975</c:v>
                </c:pt>
                <c:pt idx="154150">
                  <c:v>-62.162499999999966</c:v>
                </c:pt>
                <c:pt idx="154151">
                  <c:v>-62.160499999999956</c:v>
                </c:pt>
                <c:pt idx="154152">
                  <c:v>-62.158500000000004</c:v>
                </c:pt>
                <c:pt idx="154153">
                  <c:v>-62.156499999999994</c:v>
                </c:pt>
                <c:pt idx="154154">
                  <c:v>-62.154499999999985</c:v>
                </c:pt>
                <c:pt idx="154155">
                  <c:v>-62.152499999999975</c:v>
                </c:pt>
                <c:pt idx="154156">
                  <c:v>-62.150499999999965</c:v>
                </c:pt>
                <c:pt idx="154157">
                  <c:v>-62.148499999999956</c:v>
                </c:pt>
                <c:pt idx="154158">
                  <c:v>-62.146500000000003</c:v>
                </c:pt>
                <c:pt idx="154159">
                  <c:v>-62.144499999999994</c:v>
                </c:pt>
                <c:pt idx="154160">
                  <c:v>-62.142499999999984</c:v>
                </c:pt>
                <c:pt idx="154161">
                  <c:v>-62.140499999999975</c:v>
                </c:pt>
                <c:pt idx="154162">
                  <c:v>-62.138499999999965</c:v>
                </c:pt>
                <c:pt idx="154163">
                  <c:v>-62.136499999999955</c:v>
                </c:pt>
                <c:pt idx="154164">
                  <c:v>-62.134500000000003</c:v>
                </c:pt>
                <c:pt idx="154165">
                  <c:v>-62.132499999999993</c:v>
                </c:pt>
                <c:pt idx="154166">
                  <c:v>-62.130499999999984</c:v>
                </c:pt>
                <c:pt idx="154167">
                  <c:v>-62.128499999999974</c:v>
                </c:pt>
                <c:pt idx="154168">
                  <c:v>-62.126499999999965</c:v>
                </c:pt>
                <c:pt idx="154169">
                  <c:v>-62.124499999999955</c:v>
                </c:pt>
                <c:pt idx="154170">
                  <c:v>-62.122500000000002</c:v>
                </c:pt>
                <c:pt idx="154171">
                  <c:v>-62.120499999999993</c:v>
                </c:pt>
                <c:pt idx="154172">
                  <c:v>-62.118499999999983</c:v>
                </c:pt>
                <c:pt idx="154173">
                  <c:v>-62.116499999999974</c:v>
                </c:pt>
                <c:pt idx="154174">
                  <c:v>-62.114499999999964</c:v>
                </c:pt>
                <c:pt idx="154175">
                  <c:v>-62.112499999999955</c:v>
                </c:pt>
                <c:pt idx="154176">
                  <c:v>-62.110500000000002</c:v>
                </c:pt>
                <c:pt idx="154177">
                  <c:v>-62.108499999999992</c:v>
                </c:pt>
                <c:pt idx="154178">
                  <c:v>-62.106499999999983</c:v>
                </c:pt>
                <c:pt idx="154179">
                  <c:v>-62.104499999999973</c:v>
                </c:pt>
                <c:pt idx="154180">
                  <c:v>-62.102499999999964</c:v>
                </c:pt>
                <c:pt idx="154181">
                  <c:v>-62.100499999999954</c:v>
                </c:pt>
                <c:pt idx="154182">
                  <c:v>-62.098500000000001</c:v>
                </c:pt>
                <c:pt idx="154183">
                  <c:v>-62.096499999999992</c:v>
                </c:pt>
                <c:pt idx="154184">
                  <c:v>-62.094499999999982</c:v>
                </c:pt>
                <c:pt idx="154185">
                  <c:v>-62.092499999999973</c:v>
                </c:pt>
                <c:pt idx="154186">
                  <c:v>-62.090499999999963</c:v>
                </c:pt>
                <c:pt idx="154187">
                  <c:v>-62.088499999999954</c:v>
                </c:pt>
                <c:pt idx="154188">
                  <c:v>-62.086500000000001</c:v>
                </c:pt>
                <c:pt idx="154189">
                  <c:v>-62.084499999999991</c:v>
                </c:pt>
                <c:pt idx="154190">
                  <c:v>-62.082499999999982</c:v>
                </c:pt>
                <c:pt idx="154191">
                  <c:v>-62.080499999999972</c:v>
                </c:pt>
                <c:pt idx="154192">
                  <c:v>-62.078499999999963</c:v>
                </c:pt>
                <c:pt idx="154193">
                  <c:v>-62.076499999999953</c:v>
                </c:pt>
                <c:pt idx="154194">
                  <c:v>-62.0745</c:v>
                </c:pt>
                <c:pt idx="154195">
                  <c:v>-62.072499999999991</c:v>
                </c:pt>
                <c:pt idx="154196">
                  <c:v>-62.070499999999981</c:v>
                </c:pt>
                <c:pt idx="154197">
                  <c:v>-62.068499999999972</c:v>
                </c:pt>
                <c:pt idx="154198">
                  <c:v>-62.066499999999962</c:v>
                </c:pt>
                <c:pt idx="154199">
                  <c:v>-62.064499999999953</c:v>
                </c:pt>
                <c:pt idx="154200">
                  <c:v>-62.0625</c:v>
                </c:pt>
                <c:pt idx="154201">
                  <c:v>-62.06049999999999</c:v>
                </c:pt>
                <c:pt idx="154202">
                  <c:v>-62.058499999999981</c:v>
                </c:pt>
                <c:pt idx="154203">
                  <c:v>-62.056499999999971</c:v>
                </c:pt>
                <c:pt idx="154204">
                  <c:v>-62.054499999999962</c:v>
                </c:pt>
                <c:pt idx="154205">
                  <c:v>-62.052499999999952</c:v>
                </c:pt>
                <c:pt idx="154206">
                  <c:v>-62.0505</c:v>
                </c:pt>
                <c:pt idx="154207">
                  <c:v>-62.04849999999999</c:v>
                </c:pt>
                <c:pt idx="154208">
                  <c:v>-62.04649999999998</c:v>
                </c:pt>
                <c:pt idx="154209">
                  <c:v>-62.044499999999971</c:v>
                </c:pt>
                <c:pt idx="154210">
                  <c:v>-62.042499999999961</c:v>
                </c:pt>
                <c:pt idx="154211">
                  <c:v>-62.040499999999952</c:v>
                </c:pt>
                <c:pt idx="154212">
                  <c:v>-62.038499999999999</c:v>
                </c:pt>
                <c:pt idx="154213">
                  <c:v>-62.03649999999999</c:v>
                </c:pt>
                <c:pt idx="154214">
                  <c:v>-62.03449999999998</c:v>
                </c:pt>
                <c:pt idx="154215">
                  <c:v>-62.03249999999997</c:v>
                </c:pt>
                <c:pt idx="154216">
                  <c:v>-62.030499999999961</c:v>
                </c:pt>
                <c:pt idx="154217">
                  <c:v>-62.028499999999951</c:v>
                </c:pt>
                <c:pt idx="154218">
                  <c:v>-62.026499999999999</c:v>
                </c:pt>
                <c:pt idx="154219">
                  <c:v>-62.024499999999989</c:v>
                </c:pt>
                <c:pt idx="154220">
                  <c:v>-62.02249999999998</c:v>
                </c:pt>
                <c:pt idx="154221">
                  <c:v>-62.02049999999997</c:v>
                </c:pt>
                <c:pt idx="154222">
                  <c:v>-62.01849999999996</c:v>
                </c:pt>
                <c:pt idx="154223">
                  <c:v>-62.016499999999951</c:v>
                </c:pt>
                <c:pt idx="154224">
                  <c:v>-62.014499999999998</c:v>
                </c:pt>
                <c:pt idx="154225">
                  <c:v>-62.012499999999989</c:v>
                </c:pt>
                <c:pt idx="154226">
                  <c:v>-62.010499999999979</c:v>
                </c:pt>
                <c:pt idx="154227">
                  <c:v>-62.00849999999997</c:v>
                </c:pt>
                <c:pt idx="154228">
                  <c:v>-62.00649999999996</c:v>
                </c:pt>
                <c:pt idx="154229">
                  <c:v>-62.00449999999995</c:v>
                </c:pt>
                <c:pt idx="154230">
                  <c:v>-62.002499999999998</c:v>
                </c:pt>
                <c:pt idx="154231">
                  <c:v>-62.000499999999988</c:v>
                </c:pt>
                <c:pt idx="154232">
                  <c:v>-61.998499999999979</c:v>
                </c:pt>
                <c:pt idx="154233">
                  <c:v>-61.996499999999969</c:v>
                </c:pt>
                <c:pt idx="154234">
                  <c:v>-61.99449999999996</c:v>
                </c:pt>
                <c:pt idx="154235">
                  <c:v>-61.99249999999995</c:v>
                </c:pt>
                <c:pt idx="154236">
                  <c:v>-61.990499999999997</c:v>
                </c:pt>
                <c:pt idx="154237">
                  <c:v>-61.988499999999988</c:v>
                </c:pt>
                <c:pt idx="154238">
                  <c:v>-61.986499999999978</c:v>
                </c:pt>
                <c:pt idx="154239">
                  <c:v>-61.984499999999969</c:v>
                </c:pt>
                <c:pt idx="154240">
                  <c:v>-61.982499999999959</c:v>
                </c:pt>
                <c:pt idx="154241">
                  <c:v>-61.98049999999995</c:v>
                </c:pt>
                <c:pt idx="154242">
                  <c:v>-61.978499999999997</c:v>
                </c:pt>
                <c:pt idx="154243">
                  <c:v>-61.976499999999987</c:v>
                </c:pt>
                <c:pt idx="154244">
                  <c:v>-61.974499999999978</c:v>
                </c:pt>
                <c:pt idx="154245">
                  <c:v>-61.972499999999968</c:v>
                </c:pt>
                <c:pt idx="154246">
                  <c:v>-61.970499999999959</c:v>
                </c:pt>
                <c:pt idx="154247">
                  <c:v>-61.968499999999949</c:v>
                </c:pt>
                <c:pt idx="154248">
                  <c:v>-61.966499999999996</c:v>
                </c:pt>
                <c:pt idx="154249">
                  <c:v>-61.964499999999987</c:v>
                </c:pt>
                <c:pt idx="154250">
                  <c:v>-61.962499999999977</c:v>
                </c:pt>
                <c:pt idx="154251">
                  <c:v>-61.960499999999968</c:v>
                </c:pt>
                <c:pt idx="154252">
                  <c:v>-61.958499999999958</c:v>
                </c:pt>
                <c:pt idx="154253">
                  <c:v>-61.956500000000005</c:v>
                </c:pt>
                <c:pt idx="154254">
                  <c:v>-61.954499999999996</c:v>
                </c:pt>
                <c:pt idx="154255">
                  <c:v>-61.952499999999986</c:v>
                </c:pt>
                <c:pt idx="154256">
                  <c:v>-61.950499999999977</c:v>
                </c:pt>
                <c:pt idx="154257">
                  <c:v>-61.948499999999967</c:v>
                </c:pt>
                <c:pt idx="154258">
                  <c:v>-61.946499999999958</c:v>
                </c:pt>
                <c:pt idx="154259">
                  <c:v>-61.944500000000005</c:v>
                </c:pt>
                <c:pt idx="154260">
                  <c:v>-61.942499999999995</c:v>
                </c:pt>
                <c:pt idx="154261">
                  <c:v>-61.940499999999986</c:v>
                </c:pt>
                <c:pt idx="154262">
                  <c:v>-61.938499999999976</c:v>
                </c:pt>
                <c:pt idx="154263">
                  <c:v>-61.936499999999967</c:v>
                </c:pt>
                <c:pt idx="154264">
                  <c:v>-61.934499999999957</c:v>
                </c:pt>
                <c:pt idx="154265">
                  <c:v>-61.932500000000005</c:v>
                </c:pt>
                <c:pt idx="154266">
                  <c:v>-61.930499999999995</c:v>
                </c:pt>
                <c:pt idx="154267">
                  <c:v>-61.928499999999985</c:v>
                </c:pt>
                <c:pt idx="154268">
                  <c:v>-61.926499999999976</c:v>
                </c:pt>
                <c:pt idx="154269">
                  <c:v>-61.924499999999966</c:v>
                </c:pt>
                <c:pt idx="154270">
                  <c:v>-61.922499999999957</c:v>
                </c:pt>
                <c:pt idx="154271">
                  <c:v>-61.920500000000004</c:v>
                </c:pt>
                <c:pt idx="154272">
                  <c:v>-61.918499999999995</c:v>
                </c:pt>
                <c:pt idx="154273">
                  <c:v>-61.916499999999985</c:v>
                </c:pt>
                <c:pt idx="154274">
                  <c:v>-61.914499999999975</c:v>
                </c:pt>
                <c:pt idx="154275">
                  <c:v>-61.912499999999966</c:v>
                </c:pt>
                <c:pt idx="154276">
                  <c:v>-61.910499999999956</c:v>
                </c:pt>
                <c:pt idx="154277">
                  <c:v>-61.908500000000004</c:v>
                </c:pt>
                <c:pt idx="154278">
                  <c:v>-61.906499999999994</c:v>
                </c:pt>
                <c:pt idx="154279">
                  <c:v>-61.904499999999985</c:v>
                </c:pt>
                <c:pt idx="154280">
                  <c:v>-61.902499999999975</c:v>
                </c:pt>
                <c:pt idx="154281">
                  <c:v>-61.900499999999965</c:v>
                </c:pt>
                <c:pt idx="154282">
                  <c:v>-61.898499999999956</c:v>
                </c:pt>
                <c:pt idx="154283">
                  <c:v>-61.896500000000003</c:v>
                </c:pt>
                <c:pt idx="154284">
                  <c:v>-61.894499999999994</c:v>
                </c:pt>
                <c:pt idx="154285">
                  <c:v>-61.892499999999984</c:v>
                </c:pt>
                <c:pt idx="154286">
                  <c:v>-61.890499999999975</c:v>
                </c:pt>
                <c:pt idx="154287">
                  <c:v>-61.888499999999965</c:v>
                </c:pt>
                <c:pt idx="154288">
                  <c:v>-61.886499999999955</c:v>
                </c:pt>
                <c:pt idx="154289">
                  <c:v>-61.884500000000003</c:v>
                </c:pt>
                <c:pt idx="154290">
                  <c:v>-61.882499999999993</c:v>
                </c:pt>
                <c:pt idx="154291">
                  <c:v>-61.880499999999984</c:v>
                </c:pt>
                <c:pt idx="154292">
                  <c:v>-61.878499999999974</c:v>
                </c:pt>
                <c:pt idx="154293">
                  <c:v>-61.876499999999965</c:v>
                </c:pt>
                <c:pt idx="154294">
                  <c:v>-61.874499999999955</c:v>
                </c:pt>
                <c:pt idx="154295">
                  <c:v>-61.872500000000002</c:v>
                </c:pt>
                <c:pt idx="154296">
                  <c:v>-61.870499999999993</c:v>
                </c:pt>
                <c:pt idx="154297">
                  <c:v>-61.868499999999983</c:v>
                </c:pt>
                <c:pt idx="154298">
                  <c:v>-61.866499999999974</c:v>
                </c:pt>
                <c:pt idx="154299">
                  <c:v>-61.864499999999964</c:v>
                </c:pt>
                <c:pt idx="154300">
                  <c:v>-61.862499999999955</c:v>
                </c:pt>
                <c:pt idx="154301">
                  <c:v>-61.860500000000002</c:v>
                </c:pt>
                <c:pt idx="154302">
                  <c:v>-61.858499999999992</c:v>
                </c:pt>
                <c:pt idx="154303">
                  <c:v>-61.856499999999983</c:v>
                </c:pt>
                <c:pt idx="154304">
                  <c:v>-61.854499999999973</c:v>
                </c:pt>
                <c:pt idx="154305">
                  <c:v>-61.852499999999964</c:v>
                </c:pt>
                <c:pt idx="154306">
                  <c:v>-61.850499999999954</c:v>
                </c:pt>
                <c:pt idx="154307">
                  <c:v>-61.848500000000001</c:v>
                </c:pt>
                <c:pt idx="154308">
                  <c:v>-61.846499999999992</c:v>
                </c:pt>
                <c:pt idx="154309">
                  <c:v>-61.844499999999982</c:v>
                </c:pt>
                <c:pt idx="154310">
                  <c:v>-61.842499999999973</c:v>
                </c:pt>
                <c:pt idx="154311">
                  <c:v>-61.840499999999963</c:v>
                </c:pt>
                <c:pt idx="154312">
                  <c:v>-61.838499999999954</c:v>
                </c:pt>
                <c:pt idx="154313">
                  <c:v>-61.836500000000001</c:v>
                </c:pt>
                <c:pt idx="154314">
                  <c:v>-61.834499999999991</c:v>
                </c:pt>
                <c:pt idx="154315">
                  <c:v>-61.832499999999982</c:v>
                </c:pt>
                <c:pt idx="154316">
                  <c:v>-61.830499999999972</c:v>
                </c:pt>
                <c:pt idx="154317">
                  <c:v>-61.828499999999963</c:v>
                </c:pt>
                <c:pt idx="154318">
                  <c:v>-61.826499999999953</c:v>
                </c:pt>
                <c:pt idx="154319">
                  <c:v>-61.8245</c:v>
                </c:pt>
                <c:pt idx="154320">
                  <c:v>-61.822499999999991</c:v>
                </c:pt>
                <c:pt idx="154321">
                  <c:v>-61.820499999999981</c:v>
                </c:pt>
                <c:pt idx="154322">
                  <c:v>-61.818499999999972</c:v>
                </c:pt>
                <c:pt idx="154323">
                  <c:v>-61.816499999999962</c:v>
                </c:pt>
                <c:pt idx="154324">
                  <c:v>-61.814499999999953</c:v>
                </c:pt>
                <c:pt idx="154325">
                  <c:v>-61.8125</c:v>
                </c:pt>
                <c:pt idx="154326">
                  <c:v>-61.81049999999999</c:v>
                </c:pt>
                <c:pt idx="154327">
                  <c:v>-61.808499999999981</c:v>
                </c:pt>
                <c:pt idx="154328">
                  <c:v>-61.806499999999971</c:v>
                </c:pt>
                <c:pt idx="154329">
                  <c:v>-61.804499999999962</c:v>
                </c:pt>
                <c:pt idx="154330">
                  <c:v>-61.802499999999952</c:v>
                </c:pt>
                <c:pt idx="154331">
                  <c:v>-61.8005</c:v>
                </c:pt>
                <c:pt idx="154332">
                  <c:v>-61.79849999999999</c:v>
                </c:pt>
                <c:pt idx="154333">
                  <c:v>-61.79649999999998</c:v>
                </c:pt>
                <c:pt idx="154334">
                  <c:v>-61.794499999999971</c:v>
                </c:pt>
                <c:pt idx="154335">
                  <c:v>-61.792499999999961</c:v>
                </c:pt>
                <c:pt idx="154336">
                  <c:v>-61.790499999999952</c:v>
                </c:pt>
                <c:pt idx="154337">
                  <c:v>-61.788499999999999</c:v>
                </c:pt>
                <c:pt idx="154338">
                  <c:v>-61.78649999999999</c:v>
                </c:pt>
                <c:pt idx="154339">
                  <c:v>-61.78449999999998</c:v>
                </c:pt>
                <c:pt idx="154340">
                  <c:v>-61.78249999999997</c:v>
                </c:pt>
                <c:pt idx="154341">
                  <c:v>-61.780499999999961</c:v>
                </c:pt>
                <c:pt idx="154342">
                  <c:v>-61.778499999999951</c:v>
                </c:pt>
                <c:pt idx="154343">
                  <c:v>-61.776499999999999</c:v>
                </c:pt>
                <c:pt idx="154344">
                  <c:v>-61.774499999999989</c:v>
                </c:pt>
                <c:pt idx="154345">
                  <c:v>-61.77249999999998</c:v>
                </c:pt>
                <c:pt idx="154346">
                  <c:v>-61.77049999999997</c:v>
                </c:pt>
                <c:pt idx="154347">
                  <c:v>-61.76849999999996</c:v>
                </c:pt>
                <c:pt idx="154348">
                  <c:v>-61.766499999999951</c:v>
                </c:pt>
                <c:pt idx="154349">
                  <c:v>-61.764499999999998</c:v>
                </c:pt>
                <c:pt idx="154350">
                  <c:v>-61.762499999999989</c:v>
                </c:pt>
                <c:pt idx="154351">
                  <c:v>-61.760499999999979</c:v>
                </c:pt>
                <c:pt idx="154352">
                  <c:v>-61.75849999999997</c:v>
                </c:pt>
                <c:pt idx="154353">
                  <c:v>-61.75649999999996</c:v>
                </c:pt>
                <c:pt idx="154354">
                  <c:v>-61.75449999999995</c:v>
                </c:pt>
                <c:pt idx="154355">
                  <c:v>-61.752499999999998</c:v>
                </c:pt>
                <c:pt idx="154356">
                  <c:v>-61.750499999999988</c:v>
                </c:pt>
                <c:pt idx="154357">
                  <c:v>-61.748499999999979</c:v>
                </c:pt>
                <c:pt idx="154358">
                  <c:v>-61.746499999999969</c:v>
                </c:pt>
                <c:pt idx="154359">
                  <c:v>-61.74449999999996</c:v>
                </c:pt>
                <c:pt idx="154360">
                  <c:v>-61.74249999999995</c:v>
                </c:pt>
                <c:pt idx="154361">
                  <c:v>-61.740499999999997</c:v>
                </c:pt>
                <c:pt idx="154362">
                  <c:v>-61.738499999999988</c:v>
                </c:pt>
                <c:pt idx="154363">
                  <c:v>-61.736499999999978</c:v>
                </c:pt>
                <c:pt idx="154364">
                  <c:v>-61.734499999999969</c:v>
                </c:pt>
                <c:pt idx="154365">
                  <c:v>-61.732499999999959</c:v>
                </c:pt>
                <c:pt idx="154366">
                  <c:v>-61.73049999999995</c:v>
                </c:pt>
                <c:pt idx="154367">
                  <c:v>-61.728499999999997</c:v>
                </c:pt>
                <c:pt idx="154368">
                  <c:v>-61.726499999999987</c:v>
                </c:pt>
                <c:pt idx="154369">
                  <c:v>-61.724499999999978</c:v>
                </c:pt>
                <c:pt idx="154370">
                  <c:v>-61.722499999999968</c:v>
                </c:pt>
                <c:pt idx="154371">
                  <c:v>-61.720499999999959</c:v>
                </c:pt>
                <c:pt idx="154372">
                  <c:v>-61.718499999999949</c:v>
                </c:pt>
                <c:pt idx="154373">
                  <c:v>-61.716499999999996</c:v>
                </c:pt>
                <c:pt idx="154374">
                  <c:v>-61.714499999999987</c:v>
                </c:pt>
                <c:pt idx="154375">
                  <c:v>-61.712499999999977</c:v>
                </c:pt>
                <c:pt idx="154376">
                  <c:v>-61.710499999999968</c:v>
                </c:pt>
                <c:pt idx="154377">
                  <c:v>-61.708499999999958</c:v>
                </c:pt>
                <c:pt idx="154378">
                  <c:v>-61.706500000000005</c:v>
                </c:pt>
                <c:pt idx="154379">
                  <c:v>-61.704499999999996</c:v>
                </c:pt>
                <c:pt idx="154380">
                  <c:v>-61.702499999999986</c:v>
                </c:pt>
                <c:pt idx="154381">
                  <c:v>-61.700499999999977</c:v>
                </c:pt>
                <c:pt idx="154382">
                  <c:v>-61.698499999999967</c:v>
                </c:pt>
                <c:pt idx="154383">
                  <c:v>-61.696499999999958</c:v>
                </c:pt>
                <c:pt idx="154384">
                  <c:v>-61.694500000000005</c:v>
                </c:pt>
                <c:pt idx="154385">
                  <c:v>-61.692499999999995</c:v>
                </c:pt>
                <c:pt idx="154386">
                  <c:v>-61.690499999999986</c:v>
                </c:pt>
                <c:pt idx="154387">
                  <c:v>-61.688499999999976</c:v>
                </c:pt>
                <c:pt idx="154388">
                  <c:v>-61.686499999999967</c:v>
                </c:pt>
                <c:pt idx="154389">
                  <c:v>-61.684499999999957</c:v>
                </c:pt>
                <c:pt idx="154390">
                  <c:v>-61.682500000000005</c:v>
                </c:pt>
                <c:pt idx="154391">
                  <c:v>-61.680499999999995</c:v>
                </c:pt>
                <c:pt idx="154392">
                  <c:v>-61.678499999999985</c:v>
                </c:pt>
                <c:pt idx="154393">
                  <c:v>-61.676499999999976</c:v>
                </c:pt>
                <c:pt idx="154394">
                  <c:v>-61.674499999999966</c:v>
                </c:pt>
                <c:pt idx="154395">
                  <c:v>-61.672499999999957</c:v>
                </c:pt>
                <c:pt idx="154396">
                  <c:v>-61.670500000000004</c:v>
                </c:pt>
                <c:pt idx="154397">
                  <c:v>-61.668499999999995</c:v>
                </c:pt>
                <c:pt idx="154398">
                  <c:v>-61.666499999999985</c:v>
                </c:pt>
                <c:pt idx="154399">
                  <c:v>-61.664499999999975</c:v>
                </c:pt>
                <c:pt idx="154400">
                  <c:v>-61.662499999999966</c:v>
                </c:pt>
                <c:pt idx="154401">
                  <c:v>-61.660499999999956</c:v>
                </c:pt>
                <c:pt idx="154402">
                  <c:v>-61.658500000000004</c:v>
                </c:pt>
                <c:pt idx="154403">
                  <c:v>-61.656499999999994</c:v>
                </c:pt>
                <c:pt idx="154404">
                  <c:v>-61.654499999999985</c:v>
                </c:pt>
                <c:pt idx="154405">
                  <c:v>-61.652499999999975</c:v>
                </c:pt>
                <c:pt idx="154406">
                  <c:v>-61.650499999999965</c:v>
                </c:pt>
                <c:pt idx="154407">
                  <c:v>-61.648499999999956</c:v>
                </c:pt>
                <c:pt idx="154408">
                  <c:v>-61.646500000000003</c:v>
                </c:pt>
                <c:pt idx="154409">
                  <c:v>-61.644499999999994</c:v>
                </c:pt>
                <c:pt idx="154410">
                  <c:v>-61.642499999999984</c:v>
                </c:pt>
                <c:pt idx="154411">
                  <c:v>-61.640499999999975</c:v>
                </c:pt>
                <c:pt idx="154412">
                  <c:v>-61.638499999999965</c:v>
                </c:pt>
                <c:pt idx="154413">
                  <c:v>-61.636499999999955</c:v>
                </c:pt>
                <c:pt idx="154414">
                  <c:v>-61.634500000000003</c:v>
                </c:pt>
                <c:pt idx="154415">
                  <c:v>-61.632499999999993</c:v>
                </c:pt>
                <c:pt idx="154416">
                  <c:v>-61.630499999999984</c:v>
                </c:pt>
                <c:pt idx="154417">
                  <c:v>-61.628499999999974</c:v>
                </c:pt>
                <c:pt idx="154418">
                  <c:v>-61.626499999999965</c:v>
                </c:pt>
                <c:pt idx="154419">
                  <c:v>-61.624499999999955</c:v>
                </c:pt>
                <c:pt idx="154420">
                  <c:v>-61.622500000000002</c:v>
                </c:pt>
                <c:pt idx="154421">
                  <c:v>-61.620499999999993</c:v>
                </c:pt>
                <c:pt idx="154422">
                  <c:v>-61.618499999999983</c:v>
                </c:pt>
                <c:pt idx="154423">
                  <c:v>-61.616499999999974</c:v>
                </c:pt>
                <c:pt idx="154424">
                  <c:v>-61.614499999999964</c:v>
                </c:pt>
                <c:pt idx="154425">
                  <c:v>-61.612499999999955</c:v>
                </c:pt>
                <c:pt idx="154426">
                  <c:v>-61.610500000000002</c:v>
                </c:pt>
                <c:pt idx="154427">
                  <c:v>-61.608499999999992</c:v>
                </c:pt>
                <c:pt idx="154428">
                  <c:v>-61.606499999999983</c:v>
                </c:pt>
                <c:pt idx="154429">
                  <c:v>-61.604499999999973</c:v>
                </c:pt>
                <c:pt idx="154430">
                  <c:v>-61.602499999999964</c:v>
                </c:pt>
                <c:pt idx="154431">
                  <c:v>-61.600499999999954</c:v>
                </c:pt>
                <c:pt idx="154432">
                  <c:v>-61.598500000000001</c:v>
                </c:pt>
                <c:pt idx="154433">
                  <c:v>-61.596499999999992</c:v>
                </c:pt>
                <c:pt idx="154434">
                  <c:v>-61.594499999999982</c:v>
                </c:pt>
                <c:pt idx="154435">
                  <c:v>-61.592499999999973</c:v>
                </c:pt>
                <c:pt idx="154436">
                  <c:v>-61.590499999999963</c:v>
                </c:pt>
                <c:pt idx="154437">
                  <c:v>-61.588499999999954</c:v>
                </c:pt>
                <c:pt idx="154438">
                  <c:v>-61.586500000000001</c:v>
                </c:pt>
                <c:pt idx="154439">
                  <c:v>-61.584499999999991</c:v>
                </c:pt>
                <c:pt idx="154440">
                  <c:v>-61.582499999999982</c:v>
                </c:pt>
                <c:pt idx="154441">
                  <c:v>-61.580499999999972</c:v>
                </c:pt>
                <c:pt idx="154442">
                  <c:v>-61.578499999999963</c:v>
                </c:pt>
                <c:pt idx="154443">
                  <c:v>-61.576499999999953</c:v>
                </c:pt>
                <c:pt idx="154444">
                  <c:v>-61.5745</c:v>
                </c:pt>
                <c:pt idx="154445">
                  <c:v>-61.572499999999991</c:v>
                </c:pt>
                <c:pt idx="154446">
                  <c:v>-61.570499999999981</c:v>
                </c:pt>
                <c:pt idx="154447">
                  <c:v>-61.568499999999972</c:v>
                </c:pt>
                <c:pt idx="154448">
                  <c:v>-61.566499999999962</c:v>
                </c:pt>
                <c:pt idx="154449">
                  <c:v>-61.564499999999953</c:v>
                </c:pt>
                <c:pt idx="154450">
                  <c:v>-61.5625</c:v>
                </c:pt>
                <c:pt idx="154451">
                  <c:v>-61.56049999999999</c:v>
                </c:pt>
                <c:pt idx="154452">
                  <c:v>-61.558499999999981</c:v>
                </c:pt>
                <c:pt idx="154453">
                  <c:v>-61.556499999999971</c:v>
                </c:pt>
                <c:pt idx="154454">
                  <c:v>-61.554499999999962</c:v>
                </c:pt>
                <c:pt idx="154455">
                  <c:v>-61.552499999999952</c:v>
                </c:pt>
                <c:pt idx="154456">
                  <c:v>-61.5505</c:v>
                </c:pt>
                <c:pt idx="154457">
                  <c:v>-61.54849999999999</c:v>
                </c:pt>
                <c:pt idx="154458">
                  <c:v>-61.54649999999998</c:v>
                </c:pt>
                <c:pt idx="154459">
                  <c:v>-61.544499999999971</c:v>
                </c:pt>
                <c:pt idx="154460">
                  <c:v>-61.542499999999961</c:v>
                </c:pt>
                <c:pt idx="154461">
                  <c:v>-61.540499999999952</c:v>
                </c:pt>
                <c:pt idx="154462">
                  <c:v>-61.538499999999999</c:v>
                </c:pt>
                <c:pt idx="154463">
                  <c:v>-61.53649999999999</c:v>
                </c:pt>
                <c:pt idx="154464">
                  <c:v>-61.53449999999998</c:v>
                </c:pt>
                <c:pt idx="154465">
                  <c:v>-61.53249999999997</c:v>
                </c:pt>
                <c:pt idx="154466">
                  <c:v>-61.530499999999961</c:v>
                </c:pt>
                <c:pt idx="154467">
                  <c:v>-61.528499999999951</c:v>
                </c:pt>
                <c:pt idx="154468">
                  <c:v>-61.526499999999999</c:v>
                </c:pt>
                <c:pt idx="154469">
                  <c:v>-61.524499999999989</c:v>
                </c:pt>
                <c:pt idx="154470">
                  <c:v>-61.52249999999998</c:v>
                </c:pt>
                <c:pt idx="154471">
                  <c:v>-61.52049999999997</c:v>
                </c:pt>
                <c:pt idx="154472">
                  <c:v>-61.51849999999996</c:v>
                </c:pt>
                <c:pt idx="154473">
                  <c:v>-61.516499999999951</c:v>
                </c:pt>
                <c:pt idx="154474">
                  <c:v>-61.514499999999998</c:v>
                </c:pt>
                <c:pt idx="154475">
                  <c:v>-61.512499999999989</c:v>
                </c:pt>
                <c:pt idx="154476">
                  <c:v>-61.510499999999979</c:v>
                </c:pt>
                <c:pt idx="154477">
                  <c:v>-61.50849999999997</c:v>
                </c:pt>
                <c:pt idx="154478">
                  <c:v>-61.50649999999996</c:v>
                </c:pt>
                <c:pt idx="154479">
                  <c:v>-61.50449999999995</c:v>
                </c:pt>
                <c:pt idx="154480">
                  <c:v>-61.502499999999998</c:v>
                </c:pt>
                <c:pt idx="154481">
                  <c:v>-61.500499999999988</c:v>
                </c:pt>
                <c:pt idx="154482">
                  <c:v>-61.498499999999979</c:v>
                </c:pt>
                <c:pt idx="154483">
                  <c:v>-61.496499999999969</c:v>
                </c:pt>
                <c:pt idx="154484">
                  <c:v>-61.49449999999996</c:v>
                </c:pt>
                <c:pt idx="154485">
                  <c:v>-61.49249999999995</c:v>
                </c:pt>
                <c:pt idx="154486">
                  <c:v>-61.490499999999997</c:v>
                </c:pt>
                <c:pt idx="154487">
                  <c:v>-61.488499999999988</c:v>
                </c:pt>
                <c:pt idx="154488">
                  <c:v>-61.486499999999978</c:v>
                </c:pt>
                <c:pt idx="154489">
                  <c:v>-61.484499999999969</c:v>
                </c:pt>
                <c:pt idx="154490">
                  <c:v>-61.482499999999959</c:v>
                </c:pt>
                <c:pt idx="154491">
                  <c:v>-61.48049999999995</c:v>
                </c:pt>
                <c:pt idx="154492">
                  <c:v>-61.478499999999997</c:v>
                </c:pt>
                <c:pt idx="154493">
                  <c:v>-61.476499999999987</c:v>
                </c:pt>
                <c:pt idx="154494">
                  <c:v>-61.474499999999978</c:v>
                </c:pt>
                <c:pt idx="154495">
                  <c:v>-61.472499999999968</c:v>
                </c:pt>
                <c:pt idx="154496">
                  <c:v>-61.470499999999959</c:v>
                </c:pt>
                <c:pt idx="154497">
                  <c:v>-61.468499999999949</c:v>
                </c:pt>
                <c:pt idx="154498">
                  <c:v>-61.466499999999996</c:v>
                </c:pt>
                <c:pt idx="154499">
                  <c:v>-61.464499999999987</c:v>
                </c:pt>
                <c:pt idx="154500">
                  <c:v>-61.462499999999977</c:v>
                </c:pt>
                <c:pt idx="154501">
                  <c:v>-61.460499999999968</c:v>
                </c:pt>
                <c:pt idx="154502">
                  <c:v>-61.458499999999958</c:v>
                </c:pt>
                <c:pt idx="154503">
                  <c:v>-61.456500000000005</c:v>
                </c:pt>
                <c:pt idx="154504">
                  <c:v>-61.454499999999996</c:v>
                </c:pt>
                <c:pt idx="154505">
                  <c:v>-61.452499999999986</c:v>
                </c:pt>
                <c:pt idx="154506">
                  <c:v>-61.450499999999977</c:v>
                </c:pt>
                <c:pt idx="154507">
                  <c:v>-61.448499999999967</c:v>
                </c:pt>
                <c:pt idx="154508">
                  <c:v>-61.446499999999958</c:v>
                </c:pt>
                <c:pt idx="154509">
                  <c:v>-61.444500000000005</c:v>
                </c:pt>
                <c:pt idx="154510">
                  <c:v>-61.442499999999995</c:v>
                </c:pt>
                <c:pt idx="154511">
                  <c:v>-61.440499999999986</c:v>
                </c:pt>
                <c:pt idx="154512">
                  <c:v>-61.438499999999976</c:v>
                </c:pt>
                <c:pt idx="154513">
                  <c:v>-61.436499999999967</c:v>
                </c:pt>
                <c:pt idx="154514">
                  <c:v>-61.434499999999957</c:v>
                </c:pt>
                <c:pt idx="154515">
                  <c:v>-61.432500000000005</c:v>
                </c:pt>
                <c:pt idx="154516">
                  <c:v>-61.430499999999995</c:v>
                </c:pt>
                <c:pt idx="154517">
                  <c:v>-61.428499999999985</c:v>
                </c:pt>
                <c:pt idx="154518">
                  <c:v>-61.426499999999976</c:v>
                </c:pt>
                <c:pt idx="154519">
                  <c:v>-61.424499999999966</c:v>
                </c:pt>
                <c:pt idx="154520">
                  <c:v>-61.422499999999957</c:v>
                </c:pt>
                <c:pt idx="154521">
                  <c:v>-61.420500000000004</c:v>
                </c:pt>
                <c:pt idx="154522">
                  <c:v>-61.418499999999995</c:v>
                </c:pt>
                <c:pt idx="154523">
                  <c:v>-61.416499999999985</c:v>
                </c:pt>
                <c:pt idx="154524">
                  <c:v>-61.414499999999975</c:v>
                </c:pt>
                <c:pt idx="154525">
                  <c:v>-61.412499999999966</c:v>
                </c:pt>
                <c:pt idx="154526">
                  <c:v>-61.410499999999956</c:v>
                </c:pt>
                <c:pt idx="154527">
                  <c:v>-61.408500000000004</c:v>
                </c:pt>
                <c:pt idx="154528">
                  <c:v>-61.406499999999994</c:v>
                </c:pt>
                <c:pt idx="154529">
                  <c:v>-61.404499999999985</c:v>
                </c:pt>
                <c:pt idx="154530">
                  <c:v>-61.402499999999975</c:v>
                </c:pt>
                <c:pt idx="154531">
                  <c:v>-61.400499999999965</c:v>
                </c:pt>
                <c:pt idx="154532">
                  <c:v>-61.398499999999956</c:v>
                </c:pt>
                <c:pt idx="154533">
                  <c:v>-61.396500000000003</c:v>
                </c:pt>
                <c:pt idx="154534">
                  <c:v>-61.394499999999994</c:v>
                </c:pt>
                <c:pt idx="154535">
                  <c:v>-61.392499999999984</c:v>
                </c:pt>
                <c:pt idx="154536">
                  <c:v>-61.390499999999975</c:v>
                </c:pt>
                <c:pt idx="154537">
                  <c:v>-61.388499999999965</c:v>
                </c:pt>
                <c:pt idx="154538">
                  <c:v>-61.386499999999955</c:v>
                </c:pt>
                <c:pt idx="154539">
                  <c:v>-61.384500000000003</c:v>
                </c:pt>
                <c:pt idx="154540">
                  <c:v>-61.382499999999993</c:v>
                </c:pt>
                <c:pt idx="154541">
                  <c:v>-61.380499999999984</c:v>
                </c:pt>
                <c:pt idx="154542">
                  <c:v>-61.378499999999974</c:v>
                </c:pt>
                <c:pt idx="154543">
                  <c:v>-61.376499999999965</c:v>
                </c:pt>
                <c:pt idx="154544">
                  <c:v>-61.374499999999955</c:v>
                </c:pt>
                <c:pt idx="154545">
                  <c:v>-61.372500000000002</c:v>
                </c:pt>
                <c:pt idx="154546">
                  <c:v>-61.370499999999993</c:v>
                </c:pt>
                <c:pt idx="154547">
                  <c:v>-61.368499999999983</c:v>
                </c:pt>
                <c:pt idx="154548">
                  <c:v>-61.366499999999974</c:v>
                </c:pt>
                <c:pt idx="154549">
                  <c:v>-61.364499999999964</c:v>
                </c:pt>
                <c:pt idx="154550">
                  <c:v>-61.362499999999955</c:v>
                </c:pt>
                <c:pt idx="154551">
                  <c:v>-61.360500000000002</c:v>
                </c:pt>
                <c:pt idx="154552">
                  <c:v>-61.358499999999992</c:v>
                </c:pt>
                <c:pt idx="154553">
                  <c:v>-61.356499999999983</c:v>
                </c:pt>
                <c:pt idx="154554">
                  <c:v>-61.354499999999973</c:v>
                </c:pt>
                <c:pt idx="154555">
                  <c:v>-61.352499999999964</c:v>
                </c:pt>
                <c:pt idx="154556">
                  <c:v>-61.350499999999954</c:v>
                </c:pt>
                <c:pt idx="154557">
                  <c:v>-61.348500000000001</c:v>
                </c:pt>
                <c:pt idx="154558">
                  <c:v>-61.346499999999992</c:v>
                </c:pt>
                <c:pt idx="154559">
                  <c:v>-61.344499999999982</c:v>
                </c:pt>
                <c:pt idx="154560">
                  <c:v>-61.342499999999973</c:v>
                </c:pt>
                <c:pt idx="154561">
                  <c:v>-61.340499999999963</c:v>
                </c:pt>
                <c:pt idx="154562">
                  <c:v>-61.338499999999954</c:v>
                </c:pt>
                <c:pt idx="154563">
                  <c:v>-61.336500000000001</c:v>
                </c:pt>
                <c:pt idx="154564">
                  <c:v>-61.334499999999991</c:v>
                </c:pt>
                <c:pt idx="154565">
                  <c:v>-61.332499999999982</c:v>
                </c:pt>
                <c:pt idx="154566">
                  <c:v>-61.330499999999972</c:v>
                </c:pt>
                <c:pt idx="154567">
                  <c:v>-61.328499999999963</c:v>
                </c:pt>
                <c:pt idx="154568">
                  <c:v>-61.326499999999953</c:v>
                </c:pt>
                <c:pt idx="154569">
                  <c:v>-61.3245</c:v>
                </c:pt>
                <c:pt idx="154570">
                  <c:v>-61.322499999999991</c:v>
                </c:pt>
                <c:pt idx="154571">
                  <c:v>-61.320499999999981</c:v>
                </c:pt>
                <c:pt idx="154572">
                  <c:v>-61.318499999999972</c:v>
                </c:pt>
                <c:pt idx="154573">
                  <c:v>-61.316499999999962</c:v>
                </c:pt>
                <c:pt idx="154574">
                  <c:v>-61.314499999999953</c:v>
                </c:pt>
                <c:pt idx="154575">
                  <c:v>-61.3125</c:v>
                </c:pt>
                <c:pt idx="154576">
                  <c:v>-61.31049999999999</c:v>
                </c:pt>
                <c:pt idx="154577">
                  <c:v>-61.308499999999981</c:v>
                </c:pt>
                <c:pt idx="154578">
                  <c:v>-61.306499999999971</c:v>
                </c:pt>
                <c:pt idx="154579">
                  <c:v>-61.304499999999962</c:v>
                </c:pt>
                <c:pt idx="154580">
                  <c:v>-61.302499999999952</c:v>
                </c:pt>
                <c:pt idx="154581">
                  <c:v>-61.3005</c:v>
                </c:pt>
                <c:pt idx="154582">
                  <c:v>-61.29849999999999</c:v>
                </c:pt>
                <c:pt idx="154583">
                  <c:v>-61.29649999999998</c:v>
                </c:pt>
                <c:pt idx="154584">
                  <c:v>-61.294499999999971</c:v>
                </c:pt>
                <c:pt idx="154585">
                  <c:v>-61.292499999999961</c:v>
                </c:pt>
                <c:pt idx="154586">
                  <c:v>-61.290499999999952</c:v>
                </c:pt>
                <c:pt idx="154587">
                  <c:v>-61.288499999999999</c:v>
                </c:pt>
                <c:pt idx="154588">
                  <c:v>-61.28649999999999</c:v>
                </c:pt>
                <c:pt idx="154589">
                  <c:v>-61.28449999999998</c:v>
                </c:pt>
                <c:pt idx="154590">
                  <c:v>-61.28249999999997</c:v>
                </c:pt>
                <c:pt idx="154591">
                  <c:v>-61.280499999999961</c:v>
                </c:pt>
                <c:pt idx="154592">
                  <c:v>-61.278499999999951</c:v>
                </c:pt>
                <c:pt idx="154593">
                  <c:v>-61.276499999999999</c:v>
                </c:pt>
                <c:pt idx="154594">
                  <c:v>-61.274499999999989</c:v>
                </c:pt>
                <c:pt idx="154595">
                  <c:v>-61.27249999999998</c:v>
                </c:pt>
                <c:pt idx="154596">
                  <c:v>-61.27049999999997</c:v>
                </c:pt>
                <c:pt idx="154597">
                  <c:v>-61.26849999999996</c:v>
                </c:pt>
                <c:pt idx="154598">
                  <c:v>-61.266499999999951</c:v>
                </c:pt>
                <c:pt idx="154599">
                  <c:v>-61.264499999999998</c:v>
                </c:pt>
                <c:pt idx="154600">
                  <c:v>-61.262499999999989</c:v>
                </c:pt>
                <c:pt idx="154601">
                  <c:v>-61.260499999999979</c:v>
                </c:pt>
                <c:pt idx="154602">
                  <c:v>-61.25849999999997</c:v>
                </c:pt>
                <c:pt idx="154603">
                  <c:v>-61.25649999999996</c:v>
                </c:pt>
                <c:pt idx="154604">
                  <c:v>-61.25449999999995</c:v>
                </c:pt>
                <c:pt idx="154605">
                  <c:v>-61.252499999999998</c:v>
                </c:pt>
                <c:pt idx="154606">
                  <c:v>-61.250499999999988</c:v>
                </c:pt>
                <c:pt idx="154607">
                  <c:v>-61.248499999999979</c:v>
                </c:pt>
                <c:pt idx="154608">
                  <c:v>-61.246499999999969</c:v>
                </c:pt>
                <c:pt idx="154609">
                  <c:v>-61.24449999999996</c:v>
                </c:pt>
                <c:pt idx="154610">
                  <c:v>-61.24249999999995</c:v>
                </c:pt>
                <c:pt idx="154611">
                  <c:v>-61.240499999999997</c:v>
                </c:pt>
                <c:pt idx="154612">
                  <c:v>-61.238499999999988</c:v>
                </c:pt>
                <c:pt idx="154613">
                  <c:v>-61.236499999999978</c:v>
                </c:pt>
                <c:pt idx="154614">
                  <c:v>-61.234499999999969</c:v>
                </c:pt>
                <c:pt idx="154615">
                  <c:v>-61.232499999999959</c:v>
                </c:pt>
                <c:pt idx="154616">
                  <c:v>-61.23049999999995</c:v>
                </c:pt>
                <c:pt idx="154617">
                  <c:v>-61.228499999999997</c:v>
                </c:pt>
                <c:pt idx="154618">
                  <c:v>-61.226499999999987</c:v>
                </c:pt>
                <c:pt idx="154619">
                  <c:v>-61.224499999999978</c:v>
                </c:pt>
                <c:pt idx="154620">
                  <c:v>-61.222499999999968</c:v>
                </c:pt>
                <c:pt idx="154621">
                  <c:v>-61.220499999999959</c:v>
                </c:pt>
                <c:pt idx="154622">
                  <c:v>-61.218499999999949</c:v>
                </c:pt>
                <c:pt idx="154623">
                  <c:v>-61.216499999999996</c:v>
                </c:pt>
                <c:pt idx="154624">
                  <c:v>-61.214499999999987</c:v>
                </c:pt>
                <c:pt idx="154625">
                  <c:v>-61.212499999999977</c:v>
                </c:pt>
                <c:pt idx="154626">
                  <c:v>-61.210499999999968</c:v>
                </c:pt>
                <c:pt idx="154627">
                  <c:v>-61.208499999999958</c:v>
                </c:pt>
                <c:pt idx="154628">
                  <c:v>-61.206500000000005</c:v>
                </c:pt>
                <c:pt idx="154629">
                  <c:v>-61.204499999999996</c:v>
                </c:pt>
                <c:pt idx="154630">
                  <c:v>-61.202499999999986</c:v>
                </c:pt>
                <c:pt idx="154631">
                  <c:v>-61.200499999999977</c:v>
                </c:pt>
                <c:pt idx="154632">
                  <c:v>-61.198499999999967</c:v>
                </c:pt>
                <c:pt idx="154633">
                  <c:v>-61.196499999999958</c:v>
                </c:pt>
                <c:pt idx="154634">
                  <c:v>-61.194500000000005</c:v>
                </c:pt>
                <c:pt idx="154635">
                  <c:v>-61.192499999999995</c:v>
                </c:pt>
                <c:pt idx="154636">
                  <c:v>-61.190499999999986</c:v>
                </c:pt>
                <c:pt idx="154637">
                  <c:v>-61.188499999999976</c:v>
                </c:pt>
                <c:pt idx="154638">
                  <c:v>-61.186499999999967</c:v>
                </c:pt>
                <c:pt idx="154639">
                  <c:v>-61.184499999999957</c:v>
                </c:pt>
                <c:pt idx="154640">
                  <c:v>-61.182500000000005</c:v>
                </c:pt>
                <c:pt idx="154641">
                  <c:v>-61.180499999999995</c:v>
                </c:pt>
                <c:pt idx="154642">
                  <c:v>-61.178499999999985</c:v>
                </c:pt>
                <c:pt idx="154643">
                  <c:v>-61.176499999999976</c:v>
                </c:pt>
                <c:pt idx="154644">
                  <c:v>-61.174499999999966</c:v>
                </c:pt>
                <c:pt idx="154645">
                  <c:v>-61.172499999999957</c:v>
                </c:pt>
                <c:pt idx="154646">
                  <c:v>-61.170500000000004</c:v>
                </c:pt>
                <c:pt idx="154647">
                  <c:v>-61.168499999999995</c:v>
                </c:pt>
                <c:pt idx="154648">
                  <c:v>-61.166499999999985</c:v>
                </c:pt>
                <c:pt idx="154649">
                  <c:v>-61.164499999999975</c:v>
                </c:pt>
                <c:pt idx="154650">
                  <c:v>-61.162499999999966</c:v>
                </c:pt>
                <c:pt idx="154651">
                  <c:v>-61.160499999999956</c:v>
                </c:pt>
                <c:pt idx="154652">
                  <c:v>-61.158500000000004</c:v>
                </c:pt>
                <c:pt idx="154653">
                  <c:v>-61.156499999999994</c:v>
                </c:pt>
                <c:pt idx="154654">
                  <c:v>-61.154499999999985</c:v>
                </c:pt>
                <c:pt idx="154655">
                  <c:v>-61.152499999999975</c:v>
                </c:pt>
                <c:pt idx="154656">
                  <c:v>-61.150499999999965</c:v>
                </c:pt>
                <c:pt idx="154657">
                  <c:v>-61.148499999999956</c:v>
                </c:pt>
                <c:pt idx="154658">
                  <c:v>-61.146500000000003</c:v>
                </c:pt>
                <c:pt idx="154659">
                  <c:v>-61.144499999999994</c:v>
                </c:pt>
                <c:pt idx="154660">
                  <c:v>-61.142499999999984</c:v>
                </c:pt>
                <c:pt idx="154661">
                  <c:v>-61.140499999999975</c:v>
                </c:pt>
                <c:pt idx="154662">
                  <c:v>-61.138499999999965</c:v>
                </c:pt>
                <c:pt idx="154663">
                  <c:v>-61.136499999999955</c:v>
                </c:pt>
                <c:pt idx="154664">
                  <c:v>-61.134500000000003</c:v>
                </c:pt>
                <c:pt idx="154665">
                  <c:v>-61.132499999999993</c:v>
                </c:pt>
                <c:pt idx="154666">
                  <c:v>-61.130499999999984</c:v>
                </c:pt>
                <c:pt idx="154667">
                  <c:v>-61.128499999999974</c:v>
                </c:pt>
                <c:pt idx="154668">
                  <c:v>-61.126499999999965</c:v>
                </c:pt>
                <c:pt idx="154669">
                  <c:v>-61.124499999999955</c:v>
                </c:pt>
                <c:pt idx="154670">
                  <c:v>-61.122500000000002</c:v>
                </c:pt>
                <c:pt idx="154671">
                  <c:v>-61.120499999999993</c:v>
                </c:pt>
                <c:pt idx="154672">
                  <c:v>-61.118499999999983</c:v>
                </c:pt>
                <c:pt idx="154673">
                  <c:v>-61.116499999999974</c:v>
                </c:pt>
                <c:pt idx="154674">
                  <c:v>-61.114499999999964</c:v>
                </c:pt>
                <c:pt idx="154675">
                  <c:v>-61.112499999999955</c:v>
                </c:pt>
                <c:pt idx="154676">
                  <c:v>-61.110500000000002</c:v>
                </c:pt>
                <c:pt idx="154677">
                  <c:v>-61.108499999999992</c:v>
                </c:pt>
                <c:pt idx="154678">
                  <c:v>-61.106499999999983</c:v>
                </c:pt>
                <c:pt idx="154679">
                  <c:v>-61.104499999999973</c:v>
                </c:pt>
                <c:pt idx="154680">
                  <c:v>-61.102499999999964</c:v>
                </c:pt>
                <c:pt idx="154681">
                  <c:v>-61.100499999999954</c:v>
                </c:pt>
                <c:pt idx="154682">
                  <c:v>-61.098500000000001</c:v>
                </c:pt>
                <c:pt idx="154683">
                  <c:v>-61.096499999999992</c:v>
                </c:pt>
                <c:pt idx="154684">
                  <c:v>-61.094499999999982</c:v>
                </c:pt>
                <c:pt idx="154685">
                  <c:v>-61.092499999999973</c:v>
                </c:pt>
                <c:pt idx="154686">
                  <c:v>-61.090499999999963</c:v>
                </c:pt>
                <c:pt idx="154687">
                  <c:v>-61.088499999999954</c:v>
                </c:pt>
                <c:pt idx="154688">
                  <c:v>-61.086500000000001</c:v>
                </c:pt>
                <c:pt idx="154689">
                  <c:v>-61.084499999999991</c:v>
                </c:pt>
                <c:pt idx="154690">
                  <c:v>-61.082499999999982</c:v>
                </c:pt>
                <c:pt idx="154691">
                  <c:v>-61.080499999999972</c:v>
                </c:pt>
                <c:pt idx="154692">
                  <c:v>-61.078499999999963</c:v>
                </c:pt>
                <c:pt idx="154693">
                  <c:v>-61.076499999999953</c:v>
                </c:pt>
                <c:pt idx="154694">
                  <c:v>-61.0745</c:v>
                </c:pt>
                <c:pt idx="154695">
                  <c:v>-61.072499999999991</c:v>
                </c:pt>
                <c:pt idx="154696">
                  <c:v>-61.070499999999981</c:v>
                </c:pt>
                <c:pt idx="154697">
                  <c:v>-61.068499999999972</c:v>
                </c:pt>
                <c:pt idx="154698">
                  <c:v>-61.066499999999962</c:v>
                </c:pt>
                <c:pt idx="154699">
                  <c:v>-61.064499999999953</c:v>
                </c:pt>
                <c:pt idx="154700">
                  <c:v>-61.0625</c:v>
                </c:pt>
                <c:pt idx="154701">
                  <c:v>-61.06049999999999</c:v>
                </c:pt>
                <c:pt idx="154702">
                  <c:v>-61.058499999999981</c:v>
                </c:pt>
                <c:pt idx="154703">
                  <c:v>-61.056499999999971</c:v>
                </c:pt>
                <c:pt idx="154704">
                  <c:v>-61.054499999999962</c:v>
                </c:pt>
                <c:pt idx="154705">
                  <c:v>-61.052499999999952</c:v>
                </c:pt>
                <c:pt idx="154706">
                  <c:v>-61.0505</c:v>
                </c:pt>
                <c:pt idx="154707">
                  <c:v>-61.04849999999999</c:v>
                </c:pt>
                <c:pt idx="154708">
                  <c:v>-61.04649999999998</c:v>
                </c:pt>
                <c:pt idx="154709">
                  <c:v>-61.044499999999971</c:v>
                </c:pt>
                <c:pt idx="154710">
                  <c:v>-61.042499999999961</c:v>
                </c:pt>
                <c:pt idx="154711">
                  <c:v>-61.040499999999952</c:v>
                </c:pt>
                <c:pt idx="154712">
                  <c:v>-61.038499999999999</c:v>
                </c:pt>
                <c:pt idx="154713">
                  <c:v>-61.03649999999999</c:v>
                </c:pt>
                <c:pt idx="154714">
                  <c:v>-61.03449999999998</c:v>
                </c:pt>
                <c:pt idx="154715">
                  <c:v>-61.03249999999997</c:v>
                </c:pt>
                <c:pt idx="154716">
                  <c:v>-61.030499999999961</c:v>
                </c:pt>
                <c:pt idx="154717">
                  <c:v>-61.028499999999951</c:v>
                </c:pt>
                <c:pt idx="154718">
                  <c:v>-61.026499999999999</c:v>
                </c:pt>
                <c:pt idx="154719">
                  <c:v>-61.024499999999989</c:v>
                </c:pt>
                <c:pt idx="154720">
                  <c:v>-61.02249999999998</c:v>
                </c:pt>
                <c:pt idx="154721">
                  <c:v>-61.02049999999997</c:v>
                </c:pt>
                <c:pt idx="154722">
                  <c:v>-61.01849999999996</c:v>
                </c:pt>
                <c:pt idx="154723">
                  <c:v>-61.016499999999951</c:v>
                </c:pt>
                <c:pt idx="154724">
                  <c:v>-61.014499999999998</c:v>
                </c:pt>
                <c:pt idx="154725">
                  <c:v>-61.012499999999989</c:v>
                </c:pt>
                <c:pt idx="154726">
                  <c:v>-61.010499999999979</c:v>
                </c:pt>
                <c:pt idx="154727">
                  <c:v>-61.00849999999997</c:v>
                </c:pt>
                <c:pt idx="154728">
                  <c:v>-61.00649999999996</c:v>
                </c:pt>
                <c:pt idx="154729">
                  <c:v>-61.00449999999995</c:v>
                </c:pt>
                <c:pt idx="154730">
                  <c:v>-61.002499999999998</c:v>
                </c:pt>
                <c:pt idx="154731">
                  <c:v>-61.000499999999988</c:v>
                </c:pt>
                <c:pt idx="154732">
                  <c:v>-60.998499999999979</c:v>
                </c:pt>
                <c:pt idx="154733">
                  <c:v>-60.996499999999969</c:v>
                </c:pt>
                <c:pt idx="154734">
                  <c:v>-60.99449999999996</c:v>
                </c:pt>
                <c:pt idx="154735">
                  <c:v>-60.99249999999995</c:v>
                </c:pt>
                <c:pt idx="154736">
                  <c:v>-60.990499999999997</c:v>
                </c:pt>
                <c:pt idx="154737">
                  <c:v>-60.988499999999988</c:v>
                </c:pt>
                <c:pt idx="154738">
                  <c:v>-60.986499999999978</c:v>
                </c:pt>
                <c:pt idx="154739">
                  <c:v>-60.984499999999969</c:v>
                </c:pt>
                <c:pt idx="154740">
                  <c:v>-60.982499999999959</c:v>
                </c:pt>
                <c:pt idx="154741">
                  <c:v>-60.98049999999995</c:v>
                </c:pt>
                <c:pt idx="154742">
                  <c:v>-60.978499999999997</c:v>
                </c:pt>
                <c:pt idx="154743">
                  <c:v>-60.976499999999987</c:v>
                </c:pt>
                <c:pt idx="154744">
                  <c:v>-60.974499999999978</c:v>
                </c:pt>
                <c:pt idx="154745">
                  <c:v>-60.972499999999968</c:v>
                </c:pt>
                <c:pt idx="154746">
                  <c:v>-60.970499999999959</c:v>
                </c:pt>
                <c:pt idx="154747">
                  <c:v>-60.968499999999949</c:v>
                </c:pt>
                <c:pt idx="154748">
                  <c:v>-60.966499999999996</c:v>
                </c:pt>
                <c:pt idx="154749">
                  <c:v>-60.964499999999987</c:v>
                </c:pt>
                <c:pt idx="154750">
                  <c:v>-60.962499999999977</c:v>
                </c:pt>
                <c:pt idx="154751">
                  <c:v>-60.960499999999968</c:v>
                </c:pt>
                <c:pt idx="154752">
                  <c:v>-60.958499999999958</c:v>
                </c:pt>
                <c:pt idx="154753">
                  <c:v>-60.956500000000005</c:v>
                </c:pt>
                <c:pt idx="154754">
                  <c:v>-60.954499999999996</c:v>
                </c:pt>
                <c:pt idx="154755">
                  <c:v>-60.952499999999986</c:v>
                </c:pt>
                <c:pt idx="154756">
                  <c:v>-60.950499999999977</c:v>
                </c:pt>
                <c:pt idx="154757">
                  <c:v>-60.948499999999967</c:v>
                </c:pt>
                <c:pt idx="154758">
                  <c:v>-60.946499999999958</c:v>
                </c:pt>
                <c:pt idx="154759">
                  <c:v>-60.944500000000005</c:v>
                </c:pt>
                <c:pt idx="154760">
                  <c:v>-60.942499999999995</c:v>
                </c:pt>
                <c:pt idx="154761">
                  <c:v>-60.940499999999986</c:v>
                </c:pt>
                <c:pt idx="154762">
                  <c:v>-60.938499999999976</c:v>
                </c:pt>
                <c:pt idx="154763">
                  <c:v>-60.936499999999967</c:v>
                </c:pt>
                <c:pt idx="154764">
                  <c:v>-60.934499999999957</c:v>
                </c:pt>
                <c:pt idx="154765">
                  <c:v>-60.932500000000005</c:v>
                </c:pt>
                <c:pt idx="154766">
                  <c:v>-60.930499999999995</c:v>
                </c:pt>
                <c:pt idx="154767">
                  <c:v>-60.928499999999985</c:v>
                </c:pt>
                <c:pt idx="154768">
                  <c:v>-60.926499999999976</c:v>
                </c:pt>
                <c:pt idx="154769">
                  <c:v>-60.924499999999966</c:v>
                </c:pt>
                <c:pt idx="154770">
                  <c:v>-60.922499999999957</c:v>
                </c:pt>
                <c:pt idx="154771">
                  <c:v>-60.920500000000004</c:v>
                </c:pt>
                <c:pt idx="154772">
                  <c:v>-60.918499999999995</c:v>
                </c:pt>
                <c:pt idx="154773">
                  <c:v>-60.916499999999985</c:v>
                </c:pt>
                <c:pt idx="154774">
                  <c:v>-60.914499999999975</c:v>
                </c:pt>
                <c:pt idx="154775">
                  <c:v>-60.912499999999966</c:v>
                </c:pt>
                <c:pt idx="154776">
                  <c:v>-60.910499999999956</c:v>
                </c:pt>
                <c:pt idx="154777">
                  <c:v>-60.908500000000004</c:v>
                </c:pt>
                <c:pt idx="154778">
                  <c:v>-60.906499999999994</c:v>
                </c:pt>
                <c:pt idx="154779">
                  <c:v>-60.904499999999985</c:v>
                </c:pt>
                <c:pt idx="154780">
                  <c:v>-60.902499999999975</c:v>
                </c:pt>
                <c:pt idx="154781">
                  <c:v>-60.900499999999965</c:v>
                </c:pt>
                <c:pt idx="154782">
                  <c:v>-60.898499999999956</c:v>
                </c:pt>
                <c:pt idx="154783">
                  <c:v>-60.896500000000003</c:v>
                </c:pt>
                <c:pt idx="154784">
                  <c:v>-60.894499999999994</c:v>
                </c:pt>
                <c:pt idx="154785">
                  <c:v>-60.892499999999984</c:v>
                </c:pt>
                <c:pt idx="154786">
                  <c:v>-60.890499999999975</c:v>
                </c:pt>
                <c:pt idx="154787">
                  <c:v>-60.888499999999965</c:v>
                </c:pt>
                <c:pt idx="154788">
                  <c:v>-60.886499999999955</c:v>
                </c:pt>
                <c:pt idx="154789">
                  <c:v>-60.884500000000003</c:v>
                </c:pt>
                <c:pt idx="154790">
                  <c:v>-60.882499999999993</c:v>
                </c:pt>
                <c:pt idx="154791">
                  <c:v>-60.880499999999984</c:v>
                </c:pt>
                <c:pt idx="154792">
                  <c:v>-60.878499999999974</c:v>
                </c:pt>
                <c:pt idx="154793">
                  <c:v>-60.876499999999965</c:v>
                </c:pt>
                <c:pt idx="154794">
                  <c:v>-60.874499999999955</c:v>
                </c:pt>
                <c:pt idx="154795">
                  <c:v>-60.872500000000002</c:v>
                </c:pt>
                <c:pt idx="154796">
                  <c:v>-60.870499999999993</c:v>
                </c:pt>
                <c:pt idx="154797">
                  <c:v>-60.868499999999983</c:v>
                </c:pt>
                <c:pt idx="154798">
                  <c:v>-60.866499999999974</c:v>
                </c:pt>
                <c:pt idx="154799">
                  <c:v>-60.864499999999964</c:v>
                </c:pt>
                <c:pt idx="154800">
                  <c:v>-60.862499999999955</c:v>
                </c:pt>
                <c:pt idx="154801">
                  <c:v>-60.860500000000002</c:v>
                </c:pt>
                <c:pt idx="154802">
                  <c:v>-60.858499999999992</c:v>
                </c:pt>
                <c:pt idx="154803">
                  <c:v>-60.856499999999983</c:v>
                </c:pt>
                <c:pt idx="154804">
                  <c:v>-60.854499999999973</c:v>
                </c:pt>
                <c:pt idx="154805">
                  <c:v>-60.852499999999964</c:v>
                </c:pt>
                <c:pt idx="154806">
                  <c:v>-60.850499999999954</c:v>
                </c:pt>
                <c:pt idx="154807">
                  <c:v>-60.848500000000001</c:v>
                </c:pt>
                <c:pt idx="154808">
                  <c:v>-60.846499999999992</c:v>
                </c:pt>
                <c:pt idx="154809">
                  <c:v>-60.844499999999982</c:v>
                </c:pt>
                <c:pt idx="154810">
                  <c:v>-60.842499999999973</c:v>
                </c:pt>
                <c:pt idx="154811">
                  <c:v>-60.840499999999963</c:v>
                </c:pt>
                <c:pt idx="154812">
                  <c:v>-60.838499999999954</c:v>
                </c:pt>
                <c:pt idx="154813">
                  <c:v>-60.836500000000001</c:v>
                </c:pt>
                <c:pt idx="154814">
                  <c:v>-60.834499999999991</c:v>
                </c:pt>
                <c:pt idx="154815">
                  <c:v>-60.832499999999982</c:v>
                </c:pt>
                <c:pt idx="154816">
                  <c:v>-60.830499999999972</c:v>
                </c:pt>
                <c:pt idx="154817">
                  <c:v>-60.828499999999963</c:v>
                </c:pt>
                <c:pt idx="154818">
                  <c:v>-60.826499999999953</c:v>
                </c:pt>
                <c:pt idx="154819">
                  <c:v>-60.8245</c:v>
                </c:pt>
                <c:pt idx="154820">
                  <c:v>-60.822499999999991</c:v>
                </c:pt>
                <c:pt idx="154821">
                  <c:v>-60.820499999999981</c:v>
                </c:pt>
                <c:pt idx="154822">
                  <c:v>-60.818499999999972</c:v>
                </c:pt>
                <c:pt idx="154823">
                  <c:v>-60.816499999999962</c:v>
                </c:pt>
                <c:pt idx="154824">
                  <c:v>-60.814499999999953</c:v>
                </c:pt>
                <c:pt idx="154825">
                  <c:v>-60.8125</c:v>
                </c:pt>
                <c:pt idx="154826">
                  <c:v>-60.81049999999999</c:v>
                </c:pt>
                <c:pt idx="154827">
                  <c:v>-60.808499999999981</c:v>
                </c:pt>
                <c:pt idx="154828">
                  <c:v>-60.806499999999971</c:v>
                </c:pt>
                <c:pt idx="154829">
                  <c:v>-60.804499999999962</c:v>
                </c:pt>
                <c:pt idx="154830">
                  <c:v>-60.802499999999952</c:v>
                </c:pt>
                <c:pt idx="154831">
                  <c:v>-60.8005</c:v>
                </c:pt>
                <c:pt idx="154832">
                  <c:v>-60.79849999999999</c:v>
                </c:pt>
                <c:pt idx="154833">
                  <c:v>-60.79649999999998</c:v>
                </c:pt>
                <c:pt idx="154834">
                  <c:v>-60.794499999999971</c:v>
                </c:pt>
                <c:pt idx="154835">
                  <c:v>-60.792499999999961</c:v>
                </c:pt>
                <c:pt idx="154836">
                  <c:v>-60.790499999999952</c:v>
                </c:pt>
                <c:pt idx="154837">
                  <c:v>-60.788499999999999</c:v>
                </c:pt>
                <c:pt idx="154838">
                  <c:v>-60.78649999999999</c:v>
                </c:pt>
                <c:pt idx="154839">
                  <c:v>-60.78449999999998</c:v>
                </c:pt>
                <c:pt idx="154840">
                  <c:v>-60.78249999999997</c:v>
                </c:pt>
                <c:pt idx="154841">
                  <c:v>-60.780499999999961</c:v>
                </c:pt>
                <c:pt idx="154842">
                  <c:v>-60.778499999999951</c:v>
                </c:pt>
                <c:pt idx="154843">
                  <c:v>-60.776499999999999</c:v>
                </c:pt>
                <c:pt idx="154844">
                  <c:v>-60.774499999999989</c:v>
                </c:pt>
                <c:pt idx="154845">
                  <c:v>-60.77249999999998</c:v>
                </c:pt>
                <c:pt idx="154846">
                  <c:v>-60.77049999999997</c:v>
                </c:pt>
                <c:pt idx="154847">
                  <c:v>-60.76849999999996</c:v>
                </c:pt>
                <c:pt idx="154848">
                  <c:v>-60.766499999999951</c:v>
                </c:pt>
                <c:pt idx="154849">
                  <c:v>-60.764499999999998</c:v>
                </c:pt>
                <c:pt idx="154850">
                  <c:v>-60.762499999999989</c:v>
                </c:pt>
                <c:pt idx="154851">
                  <c:v>-60.760499999999979</c:v>
                </c:pt>
                <c:pt idx="154852">
                  <c:v>-60.75849999999997</c:v>
                </c:pt>
                <c:pt idx="154853">
                  <c:v>-60.75649999999996</c:v>
                </c:pt>
                <c:pt idx="154854">
                  <c:v>-60.75449999999995</c:v>
                </c:pt>
                <c:pt idx="154855">
                  <c:v>-60.752499999999998</c:v>
                </c:pt>
                <c:pt idx="154856">
                  <c:v>-60.750499999999988</c:v>
                </c:pt>
                <c:pt idx="154857">
                  <c:v>-60.748499999999979</c:v>
                </c:pt>
                <c:pt idx="154858">
                  <c:v>-60.746499999999969</c:v>
                </c:pt>
                <c:pt idx="154859">
                  <c:v>-60.74449999999996</c:v>
                </c:pt>
                <c:pt idx="154860">
                  <c:v>-60.74249999999995</c:v>
                </c:pt>
                <c:pt idx="154861">
                  <c:v>-60.740499999999997</c:v>
                </c:pt>
                <c:pt idx="154862">
                  <c:v>-60.738499999999988</c:v>
                </c:pt>
                <c:pt idx="154863">
                  <c:v>-60.736499999999978</c:v>
                </c:pt>
                <c:pt idx="154864">
                  <c:v>-60.734499999999969</c:v>
                </c:pt>
                <c:pt idx="154865">
                  <c:v>-60.732499999999959</c:v>
                </c:pt>
                <c:pt idx="154866">
                  <c:v>-60.73049999999995</c:v>
                </c:pt>
                <c:pt idx="154867">
                  <c:v>-60.728499999999997</c:v>
                </c:pt>
                <c:pt idx="154868">
                  <c:v>-60.726499999999987</c:v>
                </c:pt>
                <c:pt idx="154869">
                  <c:v>-60.724499999999978</c:v>
                </c:pt>
                <c:pt idx="154870">
                  <c:v>-60.722499999999968</c:v>
                </c:pt>
                <c:pt idx="154871">
                  <c:v>-60.720499999999959</c:v>
                </c:pt>
                <c:pt idx="154872">
                  <c:v>-60.718499999999949</c:v>
                </c:pt>
                <c:pt idx="154873">
                  <c:v>-60.716499999999996</c:v>
                </c:pt>
                <c:pt idx="154874">
                  <c:v>-60.714499999999987</c:v>
                </c:pt>
                <c:pt idx="154875">
                  <c:v>-60.712499999999977</c:v>
                </c:pt>
                <c:pt idx="154876">
                  <c:v>-60.710499999999968</c:v>
                </c:pt>
                <c:pt idx="154877">
                  <c:v>-60.708499999999958</c:v>
                </c:pt>
                <c:pt idx="154878">
                  <c:v>-60.706500000000005</c:v>
                </c:pt>
                <c:pt idx="154879">
                  <c:v>-60.704499999999996</c:v>
                </c:pt>
                <c:pt idx="154880">
                  <c:v>-60.702499999999986</c:v>
                </c:pt>
                <c:pt idx="154881">
                  <c:v>-60.700499999999977</c:v>
                </c:pt>
                <c:pt idx="154882">
                  <c:v>-60.698499999999967</c:v>
                </c:pt>
                <c:pt idx="154883">
                  <c:v>-60.696499999999958</c:v>
                </c:pt>
                <c:pt idx="154884">
                  <c:v>-60.694500000000005</c:v>
                </c:pt>
                <c:pt idx="154885">
                  <c:v>-60.692499999999995</c:v>
                </c:pt>
                <c:pt idx="154886">
                  <c:v>-60.690499999999986</c:v>
                </c:pt>
                <c:pt idx="154887">
                  <c:v>-60.688499999999976</c:v>
                </c:pt>
                <c:pt idx="154888">
                  <c:v>-60.686499999999967</c:v>
                </c:pt>
                <c:pt idx="154889">
                  <c:v>-60.684499999999957</c:v>
                </c:pt>
                <c:pt idx="154890">
                  <c:v>-60.682500000000005</c:v>
                </c:pt>
                <c:pt idx="154891">
                  <c:v>-60.680499999999995</c:v>
                </c:pt>
                <c:pt idx="154892">
                  <c:v>-60.678499999999985</c:v>
                </c:pt>
                <c:pt idx="154893">
                  <c:v>-60.676499999999976</c:v>
                </c:pt>
                <c:pt idx="154894">
                  <c:v>-60.674499999999966</c:v>
                </c:pt>
                <c:pt idx="154895">
                  <c:v>-60.672499999999957</c:v>
                </c:pt>
                <c:pt idx="154896">
                  <c:v>-60.670500000000004</c:v>
                </c:pt>
                <c:pt idx="154897">
                  <c:v>-60.668499999999995</c:v>
                </c:pt>
                <c:pt idx="154898">
                  <c:v>-60.666499999999985</c:v>
                </c:pt>
                <c:pt idx="154899">
                  <c:v>-60.664499999999975</c:v>
                </c:pt>
                <c:pt idx="154900">
                  <c:v>-60.662499999999966</c:v>
                </c:pt>
                <c:pt idx="154901">
                  <c:v>-60.660499999999956</c:v>
                </c:pt>
                <c:pt idx="154902">
                  <c:v>-60.658500000000004</c:v>
                </c:pt>
                <c:pt idx="154903">
                  <c:v>-60.656499999999994</c:v>
                </c:pt>
                <c:pt idx="154904">
                  <c:v>-60.654499999999985</c:v>
                </c:pt>
                <c:pt idx="154905">
                  <c:v>-60.652499999999975</c:v>
                </c:pt>
                <c:pt idx="154906">
                  <c:v>-60.650499999999965</c:v>
                </c:pt>
                <c:pt idx="154907">
                  <c:v>-60.648499999999956</c:v>
                </c:pt>
                <c:pt idx="154908">
                  <c:v>-60.646500000000003</c:v>
                </c:pt>
                <c:pt idx="154909">
                  <c:v>-60.644499999999994</c:v>
                </c:pt>
                <c:pt idx="154910">
                  <c:v>-60.642499999999984</c:v>
                </c:pt>
                <c:pt idx="154911">
                  <c:v>-60.640499999999975</c:v>
                </c:pt>
                <c:pt idx="154912">
                  <c:v>-60.638499999999965</c:v>
                </c:pt>
                <c:pt idx="154913">
                  <c:v>-60.636499999999955</c:v>
                </c:pt>
                <c:pt idx="154914">
                  <c:v>-60.634500000000003</c:v>
                </c:pt>
                <c:pt idx="154915">
                  <c:v>-60.632499999999993</c:v>
                </c:pt>
                <c:pt idx="154916">
                  <c:v>-60.630499999999984</c:v>
                </c:pt>
                <c:pt idx="154917">
                  <c:v>-60.628499999999974</c:v>
                </c:pt>
                <c:pt idx="154918">
                  <c:v>-60.626499999999965</c:v>
                </c:pt>
                <c:pt idx="154919">
                  <c:v>-60.624499999999955</c:v>
                </c:pt>
                <c:pt idx="154920">
                  <c:v>-60.622500000000002</c:v>
                </c:pt>
                <c:pt idx="154921">
                  <c:v>-60.620499999999993</c:v>
                </c:pt>
                <c:pt idx="154922">
                  <c:v>-60.618499999999983</c:v>
                </c:pt>
                <c:pt idx="154923">
                  <c:v>-60.616499999999974</c:v>
                </c:pt>
                <c:pt idx="154924">
                  <c:v>-60.614499999999964</c:v>
                </c:pt>
                <c:pt idx="154925">
                  <c:v>-60.612499999999955</c:v>
                </c:pt>
                <c:pt idx="154926">
                  <c:v>-60.610500000000002</c:v>
                </c:pt>
                <c:pt idx="154927">
                  <c:v>-60.608499999999992</c:v>
                </c:pt>
                <c:pt idx="154928">
                  <c:v>-60.606499999999983</c:v>
                </c:pt>
                <c:pt idx="154929">
                  <c:v>-60.604499999999973</c:v>
                </c:pt>
                <c:pt idx="154930">
                  <c:v>-60.602499999999964</c:v>
                </c:pt>
                <c:pt idx="154931">
                  <c:v>-60.600499999999954</c:v>
                </c:pt>
                <c:pt idx="154932">
                  <c:v>-60.598500000000001</c:v>
                </c:pt>
                <c:pt idx="154933">
                  <c:v>-60.596499999999992</c:v>
                </c:pt>
                <c:pt idx="154934">
                  <c:v>-60.594499999999982</c:v>
                </c:pt>
                <c:pt idx="154935">
                  <c:v>-60.592499999999973</c:v>
                </c:pt>
                <c:pt idx="154936">
                  <c:v>-60.590499999999963</c:v>
                </c:pt>
                <c:pt idx="154937">
                  <c:v>-60.588499999999954</c:v>
                </c:pt>
                <c:pt idx="154938">
                  <c:v>-60.586500000000001</c:v>
                </c:pt>
                <c:pt idx="154939">
                  <c:v>-60.584499999999991</c:v>
                </c:pt>
                <c:pt idx="154940">
                  <c:v>-60.582499999999982</c:v>
                </c:pt>
                <c:pt idx="154941">
                  <c:v>-60.580499999999972</c:v>
                </c:pt>
                <c:pt idx="154942">
                  <c:v>-60.578499999999963</c:v>
                </c:pt>
                <c:pt idx="154943">
                  <c:v>-60.576499999999953</c:v>
                </c:pt>
                <c:pt idx="154944">
                  <c:v>-60.5745</c:v>
                </c:pt>
                <c:pt idx="154945">
                  <c:v>-60.572499999999991</c:v>
                </c:pt>
                <c:pt idx="154946">
                  <c:v>-60.570499999999981</c:v>
                </c:pt>
                <c:pt idx="154947">
                  <c:v>-60.568499999999972</c:v>
                </c:pt>
                <c:pt idx="154948">
                  <c:v>-60.566499999999962</c:v>
                </c:pt>
                <c:pt idx="154949">
                  <c:v>-60.564499999999953</c:v>
                </c:pt>
                <c:pt idx="154950">
                  <c:v>-60.5625</c:v>
                </c:pt>
                <c:pt idx="154951">
                  <c:v>-60.56049999999999</c:v>
                </c:pt>
                <c:pt idx="154952">
                  <c:v>-60.558499999999981</c:v>
                </c:pt>
                <c:pt idx="154953">
                  <c:v>-60.556499999999971</c:v>
                </c:pt>
                <c:pt idx="154954">
                  <c:v>-60.554499999999962</c:v>
                </c:pt>
                <c:pt idx="154955">
                  <c:v>-60.552499999999952</c:v>
                </c:pt>
                <c:pt idx="154956">
                  <c:v>-60.5505</c:v>
                </c:pt>
                <c:pt idx="154957">
                  <c:v>-60.54849999999999</c:v>
                </c:pt>
                <c:pt idx="154958">
                  <c:v>-60.54649999999998</c:v>
                </c:pt>
                <c:pt idx="154959">
                  <c:v>-60.544499999999971</c:v>
                </c:pt>
                <c:pt idx="154960">
                  <c:v>-60.542499999999961</c:v>
                </c:pt>
                <c:pt idx="154961">
                  <c:v>-60.540499999999952</c:v>
                </c:pt>
                <c:pt idx="154962">
                  <c:v>-60.538499999999999</c:v>
                </c:pt>
                <c:pt idx="154963">
                  <c:v>-60.53649999999999</c:v>
                </c:pt>
                <c:pt idx="154964">
                  <c:v>-60.53449999999998</c:v>
                </c:pt>
                <c:pt idx="154965">
                  <c:v>-60.53249999999997</c:v>
                </c:pt>
                <c:pt idx="154966">
                  <c:v>-60.530499999999961</c:v>
                </c:pt>
                <c:pt idx="154967">
                  <c:v>-60.528499999999951</c:v>
                </c:pt>
                <c:pt idx="154968">
                  <c:v>-60.526499999999999</c:v>
                </c:pt>
                <c:pt idx="154969">
                  <c:v>-60.524499999999989</c:v>
                </c:pt>
                <c:pt idx="154970">
                  <c:v>-60.52249999999998</c:v>
                </c:pt>
                <c:pt idx="154971">
                  <c:v>-60.52049999999997</c:v>
                </c:pt>
                <c:pt idx="154972">
                  <c:v>-60.51849999999996</c:v>
                </c:pt>
                <c:pt idx="154973">
                  <c:v>-60.516499999999951</c:v>
                </c:pt>
                <c:pt idx="154974">
                  <c:v>-60.514499999999998</c:v>
                </c:pt>
                <c:pt idx="154975">
                  <c:v>-60.512499999999989</c:v>
                </c:pt>
                <c:pt idx="154976">
                  <c:v>-60.510499999999979</c:v>
                </c:pt>
                <c:pt idx="154977">
                  <c:v>-60.50849999999997</c:v>
                </c:pt>
                <c:pt idx="154978">
                  <c:v>-60.50649999999996</c:v>
                </c:pt>
                <c:pt idx="154979">
                  <c:v>-60.50449999999995</c:v>
                </c:pt>
                <c:pt idx="154980">
                  <c:v>-60.502499999999998</c:v>
                </c:pt>
                <c:pt idx="154981">
                  <c:v>-60.500499999999988</c:v>
                </c:pt>
                <c:pt idx="154982">
                  <c:v>-60.498499999999979</c:v>
                </c:pt>
                <c:pt idx="154983">
                  <c:v>-60.496499999999969</c:v>
                </c:pt>
                <c:pt idx="154984">
                  <c:v>-60.49449999999996</c:v>
                </c:pt>
                <c:pt idx="154985">
                  <c:v>-60.49249999999995</c:v>
                </c:pt>
                <c:pt idx="154986">
                  <c:v>-60.490499999999997</c:v>
                </c:pt>
                <c:pt idx="154987">
                  <c:v>-60.488499999999988</c:v>
                </c:pt>
                <c:pt idx="154988">
                  <c:v>-60.486499999999978</c:v>
                </c:pt>
                <c:pt idx="154989">
                  <c:v>-60.484499999999969</c:v>
                </c:pt>
                <c:pt idx="154990">
                  <c:v>-60.482499999999959</c:v>
                </c:pt>
                <c:pt idx="154991">
                  <c:v>-60.48049999999995</c:v>
                </c:pt>
                <c:pt idx="154992">
                  <c:v>-60.478499999999997</c:v>
                </c:pt>
                <c:pt idx="154993">
                  <c:v>-60.476499999999987</c:v>
                </c:pt>
                <c:pt idx="154994">
                  <c:v>-60.474499999999978</c:v>
                </c:pt>
                <c:pt idx="154995">
                  <c:v>-60.472499999999968</c:v>
                </c:pt>
                <c:pt idx="154996">
                  <c:v>-60.470499999999959</c:v>
                </c:pt>
                <c:pt idx="154997">
                  <c:v>-60.468499999999949</c:v>
                </c:pt>
                <c:pt idx="154998">
                  <c:v>-60.466499999999996</c:v>
                </c:pt>
                <c:pt idx="154999">
                  <c:v>-60.464499999999987</c:v>
                </c:pt>
                <c:pt idx="155000">
                  <c:v>-60.462499999999977</c:v>
                </c:pt>
                <c:pt idx="155001">
                  <c:v>-60.460499999999968</c:v>
                </c:pt>
                <c:pt idx="155002">
                  <c:v>-60.458499999999958</c:v>
                </c:pt>
                <c:pt idx="155003">
                  <c:v>-60.456500000000005</c:v>
                </c:pt>
                <c:pt idx="155004">
                  <c:v>-60.454499999999996</c:v>
                </c:pt>
                <c:pt idx="155005">
                  <c:v>-60.452499999999986</c:v>
                </c:pt>
                <c:pt idx="155006">
                  <c:v>-60.450499999999977</c:v>
                </c:pt>
                <c:pt idx="155007">
                  <c:v>-60.448499999999967</c:v>
                </c:pt>
                <c:pt idx="155008">
                  <c:v>-60.446499999999958</c:v>
                </c:pt>
                <c:pt idx="155009">
                  <c:v>-60.444500000000005</c:v>
                </c:pt>
                <c:pt idx="155010">
                  <c:v>-60.442499999999995</c:v>
                </c:pt>
                <c:pt idx="155011">
                  <c:v>-60.440499999999986</c:v>
                </c:pt>
                <c:pt idx="155012">
                  <c:v>-60.438499999999976</c:v>
                </c:pt>
                <c:pt idx="155013">
                  <c:v>-60.436499999999967</c:v>
                </c:pt>
                <c:pt idx="155014">
                  <c:v>-60.434499999999957</c:v>
                </c:pt>
                <c:pt idx="155015">
                  <c:v>-60.432500000000005</c:v>
                </c:pt>
                <c:pt idx="155016">
                  <c:v>-60.430499999999995</c:v>
                </c:pt>
                <c:pt idx="155017">
                  <c:v>-60.428499999999985</c:v>
                </c:pt>
                <c:pt idx="155018">
                  <c:v>-60.426499999999976</c:v>
                </c:pt>
                <c:pt idx="155019">
                  <c:v>-60.424499999999966</c:v>
                </c:pt>
                <c:pt idx="155020">
                  <c:v>-60.422499999999957</c:v>
                </c:pt>
                <c:pt idx="155021">
                  <c:v>-60.420500000000004</c:v>
                </c:pt>
                <c:pt idx="155022">
                  <c:v>-60.418499999999995</c:v>
                </c:pt>
                <c:pt idx="155023">
                  <c:v>-60.416499999999985</c:v>
                </c:pt>
                <c:pt idx="155024">
                  <c:v>-60.414499999999975</c:v>
                </c:pt>
                <c:pt idx="155025">
                  <c:v>-60.412499999999966</c:v>
                </c:pt>
                <c:pt idx="155026">
                  <c:v>-60.410499999999956</c:v>
                </c:pt>
                <c:pt idx="155027">
                  <c:v>-60.408500000000004</c:v>
                </c:pt>
                <c:pt idx="155028">
                  <c:v>-60.406499999999994</c:v>
                </c:pt>
                <c:pt idx="155029">
                  <c:v>-60.404499999999985</c:v>
                </c:pt>
                <c:pt idx="155030">
                  <c:v>-60.402499999999975</c:v>
                </c:pt>
                <c:pt idx="155031">
                  <c:v>-60.400499999999965</c:v>
                </c:pt>
                <c:pt idx="155032">
                  <c:v>-60.398499999999956</c:v>
                </c:pt>
                <c:pt idx="155033">
                  <c:v>-60.396500000000003</c:v>
                </c:pt>
                <c:pt idx="155034">
                  <c:v>-60.394499999999994</c:v>
                </c:pt>
                <c:pt idx="155035">
                  <c:v>-60.392499999999984</c:v>
                </c:pt>
                <c:pt idx="155036">
                  <c:v>-60.390499999999975</c:v>
                </c:pt>
                <c:pt idx="155037">
                  <c:v>-60.388499999999965</c:v>
                </c:pt>
                <c:pt idx="155038">
                  <c:v>-60.386499999999955</c:v>
                </c:pt>
                <c:pt idx="155039">
                  <c:v>-60.384500000000003</c:v>
                </c:pt>
                <c:pt idx="155040">
                  <c:v>-60.382499999999993</c:v>
                </c:pt>
                <c:pt idx="155041">
                  <c:v>-60.380499999999984</c:v>
                </c:pt>
                <c:pt idx="155042">
                  <c:v>-60.378499999999974</c:v>
                </c:pt>
                <c:pt idx="155043">
                  <c:v>-60.376499999999965</c:v>
                </c:pt>
                <c:pt idx="155044">
                  <c:v>-60.374499999999955</c:v>
                </c:pt>
                <c:pt idx="155045">
                  <c:v>-60.372500000000002</c:v>
                </c:pt>
                <c:pt idx="155046">
                  <c:v>-60.370499999999993</c:v>
                </c:pt>
                <c:pt idx="155047">
                  <c:v>-60.368499999999983</c:v>
                </c:pt>
                <c:pt idx="155048">
                  <c:v>-60.366499999999974</c:v>
                </c:pt>
                <c:pt idx="155049">
                  <c:v>-60.364499999999964</c:v>
                </c:pt>
                <c:pt idx="155050">
                  <c:v>-60.362499999999955</c:v>
                </c:pt>
                <c:pt idx="155051">
                  <c:v>-60.360500000000002</c:v>
                </c:pt>
                <c:pt idx="155052">
                  <c:v>-60.358499999999992</c:v>
                </c:pt>
                <c:pt idx="155053">
                  <c:v>-60.356499999999983</c:v>
                </c:pt>
                <c:pt idx="155054">
                  <c:v>-60.354499999999973</c:v>
                </c:pt>
                <c:pt idx="155055">
                  <c:v>-60.352499999999964</c:v>
                </c:pt>
                <c:pt idx="155056">
                  <c:v>-60.350499999999954</c:v>
                </c:pt>
                <c:pt idx="155057">
                  <c:v>-60.348500000000001</c:v>
                </c:pt>
                <c:pt idx="155058">
                  <c:v>-60.346499999999992</c:v>
                </c:pt>
                <c:pt idx="155059">
                  <c:v>-60.344499999999982</c:v>
                </c:pt>
                <c:pt idx="155060">
                  <c:v>-60.342499999999973</c:v>
                </c:pt>
                <c:pt idx="155061">
                  <c:v>-60.340499999999963</c:v>
                </c:pt>
                <c:pt idx="155062">
                  <c:v>-60.338499999999954</c:v>
                </c:pt>
                <c:pt idx="155063">
                  <c:v>-60.336500000000001</c:v>
                </c:pt>
                <c:pt idx="155064">
                  <c:v>-60.334499999999991</c:v>
                </c:pt>
                <c:pt idx="155065">
                  <c:v>-60.332499999999982</c:v>
                </c:pt>
                <c:pt idx="155066">
                  <c:v>-60.330499999999972</c:v>
                </c:pt>
                <c:pt idx="155067">
                  <c:v>-60.328499999999963</c:v>
                </c:pt>
                <c:pt idx="155068">
                  <c:v>-60.326499999999953</c:v>
                </c:pt>
                <c:pt idx="155069">
                  <c:v>-60.3245</c:v>
                </c:pt>
                <c:pt idx="155070">
                  <c:v>-60.322499999999991</c:v>
                </c:pt>
                <c:pt idx="155071">
                  <c:v>-60.320499999999981</c:v>
                </c:pt>
                <c:pt idx="155072">
                  <c:v>-60.318499999999972</c:v>
                </c:pt>
                <c:pt idx="155073">
                  <c:v>-60.316499999999962</c:v>
                </c:pt>
                <c:pt idx="155074">
                  <c:v>-60.314499999999953</c:v>
                </c:pt>
                <c:pt idx="155075">
                  <c:v>-60.3125</c:v>
                </c:pt>
                <c:pt idx="155076">
                  <c:v>-60.31049999999999</c:v>
                </c:pt>
                <c:pt idx="155077">
                  <c:v>-60.308499999999981</c:v>
                </c:pt>
                <c:pt idx="155078">
                  <c:v>-60.306499999999971</c:v>
                </c:pt>
                <c:pt idx="155079">
                  <c:v>-60.304499999999962</c:v>
                </c:pt>
                <c:pt idx="155080">
                  <c:v>-60.302499999999952</c:v>
                </c:pt>
                <c:pt idx="155081">
                  <c:v>-60.3005</c:v>
                </c:pt>
                <c:pt idx="155082">
                  <c:v>-60.29849999999999</c:v>
                </c:pt>
                <c:pt idx="155083">
                  <c:v>-60.29649999999998</c:v>
                </c:pt>
                <c:pt idx="155084">
                  <c:v>-60.294499999999971</c:v>
                </c:pt>
                <c:pt idx="155085">
                  <c:v>-60.292499999999961</c:v>
                </c:pt>
                <c:pt idx="155086">
                  <c:v>-60.290499999999952</c:v>
                </c:pt>
                <c:pt idx="155087">
                  <c:v>-60.288499999999999</c:v>
                </c:pt>
                <c:pt idx="155088">
                  <c:v>-60.28649999999999</c:v>
                </c:pt>
                <c:pt idx="155089">
                  <c:v>-60.28449999999998</c:v>
                </c:pt>
                <c:pt idx="155090">
                  <c:v>-60.28249999999997</c:v>
                </c:pt>
                <c:pt idx="155091">
                  <c:v>-60.280499999999961</c:v>
                </c:pt>
                <c:pt idx="155092">
                  <c:v>-60.278499999999951</c:v>
                </c:pt>
                <c:pt idx="155093">
                  <c:v>-60.276499999999999</c:v>
                </c:pt>
                <c:pt idx="155094">
                  <c:v>-60.274499999999989</c:v>
                </c:pt>
                <c:pt idx="155095">
                  <c:v>-60.27249999999998</c:v>
                </c:pt>
                <c:pt idx="155096">
                  <c:v>-60.27049999999997</c:v>
                </c:pt>
                <c:pt idx="155097">
                  <c:v>-60.26849999999996</c:v>
                </c:pt>
                <c:pt idx="155098">
                  <c:v>-60.266499999999951</c:v>
                </c:pt>
                <c:pt idx="155099">
                  <c:v>-60.264499999999998</c:v>
                </c:pt>
                <c:pt idx="155100">
                  <c:v>-60.262499999999989</c:v>
                </c:pt>
                <c:pt idx="155101">
                  <c:v>-60.260499999999979</c:v>
                </c:pt>
                <c:pt idx="155102">
                  <c:v>-60.25849999999997</c:v>
                </c:pt>
                <c:pt idx="155103">
                  <c:v>-60.25649999999996</c:v>
                </c:pt>
                <c:pt idx="155104">
                  <c:v>-60.25449999999995</c:v>
                </c:pt>
                <c:pt idx="155105">
                  <c:v>-60.252499999999998</c:v>
                </c:pt>
                <c:pt idx="155106">
                  <c:v>-60.250499999999988</c:v>
                </c:pt>
                <c:pt idx="155107">
                  <c:v>-60.248499999999979</c:v>
                </c:pt>
                <c:pt idx="155108">
                  <c:v>-60.246499999999969</c:v>
                </c:pt>
                <c:pt idx="155109">
                  <c:v>-60.24449999999996</c:v>
                </c:pt>
                <c:pt idx="155110">
                  <c:v>-60.24249999999995</c:v>
                </c:pt>
                <c:pt idx="155111">
                  <c:v>-60.240499999999997</c:v>
                </c:pt>
                <c:pt idx="155112">
                  <c:v>-60.238499999999988</c:v>
                </c:pt>
                <c:pt idx="155113">
                  <c:v>-60.236499999999978</c:v>
                </c:pt>
                <c:pt idx="155114">
                  <c:v>-60.234499999999969</c:v>
                </c:pt>
                <c:pt idx="155115">
                  <c:v>-60.232499999999959</c:v>
                </c:pt>
                <c:pt idx="155116">
                  <c:v>-60.23049999999995</c:v>
                </c:pt>
                <c:pt idx="155117">
                  <c:v>-60.228499999999997</c:v>
                </c:pt>
                <c:pt idx="155118">
                  <c:v>-60.226499999999987</c:v>
                </c:pt>
                <c:pt idx="155119">
                  <c:v>-60.224499999999978</c:v>
                </c:pt>
                <c:pt idx="155120">
                  <c:v>-60.222499999999968</c:v>
                </c:pt>
                <c:pt idx="155121">
                  <c:v>-60.220499999999959</c:v>
                </c:pt>
                <c:pt idx="155122">
                  <c:v>-60.218499999999949</c:v>
                </c:pt>
                <c:pt idx="155123">
                  <c:v>-60.216499999999996</c:v>
                </c:pt>
                <c:pt idx="155124">
                  <c:v>-60.214499999999987</c:v>
                </c:pt>
                <c:pt idx="155125">
                  <c:v>-60.212499999999977</c:v>
                </c:pt>
                <c:pt idx="155126">
                  <c:v>-60.210499999999968</c:v>
                </c:pt>
                <c:pt idx="155127">
                  <c:v>-60.208499999999958</c:v>
                </c:pt>
                <c:pt idx="155128">
                  <c:v>-60.206500000000005</c:v>
                </c:pt>
                <c:pt idx="155129">
                  <c:v>-60.204499999999996</c:v>
                </c:pt>
                <c:pt idx="155130">
                  <c:v>-60.202499999999986</c:v>
                </c:pt>
                <c:pt idx="155131">
                  <c:v>-60.200499999999977</c:v>
                </c:pt>
                <c:pt idx="155132">
                  <c:v>-60.198499999999967</c:v>
                </c:pt>
                <c:pt idx="155133">
                  <c:v>-60.196499999999958</c:v>
                </c:pt>
                <c:pt idx="155134">
                  <c:v>-60.194500000000005</c:v>
                </c:pt>
                <c:pt idx="155135">
                  <c:v>-60.192499999999995</c:v>
                </c:pt>
                <c:pt idx="155136">
                  <c:v>-60.190499999999986</c:v>
                </c:pt>
                <c:pt idx="155137">
                  <c:v>-60.188499999999976</c:v>
                </c:pt>
                <c:pt idx="155138">
                  <c:v>-60.186499999999967</c:v>
                </c:pt>
                <c:pt idx="155139">
                  <c:v>-60.184499999999957</c:v>
                </c:pt>
                <c:pt idx="155140">
                  <c:v>-60.182500000000005</c:v>
                </c:pt>
                <c:pt idx="155141">
                  <c:v>-60.180499999999995</c:v>
                </c:pt>
                <c:pt idx="155142">
                  <c:v>-60.178499999999985</c:v>
                </c:pt>
                <c:pt idx="155143">
                  <c:v>-60.176499999999976</c:v>
                </c:pt>
                <c:pt idx="155144">
                  <c:v>-60.174499999999966</c:v>
                </c:pt>
                <c:pt idx="155145">
                  <c:v>-60.172499999999957</c:v>
                </c:pt>
                <c:pt idx="155146">
                  <c:v>-60.170500000000004</c:v>
                </c:pt>
                <c:pt idx="155147">
                  <c:v>-60.168499999999995</c:v>
                </c:pt>
                <c:pt idx="155148">
                  <c:v>-60.166499999999985</c:v>
                </c:pt>
                <c:pt idx="155149">
                  <c:v>-60.164499999999975</c:v>
                </c:pt>
                <c:pt idx="155150">
                  <c:v>-60.162499999999966</c:v>
                </c:pt>
                <c:pt idx="155151">
                  <c:v>-60.160499999999956</c:v>
                </c:pt>
                <c:pt idx="155152">
                  <c:v>-60.158500000000004</c:v>
                </c:pt>
                <c:pt idx="155153">
                  <c:v>-60.156499999999994</c:v>
                </c:pt>
                <c:pt idx="155154">
                  <c:v>-60.154499999999985</c:v>
                </c:pt>
                <c:pt idx="155155">
                  <c:v>-60.152499999999975</c:v>
                </c:pt>
                <c:pt idx="155156">
                  <c:v>-60.150499999999965</c:v>
                </c:pt>
                <c:pt idx="155157">
                  <c:v>-60.148499999999956</c:v>
                </c:pt>
                <c:pt idx="155158">
                  <c:v>-60.146500000000003</c:v>
                </c:pt>
                <c:pt idx="155159">
                  <c:v>-60.144499999999994</c:v>
                </c:pt>
                <c:pt idx="155160">
                  <c:v>-60.142499999999984</c:v>
                </c:pt>
                <c:pt idx="155161">
                  <c:v>-60.140499999999975</c:v>
                </c:pt>
                <c:pt idx="155162">
                  <c:v>-60.138499999999965</c:v>
                </c:pt>
                <c:pt idx="155163">
                  <c:v>-60.136499999999955</c:v>
                </c:pt>
                <c:pt idx="155164">
                  <c:v>-60.134500000000003</c:v>
                </c:pt>
                <c:pt idx="155165">
                  <c:v>-60.132499999999993</c:v>
                </c:pt>
                <c:pt idx="155166">
                  <c:v>-60.130499999999984</c:v>
                </c:pt>
                <c:pt idx="155167">
                  <c:v>-60.128499999999974</c:v>
                </c:pt>
                <c:pt idx="155168">
                  <c:v>-60.126499999999965</c:v>
                </c:pt>
                <c:pt idx="155169">
                  <c:v>-60.124499999999955</c:v>
                </c:pt>
                <c:pt idx="155170">
                  <c:v>-60.122500000000002</c:v>
                </c:pt>
                <c:pt idx="155171">
                  <c:v>-60.120499999999993</c:v>
                </c:pt>
                <c:pt idx="155172">
                  <c:v>-60.118499999999983</c:v>
                </c:pt>
                <c:pt idx="155173">
                  <c:v>-60.116499999999974</c:v>
                </c:pt>
                <c:pt idx="155174">
                  <c:v>-60.114499999999964</c:v>
                </c:pt>
                <c:pt idx="155175">
                  <c:v>-60.112499999999955</c:v>
                </c:pt>
                <c:pt idx="155176">
                  <c:v>-60.110500000000002</c:v>
                </c:pt>
                <c:pt idx="155177">
                  <c:v>-60.108499999999992</c:v>
                </c:pt>
                <c:pt idx="155178">
                  <c:v>-60.106499999999983</c:v>
                </c:pt>
                <c:pt idx="155179">
                  <c:v>-60.104499999999973</c:v>
                </c:pt>
                <c:pt idx="155180">
                  <c:v>-60.102499999999964</c:v>
                </c:pt>
                <c:pt idx="155181">
                  <c:v>-60.100499999999954</c:v>
                </c:pt>
                <c:pt idx="155182">
                  <c:v>-60.098500000000001</c:v>
                </c:pt>
                <c:pt idx="155183">
                  <c:v>-60.096499999999992</c:v>
                </c:pt>
                <c:pt idx="155184">
                  <c:v>-60.094499999999982</c:v>
                </c:pt>
                <c:pt idx="155185">
                  <c:v>-60.092499999999973</c:v>
                </c:pt>
                <c:pt idx="155186">
                  <c:v>-60.090499999999963</c:v>
                </c:pt>
                <c:pt idx="155187">
                  <c:v>-60.088499999999954</c:v>
                </c:pt>
                <c:pt idx="155188">
                  <c:v>-60.086500000000001</c:v>
                </c:pt>
                <c:pt idx="155189">
                  <c:v>-60.084499999999991</c:v>
                </c:pt>
                <c:pt idx="155190">
                  <c:v>-60.082499999999982</c:v>
                </c:pt>
                <c:pt idx="155191">
                  <c:v>-60.080499999999972</c:v>
                </c:pt>
                <c:pt idx="155192">
                  <c:v>-60.078499999999963</c:v>
                </c:pt>
                <c:pt idx="155193">
                  <c:v>-60.076499999999953</c:v>
                </c:pt>
                <c:pt idx="155194">
                  <c:v>-60.0745</c:v>
                </c:pt>
                <c:pt idx="155195">
                  <c:v>-60.072499999999991</c:v>
                </c:pt>
                <c:pt idx="155196">
                  <c:v>-60.070499999999981</c:v>
                </c:pt>
                <c:pt idx="155197">
                  <c:v>-60.068499999999972</c:v>
                </c:pt>
                <c:pt idx="155198">
                  <c:v>-60.066499999999962</c:v>
                </c:pt>
                <c:pt idx="155199">
                  <c:v>-60.064499999999953</c:v>
                </c:pt>
                <c:pt idx="155200">
                  <c:v>-60.0625</c:v>
                </c:pt>
                <c:pt idx="155201">
                  <c:v>-60.06049999999999</c:v>
                </c:pt>
                <c:pt idx="155202">
                  <c:v>-60.058499999999981</c:v>
                </c:pt>
                <c:pt idx="155203">
                  <c:v>-60.056499999999971</c:v>
                </c:pt>
                <c:pt idx="155204">
                  <c:v>-60.054499999999962</c:v>
                </c:pt>
                <c:pt idx="155205">
                  <c:v>-60.052499999999952</c:v>
                </c:pt>
                <c:pt idx="155206">
                  <c:v>-60.0505</c:v>
                </c:pt>
                <c:pt idx="155207">
                  <c:v>-60.04849999999999</c:v>
                </c:pt>
                <c:pt idx="155208">
                  <c:v>-60.04649999999998</c:v>
                </c:pt>
                <c:pt idx="155209">
                  <c:v>-60.044499999999971</c:v>
                </c:pt>
                <c:pt idx="155210">
                  <c:v>-60.042499999999961</c:v>
                </c:pt>
                <c:pt idx="155211">
                  <c:v>-60.040499999999952</c:v>
                </c:pt>
                <c:pt idx="155212">
                  <c:v>-60.038499999999999</c:v>
                </c:pt>
                <c:pt idx="155213">
                  <c:v>-60.03649999999999</c:v>
                </c:pt>
                <c:pt idx="155214">
                  <c:v>-60.03449999999998</c:v>
                </c:pt>
                <c:pt idx="155215">
                  <c:v>-60.03249999999997</c:v>
                </c:pt>
                <c:pt idx="155216">
                  <c:v>-60.030499999999961</c:v>
                </c:pt>
                <c:pt idx="155217">
                  <c:v>-60.028499999999951</c:v>
                </c:pt>
                <c:pt idx="155218">
                  <c:v>-60.026499999999999</c:v>
                </c:pt>
                <c:pt idx="155219">
                  <c:v>-60.024499999999989</c:v>
                </c:pt>
                <c:pt idx="155220">
                  <c:v>-60.02249999999998</c:v>
                </c:pt>
                <c:pt idx="155221">
                  <c:v>-60.02049999999997</c:v>
                </c:pt>
                <c:pt idx="155222">
                  <c:v>-60.01849999999996</c:v>
                </c:pt>
                <c:pt idx="155223">
                  <c:v>-60.016499999999951</c:v>
                </c:pt>
                <c:pt idx="155224">
                  <c:v>-60.014499999999998</c:v>
                </c:pt>
                <c:pt idx="155225">
                  <c:v>-60.012499999999989</c:v>
                </c:pt>
                <c:pt idx="155226">
                  <c:v>-60.010499999999979</c:v>
                </c:pt>
                <c:pt idx="155227">
                  <c:v>-60.00849999999997</c:v>
                </c:pt>
                <c:pt idx="155228">
                  <c:v>-60.00649999999996</c:v>
                </c:pt>
                <c:pt idx="155229">
                  <c:v>-60.00449999999995</c:v>
                </c:pt>
                <c:pt idx="155230">
                  <c:v>-60.002499999999998</c:v>
                </c:pt>
                <c:pt idx="155231">
                  <c:v>-60.000499999999988</c:v>
                </c:pt>
                <c:pt idx="155232">
                  <c:v>-59.998499999999979</c:v>
                </c:pt>
                <c:pt idx="155233">
                  <c:v>-59.996499999999969</c:v>
                </c:pt>
                <c:pt idx="155234">
                  <c:v>-59.99449999999996</c:v>
                </c:pt>
                <c:pt idx="155235">
                  <c:v>-59.99249999999995</c:v>
                </c:pt>
                <c:pt idx="155236">
                  <c:v>-59.990499999999997</c:v>
                </c:pt>
                <c:pt idx="155237">
                  <c:v>-59.988499999999988</c:v>
                </c:pt>
                <c:pt idx="155238">
                  <c:v>-59.986499999999978</c:v>
                </c:pt>
                <c:pt idx="155239">
                  <c:v>-59.984499999999969</c:v>
                </c:pt>
                <c:pt idx="155240">
                  <c:v>-59.982499999999959</c:v>
                </c:pt>
                <c:pt idx="155241">
                  <c:v>-59.98049999999995</c:v>
                </c:pt>
                <c:pt idx="155242">
                  <c:v>-59.978499999999997</c:v>
                </c:pt>
                <c:pt idx="155243">
                  <c:v>-59.976499999999987</c:v>
                </c:pt>
                <c:pt idx="155244">
                  <c:v>-59.974499999999978</c:v>
                </c:pt>
                <c:pt idx="155245">
                  <c:v>-59.972499999999968</c:v>
                </c:pt>
                <c:pt idx="155246">
                  <c:v>-59.970499999999959</c:v>
                </c:pt>
                <c:pt idx="155247">
                  <c:v>-59.968499999999949</c:v>
                </c:pt>
                <c:pt idx="155248">
                  <c:v>-59.966499999999996</c:v>
                </c:pt>
                <c:pt idx="155249">
                  <c:v>-59.964499999999987</c:v>
                </c:pt>
                <c:pt idx="155250">
                  <c:v>-59.962499999999977</c:v>
                </c:pt>
                <c:pt idx="155251">
                  <c:v>-59.960499999999968</c:v>
                </c:pt>
                <c:pt idx="155252">
                  <c:v>-59.958499999999958</c:v>
                </c:pt>
                <c:pt idx="155253">
                  <c:v>-59.956500000000005</c:v>
                </c:pt>
                <c:pt idx="155254">
                  <c:v>-59.954499999999996</c:v>
                </c:pt>
                <c:pt idx="155255">
                  <c:v>-59.952499999999986</c:v>
                </c:pt>
                <c:pt idx="155256">
                  <c:v>-59.950499999999977</c:v>
                </c:pt>
                <c:pt idx="155257">
                  <c:v>-59.948499999999967</c:v>
                </c:pt>
                <c:pt idx="155258">
                  <c:v>-59.946499999999958</c:v>
                </c:pt>
                <c:pt idx="155259">
                  <c:v>-59.944500000000005</c:v>
                </c:pt>
                <c:pt idx="155260">
                  <c:v>-59.942499999999995</c:v>
                </c:pt>
                <c:pt idx="155261">
                  <c:v>-59.940499999999986</c:v>
                </c:pt>
                <c:pt idx="155262">
                  <c:v>-59.938499999999976</c:v>
                </c:pt>
                <c:pt idx="155263">
                  <c:v>-59.936499999999967</c:v>
                </c:pt>
                <c:pt idx="155264">
                  <c:v>-59.934499999999957</c:v>
                </c:pt>
                <c:pt idx="155265">
                  <c:v>-59.932500000000005</c:v>
                </c:pt>
                <c:pt idx="155266">
                  <c:v>-59.930499999999995</c:v>
                </c:pt>
                <c:pt idx="155267">
                  <c:v>-59.928499999999985</c:v>
                </c:pt>
                <c:pt idx="155268">
                  <c:v>-59.926499999999976</c:v>
                </c:pt>
                <c:pt idx="155269">
                  <c:v>-59.924499999999966</c:v>
                </c:pt>
                <c:pt idx="155270">
                  <c:v>-59.922499999999957</c:v>
                </c:pt>
                <c:pt idx="155271">
                  <c:v>-59.920500000000004</c:v>
                </c:pt>
                <c:pt idx="155272">
                  <c:v>-59.918499999999995</c:v>
                </c:pt>
                <c:pt idx="155273">
                  <c:v>-59.916499999999985</c:v>
                </c:pt>
                <c:pt idx="155274">
                  <c:v>-59.914499999999975</c:v>
                </c:pt>
                <c:pt idx="155275">
                  <c:v>-59.912499999999966</c:v>
                </c:pt>
                <c:pt idx="155276">
                  <c:v>-59.910499999999956</c:v>
                </c:pt>
                <c:pt idx="155277">
                  <c:v>-59.908500000000004</c:v>
                </c:pt>
                <c:pt idx="155278">
                  <c:v>-59.906499999999994</c:v>
                </c:pt>
                <c:pt idx="155279">
                  <c:v>-59.904499999999985</c:v>
                </c:pt>
                <c:pt idx="155280">
                  <c:v>-59.902499999999975</c:v>
                </c:pt>
                <c:pt idx="155281">
                  <c:v>-59.900499999999965</c:v>
                </c:pt>
                <c:pt idx="155282">
                  <c:v>-59.898499999999956</c:v>
                </c:pt>
                <c:pt idx="155283">
                  <c:v>-59.896500000000003</c:v>
                </c:pt>
                <c:pt idx="155284">
                  <c:v>-59.894499999999994</c:v>
                </c:pt>
                <c:pt idx="155285">
                  <c:v>-59.892499999999984</c:v>
                </c:pt>
                <c:pt idx="155286">
                  <c:v>-59.890499999999975</c:v>
                </c:pt>
                <c:pt idx="155287">
                  <c:v>-59.888499999999965</c:v>
                </c:pt>
                <c:pt idx="155288">
                  <c:v>-59.886499999999955</c:v>
                </c:pt>
                <c:pt idx="155289">
                  <c:v>-59.884500000000003</c:v>
                </c:pt>
                <c:pt idx="155290">
                  <c:v>-59.882499999999993</c:v>
                </c:pt>
                <c:pt idx="155291">
                  <c:v>-59.880499999999984</c:v>
                </c:pt>
                <c:pt idx="155292">
                  <c:v>-59.878499999999974</c:v>
                </c:pt>
                <c:pt idx="155293">
                  <c:v>-59.876499999999965</c:v>
                </c:pt>
                <c:pt idx="155294">
                  <c:v>-59.874499999999955</c:v>
                </c:pt>
                <c:pt idx="155295">
                  <c:v>-59.872500000000002</c:v>
                </c:pt>
                <c:pt idx="155296">
                  <c:v>-59.870499999999993</c:v>
                </c:pt>
                <c:pt idx="155297">
                  <c:v>-59.868499999999983</c:v>
                </c:pt>
                <c:pt idx="155298">
                  <c:v>-59.866499999999974</c:v>
                </c:pt>
                <c:pt idx="155299">
                  <c:v>-59.864499999999964</c:v>
                </c:pt>
                <c:pt idx="155300">
                  <c:v>-59.862499999999955</c:v>
                </c:pt>
                <c:pt idx="155301">
                  <c:v>-59.860500000000002</c:v>
                </c:pt>
                <c:pt idx="155302">
                  <c:v>-59.858499999999992</c:v>
                </c:pt>
                <c:pt idx="155303">
                  <c:v>-59.856499999999983</c:v>
                </c:pt>
                <c:pt idx="155304">
                  <c:v>-59.854499999999973</c:v>
                </c:pt>
                <c:pt idx="155305">
                  <c:v>-59.852499999999964</c:v>
                </c:pt>
                <c:pt idx="155306">
                  <c:v>-59.850499999999954</c:v>
                </c:pt>
                <c:pt idx="155307">
                  <c:v>-59.848500000000001</c:v>
                </c:pt>
                <c:pt idx="155308">
                  <c:v>-59.846499999999992</c:v>
                </c:pt>
                <c:pt idx="155309">
                  <c:v>-59.844499999999982</c:v>
                </c:pt>
                <c:pt idx="155310">
                  <c:v>-59.842499999999973</c:v>
                </c:pt>
                <c:pt idx="155311">
                  <c:v>-59.840499999999963</c:v>
                </c:pt>
                <c:pt idx="155312">
                  <c:v>-59.838499999999954</c:v>
                </c:pt>
                <c:pt idx="155313">
                  <c:v>-59.836500000000001</c:v>
                </c:pt>
                <c:pt idx="155314">
                  <c:v>-59.834499999999991</c:v>
                </c:pt>
                <c:pt idx="155315">
                  <c:v>-59.832499999999982</c:v>
                </c:pt>
                <c:pt idx="155316">
                  <c:v>-59.830499999999972</c:v>
                </c:pt>
                <c:pt idx="155317">
                  <c:v>-59.828499999999963</c:v>
                </c:pt>
                <c:pt idx="155318">
                  <c:v>-59.826499999999953</c:v>
                </c:pt>
                <c:pt idx="155319">
                  <c:v>-59.8245</c:v>
                </c:pt>
                <c:pt idx="155320">
                  <c:v>-59.822499999999991</c:v>
                </c:pt>
                <c:pt idx="155321">
                  <c:v>-59.820499999999981</c:v>
                </c:pt>
                <c:pt idx="155322">
                  <c:v>-59.818499999999972</c:v>
                </c:pt>
                <c:pt idx="155323">
                  <c:v>-59.816499999999962</c:v>
                </c:pt>
                <c:pt idx="155324">
                  <c:v>-59.814499999999953</c:v>
                </c:pt>
                <c:pt idx="155325">
                  <c:v>-59.8125</c:v>
                </c:pt>
                <c:pt idx="155326">
                  <c:v>-59.81049999999999</c:v>
                </c:pt>
                <c:pt idx="155327">
                  <c:v>-59.808499999999981</c:v>
                </c:pt>
                <c:pt idx="155328">
                  <c:v>-59.806499999999971</c:v>
                </c:pt>
                <c:pt idx="155329">
                  <c:v>-59.804499999999962</c:v>
                </c:pt>
                <c:pt idx="155330">
                  <c:v>-59.802499999999952</c:v>
                </c:pt>
                <c:pt idx="155331">
                  <c:v>-59.8005</c:v>
                </c:pt>
                <c:pt idx="155332">
                  <c:v>-59.79849999999999</c:v>
                </c:pt>
                <c:pt idx="155333">
                  <c:v>-59.79649999999998</c:v>
                </c:pt>
                <c:pt idx="155334">
                  <c:v>-59.794499999999971</c:v>
                </c:pt>
                <c:pt idx="155335">
                  <c:v>-59.792499999999961</c:v>
                </c:pt>
                <c:pt idx="155336">
                  <c:v>-59.790499999999952</c:v>
                </c:pt>
                <c:pt idx="155337">
                  <c:v>-59.788499999999999</c:v>
                </c:pt>
                <c:pt idx="155338">
                  <c:v>-59.78649999999999</c:v>
                </c:pt>
                <c:pt idx="155339">
                  <c:v>-59.78449999999998</c:v>
                </c:pt>
                <c:pt idx="155340">
                  <c:v>-59.78249999999997</c:v>
                </c:pt>
                <c:pt idx="155341">
                  <c:v>-59.780499999999961</c:v>
                </c:pt>
                <c:pt idx="155342">
                  <c:v>-59.778499999999951</c:v>
                </c:pt>
                <c:pt idx="155343">
                  <c:v>-59.776499999999999</c:v>
                </c:pt>
                <c:pt idx="155344">
                  <c:v>-59.774499999999989</c:v>
                </c:pt>
                <c:pt idx="155345">
                  <c:v>-59.77249999999998</c:v>
                </c:pt>
                <c:pt idx="155346">
                  <c:v>-59.77049999999997</c:v>
                </c:pt>
                <c:pt idx="155347">
                  <c:v>-59.76849999999996</c:v>
                </c:pt>
                <c:pt idx="155348">
                  <c:v>-59.766499999999951</c:v>
                </c:pt>
                <c:pt idx="155349">
                  <c:v>-59.764499999999998</c:v>
                </c:pt>
                <c:pt idx="155350">
                  <c:v>-59.762499999999989</c:v>
                </c:pt>
                <c:pt idx="155351">
                  <c:v>-59.760499999999979</c:v>
                </c:pt>
                <c:pt idx="155352">
                  <c:v>-59.75849999999997</c:v>
                </c:pt>
                <c:pt idx="155353">
                  <c:v>-59.75649999999996</c:v>
                </c:pt>
                <c:pt idx="155354">
                  <c:v>-59.75449999999995</c:v>
                </c:pt>
                <c:pt idx="155355">
                  <c:v>-59.752499999999998</c:v>
                </c:pt>
                <c:pt idx="155356">
                  <c:v>-59.750499999999988</c:v>
                </c:pt>
                <c:pt idx="155357">
                  <c:v>-59.748499999999979</c:v>
                </c:pt>
                <c:pt idx="155358">
                  <c:v>-59.746499999999969</c:v>
                </c:pt>
                <c:pt idx="155359">
                  <c:v>-59.74449999999996</c:v>
                </c:pt>
                <c:pt idx="155360">
                  <c:v>-59.74249999999995</c:v>
                </c:pt>
                <c:pt idx="155361">
                  <c:v>-59.740499999999997</c:v>
                </c:pt>
                <c:pt idx="155362">
                  <c:v>-59.738499999999988</c:v>
                </c:pt>
                <c:pt idx="155363">
                  <c:v>-59.736499999999978</c:v>
                </c:pt>
                <c:pt idx="155364">
                  <c:v>-59.734499999999969</c:v>
                </c:pt>
                <c:pt idx="155365">
                  <c:v>-59.732499999999959</c:v>
                </c:pt>
                <c:pt idx="155366">
                  <c:v>-59.73049999999995</c:v>
                </c:pt>
                <c:pt idx="155367">
                  <c:v>-59.728499999999997</c:v>
                </c:pt>
                <c:pt idx="155368">
                  <c:v>-59.726499999999987</c:v>
                </c:pt>
                <c:pt idx="155369">
                  <c:v>-59.724499999999978</c:v>
                </c:pt>
                <c:pt idx="155370">
                  <c:v>-59.722499999999968</c:v>
                </c:pt>
                <c:pt idx="155371">
                  <c:v>-59.720499999999959</c:v>
                </c:pt>
                <c:pt idx="155372">
                  <c:v>-59.718499999999949</c:v>
                </c:pt>
                <c:pt idx="155373">
                  <c:v>-59.716499999999996</c:v>
                </c:pt>
                <c:pt idx="155374">
                  <c:v>-59.714499999999987</c:v>
                </c:pt>
                <c:pt idx="155375">
                  <c:v>-59.712499999999977</c:v>
                </c:pt>
                <c:pt idx="155376">
                  <c:v>-59.710499999999968</c:v>
                </c:pt>
                <c:pt idx="155377">
                  <c:v>-59.708499999999958</c:v>
                </c:pt>
                <c:pt idx="155378">
                  <c:v>-59.706500000000005</c:v>
                </c:pt>
                <c:pt idx="155379">
                  <c:v>-59.704499999999996</c:v>
                </c:pt>
                <c:pt idx="155380">
                  <c:v>-59.702499999999986</c:v>
                </c:pt>
                <c:pt idx="155381">
                  <c:v>-59.700499999999977</c:v>
                </c:pt>
                <c:pt idx="155382">
                  <c:v>-59.698499999999967</c:v>
                </c:pt>
                <c:pt idx="155383">
                  <c:v>-59.696499999999958</c:v>
                </c:pt>
                <c:pt idx="155384">
                  <c:v>-59.694500000000005</c:v>
                </c:pt>
                <c:pt idx="155385">
                  <c:v>-59.692499999999995</c:v>
                </c:pt>
                <c:pt idx="155386">
                  <c:v>-59.690499999999986</c:v>
                </c:pt>
                <c:pt idx="155387">
                  <c:v>-59.688499999999976</c:v>
                </c:pt>
                <c:pt idx="155388">
                  <c:v>-59.686499999999967</c:v>
                </c:pt>
                <c:pt idx="155389">
                  <c:v>-59.684499999999957</c:v>
                </c:pt>
                <c:pt idx="155390">
                  <c:v>-59.682500000000005</c:v>
                </c:pt>
                <c:pt idx="155391">
                  <c:v>-59.680499999999995</c:v>
                </c:pt>
                <c:pt idx="155392">
                  <c:v>-59.678499999999985</c:v>
                </c:pt>
                <c:pt idx="155393">
                  <c:v>-59.676499999999976</c:v>
                </c:pt>
                <c:pt idx="155394">
                  <c:v>-59.674499999999966</c:v>
                </c:pt>
                <c:pt idx="155395">
                  <c:v>-59.672499999999957</c:v>
                </c:pt>
                <c:pt idx="155396">
                  <c:v>-59.670500000000004</c:v>
                </c:pt>
                <c:pt idx="155397">
                  <c:v>-59.668499999999995</c:v>
                </c:pt>
                <c:pt idx="155398">
                  <c:v>-59.666499999999985</c:v>
                </c:pt>
                <c:pt idx="155399">
                  <c:v>-59.664499999999975</c:v>
                </c:pt>
                <c:pt idx="155400">
                  <c:v>-59.662499999999966</c:v>
                </c:pt>
                <c:pt idx="155401">
                  <c:v>-59.660499999999956</c:v>
                </c:pt>
                <c:pt idx="155402">
                  <c:v>-59.658500000000004</c:v>
                </c:pt>
                <c:pt idx="155403">
                  <c:v>-59.656499999999994</c:v>
                </c:pt>
                <c:pt idx="155404">
                  <c:v>-59.654499999999985</c:v>
                </c:pt>
                <c:pt idx="155405">
                  <c:v>-59.652499999999975</c:v>
                </c:pt>
                <c:pt idx="155406">
                  <c:v>-59.650499999999965</c:v>
                </c:pt>
                <c:pt idx="155407">
                  <c:v>-59.648499999999956</c:v>
                </c:pt>
                <c:pt idx="155408">
                  <c:v>-59.646500000000003</c:v>
                </c:pt>
                <c:pt idx="155409">
                  <c:v>-59.644499999999994</c:v>
                </c:pt>
                <c:pt idx="155410">
                  <c:v>-59.642499999999984</c:v>
                </c:pt>
                <c:pt idx="155411">
                  <c:v>-59.640499999999975</c:v>
                </c:pt>
                <c:pt idx="155412">
                  <c:v>-59.638499999999965</c:v>
                </c:pt>
                <c:pt idx="155413">
                  <c:v>-59.636499999999955</c:v>
                </c:pt>
                <c:pt idx="155414">
                  <c:v>-59.634500000000003</c:v>
                </c:pt>
                <c:pt idx="155415">
                  <c:v>-59.632499999999993</c:v>
                </c:pt>
                <c:pt idx="155416">
                  <c:v>-59.630499999999984</c:v>
                </c:pt>
                <c:pt idx="155417">
                  <c:v>-59.628499999999974</c:v>
                </c:pt>
                <c:pt idx="155418">
                  <c:v>-59.626499999999965</c:v>
                </c:pt>
                <c:pt idx="155419">
                  <c:v>-59.624499999999955</c:v>
                </c:pt>
                <c:pt idx="155420">
                  <c:v>-59.622500000000002</c:v>
                </c:pt>
                <c:pt idx="155421">
                  <c:v>-59.620499999999993</c:v>
                </c:pt>
                <c:pt idx="155422">
                  <c:v>-59.618499999999983</c:v>
                </c:pt>
                <c:pt idx="155423">
                  <c:v>-59.616499999999974</c:v>
                </c:pt>
                <c:pt idx="155424">
                  <c:v>-59.614499999999964</c:v>
                </c:pt>
                <c:pt idx="155425">
                  <c:v>-59.612499999999955</c:v>
                </c:pt>
                <c:pt idx="155426">
                  <c:v>-59.610500000000002</c:v>
                </c:pt>
                <c:pt idx="155427">
                  <c:v>-59.608499999999992</c:v>
                </c:pt>
                <c:pt idx="155428">
                  <c:v>-59.606499999999983</c:v>
                </c:pt>
                <c:pt idx="155429">
                  <c:v>-59.604499999999973</c:v>
                </c:pt>
                <c:pt idx="155430">
                  <c:v>-59.602499999999964</c:v>
                </c:pt>
                <c:pt idx="155431">
                  <c:v>-59.600499999999954</c:v>
                </c:pt>
                <c:pt idx="155432">
                  <c:v>-59.598500000000001</c:v>
                </c:pt>
                <c:pt idx="155433">
                  <c:v>-59.596499999999992</c:v>
                </c:pt>
                <c:pt idx="155434">
                  <c:v>-59.594499999999982</c:v>
                </c:pt>
                <c:pt idx="155435">
                  <c:v>-59.592499999999973</c:v>
                </c:pt>
                <c:pt idx="155436">
                  <c:v>-59.590499999999963</c:v>
                </c:pt>
                <c:pt idx="155437">
                  <c:v>-59.588499999999954</c:v>
                </c:pt>
                <c:pt idx="155438">
                  <c:v>-59.586500000000001</c:v>
                </c:pt>
                <c:pt idx="155439">
                  <c:v>-59.584499999999991</c:v>
                </c:pt>
                <c:pt idx="155440">
                  <c:v>-59.582499999999982</c:v>
                </c:pt>
                <c:pt idx="155441">
                  <c:v>-59.580499999999972</c:v>
                </c:pt>
                <c:pt idx="155442">
                  <c:v>-59.578499999999963</c:v>
                </c:pt>
                <c:pt idx="155443">
                  <c:v>-59.576499999999953</c:v>
                </c:pt>
                <c:pt idx="155444">
                  <c:v>-59.5745</c:v>
                </c:pt>
                <c:pt idx="155445">
                  <c:v>-59.572499999999991</c:v>
                </c:pt>
                <c:pt idx="155446">
                  <c:v>-59.570499999999981</c:v>
                </c:pt>
                <c:pt idx="155447">
                  <c:v>-59.568499999999972</c:v>
                </c:pt>
                <c:pt idx="155448">
                  <c:v>-59.566499999999962</c:v>
                </c:pt>
                <c:pt idx="155449">
                  <c:v>-59.564499999999953</c:v>
                </c:pt>
                <c:pt idx="155450">
                  <c:v>-59.5625</c:v>
                </c:pt>
                <c:pt idx="155451">
                  <c:v>-59.56049999999999</c:v>
                </c:pt>
                <c:pt idx="155452">
                  <c:v>-59.558499999999981</c:v>
                </c:pt>
                <c:pt idx="155453">
                  <c:v>-59.556499999999971</c:v>
                </c:pt>
                <c:pt idx="155454">
                  <c:v>-59.554499999999962</c:v>
                </c:pt>
                <c:pt idx="155455">
                  <c:v>-59.552499999999952</c:v>
                </c:pt>
                <c:pt idx="155456">
                  <c:v>-59.5505</c:v>
                </c:pt>
                <c:pt idx="155457">
                  <c:v>-59.54849999999999</c:v>
                </c:pt>
                <c:pt idx="155458">
                  <c:v>-59.54649999999998</c:v>
                </c:pt>
                <c:pt idx="155459">
                  <c:v>-59.544499999999971</c:v>
                </c:pt>
                <c:pt idx="155460">
                  <c:v>-59.542499999999961</c:v>
                </c:pt>
                <c:pt idx="155461">
                  <c:v>-59.540499999999952</c:v>
                </c:pt>
                <c:pt idx="155462">
                  <c:v>-59.538499999999999</c:v>
                </c:pt>
                <c:pt idx="155463">
                  <c:v>-59.53649999999999</c:v>
                </c:pt>
                <c:pt idx="155464">
                  <c:v>-59.53449999999998</c:v>
                </c:pt>
                <c:pt idx="155465">
                  <c:v>-59.53249999999997</c:v>
                </c:pt>
                <c:pt idx="155466">
                  <c:v>-59.530499999999961</c:v>
                </c:pt>
                <c:pt idx="155467">
                  <c:v>-59.528499999999951</c:v>
                </c:pt>
                <c:pt idx="155468">
                  <c:v>-59.526499999999999</c:v>
                </c:pt>
                <c:pt idx="155469">
                  <c:v>-59.524499999999989</c:v>
                </c:pt>
                <c:pt idx="155470">
                  <c:v>-59.52249999999998</c:v>
                </c:pt>
                <c:pt idx="155471">
                  <c:v>-59.52049999999997</c:v>
                </c:pt>
                <c:pt idx="155472">
                  <c:v>-59.51849999999996</c:v>
                </c:pt>
                <c:pt idx="155473">
                  <c:v>-59.516499999999951</c:v>
                </c:pt>
                <c:pt idx="155474">
                  <c:v>-59.514499999999998</c:v>
                </c:pt>
                <c:pt idx="155475">
                  <c:v>-59.512499999999989</c:v>
                </c:pt>
                <c:pt idx="155476">
                  <c:v>-59.510499999999979</c:v>
                </c:pt>
                <c:pt idx="155477">
                  <c:v>-59.50849999999997</c:v>
                </c:pt>
                <c:pt idx="155478">
                  <c:v>-59.50649999999996</c:v>
                </c:pt>
                <c:pt idx="155479">
                  <c:v>-59.50449999999995</c:v>
                </c:pt>
                <c:pt idx="155480">
                  <c:v>-59.502499999999998</c:v>
                </c:pt>
                <c:pt idx="155481">
                  <c:v>-59.500499999999988</c:v>
                </c:pt>
                <c:pt idx="155482">
                  <c:v>-59.498499999999979</c:v>
                </c:pt>
                <c:pt idx="155483">
                  <c:v>-59.496499999999969</c:v>
                </c:pt>
                <c:pt idx="155484">
                  <c:v>-59.49449999999996</c:v>
                </c:pt>
                <c:pt idx="155485">
                  <c:v>-59.49249999999995</c:v>
                </c:pt>
                <c:pt idx="155486">
                  <c:v>-59.490499999999997</c:v>
                </c:pt>
                <c:pt idx="155487">
                  <c:v>-59.488499999999988</c:v>
                </c:pt>
                <c:pt idx="155488">
                  <c:v>-59.486499999999978</c:v>
                </c:pt>
                <c:pt idx="155489">
                  <c:v>-59.484499999999969</c:v>
                </c:pt>
                <c:pt idx="155490">
                  <c:v>-59.482499999999959</c:v>
                </c:pt>
                <c:pt idx="155491">
                  <c:v>-59.48049999999995</c:v>
                </c:pt>
                <c:pt idx="155492">
                  <c:v>-59.478499999999997</c:v>
                </c:pt>
                <c:pt idx="155493">
                  <c:v>-59.476499999999987</c:v>
                </c:pt>
                <c:pt idx="155494">
                  <c:v>-59.474499999999978</c:v>
                </c:pt>
                <c:pt idx="155495">
                  <c:v>-59.472499999999968</c:v>
                </c:pt>
                <c:pt idx="155496">
                  <c:v>-59.470499999999959</c:v>
                </c:pt>
                <c:pt idx="155497">
                  <c:v>-59.468499999999949</c:v>
                </c:pt>
                <c:pt idx="155498">
                  <c:v>-59.466499999999996</c:v>
                </c:pt>
                <c:pt idx="155499">
                  <c:v>-59.464499999999987</c:v>
                </c:pt>
                <c:pt idx="155500">
                  <c:v>-59.462499999999977</c:v>
                </c:pt>
                <c:pt idx="155501">
                  <c:v>-59.460499999999968</c:v>
                </c:pt>
                <c:pt idx="155502">
                  <c:v>-59.458499999999958</c:v>
                </c:pt>
                <c:pt idx="155503">
                  <c:v>-59.456500000000005</c:v>
                </c:pt>
                <c:pt idx="155504">
                  <c:v>-59.454499999999996</c:v>
                </c:pt>
                <c:pt idx="155505">
                  <c:v>-59.452499999999986</c:v>
                </c:pt>
                <c:pt idx="155506">
                  <c:v>-59.450499999999977</c:v>
                </c:pt>
                <c:pt idx="155507">
                  <c:v>-59.448499999999967</c:v>
                </c:pt>
                <c:pt idx="155508">
                  <c:v>-59.446499999999958</c:v>
                </c:pt>
                <c:pt idx="155509">
                  <c:v>-59.444500000000005</c:v>
                </c:pt>
                <c:pt idx="155510">
                  <c:v>-59.442499999999995</c:v>
                </c:pt>
                <c:pt idx="155511">
                  <c:v>-59.440499999999986</c:v>
                </c:pt>
                <c:pt idx="155512">
                  <c:v>-59.438499999999976</c:v>
                </c:pt>
                <c:pt idx="155513">
                  <c:v>-59.436499999999967</c:v>
                </c:pt>
                <c:pt idx="155514">
                  <c:v>-59.434499999999957</c:v>
                </c:pt>
                <c:pt idx="155515">
                  <c:v>-59.432500000000005</c:v>
                </c:pt>
                <c:pt idx="155516">
                  <c:v>-59.430499999999995</c:v>
                </c:pt>
                <c:pt idx="155517">
                  <c:v>-59.428499999999985</c:v>
                </c:pt>
                <c:pt idx="155518">
                  <c:v>-59.426499999999976</c:v>
                </c:pt>
                <c:pt idx="155519">
                  <c:v>-59.424499999999966</c:v>
                </c:pt>
                <c:pt idx="155520">
                  <c:v>-59.422499999999957</c:v>
                </c:pt>
                <c:pt idx="155521">
                  <c:v>-59.420500000000004</c:v>
                </c:pt>
                <c:pt idx="155522">
                  <c:v>-59.418499999999995</c:v>
                </c:pt>
                <c:pt idx="155523">
                  <c:v>-59.416499999999985</c:v>
                </c:pt>
                <c:pt idx="155524">
                  <c:v>-59.414499999999975</c:v>
                </c:pt>
                <c:pt idx="155525">
                  <c:v>-59.412499999999966</c:v>
                </c:pt>
                <c:pt idx="155526">
                  <c:v>-59.410499999999956</c:v>
                </c:pt>
                <c:pt idx="155527">
                  <c:v>-59.408500000000004</c:v>
                </c:pt>
                <c:pt idx="155528">
                  <c:v>-59.406499999999994</c:v>
                </c:pt>
                <c:pt idx="155529">
                  <c:v>-59.404499999999985</c:v>
                </c:pt>
                <c:pt idx="155530">
                  <c:v>-59.402499999999975</c:v>
                </c:pt>
                <c:pt idx="155531">
                  <c:v>-59.400499999999965</c:v>
                </c:pt>
                <c:pt idx="155532">
                  <c:v>-59.398499999999956</c:v>
                </c:pt>
                <c:pt idx="155533">
                  <c:v>-59.396500000000003</c:v>
                </c:pt>
                <c:pt idx="155534">
                  <c:v>-59.394499999999994</c:v>
                </c:pt>
                <c:pt idx="155535">
                  <c:v>-59.392499999999984</c:v>
                </c:pt>
                <c:pt idx="155536">
                  <c:v>-59.390499999999975</c:v>
                </c:pt>
                <c:pt idx="155537">
                  <c:v>-59.388499999999965</c:v>
                </c:pt>
                <c:pt idx="155538">
                  <c:v>-59.386499999999955</c:v>
                </c:pt>
                <c:pt idx="155539">
                  <c:v>-59.384500000000003</c:v>
                </c:pt>
                <c:pt idx="155540">
                  <c:v>-59.382499999999993</c:v>
                </c:pt>
                <c:pt idx="155541">
                  <c:v>-59.380499999999984</c:v>
                </c:pt>
                <c:pt idx="155542">
                  <c:v>-59.378499999999974</c:v>
                </c:pt>
                <c:pt idx="155543">
                  <c:v>-59.376499999999965</c:v>
                </c:pt>
                <c:pt idx="155544">
                  <c:v>-59.374499999999955</c:v>
                </c:pt>
                <c:pt idx="155545">
                  <c:v>-59.372500000000002</c:v>
                </c:pt>
                <c:pt idx="155546">
                  <c:v>-59.370499999999993</c:v>
                </c:pt>
                <c:pt idx="155547">
                  <c:v>-59.368499999999983</c:v>
                </c:pt>
                <c:pt idx="155548">
                  <c:v>-59.366499999999974</c:v>
                </c:pt>
                <c:pt idx="155549">
                  <c:v>-59.364499999999964</c:v>
                </c:pt>
                <c:pt idx="155550">
                  <c:v>-59.362499999999955</c:v>
                </c:pt>
                <c:pt idx="155551">
                  <c:v>-59.360500000000002</c:v>
                </c:pt>
                <c:pt idx="155552">
                  <c:v>-59.358499999999992</c:v>
                </c:pt>
                <c:pt idx="155553">
                  <c:v>-59.356499999999983</c:v>
                </c:pt>
                <c:pt idx="155554">
                  <c:v>-59.354499999999973</c:v>
                </c:pt>
                <c:pt idx="155555">
                  <c:v>-59.352499999999964</c:v>
                </c:pt>
                <c:pt idx="155556">
                  <c:v>-59.350499999999954</c:v>
                </c:pt>
                <c:pt idx="155557">
                  <c:v>-59.348500000000001</c:v>
                </c:pt>
                <c:pt idx="155558">
                  <c:v>-59.346499999999992</c:v>
                </c:pt>
                <c:pt idx="155559">
                  <c:v>-59.344499999999982</c:v>
                </c:pt>
                <c:pt idx="155560">
                  <c:v>-59.342499999999973</c:v>
                </c:pt>
                <c:pt idx="155561">
                  <c:v>-59.340499999999963</c:v>
                </c:pt>
                <c:pt idx="155562">
                  <c:v>-59.338499999999954</c:v>
                </c:pt>
                <c:pt idx="155563">
                  <c:v>-59.336500000000001</c:v>
                </c:pt>
                <c:pt idx="155564">
                  <c:v>-59.334499999999991</c:v>
                </c:pt>
                <c:pt idx="155565">
                  <c:v>-59.332499999999982</c:v>
                </c:pt>
                <c:pt idx="155566">
                  <c:v>-59.330499999999972</c:v>
                </c:pt>
                <c:pt idx="155567">
                  <c:v>-59.328499999999963</c:v>
                </c:pt>
                <c:pt idx="155568">
                  <c:v>-59.326499999999953</c:v>
                </c:pt>
                <c:pt idx="155569">
                  <c:v>-59.3245</c:v>
                </c:pt>
                <c:pt idx="155570">
                  <c:v>-59.322499999999991</c:v>
                </c:pt>
                <c:pt idx="155571">
                  <c:v>-59.320499999999981</c:v>
                </c:pt>
                <c:pt idx="155572">
                  <c:v>-59.318499999999972</c:v>
                </c:pt>
                <c:pt idx="155573">
                  <c:v>-59.316499999999962</c:v>
                </c:pt>
                <c:pt idx="155574">
                  <c:v>-59.314499999999953</c:v>
                </c:pt>
                <c:pt idx="155575">
                  <c:v>-59.3125</c:v>
                </c:pt>
                <c:pt idx="155576">
                  <c:v>-59.31049999999999</c:v>
                </c:pt>
                <c:pt idx="155577">
                  <c:v>-59.308499999999981</c:v>
                </c:pt>
                <c:pt idx="155578">
                  <c:v>-59.306499999999971</c:v>
                </c:pt>
                <c:pt idx="155579">
                  <c:v>-59.304499999999962</c:v>
                </c:pt>
                <c:pt idx="155580">
                  <c:v>-59.302499999999952</c:v>
                </c:pt>
                <c:pt idx="155581">
                  <c:v>-59.3005</c:v>
                </c:pt>
                <c:pt idx="155582">
                  <c:v>-59.29849999999999</c:v>
                </c:pt>
                <c:pt idx="155583">
                  <c:v>-59.29649999999998</c:v>
                </c:pt>
                <c:pt idx="155584">
                  <c:v>-59.294499999999971</c:v>
                </c:pt>
                <c:pt idx="155585">
                  <c:v>-59.292499999999961</c:v>
                </c:pt>
                <c:pt idx="155586">
                  <c:v>-59.290499999999952</c:v>
                </c:pt>
                <c:pt idx="155587">
                  <c:v>-59.288499999999999</c:v>
                </c:pt>
                <c:pt idx="155588">
                  <c:v>-59.28649999999999</c:v>
                </c:pt>
                <c:pt idx="155589">
                  <c:v>-59.28449999999998</c:v>
                </c:pt>
                <c:pt idx="155590">
                  <c:v>-59.28249999999997</c:v>
                </c:pt>
                <c:pt idx="155591">
                  <c:v>-59.280499999999961</c:v>
                </c:pt>
                <c:pt idx="155592">
                  <c:v>-59.278499999999951</c:v>
                </c:pt>
                <c:pt idx="155593">
                  <c:v>-59.276499999999999</c:v>
                </c:pt>
                <c:pt idx="155594">
                  <c:v>-59.274499999999989</c:v>
                </c:pt>
                <c:pt idx="155595">
                  <c:v>-59.27249999999998</c:v>
                </c:pt>
                <c:pt idx="155596">
                  <c:v>-59.27049999999997</c:v>
                </c:pt>
                <c:pt idx="155597">
                  <c:v>-59.26849999999996</c:v>
                </c:pt>
                <c:pt idx="155598">
                  <c:v>-59.266499999999951</c:v>
                </c:pt>
                <c:pt idx="155599">
                  <c:v>-59.264499999999998</c:v>
                </c:pt>
                <c:pt idx="155600">
                  <c:v>-59.262499999999989</c:v>
                </c:pt>
                <c:pt idx="155601">
                  <c:v>-59.260499999999979</c:v>
                </c:pt>
                <c:pt idx="155602">
                  <c:v>-59.25849999999997</c:v>
                </c:pt>
                <c:pt idx="155603">
                  <c:v>-59.25649999999996</c:v>
                </c:pt>
                <c:pt idx="155604">
                  <c:v>-59.25449999999995</c:v>
                </c:pt>
                <c:pt idx="155605">
                  <c:v>-59.252499999999998</c:v>
                </c:pt>
                <c:pt idx="155606">
                  <c:v>-59.250499999999988</c:v>
                </c:pt>
                <c:pt idx="155607">
                  <c:v>-59.248499999999979</c:v>
                </c:pt>
                <c:pt idx="155608">
                  <c:v>-59.246499999999969</c:v>
                </c:pt>
                <c:pt idx="155609">
                  <c:v>-59.24449999999996</c:v>
                </c:pt>
                <c:pt idx="155610">
                  <c:v>-59.24249999999995</c:v>
                </c:pt>
                <c:pt idx="155611">
                  <c:v>-59.240499999999997</c:v>
                </c:pt>
                <c:pt idx="155612">
                  <c:v>-59.238499999999988</c:v>
                </c:pt>
                <c:pt idx="155613">
                  <c:v>-59.236499999999978</c:v>
                </c:pt>
                <c:pt idx="155614">
                  <c:v>-59.234499999999969</c:v>
                </c:pt>
                <c:pt idx="155615">
                  <c:v>-59.232499999999959</c:v>
                </c:pt>
                <c:pt idx="155616">
                  <c:v>-59.23049999999995</c:v>
                </c:pt>
                <c:pt idx="155617">
                  <c:v>-59.228499999999997</c:v>
                </c:pt>
                <c:pt idx="155618">
                  <c:v>-59.226499999999987</c:v>
                </c:pt>
                <c:pt idx="155619">
                  <c:v>-59.224499999999978</c:v>
                </c:pt>
                <c:pt idx="155620">
                  <c:v>-59.222499999999968</c:v>
                </c:pt>
                <c:pt idx="155621">
                  <c:v>-59.220499999999959</c:v>
                </c:pt>
                <c:pt idx="155622">
                  <c:v>-59.218499999999949</c:v>
                </c:pt>
                <c:pt idx="155623">
                  <c:v>-59.216499999999996</c:v>
                </c:pt>
                <c:pt idx="155624">
                  <c:v>-59.214499999999987</c:v>
                </c:pt>
                <c:pt idx="155625">
                  <c:v>-59.212499999999977</c:v>
                </c:pt>
                <c:pt idx="155626">
                  <c:v>-59.210499999999968</c:v>
                </c:pt>
                <c:pt idx="155627">
                  <c:v>-59.208499999999958</c:v>
                </c:pt>
                <c:pt idx="155628">
                  <c:v>-59.206500000000005</c:v>
                </c:pt>
                <c:pt idx="155629">
                  <c:v>-59.204499999999996</c:v>
                </c:pt>
                <c:pt idx="155630">
                  <c:v>-59.202499999999986</c:v>
                </c:pt>
                <c:pt idx="155631">
                  <c:v>-59.200499999999977</c:v>
                </c:pt>
                <c:pt idx="155632">
                  <c:v>-59.198499999999967</c:v>
                </c:pt>
                <c:pt idx="155633">
                  <c:v>-59.196499999999958</c:v>
                </c:pt>
                <c:pt idx="155634">
                  <c:v>-59.194500000000005</c:v>
                </c:pt>
                <c:pt idx="155635">
                  <c:v>-59.192499999999995</c:v>
                </c:pt>
                <c:pt idx="155636">
                  <c:v>-59.190499999999986</c:v>
                </c:pt>
                <c:pt idx="155637">
                  <c:v>-59.188499999999976</c:v>
                </c:pt>
                <c:pt idx="155638">
                  <c:v>-59.186499999999967</c:v>
                </c:pt>
                <c:pt idx="155639">
                  <c:v>-59.184499999999957</c:v>
                </c:pt>
                <c:pt idx="155640">
                  <c:v>-59.182500000000005</c:v>
                </c:pt>
                <c:pt idx="155641">
                  <c:v>-59.180499999999995</c:v>
                </c:pt>
                <c:pt idx="155642">
                  <c:v>-59.178499999999985</c:v>
                </c:pt>
                <c:pt idx="155643">
                  <c:v>-59.176499999999976</c:v>
                </c:pt>
                <c:pt idx="155644">
                  <c:v>-59.174499999999966</c:v>
                </c:pt>
                <c:pt idx="155645">
                  <c:v>-59.172499999999957</c:v>
                </c:pt>
                <c:pt idx="155646">
                  <c:v>-59.170500000000004</c:v>
                </c:pt>
                <c:pt idx="155647">
                  <c:v>-59.168499999999995</c:v>
                </c:pt>
                <c:pt idx="155648">
                  <c:v>-59.166499999999985</c:v>
                </c:pt>
                <c:pt idx="155649">
                  <c:v>-59.164499999999975</c:v>
                </c:pt>
                <c:pt idx="155650">
                  <c:v>-59.162499999999966</c:v>
                </c:pt>
                <c:pt idx="155651">
                  <c:v>-59.160499999999956</c:v>
                </c:pt>
                <c:pt idx="155652">
                  <c:v>-59.158500000000004</c:v>
                </c:pt>
                <c:pt idx="155653">
                  <c:v>-59.156499999999994</c:v>
                </c:pt>
                <c:pt idx="155654">
                  <c:v>-59.154499999999985</c:v>
                </c:pt>
                <c:pt idx="155655">
                  <c:v>-59.152499999999975</c:v>
                </c:pt>
                <c:pt idx="155656">
                  <c:v>-59.150499999999965</c:v>
                </c:pt>
                <c:pt idx="155657">
                  <c:v>-59.148499999999956</c:v>
                </c:pt>
                <c:pt idx="155658">
                  <c:v>-59.146500000000003</c:v>
                </c:pt>
                <c:pt idx="155659">
                  <c:v>-59.144499999999994</c:v>
                </c:pt>
                <c:pt idx="155660">
                  <c:v>-59.142499999999984</c:v>
                </c:pt>
                <c:pt idx="155661">
                  <c:v>-59.140499999999975</c:v>
                </c:pt>
                <c:pt idx="155662">
                  <c:v>-59.138499999999965</c:v>
                </c:pt>
                <c:pt idx="155663">
                  <c:v>-59.136499999999955</c:v>
                </c:pt>
                <c:pt idx="155664">
                  <c:v>-59.134500000000003</c:v>
                </c:pt>
                <c:pt idx="155665">
                  <c:v>-59.132499999999993</c:v>
                </c:pt>
                <c:pt idx="155666">
                  <c:v>-59.130499999999984</c:v>
                </c:pt>
                <c:pt idx="155667">
                  <c:v>-59.128499999999974</c:v>
                </c:pt>
                <c:pt idx="155668">
                  <c:v>-59.126499999999965</c:v>
                </c:pt>
                <c:pt idx="155669">
                  <c:v>-59.124499999999955</c:v>
                </c:pt>
                <c:pt idx="155670">
                  <c:v>-59.122500000000002</c:v>
                </c:pt>
                <c:pt idx="155671">
                  <c:v>-59.120499999999993</c:v>
                </c:pt>
                <c:pt idx="155672">
                  <c:v>-59.118499999999983</c:v>
                </c:pt>
                <c:pt idx="155673">
                  <c:v>-59.116499999999974</c:v>
                </c:pt>
                <c:pt idx="155674">
                  <c:v>-59.114499999999964</c:v>
                </c:pt>
                <c:pt idx="155675">
                  <c:v>-59.112499999999955</c:v>
                </c:pt>
                <c:pt idx="155676">
                  <c:v>-59.110500000000002</c:v>
                </c:pt>
                <c:pt idx="155677">
                  <c:v>-59.108499999999992</c:v>
                </c:pt>
                <c:pt idx="155678">
                  <c:v>-59.106499999999983</c:v>
                </c:pt>
                <c:pt idx="155679">
                  <c:v>-59.104499999999973</c:v>
                </c:pt>
                <c:pt idx="155680">
                  <c:v>-59.102499999999964</c:v>
                </c:pt>
                <c:pt idx="155681">
                  <c:v>-59.100499999999954</c:v>
                </c:pt>
                <c:pt idx="155682">
                  <c:v>-59.098500000000001</c:v>
                </c:pt>
                <c:pt idx="155683">
                  <c:v>-59.096499999999992</c:v>
                </c:pt>
                <c:pt idx="155684">
                  <c:v>-59.094499999999982</c:v>
                </c:pt>
                <c:pt idx="155685">
                  <c:v>-59.092499999999973</c:v>
                </c:pt>
                <c:pt idx="155686">
                  <c:v>-59.090499999999963</c:v>
                </c:pt>
                <c:pt idx="155687">
                  <c:v>-59.088499999999954</c:v>
                </c:pt>
                <c:pt idx="155688">
                  <c:v>-59.086500000000001</c:v>
                </c:pt>
                <c:pt idx="155689">
                  <c:v>-59.084499999999991</c:v>
                </c:pt>
                <c:pt idx="155690">
                  <c:v>-59.082499999999982</c:v>
                </c:pt>
                <c:pt idx="155691">
                  <c:v>-59.080499999999972</c:v>
                </c:pt>
                <c:pt idx="155692">
                  <c:v>-59.078499999999963</c:v>
                </c:pt>
                <c:pt idx="155693">
                  <c:v>-59.076499999999953</c:v>
                </c:pt>
                <c:pt idx="155694">
                  <c:v>-59.0745</c:v>
                </c:pt>
                <c:pt idx="155695">
                  <c:v>-59.072499999999991</c:v>
                </c:pt>
                <c:pt idx="155696">
                  <c:v>-59.070499999999981</c:v>
                </c:pt>
                <c:pt idx="155697">
                  <c:v>-59.068499999999972</c:v>
                </c:pt>
                <c:pt idx="155698">
                  <c:v>-59.066499999999962</c:v>
                </c:pt>
                <c:pt idx="155699">
                  <c:v>-59.064499999999953</c:v>
                </c:pt>
                <c:pt idx="155700">
                  <c:v>-59.0625</c:v>
                </c:pt>
                <c:pt idx="155701">
                  <c:v>-59.06049999999999</c:v>
                </c:pt>
                <c:pt idx="155702">
                  <c:v>-59.058499999999981</c:v>
                </c:pt>
                <c:pt idx="155703">
                  <c:v>-59.056499999999971</c:v>
                </c:pt>
                <c:pt idx="155704">
                  <c:v>-59.054499999999962</c:v>
                </c:pt>
                <c:pt idx="155705">
                  <c:v>-59.052499999999952</c:v>
                </c:pt>
                <c:pt idx="155706">
                  <c:v>-59.0505</c:v>
                </c:pt>
                <c:pt idx="155707">
                  <c:v>-59.04849999999999</c:v>
                </c:pt>
                <c:pt idx="155708">
                  <c:v>-59.04649999999998</c:v>
                </c:pt>
                <c:pt idx="155709">
                  <c:v>-59.044499999999971</c:v>
                </c:pt>
                <c:pt idx="155710">
                  <c:v>-59.042499999999961</c:v>
                </c:pt>
                <c:pt idx="155711">
                  <c:v>-59.040499999999952</c:v>
                </c:pt>
                <c:pt idx="155712">
                  <c:v>-59.038499999999999</c:v>
                </c:pt>
                <c:pt idx="155713">
                  <c:v>-59.03649999999999</c:v>
                </c:pt>
                <c:pt idx="155714">
                  <c:v>-59.03449999999998</c:v>
                </c:pt>
                <c:pt idx="155715">
                  <c:v>-59.03249999999997</c:v>
                </c:pt>
                <c:pt idx="155716">
                  <c:v>-59.030499999999961</c:v>
                </c:pt>
                <c:pt idx="155717">
                  <c:v>-59.028499999999951</c:v>
                </c:pt>
                <c:pt idx="155718">
                  <c:v>-59.026499999999999</c:v>
                </c:pt>
                <c:pt idx="155719">
                  <c:v>-59.024499999999989</c:v>
                </c:pt>
                <c:pt idx="155720">
                  <c:v>-59.02249999999998</c:v>
                </c:pt>
                <c:pt idx="155721">
                  <c:v>-59.02049999999997</c:v>
                </c:pt>
                <c:pt idx="155722">
                  <c:v>-59.01849999999996</c:v>
                </c:pt>
                <c:pt idx="155723">
                  <c:v>-59.016499999999951</c:v>
                </c:pt>
                <c:pt idx="155724">
                  <c:v>-59.014499999999998</c:v>
                </c:pt>
                <c:pt idx="155725">
                  <c:v>-59.012499999999989</c:v>
                </c:pt>
                <c:pt idx="155726">
                  <c:v>-59.010499999999979</c:v>
                </c:pt>
                <c:pt idx="155727">
                  <c:v>-59.00849999999997</c:v>
                </c:pt>
                <c:pt idx="155728">
                  <c:v>-59.00649999999996</c:v>
                </c:pt>
                <c:pt idx="155729">
                  <c:v>-59.00449999999995</c:v>
                </c:pt>
                <c:pt idx="155730">
                  <c:v>-59.002499999999998</c:v>
                </c:pt>
                <c:pt idx="155731">
                  <c:v>-59.000499999999988</c:v>
                </c:pt>
                <c:pt idx="155732">
                  <c:v>-58.998499999999979</c:v>
                </c:pt>
                <c:pt idx="155733">
                  <c:v>-58.996499999999969</c:v>
                </c:pt>
                <c:pt idx="155734">
                  <c:v>-58.99449999999996</c:v>
                </c:pt>
                <c:pt idx="155735">
                  <c:v>-58.99249999999995</c:v>
                </c:pt>
                <c:pt idx="155736">
                  <c:v>-58.990499999999997</c:v>
                </c:pt>
                <c:pt idx="155737">
                  <c:v>-58.988499999999988</c:v>
                </c:pt>
                <c:pt idx="155738">
                  <c:v>-58.986499999999978</c:v>
                </c:pt>
                <c:pt idx="155739">
                  <c:v>-58.984499999999969</c:v>
                </c:pt>
                <c:pt idx="155740">
                  <c:v>-58.982499999999959</c:v>
                </c:pt>
                <c:pt idx="155741">
                  <c:v>-58.98049999999995</c:v>
                </c:pt>
                <c:pt idx="155742">
                  <c:v>-58.978499999999997</c:v>
                </c:pt>
                <c:pt idx="155743">
                  <c:v>-58.976499999999987</c:v>
                </c:pt>
                <c:pt idx="155744">
                  <c:v>-58.974499999999978</c:v>
                </c:pt>
                <c:pt idx="155745">
                  <c:v>-58.972499999999968</c:v>
                </c:pt>
                <c:pt idx="155746">
                  <c:v>-58.970499999999959</c:v>
                </c:pt>
                <c:pt idx="155747">
                  <c:v>-58.968499999999949</c:v>
                </c:pt>
                <c:pt idx="155748">
                  <c:v>-58.966499999999996</c:v>
                </c:pt>
                <c:pt idx="155749">
                  <c:v>-58.964499999999987</c:v>
                </c:pt>
                <c:pt idx="155750">
                  <c:v>-58.962499999999977</c:v>
                </c:pt>
                <c:pt idx="155751">
                  <c:v>-58.960499999999968</c:v>
                </c:pt>
                <c:pt idx="155752">
                  <c:v>-58.958499999999958</c:v>
                </c:pt>
                <c:pt idx="155753">
                  <c:v>-58.956500000000005</c:v>
                </c:pt>
                <c:pt idx="155754">
                  <c:v>-58.954499999999996</c:v>
                </c:pt>
                <c:pt idx="155755">
                  <c:v>-58.952499999999986</c:v>
                </c:pt>
                <c:pt idx="155756">
                  <c:v>-58.950499999999977</c:v>
                </c:pt>
                <c:pt idx="155757">
                  <c:v>-58.948499999999967</c:v>
                </c:pt>
                <c:pt idx="155758">
                  <c:v>-58.946499999999958</c:v>
                </c:pt>
                <c:pt idx="155759">
                  <c:v>-58.944500000000005</c:v>
                </c:pt>
                <c:pt idx="155760">
                  <c:v>-58.942499999999995</c:v>
                </c:pt>
                <c:pt idx="155761">
                  <c:v>-58.940499999999986</c:v>
                </c:pt>
                <c:pt idx="155762">
                  <c:v>-58.938499999999976</c:v>
                </c:pt>
                <c:pt idx="155763">
                  <c:v>-58.936499999999967</c:v>
                </c:pt>
                <c:pt idx="155764">
                  <c:v>-58.934499999999957</c:v>
                </c:pt>
                <c:pt idx="155765">
                  <c:v>-58.932500000000005</c:v>
                </c:pt>
                <c:pt idx="155766">
                  <c:v>-58.930499999999995</c:v>
                </c:pt>
                <c:pt idx="155767">
                  <c:v>-58.928499999999985</c:v>
                </c:pt>
                <c:pt idx="155768">
                  <c:v>-58.926499999999976</c:v>
                </c:pt>
                <c:pt idx="155769">
                  <c:v>-58.924499999999966</c:v>
                </c:pt>
                <c:pt idx="155770">
                  <c:v>-58.922499999999957</c:v>
                </c:pt>
                <c:pt idx="155771">
                  <c:v>-58.920500000000004</c:v>
                </c:pt>
                <c:pt idx="155772">
                  <c:v>-58.918499999999995</c:v>
                </c:pt>
                <c:pt idx="155773">
                  <c:v>-58.916499999999985</c:v>
                </c:pt>
                <c:pt idx="155774">
                  <c:v>-58.914499999999975</c:v>
                </c:pt>
                <c:pt idx="155775">
                  <c:v>-58.912499999999966</c:v>
                </c:pt>
                <c:pt idx="155776">
                  <c:v>-58.910499999999956</c:v>
                </c:pt>
                <c:pt idx="155777">
                  <c:v>-58.908500000000004</c:v>
                </c:pt>
                <c:pt idx="155778">
                  <c:v>-58.906499999999994</c:v>
                </c:pt>
                <c:pt idx="155779">
                  <c:v>-58.904499999999985</c:v>
                </c:pt>
                <c:pt idx="155780">
                  <c:v>-58.902499999999975</c:v>
                </c:pt>
                <c:pt idx="155781">
                  <c:v>-58.900499999999965</c:v>
                </c:pt>
                <c:pt idx="155782">
                  <c:v>-58.898499999999956</c:v>
                </c:pt>
                <c:pt idx="155783">
                  <c:v>-58.896500000000003</c:v>
                </c:pt>
                <c:pt idx="155784">
                  <c:v>-58.894499999999994</c:v>
                </c:pt>
                <c:pt idx="155785">
                  <c:v>-58.892499999999984</c:v>
                </c:pt>
                <c:pt idx="155786">
                  <c:v>-58.890499999999975</c:v>
                </c:pt>
                <c:pt idx="155787">
                  <c:v>-58.888499999999965</c:v>
                </c:pt>
                <c:pt idx="155788">
                  <c:v>-58.886499999999955</c:v>
                </c:pt>
                <c:pt idx="155789">
                  <c:v>-58.884500000000003</c:v>
                </c:pt>
                <c:pt idx="155790">
                  <c:v>-58.882499999999993</c:v>
                </c:pt>
                <c:pt idx="155791">
                  <c:v>-58.880499999999984</c:v>
                </c:pt>
                <c:pt idx="155792">
                  <c:v>-58.878499999999974</c:v>
                </c:pt>
                <c:pt idx="155793">
                  <c:v>-58.876499999999965</c:v>
                </c:pt>
                <c:pt idx="155794">
                  <c:v>-58.874499999999955</c:v>
                </c:pt>
                <c:pt idx="155795">
                  <c:v>-58.872500000000002</c:v>
                </c:pt>
                <c:pt idx="155796">
                  <c:v>-58.870499999999993</c:v>
                </c:pt>
                <c:pt idx="155797">
                  <c:v>-58.868499999999983</c:v>
                </c:pt>
                <c:pt idx="155798">
                  <c:v>-58.866499999999974</c:v>
                </c:pt>
                <c:pt idx="155799">
                  <c:v>-58.864499999999964</c:v>
                </c:pt>
                <c:pt idx="155800">
                  <c:v>-58.862499999999955</c:v>
                </c:pt>
                <c:pt idx="155801">
                  <c:v>-58.860500000000002</c:v>
                </c:pt>
                <c:pt idx="155802">
                  <c:v>-58.858499999999992</c:v>
                </c:pt>
                <c:pt idx="155803">
                  <c:v>-58.856499999999983</c:v>
                </c:pt>
                <c:pt idx="155804">
                  <c:v>-58.854499999999973</c:v>
                </c:pt>
                <c:pt idx="155805">
                  <c:v>-58.852499999999964</c:v>
                </c:pt>
                <c:pt idx="155806">
                  <c:v>-58.850499999999954</c:v>
                </c:pt>
                <c:pt idx="155807">
                  <c:v>-58.848500000000001</c:v>
                </c:pt>
                <c:pt idx="155808">
                  <c:v>-58.846499999999992</c:v>
                </c:pt>
                <c:pt idx="155809">
                  <c:v>-58.844499999999982</c:v>
                </c:pt>
                <c:pt idx="155810">
                  <c:v>-58.842499999999973</c:v>
                </c:pt>
                <c:pt idx="155811">
                  <c:v>-58.840499999999963</c:v>
                </c:pt>
                <c:pt idx="155812">
                  <c:v>-58.838499999999954</c:v>
                </c:pt>
                <c:pt idx="155813">
                  <c:v>-58.836500000000001</c:v>
                </c:pt>
                <c:pt idx="155814">
                  <c:v>-58.834499999999991</c:v>
                </c:pt>
                <c:pt idx="155815">
                  <c:v>-58.832499999999982</c:v>
                </c:pt>
                <c:pt idx="155816">
                  <c:v>-58.830499999999972</c:v>
                </c:pt>
                <c:pt idx="155817">
                  <c:v>-58.828499999999963</c:v>
                </c:pt>
                <c:pt idx="155818">
                  <c:v>-58.826499999999953</c:v>
                </c:pt>
                <c:pt idx="155819">
                  <c:v>-58.8245</c:v>
                </c:pt>
                <c:pt idx="155820">
                  <c:v>-58.822499999999991</c:v>
                </c:pt>
                <c:pt idx="155821">
                  <c:v>-58.820499999999981</c:v>
                </c:pt>
                <c:pt idx="155822">
                  <c:v>-58.818499999999972</c:v>
                </c:pt>
                <c:pt idx="155823">
                  <c:v>-58.816499999999962</c:v>
                </c:pt>
                <c:pt idx="155824">
                  <c:v>-58.814499999999953</c:v>
                </c:pt>
                <c:pt idx="155825">
                  <c:v>-58.8125</c:v>
                </c:pt>
                <c:pt idx="155826">
                  <c:v>-58.81049999999999</c:v>
                </c:pt>
                <c:pt idx="155827">
                  <c:v>-58.808499999999981</c:v>
                </c:pt>
                <c:pt idx="155828">
                  <c:v>-58.806499999999971</c:v>
                </c:pt>
                <c:pt idx="155829">
                  <c:v>-58.804499999999962</c:v>
                </c:pt>
                <c:pt idx="155830">
                  <c:v>-58.802499999999952</c:v>
                </c:pt>
                <c:pt idx="155831">
                  <c:v>-58.8005</c:v>
                </c:pt>
                <c:pt idx="155832">
                  <c:v>-58.79849999999999</c:v>
                </c:pt>
                <c:pt idx="155833">
                  <c:v>-58.79649999999998</c:v>
                </c:pt>
                <c:pt idx="155834">
                  <c:v>-58.794499999999971</c:v>
                </c:pt>
                <c:pt idx="155835">
                  <c:v>-58.792499999999961</c:v>
                </c:pt>
                <c:pt idx="155836">
                  <c:v>-58.790499999999952</c:v>
                </c:pt>
                <c:pt idx="155837">
                  <c:v>-58.788499999999999</c:v>
                </c:pt>
                <c:pt idx="155838">
                  <c:v>-58.78649999999999</c:v>
                </c:pt>
                <c:pt idx="155839">
                  <c:v>-58.78449999999998</c:v>
                </c:pt>
                <c:pt idx="155840">
                  <c:v>-58.78249999999997</c:v>
                </c:pt>
                <c:pt idx="155841">
                  <c:v>-58.780499999999961</c:v>
                </c:pt>
                <c:pt idx="155842">
                  <c:v>-58.778499999999951</c:v>
                </c:pt>
                <c:pt idx="155843">
                  <c:v>-58.776499999999999</c:v>
                </c:pt>
                <c:pt idx="155844">
                  <c:v>-58.774499999999989</c:v>
                </c:pt>
                <c:pt idx="155845">
                  <c:v>-58.77249999999998</c:v>
                </c:pt>
                <c:pt idx="155846">
                  <c:v>-58.77049999999997</c:v>
                </c:pt>
                <c:pt idx="155847">
                  <c:v>-58.76849999999996</c:v>
                </c:pt>
                <c:pt idx="155848">
                  <c:v>-58.766499999999951</c:v>
                </c:pt>
                <c:pt idx="155849">
                  <c:v>-58.764499999999998</c:v>
                </c:pt>
                <c:pt idx="155850">
                  <c:v>-58.762499999999989</c:v>
                </c:pt>
                <c:pt idx="155851">
                  <c:v>-58.760499999999979</c:v>
                </c:pt>
                <c:pt idx="155852">
                  <c:v>-58.75849999999997</c:v>
                </c:pt>
                <c:pt idx="155853">
                  <c:v>-58.75649999999996</c:v>
                </c:pt>
                <c:pt idx="155854">
                  <c:v>-58.75449999999995</c:v>
                </c:pt>
                <c:pt idx="155855">
                  <c:v>-58.752499999999998</c:v>
                </c:pt>
                <c:pt idx="155856">
                  <c:v>-58.750499999999988</c:v>
                </c:pt>
                <c:pt idx="155857">
                  <c:v>-58.748499999999979</c:v>
                </c:pt>
                <c:pt idx="155858">
                  <c:v>-58.746499999999969</c:v>
                </c:pt>
                <c:pt idx="155859">
                  <c:v>-58.74449999999996</c:v>
                </c:pt>
                <c:pt idx="155860">
                  <c:v>-58.74249999999995</c:v>
                </c:pt>
                <c:pt idx="155861">
                  <c:v>-58.740499999999997</c:v>
                </c:pt>
                <c:pt idx="155862">
                  <c:v>-58.738499999999988</c:v>
                </c:pt>
                <c:pt idx="155863">
                  <c:v>-58.736499999999978</c:v>
                </c:pt>
                <c:pt idx="155864">
                  <c:v>-58.734499999999969</c:v>
                </c:pt>
                <c:pt idx="155865">
                  <c:v>-58.732499999999959</c:v>
                </c:pt>
                <c:pt idx="155866">
                  <c:v>-58.73049999999995</c:v>
                </c:pt>
                <c:pt idx="155867">
                  <c:v>-58.728499999999997</c:v>
                </c:pt>
                <c:pt idx="155868">
                  <c:v>-58.726499999999987</c:v>
                </c:pt>
                <c:pt idx="155869">
                  <c:v>-58.724499999999978</c:v>
                </c:pt>
                <c:pt idx="155870">
                  <c:v>-58.722499999999968</c:v>
                </c:pt>
                <c:pt idx="155871">
                  <c:v>-58.720499999999959</c:v>
                </c:pt>
                <c:pt idx="155872">
                  <c:v>-58.718499999999949</c:v>
                </c:pt>
                <c:pt idx="155873">
                  <c:v>-58.716499999999996</c:v>
                </c:pt>
                <c:pt idx="155874">
                  <c:v>-58.714499999999987</c:v>
                </c:pt>
                <c:pt idx="155875">
                  <c:v>-58.712499999999977</c:v>
                </c:pt>
                <c:pt idx="155876">
                  <c:v>-58.710499999999968</c:v>
                </c:pt>
                <c:pt idx="155877">
                  <c:v>-58.708499999999958</c:v>
                </c:pt>
                <c:pt idx="155878">
                  <c:v>-58.706500000000005</c:v>
                </c:pt>
                <c:pt idx="155879">
                  <c:v>-58.704499999999996</c:v>
                </c:pt>
                <c:pt idx="155880">
                  <c:v>-58.702499999999986</c:v>
                </c:pt>
                <c:pt idx="155881">
                  <c:v>-58.700499999999977</c:v>
                </c:pt>
                <c:pt idx="155882">
                  <c:v>-58.698499999999967</c:v>
                </c:pt>
                <c:pt idx="155883">
                  <c:v>-58.696499999999958</c:v>
                </c:pt>
                <c:pt idx="155884">
                  <c:v>-58.694500000000005</c:v>
                </c:pt>
                <c:pt idx="155885">
                  <c:v>-58.692499999999995</c:v>
                </c:pt>
                <c:pt idx="155886">
                  <c:v>-58.690499999999986</c:v>
                </c:pt>
                <c:pt idx="155887">
                  <c:v>-58.688499999999976</c:v>
                </c:pt>
                <c:pt idx="155888">
                  <c:v>-58.686499999999967</c:v>
                </c:pt>
                <c:pt idx="155889">
                  <c:v>-58.684499999999957</c:v>
                </c:pt>
                <c:pt idx="155890">
                  <c:v>-58.682500000000005</c:v>
                </c:pt>
                <c:pt idx="155891">
                  <c:v>-58.680499999999995</c:v>
                </c:pt>
                <c:pt idx="155892">
                  <c:v>-58.678499999999985</c:v>
                </c:pt>
                <c:pt idx="155893">
                  <c:v>-58.676499999999976</c:v>
                </c:pt>
                <c:pt idx="155894">
                  <c:v>-58.674499999999966</c:v>
                </c:pt>
                <c:pt idx="155895">
                  <c:v>-58.672499999999957</c:v>
                </c:pt>
                <c:pt idx="155896">
                  <c:v>-58.670500000000004</c:v>
                </c:pt>
                <c:pt idx="155897">
                  <c:v>-58.668499999999995</c:v>
                </c:pt>
                <c:pt idx="155898">
                  <c:v>-58.666499999999985</c:v>
                </c:pt>
                <c:pt idx="155899">
                  <c:v>-58.664499999999975</c:v>
                </c:pt>
                <c:pt idx="155900">
                  <c:v>-58.662499999999966</c:v>
                </c:pt>
                <c:pt idx="155901">
                  <c:v>-58.660499999999956</c:v>
                </c:pt>
                <c:pt idx="155902">
                  <c:v>-58.658500000000004</c:v>
                </c:pt>
                <c:pt idx="155903">
                  <c:v>-58.656499999999994</c:v>
                </c:pt>
                <c:pt idx="155904">
                  <c:v>-58.654499999999985</c:v>
                </c:pt>
                <c:pt idx="155905">
                  <c:v>-58.652499999999975</c:v>
                </c:pt>
                <c:pt idx="155906">
                  <c:v>-58.650499999999965</c:v>
                </c:pt>
                <c:pt idx="155907">
                  <c:v>-58.648499999999956</c:v>
                </c:pt>
                <c:pt idx="155908">
                  <c:v>-58.646500000000003</c:v>
                </c:pt>
                <c:pt idx="155909">
                  <c:v>-58.644499999999994</c:v>
                </c:pt>
                <c:pt idx="155910">
                  <c:v>-58.642499999999984</c:v>
                </c:pt>
                <c:pt idx="155911">
                  <c:v>-58.640499999999975</c:v>
                </c:pt>
                <c:pt idx="155912">
                  <c:v>-58.638499999999965</c:v>
                </c:pt>
                <c:pt idx="155913">
                  <c:v>-58.636499999999955</c:v>
                </c:pt>
                <c:pt idx="155914">
                  <c:v>-58.634500000000003</c:v>
                </c:pt>
                <c:pt idx="155915">
                  <c:v>-58.632499999999993</c:v>
                </c:pt>
                <c:pt idx="155916">
                  <c:v>-58.630499999999984</c:v>
                </c:pt>
                <c:pt idx="155917">
                  <c:v>-58.628499999999974</c:v>
                </c:pt>
                <c:pt idx="155918">
                  <c:v>-58.626499999999965</c:v>
                </c:pt>
                <c:pt idx="155919">
                  <c:v>-58.624499999999955</c:v>
                </c:pt>
                <c:pt idx="155920">
                  <c:v>-58.622500000000002</c:v>
                </c:pt>
                <c:pt idx="155921">
                  <c:v>-58.620499999999993</c:v>
                </c:pt>
                <c:pt idx="155922">
                  <c:v>-58.618499999999983</c:v>
                </c:pt>
                <c:pt idx="155923">
                  <c:v>-58.616499999999974</c:v>
                </c:pt>
                <c:pt idx="155924">
                  <c:v>-58.614499999999964</c:v>
                </c:pt>
                <c:pt idx="155925">
                  <c:v>-58.612499999999955</c:v>
                </c:pt>
                <c:pt idx="155926">
                  <c:v>-58.610500000000002</c:v>
                </c:pt>
                <c:pt idx="155927">
                  <c:v>-58.608499999999992</c:v>
                </c:pt>
                <c:pt idx="155928">
                  <c:v>-58.606499999999983</c:v>
                </c:pt>
                <c:pt idx="155929">
                  <c:v>-58.604499999999973</c:v>
                </c:pt>
                <c:pt idx="155930">
                  <c:v>-58.602499999999964</c:v>
                </c:pt>
                <c:pt idx="155931">
                  <c:v>-58.600499999999954</c:v>
                </c:pt>
                <c:pt idx="155932">
                  <c:v>-58.598500000000001</c:v>
                </c:pt>
                <c:pt idx="155933">
                  <c:v>-58.596499999999992</c:v>
                </c:pt>
                <c:pt idx="155934">
                  <c:v>-58.594499999999982</c:v>
                </c:pt>
                <c:pt idx="155935">
                  <c:v>-58.592499999999973</c:v>
                </c:pt>
                <c:pt idx="155936">
                  <c:v>-58.590499999999963</c:v>
                </c:pt>
                <c:pt idx="155937">
                  <c:v>-58.588499999999954</c:v>
                </c:pt>
                <c:pt idx="155938">
                  <c:v>-58.586500000000001</c:v>
                </c:pt>
                <c:pt idx="155939">
                  <c:v>-58.584499999999991</c:v>
                </c:pt>
                <c:pt idx="155940">
                  <c:v>-58.582499999999982</c:v>
                </c:pt>
                <c:pt idx="155941">
                  <c:v>-58.580499999999972</c:v>
                </c:pt>
                <c:pt idx="155942">
                  <c:v>-58.578499999999963</c:v>
                </c:pt>
                <c:pt idx="155943">
                  <c:v>-58.576499999999953</c:v>
                </c:pt>
                <c:pt idx="155944">
                  <c:v>-58.5745</c:v>
                </c:pt>
                <c:pt idx="155945">
                  <c:v>-58.572499999999991</c:v>
                </c:pt>
                <c:pt idx="155946">
                  <c:v>-58.570499999999981</c:v>
                </c:pt>
                <c:pt idx="155947">
                  <c:v>-58.568499999999972</c:v>
                </c:pt>
                <c:pt idx="155948">
                  <c:v>-58.566499999999962</c:v>
                </c:pt>
                <c:pt idx="155949">
                  <c:v>-58.564499999999953</c:v>
                </c:pt>
                <c:pt idx="155950">
                  <c:v>-58.5625</c:v>
                </c:pt>
                <c:pt idx="155951">
                  <c:v>-58.56049999999999</c:v>
                </c:pt>
                <c:pt idx="155952">
                  <c:v>-58.558499999999981</c:v>
                </c:pt>
                <c:pt idx="155953">
                  <c:v>-58.556499999999971</c:v>
                </c:pt>
                <c:pt idx="155954">
                  <c:v>-58.554499999999962</c:v>
                </c:pt>
                <c:pt idx="155955">
                  <c:v>-58.552499999999952</c:v>
                </c:pt>
                <c:pt idx="155956">
                  <c:v>-58.5505</c:v>
                </c:pt>
                <c:pt idx="155957">
                  <c:v>-58.54849999999999</c:v>
                </c:pt>
                <c:pt idx="155958">
                  <c:v>-58.54649999999998</c:v>
                </c:pt>
                <c:pt idx="155959">
                  <c:v>-58.544499999999971</c:v>
                </c:pt>
                <c:pt idx="155960">
                  <c:v>-58.542499999999961</c:v>
                </c:pt>
                <c:pt idx="155961">
                  <c:v>-58.540499999999952</c:v>
                </c:pt>
                <c:pt idx="155962">
                  <c:v>-58.538499999999999</c:v>
                </c:pt>
                <c:pt idx="155963">
                  <c:v>-58.53649999999999</c:v>
                </c:pt>
                <c:pt idx="155964">
                  <c:v>-58.53449999999998</c:v>
                </c:pt>
                <c:pt idx="155965">
                  <c:v>-58.53249999999997</c:v>
                </c:pt>
                <c:pt idx="155966">
                  <c:v>-58.530499999999961</c:v>
                </c:pt>
                <c:pt idx="155967">
                  <c:v>-58.528499999999951</c:v>
                </c:pt>
                <c:pt idx="155968">
                  <c:v>-58.526499999999999</c:v>
                </c:pt>
                <c:pt idx="155969">
                  <c:v>-58.524499999999989</c:v>
                </c:pt>
                <c:pt idx="155970">
                  <c:v>-58.52249999999998</c:v>
                </c:pt>
                <c:pt idx="155971">
                  <c:v>-58.52049999999997</c:v>
                </c:pt>
                <c:pt idx="155972">
                  <c:v>-58.51849999999996</c:v>
                </c:pt>
                <c:pt idx="155973">
                  <c:v>-58.516499999999951</c:v>
                </c:pt>
                <c:pt idx="155974">
                  <c:v>-58.514499999999998</c:v>
                </c:pt>
                <c:pt idx="155975">
                  <c:v>-58.512499999999989</c:v>
                </c:pt>
                <c:pt idx="155976">
                  <c:v>-58.510499999999979</c:v>
                </c:pt>
                <c:pt idx="155977">
                  <c:v>-58.50849999999997</c:v>
                </c:pt>
                <c:pt idx="155978">
                  <c:v>-58.50649999999996</c:v>
                </c:pt>
                <c:pt idx="155979">
                  <c:v>-58.50449999999995</c:v>
                </c:pt>
                <c:pt idx="155980">
                  <c:v>-58.502499999999998</c:v>
                </c:pt>
                <c:pt idx="155981">
                  <c:v>-58.500499999999988</c:v>
                </c:pt>
                <c:pt idx="155982">
                  <c:v>-58.498499999999979</c:v>
                </c:pt>
                <c:pt idx="155983">
                  <c:v>-58.496499999999969</c:v>
                </c:pt>
                <c:pt idx="155984">
                  <c:v>-58.49449999999996</c:v>
                </c:pt>
                <c:pt idx="155985">
                  <c:v>-58.49249999999995</c:v>
                </c:pt>
                <c:pt idx="155986">
                  <c:v>-58.490499999999997</c:v>
                </c:pt>
                <c:pt idx="155987">
                  <c:v>-58.488499999999988</c:v>
                </c:pt>
                <c:pt idx="155988">
                  <c:v>-58.486499999999978</c:v>
                </c:pt>
                <c:pt idx="155989">
                  <c:v>-58.484499999999969</c:v>
                </c:pt>
                <c:pt idx="155990">
                  <c:v>-58.482499999999959</c:v>
                </c:pt>
                <c:pt idx="155991">
                  <c:v>-58.48049999999995</c:v>
                </c:pt>
                <c:pt idx="155992">
                  <c:v>-58.478499999999997</c:v>
                </c:pt>
                <c:pt idx="155993">
                  <c:v>-58.476499999999987</c:v>
                </c:pt>
                <c:pt idx="155994">
                  <c:v>-58.474499999999978</c:v>
                </c:pt>
                <c:pt idx="155995">
                  <c:v>-58.472499999999968</c:v>
                </c:pt>
                <c:pt idx="155996">
                  <c:v>-58.470499999999959</c:v>
                </c:pt>
                <c:pt idx="155997">
                  <c:v>-58.468499999999949</c:v>
                </c:pt>
                <c:pt idx="155998">
                  <c:v>-58.466499999999996</c:v>
                </c:pt>
                <c:pt idx="155999">
                  <c:v>-58.464499999999987</c:v>
                </c:pt>
                <c:pt idx="156000">
                  <c:v>-58.462499999999977</c:v>
                </c:pt>
                <c:pt idx="156001">
                  <c:v>-58.460499999999968</c:v>
                </c:pt>
                <c:pt idx="156002">
                  <c:v>-58.458499999999958</c:v>
                </c:pt>
                <c:pt idx="156003">
                  <c:v>-58.456500000000005</c:v>
                </c:pt>
                <c:pt idx="156004">
                  <c:v>-58.454499999999996</c:v>
                </c:pt>
                <c:pt idx="156005">
                  <c:v>-58.452499999999986</c:v>
                </c:pt>
                <c:pt idx="156006">
                  <c:v>-58.450499999999977</c:v>
                </c:pt>
                <c:pt idx="156007">
                  <c:v>-58.448499999999967</c:v>
                </c:pt>
                <c:pt idx="156008">
                  <c:v>-58.446499999999958</c:v>
                </c:pt>
                <c:pt idx="156009">
                  <c:v>-58.444500000000005</c:v>
                </c:pt>
                <c:pt idx="156010">
                  <c:v>-58.442499999999995</c:v>
                </c:pt>
                <c:pt idx="156011">
                  <c:v>-58.440499999999986</c:v>
                </c:pt>
                <c:pt idx="156012">
                  <c:v>-58.438499999999976</c:v>
                </c:pt>
                <c:pt idx="156013">
                  <c:v>-58.436499999999967</c:v>
                </c:pt>
                <c:pt idx="156014">
                  <c:v>-58.434499999999957</c:v>
                </c:pt>
                <c:pt idx="156015">
                  <c:v>-58.432500000000005</c:v>
                </c:pt>
                <c:pt idx="156016">
                  <c:v>-58.430499999999995</c:v>
                </c:pt>
                <c:pt idx="156017">
                  <c:v>-58.428499999999985</c:v>
                </c:pt>
                <c:pt idx="156018">
                  <c:v>-58.426499999999976</c:v>
                </c:pt>
                <c:pt idx="156019">
                  <c:v>-58.424499999999966</c:v>
                </c:pt>
                <c:pt idx="156020">
                  <c:v>-58.422499999999957</c:v>
                </c:pt>
                <c:pt idx="156021">
                  <c:v>-58.420500000000004</c:v>
                </c:pt>
                <c:pt idx="156022">
                  <c:v>-58.418499999999995</c:v>
                </c:pt>
                <c:pt idx="156023">
                  <c:v>-58.416499999999985</c:v>
                </c:pt>
                <c:pt idx="156024">
                  <c:v>-58.414499999999975</c:v>
                </c:pt>
                <c:pt idx="156025">
                  <c:v>-58.412499999999966</c:v>
                </c:pt>
                <c:pt idx="156026">
                  <c:v>-58.410499999999956</c:v>
                </c:pt>
                <c:pt idx="156027">
                  <c:v>-58.408500000000004</c:v>
                </c:pt>
                <c:pt idx="156028">
                  <c:v>-58.406499999999994</c:v>
                </c:pt>
                <c:pt idx="156029">
                  <c:v>-58.404499999999985</c:v>
                </c:pt>
                <c:pt idx="156030">
                  <c:v>-58.402499999999975</c:v>
                </c:pt>
                <c:pt idx="156031">
                  <c:v>-58.400499999999965</c:v>
                </c:pt>
                <c:pt idx="156032">
                  <c:v>-58.398499999999956</c:v>
                </c:pt>
                <c:pt idx="156033">
                  <c:v>-58.396500000000003</c:v>
                </c:pt>
                <c:pt idx="156034">
                  <c:v>-58.394499999999994</c:v>
                </c:pt>
                <c:pt idx="156035">
                  <c:v>-58.392499999999984</c:v>
                </c:pt>
                <c:pt idx="156036">
                  <c:v>-58.390499999999975</c:v>
                </c:pt>
                <c:pt idx="156037">
                  <c:v>-58.388499999999965</c:v>
                </c:pt>
                <c:pt idx="156038">
                  <c:v>-58.386499999999955</c:v>
                </c:pt>
                <c:pt idx="156039">
                  <c:v>-58.384500000000003</c:v>
                </c:pt>
                <c:pt idx="156040">
                  <c:v>-58.382499999999993</c:v>
                </c:pt>
                <c:pt idx="156041">
                  <c:v>-58.380499999999984</c:v>
                </c:pt>
                <c:pt idx="156042">
                  <c:v>-58.378499999999974</c:v>
                </c:pt>
                <c:pt idx="156043">
                  <c:v>-58.376499999999965</c:v>
                </c:pt>
                <c:pt idx="156044">
                  <c:v>-58.374499999999955</c:v>
                </c:pt>
                <c:pt idx="156045">
                  <c:v>-58.372500000000002</c:v>
                </c:pt>
                <c:pt idx="156046">
                  <c:v>-58.370499999999993</c:v>
                </c:pt>
                <c:pt idx="156047">
                  <c:v>-58.368499999999983</c:v>
                </c:pt>
                <c:pt idx="156048">
                  <c:v>-58.366499999999974</c:v>
                </c:pt>
                <c:pt idx="156049">
                  <c:v>-58.364499999999964</c:v>
                </c:pt>
                <c:pt idx="156050">
                  <c:v>-58.362499999999955</c:v>
                </c:pt>
                <c:pt idx="156051">
                  <c:v>-58.360500000000002</c:v>
                </c:pt>
                <c:pt idx="156052">
                  <c:v>-58.358499999999992</c:v>
                </c:pt>
                <c:pt idx="156053">
                  <c:v>-58.356499999999983</c:v>
                </c:pt>
                <c:pt idx="156054">
                  <c:v>-58.354499999999973</c:v>
                </c:pt>
                <c:pt idx="156055">
                  <c:v>-58.352499999999964</c:v>
                </c:pt>
                <c:pt idx="156056">
                  <c:v>-58.350499999999954</c:v>
                </c:pt>
                <c:pt idx="156057">
                  <c:v>-58.348500000000001</c:v>
                </c:pt>
                <c:pt idx="156058">
                  <c:v>-58.346499999999992</c:v>
                </c:pt>
                <c:pt idx="156059">
                  <c:v>-58.344499999999982</c:v>
                </c:pt>
                <c:pt idx="156060">
                  <c:v>-58.342499999999973</c:v>
                </c:pt>
                <c:pt idx="156061">
                  <c:v>-58.340499999999963</c:v>
                </c:pt>
                <c:pt idx="156062">
                  <c:v>-58.338499999999954</c:v>
                </c:pt>
                <c:pt idx="156063">
                  <c:v>-58.336500000000001</c:v>
                </c:pt>
                <c:pt idx="156064">
                  <c:v>-58.334499999999991</c:v>
                </c:pt>
                <c:pt idx="156065">
                  <c:v>-58.332499999999982</c:v>
                </c:pt>
                <c:pt idx="156066">
                  <c:v>-58.330499999999972</c:v>
                </c:pt>
                <c:pt idx="156067">
                  <c:v>-58.328499999999963</c:v>
                </c:pt>
                <c:pt idx="156068">
                  <c:v>-58.326499999999953</c:v>
                </c:pt>
                <c:pt idx="156069">
                  <c:v>-58.3245</c:v>
                </c:pt>
                <c:pt idx="156070">
                  <c:v>-58.322499999999991</c:v>
                </c:pt>
                <c:pt idx="156071">
                  <c:v>-58.320499999999981</c:v>
                </c:pt>
                <c:pt idx="156072">
                  <c:v>-58.318499999999972</c:v>
                </c:pt>
                <c:pt idx="156073">
                  <c:v>-58.316499999999962</c:v>
                </c:pt>
                <c:pt idx="156074">
                  <c:v>-58.314499999999953</c:v>
                </c:pt>
                <c:pt idx="156075">
                  <c:v>-58.3125</c:v>
                </c:pt>
                <c:pt idx="156076">
                  <c:v>-58.31049999999999</c:v>
                </c:pt>
                <c:pt idx="156077">
                  <c:v>-58.308499999999981</c:v>
                </c:pt>
                <c:pt idx="156078">
                  <c:v>-58.306499999999971</c:v>
                </c:pt>
                <c:pt idx="156079">
                  <c:v>-58.304499999999962</c:v>
                </c:pt>
                <c:pt idx="156080">
                  <c:v>-58.302499999999952</c:v>
                </c:pt>
                <c:pt idx="156081">
                  <c:v>-58.3005</c:v>
                </c:pt>
                <c:pt idx="156082">
                  <c:v>-58.29849999999999</c:v>
                </c:pt>
                <c:pt idx="156083">
                  <c:v>-58.29649999999998</c:v>
                </c:pt>
                <c:pt idx="156084">
                  <c:v>-58.294499999999971</c:v>
                </c:pt>
                <c:pt idx="156085">
                  <c:v>-58.292499999999961</c:v>
                </c:pt>
                <c:pt idx="156086">
                  <c:v>-58.290499999999952</c:v>
                </c:pt>
                <c:pt idx="156087">
                  <c:v>-58.288499999999999</c:v>
                </c:pt>
                <c:pt idx="156088">
                  <c:v>-58.28649999999999</c:v>
                </c:pt>
                <c:pt idx="156089">
                  <c:v>-58.28449999999998</c:v>
                </c:pt>
                <c:pt idx="156090">
                  <c:v>-58.28249999999997</c:v>
                </c:pt>
                <c:pt idx="156091">
                  <c:v>-58.280499999999961</c:v>
                </c:pt>
                <c:pt idx="156092">
                  <c:v>-58.278499999999951</c:v>
                </c:pt>
                <c:pt idx="156093">
                  <c:v>-58.276499999999999</c:v>
                </c:pt>
                <c:pt idx="156094">
                  <c:v>-58.274499999999989</c:v>
                </c:pt>
                <c:pt idx="156095">
                  <c:v>-58.27249999999998</c:v>
                </c:pt>
                <c:pt idx="156096">
                  <c:v>-58.27049999999997</c:v>
                </c:pt>
                <c:pt idx="156097">
                  <c:v>-58.26849999999996</c:v>
                </c:pt>
                <c:pt idx="156098">
                  <c:v>-58.266499999999951</c:v>
                </c:pt>
                <c:pt idx="156099">
                  <c:v>-58.264499999999998</c:v>
                </c:pt>
                <c:pt idx="156100">
                  <c:v>-58.262499999999989</c:v>
                </c:pt>
                <c:pt idx="156101">
                  <c:v>-58.260499999999979</c:v>
                </c:pt>
                <c:pt idx="156102">
                  <c:v>-58.25849999999997</c:v>
                </c:pt>
                <c:pt idx="156103">
                  <c:v>-58.25649999999996</c:v>
                </c:pt>
                <c:pt idx="156104">
                  <c:v>-58.25449999999995</c:v>
                </c:pt>
                <c:pt idx="156105">
                  <c:v>-58.252499999999998</c:v>
                </c:pt>
                <c:pt idx="156106">
                  <c:v>-58.250499999999988</c:v>
                </c:pt>
                <c:pt idx="156107">
                  <c:v>-58.248499999999979</c:v>
                </c:pt>
                <c:pt idx="156108">
                  <c:v>-58.246499999999969</c:v>
                </c:pt>
                <c:pt idx="156109">
                  <c:v>-58.24449999999996</c:v>
                </c:pt>
                <c:pt idx="156110">
                  <c:v>-58.24249999999995</c:v>
                </c:pt>
                <c:pt idx="156111">
                  <c:v>-58.240499999999997</c:v>
                </c:pt>
                <c:pt idx="156112">
                  <c:v>-58.238499999999988</c:v>
                </c:pt>
                <c:pt idx="156113">
                  <c:v>-58.236499999999978</c:v>
                </c:pt>
                <c:pt idx="156114">
                  <c:v>-58.234499999999969</c:v>
                </c:pt>
                <c:pt idx="156115">
                  <c:v>-58.232499999999959</c:v>
                </c:pt>
                <c:pt idx="156116">
                  <c:v>-58.23049999999995</c:v>
                </c:pt>
                <c:pt idx="156117">
                  <c:v>-58.228499999999997</c:v>
                </c:pt>
                <c:pt idx="156118">
                  <c:v>-58.226499999999987</c:v>
                </c:pt>
                <c:pt idx="156119">
                  <c:v>-58.224499999999978</c:v>
                </c:pt>
                <c:pt idx="156120">
                  <c:v>-58.222499999999968</c:v>
                </c:pt>
                <c:pt idx="156121">
                  <c:v>-58.220499999999959</c:v>
                </c:pt>
                <c:pt idx="156122">
                  <c:v>-58.218499999999949</c:v>
                </c:pt>
                <c:pt idx="156123">
                  <c:v>-58.216499999999996</c:v>
                </c:pt>
                <c:pt idx="156124">
                  <c:v>-58.214499999999987</c:v>
                </c:pt>
                <c:pt idx="156125">
                  <c:v>-58.212499999999977</c:v>
                </c:pt>
                <c:pt idx="156126">
                  <c:v>-58.210499999999968</c:v>
                </c:pt>
                <c:pt idx="156127">
                  <c:v>-58.208499999999958</c:v>
                </c:pt>
                <c:pt idx="156128">
                  <c:v>-58.206500000000005</c:v>
                </c:pt>
                <c:pt idx="156129">
                  <c:v>-58.204499999999996</c:v>
                </c:pt>
                <c:pt idx="156130">
                  <c:v>-58.202499999999986</c:v>
                </c:pt>
                <c:pt idx="156131">
                  <c:v>-58.200499999999977</c:v>
                </c:pt>
                <c:pt idx="156132">
                  <c:v>-58.198499999999967</c:v>
                </c:pt>
                <c:pt idx="156133">
                  <c:v>-58.196499999999958</c:v>
                </c:pt>
                <c:pt idx="156134">
                  <c:v>-58.194500000000005</c:v>
                </c:pt>
                <c:pt idx="156135">
                  <c:v>-58.192499999999995</c:v>
                </c:pt>
                <c:pt idx="156136">
                  <c:v>-58.190499999999986</c:v>
                </c:pt>
                <c:pt idx="156137">
                  <c:v>-58.188499999999976</c:v>
                </c:pt>
                <c:pt idx="156138">
                  <c:v>-58.186499999999967</c:v>
                </c:pt>
                <c:pt idx="156139">
                  <c:v>-58.184499999999957</c:v>
                </c:pt>
                <c:pt idx="156140">
                  <c:v>-58.182500000000005</c:v>
                </c:pt>
                <c:pt idx="156141">
                  <c:v>-58.180499999999995</c:v>
                </c:pt>
                <c:pt idx="156142">
                  <c:v>-58.178499999999985</c:v>
                </c:pt>
                <c:pt idx="156143">
                  <c:v>-58.176499999999976</c:v>
                </c:pt>
                <c:pt idx="156144">
                  <c:v>-58.174499999999966</c:v>
                </c:pt>
                <c:pt idx="156145">
                  <c:v>-58.172499999999957</c:v>
                </c:pt>
                <c:pt idx="156146">
                  <c:v>-58.170500000000004</c:v>
                </c:pt>
                <c:pt idx="156147">
                  <c:v>-58.168499999999995</c:v>
                </c:pt>
                <c:pt idx="156148">
                  <c:v>-58.166499999999985</c:v>
                </c:pt>
                <c:pt idx="156149">
                  <c:v>-58.164499999999975</c:v>
                </c:pt>
                <c:pt idx="156150">
                  <c:v>-58.162499999999966</c:v>
                </c:pt>
                <c:pt idx="156151">
                  <c:v>-58.160499999999956</c:v>
                </c:pt>
                <c:pt idx="156152">
                  <c:v>-58.158500000000004</c:v>
                </c:pt>
                <c:pt idx="156153">
                  <c:v>-58.156499999999994</c:v>
                </c:pt>
                <c:pt idx="156154">
                  <c:v>-58.154499999999985</c:v>
                </c:pt>
                <c:pt idx="156155">
                  <c:v>-58.152499999999975</c:v>
                </c:pt>
                <c:pt idx="156156">
                  <c:v>-58.150499999999965</c:v>
                </c:pt>
                <c:pt idx="156157">
                  <c:v>-58.148499999999956</c:v>
                </c:pt>
                <c:pt idx="156158">
                  <c:v>-58.146500000000003</c:v>
                </c:pt>
                <c:pt idx="156159">
                  <c:v>-58.144499999999994</c:v>
                </c:pt>
                <c:pt idx="156160">
                  <c:v>-58.142499999999984</c:v>
                </c:pt>
                <c:pt idx="156161">
                  <c:v>-58.140499999999975</c:v>
                </c:pt>
                <c:pt idx="156162">
                  <c:v>-58.138499999999965</c:v>
                </c:pt>
                <c:pt idx="156163">
                  <c:v>-58.136499999999955</c:v>
                </c:pt>
                <c:pt idx="156164">
                  <c:v>-58.134500000000003</c:v>
                </c:pt>
                <c:pt idx="156165">
                  <c:v>-58.132499999999993</c:v>
                </c:pt>
                <c:pt idx="156166">
                  <c:v>-58.130499999999984</c:v>
                </c:pt>
                <c:pt idx="156167">
                  <c:v>-58.128499999999974</c:v>
                </c:pt>
                <c:pt idx="156168">
                  <c:v>-58.126499999999965</c:v>
                </c:pt>
                <c:pt idx="156169">
                  <c:v>-58.124499999999955</c:v>
                </c:pt>
                <c:pt idx="156170">
                  <c:v>-58.122500000000002</c:v>
                </c:pt>
                <c:pt idx="156171">
                  <c:v>-58.120499999999993</c:v>
                </c:pt>
                <c:pt idx="156172">
                  <c:v>-58.118499999999983</c:v>
                </c:pt>
                <c:pt idx="156173">
                  <c:v>-58.116499999999974</c:v>
                </c:pt>
                <c:pt idx="156174">
                  <c:v>-58.114499999999964</c:v>
                </c:pt>
                <c:pt idx="156175">
                  <c:v>-58.112499999999955</c:v>
                </c:pt>
                <c:pt idx="156176">
                  <c:v>-58.110500000000002</c:v>
                </c:pt>
                <c:pt idx="156177">
                  <c:v>-58.108499999999992</c:v>
                </c:pt>
                <c:pt idx="156178">
                  <c:v>-58.106499999999983</c:v>
                </c:pt>
                <c:pt idx="156179">
                  <c:v>-58.104499999999973</c:v>
                </c:pt>
                <c:pt idx="156180">
                  <c:v>-58.102499999999964</c:v>
                </c:pt>
                <c:pt idx="156181">
                  <c:v>-58.100499999999954</c:v>
                </c:pt>
                <c:pt idx="156182">
                  <c:v>-58.098500000000001</c:v>
                </c:pt>
                <c:pt idx="156183">
                  <c:v>-58.096499999999992</c:v>
                </c:pt>
                <c:pt idx="156184">
                  <c:v>-58.094499999999982</c:v>
                </c:pt>
                <c:pt idx="156185">
                  <c:v>-58.092499999999973</c:v>
                </c:pt>
                <c:pt idx="156186">
                  <c:v>-58.090499999999963</c:v>
                </c:pt>
                <c:pt idx="156187">
                  <c:v>-58.088499999999954</c:v>
                </c:pt>
                <c:pt idx="156188">
                  <c:v>-58.086500000000001</c:v>
                </c:pt>
                <c:pt idx="156189">
                  <c:v>-58.084499999999991</c:v>
                </c:pt>
                <c:pt idx="156190">
                  <c:v>-58.082499999999982</c:v>
                </c:pt>
                <c:pt idx="156191">
                  <c:v>-58.080499999999972</c:v>
                </c:pt>
                <c:pt idx="156192">
                  <c:v>-58.078499999999963</c:v>
                </c:pt>
                <c:pt idx="156193">
                  <c:v>-58.076499999999953</c:v>
                </c:pt>
                <c:pt idx="156194">
                  <c:v>-58.0745</c:v>
                </c:pt>
                <c:pt idx="156195">
                  <c:v>-58.072499999999991</c:v>
                </c:pt>
                <c:pt idx="156196">
                  <c:v>-58.070499999999981</c:v>
                </c:pt>
                <c:pt idx="156197">
                  <c:v>-58.068499999999972</c:v>
                </c:pt>
                <c:pt idx="156198">
                  <c:v>-58.066499999999962</c:v>
                </c:pt>
                <c:pt idx="156199">
                  <c:v>-58.064499999999953</c:v>
                </c:pt>
                <c:pt idx="156200">
                  <c:v>-58.0625</c:v>
                </c:pt>
                <c:pt idx="156201">
                  <c:v>-58.06049999999999</c:v>
                </c:pt>
                <c:pt idx="156202">
                  <c:v>-58.058499999999981</c:v>
                </c:pt>
                <c:pt idx="156203">
                  <c:v>-58.056499999999971</c:v>
                </c:pt>
                <c:pt idx="156204">
                  <c:v>-58.054499999999962</c:v>
                </c:pt>
                <c:pt idx="156205">
                  <c:v>-58.052499999999952</c:v>
                </c:pt>
                <c:pt idx="156206">
                  <c:v>-58.0505</c:v>
                </c:pt>
                <c:pt idx="156207">
                  <c:v>-58.04849999999999</c:v>
                </c:pt>
                <c:pt idx="156208">
                  <c:v>-58.04649999999998</c:v>
                </c:pt>
                <c:pt idx="156209">
                  <c:v>-58.044499999999971</c:v>
                </c:pt>
                <c:pt idx="156210">
                  <c:v>-58.042499999999961</c:v>
                </c:pt>
                <c:pt idx="156211">
                  <c:v>-58.040499999999952</c:v>
                </c:pt>
                <c:pt idx="156212">
                  <c:v>-58.038499999999999</c:v>
                </c:pt>
                <c:pt idx="156213">
                  <c:v>-58.03649999999999</c:v>
                </c:pt>
                <c:pt idx="156214">
                  <c:v>-58.03449999999998</c:v>
                </c:pt>
                <c:pt idx="156215">
                  <c:v>-58.03249999999997</c:v>
                </c:pt>
                <c:pt idx="156216">
                  <c:v>-58.030499999999961</c:v>
                </c:pt>
                <c:pt idx="156217">
                  <c:v>-58.028499999999951</c:v>
                </c:pt>
                <c:pt idx="156218">
                  <c:v>-58.026499999999999</c:v>
                </c:pt>
                <c:pt idx="156219">
                  <c:v>-58.024499999999989</c:v>
                </c:pt>
                <c:pt idx="156220">
                  <c:v>-58.02249999999998</c:v>
                </c:pt>
                <c:pt idx="156221">
                  <c:v>-58.02049999999997</c:v>
                </c:pt>
                <c:pt idx="156222">
                  <c:v>-58.01849999999996</c:v>
                </c:pt>
                <c:pt idx="156223">
                  <c:v>-58.016499999999951</c:v>
                </c:pt>
                <c:pt idx="156224">
                  <c:v>-58.014499999999998</c:v>
                </c:pt>
                <c:pt idx="156225">
                  <c:v>-58.012499999999989</c:v>
                </c:pt>
                <c:pt idx="156226">
                  <c:v>-58.010499999999979</c:v>
                </c:pt>
                <c:pt idx="156227">
                  <c:v>-58.00849999999997</c:v>
                </c:pt>
                <c:pt idx="156228">
                  <c:v>-58.00649999999996</c:v>
                </c:pt>
                <c:pt idx="156229">
                  <c:v>-58.00449999999995</c:v>
                </c:pt>
                <c:pt idx="156230">
                  <c:v>-58.002499999999998</c:v>
                </c:pt>
                <c:pt idx="156231">
                  <c:v>-58.000499999999988</c:v>
                </c:pt>
                <c:pt idx="156232">
                  <c:v>-57.998499999999979</c:v>
                </c:pt>
                <c:pt idx="156233">
                  <c:v>-57.996499999999969</c:v>
                </c:pt>
                <c:pt idx="156234">
                  <c:v>-57.99449999999996</c:v>
                </c:pt>
                <c:pt idx="156235">
                  <c:v>-57.99249999999995</c:v>
                </c:pt>
                <c:pt idx="156236">
                  <c:v>-57.990499999999997</c:v>
                </c:pt>
                <c:pt idx="156237">
                  <c:v>-57.988499999999988</c:v>
                </c:pt>
                <c:pt idx="156238">
                  <c:v>-57.986499999999978</c:v>
                </c:pt>
                <c:pt idx="156239">
                  <c:v>-57.984499999999969</c:v>
                </c:pt>
                <c:pt idx="156240">
                  <c:v>-57.982499999999959</c:v>
                </c:pt>
                <c:pt idx="156241">
                  <c:v>-57.98049999999995</c:v>
                </c:pt>
                <c:pt idx="156242">
                  <c:v>-57.978499999999997</c:v>
                </c:pt>
                <c:pt idx="156243">
                  <c:v>-57.976499999999987</c:v>
                </c:pt>
                <c:pt idx="156244">
                  <c:v>-57.974499999999978</c:v>
                </c:pt>
                <c:pt idx="156245">
                  <c:v>-57.972499999999968</c:v>
                </c:pt>
                <c:pt idx="156246">
                  <c:v>-57.970499999999959</c:v>
                </c:pt>
                <c:pt idx="156247">
                  <c:v>-57.968499999999949</c:v>
                </c:pt>
                <c:pt idx="156248">
                  <c:v>-57.966499999999996</c:v>
                </c:pt>
                <c:pt idx="156249">
                  <c:v>-57.964499999999987</c:v>
                </c:pt>
                <c:pt idx="156250">
                  <c:v>-57.962499999999977</c:v>
                </c:pt>
                <c:pt idx="156251">
                  <c:v>-57.960499999999968</c:v>
                </c:pt>
                <c:pt idx="156252">
                  <c:v>-57.958499999999958</c:v>
                </c:pt>
                <c:pt idx="156253">
                  <c:v>-57.956500000000005</c:v>
                </c:pt>
                <c:pt idx="156254">
                  <c:v>-57.954499999999996</c:v>
                </c:pt>
                <c:pt idx="156255">
                  <c:v>-57.952499999999986</c:v>
                </c:pt>
                <c:pt idx="156256">
                  <c:v>-57.950499999999977</c:v>
                </c:pt>
                <c:pt idx="156257">
                  <c:v>-57.948499999999967</c:v>
                </c:pt>
                <c:pt idx="156258">
                  <c:v>-57.946499999999958</c:v>
                </c:pt>
                <c:pt idx="156259">
                  <c:v>-57.944500000000005</c:v>
                </c:pt>
                <c:pt idx="156260">
                  <c:v>-57.942499999999995</c:v>
                </c:pt>
                <c:pt idx="156261">
                  <c:v>-57.940499999999986</c:v>
                </c:pt>
                <c:pt idx="156262">
                  <c:v>-57.938499999999976</c:v>
                </c:pt>
                <c:pt idx="156263">
                  <c:v>-57.936499999999967</c:v>
                </c:pt>
                <c:pt idx="156264">
                  <c:v>-57.934499999999957</c:v>
                </c:pt>
                <c:pt idx="156265">
                  <c:v>-57.932500000000005</c:v>
                </c:pt>
                <c:pt idx="156266">
                  <c:v>-57.930499999999995</c:v>
                </c:pt>
                <c:pt idx="156267">
                  <c:v>-57.928499999999985</c:v>
                </c:pt>
                <c:pt idx="156268">
                  <c:v>-57.926499999999976</c:v>
                </c:pt>
                <c:pt idx="156269">
                  <c:v>-57.924499999999966</c:v>
                </c:pt>
                <c:pt idx="156270">
                  <c:v>-57.922499999999957</c:v>
                </c:pt>
                <c:pt idx="156271">
                  <c:v>-57.920500000000004</c:v>
                </c:pt>
                <c:pt idx="156272">
                  <c:v>-57.918499999999995</c:v>
                </c:pt>
                <c:pt idx="156273">
                  <c:v>-57.916499999999985</c:v>
                </c:pt>
                <c:pt idx="156274">
                  <c:v>-57.914499999999975</c:v>
                </c:pt>
                <c:pt idx="156275">
                  <c:v>-57.912499999999966</c:v>
                </c:pt>
                <c:pt idx="156276">
                  <c:v>-57.910499999999956</c:v>
                </c:pt>
                <c:pt idx="156277">
                  <c:v>-57.908500000000004</c:v>
                </c:pt>
                <c:pt idx="156278">
                  <c:v>-57.906499999999994</c:v>
                </c:pt>
                <c:pt idx="156279">
                  <c:v>-57.904499999999985</c:v>
                </c:pt>
                <c:pt idx="156280">
                  <c:v>-57.902499999999975</c:v>
                </c:pt>
                <c:pt idx="156281">
                  <c:v>-57.900499999999965</c:v>
                </c:pt>
                <c:pt idx="156282">
                  <c:v>-57.898499999999956</c:v>
                </c:pt>
                <c:pt idx="156283">
                  <c:v>-57.896500000000003</c:v>
                </c:pt>
                <c:pt idx="156284">
                  <c:v>-57.894499999999994</c:v>
                </c:pt>
                <c:pt idx="156285">
                  <c:v>-57.892499999999984</c:v>
                </c:pt>
                <c:pt idx="156286">
                  <c:v>-57.890499999999975</c:v>
                </c:pt>
                <c:pt idx="156287">
                  <c:v>-57.888499999999965</c:v>
                </c:pt>
                <c:pt idx="156288">
                  <c:v>-57.886499999999955</c:v>
                </c:pt>
                <c:pt idx="156289">
                  <c:v>-57.884500000000003</c:v>
                </c:pt>
                <c:pt idx="156290">
                  <c:v>-57.882499999999993</c:v>
                </c:pt>
                <c:pt idx="156291">
                  <c:v>-57.880499999999984</c:v>
                </c:pt>
                <c:pt idx="156292">
                  <c:v>-57.878499999999974</c:v>
                </c:pt>
                <c:pt idx="156293">
                  <c:v>-57.876499999999965</c:v>
                </c:pt>
                <c:pt idx="156294">
                  <c:v>-57.874499999999955</c:v>
                </c:pt>
                <c:pt idx="156295">
                  <c:v>-57.872500000000002</c:v>
                </c:pt>
                <c:pt idx="156296">
                  <c:v>-57.870499999999993</c:v>
                </c:pt>
                <c:pt idx="156297">
                  <c:v>-57.868499999999983</c:v>
                </c:pt>
                <c:pt idx="156298">
                  <c:v>-57.866499999999974</c:v>
                </c:pt>
                <c:pt idx="156299">
                  <c:v>-57.864499999999964</c:v>
                </c:pt>
                <c:pt idx="156300">
                  <c:v>-57.862499999999955</c:v>
                </c:pt>
                <c:pt idx="156301">
                  <c:v>-57.860500000000002</c:v>
                </c:pt>
                <c:pt idx="156302">
                  <c:v>-57.858499999999992</c:v>
                </c:pt>
                <c:pt idx="156303">
                  <c:v>-57.856499999999983</c:v>
                </c:pt>
                <c:pt idx="156304">
                  <c:v>-57.854499999999973</c:v>
                </c:pt>
                <c:pt idx="156305">
                  <c:v>-57.852499999999964</c:v>
                </c:pt>
                <c:pt idx="156306">
                  <c:v>-57.850499999999954</c:v>
                </c:pt>
                <c:pt idx="156307">
                  <c:v>-57.848500000000001</c:v>
                </c:pt>
                <c:pt idx="156308">
                  <c:v>-57.846499999999992</c:v>
                </c:pt>
                <c:pt idx="156309">
                  <c:v>-57.844499999999982</c:v>
                </c:pt>
                <c:pt idx="156310">
                  <c:v>-57.842499999999973</c:v>
                </c:pt>
                <c:pt idx="156311">
                  <c:v>-57.840499999999963</c:v>
                </c:pt>
                <c:pt idx="156312">
                  <c:v>-57.838499999999954</c:v>
                </c:pt>
                <c:pt idx="156313">
                  <c:v>-57.836500000000001</c:v>
                </c:pt>
                <c:pt idx="156314">
                  <c:v>-57.834499999999991</c:v>
                </c:pt>
                <c:pt idx="156315">
                  <c:v>-57.832499999999982</c:v>
                </c:pt>
                <c:pt idx="156316">
                  <c:v>-57.830499999999972</c:v>
                </c:pt>
                <c:pt idx="156317">
                  <c:v>-57.828499999999963</c:v>
                </c:pt>
                <c:pt idx="156318">
                  <c:v>-57.826499999999953</c:v>
                </c:pt>
                <c:pt idx="156319">
                  <c:v>-57.8245</c:v>
                </c:pt>
                <c:pt idx="156320">
                  <c:v>-57.822499999999991</c:v>
                </c:pt>
                <c:pt idx="156321">
                  <c:v>-57.820499999999981</c:v>
                </c:pt>
                <c:pt idx="156322">
                  <c:v>-57.818499999999972</c:v>
                </c:pt>
                <c:pt idx="156323">
                  <c:v>-57.816499999999962</c:v>
                </c:pt>
                <c:pt idx="156324">
                  <c:v>-57.814499999999953</c:v>
                </c:pt>
                <c:pt idx="156325">
                  <c:v>-57.8125</c:v>
                </c:pt>
                <c:pt idx="156326">
                  <c:v>-57.81049999999999</c:v>
                </c:pt>
                <c:pt idx="156327">
                  <c:v>-57.808499999999981</c:v>
                </c:pt>
                <c:pt idx="156328">
                  <c:v>-57.806499999999971</c:v>
                </c:pt>
                <c:pt idx="156329">
                  <c:v>-57.804499999999962</c:v>
                </c:pt>
                <c:pt idx="156330">
                  <c:v>-57.802499999999952</c:v>
                </c:pt>
                <c:pt idx="156331">
                  <c:v>-57.8005</c:v>
                </c:pt>
                <c:pt idx="156332">
                  <c:v>-57.79849999999999</c:v>
                </c:pt>
                <c:pt idx="156333">
                  <c:v>-57.79649999999998</c:v>
                </c:pt>
                <c:pt idx="156334">
                  <c:v>-57.794499999999971</c:v>
                </c:pt>
                <c:pt idx="156335">
                  <c:v>-57.792499999999961</c:v>
                </c:pt>
                <c:pt idx="156336">
                  <c:v>-57.790499999999952</c:v>
                </c:pt>
                <c:pt idx="156337">
                  <c:v>-57.788499999999999</c:v>
                </c:pt>
                <c:pt idx="156338">
                  <c:v>-57.78649999999999</c:v>
                </c:pt>
                <c:pt idx="156339">
                  <c:v>-57.78449999999998</c:v>
                </c:pt>
                <c:pt idx="156340">
                  <c:v>-57.78249999999997</c:v>
                </c:pt>
                <c:pt idx="156341">
                  <c:v>-57.780499999999961</c:v>
                </c:pt>
                <c:pt idx="156342">
                  <c:v>-57.778499999999951</c:v>
                </c:pt>
                <c:pt idx="156343">
                  <c:v>-57.776499999999999</c:v>
                </c:pt>
                <c:pt idx="156344">
                  <c:v>-57.774499999999989</c:v>
                </c:pt>
                <c:pt idx="156345">
                  <c:v>-57.77249999999998</c:v>
                </c:pt>
                <c:pt idx="156346">
                  <c:v>-57.77049999999997</c:v>
                </c:pt>
                <c:pt idx="156347">
                  <c:v>-57.76849999999996</c:v>
                </c:pt>
                <c:pt idx="156348">
                  <c:v>-57.766499999999951</c:v>
                </c:pt>
                <c:pt idx="156349">
                  <c:v>-57.764499999999998</c:v>
                </c:pt>
                <c:pt idx="156350">
                  <c:v>-57.762499999999989</c:v>
                </c:pt>
                <c:pt idx="156351">
                  <c:v>-57.760499999999979</c:v>
                </c:pt>
                <c:pt idx="156352">
                  <c:v>-57.75849999999997</c:v>
                </c:pt>
                <c:pt idx="156353">
                  <c:v>-57.75649999999996</c:v>
                </c:pt>
                <c:pt idx="156354">
                  <c:v>-57.75449999999995</c:v>
                </c:pt>
                <c:pt idx="156355">
                  <c:v>-57.752499999999998</c:v>
                </c:pt>
                <c:pt idx="156356">
                  <c:v>-57.750499999999988</c:v>
                </c:pt>
                <c:pt idx="156357">
                  <c:v>-57.748499999999979</c:v>
                </c:pt>
                <c:pt idx="156358">
                  <c:v>-57.746499999999969</c:v>
                </c:pt>
                <c:pt idx="156359">
                  <c:v>-57.74449999999996</c:v>
                </c:pt>
                <c:pt idx="156360">
                  <c:v>-57.74249999999995</c:v>
                </c:pt>
                <c:pt idx="156361">
                  <c:v>-57.740499999999997</c:v>
                </c:pt>
                <c:pt idx="156362">
                  <c:v>-57.738499999999988</c:v>
                </c:pt>
                <c:pt idx="156363">
                  <c:v>-57.736499999999978</c:v>
                </c:pt>
                <c:pt idx="156364">
                  <c:v>-57.734499999999969</c:v>
                </c:pt>
                <c:pt idx="156365">
                  <c:v>-57.732499999999959</c:v>
                </c:pt>
                <c:pt idx="156366">
                  <c:v>-57.73049999999995</c:v>
                </c:pt>
                <c:pt idx="156367">
                  <c:v>-57.728499999999997</c:v>
                </c:pt>
                <c:pt idx="156368">
                  <c:v>-57.726499999999987</c:v>
                </c:pt>
                <c:pt idx="156369">
                  <c:v>-57.724499999999978</c:v>
                </c:pt>
                <c:pt idx="156370">
                  <c:v>-57.722499999999968</c:v>
                </c:pt>
                <c:pt idx="156371">
                  <c:v>-57.720499999999959</c:v>
                </c:pt>
                <c:pt idx="156372">
                  <c:v>-57.718499999999949</c:v>
                </c:pt>
                <c:pt idx="156373">
                  <c:v>-57.716499999999996</c:v>
                </c:pt>
                <c:pt idx="156374">
                  <c:v>-57.714499999999987</c:v>
                </c:pt>
                <c:pt idx="156375">
                  <c:v>-57.712499999999977</c:v>
                </c:pt>
                <c:pt idx="156376">
                  <c:v>-57.710499999999968</c:v>
                </c:pt>
                <c:pt idx="156377">
                  <c:v>-57.708499999999958</c:v>
                </c:pt>
                <c:pt idx="156378">
                  <c:v>-57.706500000000005</c:v>
                </c:pt>
                <c:pt idx="156379">
                  <c:v>-57.704499999999996</c:v>
                </c:pt>
                <c:pt idx="156380">
                  <c:v>-57.702499999999986</c:v>
                </c:pt>
                <c:pt idx="156381">
                  <c:v>-57.700499999999977</c:v>
                </c:pt>
                <c:pt idx="156382">
                  <c:v>-57.698499999999967</c:v>
                </c:pt>
                <c:pt idx="156383">
                  <c:v>-57.696499999999958</c:v>
                </c:pt>
                <c:pt idx="156384">
                  <c:v>-57.694500000000005</c:v>
                </c:pt>
                <c:pt idx="156385">
                  <c:v>-57.692499999999995</c:v>
                </c:pt>
                <c:pt idx="156386">
                  <c:v>-57.690499999999986</c:v>
                </c:pt>
                <c:pt idx="156387">
                  <c:v>-57.688499999999976</c:v>
                </c:pt>
                <c:pt idx="156388">
                  <c:v>-57.686499999999967</c:v>
                </c:pt>
                <c:pt idx="156389">
                  <c:v>-57.684499999999957</c:v>
                </c:pt>
                <c:pt idx="156390">
                  <c:v>-57.682500000000005</c:v>
                </c:pt>
                <c:pt idx="156391">
                  <c:v>-57.680499999999995</c:v>
                </c:pt>
                <c:pt idx="156392">
                  <c:v>-57.678499999999985</c:v>
                </c:pt>
                <c:pt idx="156393">
                  <c:v>-57.676499999999976</c:v>
                </c:pt>
                <c:pt idx="156394">
                  <c:v>-57.674499999999966</c:v>
                </c:pt>
                <c:pt idx="156395">
                  <c:v>-57.672499999999957</c:v>
                </c:pt>
                <c:pt idx="156396">
                  <c:v>-57.670500000000004</c:v>
                </c:pt>
                <c:pt idx="156397">
                  <c:v>-57.668499999999995</c:v>
                </c:pt>
                <c:pt idx="156398">
                  <c:v>-57.666499999999985</c:v>
                </c:pt>
                <c:pt idx="156399">
                  <c:v>-57.664499999999975</c:v>
                </c:pt>
                <c:pt idx="156400">
                  <c:v>-57.662499999999966</c:v>
                </c:pt>
                <c:pt idx="156401">
                  <c:v>-57.660499999999956</c:v>
                </c:pt>
                <c:pt idx="156402">
                  <c:v>-57.658500000000004</c:v>
                </c:pt>
                <c:pt idx="156403">
                  <c:v>-57.656499999999994</c:v>
                </c:pt>
                <c:pt idx="156404">
                  <c:v>-57.654499999999985</c:v>
                </c:pt>
                <c:pt idx="156405">
                  <c:v>-57.652499999999975</c:v>
                </c:pt>
                <c:pt idx="156406">
                  <c:v>-57.650499999999965</c:v>
                </c:pt>
                <c:pt idx="156407">
                  <c:v>-57.648499999999956</c:v>
                </c:pt>
                <c:pt idx="156408">
                  <c:v>-57.646500000000003</c:v>
                </c:pt>
                <c:pt idx="156409">
                  <c:v>-57.644499999999994</c:v>
                </c:pt>
                <c:pt idx="156410">
                  <c:v>-57.642499999999984</c:v>
                </c:pt>
                <c:pt idx="156411">
                  <c:v>-57.640499999999975</c:v>
                </c:pt>
                <c:pt idx="156412">
                  <c:v>-57.638499999999965</c:v>
                </c:pt>
                <c:pt idx="156413">
                  <c:v>-57.636499999999955</c:v>
                </c:pt>
                <c:pt idx="156414">
                  <c:v>-57.634500000000003</c:v>
                </c:pt>
                <c:pt idx="156415">
                  <c:v>-57.632499999999993</c:v>
                </c:pt>
                <c:pt idx="156416">
                  <c:v>-57.630499999999984</c:v>
                </c:pt>
                <c:pt idx="156417">
                  <c:v>-57.628499999999974</c:v>
                </c:pt>
                <c:pt idx="156418">
                  <c:v>-57.626499999999965</c:v>
                </c:pt>
                <c:pt idx="156419">
                  <c:v>-57.624499999999955</c:v>
                </c:pt>
                <c:pt idx="156420">
                  <c:v>-57.622500000000002</c:v>
                </c:pt>
                <c:pt idx="156421">
                  <c:v>-57.620499999999993</c:v>
                </c:pt>
                <c:pt idx="156422">
                  <c:v>-57.618499999999983</c:v>
                </c:pt>
                <c:pt idx="156423">
                  <c:v>-57.616499999999974</c:v>
                </c:pt>
                <c:pt idx="156424">
                  <c:v>-57.614499999999964</c:v>
                </c:pt>
                <c:pt idx="156425">
                  <c:v>-57.612499999999955</c:v>
                </c:pt>
                <c:pt idx="156426">
                  <c:v>-57.610500000000002</c:v>
                </c:pt>
                <c:pt idx="156427">
                  <c:v>-57.608499999999992</c:v>
                </c:pt>
                <c:pt idx="156428">
                  <c:v>-57.606499999999983</c:v>
                </c:pt>
                <c:pt idx="156429">
                  <c:v>-57.604499999999973</c:v>
                </c:pt>
                <c:pt idx="156430">
                  <c:v>-57.602499999999964</c:v>
                </c:pt>
                <c:pt idx="156431">
                  <c:v>-57.600499999999954</c:v>
                </c:pt>
                <c:pt idx="156432">
                  <c:v>-57.598500000000001</c:v>
                </c:pt>
                <c:pt idx="156433">
                  <c:v>-57.596499999999992</c:v>
                </c:pt>
                <c:pt idx="156434">
                  <c:v>-57.594499999999982</c:v>
                </c:pt>
                <c:pt idx="156435">
                  <c:v>-57.592499999999973</c:v>
                </c:pt>
                <c:pt idx="156436">
                  <c:v>-57.590499999999963</c:v>
                </c:pt>
                <c:pt idx="156437">
                  <c:v>-57.588499999999954</c:v>
                </c:pt>
                <c:pt idx="156438">
                  <c:v>-57.586500000000001</c:v>
                </c:pt>
                <c:pt idx="156439">
                  <c:v>-57.584499999999991</c:v>
                </c:pt>
                <c:pt idx="156440">
                  <c:v>-57.582499999999982</c:v>
                </c:pt>
                <c:pt idx="156441">
                  <c:v>-57.580499999999972</c:v>
                </c:pt>
                <c:pt idx="156442">
                  <c:v>-57.578499999999963</c:v>
                </c:pt>
                <c:pt idx="156443">
                  <c:v>-57.576499999999953</c:v>
                </c:pt>
                <c:pt idx="156444">
                  <c:v>-57.5745</c:v>
                </c:pt>
                <c:pt idx="156445">
                  <c:v>-57.572499999999991</c:v>
                </c:pt>
                <c:pt idx="156446">
                  <c:v>-57.570499999999981</c:v>
                </c:pt>
                <c:pt idx="156447">
                  <c:v>-57.568499999999972</c:v>
                </c:pt>
                <c:pt idx="156448">
                  <c:v>-57.566499999999962</c:v>
                </c:pt>
                <c:pt idx="156449">
                  <c:v>-57.564499999999953</c:v>
                </c:pt>
                <c:pt idx="156450">
                  <c:v>-57.5625</c:v>
                </c:pt>
                <c:pt idx="156451">
                  <c:v>-57.56049999999999</c:v>
                </c:pt>
                <c:pt idx="156452">
                  <c:v>-57.558499999999981</c:v>
                </c:pt>
                <c:pt idx="156453">
                  <c:v>-57.556499999999971</c:v>
                </c:pt>
                <c:pt idx="156454">
                  <c:v>-57.554499999999962</c:v>
                </c:pt>
                <c:pt idx="156455">
                  <c:v>-57.552499999999952</c:v>
                </c:pt>
                <c:pt idx="156456">
                  <c:v>-57.5505</c:v>
                </c:pt>
                <c:pt idx="156457">
                  <c:v>-57.54849999999999</c:v>
                </c:pt>
                <c:pt idx="156458">
                  <c:v>-57.54649999999998</c:v>
                </c:pt>
                <c:pt idx="156459">
                  <c:v>-57.544499999999971</c:v>
                </c:pt>
                <c:pt idx="156460">
                  <c:v>-57.542499999999961</c:v>
                </c:pt>
                <c:pt idx="156461">
                  <c:v>-57.540499999999952</c:v>
                </c:pt>
                <c:pt idx="156462">
                  <c:v>-57.538499999999999</c:v>
                </c:pt>
                <c:pt idx="156463">
                  <c:v>-57.53649999999999</c:v>
                </c:pt>
                <c:pt idx="156464">
                  <c:v>-57.53449999999998</c:v>
                </c:pt>
                <c:pt idx="156465">
                  <c:v>-57.53249999999997</c:v>
                </c:pt>
                <c:pt idx="156466">
                  <c:v>-57.530499999999961</c:v>
                </c:pt>
                <c:pt idx="156467">
                  <c:v>-57.528499999999951</c:v>
                </c:pt>
                <c:pt idx="156468">
                  <c:v>-57.526499999999999</c:v>
                </c:pt>
                <c:pt idx="156469">
                  <c:v>-57.524499999999989</c:v>
                </c:pt>
                <c:pt idx="156470">
                  <c:v>-57.52249999999998</c:v>
                </c:pt>
                <c:pt idx="156471">
                  <c:v>-57.52049999999997</c:v>
                </c:pt>
                <c:pt idx="156472">
                  <c:v>-57.51849999999996</c:v>
                </c:pt>
                <c:pt idx="156473">
                  <c:v>-57.516499999999951</c:v>
                </c:pt>
                <c:pt idx="156474">
                  <c:v>-57.514499999999998</c:v>
                </c:pt>
                <c:pt idx="156475">
                  <c:v>-57.512499999999989</c:v>
                </c:pt>
                <c:pt idx="156476">
                  <c:v>-57.510499999999979</c:v>
                </c:pt>
                <c:pt idx="156477">
                  <c:v>-57.50849999999997</c:v>
                </c:pt>
                <c:pt idx="156478">
                  <c:v>-57.50649999999996</c:v>
                </c:pt>
                <c:pt idx="156479">
                  <c:v>-57.50449999999995</c:v>
                </c:pt>
                <c:pt idx="156480">
                  <c:v>-57.502499999999998</c:v>
                </c:pt>
                <c:pt idx="156481">
                  <c:v>-57.500499999999988</c:v>
                </c:pt>
                <c:pt idx="156482">
                  <c:v>-57.498499999999979</c:v>
                </c:pt>
                <c:pt idx="156483">
                  <c:v>-57.496499999999969</c:v>
                </c:pt>
                <c:pt idx="156484">
                  <c:v>-57.49449999999996</c:v>
                </c:pt>
                <c:pt idx="156485">
                  <c:v>-57.49249999999995</c:v>
                </c:pt>
                <c:pt idx="156486">
                  <c:v>-57.490499999999997</c:v>
                </c:pt>
                <c:pt idx="156487">
                  <c:v>-57.488499999999988</c:v>
                </c:pt>
                <c:pt idx="156488">
                  <c:v>-57.486499999999978</c:v>
                </c:pt>
                <c:pt idx="156489">
                  <c:v>-57.484499999999969</c:v>
                </c:pt>
                <c:pt idx="156490">
                  <c:v>-57.482499999999959</c:v>
                </c:pt>
                <c:pt idx="156491">
                  <c:v>-57.48049999999995</c:v>
                </c:pt>
                <c:pt idx="156492">
                  <c:v>-57.478499999999997</c:v>
                </c:pt>
                <c:pt idx="156493">
                  <c:v>-57.476499999999987</c:v>
                </c:pt>
                <c:pt idx="156494">
                  <c:v>-57.474499999999978</c:v>
                </c:pt>
                <c:pt idx="156495">
                  <c:v>-57.472499999999968</c:v>
                </c:pt>
                <c:pt idx="156496">
                  <c:v>-57.470499999999959</c:v>
                </c:pt>
                <c:pt idx="156497">
                  <c:v>-57.468499999999949</c:v>
                </c:pt>
                <c:pt idx="156498">
                  <c:v>-57.466499999999996</c:v>
                </c:pt>
                <c:pt idx="156499">
                  <c:v>-57.464499999999987</c:v>
                </c:pt>
                <c:pt idx="156500">
                  <c:v>-57.462499999999977</c:v>
                </c:pt>
                <c:pt idx="156501">
                  <c:v>-57.460499999999968</c:v>
                </c:pt>
                <c:pt idx="156502">
                  <c:v>-57.458499999999958</c:v>
                </c:pt>
                <c:pt idx="156503">
                  <c:v>-57.456500000000005</c:v>
                </c:pt>
                <c:pt idx="156504">
                  <c:v>-57.454499999999996</c:v>
                </c:pt>
                <c:pt idx="156505">
                  <c:v>-57.452499999999986</c:v>
                </c:pt>
                <c:pt idx="156506">
                  <c:v>-57.450499999999977</c:v>
                </c:pt>
                <c:pt idx="156507">
                  <c:v>-57.448499999999967</c:v>
                </c:pt>
                <c:pt idx="156508">
                  <c:v>-57.446499999999958</c:v>
                </c:pt>
                <c:pt idx="156509">
                  <c:v>-57.444500000000005</c:v>
                </c:pt>
                <c:pt idx="156510">
                  <c:v>-57.442499999999995</c:v>
                </c:pt>
                <c:pt idx="156511">
                  <c:v>-57.440499999999986</c:v>
                </c:pt>
                <c:pt idx="156512">
                  <c:v>-57.438499999999976</c:v>
                </c:pt>
                <c:pt idx="156513">
                  <c:v>-57.436499999999967</c:v>
                </c:pt>
                <c:pt idx="156514">
                  <c:v>-57.434499999999957</c:v>
                </c:pt>
                <c:pt idx="156515">
                  <c:v>-57.432500000000005</c:v>
                </c:pt>
                <c:pt idx="156516">
                  <c:v>-57.430499999999995</c:v>
                </c:pt>
                <c:pt idx="156517">
                  <c:v>-57.428499999999985</c:v>
                </c:pt>
                <c:pt idx="156518">
                  <c:v>-57.426499999999976</c:v>
                </c:pt>
                <c:pt idx="156519">
                  <c:v>-57.424499999999966</c:v>
                </c:pt>
                <c:pt idx="156520">
                  <c:v>-57.422499999999957</c:v>
                </c:pt>
                <c:pt idx="156521">
                  <c:v>-57.420500000000004</c:v>
                </c:pt>
                <c:pt idx="156522">
                  <c:v>-57.418499999999995</c:v>
                </c:pt>
                <c:pt idx="156523">
                  <c:v>-57.416499999999985</c:v>
                </c:pt>
                <c:pt idx="156524">
                  <c:v>-57.414499999999975</c:v>
                </c:pt>
                <c:pt idx="156525">
                  <c:v>-57.412499999999966</c:v>
                </c:pt>
                <c:pt idx="156526">
                  <c:v>-57.410499999999956</c:v>
                </c:pt>
                <c:pt idx="156527">
                  <c:v>-57.408500000000004</c:v>
                </c:pt>
                <c:pt idx="156528">
                  <c:v>-57.406499999999994</c:v>
                </c:pt>
                <c:pt idx="156529">
                  <c:v>-57.404499999999985</c:v>
                </c:pt>
                <c:pt idx="156530">
                  <c:v>-57.402499999999975</c:v>
                </c:pt>
                <c:pt idx="156531">
                  <c:v>-57.400499999999965</c:v>
                </c:pt>
                <c:pt idx="156532">
                  <c:v>-57.398499999999956</c:v>
                </c:pt>
                <c:pt idx="156533">
                  <c:v>-57.396500000000003</c:v>
                </c:pt>
                <c:pt idx="156534">
                  <c:v>-57.394499999999994</c:v>
                </c:pt>
                <c:pt idx="156535">
                  <c:v>-57.392499999999984</c:v>
                </c:pt>
                <c:pt idx="156536">
                  <c:v>-57.390499999999975</c:v>
                </c:pt>
                <c:pt idx="156537">
                  <c:v>-57.388499999999965</c:v>
                </c:pt>
                <c:pt idx="156538">
                  <c:v>-57.386499999999955</c:v>
                </c:pt>
                <c:pt idx="156539">
                  <c:v>-57.384500000000003</c:v>
                </c:pt>
                <c:pt idx="156540">
                  <c:v>-57.382499999999993</c:v>
                </c:pt>
                <c:pt idx="156541">
                  <c:v>-57.380499999999984</c:v>
                </c:pt>
                <c:pt idx="156542">
                  <c:v>-57.378499999999974</c:v>
                </c:pt>
                <c:pt idx="156543">
                  <c:v>-57.376499999999965</c:v>
                </c:pt>
                <c:pt idx="156544">
                  <c:v>-57.374499999999955</c:v>
                </c:pt>
                <c:pt idx="156545">
                  <c:v>-57.372500000000002</c:v>
                </c:pt>
                <c:pt idx="156546">
                  <c:v>-57.370499999999993</c:v>
                </c:pt>
                <c:pt idx="156547">
                  <c:v>-57.368499999999983</c:v>
                </c:pt>
                <c:pt idx="156548">
                  <c:v>-57.366499999999974</c:v>
                </c:pt>
                <c:pt idx="156549">
                  <c:v>-57.364499999999964</c:v>
                </c:pt>
                <c:pt idx="156550">
                  <c:v>-57.362499999999955</c:v>
                </c:pt>
                <c:pt idx="156551">
                  <c:v>-57.360500000000002</c:v>
                </c:pt>
                <c:pt idx="156552">
                  <c:v>-57.358499999999992</c:v>
                </c:pt>
                <c:pt idx="156553">
                  <c:v>-57.356499999999983</c:v>
                </c:pt>
                <c:pt idx="156554">
                  <c:v>-57.354499999999973</c:v>
                </c:pt>
                <c:pt idx="156555">
                  <c:v>-57.352499999999964</c:v>
                </c:pt>
                <c:pt idx="156556">
                  <c:v>-57.350499999999954</c:v>
                </c:pt>
                <c:pt idx="156557">
                  <c:v>-57.348500000000001</c:v>
                </c:pt>
                <c:pt idx="156558">
                  <c:v>-57.346499999999992</c:v>
                </c:pt>
                <c:pt idx="156559">
                  <c:v>-57.344499999999982</c:v>
                </c:pt>
                <c:pt idx="156560">
                  <c:v>-57.342499999999973</c:v>
                </c:pt>
                <c:pt idx="156561">
                  <c:v>-57.340499999999963</c:v>
                </c:pt>
                <c:pt idx="156562">
                  <c:v>-57.338499999999954</c:v>
                </c:pt>
                <c:pt idx="156563">
                  <c:v>-57.336500000000001</c:v>
                </c:pt>
                <c:pt idx="156564">
                  <c:v>-57.334499999999991</c:v>
                </c:pt>
                <c:pt idx="156565">
                  <c:v>-57.332499999999982</c:v>
                </c:pt>
                <c:pt idx="156566">
                  <c:v>-57.330499999999972</c:v>
                </c:pt>
                <c:pt idx="156567">
                  <c:v>-57.328499999999963</c:v>
                </c:pt>
                <c:pt idx="156568">
                  <c:v>-57.326499999999953</c:v>
                </c:pt>
                <c:pt idx="156569">
                  <c:v>-57.3245</c:v>
                </c:pt>
                <c:pt idx="156570">
                  <c:v>-57.322499999999991</c:v>
                </c:pt>
                <c:pt idx="156571">
                  <c:v>-57.320499999999981</c:v>
                </c:pt>
                <c:pt idx="156572">
                  <c:v>-57.318499999999972</c:v>
                </c:pt>
                <c:pt idx="156573">
                  <c:v>-57.316499999999962</c:v>
                </c:pt>
                <c:pt idx="156574">
                  <c:v>-57.314499999999953</c:v>
                </c:pt>
                <c:pt idx="156575">
                  <c:v>-57.3125</c:v>
                </c:pt>
                <c:pt idx="156576">
                  <c:v>-57.31049999999999</c:v>
                </c:pt>
                <c:pt idx="156577">
                  <c:v>-57.308499999999981</c:v>
                </c:pt>
                <c:pt idx="156578">
                  <c:v>-57.306499999999971</c:v>
                </c:pt>
                <c:pt idx="156579">
                  <c:v>-57.304499999999962</c:v>
                </c:pt>
                <c:pt idx="156580">
                  <c:v>-57.302499999999952</c:v>
                </c:pt>
                <c:pt idx="156581">
                  <c:v>-57.3005</c:v>
                </c:pt>
                <c:pt idx="156582">
                  <c:v>-57.29849999999999</c:v>
                </c:pt>
                <c:pt idx="156583">
                  <c:v>-57.29649999999998</c:v>
                </c:pt>
                <c:pt idx="156584">
                  <c:v>-57.294499999999971</c:v>
                </c:pt>
                <c:pt idx="156585">
                  <c:v>-57.292499999999961</c:v>
                </c:pt>
                <c:pt idx="156586">
                  <c:v>-57.290499999999952</c:v>
                </c:pt>
                <c:pt idx="156587">
                  <c:v>-57.288499999999999</c:v>
                </c:pt>
                <c:pt idx="156588">
                  <c:v>-57.28649999999999</c:v>
                </c:pt>
                <c:pt idx="156589">
                  <c:v>-57.28449999999998</c:v>
                </c:pt>
                <c:pt idx="156590">
                  <c:v>-57.28249999999997</c:v>
                </c:pt>
                <c:pt idx="156591">
                  <c:v>-57.280499999999961</c:v>
                </c:pt>
                <c:pt idx="156592">
                  <c:v>-57.278499999999951</c:v>
                </c:pt>
                <c:pt idx="156593">
                  <c:v>-57.276499999999999</c:v>
                </c:pt>
                <c:pt idx="156594">
                  <c:v>-57.274499999999989</c:v>
                </c:pt>
                <c:pt idx="156595">
                  <c:v>-57.27249999999998</c:v>
                </c:pt>
                <c:pt idx="156596">
                  <c:v>-57.27049999999997</c:v>
                </c:pt>
                <c:pt idx="156597">
                  <c:v>-57.26849999999996</c:v>
                </c:pt>
                <c:pt idx="156598">
                  <c:v>-57.266499999999951</c:v>
                </c:pt>
                <c:pt idx="156599">
                  <c:v>-57.264499999999998</c:v>
                </c:pt>
                <c:pt idx="156600">
                  <c:v>-57.262499999999989</c:v>
                </c:pt>
                <c:pt idx="156601">
                  <c:v>-57.260499999999979</c:v>
                </c:pt>
                <c:pt idx="156602">
                  <c:v>-57.25849999999997</c:v>
                </c:pt>
                <c:pt idx="156603">
                  <c:v>-57.25649999999996</c:v>
                </c:pt>
                <c:pt idx="156604">
                  <c:v>-57.25449999999995</c:v>
                </c:pt>
                <c:pt idx="156605">
                  <c:v>-57.252499999999998</c:v>
                </c:pt>
                <c:pt idx="156606">
                  <c:v>-57.250499999999988</c:v>
                </c:pt>
                <c:pt idx="156607">
                  <c:v>-57.248499999999979</c:v>
                </c:pt>
                <c:pt idx="156608">
                  <c:v>-57.246499999999969</c:v>
                </c:pt>
                <c:pt idx="156609">
                  <c:v>-57.24449999999996</c:v>
                </c:pt>
                <c:pt idx="156610">
                  <c:v>-57.24249999999995</c:v>
                </c:pt>
                <c:pt idx="156611">
                  <c:v>-57.240499999999997</c:v>
                </c:pt>
                <c:pt idx="156612">
                  <c:v>-57.238499999999988</c:v>
                </c:pt>
                <c:pt idx="156613">
                  <c:v>-57.236499999999978</c:v>
                </c:pt>
                <c:pt idx="156614">
                  <c:v>-57.234499999999969</c:v>
                </c:pt>
                <c:pt idx="156615">
                  <c:v>-57.232499999999959</c:v>
                </c:pt>
                <c:pt idx="156616">
                  <c:v>-57.23049999999995</c:v>
                </c:pt>
                <c:pt idx="156617">
                  <c:v>-57.228499999999997</c:v>
                </c:pt>
                <c:pt idx="156618">
                  <c:v>-57.226499999999987</c:v>
                </c:pt>
                <c:pt idx="156619">
                  <c:v>-57.224499999999978</c:v>
                </c:pt>
                <c:pt idx="156620">
                  <c:v>-57.222499999999968</c:v>
                </c:pt>
                <c:pt idx="156621">
                  <c:v>-57.220499999999959</c:v>
                </c:pt>
                <c:pt idx="156622">
                  <c:v>-57.218499999999949</c:v>
                </c:pt>
                <c:pt idx="156623">
                  <c:v>-57.216499999999996</c:v>
                </c:pt>
                <c:pt idx="156624">
                  <c:v>-57.214499999999987</c:v>
                </c:pt>
                <c:pt idx="156625">
                  <c:v>-57.212499999999977</c:v>
                </c:pt>
                <c:pt idx="156626">
                  <c:v>-57.210499999999968</c:v>
                </c:pt>
                <c:pt idx="156627">
                  <c:v>-57.208499999999958</c:v>
                </c:pt>
                <c:pt idx="156628">
                  <c:v>-57.206500000000005</c:v>
                </c:pt>
                <c:pt idx="156629">
                  <c:v>-57.204499999999996</c:v>
                </c:pt>
                <c:pt idx="156630">
                  <c:v>-57.202499999999986</c:v>
                </c:pt>
                <c:pt idx="156631">
                  <c:v>-57.200499999999977</c:v>
                </c:pt>
                <c:pt idx="156632">
                  <c:v>-57.198499999999967</c:v>
                </c:pt>
                <c:pt idx="156633">
                  <c:v>-57.196499999999958</c:v>
                </c:pt>
                <c:pt idx="156634">
                  <c:v>-57.194500000000005</c:v>
                </c:pt>
                <c:pt idx="156635">
                  <c:v>-57.192499999999995</c:v>
                </c:pt>
                <c:pt idx="156636">
                  <c:v>-57.190499999999986</c:v>
                </c:pt>
                <c:pt idx="156637">
                  <c:v>-57.188499999999976</c:v>
                </c:pt>
                <c:pt idx="156638">
                  <c:v>-57.186499999999967</c:v>
                </c:pt>
                <c:pt idx="156639">
                  <c:v>-57.184499999999957</c:v>
                </c:pt>
                <c:pt idx="156640">
                  <c:v>-57.182500000000005</c:v>
                </c:pt>
                <c:pt idx="156641">
                  <c:v>-57.180499999999995</c:v>
                </c:pt>
                <c:pt idx="156642">
                  <c:v>-57.178499999999985</c:v>
                </c:pt>
                <c:pt idx="156643">
                  <c:v>-57.176499999999976</c:v>
                </c:pt>
                <c:pt idx="156644">
                  <c:v>-57.174499999999966</c:v>
                </c:pt>
                <c:pt idx="156645">
                  <c:v>-57.172499999999957</c:v>
                </c:pt>
                <c:pt idx="156646">
                  <c:v>-57.170500000000004</c:v>
                </c:pt>
                <c:pt idx="156647">
                  <c:v>-57.168499999999995</c:v>
                </c:pt>
                <c:pt idx="156648">
                  <c:v>-57.166499999999985</c:v>
                </c:pt>
                <c:pt idx="156649">
                  <c:v>-57.164499999999975</c:v>
                </c:pt>
                <c:pt idx="156650">
                  <c:v>-57.162499999999966</c:v>
                </c:pt>
                <c:pt idx="156651">
                  <c:v>-57.160499999999956</c:v>
                </c:pt>
                <c:pt idx="156652">
                  <c:v>-57.158500000000004</c:v>
                </c:pt>
                <c:pt idx="156653">
                  <c:v>-57.156499999999994</c:v>
                </c:pt>
                <c:pt idx="156654">
                  <c:v>-57.154499999999985</c:v>
                </c:pt>
                <c:pt idx="156655">
                  <c:v>-57.152499999999975</c:v>
                </c:pt>
                <c:pt idx="156656">
                  <c:v>-57.150499999999965</c:v>
                </c:pt>
                <c:pt idx="156657">
                  <c:v>-57.148499999999956</c:v>
                </c:pt>
                <c:pt idx="156658">
                  <c:v>-57.146500000000003</c:v>
                </c:pt>
                <c:pt idx="156659">
                  <c:v>-57.144499999999994</c:v>
                </c:pt>
                <c:pt idx="156660">
                  <c:v>-57.142499999999984</c:v>
                </c:pt>
                <c:pt idx="156661">
                  <c:v>-57.140499999999975</c:v>
                </c:pt>
                <c:pt idx="156662">
                  <c:v>-57.138499999999965</c:v>
                </c:pt>
                <c:pt idx="156663">
                  <c:v>-57.136499999999955</c:v>
                </c:pt>
                <c:pt idx="156664">
                  <c:v>-57.134500000000003</c:v>
                </c:pt>
                <c:pt idx="156665">
                  <c:v>-57.132499999999993</c:v>
                </c:pt>
                <c:pt idx="156666">
                  <c:v>-57.130499999999984</c:v>
                </c:pt>
                <c:pt idx="156667">
                  <c:v>-57.128499999999974</c:v>
                </c:pt>
                <c:pt idx="156668">
                  <c:v>-57.126499999999965</c:v>
                </c:pt>
                <c:pt idx="156669">
                  <c:v>-57.124499999999955</c:v>
                </c:pt>
                <c:pt idx="156670">
                  <c:v>-57.122500000000002</c:v>
                </c:pt>
                <c:pt idx="156671">
                  <c:v>-57.120499999999993</c:v>
                </c:pt>
                <c:pt idx="156672">
                  <c:v>-57.118499999999983</c:v>
                </c:pt>
                <c:pt idx="156673">
                  <c:v>-57.116499999999974</c:v>
                </c:pt>
                <c:pt idx="156674">
                  <c:v>-57.114499999999964</c:v>
                </c:pt>
                <c:pt idx="156675">
                  <c:v>-57.112499999999955</c:v>
                </c:pt>
                <c:pt idx="156676">
                  <c:v>-57.110500000000002</c:v>
                </c:pt>
                <c:pt idx="156677">
                  <c:v>-57.108499999999992</c:v>
                </c:pt>
                <c:pt idx="156678">
                  <c:v>-57.106499999999983</c:v>
                </c:pt>
                <c:pt idx="156679">
                  <c:v>-57.104499999999973</c:v>
                </c:pt>
                <c:pt idx="156680">
                  <c:v>-57.102499999999964</c:v>
                </c:pt>
                <c:pt idx="156681">
                  <c:v>-57.100499999999954</c:v>
                </c:pt>
                <c:pt idx="156682">
                  <c:v>-57.098500000000001</c:v>
                </c:pt>
                <c:pt idx="156683">
                  <c:v>-57.096499999999992</c:v>
                </c:pt>
                <c:pt idx="156684">
                  <c:v>-57.094499999999982</c:v>
                </c:pt>
                <c:pt idx="156685">
                  <c:v>-57.092499999999973</c:v>
                </c:pt>
                <c:pt idx="156686">
                  <c:v>-57.090499999999963</c:v>
                </c:pt>
                <c:pt idx="156687">
                  <c:v>-57.088499999999954</c:v>
                </c:pt>
                <c:pt idx="156688">
                  <c:v>-57.086500000000001</c:v>
                </c:pt>
                <c:pt idx="156689">
                  <c:v>-57.084499999999991</c:v>
                </c:pt>
                <c:pt idx="156690">
                  <c:v>-57.082499999999982</c:v>
                </c:pt>
                <c:pt idx="156691">
                  <c:v>-57.080499999999972</c:v>
                </c:pt>
                <c:pt idx="156692">
                  <c:v>-57.078499999999963</c:v>
                </c:pt>
                <c:pt idx="156693">
                  <c:v>-57.076499999999953</c:v>
                </c:pt>
                <c:pt idx="156694">
                  <c:v>-57.0745</c:v>
                </c:pt>
                <c:pt idx="156695">
                  <c:v>-57.072499999999991</c:v>
                </c:pt>
                <c:pt idx="156696">
                  <c:v>-57.070499999999981</c:v>
                </c:pt>
                <c:pt idx="156697">
                  <c:v>-57.068499999999972</c:v>
                </c:pt>
                <c:pt idx="156698">
                  <c:v>-57.066499999999962</c:v>
                </c:pt>
                <c:pt idx="156699">
                  <c:v>-57.064499999999953</c:v>
                </c:pt>
                <c:pt idx="156700">
                  <c:v>-57.0625</c:v>
                </c:pt>
                <c:pt idx="156701">
                  <c:v>-57.06049999999999</c:v>
                </c:pt>
                <c:pt idx="156702">
                  <c:v>-57.058499999999981</c:v>
                </c:pt>
                <c:pt idx="156703">
                  <c:v>-57.056499999999971</c:v>
                </c:pt>
                <c:pt idx="156704">
                  <c:v>-57.054499999999962</c:v>
                </c:pt>
                <c:pt idx="156705">
                  <c:v>-57.052499999999952</c:v>
                </c:pt>
                <c:pt idx="156706">
                  <c:v>-57.0505</c:v>
                </c:pt>
                <c:pt idx="156707">
                  <c:v>-57.04849999999999</c:v>
                </c:pt>
                <c:pt idx="156708">
                  <c:v>-57.04649999999998</c:v>
                </c:pt>
                <c:pt idx="156709">
                  <c:v>-57.044499999999971</c:v>
                </c:pt>
                <c:pt idx="156710">
                  <c:v>-57.042499999999961</c:v>
                </c:pt>
                <c:pt idx="156711">
                  <c:v>-57.040499999999952</c:v>
                </c:pt>
                <c:pt idx="156712">
                  <c:v>-57.038499999999999</c:v>
                </c:pt>
                <c:pt idx="156713">
                  <c:v>-57.03649999999999</c:v>
                </c:pt>
                <c:pt idx="156714">
                  <c:v>-57.03449999999998</c:v>
                </c:pt>
                <c:pt idx="156715">
                  <c:v>-57.03249999999997</c:v>
                </c:pt>
                <c:pt idx="156716">
                  <c:v>-57.030499999999961</c:v>
                </c:pt>
                <c:pt idx="156717">
                  <c:v>-57.028499999999951</c:v>
                </c:pt>
                <c:pt idx="156718">
                  <c:v>-57.026499999999999</c:v>
                </c:pt>
                <c:pt idx="156719">
                  <c:v>-57.024499999999989</c:v>
                </c:pt>
                <c:pt idx="156720">
                  <c:v>-57.02249999999998</c:v>
                </c:pt>
                <c:pt idx="156721">
                  <c:v>-57.02049999999997</c:v>
                </c:pt>
                <c:pt idx="156722">
                  <c:v>-57.01849999999996</c:v>
                </c:pt>
                <c:pt idx="156723">
                  <c:v>-57.016499999999951</c:v>
                </c:pt>
                <c:pt idx="156724">
                  <c:v>-57.014499999999998</c:v>
                </c:pt>
                <c:pt idx="156725">
                  <c:v>-57.012499999999989</c:v>
                </c:pt>
                <c:pt idx="156726">
                  <c:v>-57.010499999999979</c:v>
                </c:pt>
                <c:pt idx="156727">
                  <c:v>-57.00849999999997</c:v>
                </c:pt>
                <c:pt idx="156728">
                  <c:v>-57.00649999999996</c:v>
                </c:pt>
                <c:pt idx="156729">
                  <c:v>-57.00449999999995</c:v>
                </c:pt>
                <c:pt idx="156730">
                  <c:v>-57.002499999999998</c:v>
                </c:pt>
                <c:pt idx="156731">
                  <c:v>-57.000499999999988</c:v>
                </c:pt>
                <c:pt idx="156732">
                  <c:v>-56.998499999999979</c:v>
                </c:pt>
                <c:pt idx="156733">
                  <c:v>-56.996499999999969</c:v>
                </c:pt>
                <c:pt idx="156734">
                  <c:v>-56.99449999999996</c:v>
                </c:pt>
                <c:pt idx="156735">
                  <c:v>-56.99249999999995</c:v>
                </c:pt>
                <c:pt idx="156736">
                  <c:v>-56.990499999999997</c:v>
                </c:pt>
                <c:pt idx="156737">
                  <c:v>-56.988499999999988</c:v>
                </c:pt>
                <c:pt idx="156738">
                  <c:v>-56.986499999999978</c:v>
                </c:pt>
                <c:pt idx="156739">
                  <c:v>-56.984499999999969</c:v>
                </c:pt>
                <c:pt idx="156740">
                  <c:v>-56.982499999999959</c:v>
                </c:pt>
                <c:pt idx="156741">
                  <c:v>-56.98049999999995</c:v>
                </c:pt>
                <c:pt idx="156742">
                  <c:v>-56.978499999999997</c:v>
                </c:pt>
                <c:pt idx="156743">
                  <c:v>-56.976499999999987</c:v>
                </c:pt>
                <c:pt idx="156744">
                  <c:v>-56.974499999999978</c:v>
                </c:pt>
                <c:pt idx="156745">
                  <c:v>-56.972499999999968</c:v>
                </c:pt>
                <c:pt idx="156746">
                  <c:v>-56.970499999999959</c:v>
                </c:pt>
                <c:pt idx="156747">
                  <c:v>-56.968499999999949</c:v>
                </c:pt>
                <c:pt idx="156748">
                  <c:v>-56.966499999999996</c:v>
                </c:pt>
                <c:pt idx="156749">
                  <c:v>-56.964499999999987</c:v>
                </c:pt>
                <c:pt idx="156750">
                  <c:v>-56.962499999999977</c:v>
                </c:pt>
                <c:pt idx="156751">
                  <c:v>-56.960499999999968</c:v>
                </c:pt>
                <c:pt idx="156752">
                  <c:v>-56.958499999999958</c:v>
                </c:pt>
                <c:pt idx="156753">
                  <c:v>-56.956500000000005</c:v>
                </c:pt>
                <c:pt idx="156754">
                  <c:v>-56.954499999999996</c:v>
                </c:pt>
                <c:pt idx="156755">
                  <c:v>-56.952499999999986</c:v>
                </c:pt>
                <c:pt idx="156756">
                  <c:v>-56.950499999999977</c:v>
                </c:pt>
                <c:pt idx="156757">
                  <c:v>-56.948499999999967</c:v>
                </c:pt>
                <c:pt idx="156758">
                  <c:v>-56.946499999999958</c:v>
                </c:pt>
                <c:pt idx="156759">
                  <c:v>-56.944500000000005</c:v>
                </c:pt>
                <c:pt idx="156760">
                  <c:v>-56.942499999999995</c:v>
                </c:pt>
                <c:pt idx="156761">
                  <c:v>-56.940499999999986</c:v>
                </c:pt>
                <c:pt idx="156762">
                  <c:v>-56.938499999999976</c:v>
                </c:pt>
                <c:pt idx="156763">
                  <c:v>-56.936499999999967</c:v>
                </c:pt>
                <c:pt idx="156764">
                  <c:v>-56.934499999999957</c:v>
                </c:pt>
                <c:pt idx="156765">
                  <c:v>-56.932500000000005</c:v>
                </c:pt>
                <c:pt idx="156766">
                  <c:v>-56.930499999999995</c:v>
                </c:pt>
                <c:pt idx="156767">
                  <c:v>-56.928499999999985</c:v>
                </c:pt>
                <c:pt idx="156768">
                  <c:v>-56.926499999999976</c:v>
                </c:pt>
                <c:pt idx="156769">
                  <c:v>-56.924499999999966</c:v>
                </c:pt>
                <c:pt idx="156770">
                  <c:v>-56.922499999999957</c:v>
                </c:pt>
                <c:pt idx="156771">
                  <c:v>-56.920500000000004</c:v>
                </c:pt>
                <c:pt idx="156772">
                  <c:v>-56.918499999999995</c:v>
                </c:pt>
                <c:pt idx="156773">
                  <c:v>-56.916499999999985</c:v>
                </c:pt>
                <c:pt idx="156774">
                  <c:v>-56.914499999999975</c:v>
                </c:pt>
                <c:pt idx="156775">
                  <c:v>-56.912499999999966</c:v>
                </c:pt>
                <c:pt idx="156776">
                  <c:v>-56.910499999999956</c:v>
                </c:pt>
                <c:pt idx="156777">
                  <c:v>-56.908500000000004</c:v>
                </c:pt>
                <c:pt idx="156778">
                  <c:v>-56.906499999999994</c:v>
                </c:pt>
                <c:pt idx="156779">
                  <c:v>-56.904499999999985</c:v>
                </c:pt>
                <c:pt idx="156780">
                  <c:v>-56.902499999999975</c:v>
                </c:pt>
                <c:pt idx="156781">
                  <c:v>-56.900499999999965</c:v>
                </c:pt>
                <c:pt idx="156782">
                  <c:v>-56.898499999999956</c:v>
                </c:pt>
                <c:pt idx="156783">
                  <c:v>-56.896500000000003</c:v>
                </c:pt>
                <c:pt idx="156784">
                  <c:v>-56.894499999999994</c:v>
                </c:pt>
                <c:pt idx="156785">
                  <c:v>-56.892499999999984</c:v>
                </c:pt>
                <c:pt idx="156786">
                  <c:v>-56.890499999999975</c:v>
                </c:pt>
                <c:pt idx="156787">
                  <c:v>-56.888499999999965</c:v>
                </c:pt>
                <c:pt idx="156788">
                  <c:v>-56.886499999999955</c:v>
                </c:pt>
                <c:pt idx="156789">
                  <c:v>-56.884500000000003</c:v>
                </c:pt>
                <c:pt idx="156790">
                  <c:v>-56.882499999999993</c:v>
                </c:pt>
                <c:pt idx="156791">
                  <c:v>-56.880499999999984</c:v>
                </c:pt>
                <c:pt idx="156792">
                  <c:v>-56.878499999999974</c:v>
                </c:pt>
                <c:pt idx="156793">
                  <c:v>-56.876499999999965</c:v>
                </c:pt>
                <c:pt idx="156794">
                  <c:v>-56.874499999999955</c:v>
                </c:pt>
                <c:pt idx="156795">
                  <c:v>-56.872500000000002</c:v>
                </c:pt>
                <c:pt idx="156796">
                  <c:v>-56.870499999999993</c:v>
                </c:pt>
                <c:pt idx="156797">
                  <c:v>-56.868499999999983</c:v>
                </c:pt>
                <c:pt idx="156798">
                  <c:v>-56.866499999999974</c:v>
                </c:pt>
                <c:pt idx="156799">
                  <c:v>-56.864499999999964</c:v>
                </c:pt>
                <c:pt idx="156800">
                  <c:v>-56.862499999999955</c:v>
                </c:pt>
                <c:pt idx="156801">
                  <c:v>-56.860500000000002</c:v>
                </c:pt>
                <c:pt idx="156802">
                  <c:v>-56.858499999999992</c:v>
                </c:pt>
                <c:pt idx="156803">
                  <c:v>-56.856499999999983</c:v>
                </c:pt>
                <c:pt idx="156804">
                  <c:v>-56.854499999999973</c:v>
                </c:pt>
                <c:pt idx="156805">
                  <c:v>-56.852499999999964</c:v>
                </c:pt>
                <c:pt idx="156806">
                  <c:v>-56.850499999999954</c:v>
                </c:pt>
                <c:pt idx="156807">
                  <c:v>-56.848500000000001</c:v>
                </c:pt>
                <c:pt idx="156808">
                  <c:v>-56.846499999999992</c:v>
                </c:pt>
                <c:pt idx="156809">
                  <c:v>-56.844499999999982</c:v>
                </c:pt>
                <c:pt idx="156810">
                  <c:v>-56.842499999999973</c:v>
                </c:pt>
                <c:pt idx="156811">
                  <c:v>-56.840499999999963</c:v>
                </c:pt>
                <c:pt idx="156812">
                  <c:v>-56.838499999999954</c:v>
                </c:pt>
                <c:pt idx="156813">
                  <c:v>-56.836500000000001</c:v>
                </c:pt>
                <c:pt idx="156814">
                  <c:v>-56.834499999999991</c:v>
                </c:pt>
                <c:pt idx="156815">
                  <c:v>-56.832499999999982</c:v>
                </c:pt>
                <c:pt idx="156816">
                  <c:v>-56.830499999999972</c:v>
                </c:pt>
                <c:pt idx="156817">
                  <c:v>-56.828499999999963</c:v>
                </c:pt>
                <c:pt idx="156818">
                  <c:v>-56.826499999999953</c:v>
                </c:pt>
                <c:pt idx="156819">
                  <c:v>-56.8245</c:v>
                </c:pt>
                <c:pt idx="156820">
                  <c:v>-56.822499999999991</c:v>
                </c:pt>
                <c:pt idx="156821">
                  <c:v>-56.820499999999981</c:v>
                </c:pt>
                <c:pt idx="156822">
                  <c:v>-56.818499999999972</c:v>
                </c:pt>
                <c:pt idx="156823">
                  <c:v>-56.816499999999962</c:v>
                </c:pt>
                <c:pt idx="156824">
                  <c:v>-56.814499999999953</c:v>
                </c:pt>
                <c:pt idx="156825">
                  <c:v>-56.8125</c:v>
                </c:pt>
                <c:pt idx="156826">
                  <c:v>-56.81049999999999</c:v>
                </c:pt>
                <c:pt idx="156827">
                  <c:v>-56.808499999999981</c:v>
                </c:pt>
                <c:pt idx="156828">
                  <c:v>-56.806499999999971</c:v>
                </c:pt>
                <c:pt idx="156829">
                  <c:v>-56.804499999999962</c:v>
                </c:pt>
                <c:pt idx="156830">
                  <c:v>-56.802499999999952</c:v>
                </c:pt>
                <c:pt idx="156831">
                  <c:v>-56.8005</c:v>
                </c:pt>
                <c:pt idx="156832">
                  <c:v>-56.79849999999999</c:v>
                </c:pt>
                <c:pt idx="156833">
                  <c:v>-56.79649999999998</c:v>
                </c:pt>
                <c:pt idx="156834">
                  <c:v>-56.794499999999971</c:v>
                </c:pt>
                <c:pt idx="156835">
                  <c:v>-56.792499999999961</c:v>
                </c:pt>
                <c:pt idx="156836">
                  <c:v>-56.790499999999952</c:v>
                </c:pt>
                <c:pt idx="156837">
                  <c:v>-56.788499999999999</c:v>
                </c:pt>
                <c:pt idx="156838">
                  <c:v>-56.78649999999999</c:v>
                </c:pt>
                <c:pt idx="156839">
                  <c:v>-56.78449999999998</c:v>
                </c:pt>
                <c:pt idx="156840">
                  <c:v>-56.78249999999997</c:v>
                </c:pt>
                <c:pt idx="156841">
                  <c:v>-56.780499999999961</c:v>
                </c:pt>
                <c:pt idx="156842">
                  <c:v>-56.778499999999951</c:v>
                </c:pt>
                <c:pt idx="156843">
                  <c:v>-56.776499999999999</c:v>
                </c:pt>
                <c:pt idx="156844">
                  <c:v>-56.774499999999989</c:v>
                </c:pt>
                <c:pt idx="156845">
                  <c:v>-56.77249999999998</c:v>
                </c:pt>
                <c:pt idx="156846">
                  <c:v>-56.77049999999997</c:v>
                </c:pt>
                <c:pt idx="156847">
                  <c:v>-56.76849999999996</c:v>
                </c:pt>
                <c:pt idx="156848">
                  <c:v>-56.766499999999951</c:v>
                </c:pt>
                <c:pt idx="156849">
                  <c:v>-56.764499999999998</c:v>
                </c:pt>
                <c:pt idx="156850">
                  <c:v>-56.762499999999989</c:v>
                </c:pt>
                <c:pt idx="156851">
                  <c:v>-56.760499999999979</c:v>
                </c:pt>
                <c:pt idx="156852">
                  <c:v>-56.75849999999997</c:v>
                </c:pt>
                <c:pt idx="156853">
                  <c:v>-56.75649999999996</c:v>
                </c:pt>
                <c:pt idx="156854">
                  <c:v>-56.75449999999995</c:v>
                </c:pt>
                <c:pt idx="156855">
                  <c:v>-56.752499999999998</c:v>
                </c:pt>
                <c:pt idx="156856">
                  <c:v>-56.750499999999988</c:v>
                </c:pt>
                <c:pt idx="156857">
                  <c:v>-56.748499999999979</c:v>
                </c:pt>
                <c:pt idx="156858">
                  <c:v>-56.746499999999969</c:v>
                </c:pt>
                <c:pt idx="156859">
                  <c:v>-56.74449999999996</c:v>
                </c:pt>
                <c:pt idx="156860">
                  <c:v>-56.74249999999995</c:v>
                </c:pt>
                <c:pt idx="156861">
                  <c:v>-56.740499999999997</c:v>
                </c:pt>
                <c:pt idx="156862">
                  <c:v>-56.738499999999988</c:v>
                </c:pt>
                <c:pt idx="156863">
                  <c:v>-56.736499999999978</c:v>
                </c:pt>
                <c:pt idx="156864">
                  <c:v>-56.734499999999969</c:v>
                </c:pt>
                <c:pt idx="156865">
                  <c:v>-56.732499999999959</c:v>
                </c:pt>
                <c:pt idx="156866">
                  <c:v>-56.73049999999995</c:v>
                </c:pt>
                <c:pt idx="156867">
                  <c:v>-56.728499999999997</c:v>
                </c:pt>
                <c:pt idx="156868">
                  <c:v>-56.726499999999987</c:v>
                </c:pt>
                <c:pt idx="156869">
                  <c:v>-56.724499999999978</c:v>
                </c:pt>
                <c:pt idx="156870">
                  <c:v>-56.722499999999968</c:v>
                </c:pt>
                <c:pt idx="156871">
                  <c:v>-56.720499999999959</c:v>
                </c:pt>
                <c:pt idx="156872">
                  <c:v>-56.718499999999949</c:v>
                </c:pt>
                <c:pt idx="156873">
                  <c:v>-56.716499999999996</c:v>
                </c:pt>
                <c:pt idx="156874">
                  <c:v>-56.714499999999987</c:v>
                </c:pt>
                <c:pt idx="156875">
                  <c:v>-56.712499999999977</c:v>
                </c:pt>
                <c:pt idx="156876">
                  <c:v>-56.710499999999968</c:v>
                </c:pt>
                <c:pt idx="156877">
                  <c:v>-56.708499999999958</c:v>
                </c:pt>
                <c:pt idx="156878">
                  <c:v>-56.706500000000005</c:v>
                </c:pt>
                <c:pt idx="156879">
                  <c:v>-56.704499999999996</c:v>
                </c:pt>
                <c:pt idx="156880">
                  <c:v>-56.702499999999986</c:v>
                </c:pt>
                <c:pt idx="156881">
                  <c:v>-56.700499999999977</c:v>
                </c:pt>
                <c:pt idx="156882">
                  <c:v>-56.698499999999967</c:v>
                </c:pt>
                <c:pt idx="156883">
                  <c:v>-56.696499999999958</c:v>
                </c:pt>
                <c:pt idx="156884">
                  <c:v>-56.694500000000005</c:v>
                </c:pt>
                <c:pt idx="156885">
                  <c:v>-56.692499999999995</c:v>
                </c:pt>
                <c:pt idx="156886">
                  <c:v>-56.690499999999986</c:v>
                </c:pt>
                <c:pt idx="156887">
                  <c:v>-56.688499999999976</c:v>
                </c:pt>
                <c:pt idx="156888">
                  <c:v>-56.686499999999967</c:v>
                </c:pt>
                <c:pt idx="156889">
                  <c:v>-56.684499999999957</c:v>
                </c:pt>
                <c:pt idx="156890">
                  <c:v>-56.682500000000005</c:v>
                </c:pt>
                <c:pt idx="156891">
                  <c:v>-56.680499999999995</c:v>
                </c:pt>
                <c:pt idx="156892">
                  <c:v>-56.678499999999985</c:v>
                </c:pt>
                <c:pt idx="156893">
                  <c:v>-56.676499999999976</c:v>
                </c:pt>
                <c:pt idx="156894">
                  <c:v>-56.674499999999966</c:v>
                </c:pt>
                <c:pt idx="156895">
                  <c:v>-56.672499999999957</c:v>
                </c:pt>
                <c:pt idx="156896">
                  <c:v>-56.670500000000004</c:v>
                </c:pt>
                <c:pt idx="156897">
                  <c:v>-56.668499999999995</c:v>
                </c:pt>
                <c:pt idx="156898">
                  <c:v>-56.666499999999985</c:v>
                </c:pt>
                <c:pt idx="156899">
                  <c:v>-56.664499999999975</c:v>
                </c:pt>
                <c:pt idx="156900">
                  <c:v>-56.662499999999966</c:v>
                </c:pt>
                <c:pt idx="156901">
                  <c:v>-56.660499999999956</c:v>
                </c:pt>
                <c:pt idx="156902">
                  <c:v>-56.658500000000004</c:v>
                </c:pt>
                <c:pt idx="156903">
                  <c:v>-56.656499999999994</c:v>
                </c:pt>
                <c:pt idx="156904">
                  <c:v>-56.654499999999985</c:v>
                </c:pt>
                <c:pt idx="156905">
                  <c:v>-56.652499999999975</c:v>
                </c:pt>
                <c:pt idx="156906">
                  <c:v>-56.650499999999965</c:v>
                </c:pt>
                <c:pt idx="156907">
                  <c:v>-56.648499999999956</c:v>
                </c:pt>
                <c:pt idx="156908">
                  <c:v>-56.646500000000003</c:v>
                </c:pt>
                <c:pt idx="156909">
                  <c:v>-56.644499999999994</c:v>
                </c:pt>
                <c:pt idx="156910">
                  <c:v>-56.642499999999984</c:v>
                </c:pt>
                <c:pt idx="156911">
                  <c:v>-56.640499999999975</c:v>
                </c:pt>
                <c:pt idx="156912">
                  <c:v>-56.638499999999965</c:v>
                </c:pt>
                <c:pt idx="156913">
                  <c:v>-56.636499999999955</c:v>
                </c:pt>
                <c:pt idx="156914">
                  <c:v>-56.634500000000003</c:v>
                </c:pt>
                <c:pt idx="156915">
                  <c:v>-56.632499999999993</c:v>
                </c:pt>
                <c:pt idx="156916">
                  <c:v>-56.630499999999984</c:v>
                </c:pt>
                <c:pt idx="156917">
                  <c:v>-56.628499999999974</c:v>
                </c:pt>
                <c:pt idx="156918">
                  <c:v>-56.626499999999965</c:v>
                </c:pt>
                <c:pt idx="156919">
                  <c:v>-56.624499999999955</c:v>
                </c:pt>
                <c:pt idx="156920">
                  <c:v>-56.622500000000002</c:v>
                </c:pt>
                <c:pt idx="156921">
                  <c:v>-56.620499999999993</c:v>
                </c:pt>
                <c:pt idx="156922">
                  <c:v>-56.618499999999983</c:v>
                </c:pt>
                <c:pt idx="156923">
                  <c:v>-56.616499999999974</c:v>
                </c:pt>
                <c:pt idx="156924">
                  <c:v>-56.614499999999964</c:v>
                </c:pt>
                <c:pt idx="156925">
                  <c:v>-56.612499999999955</c:v>
                </c:pt>
                <c:pt idx="156926">
                  <c:v>-56.610500000000002</c:v>
                </c:pt>
                <c:pt idx="156927">
                  <c:v>-56.608499999999992</c:v>
                </c:pt>
                <c:pt idx="156928">
                  <c:v>-56.606499999999983</c:v>
                </c:pt>
                <c:pt idx="156929">
                  <c:v>-56.604499999999973</c:v>
                </c:pt>
                <c:pt idx="156930">
                  <c:v>-56.602499999999964</c:v>
                </c:pt>
                <c:pt idx="156931">
                  <c:v>-56.600499999999954</c:v>
                </c:pt>
                <c:pt idx="156932">
                  <c:v>-56.598500000000001</c:v>
                </c:pt>
                <c:pt idx="156933">
                  <c:v>-56.596499999999992</c:v>
                </c:pt>
                <c:pt idx="156934">
                  <c:v>-56.594499999999982</c:v>
                </c:pt>
                <c:pt idx="156935">
                  <c:v>-56.592499999999973</c:v>
                </c:pt>
                <c:pt idx="156936">
                  <c:v>-56.590499999999963</c:v>
                </c:pt>
                <c:pt idx="156937">
                  <c:v>-56.588499999999954</c:v>
                </c:pt>
                <c:pt idx="156938">
                  <c:v>-56.586500000000001</c:v>
                </c:pt>
                <c:pt idx="156939">
                  <c:v>-56.584499999999991</c:v>
                </c:pt>
                <c:pt idx="156940">
                  <c:v>-56.582499999999982</c:v>
                </c:pt>
                <c:pt idx="156941">
                  <c:v>-56.580499999999972</c:v>
                </c:pt>
                <c:pt idx="156942">
                  <c:v>-56.578499999999963</c:v>
                </c:pt>
                <c:pt idx="156943">
                  <c:v>-56.576499999999953</c:v>
                </c:pt>
                <c:pt idx="156944">
                  <c:v>-56.5745</c:v>
                </c:pt>
                <c:pt idx="156945">
                  <c:v>-56.572499999999991</c:v>
                </c:pt>
                <c:pt idx="156946">
                  <c:v>-56.570499999999981</c:v>
                </c:pt>
                <c:pt idx="156947">
                  <c:v>-56.568499999999972</c:v>
                </c:pt>
                <c:pt idx="156948">
                  <c:v>-56.566499999999962</c:v>
                </c:pt>
                <c:pt idx="156949">
                  <c:v>-56.564499999999953</c:v>
                </c:pt>
                <c:pt idx="156950">
                  <c:v>-56.5625</c:v>
                </c:pt>
                <c:pt idx="156951">
                  <c:v>-56.56049999999999</c:v>
                </c:pt>
                <c:pt idx="156952">
                  <c:v>-56.558499999999981</c:v>
                </c:pt>
                <c:pt idx="156953">
                  <c:v>-56.556499999999971</c:v>
                </c:pt>
                <c:pt idx="156954">
                  <c:v>-56.554499999999962</c:v>
                </c:pt>
                <c:pt idx="156955">
                  <c:v>-56.552499999999952</c:v>
                </c:pt>
                <c:pt idx="156956">
                  <c:v>-56.5505</c:v>
                </c:pt>
                <c:pt idx="156957">
                  <c:v>-56.54849999999999</c:v>
                </c:pt>
                <c:pt idx="156958">
                  <c:v>-56.54649999999998</c:v>
                </c:pt>
                <c:pt idx="156959">
                  <c:v>-56.544499999999971</c:v>
                </c:pt>
                <c:pt idx="156960">
                  <c:v>-56.542499999999961</c:v>
                </c:pt>
                <c:pt idx="156961">
                  <c:v>-56.540499999999952</c:v>
                </c:pt>
                <c:pt idx="156962">
                  <c:v>-56.538499999999999</c:v>
                </c:pt>
                <c:pt idx="156963">
                  <c:v>-56.53649999999999</c:v>
                </c:pt>
                <c:pt idx="156964">
                  <c:v>-56.53449999999998</c:v>
                </c:pt>
                <c:pt idx="156965">
                  <c:v>-56.53249999999997</c:v>
                </c:pt>
                <c:pt idx="156966">
                  <c:v>-56.530499999999961</c:v>
                </c:pt>
                <c:pt idx="156967">
                  <c:v>-56.528499999999951</c:v>
                </c:pt>
                <c:pt idx="156968">
                  <c:v>-56.526499999999999</c:v>
                </c:pt>
                <c:pt idx="156969">
                  <c:v>-56.524499999999989</c:v>
                </c:pt>
                <c:pt idx="156970">
                  <c:v>-56.52249999999998</c:v>
                </c:pt>
                <c:pt idx="156971">
                  <c:v>-56.52049999999997</c:v>
                </c:pt>
                <c:pt idx="156972">
                  <c:v>-56.51849999999996</c:v>
                </c:pt>
                <c:pt idx="156973">
                  <c:v>-56.516499999999951</c:v>
                </c:pt>
                <c:pt idx="156974">
                  <c:v>-56.514499999999998</c:v>
                </c:pt>
                <c:pt idx="156975">
                  <c:v>-56.512499999999989</c:v>
                </c:pt>
                <c:pt idx="156976">
                  <c:v>-56.510499999999979</c:v>
                </c:pt>
                <c:pt idx="156977">
                  <c:v>-56.50849999999997</c:v>
                </c:pt>
                <c:pt idx="156978">
                  <c:v>-56.50649999999996</c:v>
                </c:pt>
                <c:pt idx="156979">
                  <c:v>-56.50449999999995</c:v>
                </c:pt>
                <c:pt idx="156980">
                  <c:v>-56.502499999999998</c:v>
                </c:pt>
                <c:pt idx="156981">
                  <c:v>-56.500499999999988</c:v>
                </c:pt>
                <c:pt idx="156982">
                  <c:v>-56.498499999999979</c:v>
                </c:pt>
                <c:pt idx="156983">
                  <c:v>-56.496499999999969</c:v>
                </c:pt>
                <c:pt idx="156984">
                  <c:v>-56.49449999999996</c:v>
                </c:pt>
                <c:pt idx="156985">
                  <c:v>-56.49249999999995</c:v>
                </c:pt>
                <c:pt idx="156986">
                  <c:v>-56.490499999999997</c:v>
                </c:pt>
                <c:pt idx="156987">
                  <c:v>-56.488499999999988</c:v>
                </c:pt>
                <c:pt idx="156988">
                  <c:v>-56.486499999999978</c:v>
                </c:pt>
                <c:pt idx="156989">
                  <c:v>-56.484499999999969</c:v>
                </c:pt>
                <c:pt idx="156990">
                  <c:v>-56.482499999999959</c:v>
                </c:pt>
                <c:pt idx="156991">
                  <c:v>-56.48049999999995</c:v>
                </c:pt>
                <c:pt idx="156992">
                  <c:v>-56.478499999999997</c:v>
                </c:pt>
                <c:pt idx="156993">
                  <c:v>-56.476499999999987</c:v>
                </c:pt>
                <c:pt idx="156994">
                  <c:v>-56.474499999999978</c:v>
                </c:pt>
                <c:pt idx="156995">
                  <c:v>-56.472499999999968</c:v>
                </c:pt>
                <c:pt idx="156996">
                  <c:v>-56.470499999999959</c:v>
                </c:pt>
                <c:pt idx="156997">
                  <c:v>-56.468499999999949</c:v>
                </c:pt>
                <c:pt idx="156998">
                  <c:v>-56.466499999999996</c:v>
                </c:pt>
                <c:pt idx="156999">
                  <c:v>-56.464499999999987</c:v>
                </c:pt>
                <c:pt idx="157000">
                  <c:v>-56.462499999999977</c:v>
                </c:pt>
                <c:pt idx="157001">
                  <c:v>-56.460499999999968</c:v>
                </c:pt>
                <c:pt idx="157002">
                  <c:v>-56.458499999999958</c:v>
                </c:pt>
                <c:pt idx="157003">
                  <c:v>-56.456500000000005</c:v>
                </c:pt>
                <c:pt idx="157004">
                  <c:v>-56.454499999999996</c:v>
                </c:pt>
                <c:pt idx="157005">
                  <c:v>-56.452499999999986</c:v>
                </c:pt>
                <c:pt idx="157006">
                  <c:v>-56.450499999999977</c:v>
                </c:pt>
                <c:pt idx="157007">
                  <c:v>-56.448499999999967</c:v>
                </c:pt>
                <c:pt idx="157008">
                  <c:v>-56.446499999999958</c:v>
                </c:pt>
                <c:pt idx="157009">
                  <c:v>-56.444500000000005</c:v>
                </c:pt>
                <c:pt idx="157010">
                  <c:v>-56.442499999999995</c:v>
                </c:pt>
                <c:pt idx="157011">
                  <c:v>-56.440499999999986</c:v>
                </c:pt>
                <c:pt idx="157012">
                  <c:v>-56.438499999999976</c:v>
                </c:pt>
                <c:pt idx="157013">
                  <c:v>-56.436499999999967</c:v>
                </c:pt>
                <c:pt idx="157014">
                  <c:v>-56.434499999999957</c:v>
                </c:pt>
                <c:pt idx="157015">
                  <c:v>-56.432500000000005</c:v>
                </c:pt>
                <c:pt idx="157016">
                  <c:v>-56.430499999999995</c:v>
                </c:pt>
                <c:pt idx="157017">
                  <c:v>-56.428499999999985</c:v>
                </c:pt>
                <c:pt idx="157018">
                  <c:v>-56.426499999999976</c:v>
                </c:pt>
                <c:pt idx="157019">
                  <c:v>-56.424499999999966</c:v>
                </c:pt>
                <c:pt idx="157020">
                  <c:v>-56.422499999999957</c:v>
                </c:pt>
                <c:pt idx="157021">
                  <c:v>-56.420500000000004</c:v>
                </c:pt>
                <c:pt idx="157022">
                  <c:v>-56.418499999999995</c:v>
                </c:pt>
                <c:pt idx="157023">
                  <c:v>-56.416499999999985</c:v>
                </c:pt>
                <c:pt idx="157024">
                  <c:v>-56.414499999999975</c:v>
                </c:pt>
                <c:pt idx="157025">
                  <c:v>-56.412499999999966</c:v>
                </c:pt>
                <c:pt idx="157026">
                  <c:v>-56.410499999999956</c:v>
                </c:pt>
                <c:pt idx="157027">
                  <c:v>-56.408500000000004</c:v>
                </c:pt>
                <c:pt idx="157028">
                  <c:v>-56.406499999999994</c:v>
                </c:pt>
                <c:pt idx="157029">
                  <c:v>-56.404499999999985</c:v>
                </c:pt>
                <c:pt idx="157030">
                  <c:v>-56.402499999999975</c:v>
                </c:pt>
                <c:pt idx="157031">
                  <c:v>-56.400499999999965</c:v>
                </c:pt>
                <c:pt idx="157032">
                  <c:v>-56.398499999999956</c:v>
                </c:pt>
                <c:pt idx="157033">
                  <c:v>-56.396500000000003</c:v>
                </c:pt>
                <c:pt idx="157034">
                  <c:v>-56.394499999999994</c:v>
                </c:pt>
                <c:pt idx="157035">
                  <c:v>-56.392499999999984</c:v>
                </c:pt>
                <c:pt idx="157036">
                  <c:v>-56.390499999999975</c:v>
                </c:pt>
                <c:pt idx="157037">
                  <c:v>-56.388499999999965</c:v>
                </c:pt>
                <c:pt idx="157038">
                  <c:v>-56.386499999999955</c:v>
                </c:pt>
                <c:pt idx="157039">
                  <c:v>-56.384500000000003</c:v>
                </c:pt>
                <c:pt idx="157040">
                  <c:v>-56.382499999999993</c:v>
                </c:pt>
                <c:pt idx="157041">
                  <c:v>-56.380499999999984</c:v>
                </c:pt>
                <c:pt idx="157042">
                  <c:v>-56.378499999999974</c:v>
                </c:pt>
                <c:pt idx="157043">
                  <c:v>-56.376499999999965</c:v>
                </c:pt>
                <c:pt idx="157044">
                  <c:v>-56.374499999999955</c:v>
                </c:pt>
                <c:pt idx="157045">
                  <c:v>-56.372500000000002</c:v>
                </c:pt>
                <c:pt idx="157046">
                  <c:v>-56.370499999999993</c:v>
                </c:pt>
                <c:pt idx="157047">
                  <c:v>-56.368499999999983</c:v>
                </c:pt>
                <c:pt idx="157048">
                  <c:v>-56.366499999999974</c:v>
                </c:pt>
                <c:pt idx="157049">
                  <c:v>-56.364499999999964</c:v>
                </c:pt>
                <c:pt idx="157050">
                  <c:v>-56.362499999999955</c:v>
                </c:pt>
                <c:pt idx="157051">
                  <c:v>-56.360500000000002</c:v>
                </c:pt>
                <c:pt idx="157052">
                  <c:v>-56.358499999999992</c:v>
                </c:pt>
                <c:pt idx="157053">
                  <c:v>-56.356499999999983</c:v>
                </c:pt>
                <c:pt idx="157054">
                  <c:v>-56.354499999999973</c:v>
                </c:pt>
                <c:pt idx="157055">
                  <c:v>-56.352499999999964</c:v>
                </c:pt>
                <c:pt idx="157056">
                  <c:v>-56.350499999999954</c:v>
                </c:pt>
                <c:pt idx="157057">
                  <c:v>-56.348500000000001</c:v>
                </c:pt>
                <c:pt idx="157058">
                  <c:v>-56.346499999999992</c:v>
                </c:pt>
                <c:pt idx="157059">
                  <c:v>-56.344499999999982</c:v>
                </c:pt>
                <c:pt idx="157060">
                  <c:v>-56.342499999999973</c:v>
                </c:pt>
                <c:pt idx="157061">
                  <c:v>-56.340499999999963</c:v>
                </c:pt>
                <c:pt idx="157062">
                  <c:v>-56.338499999999954</c:v>
                </c:pt>
                <c:pt idx="157063">
                  <c:v>-56.336500000000001</c:v>
                </c:pt>
                <c:pt idx="157064">
                  <c:v>-56.334499999999991</c:v>
                </c:pt>
                <c:pt idx="157065">
                  <c:v>-56.332499999999982</c:v>
                </c:pt>
                <c:pt idx="157066">
                  <c:v>-56.330499999999972</c:v>
                </c:pt>
                <c:pt idx="157067">
                  <c:v>-56.328499999999963</c:v>
                </c:pt>
                <c:pt idx="157068">
                  <c:v>-56.326499999999953</c:v>
                </c:pt>
                <c:pt idx="157069">
                  <c:v>-56.3245</c:v>
                </c:pt>
                <c:pt idx="157070">
                  <c:v>-56.322499999999991</c:v>
                </c:pt>
                <c:pt idx="157071">
                  <c:v>-56.320499999999981</c:v>
                </c:pt>
                <c:pt idx="157072">
                  <c:v>-56.318499999999972</c:v>
                </c:pt>
                <c:pt idx="157073">
                  <c:v>-56.316499999999962</c:v>
                </c:pt>
                <c:pt idx="157074">
                  <c:v>-56.314499999999953</c:v>
                </c:pt>
                <c:pt idx="157075">
                  <c:v>-56.3125</c:v>
                </c:pt>
                <c:pt idx="157076">
                  <c:v>-56.31049999999999</c:v>
                </c:pt>
                <c:pt idx="157077">
                  <c:v>-56.308499999999981</c:v>
                </c:pt>
                <c:pt idx="157078">
                  <c:v>-56.306499999999971</c:v>
                </c:pt>
                <c:pt idx="157079">
                  <c:v>-56.304499999999962</c:v>
                </c:pt>
                <c:pt idx="157080">
                  <c:v>-56.302499999999952</c:v>
                </c:pt>
                <c:pt idx="157081">
                  <c:v>-56.3005</c:v>
                </c:pt>
                <c:pt idx="157082">
                  <c:v>-56.29849999999999</c:v>
                </c:pt>
                <c:pt idx="157083">
                  <c:v>-56.29649999999998</c:v>
                </c:pt>
                <c:pt idx="157084">
                  <c:v>-56.294499999999971</c:v>
                </c:pt>
                <c:pt idx="157085">
                  <c:v>-56.292499999999961</c:v>
                </c:pt>
                <c:pt idx="157086">
                  <c:v>-56.290499999999952</c:v>
                </c:pt>
                <c:pt idx="157087">
                  <c:v>-56.288499999999999</c:v>
                </c:pt>
                <c:pt idx="157088">
                  <c:v>-56.28649999999999</c:v>
                </c:pt>
                <c:pt idx="157089">
                  <c:v>-56.28449999999998</c:v>
                </c:pt>
                <c:pt idx="157090">
                  <c:v>-56.28249999999997</c:v>
                </c:pt>
                <c:pt idx="157091">
                  <c:v>-56.280499999999961</c:v>
                </c:pt>
                <c:pt idx="157092">
                  <c:v>-56.278499999999951</c:v>
                </c:pt>
                <c:pt idx="157093">
                  <c:v>-56.276499999999999</c:v>
                </c:pt>
                <c:pt idx="157094">
                  <c:v>-56.274499999999989</c:v>
                </c:pt>
                <c:pt idx="157095">
                  <c:v>-56.27249999999998</c:v>
                </c:pt>
                <c:pt idx="157096">
                  <c:v>-56.27049999999997</c:v>
                </c:pt>
                <c:pt idx="157097">
                  <c:v>-56.26849999999996</c:v>
                </c:pt>
                <c:pt idx="157098">
                  <c:v>-56.266499999999951</c:v>
                </c:pt>
                <c:pt idx="157099">
                  <c:v>-56.264499999999998</c:v>
                </c:pt>
                <c:pt idx="157100">
                  <c:v>-56.262499999999989</c:v>
                </c:pt>
                <c:pt idx="157101">
                  <c:v>-56.260499999999979</c:v>
                </c:pt>
                <c:pt idx="157102">
                  <c:v>-56.25849999999997</c:v>
                </c:pt>
                <c:pt idx="157103">
                  <c:v>-56.25649999999996</c:v>
                </c:pt>
                <c:pt idx="157104">
                  <c:v>-56.25449999999995</c:v>
                </c:pt>
                <c:pt idx="157105">
                  <c:v>-56.252499999999998</c:v>
                </c:pt>
                <c:pt idx="157106">
                  <c:v>-56.250499999999988</c:v>
                </c:pt>
                <c:pt idx="157107">
                  <c:v>-56.248499999999979</c:v>
                </c:pt>
                <c:pt idx="157108">
                  <c:v>-56.246499999999969</c:v>
                </c:pt>
                <c:pt idx="157109">
                  <c:v>-56.24449999999996</c:v>
                </c:pt>
                <c:pt idx="157110">
                  <c:v>-56.24249999999995</c:v>
                </c:pt>
                <c:pt idx="157111">
                  <c:v>-56.240499999999997</c:v>
                </c:pt>
                <c:pt idx="157112">
                  <c:v>-56.238499999999988</c:v>
                </c:pt>
                <c:pt idx="157113">
                  <c:v>-56.236499999999978</c:v>
                </c:pt>
                <c:pt idx="157114">
                  <c:v>-56.234499999999969</c:v>
                </c:pt>
                <c:pt idx="157115">
                  <c:v>-56.232499999999959</c:v>
                </c:pt>
                <c:pt idx="157116">
                  <c:v>-56.23049999999995</c:v>
                </c:pt>
                <c:pt idx="157117">
                  <c:v>-56.228499999999997</c:v>
                </c:pt>
                <c:pt idx="157118">
                  <c:v>-56.226499999999987</c:v>
                </c:pt>
                <c:pt idx="157119">
                  <c:v>-56.224499999999978</c:v>
                </c:pt>
                <c:pt idx="157120">
                  <c:v>-56.222499999999968</c:v>
                </c:pt>
                <c:pt idx="157121">
                  <c:v>-56.220499999999959</c:v>
                </c:pt>
                <c:pt idx="157122">
                  <c:v>-56.218499999999949</c:v>
                </c:pt>
                <c:pt idx="157123">
                  <c:v>-56.216499999999996</c:v>
                </c:pt>
                <c:pt idx="157124">
                  <c:v>-56.214499999999987</c:v>
                </c:pt>
                <c:pt idx="157125">
                  <c:v>-56.212499999999977</c:v>
                </c:pt>
                <c:pt idx="157126">
                  <c:v>-56.210499999999968</c:v>
                </c:pt>
                <c:pt idx="157127">
                  <c:v>-56.208499999999958</c:v>
                </c:pt>
                <c:pt idx="157128">
                  <c:v>-56.206500000000005</c:v>
                </c:pt>
                <c:pt idx="157129">
                  <c:v>-56.204499999999996</c:v>
                </c:pt>
                <c:pt idx="157130">
                  <c:v>-56.202499999999986</c:v>
                </c:pt>
                <c:pt idx="157131">
                  <c:v>-56.200499999999977</c:v>
                </c:pt>
                <c:pt idx="157132">
                  <c:v>-56.198499999999967</c:v>
                </c:pt>
                <c:pt idx="157133">
                  <c:v>-56.196499999999958</c:v>
                </c:pt>
                <c:pt idx="157134">
                  <c:v>-56.194500000000005</c:v>
                </c:pt>
                <c:pt idx="157135">
                  <c:v>-56.192499999999995</c:v>
                </c:pt>
                <c:pt idx="157136">
                  <c:v>-56.190499999999986</c:v>
                </c:pt>
                <c:pt idx="157137">
                  <c:v>-56.188499999999976</c:v>
                </c:pt>
                <c:pt idx="157138">
                  <c:v>-56.186499999999967</c:v>
                </c:pt>
                <c:pt idx="157139">
                  <c:v>-56.184499999999957</c:v>
                </c:pt>
                <c:pt idx="157140">
                  <c:v>-56.182500000000005</c:v>
                </c:pt>
                <c:pt idx="157141">
                  <c:v>-56.180499999999995</c:v>
                </c:pt>
                <c:pt idx="157142">
                  <c:v>-56.178499999999985</c:v>
                </c:pt>
                <c:pt idx="157143">
                  <c:v>-56.176499999999976</c:v>
                </c:pt>
                <c:pt idx="157144">
                  <c:v>-56.174499999999966</c:v>
                </c:pt>
                <c:pt idx="157145">
                  <c:v>-56.172499999999957</c:v>
                </c:pt>
                <c:pt idx="157146">
                  <c:v>-56.170500000000004</c:v>
                </c:pt>
                <c:pt idx="157147">
                  <c:v>-56.168499999999995</c:v>
                </c:pt>
                <c:pt idx="157148">
                  <c:v>-56.166499999999985</c:v>
                </c:pt>
                <c:pt idx="157149">
                  <c:v>-56.164499999999975</c:v>
                </c:pt>
                <c:pt idx="157150">
                  <c:v>-56.162499999999966</c:v>
                </c:pt>
                <c:pt idx="157151">
                  <c:v>-56.160499999999956</c:v>
                </c:pt>
                <c:pt idx="157152">
                  <c:v>-56.158500000000004</c:v>
                </c:pt>
                <c:pt idx="157153">
                  <c:v>-56.156499999999994</c:v>
                </c:pt>
                <c:pt idx="157154">
                  <c:v>-56.154499999999985</c:v>
                </c:pt>
                <c:pt idx="157155">
                  <c:v>-56.152499999999975</c:v>
                </c:pt>
                <c:pt idx="157156">
                  <c:v>-56.150499999999965</c:v>
                </c:pt>
                <c:pt idx="157157">
                  <c:v>-56.148499999999956</c:v>
                </c:pt>
                <c:pt idx="157158">
                  <c:v>-56.146500000000003</c:v>
                </c:pt>
                <c:pt idx="157159">
                  <c:v>-56.144499999999994</c:v>
                </c:pt>
                <c:pt idx="157160">
                  <c:v>-56.142499999999984</c:v>
                </c:pt>
                <c:pt idx="157161">
                  <c:v>-56.140499999999975</c:v>
                </c:pt>
                <c:pt idx="157162">
                  <c:v>-56.138499999999965</c:v>
                </c:pt>
                <c:pt idx="157163">
                  <c:v>-56.136499999999955</c:v>
                </c:pt>
                <c:pt idx="157164">
                  <c:v>-56.134500000000003</c:v>
                </c:pt>
                <c:pt idx="157165">
                  <c:v>-56.132499999999993</c:v>
                </c:pt>
                <c:pt idx="157166">
                  <c:v>-56.130499999999984</c:v>
                </c:pt>
                <c:pt idx="157167">
                  <c:v>-56.128499999999974</c:v>
                </c:pt>
                <c:pt idx="157168">
                  <c:v>-56.126499999999965</c:v>
                </c:pt>
                <c:pt idx="157169">
                  <c:v>-56.124499999999955</c:v>
                </c:pt>
                <c:pt idx="157170">
                  <c:v>-56.122500000000002</c:v>
                </c:pt>
                <c:pt idx="157171">
                  <c:v>-56.120499999999993</c:v>
                </c:pt>
                <c:pt idx="157172">
                  <c:v>-56.118499999999983</c:v>
                </c:pt>
                <c:pt idx="157173">
                  <c:v>-56.116499999999974</c:v>
                </c:pt>
                <c:pt idx="157174">
                  <c:v>-56.114499999999964</c:v>
                </c:pt>
                <c:pt idx="157175">
                  <c:v>-56.112499999999955</c:v>
                </c:pt>
                <c:pt idx="157176">
                  <c:v>-56.110500000000002</c:v>
                </c:pt>
                <c:pt idx="157177">
                  <c:v>-56.108499999999992</c:v>
                </c:pt>
                <c:pt idx="157178">
                  <c:v>-56.106499999999983</c:v>
                </c:pt>
                <c:pt idx="157179">
                  <c:v>-56.104499999999973</c:v>
                </c:pt>
                <c:pt idx="157180">
                  <c:v>-56.102499999999964</c:v>
                </c:pt>
                <c:pt idx="157181">
                  <c:v>-56.100499999999954</c:v>
                </c:pt>
                <c:pt idx="157182">
                  <c:v>-56.098500000000001</c:v>
                </c:pt>
                <c:pt idx="157183">
                  <c:v>-56.096499999999992</c:v>
                </c:pt>
                <c:pt idx="157184">
                  <c:v>-56.094499999999982</c:v>
                </c:pt>
                <c:pt idx="157185">
                  <c:v>-56.092499999999973</c:v>
                </c:pt>
                <c:pt idx="157186">
                  <c:v>-56.090499999999963</c:v>
                </c:pt>
                <c:pt idx="157187">
                  <c:v>-56.088499999999954</c:v>
                </c:pt>
                <c:pt idx="157188">
                  <c:v>-56.086500000000001</c:v>
                </c:pt>
                <c:pt idx="157189">
                  <c:v>-56.084499999999991</c:v>
                </c:pt>
                <c:pt idx="157190">
                  <c:v>-56.082499999999982</c:v>
                </c:pt>
                <c:pt idx="157191">
                  <c:v>-56.080499999999972</c:v>
                </c:pt>
                <c:pt idx="157192">
                  <c:v>-56.078499999999963</c:v>
                </c:pt>
                <c:pt idx="157193">
                  <c:v>-56.076499999999953</c:v>
                </c:pt>
                <c:pt idx="157194">
                  <c:v>-56.0745</c:v>
                </c:pt>
                <c:pt idx="157195">
                  <c:v>-56.072499999999991</c:v>
                </c:pt>
                <c:pt idx="157196">
                  <c:v>-56.070499999999981</c:v>
                </c:pt>
                <c:pt idx="157197">
                  <c:v>-56.068499999999972</c:v>
                </c:pt>
                <c:pt idx="157198">
                  <c:v>-56.066499999999962</c:v>
                </c:pt>
                <c:pt idx="157199">
                  <c:v>-56.064499999999953</c:v>
                </c:pt>
                <c:pt idx="157200">
                  <c:v>-56.0625</c:v>
                </c:pt>
                <c:pt idx="157201">
                  <c:v>-56.06049999999999</c:v>
                </c:pt>
                <c:pt idx="157202">
                  <c:v>-56.058499999999981</c:v>
                </c:pt>
                <c:pt idx="157203">
                  <c:v>-56.056499999999971</c:v>
                </c:pt>
                <c:pt idx="157204">
                  <c:v>-56.054499999999962</c:v>
                </c:pt>
                <c:pt idx="157205">
                  <c:v>-56.052499999999952</c:v>
                </c:pt>
                <c:pt idx="157206">
                  <c:v>-56.0505</c:v>
                </c:pt>
                <c:pt idx="157207">
                  <c:v>-56.04849999999999</c:v>
                </c:pt>
                <c:pt idx="157208">
                  <c:v>-56.04649999999998</c:v>
                </c:pt>
                <c:pt idx="157209">
                  <c:v>-56.044499999999971</c:v>
                </c:pt>
                <c:pt idx="157210">
                  <c:v>-56.042499999999961</c:v>
                </c:pt>
                <c:pt idx="157211">
                  <c:v>-56.040499999999952</c:v>
                </c:pt>
                <c:pt idx="157212">
                  <c:v>-56.038499999999999</c:v>
                </c:pt>
                <c:pt idx="157213">
                  <c:v>-56.03649999999999</c:v>
                </c:pt>
                <c:pt idx="157214">
                  <c:v>-56.03449999999998</c:v>
                </c:pt>
                <c:pt idx="157215">
                  <c:v>-56.03249999999997</c:v>
                </c:pt>
                <c:pt idx="157216">
                  <c:v>-56.030499999999961</c:v>
                </c:pt>
                <c:pt idx="157217">
                  <c:v>-56.028499999999951</c:v>
                </c:pt>
                <c:pt idx="157218">
                  <c:v>-56.026499999999999</c:v>
                </c:pt>
                <c:pt idx="157219">
                  <c:v>-56.024499999999989</c:v>
                </c:pt>
                <c:pt idx="157220">
                  <c:v>-56.02249999999998</c:v>
                </c:pt>
                <c:pt idx="157221">
                  <c:v>-56.02049999999997</c:v>
                </c:pt>
                <c:pt idx="157222">
                  <c:v>-56.01849999999996</c:v>
                </c:pt>
                <c:pt idx="157223">
                  <c:v>-56.016499999999951</c:v>
                </c:pt>
                <c:pt idx="157224">
                  <c:v>-56.014499999999998</c:v>
                </c:pt>
                <c:pt idx="157225">
                  <c:v>-56.012499999999989</c:v>
                </c:pt>
                <c:pt idx="157226">
                  <c:v>-56.010499999999979</c:v>
                </c:pt>
                <c:pt idx="157227">
                  <c:v>-56.00849999999997</c:v>
                </c:pt>
                <c:pt idx="157228">
                  <c:v>-56.00649999999996</c:v>
                </c:pt>
                <c:pt idx="157229">
                  <c:v>-56.00449999999995</c:v>
                </c:pt>
                <c:pt idx="157230">
                  <c:v>-56.002499999999998</c:v>
                </c:pt>
                <c:pt idx="157231">
                  <c:v>-56.000499999999988</c:v>
                </c:pt>
                <c:pt idx="157232">
                  <c:v>-55.998499999999979</c:v>
                </c:pt>
                <c:pt idx="157233">
                  <c:v>-55.996499999999969</c:v>
                </c:pt>
                <c:pt idx="157234">
                  <c:v>-55.99449999999996</c:v>
                </c:pt>
                <c:pt idx="157235">
                  <c:v>-55.99249999999995</c:v>
                </c:pt>
                <c:pt idx="157236">
                  <c:v>-55.990499999999997</c:v>
                </c:pt>
                <c:pt idx="157237">
                  <c:v>-55.988499999999988</c:v>
                </c:pt>
                <c:pt idx="157238">
                  <c:v>-55.986499999999978</c:v>
                </c:pt>
                <c:pt idx="157239">
                  <c:v>-55.984499999999969</c:v>
                </c:pt>
                <c:pt idx="157240">
                  <c:v>-55.982499999999959</c:v>
                </c:pt>
                <c:pt idx="157241">
                  <c:v>-55.98049999999995</c:v>
                </c:pt>
                <c:pt idx="157242">
                  <c:v>-55.978499999999997</c:v>
                </c:pt>
                <c:pt idx="157243">
                  <c:v>-55.976499999999987</c:v>
                </c:pt>
                <c:pt idx="157244">
                  <c:v>-55.974499999999978</c:v>
                </c:pt>
                <c:pt idx="157245">
                  <c:v>-55.972499999999968</c:v>
                </c:pt>
                <c:pt idx="157246">
                  <c:v>-55.970499999999959</c:v>
                </c:pt>
                <c:pt idx="157247">
                  <c:v>-55.968499999999949</c:v>
                </c:pt>
                <c:pt idx="157248">
                  <c:v>-55.966499999999996</c:v>
                </c:pt>
                <c:pt idx="157249">
                  <c:v>-55.964499999999987</c:v>
                </c:pt>
                <c:pt idx="157250">
                  <c:v>-55.962499999999977</c:v>
                </c:pt>
                <c:pt idx="157251">
                  <c:v>-55.960499999999968</c:v>
                </c:pt>
                <c:pt idx="157252">
                  <c:v>-55.958499999999958</c:v>
                </c:pt>
                <c:pt idx="157253">
                  <c:v>-55.956500000000005</c:v>
                </c:pt>
                <c:pt idx="157254">
                  <c:v>-55.954499999999996</c:v>
                </c:pt>
                <c:pt idx="157255">
                  <c:v>-55.952499999999986</c:v>
                </c:pt>
                <c:pt idx="157256">
                  <c:v>-55.950499999999977</c:v>
                </c:pt>
                <c:pt idx="157257">
                  <c:v>-55.948499999999967</c:v>
                </c:pt>
                <c:pt idx="157258">
                  <c:v>-55.946499999999958</c:v>
                </c:pt>
                <c:pt idx="157259">
                  <c:v>-55.944500000000005</c:v>
                </c:pt>
                <c:pt idx="157260">
                  <c:v>-55.942499999999995</c:v>
                </c:pt>
                <c:pt idx="157261">
                  <c:v>-55.940499999999986</c:v>
                </c:pt>
                <c:pt idx="157262">
                  <c:v>-55.938499999999976</c:v>
                </c:pt>
                <c:pt idx="157263">
                  <c:v>-55.936499999999967</c:v>
                </c:pt>
                <c:pt idx="157264">
                  <c:v>-55.934499999999957</c:v>
                </c:pt>
                <c:pt idx="157265">
                  <c:v>-55.932500000000005</c:v>
                </c:pt>
                <c:pt idx="157266">
                  <c:v>-55.930499999999995</c:v>
                </c:pt>
                <c:pt idx="157267">
                  <c:v>-55.928499999999985</c:v>
                </c:pt>
                <c:pt idx="157268">
                  <c:v>-55.926499999999976</c:v>
                </c:pt>
                <c:pt idx="157269">
                  <c:v>-55.924499999999966</c:v>
                </c:pt>
                <c:pt idx="157270">
                  <c:v>-55.922499999999957</c:v>
                </c:pt>
                <c:pt idx="157271">
                  <c:v>-55.920500000000004</c:v>
                </c:pt>
                <c:pt idx="157272">
                  <c:v>-55.918499999999995</c:v>
                </c:pt>
                <c:pt idx="157273">
                  <c:v>-55.916499999999985</c:v>
                </c:pt>
                <c:pt idx="157274">
                  <c:v>-55.914499999999975</c:v>
                </c:pt>
                <c:pt idx="157275">
                  <c:v>-55.912499999999966</c:v>
                </c:pt>
                <c:pt idx="157276">
                  <c:v>-55.910499999999956</c:v>
                </c:pt>
                <c:pt idx="157277">
                  <c:v>-55.908500000000004</c:v>
                </c:pt>
                <c:pt idx="157278">
                  <c:v>-55.906499999999994</c:v>
                </c:pt>
                <c:pt idx="157279">
                  <c:v>-55.904499999999985</c:v>
                </c:pt>
                <c:pt idx="157280">
                  <c:v>-55.902499999999975</c:v>
                </c:pt>
                <c:pt idx="157281">
                  <c:v>-55.900499999999965</c:v>
                </c:pt>
                <c:pt idx="157282">
                  <c:v>-55.898499999999956</c:v>
                </c:pt>
                <c:pt idx="157283">
                  <c:v>-55.896500000000003</c:v>
                </c:pt>
                <c:pt idx="157284">
                  <c:v>-55.894499999999994</c:v>
                </c:pt>
                <c:pt idx="157285">
                  <c:v>-55.892499999999984</c:v>
                </c:pt>
                <c:pt idx="157286">
                  <c:v>-55.890499999999975</c:v>
                </c:pt>
                <c:pt idx="157287">
                  <c:v>-55.888499999999965</c:v>
                </c:pt>
                <c:pt idx="157288">
                  <c:v>-55.886499999999955</c:v>
                </c:pt>
                <c:pt idx="157289">
                  <c:v>-55.884500000000003</c:v>
                </c:pt>
                <c:pt idx="157290">
                  <c:v>-55.882499999999993</c:v>
                </c:pt>
                <c:pt idx="157291">
                  <c:v>-55.880499999999984</c:v>
                </c:pt>
                <c:pt idx="157292">
                  <c:v>-55.878499999999974</c:v>
                </c:pt>
                <c:pt idx="157293">
                  <c:v>-55.876499999999965</c:v>
                </c:pt>
                <c:pt idx="157294">
                  <c:v>-55.874499999999955</c:v>
                </c:pt>
                <c:pt idx="157295">
                  <c:v>-55.872500000000002</c:v>
                </c:pt>
                <c:pt idx="157296">
                  <c:v>-55.870499999999993</c:v>
                </c:pt>
                <c:pt idx="157297">
                  <c:v>-55.868499999999983</c:v>
                </c:pt>
                <c:pt idx="157298">
                  <c:v>-55.866499999999974</c:v>
                </c:pt>
                <c:pt idx="157299">
                  <c:v>-55.864499999999964</c:v>
                </c:pt>
                <c:pt idx="157300">
                  <c:v>-55.862499999999955</c:v>
                </c:pt>
                <c:pt idx="157301">
                  <c:v>-55.860500000000002</c:v>
                </c:pt>
                <c:pt idx="157302">
                  <c:v>-55.858499999999992</c:v>
                </c:pt>
                <c:pt idx="157303">
                  <c:v>-55.856499999999983</c:v>
                </c:pt>
                <c:pt idx="157304">
                  <c:v>-55.854499999999973</c:v>
                </c:pt>
                <c:pt idx="157305">
                  <c:v>-55.852499999999964</c:v>
                </c:pt>
                <c:pt idx="157306">
                  <c:v>-55.850499999999954</c:v>
                </c:pt>
                <c:pt idx="157307">
                  <c:v>-55.848500000000001</c:v>
                </c:pt>
                <c:pt idx="157308">
                  <c:v>-55.846499999999992</c:v>
                </c:pt>
                <c:pt idx="157309">
                  <c:v>-55.844499999999982</c:v>
                </c:pt>
                <c:pt idx="157310">
                  <c:v>-55.842499999999973</c:v>
                </c:pt>
                <c:pt idx="157311">
                  <c:v>-55.840499999999963</c:v>
                </c:pt>
                <c:pt idx="157312">
                  <c:v>-55.838499999999954</c:v>
                </c:pt>
                <c:pt idx="157313">
                  <c:v>-55.836500000000001</c:v>
                </c:pt>
                <c:pt idx="157314">
                  <c:v>-55.834499999999991</c:v>
                </c:pt>
                <c:pt idx="157315">
                  <c:v>-55.832499999999982</c:v>
                </c:pt>
                <c:pt idx="157316">
                  <c:v>-55.830499999999972</c:v>
                </c:pt>
                <c:pt idx="157317">
                  <c:v>-55.828499999999963</c:v>
                </c:pt>
                <c:pt idx="157318">
                  <c:v>-55.826499999999953</c:v>
                </c:pt>
                <c:pt idx="157319">
                  <c:v>-55.8245</c:v>
                </c:pt>
                <c:pt idx="157320">
                  <c:v>-55.822499999999991</c:v>
                </c:pt>
                <c:pt idx="157321">
                  <c:v>-55.820499999999981</c:v>
                </c:pt>
                <c:pt idx="157322">
                  <c:v>-55.818499999999972</c:v>
                </c:pt>
                <c:pt idx="157323">
                  <c:v>-55.816499999999962</c:v>
                </c:pt>
                <c:pt idx="157324">
                  <c:v>-55.814499999999953</c:v>
                </c:pt>
                <c:pt idx="157325">
                  <c:v>-55.8125</c:v>
                </c:pt>
                <c:pt idx="157326">
                  <c:v>-55.81049999999999</c:v>
                </c:pt>
                <c:pt idx="157327">
                  <c:v>-55.808499999999981</c:v>
                </c:pt>
                <c:pt idx="157328">
                  <c:v>-55.806499999999971</c:v>
                </c:pt>
                <c:pt idx="157329">
                  <c:v>-55.804499999999962</c:v>
                </c:pt>
                <c:pt idx="157330">
                  <c:v>-55.802499999999952</c:v>
                </c:pt>
                <c:pt idx="157331">
                  <c:v>-55.8005</c:v>
                </c:pt>
                <c:pt idx="157332">
                  <c:v>-55.79849999999999</c:v>
                </c:pt>
                <c:pt idx="157333">
                  <c:v>-55.79649999999998</c:v>
                </c:pt>
                <c:pt idx="157334">
                  <c:v>-55.794499999999971</c:v>
                </c:pt>
                <c:pt idx="157335">
                  <c:v>-55.792499999999961</c:v>
                </c:pt>
                <c:pt idx="157336">
                  <c:v>-55.790499999999952</c:v>
                </c:pt>
                <c:pt idx="157337">
                  <c:v>-55.788499999999999</c:v>
                </c:pt>
                <c:pt idx="157338">
                  <c:v>-55.78649999999999</c:v>
                </c:pt>
                <c:pt idx="157339">
                  <c:v>-55.78449999999998</c:v>
                </c:pt>
                <c:pt idx="157340">
                  <c:v>-55.78249999999997</c:v>
                </c:pt>
                <c:pt idx="157341">
                  <c:v>-55.780499999999961</c:v>
                </c:pt>
                <c:pt idx="157342">
                  <c:v>-55.778499999999951</c:v>
                </c:pt>
                <c:pt idx="157343">
                  <c:v>-55.776499999999999</c:v>
                </c:pt>
                <c:pt idx="157344">
                  <c:v>-55.774499999999989</c:v>
                </c:pt>
                <c:pt idx="157345">
                  <c:v>-55.77249999999998</c:v>
                </c:pt>
                <c:pt idx="157346">
                  <c:v>-55.77049999999997</c:v>
                </c:pt>
                <c:pt idx="157347">
                  <c:v>-55.76849999999996</c:v>
                </c:pt>
                <c:pt idx="157348">
                  <c:v>-55.766499999999951</c:v>
                </c:pt>
                <c:pt idx="157349">
                  <c:v>-55.764499999999998</c:v>
                </c:pt>
                <c:pt idx="157350">
                  <c:v>-55.762499999999989</c:v>
                </c:pt>
                <c:pt idx="157351">
                  <c:v>-55.760499999999979</c:v>
                </c:pt>
                <c:pt idx="157352">
                  <c:v>-55.75849999999997</c:v>
                </c:pt>
                <c:pt idx="157353">
                  <c:v>-55.75649999999996</c:v>
                </c:pt>
                <c:pt idx="157354">
                  <c:v>-55.75449999999995</c:v>
                </c:pt>
                <c:pt idx="157355">
                  <c:v>-55.752499999999998</c:v>
                </c:pt>
                <c:pt idx="157356">
                  <c:v>-55.750499999999988</c:v>
                </c:pt>
                <c:pt idx="157357">
                  <c:v>-55.748499999999979</c:v>
                </c:pt>
                <c:pt idx="157358">
                  <c:v>-55.746499999999969</c:v>
                </c:pt>
                <c:pt idx="157359">
                  <c:v>-55.74449999999996</c:v>
                </c:pt>
                <c:pt idx="157360">
                  <c:v>-55.74249999999995</c:v>
                </c:pt>
                <c:pt idx="157361">
                  <c:v>-55.740499999999997</c:v>
                </c:pt>
                <c:pt idx="157362">
                  <c:v>-55.738499999999988</c:v>
                </c:pt>
                <c:pt idx="157363">
                  <c:v>-55.736499999999978</c:v>
                </c:pt>
                <c:pt idx="157364">
                  <c:v>-55.734499999999969</c:v>
                </c:pt>
                <c:pt idx="157365">
                  <c:v>-55.732499999999959</c:v>
                </c:pt>
                <c:pt idx="157366">
                  <c:v>-55.73049999999995</c:v>
                </c:pt>
                <c:pt idx="157367">
                  <c:v>-55.728499999999997</c:v>
                </c:pt>
                <c:pt idx="157368">
                  <c:v>-55.726499999999987</c:v>
                </c:pt>
                <c:pt idx="157369">
                  <c:v>-55.724499999999978</c:v>
                </c:pt>
                <c:pt idx="157370">
                  <c:v>-55.722499999999968</c:v>
                </c:pt>
                <c:pt idx="157371">
                  <c:v>-55.720499999999959</c:v>
                </c:pt>
                <c:pt idx="157372">
                  <c:v>-55.718499999999949</c:v>
                </c:pt>
                <c:pt idx="157373">
                  <c:v>-55.716499999999996</c:v>
                </c:pt>
                <c:pt idx="157374">
                  <c:v>-55.714499999999987</c:v>
                </c:pt>
                <c:pt idx="157375">
                  <c:v>-55.712499999999977</c:v>
                </c:pt>
                <c:pt idx="157376">
                  <c:v>-55.710499999999968</c:v>
                </c:pt>
                <c:pt idx="157377">
                  <c:v>-55.708499999999958</c:v>
                </c:pt>
                <c:pt idx="157378">
                  <c:v>-55.706500000000005</c:v>
                </c:pt>
                <c:pt idx="157379">
                  <c:v>-55.704499999999996</c:v>
                </c:pt>
                <c:pt idx="157380">
                  <c:v>-55.702499999999986</c:v>
                </c:pt>
                <c:pt idx="157381">
                  <c:v>-55.700499999999977</c:v>
                </c:pt>
                <c:pt idx="157382">
                  <c:v>-55.698499999999967</c:v>
                </c:pt>
                <c:pt idx="157383">
                  <c:v>-55.696499999999958</c:v>
                </c:pt>
                <c:pt idx="157384">
                  <c:v>-55.694500000000005</c:v>
                </c:pt>
                <c:pt idx="157385">
                  <c:v>-55.692499999999995</c:v>
                </c:pt>
                <c:pt idx="157386">
                  <c:v>-55.690499999999986</c:v>
                </c:pt>
                <c:pt idx="157387">
                  <c:v>-55.688499999999976</c:v>
                </c:pt>
                <c:pt idx="157388">
                  <c:v>-55.686499999999967</c:v>
                </c:pt>
                <c:pt idx="157389">
                  <c:v>-55.684499999999957</c:v>
                </c:pt>
                <c:pt idx="157390">
                  <c:v>-55.682500000000005</c:v>
                </c:pt>
                <c:pt idx="157391">
                  <c:v>-55.680499999999995</c:v>
                </c:pt>
                <c:pt idx="157392">
                  <c:v>-55.678499999999985</c:v>
                </c:pt>
                <c:pt idx="157393">
                  <c:v>-55.676499999999976</c:v>
                </c:pt>
                <c:pt idx="157394">
                  <c:v>-55.674499999999966</c:v>
                </c:pt>
                <c:pt idx="157395">
                  <c:v>-55.672499999999957</c:v>
                </c:pt>
                <c:pt idx="157396">
                  <c:v>-55.670500000000004</c:v>
                </c:pt>
                <c:pt idx="157397">
                  <c:v>-55.668499999999995</c:v>
                </c:pt>
                <c:pt idx="157398">
                  <c:v>-55.666499999999985</c:v>
                </c:pt>
                <c:pt idx="157399">
                  <c:v>-55.664499999999975</c:v>
                </c:pt>
                <c:pt idx="157400">
                  <c:v>-55.662499999999966</c:v>
                </c:pt>
                <c:pt idx="157401">
                  <c:v>-55.660499999999956</c:v>
                </c:pt>
                <c:pt idx="157402">
                  <c:v>-55.658500000000004</c:v>
                </c:pt>
                <c:pt idx="157403">
                  <c:v>-55.656499999999994</c:v>
                </c:pt>
                <c:pt idx="157404">
                  <c:v>-55.654499999999985</c:v>
                </c:pt>
                <c:pt idx="157405">
                  <c:v>-55.652499999999975</c:v>
                </c:pt>
                <c:pt idx="157406">
                  <c:v>-55.650499999999965</c:v>
                </c:pt>
                <c:pt idx="157407">
                  <c:v>-55.648499999999956</c:v>
                </c:pt>
                <c:pt idx="157408">
                  <c:v>-55.646500000000003</c:v>
                </c:pt>
                <c:pt idx="157409">
                  <c:v>-55.644499999999994</c:v>
                </c:pt>
                <c:pt idx="157410">
                  <c:v>-55.642499999999984</c:v>
                </c:pt>
                <c:pt idx="157411">
                  <c:v>-55.640499999999975</c:v>
                </c:pt>
                <c:pt idx="157412">
                  <c:v>-55.638499999999965</c:v>
                </c:pt>
                <c:pt idx="157413">
                  <c:v>-55.636499999999955</c:v>
                </c:pt>
                <c:pt idx="157414">
                  <c:v>-55.634500000000003</c:v>
                </c:pt>
                <c:pt idx="157415">
                  <c:v>-55.632499999999993</c:v>
                </c:pt>
                <c:pt idx="157416">
                  <c:v>-55.630499999999984</c:v>
                </c:pt>
                <c:pt idx="157417">
                  <c:v>-55.628499999999974</c:v>
                </c:pt>
                <c:pt idx="157418">
                  <c:v>-55.626499999999965</c:v>
                </c:pt>
                <c:pt idx="157419">
                  <c:v>-55.624499999999955</c:v>
                </c:pt>
                <c:pt idx="157420">
                  <c:v>-55.622500000000002</c:v>
                </c:pt>
                <c:pt idx="157421">
                  <c:v>-55.620499999999993</c:v>
                </c:pt>
                <c:pt idx="157422">
                  <c:v>-55.618499999999983</c:v>
                </c:pt>
                <c:pt idx="157423">
                  <c:v>-55.616499999999974</c:v>
                </c:pt>
                <c:pt idx="157424">
                  <c:v>-55.614499999999964</c:v>
                </c:pt>
                <c:pt idx="157425">
                  <c:v>-55.612499999999955</c:v>
                </c:pt>
                <c:pt idx="157426">
                  <c:v>-55.610500000000002</c:v>
                </c:pt>
                <c:pt idx="157427">
                  <c:v>-55.608499999999992</c:v>
                </c:pt>
                <c:pt idx="157428">
                  <c:v>-55.606499999999983</c:v>
                </c:pt>
                <c:pt idx="157429">
                  <c:v>-55.604499999999973</c:v>
                </c:pt>
                <c:pt idx="157430">
                  <c:v>-55.602499999999964</c:v>
                </c:pt>
                <c:pt idx="157431">
                  <c:v>-55.600499999999954</c:v>
                </c:pt>
                <c:pt idx="157432">
                  <c:v>-55.598500000000001</c:v>
                </c:pt>
                <c:pt idx="157433">
                  <c:v>-55.596499999999992</c:v>
                </c:pt>
                <c:pt idx="157434">
                  <c:v>-55.594499999999982</c:v>
                </c:pt>
                <c:pt idx="157435">
                  <c:v>-55.592499999999973</c:v>
                </c:pt>
                <c:pt idx="157436">
                  <c:v>-55.590499999999963</c:v>
                </c:pt>
                <c:pt idx="157437">
                  <c:v>-55.588499999999954</c:v>
                </c:pt>
                <c:pt idx="157438">
                  <c:v>-55.586500000000001</c:v>
                </c:pt>
                <c:pt idx="157439">
                  <c:v>-55.584499999999991</c:v>
                </c:pt>
                <c:pt idx="157440">
                  <c:v>-55.582499999999982</c:v>
                </c:pt>
                <c:pt idx="157441">
                  <c:v>-55.580499999999972</c:v>
                </c:pt>
                <c:pt idx="157442">
                  <c:v>-55.578499999999963</c:v>
                </c:pt>
                <c:pt idx="157443">
                  <c:v>-55.576499999999953</c:v>
                </c:pt>
                <c:pt idx="157444">
                  <c:v>-55.5745</c:v>
                </c:pt>
                <c:pt idx="157445">
                  <c:v>-55.572499999999991</c:v>
                </c:pt>
                <c:pt idx="157446">
                  <c:v>-55.570499999999981</c:v>
                </c:pt>
                <c:pt idx="157447">
                  <c:v>-55.568499999999972</c:v>
                </c:pt>
                <c:pt idx="157448">
                  <c:v>-55.566499999999962</c:v>
                </c:pt>
                <c:pt idx="157449">
                  <c:v>-55.564499999999953</c:v>
                </c:pt>
                <c:pt idx="157450">
                  <c:v>-55.5625</c:v>
                </c:pt>
                <c:pt idx="157451">
                  <c:v>-55.56049999999999</c:v>
                </c:pt>
                <c:pt idx="157452">
                  <c:v>-55.558499999999981</c:v>
                </c:pt>
                <c:pt idx="157453">
                  <c:v>-55.556499999999971</c:v>
                </c:pt>
                <c:pt idx="157454">
                  <c:v>-55.554499999999962</c:v>
                </c:pt>
                <c:pt idx="157455">
                  <c:v>-55.552499999999952</c:v>
                </c:pt>
                <c:pt idx="157456">
                  <c:v>-55.5505</c:v>
                </c:pt>
                <c:pt idx="157457">
                  <c:v>-55.54849999999999</c:v>
                </c:pt>
                <c:pt idx="157458">
                  <c:v>-55.54649999999998</c:v>
                </c:pt>
                <c:pt idx="157459">
                  <c:v>-55.544499999999971</c:v>
                </c:pt>
                <c:pt idx="157460">
                  <c:v>-55.542499999999961</c:v>
                </c:pt>
                <c:pt idx="157461">
                  <c:v>-55.540499999999952</c:v>
                </c:pt>
                <c:pt idx="157462">
                  <c:v>-55.538499999999999</c:v>
                </c:pt>
                <c:pt idx="157463">
                  <c:v>-55.53649999999999</c:v>
                </c:pt>
                <c:pt idx="157464">
                  <c:v>-55.53449999999998</c:v>
                </c:pt>
                <c:pt idx="157465">
                  <c:v>-55.53249999999997</c:v>
                </c:pt>
                <c:pt idx="157466">
                  <c:v>-55.530499999999961</c:v>
                </c:pt>
                <c:pt idx="157467">
                  <c:v>-55.528499999999951</c:v>
                </c:pt>
                <c:pt idx="157468">
                  <c:v>-55.526499999999999</c:v>
                </c:pt>
                <c:pt idx="157469">
                  <c:v>-55.524499999999989</c:v>
                </c:pt>
                <c:pt idx="157470">
                  <c:v>-55.52249999999998</c:v>
                </c:pt>
                <c:pt idx="157471">
                  <c:v>-55.52049999999997</c:v>
                </c:pt>
                <c:pt idx="157472">
                  <c:v>-55.51849999999996</c:v>
                </c:pt>
                <c:pt idx="157473">
                  <c:v>-55.516499999999951</c:v>
                </c:pt>
                <c:pt idx="157474">
                  <c:v>-55.514499999999998</c:v>
                </c:pt>
                <c:pt idx="157475">
                  <c:v>-55.512499999999989</c:v>
                </c:pt>
                <c:pt idx="157476">
                  <c:v>-55.510499999999979</c:v>
                </c:pt>
                <c:pt idx="157477">
                  <c:v>-55.50849999999997</c:v>
                </c:pt>
                <c:pt idx="157478">
                  <c:v>-55.50649999999996</c:v>
                </c:pt>
                <c:pt idx="157479">
                  <c:v>-55.50449999999995</c:v>
                </c:pt>
                <c:pt idx="157480">
                  <c:v>-55.502499999999998</c:v>
                </c:pt>
                <c:pt idx="157481">
                  <c:v>-55.500499999999988</c:v>
                </c:pt>
                <c:pt idx="157482">
                  <c:v>-55.498499999999979</c:v>
                </c:pt>
                <c:pt idx="157483">
                  <c:v>-55.496499999999969</c:v>
                </c:pt>
                <c:pt idx="157484">
                  <c:v>-55.49449999999996</c:v>
                </c:pt>
                <c:pt idx="157485">
                  <c:v>-55.49249999999995</c:v>
                </c:pt>
                <c:pt idx="157486">
                  <c:v>-55.490499999999997</c:v>
                </c:pt>
                <c:pt idx="157487">
                  <c:v>-55.488499999999988</c:v>
                </c:pt>
                <c:pt idx="157488">
                  <c:v>-55.486499999999978</c:v>
                </c:pt>
                <c:pt idx="157489">
                  <c:v>-55.484499999999969</c:v>
                </c:pt>
                <c:pt idx="157490">
                  <c:v>-55.482499999999959</c:v>
                </c:pt>
                <c:pt idx="157491">
                  <c:v>-55.48049999999995</c:v>
                </c:pt>
                <c:pt idx="157492">
                  <c:v>-55.478499999999997</c:v>
                </c:pt>
                <c:pt idx="157493">
                  <c:v>-55.476499999999987</c:v>
                </c:pt>
                <c:pt idx="157494">
                  <c:v>-55.474499999999978</c:v>
                </c:pt>
                <c:pt idx="157495">
                  <c:v>-55.472499999999968</c:v>
                </c:pt>
                <c:pt idx="157496">
                  <c:v>-55.470499999999959</c:v>
                </c:pt>
                <c:pt idx="157497">
                  <c:v>-55.468499999999949</c:v>
                </c:pt>
                <c:pt idx="157498">
                  <c:v>-55.466499999999996</c:v>
                </c:pt>
                <c:pt idx="157499">
                  <c:v>-55.464499999999987</c:v>
                </c:pt>
                <c:pt idx="157500">
                  <c:v>-55.462499999999977</c:v>
                </c:pt>
                <c:pt idx="157501">
                  <c:v>-55.460499999999968</c:v>
                </c:pt>
                <c:pt idx="157502">
                  <c:v>-55.458499999999958</c:v>
                </c:pt>
                <c:pt idx="157503">
                  <c:v>-55.456500000000005</c:v>
                </c:pt>
                <c:pt idx="157504">
                  <c:v>-55.454499999999996</c:v>
                </c:pt>
                <c:pt idx="157505">
                  <c:v>-55.452499999999986</c:v>
                </c:pt>
                <c:pt idx="157506">
                  <c:v>-55.450499999999977</c:v>
                </c:pt>
                <c:pt idx="157507">
                  <c:v>-55.448499999999967</c:v>
                </c:pt>
                <c:pt idx="157508">
                  <c:v>-55.446499999999958</c:v>
                </c:pt>
                <c:pt idx="157509">
                  <c:v>-55.444500000000005</c:v>
                </c:pt>
                <c:pt idx="157510">
                  <c:v>-55.442499999999995</c:v>
                </c:pt>
                <c:pt idx="157511">
                  <c:v>-55.440499999999986</c:v>
                </c:pt>
                <c:pt idx="157512">
                  <c:v>-55.438499999999976</c:v>
                </c:pt>
                <c:pt idx="157513">
                  <c:v>-55.436499999999967</c:v>
                </c:pt>
                <c:pt idx="157514">
                  <c:v>-55.434499999999957</c:v>
                </c:pt>
                <c:pt idx="157515">
                  <c:v>-55.432500000000005</c:v>
                </c:pt>
                <c:pt idx="157516">
                  <c:v>-55.430499999999995</c:v>
                </c:pt>
                <c:pt idx="157517">
                  <c:v>-55.428499999999985</c:v>
                </c:pt>
                <c:pt idx="157518">
                  <c:v>-55.426499999999976</c:v>
                </c:pt>
                <c:pt idx="157519">
                  <c:v>-55.424499999999966</c:v>
                </c:pt>
                <c:pt idx="157520">
                  <c:v>-55.422499999999957</c:v>
                </c:pt>
                <c:pt idx="157521">
                  <c:v>-55.420500000000004</c:v>
                </c:pt>
                <c:pt idx="157522">
                  <c:v>-55.418499999999995</c:v>
                </c:pt>
                <c:pt idx="157523">
                  <c:v>-55.416499999999985</c:v>
                </c:pt>
                <c:pt idx="157524">
                  <c:v>-55.414499999999975</c:v>
                </c:pt>
                <c:pt idx="157525">
                  <c:v>-55.412499999999966</c:v>
                </c:pt>
                <c:pt idx="157526">
                  <c:v>-55.410499999999956</c:v>
                </c:pt>
                <c:pt idx="157527">
                  <c:v>-55.408500000000004</c:v>
                </c:pt>
                <c:pt idx="157528">
                  <c:v>-55.406499999999994</c:v>
                </c:pt>
                <c:pt idx="157529">
                  <c:v>-55.404499999999985</c:v>
                </c:pt>
                <c:pt idx="157530">
                  <c:v>-55.402499999999975</c:v>
                </c:pt>
                <c:pt idx="157531">
                  <c:v>-55.400499999999965</c:v>
                </c:pt>
                <c:pt idx="157532">
                  <c:v>-55.398499999999956</c:v>
                </c:pt>
                <c:pt idx="157533">
                  <c:v>-55.396500000000003</c:v>
                </c:pt>
                <c:pt idx="157534">
                  <c:v>-55.394499999999994</c:v>
                </c:pt>
                <c:pt idx="157535">
                  <c:v>-55.392499999999984</c:v>
                </c:pt>
                <c:pt idx="157536">
                  <c:v>-55.390499999999975</c:v>
                </c:pt>
                <c:pt idx="157537">
                  <c:v>-55.388499999999965</c:v>
                </c:pt>
                <c:pt idx="157538">
                  <c:v>-55.386499999999955</c:v>
                </c:pt>
                <c:pt idx="157539">
                  <c:v>-55.384500000000003</c:v>
                </c:pt>
                <c:pt idx="157540">
                  <c:v>-55.382499999999993</c:v>
                </c:pt>
                <c:pt idx="157541">
                  <c:v>-55.380499999999984</c:v>
                </c:pt>
                <c:pt idx="157542">
                  <c:v>-55.378499999999974</c:v>
                </c:pt>
                <c:pt idx="157543">
                  <c:v>-55.376499999999965</c:v>
                </c:pt>
                <c:pt idx="157544">
                  <c:v>-55.374499999999955</c:v>
                </c:pt>
                <c:pt idx="157545">
                  <c:v>-55.372500000000002</c:v>
                </c:pt>
                <c:pt idx="157546">
                  <c:v>-55.370499999999993</c:v>
                </c:pt>
                <c:pt idx="157547">
                  <c:v>-55.368499999999983</c:v>
                </c:pt>
                <c:pt idx="157548">
                  <c:v>-55.366499999999974</c:v>
                </c:pt>
                <c:pt idx="157549">
                  <c:v>-55.364499999999964</c:v>
                </c:pt>
                <c:pt idx="157550">
                  <c:v>-55.362499999999955</c:v>
                </c:pt>
                <c:pt idx="157551">
                  <c:v>-55.360500000000002</c:v>
                </c:pt>
                <c:pt idx="157552">
                  <c:v>-55.358499999999992</c:v>
                </c:pt>
                <c:pt idx="157553">
                  <c:v>-55.356499999999983</c:v>
                </c:pt>
                <c:pt idx="157554">
                  <c:v>-55.354499999999973</c:v>
                </c:pt>
                <c:pt idx="157555">
                  <c:v>-55.352499999999964</c:v>
                </c:pt>
                <c:pt idx="157556">
                  <c:v>-55.350499999999954</c:v>
                </c:pt>
                <c:pt idx="157557">
                  <c:v>-55.348500000000001</c:v>
                </c:pt>
                <c:pt idx="157558">
                  <c:v>-55.346499999999992</c:v>
                </c:pt>
                <c:pt idx="157559">
                  <c:v>-55.344499999999982</c:v>
                </c:pt>
                <c:pt idx="157560">
                  <c:v>-55.342499999999973</c:v>
                </c:pt>
                <c:pt idx="157561">
                  <c:v>-55.340499999999963</c:v>
                </c:pt>
                <c:pt idx="157562">
                  <c:v>-55.338499999999954</c:v>
                </c:pt>
                <c:pt idx="157563">
                  <c:v>-55.336500000000001</c:v>
                </c:pt>
                <c:pt idx="157564">
                  <c:v>-55.334499999999991</c:v>
                </c:pt>
                <c:pt idx="157565">
                  <c:v>-55.332499999999982</c:v>
                </c:pt>
                <c:pt idx="157566">
                  <c:v>-55.330499999999972</c:v>
                </c:pt>
                <c:pt idx="157567">
                  <c:v>-55.328499999999963</c:v>
                </c:pt>
                <c:pt idx="157568">
                  <c:v>-55.326499999999953</c:v>
                </c:pt>
                <c:pt idx="157569">
                  <c:v>-55.3245</c:v>
                </c:pt>
                <c:pt idx="157570">
                  <c:v>-55.322499999999991</c:v>
                </c:pt>
                <c:pt idx="157571">
                  <c:v>-55.320499999999981</c:v>
                </c:pt>
                <c:pt idx="157572">
                  <c:v>-55.318499999999972</c:v>
                </c:pt>
                <c:pt idx="157573">
                  <c:v>-55.316499999999962</c:v>
                </c:pt>
                <c:pt idx="157574">
                  <c:v>-55.314499999999953</c:v>
                </c:pt>
                <c:pt idx="157575">
                  <c:v>-55.3125</c:v>
                </c:pt>
                <c:pt idx="157576">
                  <c:v>-55.31049999999999</c:v>
                </c:pt>
                <c:pt idx="157577">
                  <c:v>-55.308499999999981</c:v>
                </c:pt>
                <c:pt idx="157578">
                  <c:v>-55.306499999999971</c:v>
                </c:pt>
                <c:pt idx="157579">
                  <c:v>-55.304499999999962</c:v>
                </c:pt>
                <c:pt idx="157580">
                  <c:v>-55.302499999999952</c:v>
                </c:pt>
                <c:pt idx="157581">
                  <c:v>-55.3005</c:v>
                </c:pt>
                <c:pt idx="157582">
                  <c:v>-55.29849999999999</c:v>
                </c:pt>
                <c:pt idx="157583">
                  <c:v>-55.29649999999998</c:v>
                </c:pt>
                <c:pt idx="157584">
                  <c:v>-55.294499999999971</c:v>
                </c:pt>
                <c:pt idx="157585">
                  <c:v>-55.292499999999961</c:v>
                </c:pt>
                <c:pt idx="157586">
                  <c:v>-55.290499999999952</c:v>
                </c:pt>
                <c:pt idx="157587">
                  <c:v>-55.288499999999999</c:v>
                </c:pt>
                <c:pt idx="157588">
                  <c:v>-55.28649999999999</c:v>
                </c:pt>
                <c:pt idx="157589">
                  <c:v>-55.28449999999998</c:v>
                </c:pt>
                <c:pt idx="157590">
                  <c:v>-55.28249999999997</c:v>
                </c:pt>
                <c:pt idx="157591">
                  <c:v>-55.280499999999961</c:v>
                </c:pt>
                <c:pt idx="157592">
                  <c:v>-55.278499999999951</c:v>
                </c:pt>
                <c:pt idx="157593">
                  <c:v>-55.276499999999999</c:v>
                </c:pt>
                <c:pt idx="157594">
                  <c:v>-55.274499999999989</c:v>
                </c:pt>
                <c:pt idx="157595">
                  <c:v>-55.27249999999998</c:v>
                </c:pt>
                <c:pt idx="157596">
                  <c:v>-55.27049999999997</c:v>
                </c:pt>
                <c:pt idx="157597">
                  <c:v>-55.26849999999996</c:v>
                </c:pt>
                <c:pt idx="157598">
                  <c:v>-55.266499999999951</c:v>
                </c:pt>
                <c:pt idx="157599">
                  <c:v>-55.264499999999998</c:v>
                </c:pt>
                <c:pt idx="157600">
                  <c:v>-55.262499999999989</c:v>
                </c:pt>
                <c:pt idx="157601">
                  <c:v>-55.260499999999979</c:v>
                </c:pt>
                <c:pt idx="157602">
                  <c:v>-55.25849999999997</c:v>
                </c:pt>
                <c:pt idx="157603">
                  <c:v>-55.25649999999996</c:v>
                </c:pt>
                <c:pt idx="157604">
                  <c:v>-55.25449999999995</c:v>
                </c:pt>
                <c:pt idx="157605">
                  <c:v>-55.252499999999998</c:v>
                </c:pt>
                <c:pt idx="157606">
                  <c:v>-55.250499999999988</c:v>
                </c:pt>
                <c:pt idx="157607">
                  <c:v>-55.248499999999979</c:v>
                </c:pt>
                <c:pt idx="157608">
                  <c:v>-55.246499999999969</c:v>
                </c:pt>
                <c:pt idx="157609">
                  <c:v>-55.24449999999996</c:v>
                </c:pt>
                <c:pt idx="157610">
                  <c:v>-55.24249999999995</c:v>
                </c:pt>
                <c:pt idx="157611">
                  <c:v>-55.240499999999997</c:v>
                </c:pt>
                <c:pt idx="157612">
                  <c:v>-55.238499999999988</c:v>
                </c:pt>
                <c:pt idx="157613">
                  <c:v>-55.236499999999978</c:v>
                </c:pt>
                <c:pt idx="157614">
                  <c:v>-55.234499999999969</c:v>
                </c:pt>
                <c:pt idx="157615">
                  <c:v>-55.232499999999959</c:v>
                </c:pt>
                <c:pt idx="157616">
                  <c:v>-55.23049999999995</c:v>
                </c:pt>
                <c:pt idx="157617">
                  <c:v>-55.228499999999997</c:v>
                </c:pt>
                <c:pt idx="157618">
                  <c:v>-55.226499999999987</c:v>
                </c:pt>
                <c:pt idx="157619">
                  <c:v>-55.224499999999978</c:v>
                </c:pt>
                <c:pt idx="157620">
                  <c:v>-55.222499999999968</c:v>
                </c:pt>
                <c:pt idx="157621">
                  <c:v>-55.220499999999959</c:v>
                </c:pt>
                <c:pt idx="157622">
                  <c:v>-55.218499999999949</c:v>
                </c:pt>
                <c:pt idx="157623">
                  <c:v>-55.216499999999996</c:v>
                </c:pt>
                <c:pt idx="157624">
                  <c:v>-55.214499999999987</c:v>
                </c:pt>
                <c:pt idx="157625">
                  <c:v>-55.212499999999977</c:v>
                </c:pt>
                <c:pt idx="157626">
                  <c:v>-55.210499999999968</c:v>
                </c:pt>
                <c:pt idx="157627">
                  <c:v>-55.208499999999958</c:v>
                </c:pt>
                <c:pt idx="157628">
                  <c:v>-55.206500000000005</c:v>
                </c:pt>
                <c:pt idx="157629">
                  <c:v>-55.204499999999996</c:v>
                </c:pt>
                <c:pt idx="157630">
                  <c:v>-55.202499999999986</c:v>
                </c:pt>
                <c:pt idx="157631">
                  <c:v>-55.200499999999977</c:v>
                </c:pt>
                <c:pt idx="157632">
                  <c:v>-55.198499999999967</c:v>
                </c:pt>
                <c:pt idx="157633">
                  <c:v>-55.196499999999958</c:v>
                </c:pt>
                <c:pt idx="157634">
                  <c:v>-55.194500000000005</c:v>
                </c:pt>
                <c:pt idx="157635">
                  <c:v>-55.192499999999995</c:v>
                </c:pt>
                <c:pt idx="157636">
                  <c:v>-55.190499999999986</c:v>
                </c:pt>
                <c:pt idx="157637">
                  <c:v>-55.188499999999976</c:v>
                </c:pt>
                <c:pt idx="157638">
                  <c:v>-55.186499999999967</c:v>
                </c:pt>
                <c:pt idx="157639">
                  <c:v>-55.184499999999957</c:v>
                </c:pt>
                <c:pt idx="157640">
                  <c:v>-55.182500000000005</c:v>
                </c:pt>
                <c:pt idx="157641">
                  <c:v>-55.180499999999995</c:v>
                </c:pt>
                <c:pt idx="157642">
                  <c:v>-55.178499999999985</c:v>
                </c:pt>
                <c:pt idx="157643">
                  <c:v>-55.176499999999976</c:v>
                </c:pt>
                <c:pt idx="157644">
                  <c:v>-55.174499999999966</c:v>
                </c:pt>
                <c:pt idx="157645">
                  <c:v>-55.172499999999957</c:v>
                </c:pt>
                <c:pt idx="157646">
                  <c:v>-55.170500000000004</c:v>
                </c:pt>
                <c:pt idx="157647">
                  <c:v>-55.168499999999995</c:v>
                </c:pt>
                <c:pt idx="157648">
                  <c:v>-55.166499999999985</c:v>
                </c:pt>
                <c:pt idx="157649">
                  <c:v>-55.164499999999975</c:v>
                </c:pt>
                <c:pt idx="157650">
                  <c:v>-55.162499999999966</c:v>
                </c:pt>
                <c:pt idx="157651">
                  <c:v>-55.160499999999956</c:v>
                </c:pt>
                <c:pt idx="157652">
                  <c:v>-55.158500000000004</c:v>
                </c:pt>
                <c:pt idx="157653">
                  <c:v>-55.156499999999994</c:v>
                </c:pt>
                <c:pt idx="157654">
                  <c:v>-55.154499999999985</c:v>
                </c:pt>
                <c:pt idx="157655">
                  <c:v>-55.152499999999975</c:v>
                </c:pt>
                <c:pt idx="157656">
                  <c:v>-55.150499999999965</c:v>
                </c:pt>
                <c:pt idx="157657">
                  <c:v>-55.148499999999956</c:v>
                </c:pt>
                <c:pt idx="157658">
                  <c:v>-55.146500000000003</c:v>
                </c:pt>
                <c:pt idx="157659">
                  <c:v>-55.144499999999994</c:v>
                </c:pt>
                <c:pt idx="157660">
                  <c:v>-55.142499999999984</c:v>
                </c:pt>
                <c:pt idx="157661">
                  <c:v>-55.140499999999975</c:v>
                </c:pt>
                <c:pt idx="157662">
                  <c:v>-55.138499999999965</c:v>
                </c:pt>
                <c:pt idx="157663">
                  <c:v>-55.136499999999955</c:v>
                </c:pt>
                <c:pt idx="157664">
                  <c:v>-55.134500000000003</c:v>
                </c:pt>
                <c:pt idx="157665">
                  <c:v>-55.132499999999993</c:v>
                </c:pt>
                <c:pt idx="157666">
                  <c:v>-55.130499999999984</c:v>
                </c:pt>
                <c:pt idx="157667">
                  <c:v>-55.128499999999974</c:v>
                </c:pt>
                <c:pt idx="157668">
                  <c:v>-55.126499999999965</c:v>
                </c:pt>
                <c:pt idx="157669">
                  <c:v>-55.124499999999955</c:v>
                </c:pt>
                <c:pt idx="157670">
                  <c:v>-55.122500000000002</c:v>
                </c:pt>
                <c:pt idx="157671">
                  <c:v>-55.120499999999993</c:v>
                </c:pt>
                <c:pt idx="157672">
                  <c:v>-55.118499999999983</c:v>
                </c:pt>
                <c:pt idx="157673">
                  <c:v>-55.116499999999974</c:v>
                </c:pt>
                <c:pt idx="157674">
                  <c:v>-55.114499999999964</c:v>
                </c:pt>
                <c:pt idx="157675">
                  <c:v>-55.112499999999955</c:v>
                </c:pt>
                <c:pt idx="157676">
                  <c:v>-55.110500000000002</c:v>
                </c:pt>
                <c:pt idx="157677">
                  <c:v>-55.108499999999992</c:v>
                </c:pt>
                <c:pt idx="157678">
                  <c:v>-55.106499999999983</c:v>
                </c:pt>
                <c:pt idx="157679">
                  <c:v>-55.104499999999973</c:v>
                </c:pt>
                <c:pt idx="157680">
                  <c:v>-55.102499999999964</c:v>
                </c:pt>
                <c:pt idx="157681">
                  <c:v>-55.100499999999954</c:v>
                </c:pt>
                <c:pt idx="157682">
                  <c:v>-55.098500000000001</c:v>
                </c:pt>
                <c:pt idx="157683">
                  <c:v>-55.096499999999992</c:v>
                </c:pt>
                <c:pt idx="157684">
                  <c:v>-55.094499999999982</c:v>
                </c:pt>
                <c:pt idx="157685">
                  <c:v>-55.092499999999973</c:v>
                </c:pt>
                <c:pt idx="157686">
                  <c:v>-55.090499999999963</c:v>
                </c:pt>
                <c:pt idx="157687">
                  <c:v>-55.088499999999954</c:v>
                </c:pt>
                <c:pt idx="157688">
                  <c:v>-55.086500000000001</c:v>
                </c:pt>
                <c:pt idx="157689">
                  <c:v>-55.084499999999991</c:v>
                </c:pt>
                <c:pt idx="157690">
                  <c:v>-55.082499999999982</c:v>
                </c:pt>
                <c:pt idx="157691">
                  <c:v>-55.080499999999972</c:v>
                </c:pt>
                <c:pt idx="157692">
                  <c:v>-55.078499999999963</c:v>
                </c:pt>
                <c:pt idx="157693">
                  <c:v>-55.076499999999953</c:v>
                </c:pt>
                <c:pt idx="157694">
                  <c:v>-55.0745</c:v>
                </c:pt>
                <c:pt idx="157695">
                  <c:v>-55.072499999999991</c:v>
                </c:pt>
                <c:pt idx="157696">
                  <c:v>-55.070499999999981</c:v>
                </c:pt>
                <c:pt idx="157697">
                  <c:v>-55.068499999999972</c:v>
                </c:pt>
                <c:pt idx="157698">
                  <c:v>-55.066499999999962</c:v>
                </c:pt>
                <c:pt idx="157699">
                  <c:v>-55.064499999999953</c:v>
                </c:pt>
                <c:pt idx="157700">
                  <c:v>-55.0625</c:v>
                </c:pt>
                <c:pt idx="157701">
                  <c:v>-55.06049999999999</c:v>
                </c:pt>
                <c:pt idx="157702">
                  <c:v>-55.058499999999981</c:v>
                </c:pt>
                <c:pt idx="157703">
                  <c:v>-55.056499999999971</c:v>
                </c:pt>
                <c:pt idx="157704">
                  <c:v>-55.054499999999962</c:v>
                </c:pt>
                <c:pt idx="157705">
                  <c:v>-55.052499999999952</c:v>
                </c:pt>
                <c:pt idx="157706">
                  <c:v>-55.0505</c:v>
                </c:pt>
                <c:pt idx="157707">
                  <c:v>-55.04849999999999</c:v>
                </c:pt>
                <c:pt idx="157708">
                  <c:v>-55.04649999999998</c:v>
                </c:pt>
                <c:pt idx="157709">
                  <c:v>-55.044499999999971</c:v>
                </c:pt>
                <c:pt idx="157710">
                  <c:v>-55.042499999999961</c:v>
                </c:pt>
                <c:pt idx="157711">
                  <c:v>-55.040499999999952</c:v>
                </c:pt>
                <c:pt idx="157712">
                  <c:v>-55.038499999999999</c:v>
                </c:pt>
                <c:pt idx="157713">
                  <c:v>-55.03649999999999</c:v>
                </c:pt>
                <c:pt idx="157714">
                  <c:v>-55.03449999999998</c:v>
                </c:pt>
                <c:pt idx="157715">
                  <c:v>-55.03249999999997</c:v>
                </c:pt>
                <c:pt idx="157716">
                  <c:v>-55.030499999999961</c:v>
                </c:pt>
                <c:pt idx="157717">
                  <c:v>-55.028499999999951</c:v>
                </c:pt>
                <c:pt idx="157718">
                  <c:v>-55.026499999999999</c:v>
                </c:pt>
                <c:pt idx="157719">
                  <c:v>-55.024499999999989</c:v>
                </c:pt>
                <c:pt idx="157720">
                  <c:v>-55.02249999999998</c:v>
                </c:pt>
                <c:pt idx="157721">
                  <c:v>-55.02049999999997</c:v>
                </c:pt>
                <c:pt idx="157722">
                  <c:v>-55.01849999999996</c:v>
                </c:pt>
                <c:pt idx="157723">
                  <c:v>-55.016499999999951</c:v>
                </c:pt>
                <c:pt idx="157724">
                  <c:v>-55.014499999999998</c:v>
                </c:pt>
                <c:pt idx="157725">
                  <c:v>-55.012499999999989</c:v>
                </c:pt>
                <c:pt idx="157726">
                  <c:v>-55.010499999999979</c:v>
                </c:pt>
                <c:pt idx="157727">
                  <c:v>-55.00849999999997</c:v>
                </c:pt>
                <c:pt idx="157728">
                  <c:v>-55.00649999999996</c:v>
                </c:pt>
                <c:pt idx="157729">
                  <c:v>-55.00449999999995</c:v>
                </c:pt>
                <c:pt idx="157730">
                  <c:v>-55.002499999999998</c:v>
                </c:pt>
                <c:pt idx="157731">
                  <c:v>-55.000499999999988</c:v>
                </c:pt>
                <c:pt idx="157732">
                  <c:v>-54.998499999999979</c:v>
                </c:pt>
                <c:pt idx="157733">
                  <c:v>-54.996499999999969</c:v>
                </c:pt>
                <c:pt idx="157734">
                  <c:v>-54.99449999999996</c:v>
                </c:pt>
                <c:pt idx="157735">
                  <c:v>-54.99249999999995</c:v>
                </c:pt>
                <c:pt idx="157736">
                  <c:v>-54.990499999999997</c:v>
                </c:pt>
                <c:pt idx="157737">
                  <c:v>-54.988499999999988</c:v>
                </c:pt>
                <c:pt idx="157738">
                  <c:v>-54.986499999999978</c:v>
                </c:pt>
                <c:pt idx="157739">
                  <c:v>-54.984499999999969</c:v>
                </c:pt>
                <c:pt idx="157740">
                  <c:v>-54.982499999999959</c:v>
                </c:pt>
                <c:pt idx="157741">
                  <c:v>-54.98049999999995</c:v>
                </c:pt>
                <c:pt idx="157742">
                  <c:v>-54.978499999999997</c:v>
                </c:pt>
                <c:pt idx="157743">
                  <c:v>-54.976499999999987</c:v>
                </c:pt>
                <c:pt idx="157744">
                  <c:v>-54.974499999999978</c:v>
                </c:pt>
                <c:pt idx="157745">
                  <c:v>-54.972499999999968</c:v>
                </c:pt>
                <c:pt idx="157746">
                  <c:v>-54.970499999999959</c:v>
                </c:pt>
                <c:pt idx="157747">
                  <c:v>-54.968499999999949</c:v>
                </c:pt>
                <c:pt idx="157748">
                  <c:v>-54.966499999999996</c:v>
                </c:pt>
                <c:pt idx="157749">
                  <c:v>-54.964499999999987</c:v>
                </c:pt>
                <c:pt idx="157750">
                  <c:v>-54.962499999999977</c:v>
                </c:pt>
                <c:pt idx="157751">
                  <c:v>-54.960499999999968</c:v>
                </c:pt>
                <c:pt idx="157752">
                  <c:v>-54.958499999999958</c:v>
                </c:pt>
                <c:pt idx="157753">
                  <c:v>-54.956500000000005</c:v>
                </c:pt>
                <c:pt idx="157754">
                  <c:v>-54.954499999999996</c:v>
                </c:pt>
                <c:pt idx="157755">
                  <c:v>-54.952499999999986</c:v>
                </c:pt>
                <c:pt idx="157756">
                  <c:v>-54.950499999999977</c:v>
                </c:pt>
                <c:pt idx="157757">
                  <c:v>-54.948499999999967</c:v>
                </c:pt>
                <c:pt idx="157758">
                  <c:v>-54.946499999999958</c:v>
                </c:pt>
                <c:pt idx="157759">
                  <c:v>-54.944500000000005</c:v>
                </c:pt>
                <c:pt idx="157760">
                  <c:v>-54.942499999999995</c:v>
                </c:pt>
                <c:pt idx="157761">
                  <c:v>-54.940499999999986</c:v>
                </c:pt>
                <c:pt idx="157762">
                  <c:v>-54.938499999999976</c:v>
                </c:pt>
                <c:pt idx="157763">
                  <c:v>-54.936499999999967</c:v>
                </c:pt>
                <c:pt idx="157764">
                  <c:v>-54.934499999999957</c:v>
                </c:pt>
                <c:pt idx="157765">
                  <c:v>-54.932500000000005</c:v>
                </c:pt>
                <c:pt idx="157766">
                  <c:v>-54.930499999999995</c:v>
                </c:pt>
                <c:pt idx="157767">
                  <c:v>-54.928499999999985</c:v>
                </c:pt>
                <c:pt idx="157768">
                  <c:v>-54.926499999999976</c:v>
                </c:pt>
                <c:pt idx="157769">
                  <c:v>-54.924499999999966</c:v>
                </c:pt>
                <c:pt idx="157770">
                  <c:v>-54.922499999999957</c:v>
                </c:pt>
                <c:pt idx="157771">
                  <c:v>-54.920500000000004</c:v>
                </c:pt>
                <c:pt idx="157772">
                  <c:v>-54.918499999999995</c:v>
                </c:pt>
                <c:pt idx="157773">
                  <c:v>-54.916499999999985</c:v>
                </c:pt>
                <c:pt idx="157774">
                  <c:v>-54.914499999999975</c:v>
                </c:pt>
                <c:pt idx="157775">
                  <c:v>-54.912499999999966</c:v>
                </c:pt>
                <c:pt idx="157776">
                  <c:v>-54.910499999999956</c:v>
                </c:pt>
                <c:pt idx="157777">
                  <c:v>-54.908500000000004</c:v>
                </c:pt>
                <c:pt idx="157778">
                  <c:v>-54.906499999999994</c:v>
                </c:pt>
                <c:pt idx="157779">
                  <c:v>-54.904499999999985</c:v>
                </c:pt>
                <c:pt idx="157780">
                  <c:v>-54.902499999999975</c:v>
                </c:pt>
                <c:pt idx="157781">
                  <c:v>-54.900499999999965</c:v>
                </c:pt>
                <c:pt idx="157782">
                  <c:v>-54.898499999999956</c:v>
                </c:pt>
                <c:pt idx="157783">
                  <c:v>-54.896500000000003</c:v>
                </c:pt>
                <c:pt idx="157784">
                  <c:v>-54.894499999999994</c:v>
                </c:pt>
                <c:pt idx="157785">
                  <c:v>-54.892499999999984</c:v>
                </c:pt>
                <c:pt idx="157786">
                  <c:v>-54.890499999999975</c:v>
                </c:pt>
                <c:pt idx="157787">
                  <c:v>-54.888499999999965</c:v>
                </c:pt>
                <c:pt idx="157788">
                  <c:v>-54.886499999999955</c:v>
                </c:pt>
                <c:pt idx="157789">
                  <c:v>-54.884500000000003</c:v>
                </c:pt>
                <c:pt idx="157790">
                  <c:v>-54.882499999999993</c:v>
                </c:pt>
                <c:pt idx="157791">
                  <c:v>-54.880499999999984</c:v>
                </c:pt>
                <c:pt idx="157792">
                  <c:v>-54.878499999999974</c:v>
                </c:pt>
                <c:pt idx="157793">
                  <c:v>-54.876499999999965</c:v>
                </c:pt>
                <c:pt idx="157794">
                  <c:v>-54.874499999999955</c:v>
                </c:pt>
                <c:pt idx="157795">
                  <c:v>-54.872500000000002</c:v>
                </c:pt>
                <c:pt idx="157796">
                  <c:v>-54.870499999999993</c:v>
                </c:pt>
                <c:pt idx="157797">
                  <c:v>-54.868499999999983</c:v>
                </c:pt>
                <c:pt idx="157798">
                  <c:v>-54.866499999999974</c:v>
                </c:pt>
                <c:pt idx="157799">
                  <c:v>-54.864499999999964</c:v>
                </c:pt>
                <c:pt idx="157800">
                  <c:v>-54.862499999999955</c:v>
                </c:pt>
                <c:pt idx="157801">
                  <c:v>-54.860500000000002</c:v>
                </c:pt>
                <c:pt idx="157802">
                  <c:v>-54.858499999999992</c:v>
                </c:pt>
                <c:pt idx="157803">
                  <c:v>-54.856499999999983</c:v>
                </c:pt>
                <c:pt idx="157804">
                  <c:v>-54.854499999999973</c:v>
                </c:pt>
                <c:pt idx="157805">
                  <c:v>-54.852499999999964</c:v>
                </c:pt>
                <c:pt idx="157806">
                  <c:v>-54.850499999999954</c:v>
                </c:pt>
                <c:pt idx="157807">
                  <c:v>-54.848500000000001</c:v>
                </c:pt>
                <c:pt idx="157808">
                  <c:v>-54.846499999999992</c:v>
                </c:pt>
                <c:pt idx="157809">
                  <c:v>-54.844499999999982</c:v>
                </c:pt>
                <c:pt idx="157810">
                  <c:v>-54.842499999999973</c:v>
                </c:pt>
                <c:pt idx="157811">
                  <c:v>-54.840499999999963</c:v>
                </c:pt>
                <c:pt idx="157812">
                  <c:v>-54.838499999999954</c:v>
                </c:pt>
                <c:pt idx="157813">
                  <c:v>-54.836500000000001</c:v>
                </c:pt>
                <c:pt idx="157814">
                  <c:v>-54.834499999999991</c:v>
                </c:pt>
                <c:pt idx="157815">
                  <c:v>-54.832499999999982</c:v>
                </c:pt>
                <c:pt idx="157816">
                  <c:v>-54.830499999999972</c:v>
                </c:pt>
                <c:pt idx="157817">
                  <c:v>-54.828499999999963</c:v>
                </c:pt>
                <c:pt idx="157818">
                  <c:v>-54.826499999999953</c:v>
                </c:pt>
                <c:pt idx="157819">
                  <c:v>-54.8245</c:v>
                </c:pt>
                <c:pt idx="157820">
                  <c:v>-54.822499999999991</c:v>
                </c:pt>
                <c:pt idx="157821">
                  <c:v>-54.820499999999981</c:v>
                </c:pt>
                <c:pt idx="157822">
                  <c:v>-54.818499999999972</c:v>
                </c:pt>
                <c:pt idx="157823">
                  <c:v>-54.816499999999962</c:v>
                </c:pt>
                <c:pt idx="157824">
                  <c:v>-54.814499999999953</c:v>
                </c:pt>
                <c:pt idx="157825">
                  <c:v>-54.8125</c:v>
                </c:pt>
                <c:pt idx="157826">
                  <c:v>-54.81049999999999</c:v>
                </c:pt>
                <c:pt idx="157827">
                  <c:v>-54.808499999999981</c:v>
                </c:pt>
                <c:pt idx="157828">
                  <c:v>-54.806499999999971</c:v>
                </c:pt>
                <c:pt idx="157829">
                  <c:v>-54.804499999999962</c:v>
                </c:pt>
                <c:pt idx="157830">
                  <c:v>-54.802499999999952</c:v>
                </c:pt>
                <c:pt idx="157831">
                  <c:v>-54.8005</c:v>
                </c:pt>
                <c:pt idx="157832">
                  <c:v>-54.79849999999999</c:v>
                </c:pt>
                <c:pt idx="157833">
                  <c:v>-54.79649999999998</c:v>
                </c:pt>
                <c:pt idx="157834">
                  <c:v>-54.794499999999971</c:v>
                </c:pt>
                <c:pt idx="157835">
                  <c:v>-54.792499999999961</c:v>
                </c:pt>
                <c:pt idx="157836">
                  <c:v>-54.790499999999952</c:v>
                </c:pt>
                <c:pt idx="157837">
                  <c:v>-54.788499999999999</c:v>
                </c:pt>
                <c:pt idx="157838">
                  <c:v>-54.78649999999999</c:v>
                </c:pt>
                <c:pt idx="157839">
                  <c:v>-54.78449999999998</c:v>
                </c:pt>
                <c:pt idx="157840">
                  <c:v>-54.78249999999997</c:v>
                </c:pt>
                <c:pt idx="157841">
                  <c:v>-54.780499999999961</c:v>
                </c:pt>
                <c:pt idx="157842">
                  <c:v>-54.778499999999951</c:v>
                </c:pt>
                <c:pt idx="157843">
                  <c:v>-54.776499999999999</c:v>
                </c:pt>
                <c:pt idx="157844">
                  <c:v>-54.774499999999989</c:v>
                </c:pt>
                <c:pt idx="157845">
                  <c:v>-54.77249999999998</c:v>
                </c:pt>
                <c:pt idx="157846">
                  <c:v>-54.77049999999997</c:v>
                </c:pt>
                <c:pt idx="157847">
                  <c:v>-54.76849999999996</c:v>
                </c:pt>
                <c:pt idx="157848">
                  <c:v>-54.766499999999951</c:v>
                </c:pt>
                <c:pt idx="157849">
                  <c:v>-54.764499999999998</c:v>
                </c:pt>
                <c:pt idx="157850">
                  <c:v>-54.762499999999989</c:v>
                </c:pt>
                <c:pt idx="157851">
                  <c:v>-54.760499999999979</c:v>
                </c:pt>
                <c:pt idx="157852">
                  <c:v>-54.75849999999997</c:v>
                </c:pt>
                <c:pt idx="157853">
                  <c:v>-54.75649999999996</c:v>
                </c:pt>
                <c:pt idx="157854">
                  <c:v>-54.75449999999995</c:v>
                </c:pt>
                <c:pt idx="157855">
                  <c:v>-54.752499999999998</c:v>
                </c:pt>
                <c:pt idx="157856">
                  <c:v>-54.750499999999988</c:v>
                </c:pt>
                <c:pt idx="157857">
                  <c:v>-54.748499999999979</c:v>
                </c:pt>
                <c:pt idx="157858">
                  <c:v>-54.746499999999969</c:v>
                </c:pt>
                <c:pt idx="157859">
                  <c:v>-54.74449999999996</c:v>
                </c:pt>
                <c:pt idx="157860">
                  <c:v>-54.74249999999995</c:v>
                </c:pt>
                <c:pt idx="157861">
                  <c:v>-54.740499999999997</c:v>
                </c:pt>
                <c:pt idx="157862">
                  <c:v>-54.738499999999988</c:v>
                </c:pt>
                <c:pt idx="157863">
                  <c:v>-54.736499999999978</c:v>
                </c:pt>
                <c:pt idx="157864">
                  <c:v>-54.734499999999969</c:v>
                </c:pt>
                <c:pt idx="157865">
                  <c:v>-54.732499999999959</c:v>
                </c:pt>
                <c:pt idx="157866">
                  <c:v>-54.73049999999995</c:v>
                </c:pt>
                <c:pt idx="157867">
                  <c:v>-54.728499999999997</c:v>
                </c:pt>
                <c:pt idx="157868">
                  <c:v>-54.726499999999987</c:v>
                </c:pt>
                <c:pt idx="157869">
                  <c:v>-54.724499999999978</c:v>
                </c:pt>
                <c:pt idx="157870">
                  <c:v>-54.722499999999968</c:v>
                </c:pt>
                <c:pt idx="157871">
                  <c:v>-54.720499999999959</c:v>
                </c:pt>
                <c:pt idx="157872">
                  <c:v>-54.718499999999949</c:v>
                </c:pt>
                <c:pt idx="157873">
                  <c:v>-54.716499999999996</c:v>
                </c:pt>
                <c:pt idx="157874">
                  <c:v>-54.714499999999987</c:v>
                </c:pt>
                <c:pt idx="157875">
                  <c:v>-54.712499999999977</c:v>
                </c:pt>
                <c:pt idx="157876">
                  <c:v>-54.710499999999968</c:v>
                </c:pt>
                <c:pt idx="157877">
                  <c:v>-54.708499999999958</c:v>
                </c:pt>
                <c:pt idx="157878">
                  <c:v>-54.706500000000005</c:v>
                </c:pt>
                <c:pt idx="157879">
                  <c:v>-54.704499999999996</c:v>
                </c:pt>
                <c:pt idx="157880">
                  <c:v>-54.702499999999986</c:v>
                </c:pt>
                <c:pt idx="157881">
                  <c:v>-54.700499999999977</c:v>
                </c:pt>
                <c:pt idx="157882">
                  <c:v>-54.698499999999967</c:v>
                </c:pt>
                <c:pt idx="157883">
                  <c:v>-54.696499999999958</c:v>
                </c:pt>
                <c:pt idx="157884">
                  <c:v>-54.694500000000005</c:v>
                </c:pt>
                <c:pt idx="157885">
                  <c:v>-54.692499999999995</c:v>
                </c:pt>
                <c:pt idx="157886">
                  <c:v>-54.690499999999986</c:v>
                </c:pt>
                <c:pt idx="157887">
                  <c:v>-54.688499999999976</c:v>
                </c:pt>
                <c:pt idx="157888">
                  <c:v>-54.686499999999967</c:v>
                </c:pt>
                <c:pt idx="157889">
                  <c:v>-54.684499999999957</c:v>
                </c:pt>
                <c:pt idx="157890">
                  <c:v>-54.682500000000005</c:v>
                </c:pt>
                <c:pt idx="157891">
                  <c:v>-54.680499999999995</c:v>
                </c:pt>
                <c:pt idx="157892">
                  <c:v>-54.678499999999985</c:v>
                </c:pt>
                <c:pt idx="157893">
                  <c:v>-54.676499999999976</c:v>
                </c:pt>
                <c:pt idx="157894">
                  <c:v>-54.674499999999966</c:v>
                </c:pt>
                <c:pt idx="157895">
                  <c:v>-54.672499999999957</c:v>
                </c:pt>
                <c:pt idx="157896">
                  <c:v>-54.670500000000004</c:v>
                </c:pt>
                <c:pt idx="157897">
                  <c:v>-54.668499999999995</c:v>
                </c:pt>
                <c:pt idx="157898">
                  <c:v>-54.666499999999985</c:v>
                </c:pt>
                <c:pt idx="157899">
                  <c:v>-54.664499999999975</c:v>
                </c:pt>
                <c:pt idx="157900">
                  <c:v>-54.662499999999966</c:v>
                </c:pt>
                <c:pt idx="157901">
                  <c:v>-54.660499999999956</c:v>
                </c:pt>
                <c:pt idx="157902">
                  <c:v>-54.658500000000004</c:v>
                </c:pt>
                <c:pt idx="157903">
                  <c:v>-54.656499999999994</c:v>
                </c:pt>
                <c:pt idx="157904">
                  <c:v>-54.654499999999985</c:v>
                </c:pt>
                <c:pt idx="157905">
                  <c:v>-54.652499999999975</c:v>
                </c:pt>
                <c:pt idx="157906">
                  <c:v>-54.650499999999965</c:v>
                </c:pt>
                <c:pt idx="157907">
                  <c:v>-54.648499999999956</c:v>
                </c:pt>
                <c:pt idx="157908">
                  <c:v>-54.646500000000003</c:v>
                </c:pt>
                <c:pt idx="157909">
                  <c:v>-54.644499999999994</c:v>
                </c:pt>
                <c:pt idx="157910">
                  <c:v>-54.642499999999984</c:v>
                </c:pt>
                <c:pt idx="157911">
                  <c:v>-54.640499999999975</c:v>
                </c:pt>
                <c:pt idx="157912">
                  <c:v>-54.638499999999965</c:v>
                </c:pt>
                <c:pt idx="157913">
                  <c:v>-54.636499999999955</c:v>
                </c:pt>
                <c:pt idx="157914">
                  <c:v>-54.634500000000003</c:v>
                </c:pt>
                <c:pt idx="157915">
                  <c:v>-54.632499999999993</c:v>
                </c:pt>
                <c:pt idx="157916">
                  <c:v>-54.630499999999984</c:v>
                </c:pt>
                <c:pt idx="157917">
                  <c:v>-54.628499999999974</c:v>
                </c:pt>
                <c:pt idx="157918">
                  <c:v>-54.626499999999965</c:v>
                </c:pt>
                <c:pt idx="157919">
                  <c:v>-54.624499999999955</c:v>
                </c:pt>
                <c:pt idx="157920">
                  <c:v>-54.622500000000002</c:v>
                </c:pt>
                <c:pt idx="157921">
                  <c:v>-54.620499999999993</c:v>
                </c:pt>
                <c:pt idx="157922">
                  <c:v>-54.618499999999983</c:v>
                </c:pt>
                <c:pt idx="157923">
                  <c:v>-54.616499999999974</c:v>
                </c:pt>
                <c:pt idx="157924">
                  <c:v>-54.614499999999964</c:v>
                </c:pt>
                <c:pt idx="157925">
                  <c:v>-54.612499999999955</c:v>
                </c:pt>
                <c:pt idx="157926">
                  <c:v>-54.610500000000002</c:v>
                </c:pt>
                <c:pt idx="157927">
                  <c:v>-54.608499999999992</c:v>
                </c:pt>
                <c:pt idx="157928">
                  <c:v>-54.606499999999983</c:v>
                </c:pt>
                <c:pt idx="157929">
                  <c:v>-54.604499999999973</c:v>
                </c:pt>
                <c:pt idx="157930">
                  <c:v>-54.602499999999964</c:v>
                </c:pt>
                <c:pt idx="157931">
                  <c:v>-54.600499999999954</c:v>
                </c:pt>
                <c:pt idx="157932">
                  <c:v>-54.598500000000001</c:v>
                </c:pt>
                <c:pt idx="157933">
                  <c:v>-54.596499999999992</c:v>
                </c:pt>
                <c:pt idx="157934">
                  <c:v>-54.594499999999982</c:v>
                </c:pt>
                <c:pt idx="157935">
                  <c:v>-54.592499999999973</c:v>
                </c:pt>
                <c:pt idx="157936">
                  <c:v>-54.590499999999963</c:v>
                </c:pt>
                <c:pt idx="157937">
                  <c:v>-54.588499999999954</c:v>
                </c:pt>
                <c:pt idx="157938">
                  <c:v>-54.586500000000001</c:v>
                </c:pt>
                <c:pt idx="157939">
                  <c:v>-54.584499999999991</c:v>
                </c:pt>
                <c:pt idx="157940">
                  <c:v>-54.582499999999982</c:v>
                </c:pt>
                <c:pt idx="157941">
                  <c:v>-54.580499999999972</c:v>
                </c:pt>
                <c:pt idx="157942">
                  <c:v>-54.578499999999963</c:v>
                </c:pt>
                <c:pt idx="157943">
                  <c:v>-54.576499999999953</c:v>
                </c:pt>
                <c:pt idx="157944">
                  <c:v>-54.5745</c:v>
                </c:pt>
                <c:pt idx="157945">
                  <c:v>-54.572499999999991</c:v>
                </c:pt>
                <c:pt idx="157946">
                  <c:v>-54.570499999999981</c:v>
                </c:pt>
                <c:pt idx="157947">
                  <c:v>-54.568499999999972</c:v>
                </c:pt>
                <c:pt idx="157948">
                  <c:v>-54.566499999999962</c:v>
                </c:pt>
                <c:pt idx="157949">
                  <c:v>-54.564499999999953</c:v>
                </c:pt>
                <c:pt idx="157950">
                  <c:v>-54.5625</c:v>
                </c:pt>
                <c:pt idx="157951">
                  <c:v>-54.56049999999999</c:v>
                </c:pt>
                <c:pt idx="157952">
                  <c:v>-54.558499999999981</c:v>
                </c:pt>
                <c:pt idx="157953">
                  <c:v>-54.556499999999971</c:v>
                </c:pt>
                <c:pt idx="157954">
                  <c:v>-54.554499999999962</c:v>
                </c:pt>
                <c:pt idx="157955">
                  <c:v>-54.552499999999952</c:v>
                </c:pt>
                <c:pt idx="157956">
                  <c:v>-54.5505</c:v>
                </c:pt>
                <c:pt idx="157957">
                  <c:v>-54.54849999999999</c:v>
                </c:pt>
                <c:pt idx="157958">
                  <c:v>-54.54649999999998</c:v>
                </c:pt>
                <c:pt idx="157959">
                  <c:v>-54.544499999999971</c:v>
                </c:pt>
                <c:pt idx="157960">
                  <c:v>-54.542499999999961</c:v>
                </c:pt>
                <c:pt idx="157961">
                  <c:v>-54.540499999999952</c:v>
                </c:pt>
                <c:pt idx="157962">
                  <c:v>-54.538499999999999</c:v>
                </c:pt>
                <c:pt idx="157963">
                  <c:v>-54.53649999999999</c:v>
                </c:pt>
                <c:pt idx="157964">
                  <c:v>-54.53449999999998</c:v>
                </c:pt>
                <c:pt idx="157965">
                  <c:v>-54.53249999999997</c:v>
                </c:pt>
                <c:pt idx="157966">
                  <c:v>-54.530499999999961</c:v>
                </c:pt>
                <c:pt idx="157967">
                  <c:v>-54.528499999999951</c:v>
                </c:pt>
                <c:pt idx="157968">
                  <c:v>-54.526499999999999</c:v>
                </c:pt>
                <c:pt idx="157969">
                  <c:v>-54.524499999999989</c:v>
                </c:pt>
                <c:pt idx="157970">
                  <c:v>-54.52249999999998</c:v>
                </c:pt>
                <c:pt idx="157971">
                  <c:v>-54.52049999999997</c:v>
                </c:pt>
                <c:pt idx="157972">
                  <c:v>-54.51849999999996</c:v>
                </c:pt>
                <c:pt idx="157973">
                  <c:v>-54.516499999999951</c:v>
                </c:pt>
                <c:pt idx="157974">
                  <c:v>-54.514499999999998</c:v>
                </c:pt>
                <c:pt idx="157975">
                  <c:v>-54.512499999999989</c:v>
                </c:pt>
                <c:pt idx="157976">
                  <c:v>-54.510499999999979</c:v>
                </c:pt>
                <c:pt idx="157977">
                  <c:v>-54.50849999999997</c:v>
                </c:pt>
                <c:pt idx="157978">
                  <c:v>-54.50649999999996</c:v>
                </c:pt>
                <c:pt idx="157979">
                  <c:v>-54.50449999999995</c:v>
                </c:pt>
                <c:pt idx="157980">
                  <c:v>-54.502499999999998</c:v>
                </c:pt>
                <c:pt idx="157981">
                  <c:v>-54.500499999999988</c:v>
                </c:pt>
                <c:pt idx="157982">
                  <c:v>-54.498499999999979</c:v>
                </c:pt>
                <c:pt idx="157983">
                  <c:v>-54.496499999999969</c:v>
                </c:pt>
                <c:pt idx="157984">
                  <c:v>-54.49449999999996</c:v>
                </c:pt>
                <c:pt idx="157985">
                  <c:v>-54.49249999999995</c:v>
                </c:pt>
                <c:pt idx="157986">
                  <c:v>-54.490499999999997</c:v>
                </c:pt>
                <c:pt idx="157987">
                  <c:v>-54.488499999999988</c:v>
                </c:pt>
                <c:pt idx="157988">
                  <c:v>-54.486499999999978</c:v>
                </c:pt>
                <c:pt idx="157989">
                  <c:v>-54.484499999999969</c:v>
                </c:pt>
                <c:pt idx="157990">
                  <c:v>-54.482499999999959</c:v>
                </c:pt>
                <c:pt idx="157991">
                  <c:v>-54.48049999999995</c:v>
                </c:pt>
                <c:pt idx="157992">
                  <c:v>-54.478499999999997</c:v>
                </c:pt>
                <c:pt idx="157993">
                  <c:v>-54.476499999999987</c:v>
                </c:pt>
                <c:pt idx="157994">
                  <c:v>-54.474499999999978</c:v>
                </c:pt>
                <c:pt idx="157995">
                  <c:v>-54.472499999999968</c:v>
                </c:pt>
                <c:pt idx="157996">
                  <c:v>-54.470499999999959</c:v>
                </c:pt>
                <c:pt idx="157997">
                  <c:v>-54.468499999999949</c:v>
                </c:pt>
                <c:pt idx="157998">
                  <c:v>-54.466499999999996</c:v>
                </c:pt>
                <c:pt idx="157999">
                  <c:v>-54.464499999999987</c:v>
                </c:pt>
                <c:pt idx="158000">
                  <c:v>-54.462499999999977</c:v>
                </c:pt>
                <c:pt idx="158001">
                  <c:v>-54.460499999999968</c:v>
                </c:pt>
                <c:pt idx="158002">
                  <c:v>-54.458499999999958</c:v>
                </c:pt>
                <c:pt idx="158003">
                  <c:v>-54.456500000000005</c:v>
                </c:pt>
                <c:pt idx="158004">
                  <c:v>-54.454499999999996</c:v>
                </c:pt>
                <c:pt idx="158005">
                  <c:v>-54.452499999999986</c:v>
                </c:pt>
                <c:pt idx="158006">
                  <c:v>-54.450499999999977</c:v>
                </c:pt>
                <c:pt idx="158007">
                  <c:v>-54.448499999999967</c:v>
                </c:pt>
                <c:pt idx="158008">
                  <c:v>-54.446499999999958</c:v>
                </c:pt>
                <c:pt idx="158009">
                  <c:v>-54.444500000000005</c:v>
                </c:pt>
                <c:pt idx="158010">
                  <c:v>-54.442499999999995</c:v>
                </c:pt>
                <c:pt idx="158011">
                  <c:v>-54.440499999999986</c:v>
                </c:pt>
                <c:pt idx="158012">
                  <c:v>-54.438499999999976</c:v>
                </c:pt>
                <c:pt idx="158013">
                  <c:v>-54.436499999999967</c:v>
                </c:pt>
                <c:pt idx="158014">
                  <c:v>-54.434499999999957</c:v>
                </c:pt>
                <c:pt idx="158015">
                  <c:v>-54.432500000000005</c:v>
                </c:pt>
                <c:pt idx="158016">
                  <c:v>-54.430499999999995</c:v>
                </c:pt>
                <c:pt idx="158017">
                  <c:v>-54.428499999999985</c:v>
                </c:pt>
                <c:pt idx="158018">
                  <c:v>-54.426499999999976</c:v>
                </c:pt>
                <c:pt idx="158019">
                  <c:v>-54.424499999999966</c:v>
                </c:pt>
                <c:pt idx="158020">
                  <c:v>-54.422499999999957</c:v>
                </c:pt>
                <c:pt idx="158021">
                  <c:v>-54.420500000000004</c:v>
                </c:pt>
                <c:pt idx="158022">
                  <c:v>-54.418499999999995</c:v>
                </c:pt>
                <c:pt idx="158023">
                  <c:v>-54.416499999999985</c:v>
                </c:pt>
                <c:pt idx="158024">
                  <c:v>-54.414499999999975</c:v>
                </c:pt>
                <c:pt idx="158025">
                  <c:v>-54.412499999999966</c:v>
                </c:pt>
                <c:pt idx="158026">
                  <c:v>-54.410499999999956</c:v>
                </c:pt>
                <c:pt idx="158027">
                  <c:v>-54.408500000000004</c:v>
                </c:pt>
                <c:pt idx="158028">
                  <c:v>-54.406499999999994</c:v>
                </c:pt>
                <c:pt idx="158029">
                  <c:v>-54.404499999999985</c:v>
                </c:pt>
                <c:pt idx="158030">
                  <c:v>-54.402499999999975</c:v>
                </c:pt>
                <c:pt idx="158031">
                  <c:v>-54.400499999999965</c:v>
                </c:pt>
                <c:pt idx="158032">
                  <c:v>-54.398499999999956</c:v>
                </c:pt>
                <c:pt idx="158033">
                  <c:v>-54.396500000000003</c:v>
                </c:pt>
                <c:pt idx="158034">
                  <c:v>-54.394499999999994</c:v>
                </c:pt>
                <c:pt idx="158035">
                  <c:v>-54.392499999999984</c:v>
                </c:pt>
                <c:pt idx="158036">
                  <c:v>-54.390499999999975</c:v>
                </c:pt>
                <c:pt idx="158037">
                  <c:v>-54.388499999999965</c:v>
                </c:pt>
                <c:pt idx="158038">
                  <c:v>-54.386499999999955</c:v>
                </c:pt>
                <c:pt idx="158039">
                  <c:v>-54.384500000000003</c:v>
                </c:pt>
                <c:pt idx="158040">
                  <c:v>-54.382499999999993</c:v>
                </c:pt>
                <c:pt idx="158041">
                  <c:v>-54.380499999999984</c:v>
                </c:pt>
                <c:pt idx="158042">
                  <c:v>-54.378499999999974</c:v>
                </c:pt>
                <c:pt idx="158043">
                  <c:v>-54.376499999999965</c:v>
                </c:pt>
                <c:pt idx="158044">
                  <c:v>-54.374499999999955</c:v>
                </c:pt>
                <c:pt idx="158045">
                  <c:v>-54.372500000000002</c:v>
                </c:pt>
                <c:pt idx="158046">
                  <c:v>-54.370499999999993</c:v>
                </c:pt>
                <c:pt idx="158047">
                  <c:v>-54.368499999999983</c:v>
                </c:pt>
                <c:pt idx="158048">
                  <c:v>-54.366499999999974</c:v>
                </c:pt>
                <c:pt idx="158049">
                  <c:v>-54.364499999999964</c:v>
                </c:pt>
                <c:pt idx="158050">
                  <c:v>-54.362499999999955</c:v>
                </c:pt>
                <c:pt idx="158051">
                  <c:v>-54.360500000000002</c:v>
                </c:pt>
                <c:pt idx="158052">
                  <c:v>-54.358499999999992</c:v>
                </c:pt>
                <c:pt idx="158053">
                  <c:v>-54.356499999999983</c:v>
                </c:pt>
                <c:pt idx="158054">
                  <c:v>-54.354499999999973</c:v>
                </c:pt>
                <c:pt idx="158055">
                  <c:v>-54.352499999999964</c:v>
                </c:pt>
                <c:pt idx="158056">
                  <c:v>-54.350499999999954</c:v>
                </c:pt>
                <c:pt idx="158057">
                  <c:v>-54.348500000000001</c:v>
                </c:pt>
                <c:pt idx="158058">
                  <c:v>-54.346499999999992</c:v>
                </c:pt>
                <c:pt idx="158059">
                  <c:v>-54.344499999999982</c:v>
                </c:pt>
                <c:pt idx="158060">
                  <c:v>-54.342499999999973</c:v>
                </c:pt>
                <c:pt idx="158061">
                  <c:v>-54.340499999999963</c:v>
                </c:pt>
                <c:pt idx="158062">
                  <c:v>-54.338499999999954</c:v>
                </c:pt>
                <c:pt idx="158063">
                  <c:v>-54.336500000000001</c:v>
                </c:pt>
                <c:pt idx="158064">
                  <c:v>-54.334499999999991</c:v>
                </c:pt>
                <c:pt idx="158065">
                  <c:v>-54.332499999999982</c:v>
                </c:pt>
                <c:pt idx="158066">
                  <c:v>-54.330499999999972</c:v>
                </c:pt>
                <c:pt idx="158067">
                  <c:v>-54.328499999999963</c:v>
                </c:pt>
                <c:pt idx="158068">
                  <c:v>-54.326499999999953</c:v>
                </c:pt>
                <c:pt idx="158069">
                  <c:v>-54.3245</c:v>
                </c:pt>
                <c:pt idx="158070">
                  <c:v>-54.322499999999991</c:v>
                </c:pt>
                <c:pt idx="158071">
                  <c:v>-54.320499999999981</c:v>
                </c:pt>
                <c:pt idx="158072">
                  <c:v>-54.318499999999972</c:v>
                </c:pt>
                <c:pt idx="158073">
                  <c:v>-54.316499999999962</c:v>
                </c:pt>
                <c:pt idx="158074">
                  <c:v>-54.314499999999953</c:v>
                </c:pt>
                <c:pt idx="158075">
                  <c:v>-54.3125</c:v>
                </c:pt>
                <c:pt idx="158076">
                  <c:v>-54.31049999999999</c:v>
                </c:pt>
                <c:pt idx="158077">
                  <c:v>-54.308499999999981</c:v>
                </c:pt>
                <c:pt idx="158078">
                  <c:v>-54.306499999999971</c:v>
                </c:pt>
                <c:pt idx="158079">
                  <c:v>-54.304499999999962</c:v>
                </c:pt>
                <c:pt idx="158080">
                  <c:v>-54.302499999999952</c:v>
                </c:pt>
                <c:pt idx="158081">
                  <c:v>-54.3005</c:v>
                </c:pt>
                <c:pt idx="158082">
                  <c:v>-54.29849999999999</c:v>
                </c:pt>
                <c:pt idx="158083">
                  <c:v>-54.29649999999998</c:v>
                </c:pt>
                <c:pt idx="158084">
                  <c:v>-54.294499999999971</c:v>
                </c:pt>
                <c:pt idx="158085">
                  <c:v>-54.292499999999961</c:v>
                </c:pt>
                <c:pt idx="158086">
                  <c:v>-54.290499999999952</c:v>
                </c:pt>
                <c:pt idx="158087">
                  <c:v>-54.288499999999999</c:v>
                </c:pt>
                <c:pt idx="158088">
                  <c:v>-54.28649999999999</c:v>
                </c:pt>
                <c:pt idx="158089">
                  <c:v>-54.28449999999998</c:v>
                </c:pt>
                <c:pt idx="158090">
                  <c:v>-54.28249999999997</c:v>
                </c:pt>
                <c:pt idx="158091">
                  <c:v>-54.280499999999961</c:v>
                </c:pt>
                <c:pt idx="158092">
                  <c:v>-54.278499999999951</c:v>
                </c:pt>
                <c:pt idx="158093">
                  <c:v>-54.276499999999999</c:v>
                </c:pt>
                <c:pt idx="158094">
                  <c:v>-54.274499999999989</c:v>
                </c:pt>
                <c:pt idx="158095">
                  <c:v>-54.27249999999998</c:v>
                </c:pt>
                <c:pt idx="158096">
                  <c:v>-54.27049999999997</c:v>
                </c:pt>
                <c:pt idx="158097">
                  <c:v>-54.26849999999996</c:v>
                </c:pt>
                <c:pt idx="158098">
                  <c:v>-54.266499999999951</c:v>
                </c:pt>
                <c:pt idx="158099">
                  <c:v>-54.264499999999998</c:v>
                </c:pt>
                <c:pt idx="158100">
                  <c:v>-54.262499999999989</c:v>
                </c:pt>
                <c:pt idx="158101">
                  <c:v>-54.260499999999979</c:v>
                </c:pt>
                <c:pt idx="158102">
                  <c:v>-54.25849999999997</c:v>
                </c:pt>
                <c:pt idx="158103">
                  <c:v>-54.25649999999996</c:v>
                </c:pt>
                <c:pt idx="158104">
                  <c:v>-54.25449999999995</c:v>
                </c:pt>
                <c:pt idx="158105">
                  <c:v>-54.252499999999998</c:v>
                </c:pt>
                <c:pt idx="158106">
                  <c:v>-54.250499999999988</c:v>
                </c:pt>
                <c:pt idx="158107">
                  <c:v>-54.248499999999979</c:v>
                </c:pt>
                <c:pt idx="158108">
                  <c:v>-54.246499999999969</c:v>
                </c:pt>
                <c:pt idx="158109">
                  <c:v>-54.24449999999996</c:v>
                </c:pt>
                <c:pt idx="158110">
                  <c:v>-54.24249999999995</c:v>
                </c:pt>
                <c:pt idx="158111">
                  <c:v>-54.240499999999997</c:v>
                </c:pt>
                <c:pt idx="158112">
                  <c:v>-54.238499999999988</c:v>
                </c:pt>
                <c:pt idx="158113">
                  <c:v>-54.236499999999978</c:v>
                </c:pt>
                <c:pt idx="158114">
                  <c:v>-54.234499999999969</c:v>
                </c:pt>
                <c:pt idx="158115">
                  <c:v>-54.232499999999959</c:v>
                </c:pt>
                <c:pt idx="158116">
                  <c:v>-54.23049999999995</c:v>
                </c:pt>
                <c:pt idx="158117">
                  <c:v>-54.228499999999997</c:v>
                </c:pt>
                <c:pt idx="158118">
                  <c:v>-54.226499999999987</c:v>
                </c:pt>
                <c:pt idx="158119">
                  <c:v>-54.224499999999978</c:v>
                </c:pt>
                <c:pt idx="158120">
                  <c:v>-54.222499999999968</c:v>
                </c:pt>
                <c:pt idx="158121">
                  <c:v>-54.220499999999959</c:v>
                </c:pt>
                <c:pt idx="158122">
                  <c:v>-54.218499999999949</c:v>
                </c:pt>
                <c:pt idx="158123">
                  <c:v>-54.216499999999996</c:v>
                </c:pt>
                <c:pt idx="158124">
                  <c:v>-54.214499999999987</c:v>
                </c:pt>
                <c:pt idx="158125">
                  <c:v>-54.212499999999977</c:v>
                </c:pt>
                <c:pt idx="158126">
                  <c:v>-54.210499999999968</c:v>
                </c:pt>
                <c:pt idx="158127">
                  <c:v>-54.208499999999958</c:v>
                </c:pt>
                <c:pt idx="158128">
                  <c:v>-54.206500000000005</c:v>
                </c:pt>
                <c:pt idx="158129">
                  <c:v>-54.204499999999996</c:v>
                </c:pt>
                <c:pt idx="158130">
                  <c:v>-54.202499999999986</c:v>
                </c:pt>
                <c:pt idx="158131">
                  <c:v>-54.200499999999977</c:v>
                </c:pt>
                <c:pt idx="158132">
                  <c:v>-54.198499999999967</c:v>
                </c:pt>
                <c:pt idx="158133">
                  <c:v>-54.196499999999958</c:v>
                </c:pt>
                <c:pt idx="158134">
                  <c:v>-54.194500000000005</c:v>
                </c:pt>
                <c:pt idx="158135">
                  <c:v>-54.192499999999995</c:v>
                </c:pt>
                <c:pt idx="158136">
                  <c:v>-54.190499999999986</c:v>
                </c:pt>
                <c:pt idx="158137">
                  <c:v>-54.188499999999976</c:v>
                </c:pt>
                <c:pt idx="158138">
                  <c:v>-54.186499999999967</c:v>
                </c:pt>
                <c:pt idx="158139">
                  <c:v>-54.184499999999957</c:v>
                </c:pt>
                <c:pt idx="158140">
                  <c:v>-54.182500000000005</c:v>
                </c:pt>
                <c:pt idx="158141">
                  <c:v>-54.180499999999995</c:v>
                </c:pt>
                <c:pt idx="158142">
                  <c:v>-54.178499999999985</c:v>
                </c:pt>
                <c:pt idx="158143">
                  <c:v>-54.176499999999976</c:v>
                </c:pt>
                <c:pt idx="158144">
                  <c:v>-54.174499999999966</c:v>
                </c:pt>
                <c:pt idx="158145">
                  <c:v>-54.172499999999957</c:v>
                </c:pt>
                <c:pt idx="158146">
                  <c:v>-54.170500000000004</c:v>
                </c:pt>
                <c:pt idx="158147">
                  <c:v>-54.168499999999995</c:v>
                </c:pt>
                <c:pt idx="158148">
                  <c:v>-54.166499999999985</c:v>
                </c:pt>
                <c:pt idx="158149">
                  <c:v>-54.164499999999975</c:v>
                </c:pt>
                <c:pt idx="158150">
                  <c:v>-54.162499999999966</c:v>
                </c:pt>
                <c:pt idx="158151">
                  <c:v>-54.160499999999956</c:v>
                </c:pt>
                <c:pt idx="158152">
                  <c:v>-54.158500000000004</c:v>
                </c:pt>
                <c:pt idx="158153">
                  <c:v>-54.156499999999994</c:v>
                </c:pt>
                <c:pt idx="158154">
                  <c:v>-54.154499999999985</c:v>
                </c:pt>
                <c:pt idx="158155">
                  <c:v>-54.152499999999975</c:v>
                </c:pt>
                <c:pt idx="158156">
                  <c:v>-54.150499999999965</c:v>
                </c:pt>
                <c:pt idx="158157">
                  <c:v>-54.148499999999956</c:v>
                </c:pt>
                <c:pt idx="158158">
                  <c:v>-54.146500000000003</c:v>
                </c:pt>
                <c:pt idx="158159">
                  <c:v>-54.144499999999994</c:v>
                </c:pt>
                <c:pt idx="158160">
                  <c:v>-54.142499999999984</c:v>
                </c:pt>
                <c:pt idx="158161">
                  <c:v>-54.140499999999975</c:v>
                </c:pt>
                <c:pt idx="158162">
                  <c:v>-54.138499999999965</c:v>
                </c:pt>
                <c:pt idx="158163">
                  <c:v>-54.136499999999955</c:v>
                </c:pt>
                <c:pt idx="158164">
                  <c:v>-54.134500000000003</c:v>
                </c:pt>
                <c:pt idx="158165">
                  <c:v>-54.132499999999993</c:v>
                </c:pt>
                <c:pt idx="158166">
                  <c:v>-54.130499999999984</c:v>
                </c:pt>
                <c:pt idx="158167">
                  <c:v>-54.128499999999974</c:v>
                </c:pt>
                <c:pt idx="158168">
                  <c:v>-54.126499999999965</c:v>
                </c:pt>
                <c:pt idx="158169">
                  <c:v>-54.124499999999955</c:v>
                </c:pt>
                <c:pt idx="158170">
                  <c:v>-54.122500000000002</c:v>
                </c:pt>
                <c:pt idx="158171">
                  <c:v>-54.120499999999993</c:v>
                </c:pt>
                <c:pt idx="158172">
                  <c:v>-54.118499999999983</c:v>
                </c:pt>
                <c:pt idx="158173">
                  <c:v>-54.116499999999974</c:v>
                </c:pt>
                <c:pt idx="158174">
                  <c:v>-54.114499999999964</c:v>
                </c:pt>
                <c:pt idx="158175">
                  <c:v>-54.112499999999955</c:v>
                </c:pt>
                <c:pt idx="158176">
                  <c:v>-54.110500000000002</c:v>
                </c:pt>
                <c:pt idx="158177">
                  <c:v>-54.108499999999992</c:v>
                </c:pt>
                <c:pt idx="158178">
                  <c:v>-54.106499999999983</c:v>
                </c:pt>
                <c:pt idx="158179">
                  <c:v>-54.104499999999973</c:v>
                </c:pt>
                <c:pt idx="158180">
                  <c:v>-54.102499999999964</c:v>
                </c:pt>
                <c:pt idx="158181">
                  <c:v>-54.100499999999954</c:v>
                </c:pt>
                <c:pt idx="158182">
                  <c:v>-54.098500000000001</c:v>
                </c:pt>
                <c:pt idx="158183">
                  <c:v>-54.096499999999992</c:v>
                </c:pt>
                <c:pt idx="158184">
                  <c:v>-54.094499999999982</c:v>
                </c:pt>
                <c:pt idx="158185">
                  <c:v>-54.092499999999973</c:v>
                </c:pt>
                <c:pt idx="158186">
                  <c:v>-54.090499999999963</c:v>
                </c:pt>
                <c:pt idx="158187">
                  <c:v>-54.088499999999954</c:v>
                </c:pt>
                <c:pt idx="158188">
                  <c:v>-54.086500000000001</c:v>
                </c:pt>
                <c:pt idx="158189">
                  <c:v>-54.084499999999991</c:v>
                </c:pt>
                <c:pt idx="158190">
                  <c:v>-54.082499999999982</c:v>
                </c:pt>
                <c:pt idx="158191">
                  <c:v>-54.080499999999972</c:v>
                </c:pt>
                <c:pt idx="158192">
                  <c:v>-54.078499999999963</c:v>
                </c:pt>
                <c:pt idx="158193">
                  <c:v>-54.076499999999953</c:v>
                </c:pt>
                <c:pt idx="158194">
                  <c:v>-54.0745</c:v>
                </c:pt>
                <c:pt idx="158195">
                  <c:v>-54.072499999999991</c:v>
                </c:pt>
                <c:pt idx="158196">
                  <c:v>-54.070499999999981</c:v>
                </c:pt>
                <c:pt idx="158197">
                  <c:v>-54.068499999999972</c:v>
                </c:pt>
                <c:pt idx="158198">
                  <c:v>-54.066499999999962</c:v>
                </c:pt>
                <c:pt idx="158199">
                  <c:v>-54.064499999999953</c:v>
                </c:pt>
                <c:pt idx="158200">
                  <c:v>-54.0625</c:v>
                </c:pt>
                <c:pt idx="158201">
                  <c:v>-54.06049999999999</c:v>
                </c:pt>
                <c:pt idx="158202">
                  <c:v>-54.058499999999981</c:v>
                </c:pt>
                <c:pt idx="158203">
                  <c:v>-54.056499999999971</c:v>
                </c:pt>
                <c:pt idx="158204">
                  <c:v>-54.054499999999962</c:v>
                </c:pt>
                <c:pt idx="158205">
                  <c:v>-54.052499999999952</c:v>
                </c:pt>
                <c:pt idx="158206">
                  <c:v>-54.0505</c:v>
                </c:pt>
                <c:pt idx="158207">
                  <c:v>-54.04849999999999</c:v>
                </c:pt>
                <c:pt idx="158208">
                  <c:v>-54.04649999999998</c:v>
                </c:pt>
                <c:pt idx="158209">
                  <c:v>-54.044499999999971</c:v>
                </c:pt>
                <c:pt idx="158210">
                  <c:v>-54.042499999999961</c:v>
                </c:pt>
                <c:pt idx="158211">
                  <c:v>-54.040499999999952</c:v>
                </c:pt>
                <c:pt idx="158212">
                  <c:v>-54.038499999999999</c:v>
                </c:pt>
                <c:pt idx="158213">
                  <c:v>-54.03649999999999</c:v>
                </c:pt>
                <c:pt idx="158214">
                  <c:v>-54.03449999999998</c:v>
                </c:pt>
                <c:pt idx="158215">
                  <c:v>-54.03249999999997</c:v>
                </c:pt>
                <c:pt idx="158216">
                  <c:v>-54.030499999999961</c:v>
                </c:pt>
                <c:pt idx="158217">
                  <c:v>-54.028499999999951</c:v>
                </c:pt>
                <c:pt idx="158218">
                  <c:v>-54.026499999999999</c:v>
                </c:pt>
                <c:pt idx="158219">
                  <c:v>-54.024499999999989</c:v>
                </c:pt>
                <c:pt idx="158220">
                  <c:v>-54.02249999999998</c:v>
                </c:pt>
                <c:pt idx="158221">
                  <c:v>-54.02049999999997</c:v>
                </c:pt>
                <c:pt idx="158222">
                  <c:v>-54.01849999999996</c:v>
                </c:pt>
                <c:pt idx="158223">
                  <c:v>-54.016499999999951</c:v>
                </c:pt>
                <c:pt idx="158224">
                  <c:v>-54.014499999999998</c:v>
                </c:pt>
                <c:pt idx="158225">
                  <c:v>-54.012499999999989</c:v>
                </c:pt>
                <c:pt idx="158226">
                  <c:v>-54.010499999999979</c:v>
                </c:pt>
                <c:pt idx="158227">
                  <c:v>-54.00849999999997</c:v>
                </c:pt>
                <c:pt idx="158228">
                  <c:v>-54.00649999999996</c:v>
                </c:pt>
                <c:pt idx="158229">
                  <c:v>-54.00449999999995</c:v>
                </c:pt>
                <c:pt idx="158230">
                  <c:v>-54.002499999999998</c:v>
                </c:pt>
                <c:pt idx="158231">
                  <c:v>-54.000499999999988</c:v>
                </c:pt>
                <c:pt idx="158232">
                  <c:v>-53.998499999999979</c:v>
                </c:pt>
                <c:pt idx="158233">
                  <c:v>-53.996499999999969</c:v>
                </c:pt>
                <c:pt idx="158234">
                  <c:v>-53.99449999999996</c:v>
                </c:pt>
                <c:pt idx="158235">
                  <c:v>-53.99249999999995</c:v>
                </c:pt>
                <c:pt idx="158236">
                  <c:v>-53.990499999999997</c:v>
                </c:pt>
                <c:pt idx="158237">
                  <c:v>-53.988499999999988</c:v>
                </c:pt>
                <c:pt idx="158238">
                  <c:v>-53.986499999999978</c:v>
                </c:pt>
                <c:pt idx="158239">
                  <c:v>-53.984499999999969</c:v>
                </c:pt>
                <c:pt idx="158240">
                  <c:v>-53.982499999999959</c:v>
                </c:pt>
                <c:pt idx="158241">
                  <c:v>-53.98049999999995</c:v>
                </c:pt>
                <c:pt idx="158242">
                  <c:v>-53.978499999999997</c:v>
                </c:pt>
                <c:pt idx="158243">
                  <c:v>-53.976499999999987</c:v>
                </c:pt>
                <c:pt idx="158244">
                  <c:v>-53.974499999999978</c:v>
                </c:pt>
                <c:pt idx="158245">
                  <c:v>-53.972499999999968</c:v>
                </c:pt>
                <c:pt idx="158246">
                  <c:v>-53.970499999999959</c:v>
                </c:pt>
                <c:pt idx="158247">
                  <c:v>-53.968499999999949</c:v>
                </c:pt>
                <c:pt idx="158248">
                  <c:v>-53.966499999999996</c:v>
                </c:pt>
                <c:pt idx="158249">
                  <c:v>-53.964499999999987</c:v>
                </c:pt>
                <c:pt idx="158250">
                  <c:v>-53.962499999999977</c:v>
                </c:pt>
                <c:pt idx="158251">
                  <c:v>-53.960499999999968</c:v>
                </c:pt>
                <c:pt idx="158252">
                  <c:v>-53.958499999999958</c:v>
                </c:pt>
                <c:pt idx="158253">
                  <c:v>-53.956500000000005</c:v>
                </c:pt>
                <c:pt idx="158254">
                  <c:v>-53.954499999999996</c:v>
                </c:pt>
                <c:pt idx="158255">
                  <c:v>-53.952499999999986</c:v>
                </c:pt>
                <c:pt idx="158256">
                  <c:v>-53.950499999999977</c:v>
                </c:pt>
                <c:pt idx="158257">
                  <c:v>-53.948499999999967</c:v>
                </c:pt>
                <c:pt idx="158258">
                  <c:v>-53.946499999999958</c:v>
                </c:pt>
                <c:pt idx="158259">
                  <c:v>-53.944500000000005</c:v>
                </c:pt>
                <c:pt idx="158260">
                  <c:v>-53.942499999999995</c:v>
                </c:pt>
                <c:pt idx="158261">
                  <c:v>-53.940499999999986</c:v>
                </c:pt>
                <c:pt idx="158262">
                  <c:v>-53.938499999999976</c:v>
                </c:pt>
                <c:pt idx="158263">
                  <c:v>-53.936499999999967</c:v>
                </c:pt>
                <c:pt idx="158264">
                  <c:v>-53.934499999999957</c:v>
                </c:pt>
                <c:pt idx="158265">
                  <c:v>-53.932500000000005</c:v>
                </c:pt>
                <c:pt idx="158266">
                  <c:v>-53.930499999999995</c:v>
                </c:pt>
                <c:pt idx="158267">
                  <c:v>-53.928499999999985</c:v>
                </c:pt>
                <c:pt idx="158268">
                  <c:v>-53.926499999999976</c:v>
                </c:pt>
                <c:pt idx="158269">
                  <c:v>-53.924499999999966</c:v>
                </c:pt>
                <c:pt idx="158270">
                  <c:v>-53.922499999999957</c:v>
                </c:pt>
                <c:pt idx="158271">
                  <c:v>-53.920500000000004</c:v>
                </c:pt>
                <c:pt idx="158272">
                  <c:v>-53.918499999999995</c:v>
                </c:pt>
                <c:pt idx="158273">
                  <c:v>-53.916499999999985</c:v>
                </c:pt>
                <c:pt idx="158274">
                  <c:v>-53.914499999999975</c:v>
                </c:pt>
                <c:pt idx="158275">
                  <c:v>-53.912499999999966</c:v>
                </c:pt>
                <c:pt idx="158276">
                  <c:v>-53.910499999999956</c:v>
                </c:pt>
                <c:pt idx="158277">
                  <c:v>-53.908500000000004</c:v>
                </c:pt>
                <c:pt idx="158278">
                  <c:v>-53.906499999999994</c:v>
                </c:pt>
                <c:pt idx="158279">
                  <c:v>-53.904499999999985</c:v>
                </c:pt>
                <c:pt idx="158280">
                  <c:v>-53.902499999999975</c:v>
                </c:pt>
                <c:pt idx="158281">
                  <c:v>-53.900499999999965</c:v>
                </c:pt>
                <c:pt idx="158282">
                  <c:v>-53.898499999999956</c:v>
                </c:pt>
                <c:pt idx="158283">
                  <c:v>-53.896500000000003</c:v>
                </c:pt>
                <c:pt idx="158284">
                  <c:v>-53.894499999999994</c:v>
                </c:pt>
                <c:pt idx="158285">
                  <c:v>-53.892499999999984</c:v>
                </c:pt>
                <c:pt idx="158286">
                  <c:v>-53.890499999999975</c:v>
                </c:pt>
                <c:pt idx="158287">
                  <c:v>-53.888499999999965</c:v>
                </c:pt>
                <c:pt idx="158288">
                  <c:v>-53.886499999999955</c:v>
                </c:pt>
                <c:pt idx="158289">
                  <c:v>-53.884500000000003</c:v>
                </c:pt>
                <c:pt idx="158290">
                  <c:v>-53.882499999999993</c:v>
                </c:pt>
                <c:pt idx="158291">
                  <c:v>-53.880499999999984</c:v>
                </c:pt>
                <c:pt idx="158292">
                  <c:v>-53.878499999999974</c:v>
                </c:pt>
                <c:pt idx="158293">
                  <c:v>-53.876499999999965</c:v>
                </c:pt>
                <c:pt idx="158294">
                  <c:v>-53.874499999999955</c:v>
                </c:pt>
                <c:pt idx="158295">
                  <c:v>-53.872500000000002</c:v>
                </c:pt>
                <c:pt idx="158296">
                  <c:v>-53.870499999999993</c:v>
                </c:pt>
                <c:pt idx="158297">
                  <c:v>-53.868499999999983</c:v>
                </c:pt>
                <c:pt idx="158298">
                  <c:v>-53.866499999999974</c:v>
                </c:pt>
                <c:pt idx="158299">
                  <c:v>-53.864499999999964</c:v>
                </c:pt>
                <c:pt idx="158300">
                  <c:v>-53.862499999999955</c:v>
                </c:pt>
                <c:pt idx="158301">
                  <c:v>-53.860500000000002</c:v>
                </c:pt>
                <c:pt idx="158302">
                  <c:v>-53.858499999999992</c:v>
                </c:pt>
                <c:pt idx="158303">
                  <c:v>-53.856499999999983</c:v>
                </c:pt>
                <c:pt idx="158304">
                  <c:v>-53.854499999999973</c:v>
                </c:pt>
                <c:pt idx="158305">
                  <c:v>-53.852499999999964</c:v>
                </c:pt>
                <c:pt idx="158306">
                  <c:v>-53.850499999999954</c:v>
                </c:pt>
                <c:pt idx="158307">
                  <c:v>-53.848500000000001</c:v>
                </c:pt>
                <c:pt idx="158308">
                  <c:v>-53.846499999999992</c:v>
                </c:pt>
                <c:pt idx="158309">
                  <c:v>-53.844499999999982</c:v>
                </c:pt>
                <c:pt idx="158310">
                  <c:v>-53.842499999999973</c:v>
                </c:pt>
                <c:pt idx="158311">
                  <c:v>-53.840499999999963</c:v>
                </c:pt>
                <c:pt idx="158312">
                  <c:v>-53.838499999999954</c:v>
                </c:pt>
                <c:pt idx="158313">
                  <c:v>-53.836500000000001</c:v>
                </c:pt>
                <c:pt idx="158314">
                  <c:v>-53.834499999999991</c:v>
                </c:pt>
                <c:pt idx="158315">
                  <c:v>-53.832499999999982</c:v>
                </c:pt>
                <c:pt idx="158316">
                  <c:v>-53.830499999999972</c:v>
                </c:pt>
                <c:pt idx="158317">
                  <c:v>-53.828499999999963</c:v>
                </c:pt>
                <c:pt idx="158318">
                  <c:v>-53.826499999999953</c:v>
                </c:pt>
                <c:pt idx="158319">
                  <c:v>-53.8245</c:v>
                </c:pt>
                <c:pt idx="158320">
                  <c:v>-53.822499999999991</c:v>
                </c:pt>
                <c:pt idx="158321">
                  <c:v>-53.820499999999981</c:v>
                </c:pt>
                <c:pt idx="158322">
                  <c:v>-53.818499999999972</c:v>
                </c:pt>
                <c:pt idx="158323">
                  <c:v>-53.816499999999962</c:v>
                </c:pt>
                <c:pt idx="158324">
                  <c:v>-53.814499999999953</c:v>
                </c:pt>
                <c:pt idx="158325">
                  <c:v>-53.8125</c:v>
                </c:pt>
                <c:pt idx="158326">
                  <c:v>-53.81049999999999</c:v>
                </c:pt>
                <c:pt idx="158327">
                  <c:v>-53.808499999999981</c:v>
                </c:pt>
                <c:pt idx="158328">
                  <c:v>-53.806499999999971</c:v>
                </c:pt>
                <c:pt idx="158329">
                  <c:v>-53.804499999999962</c:v>
                </c:pt>
                <c:pt idx="158330">
                  <c:v>-53.802499999999952</c:v>
                </c:pt>
                <c:pt idx="158331">
                  <c:v>-53.8005</c:v>
                </c:pt>
                <c:pt idx="158332">
                  <c:v>-53.79849999999999</c:v>
                </c:pt>
                <c:pt idx="158333">
                  <c:v>-53.79649999999998</c:v>
                </c:pt>
                <c:pt idx="158334">
                  <c:v>-53.794499999999971</c:v>
                </c:pt>
                <c:pt idx="158335">
                  <c:v>-53.792499999999961</c:v>
                </c:pt>
                <c:pt idx="158336">
                  <c:v>-53.790499999999952</c:v>
                </c:pt>
                <c:pt idx="158337">
                  <c:v>-53.788499999999999</c:v>
                </c:pt>
                <c:pt idx="158338">
                  <c:v>-53.78649999999999</c:v>
                </c:pt>
                <c:pt idx="158339">
                  <c:v>-53.78449999999998</c:v>
                </c:pt>
                <c:pt idx="158340">
                  <c:v>-53.78249999999997</c:v>
                </c:pt>
                <c:pt idx="158341">
                  <c:v>-53.780499999999961</c:v>
                </c:pt>
                <c:pt idx="158342">
                  <c:v>-53.778499999999951</c:v>
                </c:pt>
                <c:pt idx="158343">
                  <c:v>-53.776499999999999</c:v>
                </c:pt>
                <c:pt idx="158344">
                  <c:v>-53.774499999999989</c:v>
                </c:pt>
                <c:pt idx="158345">
                  <c:v>-53.77249999999998</c:v>
                </c:pt>
                <c:pt idx="158346">
                  <c:v>-53.77049999999997</c:v>
                </c:pt>
                <c:pt idx="158347">
                  <c:v>-53.76849999999996</c:v>
                </c:pt>
                <c:pt idx="158348">
                  <c:v>-53.766499999999951</c:v>
                </c:pt>
                <c:pt idx="158349">
                  <c:v>-53.764499999999998</c:v>
                </c:pt>
                <c:pt idx="158350">
                  <c:v>-53.762499999999989</c:v>
                </c:pt>
                <c:pt idx="158351">
                  <c:v>-53.760499999999979</c:v>
                </c:pt>
                <c:pt idx="158352">
                  <c:v>-53.75849999999997</c:v>
                </c:pt>
                <c:pt idx="158353">
                  <c:v>-53.75649999999996</c:v>
                </c:pt>
                <c:pt idx="158354">
                  <c:v>-53.75449999999995</c:v>
                </c:pt>
                <c:pt idx="158355">
                  <c:v>-53.752499999999998</c:v>
                </c:pt>
                <c:pt idx="158356">
                  <c:v>-53.750499999999988</c:v>
                </c:pt>
                <c:pt idx="158357">
                  <c:v>-53.748499999999979</c:v>
                </c:pt>
                <c:pt idx="158358">
                  <c:v>-53.746499999999969</c:v>
                </c:pt>
                <c:pt idx="158359">
                  <c:v>-53.74449999999996</c:v>
                </c:pt>
                <c:pt idx="158360">
                  <c:v>-53.74249999999995</c:v>
                </c:pt>
                <c:pt idx="158361">
                  <c:v>-53.740499999999997</c:v>
                </c:pt>
                <c:pt idx="158362">
                  <c:v>-53.738499999999988</c:v>
                </c:pt>
                <c:pt idx="158363">
                  <c:v>-53.736499999999978</c:v>
                </c:pt>
                <c:pt idx="158364">
                  <c:v>-53.734499999999969</c:v>
                </c:pt>
                <c:pt idx="158365">
                  <c:v>-53.732499999999959</c:v>
                </c:pt>
                <c:pt idx="158366">
                  <c:v>-53.73049999999995</c:v>
                </c:pt>
                <c:pt idx="158367">
                  <c:v>-53.728499999999997</c:v>
                </c:pt>
                <c:pt idx="158368">
                  <c:v>-53.726499999999987</c:v>
                </c:pt>
                <c:pt idx="158369">
                  <c:v>-53.724499999999978</c:v>
                </c:pt>
                <c:pt idx="158370">
                  <c:v>-53.722499999999968</c:v>
                </c:pt>
                <c:pt idx="158371">
                  <c:v>-53.720499999999959</c:v>
                </c:pt>
                <c:pt idx="158372">
                  <c:v>-53.718499999999949</c:v>
                </c:pt>
                <c:pt idx="158373">
                  <c:v>-53.716499999999996</c:v>
                </c:pt>
                <c:pt idx="158374">
                  <c:v>-53.714499999999987</c:v>
                </c:pt>
                <c:pt idx="158375">
                  <c:v>-53.712499999999977</c:v>
                </c:pt>
                <c:pt idx="158376">
                  <c:v>-53.710499999999968</c:v>
                </c:pt>
                <c:pt idx="158377">
                  <c:v>-53.708499999999958</c:v>
                </c:pt>
                <c:pt idx="158378">
                  <c:v>-53.706500000000005</c:v>
                </c:pt>
                <c:pt idx="158379">
                  <c:v>-53.704499999999996</c:v>
                </c:pt>
                <c:pt idx="158380">
                  <c:v>-53.702499999999986</c:v>
                </c:pt>
                <c:pt idx="158381">
                  <c:v>-53.700499999999977</c:v>
                </c:pt>
                <c:pt idx="158382">
                  <c:v>-53.698499999999967</c:v>
                </c:pt>
                <c:pt idx="158383">
                  <c:v>-53.696499999999958</c:v>
                </c:pt>
                <c:pt idx="158384">
                  <c:v>-53.694500000000005</c:v>
                </c:pt>
                <c:pt idx="158385">
                  <c:v>-53.692499999999995</c:v>
                </c:pt>
                <c:pt idx="158386">
                  <c:v>-53.690499999999986</c:v>
                </c:pt>
                <c:pt idx="158387">
                  <c:v>-53.688499999999976</c:v>
                </c:pt>
                <c:pt idx="158388">
                  <c:v>-53.686499999999967</c:v>
                </c:pt>
                <c:pt idx="158389">
                  <c:v>-53.684499999999957</c:v>
                </c:pt>
                <c:pt idx="158390">
                  <c:v>-53.682500000000005</c:v>
                </c:pt>
                <c:pt idx="158391">
                  <c:v>-53.680499999999995</c:v>
                </c:pt>
                <c:pt idx="158392">
                  <c:v>-53.678499999999985</c:v>
                </c:pt>
                <c:pt idx="158393">
                  <c:v>-53.676499999999976</c:v>
                </c:pt>
                <c:pt idx="158394">
                  <c:v>-53.674499999999966</c:v>
                </c:pt>
                <c:pt idx="158395">
                  <c:v>-53.672499999999957</c:v>
                </c:pt>
                <c:pt idx="158396">
                  <c:v>-53.670500000000004</c:v>
                </c:pt>
                <c:pt idx="158397">
                  <c:v>-53.668499999999995</c:v>
                </c:pt>
                <c:pt idx="158398">
                  <c:v>-53.666499999999985</c:v>
                </c:pt>
                <c:pt idx="158399">
                  <c:v>-53.664499999999975</c:v>
                </c:pt>
                <c:pt idx="158400">
                  <c:v>-53.662499999999966</c:v>
                </c:pt>
                <c:pt idx="158401">
                  <c:v>-53.660499999999956</c:v>
                </c:pt>
                <c:pt idx="158402">
                  <c:v>-53.658500000000004</c:v>
                </c:pt>
                <c:pt idx="158403">
                  <c:v>-53.656499999999994</c:v>
                </c:pt>
                <c:pt idx="158404">
                  <c:v>-53.654499999999985</c:v>
                </c:pt>
                <c:pt idx="158405">
                  <c:v>-53.652499999999975</c:v>
                </c:pt>
                <c:pt idx="158406">
                  <c:v>-53.650499999999965</c:v>
                </c:pt>
                <c:pt idx="158407">
                  <c:v>-53.648499999999956</c:v>
                </c:pt>
                <c:pt idx="158408">
                  <c:v>-53.646500000000003</c:v>
                </c:pt>
                <c:pt idx="158409">
                  <c:v>-53.644499999999994</c:v>
                </c:pt>
                <c:pt idx="158410">
                  <c:v>-53.642499999999984</c:v>
                </c:pt>
                <c:pt idx="158411">
                  <c:v>-53.640499999999975</c:v>
                </c:pt>
                <c:pt idx="158412">
                  <c:v>-53.638499999999965</c:v>
                </c:pt>
                <c:pt idx="158413">
                  <c:v>-53.636499999999955</c:v>
                </c:pt>
                <c:pt idx="158414">
                  <c:v>-53.634500000000003</c:v>
                </c:pt>
                <c:pt idx="158415">
                  <c:v>-53.632499999999993</c:v>
                </c:pt>
                <c:pt idx="158416">
                  <c:v>-53.630499999999984</c:v>
                </c:pt>
                <c:pt idx="158417">
                  <c:v>-53.628499999999974</c:v>
                </c:pt>
                <c:pt idx="158418">
                  <c:v>-53.626499999999965</c:v>
                </c:pt>
                <c:pt idx="158419">
                  <c:v>-53.624499999999955</c:v>
                </c:pt>
                <c:pt idx="158420">
                  <c:v>-53.622500000000002</c:v>
                </c:pt>
                <c:pt idx="158421">
                  <c:v>-53.620499999999993</c:v>
                </c:pt>
                <c:pt idx="158422">
                  <c:v>-53.618499999999983</c:v>
                </c:pt>
                <c:pt idx="158423">
                  <c:v>-53.616499999999974</c:v>
                </c:pt>
                <c:pt idx="158424">
                  <c:v>-53.614499999999964</c:v>
                </c:pt>
                <c:pt idx="158425">
                  <c:v>-53.612499999999955</c:v>
                </c:pt>
                <c:pt idx="158426">
                  <c:v>-53.610500000000002</c:v>
                </c:pt>
                <c:pt idx="158427">
                  <c:v>-53.608499999999992</c:v>
                </c:pt>
                <c:pt idx="158428">
                  <c:v>-53.606499999999983</c:v>
                </c:pt>
                <c:pt idx="158429">
                  <c:v>-53.604499999999973</c:v>
                </c:pt>
                <c:pt idx="158430">
                  <c:v>-53.602499999999964</c:v>
                </c:pt>
                <c:pt idx="158431">
                  <c:v>-53.600499999999954</c:v>
                </c:pt>
                <c:pt idx="158432">
                  <c:v>-53.598500000000001</c:v>
                </c:pt>
                <c:pt idx="158433">
                  <c:v>-53.596499999999992</c:v>
                </c:pt>
                <c:pt idx="158434">
                  <c:v>-53.594499999999982</c:v>
                </c:pt>
                <c:pt idx="158435">
                  <c:v>-53.592499999999973</c:v>
                </c:pt>
                <c:pt idx="158436">
                  <c:v>-53.590499999999963</c:v>
                </c:pt>
                <c:pt idx="158437">
                  <c:v>-53.588499999999954</c:v>
                </c:pt>
                <c:pt idx="158438">
                  <c:v>-53.586500000000001</c:v>
                </c:pt>
                <c:pt idx="158439">
                  <c:v>-53.584499999999991</c:v>
                </c:pt>
                <c:pt idx="158440">
                  <c:v>-53.582499999999982</c:v>
                </c:pt>
                <c:pt idx="158441">
                  <c:v>-53.580499999999972</c:v>
                </c:pt>
                <c:pt idx="158442">
                  <c:v>-53.578499999999963</c:v>
                </c:pt>
                <c:pt idx="158443">
                  <c:v>-53.576499999999953</c:v>
                </c:pt>
                <c:pt idx="158444">
                  <c:v>-53.5745</c:v>
                </c:pt>
                <c:pt idx="158445">
                  <c:v>-53.572499999999991</c:v>
                </c:pt>
                <c:pt idx="158446">
                  <c:v>-53.570499999999981</c:v>
                </c:pt>
                <c:pt idx="158447">
                  <c:v>-53.568499999999972</c:v>
                </c:pt>
                <c:pt idx="158448">
                  <c:v>-53.566499999999962</c:v>
                </c:pt>
                <c:pt idx="158449">
                  <c:v>-53.564499999999953</c:v>
                </c:pt>
                <c:pt idx="158450">
                  <c:v>-53.5625</c:v>
                </c:pt>
                <c:pt idx="158451">
                  <c:v>-53.56049999999999</c:v>
                </c:pt>
                <c:pt idx="158452">
                  <c:v>-53.558499999999981</c:v>
                </c:pt>
                <c:pt idx="158453">
                  <c:v>-53.556499999999971</c:v>
                </c:pt>
                <c:pt idx="158454">
                  <c:v>-53.554499999999962</c:v>
                </c:pt>
                <c:pt idx="158455">
                  <c:v>-53.552499999999952</c:v>
                </c:pt>
                <c:pt idx="158456">
                  <c:v>-53.5505</c:v>
                </c:pt>
                <c:pt idx="158457">
                  <c:v>-53.54849999999999</c:v>
                </c:pt>
                <c:pt idx="158458">
                  <c:v>-53.54649999999998</c:v>
                </c:pt>
                <c:pt idx="158459">
                  <c:v>-53.544499999999971</c:v>
                </c:pt>
                <c:pt idx="158460">
                  <c:v>-53.542499999999961</c:v>
                </c:pt>
                <c:pt idx="158461">
                  <c:v>-53.540499999999952</c:v>
                </c:pt>
                <c:pt idx="158462">
                  <c:v>-53.538499999999999</c:v>
                </c:pt>
                <c:pt idx="158463">
                  <c:v>-53.53649999999999</c:v>
                </c:pt>
                <c:pt idx="158464">
                  <c:v>-53.53449999999998</c:v>
                </c:pt>
                <c:pt idx="158465">
                  <c:v>-53.53249999999997</c:v>
                </c:pt>
                <c:pt idx="158466">
                  <c:v>-53.530499999999961</c:v>
                </c:pt>
                <c:pt idx="158467">
                  <c:v>-53.528499999999951</c:v>
                </c:pt>
                <c:pt idx="158468">
                  <c:v>-53.526499999999999</c:v>
                </c:pt>
                <c:pt idx="158469">
                  <c:v>-53.524499999999989</c:v>
                </c:pt>
                <c:pt idx="158470">
                  <c:v>-53.52249999999998</c:v>
                </c:pt>
                <c:pt idx="158471">
                  <c:v>-53.52049999999997</c:v>
                </c:pt>
                <c:pt idx="158472">
                  <c:v>-53.51849999999996</c:v>
                </c:pt>
                <c:pt idx="158473">
                  <c:v>-53.516499999999951</c:v>
                </c:pt>
                <c:pt idx="158474">
                  <c:v>-53.514499999999998</c:v>
                </c:pt>
                <c:pt idx="158475">
                  <c:v>-53.512499999999989</c:v>
                </c:pt>
                <c:pt idx="158476">
                  <c:v>-53.510499999999979</c:v>
                </c:pt>
                <c:pt idx="158477">
                  <c:v>-53.50849999999997</c:v>
                </c:pt>
                <c:pt idx="158478">
                  <c:v>-53.50649999999996</c:v>
                </c:pt>
                <c:pt idx="158479">
                  <c:v>-53.50449999999995</c:v>
                </c:pt>
                <c:pt idx="158480">
                  <c:v>-53.502499999999998</c:v>
                </c:pt>
                <c:pt idx="158481">
                  <c:v>-53.500499999999988</c:v>
                </c:pt>
                <c:pt idx="158482">
                  <c:v>-53.498499999999979</c:v>
                </c:pt>
                <c:pt idx="158483">
                  <c:v>-53.496499999999969</c:v>
                </c:pt>
                <c:pt idx="158484">
                  <c:v>-53.49449999999996</c:v>
                </c:pt>
                <c:pt idx="158485">
                  <c:v>-53.49249999999995</c:v>
                </c:pt>
                <c:pt idx="158486">
                  <c:v>-53.490499999999997</c:v>
                </c:pt>
                <c:pt idx="158487">
                  <c:v>-53.488499999999988</c:v>
                </c:pt>
                <c:pt idx="158488">
                  <c:v>-53.486499999999978</c:v>
                </c:pt>
                <c:pt idx="158489">
                  <c:v>-53.484499999999969</c:v>
                </c:pt>
                <c:pt idx="158490">
                  <c:v>-53.482499999999959</c:v>
                </c:pt>
                <c:pt idx="158491">
                  <c:v>-53.48049999999995</c:v>
                </c:pt>
                <c:pt idx="158492">
                  <c:v>-53.478499999999997</c:v>
                </c:pt>
                <c:pt idx="158493">
                  <c:v>-53.476499999999987</c:v>
                </c:pt>
                <c:pt idx="158494">
                  <c:v>-53.474499999999978</c:v>
                </c:pt>
                <c:pt idx="158495">
                  <c:v>-53.472499999999968</c:v>
                </c:pt>
                <c:pt idx="158496">
                  <c:v>-53.470499999999959</c:v>
                </c:pt>
                <c:pt idx="158497">
                  <c:v>-53.468499999999949</c:v>
                </c:pt>
                <c:pt idx="158498">
                  <c:v>-53.466499999999996</c:v>
                </c:pt>
                <c:pt idx="158499">
                  <c:v>-53.464499999999987</c:v>
                </c:pt>
                <c:pt idx="158500">
                  <c:v>-53.462499999999977</c:v>
                </c:pt>
                <c:pt idx="158501">
                  <c:v>-53.460499999999968</c:v>
                </c:pt>
                <c:pt idx="158502">
                  <c:v>-53.458499999999958</c:v>
                </c:pt>
                <c:pt idx="158503">
                  <c:v>-53.456500000000005</c:v>
                </c:pt>
                <c:pt idx="158504">
                  <c:v>-53.454499999999996</c:v>
                </c:pt>
                <c:pt idx="158505">
                  <c:v>-53.452499999999986</c:v>
                </c:pt>
                <c:pt idx="158506">
                  <c:v>-53.450499999999977</c:v>
                </c:pt>
                <c:pt idx="158507">
                  <c:v>-53.448499999999967</c:v>
                </c:pt>
                <c:pt idx="158508">
                  <c:v>-53.446499999999958</c:v>
                </c:pt>
                <c:pt idx="158509">
                  <c:v>-53.444500000000005</c:v>
                </c:pt>
                <c:pt idx="158510">
                  <c:v>-53.442499999999995</c:v>
                </c:pt>
                <c:pt idx="158511">
                  <c:v>-53.440499999999986</c:v>
                </c:pt>
                <c:pt idx="158512">
                  <c:v>-53.438499999999976</c:v>
                </c:pt>
                <c:pt idx="158513">
                  <c:v>-53.436499999999967</c:v>
                </c:pt>
                <c:pt idx="158514">
                  <c:v>-53.434499999999957</c:v>
                </c:pt>
                <c:pt idx="158515">
                  <c:v>-53.432500000000005</c:v>
                </c:pt>
                <c:pt idx="158516">
                  <c:v>-53.430499999999995</c:v>
                </c:pt>
                <c:pt idx="158517">
                  <c:v>-53.428499999999985</c:v>
                </c:pt>
                <c:pt idx="158518">
                  <c:v>-53.426499999999976</c:v>
                </c:pt>
                <c:pt idx="158519">
                  <c:v>-53.424499999999966</c:v>
                </c:pt>
                <c:pt idx="158520">
                  <c:v>-53.422499999999957</c:v>
                </c:pt>
                <c:pt idx="158521">
                  <c:v>-53.420500000000004</c:v>
                </c:pt>
                <c:pt idx="158522">
                  <c:v>-53.418499999999995</c:v>
                </c:pt>
                <c:pt idx="158523">
                  <c:v>-53.416499999999985</c:v>
                </c:pt>
                <c:pt idx="158524">
                  <c:v>-53.414499999999975</c:v>
                </c:pt>
                <c:pt idx="158525">
                  <c:v>-53.412499999999966</c:v>
                </c:pt>
                <c:pt idx="158526">
                  <c:v>-53.410499999999956</c:v>
                </c:pt>
                <c:pt idx="158527">
                  <c:v>-53.408500000000004</c:v>
                </c:pt>
                <c:pt idx="158528">
                  <c:v>-53.406499999999994</c:v>
                </c:pt>
                <c:pt idx="158529">
                  <c:v>-53.404499999999985</c:v>
                </c:pt>
                <c:pt idx="158530">
                  <c:v>-53.402499999999975</c:v>
                </c:pt>
                <c:pt idx="158531">
                  <c:v>-53.400499999999965</c:v>
                </c:pt>
                <c:pt idx="158532">
                  <c:v>-53.398499999999956</c:v>
                </c:pt>
                <c:pt idx="158533">
                  <c:v>-53.396500000000003</c:v>
                </c:pt>
                <c:pt idx="158534">
                  <c:v>-53.394499999999994</c:v>
                </c:pt>
                <c:pt idx="158535">
                  <c:v>-53.392499999999984</c:v>
                </c:pt>
                <c:pt idx="158536">
                  <c:v>-53.390499999999975</c:v>
                </c:pt>
                <c:pt idx="158537">
                  <c:v>-53.388499999999965</c:v>
                </c:pt>
                <c:pt idx="158538">
                  <c:v>-53.386499999999955</c:v>
                </c:pt>
                <c:pt idx="158539">
                  <c:v>-53.384500000000003</c:v>
                </c:pt>
                <c:pt idx="158540">
                  <c:v>-53.382499999999993</c:v>
                </c:pt>
                <c:pt idx="158541">
                  <c:v>-53.380499999999984</c:v>
                </c:pt>
                <c:pt idx="158542">
                  <c:v>-53.378499999999974</c:v>
                </c:pt>
                <c:pt idx="158543">
                  <c:v>-53.376499999999965</c:v>
                </c:pt>
                <c:pt idx="158544">
                  <c:v>-53.374499999999955</c:v>
                </c:pt>
                <c:pt idx="158545">
                  <c:v>-53.372500000000002</c:v>
                </c:pt>
                <c:pt idx="158546">
                  <c:v>-53.370499999999993</c:v>
                </c:pt>
                <c:pt idx="158547">
                  <c:v>-53.368499999999983</c:v>
                </c:pt>
                <c:pt idx="158548">
                  <c:v>-53.366499999999974</c:v>
                </c:pt>
                <c:pt idx="158549">
                  <c:v>-53.364499999999964</c:v>
                </c:pt>
                <c:pt idx="158550">
                  <c:v>-53.362499999999955</c:v>
                </c:pt>
                <c:pt idx="158551">
                  <c:v>-53.360500000000002</c:v>
                </c:pt>
                <c:pt idx="158552">
                  <c:v>-53.358499999999992</c:v>
                </c:pt>
                <c:pt idx="158553">
                  <c:v>-53.356499999999983</c:v>
                </c:pt>
                <c:pt idx="158554">
                  <c:v>-53.354499999999973</c:v>
                </c:pt>
                <c:pt idx="158555">
                  <c:v>-53.352499999999964</c:v>
                </c:pt>
                <c:pt idx="158556">
                  <c:v>-53.350499999999954</c:v>
                </c:pt>
                <c:pt idx="158557">
                  <c:v>-53.348500000000001</c:v>
                </c:pt>
                <c:pt idx="158558">
                  <c:v>-53.346499999999992</c:v>
                </c:pt>
                <c:pt idx="158559">
                  <c:v>-53.344499999999982</c:v>
                </c:pt>
                <c:pt idx="158560">
                  <c:v>-53.342499999999973</c:v>
                </c:pt>
                <c:pt idx="158561">
                  <c:v>-53.340499999999963</c:v>
                </c:pt>
                <c:pt idx="158562">
                  <c:v>-53.338499999999954</c:v>
                </c:pt>
                <c:pt idx="158563">
                  <c:v>-53.336500000000001</c:v>
                </c:pt>
                <c:pt idx="158564">
                  <c:v>-53.334499999999991</c:v>
                </c:pt>
                <c:pt idx="158565">
                  <c:v>-53.332499999999982</c:v>
                </c:pt>
                <c:pt idx="158566">
                  <c:v>-53.330499999999972</c:v>
                </c:pt>
                <c:pt idx="158567">
                  <c:v>-53.328499999999963</c:v>
                </c:pt>
                <c:pt idx="158568">
                  <c:v>-53.326499999999953</c:v>
                </c:pt>
                <c:pt idx="158569">
                  <c:v>-53.3245</c:v>
                </c:pt>
                <c:pt idx="158570">
                  <c:v>-53.322499999999991</c:v>
                </c:pt>
                <c:pt idx="158571">
                  <c:v>-53.320499999999981</c:v>
                </c:pt>
                <c:pt idx="158572">
                  <c:v>-53.318499999999972</c:v>
                </c:pt>
                <c:pt idx="158573">
                  <c:v>-53.316499999999962</c:v>
                </c:pt>
                <c:pt idx="158574">
                  <c:v>-53.314499999999953</c:v>
                </c:pt>
                <c:pt idx="158575">
                  <c:v>-53.3125</c:v>
                </c:pt>
                <c:pt idx="158576">
                  <c:v>-53.31049999999999</c:v>
                </c:pt>
                <c:pt idx="158577">
                  <c:v>-53.308499999999981</c:v>
                </c:pt>
                <c:pt idx="158578">
                  <c:v>-53.306499999999971</c:v>
                </c:pt>
                <c:pt idx="158579">
                  <c:v>-53.304499999999962</c:v>
                </c:pt>
                <c:pt idx="158580">
                  <c:v>-53.302499999999952</c:v>
                </c:pt>
                <c:pt idx="158581">
                  <c:v>-53.3005</c:v>
                </c:pt>
                <c:pt idx="158582">
                  <c:v>-53.29849999999999</c:v>
                </c:pt>
                <c:pt idx="158583">
                  <c:v>-53.29649999999998</c:v>
                </c:pt>
                <c:pt idx="158584">
                  <c:v>-53.294499999999971</c:v>
                </c:pt>
                <c:pt idx="158585">
                  <c:v>-53.292499999999961</c:v>
                </c:pt>
                <c:pt idx="158586">
                  <c:v>-53.290499999999952</c:v>
                </c:pt>
                <c:pt idx="158587">
                  <c:v>-53.288499999999999</c:v>
                </c:pt>
                <c:pt idx="158588">
                  <c:v>-53.28649999999999</c:v>
                </c:pt>
                <c:pt idx="158589">
                  <c:v>-53.28449999999998</c:v>
                </c:pt>
                <c:pt idx="158590">
                  <c:v>-53.28249999999997</c:v>
                </c:pt>
                <c:pt idx="158591">
                  <c:v>-53.280499999999961</c:v>
                </c:pt>
                <c:pt idx="158592">
                  <c:v>-53.278499999999951</c:v>
                </c:pt>
                <c:pt idx="158593">
                  <c:v>-53.276499999999999</c:v>
                </c:pt>
                <c:pt idx="158594">
                  <c:v>-53.274499999999989</c:v>
                </c:pt>
                <c:pt idx="158595">
                  <c:v>-53.27249999999998</c:v>
                </c:pt>
                <c:pt idx="158596">
                  <c:v>-53.27049999999997</c:v>
                </c:pt>
                <c:pt idx="158597">
                  <c:v>-53.26849999999996</c:v>
                </c:pt>
                <c:pt idx="158598">
                  <c:v>-53.266499999999951</c:v>
                </c:pt>
                <c:pt idx="158599">
                  <c:v>-53.264499999999998</c:v>
                </c:pt>
                <c:pt idx="158600">
                  <c:v>-53.262499999999989</c:v>
                </c:pt>
                <c:pt idx="158601">
                  <c:v>-53.260499999999979</c:v>
                </c:pt>
                <c:pt idx="158602">
                  <c:v>-53.25849999999997</c:v>
                </c:pt>
                <c:pt idx="158603">
                  <c:v>-53.25649999999996</c:v>
                </c:pt>
                <c:pt idx="158604">
                  <c:v>-53.25449999999995</c:v>
                </c:pt>
                <c:pt idx="158605">
                  <c:v>-53.252499999999998</c:v>
                </c:pt>
                <c:pt idx="158606">
                  <c:v>-53.250499999999988</c:v>
                </c:pt>
                <c:pt idx="158607">
                  <c:v>-53.248499999999979</c:v>
                </c:pt>
                <c:pt idx="158608">
                  <c:v>-53.246499999999969</c:v>
                </c:pt>
                <c:pt idx="158609">
                  <c:v>-53.24449999999996</c:v>
                </c:pt>
                <c:pt idx="158610">
                  <c:v>-53.24249999999995</c:v>
                </c:pt>
                <c:pt idx="158611">
                  <c:v>-53.240499999999997</c:v>
                </c:pt>
                <c:pt idx="158612">
                  <c:v>-53.238499999999988</c:v>
                </c:pt>
                <c:pt idx="158613">
                  <c:v>-53.236499999999978</c:v>
                </c:pt>
                <c:pt idx="158614">
                  <c:v>-53.234499999999969</c:v>
                </c:pt>
                <c:pt idx="158615">
                  <c:v>-53.232499999999959</c:v>
                </c:pt>
                <c:pt idx="158616">
                  <c:v>-53.23049999999995</c:v>
                </c:pt>
                <c:pt idx="158617">
                  <c:v>-53.228499999999997</c:v>
                </c:pt>
                <c:pt idx="158618">
                  <c:v>-53.226499999999987</c:v>
                </c:pt>
                <c:pt idx="158619">
                  <c:v>-53.224499999999978</c:v>
                </c:pt>
                <c:pt idx="158620">
                  <c:v>-53.222499999999968</c:v>
                </c:pt>
                <c:pt idx="158621">
                  <c:v>-53.220499999999959</c:v>
                </c:pt>
                <c:pt idx="158622">
                  <c:v>-53.218499999999949</c:v>
                </c:pt>
                <c:pt idx="158623">
                  <c:v>-53.216499999999996</c:v>
                </c:pt>
                <c:pt idx="158624">
                  <c:v>-53.214499999999987</c:v>
                </c:pt>
                <c:pt idx="158625">
                  <c:v>-53.212499999999977</c:v>
                </c:pt>
                <c:pt idx="158626">
                  <c:v>-53.210499999999968</c:v>
                </c:pt>
                <c:pt idx="158627">
                  <c:v>-53.208499999999958</c:v>
                </c:pt>
                <c:pt idx="158628">
                  <c:v>-53.206500000000005</c:v>
                </c:pt>
                <c:pt idx="158629">
                  <c:v>-53.204499999999996</c:v>
                </c:pt>
                <c:pt idx="158630">
                  <c:v>-53.202499999999986</c:v>
                </c:pt>
                <c:pt idx="158631">
                  <c:v>-53.200499999999977</c:v>
                </c:pt>
                <c:pt idx="158632">
                  <c:v>-53.198499999999967</c:v>
                </c:pt>
                <c:pt idx="158633">
                  <c:v>-53.196499999999958</c:v>
                </c:pt>
                <c:pt idx="158634">
                  <c:v>-53.194500000000005</c:v>
                </c:pt>
                <c:pt idx="158635">
                  <c:v>-53.192499999999995</c:v>
                </c:pt>
                <c:pt idx="158636">
                  <c:v>-53.190499999999986</c:v>
                </c:pt>
                <c:pt idx="158637">
                  <c:v>-53.188499999999976</c:v>
                </c:pt>
                <c:pt idx="158638">
                  <c:v>-53.186499999999967</c:v>
                </c:pt>
                <c:pt idx="158639">
                  <c:v>-53.184499999999957</c:v>
                </c:pt>
                <c:pt idx="158640">
                  <c:v>-53.182500000000005</c:v>
                </c:pt>
                <c:pt idx="158641">
                  <c:v>-53.180499999999995</c:v>
                </c:pt>
                <c:pt idx="158642">
                  <c:v>-53.178499999999985</c:v>
                </c:pt>
                <c:pt idx="158643">
                  <c:v>-53.176499999999976</c:v>
                </c:pt>
                <c:pt idx="158644">
                  <c:v>-53.174499999999966</c:v>
                </c:pt>
                <c:pt idx="158645">
                  <c:v>-53.172499999999957</c:v>
                </c:pt>
                <c:pt idx="158646">
                  <c:v>-53.170500000000004</c:v>
                </c:pt>
                <c:pt idx="158647">
                  <c:v>-53.168499999999995</c:v>
                </c:pt>
                <c:pt idx="158648">
                  <c:v>-53.166499999999985</c:v>
                </c:pt>
                <c:pt idx="158649">
                  <c:v>-53.164499999999975</c:v>
                </c:pt>
                <c:pt idx="158650">
                  <c:v>-53.162499999999966</c:v>
                </c:pt>
                <c:pt idx="158651">
                  <c:v>-53.160499999999956</c:v>
                </c:pt>
                <c:pt idx="158652">
                  <c:v>-53.158500000000004</c:v>
                </c:pt>
                <c:pt idx="158653">
                  <c:v>-53.156499999999994</c:v>
                </c:pt>
                <c:pt idx="158654">
                  <c:v>-53.154499999999985</c:v>
                </c:pt>
                <c:pt idx="158655">
                  <c:v>-53.152499999999975</c:v>
                </c:pt>
                <c:pt idx="158656">
                  <c:v>-53.150499999999965</c:v>
                </c:pt>
                <c:pt idx="158657">
                  <c:v>-53.148499999999956</c:v>
                </c:pt>
                <c:pt idx="158658">
                  <c:v>-53.146500000000003</c:v>
                </c:pt>
                <c:pt idx="158659">
                  <c:v>-53.144499999999994</c:v>
                </c:pt>
                <c:pt idx="158660">
                  <c:v>-53.142499999999984</c:v>
                </c:pt>
                <c:pt idx="158661">
                  <c:v>-53.140499999999975</c:v>
                </c:pt>
                <c:pt idx="158662">
                  <c:v>-53.138499999999965</c:v>
                </c:pt>
                <c:pt idx="158663">
                  <c:v>-53.136499999999955</c:v>
                </c:pt>
                <c:pt idx="158664">
                  <c:v>-53.134500000000003</c:v>
                </c:pt>
                <c:pt idx="158665">
                  <c:v>-53.132499999999993</c:v>
                </c:pt>
                <c:pt idx="158666">
                  <c:v>-53.130499999999984</c:v>
                </c:pt>
                <c:pt idx="158667">
                  <c:v>-53.128499999999974</c:v>
                </c:pt>
                <c:pt idx="158668">
                  <c:v>-53.126499999999965</c:v>
                </c:pt>
                <c:pt idx="158669">
                  <c:v>-53.124499999999955</c:v>
                </c:pt>
                <c:pt idx="158670">
                  <c:v>-53.122500000000002</c:v>
                </c:pt>
                <c:pt idx="158671">
                  <c:v>-53.120499999999993</c:v>
                </c:pt>
                <c:pt idx="158672">
                  <c:v>-53.118499999999983</c:v>
                </c:pt>
                <c:pt idx="158673">
                  <c:v>-53.116499999999974</c:v>
                </c:pt>
                <c:pt idx="158674">
                  <c:v>-53.114499999999964</c:v>
                </c:pt>
                <c:pt idx="158675">
                  <c:v>-53.112499999999955</c:v>
                </c:pt>
                <c:pt idx="158676">
                  <c:v>-53.110500000000002</c:v>
                </c:pt>
                <c:pt idx="158677">
                  <c:v>-53.108499999999992</c:v>
                </c:pt>
                <c:pt idx="158678">
                  <c:v>-53.106499999999983</c:v>
                </c:pt>
                <c:pt idx="158679">
                  <c:v>-53.104499999999973</c:v>
                </c:pt>
                <c:pt idx="158680">
                  <c:v>-53.102499999999964</c:v>
                </c:pt>
                <c:pt idx="158681">
                  <c:v>-53.100499999999954</c:v>
                </c:pt>
                <c:pt idx="158682">
                  <c:v>-53.098500000000001</c:v>
                </c:pt>
                <c:pt idx="158683">
                  <c:v>-53.096499999999992</c:v>
                </c:pt>
                <c:pt idx="158684">
                  <c:v>-53.094499999999982</c:v>
                </c:pt>
                <c:pt idx="158685">
                  <c:v>-53.092499999999973</c:v>
                </c:pt>
                <c:pt idx="158686">
                  <c:v>-53.090499999999963</c:v>
                </c:pt>
                <c:pt idx="158687">
                  <c:v>-53.088499999999954</c:v>
                </c:pt>
                <c:pt idx="158688">
                  <c:v>-53.086500000000001</c:v>
                </c:pt>
                <c:pt idx="158689">
                  <c:v>-53.084499999999991</c:v>
                </c:pt>
                <c:pt idx="158690">
                  <c:v>-53.082499999999982</c:v>
                </c:pt>
                <c:pt idx="158691">
                  <c:v>-53.080499999999972</c:v>
                </c:pt>
                <c:pt idx="158692">
                  <c:v>-53.078499999999963</c:v>
                </c:pt>
                <c:pt idx="158693">
                  <c:v>-53.076499999999953</c:v>
                </c:pt>
                <c:pt idx="158694">
                  <c:v>-53.0745</c:v>
                </c:pt>
                <c:pt idx="158695">
                  <c:v>-53.072499999999991</c:v>
                </c:pt>
                <c:pt idx="158696">
                  <c:v>-53.070499999999981</c:v>
                </c:pt>
                <c:pt idx="158697">
                  <c:v>-53.068499999999972</c:v>
                </c:pt>
                <c:pt idx="158698">
                  <c:v>-53.066499999999962</c:v>
                </c:pt>
                <c:pt idx="158699">
                  <c:v>-53.064499999999953</c:v>
                </c:pt>
                <c:pt idx="158700">
                  <c:v>-53.0625</c:v>
                </c:pt>
                <c:pt idx="158701">
                  <c:v>-53.06049999999999</c:v>
                </c:pt>
                <c:pt idx="158702">
                  <c:v>-53.058499999999981</c:v>
                </c:pt>
                <c:pt idx="158703">
                  <c:v>-53.056499999999971</c:v>
                </c:pt>
                <c:pt idx="158704">
                  <c:v>-53.054499999999962</c:v>
                </c:pt>
                <c:pt idx="158705">
                  <c:v>-53.052499999999952</c:v>
                </c:pt>
                <c:pt idx="158706">
                  <c:v>-53.0505</c:v>
                </c:pt>
                <c:pt idx="158707">
                  <c:v>-53.04849999999999</c:v>
                </c:pt>
                <c:pt idx="158708">
                  <c:v>-53.04649999999998</c:v>
                </c:pt>
                <c:pt idx="158709">
                  <c:v>-53.044499999999971</c:v>
                </c:pt>
                <c:pt idx="158710">
                  <c:v>-53.042499999999961</c:v>
                </c:pt>
                <c:pt idx="158711">
                  <c:v>-53.040499999999952</c:v>
                </c:pt>
                <c:pt idx="158712">
                  <c:v>-53.038499999999999</c:v>
                </c:pt>
                <c:pt idx="158713">
                  <c:v>-53.03649999999999</c:v>
                </c:pt>
                <c:pt idx="158714">
                  <c:v>-53.03449999999998</c:v>
                </c:pt>
                <c:pt idx="158715">
                  <c:v>-53.03249999999997</c:v>
                </c:pt>
                <c:pt idx="158716">
                  <c:v>-53.030499999999961</c:v>
                </c:pt>
                <c:pt idx="158717">
                  <c:v>-53.028499999999951</c:v>
                </c:pt>
                <c:pt idx="158718">
                  <c:v>-53.026499999999999</c:v>
                </c:pt>
                <c:pt idx="158719">
                  <c:v>-53.024499999999989</c:v>
                </c:pt>
                <c:pt idx="158720">
                  <c:v>-53.02249999999998</c:v>
                </c:pt>
                <c:pt idx="158721">
                  <c:v>-53.02049999999997</c:v>
                </c:pt>
                <c:pt idx="158722">
                  <c:v>-53.01849999999996</c:v>
                </c:pt>
                <c:pt idx="158723">
                  <c:v>-53.016499999999951</c:v>
                </c:pt>
                <c:pt idx="158724">
                  <c:v>-53.014499999999998</c:v>
                </c:pt>
                <c:pt idx="158725">
                  <c:v>-53.012499999999989</c:v>
                </c:pt>
                <c:pt idx="158726">
                  <c:v>-53.010499999999979</c:v>
                </c:pt>
                <c:pt idx="158727">
                  <c:v>-53.00849999999997</c:v>
                </c:pt>
                <c:pt idx="158728">
                  <c:v>-53.00649999999996</c:v>
                </c:pt>
                <c:pt idx="158729">
                  <c:v>-53.00449999999995</c:v>
                </c:pt>
                <c:pt idx="158730">
                  <c:v>-53.002499999999998</c:v>
                </c:pt>
                <c:pt idx="158731">
                  <c:v>-53.000499999999988</c:v>
                </c:pt>
                <c:pt idx="158732">
                  <c:v>-52.998499999999979</c:v>
                </c:pt>
                <c:pt idx="158733">
                  <c:v>-52.996499999999969</c:v>
                </c:pt>
                <c:pt idx="158734">
                  <c:v>-52.99449999999996</c:v>
                </c:pt>
                <c:pt idx="158735">
                  <c:v>-52.99249999999995</c:v>
                </c:pt>
                <c:pt idx="158736">
                  <c:v>-52.990499999999997</c:v>
                </c:pt>
                <c:pt idx="158737">
                  <c:v>-52.988499999999988</c:v>
                </c:pt>
                <c:pt idx="158738">
                  <c:v>-52.986499999999978</c:v>
                </c:pt>
                <c:pt idx="158739">
                  <c:v>-52.984499999999969</c:v>
                </c:pt>
                <c:pt idx="158740">
                  <c:v>-52.982499999999959</c:v>
                </c:pt>
                <c:pt idx="158741">
                  <c:v>-52.98049999999995</c:v>
                </c:pt>
                <c:pt idx="158742">
                  <c:v>-52.978499999999997</c:v>
                </c:pt>
                <c:pt idx="158743">
                  <c:v>-52.976499999999987</c:v>
                </c:pt>
                <c:pt idx="158744">
                  <c:v>-52.974499999999978</c:v>
                </c:pt>
                <c:pt idx="158745">
                  <c:v>-52.972499999999968</c:v>
                </c:pt>
                <c:pt idx="158746">
                  <c:v>-52.970499999999959</c:v>
                </c:pt>
                <c:pt idx="158747">
                  <c:v>-52.968499999999949</c:v>
                </c:pt>
                <c:pt idx="158748">
                  <c:v>-52.966499999999996</c:v>
                </c:pt>
                <c:pt idx="158749">
                  <c:v>-52.964499999999987</c:v>
                </c:pt>
                <c:pt idx="158750">
                  <c:v>-52.962499999999977</c:v>
                </c:pt>
                <c:pt idx="158751">
                  <c:v>-52.960499999999968</c:v>
                </c:pt>
                <c:pt idx="158752">
                  <c:v>-52.958499999999958</c:v>
                </c:pt>
                <c:pt idx="158753">
                  <c:v>-52.956500000000005</c:v>
                </c:pt>
                <c:pt idx="158754">
                  <c:v>-52.954499999999996</c:v>
                </c:pt>
                <c:pt idx="158755">
                  <c:v>-52.952499999999986</c:v>
                </c:pt>
                <c:pt idx="158756">
                  <c:v>-52.950499999999977</c:v>
                </c:pt>
                <c:pt idx="158757">
                  <c:v>-52.948499999999967</c:v>
                </c:pt>
                <c:pt idx="158758">
                  <c:v>-52.946499999999958</c:v>
                </c:pt>
                <c:pt idx="158759">
                  <c:v>-52.944500000000005</c:v>
                </c:pt>
                <c:pt idx="158760">
                  <c:v>-52.942499999999995</c:v>
                </c:pt>
                <c:pt idx="158761">
                  <c:v>-52.940499999999986</c:v>
                </c:pt>
                <c:pt idx="158762">
                  <c:v>-52.938499999999976</c:v>
                </c:pt>
                <c:pt idx="158763">
                  <c:v>-52.936499999999967</c:v>
                </c:pt>
                <c:pt idx="158764">
                  <c:v>-52.934499999999957</c:v>
                </c:pt>
                <c:pt idx="158765">
                  <c:v>-52.932500000000005</c:v>
                </c:pt>
                <c:pt idx="158766">
                  <c:v>-52.930499999999995</c:v>
                </c:pt>
                <c:pt idx="158767">
                  <c:v>-52.928499999999985</c:v>
                </c:pt>
                <c:pt idx="158768">
                  <c:v>-52.926499999999976</c:v>
                </c:pt>
                <c:pt idx="158769">
                  <c:v>-52.924499999999966</c:v>
                </c:pt>
                <c:pt idx="158770">
                  <c:v>-52.922499999999957</c:v>
                </c:pt>
                <c:pt idx="158771">
                  <c:v>-52.920500000000004</c:v>
                </c:pt>
                <c:pt idx="158772">
                  <c:v>-52.918499999999995</c:v>
                </c:pt>
                <c:pt idx="158773">
                  <c:v>-52.916499999999985</c:v>
                </c:pt>
                <c:pt idx="158774">
                  <c:v>-52.914499999999975</c:v>
                </c:pt>
                <c:pt idx="158775">
                  <c:v>-52.912499999999966</c:v>
                </c:pt>
                <c:pt idx="158776">
                  <c:v>-52.910499999999956</c:v>
                </c:pt>
                <c:pt idx="158777">
                  <c:v>-52.908500000000004</c:v>
                </c:pt>
                <c:pt idx="158778">
                  <c:v>-52.906499999999994</c:v>
                </c:pt>
                <c:pt idx="158779">
                  <c:v>-52.904499999999985</c:v>
                </c:pt>
                <c:pt idx="158780">
                  <c:v>-52.902499999999975</c:v>
                </c:pt>
                <c:pt idx="158781">
                  <c:v>-52.900499999999965</c:v>
                </c:pt>
                <c:pt idx="158782">
                  <c:v>-52.898499999999956</c:v>
                </c:pt>
                <c:pt idx="158783">
                  <c:v>-52.896500000000003</c:v>
                </c:pt>
                <c:pt idx="158784">
                  <c:v>-52.894499999999994</c:v>
                </c:pt>
                <c:pt idx="158785">
                  <c:v>-52.892499999999984</c:v>
                </c:pt>
                <c:pt idx="158786">
                  <c:v>-52.890499999999975</c:v>
                </c:pt>
                <c:pt idx="158787">
                  <c:v>-52.888499999999965</c:v>
                </c:pt>
                <c:pt idx="158788">
                  <c:v>-52.886499999999955</c:v>
                </c:pt>
                <c:pt idx="158789">
                  <c:v>-52.884500000000003</c:v>
                </c:pt>
                <c:pt idx="158790">
                  <c:v>-52.882499999999993</c:v>
                </c:pt>
                <c:pt idx="158791">
                  <c:v>-52.880499999999984</c:v>
                </c:pt>
                <c:pt idx="158792">
                  <c:v>-52.878499999999974</c:v>
                </c:pt>
                <c:pt idx="158793">
                  <c:v>-52.876499999999965</c:v>
                </c:pt>
                <c:pt idx="158794">
                  <c:v>-52.874499999999955</c:v>
                </c:pt>
                <c:pt idx="158795">
                  <c:v>-52.872500000000002</c:v>
                </c:pt>
                <c:pt idx="158796">
                  <c:v>-52.870499999999993</c:v>
                </c:pt>
                <c:pt idx="158797">
                  <c:v>-52.868499999999983</c:v>
                </c:pt>
                <c:pt idx="158798">
                  <c:v>-52.866499999999974</c:v>
                </c:pt>
                <c:pt idx="158799">
                  <c:v>-52.864499999999964</c:v>
                </c:pt>
                <c:pt idx="158800">
                  <c:v>-52.862499999999955</c:v>
                </c:pt>
                <c:pt idx="158801">
                  <c:v>-52.860500000000002</c:v>
                </c:pt>
                <c:pt idx="158802">
                  <c:v>-52.858499999999992</c:v>
                </c:pt>
                <c:pt idx="158803">
                  <c:v>-52.856499999999983</c:v>
                </c:pt>
                <c:pt idx="158804">
                  <c:v>-52.854499999999973</c:v>
                </c:pt>
                <c:pt idx="158805">
                  <c:v>-52.852499999999964</c:v>
                </c:pt>
                <c:pt idx="158806">
                  <c:v>-52.850499999999954</c:v>
                </c:pt>
                <c:pt idx="158807">
                  <c:v>-52.848500000000001</c:v>
                </c:pt>
                <c:pt idx="158808">
                  <c:v>-52.846499999999992</c:v>
                </c:pt>
                <c:pt idx="158809">
                  <c:v>-52.844499999999982</c:v>
                </c:pt>
                <c:pt idx="158810">
                  <c:v>-52.842499999999973</c:v>
                </c:pt>
                <c:pt idx="158811">
                  <c:v>-52.840499999999963</c:v>
                </c:pt>
                <c:pt idx="158812">
                  <c:v>-52.838499999999954</c:v>
                </c:pt>
                <c:pt idx="158813">
                  <c:v>-52.836500000000001</c:v>
                </c:pt>
                <c:pt idx="158814">
                  <c:v>-52.834499999999991</c:v>
                </c:pt>
                <c:pt idx="158815">
                  <c:v>-52.832499999999982</c:v>
                </c:pt>
                <c:pt idx="158816">
                  <c:v>-52.830499999999972</c:v>
                </c:pt>
                <c:pt idx="158817">
                  <c:v>-52.828499999999963</c:v>
                </c:pt>
                <c:pt idx="158818">
                  <c:v>-52.826499999999953</c:v>
                </c:pt>
                <c:pt idx="158819">
                  <c:v>-52.8245</c:v>
                </c:pt>
                <c:pt idx="158820">
                  <c:v>-52.822499999999991</c:v>
                </c:pt>
                <c:pt idx="158821">
                  <c:v>-52.820499999999981</c:v>
                </c:pt>
                <c:pt idx="158822">
                  <c:v>-52.818499999999972</c:v>
                </c:pt>
                <c:pt idx="158823">
                  <c:v>-52.816499999999962</c:v>
                </c:pt>
                <c:pt idx="158824">
                  <c:v>-52.814499999999953</c:v>
                </c:pt>
                <c:pt idx="158825">
                  <c:v>-52.8125</c:v>
                </c:pt>
                <c:pt idx="158826">
                  <c:v>-52.81049999999999</c:v>
                </c:pt>
                <c:pt idx="158827">
                  <c:v>-52.808499999999981</c:v>
                </c:pt>
                <c:pt idx="158828">
                  <c:v>-52.806499999999971</c:v>
                </c:pt>
                <c:pt idx="158829">
                  <c:v>-52.804499999999962</c:v>
                </c:pt>
                <c:pt idx="158830">
                  <c:v>-52.802499999999952</c:v>
                </c:pt>
                <c:pt idx="158831">
                  <c:v>-52.8005</c:v>
                </c:pt>
                <c:pt idx="158832">
                  <c:v>-52.79849999999999</c:v>
                </c:pt>
                <c:pt idx="158833">
                  <c:v>-52.79649999999998</c:v>
                </c:pt>
                <c:pt idx="158834">
                  <c:v>-52.794499999999971</c:v>
                </c:pt>
                <c:pt idx="158835">
                  <c:v>-52.792499999999961</c:v>
                </c:pt>
                <c:pt idx="158836">
                  <c:v>-52.790499999999952</c:v>
                </c:pt>
                <c:pt idx="158837">
                  <c:v>-52.788499999999999</c:v>
                </c:pt>
                <c:pt idx="158838">
                  <c:v>-52.78649999999999</c:v>
                </c:pt>
                <c:pt idx="158839">
                  <c:v>-52.78449999999998</c:v>
                </c:pt>
                <c:pt idx="158840">
                  <c:v>-52.78249999999997</c:v>
                </c:pt>
                <c:pt idx="158841">
                  <c:v>-52.780499999999961</c:v>
                </c:pt>
                <c:pt idx="158842">
                  <c:v>-52.778499999999951</c:v>
                </c:pt>
                <c:pt idx="158843">
                  <c:v>-52.776499999999999</c:v>
                </c:pt>
                <c:pt idx="158844">
                  <c:v>-52.774499999999989</c:v>
                </c:pt>
                <c:pt idx="158845">
                  <c:v>-52.77249999999998</c:v>
                </c:pt>
                <c:pt idx="158846">
                  <c:v>-52.77049999999997</c:v>
                </c:pt>
                <c:pt idx="158847">
                  <c:v>-52.76849999999996</c:v>
                </c:pt>
                <c:pt idx="158848">
                  <c:v>-52.766499999999951</c:v>
                </c:pt>
                <c:pt idx="158849">
                  <c:v>-52.764499999999998</c:v>
                </c:pt>
                <c:pt idx="158850">
                  <c:v>-52.762499999999989</c:v>
                </c:pt>
                <c:pt idx="158851">
                  <c:v>-52.760499999999979</c:v>
                </c:pt>
                <c:pt idx="158852">
                  <c:v>-52.75849999999997</c:v>
                </c:pt>
                <c:pt idx="158853">
                  <c:v>-52.75649999999996</c:v>
                </c:pt>
                <c:pt idx="158854">
                  <c:v>-52.75449999999995</c:v>
                </c:pt>
                <c:pt idx="158855">
                  <c:v>-52.752499999999998</c:v>
                </c:pt>
                <c:pt idx="158856">
                  <c:v>-52.750499999999988</c:v>
                </c:pt>
                <c:pt idx="158857">
                  <c:v>-52.748499999999979</c:v>
                </c:pt>
                <c:pt idx="158858">
                  <c:v>-52.746499999999969</c:v>
                </c:pt>
                <c:pt idx="158859">
                  <c:v>-52.74449999999996</c:v>
                </c:pt>
                <c:pt idx="158860">
                  <c:v>-52.74249999999995</c:v>
                </c:pt>
                <c:pt idx="158861">
                  <c:v>-52.740499999999997</c:v>
                </c:pt>
                <c:pt idx="158862">
                  <c:v>-52.738499999999988</c:v>
                </c:pt>
                <c:pt idx="158863">
                  <c:v>-52.736499999999978</c:v>
                </c:pt>
                <c:pt idx="158864">
                  <c:v>-52.734499999999969</c:v>
                </c:pt>
                <c:pt idx="158865">
                  <c:v>-52.732499999999959</c:v>
                </c:pt>
                <c:pt idx="158866">
                  <c:v>-52.73049999999995</c:v>
                </c:pt>
                <c:pt idx="158867">
                  <c:v>-52.728499999999997</c:v>
                </c:pt>
                <c:pt idx="158868">
                  <c:v>-52.726499999999987</c:v>
                </c:pt>
                <c:pt idx="158869">
                  <c:v>-52.724499999999978</c:v>
                </c:pt>
                <c:pt idx="158870">
                  <c:v>-52.722499999999968</c:v>
                </c:pt>
                <c:pt idx="158871">
                  <c:v>-52.720499999999959</c:v>
                </c:pt>
                <c:pt idx="158872">
                  <c:v>-52.718499999999949</c:v>
                </c:pt>
                <c:pt idx="158873">
                  <c:v>-52.716499999999996</c:v>
                </c:pt>
                <c:pt idx="158874">
                  <c:v>-52.714499999999987</c:v>
                </c:pt>
                <c:pt idx="158875">
                  <c:v>-52.712499999999977</c:v>
                </c:pt>
                <c:pt idx="158876">
                  <c:v>-52.710499999999968</c:v>
                </c:pt>
                <c:pt idx="158877">
                  <c:v>-52.708499999999958</c:v>
                </c:pt>
                <c:pt idx="158878">
                  <c:v>-52.706500000000005</c:v>
                </c:pt>
                <c:pt idx="158879">
                  <c:v>-52.704499999999996</c:v>
                </c:pt>
                <c:pt idx="158880">
                  <c:v>-52.702499999999986</c:v>
                </c:pt>
                <c:pt idx="158881">
                  <c:v>-52.700499999999977</c:v>
                </c:pt>
                <c:pt idx="158882">
                  <c:v>-52.698499999999967</c:v>
                </c:pt>
                <c:pt idx="158883">
                  <c:v>-52.696499999999958</c:v>
                </c:pt>
                <c:pt idx="158884">
                  <c:v>-52.694500000000005</c:v>
                </c:pt>
                <c:pt idx="158885">
                  <c:v>-52.692499999999995</c:v>
                </c:pt>
                <c:pt idx="158886">
                  <c:v>-52.690499999999986</c:v>
                </c:pt>
                <c:pt idx="158887">
                  <c:v>-52.688499999999976</c:v>
                </c:pt>
                <c:pt idx="158888">
                  <c:v>-52.686499999999967</c:v>
                </c:pt>
                <c:pt idx="158889">
                  <c:v>-52.684499999999957</c:v>
                </c:pt>
                <c:pt idx="158890">
                  <c:v>-52.682500000000005</c:v>
                </c:pt>
                <c:pt idx="158891">
                  <c:v>-52.680499999999995</c:v>
                </c:pt>
                <c:pt idx="158892">
                  <c:v>-52.678499999999985</c:v>
                </c:pt>
                <c:pt idx="158893">
                  <c:v>-52.676499999999976</c:v>
                </c:pt>
                <c:pt idx="158894">
                  <c:v>-52.674499999999966</c:v>
                </c:pt>
                <c:pt idx="158895">
                  <c:v>-52.672499999999957</c:v>
                </c:pt>
                <c:pt idx="158896">
                  <c:v>-52.670500000000004</c:v>
                </c:pt>
                <c:pt idx="158897">
                  <c:v>-52.668499999999995</c:v>
                </c:pt>
                <c:pt idx="158898">
                  <c:v>-52.666499999999985</c:v>
                </c:pt>
                <c:pt idx="158899">
                  <c:v>-52.664499999999975</c:v>
                </c:pt>
                <c:pt idx="158900">
                  <c:v>-52.662499999999966</c:v>
                </c:pt>
                <c:pt idx="158901">
                  <c:v>-52.660499999999956</c:v>
                </c:pt>
                <c:pt idx="158902">
                  <c:v>-52.658500000000004</c:v>
                </c:pt>
                <c:pt idx="158903">
                  <c:v>-52.656499999999994</c:v>
                </c:pt>
                <c:pt idx="158904">
                  <c:v>-52.654499999999985</c:v>
                </c:pt>
                <c:pt idx="158905">
                  <c:v>-52.652499999999975</c:v>
                </c:pt>
                <c:pt idx="158906">
                  <c:v>-52.650499999999965</c:v>
                </c:pt>
                <c:pt idx="158907">
                  <c:v>-52.648499999999956</c:v>
                </c:pt>
                <c:pt idx="158908">
                  <c:v>-52.646500000000003</c:v>
                </c:pt>
                <c:pt idx="158909">
                  <c:v>-52.644499999999994</c:v>
                </c:pt>
                <c:pt idx="158910">
                  <c:v>-52.642499999999984</c:v>
                </c:pt>
                <c:pt idx="158911">
                  <c:v>-52.640499999999975</c:v>
                </c:pt>
                <c:pt idx="158912">
                  <c:v>-52.638499999999965</c:v>
                </c:pt>
                <c:pt idx="158913">
                  <c:v>-52.636499999999955</c:v>
                </c:pt>
                <c:pt idx="158914">
                  <c:v>-52.634500000000003</c:v>
                </c:pt>
                <c:pt idx="158915">
                  <c:v>-52.632499999999993</c:v>
                </c:pt>
                <c:pt idx="158916">
                  <c:v>-52.630499999999984</c:v>
                </c:pt>
                <c:pt idx="158917">
                  <c:v>-52.628499999999974</c:v>
                </c:pt>
                <c:pt idx="158918">
                  <c:v>-52.626499999999965</c:v>
                </c:pt>
                <c:pt idx="158919">
                  <c:v>-52.624499999999955</c:v>
                </c:pt>
                <c:pt idx="158920">
                  <c:v>-52.622500000000002</c:v>
                </c:pt>
                <c:pt idx="158921">
                  <c:v>-52.620499999999993</c:v>
                </c:pt>
                <c:pt idx="158922">
                  <c:v>-52.618499999999983</c:v>
                </c:pt>
                <c:pt idx="158923">
                  <c:v>-52.616499999999974</c:v>
                </c:pt>
                <c:pt idx="158924">
                  <c:v>-52.614499999999964</c:v>
                </c:pt>
                <c:pt idx="158925">
                  <c:v>-52.612499999999955</c:v>
                </c:pt>
                <c:pt idx="158926">
                  <c:v>-52.610500000000002</c:v>
                </c:pt>
                <c:pt idx="158927">
                  <c:v>-52.608499999999992</c:v>
                </c:pt>
                <c:pt idx="158928">
                  <c:v>-52.606499999999983</c:v>
                </c:pt>
                <c:pt idx="158929">
                  <c:v>-52.604499999999973</c:v>
                </c:pt>
                <c:pt idx="158930">
                  <c:v>-52.602499999999964</c:v>
                </c:pt>
                <c:pt idx="158931">
                  <c:v>-52.600499999999954</c:v>
                </c:pt>
                <c:pt idx="158932">
                  <c:v>-52.598500000000001</c:v>
                </c:pt>
                <c:pt idx="158933">
                  <c:v>-52.596499999999992</c:v>
                </c:pt>
                <c:pt idx="158934">
                  <c:v>-52.594499999999982</c:v>
                </c:pt>
                <c:pt idx="158935">
                  <c:v>-52.592499999999973</c:v>
                </c:pt>
                <c:pt idx="158936">
                  <c:v>-52.590499999999963</c:v>
                </c:pt>
                <c:pt idx="158937">
                  <c:v>-52.588499999999954</c:v>
                </c:pt>
                <c:pt idx="158938">
                  <c:v>-52.586500000000001</c:v>
                </c:pt>
                <c:pt idx="158939">
                  <c:v>-52.584499999999991</c:v>
                </c:pt>
                <c:pt idx="158940">
                  <c:v>-52.582499999999982</c:v>
                </c:pt>
                <c:pt idx="158941">
                  <c:v>-52.580499999999972</c:v>
                </c:pt>
                <c:pt idx="158942">
                  <c:v>-52.578499999999963</c:v>
                </c:pt>
                <c:pt idx="158943">
                  <c:v>-52.576499999999953</c:v>
                </c:pt>
                <c:pt idx="158944">
                  <c:v>-52.5745</c:v>
                </c:pt>
                <c:pt idx="158945">
                  <c:v>-52.572499999999991</c:v>
                </c:pt>
                <c:pt idx="158946">
                  <c:v>-52.570499999999981</c:v>
                </c:pt>
                <c:pt idx="158947">
                  <c:v>-52.568499999999972</c:v>
                </c:pt>
                <c:pt idx="158948">
                  <c:v>-52.566499999999962</c:v>
                </c:pt>
                <c:pt idx="158949">
                  <c:v>-52.564499999999953</c:v>
                </c:pt>
                <c:pt idx="158950">
                  <c:v>-52.5625</c:v>
                </c:pt>
                <c:pt idx="158951">
                  <c:v>-52.56049999999999</c:v>
                </c:pt>
                <c:pt idx="158952">
                  <c:v>-52.558499999999981</c:v>
                </c:pt>
                <c:pt idx="158953">
                  <c:v>-52.556499999999971</c:v>
                </c:pt>
                <c:pt idx="158954">
                  <c:v>-52.554499999999962</c:v>
                </c:pt>
                <c:pt idx="158955">
                  <c:v>-52.552499999999952</c:v>
                </c:pt>
                <c:pt idx="158956">
                  <c:v>-52.5505</c:v>
                </c:pt>
                <c:pt idx="158957">
                  <c:v>-52.54849999999999</c:v>
                </c:pt>
                <c:pt idx="158958">
                  <c:v>-52.54649999999998</c:v>
                </c:pt>
                <c:pt idx="158959">
                  <c:v>-52.544499999999971</c:v>
                </c:pt>
                <c:pt idx="158960">
                  <c:v>-52.542499999999961</c:v>
                </c:pt>
                <c:pt idx="158961">
                  <c:v>-52.540499999999952</c:v>
                </c:pt>
                <c:pt idx="158962">
                  <c:v>-52.538499999999999</c:v>
                </c:pt>
                <c:pt idx="158963">
                  <c:v>-52.53649999999999</c:v>
                </c:pt>
                <c:pt idx="158964">
                  <c:v>-52.53449999999998</c:v>
                </c:pt>
                <c:pt idx="158965">
                  <c:v>-52.53249999999997</c:v>
                </c:pt>
                <c:pt idx="158966">
                  <c:v>-52.530499999999961</c:v>
                </c:pt>
                <c:pt idx="158967">
                  <c:v>-52.528499999999951</c:v>
                </c:pt>
                <c:pt idx="158968">
                  <c:v>-52.526499999999999</c:v>
                </c:pt>
                <c:pt idx="158969">
                  <c:v>-52.524499999999989</c:v>
                </c:pt>
                <c:pt idx="158970">
                  <c:v>-52.52249999999998</c:v>
                </c:pt>
                <c:pt idx="158971">
                  <c:v>-52.52049999999997</c:v>
                </c:pt>
                <c:pt idx="158972">
                  <c:v>-52.51849999999996</c:v>
                </c:pt>
                <c:pt idx="158973">
                  <c:v>-52.516499999999951</c:v>
                </c:pt>
                <c:pt idx="158974">
                  <c:v>-52.514499999999998</c:v>
                </c:pt>
                <c:pt idx="158975">
                  <c:v>-52.512499999999989</c:v>
                </c:pt>
                <c:pt idx="158976">
                  <c:v>-52.510499999999979</c:v>
                </c:pt>
                <c:pt idx="158977">
                  <c:v>-52.50849999999997</c:v>
                </c:pt>
                <c:pt idx="158978">
                  <c:v>-52.50649999999996</c:v>
                </c:pt>
                <c:pt idx="158979">
                  <c:v>-52.50449999999995</c:v>
                </c:pt>
                <c:pt idx="158980">
                  <c:v>-52.502499999999998</c:v>
                </c:pt>
                <c:pt idx="158981">
                  <c:v>-52.500499999999988</c:v>
                </c:pt>
                <c:pt idx="158982">
                  <c:v>-52.498499999999979</c:v>
                </c:pt>
                <c:pt idx="158983">
                  <c:v>-52.496499999999969</c:v>
                </c:pt>
                <c:pt idx="158984">
                  <c:v>-52.49449999999996</c:v>
                </c:pt>
                <c:pt idx="158985">
                  <c:v>-52.49249999999995</c:v>
                </c:pt>
                <c:pt idx="158986">
                  <c:v>-52.490499999999997</c:v>
                </c:pt>
                <c:pt idx="158987">
                  <c:v>-52.488499999999988</c:v>
                </c:pt>
                <c:pt idx="158988">
                  <c:v>-52.486499999999978</c:v>
                </c:pt>
                <c:pt idx="158989">
                  <c:v>-52.484499999999969</c:v>
                </c:pt>
                <c:pt idx="158990">
                  <c:v>-52.482499999999959</c:v>
                </c:pt>
                <c:pt idx="158991">
                  <c:v>-52.48049999999995</c:v>
                </c:pt>
                <c:pt idx="158992">
                  <c:v>-52.478499999999997</c:v>
                </c:pt>
                <c:pt idx="158993">
                  <c:v>-52.476499999999987</c:v>
                </c:pt>
                <c:pt idx="158994">
                  <c:v>-52.474499999999978</c:v>
                </c:pt>
                <c:pt idx="158995">
                  <c:v>-52.472499999999968</c:v>
                </c:pt>
                <c:pt idx="158996">
                  <c:v>-52.470499999999959</c:v>
                </c:pt>
                <c:pt idx="158997">
                  <c:v>-52.468499999999949</c:v>
                </c:pt>
                <c:pt idx="158998">
                  <c:v>-52.466499999999996</c:v>
                </c:pt>
                <c:pt idx="158999">
                  <c:v>-52.464499999999987</c:v>
                </c:pt>
                <c:pt idx="159000">
                  <c:v>-52.462499999999977</c:v>
                </c:pt>
                <c:pt idx="159001">
                  <c:v>-52.460499999999968</c:v>
                </c:pt>
                <c:pt idx="159002">
                  <c:v>-52.458499999999958</c:v>
                </c:pt>
                <c:pt idx="159003">
                  <c:v>-52.456500000000005</c:v>
                </c:pt>
                <c:pt idx="159004">
                  <c:v>-52.454499999999996</c:v>
                </c:pt>
                <c:pt idx="159005">
                  <c:v>-52.452499999999986</c:v>
                </c:pt>
                <c:pt idx="159006">
                  <c:v>-52.450499999999977</c:v>
                </c:pt>
                <c:pt idx="159007">
                  <c:v>-52.448499999999967</c:v>
                </c:pt>
                <c:pt idx="159008">
                  <c:v>-52.446499999999958</c:v>
                </c:pt>
                <c:pt idx="159009">
                  <c:v>-52.444500000000005</c:v>
                </c:pt>
                <c:pt idx="159010">
                  <c:v>-52.442499999999995</c:v>
                </c:pt>
                <c:pt idx="159011">
                  <c:v>-52.440499999999986</c:v>
                </c:pt>
                <c:pt idx="159012">
                  <c:v>-52.438499999999976</c:v>
                </c:pt>
                <c:pt idx="159013">
                  <c:v>-52.436499999999967</c:v>
                </c:pt>
                <c:pt idx="159014">
                  <c:v>-52.434499999999957</c:v>
                </c:pt>
                <c:pt idx="159015">
                  <c:v>-52.432500000000005</c:v>
                </c:pt>
                <c:pt idx="159016">
                  <c:v>-52.430499999999995</c:v>
                </c:pt>
                <c:pt idx="159017">
                  <c:v>-52.428499999999985</c:v>
                </c:pt>
                <c:pt idx="159018">
                  <c:v>-52.426499999999976</c:v>
                </c:pt>
                <c:pt idx="159019">
                  <c:v>-52.424499999999966</c:v>
                </c:pt>
                <c:pt idx="159020">
                  <c:v>-52.422499999999957</c:v>
                </c:pt>
                <c:pt idx="159021">
                  <c:v>-52.420500000000004</c:v>
                </c:pt>
                <c:pt idx="159022">
                  <c:v>-52.418499999999995</c:v>
                </c:pt>
                <c:pt idx="159023">
                  <c:v>-52.416499999999985</c:v>
                </c:pt>
                <c:pt idx="159024">
                  <c:v>-52.414499999999975</c:v>
                </c:pt>
                <c:pt idx="159025">
                  <c:v>-52.412499999999966</c:v>
                </c:pt>
                <c:pt idx="159026">
                  <c:v>-52.410499999999956</c:v>
                </c:pt>
                <c:pt idx="159027">
                  <c:v>-52.408500000000004</c:v>
                </c:pt>
                <c:pt idx="159028">
                  <c:v>-52.406499999999994</c:v>
                </c:pt>
                <c:pt idx="159029">
                  <c:v>-52.404499999999985</c:v>
                </c:pt>
                <c:pt idx="159030">
                  <c:v>-52.402499999999975</c:v>
                </c:pt>
                <c:pt idx="159031">
                  <c:v>-52.400499999999965</c:v>
                </c:pt>
                <c:pt idx="159032">
                  <c:v>-52.398499999999956</c:v>
                </c:pt>
                <c:pt idx="159033">
                  <c:v>-52.396500000000003</c:v>
                </c:pt>
                <c:pt idx="159034">
                  <c:v>-52.394499999999994</c:v>
                </c:pt>
                <c:pt idx="159035">
                  <c:v>-52.392499999999984</c:v>
                </c:pt>
                <c:pt idx="159036">
                  <c:v>-52.390499999999975</c:v>
                </c:pt>
                <c:pt idx="159037">
                  <c:v>-52.388499999999965</c:v>
                </c:pt>
                <c:pt idx="159038">
                  <c:v>-52.386499999999955</c:v>
                </c:pt>
                <c:pt idx="159039">
                  <c:v>-52.384500000000003</c:v>
                </c:pt>
                <c:pt idx="159040">
                  <c:v>-52.382499999999993</c:v>
                </c:pt>
                <c:pt idx="159041">
                  <c:v>-52.380499999999984</c:v>
                </c:pt>
                <c:pt idx="159042">
                  <c:v>-52.378499999999974</c:v>
                </c:pt>
                <c:pt idx="159043">
                  <c:v>-52.376499999999965</c:v>
                </c:pt>
                <c:pt idx="159044">
                  <c:v>-52.374499999999955</c:v>
                </c:pt>
                <c:pt idx="159045">
                  <c:v>-52.372500000000002</c:v>
                </c:pt>
                <c:pt idx="159046">
                  <c:v>-52.370499999999993</c:v>
                </c:pt>
                <c:pt idx="159047">
                  <c:v>-52.368499999999983</c:v>
                </c:pt>
                <c:pt idx="159048">
                  <c:v>-52.366499999999974</c:v>
                </c:pt>
                <c:pt idx="159049">
                  <c:v>-52.364499999999964</c:v>
                </c:pt>
                <c:pt idx="159050">
                  <c:v>-52.362499999999955</c:v>
                </c:pt>
                <c:pt idx="159051">
                  <c:v>-52.360500000000002</c:v>
                </c:pt>
                <c:pt idx="159052">
                  <c:v>-52.358499999999992</c:v>
                </c:pt>
                <c:pt idx="159053">
                  <c:v>-52.356499999999983</c:v>
                </c:pt>
                <c:pt idx="159054">
                  <c:v>-52.354499999999973</c:v>
                </c:pt>
                <c:pt idx="159055">
                  <c:v>-52.352499999999964</c:v>
                </c:pt>
                <c:pt idx="159056">
                  <c:v>-52.350499999999954</c:v>
                </c:pt>
                <c:pt idx="159057">
                  <c:v>-52.348500000000001</c:v>
                </c:pt>
                <c:pt idx="159058">
                  <c:v>-52.346499999999992</c:v>
                </c:pt>
                <c:pt idx="159059">
                  <c:v>-52.344499999999982</c:v>
                </c:pt>
                <c:pt idx="159060">
                  <c:v>-52.342499999999973</c:v>
                </c:pt>
                <c:pt idx="159061">
                  <c:v>-52.340499999999963</c:v>
                </c:pt>
                <c:pt idx="159062">
                  <c:v>-52.338499999999954</c:v>
                </c:pt>
                <c:pt idx="159063">
                  <c:v>-52.336500000000001</c:v>
                </c:pt>
                <c:pt idx="159064">
                  <c:v>-52.334499999999991</c:v>
                </c:pt>
                <c:pt idx="159065">
                  <c:v>-52.332499999999982</c:v>
                </c:pt>
                <c:pt idx="159066">
                  <c:v>-52.330499999999972</c:v>
                </c:pt>
                <c:pt idx="159067">
                  <c:v>-52.328499999999963</c:v>
                </c:pt>
                <c:pt idx="159068">
                  <c:v>-52.326499999999953</c:v>
                </c:pt>
                <c:pt idx="159069">
                  <c:v>-52.3245</c:v>
                </c:pt>
                <c:pt idx="159070">
                  <c:v>-52.322499999999991</c:v>
                </c:pt>
                <c:pt idx="159071">
                  <c:v>-52.320499999999981</c:v>
                </c:pt>
                <c:pt idx="159072">
                  <c:v>-52.318499999999972</c:v>
                </c:pt>
                <c:pt idx="159073">
                  <c:v>-52.316499999999962</c:v>
                </c:pt>
                <c:pt idx="159074">
                  <c:v>-52.314499999999953</c:v>
                </c:pt>
                <c:pt idx="159075">
                  <c:v>-52.3125</c:v>
                </c:pt>
                <c:pt idx="159076">
                  <c:v>-52.31049999999999</c:v>
                </c:pt>
                <c:pt idx="159077">
                  <c:v>-52.308499999999981</c:v>
                </c:pt>
                <c:pt idx="159078">
                  <c:v>-52.306499999999971</c:v>
                </c:pt>
                <c:pt idx="159079">
                  <c:v>-52.304499999999962</c:v>
                </c:pt>
                <c:pt idx="159080">
                  <c:v>-52.302499999999952</c:v>
                </c:pt>
                <c:pt idx="159081">
                  <c:v>-52.3005</c:v>
                </c:pt>
                <c:pt idx="159082">
                  <c:v>-52.29849999999999</c:v>
                </c:pt>
                <c:pt idx="159083">
                  <c:v>-52.29649999999998</c:v>
                </c:pt>
                <c:pt idx="159084">
                  <c:v>-52.294499999999971</c:v>
                </c:pt>
                <c:pt idx="159085">
                  <c:v>-52.292499999999961</c:v>
                </c:pt>
                <c:pt idx="159086">
                  <c:v>-52.290499999999952</c:v>
                </c:pt>
                <c:pt idx="159087">
                  <c:v>-52.288499999999999</c:v>
                </c:pt>
                <c:pt idx="159088">
                  <c:v>-52.28649999999999</c:v>
                </c:pt>
                <c:pt idx="159089">
                  <c:v>-52.28449999999998</c:v>
                </c:pt>
                <c:pt idx="159090">
                  <c:v>-52.28249999999997</c:v>
                </c:pt>
                <c:pt idx="159091">
                  <c:v>-52.280499999999961</c:v>
                </c:pt>
                <c:pt idx="159092">
                  <c:v>-52.278499999999951</c:v>
                </c:pt>
                <c:pt idx="159093">
                  <c:v>-52.276499999999999</c:v>
                </c:pt>
                <c:pt idx="159094">
                  <c:v>-52.274499999999989</c:v>
                </c:pt>
                <c:pt idx="159095">
                  <c:v>-52.27249999999998</c:v>
                </c:pt>
                <c:pt idx="159096">
                  <c:v>-52.27049999999997</c:v>
                </c:pt>
                <c:pt idx="159097">
                  <c:v>-52.26849999999996</c:v>
                </c:pt>
                <c:pt idx="159098">
                  <c:v>-52.266499999999951</c:v>
                </c:pt>
                <c:pt idx="159099">
                  <c:v>-52.264499999999998</c:v>
                </c:pt>
                <c:pt idx="159100">
                  <c:v>-52.262499999999989</c:v>
                </c:pt>
                <c:pt idx="159101">
                  <c:v>-52.260499999999979</c:v>
                </c:pt>
                <c:pt idx="159102">
                  <c:v>-52.25849999999997</c:v>
                </c:pt>
                <c:pt idx="159103">
                  <c:v>-52.25649999999996</c:v>
                </c:pt>
                <c:pt idx="159104">
                  <c:v>-52.25449999999995</c:v>
                </c:pt>
                <c:pt idx="159105">
                  <c:v>-52.252499999999998</c:v>
                </c:pt>
                <c:pt idx="159106">
                  <c:v>-52.250499999999988</c:v>
                </c:pt>
                <c:pt idx="159107">
                  <c:v>-52.248499999999979</c:v>
                </c:pt>
                <c:pt idx="159108">
                  <c:v>-52.246499999999969</c:v>
                </c:pt>
                <c:pt idx="159109">
                  <c:v>-52.24449999999996</c:v>
                </c:pt>
                <c:pt idx="159110">
                  <c:v>-52.24249999999995</c:v>
                </c:pt>
                <c:pt idx="159111">
                  <c:v>-52.240499999999997</c:v>
                </c:pt>
                <c:pt idx="159112">
                  <c:v>-52.238499999999988</c:v>
                </c:pt>
                <c:pt idx="159113">
                  <c:v>-52.236499999999978</c:v>
                </c:pt>
                <c:pt idx="159114">
                  <c:v>-52.234499999999969</c:v>
                </c:pt>
                <c:pt idx="159115">
                  <c:v>-52.232499999999959</c:v>
                </c:pt>
                <c:pt idx="159116">
                  <c:v>-52.23049999999995</c:v>
                </c:pt>
                <c:pt idx="159117">
                  <c:v>-52.228499999999997</c:v>
                </c:pt>
                <c:pt idx="159118">
                  <c:v>-52.226499999999987</c:v>
                </c:pt>
                <c:pt idx="159119">
                  <c:v>-52.224499999999978</c:v>
                </c:pt>
                <c:pt idx="159120">
                  <c:v>-52.222499999999968</c:v>
                </c:pt>
                <c:pt idx="159121">
                  <c:v>-52.220499999999959</c:v>
                </c:pt>
                <c:pt idx="159122">
                  <c:v>-52.218499999999949</c:v>
                </c:pt>
                <c:pt idx="159123">
                  <c:v>-52.216499999999996</c:v>
                </c:pt>
                <c:pt idx="159124">
                  <c:v>-52.214499999999987</c:v>
                </c:pt>
                <c:pt idx="159125">
                  <c:v>-52.212499999999977</c:v>
                </c:pt>
                <c:pt idx="159126">
                  <c:v>-52.210499999999968</c:v>
                </c:pt>
                <c:pt idx="159127">
                  <c:v>-52.208499999999958</c:v>
                </c:pt>
                <c:pt idx="159128">
                  <c:v>-52.206500000000005</c:v>
                </c:pt>
                <c:pt idx="159129">
                  <c:v>-52.204499999999996</c:v>
                </c:pt>
                <c:pt idx="159130">
                  <c:v>-52.202499999999986</c:v>
                </c:pt>
                <c:pt idx="159131">
                  <c:v>-52.200499999999977</c:v>
                </c:pt>
                <c:pt idx="159132">
                  <c:v>-52.198499999999967</c:v>
                </c:pt>
                <c:pt idx="159133">
                  <c:v>-52.196499999999958</c:v>
                </c:pt>
                <c:pt idx="159134">
                  <c:v>-52.194500000000005</c:v>
                </c:pt>
                <c:pt idx="159135">
                  <c:v>-52.192499999999995</c:v>
                </c:pt>
                <c:pt idx="159136">
                  <c:v>-52.190499999999986</c:v>
                </c:pt>
                <c:pt idx="159137">
                  <c:v>-52.188499999999976</c:v>
                </c:pt>
                <c:pt idx="159138">
                  <c:v>-52.186499999999967</c:v>
                </c:pt>
                <c:pt idx="159139">
                  <c:v>-52.184499999999957</c:v>
                </c:pt>
                <c:pt idx="159140">
                  <c:v>-52.182500000000005</c:v>
                </c:pt>
                <c:pt idx="159141">
                  <c:v>-52.180499999999995</c:v>
                </c:pt>
                <c:pt idx="159142">
                  <c:v>-52.178499999999985</c:v>
                </c:pt>
                <c:pt idx="159143">
                  <c:v>-52.176499999999976</c:v>
                </c:pt>
                <c:pt idx="159144">
                  <c:v>-52.174499999999966</c:v>
                </c:pt>
                <c:pt idx="159145">
                  <c:v>-52.172499999999957</c:v>
                </c:pt>
                <c:pt idx="159146">
                  <c:v>-52.170500000000004</c:v>
                </c:pt>
                <c:pt idx="159147">
                  <c:v>-52.168499999999995</c:v>
                </c:pt>
                <c:pt idx="159148">
                  <c:v>-52.166499999999985</c:v>
                </c:pt>
                <c:pt idx="159149">
                  <c:v>-52.164499999999975</c:v>
                </c:pt>
                <c:pt idx="159150">
                  <c:v>-52.162499999999966</c:v>
                </c:pt>
                <c:pt idx="159151">
                  <c:v>-52.160499999999956</c:v>
                </c:pt>
                <c:pt idx="159152">
                  <c:v>-52.158500000000004</c:v>
                </c:pt>
                <c:pt idx="159153">
                  <c:v>-52.156499999999994</c:v>
                </c:pt>
                <c:pt idx="159154">
                  <c:v>-52.154499999999985</c:v>
                </c:pt>
                <c:pt idx="159155">
                  <c:v>-52.152499999999975</c:v>
                </c:pt>
                <c:pt idx="159156">
                  <c:v>-52.150499999999965</c:v>
                </c:pt>
                <c:pt idx="159157">
                  <c:v>-52.148499999999956</c:v>
                </c:pt>
                <c:pt idx="159158">
                  <c:v>-52.146500000000003</c:v>
                </c:pt>
                <c:pt idx="159159">
                  <c:v>-52.144499999999994</c:v>
                </c:pt>
                <c:pt idx="159160">
                  <c:v>-52.142499999999984</c:v>
                </c:pt>
                <c:pt idx="159161">
                  <c:v>-52.140499999999975</c:v>
                </c:pt>
                <c:pt idx="159162">
                  <c:v>-52.138499999999965</c:v>
                </c:pt>
                <c:pt idx="159163">
                  <c:v>-52.136499999999955</c:v>
                </c:pt>
                <c:pt idx="159164">
                  <c:v>-52.134500000000003</c:v>
                </c:pt>
                <c:pt idx="159165">
                  <c:v>-52.132499999999993</c:v>
                </c:pt>
                <c:pt idx="159166">
                  <c:v>-52.130499999999984</c:v>
                </c:pt>
                <c:pt idx="159167">
                  <c:v>-52.128499999999974</c:v>
                </c:pt>
                <c:pt idx="159168">
                  <c:v>-52.126499999999965</c:v>
                </c:pt>
                <c:pt idx="159169">
                  <c:v>-52.124499999999955</c:v>
                </c:pt>
                <c:pt idx="159170">
                  <c:v>-52.122500000000002</c:v>
                </c:pt>
                <c:pt idx="159171">
                  <c:v>-52.120499999999993</c:v>
                </c:pt>
                <c:pt idx="159172">
                  <c:v>-52.118499999999983</c:v>
                </c:pt>
                <c:pt idx="159173">
                  <c:v>-52.116499999999974</c:v>
                </c:pt>
                <c:pt idx="159174">
                  <c:v>-52.114499999999964</c:v>
                </c:pt>
                <c:pt idx="159175">
                  <c:v>-52.112499999999955</c:v>
                </c:pt>
                <c:pt idx="159176">
                  <c:v>-52.110500000000002</c:v>
                </c:pt>
                <c:pt idx="159177">
                  <c:v>-52.108499999999992</c:v>
                </c:pt>
                <c:pt idx="159178">
                  <c:v>-52.106499999999983</c:v>
                </c:pt>
                <c:pt idx="159179">
                  <c:v>-52.104499999999973</c:v>
                </c:pt>
                <c:pt idx="159180">
                  <c:v>-52.102499999999964</c:v>
                </c:pt>
                <c:pt idx="159181">
                  <c:v>-52.100499999999954</c:v>
                </c:pt>
                <c:pt idx="159182">
                  <c:v>-52.098500000000001</c:v>
                </c:pt>
                <c:pt idx="159183">
                  <c:v>-52.096499999999992</c:v>
                </c:pt>
                <c:pt idx="159184">
                  <c:v>-52.094499999999982</c:v>
                </c:pt>
                <c:pt idx="159185">
                  <c:v>-52.092499999999973</c:v>
                </c:pt>
                <c:pt idx="159186">
                  <c:v>-52.090499999999963</c:v>
                </c:pt>
                <c:pt idx="159187">
                  <c:v>-52.088499999999954</c:v>
                </c:pt>
                <c:pt idx="159188">
                  <c:v>-52.086500000000001</c:v>
                </c:pt>
                <c:pt idx="159189">
                  <c:v>-52.084499999999991</c:v>
                </c:pt>
                <c:pt idx="159190">
                  <c:v>-52.082499999999982</c:v>
                </c:pt>
                <c:pt idx="159191">
                  <c:v>-52.080499999999972</c:v>
                </c:pt>
                <c:pt idx="159192">
                  <c:v>-52.078499999999963</c:v>
                </c:pt>
                <c:pt idx="159193">
                  <c:v>-52.076499999999953</c:v>
                </c:pt>
                <c:pt idx="159194">
                  <c:v>-52.0745</c:v>
                </c:pt>
                <c:pt idx="159195">
                  <c:v>-52.072499999999991</c:v>
                </c:pt>
                <c:pt idx="159196">
                  <c:v>-52.070499999999981</c:v>
                </c:pt>
                <c:pt idx="159197">
                  <c:v>-52.068499999999972</c:v>
                </c:pt>
                <c:pt idx="159198">
                  <c:v>-52.066499999999962</c:v>
                </c:pt>
                <c:pt idx="159199">
                  <c:v>-52.064499999999953</c:v>
                </c:pt>
                <c:pt idx="159200">
                  <c:v>-52.0625</c:v>
                </c:pt>
                <c:pt idx="159201">
                  <c:v>-52.06049999999999</c:v>
                </c:pt>
                <c:pt idx="159202">
                  <c:v>-52.058499999999981</c:v>
                </c:pt>
                <c:pt idx="159203">
                  <c:v>-52.056499999999971</c:v>
                </c:pt>
                <c:pt idx="159204">
                  <c:v>-52.054499999999962</c:v>
                </c:pt>
                <c:pt idx="159205">
                  <c:v>-52.052499999999952</c:v>
                </c:pt>
                <c:pt idx="159206">
                  <c:v>-52.0505</c:v>
                </c:pt>
                <c:pt idx="159207">
                  <c:v>-52.04849999999999</c:v>
                </c:pt>
                <c:pt idx="159208">
                  <c:v>-52.04649999999998</c:v>
                </c:pt>
                <c:pt idx="159209">
                  <c:v>-52.044499999999971</c:v>
                </c:pt>
                <c:pt idx="159210">
                  <c:v>-52.042499999999961</c:v>
                </c:pt>
                <c:pt idx="159211">
                  <c:v>-52.040499999999952</c:v>
                </c:pt>
                <c:pt idx="159212">
                  <c:v>-52.038499999999999</c:v>
                </c:pt>
                <c:pt idx="159213">
                  <c:v>-52.03649999999999</c:v>
                </c:pt>
                <c:pt idx="159214">
                  <c:v>-52.03449999999998</c:v>
                </c:pt>
                <c:pt idx="159215">
                  <c:v>-52.03249999999997</c:v>
                </c:pt>
                <c:pt idx="159216">
                  <c:v>-52.030499999999961</c:v>
                </c:pt>
                <c:pt idx="159217">
                  <c:v>-52.028499999999951</c:v>
                </c:pt>
                <c:pt idx="159218">
                  <c:v>-52.026499999999999</c:v>
                </c:pt>
                <c:pt idx="159219">
                  <c:v>-52.024499999999989</c:v>
                </c:pt>
                <c:pt idx="159220">
                  <c:v>-52.02249999999998</c:v>
                </c:pt>
                <c:pt idx="159221">
                  <c:v>-52.02049999999997</c:v>
                </c:pt>
                <c:pt idx="159222">
                  <c:v>-52.01849999999996</c:v>
                </c:pt>
                <c:pt idx="159223">
                  <c:v>-52.016499999999951</c:v>
                </c:pt>
                <c:pt idx="159224">
                  <c:v>-52.014499999999998</c:v>
                </c:pt>
                <c:pt idx="159225">
                  <c:v>-52.012499999999989</c:v>
                </c:pt>
                <c:pt idx="159226">
                  <c:v>-52.010499999999979</c:v>
                </c:pt>
                <c:pt idx="159227">
                  <c:v>-52.00849999999997</c:v>
                </c:pt>
                <c:pt idx="159228">
                  <c:v>-52.00649999999996</c:v>
                </c:pt>
                <c:pt idx="159229">
                  <c:v>-52.00449999999995</c:v>
                </c:pt>
                <c:pt idx="159230">
                  <c:v>-52.002499999999998</c:v>
                </c:pt>
                <c:pt idx="159231">
                  <c:v>-52.000499999999988</c:v>
                </c:pt>
                <c:pt idx="159232">
                  <c:v>-51.998499999999979</c:v>
                </c:pt>
                <c:pt idx="159233">
                  <c:v>-51.996499999999969</c:v>
                </c:pt>
                <c:pt idx="159234">
                  <c:v>-51.99449999999996</c:v>
                </c:pt>
                <c:pt idx="159235">
                  <c:v>-51.99249999999995</c:v>
                </c:pt>
                <c:pt idx="159236">
                  <c:v>-51.990499999999997</c:v>
                </c:pt>
                <c:pt idx="159237">
                  <c:v>-51.988499999999988</c:v>
                </c:pt>
                <c:pt idx="159238">
                  <c:v>-51.986499999999978</c:v>
                </c:pt>
                <c:pt idx="159239">
                  <c:v>-51.984499999999969</c:v>
                </c:pt>
                <c:pt idx="159240">
                  <c:v>-51.982499999999959</c:v>
                </c:pt>
                <c:pt idx="159241">
                  <c:v>-51.98049999999995</c:v>
                </c:pt>
                <c:pt idx="159242">
                  <c:v>-51.978499999999997</c:v>
                </c:pt>
                <c:pt idx="159243">
                  <c:v>-51.976499999999987</c:v>
                </c:pt>
                <c:pt idx="159244">
                  <c:v>-51.974499999999978</c:v>
                </c:pt>
                <c:pt idx="159245">
                  <c:v>-51.972499999999968</c:v>
                </c:pt>
                <c:pt idx="159246">
                  <c:v>-51.970499999999959</c:v>
                </c:pt>
                <c:pt idx="159247">
                  <c:v>-51.968499999999949</c:v>
                </c:pt>
                <c:pt idx="159248">
                  <c:v>-51.966499999999996</c:v>
                </c:pt>
                <c:pt idx="159249">
                  <c:v>-51.964499999999987</c:v>
                </c:pt>
                <c:pt idx="159250">
                  <c:v>-51.962499999999977</c:v>
                </c:pt>
                <c:pt idx="159251">
                  <c:v>-51.960499999999968</c:v>
                </c:pt>
                <c:pt idx="159252">
                  <c:v>-51.958499999999958</c:v>
                </c:pt>
                <c:pt idx="159253">
                  <c:v>-51.956500000000005</c:v>
                </c:pt>
                <c:pt idx="159254">
                  <c:v>-51.954499999999996</c:v>
                </c:pt>
                <c:pt idx="159255">
                  <c:v>-51.952499999999986</c:v>
                </c:pt>
                <c:pt idx="159256">
                  <c:v>-51.950499999999977</c:v>
                </c:pt>
                <c:pt idx="159257">
                  <c:v>-51.948499999999967</c:v>
                </c:pt>
                <c:pt idx="159258">
                  <c:v>-51.946499999999958</c:v>
                </c:pt>
                <c:pt idx="159259">
                  <c:v>-51.944500000000005</c:v>
                </c:pt>
                <c:pt idx="159260">
                  <c:v>-51.942499999999995</c:v>
                </c:pt>
                <c:pt idx="159261">
                  <c:v>-51.940499999999986</c:v>
                </c:pt>
                <c:pt idx="159262">
                  <c:v>-51.938499999999976</c:v>
                </c:pt>
                <c:pt idx="159263">
                  <c:v>-51.936499999999967</c:v>
                </c:pt>
                <c:pt idx="159264">
                  <c:v>-51.934499999999957</c:v>
                </c:pt>
                <c:pt idx="159265">
                  <c:v>-51.932500000000005</c:v>
                </c:pt>
                <c:pt idx="159266">
                  <c:v>-51.930499999999995</c:v>
                </c:pt>
                <c:pt idx="159267">
                  <c:v>-51.928499999999985</c:v>
                </c:pt>
                <c:pt idx="159268">
                  <c:v>-51.926499999999976</c:v>
                </c:pt>
                <c:pt idx="159269">
                  <c:v>-51.924499999999966</c:v>
                </c:pt>
                <c:pt idx="159270">
                  <c:v>-51.922499999999957</c:v>
                </c:pt>
                <c:pt idx="159271">
                  <c:v>-51.920500000000004</c:v>
                </c:pt>
                <c:pt idx="159272">
                  <c:v>-51.918499999999995</c:v>
                </c:pt>
                <c:pt idx="159273">
                  <c:v>-51.916499999999985</c:v>
                </c:pt>
                <c:pt idx="159274">
                  <c:v>-51.914499999999975</c:v>
                </c:pt>
                <c:pt idx="159275">
                  <c:v>-51.912499999999966</c:v>
                </c:pt>
                <c:pt idx="159276">
                  <c:v>-51.910499999999956</c:v>
                </c:pt>
                <c:pt idx="159277">
                  <c:v>-51.908500000000004</c:v>
                </c:pt>
                <c:pt idx="159278">
                  <c:v>-51.906499999999994</c:v>
                </c:pt>
                <c:pt idx="159279">
                  <c:v>-51.904499999999985</c:v>
                </c:pt>
                <c:pt idx="159280">
                  <c:v>-51.902499999999975</c:v>
                </c:pt>
                <c:pt idx="159281">
                  <c:v>-51.900499999999965</c:v>
                </c:pt>
                <c:pt idx="159282">
                  <c:v>-51.898499999999956</c:v>
                </c:pt>
                <c:pt idx="159283">
                  <c:v>-51.896500000000003</c:v>
                </c:pt>
                <c:pt idx="159284">
                  <c:v>-51.894499999999994</c:v>
                </c:pt>
                <c:pt idx="159285">
                  <c:v>-51.892499999999984</c:v>
                </c:pt>
                <c:pt idx="159286">
                  <c:v>-51.890499999999975</c:v>
                </c:pt>
                <c:pt idx="159287">
                  <c:v>-51.888499999999965</c:v>
                </c:pt>
                <c:pt idx="159288">
                  <c:v>-51.886499999999955</c:v>
                </c:pt>
                <c:pt idx="159289">
                  <c:v>-51.884500000000003</c:v>
                </c:pt>
                <c:pt idx="159290">
                  <c:v>-51.882499999999993</c:v>
                </c:pt>
                <c:pt idx="159291">
                  <c:v>-51.880499999999984</c:v>
                </c:pt>
                <c:pt idx="159292">
                  <c:v>-51.878499999999974</c:v>
                </c:pt>
                <c:pt idx="159293">
                  <c:v>-51.876499999999965</c:v>
                </c:pt>
                <c:pt idx="159294">
                  <c:v>-51.874499999999955</c:v>
                </c:pt>
                <c:pt idx="159295">
                  <c:v>-51.872500000000002</c:v>
                </c:pt>
                <c:pt idx="159296">
                  <c:v>-51.870499999999993</c:v>
                </c:pt>
                <c:pt idx="159297">
                  <c:v>-51.868499999999983</c:v>
                </c:pt>
                <c:pt idx="159298">
                  <c:v>-51.866499999999974</c:v>
                </c:pt>
                <c:pt idx="159299">
                  <c:v>-51.864499999999964</c:v>
                </c:pt>
                <c:pt idx="159300">
                  <c:v>-51.862499999999955</c:v>
                </c:pt>
                <c:pt idx="159301">
                  <c:v>-51.860500000000002</c:v>
                </c:pt>
                <c:pt idx="159302">
                  <c:v>-51.858499999999992</c:v>
                </c:pt>
                <c:pt idx="159303">
                  <c:v>-51.856499999999983</c:v>
                </c:pt>
                <c:pt idx="159304">
                  <c:v>-51.854499999999973</c:v>
                </c:pt>
                <c:pt idx="159305">
                  <c:v>-51.852499999999964</c:v>
                </c:pt>
                <c:pt idx="159306">
                  <c:v>-51.850499999999954</c:v>
                </c:pt>
                <c:pt idx="159307">
                  <c:v>-51.848500000000001</c:v>
                </c:pt>
                <c:pt idx="159308">
                  <c:v>-51.846499999999992</c:v>
                </c:pt>
                <c:pt idx="159309">
                  <c:v>-51.844499999999982</c:v>
                </c:pt>
                <c:pt idx="159310">
                  <c:v>-51.842499999999973</c:v>
                </c:pt>
                <c:pt idx="159311">
                  <c:v>-51.840499999999963</c:v>
                </c:pt>
                <c:pt idx="159312">
                  <c:v>-51.838499999999954</c:v>
                </c:pt>
                <c:pt idx="159313">
                  <c:v>-51.836500000000001</c:v>
                </c:pt>
                <c:pt idx="159314">
                  <c:v>-51.834499999999991</c:v>
                </c:pt>
                <c:pt idx="159315">
                  <c:v>-51.832499999999982</c:v>
                </c:pt>
                <c:pt idx="159316">
                  <c:v>-51.830499999999972</c:v>
                </c:pt>
                <c:pt idx="159317">
                  <c:v>-51.828499999999963</c:v>
                </c:pt>
                <c:pt idx="159318">
                  <c:v>-51.826499999999953</c:v>
                </c:pt>
                <c:pt idx="159319">
                  <c:v>-51.8245</c:v>
                </c:pt>
                <c:pt idx="159320">
                  <c:v>-51.822499999999991</c:v>
                </c:pt>
                <c:pt idx="159321">
                  <c:v>-51.820499999999981</c:v>
                </c:pt>
                <c:pt idx="159322">
                  <c:v>-51.818499999999972</c:v>
                </c:pt>
                <c:pt idx="159323">
                  <c:v>-51.816499999999962</c:v>
                </c:pt>
                <c:pt idx="159324">
                  <c:v>-51.814499999999953</c:v>
                </c:pt>
                <c:pt idx="159325">
                  <c:v>-51.8125</c:v>
                </c:pt>
                <c:pt idx="159326">
                  <c:v>-51.81049999999999</c:v>
                </c:pt>
                <c:pt idx="159327">
                  <c:v>-51.808499999999981</c:v>
                </c:pt>
                <c:pt idx="159328">
                  <c:v>-51.806499999999971</c:v>
                </c:pt>
                <c:pt idx="159329">
                  <c:v>-51.804499999999962</c:v>
                </c:pt>
                <c:pt idx="159330">
                  <c:v>-51.802499999999952</c:v>
                </c:pt>
                <c:pt idx="159331">
                  <c:v>-51.8005</c:v>
                </c:pt>
                <c:pt idx="159332">
                  <c:v>-51.79849999999999</c:v>
                </c:pt>
                <c:pt idx="159333">
                  <c:v>-51.79649999999998</c:v>
                </c:pt>
                <c:pt idx="159334">
                  <c:v>-51.794499999999971</c:v>
                </c:pt>
                <c:pt idx="159335">
                  <c:v>-51.792499999999961</c:v>
                </c:pt>
                <c:pt idx="159336">
                  <c:v>-51.790499999999952</c:v>
                </c:pt>
                <c:pt idx="159337">
                  <c:v>-51.788499999999999</c:v>
                </c:pt>
                <c:pt idx="159338">
                  <c:v>-51.78649999999999</c:v>
                </c:pt>
                <c:pt idx="159339">
                  <c:v>-51.78449999999998</c:v>
                </c:pt>
                <c:pt idx="159340">
                  <c:v>-51.78249999999997</c:v>
                </c:pt>
                <c:pt idx="159341">
                  <c:v>-51.780499999999961</c:v>
                </c:pt>
                <c:pt idx="159342">
                  <c:v>-51.778499999999951</c:v>
                </c:pt>
                <c:pt idx="159343">
                  <c:v>-51.776499999999999</c:v>
                </c:pt>
                <c:pt idx="159344">
                  <c:v>-51.774499999999989</c:v>
                </c:pt>
                <c:pt idx="159345">
                  <c:v>-51.77249999999998</c:v>
                </c:pt>
                <c:pt idx="159346">
                  <c:v>-51.77049999999997</c:v>
                </c:pt>
                <c:pt idx="159347">
                  <c:v>-51.76849999999996</c:v>
                </c:pt>
                <c:pt idx="159348">
                  <c:v>-51.766499999999951</c:v>
                </c:pt>
                <c:pt idx="159349">
                  <c:v>-51.764499999999998</c:v>
                </c:pt>
                <c:pt idx="159350">
                  <c:v>-51.762499999999989</c:v>
                </c:pt>
                <c:pt idx="159351">
                  <c:v>-51.760499999999979</c:v>
                </c:pt>
                <c:pt idx="159352">
                  <c:v>-51.75849999999997</c:v>
                </c:pt>
                <c:pt idx="159353">
                  <c:v>-51.75649999999996</c:v>
                </c:pt>
                <c:pt idx="159354">
                  <c:v>-51.75449999999995</c:v>
                </c:pt>
                <c:pt idx="159355">
                  <c:v>-51.752499999999998</c:v>
                </c:pt>
                <c:pt idx="159356">
                  <c:v>-51.750499999999988</c:v>
                </c:pt>
                <c:pt idx="159357">
                  <c:v>-51.748499999999979</c:v>
                </c:pt>
                <c:pt idx="159358">
                  <c:v>-51.746499999999969</c:v>
                </c:pt>
                <c:pt idx="159359">
                  <c:v>-51.74449999999996</c:v>
                </c:pt>
                <c:pt idx="159360">
                  <c:v>-51.74249999999995</c:v>
                </c:pt>
                <c:pt idx="159361">
                  <c:v>-51.740499999999997</c:v>
                </c:pt>
                <c:pt idx="159362">
                  <c:v>-51.738499999999988</c:v>
                </c:pt>
                <c:pt idx="159363">
                  <c:v>-51.736499999999978</c:v>
                </c:pt>
                <c:pt idx="159364">
                  <c:v>-51.734499999999969</c:v>
                </c:pt>
                <c:pt idx="159365">
                  <c:v>-51.732499999999959</c:v>
                </c:pt>
                <c:pt idx="159366">
                  <c:v>-51.73049999999995</c:v>
                </c:pt>
                <c:pt idx="159367">
                  <c:v>-51.728499999999997</c:v>
                </c:pt>
                <c:pt idx="159368">
                  <c:v>-51.726499999999987</c:v>
                </c:pt>
                <c:pt idx="159369">
                  <c:v>-51.724499999999978</c:v>
                </c:pt>
                <c:pt idx="159370">
                  <c:v>-51.722499999999968</c:v>
                </c:pt>
                <c:pt idx="159371">
                  <c:v>-51.720499999999959</c:v>
                </c:pt>
                <c:pt idx="159372">
                  <c:v>-51.718499999999949</c:v>
                </c:pt>
                <c:pt idx="159373">
                  <c:v>-51.716499999999996</c:v>
                </c:pt>
                <c:pt idx="159374">
                  <c:v>-51.714499999999987</c:v>
                </c:pt>
                <c:pt idx="159375">
                  <c:v>-51.712499999999977</c:v>
                </c:pt>
                <c:pt idx="159376">
                  <c:v>-51.710499999999968</c:v>
                </c:pt>
                <c:pt idx="159377">
                  <c:v>-51.708499999999958</c:v>
                </c:pt>
                <c:pt idx="159378">
                  <c:v>-51.706500000000005</c:v>
                </c:pt>
                <c:pt idx="159379">
                  <c:v>-51.704499999999996</c:v>
                </c:pt>
                <c:pt idx="159380">
                  <c:v>-51.702499999999986</c:v>
                </c:pt>
                <c:pt idx="159381">
                  <c:v>-51.700499999999977</c:v>
                </c:pt>
                <c:pt idx="159382">
                  <c:v>-51.698499999999967</c:v>
                </c:pt>
                <c:pt idx="159383">
                  <c:v>-51.696499999999958</c:v>
                </c:pt>
                <c:pt idx="159384">
                  <c:v>-51.694500000000005</c:v>
                </c:pt>
                <c:pt idx="159385">
                  <c:v>-51.692499999999995</c:v>
                </c:pt>
                <c:pt idx="159386">
                  <c:v>-51.690499999999986</c:v>
                </c:pt>
                <c:pt idx="159387">
                  <c:v>-51.688499999999976</c:v>
                </c:pt>
                <c:pt idx="159388">
                  <c:v>-51.686499999999967</c:v>
                </c:pt>
                <c:pt idx="159389">
                  <c:v>-51.684499999999957</c:v>
                </c:pt>
                <c:pt idx="159390">
                  <c:v>-51.682500000000005</c:v>
                </c:pt>
                <c:pt idx="159391">
                  <c:v>-51.680499999999995</c:v>
                </c:pt>
                <c:pt idx="159392">
                  <c:v>-51.678499999999985</c:v>
                </c:pt>
                <c:pt idx="159393">
                  <c:v>-51.676499999999976</c:v>
                </c:pt>
                <c:pt idx="159394">
                  <c:v>-51.674499999999966</c:v>
                </c:pt>
                <c:pt idx="159395">
                  <c:v>-51.672499999999957</c:v>
                </c:pt>
                <c:pt idx="159396">
                  <c:v>-51.670500000000004</c:v>
                </c:pt>
                <c:pt idx="159397">
                  <c:v>-51.668499999999995</c:v>
                </c:pt>
                <c:pt idx="159398">
                  <c:v>-51.666499999999985</c:v>
                </c:pt>
                <c:pt idx="159399">
                  <c:v>-51.664499999999975</c:v>
                </c:pt>
                <c:pt idx="159400">
                  <c:v>-51.662499999999966</c:v>
                </c:pt>
                <c:pt idx="159401">
                  <c:v>-51.660499999999956</c:v>
                </c:pt>
                <c:pt idx="159402">
                  <c:v>-51.658500000000004</c:v>
                </c:pt>
                <c:pt idx="159403">
                  <c:v>-51.656499999999994</c:v>
                </c:pt>
                <c:pt idx="159404">
                  <c:v>-51.654499999999985</c:v>
                </c:pt>
                <c:pt idx="159405">
                  <c:v>-51.652499999999975</c:v>
                </c:pt>
                <c:pt idx="159406">
                  <c:v>-51.650499999999965</c:v>
                </c:pt>
                <c:pt idx="159407">
                  <c:v>-51.648499999999956</c:v>
                </c:pt>
                <c:pt idx="159408">
                  <c:v>-51.646500000000003</c:v>
                </c:pt>
                <c:pt idx="159409">
                  <c:v>-51.644499999999994</c:v>
                </c:pt>
                <c:pt idx="159410">
                  <c:v>-51.642499999999984</c:v>
                </c:pt>
                <c:pt idx="159411">
                  <c:v>-51.640499999999975</c:v>
                </c:pt>
                <c:pt idx="159412">
                  <c:v>-51.638499999999965</c:v>
                </c:pt>
                <c:pt idx="159413">
                  <c:v>-51.636499999999955</c:v>
                </c:pt>
                <c:pt idx="159414">
                  <c:v>-51.634500000000003</c:v>
                </c:pt>
                <c:pt idx="159415">
                  <c:v>-51.632499999999993</c:v>
                </c:pt>
                <c:pt idx="159416">
                  <c:v>-51.630499999999984</c:v>
                </c:pt>
                <c:pt idx="159417">
                  <c:v>-51.628499999999974</c:v>
                </c:pt>
                <c:pt idx="159418">
                  <c:v>-51.626499999999965</c:v>
                </c:pt>
                <c:pt idx="159419">
                  <c:v>-51.624499999999955</c:v>
                </c:pt>
                <c:pt idx="159420">
                  <c:v>-51.622500000000002</c:v>
                </c:pt>
                <c:pt idx="159421">
                  <c:v>-51.620499999999993</c:v>
                </c:pt>
                <c:pt idx="159422">
                  <c:v>-51.618499999999983</c:v>
                </c:pt>
                <c:pt idx="159423">
                  <c:v>-51.616499999999974</c:v>
                </c:pt>
                <c:pt idx="159424">
                  <c:v>-51.614499999999964</c:v>
                </c:pt>
                <c:pt idx="159425">
                  <c:v>-51.612499999999955</c:v>
                </c:pt>
                <c:pt idx="159426">
                  <c:v>-51.610500000000002</c:v>
                </c:pt>
                <c:pt idx="159427">
                  <c:v>-51.608499999999992</c:v>
                </c:pt>
                <c:pt idx="159428">
                  <c:v>-51.606499999999983</c:v>
                </c:pt>
                <c:pt idx="159429">
                  <c:v>-51.604499999999973</c:v>
                </c:pt>
                <c:pt idx="159430">
                  <c:v>-51.602499999999964</c:v>
                </c:pt>
                <c:pt idx="159431">
                  <c:v>-51.600499999999954</c:v>
                </c:pt>
                <c:pt idx="159432">
                  <c:v>-51.598500000000001</c:v>
                </c:pt>
                <c:pt idx="159433">
                  <c:v>-51.596499999999992</c:v>
                </c:pt>
                <c:pt idx="159434">
                  <c:v>-51.594499999999982</c:v>
                </c:pt>
                <c:pt idx="159435">
                  <c:v>-51.592499999999973</c:v>
                </c:pt>
                <c:pt idx="159436">
                  <c:v>-51.590499999999963</c:v>
                </c:pt>
                <c:pt idx="159437">
                  <c:v>-51.588499999999954</c:v>
                </c:pt>
                <c:pt idx="159438">
                  <c:v>-51.586500000000001</c:v>
                </c:pt>
                <c:pt idx="159439">
                  <c:v>-51.584499999999991</c:v>
                </c:pt>
                <c:pt idx="159440">
                  <c:v>-51.582499999999982</c:v>
                </c:pt>
                <c:pt idx="159441">
                  <c:v>-51.580499999999972</c:v>
                </c:pt>
                <c:pt idx="159442">
                  <c:v>-51.578499999999963</c:v>
                </c:pt>
                <c:pt idx="159443">
                  <c:v>-51.576499999999953</c:v>
                </c:pt>
                <c:pt idx="159444">
                  <c:v>-51.5745</c:v>
                </c:pt>
                <c:pt idx="159445">
                  <c:v>-51.572499999999991</c:v>
                </c:pt>
                <c:pt idx="159446">
                  <c:v>-51.570499999999981</c:v>
                </c:pt>
                <c:pt idx="159447">
                  <c:v>-51.568499999999972</c:v>
                </c:pt>
                <c:pt idx="159448">
                  <c:v>-51.566499999999962</c:v>
                </c:pt>
                <c:pt idx="159449">
                  <c:v>-51.564499999999953</c:v>
                </c:pt>
                <c:pt idx="159450">
                  <c:v>-51.5625</c:v>
                </c:pt>
                <c:pt idx="159451">
                  <c:v>-51.56049999999999</c:v>
                </c:pt>
                <c:pt idx="159452">
                  <c:v>-51.558499999999981</c:v>
                </c:pt>
                <c:pt idx="159453">
                  <c:v>-51.556499999999971</c:v>
                </c:pt>
                <c:pt idx="159454">
                  <c:v>-51.554499999999962</c:v>
                </c:pt>
                <c:pt idx="159455">
                  <c:v>-51.552499999999952</c:v>
                </c:pt>
                <c:pt idx="159456">
                  <c:v>-51.5505</c:v>
                </c:pt>
                <c:pt idx="159457">
                  <c:v>-51.54849999999999</c:v>
                </c:pt>
                <c:pt idx="159458">
                  <c:v>-51.54649999999998</c:v>
                </c:pt>
                <c:pt idx="159459">
                  <c:v>-51.544499999999971</c:v>
                </c:pt>
                <c:pt idx="159460">
                  <c:v>-51.542499999999961</c:v>
                </c:pt>
                <c:pt idx="159461">
                  <c:v>-51.540499999999952</c:v>
                </c:pt>
                <c:pt idx="159462">
                  <c:v>-51.538499999999999</c:v>
                </c:pt>
                <c:pt idx="159463">
                  <c:v>-51.53649999999999</c:v>
                </c:pt>
                <c:pt idx="159464">
                  <c:v>-51.53449999999998</c:v>
                </c:pt>
                <c:pt idx="159465">
                  <c:v>-51.53249999999997</c:v>
                </c:pt>
                <c:pt idx="159466">
                  <c:v>-51.530499999999961</c:v>
                </c:pt>
                <c:pt idx="159467">
                  <c:v>-51.528499999999951</c:v>
                </c:pt>
                <c:pt idx="159468">
                  <c:v>-51.526499999999999</c:v>
                </c:pt>
                <c:pt idx="159469">
                  <c:v>-51.524499999999989</c:v>
                </c:pt>
                <c:pt idx="159470">
                  <c:v>-51.52249999999998</c:v>
                </c:pt>
                <c:pt idx="159471">
                  <c:v>-51.52049999999997</c:v>
                </c:pt>
                <c:pt idx="159472">
                  <c:v>-51.51849999999996</c:v>
                </c:pt>
                <c:pt idx="159473">
                  <c:v>-51.516499999999951</c:v>
                </c:pt>
                <c:pt idx="159474">
                  <c:v>-51.514499999999998</c:v>
                </c:pt>
                <c:pt idx="159475">
                  <c:v>-51.512499999999989</c:v>
                </c:pt>
                <c:pt idx="159476">
                  <c:v>-51.510499999999979</c:v>
                </c:pt>
                <c:pt idx="159477">
                  <c:v>-51.50849999999997</c:v>
                </c:pt>
                <c:pt idx="159478">
                  <c:v>-51.50649999999996</c:v>
                </c:pt>
                <c:pt idx="159479">
                  <c:v>-51.50449999999995</c:v>
                </c:pt>
                <c:pt idx="159480">
                  <c:v>-51.502499999999998</c:v>
                </c:pt>
                <c:pt idx="159481">
                  <c:v>-51.500499999999988</c:v>
                </c:pt>
                <c:pt idx="159482">
                  <c:v>-51.498499999999979</c:v>
                </c:pt>
                <c:pt idx="159483">
                  <c:v>-51.496499999999969</c:v>
                </c:pt>
                <c:pt idx="159484">
                  <c:v>-51.49449999999996</c:v>
                </c:pt>
                <c:pt idx="159485">
                  <c:v>-51.49249999999995</c:v>
                </c:pt>
                <c:pt idx="159486">
                  <c:v>-51.490499999999997</c:v>
                </c:pt>
                <c:pt idx="159487">
                  <c:v>-51.488499999999988</c:v>
                </c:pt>
                <c:pt idx="159488">
                  <c:v>-51.486499999999978</c:v>
                </c:pt>
                <c:pt idx="159489">
                  <c:v>-51.484499999999969</c:v>
                </c:pt>
                <c:pt idx="159490">
                  <c:v>-51.482499999999959</c:v>
                </c:pt>
                <c:pt idx="159491">
                  <c:v>-51.48049999999995</c:v>
                </c:pt>
                <c:pt idx="159492">
                  <c:v>-51.478499999999997</c:v>
                </c:pt>
                <c:pt idx="159493">
                  <c:v>-51.476499999999987</c:v>
                </c:pt>
                <c:pt idx="159494">
                  <c:v>-51.474499999999978</c:v>
                </c:pt>
                <c:pt idx="159495">
                  <c:v>-51.472499999999968</c:v>
                </c:pt>
                <c:pt idx="159496">
                  <c:v>-51.470499999999959</c:v>
                </c:pt>
                <c:pt idx="159497">
                  <c:v>-51.468499999999949</c:v>
                </c:pt>
                <c:pt idx="159498">
                  <c:v>-51.466499999999996</c:v>
                </c:pt>
                <c:pt idx="159499">
                  <c:v>-51.464499999999987</c:v>
                </c:pt>
                <c:pt idx="159500">
                  <c:v>-51.462499999999977</c:v>
                </c:pt>
                <c:pt idx="159501">
                  <c:v>-51.460499999999968</c:v>
                </c:pt>
                <c:pt idx="159502">
                  <c:v>-51.458499999999958</c:v>
                </c:pt>
                <c:pt idx="159503">
                  <c:v>-51.456500000000005</c:v>
                </c:pt>
                <c:pt idx="159504">
                  <c:v>-51.454499999999996</c:v>
                </c:pt>
                <c:pt idx="159505">
                  <c:v>-51.452499999999986</c:v>
                </c:pt>
                <c:pt idx="159506">
                  <c:v>-51.450499999999977</c:v>
                </c:pt>
                <c:pt idx="159507">
                  <c:v>-51.448499999999967</c:v>
                </c:pt>
                <c:pt idx="159508">
                  <c:v>-51.446499999999958</c:v>
                </c:pt>
                <c:pt idx="159509">
                  <c:v>-51.444500000000005</c:v>
                </c:pt>
                <c:pt idx="159510">
                  <c:v>-51.442499999999995</c:v>
                </c:pt>
                <c:pt idx="159511">
                  <c:v>-51.440499999999986</c:v>
                </c:pt>
                <c:pt idx="159512">
                  <c:v>-51.438499999999976</c:v>
                </c:pt>
                <c:pt idx="159513">
                  <c:v>-51.436499999999967</c:v>
                </c:pt>
                <c:pt idx="159514">
                  <c:v>-51.434499999999957</c:v>
                </c:pt>
                <c:pt idx="159515">
                  <c:v>-51.432500000000005</c:v>
                </c:pt>
                <c:pt idx="159516">
                  <c:v>-51.430499999999995</c:v>
                </c:pt>
                <c:pt idx="159517">
                  <c:v>-51.428499999999985</c:v>
                </c:pt>
                <c:pt idx="159518">
                  <c:v>-51.426499999999976</c:v>
                </c:pt>
                <c:pt idx="159519">
                  <c:v>-51.424499999999966</c:v>
                </c:pt>
                <c:pt idx="159520">
                  <c:v>-51.422499999999957</c:v>
                </c:pt>
                <c:pt idx="159521">
                  <c:v>-51.420500000000004</c:v>
                </c:pt>
                <c:pt idx="159522">
                  <c:v>-51.418499999999995</c:v>
                </c:pt>
                <c:pt idx="159523">
                  <c:v>-51.416499999999985</c:v>
                </c:pt>
                <c:pt idx="159524">
                  <c:v>-51.414499999999975</c:v>
                </c:pt>
                <c:pt idx="159525">
                  <c:v>-51.412499999999966</c:v>
                </c:pt>
                <c:pt idx="159526">
                  <c:v>-51.410499999999956</c:v>
                </c:pt>
                <c:pt idx="159527">
                  <c:v>-51.408500000000004</c:v>
                </c:pt>
                <c:pt idx="159528">
                  <c:v>-51.406499999999994</c:v>
                </c:pt>
                <c:pt idx="159529">
                  <c:v>-51.404499999999985</c:v>
                </c:pt>
                <c:pt idx="159530">
                  <c:v>-51.402499999999975</c:v>
                </c:pt>
                <c:pt idx="159531">
                  <c:v>-51.400499999999965</c:v>
                </c:pt>
                <c:pt idx="159532">
                  <c:v>-51.398499999999956</c:v>
                </c:pt>
                <c:pt idx="159533">
                  <c:v>-51.396500000000003</c:v>
                </c:pt>
                <c:pt idx="159534">
                  <c:v>-51.394499999999994</c:v>
                </c:pt>
                <c:pt idx="159535">
                  <c:v>-51.392499999999984</c:v>
                </c:pt>
                <c:pt idx="159536">
                  <c:v>-51.390499999999975</c:v>
                </c:pt>
                <c:pt idx="159537">
                  <c:v>-51.388499999999965</c:v>
                </c:pt>
                <c:pt idx="159538">
                  <c:v>-51.386499999999955</c:v>
                </c:pt>
                <c:pt idx="159539">
                  <c:v>-51.384500000000003</c:v>
                </c:pt>
                <c:pt idx="159540">
                  <c:v>-51.382499999999993</c:v>
                </c:pt>
                <c:pt idx="159541">
                  <c:v>-51.380499999999984</c:v>
                </c:pt>
                <c:pt idx="159542">
                  <c:v>-51.378499999999974</c:v>
                </c:pt>
                <c:pt idx="159543">
                  <c:v>-51.376499999999965</c:v>
                </c:pt>
                <c:pt idx="159544">
                  <c:v>-51.374499999999955</c:v>
                </c:pt>
                <c:pt idx="159545">
                  <c:v>-51.372500000000002</c:v>
                </c:pt>
                <c:pt idx="159546">
                  <c:v>-51.370499999999993</c:v>
                </c:pt>
                <c:pt idx="159547">
                  <c:v>-51.368499999999983</c:v>
                </c:pt>
                <c:pt idx="159548">
                  <c:v>-51.366499999999974</c:v>
                </c:pt>
                <c:pt idx="159549">
                  <c:v>-51.364499999999964</c:v>
                </c:pt>
                <c:pt idx="159550">
                  <c:v>-51.362499999999955</c:v>
                </c:pt>
                <c:pt idx="159551">
                  <c:v>-51.360500000000002</c:v>
                </c:pt>
                <c:pt idx="159552">
                  <c:v>-51.358499999999992</c:v>
                </c:pt>
                <c:pt idx="159553">
                  <c:v>-51.356499999999983</c:v>
                </c:pt>
                <c:pt idx="159554">
                  <c:v>-51.354499999999973</c:v>
                </c:pt>
                <c:pt idx="159555">
                  <c:v>-51.352499999999964</c:v>
                </c:pt>
                <c:pt idx="159556">
                  <c:v>-51.350499999999954</c:v>
                </c:pt>
                <c:pt idx="159557">
                  <c:v>-51.348500000000001</c:v>
                </c:pt>
                <c:pt idx="159558">
                  <c:v>-51.346499999999992</c:v>
                </c:pt>
                <c:pt idx="159559">
                  <c:v>-51.344499999999982</c:v>
                </c:pt>
                <c:pt idx="159560">
                  <c:v>-51.342499999999973</c:v>
                </c:pt>
                <c:pt idx="159561">
                  <c:v>-51.340499999999963</c:v>
                </c:pt>
                <c:pt idx="159562">
                  <c:v>-51.338499999999954</c:v>
                </c:pt>
                <c:pt idx="159563">
                  <c:v>-51.336500000000001</c:v>
                </c:pt>
                <c:pt idx="159564">
                  <c:v>-51.334499999999991</c:v>
                </c:pt>
                <c:pt idx="159565">
                  <c:v>-51.332499999999982</c:v>
                </c:pt>
                <c:pt idx="159566">
                  <c:v>-51.330499999999972</c:v>
                </c:pt>
                <c:pt idx="159567">
                  <c:v>-51.328499999999963</c:v>
                </c:pt>
                <c:pt idx="159568">
                  <c:v>-51.326499999999953</c:v>
                </c:pt>
                <c:pt idx="159569">
                  <c:v>-51.3245</c:v>
                </c:pt>
                <c:pt idx="159570">
                  <c:v>-51.322499999999991</c:v>
                </c:pt>
                <c:pt idx="159571">
                  <c:v>-51.320499999999981</c:v>
                </c:pt>
                <c:pt idx="159572">
                  <c:v>-51.318499999999972</c:v>
                </c:pt>
                <c:pt idx="159573">
                  <c:v>-51.316499999999962</c:v>
                </c:pt>
                <c:pt idx="159574">
                  <c:v>-51.314499999999953</c:v>
                </c:pt>
                <c:pt idx="159575">
                  <c:v>-51.3125</c:v>
                </c:pt>
                <c:pt idx="159576">
                  <c:v>-51.31049999999999</c:v>
                </c:pt>
                <c:pt idx="159577">
                  <c:v>-51.308499999999981</c:v>
                </c:pt>
                <c:pt idx="159578">
                  <c:v>-51.306499999999971</c:v>
                </c:pt>
                <c:pt idx="159579">
                  <c:v>-51.304499999999962</c:v>
                </c:pt>
                <c:pt idx="159580">
                  <c:v>-51.302499999999952</c:v>
                </c:pt>
                <c:pt idx="159581">
                  <c:v>-51.3005</c:v>
                </c:pt>
                <c:pt idx="159582">
                  <c:v>-51.29849999999999</c:v>
                </c:pt>
                <c:pt idx="159583">
                  <c:v>-51.29649999999998</c:v>
                </c:pt>
                <c:pt idx="159584">
                  <c:v>-51.294499999999971</c:v>
                </c:pt>
                <c:pt idx="159585">
                  <c:v>-51.292499999999961</c:v>
                </c:pt>
                <c:pt idx="159586">
                  <c:v>-51.290499999999952</c:v>
                </c:pt>
                <c:pt idx="159587">
                  <c:v>-51.288499999999999</c:v>
                </c:pt>
                <c:pt idx="159588">
                  <c:v>-51.28649999999999</c:v>
                </c:pt>
                <c:pt idx="159589">
                  <c:v>-51.28449999999998</c:v>
                </c:pt>
                <c:pt idx="159590">
                  <c:v>-51.28249999999997</c:v>
                </c:pt>
                <c:pt idx="159591">
                  <c:v>-51.280499999999961</c:v>
                </c:pt>
                <c:pt idx="159592">
                  <c:v>-51.278499999999951</c:v>
                </c:pt>
                <c:pt idx="159593">
                  <c:v>-51.276499999999999</c:v>
                </c:pt>
                <c:pt idx="159594">
                  <c:v>-51.274499999999989</c:v>
                </c:pt>
                <c:pt idx="159595">
                  <c:v>-51.27249999999998</c:v>
                </c:pt>
                <c:pt idx="159596">
                  <c:v>-51.27049999999997</c:v>
                </c:pt>
                <c:pt idx="159597">
                  <c:v>-51.26849999999996</c:v>
                </c:pt>
                <c:pt idx="159598">
                  <c:v>-51.266499999999951</c:v>
                </c:pt>
                <c:pt idx="159599">
                  <c:v>-51.264499999999998</c:v>
                </c:pt>
                <c:pt idx="159600">
                  <c:v>-51.262499999999989</c:v>
                </c:pt>
                <c:pt idx="159601">
                  <c:v>-51.260499999999979</c:v>
                </c:pt>
                <c:pt idx="159602">
                  <c:v>-51.25849999999997</c:v>
                </c:pt>
                <c:pt idx="159603">
                  <c:v>-51.25649999999996</c:v>
                </c:pt>
                <c:pt idx="159604">
                  <c:v>-51.25449999999995</c:v>
                </c:pt>
                <c:pt idx="159605">
                  <c:v>-51.252499999999998</c:v>
                </c:pt>
                <c:pt idx="159606">
                  <c:v>-51.250499999999988</c:v>
                </c:pt>
                <c:pt idx="159607">
                  <c:v>-51.248499999999979</c:v>
                </c:pt>
                <c:pt idx="159608">
                  <c:v>-51.246499999999969</c:v>
                </c:pt>
                <c:pt idx="159609">
                  <c:v>-51.24449999999996</c:v>
                </c:pt>
                <c:pt idx="159610">
                  <c:v>-51.24249999999995</c:v>
                </c:pt>
                <c:pt idx="159611">
                  <c:v>-51.240499999999997</c:v>
                </c:pt>
                <c:pt idx="159612">
                  <c:v>-51.238499999999988</c:v>
                </c:pt>
                <c:pt idx="159613">
                  <c:v>-51.236499999999978</c:v>
                </c:pt>
                <c:pt idx="159614">
                  <c:v>-51.234499999999969</c:v>
                </c:pt>
                <c:pt idx="159615">
                  <c:v>-51.232499999999959</c:v>
                </c:pt>
                <c:pt idx="159616">
                  <c:v>-51.23049999999995</c:v>
                </c:pt>
                <c:pt idx="159617">
                  <c:v>-51.228499999999997</c:v>
                </c:pt>
                <c:pt idx="159618">
                  <c:v>-51.226499999999987</c:v>
                </c:pt>
                <c:pt idx="159619">
                  <c:v>-51.224499999999978</c:v>
                </c:pt>
                <c:pt idx="159620">
                  <c:v>-51.222499999999968</c:v>
                </c:pt>
                <c:pt idx="159621">
                  <c:v>-51.220499999999959</c:v>
                </c:pt>
                <c:pt idx="159622">
                  <c:v>-51.218499999999949</c:v>
                </c:pt>
                <c:pt idx="159623">
                  <c:v>-51.216499999999996</c:v>
                </c:pt>
                <c:pt idx="159624">
                  <c:v>-51.214499999999987</c:v>
                </c:pt>
                <c:pt idx="159625">
                  <c:v>-51.212499999999977</c:v>
                </c:pt>
                <c:pt idx="159626">
                  <c:v>-51.210499999999968</c:v>
                </c:pt>
                <c:pt idx="159627">
                  <c:v>-51.208499999999958</c:v>
                </c:pt>
                <c:pt idx="159628">
                  <c:v>-51.206500000000005</c:v>
                </c:pt>
                <c:pt idx="159629">
                  <c:v>-51.204499999999996</c:v>
                </c:pt>
                <c:pt idx="159630">
                  <c:v>-51.202499999999986</c:v>
                </c:pt>
                <c:pt idx="159631">
                  <c:v>-51.200499999999977</c:v>
                </c:pt>
                <c:pt idx="159632">
                  <c:v>-51.198499999999967</c:v>
                </c:pt>
                <c:pt idx="159633">
                  <c:v>-51.196499999999958</c:v>
                </c:pt>
                <c:pt idx="159634">
                  <c:v>-51.194500000000005</c:v>
                </c:pt>
                <c:pt idx="159635">
                  <c:v>-51.192499999999995</c:v>
                </c:pt>
                <c:pt idx="159636">
                  <c:v>-51.190499999999986</c:v>
                </c:pt>
                <c:pt idx="159637">
                  <c:v>-51.188499999999976</c:v>
                </c:pt>
                <c:pt idx="159638">
                  <c:v>-51.186499999999967</c:v>
                </c:pt>
                <c:pt idx="159639">
                  <c:v>-51.184499999999957</c:v>
                </c:pt>
                <c:pt idx="159640">
                  <c:v>-51.182500000000005</c:v>
                </c:pt>
                <c:pt idx="159641">
                  <c:v>-51.180499999999995</c:v>
                </c:pt>
                <c:pt idx="159642">
                  <c:v>-51.178499999999985</c:v>
                </c:pt>
                <c:pt idx="159643">
                  <c:v>-51.176499999999976</c:v>
                </c:pt>
                <c:pt idx="159644">
                  <c:v>-51.174499999999966</c:v>
                </c:pt>
                <c:pt idx="159645">
                  <c:v>-51.172499999999957</c:v>
                </c:pt>
                <c:pt idx="159646">
                  <c:v>-51.170500000000004</c:v>
                </c:pt>
                <c:pt idx="159647">
                  <c:v>-51.168499999999995</c:v>
                </c:pt>
                <c:pt idx="159648">
                  <c:v>-51.166499999999985</c:v>
                </c:pt>
                <c:pt idx="159649">
                  <c:v>-51.164499999999975</c:v>
                </c:pt>
                <c:pt idx="159650">
                  <c:v>-51.162499999999966</c:v>
                </c:pt>
                <c:pt idx="159651">
                  <c:v>-51.160499999999956</c:v>
                </c:pt>
                <c:pt idx="159652">
                  <c:v>-51.158500000000004</c:v>
                </c:pt>
                <c:pt idx="159653">
                  <c:v>-51.156499999999994</c:v>
                </c:pt>
                <c:pt idx="159654">
                  <c:v>-51.154499999999985</c:v>
                </c:pt>
                <c:pt idx="159655">
                  <c:v>-51.152499999999975</c:v>
                </c:pt>
                <c:pt idx="159656">
                  <c:v>-51.150499999999965</c:v>
                </c:pt>
                <c:pt idx="159657">
                  <c:v>-51.148499999999956</c:v>
                </c:pt>
                <c:pt idx="159658">
                  <c:v>-51.146500000000003</c:v>
                </c:pt>
                <c:pt idx="159659">
                  <c:v>-51.144499999999994</c:v>
                </c:pt>
                <c:pt idx="159660">
                  <c:v>-51.142499999999984</c:v>
                </c:pt>
                <c:pt idx="159661">
                  <c:v>-51.140499999999975</c:v>
                </c:pt>
                <c:pt idx="159662">
                  <c:v>-51.138499999999965</c:v>
                </c:pt>
                <c:pt idx="159663">
                  <c:v>-51.136499999999955</c:v>
                </c:pt>
                <c:pt idx="159664">
                  <c:v>-51.134500000000003</c:v>
                </c:pt>
                <c:pt idx="159665">
                  <c:v>-51.132499999999993</c:v>
                </c:pt>
                <c:pt idx="159666">
                  <c:v>-51.130499999999984</c:v>
                </c:pt>
                <c:pt idx="159667">
                  <c:v>-51.128499999999974</c:v>
                </c:pt>
                <c:pt idx="159668">
                  <c:v>-51.126499999999965</c:v>
                </c:pt>
                <c:pt idx="159669">
                  <c:v>-51.124499999999955</c:v>
                </c:pt>
                <c:pt idx="159670">
                  <c:v>-51.122500000000002</c:v>
                </c:pt>
                <c:pt idx="159671">
                  <c:v>-51.120499999999993</c:v>
                </c:pt>
                <c:pt idx="159672">
                  <c:v>-51.118499999999983</c:v>
                </c:pt>
                <c:pt idx="159673">
                  <c:v>-51.116499999999974</c:v>
                </c:pt>
                <c:pt idx="159674">
                  <c:v>-51.114499999999964</c:v>
                </c:pt>
                <c:pt idx="159675">
                  <c:v>-51.112499999999955</c:v>
                </c:pt>
                <c:pt idx="159676">
                  <c:v>-51.110500000000002</c:v>
                </c:pt>
                <c:pt idx="159677">
                  <c:v>-51.108499999999992</c:v>
                </c:pt>
                <c:pt idx="159678">
                  <c:v>-51.106499999999983</c:v>
                </c:pt>
                <c:pt idx="159679">
                  <c:v>-51.104499999999973</c:v>
                </c:pt>
                <c:pt idx="159680">
                  <c:v>-51.102499999999964</c:v>
                </c:pt>
                <c:pt idx="159681">
                  <c:v>-51.100499999999954</c:v>
                </c:pt>
                <c:pt idx="159682">
                  <c:v>-51.098500000000001</c:v>
                </c:pt>
                <c:pt idx="159683">
                  <c:v>-51.096499999999992</c:v>
                </c:pt>
                <c:pt idx="159684">
                  <c:v>-51.094499999999982</c:v>
                </c:pt>
                <c:pt idx="159685">
                  <c:v>-51.092499999999973</c:v>
                </c:pt>
                <c:pt idx="159686">
                  <c:v>-51.090499999999963</c:v>
                </c:pt>
                <c:pt idx="159687">
                  <c:v>-51.088499999999954</c:v>
                </c:pt>
                <c:pt idx="159688">
                  <c:v>-51.086500000000001</c:v>
                </c:pt>
                <c:pt idx="159689">
                  <c:v>-51.084499999999991</c:v>
                </c:pt>
                <c:pt idx="159690">
                  <c:v>-51.082499999999982</c:v>
                </c:pt>
                <c:pt idx="159691">
                  <c:v>-51.080499999999972</c:v>
                </c:pt>
                <c:pt idx="159692">
                  <c:v>-51.078499999999963</c:v>
                </c:pt>
                <c:pt idx="159693">
                  <c:v>-51.076499999999953</c:v>
                </c:pt>
                <c:pt idx="159694">
                  <c:v>-51.0745</c:v>
                </c:pt>
                <c:pt idx="159695">
                  <c:v>-51.072499999999991</c:v>
                </c:pt>
                <c:pt idx="159696">
                  <c:v>-51.070499999999981</c:v>
                </c:pt>
                <c:pt idx="159697">
                  <c:v>-51.068499999999972</c:v>
                </c:pt>
                <c:pt idx="159698">
                  <c:v>-51.066499999999962</c:v>
                </c:pt>
                <c:pt idx="159699">
                  <c:v>-51.064499999999953</c:v>
                </c:pt>
                <c:pt idx="159700">
                  <c:v>-51.0625</c:v>
                </c:pt>
                <c:pt idx="159701">
                  <c:v>-51.06049999999999</c:v>
                </c:pt>
                <c:pt idx="159702">
                  <c:v>-51.058499999999981</c:v>
                </c:pt>
                <c:pt idx="159703">
                  <c:v>-51.056499999999971</c:v>
                </c:pt>
                <c:pt idx="159704">
                  <c:v>-51.054499999999962</c:v>
                </c:pt>
                <c:pt idx="159705">
                  <c:v>-51.052499999999952</c:v>
                </c:pt>
                <c:pt idx="159706">
                  <c:v>-51.0505</c:v>
                </c:pt>
                <c:pt idx="159707">
                  <c:v>-51.04849999999999</c:v>
                </c:pt>
                <c:pt idx="159708">
                  <c:v>-51.04649999999998</c:v>
                </c:pt>
                <c:pt idx="159709">
                  <c:v>-51.044499999999971</c:v>
                </c:pt>
                <c:pt idx="159710">
                  <c:v>-51.042499999999961</c:v>
                </c:pt>
                <c:pt idx="159711">
                  <c:v>-51.040499999999952</c:v>
                </c:pt>
                <c:pt idx="159712">
                  <c:v>-51.038499999999999</c:v>
                </c:pt>
                <c:pt idx="159713">
                  <c:v>-51.03649999999999</c:v>
                </c:pt>
                <c:pt idx="159714">
                  <c:v>-51.03449999999998</c:v>
                </c:pt>
                <c:pt idx="159715">
                  <c:v>-51.03249999999997</c:v>
                </c:pt>
                <c:pt idx="159716">
                  <c:v>-51.030499999999961</c:v>
                </c:pt>
                <c:pt idx="159717">
                  <c:v>-51.028499999999951</c:v>
                </c:pt>
                <c:pt idx="159718">
                  <c:v>-51.026499999999999</c:v>
                </c:pt>
                <c:pt idx="159719">
                  <c:v>-51.024499999999989</c:v>
                </c:pt>
                <c:pt idx="159720">
                  <c:v>-51.02249999999998</c:v>
                </c:pt>
                <c:pt idx="159721">
                  <c:v>-51.02049999999997</c:v>
                </c:pt>
                <c:pt idx="159722">
                  <c:v>-51.01849999999996</c:v>
                </c:pt>
                <c:pt idx="159723">
                  <c:v>-51.016499999999951</c:v>
                </c:pt>
                <c:pt idx="159724">
                  <c:v>-51.014499999999998</c:v>
                </c:pt>
                <c:pt idx="159725">
                  <c:v>-51.012499999999989</c:v>
                </c:pt>
                <c:pt idx="159726">
                  <c:v>-51.010499999999979</c:v>
                </c:pt>
                <c:pt idx="159727">
                  <c:v>-51.00849999999997</c:v>
                </c:pt>
                <c:pt idx="159728">
                  <c:v>-51.00649999999996</c:v>
                </c:pt>
                <c:pt idx="159729">
                  <c:v>-51.00449999999995</c:v>
                </c:pt>
                <c:pt idx="159730">
                  <c:v>-51.002499999999998</c:v>
                </c:pt>
                <c:pt idx="159731">
                  <c:v>-51.000499999999988</c:v>
                </c:pt>
                <c:pt idx="159732">
                  <c:v>-50.998499999999979</c:v>
                </c:pt>
                <c:pt idx="159733">
                  <c:v>-50.996499999999969</c:v>
                </c:pt>
                <c:pt idx="159734">
                  <c:v>-50.99449999999996</c:v>
                </c:pt>
                <c:pt idx="159735">
                  <c:v>-50.99249999999995</c:v>
                </c:pt>
                <c:pt idx="159736">
                  <c:v>-50.990499999999997</c:v>
                </c:pt>
                <c:pt idx="159737">
                  <c:v>-50.988499999999988</c:v>
                </c:pt>
                <c:pt idx="159738">
                  <c:v>-50.986499999999978</c:v>
                </c:pt>
                <c:pt idx="159739">
                  <c:v>-50.984499999999969</c:v>
                </c:pt>
                <c:pt idx="159740">
                  <c:v>-50.982499999999959</c:v>
                </c:pt>
                <c:pt idx="159741">
                  <c:v>-50.98049999999995</c:v>
                </c:pt>
                <c:pt idx="159742">
                  <c:v>-50.978499999999997</c:v>
                </c:pt>
                <c:pt idx="159743">
                  <c:v>-50.976499999999987</c:v>
                </c:pt>
                <c:pt idx="159744">
                  <c:v>-50.974499999999978</c:v>
                </c:pt>
                <c:pt idx="159745">
                  <c:v>-50.972499999999968</c:v>
                </c:pt>
                <c:pt idx="159746">
                  <c:v>-50.970499999999959</c:v>
                </c:pt>
                <c:pt idx="159747">
                  <c:v>-50.968499999999949</c:v>
                </c:pt>
                <c:pt idx="159748">
                  <c:v>-50.966499999999996</c:v>
                </c:pt>
                <c:pt idx="159749">
                  <c:v>-50.964499999999987</c:v>
                </c:pt>
                <c:pt idx="159750">
                  <c:v>-50.962499999999977</c:v>
                </c:pt>
                <c:pt idx="159751">
                  <c:v>-50.960499999999968</c:v>
                </c:pt>
                <c:pt idx="159752">
                  <c:v>-50.958499999999958</c:v>
                </c:pt>
                <c:pt idx="159753">
                  <c:v>-50.956500000000005</c:v>
                </c:pt>
                <c:pt idx="159754">
                  <c:v>-50.954499999999996</c:v>
                </c:pt>
                <c:pt idx="159755">
                  <c:v>-50.952499999999986</c:v>
                </c:pt>
                <c:pt idx="159756">
                  <c:v>-50.950499999999977</c:v>
                </c:pt>
                <c:pt idx="159757">
                  <c:v>-50.948499999999967</c:v>
                </c:pt>
                <c:pt idx="159758">
                  <c:v>-50.946499999999958</c:v>
                </c:pt>
                <c:pt idx="159759">
                  <c:v>-50.944500000000005</c:v>
                </c:pt>
                <c:pt idx="159760">
                  <c:v>-50.942499999999995</c:v>
                </c:pt>
                <c:pt idx="159761">
                  <c:v>-50.940499999999986</c:v>
                </c:pt>
                <c:pt idx="159762">
                  <c:v>-50.938499999999976</c:v>
                </c:pt>
                <c:pt idx="159763">
                  <c:v>-50.936499999999967</c:v>
                </c:pt>
                <c:pt idx="159764">
                  <c:v>-50.934499999999957</c:v>
                </c:pt>
                <c:pt idx="159765">
                  <c:v>-50.932500000000005</c:v>
                </c:pt>
                <c:pt idx="159766">
                  <c:v>-50.930499999999995</c:v>
                </c:pt>
                <c:pt idx="159767">
                  <c:v>-50.928499999999985</c:v>
                </c:pt>
                <c:pt idx="159768">
                  <c:v>-50.926499999999976</c:v>
                </c:pt>
                <c:pt idx="159769">
                  <c:v>-50.924499999999966</c:v>
                </c:pt>
                <c:pt idx="159770">
                  <c:v>-50.922499999999957</c:v>
                </c:pt>
                <c:pt idx="159771">
                  <c:v>-50.920500000000004</c:v>
                </c:pt>
                <c:pt idx="159772">
                  <c:v>-50.918499999999995</c:v>
                </c:pt>
                <c:pt idx="159773">
                  <c:v>-50.916499999999985</c:v>
                </c:pt>
                <c:pt idx="159774">
                  <c:v>-50.914499999999975</c:v>
                </c:pt>
                <c:pt idx="159775">
                  <c:v>-50.912499999999966</c:v>
                </c:pt>
                <c:pt idx="159776">
                  <c:v>-50.910499999999956</c:v>
                </c:pt>
                <c:pt idx="159777">
                  <c:v>-50.908500000000004</c:v>
                </c:pt>
                <c:pt idx="159778">
                  <c:v>-50.906499999999994</c:v>
                </c:pt>
                <c:pt idx="159779">
                  <c:v>-50.904499999999985</c:v>
                </c:pt>
                <c:pt idx="159780">
                  <c:v>-50.902499999999975</c:v>
                </c:pt>
                <c:pt idx="159781">
                  <c:v>-50.900499999999965</c:v>
                </c:pt>
                <c:pt idx="159782">
                  <c:v>-50.898499999999956</c:v>
                </c:pt>
                <c:pt idx="159783">
                  <c:v>-50.896500000000003</c:v>
                </c:pt>
                <c:pt idx="159784">
                  <c:v>-50.894499999999994</c:v>
                </c:pt>
                <c:pt idx="159785">
                  <c:v>-50.892499999999984</c:v>
                </c:pt>
                <c:pt idx="159786">
                  <c:v>-50.890499999999975</c:v>
                </c:pt>
                <c:pt idx="159787">
                  <c:v>-50.888499999999965</c:v>
                </c:pt>
                <c:pt idx="159788">
                  <c:v>-50.886499999999955</c:v>
                </c:pt>
                <c:pt idx="159789">
                  <c:v>-50.884500000000003</c:v>
                </c:pt>
                <c:pt idx="159790">
                  <c:v>-50.882499999999993</c:v>
                </c:pt>
                <c:pt idx="159791">
                  <c:v>-50.880499999999984</c:v>
                </c:pt>
                <c:pt idx="159792">
                  <c:v>-50.878499999999974</c:v>
                </c:pt>
                <c:pt idx="159793">
                  <c:v>-50.876499999999965</c:v>
                </c:pt>
                <c:pt idx="159794">
                  <c:v>-50.874499999999955</c:v>
                </c:pt>
                <c:pt idx="159795">
                  <c:v>-50.872500000000002</c:v>
                </c:pt>
                <c:pt idx="159796">
                  <c:v>-50.870499999999993</c:v>
                </c:pt>
                <c:pt idx="159797">
                  <c:v>-50.868499999999983</c:v>
                </c:pt>
                <c:pt idx="159798">
                  <c:v>-50.866499999999974</c:v>
                </c:pt>
                <c:pt idx="159799">
                  <c:v>-50.864499999999964</c:v>
                </c:pt>
                <c:pt idx="159800">
                  <c:v>-50.862499999999955</c:v>
                </c:pt>
                <c:pt idx="159801">
                  <c:v>-50.860500000000002</c:v>
                </c:pt>
                <c:pt idx="159802">
                  <c:v>-50.858499999999992</c:v>
                </c:pt>
                <c:pt idx="159803">
                  <c:v>-50.856499999999983</c:v>
                </c:pt>
                <c:pt idx="159804">
                  <c:v>-50.854499999999973</c:v>
                </c:pt>
                <c:pt idx="159805">
                  <c:v>-50.852499999999964</c:v>
                </c:pt>
                <c:pt idx="159806">
                  <c:v>-50.850499999999954</c:v>
                </c:pt>
                <c:pt idx="159807">
                  <c:v>-50.848500000000001</c:v>
                </c:pt>
                <c:pt idx="159808">
                  <c:v>-50.846499999999992</c:v>
                </c:pt>
                <c:pt idx="159809">
                  <c:v>-50.844499999999982</c:v>
                </c:pt>
                <c:pt idx="159810">
                  <c:v>-50.842499999999973</c:v>
                </c:pt>
                <c:pt idx="159811">
                  <c:v>-50.840499999999963</c:v>
                </c:pt>
                <c:pt idx="159812">
                  <c:v>-50.838499999999954</c:v>
                </c:pt>
                <c:pt idx="159813">
                  <c:v>-50.836500000000001</c:v>
                </c:pt>
                <c:pt idx="159814">
                  <c:v>-50.834499999999991</c:v>
                </c:pt>
                <c:pt idx="159815">
                  <c:v>-50.832499999999982</c:v>
                </c:pt>
                <c:pt idx="159816">
                  <c:v>-50.830499999999972</c:v>
                </c:pt>
                <c:pt idx="159817">
                  <c:v>-50.828499999999963</c:v>
                </c:pt>
                <c:pt idx="159818">
                  <c:v>-50.826499999999953</c:v>
                </c:pt>
                <c:pt idx="159819">
                  <c:v>-50.8245</c:v>
                </c:pt>
                <c:pt idx="159820">
                  <c:v>-50.822499999999991</c:v>
                </c:pt>
                <c:pt idx="159821">
                  <c:v>-50.820499999999981</c:v>
                </c:pt>
                <c:pt idx="159822">
                  <c:v>-50.818499999999972</c:v>
                </c:pt>
                <c:pt idx="159823">
                  <c:v>-50.816499999999962</c:v>
                </c:pt>
                <c:pt idx="159824">
                  <c:v>-50.814499999999953</c:v>
                </c:pt>
                <c:pt idx="159825">
                  <c:v>-50.8125</c:v>
                </c:pt>
                <c:pt idx="159826">
                  <c:v>-50.81049999999999</c:v>
                </c:pt>
                <c:pt idx="159827">
                  <c:v>-50.808499999999981</c:v>
                </c:pt>
                <c:pt idx="159828">
                  <c:v>-50.806499999999971</c:v>
                </c:pt>
                <c:pt idx="159829">
                  <c:v>-50.804499999999962</c:v>
                </c:pt>
                <c:pt idx="159830">
                  <c:v>-50.802499999999952</c:v>
                </c:pt>
                <c:pt idx="159831">
                  <c:v>-50.8005</c:v>
                </c:pt>
                <c:pt idx="159832">
                  <c:v>-50.79849999999999</c:v>
                </c:pt>
                <c:pt idx="159833">
                  <c:v>-50.79649999999998</c:v>
                </c:pt>
                <c:pt idx="159834">
                  <c:v>-50.794499999999971</c:v>
                </c:pt>
                <c:pt idx="159835">
                  <c:v>-50.792499999999961</c:v>
                </c:pt>
                <c:pt idx="159836">
                  <c:v>-50.790499999999952</c:v>
                </c:pt>
                <c:pt idx="159837">
                  <c:v>-50.788499999999999</c:v>
                </c:pt>
                <c:pt idx="159838">
                  <c:v>-50.78649999999999</c:v>
                </c:pt>
                <c:pt idx="159839">
                  <c:v>-50.78449999999998</c:v>
                </c:pt>
                <c:pt idx="159840">
                  <c:v>-50.78249999999997</c:v>
                </c:pt>
                <c:pt idx="159841">
                  <c:v>-50.780499999999961</c:v>
                </c:pt>
                <c:pt idx="159842">
                  <c:v>-50.778499999999951</c:v>
                </c:pt>
                <c:pt idx="159843">
                  <c:v>-50.776499999999999</c:v>
                </c:pt>
                <c:pt idx="159844">
                  <c:v>-50.774499999999989</c:v>
                </c:pt>
                <c:pt idx="159845">
                  <c:v>-50.77249999999998</c:v>
                </c:pt>
                <c:pt idx="159846">
                  <c:v>-50.77049999999997</c:v>
                </c:pt>
                <c:pt idx="159847">
                  <c:v>-50.76849999999996</c:v>
                </c:pt>
                <c:pt idx="159848">
                  <c:v>-50.766499999999951</c:v>
                </c:pt>
                <c:pt idx="159849">
                  <c:v>-50.764499999999998</c:v>
                </c:pt>
                <c:pt idx="159850">
                  <c:v>-50.762499999999989</c:v>
                </c:pt>
                <c:pt idx="159851">
                  <c:v>-50.760499999999979</c:v>
                </c:pt>
                <c:pt idx="159852">
                  <c:v>-50.75849999999997</c:v>
                </c:pt>
                <c:pt idx="159853">
                  <c:v>-50.75649999999996</c:v>
                </c:pt>
                <c:pt idx="159854">
                  <c:v>-50.75449999999995</c:v>
                </c:pt>
                <c:pt idx="159855">
                  <c:v>-50.752499999999998</c:v>
                </c:pt>
                <c:pt idx="159856">
                  <c:v>-50.750499999999988</c:v>
                </c:pt>
                <c:pt idx="159857">
                  <c:v>-50.748499999999979</c:v>
                </c:pt>
                <c:pt idx="159858">
                  <c:v>-50.746499999999969</c:v>
                </c:pt>
                <c:pt idx="159859">
                  <c:v>-50.74449999999996</c:v>
                </c:pt>
                <c:pt idx="159860">
                  <c:v>-50.74249999999995</c:v>
                </c:pt>
                <c:pt idx="159861">
                  <c:v>-50.740499999999997</c:v>
                </c:pt>
                <c:pt idx="159862">
                  <c:v>-50.738499999999988</c:v>
                </c:pt>
                <c:pt idx="159863">
                  <c:v>-50.736499999999978</c:v>
                </c:pt>
                <c:pt idx="159864">
                  <c:v>-50.734499999999969</c:v>
                </c:pt>
                <c:pt idx="159865">
                  <c:v>-50.732499999999959</c:v>
                </c:pt>
                <c:pt idx="159866">
                  <c:v>-50.73049999999995</c:v>
                </c:pt>
                <c:pt idx="159867">
                  <c:v>-50.728499999999997</c:v>
                </c:pt>
                <c:pt idx="159868">
                  <c:v>-50.726499999999987</c:v>
                </c:pt>
                <c:pt idx="159869">
                  <c:v>-50.724499999999978</c:v>
                </c:pt>
                <c:pt idx="159870">
                  <c:v>-50.722499999999968</c:v>
                </c:pt>
                <c:pt idx="159871">
                  <c:v>-50.720499999999959</c:v>
                </c:pt>
                <c:pt idx="159872">
                  <c:v>-50.718499999999949</c:v>
                </c:pt>
                <c:pt idx="159873">
                  <c:v>-50.716499999999996</c:v>
                </c:pt>
                <c:pt idx="159874">
                  <c:v>-50.714499999999987</c:v>
                </c:pt>
                <c:pt idx="159875">
                  <c:v>-50.712499999999977</c:v>
                </c:pt>
                <c:pt idx="159876">
                  <c:v>-50.710499999999968</c:v>
                </c:pt>
                <c:pt idx="159877">
                  <c:v>-50.708499999999958</c:v>
                </c:pt>
                <c:pt idx="159878">
                  <c:v>-50.706500000000005</c:v>
                </c:pt>
                <c:pt idx="159879">
                  <c:v>-50.704499999999996</c:v>
                </c:pt>
                <c:pt idx="159880">
                  <c:v>-50.702499999999986</c:v>
                </c:pt>
                <c:pt idx="159881">
                  <c:v>-50.700499999999977</c:v>
                </c:pt>
                <c:pt idx="159882">
                  <c:v>-50.698499999999967</c:v>
                </c:pt>
                <c:pt idx="159883">
                  <c:v>-50.696499999999958</c:v>
                </c:pt>
                <c:pt idx="159884">
                  <c:v>-50.694500000000005</c:v>
                </c:pt>
                <c:pt idx="159885">
                  <c:v>-50.692499999999995</c:v>
                </c:pt>
                <c:pt idx="159886">
                  <c:v>-50.690499999999986</c:v>
                </c:pt>
                <c:pt idx="159887">
                  <c:v>-50.688499999999976</c:v>
                </c:pt>
                <c:pt idx="159888">
                  <c:v>-50.686499999999967</c:v>
                </c:pt>
                <c:pt idx="159889">
                  <c:v>-50.684499999999957</c:v>
                </c:pt>
                <c:pt idx="159890">
                  <c:v>-50.682500000000005</c:v>
                </c:pt>
                <c:pt idx="159891">
                  <c:v>-50.680499999999995</c:v>
                </c:pt>
                <c:pt idx="159892">
                  <c:v>-50.678499999999985</c:v>
                </c:pt>
                <c:pt idx="159893">
                  <c:v>-50.676499999999976</c:v>
                </c:pt>
                <c:pt idx="159894">
                  <c:v>-50.674499999999966</c:v>
                </c:pt>
                <c:pt idx="159895">
                  <c:v>-50.672499999999957</c:v>
                </c:pt>
                <c:pt idx="159896">
                  <c:v>-50.670500000000004</c:v>
                </c:pt>
                <c:pt idx="159897">
                  <c:v>-50.668499999999995</c:v>
                </c:pt>
                <c:pt idx="159898">
                  <c:v>-50.666499999999985</c:v>
                </c:pt>
                <c:pt idx="159899">
                  <c:v>-50.664499999999975</c:v>
                </c:pt>
                <c:pt idx="159900">
                  <c:v>-50.662499999999966</c:v>
                </c:pt>
                <c:pt idx="159901">
                  <c:v>-50.660499999999956</c:v>
                </c:pt>
                <c:pt idx="159902">
                  <c:v>-50.658500000000004</c:v>
                </c:pt>
                <c:pt idx="159903">
                  <c:v>-50.656499999999994</c:v>
                </c:pt>
                <c:pt idx="159904">
                  <c:v>-50.654499999999985</c:v>
                </c:pt>
                <c:pt idx="159905">
                  <c:v>-50.652499999999975</c:v>
                </c:pt>
                <c:pt idx="159906">
                  <c:v>-50.650499999999965</c:v>
                </c:pt>
                <c:pt idx="159907">
                  <c:v>-50.648499999999956</c:v>
                </c:pt>
                <c:pt idx="159908">
                  <c:v>-50.646500000000003</c:v>
                </c:pt>
                <c:pt idx="159909">
                  <c:v>-50.644499999999994</c:v>
                </c:pt>
                <c:pt idx="159910">
                  <c:v>-50.642499999999984</c:v>
                </c:pt>
                <c:pt idx="159911">
                  <c:v>-50.640499999999975</c:v>
                </c:pt>
                <c:pt idx="159912">
                  <c:v>-50.638499999999965</c:v>
                </c:pt>
                <c:pt idx="159913">
                  <c:v>-50.636499999999955</c:v>
                </c:pt>
                <c:pt idx="159914">
                  <c:v>-50.634500000000003</c:v>
                </c:pt>
                <c:pt idx="159915">
                  <c:v>-50.632499999999993</c:v>
                </c:pt>
                <c:pt idx="159916">
                  <c:v>-50.630499999999984</c:v>
                </c:pt>
                <c:pt idx="159917">
                  <c:v>-50.628499999999974</c:v>
                </c:pt>
                <c:pt idx="159918">
                  <c:v>-50.626499999999965</c:v>
                </c:pt>
                <c:pt idx="159919">
                  <c:v>-50.624499999999955</c:v>
                </c:pt>
                <c:pt idx="159920">
                  <c:v>-50.622500000000002</c:v>
                </c:pt>
                <c:pt idx="159921">
                  <c:v>-50.620499999999993</c:v>
                </c:pt>
                <c:pt idx="159922">
                  <c:v>-50.618499999999983</c:v>
                </c:pt>
                <c:pt idx="159923">
                  <c:v>-50.616499999999974</c:v>
                </c:pt>
                <c:pt idx="159924">
                  <c:v>-50.614499999999964</c:v>
                </c:pt>
                <c:pt idx="159925">
                  <c:v>-50.612499999999955</c:v>
                </c:pt>
                <c:pt idx="159926">
                  <c:v>-50.610500000000002</c:v>
                </c:pt>
                <c:pt idx="159927">
                  <c:v>-50.608499999999992</c:v>
                </c:pt>
                <c:pt idx="159928">
                  <c:v>-50.606499999999983</c:v>
                </c:pt>
                <c:pt idx="159929">
                  <c:v>-50.604499999999973</c:v>
                </c:pt>
                <c:pt idx="159930">
                  <c:v>-50.602499999999964</c:v>
                </c:pt>
                <c:pt idx="159931">
                  <c:v>-50.600499999999954</c:v>
                </c:pt>
                <c:pt idx="159932">
                  <c:v>-50.598500000000001</c:v>
                </c:pt>
                <c:pt idx="159933">
                  <c:v>-50.596499999999992</c:v>
                </c:pt>
                <c:pt idx="159934">
                  <c:v>-50.594499999999982</c:v>
                </c:pt>
                <c:pt idx="159935">
                  <c:v>-50.592499999999973</c:v>
                </c:pt>
                <c:pt idx="159936">
                  <c:v>-50.590499999999963</c:v>
                </c:pt>
                <c:pt idx="159937">
                  <c:v>-50.588499999999954</c:v>
                </c:pt>
                <c:pt idx="159938">
                  <c:v>-50.586500000000001</c:v>
                </c:pt>
                <c:pt idx="159939">
                  <c:v>-50.584499999999991</c:v>
                </c:pt>
                <c:pt idx="159940">
                  <c:v>-50.582499999999982</c:v>
                </c:pt>
                <c:pt idx="159941">
                  <c:v>-50.580499999999972</c:v>
                </c:pt>
                <c:pt idx="159942">
                  <c:v>-50.578499999999963</c:v>
                </c:pt>
                <c:pt idx="159943">
                  <c:v>-50.576499999999953</c:v>
                </c:pt>
                <c:pt idx="159944">
                  <c:v>-50.5745</c:v>
                </c:pt>
                <c:pt idx="159945">
                  <c:v>-50.572499999999991</c:v>
                </c:pt>
                <c:pt idx="159946">
                  <c:v>-50.570499999999981</c:v>
                </c:pt>
                <c:pt idx="159947">
                  <c:v>-50.568499999999972</c:v>
                </c:pt>
                <c:pt idx="159948">
                  <c:v>-50.566499999999962</c:v>
                </c:pt>
                <c:pt idx="159949">
                  <c:v>-50.564499999999953</c:v>
                </c:pt>
                <c:pt idx="159950">
                  <c:v>-50.5625</c:v>
                </c:pt>
                <c:pt idx="159951">
                  <c:v>-50.56049999999999</c:v>
                </c:pt>
                <c:pt idx="159952">
                  <c:v>-50.558499999999981</c:v>
                </c:pt>
                <c:pt idx="159953">
                  <c:v>-50.556499999999971</c:v>
                </c:pt>
                <c:pt idx="159954">
                  <c:v>-50.554499999999962</c:v>
                </c:pt>
                <c:pt idx="159955">
                  <c:v>-50.552499999999952</c:v>
                </c:pt>
                <c:pt idx="159956">
                  <c:v>-50.5505</c:v>
                </c:pt>
                <c:pt idx="159957">
                  <c:v>-50.54849999999999</c:v>
                </c:pt>
                <c:pt idx="159958">
                  <c:v>-50.54649999999998</c:v>
                </c:pt>
                <c:pt idx="159959">
                  <c:v>-50.544499999999971</c:v>
                </c:pt>
                <c:pt idx="159960">
                  <c:v>-50.542499999999961</c:v>
                </c:pt>
                <c:pt idx="159961">
                  <c:v>-50.540499999999952</c:v>
                </c:pt>
                <c:pt idx="159962">
                  <c:v>-50.538499999999999</c:v>
                </c:pt>
                <c:pt idx="159963">
                  <c:v>-50.53649999999999</c:v>
                </c:pt>
                <c:pt idx="159964">
                  <c:v>-50.53449999999998</c:v>
                </c:pt>
                <c:pt idx="159965">
                  <c:v>-50.53249999999997</c:v>
                </c:pt>
                <c:pt idx="159966">
                  <c:v>-50.530499999999961</c:v>
                </c:pt>
                <c:pt idx="159967">
                  <c:v>-50.528499999999951</c:v>
                </c:pt>
                <c:pt idx="159968">
                  <c:v>-50.526499999999999</c:v>
                </c:pt>
                <c:pt idx="159969">
                  <c:v>-50.524499999999989</c:v>
                </c:pt>
                <c:pt idx="159970">
                  <c:v>-50.52249999999998</c:v>
                </c:pt>
                <c:pt idx="159971">
                  <c:v>-50.52049999999997</c:v>
                </c:pt>
                <c:pt idx="159972">
                  <c:v>-50.51849999999996</c:v>
                </c:pt>
                <c:pt idx="159973">
                  <c:v>-50.516499999999951</c:v>
                </c:pt>
                <c:pt idx="159974">
                  <c:v>-50.514499999999998</c:v>
                </c:pt>
                <c:pt idx="159975">
                  <c:v>-50.512499999999989</c:v>
                </c:pt>
                <c:pt idx="159976">
                  <c:v>-50.510499999999979</c:v>
                </c:pt>
                <c:pt idx="159977">
                  <c:v>-50.50849999999997</c:v>
                </c:pt>
                <c:pt idx="159978">
                  <c:v>-50.50649999999996</c:v>
                </c:pt>
                <c:pt idx="159979">
                  <c:v>-50.50449999999995</c:v>
                </c:pt>
                <c:pt idx="159980">
                  <c:v>-50.502499999999998</c:v>
                </c:pt>
                <c:pt idx="159981">
                  <c:v>-50.500499999999988</c:v>
                </c:pt>
                <c:pt idx="159982">
                  <c:v>-50.498499999999979</c:v>
                </c:pt>
                <c:pt idx="159983">
                  <c:v>-50.496499999999969</c:v>
                </c:pt>
                <c:pt idx="159984">
                  <c:v>-50.49449999999996</c:v>
                </c:pt>
                <c:pt idx="159985">
                  <c:v>-50.49249999999995</c:v>
                </c:pt>
                <c:pt idx="159986">
                  <c:v>-50.490499999999997</c:v>
                </c:pt>
                <c:pt idx="159987">
                  <c:v>-50.488499999999988</c:v>
                </c:pt>
                <c:pt idx="159988">
                  <c:v>-50.486499999999978</c:v>
                </c:pt>
                <c:pt idx="159989">
                  <c:v>-50.484499999999969</c:v>
                </c:pt>
                <c:pt idx="159990">
                  <c:v>-50.482499999999959</c:v>
                </c:pt>
                <c:pt idx="159991">
                  <c:v>-50.48049999999995</c:v>
                </c:pt>
                <c:pt idx="159992">
                  <c:v>-50.478499999999997</c:v>
                </c:pt>
                <c:pt idx="159993">
                  <c:v>-50.476499999999987</c:v>
                </c:pt>
                <c:pt idx="159994">
                  <c:v>-50.474499999999978</c:v>
                </c:pt>
                <c:pt idx="159995">
                  <c:v>-50.472499999999968</c:v>
                </c:pt>
                <c:pt idx="159996">
                  <c:v>-50.470499999999959</c:v>
                </c:pt>
                <c:pt idx="159997">
                  <c:v>-50.468499999999949</c:v>
                </c:pt>
                <c:pt idx="159998">
                  <c:v>-50.466499999999996</c:v>
                </c:pt>
                <c:pt idx="159999">
                  <c:v>-50.464499999999987</c:v>
                </c:pt>
                <c:pt idx="160000">
                  <c:v>-50.462499999999977</c:v>
                </c:pt>
                <c:pt idx="160001">
                  <c:v>-50.460499999999968</c:v>
                </c:pt>
                <c:pt idx="160002">
                  <c:v>-50.458499999999958</c:v>
                </c:pt>
                <c:pt idx="160003">
                  <c:v>-50.456500000000005</c:v>
                </c:pt>
                <c:pt idx="160004">
                  <c:v>-50.454499999999996</c:v>
                </c:pt>
                <c:pt idx="160005">
                  <c:v>-50.452499999999986</c:v>
                </c:pt>
                <c:pt idx="160006">
                  <c:v>-50.450499999999977</c:v>
                </c:pt>
                <c:pt idx="160007">
                  <c:v>-50.448499999999967</c:v>
                </c:pt>
                <c:pt idx="160008">
                  <c:v>-50.446499999999958</c:v>
                </c:pt>
                <c:pt idx="160009">
                  <c:v>-50.444500000000005</c:v>
                </c:pt>
                <c:pt idx="160010">
                  <c:v>-50.442499999999995</c:v>
                </c:pt>
                <c:pt idx="160011">
                  <c:v>-50.440499999999986</c:v>
                </c:pt>
                <c:pt idx="160012">
                  <c:v>-50.438499999999976</c:v>
                </c:pt>
                <c:pt idx="160013">
                  <c:v>-50.436499999999967</c:v>
                </c:pt>
                <c:pt idx="160014">
                  <c:v>-50.434499999999957</c:v>
                </c:pt>
                <c:pt idx="160015">
                  <c:v>-50.432500000000005</c:v>
                </c:pt>
                <c:pt idx="160016">
                  <c:v>-50.430499999999995</c:v>
                </c:pt>
                <c:pt idx="160017">
                  <c:v>-50.428499999999985</c:v>
                </c:pt>
                <c:pt idx="160018">
                  <c:v>-50.426499999999976</c:v>
                </c:pt>
                <c:pt idx="160019">
                  <c:v>-50.424499999999966</c:v>
                </c:pt>
                <c:pt idx="160020">
                  <c:v>-50.422499999999957</c:v>
                </c:pt>
                <c:pt idx="160021">
                  <c:v>-50.420500000000004</c:v>
                </c:pt>
                <c:pt idx="160022">
                  <c:v>-50.418499999999995</c:v>
                </c:pt>
                <c:pt idx="160023">
                  <c:v>-50.416499999999985</c:v>
                </c:pt>
                <c:pt idx="160024">
                  <c:v>-50.414499999999975</c:v>
                </c:pt>
                <c:pt idx="160025">
                  <c:v>-50.412499999999966</c:v>
                </c:pt>
                <c:pt idx="160026">
                  <c:v>-50.410499999999956</c:v>
                </c:pt>
                <c:pt idx="160027">
                  <c:v>-50.408500000000004</c:v>
                </c:pt>
                <c:pt idx="160028">
                  <c:v>-50.406499999999994</c:v>
                </c:pt>
                <c:pt idx="160029">
                  <c:v>-50.404499999999985</c:v>
                </c:pt>
                <c:pt idx="160030">
                  <c:v>-50.402499999999975</c:v>
                </c:pt>
                <c:pt idx="160031">
                  <c:v>-50.400499999999965</c:v>
                </c:pt>
                <c:pt idx="160032">
                  <c:v>-50.398499999999956</c:v>
                </c:pt>
                <c:pt idx="160033">
                  <c:v>-50.396500000000003</c:v>
                </c:pt>
                <c:pt idx="160034">
                  <c:v>-50.394499999999994</c:v>
                </c:pt>
                <c:pt idx="160035">
                  <c:v>-50.392499999999984</c:v>
                </c:pt>
                <c:pt idx="160036">
                  <c:v>-50.390499999999975</c:v>
                </c:pt>
                <c:pt idx="160037">
                  <c:v>-50.388499999999965</c:v>
                </c:pt>
                <c:pt idx="160038">
                  <c:v>-50.386499999999955</c:v>
                </c:pt>
                <c:pt idx="160039">
                  <c:v>-50.384500000000003</c:v>
                </c:pt>
                <c:pt idx="160040">
                  <c:v>-50.382499999999993</c:v>
                </c:pt>
                <c:pt idx="160041">
                  <c:v>-50.380499999999984</c:v>
                </c:pt>
                <c:pt idx="160042">
                  <c:v>-50.378499999999974</c:v>
                </c:pt>
                <c:pt idx="160043">
                  <c:v>-50.376499999999965</c:v>
                </c:pt>
                <c:pt idx="160044">
                  <c:v>-50.374499999999955</c:v>
                </c:pt>
                <c:pt idx="160045">
                  <c:v>-50.372500000000002</c:v>
                </c:pt>
                <c:pt idx="160046">
                  <c:v>-50.370499999999993</c:v>
                </c:pt>
                <c:pt idx="160047">
                  <c:v>-50.368499999999983</c:v>
                </c:pt>
                <c:pt idx="160048">
                  <c:v>-50.366499999999974</c:v>
                </c:pt>
                <c:pt idx="160049">
                  <c:v>-50.364499999999964</c:v>
                </c:pt>
                <c:pt idx="160050">
                  <c:v>-50.362499999999955</c:v>
                </c:pt>
                <c:pt idx="160051">
                  <c:v>-50.360500000000002</c:v>
                </c:pt>
                <c:pt idx="160052">
                  <c:v>-50.358499999999992</c:v>
                </c:pt>
                <c:pt idx="160053">
                  <c:v>-50.356499999999983</c:v>
                </c:pt>
                <c:pt idx="160054">
                  <c:v>-50.354499999999973</c:v>
                </c:pt>
                <c:pt idx="160055">
                  <c:v>-50.352499999999964</c:v>
                </c:pt>
                <c:pt idx="160056">
                  <c:v>-50.350499999999954</c:v>
                </c:pt>
                <c:pt idx="160057">
                  <c:v>-50.348500000000001</c:v>
                </c:pt>
                <c:pt idx="160058">
                  <c:v>-50.346499999999992</c:v>
                </c:pt>
                <c:pt idx="160059">
                  <c:v>-50.344499999999982</c:v>
                </c:pt>
                <c:pt idx="160060">
                  <c:v>-50.342499999999973</c:v>
                </c:pt>
                <c:pt idx="160061">
                  <c:v>-50.340499999999963</c:v>
                </c:pt>
                <c:pt idx="160062">
                  <c:v>-50.338499999999954</c:v>
                </c:pt>
                <c:pt idx="160063">
                  <c:v>-50.336500000000001</c:v>
                </c:pt>
                <c:pt idx="160064">
                  <c:v>-50.334499999999991</c:v>
                </c:pt>
                <c:pt idx="160065">
                  <c:v>-50.332499999999982</c:v>
                </c:pt>
                <c:pt idx="160066">
                  <c:v>-50.330499999999972</c:v>
                </c:pt>
                <c:pt idx="160067">
                  <c:v>-50.328499999999963</c:v>
                </c:pt>
                <c:pt idx="160068">
                  <c:v>-50.326499999999953</c:v>
                </c:pt>
                <c:pt idx="160069">
                  <c:v>-50.3245</c:v>
                </c:pt>
                <c:pt idx="160070">
                  <c:v>-50.322499999999991</c:v>
                </c:pt>
                <c:pt idx="160071">
                  <c:v>-50.320499999999981</c:v>
                </c:pt>
                <c:pt idx="160072">
                  <c:v>-50.318499999999972</c:v>
                </c:pt>
                <c:pt idx="160073">
                  <c:v>-50.316499999999962</c:v>
                </c:pt>
                <c:pt idx="160074">
                  <c:v>-50.314499999999953</c:v>
                </c:pt>
                <c:pt idx="160075">
                  <c:v>-50.3125</c:v>
                </c:pt>
                <c:pt idx="160076">
                  <c:v>-50.31049999999999</c:v>
                </c:pt>
                <c:pt idx="160077">
                  <c:v>-50.308499999999981</c:v>
                </c:pt>
                <c:pt idx="160078">
                  <c:v>-50.306499999999971</c:v>
                </c:pt>
                <c:pt idx="160079">
                  <c:v>-50.304499999999962</c:v>
                </c:pt>
                <c:pt idx="160080">
                  <c:v>-50.302499999999952</c:v>
                </c:pt>
                <c:pt idx="160081">
                  <c:v>-50.3005</c:v>
                </c:pt>
                <c:pt idx="160082">
                  <c:v>-50.29849999999999</c:v>
                </c:pt>
                <c:pt idx="160083">
                  <c:v>-50.29649999999998</c:v>
                </c:pt>
                <c:pt idx="160084">
                  <c:v>-50.294499999999971</c:v>
                </c:pt>
                <c:pt idx="160085">
                  <c:v>-50.292499999999961</c:v>
                </c:pt>
                <c:pt idx="160086">
                  <c:v>-50.290499999999952</c:v>
                </c:pt>
                <c:pt idx="160087">
                  <c:v>-50.288499999999999</c:v>
                </c:pt>
                <c:pt idx="160088">
                  <c:v>-50.28649999999999</c:v>
                </c:pt>
                <c:pt idx="160089">
                  <c:v>-50.28449999999998</c:v>
                </c:pt>
                <c:pt idx="160090">
                  <c:v>-50.28249999999997</c:v>
                </c:pt>
                <c:pt idx="160091">
                  <c:v>-50.280499999999961</c:v>
                </c:pt>
                <c:pt idx="160092">
                  <c:v>-50.278499999999951</c:v>
                </c:pt>
                <c:pt idx="160093">
                  <c:v>-50.276499999999999</c:v>
                </c:pt>
                <c:pt idx="160094">
                  <c:v>-50.274499999999989</c:v>
                </c:pt>
                <c:pt idx="160095">
                  <c:v>-50.27249999999998</c:v>
                </c:pt>
                <c:pt idx="160096">
                  <c:v>-50.27049999999997</c:v>
                </c:pt>
                <c:pt idx="160097">
                  <c:v>-50.26849999999996</c:v>
                </c:pt>
                <c:pt idx="160098">
                  <c:v>-50.266499999999951</c:v>
                </c:pt>
                <c:pt idx="160099">
                  <c:v>-50.264499999999998</c:v>
                </c:pt>
                <c:pt idx="160100">
                  <c:v>-50.262499999999989</c:v>
                </c:pt>
                <c:pt idx="160101">
                  <c:v>-50.260499999999979</c:v>
                </c:pt>
                <c:pt idx="160102">
                  <c:v>-50.25849999999997</c:v>
                </c:pt>
                <c:pt idx="160103">
                  <c:v>-50.25649999999996</c:v>
                </c:pt>
                <c:pt idx="160104">
                  <c:v>-50.25449999999995</c:v>
                </c:pt>
                <c:pt idx="160105">
                  <c:v>-50.252499999999998</c:v>
                </c:pt>
                <c:pt idx="160106">
                  <c:v>-50.250499999999988</c:v>
                </c:pt>
                <c:pt idx="160107">
                  <c:v>-50.248499999999979</c:v>
                </c:pt>
                <c:pt idx="160108">
                  <c:v>-50.246499999999969</c:v>
                </c:pt>
                <c:pt idx="160109">
                  <c:v>-50.24449999999996</c:v>
                </c:pt>
                <c:pt idx="160110">
                  <c:v>-50.24249999999995</c:v>
                </c:pt>
                <c:pt idx="160111">
                  <c:v>-50.240499999999997</c:v>
                </c:pt>
                <c:pt idx="160112">
                  <c:v>-50.238499999999988</c:v>
                </c:pt>
                <c:pt idx="160113">
                  <c:v>-50.236499999999978</c:v>
                </c:pt>
                <c:pt idx="160114">
                  <c:v>-50.234499999999969</c:v>
                </c:pt>
                <c:pt idx="160115">
                  <c:v>-50.232499999999959</c:v>
                </c:pt>
                <c:pt idx="160116">
                  <c:v>-50.23049999999995</c:v>
                </c:pt>
                <c:pt idx="160117">
                  <c:v>-50.228499999999997</c:v>
                </c:pt>
                <c:pt idx="160118">
                  <c:v>-50.226499999999987</c:v>
                </c:pt>
                <c:pt idx="160119">
                  <c:v>-50.224499999999978</c:v>
                </c:pt>
                <c:pt idx="160120">
                  <c:v>-50.222499999999968</c:v>
                </c:pt>
                <c:pt idx="160121">
                  <c:v>-50.220499999999959</c:v>
                </c:pt>
                <c:pt idx="160122">
                  <c:v>-50.218499999999949</c:v>
                </c:pt>
                <c:pt idx="160123">
                  <c:v>-50.216499999999996</c:v>
                </c:pt>
                <c:pt idx="160124">
                  <c:v>-50.214499999999987</c:v>
                </c:pt>
                <c:pt idx="160125">
                  <c:v>-50.212499999999977</c:v>
                </c:pt>
                <c:pt idx="160126">
                  <c:v>-50.210499999999968</c:v>
                </c:pt>
                <c:pt idx="160127">
                  <c:v>-50.208499999999958</c:v>
                </c:pt>
                <c:pt idx="160128">
                  <c:v>-50.206500000000005</c:v>
                </c:pt>
                <c:pt idx="160129">
                  <c:v>-50.204499999999996</c:v>
                </c:pt>
                <c:pt idx="160130">
                  <c:v>-50.202499999999986</c:v>
                </c:pt>
                <c:pt idx="160131">
                  <c:v>-50.200499999999977</c:v>
                </c:pt>
                <c:pt idx="160132">
                  <c:v>-50.198499999999967</c:v>
                </c:pt>
                <c:pt idx="160133">
                  <c:v>-50.196499999999958</c:v>
                </c:pt>
                <c:pt idx="160134">
                  <c:v>-50.194500000000005</c:v>
                </c:pt>
                <c:pt idx="160135">
                  <c:v>-50.192499999999995</c:v>
                </c:pt>
                <c:pt idx="160136">
                  <c:v>-50.190499999999986</c:v>
                </c:pt>
                <c:pt idx="160137">
                  <c:v>-50.188499999999976</c:v>
                </c:pt>
                <c:pt idx="160138">
                  <c:v>-50.186499999999967</c:v>
                </c:pt>
                <c:pt idx="160139">
                  <c:v>-50.184499999999957</c:v>
                </c:pt>
                <c:pt idx="160140">
                  <c:v>-50.182500000000005</c:v>
                </c:pt>
                <c:pt idx="160141">
                  <c:v>-50.180499999999995</c:v>
                </c:pt>
                <c:pt idx="160142">
                  <c:v>-50.178499999999985</c:v>
                </c:pt>
                <c:pt idx="160143">
                  <c:v>-50.176499999999976</c:v>
                </c:pt>
                <c:pt idx="160144">
                  <c:v>-50.174499999999966</c:v>
                </c:pt>
                <c:pt idx="160145">
                  <c:v>-50.172499999999957</c:v>
                </c:pt>
                <c:pt idx="160146">
                  <c:v>-50.170500000000004</c:v>
                </c:pt>
                <c:pt idx="160147">
                  <c:v>-50.168499999999995</c:v>
                </c:pt>
                <c:pt idx="160148">
                  <c:v>-50.166499999999985</c:v>
                </c:pt>
                <c:pt idx="160149">
                  <c:v>-50.164499999999975</c:v>
                </c:pt>
                <c:pt idx="160150">
                  <c:v>-50.162499999999966</c:v>
                </c:pt>
                <c:pt idx="160151">
                  <c:v>-50.160499999999956</c:v>
                </c:pt>
                <c:pt idx="160152">
                  <c:v>-50.158500000000004</c:v>
                </c:pt>
                <c:pt idx="160153">
                  <c:v>-50.156499999999994</c:v>
                </c:pt>
                <c:pt idx="160154">
                  <c:v>-50.154499999999985</c:v>
                </c:pt>
                <c:pt idx="160155">
                  <c:v>-50.152499999999975</c:v>
                </c:pt>
                <c:pt idx="160156">
                  <c:v>-50.150499999999965</c:v>
                </c:pt>
                <c:pt idx="160157">
                  <c:v>-50.148499999999956</c:v>
                </c:pt>
                <c:pt idx="160158">
                  <c:v>-50.146500000000003</c:v>
                </c:pt>
                <c:pt idx="160159">
                  <c:v>-50.144499999999994</c:v>
                </c:pt>
                <c:pt idx="160160">
                  <c:v>-50.142499999999984</c:v>
                </c:pt>
                <c:pt idx="160161">
                  <c:v>-50.140499999999975</c:v>
                </c:pt>
                <c:pt idx="160162">
                  <c:v>-50.138499999999965</c:v>
                </c:pt>
                <c:pt idx="160163">
                  <c:v>-50.136499999999955</c:v>
                </c:pt>
                <c:pt idx="160164">
                  <c:v>-50.134500000000003</c:v>
                </c:pt>
                <c:pt idx="160165">
                  <c:v>-50.132499999999993</c:v>
                </c:pt>
                <c:pt idx="160166">
                  <c:v>-50.130499999999984</c:v>
                </c:pt>
                <c:pt idx="160167">
                  <c:v>-50.128499999999974</c:v>
                </c:pt>
                <c:pt idx="160168">
                  <c:v>-50.126499999999965</c:v>
                </c:pt>
                <c:pt idx="160169">
                  <c:v>-50.124499999999955</c:v>
                </c:pt>
                <c:pt idx="160170">
                  <c:v>-50.122500000000002</c:v>
                </c:pt>
                <c:pt idx="160171">
                  <c:v>-50.120499999999993</c:v>
                </c:pt>
                <c:pt idx="160172">
                  <c:v>-50.118499999999983</c:v>
                </c:pt>
                <c:pt idx="160173">
                  <c:v>-50.116499999999974</c:v>
                </c:pt>
                <c:pt idx="160174">
                  <c:v>-50.114499999999964</c:v>
                </c:pt>
                <c:pt idx="160175">
                  <c:v>-50.112499999999955</c:v>
                </c:pt>
                <c:pt idx="160176">
                  <c:v>-50.110500000000002</c:v>
                </c:pt>
                <c:pt idx="160177">
                  <c:v>-50.108499999999992</c:v>
                </c:pt>
                <c:pt idx="160178">
                  <c:v>-50.106499999999983</c:v>
                </c:pt>
                <c:pt idx="160179">
                  <c:v>-50.104499999999973</c:v>
                </c:pt>
                <c:pt idx="160180">
                  <c:v>-50.102499999999964</c:v>
                </c:pt>
                <c:pt idx="160181">
                  <c:v>-50.100499999999954</c:v>
                </c:pt>
                <c:pt idx="160182">
                  <c:v>-50.098500000000001</c:v>
                </c:pt>
                <c:pt idx="160183">
                  <c:v>-50.096499999999992</c:v>
                </c:pt>
                <c:pt idx="160184">
                  <c:v>-50.094499999999982</c:v>
                </c:pt>
                <c:pt idx="160185">
                  <c:v>-50.092499999999973</c:v>
                </c:pt>
                <c:pt idx="160186">
                  <c:v>-50.090499999999963</c:v>
                </c:pt>
                <c:pt idx="160187">
                  <c:v>-50.088499999999954</c:v>
                </c:pt>
                <c:pt idx="160188">
                  <c:v>-50.086500000000001</c:v>
                </c:pt>
                <c:pt idx="160189">
                  <c:v>-50.084499999999991</c:v>
                </c:pt>
                <c:pt idx="160190">
                  <c:v>-50.082499999999982</c:v>
                </c:pt>
                <c:pt idx="160191">
                  <c:v>-50.080499999999972</c:v>
                </c:pt>
                <c:pt idx="160192">
                  <c:v>-50.078499999999963</c:v>
                </c:pt>
                <c:pt idx="160193">
                  <c:v>-50.076499999999953</c:v>
                </c:pt>
                <c:pt idx="160194">
                  <c:v>-50.0745</c:v>
                </c:pt>
                <c:pt idx="160195">
                  <c:v>-50.072499999999991</c:v>
                </c:pt>
                <c:pt idx="160196">
                  <c:v>-50.070499999999981</c:v>
                </c:pt>
                <c:pt idx="160197">
                  <c:v>-50.068499999999972</c:v>
                </c:pt>
                <c:pt idx="160198">
                  <c:v>-50.066499999999962</c:v>
                </c:pt>
                <c:pt idx="160199">
                  <c:v>-50.064499999999953</c:v>
                </c:pt>
                <c:pt idx="160200">
                  <c:v>-50.0625</c:v>
                </c:pt>
                <c:pt idx="160201">
                  <c:v>-50.06049999999999</c:v>
                </c:pt>
                <c:pt idx="160202">
                  <c:v>-50.058499999999981</c:v>
                </c:pt>
                <c:pt idx="160203">
                  <c:v>-50.056499999999971</c:v>
                </c:pt>
                <c:pt idx="160204">
                  <c:v>-50.054499999999962</c:v>
                </c:pt>
                <c:pt idx="160205">
                  <c:v>-50.052499999999952</c:v>
                </c:pt>
                <c:pt idx="160206">
                  <c:v>-50.0505</c:v>
                </c:pt>
                <c:pt idx="160207">
                  <c:v>-50.04849999999999</c:v>
                </c:pt>
                <c:pt idx="160208">
                  <c:v>-50.04649999999998</c:v>
                </c:pt>
                <c:pt idx="160209">
                  <c:v>-50.044499999999971</c:v>
                </c:pt>
                <c:pt idx="160210">
                  <c:v>-50.042499999999961</c:v>
                </c:pt>
                <c:pt idx="160211">
                  <c:v>-50.040499999999952</c:v>
                </c:pt>
                <c:pt idx="160212">
                  <c:v>-50.038499999999999</c:v>
                </c:pt>
                <c:pt idx="160213">
                  <c:v>-50.03649999999999</c:v>
                </c:pt>
                <c:pt idx="160214">
                  <c:v>-50.03449999999998</c:v>
                </c:pt>
                <c:pt idx="160215">
                  <c:v>-50.03249999999997</c:v>
                </c:pt>
                <c:pt idx="160216">
                  <c:v>-50.030499999999961</c:v>
                </c:pt>
                <c:pt idx="160217">
                  <c:v>-50.028499999999951</c:v>
                </c:pt>
                <c:pt idx="160218">
                  <c:v>-50.026499999999999</c:v>
                </c:pt>
                <c:pt idx="160219">
                  <c:v>-50.024499999999989</c:v>
                </c:pt>
                <c:pt idx="160220">
                  <c:v>-50.02249999999998</c:v>
                </c:pt>
                <c:pt idx="160221">
                  <c:v>-50.02049999999997</c:v>
                </c:pt>
                <c:pt idx="160222">
                  <c:v>-50.01849999999996</c:v>
                </c:pt>
                <c:pt idx="160223">
                  <c:v>-50.016499999999951</c:v>
                </c:pt>
                <c:pt idx="160224">
                  <c:v>-50.014499999999998</c:v>
                </c:pt>
                <c:pt idx="160225">
                  <c:v>-50.012499999999989</c:v>
                </c:pt>
                <c:pt idx="160226">
                  <c:v>-50.010499999999979</c:v>
                </c:pt>
                <c:pt idx="160227">
                  <c:v>-50.00849999999997</c:v>
                </c:pt>
                <c:pt idx="160228">
                  <c:v>-50.00649999999996</c:v>
                </c:pt>
                <c:pt idx="160229">
                  <c:v>-50.00449999999995</c:v>
                </c:pt>
                <c:pt idx="160230">
                  <c:v>-50.002499999999998</c:v>
                </c:pt>
                <c:pt idx="160231">
                  <c:v>-50.000499999999988</c:v>
                </c:pt>
                <c:pt idx="160232">
                  <c:v>-49.998499999999979</c:v>
                </c:pt>
                <c:pt idx="160233">
                  <c:v>-49.996499999999969</c:v>
                </c:pt>
                <c:pt idx="160234">
                  <c:v>-49.99449999999996</c:v>
                </c:pt>
                <c:pt idx="160235">
                  <c:v>-49.99249999999995</c:v>
                </c:pt>
                <c:pt idx="160236">
                  <c:v>-49.990499999999997</c:v>
                </c:pt>
                <c:pt idx="160237">
                  <c:v>-49.988499999999988</c:v>
                </c:pt>
                <c:pt idx="160238">
                  <c:v>-49.986499999999978</c:v>
                </c:pt>
                <c:pt idx="160239">
                  <c:v>-49.984499999999969</c:v>
                </c:pt>
                <c:pt idx="160240">
                  <c:v>-49.982499999999959</c:v>
                </c:pt>
                <c:pt idx="160241">
                  <c:v>-49.98049999999995</c:v>
                </c:pt>
                <c:pt idx="160242">
                  <c:v>-49.978499999999997</c:v>
                </c:pt>
                <c:pt idx="160243">
                  <c:v>-49.976499999999987</c:v>
                </c:pt>
                <c:pt idx="160244">
                  <c:v>-49.974499999999978</c:v>
                </c:pt>
                <c:pt idx="160245">
                  <c:v>-49.972499999999968</c:v>
                </c:pt>
                <c:pt idx="160246">
                  <c:v>-49.970499999999959</c:v>
                </c:pt>
                <c:pt idx="160247">
                  <c:v>-49.968499999999949</c:v>
                </c:pt>
                <c:pt idx="160248">
                  <c:v>-49.966499999999996</c:v>
                </c:pt>
                <c:pt idx="160249">
                  <c:v>-49.964499999999987</c:v>
                </c:pt>
                <c:pt idx="160250">
                  <c:v>-49.962499999999977</c:v>
                </c:pt>
                <c:pt idx="160251">
                  <c:v>-49.960499999999968</c:v>
                </c:pt>
                <c:pt idx="160252">
                  <c:v>-49.958499999999958</c:v>
                </c:pt>
                <c:pt idx="160253">
                  <c:v>-49.956500000000005</c:v>
                </c:pt>
                <c:pt idx="160254">
                  <c:v>-49.954499999999996</c:v>
                </c:pt>
                <c:pt idx="160255">
                  <c:v>-49.952499999999986</c:v>
                </c:pt>
                <c:pt idx="160256">
                  <c:v>-49.950499999999977</c:v>
                </c:pt>
                <c:pt idx="160257">
                  <c:v>-49.948499999999967</c:v>
                </c:pt>
                <c:pt idx="160258">
                  <c:v>-49.946499999999958</c:v>
                </c:pt>
                <c:pt idx="160259">
                  <c:v>-49.944500000000005</c:v>
                </c:pt>
                <c:pt idx="160260">
                  <c:v>-49.942499999999995</c:v>
                </c:pt>
                <c:pt idx="160261">
                  <c:v>-49.940499999999986</c:v>
                </c:pt>
                <c:pt idx="160262">
                  <c:v>-49.938499999999976</c:v>
                </c:pt>
                <c:pt idx="160263">
                  <c:v>-49.936499999999967</c:v>
                </c:pt>
                <c:pt idx="160264">
                  <c:v>-49.934499999999957</c:v>
                </c:pt>
                <c:pt idx="160265">
                  <c:v>-49.932500000000005</c:v>
                </c:pt>
                <c:pt idx="160266">
                  <c:v>-49.930499999999995</c:v>
                </c:pt>
                <c:pt idx="160267">
                  <c:v>-49.928499999999985</c:v>
                </c:pt>
                <c:pt idx="160268">
                  <c:v>-49.926499999999976</c:v>
                </c:pt>
                <c:pt idx="160269">
                  <c:v>-49.924499999999966</c:v>
                </c:pt>
                <c:pt idx="160270">
                  <c:v>-49.922499999999957</c:v>
                </c:pt>
                <c:pt idx="160271">
                  <c:v>-49.920500000000004</c:v>
                </c:pt>
                <c:pt idx="160272">
                  <c:v>-49.918499999999995</c:v>
                </c:pt>
                <c:pt idx="160273">
                  <c:v>-49.916499999999985</c:v>
                </c:pt>
                <c:pt idx="160274">
                  <c:v>-49.914499999999975</c:v>
                </c:pt>
                <c:pt idx="160275">
                  <c:v>-49.912499999999966</c:v>
                </c:pt>
                <c:pt idx="160276">
                  <c:v>-49.910499999999956</c:v>
                </c:pt>
                <c:pt idx="160277">
                  <c:v>-49.908500000000004</c:v>
                </c:pt>
                <c:pt idx="160278">
                  <c:v>-49.906499999999994</c:v>
                </c:pt>
                <c:pt idx="160279">
                  <c:v>-49.904499999999985</c:v>
                </c:pt>
                <c:pt idx="160280">
                  <c:v>-49.902499999999975</c:v>
                </c:pt>
                <c:pt idx="160281">
                  <c:v>-49.900499999999965</c:v>
                </c:pt>
                <c:pt idx="160282">
                  <c:v>-49.898499999999956</c:v>
                </c:pt>
                <c:pt idx="160283">
                  <c:v>-49.896500000000003</c:v>
                </c:pt>
                <c:pt idx="160284">
                  <c:v>-49.894499999999994</c:v>
                </c:pt>
                <c:pt idx="160285">
                  <c:v>-49.892499999999984</c:v>
                </c:pt>
                <c:pt idx="160286">
                  <c:v>-49.890499999999975</c:v>
                </c:pt>
                <c:pt idx="160287">
                  <c:v>-49.888499999999965</c:v>
                </c:pt>
                <c:pt idx="160288">
                  <c:v>-49.886499999999955</c:v>
                </c:pt>
                <c:pt idx="160289">
                  <c:v>-49.884500000000003</c:v>
                </c:pt>
                <c:pt idx="160290">
                  <c:v>-49.882499999999993</c:v>
                </c:pt>
                <c:pt idx="160291">
                  <c:v>-49.880499999999984</c:v>
                </c:pt>
                <c:pt idx="160292">
                  <c:v>-49.878499999999974</c:v>
                </c:pt>
                <c:pt idx="160293">
                  <c:v>-49.876499999999965</c:v>
                </c:pt>
                <c:pt idx="160294">
                  <c:v>-49.874499999999955</c:v>
                </c:pt>
                <c:pt idx="160295">
                  <c:v>-49.872500000000002</c:v>
                </c:pt>
                <c:pt idx="160296">
                  <c:v>-49.870499999999993</c:v>
                </c:pt>
                <c:pt idx="160297">
                  <c:v>-49.868499999999983</c:v>
                </c:pt>
                <c:pt idx="160298">
                  <c:v>-49.866499999999974</c:v>
                </c:pt>
                <c:pt idx="160299">
                  <c:v>-49.864499999999964</c:v>
                </c:pt>
                <c:pt idx="160300">
                  <c:v>-49.862499999999955</c:v>
                </c:pt>
                <c:pt idx="160301">
                  <c:v>-49.860500000000002</c:v>
                </c:pt>
                <c:pt idx="160302">
                  <c:v>-49.858499999999992</c:v>
                </c:pt>
                <c:pt idx="160303">
                  <c:v>-49.856499999999983</c:v>
                </c:pt>
                <c:pt idx="160304">
                  <c:v>-49.854499999999973</c:v>
                </c:pt>
                <c:pt idx="160305">
                  <c:v>-49.852499999999964</c:v>
                </c:pt>
                <c:pt idx="160306">
                  <c:v>-49.850499999999954</c:v>
                </c:pt>
                <c:pt idx="160307">
                  <c:v>-49.848500000000001</c:v>
                </c:pt>
                <c:pt idx="160308">
                  <c:v>-49.846499999999992</c:v>
                </c:pt>
                <c:pt idx="160309">
                  <c:v>-49.844499999999982</c:v>
                </c:pt>
                <c:pt idx="160310">
                  <c:v>-49.842499999999973</c:v>
                </c:pt>
                <c:pt idx="160311">
                  <c:v>-49.840499999999963</c:v>
                </c:pt>
                <c:pt idx="160312">
                  <c:v>-49.838499999999954</c:v>
                </c:pt>
                <c:pt idx="160313">
                  <c:v>-49.836500000000001</c:v>
                </c:pt>
                <c:pt idx="160314">
                  <c:v>-49.834499999999991</c:v>
                </c:pt>
                <c:pt idx="160315">
                  <c:v>-49.832499999999982</c:v>
                </c:pt>
                <c:pt idx="160316">
                  <c:v>-49.830499999999972</c:v>
                </c:pt>
                <c:pt idx="160317">
                  <c:v>-49.828499999999963</c:v>
                </c:pt>
                <c:pt idx="160318">
                  <c:v>-49.826499999999953</c:v>
                </c:pt>
                <c:pt idx="160319">
                  <c:v>-49.8245</c:v>
                </c:pt>
                <c:pt idx="160320">
                  <c:v>-49.822499999999991</c:v>
                </c:pt>
                <c:pt idx="160321">
                  <c:v>-49.820499999999981</c:v>
                </c:pt>
                <c:pt idx="160322">
                  <c:v>-49.818499999999972</c:v>
                </c:pt>
                <c:pt idx="160323">
                  <c:v>-49.816499999999962</c:v>
                </c:pt>
                <c:pt idx="160324">
                  <c:v>-49.814499999999953</c:v>
                </c:pt>
                <c:pt idx="160325">
                  <c:v>-49.8125</c:v>
                </c:pt>
                <c:pt idx="160326">
                  <c:v>-49.81049999999999</c:v>
                </c:pt>
                <c:pt idx="160327">
                  <c:v>-49.808499999999981</c:v>
                </c:pt>
                <c:pt idx="160328">
                  <c:v>-49.806499999999971</c:v>
                </c:pt>
                <c:pt idx="160329">
                  <c:v>-49.804499999999962</c:v>
                </c:pt>
                <c:pt idx="160330">
                  <c:v>-49.802499999999952</c:v>
                </c:pt>
                <c:pt idx="160331">
                  <c:v>-49.8005</c:v>
                </c:pt>
                <c:pt idx="160332">
                  <c:v>-49.79849999999999</c:v>
                </c:pt>
                <c:pt idx="160333">
                  <c:v>-49.79649999999998</c:v>
                </c:pt>
                <c:pt idx="160334">
                  <c:v>-49.794499999999971</c:v>
                </c:pt>
                <c:pt idx="160335">
                  <c:v>-49.792499999999961</c:v>
                </c:pt>
                <c:pt idx="160336">
                  <c:v>-49.790499999999952</c:v>
                </c:pt>
                <c:pt idx="160337">
                  <c:v>-49.788499999999999</c:v>
                </c:pt>
                <c:pt idx="160338">
                  <c:v>-49.78649999999999</c:v>
                </c:pt>
                <c:pt idx="160339">
                  <c:v>-49.78449999999998</c:v>
                </c:pt>
                <c:pt idx="160340">
                  <c:v>-49.78249999999997</c:v>
                </c:pt>
                <c:pt idx="160341">
                  <c:v>-49.780499999999961</c:v>
                </c:pt>
                <c:pt idx="160342">
                  <c:v>-49.778499999999951</c:v>
                </c:pt>
                <c:pt idx="160343">
                  <c:v>-49.776499999999999</c:v>
                </c:pt>
                <c:pt idx="160344">
                  <c:v>-49.774499999999989</c:v>
                </c:pt>
                <c:pt idx="160345">
                  <c:v>-49.77249999999998</c:v>
                </c:pt>
                <c:pt idx="160346">
                  <c:v>-49.77049999999997</c:v>
                </c:pt>
                <c:pt idx="160347">
                  <c:v>-49.76849999999996</c:v>
                </c:pt>
                <c:pt idx="160348">
                  <c:v>-49.766499999999951</c:v>
                </c:pt>
                <c:pt idx="160349">
                  <c:v>-49.764499999999998</c:v>
                </c:pt>
                <c:pt idx="160350">
                  <c:v>-49.762499999999989</c:v>
                </c:pt>
                <c:pt idx="160351">
                  <c:v>-49.760499999999979</c:v>
                </c:pt>
                <c:pt idx="160352">
                  <c:v>-49.75849999999997</c:v>
                </c:pt>
                <c:pt idx="160353">
                  <c:v>-49.75649999999996</c:v>
                </c:pt>
                <c:pt idx="160354">
                  <c:v>-49.75449999999995</c:v>
                </c:pt>
                <c:pt idx="160355">
                  <c:v>-49.752499999999998</c:v>
                </c:pt>
                <c:pt idx="160356">
                  <c:v>-49.750499999999988</c:v>
                </c:pt>
                <c:pt idx="160357">
                  <c:v>-49.748499999999979</c:v>
                </c:pt>
                <c:pt idx="160358">
                  <c:v>-49.746499999999969</c:v>
                </c:pt>
                <c:pt idx="160359">
                  <c:v>-49.74449999999996</c:v>
                </c:pt>
                <c:pt idx="160360">
                  <c:v>-49.74249999999995</c:v>
                </c:pt>
                <c:pt idx="160361">
                  <c:v>-49.740499999999997</c:v>
                </c:pt>
                <c:pt idx="160362">
                  <c:v>-49.738499999999988</c:v>
                </c:pt>
                <c:pt idx="160363">
                  <c:v>-49.736499999999978</c:v>
                </c:pt>
                <c:pt idx="160364">
                  <c:v>-49.734499999999969</c:v>
                </c:pt>
                <c:pt idx="160365">
                  <c:v>-49.732499999999959</c:v>
                </c:pt>
                <c:pt idx="160366">
                  <c:v>-49.73049999999995</c:v>
                </c:pt>
                <c:pt idx="160367">
                  <c:v>-49.728499999999997</c:v>
                </c:pt>
                <c:pt idx="160368">
                  <c:v>-49.726499999999987</c:v>
                </c:pt>
                <c:pt idx="160369">
                  <c:v>-49.724499999999978</c:v>
                </c:pt>
                <c:pt idx="160370">
                  <c:v>-49.722499999999968</c:v>
                </c:pt>
                <c:pt idx="160371">
                  <c:v>-49.720499999999959</c:v>
                </c:pt>
                <c:pt idx="160372">
                  <c:v>-49.718499999999949</c:v>
                </c:pt>
                <c:pt idx="160373">
                  <c:v>-49.716499999999996</c:v>
                </c:pt>
                <c:pt idx="160374">
                  <c:v>-49.714499999999987</c:v>
                </c:pt>
                <c:pt idx="160375">
                  <c:v>-49.712499999999977</c:v>
                </c:pt>
                <c:pt idx="160376">
                  <c:v>-49.710499999999968</c:v>
                </c:pt>
                <c:pt idx="160377">
                  <c:v>-49.708499999999958</c:v>
                </c:pt>
                <c:pt idx="160378">
                  <c:v>-49.706500000000005</c:v>
                </c:pt>
                <c:pt idx="160379">
                  <c:v>-49.704499999999996</c:v>
                </c:pt>
                <c:pt idx="160380">
                  <c:v>-49.702499999999986</c:v>
                </c:pt>
                <c:pt idx="160381">
                  <c:v>-49.700499999999977</c:v>
                </c:pt>
                <c:pt idx="160382">
                  <c:v>-49.698499999999967</c:v>
                </c:pt>
                <c:pt idx="160383">
                  <c:v>-49.696499999999958</c:v>
                </c:pt>
                <c:pt idx="160384">
                  <c:v>-49.694500000000005</c:v>
                </c:pt>
                <c:pt idx="160385">
                  <c:v>-49.692499999999995</c:v>
                </c:pt>
                <c:pt idx="160386">
                  <c:v>-49.690499999999986</c:v>
                </c:pt>
                <c:pt idx="160387">
                  <c:v>-49.688499999999976</c:v>
                </c:pt>
                <c:pt idx="160388">
                  <c:v>-49.686499999999967</c:v>
                </c:pt>
                <c:pt idx="160389">
                  <c:v>-49.684499999999957</c:v>
                </c:pt>
                <c:pt idx="160390">
                  <c:v>-49.682500000000005</c:v>
                </c:pt>
                <c:pt idx="160391">
                  <c:v>-49.680499999999995</c:v>
                </c:pt>
                <c:pt idx="160392">
                  <c:v>-49.678499999999985</c:v>
                </c:pt>
                <c:pt idx="160393">
                  <c:v>-49.676499999999976</c:v>
                </c:pt>
                <c:pt idx="160394">
                  <c:v>-49.674499999999966</c:v>
                </c:pt>
                <c:pt idx="160395">
                  <c:v>-49.672499999999957</c:v>
                </c:pt>
                <c:pt idx="160396">
                  <c:v>-49.670500000000004</c:v>
                </c:pt>
                <c:pt idx="160397">
                  <c:v>-49.668499999999995</c:v>
                </c:pt>
                <c:pt idx="160398">
                  <c:v>-49.666499999999985</c:v>
                </c:pt>
                <c:pt idx="160399">
                  <c:v>-49.664499999999975</c:v>
                </c:pt>
                <c:pt idx="160400">
                  <c:v>-49.662499999999966</c:v>
                </c:pt>
                <c:pt idx="160401">
                  <c:v>-49.660499999999956</c:v>
                </c:pt>
                <c:pt idx="160402">
                  <c:v>-49.658500000000004</c:v>
                </c:pt>
                <c:pt idx="160403">
                  <c:v>-49.656499999999994</c:v>
                </c:pt>
                <c:pt idx="160404">
                  <c:v>-49.654499999999985</c:v>
                </c:pt>
                <c:pt idx="160405">
                  <c:v>-49.652499999999975</c:v>
                </c:pt>
                <c:pt idx="160406">
                  <c:v>-49.650499999999965</c:v>
                </c:pt>
                <c:pt idx="160407">
                  <c:v>-49.648499999999956</c:v>
                </c:pt>
                <c:pt idx="160408">
                  <c:v>-49.646500000000003</c:v>
                </c:pt>
                <c:pt idx="160409">
                  <c:v>-49.644499999999994</c:v>
                </c:pt>
                <c:pt idx="160410">
                  <c:v>-49.642499999999984</c:v>
                </c:pt>
                <c:pt idx="160411">
                  <c:v>-49.640499999999975</c:v>
                </c:pt>
                <c:pt idx="160412">
                  <c:v>-49.638499999999965</c:v>
                </c:pt>
                <c:pt idx="160413">
                  <c:v>-49.636499999999955</c:v>
                </c:pt>
                <c:pt idx="160414">
                  <c:v>-49.634500000000003</c:v>
                </c:pt>
                <c:pt idx="160415">
                  <c:v>-49.632499999999993</c:v>
                </c:pt>
                <c:pt idx="160416">
                  <c:v>-49.630499999999984</c:v>
                </c:pt>
                <c:pt idx="160417">
                  <c:v>-49.628499999999974</c:v>
                </c:pt>
                <c:pt idx="160418">
                  <c:v>-49.626499999999965</c:v>
                </c:pt>
                <c:pt idx="160419">
                  <c:v>-49.624499999999955</c:v>
                </c:pt>
                <c:pt idx="160420">
                  <c:v>-49.622500000000002</c:v>
                </c:pt>
                <c:pt idx="160421">
                  <c:v>-49.620499999999993</c:v>
                </c:pt>
                <c:pt idx="160422">
                  <c:v>-49.618499999999983</c:v>
                </c:pt>
                <c:pt idx="160423">
                  <c:v>-49.616499999999974</c:v>
                </c:pt>
                <c:pt idx="160424">
                  <c:v>-49.614499999999964</c:v>
                </c:pt>
                <c:pt idx="160425">
                  <c:v>-49.612499999999955</c:v>
                </c:pt>
                <c:pt idx="160426">
                  <c:v>-49.610500000000002</c:v>
                </c:pt>
                <c:pt idx="160427">
                  <c:v>-49.608499999999992</c:v>
                </c:pt>
                <c:pt idx="160428">
                  <c:v>-49.606499999999983</c:v>
                </c:pt>
                <c:pt idx="160429">
                  <c:v>-49.604499999999973</c:v>
                </c:pt>
                <c:pt idx="160430">
                  <c:v>-49.602499999999964</c:v>
                </c:pt>
                <c:pt idx="160431">
                  <c:v>-49.600499999999954</c:v>
                </c:pt>
                <c:pt idx="160432">
                  <c:v>-49.598500000000001</c:v>
                </c:pt>
                <c:pt idx="160433">
                  <c:v>-49.596499999999992</c:v>
                </c:pt>
                <c:pt idx="160434">
                  <c:v>-49.594499999999982</c:v>
                </c:pt>
                <c:pt idx="160435">
                  <c:v>-49.592499999999973</c:v>
                </c:pt>
                <c:pt idx="160436">
                  <c:v>-49.590499999999963</c:v>
                </c:pt>
                <c:pt idx="160437">
                  <c:v>-49.588499999999954</c:v>
                </c:pt>
                <c:pt idx="160438">
                  <c:v>-49.586500000000001</c:v>
                </c:pt>
                <c:pt idx="160439">
                  <c:v>-49.584499999999991</c:v>
                </c:pt>
                <c:pt idx="160440">
                  <c:v>-49.582499999999982</c:v>
                </c:pt>
                <c:pt idx="160441">
                  <c:v>-49.580499999999972</c:v>
                </c:pt>
                <c:pt idx="160442">
                  <c:v>-49.578499999999963</c:v>
                </c:pt>
                <c:pt idx="160443">
                  <c:v>-49.576499999999953</c:v>
                </c:pt>
                <c:pt idx="160444">
                  <c:v>-49.5745</c:v>
                </c:pt>
                <c:pt idx="160445">
                  <c:v>-49.572499999999991</c:v>
                </c:pt>
                <c:pt idx="160446">
                  <c:v>-49.570499999999981</c:v>
                </c:pt>
                <c:pt idx="160447">
                  <c:v>-49.568499999999972</c:v>
                </c:pt>
                <c:pt idx="160448">
                  <c:v>-49.566499999999962</c:v>
                </c:pt>
                <c:pt idx="160449">
                  <c:v>-49.564499999999953</c:v>
                </c:pt>
                <c:pt idx="160450">
                  <c:v>-49.5625</c:v>
                </c:pt>
                <c:pt idx="160451">
                  <c:v>-49.56049999999999</c:v>
                </c:pt>
                <c:pt idx="160452">
                  <c:v>-49.558499999999981</c:v>
                </c:pt>
                <c:pt idx="160453">
                  <c:v>-49.556499999999971</c:v>
                </c:pt>
                <c:pt idx="160454">
                  <c:v>-49.554499999999962</c:v>
                </c:pt>
                <c:pt idx="160455">
                  <c:v>-49.552499999999952</c:v>
                </c:pt>
                <c:pt idx="160456">
                  <c:v>-49.5505</c:v>
                </c:pt>
                <c:pt idx="160457">
                  <c:v>-49.54849999999999</c:v>
                </c:pt>
                <c:pt idx="160458">
                  <c:v>-49.54649999999998</c:v>
                </c:pt>
                <c:pt idx="160459">
                  <c:v>-49.544499999999971</c:v>
                </c:pt>
                <c:pt idx="160460">
                  <c:v>-49.542499999999961</c:v>
                </c:pt>
                <c:pt idx="160461">
                  <c:v>-49.540499999999952</c:v>
                </c:pt>
                <c:pt idx="160462">
                  <c:v>-49.538499999999999</c:v>
                </c:pt>
                <c:pt idx="160463">
                  <c:v>-49.53649999999999</c:v>
                </c:pt>
                <c:pt idx="160464">
                  <c:v>-49.53449999999998</c:v>
                </c:pt>
                <c:pt idx="160465">
                  <c:v>-49.53249999999997</c:v>
                </c:pt>
                <c:pt idx="160466">
                  <c:v>-49.530499999999961</c:v>
                </c:pt>
                <c:pt idx="160467">
                  <c:v>-49.528499999999951</c:v>
                </c:pt>
                <c:pt idx="160468">
                  <c:v>-49.526499999999999</c:v>
                </c:pt>
                <c:pt idx="160469">
                  <c:v>-49.524499999999989</c:v>
                </c:pt>
                <c:pt idx="160470">
                  <c:v>-49.52249999999998</c:v>
                </c:pt>
                <c:pt idx="160471">
                  <c:v>-49.52049999999997</c:v>
                </c:pt>
                <c:pt idx="160472">
                  <c:v>-49.51849999999996</c:v>
                </c:pt>
                <c:pt idx="160473">
                  <c:v>-49.516499999999951</c:v>
                </c:pt>
                <c:pt idx="160474">
                  <c:v>-49.514499999999998</c:v>
                </c:pt>
                <c:pt idx="160475">
                  <c:v>-49.512499999999989</c:v>
                </c:pt>
                <c:pt idx="160476">
                  <c:v>-49.510499999999979</c:v>
                </c:pt>
                <c:pt idx="160477">
                  <c:v>-49.50849999999997</c:v>
                </c:pt>
                <c:pt idx="160478">
                  <c:v>-49.50649999999996</c:v>
                </c:pt>
                <c:pt idx="160479">
                  <c:v>-49.50449999999995</c:v>
                </c:pt>
                <c:pt idx="160480">
                  <c:v>-49.502499999999998</c:v>
                </c:pt>
                <c:pt idx="160481">
                  <c:v>-49.500499999999988</c:v>
                </c:pt>
                <c:pt idx="160482">
                  <c:v>-49.498499999999979</c:v>
                </c:pt>
                <c:pt idx="160483">
                  <c:v>-49.496499999999969</c:v>
                </c:pt>
                <c:pt idx="160484">
                  <c:v>-49.49449999999996</c:v>
                </c:pt>
                <c:pt idx="160485">
                  <c:v>-49.49249999999995</c:v>
                </c:pt>
                <c:pt idx="160486">
                  <c:v>-49.490499999999997</c:v>
                </c:pt>
                <c:pt idx="160487">
                  <c:v>-49.488499999999988</c:v>
                </c:pt>
                <c:pt idx="160488">
                  <c:v>-49.486499999999978</c:v>
                </c:pt>
                <c:pt idx="160489">
                  <c:v>-49.484499999999969</c:v>
                </c:pt>
                <c:pt idx="160490">
                  <c:v>-49.482499999999959</c:v>
                </c:pt>
                <c:pt idx="160491">
                  <c:v>-49.48049999999995</c:v>
                </c:pt>
                <c:pt idx="160492">
                  <c:v>-49.478499999999997</c:v>
                </c:pt>
                <c:pt idx="160493">
                  <c:v>-49.476499999999987</c:v>
                </c:pt>
                <c:pt idx="160494">
                  <c:v>-49.474499999999978</c:v>
                </c:pt>
                <c:pt idx="160495">
                  <c:v>-49.472499999999968</c:v>
                </c:pt>
                <c:pt idx="160496">
                  <c:v>-49.470499999999959</c:v>
                </c:pt>
                <c:pt idx="160497">
                  <c:v>-49.468499999999949</c:v>
                </c:pt>
                <c:pt idx="160498">
                  <c:v>-49.466499999999996</c:v>
                </c:pt>
                <c:pt idx="160499">
                  <c:v>-49.464499999999987</c:v>
                </c:pt>
                <c:pt idx="160500">
                  <c:v>-49.462499999999977</c:v>
                </c:pt>
                <c:pt idx="160501">
                  <c:v>-49.460499999999968</c:v>
                </c:pt>
                <c:pt idx="160502">
                  <c:v>-49.458499999999958</c:v>
                </c:pt>
                <c:pt idx="160503">
                  <c:v>-49.456500000000005</c:v>
                </c:pt>
                <c:pt idx="160504">
                  <c:v>-49.454499999999996</c:v>
                </c:pt>
                <c:pt idx="160505">
                  <c:v>-49.452499999999986</c:v>
                </c:pt>
                <c:pt idx="160506">
                  <c:v>-49.450499999999977</c:v>
                </c:pt>
                <c:pt idx="160507">
                  <c:v>-49.448499999999967</c:v>
                </c:pt>
                <c:pt idx="160508">
                  <c:v>-49.446499999999958</c:v>
                </c:pt>
                <c:pt idx="160509">
                  <c:v>-49.444500000000005</c:v>
                </c:pt>
                <c:pt idx="160510">
                  <c:v>-49.442499999999995</c:v>
                </c:pt>
                <c:pt idx="160511">
                  <c:v>-49.440499999999986</c:v>
                </c:pt>
                <c:pt idx="160512">
                  <c:v>-49.438499999999976</c:v>
                </c:pt>
                <c:pt idx="160513">
                  <c:v>-49.436499999999967</c:v>
                </c:pt>
                <c:pt idx="160514">
                  <c:v>-49.434499999999957</c:v>
                </c:pt>
                <c:pt idx="160515">
                  <c:v>-49.432500000000005</c:v>
                </c:pt>
                <c:pt idx="160516">
                  <c:v>-49.430499999999995</c:v>
                </c:pt>
                <c:pt idx="160517">
                  <c:v>-49.428499999999985</c:v>
                </c:pt>
                <c:pt idx="160518">
                  <c:v>-49.426499999999976</c:v>
                </c:pt>
                <c:pt idx="160519">
                  <c:v>-49.424499999999966</c:v>
                </c:pt>
                <c:pt idx="160520">
                  <c:v>-49.422499999999957</c:v>
                </c:pt>
                <c:pt idx="160521">
                  <c:v>-49.420500000000004</c:v>
                </c:pt>
                <c:pt idx="160522">
                  <c:v>-49.418499999999995</c:v>
                </c:pt>
                <c:pt idx="160523">
                  <c:v>-49.416499999999985</c:v>
                </c:pt>
                <c:pt idx="160524">
                  <c:v>-49.414499999999975</c:v>
                </c:pt>
                <c:pt idx="160525">
                  <c:v>-49.412499999999966</c:v>
                </c:pt>
                <c:pt idx="160526">
                  <c:v>-49.410499999999956</c:v>
                </c:pt>
                <c:pt idx="160527">
                  <c:v>-49.408500000000004</c:v>
                </c:pt>
                <c:pt idx="160528">
                  <c:v>-49.406499999999994</c:v>
                </c:pt>
                <c:pt idx="160529">
                  <c:v>-49.404499999999985</c:v>
                </c:pt>
                <c:pt idx="160530">
                  <c:v>-49.402499999999975</c:v>
                </c:pt>
                <c:pt idx="160531">
                  <c:v>-49.400499999999965</c:v>
                </c:pt>
                <c:pt idx="160532">
                  <c:v>-49.398499999999956</c:v>
                </c:pt>
                <c:pt idx="160533">
                  <c:v>-49.396500000000003</c:v>
                </c:pt>
                <c:pt idx="160534">
                  <c:v>-49.394499999999994</c:v>
                </c:pt>
                <c:pt idx="160535">
                  <c:v>-49.392499999999984</c:v>
                </c:pt>
                <c:pt idx="160536">
                  <c:v>-49.390499999999975</c:v>
                </c:pt>
                <c:pt idx="160537">
                  <c:v>-49.388499999999965</c:v>
                </c:pt>
                <c:pt idx="160538">
                  <c:v>-49.386499999999955</c:v>
                </c:pt>
                <c:pt idx="160539">
                  <c:v>-49.384500000000003</c:v>
                </c:pt>
                <c:pt idx="160540">
                  <c:v>-49.382499999999993</c:v>
                </c:pt>
                <c:pt idx="160541">
                  <c:v>-49.380499999999984</c:v>
                </c:pt>
                <c:pt idx="160542">
                  <c:v>-49.378499999999974</c:v>
                </c:pt>
                <c:pt idx="160543">
                  <c:v>-49.376499999999965</c:v>
                </c:pt>
                <c:pt idx="160544">
                  <c:v>-49.374499999999955</c:v>
                </c:pt>
                <c:pt idx="160545">
                  <c:v>-49.372500000000002</c:v>
                </c:pt>
                <c:pt idx="160546">
                  <c:v>-49.370499999999993</c:v>
                </c:pt>
                <c:pt idx="160547">
                  <c:v>-49.368499999999983</c:v>
                </c:pt>
                <c:pt idx="160548">
                  <c:v>-49.366499999999974</c:v>
                </c:pt>
                <c:pt idx="160549">
                  <c:v>-49.364499999999964</c:v>
                </c:pt>
                <c:pt idx="160550">
                  <c:v>-49.362499999999955</c:v>
                </c:pt>
                <c:pt idx="160551">
                  <c:v>-49.360500000000002</c:v>
                </c:pt>
                <c:pt idx="160552">
                  <c:v>-49.358499999999992</c:v>
                </c:pt>
                <c:pt idx="160553">
                  <c:v>-49.356499999999983</c:v>
                </c:pt>
                <c:pt idx="160554">
                  <c:v>-49.354499999999973</c:v>
                </c:pt>
                <c:pt idx="160555">
                  <c:v>-49.352499999999964</c:v>
                </c:pt>
                <c:pt idx="160556">
                  <c:v>-49.350499999999954</c:v>
                </c:pt>
                <c:pt idx="160557">
                  <c:v>-49.348500000000001</c:v>
                </c:pt>
                <c:pt idx="160558">
                  <c:v>-49.346499999999992</c:v>
                </c:pt>
                <c:pt idx="160559">
                  <c:v>-49.344499999999982</c:v>
                </c:pt>
                <c:pt idx="160560">
                  <c:v>-49.342499999999973</c:v>
                </c:pt>
                <c:pt idx="160561">
                  <c:v>-49.340499999999963</c:v>
                </c:pt>
                <c:pt idx="160562">
                  <c:v>-49.338499999999954</c:v>
                </c:pt>
                <c:pt idx="160563">
                  <c:v>-49.336500000000001</c:v>
                </c:pt>
                <c:pt idx="160564">
                  <c:v>-49.334499999999991</c:v>
                </c:pt>
                <c:pt idx="160565">
                  <c:v>-49.332499999999982</c:v>
                </c:pt>
                <c:pt idx="160566">
                  <c:v>-49.330499999999972</c:v>
                </c:pt>
                <c:pt idx="160567">
                  <c:v>-49.328499999999963</c:v>
                </c:pt>
                <c:pt idx="160568">
                  <c:v>-49.326499999999953</c:v>
                </c:pt>
                <c:pt idx="160569">
                  <c:v>-49.3245</c:v>
                </c:pt>
                <c:pt idx="160570">
                  <c:v>-49.322499999999991</c:v>
                </c:pt>
                <c:pt idx="160571">
                  <c:v>-49.320499999999981</c:v>
                </c:pt>
                <c:pt idx="160572">
                  <c:v>-49.318499999999972</c:v>
                </c:pt>
                <c:pt idx="160573">
                  <c:v>-49.316499999999962</c:v>
                </c:pt>
                <c:pt idx="160574">
                  <c:v>-49.314499999999953</c:v>
                </c:pt>
                <c:pt idx="160575">
                  <c:v>-49.3125</c:v>
                </c:pt>
                <c:pt idx="160576">
                  <c:v>-49.31049999999999</c:v>
                </c:pt>
                <c:pt idx="160577">
                  <c:v>-49.308499999999981</c:v>
                </c:pt>
                <c:pt idx="160578">
                  <c:v>-49.306499999999971</c:v>
                </c:pt>
                <c:pt idx="160579">
                  <c:v>-49.304499999999962</c:v>
                </c:pt>
                <c:pt idx="160580">
                  <c:v>-49.302499999999952</c:v>
                </c:pt>
                <c:pt idx="160581">
                  <c:v>-49.3005</c:v>
                </c:pt>
                <c:pt idx="160582">
                  <c:v>-49.29849999999999</c:v>
                </c:pt>
                <c:pt idx="160583">
                  <c:v>-49.29649999999998</c:v>
                </c:pt>
                <c:pt idx="160584">
                  <c:v>-49.294499999999971</c:v>
                </c:pt>
                <c:pt idx="160585">
                  <c:v>-49.292499999999961</c:v>
                </c:pt>
                <c:pt idx="160586">
                  <c:v>-49.290499999999952</c:v>
                </c:pt>
                <c:pt idx="160587">
                  <c:v>-49.288499999999999</c:v>
                </c:pt>
                <c:pt idx="160588">
                  <c:v>-49.28649999999999</c:v>
                </c:pt>
                <c:pt idx="160589">
                  <c:v>-49.28449999999998</c:v>
                </c:pt>
                <c:pt idx="160590">
                  <c:v>-49.28249999999997</c:v>
                </c:pt>
                <c:pt idx="160591">
                  <c:v>-49.280499999999961</c:v>
                </c:pt>
                <c:pt idx="160592">
                  <c:v>-49.278499999999951</c:v>
                </c:pt>
                <c:pt idx="160593">
                  <c:v>-49.276499999999999</c:v>
                </c:pt>
                <c:pt idx="160594">
                  <c:v>-49.274499999999989</c:v>
                </c:pt>
                <c:pt idx="160595">
                  <c:v>-49.27249999999998</c:v>
                </c:pt>
                <c:pt idx="160596">
                  <c:v>-49.27049999999997</c:v>
                </c:pt>
                <c:pt idx="160597">
                  <c:v>-49.26849999999996</c:v>
                </c:pt>
                <c:pt idx="160598">
                  <c:v>-49.266499999999951</c:v>
                </c:pt>
                <c:pt idx="160599">
                  <c:v>-49.264499999999998</c:v>
                </c:pt>
                <c:pt idx="160600">
                  <c:v>-49.262499999999989</c:v>
                </c:pt>
                <c:pt idx="160601">
                  <c:v>-49.260499999999979</c:v>
                </c:pt>
                <c:pt idx="160602">
                  <c:v>-49.25849999999997</c:v>
                </c:pt>
                <c:pt idx="160603">
                  <c:v>-49.25649999999996</c:v>
                </c:pt>
                <c:pt idx="160604">
                  <c:v>-49.25449999999995</c:v>
                </c:pt>
                <c:pt idx="160605">
                  <c:v>-49.252499999999998</c:v>
                </c:pt>
                <c:pt idx="160606">
                  <c:v>-49.250499999999988</c:v>
                </c:pt>
                <c:pt idx="160607">
                  <c:v>-49.248499999999979</c:v>
                </c:pt>
                <c:pt idx="160608">
                  <c:v>-49.246499999999969</c:v>
                </c:pt>
                <c:pt idx="160609">
                  <c:v>-49.24449999999996</c:v>
                </c:pt>
                <c:pt idx="160610">
                  <c:v>-49.24249999999995</c:v>
                </c:pt>
                <c:pt idx="160611">
                  <c:v>-49.240499999999997</c:v>
                </c:pt>
                <c:pt idx="160612">
                  <c:v>-49.238499999999988</c:v>
                </c:pt>
                <c:pt idx="160613">
                  <c:v>-49.236499999999978</c:v>
                </c:pt>
                <c:pt idx="160614">
                  <c:v>-49.234499999999969</c:v>
                </c:pt>
                <c:pt idx="160615">
                  <c:v>-49.232499999999959</c:v>
                </c:pt>
                <c:pt idx="160616">
                  <c:v>-49.23049999999995</c:v>
                </c:pt>
                <c:pt idx="160617">
                  <c:v>-49.228499999999997</c:v>
                </c:pt>
                <c:pt idx="160618">
                  <c:v>-49.226499999999987</c:v>
                </c:pt>
                <c:pt idx="160619">
                  <c:v>-49.224499999999978</c:v>
                </c:pt>
                <c:pt idx="160620">
                  <c:v>-49.222499999999968</c:v>
                </c:pt>
                <c:pt idx="160621">
                  <c:v>-49.220499999999959</c:v>
                </c:pt>
                <c:pt idx="160622">
                  <c:v>-49.218499999999949</c:v>
                </c:pt>
                <c:pt idx="160623">
                  <c:v>-49.216499999999996</c:v>
                </c:pt>
                <c:pt idx="160624">
                  <c:v>-49.214499999999987</c:v>
                </c:pt>
                <c:pt idx="160625">
                  <c:v>-49.212499999999977</c:v>
                </c:pt>
                <c:pt idx="160626">
                  <c:v>-49.210499999999968</c:v>
                </c:pt>
                <c:pt idx="160627">
                  <c:v>-49.208499999999958</c:v>
                </c:pt>
                <c:pt idx="160628">
                  <c:v>-49.206500000000005</c:v>
                </c:pt>
                <c:pt idx="160629">
                  <c:v>-49.204499999999996</c:v>
                </c:pt>
                <c:pt idx="160630">
                  <c:v>-49.202499999999986</c:v>
                </c:pt>
                <c:pt idx="160631">
                  <c:v>-49.200499999999977</c:v>
                </c:pt>
                <c:pt idx="160632">
                  <c:v>-49.198499999999967</c:v>
                </c:pt>
                <c:pt idx="160633">
                  <c:v>-49.196499999999958</c:v>
                </c:pt>
                <c:pt idx="160634">
                  <c:v>-49.194500000000005</c:v>
                </c:pt>
                <c:pt idx="160635">
                  <c:v>-49.192499999999995</c:v>
                </c:pt>
                <c:pt idx="160636">
                  <c:v>-49.190499999999986</c:v>
                </c:pt>
                <c:pt idx="160637">
                  <c:v>-49.188499999999976</c:v>
                </c:pt>
                <c:pt idx="160638">
                  <c:v>-49.186499999999967</c:v>
                </c:pt>
                <c:pt idx="160639">
                  <c:v>-49.184499999999957</c:v>
                </c:pt>
                <c:pt idx="160640">
                  <c:v>-49.182500000000005</c:v>
                </c:pt>
                <c:pt idx="160641">
                  <c:v>-49.180499999999995</c:v>
                </c:pt>
                <c:pt idx="160642">
                  <c:v>-49.178499999999985</c:v>
                </c:pt>
                <c:pt idx="160643">
                  <c:v>-49.176499999999976</c:v>
                </c:pt>
                <c:pt idx="160644">
                  <c:v>-49.174499999999966</c:v>
                </c:pt>
                <c:pt idx="160645">
                  <c:v>-49.172499999999957</c:v>
                </c:pt>
                <c:pt idx="160646">
                  <c:v>-49.170500000000004</c:v>
                </c:pt>
                <c:pt idx="160647">
                  <c:v>-49.168499999999995</c:v>
                </c:pt>
                <c:pt idx="160648">
                  <c:v>-49.166499999999985</c:v>
                </c:pt>
                <c:pt idx="160649">
                  <c:v>-49.164499999999975</c:v>
                </c:pt>
                <c:pt idx="160650">
                  <c:v>-49.162499999999966</c:v>
                </c:pt>
                <c:pt idx="160651">
                  <c:v>-49.160499999999956</c:v>
                </c:pt>
                <c:pt idx="160652">
                  <c:v>-49.158500000000004</c:v>
                </c:pt>
                <c:pt idx="160653">
                  <c:v>-49.156499999999994</c:v>
                </c:pt>
                <c:pt idx="160654">
                  <c:v>-49.154499999999985</c:v>
                </c:pt>
                <c:pt idx="160655">
                  <c:v>-49.152499999999975</c:v>
                </c:pt>
                <c:pt idx="160656">
                  <c:v>-49.150499999999965</c:v>
                </c:pt>
                <c:pt idx="160657">
                  <c:v>-49.148499999999956</c:v>
                </c:pt>
                <c:pt idx="160658">
                  <c:v>-49.146500000000003</c:v>
                </c:pt>
                <c:pt idx="160659">
                  <c:v>-49.144499999999994</c:v>
                </c:pt>
                <c:pt idx="160660">
                  <c:v>-49.142499999999984</c:v>
                </c:pt>
                <c:pt idx="160661">
                  <c:v>-49.140499999999975</c:v>
                </c:pt>
                <c:pt idx="160662">
                  <c:v>-49.138499999999965</c:v>
                </c:pt>
                <c:pt idx="160663">
                  <c:v>-49.136499999999955</c:v>
                </c:pt>
                <c:pt idx="160664">
                  <c:v>-49.134500000000003</c:v>
                </c:pt>
                <c:pt idx="160665">
                  <c:v>-49.132499999999993</c:v>
                </c:pt>
                <c:pt idx="160666">
                  <c:v>-49.130499999999984</c:v>
                </c:pt>
                <c:pt idx="160667">
                  <c:v>-49.128499999999974</c:v>
                </c:pt>
                <c:pt idx="160668">
                  <c:v>-49.126499999999965</c:v>
                </c:pt>
                <c:pt idx="160669">
                  <c:v>-49.124499999999955</c:v>
                </c:pt>
                <c:pt idx="160670">
                  <c:v>-49.122500000000002</c:v>
                </c:pt>
                <c:pt idx="160671">
                  <c:v>-49.120499999999993</c:v>
                </c:pt>
                <c:pt idx="160672">
                  <c:v>-49.118499999999983</c:v>
                </c:pt>
                <c:pt idx="160673">
                  <c:v>-49.116499999999974</c:v>
                </c:pt>
                <c:pt idx="160674">
                  <c:v>-49.114499999999964</c:v>
                </c:pt>
                <c:pt idx="160675">
                  <c:v>-49.112499999999955</c:v>
                </c:pt>
                <c:pt idx="160676">
                  <c:v>-49.110500000000002</c:v>
                </c:pt>
                <c:pt idx="160677">
                  <c:v>-49.108499999999992</c:v>
                </c:pt>
                <c:pt idx="160678">
                  <c:v>-49.106499999999983</c:v>
                </c:pt>
                <c:pt idx="160679">
                  <c:v>-49.104499999999973</c:v>
                </c:pt>
                <c:pt idx="160680">
                  <c:v>-49.102499999999964</c:v>
                </c:pt>
                <c:pt idx="160681">
                  <c:v>-49.100499999999954</c:v>
                </c:pt>
                <c:pt idx="160682">
                  <c:v>-49.098500000000001</c:v>
                </c:pt>
                <c:pt idx="160683">
                  <c:v>-49.096499999999992</c:v>
                </c:pt>
                <c:pt idx="160684">
                  <c:v>-49.094499999999982</c:v>
                </c:pt>
                <c:pt idx="160685">
                  <c:v>-49.092499999999973</c:v>
                </c:pt>
                <c:pt idx="160686">
                  <c:v>-49.090499999999963</c:v>
                </c:pt>
                <c:pt idx="160687">
                  <c:v>-49.088499999999954</c:v>
                </c:pt>
                <c:pt idx="160688">
                  <c:v>-49.086500000000001</c:v>
                </c:pt>
                <c:pt idx="160689">
                  <c:v>-49.084499999999991</c:v>
                </c:pt>
                <c:pt idx="160690">
                  <c:v>-49.082499999999982</c:v>
                </c:pt>
                <c:pt idx="160691">
                  <c:v>-49.080499999999972</c:v>
                </c:pt>
                <c:pt idx="160692">
                  <c:v>-49.078499999999963</c:v>
                </c:pt>
                <c:pt idx="160693">
                  <c:v>-49.076499999999953</c:v>
                </c:pt>
                <c:pt idx="160694">
                  <c:v>-49.0745</c:v>
                </c:pt>
                <c:pt idx="160695">
                  <c:v>-49.072499999999991</c:v>
                </c:pt>
                <c:pt idx="160696">
                  <c:v>-49.070499999999981</c:v>
                </c:pt>
                <c:pt idx="160697">
                  <c:v>-49.068499999999972</c:v>
                </c:pt>
                <c:pt idx="160698">
                  <c:v>-49.066499999999962</c:v>
                </c:pt>
                <c:pt idx="160699">
                  <c:v>-49.064499999999953</c:v>
                </c:pt>
                <c:pt idx="160700">
                  <c:v>-49.0625</c:v>
                </c:pt>
                <c:pt idx="160701">
                  <c:v>-49.06049999999999</c:v>
                </c:pt>
                <c:pt idx="160702">
                  <c:v>-49.058499999999981</c:v>
                </c:pt>
                <c:pt idx="160703">
                  <c:v>-49.056499999999971</c:v>
                </c:pt>
                <c:pt idx="160704">
                  <c:v>-49.054499999999962</c:v>
                </c:pt>
                <c:pt idx="160705">
                  <c:v>-49.052499999999952</c:v>
                </c:pt>
                <c:pt idx="160706">
                  <c:v>-49.0505</c:v>
                </c:pt>
                <c:pt idx="160707">
                  <c:v>-49.04849999999999</c:v>
                </c:pt>
                <c:pt idx="160708">
                  <c:v>-49.04649999999998</c:v>
                </c:pt>
                <c:pt idx="160709">
                  <c:v>-49.044499999999971</c:v>
                </c:pt>
                <c:pt idx="160710">
                  <c:v>-49.042499999999961</c:v>
                </c:pt>
                <c:pt idx="160711">
                  <c:v>-49.040499999999952</c:v>
                </c:pt>
                <c:pt idx="160712">
                  <c:v>-49.038499999999999</c:v>
                </c:pt>
                <c:pt idx="160713">
                  <c:v>-49.03649999999999</c:v>
                </c:pt>
                <c:pt idx="160714">
                  <c:v>-49.03449999999998</c:v>
                </c:pt>
                <c:pt idx="160715">
                  <c:v>-49.03249999999997</c:v>
                </c:pt>
                <c:pt idx="160716">
                  <c:v>-49.030499999999961</c:v>
                </c:pt>
                <c:pt idx="160717">
                  <c:v>-49.028499999999951</c:v>
                </c:pt>
                <c:pt idx="160718">
                  <c:v>-49.026499999999999</c:v>
                </c:pt>
                <c:pt idx="160719">
                  <c:v>-49.024499999999989</c:v>
                </c:pt>
                <c:pt idx="160720">
                  <c:v>-49.02249999999998</c:v>
                </c:pt>
                <c:pt idx="160721">
                  <c:v>-49.02049999999997</c:v>
                </c:pt>
                <c:pt idx="160722">
                  <c:v>-49.01849999999996</c:v>
                </c:pt>
                <c:pt idx="160723">
                  <c:v>-49.016499999999951</c:v>
                </c:pt>
                <c:pt idx="160724">
                  <c:v>-49.014499999999998</c:v>
                </c:pt>
                <c:pt idx="160725">
                  <c:v>-49.012499999999989</c:v>
                </c:pt>
                <c:pt idx="160726">
                  <c:v>-49.010499999999979</c:v>
                </c:pt>
                <c:pt idx="160727">
                  <c:v>-49.00849999999997</c:v>
                </c:pt>
                <c:pt idx="160728">
                  <c:v>-49.00649999999996</c:v>
                </c:pt>
                <c:pt idx="160729">
                  <c:v>-49.00449999999995</c:v>
                </c:pt>
                <c:pt idx="160730">
                  <c:v>-49.002499999999998</c:v>
                </c:pt>
                <c:pt idx="160731">
                  <c:v>-49.000499999999988</c:v>
                </c:pt>
                <c:pt idx="160732">
                  <c:v>-48.998499999999979</c:v>
                </c:pt>
                <c:pt idx="160733">
                  <c:v>-48.996499999999969</c:v>
                </c:pt>
                <c:pt idx="160734">
                  <c:v>-48.99449999999996</c:v>
                </c:pt>
                <c:pt idx="160735">
                  <c:v>-48.99249999999995</c:v>
                </c:pt>
                <c:pt idx="160736">
                  <c:v>-48.990499999999997</c:v>
                </c:pt>
                <c:pt idx="160737">
                  <c:v>-48.988499999999988</c:v>
                </c:pt>
                <c:pt idx="160738">
                  <c:v>-48.986499999999978</c:v>
                </c:pt>
                <c:pt idx="160739">
                  <c:v>-48.984499999999969</c:v>
                </c:pt>
                <c:pt idx="160740">
                  <c:v>-48.982499999999959</c:v>
                </c:pt>
                <c:pt idx="160741">
                  <c:v>-48.98049999999995</c:v>
                </c:pt>
                <c:pt idx="160742">
                  <c:v>-48.978499999999997</c:v>
                </c:pt>
                <c:pt idx="160743">
                  <c:v>-48.976499999999987</c:v>
                </c:pt>
                <c:pt idx="160744">
                  <c:v>-48.974499999999978</c:v>
                </c:pt>
                <c:pt idx="160745">
                  <c:v>-48.972499999999968</c:v>
                </c:pt>
                <c:pt idx="160746">
                  <c:v>-48.970499999999959</c:v>
                </c:pt>
                <c:pt idx="160747">
                  <c:v>-48.968499999999949</c:v>
                </c:pt>
                <c:pt idx="160748">
                  <c:v>-48.966499999999996</c:v>
                </c:pt>
                <c:pt idx="160749">
                  <c:v>-48.964499999999987</c:v>
                </c:pt>
                <c:pt idx="160750">
                  <c:v>-48.962499999999977</c:v>
                </c:pt>
                <c:pt idx="160751">
                  <c:v>-48.960499999999968</c:v>
                </c:pt>
                <c:pt idx="160752">
                  <c:v>-48.958499999999958</c:v>
                </c:pt>
                <c:pt idx="160753">
                  <c:v>-48.956500000000005</c:v>
                </c:pt>
                <c:pt idx="160754">
                  <c:v>-48.954499999999996</c:v>
                </c:pt>
                <c:pt idx="160755">
                  <c:v>-48.952499999999986</c:v>
                </c:pt>
                <c:pt idx="160756">
                  <c:v>-48.950499999999977</c:v>
                </c:pt>
                <c:pt idx="160757">
                  <c:v>-48.948499999999967</c:v>
                </c:pt>
                <c:pt idx="160758">
                  <c:v>-48.946499999999958</c:v>
                </c:pt>
                <c:pt idx="160759">
                  <c:v>-48.944500000000005</c:v>
                </c:pt>
                <c:pt idx="160760">
                  <c:v>-48.942499999999995</c:v>
                </c:pt>
                <c:pt idx="160761">
                  <c:v>-48.940499999999986</c:v>
                </c:pt>
                <c:pt idx="160762">
                  <c:v>-48.938499999999976</c:v>
                </c:pt>
                <c:pt idx="160763">
                  <c:v>-48.936499999999967</c:v>
                </c:pt>
                <c:pt idx="160764">
                  <c:v>-48.934499999999957</c:v>
                </c:pt>
                <c:pt idx="160765">
                  <c:v>-48.932500000000005</c:v>
                </c:pt>
                <c:pt idx="160766">
                  <c:v>-48.930499999999995</c:v>
                </c:pt>
                <c:pt idx="160767">
                  <c:v>-48.928499999999985</c:v>
                </c:pt>
                <c:pt idx="160768">
                  <c:v>-48.926499999999976</c:v>
                </c:pt>
                <c:pt idx="160769">
                  <c:v>-48.924499999999966</c:v>
                </c:pt>
                <c:pt idx="160770">
                  <c:v>-48.922499999999957</c:v>
                </c:pt>
                <c:pt idx="160771">
                  <c:v>-48.920500000000004</c:v>
                </c:pt>
                <c:pt idx="160772">
                  <c:v>-48.918499999999995</c:v>
                </c:pt>
                <c:pt idx="160773">
                  <c:v>-48.916499999999985</c:v>
                </c:pt>
                <c:pt idx="160774">
                  <c:v>-48.914499999999975</c:v>
                </c:pt>
                <c:pt idx="160775">
                  <c:v>-48.912499999999966</c:v>
                </c:pt>
                <c:pt idx="160776">
                  <c:v>-48.910499999999956</c:v>
                </c:pt>
                <c:pt idx="160777">
                  <c:v>-48.908500000000004</c:v>
                </c:pt>
                <c:pt idx="160778">
                  <c:v>-48.906499999999994</c:v>
                </c:pt>
                <c:pt idx="160779">
                  <c:v>-48.904499999999985</c:v>
                </c:pt>
                <c:pt idx="160780">
                  <c:v>-48.902499999999975</c:v>
                </c:pt>
                <c:pt idx="160781">
                  <c:v>-48.900499999999965</c:v>
                </c:pt>
                <c:pt idx="160782">
                  <c:v>-48.898499999999956</c:v>
                </c:pt>
                <c:pt idx="160783">
                  <c:v>-48.896500000000003</c:v>
                </c:pt>
                <c:pt idx="160784">
                  <c:v>-48.894499999999994</c:v>
                </c:pt>
                <c:pt idx="160785">
                  <c:v>-48.892499999999984</c:v>
                </c:pt>
                <c:pt idx="160786">
                  <c:v>-48.890499999999975</c:v>
                </c:pt>
                <c:pt idx="160787">
                  <c:v>-48.888499999999965</c:v>
                </c:pt>
                <c:pt idx="160788">
                  <c:v>-48.886499999999955</c:v>
                </c:pt>
                <c:pt idx="160789">
                  <c:v>-48.884500000000003</c:v>
                </c:pt>
                <c:pt idx="160790">
                  <c:v>-48.882499999999993</c:v>
                </c:pt>
                <c:pt idx="160791">
                  <c:v>-48.880499999999984</c:v>
                </c:pt>
                <c:pt idx="160792">
                  <c:v>-48.878499999999974</c:v>
                </c:pt>
                <c:pt idx="160793">
                  <c:v>-48.876499999999965</c:v>
                </c:pt>
                <c:pt idx="160794">
                  <c:v>-48.874499999999955</c:v>
                </c:pt>
                <c:pt idx="160795">
                  <c:v>-48.872500000000002</c:v>
                </c:pt>
                <c:pt idx="160796">
                  <c:v>-48.870499999999993</c:v>
                </c:pt>
                <c:pt idx="160797">
                  <c:v>-48.868499999999983</c:v>
                </c:pt>
                <c:pt idx="160798">
                  <c:v>-48.866499999999974</c:v>
                </c:pt>
                <c:pt idx="160799">
                  <c:v>-48.864499999999964</c:v>
                </c:pt>
                <c:pt idx="160800">
                  <c:v>-48.862499999999955</c:v>
                </c:pt>
                <c:pt idx="160801">
                  <c:v>-48.860500000000002</c:v>
                </c:pt>
                <c:pt idx="160802">
                  <c:v>-48.858499999999992</c:v>
                </c:pt>
                <c:pt idx="160803">
                  <c:v>-48.856499999999983</c:v>
                </c:pt>
                <c:pt idx="160804">
                  <c:v>-48.854499999999973</c:v>
                </c:pt>
                <c:pt idx="160805">
                  <c:v>-48.852499999999964</c:v>
                </c:pt>
                <c:pt idx="160806">
                  <c:v>-48.850499999999954</c:v>
                </c:pt>
                <c:pt idx="160807">
                  <c:v>-48.848500000000001</c:v>
                </c:pt>
                <c:pt idx="160808">
                  <c:v>-48.846499999999992</c:v>
                </c:pt>
                <c:pt idx="160809">
                  <c:v>-48.844499999999982</c:v>
                </c:pt>
                <c:pt idx="160810">
                  <c:v>-48.842499999999973</c:v>
                </c:pt>
                <c:pt idx="160811">
                  <c:v>-48.840499999999963</c:v>
                </c:pt>
                <c:pt idx="160812">
                  <c:v>-48.838499999999954</c:v>
                </c:pt>
                <c:pt idx="160813">
                  <c:v>-48.836500000000001</c:v>
                </c:pt>
                <c:pt idx="160814">
                  <c:v>-48.834499999999991</c:v>
                </c:pt>
                <c:pt idx="160815">
                  <c:v>-48.832499999999982</c:v>
                </c:pt>
                <c:pt idx="160816">
                  <c:v>-48.830499999999972</c:v>
                </c:pt>
                <c:pt idx="160817">
                  <c:v>-48.828499999999963</c:v>
                </c:pt>
                <c:pt idx="160818">
                  <c:v>-48.826499999999953</c:v>
                </c:pt>
                <c:pt idx="160819">
                  <c:v>-48.8245</c:v>
                </c:pt>
                <c:pt idx="160820">
                  <c:v>-48.822499999999991</c:v>
                </c:pt>
                <c:pt idx="160821">
                  <c:v>-48.820499999999981</c:v>
                </c:pt>
                <c:pt idx="160822">
                  <c:v>-48.818499999999972</c:v>
                </c:pt>
                <c:pt idx="160823">
                  <c:v>-48.816499999999962</c:v>
                </c:pt>
                <c:pt idx="160824">
                  <c:v>-48.814499999999953</c:v>
                </c:pt>
                <c:pt idx="160825">
                  <c:v>-48.8125</c:v>
                </c:pt>
                <c:pt idx="160826">
                  <c:v>-48.81049999999999</c:v>
                </c:pt>
                <c:pt idx="160827">
                  <c:v>-48.808499999999981</c:v>
                </c:pt>
                <c:pt idx="160828">
                  <c:v>-48.806499999999971</c:v>
                </c:pt>
                <c:pt idx="160829">
                  <c:v>-48.804499999999962</c:v>
                </c:pt>
                <c:pt idx="160830">
                  <c:v>-48.802499999999952</c:v>
                </c:pt>
                <c:pt idx="160831">
                  <c:v>-48.8005</c:v>
                </c:pt>
                <c:pt idx="160832">
                  <c:v>-48.79849999999999</c:v>
                </c:pt>
                <c:pt idx="160833">
                  <c:v>-48.79649999999998</c:v>
                </c:pt>
                <c:pt idx="160834">
                  <c:v>-48.794499999999971</c:v>
                </c:pt>
                <c:pt idx="160835">
                  <c:v>-48.792499999999961</c:v>
                </c:pt>
                <c:pt idx="160836">
                  <c:v>-48.790499999999952</c:v>
                </c:pt>
                <c:pt idx="160837">
                  <c:v>-48.788499999999999</c:v>
                </c:pt>
                <c:pt idx="160838">
                  <c:v>-48.78649999999999</c:v>
                </c:pt>
                <c:pt idx="160839">
                  <c:v>-48.78449999999998</c:v>
                </c:pt>
                <c:pt idx="160840">
                  <c:v>-48.78249999999997</c:v>
                </c:pt>
                <c:pt idx="160841">
                  <c:v>-48.780499999999961</c:v>
                </c:pt>
                <c:pt idx="160842">
                  <c:v>-48.778499999999951</c:v>
                </c:pt>
                <c:pt idx="160843">
                  <c:v>-48.776499999999999</c:v>
                </c:pt>
                <c:pt idx="160844">
                  <c:v>-48.774499999999989</c:v>
                </c:pt>
                <c:pt idx="160845">
                  <c:v>-48.77249999999998</c:v>
                </c:pt>
                <c:pt idx="160846">
                  <c:v>-48.77049999999997</c:v>
                </c:pt>
                <c:pt idx="160847">
                  <c:v>-48.76849999999996</c:v>
                </c:pt>
                <c:pt idx="160848">
                  <c:v>-48.766499999999951</c:v>
                </c:pt>
                <c:pt idx="160849">
                  <c:v>-48.764499999999998</c:v>
                </c:pt>
                <c:pt idx="160850">
                  <c:v>-48.762499999999989</c:v>
                </c:pt>
                <c:pt idx="160851">
                  <c:v>-48.760499999999979</c:v>
                </c:pt>
                <c:pt idx="160852">
                  <c:v>-48.75849999999997</c:v>
                </c:pt>
                <c:pt idx="160853">
                  <c:v>-48.75649999999996</c:v>
                </c:pt>
                <c:pt idx="160854">
                  <c:v>-48.75449999999995</c:v>
                </c:pt>
                <c:pt idx="160855">
                  <c:v>-48.752499999999998</c:v>
                </c:pt>
                <c:pt idx="160856">
                  <c:v>-48.750499999999988</c:v>
                </c:pt>
                <c:pt idx="160857">
                  <c:v>-48.748499999999979</c:v>
                </c:pt>
                <c:pt idx="160858">
                  <c:v>-48.746499999999969</c:v>
                </c:pt>
                <c:pt idx="160859">
                  <c:v>-48.74449999999996</c:v>
                </c:pt>
                <c:pt idx="160860">
                  <c:v>-48.74249999999995</c:v>
                </c:pt>
                <c:pt idx="160861">
                  <c:v>-48.740499999999997</c:v>
                </c:pt>
                <c:pt idx="160862">
                  <c:v>-48.738499999999988</c:v>
                </c:pt>
                <c:pt idx="160863">
                  <c:v>-48.736499999999978</c:v>
                </c:pt>
                <c:pt idx="160864">
                  <c:v>-48.734499999999969</c:v>
                </c:pt>
                <c:pt idx="160865">
                  <c:v>-48.732499999999959</c:v>
                </c:pt>
                <c:pt idx="160866">
                  <c:v>-48.73049999999995</c:v>
                </c:pt>
                <c:pt idx="160867">
                  <c:v>-48.728499999999997</c:v>
                </c:pt>
                <c:pt idx="160868">
                  <c:v>-48.726499999999987</c:v>
                </c:pt>
                <c:pt idx="160869">
                  <c:v>-48.724499999999978</c:v>
                </c:pt>
                <c:pt idx="160870">
                  <c:v>-48.722499999999968</c:v>
                </c:pt>
                <c:pt idx="160871">
                  <c:v>-48.720499999999959</c:v>
                </c:pt>
                <c:pt idx="160872">
                  <c:v>-48.718499999999949</c:v>
                </c:pt>
                <c:pt idx="160873">
                  <c:v>-48.716499999999996</c:v>
                </c:pt>
                <c:pt idx="160874">
                  <c:v>-48.714499999999987</c:v>
                </c:pt>
                <c:pt idx="160875">
                  <c:v>-48.712499999999977</c:v>
                </c:pt>
                <c:pt idx="160876">
                  <c:v>-48.710499999999968</c:v>
                </c:pt>
                <c:pt idx="160877">
                  <c:v>-48.708499999999958</c:v>
                </c:pt>
                <c:pt idx="160878">
                  <c:v>-48.706500000000005</c:v>
                </c:pt>
                <c:pt idx="160879">
                  <c:v>-48.704499999999996</c:v>
                </c:pt>
                <c:pt idx="160880">
                  <c:v>-48.702499999999986</c:v>
                </c:pt>
                <c:pt idx="160881">
                  <c:v>-48.700499999999977</c:v>
                </c:pt>
                <c:pt idx="160882">
                  <c:v>-48.698499999999967</c:v>
                </c:pt>
                <c:pt idx="160883">
                  <c:v>-48.696499999999958</c:v>
                </c:pt>
                <c:pt idx="160884">
                  <c:v>-48.694500000000005</c:v>
                </c:pt>
                <c:pt idx="160885">
                  <c:v>-48.692499999999995</c:v>
                </c:pt>
                <c:pt idx="160886">
                  <c:v>-48.690499999999986</c:v>
                </c:pt>
                <c:pt idx="160887">
                  <c:v>-48.688499999999976</c:v>
                </c:pt>
                <c:pt idx="160888">
                  <c:v>-48.686499999999967</c:v>
                </c:pt>
                <c:pt idx="160889">
                  <c:v>-48.684499999999957</c:v>
                </c:pt>
                <c:pt idx="160890">
                  <c:v>-48.682500000000005</c:v>
                </c:pt>
                <c:pt idx="160891">
                  <c:v>-48.680499999999995</c:v>
                </c:pt>
                <c:pt idx="160892">
                  <c:v>-48.678499999999985</c:v>
                </c:pt>
                <c:pt idx="160893">
                  <c:v>-48.676499999999976</c:v>
                </c:pt>
                <c:pt idx="160894">
                  <c:v>-48.674499999999966</c:v>
                </c:pt>
                <c:pt idx="160895">
                  <c:v>-48.672499999999957</c:v>
                </c:pt>
                <c:pt idx="160896">
                  <c:v>-48.670500000000004</c:v>
                </c:pt>
                <c:pt idx="160897">
                  <c:v>-48.668499999999995</c:v>
                </c:pt>
                <c:pt idx="160898">
                  <c:v>-48.666499999999985</c:v>
                </c:pt>
                <c:pt idx="160899">
                  <c:v>-48.664499999999975</c:v>
                </c:pt>
                <c:pt idx="160900">
                  <c:v>-48.662499999999966</c:v>
                </c:pt>
                <c:pt idx="160901">
                  <c:v>-48.660499999999956</c:v>
                </c:pt>
                <c:pt idx="160902">
                  <c:v>-48.658500000000004</c:v>
                </c:pt>
                <c:pt idx="160903">
                  <c:v>-48.656499999999994</c:v>
                </c:pt>
                <c:pt idx="160904">
                  <c:v>-48.654499999999985</c:v>
                </c:pt>
                <c:pt idx="160905">
                  <c:v>-48.652499999999975</c:v>
                </c:pt>
                <c:pt idx="160906">
                  <c:v>-48.650499999999965</c:v>
                </c:pt>
                <c:pt idx="160907">
                  <c:v>-48.648499999999956</c:v>
                </c:pt>
                <c:pt idx="160908">
                  <c:v>-48.646500000000003</c:v>
                </c:pt>
                <c:pt idx="160909">
                  <c:v>-48.644499999999994</c:v>
                </c:pt>
                <c:pt idx="160910">
                  <c:v>-48.642499999999984</c:v>
                </c:pt>
                <c:pt idx="160911">
                  <c:v>-48.640499999999975</c:v>
                </c:pt>
                <c:pt idx="160912">
                  <c:v>-48.638499999999965</c:v>
                </c:pt>
                <c:pt idx="160913">
                  <c:v>-48.636499999999955</c:v>
                </c:pt>
                <c:pt idx="160914">
                  <c:v>-48.634500000000003</c:v>
                </c:pt>
                <c:pt idx="160915">
                  <c:v>-48.632499999999993</c:v>
                </c:pt>
                <c:pt idx="160916">
                  <c:v>-48.630499999999984</c:v>
                </c:pt>
                <c:pt idx="160917">
                  <c:v>-48.628499999999974</c:v>
                </c:pt>
                <c:pt idx="160918">
                  <c:v>-48.626499999999965</c:v>
                </c:pt>
                <c:pt idx="160919">
                  <c:v>-48.624499999999955</c:v>
                </c:pt>
                <c:pt idx="160920">
                  <c:v>-48.622500000000002</c:v>
                </c:pt>
                <c:pt idx="160921">
                  <c:v>-48.620499999999993</c:v>
                </c:pt>
                <c:pt idx="160922">
                  <c:v>-48.618499999999983</c:v>
                </c:pt>
                <c:pt idx="160923">
                  <c:v>-48.616499999999974</c:v>
                </c:pt>
                <c:pt idx="160924">
                  <c:v>-48.614499999999964</c:v>
                </c:pt>
                <c:pt idx="160925">
                  <c:v>-48.612499999999955</c:v>
                </c:pt>
                <c:pt idx="160926">
                  <c:v>-48.610500000000002</c:v>
                </c:pt>
                <c:pt idx="160927">
                  <c:v>-48.608499999999992</c:v>
                </c:pt>
                <c:pt idx="160928">
                  <c:v>-48.606499999999983</c:v>
                </c:pt>
                <c:pt idx="160929">
                  <c:v>-48.604499999999973</c:v>
                </c:pt>
                <c:pt idx="160930">
                  <c:v>-48.602499999999964</c:v>
                </c:pt>
                <c:pt idx="160931">
                  <c:v>-48.600499999999954</c:v>
                </c:pt>
                <c:pt idx="160932">
                  <c:v>-48.598500000000001</c:v>
                </c:pt>
                <c:pt idx="160933">
                  <c:v>-48.596499999999992</c:v>
                </c:pt>
                <c:pt idx="160934">
                  <c:v>-48.594499999999982</c:v>
                </c:pt>
                <c:pt idx="160935">
                  <c:v>-48.592499999999973</c:v>
                </c:pt>
                <c:pt idx="160936">
                  <c:v>-48.590499999999963</c:v>
                </c:pt>
                <c:pt idx="160937">
                  <c:v>-48.588499999999954</c:v>
                </c:pt>
                <c:pt idx="160938">
                  <c:v>-48.586500000000001</c:v>
                </c:pt>
                <c:pt idx="160939">
                  <c:v>-48.584499999999991</c:v>
                </c:pt>
                <c:pt idx="160940">
                  <c:v>-48.582499999999982</c:v>
                </c:pt>
                <c:pt idx="160941">
                  <c:v>-48.580499999999972</c:v>
                </c:pt>
                <c:pt idx="160942">
                  <c:v>-48.578499999999963</c:v>
                </c:pt>
                <c:pt idx="160943">
                  <c:v>-48.576499999999953</c:v>
                </c:pt>
                <c:pt idx="160944">
                  <c:v>-48.5745</c:v>
                </c:pt>
                <c:pt idx="160945">
                  <c:v>-48.572499999999991</c:v>
                </c:pt>
                <c:pt idx="160946">
                  <c:v>-48.570499999999981</c:v>
                </c:pt>
                <c:pt idx="160947">
                  <c:v>-48.568499999999972</c:v>
                </c:pt>
                <c:pt idx="160948">
                  <c:v>-48.566499999999962</c:v>
                </c:pt>
                <c:pt idx="160949">
                  <c:v>-48.564499999999953</c:v>
                </c:pt>
                <c:pt idx="160950">
                  <c:v>-48.5625</c:v>
                </c:pt>
                <c:pt idx="160951">
                  <c:v>-48.56049999999999</c:v>
                </c:pt>
                <c:pt idx="160952">
                  <c:v>-48.558499999999981</c:v>
                </c:pt>
                <c:pt idx="160953">
                  <c:v>-48.556499999999971</c:v>
                </c:pt>
                <c:pt idx="160954">
                  <c:v>-48.554499999999962</c:v>
                </c:pt>
                <c:pt idx="160955">
                  <c:v>-48.552499999999952</c:v>
                </c:pt>
                <c:pt idx="160956">
                  <c:v>-48.5505</c:v>
                </c:pt>
                <c:pt idx="160957">
                  <c:v>-48.54849999999999</c:v>
                </c:pt>
                <c:pt idx="160958">
                  <c:v>-48.54649999999998</c:v>
                </c:pt>
                <c:pt idx="160959">
                  <c:v>-48.544499999999971</c:v>
                </c:pt>
                <c:pt idx="160960">
                  <c:v>-48.542499999999961</c:v>
                </c:pt>
                <c:pt idx="160961">
                  <c:v>-48.540499999999952</c:v>
                </c:pt>
                <c:pt idx="160962">
                  <c:v>-48.538499999999999</c:v>
                </c:pt>
                <c:pt idx="160963">
                  <c:v>-48.53649999999999</c:v>
                </c:pt>
                <c:pt idx="160964">
                  <c:v>-48.53449999999998</c:v>
                </c:pt>
                <c:pt idx="160965">
                  <c:v>-48.53249999999997</c:v>
                </c:pt>
                <c:pt idx="160966">
                  <c:v>-48.530499999999961</c:v>
                </c:pt>
                <c:pt idx="160967">
                  <c:v>-48.528499999999951</c:v>
                </c:pt>
                <c:pt idx="160968">
                  <c:v>-48.526499999999999</c:v>
                </c:pt>
                <c:pt idx="160969">
                  <c:v>-48.524499999999989</c:v>
                </c:pt>
                <c:pt idx="160970">
                  <c:v>-48.52249999999998</c:v>
                </c:pt>
                <c:pt idx="160971">
                  <c:v>-48.52049999999997</c:v>
                </c:pt>
                <c:pt idx="160972">
                  <c:v>-48.51849999999996</c:v>
                </c:pt>
                <c:pt idx="160973">
                  <c:v>-48.516499999999951</c:v>
                </c:pt>
                <c:pt idx="160974">
                  <c:v>-48.514499999999998</c:v>
                </c:pt>
                <c:pt idx="160975">
                  <c:v>-48.512499999999989</c:v>
                </c:pt>
                <c:pt idx="160976">
                  <c:v>-48.510499999999979</c:v>
                </c:pt>
                <c:pt idx="160977">
                  <c:v>-48.50849999999997</c:v>
                </c:pt>
                <c:pt idx="160978">
                  <c:v>-48.50649999999996</c:v>
                </c:pt>
                <c:pt idx="160979">
                  <c:v>-48.50449999999995</c:v>
                </c:pt>
                <c:pt idx="160980">
                  <c:v>-48.502499999999998</c:v>
                </c:pt>
                <c:pt idx="160981">
                  <c:v>-48.500499999999988</c:v>
                </c:pt>
                <c:pt idx="160982">
                  <c:v>-48.498499999999979</c:v>
                </c:pt>
                <c:pt idx="160983">
                  <c:v>-48.496499999999969</c:v>
                </c:pt>
                <c:pt idx="160984">
                  <c:v>-48.49449999999996</c:v>
                </c:pt>
                <c:pt idx="160985">
                  <c:v>-48.49249999999995</c:v>
                </c:pt>
                <c:pt idx="160986">
                  <c:v>-48.490499999999997</c:v>
                </c:pt>
                <c:pt idx="160987">
                  <c:v>-48.488499999999988</c:v>
                </c:pt>
                <c:pt idx="160988">
                  <c:v>-48.486499999999978</c:v>
                </c:pt>
                <c:pt idx="160989">
                  <c:v>-48.484499999999969</c:v>
                </c:pt>
                <c:pt idx="160990">
                  <c:v>-48.482499999999959</c:v>
                </c:pt>
                <c:pt idx="160991">
                  <c:v>-48.48049999999995</c:v>
                </c:pt>
                <c:pt idx="160992">
                  <c:v>-48.478499999999997</c:v>
                </c:pt>
                <c:pt idx="160993">
                  <c:v>-48.476499999999987</c:v>
                </c:pt>
                <c:pt idx="160994">
                  <c:v>-48.474499999999978</c:v>
                </c:pt>
                <c:pt idx="160995">
                  <c:v>-48.472499999999968</c:v>
                </c:pt>
                <c:pt idx="160996">
                  <c:v>-48.470499999999959</c:v>
                </c:pt>
                <c:pt idx="160997">
                  <c:v>-48.468499999999949</c:v>
                </c:pt>
                <c:pt idx="160998">
                  <c:v>-48.466499999999996</c:v>
                </c:pt>
                <c:pt idx="160999">
                  <c:v>-48.464499999999987</c:v>
                </c:pt>
                <c:pt idx="161000">
                  <c:v>-48.462499999999977</c:v>
                </c:pt>
                <c:pt idx="161001">
                  <c:v>-48.460499999999968</c:v>
                </c:pt>
                <c:pt idx="161002">
                  <c:v>-48.458499999999958</c:v>
                </c:pt>
                <c:pt idx="161003">
                  <c:v>-48.456500000000005</c:v>
                </c:pt>
                <c:pt idx="161004">
                  <c:v>-48.454499999999996</c:v>
                </c:pt>
                <c:pt idx="161005">
                  <c:v>-48.452499999999986</c:v>
                </c:pt>
                <c:pt idx="161006">
                  <c:v>-48.450499999999977</c:v>
                </c:pt>
                <c:pt idx="161007">
                  <c:v>-48.448499999999967</c:v>
                </c:pt>
                <c:pt idx="161008">
                  <c:v>-48.446499999999958</c:v>
                </c:pt>
                <c:pt idx="161009">
                  <c:v>-48.444500000000005</c:v>
                </c:pt>
                <c:pt idx="161010">
                  <c:v>-48.442499999999995</c:v>
                </c:pt>
                <c:pt idx="161011">
                  <c:v>-48.440499999999986</c:v>
                </c:pt>
                <c:pt idx="161012">
                  <c:v>-48.438499999999976</c:v>
                </c:pt>
                <c:pt idx="161013">
                  <c:v>-48.436499999999967</c:v>
                </c:pt>
                <c:pt idx="161014">
                  <c:v>-48.434499999999957</c:v>
                </c:pt>
                <c:pt idx="161015">
                  <c:v>-48.432500000000005</c:v>
                </c:pt>
                <c:pt idx="161016">
                  <c:v>-48.430499999999995</c:v>
                </c:pt>
                <c:pt idx="161017">
                  <c:v>-48.428499999999985</c:v>
                </c:pt>
                <c:pt idx="161018">
                  <c:v>-48.426499999999976</c:v>
                </c:pt>
                <c:pt idx="161019">
                  <c:v>-48.424499999999966</c:v>
                </c:pt>
                <c:pt idx="161020">
                  <c:v>-48.422499999999957</c:v>
                </c:pt>
                <c:pt idx="161021">
                  <c:v>-48.420500000000004</c:v>
                </c:pt>
                <c:pt idx="161022">
                  <c:v>-48.418499999999995</c:v>
                </c:pt>
                <c:pt idx="161023">
                  <c:v>-48.416499999999985</c:v>
                </c:pt>
                <c:pt idx="161024">
                  <c:v>-48.414499999999975</c:v>
                </c:pt>
                <c:pt idx="161025">
                  <c:v>-48.412499999999966</c:v>
                </c:pt>
                <c:pt idx="161026">
                  <c:v>-48.410499999999956</c:v>
                </c:pt>
                <c:pt idx="161027">
                  <c:v>-48.408500000000004</c:v>
                </c:pt>
                <c:pt idx="161028">
                  <c:v>-48.406499999999994</c:v>
                </c:pt>
                <c:pt idx="161029">
                  <c:v>-48.404499999999985</c:v>
                </c:pt>
                <c:pt idx="161030">
                  <c:v>-48.402499999999975</c:v>
                </c:pt>
                <c:pt idx="161031">
                  <c:v>-48.400499999999965</c:v>
                </c:pt>
                <c:pt idx="161032">
                  <c:v>-48.398499999999956</c:v>
                </c:pt>
                <c:pt idx="161033">
                  <c:v>-48.396500000000003</c:v>
                </c:pt>
                <c:pt idx="161034">
                  <c:v>-48.394499999999994</c:v>
                </c:pt>
                <c:pt idx="161035">
                  <c:v>-48.392499999999984</c:v>
                </c:pt>
                <c:pt idx="161036">
                  <c:v>-48.390499999999975</c:v>
                </c:pt>
                <c:pt idx="161037">
                  <c:v>-48.388499999999965</c:v>
                </c:pt>
                <c:pt idx="161038">
                  <c:v>-48.386499999999955</c:v>
                </c:pt>
                <c:pt idx="161039">
                  <c:v>-48.384500000000003</c:v>
                </c:pt>
                <c:pt idx="161040">
                  <c:v>-48.382499999999993</c:v>
                </c:pt>
                <c:pt idx="161041">
                  <c:v>-48.380499999999984</c:v>
                </c:pt>
                <c:pt idx="161042">
                  <c:v>-48.378499999999974</c:v>
                </c:pt>
                <c:pt idx="161043">
                  <c:v>-48.376499999999965</c:v>
                </c:pt>
                <c:pt idx="161044">
                  <c:v>-48.374499999999955</c:v>
                </c:pt>
                <c:pt idx="161045">
                  <c:v>-48.372500000000002</c:v>
                </c:pt>
                <c:pt idx="161046">
                  <c:v>-48.370499999999993</c:v>
                </c:pt>
                <c:pt idx="161047">
                  <c:v>-48.368499999999983</c:v>
                </c:pt>
                <c:pt idx="161048">
                  <c:v>-48.366499999999974</c:v>
                </c:pt>
                <c:pt idx="161049">
                  <c:v>-48.364499999999964</c:v>
                </c:pt>
                <c:pt idx="161050">
                  <c:v>-48.362499999999955</c:v>
                </c:pt>
                <c:pt idx="161051">
                  <c:v>-48.360500000000002</c:v>
                </c:pt>
                <c:pt idx="161052">
                  <c:v>-48.358499999999992</c:v>
                </c:pt>
                <c:pt idx="161053">
                  <c:v>-48.356499999999983</c:v>
                </c:pt>
                <c:pt idx="161054">
                  <c:v>-48.354499999999973</c:v>
                </c:pt>
                <c:pt idx="161055">
                  <c:v>-48.352499999999964</c:v>
                </c:pt>
                <c:pt idx="161056">
                  <c:v>-48.350499999999954</c:v>
                </c:pt>
                <c:pt idx="161057">
                  <c:v>-48.348500000000001</c:v>
                </c:pt>
                <c:pt idx="161058">
                  <c:v>-48.346499999999992</c:v>
                </c:pt>
                <c:pt idx="161059">
                  <c:v>-48.344499999999982</c:v>
                </c:pt>
                <c:pt idx="161060">
                  <c:v>-48.342499999999973</c:v>
                </c:pt>
                <c:pt idx="161061">
                  <c:v>-48.340499999999963</c:v>
                </c:pt>
                <c:pt idx="161062">
                  <c:v>-48.338499999999954</c:v>
                </c:pt>
                <c:pt idx="161063">
                  <c:v>-48.336500000000001</c:v>
                </c:pt>
                <c:pt idx="161064">
                  <c:v>-48.334499999999991</c:v>
                </c:pt>
                <c:pt idx="161065">
                  <c:v>-48.332499999999982</c:v>
                </c:pt>
                <c:pt idx="161066">
                  <c:v>-48.330499999999972</c:v>
                </c:pt>
                <c:pt idx="161067">
                  <c:v>-48.328499999999963</c:v>
                </c:pt>
                <c:pt idx="161068">
                  <c:v>-48.326499999999953</c:v>
                </c:pt>
                <c:pt idx="161069">
                  <c:v>-48.3245</c:v>
                </c:pt>
                <c:pt idx="161070">
                  <c:v>-48.322499999999991</c:v>
                </c:pt>
                <c:pt idx="161071">
                  <c:v>-48.320499999999981</c:v>
                </c:pt>
                <c:pt idx="161072">
                  <c:v>-48.318499999999972</c:v>
                </c:pt>
                <c:pt idx="161073">
                  <c:v>-48.316499999999962</c:v>
                </c:pt>
                <c:pt idx="161074">
                  <c:v>-48.314499999999953</c:v>
                </c:pt>
                <c:pt idx="161075">
                  <c:v>-48.3125</c:v>
                </c:pt>
                <c:pt idx="161076">
                  <c:v>-48.31049999999999</c:v>
                </c:pt>
                <c:pt idx="161077">
                  <c:v>-48.308499999999981</c:v>
                </c:pt>
                <c:pt idx="161078">
                  <c:v>-48.306499999999971</c:v>
                </c:pt>
                <c:pt idx="161079">
                  <c:v>-48.304499999999962</c:v>
                </c:pt>
                <c:pt idx="161080">
                  <c:v>-48.302499999999952</c:v>
                </c:pt>
                <c:pt idx="161081">
                  <c:v>-48.3005</c:v>
                </c:pt>
                <c:pt idx="161082">
                  <c:v>-48.29849999999999</c:v>
                </c:pt>
                <c:pt idx="161083">
                  <c:v>-48.29649999999998</c:v>
                </c:pt>
                <c:pt idx="161084">
                  <c:v>-48.294499999999971</c:v>
                </c:pt>
                <c:pt idx="161085">
                  <c:v>-48.292499999999961</c:v>
                </c:pt>
                <c:pt idx="161086">
                  <c:v>-48.290499999999952</c:v>
                </c:pt>
                <c:pt idx="161087">
                  <c:v>-48.288499999999999</c:v>
                </c:pt>
                <c:pt idx="161088">
                  <c:v>-48.28649999999999</c:v>
                </c:pt>
                <c:pt idx="161089">
                  <c:v>-48.28449999999998</c:v>
                </c:pt>
                <c:pt idx="161090">
                  <c:v>-48.28249999999997</c:v>
                </c:pt>
                <c:pt idx="161091">
                  <c:v>-48.280499999999961</c:v>
                </c:pt>
                <c:pt idx="161092">
                  <c:v>-48.278499999999951</c:v>
                </c:pt>
                <c:pt idx="161093">
                  <c:v>-48.276499999999999</c:v>
                </c:pt>
                <c:pt idx="161094">
                  <c:v>-48.274499999999989</c:v>
                </c:pt>
                <c:pt idx="161095">
                  <c:v>-48.27249999999998</c:v>
                </c:pt>
                <c:pt idx="161096">
                  <c:v>-48.27049999999997</c:v>
                </c:pt>
                <c:pt idx="161097">
                  <c:v>-48.26849999999996</c:v>
                </c:pt>
                <c:pt idx="161098">
                  <c:v>-48.266499999999951</c:v>
                </c:pt>
                <c:pt idx="161099">
                  <c:v>-48.264499999999998</c:v>
                </c:pt>
                <c:pt idx="161100">
                  <c:v>-48.262499999999989</c:v>
                </c:pt>
                <c:pt idx="161101">
                  <c:v>-48.260499999999979</c:v>
                </c:pt>
                <c:pt idx="161102">
                  <c:v>-48.25849999999997</c:v>
                </c:pt>
                <c:pt idx="161103">
                  <c:v>-48.25649999999996</c:v>
                </c:pt>
                <c:pt idx="161104">
                  <c:v>-48.25449999999995</c:v>
                </c:pt>
                <c:pt idx="161105">
                  <c:v>-48.252499999999998</c:v>
                </c:pt>
                <c:pt idx="161106">
                  <c:v>-48.250499999999988</c:v>
                </c:pt>
                <c:pt idx="161107">
                  <c:v>-48.248499999999979</c:v>
                </c:pt>
                <c:pt idx="161108">
                  <c:v>-48.246499999999969</c:v>
                </c:pt>
                <c:pt idx="161109">
                  <c:v>-48.24449999999996</c:v>
                </c:pt>
                <c:pt idx="161110">
                  <c:v>-48.24249999999995</c:v>
                </c:pt>
                <c:pt idx="161111">
                  <c:v>-48.240499999999997</c:v>
                </c:pt>
                <c:pt idx="161112">
                  <c:v>-48.238499999999988</c:v>
                </c:pt>
                <c:pt idx="161113">
                  <c:v>-48.236499999999978</c:v>
                </c:pt>
                <c:pt idx="161114">
                  <c:v>-48.234499999999969</c:v>
                </c:pt>
                <c:pt idx="161115">
                  <c:v>-48.232499999999959</c:v>
                </c:pt>
                <c:pt idx="161116">
                  <c:v>-48.23049999999995</c:v>
                </c:pt>
                <c:pt idx="161117">
                  <c:v>-48.228499999999997</c:v>
                </c:pt>
                <c:pt idx="161118">
                  <c:v>-48.226499999999987</c:v>
                </c:pt>
                <c:pt idx="161119">
                  <c:v>-48.224499999999978</c:v>
                </c:pt>
                <c:pt idx="161120">
                  <c:v>-48.222499999999968</c:v>
                </c:pt>
                <c:pt idx="161121">
                  <c:v>-48.220499999999959</c:v>
                </c:pt>
                <c:pt idx="161122">
                  <c:v>-48.218499999999949</c:v>
                </c:pt>
                <c:pt idx="161123">
                  <c:v>-48.216499999999996</c:v>
                </c:pt>
                <c:pt idx="161124">
                  <c:v>-48.214499999999987</c:v>
                </c:pt>
                <c:pt idx="161125">
                  <c:v>-48.212499999999977</c:v>
                </c:pt>
                <c:pt idx="161126">
                  <c:v>-48.210499999999968</c:v>
                </c:pt>
                <c:pt idx="161127">
                  <c:v>-48.208499999999958</c:v>
                </c:pt>
                <c:pt idx="161128">
                  <c:v>-48.206500000000005</c:v>
                </c:pt>
                <c:pt idx="161129">
                  <c:v>-48.204499999999996</c:v>
                </c:pt>
                <c:pt idx="161130">
                  <c:v>-48.202499999999986</c:v>
                </c:pt>
                <c:pt idx="161131">
                  <c:v>-48.200499999999977</c:v>
                </c:pt>
                <c:pt idx="161132">
                  <c:v>-48.198499999999967</c:v>
                </c:pt>
                <c:pt idx="161133">
                  <c:v>-48.196499999999958</c:v>
                </c:pt>
                <c:pt idx="161134">
                  <c:v>-48.194500000000005</c:v>
                </c:pt>
                <c:pt idx="161135">
                  <c:v>-48.192499999999995</c:v>
                </c:pt>
                <c:pt idx="161136">
                  <c:v>-48.190499999999986</c:v>
                </c:pt>
                <c:pt idx="161137">
                  <c:v>-48.188499999999976</c:v>
                </c:pt>
                <c:pt idx="161138">
                  <c:v>-48.186499999999967</c:v>
                </c:pt>
                <c:pt idx="161139">
                  <c:v>-48.184499999999957</c:v>
                </c:pt>
                <c:pt idx="161140">
                  <c:v>-48.182500000000005</c:v>
                </c:pt>
                <c:pt idx="161141">
                  <c:v>-48.180499999999995</c:v>
                </c:pt>
                <c:pt idx="161142">
                  <c:v>-48.178499999999985</c:v>
                </c:pt>
                <c:pt idx="161143">
                  <c:v>-48.176499999999976</c:v>
                </c:pt>
                <c:pt idx="161144">
                  <c:v>-48.174499999999966</c:v>
                </c:pt>
                <c:pt idx="161145">
                  <c:v>-48.172499999999957</c:v>
                </c:pt>
                <c:pt idx="161146">
                  <c:v>-48.170500000000004</c:v>
                </c:pt>
                <c:pt idx="161147">
                  <c:v>-48.168499999999995</c:v>
                </c:pt>
                <c:pt idx="161148">
                  <c:v>-48.166499999999985</c:v>
                </c:pt>
                <c:pt idx="161149">
                  <c:v>-48.164499999999975</c:v>
                </c:pt>
                <c:pt idx="161150">
                  <c:v>-48.162499999999966</c:v>
                </c:pt>
                <c:pt idx="161151">
                  <c:v>-48.160499999999956</c:v>
                </c:pt>
                <c:pt idx="161152">
                  <c:v>-48.158500000000004</c:v>
                </c:pt>
                <c:pt idx="161153">
                  <c:v>-48.156499999999994</c:v>
                </c:pt>
                <c:pt idx="161154">
                  <c:v>-48.154499999999985</c:v>
                </c:pt>
                <c:pt idx="161155">
                  <c:v>-48.152499999999975</c:v>
                </c:pt>
                <c:pt idx="161156">
                  <c:v>-48.150499999999965</c:v>
                </c:pt>
                <c:pt idx="161157">
                  <c:v>-48.148499999999956</c:v>
                </c:pt>
                <c:pt idx="161158">
                  <c:v>-48.146500000000003</c:v>
                </c:pt>
                <c:pt idx="161159">
                  <c:v>-48.144499999999994</c:v>
                </c:pt>
                <c:pt idx="161160">
                  <c:v>-48.142499999999984</c:v>
                </c:pt>
                <c:pt idx="161161">
                  <c:v>-48.140499999999975</c:v>
                </c:pt>
                <c:pt idx="161162">
                  <c:v>-48.138499999999965</c:v>
                </c:pt>
                <c:pt idx="161163">
                  <c:v>-48.136499999999955</c:v>
                </c:pt>
                <c:pt idx="161164">
                  <c:v>-48.134500000000003</c:v>
                </c:pt>
                <c:pt idx="161165">
                  <c:v>-48.132499999999993</c:v>
                </c:pt>
                <c:pt idx="161166">
                  <c:v>-48.130499999999984</c:v>
                </c:pt>
                <c:pt idx="161167">
                  <c:v>-48.128499999999974</c:v>
                </c:pt>
                <c:pt idx="161168">
                  <c:v>-48.126499999999965</c:v>
                </c:pt>
                <c:pt idx="161169">
                  <c:v>-48.124499999999955</c:v>
                </c:pt>
                <c:pt idx="161170">
                  <c:v>-48.122500000000002</c:v>
                </c:pt>
                <c:pt idx="161171">
                  <c:v>-48.120499999999993</c:v>
                </c:pt>
                <c:pt idx="161172">
                  <c:v>-48.118499999999983</c:v>
                </c:pt>
                <c:pt idx="161173">
                  <c:v>-48.116499999999974</c:v>
                </c:pt>
                <c:pt idx="161174">
                  <c:v>-48.114499999999964</c:v>
                </c:pt>
                <c:pt idx="161175">
                  <c:v>-48.112499999999955</c:v>
                </c:pt>
                <c:pt idx="161176">
                  <c:v>-48.110500000000002</c:v>
                </c:pt>
                <c:pt idx="161177">
                  <c:v>-48.108499999999992</c:v>
                </c:pt>
                <c:pt idx="161178">
                  <c:v>-48.106499999999983</c:v>
                </c:pt>
                <c:pt idx="161179">
                  <c:v>-48.104499999999973</c:v>
                </c:pt>
                <c:pt idx="161180">
                  <c:v>-48.102499999999964</c:v>
                </c:pt>
                <c:pt idx="161181">
                  <c:v>-48.100499999999954</c:v>
                </c:pt>
                <c:pt idx="161182">
                  <c:v>-48.098500000000001</c:v>
                </c:pt>
                <c:pt idx="161183">
                  <c:v>-48.096499999999992</c:v>
                </c:pt>
                <c:pt idx="161184">
                  <c:v>-48.094499999999982</c:v>
                </c:pt>
                <c:pt idx="161185">
                  <c:v>-48.092499999999973</c:v>
                </c:pt>
                <c:pt idx="161186">
                  <c:v>-48.090499999999963</c:v>
                </c:pt>
                <c:pt idx="161187">
                  <c:v>-48.088499999999954</c:v>
                </c:pt>
                <c:pt idx="161188">
                  <c:v>-48.086500000000001</c:v>
                </c:pt>
                <c:pt idx="161189">
                  <c:v>-48.084499999999991</c:v>
                </c:pt>
                <c:pt idx="161190">
                  <c:v>-48.082499999999982</c:v>
                </c:pt>
                <c:pt idx="161191">
                  <c:v>-48.080499999999972</c:v>
                </c:pt>
                <c:pt idx="161192">
                  <c:v>-48.078499999999963</c:v>
                </c:pt>
                <c:pt idx="161193">
                  <c:v>-48.076499999999953</c:v>
                </c:pt>
                <c:pt idx="161194">
                  <c:v>-48.0745</c:v>
                </c:pt>
                <c:pt idx="161195">
                  <c:v>-48.072499999999991</c:v>
                </c:pt>
                <c:pt idx="161196">
                  <c:v>-48.070499999999981</c:v>
                </c:pt>
                <c:pt idx="161197">
                  <c:v>-48.068499999999972</c:v>
                </c:pt>
                <c:pt idx="161198">
                  <c:v>-48.066499999999962</c:v>
                </c:pt>
                <c:pt idx="161199">
                  <c:v>-48.064499999999953</c:v>
                </c:pt>
                <c:pt idx="161200">
                  <c:v>-48.0625</c:v>
                </c:pt>
                <c:pt idx="161201">
                  <c:v>-48.06049999999999</c:v>
                </c:pt>
                <c:pt idx="161202">
                  <c:v>-48.058499999999981</c:v>
                </c:pt>
                <c:pt idx="161203">
                  <c:v>-48.056499999999971</c:v>
                </c:pt>
                <c:pt idx="161204">
                  <c:v>-48.054499999999962</c:v>
                </c:pt>
                <c:pt idx="161205">
                  <c:v>-48.052499999999952</c:v>
                </c:pt>
                <c:pt idx="161206">
                  <c:v>-48.0505</c:v>
                </c:pt>
                <c:pt idx="161207">
                  <c:v>-48.04849999999999</c:v>
                </c:pt>
                <c:pt idx="161208">
                  <c:v>-48.04649999999998</c:v>
                </c:pt>
                <c:pt idx="161209">
                  <c:v>-48.044499999999971</c:v>
                </c:pt>
                <c:pt idx="161210">
                  <c:v>-48.042499999999961</c:v>
                </c:pt>
                <c:pt idx="161211">
                  <c:v>-48.040499999999952</c:v>
                </c:pt>
                <c:pt idx="161212">
                  <c:v>-48.038499999999999</c:v>
                </c:pt>
                <c:pt idx="161213">
                  <c:v>-48.03649999999999</c:v>
                </c:pt>
                <c:pt idx="161214">
                  <c:v>-48.03449999999998</c:v>
                </c:pt>
                <c:pt idx="161215">
                  <c:v>-48.03249999999997</c:v>
                </c:pt>
                <c:pt idx="161216">
                  <c:v>-48.030499999999961</c:v>
                </c:pt>
                <c:pt idx="161217">
                  <c:v>-48.028499999999951</c:v>
                </c:pt>
                <c:pt idx="161218">
                  <c:v>-48.026499999999999</c:v>
                </c:pt>
                <c:pt idx="161219">
                  <c:v>-48.024499999999989</c:v>
                </c:pt>
                <c:pt idx="161220">
                  <c:v>-48.02249999999998</c:v>
                </c:pt>
                <c:pt idx="161221">
                  <c:v>-48.02049999999997</c:v>
                </c:pt>
                <c:pt idx="161222">
                  <c:v>-48.01849999999996</c:v>
                </c:pt>
                <c:pt idx="161223">
                  <c:v>-48.016499999999951</c:v>
                </c:pt>
                <c:pt idx="161224">
                  <c:v>-48.014499999999998</c:v>
                </c:pt>
                <c:pt idx="161225">
                  <c:v>-48.012499999999989</c:v>
                </c:pt>
                <c:pt idx="161226">
                  <c:v>-48.010499999999979</c:v>
                </c:pt>
                <c:pt idx="161227">
                  <c:v>-48.00849999999997</c:v>
                </c:pt>
                <c:pt idx="161228">
                  <c:v>-48.00649999999996</c:v>
                </c:pt>
                <c:pt idx="161229">
                  <c:v>-48.00449999999995</c:v>
                </c:pt>
                <c:pt idx="161230">
                  <c:v>-48.002499999999998</c:v>
                </c:pt>
                <c:pt idx="161231">
                  <c:v>-48.000499999999988</c:v>
                </c:pt>
                <c:pt idx="161232">
                  <c:v>-47.998499999999979</c:v>
                </c:pt>
                <c:pt idx="161233">
                  <c:v>-47.996499999999969</c:v>
                </c:pt>
                <c:pt idx="161234">
                  <c:v>-47.99449999999996</c:v>
                </c:pt>
                <c:pt idx="161235">
                  <c:v>-47.99249999999995</c:v>
                </c:pt>
                <c:pt idx="161236">
                  <c:v>-47.990499999999997</c:v>
                </c:pt>
                <c:pt idx="161237">
                  <c:v>-47.988499999999988</c:v>
                </c:pt>
                <c:pt idx="161238">
                  <c:v>-47.986499999999978</c:v>
                </c:pt>
                <c:pt idx="161239">
                  <c:v>-47.984499999999969</c:v>
                </c:pt>
                <c:pt idx="161240">
                  <c:v>-47.982499999999959</c:v>
                </c:pt>
                <c:pt idx="161241">
                  <c:v>-47.98049999999995</c:v>
                </c:pt>
                <c:pt idx="161242">
                  <c:v>-47.978499999999997</c:v>
                </c:pt>
                <c:pt idx="161243">
                  <c:v>-47.976499999999987</c:v>
                </c:pt>
                <c:pt idx="161244">
                  <c:v>-47.974499999999978</c:v>
                </c:pt>
                <c:pt idx="161245">
                  <c:v>-47.972499999999968</c:v>
                </c:pt>
                <c:pt idx="161246">
                  <c:v>-47.970499999999959</c:v>
                </c:pt>
                <c:pt idx="161247">
                  <c:v>-47.968499999999949</c:v>
                </c:pt>
                <c:pt idx="161248">
                  <c:v>-47.966499999999996</c:v>
                </c:pt>
                <c:pt idx="161249">
                  <c:v>-47.964499999999987</c:v>
                </c:pt>
                <c:pt idx="161250">
                  <c:v>-47.962499999999977</c:v>
                </c:pt>
                <c:pt idx="161251">
                  <c:v>-47.960499999999968</c:v>
                </c:pt>
                <c:pt idx="161252">
                  <c:v>-47.958499999999958</c:v>
                </c:pt>
                <c:pt idx="161253">
                  <c:v>-47.956500000000005</c:v>
                </c:pt>
                <c:pt idx="161254">
                  <c:v>-47.954499999999996</c:v>
                </c:pt>
                <c:pt idx="161255">
                  <c:v>-47.952499999999986</c:v>
                </c:pt>
                <c:pt idx="161256">
                  <c:v>-47.950499999999977</c:v>
                </c:pt>
                <c:pt idx="161257">
                  <c:v>-47.948499999999967</c:v>
                </c:pt>
                <c:pt idx="161258">
                  <c:v>-47.946499999999958</c:v>
                </c:pt>
                <c:pt idx="161259">
                  <c:v>-47.944500000000005</c:v>
                </c:pt>
                <c:pt idx="161260">
                  <c:v>-47.942499999999995</c:v>
                </c:pt>
                <c:pt idx="161261">
                  <c:v>-47.940499999999986</c:v>
                </c:pt>
                <c:pt idx="161262">
                  <c:v>-47.938499999999976</c:v>
                </c:pt>
                <c:pt idx="161263">
                  <c:v>-47.936499999999967</c:v>
                </c:pt>
                <c:pt idx="161264">
                  <c:v>-47.934499999999957</c:v>
                </c:pt>
                <c:pt idx="161265">
                  <c:v>-47.932500000000005</c:v>
                </c:pt>
                <c:pt idx="161266">
                  <c:v>-47.930499999999995</c:v>
                </c:pt>
                <c:pt idx="161267">
                  <c:v>-47.928499999999985</c:v>
                </c:pt>
                <c:pt idx="161268">
                  <c:v>-47.926499999999976</c:v>
                </c:pt>
                <c:pt idx="161269">
                  <c:v>-47.924499999999966</c:v>
                </c:pt>
                <c:pt idx="161270">
                  <c:v>-47.922499999999957</c:v>
                </c:pt>
                <c:pt idx="161271">
                  <c:v>-47.920500000000004</c:v>
                </c:pt>
                <c:pt idx="161272">
                  <c:v>-47.918499999999995</c:v>
                </c:pt>
                <c:pt idx="161273">
                  <c:v>-47.916499999999985</c:v>
                </c:pt>
                <c:pt idx="161274">
                  <c:v>-47.914499999999975</c:v>
                </c:pt>
                <c:pt idx="161275">
                  <c:v>-47.912499999999966</c:v>
                </c:pt>
                <c:pt idx="161276">
                  <c:v>-47.910499999999956</c:v>
                </c:pt>
                <c:pt idx="161277">
                  <c:v>-47.908500000000004</c:v>
                </c:pt>
                <c:pt idx="161278">
                  <c:v>-47.906499999999994</c:v>
                </c:pt>
                <c:pt idx="161279">
                  <c:v>-47.904499999999985</c:v>
                </c:pt>
                <c:pt idx="161280">
                  <c:v>-47.902499999999975</c:v>
                </c:pt>
                <c:pt idx="161281">
                  <c:v>-47.900499999999965</c:v>
                </c:pt>
                <c:pt idx="161282">
                  <c:v>-47.898499999999956</c:v>
                </c:pt>
                <c:pt idx="161283">
                  <c:v>-47.896500000000003</c:v>
                </c:pt>
                <c:pt idx="161284">
                  <c:v>-47.894499999999994</c:v>
                </c:pt>
                <c:pt idx="161285">
                  <c:v>-47.892499999999984</c:v>
                </c:pt>
                <c:pt idx="161286">
                  <c:v>-47.890499999999975</c:v>
                </c:pt>
                <c:pt idx="161287">
                  <c:v>-47.888499999999965</c:v>
                </c:pt>
                <c:pt idx="161288">
                  <c:v>-47.886499999999955</c:v>
                </c:pt>
                <c:pt idx="161289">
                  <c:v>-47.884500000000003</c:v>
                </c:pt>
                <c:pt idx="161290">
                  <c:v>-47.882499999999993</c:v>
                </c:pt>
                <c:pt idx="161291">
                  <c:v>-47.880499999999984</c:v>
                </c:pt>
                <c:pt idx="161292">
                  <c:v>-47.878499999999974</c:v>
                </c:pt>
                <c:pt idx="161293">
                  <c:v>-47.876499999999965</c:v>
                </c:pt>
                <c:pt idx="161294">
                  <c:v>-47.874499999999955</c:v>
                </c:pt>
                <c:pt idx="161295">
                  <c:v>-47.872500000000002</c:v>
                </c:pt>
                <c:pt idx="161296">
                  <c:v>-47.870499999999993</c:v>
                </c:pt>
                <c:pt idx="161297">
                  <c:v>-47.868499999999983</c:v>
                </c:pt>
                <c:pt idx="161298">
                  <c:v>-47.866499999999974</c:v>
                </c:pt>
                <c:pt idx="161299">
                  <c:v>-47.864499999999964</c:v>
                </c:pt>
                <c:pt idx="161300">
                  <c:v>-47.862499999999955</c:v>
                </c:pt>
                <c:pt idx="161301">
                  <c:v>-47.860500000000002</c:v>
                </c:pt>
                <c:pt idx="161302">
                  <c:v>-47.858499999999992</c:v>
                </c:pt>
                <c:pt idx="161303">
                  <c:v>-47.856499999999983</c:v>
                </c:pt>
                <c:pt idx="161304">
                  <c:v>-47.854499999999973</c:v>
                </c:pt>
                <c:pt idx="161305">
                  <c:v>-47.852499999999964</c:v>
                </c:pt>
                <c:pt idx="161306">
                  <c:v>-47.850499999999954</c:v>
                </c:pt>
                <c:pt idx="161307">
                  <c:v>-47.848500000000001</c:v>
                </c:pt>
                <c:pt idx="161308">
                  <c:v>-47.846499999999992</c:v>
                </c:pt>
                <c:pt idx="161309">
                  <c:v>-47.844499999999982</c:v>
                </c:pt>
                <c:pt idx="161310">
                  <c:v>-47.842499999999973</c:v>
                </c:pt>
                <c:pt idx="161311">
                  <c:v>-47.840499999999963</c:v>
                </c:pt>
                <c:pt idx="161312">
                  <c:v>-47.838499999999954</c:v>
                </c:pt>
                <c:pt idx="161313">
                  <c:v>-47.836500000000001</c:v>
                </c:pt>
                <c:pt idx="161314">
                  <c:v>-47.834499999999991</c:v>
                </c:pt>
                <c:pt idx="161315">
                  <c:v>-47.832499999999982</c:v>
                </c:pt>
                <c:pt idx="161316">
                  <c:v>-47.830499999999972</c:v>
                </c:pt>
                <c:pt idx="161317">
                  <c:v>-47.828499999999963</c:v>
                </c:pt>
                <c:pt idx="161318">
                  <c:v>-47.826499999999953</c:v>
                </c:pt>
                <c:pt idx="161319">
                  <c:v>-47.8245</c:v>
                </c:pt>
                <c:pt idx="161320">
                  <c:v>-47.822499999999991</c:v>
                </c:pt>
                <c:pt idx="161321">
                  <c:v>-47.820499999999981</c:v>
                </c:pt>
                <c:pt idx="161322">
                  <c:v>-47.818499999999972</c:v>
                </c:pt>
                <c:pt idx="161323">
                  <c:v>-47.816499999999962</c:v>
                </c:pt>
                <c:pt idx="161324">
                  <c:v>-47.814499999999953</c:v>
                </c:pt>
                <c:pt idx="161325">
                  <c:v>-47.8125</c:v>
                </c:pt>
                <c:pt idx="161326">
                  <c:v>-47.81049999999999</c:v>
                </c:pt>
                <c:pt idx="161327">
                  <c:v>-47.808499999999981</c:v>
                </c:pt>
                <c:pt idx="161328">
                  <c:v>-47.806499999999971</c:v>
                </c:pt>
                <c:pt idx="161329">
                  <c:v>-47.804499999999962</c:v>
                </c:pt>
                <c:pt idx="161330">
                  <c:v>-47.802499999999952</c:v>
                </c:pt>
                <c:pt idx="161331">
                  <c:v>-47.8005</c:v>
                </c:pt>
                <c:pt idx="161332">
                  <c:v>-47.79849999999999</c:v>
                </c:pt>
                <c:pt idx="161333">
                  <c:v>-47.79649999999998</c:v>
                </c:pt>
                <c:pt idx="161334">
                  <c:v>-47.794499999999971</c:v>
                </c:pt>
                <c:pt idx="161335">
                  <c:v>-47.792499999999961</c:v>
                </c:pt>
                <c:pt idx="161336">
                  <c:v>-47.790499999999952</c:v>
                </c:pt>
                <c:pt idx="161337">
                  <c:v>-47.788499999999999</c:v>
                </c:pt>
                <c:pt idx="161338">
                  <c:v>-47.78649999999999</c:v>
                </c:pt>
                <c:pt idx="161339">
                  <c:v>-47.78449999999998</c:v>
                </c:pt>
                <c:pt idx="161340">
                  <c:v>-47.78249999999997</c:v>
                </c:pt>
                <c:pt idx="161341">
                  <c:v>-47.780499999999961</c:v>
                </c:pt>
                <c:pt idx="161342">
                  <c:v>-47.778499999999951</c:v>
                </c:pt>
                <c:pt idx="161343">
                  <c:v>-47.776499999999999</c:v>
                </c:pt>
                <c:pt idx="161344">
                  <c:v>-47.774499999999989</c:v>
                </c:pt>
                <c:pt idx="161345">
                  <c:v>-47.77249999999998</c:v>
                </c:pt>
                <c:pt idx="161346">
                  <c:v>-47.77049999999997</c:v>
                </c:pt>
                <c:pt idx="161347">
                  <c:v>-47.76849999999996</c:v>
                </c:pt>
                <c:pt idx="161348">
                  <c:v>-47.766499999999951</c:v>
                </c:pt>
                <c:pt idx="161349">
                  <c:v>-47.764499999999998</c:v>
                </c:pt>
                <c:pt idx="161350">
                  <c:v>-47.762499999999989</c:v>
                </c:pt>
                <c:pt idx="161351">
                  <c:v>-47.760499999999979</c:v>
                </c:pt>
                <c:pt idx="161352">
                  <c:v>-47.75849999999997</c:v>
                </c:pt>
                <c:pt idx="161353">
                  <c:v>-47.75649999999996</c:v>
                </c:pt>
                <c:pt idx="161354">
                  <c:v>-47.75449999999995</c:v>
                </c:pt>
                <c:pt idx="161355">
                  <c:v>-47.752499999999998</c:v>
                </c:pt>
                <c:pt idx="161356">
                  <c:v>-47.750499999999988</c:v>
                </c:pt>
                <c:pt idx="161357">
                  <c:v>-47.748499999999979</c:v>
                </c:pt>
                <c:pt idx="161358">
                  <c:v>-47.746499999999969</c:v>
                </c:pt>
                <c:pt idx="161359">
                  <c:v>-47.74449999999996</c:v>
                </c:pt>
                <c:pt idx="161360">
                  <c:v>-47.74249999999995</c:v>
                </c:pt>
                <c:pt idx="161361">
                  <c:v>-47.740499999999997</c:v>
                </c:pt>
                <c:pt idx="161362">
                  <c:v>-47.738499999999988</c:v>
                </c:pt>
                <c:pt idx="161363">
                  <c:v>-47.736499999999978</c:v>
                </c:pt>
                <c:pt idx="161364">
                  <c:v>-47.734499999999969</c:v>
                </c:pt>
                <c:pt idx="161365">
                  <c:v>-47.732499999999959</c:v>
                </c:pt>
                <c:pt idx="161366">
                  <c:v>-47.73049999999995</c:v>
                </c:pt>
                <c:pt idx="161367">
                  <c:v>-47.728499999999997</c:v>
                </c:pt>
                <c:pt idx="161368">
                  <c:v>-47.726499999999987</c:v>
                </c:pt>
                <c:pt idx="161369">
                  <c:v>-47.724499999999978</c:v>
                </c:pt>
                <c:pt idx="161370">
                  <c:v>-47.722499999999968</c:v>
                </c:pt>
                <c:pt idx="161371">
                  <c:v>-47.720499999999959</c:v>
                </c:pt>
                <c:pt idx="161372">
                  <c:v>-47.718499999999949</c:v>
                </c:pt>
                <c:pt idx="161373">
                  <c:v>-47.716499999999996</c:v>
                </c:pt>
                <c:pt idx="161374">
                  <c:v>-47.714499999999987</c:v>
                </c:pt>
                <c:pt idx="161375">
                  <c:v>-47.712499999999977</c:v>
                </c:pt>
                <c:pt idx="161376">
                  <c:v>-47.710499999999968</c:v>
                </c:pt>
                <c:pt idx="161377">
                  <c:v>-47.708499999999958</c:v>
                </c:pt>
                <c:pt idx="161378">
                  <c:v>-47.706500000000005</c:v>
                </c:pt>
                <c:pt idx="161379">
                  <c:v>-47.704499999999996</c:v>
                </c:pt>
                <c:pt idx="161380">
                  <c:v>-47.702499999999986</c:v>
                </c:pt>
                <c:pt idx="161381">
                  <c:v>-47.700499999999977</c:v>
                </c:pt>
                <c:pt idx="161382">
                  <c:v>-47.698499999999967</c:v>
                </c:pt>
                <c:pt idx="161383">
                  <c:v>-47.696499999999958</c:v>
                </c:pt>
                <c:pt idx="161384">
                  <c:v>-47.694500000000005</c:v>
                </c:pt>
                <c:pt idx="161385">
                  <c:v>-47.692499999999995</c:v>
                </c:pt>
                <c:pt idx="161386">
                  <c:v>-47.690499999999986</c:v>
                </c:pt>
                <c:pt idx="161387">
                  <c:v>-47.688499999999976</c:v>
                </c:pt>
                <c:pt idx="161388">
                  <c:v>-47.686499999999967</c:v>
                </c:pt>
                <c:pt idx="161389">
                  <c:v>-47.684499999999957</c:v>
                </c:pt>
                <c:pt idx="161390">
                  <c:v>-47.682500000000005</c:v>
                </c:pt>
                <c:pt idx="161391">
                  <c:v>-47.680499999999995</c:v>
                </c:pt>
                <c:pt idx="161392">
                  <c:v>-47.678499999999985</c:v>
                </c:pt>
                <c:pt idx="161393">
                  <c:v>-47.676499999999976</c:v>
                </c:pt>
                <c:pt idx="161394">
                  <c:v>-47.674499999999966</c:v>
                </c:pt>
                <c:pt idx="161395">
                  <c:v>-47.672499999999957</c:v>
                </c:pt>
                <c:pt idx="161396">
                  <c:v>-47.670500000000004</c:v>
                </c:pt>
                <c:pt idx="161397">
                  <c:v>-47.668499999999995</c:v>
                </c:pt>
                <c:pt idx="161398">
                  <c:v>-47.666499999999985</c:v>
                </c:pt>
                <c:pt idx="161399">
                  <c:v>-47.664499999999975</c:v>
                </c:pt>
                <c:pt idx="161400">
                  <c:v>-47.662499999999966</c:v>
                </c:pt>
                <c:pt idx="161401">
                  <c:v>-47.660499999999956</c:v>
                </c:pt>
                <c:pt idx="161402">
                  <c:v>-47.658500000000004</c:v>
                </c:pt>
                <c:pt idx="161403">
                  <c:v>-47.656499999999994</c:v>
                </c:pt>
                <c:pt idx="161404">
                  <c:v>-47.654499999999985</c:v>
                </c:pt>
                <c:pt idx="161405">
                  <c:v>-47.652499999999975</c:v>
                </c:pt>
                <c:pt idx="161406">
                  <c:v>-47.650499999999965</c:v>
                </c:pt>
                <c:pt idx="161407">
                  <c:v>-47.648499999999956</c:v>
                </c:pt>
                <c:pt idx="161408">
                  <c:v>-47.646500000000003</c:v>
                </c:pt>
                <c:pt idx="161409">
                  <c:v>-47.644499999999994</c:v>
                </c:pt>
                <c:pt idx="161410">
                  <c:v>-47.642499999999984</c:v>
                </c:pt>
                <c:pt idx="161411">
                  <c:v>-47.640499999999975</c:v>
                </c:pt>
                <c:pt idx="161412">
                  <c:v>-47.638499999999965</c:v>
                </c:pt>
                <c:pt idx="161413">
                  <c:v>-47.636499999999955</c:v>
                </c:pt>
                <c:pt idx="161414">
                  <c:v>-47.634500000000003</c:v>
                </c:pt>
                <c:pt idx="161415">
                  <c:v>-47.632499999999993</c:v>
                </c:pt>
                <c:pt idx="161416">
                  <c:v>-47.630499999999984</c:v>
                </c:pt>
                <c:pt idx="161417">
                  <c:v>-47.628499999999974</c:v>
                </c:pt>
                <c:pt idx="161418">
                  <c:v>-47.626499999999965</c:v>
                </c:pt>
                <c:pt idx="161419">
                  <c:v>-47.624499999999955</c:v>
                </c:pt>
                <c:pt idx="161420">
                  <c:v>-47.622500000000002</c:v>
                </c:pt>
                <c:pt idx="161421">
                  <c:v>-47.620499999999993</c:v>
                </c:pt>
                <c:pt idx="161422">
                  <c:v>-47.618499999999983</c:v>
                </c:pt>
                <c:pt idx="161423">
                  <c:v>-47.616499999999974</c:v>
                </c:pt>
                <c:pt idx="161424">
                  <c:v>-47.614499999999964</c:v>
                </c:pt>
                <c:pt idx="161425">
                  <c:v>-47.612499999999955</c:v>
                </c:pt>
                <c:pt idx="161426">
                  <c:v>-47.610500000000002</c:v>
                </c:pt>
                <c:pt idx="161427">
                  <c:v>-47.608499999999992</c:v>
                </c:pt>
                <c:pt idx="161428">
                  <c:v>-47.606499999999983</c:v>
                </c:pt>
                <c:pt idx="161429">
                  <c:v>-47.604499999999973</c:v>
                </c:pt>
                <c:pt idx="161430">
                  <c:v>-47.602499999999964</c:v>
                </c:pt>
                <c:pt idx="161431">
                  <c:v>-47.600499999999954</c:v>
                </c:pt>
                <c:pt idx="161432">
                  <c:v>-47.598500000000001</c:v>
                </c:pt>
                <c:pt idx="161433">
                  <c:v>-47.596499999999992</c:v>
                </c:pt>
                <c:pt idx="161434">
                  <c:v>-47.594499999999982</c:v>
                </c:pt>
                <c:pt idx="161435">
                  <c:v>-47.592499999999973</c:v>
                </c:pt>
                <c:pt idx="161436">
                  <c:v>-47.590499999999963</c:v>
                </c:pt>
                <c:pt idx="161437">
                  <c:v>-47.588499999999954</c:v>
                </c:pt>
                <c:pt idx="161438">
                  <c:v>-47.586500000000001</c:v>
                </c:pt>
                <c:pt idx="161439">
                  <c:v>-47.584499999999991</c:v>
                </c:pt>
                <c:pt idx="161440">
                  <c:v>-47.582499999999982</c:v>
                </c:pt>
                <c:pt idx="161441">
                  <c:v>-47.580499999999972</c:v>
                </c:pt>
                <c:pt idx="161442">
                  <c:v>-47.578499999999963</c:v>
                </c:pt>
                <c:pt idx="161443">
                  <c:v>-47.576499999999953</c:v>
                </c:pt>
                <c:pt idx="161444">
                  <c:v>-47.5745</c:v>
                </c:pt>
                <c:pt idx="161445">
                  <c:v>-47.572499999999991</c:v>
                </c:pt>
                <c:pt idx="161446">
                  <c:v>-47.570499999999981</c:v>
                </c:pt>
                <c:pt idx="161447">
                  <c:v>-47.568499999999972</c:v>
                </c:pt>
                <c:pt idx="161448">
                  <c:v>-47.566499999999962</c:v>
                </c:pt>
                <c:pt idx="161449">
                  <c:v>-47.564499999999953</c:v>
                </c:pt>
                <c:pt idx="161450">
                  <c:v>-47.5625</c:v>
                </c:pt>
                <c:pt idx="161451">
                  <c:v>-47.56049999999999</c:v>
                </c:pt>
                <c:pt idx="161452">
                  <c:v>-47.558499999999981</c:v>
                </c:pt>
                <c:pt idx="161453">
                  <c:v>-47.556499999999971</c:v>
                </c:pt>
                <c:pt idx="161454">
                  <c:v>-47.554499999999962</c:v>
                </c:pt>
                <c:pt idx="161455">
                  <c:v>-47.552499999999952</c:v>
                </c:pt>
                <c:pt idx="161456">
                  <c:v>-47.5505</c:v>
                </c:pt>
                <c:pt idx="161457">
                  <c:v>-47.54849999999999</c:v>
                </c:pt>
                <c:pt idx="161458">
                  <c:v>-47.54649999999998</c:v>
                </c:pt>
                <c:pt idx="161459">
                  <c:v>-47.544499999999971</c:v>
                </c:pt>
                <c:pt idx="161460">
                  <c:v>-47.542499999999961</c:v>
                </c:pt>
                <c:pt idx="161461">
                  <c:v>-47.540499999999952</c:v>
                </c:pt>
                <c:pt idx="161462">
                  <c:v>-47.538499999999999</c:v>
                </c:pt>
                <c:pt idx="161463">
                  <c:v>-47.53649999999999</c:v>
                </c:pt>
                <c:pt idx="161464">
                  <c:v>-47.53449999999998</c:v>
                </c:pt>
                <c:pt idx="161465">
                  <c:v>-47.53249999999997</c:v>
                </c:pt>
                <c:pt idx="161466">
                  <c:v>-47.530499999999961</c:v>
                </c:pt>
                <c:pt idx="161467">
                  <c:v>-47.528499999999951</c:v>
                </c:pt>
                <c:pt idx="161468">
                  <c:v>-47.526499999999999</c:v>
                </c:pt>
                <c:pt idx="161469">
                  <c:v>-47.524499999999989</c:v>
                </c:pt>
                <c:pt idx="161470">
                  <c:v>-47.52249999999998</c:v>
                </c:pt>
                <c:pt idx="161471">
                  <c:v>-47.52049999999997</c:v>
                </c:pt>
                <c:pt idx="161472">
                  <c:v>-47.51849999999996</c:v>
                </c:pt>
                <c:pt idx="161473">
                  <c:v>-47.516499999999951</c:v>
                </c:pt>
                <c:pt idx="161474">
                  <c:v>-47.514499999999998</c:v>
                </c:pt>
                <c:pt idx="161475">
                  <c:v>-47.512499999999989</c:v>
                </c:pt>
                <c:pt idx="161476">
                  <c:v>-47.510499999999979</c:v>
                </c:pt>
                <c:pt idx="161477">
                  <c:v>-47.50849999999997</c:v>
                </c:pt>
                <c:pt idx="161478">
                  <c:v>-47.50649999999996</c:v>
                </c:pt>
                <c:pt idx="161479">
                  <c:v>-47.50449999999995</c:v>
                </c:pt>
                <c:pt idx="161480">
                  <c:v>-47.502499999999998</c:v>
                </c:pt>
                <c:pt idx="161481">
                  <c:v>-47.500499999999988</c:v>
                </c:pt>
                <c:pt idx="161482">
                  <c:v>-47.498499999999979</c:v>
                </c:pt>
                <c:pt idx="161483">
                  <c:v>-47.496499999999969</c:v>
                </c:pt>
                <c:pt idx="161484">
                  <c:v>-47.49449999999996</c:v>
                </c:pt>
                <c:pt idx="161485">
                  <c:v>-47.49249999999995</c:v>
                </c:pt>
                <c:pt idx="161486">
                  <c:v>-47.490499999999997</c:v>
                </c:pt>
                <c:pt idx="161487">
                  <c:v>-47.488499999999988</c:v>
                </c:pt>
                <c:pt idx="161488">
                  <c:v>-47.486499999999978</c:v>
                </c:pt>
                <c:pt idx="161489">
                  <c:v>-47.484499999999969</c:v>
                </c:pt>
                <c:pt idx="161490">
                  <c:v>-47.482499999999959</c:v>
                </c:pt>
                <c:pt idx="161491">
                  <c:v>-47.48049999999995</c:v>
                </c:pt>
                <c:pt idx="161492">
                  <c:v>-47.478499999999997</c:v>
                </c:pt>
                <c:pt idx="161493">
                  <c:v>-47.476499999999987</c:v>
                </c:pt>
                <c:pt idx="161494">
                  <c:v>-47.474499999999978</c:v>
                </c:pt>
                <c:pt idx="161495">
                  <c:v>-47.472499999999968</c:v>
                </c:pt>
                <c:pt idx="161496">
                  <c:v>-47.470499999999959</c:v>
                </c:pt>
                <c:pt idx="161497">
                  <c:v>-47.468499999999949</c:v>
                </c:pt>
                <c:pt idx="161498">
                  <c:v>-47.466499999999996</c:v>
                </c:pt>
                <c:pt idx="161499">
                  <c:v>-47.464499999999987</c:v>
                </c:pt>
                <c:pt idx="161500">
                  <c:v>-47.462499999999977</c:v>
                </c:pt>
                <c:pt idx="161501">
                  <c:v>-47.460499999999968</c:v>
                </c:pt>
                <c:pt idx="161502">
                  <c:v>-47.458499999999958</c:v>
                </c:pt>
                <c:pt idx="161503">
                  <c:v>-47.456500000000005</c:v>
                </c:pt>
                <c:pt idx="161504">
                  <c:v>-47.454499999999996</c:v>
                </c:pt>
                <c:pt idx="161505">
                  <c:v>-47.452499999999986</c:v>
                </c:pt>
                <c:pt idx="161506">
                  <c:v>-47.450499999999977</c:v>
                </c:pt>
                <c:pt idx="161507">
                  <c:v>-47.448499999999967</c:v>
                </c:pt>
                <c:pt idx="161508">
                  <c:v>-47.446499999999958</c:v>
                </c:pt>
                <c:pt idx="161509">
                  <c:v>-47.444500000000005</c:v>
                </c:pt>
                <c:pt idx="161510">
                  <c:v>-47.442499999999995</c:v>
                </c:pt>
                <c:pt idx="161511">
                  <c:v>-47.440499999999986</c:v>
                </c:pt>
                <c:pt idx="161512">
                  <c:v>-47.438499999999976</c:v>
                </c:pt>
                <c:pt idx="161513">
                  <c:v>-47.436499999999967</c:v>
                </c:pt>
                <c:pt idx="161514">
                  <c:v>-47.434499999999957</c:v>
                </c:pt>
                <c:pt idx="161515">
                  <c:v>-47.432500000000005</c:v>
                </c:pt>
                <c:pt idx="161516">
                  <c:v>-47.430499999999995</c:v>
                </c:pt>
                <c:pt idx="161517">
                  <c:v>-47.428499999999985</c:v>
                </c:pt>
                <c:pt idx="161518">
                  <c:v>-47.426499999999976</c:v>
                </c:pt>
                <c:pt idx="161519">
                  <c:v>-47.424499999999966</c:v>
                </c:pt>
                <c:pt idx="161520">
                  <c:v>-47.422499999999957</c:v>
                </c:pt>
                <c:pt idx="161521">
                  <c:v>-47.420500000000004</c:v>
                </c:pt>
                <c:pt idx="161522">
                  <c:v>-47.418499999999995</c:v>
                </c:pt>
                <c:pt idx="161523">
                  <c:v>-47.416499999999985</c:v>
                </c:pt>
                <c:pt idx="161524">
                  <c:v>-47.414499999999975</c:v>
                </c:pt>
                <c:pt idx="161525">
                  <c:v>-47.412499999999966</c:v>
                </c:pt>
                <c:pt idx="161526">
                  <c:v>-47.410499999999956</c:v>
                </c:pt>
                <c:pt idx="161527">
                  <c:v>-47.408500000000004</c:v>
                </c:pt>
                <c:pt idx="161528">
                  <c:v>-47.406499999999994</c:v>
                </c:pt>
                <c:pt idx="161529">
                  <c:v>-47.404499999999985</c:v>
                </c:pt>
                <c:pt idx="161530">
                  <c:v>-47.402499999999975</c:v>
                </c:pt>
                <c:pt idx="161531">
                  <c:v>-47.400499999999965</c:v>
                </c:pt>
                <c:pt idx="161532">
                  <c:v>-47.398499999999956</c:v>
                </c:pt>
                <c:pt idx="161533">
                  <c:v>-47.396500000000003</c:v>
                </c:pt>
                <c:pt idx="161534">
                  <c:v>-47.394499999999994</c:v>
                </c:pt>
                <c:pt idx="161535">
                  <c:v>-47.392499999999984</c:v>
                </c:pt>
                <c:pt idx="161536">
                  <c:v>-47.390499999999975</c:v>
                </c:pt>
                <c:pt idx="161537">
                  <c:v>-47.388499999999965</c:v>
                </c:pt>
                <c:pt idx="161538">
                  <c:v>-47.386499999999955</c:v>
                </c:pt>
                <c:pt idx="161539">
                  <c:v>-47.384500000000003</c:v>
                </c:pt>
                <c:pt idx="161540">
                  <c:v>-47.382499999999993</c:v>
                </c:pt>
                <c:pt idx="161541">
                  <c:v>-47.380499999999984</c:v>
                </c:pt>
                <c:pt idx="161542">
                  <c:v>-47.378499999999974</c:v>
                </c:pt>
                <c:pt idx="161543">
                  <c:v>-47.376499999999965</c:v>
                </c:pt>
                <c:pt idx="161544">
                  <c:v>-47.374499999999955</c:v>
                </c:pt>
                <c:pt idx="161545">
                  <c:v>-47.372500000000002</c:v>
                </c:pt>
                <c:pt idx="161546">
                  <c:v>-47.370499999999993</c:v>
                </c:pt>
                <c:pt idx="161547">
                  <c:v>-47.368499999999983</c:v>
                </c:pt>
                <c:pt idx="161548">
                  <c:v>-47.366499999999974</c:v>
                </c:pt>
                <c:pt idx="161549">
                  <c:v>-47.364499999999964</c:v>
                </c:pt>
                <c:pt idx="161550">
                  <c:v>-47.362499999999955</c:v>
                </c:pt>
                <c:pt idx="161551">
                  <c:v>-47.360500000000002</c:v>
                </c:pt>
                <c:pt idx="161552">
                  <c:v>-47.358499999999992</c:v>
                </c:pt>
                <c:pt idx="161553">
                  <c:v>-47.356499999999983</c:v>
                </c:pt>
                <c:pt idx="161554">
                  <c:v>-47.354499999999973</c:v>
                </c:pt>
                <c:pt idx="161555">
                  <c:v>-47.352499999999964</c:v>
                </c:pt>
                <c:pt idx="161556">
                  <c:v>-47.350499999999954</c:v>
                </c:pt>
                <c:pt idx="161557">
                  <c:v>-47.348500000000001</c:v>
                </c:pt>
                <c:pt idx="161558">
                  <c:v>-47.346499999999992</c:v>
                </c:pt>
                <c:pt idx="161559">
                  <c:v>-47.344499999999982</c:v>
                </c:pt>
                <c:pt idx="161560">
                  <c:v>-47.342499999999973</c:v>
                </c:pt>
                <c:pt idx="161561">
                  <c:v>-47.340499999999963</c:v>
                </c:pt>
                <c:pt idx="161562">
                  <c:v>-47.338499999999954</c:v>
                </c:pt>
                <c:pt idx="161563">
                  <c:v>-47.336500000000001</c:v>
                </c:pt>
                <c:pt idx="161564">
                  <c:v>-47.334499999999991</c:v>
                </c:pt>
                <c:pt idx="161565">
                  <c:v>-47.332499999999982</c:v>
                </c:pt>
                <c:pt idx="161566">
                  <c:v>-47.330499999999972</c:v>
                </c:pt>
                <c:pt idx="161567">
                  <c:v>-47.328499999999963</c:v>
                </c:pt>
                <c:pt idx="161568">
                  <c:v>-47.326499999999953</c:v>
                </c:pt>
                <c:pt idx="161569">
                  <c:v>-47.3245</c:v>
                </c:pt>
                <c:pt idx="161570">
                  <c:v>-47.322499999999991</c:v>
                </c:pt>
                <c:pt idx="161571">
                  <c:v>-47.320499999999981</c:v>
                </c:pt>
                <c:pt idx="161572">
                  <c:v>-47.318499999999972</c:v>
                </c:pt>
                <c:pt idx="161573">
                  <c:v>-47.316499999999962</c:v>
                </c:pt>
                <c:pt idx="161574">
                  <c:v>-47.314499999999953</c:v>
                </c:pt>
                <c:pt idx="161575">
                  <c:v>-47.3125</c:v>
                </c:pt>
                <c:pt idx="161576">
                  <c:v>-47.31049999999999</c:v>
                </c:pt>
                <c:pt idx="161577">
                  <c:v>-47.308499999999981</c:v>
                </c:pt>
                <c:pt idx="161578">
                  <c:v>-47.306499999999971</c:v>
                </c:pt>
                <c:pt idx="161579">
                  <c:v>-47.304499999999962</c:v>
                </c:pt>
                <c:pt idx="161580">
                  <c:v>-47.302499999999952</c:v>
                </c:pt>
                <c:pt idx="161581">
                  <c:v>-47.3005</c:v>
                </c:pt>
                <c:pt idx="161582">
                  <c:v>-47.29849999999999</c:v>
                </c:pt>
                <c:pt idx="161583">
                  <c:v>-47.29649999999998</c:v>
                </c:pt>
                <c:pt idx="161584">
                  <c:v>-47.294499999999971</c:v>
                </c:pt>
                <c:pt idx="161585">
                  <c:v>-47.292499999999961</c:v>
                </c:pt>
                <c:pt idx="161586">
                  <c:v>-47.290499999999952</c:v>
                </c:pt>
                <c:pt idx="161587">
                  <c:v>-47.288499999999999</c:v>
                </c:pt>
                <c:pt idx="161588">
                  <c:v>-47.28649999999999</c:v>
                </c:pt>
                <c:pt idx="161589">
                  <c:v>-47.28449999999998</c:v>
                </c:pt>
                <c:pt idx="161590">
                  <c:v>-47.28249999999997</c:v>
                </c:pt>
                <c:pt idx="161591">
                  <c:v>-47.280499999999961</c:v>
                </c:pt>
                <c:pt idx="161592">
                  <c:v>-47.278499999999951</c:v>
                </c:pt>
                <c:pt idx="161593">
                  <c:v>-47.276499999999999</c:v>
                </c:pt>
                <c:pt idx="161594">
                  <c:v>-47.274499999999989</c:v>
                </c:pt>
                <c:pt idx="161595">
                  <c:v>-47.27249999999998</c:v>
                </c:pt>
                <c:pt idx="161596">
                  <c:v>-47.27049999999997</c:v>
                </c:pt>
                <c:pt idx="161597">
                  <c:v>-47.26849999999996</c:v>
                </c:pt>
                <c:pt idx="161598">
                  <c:v>-47.266499999999951</c:v>
                </c:pt>
                <c:pt idx="161599">
                  <c:v>-47.264499999999998</c:v>
                </c:pt>
                <c:pt idx="161600">
                  <c:v>-47.262499999999989</c:v>
                </c:pt>
                <c:pt idx="161601">
                  <c:v>-47.260499999999979</c:v>
                </c:pt>
                <c:pt idx="161602">
                  <c:v>-47.25849999999997</c:v>
                </c:pt>
                <c:pt idx="161603">
                  <c:v>-47.25649999999996</c:v>
                </c:pt>
                <c:pt idx="161604">
                  <c:v>-47.25449999999995</c:v>
                </c:pt>
                <c:pt idx="161605">
                  <c:v>-47.252499999999998</c:v>
                </c:pt>
                <c:pt idx="161606">
                  <c:v>-47.250499999999988</c:v>
                </c:pt>
                <c:pt idx="161607">
                  <c:v>-47.248499999999979</c:v>
                </c:pt>
                <c:pt idx="161608">
                  <c:v>-47.246499999999969</c:v>
                </c:pt>
                <c:pt idx="161609">
                  <c:v>-47.24449999999996</c:v>
                </c:pt>
                <c:pt idx="161610">
                  <c:v>-47.24249999999995</c:v>
                </c:pt>
                <c:pt idx="161611">
                  <c:v>-47.240499999999997</c:v>
                </c:pt>
                <c:pt idx="161612">
                  <c:v>-47.238499999999988</c:v>
                </c:pt>
                <c:pt idx="161613">
                  <c:v>-47.236499999999978</c:v>
                </c:pt>
                <c:pt idx="161614">
                  <c:v>-47.234499999999969</c:v>
                </c:pt>
                <c:pt idx="161615">
                  <c:v>-47.232499999999959</c:v>
                </c:pt>
                <c:pt idx="161616">
                  <c:v>-47.23049999999995</c:v>
                </c:pt>
                <c:pt idx="161617">
                  <c:v>-47.228499999999997</c:v>
                </c:pt>
                <c:pt idx="161618">
                  <c:v>-47.226499999999987</c:v>
                </c:pt>
                <c:pt idx="161619">
                  <c:v>-47.224499999999978</c:v>
                </c:pt>
                <c:pt idx="161620">
                  <c:v>-47.222499999999968</c:v>
                </c:pt>
                <c:pt idx="161621">
                  <c:v>-47.220499999999959</c:v>
                </c:pt>
                <c:pt idx="161622">
                  <c:v>-47.218499999999949</c:v>
                </c:pt>
                <c:pt idx="161623">
                  <c:v>-47.216499999999996</c:v>
                </c:pt>
                <c:pt idx="161624">
                  <c:v>-47.214499999999987</c:v>
                </c:pt>
                <c:pt idx="161625">
                  <c:v>-47.212499999999977</c:v>
                </c:pt>
                <c:pt idx="161626">
                  <c:v>-47.210499999999968</c:v>
                </c:pt>
                <c:pt idx="161627">
                  <c:v>-47.208499999999958</c:v>
                </c:pt>
                <c:pt idx="161628">
                  <c:v>-47.206500000000005</c:v>
                </c:pt>
                <c:pt idx="161629">
                  <c:v>-47.204499999999996</c:v>
                </c:pt>
                <c:pt idx="161630">
                  <c:v>-47.202499999999986</c:v>
                </c:pt>
                <c:pt idx="161631">
                  <c:v>-47.200499999999977</c:v>
                </c:pt>
                <c:pt idx="161632">
                  <c:v>-47.198499999999967</c:v>
                </c:pt>
                <c:pt idx="161633">
                  <c:v>-47.196499999999958</c:v>
                </c:pt>
                <c:pt idx="161634">
                  <c:v>-47.194500000000005</c:v>
                </c:pt>
                <c:pt idx="161635">
                  <c:v>-47.192499999999995</c:v>
                </c:pt>
                <c:pt idx="161636">
                  <c:v>-47.190499999999986</c:v>
                </c:pt>
                <c:pt idx="161637">
                  <c:v>-47.188499999999976</c:v>
                </c:pt>
                <c:pt idx="161638">
                  <c:v>-47.186499999999967</c:v>
                </c:pt>
                <c:pt idx="161639">
                  <c:v>-47.184499999999957</c:v>
                </c:pt>
                <c:pt idx="161640">
                  <c:v>-47.182500000000005</c:v>
                </c:pt>
                <c:pt idx="161641">
                  <c:v>-47.180499999999995</c:v>
                </c:pt>
                <c:pt idx="161642">
                  <c:v>-47.178499999999985</c:v>
                </c:pt>
                <c:pt idx="161643">
                  <c:v>-47.176499999999976</c:v>
                </c:pt>
                <c:pt idx="161644">
                  <c:v>-47.174499999999966</c:v>
                </c:pt>
                <c:pt idx="161645">
                  <c:v>-47.172499999999957</c:v>
                </c:pt>
                <c:pt idx="161646">
                  <c:v>-47.170500000000004</c:v>
                </c:pt>
                <c:pt idx="161647">
                  <c:v>-47.168499999999995</c:v>
                </c:pt>
                <c:pt idx="161648">
                  <c:v>-47.166499999999985</c:v>
                </c:pt>
                <c:pt idx="161649">
                  <c:v>-47.164499999999975</c:v>
                </c:pt>
                <c:pt idx="161650">
                  <c:v>-47.162499999999966</c:v>
                </c:pt>
                <c:pt idx="161651">
                  <c:v>-47.160499999999956</c:v>
                </c:pt>
                <c:pt idx="161652">
                  <c:v>-47.158500000000004</c:v>
                </c:pt>
                <c:pt idx="161653">
                  <c:v>-47.156499999999994</c:v>
                </c:pt>
                <c:pt idx="161654">
                  <c:v>-47.154499999999985</c:v>
                </c:pt>
                <c:pt idx="161655">
                  <c:v>-47.152499999999975</c:v>
                </c:pt>
                <c:pt idx="161656">
                  <c:v>-47.150499999999965</c:v>
                </c:pt>
                <c:pt idx="161657">
                  <c:v>-47.148499999999956</c:v>
                </c:pt>
                <c:pt idx="161658">
                  <c:v>-47.146500000000003</c:v>
                </c:pt>
                <c:pt idx="161659">
                  <c:v>-47.144499999999994</c:v>
                </c:pt>
                <c:pt idx="161660">
                  <c:v>-47.142499999999984</c:v>
                </c:pt>
                <c:pt idx="161661">
                  <c:v>-47.140499999999975</c:v>
                </c:pt>
                <c:pt idx="161662">
                  <c:v>-47.138499999999965</c:v>
                </c:pt>
                <c:pt idx="161663">
                  <c:v>-47.136499999999955</c:v>
                </c:pt>
                <c:pt idx="161664">
                  <c:v>-47.134500000000003</c:v>
                </c:pt>
                <c:pt idx="161665">
                  <c:v>-47.132499999999993</c:v>
                </c:pt>
                <c:pt idx="161666">
                  <c:v>-47.130499999999984</c:v>
                </c:pt>
                <c:pt idx="161667">
                  <c:v>-47.128499999999974</c:v>
                </c:pt>
                <c:pt idx="161668">
                  <c:v>-47.126499999999965</c:v>
                </c:pt>
                <c:pt idx="161669">
                  <c:v>-47.124499999999955</c:v>
                </c:pt>
                <c:pt idx="161670">
                  <c:v>-47.122500000000002</c:v>
                </c:pt>
                <c:pt idx="161671">
                  <c:v>-47.120499999999993</c:v>
                </c:pt>
                <c:pt idx="161672">
                  <c:v>-47.118499999999983</c:v>
                </c:pt>
                <c:pt idx="161673">
                  <c:v>-47.116499999999974</c:v>
                </c:pt>
                <c:pt idx="161674">
                  <c:v>-47.114499999999964</c:v>
                </c:pt>
                <c:pt idx="161675">
                  <c:v>-47.112499999999955</c:v>
                </c:pt>
                <c:pt idx="161676">
                  <c:v>-47.110500000000002</c:v>
                </c:pt>
                <c:pt idx="161677">
                  <c:v>-47.108499999999992</c:v>
                </c:pt>
                <c:pt idx="161678">
                  <c:v>-47.106499999999983</c:v>
                </c:pt>
                <c:pt idx="161679">
                  <c:v>-47.104499999999973</c:v>
                </c:pt>
                <c:pt idx="161680">
                  <c:v>-47.102499999999964</c:v>
                </c:pt>
                <c:pt idx="161681">
                  <c:v>-47.100499999999954</c:v>
                </c:pt>
                <c:pt idx="161682">
                  <c:v>-47.098500000000001</c:v>
                </c:pt>
                <c:pt idx="161683">
                  <c:v>-47.096499999999992</c:v>
                </c:pt>
                <c:pt idx="161684">
                  <c:v>-47.094499999999982</c:v>
                </c:pt>
                <c:pt idx="161685">
                  <c:v>-47.092499999999973</c:v>
                </c:pt>
                <c:pt idx="161686">
                  <c:v>-47.090499999999963</c:v>
                </c:pt>
                <c:pt idx="161687">
                  <c:v>-47.088499999999954</c:v>
                </c:pt>
                <c:pt idx="161688">
                  <c:v>-47.086500000000001</c:v>
                </c:pt>
                <c:pt idx="161689">
                  <c:v>-47.084499999999991</c:v>
                </c:pt>
                <c:pt idx="161690">
                  <c:v>-47.082499999999982</c:v>
                </c:pt>
                <c:pt idx="161691">
                  <c:v>-47.080499999999972</c:v>
                </c:pt>
                <c:pt idx="161692">
                  <c:v>-47.078499999999963</c:v>
                </c:pt>
                <c:pt idx="161693">
                  <c:v>-47.076499999999953</c:v>
                </c:pt>
                <c:pt idx="161694">
                  <c:v>-47.0745</c:v>
                </c:pt>
                <c:pt idx="161695">
                  <c:v>-47.072499999999991</c:v>
                </c:pt>
                <c:pt idx="161696">
                  <c:v>-47.070499999999981</c:v>
                </c:pt>
                <c:pt idx="161697">
                  <c:v>-47.068499999999972</c:v>
                </c:pt>
                <c:pt idx="161698">
                  <c:v>-47.066499999999962</c:v>
                </c:pt>
                <c:pt idx="161699">
                  <c:v>-47.064499999999953</c:v>
                </c:pt>
                <c:pt idx="161700">
                  <c:v>-47.0625</c:v>
                </c:pt>
                <c:pt idx="161701">
                  <c:v>-47.06049999999999</c:v>
                </c:pt>
                <c:pt idx="161702">
                  <c:v>-47.058499999999981</c:v>
                </c:pt>
                <c:pt idx="161703">
                  <c:v>-47.056499999999971</c:v>
                </c:pt>
                <c:pt idx="161704">
                  <c:v>-47.054499999999962</c:v>
                </c:pt>
                <c:pt idx="161705">
                  <c:v>-47.052499999999952</c:v>
                </c:pt>
                <c:pt idx="161706">
                  <c:v>-47.0505</c:v>
                </c:pt>
                <c:pt idx="161707">
                  <c:v>-47.04849999999999</c:v>
                </c:pt>
                <c:pt idx="161708">
                  <c:v>-47.04649999999998</c:v>
                </c:pt>
                <c:pt idx="161709">
                  <c:v>-47.044499999999971</c:v>
                </c:pt>
                <c:pt idx="161710">
                  <c:v>-47.042499999999961</c:v>
                </c:pt>
                <c:pt idx="161711">
                  <c:v>-47.040499999999952</c:v>
                </c:pt>
                <c:pt idx="161712">
                  <c:v>-47.038499999999999</c:v>
                </c:pt>
                <c:pt idx="161713">
                  <c:v>-47.03649999999999</c:v>
                </c:pt>
                <c:pt idx="161714">
                  <c:v>-47.03449999999998</c:v>
                </c:pt>
                <c:pt idx="161715">
                  <c:v>-47.03249999999997</c:v>
                </c:pt>
                <c:pt idx="161716">
                  <c:v>-47.030499999999961</c:v>
                </c:pt>
                <c:pt idx="161717">
                  <c:v>-47.028499999999951</c:v>
                </c:pt>
                <c:pt idx="161718">
                  <c:v>-47.026499999999999</c:v>
                </c:pt>
                <c:pt idx="161719">
                  <c:v>-47.024499999999989</c:v>
                </c:pt>
                <c:pt idx="161720">
                  <c:v>-47.02249999999998</c:v>
                </c:pt>
                <c:pt idx="161721">
                  <c:v>-47.02049999999997</c:v>
                </c:pt>
                <c:pt idx="161722">
                  <c:v>-47.01849999999996</c:v>
                </c:pt>
                <c:pt idx="161723">
                  <c:v>-47.016499999999951</c:v>
                </c:pt>
                <c:pt idx="161724">
                  <c:v>-47.014499999999998</c:v>
                </c:pt>
                <c:pt idx="161725">
                  <c:v>-47.012499999999989</c:v>
                </c:pt>
                <c:pt idx="161726">
                  <c:v>-47.010499999999979</c:v>
                </c:pt>
                <c:pt idx="161727">
                  <c:v>-47.00849999999997</c:v>
                </c:pt>
                <c:pt idx="161728">
                  <c:v>-47.00649999999996</c:v>
                </c:pt>
                <c:pt idx="161729">
                  <c:v>-47.00449999999995</c:v>
                </c:pt>
                <c:pt idx="161730">
                  <c:v>-47.002499999999998</c:v>
                </c:pt>
                <c:pt idx="161731">
                  <c:v>-47.000499999999988</c:v>
                </c:pt>
                <c:pt idx="161732">
                  <c:v>-46.998499999999979</c:v>
                </c:pt>
                <c:pt idx="161733">
                  <c:v>-46.996499999999969</c:v>
                </c:pt>
                <c:pt idx="161734">
                  <c:v>-46.99449999999996</c:v>
                </c:pt>
                <c:pt idx="161735">
                  <c:v>-46.99249999999995</c:v>
                </c:pt>
                <c:pt idx="161736">
                  <c:v>-46.990499999999997</c:v>
                </c:pt>
                <c:pt idx="161737">
                  <c:v>-46.988499999999988</c:v>
                </c:pt>
                <c:pt idx="161738">
                  <c:v>-46.986499999999978</c:v>
                </c:pt>
                <c:pt idx="161739">
                  <c:v>-46.984499999999969</c:v>
                </c:pt>
                <c:pt idx="161740">
                  <c:v>-46.982499999999959</c:v>
                </c:pt>
                <c:pt idx="161741">
                  <c:v>-46.98049999999995</c:v>
                </c:pt>
                <c:pt idx="161742">
                  <c:v>-46.978499999999997</c:v>
                </c:pt>
                <c:pt idx="161743">
                  <c:v>-46.976499999999987</c:v>
                </c:pt>
                <c:pt idx="161744">
                  <c:v>-46.974499999999978</c:v>
                </c:pt>
                <c:pt idx="161745">
                  <c:v>-46.972499999999968</c:v>
                </c:pt>
                <c:pt idx="161746">
                  <c:v>-46.970499999999959</c:v>
                </c:pt>
                <c:pt idx="161747">
                  <c:v>-46.968499999999949</c:v>
                </c:pt>
                <c:pt idx="161748">
                  <c:v>-46.966499999999996</c:v>
                </c:pt>
                <c:pt idx="161749">
                  <c:v>-46.964499999999987</c:v>
                </c:pt>
                <c:pt idx="161750">
                  <c:v>-46.962499999999977</c:v>
                </c:pt>
                <c:pt idx="161751">
                  <c:v>-46.960499999999968</c:v>
                </c:pt>
                <c:pt idx="161752">
                  <c:v>-46.958499999999958</c:v>
                </c:pt>
                <c:pt idx="161753">
                  <c:v>-46.956500000000005</c:v>
                </c:pt>
                <c:pt idx="161754">
                  <c:v>-46.954499999999996</c:v>
                </c:pt>
                <c:pt idx="161755">
                  <c:v>-46.952499999999986</c:v>
                </c:pt>
                <c:pt idx="161756">
                  <c:v>-46.950499999999977</c:v>
                </c:pt>
                <c:pt idx="161757">
                  <c:v>-46.948499999999967</c:v>
                </c:pt>
                <c:pt idx="161758">
                  <c:v>-46.946499999999958</c:v>
                </c:pt>
                <c:pt idx="161759">
                  <c:v>-46.944500000000005</c:v>
                </c:pt>
                <c:pt idx="161760">
                  <c:v>-46.942499999999995</c:v>
                </c:pt>
                <c:pt idx="161761">
                  <c:v>-46.940499999999986</c:v>
                </c:pt>
                <c:pt idx="161762">
                  <c:v>-46.938499999999976</c:v>
                </c:pt>
                <c:pt idx="161763">
                  <c:v>-46.936499999999967</c:v>
                </c:pt>
                <c:pt idx="161764">
                  <c:v>-46.934499999999957</c:v>
                </c:pt>
                <c:pt idx="161765">
                  <c:v>-46.932500000000005</c:v>
                </c:pt>
                <c:pt idx="161766">
                  <c:v>-46.930499999999995</c:v>
                </c:pt>
                <c:pt idx="161767">
                  <c:v>-46.928499999999985</c:v>
                </c:pt>
                <c:pt idx="161768">
                  <c:v>-46.926499999999976</c:v>
                </c:pt>
                <c:pt idx="161769">
                  <c:v>-46.924499999999966</c:v>
                </c:pt>
                <c:pt idx="161770">
                  <c:v>-46.922499999999957</c:v>
                </c:pt>
                <c:pt idx="161771">
                  <c:v>-46.920500000000004</c:v>
                </c:pt>
                <c:pt idx="161772">
                  <c:v>-46.918499999999995</c:v>
                </c:pt>
                <c:pt idx="161773">
                  <c:v>-46.916499999999985</c:v>
                </c:pt>
                <c:pt idx="161774">
                  <c:v>-46.914499999999975</c:v>
                </c:pt>
                <c:pt idx="161775">
                  <c:v>-46.912499999999966</c:v>
                </c:pt>
                <c:pt idx="161776">
                  <c:v>-46.910499999999956</c:v>
                </c:pt>
                <c:pt idx="161777">
                  <c:v>-46.908500000000004</c:v>
                </c:pt>
                <c:pt idx="161778">
                  <c:v>-46.906499999999994</c:v>
                </c:pt>
                <c:pt idx="161779">
                  <c:v>-46.904499999999985</c:v>
                </c:pt>
                <c:pt idx="161780">
                  <c:v>-46.902499999999975</c:v>
                </c:pt>
                <c:pt idx="161781">
                  <c:v>-46.900499999999965</c:v>
                </c:pt>
                <c:pt idx="161782">
                  <c:v>-46.898499999999956</c:v>
                </c:pt>
                <c:pt idx="161783">
                  <c:v>-46.896500000000003</c:v>
                </c:pt>
                <c:pt idx="161784">
                  <c:v>-46.894499999999994</c:v>
                </c:pt>
                <c:pt idx="161785">
                  <c:v>-46.892499999999984</c:v>
                </c:pt>
                <c:pt idx="161786">
                  <c:v>-46.890499999999975</c:v>
                </c:pt>
                <c:pt idx="161787">
                  <c:v>-46.888499999999965</c:v>
                </c:pt>
                <c:pt idx="161788">
                  <c:v>-46.886499999999955</c:v>
                </c:pt>
                <c:pt idx="161789">
                  <c:v>-46.884500000000003</c:v>
                </c:pt>
                <c:pt idx="161790">
                  <c:v>-46.882499999999993</c:v>
                </c:pt>
                <c:pt idx="161791">
                  <c:v>-46.880499999999984</c:v>
                </c:pt>
                <c:pt idx="161792">
                  <c:v>-46.878499999999974</c:v>
                </c:pt>
                <c:pt idx="161793">
                  <c:v>-46.876499999999965</c:v>
                </c:pt>
                <c:pt idx="161794">
                  <c:v>-46.874499999999955</c:v>
                </c:pt>
                <c:pt idx="161795">
                  <c:v>-46.872500000000002</c:v>
                </c:pt>
                <c:pt idx="161796">
                  <c:v>-46.870499999999993</c:v>
                </c:pt>
                <c:pt idx="161797">
                  <c:v>-46.868499999999983</c:v>
                </c:pt>
                <c:pt idx="161798">
                  <c:v>-46.866499999999974</c:v>
                </c:pt>
                <c:pt idx="161799">
                  <c:v>-46.864499999999964</c:v>
                </c:pt>
                <c:pt idx="161800">
                  <c:v>-46.862499999999955</c:v>
                </c:pt>
                <c:pt idx="161801">
                  <c:v>-46.860500000000002</c:v>
                </c:pt>
                <c:pt idx="161802">
                  <c:v>-46.858499999999992</c:v>
                </c:pt>
                <c:pt idx="161803">
                  <c:v>-46.856499999999983</c:v>
                </c:pt>
                <c:pt idx="161804">
                  <c:v>-46.854499999999973</c:v>
                </c:pt>
                <c:pt idx="161805">
                  <c:v>-46.852499999999964</c:v>
                </c:pt>
                <c:pt idx="161806">
                  <c:v>-46.850499999999954</c:v>
                </c:pt>
                <c:pt idx="161807">
                  <c:v>-46.848500000000001</c:v>
                </c:pt>
                <c:pt idx="161808">
                  <c:v>-46.846499999999992</c:v>
                </c:pt>
                <c:pt idx="161809">
                  <c:v>-46.844499999999982</c:v>
                </c:pt>
                <c:pt idx="161810">
                  <c:v>-46.842499999999973</c:v>
                </c:pt>
                <c:pt idx="161811">
                  <c:v>-46.840499999999963</c:v>
                </c:pt>
                <c:pt idx="161812">
                  <c:v>-46.838499999999954</c:v>
                </c:pt>
                <c:pt idx="161813">
                  <c:v>-46.836500000000001</c:v>
                </c:pt>
                <c:pt idx="161814">
                  <c:v>-46.834499999999991</c:v>
                </c:pt>
                <c:pt idx="161815">
                  <c:v>-46.832499999999982</c:v>
                </c:pt>
                <c:pt idx="161816">
                  <c:v>-46.830499999999972</c:v>
                </c:pt>
                <c:pt idx="161817">
                  <c:v>-46.828499999999963</c:v>
                </c:pt>
                <c:pt idx="161818">
                  <c:v>-46.826499999999953</c:v>
                </c:pt>
                <c:pt idx="161819">
                  <c:v>-46.8245</c:v>
                </c:pt>
                <c:pt idx="161820">
                  <c:v>-46.822499999999991</c:v>
                </c:pt>
                <c:pt idx="161821">
                  <c:v>-46.820499999999981</c:v>
                </c:pt>
                <c:pt idx="161822">
                  <c:v>-46.818499999999972</c:v>
                </c:pt>
                <c:pt idx="161823">
                  <c:v>-46.816499999999962</c:v>
                </c:pt>
                <c:pt idx="161824">
                  <c:v>-46.814499999999953</c:v>
                </c:pt>
                <c:pt idx="161825">
                  <c:v>-46.8125</c:v>
                </c:pt>
                <c:pt idx="161826">
                  <c:v>-46.81049999999999</c:v>
                </c:pt>
                <c:pt idx="161827">
                  <c:v>-46.808499999999981</c:v>
                </c:pt>
                <c:pt idx="161828">
                  <c:v>-46.806499999999971</c:v>
                </c:pt>
                <c:pt idx="161829">
                  <c:v>-46.804499999999962</c:v>
                </c:pt>
                <c:pt idx="161830">
                  <c:v>-46.802499999999952</c:v>
                </c:pt>
                <c:pt idx="161831">
                  <c:v>-46.8005</c:v>
                </c:pt>
                <c:pt idx="161832">
                  <c:v>-46.79849999999999</c:v>
                </c:pt>
                <c:pt idx="161833">
                  <c:v>-46.79649999999998</c:v>
                </c:pt>
                <c:pt idx="161834">
                  <c:v>-46.794499999999971</c:v>
                </c:pt>
                <c:pt idx="161835">
                  <c:v>-46.792499999999961</c:v>
                </c:pt>
                <c:pt idx="161836">
                  <c:v>-46.790499999999952</c:v>
                </c:pt>
                <c:pt idx="161837">
                  <c:v>-46.788499999999999</c:v>
                </c:pt>
                <c:pt idx="161838">
                  <c:v>-46.78649999999999</c:v>
                </c:pt>
                <c:pt idx="161839">
                  <c:v>-46.78449999999998</c:v>
                </c:pt>
                <c:pt idx="161840">
                  <c:v>-46.78249999999997</c:v>
                </c:pt>
                <c:pt idx="161841">
                  <c:v>-46.780499999999961</c:v>
                </c:pt>
                <c:pt idx="161842">
                  <c:v>-46.778499999999951</c:v>
                </c:pt>
                <c:pt idx="161843">
                  <c:v>-46.776499999999999</c:v>
                </c:pt>
                <c:pt idx="161844">
                  <c:v>-46.774499999999989</c:v>
                </c:pt>
                <c:pt idx="161845">
                  <c:v>-46.77249999999998</c:v>
                </c:pt>
                <c:pt idx="161846">
                  <c:v>-46.77049999999997</c:v>
                </c:pt>
                <c:pt idx="161847">
                  <c:v>-46.76849999999996</c:v>
                </c:pt>
                <c:pt idx="161848">
                  <c:v>-46.766499999999951</c:v>
                </c:pt>
                <c:pt idx="161849">
                  <c:v>-46.764499999999998</c:v>
                </c:pt>
                <c:pt idx="161850">
                  <c:v>-46.762499999999989</c:v>
                </c:pt>
                <c:pt idx="161851">
                  <c:v>-46.760499999999979</c:v>
                </c:pt>
                <c:pt idx="161852">
                  <c:v>-46.75849999999997</c:v>
                </c:pt>
                <c:pt idx="161853">
                  <c:v>-46.75649999999996</c:v>
                </c:pt>
                <c:pt idx="161854">
                  <c:v>-46.75449999999995</c:v>
                </c:pt>
                <c:pt idx="161855">
                  <c:v>-46.752499999999998</c:v>
                </c:pt>
                <c:pt idx="161856">
                  <c:v>-46.750499999999988</c:v>
                </c:pt>
                <c:pt idx="161857">
                  <c:v>-46.748499999999979</c:v>
                </c:pt>
                <c:pt idx="161858">
                  <c:v>-46.746499999999969</c:v>
                </c:pt>
                <c:pt idx="161859">
                  <c:v>-46.74449999999996</c:v>
                </c:pt>
                <c:pt idx="161860">
                  <c:v>-46.74249999999995</c:v>
                </c:pt>
                <c:pt idx="161861">
                  <c:v>-46.740499999999997</c:v>
                </c:pt>
                <c:pt idx="161862">
                  <c:v>-46.738499999999988</c:v>
                </c:pt>
                <c:pt idx="161863">
                  <c:v>-46.736499999999978</c:v>
                </c:pt>
                <c:pt idx="161864">
                  <c:v>-46.734499999999969</c:v>
                </c:pt>
                <c:pt idx="161865">
                  <c:v>-46.732499999999959</c:v>
                </c:pt>
                <c:pt idx="161866">
                  <c:v>-46.73049999999995</c:v>
                </c:pt>
                <c:pt idx="161867">
                  <c:v>-46.728499999999997</c:v>
                </c:pt>
                <c:pt idx="161868">
                  <c:v>-46.726499999999987</c:v>
                </c:pt>
                <c:pt idx="161869">
                  <c:v>-46.724499999999978</c:v>
                </c:pt>
                <c:pt idx="161870">
                  <c:v>-46.722499999999968</c:v>
                </c:pt>
                <c:pt idx="161871">
                  <c:v>-46.720499999999959</c:v>
                </c:pt>
                <c:pt idx="161872">
                  <c:v>-46.718499999999949</c:v>
                </c:pt>
                <c:pt idx="161873">
                  <c:v>-46.716499999999996</c:v>
                </c:pt>
                <c:pt idx="161874">
                  <c:v>-46.714499999999987</c:v>
                </c:pt>
                <c:pt idx="161875">
                  <c:v>-46.712499999999977</c:v>
                </c:pt>
                <c:pt idx="161876">
                  <c:v>-46.710499999999968</c:v>
                </c:pt>
                <c:pt idx="161877">
                  <c:v>-46.708499999999958</c:v>
                </c:pt>
                <c:pt idx="161878">
                  <c:v>-46.706500000000005</c:v>
                </c:pt>
                <c:pt idx="161879">
                  <c:v>-46.704499999999996</c:v>
                </c:pt>
                <c:pt idx="161880">
                  <c:v>-46.702499999999986</c:v>
                </c:pt>
                <c:pt idx="161881">
                  <c:v>-46.700499999999977</c:v>
                </c:pt>
                <c:pt idx="161882">
                  <c:v>-46.698499999999967</c:v>
                </c:pt>
                <c:pt idx="161883">
                  <c:v>-46.696499999999958</c:v>
                </c:pt>
                <c:pt idx="161884">
                  <c:v>-46.694500000000005</c:v>
                </c:pt>
                <c:pt idx="161885">
                  <c:v>-46.692499999999995</c:v>
                </c:pt>
                <c:pt idx="161886">
                  <c:v>-46.690499999999986</c:v>
                </c:pt>
                <c:pt idx="161887">
                  <c:v>-46.688499999999976</c:v>
                </c:pt>
                <c:pt idx="161888">
                  <c:v>-46.686499999999967</c:v>
                </c:pt>
                <c:pt idx="161889">
                  <c:v>-46.684499999999957</c:v>
                </c:pt>
                <c:pt idx="161890">
                  <c:v>-46.682500000000005</c:v>
                </c:pt>
                <c:pt idx="161891">
                  <c:v>-46.680499999999995</c:v>
                </c:pt>
                <c:pt idx="161892">
                  <c:v>-46.678499999999985</c:v>
                </c:pt>
                <c:pt idx="161893">
                  <c:v>-46.676499999999976</c:v>
                </c:pt>
                <c:pt idx="161894">
                  <c:v>-46.674499999999966</c:v>
                </c:pt>
                <c:pt idx="161895">
                  <c:v>-46.672499999999957</c:v>
                </c:pt>
                <c:pt idx="161896">
                  <c:v>-46.670500000000004</c:v>
                </c:pt>
                <c:pt idx="161897">
                  <c:v>-46.668499999999995</c:v>
                </c:pt>
                <c:pt idx="161898">
                  <c:v>-46.666499999999985</c:v>
                </c:pt>
                <c:pt idx="161899">
                  <c:v>-46.664499999999975</c:v>
                </c:pt>
                <c:pt idx="161900">
                  <c:v>-46.662499999999966</c:v>
                </c:pt>
                <c:pt idx="161901">
                  <c:v>-46.660499999999956</c:v>
                </c:pt>
                <c:pt idx="161902">
                  <c:v>-46.658500000000004</c:v>
                </c:pt>
                <c:pt idx="161903">
                  <c:v>-46.656499999999994</c:v>
                </c:pt>
                <c:pt idx="161904">
                  <c:v>-46.654499999999985</c:v>
                </c:pt>
                <c:pt idx="161905">
                  <c:v>-46.652499999999975</c:v>
                </c:pt>
                <c:pt idx="161906">
                  <c:v>-46.650499999999965</c:v>
                </c:pt>
                <c:pt idx="161907">
                  <c:v>-46.648499999999956</c:v>
                </c:pt>
                <c:pt idx="161908">
                  <c:v>-46.646500000000003</c:v>
                </c:pt>
                <c:pt idx="161909">
                  <c:v>-46.644499999999994</c:v>
                </c:pt>
                <c:pt idx="161910">
                  <c:v>-46.642499999999984</c:v>
                </c:pt>
                <c:pt idx="161911">
                  <c:v>-46.640499999999975</c:v>
                </c:pt>
                <c:pt idx="161912">
                  <c:v>-46.638499999999965</c:v>
                </c:pt>
                <c:pt idx="161913">
                  <c:v>-46.636499999999955</c:v>
                </c:pt>
                <c:pt idx="161914">
                  <c:v>-46.634500000000003</c:v>
                </c:pt>
                <c:pt idx="161915">
                  <c:v>-46.632499999999993</c:v>
                </c:pt>
                <c:pt idx="161916">
                  <c:v>-46.630499999999984</c:v>
                </c:pt>
                <c:pt idx="161917">
                  <c:v>-46.628499999999974</c:v>
                </c:pt>
                <c:pt idx="161918">
                  <c:v>-46.626499999999965</c:v>
                </c:pt>
                <c:pt idx="161919">
                  <c:v>-46.624499999999955</c:v>
                </c:pt>
                <c:pt idx="161920">
                  <c:v>-46.622500000000002</c:v>
                </c:pt>
                <c:pt idx="161921">
                  <c:v>-46.620499999999993</c:v>
                </c:pt>
                <c:pt idx="161922">
                  <c:v>-46.618499999999983</c:v>
                </c:pt>
                <c:pt idx="161923">
                  <c:v>-46.616499999999974</c:v>
                </c:pt>
                <c:pt idx="161924">
                  <c:v>-46.614499999999964</c:v>
                </c:pt>
                <c:pt idx="161925">
                  <c:v>-46.612499999999955</c:v>
                </c:pt>
                <c:pt idx="161926">
                  <c:v>-46.610500000000002</c:v>
                </c:pt>
                <c:pt idx="161927">
                  <c:v>-46.608499999999992</c:v>
                </c:pt>
                <c:pt idx="161928">
                  <c:v>-46.606499999999983</c:v>
                </c:pt>
                <c:pt idx="161929">
                  <c:v>-46.604499999999973</c:v>
                </c:pt>
                <c:pt idx="161930">
                  <c:v>-46.602499999999964</c:v>
                </c:pt>
                <c:pt idx="161931">
                  <c:v>-46.600499999999954</c:v>
                </c:pt>
                <c:pt idx="161932">
                  <c:v>-46.598500000000001</c:v>
                </c:pt>
                <c:pt idx="161933">
                  <c:v>-46.596499999999992</c:v>
                </c:pt>
                <c:pt idx="161934">
                  <c:v>-46.594499999999982</c:v>
                </c:pt>
                <c:pt idx="161935">
                  <c:v>-46.592499999999973</c:v>
                </c:pt>
                <c:pt idx="161936">
                  <c:v>-46.590499999999963</c:v>
                </c:pt>
                <c:pt idx="161937">
                  <c:v>-46.588499999999954</c:v>
                </c:pt>
                <c:pt idx="161938">
                  <c:v>-46.586500000000001</c:v>
                </c:pt>
                <c:pt idx="161939">
                  <c:v>-46.584499999999991</c:v>
                </c:pt>
                <c:pt idx="161940">
                  <c:v>-46.582499999999982</c:v>
                </c:pt>
                <c:pt idx="161941">
                  <c:v>-46.580499999999972</c:v>
                </c:pt>
                <c:pt idx="161942">
                  <c:v>-46.578499999999963</c:v>
                </c:pt>
                <c:pt idx="161943">
                  <c:v>-46.576499999999953</c:v>
                </c:pt>
                <c:pt idx="161944">
                  <c:v>-46.5745</c:v>
                </c:pt>
                <c:pt idx="161945">
                  <c:v>-46.572499999999991</c:v>
                </c:pt>
                <c:pt idx="161946">
                  <c:v>-46.570499999999981</c:v>
                </c:pt>
                <c:pt idx="161947">
                  <c:v>-46.568499999999972</c:v>
                </c:pt>
                <c:pt idx="161948">
                  <c:v>-46.566499999999962</c:v>
                </c:pt>
                <c:pt idx="161949">
                  <c:v>-46.564499999999953</c:v>
                </c:pt>
                <c:pt idx="161950">
                  <c:v>-46.5625</c:v>
                </c:pt>
                <c:pt idx="161951">
                  <c:v>-46.56049999999999</c:v>
                </c:pt>
                <c:pt idx="161952">
                  <c:v>-46.558499999999981</c:v>
                </c:pt>
                <c:pt idx="161953">
                  <c:v>-46.556499999999971</c:v>
                </c:pt>
                <c:pt idx="161954">
                  <c:v>-46.554499999999962</c:v>
                </c:pt>
                <c:pt idx="161955">
                  <c:v>-46.552499999999952</c:v>
                </c:pt>
                <c:pt idx="161956">
                  <c:v>-46.5505</c:v>
                </c:pt>
                <c:pt idx="161957">
                  <c:v>-46.54849999999999</c:v>
                </c:pt>
                <c:pt idx="161958">
                  <c:v>-46.54649999999998</c:v>
                </c:pt>
                <c:pt idx="161959">
                  <c:v>-46.544499999999971</c:v>
                </c:pt>
                <c:pt idx="161960">
                  <c:v>-46.542499999999961</c:v>
                </c:pt>
                <c:pt idx="161961">
                  <c:v>-46.540499999999952</c:v>
                </c:pt>
                <c:pt idx="161962">
                  <c:v>-46.538499999999999</c:v>
                </c:pt>
                <c:pt idx="161963">
                  <c:v>-46.53649999999999</c:v>
                </c:pt>
                <c:pt idx="161964">
                  <c:v>-46.53449999999998</c:v>
                </c:pt>
                <c:pt idx="161965">
                  <c:v>-46.53249999999997</c:v>
                </c:pt>
                <c:pt idx="161966">
                  <c:v>-46.530499999999961</c:v>
                </c:pt>
                <c:pt idx="161967">
                  <c:v>-46.528499999999951</c:v>
                </c:pt>
                <c:pt idx="161968">
                  <c:v>-46.526499999999999</c:v>
                </c:pt>
                <c:pt idx="161969">
                  <c:v>-46.524499999999989</c:v>
                </c:pt>
                <c:pt idx="161970">
                  <c:v>-46.52249999999998</c:v>
                </c:pt>
                <c:pt idx="161971">
                  <c:v>-46.52049999999997</c:v>
                </c:pt>
                <c:pt idx="161972">
                  <c:v>-46.51849999999996</c:v>
                </c:pt>
                <c:pt idx="161973">
                  <c:v>-46.516499999999951</c:v>
                </c:pt>
                <c:pt idx="161974">
                  <c:v>-46.514499999999998</c:v>
                </c:pt>
                <c:pt idx="161975">
                  <c:v>-46.512499999999989</c:v>
                </c:pt>
                <c:pt idx="161976">
                  <c:v>-46.510499999999979</c:v>
                </c:pt>
                <c:pt idx="161977">
                  <c:v>-46.50849999999997</c:v>
                </c:pt>
                <c:pt idx="161978">
                  <c:v>-46.50649999999996</c:v>
                </c:pt>
                <c:pt idx="161979">
                  <c:v>-46.50449999999995</c:v>
                </c:pt>
                <c:pt idx="161980">
                  <c:v>-46.502499999999998</c:v>
                </c:pt>
                <c:pt idx="161981">
                  <c:v>-46.500499999999988</c:v>
                </c:pt>
                <c:pt idx="161982">
                  <c:v>-46.498499999999979</c:v>
                </c:pt>
                <c:pt idx="161983">
                  <c:v>-46.496499999999969</c:v>
                </c:pt>
                <c:pt idx="161984">
                  <c:v>-46.49449999999996</c:v>
                </c:pt>
                <c:pt idx="161985">
                  <c:v>-46.49249999999995</c:v>
                </c:pt>
                <c:pt idx="161986">
                  <c:v>-46.490499999999997</c:v>
                </c:pt>
                <c:pt idx="161987">
                  <c:v>-46.488499999999988</c:v>
                </c:pt>
                <c:pt idx="161988">
                  <c:v>-46.486499999999978</c:v>
                </c:pt>
                <c:pt idx="161989">
                  <c:v>-46.484499999999969</c:v>
                </c:pt>
                <c:pt idx="161990">
                  <c:v>-46.482499999999959</c:v>
                </c:pt>
                <c:pt idx="161991">
                  <c:v>-46.48049999999995</c:v>
                </c:pt>
                <c:pt idx="161992">
                  <c:v>-46.478499999999997</c:v>
                </c:pt>
                <c:pt idx="161993">
                  <c:v>-46.476499999999987</c:v>
                </c:pt>
                <c:pt idx="161994">
                  <c:v>-46.474499999999978</c:v>
                </c:pt>
                <c:pt idx="161995">
                  <c:v>-46.472499999999968</c:v>
                </c:pt>
                <c:pt idx="161996">
                  <c:v>-46.470499999999959</c:v>
                </c:pt>
                <c:pt idx="161997">
                  <c:v>-46.468499999999949</c:v>
                </c:pt>
                <c:pt idx="161998">
                  <c:v>-46.466499999999996</c:v>
                </c:pt>
                <c:pt idx="161999">
                  <c:v>-46.464499999999987</c:v>
                </c:pt>
                <c:pt idx="162000">
                  <c:v>-46.462499999999977</c:v>
                </c:pt>
                <c:pt idx="162001">
                  <c:v>-46.460499999999968</c:v>
                </c:pt>
                <c:pt idx="162002">
                  <c:v>-46.458499999999958</c:v>
                </c:pt>
                <c:pt idx="162003">
                  <c:v>-46.456500000000005</c:v>
                </c:pt>
                <c:pt idx="162004">
                  <c:v>-46.454499999999996</c:v>
                </c:pt>
                <c:pt idx="162005">
                  <c:v>-46.452499999999986</c:v>
                </c:pt>
                <c:pt idx="162006">
                  <c:v>-46.450499999999977</c:v>
                </c:pt>
                <c:pt idx="162007">
                  <c:v>-46.448499999999967</c:v>
                </c:pt>
                <c:pt idx="162008">
                  <c:v>-46.446499999999958</c:v>
                </c:pt>
                <c:pt idx="162009">
                  <c:v>-46.444500000000005</c:v>
                </c:pt>
                <c:pt idx="162010">
                  <c:v>-46.442499999999995</c:v>
                </c:pt>
                <c:pt idx="162011">
                  <c:v>-46.440499999999986</c:v>
                </c:pt>
                <c:pt idx="162012">
                  <c:v>-46.438499999999976</c:v>
                </c:pt>
                <c:pt idx="162013">
                  <c:v>-46.436499999999967</c:v>
                </c:pt>
                <c:pt idx="162014">
                  <c:v>-46.434499999999957</c:v>
                </c:pt>
                <c:pt idx="162015">
                  <c:v>-46.432500000000005</c:v>
                </c:pt>
                <c:pt idx="162016">
                  <c:v>-46.430499999999995</c:v>
                </c:pt>
                <c:pt idx="162017">
                  <c:v>-46.428499999999985</c:v>
                </c:pt>
                <c:pt idx="162018">
                  <c:v>-46.426499999999976</c:v>
                </c:pt>
                <c:pt idx="162019">
                  <c:v>-46.424499999999966</c:v>
                </c:pt>
                <c:pt idx="162020">
                  <c:v>-46.422499999999957</c:v>
                </c:pt>
                <c:pt idx="162021">
                  <c:v>-46.420500000000004</c:v>
                </c:pt>
                <c:pt idx="162022">
                  <c:v>-46.418499999999995</c:v>
                </c:pt>
                <c:pt idx="162023">
                  <c:v>-46.416499999999985</c:v>
                </c:pt>
                <c:pt idx="162024">
                  <c:v>-46.414499999999975</c:v>
                </c:pt>
                <c:pt idx="162025">
                  <c:v>-46.412499999999966</c:v>
                </c:pt>
                <c:pt idx="162026">
                  <c:v>-46.410499999999956</c:v>
                </c:pt>
                <c:pt idx="162027">
                  <c:v>-46.408500000000004</c:v>
                </c:pt>
                <c:pt idx="162028">
                  <c:v>-46.406499999999994</c:v>
                </c:pt>
                <c:pt idx="162029">
                  <c:v>-46.404499999999985</c:v>
                </c:pt>
                <c:pt idx="162030">
                  <c:v>-46.402499999999975</c:v>
                </c:pt>
                <c:pt idx="162031">
                  <c:v>-46.400499999999965</c:v>
                </c:pt>
                <c:pt idx="162032">
                  <c:v>-46.398499999999956</c:v>
                </c:pt>
                <c:pt idx="162033">
                  <c:v>-46.396500000000003</c:v>
                </c:pt>
                <c:pt idx="162034">
                  <c:v>-46.394499999999994</c:v>
                </c:pt>
                <c:pt idx="162035">
                  <c:v>-46.392499999999984</c:v>
                </c:pt>
                <c:pt idx="162036">
                  <c:v>-46.390499999999975</c:v>
                </c:pt>
                <c:pt idx="162037">
                  <c:v>-46.388499999999965</c:v>
                </c:pt>
                <c:pt idx="162038">
                  <c:v>-46.386499999999955</c:v>
                </c:pt>
                <c:pt idx="162039">
                  <c:v>-46.384500000000003</c:v>
                </c:pt>
                <c:pt idx="162040">
                  <c:v>-46.382499999999993</c:v>
                </c:pt>
                <c:pt idx="162041">
                  <c:v>-46.380499999999984</c:v>
                </c:pt>
                <c:pt idx="162042">
                  <c:v>-46.378499999999974</c:v>
                </c:pt>
                <c:pt idx="162043">
                  <c:v>-46.376499999999965</c:v>
                </c:pt>
                <c:pt idx="162044">
                  <c:v>-46.374499999999955</c:v>
                </c:pt>
                <c:pt idx="162045">
                  <c:v>-46.372500000000002</c:v>
                </c:pt>
                <c:pt idx="162046">
                  <c:v>-46.370499999999993</c:v>
                </c:pt>
                <c:pt idx="162047">
                  <c:v>-46.368499999999983</c:v>
                </c:pt>
                <c:pt idx="162048">
                  <c:v>-46.366499999999974</c:v>
                </c:pt>
                <c:pt idx="162049">
                  <c:v>-46.364499999999964</c:v>
                </c:pt>
                <c:pt idx="162050">
                  <c:v>-46.362499999999955</c:v>
                </c:pt>
                <c:pt idx="162051">
                  <c:v>-46.360500000000002</c:v>
                </c:pt>
                <c:pt idx="162052">
                  <c:v>-46.358499999999992</c:v>
                </c:pt>
                <c:pt idx="162053">
                  <c:v>-46.356499999999983</c:v>
                </c:pt>
                <c:pt idx="162054">
                  <c:v>-46.354499999999973</c:v>
                </c:pt>
                <c:pt idx="162055">
                  <c:v>-46.352499999999964</c:v>
                </c:pt>
                <c:pt idx="162056">
                  <c:v>-46.350499999999954</c:v>
                </c:pt>
                <c:pt idx="162057">
                  <c:v>-46.348500000000001</c:v>
                </c:pt>
                <c:pt idx="162058">
                  <c:v>-46.346499999999992</c:v>
                </c:pt>
                <c:pt idx="162059">
                  <c:v>-46.344499999999982</c:v>
                </c:pt>
                <c:pt idx="162060">
                  <c:v>-46.342499999999973</c:v>
                </c:pt>
                <c:pt idx="162061">
                  <c:v>-46.340499999999963</c:v>
                </c:pt>
                <c:pt idx="162062">
                  <c:v>-46.338499999999954</c:v>
                </c:pt>
                <c:pt idx="162063">
                  <c:v>-46.336500000000001</c:v>
                </c:pt>
                <c:pt idx="162064">
                  <c:v>-46.334499999999991</c:v>
                </c:pt>
                <c:pt idx="162065">
                  <c:v>-46.332499999999982</c:v>
                </c:pt>
                <c:pt idx="162066">
                  <c:v>-46.330499999999972</c:v>
                </c:pt>
                <c:pt idx="162067">
                  <c:v>-46.328499999999963</c:v>
                </c:pt>
                <c:pt idx="162068">
                  <c:v>-46.326499999999953</c:v>
                </c:pt>
                <c:pt idx="162069">
                  <c:v>-46.3245</c:v>
                </c:pt>
                <c:pt idx="162070">
                  <c:v>-46.322499999999991</c:v>
                </c:pt>
                <c:pt idx="162071">
                  <c:v>-46.320499999999981</c:v>
                </c:pt>
                <c:pt idx="162072">
                  <c:v>-46.318499999999972</c:v>
                </c:pt>
                <c:pt idx="162073">
                  <c:v>-46.316499999999962</c:v>
                </c:pt>
                <c:pt idx="162074">
                  <c:v>-46.314499999999953</c:v>
                </c:pt>
                <c:pt idx="162075">
                  <c:v>-46.3125</c:v>
                </c:pt>
                <c:pt idx="162076">
                  <c:v>-46.31049999999999</c:v>
                </c:pt>
                <c:pt idx="162077">
                  <c:v>-46.308499999999981</c:v>
                </c:pt>
                <c:pt idx="162078">
                  <c:v>-46.306499999999971</c:v>
                </c:pt>
                <c:pt idx="162079">
                  <c:v>-46.304499999999962</c:v>
                </c:pt>
                <c:pt idx="162080">
                  <c:v>-46.302499999999952</c:v>
                </c:pt>
                <c:pt idx="162081">
                  <c:v>-46.3005</c:v>
                </c:pt>
                <c:pt idx="162082">
                  <c:v>-46.29849999999999</c:v>
                </c:pt>
                <c:pt idx="162083">
                  <c:v>-46.29649999999998</c:v>
                </c:pt>
                <c:pt idx="162084">
                  <c:v>-46.294499999999971</c:v>
                </c:pt>
                <c:pt idx="162085">
                  <c:v>-46.292499999999961</c:v>
                </c:pt>
                <c:pt idx="162086">
                  <c:v>-46.290499999999952</c:v>
                </c:pt>
                <c:pt idx="162087">
                  <c:v>-46.288499999999999</c:v>
                </c:pt>
                <c:pt idx="162088">
                  <c:v>-46.28649999999999</c:v>
                </c:pt>
                <c:pt idx="162089">
                  <c:v>-46.28449999999998</c:v>
                </c:pt>
                <c:pt idx="162090">
                  <c:v>-46.28249999999997</c:v>
                </c:pt>
                <c:pt idx="162091">
                  <c:v>-46.280499999999961</c:v>
                </c:pt>
                <c:pt idx="162092">
                  <c:v>-46.278499999999951</c:v>
                </c:pt>
                <c:pt idx="162093">
                  <c:v>-46.276499999999999</c:v>
                </c:pt>
                <c:pt idx="162094">
                  <c:v>-46.274499999999989</c:v>
                </c:pt>
                <c:pt idx="162095">
                  <c:v>-46.27249999999998</c:v>
                </c:pt>
                <c:pt idx="162096">
                  <c:v>-46.27049999999997</c:v>
                </c:pt>
                <c:pt idx="162097">
                  <c:v>-46.26849999999996</c:v>
                </c:pt>
                <c:pt idx="162098">
                  <c:v>-46.266499999999951</c:v>
                </c:pt>
                <c:pt idx="162099">
                  <c:v>-46.264499999999998</c:v>
                </c:pt>
                <c:pt idx="162100">
                  <c:v>-46.262499999999989</c:v>
                </c:pt>
                <c:pt idx="162101">
                  <c:v>-46.260499999999979</c:v>
                </c:pt>
                <c:pt idx="162102">
                  <c:v>-46.25849999999997</c:v>
                </c:pt>
                <c:pt idx="162103">
                  <c:v>-46.25649999999996</c:v>
                </c:pt>
                <c:pt idx="162104">
                  <c:v>-46.25449999999995</c:v>
                </c:pt>
                <c:pt idx="162105">
                  <c:v>-46.252499999999998</c:v>
                </c:pt>
                <c:pt idx="162106">
                  <c:v>-46.250499999999988</c:v>
                </c:pt>
                <c:pt idx="162107">
                  <c:v>-46.248499999999979</c:v>
                </c:pt>
                <c:pt idx="162108">
                  <c:v>-46.246499999999969</c:v>
                </c:pt>
                <c:pt idx="162109">
                  <c:v>-46.24449999999996</c:v>
                </c:pt>
                <c:pt idx="162110">
                  <c:v>-46.24249999999995</c:v>
                </c:pt>
                <c:pt idx="162111">
                  <c:v>-46.240499999999997</c:v>
                </c:pt>
                <c:pt idx="162112">
                  <c:v>-46.238499999999988</c:v>
                </c:pt>
                <c:pt idx="162113">
                  <c:v>-46.236499999999978</c:v>
                </c:pt>
                <c:pt idx="162114">
                  <c:v>-46.234499999999969</c:v>
                </c:pt>
                <c:pt idx="162115">
                  <c:v>-46.232499999999959</c:v>
                </c:pt>
                <c:pt idx="162116">
                  <c:v>-46.23049999999995</c:v>
                </c:pt>
                <c:pt idx="162117">
                  <c:v>-46.228499999999997</c:v>
                </c:pt>
                <c:pt idx="162118">
                  <c:v>-46.226499999999987</c:v>
                </c:pt>
                <c:pt idx="162119">
                  <c:v>-46.224499999999978</c:v>
                </c:pt>
                <c:pt idx="162120">
                  <c:v>-46.222499999999968</c:v>
                </c:pt>
                <c:pt idx="162121">
                  <c:v>-46.220499999999959</c:v>
                </c:pt>
                <c:pt idx="162122">
                  <c:v>-46.218499999999949</c:v>
                </c:pt>
                <c:pt idx="162123">
                  <c:v>-46.216499999999996</c:v>
                </c:pt>
                <c:pt idx="162124">
                  <c:v>-46.214499999999987</c:v>
                </c:pt>
                <c:pt idx="162125">
                  <c:v>-46.212499999999977</c:v>
                </c:pt>
                <c:pt idx="162126">
                  <c:v>-46.210499999999968</c:v>
                </c:pt>
                <c:pt idx="162127">
                  <c:v>-46.208499999999958</c:v>
                </c:pt>
                <c:pt idx="162128">
                  <c:v>-46.206500000000005</c:v>
                </c:pt>
                <c:pt idx="162129">
                  <c:v>-46.204499999999996</c:v>
                </c:pt>
                <c:pt idx="162130">
                  <c:v>-46.202499999999986</c:v>
                </c:pt>
                <c:pt idx="162131">
                  <c:v>-46.200499999999977</c:v>
                </c:pt>
                <c:pt idx="162132">
                  <c:v>-46.198499999999967</c:v>
                </c:pt>
                <c:pt idx="162133">
                  <c:v>-46.196499999999958</c:v>
                </c:pt>
                <c:pt idx="162134">
                  <c:v>-46.194500000000005</c:v>
                </c:pt>
                <c:pt idx="162135">
                  <c:v>-46.192499999999995</c:v>
                </c:pt>
                <c:pt idx="162136">
                  <c:v>-46.190499999999986</c:v>
                </c:pt>
                <c:pt idx="162137">
                  <c:v>-46.188499999999976</c:v>
                </c:pt>
                <c:pt idx="162138">
                  <c:v>-46.186499999999967</c:v>
                </c:pt>
                <c:pt idx="162139">
                  <c:v>-46.184499999999957</c:v>
                </c:pt>
                <c:pt idx="162140">
                  <c:v>-46.182500000000005</c:v>
                </c:pt>
                <c:pt idx="162141">
                  <c:v>-46.180499999999995</c:v>
                </c:pt>
                <c:pt idx="162142">
                  <c:v>-46.178499999999985</c:v>
                </c:pt>
                <c:pt idx="162143">
                  <c:v>-46.176499999999976</c:v>
                </c:pt>
                <c:pt idx="162144">
                  <c:v>-46.174499999999966</c:v>
                </c:pt>
                <c:pt idx="162145">
                  <c:v>-46.172499999999957</c:v>
                </c:pt>
                <c:pt idx="162146">
                  <c:v>-46.170500000000004</c:v>
                </c:pt>
                <c:pt idx="162147">
                  <c:v>-46.168499999999995</c:v>
                </c:pt>
                <c:pt idx="162148">
                  <c:v>-46.166499999999985</c:v>
                </c:pt>
                <c:pt idx="162149">
                  <c:v>-46.164499999999975</c:v>
                </c:pt>
                <c:pt idx="162150">
                  <c:v>-46.162499999999966</c:v>
                </c:pt>
                <c:pt idx="162151">
                  <c:v>-46.160499999999956</c:v>
                </c:pt>
                <c:pt idx="162152">
                  <c:v>-46.158500000000004</c:v>
                </c:pt>
                <c:pt idx="162153">
                  <c:v>-46.156499999999994</c:v>
                </c:pt>
                <c:pt idx="162154">
                  <c:v>-46.154499999999985</c:v>
                </c:pt>
                <c:pt idx="162155">
                  <c:v>-46.152499999999975</c:v>
                </c:pt>
                <c:pt idx="162156">
                  <c:v>-46.150499999999965</c:v>
                </c:pt>
                <c:pt idx="162157">
                  <c:v>-46.148499999999956</c:v>
                </c:pt>
                <c:pt idx="162158">
                  <c:v>-46.146500000000003</c:v>
                </c:pt>
                <c:pt idx="162159">
                  <c:v>-46.144499999999994</c:v>
                </c:pt>
                <c:pt idx="162160">
                  <c:v>-46.142499999999984</c:v>
                </c:pt>
                <c:pt idx="162161">
                  <c:v>-46.140499999999975</c:v>
                </c:pt>
                <c:pt idx="162162">
                  <c:v>-46.138499999999965</c:v>
                </c:pt>
                <c:pt idx="162163">
                  <c:v>-46.136499999999955</c:v>
                </c:pt>
                <c:pt idx="162164">
                  <c:v>-46.134500000000003</c:v>
                </c:pt>
                <c:pt idx="162165">
                  <c:v>-46.132499999999993</c:v>
                </c:pt>
                <c:pt idx="162166">
                  <c:v>-46.130499999999984</c:v>
                </c:pt>
                <c:pt idx="162167">
                  <c:v>-46.128499999999974</c:v>
                </c:pt>
                <c:pt idx="162168">
                  <c:v>-46.126499999999965</c:v>
                </c:pt>
                <c:pt idx="162169">
                  <c:v>-46.124499999999955</c:v>
                </c:pt>
                <c:pt idx="162170">
                  <c:v>-46.122500000000002</c:v>
                </c:pt>
                <c:pt idx="162171">
                  <c:v>-46.120499999999993</c:v>
                </c:pt>
                <c:pt idx="162172">
                  <c:v>-46.118499999999983</c:v>
                </c:pt>
                <c:pt idx="162173">
                  <c:v>-46.116499999999974</c:v>
                </c:pt>
                <c:pt idx="162174">
                  <c:v>-46.114499999999964</c:v>
                </c:pt>
                <c:pt idx="162175">
                  <c:v>-46.112499999999955</c:v>
                </c:pt>
                <c:pt idx="162176">
                  <c:v>-46.110500000000002</c:v>
                </c:pt>
                <c:pt idx="162177">
                  <c:v>-46.108499999999992</c:v>
                </c:pt>
                <c:pt idx="162178">
                  <c:v>-46.106499999999983</c:v>
                </c:pt>
                <c:pt idx="162179">
                  <c:v>-46.104499999999973</c:v>
                </c:pt>
                <c:pt idx="162180">
                  <c:v>-46.102499999999964</c:v>
                </c:pt>
                <c:pt idx="162181">
                  <c:v>-46.100499999999954</c:v>
                </c:pt>
                <c:pt idx="162182">
                  <c:v>-46.098500000000001</c:v>
                </c:pt>
                <c:pt idx="162183">
                  <c:v>-46.096499999999992</c:v>
                </c:pt>
                <c:pt idx="162184">
                  <c:v>-46.094499999999982</c:v>
                </c:pt>
                <c:pt idx="162185">
                  <c:v>-46.092499999999973</c:v>
                </c:pt>
                <c:pt idx="162186">
                  <c:v>-46.090499999999963</c:v>
                </c:pt>
                <c:pt idx="162187">
                  <c:v>-46.088499999999954</c:v>
                </c:pt>
                <c:pt idx="162188">
                  <c:v>-46.086500000000001</c:v>
                </c:pt>
                <c:pt idx="162189">
                  <c:v>-46.084499999999991</c:v>
                </c:pt>
                <c:pt idx="162190">
                  <c:v>-46.082499999999982</c:v>
                </c:pt>
                <c:pt idx="162191">
                  <c:v>-46.080499999999972</c:v>
                </c:pt>
                <c:pt idx="162192">
                  <c:v>-46.078499999999963</c:v>
                </c:pt>
                <c:pt idx="162193">
                  <c:v>-46.076499999999953</c:v>
                </c:pt>
                <c:pt idx="162194">
                  <c:v>-46.0745</c:v>
                </c:pt>
                <c:pt idx="162195">
                  <c:v>-46.072499999999991</c:v>
                </c:pt>
                <c:pt idx="162196">
                  <c:v>-46.070499999999981</c:v>
                </c:pt>
                <c:pt idx="162197">
                  <c:v>-46.068499999999972</c:v>
                </c:pt>
                <c:pt idx="162198">
                  <c:v>-46.066499999999962</c:v>
                </c:pt>
                <c:pt idx="162199">
                  <c:v>-46.064499999999953</c:v>
                </c:pt>
                <c:pt idx="162200">
                  <c:v>-46.0625</c:v>
                </c:pt>
                <c:pt idx="162201">
                  <c:v>-46.06049999999999</c:v>
                </c:pt>
                <c:pt idx="162202">
                  <c:v>-46.058499999999981</c:v>
                </c:pt>
                <c:pt idx="162203">
                  <c:v>-46.056499999999971</c:v>
                </c:pt>
                <c:pt idx="162204">
                  <c:v>-46.054499999999962</c:v>
                </c:pt>
                <c:pt idx="162205">
                  <c:v>-46.052499999999952</c:v>
                </c:pt>
                <c:pt idx="162206">
                  <c:v>-46.0505</c:v>
                </c:pt>
                <c:pt idx="162207">
                  <c:v>-46.04849999999999</c:v>
                </c:pt>
                <c:pt idx="162208">
                  <c:v>-46.04649999999998</c:v>
                </c:pt>
                <c:pt idx="162209">
                  <c:v>-46.044499999999971</c:v>
                </c:pt>
                <c:pt idx="162210">
                  <c:v>-46.042499999999961</c:v>
                </c:pt>
                <c:pt idx="162211">
                  <c:v>-46.040499999999952</c:v>
                </c:pt>
                <c:pt idx="162212">
                  <c:v>-46.038499999999999</c:v>
                </c:pt>
                <c:pt idx="162213">
                  <c:v>-46.03649999999999</c:v>
                </c:pt>
                <c:pt idx="162214">
                  <c:v>-46.03449999999998</c:v>
                </c:pt>
                <c:pt idx="162215">
                  <c:v>-46.03249999999997</c:v>
                </c:pt>
                <c:pt idx="162216">
                  <c:v>-46.030499999999961</c:v>
                </c:pt>
                <c:pt idx="162217">
                  <c:v>-46.028499999999951</c:v>
                </c:pt>
                <c:pt idx="162218">
                  <c:v>-46.026499999999999</c:v>
                </c:pt>
                <c:pt idx="162219">
                  <c:v>-46.024499999999989</c:v>
                </c:pt>
                <c:pt idx="162220">
                  <c:v>-46.02249999999998</c:v>
                </c:pt>
                <c:pt idx="162221">
                  <c:v>-46.02049999999997</c:v>
                </c:pt>
                <c:pt idx="162222">
                  <c:v>-46.01849999999996</c:v>
                </c:pt>
                <c:pt idx="162223">
                  <c:v>-46.016499999999951</c:v>
                </c:pt>
                <c:pt idx="162224">
                  <c:v>-46.014499999999998</c:v>
                </c:pt>
                <c:pt idx="162225">
                  <c:v>-46.012499999999989</c:v>
                </c:pt>
                <c:pt idx="162226">
                  <c:v>-46.010499999999979</c:v>
                </c:pt>
                <c:pt idx="162227">
                  <c:v>-46.00849999999997</c:v>
                </c:pt>
                <c:pt idx="162228">
                  <c:v>-46.00649999999996</c:v>
                </c:pt>
                <c:pt idx="162229">
                  <c:v>-46.00449999999995</c:v>
                </c:pt>
                <c:pt idx="162230">
                  <c:v>-46.002499999999998</c:v>
                </c:pt>
                <c:pt idx="162231">
                  <c:v>-46.000499999999988</c:v>
                </c:pt>
                <c:pt idx="162232">
                  <c:v>-45.998499999999979</c:v>
                </c:pt>
                <c:pt idx="162233">
                  <c:v>-45.996499999999969</c:v>
                </c:pt>
                <c:pt idx="162234">
                  <c:v>-45.99449999999996</c:v>
                </c:pt>
                <c:pt idx="162235">
                  <c:v>-45.99249999999995</c:v>
                </c:pt>
                <c:pt idx="162236">
                  <c:v>-45.990499999999997</c:v>
                </c:pt>
                <c:pt idx="162237">
                  <c:v>-45.988499999999988</c:v>
                </c:pt>
                <c:pt idx="162238">
                  <c:v>-45.986499999999978</c:v>
                </c:pt>
                <c:pt idx="162239">
                  <c:v>-45.984499999999969</c:v>
                </c:pt>
                <c:pt idx="162240">
                  <c:v>-45.982499999999959</c:v>
                </c:pt>
                <c:pt idx="162241">
                  <c:v>-45.98049999999995</c:v>
                </c:pt>
                <c:pt idx="162242">
                  <c:v>-45.978499999999997</c:v>
                </c:pt>
                <c:pt idx="162243">
                  <c:v>-45.976499999999987</c:v>
                </c:pt>
                <c:pt idx="162244">
                  <c:v>-45.974499999999978</c:v>
                </c:pt>
                <c:pt idx="162245">
                  <c:v>-45.972499999999968</c:v>
                </c:pt>
                <c:pt idx="162246">
                  <c:v>-45.970499999999959</c:v>
                </c:pt>
                <c:pt idx="162247">
                  <c:v>-45.968499999999949</c:v>
                </c:pt>
                <c:pt idx="162248">
                  <c:v>-45.966499999999996</c:v>
                </c:pt>
                <c:pt idx="162249">
                  <c:v>-45.964499999999987</c:v>
                </c:pt>
                <c:pt idx="162250">
                  <c:v>-45.962499999999977</c:v>
                </c:pt>
                <c:pt idx="162251">
                  <c:v>-45.960499999999968</c:v>
                </c:pt>
                <c:pt idx="162252">
                  <c:v>-45.958499999999958</c:v>
                </c:pt>
                <c:pt idx="162253">
                  <c:v>-45.956500000000005</c:v>
                </c:pt>
                <c:pt idx="162254">
                  <c:v>-45.954499999999996</c:v>
                </c:pt>
                <c:pt idx="162255">
                  <c:v>-45.952499999999986</c:v>
                </c:pt>
                <c:pt idx="162256">
                  <c:v>-45.950499999999977</c:v>
                </c:pt>
                <c:pt idx="162257">
                  <c:v>-45.948499999999967</c:v>
                </c:pt>
                <c:pt idx="162258">
                  <c:v>-45.946499999999958</c:v>
                </c:pt>
                <c:pt idx="162259">
                  <c:v>-45.944500000000005</c:v>
                </c:pt>
                <c:pt idx="162260">
                  <c:v>-45.942499999999995</c:v>
                </c:pt>
                <c:pt idx="162261">
                  <c:v>-45.940499999999986</c:v>
                </c:pt>
                <c:pt idx="162262">
                  <c:v>-45.938499999999976</c:v>
                </c:pt>
                <c:pt idx="162263">
                  <c:v>-45.936499999999967</c:v>
                </c:pt>
                <c:pt idx="162264">
                  <c:v>-45.934499999999957</c:v>
                </c:pt>
                <c:pt idx="162265">
                  <c:v>-45.932500000000005</c:v>
                </c:pt>
                <c:pt idx="162266">
                  <c:v>-45.930499999999995</c:v>
                </c:pt>
                <c:pt idx="162267">
                  <c:v>-45.928499999999985</c:v>
                </c:pt>
                <c:pt idx="162268">
                  <c:v>-45.926499999999976</c:v>
                </c:pt>
                <c:pt idx="162269">
                  <c:v>-45.924499999999966</c:v>
                </c:pt>
                <c:pt idx="162270">
                  <c:v>-45.922499999999957</c:v>
                </c:pt>
                <c:pt idx="162271">
                  <c:v>-45.920500000000004</c:v>
                </c:pt>
                <c:pt idx="162272">
                  <c:v>-45.918499999999995</c:v>
                </c:pt>
                <c:pt idx="162273">
                  <c:v>-45.916499999999985</c:v>
                </c:pt>
                <c:pt idx="162274">
                  <c:v>-45.914499999999975</c:v>
                </c:pt>
                <c:pt idx="162275">
                  <c:v>-45.912499999999966</c:v>
                </c:pt>
                <c:pt idx="162276">
                  <c:v>-45.910499999999956</c:v>
                </c:pt>
                <c:pt idx="162277">
                  <c:v>-45.908500000000004</c:v>
                </c:pt>
                <c:pt idx="162278">
                  <c:v>-45.906499999999994</c:v>
                </c:pt>
                <c:pt idx="162279">
                  <c:v>-45.904499999999985</c:v>
                </c:pt>
                <c:pt idx="162280">
                  <c:v>-45.902499999999975</c:v>
                </c:pt>
                <c:pt idx="162281">
                  <c:v>-45.900499999999965</c:v>
                </c:pt>
                <c:pt idx="162282">
                  <c:v>-45.898499999999956</c:v>
                </c:pt>
                <c:pt idx="162283">
                  <c:v>-45.896500000000003</c:v>
                </c:pt>
                <c:pt idx="162284">
                  <c:v>-45.894499999999994</c:v>
                </c:pt>
                <c:pt idx="162285">
                  <c:v>-45.892499999999984</c:v>
                </c:pt>
                <c:pt idx="162286">
                  <c:v>-45.890499999999975</c:v>
                </c:pt>
                <c:pt idx="162287">
                  <c:v>-45.888499999999965</c:v>
                </c:pt>
                <c:pt idx="162288">
                  <c:v>-45.886499999999955</c:v>
                </c:pt>
                <c:pt idx="162289">
                  <c:v>-45.884500000000003</c:v>
                </c:pt>
                <c:pt idx="162290">
                  <c:v>-45.882499999999993</c:v>
                </c:pt>
                <c:pt idx="162291">
                  <c:v>-45.880499999999984</c:v>
                </c:pt>
                <c:pt idx="162292">
                  <c:v>-45.878499999999974</c:v>
                </c:pt>
                <c:pt idx="162293">
                  <c:v>-45.876499999999965</c:v>
                </c:pt>
                <c:pt idx="162294">
                  <c:v>-45.874499999999955</c:v>
                </c:pt>
                <c:pt idx="162295">
                  <c:v>-45.872500000000002</c:v>
                </c:pt>
                <c:pt idx="162296">
                  <c:v>-45.870499999999993</c:v>
                </c:pt>
                <c:pt idx="162297">
                  <c:v>-45.868499999999983</c:v>
                </c:pt>
                <c:pt idx="162298">
                  <c:v>-45.866499999999974</c:v>
                </c:pt>
                <c:pt idx="162299">
                  <c:v>-45.864499999999964</c:v>
                </c:pt>
                <c:pt idx="162300">
                  <c:v>-45.862499999999955</c:v>
                </c:pt>
                <c:pt idx="162301">
                  <c:v>-45.860500000000002</c:v>
                </c:pt>
                <c:pt idx="162302">
                  <c:v>-45.858499999999992</c:v>
                </c:pt>
                <c:pt idx="162303">
                  <c:v>-45.856499999999983</c:v>
                </c:pt>
                <c:pt idx="162304">
                  <c:v>-45.854499999999973</c:v>
                </c:pt>
                <c:pt idx="162305">
                  <c:v>-45.852499999999964</c:v>
                </c:pt>
                <c:pt idx="162306">
                  <c:v>-45.850499999999954</c:v>
                </c:pt>
                <c:pt idx="162307">
                  <c:v>-45.848500000000001</c:v>
                </c:pt>
                <c:pt idx="162308">
                  <c:v>-45.846499999999992</c:v>
                </c:pt>
                <c:pt idx="162309">
                  <c:v>-45.844499999999982</c:v>
                </c:pt>
                <c:pt idx="162310">
                  <c:v>-45.842499999999973</c:v>
                </c:pt>
                <c:pt idx="162311">
                  <c:v>-45.840499999999963</c:v>
                </c:pt>
                <c:pt idx="162312">
                  <c:v>-45.838499999999954</c:v>
                </c:pt>
                <c:pt idx="162313">
                  <c:v>-45.836500000000001</c:v>
                </c:pt>
                <c:pt idx="162314">
                  <c:v>-45.834499999999991</c:v>
                </c:pt>
                <c:pt idx="162315">
                  <c:v>-45.832499999999982</c:v>
                </c:pt>
                <c:pt idx="162316">
                  <c:v>-45.830499999999972</c:v>
                </c:pt>
                <c:pt idx="162317">
                  <c:v>-45.828499999999963</c:v>
                </c:pt>
                <c:pt idx="162318">
                  <c:v>-45.826499999999953</c:v>
                </c:pt>
                <c:pt idx="162319">
                  <c:v>-45.8245</c:v>
                </c:pt>
                <c:pt idx="162320">
                  <c:v>-45.822499999999991</c:v>
                </c:pt>
                <c:pt idx="162321">
                  <c:v>-45.820499999999981</c:v>
                </c:pt>
                <c:pt idx="162322">
                  <c:v>-45.818499999999972</c:v>
                </c:pt>
                <c:pt idx="162323">
                  <c:v>-45.816499999999962</c:v>
                </c:pt>
                <c:pt idx="162324">
                  <c:v>-45.814499999999953</c:v>
                </c:pt>
                <c:pt idx="162325">
                  <c:v>-45.8125</c:v>
                </c:pt>
                <c:pt idx="162326">
                  <c:v>-45.81049999999999</c:v>
                </c:pt>
                <c:pt idx="162327">
                  <c:v>-45.808499999999981</c:v>
                </c:pt>
                <c:pt idx="162328">
                  <c:v>-45.806499999999971</c:v>
                </c:pt>
                <c:pt idx="162329">
                  <c:v>-45.804499999999962</c:v>
                </c:pt>
                <c:pt idx="162330">
                  <c:v>-45.802499999999952</c:v>
                </c:pt>
                <c:pt idx="162331">
                  <c:v>-45.8005</c:v>
                </c:pt>
                <c:pt idx="162332">
                  <c:v>-45.79849999999999</c:v>
                </c:pt>
                <c:pt idx="162333">
                  <c:v>-45.79649999999998</c:v>
                </c:pt>
                <c:pt idx="162334">
                  <c:v>-45.794499999999971</c:v>
                </c:pt>
                <c:pt idx="162335">
                  <c:v>-45.792499999999961</c:v>
                </c:pt>
                <c:pt idx="162336">
                  <c:v>-45.790499999999952</c:v>
                </c:pt>
                <c:pt idx="162337">
                  <c:v>-45.788499999999999</c:v>
                </c:pt>
                <c:pt idx="162338">
                  <c:v>-45.78649999999999</c:v>
                </c:pt>
                <c:pt idx="162339">
                  <c:v>-45.78449999999998</c:v>
                </c:pt>
                <c:pt idx="162340">
                  <c:v>-45.78249999999997</c:v>
                </c:pt>
                <c:pt idx="162341">
                  <c:v>-45.780499999999961</c:v>
                </c:pt>
                <c:pt idx="162342">
                  <c:v>-45.778499999999951</c:v>
                </c:pt>
                <c:pt idx="162343">
                  <c:v>-45.776499999999999</c:v>
                </c:pt>
                <c:pt idx="162344">
                  <c:v>-45.774499999999989</c:v>
                </c:pt>
                <c:pt idx="162345">
                  <c:v>-45.77249999999998</c:v>
                </c:pt>
                <c:pt idx="162346">
                  <c:v>-45.77049999999997</c:v>
                </c:pt>
                <c:pt idx="162347">
                  <c:v>-45.76849999999996</c:v>
                </c:pt>
                <c:pt idx="162348">
                  <c:v>-45.766499999999951</c:v>
                </c:pt>
                <c:pt idx="162349">
                  <c:v>-45.764499999999998</c:v>
                </c:pt>
                <c:pt idx="162350">
                  <c:v>-45.762499999999989</c:v>
                </c:pt>
                <c:pt idx="162351">
                  <c:v>-45.760499999999979</c:v>
                </c:pt>
                <c:pt idx="162352">
                  <c:v>-45.75849999999997</c:v>
                </c:pt>
                <c:pt idx="162353">
                  <c:v>-45.75649999999996</c:v>
                </c:pt>
                <c:pt idx="162354">
                  <c:v>-45.75449999999995</c:v>
                </c:pt>
                <c:pt idx="162355">
                  <c:v>-45.752499999999998</c:v>
                </c:pt>
                <c:pt idx="162356">
                  <c:v>-45.750499999999988</c:v>
                </c:pt>
                <c:pt idx="162357">
                  <c:v>-45.748499999999979</c:v>
                </c:pt>
                <c:pt idx="162358">
                  <c:v>-45.746499999999969</c:v>
                </c:pt>
                <c:pt idx="162359">
                  <c:v>-45.74449999999996</c:v>
                </c:pt>
                <c:pt idx="162360">
                  <c:v>-45.74249999999995</c:v>
                </c:pt>
                <c:pt idx="162361">
                  <c:v>-45.740499999999997</c:v>
                </c:pt>
                <c:pt idx="162362">
                  <c:v>-45.738499999999988</c:v>
                </c:pt>
                <c:pt idx="162363">
                  <c:v>-45.736499999999978</c:v>
                </c:pt>
                <c:pt idx="162364">
                  <c:v>-45.734499999999969</c:v>
                </c:pt>
                <c:pt idx="162365">
                  <c:v>-45.732499999999959</c:v>
                </c:pt>
                <c:pt idx="162366">
                  <c:v>-45.73049999999995</c:v>
                </c:pt>
                <c:pt idx="162367">
                  <c:v>-45.728499999999997</c:v>
                </c:pt>
                <c:pt idx="162368">
                  <c:v>-45.726499999999987</c:v>
                </c:pt>
                <c:pt idx="162369">
                  <c:v>-45.724499999999978</c:v>
                </c:pt>
                <c:pt idx="162370">
                  <c:v>-45.722499999999968</c:v>
                </c:pt>
                <c:pt idx="162371">
                  <c:v>-45.720499999999959</c:v>
                </c:pt>
                <c:pt idx="162372">
                  <c:v>-45.718499999999949</c:v>
                </c:pt>
                <c:pt idx="162373">
                  <c:v>-45.716499999999996</c:v>
                </c:pt>
                <c:pt idx="162374">
                  <c:v>-45.714499999999987</c:v>
                </c:pt>
                <c:pt idx="162375">
                  <c:v>-45.712499999999977</c:v>
                </c:pt>
                <c:pt idx="162376">
                  <c:v>-45.710499999999968</c:v>
                </c:pt>
                <c:pt idx="162377">
                  <c:v>-45.708499999999958</c:v>
                </c:pt>
                <c:pt idx="162378">
                  <c:v>-45.706500000000005</c:v>
                </c:pt>
                <c:pt idx="162379">
                  <c:v>-45.704499999999996</c:v>
                </c:pt>
                <c:pt idx="162380">
                  <c:v>-45.702499999999986</c:v>
                </c:pt>
                <c:pt idx="162381">
                  <c:v>-45.700499999999977</c:v>
                </c:pt>
                <c:pt idx="162382">
                  <c:v>-45.698499999999967</c:v>
                </c:pt>
                <c:pt idx="162383">
                  <c:v>-45.696499999999958</c:v>
                </c:pt>
                <c:pt idx="162384">
                  <c:v>-45.694500000000005</c:v>
                </c:pt>
                <c:pt idx="162385">
                  <c:v>-45.692499999999995</c:v>
                </c:pt>
                <c:pt idx="162386">
                  <c:v>-45.690499999999986</c:v>
                </c:pt>
                <c:pt idx="162387">
                  <c:v>-45.688499999999976</c:v>
                </c:pt>
                <c:pt idx="162388">
                  <c:v>-45.686499999999967</c:v>
                </c:pt>
                <c:pt idx="162389">
                  <c:v>-45.684499999999957</c:v>
                </c:pt>
                <c:pt idx="162390">
                  <c:v>-45.682500000000005</c:v>
                </c:pt>
                <c:pt idx="162391">
                  <c:v>-45.680499999999995</c:v>
                </c:pt>
                <c:pt idx="162392">
                  <c:v>-45.678499999999985</c:v>
                </c:pt>
                <c:pt idx="162393">
                  <c:v>-45.676499999999976</c:v>
                </c:pt>
                <c:pt idx="162394">
                  <c:v>-45.674499999999966</c:v>
                </c:pt>
                <c:pt idx="162395">
                  <c:v>-45.672499999999957</c:v>
                </c:pt>
                <c:pt idx="162396">
                  <c:v>-45.670500000000004</c:v>
                </c:pt>
                <c:pt idx="162397">
                  <c:v>-45.668499999999995</c:v>
                </c:pt>
                <c:pt idx="162398">
                  <c:v>-45.666499999999985</c:v>
                </c:pt>
                <c:pt idx="162399">
                  <c:v>-45.664499999999975</c:v>
                </c:pt>
                <c:pt idx="162400">
                  <c:v>-45.662499999999966</c:v>
                </c:pt>
                <c:pt idx="162401">
                  <c:v>-45.660499999999956</c:v>
                </c:pt>
                <c:pt idx="162402">
                  <c:v>-45.658500000000004</c:v>
                </c:pt>
                <c:pt idx="162403">
                  <c:v>-45.656499999999994</c:v>
                </c:pt>
                <c:pt idx="162404">
                  <c:v>-45.654499999999985</c:v>
                </c:pt>
                <c:pt idx="162405">
                  <c:v>-45.652499999999975</c:v>
                </c:pt>
                <c:pt idx="162406">
                  <c:v>-45.650499999999965</c:v>
                </c:pt>
                <c:pt idx="162407">
                  <c:v>-45.648499999999956</c:v>
                </c:pt>
                <c:pt idx="162408">
                  <c:v>-45.646500000000003</c:v>
                </c:pt>
                <c:pt idx="162409">
                  <c:v>-45.644499999999994</c:v>
                </c:pt>
                <c:pt idx="162410">
                  <c:v>-45.642499999999984</c:v>
                </c:pt>
                <c:pt idx="162411">
                  <c:v>-45.640499999999975</c:v>
                </c:pt>
                <c:pt idx="162412">
                  <c:v>-45.638499999999965</c:v>
                </c:pt>
                <c:pt idx="162413">
                  <c:v>-45.636499999999955</c:v>
                </c:pt>
                <c:pt idx="162414">
                  <c:v>-45.634500000000003</c:v>
                </c:pt>
                <c:pt idx="162415">
                  <c:v>-45.632499999999993</c:v>
                </c:pt>
                <c:pt idx="162416">
                  <c:v>-45.630499999999984</c:v>
                </c:pt>
                <c:pt idx="162417">
                  <c:v>-45.628499999999974</c:v>
                </c:pt>
                <c:pt idx="162418">
                  <c:v>-45.626499999999965</c:v>
                </c:pt>
                <c:pt idx="162419">
                  <c:v>-45.624499999999955</c:v>
                </c:pt>
                <c:pt idx="162420">
                  <c:v>-45.622500000000002</c:v>
                </c:pt>
                <c:pt idx="162421">
                  <c:v>-45.620499999999993</c:v>
                </c:pt>
                <c:pt idx="162422">
                  <c:v>-45.618499999999983</c:v>
                </c:pt>
                <c:pt idx="162423">
                  <c:v>-45.616499999999974</c:v>
                </c:pt>
                <c:pt idx="162424">
                  <c:v>-45.614499999999964</c:v>
                </c:pt>
                <c:pt idx="162425">
                  <c:v>-45.612499999999955</c:v>
                </c:pt>
                <c:pt idx="162426">
                  <c:v>-45.610500000000002</c:v>
                </c:pt>
                <c:pt idx="162427">
                  <c:v>-45.608499999999992</c:v>
                </c:pt>
                <c:pt idx="162428">
                  <c:v>-45.606499999999983</c:v>
                </c:pt>
                <c:pt idx="162429">
                  <c:v>-45.604499999999973</c:v>
                </c:pt>
                <c:pt idx="162430">
                  <c:v>-45.602499999999964</c:v>
                </c:pt>
                <c:pt idx="162431">
                  <c:v>-45.600499999999954</c:v>
                </c:pt>
                <c:pt idx="162432">
                  <c:v>-45.598500000000001</c:v>
                </c:pt>
                <c:pt idx="162433">
                  <c:v>-45.596499999999992</c:v>
                </c:pt>
                <c:pt idx="162434">
                  <c:v>-45.594499999999982</c:v>
                </c:pt>
                <c:pt idx="162435">
                  <c:v>-45.592499999999973</c:v>
                </c:pt>
                <c:pt idx="162436">
                  <c:v>-45.590499999999963</c:v>
                </c:pt>
                <c:pt idx="162437">
                  <c:v>-45.588499999999954</c:v>
                </c:pt>
                <c:pt idx="162438">
                  <c:v>-45.586500000000001</c:v>
                </c:pt>
                <c:pt idx="162439">
                  <c:v>-45.584499999999991</c:v>
                </c:pt>
                <c:pt idx="162440">
                  <c:v>-45.582499999999982</c:v>
                </c:pt>
                <c:pt idx="162441">
                  <c:v>-45.580499999999972</c:v>
                </c:pt>
                <c:pt idx="162442">
                  <c:v>-45.578499999999963</c:v>
                </c:pt>
                <c:pt idx="162443">
                  <c:v>-45.576499999999953</c:v>
                </c:pt>
                <c:pt idx="162444">
                  <c:v>-45.5745</c:v>
                </c:pt>
                <c:pt idx="162445">
                  <c:v>-45.572499999999991</c:v>
                </c:pt>
                <c:pt idx="162446">
                  <c:v>-45.570499999999981</c:v>
                </c:pt>
                <c:pt idx="162447">
                  <c:v>-45.568499999999972</c:v>
                </c:pt>
                <c:pt idx="162448">
                  <c:v>-45.566499999999962</c:v>
                </c:pt>
                <c:pt idx="162449">
                  <c:v>-45.564499999999953</c:v>
                </c:pt>
                <c:pt idx="162450">
                  <c:v>-45.5625</c:v>
                </c:pt>
                <c:pt idx="162451">
                  <c:v>-45.56049999999999</c:v>
                </c:pt>
                <c:pt idx="162452">
                  <c:v>-45.558499999999981</c:v>
                </c:pt>
                <c:pt idx="162453">
                  <c:v>-45.556499999999971</c:v>
                </c:pt>
                <c:pt idx="162454">
                  <c:v>-45.554499999999962</c:v>
                </c:pt>
                <c:pt idx="162455">
                  <c:v>-45.552499999999952</c:v>
                </c:pt>
                <c:pt idx="162456">
                  <c:v>-45.5505</c:v>
                </c:pt>
                <c:pt idx="162457">
                  <c:v>-45.54849999999999</c:v>
                </c:pt>
                <c:pt idx="162458">
                  <c:v>-45.54649999999998</c:v>
                </c:pt>
                <c:pt idx="162459">
                  <c:v>-45.544499999999971</c:v>
                </c:pt>
                <c:pt idx="162460">
                  <c:v>-45.542499999999961</c:v>
                </c:pt>
                <c:pt idx="162461">
                  <c:v>-45.540499999999952</c:v>
                </c:pt>
                <c:pt idx="162462">
                  <c:v>-45.538499999999999</c:v>
                </c:pt>
                <c:pt idx="162463">
                  <c:v>-45.53649999999999</c:v>
                </c:pt>
                <c:pt idx="162464">
                  <c:v>-45.53449999999998</c:v>
                </c:pt>
                <c:pt idx="162465">
                  <c:v>-45.53249999999997</c:v>
                </c:pt>
                <c:pt idx="162466">
                  <c:v>-45.530499999999961</c:v>
                </c:pt>
                <c:pt idx="162467">
                  <c:v>-45.528499999999951</c:v>
                </c:pt>
                <c:pt idx="162468">
                  <c:v>-45.526499999999999</c:v>
                </c:pt>
                <c:pt idx="162469">
                  <c:v>-45.524499999999989</c:v>
                </c:pt>
                <c:pt idx="162470">
                  <c:v>-45.52249999999998</c:v>
                </c:pt>
                <c:pt idx="162471">
                  <c:v>-45.52049999999997</c:v>
                </c:pt>
                <c:pt idx="162472">
                  <c:v>-45.51849999999996</c:v>
                </c:pt>
                <c:pt idx="162473">
                  <c:v>-45.516499999999951</c:v>
                </c:pt>
                <c:pt idx="162474">
                  <c:v>-45.514499999999998</c:v>
                </c:pt>
                <c:pt idx="162475">
                  <c:v>-45.512499999999989</c:v>
                </c:pt>
                <c:pt idx="162476">
                  <c:v>-45.510499999999979</c:v>
                </c:pt>
                <c:pt idx="162477">
                  <c:v>-45.50849999999997</c:v>
                </c:pt>
                <c:pt idx="162478">
                  <c:v>-45.50649999999996</c:v>
                </c:pt>
                <c:pt idx="162479">
                  <c:v>-45.50449999999995</c:v>
                </c:pt>
                <c:pt idx="162480">
                  <c:v>-45.502499999999998</c:v>
                </c:pt>
                <c:pt idx="162481">
                  <c:v>-45.500499999999988</c:v>
                </c:pt>
                <c:pt idx="162482">
                  <c:v>-45.498499999999979</c:v>
                </c:pt>
                <c:pt idx="162483">
                  <c:v>-45.496499999999969</c:v>
                </c:pt>
                <c:pt idx="162484">
                  <c:v>-45.49449999999996</c:v>
                </c:pt>
                <c:pt idx="162485">
                  <c:v>-45.49249999999995</c:v>
                </c:pt>
                <c:pt idx="162486">
                  <c:v>-45.490499999999997</c:v>
                </c:pt>
                <c:pt idx="162487">
                  <c:v>-45.488499999999988</c:v>
                </c:pt>
                <c:pt idx="162488">
                  <c:v>-45.486499999999978</c:v>
                </c:pt>
                <c:pt idx="162489">
                  <c:v>-45.484499999999969</c:v>
                </c:pt>
                <c:pt idx="162490">
                  <c:v>-45.482499999999959</c:v>
                </c:pt>
                <c:pt idx="162491">
                  <c:v>-45.48049999999995</c:v>
                </c:pt>
                <c:pt idx="162492">
                  <c:v>-45.478499999999997</c:v>
                </c:pt>
                <c:pt idx="162493">
                  <c:v>-45.476499999999987</c:v>
                </c:pt>
                <c:pt idx="162494">
                  <c:v>-45.474499999999978</c:v>
                </c:pt>
                <c:pt idx="162495">
                  <c:v>-45.472499999999968</c:v>
                </c:pt>
                <c:pt idx="162496">
                  <c:v>-45.470499999999959</c:v>
                </c:pt>
                <c:pt idx="162497">
                  <c:v>-45.468499999999949</c:v>
                </c:pt>
                <c:pt idx="162498">
                  <c:v>-45.466499999999996</c:v>
                </c:pt>
                <c:pt idx="162499">
                  <c:v>-45.464499999999987</c:v>
                </c:pt>
                <c:pt idx="162500">
                  <c:v>-45.462499999999977</c:v>
                </c:pt>
                <c:pt idx="162501">
                  <c:v>-45.460499999999968</c:v>
                </c:pt>
                <c:pt idx="162502">
                  <c:v>-45.458499999999958</c:v>
                </c:pt>
                <c:pt idx="162503">
                  <c:v>-45.456500000000005</c:v>
                </c:pt>
                <c:pt idx="162504">
                  <c:v>-45.454499999999996</c:v>
                </c:pt>
                <c:pt idx="162505">
                  <c:v>-45.452499999999986</c:v>
                </c:pt>
                <c:pt idx="162506">
                  <c:v>-45.450499999999977</c:v>
                </c:pt>
                <c:pt idx="162507">
                  <c:v>-45.448499999999967</c:v>
                </c:pt>
                <c:pt idx="162508">
                  <c:v>-45.446499999999958</c:v>
                </c:pt>
                <c:pt idx="162509">
                  <c:v>-45.444500000000005</c:v>
                </c:pt>
                <c:pt idx="162510">
                  <c:v>-45.442499999999995</c:v>
                </c:pt>
                <c:pt idx="162511">
                  <c:v>-45.440499999999986</c:v>
                </c:pt>
                <c:pt idx="162512">
                  <c:v>-45.438499999999976</c:v>
                </c:pt>
                <c:pt idx="162513">
                  <c:v>-45.436499999999967</c:v>
                </c:pt>
                <c:pt idx="162514">
                  <c:v>-45.434499999999957</c:v>
                </c:pt>
                <c:pt idx="162515">
                  <c:v>-45.432500000000005</c:v>
                </c:pt>
                <c:pt idx="162516">
                  <c:v>-45.430499999999995</c:v>
                </c:pt>
                <c:pt idx="162517">
                  <c:v>-45.428499999999985</c:v>
                </c:pt>
                <c:pt idx="162518">
                  <c:v>-45.426499999999976</c:v>
                </c:pt>
                <c:pt idx="162519">
                  <c:v>-45.424499999999966</c:v>
                </c:pt>
                <c:pt idx="162520">
                  <c:v>-45.422499999999957</c:v>
                </c:pt>
                <c:pt idx="162521">
                  <c:v>-45.420500000000004</c:v>
                </c:pt>
                <c:pt idx="162522">
                  <c:v>-45.418499999999995</c:v>
                </c:pt>
                <c:pt idx="162523">
                  <c:v>-45.416499999999985</c:v>
                </c:pt>
                <c:pt idx="162524">
                  <c:v>-45.414499999999975</c:v>
                </c:pt>
                <c:pt idx="162525">
                  <c:v>-45.412499999999966</c:v>
                </c:pt>
                <c:pt idx="162526">
                  <c:v>-45.410499999999956</c:v>
                </c:pt>
                <c:pt idx="162527">
                  <c:v>-45.408500000000004</c:v>
                </c:pt>
                <c:pt idx="162528">
                  <c:v>-45.406499999999994</c:v>
                </c:pt>
                <c:pt idx="162529">
                  <c:v>-45.404499999999985</c:v>
                </c:pt>
                <c:pt idx="162530">
                  <c:v>-45.402499999999975</c:v>
                </c:pt>
                <c:pt idx="162531">
                  <c:v>-45.400499999999965</c:v>
                </c:pt>
                <c:pt idx="162532">
                  <c:v>-45.398499999999956</c:v>
                </c:pt>
                <c:pt idx="162533">
                  <c:v>-45.396500000000003</c:v>
                </c:pt>
                <c:pt idx="162534">
                  <c:v>-45.394499999999994</c:v>
                </c:pt>
                <c:pt idx="162535">
                  <c:v>-45.392499999999984</c:v>
                </c:pt>
                <c:pt idx="162536">
                  <c:v>-45.390499999999975</c:v>
                </c:pt>
                <c:pt idx="162537">
                  <c:v>-45.388499999999965</c:v>
                </c:pt>
                <c:pt idx="162538">
                  <c:v>-45.386499999999955</c:v>
                </c:pt>
                <c:pt idx="162539">
                  <c:v>-45.384500000000003</c:v>
                </c:pt>
                <c:pt idx="162540">
                  <c:v>-45.382499999999993</c:v>
                </c:pt>
                <c:pt idx="162541">
                  <c:v>-45.380499999999984</c:v>
                </c:pt>
                <c:pt idx="162542">
                  <c:v>-45.378499999999974</c:v>
                </c:pt>
                <c:pt idx="162543">
                  <c:v>-45.376499999999965</c:v>
                </c:pt>
                <c:pt idx="162544">
                  <c:v>-45.374499999999955</c:v>
                </c:pt>
                <c:pt idx="162545">
                  <c:v>-45.372500000000002</c:v>
                </c:pt>
                <c:pt idx="162546">
                  <c:v>-45.370499999999993</c:v>
                </c:pt>
                <c:pt idx="162547">
                  <c:v>-45.368499999999983</c:v>
                </c:pt>
                <c:pt idx="162548">
                  <c:v>-45.366499999999974</c:v>
                </c:pt>
                <c:pt idx="162549">
                  <c:v>-45.364499999999964</c:v>
                </c:pt>
                <c:pt idx="162550">
                  <c:v>-45.362499999999955</c:v>
                </c:pt>
                <c:pt idx="162551">
                  <c:v>-45.360500000000002</c:v>
                </c:pt>
                <c:pt idx="162552">
                  <c:v>-45.358499999999992</c:v>
                </c:pt>
                <c:pt idx="162553">
                  <c:v>-45.356499999999983</c:v>
                </c:pt>
                <c:pt idx="162554">
                  <c:v>-45.354499999999973</c:v>
                </c:pt>
                <c:pt idx="162555">
                  <c:v>-45.352499999999964</c:v>
                </c:pt>
                <c:pt idx="162556">
                  <c:v>-45.350499999999954</c:v>
                </c:pt>
                <c:pt idx="162557">
                  <c:v>-45.348500000000001</c:v>
                </c:pt>
                <c:pt idx="162558">
                  <c:v>-45.346499999999992</c:v>
                </c:pt>
                <c:pt idx="162559">
                  <c:v>-45.344499999999982</c:v>
                </c:pt>
                <c:pt idx="162560">
                  <c:v>-45.342499999999973</c:v>
                </c:pt>
                <c:pt idx="162561">
                  <c:v>-45.340499999999963</c:v>
                </c:pt>
                <c:pt idx="162562">
                  <c:v>-45.338499999999954</c:v>
                </c:pt>
                <c:pt idx="162563">
                  <c:v>-45.336500000000001</c:v>
                </c:pt>
                <c:pt idx="162564">
                  <c:v>-45.334499999999991</c:v>
                </c:pt>
                <c:pt idx="162565">
                  <c:v>-45.332499999999982</c:v>
                </c:pt>
                <c:pt idx="162566">
                  <c:v>-45.330499999999972</c:v>
                </c:pt>
                <c:pt idx="162567">
                  <c:v>-45.328499999999963</c:v>
                </c:pt>
                <c:pt idx="162568">
                  <c:v>-45.326499999999953</c:v>
                </c:pt>
                <c:pt idx="162569">
                  <c:v>-45.3245</c:v>
                </c:pt>
                <c:pt idx="162570">
                  <c:v>-45.322499999999991</c:v>
                </c:pt>
                <c:pt idx="162571">
                  <c:v>-45.320499999999981</c:v>
                </c:pt>
                <c:pt idx="162572">
                  <c:v>-45.318499999999972</c:v>
                </c:pt>
                <c:pt idx="162573">
                  <c:v>-45.316499999999962</c:v>
                </c:pt>
                <c:pt idx="162574">
                  <c:v>-45.314499999999953</c:v>
                </c:pt>
                <c:pt idx="162575">
                  <c:v>-45.3125</c:v>
                </c:pt>
                <c:pt idx="162576">
                  <c:v>-45.31049999999999</c:v>
                </c:pt>
                <c:pt idx="162577">
                  <c:v>-45.308499999999981</c:v>
                </c:pt>
                <c:pt idx="162578">
                  <c:v>-45.306499999999971</c:v>
                </c:pt>
                <c:pt idx="162579">
                  <c:v>-45.304499999999962</c:v>
                </c:pt>
                <c:pt idx="162580">
                  <c:v>-45.302499999999952</c:v>
                </c:pt>
                <c:pt idx="162581">
                  <c:v>-45.3005</c:v>
                </c:pt>
                <c:pt idx="162582">
                  <c:v>-45.29849999999999</c:v>
                </c:pt>
                <c:pt idx="162583">
                  <c:v>-45.29649999999998</c:v>
                </c:pt>
                <c:pt idx="162584">
                  <c:v>-45.294499999999971</c:v>
                </c:pt>
                <c:pt idx="162585">
                  <c:v>-45.292499999999961</c:v>
                </c:pt>
                <c:pt idx="162586">
                  <c:v>-45.290499999999952</c:v>
                </c:pt>
                <c:pt idx="162587">
                  <c:v>-45.288499999999999</c:v>
                </c:pt>
                <c:pt idx="162588">
                  <c:v>-45.28649999999999</c:v>
                </c:pt>
                <c:pt idx="162589">
                  <c:v>-45.28449999999998</c:v>
                </c:pt>
                <c:pt idx="162590">
                  <c:v>-45.28249999999997</c:v>
                </c:pt>
                <c:pt idx="162591">
                  <c:v>-45.280499999999961</c:v>
                </c:pt>
                <c:pt idx="162592">
                  <c:v>-45.278499999999951</c:v>
                </c:pt>
                <c:pt idx="162593">
                  <c:v>-45.276499999999999</c:v>
                </c:pt>
                <c:pt idx="162594">
                  <c:v>-45.274499999999989</c:v>
                </c:pt>
                <c:pt idx="162595">
                  <c:v>-45.27249999999998</c:v>
                </c:pt>
                <c:pt idx="162596">
                  <c:v>-45.27049999999997</c:v>
                </c:pt>
                <c:pt idx="162597">
                  <c:v>-45.26849999999996</c:v>
                </c:pt>
                <c:pt idx="162598">
                  <c:v>-45.266499999999951</c:v>
                </c:pt>
                <c:pt idx="162599">
                  <c:v>-45.264499999999998</c:v>
                </c:pt>
                <c:pt idx="162600">
                  <c:v>-45.262499999999989</c:v>
                </c:pt>
                <c:pt idx="162601">
                  <c:v>-45.260499999999979</c:v>
                </c:pt>
                <c:pt idx="162602">
                  <c:v>-45.25849999999997</c:v>
                </c:pt>
                <c:pt idx="162603">
                  <c:v>-45.25649999999996</c:v>
                </c:pt>
                <c:pt idx="162604">
                  <c:v>-45.25449999999995</c:v>
                </c:pt>
                <c:pt idx="162605">
                  <c:v>-45.252499999999998</c:v>
                </c:pt>
                <c:pt idx="162606">
                  <c:v>-45.250499999999988</c:v>
                </c:pt>
                <c:pt idx="162607">
                  <c:v>-45.248499999999979</c:v>
                </c:pt>
                <c:pt idx="162608">
                  <c:v>-45.246499999999969</c:v>
                </c:pt>
                <c:pt idx="162609">
                  <c:v>-45.24449999999996</c:v>
                </c:pt>
                <c:pt idx="162610">
                  <c:v>-45.24249999999995</c:v>
                </c:pt>
                <c:pt idx="162611">
                  <c:v>-45.240499999999997</c:v>
                </c:pt>
                <c:pt idx="162612">
                  <c:v>-45.238499999999988</c:v>
                </c:pt>
                <c:pt idx="162613">
                  <c:v>-45.236499999999978</c:v>
                </c:pt>
                <c:pt idx="162614">
                  <c:v>-45.234499999999969</c:v>
                </c:pt>
                <c:pt idx="162615">
                  <c:v>-45.232499999999959</c:v>
                </c:pt>
                <c:pt idx="162616">
                  <c:v>-45.23049999999995</c:v>
                </c:pt>
                <c:pt idx="162617">
                  <c:v>-45.228499999999997</c:v>
                </c:pt>
                <c:pt idx="162618">
                  <c:v>-45.226499999999987</c:v>
                </c:pt>
                <c:pt idx="162619">
                  <c:v>-45.224499999999978</c:v>
                </c:pt>
                <c:pt idx="162620">
                  <c:v>-45.222499999999968</c:v>
                </c:pt>
                <c:pt idx="162621">
                  <c:v>-45.220499999999959</c:v>
                </c:pt>
                <c:pt idx="162622">
                  <c:v>-45.218499999999949</c:v>
                </c:pt>
                <c:pt idx="162623">
                  <c:v>-45.216499999999996</c:v>
                </c:pt>
                <c:pt idx="162624">
                  <c:v>-45.214499999999987</c:v>
                </c:pt>
                <c:pt idx="162625">
                  <c:v>-45.212499999999977</c:v>
                </c:pt>
                <c:pt idx="162626">
                  <c:v>-45.210499999999968</c:v>
                </c:pt>
                <c:pt idx="162627">
                  <c:v>-45.208499999999958</c:v>
                </c:pt>
                <c:pt idx="162628">
                  <c:v>-45.206500000000005</c:v>
                </c:pt>
                <c:pt idx="162629">
                  <c:v>-45.204499999999996</c:v>
                </c:pt>
                <c:pt idx="162630">
                  <c:v>-45.202499999999986</c:v>
                </c:pt>
                <c:pt idx="162631">
                  <c:v>-45.200499999999977</c:v>
                </c:pt>
                <c:pt idx="162632">
                  <c:v>-45.198499999999967</c:v>
                </c:pt>
                <c:pt idx="162633">
                  <c:v>-45.196499999999958</c:v>
                </c:pt>
                <c:pt idx="162634">
                  <c:v>-45.194500000000005</c:v>
                </c:pt>
                <c:pt idx="162635">
                  <c:v>-45.192499999999995</c:v>
                </c:pt>
                <c:pt idx="162636">
                  <c:v>-45.190499999999986</c:v>
                </c:pt>
                <c:pt idx="162637">
                  <c:v>-45.188499999999976</c:v>
                </c:pt>
                <c:pt idx="162638">
                  <c:v>-45.186499999999967</c:v>
                </c:pt>
                <c:pt idx="162639">
                  <c:v>-45.184499999999957</c:v>
                </c:pt>
                <c:pt idx="162640">
                  <c:v>-45.182500000000005</c:v>
                </c:pt>
                <c:pt idx="162641">
                  <c:v>-45.180499999999995</c:v>
                </c:pt>
                <c:pt idx="162642">
                  <c:v>-45.178499999999985</c:v>
                </c:pt>
                <c:pt idx="162643">
                  <c:v>-45.176499999999976</c:v>
                </c:pt>
                <c:pt idx="162644">
                  <c:v>-45.174499999999966</c:v>
                </c:pt>
                <c:pt idx="162645">
                  <c:v>-45.172499999999957</c:v>
                </c:pt>
                <c:pt idx="162646">
                  <c:v>-45.170500000000004</c:v>
                </c:pt>
                <c:pt idx="162647">
                  <c:v>-45.168499999999995</c:v>
                </c:pt>
                <c:pt idx="162648">
                  <c:v>-45.166499999999985</c:v>
                </c:pt>
                <c:pt idx="162649">
                  <c:v>-45.164499999999975</c:v>
                </c:pt>
                <c:pt idx="162650">
                  <c:v>-45.162499999999966</c:v>
                </c:pt>
                <c:pt idx="162651">
                  <c:v>-45.160499999999956</c:v>
                </c:pt>
                <c:pt idx="162652">
                  <c:v>-45.158500000000004</c:v>
                </c:pt>
                <c:pt idx="162653">
                  <c:v>-45.156499999999994</c:v>
                </c:pt>
                <c:pt idx="162654">
                  <c:v>-45.154499999999985</c:v>
                </c:pt>
                <c:pt idx="162655">
                  <c:v>-45.152499999999975</c:v>
                </c:pt>
                <c:pt idx="162656">
                  <c:v>-45.150499999999965</c:v>
                </c:pt>
                <c:pt idx="162657">
                  <c:v>-45.148499999999956</c:v>
                </c:pt>
                <c:pt idx="162658">
                  <c:v>-45.146500000000003</c:v>
                </c:pt>
                <c:pt idx="162659">
                  <c:v>-45.144499999999994</c:v>
                </c:pt>
                <c:pt idx="162660">
                  <c:v>-45.142499999999984</c:v>
                </c:pt>
                <c:pt idx="162661">
                  <c:v>-45.140499999999975</c:v>
                </c:pt>
                <c:pt idx="162662">
                  <c:v>-45.138499999999965</c:v>
                </c:pt>
                <c:pt idx="162663">
                  <c:v>-45.136499999999955</c:v>
                </c:pt>
                <c:pt idx="162664">
                  <c:v>-45.134500000000003</c:v>
                </c:pt>
                <c:pt idx="162665">
                  <c:v>-45.132499999999993</c:v>
                </c:pt>
                <c:pt idx="162666">
                  <c:v>-45.130499999999984</c:v>
                </c:pt>
                <c:pt idx="162667">
                  <c:v>-45.128499999999974</c:v>
                </c:pt>
                <c:pt idx="162668">
                  <c:v>-45.126499999999965</c:v>
                </c:pt>
                <c:pt idx="162669">
                  <c:v>-45.124499999999955</c:v>
                </c:pt>
                <c:pt idx="162670">
                  <c:v>-45.122500000000002</c:v>
                </c:pt>
                <c:pt idx="162671">
                  <c:v>-45.120499999999993</c:v>
                </c:pt>
                <c:pt idx="162672">
                  <c:v>-45.118499999999983</c:v>
                </c:pt>
                <c:pt idx="162673">
                  <c:v>-45.116499999999974</c:v>
                </c:pt>
                <c:pt idx="162674">
                  <c:v>-45.114499999999964</c:v>
                </c:pt>
                <c:pt idx="162675">
                  <c:v>-45.112499999999955</c:v>
                </c:pt>
                <c:pt idx="162676">
                  <c:v>-45.110500000000002</c:v>
                </c:pt>
                <c:pt idx="162677">
                  <c:v>-45.108499999999992</c:v>
                </c:pt>
                <c:pt idx="162678">
                  <c:v>-45.106499999999983</c:v>
                </c:pt>
                <c:pt idx="162679">
                  <c:v>-45.104499999999973</c:v>
                </c:pt>
                <c:pt idx="162680">
                  <c:v>-45.102499999999964</c:v>
                </c:pt>
                <c:pt idx="162681">
                  <c:v>-45.100499999999954</c:v>
                </c:pt>
                <c:pt idx="162682">
                  <c:v>-45.098500000000001</c:v>
                </c:pt>
                <c:pt idx="162683">
                  <c:v>-45.096499999999992</c:v>
                </c:pt>
                <c:pt idx="162684">
                  <c:v>-45.094499999999982</c:v>
                </c:pt>
                <c:pt idx="162685">
                  <c:v>-45.092499999999973</c:v>
                </c:pt>
                <c:pt idx="162686">
                  <c:v>-45.090499999999963</c:v>
                </c:pt>
                <c:pt idx="162687">
                  <c:v>-45.088499999999954</c:v>
                </c:pt>
                <c:pt idx="162688">
                  <c:v>-45.086500000000001</c:v>
                </c:pt>
                <c:pt idx="162689">
                  <c:v>-45.084499999999991</c:v>
                </c:pt>
                <c:pt idx="162690">
                  <c:v>-45.082499999999982</c:v>
                </c:pt>
                <c:pt idx="162691">
                  <c:v>-45.080499999999972</c:v>
                </c:pt>
                <c:pt idx="162692">
                  <c:v>-45.078499999999963</c:v>
                </c:pt>
                <c:pt idx="162693">
                  <c:v>-45.076499999999953</c:v>
                </c:pt>
                <c:pt idx="162694">
                  <c:v>-45.0745</c:v>
                </c:pt>
                <c:pt idx="162695">
                  <c:v>-45.072499999999991</c:v>
                </c:pt>
                <c:pt idx="162696">
                  <c:v>-45.070499999999981</c:v>
                </c:pt>
                <c:pt idx="162697">
                  <c:v>-45.068499999999972</c:v>
                </c:pt>
                <c:pt idx="162698">
                  <c:v>-45.066499999999962</c:v>
                </c:pt>
                <c:pt idx="162699">
                  <c:v>-45.064499999999953</c:v>
                </c:pt>
                <c:pt idx="162700">
                  <c:v>-45.0625</c:v>
                </c:pt>
                <c:pt idx="162701">
                  <c:v>-45.06049999999999</c:v>
                </c:pt>
                <c:pt idx="162702">
                  <c:v>-45.058499999999981</c:v>
                </c:pt>
                <c:pt idx="162703">
                  <c:v>-45.056499999999971</c:v>
                </c:pt>
                <c:pt idx="162704">
                  <c:v>-45.054499999999962</c:v>
                </c:pt>
                <c:pt idx="162705">
                  <c:v>-45.052499999999952</c:v>
                </c:pt>
                <c:pt idx="162706">
                  <c:v>-45.0505</c:v>
                </c:pt>
                <c:pt idx="162707">
                  <c:v>-45.04849999999999</c:v>
                </c:pt>
                <c:pt idx="162708">
                  <c:v>-45.04649999999998</c:v>
                </c:pt>
                <c:pt idx="162709">
                  <c:v>-45.044499999999971</c:v>
                </c:pt>
                <c:pt idx="162710">
                  <c:v>-45.042499999999961</c:v>
                </c:pt>
                <c:pt idx="162711">
                  <c:v>-45.040499999999952</c:v>
                </c:pt>
                <c:pt idx="162712">
                  <c:v>-45.038499999999999</c:v>
                </c:pt>
                <c:pt idx="162713">
                  <c:v>-45.03649999999999</c:v>
                </c:pt>
                <c:pt idx="162714">
                  <c:v>-45.03449999999998</c:v>
                </c:pt>
                <c:pt idx="162715">
                  <c:v>-45.03249999999997</c:v>
                </c:pt>
                <c:pt idx="162716">
                  <c:v>-45.030499999999961</c:v>
                </c:pt>
                <c:pt idx="162717">
                  <c:v>-45.028499999999951</c:v>
                </c:pt>
                <c:pt idx="162718">
                  <c:v>-45.026499999999999</c:v>
                </c:pt>
                <c:pt idx="162719">
                  <c:v>-45.024499999999989</c:v>
                </c:pt>
                <c:pt idx="162720">
                  <c:v>-45.02249999999998</c:v>
                </c:pt>
                <c:pt idx="162721">
                  <c:v>-45.02049999999997</c:v>
                </c:pt>
                <c:pt idx="162722">
                  <c:v>-45.01849999999996</c:v>
                </c:pt>
                <c:pt idx="162723">
                  <c:v>-45.016499999999951</c:v>
                </c:pt>
                <c:pt idx="162724">
                  <c:v>-45.014499999999998</c:v>
                </c:pt>
                <c:pt idx="162725">
                  <c:v>-45.012499999999989</c:v>
                </c:pt>
                <c:pt idx="162726">
                  <c:v>-45.010499999999979</c:v>
                </c:pt>
                <c:pt idx="162727">
                  <c:v>-45.00849999999997</c:v>
                </c:pt>
                <c:pt idx="162728">
                  <c:v>-45.00649999999996</c:v>
                </c:pt>
                <c:pt idx="162729">
                  <c:v>-45.00449999999995</c:v>
                </c:pt>
                <c:pt idx="162730">
                  <c:v>-45.002499999999998</c:v>
                </c:pt>
                <c:pt idx="162731">
                  <c:v>-45.000499999999988</c:v>
                </c:pt>
                <c:pt idx="162732">
                  <c:v>-44.998499999999979</c:v>
                </c:pt>
                <c:pt idx="162733">
                  <c:v>-44.996499999999969</c:v>
                </c:pt>
                <c:pt idx="162734">
                  <c:v>-44.99449999999996</c:v>
                </c:pt>
                <c:pt idx="162735">
                  <c:v>-44.99249999999995</c:v>
                </c:pt>
                <c:pt idx="162736">
                  <c:v>-44.990499999999997</c:v>
                </c:pt>
                <c:pt idx="162737">
                  <c:v>-44.988499999999988</c:v>
                </c:pt>
                <c:pt idx="162738">
                  <c:v>-44.986499999999978</c:v>
                </c:pt>
                <c:pt idx="162739">
                  <c:v>-44.984499999999969</c:v>
                </c:pt>
                <c:pt idx="162740">
                  <c:v>-44.982499999999959</c:v>
                </c:pt>
                <c:pt idx="162741">
                  <c:v>-44.98049999999995</c:v>
                </c:pt>
                <c:pt idx="162742">
                  <c:v>-44.978499999999997</c:v>
                </c:pt>
                <c:pt idx="162743">
                  <c:v>-44.976499999999987</c:v>
                </c:pt>
                <c:pt idx="162744">
                  <c:v>-44.974499999999978</c:v>
                </c:pt>
                <c:pt idx="162745">
                  <c:v>-44.972499999999968</c:v>
                </c:pt>
                <c:pt idx="162746">
                  <c:v>-44.970499999999959</c:v>
                </c:pt>
                <c:pt idx="162747">
                  <c:v>-44.968499999999949</c:v>
                </c:pt>
                <c:pt idx="162748">
                  <c:v>-44.966499999999996</c:v>
                </c:pt>
                <c:pt idx="162749">
                  <c:v>-44.964499999999987</c:v>
                </c:pt>
                <c:pt idx="162750">
                  <c:v>-44.962499999999977</c:v>
                </c:pt>
                <c:pt idx="162751">
                  <c:v>-44.960499999999968</c:v>
                </c:pt>
                <c:pt idx="162752">
                  <c:v>-44.958499999999958</c:v>
                </c:pt>
                <c:pt idx="162753">
                  <c:v>-44.956500000000005</c:v>
                </c:pt>
                <c:pt idx="162754">
                  <c:v>-44.954499999999996</c:v>
                </c:pt>
                <c:pt idx="162755">
                  <c:v>-44.952499999999986</c:v>
                </c:pt>
                <c:pt idx="162756">
                  <c:v>-44.950499999999977</c:v>
                </c:pt>
                <c:pt idx="162757">
                  <c:v>-44.948499999999967</c:v>
                </c:pt>
                <c:pt idx="162758">
                  <c:v>-44.946499999999958</c:v>
                </c:pt>
                <c:pt idx="162759">
                  <c:v>-44.944500000000005</c:v>
                </c:pt>
                <c:pt idx="162760">
                  <c:v>-44.942499999999995</c:v>
                </c:pt>
                <c:pt idx="162761">
                  <c:v>-44.940499999999986</c:v>
                </c:pt>
                <c:pt idx="162762">
                  <c:v>-44.938499999999976</c:v>
                </c:pt>
                <c:pt idx="162763">
                  <c:v>-44.936499999999967</c:v>
                </c:pt>
                <c:pt idx="162764">
                  <c:v>-44.934499999999957</c:v>
                </c:pt>
                <c:pt idx="162765">
                  <c:v>-44.932500000000005</c:v>
                </c:pt>
                <c:pt idx="162766">
                  <c:v>-44.930499999999995</c:v>
                </c:pt>
                <c:pt idx="162767">
                  <c:v>-44.928499999999985</c:v>
                </c:pt>
                <c:pt idx="162768">
                  <c:v>-44.926499999999976</c:v>
                </c:pt>
                <c:pt idx="162769">
                  <c:v>-44.924499999999966</c:v>
                </c:pt>
                <c:pt idx="162770">
                  <c:v>-44.922499999999957</c:v>
                </c:pt>
                <c:pt idx="162771">
                  <c:v>-44.920500000000004</c:v>
                </c:pt>
                <c:pt idx="162772">
                  <c:v>-44.918499999999995</c:v>
                </c:pt>
                <c:pt idx="162773">
                  <c:v>-44.916499999999985</c:v>
                </c:pt>
                <c:pt idx="162774">
                  <c:v>-44.914499999999975</c:v>
                </c:pt>
                <c:pt idx="162775">
                  <c:v>-44.912499999999966</c:v>
                </c:pt>
                <c:pt idx="162776">
                  <c:v>-44.910499999999956</c:v>
                </c:pt>
                <c:pt idx="162777">
                  <c:v>-44.908500000000004</c:v>
                </c:pt>
                <c:pt idx="162778">
                  <c:v>-44.906499999999994</c:v>
                </c:pt>
                <c:pt idx="162779">
                  <c:v>-44.904499999999985</c:v>
                </c:pt>
                <c:pt idx="162780">
                  <c:v>-44.902499999999975</c:v>
                </c:pt>
                <c:pt idx="162781">
                  <c:v>-44.900499999999965</c:v>
                </c:pt>
                <c:pt idx="162782">
                  <c:v>-44.898499999999956</c:v>
                </c:pt>
                <c:pt idx="162783">
                  <c:v>-44.896500000000003</c:v>
                </c:pt>
                <c:pt idx="162784">
                  <c:v>-44.894499999999994</c:v>
                </c:pt>
                <c:pt idx="162785">
                  <c:v>-44.892499999999984</c:v>
                </c:pt>
                <c:pt idx="162786">
                  <c:v>-44.890499999999975</c:v>
                </c:pt>
                <c:pt idx="162787">
                  <c:v>-44.888499999999965</c:v>
                </c:pt>
                <c:pt idx="162788">
                  <c:v>-44.886499999999955</c:v>
                </c:pt>
                <c:pt idx="162789">
                  <c:v>-44.884500000000003</c:v>
                </c:pt>
                <c:pt idx="162790">
                  <c:v>-44.882499999999993</c:v>
                </c:pt>
                <c:pt idx="162791">
                  <c:v>-44.880499999999984</c:v>
                </c:pt>
                <c:pt idx="162792">
                  <c:v>-44.878499999999974</c:v>
                </c:pt>
                <c:pt idx="162793">
                  <c:v>-44.876499999999965</c:v>
                </c:pt>
                <c:pt idx="162794">
                  <c:v>-44.874499999999955</c:v>
                </c:pt>
                <c:pt idx="162795">
                  <c:v>-44.872500000000002</c:v>
                </c:pt>
                <c:pt idx="162796">
                  <c:v>-44.870499999999993</c:v>
                </c:pt>
                <c:pt idx="162797">
                  <c:v>-44.868499999999983</c:v>
                </c:pt>
                <c:pt idx="162798">
                  <c:v>-44.866499999999974</c:v>
                </c:pt>
                <c:pt idx="162799">
                  <c:v>-44.864499999999964</c:v>
                </c:pt>
                <c:pt idx="162800">
                  <c:v>-44.862499999999955</c:v>
                </c:pt>
                <c:pt idx="162801">
                  <c:v>-44.860500000000002</c:v>
                </c:pt>
                <c:pt idx="162802">
                  <c:v>-44.858499999999992</c:v>
                </c:pt>
                <c:pt idx="162803">
                  <c:v>-44.856499999999983</c:v>
                </c:pt>
                <c:pt idx="162804">
                  <c:v>-44.854499999999973</c:v>
                </c:pt>
                <c:pt idx="162805">
                  <c:v>-44.852499999999964</c:v>
                </c:pt>
                <c:pt idx="162806">
                  <c:v>-44.850499999999954</c:v>
                </c:pt>
                <c:pt idx="162807">
                  <c:v>-44.848500000000001</c:v>
                </c:pt>
                <c:pt idx="162808">
                  <c:v>-44.846499999999992</c:v>
                </c:pt>
                <c:pt idx="162809">
                  <c:v>-44.844499999999982</c:v>
                </c:pt>
                <c:pt idx="162810">
                  <c:v>-44.842499999999973</c:v>
                </c:pt>
                <c:pt idx="162811">
                  <c:v>-44.840499999999963</c:v>
                </c:pt>
                <c:pt idx="162812">
                  <c:v>-44.838499999999954</c:v>
                </c:pt>
                <c:pt idx="162813">
                  <c:v>-44.836500000000001</c:v>
                </c:pt>
                <c:pt idx="162814">
                  <c:v>-44.834499999999991</c:v>
                </c:pt>
                <c:pt idx="162815">
                  <c:v>-44.832499999999982</c:v>
                </c:pt>
                <c:pt idx="162816">
                  <c:v>-44.830499999999972</c:v>
                </c:pt>
                <c:pt idx="162817">
                  <c:v>-44.828499999999963</c:v>
                </c:pt>
                <c:pt idx="162818">
                  <c:v>-44.826499999999953</c:v>
                </c:pt>
                <c:pt idx="162819">
                  <c:v>-44.8245</c:v>
                </c:pt>
                <c:pt idx="162820">
                  <c:v>-44.822499999999991</c:v>
                </c:pt>
                <c:pt idx="162821">
                  <c:v>-44.820499999999981</c:v>
                </c:pt>
                <c:pt idx="162822">
                  <c:v>-44.818499999999972</c:v>
                </c:pt>
                <c:pt idx="162823">
                  <c:v>-44.816499999999962</c:v>
                </c:pt>
                <c:pt idx="162824">
                  <c:v>-44.814499999999953</c:v>
                </c:pt>
                <c:pt idx="162825">
                  <c:v>-44.8125</c:v>
                </c:pt>
                <c:pt idx="162826">
                  <c:v>-44.81049999999999</c:v>
                </c:pt>
                <c:pt idx="162827">
                  <c:v>-44.808499999999981</c:v>
                </c:pt>
                <c:pt idx="162828">
                  <c:v>-44.806499999999971</c:v>
                </c:pt>
                <c:pt idx="162829">
                  <c:v>-44.804499999999962</c:v>
                </c:pt>
                <c:pt idx="162830">
                  <c:v>-44.802499999999952</c:v>
                </c:pt>
                <c:pt idx="162831">
                  <c:v>-44.8005</c:v>
                </c:pt>
                <c:pt idx="162832">
                  <c:v>-44.79849999999999</c:v>
                </c:pt>
                <c:pt idx="162833">
                  <c:v>-44.79649999999998</c:v>
                </c:pt>
                <c:pt idx="162834">
                  <c:v>-44.794499999999971</c:v>
                </c:pt>
                <c:pt idx="162835">
                  <c:v>-44.792499999999961</c:v>
                </c:pt>
                <c:pt idx="162836">
                  <c:v>-44.790499999999952</c:v>
                </c:pt>
                <c:pt idx="162837">
                  <c:v>-44.788499999999999</c:v>
                </c:pt>
                <c:pt idx="162838">
                  <c:v>-44.78649999999999</c:v>
                </c:pt>
                <c:pt idx="162839">
                  <c:v>-44.78449999999998</c:v>
                </c:pt>
                <c:pt idx="162840">
                  <c:v>-44.78249999999997</c:v>
                </c:pt>
                <c:pt idx="162841">
                  <c:v>-44.780499999999961</c:v>
                </c:pt>
                <c:pt idx="162842">
                  <c:v>-44.778499999999951</c:v>
                </c:pt>
                <c:pt idx="162843">
                  <c:v>-44.776499999999999</c:v>
                </c:pt>
                <c:pt idx="162844">
                  <c:v>-44.774499999999989</c:v>
                </c:pt>
                <c:pt idx="162845">
                  <c:v>-44.77249999999998</c:v>
                </c:pt>
                <c:pt idx="162846">
                  <c:v>-44.77049999999997</c:v>
                </c:pt>
                <c:pt idx="162847">
                  <c:v>-44.76849999999996</c:v>
                </c:pt>
                <c:pt idx="162848">
                  <c:v>-44.766499999999951</c:v>
                </c:pt>
                <c:pt idx="162849">
                  <c:v>-44.764499999999998</c:v>
                </c:pt>
                <c:pt idx="162850">
                  <c:v>-44.762499999999989</c:v>
                </c:pt>
                <c:pt idx="162851">
                  <c:v>-44.760499999999979</c:v>
                </c:pt>
                <c:pt idx="162852">
                  <c:v>-44.75849999999997</c:v>
                </c:pt>
                <c:pt idx="162853">
                  <c:v>-44.75649999999996</c:v>
                </c:pt>
                <c:pt idx="162854">
                  <c:v>-44.75449999999995</c:v>
                </c:pt>
                <c:pt idx="162855">
                  <c:v>-44.752499999999998</c:v>
                </c:pt>
                <c:pt idx="162856">
                  <c:v>-44.750499999999988</c:v>
                </c:pt>
                <c:pt idx="162857">
                  <c:v>-44.748499999999979</c:v>
                </c:pt>
                <c:pt idx="162858">
                  <c:v>-44.746499999999969</c:v>
                </c:pt>
                <c:pt idx="162859">
                  <c:v>-44.74449999999996</c:v>
                </c:pt>
                <c:pt idx="162860">
                  <c:v>-44.74249999999995</c:v>
                </c:pt>
                <c:pt idx="162861">
                  <c:v>-44.740499999999997</c:v>
                </c:pt>
                <c:pt idx="162862">
                  <c:v>-44.738499999999988</c:v>
                </c:pt>
                <c:pt idx="162863">
                  <c:v>-44.736499999999978</c:v>
                </c:pt>
                <c:pt idx="162864">
                  <c:v>-44.734499999999969</c:v>
                </c:pt>
                <c:pt idx="162865">
                  <c:v>-44.732499999999959</c:v>
                </c:pt>
                <c:pt idx="162866">
                  <c:v>-44.73049999999995</c:v>
                </c:pt>
                <c:pt idx="162867">
                  <c:v>-44.728499999999997</c:v>
                </c:pt>
                <c:pt idx="162868">
                  <c:v>-44.726499999999987</c:v>
                </c:pt>
                <c:pt idx="162869">
                  <c:v>-44.724499999999978</c:v>
                </c:pt>
                <c:pt idx="162870">
                  <c:v>-44.722499999999968</c:v>
                </c:pt>
                <c:pt idx="162871">
                  <c:v>-44.720499999999959</c:v>
                </c:pt>
                <c:pt idx="162872">
                  <c:v>-44.718499999999949</c:v>
                </c:pt>
                <c:pt idx="162873">
                  <c:v>-44.716499999999996</c:v>
                </c:pt>
                <c:pt idx="162874">
                  <c:v>-44.714499999999987</c:v>
                </c:pt>
                <c:pt idx="162875">
                  <c:v>-44.712499999999977</c:v>
                </c:pt>
                <c:pt idx="162876">
                  <c:v>-44.710499999999968</c:v>
                </c:pt>
                <c:pt idx="162877">
                  <c:v>-44.708499999999958</c:v>
                </c:pt>
                <c:pt idx="162878">
                  <c:v>-44.706500000000005</c:v>
                </c:pt>
                <c:pt idx="162879">
                  <c:v>-44.704499999999996</c:v>
                </c:pt>
                <c:pt idx="162880">
                  <c:v>-44.702499999999986</c:v>
                </c:pt>
                <c:pt idx="162881">
                  <c:v>-44.700499999999977</c:v>
                </c:pt>
                <c:pt idx="162882">
                  <c:v>-44.698499999999967</c:v>
                </c:pt>
                <c:pt idx="162883">
                  <c:v>-44.696499999999958</c:v>
                </c:pt>
                <c:pt idx="162884">
                  <c:v>-44.694500000000005</c:v>
                </c:pt>
                <c:pt idx="162885">
                  <c:v>-44.692499999999995</c:v>
                </c:pt>
                <c:pt idx="162886">
                  <c:v>-44.690499999999986</c:v>
                </c:pt>
                <c:pt idx="162887">
                  <c:v>-44.688499999999976</c:v>
                </c:pt>
                <c:pt idx="162888">
                  <c:v>-44.686499999999967</c:v>
                </c:pt>
                <c:pt idx="162889">
                  <c:v>-44.684499999999957</c:v>
                </c:pt>
                <c:pt idx="162890">
                  <c:v>-44.682500000000005</c:v>
                </c:pt>
                <c:pt idx="162891">
                  <c:v>-44.680499999999995</c:v>
                </c:pt>
                <c:pt idx="162892">
                  <c:v>-44.678499999999985</c:v>
                </c:pt>
                <c:pt idx="162893">
                  <c:v>-44.676499999999976</c:v>
                </c:pt>
                <c:pt idx="162894">
                  <c:v>-44.674499999999966</c:v>
                </c:pt>
                <c:pt idx="162895">
                  <c:v>-44.672499999999957</c:v>
                </c:pt>
                <c:pt idx="162896">
                  <c:v>-44.670500000000004</c:v>
                </c:pt>
                <c:pt idx="162897">
                  <c:v>-44.668499999999995</c:v>
                </c:pt>
                <c:pt idx="162898">
                  <c:v>-44.666499999999985</c:v>
                </c:pt>
                <c:pt idx="162899">
                  <c:v>-44.664499999999975</c:v>
                </c:pt>
                <c:pt idx="162900">
                  <c:v>-44.662499999999966</c:v>
                </c:pt>
                <c:pt idx="162901">
                  <c:v>-44.660499999999956</c:v>
                </c:pt>
                <c:pt idx="162902">
                  <c:v>-44.658500000000004</c:v>
                </c:pt>
                <c:pt idx="162903">
                  <c:v>-44.656499999999994</c:v>
                </c:pt>
                <c:pt idx="162904">
                  <c:v>-44.654499999999985</c:v>
                </c:pt>
                <c:pt idx="162905">
                  <c:v>-44.652499999999975</c:v>
                </c:pt>
                <c:pt idx="162906">
                  <c:v>-44.650499999999965</c:v>
                </c:pt>
                <c:pt idx="162907">
                  <c:v>-44.648499999999956</c:v>
                </c:pt>
                <c:pt idx="162908">
                  <c:v>-44.646500000000003</c:v>
                </c:pt>
                <c:pt idx="162909">
                  <c:v>-44.644499999999994</c:v>
                </c:pt>
                <c:pt idx="162910">
                  <c:v>-44.642499999999984</c:v>
                </c:pt>
                <c:pt idx="162911">
                  <c:v>-44.640499999999975</c:v>
                </c:pt>
                <c:pt idx="162912">
                  <c:v>-44.638499999999965</c:v>
                </c:pt>
                <c:pt idx="162913">
                  <c:v>-44.636499999999955</c:v>
                </c:pt>
                <c:pt idx="162914">
                  <c:v>-44.634500000000003</c:v>
                </c:pt>
                <c:pt idx="162915">
                  <c:v>-44.632499999999993</c:v>
                </c:pt>
                <c:pt idx="162916">
                  <c:v>-44.630499999999984</c:v>
                </c:pt>
                <c:pt idx="162917">
                  <c:v>-44.628499999999974</c:v>
                </c:pt>
                <c:pt idx="162918">
                  <c:v>-44.626499999999965</c:v>
                </c:pt>
                <c:pt idx="162919">
                  <c:v>-44.624499999999955</c:v>
                </c:pt>
                <c:pt idx="162920">
                  <c:v>-44.622500000000002</c:v>
                </c:pt>
                <c:pt idx="162921">
                  <c:v>-44.620499999999993</c:v>
                </c:pt>
                <c:pt idx="162922">
                  <c:v>-44.618499999999983</c:v>
                </c:pt>
                <c:pt idx="162923">
                  <c:v>-44.616499999999974</c:v>
                </c:pt>
                <c:pt idx="162924">
                  <c:v>-44.614499999999964</c:v>
                </c:pt>
                <c:pt idx="162925">
                  <c:v>-44.612499999999955</c:v>
                </c:pt>
                <c:pt idx="162926">
                  <c:v>-44.610500000000002</c:v>
                </c:pt>
                <c:pt idx="162927">
                  <c:v>-44.608499999999992</c:v>
                </c:pt>
                <c:pt idx="162928">
                  <c:v>-44.606499999999983</c:v>
                </c:pt>
                <c:pt idx="162929">
                  <c:v>-44.604499999999973</c:v>
                </c:pt>
                <c:pt idx="162930">
                  <c:v>-44.602499999999964</c:v>
                </c:pt>
                <c:pt idx="162931">
                  <c:v>-44.600499999999954</c:v>
                </c:pt>
                <c:pt idx="162932">
                  <c:v>-44.598500000000001</c:v>
                </c:pt>
                <c:pt idx="162933">
                  <c:v>-44.596499999999992</c:v>
                </c:pt>
                <c:pt idx="162934">
                  <c:v>-44.594499999999982</c:v>
                </c:pt>
                <c:pt idx="162935">
                  <c:v>-44.592499999999973</c:v>
                </c:pt>
                <c:pt idx="162936">
                  <c:v>-44.590499999999963</c:v>
                </c:pt>
                <c:pt idx="162937">
                  <c:v>-44.588499999999954</c:v>
                </c:pt>
                <c:pt idx="162938">
                  <c:v>-44.586500000000001</c:v>
                </c:pt>
                <c:pt idx="162939">
                  <c:v>-44.584499999999991</c:v>
                </c:pt>
                <c:pt idx="162940">
                  <c:v>-44.582499999999982</c:v>
                </c:pt>
                <c:pt idx="162941">
                  <c:v>-44.580499999999972</c:v>
                </c:pt>
                <c:pt idx="162942">
                  <c:v>-44.578499999999963</c:v>
                </c:pt>
                <c:pt idx="162943">
                  <c:v>-44.576499999999953</c:v>
                </c:pt>
                <c:pt idx="162944">
                  <c:v>-44.5745</c:v>
                </c:pt>
                <c:pt idx="162945">
                  <c:v>-44.572499999999991</c:v>
                </c:pt>
                <c:pt idx="162946">
                  <c:v>-44.570499999999981</c:v>
                </c:pt>
                <c:pt idx="162947">
                  <c:v>-44.568499999999972</c:v>
                </c:pt>
                <c:pt idx="162948">
                  <c:v>-44.566499999999962</c:v>
                </c:pt>
                <c:pt idx="162949">
                  <c:v>-44.564499999999953</c:v>
                </c:pt>
                <c:pt idx="162950">
                  <c:v>-44.5625</c:v>
                </c:pt>
                <c:pt idx="162951">
                  <c:v>-44.56049999999999</c:v>
                </c:pt>
                <c:pt idx="162952">
                  <c:v>-44.558499999999981</c:v>
                </c:pt>
                <c:pt idx="162953">
                  <c:v>-44.556499999999971</c:v>
                </c:pt>
                <c:pt idx="162954">
                  <c:v>-44.554499999999962</c:v>
                </c:pt>
                <c:pt idx="162955">
                  <c:v>-44.552499999999952</c:v>
                </c:pt>
                <c:pt idx="162956">
                  <c:v>-44.5505</c:v>
                </c:pt>
                <c:pt idx="162957">
                  <c:v>-44.54849999999999</c:v>
                </c:pt>
                <c:pt idx="162958">
                  <c:v>-44.54649999999998</c:v>
                </c:pt>
                <c:pt idx="162959">
                  <c:v>-44.544499999999971</c:v>
                </c:pt>
                <c:pt idx="162960">
                  <c:v>-44.542499999999961</c:v>
                </c:pt>
                <c:pt idx="162961">
                  <c:v>-44.540499999999952</c:v>
                </c:pt>
                <c:pt idx="162962">
                  <c:v>-44.538499999999999</c:v>
                </c:pt>
                <c:pt idx="162963">
                  <c:v>-44.53649999999999</c:v>
                </c:pt>
                <c:pt idx="162964">
                  <c:v>-44.53449999999998</c:v>
                </c:pt>
                <c:pt idx="162965">
                  <c:v>-44.53249999999997</c:v>
                </c:pt>
                <c:pt idx="162966">
                  <c:v>-44.530499999999961</c:v>
                </c:pt>
                <c:pt idx="162967">
                  <c:v>-44.528499999999951</c:v>
                </c:pt>
                <c:pt idx="162968">
                  <c:v>-44.526499999999999</c:v>
                </c:pt>
                <c:pt idx="162969">
                  <c:v>-44.524499999999989</c:v>
                </c:pt>
                <c:pt idx="162970">
                  <c:v>-44.52249999999998</c:v>
                </c:pt>
                <c:pt idx="162971">
                  <c:v>-44.52049999999997</c:v>
                </c:pt>
                <c:pt idx="162972">
                  <c:v>-44.51849999999996</c:v>
                </c:pt>
                <c:pt idx="162973">
                  <c:v>-44.516499999999951</c:v>
                </c:pt>
                <c:pt idx="162974">
                  <c:v>-44.514499999999998</c:v>
                </c:pt>
                <c:pt idx="162975">
                  <c:v>-44.512499999999989</c:v>
                </c:pt>
                <c:pt idx="162976">
                  <c:v>-44.510499999999979</c:v>
                </c:pt>
                <c:pt idx="162977">
                  <c:v>-44.50849999999997</c:v>
                </c:pt>
                <c:pt idx="162978">
                  <c:v>-44.50649999999996</c:v>
                </c:pt>
                <c:pt idx="162979">
                  <c:v>-44.50449999999995</c:v>
                </c:pt>
                <c:pt idx="162980">
                  <c:v>-44.502499999999998</c:v>
                </c:pt>
                <c:pt idx="162981">
                  <c:v>-44.500499999999988</c:v>
                </c:pt>
                <c:pt idx="162982">
                  <c:v>-44.498499999999979</c:v>
                </c:pt>
                <c:pt idx="162983">
                  <c:v>-44.496499999999969</c:v>
                </c:pt>
                <c:pt idx="162984">
                  <c:v>-44.49449999999996</c:v>
                </c:pt>
                <c:pt idx="162985">
                  <c:v>-44.49249999999995</c:v>
                </c:pt>
                <c:pt idx="162986">
                  <c:v>-44.490499999999997</c:v>
                </c:pt>
                <c:pt idx="162987">
                  <c:v>-44.488499999999988</c:v>
                </c:pt>
                <c:pt idx="162988">
                  <c:v>-44.486499999999978</c:v>
                </c:pt>
                <c:pt idx="162989">
                  <c:v>-44.484499999999969</c:v>
                </c:pt>
                <c:pt idx="162990">
                  <c:v>-44.482499999999959</c:v>
                </c:pt>
                <c:pt idx="162991">
                  <c:v>-44.48049999999995</c:v>
                </c:pt>
                <c:pt idx="162992">
                  <c:v>-44.478499999999997</c:v>
                </c:pt>
                <c:pt idx="162993">
                  <c:v>-44.476499999999987</c:v>
                </c:pt>
                <c:pt idx="162994">
                  <c:v>-44.474499999999978</c:v>
                </c:pt>
                <c:pt idx="162995">
                  <c:v>-44.472499999999968</c:v>
                </c:pt>
                <c:pt idx="162996">
                  <c:v>-44.470499999999959</c:v>
                </c:pt>
                <c:pt idx="162997">
                  <c:v>-44.468499999999949</c:v>
                </c:pt>
                <c:pt idx="162998">
                  <c:v>-44.466499999999996</c:v>
                </c:pt>
                <c:pt idx="162999">
                  <c:v>-44.464499999999987</c:v>
                </c:pt>
                <c:pt idx="163000">
                  <c:v>-44.462499999999977</c:v>
                </c:pt>
                <c:pt idx="163001">
                  <c:v>-44.460499999999968</c:v>
                </c:pt>
                <c:pt idx="163002">
                  <c:v>-44.458499999999958</c:v>
                </c:pt>
                <c:pt idx="163003">
                  <c:v>-44.456500000000005</c:v>
                </c:pt>
                <c:pt idx="163004">
                  <c:v>-44.454499999999996</c:v>
                </c:pt>
                <c:pt idx="163005">
                  <c:v>-44.452499999999986</c:v>
                </c:pt>
                <c:pt idx="163006">
                  <c:v>-44.450499999999977</c:v>
                </c:pt>
                <c:pt idx="163007">
                  <c:v>-44.448499999999967</c:v>
                </c:pt>
                <c:pt idx="163008">
                  <c:v>-44.446499999999958</c:v>
                </c:pt>
                <c:pt idx="163009">
                  <c:v>-44.444500000000005</c:v>
                </c:pt>
                <c:pt idx="163010">
                  <c:v>-44.442499999999995</c:v>
                </c:pt>
                <c:pt idx="163011">
                  <c:v>-44.440499999999986</c:v>
                </c:pt>
                <c:pt idx="163012">
                  <c:v>-44.438499999999976</c:v>
                </c:pt>
                <c:pt idx="163013">
                  <c:v>-44.436499999999967</c:v>
                </c:pt>
                <c:pt idx="163014">
                  <c:v>-44.434499999999957</c:v>
                </c:pt>
                <c:pt idx="163015">
                  <c:v>-44.432500000000005</c:v>
                </c:pt>
                <c:pt idx="163016">
                  <c:v>-44.430499999999995</c:v>
                </c:pt>
                <c:pt idx="163017">
                  <c:v>-44.428499999999985</c:v>
                </c:pt>
                <c:pt idx="163018">
                  <c:v>-44.426499999999976</c:v>
                </c:pt>
                <c:pt idx="163019">
                  <c:v>-44.424499999999966</c:v>
                </c:pt>
                <c:pt idx="163020">
                  <c:v>-44.422499999999957</c:v>
                </c:pt>
                <c:pt idx="163021">
                  <c:v>-44.420500000000004</c:v>
                </c:pt>
                <c:pt idx="163022">
                  <c:v>-44.418499999999995</c:v>
                </c:pt>
                <c:pt idx="163023">
                  <c:v>-44.416499999999985</c:v>
                </c:pt>
                <c:pt idx="163024">
                  <c:v>-44.414499999999975</c:v>
                </c:pt>
                <c:pt idx="163025">
                  <c:v>-44.412499999999966</c:v>
                </c:pt>
                <c:pt idx="163026">
                  <c:v>-44.410499999999956</c:v>
                </c:pt>
                <c:pt idx="163027">
                  <c:v>-44.408500000000004</c:v>
                </c:pt>
                <c:pt idx="163028">
                  <c:v>-44.406499999999994</c:v>
                </c:pt>
                <c:pt idx="163029">
                  <c:v>-44.404499999999985</c:v>
                </c:pt>
                <c:pt idx="163030">
                  <c:v>-44.402499999999975</c:v>
                </c:pt>
                <c:pt idx="163031">
                  <c:v>-44.400499999999965</c:v>
                </c:pt>
                <c:pt idx="163032">
                  <c:v>-44.398499999999956</c:v>
                </c:pt>
                <c:pt idx="163033">
                  <c:v>-44.396500000000003</c:v>
                </c:pt>
                <c:pt idx="163034">
                  <c:v>-44.394499999999994</c:v>
                </c:pt>
                <c:pt idx="163035">
                  <c:v>-44.392499999999984</c:v>
                </c:pt>
                <c:pt idx="163036">
                  <c:v>-44.390499999999975</c:v>
                </c:pt>
                <c:pt idx="163037">
                  <c:v>-44.388499999999965</c:v>
                </c:pt>
                <c:pt idx="163038">
                  <c:v>-44.386499999999955</c:v>
                </c:pt>
                <c:pt idx="163039">
                  <c:v>-44.384500000000003</c:v>
                </c:pt>
                <c:pt idx="163040">
                  <c:v>-44.382499999999993</c:v>
                </c:pt>
                <c:pt idx="163041">
                  <c:v>-44.380499999999984</c:v>
                </c:pt>
                <c:pt idx="163042">
                  <c:v>-44.378499999999974</c:v>
                </c:pt>
                <c:pt idx="163043">
                  <c:v>-44.376499999999965</c:v>
                </c:pt>
                <c:pt idx="163044">
                  <c:v>-44.374499999999955</c:v>
                </c:pt>
                <c:pt idx="163045">
                  <c:v>-44.372500000000002</c:v>
                </c:pt>
                <c:pt idx="163046">
                  <c:v>-44.370499999999993</c:v>
                </c:pt>
                <c:pt idx="163047">
                  <c:v>-44.368499999999983</c:v>
                </c:pt>
                <c:pt idx="163048">
                  <c:v>-44.366499999999974</c:v>
                </c:pt>
                <c:pt idx="163049">
                  <c:v>-44.364499999999964</c:v>
                </c:pt>
                <c:pt idx="163050">
                  <c:v>-44.362499999999955</c:v>
                </c:pt>
                <c:pt idx="163051">
                  <c:v>-44.360500000000002</c:v>
                </c:pt>
                <c:pt idx="163052">
                  <c:v>-44.358499999999992</c:v>
                </c:pt>
                <c:pt idx="163053">
                  <c:v>-44.356499999999983</c:v>
                </c:pt>
                <c:pt idx="163054">
                  <c:v>-44.354499999999973</c:v>
                </c:pt>
                <c:pt idx="163055">
                  <c:v>-44.352499999999964</c:v>
                </c:pt>
                <c:pt idx="163056">
                  <c:v>-44.350499999999954</c:v>
                </c:pt>
                <c:pt idx="163057">
                  <c:v>-44.348500000000001</c:v>
                </c:pt>
                <c:pt idx="163058">
                  <c:v>-44.346499999999992</c:v>
                </c:pt>
                <c:pt idx="163059">
                  <c:v>-44.344499999999982</c:v>
                </c:pt>
                <c:pt idx="163060">
                  <c:v>-44.342499999999973</c:v>
                </c:pt>
                <c:pt idx="163061">
                  <c:v>-44.340499999999963</c:v>
                </c:pt>
                <c:pt idx="163062">
                  <c:v>-44.338499999999954</c:v>
                </c:pt>
                <c:pt idx="163063">
                  <c:v>-44.336500000000001</c:v>
                </c:pt>
                <c:pt idx="163064">
                  <c:v>-44.334499999999991</c:v>
                </c:pt>
                <c:pt idx="163065">
                  <c:v>-44.332499999999982</c:v>
                </c:pt>
                <c:pt idx="163066">
                  <c:v>-44.330499999999972</c:v>
                </c:pt>
                <c:pt idx="163067">
                  <c:v>-44.328499999999963</c:v>
                </c:pt>
                <c:pt idx="163068">
                  <c:v>-44.326499999999953</c:v>
                </c:pt>
                <c:pt idx="163069">
                  <c:v>-44.3245</c:v>
                </c:pt>
                <c:pt idx="163070">
                  <c:v>-44.322499999999991</c:v>
                </c:pt>
                <c:pt idx="163071">
                  <c:v>-44.320499999999981</c:v>
                </c:pt>
                <c:pt idx="163072">
                  <c:v>-44.318499999999972</c:v>
                </c:pt>
                <c:pt idx="163073">
                  <c:v>-44.316499999999962</c:v>
                </c:pt>
                <c:pt idx="163074">
                  <c:v>-44.314499999999953</c:v>
                </c:pt>
                <c:pt idx="163075">
                  <c:v>-44.3125</c:v>
                </c:pt>
                <c:pt idx="163076">
                  <c:v>-44.31049999999999</c:v>
                </c:pt>
                <c:pt idx="163077">
                  <c:v>-44.308499999999981</c:v>
                </c:pt>
                <c:pt idx="163078">
                  <c:v>-44.306499999999971</c:v>
                </c:pt>
                <c:pt idx="163079">
                  <c:v>-44.304499999999962</c:v>
                </c:pt>
                <c:pt idx="163080">
                  <c:v>-44.302499999999952</c:v>
                </c:pt>
                <c:pt idx="163081">
                  <c:v>-44.3005</c:v>
                </c:pt>
                <c:pt idx="163082">
                  <c:v>-44.29849999999999</c:v>
                </c:pt>
                <c:pt idx="163083">
                  <c:v>-44.29649999999998</c:v>
                </c:pt>
                <c:pt idx="163084">
                  <c:v>-44.294499999999971</c:v>
                </c:pt>
                <c:pt idx="163085">
                  <c:v>-44.292499999999961</c:v>
                </c:pt>
                <c:pt idx="163086">
                  <c:v>-44.290499999999952</c:v>
                </c:pt>
                <c:pt idx="163087">
                  <c:v>-44.288499999999999</c:v>
                </c:pt>
                <c:pt idx="163088">
                  <c:v>-44.28649999999999</c:v>
                </c:pt>
                <c:pt idx="163089">
                  <c:v>-44.28449999999998</c:v>
                </c:pt>
                <c:pt idx="163090">
                  <c:v>-44.28249999999997</c:v>
                </c:pt>
                <c:pt idx="163091">
                  <c:v>-44.280499999999961</c:v>
                </c:pt>
                <c:pt idx="163092">
                  <c:v>-44.278499999999951</c:v>
                </c:pt>
                <c:pt idx="163093">
                  <c:v>-44.276499999999999</c:v>
                </c:pt>
                <c:pt idx="163094">
                  <c:v>-44.274499999999989</c:v>
                </c:pt>
                <c:pt idx="163095">
                  <c:v>-44.27249999999998</c:v>
                </c:pt>
                <c:pt idx="163096">
                  <c:v>-44.27049999999997</c:v>
                </c:pt>
                <c:pt idx="163097">
                  <c:v>-44.26849999999996</c:v>
                </c:pt>
                <c:pt idx="163098">
                  <c:v>-44.266499999999951</c:v>
                </c:pt>
                <c:pt idx="163099">
                  <c:v>-44.264499999999998</c:v>
                </c:pt>
                <c:pt idx="163100">
                  <c:v>-44.262499999999989</c:v>
                </c:pt>
                <c:pt idx="163101">
                  <c:v>-44.260499999999979</c:v>
                </c:pt>
                <c:pt idx="163102">
                  <c:v>-44.25849999999997</c:v>
                </c:pt>
                <c:pt idx="163103">
                  <c:v>-44.25649999999996</c:v>
                </c:pt>
                <c:pt idx="163104">
                  <c:v>-44.25449999999995</c:v>
                </c:pt>
                <c:pt idx="163105">
                  <c:v>-44.252499999999998</c:v>
                </c:pt>
                <c:pt idx="163106">
                  <c:v>-44.250499999999988</c:v>
                </c:pt>
                <c:pt idx="163107">
                  <c:v>-44.248499999999979</c:v>
                </c:pt>
                <c:pt idx="163108">
                  <c:v>-44.246499999999969</c:v>
                </c:pt>
                <c:pt idx="163109">
                  <c:v>-44.24449999999996</c:v>
                </c:pt>
                <c:pt idx="163110">
                  <c:v>-44.24249999999995</c:v>
                </c:pt>
                <c:pt idx="163111">
                  <c:v>-44.240499999999997</c:v>
                </c:pt>
                <c:pt idx="163112">
                  <c:v>-44.238499999999988</c:v>
                </c:pt>
                <c:pt idx="163113">
                  <c:v>-44.236499999999978</c:v>
                </c:pt>
                <c:pt idx="163114">
                  <c:v>-44.234499999999969</c:v>
                </c:pt>
                <c:pt idx="163115">
                  <c:v>-44.232499999999959</c:v>
                </c:pt>
                <c:pt idx="163116">
                  <c:v>-44.23049999999995</c:v>
                </c:pt>
                <c:pt idx="163117">
                  <c:v>-44.228499999999997</c:v>
                </c:pt>
                <c:pt idx="163118">
                  <c:v>-44.226499999999987</c:v>
                </c:pt>
                <c:pt idx="163119">
                  <c:v>-44.224499999999978</c:v>
                </c:pt>
                <c:pt idx="163120">
                  <c:v>-44.222499999999968</c:v>
                </c:pt>
                <c:pt idx="163121">
                  <c:v>-44.220499999999959</c:v>
                </c:pt>
                <c:pt idx="163122">
                  <c:v>-44.218499999999949</c:v>
                </c:pt>
                <c:pt idx="163123">
                  <c:v>-44.216499999999996</c:v>
                </c:pt>
                <c:pt idx="163124">
                  <c:v>-44.214499999999987</c:v>
                </c:pt>
                <c:pt idx="163125">
                  <c:v>-44.212499999999977</c:v>
                </c:pt>
                <c:pt idx="163126">
                  <c:v>-44.210499999999968</c:v>
                </c:pt>
                <c:pt idx="163127">
                  <c:v>-44.208499999999958</c:v>
                </c:pt>
                <c:pt idx="163128">
                  <c:v>-44.206500000000005</c:v>
                </c:pt>
                <c:pt idx="163129">
                  <c:v>-44.204499999999996</c:v>
                </c:pt>
                <c:pt idx="163130">
                  <c:v>-44.202499999999986</c:v>
                </c:pt>
                <c:pt idx="163131">
                  <c:v>-44.200499999999977</c:v>
                </c:pt>
                <c:pt idx="163132">
                  <c:v>-44.198499999999967</c:v>
                </c:pt>
                <c:pt idx="163133">
                  <c:v>-44.196499999999958</c:v>
                </c:pt>
                <c:pt idx="163134">
                  <c:v>-44.194500000000005</c:v>
                </c:pt>
                <c:pt idx="163135">
                  <c:v>-44.192499999999995</c:v>
                </c:pt>
                <c:pt idx="163136">
                  <c:v>-44.190499999999986</c:v>
                </c:pt>
                <c:pt idx="163137">
                  <c:v>-44.188499999999976</c:v>
                </c:pt>
                <c:pt idx="163138">
                  <c:v>-44.186499999999967</c:v>
                </c:pt>
                <c:pt idx="163139">
                  <c:v>-44.184499999999957</c:v>
                </c:pt>
                <c:pt idx="163140">
                  <c:v>-44.182500000000005</c:v>
                </c:pt>
                <c:pt idx="163141">
                  <c:v>-44.180499999999995</c:v>
                </c:pt>
                <c:pt idx="163142">
                  <c:v>-44.178499999999985</c:v>
                </c:pt>
                <c:pt idx="163143">
                  <c:v>-44.176499999999976</c:v>
                </c:pt>
                <c:pt idx="163144">
                  <c:v>-44.174499999999966</c:v>
                </c:pt>
                <c:pt idx="163145">
                  <c:v>-44.172499999999957</c:v>
                </c:pt>
                <c:pt idx="163146">
                  <c:v>-44.170500000000004</c:v>
                </c:pt>
                <c:pt idx="163147">
                  <c:v>-44.168499999999995</c:v>
                </c:pt>
                <c:pt idx="163148">
                  <c:v>-44.166499999999985</c:v>
                </c:pt>
                <c:pt idx="163149">
                  <c:v>-44.164499999999975</c:v>
                </c:pt>
                <c:pt idx="163150">
                  <c:v>-44.162499999999966</c:v>
                </c:pt>
                <c:pt idx="163151">
                  <c:v>-44.160499999999956</c:v>
                </c:pt>
                <c:pt idx="163152">
                  <c:v>-44.158500000000004</c:v>
                </c:pt>
                <c:pt idx="163153">
                  <c:v>-44.156499999999994</c:v>
                </c:pt>
                <c:pt idx="163154">
                  <c:v>-44.154499999999985</c:v>
                </c:pt>
                <c:pt idx="163155">
                  <c:v>-44.152499999999975</c:v>
                </c:pt>
                <c:pt idx="163156">
                  <c:v>-44.150499999999965</c:v>
                </c:pt>
                <c:pt idx="163157">
                  <c:v>-44.148499999999956</c:v>
                </c:pt>
                <c:pt idx="163158">
                  <c:v>-44.146500000000003</c:v>
                </c:pt>
                <c:pt idx="163159">
                  <c:v>-44.144499999999994</c:v>
                </c:pt>
                <c:pt idx="163160">
                  <c:v>-44.142499999999984</c:v>
                </c:pt>
                <c:pt idx="163161">
                  <c:v>-44.140499999999975</c:v>
                </c:pt>
                <c:pt idx="163162">
                  <c:v>-44.138499999999965</c:v>
                </c:pt>
                <c:pt idx="163163">
                  <c:v>-44.136499999999955</c:v>
                </c:pt>
                <c:pt idx="163164">
                  <c:v>-44.134500000000003</c:v>
                </c:pt>
                <c:pt idx="163165">
                  <c:v>-44.132499999999993</c:v>
                </c:pt>
                <c:pt idx="163166">
                  <c:v>-44.130499999999984</c:v>
                </c:pt>
                <c:pt idx="163167">
                  <c:v>-44.128499999999974</c:v>
                </c:pt>
                <c:pt idx="163168">
                  <c:v>-44.126499999999965</c:v>
                </c:pt>
                <c:pt idx="163169">
                  <c:v>-44.124499999999955</c:v>
                </c:pt>
                <c:pt idx="163170">
                  <c:v>-44.122500000000002</c:v>
                </c:pt>
                <c:pt idx="163171">
                  <c:v>-44.120499999999993</c:v>
                </c:pt>
                <c:pt idx="163172">
                  <c:v>-44.118499999999983</c:v>
                </c:pt>
                <c:pt idx="163173">
                  <c:v>-44.116499999999974</c:v>
                </c:pt>
                <c:pt idx="163174">
                  <c:v>-44.114499999999964</c:v>
                </c:pt>
                <c:pt idx="163175">
                  <c:v>-44.112499999999955</c:v>
                </c:pt>
                <c:pt idx="163176">
                  <c:v>-44.110500000000002</c:v>
                </c:pt>
                <c:pt idx="163177">
                  <c:v>-44.108499999999992</c:v>
                </c:pt>
                <c:pt idx="163178">
                  <c:v>-44.106499999999983</c:v>
                </c:pt>
                <c:pt idx="163179">
                  <c:v>-44.104499999999973</c:v>
                </c:pt>
                <c:pt idx="163180">
                  <c:v>-44.102499999999964</c:v>
                </c:pt>
                <c:pt idx="163181">
                  <c:v>-44.100499999999954</c:v>
                </c:pt>
                <c:pt idx="163182">
                  <c:v>-44.098500000000001</c:v>
                </c:pt>
                <c:pt idx="163183">
                  <c:v>-44.096499999999992</c:v>
                </c:pt>
                <c:pt idx="163184">
                  <c:v>-44.094499999999982</c:v>
                </c:pt>
                <c:pt idx="163185">
                  <c:v>-44.092499999999973</c:v>
                </c:pt>
                <c:pt idx="163186">
                  <c:v>-44.090499999999963</c:v>
                </c:pt>
                <c:pt idx="163187">
                  <c:v>-44.088499999999954</c:v>
                </c:pt>
                <c:pt idx="163188">
                  <c:v>-44.086500000000001</c:v>
                </c:pt>
                <c:pt idx="163189">
                  <c:v>-44.084499999999991</c:v>
                </c:pt>
                <c:pt idx="163190">
                  <c:v>-44.082499999999982</c:v>
                </c:pt>
                <c:pt idx="163191">
                  <c:v>-44.080499999999972</c:v>
                </c:pt>
                <c:pt idx="163192">
                  <c:v>-44.078499999999963</c:v>
                </c:pt>
                <c:pt idx="163193">
                  <c:v>-44.076499999999953</c:v>
                </c:pt>
                <c:pt idx="163194">
                  <c:v>-44.0745</c:v>
                </c:pt>
                <c:pt idx="163195">
                  <c:v>-44.072499999999991</c:v>
                </c:pt>
                <c:pt idx="163196">
                  <c:v>-44.070499999999981</c:v>
                </c:pt>
                <c:pt idx="163197">
                  <c:v>-44.068499999999972</c:v>
                </c:pt>
                <c:pt idx="163198">
                  <c:v>-44.066499999999962</c:v>
                </c:pt>
                <c:pt idx="163199">
                  <c:v>-44.064499999999953</c:v>
                </c:pt>
                <c:pt idx="163200">
                  <c:v>-44.0625</c:v>
                </c:pt>
                <c:pt idx="163201">
                  <c:v>-44.06049999999999</c:v>
                </c:pt>
                <c:pt idx="163202">
                  <c:v>-44.058499999999981</c:v>
                </c:pt>
                <c:pt idx="163203">
                  <c:v>-44.056499999999971</c:v>
                </c:pt>
                <c:pt idx="163204">
                  <c:v>-44.054499999999962</c:v>
                </c:pt>
                <c:pt idx="163205">
                  <c:v>-44.052499999999952</c:v>
                </c:pt>
                <c:pt idx="163206">
                  <c:v>-44.0505</c:v>
                </c:pt>
                <c:pt idx="163207">
                  <c:v>-44.04849999999999</c:v>
                </c:pt>
                <c:pt idx="163208">
                  <c:v>-44.04649999999998</c:v>
                </c:pt>
                <c:pt idx="163209">
                  <c:v>-44.044499999999971</c:v>
                </c:pt>
                <c:pt idx="163210">
                  <c:v>-44.042499999999961</c:v>
                </c:pt>
                <c:pt idx="163211">
                  <c:v>-44.040499999999952</c:v>
                </c:pt>
                <c:pt idx="163212">
                  <c:v>-44.038499999999999</c:v>
                </c:pt>
                <c:pt idx="163213">
                  <c:v>-44.03649999999999</c:v>
                </c:pt>
                <c:pt idx="163214">
                  <c:v>-44.03449999999998</c:v>
                </c:pt>
                <c:pt idx="163215">
                  <c:v>-44.03249999999997</c:v>
                </c:pt>
                <c:pt idx="163216">
                  <c:v>-44.030499999999961</c:v>
                </c:pt>
                <c:pt idx="163217">
                  <c:v>-44.028499999999951</c:v>
                </c:pt>
                <c:pt idx="163218">
                  <c:v>-44.026499999999999</c:v>
                </c:pt>
                <c:pt idx="163219">
                  <c:v>-44.024499999999989</c:v>
                </c:pt>
                <c:pt idx="163220">
                  <c:v>-44.02249999999998</c:v>
                </c:pt>
                <c:pt idx="163221">
                  <c:v>-44.02049999999997</c:v>
                </c:pt>
                <c:pt idx="163222">
                  <c:v>-44.01849999999996</c:v>
                </c:pt>
                <c:pt idx="163223">
                  <c:v>-44.016499999999951</c:v>
                </c:pt>
                <c:pt idx="163224">
                  <c:v>-44.014499999999998</c:v>
                </c:pt>
                <c:pt idx="163225">
                  <c:v>-44.012499999999989</c:v>
                </c:pt>
                <c:pt idx="163226">
                  <c:v>-44.010499999999979</c:v>
                </c:pt>
                <c:pt idx="163227">
                  <c:v>-44.00849999999997</c:v>
                </c:pt>
                <c:pt idx="163228">
                  <c:v>-44.00649999999996</c:v>
                </c:pt>
                <c:pt idx="163229">
                  <c:v>-44.00449999999995</c:v>
                </c:pt>
                <c:pt idx="163230">
                  <c:v>-44.002499999999998</c:v>
                </c:pt>
                <c:pt idx="163231">
                  <c:v>-44.000499999999988</c:v>
                </c:pt>
                <c:pt idx="163232">
                  <c:v>-43.998499999999979</c:v>
                </c:pt>
                <c:pt idx="163233">
                  <c:v>-43.996499999999969</c:v>
                </c:pt>
                <c:pt idx="163234">
                  <c:v>-43.99449999999996</c:v>
                </c:pt>
                <c:pt idx="163235">
                  <c:v>-43.99249999999995</c:v>
                </c:pt>
                <c:pt idx="163236">
                  <c:v>-43.990499999999997</c:v>
                </c:pt>
                <c:pt idx="163237">
                  <c:v>-43.988499999999988</c:v>
                </c:pt>
                <c:pt idx="163238">
                  <c:v>-43.986499999999978</c:v>
                </c:pt>
                <c:pt idx="163239">
                  <c:v>-43.984499999999969</c:v>
                </c:pt>
                <c:pt idx="163240">
                  <c:v>-43.982499999999959</c:v>
                </c:pt>
                <c:pt idx="163241">
                  <c:v>-43.98049999999995</c:v>
                </c:pt>
                <c:pt idx="163242">
                  <c:v>-43.978499999999997</c:v>
                </c:pt>
                <c:pt idx="163243">
                  <c:v>-43.976499999999987</c:v>
                </c:pt>
                <c:pt idx="163244">
                  <c:v>-43.974499999999978</c:v>
                </c:pt>
                <c:pt idx="163245">
                  <c:v>-43.972499999999968</c:v>
                </c:pt>
                <c:pt idx="163246">
                  <c:v>-43.970499999999959</c:v>
                </c:pt>
                <c:pt idx="163247">
                  <c:v>-43.968499999999949</c:v>
                </c:pt>
                <c:pt idx="163248">
                  <c:v>-43.966499999999996</c:v>
                </c:pt>
                <c:pt idx="163249">
                  <c:v>-43.964499999999987</c:v>
                </c:pt>
                <c:pt idx="163250">
                  <c:v>-43.962499999999977</c:v>
                </c:pt>
                <c:pt idx="163251">
                  <c:v>-43.960499999999968</c:v>
                </c:pt>
                <c:pt idx="163252">
                  <c:v>-43.958499999999958</c:v>
                </c:pt>
                <c:pt idx="163253">
                  <c:v>-43.956500000000005</c:v>
                </c:pt>
                <c:pt idx="163254">
                  <c:v>-43.954499999999996</c:v>
                </c:pt>
                <c:pt idx="163255">
                  <c:v>-43.952499999999986</c:v>
                </c:pt>
                <c:pt idx="163256">
                  <c:v>-43.950499999999977</c:v>
                </c:pt>
                <c:pt idx="163257">
                  <c:v>-43.948499999999967</c:v>
                </c:pt>
                <c:pt idx="163258">
                  <c:v>-43.946499999999958</c:v>
                </c:pt>
                <c:pt idx="163259">
                  <c:v>-43.944500000000005</c:v>
                </c:pt>
                <c:pt idx="163260">
                  <c:v>-43.942499999999995</c:v>
                </c:pt>
                <c:pt idx="163261">
                  <c:v>-43.940499999999986</c:v>
                </c:pt>
                <c:pt idx="163262">
                  <c:v>-43.938499999999976</c:v>
                </c:pt>
                <c:pt idx="163263">
                  <c:v>-43.936499999999967</c:v>
                </c:pt>
                <c:pt idx="163264">
                  <c:v>-43.934499999999957</c:v>
                </c:pt>
                <c:pt idx="163265">
                  <c:v>-43.932500000000005</c:v>
                </c:pt>
                <c:pt idx="163266">
                  <c:v>-43.930499999999995</c:v>
                </c:pt>
                <c:pt idx="163267">
                  <c:v>-43.928499999999985</c:v>
                </c:pt>
                <c:pt idx="163268">
                  <c:v>-43.926499999999976</c:v>
                </c:pt>
                <c:pt idx="163269">
                  <c:v>-43.924499999999966</c:v>
                </c:pt>
                <c:pt idx="163270">
                  <c:v>-43.922499999999957</c:v>
                </c:pt>
                <c:pt idx="163271">
                  <c:v>-43.920500000000004</c:v>
                </c:pt>
                <c:pt idx="163272">
                  <c:v>-43.918499999999995</c:v>
                </c:pt>
                <c:pt idx="163273">
                  <c:v>-43.916499999999985</c:v>
                </c:pt>
                <c:pt idx="163274">
                  <c:v>-43.914499999999975</c:v>
                </c:pt>
                <c:pt idx="163275">
                  <c:v>-43.912499999999966</c:v>
                </c:pt>
                <c:pt idx="163276">
                  <c:v>-43.910499999999956</c:v>
                </c:pt>
                <c:pt idx="163277">
                  <c:v>-43.908500000000004</c:v>
                </c:pt>
                <c:pt idx="163278">
                  <c:v>-43.906499999999994</c:v>
                </c:pt>
                <c:pt idx="163279">
                  <c:v>-43.904499999999985</c:v>
                </c:pt>
                <c:pt idx="163280">
                  <c:v>-43.902499999999975</c:v>
                </c:pt>
                <c:pt idx="163281">
                  <c:v>-43.900499999999965</c:v>
                </c:pt>
                <c:pt idx="163282">
                  <c:v>-43.898499999999956</c:v>
                </c:pt>
                <c:pt idx="163283">
                  <c:v>-43.896500000000003</c:v>
                </c:pt>
                <c:pt idx="163284">
                  <c:v>-43.894499999999994</c:v>
                </c:pt>
                <c:pt idx="163285">
                  <c:v>-43.892499999999984</c:v>
                </c:pt>
                <c:pt idx="163286">
                  <c:v>-43.890499999999975</c:v>
                </c:pt>
                <c:pt idx="163287">
                  <c:v>-43.888499999999965</c:v>
                </c:pt>
                <c:pt idx="163288">
                  <c:v>-43.886499999999955</c:v>
                </c:pt>
                <c:pt idx="163289">
                  <c:v>-43.884500000000003</c:v>
                </c:pt>
                <c:pt idx="163290">
                  <c:v>-43.882499999999993</c:v>
                </c:pt>
                <c:pt idx="163291">
                  <c:v>-43.880499999999984</c:v>
                </c:pt>
                <c:pt idx="163292">
                  <c:v>-43.878499999999974</c:v>
                </c:pt>
                <c:pt idx="163293">
                  <c:v>-43.876499999999965</c:v>
                </c:pt>
                <c:pt idx="163294">
                  <c:v>-43.874499999999955</c:v>
                </c:pt>
                <c:pt idx="163295">
                  <c:v>-43.872500000000002</c:v>
                </c:pt>
                <c:pt idx="163296">
                  <c:v>-43.870499999999993</c:v>
                </c:pt>
                <c:pt idx="163297">
                  <c:v>-43.868499999999983</c:v>
                </c:pt>
                <c:pt idx="163298">
                  <c:v>-43.866499999999974</c:v>
                </c:pt>
                <c:pt idx="163299">
                  <c:v>-43.864499999999964</c:v>
                </c:pt>
                <c:pt idx="163300">
                  <c:v>-43.862499999999955</c:v>
                </c:pt>
                <c:pt idx="163301">
                  <c:v>-43.860500000000002</c:v>
                </c:pt>
                <c:pt idx="163302">
                  <c:v>-43.858499999999992</c:v>
                </c:pt>
                <c:pt idx="163303">
                  <c:v>-43.856499999999983</c:v>
                </c:pt>
                <c:pt idx="163304">
                  <c:v>-43.854499999999973</c:v>
                </c:pt>
                <c:pt idx="163305">
                  <c:v>-43.852499999999964</c:v>
                </c:pt>
                <c:pt idx="163306">
                  <c:v>-43.850499999999954</c:v>
                </c:pt>
                <c:pt idx="163307">
                  <c:v>-43.848500000000001</c:v>
                </c:pt>
                <c:pt idx="163308">
                  <c:v>-43.846499999999992</c:v>
                </c:pt>
                <c:pt idx="163309">
                  <c:v>-43.844499999999982</c:v>
                </c:pt>
                <c:pt idx="163310">
                  <c:v>-43.842499999999973</c:v>
                </c:pt>
                <c:pt idx="163311">
                  <c:v>-43.840499999999963</c:v>
                </c:pt>
                <c:pt idx="163312">
                  <c:v>-43.838499999999954</c:v>
                </c:pt>
                <c:pt idx="163313">
                  <c:v>-43.836500000000001</c:v>
                </c:pt>
                <c:pt idx="163314">
                  <c:v>-43.834499999999991</c:v>
                </c:pt>
                <c:pt idx="163315">
                  <c:v>-43.832499999999982</c:v>
                </c:pt>
                <c:pt idx="163316">
                  <c:v>-43.830499999999972</c:v>
                </c:pt>
                <c:pt idx="163317">
                  <c:v>-43.828499999999963</c:v>
                </c:pt>
                <c:pt idx="163318">
                  <c:v>-43.826499999999953</c:v>
                </c:pt>
                <c:pt idx="163319">
                  <c:v>-43.8245</c:v>
                </c:pt>
                <c:pt idx="163320">
                  <c:v>-43.822499999999991</c:v>
                </c:pt>
                <c:pt idx="163321">
                  <c:v>-43.820499999999981</c:v>
                </c:pt>
                <c:pt idx="163322">
                  <c:v>-43.818499999999972</c:v>
                </c:pt>
                <c:pt idx="163323">
                  <c:v>-43.816499999999962</c:v>
                </c:pt>
                <c:pt idx="163324">
                  <c:v>-43.814499999999953</c:v>
                </c:pt>
                <c:pt idx="163325">
                  <c:v>-43.8125</c:v>
                </c:pt>
                <c:pt idx="163326">
                  <c:v>-43.81049999999999</c:v>
                </c:pt>
                <c:pt idx="163327">
                  <c:v>-43.808499999999981</c:v>
                </c:pt>
                <c:pt idx="163328">
                  <c:v>-43.806499999999971</c:v>
                </c:pt>
                <c:pt idx="163329">
                  <c:v>-43.804499999999962</c:v>
                </c:pt>
                <c:pt idx="163330">
                  <c:v>-43.802499999999952</c:v>
                </c:pt>
                <c:pt idx="163331">
                  <c:v>-43.8005</c:v>
                </c:pt>
                <c:pt idx="163332">
                  <c:v>-43.79849999999999</c:v>
                </c:pt>
                <c:pt idx="163333">
                  <c:v>-43.79649999999998</c:v>
                </c:pt>
                <c:pt idx="163334">
                  <c:v>-43.794499999999971</c:v>
                </c:pt>
                <c:pt idx="163335">
                  <c:v>-43.792499999999961</c:v>
                </c:pt>
                <c:pt idx="163336">
                  <c:v>-43.790499999999952</c:v>
                </c:pt>
                <c:pt idx="163337">
                  <c:v>-43.788499999999999</c:v>
                </c:pt>
                <c:pt idx="163338">
                  <c:v>-43.78649999999999</c:v>
                </c:pt>
                <c:pt idx="163339">
                  <c:v>-43.78449999999998</c:v>
                </c:pt>
                <c:pt idx="163340">
                  <c:v>-43.78249999999997</c:v>
                </c:pt>
                <c:pt idx="163341">
                  <c:v>-43.780499999999961</c:v>
                </c:pt>
                <c:pt idx="163342">
                  <c:v>-43.778499999999951</c:v>
                </c:pt>
                <c:pt idx="163343">
                  <c:v>-43.776499999999999</c:v>
                </c:pt>
                <c:pt idx="163344">
                  <c:v>-43.774499999999989</c:v>
                </c:pt>
                <c:pt idx="163345">
                  <c:v>-43.77249999999998</c:v>
                </c:pt>
                <c:pt idx="163346">
                  <c:v>-43.77049999999997</c:v>
                </c:pt>
                <c:pt idx="163347">
                  <c:v>-43.76849999999996</c:v>
                </c:pt>
                <c:pt idx="163348">
                  <c:v>-43.766499999999951</c:v>
                </c:pt>
                <c:pt idx="163349">
                  <c:v>-43.764499999999998</c:v>
                </c:pt>
                <c:pt idx="163350">
                  <c:v>-43.762499999999989</c:v>
                </c:pt>
                <c:pt idx="163351">
                  <c:v>-43.760499999999979</c:v>
                </c:pt>
                <c:pt idx="163352">
                  <c:v>-43.75849999999997</c:v>
                </c:pt>
                <c:pt idx="163353">
                  <c:v>-43.75649999999996</c:v>
                </c:pt>
                <c:pt idx="163354">
                  <c:v>-43.75449999999995</c:v>
                </c:pt>
                <c:pt idx="163355">
                  <c:v>-43.752499999999998</c:v>
                </c:pt>
                <c:pt idx="163356">
                  <c:v>-43.750499999999988</c:v>
                </c:pt>
                <c:pt idx="163357">
                  <c:v>-43.748499999999979</c:v>
                </c:pt>
                <c:pt idx="163358">
                  <c:v>-43.746499999999969</c:v>
                </c:pt>
                <c:pt idx="163359">
                  <c:v>-43.74449999999996</c:v>
                </c:pt>
                <c:pt idx="163360">
                  <c:v>-43.74249999999995</c:v>
                </c:pt>
                <c:pt idx="163361">
                  <c:v>-43.740499999999997</c:v>
                </c:pt>
                <c:pt idx="163362">
                  <c:v>-43.738499999999988</c:v>
                </c:pt>
                <c:pt idx="163363">
                  <c:v>-43.736499999999978</c:v>
                </c:pt>
                <c:pt idx="163364">
                  <c:v>-43.734499999999969</c:v>
                </c:pt>
                <c:pt idx="163365">
                  <c:v>-43.732499999999959</c:v>
                </c:pt>
                <c:pt idx="163366">
                  <c:v>-43.73049999999995</c:v>
                </c:pt>
                <c:pt idx="163367">
                  <c:v>-43.728499999999997</c:v>
                </c:pt>
                <c:pt idx="163368">
                  <c:v>-43.726499999999987</c:v>
                </c:pt>
                <c:pt idx="163369">
                  <c:v>-43.724499999999978</c:v>
                </c:pt>
                <c:pt idx="163370">
                  <c:v>-43.722499999999968</c:v>
                </c:pt>
                <c:pt idx="163371">
                  <c:v>-43.720499999999959</c:v>
                </c:pt>
                <c:pt idx="163372">
                  <c:v>-43.718499999999949</c:v>
                </c:pt>
                <c:pt idx="163373">
                  <c:v>-43.716499999999996</c:v>
                </c:pt>
                <c:pt idx="163374">
                  <c:v>-43.714499999999987</c:v>
                </c:pt>
                <c:pt idx="163375">
                  <c:v>-43.712499999999977</c:v>
                </c:pt>
                <c:pt idx="163376">
                  <c:v>-43.710499999999968</c:v>
                </c:pt>
                <c:pt idx="163377">
                  <c:v>-43.708499999999958</c:v>
                </c:pt>
                <c:pt idx="163378">
                  <c:v>-43.706500000000005</c:v>
                </c:pt>
                <c:pt idx="163379">
                  <c:v>-43.704499999999996</c:v>
                </c:pt>
                <c:pt idx="163380">
                  <c:v>-43.702499999999986</c:v>
                </c:pt>
                <c:pt idx="163381">
                  <c:v>-43.700499999999977</c:v>
                </c:pt>
                <c:pt idx="163382">
                  <c:v>-43.698499999999967</c:v>
                </c:pt>
                <c:pt idx="163383">
                  <c:v>-43.696499999999958</c:v>
                </c:pt>
                <c:pt idx="163384">
                  <c:v>-43.694500000000005</c:v>
                </c:pt>
                <c:pt idx="163385">
                  <c:v>-43.692499999999995</c:v>
                </c:pt>
                <c:pt idx="163386">
                  <c:v>-43.690499999999986</c:v>
                </c:pt>
                <c:pt idx="163387">
                  <c:v>-43.688499999999976</c:v>
                </c:pt>
                <c:pt idx="163388">
                  <c:v>-43.686499999999967</c:v>
                </c:pt>
                <c:pt idx="163389">
                  <c:v>-43.684499999999957</c:v>
                </c:pt>
                <c:pt idx="163390">
                  <c:v>-43.682500000000005</c:v>
                </c:pt>
                <c:pt idx="163391">
                  <c:v>-43.680499999999995</c:v>
                </c:pt>
                <c:pt idx="163392">
                  <c:v>-43.678499999999985</c:v>
                </c:pt>
                <c:pt idx="163393">
                  <c:v>-43.676499999999976</c:v>
                </c:pt>
                <c:pt idx="163394">
                  <c:v>-43.674499999999966</c:v>
                </c:pt>
                <c:pt idx="163395">
                  <c:v>-43.672499999999957</c:v>
                </c:pt>
                <c:pt idx="163396">
                  <c:v>-43.670500000000004</c:v>
                </c:pt>
                <c:pt idx="163397">
                  <c:v>-43.668499999999995</c:v>
                </c:pt>
                <c:pt idx="163398">
                  <c:v>-43.666499999999985</c:v>
                </c:pt>
                <c:pt idx="163399">
                  <c:v>-43.664499999999975</c:v>
                </c:pt>
                <c:pt idx="163400">
                  <c:v>-43.662499999999966</c:v>
                </c:pt>
                <c:pt idx="163401">
                  <c:v>-43.660499999999956</c:v>
                </c:pt>
                <c:pt idx="163402">
                  <c:v>-43.658500000000004</c:v>
                </c:pt>
                <c:pt idx="163403">
                  <c:v>-43.656499999999994</c:v>
                </c:pt>
                <c:pt idx="163404">
                  <c:v>-43.654499999999985</c:v>
                </c:pt>
                <c:pt idx="163405">
                  <c:v>-43.652499999999975</c:v>
                </c:pt>
                <c:pt idx="163406">
                  <c:v>-43.650499999999965</c:v>
                </c:pt>
                <c:pt idx="163407">
                  <c:v>-43.648499999999956</c:v>
                </c:pt>
                <c:pt idx="163408">
                  <c:v>-43.646500000000003</c:v>
                </c:pt>
                <c:pt idx="163409">
                  <c:v>-43.644499999999994</c:v>
                </c:pt>
                <c:pt idx="163410">
                  <c:v>-43.642499999999984</c:v>
                </c:pt>
                <c:pt idx="163411">
                  <c:v>-43.640499999999975</c:v>
                </c:pt>
                <c:pt idx="163412">
                  <c:v>-43.638499999999965</c:v>
                </c:pt>
                <c:pt idx="163413">
                  <c:v>-43.636499999999955</c:v>
                </c:pt>
                <c:pt idx="163414">
                  <c:v>-43.634500000000003</c:v>
                </c:pt>
                <c:pt idx="163415">
                  <c:v>-43.632499999999993</c:v>
                </c:pt>
                <c:pt idx="163416">
                  <c:v>-43.630499999999984</c:v>
                </c:pt>
                <c:pt idx="163417">
                  <c:v>-43.628499999999974</c:v>
                </c:pt>
                <c:pt idx="163418">
                  <c:v>-43.626499999999965</c:v>
                </c:pt>
                <c:pt idx="163419">
                  <c:v>-43.624499999999955</c:v>
                </c:pt>
                <c:pt idx="163420">
                  <c:v>-43.622500000000002</c:v>
                </c:pt>
                <c:pt idx="163421">
                  <c:v>-43.620499999999993</c:v>
                </c:pt>
                <c:pt idx="163422">
                  <c:v>-43.618499999999983</c:v>
                </c:pt>
                <c:pt idx="163423">
                  <c:v>-43.616499999999974</c:v>
                </c:pt>
                <c:pt idx="163424">
                  <c:v>-43.614499999999964</c:v>
                </c:pt>
                <c:pt idx="163425">
                  <c:v>-43.612499999999955</c:v>
                </c:pt>
                <c:pt idx="163426">
                  <c:v>-43.610500000000002</c:v>
                </c:pt>
                <c:pt idx="163427">
                  <c:v>-43.608499999999992</c:v>
                </c:pt>
                <c:pt idx="163428">
                  <c:v>-43.606499999999983</c:v>
                </c:pt>
                <c:pt idx="163429">
                  <c:v>-43.604499999999973</c:v>
                </c:pt>
                <c:pt idx="163430">
                  <c:v>-43.602499999999964</c:v>
                </c:pt>
                <c:pt idx="163431">
                  <c:v>-43.600499999999954</c:v>
                </c:pt>
                <c:pt idx="163432">
                  <c:v>-43.598500000000001</c:v>
                </c:pt>
                <c:pt idx="163433">
                  <c:v>-43.596499999999992</c:v>
                </c:pt>
                <c:pt idx="163434">
                  <c:v>-43.594499999999982</c:v>
                </c:pt>
                <c:pt idx="163435">
                  <c:v>-43.592499999999973</c:v>
                </c:pt>
                <c:pt idx="163436">
                  <c:v>-43.590499999999963</c:v>
                </c:pt>
                <c:pt idx="163437">
                  <c:v>-43.588499999999954</c:v>
                </c:pt>
                <c:pt idx="163438">
                  <c:v>-43.586500000000001</c:v>
                </c:pt>
                <c:pt idx="163439">
                  <c:v>-43.584499999999991</c:v>
                </c:pt>
                <c:pt idx="163440">
                  <c:v>-43.582499999999982</c:v>
                </c:pt>
                <c:pt idx="163441">
                  <c:v>-43.580499999999972</c:v>
                </c:pt>
                <c:pt idx="163442">
                  <c:v>-43.578499999999963</c:v>
                </c:pt>
                <c:pt idx="163443">
                  <c:v>-43.576499999999953</c:v>
                </c:pt>
                <c:pt idx="163444">
                  <c:v>-43.5745</c:v>
                </c:pt>
                <c:pt idx="163445">
                  <c:v>-43.572499999999991</c:v>
                </c:pt>
                <c:pt idx="163446">
                  <c:v>-43.570499999999981</c:v>
                </c:pt>
                <c:pt idx="163447">
                  <c:v>-43.568499999999972</c:v>
                </c:pt>
                <c:pt idx="163448">
                  <c:v>-43.566499999999962</c:v>
                </c:pt>
                <c:pt idx="163449">
                  <c:v>-43.564499999999953</c:v>
                </c:pt>
                <c:pt idx="163450">
                  <c:v>-43.5625</c:v>
                </c:pt>
                <c:pt idx="163451">
                  <c:v>-43.56049999999999</c:v>
                </c:pt>
                <c:pt idx="163452">
                  <c:v>-43.558499999999981</c:v>
                </c:pt>
                <c:pt idx="163453">
                  <c:v>-43.556499999999971</c:v>
                </c:pt>
                <c:pt idx="163454">
                  <c:v>-43.554499999999962</c:v>
                </c:pt>
                <c:pt idx="163455">
                  <c:v>-43.552499999999952</c:v>
                </c:pt>
                <c:pt idx="163456">
                  <c:v>-43.5505</c:v>
                </c:pt>
                <c:pt idx="163457">
                  <c:v>-43.54849999999999</c:v>
                </c:pt>
                <c:pt idx="163458">
                  <c:v>-43.54649999999998</c:v>
                </c:pt>
                <c:pt idx="163459">
                  <c:v>-43.544499999999971</c:v>
                </c:pt>
                <c:pt idx="163460">
                  <c:v>-43.542499999999961</c:v>
                </c:pt>
                <c:pt idx="163461">
                  <c:v>-43.540499999999952</c:v>
                </c:pt>
                <c:pt idx="163462">
                  <c:v>-43.538499999999999</c:v>
                </c:pt>
                <c:pt idx="163463">
                  <c:v>-43.53649999999999</c:v>
                </c:pt>
                <c:pt idx="163464">
                  <c:v>-43.53449999999998</c:v>
                </c:pt>
                <c:pt idx="163465">
                  <c:v>-43.53249999999997</c:v>
                </c:pt>
                <c:pt idx="163466">
                  <c:v>-43.530499999999961</c:v>
                </c:pt>
                <c:pt idx="163467">
                  <c:v>-43.528499999999951</c:v>
                </c:pt>
                <c:pt idx="163468">
                  <c:v>-43.526499999999999</c:v>
                </c:pt>
                <c:pt idx="163469">
                  <c:v>-43.524499999999989</c:v>
                </c:pt>
                <c:pt idx="163470">
                  <c:v>-43.52249999999998</c:v>
                </c:pt>
                <c:pt idx="163471">
                  <c:v>-43.52049999999997</c:v>
                </c:pt>
                <c:pt idx="163472">
                  <c:v>-43.51849999999996</c:v>
                </c:pt>
                <c:pt idx="163473">
                  <c:v>-43.516499999999951</c:v>
                </c:pt>
                <c:pt idx="163474">
                  <c:v>-43.514499999999998</c:v>
                </c:pt>
                <c:pt idx="163475">
                  <c:v>-43.512499999999989</c:v>
                </c:pt>
                <c:pt idx="163476">
                  <c:v>-43.510499999999979</c:v>
                </c:pt>
                <c:pt idx="163477">
                  <c:v>-43.50849999999997</c:v>
                </c:pt>
                <c:pt idx="163478">
                  <c:v>-43.50649999999996</c:v>
                </c:pt>
                <c:pt idx="163479">
                  <c:v>-43.50449999999995</c:v>
                </c:pt>
                <c:pt idx="163480">
                  <c:v>-43.502499999999998</c:v>
                </c:pt>
                <c:pt idx="163481">
                  <c:v>-43.500499999999988</c:v>
                </c:pt>
                <c:pt idx="163482">
                  <c:v>-43.498499999999979</c:v>
                </c:pt>
                <c:pt idx="163483">
                  <c:v>-43.496499999999969</c:v>
                </c:pt>
                <c:pt idx="163484">
                  <c:v>-43.49449999999996</c:v>
                </c:pt>
                <c:pt idx="163485">
                  <c:v>-43.49249999999995</c:v>
                </c:pt>
                <c:pt idx="163486">
                  <c:v>-43.490499999999997</c:v>
                </c:pt>
                <c:pt idx="163487">
                  <c:v>-43.488499999999988</c:v>
                </c:pt>
                <c:pt idx="163488">
                  <c:v>-43.486499999999978</c:v>
                </c:pt>
                <c:pt idx="163489">
                  <c:v>-43.484499999999969</c:v>
                </c:pt>
                <c:pt idx="163490">
                  <c:v>-43.482499999999959</c:v>
                </c:pt>
                <c:pt idx="163491">
                  <c:v>-43.48049999999995</c:v>
                </c:pt>
                <c:pt idx="163492">
                  <c:v>-43.478499999999997</c:v>
                </c:pt>
                <c:pt idx="163493">
                  <c:v>-43.476499999999987</c:v>
                </c:pt>
                <c:pt idx="163494">
                  <c:v>-43.474499999999978</c:v>
                </c:pt>
                <c:pt idx="163495">
                  <c:v>-43.472499999999968</c:v>
                </c:pt>
                <c:pt idx="163496">
                  <c:v>-43.470499999999959</c:v>
                </c:pt>
                <c:pt idx="163497">
                  <c:v>-43.468499999999949</c:v>
                </c:pt>
                <c:pt idx="163498">
                  <c:v>-43.466499999999996</c:v>
                </c:pt>
                <c:pt idx="163499">
                  <c:v>-43.464499999999987</c:v>
                </c:pt>
                <c:pt idx="163500">
                  <c:v>-43.462499999999977</c:v>
                </c:pt>
                <c:pt idx="163501">
                  <c:v>-43.460499999999968</c:v>
                </c:pt>
                <c:pt idx="163502">
                  <c:v>-43.458499999999958</c:v>
                </c:pt>
                <c:pt idx="163503">
                  <c:v>-43.456500000000005</c:v>
                </c:pt>
                <c:pt idx="163504">
                  <c:v>-43.454499999999996</c:v>
                </c:pt>
                <c:pt idx="163505">
                  <c:v>-43.452499999999986</c:v>
                </c:pt>
                <c:pt idx="163506">
                  <c:v>-43.450499999999977</c:v>
                </c:pt>
                <c:pt idx="163507">
                  <c:v>-43.448499999999967</c:v>
                </c:pt>
                <c:pt idx="163508">
                  <c:v>-43.446499999999958</c:v>
                </c:pt>
                <c:pt idx="163509">
                  <c:v>-43.444500000000005</c:v>
                </c:pt>
                <c:pt idx="163510">
                  <c:v>-43.442499999999995</c:v>
                </c:pt>
                <c:pt idx="163511">
                  <c:v>-43.440499999999986</c:v>
                </c:pt>
                <c:pt idx="163512">
                  <c:v>-43.438499999999976</c:v>
                </c:pt>
                <c:pt idx="163513">
                  <c:v>-43.436499999999967</c:v>
                </c:pt>
                <c:pt idx="163514">
                  <c:v>-43.434499999999957</c:v>
                </c:pt>
                <c:pt idx="163515">
                  <c:v>-43.432500000000005</c:v>
                </c:pt>
                <c:pt idx="163516">
                  <c:v>-43.430499999999995</c:v>
                </c:pt>
                <c:pt idx="163517">
                  <c:v>-43.428499999999985</c:v>
                </c:pt>
                <c:pt idx="163518">
                  <c:v>-43.426499999999976</c:v>
                </c:pt>
                <c:pt idx="163519">
                  <c:v>-43.424499999999966</c:v>
                </c:pt>
                <c:pt idx="163520">
                  <c:v>-43.422499999999957</c:v>
                </c:pt>
                <c:pt idx="163521">
                  <c:v>-43.420500000000004</c:v>
                </c:pt>
                <c:pt idx="163522">
                  <c:v>-43.418499999999995</c:v>
                </c:pt>
                <c:pt idx="163523">
                  <c:v>-43.416499999999985</c:v>
                </c:pt>
                <c:pt idx="163524">
                  <c:v>-43.414499999999975</c:v>
                </c:pt>
                <c:pt idx="163525">
                  <c:v>-43.412499999999966</c:v>
                </c:pt>
                <c:pt idx="163526">
                  <c:v>-43.410499999999956</c:v>
                </c:pt>
                <c:pt idx="163527">
                  <c:v>-43.408500000000004</c:v>
                </c:pt>
                <c:pt idx="163528">
                  <c:v>-43.406499999999994</c:v>
                </c:pt>
                <c:pt idx="163529">
                  <c:v>-43.404499999999985</c:v>
                </c:pt>
                <c:pt idx="163530">
                  <c:v>-43.402499999999975</c:v>
                </c:pt>
                <c:pt idx="163531">
                  <c:v>-43.400499999999965</c:v>
                </c:pt>
                <c:pt idx="163532">
                  <c:v>-43.398499999999956</c:v>
                </c:pt>
                <c:pt idx="163533">
                  <c:v>-43.396500000000003</c:v>
                </c:pt>
                <c:pt idx="163534">
                  <c:v>-43.394499999999994</c:v>
                </c:pt>
                <c:pt idx="163535">
                  <c:v>-43.392499999999984</c:v>
                </c:pt>
                <c:pt idx="163536">
                  <c:v>-43.390499999999975</c:v>
                </c:pt>
                <c:pt idx="163537">
                  <c:v>-43.388499999999965</c:v>
                </c:pt>
                <c:pt idx="163538">
                  <c:v>-43.386499999999955</c:v>
                </c:pt>
                <c:pt idx="163539">
                  <c:v>-43.384500000000003</c:v>
                </c:pt>
                <c:pt idx="163540">
                  <c:v>-43.382499999999993</c:v>
                </c:pt>
                <c:pt idx="163541">
                  <c:v>-43.380499999999984</c:v>
                </c:pt>
                <c:pt idx="163542">
                  <c:v>-43.378499999999974</c:v>
                </c:pt>
                <c:pt idx="163543">
                  <c:v>-43.376499999999965</c:v>
                </c:pt>
                <c:pt idx="163544">
                  <c:v>-43.374499999999955</c:v>
                </c:pt>
                <c:pt idx="163545">
                  <c:v>-43.372500000000002</c:v>
                </c:pt>
                <c:pt idx="163546">
                  <c:v>-43.370499999999993</c:v>
                </c:pt>
                <c:pt idx="163547">
                  <c:v>-43.368499999999983</c:v>
                </c:pt>
                <c:pt idx="163548">
                  <c:v>-43.366499999999974</c:v>
                </c:pt>
                <c:pt idx="163549">
                  <c:v>-43.364499999999964</c:v>
                </c:pt>
                <c:pt idx="163550">
                  <c:v>-43.362499999999955</c:v>
                </c:pt>
                <c:pt idx="163551">
                  <c:v>-43.360500000000002</c:v>
                </c:pt>
                <c:pt idx="163552">
                  <c:v>-43.358499999999992</c:v>
                </c:pt>
                <c:pt idx="163553">
                  <c:v>-43.356499999999983</c:v>
                </c:pt>
                <c:pt idx="163554">
                  <c:v>-43.354499999999973</c:v>
                </c:pt>
                <c:pt idx="163555">
                  <c:v>-43.352499999999964</c:v>
                </c:pt>
                <c:pt idx="163556">
                  <c:v>-43.350499999999954</c:v>
                </c:pt>
                <c:pt idx="163557">
                  <c:v>-43.348500000000001</c:v>
                </c:pt>
                <c:pt idx="163558">
                  <c:v>-43.346499999999992</c:v>
                </c:pt>
                <c:pt idx="163559">
                  <c:v>-43.344499999999982</c:v>
                </c:pt>
                <c:pt idx="163560">
                  <c:v>-43.342499999999973</c:v>
                </c:pt>
                <c:pt idx="163561">
                  <c:v>-43.340499999999963</c:v>
                </c:pt>
                <c:pt idx="163562">
                  <c:v>-43.338499999999954</c:v>
                </c:pt>
                <c:pt idx="163563">
                  <c:v>-43.336500000000001</c:v>
                </c:pt>
                <c:pt idx="163564">
                  <c:v>-43.334499999999991</c:v>
                </c:pt>
                <c:pt idx="163565">
                  <c:v>-43.332499999999982</c:v>
                </c:pt>
                <c:pt idx="163566">
                  <c:v>-43.330499999999972</c:v>
                </c:pt>
                <c:pt idx="163567">
                  <c:v>-43.328499999999963</c:v>
                </c:pt>
                <c:pt idx="163568">
                  <c:v>-43.326499999999953</c:v>
                </c:pt>
                <c:pt idx="163569">
                  <c:v>-43.3245</c:v>
                </c:pt>
                <c:pt idx="163570">
                  <c:v>-43.322499999999991</c:v>
                </c:pt>
                <c:pt idx="163571">
                  <c:v>-43.320499999999981</c:v>
                </c:pt>
                <c:pt idx="163572">
                  <c:v>-43.318499999999972</c:v>
                </c:pt>
                <c:pt idx="163573">
                  <c:v>-43.316499999999962</c:v>
                </c:pt>
                <c:pt idx="163574">
                  <c:v>-43.314499999999953</c:v>
                </c:pt>
                <c:pt idx="163575">
                  <c:v>-43.3125</c:v>
                </c:pt>
                <c:pt idx="163576">
                  <c:v>-43.31049999999999</c:v>
                </c:pt>
                <c:pt idx="163577">
                  <c:v>-43.308499999999981</c:v>
                </c:pt>
                <c:pt idx="163578">
                  <c:v>-43.306499999999971</c:v>
                </c:pt>
                <c:pt idx="163579">
                  <c:v>-43.304499999999962</c:v>
                </c:pt>
                <c:pt idx="163580">
                  <c:v>-43.302499999999952</c:v>
                </c:pt>
                <c:pt idx="163581">
                  <c:v>-43.3005</c:v>
                </c:pt>
                <c:pt idx="163582">
                  <c:v>-43.29849999999999</c:v>
                </c:pt>
                <c:pt idx="163583">
                  <c:v>-43.29649999999998</c:v>
                </c:pt>
                <c:pt idx="163584">
                  <c:v>-43.294499999999971</c:v>
                </c:pt>
                <c:pt idx="163585">
                  <c:v>-43.292499999999961</c:v>
                </c:pt>
                <c:pt idx="163586">
                  <c:v>-43.290499999999952</c:v>
                </c:pt>
                <c:pt idx="163587">
                  <c:v>-43.288499999999999</c:v>
                </c:pt>
                <c:pt idx="163588">
                  <c:v>-43.28649999999999</c:v>
                </c:pt>
                <c:pt idx="163589">
                  <c:v>-43.28449999999998</c:v>
                </c:pt>
                <c:pt idx="163590">
                  <c:v>-43.28249999999997</c:v>
                </c:pt>
                <c:pt idx="163591">
                  <c:v>-43.280499999999961</c:v>
                </c:pt>
                <c:pt idx="163592">
                  <c:v>-43.278499999999951</c:v>
                </c:pt>
                <c:pt idx="163593">
                  <c:v>-43.276499999999999</c:v>
                </c:pt>
                <c:pt idx="163594">
                  <c:v>-43.274499999999989</c:v>
                </c:pt>
                <c:pt idx="163595">
                  <c:v>-43.27249999999998</c:v>
                </c:pt>
                <c:pt idx="163596">
                  <c:v>-43.27049999999997</c:v>
                </c:pt>
                <c:pt idx="163597">
                  <c:v>-43.26849999999996</c:v>
                </c:pt>
                <c:pt idx="163598">
                  <c:v>-43.266499999999951</c:v>
                </c:pt>
                <c:pt idx="163599">
                  <c:v>-43.264499999999998</c:v>
                </c:pt>
                <c:pt idx="163600">
                  <c:v>-43.262499999999989</c:v>
                </c:pt>
                <c:pt idx="163601">
                  <c:v>-43.260499999999979</c:v>
                </c:pt>
                <c:pt idx="163602">
                  <c:v>-43.25849999999997</c:v>
                </c:pt>
                <c:pt idx="163603">
                  <c:v>-43.25649999999996</c:v>
                </c:pt>
                <c:pt idx="163604">
                  <c:v>-43.25449999999995</c:v>
                </c:pt>
                <c:pt idx="163605">
                  <c:v>-43.252499999999998</c:v>
                </c:pt>
                <c:pt idx="163606">
                  <c:v>-43.250499999999988</c:v>
                </c:pt>
                <c:pt idx="163607">
                  <c:v>-43.248499999999979</c:v>
                </c:pt>
                <c:pt idx="163608">
                  <c:v>-43.246499999999969</c:v>
                </c:pt>
                <c:pt idx="163609">
                  <c:v>-43.24449999999996</c:v>
                </c:pt>
                <c:pt idx="163610">
                  <c:v>-43.24249999999995</c:v>
                </c:pt>
                <c:pt idx="163611">
                  <c:v>-43.240499999999997</c:v>
                </c:pt>
                <c:pt idx="163612">
                  <c:v>-43.238499999999988</c:v>
                </c:pt>
                <c:pt idx="163613">
                  <c:v>-43.236499999999978</c:v>
                </c:pt>
                <c:pt idx="163614">
                  <c:v>-43.234499999999969</c:v>
                </c:pt>
                <c:pt idx="163615">
                  <c:v>-43.232499999999959</c:v>
                </c:pt>
                <c:pt idx="163616">
                  <c:v>-43.23049999999995</c:v>
                </c:pt>
                <c:pt idx="163617">
                  <c:v>-43.228499999999997</c:v>
                </c:pt>
                <c:pt idx="163618">
                  <c:v>-43.226499999999987</c:v>
                </c:pt>
                <c:pt idx="163619">
                  <c:v>-43.224499999999978</c:v>
                </c:pt>
                <c:pt idx="163620">
                  <c:v>-43.222499999999968</c:v>
                </c:pt>
                <c:pt idx="163621">
                  <c:v>-43.220499999999959</c:v>
                </c:pt>
                <c:pt idx="163622">
                  <c:v>-43.218499999999949</c:v>
                </c:pt>
                <c:pt idx="163623">
                  <c:v>-43.216499999999996</c:v>
                </c:pt>
                <c:pt idx="163624">
                  <c:v>-43.214499999999987</c:v>
                </c:pt>
                <c:pt idx="163625">
                  <c:v>-43.212499999999977</c:v>
                </c:pt>
                <c:pt idx="163626">
                  <c:v>-43.210499999999968</c:v>
                </c:pt>
                <c:pt idx="163627">
                  <c:v>-43.208499999999958</c:v>
                </c:pt>
                <c:pt idx="163628">
                  <c:v>-43.206500000000005</c:v>
                </c:pt>
                <c:pt idx="163629">
                  <c:v>-43.204499999999996</c:v>
                </c:pt>
                <c:pt idx="163630">
                  <c:v>-43.202499999999986</c:v>
                </c:pt>
                <c:pt idx="163631">
                  <c:v>-43.200499999999977</c:v>
                </c:pt>
                <c:pt idx="163632">
                  <c:v>-43.198499999999967</c:v>
                </c:pt>
                <c:pt idx="163633">
                  <c:v>-43.196499999999958</c:v>
                </c:pt>
                <c:pt idx="163634">
                  <c:v>-43.194500000000005</c:v>
                </c:pt>
                <c:pt idx="163635">
                  <c:v>-43.192499999999995</c:v>
                </c:pt>
                <c:pt idx="163636">
                  <c:v>-43.190499999999986</c:v>
                </c:pt>
                <c:pt idx="163637">
                  <c:v>-43.188499999999976</c:v>
                </c:pt>
                <c:pt idx="163638">
                  <c:v>-43.186499999999967</c:v>
                </c:pt>
                <c:pt idx="163639">
                  <c:v>-43.184499999999957</c:v>
                </c:pt>
                <c:pt idx="163640">
                  <c:v>-43.182500000000005</c:v>
                </c:pt>
                <c:pt idx="163641">
                  <c:v>-43.180499999999995</c:v>
                </c:pt>
                <c:pt idx="163642">
                  <c:v>-43.178499999999985</c:v>
                </c:pt>
                <c:pt idx="163643">
                  <c:v>-43.176499999999976</c:v>
                </c:pt>
                <c:pt idx="163644">
                  <c:v>-43.174499999999966</c:v>
                </c:pt>
                <c:pt idx="163645">
                  <c:v>-43.172499999999957</c:v>
                </c:pt>
                <c:pt idx="163646">
                  <c:v>-43.170500000000004</c:v>
                </c:pt>
                <c:pt idx="163647">
                  <c:v>-43.168499999999995</c:v>
                </c:pt>
                <c:pt idx="163648">
                  <c:v>-43.166499999999985</c:v>
                </c:pt>
                <c:pt idx="163649">
                  <c:v>-43.164499999999975</c:v>
                </c:pt>
                <c:pt idx="163650">
                  <c:v>-43.162499999999966</c:v>
                </c:pt>
                <c:pt idx="163651">
                  <c:v>-43.160499999999956</c:v>
                </c:pt>
                <c:pt idx="163652">
                  <c:v>-43.158500000000004</c:v>
                </c:pt>
                <c:pt idx="163653">
                  <c:v>-43.156499999999994</c:v>
                </c:pt>
                <c:pt idx="163654">
                  <c:v>-43.154499999999985</c:v>
                </c:pt>
                <c:pt idx="163655">
                  <c:v>-43.152499999999975</c:v>
                </c:pt>
                <c:pt idx="163656">
                  <c:v>-43.150499999999965</c:v>
                </c:pt>
                <c:pt idx="163657">
                  <c:v>-43.148499999999956</c:v>
                </c:pt>
                <c:pt idx="163658">
                  <c:v>-43.146500000000003</c:v>
                </c:pt>
                <c:pt idx="163659">
                  <c:v>-43.144499999999994</c:v>
                </c:pt>
                <c:pt idx="163660">
                  <c:v>-43.142499999999984</c:v>
                </c:pt>
                <c:pt idx="163661">
                  <c:v>-43.140499999999975</c:v>
                </c:pt>
                <c:pt idx="163662">
                  <c:v>-43.138499999999965</c:v>
                </c:pt>
                <c:pt idx="163663">
                  <c:v>-43.136499999999955</c:v>
                </c:pt>
                <c:pt idx="163664">
                  <c:v>-43.134500000000003</c:v>
                </c:pt>
                <c:pt idx="163665">
                  <c:v>-43.132499999999993</c:v>
                </c:pt>
                <c:pt idx="163666">
                  <c:v>-43.130499999999984</c:v>
                </c:pt>
                <c:pt idx="163667">
                  <c:v>-43.128499999999974</c:v>
                </c:pt>
                <c:pt idx="163668">
                  <c:v>-43.126499999999965</c:v>
                </c:pt>
                <c:pt idx="163669">
                  <c:v>-43.124499999999955</c:v>
                </c:pt>
                <c:pt idx="163670">
                  <c:v>-43.122500000000002</c:v>
                </c:pt>
                <c:pt idx="163671">
                  <c:v>-43.120499999999993</c:v>
                </c:pt>
                <c:pt idx="163672">
                  <c:v>-43.118499999999983</c:v>
                </c:pt>
                <c:pt idx="163673">
                  <c:v>-43.116499999999974</c:v>
                </c:pt>
                <c:pt idx="163674">
                  <c:v>-43.114499999999964</c:v>
                </c:pt>
                <c:pt idx="163675">
                  <c:v>-43.112499999999955</c:v>
                </c:pt>
                <c:pt idx="163676">
                  <c:v>-43.110500000000002</c:v>
                </c:pt>
                <c:pt idx="163677">
                  <c:v>-43.108499999999992</c:v>
                </c:pt>
                <c:pt idx="163678">
                  <c:v>-43.106499999999983</c:v>
                </c:pt>
                <c:pt idx="163679">
                  <c:v>-43.104499999999973</c:v>
                </c:pt>
                <c:pt idx="163680">
                  <c:v>-43.102499999999964</c:v>
                </c:pt>
                <c:pt idx="163681">
                  <c:v>-43.100499999999954</c:v>
                </c:pt>
                <c:pt idx="163682">
                  <c:v>-43.098500000000001</c:v>
                </c:pt>
                <c:pt idx="163683">
                  <c:v>-43.096499999999992</c:v>
                </c:pt>
                <c:pt idx="163684">
                  <c:v>-43.094499999999982</c:v>
                </c:pt>
                <c:pt idx="163685">
                  <c:v>-43.092499999999973</c:v>
                </c:pt>
                <c:pt idx="163686">
                  <c:v>-43.090499999999963</c:v>
                </c:pt>
                <c:pt idx="163687">
                  <c:v>-43.088499999999954</c:v>
                </c:pt>
                <c:pt idx="163688">
                  <c:v>-43.086500000000001</c:v>
                </c:pt>
                <c:pt idx="163689">
                  <c:v>-43.084499999999991</c:v>
                </c:pt>
                <c:pt idx="163690">
                  <c:v>-43.082499999999982</c:v>
                </c:pt>
                <c:pt idx="163691">
                  <c:v>-43.080499999999972</c:v>
                </c:pt>
                <c:pt idx="163692">
                  <c:v>-43.078499999999963</c:v>
                </c:pt>
                <c:pt idx="163693">
                  <c:v>-43.076499999999953</c:v>
                </c:pt>
                <c:pt idx="163694">
                  <c:v>-43.0745</c:v>
                </c:pt>
                <c:pt idx="163695">
                  <c:v>-43.072499999999991</c:v>
                </c:pt>
                <c:pt idx="163696">
                  <c:v>-43.070499999999981</c:v>
                </c:pt>
                <c:pt idx="163697">
                  <c:v>-43.068499999999972</c:v>
                </c:pt>
                <c:pt idx="163698">
                  <c:v>-43.066499999999962</c:v>
                </c:pt>
                <c:pt idx="163699">
                  <c:v>-43.064499999999953</c:v>
                </c:pt>
                <c:pt idx="163700">
                  <c:v>-43.0625</c:v>
                </c:pt>
                <c:pt idx="163701">
                  <c:v>-43.06049999999999</c:v>
                </c:pt>
                <c:pt idx="163702">
                  <c:v>-43.058499999999981</c:v>
                </c:pt>
                <c:pt idx="163703">
                  <c:v>-43.056499999999971</c:v>
                </c:pt>
                <c:pt idx="163704">
                  <c:v>-43.054499999999962</c:v>
                </c:pt>
                <c:pt idx="163705">
                  <c:v>-43.052499999999952</c:v>
                </c:pt>
                <c:pt idx="163706">
                  <c:v>-43.0505</c:v>
                </c:pt>
                <c:pt idx="163707">
                  <c:v>-43.04849999999999</c:v>
                </c:pt>
                <c:pt idx="163708">
                  <c:v>-43.04649999999998</c:v>
                </c:pt>
                <c:pt idx="163709">
                  <c:v>-43.044499999999971</c:v>
                </c:pt>
                <c:pt idx="163710">
                  <c:v>-43.042499999999961</c:v>
                </c:pt>
                <c:pt idx="163711">
                  <c:v>-43.040499999999952</c:v>
                </c:pt>
                <c:pt idx="163712">
                  <c:v>-43.038499999999999</c:v>
                </c:pt>
                <c:pt idx="163713">
                  <c:v>-43.03649999999999</c:v>
                </c:pt>
                <c:pt idx="163714">
                  <c:v>-43.03449999999998</c:v>
                </c:pt>
                <c:pt idx="163715">
                  <c:v>-43.03249999999997</c:v>
                </c:pt>
                <c:pt idx="163716">
                  <c:v>-43.030499999999961</c:v>
                </c:pt>
                <c:pt idx="163717">
                  <c:v>-43.028499999999951</c:v>
                </c:pt>
                <c:pt idx="163718">
                  <c:v>-43.026499999999999</c:v>
                </c:pt>
                <c:pt idx="163719">
                  <c:v>-43.024499999999989</c:v>
                </c:pt>
                <c:pt idx="163720">
                  <c:v>-43.02249999999998</c:v>
                </c:pt>
                <c:pt idx="163721">
                  <c:v>-43.02049999999997</c:v>
                </c:pt>
                <c:pt idx="163722">
                  <c:v>-43.01849999999996</c:v>
                </c:pt>
                <c:pt idx="163723">
                  <c:v>-43.016499999999951</c:v>
                </c:pt>
                <c:pt idx="163724">
                  <c:v>-43.014499999999998</c:v>
                </c:pt>
                <c:pt idx="163725">
                  <c:v>-43.012499999999989</c:v>
                </c:pt>
                <c:pt idx="163726">
                  <c:v>-43.010499999999979</c:v>
                </c:pt>
                <c:pt idx="163727">
                  <c:v>-43.00849999999997</c:v>
                </c:pt>
                <c:pt idx="163728">
                  <c:v>-43.00649999999996</c:v>
                </c:pt>
                <c:pt idx="163729">
                  <c:v>-43.00449999999995</c:v>
                </c:pt>
                <c:pt idx="163730">
                  <c:v>-43.002499999999998</c:v>
                </c:pt>
                <c:pt idx="163731">
                  <c:v>-43.000499999999988</c:v>
                </c:pt>
                <c:pt idx="163732">
                  <c:v>-42.998499999999979</c:v>
                </c:pt>
                <c:pt idx="163733">
                  <c:v>-42.996499999999969</c:v>
                </c:pt>
                <c:pt idx="163734">
                  <c:v>-42.99449999999996</c:v>
                </c:pt>
                <c:pt idx="163735">
                  <c:v>-42.99249999999995</c:v>
                </c:pt>
                <c:pt idx="163736">
                  <c:v>-42.990499999999997</c:v>
                </c:pt>
                <c:pt idx="163737">
                  <c:v>-42.988499999999988</c:v>
                </c:pt>
                <c:pt idx="163738">
                  <c:v>-42.986499999999978</c:v>
                </c:pt>
                <c:pt idx="163739">
                  <c:v>-42.984499999999969</c:v>
                </c:pt>
                <c:pt idx="163740">
                  <c:v>-42.982499999999959</c:v>
                </c:pt>
                <c:pt idx="163741">
                  <c:v>-42.98049999999995</c:v>
                </c:pt>
                <c:pt idx="163742">
                  <c:v>-42.978499999999997</c:v>
                </c:pt>
                <c:pt idx="163743">
                  <c:v>-42.976499999999987</c:v>
                </c:pt>
                <c:pt idx="163744">
                  <c:v>-42.974499999999978</c:v>
                </c:pt>
                <c:pt idx="163745">
                  <c:v>-42.972499999999968</c:v>
                </c:pt>
                <c:pt idx="163746">
                  <c:v>-42.970499999999959</c:v>
                </c:pt>
                <c:pt idx="163747">
                  <c:v>-42.968499999999949</c:v>
                </c:pt>
                <c:pt idx="163748">
                  <c:v>-42.966499999999996</c:v>
                </c:pt>
                <c:pt idx="163749">
                  <c:v>-42.964499999999987</c:v>
                </c:pt>
                <c:pt idx="163750">
                  <c:v>-42.962499999999977</c:v>
                </c:pt>
                <c:pt idx="163751">
                  <c:v>-42.960499999999968</c:v>
                </c:pt>
                <c:pt idx="163752">
                  <c:v>-42.958499999999958</c:v>
                </c:pt>
                <c:pt idx="163753">
                  <c:v>-42.956500000000005</c:v>
                </c:pt>
                <c:pt idx="163754">
                  <c:v>-42.954499999999996</c:v>
                </c:pt>
                <c:pt idx="163755">
                  <c:v>-42.952499999999986</c:v>
                </c:pt>
                <c:pt idx="163756">
                  <c:v>-42.950499999999977</c:v>
                </c:pt>
                <c:pt idx="163757">
                  <c:v>-42.948499999999967</c:v>
                </c:pt>
                <c:pt idx="163758">
                  <c:v>-42.946499999999958</c:v>
                </c:pt>
                <c:pt idx="163759">
                  <c:v>-42.944500000000005</c:v>
                </c:pt>
                <c:pt idx="163760">
                  <c:v>-42.942499999999995</c:v>
                </c:pt>
                <c:pt idx="163761">
                  <c:v>-42.940499999999986</c:v>
                </c:pt>
                <c:pt idx="163762">
                  <c:v>-42.938499999999976</c:v>
                </c:pt>
                <c:pt idx="163763">
                  <c:v>-42.936499999999967</c:v>
                </c:pt>
                <c:pt idx="163764">
                  <c:v>-42.934499999999957</c:v>
                </c:pt>
                <c:pt idx="163765">
                  <c:v>-42.932500000000005</c:v>
                </c:pt>
                <c:pt idx="163766">
                  <c:v>-42.930499999999995</c:v>
                </c:pt>
                <c:pt idx="163767">
                  <c:v>-42.928499999999985</c:v>
                </c:pt>
                <c:pt idx="163768">
                  <c:v>-42.926499999999976</c:v>
                </c:pt>
                <c:pt idx="163769">
                  <c:v>-42.924499999999966</c:v>
                </c:pt>
                <c:pt idx="163770">
                  <c:v>-42.922499999999957</c:v>
                </c:pt>
                <c:pt idx="163771">
                  <c:v>-42.920500000000004</c:v>
                </c:pt>
                <c:pt idx="163772">
                  <c:v>-42.918499999999995</c:v>
                </c:pt>
                <c:pt idx="163773">
                  <c:v>-42.916499999999985</c:v>
                </c:pt>
                <c:pt idx="163774">
                  <c:v>-42.914499999999975</c:v>
                </c:pt>
                <c:pt idx="163775">
                  <c:v>-42.912499999999966</c:v>
                </c:pt>
                <c:pt idx="163776">
                  <c:v>-42.910499999999956</c:v>
                </c:pt>
                <c:pt idx="163777">
                  <c:v>-42.908500000000004</c:v>
                </c:pt>
                <c:pt idx="163778">
                  <c:v>-42.906499999999994</c:v>
                </c:pt>
                <c:pt idx="163779">
                  <c:v>-42.904499999999985</c:v>
                </c:pt>
                <c:pt idx="163780">
                  <c:v>-42.902499999999975</c:v>
                </c:pt>
                <c:pt idx="163781">
                  <c:v>-42.900499999999965</c:v>
                </c:pt>
                <c:pt idx="163782">
                  <c:v>-42.898499999999956</c:v>
                </c:pt>
                <c:pt idx="163783">
                  <c:v>-42.896500000000003</c:v>
                </c:pt>
                <c:pt idx="163784">
                  <c:v>-42.894499999999994</c:v>
                </c:pt>
                <c:pt idx="163785">
                  <c:v>-42.892499999999984</c:v>
                </c:pt>
                <c:pt idx="163786">
                  <c:v>-42.890499999999975</c:v>
                </c:pt>
                <c:pt idx="163787">
                  <c:v>-42.888499999999965</c:v>
                </c:pt>
                <c:pt idx="163788">
                  <c:v>-42.886499999999955</c:v>
                </c:pt>
                <c:pt idx="163789">
                  <c:v>-42.884500000000003</c:v>
                </c:pt>
                <c:pt idx="163790">
                  <c:v>-42.882499999999993</c:v>
                </c:pt>
                <c:pt idx="163791">
                  <c:v>-42.880499999999984</c:v>
                </c:pt>
                <c:pt idx="163792">
                  <c:v>-42.878499999999974</c:v>
                </c:pt>
                <c:pt idx="163793">
                  <c:v>-42.876499999999965</c:v>
                </c:pt>
                <c:pt idx="163794">
                  <c:v>-42.874499999999955</c:v>
                </c:pt>
                <c:pt idx="163795">
                  <c:v>-42.872500000000002</c:v>
                </c:pt>
                <c:pt idx="163796">
                  <c:v>-42.870499999999993</c:v>
                </c:pt>
                <c:pt idx="163797">
                  <c:v>-42.868499999999983</c:v>
                </c:pt>
                <c:pt idx="163798">
                  <c:v>-42.866499999999974</c:v>
                </c:pt>
                <c:pt idx="163799">
                  <c:v>-42.864499999999964</c:v>
                </c:pt>
                <c:pt idx="163800">
                  <c:v>-42.862499999999955</c:v>
                </c:pt>
                <c:pt idx="163801">
                  <c:v>-42.860500000000002</c:v>
                </c:pt>
                <c:pt idx="163802">
                  <c:v>-42.858499999999992</c:v>
                </c:pt>
                <c:pt idx="163803">
                  <c:v>-42.856499999999983</c:v>
                </c:pt>
                <c:pt idx="163804">
                  <c:v>-42.854499999999973</c:v>
                </c:pt>
                <c:pt idx="163805">
                  <c:v>-42.852499999999964</c:v>
                </c:pt>
                <c:pt idx="163806">
                  <c:v>-42.850499999999954</c:v>
                </c:pt>
                <c:pt idx="163807">
                  <c:v>-42.848500000000001</c:v>
                </c:pt>
                <c:pt idx="163808">
                  <c:v>-42.846499999999992</c:v>
                </c:pt>
                <c:pt idx="163809">
                  <c:v>-42.844499999999982</c:v>
                </c:pt>
                <c:pt idx="163810">
                  <c:v>-42.842499999999973</c:v>
                </c:pt>
                <c:pt idx="163811">
                  <c:v>-42.840499999999963</c:v>
                </c:pt>
                <c:pt idx="163812">
                  <c:v>-42.838499999999954</c:v>
                </c:pt>
                <c:pt idx="163813">
                  <c:v>-42.836500000000001</c:v>
                </c:pt>
                <c:pt idx="163814">
                  <c:v>-42.834499999999991</c:v>
                </c:pt>
                <c:pt idx="163815">
                  <c:v>-42.832499999999982</c:v>
                </c:pt>
                <c:pt idx="163816">
                  <c:v>-42.830499999999972</c:v>
                </c:pt>
                <c:pt idx="163817">
                  <c:v>-42.828499999999963</c:v>
                </c:pt>
                <c:pt idx="163818">
                  <c:v>-42.826499999999953</c:v>
                </c:pt>
                <c:pt idx="163819">
                  <c:v>-42.8245</c:v>
                </c:pt>
                <c:pt idx="163820">
                  <c:v>-42.822499999999991</c:v>
                </c:pt>
                <c:pt idx="163821">
                  <c:v>-42.820499999999981</c:v>
                </c:pt>
                <c:pt idx="163822">
                  <c:v>-42.818499999999972</c:v>
                </c:pt>
                <c:pt idx="163823">
                  <c:v>-42.816499999999962</c:v>
                </c:pt>
                <c:pt idx="163824">
                  <c:v>-42.814499999999953</c:v>
                </c:pt>
                <c:pt idx="163825">
                  <c:v>-42.8125</c:v>
                </c:pt>
                <c:pt idx="163826">
                  <c:v>-42.81049999999999</c:v>
                </c:pt>
                <c:pt idx="163827">
                  <c:v>-42.808499999999981</c:v>
                </c:pt>
                <c:pt idx="163828">
                  <c:v>-42.806499999999971</c:v>
                </c:pt>
                <c:pt idx="163829">
                  <c:v>-42.804499999999962</c:v>
                </c:pt>
                <c:pt idx="163830">
                  <c:v>-42.802499999999952</c:v>
                </c:pt>
                <c:pt idx="163831">
                  <c:v>-42.8005</c:v>
                </c:pt>
                <c:pt idx="163832">
                  <c:v>-42.79849999999999</c:v>
                </c:pt>
                <c:pt idx="163833">
                  <c:v>-42.79649999999998</c:v>
                </c:pt>
                <c:pt idx="163834">
                  <c:v>-42.794499999999971</c:v>
                </c:pt>
                <c:pt idx="163835">
                  <c:v>-42.792499999999961</c:v>
                </c:pt>
                <c:pt idx="163836">
                  <c:v>-42.790499999999952</c:v>
                </c:pt>
                <c:pt idx="163837">
                  <c:v>-42.788499999999999</c:v>
                </c:pt>
                <c:pt idx="163838">
                  <c:v>-42.78649999999999</c:v>
                </c:pt>
                <c:pt idx="163839">
                  <c:v>-42.78449999999998</c:v>
                </c:pt>
                <c:pt idx="163840">
                  <c:v>-42.78249999999997</c:v>
                </c:pt>
                <c:pt idx="163841">
                  <c:v>-42.780499999999961</c:v>
                </c:pt>
                <c:pt idx="163842">
                  <c:v>-42.778499999999951</c:v>
                </c:pt>
                <c:pt idx="163843">
                  <c:v>-42.776499999999999</c:v>
                </c:pt>
                <c:pt idx="163844">
                  <c:v>-42.774499999999989</c:v>
                </c:pt>
                <c:pt idx="163845">
                  <c:v>-42.77249999999998</c:v>
                </c:pt>
                <c:pt idx="163846">
                  <c:v>-42.77049999999997</c:v>
                </c:pt>
                <c:pt idx="163847">
                  <c:v>-42.76849999999996</c:v>
                </c:pt>
                <c:pt idx="163848">
                  <c:v>-42.766499999999951</c:v>
                </c:pt>
                <c:pt idx="163849">
                  <c:v>-42.764499999999998</c:v>
                </c:pt>
                <c:pt idx="163850">
                  <c:v>-42.762499999999989</c:v>
                </c:pt>
                <c:pt idx="163851">
                  <c:v>-42.760499999999979</c:v>
                </c:pt>
                <c:pt idx="163852">
                  <c:v>-42.75849999999997</c:v>
                </c:pt>
                <c:pt idx="163853">
                  <c:v>-42.75649999999996</c:v>
                </c:pt>
                <c:pt idx="163854">
                  <c:v>-42.75449999999995</c:v>
                </c:pt>
                <c:pt idx="163855">
                  <c:v>-42.752499999999998</c:v>
                </c:pt>
                <c:pt idx="163856">
                  <c:v>-42.750499999999988</c:v>
                </c:pt>
                <c:pt idx="163857">
                  <c:v>-42.748499999999979</c:v>
                </c:pt>
                <c:pt idx="163858">
                  <c:v>-42.746499999999969</c:v>
                </c:pt>
                <c:pt idx="163859">
                  <c:v>-42.74449999999996</c:v>
                </c:pt>
                <c:pt idx="163860">
                  <c:v>-42.74249999999995</c:v>
                </c:pt>
                <c:pt idx="163861">
                  <c:v>-42.740499999999997</c:v>
                </c:pt>
                <c:pt idx="163862">
                  <c:v>-42.738499999999988</c:v>
                </c:pt>
                <c:pt idx="163863">
                  <c:v>-42.736499999999978</c:v>
                </c:pt>
                <c:pt idx="163864">
                  <c:v>-42.734499999999969</c:v>
                </c:pt>
                <c:pt idx="163865">
                  <c:v>-42.732499999999959</c:v>
                </c:pt>
                <c:pt idx="163866">
                  <c:v>-42.73049999999995</c:v>
                </c:pt>
                <c:pt idx="163867">
                  <c:v>-42.728499999999997</c:v>
                </c:pt>
                <c:pt idx="163868">
                  <c:v>-42.726499999999987</c:v>
                </c:pt>
                <c:pt idx="163869">
                  <c:v>-42.724499999999978</c:v>
                </c:pt>
                <c:pt idx="163870">
                  <c:v>-42.722499999999968</c:v>
                </c:pt>
                <c:pt idx="163871">
                  <c:v>-42.720499999999959</c:v>
                </c:pt>
                <c:pt idx="163872">
                  <c:v>-42.718499999999949</c:v>
                </c:pt>
                <c:pt idx="163873">
                  <c:v>-42.716499999999996</c:v>
                </c:pt>
                <c:pt idx="163874">
                  <c:v>-42.714499999999987</c:v>
                </c:pt>
                <c:pt idx="163875">
                  <c:v>-42.712499999999977</c:v>
                </c:pt>
                <c:pt idx="163876">
                  <c:v>-42.710499999999968</c:v>
                </c:pt>
                <c:pt idx="163877">
                  <c:v>-42.708499999999958</c:v>
                </c:pt>
                <c:pt idx="163878">
                  <c:v>-42.706500000000005</c:v>
                </c:pt>
                <c:pt idx="163879">
                  <c:v>-42.704499999999996</c:v>
                </c:pt>
                <c:pt idx="163880">
                  <c:v>-42.702499999999986</c:v>
                </c:pt>
                <c:pt idx="163881">
                  <c:v>-42.700499999999977</c:v>
                </c:pt>
                <c:pt idx="163882">
                  <c:v>-42.698499999999967</c:v>
                </c:pt>
                <c:pt idx="163883">
                  <c:v>-42.696499999999958</c:v>
                </c:pt>
                <c:pt idx="163884">
                  <c:v>-42.694500000000005</c:v>
                </c:pt>
                <c:pt idx="163885">
                  <c:v>-42.692499999999995</c:v>
                </c:pt>
                <c:pt idx="163886">
                  <c:v>-42.690499999999986</c:v>
                </c:pt>
                <c:pt idx="163887">
                  <c:v>-42.688499999999976</c:v>
                </c:pt>
                <c:pt idx="163888">
                  <c:v>-42.686499999999967</c:v>
                </c:pt>
                <c:pt idx="163889">
                  <c:v>-42.684499999999957</c:v>
                </c:pt>
                <c:pt idx="163890">
                  <c:v>-42.682500000000005</c:v>
                </c:pt>
                <c:pt idx="163891">
                  <c:v>-42.680499999999995</c:v>
                </c:pt>
                <c:pt idx="163892">
                  <c:v>-42.678499999999985</c:v>
                </c:pt>
                <c:pt idx="163893">
                  <c:v>-42.676499999999976</c:v>
                </c:pt>
                <c:pt idx="163894">
                  <c:v>-42.674499999999966</c:v>
                </c:pt>
                <c:pt idx="163895">
                  <c:v>-42.672499999999957</c:v>
                </c:pt>
                <c:pt idx="163896">
                  <c:v>-42.670500000000004</c:v>
                </c:pt>
                <c:pt idx="163897">
                  <c:v>-42.668499999999995</c:v>
                </c:pt>
                <c:pt idx="163898">
                  <c:v>-42.666499999999985</c:v>
                </c:pt>
                <c:pt idx="163899">
                  <c:v>-42.664499999999975</c:v>
                </c:pt>
                <c:pt idx="163900">
                  <c:v>-42.662499999999966</c:v>
                </c:pt>
                <c:pt idx="163901">
                  <c:v>-42.660499999999956</c:v>
                </c:pt>
                <c:pt idx="163902">
                  <c:v>-42.658500000000004</c:v>
                </c:pt>
                <c:pt idx="163903">
                  <c:v>-42.656499999999994</c:v>
                </c:pt>
                <c:pt idx="163904">
                  <c:v>-42.654499999999985</c:v>
                </c:pt>
                <c:pt idx="163905">
                  <c:v>-42.652499999999975</c:v>
                </c:pt>
                <c:pt idx="163906">
                  <c:v>-42.650499999999965</c:v>
                </c:pt>
                <c:pt idx="163907">
                  <c:v>-42.648499999999956</c:v>
                </c:pt>
                <c:pt idx="163908">
                  <c:v>-42.646500000000003</c:v>
                </c:pt>
                <c:pt idx="163909">
                  <c:v>-42.644499999999994</c:v>
                </c:pt>
                <c:pt idx="163910">
                  <c:v>-42.642499999999984</c:v>
                </c:pt>
                <c:pt idx="163911">
                  <c:v>-42.640499999999975</c:v>
                </c:pt>
                <c:pt idx="163912">
                  <c:v>-42.638499999999965</c:v>
                </c:pt>
                <c:pt idx="163913">
                  <c:v>-42.636499999999955</c:v>
                </c:pt>
                <c:pt idx="163914">
                  <c:v>-42.634500000000003</c:v>
                </c:pt>
                <c:pt idx="163915">
                  <c:v>-42.632499999999993</c:v>
                </c:pt>
                <c:pt idx="163916">
                  <c:v>-42.630499999999984</c:v>
                </c:pt>
                <c:pt idx="163917">
                  <c:v>-42.628499999999974</c:v>
                </c:pt>
                <c:pt idx="163918">
                  <c:v>-42.626499999999965</c:v>
                </c:pt>
                <c:pt idx="163919">
                  <c:v>-42.624499999999955</c:v>
                </c:pt>
                <c:pt idx="163920">
                  <c:v>-42.622500000000002</c:v>
                </c:pt>
                <c:pt idx="163921">
                  <c:v>-42.620499999999993</c:v>
                </c:pt>
                <c:pt idx="163922">
                  <c:v>-42.618499999999983</c:v>
                </c:pt>
                <c:pt idx="163923">
                  <c:v>-42.616499999999974</c:v>
                </c:pt>
                <c:pt idx="163924">
                  <c:v>-42.614499999999964</c:v>
                </c:pt>
                <c:pt idx="163925">
                  <c:v>-42.612499999999955</c:v>
                </c:pt>
                <c:pt idx="163926">
                  <c:v>-42.610500000000002</c:v>
                </c:pt>
                <c:pt idx="163927">
                  <c:v>-42.608499999999992</c:v>
                </c:pt>
                <c:pt idx="163928">
                  <c:v>-42.606499999999983</c:v>
                </c:pt>
                <c:pt idx="163929">
                  <c:v>-42.604499999999973</c:v>
                </c:pt>
                <c:pt idx="163930">
                  <c:v>-42.602499999999964</c:v>
                </c:pt>
                <c:pt idx="163931">
                  <c:v>-42.600499999999954</c:v>
                </c:pt>
                <c:pt idx="163932">
                  <c:v>-42.598500000000001</c:v>
                </c:pt>
                <c:pt idx="163933">
                  <c:v>-42.596499999999992</c:v>
                </c:pt>
                <c:pt idx="163934">
                  <c:v>-42.594499999999982</c:v>
                </c:pt>
                <c:pt idx="163935">
                  <c:v>-42.592499999999973</c:v>
                </c:pt>
                <c:pt idx="163936">
                  <c:v>-42.590499999999963</c:v>
                </c:pt>
                <c:pt idx="163937">
                  <c:v>-42.588499999999954</c:v>
                </c:pt>
                <c:pt idx="163938">
                  <c:v>-42.586500000000001</c:v>
                </c:pt>
                <c:pt idx="163939">
                  <c:v>-42.584499999999991</c:v>
                </c:pt>
                <c:pt idx="163940">
                  <c:v>-42.582499999999982</c:v>
                </c:pt>
                <c:pt idx="163941">
                  <c:v>-42.580499999999972</c:v>
                </c:pt>
                <c:pt idx="163942">
                  <c:v>-42.578499999999963</c:v>
                </c:pt>
                <c:pt idx="163943">
                  <c:v>-42.576499999999953</c:v>
                </c:pt>
                <c:pt idx="163944">
                  <c:v>-42.5745</c:v>
                </c:pt>
                <c:pt idx="163945">
                  <c:v>-42.572499999999991</c:v>
                </c:pt>
                <c:pt idx="163946">
                  <c:v>-42.570499999999981</c:v>
                </c:pt>
                <c:pt idx="163947">
                  <c:v>-42.568499999999972</c:v>
                </c:pt>
                <c:pt idx="163948">
                  <c:v>-42.566499999999962</c:v>
                </c:pt>
                <c:pt idx="163949">
                  <c:v>-42.564499999999953</c:v>
                </c:pt>
                <c:pt idx="163950">
                  <c:v>-42.5625</c:v>
                </c:pt>
                <c:pt idx="163951">
                  <c:v>-42.56049999999999</c:v>
                </c:pt>
                <c:pt idx="163952">
                  <c:v>-42.558499999999981</c:v>
                </c:pt>
                <c:pt idx="163953">
                  <c:v>-42.556499999999971</c:v>
                </c:pt>
                <c:pt idx="163954">
                  <c:v>-42.554499999999962</c:v>
                </c:pt>
                <c:pt idx="163955">
                  <c:v>-42.552499999999952</c:v>
                </c:pt>
                <c:pt idx="163956">
                  <c:v>-42.5505</c:v>
                </c:pt>
                <c:pt idx="163957">
                  <c:v>-42.54849999999999</c:v>
                </c:pt>
                <c:pt idx="163958">
                  <c:v>-42.54649999999998</c:v>
                </c:pt>
                <c:pt idx="163959">
                  <c:v>-42.544499999999971</c:v>
                </c:pt>
                <c:pt idx="163960">
                  <c:v>-42.542499999999961</c:v>
                </c:pt>
                <c:pt idx="163961">
                  <c:v>-42.540499999999952</c:v>
                </c:pt>
                <c:pt idx="163962">
                  <c:v>-42.538499999999999</c:v>
                </c:pt>
                <c:pt idx="163963">
                  <c:v>-42.53649999999999</c:v>
                </c:pt>
                <c:pt idx="163964">
                  <c:v>-42.53449999999998</c:v>
                </c:pt>
                <c:pt idx="163965">
                  <c:v>-42.53249999999997</c:v>
                </c:pt>
                <c:pt idx="163966">
                  <c:v>-42.530499999999961</c:v>
                </c:pt>
                <c:pt idx="163967">
                  <c:v>-42.528499999999951</c:v>
                </c:pt>
                <c:pt idx="163968">
                  <c:v>-42.526499999999999</c:v>
                </c:pt>
                <c:pt idx="163969">
                  <c:v>-42.524499999999989</c:v>
                </c:pt>
                <c:pt idx="163970">
                  <c:v>-42.52249999999998</c:v>
                </c:pt>
                <c:pt idx="163971">
                  <c:v>-42.52049999999997</c:v>
                </c:pt>
                <c:pt idx="163972">
                  <c:v>-42.51849999999996</c:v>
                </c:pt>
                <c:pt idx="163973">
                  <c:v>-42.516499999999951</c:v>
                </c:pt>
                <c:pt idx="163974">
                  <c:v>-42.514499999999998</c:v>
                </c:pt>
                <c:pt idx="163975">
                  <c:v>-42.512499999999989</c:v>
                </c:pt>
                <c:pt idx="163976">
                  <c:v>-42.510499999999979</c:v>
                </c:pt>
                <c:pt idx="163977">
                  <c:v>-42.50849999999997</c:v>
                </c:pt>
                <c:pt idx="163978">
                  <c:v>-42.50649999999996</c:v>
                </c:pt>
                <c:pt idx="163979">
                  <c:v>-42.50449999999995</c:v>
                </c:pt>
                <c:pt idx="163980">
                  <c:v>-42.502499999999998</c:v>
                </c:pt>
                <c:pt idx="163981">
                  <c:v>-42.500499999999988</c:v>
                </c:pt>
                <c:pt idx="163982">
                  <c:v>-42.498499999999979</c:v>
                </c:pt>
                <c:pt idx="163983">
                  <c:v>-42.496499999999969</c:v>
                </c:pt>
                <c:pt idx="163984">
                  <c:v>-42.49449999999996</c:v>
                </c:pt>
                <c:pt idx="163985">
                  <c:v>-42.49249999999995</c:v>
                </c:pt>
                <c:pt idx="163986">
                  <c:v>-42.490499999999997</c:v>
                </c:pt>
                <c:pt idx="163987">
                  <c:v>-42.488499999999988</c:v>
                </c:pt>
                <c:pt idx="163988">
                  <c:v>-42.486499999999978</c:v>
                </c:pt>
                <c:pt idx="163989">
                  <c:v>-42.484499999999969</c:v>
                </c:pt>
                <c:pt idx="163990">
                  <c:v>-42.482499999999959</c:v>
                </c:pt>
                <c:pt idx="163991">
                  <c:v>-42.48049999999995</c:v>
                </c:pt>
                <c:pt idx="163992">
                  <c:v>-42.478499999999997</c:v>
                </c:pt>
                <c:pt idx="163993">
                  <c:v>-42.476499999999987</c:v>
                </c:pt>
                <c:pt idx="163994">
                  <c:v>-42.474499999999978</c:v>
                </c:pt>
                <c:pt idx="163995">
                  <c:v>-42.472499999999968</c:v>
                </c:pt>
                <c:pt idx="163996">
                  <c:v>-42.470499999999959</c:v>
                </c:pt>
                <c:pt idx="163997">
                  <c:v>-42.468499999999949</c:v>
                </c:pt>
                <c:pt idx="163998">
                  <c:v>-42.466499999999996</c:v>
                </c:pt>
                <c:pt idx="163999">
                  <c:v>-42.464499999999987</c:v>
                </c:pt>
                <c:pt idx="164000">
                  <c:v>-42.462499999999977</c:v>
                </c:pt>
                <c:pt idx="164001">
                  <c:v>-42.460499999999968</c:v>
                </c:pt>
                <c:pt idx="164002">
                  <c:v>-42.458499999999958</c:v>
                </c:pt>
                <c:pt idx="164003">
                  <c:v>-42.456500000000005</c:v>
                </c:pt>
                <c:pt idx="164004">
                  <c:v>-42.454499999999996</c:v>
                </c:pt>
                <c:pt idx="164005">
                  <c:v>-42.452499999999986</c:v>
                </c:pt>
                <c:pt idx="164006">
                  <c:v>-42.450499999999977</c:v>
                </c:pt>
                <c:pt idx="164007">
                  <c:v>-42.448499999999967</c:v>
                </c:pt>
                <c:pt idx="164008">
                  <c:v>-42.446499999999958</c:v>
                </c:pt>
                <c:pt idx="164009">
                  <c:v>-42.444500000000005</c:v>
                </c:pt>
                <c:pt idx="164010">
                  <c:v>-42.442499999999995</c:v>
                </c:pt>
                <c:pt idx="164011">
                  <c:v>-42.440499999999986</c:v>
                </c:pt>
                <c:pt idx="164012">
                  <c:v>-42.438499999999976</c:v>
                </c:pt>
                <c:pt idx="164013">
                  <c:v>-42.436499999999967</c:v>
                </c:pt>
                <c:pt idx="164014">
                  <c:v>-42.434499999999957</c:v>
                </c:pt>
                <c:pt idx="164015">
                  <c:v>-42.432500000000005</c:v>
                </c:pt>
                <c:pt idx="164016">
                  <c:v>-42.430499999999995</c:v>
                </c:pt>
                <c:pt idx="164017">
                  <c:v>-42.428499999999985</c:v>
                </c:pt>
                <c:pt idx="164018">
                  <c:v>-42.426499999999976</c:v>
                </c:pt>
                <c:pt idx="164019">
                  <c:v>-42.424499999999966</c:v>
                </c:pt>
                <c:pt idx="164020">
                  <c:v>-42.422499999999957</c:v>
                </c:pt>
                <c:pt idx="164021">
                  <c:v>-42.420500000000004</c:v>
                </c:pt>
                <c:pt idx="164022">
                  <c:v>-42.418499999999995</c:v>
                </c:pt>
                <c:pt idx="164023">
                  <c:v>-42.416499999999985</c:v>
                </c:pt>
                <c:pt idx="164024">
                  <c:v>-42.414499999999975</c:v>
                </c:pt>
                <c:pt idx="164025">
                  <c:v>-42.412499999999966</c:v>
                </c:pt>
                <c:pt idx="164026">
                  <c:v>-42.410499999999956</c:v>
                </c:pt>
                <c:pt idx="164027">
                  <c:v>-42.408500000000004</c:v>
                </c:pt>
                <c:pt idx="164028">
                  <c:v>-42.406499999999994</c:v>
                </c:pt>
                <c:pt idx="164029">
                  <c:v>-42.404499999999985</c:v>
                </c:pt>
                <c:pt idx="164030">
                  <c:v>-42.402499999999975</c:v>
                </c:pt>
                <c:pt idx="164031">
                  <c:v>-42.400499999999965</c:v>
                </c:pt>
                <c:pt idx="164032">
                  <c:v>-42.398499999999956</c:v>
                </c:pt>
                <c:pt idx="164033">
                  <c:v>-42.396500000000003</c:v>
                </c:pt>
                <c:pt idx="164034">
                  <c:v>-42.394499999999994</c:v>
                </c:pt>
                <c:pt idx="164035">
                  <c:v>-42.392499999999984</c:v>
                </c:pt>
                <c:pt idx="164036">
                  <c:v>-42.390499999999975</c:v>
                </c:pt>
                <c:pt idx="164037">
                  <c:v>-42.388499999999965</c:v>
                </c:pt>
                <c:pt idx="164038">
                  <c:v>-42.386499999999955</c:v>
                </c:pt>
                <c:pt idx="164039">
                  <c:v>-42.384500000000003</c:v>
                </c:pt>
                <c:pt idx="164040">
                  <c:v>-42.382499999999993</c:v>
                </c:pt>
                <c:pt idx="164041">
                  <c:v>-42.380499999999984</c:v>
                </c:pt>
                <c:pt idx="164042">
                  <c:v>-42.378499999999974</c:v>
                </c:pt>
                <c:pt idx="164043">
                  <c:v>-42.376499999999965</c:v>
                </c:pt>
                <c:pt idx="164044">
                  <c:v>-42.374499999999955</c:v>
                </c:pt>
                <c:pt idx="164045">
                  <c:v>-42.372500000000002</c:v>
                </c:pt>
                <c:pt idx="164046">
                  <c:v>-42.370499999999993</c:v>
                </c:pt>
                <c:pt idx="164047">
                  <c:v>-42.368499999999983</c:v>
                </c:pt>
                <c:pt idx="164048">
                  <c:v>-42.366499999999974</c:v>
                </c:pt>
                <c:pt idx="164049">
                  <c:v>-42.364499999999964</c:v>
                </c:pt>
                <c:pt idx="164050">
                  <c:v>-42.362499999999955</c:v>
                </c:pt>
                <c:pt idx="164051">
                  <c:v>-42.360500000000002</c:v>
                </c:pt>
                <c:pt idx="164052">
                  <c:v>-42.358499999999992</c:v>
                </c:pt>
                <c:pt idx="164053">
                  <c:v>-42.356499999999983</c:v>
                </c:pt>
                <c:pt idx="164054">
                  <c:v>-42.354499999999973</c:v>
                </c:pt>
                <c:pt idx="164055">
                  <c:v>-42.352499999999964</c:v>
                </c:pt>
                <c:pt idx="164056">
                  <c:v>-42.350499999999954</c:v>
                </c:pt>
                <c:pt idx="164057">
                  <c:v>-42.348500000000001</c:v>
                </c:pt>
                <c:pt idx="164058">
                  <c:v>-42.346499999999992</c:v>
                </c:pt>
                <c:pt idx="164059">
                  <c:v>-42.344499999999982</c:v>
                </c:pt>
                <c:pt idx="164060">
                  <c:v>-42.342499999999973</c:v>
                </c:pt>
                <c:pt idx="164061">
                  <c:v>-42.340499999999963</c:v>
                </c:pt>
                <c:pt idx="164062">
                  <c:v>-42.338499999999954</c:v>
                </c:pt>
                <c:pt idx="164063">
                  <c:v>-42.336500000000001</c:v>
                </c:pt>
                <c:pt idx="164064">
                  <c:v>-42.334499999999991</c:v>
                </c:pt>
                <c:pt idx="164065">
                  <c:v>-42.332499999999982</c:v>
                </c:pt>
                <c:pt idx="164066">
                  <c:v>-42.330499999999972</c:v>
                </c:pt>
                <c:pt idx="164067">
                  <c:v>-42.328499999999963</c:v>
                </c:pt>
                <c:pt idx="164068">
                  <c:v>-42.326499999999953</c:v>
                </c:pt>
                <c:pt idx="164069">
                  <c:v>-42.3245</c:v>
                </c:pt>
                <c:pt idx="164070">
                  <c:v>-42.322499999999991</c:v>
                </c:pt>
                <c:pt idx="164071">
                  <c:v>-42.320499999999981</c:v>
                </c:pt>
                <c:pt idx="164072">
                  <c:v>-42.318499999999972</c:v>
                </c:pt>
                <c:pt idx="164073">
                  <c:v>-42.316499999999962</c:v>
                </c:pt>
                <c:pt idx="164074">
                  <c:v>-42.314499999999953</c:v>
                </c:pt>
                <c:pt idx="164075">
                  <c:v>-42.3125</c:v>
                </c:pt>
                <c:pt idx="164076">
                  <c:v>-42.31049999999999</c:v>
                </c:pt>
                <c:pt idx="164077">
                  <c:v>-42.308499999999981</c:v>
                </c:pt>
                <c:pt idx="164078">
                  <c:v>-42.306499999999971</c:v>
                </c:pt>
                <c:pt idx="164079">
                  <c:v>-42.304499999999962</c:v>
                </c:pt>
                <c:pt idx="164080">
                  <c:v>-42.302499999999952</c:v>
                </c:pt>
                <c:pt idx="164081">
                  <c:v>-42.3005</c:v>
                </c:pt>
                <c:pt idx="164082">
                  <c:v>-42.29849999999999</c:v>
                </c:pt>
                <c:pt idx="164083">
                  <c:v>-42.29649999999998</c:v>
                </c:pt>
                <c:pt idx="164084">
                  <c:v>-42.294499999999971</c:v>
                </c:pt>
                <c:pt idx="164085">
                  <c:v>-42.292499999999961</c:v>
                </c:pt>
                <c:pt idx="164086">
                  <c:v>-42.290499999999952</c:v>
                </c:pt>
                <c:pt idx="164087">
                  <c:v>-42.288499999999999</c:v>
                </c:pt>
                <c:pt idx="164088">
                  <c:v>-42.28649999999999</c:v>
                </c:pt>
                <c:pt idx="164089">
                  <c:v>-42.28449999999998</c:v>
                </c:pt>
                <c:pt idx="164090">
                  <c:v>-42.28249999999997</c:v>
                </c:pt>
                <c:pt idx="164091">
                  <c:v>-42.280499999999961</c:v>
                </c:pt>
                <c:pt idx="164092">
                  <c:v>-42.278499999999951</c:v>
                </c:pt>
                <c:pt idx="164093">
                  <c:v>-42.276499999999999</c:v>
                </c:pt>
                <c:pt idx="164094">
                  <c:v>-42.274499999999989</c:v>
                </c:pt>
                <c:pt idx="164095">
                  <c:v>-42.27249999999998</c:v>
                </c:pt>
                <c:pt idx="164096">
                  <c:v>-42.27049999999997</c:v>
                </c:pt>
                <c:pt idx="164097">
                  <c:v>-42.26849999999996</c:v>
                </c:pt>
                <c:pt idx="164098">
                  <c:v>-42.266499999999951</c:v>
                </c:pt>
                <c:pt idx="164099">
                  <c:v>-42.264499999999998</c:v>
                </c:pt>
                <c:pt idx="164100">
                  <c:v>-42.262499999999989</c:v>
                </c:pt>
                <c:pt idx="164101">
                  <c:v>-42.260499999999979</c:v>
                </c:pt>
                <c:pt idx="164102">
                  <c:v>-42.25849999999997</c:v>
                </c:pt>
                <c:pt idx="164103">
                  <c:v>-42.25649999999996</c:v>
                </c:pt>
                <c:pt idx="164104">
                  <c:v>-42.25449999999995</c:v>
                </c:pt>
                <c:pt idx="164105">
                  <c:v>-42.252499999999998</c:v>
                </c:pt>
                <c:pt idx="164106">
                  <c:v>-42.250499999999988</c:v>
                </c:pt>
                <c:pt idx="164107">
                  <c:v>-42.248499999999979</c:v>
                </c:pt>
                <c:pt idx="164108">
                  <c:v>-42.246499999999969</c:v>
                </c:pt>
                <c:pt idx="164109">
                  <c:v>-42.24449999999996</c:v>
                </c:pt>
                <c:pt idx="164110">
                  <c:v>-42.24249999999995</c:v>
                </c:pt>
                <c:pt idx="164111">
                  <c:v>-42.240499999999997</c:v>
                </c:pt>
                <c:pt idx="164112">
                  <c:v>-42.238499999999988</c:v>
                </c:pt>
                <c:pt idx="164113">
                  <c:v>-42.236499999999978</c:v>
                </c:pt>
                <c:pt idx="164114">
                  <c:v>-42.234499999999969</c:v>
                </c:pt>
                <c:pt idx="164115">
                  <c:v>-42.232499999999959</c:v>
                </c:pt>
                <c:pt idx="164116">
                  <c:v>-42.23049999999995</c:v>
                </c:pt>
                <c:pt idx="164117">
                  <c:v>-42.228499999999997</c:v>
                </c:pt>
                <c:pt idx="164118">
                  <c:v>-42.226499999999987</c:v>
                </c:pt>
                <c:pt idx="164119">
                  <c:v>-42.224499999999978</c:v>
                </c:pt>
                <c:pt idx="164120">
                  <c:v>-42.222499999999968</c:v>
                </c:pt>
                <c:pt idx="164121">
                  <c:v>-42.220499999999959</c:v>
                </c:pt>
                <c:pt idx="164122">
                  <c:v>-42.218499999999949</c:v>
                </c:pt>
                <c:pt idx="164123">
                  <c:v>-42.216499999999996</c:v>
                </c:pt>
                <c:pt idx="164124">
                  <c:v>-42.214499999999987</c:v>
                </c:pt>
                <c:pt idx="164125">
                  <c:v>-42.212499999999977</c:v>
                </c:pt>
                <c:pt idx="164126">
                  <c:v>-42.210499999999968</c:v>
                </c:pt>
                <c:pt idx="164127">
                  <c:v>-42.208499999999958</c:v>
                </c:pt>
                <c:pt idx="164128">
                  <c:v>-42.206500000000005</c:v>
                </c:pt>
                <c:pt idx="164129">
                  <c:v>-42.204499999999996</c:v>
                </c:pt>
                <c:pt idx="164130">
                  <c:v>-42.202499999999986</c:v>
                </c:pt>
                <c:pt idx="164131">
                  <c:v>-42.200499999999977</c:v>
                </c:pt>
                <c:pt idx="164132">
                  <c:v>-42.198499999999967</c:v>
                </c:pt>
                <c:pt idx="164133">
                  <c:v>-42.196499999999958</c:v>
                </c:pt>
                <c:pt idx="164134">
                  <c:v>-42.194500000000005</c:v>
                </c:pt>
                <c:pt idx="164135">
                  <c:v>-42.192499999999995</c:v>
                </c:pt>
                <c:pt idx="164136">
                  <c:v>-42.190499999999986</c:v>
                </c:pt>
                <c:pt idx="164137">
                  <c:v>-42.188499999999976</c:v>
                </c:pt>
                <c:pt idx="164138">
                  <c:v>-42.186499999999967</c:v>
                </c:pt>
                <c:pt idx="164139">
                  <c:v>-42.184499999999957</c:v>
                </c:pt>
                <c:pt idx="164140">
                  <c:v>-42.182500000000005</c:v>
                </c:pt>
                <c:pt idx="164141">
                  <c:v>-42.180499999999995</c:v>
                </c:pt>
                <c:pt idx="164142">
                  <c:v>-42.178499999999985</c:v>
                </c:pt>
                <c:pt idx="164143">
                  <c:v>-42.176499999999976</c:v>
                </c:pt>
                <c:pt idx="164144">
                  <c:v>-42.174499999999966</c:v>
                </c:pt>
                <c:pt idx="164145">
                  <c:v>-42.172499999999957</c:v>
                </c:pt>
                <c:pt idx="164146">
                  <c:v>-42.170500000000004</c:v>
                </c:pt>
                <c:pt idx="164147">
                  <c:v>-42.168499999999995</c:v>
                </c:pt>
                <c:pt idx="164148">
                  <c:v>-42.166499999999985</c:v>
                </c:pt>
                <c:pt idx="164149">
                  <c:v>-42.164499999999975</c:v>
                </c:pt>
                <c:pt idx="164150">
                  <c:v>-42.162499999999966</c:v>
                </c:pt>
                <c:pt idx="164151">
                  <c:v>-42.160499999999956</c:v>
                </c:pt>
                <c:pt idx="164152">
                  <c:v>-42.158500000000004</c:v>
                </c:pt>
                <c:pt idx="164153">
                  <c:v>-42.156499999999994</c:v>
                </c:pt>
                <c:pt idx="164154">
                  <c:v>-42.154499999999985</c:v>
                </c:pt>
                <c:pt idx="164155">
                  <c:v>-42.152499999999975</c:v>
                </c:pt>
                <c:pt idx="164156">
                  <c:v>-42.150499999999965</c:v>
                </c:pt>
                <c:pt idx="164157">
                  <c:v>-42.148499999999956</c:v>
                </c:pt>
                <c:pt idx="164158">
                  <c:v>-42.146500000000003</c:v>
                </c:pt>
                <c:pt idx="164159">
                  <c:v>-42.144499999999994</c:v>
                </c:pt>
                <c:pt idx="164160">
                  <c:v>-42.142499999999984</c:v>
                </c:pt>
                <c:pt idx="164161">
                  <c:v>-42.140499999999975</c:v>
                </c:pt>
                <c:pt idx="164162">
                  <c:v>-42.138499999999965</c:v>
                </c:pt>
                <c:pt idx="164163">
                  <c:v>-42.136499999999955</c:v>
                </c:pt>
                <c:pt idx="164164">
                  <c:v>-42.134500000000003</c:v>
                </c:pt>
                <c:pt idx="164165">
                  <c:v>-42.132499999999993</c:v>
                </c:pt>
                <c:pt idx="164166">
                  <c:v>-42.130499999999984</c:v>
                </c:pt>
                <c:pt idx="164167">
                  <c:v>-42.128499999999974</c:v>
                </c:pt>
                <c:pt idx="164168">
                  <c:v>-42.126499999999965</c:v>
                </c:pt>
                <c:pt idx="164169">
                  <c:v>-42.124499999999955</c:v>
                </c:pt>
                <c:pt idx="164170">
                  <c:v>-42.122500000000002</c:v>
                </c:pt>
                <c:pt idx="164171">
                  <c:v>-42.120499999999993</c:v>
                </c:pt>
                <c:pt idx="164172">
                  <c:v>-42.118499999999983</c:v>
                </c:pt>
                <c:pt idx="164173">
                  <c:v>-42.116499999999974</c:v>
                </c:pt>
                <c:pt idx="164174">
                  <c:v>-42.114499999999964</c:v>
                </c:pt>
                <c:pt idx="164175">
                  <c:v>-42.112499999999955</c:v>
                </c:pt>
                <c:pt idx="164176">
                  <c:v>-42.110500000000002</c:v>
                </c:pt>
                <c:pt idx="164177">
                  <c:v>-42.108499999999992</c:v>
                </c:pt>
                <c:pt idx="164178">
                  <c:v>-42.106499999999983</c:v>
                </c:pt>
                <c:pt idx="164179">
                  <c:v>-42.104499999999973</c:v>
                </c:pt>
                <c:pt idx="164180">
                  <c:v>-42.102499999999964</c:v>
                </c:pt>
                <c:pt idx="164181">
                  <c:v>-42.100499999999954</c:v>
                </c:pt>
                <c:pt idx="164182">
                  <c:v>-42.098500000000001</c:v>
                </c:pt>
                <c:pt idx="164183">
                  <c:v>-42.096499999999992</c:v>
                </c:pt>
                <c:pt idx="164184">
                  <c:v>-42.094499999999982</c:v>
                </c:pt>
                <c:pt idx="164185">
                  <c:v>-42.092499999999973</c:v>
                </c:pt>
                <c:pt idx="164186">
                  <c:v>-42.090499999999963</c:v>
                </c:pt>
                <c:pt idx="164187">
                  <c:v>-42.088499999999954</c:v>
                </c:pt>
                <c:pt idx="164188">
                  <c:v>-42.086500000000001</c:v>
                </c:pt>
                <c:pt idx="164189">
                  <c:v>-42.084499999999991</c:v>
                </c:pt>
                <c:pt idx="164190">
                  <c:v>-42.082499999999982</c:v>
                </c:pt>
                <c:pt idx="164191">
                  <c:v>-42.080499999999972</c:v>
                </c:pt>
                <c:pt idx="164192">
                  <c:v>-42.078499999999963</c:v>
                </c:pt>
                <c:pt idx="164193">
                  <c:v>-42.076499999999953</c:v>
                </c:pt>
                <c:pt idx="164194">
                  <c:v>-42.0745</c:v>
                </c:pt>
                <c:pt idx="164195">
                  <c:v>-42.072499999999991</c:v>
                </c:pt>
                <c:pt idx="164196">
                  <c:v>-42.070499999999981</c:v>
                </c:pt>
                <c:pt idx="164197">
                  <c:v>-42.068499999999972</c:v>
                </c:pt>
                <c:pt idx="164198">
                  <c:v>-42.066499999999962</c:v>
                </c:pt>
                <c:pt idx="164199">
                  <c:v>-42.064499999999953</c:v>
                </c:pt>
                <c:pt idx="164200">
                  <c:v>-42.0625</c:v>
                </c:pt>
                <c:pt idx="164201">
                  <c:v>-42.06049999999999</c:v>
                </c:pt>
                <c:pt idx="164202">
                  <c:v>-42.058499999999981</c:v>
                </c:pt>
                <c:pt idx="164203">
                  <c:v>-42.056499999999971</c:v>
                </c:pt>
                <c:pt idx="164204">
                  <c:v>-42.054499999999962</c:v>
                </c:pt>
                <c:pt idx="164205">
                  <c:v>-42.052499999999952</c:v>
                </c:pt>
                <c:pt idx="164206">
                  <c:v>-42.0505</c:v>
                </c:pt>
                <c:pt idx="164207">
                  <c:v>-42.04849999999999</c:v>
                </c:pt>
                <c:pt idx="164208">
                  <c:v>-42.04649999999998</c:v>
                </c:pt>
                <c:pt idx="164209">
                  <c:v>-42.044499999999971</c:v>
                </c:pt>
                <c:pt idx="164210">
                  <c:v>-42.042499999999961</c:v>
                </c:pt>
                <c:pt idx="164211">
                  <c:v>-42.040499999999952</c:v>
                </c:pt>
                <c:pt idx="164212">
                  <c:v>-42.038499999999999</c:v>
                </c:pt>
                <c:pt idx="164213">
                  <c:v>-42.03649999999999</c:v>
                </c:pt>
                <c:pt idx="164214">
                  <c:v>-42.03449999999998</c:v>
                </c:pt>
                <c:pt idx="164215">
                  <c:v>-42.03249999999997</c:v>
                </c:pt>
                <c:pt idx="164216">
                  <c:v>-42.030499999999961</c:v>
                </c:pt>
                <c:pt idx="164217">
                  <c:v>-42.028499999999951</c:v>
                </c:pt>
                <c:pt idx="164218">
                  <c:v>-42.026499999999999</c:v>
                </c:pt>
                <c:pt idx="164219">
                  <c:v>-42.024499999999989</c:v>
                </c:pt>
                <c:pt idx="164220">
                  <c:v>-42.02249999999998</c:v>
                </c:pt>
                <c:pt idx="164221">
                  <c:v>-42.02049999999997</c:v>
                </c:pt>
                <c:pt idx="164222">
                  <c:v>-42.01849999999996</c:v>
                </c:pt>
                <c:pt idx="164223">
                  <c:v>-42.016499999999951</c:v>
                </c:pt>
                <c:pt idx="164224">
                  <c:v>-42.014499999999998</c:v>
                </c:pt>
                <c:pt idx="164225">
                  <c:v>-42.012499999999989</c:v>
                </c:pt>
                <c:pt idx="164226">
                  <c:v>-42.010499999999979</c:v>
                </c:pt>
                <c:pt idx="164227">
                  <c:v>-42.00849999999997</c:v>
                </c:pt>
                <c:pt idx="164228">
                  <c:v>-42.00649999999996</c:v>
                </c:pt>
                <c:pt idx="164229">
                  <c:v>-42.00449999999995</c:v>
                </c:pt>
                <c:pt idx="164230">
                  <c:v>-42.002499999999998</c:v>
                </c:pt>
                <c:pt idx="164231">
                  <c:v>-42.000499999999988</c:v>
                </c:pt>
                <c:pt idx="164232">
                  <c:v>-41.998499999999979</c:v>
                </c:pt>
                <c:pt idx="164233">
                  <c:v>-41.996499999999969</c:v>
                </c:pt>
                <c:pt idx="164234">
                  <c:v>-41.99449999999996</c:v>
                </c:pt>
                <c:pt idx="164235">
                  <c:v>-41.99249999999995</c:v>
                </c:pt>
                <c:pt idx="164236">
                  <c:v>-41.990499999999997</c:v>
                </c:pt>
                <c:pt idx="164237">
                  <c:v>-41.988499999999988</c:v>
                </c:pt>
                <c:pt idx="164238">
                  <c:v>-41.986499999999978</c:v>
                </c:pt>
                <c:pt idx="164239">
                  <c:v>-41.984499999999969</c:v>
                </c:pt>
                <c:pt idx="164240">
                  <c:v>-41.982499999999959</c:v>
                </c:pt>
                <c:pt idx="164241">
                  <c:v>-41.98049999999995</c:v>
                </c:pt>
                <c:pt idx="164242">
                  <c:v>-41.978499999999997</c:v>
                </c:pt>
                <c:pt idx="164243">
                  <c:v>-41.976499999999987</c:v>
                </c:pt>
                <c:pt idx="164244">
                  <c:v>-41.974499999999978</c:v>
                </c:pt>
                <c:pt idx="164245">
                  <c:v>-41.972499999999968</c:v>
                </c:pt>
                <c:pt idx="164246">
                  <c:v>-41.970499999999959</c:v>
                </c:pt>
                <c:pt idx="164247">
                  <c:v>-41.968499999999949</c:v>
                </c:pt>
                <c:pt idx="164248">
                  <c:v>-41.966499999999996</c:v>
                </c:pt>
                <c:pt idx="164249">
                  <c:v>-41.964499999999987</c:v>
                </c:pt>
                <c:pt idx="164250">
                  <c:v>-41.962499999999977</c:v>
                </c:pt>
                <c:pt idx="164251">
                  <c:v>-41.960499999999968</c:v>
                </c:pt>
                <c:pt idx="164252">
                  <c:v>-41.958499999999958</c:v>
                </c:pt>
                <c:pt idx="164253">
                  <c:v>-41.956500000000005</c:v>
                </c:pt>
                <c:pt idx="164254">
                  <c:v>-41.954499999999996</c:v>
                </c:pt>
                <c:pt idx="164255">
                  <c:v>-41.952499999999986</c:v>
                </c:pt>
                <c:pt idx="164256">
                  <c:v>-41.950499999999977</c:v>
                </c:pt>
                <c:pt idx="164257">
                  <c:v>-41.948499999999967</c:v>
                </c:pt>
                <c:pt idx="164258">
                  <c:v>-41.946499999999958</c:v>
                </c:pt>
                <c:pt idx="164259">
                  <c:v>-41.944500000000005</c:v>
                </c:pt>
                <c:pt idx="164260">
                  <c:v>-41.942499999999995</c:v>
                </c:pt>
                <c:pt idx="164261">
                  <c:v>-41.940499999999986</c:v>
                </c:pt>
                <c:pt idx="164262">
                  <c:v>-41.938499999999976</c:v>
                </c:pt>
                <c:pt idx="164263">
                  <c:v>-41.936499999999967</c:v>
                </c:pt>
                <c:pt idx="164264">
                  <c:v>-41.934499999999957</c:v>
                </c:pt>
                <c:pt idx="164265">
                  <c:v>-41.932500000000005</c:v>
                </c:pt>
                <c:pt idx="164266">
                  <c:v>-41.930499999999995</c:v>
                </c:pt>
                <c:pt idx="164267">
                  <c:v>-41.928499999999985</c:v>
                </c:pt>
                <c:pt idx="164268">
                  <c:v>-41.926499999999976</c:v>
                </c:pt>
                <c:pt idx="164269">
                  <c:v>-41.924499999999966</c:v>
                </c:pt>
                <c:pt idx="164270">
                  <c:v>-41.922499999999957</c:v>
                </c:pt>
                <c:pt idx="164271">
                  <c:v>-41.920500000000004</c:v>
                </c:pt>
                <c:pt idx="164272">
                  <c:v>-41.918499999999995</c:v>
                </c:pt>
                <c:pt idx="164273">
                  <c:v>-41.916499999999985</c:v>
                </c:pt>
                <c:pt idx="164274">
                  <c:v>-41.914499999999975</c:v>
                </c:pt>
                <c:pt idx="164275">
                  <c:v>-41.912499999999966</c:v>
                </c:pt>
                <c:pt idx="164276">
                  <c:v>-41.910499999999956</c:v>
                </c:pt>
                <c:pt idx="164277">
                  <c:v>-41.908500000000004</c:v>
                </c:pt>
                <c:pt idx="164278">
                  <c:v>-41.906499999999994</c:v>
                </c:pt>
                <c:pt idx="164279">
                  <c:v>-41.904499999999985</c:v>
                </c:pt>
                <c:pt idx="164280">
                  <c:v>-41.902499999999975</c:v>
                </c:pt>
                <c:pt idx="164281">
                  <c:v>-41.900499999999965</c:v>
                </c:pt>
                <c:pt idx="164282">
                  <c:v>-41.898499999999956</c:v>
                </c:pt>
                <c:pt idx="164283">
                  <c:v>-41.896500000000003</c:v>
                </c:pt>
                <c:pt idx="164284">
                  <c:v>-41.894499999999994</c:v>
                </c:pt>
                <c:pt idx="164285">
                  <c:v>-41.892499999999984</c:v>
                </c:pt>
                <c:pt idx="164286">
                  <c:v>-41.890499999999975</c:v>
                </c:pt>
                <c:pt idx="164287">
                  <c:v>-41.888499999999965</c:v>
                </c:pt>
                <c:pt idx="164288">
                  <c:v>-41.886499999999955</c:v>
                </c:pt>
                <c:pt idx="164289">
                  <c:v>-41.884500000000003</c:v>
                </c:pt>
                <c:pt idx="164290">
                  <c:v>-41.882499999999993</c:v>
                </c:pt>
                <c:pt idx="164291">
                  <c:v>-41.880499999999984</c:v>
                </c:pt>
                <c:pt idx="164292">
                  <c:v>-41.878499999999974</c:v>
                </c:pt>
                <c:pt idx="164293">
                  <c:v>-41.876499999999965</c:v>
                </c:pt>
                <c:pt idx="164294">
                  <c:v>-41.874499999999955</c:v>
                </c:pt>
                <c:pt idx="164295">
                  <c:v>-41.872500000000002</c:v>
                </c:pt>
                <c:pt idx="164296">
                  <c:v>-41.870499999999993</c:v>
                </c:pt>
                <c:pt idx="164297">
                  <c:v>-41.868499999999983</c:v>
                </c:pt>
                <c:pt idx="164298">
                  <c:v>-41.866499999999974</c:v>
                </c:pt>
                <c:pt idx="164299">
                  <c:v>-41.864499999999964</c:v>
                </c:pt>
                <c:pt idx="164300">
                  <c:v>-41.862499999999955</c:v>
                </c:pt>
                <c:pt idx="164301">
                  <c:v>-41.860500000000002</c:v>
                </c:pt>
                <c:pt idx="164302">
                  <c:v>-41.858499999999992</c:v>
                </c:pt>
                <c:pt idx="164303">
                  <c:v>-41.856499999999983</c:v>
                </c:pt>
                <c:pt idx="164304">
                  <c:v>-41.854499999999973</c:v>
                </c:pt>
                <c:pt idx="164305">
                  <c:v>-41.852499999999964</c:v>
                </c:pt>
                <c:pt idx="164306">
                  <c:v>-41.850499999999954</c:v>
                </c:pt>
                <c:pt idx="164307">
                  <c:v>-41.848500000000001</c:v>
                </c:pt>
                <c:pt idx="164308">
                  <c:v>-41.846499999999992</c:v>
                </c:pt>
                <c:pt idx="164309">
                  <c:v>-41.844499999999982</c:v>
                </c:pt>
                <c:pt idx="164310">
                  <c:v>-41.842499999999973</c:v>
                </c:pt>
                <c:pt idx="164311">
                  <c:v>-41.840499999999963</c:v>
                </c:pt>
                <c:pt idx="164312">
                  <c:v>-41.838499999999954</c:v>
                </c:pt>
                <c:pt idx="164313">
                  <c:v>-41.836500000000001</c:v>
                </c:pt>
                <c:pt idx="164314">
                  <c:v>-41.834499999999991</c:v>
                </c:pt>
                <c:pt idx="164315">
                  <c:v>-41.832499999999982</c:v>
                </c:pt>
                <c:pt idx="164316">
                  <c:v>-41.830499999999972</c:v>
                </c:pt>
                <c:pt idx="164317">
                  <c:v>-41.828499999999963</c:v>
                </c:pt>
                <c:pt idx="164318">
                  <c:v>-41.826499999999953</c:v>
                </c:pt>
                <c:pt idx="164319">
                  <c:v>-41.8245</c:v>
                </c:pt>
                <c:pt idx="164320">
                  <c:v>-41.822499999999991</c:v>
                </c:pt>
                <c:pt idx="164321">
                  <c:v>-41.820499999999981</c:v>
                </c:pt>
                <c:pt idx="164322">
                  <c:v>-41.818499999999972</c:v>
                </c:pt>
                <c:pt idx="164323">
                  <c:v>-41.816499999999962</c:v>
                </c:pt>
                <c:pt idx="164324">
                  <c:v>-41.814499999999953</c:v>
                </c:pt>
                <c:pt idx="164325">
                  <c:v>-41.8125</c:v>
                </c:pt>
                <c:pt idx="164326">
                  <c:v>-41.81049999999999</c:v>
                </c:pt>
                <c:pt idx="164327">
                  <c:v>-41.808499999999981</c:v>
                </c:pt>
                <c:pt idx="164328">
                  <c:v>-41.806499999999971</c:v>
                </c:pt>
                <c:pt idx="164329">
                  <c:v>-41.804499999999962</c:v>
                </c:pt>
                <c:pt idx="164330">
                  <c:v>-41.802499999999952</c:v>
                </c:pt>
                <c:pt idx="164331">
                  <c:v>-41.8005</c:v>
                </c:pt>
                <c:pt idx="164332">
                  <c:v>-41.79849999999999</c:v>
                </c:pt>
                <c:pt idx="164333">
                  <c:v>-41.79649999999998</c:v>
                </c:pt>
                <c:pt idx="164334">
                  <c:v>-41.794499999999971</c:v>
                </c:pt>
                <c:pt idx="164335">
                  <c:v>-41.792499999999961</c:v>
                </c:pt>
                <c:pt idx="164336">
                  <c:v>-41.790499999999952</c:v>
                </c:pt>
                <c:pt idx="164337">
                  <c:v>-41.788499999999999</c:v>
                </c:pt>
                <c:pt idx="164338">
                  <c:v>-41.78649999999999</c:v>
                </c:pt>
                <c:pt idx="164339">
                  <c:v>-41.78449999999998</c:v>
                </c:pt>
                <c:pt idx="164340">
                  <c:v>-41.78249999999997</c:v>
                </c:pt>
                <c:pt idx="164341">
                  <c:v>-41.780499999999961</c:v>
                </c:pt>
                <c:pt idx="164342">
                  <c:v>-41.778499999999951</c:v>
                </c:pt>
                <c:pt idx="164343">
                  <c:v>-41.776499999999999</c:v>
                </c:pt>
                <c:pt idx="164344">
                  <c:v>-41.774499999999989</c:v>
                </c:pt>
                <c:pt idx="164345">
                  <c:v>-41.77249999999998</c:v>
                </c:pt>
                <c:pt idx="164346">
                  <c:v>-41.77049999999997</c:v>
                </c:pt>
                <c:pt idx="164347">
                  <c:v>-41.76849999999996</c:v>
                </c:pt>
                <c:pt idx="164348">
                  <c:v>-41.766499999999951</c:v>
                </c:pt>
                <c:pt idx="164349">
                  <c:v>-41.764499999999998</c:v>
                </c:pt>
                <c:pt idx="164350">
                  <c:v>-41.762499999999989</c:v>
                </c:pt>
                <c:pt idx="164351">
                  <c:v>-41.760499999999979</c:v>
                </c:pt>
                <c:pt idx="164352">
                  <c:v>-41.75849999999997</c:v>
                </c:pt>
                <c:pt idx="164353">
                  <c:v>-41.75649999999996</c:v>
                </c:pt>
                <c:pt idx="164354">
                  <c:v>-41.75449999999995</c:v>
                </c:pt>
                <c:pt idx="164355">
                  <c:v>-41.752499999999998</c:v>
                </c:pt>
                <c:pt idx="164356">
                  <c:v>-41.750499999999988</c:v>
                </c:pt>
                <c:pt idx="164357">
                  <c:v>-41.748499999999979</c:v>
                </c:pt>
                <c:pt idx="164358">
                  <c:v>-41.746499999999969</c:v>
                </c:pt>
                <c:pt idx="164359">
                  <c:v>-41.74449999999996</c:v>
                </c:pt>
                <c:pt idx="164360">
                  <c:v>-41.74249999999995</c:v>
                </c:pt>
                <c:pt idx="164361">
                  <c:v>-41.740499999999997</c:v>
                </c:pt>
                <c:pt idx="164362">
                  <c:v>-41.738499999999988</c:v>
                </c:pt>
                <c:pt idx="164363">
                  <c:v>-41.736499999999978</c:v>
                </c:pt>
                <c:pt idx="164364">
                  <c:v>-41.734499999999969</c:v>
                </c:pt>
                <c:pt idx="164365">
                  <c:v>-41.732499999999959</c:v>
                </c:pt>
                <c:pt idx="164366">
                  <c:v>-41.73049999999995</c:v>
                </c:pt>
                <c:pt idx="164367">
                  <c:v>-41.728499999999997</c:v>
                </c:pt>
                <c:pt idx="164368">
                  <c:v>-41.726499999999987</c:v>
                </c:pt>
                <c:pt idx="164369">
                  <c:v>-41.724499999999978</c:v>
                </c:pt>
                <c:pt idx="164370">
                  <c:v>-41.722499999999968</c:v>
                </c:pt>
                <c:pt idx="164371">
                  <c:v>-41.720499999999959</c:v>
                </c:pt>
                <c:pt idx="164372">
                  <c:v>-41.718499999999949</c:v>
                </c:pt>
                <c:pt idx="164373">
                  <c:v>-41.716499999999996</c:v>
                </c:pt>
                <c:pt idx="164374">
                  <c:v>-41.714499999999987</c:v>
                </c:pt>
                <c:pt idx="164375">
                  <c:v>-41.712499999999977</c:v>
                </c:pt>
                <c:pt idx="164376">
                  <c:v>-41.710499999999968</c:v>
                </c:pt>
                <c:pt idx="164377">
                  <c:v>-41.708499999999958</c:v>
                </c:pt>
                <c:pt idx="164378">
                  <c:v>-41.706500000000005</c:v>
                </c:pt>
                <c:pt idx="164379">
                  <c:v>-41.704499999999996</c:v>
                </c:pt>
                <c:pt idx="164380">
                  <c:v>-41.702499999999986</c:v>
                </c:pt>
                <c:pt idx="164381">
                  <c:v>-41.700499999999977</c:v>
                </c:pt>
                <c:pt idx="164382">
                  <c:v>-41.698499999999967</c:v>
                </c:pt>
                <c:pt idx="164383">
                  <c:v>-41.696499999999958</c:v>
                </c:pt>
                <c:pt idx="164384">
                  <c:v>-41.694500000000005</c:v>
                </c:pt>
                <c:pt idx="164385">
                  <c:v>-41.692499999999995</c:v>
                </c:pt>
                <c:pt idx="164386">
                  <c:v>-41.690499999999986</c:v>
                </c:pt>
                <c:pt idx="164387">
                  <c:v>-41.688499999999976</c:v>
                </c:pt>
                <c:pt idx="164388">
                  <c:v>-41.686499999999967</c:v>
                </c:pt>
                <c:pt idx="164389">
                  <c:v>-41.684499999999957</c:v>
                </c:pt>
                <c:pt idx="164390">
                  <c:v>-41.682500000000005</c:v>
                </c:pt>
                <c:pt idx="164391">
                  <c:v>-41.680499999999995</c:v>
                </c:pt>
                <c:pt idx="164392">
                  <c:v>-41.678499999999985</c:v>
                </c:pt>
                <c:pt idx="164393">
                  <c:v>-41.676499999999976</c:v>
                </c:pt>
                <c:pt idx="164394">
                  <c:v>-41.674499999999966</c:v>
                </c:pt>
                <c:pt idx="164395">
                  <c:v>-41.672499999999957</c:v>
                </c:pt>
                <c:pt idx="164396">
                  <c:v>-41.670500000000004</c:v>
                </c:pt>
                <c:pt idx="164397">
                  <c:v>-41.668499999999995</c:v>
                </c:pt>
                <c:pt idx="164398">
                  <c:v>-41.666499999999985</c:v>
                </c:pt>
                <c:pt idx="164399">
                  <c:v>-41.664499999999975</c:v>
                </c:pt>
                <c:pt idx="164400">
                  <c:v>-41.662499999999966</c:v>
                </c:pt>
                <c:pt idx="164401">
                  <c:v>-41.660499999999956</c:v>
                </c:pt>
                <c:pt idx="164402">
                  <c:v>-41.658500000000004</c:v>
                </c:pt>
                <c:pt idx="164403">
                  <c:v>-41.656499999999994</c:v>
                </c:pt>
                <c:pt idx="164404">
                  <c:v>-41.654499999999985</c:v>
                </c:pt>
                <c:pt idx="164405">
                  <c:v>-41.652499999999975</c:v>
                </c:pt>
                <c:pt idx="164406">
                  <c:v>-41.650499999999965</c:v>
                </c:pt>
                <c:pt idx="164407">
                  <c:v>-41.648499999999956</c:v>
                </c:pt>
                <c:pt idx="164408">
                  <c:v>-41.646500000000003</c:v>
                </c:pt>
                <c:pt idx="164409">
                  <c:v>-41.644499999999994</c:v>
                </c:pt>
                <c:pt idx="164410">
                  <c:v>-41.642499999999984</c:v>
                </c:pt>
                <c:pt idx="164411">
                  <c:v>-41.640499999999975</c:v>
                </c:pt>
                <c:pt idx="164412">
                  <c:v>-41.638499999999965</c:v>
                </c:pt>
                <c:pt idx="164413">
                  <c:v>-41.636499999999955</c:v>
                </c:pt>
                <c:pt idx="164414">
                  <c:v>-41.634500000000003</c:v>
                </c:pt>
                <c:pt idx="164415">
                  <c:v>-41.632499999999993</c:v>
                </c:pt>
                <c:pt idx="164416">
                  <c:v>-41.630499999999984</c:v>
                </c:pt>
                <c:pt idx="164417">
                  <c:v>-41.628499999999974</c:v>
                </c:pt>
                <c:pt idx="164418">
                  <c:v>-41.626499999999965</c:v>
                </c:pt>
                <c:pt idx="164419">
                  <c:v>-41.624499999999955</c:v>
                </c:pt>
                <c:pt idx="164420">
                  <c:v>-41.622500000000002</c:v>
                </c:pt>
                <c:pt idx="164421">
                  <c:v>-41.620499999999993</c:v>
                </c:pt>
                <c:pt idx="164422">
                  <c:v>-41.618499999999983</c:v>
                </c:pt>
                <c:pt idx="164423">
                  <c:v>-41.616499999999974</c:v>
                </c:pt>
                <c:pt idx="164424">
                  <c:v>-41.614499999999964</c:v>
                </c:pt>
                <c:pt idx="164425">
                  <c:v>-41.612499999999955</c:v>
                </c:pt>
                <c:pt idx="164426">
                  <c:v>-41.610500000000002</c:v>
                </c:pt>
                <c:pt idx="164427">
                  <c:v>-41.608499999999992</c:v>
                </c:pt>
                <c:pt idx="164428">
                  <c:v>-41.606499999999983</c:v>
                </c:pt>
                <c:pt idx="164429">
                  <c:v>-41.604499999999973</c:v>
                </c:pt>
                <c:pt idx="164430">
                  <c:v>-41.602499999999964</c:v>
                </c:pt>
                <c:pt idx="164431">
                  <c:v>-41.600499999999954</c:v>
                </c:pt>
                <c:pt idx="164432">
                  <c:v>-41.598500000000001</c:v>
                </c:pt>
                <c:pt idx="164433">
                  <c:v>-41.596499999999992</c:v>
                </c:pt>
                <c:pt idx="164434">
                  <c:v>-41.594499999999982</c:v>
                </c:pt>
                <c:pt idx="164435">
                  <c:v>-41.592499999999973</c:v>
                </c:pt>
                <c:pt idx="164436">
                  <c:v>-41.590499999999963</c:v>
                </c:pt>
                <c:pt idx="164437">
                  <c:v>-41.588499999999954</c:v>
                </c:pt>
                <c:pt idx="164438">
                  <c:v>-41.586500000000001</c:v>
                </c:pt>
                <c:pt idx="164439">
                  <c:v>-41.584499999999991</c:v>
                </c:pt>
                <c:pt idx="164440">
                  <c:v>-41.582499999999982</c:v>
                </c:pt>
                <c:pt idx="164441">
                  <c:v>-41.580499999999972</c:v>
                </c:pt>
                <c:pt idx="164442">
                  <c:v>-41.578499999999963</c:v>
                </c:pt>
                <c:pt idx="164443">
                  <c:v>-41.576499999999953</c:v>
                </c:pt>
                <c:pt idx="164444">
                  <c:v>-41.5745</c:v>
                </c:pt>
                <c:pt idx="164445">
                  <c:v>-41.572499999999991</c:v>
                </c:pt>
                <c:pt idx="164446">
                  <c:v>-41.570499999999981</c:v>
                </c:pt>
                <c:pt idx="164447">
                  <c:v>-41.568499999999972</c:v>
                </c:pt>
                <c:pt idx="164448">
                  <c:v>-41.566499999999962</c:v>
                </c:pt>
                <c:pt idx="164449">
                  <c:v>-41.564499999999953</c:v>
                </c:pt>
                <c:pt idx="164450">
                  <c:v>-41.5625</c:v>
                </c:pt>
                <c:pt idx="164451">
                  <c:v>-41.56049999999999</c:v>
                </c:pt>
                <c:pt idx="164452">
                  <c:v>-41.558499999999981</c:v>
                </c:pt>
                <c:pt idx="164453">
                  <c:v>-41.556499999999971</c:v>
                </c:pt>
                <c:pt idx="164454">
                  <c:v>-41.554499999999962</c:v>
                </c:pt>
                <c:pt idx="164455">
                  <c:v>-41.552499999999952</c:v>
                </c:pt>
                <c:pt idx="164456">
                  <c:v>-41.5505</c:v>
                </c:pt>
                <c:pt idx="164457">
                  <c:v>-41.54849999999999</c:v>
                </c:pt>
                <c:pt idx="164458">
                  <c:v>-41.54649999999998</c:v>
                </c:pt>
                <c:pt idx="164459">
                  <c:v>-41.544499999999971</c:v>
                </c:pt>
                <c:pt idx="164460">
                  <c:v>-41.542499999999961</c:v>
                </c:pt>
                <c:pt idx="164461">
                  <c:v>-41.540499999999952</c:v>
                </c:pt>
                <c:pt idx="164462">
                  <c:v>-41.538499999999999</c:v>
                </c:pt>
                <c:pt idx="164463">
                  <c:v>-41.53649999999999</c:v>
                </c:pt>
                <c:pt idx="164464">
                  <c:v>-41.53449999999998</c:v>
                </c:pt>
                <c:pt idx="164465">
                  <c:v>-41.53249999999997</c:v>
                </c:pt>
                <c:pt idx="164466">
                  <c:v>-41.530499999999961</c:v>
                </c:pt>
                <c:pt idx="164467">
                  <c:v>-41.528499999999951</c:v>
                </c:pt>
                <c:pt idx="164468">
                  <c:v>-41.526499999999999</c:v>
                </c:pt>
                <c:pt idx="164469">
                  <c:v>-41.524499999999989</c:v>
                </c:pt>
                <c:pt idx="164470">
                  <c:v>-41.52249999999998</c:v>
                </c:pt>
                <c:pt idx="164471">
                  <c:v>-41.52049999999997</c:v>
                </c:pt>
                <c:pt idx="164472">
                  <c:v>-41.51849999999996</c:v>
                </c:pt>
                <c:pt idx="164473">
                  <c:v>-41.516499999999951</c:v>
                </c:pt>
                <c:pt idx="164474">
                  <c:v>-41.514499999999998</c:v>
                </c:pt>
                <c:pt idx="164475">
                  <c:v>-41.512499999999989</c:v>
                </c:pt>
                <c:pt idx="164476">
                  <c:v>-41.510499999999979</c:v>
                </c:pt>
                <c:pt idx="164477">
                  <c:v>-41.50849999999997</c:v>
                </c:pt>
                <c:pt idx="164478">
                  <c:v>-41.50649999999996</c:v>
                </c:pt>
                <c:pt idx="164479">
                  <c:v>-41.50449999999995</c:v>
                </c:pt>
                <c:pt idx="164480">
                  <c:v>-41.502499999999998</c:v>
                </c:pt>
                <c:pt idx="164481">
                  <c:v>-41.500499999999988</c:v>
                </c:pt>
                <c:pt idx="164482">
                  <c:v>-41.498499999999979</c:v>
                </c:pt>
                <c:pt idx="164483">
                  <c:v>-41.496499999999969</c:v>
                </c:pt>
                <c:pt idx="164484">
                  <c:v>-41.49449999999996</c:v>
                </c:pt>
                <c:pt idx="164485">
                  <c:v>-41.49249999999995</c:v>
                </c:pt>
                <c:pt idx="164486">
                  <c:v>-41.490499999999997</c:v>
                </c:pt>
                <c:pt idx="164487">
                  <c:v>-41.488499999999988</c:v>
                </c:pt>
                <c:pt idx="164488">
                  <c:v>-41.486499999999978</c:v>
                </c:pt>
                <c:pt idx="164489">
                  <c:v>-41.484499999999969</c:v>
                </c:pt>
                <c:pt idx="164490">
                  <c:v>-41.482499999999959</c:v>
                </c:pt>
                <c:pt idx="164491">
                  <c:v>-41.48049999999995</c:v>
                </c:pt>
                <c:pt idx="164492">
                  <c:v>-41.478499999999997</c:v>
                </c:pt>
                <c:pt idx="164493">
                  <c:v>-41.476499999999987</c:v>
                </c:pt>
                <c:pt idx="164494">
                  <c:v>-41.474499999999978</c:v>
                </c:pt>
                <c:pt idx="164495">
                  <c:v>-41.472499999999968</c:v>
                </c:pt>
                <c:pt idx="164496">
                  <c:v>-41.470499999999959</c:v>
                </c:pt>
                <c:pt idx="164497">
                  <c:v>-41.468499999999949</c:v>
                </c:pt>
                <c:pt idx="164498">
                  <c:v>-41.466499999999996</c:v>
                </c:pt>
                <c:pt idx="164499">
                  <c:v>-41.464499999999987</c:v>
                </c:pt>
                <c:pt idx="164500">
                  <c:v>-41.462499999999977</c:v>
                </c:pt>
                <c:pt idx="164501">
                  <c:v>-41.460499999999968</c:v>
                </c:pt>
                <c:pt idx="164502">
                  <c:v>-41.458499999999958</c:v>
                </c:pt>
                <c:pt idx="164503">
                  <c:v>-41.456500000000005</c:v>
                </c:pt>
                <c:pt idx="164504">
                  <c:v>-41.454499999999996</c:v>
                </c:pt>
                <c:pt idx="164505">
                  <c:v>-41.452499999999986</c:v>
                </c:pt>
                <c:pt idx="164506">
                  <c:v>-41.450499999999977</c:v>
                </c:pt>
                <c:pt idx="164507">
                  <c:v>-41.448499999999967</c:v>
                </c:pt>
                <c:pt idx="164508">
                  <c:v>-41.446499999999958</c:v>
                </c:pt>
                <c:pt idx="164509">
                  <c:v>-41.444500000000005</c:v>
                </c:pt>
                <c:pt idx="164510">
                  <c:v>-41.442499999999995</c:v>
                </c:pt>
                <c:pt idx="164511">
                  <c:v>-41.440499999999986</c:v>
                </c:pt>
                <c:pt idx="164512">
                  <c:v>-41.438499999999976</c:v>
                </c:pt>
                <c:pt idx="164513">
                  <c:v>-41.436499999999967</c:v>
                </c:pt>
                <c:pt idx="164514">
                  <c:v>-41.434499999999957</c:v>
                </c:pt>
                <c:pt idx="164515">
                  <c:v>-41.432500000000005</c:v>
                </c:pt>
                <c:pt idx="164516">
                  <c:v>-41.430499999999995</c:v>
                </c:pt>
                <c:pt idx="164517">
                  <c:v>-41.428499999999985</c:v>
                </c:pt>
                <c:pt idx="164518">
                  <c:v>-41.426499999999976</c:v>
                </c:pt>
                <c:pt idx="164519">
                  <c:v>-41.424499999999966</c:v>
                </c:pt>
                <c:pt idx="164520">
                  <c:v>-41.422499999999957</c:v>
                </c:pt>
                <c:pt idx="164521">
                  <c:v>-41.420500000000004</c:v>
                </c:pt>
                <c:pt idx="164522">
                  <c:v>-41.418499999999995</c:v>
                </c:pt>
                <c:pt idx="164523">
                  <c:v>-41.416499999999985</c:v>
                </c:pt>
                <c:pt idx="164524">
                  <c:v>-41.414499999999975</c:v>
                </c:pt>
                <c:pt idx="164525">
                  <c:v>-41.412499999999966</c:v>
                </c:pt>
                <c:pt idx="164526">
                  <c:v>-41.410499999999956</c:v>
                </c:pt>
                <c:pt idx="164527">
                  <c:v>-41.408500000000004</c:v>
                </c:pt>
                <c:pt idx="164528">
                  <c:v>-41.406499999999994</c:v>
                </c:pt>
                <c:pt idx="164529">
                  <c:v>-41.404499999999985</c:v>
                </c:pt>
                <c:pt idx="164530">
                  <c:v>-41.402499999999975</c:v>
                </c:pt>
                <c:pt idx="164531">
                  <c:v>-41.400499999999965</c:v>
                </c:pt>
                <c:pt idx="164532">
                  <c:v>-41.398499999999956</c:v>
                </c:pt>
                <c:pt idx="164533">
                  <c:v>-41.396500000000003</c:v>
                </c:pt>
                <c:pt idx="164534">
                  <c:v>-41.394499999999994</c:v>
                </c:pt>
                <c:pt idx="164535">
                  <c:v>-41.392499999999984</c:v>
                </c:pt>
                <c:pt idx="164536">
                  <c:v>-41.390499999999975</c:v>
                </c:pt>
                <c:pt idx="164537">
                  <c:v>-41.388499999999965</c:v>
                </c:pt>
                <c:pt idx="164538">
                  <c:v>-41.386499999999955</c:v>
                </c:pt>
                <c:pt idx="164539">
                  <c:v>-41.384500000000003</c:v>
                </c:pt>
                <c:pt idx="164540">
                  <c:v>-41.382499999999993</c:v>
                </c:pt>
                <c:pt idx="164541">
                  <c:v>-41.380499999999984</c:v>
                </c:pt>
                <c:pt idx="164542">
                  <c:v>-41.378499999999974</c:v>
                </c:pt>
                <c:pt idx="164543">
                  <c:v>-41.376499999999965</c:v>
                </c:pt>
                <c:pt idx="164544">
                  <c:v>-41.374499999999955</c:v>
                </c:pt>
                <c:pt idx="164545">
                  <c:v>-41.372500000000002</c:v>
                </c:pt>
                <c:pt idx="164546">
                  <c:v>-41.370499999999993</c:v>
                </c:pt>
                <c:pt idx="164547">
                  <c:v>-41.368499999999983</c:v>
                </c:pt>
                <c:pt idx="164548">
                  <c:v>-41.366499999999974</c:v>
                </c:pt>
                <c:pt idx="164549">
                  <c:v>-41.364499999999964</c:v>
                </c:pt>
                <c:pt idx="164550">
                  <c:v>-41.362499999999955</c:v>
                </c:pt>
                <c:pt idx="164551">
                  <c:v>-41.360500000000002</c:v>
                </c:pt>
                <c:pt idx="164552">
                  <c:v>-41.358499999999992</c:v>
                </c:pt>
                <c:pt idx="164553">
                  <c:v>-41.356499999999983</c:v>
                </c:pt>
                <c:pt idx="164554">
                  <c:v>-41.354499999999973</c:v>
                </c:pt>
                <c:pt idx="164555">
                  <c:v>-41.352499999999964</c:v>
                </c:pt>
                <c:pt idx="164556">
                  <c:v>-41.350499999999954</c:v>
                </c:pt>
                <c:pt idx="164557">
                  <c:v>-41.348500000000001</c:v>
                </c:pt>
                <c:pt idx="164558">
                  <c:v>-41.346499999999992</c:v>
                </c:pt>
                <c:pt idx="164559">
                  <c:v>-41.344499999999982</c:v>
                </c:pt>
                <c:pt idx="164560">
                  <c:v>-41.342499999999973</c:v>
                </c:pt>
                <c:pt idx="164561">
                  <c:v>-41.340499999999963</c:v>
                </c:pt>
                <c:pt idx="164562">
                  <c:v>-41.338499999999954</c:v>
                </c:pt>
                <c:pt idx="164563">
                  <c:v>-41.336500000000001</c:v>
                </c:pt>
                <c:pt idx="164564">
                  <c:v>-41.334499999999991</c:v>
                </c:pt>
                <c:pt idx="164565">
                  <c:v>-41.332499999999982</c:v>
                </c:pt>
                <c:pt idx="164566">
                  <c:v>-41.330499999999972</c:v>
                </c:pt>
                <c:pt idx="164567">
                  <c:v>-41.328499999999963</c:v>
                </c:pt>
                <c:pt idx="164568">
                  <c:v>-41.326499999999953</c:v>
                </c:pt>
                <c:pt idx="164569">
                  <c:v>-41.3245</c:v>
                </c:pt>
                <c:pt idx="164570">
                  <c:v>-41.322499999999991</c:v>
                </c:pt>
                <c:pt idx="164571">
                  <c:v>-41.320499999999981</c:v>
                </c:pt>
                <c:pt idx="164572">
                  <c:v>-41.318499999999972</c:v>
                </c:pt>
                <c:pt idx="164573">
                  <c:v>-41.316499999999962</c:v>
                </c:pt>
                <c:pt idx="164574">
                  <c:v>-41.314499999999953</c:v>
                </c:pt>
                <c:pt idx="164575">
                  <c:v>-41.3125</c:v>
                </c:pt>
                <c:pt idx="164576">
                  <c:v>-41.31049999999999</c:v>
                </c:pt>
                <c:pt idx="164577">
                  <c:v>-41.308499999999981</c:v>
                </c:pt>
                <c:pt idx="164578">
                  <c:v>-41.306499999999971</c:v>
                </c:pt>
                <c:pt idx="164579">
                  <c:v>-41.304499999999962</c:v>
                </c:pt>
                <c:pt idx="164580">
                  <c:v>-41.302499999999952</c:v>
                </c:pt>
                <c:pt idx="164581">
                  <c:v>-41.3005</c:v>
                </c:pt>
                <c:pt idx="164582">
                  <c:v>-41.29849999999999</c:v>
                </c:pt>
                <c:pt idx="164583">
                  <c:v>-41.29649999999998</c:v>
                </c:pt>
                <c:pt idx="164584">
                  <c:v>-41.294499999999971</c:v>
                </c:pt>
                <c:pt idx="164585">
                  <c:v>-41.292499999999961</c:v>
                </c:pt>
                <c:pt idx="164586">
                  <c:v>-41.290499999999952</c:v>
                </c:pt>
                <c:pt idx="164587">
                  <c:v>-41.288499999999999</c:v>
                </c:pt>
                <c:pt idx="164588">
                  <c:v>-41.28649999999999</c:v>
                </c:pt>
                <c:pt idx="164589">
                  <c:v>-41.28449999999998</c:v>
                </c:pt>
                <c:pt idx="164590">
                  <c:v>-41.28249999999997</c:v>
                </c:pt>
                <c:pt idx="164591">
                  <c:v>-41.280499999999961</c:v>
                </c:pt>
                <c:pt idx="164592">
                  <c:v>-41.278499999999951</c:v>
                </c:pt>
                <c:pt idx="164593">
                  <c:v>-41.276499999999999</c:v>
                </c:pt>
                <c:pt idx="164594">
                  <c:v>-41.274499999999989</c:v>
                </c:pt>
                <c:pt idx="164595">
                  <c:v>-41.27249999999998</c:v>
                </c:pt>
                <c:pt idx="164596">
                  <c:v>-41.27049999999997</c:v>
                </c:pt>
                <c:pt idx="164597">
                  <c:v>-41.26849999999996</c:v>
                </c:pt>
                <c:pt idx="164598">
                  <c:v>-41.266499999999951</c:v>
                </c:pt>
                <c:pt idx="164599">
                  <c:v>-41.264499999999998</c:v>
                </c:pt>
                <c:pt idx="164600">
                  <c:v>-41.262499999999989</c:v>
                </c:pt>
                <c:pt idx="164601">
                  <c:v>-41.260499999999979</c:v>
                </c:pt>
                <c:pt idx="164602">
                  <c:v>-41.25849999999997</c:v>
                </c:pt>
                <c:pt idx="164603">
                  <c:v>-41.25649999999996</c:v>
                </c:pt>
                <c:pt idx="164604">
                  <c:v>-41.25449999999995</c:v>
                </c:pt>
                <c:pt idx="164605">
                  <c:v>-41.252499999999998</c:v>
                </c:pt>
                <c:pt idx="164606">
                  <c:v>-41.250499999999988</c:v>
                </c:pt>
                <c:pt idx="164607">
                  <c:v>-41.248499999999979</c:v>
                </c:pt>
                <c:pt idx="164608">
                  <c:v>-41.246499999999969</c:v>
                </c:pt>
                <c:pt idx="164609">
                  <c:v>-41.24449999999996</c:v>
                </c:pt>
                <c:pt idx="164610">
                  <c:v>-41.24249999999995</c:v>
                </c:pt>
                <c:pt idx="164611">
                  <c:v>-41.240499999999997</c:v>
                </c:pt>
                <c:pt idx="164612">
                  <c:v>-41.238499999999988</c:v>
                </c:pt>
                <c:pt idx="164613">
                  <c:v>-41.236499999999978</c:v>
                </c:pt>
                <c:pt idx="164614">
                  <c:v>-41.234499999999969</c:v>
                </c:pt>
                <c:pt idx="164615">
                  <c:v>-41.232499999999959</c:v>
                </c:pt>
                <c:pt idx="164616">
                  <c:v>-41.23049999999995</c:v>
                </c:pt>
                <c:pt idx="164617">
                  <c:v>-41.228499999999997</c:v>
                </c:pt>
                <c:pt idx="164618">
                  <c:v>-41.226499999999987</c:v>
                </c:pt>
                <c:pt idx="164619">
                  <c:v>-41.224499999999978</c:v>
                </c:pt>
                <c:pt idx="164620">
                  <c:v>-41.222499999999968</c:v>
                </c:pt>
                <c:pt idx="164621">
                  <c:v>-41.220499999999959</c:v>
                </c:pt>
                <c:pt idx="164622">
                  <c:v>-41.218499999999949</c:v>
                </c:pt>
                <c:pt idx="164623">
                  <c:v>-41.216499999999996</c:v>
                </c:pt>
                <c:pt idx="164624">
                  <c:v>-41.214499999999987</c:v>
                </c:pt>
                <c:pt idx="164625">
                  <c:v>-41.212499999999977</c:v>
                </c:pt>
                <c:pt idx="164626">
                  <c:v>-41.210499999999968</c:v>
                </c:pt>
                <c:pt idx="164627">
                  <c:v>-41.208499999999958</c:v>
                </c:pt>
                <c:pt idx="164628">
                  <c:v>-41.206500000000005</c:v>
                </c:pt>
                <c:pt idx="164629">
                  <c:v>-41.204499999999996</c:v>
                </c:pt>
                <c:pt idx="164630">
                  <c:v>-41.202499999999986</c:v>
                </c:pt>
                <c:pt idx="164631">
                  <c:v>-41.200499999999977</c:v>
                </c:pt>
                <c:pt idx="164632">
                  <c:v>-41.198499999999967</c:v>
                </c:pt>
                <c:pt idx="164633">
                  <c:v>-41.196499999999958</c:v>
                </c:pt>
                <c:pt idx="164634">
                  <c:v>-41.194500000000005</c:v>
                </c:pt>
                <c:pt idx="164635">
                  <c:v>-41.192499999999995</c:v>
                </c:pt>
                <c:pt idx="164636">
                  <c:v>-41.190499999999986</c:v>
                </c:pt>
                <c:pt idx="164637">
                  <c:v>-41.188499999999976</c:v>
                </c:pt>
                <c:pt idx="164638">
                  <c:v>-41.186499999999967</c:v>
                </c:pt>
                <c:pt idx="164639">
                  <c:v>-41.184499999999957</c:v>
                </c:pt>
                <c:pt idx="164640">
                  <c:v>-41.182500000000005</c:v>
                </c:pt>
                <c:pt idx="164641">
                  <c:v>-41.180499999999995</c:v>
                </c:pt>
                <c:pt idx="164642">
                  <c:v>-41.178499999999985</c:v>
                </c:pt>
                <c:pt idx="164643">
                  <c:v>-41.176499999999976</c:v>
                </c:pt>
                <c:pt idx="164644">
                  <c:v>-41.174499999999966</c:v>
                </c:pt>
                <c:pt idx="164645">
                  <c:v>-41.172499999999957</c:v>
                </c:pt>
                <c:pt idx="164646">
                  <c:v>-41.170500000000004</c:v>
                </c:pt>
                <c:pt idx="164647">
                  <c:v>-41.168499999999995</c:v>
                </c:pt>
                <c:pt idx="164648">
                  <c:v>-41.166499999999985</c:v>
                </c:pt>
                <c:pt idx="164649">
                  <c:v>-41.164499999999975</c:v>
                </c:pt>
                <c:pt idx="164650">
                  <c:v>-41.162499999999966</c:v>
                </c:pt>
                <c:pt idx="164651">
                  <c:v>-41.160499999999956</c:v>
                </c:pt>
                <c:pt idx="164652">
                  <c:v>-41.158500000000004</c:v>
                </c:pt>
                <c:pt idx="164653">
                  <c:v>-41.156499999999994</c:v>
                </c:pt>
                <c:pt idx="164654">
                  <c:v>-41.154499999999985</c:v>
                </c:pt>
                <c:pt idx="164655">
                  <c:v>-41.152499999999975</c:v>
                </c:pt>
                <c:pt idx="164656">
                  <c:v>-41.150499999999965</c:v>
                </c:pt>
                <c:pt idx="164657">
                  <c:v>-41.148499999999956</c:v>
                </c:pt>
                <c:pt idx="164658">
                  <c:v>-41.146500000000003</c:v>
                </c:pt>
                <c:pt idx="164659">
                  <c:v>-41.144499999999994</c:v>
                </c:pt>
                <c:pt idx="164660">
                  <c:v>-41.142499999999984</c:v>
                </c:pt>
                <c:pt idx="164661">
                  <c:v>-41.140499999999975</c:v>
                </c:pt>
                <c:pt idx="164662">
                  <c:v>-41.138499999999965</c:v>
                </c:pt>
                <c:pt idx="164663">
                  <c:v>-41.136499999999955</c:v>
                </c:pt>
                <c:pt idx="164664">
                  <c:v>-41.134500000000003</c:v>
                </c:pt>
                <c:pt idx="164665">
                  <c:v>-41.132499999999993</c:v>
                </c:pt>
                <c:pt idx="164666">
                  <c:v>-41.130499999999984</c:v>
                </c:pt>
                <c:pt idx="164667">
                  <c:v>-41.128499999999974</c:v>
                </c:pt>
                <c:pt idx="164668">
                  <c:v>-41.126499999999965</c:v>
                </c:pt>
                <c:pt idx="164669">
                  <c:v>-41.124499999999955</c:v>
                </c:pt>
                <c:pt idx="164670">
                  <c:v>-41.122500000000002</c:v>
                </c:pt>
                <c:pt idx="164671">
                  <c:v>-41.120499999999993</c:v>
                </c:pt>
                <c:pt idx="164672">
                  <c:v>-41.118499999999983</c:v>
                </c:pt>
                <c:pt idx="164673">
                  <c:v>-41.116499999999974</c:v>
                </c:pt>
                <c:pt idx="164674">
                  <c:v>-41.114499999999964</c:v>
                </c:pt>
                <c:pt idx="164675">
                  <c:v>-41.112499999999955</c:v>
                </c:pt>
                <c:pt idx="164676">
                  <c:v>-41.110500000000002</c:v>
                </c:pt>
                <c:pt idx="164677">
                  <c:v>-41.108499999999992</c:v>
                </c:pt>
                <c:pt idx="164678">
                  <c:v>-41.106499999999983</c:v>
                </c:pt>
                <c:pt idx="164679">
                  <c:v>-41.104499999999973</c:v>
                </c:pt>
                <c:pt idx="164680">
                  <c:v>-41.102499999999964</c:v>
                </c:pt>
                <c:pt idx="164681">
                  <c:v>-41.100499999999954</c:v>
                </c:pt>
                <c:pt idx="164682">
                  <c:v>-41.098500000000001</c:v>
                </c:pt>
                <c:pt idx="164683">
                  <c:v>-41.096499999999992</c:v>
                </c:pt>
                <c:pt idx="164684">
                  <c:v>-41.094499999999982</c:v>
                </c:pt>
                <c:pt idx="164685">
                  <c:v>-41.092499999999973</c:v>
                </c:pt>
                <c:pt idx="164686">
                  <c:v>-41.090499999999963</c:v>
                </c:pt>
                <c:pt idx="164687">
                  <c:v>-41.088499999999954</c:v>
                </c:pt>
                <c:pt idx="164688">
                  <c:v>-41.086500000000001</c:v>
                </c:pt>
                <c:pt idx="164689">
                  <c:v>-41.084499999999991</c:v>
                </c:pt>
                <c:pt idx="164690">
                  <c:v>-41.082499999999982</c:v>
                </c:pt>
                <c:pt idx="164691">
                  <c:v>-41.080499999999972</c:v>
                </c:pt>
                <c:pt idx="164692">
                  <c:v>-41.078499999999963</c:v>
                </c:pt>
                <c:pt idx="164693">
                  <c:v>-41.076499999999953</c:v>
                </c:pt>
                <c:pt idx="164694">
                  <c:v>-41.0745</c:v>
                </c:pt>
                <c:pt idx="164695">
                  <c:v>-41.072499999999991</c:v>
                </c:pt>
                <c:pt idx="164696">
                  <c:v>-41.070499999999981</c:v>
                </c:pt>
                <c:pt idx="164697">
                  <c:v>-41.068499999999972</c:v>
                </c:pt>
                <c:pt idx="164698">
                  <c:v>-41.066499999999962</c:v>
                </c:pt>
                <c:pt idx="164699">
                  <c:v>-41.064499999999953</c:v>
                </c:pt>
                <c:pt idx="164700">
                  <c:v>-41.0625</c:v>
                </c:pt>
                <c:pt idx="164701">
                  <c:v>-41.06049999999999</c:v>
                </c:pt>
                <c:pt idx="164702">
                  <c:v>-41.058499999999981</c:v>
                </c:pt>
                <c:pt idx="164703">
                  <c:v>-41.056499999999971</c:v>
                </c:pt>
                <c:pt idx="164704">
                  <c:v>-41.054499999999962</c:v>
                </c:pt>
                <c:pt idx="164705">
                  <c:v>-41.052499999999952</c:v>
                </c:pt>
                <c:pt idx="164706">
                  <c:v>-41.0505</c:v>
                </c:pt>
                <c:pt idx="164707">
                  <c:v>-41.04849999999999</c:v>
                </c:pt>
                <c:pt idx="164708">
                  <c:v>-41.04649999999998</c:v>
                </c:pt>
                <c:pt idx="164709">
                  <c:v>-41.044499999999971</c:v>
                </c:pt>
                <c:pt idx="164710">
                  <c:v>-41.042499999999961</c:v>
                </c:pt>
                <c:pt idx="164711">
                  <c:v>-41.040499999999952</c:v>
                </c:pt>
                <c:pt idx="164712">
                  <c:v>-41.038499999999999</c:v>
                </c:pt>
                <c:pt idx="164713">
                  <c:v>-41.03649999999999</c:v>
                </c:pt>
                <c:pt idx="164714">
                  <c:v>-41.03449999999998</c:v>
                </c:pt>
                <c:pt idx="164715">
                  <c:v>-41.03249999999997</c:v>
                </c:pt>
                <c:pt idx="164716">
                  <c:v>-41.030499999999961</c:v>
                </c:pt>
                <c:pt idx="164717">
                  <c:v>-41.028499999999951</c:v>
                </c:pt>
                <c:pt idx="164718">
                  <c:v>-41.026499999999999</c:v>
                </c:pt>
                <c:pt idx="164719">
                  <c:v>-41.024499999999989</c:v>
                </c:pt>
                <c:pt idx="164720">
                  <c:v>-41.02249999999998</c:v>
                </c:pt>
                <c:pt idx="164721">
                  <c:v>-41.02049999999997</c:v>
                </c:pt>
                <c:pt idx="164722">
                  <c:v>-41.01849999999996</c:v>
                </c:pt>
                <c:pt idx="164723">
                  <c:v>-41.016499999999951</c:v>
                </c:pt>
                <c:pt idx="164724">
                  <c:v>-41.014499999999998</c:v>
                </c:pt>
                <c:pt idx="164725">
                  <c:v>-41.012499999999989</c:v>
                </c:pt>
                <c:pt idx="164726">
                  <c:v>-41.010499999999979</c:v>
                </c:pt>
                <c:pt idx="164727">
                  <c:v>-41.00849999999997</c:v>
                </c:pt>
                <c:pt idx="164728">
                  <c:v>-41.00649999999996</c:v>
                </c:pt>
                <c:pt idx="164729">
                  <c:v>-41.00449999999995</c:v>
                </c:pt>
                <c:pt idx="164730">
                  <c:v>-41.002499999999998</c:v>
                </c:pt>
                <c:pt idx="164731">
                  <c:v>-41.000499999999988</c:v>
                </c:pt>
                <c:pt idx="164732">
                  <c:v>-40.998499999999979</c:v>
                </c:pt>
                <c:pt idx="164733">
                  <c:v>-40.996499999999969</c:v>
                </c:pt>
                <c:pt idx="164734">
                  <c:v>-40.99449999999996</c:v>
                </c:pt>
                <c:pt idx="164735">
                  <c:v>-40.99249999999995</c:v>
                </c:pt>
                <c:pt idx="164736">
                  <c:v>-40.990499999999997</c:v>
                </c:pt>
                <c:pt idx="164737">
                  <c:v>-40.988499999999988</c:v>
                </c:pt>
                <c:pt idx="164738">
                  <c:v>-40.986499999999978</c:v>
                </c:pt>
                <c:pt idx="164739">
                  <c:v>-40.984499999999969</c:v>
                </c:pt>
                <c:pt idx="164740">
                  <c:v>-40.982499999999959</c:v>
                </c:pt>
                <c:pt idx="164741">
                  <c:v>-40.98049999999995</c:v>
                </c:pt>
                <c:pt idx="164742">
                  <c:v>-40.978499999999997</c:v>
                </c:pt>
                <c:pt idx="164743">
                  <c:v>-40.976499999999987</c:v>
                </c:pt>
                <c:pt idx="164744">
                  <c:v>-40.974499999999978</c:v>
                </c:pt>
                <c:pt idx="164745">
                  <c:v>-40.972499999999968</c:v>
                </c:pt>
                <c:pt idx="164746">
                  <c:v>-40.970499999999959</c:v>
                </c:pt>
                <c:pt idx="164747">
                  <c:v>-40.968499999999949</c:v>
                </c:pt>
                <c:pt idx="164748">
                  <c:v>-40.966499999999996</c:v>
                </c:pt>
                <c:pt idx="164749">
                  <c:v>-40.964499999999987</c:v>
                </c:pt>
                <c:pt idx="164750">
                  <c:v>-40.962499999999977</c:v>
                </c:pt>
                <c:pt idx="164751">
                  <c:v>-40.960499999999968</c:v>
                </c:pt>
                <c:pt idx="164752">
                  <c:v>-40.958499999999958</c:v>
                </c:pt>
                <c:pt idx="164753">
                  <c:v>-40.956500000000005</c:v>
                </c:pt>
                <c:pt idx="164754">
                  <c:v>-40.954499999999996</c:v>
                </c:pt>
                <c:pt idx="164755">
                  <c:v>-40.952499999999986</c:v>
                </c:pt>
                <c:pt idx="164756">
                  <c:v>-40.950499999999977</c:v>
                </c:pt>
                <c:pt idx="164757">
                  <c:v>-40.948499999999967</c:v>
                </c:pt>
                <c:pt idx="164758">
                  <c:v>-40.946499999999958</c:v>
                </c:pt>
                <c:pt idx="164759">
                  <c:v>-40.944500000000005</c:v>
                </c:pt>
                <c:pt idx="164760">
                  <c:v>-40.942499999999995</c:v>
                </c:pt>
                <c:pt idx="164761">
                  <c:v>-40.940499999999986</c:v>
                </c:pt>
                <c:pt idx="164762">
                  <c:v>-40.938499999999976</c:v>
                </c:pt>
                <c:pt idx="164763">
                  <c:v>-40.936499999999967</c:v>
                </c:pt>
                <c:pt idx="164764">
                  <c:v>-40.934499999999957</c:v>
                </c:pt>
                <c:pt idx="164765">
                  <c:v>-40.932500000000005</c:v>
                </c:pt>
                <c:pt idx="164766">
                  <c:v>-40.930499999999995</c:v>
                </c:pt>
                <c:pt idx="164767">
                  <c:v>-40.928499999999985</c:v>
                </c:pt>
                <c:pt idx="164768">
                  <c:v>-40.926499999999976</c:v>
                </c:pt>
                <c:pt idx="164769">
                  <c:v>-40.924499999999966</c:v>
                </c:pt>
                <c:pt idx="164770">
                  <c:v>-40.922499999999957</c:v>
                </c:pt>
                <c:pt idx="164771">
                  <c:v>-40.920500000000004</c:v>
                </c:pt>
                <c:pt idx="164772">
                  <c:v>-40.918499999999995</c:v>
                </c:pt>
                <c:pt idx="164773">
                  <c:v>-40.916499999999985</c:v>
                </c:pt>
                <c:pt idx="164774">
                  <c:v>-40.914499999999975</c:v>
                </c:pt>
                <c:pt idx="164775">
                  <c:v>-40.912499999999966</c:v>
                </c:pt>
                <c:pt idx="164776">
                  <c:v>-40.910499999999956</c:v>
                </c:pt>
                <c:pt idx="164777">
                  <c:v>-40.908500000000004</c:v>
                </c:pt>
                <c:pt idx="164778">
                  <c:v>-40.906499999999994</c:v>
                </c:pt>
                <c:pt idx="164779">
                  <c:v>-40.904499999999985</c:v>
                </c:pt>
                <c:pt idx="164780">
                  <c:v>-40.902499999999975</c:v>
                </c:pt>
                <c:pt idx="164781">
                  <c:v>-40.900499999999965</c:v>
                </c:pt>
                <c:pt idx="164782">
                  <c:v>-40.898499999999956</c:v>
                </c:pt>
                <c:pt idx="164783">
                  <c:v>-40.896500000000003</c:v>
                </c:pt>
                <c:pt idx="164784">
                  <c:v>-40.894499999999994</c:v>
                </c:pt>
                <c:pt idx="164785">
                  <c:v>-40.892499999999984</c:v>
                </c:pt>
                <c:pt idx="164786">
                  <c:v>-40.890499999999975</c:v>
                </c:pt>
                <c:pt idx="164787">
                  <c:v>-40.888499999999965</c:v>
                </c:pt>
                <c:pt idx="164788">
                  <c:v>-40.886499999999955</c:v>
                </c:pt>
                <c:pt idx="164789">
                  <c:v>-40.884500000000003</c:v>
                </c:pt>
                <c:pt idx="164790">
                  <c:v>-40.882499999999993</c:v>
                </c:pt>
                <c:pt idx="164791">
                  <c:v>-40.880499999999984</c:v>
                </c:pt>
                <c:pt idx="164792">
                  <c:v>-40.878499999999974</c:v>
                </c:pt>
                <c:pt idx="164793">
                  <c:v>-40.876499999999965</c:v>
                </c:pt>
                <c:pt idx="164794">
                  <c:v>-40.874499999999955</c:v>
                </c:pt>
                <c:pt idx="164795">
                  <c:v>-40.872500000000002</c:v>
                </c:pt>
                <c:pt idx="164796">
                  <c:v>-40.870499999999993</c:v>
                </c:pt>
                <c:pt idx="164797">
                  <c:v>-40.868499999999983</c:v>
                </c:pt>
                <c:pt idx="164798">
                  <c:v>-40.866499999999974</c:v>
                </c:pt>
                <c:pt idx="164799">
                  <c:v>-40.864499999999964</c:v>
                </c:pt>
                <c:pt idx="164800">
                  <c:v>-40.862499999999955</c:v>
                </c:pt>
                <c:pt idx="164801">
                  <c:v>-40.860500000000002</c:v>
                </c:pt>
                <c:pt idx="164802">
                  <c:v>-40.858499999999992</c:v>
                </c:pt>
                <c:pt idx="164803">
                  <c:v>-40.856499999999983</c:v>
                </c:pt>
                <c:pt idx="164804">
                  <c:v>-40.854499999999973</c:v>
                </c:pt>
                <c:pt idx="164805">
                  <c:v>-40.852499999999964</c:v>
                </c:pt>
                <c:pt idx="164806">
                  <c:v>-40.850499999999954</c:v>
                </c:pt>
                <c:pt idx="164807">
                  <c:v>-40.848500000000001</c:v>
                </c:pt>
                <c:pt idx="164808">
                  <c:v>-40.846499999999992</c:v>
                </c:pt>
                <c:pt idx="164809">
                  <c:v>-40.844499999999982</c:v>
                </c:pt>
                <c:pt idx="164810">
                  <c:v>-40.842499999999973</c:v>
                </c:pt>
                <c:pt idx="164811">
                  <c:v>-40.840499999999963</c:v>
                </c:pt>
                <c:pt idx="164812">
                  <c:v>-40.838499999999954</c:v>
                </c:pt>
                <c:pt idx="164813">
                  <c:v>-40.836500000000001</c:v>
                </c:pt>
                <c:pt idx="164814">
                  <c:v>-40.834499999999991</c:v>
                </c:pt>
                <c:pt idx="164815">
                  <c:v>-40.832499999999982</c:v>
                </c:pt>
                <c:pt idx="164816">
                  <c:v>-40.830499999999972</c:v>
                </c:pt>
                <c:pt idx="164817">
                  <c:v>-40.828499999999963</c:v>
                </c:pt>
                <c:pt idx="164818">
                  <c:v>-40.826499999999953</c:v>
                </c:pt>
                <c:pt idx="164819">
                  <c:v>-40.8245</c:v>
                </c:pt>
                <c:pt idx="164820">
                  <c:v>-40.822499999999991</c:v>
                </c:pt>
                <c:pt idx="164821">
                  <c:v>-40.820499999999981</c:v>
                </c:pt>
                <c:pt idx="164822">
                  <c:v>-40.818499999999972</c:v>
                </c:pt>
                <c:pt idx="164823">
                  <c:v>-40.816499999999962</c:v>
                </c:pt>
                <c:pt idx="164824">
                  <c:v>-40.814499999999953</c:v>
                </c:pt>
                <c:pt idx="164825">
                  <c:v>-40.8125</c:v>
                </c:pt>
                <c:pt idx="164826">
                  <c:v>-40.81049999999999</c:v>
                </c:pt>
                <c:pt idx="164827">
                  <c:v>-40.808499999999981</c:v>
                </c:pt>
                <c:pt idx="164828">
                  <c:v>-40.806499999999971</c:v>
                </c:pt>
                <c:pt idx="164829">
                  <c:v>-40.804499999999962</c:v>
                </c:pt>
                <c:pt idx="164830">
                  <c:v>-40.802499999999952</c:v>
                </c:pt>
                <c:pt idx="164831">
                  <c:v>-40.8005</c:v>
                </c:pt>
                <c:pt idx="164832">
                  <c:v>-40.79849999999999</c:v>
                </c:pt>
                <c:pt idx="164833">
                  <c:v>-40.79649999999998</c:v>
                </c:pt>
                <c:pt idx="164834">
                  <c:v>-40.794499999999971</c:v>
                </c:pt>
                <c:pt idx="164835">
                  <c:v>-40.792499999999961</c:v>
                </c:pt>
                <c:pt idx="164836">
                  <c:v>-40.790499999999952</c:v>
                </c:pt>
                <c:pt idx="164837">
                  <c:v>-40.788499999999999</c:v>
                </c:pt>
                <c:pt idx="164838">
                  <c:v>-40.78649999999999</c:v>
                </c:pt>
                <c:pt idx="164839">
                  <c:v>-40.78449999999998</c:v>
                </c:pt>
                <c:pt idx="164840">
                  <c:v>-40.78249999999997</c:v>
                </c:pt>
                <c:pt idx="164841">
                  <c:v>-40.780499999999961</c:v>
                </c:pt>
                <c:pt idx="164842">
                  <c:v>-40.778499999999951</c:v>
                </c:pt>
                <c:pt idx="164843">
                  <c:v>-40.776499999999999</c:v>
                </c:pt>
                <c:pt idx="164844">
                  <c:v>-40.774499999999989</c:v>
                </c:pt>
                <c:pt idx="164845">
                  <c:v>-40.77249999999998</c:v>
                </c:pt>
                <c:pt idx="164846">
                  <c:v>-40.77049999999997</c:v>
                </c:pt>
                <c:pt idx="164847">
                  <c:v>-40.76849999999996</c:v>
                </c:pt>
                <c:pt idx="164848">
                  <c:v>-40.766499999999951</c:v>
                </c:pt>
                <c:pt idx="164849">
                  <c:v>-40.764499999999998</c:v>
                </c:pt>
                <c:pt idx="164850">
                  <c:v>-40.762499999999989</c:v>
                </c:pt>
                <c:pt idx="164851">
                  <c:v>-40.760499999999979</c:v>
                </c:pt>
                <c:pt idx="164852">
                  <c:v>-40.75849999999997</c:v>
                </c:pt>
                <c:pt idx="164853">
                  <c:v>-40.75649999999996</c:v>
                </c:pt>
                <c:pt idx="164854">
                  <c:v>-40.75449999999995</c:v>
                </c:pt>
                <c:pt idx="164855">
                  <c:v>-40.752499999999998</c:v>
                </c:pt>
                <c:pt idx="164856">
                  <c:v>-40.750499999999988</c:v>
                </c:pt>
                <c:pt idx="164857">
                  <c:v>-40.748499999999979</c:v>
                </c:pt>
                <c:pt idx="164858">
                  <c:v>-40.746499999999969</c:v>
                </c:pt>
                <c:pt idx="164859">
                  <c:v>-40.74449999999996</c:v>
                </c:pt>
                <c:pt idx="164860">
                  <c:v>-40.74249999999995</c:v>
                </c:pt>
                <c:pt idx="164861">
                  <c:v>-40.740499999999997</c:v>
                </c:pt>
                <c:pt idx="164862">
                  <c:v>-40.738499999999988</c:v>
                </c:pt>
                <c:pt idx="164863">
                  <c:v>-40.736499999999978</c:v>
                </c:pt>
                <c:pt idx="164864">
                  <c:v>-40.734499999999969</c:v>
                </c:pt>
                <c:pt idx="164865">
                  <c:v>-40.732499999999959</c:v>
                </c:pt>
                <c:pt idx="164866">
                  <c:v>-40.73049999999995</c:v>
                </c:pt>
                <c:pt idx="164867">
                  <c:v>-40.728499999999997</c:v>
                </c:pt>
                <c:pt idx="164868">
                  <c:v>-40.726499999999987</c:v>
                </c:pt>
                <c:pt idx="164869">
                  <c:v>-40.724499999999978</c:v>
                </c:pt>
                <c:pt idx="164870">
                  <c:v>-40.722499999999968</c:v>
                </c:pt>
                <c:pt idx="164871">
                  <c:v>-40.720499999999959</c:v>
                </c:pt>
                <c:pt idx="164872">
                  <c:v>-40.718499999999949</c:v>
                </c:pt>
                <c:pt idx="164873">
                  <c:v>-40.716499999999996</c:v>
                </c:pt>
                <c:pt idx="164874">
                  <c:v>-40.714499999999987</c:v>
                </c:pt>
                <c:pt idx="164875">
                  <c:v>-40.712499999999977</c:v>
                </c:pt>
                <c:pt idx="164876">
                  <c:v>-40.710499999999968</c:v>
                </c:pt>
                <c:pt idx="164877">
                  <c:v>-40.708499999999958</c:v>
                </c:pt>
                <c:pt idx="164878">
                  <c:v>-40.706500000000005</c:v>
                </c:pt>
                <c:pt idx="164879">
                  <c:v>-40.704499999999996</c:v>
                </c:pt>
                <c:pt idx="164880">
                  <c:v>-40.702499999999986</c:v>
                </c:pt>
                <c:pt idx="164881">
                  <c:v>-40.700499999999977</c:v>
                </c:pt>
                <c:pt idx="164882">
                  <c:v>-40.698499999999967</c:v>
                </c:pt>
                <c:pt idx="164883">
                  <c:v>-40.696499999999958</c:v>
                </c:pt>
                <c:pt idx="164884">
                  <c:v>-40.694500000000005</c:v>
                </c:pt>
                <c:pt idx="164885">
                  <c:v>-40.692499999999995</c:v>
                </c:pt>
                <c:pt idx="164886">
                  <c:v>-40.690499999999986</c:v>
                </c:pt>
                <c:pt idx="164887">
                  <c:v>-40.688499999999976</c:v>
                </c:pt>
                <c:pt idx="164888">
                  <c:v>-40.686499999999967</c:v>
                </c:pt>
                <c:pt idx="164889">
                  <c:v>-40.684499999999957</c:v>
                </c:pt>
                <c:pt idx="164890">
                  <c:v>-40.682500000000005</c:v>
                </c:pt>
                <c:pt idx="164891">
                  <c:v>-40.680499999999995</c:v>
                </c:pt>
                <c:pt idx="164892">
                  <c:v>-40.678499999999985</c:v>
                </c:pt>
                <c:pt idx="164893">
                  <c:v>-40.676499999999976</c:v>
                </c:pt>
                <c:pt idx="164894">
                  <c:v>-40.674499999999966</c:v>
                </c:pt>
                <c:pt idx="164895">
                  <c:v>-40.672499999999957</c:v>
                </c:pt>
                <c:pt idx="164896">
                  <c:v>-40.670500000000004</c:v>
                </c:pt>
                <c:pt idx="164897">
                  <c:v>-40.668499999999995</c:v>
                </c:pt>
                <c:pt idx="164898">
                  <c:v>-40.666499999999985</c:v>
                </c:pt>
                <c:pt idx="164899">
                  <c:v>-40.664499999999975</c:v>
                </c:pt>
                <c:pt idx="164900">
                  <c:v>-40.662499999999966</c:v>
                </c:pt>
                <c:pt idx="164901">
                  <c:v>-40.660499999999956</c:v>
                </c:pt>
                <c:pt idx="164902">
                  <c:v>-40.658500000000004</c:v>
                </c:pt>
                <c:pt idx="164903">
                  <c:v>-40.656499999999994</c:v>
                </c:pt>
                <c:pt idx="164904">
                  <c:v>-40.654499999999985</c:v>
                </c:pt>
                <c:pt idx="164905">
                  <c:v>-40.652499999999975</c:v>
                </c:pt>
                <c:pt idx="164906">
                  <c:v>-40.650499999999965</c:v>
                </c:pt>
                <c:pt idx="164907">
                  <c:v>-40.648499999999956</c:v>
                </c:pt>
                <c:pt idx="164908">
                  <c:v>-40.646500000000003</c:v>
                </c:pt>
                <c:pt idx="164909">
                  <c:v>-40.644499999999994</c:v>
                </c:pt>
                <c:pt idx="164910">
                  <c:v>-40.642499999999984</c:v>
                </c:pt>
                <c:pt idx="164911">
                  <c:v>-40.640499999999975</c:v>
                </c:pt>
                <c:pt idx="164912">
                  <c:v>-40.638499999999965</c:v>
                </c:pt>
                <c:pt idx="164913">
                  <c:v>-40.636499999999955</c:v>
                </c:pt>
                <c:pt idx="164914">
                  <c:v>-40.634500000000003</c:v>
                </c:pt>
                <c:pt idx="164915">
                  <c:v>-40.632499999999993</c:v>
                </c:pt>
                <c:pt idx="164916">
                  <c:v>-40.630499999999984</c:v>
                </c:pt>
                <c:pt idx="164917">
                  <c:v>-40.628499999999974</c:v>
                </c:pt>
                <c:pt idx="164918">
                  <c:v>-40.626499999999965</c:v>
                </c:pt>
                <c:pt idx="164919">
                  <c:v>-40.624499999999955</c:v>
                </c:pt>
                <c:pt idx="164920">
                  <c:v>-40.622500000000002</c:v>
                </c:pt>
                <c:pt idx="164921">
                  <c:v>-40.620499999999993</c:v>
                </c:pt>
                <c:pt idx="164922">
                  <c:v>-40.618499999999983</c:v>
                </c:pt>
                <c:pt idx="164923">
                  <c:v>-40.616499999999974</c:v>
                </c:pt>
                <c:pt idx="164924">
                  <c:v>-40.614499999999964</c:v>
                </c:pt>
                <c:pt idx="164925">
                  <c:v>-40.612499999999955</c:v>
                </c:pt>
                <c:pt idx="164926">
                  <c:v>-40.610500000000002</c:v>
                </c:pt>
                <c:pt idx="164927">
                  <c:v>-40.608499999999992</c:v>
                </c:pt>
                <c:pt idx="164928">
                  <c:v>-40.606499999999983</c:v>
                </c:pt>
                <c:pt idx="164929">
                  <c:v>-40.604499999999973</c:v>
                </c:pt>
                <c:pt idx="164930">
                  <c:v>-40.602499999999964</c:v>
                </c:pt>
                <c:pt idx="164931">
                  <c:v>-40.600499999999954</c:v>
                </c:pt>
                <c:pt idx="164932">
                  <c:v>-40.598500000000001</c:v>
                </c:pt>
                <c:pt idx="164933">
                  <c:v>-40.596499999999992</c:v>
                </c:pt>
                <c:pt idx="164934">
                  <c:v>-40.594499999999982</c:v>
                </c:pt>
                <c:pt idx="164935">
                  <c:v>-40.592499999999973</c:v>
                </c:pt>
                <c:pt idx="164936">
                  <c:v>-40.590499999999963</c:v>
                </c:pt>
                <c:pt idx="164937">
                  <c:v>-40.588499999999954</c:v>
                </c:pt>
                <c:pt idx="164938">
                  <c:v>-40.586500000000001</c:v>
                </c:pt>
                <c:pt idx="164939">
                  <c:v>-40.584499999999991</c:v>
                </c:pt>
                <c:pt idx="164940">
                  <c:v>-40.582499999999982</c:v>
                </c:pt>
                <c:pt idx="164941">
                  <c:v>-40.580499999999972</c:v>
                </c:pt>
                <c:pt idx="164942">
                  <c:v>-40.578499999999963</c:v>
                </c:pt>
                <c:pt idx="164943">
                  <c:v>-40.576499999999953</c:v>
                </c:pt>
                <c:pt idx="164944">
                  <c:v>-40.5745</c:v>
                </c:pt>
                <c:pt idx="164945">
                  <c:v>-40.572499999999991</c:v>
                </c:pt>
                <c:pt idx="164946">
                  <c:v>-40.570499999999981</c:v>
                </c:pt>
                <c:pt idx="164947">
                  <c:v>-40.568499999999972</c:v>
                </c:pt>
                <c:pt idx="164948">
                  <c:v>-40.566499999999962</c:v>
                </c:pt>
                <c:pt idx="164949">
                  <c:v>-40.564499999999953</c:v>
                </c:pt>
                <c:pt idx="164950">
                  <c:v>-40.5625</c:v>
                </c:pt>
                <c:pt idx="164951">
                  <c:v>-40.56049999999999</c:v>
                </c:pt>
                <c:pt idx="164952">
                  <c:v>-40.558499999999981</c:v>
                </c:pt>
                <c:pt idx="164953">
                  <c:v>-40.556499999999971</c:v>
                </c:pt>
                <c:pt idx="164954">
                  <c:v>-40.554499999999962</c:v>
                </c:pt>
                <c:pt idx="164955">
                  <c:v>-40.552499999999952</c:v>
                </c:pt>
                <c:pt idx="164956">
                  <c:v>-40.5505</c:v>
                </c:pt>
                <c:pt idx="164957">
                  <c:v>-40.54849999999999</c:v>
                </c:pt>
                <c:pt idx="164958">
                  <c:v>-40.54649999999998</c:v>
                </c:pt>
                <c:pt idx="164959">
                  <c:v>-40.544499999999971</c:v>
                </c:pt>
                <c:pt idx="164960">
                  <c:v>-40.542499999999961</c:v>
                </c:pt>
                <c:pt idx="164961">
                  <c:v>-40.540499999999952</c:v>
                </c:pt>
                <c:pt idx="164962">
                  <c:v>-40.538499999999999</c:v>
                </c:pt>
                <c:pt idx="164963">
                  <c:v>-40.53649999999999</c:v>
                </c:pt>
                <c:pt idx="164964">
                  <c:v>-40.53449999999998</c:v>
                </c:pt>
                <c:pt idx="164965">
                  <c:v>-40.53249999999997</c:v>
                </c:pt>
                <c:pt idx="164966">
                  <c:v>-40.530499999999961</c:v>
                </c:pt>
                <c:pt idx="164967">
                  <c:v>-40.528499999999951</c:v>
                </c:pt>
                <c:pt idx="164968">
                  <c:v>-40.526499999999999</c:v>
                </c:pt>
                <c:pt idx="164969">
                  <c:v>-40.524499999999989</c:v>
                </c:pt>
                <c:pt idx="164970">
                  <c:v>-40.52249999999998</c:v>
                </c:pt>
                <c:pt idx="164971">
                  <c:v>-40.52049999999997</c:v>
                </c:pt>
                <c:pt idx="164972">
                  <c:v>-40.51849999999996</c:v>
                </c:pt>
                <c:pt idx="164973">
                  <c:v>-40.516499999999951</c:v>
                </c:pt>
                <c:pt idx="164974">
                  <c:v>-40.514499999999998</c:v>
                </c:pt>
                <c:pt idx="164975">
                  <c:v>-40.512499999999989</c:v>
                </c:pt>
                <c:pt idx="164976">
                  <c:v>-40.510499999999979</c:v>
                </c:pt>
                <c:pt idx="164977">
                  <c:v>-40.50849999999997</c:v>
                </c:pt>
                <c:pt idx="164978">
                  <c:v>-40.50649999999996</c:v>
                </c:pt>
                <c:pt idx="164979">
                  <c:v>-40.50449999999995</c:v>
                </c:pt>
                <c:pt idx="164980">
                  <c:v>-40.502499999999998</c:v>
                </c:pt>
                <c:pt idx="164981">
                  <c:v>-40.500499999999988</c:v>
                </c:pt>
                <c:pt idx="164982">
                  <c:v>-40.498499999999979</c:v>
                </c:pt>
                <c:pt idx="164983">
                  <c:v>-40.496499999999969</c:v>
                </c:pt>
                <c:pt idx="164984">
                  <c:v>-40.49449999999996</c:v>
                </c:pt>
                <c:pt idx="164985">
                  <c:v>-40.49249999999995</c:v>
                </c:pt>
                <c:pt idx="164986">
                  <c:v>-40.490499999999997</c:v>
                </c:pt>
                <c:pt idx="164987">
                  <c:v>-40.488499999999988</c:v>
                </c:pt>
                <c:pt idx="164988">
                  <c:v>-40.486499999999978</c:v>
                </c:pt>
                <c:pt idx="164989">
                  <c:v>-40.484499999999969</c:v>
                </c:pt>
                <c:pt idx="164990">
                  <c:v>-40.482499999999959</c:v>
                </c:pt>
                <c:pt idx="164991">
                  <c:v>-40.48049999999995</c:v>
                </c:pt>
                <c:pt idx="164992">
                  <c:v>-40.478499999999997</c:v>
                </c:pt>
                <c:pt idx="164993">
                  <c:v>-40.476499999999987</c:v>
                </c:pt>
                <c:pt idx="164994">
                  <c:v>-40.474499999999978</c:v>
                </c:pt>
                <c:pt idx="164995">
                  <c:v>-40.472499999999968</c:v>
                </c:pt>
                <c:pt idx="164996">
                  <c:v>-40.470499999999959</c:v>
                </c:pt>
                <c:pt idx="164997">
                  <c:v>-40.468499999999949</c:v>
                </c:pt>
                <c:pt idx="164998">
                  <c:v>-40.466499999999996</c:v>
                </c:pt>
                <c:pt idx="164999">
                  <c:v>-40.464499999999987</c:v>
                </c:pt>
                <c:pt idx="165000">
                  <c:v>-40.462499999999977</c:v>
                </c:pt>
                <c:pt idx="165001">
                  <c:v>-40.460499999999968</c:v>
                </c:pt>
                <c:pt idx="165002">
                  <c:v>-40.458499999999958</c:v>
                </c:pt>
                <c:pt idx="165003">
                  <c:v>-40.456500000000005</c:v>
                </c:pt>
                <c:pt idx="165004">
                  <c:v>-40.454499999999996</c:v>
                </c:pt>
                <c:pt idx="165005">
                  <c:v>-40.452499999999986</c:v>
                </c:pt>
                <c:pt idx="165006">
                  <c:v>-40.450499999999977</c:v>
                </c:pt>
                <c:pt idx="165007">
                  <c:v>-40.448499999999967</c:v>
                </c:pt>
                <c:pt idx="165008">
                  <c:v>-40.446499999999958</c:v>
                </c:pt>
                <c:pt idx="165009">
                  <c:v>-40.444500000000005</c:v>
                </c:pt>
                <c:pt idx="165010">
                  <c:v>-40.442499999999995</c:v>
                </c:pt>
                <c:pt idx="165011">
                  <c:v>-40.440499999999986</c:v>
                </c:pt>
                <c:pt idx="165012">
                  <c:v>-40.438499999999976</c:v>
                </c:pt>
                <c:pt idx="165013">
                  <c:v>-40.436499999999967</c:v>
                </c:pt>
                <c:pt idx="165014">
                  <c:v>-40.434499999999957</c:v>
                </c:pt>
                <c:pt idx="165015">
                  <c:v>-40.432500000000005</c:v>
                </c:pt>
                <c:pt idx="165016">
                  <c:v>-40.430499999999995</c:v>
                </c:pt>
                <c:pt idx="165017">
                  <c:v>-40.428499999999985</c:v>
                </c:pt>
                <c:pt idx="165018">
                  <c:v>-40.426499999999976</c:v>
                </c:pt>
                <c:pt idx="165019">
                  <c:v>-40.424499999999966</c:v>
                </c:pt>
                <c:pt idx="165020">
                  <c:v>-40.422499999999957</c:v>
                </c:pt>
                <c:pt idx="165021">
                  <c:v>-40.420500000000004</c:v>
                </c:pt>
                <c:pt idx="165022">
                  <c:v>-40.418499999999995</c:v>
                </c:pt>
                <c:pt idx="165023">
                  <c:v>-40.416499999999985</c:v>
                </c:pt>
                <c:pt idx="165024">
                  <c:v>-40.414499999999975</c:v>
                </c:pt>
                <c:pt idx="165025">
                  <c:v>-40.412499999999966</c:v>
                </c:pt>
                <c:pt idx="165026">
                  <c:v>-40.410499999999956</c:v>
                </c:pt>
                <c:pt idx="165027">
                  <c:v>-40.408500000000004</c:v>
                </c:pt>
                <c:pt idx="165028">
                  <c:v>-40.406499999999994</c:v>
                </c:pt>
                <c:pt idx="165029">
                  <c:v>-40.404499999999985</c:v>
                </c:pt>
                <c:pt idx="165030">
                  <c:v>-40.402499999999975</c:v>
                </c:pt>
                <c:pt idx="165031">
                  <c:v>-40.400499999999965</c:v>
                </c:pt>
                <c:pt idx="165032">
                  <c:v>-40.398499999999956</c:v>
                </c:pt>
                <c:pt idx="165033">
                  <c:v>-40.396500000000003</c:v>
                </c:pt>
                <c:pt idx="165034">
                  <c:v>-40.394499999999994</c:v>
                </c:pt>
                <c:pt idx="165035">
                  <c:v>-40.392499999999984</c:v>
                </c:pt>
                <c:pt idx="165036">
                  <c:v>-40.390499999999975</c:v>
                </c:pt>
                <c:pt idx="165037">
                  <c:v>-40.388499999999965</c:v>
                </c:pt>
                <c:pt idx="165038">
                  <c:v>-40.386499999999955</c:v>
                </c:pt>
                <c:pt idx="165039">
                  <c:v>-40.384500000000003</c:v>
                </c:pt>
                <c:pt idx="165040">
                  <c:v>-40.382499999999993</c:v>
                </c:pt>
                <c:pt idx="165041">
                  <c:v>-40.380499999999984</c:v>
                </c:pt>
                <c:pt idx="165042">
                  <c:v>-40.378499999999974</c:v>
                </c:pt>
                <c:pt idx="165043">
                  <c:v>-40.376499999999965</c:v>
                </c:pt>
                <c:pt idx="165044">
                  <c:v>-40.374499999999955</c:v>
                </c:pt>
                <c:pt idx="165045">
                  <c:v>-40.372500000000002</c:v>
                </c:pt>
                <c:pt idx="165046">
                  <c:v>-40.370499999999993</c:v>
                </c:pt>
                <c:pt idx="165047">
                  <c:v>-40.368499999999983</c:v>
                </c:pt>
                <c:pt idx="165048">
                  <c:v>-40.366499999999974</c:v>
                </c:pt>
                <c:pt idx="165049">
                  <c:v>-40.364499999999964</c:v>
                </c:pt>
                <c:pt idx="165050">
                  <c:v>-40.362499999999955</c:v>
                </c:pt>
                <c:pt idx="165051">
                  <c:v>-40.360500000000002</c:v>
                </c:pt>
                <c:pt idx="165052">
                  <c:v>-40.358499999999992</c:v>
                </c:pt>
                <c:pt idx="165053">
                  <c:v>-40.356499999999983</c:v>
                </c:pt>
                <c:pt idx="165054">
                  <c:v>-40.354499999999973</c:v>
                </c:pt>
                <c:pt idx="165055">
                  <c:v>-40.352499999999964</c:v>
                </c:pt>
                <c:pt idx="165056">
                  <c:v>-40.350499999999954</c:v>
                </c:pt>
                <c:pt idx="165057">
                  <c:v>-40.348500000000001</c:v>
                </c:pt>
                <c:pt idx="165058">
                  <c:v>-40.346499999999992</c:v>
                </c:pt>
                <c:pt idx="165059">
                  <c:v>-40.344499999999982</c:v>
                </c:pt>
                <c:pt idx="165060">
                  <c:v>-40.342499999999973</c:v>
                </c:pt>
                <c:pt idx="165061">
                  <c:v>-40.340499999999963</c:v>
                </c:pt>
                <c:pt idx="165062">
                  <c:v>-40.338499999999954</c:v>
                </c:pt>
                <c:pt idx="165063">
                  <c:v>-40.336500000000001</c:v>
                </c:pt>
                <c:pt idx="165064">
                  <c:v>-40.334499999999991</c:v>
                </c:pt>
                <c:pt idx="165065">
                  <c:v>-40.332499999999982</c:v>
                </c:pt>
                <c:pt idx="165066">
                  <c:v>-40.330499999999972</c:v>
                </c:pt>
                <c:pt idx="165067">
                  <c:v>-40.328499999999963</c:v>
                </c:pt>
                <c:pt idx="165068">
                  <c:v>-40.326499999999953</c:v>
                </c:pt>
                <c:pt idx="165069">
                  <c:v>-40.3245</c:v>
                </c:pt>
                <c:pt idx="165070">
                  <c:v>-40.322499999999991</c:v>
                </c:pt>
                <c:pt idx="165071">
                  <c:v>-40.320499999999981</c:v>
                </c:pt>
                <c:pt idx="165072">
                  <c:v>-40.318499999999972</c:v>
                </c:pt>
                <c:pt idx="165073">
                  <c:v>-40.316499999999962</c:v>
                </c:pt>
                <c:pt idx="165074">
                  <c:v>-40.314499999999953</c:v>
                </c:pt>
                <c:pt idx="165075">
                  <c:v>-40.3125</c:v>
                </c:pt>
                <c:pt idx="165076">
                  <c:v>-40.31049999999999</c:v>
                </c:pt>
                <c:pt idx="165077">
                  <c:v>-40.308499999999981</c:v>
                </c:pt>
                <c:pt idx="165078">
                  <c:v>-40.306499999999971</c:v>
                </c:pt>
                <c:pt idx="165079">
                  <c:v>-40.304499999999962</c:v>
                </c:pt>
                <c:pt idx="165080">
                  <c:v>-40.302499999999952</c:v>
                </c:pt>
                <c:pt idx="165081">
                  <c:v>-40.3005</c:v>
                </c:pt>
                <c:pt idx="165082">
                  <c:v>-40.29849999999999</c:v>
                </c:pt>
                <c:pt idx="165083">
                  <c:v>-40.29649999999998</c:v>
                </c:pt>
                <c:pt idx="165084">
                  <c:v>-40.294499999999971</c:v>
                </c:pt>
                <c:pt idx="165085">
                  <c:v>-40.292499999999961</c:v>
                </c:pt>
                <c:pt idx="165086">
                  <c:v>-40.290499999999952</c:v>
                </c:pt>
                <c:pt idx="165087">
                  <c:v>-40.288499999999999</c:v>
                </c:pt>
                <c:pt idx="165088">
                  <c:v>-40.28649999999999</c:v>
                </c:pt>
                <c:pt idx="165089">
                  <c:v>-40.28449999999998</c:v>
                </c:pt>
                <c:pt idx="165090">
                  <c:v>-40.28249999999997</c:v>
                </c:pt>
                <c:pt idx="165091">
                  <c:v>-40.280499999999961</c:v>
                </c:pt>
                <c:pt idx="165092">
                  <c:v>-40.278499999999951</c:v>
                </c:pt>
                <c:pt idx="165093">
                  <c:v>-40.276499999999999</c:v>
                </c:pt>
                <c:pt idx="165094">
                  <c:v>-40.274499999999989</c:v>
                </c:pt>
                <c:pt idx="165095">
                  <c:v>-40.27249999999998</c:v>
                </c:pt>
                <c:pt idx="165096">
                  <c:v>-40.27049999999997</c:v>
                </c:pt>
                <c:pt idx="165097">
                  <c:v>-40.26849999999996</c:v>
                </c:pt>
                <c:pt idx="165098">
                  <c:v>-40.266499999999951</c:v>
                </c:pt>
                <c:pt idx="165099">
                  <c:v>-40.264499999999998</c:v>
                </c:pt>
                <c:pt idx="165100">
                  <c:v>-40.262499999999989</c:v>
                </c:pt>
                <c:pt idx="165101">
                  <c:v>-40.260499999999979</c:v>
                </c:pt>
                <c:pt idx="165102">
                  <c:v>-40.25849999999997</c:v>
                </c:pt>
                <c:pt idx="165103">
                  <c:v>-40.25649999999996</c:v>
                </c:pt>
                <c:pt idx="165104">
                  <c:v>-40.25449999999995</c:v>
                </c:pt>
                <c:pt idx="165105">
                  <c:v>-40.252499999999998</c:v>
                </c:pt>
                <c:pt idx="165106">
                  <c:v>-40.250499999999988</c:v>
                </c:pt>
                <c:pt idx="165107">
                  <c:v>-40.248499999999979</c:v>
                </c:pt>
                <c:pt idx="165108">
                  <c:v>-40.246499999999969</c:v>
                </c:pt>
                <c:pt idx="165109">
                  <c:v>-40.24449999999996</c:v>
                </c:pt>
                <c:pt idx="165110">
                  <c:v>-40.24249999999995</c:v>
                </c:pt>
                <c:pt idx="165111">
                  <c:v>-40.240499999999997</c:v>
                </c:pt>
                <c:pt idx="165112">
                  <c:v>-40.238499999999988</c:v>
                </c:pt>
                <c:pt idx="165113">
                  <c:v>-40.236499999999978</c:v>
                </c:pt>
                <c:pt idx="165114">
                  <c:v>-40.234499999999969</c:v>
                </c:pt>
                <c:pt idx="165115">
                  <c:v>-40.232499999999959</c:v>
                </c:pt>
                <c:pt idx="165116">
                  <c:v>-40.23049999999995</c:v>
                </c:pt>
                <c:pt idx="165117">
                  <c:v>-40.228499999999997</c:v>
                </c:pt>
                <c:pt idx="165118">
                  <c:v>-40.226499999999987</c:v>
                </c:pt>
                <c:pt idx="165119">
                  <c:v>-40.224499999999978</c:v>
                </c:pt>
                <c:pt idx="165120">
                  <c:v>-40.222499999999968</c:v>
                </c:pt>
                <c:pt idx="165121">
                  <c:v>-40.220499999999959</c:v>
                </c:pt>
                <c:pt idx="165122">
                  <c:v>-40.218499999999949</c:v>
                </c:pt>
                <c:pt idx="165123">
                  <c:v>-40.216499999999996</c:v>
                </c:pt>
                <c:pt idx="165124">
                  <c:v>-40.214499999999987</c:v>
                </c:pt>
                <c:pt idx="165125">
                  <c:v>-40.212499999999977</c:v>
                </c:pt>
                <c:pt idx="165126">
                  <c:v>-40.210499999999968</c:v>
                </c:pt>
                <c:pt idx="165127">
                  <c:v>-40.208499999999958</c:v>
                </c:pt>
                <c:pt idx="165128">
                  <c:v>-40.206500000000005</c:v>
                </c:pt>
                <c:pt idx="165129">
                  <c:v>-40.204499999999996</c:v>
                </c:pt>
                <c:pt idx="165130">
                  <c:v>-40.202499999999986</c:v>
                </c:pt>
                <c:pt idx="165131">
                  <c:v>-40.200499999999977</c:v>
                </c:pt>
                <c:pt idx="165132">
                  <c:v>-40.198499999999967</c:v>
                </c:pt>
                <c:pt idx="165133">
                  <c:v>-40.196499999999958</c:v>
                </c:pt>
                <c:pt idx="165134">
                  <c:v>-40.194500000000005</c:v>
                </c:pt>
                <c:pt idx="165135">
                  <c:v>-40.192499999999995</c:v>
                </c:pt>
                <c:pt idx="165136">
                  <c:v>-40.190499999999986</c:v>
                </c:pt>
                <c:pt idx="165137">
                  <c:v>-40.188499999999976</c:v>
                </c:pt>
                <c:pt idx="165138">
                  <c:v>-40.186499999999967</c:v>
                </c:pt>
                <c:pt idx="165139">
                  <c:v>-40.184499999999957</c:v>
                </c:pt>
                <c:pt idx="165140">
                  <c:v>-40.182500000000005</c:v>
                </c:pt>
                <c:pt idx="165141">
                  <c:v>-40.180499999999995</c:v>
                </c:pt>
                <c:pt idx="165142">
                  <c:v>-40.178499999999985</c:v>
                </c:pt>
                <c:pt idx="165143">
                  <c:v>-40.176499999999976</c:v>
                </c:pt>
                <c:pt idx="165144">
                  <c:v>-40.174499999999966</c:v>
                </c:pt>
                <c:pt idx="165145">
                  <c:v>-40.172499999999957</c:v>
                </c:pt>
                <c:pt idx="165146">
                  <c:v>-40.170500000000004</c:v>
                </c:pt>
                <c:pt idx="165147">
                  <c:v>-40.168499999999995</c:v>
                </c:pt>
                <c:pt idx="165148">
                  <c:v>-40.166499999999985</c:v>
                </c:pt>
                <c:pt idx="165149">
                  <c:v>-40.164499999999975</c:v>
                </c:pt>
                <c:pt idx="165150">
                  <c:v>-40.162499999999966</c:v>
                </c:pt>
                <c:pt idx="165151">
                  <c:v>-40.160499999999956</c:v>
                </c:pt>
                <c:pt idx="165152">
                  <c:v>-40.158500000000004</c:v>
                </c:pt>
                <c:pt idx="165153">
                  <c:v>-40.156499999999994</c:v>
                </c:pt>
                <c:pt idx="165154">
                  <c:v>-40.154499999999985</c:v>
                </c:pt>
                <c:pt idx="165155">
                  <c:v>-40.152499999999975</c:v>
                </c:pt>
                <c:pt idx="165156">
                  <c:v>-40.150499999999965</c:v>
                </c:pt>
                <c:pt idx="165157">
                  <c:v>-40.148499999999956</c:v>
                </c:pt>
                <c:pt idx="165158">
                  <c:v>-40.146500000000003</c:v>
                </c:pt>
                <c:pt idx="165159">
                  <c:v>-40.144499999999994</c:v>
                </c:pt>
                <c:pt idx="165160">
                  <c:v>-40.142499999999984</c:v>
                </c:pt>
                <c:pt idx="165161">
                  <c:v>-40.140499999999975</c:v>
                </c:pt>
                <c:pt idx="165162">
                  <c:v>-40.138499999999965</c:v>
                </c:pt>
                <c:pt idx="165163">
                  <c:v>-40.136499999999955</c:v>
                </c:pt>
                <c:pt idx="165164">
                  <c:v>-40.134500000000003</c:v>
                </c:pt>
                <c:pt idx="165165">
                  <c:v>-40.132499999999993</c:v>
                </c:pt>
                <c:pt idx="165166">
                  <c:v>-40.130499999999984</c:v>
                </c:pt>
                <c:pt idx="165167">
                  <c:v>-40.128499999999974</c:v>
                </c:pt>
                <c:pt idx="165168">
                  <c:v>-40.126499999999965</c:v>
                </c:pt>
                <c:pt idx="165169">
                  <c:v>-40.124499999999955</c:v>
                </c:pt>
                <c:pt idx="165170">
                  <c:v>-40.122500000000002</c:v>
                </c:pt>
                <c:pt idx="165171">
                  <c:v>-40.120499999999993</c:v>
                </c:pt>
                <c:pt idx="165172">
                  <c:v>-40.118499999999983</c:v>
                </c:pt>
                <c:pt idx="165173">
                  <c:v>-40.116499999999974</c:v>
                </c:pt>
                <c:pt idx="165174">
                  <c:v>-40.114499999999964</c:v>
                </c:pt>
                <c:pt idx="165175">
                  <c:v>-40.112499999999955</c:v>
                </c:pt>
                <c:pt idx="165176">
                  <c:v>-40.110500000000002</c:v>
                </c:pt>
                <c:pt idx="165177">
                  <c:v>-40.108499999999992</c:v>
                </c:pt>
                <c:pt idx="165178">
                  <c:v>-40.106499999999983</c:v>
                </c:pt>
                <c:pt idx="165179">
                  <c:v>-40.104499999999973</c:v>
                </c:pt>
                <c:pt idx="165180">
                  <c:v>-40.102499999999964</c:v>
                </c:pt>
                <c:pt idx="165181">
                  <c:v>-40.100499999999954</c:v>
                </c:pt>
                <c:pt idx="165182">
                  <c:v>-40.098500000000001</c:v>
                </c:pt>
                <c:pt idx="165183">
                  <c:v>-40.096499999999992</c:v>
                </c:pt>
                <c:pt idx="165184">
                  <c:v>-40.094499999999982</c:v>
                </c:pt>
                <c:pt idx="165185">
                  <c:v>-40.092499999999973</c:v>
                </c:pt>
                <c:pt idx="165186">
                  <c:v>-40.090499999999963</c:v>
                </c:pt>
                <c:pt idx="165187">
                  <c:v>-40.088499999999954</c:v>
                </c:pt>
                <c:pt idx="165188">
                  <c:v>-40.086500000000001</c:v>
                </c:pt>
                <c:pt idx="165189">
                  <c:v>-40.084499999999991</c:v>
                </c:pt>
                <c:pt idx="165190">
                  <c:v>-40.082499999999982</c:v>
                </c:pt>
                <c:pt idx="165191">
                  <c:v>-40.080499999999972</c:v>
                </c:pt>
                <c:pt idx="165192">
                  <c:v>-40.078499999999963</c:v>
                </c:pt>
                <c:pt idx="165193">
                  <c:v>-40.076499999999953</c:v>
                </c:pt>
                <c:pt idx="165194">
                  <c:v>-40.0745</c:v>
                </c:pt>
                <c:pt idx="165195">
                  <c:v>-40.072499999999991</c:v>
                </c:pt>
                <c:pt idx="165196">
                  <c:v>-40.070499999999981</c:v>
                </c:pt>
                <c:pt idx="165197">
                  <c:v>-40.068499999999972</c:v>
                </c:pt>
                <c:pt idx="165198">
                  <c:v>-40.066499999999962</c:v>
                </c:pt>
                <c:pt idx="165199">
                  <c:v>-40.064499999999953</c:v>
                </c:pt>
                <c:pt idx="165200">
                  <c:v>-40.0625</c:v>
                </c:pt>
                <c:pt idx="165201">
                  <c:v>-40.06049999999999</c:v>
                </c:pt>
                <c:pt idx="165202">
                  <c:v>-40.058499999999981</c:v>
                </c:pt>
                <c:pt idx="165203">
                  <c:v>-40.056499999999971</c:v>
                </c:pt>
                <c:pt idx="165204">
                  <c:v>-40.054499999999962</c:v>
                </c:pt>
                <c:pt idx="165205">
                  <c:v>-40.052499999999952</c:v>
                </c:pt>
                <c:pt idx="165206">
                  <c:v>-40.0505</c:v>
                </c:pt>
                <c:pt idx="165207">
                  <c:v>-40.04849999999999</c:v>
                </c:pt>
                <c:pt idx="165208">
                  <c:v>-40.04649999999998</c:v>
                </c:pt>
                <c:pt idx="165209">
                  <c:v>-40.044499999999971</c:v>
                </c:pt>
                <c:pt idx="165210">
                  <c:v>-40.042499999999961</c:v>
                </c:pt>
                <c:pt idx="165211">
                  <c:v>-40.040499999999952</c:v>
                </c:pt>
                <c:pt idx="165212">
                  <c:v>-40.038499999999999</c:v>
                </c:pt>
                <c:pt idx="165213">
                  <c:v>-40.03649999999999</c:v>
                </c:pt>
                <c:pt idx="165214">
                  <c:v>-40.03449999999998</c:v>
                </c:pt>
                <c:pt idx="165215">
                  <c:v>-40.03249999999997</c:v>
                </c:pt>
                <c:pt idx="165216">
                  <c:v>-40.030499999999961</c:v>
                </c:pt>
                <c:pt idx="165217">
                  <c:v>-40.028499999999951</c:v>
                </c:pt>
                <c:pt idx="165218">
                  <c:v>-40.026499999999999</c:v>
                </c:pt>
                <c:pt idx="165219">
                  <c:v>-40.024499999999989</c:v>
                </c:pt>
                <c:pt idx="165220">
                  <c:v>-40.02249999999998</c:v>
                </c:pt>
                <c:pt idx="165221">
                  <c:v>-40.02049999999997</c:v>
                </c:pt>
                <c:pt idx="165222">
                  <c:v>-40.01849999999996</c:v>
                </c:pt>
                <c:pt idx="165223">
                  <c:v>-40.016499999999951</c:v>
                </c:pt>
                <c:pt idx="165224">
                  <c:v>-40.014499999999998</c:v>
                </c:pt>
                <c:pt idx="165225">
                  <c:v>-40.012499999999989</c:v>
                </c:pt>
                <c:pt idx="165226">
                  <c:v>-40.010499999999979</c:v>
                </c:pt>
                <c:pt idx="165227">
                  <c:v>-40.00849999999997</c:v>
                </c:pt>
                <c:pt idx="165228">
                  <c:v>-40.00649999999996</c:v>
                </c:pt>
                <c:pt idx="165229">
                  <c:v>-40.00449999999995</c:v>
                </c:pt>
                <c:pt idx="165230">
                  <c:v>-40.002499999999998</c:v>
                </c:pt>
                <c:pt idx="165231">
                  <c:v>-40.000499999999988</c:v>
                </c:pt>
                <c:pt idx="165232">
                  <c:v>-39.998499999999979</c:v>
                </c:pt>
                <c:pt idx="165233">
                  <c:v>-39.996499999999969</c:v>
                </c:pt>
                <c:pt idx="165234">
                  <c:v>-39.99449999999996</c:v>
                </c:pt>
                <c:pt idx="165235">
                  <c:v>-39.99249999999995</c:v>
                </c:pt>
                <c:pt idx="165236">
                  <c:v>-39.990499999999997</c:v>
                </c:pt>
                <c:pt idx="165237">
                  <c:v>-39.988499999999988</c:v>
                </c:pt>
                <c:pt idx="165238">
                  <c:v>-39.986499999999978</c:v>
                </c:pt>
                <c:pt idx="165239">
                  <c:v>-39.984499999999969</c:v>
                </c:pt>
                <c:pt idx="165240">
                  <c:v>-39.982499999999959</c:v>
                </c:pt>
                <c:pt idx="165241">
                  <c:v>-39.98049999999995</c:v>
                </c:pt>
                <c:pt idx="165242">
                  <c:v>-39.978499999999997</c:v>
                </c:pt>
                <c:pt idx="165243">
                  <c:v>-39.976499999999987</c:v>
                </c:pt>
                <c:pt idx="165244">
                  <c:v>-39.974499999999978</c:v>
                </c:pt>
                <c:pt idx="165245">
                  <c:v>-39.972499999999968</c:v>
                </c:pt>
                <c:pt idx="165246">
                  <c:v>-39.970499999999959</c:v>
                </c:pt>
                <c:pt idx="165247">
                  <c:v>-39.968499999999949</c:v>
                </c:pt>
                <c:pt idx="165248">
                  <c:v>-39.966499999999996</c:v>
                </c:pt>
                <c:pt idx="165249">
                  <c:v>-39.964499999999987</c:v>
                </c:pt>
                <c:pt idx="165250">
                  <c:v>-39.962499999999977</c:v>
                </c:pt>
                <c:pt idx="165251">
                  <c:v>-39.960499999999968</c:v>
                </c:pt>
                <c:pt idx="165252">
                  <c:v>-39.958499999999958</c:v>
                </c:pt>
                <c:pt idx="165253">
                  <c:v>-39.956500000000005</c:v>
                </c:pt>
                <c:pt idx="165254">
                  <c:v>-39.954499999999996</c:v>
                </c:pt>
                <c:pt idx="165255">
                  <c:v>-39.952499999999986</c:v>
                </c:pt>
                <c:pt idx="165256">
                  <c:v>-39.950499999999977</c:v>
                </c:pt>
                <c:pt idx="165257">
                  <c:v>-39.948499999999967</c:v>
                </c:pt>
                <c:pt idx="165258">
                  <c:v>-39.946499999999958</c:v>
                </c:pt>
                <c:pt idx="165259">
                  <c:v>-39.944500000000005</c:v>
                </c:pt>
                <c:pt idx="165260">
                  <c:v>-39.942499999999995</c:v>
                </c:pt>
                <c:pt idx="165261">
                  <c:v>-39.940499999999986</c:v>
                </c:pt>
                <c:pt idx="165262">
                  <c:v>-39.938499999999976</c:v>
                </c:pt>
                <c:pt idx="165263">
                  <c:v>-39.936499999999967</c:v>
                </c:pt>
                <c:pt idx="165264">
                  <c:v>-39.934499999999957</c:v>
                </c:pt>
                <c:pt idx="165265">
                  <c:v>-39.932500000000005</c:v>
                </c:pt>
                <c:pt idx="165266">
                  <c:v>-39.930499999999995</c:v>
                </c:pt>
                <c:pt idx="165267">
                  <c:v>-39.928499999999985</c:v>
                </c:pt>
                <c:pt idx="165268">
                  <c:v>-39.926499999999976</c:v>
                </c:pt>
                <c:pt idx="165269">
                  <c:v>-39.924499999999966</c:v>
                </c:pt>
                <c:pt idx="165270">
                  <c:v>-39.922499999999957</c:v>
                </c:pt>
                <c:pt idx="165271">
                  <c:v>-39.920500000000004</c:v>
                </c:pt>
                <c:pt idx="165272">
                  <c:v>-39.918499999999995</c:v>
                </c:pt>
                <c:pt idx="165273">
                  <c:v>-39.916499999999985</c:v>
                </c:pt>
                <c:pt idx="165274">
                  <c:v>-39.914499999999975</c:v>
                </c:pt>
                <c:pt idx="165275">
                  <c:v>-39.912499999999966</c:v>
                </c:pt>
                <c:pt idx="165276">
                  <c:v>-39.910499999999956</c:v>
                </c:pt>
                <c:pt idx="165277">
                  <c:v>-39.908500000000004</c:v>
                </c:pt>
                <c:pt idx="165278">
                  <c:v>-39.906499999999994</c:v>
                </c:pt>
                <c:pt idx="165279">
                  <c:v>-39.904499999999985</c:v>
                </c:pt>
                <c:pt idx="165280">
                  <c:v>-39.902499999999975</c:v>
                </c:pt>
                <c:pt idx="165281">
                  <c:v>-39.900499999999965</c:v>
                </c:pt>
                <c:pt idx="165282">
                  <c:v>-39.898499999999956</c:v>
                </c:pt>
                <c:pt idx="165283">
                  <c:v>-39.896500000000003</c:v>
                </c:pt>
                <c:pt idx="165284">
                  <c:v>-39.894499999999994</c:v>
                </c:pt>
                <c:pt idx="165285">
                  <c:v>-39.892499999999984</c:v>
                </c:pt>
                <c:pt idx="165286">
                  <c:v>-39.890499999999975</c:v>
                </c:pt>
                <c:pt idx="165287">
                  <c:v>-39.888499999999965</c:v>
                </c:pt>
                <c:pt idx="165288">
                  <c:v>-39.886499999999955</c:v>
                </c:pt>
                <c:pt idx="165289">
                  <c:v>-39.884500000000003</c:v>
                </c:pt>
                <c:pt idx="165290">
                  <c:v>-39.882499999999993</c:v>
                </c:pt>
                <c:pt idx="165291">
                  <c:v>-39.880499999999984</c:v>
                </c:pt>
                <c:pt idx="165292">
                  <c:v>-39.878499999999974</c:v>
                </c:pt>
                <c:pt idx="165293">
                  <c:v>-39.876499999999965</c:v>
                </c:pt>
                <c:pt idx="165294">
                  <c:v>-39.874499999999955</c:v>
                </c:pt>
                <c:pt idx="165295">
                  <c:v>-39.872500000000002</c:v>
                </c:pt>
                <c:pt idx="165296">
                  <c:v>-39.870499999999993</c:v>
                </c:pt>
                <c:pt idx="165297">
                  <c:v>-39.868499999999983</c:v>
                </c:pt>
                <c:pt idx="165298">
                  <c:v>-39.866499999999974</c:v>
                </c:pt>
                <c:pt idx="165299">
                  <c:v>-39.864499999999964</c:v>
                </c:pt>
                <c:pt idx="165300">
                  <c:v>-39.862499999999955</c:v>
                </c:pt>
                <c:pt idx="165301">
                  <c:v>-39.860500000000002</c:v>
                </c:pt>
                <c:pt idx="165302">
                  <c:v>-39.858499999999992</c:v>
                </c:pt>
                <c:pt idx="165303">
                  <c:v>-39.856499999999983</c:v>
                </c:pt>
                <c:pt idx="165304">
                  <c:v>-39.854499999999973</c:v>
                </c:pt>
                <c:pt idx="165305">
                  <c:v>-39.852499999999964</c:v>
                </c:pt>
                <c:pt idx="165306">
                  <c:v>-39.850499999999954</c:v>
                </c:pt>
                <c:pt idx="165307">
                  <c:v>-39.848500000000001</c:v>
                </c:pt>
                <c:pt idx="165308">
                  <c:v>-39.846499999999992</c:v>
                </c:pt>
                <c:pt idx="165309">
                  <c:v>-39.844499999999982</c:v>
                </c:pt>
                <c:pt idx="165310">
                  <c:v>-39.842499999999973</c:v>
                </c:pt>
                <c:pt idx="165311">
                  <c:v>-39.840499999999963</c:v>
                </c:pt>
                <c:pt idx="165312">
                  <c:v>-39.838499999999954</c:v>
                </c:pt>
                <c:pt idx="165313">
                  <c:v>-39.836500000000001</c:v>
                </c:pt>
                <c:pt idx="165314">
                  <c:v>-39.834499999999991</c:v>
                </c:pt>
                <c:pt idx="165315">
                  <c:v>-39.832499999999982</c:v>
                </c:pt>
                <c:pt idx="165316">
                  <c:v>-39.830499999999972</c:v>
                </c:pt>
                <c:pt idx="165317">
                  <c:v>-39.828499999999963</c:v>
                </c:pt>
                <c:pt idx="165318">
                  <c:v>-39.826499999999953</c:v>
                </c:pt>
                <c:pt idx="165319">
                  <c:v>-39.8245</c:v>
                </c:pt>
                <c:pt idx="165320">
                  <c:v>-39.822499999999991</c:v>
                </c:pt>
                <c:pt idx="165321">
                  <c:v>-39.820499999999981</c:v>
                </c:pt>
                <c:pt idx="165322">
                  <c:v>-39.818499999999972</c:v>
                </c:pt>
                <c:pt idx="165323">
                  <c:v>-39.816499999999962</c:v>
                </c:pt>
                <c:pt idx="165324">
                  <c:v>-39.814499999999953</c:v>
                </c:pt>
                <c:pt idx="165325">
                  <c:v>-39.8125</c:v>
                </c:pt>
                <c:pt idx="165326">
                  <c:v>-39.81049999999999</c:v>
                </c:pt>
                <c:pt idx="165327">
                  <c:v>-39.808499999999981</c:v>
                </c:pt>
                <c:pt idx="165328">
                  <c:v>-39.806499999999971</c:v>
                </c:pt>
                <c:pt idx="165329">
                  <c:v>-39.804499999999962</c:v>
                </c:pt>
                <c:pt idx="165330">
                  <c:v>-39.802499999999952</c:v>
                </c:pt>
                <c:pt idx="165331">
                  <c:v>-39.8005</c:v>
                </c:pt>
                <c:pt idx="165332">
                  <c:v>-39.79849999999999</c:v>
                </c:pt>
                <c:pt idx="165333">
                  <c:v>-39.79649999999998</c:v>
                </c:pt>
                <c:pt idx="165334">
                  <c:v>-39.794499999999971</c:v>
                </c:pt>
                <c:pt idx="165335">
                  <c:v>-39.792499999999961</c:v>
                </c:pt>
                <c:pt idx="165336">
                  <c:v>-39.790499999999952</c:v>
                </c:pt>
                <c:pt idx="165337">
                  <c:v>-39.788499999999999</c:v>
                </c:pt>
                <c:pt idx="165338">
                  <c:v>-39.78649999999999</c:v>
                </c:pt>
                <c:pt idx="165339">
                  <c:v>-39.78449999999998</c:v>
                </c:pt>
                <c:pt idx="165340">
                  <c:v>-39.78249999999997</c:v>
                </c:pt>
                <c:pt idx="165341">
                  <c:v>-39.780499999999961</c:v>
                </c:pt>
                <c:pt idx="165342">
                  <c:v>-39.778499999999951</c:v>
                </c:pt>
                <c:pt idx="165343">
                  <c:v>-39.776499999999999</c:v>
                </c:pt>
                <c:pt idx="165344">
                  <c:v>-39.774499999999989</c:v>
                </c:pt>
                <c:pt idx="165345">
                  <c:v>-39.77249999999998</c:v>
                </c:pt>
                <c:pt idx="165346">
                  <c:v>-39.77049999999997</c:v>
                </c:pt>
                <c:pt idx="165347">
                  <c:v>-39.76849999999996</c:v>
                </c:pt>
                <c:pt idx="165348">
                  <c:v>-39.766499999999951</c:v>
                </c:pt>
                <c:pt idx="165349">
                  <c:v>-39.764499999999998</c:v>
                </c:pt>
                <c:pt idx="165350">
                  <c:v>-39.762499999999989</c:v>
                </c:pt>
                <c:pt idx="165351">
                  <c:v>-39.760499999999979</c:v>
                </c:pt>
                <c:pt idx="165352">
                  <c:v>-39.75849999999997</c:v>
                </c:pt>
                <c:pt idx="165353">
                  <c:v>-39.75649999999996</c:v>
                </c:pt>
                <c:pt idx="165354">
                  <c:v>-39.75449999999995</c:v>
                </c:pt>
                <c:pt idx="165355">
                  <c:v>-39.752499999999998</c:v>
                </c:pt>
                <c:pt idx="165356">
                  <c:v>-39.750499999999988</c:v>
                </c:pt>
                <c:pt idx="165357">
                  <c:v>-39.748499999999979</c:v>
                </c:pt>
                <c:pt idx="165358">
                  <c:v>-39.746499999999969</c:v>
                </c:pt>
                <c:pt idx="165359">
                  <c:v>-39.74449999999996</c:v>
                </c:pt>
                <c:pt idx="165360">
                  <c:v>-39.74249999999995</c:v>
                </c:pt>
                <c:pt idx="165361">
                  <c:v>-39.740499999999997</c:v>
                </c:pt>
                <c:pt idx="165362">
                  <c:v>-39.738499999999988</c:v>
                </c:pt>
                <c:pt idx="165363">
                  <c:v>-39.736499999999978</c:v>
                </c:pt>
                <c:pt idx="165364">
                  <c:v>-39.734499999999969</c:v>
                </c:pt>
                <c:pt idx="165365">
                  <c:v>-39.732499999999959</c:v>
                </c:pt>
                <c:pt idx="165366">
                  <c:v>-39.73049999999995</c:v>
                </c:pt>
                <c:pt idx="165367">
                  <c:v>-39.728499999999997</c:v>
                </c:pt>
                <c:pt idx="165368">
                  <c:v>-39.726499999999987</c:v>
                </c:pt>
                <c:pt idx="165369">
                  <c:v>-39.724499999999978</c:v>
                </c:pt>
                <c:pt idx="165370">
                  <c:v>-39.722499999999968</c:v>
                </c:pt>
                <c:pt idx="165371">
                  <c:v>-39.720499999999959</c:v>
                </c:pt>
                <c:pt idx="165372">
                  <c:v>-39.718499999999949</c:v>
                </c:pt>
                <c:pt idx="165373">
                  <c:v>-39.716499999999996</c:v>
                </c:pt>
                <c:pt idx="165374">
                  <c:v>-39.714499999999987</c:v>
                </c:pt>
                <c:pt idx="165375">
                  <c:v>-39.712499999999977</c:v>
                </c:pt>
                <c:pt idx="165376">
                  <c:v>-39.710499999999968</c:v>
                </c:pt>
                <c:pt idx="165377">
                  <c:v>-39.708499999999958</c:v>
                </c:pt>
                <c:pt idx="165378">
                  <c:v>-39.706500000000005</c:v>
                </c:pt>
                <c:pt idx="165379">
                  <c:v>-39.704499999999996</c:v>
                </c:pt>
                <c:pt idx="165380">
                  <c:v>-39.702499999999986</c:v>
                </c:pt>
                <c:pt idx="165381">
                  <c:v>-39.700499999999977</c:v>
                </c:pt>
                <c:pt idx="165382">
                  <c:v>-39.698499999999967</c:v>
                </c:pt>
                <c:pt idx="165383">
                  <c:v>-39.696499999999958</c:v>
                </c:pt>
                <c:pt idx="165384">
                  <c:v>-39.694500000000005</c:v>
                </c:pt>
                <c:pt idx="165385">
                  <c:v>-39.692499999999995</c:v>
                </c:pt>
                <c:pt idx="165386">
                  <c:v>-39.690499999999986</c:v>
                </c:pt>
                <c:pt idx="165387">
                  <c:v>-39.688499999999976</c:v>
                </c:pt>
                <c:pt idx="165388">
                  <c:v>-39.686499999999967</c:v>
                </c:pt>
                <c:pt idx="165389">
                  <c:v>-39.684499999999957</c:v>
                </c:pt>
                <c:pt idx="165390">
                  <c:v>-39.682500000000005</c:v>
                </c:pt>
                <c:pt idx="165391">
                  <c:v>-39.680499999999995</c:v>
                </c:pt>
                <c:pt idx="165392">
                  <c:v>-39.678499999999985</c:v>
                </c:pt>
                <c:pt idx="165393">
                  <c:v>-39.676499999999976</c:v>
                </c:pt>
                <c:pt idx="165394">
                  <c:v>-39.674499999999966</c:v>
                </c:pt>
                <c:pt idx="165395">
                  <c:v>-39.672499999999957</c:v>
                </c:pt>
                <c:pt idx="165396">
                  <c:v>-39.670500000000004</c:v>
                </c:pt>
                <c:pt idx="165397">
                  <c:v>-39.668499999999995</c:v>
                </c:pt>
                <c:pt idx="165398">
                  <c:v>-39.666499999999985</c:v>
                </c:pt>
                <c:pt idx="165399">
                  <c:v>-39.664499999999975</c:v>
                </c:pt>
                <c:pt idx="165400">
                  <c:v>-39.662499999999966</c:v>
                </c:pt>
                <c:pt idx="165401">
                  <c:v>-39.660499999999956</c:v>
                </c:pt>
                <c:pt idx="165402">
                  <c:v>-39.658500000000004</c:v>
                </c:pt>
                <c:pt idx="165403">
                  <c:v>-39.656499999999994</c:v>
                </c:pt>
                <c:pt idx="165404">
                  <c:v>-39.654499999999985</c:v>
                </c:pt>
                <c:pt idx="165405">
                  <c:v>-39.652499999999975</c:v>
                </c:pt>
                <c:pt idx="165406">
                  <c:v>-39.650499999999965</c:v>
                </c:pt>
                <c:pt idx="165407">
                  <c:v>-39.648499999999956</c:v>
                </c:pt>
                <c:pt idx="165408">
                  <c:v>-39.646500000000003</c:v>
                </c:pt>
                <c:pt idx="165409">
                  <c:v>-39.644499999999994</c:v>
                </c:pt>
                <c:pt idx="165410">
                  <c:v>-39.642499999999984</c:v>
                </c:pt>
                <c:pt idx="165411">
                  <c:v>-39.640499999999975</c:v>
                </c:pt>
                <c:pt idx="165412">
                  <c:v>-39.638499999999965</c:v>
                </c:pt>
                <c:pt idx="165413">
                  <c:v>-39.636499999999955</c:v>
                </c:pt>
                <c:pt idx="165414">
                  <c:v>-39.634500000000003</c:v>
                </c:pt>
                <c:pt idx="165415">
                  <c:v>-39.632499999999993</c:v>
                </c:pt>
                <c:pt idx="165416">
                  <c:v>-39.630499999999984</c:v>
                </c:pt>
                <c:pt idx="165417">
                  <c:v>-39.628499999999974</c:v>
                </c:pt>
                <c:pt idx="165418">
                  <c:v>-39.626499999999965</c:v>
                </c:pt>
                <c:pt idx="165419">
                  <c:v>-39.624499999999955</c:v>
                </c:pt>
                <c:pt idx="165420">
                  <c:v>-39.622500000000002</c:v>
                </c:pt>
                <c:pt idx="165421">
                  <c:v>-39.620499999999993</c:v>
                </c:pt>
                <c:pt idx="165422">
                  <c:v>-39.618499999999983</c:v>
                </c:pt>
                <c:pt idx="165423">
                  <c:v>-39.616499999999974</c:v>
                </c:pt>
                <c:pt idx="165424">
                  <c:v>-39.614499999999964</c:v>
                </c:pt>
                <c:pt idx="165425">
                  <c:v>-39.612499999999955</c:v>
                </c:pt>
                <c:pt idx="165426">
                  <c:v>-39.610500000000002</c:v>
                </c:pt>
                <c:pt idx="165427">
                  <c:v>-39.608499999999992</c:v>
                </c:pt>
                <c:pt idx="165428">
                  <c:v>-39.606499999999983</c:v>
                </c:pt>
                <c:pt idx="165429">
                  <c:v>-39.604499999999973</c:v>
                </c:pt>
                <c:pt idx="165430">
                  <c:v>-39.602499999999964</c:v>
                </c:pt>
                <c:pt idx="165431">
                  <c:v>-39.600499999999954</c:v>
                </c:pt>
                <c:pt idx="165432">
                  <c:v>-39.598500000000001</c:v>
                </c:pt>
                <c:pt idx="165433">
                  <c:v>-39.596499999999992</c:v>
                </c:pt>
                <c:pt idx="165434">
                  <c:v>-39.594499999999982</c:v>
                </c:pt>
                <c:pt idx="165435">
                  <c:v>-39.592499999999973</c:v>
                </c:pt>
                <c:pt idx="165436">
                  <c:v>-39.590499999999963</c:v>
                </c:pt>
                <c:pt idx="165437">
                  <c:v>-39.588499999999954</c:v>
                </c:pt>
                <c:pt idx="165438">
                  <c:v>-39.586500000000001</c:v>
                </c:pt>
                <c:pt idx="165439">
                  <c:v>-39.584499999999991</c:v>
                </c:pt>
                <c:pt idx="165440">
                  <c:v>-39.582499999999982</c:v>
                </c:pt>
                <c:pt idx="165441">
                  <c:v>-39.580499999999972</c:v>
                </c:pt>
                <c:pt idx="165442">
                  <c:v>-39.578499999999963</c:v>
                </c:pt>
                <c:pt idx="165443">
                  <c:v>-39.576499999999953</c:v>
                </c:pt>
                <c:pt idx="165444">
                  <c:v>-39.5745</c:v>
                </c:pt>
                <c:pt idx="165445">
                  <c:v>-39.572499999999991</c:v>
                </c:pt>
                <c:pt idx="165446">
                  <c:v>-39.570499999999981</c:v>
                </c:pt>
                <c:pt idx="165447">
                  <c:v>-39.568499999999972</c:v>
                </c:pt>
                <c:pt idx="165448">
                  <c:v>-39.566499999999962</c:v>
                </c:pt>
                <c:pt idx="165449">
                  <c:v>-39.564499999999953</c:v>
                </c:pt>
                <c:pt idx="165450">
                  <c:v>-39.5625</c:v>
                </c:pt>
                <c:pt idx="165451">
                  <c:v>-39.56049999999999</c:v>
                </c:pt>
                <c:pt idx="165452">
                  <c:v>-39.558499999999981</c:v>
                </c:pt>
                <c:pt idx="165453">
                  <c:v>-39.556499999999971</c:v>
                </c:pt>
                <c:pt idx="165454">
                  <c:v>-39.554499999999962</c:v>
                </c:pt>
                <c:pt idx="165455">
                  <c:v>-39.552499999999952</c:v>
                </c:pt>
                <c:pt idx="165456">
                  <c:v>-39.5505</c:v>
                </c:pt>
                <c:pt idx="165457">
                  <c:v>-39.54849999999999</c:v>
                </c:pt>
                <c:pt idx="165458">
                  <c:v>-39.54649999999998</c:v>
                </c:pt>
                <c:pt idx="165459">
                  <c:v>-39.544499999999971</c:v>
                </c:pt>
                <c:pt idx="165460">
                  <c:v>-39.542499999999961</c:v>
                </c:pt>
                <c:pt idx="165461">
                  <c:v>-39.540499999999952</c:v>
                </c:pt>
                <c:pt idx="165462">
                  <c:v>-39.538499999999999</c:v>
                </c:pt>
                <c:pt idx="165463">
                  <c:v>-39.53649999999999</c:v>
                </c:pt>
                <c:pt idx="165464">
                  <c:v>-39.53449999999998</c:v>
                </c:pt>
                <c:pt idx="165465">
                  <c:v>-39.53249999999997</c:v>
                </c:pt>
                <c:pt idx="165466">
                  <c:v>-39.530499999999961</c:v>
                </c:pt>
                <c:pt idx="165467">
                  <c:v>-39.528499999999951</c:v>
                </c:pt>
                <c:pt idx="165468">
                  <c:v>-39.526499999999999</c:v>
                </c:pt>
                <c:pt idx="165469">
                  <c:v>-39.524499999999989</c:v>
                </c:pt>
                <c:pt idx="165470">
                  <c:v>-39.52249999999998</c:v>
                </c:pt>
                <c:pt idx="165471">
                  <c:v>-39.52049999999997</c:v>
                </c:pt>
                <c:pt idx="165472">
                  <c:v>-39.51849999999996</c:v>
                </c:pt>
                <c:pt idx="165473">
                  <c:v>-39.516499999999951</c:v>
                </c:pt>
                <c:pt idx="165474">
                  <c:v>-39.514499999999998</c:v>
                </c:pt>
                <c:pt idx="165475">
                  <c:v>-39.512499999999989</c:v>
                </c:pt>
                <c:pt idx="165476">
                  <c:v>-39.510499999999979</c:v>
                </c:pt>
                <c:pt idx="165477">
                  <c:v>-39.50849999999997</c:v>
                </c:pt>
                <c:pt idx="165478">
                  <c:v>-39.50649999999996</c:v>
                </c:pt>
                <c:pt idx="165479">
                  <c:v>-39.50449999999995</c:v>
                </c:pt>
                <c:pt idx="165480">
                  <c:v>-39.502499999999998</c:v>
                </c:pt>
                <c:pt idx="165481">
                  <c:v>-39.500499999999988</c:v>
                </c:pt>
                <c:pt idx="165482">
                  <c:v>-39.498499999999979</c:v>
                </c:pt>
                <c:pt idx="165483">
                  <c:v>-39.496499999999969</c:v>
                </c:pt>
                <c:pt idx="165484">
                  <c:v>-39.49449999999996</c:v>
                </c:pt>
                <c:pt idx="165485">
                  <c:v>-39.49249999999995</c:v>
                </c:pt>
                <c:pt idx="165486">
                  <c:v>-39.490499999999997</c:v>
                </c:pt>
                <c:pt idx="165487">
                  <c:v>-39.488499999999988</c:v>
                </c:pt>
                <c:pt idx="165488">
                  <c:v>-39.486499999999978</c:v>
                </c:pt>
                <c:pt idx="165489">
                  <c:v>-39.484499999999969</c:v>
                </c:pt>
                <c:pt idx="165490">
                  <c:v>-39.482499999999959</c:v>
                </c:pt>
                <c:pt idx="165491">
                  <c:v>-39.48049999999995</c:v>
                </c:pt>
                <c:pt idx="165492">
                  <c:v>-39.478499999999997</c:v>
                </c:pt>
                <c:pt idx="165493">
                  <c:v>-39.476499999999987</c:v>
                </c:pt>
                <c:pt idx="165494">
                  <c:v>-39.474499999999978</c:v>
                </c:pt>
                <c:pt idx="165495">
                  <c:v>-39.472499999999968</c:v>
                </c:pt>
                <c:pt idx="165496">
                  <c:v>-39.470499999999959</c:v>
                </c:pt>
                <c:pt idx="165497">
                  <c:v>-39.468499999999949</c:v>
                </c:pt>
                <c:pt idx="165498">
                  <c:v>-39.466499999999996</c:v>
                </c:pt>
                <c:pt idx="165499">
                  <c:v>-39.464499999999987</c:v>
                </c:pt>
                <c:pt idx="165500">
                  <c:v>-39.462499999999977</c:v>
                </c:pt>
                <c:pt idx="165501">
                  <c:v>-39.460499999999968</c:v>
                </c:pt>
                <c:pt idx="165502">
                  <c:v>-39.458499999999958</c:v>
                </c:pt>
                <c:pt idx="165503">
                  <c:v>-39.456500000000005</c:v>
                </c:pt>
                <c:pt idx="165504">
                  <c:v>-39.454499999999996</c:v>
                </c:pt>
                <c:pt idx="165505">
                  <c:v>-39.452499999999986</c:v>
                </c:pt>
                <c:pt idx="165506">
                  <c:v>-39.450499999999977</c:v>
                </c:pt>
                <c:pt idx="165507">
                  <c:v>-39.448499999999967</c:v>
                </c:pt>
                <c:pt idx="165508">
                  <c:v>-39.446499999999958</c:v>
                </c:pt>
                <c:pt idx="165509">
                  <c:v>-39.444500000000005</c:v>
                </c:pt>
                <c:pt idx="165510">
                  <c:v>-39.442499999999995</c:v>
                </c:pt>
                <c:pt idx="165511">
                  <c:v>-39.440499999999986</c:v>
                </c:pt>
                <c:pt idx="165512">
                  <c:v>-39.438499999999976</c:v>
                </c:pt>
                <c:pt idx="165513">
                  <c:v>-39.436499999999967</c:v>
                </c:pt>
                <c:pt idx="165514">
                  <c:v>-39.434499999999957</c:v>
                </c:pt>
                <c:pt idx="165515">
                  <c:v>-39.432500000000005</c:v>
                </c:pt>
                <c:pt idx="165516">
                  <c:v>-39.430499999999995</c:v>
                </c:pt>
                <c:pt idx="165517">
                  <c:v>-39.428499999999985</c:v>
                </c:pt>
                <c:pt idx="165518">
                  <c:v>-39.426499999999976</c:v>
                </c:pt>
                <c:pt idx="165519">
                  <c:v>-39.424499999999966</c:v>
                </c:pt>
                <c:pt idx="165520">
                  <c:v>-39.422499999999957</c:v>
                </c:pt>
                <c:pt idx="165521">
                  <c:v>-39.420500000000004</c:v>
                </c:pt>
                <c:pt idx="165522">
                  <c:v>-39.418499999999995</c:v>
                </c:pt>
                <c:pt idx="165523">
                  <c:v>-39.416499999999985</c:v>
                </c:pt>
                <c:pt idx="165524">
                  <c:v>-39.414499999999975</c:v>
                </c:pt>
                <c:pt idx="165525">
                  <c:v>-39.412499999999966</c:v>
                </c:pt>
                <c:pt idx="165526">
                  <c:v>-39.410499999999956</c:v>
                </c:pt>
                <c:pt idx="165527">
                  <c:v>-39.408500000000004</c:v>
                </c:pt>
                <c:pt idx="165528">
                  <c:v>-39.406499999999994</c:v>
                </c:pt>
                <c:pt idx="165529">
                  <c:v>-39.404499999999985</c:v>
                </c:pt>
                <c:pt idx="165530">
                  <c:v>-39.402499999999975</c:v>
                </c:pt>
                <c:pt idx="165531">
                  <c:v>-39.400499999999965</c:v>
                </c:pt>
                <c:pt idx="165532">
                  <c:v>-39.398499999999956</c:v>
                </c:pt>
                <c:pt idx="165533">
                  <c:v>-39.396500000000003</c:v>
                </c:pt>
                <c:pt idx="165534">
                  <c:v>-39.394499999999994</c:v>
                </c:pt>
                <c:pt idx="165535">
                  <c:v>-39.392499999999984</c:v>
                </c:pt>
                <c:pt idx="165536">
                  <c:v>-39.390499999999975</c:v>
                </c:pt>
                <c:pt idx="165537">
                  <c:v>-39.388499999999965</c:v>
                </c:pt>
                <c:pt idx="165538">
                  <c:v>-39.386499999999955</c:v>
                </c:pt>
                <c:pt idx="165539">
                  <c:v>-39.384500000000003</c:v>
                </c:pt>
                <c:pt idx="165540">
                  <c:v>-39.382499999999993</c:v>
                </c:pt>
                <c:pt idx="165541">
                  <c:v>-39.380499999999984</c:v>
                </c:pt>
                <c:pt idx="165542">
                  <c:v>-39.378499999999974</c:v>
                </c:pt>
                <c:pt idx="165543">
                  <c:v>-39.376499999999965</c:v>
                </c:pt>
                <c:pt idx="165544">
                  <c:v>-39.374499999999955</c:v>
                </c:pt>
                <c:pt idx="165545">
                  <c:v>-39.372500000000002</c:v>
                </c:pt>
                <c:pt idx="165546">
                  <c:v>-39.370499999999993</c:v>
                </c:pt>
                <c:pt idx="165547">
                  <c:v>-39.368499999999983</c:v>
                </c:pt>
                <c:pt idx="165548">
                  <c:v>-39.366499999999974</c:v>
                </c:pt>
                <c:pt idx="165549">
                  <c:v>-39.364499999999964</c:v>
                </c:pt>
                <c:pt idx="165550">
                  <c:v>-39.362499999999955</c:v>
                </c:pt>
                <c:pt idx="165551">
                  <c:v>-39.360500000000002</c:v>
                </c:pt>
                <c:pt idx="165552">
                  <c:v>-39.358499999999992</c:v>
                </c:pt>
                <c:pt idx="165553">
                  <c:v>-39.356499999999983</c:v>
                </c:pt>
                <c:pt idx="165554">
                  <c:v>-39.354499999999973</c:v>
                </c:pt>
                <c:pt idx="165555">
                  <c:v>-39.352499999999964</c:v>
                </c:pt>
                <c:pt idx="165556">
                  <c:v>-39.350499999999954</c:v>
                </c:pt>
                <c:pt idx="165557">
                  <c:v>-39.348500000000001</c:v>
                </c:pt>
                <c:pt idx="165558">
                  <c:v>-39.346499999999992</c:v>
                </c:pt>
                <c:pt idx="165559">
                  <c:v>-39.344499999999982</c:v>
                </c:pt>
                <c:pt idx="165560">
                  <c:v>-39.342499999999973</c:v>
                </c:pt>
                <c:pt idx="165561">
                  <c:v>-39.340499999999963</c:v>
                </c:pt>
                <c:pt idx="165562">
                  <c:v>-39.338499999999954</c:v>
                </c:pt>
                <c:pt idx="165563">
                  <c:v>-39.336500000000001</c:v>
                </c:pt>
                <c:pt idx="165564">
                  <c:v>-39.334499999999991</c:v>
                </c:pt>
                <c:pt idx="165565">
                  <c:v>-39.332499999999982</c:v>
                </c:pt>
                <c:pt idx="165566">
                  <c:v>-39.330499999999972</c:v>
                </c:pt>
                <c:pt idx="165567">
                  <c:v>-39.328499999999963</c:v>
                </c:pt>
                <c:pt idx="165568">
                  <c:v>-39.326499999999953</c:v>
                </c:pt>
                <c:pt idx="165569">
                  <c:v>-39.3245</c:v>
                </c:pt>
                <c:pt idx="165570">
                  <c:v>-39.322499999999991</c:v>
                </c:pt>
                <c:pt idx="165571">
                  <c:v>-39.320499999999981</c:v>
                </c:pt>
                <c:pt idx="165572">
                  <c:v>-39.318499999999972</c:v>
                </c:pt>
                <c:pt idx="165573">
                  <c:v>-39.316499999999962</c:v>
                </c:pt>
                <c:pt idx="165574">
                  <c:v>-39.314499999999953</c:v>
                </c:pt>
                <c:pt idx="165575">
                  <c:v>-39.3125</c:v>
                </c:pt>
                <c:pt idx="165576">
                  <c:v>-39.31049999999999</c:v>
                </c:pt>
                <c:pt idx="165577">
                  <c:v>-39.308499999999981</c:v>
                </c:pt>
                <c:pt idx="165578">
                  <c:v>-39.306499999999971</c:v>
                </c:pt>
                <c:pt idx="165579">
                  <c:v>-39.304499999999962</c:v>
                </c:pt>
                <c:pt idx="165580">
                  <c:v>-39.302499999999952</c:v>
                </c:pt>
                <c:pt idx="165581">
                  <c:v>-39.3005</c:v>
                </c:pt>
                <c:pt idx="165582">
                  <c:v>-39.29849999999999</c:v>
                </c:pt>
                <c:pt idx="165583">
                  <c:v>-39.29649999999998</c:v>
                </c:pt>
                <c:pt idx="165584">
                  <c:v>-39.294499999999971</c:v>
                </c:pt>
                <c:pt idx="165585">
                  <c:v>-39.292499999999961</c:v>
                </c:pt>
                <c:pt idx="165586">
                  <c:v>-39.290499999999952</c:v>
                </c:pt>
                <c:pt idx="165587">
                  <c:v>-39.288499999999999</c:v>
                </c:pt>
                <c:pt idx="165588">
                  <c:v>-39.28649999999999</c:v>
                </c:pt>
                <c:pt idx="165589">
                  <c:v>-39.28449999999998</c:v>
                </c:pt>
                <c:pt idx="165590">
                  <c:v>-39.28249999999997</c:v>
                </c:pt>
                <c:pt idx="165591">
                  <c:v>-39.280499999999961</c:v>
                </c:pt>
                <c:pt idx="165592">
                  <c:v>-39.278499999999951</c:v>
                </c:pt>
                <c:pt idx="165593">
                  <c:v>-39.276499999999999</c:v>
                </c:pt>
                <c:pt idx="165594">
                  <c:v>-39.274499999999989</c:v>
                </c:pt>
                <c:pt idx="165595">
                  <c:v>-39.27249999999998</c:v>
                </c:pt>
                <c:pt idx="165596">
                  <c:v>-39.27049999999997</c:v>
                </c:pt>
                <c:pt idx="165597">
                  <c:v>-39.26849999999996</c:v>
                </c:pt>
                <c:pt idx="165598">
                  <c:v>-39.266499999999951</c:v>
                </c:pt>
                <c:pt idx="165599">
                  <c:v>-39.264499999999998</c:v>
                </c:pt>
                <c:pt idx="165600">
                  <c:v>-39.262499999999989</c:v>
                </c:pt>
                <c:pt idx="165601">
                  <c:v>-39.260499999999979</c:v>
                </c:pt>
                <c:pt idx="165602">
                  <c:v>-39.25849999999997</c:v>
                </c:pt>
                <c:pt idx="165603">
                  <c:v>-39.25649999999996</c:v>
                </c:pt>
                <c:pt idx="165604">
                  <c:v>-39.25449999999995</c:v>
                </c:pt>
                <c:pt idx="165605">
                  <c:v>-39.252499999999998</c:v>
                </c:pt>
                <c:pt idx="165606">
                  <c:v>-39.250499999999988</c:v>
                </c:pt>
                <c:pt idx="165607">
                  <c:v>-39.248499999999979</c:v>
                </c:pt>
                <c:pt idx="165608">
                  <c:v>-39.246499999999969</c:v>
                </c:pt>
                <c:pt idx="165609">
                  <c:v>-39.24449999999996</c:v>
                </c:pt>
                <c:pt idx="165610">
                  <c:v>-39.24249999999995</c:v>
                </c:pt>
                <c:pt idx="165611">
                  <c:v>-39.240499999999997</c:v>
                </c:pt>
                <c:pt idx="165612">
                  <c:v>-39.238499999999988</c:v>
                </c:pt>
                <c:pt idx="165613">
                  <c:v>-39.236499999999978</c:v>
                </c:pt>
                <c:pt idx="165614">
                  <c:v>-39.234499999999969</c:v>
                </c:pt>
                <c:pt idx="165615">
                  <c:v>-39.232499999999959</c:v>
                </c:pt>
                <c:pt idx="165616">
                  <c:v>-39.23049999999995</c:v>
                </c:pt>
                <c:pt idx="165617">
                  <c:v>-39.228499999999997</c:v>
                </c:pt>
                <c:pt idx="165618">
                  <c:v>-39.226499999999987</c:v>
                </c:pt>
                <c:pt idx="165619">
                  <c:v>-39.224499999999978</c:v>
                </c:pt>
                <c:pt idx="165620">
                  <c:v>-39.222499999999968</c:v>
                </c:pt>
                <c:pt idx="165621">
                  <c:v>-39.220499999999959</c:v>
                </c:pt>
                <c:pt idx="165622">
                  <c:v>-39.218499999999949</c:v>
                </c:pt>
                <c:pt idx="165623">
                  <c:v>-39.216499999999996</c:v>
                </c:pt>
                <c:pt idx="165624">
                  <c:v>-39.214499999999987</c:v>
                </c:pt>
                <c:pt idx="165625">
                  <c:v>-39.212499999999977</c:v>
                </c:pt>
                <c:pt idx="165626">
                  <c:v>-39.210499999999968</c:v>
                </c:pt>
                <c:pt idx="165627">
                  <c:v>-39.208499999999958</c:v>
                </c:pt>
                <c:pt idx="165628">
                  <c:v>-39.206500000000005</c:v>
                </c:pt>
                <c:pt idx="165629">
                  <c:v>-39.204499999999996</c:v>
                </c:pt>
                <c:pt idx="165630">
                  <c:v>-39.202499999999986</c:v>
                </c:pt>
                <c:pt idx="165631">
                  <c:v>-39.200499999999977</c:v>
                </c:pt>
                <c:pt idx="165632">
                  <c:v>-39.198499999999967</c:v>
                </c:pt>
                <c:pt idx="165633">
                  <c:v>-39.196499999999958</c:v>
                </c:pt>
                <c:pt idx="165634">
                  <c:v>-39.194500000000005</c:v>
                </c:pt>
                <c:pt idx="165635">
                  <c:v>-39.192499999999995</c:v>
                </c:pt>
                <c:pt idx="165636">
                  <c:v>-39.190499999999986</c:v>
                </c:pt>
                <c:pt idx="165637">
                  <c:v>-39.188499999999976</c:v>
                </c:pt>
                <c:pt idx="165638">
                  <c:v>-39.186499999999967</c:v>
                </c:pt>
                <c:pt idx="165639">
                  <c:v>-39.184499999999957</c:v>
                </c:pt>
                <c:pt idx="165640">
                  <c:v>-39.182500000000005</c:v>
                </c:pt>
                <c:pt idx="165641">
                  <c:v>-39.180499999999995</c:v>
                </c:pt>
                <c:pt idx="165642">
                  <c:v>-39.178499999999985</c:v>
                </c:pt>
                <c:pt idx="165643">
                  <c:v>-39.176499999999976</c:v>
                </c:pt>
                <c:pt idx="165644">
                  <c:v>-39.174499999999966</c:v>
                </c:pt>
                <c:pt idx="165645">
                  <c:v>-39.172499999999957</c:v>
                </c:pt>
                <c:pt idx="165646">
                  <c:v>-39.170500000000004</c:v>
                </c:pt>
                <c:pt idx="165647">
                  <c:v>-39.168499999999995</c:v>
                </c:pt>
                <c:pt idx="165648">
                  <c:v>-39.166499999999985</c:v>
                </c:pt>
                <c:pt idx="165649">
                  <c:v>-39.164499999999975</c:v>
                </c:pt>
                <c:pt idx="165650">
                  <c:v>-39.162499999999966</c:v>
                </c:pt>
                <c:pt idx="165651">
                  <c:v>-39.160499999999956</c:v>
                </c:pt>
                <c:pt idx="165652">
                  <c:v>-39.158500000000004</c:v>
                </c:pt>
                <c:pt idx="165653">
                  <c:v>-39.156499999999994</c:v>
                </c:pt>
                <c:pt idx="165654">
                  <c:v>-39.154499999999985</c:v>
                </c:pt>
                <c:pt idx="165655">
                  <c:v>-39.152499999999975</c:v>
                </c:pt>
                <c:pt idx="165656">
                  <c:v>-39.150499999999965</c:v>
                </c:pt>
                <c:pt idx="165657">
                  <c:v>-39.148499999999956</c:v>
                </c:pt>
                <c:pt idx="165658">
                  <c:v>-39.146500000000003</c:v>
                </c:pt>
                <c:pt idx="165659">
                  <c:v>-39.144499999999994</c:v>
                </c:pt>
                <c:pt idx="165660">
                  <c:v>-39.142499999999984</c:v>
                </c:pt>
                <c:pt idx="165661">
                  <c:v>-39.140499999999975</c:v>
                </c:pt>
                <c:pt idx="165662">
                  <c:v>-39.138499999999965</c:v>
                </c:pt>
                <c:pt idx="165663">
                  <c:v>-39.136499999999955</c:v>
                </c:pt>
                <c:pt idx="165664">
                  <c:v>-39.134500000000003</c:v>
                </c:pt>
                <c:pt idx="165665">
                  <c:v>-39.132499999999993</c:v>
                </c:pt>
                <c:pt idx="165666">
                  <c:v>-39.130499999999984</c:v>
                </c:pt>
                <c:pt idx="165667">
                  <c:v>-39.128499999999974</c:v>
                </c:pt>
                <c:pt idx="165668">
                  <c:v>-39.126499999999965</c:v>
                </c:pt>
                <c:pt idx="165669">
                  <c:v>-39.124499999999955</c:v>
                </c:pt>
                <c:pt idx="165670">
                  <c:v>-39.122500000000002</c:v>
                </c:pt>
                <c:pt idx="165671">
                  <c:v>-39.120499999999993</c:v>
                </c:pt>
                <c:pt idx="165672">
                  <c:v>-39.118499999999983</c:v>
                </c:pt>
                <c:pt idx="165673">
                  <c:v>-39.116499999999974</c:v>
                </c:pt>
                <c:pt idx="165674">
                  <c:v>-39.114499999999964</c:v>
                </c:pt>
                <c:pt idx="165675">
                  <c:v>-39.112499999999955</c:v>
                </c:pt>
                <c:pt idx="165676">
                  <c:v>-39.110500000000002</c:v>
                </c:pt>
                <c:pt idx="165677">
                  <c:v>-39.108499999999992</c:v>
                </c:pt>
                <c:pt idx="165678">
                  <c:v>-39.106499999999983</c:v>
                </c:pt>
                <c:pt idx="165679">
                  <c:v>-39.104499999999973</c:v>
                </c:pt>
                <c:pt idx="165680">
                  <c:v>-39.102499999999964</c:v>
                </c:pt>
                <c:pt idx="165681">
                  <c:v>-39.100499999999954</c:v>
                </c:pt>
                <c:pt idx="165682">
                  <c:v>-39.098500000000001</c:v>
                </c:pt>
                <c:pt idx="165683">
                  <c:v>-39.096499999999992</c:v>
                </c:pt>
                <c:pt idx="165684">
                  <c:v>-39.094499999999982</c:v>
                </c:pt>
                <c:pt idx="165685">
                  <c:v>-39.092499999999973</c:v>
                </c:pt>
                <c:pt idx="165686">
                  <c:v>-39.090499999999963</c:v>
                </c:pt>
                <c:pt idx="165687">
                  <c:v>-39.088499999999954</c:v>
                </c:pt>
                <c:pt idx="165688">
                  <c:v>-39.086500000000001</c:v>
                </c:pt>
                <c:pt idx="165689">
                  <c:v>-39.084499999999991</c:v>
                </c:pt>
                <c:pt idx="165690">
                  <c:v>-39.082499999999982</c:v>
                </c:pt>
                <c:pt idx="165691">
                  <c:v>-39.080499999999972</c:v>
                </c:pt>
                <c:pt idx="165692">
                  <c:v>-39.078499999999963</c:v>
                </c:pt>
                <c:pt idx="165693">
                  <c:v>-39.076499999999953</c:v>
                </c:pt>
                <c:pt idx="165694">
                  <c:v>-39.0745</c:v>
                </c:pt>
                <c:pt idx="165695">
                  <c:v>-39.072499999999991</c:v>
                </c:pt>
                <c:pt idx="165696">
                  <c:v>-39.070499999999981</c:v>
                </c:pt>
                <c:pt idx="165697">
                  <c:v>-39.068499999999972</c:v>
                </c:pt>
                <c:pt idx="165698">
                  <c:v>-39.066499999999962</c:v>
                </c:pt>
                <c:pt idx="165699">
                  <c:v>-39.064499999999953</c:v>
                </c:pt>
                <c:pt idx="165700">
                  <c:v>-39.0625</c:v>
                </c:pt>
                <c:pt idx="165701">
                  <c:v>-39.06049999999999</c:v>
                </c:pt>
                <c:pt idx="165702">
                  <c:v>-39.058499999999981</c:v>
                </c:pt>
                <c:pt idx="165703">
                  <c:v>-39.056499999999971</c:v>
                </c:pt>
                <c:pt idx="165704">
                  <c:v>-39.054499999999962</c:v>
                </c:pt>
                <c:pt idx="165705">
                  <c:v>-39.052499999999952</c:v>
                </c:pt>
                <c:pt idx="165706">
                  <c:v>-39.0505</c:v>
                </c:pt>
                <c:pt idx="165707">
                  <c:v>-39.04849999999999</c:v>
                </c:pt>
                <c:pt idx="165708">
                  <c:v>-39.04649999999998</c:v>
                </c:pt>
                <c:pt idx="165709">
                  <c:v>-39.044499999999971</c:v>
                </c:pt>
                <c:pt idx="165710">
                  <c:v>-39.042499999999961</c:v>
                </c:pt>
                <c:pt idx="165711">
                  <c:v>-39.040499999999952</c:v>
                </c:pt>
                <c:pt idx="165712">
                  <c:v>-39.038499999999999</c:v>
                </c:pt>
                <c:pt idx="165713">
                  <c:v>-39.03649999999999</c:v>
                </c:pt>
                <c:pt idx="165714">
                  <c:v>-39.03449999999998</c:v>
                </c:pt>
                <c:pt idx="165715">
                  <c:v>-39.03249999999997</c:v>
                </c:pt>
                <c:pt idx="165716">
                  <c:v>-39.030499999999961</c:v>
                </c:pt>
                <c:pt idx="165717">
                  <c:v>-39.028499999999951</c:v>
                </c:pt>
                <c:pt idx="165718">
                  <c:v>-39.026499999999999</c:v>
                </c:pt>
                <c:pt idx="165719">
                  <c:v>-39.024499999999989</c:v>
                </c:pt>
                <c:pt idx="165720">
                  <c:v>-39.02249999999998</c:v>
                </c:pt>
                <c:pt idx="165721">
                  <c:v>-39.02049999999997</c:v>
                </c:pt>
                <c:pt idx="165722">
                  <c:v>-39.01849999999996</c:v>
                </c:pt>
                <c:pt idx="165723">
                  <c:v>-39.016499999999951</c:v>
                </c:pt>
                <c:pt idx="165724">
                  <c:v>-39.014499999999998</c:v>
                </c:pt>
                <c:pt idx="165725">
                  <c:v>-39.012499999999989</c:v>
                </c:pt>
                <c:pt idx="165726">
                  <c:v>-39.010499999999979</c:v>
                </c:pt>
                <c:pt idx="165727">
                  <c:v>-39.00849999999997</c:v>
                </c:pt>
                <c:pt idx="165728">
                  <c:v>-39.00649999999996</c:v>
                </c:pt>
                <c:pt idx="165729">
                  <c:v>-39.00449999999995</c:v>
                </c:pt>
                <c:pt idx="165730">
                  <c:v>-39.002499999999998</c:v>
                </c:pt>
                <c:pt idx="165731">
                  <c:v>-39.000499999999988</c:v>
                </c:pt>
                <c:pt idx="165732">
                  <c:v>-38.998499999999979</c:v>
                </c:pt>
                <c:pt idx="165733">
                  <c:v>-38.996499999999969</c:v>
                </c:pt>
                <c:pt idx="165734">
                  <c:v>-38.99449999999996</c:v>
                </c:pt>
                <c:pt idx="165735">
                  <c:v>-38.99249999999995</c:v>
                </c:pt>
                <c:pt idx="165736">
                  <c:v>-38.990499999999997</c:v>
                </c:pt>
                <c:pt idx="165737">
                  <c:v>-38.988499999999988</c:v>
                </c:pt>
                <c:pt idx="165738">
                  <c:v>-38.986499999999978</c:v>
                </c:pt>
                <c:pt idx="165739">
                  <c:v>-38.984499999999969</c:v>
                </c:pt>
                <c:pt idx="165740">
                  <c:v>-38.982499999999959</c:v>
                </c:pt>
                <c:pt idx="165741">
                  <c:v>-38.98049999999995</c:v>
                </c:pt>
                <c:pt idx="165742">
                  <c:v>-38.978499999999997</c:v>
                </c:pt>
                <c:pt idx="165743">
                  <c:v>-38.976499999999987</c:v>
                </c:pt>
                <c:pt idx="165744">
                  <c:v>-38.974499999999978</c:v>
                </c:pt>
                <c:pt idx="165745">
                  <c:v>-38.972499999999968</c:v>
                </c:pt>
                <c:pt idx="165746">
                  <c:v>-38.970499999999959</c:v>
                </c:pt>
                <c:pt idx="165747">
                  <c:v>-38.968499999999949</c:v>
                </c:pt>
                <c:pt idx="165748">
                  <c:v>-38.966499999999996</c:v>
                </c:pt>
                <c:pt idx="165749">
                  <c:v>-38.964499999999987</c:v>
                </c:pt>
                <c:pt idx="165750">
                  <c:v>-38.962499999999977</c:v>
                </c:pt>
                <c:pt idx="165751">
                  <c:v>-38.960499999999968</c:v>
                </c:pt>
                <c:pt idx="165752">
                  <c:v>-38.958499999999958</c:v>
                </c:pt>
                <c:pt idx="165753">
                  <c:v>-38.956500000000005</c:v>
                </c:pt>
                <c:pt idx="165754">
                  <c:v>-38.954499999999996</c:v>
                </c:pt>
                <c:pt idx="165755">
                  <c:v>-38.952499999999986</c:v>
                </c:pt>
                <c:pt idx="165756">
                  <c:v>-38.950499999999977</c:v>
                </c:pt>
                <c:pt idx="165757">
                  <c:v>-38.948499999999967</c:v>
                </c:pt>
                <c:pt idx="165758">
                  <c:v>-38.946499999999958</c:v>
                </c:pt>
                <c:pt idx="165759">
                  <c:v>-38.944500000000005</c:v>
                </c:pt>
                <c:pt idx="165760">
                  <c:v>-38.942499999999995</c:v>
                </c:pt>
                <c:pt idx="165761">
                  <c:v>-38.940499999999986</c:v>
                </c:pt>
                <c:pt idx="165762">
                  <c:v>-38.938499999999976</c:v>
                </c:pt>
                <c:pt idx="165763">
                  <c:v>-38.936499999999967</c:v>
                </c:pt>
                <c:pt idx="165764">
                  <c:v>-38.934499999999957</c:v>
                </c:pt>
                <c:pt idx="165765">
                  <c:v>-38.932500000000005</c:v>
                </c:pt>
                <c:pt idx="165766">
                  <c:v>-38.930499999999995</c:v>
                </c:pt>
                <c:pt idx="165767">
                  <c:v>-38.928499999999985</c:v>
                </c:pt>
                <c:pt idx="165768">
                  <c:v>-38.926499999999976</c:v>
                </c:pt>
                <c:pt idx="165769">
                  <c:v>-38.924499999999966</c:v>
                </c:pt>
                <c:pt idx="165770">
                  <c:v>-38.922499999999957</c:v>
                </c:pt>
                <c:pt idx="165771">
                  <c:v>-38.920500000000004</c:v>
                </c:pt>
                <c:pt idx="165772">
                  <c:v>-38.918499999999995</c:v>
                </c:pt>
                <c:pt idx="165773">
                  <c:v>-38.916499999999985</c:v>
                </c:pt>
                <c:pt idx="165774">
                  <c:v>-38.914499999999975</c:v>
                </c:pt>
                <c:pt idx="165775">
                  <c:v>-38.912499999999966</c:v>
                </c:pt>
                <c:pt idx="165776">
                  <c:v>-38.910499999999956</c:v>
                </c:pt>
                <c:pt idx="165777">
                  <c:v>-38.908500000000004</c:v>
                </c:pt>
                <c:pt idx="165778">
                  <c:v>-38.906499999999994</c:v>
                </c:pt>
                <c:pt idx="165779">
                  <c:v>-38.904499999999985</c:v>
                </c:pt>
                <c:pt idx="165780">
                  <c:v>-38.902499999999975</c:v>
                </c:pt>
                <c:pt idx="165781">
                  <c:v>-38.900499999999965</c:v>
                </c:pt>
                <c:pt idx="165782">
                  <c:v>-38.898499999999956</c:v>
                </c:pt>
                <c:pt idx="165783">
                  <c:v>-38.896500000000003</c:v>
                </c:pt>
                <c:pt idx="165784">
                  <c:v>-38.894499999999994</c:v>
                </c:pt>
                <c:pt idx="165785">
                  <c:v>-38.892499999999984</c:v>
                </c:pt>
                <c:pt idx="165786">
                  <c:v>-38.890499999999975</c:v>
                </c:pt>
                <c:pt idx="165787">
                  <c:v>-38.888499999999965</c:v>
                </c:pt>
                <c:pt idx="165788">
                  <c:v>-38.886499999999955</c:v>
                </c:pt>
                <c:pt idx="165789">
                  <c:v>-38.884500000000003</c:v>
                </c:pt>
                <c:pt idx="165790">
                  <c:v>-38.882499999999993</c:v>
                </c:pt>
                <c:pt idx="165791">
                  <c:v>-38.880499999999984</c:v>
                </c:pt>
                <c:pt idx="165792">
                  <c:v>-38.878499999999974</c:v>
                </c:pt>
                <c:pt idx="165793">
                  <c:v>-38.876499999999965</c:v>
                </c:pt>
                <c:pt idx="165794">
                  <c:v>-38.874499999999955</c:v>
                </c:pt>
                <c:pt idx="165795">
                  <c:v>-38.872500000000002</c:v>
                </c:pt>
                <c:pt idx="165796">
                  <c:v>-38.870499999999993</c:v>
                </c:pt>
                <c:pt idx="165797">
                  <c:v>-38.868499999999983</c:v>
                </c:pt>
                <c:pt idx="165798">
                  <c:v>-38.866499999999974</c:v>
                </c:pt>
                <c:pt idx="165799">
                  <c:v>-38.864499999999964</c:v>
                </c:pt>
                <c:pt idx="165800">
                  <c:v>-38.862499999999955</c:v>
                </c:pt>
                <c:pt idx="165801">
                  <c:v>-38.860500000000002</c:v>
                </c:pt>
                <c:pt idx="165802">
                  <c:v>-38.858499999999992</c:v>
                </c:pt>
                <c:pt idx="165803">
                  <c:v>-38.856499999999983</c:v>
                </c:pt>
                <c:pt idx="165804">
                  <c:v>-38.854499999999973</c:v>
                </c:pt>
                <c:pt idx="165805">
                  <c:v>-38.852499999999964</c:v>
                </c:pt>
                <c:pt idx="165806">
                  <c:v>-38.850499999999954</c:v>
                </c:pt>
                <c:pt idx="165807">
                  <c:v>-38.848500000000001</c:v>
                </c:pt>
                <c:pt idx="165808">
                  <c:v>-38.846499999999992</c:v>
                </c:pt>
                <c:pt idx="165809">
                  <c:v>-38.844499999999982</c:v>
                </c:pt>
                <c:pt idx="165810">
                  <c:v>-38.842499999999973</c:v>
                </c:pt>
                <c:pt idx="165811">
                  <c:v>-38.840499999999963</c:v>
                </c:pt>
                <c:pt idx="165812">
                  <c:v>-38.838499999999954</c:v>
                </c:pt>
                <c:pt idx="165813">
                  <c:v>-38.836500000000001</c:v>
                </c:pt>
                <c:pt idx="165814">
                  <c:v>-38.834499999999991</c:v>
                </c:pt>
                <c:pt idx="165815">
                  <c:v>-38.832499999999982</c:v>
                </c:pt>
                <c:pt idx="165816">
                  <c:v>-38.830499999999972</c:v>
                </c:pt>
                <c:pt idx="165817">
                  <c:v>-38.828499999999963</c:v>
                </c:pt>
                <c:pt idx="165818">
                  <c:v>-38.826499999999953</c:v>
                </c:pt>
                <c:pt idx="165819">
                  <c:v>-38.8245</c:v>
                </c:pt>
                <c:pt idx="165820">
                  <c:v>-38.822499999999991</c:v>
                </c:pt>
                <c:pt idx="165821">
                  <c:v>-38.820499999999981</c:v>
                </c:pt>
                <c:pt idx="165822">
                  <c:v>-38.818499999999972</c:v>
                </c:pt>
                <c:pt idx="165823">
                  <c:v>-38.816499999999962</c:v>
                </c:pt>
                <c:pt idx="165824">
                  <c:v>-38.814499999999953</c:v>
                </c:pt>
                <c:pt idx="165825">
                  <c:v>-38.8125</c:v>
                </c:pt>
                <c:pt idx="165826">
                  <c:v>-38.81049999999999</c:v>
                </c:pt>
                <c:pt idx="165827">
                  <c:v>-38.808499999999981</c:v>
                </c:pt>
                <c:pt idx="165828">
                  <c:v>-38.806499999999971</c:v>
                </c:pt>
                <c:pt idx="165829">
                  <c:v>-38.804499999999962</c:v>
                </c:pt>
                <c:pt idx="165830">
                  <c:v>-38.802499999999952</c:v>
                </c:pt>
                <c:pt idx="165831">
                  <c:v>-38.8005</c:v>
                </c:pt>
                <c:pt idx="165832">
                  <c:v>-38.79849999999999</c:v>
                </c:pt>
                <c:pt idx="165833">
                  <c:v>-38.79649999999998</c:v>
                </c:pt>
                <c:pt idx="165834">
                  <c:v>-38.794499999999971</c:v>
                </c:pt>
                <c:pt idx="165835">
                  <c:v>-38.792499999999961</c:v>
                </c:pt>
                <c:pt idx="165836">
                  <c:v>-38.790499999999952</c:v>
                </c:pt>
                <c:pt idx="165837">
                  <c:v>-38.788499999999999</c:v>
                </c:pt>
                <c:pt idx="165838">
                  <c:v>-38.78649999999999</c:v>
                </c:pt>
                <c:pt idx="165839">
                  <c:v>-38.78449999999998</c:v>
                </c:pt>
                <c:pt idx="165840">
                  <c:v>-38.78249999999997</c:v>
                </c:pt>
                <c:pt idx="165841">
                  <c:v>-38.780499999999961</c:v>
                </c:pt>
                <c:pt idx="165842">
                  <c:v>-38.778499999999951</c:v>
                </c:pt>
                <c:pt idx="165843">
                  <c:v>-38.776499999999999</c:v>
                </c:pt>
                <c:pt idx="165844">
                  <c:v>-38.774499999999989</c:v>
                </c:pt>
                <c:pt idx="165845">
                  <c:v>-38.77249999999998</c:v>
                </c:pt>
                <c:pt idx="165846">
                  <c:v>-38.77049999999997</c:v>
                </c:pt>
                <c:pt idx="165847">
                  <c:v>-38.76849999999996</c:v>
                </c:pt>
                <c:pt idx="165848">
                  <c:v>-38.766499999999951</c:v>
                </c:pt>
                <c:pt idx="165849">
                  <c:v>-38.764499999999998</c:v>
                </c:pt>
                <c:pt idx="165850">
                  <c:v>-38.762499999999989</c:v>
                </c:pt>
                <c:pt idx="165851">
                  <c:v>-38.760499999999979</c:v>
                </c:pt>
                <c:pt idx="165852">
                  <c:v>-38.75849999999997</c:v>
                </c:pt>
                <c:pt idx="165853">
                  <c:v>-38.75649999999996</c:v>
                </c:pt>
                <c:pt idx="165854">
                  <c:v>-38.75449999999995</c:v>
                </c:pt>
                <c:pt idx="165855">
                  <c:v>-38.752499999999998</c:v>
                </c:pt>
                <c:pt idx="165856">
                  <c:v>-38.750499999999988</c:v>
                </c:pt>
                <c:pt idx="165857">
                  <c:v>-38.748499999999979</c:v>
                </c:pt>
                <c:pt idx="165858">
                  <c:v>-38.746499999999969</c:v>
                </c:pt>
                <c:pt idx="165859">
                  <c:v>-38.74449999999996</c:v>
                </c:pt>
                <c:pt idx="165860">
                  <c:v>-38.74249999999995</c:v>
                </c:pt>
                <c:pt idx="165861">
                  <c:v>-38.740499999999997</c:v>
                </c:pt>
                <c:pt idx="165862">
                  <c:v>-38.738499999999988</c:v>
                </c:pt>
                <c:pt idx="165863">
                  <c:v>-38.736499999999978</c:v>
                </c:pt>
                <c:pt idx="165864">
                  <c:v>-38.734499999999969</c:v>
                </c:pt>
                <c:pt idx="165865">
                  <c:v>-38.732499999999959</c:v>
                </c:pt>
                <c:pt idx="165866">
                  <c:v>-38.73049999999995</c:v>
                </c:pt>
                <c:pt idx="165867">
                  <c:v>-38.728499999999997</c:v>
                </c:pt>
                <c:pt idx="165868">
                  <c:v>-38.726499999999987</c:v>
                </c:pt>
                <c:pt idx="165869">
                  <c:v>-38.724499999999978</c:v>
                </c:pt>
                <c:pt idx="165870">
                  <c:v>-38.722499999999968</c:v>
                </c:pt>
                <c:pt idx="165871">
                  <c:v>-38.720499999999959</c:v>
                </c:pt>
                <c:pt idx="165872">
                  <c:v>-38.718499999999949</c:v>
                </c:pt>
                <c:pt idx="165873">
                  <c:v>-38.716499999999996</c:v>
                </c:pt>
                <c:pt idx="165874">
                  <c:v>-38.714499999999987</c:v>
                </c:pt>
                <c:pt idx="165875">
                  <c:v>-38.712499999999977</c:v>
                </c:pt>
                <c:pt idx="165876">
                  <c:v>-38.710499999999968</c:v>
                </c:pt>
                <c:pt idx="165877">
                  <c:v>-38.708499999999958</c:v>
                </c:pt>
                <c:pt idx="165878">
                  <c:v>-38.706500000000005</c:v>
                </c:pt>
                <c:pt idx="165879">
                  <c:v>-38.704499999999996</c:v>
                </c:pt>
                <c:pt idx="165880">
                  <c:v>-38.702499999999986</c:v>
                </c:pt>
                <c:pt idx="165881">
                  <c:v>-38.700499999999977</c:v>
                </c:pt>
                <c:pt idx="165882">
                  <c:v>-38.698499999999967</c:v>
                </c:pt>
                <c:pt idx="165883">
                  <c:v>-38.696499999999958</c:v>
                </c:pt>
                <c:pt idx="165884">
                  <c:v>-38.694500000000005</c:v>
                </c:pt>
                <c:pt idx="165885">
                  <c:v>-38.692499999999995</c:v>
                </c:pt>
                <c:pt idx="165886">
                  <c:v>-38.690499999999986</c:v>
                </c:pt>
                <c:pt idx="165887">
                  <c:v>-38.688499999999976</c:v>
                </c:pt>
                <c:pt idx="165888">
                  <c:v>-38.686499999999967</c:v>
                </c:pt>
                <c:pt idx="165889">
                  <c:v>-38.684499999999957</c:v>
                </c:pt>
                <c:pt idx="165890">
                  <c:v>-38.682500000000005</c:v>
                </c:pt>
                <c:pt idx="165891">
                  <c:v>-38.680499999999995</c:v>
                </c:pt>
                <c:pt idx="165892">
                  <c:v>-38.678499999999985</c:v>
                </c:pt>
                <c:pt idx="165893">
                  <c:v>-38.676499999999976</c:v>
                </c:pt>
                <c:pt idx="165894">
                  <c:v>-38.674499999999966</c:v>
                </c:pt>
                <c:pt idx="165895">
                  <c:v>-38.672499999999957</c:v>
                </c:pt>
                <c:pt idx="165896">
                  <c:v>-38.670500000000004</c:v>
                </c:pt>
                <c:pt idx="165897">
                  <c:v>-38.668499999999995</c:v>
                </c:pt>
                <c:pt idx="165898">
                  <c:v>-38.666499999999985</c:v>
                </c:pt>
                <c:pt idx="165899">
                  <c:v>-38.664499999999975</c:v>
                </c:pt>
                <c:pt idx="165900">
                  <c:v>-38.662499999999966</c:v>
                </c:pt>
                <c:pt idx="165901">
                  <c:v>-38.660499999999956</c:v>
                </c:pt>
                <c:pt idx="165902">
                  <c:v>-38.658500000000004</c:v>
                </c:pt>
                <c:pt idx="165903">
                  <c:v>-38.656499999999994</c:v>
                </c:pt>
                <c:pt idx="165904">
                  <c:v>-38.654499999999985</c:v>
                </c:pt>
                <c:pt idx="165905">
                  <c:v>-38.652499999999975</c:v>
                </c:pt>
                <c:pt idx="165906">
                  <c:v>-38.650499999999965</c:v>
                </c:pt>
                <c:pt idx="165907">
                  <c:v>-38.648499999999956</c:v>
                </c:pt>
                <c:pt idx="165908">
                  <c:v>-38.646500000000003</c:v>
                </c:pt>
                <c:pt idx="165909">
                  <c:v>-38.644499999999994</c:v>
                </c:pt>
                <c:pt idx="165910">
                  <c:v>-38.642499999999984</c:v>
                </c:pt>
                <c:pt idx="165911">
                  <c:v>-38.640499999999975</c:v>
                </c:pt>
                <c:pt idx="165912">
                  <c:v>-38.638499999999965</c:v>
                </c:pt>
                <c:pt idx="165913">
                  <c:v>-38.636499999999955</c:v>
                </c:pt>
                <c:pt idx="165914">
                  <c:v>-38.634500000000003</c:v>
                </c:pt>
                <c:pt idx="165915">
                  <c:v>-38.632499999999993</c:v>
                </c:pt>
                <c:pt idx="165916">
                  <c:v>-38.630499999999984</c:v>
                </c:pt>
                <c:pt idx="165917">
                  <c:v>-38.628499999999974</c:v>
                </c:pt>
                <c:pt idx="165918">
                  <c:v>-38.626499999999965</c:v>
                </c:pt>
                <c:pt idx="165919">
                  <c:v>-38.624499999999955</c:v>
                </c:pt>
                <c:pt idx="165920">
                  <c:v>-38.622500000000002</c:v>
                </c:pt>
                <c:pt idx="165921">
                  <c:v>-38.620499999999993</c:v>
                </c:pt>
                <c:pt idx="165922">
                  <c:v>-38.618499999999983</c:v>
                </c:pt>
                <c:pt idx="165923">
                  <c:v>-38.616499999999974</c:v>
                </c:pt>
                <c:pt idx="165924">
                  <c:v>-38.614499999999964</c:v>
                </c:pt>
                <c:pt idx="165925">
                  <c:v>-38.612499999999955</c:v>
                </c:pt>
                <c:pt idx="165926">
                  <c:v>-38.610500000000002</c:v>
                </c:pt>
                <c:pt idx="165927">
                  <c:v>-38.608499999999992</c:v>
                </c:pt>
                <c:pt idx="165928">
                  <c:v>-38.606499999999983</c:v>
                </c:pt>
                <c:pt idx="165929">
                  <c:v>-38.604499999999973</c:v>
                </c:pt>
                <c:pt idx="165930">
                  <c:v>-38.602499999999964</c:v>
                </c:pt>
                <c:pt idx="165931">
                  <c:v>-38.600499999999954</c:v>
                </c:pt>
                <c:pt idx="165932">
                  <c:v>-38.598500000000001</c:v>
                </c:pt>
                <c:pt idx="165933">
                  <c:v>-38.596499999999992</c:v>
                </c:pt>
                <c:pt idx="165934">
                  <c:v>-38.594499999999982</c:v>
                </c:pt>
                <c:pt idx="165935">
                  <c:v>-38.592499999999973</c:v>
                </c:pt>
                <c:pt idx="165936">
                  <c:v>-38.590499999999963</c:v>
                </c:pt>
                <c:pt idx="165937">
                  <c:v>-38.588499999999954</c:v>
                </c:pt>
                <c:pt idx="165938">
                  <c:v>-38.586500000000001</c:v>
                </c:pt>
                <c:pt idx="165939">
                  <c:v>-38.584499999999991</c:v>
                </c:pt>
                <c:pt idx="165940">
                  <c:v>-38.582499999999982</c:v>
                </c:pt>
                <c:pt idx="165941">
                  <c:v>-38.580499999999972</c:v>
                </c:pt>
                <c:pt idx="165942">
                  <c:v>-38.578499999999963</c:v>
                </c:pt>
                <c:pt idx="165943">
                  <c:v>-38.576499999999953</c:v>
                </c:pt>
                <c:pt idx="165944">
                  <c:v>-38.5745</c:v>
                </c:pt>
                <c:pt idx="165945">
                  <c:v>-38.572499999999991</c:v>
                </c:pt>
                <c:pt idx="165946">
                  <c:v>-38.570499999999981</c:v>
                </c:pt>
                <c:pt idx="165947">
                  <c:v>-38.568499999999972</c:v>
                </c:pt>
                <c:pt idx="165948">
                  <c:v>-38.566499999999962</c:v>
                </c:pt>
                <c:pt idx="165949">
                  <c:v>-38.564499999999953</c:v>
                </c:pt>
                <c:pt idx="165950">
                  <c:v>-38.5625</c:v>
                </c:pt>
                <c:pt idx="165951">
                  <c:v>-38.56049999999999</c:v>
                </c:pt>
                <c:pt idx="165952">
                  <c:v>-38.558499999999981</c:v>
                </c:pt>
                <c:pt idx="165953">
                  <c:v>-38.556499999999971</c:v>
                </c:pt>
                <c:pt idx="165954">
                  <c:v>-38.554499999999962</c:v>
                </c:pt>
                <c:pt idx="165955">
                  <c:v>-38.552499999999952</c:v>
                </c:pt>
                <c:pt idx="165956">
                  <c:v>-38.5505</c:v>
                </c:pt>
                <c:pt idx="165957">
                  <c:v>-38.54849999999999</c:v>
                </c:pt>
                <c:pt idx="165958">
                  <c:v>-38.54649999999998</c:v>
                </c:pt>
                <c:pt idx="165959">
                  <c:v>-38.544499999999971</c:v>
                </c:pt>
                <c:pt idx="165960">
                  <c:v>-38.542499999999961</c:v>
                </c:pt>
                <c:pt idx="165961">
                  <c:v>-38.540499999999952</c:v>
                </c:pt>
                <c:pt idx="165962">
                  <c:v>-38.538499999999999</c:v>
                </c:pt>
                <c:pt idx="165963">
                  <c:v>-38.53649999999999</c:v>
                </c:pt>
                <c:pt idx="165964">
                  <c:v>-38.53449999999998</c:v>
                </c:pt>
                <c:pt idx="165965">
                  <c:v>-38.53249999999997</c:v>
                </c:pt>
                <c:pt idx="165966">
                  <c:v>-38.530499999999961</c:v>
                </c:pt>
                <c:pt idx="165967">
                  <c:v>-38.528499999999951</c:v>
                </c:pt>
                <c:pt idx="165968">
                  <c:v>-38.526499999999999</c:v>
                </c:pt>
                <c:pt idx="165969">
                  <c:v>-38.524499999999989</c:v>
                </c:pt>
                <c:pt idx="165970">
                  <c:v>-38.52249999999998</c:v>
                </c:pt>
                <c:pt idx="165971">
                  <c:v>-38.52049999999997</c:v>
                </c:pt>
                <c:pt idx="165972">
                  <c:v>-38.51849999999996</c:v>
                </c:pt>
                <c:pt idx="165973">
                  <c:v>-38.516499999999951</c:v>
                </c:pt>
                <c:pt idx="165974">
                  <c:v>-38.514499999999998</c:v>
                </c:pt>
                <c:pt idx="165975">
                  <c:v>-38.512499999999989</c:v>
                </c:pt>
                <c:pt idx="165976">
                  <c:v>-38.510499999999979</c:v>
                </c:pt>
                <c:pt idx="165977">
                  <c:v>-38.50849999999997</c:v>
                </c:pt>
                <c:pt idx="165978">
                  <c:v>-38.50649999999996</c:v>
                </c:pt>
                <c:pt idx="165979">
                  <c:v>-38.50449999999995</c:v>
                </c:pt>
                <c:pt idx="165980">
                  <c:v>-38.502499999999998</c:v>
                </c:pt>
                <c:pt idx="165981">
                  <c:v>-38.500499999999988</c:v>
                </c:pt>
                <c:pt idx="165982">
                  <c:v>-38.498499999999979</c:v>
                </c:pt>
                <c:pt idx="165983">
                  <c:v>-38.496499999999969</c:v>
                </c:pt>
                <c:pt idx="165984">
                  <c:v>-38.49449999999996</c:v>
                </c:pt>
                <c:pt idx="165985">
                  <c:v>-38.49249999999995</c:v>
                </c:pt>
                <c:pt idx="165986">
                  <c:v>-38.490499999999997</c:v>
                </c:pt>
                <c:pt idx="165987">
                  <c:v>-38.488499999999988</c:v>
                </c:pt>
                <c:pt idx="165988">
                  <c:v>-38.486499999999978</c:v>
                </c:pt>
                <c:pt idx="165989">
                  <c:v>-38.484499999999969</c:v>
                </c:pt>
                <c:pt idx="165990">
                  <c:v>-38.482499999999959</c:v>
                </c:pt>
                <c:pt idx="165991">
                  <c:v>-38.48049999999995</c:v>
                </c:pt>
                <c:pt idx="165992">
                  <c:v>-38.478499999999997</c:v>
                </c:pt>
                <c:pt idx="165993">
                  <c:v>-38.476499999999987</c:v>
                </c:pt>
                <c:pt idx="165994">
                  <c:v>-38.474499999999978</c:v>
                </c:pt>
                <c:pt idx="165995">
                  <c:v>-38.472499999999968</c:v>
                </c:pt>
                <c:pt idx="165996">
                  <c:v>-38.470499999999959</c:v>
                </c:pt>
                <c:pt idx="165997">
                  <c:v>-38.468499999999949</c:v>
                </c:pt>
                <c:pt idx="165998">
                  <c:v>-38.466499999999996</c:v>
                </c:pt>
                <c:pt idx="165999">
                  <c:v>-38.464499999999987</c:v>
                </c:pt>
                <c:pt idx="166000">
                  <c:v>-38.462499999999977</c:v>
                </c:pt>
                <c:pt idx="166001">
                  <c:v>-38.460499999999968</c:v>
                </c:pt>
                <c:pt idx="166002">
                  <c:v>-38.458499999999958</c:v>
                </c:pt>
                <c:pt idx="166003">
                  <c:v>-38.456500000000005</c:v>
                </c:pt>
                <c:pt idx="166004">
                  <c:v>-38.454499999999996</c:v>
                </c:pt>
                <c:pt idx="166005">
                  <c:v>-38.452499999999986</c:v>
                </c:pt>
                <c:pt idx="166006">
                  <c:v>-38.450499999999977</c:v>
                </c:pt>
                <c:pt idx="166007">
                  <c:v>-38.448499999999967</c:v>
                </c:pt>
                <c:pt idx="166008">
                  <c:v>-38.446499999999958</c:v>
                </c:pt>
                <c:pt idx="166009">
                  <c:v>-38.444500000000005</c:v>
                </c:pt>
                <c:pt idx="166010">
                  <c:v>-38.442499999999995</c:v>
                </c:pt>
                <c:pt idx="166011">
                  <c:v>-38.440499999999986</c:v>
                </c:pt>
                <c:pt idx="166012">
                  <c:v>-38.438499999999976</c:v>
                </c:pt>
                <c:pt idx="166013">
                  <c:v>-38.436499999999967</c:v>
                </c:pt>
                <c:pt idx="166014">
                  <c:v>-38.434499999999957</c:v>
                </c:pt>
                <c:pt idx="166015">
                  <c:v>-38.432500000000005</c:v>
                </c:pt>
                <c:pt idx="166016">
                  <c:v>-38.430499999999995</c:v>
                </c:pt>
                <c:pt idx="166017">
                  <c:v>-38.428499999999985</c:v>
                </c:pt>
                <c:pt idx="166018">
                  <c:v>-38.426499999999976</c:v>
                </c:pt>
                <c:pt idx="166019">
                  <c:v>-38.424499999999966</c:v>
                </c:pt>
                <c:pt idx="166020">
                  <c:v>-38.422499999999957</c:v>
                </c:pt>
                <c:pt idx="166021">
                  <c:v>-38.420500000000004</c:v>
                </c:pt>
                <c:pt idx="166022">
                  <c:v>-38.418499999999995</c:v>
                </c:pt>
                <c:pt idx="166023">
                  <c:v>-38.416499999999985</c:v>
                </c:pt>
                <c:pt idx="166024">
                  <c:v>-38.414499999999975</c:v>
                </c:pt>
                <c:pt idx="166025">
                  <c:v>-38.412499999999966</c:v>
                </c:pt>
                <c:pt idx="166026">
                  <c:v>-38.410499999999956</c:v>
                </c:pt>
                <c:pt idx="166027">
                  <c:v>-38.408500000000004</c:v>
                </c:pt>
                <c:pt idx="166028">
                  <c:v>-38.406499999999994</c:v>
                </c:pt>
                <c:pt idx="166029">
                  <c:v>-38.404499999999985</c:v>
                </c:pt>
                <c:pt idx="166030">
                  <c:v>-38.402499999999975</c:v>
                </c:pt>
                <c:pt idx="166031">
                  <c:v>-38.400499999999965</c:v>
                </c:pt>
                <c:pt idx="166032">
                  <c:v>-38.398499999999956</c:v>
                </c:pt>
                <c:pt idx="166033">
                  <c:v>-38.396500000000003</c:v>
                </c:pt>
                <c:pt idx="166034">
                  <c:v>-38.394499999999994</c:v>
                </c:pt>
                <c:pt idx="166035">
                  <c:v>-38.392499999999984</c:v>
                </c:pt>
                <c:pt idx="166036">
                  <c:v>-38.390499999999975</c:v>
                </c:pt>
                <c:pt idx="166037">
                  <c:v>-38.388499999999965</c:v>
                </c:pt>
                <c:pt idx="166038">
                  <c:v>-38.386499999999955</c:v>
                </c:pt>
                <c:pt idx="166039">
                  <c:v>-38.384500000000003</c:v>
                </c:pt>
                <c:pt idx="166040">
                  <c:v>-38.382499999999993</c:v>
                </c:pt>
                <c:pt idx="166041">
                  <c:v>-38.380499999999984</c:v>
                </c:pt>
                <c:pt idx="166042">
                  <c:v>-38.378499999999974</c:v>
                </c:pt>
                <c:pt idx="166043">
                  <c:v>-38.376499999999965</c:v>
                </c:pt>
                <c:pt idx="166044">
                  <c:v>-38.374499999999955</c:v>
                </c:pt>
                <c:pt idx="166045">
                  <c:v>-38.372500000000002</c:v>
                </c:pt>
                <c:pt idx="166046">
                  <c:v>-38.370499999999993</c:v>
                </c:pt>
                <c:pt idx="166047">
                  <c:v>-38.368499999999983</c:v>
                </c:pt>
                <c:pt idx="166048">
                  <c:v>-38.366499999999974</c:v>
                </c:pt>
                <c:pt idx="166049">
                  <c:v>-38.364499999999964</c:v>
                </c:pt>
                <c:pt idx="166050">
                  <c:v>-38.362499999999955</c:v>
                </c:pt>
                <c:pt idx="166051">
                  <c:v>-38.360500000000002</c:v>
                </c:pt>
                <c:pt idx="166052">
                  <c:v>-38.358499999999992</c:v>
                </c:pt>
                <c:pt idx="166053">
                  <c:v>-38.356499999999983</c:v>
                </c:pt>
                <c:pt idx="166054">
                  <c:v>-38.354499999999973</c:v>
                </c:pt>
                <c:pt idx="166055">
                  <c:v>-38.352499999999964</c:v>
                </c:pt>
                <c:pt idx="166056">
                  <c:v>-38.350499999999954</c:v>
                </c:pt>
                <c:pt idx="166057">
                  <c:v>-38.348500000000001</c:v>
                </c:pt>
                <c:pt idx="166058">
                  <c:v>-38.346499999999992</c:v>
                </c:pt>
                <c:pt idx="166059">
                  <c:v>-38.344499999999982</c:v>
                </c:pt>
                <c:pt idx="166060">
                  <c:v>-38.342499999999973</c:v>
                </c:pt>
                <c:pt idx="166061">
                  <c:v>-38.340499999999963</c:v>
                </c:pt>
                <c:pt idx="166062">
                  <c:v>-38.338499999999954</c:v>
                </c:pt>
                <c:pt idx="166063">
                  <c:v>-38.336500000000001</c:v>
                </c:pt>
                <c:pt idx="166064">
                  <c:v>-38.334499999999991</c:v>
                </c:pt>
                <c:pt idx="166065">
                  <c:v>-38.332499999999982</c:v>
                </c:pt>
                <c:pt idx="166066">
                  <c:v>-38.330499999999972</c:v>
                </c:pt>
                <c:pt idx="166067">
                  <c:v>-38.328499999999963</c:v>
                </c:pt>
                <c:pt idx="166068">
                  <c:v>-38.326499999999953</c:v>
                </c:pt>
                <c:pt idx="166069">
                  <c:v>-38.3245</c:v>
                </c:pt>
                <c:pt idx="166070">
                  <c:v>-38.322499999999991</c:v>
                </c:pt>
                <c:pt idx="166071">
                  <c:v>-38.320499999999981</c:v>
                </c:pt>
                <c:pt idx="166072">
                  <c:v>-38.318499999999972</c:v>
                </c:pt>
                <c:pt idx="166073">
                  <c:v>-38.316499999999962</c:v>
                </c:pt>
                <c:pt idx="166074">
                  <c:v>-38.314499999999953</c:v>
                </c:pt>
                <c:pt idx="166075">
                  <c:v>-38.3125</c:v>
                </c:pt>
                <c:pt idx="166076">
                  <c:v>-38.31049999999999</c:v>
                </c:pt>
                <c:pt idx="166077">
                  <c:v>-38.308499999999981</c:v>
                </c:pt>
                <c:pt idx="166078">
                  <c:v>-38.306499999999971</c:v>
                </c:pt>
                <c:pt idx="166079">
                  <c:v>-38.304499999999962</c:v>
                </c:pt>
                <c:pt idx="166080">
                  <c:v>-38.302499999999952</c:v>
                </c:pt>
                <c:pt idx="166081">
                  <c:v>-38.3005</c:v>
                </c:pt>
                <c:pt idx="166082">
                  <c:v>-38.29849999999999</c:v>
                </c:pt>
                <c:pt idx="166083">
                  <c:v>-38.29649999999998</c:v>
                </c:pt>
                <c:pt idx="166084">
                  <c:v>-38.294499999999971</c:v>
                </c:pt>
                <c:pt idx="166085">
                  <c:v>-38.292499999999961</c:v>
                </c:pt>
                <c:pt idx="166086">
                  <c:v>-38.290499999999952</c:v>
                </c:pt>
                <c:pt idx="166087">
                  <c:v>-38.288499999999999</c:v>
                </c:pt>
                <c:pt idx="166088">
                  <c:v>-38.28649999999999</c:v>
                </c:pt>
                <c:pt idx="166089">
                  <c:v>-38.28449999999998</c:v>
                </c:pt>
                <c:pt idx="166090">
                  <c:v>-38.28249999999997</c:v>
                </c:pt>
                <c:pt idx="166091">
                  <c:v>-38.280499999999961</c:v>
                </c:pt>
                <c:pt idx="166092">
                  <c:v>-38.278499999999951</c:v>
                </c:pt>
                <c:pt idx="166093">
                  <c:v>-38.276499999999999</c:v>
                </c:pt>
                <c:pt idx="166094">
                  <c:v>-38.274499999999989</c:v>
                </c:pt>
                <c:pt idx="166095">
                  <c:v>-38.27249999999998</c:v>
                </c:pt>
                <c:pt idx="166096">
                  <c:v>-38.27049999999997</c:v>
                </c:pt>
                <c:pt idx="166097">
                  <c:v>-38.26849999999996</c:v>
                </c:pt>
                <c:pt idx="166098">
                  <c:v>-38.266499999999951</c:v>
                </c:pt>
                <c:pt idx="166099">
                  <c:v>-38.264499999999998</c:v>
                </c:pt>
                <c:pt idx="166100">
                  <c:v>-38.262499999999989</c:v>
                </c:pt>
                <c:pt idx="166101">
                  <c:v>-38.260499999999979</c:v>
                </c:pt>
                <c:pt idx="166102">
                  <c:v>-38.25849999999997</c:v>
                </c:pt>
                <c:pt idx="166103">
                  <c:v>-38.25649999999996</c:v>
                </c:pt>
                <c:pt idx="166104">
                  <c:v>-38.25449999999995</c:v>
                </c:pt>
                <c:pt idx="166105">
                  <c:v>-38.252499999999998</c:v>
                </c:pt>
                <c:pt idx="166106">
                  <c:v>-38.250499999999988</c:v>
                </c:pt>
                <c:pt idx="166107">
                  <c:v>-38.248499999999979</c:v>
                </c:pt>
                <c:pt idx="166108">
                  <c:v>-38.246499999999969</c:v>
                </c:pt>
                <c:pt idx="166109">
                  <c:v>-38.24449999999996</c:v>
                </c:pt>
                <c:pt idx="166110">
                  <c:v>-38.24249999999995</c:v>
                </c:pt>
                <c:pt idx="166111">
                  <c:v>-38.240499999999997</c:v>
                </c:pt>
                <c:pt idx="166112">
                  <c:v>-38.238499999999988</c:v>
                </c:pt>
                <c:pt idx="166113">
                  <c:v>-38.236499999999978</c:v>
                </c:pt>
                <c:pt idx="166114">
                  <c:v>-38.234499999999969</c:v>
                </c:pt>
                <c:pt idx="166115">
                  <c:v>-38.232499999999959</c:v>
                </c:pt>
                <c:pt idx="166116">
                  <c:v>-38.23049999999995</c:v>
                </c:pt>
                <c:pt idx="166117">
                  <c:v>-38.228499999999997</c:v>
                </c:pt>
                <c:pt idx="166118">
                  <c:v>-38.226499999999987</c:v>
                </c:pt>
                <c:pt idx="166119">
                  <c:v>-38.224499999999978</c:v>
                </c:pt>
                <c:pt idx="166120">
                  <c:v>-38.222499999999968</c:v>
                </c:pt>
                <c:pt idx="166121">
                  <c:v>-38.220499999999959</c:v>
                </c:pt>
                <c:pt idx="166122">
                  <c:v>-38.218499999999949</c:v>
                </c:pt>
                <c:pt idx="166123">
                  <c:v>-38.216499999999996</c:v>
                </c:pt>
                <c:pt idx="166124">
                  <c:v>-38.214499999999987</c:v>
                </c:pt>
                <c:pt idx="166125">
                  <c:v>-38.212499999999977</c:v>
                </c:pt>
                <c:pt idx="166126">
                  <c:v>-38.210499999999968</c:v>
                </c:pt>
                <c:pt idx="166127">
                  <c:v>-38.208499999999958</c:v>
                </c:pt>
                <c:pt idx="166128">
                  <c:v>-38.206500000000005</c:v>
                </c:pt>
                <c:pt idx="166129">
                  <c:v>-38.204499999999996</c:v>
                </c:pt>
                <c:pt idx="166130">
                  <c:v>-38.202499999999986</c:v>
                </c:pt>
                <c:pt idx="166131">
                  <c:v>-38.200499999999977</c:v>
                </c:pt>
                <c:pt idx="166132">
                  <c:v>-38.198499999999967</c:v>
                </c:pt>
                <c:pt idx="166133">
                  <c:v>-38.196499999999958</c:v>
                </c:pt>
                <c:pt idx="166134">
                  <c:v>-38.194500000000005</c:v>
                </c:pt>
                <c:pt idx="166135">
                  <c:v>-38.192499999999995</c:v>
                </c:pt>
                <c:pt idx="166136">
                  <c:v>-38.190499999999986</c:v>
                </c:pt>
                <c:pt idx="166137">
                  <c:v>-38.188499999999976</c:v>
                </c:pt>
                <c:pt idx="166138">
                  <c:v>-38.186499999999967</c:v>
                </c:pt>
                <c:pt idx="166139">
                  <c:v>-38.184499999999957</c:v>
                </c:pt>
                <c:pt idx="166140">
                  <c:v>-38.182500000000005</c:v>
                </c:pt>
                <c:pt idx="166141">
                  <c:v>-38.180499999999995</c:v>
                </c:pt>
                <c:pt idx="166142">
                  <c:v>-38.178499999999985</c:v>
                </c:pt>
                <c:pt idx="166143">
                  <c:v>-38.176499999999976</c:v>
                </c:pt>
                <c:pt idx="166144">
                  <c:v>-38.174499999999966</c:v>
                </c:pt>
                <c:pt idx="166145">
                  <c:v>-38.172499999999957</c:v>
                </c:pt>
                <c:pt idx="166146">
                  <c:v>-38.170500000000004</c:v>
                </c:pt>
                <c:pt idx="166147">
                  <c:v>-38.168499999999995</c:v>
                </c:pt>
                <c:pt idx="166148">
                  <c:v>-38.166499999999985</c:v>
                </c:pt>
                <c:pt idx="166149">
                  <c:v>-38.164499999999975</c:v>
                </c:pt>
                <c:pt idx="166150">
                  <c:v>-38.162499999999966</c:v>
                </c:pt>
                <c:pt idx="166151">
                  <c:v>-38.160499999999956</c:v>
                </c:pt>
                <c:pt idx="166152">
                  <c:v>-38.158500000000004</c:v>
                </c:pt>
                <c:pt idx="166153">
                  <c:v>-38.156499999999994</c:v>
                </c:pt>
                <c:pt idx="166154">
                  <c:v>-38.154499999999985</c:v>
                </c:pt>
                <c:pt idx="166155">
                  <c:v>-38.152499999999975</c:v>
                </c:pt>
                <c:pt idx="166156">
                  <c:v>-38.150499999999965</c:v>
                </c:pt>
                <c:pt idx="166157">
                  <c:v>-38.148499999999956</c:v>
                </c:pt>
                <c:pt idx="166158">
                  <c:v>-38.146500000000003</c:v>
                </c:pt>
                <c:pt idx="166159">
                  <c:v>-38.144499999999994</c:v>
                </c:pt>
                <c:pt idx="166160">
                  <c:v>-38.142499999999984</c:v>
                </c:pt>
                <c:pt idx="166161">
                  <c:v>-38.140499999999975</c:v>
                </c:pt>
                <c:pt idx="166162">
                  <c:v>-38.138499999999965</c:v>
                </c:pt>
                <c:pt idx="166163">
                  <c:v>-38.136499999999955</c:v>
                </c:pt>
                <c:pt idx="166164">
                  <c:v>-38.134500000000003</c:v>
                </c:pt>
                <c:pt idx="166165">
                  <c:v>-38.132499999999993</c:v>
                </c:pt>
                <c:pt idx="166166">
                  <c:v>-38.130499999999984</c:v>
                </c:pt>
                <c:pt idx="166167">
                  <c:v>-38.128499999999974</c:v>
                </c:pt>
                <c:pt idx="166168">
                  <c:v>-38.126499999999965</c:v>
                </c:pt>
                <c:pt idx="166169">
                  <c:v>-38.124499999999955</c:v>
                </c:pt>
                <c:pt idx="166170">
                  <c:v>-38.122500000000002</c:v>
                </c:pt>
                <c:pt idx="166171">
                  <c:v>-38.120499999999993</c:v>
                </c:pt>
                <c:pt idx="166172">
                  <c:v>-38.118499999999983</c:v>
                </c:pt>
                <c:pt idx="166173">
                  <c:v>-38.116499999999974</c:v>
                </c:pt>
                <c:pt idx="166174">
                  <c:v>-38.114499999999964</c:v>
                </c:pt>
                <c:pt idx="166175">
                  <c:v>-38.112499999999955</c:v>
                </c:pt>
                <c:pt idx="166176">
                  <c:v>-38.110500000000002</c:v>
                </c:pt>
                <c:pt idx="166177">
                  <c:v>-38.108499999999992</c:v>
                </c:pt>
                <c:pt idx="166178">
                  <c:v>-38.106499999999983</c:v>
                </c:pt>
                <c:pt idx="166179">
                  <c:v>-38.104499999999973</c:v>
                </c:pt>
                <c:pt idx="166180">
                  <c:v>-38.102499999999964</c:v>
                </c:pt>
                <c:pt idx="166181">
                  <c:v>-38.100499999999954</c:v>
                </c:pt>
                <c:pt idx="166182">
                  <c:v>-38.098500000000001</c:v>
                </c:pt>
                <c:pt idx="166183">
                  <c:v>-38.096499999999992</c:v>
                </c:pt>
                <c:pt idx="166184">
                  <c:v>-38.094499999999982</c:v>
                </c:pt>
                <c:pt idx="166185">
                  <c:v>-38.092499999999973</c:v>
                </c:pt>
                <c:pt idx="166186">
                  <c:v>-38.090499999999963</c:v>
                </c:pt>
                <c:pt idx="166187">
                  <c:v>-38.088499999999954</c:v>
                </c:pt>
                <c:pt idx="166188">
                  <c:v>-38.086500000000001</c:v>
                </c:pt>
                <c:pt idx="166189">
                  <c:v>-38.084499999999991</c:v>
                </c:pt>
                <c:pt idx="166190">
                  <c:v>-38.082499999999982</c:v>
                </c:pt>
                <c:pt idx="166191">
                  <c:v>-38.080499999999972</c:v>
                </c:pt>
                <c:pt idx="166192">
                  <c:v>-38.078499999999963</c:v>
                </c:pt>
                <c:pt idx="166193">
                  <c:v>-38.076499999999953</c:v>
                </c:pt>
                <c:pt idx="166194">
                  <c:v>-38.0745</c:v>
                </c:pt>
                <c:pt idx="166195">
                  <c:v>-38.072499999999991</c:v>
                </c:pt>
                <c:pt idx="166196">
                  <c:v>-38.070499999999981</c:v>
                </c:pt>
                <c:pt idx="166197">
                  <c:v>-38.068499999999972</c:v>
                </c:pt>
                <c:pt idx="166198">
                  <c:v>-38.066499999999962</c:v>
                </c:pt>
                <c:pt idx="166199">
                  <c:v>-38.064499999999953</c:v>
                </c:pt>
                <c:pt idx="166200">
                  <c:v>-38.0625</c:v>
                </c:pt>
                <c:pt idx="166201">
                  <c:v>-38.06049999999999</c:v>
                </c:pt>
                <c:pt idx="166202">
                  <c:v>-38.058499999999981</c:v>
                </c:pt>
                <c:pt idx="166203">
                  <c:v>-38.056499999999971</c:v>
                </c:pt>
                <c:pt idx="166204">
                  <c:v>-38.054499999999962</c:v>
                </c:pt>
                <c:pt idx="166205">
                  <c:v>-38.052499999999952</c:v>
                </c:pt>
                <c:pt idx="166206">
                  <c:v>-38.0505</c:v>
                </c:pt>
                <c:pt idx="166207">
                  <c:v>-38.04849999999999</c:v>
                </c:pt>
                <c:pt idx="166208">
                  <c:v>-38.04649999999998</c:v>
                </c:pt>
                <c:pt idx="166209">
                  <c:v>-38.044499999999971</c:v>
                </c:pt>
                <c:pt idx="166210">
                  <c:v>-38.042499999999961</c:v>
                </c:pt>
                <c:pt idx="166211">
                  <c:v>-38.040499999999952</c:v>
                </c:pt>
                <c:pt idx="166212">
                  <c:v>-38.038499999999999</c:v>
                </c:pt>
                <c:pt idx="166213">
                  <c:v>-38.03649999999999</c:v>
                </c:pt>
                <c:pt idx="166214">
                  <c:v>-38.03449999999998</c:v>
                </c:pt>
                <c:pt idx="166215">
                  <c:v>-38.03249999999997</c:v>
                </c:pt>
                <c:pt idx="166216">
                  <c:v>-38.030499999999961</c:v>
                </c:pt>
                <c:pt idx="166217">
                  <c:v>-38.028499999999951</c:v>
                </c:pt>
                <c:pt idx="166218">
                  <c:v>-38.026499999999999</c:v>
                </c:pt>
                <c:pt idx="166219">
                  <c:v>-38.024499999999989</c:v>
                </c:pt>
                <c:pt idx="166220">
                  <c:v>-38.02249999999998</c:v>
                </c:pt>
                <c:pt idx="166221">
                  <c:v>-38.02049999999997</c:v>
                </c:pt>
                <c:pt idx="166222">
                  <c:v>-38.01849999999996</c:v>
                </c:pt>
                <c:pt idx="166223">
                  <c:v>-38.016499999999951</c:v>
                </c:pt>
                <c:pt idx="166224">
                  <c:v>-38.014499999999998</c:v>
                </c:pt>
                <c:pt idx="166225">
                  <c:v>-38.012499999999989</c:v>
                </c:pt>
                <c:pt idx="166226">
                  <c:v>-38.010499999999979</c:v>
                </c:pt>
                <c:pt idx="166227">
                  <c:v>-38.00849999999997</c:v>
                </c:pt>
                <c:pt idx="166228">
                  <c:v>-38.00649999999996</c:v>
                </c:pt>
                <c:pt idx="166229">
                  <c:v>-38.00449999999995</c:v>
                </c:pt>
                <c:pt idx="166230">
                  <c:v>-38.002499999999998</c:v>
                </c:pt>
                <c:pt idx="166231">
                  <c:v>-38.000499999999988</c:v>
                </c:pt>
                <c:pt idx="166232">
                  <c:v>-37.998499999999979</c:v>
                </c:pt>
                <c:pt idx="166233">
                  <c:v>-37.996499999999969</c:v>
                </c:pt>
                <c:pt idx="166234">
                  <c:v>-37.99449999999996</c:v>
                </c:pt>
                <c:pt idx="166235">
                  <c:v>-37.99249999999995</c:v>
                </c:pt>
                <c:pt idx="166236">
                  <c:v>-37.990499999999997</c:v>
                </c:pt>
                <c:pt idx="166237">
                  <c:v>-37.988499999999988</c:v>
                </c:pt>
                <c:pt idx="166238">
                  <c:v>-37.986499999999978</c:v>
                </c:pt>
                <c:pt idx="166239">
                  <c:v>-37.984499999999969</c:v>
                </c:pt>
                <c:pt idx="166240">
                  <c:v>-37.982499999999959</c:v>
                </c:pt>
                <c:pt idx="166241">
                  <c:v>-37.98049999999995</c:v>
                </c:pt>
                <c:pt idx="166242">
                  <c:v>-37.978499999999997</c:v>
                </c:pt>
                <c:pt idx="166243">
                  <c:v>-37.976499999999987</c:v>
                </c:pt>
                <c:pt idx="166244">
                  <c:v>-37.974499999999978</c:v>
                </c:pt>
                <c:pt idx="166245">
                  <c:v>-37.972499999999968</c:v>
                </c:pt>
                <c:pt idx="166246">
                  <c:v>-37.970499999999959</c:v>
                </c:pt>
                <c:pt idx="166247">
                  <c:v>-37.968499999999949</c:v>
                </c:pt>
                <c:pt idx="166248">
                  <c:v>-37.966499999999996</c:v>
                </c:pt>
                <c:pt idx="166249">
                  <c:v>-37.964499999999987</c:v>
                </c:pt>
                <c:pt idx="166250">
                  <c:v>-37.962499999999977</c:v>
                </c:pt>
                <c:pt idx="166251">
                  <c:v>-37.960499999999968</c:v>
                </c:pt>
                <c:pt idx="166252">
                  <c:v>-37.958499999999958</c:v>
                </c:pt>
                <c:pt idx="166253">
                  <c:v>-37.956500000000005</c:v>
                </c:pt>
                <c:pt idx="166254">
                  <c:v>-37.954499999999996</c:v>
                </c:pt>
                <c:pt idx="166255">
                  <c:v>-37.952499999999986</c:v>
                </c:pt>
                <c:pt idx="166256">
                  <c:v>-37.950499999999977</c:v>
                </c:pt>
                <c:pt idx="166257">
                  <c:v>-37.948499999999967</c:v>
                </c:pt>
                <c:pt idx="166258">
                  <c:v>-37.946499999999958</c:v>
                </c:pt>
                <c:pt idx="166259">
                  <c:v>-37.944500000000005</c:v>
                </c:pt>
                <c:pt idx="166260">
                  <c:v>-37.942499999999995</c:v>
                </c:pt>
                <c:pt idx="166261">
                  <c:v>-37.940499999999986</c:v>
                </c:pt>
                <c:pt idx="166262">
                  <c:v>-37.938499999999976</c:v>
                </c:pt>
                <c:pt idx="166263">
                  <c:v>-37.936499999999967</c:v>
                </c:pt>
                <c:pt idx="166264">
                  <c:v>-37.934499999999957</c:v>
                </c:pt>
                <c:pt idx="166265">
                  <c:v>-37.932500000000005</c:v>
                </c:pt>
                <c:pt idx="166266">
                  <c:v>-37.930499999999995</c:v>
                </c:pt>
                <c:pt idx="166267">
                  <c:v>-37.928499999999985</c:v>
                </c:pt>
                <c:pt idx="166268">
                  <c:v>-37.926499999999976</c:v>
                </c:pt>
                <c:pt idx="166269">
                  <c:v>-37.924499999999966</c:v>
                </c:pt>
                <c:pt idx="166270">
                  <c:v>-37.922499999999957</c:v>
                </c:pt>
                <c:pt idx="166271">
                  <c:v>-37.920500000000004</c:v>
                </c:pt>
                <c:pt idx="166272">
                  <c:v>-37.918499999999995</c:v>
                </c:pt>
                <c:pt idx="166273">
                  <c:v>-37.916499999999985</c:v>
                </c:pt>
                <c:pt idx="166274">
                  <c:v>-37.914499999999975</c:v>
                </c:pt>
                <c:pt idx="166275">
                  <c:v>-37.912499999999966</c:v>
                </c:pt>
                <c:pt idx="166276">
                  <c:v>-37.910499999999956</c:v>
                </c:pt>
                <c:pt idx="166277">
                  <c:v>-37.908500000000004</c:v>
                </c:pt>
                <c:pt idx="166278">
                  <c:v>-37.906499999999994</c:v>
                </c:pt>
                <c:pt idx="166279">
                  <c:v>-37.904499999999985</c:v>
                </c:pt>
                <c:pt idx="166280">
                  <c:v>-37.902499999999975</c:v>
                </c:pt>
                <c:pt idx="166281">
                  <c:v>-37.900499999999965</c:v>
                </c:pt>
                <c:pt idx="166282">
                  <c:v>-37.898499999999956</c:v>
                </c:pt>
                <c:pt idx="166283">
                  <c:v>-37.896500000000003</c:v>
                </c:pt>
                <c:pt idx="166284">
                  <c:v>-37.894499999999994</c:v>
                </c:pt>
                <c:pt idx="166285">
                  <c:v>-37.892499999999984</c:v>
                </c:pt>
                <c:pt idx="166286">
                  <c:v>-37.890499999999975</c:v>
                </c:pt>
                <c:pt idx="166287">
                  <c:v>-37.888499999999965</c:v>
                </c:pt>
                <c:pt idx="166288">
                  <c:v>-37.886499999999955</c:v>
                </c:pt>
                <c:pt idx="166289">
                  <c:v>-37.884500000000003</c:v>
                </c:pt>
                <c:pt idx="166290">
                  <c:v>-37.882499999999993</c:v>
                </c:pt>
                <c:pt idx="166291">
                  <c:v>-37.880499999999984</c:v>
                </c:pt>
                <c:pt idx="166292">
                  <c:v>-37.878499999999974</c:v>
                </c:pt>
                <c:pt idx="166293">
                  <c:v>-37.876499999999965</c:v>
                </c:pt>
                <c:pt idx="166294">
                  <c:v>-37.874499999999955</c:v>
                </c:pt>
                <c:pt idx="166295">
                  <c:v>-37.872500000000002</c:v>
                </c:pt>
                <c:pt idx="166296">
                  <c:v>-37.870499999999993</c:v>
                </c:pt>
                <c:pt idx="166297">
                  <c:v>-37.868499999999983</c:v>
                </c:pt>
                <c:pt idx="166298">
                  <c:v>-37.866499999999974</c:v>
                </c:pt>
                <c:pt idx="166299">
                  <c:v>-37.864499999999964</c:v>
                </c:pt>
                <c:pt idx="166300">
                  <c:v>-37.862499999999955</c:v>
                </c:pt>
                <c:pt idx="166301">
                  <c:v>-37.860500000000002</c:v>
                </c:pt>
                <c:pt idx="166302">
                  <c:v>-37.858499999999992</c:v>
                </c:pt>
                <c:pt idx="166303">
                  <c:v>-37.856499999999983</c:v>
                </c:pt>
                <c:pt idx="166304">
                  <c:v>-37.854499999999973</c:v>
                </c:pt>
                <c:pt idx="166305">
                  <c:v>-37.852499999999964</c:v>
                </c:pt>
                <c:pt idx="166306">
                  <c:v>-37.850499999999954</c:v>
                </c:pt>
                <c:pt idx="166307">
                  <c:v>-37.848500000000001</c:v>
                </c:pt>
                <c:pt idx="166308">
                  <c:v>-37.846499999999992</c:v>
                </c:pt>
                <c:pt idx="166309">
                  <c:v>-37.844499999999982</c:v>
                </c:pt>
                <c:pt idx="166310">
                  <c:v>-37.842499999999973</c:v>
                </c:pt>
                <c:pt idx="166311">
                  <c:v>-37.840499999999963</c:v>
                </c:pt>
                <c:pt idx="166312">
                  <c:v>-37.838499999999954</c:v>
                </c:pt>
                <c:pt idx="166313">
                  <c:v>-37.836500000000001</c:v>
                </c:pt>
                <c:pt idx="166314">
                  <c:v>-37.834499999999991</c:v>
                </c:pt>
                <c:pt idx="166315">
                  <c:v>-37.832499999999982</c:v>
                </c:pt>
                <c:pt idx="166316">
                  <c:v>-37.830499999999972</c:v>
                </c:pt>
                <c:pt idx="166317">
                  <c:v>-37.828499999999963</c:v>
                </c:pt>
                <c:pt idx="166318">
                  <c:v>-37.826499999999953</c:v>
                </c:pt>
                <c:pt idx="166319">
                  <c:v>-37.8245</c:v>
                </c:pt>
                <c:pt idx="166320">
                  <c:v>-37.822499999999991</c:v>
                </c:pt>
                <c:pt idx="166321">
                  <c:v>-37.820499999999981</c:v>
                </c:pt>
                <c:pt idx="166322">
                  <c:v>-37.818499999999972</c:v>
                </c:pt>
                <c:pt idx="166323">
                  <c:v>-37.816499999999962</c:v>
                </c:pt>
                <c:pt idx="166324">
                  <c:v>-37.814499999999953</c:v>
                </c:pt>
                <c:pt idx="166325">
                  <c:v>-37.8125</c:v>
                </c:pt>
                <c:pt idx="166326">
                  <c:v>-37.81049999999999</c:v>
                </c:pt>
                <c:pt idx="166327">
                  <c:v>-37.808499999999981</c:v>
                </c:pt>
                <c:pt idx="166328">
                  <c:v>-37.806499999999971</c:v>
                </c:pt>
                <c:pt idx="166329">
                  <c:v>-37.804499999999962</c:v>
                </c:pt>
                <c:pt idx="166330">
                  <c:v>-37.802499999999952</c:v>
                </c:pt>
                <c:pt idx="166331">
                  <c:v>-37.8005</c:v>
                </c:pt>
                <c:pt idx="166332">
                  <c:v>-37.79849999999999</c:v>
                </c:pt>
                <c:pt idx="166333">
                  <c:v>-37.79649999999998</c:v>
                </c:pt>
                <c:pt idx="166334">
                  <c:v>-37.794499999999971</c:v>
                </c:pt>
                <c:pt idx="166335">
                  <c:v>-37.792499999999961</c:v>
                </c:pt>
                <c:pt idx="166336">
                  <c:v>-37.790499999999952</c:v>
                </c:pt>
                <c:pt idx="166337">
                  <c:v>-37.788499999999999</c:v>
                </c:pt>
                <c:pt idx="166338">
                  <c:v>-37.78649999999999</c:v>
                </c:pt>
                <c:pt idx="166339">
                  <c:v>-37.78449999999998</c:v>
                </c:pt>
                <c:pt idx="166340">
                  <c:v>-37.78249999999997</c:v>
                </c:pt>
                <c:pt idx="166341">
                  <c:v>-37.780499999999961</c:v>
                </c:pt>
                <c:pt idx="166342">
                  <c:v>-37.778499999999951</c:v>
                </c:pt>
                <c:pt idx="166343">
                  <c:v>-37.776499999999999</c:v>
                </c:pt>
                <c:pt idx="166344">
                  <c:v>-37.774499999999989</c:v>
                </c:pt>
                <c:pt idx="166345">
                  <c:v>-37.77249999999998</c:v>
                </c:pt>
                <c:pt idx="166346">
                  <c:v>-37.77049999999997</c:v>
                </c:pt>
                <c:pt idx="166347">
                  <c:v>-37.76849999999996</c:v>
                </c:pt>
                <c:pt idx="166348">
                  <c:v>-37.766499999999951</c:v>
                </c:pt>
                <c:pt idx="166349">
                  <c:v>-37.764499999999998</c:v>
                </c:pt>
                <c:pt idx="166350">
                  <c:v>-37.762499999999989</c:v>
                </c:pt>
                <c:pt idx="166351">
                  <c:v>-37.760499999999979</c:v>
                </c:pt>
                <c:pt idx="166352">
                  <c:v>-37.75849999999997</c:v>
                </c:pt>
                <c:pt idx="166353">
                  <c:v>-37.75649999999996</c:v>
                </c:pt>
                <c:pt idx="166354">
                  <c:v>-37.75449999999995</c:v>
                </c:pt>
                <c:pt idx="166355">
                  <c:v>-37.752499999999998</c:v>
                </c:pt>
                <c:pt idx="166356">
                  <c:v>-37.750499999999988</c:v>
                </c:pt>
                <c:pt idx="166357">
                  <c:v>-37.748499999999979</c:v>
                </c:pt>
                <c:pt idx="166358">
                  <c:v>-37.746499999999969</c:v>
                </c:pt>
                <c:pt idx="166359">
                  <c:v>-37.74449999999996</c:v>
                </c:pt>
                <c:pt idx="166360">
                  <c:v>-37.74249999999995</c:v>
                </c:pt>
                <c:pt idx="166361">
                  <c:v>-37.740499999999997</c:v>
                </c:pt>
                <c:pt idx="166362">
                  <c:v>-37.738499999999988</c:v>
                </c:pt>
                <c:pt idx="166363">
                  <c:v>-37.736499999999978</c:v>
                </c:pt>
                <c:pt idx="166364">
                  <c:v>-37.734499999999969</c:v>
                </c:pt>
                <c:pt idx="166365">
                  <c:v>-37.732499999999959</c:v>
                </c:pt>
                <c:pt idx="166366">
                  <c:v>-37.73049999999995</c:v>
                </c:pt>
                <c:pt idx="166367">
                  <c:v>-37.728499999999997</c:v>
                </c:pt>
                <c:pt idx="166368">
                  <c:v>-37.726499999999987</c:v>
                </c:pt>
                <c:pt idx="166369">
                  <c:v>-37.724499999999978</c:v>
                </c:pt>
                <c:pt idx="166370">
                  <c:v>-37.722499999999968</c:v>
                </c:pt>
                <c:pt idx="166371">
                  <c:v>-37.720499999999959</c:v>
                </c:pt>
                <c:pt idx="166372">
                  <c:v>-37.718499999999949</c:v>
                </c:pt>
                <c:pt idx="166373">
                  <c:v>-37.716499999999996</c:v>
                </c:pt>
                <c:pt idx="166374">
                  <c:v>-37.714499999999987</c:v>
                </c:pt>
                <c:pt idx="166375">
                  <c:v>-37.712499999999977</c:v>
                </c:pt>
                <c:pt idx="166376">
                  <c:v>-37.710499999999968</c:v>
                </c:pt>
                <c:pt idx="166377">
                  <c:v>-37.708499999999958</c:v>
                </c:pt>
                <c:pt idx="166378">
                  <c:v>-37.706500000000005</c:v>
                </c:pt>
                <c:pt idx="166379">
                  <c:v>-37.704499999999996</c:v>
                </c:pt>
                <c:pt idx="166380">
                  <c:v>-37.702499999999986</c:v>
                </c:pt>
                <c:pt idx="166381">
                  <c:v>-37.700499999999977</c:v>
                </c:pt>
                <c:pt idx="166382">
                  <c:v>-37.698499999999967</c:v>
                </c:pt>
                <c:pt idx="166383">
                  <c:v>-37.696499999999958</c:v>
                </c:pt>
                <c:pt idx="166384">
                  <c:v>-37.694500000000005</c:v>
                </c:pt>
                <c:pt idx="166385">
                  <c:v>-37.692499999999995</c:v>
                </c:pt>
                <c:pt idx="166386">
                  <c:v>-37.690499999999986</c:v>
                </c:pt>
                <c:pt idx="166387">
                  <c:v>-37.688499999999976</c:v>
                </c:pt>
                <c:pt idx="166388">
                  <c:v>-37.686499999999967</c:v>
                </c:pt>
                <c:pt idx="166389">
                  <c:v>-37.684499999999957</c:v>
                </c:pt>
                <c:pt idx="166390">
                  <c:v>-37.682500000000005</c:v>
                </c:pt>
                <c:pt idx="166391">
                  <c:v>-37.680499999999995</c:v>
                </c:pt>
                <c:pt idx="166392">
                  <c:v>-37.678499999999985</c:v>
                </c:pt>
                <c:pt idx="166393">
                  <c:v>-37.676499999999976</c:v>
                </c:pt>
                <c:pt idx="166394">
                  <c:v>-37.674499999999966</c:v>
                </c:pt>
                <c:pt idx="166395">
                  <c:v>-37.672499999999957</c:v>
                </c:pt>
                <c:pt idx="166396">
                  <c:v>-37.670500000000004</c:v>
                </c:pt>
                <c:pt idx="166397">
                  <c:v>-37.668499999999995</c:v>
                </c:pt>
                <c:pt idx="166398">
                  <c:v>-37.666499999999985</c:v>
                </c:pt>
                <c:pt idx="166399">
                  <c:v>-37.664499999999975</c:v>
                </c:pt>
                <c:pt idx="166400">
                  <c:v>-37.662499999999966</c:v>
                </c:pt>
                <c:pt idx="166401">
                  <c:v>-37.660499999999956</c:v>
                </c:pt>
                <c:pt idx="166402">
                  <c:v>-37.658500000000004</c:v>
                </c:pt>
                <c:pt idx="166403">
                  <c:v>-37.656499999999994</c:v>
                </c:pt>
                <c:pt idx="166404">
                  <c:v>-37.654499999999985</c:v>
                </c:pt>
                <c:pt idx="166405">
                  <c:v>-37.652499999999975</c:v>
                </c:pt>
                <c:pt idx="166406">
                  <c:v>-37.650499999999965</c:v>
                </c:pt>
                <c:pt idx="166407">
                  <c:v>-37.648499999999956</c:v>
                </c:pt>
                <c:pt idx="166408">
                  <c:v>-37.646500000000003</c:v>
                </c:pt>
                <c:pt idx="166409">
                  <c:v>-37.644499999999994</c:v>
                </c:pt>
                <c:pt idx="166410">
                  <c:v>-37.642499999999984</c:v>
                </c:pt>
                <c:pt idx="166411">
                  <c:v>-37.640499999999975</c:v>
                </c:pt>
                <c:pt idx="166412">
                  <c:v>-37.638499999999965</c:v>
                </c:pt>
                <c:pt idx="166413">
                  <c:v>-37.636499999999955</c:v>
                </c:pt>
                <c:pt idx="166414">
                  <c:v>-37.634500000000003</c:v>
                </c:pt>
                <c:pt idx="166415">
                  <c:v>-37.632499999999993</c:v>
                </c:pt>
                <c:pt idx="166416">
                  <c:v>-37.630499999999984</c:v>
                </c:pt>
                <c:pt idx="166417">
                  <c:v>-37.628499999999974</c:v>
                </c:pt>
                <c:pt idx="166418">
                  <c:v>-37.626499999999965</c:v>
                </c:pt>
                <c:pt idx="166419">
                  <c:v>-37.624499999999955</c:v>
                </c:pt>
                <c:pt idx="166420">
                  <c:v>-37.622500000000002</c:v>
                </c:pt>
                <c:pt idx="166421">
                  <c:v>-37.620499999999993</c:v>
                </c:pt>
                <c:pt idx="166422">
                  <c:v>-37.618499999999983</c:v>
                </c:pt>
                <c:pt idx="166423">
                  <c:v>-37.616499999999974</c:v>
                </c:pt>
                <c:pt idx="166424">
                  <c:v>-37.614499999999964</c:v>
                </c:pt>
                <c:pt idx="166425">
                  <c:v>-37.612499999999955</c:v>
                </c:pt>
                <c:pt idx="166426">
                  <c:v>-37.610500000000002</c:v>
                </c:pt>
                <c:pt idx="166427">
                  <c:v>-37.608499999999992</c:v>
                </c:pt>
                <c:pt idx="166428">
                  <c:v>-37.606499999999983</c:v>
                </c:pt>
                <c:pt idx="166429">
                  <c:v>-37.604499999999973</c:v>
                </c:pt>
                <c:pt idx="166430">
                  <c:v>-37.602499999999964</c:v>
                </c:pt>
                <c:pt idx="166431">
                  <c:v>-37.600499999999954</c:v>
                </c:pt>
                <c:pt idx="166432">
                  <c:v>-37.598500000000001</c:v>
                </c:pt>
                <c:pt idx="166433">
                  <c:v>-37.596499999999992</c:v>
                </c:pt>
                <c:pt idx="166434">
                  <c:v>-37.594499999999982</c:v>
                </c:pt>
                <c:pt idx="166435">
                  <c:v>-37.592499999999973</c:v>
                </c:pt>
                <c:pt idx="166436">
                  <c:v>-37.590499999999963</c:v>
                </c:pt>
                <c:pt idx="166437">
                  <c:v>-37.588499999999954</c:v>
                </c:pt>
                <c:pt idx="166438">
                  <c:v>-37.586500000000001</c:v>
                </c:pt>
                <c:pt idx="166439">
                  <c:v>-37.584499999999991</c:v>
                </c:pt>
                <c:pt idx="166440">
                  <c:v>-37.582499999999982</c:v>
                </c:pt>
                <c:pt idx="166441">
                  <c:v>-37.580499999999972</c:v>
                </c:pt>
                <c:pt idx="166442">
                  <c:v>-37.578499999999963</c:v>
                </c:pt>
                <c:pt idx="166443">
                  <c:v>-37.576499999999953</c:v>
                </c:pt>
                <c:pt idx="166444">
                  <c:v>-37.5745</c:v>
                </c:pt>
                <c:pt idx="166445">
                  <c:v>-37.572499999999991</c:v>
                </c:pt>
                <c:pt idx="166446">
                  <c:v>-37.570499999999981</c:v>
                </c:pt>
                <c:pt idx="166447">
                  <c:v>-37.568499999999972</c:v>
                </c:pt>
                <c:pt idx="166448">
                  <c:v>-37.566499999999962</c:v>
                </c:pt>
                <c:pt idx="166449">
                  <c:v>-37.564499999999953</c:v>
                </c:pt>
                <c:pt idx="166450">
                  <c:v>-37.5625</c:v>
                </c:pt>
                <c:pt idx="166451">
                  <c:v>-37.56049999999999</c:v>
                </c:pt>
                <c:pt idx="166452">
                  <c:v>-37.558499999999981</c:v>
                </c:pt>
                <c:pt idx="166453">
                  <c:v>-37.556499999999971</c:v>
                </c:pt>
                <c:pt idx="166454">
                  <c:v>-37.554499999999962</c:v>
                </c:pt>
                <c:pt idx="166455">
                  <c:v>-37.552499999999952</c:v>
                </c:pt>
                <c:pt idx="166456">
                  <c:v>-37.5505</c:v>
                </c:pt>
                <c:pt idx="166457">
                  <c:v>-37.54849999999999</c:v>
                </c:pt>
                <c:pt idx="166458">
                  <c:v>-37.54649999999998</c:v>
                </c:pt>
                <c:pt idx="166459">
                  <c:v>-37.544499999999971</c:v>
                </c:pt>
                <c:pt idx="166460">
                  <c:v>-37.542499999999961</c:v>
                </c:pt>
                <c:pt idx="166461">
                  <c:v>-37.540499999999952</c:v>
                </c:pt>
                <c:pt idx="166462">
                  <c:v>-37.538499999999999</c:v>
                </c:pt>
                <c:pt idx="166463">
                  <c:v>-37.53649999999999</c:v>
                </c:pt>
                <c:pt idx="166464">
                  <c:v>-37.53449999999998</c:v>
                </c:pt>
                <c:pt idx="166465">
                  <c:v>-37.53249999999997</c:v>
                </c:pt>
                <c:pt idx="166466">
                  <c:v>-37.530499999999961</c:v>
                </c:pt>
                <c:pt idx="166467">
                  <c:v>-37.528499999999951</c:v>
                </c:pt>
                <c:pt idx="166468">
                  <c:v>-37.526499999999999</c:v>
                </c:pt>
                <c:pt idx="166469">
                  <c:v>-37.524499999999989</c:v>
                </c:pt>
                <c:pt idx="166470">
                  <c:v>-37.52249999999998</c:v>
                </c:pt>
                <c:pt idx="166471">
                  <c:v>-37.52049999999997</c:v>
                </c:pt>
                <c:pt idx="166472">
                  <c:v>-37.51849999999996</c:v>
                </c:pt>
                <c:pt idx="166473">
                  <c:v>-37.516499999999951</c:v>
                </c:pt>
                <c:pt idx="166474">
                  <c:v>-37.514499999999998</c:v>
                </c:pt>
                <c:pt idx="166475">
                  <c:v>-37.512499999999989</c:v>
                </c:pt>
                <c:pt idx="166476">
                  <c:v>-37.510499999999979</c:v>
                </c:pt>
                <c:pt idx="166477">
                  <c:v>-37.50849999999997</c:v>
                </c:pt>
                <c:pt idx="166478">
                  <c:v>-37.50649999999996</c:v>
                </c:pt>
                <c:pt idx="166479">
                  <c:v>-37.50449999999995</c:v>
                </c:pt>
                <c:pt idx="166480">
                  <c:v>-37.502499999999998</c:v>
                </c:pt>
                <c:pt idx="166481">
                  <c:v>-37.500499999999988</c:v>
                </c:pt>
                <c:pt idx="166482">
                  <c:v>-37.498499999999979</c:v>
                </c:pt>
                <c:pt idx="166483">
                  <c:v>-37.496499999999969</c:v>
                </c:pt>
                <c:pt idx="166484">
                  <c:v>-37.49449999999996</c:v>
                </c:pt>
                <c:pt idx="166485">
                  <c:v>-37.49249999999995</c:v>
                </c:pt>
                <c:pt idx="166486">
                  <c:v>-37.490499999999997</c:v>
                </c:pt>
                <c:pt idx="166487">
                  <c:v>-37.488499999999988</c:v>
                </c:pt>
                <c:pt idx="166488">
                  <c:v>-37.486499999999978</c:v>
                </c:pt>
                <c:pt idx="166489">
                  <c:v>-37.484499999999969</c:v>
                </c:pt>
                <c:pt idx="166490">
                  <c:v>-37.482499999999959</c:v>
                </c:pt>
                <c:pt idx="166491">
                  <c:v>-37.48049999999995</c:v>
                </c:pt>
                <c:pt idx="166492">
                  <c:v>-37.478499999999997</c:v>
                </c:pt>
                <c:pt idx="166493">
                  <c:v>-37.476499999999987</c:v>
                </c:pt>
                <c:pt idx="166494">
                  <c:v>-37.474499999999978</c:v>
                </c:pt>
                <c:pt idx="166495">
                  <c:v>-37.472499999999968</c:v>
                </c:pt>
                <c:pt idx="166496">
                  <c:v>-37.470499999999959</c:v>
                </c:pt>
                <c:pt idx="166497">
                  <c:v>-37.468499999999949</c:v>
                </c:pt>
                <c:pt idx="166498">
                  <c:v>-37.466499999999996</c:v>
                </c:pt>
                <c:pt idx="166499">
                  <c:v>-37.464499999999987</c:v>
                </c:pt>
                <c:pt idx="166500">
                  <c:v>-37.462499999999977</c:v>
                </c:pt>
                <c:pt idx="166501">
                  <c:v>-37.460499999999968</c:v>
                </c:pt>
                <c:pt idx="166502">
                  <c:v>-37.458499999999958</c:v>
                </c:pt>
                <c:pt idx="166503">
                  <c:v>-37.456500000000005</c:v>
                </c:pt>
                <c:pt idx="166504">
                  <c:v>-37.454499999999996</c:v>
                </c:pt>
                <c:pt idx="166505">
                  <c:v>-37.452499999999986</c:v>
                </c:pt>
                <c:pt idx="166506">
                  <c:v>-37.450499999999977</c:v>
                </c:pt>
                <c:pt idx="166507">
                  <c:v>-37.448499999999967</c:v>
                </c:pt>
                <c:pt idx="166508">
                  <c:v>-37.446499999999958</c:v>
                </c:pt>
                <c:pt idx="166509">
                  <c:v>-37.444500000000005</c:v>
                </c:pt>
                <c:pt idx="166510">
                  <c:v>-37.442499999999995</c:v>
                </c:pt>
                <c:pt idx="166511">
                  <c:v>-37.440499999999986</c:v>
                </c:pt>
                <c:pt idx="166512">
                  <c:v>-37.438499999999976</c:v>
                </c:pt>
                <c:pt idx="166513">
                  <c:v>-37.436499999999967</c:v>
                </c:pt>
                <c:pt idx="166514">
                  <c:v>-37.434499999999957</c:v>
                </c:pt>
                <c:pt idx="166515">
                  <c:v>-37.432500000000005</c:v>
                </c:pt>
                <c:pt idx="166516">
                  <c:v>-37.430499999999995</c:v>
                </c:pt>
                <c:pt idx="166517">
                  <c:v>-37.428499999999985</c:v>
                </c:pt>
                <c:pt idx="166518">
                  <c:v>-37.426499999999976</c:v>
                </c:pt>
                <c:pt idx="166519">
                  <c:v>-37.424499999999966</c:v>
                </c:pt>
                <c:pt idx="166520">
                  <c:v>-37.422499999999957</c:v>
                </c:pt>
                <c:pt idx="166521">
                  <c:v>-37.420500000000004</c:v>
                </c:pt>
                <c:pt idx="166522">
                  <c:v>-37.418499999999995</c:v>
                </c:pt>
                <c:pt idx="166523">
                  <c:v>-37.416499999999985</c:v>
                </c:pt>
                <c:pt idx="166524">
                  <c:v>-37.414499999999975</c:v>
                </c:pt>
                <c:pt idx="166525">
                  <c:v>-37.412499999999966</c:v>
                </c:pt>
                <c:pt idx="166526">
                  <c:v>-37.410499999999956</c:v>
                </c:pt>
                <c:pt idx="166527">
                  <c:v>-37.408500000000004</c:v>
                </c:pt>
                <c:pt idx="166528">
                  <c:v>-37.406499999999994</c:v>
                </c:pt>
                <c:pt idx="166529">
                  <c:v>-37.404499999999985</c:v>
                </c:pt>
                <c:pt idx="166530">
                  <c:v>-37.402499999999975</c:v>
                </c:pt>
                <c:pt idx="166531">
                  <c:v>-37.400499999999965</c:v>
                </c:pt>
                <c:pt idx="166532">
                  <c:v>-37.398499999999956</c:v>
                </c:pt>
                <c:pt idx="166533">
                  <c:v>-37.396500000000003</c:v>
                </c:pt>
                <c:pt idx="166534">
                  <c:v>-37.394499999999994</c:v>
                </c:pt>
                <c:pt idx="166535">
                  <c:v>-37.392499999999984</c:v>
                </c:pt>
                <c:pt idx="166536">
                  <c:v>-37.390499999999975</c:v>
                </c:pt>
                <c:pt idx="166537">
                  <c:v>-37.388499999999965</c:v>
                </c:pt>
                <c:pt idx="166538">
                  <c:v>-37.386499999999955</c:v>
                </c:pt>
                <c:pt idx="166539">
                  <c:v>-37.384500000000003</c:v>
                </c:pt>
                <c:pt idx="166540">
                  <c:v>-37.382499999999993</c:v>
                </c:pt>
                <c:pt idx="166541">
                  <c:v>-37.380499999999984</c:v>
                </c:pt>
                <c:pt idx="166542">
                  <c:v>-37.378499999999974</c:v>
                </c:pt>
                <c:pt idx="166543">
                  <c:v>-37.376499999999965</c:v>
                </c:pt>
                <c:pt idx="166544">
                  <c:v>-37.374499999999955</c:v>
                </c:pt>
                <c:pt idx="166545">
                  <c:v>-37.372500000000002</c:v>
                </c:pt>
                <c:pt idx="166546">
                  <c:v>-37.370499999999993</c:v>
                </c:pt>
                <c:pt idx="166547">
                  <c:v>-37.368499999999983</c:v>
                </c:pt>
                <c:pt idx="166548">
                  <c:v>-37.366499999999974</c:v>
                </c:pt>
                <c:pt idx="166549">
                  <c:v>-37.364499999999964</c:v>
                </c:pt>
                <c:pt idx="166550">
                  <c:v>-37.362499999999955</c:v>
                </c:pt>
                <c:pt idx="166551">
                  <c:v>-37.360500000000002</c:v>
                </c:pt>
                <c:pt idx="166552">
                  <c:v>-37.358499999999992</c:v>
                </c:pt>
                <c:pt idx="166553">
                  <c:v>-37.356499999999983</c:v>
                </c:pt>
                <c:pt idx="166554">
                  <c:v>-37.354499999999973</c:v>
                </c:pt>
                <c:pt idx="166555">
                  <c:v>-37.352499999999964</c:v>
                </c:pt>
                <c:pt idx="166556">
                  <c:v>-37.350499999999954</c:v>
                </c:pt>
                <c:pt idx="166557">
                  <c:v>-37.348500000000001</c:v>
                </c:pt>
                <c:pt idx="166558">
                  <c:v>-37.346499999999992</c:v>
                </c:pt>
                <c:pt idx="166559">
                  <c:v>-37.344499999999982</c:v>
                </c:pt>
                <c:pt idx="166560">
                  <c:v>-37.342499999999973</c:v>
                </c:pt>
                <c:pt idx="166561">
                  <c:v>-37.340499999999963</c:v>
                </c:pt>
                <c:pt idx="166562">
                  <c:v>-37.338499999999954</c:v>
                </c:pt>
                <c:pt idx="166563">
                  <c:v>-37.336500000000001</c:v>
                </c:pt>
                <c:pt idx="166564">
                  <c:v>-37.334499999999991</c:v>
                </c:pt>
                <c:pt idx="166565">
                  <c:v>-37.332499999999982</c:v>
                </c:pt>
                <c:pt idx="166566">
                  <c:v>-37.330499999999972</c:v>
                </c:pt>
                <c:pt idx="166567">
                  <c:v>-37.328499999999963</c:v>
                </c:pt>
                <c:pt idx="166568">
                  <c:v>-37.326499999999953</c:v>
                </c:pt>
                <c:pt idx="166569">
                  <c:v>-37.3245</c:v>
                </c:pt>
                <c:pt idx="166570">
                  <c:v>-37.322499999999991</c:v>
                </c:pt>
                <c:pt idx="166571">
                  <c:v>-37.320499999999981</c:v>
                </c:pt>
                <c:pt idx="166572">
                  <c:v>-37.318499999999972</c:v>
                </c:pt>
                <c:pt idx="166573">
                  <c:v>-37.316499999999962</c:v>
                </c:pt>
                <c:pt idx="166574">
                  <c:v>-37.314499999999953</c:v>
                </c:pt>
                <c:pt idx="166575">
                  <c:v>-37.3125</c:v>
                </c:pt>
                <c:pt idx="166576">
                  <c:v>-37.31049999999999</c:v>
                </c:pt>
                <c:pt idx="166577">
                  <c:v>-37.308499999999981</c:v>
                </c:pt>
                <c:pt idx="166578">
                  <c:v>-37.306499999999971</c:v>
                </c:pt>
                <c:pt idx="166579">
                  <c:v>-37.304499999999962</c:v>
                </c:pt>
                <c:pt idx="166580">
                  <c:v>-37.302499999999952</c:v>
                </c:pt>
                <c:pt idx="166581">
                  <c:v>-37.3005</c:v>
                </c:pt>
                <c:pt idx="166582">
                  <c:v>-37.29849999999999</c:v>
                </c:pt>
                <c:pt idx="166583">
                  <c:v>-37.29649999999998</c:v>
                </c:pt>
                <c:pt idx="166584">
                  <c:v>-37.294499999999971</c:v>
                </c:pt>
                <c:pt idx="166585">
                  <c:v>-37.292499999999961</c:v>
                </c:pt>
                <c:pt idx="166586">
                  <c:v>-37.290499999999952</c:v>
                </c:pt>
                <c:pt idx="166587">
                  <c:v>-37.288499999999999</c:v>
                </c:pt>
                <c:pt idx="166588">
                  <c:v>-37.28649999999999</c:v>
                </c:pt>
                <c:pt idx="166589">
                  <c:v>-37.28449999999998</c:v>
                </c:pt>
                <c:pt idx="166590">
                  <c:v>-37.28249999999997</c:v>
                </c:pt>
                <c:pt idx="166591">
                  <c:v>-37.280499999999961</c:v>
                </c:pt>
                <c:pt idx="166592">
                  <c:v>-37.278499999999951</c:v>
                </c:pt>
                <c:pt idx="166593">
                  <c:v>-37.276499999999999</c:v>
                </c:pt>
                <c:pt idx="166594">
                  <c:v>-37.274499999999989</c:v>
                </c:pt>
                <c:pt idx="166595">
                  <c:v>-37.27249999999998</c:v>
                </c:pt>
                <c:pt idx="166596">
                  <c:v>-37.27049999999997</c:v>
                </c:pt>
                <c:pt idx="166597">
                  <c:v>-37.26849999999996</c:v>
                </c:pt>
                <c:pt idx="166598">
                  <c:v>-37.266499999999951</c:v>
                </c:pt>
                <c:pt idx="166599">
                  <c:v>-37.264499999999998</c:v>
                </c:pt>
                <c:pt idx="166600">
                  <c:v>-37.262499999999989</c:v>
                </c:pt>
                <c:pt idx="166601">
                  <c:v>-37.260499999999979</c:v>
                </c:pt>
                <c:pt idx="166602">
                  <c:v>-37.25849999999997</c:v>
                </c:pt>
                <c:pt idx="166603">
                  <c:v>-37.25649999999996</c:v>
                </c:pt>
                <c:pt idx="166604">
                  <c:v>-37.25449999999995</c:v>
                </c:pt>
                <c:pt idx="166605">
                  <c:v>-37.252499999999998</c:v>
                </c:pt>
                <c:pt idx="166606">
                  <c:v>-37.250499999999988</c:v>
                </c:pt>
                <c:pt idx="166607">
                  <c:v>-37.248499999999979</c:v>
                </c:pt>
                <c:pt idx="166608">
                  <c:v>-37.246499999999969</c:v>
                </c:pt>
                <c:pt idx="166609">
                  <c:v>-37.24449999999996</c:v>
                </c:pt>
                <c:pt idx="166610">
                  <c:v>-37.24249999999995</c:v>
                </c:pt>
                <c:pt idx="166611">
                  <c:v>-37.240499999999997</c:v>
                </c:pt>
                <c:pt idx="166612">
                  <c:v>-37.238499999999988</c:v>
                </c:pt>
                <c:pt idx="166613">
                  <c:v>-37.236499999999978</c:v>
                </c:pt>
                <c:pt idx="166614">
                  <c:v>-37.234499999999969</c:v>
                </c:pt>
                <c:pt idx="166615">
                  <c:v>-37.232499999999959</c:v>
                </c:pt>
                <c:pt idx="166616">
                  <c:v>-37.23049999999995</c:v>
                </c:pt>
                <c:pt idx="166617">
                  <c:v>-37.228499999999997</c:v>
                </c:pt>
                <c:pt idx="166618">
                  <c:v>-37.226499999999987</c:v>
                </c:pt>
                <c:pt idx="166619">
                  <c:v>-37.224499999999978</c:v>
                </c:pt>
                <c:pt idx="166620">
                  <c:v>-37.222499999999968</c:v>
                </c:pt>
                <c:pt idx="166621">
                  <c:v>-37.220499999999959</c:v>
                </c:pt>
                <c:pt idx="166622">
                  <c:v>-37.218499999999949</c:v>
                </c:pt>
                <c:pt idx="166623">
                  <c:v>-37.216499999999996</c:v>
                </c:pt>
                <c:pt idx="166624">
                  <c:v>-37.214499999999987</c:v>
                </c:pt>
                <c:pt idx="166625">
                  <c:v>-37.212499999999977</c:v>
                </c:pt>
                <c:pt idx="166626">
                  <c:v>-37.210499999999968</c:v>
                </c:pt>
                <c:pt idx="166627">
                  <c:v>-37.208499999999958</c:v>
                </c:pt>
                <c:pt idx="166628">
                  <c:v>-37.206500000000005</c:v>
                </c:pt>
                <c:pt idx="166629">
                  <c:v>-37.204499999999996</c:v>
                </c:pt>
                <c:pt idx="166630">
                  <c:v>-37.202499999999986</c:v>
                </c:pt>
                <c:pt idx="166631">
                  <c:v>-37.200499999999977</c:v>
                </c:pt>
                <c:pt idx="166632">
                  <c:v>-37.198499999999967</c:v>
                </c:pt>
                <c:pt idx="166633">
                  <c:v>-37.196499999999958</c:v>
                </c:pt>
                <c:pt idx="166634">
                  <c:v>-37.194500000000005</c:v>
                </c:pt>
                <c:pt idx="166635">
                  <c:v>-37.192499999999995</c:v>
                </c:pt>
                <c:pt idx="166636">
                  <c:v>-37.190499999999986</c:v>
                </c:pt>
                <c:pt idx="166637">
                  <c:v>-37.188499999999976</c:v>
                </c:pt>
                <c:pt idx="166638">
                  <c:v>-37.186499999999967</c:v>
                </c:pt>
                <c:pt idx="166639">
                  <c:v>-37.184499999999957</c:v>
                </c:pt>
                <c:pt idx="166640">
                  <c:v>-37.182500000000005</c:v>
                </c:pt>
                <c:pt idx="166641">
                  <c:v>-37.180499999999995</c:v>
                </c:pt>
                <c:pt idx="166642">
                  <c:v>-37.178499999999985</c:v>
                </c:pt>
                <c:pt idx="166643">
                  <c:v>-37.176499999999976</c:v>
                </c:pt>
                <c:pt idx="166644">
                  <c:v>-37.174499999999966</c:v>
                </c:pt>
                <c:pt idx="166645">
                  <c:v>-37.172499999999957</c:v>
                </c:pt>
                <c:pt idx="166646">
                  <c:v>-37.170500000000004</c:v>
                </c:pt>
                <c:pt idx="166647">
                  <c:v>-37.168499999999995</c:v>
                </c:pt>
                <c:pt idx="166648">
                  <c:v>-37.166499999999985</c:v>
                </c:pt>
                <c:pt idx="166649">
                  <c:v>-37.164499999999975</c:v>
                </c:pt>
                <c:pt idx="166650">
                  <c:v>-37.162499999999966</c:v>
                </c:pt>
                <c:pt idx="166651">
                  <c:v>-37.160499999999956</c:v>
                </c:pt>
                <c:pt idx="166652">
                  <c:v>-37.158500000000004</c:v>
                </c:pt>
                <c:pt idx="166653">
                  <c:v>-37.156499999999994</c:v>
                </c:pt>
                <c:pt idx="166654">
                  <c:v>-37.154499999999985</c:v>
                </c:pt>
                <c:pt idx="166655">
                  <c:v>-37.152499999999975</c:v>
                </c:pt>
                <c:pt idx="166656">
                  <c:v>-37.150499999999965</c:v>
                </c:pt>
                <c:pt idx="166657">
                  <c:v>-37.148499999999956</c:v>
                </c:pt>
                <c:pt idx="166658">
                  <c:v>-37.146500000000003</c:v>
                </c:pt>
                <c:pt idx="166659">
                  <c:v>-37.144499999999994</c:v>
                </c:pt>
                <c:pt idx="166660">
                  <c:v>-37.142499999999984</c:v>
                </c:pt>
                <c:pt idx="166661">
                  <c:v>-37.140499999999975</c:v>
                </c:pt>
                <c:pt idx="166662">
                  <c:v>-37.138499999999965</c:v>
                </c:pt>
                <c:pt idx="166663">
                  <c:v>-37.136499999999955</c:v>
                </c:pt>
                <c:pt idx="166664">
                  <c:v>-37.134500000000003</c:v>
                </c:pt>
                <c:pt idx="166665">
                  <c:v>-37.132499999999993</c:v>
                </c:pt>
                <c:pt idx="166666">
                  <c:v>-37.130499999999984</c:v>
                </c:pt>
                <c:pt idx="166667">
                  <c:v>-37.128499999999974</c:v>
                </c:pt>
                <c:pt idx="166668">
                  <c:v>-37.126499999999965</c:v>
                </c:pt>
                <c:pt idx="166669">
                  <c:v>-37.124499999999955</c:v>
                </c:pt>
                <c:pt idx="166670">
                  <c:v>-37.122500000000002</c:v>
                </c:pt>
                <c:pt idx="166671">
                  <c:v>-37.120499999999993</c:v>
                </c:pt>
                <c:pt idx="166672">
                  <c:v>-37.118499999999983</c:v>
                </c:pt>
                <c:pt idx="166673">
                  <c:v>-37.116499999999974</c:v>
                </c:pt>
                <c:pt idx="166674">
                  <c:v>-37.114499999999964</c:v>
                </c:pt>
                <c:pt idx="166675">
                  <c:v>-37.112499999999955</c:v>
                </c:pt>
                <c:pt idx="166676">
                  <c:v>-37.110500000000002</c:v>
                </c:pt>
                <c:pt idx="166677">
                  <c:v>-37.108499999999992</c:v>
                </c:pt>
                <c:pt idx="166678">
                  <c:v>-37.106499999999983</c:v>
                </c:pt>
                <c:pt idx="166679">
                  <c:v>-37.104499999999973</c:v>
                </c:pt>
                <c:pt idx="166680">
                  <c:v>-37.102499999999964</c:v>
                </c:pt>
                <c:pt idx="166681">
                  <c:v>-37.100499999999954</c:v>
                </c:pt>
                <c:pt idx="166682">
                  <c:v>-37.098500000000001</c:v>
                </c:pt>
                <c:pt idx="166683">
                  <c:v>-37.096499999999992</c:v>
                </c:pt>
                <c:pt idx="166684">
                  <c:v>-37.094499999999982</c:v>
                </c:pt>
                <c:pt idx="166685">
                  <c:v>-37.092499999999973</c:v>
                </c:pt>
                <c:pt idx="166686">
                  <c:v>-37.090499999999963</c:v>
                </c:pt>
                <c:pt idx="166687">
                  <c:v>-37.088499999999954</c:v>
                </c:pt>
                <c:pt idx="166688">
                  <c:v>-37.086500000000001</c:v>
                </c:pt>
                <c:pt idx="166689">
                  <c:v>-37.084499999999991</c:v>
                </c:pt>
                <c:pt idx="166690">
                  <c:v>-37.082499999999982</c:v>
                </c:pt>
                <c:pt idx="166691">
                  <c:v>-37.080499999999972</c:v>
                </c:pt>
                <c:pt idx="166692">
                  <c:v>-37.078499999999963</c:v>
                </c:pt>
                <c:pt idx="166693">
                  <c:v>-37.076499999999953</c:v>
                </c:pt>
                <c:pt idx="166694">
                  <c:v>-37.0745</c:v>
                </c:pt>
                <c:pt idx="166695">
                  <c:v>-37.072499999999991</c:v>
                </c:pt>
                <c:pt idx="166696">
                  <c:v>-37.070499999999981</c:v>
                </c:pt>
                <c:pt idx="166697">
                  <c:v>-37.068499999999972</c:v>
                </c:pt>
                <c:pt idx="166698">
                  <c:v>-37.066499999999962</c:v>
                </c:pt>
                <c:pt idx="166699">
                  <c:v>-37.064499999999953</c:v>
                </c:pt>
                <c:pt idx="166700">
                  <c:v>-37.0625</c:v>
                </c:pt>
                <c:pt idx="166701">
                  <c:v>-37.06049999999999</c:v>
                </c:pt>
                <c:pt idx="166702">
                  <c:v>-37.058499999999981</c:v>
                </c:pt>
                <c:pt idx="166703">
                  <c:v>-37.056499999999971</c:v>
                </c:pt>
                <c:pt idx="166704">
                  <c:v>-37.054499999999962</c:v>
                </c:pt>
                <c:pt idx="166705">
                  <c:v>-37.052499999999952</c:v>
                </c:pt>
                <c:pt idx="166706">
                  <c:v>-37.0505</c:v>
                </c:pt>
                <c:pt idx="166707">
                  <c:v>-37.04849999999999</c:v>
                </c:pt>
                <c:pt idx="166708">
                  <c:v>-37.04649999999998</c:v>
                </c:pt>
                <c:pt idx="166709">
                  <c:v>-37.044499999999971</c:v>
                </c:pt>
                <c:pt idx="166710">
                  <c:v>-37.042499999999961</c:v>
                </c:pt>
                <c:pt idx="166711">
                  <c:v>-37.040499999999952</c:v>
                </c:pt>
                <c:pt idx="166712">
                  <c:v>-37.038499999999999</c:v>
                </c:pt>
                <c:pt idx="166713">
                  <c:v>-37.03649999999999</c:v>
                </c:pt>
                <c:pt idx="166714">
                  <c:v>-37.03449999999998</c:v>
                </c:pt>
                <c:pt idx="166715">
                  <c:v>-37.03249999999997</c:v>
                </c:pt>
                <c:pt idx="166716">
                  <c:v>-37.030499999999961</c:v>
                </c:pt>
                <c:pt idx="166717">
                  <c:v>-37.028499999999951</c:v>
                </c:pt>
                <c:pt idx="166718">
                  <c:v>-37.026499999999999</c:v>
                </c:pt>
                <c:pt idx="166719">
                  <c:v>-37.024499999999989</c:v>
                </c:pt>
                <c:pt idx="166720">
                  <c:v>-37.02249999999998</c:v>
                </c:pt>
                <c:pt idx="166721">
                  <c:v>-37.02049999999997</c:v>
                </c:pt>
                <c:pt idx="166722">
                  <c:v>-37.01849999999996</c:v>
                </c:pt>
                <c:pt idx="166723">
                  <c:v>-37.016499999999951</c:v>
                </c:pt>
                <c:pt idx="166724">
                  <c:v>-37.014499999999998</c:v>
                </c:pt>
                <c:pt idx="166725">
                  <c:v>-37.012499999999989</c:v>
                </c:pt>
                <c:pt idx="166726">
                  <c:v>-37.010499999999979</c:v>
                </c:pt>
                <c:pt idx="166727">
                  <c:v>-37.00849999999997</c:v>
                </c:pt>
                <c:pt idx="166728">
                  <c:v>-37.00649999999996</c:v>
                </c:pt>
                <c:pt idx="166729">
                  <c:v>-37.00449999999995</c:v>
                </c:pt>
                <c:pt idx="166730">
                  <c:v>-37.002499999999998</c:v>
                </c:pt>
                <c:pt idx="166731">
                  <c:v>-37.000499999999988</c:v>
                </c:pt>
                <c:pt idx="166732">
                  <c:v>-36.998499999999979</c:v>
                </c:pt>
                <c:pt idx="166733">
                  <c:v>-36.996499999999969</c:v>
                </c:pt>
                <c:pt idx="166734">
                  <c:v>-36.99449999999996</c:v>
                </c:pt>
                <c:pt idx="166735">
                  <c:v>-36.99249999999995</c:v>
                </c:pt>
                <c:pt idx="166736">
                  <c:v>-36.990499999999997</c:v>
                </c:pt>
                <c:pt idx="166737">
                  <c:v>-36.988499999999988</c:v>
                </c:pt>
                <c:pt idx="166738">
                  <c:v>-36.986499999999978</c:v>
                </c:pt>
                <c:pt idx="166739">
                  <c:v>-36.984499999999969</c:v>
                </c:pt>
                <c:pt idx="166740">
                  <c:v>-36.982499999999959</c:v>
                </c:pt>
                <c:pt idx="166741">
                  <c:v>-36.98049999999995</c:v>
                </c:pt>
                <c:pt idx="166742">
                  <c:v>-36.978499999999997</c:v>
                </c:pt>
                <c:pt idx="166743">
                  <c:v>-36.976499999999987</c:v>
                </c:pt>
                <c:pt idx="166744">
                  <c:v>-36.974499999999978</c:v>
                </c:pt>
                <c:pt idx="166745">
                  <c:v>-36.972499999999968</c:v>
                </c:pt>
                <c:pt idx="166746">
                  <c:v>-36.970499999999959</c:v>
                </c:pt>
                <c:pt idx="166747">
                  <c:v>-36.968499999999949</c:v>
                </c:pt>
                <c:pt idx="166748">
                  <c:v>-36.966499999999996</c:v>
                </c:pt>
                <c:pt idx="166749">
                  <c:v>-36.964499999999987</c:v>
                </c:pt>
                <c:pt idx="166750">
                  <c:v>-36.962499999999977</c:v>
                </c:pt>
                <c:pt idx="166751">
                  <c:v>-36.960499999999968</c:v>
                </c:pt>
                <c:pt idx="166752">
                  <c:v>-36.958499999999958</c:v>
                </c:pt>
                <c:pt idx="166753">
                  <c:v>-36.956500000000005</c:v>
                </c:pt>
                <c:pt idx="166754">
                  <c:v>-36.954499999999996</c:v>
                </c:pt>
                <c:pt idx="166755">
                  <c:v>-36.952499999999986</c:v>
                </c:pt>
                <c:pt idx="166756">
                  <c:v>-36.950499999999977</c:v>
                </c:pt>
                <c:pt idx="166757">
                  <c:v>-36.948499999999967</c:v>
                </c:pt>
                <c:pt idx="166758">
                  <c:v>-36.946499999999958</c:v>
                </c:pt>
                <c:pt idx="166759">
                  <c:v>-36.944500000000005</c:v>
                </c:pt>
                <c:pt idx="166760">
                  <c:v>-36.942499999999995</c:v>
                </c:pt>
                <c:pt idx="166761">
                  <c:v>-36.940499999999986</c:v>
                </c:pt>
                <c:pt idx="166762">
                  <c:v>-36.938499999999976</c:v>
                </c:pt>
                <c:pt idx="166763">
                  <c:v>-36.936499999999967</c:v>
                </c:pt>
                <c:pt idx="166764">
                  <c:v>-36.934499999999957</c:v>
                </c:pt>
                <c:pt idx="166765">
                  <c:v>-36.932500000000005</c:v>
                </c:pt>
                <c:pt idx="166766">
                  <c:v>-36.930499999999995</c:v>
                </c:pt>
                <c:pt idx="166767">
                  <c:v>-36.928499999999985</c:v>
                </c:pt>
                <c:pt idx="166768">
                  <c:v>-36.926499999999976</c:v>
                </c:pt>
                <c:pt idx="166769">
                  <c:v>-36.924499999999966</c:v>
                </c:pt>
                <c:pt idx="166770">
                  <c:v>-36.922499999999957</c:v>
                </c:pt>
                <c:pt idx="166771">
                  <c:v>-36.920500000000004</c:v>
                </c:pt>
                <c:pt idx="166772">
                  <c:v>-36.918499999999995</c:v>
                </c:pt>
                <c:pt idx="166773">
                  <c:v>-36.916499999999985</c:v>
                </c:pt>
                <c:pt idx="166774">
                  <c:v>-36.914499999999975</c:v>
                </c:pt>
                <c:pt idx="166775">
                  <c:v>-36.912499999999966</c:v>
                </c:pt>
                <c:pt idx="166776">
                  <c:v>-36.910499999999956</c:v>
                </c:pt>
                <c:pt idx="166777">
                  <c:v>-36.908500000000004</c:v>
                </c:pt>
                <c:pt idx="166778">
                  <c:v>-36.906499999999994</c:v>
                </c:pt>
                <c:pt idx="166779">
                  <c:v>-36.904499999999985</c:v>
                </c:pt>
                <c:pt idx="166780">
                  <c:v>-36.902499999999975</c:v>
                </c:pt>
                <c:pt idx="166781">
                  <c:v>-36.900499999999965</c:v>
                </c:pt>
                <c:pt idx="166782">
                  <c:v>-36.898499999999956</c:v>
                </c:pt>
                <c:pt idx="166783">
                  <c:v>-36.896500000000003</c:v>
                </c:pt>
                <c:pt idx="166784">
                  <c:v>-36.894499999999994</c:v>
                </c:pt>
                <c:pt idx="166785">
                  <c:v>-36.892499999999984</c:v>
                </c:pt>
                <c:pt idx="166786">
                  <c:v>-36.890499999999975</c:v>
                </c:pt>
                <c:pt idx="166787">
                  <c:v>-36.888499999999965</c:v>
                </c:pt>
                <c:pt idx="166788">
                  <c:v>-36.886499999999955</c:v>
                </c:pt>
                <c:pt idx="166789">
                  <c:v>-36.884500000000003</c:v>
                </c:pt>
                <c:pt idx="166790">
                  <c:v>-36.882499999999993</c:v>
                </c:pt>
                <c:pt idx="166791">
                  <c:v>-36.880499999999984</c:v>
                </c:pt>
                <c:pt idx="166792">
                  <c:v>-36.878499999999974</c:v>
                </c:pt>
                <c:pt idx="166793">
                  <c:v>-36.876499999999965</c:v>
                </c:pt>
                <c:pt idx="166794">
                  <c:v>-36.874499999999955</c:v>
                </c:pt>
                <c:pt idx="166795">
                  <c:v>-36.872500000000002</c:v>
                </c:pt>
                <c:pt idx="166796">
                  <c:v>-36.870499999999993</c:v>
                </c:pt>
                <c:pt idx="166797">
                  <c:v>-36.868499999999983</c:v>
                </c:pt>
                <c:pt idx="166798">
                  <c:v>-36.866499999999974</c:v>
                </c:pt>
                <c:pt idx="166799">
                  <c:v>-36.864499999999964</c:v>
                </c:pt>
                <c:pt idx="166800">
                  <c:v>-36.862499999999955</c:v>
                </c:pt>
                <c:pt idx="166801">
                  <c:v>-36.860500000000002</c:v>
                </c:pt>
                <c:pt idx="166802">
                  <c:v>-36.858499999999992</c:v>
                </c:pt>
                <c:pt idx="166803">
                  <c:v>-36.856499999999983</c:v>
                </c:pt>
                <c:pt idx="166804">
                  <c:v>-36.854499999999973</c:v>
                </c:pt>
                <c:pt idx="166805">
                  <c:v>-36.852499999999964</c:v>
                </c:pt>
                <c:pt idx="166806">
                  <c:v>-36.850499999999954</c:v>
                </c:pt>
                <c:pt idx="166807">
                  <c:v>-36.848500000000001</c:v>
                </c:pt>
                <c:pt idx="166808">
                  <c:v>-36.846499999999992</c:v>
                </c:pt>
                <c:pt idx="166809">
                  <c:v>-36.844499999999982</c:v>
                </c:pt>
                <c:pt idx="166810">
                  <c:v>-36.842499999999973</c:v>
                </c:pt>
                <c:pt idx="166811">
                  <c:v>-36.840499999999963</c:v>
                </c:pt>
                <c:pt idx="166812">
                  <c:v>-36.838499999999954</c:v>
                </c:pt>
                <c:pt idx="166813">
                  <c:v>-36.836500000000001</c:v>
                </c:pt>
                <c:pt idx="166814">
                  <c:v>-36.834499999999991</c:v>
                </c:pt>
                <c:pt idx="166815">
                  <c:v>-36.832499999999982</c:v>
                </c:pt>
                <c:pt idx="166816">
                  <c:v>-36.830499999999972</c:v>
                </c:pt>
                <c:pt idx="166817">
                  <c:v>-36.828499999999963</c:v>
                </c:pt>
                <c:pt idx="166818">
                  <c:v>-36.826499999999953</c:v>
                </c:pt>
                <c:pt idx="166819">
                  <c:v>-36.8245</c:v>
                </c:pt>
                <c:pt idx="166820">
                  <c:v>-36.822499999999991</c:v>
                </c:pt>
                <c:pt idx="166821">
                  <c:v>-36.820499999999981</c:v>
                </c:pt>
                <c:pt idx="166822">
                  <c:v>-36.818499999999972</c:v>
                </c:pt>
                <c:pt idx="166823">
                  <c:v>-36.816499999999962</c:v>
                </c:pt>
                <c:pt idx="166824">
                  <c:v>-36.814499999999953</c:v>
                </c:pt>
                <c:pt idx="166825">
                  <c:v>-36.8125</c:v>
                </c:pt>
                <c:pt idx="166826">
                  <c:v>-36.81049999999999</c:v>
                </c:pt>
                <c:pt idx="166827">
                  <c:v>-36.808499999999981</c:v>
                </c:pt>
                <c:pt idx="166828">
                  <c:v>-36.806499999999971</c:v>
                </c:pt>
                <c:pt idx="166829">
                  <c:v>-36.804499999999962</c:v>
                </c:pt>
                <c:pt idx="166830">
                  <c:v>-36.802499999999952</c:v>
                </c:pt>
                <c:pt idx="166831">
                  <c:v>-36.8005</c:v>
                </c:pt>
                <c:pt idx="166832">
                  <c:v>-36.79849999999999</c:v>
                </c:pt>
                <c:pt idx="166833">
                  <c:v>-36.79649999999998</c:v>
                </c:pt>
                <c:pt idx="166834">
                  <c:v>-36.794499999999971</c:v>
                </c:pt>
                <c:pt idx="166835">
                  <c:v>-36.792499999999961</c:v>
                </c:pt>
                <c:pt idx="166836">
                  <c:v>-36.790499999999952</c:v>
                </c:pt>
                <c:pt idx="166837">
                  <c:v>-36.788499999999999</c:v>
                </c:pt>
                <c:pt idx="166838">
                  <c:v>-36.78649999999999</c:v>
                </c:pt>
                <c:pt idx="166839">
                  <c:v>-36.78449999999998</c:v>
                </c:pt>
                <c:pt idx="166840">
                  <c:v>-36.78249999999997</c:v>
                </c:pt>
                <c:pt idx="166841">
                  <c:v>-36.780499999999961</c:v>
                </c:pt>
                <c:pt idx="166842">
                  <c:v>-36.778499999999951</c:v>
                </c:pt>
                <c:pt idx="166843">
                  <c:v>-36.776499999999999</c:v>
                </c:pt>
                <c:pt idx="166844">
                  <c:v>-36.774499999999989</c:v>
                </c:pt>
                <c:pt idx="166845">
                  <c:v>-36.77249999999998</c:v>
                </c:pt>
                <c:pt idx="166846">
                  <c:v>-36.77049999999997</c:v>
                </c:pt>
                <c:pt idx="166847">
                  <c:v>-36.76849999999996</c:v>
                </c:pt>
                <c:pt idx="166848">
                  <c:v>-36.766499999999951</c:v>
                </c:pt>
                <c:pt idx="166849">
                  <c:v>-36.764499999999998</c:v>
                </c:pt>
                <c:pt idx="166850">
                  <c:v>-36.762499999999989</c:v>
                </c:pt>
                <c:pt idx="166851">
                  <c:v>-36.760499999999979</c:v>
                </c:pt>
                <c:pt idx="166852">
                  <c:v>-36.75849999999997</c:v>
                </c:pt>
                <c:pt idx="166853">
                  <c:v>-36.75649999999996</c:v>
                </c:pt>
                <c:pt idx="166854">
                  <c:v>-36.75449999999995</c:v>
                </c:pt>
                <c:pt idx="166855">
                  <c:v>-36.752499999999998</c:v>
                </c:pt>
                <c:pt idx="166856">
                  <c:v>-36.750499999999988</c:v>
                </c:pt>
                <c:pt idx="166857">
                  <c:v>-36.748499999999979</c:v>
                </c:pt>
                <c:pt idx="166858">
                  <c:v>-36.746499999999969</c:v>
                </c:pt>
                <c:pt idx="166859">
                  <c:v>-36.74449999999996</c:v>
                </c:pt>
                <c:pt idx="166860">
                  <c:v>-36.74249999999995</c:v>
                </c:pt>
                <c:pt idx="166861">
                  <c:v>-36.740499999999997</c:v>
                </c:pt>
                <c:pt idx="166862">
                  <c:v>-36.738499999999988</c:v>
                </c:pt>
                <c:pt idx="166863">
                  <c:v>-36.736499999999978</c:v>
                </c:pt>
                <c:pt idx="166864">
                  <c:v>-36.734499999999969</c:v>
                </c:pt>
                <c:pt idx="166865">
                  <c:v>-36.732499999999959</c:v>
                </c:pt>
                <c:pt idx="166866">
                  <c:v>-36.73049999999995</c:v>
                </c:pt>
                <c:pt idx="166867">
                  <c:v>-36.728499999999997</c:v>
                </c:pt>
                <c:pt idx="166868">
                  <c:v>-36.726499999999987</c:v>
                </c:pt>
                <c:pt idx="166869">
                  <c:v>-36.724499999999978</c:v>
                </c:pt>
                <c:pt idx="166870">
                  <c:v>-36.722499999999968</c:v>
                </c:pt>
                <c:pt idx="166871">
                  <c:v>-36.720499999999959</c:v>
                </c:pt>
                <c:pt idx="166872">
                  <c:v>-36.718499999999949</c:v>
                </c:pt>
                <c:pt idx="166873">
                  <c:v>-36.716499999999996</c:v>
                </c:pt>
                <c:pt idx="166874">
                  <c:v>-36.714499999999987</c:v>
                </c:pt>
                <c:pt idx="166875">
                  <c:v>-36.712499999999977</c:v>
                </c:pt>
                <c:pt idx="166876">
                  <c:v>-36.710499999999968</c:v>
                </c:pt>
                <c:pt idx="166877">
                  <c:v>-36.708499999999958</c:v>
                </c:pt>
                <c:pt idx="166878">
                  <c:v>-36.706500000000005</c:v>
                </c:pt>
                <c:pt idx="166879">
                  <c:v>-36.704499999999996</c:v>
                </c:pt>
                <c:pt idx="166880">
                  <c:v>-36.702499999999986</c:v>
                </c:pt>
                <c:pt idx="166881">
                  <c:v>-36.700499999999977</c:v>
                </c:pt>
                <c:pt idx="166882">
                  <c:v>-36.698499999999967</c:v>
                </c:pt>
                <c:pt idx="166883">
                  <c:v>-36.696499999999958</c:v>
                </c:pt>
                <c:pt idx="166884">
                  <c:v>-36.694500000000005</c:v>
                </c:pt>
                <c:pt idx="166885">
                  <c:v>-36.692499999999995</c:v>
                </c:pt>
                <c:pt idx="166886">
                  <c:v>-36.690499999999986</c:v>
                </c:pt>
                <c:pt idx="166887">
                  <c:v>-36.688499999999976</c:v>
                </c:pt>
                <c:pt idx="166888">
                  <c:v>-36.686499999999967</c:v>
                </c:pt>
                <c:pt idx="166889">
                  <c:v>-36.684499999999957</c:v>
                </c:pt>
                <c:pt idx="166890">
                  <c:v>-36.682500000000005</c:v>
                </c:pt>
                <c:pt idx="166891">
                  <c:v>-36.680499999999995</c:v>
                </c:pt>
                <c:pt idx="166892">
                  <c:v>-36.678499999999985</c:v>
                </c:pt>
                <c:pt idx="166893">
                  <c:v>-36.676499999999976</c:v>
                </c:pt>
                <c:pt idx="166894">
                  <c:v>-36.674499999999966</c:v>
                </c:pt>
                <c:pt idx="166895">
                  <c:v>-36.672499999999957</c:v>
                </c:pt>
                <c:pt idx="166896">
                  <c:v>-36.670500000000004</c:v>
                </c:pt>
                <c:pt idx="166897">
                  <c:v>-36.668499999999995</c:v>
                </c:pt>
                <c:pt idx="166898">
                  <c:v>-36.666499999999985</c:v>
                </c:pt>
                <c:pt idx="166899">
                  <c:v>-36.664499999999975</c:v>
                </c:pt>
                <c:pt idx="166900">
                  <c:v>-36.662499999999966</c:v>
                </c:pt>
                <c:pt idx="166901">
                  <c:v>-36.660499999999956</c:v>
                </c:pt>
                <c:pt idx="166902">
                  <c:v>-36.658500000000004</c:v>
                </c:pt>
                <c:pt idx="166903">
                  <c:v>-36.656499999999994</c:v>
                </c:pt>
                <c:pt idx="166904">
                  <c:v>-36.654499999999985</c:v>
                </c:pt>
                <c:pt idx="166905">
                  <c:v>-36.652499999999975</c:v>
                </c:pt>
                <c:pt idx="166906">
                  <c:v>-36.650499999999965</c:v>
                </c:pt>
                <c:pt idx="166907">
                  <c:v>-36.648499999999956</c:v>
                </c:pt>
                <c:pt idx="166908">
                  <c:v>-36.646500000000003</c:v>
                </c:pt>
                <c:pt idx="166909">
                  <c:v>-36.644499999999994</c:v>
                </c:pt>
                <c:pt idx="166910">
                  <c:v>-36.642499999999984</c:v>
                </c:pt>
                <c:pt idx="166911">
                  <c:v>-36.640499999999975</c:v>
                </c:pt>
                <c:pt idx="166912">
                  <c:v>-36.638499999999965</c:v>
                </c:pt>
                <c:pt idx="166913">
                  <c:v>-36.636499999999955</c:v>
                </c:pt>
                <c:pt idx="166914">
                  <c:v>-36.634500000000003</c:v>
                </c:pt>
                <c:pt idx="166915">
                  <c:v>-36.632499999999993</c:v>
                </c:pt>
                <c:pt idx="166916">
                  <c:v>-36.630499999999984</c:v>
                </c:pt>
                <c:pt idx="166917">
                  <c:v>-36.628499999999974</c:v>
                </c:pt>
                <c:pt idx="166918">
                  <c:v>-36.626499999999965</c:v>
                </c:pt>
                <c:pt idx="166919">
                  <c:v>-36.624499999999955</c:v>
                </c:pt>
                <c:pt idx="166920">
                  <c:v>-36.622500000000002</c:v>
                </c:pt>
                <c:pt idx="166921">
                  <c:v>-36.620499999999993</c:v>
                </c:pt>
                <c:pt idx="166922">
                  <c:v>-36.618499999999983</c:v>
                </c:pt>
                <c:pt idx="166923">
                  <c:v>-36.616499999999974</c:v>
                </c:pt>
                <c:pt idx="166924">
                  <c:v>-36.614499999999964</c:v>
                </c:pt>
                <c:pt idx="166925">
                  <c:v>-36.612499999999955</c:v>
                </c:pt>
                <c:pt idx="166926">
                  <c:v>-36.610500000000002</c:v>
                </c:pt>
                <c:pt idx="166927">
                  <c:v>-36.608499999999992</c:v>
                </c:pt>
                <c:pt idx="166928">
                  <c:v>-36.606499999999983</c:v>
                </c:pt>
                <c:pt idx="166929">
                  <c:v>-36.604499999999973</c:v>
                </c:pt>
                <c:pt idx="166930">
                  <c:v>-36.602499999999964</c:v>
                </c:pt>
                <c:pt idx="166931">
                  <c:v>-36.600499999999954</c:v>
                </c:pt>
                <c:pt idx="166932">
                  <c:v>-36.598500000000001</c:v>
                </c:pt>
                <c:pt idx="166933">
                  <c:v>-36.596499999999992</c:v>
                </c:pt>
                <c:pt idx="166934">
                  <c:v>-36.594499999999982</c:v>
                </c:pt>
                <c:pt idx="166935">
                  <c:v>-36.592499999999973</c:v>
                </c:pt>
                <c:pt idx="166936">
                  <c:v>-36.590499999999963</c:v>
                </c:pt>
                <c:pt idx="166937">
                  <c:v>-36.588499999999954</c:v>
                </c:pt>
                <c:pt idx="166938">
                  <c:v>-36.586500000000001</c:v>
                </c:pt>
                <c:pt idx="166939">
                  <c:v>-36.584499999999991</c:v>
                </c:pt>
                <c:pt idx="166940">
                  <c:v>-36.582499999999982</c:v>
                </c:pt>
                <c:pt idx="166941">
                  <c:v>-36.580499999999972</c:v>
                </c:pt>
                <c:pt idx="166942">
                  <c:v>-36.578499999999963</c:v>
                </c:pt>
                <c:pt idx="166943">
                  <c:v>-36.576499999999953</c:v>
                </c:pt>
                <c:pt idx="166944">
                  <c:v>-36.5745</c:v>
                </c:pt>
                <c:pt idx="166945">
                  <c:v>-36.572499999999991</c:v>
                </c:pt>
                <c:pt idx="166946">
                  <c:v>-36.570499999999981</c:v>
                </c:pt>
                <c:pt idx="166947">
                  <c:v>-36.568499999999972</c:v>
                </c:pt>
                <c:pt idx="166948">
                  <c:v>-36.566499999999962</c:v>
                </c:pt>
                <c:pt idx="166949">
                  <c:v>-36.564499999999953</c:v>
                </c:pt>
                <c:pt idx="166950">
                  <c:v>-36.5625</c:v>
                </c:pt>
                <c:pt idx="166951">
                  <c:v>-36.56049999999999</c:v>
                </c:pt>
                <c:pt idx="166952">
                  <c:v>-36.558499999999981</c:v>
                </c:pt>
                <c:pt idx="166953">
                  <c:v>-36.556499999999971</c:v>
                </c:pt>
                <c:pt idx="166954">
                  <c:v>-36.554499999999962</c:v>
                </c:pt>
                <c:pt idx="166955">
                  <c:v>-36.552499999999952</c:v>
                </c:pt>
                <c:pt idx="166956">
                  <c:v>-36.5505</c:v>
                </c:pt>
                <c:pt idx="166957">
                  <c:v>-36.54849999999999</c:v>
                </c:pt>
                <c:pt idx="166958">
                  <c:v>-36.54649999999998</c:v>
                </c:pt>
                <c:pt idx="166959">
                  <c:v>-36.544499999999971</c:v>
                </c:pt>
                <c:pt idx="166960">
                  <c:v>-36.542499999999961</c:v>
                </c:pt>
                <c:pt idx="166961">
                  <c:v>-36.540499999999952</c:v>
                </c:pt>
                <c:pt idx="166962">
                  <c:v>-36.538499999999999</c:v>
                </c:pt>
                <c:pt idx="166963">
                  <c:v>-36.53649999999999</c:v>
                </c:pt>
                <c:pt idx="166964">
                  <c:v>-36.53449999999998</c:v>
                </c:pt>
                <c:pt idx="166965">
                  <c:v>-36.53249999999997</c:v>
                </c:pt>
                <c:pt idx="166966">
                  <c:v>-36.530499999999961</c:v>
                </c:pt>
                <c:pt idx="166967">
                  <c:v>-36.528499999999951</c:v>
                </c:pt>
                <c:pt idx="166968">
                  <c:v>-36.526499999999999</c:v>
                </c:pt>
                <c:pt idx="166969">
                  <c:v>-36.524499999999989</c:v>
                </c:pt>
                <c:pt idx="166970">
                  <c:v>-36.52249999999998</c:v>
                </c:pt>
                <c:pt idx="166971">
                  <c:v>-36.52049999999997</c:v>
                </c:pt>
                <c:pt idx="166972">
                  <c:v>-36.51849999999996</c:v>
                </c:pt>
                <c:pt idx="166973">
                  <c:v>-36.516499999999951</c:v>
                </c:pt>
                <c:pt idx="166974">
                  <c:v>-36.514499999999998</c:v>
                </c:pt>
                <c:pt idx="166975">
                  <c:v>-36.512499999999989</c:v>
                </c:pt>
                <c:pt idx="166976">
                  <c:v>-36.510499999999979</c:v>
                </c:pt>
                <c:pt idx="166977">
                  <c:v>-36.50849999999997</c:v>
                </c:pt>
                <c:pt idx="166978">
                  <c:v>-36.50649999999996</c:v>
                </c:pt>
                <c:pt idx="166979">
                  <c:v>-36.50449999999995</c:v>
                </c:pt>
                <c:pt idx="166980">
                  <c:v>-36.502499999999998</c:v>
                </c:pt>
                <c:pt idx="166981">
                  <c:v>-36.500499999999988</c:v>
                </c:pt>
                <c:pt idx="166982">
                  <c:v>-36.498499999999979</c:v>
                </c:pt>
                <c:pt idx="166983">
                  <c:v>-36.496499999999969</c:v>
                </c:pt>
                <c:pt idx="166984">
                  <c:v>-36.49449999999996</c:v>
                </c:pt>
                <c:pt idx="166985">
                  <c:v>-36.49249999999995</c:v>
                </c:pt>
                <c:pt idx="166986">
                  <c:v>-36.490499999999997</c:v>
                </c:pt>
                <c:pt idx="166987">
                  <c:v>-36.488499999999988</c:v>
                </c:pt>
                <c:pt idx="166988">
                  <c:v>-36.486499999999978</c:v>
                </c:pt>
                <c:pt idx="166989">
                  <c:v>-36.484499999999969</c:v>
                </c:pt>
                <c:pt idx="166990">
                  <c:v>-36.482499999999959</c:v>
                </c:pt>
                <c:pt idx="166991">
                  <c:v>-36.48049999999995</c:v>
                </c:pt>
                <c:pt idx="166992">
                  <c:v>-36.478499999999997</c:v>
                </c:pt>
                <c:pt idx="166993">
                  <c:v>-36.476499999999987</c:v>
                </c:pt>
                <c:pt idx="166994">
                  <c:v>-36.474499999999978</c:v>
                </c:pt>
                <c:pt idx="166995">
                  <c:v>-36.472499999999968</c:v>
                </c:pt>
                <c:pt idx="166996">
                  <c:v>-36.470499999999959</c:v>
                </c:pt>
                <c:pt idx="166997">
                  <c:v>-36.468499999999949</c:v>
                </c:pt>
                <c:pt idx="166998">
                  <c:v>-36.466499999999996</c:v>
                </c:pt>
                <c:pt idx="166999">
                  <c:v>-36.464499999999987</c:v>
                </c:pt>
                <c:pt idx="167000">
                  <c:v>-36.462499999999977</c:v>
                </c:pt>
                <c:pt idx="167001">
                  <c:v>-36.460499999999968</c:v>
                </c:pt>
                <c:pt idx="167002">
                  <c:v>-36.458499999999958</c:v>
                </c:pt>
                <c:pt idx="167003">
                  <c:v>-36.456500000000005</c:v>
                </c:pt>
                <c:pt idx="167004">
                  <c:v>-36.454499999999996</c:v>
                </c:pt>
                <c:pt idx="167005">
                  <c:v>-36.452499999999986</c:v>
                </c:pt>
                <c:pt idx="167006">
                  <c:v>-36.450499999999977</c:v>
                </c:pt>
                <c:pt idx="167007">
                  <c:v>-36.448499999999967</c:v>
                </c:pt>
                <c:pt idx="167008">
                  <c:v>-36.446499999999958</c:v>
                </c:pt>
                <c:pt idx="167009">
                  <c:v>-36.444500000000005</c:v>
                </c:pt>
                <c:pt idx="167010">
                  <c:v>-36.442499999999995</c:v>
                </c:pt>
                <c:pt idx="167011">
                  <c:v>-36.440499999999986</c:v>
                </c:pt>
                <c:pt idx="167012">
                  <c:v>-36.438499999999976</c:v>
                </c:pt>
                <c:pt idx="167013">
                  <c:v>-36.436499999999967</c:v>
                </c:pt>
                <c:pt idx="167014">
                  <c:v>-36.434499999999957</c:v>
                </c:pt>
                <c:pt idx="167015">
                  <c:v>-36.432500000000005</c:v>
                </c:pt>
                <c:pt idx="167016">
                  <c:v>-36.430499999999995</c:v>
                </c:pt>
                <c:pt idx="167017">
                  <c:v>-36.428499999999985</c:v>
                </c:pt>
                <c:pt idx="167018">
                  <c:v>-36.426499999999976</c:v>
                </c:pt>
                <c:pt idx="167019">
                  <c:v>-36.424499999999966</c:v>
                </c:pt>
                <c:pt idx="167020">
                  <c:v>-36.422499999999957</c:v>
                </c:pt>
                <c:pt idx="167021">
                  <c:v>-36.420500000000004</c:v>
                </c:pt>
                <c:pt idx="167022">
                  <c:v>-36.418499999999995</c:v>
                </c:pt>
                <c:pt idx="167023">
                  <c:v>-36.416499999999985</c:v>
                </c:pt>
                <c:pt idx="167024">
                  <c:v>-36.414499999999975</c:v>
                </c:pt>
                <c:pt idx="167025">
                  <c:v>-36.412499999999966</c:v>
                </c:pt>
                <c:pt idx="167026">
                  <c:v>-36.410499999999956</c:v>
                </c:pt>
                <c:pt idx="167027">
                  <c:v>-36.408500000000004</c:v>
                </c:pt>
                <c:pt idx="167028">
                  <c:v>-36.406499999999994</c:v>
                </c:pt>
                <c:pt idx="167029">
                  <c:v>-36.404499999999985</c:v>
                </c:pt>
                <c:pt idx="167030">
                  <c:v>-36.402499999999975</c:v>
                </c:pt>
                <c:pt idx="167031">
                  <c:v>-36.400499999999965</c:v>
                </c:pt>
                <c:pt idx="167032">
                  <c:v>-36.398499999999956</c:v>
                </c:pt>
                <c:pt idx="167033">
                  <c:v>-36.396500000000003</c:v>
                </c:pt>
                <c:pt idx="167034">
                  <c:v>-36.394499999999994</c:v>
                </c:pt>
                <c:pt idx="167035">
                  <c:v>-36.392499999999984</c:v>
                </c:pt>
                <c:pt idx="167036">
                  <c:v>-36.390499999999975</c:v>
                </c:pt>
                <c:pt idx="167037">
                  <c:v>-36.388499999999965</c:v>
                </c:pt>
                <c:pt idx="167038">
                  <c:v>-36.386499999999955</c:v>
                </c:pt>
                <c:pt idx="167039">
                  <c:v>-36.384500000000003</c:v>
                </c:pt>
                <c:pt idx="167040">
                  <c:v>-36.382499999999993</c:v>
                </c:pt>
                <c:pt idx="167041">
                  <c:v>-36.380499999999984</c:v>
                </c:pt>
                <c:pt idx="167042">
                  <c:v>-36.378499999999974</c:v>
                </c:pt>
                <c:pt idx="167043">
                  <c:v>-36.376499999999965</c:v>
                </c:pt>
                <c:pt idx="167044">
                  <c:v>-36.374499999999955</c:v>
                </c:pt>
                <c:pt idx="167045">
                  <c:v>-36.372500000000002</c:v>
                </c:pt>
                <c:pt idx="167046">
                  <c:v>-36.370499999999993</c:v>
                </c:pt>
                <c:pt idx="167047">
                  <c:v>-36.368499999999983</c:v>
                </c:pt>
                <c:pt idx="167048">
                  <c:v>-36.366499999999974</c:v>
                </c:pt>
                <c:pt idx="167049">
                  <c:v>-36.364499999999964</c:v>
                </c:pt>
                <c:pt idx="167050">
                  <c:v>-36.362499999999955</c:v>
                </c:pt>
                <c:pt idx="167051">
                  <c:v>-36.360500000000002</c:v>
                </c:pt>
                <c:pt idx="167052">
                  <c:v>-36.358499999999992</c:v>
                </c:pt>
                <c:pt idx="167053">
                  <c:v>-36.356499999999983</c:v>
                </c:pt>
                <c:pt idx="167054">
                  <c:v>-36.354499999999973</c:v>
                </c:pt>
                <c:pt idx="167055">
                  <c:v>-36.352499999999964</c:v>
                </c:pt>
                <c:pt idx="167056">
                  <c:v>-36.350499999999954</c:v>
                </c:pt>
                <c:pt idx="167057">
                  <c:v>-36.348500000000001</c:v>
                </c:pt>
                <c:pt idx="167058">
                  <c:v>-36.346499999999992</c:v>
                </c:pt>
                <c:pt idx="167059">
                  <c:v>-36.344499999999982</c:v>
                </c:pt>
                <c:pt idx="167060">
                  <c:v>-36.342499999999973</c:v>
                </c:pt>
                <c:pt idx="167061">
                  <c:v>-36.340499999999963</c:v>
                </c:pt>
                <c:pt idx="167062">
                  <c:v>-36.338499999999954</c:v>
                </c:pt>
                <c:pt idx="167063">
                  <c:v>-36.336500000000001</c:v>
                </c:pt>
                <c:pt idx="167064">
                  <c:v>-36.334499999999991</c:v>
                </c:pt>
                <c:pt idx="167065">
                  <c:v>-36.332499999999982</c:v>
                </c:pt>
                <c:pt idx="167066">
                  <c:v>-36.330499999999972</c:v>
                </c:pt>
                <c:pt idx="167067">
                  <c:v>-36.328499999999963</c:v>
                </c:pt>
                <c:pt idx="167068">
                  <c:v>-36.326499999999953</c:v>
                </c:pt>
                <c:pt idx="167069">
                  <c:v>-36.3245</c:v>
                </c:pt>
                <c:pt idx="167070">
                  <c:v>-36.322499999999991</c:v>
                </c:pt>
                <c:pt idx="167071">
                  <c:v>-36.320499999999981</c:v>
                </c:pt>
                <c:pt idx="167072">
                  <c:v>-36.318499999999972</c:v>
                </c:pt>
                <c:pt idx="167073">
                  <c:v>-36.316499999999962</c:v>
                </c:pt>
                <c:pt idx="167074">
                  <c:v>-36.314499999999953</c:v>
                </c:pt>
                <c:pt idx="167075">
                  <c:v>-36.3125</c:v>
                </c:pt>
                <c:pt idx="167076">
                  <c:v>-36.31049999999999</c:v>
                </c:pt>
                <c:pt idx="167077">
                  <c:v>-36.308499999999981</c:v>
                </c:pt>
                <c:pt idx="167078">
                  <c:v>-36.306499999999971</c:v>
                </c:pt>
                <c:pt idx="167079">
                  <c:v>-36.304499999999962</c:v>
                </c:pt>
                <c:pt idx="167080">
                  <c:v>-36.302499999999952</c:v>
                </c:pt>
                <c:pt idx="167081">
                  <c:v>-36.3005</c:v>
                </c:pt>
                <c:pt idx="167082">
                  <c:v>-36.29849999999999</c:v>
                </c:pt>
                <c:pt idx="167083">
                  <c:v>-36.29649999999998</c:v>
                </c:pt>
                <c:pt idx="167084">
                  <c:v>-36.294499999999971</c:v>
                </c:pt>
                <c:pt idx="167085">
                  <c:v>-36.292499999999961</c:v>
                </c:pt>
                <c:pt idx="167086">
                  <c:v>-36.290499999999952</c:v>
                </c:pt>
                <c:pt idx="167087">
                  <c:v>-36.288499999999999</c:v>
                </c:pt>
                <c:pt idx="167088">
                  <c:v>-36.28649999999999</c:v>
                </c:pt>
                <c:pt idx="167089">
                  <c:v>-36.28449999999998</c:v>
                </c:pt>
                <c:pt idx="167090">
                  <c:v>-36.28249999999997</c:v>
                </c:pt>
                <c:pt idx="167091">
                  <c:v>-36.280499999999961</c:v>
                </c:pt>
                <c:pt idx="167092">
                  <c:v>-36.278499999999951</c:v>
                </c:pt>
                <c:pt idx="167093">
                  <c:v>-36.276499999999999</c:v>
                </c:pt>
                <c:pt idx="167094">
                  <c:v>-36.274499999999989</c:v>
                </c:pt>
                <c:pt idx="167095">
                  <c:v>-36.27249999999998</c:v>
                </c:pt>
                <c:pt idx="167096">
                  <c:v>-36.27049999999997</c:v>
                </c:pt>
                <c:pt idx="167097">
                  <c:v>-36.26849999999996</c:v>
                </c:pt>
                <c:pt idx="167098">
                  <c:v>-36.266499999999951</c:v>
                </c:pt>
                <c:pt idx="167099">
                  <c:v>-36.264499999999998</c:v>
                </c:pt>
                <c:pt idx="167100">
                  <c:v>-36.262499999999989</c:v>
                </c:pt>
                <c:pt idx="167101">
                  <c:v>-36.260499999999979</c:v>
                </c:pt>
                <c:pt idx="167102">
                  <c:v>-36.25849999999997</c:v>
                </c:pt>
                <c:pt idx="167103">
                  <c:v>-36.25649999999996</c:v>
                </c:pt>
                <c:pt idx="167104">
                  <c:v>-36.25449999999995</c:v>
                </c:pt>
                <c:pt idx="167105">
                  <c:v>-36.252499999999998</c:v>
                </c:pt>
                <c:pt idx="167106">
                  <c:v>-36.250499999999988</c:v>
                </c:pt>
                <c:pt idx="167107">
                  <c:v>-36.248499999999979</c:v>
                </c:pt>
                <c:pt idx="167108">
                  <c:v>-36.246499999999969</c:v>
                </c:pt>
                <c:pt idx="167109">
                  <c:v>-36.24449999999996</c:v>
                </c:pt>
                <c:pt idx="167110">
                  <c:v>-36.24249999999995</c:v>
                </c:pt>
                <c:pt idx="167111">
                  <c:v>-36.240499999999997</c:v>
                </c:pt>
                <c:pt idx="167112">
                  <c:v>-36.238499999999988</c:v>
                </c:pt>
                <c:pt idx="167113">
                  <c:v>-36.236499999999978</c:v>
                </c:pt>
                <c:pt idx="167114">
                  <c:v>-36.234499999999969</c:v>
                </c:pt>
                <c:pt idx="167115">
                  <c:v>-36.232499999999959</c:v>
                </c:pt>
                <c:pt idx="167116">
                  <c:v>-36.23049999999995</c:v>
                </c:pt>
                <c:pt idx="167117">
                  <c:v>-36.228499999999997</c:v>
                </c:pt>
                <c:pt idx="167118">
                  <c:v>-36.226499999999987</c:v>
                </c:pt>
                <c:pt idx="167119">
                  <c:v>-36.224499999999978</c:v>
                </c:pt>
                <c:pt idx="167120">
                  <c:v>-36.222499999999968</c:v>
                </c:pt>
                <c:pt idx="167121">
                  <c:v>-36.220499999999959</c:v>
                </c:pt>
                <c:pt idx="167122">
                  <c:v>-36.218499999999949</c:v>
                </c:pt>
                <c:pt idx="167123">
                  <c:v>-36.216499999999996</c:v>
                </c:pt>
                <c:pt idx="167124">
                  <c:v>-36.214499999999987</c:v>
                </c:pt>
                <c:pt idx="167125">
                  <c:v>-36.212499999999977</c:v>
                </c:pt>
                <c:pt idx="167126">
                  <c:v>-36.210499999999968</c:v>
                </c:pt>
                <c:pt idx="167127">
                  <c:v>-36.208499999999958</c:v>
                </c:pt>
                <c:pt idx="167128">
                  <c:v>-36.206500000000005</c:v>
                </c:pt>
                <c:pt idx="167129">
                  <c:v>-36.204499999999996</c:v>
                </c:pt>
                <c:pt idx="167130">
                  <c:v>-36.202499999999986</c:v>
                </c:pt>
                <c:pt idx="167131">
                  <c:v>-36.200499999999977</c:v>
                </c:pt>
                <c:pt idx="167132">
                  <c:v>-36.198499999999967</c:v>
                </c:pt>
                <c:pt idx="167133">
                  <c:v>-36.196499999999958</c:v>
                </c:pt>
                <c:pt idx="167134">
                  <c:v>-36.194500000000005</c:v>
                </c:pt>
                <c:pt idx="167135">
                  <c:v>-36.192499999999995</c:v>
                </c:pt>
                <c:pt idx="167136">
                  <c:v>-36.190499999999986</c:v>
                </c:pt>
                <c:pt idx="167137">
                  <c:v>-36.188499999999976</c:v>
                </c:pt>
                <c:pt idx="167138">
                  <c:v>-36.186499999999967</c:v>
                </c:pt>
                <c:pt idx="167139">
                  <c:v>-36.184499999999957</c:v>
                </c:pt>
                <c:pt idx="167140">
                  <c:v>-36.182500000000005</c:v>
                </c:pt>
                <c:pt idx="167141">
                  <c:v>-36.180499999999995</c:v>
                </c:pt>
                <c:pt idx="167142">
                  <c:v>-36.178499999999985</c:v>
                </c:pt>
                <c:pt idx="167143">
                  <c:v>-36.176499999999976</c:v>
                </c:pt>
                <c:pt idx="167144">
                  <c:v>-36.174499999999966</c:v>
                </c:pt>
                <c:pt idx="167145">
                  <c:v>-36.172499999999957</c:v>
                </c:pt>
                <c:pt idx="167146">
                  <c:v>-36.170500000000004</c:v>
                </c:pt>
                <c:pt idx="167147">
                  <c:v>-36.168499999999995</c:v>
                </c:pt>
                <c:pt idx="167148">
                  <c:v>-36.166499999999985</c:v>
                </c:pt>
                <c:pt idx="167149">
                  <c:v>-36.164499999999975</c:v>
                </c:pt>
                <c:pt idx="167150">
                  <c:v>-36.162499999999966</c:v>
                </c:pt>
                <c:pt idx="167151">
                  <c:v>-36.160499999999956</c:v>
                </c:pt>
                <c:pt idx="167152">
                  <c:v>-36.158500000000004</c:v>
                </c:pt>
                <c:pt idx="167153">
                  <c:v>-36.156499999999994</c:v>
                </c:pt>
                <c:pt idx="167154">
                  <c:v>-36.154499999999985</c:v>
                </c:pt>
                <c:pt idx="167155">
                  <c:v>-36.152499999999975</c:v>
                </c:pt>
                <c:pt idx="167156">
                  <c:v>-36.150499999999965</c:v>
                </c:pt>
                <c:pt idx="167157">
                  <c:v>-36.148499999999956</c:v>
                </c:pt>
                <c:pt idx="167158">
                  <c:v>-36.146500000000003</c:v>
                </c:pt>
                <c:pt idx="167159">
                  <c:v>-36.144499999999994</c:v>
                </c:pt>
                <c:pt idx="167160">
                  <c:v>-36.142499999999984</c:v>
                </c:pt>
                <c:pt idx="167161">
                  <c:v>-36.140499999999975</c:v>
                </c:pt>
                <c:pt idx="167162">
                  <c:v>-36.138499999999965</c:v>
                </c:pt>
                <c:pt idx="167163">
                  <c:v>-36.136499999999955</c:v>
                </c:pt>
                <c:pt idx="167164">
                  <c:v>-36.134500000000003</c:v>
                </c:pt>
                <c:pt idx="167165">
                  <c:v>-36.132499999999993</c:v>
                </c:pt>
                <c:pt idx="167166">
                  <c:v>-36.130499999999984</c:v>
                </c:pt>
                <c:pt idx="167167">
                  <c:v>-36.128499999999974</c:v>
                </c:pt>
                <c:pt idx="167168">
                  <c:v>-36.126499999999965</c:v>
                </c:pt>
                <c:pt idx="167169">
                  <c:v>-36.124499999999955</c:v>
                </c:pt>
                <c:pt idx="167170">
                  <c:v>-36.122500000000002</c:v>
                </c:pt>
                <c:pt idx="167171">
                  <c:v>-36.120499999999993</c:v>
                </c:pt>
                <c:pt idx="167172">
                  <c:v>-36.118499999999983</c:v>
                </c:pt>
                <c:pt idx="167173">
                  <c:v>-36.116499999999974</c:v>
                </c:pt>
                <c:pt idx="167174">
                  <c:v>-36.114499999999964</c:v>
                </c:pt>
                <c:pt idx="167175">
                  <c:v>-36.112499999999955</c:v>
                </c:pt>
                <c:pt idx="167176">
                  <c:v>-36.110500000000002</c:v>
                </c:pt>
                <c:pt idx="167177">
                  <c:v>-36.108499999999992</c:v>
                </c:pt>
                <c:pt idx="167178">
                  <c:v>-36.106499999999983</c:v>
                </c:pt>
                <c:pt idx="167179">
                  <c:v>-36.104499999999973</c:v>
                </c:pt>
                <c:pt idx="167180">
                  <c:v>-36.102499999999964</c:v>
                </c:pt>
                <c:pt idx="167181">
                  <c:v>-36.100499999999954</c:v>
                </c:pt>
                <c:pt idx="167182">
                  <c:v>-36.098500000000001</c:v>
                </c:pt>
                <c:pt idx="167183">
                  <c:v>-36.096499999999992</c:v>
                </c:pt>
                <c:pt idx="167184">
                  <c:v>-36.094499999999982</c:v>
                </c:pt>
                <c:pt idx="167185">
                  <c:v>-36.092499999999973</c:v>
                </c:pt>
                <c:pt idx="167186">
                  <c:v>-36.090499999999963</c:v>
                </c:pt>
                <c:pt idx="167187">
                  <c:v>-36.088499999999954</c:v>
                </c:pt>
                <c:pt idx="167188">
                  <c:v>-36.086500000000001</c:v>
                </c:pt>
                <c:pt idx="167189">
                  <c:v>-36.084499999999991</c:v>
                </c:pt>
                <c:pt idx="167190">
                  <c:v>-36.082499999999982</c:v>
                </c:pt>
                <c:pt idx="167191">
                  <c:v>-36.080499999999972</c:v>
                </c:pt>
                <c:pt idx="167192">
                  <c:v>-36.078499999999963</c:v>
                </c:pt>
                <c:pt idx="167193">
                  <c:v>-36.076499999999953</c:v>
                </c:pt>
                <c:pt idx="167194">
                  <c:v>-36.0745</c:v>
                </c:pt>
                <c:pt idx="167195">
                  <c:v>-36.072499999999991</c:v>
                </c:pt>
                <c:pt idx="167196">
                  <c:v>-36.070499999999981</c:v>
                </c:pt>
                <c:pt idx="167197">
                  <c:v>-36.068499999999972</c:v>
                </c:pt>
                <c:pt idx="167198">
                  <c:v>-36.066499999999962</c:v>
                </c:pt>
                <c:pt idx="167199">
                  <c:v>-36.064499999999953</c:v>
                </c:pt>
                <c:pt idx="167200">
                  <c:v>-36.0625</c:v>
                </c:pt>
                <c:pt idx="167201">
                  <c:v>-36.06049999999999</c:v>
                </c:pt>
                <c:pt idx="167202">
                  <c:v>-36.058499999999981</c:v>
                </c:pt>
                <c:pt idx="167203">
                  <c:v>-36.056499999999971</c:v>
                </c:pt>
                <c:pt idx="167204">
                  <c:v>-36.054499999999962</c:v>
                </c:pt>
                <c:pt idx="167205">
                  <c:v>-36.052499999999952</c:v>
                </c:pt>
                <c:pt idx="167206">
                  <c:v>-36.0505</c:v>
                </c:pt>
                <c:pt idx="167207">
                  <c:v>-36.04849999999999</c:v>
                </c:pt>
                <c:pt idx="167208">
                  <c:v>-36.04649999999998</c:v>
                </c:pt>
                <c:pt idx="167209">
                  <c:v>-36.044499999999971</c:v>
                </c:pt>
                <c:pt idx="167210">
                  <c:v>-36.042499999999961</c:v>
                </c:pt>
                <c:pt idx="167211">
                  <c:v>-36.040499999999952</c:v>
                </c:pt>
                <c:pt idx="167212">
                  <c:v>-36.038499999999999</c:v>
                </c:pt>
                <c:pt idx="167213">
                  <c:v>-36.03649999999999</c:v>
                </c:pt>
                <c:pt idx="167214">
                  <c:v>-36.03449999999998</c:v>
                </c:pt>
                <c:pt idx="167215">
                  <c:v>-36.03249999999997</c:v>
                </c:pt>
                <c:pt idx="167216">
                  <c:v>-36.030499999999961</c:v>
                </c:pt>
                <c:pt idx="167217">
                  <c:v>-36.028499999999951</c:v>
                </c:pt>
                <c:pt idx="167218">
                  <c:v>-36.026499999999999</c:v>
                </c:pt>
                <c:pt idx="167219">
                  <c:v>-36.024499999999989</c:v>
                </c:pt>
                <c:pt idx="167220">
                  <c:v>-36.02249999999998</c:v>
                </c:pt>
                <c:pt idx="167221">
                  <c:v>-36.02049999999997</c:v>
                </c:pt>
                <c:pt idx="167222">
                  <c:v>-36.01849999999996</c:v>
                </c:pt>
                <c:pt idx="167223">
                  <c:v>-36.016499999999951</c:v>
                </c:pt>
                <c:pt idx="167224">
                  <c:v>-36.014499999999998</c:v>
                </c:pt>
                <c:pt idx="167225">
                  <c:v>-36.012499999999989</c:v>
                </c:pt>
                <c:pt idx="167226">
                  <c:v>-36.010499999999979</c:v>
                </c:pt>
                <c:pt idx="167227">
                  <c:v>-36.00849999999997</c:v>
                </c:pt>
                <c:pt idx="167228">
                  <c:v>-36.00649999999996</c:v>
                </c:pt>
                <c:pt idx="167229">
                  <c:v>-36.00449999999995</c:v>
                </c:pt>
                <c:pt idx="167230">
                  <c:v>-36.002499999999998</c:v>
                </c:pt>
                <c:pt idx="167231">
                  <c:v>-36.000499999999988</c:v>
                </c:pt>
                <c:pt idx="167232">
                  <c:v>-35.998499999999979</c:v>
                </c:pt>
                <c:pt idx="167233">
                  <c:v>-35.996499999999969</c:v>
                </c:pt>
                <c:pt idx="167234">
                  <c:v>-35.99449999999996</c:v>
                </c:pt>
                <c:pt idx="167235">
                  <c:v>-35.99249999999995</c:v>
                </c:pt>
                <c:pt idx="167236">
                  <c:v>-35.990499999999997</c:v>
                </c:pt>
                <c:pt idx="167237">
                  <c:v>-35.988499999999988</c:v>
                </c:pt>
                <c:pt idx="167238">
                  <c:v>-35.986499999999978</c:v>
                </c:pt>
                <c:pt idx="167239">
                  <c:v>-35.984499999999969</c:v>
                </c:pt>
                <c:pt idx="167240">
                  <c:v>-35.982499999999959</c:v>
                </c:pt>
                <c:pt idx="167241">
                  <c:v>-35.98049999999995</c:v>
                </c:pt>
                <c:pt idx="167242">
                  <c:v>-35.978499999999997</c:v>
                </c:pt>
                <c:pt idx="167243">
                  <c:v>-35.976499999999987</c:v>
                </c:pt>
                <c:pt idx="167244">
                  <c:v>-35.974499999999978</c:v>
                </c:pt>
                <c:pt idx="167245">
                  <c:v>-35.972499999999968</c:v>
                </c:pt>
                <c:pt idx="167246">
                  <c:v>-35.970499999999959</c:v>
                </c:pt>
                <c:pt idx="167247">
                  <c:v>-35.968499999999949</c:v>
                </c:pt>
                <c:pt idx="167248">
                  <c:v>-35.966499999999996</c:v>
                </c:pt>
                <c:pt idx="167249">
                  <c:v>-35.964499999999987</c:v>
                </c:pt>
                <c:pt idx="167250">
                  <c:v>-35.962499999999977</c:v>
                </c:pt>
                <c:pt idx="167251">
                  <c:v>-35.960499999999968</c:v>
                </c:pt>
                <c:pt idx="167252">
                  <c:v>-35.958499999999958</c:v>
                </c:pt>
                <c:pt idx="167253">
                  <c:v>-35.956500000000005</c:v>
                </c:pt>
                <c:pt idx="167254">
                  <c:v>-35.954499999999996</c:v>
                </c:pt>
                <c:pt idx="167255">
                  <c:v>-35.952499999999986</c:v>
                </c:pt>
                <c:pt idx="167256">
                  <c:v>-35.950499999999977</c:v>
                </c:pt>
                <c:pt idx="167257">
                  <c:v>-35.948499999999967</c:v>
                </c:pt>
                <c:pt idx="167258">
                  <c:v>-35.946499999999958</c:v>
                </c:pt>
                <c:pt idx="167259">
                  <c:v>-35.944500000000005</c:v>
                </c:pt>
                <c:pt idx="167260">
                  <c:v>-35.942499999999995</c:v>
                </c:pt>
                <c:pt idx="167261">
                  <c:v>-35.940499999999986</c:v>
                </c:pt>
                <c:pt idx="167262">
                  <c:v>-35.938499999999976</c:v>
                </c:pt>
                <c:pt idx="167263">
                  <c:v>-35.936499999999967</c:v>
                </c:pt>
                <c:pt idx="167264">
                  <c:v>-35.934499999999957</c:v>
                </c:pt>
                <c:pt idx="167265">
                  <c:v>-35.932500000000005</c:v>
                </c:pt>
                <c:pt idx="167266">
                  <c:v>-35.930499999999995</c:v>
                </c:pt>
                <c:pt idx="167267">
                  <c:v>-35.928499999999985</c:v>
                </c:pt>
                <c:pt idx="167268">
                  <c:v>-35.926499999999976</c:v>
                </c:pt>
                <c:pt idx="167269">
                  <c:v>-35.924499999999966</c:v>
                </c:pt>
                <c:pt idx="167270">
                  <c:v>-35.922499999999957</c:v>
                </c:pt>
                <c:pt idx="167271">
                  <c:v>-35.920500000000004</c:v>
                </c:pt>
                <c:pt idx="167272">
                  <c:v>-35.918499999999995</c:v>
                </c:pt>
                <c:pt idx="167273">
                  <c:v>-35.916499999999985</c:v>
                </c:pt>
                <c:pt idx="167274">
                  <c:v>-35.914499999999975</c:v>
                </c:pt>
                <c:pt idx="167275">
                  <c:v>-35.912499999999966</c:v>
                </c:pt>
                <c:pt idx="167276">
                  <c:v>-35.910499999999956</c:v>
                </c:pt>
                <c:pt idx="167277">
                  <c:v>-35.908500000000004</c:v>
                </c:pt>
                <c:pt idx="167278">
                  <c:v>-35.906499999999994</c:v>
                </c:pt>
                <c:pt idx="167279">
                  <c:v>-35.904499999999985</c:v>
                </c:pt>
                <c:pt idx="167280">
                  <c:v>-35.902499999999975</c:v>
                </c:pt>
                <c:pt idx="167281">
                  <c:v>-35.900499999999965</c:v>
                </c:pt>
                <c:pt idx="167282">
                  <c:v>-35.898499999999956</c:v>
                </c:pt>
                <c:pt idx="167283">
                  <c:v>-35.896500000000003</c:v>
                </c:pt>
                <c:pt idx="167284">
                  <c:v>-35.894499999999994</c:v>
                </c:pt>
                <c:pt idx="167285">
                  <c:v>-35.892499999999984</c:v>
                </c:pt>
                <c:pt idx="167286">
                  <c:v>-35.890499999999975</c:v>
                </c:pt>
                <c:pt idx="167287">
                  <c:v>-35.888499999999965</c:v>
                </c:pt>
                <c:pt idx="167288">
                  <c:v>-35.886499999999955</c:v>
                </c:pt>
                <c:pt idx="167289">
                  <c:v>-35.884500000000003</c:v>
                </c:pt>
                <c:pt idx="167290">
                  <c:v>-35.882499999999993</c:v>
                </c:pt>
                <c:pt idx="167291">
                  <c:v>-35.880499999999984</c:v>
                </c:pt>
                <c:pt idx="167292">
                  <c:v>-35.878499999999974</c:v>
                </c:pt>
                <c:pt idx="167293">
                  <c:v>-35.876499999999965</c:v>
                </c:pt>
                <c:pt idx="167294">
                  <c:v>-35.874499999999955</c:v>
                </c:pt>
                <c:pt idx="167295">
                  <c:v>-35.872500000000002</c:v>
                </c:pt>
                <c:pt idx="167296">
                  <c:v>-35.870499999999993</c:v>
                </c:pt>
                <c:pt idx="167297">
                  <c:v>-35.868499999999983</c:v>
                </c:pt>
                <c:pt idx="167298">
                  <c:v>-35.866499999999974</c:v>
                </c:pt>
                <c:pt idx="167299">
                  <c:v>-35.864499999999964</c:v>
                </c:pt>
                <c:pt idx="167300">
                  <c:v>-35.862499999999955</c:v>
                </c:pt>
                <c:pt idx="167301">
                  <c:v>-35.860500000000002</c:v>
                </c:pt>
                <c:pt idx="167302">
                  <c:v>-35.858499999999992</c:v>
                </c:pt>
                <c:pt idx="167303">
                  <c:v>-35.856499999999983</c:v>
                </c:pt>
                <c:pt idx="167304">
                  <c:v>-35.854499999999973</c:v>
                </c:pt>
                <c:pt idx="167305">
                  <c:v>-35.852499999999964</c:v>
                </c:pt>
                <c:pt idx="167306">
                  <c:v>-35.850499999999954</c:v>
                </c:pt>
                <c:pt idx="167307">
                  <c:v>-35.848500000000001</c:v>
                </c:pt>
                <c:pt idx="167308">
                  <c:v>-35.846499999999992</c:v>
                </c:pt>
                <c:pt idx="167309">
                  <c:v>-35.844499999999982</c:v>
                </c:pt>
                <c:pt idx="167310">
                  <c:v>-35.842499999999973</c:v>
                </c:pt>
                <c:pt idx="167311">
                  <c:v>-35.840499999999963</c:v>
                </c:pt>
                <c:pt idx="167312">
                  <c:v>-35.838499999999954</c:v>
                </c:pt>
                <c:pt idx="167313">
                  <c:v>-35.836500000000001</c:v>
                </c:pt>
                <c:pt idx="167314">
                  <c:v>-35.834499999999991</c:v>
                </c:pt>
                <c:pt idx="167315">
                  <c:v>-35.832499999999982</c:v>
                </c:pt>
                <c:pt idx="167316">
                  <c:v>-35.830499999999972</c:v>
                </c:pt>
                <c:pt idx="167317">
                  <c:v>-35.828499999999963</c:v>
                </c:pt>
                <c:pt idx="167318">
                  <c:v>-35.826499999999953</c:v>
                </c:pt>
                <c:pt idx="167319">
                  <c:v>-35.8245</c:v>
                </c:pt>
                <c:pt idx="167320">
                  <c:v>-35.822499999999991</c:v>
                </c:pt>
                <c:pt idx="167321">
                  <c:v>-35.820499999999981</c:v>
                </c:pt>
                <c:pt idx="167322">
                  <c:v>-35.818499999999972</c:v>
                </c:pt>
                <c:pt idx="167323">
                  <c:v>-35.816499999999962</c:v>
                </c:pt>
                <c:pt idx="167324">
                  <c:v>-35.814499999999953</c:v>
                </c:pt>
                <c:pt idx="167325">
                  <c:v>-35.8125</c:v>
                </c:pt>
                <c:pt idx="167326">
                  <c:v>-35.81049999999999</c:v>
                </c:pt>
                <c:pt idx="167327">
                  <c:v>-35.808499999999981</c:v>
                </c:pt>
                <c:pt idx="167328">
                  <c:v>-35.806499999999971</c:v>
                </c:pt>
                <c:pt idx="167329">
                  <c:v>-35.804499999999962</c:v>
                </c:pt>
                <c:pt idx="167330">
                  <c:v>-35.802499999999952</c:v>
                </c:pt>
                <c:pt idx="167331">
                  <c:v>-35.8005</c:v>
                </c:pt>
                <c:pt idx="167332">
                  <c:v>-35.79849999999999</c:v>
                </c:pt>
                <c:pt idx="167333">
                  <c:v>-35.79649999999998</c:v>
                </c:pt>
                <c:pt idx="167334">
                  <c:v>-35.794499999999971</c:v>
                </c:pt>
                <c:pt idx="167335">
                  <c:v>-35.792499999999961</c:v>
                </c:pt>
                <c:pt idx="167336">
                  <c:v>-35.790499999999952</c:v>
                </c:pt>
                <c:pt idx="167337">
                  <c:v>-35.788499999999999</c:v>
                </c:pt>
                <c:pt idx="167338">
                  <c:v>-35.78649999999999</c:v>
                </c:pt>
                <c:pt idx="167339">
                  <c:v>-35.78449999999998</c:v>
                </c:pt>
                <c:pt idx="167340">
                  <c:v>-35.78249999999997</c:v>
                </c:pt>
                <c:pt idx="167341">
                  <c:v>-35.780499999999961</c:v>
                </c:pt>
                <c:pt idx="167342">
                  <c:v>-35.778499999999951</c:v>
                </c:pt>
                <c:pt idx="167343">
                  <c:v>-35.776499999999999</c:v>
                </c:pt>
                <c:pt idx="167344">
                  <c:v>-35.774499999999989</c:v>
                </c:pt>
                <c:pt idx="167345">
                  <c:v>-35.77249999999998</c:v>
                </c:pt>
                <c:pt idx="167346">
                  <c:v>-35.77049999999997</c:v>
                </c:pt>
                <c:pt idx="167347">
                  <c:v>-35.76849999999996</c:v>
                </c:pt>
                <c:pt idx="167348">
                  <c:v>-35.766499999999951</c:v>
                </c:pt>
                <c:pt idx="167349">
                  <c:v>-35.764499999999998</c:v>
                </c:pt>
                <c:pt idx="167350">
                  <c:v>-35.762499999999989</c:v>
                </c:pt>
                <c:pt idx="167351">
                  <c:v>-35.760499999999979</c:v>
                </c:pt>
                <c:pt idx="167352">
                  <c:v>-35.75849999999997</c:v>
                </c:pt>
                <c:pt idx="167353">
                  <c:v>-35.75649999999996</c:v>
                </c:pt>
                <c:pt idx="167354">
                  <c:v>-35.75449999999995</c:v>
                </c:pt>
                <c:pt idx="167355">
                  <c:v>-35.752499999999998</c:v>
                </c:pt>
                <c:pt idx="167356">
                  <c:v>-35.750499999999988</c:v>
                </c:pt>
                <c:pt idx="167357">
                  <c:v>-35.748499999999979</c:v>
                </c:pt>
                <c:pt idx="167358">
                  <c:v>-35.746499999999969</c:v>
                </c:pt>
                <c:pt idx="167359">
                  <c:v>-35.74449999999996</c:v>
                </c:pt>
                <c:pt idx="167360">
                  <c:v>-35.74249999999995</c:v>
                </c:pt>
                <c:pt idx="167361">
                  <c:v>-35.740499999999997</c:v>
                </c:pt>
                <c:pt idx="167362">
                  <c:v>-35.738499999999988</c:v>
                </c:pt>
                <c:pt idx="167363">
                  <c:v>-35.736499999999978</c:v>
                </c:pt>
                <c:pt idx="167364">
                  <c:v>-35.734499999999969</c:v>
                </c:pt>
                <c:pt idx="167365">
                  <c:v>-35.732499999999959</c:v>
                </c:pt>
                <c:pt idx="167366">
                  <c:v>-35.73049999999995</c:v>
                </c:pt>
                <c:pt idx="167367">
                  <c:v>-35.728499999999997</c:v>
                </c:pt>
                <c:pt idx="167368">
                  <c:v>-35.726499999999987</c:v>
                </c:pt>
                <c:pt idx="167369">
                  <c:v>-35.724499999999978</c:v>
                </c:pt>
                <c:pt idx="167370">
                  <c:v>-35.722499999999968</c:v>
                </c:pt>
                <c:pt idx="167371">
                  <c:v>-35.720499999999959</c:v>
                </c:pt>
                <c:pt idx="167372">
                  <c:v>-35.718499999999949</c:v>
                </c:pt>
                <c:pt idx="167373">
                  <c:v>-35.716499999999996</c:v>
                </c:pt>
                <c:pt idx="167374">
                  <c:v>-35.714499999999987</c:v>
                </c:pt>
                <c:pt idx="167375">
                  <c:v>-35.712499999999977</c:v>
                </c:pt>
                <c:pt idx="167376">
                  <c:v>-35.710499999999968</c:v>
                </c:pt>
                <c:pt idx="167377">
                  <c:v>-35.708499999999958</c:v>
                </c:pt>
                <c:pt idx="167378">
                  <c:v>-35.706500000000005</c:v>
                </c:pt>
                <c:pt idx="167379">
                  <c:v>-35.704499999999996</c:v>
                </c:pt>
                <c:pt idx="167380">
                  <c:v>-35.702499999999986</c:v>
                </c:pt>
                <c:pt idx="167381">
                  <c:v>-35.700499999999977</c:v>
                </c:pt>
                <c:pt idx="167382">
                  <c:v>-35.698499999999967</c:v>
                </c:pt>
                <c:pt idx="167383">
                  <c:v>-35.696499999999958</c:v>
                </c:pt>
                <c:pt idx="167384">
                  <c:v>-35.694500000000005</c:v>
                </c:pt>
                <c:pt idx="167385">
                  <c:v>-35.692499999999995</c:v>
                </c:pt>
                <c:pt idx="167386">
                  <c:v>-35.690499999999986</c:v>
                </c:pt>
                <c:pt idx="167387">
                  <c:v>-35.688499999999976</c:v>
                </c:pt>
                <c:pt idx="167388">
                  <c:v>-35.686499999999967</c:v>
                </c:pt>
                <c:pt idx="167389">
                  <c:v>-35.684499999999957</c:v>
                </c:pt>
                <c:pt idx="167390">
                  <c:v>-35.682500000000005</c:v>
                </c:pt>
                <c:pt idx="167391">
                  <c:v>-35.680499999999995</c:v>
                </c:pt>
                <c:pt idx="167392">
                  <c:v>-35.678499999999985</c:v>
                </c:pt>
                <c:pt idx="167393">
                  <c:v>-35.676499999999976</c:v>
                </c:pt>
                <c:pt idx="167394">
                  <c:v>-35.674499999999966</c:v>
                </c:pt>
                <c:pt idx="167395">
                  <c:v>-35.672499999999957</c:v>
                </c:pt>
                <c:pt idx="167396">
                  <c:v>-35.670500000000004</c:v>
                </c:pt>
                <c:pt idx="167397">
                  <c:v>-35.668499999999995</c:v>
                </c:pt>
                <c:pt idx="167398">
                  <c:v>-35.666499999999985</c:v>
                </c:pt>
                <c:pt idx="167399">
                  <c:v>-35.664499999999975</c:v>
                </c:pt>
                <c:pt idx="167400">
                  <c:v>-35.662499999999966</c:v>
                </c:pt>
                <c:pt idx="167401">
                  <c:v>-35.660499999999956</c:v>
                </c:pt>
                <c:pt idx="167402">
                  <c:v>-35.658500000000004</c:v>
                </c:pt>
                <c:pt idx="167403">
                  <c:v>-35.656499999999994</c:v>
                </c:pt>
                <c:pt idx="167404">
                  <c:v>-35.654499999999985</c:v>
                </c:pt>
                <c:pt idx="167405">
                  <c:v>-35.652499999999975</c:v>
                </c:pt>
                <c:pt idx="167406">
                  <c:v>-35.650499999999965</c:v>
                </c:pt>
                <c:pt idx="167407">
                  <c:v>-35.648499999999956</c:v>
                </c:pt>
                <c:pt idx="167408">
                  <c:v>-35.646500000000003</c:v>
                </c:pt>
                <c:pt idx="167409">
                  <c:v>-35.644499999999994</c:v>
                </c:pt>
                <c:pt idx="167410">
                  <c:v>-35.642499999999984</c:v>
                </c:pt>
                <c:pt idx="167411">
                  <c:v>-35.640499999999975</c:v>
                </c:pt>
                <c:pt idx="167412">
                  <c:v>-35.638499999999965</c:v>
                </c:pt>
                <c:pt idx="167413">
                  <c:v>-35.636499999999955</c:v>
                </c:pt>
                <c:pt idx="167414">
                  <c:v>-35.634500000000003</c:v>
                </c:pt>
                <c:pt idx="167415">
                  <c:v>-35.632499999999993</c:v>
                </c:pt>
                <c:pt idx="167416">
                  <c:v>-35.630499999999984</c:v>
                </c:pt>
                <c:pt idx="167417">
                  <c:v>-35.628499999999974</c:v>
                </c:pt>
                <c:pt idx="167418">
                  <c:v>-35.626499999999965</c:v>
                </c:pt>
                <c:pt idx="167419">
                  <c:v>-35.624499999999955</c:v>
                </c:pt>
                <c:pt idx="167420">
                  <c:v>-35.622500000000002</c:v>
                </c:pt>
                <c:pt idx="167421">
                  <c:v>-35.620499999999993</c:v>
                </c:pt>
                <c:pt idx="167422">
                  <c:v>-35.618499999999983</c:v>
                </c:pt>
                <c:pt idx="167423">
                  <c:v>-35.616499999999974</c:v>
                </c:pt>
                <c:pt idx="167424">
                  <c:v>-35.614499999999964</c:v>
                </c:pt>
                <c:pt idx="167425">
                  <c:v>-35.612499999999955</c:v>
                </c:pt>
                <c:pt idx="167426">
                  <c:v>-35.610500000000002</c:v>
                </c:pt>
                <c:pt idx="167427">
                  <c:v>-35.608499999999992</c:v>
                </c:pt>
                <c:pt idx="167428">
                  <c:v>-35.606499999999983</c:v>
                </c:pt>
                <c:pt idx="167429">
                  <c:v>-35.604499999999973</c:v>
                </c:pt>
                <c:pt idx="167430">
                  <c:v>-35.602499999999964</c:v>
                </c:pt>
                <c:pt idx="167431">
                  <c:v>-35.600499999999954</c:v>
                </c:pt>
                <c:pt idx="167432">
                  <c:v>-35.598500000000001</c:v>
                </c:pt>
                <c:pt idx="167433">
                  <c:v>-35.596499999999992</c:v>
                </c:pt>
                <c:pt idx="167434">
                  <c:v>-35.594499999999982</c:v>
                </c:pt>
                <c:pt idx="167435">
                  <c:v>-35.592499999999973</c:v>
                </c:pt>
                <c:pt idx="167436">
                  <c:v>-35.590499999999963</c:v>
                </c:pt>
                <c:pt idx="167437">
                  <c:v>-35.588499999999954</c:v>
                </c:pt>
                <c:pt idx="167438">
                  <c:v>-35.586500000000001</c:v>
                </c:pt>
                <c:pt idx="167439">
                  <c:v>-35.584499999999991</c:v>
                </c:pt>
                <c:pt idx="167440">
                  <c:v>-35.582499999999982</c:v>
                </c:pt>
                <c:pt idx="167441">
                  <c:v>-35.580499999999972</c:v>
                </c:pt>
                <c:pt idx="167442">
                  <c:v>-35.578499999999963</c:v>
                </c:pt>
                <c:pt idx="167443">
                  <c:v>-35.576499999999953</c:v>
                </c:pt>
                <c:pt idx="167444">
                  <c:v>-35.5745</c:v>
                </c:pt>
                <c:pt idx="167445">
                  <c:v>-35.572499999999991</c:v>
                </c:pt>
                <c:pt idx="167446">
                  <c:v>-35.570499999999981</c:v>
                </c:pt>
                <c:pt idx="167447">
                  <c:v>-35.568499999999972</c:v>
                </c:pt>
                <c:pt idx="167448">
                  <c:v>-35.566499999999962</c:v>
                </c:pt>
                <c:pt idx="167449">
                  <c:v>-35.564499999999953</c:v>
                </c:pt>
                <c:pt idx="167450">
                  <c:v>-35.5625</c:v>
                </c:pt>
                <c:pt idx="167451">
                  <c:v>-35.56049999999999</c:v>
                </c:pt>
                <c:pt idx="167452">
                  <c:v>-35.558499999999981</c:v>
                </c:pt>
                <c:pt idx="167453">
                  <c:v>-35.556499999999971</c:v>
                </c:pt>
                <c:pt idx="167454">
                  <c:v>-35.554499999999962</c:v>
                </c:pt>
                <c:pt idx="167455">
                  <c:v>-35.552499999999952</c:v>
                </c:pt>
                <c:pt idx="167456">
                  <c:v>-35.5505</c:v>
                </c:pt>
                <c:pt idx="167457">
                  <c:v>-35.54849999999999</c:v>
                </c:pt>
                <c:pt idx="167458">
                  <c:v>-35.54649999999998</c:v>
                </c:pt>
                <c:pt idx="167459">
                  <c:v>-35.544499999999971</c:v>
                </c:pt>
                <c:pt idx="167460">
                  <c:v>-35.542499999999961</c:v>
                </c:pt>
                <c:pt idx="167461">
                  <c:v>-35.540499999999952</c:v>
                </c:pt>
                <c:pt idx="167462">
                  <c:v>-35.538499999999999</c:v>
                </c:pt>
                <c:pt idx="167463">
                  <c:v>-35.53649999999999</c:v>
                </c:pt>
                <c:pt idx="167464">
                  <c:v>-35.53449999999998</c:v>
                </c:pt>
                <c:pt idx="167465">
                  <c:v>-35.53249999999997</c:v>
                </c:pt>
                <c:pt idx="167466">
                  <c:v>-35.530499999999961</c:v>
                </c:pt>
                <c:pt idx="167467">
                  <c:v>-35.528499999999951</c:v>
                </c:pt>
                <c:pt idx="167468">
                  <c:v>-35.526499999999999</c:v>
                </c:pt>
                <c:pt idx="167469">
                  <c:v>-35.524499999999989</c:v>
                </c:pt>
                <c:pt idx="167470">
                  <c:v>-35.52249999999998</c:v>
                </c:pt>
                <c:pt idx="167471">
                  <c:v>-35.52049999999997</c:v>
                </c:pt>
                <c:pt idx="167472">
                  <c:v>-35.51849999999996</c:v>
                </c:pt>
                <c:pt idx="167473">
                  <c:v>-35.516499999999951</c:v>
                </c:pt>
                <c:pt idx="167474">
                  <c:v>-35.514499999999998</c:v>
                </c:pt>
                <c:pt idx="167475">
                  <c:v>-35.512499999999989</c:v>
                </c:pt>
                <c:pt idx="167476">
                  <c:v>-35.510499999999979</c:v>
                </c:pt>
                <c:pt idx="167477">
                  <c:v>-35.50849999999997</c:v>
                </c:pt>
                <c:pt idx="167478">
                  <c:v>-35.50649999999996</c:v>
                </c:pt>
                <c:pt idx="167479">
                  <c:v>-35.50449999999995</c:v>
                </c:pt>
                <c:pt idx="167480">
                  <c:v>-35.502499999999998</c:v>
                </c:pt>
                <c:pt idx="167481">
                  <c:v>-35.500499999999988</c:v>
                </c:pt>
                <c:pt idx="167482">
                  <c:v>-35.498499999999979</c:v>
                </c:pt>
                <c:pt idx="167483">
                  <c:v>-35.496499999999969</c:v>
                </c:pt>
                <c:pt idx="167484">
                  <c:v>-35.49449999999996</c:v>
                </c:pt>
                <c:pt idx="167485">
                  <c:v>-35.49249999999995</c:v>
                </c:pt>
                <c:pt idx="167486">
                  <c:v>-35.490499999999997</c:v>
                </c:pt>
                <c:pt idx="167487">
                  <c:v>-35.488499999999988</c:v>
                </c:pt>
                <c:pt idx="167488">
                  <c:v>-35.486499999999978</c:v>
                </c:pt>
                <c:pt idx="167489">
                  <c:v>-35.484499999999969</c:v>
                </c:pt>
                <c:pt idx="167490">
                  <c:v>-35.482499999999959</c:v>
                </c:pt>
                <c:pt idx="167491">
                  <c:v>-35.48049999999995</c:v>
                </c:pt>
                <c:pt idx="167492">
                  <c:v>-35.478499999999997</c:v>
                </c:pt>
                <c:pt idx="167493">
                  <c:v>-35.476499999999987</c:v>
                </c:pt>
                <c:pt idx="167494">
                  <c:v>-35.474499999999978</c:v>
                </c:pt>
                <c:pt idx="167495">
                  <c:v>-35.472499999999968</c:v>
                </c:pt>
                <c:pt idx="167496">
                  <c:v>-35.470499999999959</c:v>
                </c:pt>
                <c:pt idx="167497">
                  <c:v>-35.468499999999949</c:v>
                </c:pt>
                <c:pt idx="167498">
                  <c:v>-35.466499999999996</c:v>
                </c:pt>
                <c:pt idx="167499">
                  <c:v>-35.464499999999987</c:v>
                </c:pt>
                <c:pt idx="167500">
                  <c:v>-35.462499999999977</c:v>
                </c:pt>
                <c:pt idx="167501">
                  <c:v>-35.460499999999968</c:v>
                </c:pt>
                <c:pt idx="167502">
                  <c:v>-35.458499999999958</c:v>
                </c:pt>
                <c:pt idx="167503">
                  <c:v>-35.456500000000005</c:v>
                </c:pt>
                <c:pt idx="167504">
                  <c:v>-35.454499999999996</c:v>
                </c:pt>
                <c:pt idx="167505">
                  <c:v>-35.452499999999986</c:v>
                </c:pt>
                <c:pt idx="167506">
                  <c:v>-35.450499999999977</c:v>
                </c:pt>
                <c:pt idx="167507">
                  <c:v>-35.448499999999967</c:v>
                </c:pt>
                <c:pt idx="167508">
                  <c:v>-35.446499999999958</c:v>
                </c:pt>
                <c:pt idx="167509">
                  <c:v>-35.444500000000005</c:v>
                </c:pt>
                <c:pt idx="167510">
                  <c:v>-35.442499999999995</c:v>
                </c:pt>
                <c:pt idx="167511">
                  <c:v>-35.440499999999986</c:v>
                </c:pt>
                <c:pt idx="167512">
                  <c:v>-35.438499999999976</c:v>
                </c:pt>
                <c:pt idx="167513">
                  <c:v>-35.436499999999967</c:v>
                </c:pt>
                <c:pt idx="167514">
                  <c:v>-35.434499999999957</c:v>
                </c:pt>
                <c:pt idx="167515">
                  <c:v>-35.432500000000005</c:v>
                </c:pt>
                <c:pt idx="167516">
                  <c:v>-35.430499999999995</c:v>
                </c:pt>
                <c:pt idx="167517">
                  <c:v>-35.428499999999985</c:v>
                </c:pt>
                <c:pt idx="167518">
                  <c:v>-35.426499999999976</c:v>
                </c:pt>
                <c:pt idx="167519">
                  <c:v>-35.424499999999966</c:v>
                </c:pt>
                <c:pt idx="167520">
                  <c:v>-35.422499999999957</c:v>
                </c:pt>
                <c:pt idx="167521">
                  <c:v>-35.420500000000004</c:v>
                </c:pt>
                <c:pt idx="167522">
                  <c:v>-35.418499999999995</c:v>
                </c:pt>
                <c:pt idx="167523">
                  <c:v>-35.416499999999985</c:v>
                </c:pt>
                <c:pt idx="167524">
                  <c:v>-35.414499999999975</c:v>
                </c:pt>
                <c:pt idx="167525">
                  <c:v>-35.412499999999966</c:v>
                </c:pt>
                <c:pt idx="167526">
                  <c:v>-35.410499999999956</c:v>
                </c:pt>
                <c:pt idx="167527">
                  <c:v>-35.408500000000004</c:v>
                </c:pt>
                <c:pt idx="167528">
                  <c:v>-35.406499999999994</c:v>
                </c:pt>
                <c:pt idx="167529">
                  <c:v>-35.404499999999985</c:v>
                </c:pt>
                <c:pt idx="167530">
                  <c:v>-35.402499999999975</c:v>
                </c:pt>
                <c:pt idx="167531">
                  <c:v>-35.400499999999965</c:v>
                </c:pt>
                <c:pt idx="167532">
                  <c:v>-35.398499999999956</c:v>
                </c:pt>
                <c:pt idx="167533">
                  <c:v>-35.396500000000003</c:v>
                </c:pt>
                <c:pt idx="167534">
                  <c:v>-35.394499999999994</c:v>
                </c:pt>
                <c:pt idx="167535">
                  <c:v>-35.392499999999984</c:v>
                </c:pt>
                <c:pt idx="167536">
                  <c:v>-35.390499999999975</c:v>
                </c:pt>
                <c:pt idx="167537">
                  <c:v>-35.388499999999965</c:v>
                </c:pt>
                <c:pt idx="167538">
                  <c:v>-35.386499999999955</c:v>
                </c:pt>
                <c:pt idx="167539">
                  <c:v>-35.384500000000003</c:v>
                </c:pt>
                <c:pt idx="167540">
                  <c:v>-35.382499999999993</c:v>
                </c:pt>
                <c:pt idx="167541">
                  <c:v>-35.380499999999984</c:v>
                </c:pt>
                <c:pt idx="167542">
                  <c:v>-35.378499999999974</c:v>
                </c:pt>
                <c:pt idx="167543">
                  <c:v>-35.376499999999965</c:v>
                </c:pt>
                <c:pt idx="167544">
                  <c:v>-35.374499999999955</c:v>
                </c:pt>
                <c:pt idx="167545">
                  <c:v>-35.372500000000002</c:v>
                </c:pt>
                <c:pt idx="167546">
                  <c:v>-35.370499999999993</c:v>
                </c:pt>
                <c:pt idx="167547">
                  <c:v>-35.368499999999983</c:v>
                </c:pt>
                <c:pt idx="167548">
                  <c:v>-35.366499999999974</c:v>
                </c:pt>
                <c:pt idx="167549">
                  <c:v>-35.364499999999964</c:v>
                </c:pt>
                <c:pt idx="167550">
                  <c:v>-35.362499999999955</c:v>
                </c:pt>
                <c:pt idx="167551">
                  <c:v>-35.360500000000002</c:v>
                </c:pt>
                <c:pt idx="167552">
                  <c:v>-35.358499999999992</c:v>
                </c:pt>
                <c:pt idx="167553">
                  <c:v>-35.356499999999983</c:v>
                </c:pt>
                <c:pt idx="167554">
                  <c:v>-35.354499999999973</c:v>
                </c:pt>
                <c:pt idx="167555">
                  <c:v>-35.352499999999964</c:v>
                </c:pt>
                <c:pt idx="167556">
                  <c:v>-35.350499999999954</c:v>
                </c:pt>
                <c:pt idx="167557">
                  <c:v>-35.348500000000001</c:v>
                </c:pt>
                <c:pt idx="167558">
                  <c:v>-35.346499999999992</c:v>
                </c:pt>
                <c:pt idx="167559">
                  <c:v>-35.344499999999982</c:v>
                </c:pt>
                <c:pt idx="167560">
                  <c:v>-35.342499999999973</c:v>
                </c:pt>
                <c:pt idx="167561">
                  <c:v>-35.340499999999963</c:v>
                </c:pt>
                <c:pt idx="167562">
                  <c:v>-35.338499999999954</c:v>
                </c:pt>
                <c:pt idx="167563">
                  <c:v>-35.336500000000001</c:v>
                </c:pt>
                <c:pt idx="167564">
                  <c:v>-35.334499999999991</c:v>
                </c:pt>
                <c:pt idx="167565">
                  <c:v>-35.332499999999982</c:v>
                </c:pt>
                <c:pt idx="167566">
                  <c:v>-35.330499999999972</c:v>
                </c:pt>
                <c:pt idx="167567">
                  <c:v>-35.328499999999963</c:v>
                </c:pt>
                <c:pt idx="167568">
                  <c:v>-35.326499999999953</c:v>
                </c:pt>
                <c:pt idx="167569">
                  <c:v>-35.3245</c:v>
                </c:pt>
                <c:pt idx="167570">
                  <c:v>-35.322499999999991</c:v>
                </c:pt>
                <c:pt idx="167571">
                  <c:v>-35.320499999999981</c:v>
                </c:pt>
                <c:pt idx="167572">
                  <c:v>-35.318499999999972</c:v>
                </c:pt>
                <c:pt idx="167573">
                  <c:v>-35.316499999999962</c:v>
                </c:pt>
                <c:pt idx="167574">
                  <c:v>-35.314499999999953</c:v>
                </c:pt>
                <c:pt idx="167575">
                  <c:v>-35.3125</c:v>
                </c:pt>
                <c:pt idx="167576">
                  <c:v>-35.31049999999999</c:v>
                </c:pt>
                <c:pt idx="167577">
                  <c:v>-35.308499999999981</c:v>
                </c:pt>
                <c:pt idx="167578">
                  <c:v>-35.306499999999971</c:v>
                </c:pt>
                <c:pt idx="167579">
                  <c:v>-35.304499999999962</c:v>
                </c:pt>
                <c:pt idx="167580">
                  <c:v>-35.302499999999952</c:v>
                </c:pt>
                <c:pt idx="167581">
                  <c:v>-35.3005</c:v>
                </c:pt>
                <c:pt idx="167582">
                  <c:v>-35.29849999999999</c:v>
                </c:pt>
                <c:pt idx="167583">
                  <c:v>-35.29649999999998</c:v>
                </c:pt>
                <c:pt idx="167584">
                  <c:v>-35.294499999999971</c:v>
                </c:pt>
                <c:pt idx="167585">
                  <c:v>-35.292499999999961</c:v>
                </c:pt>
                <c:pt idx="167586">
                  <c:v>-35.290499999999952</c:v>
                </c:pt>
                <c:pt idx="167587">
                  <c:v>-35.288499999999999</c:v>
                </c:pt>
                <c:pt idx="167588">
                  <c:v>-35.28649999999999</c:v>
                </c:pt>
                <c:pt idx="167589">
                  <c:v>-35.28449999999998</c:v>
                </c:pt>
                <c:pt idx="167590">
                  <c:v>-35.28249999999997</c:v>
                </c:pt>
                <c:pt idx="167591">
                  <c:v>-35.280499999999961</c:v>
                </c:pt>
                <c:pt idx="167592">
                  <c:v>-35.278499999999951</c:v>
                </c:pt>
                <c:pt idx="167593">
                  <c:v>-35.276499999999999</c:v>
                </c:pt>
                <c:pt idx="167594">
                  <c:v>-35.274499999999989</c:v>
                </c:pt>
                <c:pt idx="167595">
                  <c:v>-35.27249999999998</c:v>
                </c:pt>
                <c:pt idx="167596">
                  <c:v>-35.27049999999997</c:v>
                </c:pt>
                <c:pt idx="167597">
                  <c:v>-35.26849999999996</c:v>
                </c:pt>
                <c:pt idx="167598">
                  <c:v>-35.266499999999951</c:v>
                </c:pt>
                <c:pt idx="167599">
                  <c:v>-35.264499999999998</c:v>
                </c:pt>
                <c:pt idx="167600">
                  <c:v>-35.262499999999989</c:v>
                </c:pt>
                <c:pt idx="167601">
                  <c:v>-35.260499999999979</c:v>
                </c:pt>
                <c:pt idx="167602">
                  <c:v>-35.25849999999997</c:v>
                </c:pt>
                <c:pt idx="167603">
                  <c:v>-35.25649999999996</c:v>
                </c:pt>
                <c:pt idx="167604">
                  <c:v>-35.25449999999995</c:v>
                </c:pt>
                <c:pt idx="167605">
                  <c:v>-35.252499999999998</c:v>
                </c:pt>
                <c:pt idx="167606">
                  <c:v>-35.250499999999988</c:v>
                </c:pt>
                <c:pt idx="167607">
                  <c:v>-35.248499999999979</c:v>
                </c:pt>
                <c:pt idx="167608">
                  <c:v>-35.246499999999969</c:v>
                </c:pt>
                <c:pt idx="167609">
                  <c:v>-35.24449999999996</c:v>
                </c:pt>
                <c:pt idx="167610">
                  <c:v>-35.24249999999995</c:v>
                </c:pt>
                <c:pt idx="167611">
                  <c:v>-35.240499999999997</c:v>
                </c:pt>
                <c:pt idx="167612">
                  <c:v>-35.238499999999988</c:v>
                </c:pt>
                <c:pt idx="167613">
                  <c:v>-35.236499999999978</c:v>
                </c:pt>
                <c:pt idx="167614">
                  <c:v>-35.234499999999969</c:v>
                </c:pt>
                <c:pt idx="167615">
                  <c:v>-35.232499999999959</c:v>
                </c:pt>
                <c:pt idx="167616">
                  <c:v>-35.23049999999995</c:v>
                </c:pt>
                <c:pt idx="167617">
                  <c:v>-35.228499999999997</c:v>
                </c:pt>
                <c:pt idx="167618">
                  <c:v>-35.226499999999987</c:v>
                </c:pt>
                <c:pt idx="167619">
                  <c:v>-35.224499999999978</c:v>
                </c:pt>
                <c:pt idx="167620">
                  <c:v>-35.222499999999968</c:v>
                </c:pt>
                <c:pt idx="167621">
                  <c:v>-35.220499999999959</c:v>
                </c:pt>
                <c:pt idx="167622">
                  <c:v>-35.218499999999949</c:v>
                </c:pt>
                <c:pt idx="167623">
                  <c:v>-35.216499999999996</c:v>
                </c:pt>
                <c:pt idx="167624">
                  <c:v>-35.214499999999987</c:v>
                </c:pt>
                <c:pt idx="167625">
                  <c:v>-35.212499999999977</c:v>
                </c:pt>
                <c:pt idx="167626">
                  <c:v>-35.210499999999968</c:v>
                </c:pt>
                <c:pt idx="167627">
                  <c:v>-35.208499999999958</c:v>
                </c:pt>
                <c:pt idx="167628">
                  <c:v>-35.206500000000005</c:v>
                </c:pt>
                <c:pt idx="167629">
                  <c:v>-35.204499999999996</c:v>
                </c:pt>
                <c:pt idx="167630">
                  <c:v>-35.202499999999986</c:v>
                </c:pt>
                <c:pt idx="167631">
                  <c:v>-35.200499999999977</c:v>
                </c:pt>
                <c:pt idx="167632">
                  <c:v>-35.198499999999967</c:v>
                </c:pt>
                <c:pt idx="167633">
                  <c:v>-35.196499999999958</c:v>
                </c:pt>
                <c:pt idx="167634">
                  <c:v>-35.194500000000005</c:v>
                </c:pt>
                <c:pt idx="167635">
                  <c:v>-35.192499999999995</c:v>
                </c:pt>
                <c:pt idx="167636">
                  <c:v>-35.190499999999986</c:v>
                </c:pt>
                <c:pt idx="167637">
                  <c:v>-35.188499999999976</c:v>
                </c:pt>
                <c:pt idx="167638">
                  <c:v>-35.186499999999967</c:v>
                </c:pt>
                <c:pt idx="167639">
                  <c:v>-35.184499999999957</c:v>
                </c:pt>
                <c:pt idx="167640">
                  <c:v>-35.182500000000005</c:v>
                </c:pt>
                <c:pt idx="167641">
                  <c:v>-35.180499999999995</c:v>
                </c:pt>
                <c:pt idx="167642">
                  <c:v>-35.178499999999985</c:v>
                </c:pt>
                <c:pt idx="167643">
                  <c:v>-35.176499999999976</c:v>
                </c:pt>
                <c:pt idx="167644">
                  <c:v>-35.174499999999966</c:v>
                </c:pt>
                <c:pt idx="167645">
                  <c:v>-35.172499999999957</c:v>
                </c:pt>
                <c:pt idx="167646">
                  <c:v>-35.170500000000004</c:v>
                </c:pt>
                <c:pt idx="167647">
                  <c:v>-35.168499999999995</c:v>
                </c:pt>
                <c:pt idx="167648">
                  <c:v>-35.166499999999985</c:v>
                </c:pt>
                <c:pt idx="167649">
                  <c:v>-35.164499999999975</c:v>
                </c:pt>
                <c:pt idx="167650">
                  <c:v>-35.162499999999966</c:v>
                </c:pt>
                <c:pt idx="167651">
                  <c:v>-35.160499999999956</c:v>
                </c:pt>
                <c:pt idx="167652">
                  <c:v>-35.158500000000004</c:v>
                </c:pt>
                <c:pt idx="167653">
                  <c:v>-35.156499999999994</c:v>
                </c:pt>
                <c:pt idx="167654">
                  <c:v>-35.154499999999985</c:v>
                </c:pt>
                <c:pt idx="167655">
                  <c:v>-35.152499999999975</c:v>
                </c:pt>
                <c:pt idx="167656">
                  <c:v>-35.150499999999965</c:v>
                </c:pt>
                <c:pt idx="167657">
                  <c:v>-35.148499999999956</c:v>
                </c:pt>
                <c:pt idx="167658">
                  <c:v>-35.146500000000003</c:v>
                </c:pt>
                <c:pt idx="167659">
                  <c:v>-35.144499999999994</c:v>
                </c:pt>
                <c:pt idx="167660">
                  <c:v>-35.142499999999984</c:v>
                </c:pt>
                <c:pt idx="167661">
                  <c:v>-35.140499999999975</c:v>
                </c:pt>
                <c:pt idx="167662">
                  <c:v>-35.138499999999965</c:v>
                </c:pt>
                <c:pt idx="167663">
                  <c:v>-35.136499999999955</c:v>
                </c:pt>
                <c:pt idx="167664">
                  <c:v>-35.134500000000003</c:v>
                </c:pt>
                <c:pt idx="167665">
                  <c:v>-35.132499999999993</c:v>
                </c:pt>
                <c:pt idx="167666">
                  <c:v>-35.130499999999984</c:v>
                </c:pt>
                <c:pt idx="167667">
                  <c:v>-35.128499999999974</c:v>
                </c:pt>
                <c:pt idx="167668">
                  <c:v>-35.126499999999965</c:v>
                </c:pt>
                <c:pt idx="167669">
                  <c:v>-35.124499999999955</c:v>
                </c:pt>
                <c:pt idx="167670">
                  <c:v>-35.122500000000002</c:v>
                </c:pt>
                <c:pt idx="167671">
                  <c:v>-35.120499999999993</c:v>
                </c:pt>
                <c:pt idx="167672">
                  <c:v>-35.118499999999983</c:v>
                </c:pt>
                <c:pt idx="167673">
                  <c:v>-35.116499999999974</c:v>
                </c:pt>
                <c:pt idx="167674">
                  <c:v>-35.114499999999964</c:v>
                </c:pt>
                <c:pt idx="167675">
                  <c:v>-35.112499999999955</c:v>
                </c:pt>
                <c:pt idx="167676">
                  <c:v>-35.110500000000002</c:v>
                </c:pt>
                <c:pt idx="167677">
                  <c:v>-35.108499999999992</c:v>
                </c:pt>
                <c:pt idx="167678">
                  <c:v>-35.106499999999983</c:v>
                </c:pt>
                <c:pt idx="167679">
                  <c:v>-35.104499999999973</c:v>
                </c:pt>
                <c:pt idx="167680">
                  <c:v>-35.102499999999964</c:v>
                </c:pt>
                <c:pt idx="167681">
                  <c:v>-35.100499999999954</c:v>
                </c:pt>
                <c:pt idx="167682">
                  <c:v>-35.098500000000001</c:v>
                </c:pt>
                <c:pt idx="167683">
                  <c:v>-35.096499999999992</c:v>
                </c:pt>
                <c:pt idx="167684">
                  <c:v>-35.094499999999982</c:v>
                </c:pt>
                <c:pt idx="167685">
                  <c:v>-35.092499999999973</c:v>
                </c:pt>
                <c:pt idx="167686">
                  <c:v>-35.090499999999963</c:v>
                </c:pt>
                <c:pt idx="167687">
                  <c:v>-35.088499999999954</c:v>
                </c:pt>
                <c:pt idx="167688">
                  <c:v>-35.086500000000001</c:v>
                </c:pt>
                <c:pt idx="167689">
                  <c:v>-35.084499999999991</c:v>
                </c:pt>
                <c:pt idx="167690">
                  <c:v>-35.082499999999982</c:v>
                </c:pt>
                <c:pt idx="167691">
                  <c:v>-35.080499999999972</c:v>
                </c:pt>
                <c:pt idx="167692">
                  <c:v>-35.078499999999963</c:v>
                </c:pt>
                <c:pt idx="167693">
                  <c:v>-35.076499999999953</c:v>
                </c:pt>
                <c:pt idx="167694">
                  <c:v>-35.0745</c:v>
                </c:pt>
                <c:pt idx="167695">
                  <c:v>-35.072499999999991</c:v>
                </c:pt>
                <c:pt idx="167696">
                  <c:v>-35.070499999999981</c:v>
                </c:pt>
                <c:pt idx="167697">
                  <c:v>-35.068499999999972</c:v>
                </c:pt>
                <c:pt idx="167698">
                  <c:v>-35.066499999999962</c:v>
                </c:pt>
                <c:pt idx="167699">
                  <c:v>-35.064499999999953</c:v>
                </c:pt>
                <c:pt idx="167700">
                  <c:v>-35.0625</c:v>
                </c:pt>
                <c:pt idx="167701">
                  <c:v>-35.06049999999999</c:v>
                </c:pt>
                <c:pt idx="167702">
                  <c:v>-35.058499999999981</c:v>
                </c:pt>
                <c:pt idx="167703">
                  <c:v>-35.056499999999971</c:v>
                </c:pt>
                <c:pt idx="167704">
                  <c:v>-35.054499999999962</c:v>
                </c:pt>
                <c:pt idx="167705">
                  <c:v>-35.052499999999952</c:v>
                </c:pt>
                <c:pt idx="167706">
                  <c:v>-35.0505</c:v>
                </c:pt>
                <c:pt idx="167707">
                  <c:v>-35.04849999999999</c:v>
                </c:pt>
                <c:pt idx="167708">
                  <c:v>-35.04649999999998</c:v>
                </c:pt>
                <c:pt idx="167709">
                  <c:v>-35.044499999999971</c:v>
                </c:pt>
                <c:pt idx="167710">
                  <c:v>-35.042499999999961</c:v>
                </c:pt>
                <c:pt idx="167711">
                  <c:v>-35.040499999999952</c:v>
                </c:pt>
                <c:pt idx="167712">
                  <c:v>-35.038499999999999</c:v>
                </c:pt>
                <c:pt idx="167713">
                  <c:v>-35.03649999999999</c:v>
                </c:pt>
                <c:pt idx="167714">
                  <c:v>-35.03449999999998</c:v>
                </c:pt>
                <c:pt idx="167715">
                  <c:v>-35.03249999999997</c:v>
                </c:pt>
                <c:pt idx="167716">
                  <c:v>-35.030499999999961</c:v>
                </c:pt>
                <c:pt idx="167717">
                  <c:v>-35.028499999999951</c:v>
                </c:pt>
                <c:pt idx="167718">
                  <c:v>-35.026499999999999</c:v>
                </c:pt>
                <c:pt idx="167719">
                  <c:v>-35.024499999999989</c:v>
                </c:pt>
                <c:pt idx="167720">
                  <c:v>-35.02249999999998</c:v>
                </c:pt>
                <c:pt idx="167721">
                  <c:v>-35.02049999999997</c:v>
                </c:pt>
                <c:pt idx="167722">
                  <c:v>-35.01849999999996</c:v>
                </c:pt>
                <c:pt idx="167723">
                  <c:v>-35.016499999999951</c:v>
                </c:pt>
                <c:pt idx="167724">
                  <c:v>-35.014499999999998</c:v>
                </c:pt>
                <c:pt idx="167725">
                  <c:v>-35.012499999999989</c:v>
                </c:pt>
                <c:pt idx="167726">
                  <c:v>-35.010499999999979</c:v>
                </c:pt>
                <c:pt idx="167727">
                  <c:v>-35.00849999999997</c:v>
                </c:pt>
                <c:pt idx="167728">
                  <c:v>-35.00649999999996</c:v>
                </c:pt>
                <c:pt idx="167729">
                  <c:v>-35.00449999999995</c:v>
                </c:pt>
                <c:pt idx="167730">
                  <c:v>-35.002499999999998</c:v>
                </c:pt>
                <c:pt idx="167731">
                  <c:v>-35.000499999999988</c:v>
                </c:pt>
                <c:pt idx="167732">
                  <c:v>-34.998499999999979</c:v>
                </c:pt>
                <c:pt idx="167733">
                  <c:v>-34.996499999999969</c:v>
                </c:pt>
                <c:pt idx="167734">
                  <c:v>-34.99449999999996</c:v>
                </c:pt>
                <c:pt idx="167735">
                  <c:v>-34.99249999999995</c:v>
                </c:pt>
                <c:pt idx="167736">
                  <c:v>-34.990499999999997</c:v>
                </c:pt>
                <c:pt idx="167737">
                  <c:v>-34.988499999999988</c:v>
                </c:pt>
                <c:pt idx="167738">
                  <c:v>-34.986499999999978</c:v>
                </c:pt>
                <c:pt idx="167739">
                  <c:v>-34.984499999999969</c:v>
                </c:pt>
                <c:pt idx="167740">
                  <c:v>-34.982499999999959</c:v>
                </c:pt>
                <c:pt idx="167741">
                  <c:v>-34.98049999999995</c:v>
                </c:pt>
                <c:pt idx="167742">
                  <c:v>-34.978499999999997</c:v>
                </c:pt>
                <c:pt idx="167743">
                  <c:v>-34.976499999999987</c:v>
                </c:pt>
                <c:pt idx="167744">
                  <c:v>-34.974499999999978</c:v>
                </c:pt>
                <c:pt idx="167745">
                  <c:v>-34.972499999999968</c:v>
                </c:pt>
                <c:pt idx="167746">
                  <c:v>-34.970499999999959</c:v>
                </c:pt>
                <c:pt idx="167747">
                  <c:v>-34.968499999999949</c:v>
                </c:pt>
                <c:pt idx="167748">
                  <c:v>-34.966499999999996</c:v>
                </c:pt>
                <c:pt idx="167749">
                  <c:v>-34.964499999999987</c:v>
                </c:pt>
                <c:pt idx="167750">
                  <c:v>-34.962499999999977</c:v>
                </c:pt>
                <c:pt idx="167751">
                  <c:v>-34.960499999999968</c:v>
                </c:pt>
                <c:pt idx="167752">
                  <c:v>-34.958499999999958</c:v>
                </c:pt>
                <c:pt idx="167753">
                  <c:v>-34.956500000000005</c:v>
                </c:pt>
                <c:pt idx="167754">
                  <c:v>-34.954499999999996</c:v>
                </c:pt>
                <c:pt idx="167755">
                  <c:v>-34.952499999999986</c:v>
                </c:pt>
                <c:pt idx="167756">
                  <c:v>-34.950499999999977</c:v>
                </c:pt>
                <c:pt idx="167757">
                  <c:v>-34.948499999999967</c:v>
                </c:pt>
                <c:pt idx="167758">
                  <c:v>-34.946499999999958</c:v>
                </c:pt>
                <c:pt idx="167759">
                  <c:v>-34.944500000000005</c:v>
                </c:pt>
                <c:pt idx="167760">
                  <c:v>-34.942499999999995</c:v>
                </c:pt>
                <c:pt idx="167761">
                  <c:v>-34.940499999999986</c:v>
                </c:pt>
                <c:pt idx="167762">
                  <c:v>-34.938499999999976</c:v>
                </c:pt>
                <c:pt idx="167763">
                  <c:v>-34.936499999999967</c:v>
                </c:pt>
                <c:pt idx="167764">
                  <c:v>-34.934499999999957</c:v>
                </c:pt>
                <c:pt idx="167765">
                  <c:v>-34.932500000000005</c:v>
                </c:pt>
                <c:pt idx="167766">
                  <c:v>-34.930499999999995</c:v>
                </c:pt>
                <c:pt idx="167767">
                  <c:v>-34.928499999999985</c:v>
                </c:pt>
                <c:pt idx="167768">
                  <c:v>-34.926499999999976</c:v>
                </c:pt>
                <c:pt idx="167769">
                  <c:v>-34.924499999999966</c:v>
                </c:pt>
                <c:pt idx="167770">
                  <c:v>-34.922499999999957</c:v>
                </c:pt>
                <c:pt idx="167771">
                  <c:v>-34.920500000000004</c:v>
                </c:pt>
                <c:pt idx="167772">
                  <c:v>-34.918499999999995</c:v>
                </c:pt>
                <c:pt idx="167773">
                  <c:v>-34.916499999999985</c:v>
                </c:pt>
                <c:pt idx="167774">
                  <c:v>-34.914499999999975</c:v>
                </c:pt>
                <c:pt idx="167775">
                  <c:v>-34.912499999999966</c:v>
                </c:pt>
                <c:pt idx="167776">
                  <c:v>-34.910499999999956</c:v>
                </c:pt>
                <c:pt idx="167777">
                  <c:v>-34.908500000000004</c:v>
                </c:pt>
                <c:pt idx="167778">
                  <c:v>-34.906499999999994</c:v>
                </c:pt>
                <c:pt idx="167779">
                  <c:v>-34.904499999999985</c:v>
                </c:pt>
                <c:pt idx="167780">
                  <c:v>-34.902499999999975</c:v>
                </c:pt>
                <c:pt idx="167781">
                  <c:v>-34.900499999999965</c:v>
                </c:pt>
                <c:pt idx="167782">
                  <c:v>-34.898499999999956</c:v>
                </c:pt>
                <c:pt idx="167783">
                  <c:v>-34.896500000000003</c:v>
                </c:pt>
                <c:pt idx="167784">
                  <c:v>-34.894499999999994</c:v>
                </c:pt>
                <c:pt idx="167785">
                  <c:v>-34.892499999999984</c:v>
                </c:pt>
                <c:pt idx="167786">
                  <c:v>-34.890499999999975</c:v>
                </c:pt>
                <c:pt idx="167787">
                  <c:v>-34.888499999999965</c:v>
                </c:pt>
                <c:pt idx="167788">
                  <c:v>-34.886499999999955</c:v>
                </c:pt>
                <c:pt idx="167789">
                  <c:v>-34.884500000000003</c:v>
                </c:pt>
                <c:pt idx="167790">
                  <c:v>-34.882499999999993</c:v>
                </c:pt>
                <c:pt idx="167791">
                  <c:v>-34.880499999999984</c:v>
                </c:pt>
                <c:pt idx="167792">
                  <c:v>-34.878499999999974</c:v>
                </c:pt>
                <c:pt idx="167793">
                  <c:v>-34.876499999999965</c:v>
                </c:pt>
                <c:pt idx="167794">
                  <c:v>-34.874499999999955</c:v>
                </c:pt>
                <c:pt idx="167795">
                  <c:v>-34.872500000000002</c:v>
                </c:pt>
                <c:pt idx="167796">
                  <c:v>-34.870499999999993</c:v>
                </c:pt>
                <c:pt idx="167797">
                  <c:v>-34.868499999999983</c:v>
                </c:pt>
                <c:pt idx="167798">
                  <c:v>-34.866499999999974</c:v>
                </c:pt>
                <c:pt idx="167799">
                  <c:v>-34.864499999999964</c:v>
                </c:pt>
                <c:pt idx="167800">
                  <c:v>-34.862499999999955</c:v>
                </c:pt>
                <c:pt idx="167801">
                  <c:v>-34.860500000000002</c:v>
                </c:pt>
                <c:pt idx="167802">
                  <c:v>-34.858499999999992</c:v>
                </c:pt>
                <c:pt idx="167803">
                  <c:v>-34.856499999999983</c:v>
                </c:pt>
                <c:pt idx="167804">
                  <c:v>-34.854499999999973</c:v>
                </c:pt>
                <c:pt idx="167805">
                  <c:v>-34.852499999999964</c:v>
                </c:pt>
                <c:pt idx="167806">
                  <c:v>-34.850499999999954</c:v>
                </c:pt>
                <c:pt idx="167807">
                  <c:v>-34.848500000000001</c:v>
                </c:pt>
                <c:pt idx="167808">
                  <c:v>-34.846499999999992</c:v>
                </c:pt>
                <c:pt idx="167809">
                  <c:v>-34.844499999999982</c:v>
                </c:pt>
                <c:pt idx="167810">
                  <c:v>-34.842499999999973</c:v>
                </c:pt>
                <c:pt idx="167811">
                  <c:v>-34.840499999999963</c:v>
                </c:pt>
                <c:pt idx="167812">
                  <c:v>-34.838499999999954</c:v>
                </c:pt>
                <c:pt idx="167813">
                  <c:v>-34.836500000000001</c:v>
                </c:pt>
                <c:pt idx="167814">
                  <c:v>-34.834499999999991</c:v>
                </c:pt>
                <c:pt idx="167815">
                  <c:v>-34.832499999999982</c:v>
                </c:pt>
                <c:pt idx="167816">
                  <c:v>-34.830499999999972</c:v>
                </c:pt>
                <c:pt idx="167817">
                  <c:v>-34.828499999999963</c:v>
                </c:pt>
                <c:pt idx="167818">
                  <c:v>-34.826499999999953</c:v>
                </c:pt>
                <c:pt idx="167819">
                  <c:v>-34.8245</c:v>
                </c:pt>
                <c:pt idx="167820">
                  <c:v>-34.822499999999991</c:v>
                </c:pt>
                <c:pt idx="167821">
                  <c:v>-34.820499999999981</c:v>
                </c:pt>
                <c:pt idx="167822">
                  <c:v>-34.818499999999972</c:v>
                </c:pt>
                <c:pt idx="167823">
                  <c:v>-34.816499999999962</c:v>
                </c:pt>
                <c:pt idx="167824">
                  <c:v>-34.814499999999953</c:v>
                </c:pt>
                <c:pt idx="167825">
                  <c:v>-34.8125</c:v>
                </c:pt>
                <c:pt idx="167826">
                  <c:v>-34.81049999999999</c:v>
                </c:pt>
                <c:pt idx="167827">
                  <c:v>-34.808499999999981</c:v>
                </c:pt>
                <c:pt idx="167828">
                  <c:v>-34.806499999999971</c:v>
                </c:pt>
                <c:pt idx="167829">
                  <c:v>-34.804499999999962</c:v>
                </c:pt>
                <c:pt idx="167830">
                  <c:v>-34.802499999999952</c:v>
                </c:pt>
                <c:pt idx="167831">
                  <c:v>-34.8005</c:v>
                </c:pt>
                <c:pt idx="167832">
                  <c:v>-34.79849999999999</c:v>
                </c:pt>
                <c:pt idx="167833">
                  <c:v>-34.79649999999998</c:v>
                </c:pt>
                <c:pt idx="167834">
                  <c:v>-34.794499999999971</c:v>
                </c:pt>
                <c:pt idx="167835">
                  <c:v>-34.792499999999961</c:v>
                </c:pt>
                <c:pt idx="167836">
                  <c:v>-34.790499999999952</c:v>
                </c:pt>
                <c:pt idx="167837">
                  <c:v>-34.788499999999999</c:v>
                </c:pt>
                <c:pt idx="167838">
                  <c:v>-34.78649999999999</c:v>
                </c:pt>
                <c:pt idx="167839">
                  <c:v>-34.78449999999998</c:v>
                </c:pt>
                <c:pt idx="167840">
                  <c:v>-34.78249999999997</c:v>
                </c:pt>
                <c:pt idx="167841">
                  <c:v>-34.780499999999961</c:v>
                </c:pt>
                <c:pt idx="167842">
                  <c:v>-34.778499999999951</c:v>
                </c:pt>
                <c:pt idx="167843">
                  <c:v>-34.776499999999999</c:v>
                </c:pt>
                <c:pt idx="167844">
                  <c:v>-34.774499999999989</c:v>
                </c:pt>
                <c:pt idx="167845">
                  <c:v>-34.77249999999998</c:v>
                </c:pt>
                <c:pt idx="167846">
                  <c:v>-34.77049999999997</c:v>
                </c:pt>
                <c:pt idx="167847">
                  <c:v>-34.76849999999996</c:v>
                </c:pt>
                <c:pt idx="167848">
                  <c:v>-34.766499999999951</c:v>
                </c:pt>
                <c:pt idx="167849">
                  <c:v>-34.764499999999998</c:v>
                </c:pt>
                <c:pt idx="167850">
                  <c:v>-34.762499999999989</c:v>
                </c:pt>
                <c:pt idx="167851">
                  <c:v>-34.760499999999979</c:v>
                </c:pt>
                <c:pt idx="167852">
                  <c:v>-34.75849999999997</c:v>
                </c:pt>
                <c:pt idx="167853">
                  <c:v>-34.75649999999996</c:v>
                </c:pt>
                <c:pt idx="167854">
                  <c:v>-34.75449999999995</c:v>
                </c:pt>
                <c:pt idx="167855">
                  <c:v>-34.752499999999998</c:v>
                </c:pt>
                <c:pt idx="167856">
                  <c:v>-34.750499999999988</c:v>
                </c:pt>
                <c:pt idx="167857">
                  <c:v>-34.748499999999979</c:v>
                </c:pt>
                <c:pt idx="167858">
                  <c:v>-34.746499999999969</c:v>
                </c:pt>
                <c:pt idx="167859">
                  <c:v>-34.74449999999996</c:v>
                </c:pt>
                <c:pt idx="167860">
                  <c:v>-34.74249999999995</c:v>
                </c:pt>
                <c:pt idx="167861">
                  <c:v>-34.740499999999997</c:v>
                </c:pt>
                <c:pt idx="167862">
                  <c:v>-34.738499999999988</c:v>
                </c:pt>
                <c:pt idx="167863">
                  <c:v>-34.736499999999978</c:v>
                </c:pt>
                <c:pt idx="167864">
                  <c:v>-34.734499999999969</c:v>
                </c:pt>
                <c:pt idx="167865">
                  <c:v>-34.732499999999959</c:v>
                </c:pt>
                <c:pt idx="167866">
                  <c:v>-34.73049999999995</c:v>
                </c:pt>
                <c:pt idx="167867">
                  <c:v>-34.728499999999997</c:v>
                </c:pt>
                <c:pt idx="167868">
                  <c:v>-34.726499999999987</c:v>
                </c:pt>
                <c:pt idx="167869">
                  <c:v>-34.724499999999978</c:v>
                </c:pt>
                <c:pt idx="167870">
                  <c:v>-34.722499999999968</c:v>
                </c:pt>
                <c:pt idx="167871">
                  <c:v>-34.720499999999959</c:v>
                </c:pt>
                <c:pt idx="167872">
                  <c:v>-34.718499999999949</c:v>
                </c:pt>
                <c:pt idx="167873">
                  <c:v>-34.716499999999996</c:v>
                </c:pt>
                <c:pt idx="167874">
                  <c:v>-34.714499999999987</c:v>
                </c:pt>
                <c:pt idx="167875">
                  <c:v>-34.712499999999977</c:v>
                </c:pt>
                <c:pt idx="167876">
                  <c:v>-34.710499999999968</c:v>
                </c:pt>
                <c:pt idx="167877">
                  <c:v>-34.708499999999958</c:v>
                </c:pt>
                <c:pt idx="167878">
                  <c:v>-34.706500000000005</c:v>
                </c:pt>
                <c:pt idx="167879">
                  <c:v>-34.704499999999996</c:v>
                </c:pt>
                <c:pt idx="167880">
                  <c:v>-34.702499999999986</c:v>
                </c:pt>
                <c:pt idx="167881">
                  <c:v>-34.700499999999977</c:v>
                </c:pt>
                <c:pt idx="167882">
                  <c:v>-34.698499999999967</c:v>
                </c:pt>
                <c:pt idx="167883">
                  <c:v>-34.696499999999958</c:v>
                </c:pt>
                <c:pt idx="167884">
                  <c:v>-34.694500000000005</c:v>
                </c:pt>
                <c:pt idx="167885">
                  <c:v>-34.692499999999995</c:v>
                </c:pt>
                <c:pt idx="167886">
                  <c:v>-34.690499999999986</c:v>
                </c:pt>
                <c:pt idx="167887">
                  <c:v>-34.688499999999976</c:v>
                </c:pt>
                <c:pt idx="167888">
                  <c:v>-34.686499999999967</c:v>
                </c:pt>
                <c:pt idx="167889">
                  <c:v>-34.684499999999957</c:v>
                </c:pt>
                <c:pt idx="167890">
                  <c:v>-34.682500000000005</c:v>
                </c:pt>
                <c:pt idx="167891">
                  <c:v>-34.680499999999995</c:v>
                </c:pt>
                <c:pt idx="167892">
                  <c:v>-34.678499999999985</c:v>
                </c:pt>
                <c:pt idx="167893">
                  <c:v>-34.676499999999976</c:v>
                </c:pt>
                <c:pt idx="167894">
                  <c:v>-34.674499999999966</c:v>
                </c:pt>
                <c:pt idx="167895">
                  <c:v>-34.672499999999957</c:v>
                </c:pt>
                <c:pt idx="167896">
                  <c:v>-34.670500000000004</c:v>
                </c:pt>
                <c:pt idx="167897">
                  <c:v>-34.668499999999995</c:v>
                </c:pt>
                <c:pt idx="167898">
                  <c:v>-34.666499999999985</c:v>
                </c:pt>
                <c:pt idx="167899">
                  <c:v>-34.664499999999975</c:v>
                </c:pt>
                <c:pt idx="167900">
                  <c:v>-34.662499999999966</c:v>
                </c:pt>
                <c:pt idx="167901">
                  <c:v>-34.660499999999956</c:v>
                </c:pt>
                <c:pt idx="167902">
                  <c:v>-34.658500000000004</c:v>
                </c:pt>
                <c:pt idx="167903">
                  <c:v>-34.656499999999994</c:v>
                </c:pt>
                <c:pt idx="167904">
                  <c:v>-34.654499999999985</c:v>
                </c:pt>
                <c:pt idx="167905">
                  <c:v>-34.652499999999975</c:v>
                </c:pt>
                <c:pt idx="167906">
                  <c:v>-34.650499999999965</c:v>
                </c:pt>
                <c:pt idx="167907">
                  <c:v>-34.648499999999956</c:v>
                </c:pt>
                <c:pt idx="167908">
                  <c:v>-34.646500000000003</c:v>
                </c:pt>
                <c:pt idx="167909">
                  <c:v>-34.644499999999994</c:v>
                </c:pt>
                <c:pt idx="167910">
                  <c:v>-34.642499999999984</c:v>
                </c:pt>
                <c:pt idx="167911">
                  <c:v>-34.640499999999975</c:v>
                </c:pt>
                <c:pt idx="167912">
                  <c:v>-34.638499999999965</c:v>
                </c:pt>
                <c:pt idx="167913">
                  <c:v>-34.636499999999955</c:v>
                </c:pt>
                <c:pt idx="167914">
                  <c:v>-34.634500000000003</c:v>
                </c:pt>
                <c:pt idx="167915">
                  <c:v>-34.632499999999993</c:v>
                </c:pt>
                <c:pt idx="167916">
                  <c:v>-34.630499999999984</c:v>
                </c:pt>
                <c:pt idx="167917">
                  <c:v>-34.628499999999974</c:v>
                </c:pt>
                <c:pt idx="167918">
                  <c:v>-34.626499999999965</c:v>
                </c:pt>
                <c:pt idx="167919">
                  <c:v>-34.624499999999955</c:v>
                </c:pt>
                <c:pt idx="167920">
                  <c:v>-34.622500000000002</c:v>
                </c:pt>
                <c:pt idx="167921">
                  <c:v>-34.620499999999993</c:v>
                </c:pt>
                <c:pt idx="167922">
                  <c:v>-34.618499999999983</c:v>
                </c:pt>
                <c:pt idx="167923">
                  <c:v>-34.616499999999974</c:v>
                </c:pt>
                <c:pt idx="167924">
                  <c:v>-34.614499999999964</c:v>
                </c:pt>
                <c:pt idx="167925">
                  <c:v>-34.612499999999955</c:v>
                </c:pt>
                <c:pt idx="167926">
                  <c:v>-34.610500000000002</c:v>
                </c:pt>
                <c:pt idx="167927">
                  <c:v>-34.608499999999992</c:v>
                </c:pt>
                <c:pt idx="167928">
                  <c:v>-34.606499999999983</c:v>
                </c:pt>
                <c:pt idx="167929">
                  <c:v>-34.604499999999973</c:v>
                </c:pt>
                <c:pt idx="167930">
                  <c:v>-34.602499999999964</c:v>
                </c:pt>
                <c:pt idx="167931">
                  <c:v>-34.600499999999954</c:v>
                </c:pt>
                <c:pt idx="167932">
                  <c:v>-34.598500000000001</c:v>
                </c:pt>
                <c:pt idx="167933">
                  <c:v>-34.596499999999992</c:v>
                </c:pt>
                <c:pt idx="167934">
                  <c:v>-34.594499999999982</c:v>
                </c:pt>
                <c:pt idx="167935">
                  <c:v>-34.592499999999973</c:v>
                </c:pt>
                <c:pt idx="167936">
                  <c:v>-34.590499999999963</c:v>
                </c:pt>
                <c:pt idx="167937">
                  <c:v>-34.588499999999954</c:v>
                </c:pt>
                <c:pt idx="167938">
                  <c:v>-34.586500000000001</c:v>
                </c:pt>
                <c:pt idx="167939">
                  <c:v>-34.584499999999991</c:v>
                </c:pt>
                <c:pt idx="167940">
                  <c:v>-34.582499999999982</c:v>
                </c:pt>
                <c:pt idx="167941">
                  <c:v>-34.580499999999972</c:v>
                </c:pt>
                <c:pt idx="167942">
                  <c:v>-34.578499999999963</c:v>
                </c:pt>
                <c:pt idx="167943">
                  <c:v>-34.576499999999953</c:v>
                </c:pt>
                <c:pt idx="167944">
                  <c:v>-34.5745</c:v>
                </c:pt>
                <c:pt idx="167945">
                  <c:v>-34.572499999999991</c:v>
                </c:pt>
                <c:pt idx="167946">
                  <c:v>-34.570499999999981</c:v>
                </c:pt>
                <c:pt idx="167947">
                  <c:v>-34.568499999999972</c:v>
                </c:pt>
                <c:pt idx="167948">
                  <c:v>-34.566499999999962</c:v>
                </c:pt>
                <c:pt idx="167949">
                  <c:v>-34.564499999999953</c:v>
                </c:pt>
                <c:pt idx="167950">
                  <c:v>-34.5625</c:v>
                </c:pt>
                <c:pt idx="167951">
                  <c:v>-34.56049999999999</c:v>
                </c:pt>
                <c:pt idx="167952">
                  <c:v>-34.558499999999981</c:v>
                </c:pt>
                <c:pt idx="167953">
                  <c:v>-34.556499999999971</c:v>
                </c:pt>
                <c:pt idx="167954">
                  <c:v>-34.554499999999962</c:v>
                </c:pt>
                <c:pt idx="167955">
                  <c:v>-34.552499999999952</c:v>
                </c:pt>
                <c:pt idx="167956">
                  <c:v>-34.5505</c:v>
                </c:pt>
                <c:pt idx="167957">
                  <c:v>-34.54849999999999</c:v>
                </c:pt>
                <c:pt idx="167958">
                  <c:v>-34.54649999999998</c:v>
                </c:pt>
                <c:pt idx="167959">
                  <c:v>-34.544499999999971</c:v>
                </c:pt>
                <c:pt idx="167960">
                  <c:v>-34.542499999999961</c:v>
                </c:pt>
                <c:pt idx="167961">
                  <c:v>-34.540499999999952</c:v>
                </c:pt>
                <c:pt idx="167962">
                  <c:v>-34.538499999999999</c:v>
                </c:pt>
                <c:pt idx="167963">
                  <c:v>-34.53649999999999</c:v>
                </c:pt>
                <c:pt idx="167964">
                  <c:v>-34.53449999999998</c:v>
                </c:pt>
                <c:pt idx="167965">
                  <c:v>-34.53249999999997</c:v>
                </c:pt>
                <c:pt idx="167966">
                  <c:v>-34.530499999999961</c:v>
                </c:pt>
                <c:pt idx="167967">
                  <c:v>-34.528499999999951</c:v>
                </c:pt>
                <c:pt idx="167968">
                  <c:v>-34.526499999999999</c:v>
                </c:pt>
                <c:pt idx="167969">
                  <c:v>-34.524499999999989</c:v>
                </c:pt>
                <c:pt idx="167970">
                  <c:v>-34.52249999999998</c:v>
                </c:pt>
                <c:pt idx="167971">
                  <c:v>-34.52049999999997</c:v>
                </c:pt>
                <c:pt idx="167972">
                  <c:v>-34.51849999999996</c:v>
                </c:pt>
                <c:pt idx="167973">
                  <c:v>-34.516499999999951</c:v>
                </c:pt>
                <c:pt idx="167974">
                  <c:v>-34.514499999999998</c:v>
                </c:pt>
                <c:pt idx="167975">
                  <c:v>-34.512499999999989</c:v>
                </c:pt>
                <c:pt idx="167976">
                  <c:v>-34.510499999999979</c:v>
                </c:pt>
                <c:pt idx="167977">
                  <c:v>-34.50849999999997</c:v>
                </c:pt>
                <c:pt idx="167978">
                  <c:v>-34.50649999999996</c:v>
                </c:pt>
                <c:pt idx="167979">
                  <c:v>-34.50449999999995</c:v>
                </c:pt>
                <c:pt idx="167980">
                  <c:v>-34.502499999999998</c:v>
                </c:pt>
                <c:pt idx="167981">
                  <c:v>-34.500499999999988</c:v>
                </c:pt>
                <c:pt idx="167982">
                  <c:v>-34.498499999999979</c:v>
                </c:pt>
                <c:pt idx="167983">
                  <c:v>-34.496499999999969</c:v>
                </c:pt>
                <c:pt idx="167984">
                  <c:v>-34.49449999999996</c:v>
                </c:pt>
                <c:pt idx="167985">
                  <c:v>-34.49249999999995</c:v>
                </c:pt>
                <c:pt idx="167986">
                  <c:v>-34.490499999999997</c:v>
                </c:pt>
                <c:pt idx="167987">
                  <c:v>-34.488499999999988</c:v>
                </c:pt>
                <c:pt idx="167988">
                  <c:v>-34.486499999999978</c:v>
                </c:pt>
                <c:pt idx="167989">
                  <c:v>-34.484499999999969</c:v>
                </c:pt>
                <c:pt idx="167990">
                  <c:v>-34.482499999999959</c:v>
                </c:pt>
                <c:pt idx="167991">
                  <c:v>-34.48049999999995</c:v>
                </c:pt>
                <c:pt idx="167992">
                  <c:v>-34.478499999999997</c:v>
                </c:pt>
                <c:pt idx="167993">
                  <c:v>-34.476499999999987</c:v>
                </c:pt>
                <c:pt idx="167994">
                  <c:v>-34.474499999999978</c:v>
                </c:pt>
                <c:pt idx="167995">
                  <c:v>-34.472499999999968</c:v>
                </c:pt>
                <c:pt idx="167996">
                  <c:v>-34.470499999999959</c:v>
                </c:pt>
                <c:pt idx="167997">
                  <c:v>-34.468499999999949</c:v>
                </c:pt>
                <c:pt idx="167998">
                  <c:v>-34.466499999999996</c:v>
                </c:pt>
                <c:pt idx="167999">
                  <c:v>-34.464499999999987</c:v>
                </c:pt>
                <c:pt idx="168000">
                  <c:v>-34.462499999999977</c:v>
                </c:pt>
                <c:pt idx="168001">
                  <c:v>-34.460499999999968</c:v>
                </c:pt>
                <c:pt idx="168002">
                  <c:v>-34.458499999999958</c:v>
                </c:pt>
                <c:pt idx="168003">
                  <c:v>-34.456500000000005</c:v>
                </c:pt>
                <c:pt idx="168004">
                  <c:v>-34.454499999999996</c:v>
                </c:pt>
                <c:pt idx="168005">
                  <c:v>-34.452499999999986</c:v>
                </c:pt>
                <c:pt idx="168006">
                  <c:v>-34.450499999999977</c:v>
                </c:pt>
                <c:pt idx="168007">
                  <c:v>-34.448499999999967</c:v>
                </c:pt>
                <c:pt idx="168008">
                  <c:v>-34.446499999999958</c:v>
                </c:pt>
                <c:pt idx="168009">
                  <c:v>-34.444500000000005</c:v>
                </c:pt>
                <c:pt idx="168010">
                  <c:v>-34.442499999999995</c:v>
                </c:pt>
                <c:pt idx="168011">
                  <c:v>-34.440499999999986</c:v>
                </c:pt>
                <c:pt idx="168012">
                  <c:v>-34.438499999999976</c:v>
                </c:pt>
                <c:pt idx="168013">
                  <c:v>-34.436499999999967</c:v>
                </c:pt>
                <c:pt idx="168014">
                  <c:v>-34.434499999999957</c:v>
                </c:pt>
                <c:pt idx="168015">
                  <c:v>-34.432500000000005</c:v>
                </c:pt>
                <c:pt idx="168016">
                  <c:v>-34.430499999999995</c:v>
                </c:pt>
                <c:pt idx="168017">
                  <c:v>-34.428499999999985</c:v>
                </c:pt>
                <c:pt idx="168018">
                  <c:v>-34.426499999999976</c:v>
                </c:pt>
                <c:pt idx="168019">
                  <c:v>-34.424499999999966</c:v>
                </c:pt>
                <c:pt idx="168020">
                  <c:v>-34.422499999999957</c:v>
                </c:pt>
                <c:pt idx="168021">
                  <c:v>-34.420500000000004</c:v>
                </c:pt>
                <c:pt idx="168022">
                  <c:v>-34.418499999999995</c:v>
                </c:pt>
                <c:pt idx="168023">
                  <c:v>-34.416499999999985</c:v>
                </c:pt>
                <c:pt idx="168024">
                  <c:v>-34.414499999999975</c:v>
                </c:pt>
                <c:pt idx="168025">
                  <c:v>-34.412499999999966</c:v>
                </c:pt>
                <c:pt idx="168026">
                  <c:v>-34.410499999999956</c:v>
                </c:pt>
                <c:pt idx="168027">
                  <c:v>-34.408500000000004</c:v>
                </c:pt>
                <c:pt idx="168028">
                  <c:v>-34.406499999999994</c:v>
                </c:pt>
                <c:pt idx="168029">
                  <c:v>-34.404499999999985</c:v>
                </c:pt>
                <c:pt idx="168030">
                  <c:v>-34.402499999999975</c:v>
                </c:pt>
                <c:pt idx="168031">
                  <c:v>-34.400499999999965</c:v>
                </c:pt>
                <c:pt idx="168032">
                  <c:v>-34.398499999999956</c:v>
                </c:pt>
                <c:pt idx="168033">
                  <c:v>-34.396500000000003</c:v>
                </c:pt>
                <c:pt idx="168034">
                  <c:v>-34.394499999999994</c:v>
                </c:pt>
                <c:pt idx="168035">
                  <c:v>-34.392499999999984</c:v>
                </c:pt>
                <c:pt idx="168036">
                  <c:v>-34.390499999999975</c:v>
                </c:pt>
                <c:pt idx="168037">
                  <c:v>-34.388499999999965</c:v>
                </c:pt>
                <c:pt idx="168038">
                  <c:v>-34.386499999999955</c:v>
                </c:pt>
                <c:pt idx="168039">
                  <c:v>-34.384500000000003</c:v>
                </c:pt>
                <c:pt idx="168040">
                  <c:v>-34.382499999999993</c:v>
                </c:pt>
                <c:pt idx="168041">
                  <c:v>-34.380499999999984</c:v>
                </c:pt>
                <c:pt idx="168042">
                  <c:v>-34.378499999999974</c:v>
                </c:pt>
                <c:pt idx="168043">
                  <c:v>-34.376499999999965</c:v>
                </c:pt>
                <c:pt idx="168044">
                  <c:v>-34.374499999999955</c:v>
                </c:pt>
                <c:pt idx="168045">
                  <c:v>-34.372500000000002</c:v>
                </c:pt>
                <c:pt idx="168046">
                  <c:v>-34.370499999999993</c:v>
                </c:pt>
                <c:pt idx="168047">
                  <c:v>-34.368499999999983</c:v>
                </c:pt>
                <c:pt idx="168048">
                  <c:v>-34.366499999999974</c:v>
                </c:pt>
                <c:pt idx="168049">
                  <c:v>-34.364499999999964</c:v>
                </c:pt>
                <c:pt idx="168050">
                  <c:v>-34.362499999999955</c:v>
                </c:pt>
                <c:pt idx="168051">
                  <c:v>-34.360500000000002</c:v>
                </c:pt>
                <c:pt idx="168052">
                  <c:v>-34.358499999999992</c:v>
                </c:pt>
                <c:pt idx="168053">
                  <c:v>-34.356499999999983</c:v>
                </c:pt>
                <c:pt idx="168054">
                  <c:v>-34.354499999999973</c:v>
                </c:pt>
                <c:pt idx="168055">
                  <c:v>-34.352499999999964</c:v>
                </c:pt>
                <c:pt idx="168056">
                  <c:v>-34.350499999999954</c:v>
                </c:pt>
                <c:pt idx="168057">
                  <c:v>-34.348500000000001</c:v>
                </c:pt>
                <c:pt idx="168058">
                  <c:v>-34.346499999999992</c:v>
                </c:pt>
                <c:pt idx="168059">
                  <c:v>-34.344499999999982</c:v>
                </c:pt>
                <c:pt idx="168060">
                  <c:v>-34.342499999999973</c:v>
                </c:pt>
                <c:pt idx="168061">
                  <c:v>-34.340499999999963</c:v>
                </c:pt>
                <c:pt idx="168062">
                  <c:v>-34.338499999999954</c:v>
                </c:pt>
                <c:pt idx="168063">
                  <c:v>-34.336500000000001</c:v>
                </c:pt>
                <c:pt idx="168064">
                  <c:v>-34.334499999999991</c:v>
                </c:pt>
                <c:pt idx="168065">
                  <c:v>-34.332499999999982</c:v>
                </c:pt>
                <c:pt idx="168066">
                  <c:v>-34.330499999999972</c:v>
                </c:pt>
                <c:pt idx="168067">
                  <c:v>-34.328499999999963</c:v>
                </c:pt>
                <c:pt idx="168068">
                  <c:v>-34.326499999999953</c:v>
                </c:pt>
                <c:pt idx="168069">
                  <c:v>-34.3245</c:v>
                </c:pt>
                <c:pt idx="168070">
                  <c:v>-34.322499999999991</c:v>
                </c:pt>
                <c:pt idx="168071">
                  <c:v>-34.320499999999981</c:v>
                </c:pt>
                <c:pt idx="168072">
                  <c:v>-34.318499999999972</c:v>
                </c:pt>
                <c:pt idx="168073">
                  <c:v>-34.316499999999962</c:v>
                </c:pt>
                <c:pt idx="168074">
                  <c:v>-34.314499999999953</c:v>
                </c:pt>
                <c:pt idx="168075">
                  <c:v>-34.3125</c:v>
                </c:pt>
                <c:pt idx="168076">
                  <c:v>-34.31049999999999</c:v>
                </c:pt>
                <c:pt idx="168077">
                  <c:v>-34.308499999999981</c:v>
                </c:pt>
                <c:pt idx="168078">
                  <c:v>-34.306499999999971</c:v>
                </c:pt>
                <c:pt idx="168079">
                  <c:v>-34.304499999999962</c:v>
                </c:pt>
                <c:pt idx="168080">
                  <c:v>-34.302499999999952</c:v>
                </c:pt>
                <c:pt idx="168081">
                  <c:v>-34.3005</c:v>
                </c:pt>
                <c:pt idx="168082">
                  <c:v>-34.29849999999999</c:v>
                </c:pt>
                <c:pt idx="168083">
                  <c:v>-34.29649999999998</c:v>
                </c:pt>
                <c:pt idx="168084">
                  <c:v>-34.294499999999971</c:v>
                </c:pt>
                <c:pt idx="168085">
                  <c:v>-34.292499999999961</c:v>
                </c:pt>
                <c:pt idx="168086">
                  <c:v>-34.290499999999952</c:v>
                </c:pt>
                <c:pt idx="168087">
                  <c:v>-34.288499999999999</c:v>
                </c:pt>
                <c:pt idx="168088">
                  <c:v>-34.28649999999999</c:v>
                </c:pt>
                <c:pt idx="168089">
                  <c:v>-34.28449999999998</c:v>
                </c:pt>
                <c:pt idx="168090">
                  <c:v>-34.28249999999997</c:v>
                </c:pt>
                <c:pt idx="168091">
                  <c:v>-34.280499999999961</c:v>
                </c:pt>
                <c:pt idx="168092">
                  <c:v>-34.278499999999951</c:v>
                </c:pt>
                <c:pt idx="168093">
                  <c:v>-34.276499999999999</c:v>
                </c:pt>
                <c:pt idx="168094">
                  <c:v>-34.274499999999989</c:v>
                </c:pt>
                <c:pt idx="168095">
                  <c:v>-34.27249999999998</c:v>
                </c:pt>
                <c:pt idx="168096">
                  <c:v>-34.27049999999997</c:v>
                </c:pt>
                <c:pt idx="168097">
                  <c:v>-34.26849999999996</c:v>
                </c:pt>
                <c:pt idx="168098">
                  <c:v>-34.266499999999951</c:v>
                </c:pt>
                <c:pt idx="168099">
                  <c:v>-34.264499999999998</c:v>
                </c:pt>
                <c:pt idx="168100">
                  <c:v>-34.262499999999989</c:v>
                </c:pt>
                <c:pt idx="168101">
                  <c:v>-34.260499999999979</c:v>
                </c:pt>
                <c:pt idx="168102">
                  <c:v>-34.25849999999997</c:v>
                </c:pt>
                <c:pt idx="168103">
                  <c:v>-34.25649999999996</c:v>
                </c:pt>
                <c:pt idx="168104">
                  <c:v>-34.25449999999995</c:v>
                </c:pt>
                <c:pt idx="168105">
                  <c:v>-34.252499999999998</c:v>
                </c:pt>
                <c:pt idx="168106">
                  <c:v>-34.250499999999988</c:v>
                </c:pt>
                <c:pt idx="168107">
                  <c:v>-34.248499999999979</c:v>
                </c:pt>
                <c:pt idx="168108">
                  <c:v>-34.246499999999969</c:v>
                </c:pt>
                <c:pt idx="168109">
                  <c:v>-34.24449999999996</c:v>
                </c:pt>
                <c:pt idx="168110">
                  <c:v>-34.24249999999995</c:v>
                </c:pt>
                <c:pt idx="168111">
                  <c:v>-34.240499999999997</c:v>
                </c:pt>
                <c:pt idx="168112">
                  <c:v>-34.238499999999988</c:v>
                </c:pt>
                <c:pt idx="168113">
                  <c:v>-34.236499999999978</c:v>
                </c:pt>
                <c:pt idx="168114">
                  <c:v>-34.234499999999969</c:v>
                </c:pt>
                <c:pt idx="168115">
                  <c:v>-34.232499999999959</c:v>
                </c:pt>
                <c:pt idx="168116">
                  <c:v>-34.23049999999995</c:v>
                </c:pt>
                <c:pt idx="168117">
                  <c:v>-34.228499999999997</c:v>
                </c:pt>
                <c:pt idx="168118">
                  <c:v>-34.226499999999987</c:v>
                </c:pt>
                <c:pt idx="168119">
                  <c:v>-34.224499999999978</c:v>
                </c:pt>
                <c:pt idx="168120">
                  <c:v>-34.222499999999968</c:v>
                </c:pt>
                <c:pt idx="168121">
                  <c:v>-34.220499999999959</c:v>
                </c:pt>
                <c:pt idx="168122">
                  <c:v>-34.218499999999949</c:v>
                </c:pt>
                <c:pt idx="168123">
                  <c:v>-34.216499999999996</c:v>
                </c:pt>
                <c:pt idx="168124">
                  <c:v>-34.214499999999987</c:v>
                </c:pt>
                <c:pt idx="168125">
                  <c:v>-34.212499999999977</c:v>
                </c:pt>
                <c:pt idx="168126">
                  <c:v>-34.210499999999968</c:v>
                </c:pt>
                <c:pt idx="168127">
                  <c:v>-34.208499999999958</c:v>
                </c:pt>
                <c:pt idx="168128">
                  <c:v>-34.206500000000005</c:v>
                </c:pt>
                <c:pt idx="168129">
                  <c:v>-34.204499999999996</c:v>
                </c:pt>
                <c:pt idx="168130">
                  <c:v>-34.202499999999986</c:v>
                </c:pt>
                <c:pt idx="168131">
                  <c:v>-34.200499999999977</c:v>
                </c:pt>
                <c:pt idx="168132">
                  <c:v>-34.198499999999967</c:v>
                </c:pt>
                <c:pt idx="168133">
                  <c:v>-34.196499999999958</c:v>
                </c:pt>
                <c:pt idx="168134">
                  <c:v>-34.194500000000005</c:v>
                </c:pt>
                <c:pt idx="168135">
                  <c:v>-34.192499999999995</c:v>
                </c:pt>
                <c:pt idx="168136">
                  <c:v>-34.190499999999986</c:v>
                </c:pt>
                <c:pt idx="168137">
                  <c:v>-34.188499999999976</c:v>
                </c:pt>
                <c:pt idx="168138">
                  <c:v>-34.186499999999967</c:v>
                </c:pt>
                <c:pt idx="168139">
                  <c:v>-34.184499999999957</c:v>
                </c:pt>
                <c:pt idx="168140">
                  <c:v>-34.182500000000005</c:v>
                </c:pt>
                <c:pt idx="168141">
                  <c:v>-34.180499999999995</c:v>
                </c:pt>
                <c:pt idx="168142">
                  <c:v>-34.178499999999985</c:v>
                </c:pt>
                <c:pt idx="168143">
                  <c:v>-34.176499999999976</c:v>
                </c:pt>
                <c:pt idx="168144">
                  <c:v>-34.174499999999966</c:v>
                </c:pt>
                <c:pt idx="168145">
                  <c:v>-34.172499999999957</c:v>
                </c:pt>
                <c:pt idx="168146">
                  <c:v>-34.170500000000004</c:v>
                </c:pt>
                <c:pt idx="168147">
                  <c:v>-34.168499999999995</c:v>
                </c:pt>
                <c:pt idx="168148">
                  <c:v>-34.166499999999985</c:v>
                </c:pt>
                <c:pt idx="168149">
                  <c:v>-34.164499999999975</c:v>
                </c:pt>
                <c:pt idx="168150">
                  <c:v>-34.162499999999966</c:v>
                </c:pt>
                <c:pt idx="168151">
                  <c:v>-34.160499999999956</c:v>
                </c:pt>
                <c:pt idx="168152">
                  <c:v>-34.158500000000004</c:v>
                </c:pt>
                <c:pt idx="168153">
                  <c:v>-34.156499999999994</c:v>
                </c:pt>
                <c:pt idx="168154">
                  <c:v>-34.154499999999985</c:v>
                </c:pt>
                <c:pt idx="168155">
                  <c:v>-34.152499999999975</c:v>
                </c:pt>
                <c:pt idx="168156">
                  <c:v>-34.150499999999965</c:v>
                </c:pt>
                <c:pt idx="168157">
                  <c:v>-34.148499999999956</c:v>
                </c:pt>
                <c:pt idx="168158">
                  <c:v>-34.146500000000003</c:v>
                </c:pt>
                <c:pt idx="168159">
                  <c:v>-34.144499999999994</c:v>
                </c:pt>
                <c:pt idx="168160">
                  <c:v>-34.142499999999984</c:v>
                </c:pt>
                <c:pt idx="168161">
                  <c:v>-34.140499999999975</c:v>
                </c:pt>
                <c:pt idx="168162">
                  <c:v>-34.138499999999965</c:v>
                </c:pt>
                <c:pt idx="168163">
                  <c:v>-34.136499999999955</c:v>
                </c:pt>
                <c:pt idx="168164">
                  <c:v>-34.134500000000003</c:v>
                </c:pt>
                <c:pt idx="168165">
                  <c:v>-34.132499999999993</c:v>
                </c:pt>
                <c:pt idx="168166">
                  <c:v>-34.130499999999984</c:v>
                </c:pt>
                <c:pt idx="168167">
                  <c:v>-34.128499999999974</c:v>
                </c:pt>
                <c:pt idx="168168">
                  <c:v>-34.126499999999965</c:v>
                </c:pt>
                <c:pt idx="168169">
                  <c:v>-34.124499999999955</c:v>
                </c:pt>
                <c:pt idx="168170">
                  <c:v>-34.122500000000002</c:v>
                </c:pt>
                <c:pt idx="168171">
                  <c:v>-34.120499999999993</c:v>
                </c:pt>
                <c:pt idx="168172">
                  <c:v>-34.118499999999983</c:v>
                </c:pt>
                <c:pt idx="168173">
                  <c:v>-34.116499999999974</c:v>
                </c:pt>
                <c:pt idx="168174">
                  <c:v>-34.114499999999964</c:v>
                </c:pt>
                <c:pt idx="168175">
                  <c:v>-34.112499999999955</c:v>
                </c:pt>
                <c:pt idx="168176">
                  <c:v>-34.110500000000002</c:v>
                </c:pt>
                <c:pt idx="168177">
                  <c:v>-34.108499999999992</c:v>
                </c:pt>
                <c:pt idx="168178">
                  <c:v>-34.106499999999983</c:v>
                </c:pt>
                <c:pt idx="168179">
                  <c:v>-34.104499999999973</c:v>
                </c:pt>
                <c:pt idx="168180">
                  <c:v>-34.102499999999964</c:v>
                </c:pt>
                <c:pt idx="168181">
                  <c:v>-34.100499999999954</c:v>
                </c:pt>
                <c:pt idx="168182">
                  <c:v>-34.098500000000001</c:v>
                </c:pt>
                <c:pt idx="168183">
                  <c:v>-34.096499999999992</c:v>
                </c:pt>
                <c:pt idx="168184">
                  <c:v>-34.094499999999982</c:v>
                </c:pt>
                <c:pt idx="168185">
                  <c:v>-34.092499999999973</c:v>
                </c:pt>
                <c:pt idx="168186">
                  <c:v>-34.090499999999963</c:v>
                </c:pt>
                <c:pt idx="168187">
                  <c:v>-34.088499999999954</c:v>
                </c:pt>
                <c:pt idx="168188">
                  <c:v>-34.086500000000001</c:v>
                </c:pt>
                <c:pt idx="168189">
                  <c:v>-34.084499999999991</c:v>
                </c:pt>
                <c:pt idx="168190">
                  <c:v>-34.082499999999982</c:v>
                </c:pt>
                <c:pt idx="168191">
                  <c:v>-34.080499999999972</c:v>
                </c:pt>
                <c:pt idx="168192">
                  <c:v>-34.078499999999963</c:v>
                </c:pt>
                <c:pt idx="168193">
                  <c:v>-34.076499999999953</c:v>
                </c:pt>
                <c:pt idx="168194">
                  <c:v>-34.0745</c:v>
                </c:pt>
                <c:pt idx="168195">
                  <c:v>-34.072499999999991</c:v>
                </c:pt>
                <c:pt idx="168196">
                  <c:v>-34.070499999999981</c:v>
                </c:pt>
                <c:pt idx="168197">
                  <c:v>-34.068499999999972</c:v>
                </c:pt>
                <c:pt idx="168198">
                  <c:v>-34.066499999999962</c:v>
                </c:pt>
                <c:pt idx="168199">
                  <c:v>-34.064499999999953</c:v>
                </c:pt>
                <c:pt idx="168200">
                  <c:v>-34.0625</c:v>
                </c:pt>
                <c:pt idx="168201">
                  <c:v>-34.06049999999999</c:v>
                </c:pt>
                <c:pt idx="168202">
                  <c:v>-34.058499999999981</c:v>
                </c:pt>
                <c:pt idx="168203">
                  <c:v>-34.056499999999971</c:v>
                </c:pt>
                <c:pt idx="168204">
                  <c:v>-34.054499999999962</c:v>
                </c:pt>
                <c:pt idx="168205">
                  <c:v>-34.052499999999952</c:v>
                </c:pt>
                <c:pt idx="168206">
                  <c:v>-34.0505</c:v>
                </c:pt>
                <c:pt idx="168207">
                  <c:v>-34.04849999999999</c:v>
                </c:pt>
                <c:pt idx="168208">
                  <c:v>-34.04649999999998</c:v>
                </c:pt>
                <c:pt idx="168209">
                  <c:v>-34.044499999999971</c:v>
                </c:pt>
                <c:pt idx="168210">
                  <c:v>-34.042499999999961</c:v>
                </c:pt>
                <c:pt idx="168211">
                  <c:v>-34.040499999999952</c:v>
                </c:pt>
                <c:pt idx="168212">
                  <c:v>-34.038499999999999</c:v>
                </c:pt>
                <c:pt idx="168213">
                  <c:v>-34.03649999999999</c:v>
                </c:pt>
                <c:pt idx="168214">
                  <c:v>-34.03449999999998</c:v>
                </c:pt>
                <c:pt idx="168215">
                  <c:v>-34.03249999999997</c:v>
                </c:pt>
                <c:pt idx="168216">
                  <c:v>-34.030499999999961</c:v>
                </c:pt>
                <c:pt idx="168217">
                  <c:v>-34.028499999999951</c:v>
                </c:pt>
                <c:pt idx="168218">
                  <c:v>-34.026499999999999</c:v>
                </c:pt>
                <c:pt idx="168219">
                  <c:v>-34.024499999999989</c:v>
                </c:pt>
                <c:pt idx="168220">
                  <c:v>-34.02249999999998</c:v>
                </c:pt>
                <c:pt idx="168221">
                  <c:v>-34.02049999999997</c:v>
                </c:pt>
                <c:pt idx="168222">
                  <c:v>-34.01849999999996</c:v>
                </c:pt>
                <c:pt idx="168223">
                  <c:v>-34.016499999999951</c:v>
                </c:pt>
                <c:pt idx="168224">
                  <c:v>-34.014499999999998</c:v>
                </c:pt>
                <c:pt idx="168225">
                  <c:v>-34.012499999999989</c:v>
                </c:pt>
                <c:pt idx="168226">
                  <c:v>-34.010499999999979</c:v>
                </c:pt>
                <c:pt idx="168227">
                  <c:v>-34.00849999999997</c:v>
                </c:pt>
                <c:pt idx="168228">
                  <c:v>-34.00649999999996</c:v>
                </c:pt>
                <c:pt idx="168229">
                  <c:v>-34.00449999999995</c:v>
                </c:pt>
                <c:pt idx="168230">
                  <c:v>-34.002499999999998</c:v>
                </c:pt>
                <c:pt idx="168231">
                  <c:v>-34.000499999999988</c:v>
                </c:pt>
                <c:pt idx="168232">
                  <c:v>-33.998499999999979</c:v>
                </c:pt>
                <c:pt idx="168233">
                  <c:v>-33.996499999999969</c:v>
                </c:pt>
                <c:pt idx="168234">
                  <c:v>-33.99449999999996</c:v>
                </c:pt>
                <c:pt idx="168235">
                  <c:v>-33.99249999999995</c:v>
                </c:pt>
                <c:pt idx="168236">
                  <c:v>-33.990499999999997</c:v>
                </c:pt>
                <c:pt idx="168237">
                  <c:v>-33.988499999999988</c:v>
                </c:pt>
                <c:pt idx="168238">
                  <c:v>-33.986499999999978</c:v>
                </c:pt>
                <c:pt idx="168239">
                  <c:v>-33.984499999999969</c:v>
                </c:pt>
                <c:pt idx="168240">
                  <c:v>-33.982499999999959</c:v>
                </c:pt>
                <c:pt idx="168241">
                  <c:v>-33.98049999999995</c:v>
                </c:pt>
                <c:pt idx="168242">
                  <c:v>-33.978499999999997</c:v>
                </c:pt>
                <c:pt idx="168243">
                  <c:v>-33.976499999999987</c:v>
                </c:pt>
                <c:pt idx="168244">
                  <c:v>-33.974499999999978</c:v>
                </c:pt>
                <c:pt idx="168245">
                  <c:v>-33.972499999999968</c:v>
                </c:pt>
                <c:pt idx="168246">
                  <c:v>-33.970499999999959</c:v>
                </c:pt>
                <c:pt idx="168247">
                  <c:v>-33.968499999999949</c:v>
                </c:pt>
                <c:pt idx="168248">
                  <c:v>-33.966499999999996</c:v>
                </c:pt>
                <c:pt idx="168249">
                  <c:v>-33.964499999999987</c:v>
                </c:pt>
                <c:pt idx="168250">
                  <c:v>-33.962499999999977</c:v>
                </c:pt>
                <c:pt idx="168251">
                  <c:v>-33.960499999999968</c:v>
                </c:pt>
                <c:pt idx="168252">
                  <c:v>-33.958499999999958</c:v>
                </c:pt>
                <c:pt idx="168253">
                  <c:v>-33.956500000000005</c:v>
                </c:pt>
                <c:pt idx="168254">
                  <c:v>-33.954499999999996</c:v>
                </c:pt>
                <c:pt idx="168255">
                  <c:v>-33.952499999999986</c:v>
                </c:pt>
                <c:pt idx="168256">
                  <c:v>-33.950499999999977</c:v>
                </c:pt>
                <c:pt idx="168257">
                  <c:v>-33.948499999999967</c:v>
                </c:pt>
                <c:pt idx="168258">
                  <c:v>-33.946499999999958</c:v>
                </c:pt>
                <c:pt idx="168259">
                  <c:v>-33.944500000000005</c:v>
                </c:pt>
                <c:pt idx="168260">
                  <c:v>-33.942499999999995</c:v>
                </c:pt>
                <c:pt idx="168261">
                  <c:v>-33.940499999999986</c:v>
                </c:pt>
                <c:pt idx="168262">
                  <c:v>-33.938499999999976</c:v>
                </c:pt>
                <c:pt idx="168263">
                  <c:v>-33.936499999999967</c:v>
                </c:pt>
                <c:pt idx="168264">
                  <c:v>-33.934499999999957</c:v>
                </c:pt>
                <c:pt idx="168265">
                  <c:v>-33.932500000000005</c:v>
                </c:pt>
                <c:pt idx="168266">
                  <c:v>-33.930499999999995</c:v>
                </c:pt>
                <c:pt idx="168267">
                  <c:v>-33.928499999999985</c:v>
                </c:pt>
                <c:pt idx="168268">
                  <c:v>-33.926499999999976</c:v>
                </c:pt>
                <c:pt idx="168269">
                  <c:v>-33.924499999999966</c:v>
                </c:pt>
                <c:pt idx="168270">
                  <c:v>-33.922499999999957</c:v>
                </c:pt>
                <c:pt idx="168271">
                  <c:v>-33.920500000000004</c:v>
                </c:pt>
                <c:pt idx="168272">
                  <c:v>-33.918499999999995</c:v>
                </c:pt>
                <c:pt idx="168273">
                  <c:v>-33.916499999999985</c:v>
                </c:pt>
                <c:pt idx="168274">
                  <c:v>-33.914499999999975</c:v>
                </c:pt>
                <c:pt idx="168275">
                  <c:v>-33.912499999999966</c:v>
                </c:pt>
                <c:pt idx="168276">
                  <c:v>-33.910499999999956</c:v>
                </c:pt>
                <c:pt idx="168277">
                  <c:v>-33.908500000000004</c:v>
                </c:pt>
                <c:pt idx="168278">
                  <c:v>-33.906499999999994</c:v>
                </c:pt>
                <c:pt idx="168279">
                  <c:v>-33.904499999999985</c:v>
                </c:pt>
                <c:pt idx="168280">
                  <c:v>-33.902499999999975</c:v>
                </c:pt>
                <c:pt idx="168281">
                  <c:v>-33.900499999999965</c:v>
                </c:pt>
                <c:pt idx="168282">
                  <c:v>-33.898499999999956</c:v>
                </c:pt>
                <c:pt idx="168283">
                  <c:v>-33.896500000000003</c:v>
                </c:pt>
                <c:pt idx="168284">
                  <c:v>-33.894499999999994</c:v>
                </c:pt>
                <c:pt idx="168285">
                  <c:v>-33.892499999999984</c:v>
                </c:pt>
                <c:pt idx="168286">
                  <c:v>-33.890499999999975</c:v>
                </c:pt>
                <c:pt idx="168287">
                  <c:v>-33.888499999999965</c:v>
                </c:pt>
                <c:pt idx="168288">
                  <c:v>-33.886499999999955</c:v>
                </c:pt>
                <c:pt idx="168289">
                  <c:v>-33.884500000000003</c:v>
                </c:pt>
                <c:pt idx="168290">
                  <c:v>-33.882499999999993</c:v>
                </c:pt>
                <c:pt idx="168291">
                  <c:v>-33.880499999999984</c:v>
                </c:pt>
                <c:pt idx="168292">
                  <c:v>-33.878499999999974</c:v>
                </c:pt>
                <c:pt idx="168293">
                  <c:v>-33.876499999999965</c:v>
                </c:pt>
                <c:pt idx="168294">
                  <c:v>-33.874499999999955</c:v>
                </c:pt>
                <c:pt idx="168295">
                  <c:v>-33.872500000000002</c:v>
                </c:pt>
                <c:pt idx="168296">
                  <c:v>-33.870499999999993</c:v>
                </c:pt>
                <c:pt idx="168297">
                  <c:v>-33.868499999999983</c:v>
                </c:pt>
                <c:pt idx="168298">
                  <c:v>-33.866499999999974</c:v>
                </c:pt>
                <c:pt idx="168299">
                  <c:v>-33.864499999999964</c:v>
                </c:pt>
                <c:pt idx="168300">
                  <c:v>-33.862499999999955</c:v>
                </c:pt>
                <c:pt idx="168301">
                  <c:v>-33.860500000000002</c:v>
                </c:pt>
                <c:pt idx="168302">
                  <c:v>-33.858499999999992</c:v>
                </c:pt>
                <c:pt idx="168303">
                  <c:v>-33.856499999999983</c:v>
                </c:pt>
                <c:pt idx="168304">
                  <c:v>-33.854499999999973</c:v>
                </c:pt>
                <c:pt idx="168305">
                  <c:v>-33.852499999999964</c:v>
                </c:pt>
                <c:pt idx="168306">
                  <c:v>-33.850499999999954</c:v>
                </c:pt>
                <c:pt idx="168307">
                  <c:v>-33.848500000000001</c:v>
                </c:pt>
                <c:pt idx="168308">
                  <c:v>-33.846499999999992</c:v>
                </c:pt>
                <c:pt idx="168309">
                  <c:v>-33.844499999999982</c:v>
                </c:pt>
                <c:pt idx="168310">
                  <c:v>-33.842499999999973</c:v>
                </c:pt>
                <c:pt idx="168311">
                  <c:v>-33.840499999999963</c:v>
                </c:pt>
                <c:pt idx="168312">
                  <c:v>-33.838499999999954</c:v>
                </c:pt>
                <c:pt idx="168313">
                  <c:v>-33.836500000000001</c:v>
                </c:pt>
                <c:pt idx="168314">
                  <c:v>-33.834499999999991</c:v>
                </c:pt>
                <c:pt idx="168315">
                  <c:v>-33.832499999999982</c:v>
                </c:pt>
                <c:pt idx="168316">
                  <c:v>-33.830499999999972</c:v>
                </c:pt>
                <c:pt idx="168317">
                  <c:v>-33.828499999999963</c:v>
                </c:pt>
                <c:pt idx="168318">
                  <c:v>-33.826499999999953</c:v>
                </c:pt>
                <c:pt idx="168319">
                  <c:v>-33.8245</c:v>
                </c:pt>
                <c:pt idx="168320">
                  <c:v>-33.822499999999991</c:v>
                </c:pt>
                <c:pt idx="168321">
                  <c:v>-33.820499999999981</c:v>
                </c:pt>
                <c:pt idx="168322">
                  <c:v>-33.818499999999972</c:v>
                </c:pt>
                <c:pt idx="168323">
                  <c:v>-33.816499999999962</c:v>
                </c:pt>
                <c:pt idx="168324">
                  <c:v>-33.814499999999953</c:v>
                </c:pt>
                <c:pt idx="168325">
                  <c:v>-33.8125</c:v>
                </c:pt>
                <c:pt idx="168326">
                  <c:v>-33.81049999999999</c:v>
                </c:pt>
                <c:pt idx="168327">
                  <c:v>-33.808499999999981</c:v>
                </c:pt>
                <c:pt idx="168328">
                  <c:v>-33.806499999999971</c:v>
                </c:pt>
                <c:pt idx="168329">
                  <c:v>-33.804499999999962</c:v>
                </c:pt>
                <c:pt idx="168330">
                  <c:v>-33.802499999999952</c:v>
                </c:pt>
                <c:pt idx="168331">
                  <c:v>-33.8005</c:v>
                </c:pt>
                <c:pt idx="168332">
                  <c:v>-33.79849999999999</c:v>
                </c:pt>
                <c:pt idx="168333">
                  <c:v>-33.79649999999998</c:v>
                </c:pt>
                <c:pt idx="168334">
                  <c:v>-33.794499999999971</c:v>
                </c:pt>
                <c:pt idx="168335">
                  <c:v>-33.792499999999961</c:v>
                </c:pt>
                <c:pt idx="168336">
                  <c:v>-33.790499999999952</c:v>
                </c:pt>
                <c:pt idx="168337">
                  <c:v>-33.788499999999999</c:v>
                </c:pt>
                <c:pt idx="168338">
                  <c:v>-33.78649999999999</c:v>
                </c:pt>
                <c:pt idx="168339">
                  <c:v>-33.78449999999998</c:v>
                </c:pt>
                <c:pt idx="168340">
                  <c:v>-33.78249999999997</c:v>
                </c:pt>
                <c:pt idx="168341">
                  <c:v>-33.780499999999961</c:v>
                </c:pt>
                <c:pt idx="168342">
                  <c:v>-33.778499999999951</c:v>
                </c:pt>
                <c:pt idx="168343">
                  <c:v>-33.776499999999999</c:v>
                </c:pt>
                <c:pt idx="168344">
                  <c:v>-33.774499999999989</c:v>
                </c:pt>
                <c:pt idx="168345">
                  <c:v>-33.77249999999998</c:v>
                </c:pt>
                <c:pt idx="168346">
                  <c:v>-33.77049999999997</c:v>
                </c:pt>
                <c:pt idx="168347">
                  <c:v>-33.76849999999996</c:v>
                </c:pt>
                <c:pt idx="168348">
                  <c:v>-33.766499999999951</c:v>
                </c:pt>
                <c:pt idx="168349">
                  <c:v>-33.764499999999998</c:v>
                </c:pt>
                <c:pt idx="168350">
                  <c:v>-33.762499999999989</c:v>
                </c:pt>
                <c:pt idx="168351">
                  <c:v>-33.760499999999979</c:v>
                </c:pt>
                <c:pt idx="168352">
                  <c:v>-33.75849999999997</c:v>
                </c:pt>
                <c:pt idx="168353">
                  <c:v>-33.75649999999996</c:v>
                </c:pt>
                <c:pt idx="168354">
                  <c:v>-33.75449999999995</c:v>
                </c:pt>
                <c:pt idx="168355">
                  <c:v>-33.752499999999998</c:v>
                </c:pt>
                <c:pt idx="168356">
                  <c:v>-33.750499999999988</c:v>
                </c:pt>
                <c:pt idx="168357">
                  <c:v>-33.748499999999979</c:v>
                </c:pt>
                <c:pt idx="168358">
                  <c:v>-33.746499999999969</c:v>
                </c:pt>
                <c:pt idx="168359">
                  <c:v>-33.74449999999996</c:v>
                </c:pt>
                <c:pt idx="168360">
                  <c:v>-33.74249999999995</c:v>
                </c:pt>
                <c:pt idx="168361">
                  <c:v>-33.740499999999997</c:v>
                </c:pt>
                <c:pt idx="168362">
                  <c:v>-33.738499999999988</c:v>
                </c:pt>
                <c:pt idx="168363">
                  <c:v>-33.736499999999978</c:v>
                </c:pt>
                <c:pt idx="168364">
                  <c:v>-33.734499999999969</c:v>
                </c:pt>
                <c:pt idx="168365">
                  <c:v>-33.732499999999959</c:v>
                </c:pt>
                <c:pt idx="168366">
                  <c:v>-33.73049999999995</c:v>
                </c:pt>
                <c:pt idx="168367">
                  <c:v>-33.728499999999997</c:v>
                </c:pt>
                <c:pt idx="168368">
                  <c:v>-33.726499999999987</c:v>
                </c:pt>
                <c:pt idx="168369">
                  <c:v>-33.724499999999978</c:v>
                </c:pt>
                <c:pt idx="168370">
                  <c:v>-33.722499999999968</c:v>
                </c:pt>
                <c:pt idx="168371">
                  <c:v>-33.720499999999959</c:v>
                </c:pt>
                <c:pt idx="168372">
                  <c:v>-33.718499999999949</c:v>
                </c:pt>
                <c:pt idx="168373">
                  <c:v>-33.716499999999996</c:v>
                </c:pt>
                <c:pt idx="168374">
                  <c:v>-33.714499999999987</c:v>
                </c:pt>
                <c:pt idx="168375">
                  <c:v>-33.712499999999977</c:v>
                </c:pt>
                <c:pt idx="168376">
                  <c:v>-33.710499999999968</c:v>
                </c:pt>
                <c:pt idx="168377">
                  <c:v>-33.708499999999958</c:v>
                </c:pt>
                <c:pt idx="168378">
                  <c:v>-33.706500000000005</c:v>
                </c:pt>
                <c:pt idx="168379">
                  <c:v>-33.704499999999996</c:v>
                </c:pt>
                <c:pt idx="168380">
                  <c:v>-33.702499999999986</c:v>
                </c:pt>
                <c:pt idx="168381">
                  <c:v>-33.700499999999977</c:v>
                </c:pt>
                <c:pt idx="168382">
                  <c:v>-33.698499999999967</c:v>
                </c:pt>
                <c:pt idx="168383">
                  <c:v>-33.696499999999958</c:v>
                </c:pt>
                <c:pt idx="168384">
                  <c:v>-33.694500000000005</c:v>
                </c:pt>
                <c:pt idx="168385">
                  <c:v>-33.692499999999995</c:v>
                </c:pt>
                <c:pt idx="168386">
                  <c:v>-33.690499999999986</c:v>
                </c:pt>
                <c:pt idx="168387">
                  <c:v>-33.688499999999976</c:v>
                </c:pt>
                <c:pt idx="168388">
                  <c:v>-33.686499999999967</c:v>
                </c:pt>
                <c:pt idx="168389">
                  <c:v>-33.684499999999957</c:v>
                </c:pt>
                <c:pt idx="168390">
                  <c:v>-33.682500000000005</c:v>
                </c:pt>
                <c:pt idx="168391">
                  <c:v>-33.680499999999995</c:v>
                </c:pt>
                <c:pt idx="168392">
                  <c:v>-33.678499999999985</c:v>
                </c:pt>
                <c:pt idx="168393">
                  <c:v>-33.676499999999976</c:v>
                </c:pt>
                <c:pt idx="168394">
                  <c:v>-33.674499999999966</c:v>
                </c:pt>
                <c:pt idx="168395">
                  <c:v>-33.672499999999957</c:v>
                </c:pt>
                <c:pt idx="168396">
                  <c:v>-33.670500000000004</c:v>
                </c:pt>
                <c:pt idx="168397">
                  <c:v>-33.668499999999995</c:v>
                </c:pt>
                <c:pt idx="168398">
                  <c:v>-33.666499999999985</c:v>
                </c:pt>
                <c:pt idx="168399">
                  <c:v>-33.664499999999975</c:v>
                </c:pt>
                <c:pt idx="168400">
                  <c:v>-33.662499999999966</c:v>
                </c:pt>
                <c:pt idx="168401">
                  <c:v>-33.660499999999956</c:v>
                </c:pt>
                <c:pt idx="168402">
                  <c:v>-33.658500000000004</c:v>
                </c:pt>
                <c:pt idx="168403">
                  <c:v>-33.656499999999994</c:v>
                </c:pt>
                <c:pt idx="168404">
                  <c:v>-33.654499999999985</c:v>
                </c:pt>
                <c:pt idx="168405">
                  <c:v>-33.652499999999975</c:v>
                </c:pt>
                <c:pt idx="168406">
                  <c:v>-33.650499999999965</c:v>
                </c:pt>
                <c:pt idx="168407">
                  <c:v>-33.648499999999956</c:v>
                </c:pt>
                <c:pt idx="168408">
                  <c:v>-33.646500000000003</c:v>
                </c:pt>
                <c:pt idx="168409">
                  <c:v>-33.644499999999994</c:v>
                </c:pt>
                <c:pt idx="168410">
                  <c:v>-33.642499999999984</c:v>
                </c:pt>
                <c:pt idx="168411">
                  <c:v>-33.640499999999975</c:v>
                </c:pt>
                <c:pt idx="168412">
                  <c:v>-33.638499999999965</c:v>
                </c:pt>
                <c:pt idx="168413">
                  <c:v>-33.636499999999955</c:v>
                </c:pt>
                <c:pt idx="168414">
                  <c:v>-33.634500000000003</c:v>
                </c:pt>
                <c:pt idx="168415">
                  <c:v>-33.632499999999993</c:v>
                </c:pt>
                <c:pt idx="168416">
                  <c:v>-33.630499999999984</c:v>
                </c:pt>
                <c:pt idx="168417">
                  <c:v>-33.628499999999974</c:v>
                </c:pt>
                <c:pt idx="168418">
                  <c:v>-33.626499999999965</c:v>
                </c:pt>
                <c:pt idx="168419">
                  <c:v>-33.624499999999955</c:v>
                </c:pt>
                <c:pt idx="168420">
                  <c:v>-33.622500000000002</c:v>
                </c:pt>
                <c:pt idx="168421">
                  <c:v>-33.620499999999993</c:v>
                </c:pt>
                <c:pt idx="168422">
                  <c:v>-33.618499999999983</c:v>
                </c:pt>
                <c:pt idx="168423">
                  <c:v>-33.616499999999974</c:v>
                </c:pt>
                <c:pt idx="168424">
                  <c:v>-33.614499999999964</c:v>
                </c:pt>
                <c:pt idx="168425">
                  <c:v>-33.612499999999955</c:v>
                </c:pt>
                <c:pt idx="168426">
                  <c:v>-33.610500000000002</c:v>
                </c:pt>
                <c:pt idx="168427">
                  <c:v>-33.608499999999992</c:v>
                </c:pt>
                <c:pt idx="168428">
                  <c:v>-33.606499999999983</c:v>
                </c:pt>
                <c:pt idx="168429">
                  <c:v>-33.604499999999973</c:v>
                </c:pt>
                <c:pt idx="168430">
                  <c:v>-33.602499999999964</c:v>
                </c:pt>
                <c:pt idx="168431">
                  <c:v>-33.600499999999954</c:v>
                </c:pt>
                <c:pt idx="168432">
                  <c:v>-33.598500000000001</c:v>
                </c:pt>
                <c:pt idx="168433">
                  <c:v>-33.596499999999992</c:v>
                </c:pt>
                <c:pt idx="168434">
                  <c:v>-33.594499999999982</c:v>
                </c:pt>
                <c:pt idx="168435">
                  <c:v>-33.592499999999973</c:v>
                </c:pt>
                <c:pt idx="168436">
                  <c:v>-33.590499999999963</c:v>
                </c:pt>
                <c:pt idx="168437">
                  <c:v>-33.588499999999954</c:v>
                </c:pt>
                <c:pt idx="168438">
                  <c:v>-33.586500000000001</c:v>
                </c:pt>
                <c:pt idx="168439">
                  <c:v>-33.584499999999991</c:v>
                </c:pt>
                <c:pt idx="168440">
                  <c:v>-33.582499999999982</c:v>
                </c:pt>
                <c:pt idx="168441">
                  <c:v>-33.580499999999972</c:v>
                </c:pt>
                <c:pt idx="168442">
                  <c:v>-33.578499999999963</c:v>
                </c:pt>
                <c:pt idx="168443">
                  <c:v>-33.576499999999953</c:v>
                </c:pt>
                <c:pt idx="168444">
                  <c:v>-33.5745</c:v>
                </c:pt>
                <c:pt idx="168445">
                  <c:v>-33.572499999999991</c:v>
                </c:pt>
                <c:pt idx="168446">
                  <c:v>-33.570499999999981</c:v>
                </c:pt>
                <c:pt idx="168447">
                  <c:v>-33.568499999999972</c:v>
                </c:pt>
                <c:pt idx="168448">
                  <c:v>-33.566499999999962</c:v>
                </c:pt>
                <c:pt idx="168449">
                  <c:v>-33.564499999999953</c:v>
                </c:pt>
                <c:pt idx="168450">
                  <c:v>-33.5625</c:v>
                </c:pt>
                <c:pt idx="168451">
                  <c:v>-33.56049999999999</c:v>
                </c:pt>
                <c:pt idx="168452">
                  <c:v>-33.558499999999981</c:v>
                </c:pt>
                <c:pt idx="168453">
                  <c:v>-33.556499999999971</c:v>
                </c:pt>
                <c:pt idx="168454">
                  <c:v>-33.554499999999962</c:v>
                </c:pt>
                <c:pt idx="168455">
                  <c:v>-33.552499999999952</c:v>
                </c:pt>
                <c:pt idx="168456">
                  <c:v>-33.5505</c:v>
                </c:pt>
                <c:pt idx="168457">
                  <c:v>-33.54849999999999</c:v>
                </c:pt>
                <c:pt idx="168458">
                  <c:v>-33.54649999999998</c:v>
                </c:pt>
                <c:pt idx="168459">
                  <c:v>-33.544499999999971</c:v>
                </c:pt>
                <c:pt idx="168460">
                  <c:v>-33.542499999999961</c:v>
                </c:pt>
                <c:pt idx="168461">
                  <c:v>-33.540499999999952</c:v>
                </c:pt>
                <c:pt idx="168462">
                  <c:v>-33.538499999999999</c:v>
                </c:pt>
                <c:pt idx="168463">
                  <c:v>-33.53649999999999</c:v>
                </c:pt>
                <c:pt idx="168464">
                  <c:v>-33.53449999999998</c:v>
                </c:pt>
                <c:pt idx="168465">
                  <c:v>-33.53249999999997</c:v>
                </c:pt>
                <c:pt idx="168466">
                  <c:v>-33.530499999999961</c:v>
                </c:pt>
                <c:pt idx="168467">
                  <c:v>-33.528499999999951</c:v>
                </c:pt>
                <c:pt idx="168468">
                  <c:v>-33.526499999999999</c:v>
                </c:pt>
                <c:pt idx="168469">
                  <c:v>-33.524499999999989</c:v>
                </c:pt>
                <c:pt idx="168470">
                  <c:v>-33.52249999999998</c:v>
                </c:pt>
                <c:pt idx="168471">
                  <c:v>-33.52049999999997</c:v>
                </c:pt>
                <c:pt idx="168472">
                  <c:v>-33.51849999999996</c:v>
                </c:pt>
                <c:pt idx="168473">
                  <c:v>-33.516499999999951</c:v>
                </c:pt>
                <c:pt idx="168474">
                  <c:v>-33.514499999999998</c:v>
                </c:pt>
                <c:pt idx="168475">
                  <c:v>-33.512499999999989</c:v>
                </c:pt>
                <c:pt idx="168476">
                  <c:v>-33.510499999999979</c:v>
                </c:pt>
                <c:pt idx="168477">
                  <c:v>-33.50849999999997</c:v>
                </c:pt>
                <c:pt idx="168478">
                  <c:v>-33.50649999999996</c:v>
                </c:pt>
                <c:pt idx="168479">
                  <c:v>-33.50449999999995</c:v>
                </c:pt>
                <c:pt idx="168480">
                  <c:v>-33.502499999999998</c:v>
                </c:pt>
                <c:pt idx="168481">
                  <c:v>-33.500499999999988</c:v>
                </c:pt>
                <c:pt idx="168482">
                  <c:v>-33.498499999999979</c:v>
                </c:pt>
                <c:pt idx="168483">
                  <c:v>-33.496499999999969</c:v>
                </c:pt>
                <c:pt idx="168484">
                  <c:v>-33.49449999999996</c:v>
                </c:pt>
                <c:pt idx="168485">
                  <c:v>-33.49249999999995</c:v>
                </c:pt>
                <c:pt idx="168486">
                  <c:v>-33.490499999999997</c:v>
                </c:pt>
                <c:pt idx="168487">
                  <c:v>-33.488499999999988</c:v>
                </c:pt>
                <c:pt idx="168488">
                  <c:v>-33.486499999999978</c:v>
                </c:pt>
                <c:pt idx="168489">
                  <c:v>-33.484499999999969</c:v>
                </c:pt>
                <c:pt idx="168490">
                  <c:v>-33.482499999999959</c:v>
                </c:pt>
                <c:pt idx="168491">
                  <c:v>-33.48049999999995</c:v>
                </c:pt>
                <c:pt idx="168492">
                  <c:v>-33.478499999999997</c:v>
                </c:pt>
                <c:pt idx="168493">
                  <c:v>-33.476499999999987</c:v>
                </c:pt>
                <c:pt idx="168494">
                  <c:v>-33.474499999999978</c:v>
                </c:pt>
                <c:pt idx="168495">
                  <c:v>-33.472499999999968</c:v>
                </c:pt>
                <c:pt idx="168496">
                  <c:v>-33.470499999999959</c:v>
                </c:pt>
                <c:pt idx="168497">
                  <c:v>-33.468499999999949</c:v>
                </c:pt>
                <c:pt idx="168498">
                  <c:v>-33.466499999999996</c:v>
                </c:pt>
                <c:pt idx="168499">
                  <c:v>-33.464499999999987</c:v>
                </c:pt>
                <c:pt idx="168500">
                  <c:v>-33.462499999999977</c:v>
                </c:pt>
                <c:pt idx="168501">
                  <c:v>-33.460499999999968</c:v>
                </c:pt>
                <c:pt idx="168502">
                  <c:v>-33.458499999999958</c:v>
                </c:pt>
                <c:pt idx="168503">
                  <c:v>-33.456500000000005</c:v>
                </c:pt>
                <c:pt idx="168504">
                  <c:v>-33.454499999999996</c:v>
                </c:pt>
                <c:pt idx="168505">
                  <c:v>-33.452499999999986</c:v>
                </c:pt>
                <c:pt idx="168506">
                  <c:v>-33.450499999999977</c:v>
                </c:pt>
                <c:pt idx="168507">
                  <c:v>-33.448499999999967</c:v>
                </c:pt>
                <c:pt idx="168508">
                  <c:v>-33.446499999999958</c:v>
                </c:pt>
                <c:pt idx="168509">
                  <c:v>-33.444500000000005</c:v>
                </c:pt>
                <c:pt idx="168510">
                  <c:v>-33.442499999999995</c:v>
                </c:pt>
                <c:pt idx="168511">
                  <c:v>-33.440499999999986</c:v>
                </c:pt>
                <c:pt idx="168512">
                  <c:v>-33.438499999999976</c:v>
                </c:pt>
                <c:pt idx="168513">
                  <c:v>-33.436499999999967</c:v>
                </c:pt>
                <c:pt idx="168514">
                  <c:v>-33.434499999999957</c:v>
                </c:pt>
                <c:pt idx="168515">
                  <c:v>-33.432500000000005</c:v>
                </c:pt>
                <c:pt idx="168516">
                  <c:v>-33.430499999999995</c:v>
                </c:pt>
                <c:pt idx="168517">
                  <c:v>-33.428499999999985</c:v>
                </c:pt>
                <c:pt idx="168518">
                  <c:v>-33.426499999999976</c:v>
                </c:pt>
                <c:pt idx="168519">
                  <c:v>-33.424499999999966</c:v>
                </c:pt>
                <c:pt idx="168520">
                  <c:v>-33.422499999999957</c:v>
                </c:pt>
                <c:pt idx="168521">
                  <c:v>-33.420500000000004</c:v>
                </c:pt>
                <c:pt idx="168522">
                  <c:v>-33.418499999999995</c:v>
                </c:pt>
                <c:pt idx="168523">
                  <c:v>-33.416499999999985</c:v>
                </c:pt>
                <c:pt idx="168524">
                  <c:v>-33.414499999999975</c:v>
                </c:pt>
                <c:pt idx="168525">
                  <c:v>-33.412499999999966</c:v>
                </c:pt>
                <c:pt idx="168526">
                  <c:v>-33.410499999999956</c:v>
                </c:pt>
                <c:pt idx="168527">
                  <c:v>-33.408500000000004</c:v>
                </c:pt>
                <c:pt idx="168528">
                  <c:v>-33.406499999999994</c:v>
                </c:pt>
                <c:pt idx="168529">
                  <c:v>-33.404499999999985</c:v>
                </c:pt>
                <c:pt idx="168530">
                  <c:v>-33.402499999999975</c:v>
                </c:pt>
                <c:pt idx="168531">
                  <c:v>-33.400499999999965</c:v>
                </c:pt>
                <c:pt idx="168532">
                  <c:v>-33.398499999999956</c:v>
                </c:pt>
                <c:pt idx="168533">
                  <c:v>-33.396500000000003</c:v>
                </c:pt>
                <c:pt idx="168534">
                  <c:v>-33.394499999999994</c:v>
                </c:pt>
                <c:pt idx="168535">
                  <c:v>-33.392499999999984</c:v>
                </c:pt>
                <c:pt idx="168536">
                  <c:v>-33.390499999999975</c:v>
                </c:pt>
                <c:pt idx="168537">
                  <c:v>-33.388499999999965</c:v>
                </c:pt>
                <c:pt idx="168538">
                  <c:v>-33.386499999999955</c:v>
                </c:pt>
                <c:pt idx="168539">
                  <c:v>-33.384500000000003</c:v>
                </c:pt>
                <c:pt idx="168540">
                  <c:v>-33.382499999999993</c:v>
                </c:pt>
                <c:pt idx="168541">
                  <c:v>-33.380499999999984</c:v>
                </c:pt>
                <c:pt idx="168542">
                  <c:v>-33.378499999999974</c:v>
                </c:pt>
                <c:pt idx="168543">
                  <c:v>-33.376499999999965</c:v>
                </c:pt>
                <c:pt idx="168544">
                  <c:v>-33.374499999999955</c:v>
                </c:pt>
                <c:pt idx="168545">
                  <c:v>-33.372500000000002</c:v>
                </c:pt>
                <c:pt idx="168546">
                  <c:v>-33.370499999999993</c:v>
                </c:pt>
                <c:pt idx="168547">
                  <c:v>-33.368499999999983</c:v>
                </c:pt>
                <c:pt idx="168548">
                  <c:v>-33.366499999999974</c:v>
                </c:pt>
                <c:pt idx="168549">
                  <c:v>-33.364499999999964</c:v>
                </c:pt>
                <c:pt idx="168550">
                  <c:v>-33.362499999999955</c:v>
                </c:pt>
                <c:pt idx="168551">
                  <c:v>-33.360500000000002</c:v>
                </c:pt>
                <c:pt idx="168552">
                  <c:v>-33.358499999999992</c:v>
                </c:pt>
                <c:pt idx="168553">
                  <c:v>-33.356499999999983</c:v>
                </c:pt>
                <c:pt idx="168554">
                  <c:v>-33.354499999999973</c:v>
                </c:pt>
                <c:pt idx="168555">
                  <c:v>-33.352499999999964</c:v>
                </c:pt>
                <c:pt idx="168556">
                  <c:v>-33.350499999999954</c:v>
                </c:pt>
                <c:pt idx="168557">
                  <c:v>-33.348500000000001</c:v>
                </c:pt>
                <c:pt idx="168558">
                  <c:v>-33.346499999999992</c:v>
                </c:pt>
                <c:pt idx="168559">
                  <c:v>-33.344499999999982</c:v>
                </c:pt>
                <c:pt idx="168560">
                  <c:v>-33.342499999999973</c:v>
                </c:pt>
                <c:pt idx="168561">
                  <c:v>-33.340499999999963</c:v>
                </c:pt>
                <c:pt idx="168562">
                  <c:v>-33.338499999999954</c:v>
                </c:pt>
                <c:pt idx="168563">
                  <c:v>-33.336500000000001</c:v>
                </c:pt>
                <c:pt idx="168564">
                  <c:v>-33.334499999999991</c:v>
                </c:pt>
                <c:pt idx="168565">
                  <c:v>-33.332499999999982</c:v>
                </c:pt>
                <c:pt idx="168566">
                  <c:v>-33.330499999999972</c:v>
                </c:pt>
                <c:pt idx="168567">
                  <c:v>-33.328499999999963</c:v>
                </c:pt>
                <c:pt idx="168568">
                  <c:v>-33.326499999999953</c:v>
                </c:pt>
                <c:pt idx="168569">
                  <c:v>-33.3245</c:v>
                </c:pt>
                <c:pt idx="168570">
                  <c:v>-33.322499999999991</c:v>
                </c:pt>
                <c:pt idx="168571">
                  <c:v>-33.320499999999981</c:v>
                </c:pt>
                <c:pt idx="168572">
                  <c:v>-33.318499999999972</c:v>
                </c:pt>
                <c:pt idx="168573">
                  <c:v>-33.316499999999962</c:v>
                </c:pt>
                <c:pt idx="168574">
                  <c:v>-33.314499999999953</c:v>
                </c:pt>
                <c:pt idx="168575">
                  <c:v>-33.3125</c:v>
                </c:pt>
                <c:pt idx="168576">
                  <c:v>-33.31049999999999</c:v>
                </c:pt>
                <c:pt idx="168577">
                  <c:v>-33.308499999999981</c:v>
                </c:pt>
                <c:pt idx="168578">
                  <c:v>-33.306499999999971</c:v>
                </c:pt>
                <c:pt idx="168579">
                  <c:v>-33.304499999999962</c:v>
                </c:pt>
                <c:pt idx="168580">
                  <c:v>-33.302499999999952</c:v>
                </c:pt>
                <c:pt idx="168581">
                  <c:v>-33.3005</c:v>
                </c:pt>
                <c:pt idx="168582">
                  <c:v>-33.29849999999999</c:v>
                </c:pt>
                <c:pt idx="168583">
                  <c:v>-33.29649999999998</c:v>
                </c:pt>
                <c:pt idx="168584">
                  <c:v>-33.294499999999971</c:v>
                </c:pt>
                <c:pt idx="168585">
                  <c:v>-33.292499999999961</c:v>
                </c:pt>
                <c:pt idx="168586">
                  <c:v>-33.290499999999952</c:v>
                </c:pt>
                <c:pt idx="168587">
                  <c:v>-33.288499999999999</c:v>
                </c:pt>
                <c:pt idx="168588">
                  <c:v>-33.28649999999999</c:v>
                </c:pt>
                <c:pt idx="168589">
                  <c:v>-33.28449999999998</c:v>
                </c:pt>
                <c:pt idx="168590">
                  <c:v>-33.28249999999997</c:v>
                </c:pt>
                <c:pt idx="168591">
                  <c:v>-33.280499999999961</c:v>
                </c:pt>
                <c:pt idx="168592">
                  <c:v>-33.278499999999951</c:v>
                </c:pt>
                <c:pt idx="168593">
                  <c:v>-33.276499999999999</c:v>
                </c:pt>
                <c:pt idx="168594">
                  <c:v>-33.274499999999989</c:v>
                </c:pt>
                <c:pt idx="168595">
                  <c:v>-33.27249999999998</c:v>
                </c:pt>
                <c:pt idx="168596">
                  <c:v>-33.27049999999997</c:v>
                </c:pt>
                <c:pt idx="168597">
                  <c:v>-33.26849999999996</c:v>
                </c:pt>
                <c:pt idx="168598">
                  <c:v>-33.266499999999951</c:v>
                </c:pt>
                <c:pt idx="168599">
                  <c:v>-33.264499999999998</c:v>
                </c:pt>
                <c:pt idx="168600">
                  <c:v>-33.262499999999989</c:v>
                </c:pt>
                <c:pt idx="168601">
                  <c:v>-33.260499999999979</c:v>
                </c:pt>
                <c:pt idx="168602">
                  <c:v>-33.25849999999997</c:v>
                </c:pt>
                <c:pt idx="168603">
                  <c:v>-33.25649999999996</c:v>
                </c:pt>
                <c:pt idx="168604">
                  <c:v>-33.25449999999995</c:v>
                </c:pt>
                <c:pt idx="168605">
                  <c:v>-33.252499999999998</c:v>
                </c:pt>
                <c:pt idx="168606">
                  <c:v>-33.250499999999988</c:v>
                </c:pt>
                <c:pt idx="168607">
                  <c:v>-33.248499999999979</c:v>
                </c:pt>
                <c:pt idx="168608">
                  <c:v>-33.246499999999969</c:v>
                </c:pt>
                <c:pt idx="168609">
                  <c:v>-33.24449999999996</c:v>
                </c:pt>
                <c:pt idx="168610">
                  <c:v>-33.24249999999995</c:v>
                </c:pt>
                <c:pt idx="168611">
                  <c:v>-33.240499999999997</c:v>
                </c:pt>
                <c:pt idx="168612">
                  <c:v>-33.238499999999988</c:v>
                </c:pt>
                <c:pt idx="168613">
                  <c:v>-33.236499999999978</c:v>
                </c:pt>
                <c:pt idx="168614">
                  <c:v>-33.234499999999969</c:v>
                </c:pt>
                <c:pt idx="168615">
                  <c:v>-33.232499999999959</c:v>
                </c:pt>
                <c:pt idx="168616">
                  <c:v>-33.23049999999995</c:v>
                </c:pt>
                <c:pt idx="168617">
                  <c:v>-33.228499999999997</c:v>
                </c:pt>
                <c:pt idx="168618">
                  <c:v>-33.226499999999987</c:v>
                </c:pt>
                <c:pt idx="168619">
                  <c:v>-33.224499999999978</c:v>
                </c:pt>
                <c:pt idx="168620">
                  <c:v>-33.222499999999968</c:v>
                </c:pt>
                <c:pt idx="168621">
                  <c:v>-33.220499999999959</c:v>
                </c:pt>
                <c:pt idx="168622">
                  <c:v>-33.218499999999949</c:v>
                </c:pt>
                <c:pt idx="168623">
                  <c:v>-33.216499999999996</c:v>
                </c:pt>
                <c:pt idx="168624">
                  <c:v>-33.214499999999987</c:v>
                </c:pt>
                <c:pt idx="168625">
                  <c:v>-33.212499999999977</c:v>
                </c:pt>
                <c:pt idx="168626">
                  <c:v>-33.210499999999968</c:v>
                </c:pt>
                <c:pt idx="168627">
                  <c:v>-33.208499999999958</c:v>
                </c:pt>
                <c:pt idx="168628">
                  <c:v>-33.206500000000005</c:v>
                </c:pt>
                <c:pt idx="168629">
                  <c:v>-33.204499999999996</c:v>
                </c:pt>
                <c:pt idx="168630">
                  <c:v>-33.202499999999986</c:v>
                </c:pt>
                <c:pt idx="168631">
                  <c:v>-33.200499999999977</c:v>
                </c:pt>
                <c:pt idx="168632">
                  <c:v>-33.198499999999967</c:v>
                </c:pt>
                <c:pt idx="168633">
                  <c:v>-33.196499999999958</c:v>
                </c:pt>
                <c:pt idx="168634">
                  <c:v>-33.194500000000005</c:v>
                </c:pt>
                <c:pt idx="168635">
                  <c:v>-33.192499999999995</c:v>
                </c:pt>
                <c:pt idx="168636">
                  <c:v>-33.190499999999986</c:v>
                </c:pt>
                <c:pt idx="168637">
                  <c:v>-33.188499999999976</c:v>
                </c:pt>
                <c:pt idx="168638">
                  <c:v>-33.186499999999967</c:v>
                </c:pt>
                <c:pt idx="168639">
                  <c:v>-33.184499999999957</c:v>
                </c:pt>
                <c:pt idx="168640">
                  <c:v>-33.182500000000005</c:v>
                </c:pt>
                <c:pt idx="168641">
                  <c:v>-33.180499999999995</c:v>
                </c:pt>
                <c:pt idx="168642">
                  <c:v>-33.178499999999985</c:v>
                </c:pt>
                <c:pt idx="168643">
                  <c:v>-33.176499999999976</c:v>
                </c:pt>
                <c:pt idx="168644">
                  <c:v>-33.174499999999966</c:v>
                </c:pt>
                <c:pt idx="168645">
                  <c:v>-33.172499999999957</c:v>
                </c:pt>
                <c:pt idx="168646">
                  <c:v>-33.170500000000004</c:v>
                </c:pt>
                <c:pt idx="168647">
                  <c:v>-33.168499999999995</c:v>
                </c:pt>
                <c:pt idx="168648">
                  <c:v>-33.166499999999985</c:v>
                </c:pt>
                <c:pt idx="168649">
                  <c:v>-33.164499999999975</c:v>
                </c:pt>
                <c:pt idx="168650">
                  <c:v>-33.162499999999966</c:v>
                </c:pt>
                <c:pt idx="168651">
                  <c:v>-33.160499999999956</c:v>
                </c:pt>
                <c:pt idx="168652">
                  <c:v>-33.158500000000004</c:v>
                </c:pt>
                <c:pt idx="168653">
                  <c:v>-33.156499999999994</c:v>
                </c:pt>
                <c:pt idx="168654">
                  <c:v>-33.154499999999985</c:v>
                </c:pt>
                <c:pt idx="168655">
                  <c:v>-33.152499999999975</c:v>
                </c:pt>
                <c:pt idx="168656">
                  <c:v>-33.150499999999965</c:v>
                </c:pt>
                <c:pt idx="168657">
                  <c:v>-33.148499999999956</c:v>
                </c:pt>
                <c:pt idx="168658">
                  <c:v>-33.146500000000003</c:v>
                </c:pt>
                <c:pt idx="168659">
                  <c:v>-33.144499999999994</c:v>
                </c:pt>
                <c:pt idx="168660">
                  <c:v>-33.142499999999984</c:v>
                </c:pt>
                <c:pt idx="168661">
                  <c:v>-33.140499999999975</c:v>
                </c:pt>
                <c:pt idx="168662">
                  <c:v>-33.138499999999965</c:v>
                </c:pt>
                <c:pt idx="168663">
                  <c:v>-33.136499999999955</c:v>
                </c:pt>
                <c:pt idx="168664">
                  <c:v>-33.134500000000003</c:v>
                </c:pt>
                <c:pt idx="168665">
                  <c:v>-33.132499999999993</c:v>
                </c:pt>
                <c:pt idx="168666">
                  <c:v>-33.130499999999984</c:v>
                </c:pt>
                <c:pt idx="168667">
                  <c:v>-33.128499999999974</c:v>
                </c:pt>
                <c:pt idx="168668">
                  <c:v>-33.126499999999965</c:v>
                </c:pt>
                <c:pt idx="168669">
                  <c:v>-33.124499999999955</c:v>
                </c:pt>
                <c:pt idx="168670">
                  <c:v>-33.122500000000002</c:v>
                </c:pt>
                <c:pt idx="168671">
                  <c:v>-33.120499999999993</c:v>
                </c:pt>
                <c:pt idx="168672">
                  <c:v>-33.118499999999983</c:v>
                </c:pt>
                <c:pt idx="168673">
                  <c:v>-33.116499999999974</c:v>
                </c:pt>
                <c:pt idx="168674">
                  <c:v>-33.114499999999964</c:v>
                </c:pt>
                <c:pt idx="168675">
                  <c:v>-33.112499999999955</c:v>
                </c:pt>
                <c:pt idx="168676">
                  <c:v>-33.110500000000002</c:v>
                </c:pt>
                <c:pt idx="168677">
                  <c:v>-33.108499999999992</c:v>
                </c:pt>
                <c:pt idx="168678">
                  <c:v>-33.106499999999983</c:v>
                </c:pt>
                <c:pt idx="168679">
                  <c:v>-33.104499999999973</c:v>
                </c:pt>
                <c:pt idx="168680">
                  <c:v>-33.102499999999964</c:v>
                </c:pt>
                <c:pt idx="168681">
                  <c:v>-33.100499999999954</c:v>
                </c:pt>
                <c:pt idx="168682">
                  <c:v>-33.098500000000001</c:v>
                </c:pt>
                <c:pt idx="168683">
                  <c:v>-33.096499999999992</c:v>
                </c:pt>
                <c:pt idx="168684">
                  <c:v>-33.094499999999982</c:v>
                </c:pt>
                <c:pt idx="168685">
                  <c:v>-33.092499999999973</c:v>
                </c:pt>
                <c:pt idx="168686">
                  <c:v>-33.090499999999963</c:v>
                </c:pt>
                <c:pt idx="168687">
                  <c:v>-33.088499999999954</c:v>
                </c:pt>
                <c:pt idx="168688">
                  <c:v>-33.086500000000001</c:v>
                </c:pt>
                <c:pt idx="168689">
                  <c:v>-33.084499999999991</c:v>
                </c:pt>
                <c:pt idx="168690">
                  <c:v>-33.082499999999982</c:v>
                </c:pt>
                <c:pt idx="168691">
                  <c:v>-33.080499999999972</c:v>
                </c:pt>
                <c:pt idx="168692">
                  <c:v>-33.078499999999963</c:v>
                </c:pt>
                <c:pt idx="168693">
                  <c:v>-33.076499999999953</c:v>
                </c:pt>
                <c:pt idx="168694">
                  <c:v>-33.0745</c:v>
                </c:pt>
                <c:pt idx="168695">
                  <c:v>-33.072499999999991</c:v>
                </c:pt>
                <c:pt idx="168696">
                  <c:v>-33.070499999999981</c:v>
                </c:pt>
                <c:pt idx="168697">
                  <c:v>-33.068499999999972</c:v>
                </c:pt>
                <c:pt idx="168698">
                  <c:v>-33.066499999999962</c:v>
                </c:pt>
                <c:pt idx="168699">
                  <c:v>-33.064499999999953</c:v>
                </c:pt>
                <c:pt idx="168700">
                  <c:v>-33.0625</c:v>
                </c:pt>
                <c:pt idx="168701">
                  <c:v>-33.06049999999999</c:v>
                </c:pt>
                <c:pt idx="168702">
                  <c:v>-33.058499999999981</c:v>
                </c:pt>
                <c:pt idx="168703">
                  <c:v>-33.056499999999971</c:v>
                </c:pt>
                <c:pt idx="168704">
                  <c:v>-33.054499999999962</c:v>
                </c:pt>
                <c:pt idx="168705">
                  <c:v>-33.052499999999952</c:v>
                </c:pt>
                <c:pt idx="168706">
                  <c:v>-33.0505</c:v>
                </c:pt>
                <c:pt idx="168707">
                  <c:v>-33.04849999999999</c:v>
                </c:pt>
                <c:pt idx="168708">
                  <c:v>-33.04649999999998</c:v>
                </c:pt>
                <c:pt idx="168709">
                  <c:v>-33.044499999999971</c:v>
                </c:pt>
                <c:pt idx="168710">
                  <c:v>-33.042499999999961</c:v>
                </c:pt>
                <c:pt idx="168711">
                  <c:v>-33.040499999999952</c:v>
                </c:pt>
                <c:pt idx="168712">
                  <c:v>-33.038499999999999</c:v>
                </c:pt>
                <c:pt idx="168713">
                  <c:v>-33.03649999999999</c:v>
                </c:pt>
                <c:pt idx="168714">
                  <c:v>-33.03449999999998</c:v>
                </c:pt>
                <c:pt idx="168715">
                  <c:v>-33.03249999999997</c:v>
                </c:pt>
                <c:pt idx="168716">
                  <c:v>-33.030499999999961</c:v>
                </c:pt>
                <c:pt idx="168717">
                  <c:v>-33.028499999999951</c:v>
                </c:pt>
                <c:pt idx="168718">
                  <c:v>-33.026499999999999</c:v>
                </c:pt>
                <c:pt idx="168719">
                  <c:v>-33.024499999999989</c:v>
                </c:pt>
                <c:pt idx="168720">
                  <c:v>-33.02249999999998</c:v>
                </c:pt>
                <c:pt idx="168721">
                  <c:v>-33.02049999999997</c:v>
                </c:pt>
                <c:pt idx="168722">
                  <c:v>-33.01849999999996</c:v>
                </c:pt>
                <c:pt idx="168723">
                  <c:v>-33.016499999999951</c:v>
                </c:pt>
                <c:pt idx="168724">
                  <c:v>-33.014499999999998</c:v>
                </c:pt>
                <c:pt idx="168725">
                  <c:v>-33.012499999999989</c:v>
                </c:pt>
                <c:pt idx="168726">
                  <c:v>-33.010499999999979</c:v>
                </c:pt>
                <c:pt idx="168727">
                  <c:v>-33.00849999999997</c:v>
                </c:pt>
                <c:pt idx="168728">
                  <c:v>-33.00649999999996</c:v>
                </c:pt>
                <c:pt idx="168729">
                  <c:v>-33.00449999999995</c:v>
                </c:pt>
                <c:pt idx="168730">
                  <c:v>-33.002499999999998</c:v>
                </c:pt>
                <c:pt idx="168731">
                  <c:v>-33.000499999999988</c:v>
                </c:pt>
                <c:pt idx="168732">
                  <c:v>-32.998499999999979</c:v>
                </c:pt>
                <c:pt idx="168733">
                  <c:v>-32.996499999999969</c:v>
                </c:pt>
                <c:pt idx="168734">
                  <c:v>-32.99449999999996</c:v>
                </c:pt>
                <c:pt idx="168735">
                  <c:v>-32.99249999999995</c:v>
                </c:pt>
                <c:pt idx="168736">
                  <c:v>-32.990499999999997</c:v>
                </c:pt>
                <c:pt idx="168737">
                  <c:v>-32.988499999999988</c:v>
                </c:pt>
                <c:pt idx="168738">
                  <c:v>-32.986499999999978</c:v>
                </c:pt>
                <c:pt idx="168739">
                  <c:v>-32.984499999999969</c:v>
                </c:pt>
                <c:pt idx="168740">
                  <c:v>-32.982499999999959</c:v>
                </c:pt>
                <c:pt idx="168741">
                  <c:v>-32.98049999999995</c:v>
                </c:pt>
                <c:pt idx="168742">
                  <c:v>-32.978499999999997</c:v>
                </c:pt>
                <c:pt idx="168743">
                  <c:v>-32.976499999999987</c:v>
                </c:pt>
                <c:pt idx="168744">
                  <c:v>-32.974499999999978</c:v>
                </c:pt>
                <c:pt idx="168745">
                  <c:v>-32.972499999999968</c:v>
                </c:pt>
                <c:pt idx="168746">
                  <c:v>-32.970499999999959</c:v>
                </c:pt>
                <c:pt idx="168747">
                  <c:v>-32.968499999999949</c:v>
                </c:pt>
                <c:pt idx="168748">
                  <c:v>-32.966499999999996</c:v>
                </c:pt>
                <c:pt idx="168749">
                  <c:v>-32.964499999999987</c:v>
                </c:pt>
                <c:pt idx="168750">
                  <c:v>-32.962499999999977</c:v>
                </c:pt>
                <c:pt idx="168751">
                  <c:v>-32.960499999999968</c:v>
                </c:pt>
                <c:pt idx="168752">
                  <c:v>-32.958499999999958</c:v>
                </c:pt>
                <c:pt idx="168753">
                  <c:v>-32.956500000000005</c:v>
                </c:pt>
                <c:pt idx="168754">
                  <c:v>-32.954499999999996</c:v>
                </c:pt>
                <c:pt idx="168755">
                  <c:v>-32.952499999999986</c:v>
                </c:pt>
                <c:pt idx="168756">
                  <c:v>-32.950499999999977</c:v>
                </c:pt>
                <c:pt idx="168757">
                  <c:v>-32.948499999999967</c:v>
                </c:pt>
                <c:pt idx="168758">
                  <c:v>-32.946499999999958</c:v>
                </c:pt>
                <c:pt idx="168759">
                  <c:v>-32.944500000000005</c:v>
                </c:pt>
                <c:pt idx="168760">
                  <c:v>-32.942499999999995</c:v>
                </c:pt>
                <c:pt idx="168761">
                  <c:v>-32.940499999999986</c:v>
                </c:pt>
                <c:pt idx="168762">
                  <c:v>-32.938499999999976</c:v>
                </c:pt>
                <c:pt idx="168763">
                  <c:v>-32.936499999999967</c:v>
                </c:pt>
                <c:pt idx="168764">
                  <c:v>-32.934499999999957</c:v>
                </c:pt>
                <c:pt idx="168765">
                  <c:v>-32.932500000000005</c:v>
                </c:pt>
                <c:pt idx="168766">
                  <c:v>-32.930499999999995</c:v>
                </c:pt>
                <c:pt idx="168767">
                  <c:v>-32.928499999999985</c:v>
                </c:pt>
                <c:pt idx="168768">
                  <c:v>-32.926499999999976</c:v>
                </c:pt>
                <c:pt idx="168769">
                  <c:v>-32.924499999999966</c:v>
                </c:pt>
                <c:pt idx="168770">
                  <c:v>-32.922499999999957</c:v>
                </c:pt>
                <c:pt idx="168771">
                  <c:v>-32.920500000000004</c:v>
                </c:pt>
                <c:pt idx="168772">
                  <c:v>-32.918499999999995</c:v>
                </c:pt>
                <c:pt idx="168773">
                  <c:v>-32.916499999999985</c:v>
                </c:pt>
                <c:pt idx="168774">
                  <c:v>-32.914499999999975</c:v>
                </c:pt>
                <c:pt idx="168775">
                  <c:v>-32.912499999999966</c:v>
                </c:pt>
                <c:pt idx="168776">
                  <c:v>-32.910499999999956</c:v>
                </c:pt>
                <c:pt idx="168777">
                  <c:v>-32.908500000000004</c:v>
                </c:pt>
                <c:pt idx="168778">
                  <c:v>-32.906499999999994</c:v>
                </c:pt>
                <c:pt idx="168779">
                  <c:v>-32.904499999999985</c:v>
                </c:pt>
                <c:pt idx="168780">
                  <c:v>-32.902499999999975</c:v>
                </c:pt>
                <c:pt idx="168781">
                  <c:v>-32.900499999999965</c:v>
                </c:pt>
                <c:pt idx="168782">
                  <c:v>-32.898499999999956</c:v>
                </c:pt>
                <c:pt idx="168783">
                  <c:v>-32.896500000000003</c:v>
                </c:pt>
                <c:pt idx="168784">
                  <c:v>-32.894499999999994</c:v>
                </c:pt>
                <c:pt idx="168785">
                  <c:v>-32.892499999999984</c:v>
                </c:pt>
                <c:pt idx="168786">
                  <c:v>-32.890499999999975</c:v>
                </c:pt>
                <c:pt idx="168787">
                  <c:v>-32.888499999999965</c:v>
                </c:pt>
                <c:pt idx="168788">
                  <c:v>-32.886499999999955</c:v>
                </c:pt>
                <c:pt idx="168789">
                  <c:v>-32.884500000000003</c:v>
                </c:pt>
                <c:pt idx="168790">
                  <c:v>-32.882499999999993</c:v>
                </c:pt>
                <c:pt idx="168791">
                  <c:v>-32.880499999999984</c:v>
                </c:pt>
                <c:pt idx="168792">
                  <c:v>-32.878499999999974</c:v>
                </c:pt>
                <c:pt idx="168793">
                  <c:v>-32.876499999999965</c:v>
                </c:pt>
                <c:pt idx="168794">
                  <c:v>-32.874499999999955</c:v>
                </c:pt>
                <c:pt idx="168795">
                  <c:v>-32.872500000000002</c:v>
                </c:pt>
                <c:pt idx="168796">
                  <c:v>-32.870499999999993</c:v>
                </c:pt>
                <c:pt idx="168797">
                  <c:v>-32.868499999999983</c:v>
                </c:pt>
                <c:pt idx="168798">
                  <c:v>-32.866499999999974</c:v>
                </c:pt>
                <c:pt idx="168799">
                  <c:v>-32.864499999999964</c:v>
                </c:pt>
                <c:pt idx="168800">
                  <c:v>-32.862499999999955</c:v>
                </c:pt>
                <c:pt idx="168801">
                  <c:v>-32.860500000000002</c:v>
                </c:pt>
                <c:pt idx="168802">
                  <c:v>-32.858499999999992</c:v>
                </c:pt>
                <c:pt idx="168803">
                  <c:v>-32.856499999999983</c:v>
                </c:pt>
                <c:pt idx="168804">
                  <c:v>-32.854499999999973</c:v>
                </c:pt>
                <c:pt idx="168805">
                  <c:v>-32.852499999999964</c:v>
                </c:pt>
                <c:pt idx="168806">
                  <c:v>-32.850499999999954</c:v>
                </c:pt>
                <c:pt idx="168807">
                  <c:v>-32.848500000000001</c:v>
                </c:pt>
                <c:pt idx="168808">
                  <c:v>-32.846499999999992</c:v>
                </c:pt>
                <c:pt idx="168809">
                  <c:v>-32.844499999999982</c:v>
                </c:pt>
                <c:pt idx="168810">
                  <c:v>-32.842499999999973</c:v>
                </c:pt>
                <c:pt idx="168811">
                  <c:v>-32.840499999999963</c:v>
                </c:pt>
                <c:pt idx="168812">
                  <c:v>-32.838499999999954</c:v>
                </c:pt>
                <c:pt idx="168813">
                  <c:v>-32.836500000000001</c:v>
                </c:pt>
                <c:pt idx="168814">
                  <c:v>-32.834499999999991</c:v>
                </c:pt>
                <c:pt idx="168815">
                  <c:v>-32.832499999999982</c:v>
                </c:pt>
                <c:pt idx="168816">
                  <c:v>-32.830499999999972</c:v>
                </c:pt>
                <c:pt idx="168817">
                  <c:v>-32.828499999999963</c:v>
                </c:pt>
                <c:pt idx="168818">
                  <c:v>-32.826499999999953</c:v>
                </c:pt>
                <c:pt idx="168819">
                  <c:v>-32.8245</c:v>
                </c:pt>
                <c:pt idx="168820">
                  <c:v>-32.822499999999991</c:v>
                </c:pt>
                <c:pt idx="168821">
                  <c:v>-32.820499999999981</c:v>
                </c:pt>
                <c:pt idx="168822">
                  <c:v>-32.818499999999972</c:v>
                </c:pt>
                <c:pt idx="168823">
                  <c:v>-32.816499999999962</c:v>
                </c:pt>
                <c:pt idx="168824">
                  <c:v>-32.814499999999953</c:v>
                </c:pt>
                <c:pt idx="168825">
                  <c:v>-32.8125</c:v>
                </c:pt>
                <c:pt idx="168826">
                  <c:v>-32.81049999999999</c:v>
                </c:pt>
                <c:pt idx="168827">
                  <c:v>-32.808499999999981</c:v>
                </c:pt>
                <c:pt idx="168828">
                  <c:v>-32.806499999999971</c:v>
                </c:pt>
                <c:pt idx="168829">
                  <c:v>-32.804499999999962</c:v>
                </c:pt>
                <c:pt idx="168830">
                  <c:v>-32.802499999999952</c:v>
                </c:pt>
                <c:pt idx="168831">
                  <c:v>-32.8005</c:v>
                </c:pt>
                <c:pt idx="168832">
                  <c:v>-32.79849999999999</c:v>
                </c:pt>
                <c:pt idx="168833">
                  <c:v>-32.79649999999998</c:v>
                </c:pt>
                <c:pt idx="168834">
                  <c:v>-32.794499999999971</c:v>
                </c:pt>
                <c:pt idx="168835">
                  <c:v>-32.792499999999961</c:v>
                </c:pt>
                <c:pt idx="168836">
                  <c:v>-32.790499999999952</c:v>
                </c:pt>
                <c:pt idx="168837">
                  <c:v>-32.788499999999999</c:v>
                </c:pt>
                <c:pt idx="168838">
                  <c:v>-32.78649999999999</c:v>
                </c:pt>
                <c:pt idx="168839">
                  <c:v>-32.78449999999998</c:v>
                </c:pt>
                <c:pt idx="168840">
                  <c:v>-32.78249999999997</c:v>
                </c:pt>
                <c:pt idx="168841">
                  <c:v>-32.780499999999961</c:v>
                </c:pt>
                <c:pt idx="168842">
                  <c:v>-32.778499999999951</c:v>
                </c:pt>
                <c:pt idx="168843">
                  <c:v>-32.776499999999999</c:v>
                </c:pt>
                <c:pt idx="168844">
                  <c:v>-32.774499999999989</c:v>
                </c:pt>
                <c:pt idx="168845">
                  <c:v>-32.77249999999998</c:v>
                </c:pt>
                <c:pt idx="168846">
                  <c:v>-32.77049999999997</c:v>
                </c:pt>
                <c:pt idx="168847">
                  <c:v>-32.76849999999996</c:v>
                </c:pt>
                <c:pt idx="168848">
                  <c:v>-32.766499999999951</c:v>
                </c:pt>
                <c:pt idx="168849">
                  <c:v>-32.764499999999998</c:v>
                </c:pt>
                <c:pt idx="168850">
                  <c:v>-32.762499999999989</c:v>
                </c:pt>
                <c:pt idx="168851">
                  <c:v>-32.760499999999979</c:v>
                </c:pt>
                <c:pt idx="168852">
                  <c:v>-32.75849999999997</c:v>
                </c:pt>
                <c:pt idx="168853">
                  <c:v>-32.75649999999996</c:v>
                </c:pt>
                <c:pt idx="168854">
                  <c:v>-32.75449999999995</c:v>
                </c:pt>
                <c:pt idx="168855">
                  <c:v>-32.752499999999998</c:v>
                </c:pt>
                <c:pt idx="168856">
                  <c:v>-32.750499999999988</c:v>
                </c:pt>
                <c:pt idx="168857">
                  <c:v>-32.748499999999979</c:v>
                </c:pt>
                <c:pt idx="168858">
                  <c:v>-32.746499999999969</c:v>
                </c:pt>
                <c:pt idx="168859">
                  <c:v>-32.74449999999996</c:v>
                </c:pt>
                <c:pt idx="168860">
                  <c:v>-32.74249999999995</c:v>
                </c:pt>
                <c:pt idx="168861">
                  <c:v>-32.740499999999997</c:v>
                </c:pt>
                <c:pt idx="168862">
                  <c:v>-32.738499999999988</c:v>
                </c:pt>
                <c:pt idx="168863">
                  <c:v>-32.736499999999978</c:v>
                </c:pt>
                <c:pt idx="168864">
                  <c:v>-32.734499999999969</c:v>
                </c:pt>
                <c:pt idx="168865">
                  <c:v>-32.732499999999959</c:v>
                </c:pt>
                <c:pt idx="168866">
                  <c:v>-32.73049999999995</c:v>
                </c:pt>
                <c:pt idx="168867">
                  <c:v>-32.728499999999997</c:v>
                </c:pt>
                <c:pt idx="168868">
                  <c:v>-32.726499999999987</c:v>
                </c:pt>
                <c:pt idx="168869">
                  <c:v>-32.724499999999978</c:v>
                </c:pt>
                <c:pt idx="168870">
                  <c:v>-32.722499999999968</c:v>
                </c:pt>
                <c:pt idx="168871">
                  <c:v>-32.720499999999959</c:v>
                </c:pt>
                <c:pt idx="168872">
                  <c:v>-32.718499999999949</c:v>
                </c:pt>
                <c:pt idx="168873">
                  <c:v>-32.716499999999996</c:v>
                </c:pt>
                <c:pt idx="168874">
                  <c:v>-32.714499999999987</c:v>
                </c:pt>
                <c:pt idx="168875">
                  <c:v>-32.712499999999977</c:v>
                </c:pt>
                <c:pt idx="168876">
                  <c:v>-32.710499999999968</c:v>
                </c:pt>
                <c:pt idx="168877">
                  <c:v>-32.708499999999958</c:v>
                </c:pt>
                <c:pt idx="168878">
                  <c:v>-32.706500000000005</c:v>
                </c:pt>
                <c:pt idx="168879">
                  <c:v>-32.704499999999996</c:v>
                </c:pt>
                <c:pt idx="168880">
                  <c:v>-32.702499999999986</c:v>
                </c:pt>
                <c:pt idx="168881">
                  <c:v>-32.700499999999977</c:v>
                </c:pt>
                <c:pt idx="168882">
                  <c:v>-32.698499999999967</c:v>
                </c:pt>
                <c:pt idx="168883">
                  <c:v>-32.696499999999958</c:v>
                </c:pt>
                <c:pt idx="168884">
                  <c:v>-32.694500000000005</c:v>
                </c:pt>
                <c:pt idx="168885">
                  <c:v>-32.692499999999995</c:v>
                </c:pt>
                <c:pt idx="168886">
                  <c:v>-32.690499999999986</c:v>
                </c:pt>
                <c:pt idx="168887">
                  <c:v>-32.688499999999976</c:v>
                </c:pt>
                <c:pt idx="168888">
                  <c:v>-32.686499999999967</c:v>
                </c:pt>
                <c:pt idx="168889">
                  <c:v>-32.684499999999957</c:v>
                </c:pt>
                <c:pt idx="168890">
                  <c:v>-32.682500000000005</c:v>
                </c:pt>
                <c:pt idx="168891">
                  <c:v>-32.680499999999995</c:v>
                </c:pt>
                <c:pt idx="168892">
                  <c:v>-32.678499999999985</c:v>
                </c:pt>
                <c:pt idx="168893">
                  <c:v>-32.676499999999976</c:v>
                </c:pt>
                <c:pt idx="168894">
                  <c:v>-32.674499999999966</c:v>
                </c:pt>
                <c:pt idx="168895">
                  <c:v>-32.672499999999957</c:v>
                </c:pt>
                <c:pt idx="168896">
                  <c:v>-32.670500000000004</c:v>
                </c:pt>
                <c:pt idx="168897">
                  <c:v>-32.668499999999995</c:v>
                </c:pt>
                <c:pt idx="168898">
                  <c:v>-32.666499999999985</c:v>
                </c:pt>
                <c:pt idx="168899">
                  <c:v>-32.664499999999975</c:v>
                </c:pt>
                <c:pt idx="168900">
                  <c:v>-32.662499999999966</c:v>
                </c:pt>
                <c:pt idx="168901">
                  <c:v>-32.660499999999956</c:v>
                </c:pt>
                <c:pt idx="168902">
                  <c:v>-32.658500000000004</c:v>
                </c:pt>
                <c:pt idx="168903">
                  <c:v>-32.656499999999994</c:v>
                </c:pt>
                <c:pt idx="168904">
                  <c:v>-32.654499999999985</c:v>
                </c:pt>
                <c:pt idx="168905">
                  <c:v>-32.652499999999975</c:v>
                </c:pt>
                <c:pt idx="168906">
                  <c:v>-32.650499999999965</c:v>
                </c:pt>
                <c:pt idx="168907">
                  <c:v>-32.648499999999956</c:v>
                </c:pt>
                <c:pt idx="168908">
                  <c:v>-32.646500000000003</c:v>
                </c:pt>
                <c:pt idx="168909">
                  <c:v>-32.644499999999994</c:v>
                </c:pt>
                <c:pt idx="168910">
                  <c:v>-32.642499999999984</c:v>
                </c:pt>
                <c:pt idx="168911">
                  <c:v>-32.640499999999975</c:v>
                </c:pt>
                <c:pt idx="168912">
                  <c:v>-32.638499999999965</c:v>
                </c:pt>
                <c:pt idx="168913">
                  <c:v>-32.636499999999955</c:v>
                </c:pt>
                <c:pt idx="168914">
                  <c:v>-32.634500000000003</c:v>
                </c:pt>
                <c:pt idx="168915">
                  <c:v>-32.632499999999993</c:v>
                </c:pt>
                <c:pt idx="168916">
                  <c:v>-32.630499999999984</c:v>
                </c:pt>
                <c:pt idx="168917">
                  <c:v>-32.628499999999974</c:v>
                </c:pt>
                <c:pt idx="168918">
                  <c:v>-32.626499999999965</c:v>
                </c:pt>
                <c:pt idx="168919">
                  <c:v>-32.624499999999955</c:v>
                </c:pt>
                <c:pt idx="168920">
                  <c:v>-32.622500000000002</c:v>
                </c:pt>
                <c:pt idx="168921">
                  <c:v>-32.620499999999993</c:v>
                </c:pt>
                <c:pt idx="168922">
                  <c:v>-32.618499999999983</c:v>
                </c:pt>
                <c:pt idx="168923">
                  <c:v>-32.616499999999974</c:v>
                </c:pt>
                <c:pt idx="168924">
                  <c:v>-32.614499999999964</c:v>
                </c:pt>
                <c:pt idx="168925">
                  <c:v>-32.612499999999955</c:v>
                </c:pt>
                <c:pt idx="168926">
                  <c:v>-32.610500000000002</c:v>
                </c:pt>
                <c:pt idx="168927">
                  <c:v>-32.608499999999992</c:v>
                </c:pt>
                <c:pt idx="168928">
                  <c:v>-32.606499999999983</c:v>
                </c:pt>
                <c:pt idx="168929">
                  <c:v>-32.604499999999973</c:v>
                </c:pt>
                <c:pt idx="168930">
                  <c:v>-32.602499999999964</c:v>
                </c:pt>
                <c:pt idx="168931">
                  <c:v>-32.600499999999954</c:v>
                </c:pt>
                <c:pt idx="168932">
                  <c:v>-32.598500000000001</c:v>
                </c:pt>
                <c:pt idx="168933">
                  <c:v>-32.596499999999992</c:v>
                </c:pt>
                <c:pt idx="168934">
                  <c:v>-32.594499999999982</c:v>
                </c:pt>
                <c:pt idx="168935">
                  <c:v>-32.592499999999973</c:v>
                </c:pt>
                <c:pt idx="168936">
                  <c:v>-32.590499999999963</c:v>
                </c:pt>
                <c:pt idx="168937">
                  <c:v>-32.588499999999954</c:v>
                </c:pt>
                <c:pt idx="168938">
                  <c:v>-32.586500000000001</c:v>
                </c:pt>
                <c:pt idx="168939">
                  <c:v>-32.584499999999991</c:v>
                </c:pt>
                <c:pt idx="168940">
                  <c:v>-32.582499999999982</c:v>
                </c:pt>
                <c:pt idx="168941">
                  <c:v>-32.580499999999972</c:v>
                </c:pt>
                <c:pt idx="168942">
                  <c:v>-32.578499999999963</c:v>
                </c:pt>
                <c:pt idx="168943">
                  <c:v>-32.576499999999953</c:v>
                </c:pt>
                <c:pt idx="168944">
                  <c:v>-32.5745</c:v>
                </c:pt>
                <c:pt idx="168945">
                  <c:v>-32.572499999999991</c:v>
                </c:pt>
                <c:pt idx="168946">
                  <c:v>-32.570499999999981</c:v>
                </c:pt>
                <c:pt idx="168947">
                  <c:v>-32.568499999999972</c:v>
                </c:pt>
                <c:pt idx="168948">
                  <c:v>-32.566499999999962</c:v>
                </c:pt>
                <c:pt idx="168949">
                  <c:v>-32.564499999999953</c:v>
                </c:pt>
                <c:pt idx="168950">
                  <c:v>-32.5625</c:v>
                </c:pt>
                <c:pt idx="168951">
                  <c:v>-32.56049999999999</c:v>
                </c:pt>
                <c:pt idx="168952">
                  <c:v>-32.558499999999981</c:v>
                </c:pt>
                <c:pt idx="168953">
                  <c:v>-32.556499999999971</c:v>
                </c:pt>
                <c:pt idx="168954">
                  <c:v>-32.554499999999962</c:v>
                </c:pt>
                <c:pt idx="168955">
                  <c:v>-32.552499999999952</c:v>
                </c:pt>
                <c:pt idx="168956">
                  <c:v>-32.5505</c:v>
                </c:pt>
                <c:pt idx="168957">
                  <c:v>-32.54849999999999</c:v>
                </c:pt>
                <c:pt idx="168958">
                  <c:v>-32.54649999999998</c:v>
                </c:pt>
                <c:pt idx="168959">
                  <c:v>-32.544499999999971</c:v>
                </c:pt>
                <c:pt idx="168960">
                  <c:v>-32.542499999999961</c:v>
                </c:pt>
                <c:pt idx="168961">
                  <c:v>-32.540499999999952</c:v>
                </c:pt>
                <c:pt idx="168962">
                  <c:v>-32.538499999999999</c:v>
                </c:pt>
                <c:pt idx="168963">
                  <c:v>-32.53649999999999</c:v>
                </c:pt>
                <c:pt idx="168964">
                  <c:v>-32.53449999999998</c:v>
                </c:pt>
                <c:pt idx="168965">
                  <c:v>-32.53249999999997</c:v>
                </c:pt>
                <c:pt idx="168966">
                  <c:v>-32.530499999999961</c:v>
                </c:pt>
                <c:pt idx="168967">
                  <c:v>-32.528499999999951</c:v>
                </c:pt>
                <c:pt idx="168968">
                  <c:v>-32.526499999999999</c:v>
                </c:pt>
                <c:pt idx="168969">
                  <c:v>-32.524499999999989</c:v>
                </c:pt>
                <c:pt idx="168970">
                  <c:v>-32.52249999999998</c:v>
                </c:pt>
                <c:pt idx="168971">
                  <c:v>-32.52049999999997</c:v>
                </c:pt>
                <c:pt idx="168972">
                  <c:v>-32.51849999999996</c:v>
                </c:pt>
                <c:pt idx="168973">
                  <c:v>-32.516499999999951</c:v>
                </c:pt>
                <c:pt idx="168974">
                  <c:v>-32.514499999999998</c:v>
                </c:pt>
                <c:pt idx="168975">
                  <c:v>-32.512499999999989</c:v>
                </c:pt>
                <c:pt idx="168976">
                  <c:v>-32.510499999999979</c:v>
                </c:pt>
                <c:pt idx="168977">
                  <c:v>-32.50849999999997</c:v>
                </c:pt>
                <c:pt idx="168978">
                  <c:v>-32.50649999999996</c:v>
                </c:pt>
                <c:pt idx="168979">
                  <c:v>-32.50449999999995</c:v>
                </c:pt>
                <c:pt idx="168980">
                  <c:v>-32.502499999999998</c:v>
                </c:pt>
                <c:pt idx="168981">
                  <c:v>-32.500499999999988</c:v>
                </c:pt>
                <c:pt idx="168982">
                  <c:v>-32.498499999999979</c:v>
                </c:pt>
                <c:pt idx="168983">
                  <c:v>-32.496499999999969</c:v>
                </c:pt>
                <c:pt idx="168984">
                  <c:v>-32.49449999999996</c:v>
                </c:pt>
                <c:pt idx="168985">
                  <c:v>-32.49249999999995</c:v>
                </c:pt>
                <c:pt idx="168986">
                  <c:v>-32.490499999999997</c:v>
                </c:pt>
                <c:pt idx="168987">
                  <c:v>-32.488499999999988</c:v>
                </c:pt>
                <c:pt idx="168988">
                  <c:v>-32.486499999999978</c:v>
                </c:pt>
                <c:pt idx="168989">
                  <c:v>-32.484499999999969</c:v>
                </c:pt>
                <c:pt idx="168990">
                  <c:v>-32.482499999999959</c:v>
                </c:pt>
                <c:pt idx="168991">
                  <c:v>-32.48049999999995</c:v>
                </c:pt>
                <c:pt idx="168992">
                  <c:v>-32.478499999999997</c:v>
                </c:pt>
                <c:pt idx="168993">
                  <c:v>-32.476499999999987</c:v>
                </c:pt>
                <c:pt idx="168994">
                  <c:v>-32.474499999999978</c:v>
                </c:pt>
                <c:pt idx="168995">
                  <c:v>-32.472499999999968</c:v>
                </c:pt>
                <c:pt idx="168996">
                  <c:v>-32.470499999999959</c:v>
                </c:pt>
                <c:pt idx="168997">
                  <c:v>-32.468499999999949</c:v>
                </c:pt>
                <c:pt idx="168998">
                  <c:v>-32.466499999999996</c:v>
                </c:pt>
                <c:pt idx="168999">
                  <c:v>-32.464499999999987</c:v>
                </c:pt>
                <c:pt idx="169000">
                  <c:v>-32.462499999999977</c:v>
                </c:pt>
                <c:pt idx="169001">
                  <c:v>-32.460499999999968</c:v>
                </c:pt>
                <c:pt idx="169002">
                  <c:v>-32.458499999999958</c:v>
                </c:pt>
                <c:pt idx="169003">
                  <c:v>-32.456500000000005</c:v>
                </c:pt>
                <c:pt idx="169004">
                  <c:v>-32.454499999999996</c:v>
                </c:pt>
                <c:pt idx="169005">
                  <c:v>-32.452499999999986</c:v>
                </c:pt>
                <c:pt idx="169006">
                  <c:v>-32.450499999999977</c:v>
                </c:pt>
                <c:pt idx="169007">
                  <c:v>-32.448499999999967</c:v>
                </c:pt>
                <c:pt idx="169008">
                  <c:v>-32.446499999999958</c:v>
                </c:pt>
                <c:pt idx="169009">
                  <c:v>-32.444500000000005</c:v>
                </c:pt>
                <c:pt idx="169010">
                  <c:v>-32.442499999999995</c:v>
                </c:pt>
                <c:pt idx="169011">
                  <c:v>-32.440499999999986</c:v>
                </c:pt>
                <c:pt idx="169012">
                  <c:v>-32.438499999999976</c:v>
                </c:pt>
                <c:pt idx="169013">
                  <c:v>-32.436499999999967</c:v>
                </c:pt>
                <c:pt idx="169014">
                  <c:v>-32.434499999999957</c:v>
                </c:pt>
                <c:pt idx="169015">
                  <c:v>-32.432500000000005</c:v>
                </c:pt>
                <c:pt idx="169016">
                  <c:v>-32.430499999999995</c:v>
                </c:pt>
                <c:pt idx="169017">
                  <c:v>-32.428499999999985</c:v>
                </c:pt>
                <c:pt idx="169018">
                  <c:v>-32.426499999999976</c:v>
                </c:pt>
                <c:pt idx="169019">
                  <c:v>-32.424499999999966</c:v>
                </c:pt>
                <c:pt idx="169020">
                  <c:v>-32.422499999999957</c:v>
                </c:pt>
                <c:pt idx="169021">
                  <c:v>-32.420500000000004</c:v>
                </c:pt>
                <c:pt idx="169022">
                  <c:v>-32.418499999999995</c:v>
                </c:pt>
                <c:pt idx="169023">
                  <c:v>-32.416499999999985</c:v>
                </c:pt>
                <c:pt idx="169024">
                  <c:v>-32.414499999999975</c:v>
                </c:pt>
                <c:pt idx="169025">
                  <c:v>-32.412499999999966</c:v>
                </c:pt>
                <c:pt idx="169026">
                  <c:v>-32.410499999999956</c:v>
                </c:pt>
                <c:pt idx="169027">
                  <c:v>-32.408500000000004</c:v>
                </c:pt>
                <c:pt idx="169028">
                  <c:v>-32.406499999999994</c:v>
                </c:pt>
                <c:pt idx="169029">
                  <c:v>-32.404499999999985</c:v>
                </c:pt>
                <c:pt idx="169030">
                  <c:v>-32.402499999999975</c:v>
                </c:pt>
                <c:pt idx="169031">
                  <c:v>-32.400499999999965</c:v>
                </c:pt>
                <c:pt idx="169032">
                  <c:v>-32.398499999999956</c:v>
                </c:pt>
                <c:pt idx="169033">
                  <c:v>-32.396500000000003</c:v>
                </c:pt>
                <c:pt idx="169034">
                  <c:v>-32.394499999999994</c:v>
                </c:pt>
                <c:pt idx="169035">
                  <c:v>-32.392499999999984</c:v>
                </c:pt>
                <c:pt idx="169036">
                  <c:v>-32.390499999999975</c:v>
                </c:pt>
                <c:pt idx="169037">
                  <c:v>-32.388499999999965</c:v>
                </c:pt>
                <c:pt idx="169038">
                  <c:v>-32.386499999999955</c:v>
                </c:pt>
                <c:pt idx="169039">
                  <c:v>-32.384500000000003</c:v>
                </c:pt>
                <c:pt idx="169040">
                  <c:v>-32.382499999999993</c:v>
                </c:pt>
                <c:pt idx="169041">
                  <c:v>-32.380499999999984</c:v>
                </c:pt>
                <c:pt idx="169042">
                  <c:v>-32.378499999999974</c:v>
                </c:pt>
                <c:pt idx="169043">
                  <c:v>-32.376499999999965</c:v>
                </c:pt>
                <c:pt idx="169044">
                  <c:v>-32.374499999999955</c:v>
                </c:pt>
                <c:pt idx="169045">
                  <c:v>-32.372500000000002</c:v>
                </c:pt>
                <c:pt idx="169046">
                  <c:v>-32.370499999999993</c:v>
                </c:pt>
                <c:pt idx="169047">
                  <c:v>-32.368499999999983</c:v>
                </c:pt>
                <c:pt idx="169048">
                  <c:v>-32.366499999999974</c:v>
                </c:pt>
                <c:pt idx="169049">
                  <c:v>-32.364499999999964</c:v>
                </c:pt>
                <c:pt idx="169050">
                  <c:v>-32.362499999999955</c:v>
                </c:pt>
                <c:pt idx="169051">
                  <c:v>-32.360500000000002</c:v>
                </c:pt>
                <c:pt idx="169052">
                  <c:v>-32.358499999999992</c:v>
                </c:pt>
                <c:pt idx="169053">
                  <c:v>-32.356499999999983</c:v>
                </c:pt>
                <c:pt idx="169054">
                  <c:v>-32.354499999999973</c:v>
                </c:pt>
                <c:pt idx="169055">
                  <c:v>-32.352499999999964</c:v>
                </c:pt>
                <c:pt idx="169056">
                  <c:v>-32.350499999999954</c:v>
                </c:pt>
                <c:pt idx="169057">
                  <c:v>-32.348500000000001</c:v>
                </c:pt>
                <c:pt idx="169058">
                  <c:v>-32.346499999999992</c:v>
                </c:pt>
                <c:pt idx="169059">
                  <c:v>-32.344499999999982</c:v>
                </c:pt>
                <c:pt idx="169060">
                  <c:v>-32.342499999999973</c:v>
                </c:pt>
                <c:pt idx="169061">
                  <c:v>-32.340499999999963</c:v>
                </c:pt>
                <c:pt idx="169062">
                  <c:v>-32.338499999999954</c:v>
                </c:pt>
                <c:pt idx="169063">
                  <c:v>-32.336500000000001</c:v>
                </c:pt>
                <c:pt idx="169064">
                  <c:v>-32.334499999999991</c:v>
                </c:pt>
                <c:pt idx="169065">
                  <c:v>-32.332499999999982</c:v>
                </c:pt>
                <c:pt idx="169066">
                  <c:v>-32.330499999999972</c:v>
                </c:pt>
                <c:pt idx="169067">
                  <c:v>-32.328499999999963</c:v>
                </c:pt>
                <c:pt idx="169068">
                  <c:v>-32.326499999999953</c:v>
                </c:pt>
                <c:pt idx="169069">
                  <c:v>-32.3245</c:v>
                </c:pt>
                <c:pt idx="169070">
                  <c:v>-32.322499999999991</c:v>
                </c:pt>
                <c:pt idx="169071">
                  <c:v>-32.320499999999981</c:v>
                </c:pt>
                <c:pt idx="169072">
                  <c:v>-32.318499999999972</c:v>
                </c:pt>
                <c:pt idx="169073">
                  <c:v>-32.316499999999962</c:v>
                </c:pt>
                <c:pt idx="169074">
                  <c:v>-32.314499999999953</c:v>
                </c:pt>
                <c:pt idx="169075">
                  <c:v>-32.3125</c:v>
                </c:pt>
                <c:pt idx="169076">
                  <c:v>-32.31049999999999</c:v>
                </c:pt>
                <c:pt idx="169077">
                  <c:v>-32.308499999999981</c:v>
                </c:pt>
                <c:pt idx="169078">
                  <c:v>-32.306499999999971</c:v>
                </c:pt>
                <c:pt idx="169079">
                  <c:v>-32.304499999999962</c:v>
                </c:pt>
                <c:pt idx="169080">
                  <c:v>-32.302499999999952</c:v>
                </c:pt>
                <c:pt idx="169081">
                  <c:v>-32.3005</c:v>
                </c:pt>
                <c:pt idx="169082">
                  <c:v>-32.29849999999999</c:v>
                </c:pt>
                <c:pt idx="169083">
                  <c:v>-32.29649999999998</c:v>
                </c:pt>
                <c:pt idx="169084">
                  <c:v>-32.294499999999971</c:v>
                </c:pt>
                <c:pt idx="169085">
                  <c:v>-32.292499999999961</c:v>
                </c:pt>
                <c:pt idx="169086">
                  <c:v>-32.290499999999952</c:v>
                </c:pt>
                <c:pt idx="169087">
                  <c:v>-32.288499999999999</c:v>
                </c:pt>
                <c:pt idx="169088">
                  <c:v>-32.28649999999999</c:v>
                </c:pt>
                <c:pt idx="169089">
                  <c:v>-32.28449999999998</c:v>
                </c:pt>
                <c:pt idx="169090">
                  <c:v>-32.28249999999997</c:v>
                </c:pt>
                <c:pt idx="169091">
                  <c:v>-32.280499999999961</c:v>
                </c:pt>
                <c:pt idx="169092">
                  <c:v>-32.278499999999951</c:v>
                </c:pt>
                <c:pt idx="169093">
                  <c:v>-32.276499999999999</c:v>
                </c:pt>
                <c:pt idx="169094">
                  <c:v>-32.274499999999989</c:v>
                </c:pt>
                <c:pt idx="169095">
                  <c:v>-32.27249999999998</c:v>
                </c:pt>
                <c:pt idx="169096">
                  <c:v>-32.27049999999997</c:v>
                </c:pt>
                <c:pt idx="169097">
                  <c:v>-32.26849999999996</c:v>
                </c:pt>
                <c:pt idx="169098">
                  <c:v>-32.266499999999951</c:v>
                </c:pt>
                <c:pt idx="169099">
                  <c:v>-32.264499999999998</c:v>
                </c:pt>
                <c:pt idx="169100">
                  <c:v>-32.262499999999989</c:v>
                </c:pt>
                <c:pt idx="169101">
                  <c:v>-32.260499999999979</c:v>
                </c:pt>
                <c:pt idx="169102">
                  <c:v>-32.25849999999997</c:v>
                </c:pt>
                <c:pt idx="169103">
                  <c:v>-32.25649999999996</c:v>
                </c:pt>
                <c:pt idx="169104">
                  <c:v>-32.25449999999995</c:v>
                </c:pt>
                <c:pt idx="169105">
                  <c:v>-32.252499999999998</c:v>
                </c:pt>
                <c:pt idx="169106">
                  <c:v>-32.250499999999988</c:v>
                </c:pt>
                <c:pt idx="169107">
                  <c:v>-32.248499999999979</c:v>
                </c:pt>
                <c:pt idx="169108">
                  <c:v>-32.246499999999969</c:v>
                </c:pt>
                <c:pt idx="169109">
                  <c:v>-32.24449999999996</c:v>
                </c:pt>
                <c:pt idx="169110">
                  <c:v>-32.24249999999995</c:v>
                </c:pt>
                <c:pt idx="169111">
                  <c:v>-32.240499999999997</c:v>
                </c:pt>
                <c:pt idx="169112">
                  <c:v>-32.238499999999988</c:v>
                </c:pt>
                <c:pt idx="169113">
                  <c:v>-32.236499999999978</c:v>
                </c:pt>
                <c:pt idx="169114">
                  <c:v>-32.234499999999969</c:v>
                </c:pt>
                <c:pt idx="169115">
                  <c:v>-32.232499999999959</c:v>
                </c:pt>
                <c:pt idx="169116">
                  <c:v>-32.23049999999995</c:v>
                </c:pt>
                <c:pt idx="169117">
                  <c:v>-32.228499999999997</c:v>
                </c:pt>
                <c:pt idx="169118">
                  <c:v>-32.226499999999987</c:v>
                </c:pt>
                <c:pt idx="169119">
                  <c:v>-32.224499999999978</c:v>
                </c:pt>
                <c:pt idx="169120">
                  <c:v>-32.222499999999968</c:v>
                </c:pt>
                <c:pt idx="169121">
                  <c:v>-32.220499999999959</c:v>
                </c:pt>
                <c:pt idx="169122">
                  <c:v>-32.218499999999949</c:v>
                </c:pt>
                <c:pt idx="169123">
                  <c:v>-32.216499999999996</c:v>
                </c:pt>
                <c:pt idx="169124">
                  <c:v>-32.214499999999987</c:v>
                </c:pt>
                <c:pt idx="169125">
                  <c:v>-32.212499999999977</c:v>
                </c:pt>
                <c:pt idx="169126">
                  <c:v>-32.210499999999968</c:v>
                </c:pt>
                <c:pt idx="169127">
                  <c:v>-32.208499999999958</c:v>
                </c:pt>
                <c:pt idx="169128">
                  <c:v>-32.206500000000005</c:v>
                </c:pt>
                <c:pt idx="169129">
                  <c:v>-32.204499999999996</c:v>
                </c:pt>
                <c:pt idx="169130">
                  <c:v>-32.202499999999986</c:v>
                </c:pt>
                <c:pt idx="169131">
                  <c:v>-32.200499999999977</c:v>
                </c:pt>
                <c:pt idx="169132">
                  <c:v>-32.198499999999967</c:v>
                </c:pt>
                <c:pt idx="169133">
                  <c:v>-32.196499999999958</c:v>
                </c:pt>
                <c:pt idx="169134">
                  <c:v>-32.194500000000005</c:v>
                </c:pt>
                <c:pt idx="169135">
                  <c:v>-32.192499999999995</c:v>
                </c:pt>
                <c:pt idx="169136">
                  <c:v>-32.190499999999986</c:v>
                </c:pt>
                <c:pt idx="169137">
                  <c:v>-32.188499999999976</c:v>
                </c:pt>
                <c:pt idx="169138">
                  <c:v>-32.186499999999967</c:v>
                </c:pt>
                <c:pt idx="169139">
                  <c:v>-32.184499999999957</c:v>
                </c:pt>
                <c:pt idx="169140">
                  <c:v>-32.182500000000005</c:v>
                </c:pt>
                <c:pt idx="169141">
                  <c:v>-32.180499999999995</c:v>
                </c:pt>
                <c:pt idx="169142">
                  <c:v>-32.178499999999985</c:v>
                </c:pt>
                <c:pt idx="169143">
                  <c:v>-32.176499999999976</c:v>
                </c:pt>
                <c:pt idx="169144">
                  <c:v>-32.174499999999966</c:v>
                </c:pt>
                <c:pt idx="169145">
                  <c:v>-32.172499999999957</c:v>
                </c:pt>
                <c:pt idx="169146">
                  <c:v>-32.170500000000004</c:v>
                </c:pt>
                <c:pt idx="169147">
                  <c:v>-32.168499999999995</c:v>
                </c:pt>
                <c:pt idx="169148">
                  <c:v>-32.166499999999985</c:v>
                </c:pt>
                <c:pt idx="169149">
                  <c:v>-32.164499999999975</c:v>
                </c:pt>
                <c:pt idx="169150">
                  <c:v>-32.162499999999966</c:v>
                </c:pt>
                <c:pt idx="169151">
                  <c:v>-32.160499999999956</c:v>
                </c:pt>
                <c:pt idx="169152">
                  <c:v>-32.158500000000004</c:v>
                </c:pt>
                <c:pt idx="169153">
                  <c:v>-32.156499999999994</c:v>
                </c:pt>
                <c:pt idx="169154">
                  <c:v>-32.154499999999985</c:v>
                </c:pt>
                <c:pt idx="169155">
                  <c:v>-32.152499999999975</c:v>
                </c:pt>
                <c:pt idx="169156">
                  <c:v>-32.150499999999965</c:v>
                </c:pt>
                <c:pt idx="169157">
                  <c:v>-32.148499999999956</c:v>
                </c:pt>
                <c:pt idx="169158">
                  <c:v>-32.146500000000003</c:v>
                </c:pt>
                <c:pt idx="169159">
                  <c:v>-32.144499999999994</c:v>
                </c:pt>
                <c:pt idx="169160">
                  <c:v>-32.142499999999984</c:v>
                </c:pt>
                <c:pt idx="169161">
                  <c:v>-32.140499999999975</c:v>
                </c:pt>
                <c:pt idx="169162">
                  <c:v>-32.138499999999965</c:v>
                </c:pt>
                <c:pt idx="169163">
                  <c:v>-32.136499999999955</c:v>
                </c:pt>
                <c:pt idx="169164">
                  <c:v>-32.134500000000003</c:v>
                </c:pt>
                <c:pt idx="169165">
                  <c:v>-32.132499999999993</c:v>
                </c:pt>
                <c:pt idx="169166">
                  <c:v>-32.130499999999984</c:v>
                </c:pt>
                <c:pt idx="169167">
                  <c:v>-32.128499999999974</c:v>
                </c:pt>
                <c:pt idx="169168">
                  <c:v>-32.126499999999965</c:v>
                </c:pt>
                <c:pt idx="169169">
                  <c:v>-32.124499999999955</c:v>
                </c:pt>
                <c:pt idx="169170">
                  <c:v>-32.122500000000002</c:v>
                </c:pt>
                <c:pt idx="169171">
                  <c:v>-32.120499999999993</c:v>
                </c:pt>
                <c:pt idx="169172">
                  <c:v>-32.118499999999983</c:v>
                </c:pt>
                <c:pt idx="169173">
                  <c:v>-32.116499999999974</c:v>
                </c:pt>
                <c:pt idx="169174">
                  <c:v>-32.114499999999964</c:v>
                </c:pt>
                <c:pt idx="169175">
                  <c:v>-32.112499999999955</c:v>
                </c:pt>
                <c:pt idx="169176">
                  <c:v>-32.110500000000002</c:v>
                </c:pt>
                <c:pt idx="169177">
                  <c:v>-32.108499999999992</c:v>
                </c:pt>
                <c:pt idx="169178">
                  <c:v>-32.106499999999983</c:v>
                </c:pt>
                <c:pt idx="169179">
                  <c:v>-32.104499999999973</c:v>
                </c:pt>
                <c:pt idx="169180">
                  <c:v>-32.102499999999964</c:v>
                </c:pt>
                <c:pt idx="169181">
                  <c:v>-32.100499999999954</c:v>
                </c:pt>
                <c:pt idx="169182">
                  <c:v>-32.098500000000001</c:v>
                </c:pt>
                <c:pt idx="169183">
                  <c:v>-32.096499999999992</c:v>
                </c:pt>
                <c:pt idx="169184">
                  <c:v>-32.094499999999982</c:v>
                </c:pt>
                <c:pt idx="169185">
                  <c:v>-32.092499999999973</c:v>
                </c:pt>
                <c:pt idx="169186">
                  <c:v>-32.090499999999963</c:v>
                </c:pt>
                <c:pt idx="169187">
                  <c:v>-32.088499999999954</c:v>
                </c:pt>
                <c:pt idx="169188">
                  <c:v>-32.086500000000001</c:v>
                </c:pt>
                <c:pt idx="169189">
                  <c:v>-32.084499999999991</c:v>
                </c:pt>
                <c:pt idx="169190">
                  <c:v>-32.082499999999982</c:v>
                </c:pt>
                <c:pt idx="169191">
                  <c:v>-32.080499999999972</c:v>
                </c:pt>
                <c:pt idx="169192">
                  <c:v>-32.078499999999963</c:v>
                </c:pt>
                <c:pt idx="169193">
                  <c:v>-32.076499999999953</c:v>
                </c:pt>
                <c:pt idx="169194">
                  <c:v>-32.0745</c:v>
                </c:pt>
                <c:pt idx="169195">
                  <c:v>-32.072499999999991</c:v>
                </c:pt>
                <c:pt idx="169196">
                  <c:v>-32.070499999999981</c:v>
                </c:pt>
                <c:pt idx="169197">
                  <c:v>-32.068499999999972</c:v>
                </c:pt>
                <c:pt idx="169198">
                  <c:v>-32.066499999999962</c:v>
                </c:pt>
                <c:pt idx="169199">
                  <c:v>-32.064499999999953</c:v>
                </c:pt>
                <c:pt idx="169200">
                  <c:v>-32.0625</c:v>
                </c:pt>
                <c:pt idx="169201">
                  <c:v>-32.06049999999999</c:v>
                </c:pt>
                <c:pt idx="169202">
                  <c:v>-32.058499999999981</c:v>
                </c:pt>
                <c:pt idx="169203">
                  <c:v>-32.056499999999971</c:v>
                </c:pt>
                <c:pt idx="169204">
                  <c:v>-32.054499999999962</c:v>
                </c:pt>
                <c:pt idx="169205">
                  <c:v>-32.052499999999952</c:v>
                </c:pt>
                <c:pt idx="169206">
                  <c:v>-32.0505</c:v>
                </c:pt>
                <c:pt idx="169207">
                  <c:v>-32.04849999999999</c:v>
                </c:pt>
                <c:pt idx="169208">
                  <c:v>-32.04649999999998</c:v>
                </c:pt>
                <c:pt idx="169209">
                  <c:v>-32.044499999999971</c:v>
                </c:pt>
                <c:pt idx="169210">
                  <c:v>-32.042499999999961</c:v>
                </c:pt>
                <c:pt idx="169211">
                  <c:v>-32.040499999999952</c:v>
                </c:pt>
                <c:pt idx="169212">
                  <c:v>-32.038499999999999</c:v>
                </c:pt>
                <c:pt idx="169213">
                  <c:v>-32.03649999999999</c:v>
                </c:pt>
                <c:pt idx="169214">
                  <c:v>-32.03449999999998</c:v>
                </c:pt>
                <c:pt idx="169215">
                  <c:v>-32.03249999999997</c:v>
                </c:pt>
                <c:pt idx="169216">
                  <c:v>-32.030499999999961</c:v>
                </c:pt>
                <c:pt idx="169217">
                  <c:v>-32.028499999999951</c:v>
                </c:pt>
                <c:pt idx="169218">
                  <c:v>-32.026499999999999</c:v>
                </c:pt>
                <c:pt idx="169219">
                  <c:v>-32.024499999999989</c:v>
                </c:pt>
                <c:pt idx="169220">
                  <c:v>-32.02249999999998</c:v>
                </c:pt>
                <c:pt idx="169221">
                  <c:v>-32.02049999999997</c:v>
                </c:pt>
                <c:pt idx="169222">
                  <c:v>-32.01849999999996</c:v>
                </c:pt>
                <c:pt idx="169223">
                  <c:v>-32.016499999999951</c:v>
                </c:pt>
                <c:pt idx="169224">
                  <c:v>-32.014499999999998</c:v>
                </c:pt>
                <c:pt idx="169225">
                  <c:v>-32.012499999999989</c:v>
                </c:pt>
                <c:pt idx="169226">
                  <c:v>-32.010499999999979</c:v>
                </c:pt>
                <c:pt idx="169227">
                  <c:v>-32.00849999999997</c:v>
                </c:pt>
                <c:pt idx="169228">
                  <c:v>-32.00649999999996</c:v>
                </c:pt>
                <c:pt idx="169229">
                  <c:v>-32.00449999999995</c:v>
                </c:pt>
                <c:pt idx="169230">
                  <c:v>-32.002499999999998</c:v>
                </c:pt>
                <c:pt idx="169231">
                  <c:v>-32.000499999999988</c:v>
                </c:pt>
                <c:pt idx="169232">
                  <c:v>-31.998499999999979</c:v>
                </c:pt>
                <c:pt idx="169233">
                  <c:v>-31.996499999999969</c:v>
                </c:pt>
                <c:pt idx="169234">
                  <c:v>-31.99449999999996</c:v>
                </c:pt>
                <c:pt idx="169235">
                  <c:v>-31.99249999999995</c:v>
                </c:pt>
                <c:pt idx="169236">
                  <c:v>-31.990499999999997</c:v>
                </c:pt>
                <c:pt idx="169237">
                  <c:v>-31.988499999999988</c:v>
                </c:pt>
                <c:pt idx="169238">
                  <c:v>-31.986499999999978</c:v>
                </c:pt>
                <c:pt idx="169239">
                  <c:v>-31.984499999999969</c:v>
                </c:pt>
                <c:pt idx="169240">
                  <c:v>-31.982499999999959</c:v>
                </c:pt>
                <c:pt idx="169241">
                  <c:v>-31.98049999999995</c:v>
                </c:pt>
                <c:pt idx="169242">
                  <c:v>-31.978499999999997</c:v>
                </c:pt>
                <c:pt idx="169243">
                  <c:v>-31.976499999999987</c:v>
                </c:pt>
                <c:pt idx="169244">
                  <c:v>-31.974499999999978</c:v>
                </c:pt>
                <c:pt idx="169245">
                  <c:v>-31.972499999999968</c:v>
                </c:pt>
                <c:pt idx="169246">
                  <c:v>-31.970499999999959</c:v>
                </c:pt>
                <c:pt idx="169247">
                  <c:v>-31.968499999999949</c:v>
                </c:pt>
                <c:pt idx="169248">
                  <c:v>-31.966499999999996</c:v>
                </c:pt>
                <c:pt idx="169249">
                  <c:v>-31.964499999999987</c:v>
                </c:pt>
                <c:pt idx="169250">
                  <c:v>-31.962499999999977</c:v>
                </c:pt>
                <c:pt idx="169251">
                  <c:v>-31.960499999999968</c:v>
                </c:pt>
                <c:pt idx="169252">
                  <c:v>-31.958499999999958</c:v>
                </c:pt>
                <c:pt idx="169253">
                  <c:v>-31.956500000000005</c:v>
                </c:pt>
                <c:pt idx="169254">
                  <c:v>-31.954499999999996</c:v>
                </c:pt>
                <c:pt idx="169255">
                  <c:v>-31.952499999999986</c:v>
                </c:pt>
                <c:pt idx="169256">
                  <c:v>-31.950499999999977</c:v>
                </c:pt>
                <c:pt idx="169257">
                  <c:v>-31.948499999999967</c:v>
                </c:pt>
                <c:pt idx="169258">
                  <c:v>-31.946499999999958</c:v>
                </c:pt>
                <c:pt idx="169259">
                  <c:v>-31.944500000000005</c:v>
                </c:pt>
                <c:pt idx="169260">
                  <c:v>-31.942499999999995</c:v>
                </c:pt>
                <c:pt idx="169261">
                  <c:v>-31.940499999999986</c:v>
                </c:pt>
                <c:pt idx="169262">
                  <c:v>-31.938499999999976</c:v>
                </c:pt>
                <c:pt idx="169263">
                  <c:v>-31.936499999999967</c:v>
                </c:pt>
                <c:pt idx="169264">
                  <c:v>-31.934499999999957</c:v>
                </c:pt>
                <c:pt idx="169265">
                  <c:v>-31.932500000000005</c:v>
                </c:pt>
                <c:pt idx="169266">
                  <c:v>-31.930499999999995</c:v>
                </c:pt>
                <c:pt idx="169267">
                  <c:v>-31.928499999999985</c:v>
                </c:pt>
                <c:pt idx="169268">
                  <c:v>-31.926499999999976</c:v>
                </c:pt>
                <c:pt idx="169269">
                  <c:v>-31.924499999999966</c:v>
                </c:pt>
                <c:pt idx="169270">
                  <c:v>-31.922499999999957</c:v>
                </c:pt>
                <c:pt idx="169271">
                  <c:v>-31.920500000000004</c:v>
                </c:pt>
                <c:pt idx="169272">
                  <c:v>-31.918499999999995</c:v>
                </c:pt>
                <c:pt idx="169273">
                  <c:v>-31.916499999999985</c:v>
                </c:pt>
                <c:pt idx="169274">
                  <c:v>-31.914499999999975</c:v>
                </c:pt>
                <c:pt idx="169275">
                  <c:v>-31.912499999999966</c:v>
                </c:pt>
                <c:pt idx="169276">
                  <c:v>-31.910499999999956</c:v>
                </c:pt>
                <c:pt idx="169277">
                  <c:v>-31.908500000000004</c:v>
                </c:pt>
                <c:pt idx="169278">
                  <c:v>-31.906499999999994</c:v>
                </c:pt>
                <c:pt idx="169279">
                  <c:v>-31.904499999999985</c:v>
                </c:pt>
                <c:pt idx="169280">
                  <c:v>-31.902499999999975</c:v>
                </c:pt>
                <c:pt idx="169281">
                  <c:v>-31.900499999999965</c:v>
                </c:pt>
                <c:pt idx="169282">
                  <c:v>-31.898499999999956</c:v>
                </c:pt>
                <c:pt idx="169283">
                  <c:v>-31.896500000000003</c:v>
                </c:pt>
                <c:pt idx="169284">
                  <c:v>-31.894499999999994</c:v>
                </c:pt>
                <c:pt idx="169285">
                  <c:v>-31.892499999999984</c:v>
                </c:pt>
                <c:pt idx="169286">
                  <c:v>-31.890499999999975</c:v>
                </c:pt>
                <c:pt idx="169287">
                  <c:v>-31.888499999999965</c:v>
                </c:pt>
                <c:pt idx="169288">
                  <c:v>-31.886499999999955</c:v>
                </c:pt>
                <c:pt idx="169289">
                  <c:v>-31.884500000000003</c:v>
                </c:pt>
                <c:pt idx="169290">
                  <c:v>-31.882499999999993</c:v>
                </c:pt>
                <c:pt idx="169291">
                  <c:v>-31.880499999999984</c:v>
                </c:pt>
                <c:pt idx="169292">
                  <c:v>-31.878499999999974</c:v>
                </c:pt>
                <c:pt idx="169293">
                  <c:v>-31.876499999999965</c:v>
                </c:pt>
                <c:pt idx="169294">
                  <c:v>-31.874499999999955</c:v>
                </c:pt>
                <c:pt idx="169295">
                  <c:v>-31.872500000000002</c:v>
                </c:pt>
                <c:pt idx="169296">
                  <c:v>-31.870499999999993</c:v>
                </c:pt>
                <c:pt idx="169297">
                  <c:v>-31.868499999999983</c:v>
                </c:pt>
                <c:pt idx="169298">
                  <c:v>-31.866499999999974</c:v>
                </c:pt>
                <c:pt idx="169299">
                  <c:v>-31.864499999999964</c:v>
                </c:pt>
                <c:pt idx="169300">
                  <c:v>-31.862499999999955</c:v>
                </c:pt>
                <c:pt idx="169301">
                  <c:v>-31.860500000000002</c:v>
                </c:pt>
                <c:pt idx="169302">
                  <c:v>-31.858499999999992</c:v>
                </c:pt>
                <c:pt idx="169303">
                  <c:v>-31.856499999999983</c:v>
                </c:pt>
                <c:pt idx="169304">
                  <c:v>-31.854499999999973</c:v>
                </c:pt>
                <c:pt idx="169305">
                  <c:v>-31.852499999999964</c:v>
                </c:pt>
                <c:pt idx="169306">
                  <c:v>-31.850499999999954</c:v>
                </c:pt>
                <c:pt idx="169307">
                  <c:v>-31.848500000000001</c:v>
                </c:pt>
                <c:pt idx="169308">
                  <c:v>-31.846499999999992</c:v>
                </c:pt>
                <c:pt idx="169309">
                  <c:v>-31.844499999999982</c:v>
                </c:pt>
                <c:pt idx="169310">
                  <c:v>-31.842499999999973</c:v>
                </c:pt>
                <c:pt idx="169311">
                  <c:v>-31.840499999999963</c:v>
                </c:pt>
                <c:pt idx="169312">
                  <c:v>-31.838499999999954</c:v>
                </c:pt>
                <c:pt idx="169313">
                  <c:v>-31.836500000000001</c:v>
                </c:pt>
                <c:pt idx="169314">
                  <c:v>-31.834499999999991</c:v>
                </c:pt>
                <c:pt idx="169315">
                  <c:v>-31.832499999999982</c:v>
                </c:pt>
                <c:pt idx="169316">
                  <c:v>-31.830499999999972</c:v>
                </c:pt>
                <c:pt idx="169317">
                  <c:v>-31.828499999999963</c:v>
                </c:pt>
                <c:pt idx="169318">
                  <c:v>-31.826499999999953</c:v>
                </c:pt>
                <c:pt idx="169319">
                  <c:v>-31.8245</c:v>
                </c:pt>
                <c:pt idx="169320">
                  <c:v>-31.822499999999991</c:v>
                </c:pt>
                <c:pt idx="169321">
                  <c:v>-31.820499999999981</c:v>
                </c:pt>
                <c:pt idx="169322">
                  <c:v>-31.818499999999972</c:v>
                </c:pt>
                <c:pt idx="169323">
                  <c:v>-31.816499999999962</c:v>
                </c:pt>
                <c:pt idx="169324">
                  <c:v>-31.814499999999953</c:v>
                </c:pt>
                <c:pt idx="169325">
                  <c:v>-31.8125</c:v>
                </c:pt>
                <c:pt idx="169326">
                  <c:v>-31.81049999999999</c:v>
                </c:pt>
                <c:pt idx="169327">
                  <c:v>-31.808499999999981</c:v>
                </c:pt>
                <c:pt idx="169328">
                  <c:v>-31.806499999999971</c:v>
                </c:pt>
                <c:pt idx="169329">
                  <c:v>-31.804499999999962</c:v>
                </c:pt>
                <c:pt idx="169330">
                  <c:v>-31.802499999999952</c:v>
                </c:pt>
                <c:pt idx="169331">
                  <c:v>-31.8005</c:v>
                </c:pt>
                <c:pt idx="169332">
                  <c:v>-31.79849999999999</c:v>
                </c:pt>
                <c:pt idx="169333">
                  <c:v>-31.79649999999998</c:v>
                </c:pt>
                <c:pt idx="169334">
                  <c:v>-31.794499999999971</c:v>
                </c:pt>
                <c:pt idx="169335">
                  <c:v>-31.792499999999961</c:v>
                </c:pt>
                <c:pt idx="169336">
                  <c:v>-31.790499999999952</c:v>
                </c:pt>
                <c:pt idx="169337">
                  <c:v>-31.788499999999999</c:v>
                </c:pt>
                <c:pt idx="169338">
                  <c:v>-31.78649999999999</c:v>
                </c:pt>
                <c:pt idx="169339">
                  <c:v>-31.78449999999998</c:v>
                </c:pt>
                <c:pt idx="169340">
                  <c:v>-31.78249999999997</c:v>
                </c:pt>
                <c:pt idx="169341">
                  <c:v>-31.780499999999961</c:v>
                </c:pt>
                <c:pt idx="169342">
                  <c:v>-31.778499999999951</c:v>
                </c:pt>
                <c:pt idx="169343">
                  <c:v>-31.776499999999999</c:v>
                </c:pt>
                <c:pt idx="169344">
                  <c:v>-31.774499999999989</c:v>
                </c:pt>
                <c:pt idx="169345">
                  <c:v>-31.77249999999998</c:v>
                </c:pt>
                <c:pt idx="169346">
                  <c:v>-31.77049999999997</c:v>
                </c:pt>
                <c:pt idx="169347">
                  <c:v>-31.76849999999996</c:v>
                </c:pt>
                <c:pt idx="169348">
                  <c:v>-31.766499999999951</c:v>
                </c:pt>
                <c:pt idx="169349">
                  <c:v>-31.764499999999998</c:v>
                </c:pt>
                <c:pt idx="169350">
                  <c:v>-31.762499999999989</c:v>
                </c:pt>
                <c:pt idx="169351">
                  <c:v>-31.760499999999979</c:v>
                </c:pt>
                <c:pt idx="169352">
                  <c:v>-31.75849999999997</c:v>
                </c:pt>
                <c:pt idx="169353">
                  <c:v>-31.75649999999996</c:v>
                </c:pt>
                <c:pt idx="169354">
                  <c:v>-31.75449999999995</c:v>
                </c:pt>
                <c:pt idx="169355">
                  <c:v>-31.752499999999998</c:v>
                </c:pt>
                <c:pt idx="169356">
                  <c:v>-31.750499999999988</c:v>
                </c:pt>
                <c:pt idx="169357">
                  <c:v>-31.748499999999979</c:v>
                </c:pt>
                <c:pt idx="169358">
                  <c:v>-31.746499999999969</c:v>
                </c:pt>
                <c:pt idx="169359">
                  <c:v>-31.74449999999996</c:v>
                </c:pt>
                <c:pt idx="169360">
                  <c:v>-31.74249999999995</c:v>
                </c:pt>
                <c:pt idx="169361">
                  <c:v>-31.740499999999997</c:v>
                </c:pt>
                <c:pt idx="169362">
                  <c:v>-31.738499999999988</c:v>
                </c:pt>
                <c:pt idx="169363">
                  <c:v>-31.736499999999978</c:v>
                </c:pt>
                <c:pt idx="169364">
                  <c:v>-31.734499999999969</c:v>
                </c:pt>
                <c:pt idx="169365">
                  <c:v>-31.732499999999959</c:v>
                </c:pt>
                <c:pt idx="169366">
                  <c:v>-31.73049999999995</c:v>
                </c:pt>
                <c:pt idx="169367">
                  <c:v>-31.728499999999997</c:v>
                </c:pt>
                <c:pt idx="169368">
                  <c:v>-31.726499999999987</c:v>
                </c:pt>
                <c:pt idx="169369">
                  <c:v>-31.724499999999978</c:v>
                </c:pt>
                <c:pt idx="169370">
                  <c:v>-31.722499999999968</c:v>
                </c:pt>
                <c:pt idx="169371">
                  <c:v>-31.720499999999959</c:v>
                </c:pt>
                <c:pt idx="169372">
                  <c:v>-31.718499999999949</c:v>
                </c:pt>
                <c:pt idx="169373">
                  <c:v>-31.716499999999996</c:v>
                </c:pt>
                <c:pt idx="169374">
                  <c:v>-31.714499999999987</c:v>
                </c:pt>
                <c:pt idx="169375">
                  <c:v>-31.712499999999977</c:v>
                </c:pt>
                <c:pt idx="169376">
                  <c:v>-31.710499999999968</c:v>
                </c:pt>
                <c:pt idx="169377">
                  <c:v>-31.708499999999958</c:v>
                </c:pt>
                <c:pt idx="169378">
                  <c:v>-31.706500000000005</c:v>
                </c:pt>
                <c:pt idx="169379">
                  <c:v>-31.704499999999996</c:v>
                </c:pt>
                <c:pt idx="169380">
                  <c:v>-31.702499999999986</c:v>
                </c:pt>
                <c:pt idx="169381">
                  <c:v>-31.700499999999977</c:v>
                </c:pt>
                <c:pt idx="169382">
                  <c:v>-31.698499999999967</c:v>
                </c:pt>
                <c:pt idx="169383">
                  <c:v>-31.696499999999958</c:v>
                </c:pt>
                <c:pt idx="169384">
                  <c:v>-31.694500000000005</c:v>
                </c:pt>
                <c:pt idx="169385">
                  <c:v>-31.692499999999995</c:v>
                </c:pt>
                <c:pt idx="169386">
                  <c:v>-31.690499999999986</c:v>
                </c:pt>
                <c:pt idx="169387">
                  <c:v>-31.688499999999976</c:v>
                </c:pt>
                <c:pt idx="169388">
                  <c:v>-31.686499999999967</c:v>
                </c:pt>
                <c:pt idx="169389">
                  <c:v>-31.684499999999957</c:v>
                </c:pt>
                <c:pt idx="169390">
                  <c:v>-31.682500000000005</c:v>
                </c:pt>
                <c:pt idx="169391">
                  <c:v>-31.680499999999995</c:v>
                </c:pt>
                <c:pt idx="169392">
                  <c:v>-31.678499999999985</c:v>
                </c:pt>
                <c:pt idx="169393">
                  <c:v>-31.676499999999976</c:v>
                </c:pt>
                <c:pt idx="169394">
                  <c:v>-31.674499999999966</c:v>
                </c:pt>
                <c:pt idx="169395">
                  <c:v>-31.672499999999957</c:v>
                </c:pt>
                <c:pt idx="169396">
                  <c:v>-31.670500000000004</c:v>
                </c:pt>
                <c:pt idx="169397">
                  <c:v>-31.668499999999995</c:v>
                </c:pt>
                <c:pt idx="169398">
                  <c:v>-31.666499999999985</c:v>
                </c:pt>
                <c:pt idx="169399">
                  <c:v>-31.664499999999975</c:v>
                </c:pt>
                <c:pt idx="169400">
                  <c:v>-31.662499999999966</c:v>
                </c:pt>
                <c:pt idx="169401">
                  <c:v>-31.660499999999956</c:v>
                </c:pt>
                <c:pt idx="169402">
                  <c:v>-31.658500000000004</c:v>
                </c:pt>
                <c:pt idx="169403">
                  <c:v>-31.656499999999994</c:v>
                </c:pt>
                <c:pt idx="169404">
                  <c:v>-31.654499999999985</c:v>
                </c:pt>
                <c:pt idx="169405">
                  <c:v>-31.652499999999975</c:v>
                </c:pt>
                <c:pt idx="169406">
                  <c:v>-31.650499999999965</c:v>
                </c:pt>
                <c:pt idx="169407">
                  <c:v>-31.648499999999956</c:v>
                </c:pt>
                <c:pt idx="169408">
                  <c:v>-31.646500000000003</c:v>
                </c:pt>
                <c:pt idx="169409">
                  <c:v>-31.644499999999994</c:v>
                </c:pt>
                <c:pt idx="169410">
                  <c:v>-31.642499999999984</c:v>
                </c:pt>
                <c:pt idx="169411">
                  <c:v>-31.640499999999975</c:v>
                </c:pt>
                <c:pt idx="169412">
                  <c:v>-31.638499999999965</c:v>
                </c:pt>
                <c:pt idx="169413">
                  <c:v>-31.636499999999955</c:v>
                </c:pt>
                <c:pt idx="169414">
                  <c:v>-31.634500000000003</c:v>
                </c:pt>
                <c:pt idx="169415">
                  <c:v>-31.632499999999993</c:v>
                </c:pt>
                <c:pt idx="169416">
                  <c:v>-31.630499999999984</c:v>
                </c:pt>
                <c:pt idx="169417">
                  <c:v>-31.628499999999974</c:v>
                </c:pt>
                <c:pt idx="169418">
                  <c:v>-31.626499999999965</c:v>
                </c:pt>
                <c:pt idx="169419">
                  <c:v>-31.624499999999955</c:v>
                </c:pt>
                <c:pt idx="169420">
                  <c:v>-31.622500000000002</c:v>
                </c:pt>
                <c:pt idx="169421">
                  <c:v>-31.620499999999993</c:v>
                </c:pt>
                <c:pt idx="169422">
                  <c:v>-31.618499999999983</c:v>
                </c:pt>
                <c:pt idx="169423">
                  <c:v>-31.616499999999974</c:v>
                </c:pt>
                <c:pt idx="169424">
                  <c:v>-31.614499999999964</c:v>
                </c:pt>
                <c:pt idx="169425">
                  <c:v>-31.612499999999955</c:v>
                </c:pt>
                <c:pt idx="169426">
                  <c:v>-31.610500000000002</c:v>
                </c:pt>
                <c:pt idx="169427">
                  <c:v>-31.608499999999992</c:v>
                </c:pt>
                <c:pt idx="169428">
                  <c:v>-31.606499999999983</c:v>
                </c:pt>
                <c:pt idx="169429">
                  <c:v>-31.604499999999973</c:v>
                </c:pt>
                <c:pt idx="169430">
                  <c:v>-31.602499999999964</c:v>
                </c:pt>
                <c:pt idx="169431">
                  <c:v>-31.600499999999954</c:v>
                </c:pt>
                <c:pt idx="169432">
                  <c:v>-31.598500000000001</c:v>
                </c:pt>
                <c:pt idx="169433">
                  <c:v>-31.596499999999992</c:v>
                </c:pt>
                <c:pt idx="169434">
                  <c:v>-31.594499999999982</c:v>
                </c:pt>
                <c:pt idx="169435">
                  <c:v>-31.592499999999973</c:v>
                </c:pt>
                <c:pt idx="169436">
                  <c:v>-31.590499999999963</c:v>
                </c:pt>
                <c:pt idx="169437">
                  <c:v>-31.588499999999954</c:v>
                </c:pt>
                <c:pt idx="169438">
                  <c:v>-31.586500000000001</c:v>
                </c:pt>
                <c:pt idx="169439">
                  <c:v>-31.584499999999991</c:v>
                </c:pt>
                <c:pt idx="169440">
                  <c:v>-31.582499999999982</c:v>
                </c:pt>
                <c:pt idx="169441">
                  <c:v>-31.580499999999972</c:v>
                </c:pt>
                <c:pt idx="169442">
                  <c:v>-31.578499999999963</c:v>
                </c:pt>
                <c:pt idx="169443">
                  <c:v>-31.576499999999953</c:v>
                </c:pt>
                <c:pt idx="169444">
                  <c:v>-31.5745</c:v>
                </c:pt>
                <c:pt idx="169445">
                  <c:v>-31.572499999999991</c:v>
                </c:pt>
                <c:pt idx="169446">
                  <c:v>-31.570499999999981</c:v>
                </c:pt>
                <c:pt idx="169447">
                  <c:v>-31.568499999999972</c:v>
                </c:pt>
                <c:pt idx="169448">
                  <c:v>-31.566499999999962</c:v>
                </c:pt>
                <c:pt idx="169449">
                  <c:v>-31.564499999999953</c:v>
                </c:pt>
                <c:pt idx="169450">
                  <c:v>-31.5625</c:v>
                </c:pt>
                <c:pt idx="169451">
                  <c:v>-31.56049999999999</c:v>
                </c:pt>
                <c:pt idx="169452">
                  <c:v>-31.558499999999981</c:v>
                </c:pt>
                <c:pt idx="169453">
                  <c:v>-31.556499999999971</c:v>
                </c:pt>
                <c:pt idx="169454">
                  <c:v>-31.554499999999962</c:v>
                </c:pt>
                <c:pt idx="169455">
                  <c:v>-31.552499999999952</c:v>
                </c:pt>
                <c:pt idx="169456">
                  <c:v>-31.5505</c:v>
                </c:pt>
                <c:pt idx="169457">
                  <c:v>-31.54849999999999</c:v>
                </c:pt>
                <c:pt idx="169458">
                  <c:v>-31.54649999999998</c:v>
                </c:pt>
                <c:pt idx="169459">
                  <c:v>-31.544499999999971</c:v>
                </c:pt>
                <c:pt idx="169460">
                  <c:v>-31.542499999999961</c:v>
                </c:pt>
                <c:pt idx="169461">
                  <c:v>-31.540499999999952</c:v>
                </c:pt>
                <c:pt idx="169462">
                  <c:v>-31.538499999999999</c:v>
                </c:pt>
                <c:pt idx="169463">
                  <c:v>-31.53649999999999</c:v>
                </c:pt>
                <c:pt idx="169464">
                  <c:v>-31.53449999999998</c:v>
                </c:pt>
                <c:pt idx="169465">
                  <c:v>-31.53249999999997</c:v>
                </c:pt>
                <c:pt idx="169466">
                  <c:v>-31.530499999999961</c:v>
                </c:pt>
                <c:pt idx="169467">
                  <c:v>-31.528499999999951</c:v>
                </c:pt>
                <c:pt idx="169468">
                  <c:v>-31.526499999999999</c:v>
                </c:pt>
                <c:pt idx="169469">
                  <c:v>-31.524499999999989</c:v>
                </c:pt>
                <c:pt idx="169470">
                  <c:v>-31.52249999999998</c:v>
                </c:pt>
                <c:pt idx="169471">
                  <c:v>-31.52049999999997</c:v>
                </c:pt>
                <c:pt idx="169472">
                  <c:v>-31.51849999999996</c:v>
                </c:pt>
                <c:pt idx="169473">
                  <c:v>-31.516499999999951</c:v>
                </c:pt>
                <c:pt idx="169474">
                  <c:v>-31.514499999999998</c:v>
                </c:pt>
                <c:pt idx="169475">
                  <c:v>-31.512499999999989</c:v>
                </c:pt>
                <c:pt idx="169476">
                  <c:v>-31.510499999999979</c:v>
                </c:pt>
                <c:pt idx="169477">
                  <c:v>-31.50849999999997</c:v>
                </c:pt>
                <c:pt idx="169478">
                  <c:v>-31.50649999999996</c:v>
                </c:pt>
                <c:pt idx="169479">
                  <c:v>-31.50449999999995</c:v>
                </c:pt>
                <c:pt idx="169480">
                  <c:v>-31.502499999999998</c:v>
                </c:pt>
                <c:pt idx="169481">
                  <c:v>-31.500499999999988</c:v>
                </c:pt>
                <c:pt idx="169482">
                  <c:v>-31.498499999999979</c:v>
                </c:pt>
                <c:pt idx="169483">
                  <c:v>-31.496499999999969</c:v>
                </c:pt>
                <c:pt idx="169484">
                  <c:v>-31.49449999999996</c:v>
                </c:pt>
                <c:pt idx="169485">
                  <c:v>-31.49249999999995</c:v>
                </c:pt>
                <c:pt idx="169486">
                  <c:v>-31.490499999999997</c:v>
                </c:pt>
                <c:pt idx="169487">
                  <c:v>-31.488499999999988</c:v>
                </c:pt>
                <c:pt idx="169488">
                  <c:v>-31.486499999999978</c:v>
                </c:pt>
                <c:pt idx="169489">
                  <c:v>-31.484499999999969</c:v>
                </c:pt>
                <c:pt idx="169490">
                  <c:v>-31.482499999999959</c:v>
                </c:pt>
                <c:pt idx="169491">
                  <c:v>-31.48049999999995</c:v>
                </c:pt>
                <c:pt idx="169492">
                  <c:v>-31.478499999999997</c:v>
                </c:pt>
                <c:pt idx="169493">
                  <c:v>-31.476499999999987</c:v>
                </c:pt>
                <c:pt idx="169494">
                  <c:v>-31.474499999999978</c:v>
                </c:pt>
                <c:pt idx="169495">
                  <c:v>-31.472499999999968</c:v>
                </c:pt>
                <c:pt idx="169496">
                  <c:v>-31.470499999999959</c:v>
                </c:pt>
                <c:pt idx="169497">
                  <c:v>-31.468499999999949</c:v>
                </c:pt>
                <c:pt idx="169498">
                  <c:v>-31.466499999999996</c:v>
                </c:pt>
                <c:pt idx="169499">
                  <c:v>-31.464499999999987</c:v>
                </c:pt>
                <c:pt idx="169500">
                  <c:v>-31.462499999999977</c:v>
                </c:pt>
                <c:pt idx="169501">
                  <c:v>-31.460499999999968</c:v>
                </c:pt>
                <c:pt idx="169502">
                  <c:v>-31.458499999999958</c:v>
                </c:pt>
                <c:pt idx="169503">
                  <c:v>-31.456500000000005</c:v>
                </c:pt>
                <c:pt idx="169504">
                  <c:v>-31.454499999999996</c:v>
                </c:pt>
                <c:pt idx="169505">
                  <c:v>-31.452499999999986</c:v>
                </c:pt>
                <c:pt idx="169506">
                  <c:v>-31.450499999999977</c:v>
                </c:pt>
                <c:pt idx="169507">
                  <c:v>-31.448499999999967</c:v>
                </c:pt>
                <c:pt idx="169508">
                  <c:v>-31.446499999999958</c:v>
                </c:pt>
                <c:pt idx="169509">
                  <c:v>-31.444500000000005</c:v>
                </c:pt>
                <c:pt idx="169510">
                  <c:v>-31.442499999999995</c:v>
                </c:pt>
                <c:pt idx="169511">
                  <c:v>-31.440499999999986</c:v>
                </c:pt>
                <c:pt idx="169512">
                  <c:v>-31.438499999999976</c:v>
                </c:pt>
                <c:pt idx="169513">
                  <c:v>-31.436499999999967</c:v>
                </c:pt>
                <c:pt idx="169514">
                  <c:v>-31.434499999999957</c:v>
                </c:pt>
                <c:pt idx="169515">
                  <c:v>-31.432500000000005</c:v>
                </c:pt>
                <c:pt idx="169516">
                  <c:v>-31.430499999999995</c:v>
                </c:pt>
                <c:pt idx="169517">
                  <c:v>-31.428499999999985</c:v>
                </c:pt>
                <c:pt idx="169518">
                  <c:v>-31.426499999999976</c:v>
                </c:pt>
                <c:pt idx="169519">
                  <c:v>-31.424499999999966</c:v>
                </c:pt>
                <c:pt idx="169520">
                  <c:v>-31.422499999999957</c:v>
                </c:pt>
                <c:pt idx="169521">
                  <c:v>-31.420500000000004</c:v>
                </c:pt>
                <c:pt idx="169522">
                  <c:v>-31.418499999999995</c:v>
                </c:pt>
                <c:pt idx="169523">
                  <c:v>-31.416499999999985</c:v>
                </c:pt>
                <c:pt idx="169524">
                  <c:v>-31.414499999999975</c:v>
                </c:pt>
                <c:pt idx="169525">
                  <c:v>-31.412499999999966</c:v>
                </c:pt>
                <c:pt idx="169526">
                  <c:v>-31.410499999999956</c:v>
                </c:pt>
                <c:pt idx="169527">
                  <c:v>-31.408500000000004</c:v>
                </c:pt>
                <c:pt idx="169528">
                  <c:v>-31.406499999999994</c:v>
                </c:pt>
                <c:pt idx="169529">
                  <c:v>-31.404499999999985</c:v>
                </c:pt>
                <c:pt idx="169530">
                  <c:v>-31.402499999999975</c:v>
                </c:pt>
                <c:pt idx="169531">
                  <c:v>-31.400499999999965</c:v>
                </c:pt>
                <c:pt idx="169532">
                  <c:v>-31.398499999999956</c:v>
                </c:pt>
                <c:pt idx="169533">
                  <c:v>-31.396500000000003</c:v>
                </c:pt>
                <c:pt idx="169534">
                  <c:v>-31.394499999999994</c:v>
                </c:pt>
                <c:pt idx="169535">
                  <c:v>-31.392499999999984</c:v>
                </c:pt>
                <c:pt idx="169536">
                  <c:v>-31.390499999999975</c:v>
                </c:pt>
                <c:pt idx="169537">
                  <c:v>-31.388499999999965</c:v>
                </c:pt>
                <c:pt idx="169538">
                  <c:v>-31.386499999999955</c:v>
                </c:pt>
                <c:pt idx="169539">
                  <c:v>-31.384500000000003</c:v>
                </c:pt>
                <c:pt idx="169540">
                  <c:v>-31.382499999999993</c:v>
                </c:pt>
                <c:pt idx="169541">
                  <c:v>-31.380499999999984</c:v>
                </c:pt>
                <c:pt idx="169542">
                  <c:v>-31.378499999999974</c:v>
                </c:pt>
                <c:pt idx="169543">
                  <c:v>-31.376499999999965</c:v>
                </c:pt>
                <c:pt idx="169544">
                  <c:v>-31.374499999999955</c:v>
                </c:pt>
                <c:pt idx="169545">
                  <c:v>-31.372500000000002</c:v>
                </c:pt>
                <c:pt idx="169546">
                  <c:v>-31.370499999999993</c:v>
                </c:pt>
                <c:pt idx="169547">
                  <c:v>-31.368499999999983</c:v>
                </c:pt>
                <c:pt idx="169548">
                  <c:v>-31.366499999999974</c:v>
                </c:pt>
                <c:pt idx="169549">
                  <c:v>-31.364499999999964</c:v>
                </c:pt>
                <c:pt idx="169550">
                  <c:v>-31.362499999999955</c:v>
                </c:pt>
                <c:pt idx="169551">
                  <c:v>-31.360500000000002</c:v>
                </c:pt>
                <c:pt idx="169552">
                  <c:v>-31.358499999999992</c:v>
                </c:pt>
                <c:pt idx="169553">
                  <c:v>-31.356499999999983</c:v>
                </c:pt>
                <c:pt idx="169554">
                  <c:v>-31.354499999999973</c:v>
                </c:pt>
                <c:pt idx="169555">
                  <c:v>-31.352499999999964</c:v>
                </c:pt>
                <c:pt idx="169556">
                  <c:v>-31.350499999999954</c:v>
                </c:pt>
                <c:pt idx="169557">
                  <c:v>-31.348500000000001</c:v>
                </c:pt>
                <c:pt idx="169558">
                  <c:v>-31.346499999999992</c:v>
                </c:pt>
                <c:pt idx="169559">
                  <c:v>-31.344499999999982</c:v>
                </c:pt>
                <c:pt idx="169560">
                  <c:v>-31.342499999999973</c:v>
                </c:pt>
                <c:pt idx="169561">
                  <c:v>-31.340499999999963</c:v>
                </c:pt>
                <c:pt idx="169562">
                  <c:v>-31.338499999999954</c:v>
                </c:pt>
                <c:pt idx="169563">
                  <c:v>-31.336500000000001</c:v>
                </c:pt>
                <c:pt idx="169564">
                  <c:v>-31.334499999999991</c:v>
                </c:pt>
                <c:pt idx="169565">
                  <c:v>-31.332499999999982</c:v>
                </c:pt>
                <c:pt idx="169566">
                  <c:v>-31.330499999999972</c:v>
                </c:pt>
                <c:pt idx="169567">
                  <c:v>-31.328499999999963</c:v>
                </c:pt>
                <c:pt idx="169568">
                  <c:v>-31.326499999999953</c:v>
                </c:pt>
                <c:pt idx="169569">
                  <c:v>-31.3245</c:v>
                </c:pt>
                <c:pt idx="169570">
                  <c:v>-31.322499999999991</c:v>
                </c:pt>
                <c:pt idx="169571">
                  <c:v>-31.320499999999981</c:v>
                </c:pt>
                <c:pt idx="169572">
                  <c:v>-31.318499999999972</c:v>
                </c:pt>
                <c:pt idx="169573">
                  <c:v>-31.316499999999962</c:v>
                </c:pt>
                <c:pt idx="169574">
                  <c:v>-31.314499999999953</c:v>
                </c:pt>
                <c:pt idx="169575">
                  <c:v>-31.3125</c:v>
                </c:pt>
                <c:pt idx="169576">
                  <c:v>-31.31049999999999</c:v>
                </c:pt>
                <c:pt idx="169577">
                  <c:v>-31.308499999999981</c:v>
                </c:pt>
                <c:pt idx="169578">
                  <c:v>-31.306499999999971</c:v>
                </c:pt>
                <c:pt idx="169579">
                  <c:v>-31.304499999999962</c:v>
                </c:pt>
                <c:pt idx="169580">
                  <c:v>-31.302499999999952</c:v>
                </c:pt>
                <c:pt idx="169581">
                  <c:v>-31.3005</c:v>
                </c:pt>
                <c:pt idx="169582">
                  <c:v>-31.29849999999999</c:v>
                </c:pt>
                <c:pt idx="169583">
                  <c:v>-31.29649999999998</c:v>
                </c:pt>
                <c:pt idx="169584">
                  <c:v>-31.294499999999971</c:v>
                </c:pt>
                <c:pt idx="169585">
                  <c:v>-31.292499999999961</c:v>
                </c:pt>
                <c:pt idx="169586">
                  <c:v>-31.290499999999952</c:v>
                </c:pt>
                <c:pt idx="169587">
                  <c:v>-31.288499999999999</c:v>
                </c:pt>
                <c:pt idx="169588">
                  <c:v>-31.28649999999999</c:v>
                </c:pt>
                <c:pt idx="169589">
                  <c:v>-31.28449999999998</c:v>
                </c:pt>
                <c:pt idx="169590">
                  <c:v>-31.28249999999997</c:v>
                </c:pt>
                <c:pt idx="169591">
                  <c:v>-31.280499999999961</c:v>
                </c:pt>
                <c:pt idx="169592">
                  <c:v>-31.278499999999951</c:v>
                </c:pt>
                <c:pt idx="169593">
                  <c:v>-31.276499999999999</c:v>
                </c:pt>
                <c:pt idx="169594">
                  <c:v>-31.274499999999989</c:v>
                </c:pt>
                <c:pt idx="169595">
                  <c:v>-31.27249999999998</c:v>
                </c:pt>
                <c:pt idx="169596">
                  <c:v>-31.27049999999997</c:v>
                </c:pt>
                <c:pt idx="169597">
                  <c:v>-31.26849999999996</c:v>
                </c:pt>
                <c:pt idx="169598">
                  <c:v>-31.266499999999951</c:v>
                </c:pt>
                <c:pt idx="169599">
                  <c:v>-31.264499999999998</c:v>
                </c:pt>
                <c:pt idx="169600">
                  <c:v>-31.262499999999989</c:v>
                </c:pt>
                <c:pt idx="169601">
                  <c:v>-31.260499999999979</c:v>
                </c:pt>
                <c:pt idx="169602">
                  <c:v>-31.25849999999997</c:v>
                </c:pt>
                <c:pt idx="169603">
                  <c:v>-31.25649999999996</c:v>
                </c:pt>
                <c:pt idx="169604">
                  <c:v>-31.25449999999995</c:v>
                </c:pt>
                <c:pt idx="169605">
                  <c:v>-31.252499999999998</c:v>
                </c:pt>
                <c:pt idx="169606">
                  <c:v>-31.250499999999988</c:v>
                </c:pt>
                <c:pt idx="169607">
                  <c:v>-31.248499999999979</c:v>
                </c:pt>
                <c:pt idx="169608">
                  <c:v>-31.246499999999969</c:v>
                </c:pt>
                <c:pt idx="169609">
                  <c:v>-31.24449999999996</c:v>
                </c:pt>
                <c:pt idx="169610">
                  <c:v>-31.24249999999995</c:v>
                </c:pt>
                <c:pt idx="169611">
                  <c:v>-31.240499999999997</c:v>
                </c:pt>
                <c:pt idx="169612">
                  <c:v>-31.238499999999988</c:v>
                </c:pt>
                <c:pt idx="169613">
                  <c:v>-31.236499999999978</c:v>
                </c:pt>
                <c:pt idx="169614">
                  <c:v>-31.234499999999969</c:v>
                </c:pt>
                <c:pt idx="169615">
                  <c:v>-31.232499999999959</c:v>
                </c:pt>
                <c:pt idx="169616">
                  <c:v>-31.23049999999995</c:v>
                </c:pt>
                <c:pt idx="169617">
                  <c:v>-31.228499999999997</c:v>
                </c:pt>
                <c:pt idx="169618">
                  <c:v>-31.226499999999987</c:v>
                </c:pt>
                <c:pt idx="169619">
                  <c:v>-31.224499999999978</c:v>
                </c:pt>
                <c:pt idx="169620">
                  <c:v>-31.222499999999968</c:v>
                </c:pt>
                <c:pt idx="169621">
                  <c:v>-31.220499999999959</c:v>
                </c:pt>
                <c:pt idx="169622">
                  <c:v>-31.218499999999949</c:v>
                </c:pt>
                <c:pt idx="169623">
                  <c:v>-31.216499999999996</c:v>
                </c:pt>
                <c:pt idx="169624">
                  <c:v>-31.214499999999987</c:v>
                </c:pt>
                <c:pt idx="169625">
                  <c:v>-31.212499999999977</c:v>
                </c:pt>
                <c:pt idx="169626">
                  <c:v>-31.210499999999968</c:v>
                </c:pt>
                <c:pt idx="169627">
                  <c:v>-31.208499999999958</c:v>
                </c:pt>
                <c:pt idx="169628">
                  <c:v>-31.206500000000005</c:v>
                </c:pt>
                <c:pt idx="169629">
                  <c:v>-31.204499999999996</c:v>
                </c:pt>
                <c:pt idx="169630">
                  <c:v>-31.202499999999986</c:v>
                </c:pt>
                <c:pt idx="169631">
                  <c:v>-31.200499999999977</c:v>
                </c:pt>
                <c:pt idx="169632">
                  <c:v>-31.198499999999967</c:v>
                </c:pt>
                <c:pt idx="169633">
                  <c:v>-31.196499999999958</c:v>
                </c:pt>
                <c:pt idx="169634">
                  <c:v>-31.194500000000005</c:v>
                </c:pt>
                <c:pt idx="169635">
                  <c:v>-31.192499999999995</c:v>
                </c:pt>
                <c:pt idx="169636">
                  <c:v>-31.190499999999986</c:v>
                </c:pt>
                <c:pt idx="169637">
                  <c:v>-31.188499999999976</c:v>
                </c:pt>
                <c:pt idx="169638">
                  <c:v>-31.186499999999967</c:v>
                </c:pt>
                <c:pt idx="169639">
                  <c:v>-31.184499999999957</c:v>
                </c:pt>
                <c:pt idx="169640">
                  <c:v>-31.182500000000005</c:v>
                </c:pt>
                <c:pt idx="169641">
                  <c:v>-31.180499999999995</c:v>
                </c:pt>
                <c:pt idx="169642">
                  <c:v>-31.178499999999985</c:v>
                </c:pt>
                <c:pt idx="169643">
                  <c:v>-31.176499999999976</c:v>
                </c:pt>
                <c:pt idx="169644">
                  <c:v>-31.174499999999966</c:v>
                </c:pt>
                <c:pt idx="169645">
                  <c:v>-31.172499999999957</c:v>
                </c:pt>
                <c:pt idx="169646">
                  <c:v>-31.170500000000004</c:v>
                </c:pt>
                <c:pt idx="169647">
                  <c:v>-31.168499999999995</c:v>
                </c:pt>
                <c:pt idx="169648">
                  <c:v>-31.166499999999985</c:v>
                </c:pt>
                <c:pt idx="169649">
                  <c:v>-31.164499999999975</c:v>
                </c:pt>
                <c:pt idx="169650">
                  <c:v>-31.162499999999966</c:v>
                </c:pt>
                <c:pt idx="169651">
                  <c:v>-31.160499999999956</c:v>
                </c:pt>
                <c:pt idx="169652">
                  <c:v>-31.158500000000004</c:v>
                </c:pt>
                <c:pt idx="169653">
                  <c:v>-31.156499999999994</c:v>
                </c:pt>
                <c:pt idx="169654">
                  <c:v>-31.154499999999985</c:v>
                </c:pt>
                <c:pt idx="169655">
                  <c:v>-31.152499999999975</c:v>
                </c:pt>
                <c:pt idx="169656">
                  <c:v>-31.150499999999965</c:v>
                </c:pt>
                <c:pt idx="169657">
                  <c:v>-31.148499999999956</c:v>
                </c:pt>
                <c:pt idx="169658">
                  <c:v>-31.146500000000003</c:v>
                </c:pt>
                <c:pt idx="169659">
                  <c:v>-31.144499999999994</c:v>
                </c:pt>
                <c:pt idx="169660">
                  <c:v>-31.142499999999984</c:v>
                </c:pt>
                <c:pt idx="169661">
                  <c:v>-31.140499999999975</c:v>
                </c:pt>
                <c:pt idx="169662">
                  <c:v>-31.138499999999965</c:v>
                </c:pt>
                <c:pt idx="169663">
                  <c:v>-31.136499999999955</c:v>
                </c:pt>
                <c:pt idx="169664">
                  <c:v>-31.134500000000003</c:v>
                </c:pt>
                <c:pt idx="169665">
                  <c:v>-31.132499999999993</c:v>
                </c:pt>
                <c:pt idx="169666">
                  <c:v>-31.130499999999984</c:v>
                </c:pt>
                <c:pt idx="169667">
                  <c:v>-31.128499999999974</c:v>
                </c:pt>
                <c:pt idx="169668">
                  <c:v>-31.126499999999965</c:v>
                </c:pt>
                <c:pt idx="169669">
                  <c:v>-31.124499999999955</c:v>
                </c:pt>
                <c:pt idx="169670">
                  <c:v>-31.122500000000002</c:v>
                </c:pt>
                <c:pt idx="169671">
                  <c:v>-31.120499999999993</c:v>
                </c:pt>
                <c:pt idx="169672">
                  <c:v>-31.118499999999983</c:v>
                </c:pt>
                <c:pt idx="169673">
                  <c:v>-31.116499999999974</c:v>
                </c:pt>
                <c:pt idx="169674">
                  <c:v>-31.114499999999964</c:v>
                </c:pt>
                <c:pt idx="169675">
                  <c:v>-31.112499999999955</c:v>
                </c:pt>
                <c:pt idx="169676">
                  <c:v>-31.110500000000002</c:v>
                </c:pt>
                <c:pt idx="169677">
                  <c:v>-31.108499999999992</c:v>
                </c:pt>
                <c:pt idx="169678">
                  <c:v>-31.106499999999983</c:v>
                </c:pt>
                <c:pt idx="169679">
                  <c:v>-31.104499999999973</c:v>
                </c:pt>
                <c:pt idx="169680">
                  <c:v>-31.102499999999964</c:v>
                </c:pt>
                <c:pt idx="169681">
                  <c:v>-31.100499999999954</c:v>
                </c:pt>
                <c:pt idx="169682">
                  <c:v>-31.098500000000001</c:v>
                </c:pt>
                <c:pt idx="169683">
                  <c:v>-31.096499999999992</c:v>
                </c:pt>
                <c:pt idx="169684">
                  <c:v>-31.094499999999982</c:v>
                </c:pt>
                <c:pt idx="169685">
                  <c:v>-31.092499999999973</c:v>
                </c:pt>
                <c:pt idx="169686">
                  <c:v>-31.090499999999963</c:v>
                </c:pt>
                <c:pt idx="169687">
                  <c:v>-31.088499999999954</c:v>
                </c:pt>
                <c:pt idx="169688">
                  <c:v>-31.086500000000001</c:v>
                </c:pt>
                <c:pt idx="169689">
                  <c:v>-31.084499999999991</c:v>
                </c:pt>
                <c:pt idx="169690">
                  <c:v>-31.082499999999982</c:v>
                </c:pt>
                <c:pt idx="169691">
                  <c:v>-31.080499999999972</c:v>
                </c:pt>
                <c:pt idx="169692">
                  <c:v>-31.078499999999963</c:v>
                </c:pt>
                <c:pt idx="169693">
                  <c:v>-31.076499999999953</c:v>
                </c:pt>
                <c:pt idx="169694">
                  <c:v>-31.0745</c:v>
                </c:pt>
                <c:pt idx="169695">
                  <c:v>-31.072499999999991</c:v>
                </c:pt>
                <c:pt idx="169696">
                  <c:v>-31.070499999999981</c:v>
                </c:pt>
                <c:pt idx="169697">
                  <c:v>-31.068499999999972</c:v>
                </c:pt>
                <c:pt idx="169698">
                  <c:v>-31.066499999999962</c:v>
                </c:pt>
                <c:pt idx="169699">
                  <c:v>-31.064499999999953</c:v>
                </c:pt>
                <c:pt idx="169700">
                  <c:v>-31.0625</c:v>
                </c:pt>
                <c:pt idx="169701">
                  <c:v>-31.06049999999999</c:v>
                </c:pt>
                <c:pt idx="169702">
                  <c:v>-31.058499999999981</c:v>
                </c:pt>
                <c:pt idx="169703">
                  <c:v>-31.056499999999971</c:v>
                </c:pt>
                <c:pt idx="169704">
                  <c:v>-31.054499999999962</c:v>
                </c:pt>
                <c:pt idx="169705">
                  <c:v>-31.052499999999952</c:v>
                </c:pt>
                <c:pt idx="169706">
                  <c:v>-31.0505</c:v>
                </c:pt>
                <c:pt idx="169707">
                  <c:v>-31.04849999999999</c:v>
                </c:pt>
                <c:pt idx="169708">
                  <c:v>-31.04649999999998</c:v>
                </c:pt>
                <c:pt idx="169709">
                  <c:v>-31.044499999999971</c:v>
                </c:pt>
                <c:pt idx="169710">
                  <c:v>-31.042499999999961</c:v>
                </c:pt>
                <c:pt idx="169711">
                  <c:v>-31.040499999999952</c:v>
                </c:pt>
                <c:pt idx="169712">
                  <c:v>-31.038499999999999</c:v>
                </c:pt>
                <c:pt idx="169713">
                  <c:v>-31.03649999999999</c:v>
                </c:pt>
                <c:pt idx="169714">
                  <c:v>-31.03449999999998</c:v>
                </c:pt>
                <c:pt idx="169715">
                  <c:v>-31.03249999999997</c:v>
                </c:pt>
                <c:pt idx="169716">
                  <c:v>-31.030499999999961</c:v>
                </c:pt>
                <c:pt idx="169717">
                  <c:v>-31.028499999999951</c:v>
                </c:pt>
                <c:pt idx="169718">
                  <c:v>-31.026499999999999</c:v>
                </c:pt>
                <c:pt idx="169719">
                  <c:v>-31.024499999999989</c:v>
                </c:pt>
                <c:pt idx="169720">
                  <c:v>-31.02249999999998</c:v>
                </c:pt>
                <c:pt idx="169721">
                  <c:v>-31.02049999999997</c:v>
                </c:pt>
                <c:pt idx="169722">
                  <c:v>-31.01849999999996</c:v>
                </c:pt>
                <c:pt idx="169723">
                  <c:v>-31.016499999999951</c:v>
                </c:pt>
                <c:pt idx="169724">
                  <c:v>-31.014499999999998</c:v>
                </c:pt>
                <c:pt idx="169725">
                  <c:v>-31.012499999999989</c:v>
                </c:pt>
                <c:pt idx="169726">
                  <c:v>-31.010499999999979</c:v>
                </c:pt>
                <c:pt idx="169727">
                  <c:v>-31.00849999999997</c:v>
                </c:pt>
                <c:pt idx="169728">
                  <c:v>-31.00649999999996</c:v>
                </c:pt>
                <c:pt idx="169729">
                  <c:v>-31.00449999999995</c:v>
                </c:pt>
                <c:pt idx="169730">
                  <c:v>-31.002499999999998</c:v>
                </c:pt>
                <c:pt idx="169731">
                  <c:v>-31.000499999999988</c:v>
                </c:pt>
                <c:pt idx="169732">
                  <c:v>-30.998499999999979</c:v>
                </c:pt>
                <c:pt idx="169733">
                  <c:v>-30.996499999999969</c:v>
                </c:pt>
                <c:pt idx="169734">
                  <c:v>-30.99449999999996</c:v>
                </c:pt>
                <c:pt idx="169735">
                  <c:v>-30.99249999999995</c:v>
                </c:pt>
                <c:pt idx="169736">
                  <c:v>-30.990499999999997</c:v>
                </c:pt>
                <c:pt idx="169737">
                  <c:v>-30.988499999999988</c:v>
                </c:pt>
                <c:pt idx="169738">
                  <c:v>-30.986499999999978</c:v>
                </c:pt>
                <c:pt idx="169739">
                  <c:v>-30.984499999999969</c:v>
                </c:pt>
                <c:pt idx="169740">
                  <c:v>-30.982499999999959</c:v>
                </c:pt>
                <c:pt idx="169741">
                  <c:v>-30.98049999999995</c:v>
                </c:pt>
                <c:pt idx="169742">
                  <c:v>-30.978499999999997</c:v>
                </c:pt>
                <c:pt idx="169743">
                  <c:v>-30.976499999999987</c:v>
                </c:pt>
                <c:pt idx="169744">
                  <c:v>-30.974499999999978</c:v>
                </c:pt>
                <c:pt idx="169745">
                  <c:v>-30.972499999999968</c:v>
                </c:pt>
                <c:pt idx="169746">
                  <c:v>-30.970499999999959</c:v>
                </c:pt>
                <c:pt idx="169747">
                  <c:v>-30.968499999999949</c:v>
                </c:pt>
                <c:pt idx="169748">
                  <c:v>-30.966499999999996</c:v>
                </c:pt>
                <c:pt idx="169749">
                  <c:v>-30.964499999999987</c:v>
                </c:pt>
                <c:pt idx="169750">
                  <c:v>-30.962499999999977</c:v>
                </c:pt>
                <c:pt idx="169751">
                  <c:v>-30.960499999999968</c:v>
                </c:pt>
                <c:pt idx="169752">
                  <c:v>-30.958499999999958</c:v>
                </c:pt>
                <c:pt idx="169753">
                  <c:v>-30.956500000000005</c:v>
                </c:pt>
                <c:pt idx="169754">
                  <c:v>-30.954499999999996</c:v>
                </c:pt>
                <c:pt idx="169755">
                  <c:v>-30.952499999999986</c:v>
                </c:pt>
                <c:pt idx="169756">
                  <c:v>-30.950499999999977</c:v>
                </c:pt>
                <c:pt idx="169757">
                  <c:v>-30.948499999999967</c:v>
                </c:pt>
                <c:pt idx="169758">
                  <c:v>-30.946499999999958</c:v>
                </c:pt>
                <c:pt idx="169759">
                  <c:v>-30.944500000000005</c:v>
                </c:pt>
                <c:pt idx="169760">
                  <c:v>-30.942499999999995</c:v>
                </c:pt>
                <c:pt idx="169761">
                  <c:v>-30.940499999999986</c:v>
                </c:pt>
                <c:pt idx="169762">
                  <c:v>-30.938499999999976</c:v>
                </c:pt>
                <c:pt idx="169763">
                  <c:v>-30.936499999999967</c:v>
                </c:pt>
                <c:pt idx="169764">
                  <c:v>-30.934499999999957</c:v>
                </c:pt>
                <c:pt idx="169765">
                  <c:v>-30.932500000000005</c:v>
                </c:pt>
                <c:pt idx="169766">
                  <c:v>-30.930499999999995</c:v>
                </c:pt>
                <c:pt idx="169767">
                  <c:v>-30.928499999999985</c:v>
                </c:pt>
                <c:pt idx="169768">
                  <c:v>-30.926499999999976</c:v>
                </c:pt>
                <c:pt idx="169769">
                  <c:v>-30.924499999999966</c:v>
                </c:pt>
                <c:pt idx="169770">
                  <c:v>-30.922499999999957</c:v>
                </c:pt>
                <c:pt idx="169771">
                  <c:v>-30.920500000000004</c:v>
                </c:pt>
                <c:pt idx="169772">
                  <c:v>-30.918499999999995</c:v>
                </c:pt>
                <c:pt idx="169773">
                  <c:v>-30.916499999999985</c:v>
                </c:pt>
                <c:pt idx="169774">
                  <c:v>-30.914499999999975</c:v>
                </c:pt>
                <c:pt idx="169775">
                  <c:v>-30.912499999999966</c:v>
                </c:pt>
                <c:pt idx="169776">
                  <c:v>-30.910499999999956</c:v>
                </c:pt>
                <c:pt idx="169777">
                  <c:v>-30.908500000000004</c:v>
                </c:pt>
                <c:pt idx="169778">
                  <c:v>-30.906499999999994</c:v>
                </c:pt>
                <c:pt idx="169779">
                  <c:v>-30.904499999999985</c:v>
                </c:pt>
                <c:pt idx="169780">
                  <c:v>-30.902499999999975</c:v>
                </c:pt>
                <c:pt idx="169781">
                  <c:v>-30.900499999999965</c:v>
                </c:pt>
                <c:pt idx="169782">
                  <c:v>-30.898499999999956</c:v>
                </c:pt>
                <c:pt idx="169783">
                  <c:v>-30.896500000000003</c:v>
                </c:pt>
                <c:pt idx="169784">
                  <c:v>-30.894499999999994</c:v>
                </c:pt>
                <c:pt idx="169785">
                  <c:v>-30.892499999999984</c:v>
                </c:pt>
                <c:pt idx="169786">
                  <c:v>-30.890499999999975</c:v>
                </c:pt>
                <c:pt idx="169787">
                  <c:v>-30.888499999999965</c:v>
                </c:pt>
                <c:pt idx="169788">
                  <c:v>-30.886499999999955</c:v>
                </c:pt>
                <c:pt idx="169789">
                  <c:v>-30.884500000000003</c:v>
                </c:pt>
                <c:pt idx="169790">
                  <c:v>-30.882499999999993</c:v>
                </c:pt>
                <c:pt idx="169791">
                  <c:v>-30.880499999999984</c:v>
                </c:pt>
                <c:pt idx="169792">
                  <c:v>-30.878499999999974</c:v>
                </c:pt>
                <c:pt idx="169793">
                  <c:v>-30.876499999999965</c:v>
                </c:pt>
                <c:pt idx="169794">
                  <c:v>-30.874499999999955</c:v>
                </c:pt>
                <c:pt idx="169795">
                  <c:v>-30.872500000000002</c:v>
                </c:pt>
                <c:pt idx="169796">
                  <c:v>-30.870499999999993</c:v>
                </c:pt>
                <c:pt idx="169797">
                  <c:v>-30.868499999999983</c:v>
                </c:pt>
                <c:pt idx="169798">
                  <c:v>-30.866499999999974</c:v>
                </c:pt>
                <c:pt idx="169799">
                  <c:v>-30.864499999999964</c:v>
                </c:pt>
                <c:pt idx="169800">
                  <c:v>-30.862499999999955</c:v>
                </c:pt>
                <c:pt idx="169801">
                  <c:v>-30.860500000000002</c:v>
                </c:pt>
                <c:pt idx="169802">
                  <c:v>-30.858499999999992</c:v>
                </c:pt>
                <c:pt idx="169803">
                  <c:v>-30.856499999999983</c:v>
                </c:pt>
                <c:pt idx="169804">
                  <c:v>-30.854499999999973</c:v>
                </c:pt>
                <c:pt idx="169805">
                  <c:v>-30.852499999999964</c:v>
                </c:pt>
                <c:pt idx="169806">
                  <c:v>-30.850499999999954</c:v>
                </c:pt>
                <c:pt idx="169807">
                  <c:v>-30.848500000000001</c:v>
                </c:pt>
                <c:pt idx="169808">
                  <c:v>-30.846499999999992</c:v>
                </c:pt>
                <c:pt idx="169809">
                  <c:v>-30.844499999999982</c:v>
                </c:pt>
                <c:pt idx="169810">
                  <c:v>-30.842499999999973</c:v>
                </c:pt>
                <c:pt idx="169811">
                  <c:v>-30.840499999999963</c:v>
                </c:pt>
                <c:pt idx="169812">
                  <c:v>-30.838499999999954</c:v>
                </c:pt>
                <c:pt idx="169813">
                  <c:v>-30.836500000000001</c:v>
                </c:pt>
                <c:pt idx="169814">
                  <c:v>-30.834499999999991</c:v>
                </c:pt>
                <c:pt idx="169815">
                  <c:v>-30.832499999999982</c:v>
                </c:pt>
                <c:pt idx="169816">
                  <c:v>-30.830499999999972</c:v>
                </c:pt>
                <c:pt idx="169817">
                  <c:v>-30.828499999999963</c:v>
                </c:pt>
                <c:pt idx="169818">
                  <c:v>-30.826499999999953</c:v>
                </c:pt>
                <c:pt idx="169819">
                  <c:v>-30.8245</c:v>
                </c:pt>
                <c:pt idx="169820">
                  <c:v>-30.822499999999991</c:v>
                </c:pt>
                <c:pt idx="169821">
                  <c:v>-30.820499999999981</c:v>
                </c:pt>
                <c:pt idx="169822">
                  <c:v>-30.818499999999972</c:v>
                </c:pt>
                <c:pt idx="169823">
                  <c:v>-30.816499999999962</c:v>
                </c:pt>
                <c:pt idx="169824">
                  <c:v>-30.814499999999953</c:v>
                </c:pt>
                <c:pt idx="169825">
                  <c:v>-30.8125</c:v>
                </c:pt>
                <c:pt idx="169826">
                  <c:v>-30.81049999999999</c:v>
                </c:pt>
                <c:pt idx="169827">
                  <c:v>-30.808499999999981</c:v>
                </c:pt>
                <c:pt idx="169828">
                  <c:v>-30.806499999999971</c:v>
                </c:pt>
                <c:pt idx="169829">
                  <c:v>-30.804499999999962</c:v>
                </c:pt>
                <c:pt idx="169830">
                  <c:v>-30.802499999999952</c:v>
                </c:pt>
                <c:pt idx="169831">
                  <c:v>-30.8005</c:v>
                </c:pt>
                <c:pt idx="169832">
                  <c:v>-30.79849999999999</c:v>
                </c:pt>
                <c:pt idx="169833">
                  <c:v>-30.79649999999998</c:v>
                </c:pt>
                <c:pt idx="169834">
                  <c:v>-30.794499999999971</c:v>
                </c:pt>
                <c:pt idx="169835">
                  <c:v>-30.792499999999961</c:v>
                </c:pt>
                <c:pt idx="169836">
                  <c:v>-30.790499999999952</c:v>
                </c:pt>
                <c:pt idx="169837">
                  <c:v>-30.788499999999999</c:v>
                </c:pt>
                <c:pt idx="169838">
                  <c:v>-30.78649999999999</c:v>
                </c:pt>
                <c:pt idx="169839">
                  <c:v>-30.78449999999998</c:v>
                </c:pt>
                <c:pt idx="169840">
                  <c:v>-30.78249999999997</c:v>
                </c:pt>
                <c:pt idx="169841">
                  <c:v>-30.780499999999961</c:v>
                </c:pt>
                <c:pt idx="169842">
                  <c:v>-30.778499999999951</c:v>
                </c:pt>
                <c:pt idx="169843">
                  <c:v>-30.776499999999999</c:v>
                </c:pt>
                <c:pt idx="169844">
                  <c:v>-30.774499999999989</c:v>
                </c:pt>
                <c:pt idx="169845">
                  <c:v>-30.77249999999998</c:v>
                </c:pt>
                <c:pt idx="169846">
                  <c:v>-30.77049999999997</c:v>
                </c:pt>
                <c:pt idx="169847">
                  <c:v>-30.76849999999996</c:v>
                </c:pt>
                <c:pt idx="169848">
                  <c:v>-30.766499999999951</c:v>
                </c:pt>
                <c:pt idx="169849">
                  <c:v>-30.764499999999998</c:v>
                </c:pt>
                <c:pt idx="169850">
                  <c:v>-30.762499999999989</c:v>
                </c:pt>
                <c:pt idx="169851">
                  <c:v>-30.760499999999979</c:v>
                </c:pt>
                <c:pt idx="169852">
                  <c:v>-30.75849999999997</c:v>
                </c:pt>
                <c:pt idx="169853">
                  <c:v>-30.75649999999996</c:v>
                </c:pt>
                <c:pt idx="169854">
                  <c:v>-30.75449999999995</c:v>
                </c:pt>
                <c:pt idx="169855">
                  <c:v>-30.752499999999998</c:v>
                </c:pt>
                <c:pt idx="169856">
                  <c:v>-30.750499999999988</c:v>
                </c:pt>
                <c:pt idx="169857">
                  <c:v>-30.748499999999979</c:v>
                </c:pt>
                <c:pt idx="169858">
                  <c:v>-30.746499999999969</c:v>
                </c:pt>
                <c:pt idx="169859">
                  <c:v>-30.74449999999996</c:v>
                </c:pt>
                <c:pt idx="169860">
                  <c:v>-30.74249999999995</c:v>
                </c:pt>
                <c:pt idx="169861">
                  <c:v>-30.740499999999997</c:v>
                </c:pt>
                <c:pt idx="169862">
                  <c:v>-30.738499999999988</c:v>
                </c:pt>
                <c:pt idx="169863">
                  <c:v>-30.736499999999978</c:v>
                </c:pt>
                <c:pt idx="169864">
                  <c:v>-30.734499999999969</c:v>
                </c:pt>
                <c:pt idx="169865">
                  <c:v>-30.732499999999959</c:v>
                </c:pt>
                <c:pt idx="169866">
                  <c:v>-30.73049999999995</c:v>
                </c:pt>
                <c:pt idx="169867">
                  <c:v>-30.728499999999997</c:v>
                </c:pt>
                <c:pt idx="169868">
                  <c:v>-30.726499999999987</c:v>
                </c:pt>
                <c:pt idx="169869">
                  <c:v>-30.724499999999978</c:v>
                </c:pt>
                <c:pt idx="169870">
                  <c:v>-30.722499999999968</c:v>
                </c:pt>
                <c:pt idx="169871">
                  <c:v>-30.720499999999959</c:v>
                </c:pt>
                <c:pt idx="169872">
                  <c:v>-30.718499999999949</c:v>
                </c:pt>
                <c:pt idx="169873">
                  <c:v>-30.716499999999996</c:v>
                </c:pt>
                <c:pt idx="169874">
                  <c:v>-30.714499999999987</c:v>
                </c:pt>
                <c:pt idx="169875">
                  <c:v>-30.712499999999977</c:v>
                </c:pt>
                <c:pt idx="169876">
                  <c:v>-30.710499999999968</c:v>
                </c:pt>
                <c:pt idx="169877">
                  <c:v>-30.708499999999958</c:v>
                </c:pt>
                <c:pt idx="169878">
                  <c:v>-30.706500000000005</c:v>
                </c:pt>
                <c:pt idx="169879">
                  <c:v>-30.704499999999996</c:v>
                </c:pt>
                <c:pt idx="169880">
                  <c:v>-30.702499999999986</c:v>
                </c:pt>
                <c:pt idx="169881">
                  <c:v>-30.700499999999977</c:v>
                </c:pt>
                <c:pt idx="169882">
                  <c:v>-30.698499999999967</c:v>
                </c:pt>
                <c:pt idx="169883">
                  <c:v>-30.696499999999958</c:v>
                </c:pt>
                <c:pt idx="169884">
                  <c:v>-30.694500000000005</c:v>
                </c:pt>
                <c:pt idx="169885">
                  <c:v>-30.692499999999995</c:v>
                </c:pt>
                <c:pt idx="169886">
                  <c:v>-30.690499999999986</c:v>
                </c:pt>
                <c:pt idx="169887">
                  <c:v>-30.688499999999976</c:v>
                </c:pt>
                <c:pt idx="169888">
                  <c:v>-30.686499999999967</c:v>
                </c:pt>
                <c:pt idx="169889">
                  <c:v>-30.684499999999957</c:v>
                </c:pt>
                <c:pt idx="169890">
                  <c:v>-30.682500000000005</c:v>
                </c:pt>
                <c:pt idx="169891">
                  <c:v>-30.680499999999995</c:v>
                </c:pt>
                <c:pt idx="169892">
                  <c:v>-30.678499999999985</c:v>
                </c:pt>
                <c:pt idx="169893">
                  <c:v>-30.676499999999976</c:v>
                </c:pt>
                <c:pt idx="169894">
                  <c:v>-30.674499999999966</c:v>
                </c:pt>
                <c:pt idx="169895">
                  <c:v>-30.672499999999957</c:v>
                </c:pt>
                <c:pt idx="169896">
                  <c:v>-30.670500000000004</c:v>
                </c:pt>
                <c:pt idx="169897">
                  <c:v>-30.668499999999995</c:v>
                </c:pt>
                <c:pt idx="169898">
                  <c:v>-30.666499999999985</c:v>
                </c:pt>
                <c:pt idx="169899">
                  <c:v>-30.664499999999975</c:v>
                </c:pt>
                <c:pt idx="169900">
                  <c:v>-30.662499999999966</c:v>
                </c:pt>
                <c:pt idx="169901">
                  <c:v>-30.660499999999956</c:v>
                </c:pt>
                <c:pt idx="169902">
                  <c:v>-30.658500000000004</c:v>
                </c:pt>
                <c:pt idx="169903">
                  <c:v>-30.656499999999994</c:v>
                </c:pt>
                <c:pt idx="169904">
                  <c:v>-30.654499999999985</c:v>
                </c:pt>
                <c:pt idx="169905">
                  <c:v>-30.652499999999975</c:v>
                </c:pt>
                <c:pt idx="169906">
                  <c:v>-30.650499999999965</c:v>
                </c:pt>
                <c:pt idx="169907">
                  <c:v>-30.648499999999956</c:v>
                </c:pt>
                <c:pt idx="169908">
                  <c:v>-30.646500000000003</c:v>
                </c:pt>
                <c:pt idx="169909">
                  <c:v>-30.644499999999994</c:v>
                </c:pt>
                <c:pt idx="169910">
                  <c:v>-30.642499999999984</c:v>
                </c:pt>
                <c:pt idx="169911">
                  <c:v>-30.640499999999975</c:v>
                </c:pt>
                <c:pt idx="169912">
                  <c:v>-30.638499999999965</c:v>
                </c:pt>
                <c:pt idx="169913">
                  <c:v>-30.636499999999955</c:v>
                </c:pt>
                <c:pt idx="169914">
                  <c:v>-30.634500000000003</c:v>
                </c:pt>
                <c:pt idx="169915">
                  <c:v>-30.632499999999993</c:v>
                </c:pt>
                <c:pt idx="169916">
                  <c:v>-30.630499999999984</c:v>
                </c:pt>
                <c:pt idx="169917">
                  <c:v>-30.628499999999974</c:v>
                </c:pt>
                <c:pt idx="169918">
                  <c:v>-30.626499999999965</c:v>
                </c:pt>
                <c:pt idx="169919">
                  <c:v>-30.624499999999955</c:v>
                </c:pt>
                <c:pt idx="169920">
                  <c:v>-30.622500000000002</c:v>
                </c:pt>
                <c:pt idx="169921">
                  <c:v>-30.620499999999993</c:v>
                </c:pt>
                <c:pt idx="169922">
                  <c:v>-30.618499999999983</c:v>
                </c:pt>
                <c:pt idx="169923">
                  <c:v>-30.616499999999974</c:v>
                </c:pt>
                <c:pt idx="169924">
                  <c:v>-30.614499999999964</c:v>
                </c:pt>
                <c:pt idx="169925">
                  <c:v>-30.612499999999955</c:v>
                </c:pt>
                <c:pt idx="169926">
                  <c:v>-30.610500000000002</c:v>
                </c:pt>
                <c:pt idx="169927">
                  <c:v>-30.608499999999992</c:v>
                </c:pt>
                <c:pt idx="169928">
                  <c:v>-30.606499999999983</c:v>
                </c:pt>
                <c:pt idx="169929">
                  <c:v>-30.604499999999973</c:v>
                </c:pt>
                <c:pt idx="169930">
                  <c:v>-30.602499999999964</c:v>
                </c:pt>
                <c:pt idx="169931">
                  <c:v>-30.600499999999954</c:v>
                </c:pt>
                <c:pt idx="169932">
                  <c:v>-30.598500000000001</c:v>
                </c:pt>
                <c:pt idx="169933">
                  <c:v>-30.596499999999992</c:v>
                </c:pt>
                <c:pt idx="169934">
                  <c:v>-30.594499999999982</c:v>
                </c:pt>
                <c:pt idx="169935">
                  <c:v>-30.592499999999973</c:v>
                </c:pt>
                <c:pt idx="169936">
                  <c:v>-30.590499999999963</c:v>
                </c:pt>
                <c:pt idx="169937">
                  <c:v>-30.588499999999954</c:v>
                </c:pt>
                <c:pt idx="169938">
                  <c:v>-30.586500000000001</c:v>
                </c:pt>
                <c:pt idx="169939">
                  <c:v>-30.584499999999991</c:v>
                </c:pt>
                <c:pt idx="169940">
                  <c:v>-30.582499999999982</c:v>
                </c:pt>
                <c:pt idx="169941">
                  <c:v>-30.580499999999972</c:v>
                </c:pt>
                <c:pt idx="169942">
                  <c:v>-30.578499999999963</c:v>
                </c:pt>
                <c:pt idx="169943">
                  <c:v>-30.576499999999953</c:v>
                </c:pt>
                <c:pt idx="169944">
                  <c:v>-30.5745</c:v>
                </c:pt>
                <c:pt idx="169945">
                  <c:v>-30.572499999999991</c:v>
                </c:pt>
                <c:pt idx="169946">
                  <c:v>-30.570499999999981</c:v>
                </c:pt>
                <c:pt idx="169947">
                  <c:v>-30.568499999999972</c:v>
                </c:pt>
                <c:pt idx="169948">
                  <c:v>-30.566499999999962</c:v>
                </c:pt>
                <c:pt idx="169949">
                  <c:v>-30.564499999999953</c:v>
                </c:pt>
                <c:pt idx="169950">
                  <c:v>-30.5625</c:v>
                </c:pt>
                <c:pt idx="169951">
                  <c:v>-30.56049999999999</c:v>
                </c:pt>
                <c:pt idx="169952">
                  <c:v>-30.558499999999981</c:v>
                </c:pt>
                <c:pt idx="169953">
                  <c:v>-30.556499999999971</c:v>
                </c:pt>
                <c:pt idx="169954">
                  <c:v>-30.554499999999962</c:v>
                </c:pt>
                <c:pt idx="169955">
                  <c:v>-30.552499999999952</c:v>
                </c:pt>
                <c:pt idx="169956">
                  <c:v>-30.5505</c:v>
                </c:pt>
                <c:pt idx="169957">
                  <c:v>-30.54849999999999</c:v>
                </c:pt>
                <c:pt idx="169958">
                  <c:v>-30.54649999999998</c:v>
                </c:pt>
                <c:pt idx="169959">
                  <c:v>-30.544499999999971</c:v>
                </c:pt>
                <c:pt idx="169960">
                  <c:v>-30.542499999999961</c:v>
                </c:pt>
                <c:pt idx="169961">
                  <c:v>-30.540499999999952</c:v>
                </c:pt>
                <c:pt idx="169962">
                  <c:v>-30.538499999999999</c:v>
                </c:pt>
                <c:pt idx="169963">
                  <c:v>-30.53649999999999</c:v>
                </c:pt>
                <c:pt idx="169964">
                  <c:v>-30.53449999999998</c:v>
                </c:pt>
                <c:pt idx="169965">
                  <c:v>-30.53249999999997</c:v>
                </c:pt>
                <c:pt idx="169966">
                  <c:v>-30.530499999999961</c:v>
                </c:pt>
                <c:pt idx="169967">
                  <c:v>-30.528499999999951</c:v>
                </c:pt>
                <c:pt idx="169968">
                  <c:v>-30.526499999999999</c:v>
                </c:pt>
                <c:pt idx="169969">
                  <c:v>-30.524499999999989</c:v>
                </c:pt>
                <c:pt idx="169970">
                  <c:v>-30.52249999999998</c:v>
                </c:pt>
                <c:pt idx="169971">
                  <c:v>-30.52049999999997</c:v>
                </c:pt>
                <c:pt idx="169972">
                  <c:v>-30.51849999999996</c:v>
                </c:pt>
                <c:pt idx="169973">
                  <c:v>-30.516499999999951</c:v>
                </c:pt>
                <c:pt idx="169974">
                  <c:v>-30.514499999999998</c:v>
                </c:pt>
                <c:pt idx="169975">
                  <c:v>-30.512499999999989</c:v>
                </c:pt>
                <c:pt idx="169976">
                  <c:v>-30.510499999999979</c:v>
                </c:pt>
                <c:pt idx="169977">
                  <c:v>-30.50849999999997</c:v>
                </c:pt>
                <c:pt idx="169978">
                  <c:v>-30.50649999999996</c:v>
                </c:pt>
                <c:pt idx="169979">
                  <c:v>-30.50449999999995</c:v>
                </c:pt>
                <c:pt idx="169980">
                  <c:v>-30.502499999999998</c:v>
                </c:pt>
                <c:pt idx="169981">
                  <c:v>-30.500499999999988</c:v>
                </c:pt>
                <c:pt idx="169982">
                  <c:v>-30.498499999999979</c:v>
                </c:pt>
                <c:pt idx="169983">
                  <c:v>-30.496499999999969</c:v>
                </c:pt>
                <c:pt idx="169984">
                  <c:v>-30.49449999999996</c:v>
                </c:pt>
                <c:pt idx="169985">
                  <c:v>-30.49249999999995</c:v>
                </c:pt>
                <c:pt idx="169986">
                  <c:v>-30.490499999999997</c:v>
                </c:pt>
                <c:pt idx="169987">
                  <c:v>-30.488499999999988</c:v>
                </c:pt>
                <c:pt idx="169988">
                  <c:v>-30.486499999999978</c:v>
                </c:pt>
                <c:pt idx="169989">
                  <c:v>-30.484499999999969</c:v>
                </c:pt>
                <c:pt idx="169990">
                  <c:v>-30.482499999999959</c:v>
                </c:pt>
                <c:pt idx="169991">
                  <c:v>-30.48049999999995</c:v>
                </c:pt>
                <c:pt idx="169992">
                  <c:v>-30.478499999999997</c:v>
                </c:pt>
                <c:pt idx="169993">
                  <c:v>-30.476499999999987</c:v>
                </c:pt>
                <c:pt idx="169994">
                  <c:v>-30.474499999999978</c:v>
                </c:pt>
                <c:pt idx="169995">
                  <c:v>-30.472499999999968</c:v>
                </c:pt>
                <c:pt idx="169996">
                  <c:v>-30.470499999999959</c:v>
                </c:pt>
                <c:pt idx="169997">
                  <c:v>-30.468499999999949</c:v>
                </c:pt>
                <c:pt idx="169998">
                  <c:v>-30.466499999999996</c:v>
                </c:pt>
                <c:pt idx="169999">
                  <c:v>-30.464499999999987</c:v>
                </c:pt>
                <c:pt idx="170000">
                  <c:v>-30.462499999999977</c:v>
                </c:pt>
                <c:pt idx="170001">
                  <c:v>-30.460499999999968</c:v>
                </c:pt>
                <c:pt idx="170002">
                  <c:v>-30.458499999999958</c:v>
                </c:pt>
                <c:pt idx="170003">
                  <c:v>-30.456500000000005</c:v>
                </c:pt>
                <c:pt idx="170004">
                  <c:v>-30.454499999999996</c:v>
                </c:pt>
                <c:pt idx="170005">
                  <c:v>-30.452499999999986</c:v>
                </c:pt>
                <c:pt idx="170006">
                  <c:v>-30.450499999999977</c:v>
                </c:pt>
                <c:pt idx="170007">
                  <c:v>-30.448499999999967</c:v>
                </c:pt>
                <c:pt idx="170008">
                  <c:v>-30.446499999999958</c:v>
                </c:pt>
                <c:pt idx="170009">
                  <c:v>-30.444500000000005</c:v>
                </c:pt>
                <c:pt idx="170010">
                  <c:v>-30.442499999999995</c:v>
                </c:pt>
                <c:pt idx="170011">
                  <c:v>-30.440499999999986</c:v>
                </c:pt>
                <c:pt idx="170012">
                  <c:v>-30.438499999999976</c:v>
                </c:pt>
                <c:pt idx="170013">
                  <c:v>-30.436499999999967</c:v>
                </c:pt>
                <c:pt idx="170014">
                  <c:v>-30.434499999999957</c:v>
                </c:pt>
                <c:pt idx="170015">
                  <c:v>-30.432500000000005</c:v>
                </c:pt>
                <c:pt idx="170016">
                  <c:v>-30.430499999999995</c:v>
                </c:pt>
                <c:pt idx="170017">
                  <c:v>-30.428499999999985</c:v>
                </c:pt>
                <c:pt idx="170018">
                  <c:v>-30.426499999999976</c:v>
                </c:pt>
                <c:pt idx="170019">
                  <c:v>-30.424499999999966</c:v>
                </c:pt>
                <c:pt idx="170020">
                  <c:v>-30.422499999999957</c:v>
                </c:pt>
                <c:pt idx="170021">
                  <c:v>-30.420500000000004</c:v>
                </c:pt>
                <c:pt idx="170022">
                  <c:v>-30.418499999999995</c:v>
                </c:pt>
                <c:pt idx="170023">
                  <c:v>-30.416499999999985</c:v>
                </c:pt>
                <c:pt idx="170024">
                  <c:v>-30.414499999999975</c:v>
                </c:pt>
                <c:pt idx="170025">
                  <c:v>-30.412499999999966</c:v>
                </c:pt>
                <c:pt idx="170026">
                  <c:v>-30.410499999999956</c:v>
                </c:pt>
                <c:pt idx="170027">
                  <c:v>-30.408500000000004</c:v>
                </c:pt>
                <c:pt idx="170028">
                  <c:v>-30.406499999999994</c:v>
                </c:pt>
                <c:pt idx="170029">
                  <c:v>-30.404499999999985</c:v>
                </c:pt>
                <c:pt idx="170030">
                  <c:v>-30.402499999999975</c:v>
                </c:pt>
                <c:pt idx="170031">
                  <c:v>-30.400499999999965</c:v>
                </c:pt>
                <c:pt idx="170032">
                  <c:v>-30.398499999999956</c:v>
                </c:pt>
                <c:pt idx="170033">
                  <c:v>-30.396500000000003</c:v>
                </c:pt>
                <c:pt idx="170034">
                  <c:v>-30.394499999999994</c:v>
                </c:pt>
                <c:pt idx="170035">
                  <c:v>-30.392499999999984</c:v>
                </c:pt>
                <c:pt idx="170036">
                  <c:v>-30.390499999999975</c:v>
                </c:pt>
                <c:pt idx="170037">
                  <c:v>-30.388499999999965</c:v>
                </c:pt>
                <c:pt idx="170038">
                  <c:v>-30.386499999999955</c:v>
                </c:pt>
                <c:pt idx="170039">
                  <c:v>-30.384500000000003</c:v>
                </c:pt>
                <c:pt idx="170040">
                  <c:v>-30.382499999999993</c:v>
                </c:pt>
                <c:pt idx="170041">
                  <c:v>-30.380499999999984</c:v>
                </c:pt>
                <c:pt idx="170042">
                  <c:v>-30.378499999999974</c:v>
                </c:pt>
                <c:pt idx="170043">
                  <c:v>-30.376499999999965</c:v>
                </c:pt>
                <c:pt idx="170044">
                  <c:v>-30.374499999999955</c:v>
                </c:pt>
                <c:pt idx="170045">
                  <c:v>-30.372500000000002</c:v>
                </c:pt>
                <c:pt idx="170046">
                  <c:v>-30.370499999999993</c:v>
                </c:pt>
                <c:pt idx="170047">
                  <c:v>-30.368499999999983</c:v>
                </c:pt>
                <c:pt idx="170048">
                  <c:v>-30.366499999999974</c:v>
                </c:pt>
                <c:pt idx="170049">
                  <c:v>-30.364499999999964</c:v>
                </c:pt>
                <c:pt idx="170050">
                  <c:v>-30.362499999999955</c:v>
                </c:pt>
                <c:pt idx="170051">
                  <c:v>-30.360500000000002</c:v>
                </c:pt>
                <c:pt idx="170052">
                  <c:v>-30.358499999999992</c:v>
                </c:pt>
                <c:pt idx="170053">
                  <c:v>-30.356499999999983</c:v>
                </c:pt>
                <c:pt idx="170054">
                  <c:v>-30.354499999999973</c:v>
                </c:pt>
                <c:pt idx="170055">
                  <c:v>-30.352499999999964</c:v>
                </c:pt>
                <c:pt idx="170056">
                  <c:v>-30.350499999999954</c:v>
                </c:pt>
                <c:pt idx="170057">
                  <c:v>-30.348500000000001</c:v>
                </c:pt>
                <c:pt idx="170058">
                  <c:v>-30.346499999999992</c:v>
                </c:pt>
                <c:pt idx="170059">
                  <c:v>-30.344499999999982</c:v>
                </c:pt>
                <c:pt idx="170060">
                  <c:v>-30.342499999999973</c:v>
                </c:pt>
                <c:pt idx="170061">
                  <c:v>-30.340499999999963</c:v>
                </c:pt>
                <c:pt idx="170062">
                  <c:v>-30.338499999999954</c:v>
                </c:pt>
                <c:pt idx="170063">
                  <c:v>-30.336500000000001</c:v>
                </c:pt>
                <c:pt idx="170064">
                  <c:v>-30.334499999999991</c:v>
                </c:pt>
                <c:pt idx="170065">
                  <c:v>-30.332499999999982</c:v>
                </c:pt>
                <c:pt idx="170066">
                  <c:v>-30.330499999999972</c:v>
                </c:pt>
                <c:pt idx="170067">
                  <c:v>-30.328499999999963</c:v>
                </c:pt>
                <c:pt idx="170068">
                  <c:v>-30.326499999999953</c:v>
                </c:pt>
                <c:pt idx="170069">
                  <c:v>-30.3245</c:v>
                </c:pt>
                <c:pt idx="170070">
                  <c:v>-30.322499999999991</c:v>
                </c:pt>
                <c:pt idx="170071">
                  <c:v>-30.320499999999981</c:v>
                </c:pt>
                <c:pt idx="170072">
                  <c:v>-30.318499999999972</c:v>
                </c:pt>
                <c:pt idx="170073">
                  <c:v>-30.316499999999962</c:v>
                </c:pt>
                <c:pt idx="170074">
                  <c:v>-30.314499999999953</c:v>
                </c:pt>
                <c:pt idx="170075">
                  <c:v>-30.3125</c:v>
                </c:pt>
                <c:pt idx="170076">
                  <c:v>-30.31049999999999</c:v>
                </c:pt>
                <c:pt idx="170077">
                  <c:v>-30.308499999999981</c:v>
                </c:pt>
                <c:pt idx="170078">
                  <c:v>-30.306499999999971</c:v>
                </c:pt>
                <c:pt idx="170079">
                  <c:v>-30.304499999999962</c:v>
                </c:pt>
                <c:pt idx="170080">
                  <c:v>-30.302499999999952</c:v>
                </c:pt>
                <c:pt idx="170081">
                  <c:v>-30.3005</c:v>
                </c:pt>
                <c:pt idx="170082">
                  <c:v>-30.29849999999999</c:v>
                </c:pt>
                <c:pt idx="170083">
                  <c:v>-30.29649999999998</c:v>
                </c:pt>
                <c:pt idx="170084">
                  <c:v>-30.294499999999971</c:v>
                </c:pt>
                <c:pt idx="170085">
                  <c:v>-30.292499999999961</c:v>
                </c:pt>
                <c:pt idx="170086">
                  <c:v>-30.290499999999952</c:v>
                </c:pt>
                <c:pt idx="170087">
                  <c:v>-30.288499999999999</c:v>
                </c:pt>
                <c:pt idx="170088">
                  <c:v>-30.28649999999999</c:v>
                </c:pt>
                <c:pt idx="170089">
                  <c:v>-30.28449999999998</c:v>
                </c:pt>
                <c:pt idx="170090">
                  <c:v>-30.28249999999997</c:v>
                </c:pt>
                <c:pt idx="170091">
                  <c:v>-30.280499999999961</c:v>
                </c:pt>
                <c:pt idx="170092">
                  <c:v>-30.278499999999951</c:v>
                </c:pt>
                <c:pt idx="170093">
                  <c:v>-30.276499999999999</c:v>
                </c:pt>
                <c:pt idx="170094">
                  <c:v>-30.274499999999989</c:v>
                </c:pt>
                <c:pt idx="170095">
                  <c:v>-30.27249999999998</c:v>
                </c:pt>
                <c:pt idx="170096">
                  <c:v>-30.27049999999997</c:v>
                </c:pt>
                <c:pt idx="170097">
                  <c:v>-30.26849999999996</c:v>
                </c:pt>
                <c:pt idx="170098">
                  <c:v>-30.266499999999951</c:v>
                </c:pt>
                <c:pt idx="170099">
                  <c:v>-30.264499999999998</c:v>
                </c:pt>
                <c:pt idx="170100">
                  <c:v>-30.262499999999989</c:v>
                </c:pt>
                <c:pt idx="170101">
                  <c:v>-30.260499999999979</c:v>
                </c:pt>
                <c:pt idx="170102">
                  <c:v>-30.25849999999997</c:v>
                </c:pt>
                <c:pt idx="170103">
                  <c:v>-30.25649999999996</c:v>
                </c:pt>
                <c:pt idx="170104">
                  <c:v>-30.25449999999995</c:v>
                </c:pt>
                <c:pt idx="170105">
                  <c:v>-30.252499999999998</c:v>
                </c:pt>
                <c:pt idx="170106">
                  <c:v>-30.250499999999988</c:v>
                </c:pt>
                <c:pt idx="170107">
                  <c:v>-30.248499999999979</c:v>
                </c:pt>
                <c:pt idx="170108">
                  <c:v>-30.246499999999969</c:v>
                </c:pt>
                <c:pt idx="170109">
                  <c:v>-30.24449999999996</c:v>
                </c:pt>
                <c:pt idx="170110">
                  <c:v>-30.24249999999995</c:v>
                </c:pt>
                <c:pt idx="170111">
                  <c:v>-30.240499999999997</c:v>
                </c:pt>
                <c:pt idx="170112">
                  <c:v>-30.238499999999988</c:v>
                </c:pt>
                <c:pt idx="170113">
                  <c:v>-30.236499999999978</c:v>
                </c:pt>
                <c:pt idx="170114">
                  <c:v>-30.234499999999969</c:v>
                </c:pt>
                <c:pt idx="170115">
                  <c:v>-30.232499999999959</c:v>
                </c:pt>
                <c:pt idx="170116">
                  <c:v>-30.23049999999995</c:v>
                </c:pt>
                <c:pt idx="170117">
                  <c:v>-30.228499999999997</c:v>
                </c:pt>
                <c:pt idx="170118">
                  <c:v>-30.226499999999987</c:v>
                </c:pt>
                <c:pt idx="170119">
                  <c:v>-30.224499999999978</c:v>
                </c:pt>
                <c:pt idx="170120">
                  <c:v>-30.222499999999968</c:v>
                </c:pt>
                <c:pt idx="170121">
                  <c:v>-30.220499999999959</c:v>
                </c:pt>
                <c:pt idx="170122">
                  <c:v>-30.218499999999949</c:v>
                </c:pt>
                <c:pt idx="170123">
                  <c:v>-30.216499999999996</c:v>
                </c:pt>
                <c:pt idx="170124">
                  <c:v>-30.214499999999987</c:v>
                </c:pt>
                <c:pt idx="170125">
                  <c:v>-30.212499999999977</c:v>
                </c:pt>
                <c:pt idx="170126">
                  <c:v>-30.210499999999968</c:v>
                </c:pt>
                <c:pt idx="170127">
                  <c:v>-30.208499999999958</c:v>
                </c:pt>
                <c:pt idx="170128">
                  <c:v>-30.206500000000005</c:v>
                </c:pt>
                <c:pt idx="170129">
                  <c:v>-30.204499999999996</c:v>
                </c:pt>
                <c:pt idx="170130">
                  <c:v>-30.202499999999986</c:v>
                </c:pt>
                <c:pt idx="170131">
                  <c:v>-30.200499999999977</c:v>
                </c:pt>
                <c:pt idx="170132">
                  <c:v>-30.198499999999967</c:v>
                </c:pt>
                <c:pt idx="170133">
                  <c:v>-30.196499999999958</c:v>
                </c:pt>
                <c:pt idx="170134">
                  <c:v>-30.194500000000005</c:v>
                </c:pt>
                <c:pt idx="170135">
                  <c:v>-30.192499999999995</c:v>
                </c:pt>
                <c:pt idx="170136">
                  <c:v>-30.190499999999986</c:v>
                </c:pt>
                <c:pt idx="170137">
                  <c:v>-30.188499999999976</c:v>
                </c:pt>
                <c:pt idx="170138">
                  <c:v>-30.186499999999967</c:v>
                </c:pt>
                <c:pt idx="170139">
                  <c:v>-30.184499999999957</c:v>
                </c:pt>
                <c:pt idx="170140">
                  <c:v>-30.182500000000005</c:v>
                </c:pt>
                <c:pt idx="170141">
                  <c:v>-30.180499999999995</c:v>
                </c:pt>
                <c:pt idx="170142">
                  <c:v>-30.178499999999985</c:v>
                </c:pt>
                <c:pt idx="170143">
                  <c:v>-30.176499999999976</c:v>
                </c:pt>
                <c:pt idx="170144">
                  <c:v>-30.174499999999966</c:v>
                </c:pt>
                <c:pt idx="170145">
                  <c:v>-30.172499999999957</c:v>
                </c:pt>
                <c:pt idx="170146">
                  <c:v>-30.170500000000004</c:v>
                </c:pt>
                <c:pt idx="170147">
                  <c:v>-30.168499999999995</c:v>
                </c:pt>
                <c:pt idx="170148">
                  <c:v>-30.166499999999985</c:v>
                </c:pt>
                <c:pt idx="170149">
                  <c:v>-30.164499999999975</c:v>
                </c:pt>
                <c:pt idx="170150">
                  <c:v>-30.162499999999966</c:v>
                </c:pt>
                <c:pt idx="170151">
                  <c:v>-30.160499999999956</c:v>
                </c:pt>
                <c:pt idx="170152">
                  <c:v>-30.158500000000004</c:v>
                </c:pt>
                <c:pt idx="170153">
                  <c:v>-30.156499999999994</c:v>
                </c:pt>
                <c:pt idx="170154">
                  <c:v>-30.154499999999985</c:v>
                </c:pt>
                <c:pt idx="170155">
                  <c:v>-30.152499999999975</c:v>
                </c:pt>
                <c:pt idx="170156">
                  <c:v>-30.150499999999965</c:v>
                </c:pt>
                <c:pt idx="170157">
                  <c:v>-30.148499999999956</c:v>
                </c:pt>
                <c:pt idx="170158">
                  <c:v>-30.146500000000003</c:v>
                </c:pt>
                <c:pt idx="170159">
                  <c:v>-30.144499999999994</c:v>
                </c:pt>
                <c:pt idx="170160">
                  <c:v>-30.142499999999984</c:v>
                </c:pt>
                <c:pt idx="170161">
                  <c:v>-30.140499999999975</c:v>
                </c:pt>
                <c:pt idx="170162">
                  <c:v>-30.138499999999965</c:v>
                </c:pt>
                <c:pt idx="170163">
                  <c:v>-30.136499999999955</c:v>
                </c:pt>
                <c:pt idx="170164">
                  <c:v>-30.134500000000003</c:v>
                </c:pt>
                <c:pt idx="170165">
                  <c:v>-30.132499999999993</c:v>
                </c:pt>
                <c:pt idx="170166">
                  <c:v>-30.130499999999984</c:v>
                </c:pt>
                <c:pt idx="170167">
                  <c:v>-30.128499999999974</c:v>
                </c:pt>
                <c:pt idx="170168">
                  <c:v>-30.126499999999965</c:v>
                </c:pt>
                <c:pt idx="170169">
                  <c:v>-30.124499999999955</c:v>
                </c:pt>
                <c:pt idx="170170">
                  <c:v>-30.122500000000002</c:v>
                </c:pt>
                <c:pt idx="170171">
                  <c:v>-30.120499999999993</c:v>
                </c:pt>
                <c:pt idx="170172">
                  <c:v>-30.118499999999983</c:v>
                </c:pt>
                <c:pt idx="170173">
                  <c:v>-30.116499999999974</c:v>
                </c:pt>
                <c:pt idx="170174">
                  <c:v>-30.114499999999964</c:v>
                </c:pt>
                <c:pt idx="170175">
                  <c:v>-30.112499999999955</c:v>
                </c:pt>
                <c:pt idx="170176">
                  <c:v>-30.110500000000002</c:v>
                </c:pt>
                <c:pt idx="170177">
                  <c:v>-30.108499999999992</c:v>
                </c:pt>
                <c:pt idx="170178">
                  <c:v>-30.106499999999983</c:v>
                </c:pt>
                <c:pt idx="170179">
                  <c:v>-30.104499999999973</c:v>
                </c:pt>
                <c:pt idx="170180">
                  <c:v>-30.102499999999964</c:v>
                </c:pt>
                <c:pt idx="170181">
                  <c:v>-30.100499999999954</c:v>
                </c:pt>
                <c:pt idx="170182">
                  <c:v>-30.098500000000001</c:v>
                </c:pt>
                <c:pt idx="170183">
                  <c:v>-30.096499999999992</c:v>
                </c:pt>
                <c:pt idx="170184">
                  <c:v>-30.094499999999982</c:v>
                </c:pt>
                <c:pt idx="170185">
                  <c:v>-30.092499999999973</c:v>
                </c:pt>
                <c:pt idx="170186">
                  <c:v>-30.090499999999963</c:v>
                </c:pt>
                <c:pt idx="170187">
                  <c:v>-30.088499999999954</c:v>
                </c:pt>
                <c:pt idx="170188">
                  <c:v>-30.086500000000001</c:v>
                </c:pt>
                <c:pt idx="170189">
                  <c:v>-30.084499999999991</c:v>
                </c:pt>
                <c:pt idx="170190">
                  <c:v>-30.082499999999982</c:v>
                </c:pt>
                <c:pt idx="170191">
                  <c:v>-30.080499999999972</c:v>
                </c:pt>
                <c:pt idx="170192">
                  <c:v>-30.078499999999963</c:v>
                </c:pt>
                <c:pt idx="170193">
                  <c:v>-30.076499999999953</c:v>
                </c:pt>
                <c:pt idx="170194">
                  <c:v>-30.0745</c:v>
                </c:pt>
                <c:pt idx="170195">
                  <c:v>-30.072499999999991</c:v>
                </c:pt>
                <c:pt idx="170196">
                  <c:v>-30.070499999999981</c:v>
                </c:pt>
                <c:pt idx="170197">
                  <c:v>-30.068499999999972</c:v>
                </c:pt>
                <c:pt idx="170198">
                  <c:v>-30.066499999999962</c:v>
                </c:pt>
                <c:pt idx="170199">
                  <c:v>-30.064499999999953</c:v>
                </c:pt>
                <c:pt idx="170200">
                  <c:v>-30.0625</c:v>
                </c:pt>
                <c:pt idx="170201">
                  <c:v>-30.06049999999999</c:v>
                </c:pt>
                <c:pt idx="170202">
                  <c:v>-30.058499999999981</c:v>
                </c:pt>
                <c:pt idx="170203">
                  <c:v>-30.056499999999971</c:v>
                </c:pt>
                <c:pt idx="170204">
                  <c:v>-30.054499999999962</c:v>
                </c:pt>
                <c:pt idx="170205">
                  <c:v>-30.052499999999952</c:v>
                </c:pt>
                <c:pt idx="170206">
                  <c:v>-30.0505</c:v>
                </c:pt>
                <c:pt idx="170207">
                  <c:v>-30.04849999999999</c:v>
                </c:pt>
                <c:pt idx="170208">
                  <c:v>-30.04649999999998</c:v>
                </c:pt>
                <c:pt idx="170209">
                  <c:v>-30.044499999999971</c:v>
                </c:pt>
                <c:pt idx="170210">
                  <c:v>-30.042499999999961</c:v>
                </c:pt>
                <c:pt idx="170211">
                  <c:v>-30.040499999999952</c:v>
                </c:pt>
                <c:pt idx="170212">
                  <c:v>-30.038499999999999</c:v>
                </c:pt>
                <c:pt idx="170213">
                  <c:v>-30.03649999999999</c:v>
                </c:pt>
                <c:pt idx="170214">
                  <c:v>-30.03449999999998</c:v>
                </c:pt>
                <c:pt idx="170215">
                  <c:v>-30.03249999999997</c:v>
                </c:pt>
                <c:pt idx="170216">
                  <c:v>-30.030499999999961</c:v>
                </c:pt>
                <c:pt idx="170217">
                  <c:v>-30.028499999999951</c:v>
                </c:pt>
                <c:pt idx="170218">
                  <c:v>-30.026499999999999</c:v>
                </c:pt>
                <c:pt idx="170219">
                  <c:v>-30.024499999999989</c:v>
                </c:pt>
                <c:pt idx="170220">
                  <c:v>-30.02249999999998</c:v>
                </c:pt>
                <c:pt idx="170221">
                  <c:v>-30.02049999999997</c:v>
                </c:pt>
                <c:pt idx="170222">
                  <c:v>-30.01849999999996</c:v>
                </c:pt>
                <c:pt idx="170223">
                  <c:v>-30.016499999999951</c:v>
                </c:pt>
                <c:pt idx="170224">
                  <c:v>-30.014499999999998</c:v>
                </c:pt>
                <c:pt idx="170225">
                  <c:v>-30.012499999999989</c:v>
                </c:pt>
                <c:pt idx="170226">
                  <c:v>-30.010499999999979</c:v>
                </c:pt>
                <c:pt idx="170227">
                  <c:v>-30.00849999999997</c:v>
                </c:pt>
                <c:pt idx="170228">
                  <c:v>-30.00649999999996</c:v>
                </c:pt>
                <c:pt idx="170229">
                  <c:v>-30.00449999999995</c:v>
                </c:pt>
                <c:pt idx="170230">
                  <c:v>-30.002499999999998</c:v>
                </c:pt>
                <c:pt idx="170231">
                  <c:v>-30.000499999999988</c:v>
                </c:pt>
                <c:pt idx="170232">
                  <c:v>-29.998499999999979</c:v>
                </c:pt>
                <c:pt idx="170233">
                  <c:v>-29.996499999999969</c:v>
                </c:pt>
                <c:pt idx="170234">
                  <c:v>-29.99449999999996</c:v>
                </c:pt>
                <c:pt idx="170235">
                  <c:v>-29.99249999999995</c:v>
                </c:pt>
                <c:pt idx="170236">
                  <c:v>-29.990499999999997</c:v>
                </c:pt>
                <c:pt idx="170237">
                  <c:v>-29.988499999999988</c:v>
                </c:pt>
                <c:pt idx="170238">
                  <c:v>-29.986499999999978</c:v>
                </c:pt>
                <c:pt idx="170239">
                  <c:v>-29.984499999999969</c:v>
                </c:pt>
                <c:pt idx="170240">
                  <c:v>-29.982499999999959</c:v>
                </c:pt>
                <c:pt idx="170241">
                  <c:v>-29.98049999999995</c:v>
                </c:pt>
                <c:pt idx="170242">
                  <c:v>-29.978499999999997</c:v>
                </c:pt>
                <c:pt idx="170243">
                  <c:v>-29.976499999999987</c:v>
                </c:pt>
                <c:pt idx="170244">
                  <c:v>-29.974499999999978</c:v>
                </c:pt>
                <c:pt idx="170245">
                  <c:v>-29.972499999999968</c:v>
                </c:pt>
                <c:pt idx="170246">
                  <c:v>-29.970499999999959</c:v>
                </c:pt>
                <c:pt idx="170247">
                  <c:v>-29.968499999999949</c:v>
                </c:pt>
                <c:pt idx="170248">
                  <c:v>-29.966499999999996</c:v>
                </c:pt>
                <c:pt idx="170249">
                  <c:v>-29.964499999999987</c:v>
                </c:pt>
                <c:pt idx="170250">
                  <c:v>-29.962499999999977</c:v>
                </c:pt>
                <c:pt idx="170251">
                  <c:v>-29.960499999999968</c:v>
                </c:pt>
                <c:pt idx="170252">
                  <c:v>-29.958499999999958</c:v>
                </c:pt>
                <c:pt idx="170253">
                  <c:v>-29.956500000000005</c:v>
                </c:pt>
                <c:pt idx="170254">
                  <c:v>-29.954499999999996</c:v>
                </c:pt>
                <c:pt idx="170255">
                  <c:v>-29.952499999999986</c:v>
                </c:pt>
                <c:pt idx="170256">
                  <c:v>-29.950499999999977</c:v>
                </c:pt>
                <c:pt idx="170257">
                  <c:v>-29.948499999999967</c:v>
                </c:pt>
                <c:pt idx="170258">
                  <c:v>-29.946499999999958</c:v>
                </c:pt>
                <c:pt idx="170259">
                  <c:v>-29.944500000000005</c:v>
                </c:pt>
                <c:pt idx="170260">
                  <c:v>-29.942499999999995</c:v>
                </c:pt>
                <c:pt idx="170261">
                  <c:v>-29.940499999999986</c:v>
                </c:pt>
                <c:pt idx="170262">
                  <c:v>-29.938499999999976</c:v>
                </c:pt>
                <c:pt idx="170263">
                  <c:v>-29.936499999999967</c:v>
                </c:pt>
                <c:pt idx="170264">
                  <c:v>-29.934499999999957</c:v>
                </c:pt>
                <c:pt idx="170265">
                  <c:v>-29.932500000000005</c:v>
                </c:pt>
                <c:pt idx="170266">
                  <c:v>-29.930499999999995</c:v>
                </c:pt>
                <c:pt idx="170267">
                  <c:v>-29.928499999999985</c:v>
                </c:pt>
                <c:pt idx="170268">
                  <c:v>-29.926499999999976</c:v>
                </c:pt>
                <c:pt idx="170269">
                  <c:v>-29.924499999999966</c:v>
                </c:pt>
                <c:pt idx="170270">
                  <c:v>-29.922499999999957</c:v>
                </c:pt>
                <c:pt idx="170271">
                  <c:v>-29.920500000000004</c:v>
                </c:pt>
                <c:pt idx="170272">
                  <c:v>-29.918499999999995</c:v>
                </c:pt>
                <c:pt idx="170273">
                  <c:v>-29.916499999999985</c:v>
                </c:pt>
                <c:pt idx="170274">
                  <c:v>-29.914499999999975</c:v>
                </c:pt>
                <c:pt idx="170275">
                  <c:v>-29.912499999999966</c:v>
                </c:pt>
                <c:pt idx="170276">
                  <c:v>-29.910499999999956</c:v>
                </c:pt>
                <c:pt idx="170277">
                  <c:v>-29.908500000000004</c:v>
                </c:pt>
                <c:pt idx="170278">
                  <c:v>-29.906499999999994</c:v>
                </c:pt>
                <c:pt idx="170279">
                  <c:v>-29.904499999999985</c:v>
                </c:pt>
                <c:pt idx="170280">
                  <c:v>-29.902499999999975</c:v>
                </c:pt>
                <c:pt idx="170281">
                  <c:v>-29.900499999999965</c:v>
                </c:pt>
                <c:pt idx="170282">
                  <c:v>-29.898499999999956</c:v>
                </c:pt>
                <c:pt idx="170283">
                  <c:v>-29.896500000000003</c:v>
                </c:pt>
                <c:pt idx="170284">
                  <c:v>-29.894499999999994</c:v>
                </c:pt>
                <c:pt idx="170285">
                  <c:v>-29.892499999999984</c:v>
                </c:pt>
                <c:pt idx="170286">
                  <c:v>-29.890499999999975</c:v>
                </c:pt>
                <c:pt idx="170287">
                  <c:v>-29.888499999999965</c:v>
                </c:pt>
                <c:pt idx="170288">
                  <c:v>-29.886499999999955</c:v>
                </c:pt>
                <c:pt idx="170289">
                  <c:v>-29.884500000000003</c:v>
                </c:pt>
                <c:pt idx="170290">
                  <c:v>-29.882499999999993</c:v>
                </c:pt>
                <c:pt idx="170291">
                  <c:v>-29.880499999999984</c:v>
                </c:pt>
                <c:pt idx="170292">
                  <c:v>-29.878499999999974</c:v>
                </c:pt>
                <c:pt idx="170293">
                  <c:v>-29.876499999999965</c:v>
                </c:pt>
                <c:pt idx="170294">
                  <c:v>-29.874499999999955</c:v>
                </c:pt>
                <c:pt idx="170295">
                  <c:v>-29.872500000000002</c:v>
                </c:pt>
                <c:pt idx="170296">
                  <c:v>-29.870499999999993</c:v>
                </c:pt>
                <c:pt idx="170297">
                  <c:v>-29.868499999999983</c:v>
                </c:pt>
                <c:pt idx="170298">
                  <c:v>-29.866499999999974</c:v>
                </c:pt>
                <c:pt idx="170299">
                  <c:v>-29.864499999999964</c:v>
                </c:pt>
                <c:pt idx="170300">
                  <c:v>-29.862499999999955</c:v>
                </c:pt>
                <c:pt idx="170301">
                  <c:v>-29.860500000000002</c:v>
                </c:pt>
                <c:pt idx="170302">
                  <c:v>-29.858499999999992</c:v>
                </c:pt>
                <c:pt idx="170303">
                  <c:v>-29.856499999999983</c:v>
                </c:pt>
                <c:pt idx="170304">
                  <c:v>-29.854499999999973</c:v>
                </c:pt>
                <c:pt idx="170305">
                  <c:v>-29.852499999999964</c:v>
                </c:pt>
                <c:pt idx="170306">
                  <c:v>-29.850499999999954</c:v>
                </c:pt>
                <c:pt idx="170307">
                  <c:v>-29.848500000000001</c:v>
                </c:pt>
                <c:pt idx="170308">
                  <c:v>-29.846499999999992</c:v>
                </c:pt>
                <c:pt idx="170309">
                  <c:v>-29.844499999999982</c:v>
                </c:pt>
                <c:pt idx="170310">
                  <c:v>-29.842499999999973</c:v>
                </c:pt>
                <c:pt idx="170311">
                  <c:v>-29.840499999999963</c:v>
                </c:pt>
                <c:pt idx="170312">
                  <c:v>-29.838499999999954</c:v>
                </c:pt>
                <c:pt idx="170313">
                  <c:v>-29.836500000000001</c:v>
                </c:pt>
                <c:pt idx="170314">
                  <c:v>-29.834499999999991</c:v>
                </c:pt>
                <c:pt idx="170315">
                  <c:v>-29.832499999999982</c:v>
                </c:pt>
                <c:pt idx="170316">
                  <c:v>-29.830499999999972</c:v>
                </c:pt>
                <c:pt idx="170317">
                  <c:v>-29.828499999999963</c:v>
                </c:pt>
                <c:pt idx="170318">
                  <c:v>-29.826499999999953</c:v>
                </c:pt>
                <c:pt idx="170319">
                  <c:v>-29.8245</c:v>
                </c:pt>
                <c:pt idx="170320">
                  <c:v>-29.822499999999991</c:v>
                </c:pt>
                <c:pt idx="170321">
                  <c:v>-29.820499999999981</c:v>
                </c:pt>
                <c:pt idx="170322">
                  <c:v>-29.818499999999972</c:v>
                </c:pt>
                <c:pt idx="170323">
                  <c:v>-29.816499999999962</c:v>
                </c:pt>
                <c:pt idx="170324">
                  <c:v>-29.814499999999953</c:v>
                </c:pt>
                <c:pt idx="170325">
                  <c:v>-29.8125</c:v>
                </c:pt>
                <c:pt idx="170326">
                  <c:v>-29.81049999999999</c:v>
                </c:pt>
                <c:pt idx="170327">
                  <c:v>-29.808499999999981</c:v>
                </c:pt>
                <c:pt idx="170328">
                  <c:v>-29.806499999999971</c:v>
                </c:pt>
                <c:pt idx="170329">
                  <c:v>-29.804499999999962</c:v>
                </c:pt>
                <c:pt idx="170330">
                  <c:v>-29.802499999999952</c:v>
                </c:pt>
                <c:pt idx="170331">
                  <c:v>-29.8005</c:v>
                </c:pt>
                <c:pt idx="170332">
                  <c:v>-29.79849999999999</c:v>
                </c:pt>
                <c:pt idx="170333">
                  <c:v>-29.79649999999998</c:v>
                </c:pt>
                <c:pt idx="170334">
                  <c:v>-29.794499999999971</c:v>
                </c:pt>
                <c:pt idx="170335">
                  <c:v>-29.792499999999961</c:v>
                </c:pt>
                <c:pt idx="170336">
                  <c:v>-29.790499999999952</c:v>
                </c:pt>
                <c:pt idx="170337">
                  <c:v>-29.788499999999999</c:v>
                </c:pt>
                <c:pt idx="170338">
                  <c:v>-29.78649999999999</c:v>
                </c:pt>
                <c:pt idx="170339">
                  <c:v>-29.78449999999998</c:v>
                </c:pt>
                <c:pt idx="170340">
                  <c:v>-29.78249999999997</c:v>
                </c:pt>
                <c:pt idx="170341">
                  <c:v>-29.780499999999961</c:v>
                </c:pt>
                <c:pt idx="170342">
                  <c:v>-29.778499999999951</c:v>
                </c:pt>
                <c:pt idx="170343">
                  <c:v>-29.776499999999999</c:v>
                </c:pt>
                <c:pt idx="170344">
                  <c:v>-29.774499999999989</c:v>
                </c:pt>
                <c:pt idx="170345">
                  <c:v>-29.77249999999998</c:v>
                </c:pt>
                <c:pt idx="170346">
                  <c:v>-29.77049999999997</c:v>
                </c:pt>
                <c:pt idx="170347">
                  <c:v>-29.76849999999996</c:v>
                </c:pt>
                <c:pt idx="170348">
                  <c:v>-29.766499999999951</c:v>
                </c:pt>
                <c:pt idx="170349">
                  <c:v>-29.764499999999998</c:v>
                </c:pt>
                <c:pt idx="170350">
                  <c:v>-29.762499999999989</c:v>
                </c:pt>
                <c:pt idx="170351">
                  <c:v>-29.760499999999979</c:v>
                </c:pt>
                <c:pt idx="170352">
                  <c:v>-29.75849999999997</c:v>
                </c:pt>
                <c:pt idx="170353">
                  <c:v>-29.75649999999996</c:v>
                </c:pt>
                <c:pt idx="170354">
                  <c:v>-29.75449999999995</c:v>
                </c:pt>
                <c:pt idx="170355">
                  <c:v>-29.752499999999998</c:v>
                </c:pt>
                <c:pt idx="170356">
                  <c:v>-29.750499999999988</c:v>
                </c:pt>
                <c:pt idx="170357">
                  <c:v>-29.748499999999979</c:v>
                </c:pt>
                <c:pt idx="170358">
                  <c:v>-29.746499999999969</c:v>
                </c:pt>
                <c:pt idx="170359">
                  <c:v>-29.74449999999996</c:v>
                </c:pt>
                <c:pt idx="170360">
                  <c:v>-29.74249999999995</c:v>
                </c:pt>
                <c:pt idx="170361">
                  <c:v>-29.740499999999997</c:v>
                </c:pt>
                <c:pt idx="170362">
                  <c:v>-29.738499999999988</c:v>
                </c:pt>
                <c:pt idx="170363">
                  <c:v>-29.736499999999978</c:v>
                </c:pt>
                <c:pt idx="170364">
                  <c:v>-29.734499999999969</c:v>
                </c:pt>
                <c:pt idx="170365">
                  <c:v>-29.732499999999959</c:v>
                </c:pt>
                <c:pt idx="170366">
                  <c:v>-29.73049999999995</c:v>
                </c:pt>
                <c:pt idx="170367">
                  <c:v>-29.728499999999997</c:v>
                </c:pt>
                <c:pt idx="170368">
                  <c:v>-29.726499999999987</c:v>
                </c:pt>
                <c:pt idx="170369">
                  <c:v>-29.724499999999978</c:v>
                </c:pt>
                <c:pt idx="170370">
                  <c:v>-29.722499999999968</c:v>
                </c:pt>
                <c:pt idx="170371">
                  <c:v>-29.720499999999959</c:v>
                </c:pt>
                <c:pt idx="170372">
                  <c:v>-29.718499999999949</c:v>
                </c:pt>
                <c:pt idx="170373">
                  <c:v>-29.716499999999996</c:v>
                </c:pt>
                <c:pt idx="170374">
                  <c:v>-29.714499999999987</c:v>
                </c:pt>
                <c:pt idx="170375">
                  <c:v>-29.712499999999977</c:v>
                </c:pt>
                <c:pt idx="170376">
                  <c:v>-29.710499999999968</c:v>
                </c:pt>
                <c:pt idx="170377">
                  <c:v>-29.708499999999958</c:v>
                </c:pt>
                <c:pt idx="170378">
                  <c:v>-29.706500000000005</c:v>
                </c:pt>
                <c:pt idx="170379">
                  <c:v>-29.704499999999996</c:v>
                </c:pt>
                <c:pt idx="170380">
                  <c:v>-29.702499999999986</c:v>
                </c:pt>
                <c:pt idx="170381">
                  <c:v>-29.700499999999977</c:v>
                </c:pt>
                <c:pt idx="170382">
                  <c:v>-29.698499999999967</c:v>
                </c:pt>
                <c:pt idx="170383">
                  <c:v>-29.696499999999958</c:v>
                </c:pt>
                <c:pt idx="170384">
                  <c:v>-29.694500000000005</c:v>
                </c:pt>
                <c:pt idx="170385">
                  <c:v>-29.692499999999995</c:v>
                </c:pt>
                <c:pt idx="170386">
                  <c:v>-29.690499999999986</c:v>
                </c:pt>
                <c:pt idx="170387">
                  <c:v>-29.688499999999976</c:v>
                </c:pt>
                <c:pt idx="170388">
                  <c:v>-29.686499999999967</c:v>
                </c:pt>
                <c:pt idx="170389">
                  <c:v>-29.684499999999957</c:v>
                </c:pt>
                <c:pt idx="170390">
                  <c:v>-29.682500000000005</c:v>
                </c:pt>
                <c:pt idx="170391">
                  <c:v>-29.680499999999995</c:v>
                </c:pt>
                <c:pt idx="170392">
                  <c:v>-29.678499999999985</c:v>
                </c:pt>
                <c:pt idx="170393">
                  <c:v>-29.676499999999976</c:v>
                </c:pt>
                <c:pt idx="170394">
                  <c:v>-29.674499999999966</c:v>
                </c:pt>
                <c:pt idx="170395">
                  <c:v>-29.672499999999957</c:v>
                </c:pt>
                <c:pt idx="170396">
                  <c:v>-29.670500000000004</c:v>
                </c:pt>
                <c:pt idx="170397">
                  <c:v>-29.668499999999995</c:v>
                </c:pt>
                <c:pt idx="170398">
                  <c:v>-29.666499999999985</c:v>
                </c:pt>
                <c:pt idx="170399">
                  <c:v>-29.664499999999975</c:v>
                </c:pt>
                <c:pt idx="170400">
                  <c:v>-29.662499999999966</c:v>
                </c:pt>
                <c:pt idx="170401">
                  <c:v>-29.660499999999956</c:v>
                </c:pt>
                <c:pt idx="170402">
                  <c:v>-29.658500000000004</c:v>
                </c:pt>
                <c:pt idx="170403">
                  <c:v>-29.656499999999994</c:v>
                </c:pt>
                <c:pt idx="170404">
                  <c:v>-29.654499999999985</c:v>
                </c:pt>
                <c:pt idx="170405">
                  <c:v>-29.652499999999975</c:v>
                </c:pt>
                <c:pt idx="170406">
                  <c:v>-29.650499999999965</c:v>
                </c:pt>
                <c:pt idx="170407">
                  <c:v>-29.648499999999956</c:v>
                </c:pt>
                <c:pt idx="170408">
                  <c:v>-29.646500000000003</c:v>
                </c:pt>
                <c:pt idx="170409">
                  <c:v>-29.644499999999994</c:v>
                </c:pt>
                <c:pt idx="170410">
                  <c:v>-29.642499999999984</c:v>
                </c:pt>
                <c:pt idx="170411">
                  <c:v>-29.640499999999975</c:v>
                </c:pt>
                <c:pt idx="170412">
                  <c:v>-29.638499999999965</c:v>
                </c:pt>
                <c:pt idx="170413">
                  <c:v>-29.636499999999955</c:v>
                </c:pt>
                <c:pt idx="170414">
                  <c:v>-29.634500000000003</c:v>
                </c:pt>
                <c:pt idx="170415">
                  <c:v>-29.632499999999993</c:v>
                </c:pt>
                <c:pt idx="170416">
                  <c:v>-29.630499999999984</c:v>
                </c:pt>
                <c:pt idx="170417">
                  <c:v>-29.628499999999974</c:v>
                </c:pt>
                <c:pt idx="170418">
                  <c:v>-29.626499999999965</c:v>
                </c:pt>
                <c:pt idx="170419">
                  <c:v>-29.624499999999955</c:v>
                </c:pt>
                <c:pt idx="170420">
                  <c:v>-29.622500000000002</c:v>
                </c:pt>
                <c:pt idx="170421">
                  <c:v>-29.620499999999993</c:v>
                </c:pt>
                <c:pt idx="170422">
                  <c:v>-29.618499999999983</c:v>
                </c:pt>
                <c:pt idx="170423">
                  <c:v>-29.616499999999974</c:v>
                </c:pt>
                <c:pt idx="170424">
                  <c:v>-29.614499999999964</c:v>
                </c:pt>
                <c:pt idx="170425">
                  <c:v>-29.612499999999955</c:v>
                </c:pt>
                <c:pt idx="170426">
                  <c:v>-29.610500000000002</c:v>
                </c:pt>
                <c:pt idx="170427">
                  <c:v>-29.608499999999992</c:v>
                </c:pt>
                <c:pt idx="170428">
                  <c:v>-29.606499999999983</c:v>
                </c:pt>
                <c:pt idx="170429">
                  <c:v>-29.604499999999973</c:v>
                </c:pt>
                <c:pt idx="170430">
                  <c:v>-29.602499999999964</c:v>
                </c:pt>
                <c:pt idx="170431">
                  <c:v>-29.600499999999954</c:v>
                </c:pt>
                <c:pt idx="170432">
                  <c:v>-29.598500000000001</c:v>
                </c:pt>
                <c:pt idx="170433">
                  <c:v>-29.596499999999992</c:v>
                </c:pt>
                <c:pt idx="170434">
                  <c:v>-29.594499999999982</c:v>
                </c:pt>
                <c:pt idx="170435">
                  <c:v>-29.592499999999973</c:v>
                </c:pt>
                <c:pt idx="170436">
                  <c:v>-29.590499999999963</c:v>
                </c:pt>
                <c:pt idx="170437">
                  <c:v>-29.588499999999954</c:v>
                </c:pt>
                <c:pt idx="170438">
                  <c:v>-29.586500000000001</c:v>
                </c:pt>
                <c:pt idx="170439">
                  <c:v>-29.584499999999991</c:v>
                </c:pt>
                <c:pt idx="170440">
                  <c:v>-29.582499999999982</c:v>
                </c:pt>
                <c:pt idx="170441">
                  <c:v>-29.580499999999972</c:v>
                </c:pt>
                <c:pt idx="170442">
                  <c:v>-29.578499999999963</c:v>
                </c:pt>
                <c:pt idx="170443">
                  <c:v>-29.576499999999953</c:v>
                </c:pt>
                <c:pt idx="170444">
                  <c:v>-29.5745</c:v>
                </c:pt>
                <c:pt idx="170445">
                  <c:v>-29.572499999999991</c:v>
                </c:pt>
                <c:pt idx="170446">
                  <c:v>-29.570499999999981</c:v>
                </c:pt>
                <c:pt idx="170447">
                  <c:v>-29.568499999999972</c:v>
                </c:pt>
                <c:pt idx="170448">
                  <c:v>-29.566499999999962</c:v>
                </c:pt>
                <c:pt idx="170449">
                  <c:v>-29.564499999999953</c:v>
                </c:pt>
                <c:pt idx="170450">
                  <c:v>-29.5625</c:v>
                </c:pt>
                <c:pt idx="170451">
                  <c:v>-29.56049999999999</c:v>
                </c:pt>
                <c:pt idx="170452">
                  <c:v>-29.558499999999981</c:v>
                </c:pt>
                <c:pt idx="170453">
                  <c:v>-29.556499999999971</c:v>
                </c:pt>
                <c:pt idx="170454">
                  <c:v>-29.554499999999962</c:v>
                </c:pt>
                <c:pt idx="170455">
                  <c:v>-29.552499999999952</c:v>
                </c:pt>
                <c:pt idx="170456">
                  <c:v>-29.5505</c:v>
                </c:pt>
                <c:pt idx="170457">
                  <c:v>-29.54849999999999</c:v>
                </c:pt>
                <c:pt idx="170458">
                  <c:v>-29.54649999999998</c:v>
                </c:pt>
                <c:pt idx="170459">
                  <c:v>-29.544499999999971</c:v>
                </c:pt>
                <c:pt idx="170460">
                  <c:v>-29.542499999999961</c:v>
                </c:pt>
                <c:pt idx="170461">
                  <c:v>-29.540499999999952</c:v>
                </c:pt>
                <c:pt idx="170462">
                  <c:v>-29.538499999999999</c:v>
                </c:pt>
                <c:pt idx="170463">
                  <c:v>-29.53649999999999</c:v>
                </c:pt>
                <c:pt idx="170464">
                  <c:v>-29.53449999999998</c:v>
                </c:pt>
                <c:pt idx="170465">
                  <c:v>-29.53249999999997</c:v>
                </c:pt>
                <c:pt idx="170466">
                  <c:v>-29.530499999999961</c:v>
                </c:pt>
                <c:pt idx="170467">
                  <c:v>-29.528499999999951</c:v>
                </c:pt>
                <c:pt idx="170468">
                  <c:v>-29.526499999999999</c:v>
                </c:pt>
                <c:pt idx="170469">
                  <c:v>-29.524499999999989</c:v>
                </c:pt>
                <c:pt idx="170470">
                  <c:v>-29.52249999999998</c:v>
                </c:pt>
                <c:pt idx="170471">
                  <c:v>-29.52049999999997</c:v>
                </c:pt>
                <c:pt idx="170472">
                  <c:v>-29.51849999999996</c:v>
                </c:pt>
                <c:pt idx="170473">
                  <c:v>-29.516499999999951</c:v>
                </c:pt>
                <c:pt idx="170474">
                  <c:v>-29.514499999999998</c:v>
                </c:pt>
                <c:pt idx="170475">
                  <c:v>-29.512499999999989</c:v>
                </c:pt>
                <c:pt idx="170476">
                  <c:v>-29.510499999999979</c:v>
                </c:pt>
                <c:pt idx="170477">
                  <c:v>-29.50849999999997</c:v>
                </c:pt>
                <c:pt idx="170478">
                  <c:v>-29.50649999999996</c:v>
                </c:pt>
                <c:pt idx="170479">
                  <c:v>-29.50449999999995</c:v>
                </c:pt>
                <c:pt idx="170480">
                  <c:v>-29.502499999999998</c:v>
                </c:pt>
                <c:pt idx="170481">
                  <c:v>-29.500499999999988</c:v>
                </c:pt>
                <c:pt idx="170482">
                  <c:v>-29.498499999999979</c:v>
                </c:pt>
                <c:pt idx="170483">
                  <c:v>-29.496499999999969</c:v>
                </c:pt>
                <c:pt idx="170484">
                  <c:v>-29.49449999999996</c:v>
                </c:pt>
                <c:pt idx="170485">
                  <c:v>-29.49249999999995</c:v>
                </c:pt>
                <c:pt idx="170486">
                  <c:v>-29.490499999999997</c:v>
                </c:pt>
                <c:pt idx="170487">
                  <c:v>-29.488499999999988</c:v>
                </c:pt>
                <c:pt idx="170488">
                  <c:v>-29.486499999999978</c:v>
                </c:pt>
                <c:pt idx="170489">
                  <c:v>-29.484499999999969</c:v>
                </c:pt>
                <c:pt idx="170490">
                  <c:v>-29.482499999999959</c:v>
                </c:pt>
                <c:pt idx="170491">
                  <c:v>-29.48049999999995</c:v>
                </c:pt>
                <c:pt idx="170492">
                  <c:v>-29.478499999999997</c:v>
                </c:pt>
                <c:pt idx="170493">
                  <c:v>-29.476499999999987</c:v>
                </c:pt>
                <c:pt idx="170494">
                  <c:v>-29.474499999999978</c:v>
                </c:pt>
                <c:pt idx="170495">
                  <c:v>-29.472499999999968</c:v>
                </c:pt>
                <c:pt idx="170496">
                  <c:v>-29.470499999999959</c:v>
                </c:pt>
                <c:pt idx="170497">
                  <c:v>-29.468499999999949</c:v>
                </c:pt>
                <c:pt idx="170498">
                  <c:v>-29.466499999999996</c:v>
                </c:pt>
                <c:pt idx="170499">
                  <c:v>-29.464499999999987</c:v>
                </c:pt>
                <c:pt idx="170500">
                  <c:v>-29.462499999999977</c:v>
                </c:pt>
                <c:pt idx="170501">
                  <c:v>-29.460499999999968</c:v>
                </c:pt>
                <c:pt idx="170502">
                  <c:v>-29.458499999999958</c:v>
                </c:pt>
                <c:pt idx="170503">
                  <c:v>-29.456500000000005</c:v>
                </c:pt>
                <c:pt idx="170504">
                  <c:v>-29.454499999999996</c:v>
                </c:pt>
                <c:pt idx="170505">
                  <c:v>-29.452499999999986</c:v>
                </c:pt>
                <c:pt idx="170506">
                  <c:v>-29.450499999999977</c:v>
                </c:pt>
                <c:pt idx="170507">
                  <c:v>-29.448499999999967</c:v>
                </c:pt>
                <c:pt idx="170508">
                  <c:v>-29.446499999999958</c:v>
                </c:pt>
                <c:pt idx="170509">
                  <c:v>-29.444500000000005</c:v>
                </c:pt>
                <c:pt idx="170510">
                  <c:v>-29.442499999999995</c:v>
                </c:pt>
                <c:pt idx="170511">
                  <c:v>-29.440499999999986</c:v>
                </c:pt>
                <c:pt idx="170512">
                  <c:v>-29.438499999999976</c:v>
                </c:pt>
                <c:pt idx="170513">
                  <c:v>-29.436499999999967</c:v>
                </c:pt>
                <c:pt idx="170514">
                  <c:v>-29.434499999999957</c:v>
                </c:pt>
                <c:pt idx="170515">
                  <c:v>-29.432500000000005</c:v>
                </c:pt>
                <c:pt idx="170516">
                  <c:v>-29.430499999999995</c:v>
                </c:pt>
                <c:pt idx="170517">
                  <c:v>-29.428499999999985</c:v>
                </c:pt>
                <c:pt idx="170518">
                  <c:v>-29.426499999999976</c:v>
                </c:pt>
                <c:pt idx="170519">
                  <c:v>-29.424499999999966</c:v>
                </c:pt>
                <c:pt idx="170520">
                  <c:v>-29.422499999999957</c:v>
                </c:pt>
                <c:pt idx="170521">
                  <c:v>-29.420500000000004</c:v>
                </c:pt>
                <c:pt idx="170522">
                  <c:v>-29.418499999999995</c:v>
                </c:pt>
                <c:pt idx="170523">
                  <c:v>-29.416499999999985</c:v>
                </c:pt>
                <c:pt idx="170524">
                  <c:v>-29.414499999999975</c:v>
                </c:pt>
                <c:pt idx="170525">
                  <c:v>-29.412499999999966</c:v>
                </c:pt>
                <c:pt idx="170526">
                  <c:v>-29.410499999999956</c:v>
                </c:pt>
                <c:pt idx="170527">
                  <c:v>-29.408500000000004</c:v>
                </c:pt>
                <c:pt idx="170528">
                  <c:v>-29.406499999999994</c:v>
                </c:pt>
                <c:pt idx="170529">
                  <c:v>-29.404499999999985</c:v>
                </c:pt>
                <c:pt idx="170530">
                  <c:v>-29.402499999999975</c:v>
                </c:pt>
                <c:pt idx="170531">
                  <c:v>-29.400499999999965</c:v>
                </c:pt>
                <c:pt idx="170532">
                  <c:v>-29.398499999999956</c:v>
                </c:pt>
                <c:pt idx="170533">
                  <c:v>-29.396500000000003</c:v>
                </c:pt>
                <c:pt idx="170534">
                  <c:v>-29.394499999999994</c:v>
                </c:pt>
                <c:pt idx="170535">
                  <c:v>-29.392499999999984</c:v>
                </c:pt>
                <c:pt idx="170536">
                  <c:v>-29.390499999999975</c:v>
                </c:pt>
                <c:pt idx="170537">
                  <c:v>-29.388499999999965</c:v>
                </c:pt>
                <c:pt idx="170538">
                  <c:v>-29.386499999999955</c:v>
                </c:pt>
                <c:pt idx="170539">
                  <c:v>-29.384500000000003</c:v>
                </c:pt>
                <c:pt idx="170540">
                  <c:v>-29.382499999999993</c:v>
                </c:pt>
                <c:pt idx="170541">
                  <c:v>-29.380499999999984</c:v>
                </c:pt>
                <c:pt idx="170542">
                  <c:v>-29.378499999999974</c:v>
                </c:pt>
                <c:pt idx="170543">
                  <c:v>-29.376499999999965</c:v>
                </c:pt>
                <c:pt idx="170544">
                  <c:v>-29.374499999999955</c:v>
                </c:pt>
                <c:pt idx="170545">
                  <c:v>-29.372500000000002</c:v>
                </c:pt>
                <c:pt idx="170546">
                  <c:v>-29.370499999999993</c:v>
                </c:pt>
                <c:pt idx="170547">
                  <c:v>-29.368499999999983</c:v>
                </c:pt>
                <c:pt idx="170548">
                  <c:v>-29.366499999999974</c:v>
                </c:pt>
                <c:pt idx="170549">
                  <c:v>-29.364499999999964</c:v>
                </c:pt>
                <c:pt idx="170550">
                  <c:v>-29.362499999999955</c:v>
                </c:pt>
                <c:pt idx="170551">
                  <c:v>-29.360500000000002</c:v>
                </c:pt>
                <c:pt idx="170552">
                  <c:v>-29.358499999999992</c:v>
                </c:pt>
                <c:pt idx="170553">
                  <c:v>-29.356499999999983</c:v>
                </c:pt>
                <c:pt idx="170554">
                  <c:v>-29.354499999999973</c:v>
                </c:pt>
                <c:pt idx="170555">
                  <c:v>-29.352499999999964</c:v>
                </c:pt>
                <c:pt idx="170556">
                  <c:v>-29.350499999999954</c:v>
                </c:pt>
                <c:pt idx="170557">
                  <c:v>-29.348500000000001</c:v>
                </c:pt>
                <c:pt idx="170558">
                  <c:v>-29.346499999999992</c:v>
                </c:pt>
                <c:pt idx="170559">
                  <c:v>-29.344499999999982</c:v>
                </c:pt>
                <c:pt idx="170560">
                  <c:v>-29.342499999999973</c:v>
                </c:pt>
                <c:pt idx="170561">
                  <c:v>-29.340499999999963</c:v>
                </c:pt>
                <c:pt idx="170562">
                  <c:v>-29.338499999999954</c:v>
                </c:pt>
                <c:pt idx="170563">
                  <c:v>-29.336500000000001</c:v>
                </c:pt>
                <c:pt idx="170564">
                  <c:v>-29.334499999999991</c:v>
                </c:pt>
                <c:pt idx="170565">
                  <c:v>-29.332499999999982</c:v>
                </c:pt>
                <c:pt idx="170566">
                  <c:v>-29.330499999999972</c:v>
                </c:pt>
                <c:pt idx="170567">
                  <c:v>-29.328499999999963</c:v>
                </c:pt>
                <c:pt idx="170568">
                  <c:v>-29.326499999999953</c:v>
                </c:pt>
                <c:pt idx="170569">
                  <c:v>-29.3245</c:v>
                </c:pt>
                <c:pt idx="170570">
                  <c:v>-29.322499999999991</c:v>
                </c:pt>
                <c:pt idx="170571">
                  <c:v>-29.320499999999981</c:v>
                </c:pt>
                <c:pt idx="170572">
                  <c:v>-29.318499999999972</c:v>
                </c:pt>
                <c:pt idx="170573">
                  <c:v>-29.316499999999962</c:v>
                </c:pt>
                <c:pt idx="170574">
                  <c:v>-29.314499999999953</c:v>
                </c:pt>
                <c:pt idx="170575">
                  <c:v>-29.3125</c:v>
                </c:pt>
                <c:pt idx="170576">
                  <c:v>-29.31049999999999</c:v>
                </c:pt>
                <c:pt idx="170577">
                  <c:v>-29.308499999999981</c:v>
                </c:pt>
                <c:pt idx="170578">
                  <c:v>-29.306499999999971</c:v>
                </c:pt>
                <c:pt idx="170579">
                  <c:v>-29.304499999999962</c:v>
                </c:pt>
                <c:pt idx="170580">
                  <c:v>-29.302499999999952</c:v>
                </c:pt>
                <c:pt idx="170581">
                  <c:v>-29.3005</c:v>
                </c:pt>
                <c:pt idx="170582">
                  <c:v>-29.29849999999999</c:v>
                </c:pt>
                <c:pt idx="170583">
                  <c:v>-29.29649999999998</c:v>
                </c:pt>
                <c:pt idx="170584">
                  <c:v>-29.294499999999971</c:v>
                </c:pt>
                <c:pt idx="170585">
                  <c:v>-29.292499999999961</c:v>
                </c:pt>
                <c:pt idx="170586">
                  <c:v>-29.290499999999952</c:v>
                </c:pt>
                <c:pt idx="170587">
                  <c:v>-29.288499999999999</c:v>
                </c:pt>
                <c:pt idx="170588">
                  <c:v>-29.28649999999999</c:v>
                </c:pt>
                <c:pt idx="170589">
                  <c:v>-29.28449999999998</c:v>
                </c:pt>
                <c:pt idx="170590">
                  <c:v>-29.28249999999997</c:v>
                </c:pt>
                <c:pt idx="170591">
                  <c:v>-29.280499999999961</c:v>
                </c:pt>
                <c:pt idx="170592">
                  <c:v>-29.278499999999951</c:v>
                </c:pt>
                <c:pt idx="170593">
                  <c:v>-29.276499999999999</c:v>
                </c:pt>
                <c:pt idx="170594">
                  <c:v>-29.274499999999989</c:v>
                </c:pt>
                <c:pt idx="170595">
                  <c:v>-29.27249999999998</c:v>
                </c:pt>
                <c:pt idx="170596">
                  <c:v>-29.27049999999997</c:v>
                </c:pt>
                <c:pt idx="170597">
                  <c:v>-29.26849999999996</c:v>
                </c:pt>
                <c:pt idx="170598">
                  <c:v>-29.266499999999951</c:v>
                </c:pt>
                <c:pt idx="170599">
                  <c:v>-29.264499999999998</c:v>
                </c:pt>
                <c:pt idx="170600">
                  <c:v>-29.262499999999989</c:v>
                </c:pt>
                <c:pt idx="170601">
                  <c:v>-29.260499999999979</c:v>
                </c:pt>
                <c:pt idx="170602">
                  <c:v>-29.25849999999997</c:v>
                </c:pt>
                <c:pt idx="170603">
                  <c:v>-29.25649999999996</c:v>
                </c:pt>
                <c:pt idx="170604">
                  <c:v>-29.25449999999995</c:v>
                </c:pt>
                <c:pt idx="170605">
                  <c:v>-29.252499999999998</c:v>
                </c:pt>
                <c:pt idx="170606">
                  <c:v>-29.250499999999988</c:v>
                </c:pt>
                <c:pt idx="170607">
                  <c:v>-29.248499999999979</c:v>
                </c:pt>
                <c:pt idx="170608">
                  <c:v>-29.246499999999969</c:v>
                </c:pt>
                <c:pt idx="170609">
                  <c:v>-29.24449999999996</c:v>
                </c:pt>
                <c:pt idx="170610">
                  <c:v>-29.24249999999995</c:v>
                </c:pt>
                <c:pt idx="170611">
                  <c:v>-29.240499999999997</c:v>
                </c:pt>
                <c:pt idx="170612">
                  <c:v>-29.238499999999988</c:v>
                </c:pt>
                <c:pt idx="170613">
                  <c:v>-29.236499999999978</c:v>
                </c:pt>
                <c:pt idx="170614">
                  <c:v>-29.234499999999969</c:v>
                </c:pt>
                <c:pt idx="170615">
                  <c:v>-29.232499999999959</c:v>
                </c:pt>
                <c:pt idx="170616">
                  <c:v>-29.23049999999995</c:v>
                </c:pt>
                <c:pt idx="170617">
                  <c:v>-29.228499999999997</c:v>
                </c:pt>
                <c:pt idx="170618">
                  <c:v>-29.226499999999987</c:v>
                </c:pt>
                <c:pt idx="170619">
                  <c:v>-29.224499999999978</c:v>
                </c:pt>
                <c:pt idx="170620">
                  <c:v>-29.222499999999968</c:v>
                </c:pt>
                <c:pt idx="170621">
                  <c:v>-29.220499999999959</c:v>
                </c:pt>
                <c:pt idx="170622">
                  <c:v>-29.218499999999949</c:v>
                </c:pt>
                <c:pt idx="170623">
                  <c:v>-29.216499999999996</c:v>
                </c:pt>
                <c:pt idx="170624">
                  <c:v>-29.214499999999987</c:v>
                </c:pt>
                <c:pt idx="170625">
                  <c:v>-29.212499999999977</c:v>
                </c:pt>
                <c:pt idx="170626">
                  <c:v>-29.210499999999968</c:v>
                </c:pt>
                <c:pt idx="170627">
                  <c:v>-29.208499999999958</c:v>
                </c:pt>
                <c:pt idx="170628">
                  <c:v>-29.206500000000005</c:v>
                </c:pt>
                <c:pt idx="170629">
                  <c:v>-29.204499999999996</c:v>
                </c:pt>
                <c:pt idx="170630">
                  <c:v>-29.202499999999986</c:v>
                </c:pt>
                <c:pt idx="170631">
                  <c:v>-29.200499999999977</c:v>
                </c:pt>
                <c:pt idx="170632">
                  <c:v>-29.198499999999967</c:v>
                </c:pt>
                <c:pt idx="170633">
                  <c:v>-29.196499999999958</c:v>
                </c:pt>
                <c:pt idx="170634">
                  <c:v>-29.194500000000005</c:v>
                </c:pt>
                <c:pt idx="170635">
                  <c:v>-29.192499999999995</c:v>
                </c:pt>
                <c:pt idx="170636">
                  <c:v>-29.190499999999986</c:v>
                </c:pt>
                <c:pt idx="170637">
                  <c:v>-29.188499999999976</c:v>
                </c:pt>
                <c:pt idx="170638">
                  <c:v>-29.186499999999967</c:v>
                </c:pt>
                <c:pt idx="170639">
                  <c:v>-29.184499999999957</c:v>
                </c:pt>
                <c:pt idx="170640">
                  <c:v>-29.182500000000005</c:v>
                </c:pt>
                <c:pt idx="170641">
                  <c:v>-29.180499999999995</c:v>
                </c:pt>
                <c:pt idx="170642">
                  <c:v>-29.178499999999985</c:v>
                </c:pt>
                <c:pt idx="170643">
                  <c:v>-29.176499999999976</c:v>
                </c:pt>
                <c:pt idx="170644">
                  <c:v>-29.174499999999966</c:v>
                </c:pt>
                <c:pt idx="170645">
                  <c:v>-29.172499999999957</c:v>
                </c:pt>
                <c:pt idx="170646">
                  <c:v>-29.170500000000004</c:v>
                </c:pt>
                <c:pt idx="170647">
                  <c:v>-29.168499999999995</c:v>
                </c:pt>
                <c:pt idx="170648">
                  <c:v>-29.166499999999985</c:v>
                </c:pt>
                <c:pt idx="170649">
                  <c:v>-29.164499999999975</c:v>
                </c:pt>
                <c:pt idx="170650">
                  <c:v>-29.162499999999966</c:v>
                </c:pt>
                <c:pt idx="170651">
                  <c:v>-29.160499999999956</c:v>
                </c:pt>
                <c:pt idx="170652">
                  <c:v>-29.158500000000004</c:v>
                </c:pt>
                <c:pt idx="170653">
                  <c:v>-29.156499999999994</c:v>
                </c:pt>
                <c:pt idx="170654">
                  <c:v>-29.154499999999985</c:v>
                </c:pt>
                <c:pt idx="170655">
                  <c:v>-29.152499999999975</c:v>
                </c:pt>
                <c:pt idx="170656">
                  <c:v>-29.150499999999965</c:v>
                </c:pt>
                <c:pt idx="170657">
                  <c:v>-29.148499999999956</c:v>
                </c:pt>
                <c:pt idx="170658">
                  <c:v>-29.146500000000003</c:v>
                </c:pt>
                <c:pt idx="170659">
                  <c:v>-29.144499999999994</c:v>
                </c:pt>
                <c:pt idx="170660">
                  <c:v>-29.142499999999984</c:v>
                </c:pt>
                <c:pt idx="170661">
                  <c:v>-29.140499999999975</c:v>
                </c:pt>
                <c:pt idx="170662">
                  <c:v>-29.138499999999965</c:v>
                </c:pt>
                <c:pt idx="170663">
                  <c:v>-29.136499999999955</c:v>
                </c:pt>
                <c:pt idx="170664">
                  <c:v>-29.134500000000003</c:v>
                </c:pt>
                <c:pt idx="170665">
                  <c:v>-29.132499999999993</c:v>
                </c:pt>
                <c:pt idx="170666">
                  <c:v>-29.130499999999984</c:v>
                </c:pt>
                <c:pt idx="170667">
                  <c:v>-29.128499999999974</c:v>
                </c:pt>
                <c:pt idx="170668">
                  <c:v>-29.126499999999965</c:v>
                </c:pt>
                <c:pt idx="170669">
                  <c:v>-29.124499999999955</c:v>
                </c:pt>
                <c:pt idx="170670">
                  <c:v>-29.122500000000002</c:v>
                </c:pt>
                <c:pt idx="170671">
                  <c:v>-29.120499999999993</c:v>
                </c:pt>
                <c:pt idx="170672">
                  <c:v>-29.118499999999983</c:v>
                </c:pt>
                <c:pt idx="170673">
                  <c:v>-29.116499999999974</c:v>
                </c:pt>
                <c:pt idx="170674">
                  <c:v>-29.114499999999964</c:v>
                </c:pt>
                <c:pt idx="170675">
                  <c:v>-29.112499999999955</c:v>
                </c:pt>
                <c:pt idx="170676">
                  <c:v>-29.110500000000002</c:v>
                </c:pt>
                <c:pt idx="170677">
                  <c:v>-29.108499999999992</c:v>
                </c:pt>
                <c:pt idx="170678">
                  <c:v>-29.106499999999983</c:v>
                </c:pt>
                <c:pt idx="170679">
                  <c:v>-29.104499999999973</c:v>
                </c:pt>
                <c:pt idx="170680">
                  <c:v>-29.102499999999964</c:v>
                </c:pt>
                <c:pt idx="170681">
                  <c:v>-29.100499999999954</c:v>
                </c:pt>
                <c:pt idx="170682">
                  <c:v>-29.098500000000001</c:v>
                </c:pt>
                <c:pt idx="170683">
                  <c:v>-29.096499999999992</c:v>
                </c:pt>
                <c:pt idx="170684">
                  <c:v>-29.094499999999982</c:v>
                </c:pt>
                <c:pt idx="170685">
                  <c:v>-29.092499999999973</c:v>
                </c:pt>
                <c:pt idx="170686">
                  <c:v>-29.090499999999963</c:v>
                </c:pt>
                <c:pt idx="170687">
                  <c:v>-29.088499999999954</c:v>
                </c:pt>
                <c:pt idx="170688">
                  <c:v>-29.086500000000001</c:v>
                </c:pt>
                <c:pt idx="170689">
                  <c:v>-29.084499999999991</c:v>
                </c:pt>
                <c:pt idx="170690">
                  <c:v>-29.082499999999982</c:v>
                </c:pt>
                <c:pt idx="170691">
                  <c:v>-29.080499999999972</c:v>
                </c:pt>
                <c:pt idx="170692">
                  <c:v>-29.078499999999963</c:v>
                </c:pt>
                <c:pt idx="170693">
                  <c:v>-29.076499999999953</c:v>
                </c:pt>
                <c:pt idx="170694">
                  <c:v>-29.0745</c:v>
                </c:pt>
                <c:pt idx="170695">
                  <c:v>-29.072499999999991</c:v>
                </c:pt>
                <c:pt idx="170696">
                  <c:v>-29.070499999999981</c:v>
                </c:pt>
                <c:pt idx="170697">
                  <c:v>-29.068499999999972</c:v>
                </c:pt>
                <c:pt idx="170698">
                  <c:v>-29.066499999999962</c:v>
                </c:pt>
                <c:pt idx="170699">
                  <c:v>-29.064499999999953</c:v>
                </c:pt>
                <c:pt idx="170700">
                  <c:v>-29.0625</c:v>
                </c:pt>
                <c:pt idx="170701">
                  <c:v>-29.06049999999999</c:v>
                </c:pt>
                <c:pt idx="170702">
                  <c:v>-29.058499999999981</c:v>
                </c:pt>
                <c:pt idx="170703">
                  <c:v>-29.056499999999971</c:v>
                </c:pt>
                <c:pt idx="170704">
                  <c:v>-29.054499999999962</c:v>
                </c:pt>
                <c:pt idx="170705">
                  <c:v>-29.052499999999952</c:v>
                </c:pt>
                <c:pt idx="170706">
                  <c:v>-29.0505</c:v>
                </c:pt>
                <c:pt idx="170707">
                  <c:v>-29.04849999999999</c:v>
                </c:pt>
                <c:pt idx="170708">
                  <c:v>-29.04649999999998</c:v>
                </c:pt>
                <c:pt idx="170709">
                  <c:v>-29.044499999999971</c:v>
                </c:pt>
                <c:pt idx="170710">
                  <c:v>-29.042499999999961</c:v>
                </c:pt>
                <c:pt idx="170711">
                  <c:v>-29.040499999999952</c:v>
                </c:pt>
                <c:pt idx="170712">
                  <c:v>-29.038499999999999</c:v>
                </c:pt>
                <c:pt idx="170713">
                  <c:v>-29.03649999999999</c:v>
                </c:pt>
                <c:pt idx="170714">
                  <c:v>-29.03449999999998</c:v>
                </c:pt>
                <c:pt idx="170715">
                  <c:v>-29.03249999999997</c:v>
                </c:pt>
                <c:pt idx="170716">
                  <c:v>-29.030499999999961</c:v>
                </c:pt>
                <c:pt idx="170717">
                  <c:v>-29.028499999999951</c:v>
                </c:pt>
                <c:pt idx="170718">
                  <c:v>-29.026499999999999</c:v>
                </c:pt>
                <c:pt idx="170719">
                  <c:v>-29.024499999999989</c:v>
                </c:pt>
                <c:pt idx="170720">
                  <c:v>-29.02249999999998</c:v>
                </c:pt>
                <c:pt idx="170721">
                  <c:v>-29.02049999999997</c:v>
                </c:pt>
                <c:pt idx="170722">
                  <c:v>-29.01849999999996</c:v>
                </c:pt>
                <c:pt idx="170723">
                  <c:v>-29.016499999999951</c:v>
                </c:pt>
                <c:pt idx="170724">
                  <c:v>-29.014499999999998</c:v>
                </c:pt>
                <c:pt idx="170725">
                  <c:v>-29.012499999999989</c:v>
                </c:pt>
                <c:pt idx="170726">
                  <c:v>-29.010499999999979</c:v>
                </c:pt>
                <c:pt idx="170727">
                  <c:v>-29.00849999999997</c:v>
                </c:pt>
                <c:pt idx="170728">
                  <c:v>-29.00649999999996</c:v>
                </c:pt>
                <c:pt idx="170729">
                  <c:v>-29.00449999999995</c:v>
                </c:pt>
                <c:pt idx="170730">
                  <c:v>-29.002499999999998</c:v>
                </c:pt>
                <c:pt idx="170731">
                  <c:v>-29.000499999999988</c:v>
                </c:pt>
                <c:pt idx="170732">
                  <c:v>-28.998499999999979</c:v>
                </c:pt>
                <c:pt idx="170733">
                  <c:v>-28.996499999999969</c:v>
                </c:pt>
                <c:pt idx="170734">
                  <c:v>-28.99449999999996</c:v>
                </c:pt>
                <c:pt idx="170735">
                  <c:v>-28.99249999999995</c:v>
                </c:pt>
                <c:pt idx="170736">
                  <c:v>-28.990499999999997</c:v>
                </c:pt>
                <c:pt idx="170737">
                  <c:v>-28.988499999999988</c:v>
                </c:pt>
                <c:pt idx="170738">
                  <c:v>-28.986499999999978</c:v>
                </c:pt>
                <c:pt idx="170739">
                  <c:v>-28.984499999999969</c:v>
                </c:pt>
                <c:pt idx="170740">
                  <c:v>-28.982499999999959</c:v>
                </c:pt>
                <c:pt idx="170741">
                  <c:v>-28.98049999999995</c:v>
                </c:pt>
                <c:pt idx="170742">
                  <c:v>-28.978499999999997</c:v>
                </c:pt>
                <c:pt idx="170743">
                  <c:v>-28.976499999999987</c:v>
                </c:pt>
                <c:pt idx="170744">
                  <c:v>-28.974499999999978</c:v>
                </c:pt>
                <c:pt idx="170745">
                  <c:v>-28.972499999999968</c:v>
                </c:pt>
                <c:pt idx="170746">
                  <c:v>-28.970499999999959</c:v>
                </c:pt>
                <c:pt idx="170747">
                  <c:v>-28.968499999999949</c:v>
                </c:pt>
                <c:pt idx="170748">
                  <c:v>-28.966499999999996</c:v>
                </c:pt>
                <c:pt idx="170749">
                  <c:v>-28.964499999999987</c:v>
                </c:pt>
                <c:pt idx="170750">
                  <c:v>-28.962499999999977</c:v>
                </c:pt>
                <c:pt idx="170751">
                  <c:v>-28.960499999999968</c:v>
                </c:pt>
                <c:pt idx="170752">
                  <c:v>-28.958499999999958</c:v>
                </c:pt>
                <c:pt idx="170753">
                  <c:v>-28.956500000000005</c:v>
                </c:pt>
                <c:pt idx="170754">
                  <c:v>-28.954499999999996</c:v>
                </c:pt>
                <c:pt idx="170755">
                  <c:v>-28.952499999999986</c:v>
                </c:pt>
                <c:pt idx="170756">
                  <c:v>-28.950499999999977</c:v>
                </c:pt>
                <c:pt idx="170757">
                  <c:v>-28.948499999999967</c:v>
                </c:pt>
                <c:pt idx="170758">
                  <c:v>-28.946499999999958</c:v>
                </c:pt>
                <c:pt idx="170759">
                  <c:v>-28.944500000000005</c:v>
                </c:pt>
                <c:pt idx="170760">
                  <c:v>-28.942499999999995</c:v>
                </c:pt>
                <c:pt idx="170761">
                  <c:v>-28.940499999999986</c:v>
                </c:pt>
                <c:pt idx="170762">
                  <c:v>-28.938499999999976</c:v>
                </c:pt>
                <c:pt idx="170763">
                  <c:v>-28.936499999999967</c:v>
                </c:pt>
                <c:pt idx="170764">
                  <c:v>-28.934499999999957</c:v>
                </c:pt>
                <c:pt idx="170765">
                  <c:v>-28.932500000000005</c:v>
                </c:pt>
                <c:pt idx="170766">
                  <c:v>-28.930499999999995</c:v>
                </c:pt>
                <c:pt idx="170767">
                  <c:v>-28.928499999999985</c:v>
                </c:pt>
                <c:pt idx="170768">
                  <c:v>-28.926499999999976</c:v>
                </c:pt>
                <c:pt idx="170769">
                  <c:v>-28.924499999999966</c:v>
                </c:pt>
                <c:pt idx="170770">
                  <c:v>-28.922499999999957</c:v>
                </c:pt>
                <c:pt idx="170771">
                  <c:v>-28.920500000000004</c:v>
                </c:pt>
                <c:pt idx="170772">
                  <c:v>-28.918499999999995</c:v>
                </c:pt>
                <c:pt idx="170773">
                  <c:v>-28.916499999999985</c:v>
                </c:pt>
                <c:pt idx="170774">
                  <c:v>-28.914499999999975</c:v>
                </c:pt>
                <c:pt idx="170775">
                  <c:v>-28.912499999999966</c:v>
                </c:pt>
                <c:pt idx="170776">
                  <c:v>-28.910499999999956</c:v>
                </c:pt>
                <c:pt idx="170777">
                  <c:v>-28.908500000000004</c:v>
                </c:pt>
                <c:pt idx="170778">
                  <c:v>-28.906499999999994</c:v>
                </c:pt>
                <c:pt idx="170779">
                  <c:v>-28.904499999999985</c:v>
                </c:pt>
                <c:pt idx="170780">
                  <c:v>-28.902499999999975</c:v>
                </c:pt>
                <c:pt idx="170781">
                  <c:v>-28.900499999999965</c:v>
                </c:pt>
                <c:pt idx="170782">
                  <c:v>-28.898499999999956</c:v>
                </c:pt>
                <c:pt idx="170783">
                  <c:v>-28.896500000000003</c:v>
                </c:pt>
                <c:pt idx="170784">
                  <c:v>-28.894499999999994</c:v>
                </c:pt>
                <c:pt idx="170785">
                  <c:v>-28.892499999999984</c:v>
                </c:pt>
                <c:pt idx="170786">
                  <c:v>-28.890499999999975</c:v>
                </c:pt>
                <c:pt idx="170787">
                  <c:v>-28.888499999999965</c:v>
                </c:pt>
                <c:pt idx="170788">
                  <c:v>-28.886499999999955</c:v>
                </c:pt>
                <c:pt idx="170789">
                  <c:v>-28.884500000000003</c:v>
                </c:pt>
                <c:pt idx="170790">
                  <c:v>-28.882499999999993</c:v>
                </c:pt>
                <c:pt idx="170791">
                  <c:v>-28.880499999999984</c:v>
                </c:pt>
                <c:pt idx="170792">
                  <c:v>-28.878499999999974</c:v>
                </c:pt>
                <c:pt idx="170793">
                  <c:v>-28.876499999999965</c:v>
                </c:pt>
                <c:pt idx="170794">
                  <c:v>-28.874499999999955</c:v>
                </c:pt>
                <c:pt idx="170795">
                  <c:v>-28.872500000000002</c:v>
                </c:pt>
                <c:pt idx="170796">
                  <c:v>-28.870499999999993</c:v>
                </c:pt>
                <c:pt idx="170797">
                  <c:v>-28.868499999999983</c:v>
                </c:pt>
                <c:pt idx="170798">
                  <c:v>-28.866499999999974</c:v>
                </c:pt>
                <c:pt idx="170799">
                  <c:v>-28.864499999999964</c:v>
                </c:pt>
                <c:pt idx="170800">
                  <c:v>-28.862499999999955</c:v>
                </c:pt>
                <c:pt idx="170801">
                  <c:v>-28.860500000000002</c:v>
                </c:pt>
                <c:pt idx="170802">
                  <c:v>-28.858499999999992</c:v>
                </c:pt>
                <c:pt idx="170803">
                  <c:v>-28.856499999999983</c:v>
                </c:pt>
                <c:pt idx="170804">
                  <c:v>-28.854499999999973</c:v>
                </c:pt>
                <c:pt idx="170805">
                  <c:v>-28.852499999999964</c:v>
                </c:pt>
                <c:pt idx="170806">
                  <c:v>-28.850499999999954</c:v>
                </c:pt>
                <c:pt idx="170807">
                  <c:v>-28.848500000000001</c:v>
                </c:pt>
                <c:pt idx="170808">
                  <c:v>-28.846499999999992</c:v>
                </c:pt>
                <c:pt idx="170809">
                  <c:v>-28.844499999999982</c:v>
                </c:pt>
                <c:pt idx="170810">
                  <c:v>-28.842499999999973</c:v>
                </c:pt>
                <c:pt idx="170811">
                  <c:v>-28.840499999999963</c:v>
                </c:pt>
                <c:pt idx="170812">
                  <c:v>-28.838499999999954</c:v>
                </c:pt>
                <c:pt idx="170813">
                  <c:v>-28.836500000000001</c:v>
                </c:pt>
                <c:pt idx="170814">
                  <c:v>-28.834499999999991</c:v>
                </c:pt>
                <c:pt idx="170815">
                  <c:v>-28.832499999999982</c:v>
                </c:pt>
                <c:pt idx="170816">
                  <c:v>-28.830499999999972</c:v>
                </c:pt>
                <c:pt idx="170817">
                  <c:v>-28.828499999999963</c:v>
                </c:pt>
                <c:pt idx="170818">
                  <c:v>-28.826499999999953</c:v>
                </c:pt>
                <c:pt idx="170819">
                  <c:v>-28.8245</c:v>
                </c:pt>
                <c:pt idx="170820">
                  <c:v>-28.822499999999991</c:v>
                </c:pt>
                <c:pt idx="170821">
                  <c:v>-28.820499999999981</c:v>
                </c:pt>
                <c:pt idx="170822">
                  <c:v>-28.818499999999972</c:v>
                </c:pt>
                <c:pt idx="170823">
                  <c:v>-28.816499999999962</c:v>
                </c:pt>
                <c:pt idx="170824">
                  <c:v>-28.814499999999953</c:v>
                </c:pt>
                <c:pt idx="170825">
                  <c:v>-28.8125</c:v>
                </c:pt>
                <c:pt idx="170826">
                  <c:v>-28.81049999999999</c:v>
                </c:pt>
                <c:pt idx="170827">
                  <c:v>-28.808499999999981</c:v>
                </c:pt>
                <c:pt idx="170828">
                  <c:v>-28.806499999999971</c:v>
                </c:pt>
                <c:pt idx="170829">
                  <c:v>-28.804499999999962</c:v>
                </c:pt>
                <c:pt idx="170830">
                  <c:v>-28.802499999999952</c:v>
                </c:pt>
                <c:pt idx="170831">
                  <c:v>-28.8005</c:v>
                </c:pt>
                <c:pt idx="170832">
                  <c:v>-28.79849999999999</c:v>
                </c:pt>
                <c:pt idx="170833">
                  <c:v>-28.79649999999998</c:v>
                </c:pt>
                <c:pt idx="170834">
                  <c:v>-28.794499999999971</c:v>
                </c:pt>
                <c:pt idx="170835">
                  <c:v>-28.792499999999961</c:v>
                </c:pt>
                <c:pt idx="170836">
                  <c:v>-28.790499999999952</c:v>
                </c:pt>
                <c:pt idx="170837">
                  <c:v>-28.788499999999999</c:v>
                </c:pt>
                <c:pt idx="170838">
                  <c:v>-28.78649999999999</c:v>
                </c:pt>
                <c:pt idx="170839">
                  <c:v>-28.78449999999998</c:v>
                </c:pt>
                <c:pt idx="170840">
                  <c:v>-28.78249999999997</c:v>
                </c:pt>
                <c:pt idx="170841">
                  <c:v>-28.780499999999961</c:v>
                </c:pt>
                <c:pt idx="170842">
                  <c:v>-28.778499999999951</c:v>
                </c:pt>
                <c:pt idx="170843">
                  <c:v>-28.776499999999999</c:v>
                </c:pt>
                <c:pt idx="170844">
                  <c:v>-28.774499999999989</c:v>
                </c:pt>
                <c:pt idx="170845">
                  <c:v>-28.77249999999998</c:v>
                </c:pt>
                <c:pt idx="170846">
                  <c:v>-28.77049999999997</c:v>
                </c:pt>
                <c:pt idx="170847">
                  <c:v>-28.76849999999996</c:v>
                </c:pt>
                <c:pt idx="170848">
                  <c:v>-28.766499999999951</c:v>
                </c:pt>
                <c:pt idx="170849">
                  <c:v>-28.764499999999998</c:v>
                </c:pt>
                <c:pt idx="170850">
                  <c:v>-28.762499999999989</c:v>
                </c:pt>
                <c:pt idx="170851">
                  <c:v>-28.760499999999979</c:v>
                </c:pt>
                <c:pt idx="170852">
                  <c:v>-28.75849999999997</c:v>
                </c:pt>
                <c:pt idx="170853">
                  <c:v>-28.75649999999996</c:v>
                </c:pt>
                <c:pt idx="170854">
                  <c:v>-28.75449999999995</c:v>
                </c:pt>
                <c:pt idx="170855">
                  <c:v>-28.752499999999998</c:v>
                </c:pt>
                <c:pt idx="170856">
                  <c:v>-28.750499999999988</c:v>
                </c:pt>
                <c:pt idx="170857">
                  <c:v>-28.748499999999979</c:v>
                </c:pt>
                <c:pt idx="170858">
                  <c:v>-28.746499999999969</c:v>
                </c:pt>
                <c:pt idx="170859">
                  <c:v>-28.74449999999996</c:v>
                </c:pt>
                <c:pt idx="170860">
                  <c:v>-28.74249999999995</c:v>
                </c:pt>
                <c:pt idx="170861">
                  <c:v>-28.740499999999997</c:v>
                </c:pt>
                <c:pt idx="170862">
                  <c:v>-28.738499999999988</c:v>
                </c:pt>
                <c:pt idx="170863">
                  <c:v>-28.736499999999978</c:v>
                </c:pt>
                <c:pt idx="170864">
                  <c:v>-28.734499999999969</c:v>
                </c:pt>
                <c:pt idx="170865">
                  <c:v>-28.732499999999959</c:v>
                </c:pt>
                <c:pt idx="170866">
                  <c:v>-28.73049999999995</c:v>
                </c:pt>
                <c:pt idx="170867">
                  <c:v>-28.728499999999997</c:v>
                </c:pt>
                <c:pt idx="170868">
                  <c:v>-28.726499999999987</c:v>
                </c:pt>
                <c:pt idx="170869">
                  <c:v>-28.724499999999978</c:v>
                </c:pt>
                <c:pt idx="170870">
                  <c:v>-28.722499999999968</c:v>
                </c:pt>
                <c:pt idx="170871">
                  <c:v>-28.720499999999959</c:v>
                </c:pt>
                <c:pt idx="170872">
                  <c:v>-28.718499999999949</c:v>
                </c:pt>
                <c:pt idx="170873">
                  <c:v>-28.716499999999996</c:v>
                </c:pt>
                <c:pt idx="170874">
                  <c:v>-28.714499999999987</c:v>
                </c:pt>
                <c:pt idx="170875">
                  <c:v>-28.712499999999977</c:v>
                </c:pt>
                <c:pt idx="170876">
                  <c:v>-28.710499999999968</c:v>
                </c:pt>
                <c:pt idx="170877">
                  <c:v>-28.708499999999958</c:v>
                </c:pt>
                <c:pt idx="170878">
                  <c:v>-28.706500000000005</c:v>
                </c:pt>
                <c:pt idx="170879">
                  <c:v>-28.704499999999996</c:v>
                </c:pt>
                <c:pt idx="170880">
                  <c:v>-28.702499999999986</c:v>
                </c:pt>
                <c:pt idx="170881">
                  <c:v>-28.700499999999977</c:v>
                </c:pt>
                <c:pt idx="170882">
                  <c:v>-28.698499999999967</c:v>
                </c:pt>
                <c:pt idx="170883">
                  <c:v>-28.696499999999958</c:v>
                </c:pt>
                <c:pt idx="170884">
                  <c:v>-28.694500000000005</c:v>
                </c:pt>
                <c:pt idx="170885">
                  <c:v>-28.692499999999995</c:v>
                </c:pt>
                <c:pt idx="170886">
                  <c:v>-28.690499999999986</c:v>
                </c:pt>
                <c:pt idx="170887">
                  <c:v>-28.688499999999976</c:v>
                </c:pt>
                <c:pt idx="170888">
                  <c:v>-28.686499999999967</c:v>
                </c:pt>
                <c:pt idx="170889">
                  <c:v>-28.684499999999957</c:v>
                </c:pt>
                <c:pt idx="170890">
                  <c:v>-28.682500000000005</c:v>
                </c:pt>
                <c:pt idx="170891">
                  <c:v>-28.680499999999995</c:v>
                </c:pt>
                <c:pt idx="170892">
                  <c:v>-28.678499999999985</c:v>
                </c:pt>
                <c:pt idx="170893">
                  <c:v>-28.676499999999976</c:v>
                </c:pt>
                <c:pt idx="170894">
                  <c:v>-28.674499999999966</c:v>
                </c:pt>
                <c:pt idx="170895">
                  <c:v>-28.672499999999957</c:v>
                </c:pt>
                <c:pt idx="170896">
                  <c:v>-28.670500000000004</c:v>
                </c:pt>
                <c:pt idx="170897">
                  <c:v>-28.668499999999995</c:v>
                </c:pt>
                <c:pt idx="170898">
                  <c:v>-28.666499999999985</c:v>
                </c:pt>
                <c:pt idx="170899">
                  <c:v>-28.664499999999975</c:v>
                </c:pt>
                <c:pt idx="170900">
                  <c:v>-28.662499999999966</c:v>
                </c:pt>
                <c:pt idx="170901">
                  <c:v>-28.660499999999956</c:v>
                </c:pt>
                <c:pt idx="170902">
                  <c:v>-28.658500000000004</c:v>
                </c:pt>
                <c:pt idx="170903">
                  <c:v>-28.656499999999994</c:v>
                </c:pt>
                <c:pt idx="170904">
                  <c:v>-28.654499999999985</c:v>
                </c:pt>
                <c:pt idx="170905">
                  <c:v>-28.652499999999975</c:v>
                </c:pt>
                <c:pt idx="170906">
                  <c:v>-28.650499999999965</c:v>
                </c:pt>
                <c:pt idx="170907">
                  <c:v>-28.648499999999956</c:v>
                </c:pt>
                <c:pt idx="170908">
                  <c:v>-28.646500000000003</c:v>
                </c:pt>
                <c:pt idx="170909">
                  <c:v>-28.644499999999994</c:v>
                </c:pt>
                <c:pt idx="170910">
                  <c:v>-28.642499999999984</c:v>
                </c:pt>
                <c:pt idx="170911">
                  <c:v>-28.640499999999975</c:v>
                </c:pt>
                <c:pt idx="170912">
                  <c:v>-28.638499999999965</c:v>
                </c:pt>
                <c:pt idx="170913">
                  <c:v>-28.636499999999955</c:v>
                </c:pt>
                <c:pt idx="170914">
                  <c:v>-28.634500000000003</c:v>
                </c:pt>
                <c:pt idx="170915">
                  <c:v>-28.632499999999993</c:v>
                </c:pt>
                <c:pt idx="170916">
                  <c:v>-28.630499999999984</c:v>
                </c:pt>
                <c:pt idx="170917">
                  <c:v>-28.628499999999974</c:v>
                </c:pt>
                <c:pt idx="170918">
                  <c:v>-28.626499999999965</c:v>
                </c:pt>
                <c:pt idx="170919">
                  <c:v>-28.624499999999955</c:v>
                </c:pt>
                <c:pt idx="170920">
                  <c:v>-28.622500000000002</c:v>
                </c:pt>
                <c:pt idx="170921">
                  <c:v>-28.620499999999993</c:v>
                </c:pt>
                <c:pt idx="170922">
                  <c:v>-28.618499999999983</c:v>
                </c:pt>
                <c:pt idx="170923">
                  <c:v>-28.616499999999974</c:v>
                </c:pt>
                <c:pt idx="170924">
                  <c:v>-28.614499999999964</c:v>
                </c:pt>
                <c:pt idx="170925">
                  <c:v>-28.612499999999955</c:v>
                </c:pt>
                <c:pt idx="170926">
                  <c:v>-28.610500000000002</c:v>
                </c:pt>
                <c:pt idx="170927">
                  <c:v>-28.608499999999992</c:v>
                </c:pt>
                <c:pt idx="170928">
                  <c:v>-28.606499999999983</c:v>
                </c:pt>
                <c:pt idx="170929">
                  <c:v>-28.604499999999973</c:v>
                </c:pt>
                <c:pt idx="170930">
                  <c:v>-28.602499999999964</c:v>
                </c:pt>
                <c:pt idx="170931">
                  <c:v>-28.600499999999954</c:v>
                </c:pt>
                <c:pt idx="170932">
                  <c:v>-28.598500000000001</c:v>
                </c:pt>
                <c:pt idx="170933">
                  <c:v>-28.596499999999992</c:v>
                </c:pt>
                <c:pt idx="170934">
                  <c:v>-28.594499999999982</c:v>
                </c:pt>
                <c:pt idx="170935">
                  <c:v>-28.592499999999973</c:v>
                </c:pt>
                <c:pt idx="170936">
                  <c:v>-28.590499999999963</c:v>
                </c:pt>
                <c:pt idx="170937">
                  <c:v>-28.588499999999954</c:v>
                </c:pt>
                <c:pt idx="170938">
                  <c:v>-28.586500000000001</c:v>
                </c:pt>
                <c:pt idx="170939">
                  <c:v>-28.584499999999991</c:v>
                </c:pt>
                <c:pt idx="170940">
                  <c:v>-28.582499999999982</c:v>
                </c:pt>
                <c:pt idx="170941">
                  <c:v>-28.580499999999972</c:v>
                </c:pt>
                <c:pt idx="170942">
                  <c:v>-28.578499999999963</c:v>
                </c:pt>
                <c:pt idx="170943">
                  <c:v>-28.576499999999953</c:v>
                </c:pt>
                <c:pt idx="170944">
                  <c:v>-28.5745</c:v>
                </c:pt>
                <c:pt idx="170945">
                  <c:v>-28.572499999999991</c:v>
                </c:pt>
                <c:pt idx="170946">
                  <c:v>-28.570499999999981</c:v>
                </c:pt>
                <c:pt idx="170947">
                  <c:v>-28.568499999999972</c:v>
                </c:pt>
                <c:pt idx="170948">
                  <c:v>-28.566499999999962</c:v>
                </c:pt>
                <c:pt idx="170949">
                  <c:v>-28.564499999999953</c:v>
                </c:pt>
                <c:pt idx="170950">
                  <c:v>-28.5625</c:v>
                </c:pt>
                <c:pt idx="170951">
                  <c:v>-28.56049999999999</c:v>
                </c:pt>
                <c:pt idx="170952">
                  <c:v>-28.558499999999981</c:v>
                </c:pt>
                <c:pt idx="170953">
                  <c:v>-28.556499999999971</c:v>
                </c:pt>
                <c:pt idx="170954">
                  <c:v>-28.554499999999962</c:v>
                </c:pt>
                <c:pt idx="170955">
                  <c:v>-28.552499999999952</c:v>
                </c:pt>
                <c:pt idx="170956">
                  <c:v>-28.5505</c:v>
                </c:pt>
                <c:pt idx="170957">
                  <c:v>-28.54849999999999</c:v>
                </c:pt>
                <c:pt idx="170958">
                  <c:v>-28.54649999999998</c:v>
                </c:pt>
                <c:pt idx="170959">
                  <c:v>-28.544499999999971</c:v>
                </c:pt>
                <c:pt idx="170960">
                  <c:v>-28.542499999999961</c:v>
                </c:pt>
                <c:pt idx="170961">
                  <c:v>-28.540499999999952</c:v>
                </c:pt>
                <c:pt idx="170962">
                  <c:v>-28.538499999999999</c:v>
                </c:pt>
                <c:pt idx="170963">
                  <c:v>-28.53649999999999</c:v>
                </c:pt>
                <c:pt idx="170964">
                  <c:v>-28.53449999999998</c:v>
                </c:pt>
                <c:pt idx="170965">
                  <c:v>-28.53249999999997</c:v>
                </c:pt>
                <c:pt idx="170966">
                  <c:v>-28.530499999999961</c:v>
                </c:pt>
                <c:pt idx="170967">
                  <c:v>-28.528499999999951</c:v>
                </c:pt>
                <c:pt idx="170968">
                  <c:v>-28.526499999999999</c:v>
                </c:pt>
                <c:pt idx="170969">
                  <c:v>-28.524499999999989</c:v>
                </c:pt>
                <c:pt idx="170970">
                  <c:v>-28.52249999999998</c:v>
                </c:pt>
                <c:pt idx="170971">
                  <c:v>-28.52049999999997</c:v>
                </c:pt>
                <c:pt idx="170972">
                  <c:v>-28.51849999999996</c:v>
                </c:pt>
                <c:pt idx="170973">
                  <c:v>-28.516499999999951</c:v>
                </c:pt>
                <c:pt idx="170974">
                  <c:v>-28.514499999999998</c:v>
                </c:pt>
                <c:pt idx="170975">
                  <c:v>-28.512499999999989</c:v>
                </c:pt>
                <c:pt idx="170976">
                  <c:v>-28.510499999999979</c:v>
                </c:pt>
                <c:pt idx="170977">
                  <c:v>-28.50849999999997</c:v>
                </c:pt>
                <c:pt idx="170978">
                  <c:v>-28.50649999999996</c:v>
                </c:pt>
                <c:pt idx="170979">
                  <c:v>-28.50449999999995</c:v>
                </c:pt>
                <c:pt idx="170980">
                  <c:v>-28.502499999999998</c:v>
                </c:pt>
                <c:pt idx="170981">
                  <c:v>-28.500499999999988</c:v>
                </c:pt>
                <c:pt idx="170982">
                  <c:v>-28.498499999999979</c:v>
                </c:pt>
                <c:pt idx="170983">
                  <c:v>-28.496499999999969</c:v>
                </c:pt>
                <c:pt idx="170984">
                  <c:v>-28.49449999999996</c:v>
                </c:pt>
                <c:pt idx="170985">
                  <c:v>-28.49249999999995</c:v>
                </c:pt>
                <c:pt idx="170986">
                  <c:v>-28.490499999999997</c:v>
                </c:pt>
                <c:pt idx="170987">
                  <c:v>-28.488499999999988</c:v>
                </c:pt>
                <c:pt idx="170988">
                  <c:v>-28.486499999999978</c:v>
                </c:pt>
                <c:pt idx="170989">
                  <c:v>-28.484499999999969</c:v>
                </c:pt>
                <c:pt idx="170990">
                  <c:v>-28.482499999999959</c:v>
                </c:pt>
                <c:pt idx="170991">
                  <c:v>-28.48049999999995</c:v>
                </c:pt>
                <c:pt idx="170992">
                  <c:v>-28.478499999999997</c:v>
                </c:pt>
                <c:pt idx="170993">
                  <c:v>-28.476499999999987</c:v>
                </c:pt>
                <c:pt idx="170994">
                  <c:v>-28.474499999999978</c:v>
                </c:pt>
                <c:pt idx="170995">
                  <c:v>-28.472499999999968</c:v>
                </c:pt>
                <c:pt idx="170996">
                  <c:v>-28.470499999999959</c:v>
                </c:pt>
                <c:pt idx="170997">
                  <c:v>-28.468499999999949</c:v>
                </c:pt>
                <c:pt idx="170998">
                  <c:v>-28.466499999999996</c:v>
                </c:pt>
                <c:pt idx="170999">
                  <c:v>-28.464499999999987</c:v>
                </c:pt>
                <c:pt idx="171000">
                  <c:v>-28.462499999999977</c:v>
                </c:pt>
                <c:pt idx="171001">
                  <c:v>-28.460499999999968</c:v>
                </c:pt>
                <c:pt idx="171002">
                  <c:v>-28.458499999999958</c:v>
                </c:pt>
                <c:pt idx="171003">
                  <c:v>-28.456500000000005</c:v>
                </c:pt>
                <c:pt idx="171004">
                  <c:v>-28.454499999999996</c:v>
                </c:pt>
                <c:pt idx="171005">
                  <c:v>-28.452499999999986</c:v>
                </c:pt>
                <c:pt idx="171006">
                  <c:v>-28.450499999999977</c:v>
                </c:pt>
                <c:pt idx="171007">
                  <c:v>-28.448499999999967</c:v>
                </c:pt>
                <c:pt idx="171008">
                  <c:v>-28.446499999999958</c:v>
                </c:pt>
                <c:pt idx="171009">
                  <c:v>-28.444500000000005</c:v>
                </c:pt>
                <c:pt idx="171010">
                  <c:v>-28.442499999999995</c:v>
                </c:pt>
                <c:pt idx="171011">
                  <c:v>-28.440499999999986</c:v>
                </c:pt>
                <c:pt idx="171012">
                  <c:v>-28.438499999999976</c:v>
                </c:pt>
                <c:pt idx="171013">
                  <c:v>-28.436499999999967</c:v>
                </c:pt>
                <c:pt idx="171014">
                  <c:v>-28.434499999999957</c:v>
                </c:pt>
                <c:pt idx="171015">
                  <c:v>-28.432500000000005</c:v>
                </c:pt>
                <c:pt idx="171016">
                  <c:v>-28.430499999999995</c:v>
                </c:pt>
                <c:pt idx="171017">
                  <c:v>-28.428499999999985</c:v>
                </c:pt>
                <c:pt idx="171018">
                  <c:v>-28.426499999999976</c:v>
                </c:pt>
                <c:pt idx="171019">
                  <c:v>-28.424499999999966</c:v>
                </c:pt>
                <c:pt idx="171020">
                  <c:v>-28.422499999999957</c:v>
                </c:pt>
                <c:pt idx="171021">
                  <c:v>-28.420500000000004</c:v>
                </c:pt>
                <c:pt idx="171022">
                  <c:v>-28.418499999999995</c:v>
                </c:pt>
                <c:pt idx="171023">
                  <c:v>-28.416499999999985</c:v>
                </c:pt>
                <c:pt idx="171024">
                  <c:v>-28.414499999999975</c:v>
                </c:pt>
                <c:pt idx="171025">
                  <c:v>-28.412499999999966</c:v>
                </c:pt>
                <c:pt idx="171026">
                  <c:v>-28.410499999999956</c:v>
                </c:pt>
                <c:pt idx="171027">
                  <c:v>-28.408500000000004</c:v>
                </c:pt>
                <c:pt idx="171028">
                  <c:v>-28.406499999999994</c:v>
                </c:pt>
                <c:pt idx="171029">
                  <c:v>-28.404499999999985</c:v>
                </c:pt>
                <c:pt idx="171030">
                  <c:v>-28.402499999999975</c:v>
                </c:pt>
                <c:pt idx="171031">
                  <c:v>-28.400499999999965</c:v>
                </c:pt>
                <c:pt idx="171032">
                  <c:v>-28.398499999999956</c:v>
                </c:pt>
                <c:pt idx="171033">
                  <c:v>-28.396500000000003</c:v>
                </c:pt>
                <c:pt idx="171034">
                  <c:v>-28.394499999999994</c:v>
                </c:pt>
                <c:pt idx="171035">
                  <c:v>-28.392499999999984</c:v>
                </c:pt>
                <c:pt idx="171036">
                  <c:v>-28.390499999999975</c:v>
                </c:pt>
                <c:pt idx="171037">
                  <c:v>-28.388499999999965</c:v>
                </c:pt>
                <c:pt idx="171038">
                  <c:v>-28.386499999999955</c:v>
                </c:pt>
                <c:pt idx="171039">
                  <c:v>-28.384500000000003</c:v>
                </c:pt>
                <c:pt idx="171040">
                  <c:v>-28.382499999999993</c:v>
                </c:pt>
                <c:pt idx="171041">
                  <c:v>-28.380499999999984</c:v>
                </c:pt>
                <c:pt idx="171042">
                  <c:v>-28.378499999999974</c:v>
                </c:pt>
                <c:pt idx="171043">
                  <c:v>-28.376499999999965</c:v>
                </c:pt>
                <c:pt idx="171044">
                  <c:v>-28.374499999999955</c:v>
                </c:pt>
                <c:pt idx="171045">
                  <c:v>-28.372500000000002</c:v>
                </c:pt>
                <c:pt idx="171046">
                  <c:v>-28.370499999999993</c:v>
                </c:pt>
                <c:pt idx="171047">
                  <c:v>-28.368499999999983</c:v>
                </c:pt>
                <c:pt idx="171048">
                  <c:v>-28.366499999999974</c:v>
                </c:pt>
                <c:pt idx="171049">
                  <c:v>-28.364499999999964</c:v>
                </c:pt>
                <c:pt idx="171050">
                  <c:v>-28.362499999999955</c:v>
                </c:pt>
                <c:pt idx="171051">
                  <c:v>-28.360500000000002</c:v>
                </c:pt>
                <c:pt idx="171052">
                  <c:v>-28.358499999999992</c:v>
                </c:pt>
                <c:pt idx="171053">
                  <c:v>-28.356499999999983</c:v>
                </c:pt>
                <c:pt idx="171054">
                  <c:v>-28.354499999999973</c:v>
                </c:pt>
                <c:pt idx="171055">
                  <c:v>-28.352499999999964</c:v>
                </c:pt>
                <c:pt idx="171056">
                  <c:v>-28.350499999999954</c:v>
                </c:pt>
                <c:pt idx="171057">
                  <c:v>-28.348500000000001</c:v>
                </c:pt>
                <c:pt idx="171058">
                  <c:v>-28.346499999999992</c:v>
                </c:pt>
                <c:pt idx="171059">
                  <c:v>-28.344499999999982</c:v>
                </c:pt>
                <c:pt idx="171060">
                  <c:v>-28.342499999999973</c:v>
                </c:pt>
                <c:pt idx="171061">
                  <c:v>-28.340499999999963</c:v>
                </c:pt>
                <c:pt idx="171062">
                  <c:v>-28.338499999999954</c:v>
                </c:pt>
                <c:pt idx="171063">
                  <c:v>-28.336500000000001</c:v>
                </c:pt>
                <c:pt idx="171064">
                  <c:v>-28.334499999999991</c:v>
                </c:pt>
                <c:pt idx="171065">
                  <c:v>-28.332499999999982</c:v>
                </c:pt>
                <c:pt idx="171066">
                  <c:v>-28.330499999999972</c:v>
                </c:pt>
                <c:pt idx="171067">
                  <c:v>-28.328499999999963</c:v>
                </c:pt>
                <c:pt idx="171068">
                  <c:v>-28.326499999999953</c:v>
                </c:pt>
                <c:pt idx="171069">
                  <c:v>-28.3245</c:v>
                </c:pt>
                <c:pt idx="171070">
                  <c:v>-28.322499999999991</c:v>
                </c:pt>
                <c:pt idx="171071">
                  <c:v>-28.320499999999981</c:v>
                </c:pt>
                <c:pt idx="171072">
                  <c:v>-28.318499999999972</c:v>
                </c:pt>
                <c:pt idx="171073">
                  <c:v>-28.316499999999962</c:v>
                </c:pt>
                <c:pt idx="171074">
                  <c:v>-28.314499999999953</c:v>
                </c:pt>
                <c:pt idx="171075">
                  <c:v>-28.3125</c:v>
                </c:pt>
                <c:pt idx="171076">
                  <c:v>-28.31049999999999</c:v>
                </c:pt>
                <c:pt idx="171077">
                  <c:v>-28.308499999999981</c:v>
                </c:pt>
                <c:pt idx="171078">
                  <c:v>-28.306499999999971</c:v>
                </c:pt>
                <c:pt idx="171079">
                  <c:v>-28.304499999999962</c:v>
                </c:pt>
                <c:pt idx="171080">
                  <c:v>-28.302499999999952</c:v>
                </c:pt>
                <c:pt idx="171081">
                  <c:v>-28.3005</c:v>
                </c:pt>
                <c:pt idx="171082">
                  <c:v>-28.29849999999999</c:v>
                </c:pt>
                <c:pt idx="171083">
                  <c:v>-28.29649999999998</c:v>
                </c:pt>
                <c:pt idx="171084">
                  <c:v>-28.294499999999971</c:v>
                </c:pt>
                <c:pt idx="171085">
                  <c:v>-28.292499999999961</c:v>
                </c:pt>
                <c:pt idx="171086">
                  <c:v>-28.290499999999952</c:v>
                </c:pt>
                <c:pt idx="171087">
                  <c:v>-28.288499999999999</c:v>
                </c:pt>
                <c:pt idx="171088">
                  <c:v>-28.28649999999999</c:v>
                </c:pt>
                <c:pt idx="171089">
                  <c:v>-28.28449999999998</c:v>
                </c:pt>
                <c:pt idx="171090">
                  <c:v>-28.28249999999997</c:v>
                </c:pt>
                <c:pt idx="171091">
                  <c:v>-28.280499999999961</c:v>
                </c:pt>
                <c:pt idx="171092">
                  <c:v>-28.278499999999951</c:v>
                </c:pt>
                <c:pt idx="171093">
                  <c:v>-28.276499999999999</c:v>
                </c:pt>
                <c:pt idx="171094">
                  <c:v>-28.274499999999989</c:v>
                </c:pt>
                <c:pt idx="171095">
                  <c:v>-28.27249999999998</c:v>
                </c:pt>
                <c:pt idx="171096">
                  <c:v>-28.27049999999997</c:v>
                </c:pt>
                <c:pt idx="171097">
                  <c:v>-28.26849999999996</c:v>
                </c:pt>
                <c:pt idx="171098">
                  <c:v>-28.266499999999951</c:v>
                </c:pt>
                <c:pt idx="171099">
                  <c:v>-28.264499999999998</c:v>
                </c:pt>
                <c:pt idx="171100">
                  <c:v>-28.262499999999989</c:v>
                </c:pt>
                <c:pt idx="171101">
                  <c:v>-28.260499999999979</c:v>
                </c:pt>
                <c:pt idx="171102">
                  <c:v>-28.25849999999997</c:v>
                </c:pt>
                <c:pt idx="171103">
                  <c:v>-28.25649999999996</c:v>
                </c:pt>
                <c:pt idx="171104">
                  <c:v>-28.25449999999995</c:v>
                </c:pt>
                <c:pt idx="171105">
                  <c:v>-28.252499999999998</c:v>
                </c:pt>
                <c:pt idx="171106">
                  <c:v>-28.250499999999988</c:v>
                </c:pt>
                <c:pt idx="171107">
                  <c:v>-28.248499999999979</c:v>
                </c:pt>
                <c:pt idx="171108">
                  <c:v>-28.246499999999969</c:v>
                </c:pt>
                <c:pt idx="171109">
                  <c:v>-28.24449999999996</c:v>
                </c:pt>
                <c:pt idx="171110">
                  <c:v>-28.24249999999995</c:v>
                </c:pt>
                <c:pt idx="171111">
                  <c:v>-28.240499999999997</c:v>
                </c:pt>
                <c:pt idx="171112">
                  <c:v>-28.238499999999988</c:v>
                </c:pt>
                <c:pt idx="171113">
                  <c:v>-28.236499999999978</c:v>
                </c:pt>
                <c:pt idx="171114">
                  <c:v>-28.234499999999969</c:v>
                </c:pt>
                <c:pt idx="171115">
                  <c:v>-28.232499999999959</c:v>
                </c:pt>
                <c:pt idx="171116">
                  <c:v>-28.23049999999995</c:v>
                </c:pt>
                <c:pt idx="171117">
                  <c:v>-28.228499999999997</c:v>
                </c:pt>
                <c:pt idx="171118">
                  <c:v>-28.226499999999987</c:v>
                </c:pt>
                <c:pt idx="171119">
                  <c:v>-28.224499999999978</c:v>
                </c:pt>
                <c:pt idx="171120">
                  <c:v>-28.222499999999968</c:v>
                </c:pt>
                <c:pt idx="171121">
                  <c:v>-28.220499999999959</c:v>
                </c:pt>
                <c:pt idx="171122">
                  <c:v>-28.218499999999949</c:v>
                </c:pt>
                <c:pt idx="171123">
                  <c:v>-28.216499999999996</c:v>
                </c:pt>
                <c:pt idx="171124">
                  <c:v>-28.214499999999987</c:v>
                </c:pt>
                <c:pt idx="171125">
                  <c:v>-28.212499999999977</c:v>
                </c:pt>
                <c:pt idx="171126">
                  <c:v>-28.210499999999968</c:v>
                </c:pt>
                <c:pt idx="171127">
                  <c:v>-28.208499999999958</c:v>
                </c:pt>
                <c:pt idx="171128">
                  <c:v>-28.206500000000005</c:v>
                </c:pt>
                <c:pt idx="171129">
                  <c:v>-28.204499999999996</c:v>
                </c:pt>
                <c:pt idx="171130">
                  <c:v>-28.202499999999986</c:v>
                </c:pt>
                <c:pt idx="171131">
                  <c:v>-28.200499999999977</c:v>
                </c:pt>
                <c:pt idx="171132">
                  <c:v>-28.198499999999967</c:v>
                </c:pt>
                <c:pt idx="171133">
                  <c:v>-28.196499999999958</c:v>
                </c:pt>
                <c:pt idx="171134">
                  <c:v>-28.194500000000005</c:v>
                </c:pt>
                <c:pt idx="171135">
                  <c:v>-28.192499999999995</c:v>
                </c:pt>
                <c:pt idx="171136">
                  <c:v>-28.190499999999986</c:v>
                </c:pt>
                <c:pt idx="171137">
                  <c:v>-28.188499999999976</c:v>
                </c:pt>
                <c:pt idx="171138">
                  <c:v>-28.186499999999967</c:v>
                </c:pt>
                <c:pt idx="171139">
                  <c:v>-28.184499999999957</c:v>
                </c:pt>
                <c:pt idx="171140">
                  <c:v>-28.182500000000005</c:v>
                </c:pt>
                <c:pt idx="171141">
                  <c:v>-28.180499999999995</c:v>
                </c:pt>
                <c:pt idx="171142">
                  <c:v>-28.178499999999985</c:v>
                </c:pt>
                <c:pt idx="171143">
                  <c:v>-28.176499999999976</c:v>
                </c:pt>
                <c:pt idx="171144">
                  <c:v>-28.174499999999966</c:v>
                </c:pt>
                <c:pt idx="171145">
                  <c:v>-28.172499999999957</c:v>
                </c:pt>
                <c:pt idx="171146">
                  <c:v>-28.170500000000004</c:v>
                </c:pt>
                <c:pt idx="171147">
                  <c:v>-28.168499999999995</c:v>
                </c:pt>
                <c:pt idx="171148">
                  <c:v>-28.166499999999985</c:v>
                </c:pt>
                <c:pt idx="171149">
                  <c:v>-28.164499999999975</c:v>
                </c:pt>
                <c:pt idx="171150">
                  <c:v>-28.162499999999966</c:v>
                </c:pt>
                <c:pt idx="171151">
                  <c:v>-28.160499999999956</c:v>
                </c:pt>
                <c:pt idx="171152">
                  <c:v>-28.158500000000004</c:v>
                </c:pt>
                <c:pt idx="171153">
                  <c:v>-28.156499999999994</c:v>
                </c:pt>
                <c:pt idx="171154">
                  <c:v>-28.154499999999985</c:v>
                </c:pt>
                <c:pt idx="171155">
                  <c:v>-28.152499999999975</c:v>
                </c:pt>
                <c:pt idx="171156">
                  <c:v>-28.150499999999965</c:v>
                </c:pt>
                <c:pt idx="171157">
                  <c:v>-28.148499999999956</c:v>
                </c:pt>
                <c:pt idx="171158">
                  <c:v>-28.146500000000003</c:v>
                </c:pt>
                <c:pt idx="171159">
                  <c:v>-28.144499999999994</c:v>
                </c:pt>
                <c:pt idx="171160">
                  <c:v>-28.142499999999984</c:v>
                </c:pt>
                <c:pt idx="171161">
                  <c:v>-28.140499999999975</c:v>
                </c:pt>
                <c:pt idx="171162">
                  <c:v>-28.138499999999965</c:v>
                </c:pt>
                <c:pt idx="171163">
                  <c:v>-28.136499999999955</c:v>
                </c:pt>
                <c:pt idx="171164">
                  <c:v>-28.134500000000003</c:v>
                </c:pt>
                <c:pt idx="171165">
                  <c:v>-28.132499999999993</c:v>
                </c:pt>
                <c:pt idx="171166">
                  <c:v>-28.130499999999984</c:v>
                </c:pt>
                <c:pt idx="171167">
                  <c:v>-28.128499999999974</c:v>
                </c:pt>
                <c:pt idx="171168">
                  <c:v>-28.126499999999965</c:v>
                </c:pt>
                <c:pt idx="171169">
                  <c:v>-28.124499999999955</c:v>
                </c:pt>
                <c:pt idx="171170">
                  <c:v>-28.122500000000002</c:v>
                </c:pt>
                <c:pt idx="171171">
                  <c:v>-28.120499999999993</c:v>
                </c:pt>
                <c:pt idx="171172">
                  <c:v>-28.118499999999983</c:v>
                </c:pt>
                <c:pt idx="171173">
                  <c:v>-28.116499999999974</c:v>
                </c:pt>
                <c:pt idx="171174">
                  <c:v>-28.114499999999964</c:v>
                </c:pt>
                <c:pt idx="171175">
                  <c:v>-28.112499999999955</c:v>
                </c:pt>
                <c:pt idx="171176">
                  <c:v>-28.110500000000002</c:v>
                </c:pt>
                <c:pt idx="171177">
                  <c:v>-28.108499999999992</c:v>
                </c:pt>
                <c:pt idx="171178">
                  <c:v>-28.106499999999983</c:v>
                </c:pt>
                <c:pt idx="171179">
                  <c:v>-28.104499999999973</c:v>
                </c:pt>
                <c:pt idx="171180">
                  <c:v>-28.102499999999964</c:v>
                </c:pt>
                <c:pt idx="171181">
                  <c:v>-28.100499999999954</c:v>
                </c:pt>
                <c:pt idx="171182">
                  <c:v>-28.098500000000001</c:v>
                </c:pt>
                <c:pt idx="171183">
                  <c:v>-28.096499999999992</c:v>
                </c:pt>
                <c:pt idx="171184">
                  <c:v>-28.094499999999982</c:v>
                </c:pt>
                <c:pt idx="171185">
                  <c:v>-28.092499999999973</c:v>
                </c:pt>
                <c:pt idx="171186">
                  <c:v>-28.090499999999963</c:v>
                </c:pt>
                <c:pt idx="171187">
                  <c:v>-28.088499999999954</c:v>
                </c:pt>
                <c:pt idx="171188">
                  <c:v>-28.086500000000001</c:v>
                </c:pt>
                <c:pt idx="171189">
                  <c:v>-28.084499999999991</c:v>
                </c:pt>
                <c:pt idx="171190">
                  <c:v>-28.082499999999982</c:v>
                </c:pt>
                <c:pt idx="171191">
                  <c:v>-28.080499999999972</c:v>
                </c:pt>
                <c:pt idx="171192">
                  <c:v>-28.078499999999963</c:v>
                </c:pt>
                <c:pt idx="171193">
                  <c:v>-28.076499999999953</c:v>
                </c:pt>
                <c:pt idx="171194">
                  <c:v>-28.0745</c:v>
                </c:pt>
                <c:pt idx="171195">
                  <c:v>-28.072499999999991</c:v>
                </c:pt>
                <c:pt idx="171196">
                  <c:v>-28.070499999999981</c:v>
                </c:pt>
                <c:pt idx="171197">
                  <c:v>-28.068499999999972</c:v>
                </c:pt>
                <c:pt idx="171198">
                  <c:v>-28.066499999999962</c:v>
                </c:pt>
                <c:pt idx="171199">
                  <c:v>-28.064499999999953</c:v>
                </c:pt>
                <c:pt idx="171200">
                  <c:v>-28.0625</c:v>
                </c:pt>
                <c:pt idx="171201">
                  <c:v>-28.06049999999999</c:v>
                </c:pt>
                <c:pt idx="171202">
                  <c:v>-28.058499999999981</c:v>
                </c:pt>
                <c:pt idx="171203">
                  <c:v>-28.056499999999971</c:v>
                </c:pt>
                <c:pt idx="171204">
                  <c:v>-28.054499999999962</c:v>
                </c:pt>
                <c:pt idx="171205">
                  <c:v>-28.052499999999952</c:v>
                </c:pt>
                <c:pt idx="171206">
                  <c:v>-28.0505</c:v>
                </c:pt>
                <c:pt idx="171207">
                  <c:v>-28.04849999999999</c:v>
                </c:pt>
                <c:pt idx="171208">
                  <c:v>-28.04649999999998</c:v>
                </c:pt>
                <c:pt idx="171209">
                  <c:v>-28.044499999999971</c:v>
                </c:pt>
                <c:pt idx="171210">
                  <c:v>-28.042499999999961</c:v>
                </c:pt>
                <c:pt idx="171211">
                  <c:v>-28.040499999999952</c:v>
                </c:pt>
                <c:pt idx="171212">
                  <c:v>-28.038499999999999</c:v>
                </c:pt>
                <c:pt idx="171213">
                  <c:v>-28.03649999999999</c:v>
                </c:pt>
                <c:pt idx="171214">
                  <c:v>-28.03449999999998</c:v>
                </c:pt>
                <c:pt idx="171215">
                  <c:v>-28.03249999999997</c:v>
                </c:pt>
                <c:pt idx="171216">
                  <c:v>-28.030499999999961</c:v>
                </c:pt>
                <c:pt idx="171217">
                  <c:v>-28.028499999999951</c:v>
                </c:pt>
                <c:pt idx="171218">
                  <c:v>-28.026499999999999</c:v>
                </c:pt>
                <c:pt idx="171219">
                  <c:v>-28.024499999999989</c:v>
                </c:pt>
                <c:pt idx="171220">
                  <c:v>-28.02249999999998</c:v>
                </c:pt>
                <c:pt idx="171221">
                  <c:v>-28.02049999999997</c:v>
                </c:pt>
                <c:pt idx="171222">
                  <c:v>-28.01849999999996</c:v>
                </c:pt>
                <c:pt idx="171223">
                  <c:v>-28.016499999999951</c:v>
                </c:pt>
                <c:pt idx="171224">
                  <c:v>-28.014499999999998</c:v>
                </c:pt>
                <c:pt idx="171225">
                  <c:v>-28.012499999999989</c:v>
                </c:pt>
                <c:pt idx="171226">
                  <c:v>-28.010499999999979</c:v>
                </c:pt>
                <c:pt idx="171227">
                  <c:v>-28.00849999999997</c:v>
                </c:pt>
                <c:pt idx="171228">
                  <c:v>-28.00649999999996</c:v>
                </c:pt>
                <c:pt idx="171229">
                  <c:v>-28.00449999999995</c:v>
                </c:pt>
                <c:pt idx="171230">
                  <c:v>-28.002499999999998</c:v>
                </c:pt>
                <c:pt idx="171231">
                  <c:v>-28.000499999999988</c:v>
                </c:pt>
                <c:pt idx="171232">
                  <c:v>-27.998499999999979</c:v>
                </c:pt>
                <c:pt idx="171233">
                  <c:v>-27.996499999999969</c:v>
                </c:pt>
                <c:pt idx="171234">
                  <c:v>-27.99449999999996</c:v>
                </c:pt>
                <c:pt idx="171235">
                  <c:v>-27.99249999999995</c:v>
                </c:pt>
                <c:pt idx="171236">
                  <c:v>-27.990499999999997</c:v>
                </c:pt>
                <c:pt idx="171237">
                  <c:v>-27.988499999999988</c:v>
                </c:pt>
                <c:pt idx="171238">
                  <c:v>-27.986499999999978</c:v>
                </c:pt>
                <c:pt idx="171239">
                  <c:v>-27.984499999999969</c:v>
                </c:pt>
                <c:pt idx="171240">
                  <c:v>-27.982499999999959</c:v>
                </c:pt>
                <c:pt idx="171241">
                  <c:v>-27.98049999999995</c:v>
                </c:pt>
                <c:pt idx="171242">
                  <c:v>-27.978499999999997</c:v>
                </c:pt>
                <c:pt idx="171243">
                  <c:v>-27.976499999999987</c:v>
                </c:pt>
                <c:pt idx="171244">
                  <c:v>-27.974499999999978</c:v>
                </c:pt>
                <c:pt idx="171245">
                  <c:v>-27.972499999999968</c:v>
                </c:pt>
                <c:pt idx="171246">
                  <c:v>-27.970499999999959</c:v>
                </c:pt>
                <c:pt idx="171247">
                  <c:v>-27.968499999999949</c:v>
                </c:pt>
                <c:pt idx="171248">
                  <c:v>-27.966499999999996</c:v>
                </c:pt>
                <c:pt idx="171249">
                  <c:v>-27.964499999999987</c:v>
                </c:pt>
                <c:pt idx="171250">
                  <c:v>-27.962499999999977</c:v>
                </c:pt>
                <c:pt idx="171251">
                  <c:v>-27.960499999999968</c:v>
                </c:pt>
                <c:pt idx="171252">
                  <c:v>-27.958499999999958</c:v>
                </c:pt>
                <c:pt idx="171253">
                  <c:v>-27.956500000000005</c:v>
                </c:pt>
                <c:pt idx="171254">
                  <c:v>-27.954499999999996</c:v>
                </c:pt>
                <c:pt idx="171255">
                  <c:v>-27.952499999999986</c:v>
                </c:pt>
                <c:pt idx="171256">
                  <c:v>-27.950499999999977</c:v>
                </c:pt>
                <c:pt idx="171257">
                  <c:v>-27.948499999999967</c:v>
                </c:pt>
                <c:pt idx="171258">
                  <c:v>-27.946499999999958</c:v>
                </c:pt>
                <c:pt idx="171259">
                  <c:v>-27.944500000000005</c:v>
                </c:pt>
                <c:pt idx="171260">
                  <c:v>-27.942499999999995</c:v>
                </c:pt>
                <c:pt idx="171261">
                  <c:v>-27.940499999999986</c:v>
                </c:pt>
                <c:pt idx="171262">
                  <c:v>-27.938499999999976</c:v>
                </c:pt>
                <c:pt idx="171263">
                  <c:v>-27.936499999999967</c:v>
                </c:pt>
                <c:pt idx="171264">
                  <c:v>-27.934499999999957</c:v>
                </c:pt>
                <c:pt idx="171265">
                  <c:v>-27.932500000000005</c:v>
                </c:pt>
                <c:pt idx="171266">
                  <c:v>-27.930499999999995</c:v>
                </c:pt>
                <c:pt idx="171267">
                  <c:v>-27.928499999999985</c:v>
                </c:pt>
                <c:pt idx="171268">
                  <c:v>-27.926499999999976</c:v>
                </c:pt>
                <c:pt idx="171269">
                  <c:v>-27.924499999999966</c:v>
                </c:pt>
                <c:pt idx="171270">
                  <c:v>-27.922499999999957</c:v>
                </c:pt>
                <c:pt idx="171271">
                  <c:v>-27.920500000000004</c:v>
                </c:pt>
                <c:pt idx="171272">
                  <c:v>-27.918499999999995</c:v>
                </c:pt>
                <c:pt idx="171273">
                  <c:v>-27.916499999999985</c:v>
                </c:pt>
                <c:pt idx="171274">
                  <c:v>-27.914499999999975</c:v>
                </c:pt>
                <c:pt idx="171275">
                  <c:v>-27.912499999999966</c:v>
                </c:pt>
                <c:pt idx="171276">
                  <c:v>-27.910499999999956</c:v>
                </c:pt>
                <c:pt idx="171277">
                  <c:v>-27.908500000000004</c:v>
                </c:pt>
                <c:pt idx="171278">
                  <c:v>-27.906499999999994</c:v>
                </c:pt>
                <c:pt idx="171279">
                  <c:v>-27.904499999999985</c:v>
                </c:pt>
                <c:pt idx="171280">
                  <c:v>-27.902499999999975</c:v>
                </c:pt>
                <c:pt idx="171281">
                  <c:v>-27.900499999999965</c:v>
                </c:pt>
                <c:pt idx="171282">
                  <c:v>-27.898499999999956</c:v>
                </c:pt>
                <c:pt idx="171283">
                  <c:v>-27.896500000000003</c:v>
                </c:pt>
                <c:pt idx="171284">
                  <c:v>-27.894499999999994</c:v>
                </c:pt>
                <c:pt idx="171285">
                  <c:v>-27.892499999999984</c:v>
                </c:pt>
                <c:pt idx="171286">
                  <c:v>-27.890499999999975</c:v>
                </c:pt>
                <c:pt idx="171287">
                  <c:v>-27.888499999999965</c:v>
                </c:pt>
                <c:pt idx="171288">
                  <c:v>-27.886499999999955</c:v>
                </c:pt>
                <c:pt idx="171289">
                  <c:v>-27.884500000000003</c:v>
                </c:pt>
                <c:pt idx="171290">
                  <c:v>-27.882499999999993</c:v>
                </c:pt>
                <c:pt idx="171291">
                  <c:v>-27.880499999999984</c:v>
                </c:pt>
                <c:pt idx="171292">
                  <c:v>-27.878499999999974</c:v>
                </c:pt>
                <c:pt idx="171293">
                  <c:v>-27.876499999999965</c:v>
                </c:pt>
                <c:pt idx="171294">
                  <c:v>-27.874499999999955</c:v>
                </c:pt>
                <c:pt idx="171295">
                  <c:v>-27.872500000000002</c:v>
                </c:pt>
                <c:pt idx="171296">
                  <c:v>-27.870499999999993</c:v>
                </c:pt>
                <c:pt idx="171297">
                  <c:v>-27.868499999999983</c:v>
                </c:pt>
                <c:pt idx="171298">
                  <c:v>-27.866499999999974</c:v>
                </c:pt>
                <c:pt idx="171299">
                  <c:v>-27.864499999999964</c:v>
                </c:pt>
                <c:pt idx="171300">
                  <c:v>-27.862499999999955</c:v>
                </c:pt>
                <c:pt idx="171301">
                  <c:v>-27.860500000000002</c:v>
                </c:pt>
                <c:pt idx="171302">
                  <c:v>-27.858499999999992</c:v>
                </c:pt>
                <c:pt idx="171303">
                  <c:v>-27.856499999999983</c:v>
                </c:pt>
                <c:pt idx="171304">
                  <c:v>-27.854499999999973</c:v>
                </c:pt>
                <c:pt idx="171305">
                  <c:v>-27.852499999999964</c:v>
                </c:pt>
                <c:pt idx="171306">
                  <c:v>-27.850499999999954</c:v>
                </c:pt>
                <c:pt idx="171307">
                  <c:v>-27.848500000000001</c:v>
                </c:pt>
                <c:pt idx="171308">
                  <c:v>-27.846499999999992</c:v>
                </c:pt>
                <c:pt idx="171309">
                  <c:v>-27.844499999999982</c:v>
                </c:pt>
                <c:pt idx="171310">
                  <c:v>-27.842499999999973</c:v>
                </c:pt>
                <c:pt idx="171311">
                  <c:v>-27.840499999999963</c:v>
                </c:pt>
                <c:pt idx="171312">
                  <c:v>-27.838499999999954</c:v>
                </c:pt>
                <c:pt idx="171313">
                  <c:v>-27.836500000000001</c:v>
                </c:pt>
                <c:pt idx="171314">
                  <c:v>-27.834499999999991</c:v>
                </c:pt>
                <c:pt idx="171315">
                  <c:v>-27.832499999999982</c:v>
                </c:pt>
                <c:pt idx="171316">
                  <c:v>-27.830499999999972</c:v>
                </c:pt>
                <c:pt idx="171317">
                  <c:v>-27.828499999999963</c:v>
                </c:pt>
                <c:pt idx="171318">
                  <c:v>-27.826499999999953</c:v>
                </c:pt>
                <c:pt idx="171319">
                  <c:v>-27.8245</c:v>
                </c:pt>
                <c:pt idx="171320">
                  <c:v>-27.822499999999991</c:v>
                </c:pt>
                <c:pt idx="171321">
                  <c:v>-27.820499999999981</c:v>
                </c:pt>
                <c:pt idx="171322">
                  <c:v>-27.818499999999972</c:v>
                </c:pt>
                <c:pt idx="171323">
                  <c:v>-27.816499999999962</c:v>
                </c:pt>
                <c:pt idx="171324">
                  <c:v>-27.814499999999953</c:v>
                </c:pt>
                <c:pt idx="171325">
                  <c:v>-27.8125</c:v>
                </c:pt>
                <c:pt idx="171326">
                  <c:v>-27.81049999999999</c:v>
                </c:pt>
                <c:pt idx="171327">
                  <c:v>-27.808499999999981</c:v>
                </c:pt>
                <c:pt idx="171328">
                  <c:v>-27.806499999999971</c:v>
                </c:pt>
                <c:pt idx="171329">
                  <c:v>-27.804499999999962</c:v>
                </c:pt>
                <c:pt idx="171330">
                  <c:v>-27.802499999999952</c:v>
                </c:pt>
                <c:pt idx="171331">
                  <c:v>-27.8005</c:v>
                </c:pt>
                <c:pt idx="171332">
                  <c:v>-27.79849999999999</c:v>
                </c:pt>
                <c:pt idx="171333">
                  <c:v>-27.79649999999998</c:v>
                </c:pt>
                <c:pt idx="171334">
                  <c:v>-27.794499999999971</c:v>
                </c:pt>
                <c:pt idx="171335">
                  <c:v>-27.792499999999961</c:v>
                </c:pt>
                <c:pt idx="171336">
                  <c:v>-27.790499999999952</c:v>
                </c:pt>
                <c:pt idx="171337">
                  <c:v>-27.788499999999999</c:v>
                </c:pt>
                <c:pt idx="171338">
                  <c:v>-27.78649999999999</c:v>
                </c:pt>
                <c:pt idx="171339">
                  <c:v>-27.78449999999998</c:v>
                </c:pt>
                <c:pt idx="171340">
                  <c:v>-27.78249999999997</c:v>
                </c:pt>
                <c:pt idx="171341">
                  <c:v>-27.780499999999961</c:v>
                </c:pt>
                <c:pt idx="171342">
                  <c:v>-27.778499999999951</c:v>
                </c:pt>
                <c:pt idx="171343">
                  <c:v>-27.776499999999999</c:v>
                </c:pt>
                <c:pt idx="171344">
                  <c:v>-27.774499999999989</c:v>
                </c:pt>
                <c:pt idx="171345">
                  <c:v>-27.77249999999998</c:v>
                </c:pt>
                <c:pt idx="171346">
                  <c:v>-27.77049999999997</c:v>
                </c:pt>
                <c:pt idx="171347">
                  <c:v>-27.76849999999996</c:v>
                </c:pt>
                <c:pt idx="171348">
                  <c:v>-27.766499999999951</c:v>
                </c:pt>
                <c:pt idx="171349">
                  <c:v>-27.764499999999998</c:v>
                </c:pt>
                <c:pt idx="171350">
                  <c:v>-27.762499999999989</c:v>
                </c:pt>
                <c:pt idx="171351">
                  <c:v>-27.760499999999979</c:v>
                </c:pt>
                <c:pt idx="171352">
                  <c:v>-27.75849999999997</c:v>
                </c:pt>
                <c:pt idx="171353">
                  <c:v>-27.75649999999996</c:v>
                </c:pt>
                <c:pt idx="171354">
                  <c:v>-27.75449999999995</c:v>
                </c:pt>
                <c:pt idx="171355">
                  <c:v>-27.752499999999998</c:v>
                </c:pt>
                <c:pt idx="171356">
                  <c:v>-27.750499999999988</c:v>
                </c:pt>
                <c:pt idx="171357">
                  <c:v>-27.748499999999979</c:v>
                </c:pt>
                <c:pt idx="171358">
                  <c:v>-27.746499999999969</c:v>
                </c:pt>
                <c:pt idx="171359">
                  <c:v>-27.74449999999996</c:v>
                </c:pt>
                <c:pt idx="171360">
                  <c:v>-27.74249999999995</c:v>
                </c:pt>
                <c:pt idx="171361">
                  <c:v>-27.740499999999997</c:v>
                </c:pt>
                <c:pt idx="171362">
                  <c:v>-27.738499999999988</c:v>
                </c:pt>
                <c:pt idx="171363">
                  <c:v>-27.736499999999978</c:v>
                </c:pt>
                <c:pt idx="171364">
                  <c:v>-27.734499999999969</c:v>
                </c:pt>
                <c:pt idx="171365">
                  <c:v>-27.732499999999959</c:v>
                </c:pt>
                <c:pt idx="171366">
                  <c:v>-27.73049999999995</c:v>
                </c:pt>
                <c:pt idx="171367">
                  <c:v>-27.728499999999997</c:v>
                </c:pt>
                <c:pt idx="171368">
                  <c:v>-27.726499999999987</c:v>
                </c:pt>
                <c:pt idx="171369">
                  <c:v>-27.724499999999978</c:v>
                </c:pt>
                <c:pt idx="171370">
                  <c:v>-27.722499999999968</c:v>
                </c:pt>
                <c:pt idx="171371">
                  <c:v>-27.720499999999959</c:v>
                </c:pt>
                <c:pt idx="171372">
                  <c:v>-27.718499999999949</c:v>
                </c:pt>
                <c:pt idx="171373">
                  <c:v>-27.716499999999996</c:v>
                </c:pt>
                <c:pt idx="171374">
                  <c:v>-27.714499999999987</c:v>
                </c:pt>
                <c:pt idx="171375">
                  <c:v>-27.712499999999977</c:v>
                </c:pt>
                <c:pt idx="171376">
                  <c:v>-27.710499999999968</c:v>
                </c:pt>
                <c:pt idx="171377">
                  <c:v>-27.708499999999958</c:v>
                </c:pt>
                <c:pt idx="171378">
                  <c:v>-27.706500000000005</c:v>
                </c:pt>
                <c:pt idx="171379">
                  <c:v>-27.704499999999996</c:v>
                </c:pt>
                <c:pt idx="171380">
                  <c:v>-27.702499999999986</c:v>
                </c:pt>
                <c:pt idx="171381">
                  <c:v>-27.700499999999977</c:v>
                </c:pt>
                <c:pt idx="171382">
                  <c:v>-27.698499999999967</c:v>
                </c:pt>
                <c:pt idx="171383">
                  <c:v>-27.696499999999958</c:v>
                </c:pt>
                <c:pt idx="171384">
                  <c:v>-27.694500000000005</c:v>
                </c:pt>
                <c:pt idx="171385">
                  <c:v>-27.692499999999995</c:v>
                </c:pt>
                <c:pt idx="171386">
                  <c:v>-27.690499999999986</c:v>
                </c:pt>
                <c:pt idx="171387">
                  <c:v>-27.688499999999976</c:v>
                </c:pt>
                <c:pt idx="171388">
                  <c:v>-27.686499999999967</c:v>
                </c:pt>
                <c:pt idx="171389">
                  <c:v>-27.684499999999957</c:v>
                </c:pt>
                <c:pt idx="171390">
                  <c:v>-27.682500000000005</c:v>
                </c:pt>
                <c:pt idx="171391">
                  <c:v>-27.680499999999995</c:v>
                </c:pt>
                <c:pt idx="171392">
                  <c:v>-27.678499999999985</c:v>
                </c:pt>
                <c:pt idx="171393">
                  <c:v>-27.676499999999976</c:v>
                </c:pt>
                <c:pt idx="171394">
                  <c:v>-27.674499999999966</c:v>
                </c:pt>
                <c:pt idx="171395">
                  <c:v>-27.672499999999957</c:v>
                </c:pt>
                <c:pt idx="171396">
                  <c:v>-27.670500000000004</c:v>
                </c:pt>
                <c:pt idx="171397">
                  <c:v>-27.668499999999995</c:v>
                </c:pt>
                <c:pt idx="171398">
                  <c:v>-27.666499999999985</c:v>
                </c:pt>
                <c:pt idx="171399">
                  <c:v>-27.664499999999975</c:v>
                </c:pt>
                <c:pt idx="171400">
                  <c:v>-27.662499999999966</c:v>
                </c:pt>
                <c:pt idx="171401">
                  <c:v>-27.660499999999956</c:v>
                </c:pt>
                <c:pt idx="171402">
                  <c:v>-27.658500000000004</c:v>
                </c:pt>
                <c:pt idx="171403">
                  <c:v>-27.656499999999994</c:v>
                </c:pt>
                <c:pt idx="171404">
                  <c:v>-27.654499999999985</c:v>
                </c:pt>
                <c:pt idx="171405">
                  <c:v>-27.652499999999975</c:v>
                </c:pt>
                <c:pt idx="171406">
                  <c:v>-27.650499999999965</c:v>
                </c:pt>
                <c:pt idx="171407">
                  <c:v>-27.648499999999956</c:v>
                </c:pt>
                <c:pt idx="171408">
                  <c:v>-27.646500000000003</c:v>
                </c:pt>
                <c:pt idx="171409">
                  <c:v>-27.644499999999994</c:v>
                </c:pt>
                <c:pt idx="171410">
                  <c:v>-27.642499999999984</c:v>
                </c:pt>
                <c:pt idx="171411">
                  <c:v>-27.640499999999975</c:v>
                </c:pt>
                <c:pt idx="171412">
                  <c:v>-27.638499999999965</c:v>
                </c:pt>
                <c:pt idx="171413">
                  <c:v>-27.636499999999955</c:v>
                </c:pt>
                <c:pt idx="171414">
                  <c:v>-27.634500000000003</c:v>
                </c:pt>
                <c:pt idx="171415">
                  <c:v>-27.632499999999993</c:v>
                </c:pt>
                <c:pt idx="171416">
                  <c:v>-27.630499999999984</c:v>
                </c:pt>
                <c:pt idx="171417">
                  <c:v>-27.628499999999974</c:v>
                </c:pt>
                <c:pt idx="171418">
                  <c:v>-27.626499999999965</c:v>
                </c:pt>
                <c:pt idx="171419">
                  <c:v>-27.624499999999955</c:v>
                </c:pt>
                <c:pt idx="171420">
                  <c:v>-27.622500000000002</c:v>
                </c:pt>
                <c:pt idx="171421">
                  <c:v>-27.620499999999993</c:v>
                </c:pt>
                <c:pt idx="171422">
                  <c:v>-27.618499999999983</c:v>
                </c:pt>
                <c:pt idx="171423">
                  <c:v>-27.616499999999974</c:v>
                </c:pt>
                <c:pt idx="171424">
                  <c:v>-27.614499999999964</c:v>
                </c:pt>
                <c:pt idx="171425">
                  <c:v>-27.612499999999955</c:v>
                </c:pt>
                <c:pt idx="171426">
                  <c:v>-27.610500000000002</c:v>
                </c:pt>
                <c:pt idx="171427">
                  <c:v>-27.608499999999992</c:v>
                </c:pt>
                <c:pt idx="171428">
                  <c:v>-27.606499999999983</c:v>
                </c:pt>
                <c:pt idx="171429">
                  <c:v>-27.604499999999973</c:v>
                </c:pt>
                <c:pt idx="171430">
                  <c:v>-27.602499999999964</c:v>
                </c:pt>
                <c:pt idx="171431">
                  <c:v>-27.600499999999954</c:v>
                </c:pt>
                <c:pt idx="171432">
                  <c:v>-27.598500000000001</c:v>
                </c:pt>
                <c:pt idx="171433">
                  <c:v>-27.596499999999992</c:v>
                </c:pt>
                <c:pt idx="171434">
                  <c:v>-27.594499999999982</c:v>
                </c:pt>
                <c:pt idx="171435">
                  <c:v>-27.592499999999973</c:v>
                </c:pt>
                <c:pt idx="171436">
                  <c:v>-27.590499999999963</c:v>
                </c:pt>
                <c:pt idx="171437">
                  <c:v>-27.588499999999954</c:v>
                </c:pt>
                <c:pt idx="171438">
                  <c:v>-27.586500000000001</c:v>
                </c:pt>
                <c:pt idx="171439">
                  <c:v>-27.584499999999991</c:v>
                </c:pt>
                <c:pt idx="171440">
                  <c:v>-27.582499999999982</c:v>
                </c:pt>
                <c:pt idx="171441">
                  <c:v>-27.580499999999972</c:v>
                </c:pt>
                <c:pt idx="171442">
                  <c:v>-27.578499999999963</c:v>
                </c:pt>
                <c:pt idx="171443">
                  <c:v>-27.576499999999953</c:v>
                </c:pt>
                <c:pt idx="171444">
                  <c:v>-27.5745</c:v>
                </c:pt>
                <c:pt idx="171445">
                  <c:v>-27.572499999999991</c:v>
                </c:pt>
                <c:pt idx="171446">
                  <c:v>-27.570499999999981</c:v>
                </c:pt>
                <c:pt idx="171447">
                  <c:v>-27.568499999999972</c:v>
                </c:pt>
                <c:pt idx="171448">
                  <c:v>-27.566499999999962</c:v>
                </c:pt>
                <c:pt idx="171449">
                  <c:v>-27.564499999999953</c:v>
                </c:pt>
                <c:pt idx="171450">
                  <c:v>-27.5625</c:v>
                </c:pt>
                <c:pt idx="171451">
                  <c:v>-27.56049999999999</c:v>
                </c:pt>
                <c:pt idx="171452">
                  <c:v>-27.558499999999981</c:v>
                </c:pt>
                <c:pt idx="171453">
                  <c:v>-27.556499999999971</c:v>
                </c:pt>
                <c:pt idx="171454">
                  <c:v>-27.554499999999962</c:v>
                </c:pt>
                <c:pt idx="171455">
                  <c:v>-27.552499999999952</c:v>
                </c:pt>
                <c:pt idx="171456">
                  <c:v>-27.5505</c:v>
                </c:pt>
                <c:pt idx="171457">
                  <c:v>-27.54849999999999</c:v>
                </c:pt>
                <c:pt idx="171458">
                  <c:v>-27.54649999999998</c:v>
                </c:pt>
                <c:pt idx="171459">
                  <c:v>-27.544499999999971</c:v>
                </c:pt>
                <c:pt idx="171460">
                  <c:v>-27.542499999999961</c:v>
                </c:pt>
                <c:pt idx="171461">
                  <c:v>-27.540499999999952</c:v>
                </c:pt>
                <c:pt idx="171462">
                  <c:v>-27.538499999999999</c:v>
                </c:pt>
                <c:pt idx="171463">
                  <c:v>-27.53649999999999</c:v>
                </c:pt>
                <c:pt idx="171464">
                  <c:v>-27.53449999999998</c:v>
                </c:pt>
                <c:pt idx="171465">
                  <c:v>-27.53249999999997</c:v>
                </c:pt>
                <c:pt idx="171466">
                  <c:v>-27.530499999999961</c:v>
                </c:pt>
                <c:pt idx="171467">
                  <c:v>-27.528499999999951</c:v>
                </c:pt>
                <c:pt idx="171468">
                  <c:v>-27.526499999999999</c:v>
                </c:pt>
                <c:pt idx="171469">
                  <c:v>-27.524499999999989</c:v>
                </c:pt>
                <c:pt idx="171470">
                  <c:v>-27.52249999999998</c:v>
                </c:pt>
                <c:pt idx="171471">
                  <c:v>-27.52049999999997</c:v>
                </c:pt>
                <c:pt idx="171472">
                  <c:v>-27.51849999999996</c:v>
                </c:pt>
                <c:pt idx="171473">
                  <c:v>-27.516499999999951</c:v>
                </c:pt>
                <c:pt idx="171474">
                  <c:v>-27.514499999999998</c:v>
                </c:pt>
                <c:pt idx="171475">
                  <c:v>-27.512499999999989</c:v>
                </c:pt>
                <c:pt idx="171476">
                  <c:v>-27.510499999999979</c:v>
                </c:pt>
                <c:pt idx="171477">
                  <c:v>-27.50849999999997</c:v>
                </c:pt>
                <c:pt idx="171478">
                  <c:v>-27.50649999999996</c:v>
                </c:pt>
                <c:pt idx="171479">
                  <c:v>-27.50449999999995</c:v>
                </c:pt>
                <c:pt idx="171480">
                  <c:v>-27.502499999999998</c:v>
                </c:pt>
                <c:pt idx="171481">
                  <c:v>-27.500499999999988</c:v>
                </c:pt>
                <c:pt idx="171482">
                  <c:v>-27.498499999999979</c:v>
                </c:pt>
                <c:pt idx="171483">
                  <c:v>-27.496499999999969</c:v>
                </c:pt>
                <c:pt idx="171484">
                  <c:v>-27.49449999999996</c:v>
                </c:pt>
                <c:pt idx="171485">
                  <c:v>-27.49249999999995</c:v>
                </c:pt>
                <c:pt idx="171486">
                  <c:v>-27.490499999999997</c:v>
                </c:pt>
                <c:pt idx="171487">
                  <c:v>-27.488499999999988</c:v>
                </c:pt>
                <c:pt idx="171488">
                  <c:v>-27.486499999999978</c:v>
                </c:pt>
                <c:pt idx="171489">
                  <c:v>-27.484499999999969</c:v>
                </c:pt>
                <c:pt idx="171490">
                  <c:v>-27.482499999999959</c:v>
                </c:pt>
                <c:pt idx="171491">
                  <c:v>-27.48049999999995</c:v>
                </c:pt>
                <c:pt idx="171492">
                  <c:v>-27.478499999999997</c:v>
                </c:pt>
                <c:pt idx="171493">
                  <c:v>-27.476499999999987</c:v>
                </c:pt>
                <c:pt idx="171494">
                  <c:v>-27.474499999999978</c:v>
                </c:pt>
                <c:pt idx="171495">
                  <c:v>-27.472499999999968</c:v>
                </c:pt>
                <c:pt idx="171496">
                  <c:v>-27.470499999999959</c:v>
                </c:pt>
                <c:pt idx="171497">
                  <c:v>-27.468499999999949</c:v>
                </c:pt>
                <c:pt idx="171498">
                  <c:v>-27.466499999999996</c:v>
                </c:pt>
                <c:pt idx="171499">
                  <c:v>-27.464499999999987</c:v>
                </c:pt>
                <c:pt idx="171500">
                  <c:v>-27.462499999999977</c:v>
                </c:pt>
                <c:pt idx="171501">
                  <c:v>-27.460499999999968</c:v>
                </c:pt>
                <c:pt idx="171502">
                  <c:v>-27.458499999999958</c:v>
                </c:pt>
                <c:pt idx="171503">
                  <c:v>-27.456500000000005</c:v>
                </c:pt>
                <c:pt idx="171504">
                  <c:v>-27.454499999999996</c:v>
                </c:pt>
                <c:pt idx="171505">
                  <c:v>-27.452499999999986</c:v>
                </c:pt>
                <c:pt idx="171506">
                  <c:v>-27.450499999999977</c:v>
                </c:pt>
                <c:pt idx="171507">
                  <c:v>-27.448499999999967</c:v>
                </c:pt>
                <c:pt idx="171508">
                  <c:v>-27.446499999999958</c:v>
                </c:pt>
                <c:pt idx="171509">
                  <c:v>-27.444500000000005</c:v>
                </c:pt>
                <c:pt idx="171510">
                  <c:v>-27.442499999999995</c:v>
                </c:pt>
                <c:pt idx="171511">
                  <c:v>-27.440499999999986</c:v>
                </c:pt>
                <c:pt idx="171512">
                  <c:v>-27.438499999999976</c:v>
                </c:pt>
                <c:pt idx="171513">
                  <c:v>-27.436499999999967</c:v>
                </c:pt>
                <c:pt idx="171514">
                  <c:v>-27.434499999999957</c:v>
                </c:pt>
                <c:pt idx="171515">
                  <c:v>-27.432500000000005</c:v>
                </c:pt>
                <c:pt idx="171516">
                  <c:v>-27.430499999999995</c:v>
                </c:pt>
                <c:pt idx="171517">
                  <c:v>-27.428499999999985</c:v>
                </c:pt>
                <c:pt idx="171518">
                  <c:v>-27.426499999999976</c:v>
                </c:pt>
                <c:pt idx="171519">
                  <c:v>-27.424499999999966</c:v>
                </c:pt>
                <c:pt idx="171520">
                  <c:v>-27.422499999999957</c:v>
                </c:pt>
                <c:pt idx="171521">
                  <c:v>-27.420500000000004</c:v>
                </c:pt>
                <c:pt idx="171522">
                  <c:v>-27.418499999999995</c:v>
                </c:pt>
                <c:pt idx="171523">
                  <c:v>-27.416499999999985</c:v>
                </c:pt>
                <c:pt idx="171524">
                  <c:v>-27.414499999999975</c:v>
                </c:pt>
                <c:pt idx="171525">
                  <c:v>-27.412499999999966</c:v>
                </c:pt>
                <c:pt idx="171526">
                  <c:v>-27.410499999999956</c:v>
                </c:pt>
                <c:pt idx="171527">
                  <c:v>-27.408500000000004</c:v>
                </c:pt>
                <c:pt idx="171528">
                  <c:v>-27.406499999999994</c:v>
                </c:pt>
                <c:pt idx="171529">
                  <c:v>-27.404499999999985</c:v>
                </c:pt>
                <c:pt idx="171530">
                  <c:v>-27.402499999999975</c:v>
                </c:pt>
                <c:pt idx="171531">
                  <c:v>-27.400499999999965</c:v>
                </c:pt>
                <c:pt idx="171532">
                  <c:v>-27.398499999999956</c:v>
                </c:pt>
                <c:pt idx="171533">
                  <c:v>-27.396500000000003</c:v>
                </c:pt>
                <c:pt idx="171534">
                  <c:v>-27.394499999999994</c:v>
                </c:pt>
                <c:pt idx="171535">
                  <c:v>-27.392499999999984</c:v>
                </c:pt>
                <c:pt idx="171536">
                  <c:v>-27.390499999999975</c:v>
                </c:pt>
                <c:pt idx="171537">
                  <c:v>-27.388499999999965</c:v>
                </c:pt>
                <c:pt idx="171538">
                  <c:v>-27.386499999999955</c:v>
                </c:pt>
                <c:pt idx="171539">
                  <c:v>-27.384500000000003</c:v>
                </c:pt>
                <c:pt idx="171540">
                  <c:v>-27.382499999999993</c:v>
                </c:pt>
                <c:pt idx="171541">
                  <c:v>-27.380499999999984</c:v>
                </c:pt>
                <c:pt idx="171542">
                  <c:v>-27.378499999999974</c:v>
                </c:pt>
                <c:pt idx="171543">
                  <c:v>-27.376499999999965</c:v>
                </c:pt>
                <c:pt idx="171544">
                  <c:v>-27.374499999999955</c:v>
                </c:pt>
                <c:pt idx="171545">
                  <c:v>-27.372500000000002</c:v>
                </c:pt>
                <c:pt idx="171546">
                  <c:v>-27.370499999999993</c:v>
                </c:pt>
                <c:pt idx="171547">
                  <c:v>-27.368499999999983</c:v>
                </c:pt>
                <c:pt idx="171548">
                  <c:v>-27.366499999999974</c:v>
                </c:pt>
                <c:pt idx="171549">
                  <c:v>-27.364499999999964</c:v>
                </c:pt>
                <c:pt idx="171550">
                  <c:v>-27.362499999999955</c:v>
                </c:pt>
                <c:pt idx="171551">
                  <c:v>-27.360500000000002</c:v>
                </c:pt>
                <c:pt idx="171552">
                  <c:v>-27.358499999999992</c:v>
                </c:pt>
                <c:pt idx="171553">
                  <c:v>-27.356499999999983</c:v>
                </c:pt>
                <c:pt idx="171554">
                  <c:v>-27.354499999999973</c:v>
                </c:pt>
                <c:pt idx="171555">
                  <c:v>-27.352499999999964</c:v>
                </c:pt>
                <c:pt idx="171556">
                  <c:v>-27.350499999999954</c:v>
                </c:pt>
                <c:pt idx="171557">
                  <c:v>-27.348500000000001</c:v>
                </c:pt>
                <c:pt idx="171558">
                  <c:v>-27.346499999999992</c:v>
                </c:pt>
                <c:pt idx="171559">
                  <c:v>-27.344499999999982</c:v>
                </c:pt>
                <c:pt idx="171560">
                  <c:v>-27.342499999999973</c:v>
                </c:pt>
                <c:pt idx="171561">
                  <c:v>-27.340499999999963</c:v>
                </c:pt>
                <c:pt idx="171562">
                  <c:v>-27.338499999999954</c:v>
                </c:pt>
                <c:pt idx="171563">
                  <c:v>-27.336500000000001</c:v>
                </c:pt>
                <c:pt idx="171564">
                  <c:v>-27.334499999999991</c:v>
                </c:pt>
                <c:pt idx="171565">
                  <c:v>-27.332499999999982</c:v>
                </c:pt>
                <c:pt idx="171566">
                  <c:v>-27.330499999999972</c:v>
                </c:pt>
                <c:pt idx="171567">
                  <c:v>-27.328499999999963</c:v>
                </c:pt>
                <c:pt idx="171568">
                  <c:v>-27.326499999999953</c:v>
                </c:pt>
                <c:pt idx="171569">
                  <c:v>-27.3245</c:v>
                </c:pt>
                <c:pt idx="171570">
                  <c:v>-27.322499999999991</c:v>
                </c:pt>
                <c:pt idx="171571">
                  <c:v>-27.320499999999981</c:v>
                </c:pt>
                <c:pt idx="171572">
                  <c:v>-27.318499999999972</c:v>
                </c:pt>
                <c:pt idx="171573">
                  <c:v>-27.316499999999962</c:v>
                </c:pt>
                <c:pt idx="171574">
                  <c:v>-27.314499999999953</c:v>
                </c:pt>
                <c:pt idx="171575">
                  <c:v>-27.3125</c:v>
                </c:pt>
                <c:pt idx="171576">
                  <c:v>-27.31049999999999</c:v>
                </c:pt>
                <c:pt idx="171577">
                  <c:v>-27.308499999999981</c:v>
                </c:pt>
                <c:pt idx="171578">
                  <c:v>-27.306499999999971</c:v>
                </c:pt>
                <c:pt idx="171579">
                  <c:v>-27.304499999999962</c:v>
                </c:pt>
                <c:pt idx="171580">
                  <c:v>-27.302499999999952</c:v>
                </c:pt>
                <c:pt idx="171581">
                  <c:v>-27.3005</c:v>
                </c:pt>
                <c:pt idx="171582">
                  <c:v>-27.29849999999999</c:v>
                </c:pt>
                <c:pt idx="171583">
                  <c:v>-27.29649999999998</c:v>
                </c:pt>
                <c:pt idx="171584">
                  <c:v>-27.294499999999971</c:v>
                </c:pt>
                <c:pt idx="171585">
                  <c:v>-27.292499999999961</c:v>
                </c:pt>
                <c:pt idx="171586">
                  <c:v>-27.290499999999952</c:v>
                </c:pt>
                <c:pt idx="171587">
                  <c:v>-27.288499999999999</c:v>
                </c:pt>
                <c:pt idx="171588">
                  <c:v>-27.28649999999999</c:v>
                </c:pt>
                <c:pt idx="171589">
                  <c:v>-27.28449999999998</c:v>
                </c:pt>
                <c:pt idx="171590">
                  <c:v>-27.28249999999997</c:v>
                </c:pt>
                <c:pt idx="171591">
                  <c:v>-27.280499999999961</c:v>
                </c:pt>
                <c:pt idx="171592">
                  <c:v>-27.278499999999951</c:v>
                </c:pt>
                <c:pt idx="171593">
                  <c:v>-27.276499999999999</c:v>
                </c:pt>
                <c:pt idx="171594">
                  <c:v>-27.274499999999989</c:v>
                </c:pt>
                <c:pt idx="171595">
                  <c:v>-27.27249999999998</c:v>
                </c:pt>
                <c:pt idx="171596">
                  <c:v>-27.27049999999997</c:v>
                </c:pt>
                <c:pt idx="171597">
                  <c:v>-27.26849999999996</c:v>
                </c:pt>
                <c:pt idx="171598">
                  <c:v>-27.266499999999951</c:v>
                </c:pt>
                <c:pt idx="171599">
                  <c:v>-27.264499999999998</c:v>
                </c:pt>
                <c:pt idx="171600">
                  <c:v>-27.262499999999989</c:v>
                </c:pt>
                <c:pt idx="171601">
                  <c:v>-27.260499999999979</c:v>
                </c:pt>
                <c:pt idx="171602">
                  <c:v>-27.25849999999997</c:v>
                </c:pt>
                <c:pt idx="171603">
                  <c:v>-27.25649999999996</c:v>
                </c:pt>
                <c:pt idx="171604">
                  <c:v>-27.25449999999995</c:v>
                </c:pt>
                <c:pt idx="171605">
                  <c:v>-27.252499999999998</c:v>
                </c:pt>
                <c:pt idx="171606">
                  <c:v>-27.250499999999988</c:v>
                </c:pt>
                <c:pt idx="171607">
                  <c:v>-27.248499999999979</c:v>
                </c:pt>
                <c:pt idx="171608">
                  <c:v>-27.246499999999969</c:v>
                </c:pt>
                <c:pt idx="171609">
                  <c:v>-27.24449999999996</c:v>
                </c:pt>
                <c:pt idx="171610">
                  <c:v>-27.24249999999995</c:v>
                </c:pt>
                <c:pt idx="171611">
                  <c:v>-27.240499999999997</c:v>
                </c:pt>
                <c:pt idx="171612">
                  <c:v>-27.238499999999988</c:v>
                </c:pt>
                <c:pt idx="171613">
                  <c:v>-27.236499999999978</c:v>
                </c:pt>
                <c:pt idx="171614">
                  <c:v>-27.234499999999969</c:v>
                </c:pt>
                <c:pt idx="171615">
                  <c:v>-27.232499999999959</c:v>
                </c:pt>
                <c:pt idx="171616">
                  <c:v>-27.23049999999995</c:v>
                </c:pt>
                <c:pt idx="171617">
                  <c:v>-27.228499999999997</c:v>
                </c:pt>
                <c:pt idx="171618">
                  <c:v>-27.226499999999987</c:v>
                </c:pt>
                <c:pt idx="171619">
                  <c:v>-27.224499999999978</c:v>
                </c:pt>
                <c:pt idx="171620">
                  <c:v>-27.222499999999968</c:v>
                </c:pt>
                <c:pt idx="171621">
                  <c:v>-27.220499999999959</c:v>
                </c:pt>
                <c:pt idx="171622">
                  <c:v>-27.218499999999949</c:v>
                </c:pt>
                <c:pt idx="171623">
                  <c:v>-27.216499999999996</c:v>
                </c:pt>
                <c:pt idx="171624">
                  <c:v>-27.214499999999987</c:v>
                </c:pt>
                <c:pt idx="171625">
                  <c:v>-27.212499999999977</c:v>
                </c:pt>
                <c:pt idx="171626">
                  <c:v>-27.210499999999968</c:v>
                </c:pt>
                <c:pt idx="171627">
                  <c:v>-27.208499999999958</c:v>
                </c:pt>
                <c:pt idx="171628">
                  <c:v>-27.206500000000005</c:v>
                </c:pt>
                <c:pt idx="171629">
                  <c:v>-27.204499999999996</c:v>
                </c:pt>
                <c:pt idx="171630">
                  <c:v>-27.202499999999986</c:v>
                </c:pt>
                <c:pt idx="171631">
                  <c:v>-27.200499999999977</c:v>
                </c:pt>
                <c:pt idx="171632">
                  <c:v>-27.198499999999967</c:v>
                </c:pt>
                <c:pt idx="171633">
                  <c:v>-27.196499999999958</c:v>
                </c:pt>
                <c:pt idx="171634">
                  <c:v>-27.194500000000005</c:v>
                </c:pt>
                <c:pt idx="171635">
                  <c:v>-27.192499999999995</c:v>
                </c:pt>
                <c:pt idx="171636">
                  <c:v>-27.190499999999986</c:v>
                </c:pt>
                <c:pt idx="171637">
                  <c:v>-27.188499999999976</c:v>
                </c:pt>
                <c:pt idx="171638">
                  <c:v>-27.186499999999967</c:v>
                </c:pt>
                <c:pt idx="171639">
                  <c:v>-27.184499999999957</c:v>
                </c:pt>
                <c:pt idx="171640">
                  <c:v>-27.182500000000005</c:v>
                </c:pt>
                <c:pt idx="171641">
                  <c:v>-27.180499999999995</c:v>
                </c:pt>
                <c:pt idx="171642">
                  <c:v>-27.178499999999985</c:v>
                </c:pt>
                <c:pt idx="171643">
                  <c:v>-27.176499999999976</c:v>
                </c:pt>
                <c:pt idx="171644">
                  <c:v>-27.174499999999966</c:v>
                </c:pt>
                <c:pt idx="171645">
                  <c:v>-27.172499999999957</c:v>
                </c:pt>
                <c:pt idx="171646">
                  <c:v>-27.170500000000004</c:v>
                </c:pt>
                <c:pt idx="171647">
                  <c:v>-27.168499999999995</c:v>
                </c:pt>
                <c:pt idx="171648">
                  <c:v>-27.166499999999985</c:v>
                </c:pt>
                <c:pt idx="171649">
                  <c:v>-27.164499999999975</c:v>
                </c:pt>
                <c:pt idx="171650">
                  <c:v>-27.162499999999966</c:v>
                </c:pt>
                <c:pt idx="171651">
                  <c:v>-27.160499999999956</c:v>
                </c:pt>
                <c:pt idx="171652">
                  <c:v>-27.158500000000004</c:v>
                </c:pt>
                <c:pt idx="171653">
                  <c:v>-27.156499999999994</c:v>
                </c:pt>
                <c:pt idx="171654">
                  <c:v>-27.154499999999985</c:v>
                </c:pt>
                <c:pt idx="171655">
                  <c:v>-27.152499999999975</c:v>
                </c:pt>
                <c:pt idx="171656">
                  <c:v>-27.150499999999965</c:v>
                </c:pt>
                <c:pt idx="171657">
                  <c:v>-27.148499999999956</c:v>
                </c:pt>
                <c:pt idx="171658">
                  <c:v>-27.146500000000003</c:v>
                </c:pt>
                <c:pt idx="171659">
                  <c:v>-27.144499999999994</c:v>
                </c:pt>
                <c:pt idx="171660">
                  <c:v>-27.142499999999984</c:v>
                </c:pt>
                <c:pt idx="171661">
                  <c:v>-27.140499999999975</c:v>
                </c:pt>
                <c:pt idx="171662">
                  <c:v>-27.138499999999965</c:v>
                </c:pt>
                <c:pt idx="171663">
                  <c:v>-27.136499999999955</c:v>
                </c:pt>
                <c:pt idx="171664">
                  <c:v>-27.134500000000003</c:v>
                </c:pt>
                <c:pt idx="171665">
                  <c:v>-27.132499999999993</c:v>
                </c:pt>
                <c:pt idx="171666">
                  <c:v>-27.130499999999984</c:v>
                </c:pt>
                <c:pt idx="171667">
                  <c:v>-27.128499999999974</c:v>
                </c:pt>
                <c:pt idx="171668">
                  <c:v>-27.126499999999965</c:v>
                </c:pt>
                <c:pt idx="171669">
                  <c:v>-27.124499999999955</c:v>
                </c:pt>
                <c:pt idx="171670">
                  <c:v>-27.122500000000002</c:v>
                </c:pt>
                <c:pt idx="171671">
                  <c:v>-27.120499999999993</c:v>
                </c:pt>
                <c:pt idx="171672">
                  <c:v>-27.118499999999983</c:v>
                </c:pt>
                <c:pt idx="171673">
                  <c:v>-27.116499999999974</c:v>
                </c:pt>
                <c:pt idx="171674">
                  <c:v>-27.114499999999964</c:v>
                </c:pt>
                <c:pt idx="171675">
                  <c:v>-27.112499999999955</c:v>
                </c:pt>
                <c:pt idx="171676">
                  <c:v>-27.110500000000002</c:v>
                </c:pt>
                <c:pt idx="171677">
                  <c:v>-27.108499999999992</c:v>
                </c:pt>
                <c:pt idx="171678">
                  <c:v>-27.106499999999983</c:v>
                </c:pt>
                <c:pt idx="171679">
                  <c:v>-27.104499999999973</c:v>
                </c:pt>
                <c:pt idx="171680">
                  <c:v>-27.102499999999964</c:v>
                </c:pt>
                <c:pt idx="171681">
                  <c:v>-27.100499999999954</c:v>
                </c:pt>
                <c:pt idx="171682">
                  <c:v>-27.098500000000001</c:v>
                </c:pt>
                <c:pt idx="171683">
                  <c:v>-27.096499999999992</c:v>
                </c:pt>
                <c:pt idx="171684">
                  <c:v>-27.094499999999982</c:v>
                </c:pt>
                <c:pt idx="171685">
                  <c:v>-27.092499999999973</c:v>
                </c:pt>
                <c:pt idx="171686">
                  <c:v>-27.090499999999963</c:v>
                </c:pt>
                <c:pt idx="171687">
                  <c:v>-27.088499999999954</c:v>
                </c:pt>
                <c:pt idx="171688">
                  <c:v>-27.086500000000001</c:v>
                </c:pt>
                <c:pt idx="171689">
                  <c:v>-27.084499999999991</c:v>
                </c:pt>
                <c:pt idx="171690">
                  <c:v>-27.082499999999982</c:v>
                </c:pt>
                <c:pt idx="171691">
                  <c:v>-27.080499999999972</c:v>
                </c:pt>
                <c:pt idx="171692">
                  <c:v>-27.078499999999963</c:v>
                </c:pt>
                <c:pt idx="171693">
                  <c:v>-27.076499999999953</c:v>
                </c:pt>
                <c:pt idx="171694">
                  <c:v>-27.0745</c:v>
                </c:pt>
                <c:pt idx="171695">
                  <c:v>-27.072499999999991</c:v>
                </c:pt>
                <c:pt idx="171696">
                  <c:v>-27.070499999999981</c:v>
                </c:pt>
                <c:pt idx="171697">
                  <c:v>-27.068499999999972</c:v>
                </c:pt>
                <c:pt idx="171698">
                  <c:v>-27.066499999999962</c:v>
                </c:pt>
                <c:pt idx="171699">
                  <c:v>-27.064499999999953</c:v>
                </c:pt>
                <c:pt idx="171700">
                  <c:v>-27.0625</c:v>
                </c:pt>
                <c:pt idx="171701">
                  <c:v>-27.06049999999999</c:v>
                </c:pt>
                <c:pt idx="171702">
                  <c:v>-27.058499999999981</c:v>
                </c:pt>
                <c:pt idx="171703">
                  <c:v>-27.056499999999971</c:v>
                </c:pt>
                <c:pt idx="171704">
                  <c:v>-27.054499999999962</c:v>
                </c:pt>
                <c:pt idx="171705">
                  <c:v>-27.052499999999952</c:v>
                </c:pt>
                <c:pt idx="171706">
                  <c:v>-27.0505</c:v>
                </c:pt>
                <c:pt idx="171707">
                  <c:v>-27.04849999999999</c:v>
                </c:pt>
                <c:pt idx="171708">
                  <c:v>-27.04649999999998</c:v>
                </c:pt>
                <c:pt idx="171709">
                  <c:v>-27.044499999999971</c:v>
                </c:pt>
                <c:pt idx="171710">
                  <c:v>-27.042499999999961</c:v>
                </c:pt>
                <c:pt idx="171711">
                  <c:v>-27.040499999999952</c:v>
                </c:pt>
                <c:pt idx="171712">
                  <c:v>-27.038499999999999</c:v>
                </c:pt>
                <c:pt idx="171713">
                  <c:v>-27.03649999999999</c:v>
                </c:pt>
                <c:pt idx="171714">
                  <c:v>-27.03449999999998</c:v>
                </c:pt>
                <c:pt idx="171715">
                  <c:v>-27.03249999999997</c:v>
                </c:pt>
                <c:pt idx="171716">
                  <c:v>-27.030499999999961</c:v>
                </c:pt>
                <c:pt idx="171717">
                  <c:v>-27.028499999999951</c:v>
                </c:pt>
                <c:pt idx="171718">
                  <c:v>-27.026499999999999</c:v>
                </c:pt>
                <c:pt idx="171719">
                  <c:v>-27.024499999999989</c:v>
                </c:pt>
                <c:pt idx="171720">
                  <c:v>-27.02249999999998</c:v>
                </c:pt>
                <c:pt idx="171721">
                  <c:v>-27.02049999999997</c:v>
                </c:pt>
                <c:pt idx="171722">
                  <c:v>-27.01849999999996</c:v>
                </c:pt>
                <c:pt idx="171723">
                  <c:v>-27.016499999999951</c:v>
                </c:pt>
                <c:pt idx="171724">
                  <c:v>-27.014499999999998</c:v>
                </c:pt>
                <c:pt idx="171725">
                  <c:v>-27.012499999999989</c:v>
                </c:pt>
                <c:pt idx="171726">
                  <c:v>-27.010499999999979</c:v>
                </c:pt>
                <c:pt idx="171727">
                  <c:v>-27.00849999999997</c:v>
                </c:pt>
                <c:pt idx="171728">
                  <c:v>-27.00649999999996</c:v>
                </c:pt>
                <c:pt idx="171729">
                  <c:v>-27.00449999999995</c:v>
                </c:pt>
                <c:pt idx="171730">
                  <c:v>-27.002499999999998</c:v>
                </c:pt>
                <c:pt idx="171731">
                  <c:v>-27.000499999999988</c:v>
                </c:pt>
                <c:pt idx="171732">
                  <c:v>-26.998499999999979</c:v>
                </c:pt>
                <c:pt idx="171733">
                  <c:v>-26.996499999999969</c:v>
                </c:pt>
                <c:pt idx="171734">
                  <c:v>-26.99449999999996</c:v>
                </c:pt>
                <c:pt idx="171735">
                  <c:v>-26.99249999999995</c:v>
                </c:pt>
                <c:pt idx="171736">
                  <c:v>-26.990499999999997</c:v>
                </c:pt>
                <c:pt idx="171737">
                  <c:v>-26.988499999999988</c:v>
                </c:pt>
                <c:pt idx="171738">
                  <c:v>-26.986499999999978</c:v>
                </c:pt>
                <c:pt idx="171739">
                  <c:v>-26.984499999999969</c:v>
                </c:pt>
                <c:pt idx="171740">
                  <c:v>-26.982499999999959</c:v>
                </c:pt>
                <c:pt idx="171741">
                  <c:v>-26.98049999999995</c:v>
                </c:pt>
                <c:pt idx="171742">
                  <c:v>-26.978499999999997</c:v>
                </c:pt>
                <c:pt idx="171743">
                  <c:v>-26.976499999999987</c:v>
                </c:pt>
                <c:pt idx="171744">
                  <c:v>-26.974499999999978</c:v>
                </c:pt>
                <c:pt idx="171745">
                  <c:v>-26.972499999999968</c:v>
                </c:pt>
                <c:pt idx="171746">
                  <c:v>-26.970499999999959</c:v>
                </c:pt>
                <c:pt idx="171747">
                  <c:v>-26.968499999999949</c:v>
                </c:pt>
                <c:pt idx="171748">
                  <c:v>-26.966499999999996</c:v>
                </c:pt>
                <c:pt idx="171749">
                  <c:v>-26.964499999999987</c:v>
                </c:pt>
                <c:pt idx="171750">
                  <c:v>-26.962499999999977</c:v>
                </c:pt>
                <c:pt idx="171751">
                  <c:v>-26.960499999999968</c:v>
                </c:pt>
                <c:pt idx="171752">
                  <c:v>-26.958499999999958</c:v>
                </c:pt>
                <c:pt idx="171753">
                  <c:v>-26.956500000000005</c:v>
                </c:pt>
                <c:pt idx="171754">
                  <c:v>-26.954499999999996</c:v>
                </c:pt>
                <c:pt idx="171755">
                  <c:v>-26.952499999999986</c:v>
                </c:pt>
                <c:pt idx="171756">
                  <c:v>-26.950499999999977</c:v>
                </c:pt>
                <c:pt idx="171757">
                  <c:v>-26.948499999999967</c:v>
                </c:pt>
                <c:pt idx="171758">
                  <c:v>-26.946499999999958</c:v>
                </c:pt>
                <c:pt idx="171759">
                  <c:v>-26.944500000000005</c:v>
                </c:pt>
                <c:pt idx="171760">
                  <c:v>-26.942499999999995</c:v>
                </c:pt>
                <c:pt idx="171761">
                  <c:v>-26.940499999999986</c:v>
                </c:pt>
                <c:pt idx="171762">
                  <c:v>-26.938499999999976</c:v>
                </c:pt>
                <c:pt idx="171763">
                  <c:v>-26.936499999999967</c:v>
                </c:pt>
                <c:pt idx="171764">
                  <c:v>-26.934499999999957</c:v>
                </c:pt>
                <c:pt idx="171765">
                  <c:v>-26.932500000000005</c:v>
                </c:pt>
                <c:pt idx="171766">
                  <c:v>-26.930499999999995</c:v>
                </c:pt>
                <c:pt idx="171767">
                  <c:v>-26.928499999999985</c:v>
                </c:pt>
                <c:pt idx="171768">
                  <c:v>-26.926499999999976</c:v>
                </c:pt>
                <c:pt idx="171769">
                  <c:v>-26.924499999999966</c:v>
                </c:pt>
                <c:pt idx="171770">
                  <c:v>-26.922499999999957</c:v>
                </c:pt>
                <c:pt idx="171771">
                  <c:v>-26.920500000000004</c:v>
                </c:pt>
                <c:pt idx="171772">
                  <c:v>-26.918499999999995</c:v>
                </c:pt>
                <c:pt idx="171773">
                  <c:v>-26.916499999999985</c:v>
                </c:pt>
                <c:pt idx="171774">
                  <c:v>-26.914499999999975</c:v>
                </c:pt>
                <c:pt idx="171775">
                  <c:v>-26.912499999999966</c:v>
                </c:pt>
                <c:pt idx="171776">
                  <c:v>-26.910499999999956</c:v>
                </c:pt>
                <c:pt idx="171777">
                  <c:v>-26.908500000000004</c:v>
                </c:pt>
                <c:pt idx="171778">
                  <c:v>-26.906499999999994</c:v>
                </c:pt>
                <c:pt idx="171779">
                  <c:v>-26.904499999999985</c:v>
                </c:pt>
                <c:pt idx="171780">
                  <c:v>-26.902499999999975</c:v>
                </c:pt>
                <c:pt idx="171781">
                  <c:v>-26.900499999999965</c:v>
                </c:pt>
                <c:pt idx="171782">
                  <c:v>-26.898499999999956</c:v>
                </c:pt>
                <c:pt idx="171783">
                  <c:v>-26.896500000000003</c:v>
                </c:pt>
                <c:pt idx="171784">
                  <c:v>-26.894499999999994</c:v>
                </c:pt>
                <c:pt idx="171785">
                  <c:v>-26.892499999999984</c:v>
                </c:pt>
                <c:pt idx="171786">
                  <c:v>-26.890499999999975</c:v>
                </c:pt>
                <c:pt idx="171787">
                  <c:v>-26.888499999999965</c:v>
                </c:pt>
                <c:pt idx="171788">
                  <c:v>-26.886499999999955</c:v>
                </c:pt>
                <c:pt idx="171789">
                  <c:v>-26.884500000000003</c:v>
                </c:pt>
                <c:pt idx="171790">
                  <c:v>-26.882499999999993</c:v>
                </c:pt>
                <c:pt idx="171791">
                  <c:v>-26.880499999999984</c:v>
                </c:pt>
                <c:pt idx="171792">
                  <c:v>-26.878499999999974</c:v>
                </c:pt>
                <c:pt idx="171793">
                  <c:v>-26.876499999999965</c:v>
                </c:pt>
                <c:pt idx="171794">
                  <c:v>-26.874499999999955</c:v>
                </c:pt>
                <c:pt idx="171795">
                  <c:v>-26.872500000000002</c:v>
                </c:pt>
                <c:pt idx="171796">
                  <c:v>-26.870499999999993</c:v>
                </c:pt>
                <c:pt idx="171797">
                  <c:v>-26.868499999999983</c:v>
                </c:pt>
                <c:pt idx="171798">
                  <c:v>-26.866499999999974</c:v>
                </c:pt>
                <c:pt idx="171799">
                  <c:v>-26.864499999999964</c:v>
                </c:pt>
                <c:pt idx="171800">
                  <c:v>-26.862499999999955</c:v>
                </c:pt>
                <c:pt idx="171801">
                  <c:v>-26.860500000000002</c:v>
                </c:pt>
                <c:pt idx="171802">
                  <c:v>-26.858499999999992</c:v>
                </c:pt>
                <c:pt idx="171803">
                  <c:v>-26.856499999999983</c:v>
                </c:pt>
                <c:pt idx="171804">
                  <c:v>-26.854499999999973</c:v>
                </c:pt>
                <c:pt idx="171805">
                  <c:v>-26.852499999999964</c:v>
                </c:pt>
                <c:pt idx="171806">
                  <c:v>-26.850499999999954</c:v>
                </c:pt>
                <c:pt idx="171807">
                  <c:v>-26.848500000000001</c:v>
                </c:pt>
                <c:pt idx="171808">
                  <c:v>-26.846499999999992</c:v>
                </c:pt>
                <c:pt idx="171809">
                  <c:v>-26.844499999999982</c:v>
                </c:pt>
                <c:pt idx="171810">
                  <c:v>-26.842499999999973</c:v>
                </c:pt>
                <c:pt idx="171811">
                  <c:v>-26.840499999999963</c:v>
                </c:pt>
                <c:pt idx="171812">
                  <c:v>-26.838499999999954</c:v>
                </c:pt>
                <c:pt idx="171813">
                  <c:v>-26.836500000000001</c:v>
                </c:pt>
                <c:pt idx="171814">
                  <c:v>-26.834499999999991</c:v>
                </c:pt>
                <c:pt idx="171815">
                  <c:v>-26.832499999999982</c:v>
                </c:pt>
                <c:pt idx="171816">
                  <c:v>-26.830499999999972</c:v>
                </c:pt>
                <c:pt idx="171817">
                  <c:v>-26.828499999999963</c:v>
                </c:pt>
                <c:pt idx="171818">
                  <c:v>-26.826499999999953</c:v>
                </c:pt>
                <c:pt idx="171819">
                  <c:v>-26.8245</c:v>
                </c:pt>
                <c:pt idx="171820">
                  <c:v>-26.822499999999991</c:v>
                </c:pt>
                <c:pt idx="171821">
                  <c:v>-26.820499999999981</c:v>
                </c:pt>
                <c:pt idx="171822">
                  <c:v>-26.818499999999972</c:v>
                </c:pt>
                <c:pt idx="171823">
                  <c:v>-26.816499999999962</c:v>
                </c:pt>
                <c:pt idx="171824">
                  <c:v>-26.814499999999953</c:v>
                </c:pt>
                <c:pt idx="171825">
                  <c:v>-26.8125</c:v>
                </c:pt>
                <c:pt idx="171826">
                  <c:v>-26.81049999999999</c:v>
                </c:pt>
                <c:pt idx="171827">
                  <c:v>-26.808499999999981</c:v>
                </c:pt>
                <c:pt idx="171828">
                  <c:v>-26.806499999999971</c:v>
                </c:pt>
                <c:pt idx="171829">
                  <c:v>-26.804499999999962</c:v>
                </c:pt>
                <c:pt idx="171830">
                  <c:v>-26.802499999999952</c:v>
                </c:pt>
                <c:pt idx="171831">
                  <c:v>-26.8005</c:v>
                </c:pt>
                <c:pt idx="171832">
                  <c:v>-26.79849999999999</c:v>
                </c:pt>
                <c:pt idx="171833">
                  <c:v>-26.79649999999998</c:v>
                </c:pt>
                <c:pt idx="171834">
                  <c:v>-26.794499999999971</c:v>
                </c:pt>
                <c:pt idx="171835">
                  <c:v>-26.792499999999961</c:v>
                </c:pt>
                <c:pt idx="171836">
                  <c:v>-26.790499999999952</c:v>
                </c:pt>
                <c:pt idx="171837">
                  <c:v>-26.788499999999999</c:v>
                </c:pt>
                <c:pt idx="171838">
                  <c:v>-26.78649999999999</c:v>
                </c:pt>
                <c:pt idx="171839">
                  <c:v>-26.78449999999998</c:v>
                </c:pt>
                <c:pt idx="171840">
                  <c:v>-26.78249999999997</c:v>
                </c:pt>
                <c:pt idx="171841">
                  <c:v>-26.780499999999961</c:v>
                </c:pt>
                <c:pt idx="171842">
                  <c:v>-26.778499999999951</c:v>
                </c:pt>
                <c:pt idx="171843">
                  <c:v>-26.776499999999999</c:v>
                </c:pt>
                <c:pt idx="171844">
                  <c:v>-26.774499999999989</c:v>
                </c:pt>
                <c:pt idx="171845">
                  <c:v>-26.77249999999998</c:v>
                </c:pt>
                <c:pt idx="171846">
                  <c:v>-26.77049999999997</c:v>
                </c:pt>
                <c:pt idx="171847">
                  <c:v>-26.76849999999996</c:v>
                </c:pt>
                <c:pt idx="171848">
                  <c:v>-26.766499999999951</c:v>
                </c:pt>
                <c:pt idx="171849">
                  <c:v>-26.764499999999998</c:v>
                </c:pt>
                <c:pt idx="171850">
                  <c:v>-26.762499999999989</c:v>
                </c:pt>
                <c:pt idx="171851">
                  <c:v>-26.760499999999979</c:v>
                </c:pt>
                <c:pt idx="171852">
                  <c:v>-26.75849999999997</c:v>
                </c:pt>
                <c:pt idx="171853">
                  <c:v>-26.75649999999996</c:v>
                </c:pt>
                <c:pt idx="171854">
                  <c:v>-26.75449999999995</c:v>
                </c:pt>
                <c:pt idx="171855">
                  <c:v>-26.752499999999998</c:v>
                </c:pt>
                <c:pt idx="171856">
                  <c:v>-26.750499999999988</c:v>
                </c:pt>
                <c:pt idx="171857">
                  <c:v>-26.748499999999979</c:v>
                </c:pt>
                <c:pt idx="171858">
                  <c:v>-26.746499999999969</c:v>
                </c:pt>
                <c:pt idx="171859">
                  <c:v>-26.74449999999996</c:v>
                </c:pt>
                <c:pt idx="171860">
                  <c:v>-26.74249999999995</c:v>
                </c:pt>
                <c:pt idx="171861">
                  <c:v>-26.740499999999997</c:v>
                </c:pt>
                <c:pt idx="171862">
                  <c:v>-26.738499999999988</c:v>
                </c:pt>
                <c:pt idx="171863">
                  <c:v>-26.736499999999978</c:v>
                </c:pt>
                <c:pt idx="171864">
                  <c:v>-26.734499999999969</c:v>
                </c:pt>
                <c:pt idx="171865">
                  <c:v>-26.732499999999959</c:v>
                </c:pt>
                <c:pt idx="171866">
                  <c:v>-26.73049999999995</c:v>
                </c:pt>
                <c:pt idx="171867">
                  <c:v>-26.728499999999997</c:v>
                </c:pt>
                <c:pt idx="171868">
                  <c:v>-26.726499999999987</c:v>
                </c:pt>
                <c:pt idx="171869">
                  <c:v>-26.724499999999978</c:v>
                </c:pt>
                <c:pt idx="171870">
                  <c:v>-26.722499999999968</c:v>
                </c:pt>
                <c:pt idx="171871">
                  <c:v>-26.720499999999959</c:v>
                </c:pt>
                <c:pt idx="171872">
                  <c:v>-26.718499999999949</c:v>
                </c:pt>
                <c:pt idx="171873">
                  <c:v>-26.716499999999996</c:v>
                </c:pt>
                <c:pt idx="171874">
                  <c:v>-26.714499999999987</c:v>
                </c:pt>
                <c:pt idx="171875">
                  <c:v>-26.712499999999977</c:v>
                </c:pt>
                <c:pt idx="171876">
                  <c:v>-26.710499999999968</c:v>
                </c:pt>
                <c:pt idx="171877">
                  <c:v>-26.708499999999958</c:v>
                </c:pt>
                <c:pt idx="171878">
                  <c:v>-26.706500000000005</c:v>
                </c:pt>
                <c:pt idx="171879">
                  <c:v>-26.704499999999996</c:v>
                </c:pt>
                <c:pt idx="171880">
                  <c:v>-26.702499999999986</c:v>
                </c:pt>
                <c:pt idx="171881">
                  <c:v>-26.700499999999977</c:v>
                </c:pt>
                <c:pt idx="171882">
                  <c:v>-26.698499999999967</c:v>
                </c:pt>
                <c:pt idx="171883">
                  <c:v>-26.696499999999958</c:v>
                </c:pt>
                <c:pt idx="171884">
                  <c:v>-26.694500000000005</c:v>
                </c:pt>
                <c:pt idx="171885">
                  <c:v>-26.692499999999995</c:v>
                </c:pt>
                <c:pt idx="171886">
                  <c:v>-26.690499999999986</c:v>
                </c:pt>
                <c:pt idx="171887">
                  <c:v>-26.688499999999976</c:v>
                </c:pt>
                <c:pt idx="171888">
                  <c:v>-26.686499999999967</c:v>
                </c:pt>
                <c:pt idx="171889">
                  <c:v>-26.684499999999957</c:v>
                </c:pt>
                <c:pt idx="171890">
                  <c:v>-26.682500000000005</c:v>
                </c:pt>
                <c:pt idx="171891">
                  <c:v>-26.680499999999995</c:v>
                </c:pt>
                <c:pt idx="171892">
                  <c:v>-26.678499999999985</c:v>
                </c:pt>
                <c:pt idx="171893">
                  <c:v>-26.676499999999976</c:v>
                </c:pt>
                <c:pt idx="171894">
                  <c:v>-26.674499999999966</c:v>
                </c:pt>
                <c:pt idx="171895">
                  <c:v>-26.672499999999957</c:v>
                </c:pt>
                <c:pt idx="171896">
                  <c:v>-26.670500000000004</c:v>
                </c:pt>
                <c:pt idx="171897">
                  <c:v>-26.668499999999995</c:v>
                </c:pt>
                <c:pt idx="171898">
                  <c:v>-26.666499999999985</c:v>
                </c:pt>
                <c:pt idx="171899">
                  <c:v>-26.664499999999975</c:v>
                </c:pt>
                <c:pt idx="171900">
                  <c:v>-26.662499999999966</c:v>
                </c:pt>
                <c:pt idx="171901">
                  <c:v>-26.660499999999956</c:v>
                </c:pt>
                <c:pt idx="171902">
                  <c:v>-26.658500000000004</c:v>
                </c:pt>
                <c:pt idx="171903">
                  <c:v>-26.656499999999994</c:v>
                </c:pt>
                <c:pt idx="171904">
                  <c:v>-26.654499999999985</c:v>
                </c:pt>
                <c:pt idx="171905">
                  <c:v>-26.652499999999975</c:v>
                </c:pt>
                <c:pt idx="171906">
                  <c:v>-26.650499999999965</c:v>
                </c:pt>
                <c:pt idx="171907">
                  <c:v>-26.648499999999956</c:v>
                </c:pt>
                <c:pt idx="171908">
                  <c:v>-26.646500000000003</c:v>
                </c:pt>
                <c:pt idx="171909">
                  <c:v>-26.644499999999994</c:v>
                </c:pt>
                <c:pt idx="171910">
                  <c:v>-26.642499999999984</c:v>
                </c:pt>
                <c:pt idx="171911">
                  <c:v>-26.640499999999975</c:v>
                </c:pt>
                <c:pt idx="171912">
                  <c:v>-26.638499999999965</c:v>
                </c:pt>
                <c:pt idx="171913">
                  <c:v>-26.636499999999955</c:v>
                </c:pt>
                <c:pt idx="171914">
                  <c:v>-26.634500000000003</c:v>
                </c:pt>
                <c:pt idx="171915">
                  <c:v>-26.632499999999993</c:v>
                </c:pt>
                <c:pt idx="171916">
                  <c:v>-26.630499999999984</c:v>
                </c:pt>
                <c:pt idx="171917">
                  <c:v>-26.628499999999974</c:v>
                </c:pt>
                <c:pt idx="171918">
                  <c:v>-26.626499999999965</c:v>
                </c:pt>
                <c:pt idx="171919">
                  <c:v>-26.624499999999955</c:v>
                </c:pt>
                <c:pt idx="171920">
                  <c:v>-26.622500000000002</c:v>
                </c:pt>
                <c:pt idx="171921">
                  <c:v>-26.620499999999993</c:v>
                </c:pt>
                <c:pt idx="171922">
                  <c:v>-26.618499999999983</c:v>
                </c:pt>
                <c:pt idx="171923">
                  <c:v>-26.616499999999974</c:v>
                </c:pt>
                <c:pt idx="171924">
                  <c:v>-26.614499999999964</c:v>
                </c:pt>
                <c:pt idx="171925">
                  <c:v>-26.612499999999955</c:v>
                </c:pt>
                <c:pt idx="171926">
                  <c:v>-26.610500000000002</c:v>
                </c:pt>
                <c:pt idx="171927">
                  <c:v>-26.608499999999992</c:v>
                </c:pt>
                <c:pt idx="171928">
                  <c:v>-26.606499999999983</c:v>
                </c:pt>
                <c:pt idx="171929">
                  <c:v>-26.604499999999973</c:v>
                </c:pt>
                <c:pt idx="171930">
                  <c:v>-26.602499999999964</c:v>
                </c:pt>
                <c:pt idx="171931">
                  <c:v>-26.600499999999954</c:v>
                </c:pt>
                <c:pt idx="171932">
                  <c:v>-26.598500000000001</c:v>
                </c:pt>
                <c:pt idx="171933">
                  <c:v>-26.596499999999992</c:v>
                </c:pt>
                <c:pt idx="171934">
                  <c:v>-26.594499999999982</c:v>
                </c:pt>
                <c:pt idx="171935">
                  <c:v>-26.592499999999973</c:v>
                </c:pt>
                <c:pt idx="171936">
                  <c:v>-26.590499999999963</c:v>
                </c:pt>
                <c:pt idx="171937">
                  <c:v>-26.588499999999954</c:v>
                </c:pt>
                <c:pt idx="171938">
                  <c:v>-26.586500000000001</c:v>
                </c:pt>
                <c:pt idx="171939">
                  <c:v>-26.584499999999991</c:v>
                </c:pt>
                <c:pt idx="171940">
                  <c:v>-26.582499999999982</c:v>
                </c:pt>
                <c:pt idx="171941">
                  <c:v>-26.580499999999972</c:v>
                </c:pt>
                <c:pt idx="171942">
                  <c:v>-26.578499999999963</c:v>
                </c:pt>
                <c:pt idx="171943">
                  <c:v>-26.576499999999953</c:v>
                </c:pt>
                <c:pt idx="171944">
                  <c:v>-26.5745</c:v>
                </c:pt>
                <c:pt idx="171945">
                  <c:v>-26.572499999999991</c:v>
                </c:pt>
                <c:pt idx="171946">
                  <c:v>-26.570499999999981</c:v>
                </c:pt>
                <c:pt idx="171947">
                  <c:v>-26.568499999999972</c:v>
                </c:pt>
                <c:pt idx="171948">
                  <c:v>-26.566499999999962</c:v>
                </c:pt>
                <c:pt idx="171949">
                  <c:v>-26.564499999999953</c:v>
                </c:pt>
                <c:pt idx="171950">
                  <c:v>-26.5625</c:v>
                </c:pt>
                <c:pt idx="171951">
                  <c:v>-26.56049999999999</c:v>
                </c:pt>
                <c:pt idx="171952">
                  <c:v>-26.558499999999981</c:v>
                </c:pt>
                <c:pt idx="171953">
                  <c:v>-26.556499999999971</c:v>
                </c:pt>
                <c:pt idx="171954">
                  <c:v>-26.554499999999962</c:v>
                </c:pt>
                <c:pt idx="171955">
                  <c:v>-26.552499999999952</c:v>
                </c:pt>
                <c:pt idx="171956">
                  <c:v>-26.5505</c:v>
                </c:pt>
                <c:pt idx="171957">
                  <c:v>-26.54849999999999</c:v>
                </c:pt>
                <c:pt idx="171958">
                  <c:v>-26.54649999999998</c:v>
                </c:pt>
                <c:pt idx="171959">
                  <c:v>-26.544499999999971</c:v>
                </c:pt>
                <c:pt idx="171960">
                  <c:v>-26.542499999999961</c:v>
                </c:pt>
                <c:pt idx="171961">
                  <c:v>-26.540499999999952</c:v>
                </c:pt>
                <c:pt idx="171962">
                  <c:v>-26.538499999999999</c:v>
                </c:pt>
                <c:pt idx="171963">
                  <c:v>-26.53649999999999</c:v>
                </c:pt>
                <c:pt idx="171964">
                  <c:v>-26.53449999999998</c:v>
                </c:pt>
                <c:pt idx="171965">
                  <c:v>-26.53249999999997</c:v>
                </c:pt>
                <c:pt idx="171966">
                  <c:v>-26.530499999999961</c:v>
                </c:pt>
                <c:pt idx="171967">
                  <c:v>-26.528499999999951</c:v>
                </c:pt>
                <c:pt idx="171968">
                  <c:v>-26.526499999999999</c:v>
                </c:pt>
                <c:pt idx="171969">
                  <c:v>-26.524499999999989</c:v>
                </c:pt>
                <c:pt idx="171970">
                  <c:v>-26.52249999999998</c:v>
                </c:pt>
                <c:pt idx="171971">
                  <c:v>-26.52049999999997</c:v>
                </c:pt>
                <c:pt idx="171972">
                  <c:v>-26.51849999999996</c:v>
                </c:pt>
                <c:pt idx="171973">
                  <c:v>-26.516499999999951</c:v>
                </c:pt>
                <c:pt idx="171974">
                  <c:v>-26.514499999999998</c:v>
                </c:pt>
                <c:pt idx="171975">
                  <c:v>-26.512499999999989</c:v>
                </c:pt>
                <c:pt idx="171976">
                  <c:v>-26.510499999999979</c:v>
                </c:pt>
                <c:pt idx="171977">
                  <c:v>-26.50849999999997</c:v>
                </c:pt>
                <c:pt idx="171978">
                  <c:v>-26.50649999999996</c:v>
                </c:pt>
                <c:pt idx="171979">
                  <c:v>-26.50449999999995</c:v>
                </c:pt>
                <c:pt idx="171980">
                  <c:v>-26.502499999999998</c:v>
                </c:pt>
                <c:pt idx="171981">
                  <c:v>-26.500499999999988</c:v>
                </c:pt>
                <c:pt idx="171982">
                  <c:v>-26.498499999999979</c:v>
                </c:pt>
                <c:pt idx="171983">
                  <c:v>-26.496499999999969</c:v>
                </c:pt>
                <c:pt idx="171984">
                  <c:v>-26.49449999999996</c:v>
                </c:pt>
                <c:pt idx="171985">
                  <c:v>-26.49249999999995</c:v>
                </c:pt>
                <c:pt idx="171986">
                  <c:v>-26.490499999999997</c:v>
                </c:pt>
                <c:pt idx="171987">
                  <c:v>-26.488499999999988</c:v>
                </c:pt>
                <c:pt idx="171988">
                  <c:v>-26.486499999999978</c:v>
                </c:pt>
                <c:pt idx="171989">
                  <c:v>-26.484499999999969</c:v>
                </c:pt>
                <c:pt idx="171990">
                  <c:v>-26.482499999999959</c:v>
                </c:pt>
                <c:pt idx="171991">
                  <c:v>-26.48049999999995</c:v>
                </c:pt>
                <c:pt idx="171992">
                  <c:v>-26.478499999999997</c:v>
                </c:pt>
                <c:pt idx="171993">
                  <c:v>-26.476499999999987</c:v>
                </c:pt>
                <c:pt idx="171994">
                  <c:v>-26.474499999999978</c:v>
                </c:pt>
                <c:pt idx="171995">
                  <c:v>-26.472499999999968</c:v>
                </c:pt>
                <c:pt idx="171996">
                  <c:v>-26.470499999999959</c:v>
                </c:pt>
                <c:pt idx="171997">
                  <c:v>-26.468499999999949</c:v>
                </c:pt>
                <c:pt idx="171998">
                  <c:v>-26.466499999999996</c:v>
                </c:pt>
                <c:pt idx="171999">
                  <c:v>-26.464499999999987</c:v>
                </c:pt>
                <c:pt idx="172000">
                  <c:v>-26.462499999999977</c:v>
                </c:pt>
                <c:pt idx="172001">
                  <c:v>-26.460499999999968</c:v>
                </c:pt>
                <c:pt idx="172002">
                  <c:v>-26.458499999999958</c:v>
                </c:pt>
                <c:pt idx="172003">
                  <c:v>-26.456500000000005</c:v>
                </c:pt>
                <c:pt idx="172004">
                  <c:v>-26.454499999999996</c:v>
                </c:pt>
                <c:pt idx="172005">
                  <c:v>-26.452499999999986</c:v>
                </c:pt>
                <c:pt idx="172006">
                  <c:v>-26.450499999999977</c:v>
                </c:pt>
                <c:pt idx="172007">
                  <c:v>-26.448499999999967</c:v>
                </c:pt>
                <c:pt idx="172008">
                  <c:v>-26.446499999999958</c:v>
                </c:pt>
                <c:pt idx="172009">
                  <c:v>-26.444500000000005</c:v>
                </c:pt>
                <c:pt idx="172010">
                  <c:v>-26.442499999999995</c:v>
                </c:pt>
                <c:pt idx="172011">
                  <c:v>-26.440499999999986</c:v>
                </c:pt>
                <c:pt idx="172012">
                  <c:v>-26.438499999999976</c:v>
                </c:pt>
                <c:pt idx="172013">
                  <c:v>-26.436499999999967</c:v>
                </c:pt>
                <c:pt idx="172014">
                  <c:v>-26.434499999999957</c:v>
                </c:pt>
                <c:pt idx="172015">
                  <c:v>-26.432500000000005</c:v>
                </c:pt>
                <c:pt idx="172016">
                  <c:v>-26.430499999999995</c:v>
                </c:pt>
                <c:pt idx="172017">
                  <c:v>-26.428499999999985</c:v>
                </c:pt>
                <c:pt idx="172018">
                  <c:v>-26.426499999999976</c:v>
                </c:pt>
                <c:pt idx="172019">
                  <c:v>-26.424499999999966</c:v>
                </c:pt>
                <c:pt idx="172020">
                  <c:v>-26.422499999999957</c:v>
                </c:pt>
                <c:pt idx="172021">
                  <c:v>-26.420500000000004</c:v>
                </c:pt>
                <c:pt idx="172022">
                  <c:v>-26.418499999999995</c:v>
                </c:pt>
                <c:pt idx="172023">
                  <c:v>-26.416499999999985</c:v>
                </c:pt>
                <c:pt idx="172024">
                  <c:v>-26.414499999999975</c:v>
                </c:pt>
                <c:pt idx="172025">
                  <c:v>-26.412499999999966</c:v>
                </c:pt>
                <c:pt idx="172026">
                  <c:v>-26.410499999999956</c:v>
                </c:pt>
                <c:pt idx="172027">
                  <c:v>-26.408500000000004</c:v>
                </c:pt>
                <c:pt idx="172028">
                  <c:v>-26.406499999999994</c:v>
                </c:pt>
                <c:pt idx="172029">
                  <c:v>-26.404499999999985</c:v>
                </c:pt>
                <c:pt idx="172030">
                  <c:v>-26.402499999999975</c:v>
                </c:pt>
                <c:pt idx="172031">
                  <c:v>-26.400499999999965</c:v>
                </c:pt>
                <c:pt idx="172032">
                  <c:v>-26.398499999999956</c:v>
                </c:pt>
                <c:pt idx="172033">
                  <c:v>-26.396500000000003</c:v>
                </c:pt>
                <c:pt idx="172034">
                  <c:v>-26.394499999999994</c:v>
                </c:pt>
                <c:pt idx="172035">
                  <c:v>-26.392499999999984</c:v>
                </c:pt>
                <c:pt idx="172036">
                  <c:v>-26.390499999999975</c:v>
                </c:pt>
                <c:pt idx="172037">
                  <c:v>-26.388499999999965</c:v>
                </c:pt>
                <c:pt idx="172038">
                  <c:v>-26.386499999999955</c:v>
                </c:pt>
                <c:pt idx="172039">
                  <c:v>-26.384500000000003</c:v>
                </c:pt>
                <c:pt idx="172040">
                  <c:v>-26.382499999999993</c:v>
                </c:pt>
                <c:pt idx="172041">
                  <c:v>-26.380499999999984</c:v>
                </c:pt>
                <c:pt idx="172042">
                  <c:v>-26.378499999999974</c:v>
                </c:pt>
                <c:pt idx="172043">
                  <c:v>-26.376499999999965</c:v>
                </c:pt>
                <c:pt idx="172044">
                  <c:v>-26.374499999999955</c:v>
                </c:pt>
                <c:pt idx="172045">
                  <c:v>-26.372500000000002</c:v>
                </c:pt>
                <c:pt idx="172046">
                  <c:v>-26.370499999999993</c:v>
                </c:pt>
                <c:pt idx="172047">
                  <c:v>-26.368499999999983</c:v>
                </c:pt>
                <c:pt idx="172048">
                  <c:v>-26.366499999999974</c:v>
                </c:pt>
                <c:pt idx="172049">
                  <c:v>-26.364499999999964</c:v>
                </c:pt>
                <c:pt idx="172050">
                  <c:v>-26.362499999999955</c:v>
                </c:pt>
                <c:pt idx="172051">
                  <c:v>-26.360500000000002</c:v>
                </c:pt>
                <c:pt idx="172052">
                  <c:v>-26.358499999999992</c:v>
                </c:pt>
                <c:pt idx="172053">
                  <c:v>-26.356499999999983</c:v>
                </c:pt>
                <c:pt idx="172054">
                  <c:v>-26.354499999999973</c:v>
                </c:pt>
                <c:pt idx="172055">
                  <c:v>-26.352499999999964</c:v>
                </c:pt>
                <c:pt idx="172056">
                  <c:v>-26.350499999999954</c:v>
                </c:pt>
                <c:pt idx="172057">
                  <c:v>-26.348500000000001</c:v>
                </c:pt>
                <c:pt idx="172058">
                  <c:v>-26.346499999999992</c:v>
                </c:pt>
                <c:pt idx="172059">
                  <c:v>-26.344499999999982</c:v>
                </c:pt>
                <c:pt idx="172060">
                  <c:v>-26.342499999999973</c:v>
                </c:pt>
                <c:pt idx="172061">
                  <c:v>-26.340499999999963</c:v>
                </c:pt>
                <c:pt idx="172062">
                  <c:v>-26.338499999999954</c:v>
                </c:pt>
                <c:pt idx="172063">
                  <c:v>-26.336500000000001</c:v>
                </c:pt>
                <c:pt idx="172064">
                  <c:v>-26.334499999999991</c:v>
                </c:pt>
                <c:pt idx="172065">
                  <c:v>-26.332499999999982</c:v>
                </c:pt>
                <c:pt idx="172066">
                  <c:v>-26.330499999999972</c:v>
                </c:pt>
                <c:pt idx="172067">
                  <c:v>-26.328499999999963</c:v>
                </c:pt>
                <c:pt idx="172068">
                  <c:v>-26.326499999999953</c:v>
                </c:pt>
                <c:pt idx="172069">
                  <c:v>-26.3245</c:v>
                </c:pt>
                <c:pt idx="172070">
                  <c:v>-26.322499999999991</c:v>
                </c:pt>
                <c:pt idx="172071">
                  <c:v>-26.320499999999981</c:v>
                </c:pt>
                <c:pt idx="172072">
                  <c:v>-26.318499999999972</c:v>
                </c:pt>
                <c:pt idx="172073">
                  <c:v>-26.316499999999962</c:v>
                </c:pt>
                <c:pt idx="172074">
                  <c:v>-26.314499999999953</c:v>
                </c:pt>
                <c:pt idx="172075">
                  <c:v>-26.3125</c:v>
                </c:pt>
                <c:pt idx="172076">
                  <c:v>-26.31049999999999</c:v>
                </c:pt>
                <c:pt idx="172077">
                  <c:v>-26.308499999999981</c:v>
                </c:pt>
                <c:pt idx="172078">
                  <c:v>-26.306499999999971</c:v>
                </c:pt>
                <c:pt idx="172079">
                  <c:v>-26.304499999999962</c:v>
                </c:pt>
                <c:pt idx="172080">
                  <c:v>-26.302499999999952</c:v>
                </c:pt>
                <c:pt idx="172081">
                  <c:v>-26.3005</c:v>
                </c:pt>
                <c:pt idx="172082">
                  <c:v>-26.29849999999999</c:v>
                </c:pt>
                <c:pt idx="172083">
                  <c:v>-26.29649999999998</c:v>
                </c:pt>
                <c:pt idx="172084">
                  <c:v>-26.294499999999971</c:v>
                </c:pt>
                <c:pt idx="172085">
                  <c:v>-26.292499999999961</c:v>
                </c:pt>
                <c:pt idx="172086">
                  <c:v>-26.290499999999952</c:v>
                </c:pt>
                <c:pt idx="172087">
                  <c:v>-26.288499999999999</c:v>
                </c:pt>
                <c:pt idx="172088">
                  <c:v>-26.28649999999999</c:v>
                </c:pt>
                <c:pt idx="172089">
                  <c:v>-26.28449999999998</c:v>
                </c:pt>
                <c:pt idx="172090">
                  <c:v>-26.28249999999997</c:v>
                </c:pt>
                <c:pt idx="172091">
                  <c:v>-26.280499999999961</c:v>
                </c:pt>
                <c:pt idx="172092">
                  <c:v>-26.278499999999951</c:v>
                </c:pt>
                <c:pt idx="172093">
                  <c:v>-26.276499999999999</c:v>
                </c:pt>
                <c:pt idx="172094">
                  <c:v>-26.274499999999989</c:v>
                </c:pt>
                <c:pt idx="172095">
                  <c:v>-26.27249999999998</c:v>
                </c:pt>
                <c:pt idx="172096">
                  <c:v>-26.27049999999997</c:v>
                </c:pt>
                <c:pt idx="172097">
                  <c:v>-26.26849999999996</c:v>
                </c:pt>
                <c:pt idx="172098">
                  <c:v>-26.266499999999951</c:v>
                </c:pt>
                <c:pt idx="172099">
                  <c:v>-26.264499999999998</c:v>
                </c:pt>
                <c:pt idx="172100">
                  <c:v>-26.262499999999989</c:v>
                </c:pt>
                <c:pt idx="172101">
                  <c:v>-26.260499999999979</c:v>
                </c:pt>
                <c:pt idx="172102">
                  <c:v>-26.25849999999997</c:v>
                </c:pt>
                <c:pt idx="172103">
                  <c:v>-26.25649999999996</c:v>
                </c:pt>
                <c:pt idx="172104">
                  <c:v>-26.25449999999995</c:v>
                </c:pt>
                <c:pt idx="172105">
                  <c:v>-26.252499999999998</c:v>
                </c:pt>
                <c:pt idx="172106">
                  <c:v>-26.250499999999988</c:v>
                </c:pt>
                <c:pt idx="172107">
                  <c:v>-26.248499999999979</c:v>
                </c:pt>
                <c:pt idx="172108">
                  <c:v>-26.246499999999969</c:v>
                </c:pt>
                <c:pt idx="172109">
                  <c:v>-26.24449999999996</c:v>
                </c:pt>
                <c:pt idx="172110">
                  <c:v>-26.24249999999995</c:v>
                </c:pt>
                <c:pt idx="172111">
                  <c:v>-26.240499999999997</c:v>
                </c:pt>
                <c:pt idx="172112">
                  <c:v>-26.238499999999988</c:v>
                </c:pt>
                <c:pt idx="172113">
                  <c:v>-26.236499999999978</c:v>
                </c:pt>
                <c:pt idx="172114">
                  <c:v>-26.234499999999969</c:v>
                </c:pt>
                <c:pt idx="172115">
                  <c:v>-26.232499999999959</c:v>
                </c:pt>
                <c:pt idx="172116">
                  <c:v>-26.23049999999995</c:v>
                </c:pt>
                <c:pt idx="172117">
                  <c:v>-26.228499999999997</c:v>
                </c:pt>
                <c:pt idx="172118">
                  <c:v>-26.226499999999987</c:v>
                </c:pt>
                <c:pt idx="172119">
                  <c:v>-26.224499999999978</c:v>
                </c:pt>
                <c:pt idx="172120">
                  <c:v>-26.222499999999968</c:v>
                </c:pt>
                <c:pt idx="172121">
                  <c:v>-26.220499999999959</c:v>
                </c:pt>
                <c:pt idx="172122">
                  <c:v>-26.218499999999949</c:v>
                </c:pt>
                <c:pt idx="172123">
                  <c:v>-26.216499999999996</c:v>
                </c:pt>
                <c:pt idx="172124">
                  <c:v>-26.214499999999987</c:v>
                </c:pt>
                <c:pt idx="172125">
                  <c:v>-26.212499999999977</c:v>
                </c:pt>
                <c:pt idx="172126">
                  <c:v>-26.210499999999968</c:v>
                </c:pt>
                <c:pt idx="172127">
                  <c:v>-26.208499999999958</c:v>
                </c:pt>
                <c:pt idx="172128">
                  <c:v>-26.206500000000005</c:v>
                </c:pt>
                <c:pt idx="172129">
                  <c:v>-26.204499999999996</c:v>
                </c:pt>
                <c:pt idx="172130">
                  <c:v>-26.202499999999986</c:v>
                </c:pt>
                <c:pt idx="172131">
                  <c:v>-26.200499999999977</c:v>
                </c:pt>
                <c:pt idx="172132">
                  <c:v>-26.198499999999967</c:v>
                </c:pt>
                <c:pt idx="172133">
                  <c:v>-26.196499999999958</c:v>
                </c:pt>
                <c:pt idx="172134">
                  <c:v>-26.194500000000005</c:v>
                </c:pt>
                <c:pt idx="172135">
                  <c:v>-26.192499999999995</c:v>
                </c:pt>
                <c:pt idx="172136">
                  <c:v>-26.190499999999986</c:v>
                </c:pt>
                <c:pt idx="172137">
                  <c:v>-26.188499999999976</c:v>
                </c:pt>
                <c:pt idx="172138">
                  <c:v>-26.186499999999967</c:v>
                </c:pt>
                <c:pt idx="172139">
                  <c:v>-26.184499999999957</c:v>
                </c:pt>
                <c:pt idx="172140">
                  <c:v>-26.182500000000005</c:v>
                </c:pt>
                <c:pt idx="172141">
                  <c:v>-26.180499999999995</c:v>
                </c:pt>
                <c:pt idx="172142">
                  <c:v>-26.178499999999985</c:v>
                </c:pt>
                <c:pt idx="172143">
                  <c:v>-26.176499999999976</c:v>
                </c:pt>
                <c:pt idx="172144">
                  <c:v>-26.174499999999966</c:v>
                </c:pt>
                <c:pt idx="172145">
                  <c:v>-26.172499999999957</c:v>
                </c:pt>
                <c:pt idx="172146">
                  <c:v>-26.170500000000004</c:v>
                </c:pt>
                <c:pt idx="172147">
                  <c:v>-26.168499999999995</c:v>
                </c:pt>
                <c:pt idx="172148">
                  <c:v>-26.166499999999985</c:v>
                </c:pt>
                <c:pt idx="172149">
                  <c:v>-26.164499999999975</c:v>
                </c:pt>
                <c:pt idx="172150">
                  <c:v>-26.162499999999966</c:v>
                </c:pt>
                <c:pt idx="172151">
                  <c:v>-26.160499999999956</c:v>
                </c:pt>
                <c:pt idx="172152">
                  <c:v>-26.158500000000004</c:v>
                </c:pt>
                <c:pt idx="172153">
                  <c:v>-26.156499999999994</c:v>
                </c:pt>
                <c:pt idx="172154">
                  <c:v>-26.154499999999985</c:v>
                </c:pt>
                <c:pt idx="172155">
                  <c:v>-26.152499999999975</c:v>
                </c:pt>
                <c:pt idx="172156">
                  <c:v>-26.150499999999965</c:v>
                </c:pt>
                <c:pt idx="172157">
                  <c:v>-26.148499999999956</c:v>
                </c:pt>
                <c:pt idx="172158">
                  <c:v>-26.146500000000003</c:v>
                </c:pt>
                <c:pt idx="172159">
                  <c:v>-26.144499999999994</c:v>
                </c:pt>
                <c:pt idx="172160">
                  <c:v>-26.142499999999984</c:v>
                </c:pt>
                <c:pt idx="172161">
                  <c:v>-26.140499999999975</c:v>
                </c:pt>
                <c:pt idx="172162">
                  <c:v>-26.138499999999965</c:v>
                </c:pt>
                <c:pt idx="172163">
                  <c:v>-26.136499999999955</c:v>
                </c:pt>
                <c:pt idx="172164">
                  <c:v>-26.134500000000003</c:v>
                </c:pt>
                <c:pt idx="172165">
                  <c:v>-26.132499999999993</c:v>
                </c:pt>
                <c:pt idx="172166">
                  <c:v>-26.130499999999984</c:v>
                </c:pt>
                <c:pt idx="172167">
                  <c:v>-26.128499999999974</c:v>
                </c:pt>
                <c:pt idx="172168">
                  <c:v>-26.126499999999965</c:v>
                </c:pt>
                <c:pt idx="172169">
                  <c:v>-26.124499999999955</c:v>
                </c:pt>
                <c:pt idx="172170">
                  <c:v>-26.122500000000002</c:v>
                </c:pt>
                <c:pt idx="172171">
                  <c:v>-26.120499999999993</c:v>
                </c:pt>
                <c:pt idx="172172">
                  <c:v>-26.118499999999983</c:v>
                </c:pt>
                <c:pt idx="172173">
                  <c:v>-26.116499999999974</c:v>
                </c:pt>
                <c:pt idx="172174">
                  <c:v>-26.114499999999964</c:v>
                </c:pt>
                <c:pt idx="172175">
                  <c:v>-26.112499999999955</c:v>
                </c:pt>
                <c:pt idx="172176">
                  <c:v>-26.110500000000002</c:v>
                </c:pt>
                <c:pt idx="172177">
                  <c:v>-26.108499999999992</c:v>
                </c:pt>
                <c:pt idx="172178">
                  <c:v>-26.106499999999983</c:v>
                </c:pt>
                <c:pt idx="172179">
                  <c:v>-26.104499999999973</c:v>
                </c:pt>
                <c:pt idx="172180">
                  <c:v>-26.102499999999964</c:v>
                </c:pt>
                <c:pt idx="172181">
                  <c:v>-26.100499999999954</c:v>
                </c:pt>
                <c:pt idx="172182">
                  <c:v>-26.098500000000001</c:v>
                </c:pt>
                <c:pt idx="172183">
                  <c:v>-26.096499999999992</c:v>
                </c:pt>
                <c:pt idx="172184">
                  <c:v>-26.094499999999982</c:v>
                </c:pt>
                <c:pt idx="172185">
                  <c:v>-26.092499999999973</c:v>
                </c:pt>
                <c:pt idx="172186">
                  <c:v>-26.090499999999963</c:v>
                </c:pt>
                <c:pt idx="172187">
                  <c:v>-26.088499999999954</c:v>
                </c:pt>
                <c:pt idx="172188">
                  <c:v>-26.086500000000001</c:v>
                </c:pt>
                <c:pt idx="172189">
                  <c:v>-26.084499999999991</c:v>
                </c:pt>
                <c:pt idx="172190">
                  <c:v>-26.082499999999982</c:v>
                </c:pt>
                <c:pt idx="172191">
                  <c:v>-26.080499999999972</c:v>
                </c:pt>
                <c:pt idx="172192">
                  <c:v>-26.078499999999963</c:v>
                </c:pt>
                <c:pt idx="172193">
                  <c:v>-26.076499999999953</c:v>
                </c:pt>
                <c:pt idx="172194">
                  <c:v>-26.0745</c:v>
                </c:pt>
                <c:pt idx="172195">
                  <c:v>-26.072499999999991</c:v>
                </c:pt>
                <c:pt idx="172196">
                  <c:v>-26.070499999999981</c:v>
                </c:pt>
                <c:pt idx="172197">
                  <c:v>-26.068499999999972</c:v>
                </c:pt>
                <c:pt idx="172198">
                  <c:v>-26.066499999999962</c:v>
                </c:pt>
                <c:pt idx="172199">
                  <c:v>-26.064499999999953</c:v>
                </c:pt>
                <c:pt idx="172200">
                  <c:v>-26.0625</c:v>
                </c:pt>
                <c:pt idx="172201">
                  <c:v>-26.06049999999999</c:v>
                </c:pt>
                <c:pt idx="172202">
                  <c:v>-26.058499999999981</c:v>
                </c:pt>
                <c:pt idx="172203">
                  <c:v>-26.056499999999971</c:v>
                </c:pt>
                <c:pt idx="172204">
                  <c:v>-26.054499999999962</c:v>
                </c:pt>
                <c:pt idx="172205">
                  <c:v>-26.052499999999952</c:v>
                </c:pt>
                <c:pt idx="172206">
                  <c:v>-26.0505</c:v>
                </c:pt>
                <c:pt idx="172207">
                  <c:v>-26.04849999999999</c:v>
                </c:pt>
                <c:pt idx="172208">
                  <c:v>-26.04649999999998</c:v>
                </c:pt>
                <c:pt idx="172209">
                  <c:v>-26.044499999999971</c:v>
                </c:pt>
                <c:pt idx="172210">
                  <c:v>-26.042499999999961</c:v>
                </c:pt>
                <c:pt idx="172211">
                  <c:v>-26.040499999999952</c:v>
                </c:pt>
                <c:pt idx="172212">
                  <c:v>-26.038499999999999</c:v>
                </c:pt>
                <c:pt idx="172213">
                  <c:v>-26.03649999999999</c:v>
                </c:pt>
                <c:pt idx="172214">
                  <c:v>-26.03449999999998</c:v>
                </c:pt>
                <c:pt idx="172215">
                  <c:v>-26.03249999999997</c:v>
                </c:pt>
                <c:pt idx="172216">
                  <c:v>-26.030499999999961</c:v>
                </c:pt>
                <c:pt idx="172217">
                  <c:v>-26.028499999999951</c:v>
                </c:pt>
                <c:pt idx="172218">
                  <c:v>-26.026499999999999</c:v>
                </c:pt>
                <c:pt idx="172219">
                  <c:v>-26.024499999999989</c:v>
                </c:pt>
                <c:pt idx="172220">
                  <c:v>-26.02249999999998</c:v>
                </c:pt>
                <c:pt idx="172221">
                  <c:v>-26.02049999999997</c:v>
                </c:pt>
                <c:pt idx="172222">
                  <c:v>-26.01849999999996</c:v>
                </c:pt>
                <c:pt idx="172223">
                  <c:v>-26.016499999999951</c:v>
                </c:pt>
                <c:pt idx="172224">
                  <c:v>-26.014499999999998</c:v>
                </c:pt>
                <c:pt idx="172225">
                  <c:v>-26.012499999999989</c:v>
                </c:pt>
                <c:pt idx="172226">
                  <c:v>-26.010499999999979</c:v>
                </c:pt>
                <c:pt idx="172227">
                  <c:v>-26.00849999999997</c:v>
                </c:pt>
                <c:pt idx="172228">
                  <c:v>-26.00649999999996</c:v>
                </c:pt>
                <c:pt idx="172229">
                  <c:v>-26.00449999999995</c:v>
                </c:pt>
                <c:pt idx="172230">
                  <c:v>-26.002499999999998</c:v>
                </c:pt>
                <c:pt idx="172231">
                  <c:v>-26.000499999999988</c:v>
                </c:pt>
                <c:pt idx="172232">
                  <c:v>-25.998499999999979</c:v>
                </c:pt>
                <c:pt idx="172233">
                  <c:v>-25.996499999999969</c:v>
                </c:pt>
                <c:pt idx="172234">
                  <c:v>-25.99449999999996</c:v>
                </c:pt>
                <c:pt idx="172235">
                  <c:v>-25.99249999999995</c:v>
                </c:pt>
                <c:pt idx="172236">
                  <c:v>-25.990499999999997</c:v>
                </c:pt>
                <c:pt idx="172237">
                  <c:v>-25.988499999999988</c:v>
                </c:pt>
                <c:pt idx="172238">
                  <c:v>-25.986499999999978</c:v>
                </c:pt>
                <c:pt idx="172239">
                  <c:v>-25.984499999999969</c:v>
                </c:pt>
                <c:pt idx="172240">
                  <c:v>-25.982499999999959</c:v>
                </c:pt>
                <c:pt idx="172241">
                  <c:v>-25.98049999999995</c:v>
                </c:pt>
                <c:pt idx="172242">
                  <c:v>-25.978499999999997</c:v>
                </c:pt>
                <c:pt idx="172243">
                  <c:v>-25.976499999999987</c:v>
                </c:pt>
                <c:pt idx="172244">
                  <c:v>-25.974499999999978</c:v>
                </c:pt>
                <c:pt idx="172245">
                  <c:v>-25.972499999999968</c:v>
                </c:pt>
                <c:pt idx="172246">
                  <c:v>-25.970499999999959</c:v>
                </c:pt>
                <c:pt idx="172247">
                  <c:v>-25.968499999999949</c:v>
                </c:pt>
                <c:pt idx="172248">
                  <c:v>-25.966499999999996</c:v>
                </c:pt>
                <c:pt idx="172249">
                  <c:v>-25.964499999999987</c:v>
                </c:pt>
                <c:pt idx="172250">
                  <c:v>-25.962499999999977</c:v>
                </c:pt>
                <c:pt idx="172251">
                  <c:v>-25.960499999999968</c:v>
                </c:pt>
                <c:pt idx="172252">
                  <c:v>-25.958499999999958</c:v>
                </c:pt>
                <c:pt idx="172253">
                  <c:v>-25.956500000000005</c:v>
                </c:pt>
                <c:pt idx="172254">
                  <c:v>-25.954499999999996</c:v>
                </c:pt>
                <c:pt idx="172255">
                  <c:v>-25.952499999999986</c:v>
                </c:pt>
                <c:pt idx="172256">
                  <c:v>-25.950499999999977</c:v>
                </c:pt>
                <c:pt idx="172257">
                  <c:v>-25.948499999999967</c:v>
                </c:pt>
                <c:pt idx="172258">
                  <c:v>-25.946499999999958</c:v>
                </c:pt>
                <c:pt idx="172259">
                  <c:v>-25.944500000000005</c:v>
                </c:pt>
                <c:pt idx="172260">
                  <c:v>-25.942499999999995</c:v>
                </c:pt>
                <c:pt idx="172261">
                  <c:v>-25.940499999999986</c:v>
                </c:pt>
                <c:pt idx="172262">
                  <c:v>-25.938499999999976</c:v>
                </c:pt>
                <c:pt idx="172263">
                  <c:v>-25.936499999999967</c:v>
                </c:pt>
                <c:pt idx="172264">
                  <c:v>-25.934499999999957</c:v>
                </c:pt>
                <c:pt idx="172265">
                  <c:v>-25.932500000000005</c:v>
                </c:pt>
                <c:pt idx="172266">
                  <c:v>-25.930499999999995</c:v>
                </c:pt>
                <c:pt idx="172267">
                  <c:v>-25.928499999999985</c:v>
                </c:pt>
                <c:pt idx="172268">
                  <c:v>-25.926499999999976</c:v>
                </c:pt>
                <c:pt idx="172269">
                  <c:v>-25.924499999999966</c:v>
                </c:pt>
                <c:pt idx="172270">
                  <c:v>-25.922499999999957</c:v>
                </c:pt>
                <c:pt idx="172271">
                  <c:v>-25.920500000000004</c:v>
                </c:pt>
                <c:pt idx="172272">
                  <c:v>-25.918499999999995</c:v>
                </c:pt>
                <c:pt idx="172273">
                  <c:v>-25.916499999999985</c:v>
                </c:pt>
                <c:pt idx="172274">
                  <c:v>-25.914499999999975</c:v>
                </c:pt>
                <c:pt idx="172275">
                  <c:v>-25.912499999999966</c:v>
                </c:pt>
                <c:pt idx="172276">
                  <c:v>-25.910499999999956</c:v>
                </c:pt>
                <c:pt idx="172277">
                  <c:v>-25.908500000000004</c:v>
                </c:pt>
                <c:pt idx="172278">
                  <c:v>-25.906499999999994</c:v>
                </c:pt>
                <c:pt idx="172279">
                  <c:v>-25.904499999999985</c:v>
                </c:pt>
                <c:pt idx="172280">
                  <c:v>-25.902499999999975</c:v>
                </c:pt>
                <c:pt idx="172281">
                  <c:v>-25.900499999999965</c:v>
                </c:pt>
                <c:pt idx="172282">
                  <c:v>-25.898499999999956</c:v>
                </c:pt>
                <c:pt idx="172283">
                  <c:v>-25.896500000000003</c:v>
                </c:pt>
                <c:pt idx="172284">
                  <c:v>-25.894499999999994</c:v>
                </c:pt>
                <c:pt idx="172285">
                  <c:v>-25.892499999999984</c:v>
                </c:pt>
                <c:pt idx="172286">
                  <c:v>-25.890499999999975</c:v>
                </c:pt>
                <c:pt idx="172287">
                  <c:v>-25.888499999999965</c:v>
                </c:pt>
                <c:pt idx="172288">
                  <c:v>-25.886499999999955</c:v>
                </c:pt>
                <c:pt idx="172289">
                  <c:v>-25.884500000000003</c:v>
                </c:pt>
                <c:pt idx="172290">
                  <c:v>-25.882499999999993</c:v>
                </c:pt>
                <c:pt idx="172291">
                  <c:v>-25.880499999999984</c:v>
                </c:pt>
                <c:pt idx="172292">
                  <c:v>-25.878499999999974</c:v>
                </c:pt>
                <c:pt idx="172293">
                  <c:v>-25.876499999999965</c:v>
                </c:pt>
                <c:pt idx="172294">
                  <c:v>-25.874499999999955</c:v>
                </c:pt>
                <c:pt idx="172295">
                  <c:v>-25.872500000000002</c:v>
                </c:pt>
                <c:pt idx="172296">
                  <c:v>-25.870499999999993</c:v>
                </c:pt>
                <c:pt idx="172297">
                  <c:v>-25.868499999999983</c:v>
                </c:pt>
                <c:pt idx="172298">
                  <c:v>-25.866499999999974</c:v>
                </c:pt>
                <c:pt idx="172299">
                  <c:v>-25.864499999999964</c:v>
                </c:pt>
                <c:pt idx="172300">
                  <c:v>-25.862499999999955</c:v>
                </c:pt>
                <c:pt idx="172301">
                  <c:v>-25.860500000000002</c:v>
                </c:pt>
                <c:pt idx="172302">
                  <c:v>-25.858499999999992</c:v>
                </c:pt>
                <c:pt idx="172303">
                  <c:v>-25.856499999999983</c:v>
                </c:pt>
                <c:pt idx="172304">
                  <c:v>-25.854499999999973</c:v>
                </c:pt>
                <c:pt idx="172305">
                  <c:v>-25.852499999999964</c:v>
                </c:pt>
                <c:pt idx="172306">
                  <c:v>-25.850499999999954</c:v>
                </c:pt>
                <c:pt idx="172307">
                  <c:v>-25.848500000000001</c:v>
                </c:pt>
                <c:pt idx="172308">
                  <c:v>-25.846499999999992</c:v>
                </c:pt>
                <c:pt idx="172309">
                  <c:v>-25.844499999999982</c:v>
                </c:pt>
                <c:pt idx="172310">
                  <c:v>-25.842499999999973</c:v>
                </c:pt>
                <c:pt idx="172311">
                  <c:v>-25.840499999999963</c:v>
                </c:pt>
                <c:pt idx="172312">
                  <c:v>-25.838499999999954</c:v>
                </c:pt>
                <c:pt idx="172313">
                  <c:v>-25.836500000000001</c:v>
                </c:pt>
                <c:pt idx="172314">
                  <c:v>-25.834499999999991</c:v>
                </c:pt>
                <c:pt idx="172315">
                  <c:v>-25.832499999999982</c:v>
                </c:pt>
                <c:pt idx="172316">
                  <c:v>-25.830499999999972</c:v>
                </c:pt>
                <c:pt idx="172317">
                  <c:v>-25.828499999999963</c:v>
                </c:pt>
                <c:pt idx="172318">
                  <c:v>-25.826499999999953</c:v>
                </c:pt>
                <c:pt idx="172319">
                  <c:v>-25.8245</c:v>
                </c:pt>
                <c:pt idx="172320">
                  <c:v>-25.822499999999991</c:v>
                </c:pt>
                <c:pt idx="172321">
                  <c:v>-25.820499999999981</c:v>
                </c:pt>
                <c:pt idx="172322">
                  <c:v>-25.818499999999972</c:v>
                </c:pt>
                <c:pt idx="172323">
                  <c:v>-25.816499999999962</c:v>
                </c:pt>
                <c:pt idx="172324">
                  <c:v>-25.814499999999953</c:v>
                </c:pt>
                <c:pt idx="172325">
                  <c:v>-25.8125</c:v>
                </c:pt>
                <c:pt idx="172326">
                  <c:v>-25.81049999999999</c:v>
                </c:pt>
                <c:pt idx="172327">
                  <c:v>-25.808499999999981</c:v>
                </c:pt>
                <c:pt idx="172328">
                  <c:v>-25.806499999999971</c:v>
                </c:pt>
                <c:pt idx="172329">
                  <c:v>-25.804499999999962</c:v>
                </c:pt>
                <c:pt idx="172330">
                  <c:v>-25.802499999999952</c:v>
                </c:pt>
                <c:pt idx="172331">
                  <c:v>-25.8005</c:v>
                </c:pt>
                <c:pt idx="172332">
                  <c:v>-25.79849999999999</c:v>
                </c:pt>
                <c:pt idx="172333">
                  <c:v>-25.79649999999998</c:v>
                </c:pt>
                <c:pt idx="172334">
                  <c:v>-25.794499999999971</c:v>
                </c:pt>
                <c:pt idx="172335">
                  <c:v>-25.792499999999961</c:v>
                </c:pt>
                <c:pt idx="172336">
                  <c:v>-25.790499999999952</c:v>
                </c:pt>
                <c:pt idx="172337">
                  <c:v>-25.788499999999999</c:v>
                </c:pt>
                <c:pt idx="172338">
                  <c:v>-25.78649999999999</c:v>
                </c:pt>
                <c:pt idx="172339">
                  <c:v>-25.78449999999998</c:v>
                </c:pt>
                <c:pt idx="172340">
                  <c:v>-25.78249999999997</c:v>
                </c:pt>
                <c:pt idx="172341">
                  <c:v>-25.780499999999961</c:v>
                </c:pt>
                <c:pt idx="172342">
                  <c:v>-25.778499999999951</c:v>
                </c:pt>
                <c:pt idx="172343">
                  <c:v>-25.776499999999999</c:v>
                </c:pt>
                <c:pt idx="172344">
                  <c:v>-25.774499999999989</c:v>
                </c:pt>
                <c:pt idx="172345">
                  <c:v>-25.77249999999998</c:v>
                </c:pt>
                <c:pt idx="172346">
                  <c:v>-25.77049999999997</c:v>
                </c:pt>
                <c:pt idx="172347">
                  <c:v>-25.76849999999996</c:v>
                </c:pt>
                <c:pt idx="172348">
                  <c:v>-25.766499999999951</c:v>
                </c:pt>
                <c:pt idx="172349">
                  <c:v>-25.764499999999998</c:v>
                </c:pt>
                <c:pt idx="172350">
                  <c:v>-25.762499999999989</c:v>
                </c:pt>
                <c:pt idx="172351">
                  <c:v>-25.760499999999979</c:v>
                </c:pt>
                <c:pt idx="172352">
                  <c:v>-25.75849999999997</c:v>
                </c:pt>
                <c:pt idx="172353">
                  <c:v>-25.75649999999996</c:v>
                </c:pt>
                <c:pt idx="172354">
                  <c:v>-25.75449999999995</c:v>
                </c:pt>
                <c:pt idx="172355">
                  <c:v>-25.752499999999998</c:v>
                </c:pt>
                <c:pt idx="172356">
                  <c:v>-25.750499999999988</c:v>
                </c:pt>
                <c:pt idx="172357">
                  <c:v>-25.748499999999979</c:v>
                </c:pt>
                <c:pt idx="172358">
                  <c:v>-25.746499999999969</c:v>
                </c:pt>
                <c:pt idx="172359">
                  <c:v>-25.74449999999996</c:v>
                </c:pt>
                <c:pt idx="172360">
                  <c:v>-25.74249999999995</c:v>
                </c:pt>
                <c:pt idx="172361">
                  <c:v>-25.740499999999997</c:v>
                </c:pt>
                <c:pt idx="172362">
                  <c:v>-25.738499999999988</c:v>
                </c:pt>
                <c:pt idx="172363">
                  <c:v>-25.736499999999978</c:v>
                </c:pt>
                <c:pt idx="172364">
                  <c:v>-25.734499999999969</c:v>
                </c:pt>
                <c:pt idx="172365">
                  <c:v>-25.732499999999959</c:v>
                </c:pt>
                <c:pt idx="172366">
                  <c:v>-25.73049999999995</c:v>
                </c:pt>
                <c:pt idx="172367">
                  <c:v>-25.728499999999997</c:v>
                </c:pt>
                <c:pt idx="172368">
                  <c:v>-25.726499999999987</c:v>
                </c:pt>
                <c:pt idx="172369">
                  <c:v>-25.724499999999978</c:v>
                </c:pt>
                <c:pt idx="172370">
                  <c:v>-25.722499999999968</c:v>
                </c:pt>
                <c:pt idx="172371">
                  <c:v>-25.720499999999959</c:v>
                </c:pt>
                <c:pt idx="172372">
                  <c:v>-25.718499999999949</c:v>
                </c:pt>
                <c:pt idx="172373">
                  <c:v>-25.716499999999996</c:v>
                </c:pt>
                <c:pt idx="172374">
                  <c:v>-25.714499999999987</c:v>
                </c:pt>
                <c:pt idx="172375">
                  <c:v>-25.712499999999977</c:v>
                </c:pt>
                <c:pt idx="172376">
                  <c:v>-25.710499999999968</c:v>
                </c:pt>
                <c:pt idx="172377">
                  <c:v>-25.708499999999958</c:v>
                </c:pt>
                <c:pt idx="172378">
                  <c:v>-25.706500000000005</c:v>
                </c:pt>
                <c:pt idx="172379">
                  <c:v>-25.704499999999996</c:v>
                </c:pt>
                <c:pt idx="172380">
                  <c:v>-25.702499999999986</c:v>
                </c:pt>
                <c:pt idx="172381">
                  <c:v>-25.700499999999977</c:v>
                </c:pt>
                <c:pt idx="172382">
                  <c:v>-25.698499999999967</c:v>
                </c:pt>
                <c:pt idx="172383">
                  <c:v>-25.696499999999958</c:v>
                </c:pt>
                <c:pt idx="172384">
                  <c:v>-25.694500000000005</c:v>
                </c:pt>
                <c:pt idx="172385">
                  <c:v>-25.692499999999995</c:v>
                </c:pt>
                <c:pt idx="172386">
                  <c:v>-25.690499999999986</c:v>
                </c:pt>
                <c:pt idx="172387">
                  <c:v>-25.688499999999976</c:v>
                </c:pt>
                <c:pt idx="172388">
                  <c:v>-25.686499999999967</c:v>
                </c:pt>
                <c:pt idx="172389">
                  <c:v>-25.684499999999957</c:v>
                </c:pt>
                <c:pt idx="172390">
                  <c:v>-25.682500000000005</c:v>
                </c:pt>
                <c:pt idx="172391">
                  <c:v>-25.680499999999995</c:v>
                </c:pt>
                <c:pt idx="172392">
                  <c:v>-25.678499999999985</c:v>
                </c:pt>
                <c:pt idx="172393">
                  <c:v>-25.676499999999976</c:v>
                </c:pt>
                <c:pt idx="172394">
                  <c:v>-25.674499999999966</c:v>
                </c:pt>
                <c:pt idx="172395">
                  <c:v>-25.672499999999957</c:v>
                </c:pt>
                <c:pt idx="172396">
                  <c:v>-25.670500000000004</c:v>
                </c:pt>
                <c:pt idx="172397">
                  <c:v>-25.668499999999995</c:v>
                </c:pt>
                <c:pt idx="172398">
                  <c:v>-25.666499999999985</c:v>
                </c:pt>
                <c:pt idx="172399">
                  <c:v>-25.664499999999975</c:v>
                </c:pt>
                <c:pt idx="172400">
                  <c:v>-25.662499999999966</c:v>
                </c:pt>
                <c:pt idx="172401">
                  <c:v>-25.660499999999956</c:v>
                </c:pt>
                <c:pt idx="172402">
                  <c:v>-25.658500000000004</c:v>
                </c:pt>
                <c:pt idx="172403">
                  <c:v>-25.656499999999994</c:v>
                </c:pt>
                <c:pt idx="172404">
                  <c:v>-25.654499999999985</c:v>
                </c:pt>
                <c:pt idx="172405">
                  <c:v>-25.652499999999975</c:v>
                </c:pt>
                <c:pt idx="172406">
                  <c:v>-25.650499999999965</c:v>
                </c:pt>
                <c:pt idx="172407">
                  <c:v>-25.648499999999956</c:v>
                </c:pt>
                <c:pt idx="172408">
                  <c:v>-25.646500000000003</c:v>
                </c:pt>
                <c:pt idx="172409">
                  <c:v>-25.644499999999994</c:v>
                </c:pt>
                <c:pt idx="172410">
                  <c:v>-25.642499999999984</c:v>
                </c:pt>
                <c:pt idx="172411">
                  <c:v>-25.640499999999975</c:v>
                </c:pt>
                <c:pt idx="172412">
                  <c:v>-25.638499999999965</c:v>
                </c:pt>
                <c:pt idx="172413">
                  <c:v>-25.636499999999955</c:v>
                </c:pt>
                <c:pt idx="172414">
                  <c:v>-25.634500000000003</c:v>
                </c:pt>
                <c:pt idx="172415">
                  <c:v>-25.632499999999993</c:v>
                </c:pt>
                <c:pt idx="172416">
                  <c:v>-25.630499999999984</c:v>
                </c:pt>
                <c:pt idx="172417">
                  <c:v>-25.628499999999974</c:v>
                </c:pt>
                <c:pt idx="172418">
                  <c:v>-25.626499999999965</c:v>
                </c:pt>
                <c:pt idx="172419">
                  <c:v>-25.624499999999955</c:v>
                </c:pt>
                <c:pt idx="172420">
                  <c:v>-25.622500000000002</c:v>
                </c:pt>
                <c:pt idx="172421">
                  <c:v>-25.620499999999993</c:v>
                </c:pt>
                <c:pt idx="172422">
                  <c:v>-25.618499999999983</c:v>
                </c:pt>
                <c:pt idx="172423">
                  <c:v>-25.616499999999974</c:v>
                </c:pt>
                <c:pt idx="172424">
                  <c:v>-25.614499999999964</c:v>
                </c:pt>
                <c:pt idx="172425">
                  <c:v>-25.612499999999955</c:v>
                </c:pt>
                <c:pt idx="172426">
                  <c:v>-25.610500000000002</c:v>
                </c:pt>
                <c:pt idx="172427">
                  <c:v>-25.608499999999992</c:v>
                </c:pt>
                <c:pt idx="172428">
                  <c:v>-25.606499999999983</c:v>
                </c:pt>
                <c:pt idx="172429">
                  <c:v>-25.604499999999973</c:v>
                </c:pt>
                <c:pt idx="172430">
                  <c:v>-25.602499999999964</c:v>
                </c:pt>
                <c:pt idx="172431">
                  <c:v>-25.600499999999954</c:v>
                </c:pt>
                <c:pt idx="172432">
                  <c:v>-25.598500000000001</c:v>
                </c:pt>
                <c:pt idx="172433">
                  <c:v>-25.596499999999992</c:v>
                </c:pt>
                <c:pt idx="172434">
                  <c:v>-25.594499999999982</c:v>
                </c:pt>
                <c:pt idx="172435">
                  <c:v>-25.592499999999973</c:v>
                </c:pt>
                <c:pt idx="172436">
                  <c:v>-25.590499999999963</c:v>
                </c:pt>
                <c:pt idx="172437">
                  <c:v>-25.588499999999954</c:v>
                </c:pt>
                <c:pt idx="172438">
                  <c:v>-25.586500000000001</c:v>
                </c:pt>
                <c:pt idx="172439">
                  <c:v>-25.584499999999991</c:v>
                </c:pt>
                <c:pt idx="172440">
                  <c:v>-25.582499999999982</c:v>
                </c:pt>
                <c:pt idx="172441">
                  <c:v>-25.580499999999972</c:v>
                </c:pt>
                <c:pt idx="172442">
                  <c:v>-25.578499999999963</c:v>
                </c:pt>
                <c:pt idx="172443">
                  <c:v>-25.576499999999953</c:v>
                </c:pt>
                <c:pt idx="172444">
                  <c:v>-25.5745</c:v>
                </c:pt>
                <c:pt idx="172445">
                  <c:v>-25.572499999999991</c:v>
                </c:pt>
                <c:pt idx="172446">
                  <c:v>-25.570499999999981</c:v>
                </c:pt>
                <c:pt idx="172447">
                  <c:v>-25.568499999999972</c:v>
                </c:pt>
                <c:pt idx="172448">
                  <c:v>-25.566499999999962</c:v>
                </c:pt>
                <c:pt idx="172449">
                  <c:v>-25.564499999999953</c:v>
                </c:pt>
                <c:pt idx="172450">
                  <c:v>-25.5625</c:v>
                </c:pt>
                <c:pt idx="172451">
                  <c:v>-25.56049999999999</c:v>
                </c:pt>
                <c:pt idx="172452">
                  <c:v>-25.558499999999981</c:v>
                </c:pt>
                <c:pt idx="172453">
                  <c:v>-25.556499999999971</c:v>
                </c:pt>
                <c:pt idx="172454">
                  <c:v>-25.554499999999962</c:v>
                </c:pt>
                <c:pt idx="172455">
                  <c:v>-25.552499999999952</c:v>
                </c:pt>
                <c:pt idx="172456">
                  <c:v>-25.5505</c:v>
                </c:pt>
                <c:pt idx="172457">
                  <c:v>-25.54849999999999</c:v>
                </c:pt>
                <c:pt idx="172458">
                  <c:v>-25.54649999999998</c:v>
                </c:pt>
                <c:pt idx="172459">
                  <c:v>-25.544499999999971</c:v>
                </c:pt>
                <c:pt idx="172460">
                  <c:v>-25.542499999999961</c:v>
                </c:pt>
                <c:pt idx="172461">
                  <c:v>-25.540499999999952</c:v>
                </c:pt>
                <c:pt idx="172462">
                  <c:v>-25.538499999999999</c:v>
                </c:pt>
                <c:pt idx="172463">
                  <c:v>-25.53649999999999</c:v>
                </c:pt>
                <c:pt idx="172464">
                  <c:v>-25.53449999999998</c:v>
                </c:pt>
                <c:pt idx="172465">
                  <c:v>-25.53249999999997</c:v>
                </c:pt>
                <c:pt idx="172466">
                  <c:v>-25.530499999999961</c:v>
                </c:pt>
                <c:pt idx="172467">
                  <c:v>-25.528499999999951</c:v>
                </c:pt>
                <c:pt idx="172468">
                  <c:v>-25.526499999999999</c:v>
                </c:pt>
                <c:pt idx="172469">
                  <c:v>-25.524499999999989</c:v>
                </c:pt>
                <c:pt idx="172470">
                  <c:v>-25.52249999999998</c:v>
                </c:pt>
                <c:pt idx="172471">
                  <c:v>-25.52049999999997</c:v>
                </c:pt>
                <c:pt idx="172472">
                  <c:v>-25.51849999999996</c:v>
                </c:pt>
                <c:pt idx="172473">
                  <c:v>-25.516499999999951</c:v>
                </c:pt>
                <c:pt idx="172474">
                  <c:v>-25.514499999999998</c:v>
                </c:pt>
                <c:pt idx="172475">
                  <c:v>-25.512499999999989</c:v>
                </c:pt>
                <c:pt idx="172476">
                  <c:v>-25.510499999999979</c:v>
                </c:pt>
                <c:pt idx="172477">
                  <c:v>-25.50849999999997</c:v>
                </c:pt>
                <c:pt idx="172478">
                  <c:v>-25.50649999999996</c:v>
                </c:pt>
                <c:pt idx="172479">
                  <c:v>-25.50449999999995</c:v>
                </c:pt>
                <c:pt idx="172480">
                  <c:v>-25.502499999999998</c:v>
                </c:pt>
                <c:pt idx="172481">
                  <c:v>-25.500499999999988</c:v>
                </c:pt>
                <c:pt idx="172482">
                  <c:v>-25.498499999999979</c:v>
                </c:pt>
                <c:pt idx="172483">
                  <c:v>-25.496499999999969</c:v>
                </c:pt>
                <c:pt idx="172484">
                  <c:v>-25.49449999999996</c:v>
                </c:pt>
                <c:pt idx="172485">
                  <c:v>-25.49249999999995</c:v>
                </c:pt>
                <c:pt idx="172486">
                  <c:v>-25.490499999999997</c:v>
                </c:pt>
                <c:pt idx="172487">
                  <c:v>-25.488499999999988</c:v>
                </c:pt>
                <c:pt idx="172488">
                  <c:v>-25.486499999999978</c:v>
                </c:pt>
                <c:pt idx="172489">
                  <c:v>-25.484499999999969</c:v>
                </c:pt>
                <c:pt idx="172490">
                  <c:v>-25.482499999999959</c:v>
                </c:pt>
                <c:pt idx="172491">
                  <c:v>-25.48049999999995</c:v>
                </c:pt>
                <c:pt idx="172492">
                  <c:v>-25.478499999999997</c:v>
                </c:pt>
                <c:pt idx="172493">
                  <c:v>-25.476499999999987</c:v>
                </c:pt>
                <c:pt idx="172494">
                  <c:v>-25.474499999999978</c:v>
                </c:pt>
                <c:pt idx="172495">
                  <c:v>-25.472499999999968</c:v>
                </c:pt>
                <c:pt idx="172496">
                  <c:v>-25.470499999999959</c:v>
                </c:pt>
                <c:pt idx="172497">
                  <c:v>-25.468499999999949</c:v>
                </c:pt>
                <c:pt idx="172498">
                  <c:v>-25.466499999999996</c:v>
                </c:pt>
                <c:pt idx="172499">
                  <c:v>-25.464499999999987</c:v>
                </c:pt>
                <c:pt idx="172500">
                  <c:v>-25.462499999999977</c:v>
                </c:pt>
                <c:pt idx="172501">
                  <c:v>-25.460499999999968</c:v>
                </c:pt>
                <c:pt idx="172502">
                  <c:v>-25.458499999999958</c:v>
                </c:pt>
                <c:pt idx="172503">
                  <c:v>-25.456500000000005</c:v>
                </c:pt>
                <c:pt idx="172504">
                  <c:v>-25.454499999999996</c:v>
                </c:pt>
                <c:pt idx="172505">
                  <c:v>-25.452499999999986</c:v>
                </c:pt>
                <c:pt idx="172506">
                  <c:v>-25.450499999999977</c:v>
                </c:pt>
                <c:pt idx="172507">
                  <c:v>-25.448499999999967</c:v>
                </c:pt>
                <c:pt idx="172508">
                  <c:v>-25.446499999999958</c:v>
                </c:pt>
                <c:pt idx="172509">
                  <c:v>-25.444500000000005</c:v>
                </c:pt>
                <c:pt idx="172510">
                  <c:v>-25.442499999999995</c:v>
                </c:pt>
                <c:pt idx="172511">
                  <c:v>-25.440499999999986</c:v>
                </c:pt>
                <c:pt idx="172512">
                  <c:v>-25.438499999999976</c:v>
                </c:pt>
                <c:pt idx="172513">
                  <c:v>-25.436499999999967</c:v>
                </c:pt>
                <c:pt idx="172514">
                  <c:v>-25.434499999999957</c:v>
                </c:pt>
                <c:pt idx="172515">
                  <c:v>-25.432500000000005</c:v>
                </c:pt>
                <c:pt idx="172516">
                  <c:v>-25.430499999999995</c:v>
                </c:pt>
                <c:pt idx="172517">
                  <c:v>-25.428499999999985</c:v>
                </c:pt>
                <c:pt idx="172518">
                  <c:v>-25.426499999999976</c:v>
                </c:pt>
                <c:pt idx="172519">
                  <c:v>-25.424499999999966</c:v>
                </c:pt>
                <c:pt idx="172520">
                  <c:v>-25.422499999999957</c:v>
                </c:pt>
                <c:pt idx="172521">
                  <c:v>-25.420500000000004</c:v>
                </c:pt>
                <c:pt idx="172522">
                  <c:v>-25.418499999999995</c:v>
                </c:pt>
                <c:pt idx="172523">
                  <c:v>-25.416499999999985</c:v>
                </c:pt>
                <c:pt idx="172524">
                  <c:v>-25.414499999999975</c:v>
                </c:pt>
                <c:pt idx="172525">
                  <c:v>-25.412499999999966</c:v>
                </c:pt>
                <c:pt idx="172526">
                  <c:v>-25.410499999999956</c:v>
                </c:pt>
                <c:pt idx="172527">
                  <c:v>-25.408500000000004</c:v>
                </c:pt>
                <c:pt idx="172528">
                  <c:v>-25.406499999999994</c:v>
                </c:pt>
                <c:pt idx="172529">
                  <c:v>-25.404499999999985</c:v>
                </c:pt>
                <c:pt idx="172530">
                  <c:v>-25.402499999999975</c:v>
                </c:pt>
                <c:pt idx="172531">
                  <c:v>-25.400499999999965</c:v>
                </c:pt>
                <c:pt idx="172532">
                  <c:v>-25.398499999999956</c:v>
                </c:pt>
                <c:pt idx="172533">
                  <c:v>-25.396500000000003</c:v>
                </c:pt>
                <c:pt idx="172534">
                  <c:v>-25.394499999999994</c:v>
                </c:pt>
                <c:pt idx="172535">
                  <c:v>-25.392499999999984</c:v>
                </c:pt>
                <c:pt idx="172536">
                  <c:v>-25.390499999999975</c:v>
                </c:pt>
                <c:pt idx="172537">
                  <c:v>-25.388499999999965</c:v>
                </c:pt>
                <c:pt idx="172538">
                  <c:v>-25.386499999999955</c:v>
                </c:pt>
                <c:pt idx="172539">
                  <c:v>-25.384500000000003</c:v>
                </c:pt>
                <c:pt idx="172540">
                  <c:v>-25.382499999999993</c:v>
                </c:pt>
                <c:pt idx="172541">
                  <c:v>-25.380499999999984</c:v>
                </c:pt>
                <c:pt idx="172542">
                  <c:v>-25.378499999999974</c:v>
                </c:pt>
                <c:pt idx="172543">
                  <c:v>-25.376499999999965</c:v>
                </c:pt>
                <c:pt idx="172544">
                  <c:v>-25.374499999999955</c:v>
                </c:pt>
                <c:pt idx="172545">
                  <c:v>-25.372500000000002</c:v>
                </c:pt>
                <c:pt idx="172546">
                  <c:v>-25.370499999999993</c:v>
                </c:pt>
                <c:pt idx="172547">
                  <c:v>-25.368499999999983</c:v>
                </c:pt>
                <c:pt idx="172548">
                  <c:v>-25.366499999999974</c:v>
                </c:pt>
                <c:pt idx="172549">
                  <c:v>-25.364499999999964</c:v>
                </c:pt>
                <c:pt idx="172550">
                  <c:v>-25.362499999999955</c:v>
                </c:pt>
                <c:pt idx="172551">
                  <c:v>-25.360500000000002</c:v>
                </c:pt>
                <c:pt idx="172552">
                  <c:v>-25.358499999999992</c:v>
                </c:pt>
                <c:pt idx="172553">
                  <c:v>-25.356499999999983</c:v>
                </c:pt>
                <c:pt idx="172554">
                  <c:v>-25.354499999999973</c:v>
                </c:pt>
                <c:pt idx="172555">
                  <c:v>-25.352499999999964</c:v>
                </c:pt>
                <c:pt idx="172556">
                  <c:v>-25.350499999999954</c:v>
                </c:pt>
                <c:pt idx="172557">
                  <c:v>-25.348500000000001</c:v>
                </c:pt>
                <c:pt idx="172558">
                  <c:v>-25.346499999999992</c:v>
                </c:pt>
                <c:pt idx="172559">
                  <c:v>-25.344499999999982</c:v>
                </c:pt>
                <c:pt idx="172560">
                  <c:v>-25.342499999999973</c:v>
                </c:pt>
                <c:pt idx="172561">
                  <c:v>-25.340499999999963</c:v>
                </c:pt>
                <c:pt idx="172562">
                  <c:v>-25.338499999999954</c:v>
                </c:pt>
                <c:pt idx="172563">
                  <c:v>-25.336500000000001</c:v>
                </c:pt>
                <c:pt idx="172564">
                  <c:v>-25.334499999999991</c:v>
                </c:pt>
                <c:pt idx="172565">
                  <c:v>-25.332499999999982</c:v>
                </c:pt>
                <c:pt idx="172566">
                  <c:v>-25.330499999999972</c:v>
                </c:pt>
                <c:pt idx="172567">
                  <c:v>-25.328499999999963</c:v>
                </c:pt>
                <c:pt idx="172568">
                  <c:v>-25.326499999999953</c:v>
                </c:pt>
                <c:pt idx="172569">
                  <c:v>-25.3245</c:v>
                </c:pt>
                <c:pt idx="172570">
                  <c:v>-25.322499999999991</c:v>
                </c:pt>
                <c:pt idx="172571">
                  <c:v>-25.320499999999981</c:v>
                </c:pt>
                <c:pt idx="172572">
                  <c:v>-25.318499999999972</c:v>
                </c:pt>
                <c:pt idx="172573">
                  <c:v>-25.316499999999962</c:v>
                </c:pt>
                <c:pt idx="172574">
                  <c:v>-25.314499999999953</c:v>
                </c:pt>
                <c:pt idx="172575">
                  <c:v>-25.3125</c:v>
                </c:pt>
                <c:pt idx="172576">
                  <c:v>-25.31049999999999</c:v>
                </c:pt>
                <c:pt idx="172577">
                  <c:v>-25.308499999999981</c:v>
                </c:pt>
                <c:pt idx="172578">
                  <c:v>-25.306499999999971</c:v>
                </c:pt>
                <c:pt idx="172579">
                  <c:v>-25.304499999999962</c:v>
                </c:pt>
                <c:pt idx="172580">
                  <c:v>-25.302499999999952</c:v>
                </c:pt>
                <c:pt idx="172581">
                  <c:v>-25.3005</c:v>
                </c:pt>
                <c:pt idx="172582">
                  <c:v>-25.29849999999999</c:v>
                </c:pt>
                <c:pt idx="172583">
                  <c:v>-25.29649999999998</c:v>
                </c:pt>
                <c:pt idx="172584">
                  <c:v>-25.294499999999971</c:v>
                </c:pt>
                <c:pt idx="172585">
                  <c:v>-25.292499999999961</c:v>
                </c:pt>
                <c:pt idx="172586">
                  <c:v>-25.290499999999952</c:v>
                </c:pt>
                <c:pt idx="172587">
                  <c:v>-25.288499999999999</c:v>
                </c:pt>
                <c:pt idx="172588">
                  <c:v>-25.28649999999999</c:v>
                </c:pt>
                <c:pt idx="172589">
                  <c:v>-25.28449999999998</c:v>
                </c:pt>
                <c:pt idx="172590">
                  <c:v>-25.28249999999997</c:v>
                </c:pt>
                <c:pt idx="172591">
                  <c:v>-25.280499999999961</c:v>
                </c:pt>
                <c:pt idx="172592">
                  <c:v>-25.278499999999951</c:v>
                </c:pt>
                <c:pt idx="172593">
                  <c:v>-25.276499999999999</c:v>
                </c:pt>
                <c:pt idx="172594">
                  <c:v>-25.274499999999989</c:v>
                </c:pt>
                <c:pt idx="172595">
                  <c:v>-25.27249999999998</c:v>
                </c:pt>
                <c:pt idx="172596">
                  <c:v>-25.27049999999997</c:v>
                </c:pt>
                <c:pt idx="172597">
                  <c:v>-25.26849999999996</c:v>
                </c:pt>
                <c:pt idx="172598">
                  <c:v>-25.266499999999951</c:v>
                </c:pt>
                <c:pt idx="172599">
                  <c:v>-25.264499999999998</c:v>
                </c:pt>
                <c:pt idx="172600">
                  <c:v>-25.262499999999989</c:v>
                </c:pt>
                <c:pt idx="172601">
                  <c:v>-25.260499999999979</c:v>
                </c:pt>
                <c:pt idx="172602">
                  <c:v>-25.25849999999997</c:v>
                </c:pt>
                <c:pt idx="172603">
                  <c:v>-25.25649999999996</c:v>
                </c:pt>
                <c:pt idx="172604">
                  <c:v>-25.25449999999995</c:v>
                </c:pt>
                <c:pt idx="172605">
                  <c:v>-25.252499999999998</c:v>
                </c:pt>
                <c:pt idx="172606">
                  <c:v>-25.250499999999988</c:v>
                </c:pt>
                <c:pt idx="172607">
                  <c:v>-25.248499999999979</c:v>
                </c:pt>
                <c:pt idx="172608">
                  <c:v>-25.246499999999969</c:v>
                </c:pt>
                <c:pt idx="172609">
                  <c:v>-25.24449999999996</c:v>
                </c:pt>
                <c:pt idx="172610">
                  <c:v>-25.24249999999995</c:v>
                </c:pt>
                <c:pt idx="172611">
                  <c:v>-25.240499999999997</c:v>
                </c:pt>
                <c:pt idx="172612">
                  <c:v>-25.238499999999988</c:v>
                </c:pt>
                <c:pt idx="172613">
                  <c:v>-25.236499999999978</c:v>
                </c:pt>
                <c:pt idx="172614">
                  <c:v>-25.234499999999969</c:v>
                </c:pt>
                <c:pt idx="172615">
                  <c:v>-25.232499999999959</c:v>
                </c:pt>
                <c:pt idx="172616">
                  <c:v>-25.23049999999995</c:v>
                </c:pt>
                <c:pt idx="172617">
                  <c:v>-25.228499999999997</c:v>
                </c:pt>
                <c:pt idx="172618">
                  <c:v>-25.226499999999987</c:v>
                </c:pt>
                <c:pt idx="172619">
                  <c:v>-25.224499999999978</c:v>
                </c:pt>
                <c:pt idx="172620">
                  <c:v>-25.222499999999968</c:v>
                </c:pt>
                <c:pt idx="172621">
                  <c:v>-25.220499999999959</c:v>
                </c:pt>
                <c:pt idx="172622">
                  <c:v>-25.218499999999949</c:v>
                </c:pt>
                <c:pt idx="172623">
                  <c:v>-25.216499999999996</c:v>
                </c:pt>
                <c:pt idx="172624">
                  <c:v>-25.214499999999987</c:v>
                </c:pt>
                <c:pt idx="172625">
                  <c:v>-25.212499999999977</c:v>
                </c:pt>
                <c:pt idx="172626">
                  <c:v>-25.210499999999968</c:v>
                </c:pt>
                <c:pt idx="172627">
                  <c:v>-25.208499999999958</c:v>
                </c:pt>
                <c:pt idx="172628">
                  <c:v>-25.206500000000005</c:v>
                </c:pt>
                <c:pt idx="172629">
                  <c:v>-25.204499999999996</c:v>
                </c:pt>
                <c:pt idx="172630">
                  <c:v>-25.202499999999986</c:v>
                </c:pt>
                <c:pt idx="172631">
                  <c:v>-25.200499999999977</c:v>
                </c:pt>
                <c:pt idx="172632">
                  <c:v>-25.198499999999967</c:v>
                </c:pt>
                <c:pt idx="172633">
                  <c:v>-25.196499999999958</c:v>
                </c:pt>
                <c:pt idx="172634">
                  <c:v>-25.194500000000005</c:v>
                </c:pt>
                <c:pt idx="172635">
                  <c:v>-25.192499999999995</c:v>
                </c:pt>
                <c:pt idx="172636">
                  <c:v>-25.190499999999986</c:v>
                </c:pt>
                <c:pt idx="172637">
                  <c:v>-25.188499999999976</c:v>
                </c:pt>
                <c:pt idx="172638">
                  <c:v>-25.186499999999967</c:v>
                </c:pt>
                <c:pt idx="172639">
                  <c:v>-25.184499999999957</c:v>
                </c:pt>
                <c:pt idx="172640">
                  <c:v>-25.182500000000005</c:v>
                </c:pt>
                <c:pt idx="172641">
                  <c:v>-25.180499999999995</c:v>
                </c:pt>
                <c:pt idx="172642">
                  <c:v>-25.178499999999985</c:v>
                </c:pt>
                <c:pt idx="172643">
                  <c:v>-25.176499999999976</c:v>
                </c:pt>
                <c:pt idx="172644">
                  <c:v>-25.174499999999966</c:v>
                </c:pt>
                <c:pt idx="172645">
                  <c:v>-25.172499999999957</c:v>
                </c:pt>
                <c:pt idx="172646">
                  <c:v>-25.170500000000004</c:v>
                </c:pt>
                <c:pt idx="172647">
                  <c:v>-25.168499999999995</c:v>
                </c:pt>
                <c:pt idx="172648">
                  <c:v>-25.166499999999985</c:v>
                </c:pt>
                <c:pt idx="172649">
                  <c:v>-25.164499999999975</c:v>
                </c:pt>
                <c:pt idx="172650">
                  <c:v>-25.162499999999966</c:v>
                </c:pt>
                <c:pt idx="172651">
                  <c:v>-25.160499999999956</c:v>
                </c:pt>
                <c:pt idx="172652">
                  <c:v>-25.158500000000004</c:v>
                </c:pt>
                <c:pt idx="172653">
                  <c:v>-25.156499999999994</c:v>
                </c:pt>
                <c:pt idx="172654">
                  <c:v>-25.154499999999985</c:v>
                </c:pt>
                <c:pt idx="172655">
                  <c:v>-25.152499999999975</c:v>
                </c:pt>
                <c:pt idx="172656">
                  <c:v>-25.150499999999965</c:v>
                </c:pt>
                <c:pt idx="172657">
                  <c:v>-25.148499999999956</c:v>
                </c:pt>
                <c:pt idx="172658">
                  <c:v>-25.146500000000003</c:v>
                </c:pt>
                <c:pt idx="172659">
                  <c:v>-25.144499999999994</c:v>
                </c:pt>
                <c:pt idx="172660">
                  <c:v>-25.142499999999984</c:v>
                </c:pt>
                <c:pt idx="172661">
                  <c:v>-25.140499999999975</c:v>
                </c:pt>
                <c:pt idx="172662">
                  <c:v>-25.138499999999965</c:v>
                </c:pt>
                <c:pt idx="172663">
                  <c:v>-25.136499999999955</c:v>
                </c:pt>
                <c:pt idx="172664">
                  <c:v>-25.134500000000003</c:v>
                </c:pt>
                <c:pt idx="172665">
                  <c:v>-25.132499999999993</c:v>
                </c:pt>
                <c:pt idx="172666">
                  <c:v>-25.130499999999984</c:v>
                </c:pt>
                <c:pt idx="172667">
                  <c:v>-25.128499999999974</c:v>
                </c:pt>
                <c:pt idx="172668">
                  <c:v>-25.126499999999965</c:v>
                </c:pt>
                <c:pt idx="172669">
                  <c:v>-25.124499999999955</c:v>
                </c:pt>
                <c:pt idx="172670">
                  <c:v>-25.122500000000002</c:v>
                </c:pt>
                <c:pt idx="172671">
                  <c:v>-25.120499999999993</c:v>
                </c:pt>
                <c:pt idx="172672">
                  <c:v>-25.118499999999983</c:v>
                </c:pt>
                <c:pt idx="172673">
                  <c:v>-25.116499999999974</c:v>
                </c:pt>
                <c:pt idx="172674">
                  <c:v>-25.114499999999964</c:v>
                </c:pt>
                <c:pt idx="172675">
                  <c:v>-25.112499999999955</c:v>
                </c:pt>
                <c:pt idx="172676">
                  <c:v>-25.110500000000002</c:v>
                </c:pt>
                <c:pt idx="172677">
                  <c:v>-25.108499999999992</c:v>
                </c:pt>
                <c:pt idx="172678">
                  <c:v>-25.106499999999983</c:v>
                </c:pt>
                <c:pt idx="172679">
                  <c:v>-25.104499999999973</c:v>
                </c:pt>
                <c:pt idx="172680">
                  <c:v>-25.102499999999964</c:v>
                </c:pt>
                <c:pt idx="172681">
                  <c:v>-25.100499999999954</c:v>
                </c:pt>
                <c:pt idx="172682">
                  <c:v>-25.098500000000001</c:v>
                </c:pt>
                <c:pt idx="172683">
                  <c:v>-25.096499999999992</c:v>
                </c:pt>
                <c:pt idx="172684">
                  <c:v>-25.094499999999982</c:v>
                </c:pt>
                <c:pt idx="172685">
                  <c:v>-25.092499999999973</c:v>
                </c:pt>
                <c:pt idx="172686">
                  <c:v>-25.090499999999963</c:v>
                </c:pt>
                <c:pt idx="172687">
                  <c:v>-25.088499999999954</c:v>
                </c:pt>
                <c:pt idx="172688">
                  <c:v>-25.086500000000001</c:v>
                </c:pt>
                <c:pt idx="172689">
                  <c:v>-25.084499999999991</c:v>
                </c:pt>
                <c:pt idx="172690">
                  <c:v>-25.082499999999982</c:v>
                </c:pt>
                <c:pt idx="172691">
                  <c:v>-25.080499999999972</c:v>
                </c:pt>
                <c:pt idx="172692">
                  <c:v>-25.078499999999963</c:v>
                </c:pt>
                <c:pt idx="172693">
                  <c:v>-25.076499999999953</c:v>
                </c:pt>
                <c:pt idx="172694">
                  <c:v>-25.0745</c:v>
                </c:pt>
                <c:pt idx="172695">
                  <c:v>-25.072499999999991</c:v>
                </c:pt>
                <c:pt idx="172696">
                  <c:v>-25.070499999999981</c:v>
                </c:pt>
                <c:pt idx="172697">
                  <c:v>-25.068499999999972</c:v>
                </c:pt>
                <c:pt idx="172698">
                  <c:v>-25.066499999999962</c:v>
                </c:pt>
                <c:pt idx="172699">
                  <c:v>-25.064499999999953</c:v>
                </c:pt>
                <c:pt idx="172700">
                  <c:v>-25.0625</c:v>
                </c:pt>
                <c:pt idx="172701">
                  <c:v>-25.06049999999999</c:v>
                </c:pt>
                <c:pt idx="172702">
                  <c:v>-25.058499999999981</c:v>
                </c:pt>
                <c:pt idx="172703">
                  <c:v>-25.056499999999971</c:v>
                </c:pt>
                <c:pt idx="172704">
                  <c:v>-25.054499999999962</c:v>
                </c:pt>
                <c:pt idx="172705">
                  <c:v>-25.052499999999952</c:v>
                </c:pt>
                <c:pt idx="172706">
                  <c:v>-25.0505</c:v>
                </c:pt>
                <c:pt idx="172707">
                  <c:v>-25.04849999999999</c:v>
                </c:pt>
                <c:pt idx="172708">
                  <c:v>-25.04649999999998</c:v>
                </c:pt>
                <c:pt idx="172709">
                  <c:v>-25.044499999999971</c:v>
                </c:pt>
                <c:pt idx="172710">
                  <c:v>-25.042499999999961</c:v>
                </c:pt>
                <c:pt idx="172711">
                  <c:v>-25.040499999999952</c:v>
                </c:pt>
                <c:pt idx="172712">
                  <c:v>-25.038499999999999</c:v>
                </c:pt>
                <c:pt idx="172713">
                  <c:v>-25.03649999999999</c:v>
                </c:pt>
                <c:pt idx="172714">
                  <c:v>-25.03449999999998</c:v>
                </c:pt>
                <c:pt idx="172715">
                  <c:v>-25.03249999999997</c:v>
                </c:pt>
                <c:pt idx="172716">
                  <c:v>-25.030499999999961</c:v>
                </c:pt>
                <c:pt idx="172717">
                  <c:v>-25.028499999999951</c:v>
                </c:pt>
                <c:pt idx="172718">
                  <c:v>-25.026499999999999</c:v>
                </c:pt>
                <c:pt idx="172719">
                  <c:v>-25.024499999999989</c:v>
                </c:pt>
                <c:pt idx="172720">
                  <c:v>-25.02249999999998</c:v>
                </c:pt>
                <c:pt idx="172721">
                  <c:v>-25.02049999999997</c:v>
                </c:pt>
                <c:pt idx="172722">
                  <c:v>-25.01849999999996</c:v>
                </c:pt>
                <c:pt idx="172723">
                  <c:v>-25.016499999999951</c:v>
                </c:pt>
                <c:pt idx="172724">
                  <c:v>-25.014499999999998</c:v>
                </c:pt>
                <c:pt idx="172725">
                  <c:v>-25.012499999999989</c:v>
                </c:pt>
                <c:pt idx="172726">
                  <c:v>-25.010499999999979</c:v>
                </c:pt>
                <c:pt idx="172727">
                  <c:v>-25.00849999999997</c:v>
                </c:pt>
                <c:pt idx="172728">
                  <c:v>-25.00649999999996</c:v>
                </c:pt>
                <c:pt idx="172729">
                  <c:v>-25.00449999999995</c:v>
                </c:pt>
                <c:pt idx="172730">
                  <c:v>-25.002499999999998</c:v>
                </c:pt>
                <c:pt idx="172731">
                  <c:v>-25.000499999999988</c:v>
                </c:pt>
                <c:pt idx="172732">
                  <c:v>-24.998499999999979</c:v>
                </c:pt>
                <c:pt idx="172733">
                  <c:v>-24.996499999999969</c:v>
                </c:pt>
                <c:pt idx="172734">
                  <c:v>-24.99449999999996</c:v>
                </c:pt>
                <c:pt idx="172735">
                  <c:v>-24.99249999999995</c:v>
                </c:pt>
                <c:pt idx="172736">
                  <c:v>-24.990499999999997</c:v>
                </c:pt>
                <c:pt idx="172737">
                  <c:v>-24.988499999999988</c:v>
                </c:pt>
                <c:pt idx="172738">
                  <c:v>-24.986499999999978</c:v>
                </c:pt>
                <c:pt idx="172739">
                  <c:v>-24.984499999999969</c:v>
                </c:pt>
                <c:pt idx="172740">
                  <c:v>-24.982499999999959</c:v>
                </c:pt>
                <c:pt idx="172741">
                  <c:v>-24.98049999999995</c:v>
                </c:pt>
                <c:pt idx="172742">
                  <c:v>-24.978499999999997</c:v>
                </c:pt>
                <c:pt idx="172743">
                  <c:v>-24.976499999999987</c:v>
                </c:pt>
                <c:pt idx="172744">
                  <c:v>-24.974499999999978</c:v>
                </c:pt>
                <c:pt idx="172745">
                  <c:v>-24.972499999999968</c:v>
                </c:pt>
                <c:pt idx="172746">
                  <c:v>-24.970499999999959</c:v>
                </c:pt>
                <c:pt idx="172747">
                  <c:v>-24.968499999999949</c:v>
                </c:pt>
                <c:pt idx="172748">
                  <c:v>-24.966499999999996</c:v>
                </c:pt>
                <c:pt idx="172749">
                  <c:v>-24.964499999999987</c:v>
                </c:pt>
                <c:pt idx="172750">
                  <c:v>-24.962499999999977</c:v>
                </c:pt>
                <c:pt idx="172751">
                  <c:v>-24.960499999999968</c:v>
                </c:pt>
                <c:pt idx="172752">
                  <c:v>-24.958499999999958</c:v>
                </c:pt>
                <c:pt idx="172753">
                  <c:v>-24.956500000000005</c:v>
                </c:pt>
                <c:pt idx="172754">
                  <c:v>-24.954499999999996</c:v>
                </c:pt>
                <c:pt idx="172755">
                  <c:v>-24.952499999999986</c:v>
                </c:pt>
                <c:pt idx="172756">
                  <c:v>-24.950499999999977</c:v>
                </c:pt>
                <c:pt idx="172757">
                  <c:v>-24.948499999999967</c:v>
                </c:pt>
                <c:pt idx="172758">
                  <c:v>-24.946499999999958</c:v>
                </c:pt>
                <c:pt idx="172759">
                  <c:v>-24.944500000000005</c:v>
                </c:pt>
                <c:pt idx="172760">
                  <c:v>-24.942499999999995</c:v>
                </c:pt>
                <c:pt idx="172761">
                  <c:v>-24.940499999999986</c:v>
                </c:pt>
                <c:pt idx="172762">
                  <c:v>-24.938499999999976</c:v>
                </c:pt>
                <c:pt idx="172763">
                  <c:v>-24.936499999999967</c:v>
                </c:pt>
                <c:pt idx="172764">
                  <c:v>-24.934499999999957</c:v>
                </c:pt>
                <c:pt idx="172765">
                  <c:v>-24.932500000000005</c:v>
                </c:pt>
                <c:pt idx="172766">
                  <c:v>-24.930499999999995</c:v>
                </c:pt>
                <c:pt idx="172767">
                  <c:v>-24.928499999999985</c:v>
                </c:pt>
                <c:pt idx="172768">
                  <c:v>-24.926499999999976</c:v>
                </c:pt>
                <c:pt idx="172769">
                  <c:v>-24.924499999999966</c:v>
                </c:pt>
                <c:pt idx="172770">
                  <c:v>-24.922499999999957</c:v>
                </c:pt>
                <c:pt idx="172771">
                  <c:v>-24.920500000000004</c:v>
                </c:pt>
                <c:pt idx="172772">
                  <c:v>-24.918499999999995</c:v>
                </c:pt>
                <c:pt idx="172773">
                  <c:v>-24.916499999999985</c:v>
                </c:pt>
                <c:pt idx="172774">
                  <c:v>-24.914499999999975</c:v>
                </c:pt>
                <c:pt idx="172775">
                  <c:v>-24.912499999999966</c:v>
                </c:pt>
                <c:pt idx="172776">
                  <c:v>-24.910499999999956</c:v>
                </c:pt>
                <c:pt idx="172777">
                  <c:v>-24.908500000000004</c:v>
                </c:pt>
                <c:pt idx="172778">
                  <c:v>-24.906499999999994</c:v>
                </c:pt>
                <c:pt idx="172779">
                  <c:v>-24.904499999999985</c:v>
                </c:pt>
                <c:pt idx="172780">
                  <c:v>-24.902499999999975</c:v>
                </c:pt>
                <c:pt idx="172781">
                  <c:v>-24.900499999999965</c:v>
                </c:pt>
                <c:pt idx="172782">
                  <c:v>-24.898499999999956</c:v>
                </c:pt>
                <c:pt idx="172783">
                  <c:v>-24.896500000000003</c:v>
                </c:pt>
                <c:pt idx="172784">
                  <c:v>-24.894499999999994</c:v>
                </c:pt>
                <c:pt idx="172785">
                  <c:v>-24.892499999999984</c:v>
                </c:pt>
                <c:pt idx="172786">
                  <c:v>-24.890499999999975</c:v>
                </c:pt>
                <c:pt idx="172787">
                  <c:v>-24.888499999999965</c:v>
                </c:pt>
                <c:pt idx="172788">
                  <c:v>-24.886499999999955</c:v>
                </c:pt>
                <c:pt idx="172789">
                  <c:v>-24.884500000000003</c:v>
                </c:pt>
                <c:pt idx="172790">
                  <c:v>-24.882499999999993</c:v>
                </c:pt>
                <c:pt idx="172791">
                  <c:v>-24.880499999999984</c:v>
                </c:pt>
                <c:pt idx="172792">
                  <c:v>-24.878499999999974</c:v>
                </c:pt>
                <c:pt idx="172793">
                  <c:v>-24.876499999999965</c:v>
                </c:pt>
                <c:pt idx="172794">
                  <c:v>-24.874499999999955</c:v>
                </c:pt>
                <c:pt idx="172795">
                  <c:v>-24.872500000000002</c:v>
                </c:pt>
                <c:pt idx="172796">
                  <c:v>-24.870499999999993</c:v>
                </c:pt>
                <c:pt idx="172797">
                  <c:v>-24.868499999999983</c:v>
                </c:pt>
                <c:pt idx="172798">
                  <c:v>-24.866499999999974</c:v>
                </c:pt>
                <c:pt idx="172799">
                  <c:v>-24.864499999999964</c:v>
                </c:pt>
                <c:pt idx="172800">
                  <c:v>-24.862499999999955</c:v>
                </c:pt>
                <c:pt idx="172801">
                  <c:v>-24.860500000000002</c:v>
                </c:pt>
                <c:pt idx="172802">
                  <c:v>-24.858499999999992</c:v>
                </c:pt>
                <c:pt idx="172803">
                  <c:v>-24.856499999999983</c:v>
                </c:pt>
                <c:pt idx="172804">
                  <c:v>-24.854499999999973</c:v>
                </c:pt>
                <c:pt idx="172805">
                  <c:v>-24.852499999999964</c:v>
                </c:pt>
                <c:pt idx="172806">
                  <c:v>-24.850499999999954</c:v>
                </c:pt>
                <c:pt idx="172807">
                  <c:v>-24.848500000000001</c:v>
                </c:pt>
                <c:pt idx="172808">
                  <c:v>-24.846499999999992</c:v>
                </c:pt>
                <c:pt idx="172809">
                  <c:v>-24.844499999999982</c:v>
                </c:pt>
                <c:pt idx="172810">
                  <c:v>-24.842499999999973</c:v>
                </c:pt>
                <c:pt idx="172811">
                  <c:v>-24.840499999999963</c:v>
                </c:pt>
                <c:pt idx="172812">
                  <c:v>-24.838499999999954</c:v>
                </c:pt>
                <c:pt idx="172813">
                  <c:v>-24.836500000000001</c:v>
                </c:pt>
                <c:pt idx="172814">
                  <c:v>-24.834499999999991</c:v>
                </c:pt>
                <c:pt idx="172815">
                  <c:v>-24.832499999999982</c:v>
                </c:pt>
                <c:pt idx="172816">
                  <c:v>-24.830499999999972</c:v>
                </c:pt>
                <c:pt idx="172817">
                  <c:v>-24.828499999999963</c:v>
                </c:pt>
                <c:pt idx="172818">
                  <c:v>-24.826499999999953</c:v>
                </c:pt>
                <c:pt idx="172819">
                  <c:v>-24.8245</c:v>
                </c:pt>
                <c:pt idx="172820">
                  <c:v>-24.822499999999991</c:v>
                </c:pt>
                <c:pt idx="172821">
                  <c:v>-24.820499999999981</c:v>
                </c:pt>
                <c:pt idx="172822">
                  <c:v>-24.818499999999972</c:v>
                </c:pt>
                <c:pt idx="172823">
                  <c:v>-24.816499999999962</c:v>
                </c:pt>
                <c:pt idx="172824">
                  <c:v>-24.814499999999953</c:v>
                </c:pt>
                <c:pt idx="172825">
                  <c:v>-24.8125</c:v>
                </c:pt>
                <c:pt idx="172826">
                  <c:v>-24.81049999999999</c:v>
                </c:pt>
                <c:pt idx="172827">
                  <c:v>-24.808499999999981</c:v>
                </c:pt>
                <c:pt idx="172828">
                  <c:v>-24.806499999999971</c:v>
                </c:pt>
                <c:pt idx="172829">
                  <c:v>-24.804499999999962</c:v>
                </c:pt>
                <c:pt idx="172830">
                  <c:v>-24.802499999999952</c:v>
                </c:pt>
                <c:pt idx="172831">
                  <c:v>-24.8005</c:v>
                </c:pt>
                <c:pt idx="172832">
                  <c:v>-24.79849999999999</c:v>
                </c:pt>
                <c:pt idx="172833">
                  <c:v>-24.79649999999998</c:v>
                </c:pt>
                <c:pt idx="172834">
                  <c:v>-24.794499999999971</c:v>
                </c:pt>
                <c:pt idx="172835">
                  <c:v>-24.792499999999961</c:v>
                </c:pt>
                <c:pt idx="172836">
                  <c:v>-24.790499999999952</c:v>
                </c:pt>
                <c:pt idx="172837">
                  <c:v>-24.788499999999999</c:v>
                </c:pt>
                <c:pt idx="172838">
                  <c:v>-24.78649999999999</c:v>
                </c:pt>
                <c:pt idx="172839">
                  <c:v>-24.78449999999998</c:v>
                </c:pt>
                <c:pt idx="172840">
                  <c:v>-24.78249999999997</c:v>
                </c:pt>
                <c:pt idx="172841">
                  <c:v>-24.780499999999961</c:v>
                </c:pt>
                <c:pt idx="172842">
                  <c:v>-24.778499999999951</c:v>
                </c:pt>
                <c:pt idx="172843">
                  <c:v>-24.776499999999999</c:v>
                </c:pt>
                <c:pt idx="172844">
                  <c:v>-24.774499999999989</c:v>
                </c:pt>
                <c:pt idx="172845">
                  <c:v>-24.77249999999998</c:v>
                </c:pt>
                <c:pt idx="172846">
                  <c:v>-24.77049999999997</c:v>
                </c:pt>
                <c:pt idx="172847">
                  <c:v>-24.76849999999996</c:v>
                </c:pt>
                <c:pt idx="172848">
                  <c:v>-24.766499999999951</c:v>
                </c:pt>
                <c:pt idx="172849">
                  <c:v>-24.764499999999998</c:v>
                </c:pt>
                <c:pt idx="172850">
                  <c:v>-24.762499999999989</c:v>
                </c:pt>
                <c:pt idx="172851">
                  <c:v>-24.760499999999979</c:v>
                </c:pt>
                <c:pt idx="172852">
                  <c:v>-24.75849999999997</c:v>
                </c:pt>
                <c:pt idx="172853">
                  <c:v>-24.75649999999996</c:v>
                </c:pt>
                <c:pt idx="172854">
                  <c:v>-24.75449999999995</c:v>
                </c:pt>
                <c:pt idx="172855">
                  <c:v>-24.752499999999998</c:v>
                </c:pt>
                <c:pt idx="172856">
                  <c:v>-24.750499999999988</c:v>
                </c:pt>
                <c:pt idx="172857">
                  <c:v>-24.748499999999979</c:v>
                </c:pt>
                <c:pt idx="172858">
                  <c:v>-24.746499999999969</c:v>
                </c:pt>
                <c:pt idx="172859">
                  <c:v>-24.74449999999996</c:v>
                </c:pt>
                <c:pt idx="172860">
                  <c:v>-24.74249999999995</c:v>
                </c:pt>
                <c:pt idx="172861">
                  <c:v>-24.740499999999997</c:v>
                </c:pt>
                <c:pt idx="172862">
                  <c:v>-24.738499999999988</c:v>
                </c:pt>
                <c:pt idx="172863">
                  <c:v>-24.736499999999978</c:v>
                </c:pt>
                <c:pt idx="172864">
                  <c:v>-24.734499999999969</c:v>
                </c:pt>
                <c:pt idx="172865">
                  <c:v>-24.732499999999959</c:v>
                </c:pt>
                <c:pt idx="172866">
                  <c:v>-24.73049999999995</c:v>
                </c:pt>
                <c:pt idx="172867">
                  <c:v>-24.728499999999997</c:v>
                </c:pt>
                <c:pt idx="172868">
                  <c:v>-24.726499999999987</c:v>
                </c:pt>
                <c:pt idx="172869">
                  <c:v>-24.724499999999978</c:v>
                </c:pt>
                <c:pt idx="172870">
                  <c:v>-24.722499999999968</c:v>
                </c:pt>
                <c:pt idx="172871">
                  <c:v>-24.720499999999959</c:v>
                </c:pt>
                <c:pt idx="172872">
                  <c:v>-24.718499999999949</c:v>
                </c:pt>
                <c:pt idx="172873">
                  <c:v>-24.716499999999996</c:v>
                </c:pt>
                <c:pt idx="172874">
                  <c:v>-24.714499999999987</c:v>
                </c:pt>
                <c:pt idx="172875">
                  <c:v>-24.712499999999977</c:v>
                </c:pt>
                <c:pt idx="172876">
                  <c:v>-24.710499999999968</c:v>
                </c:pt>
                <c:pt idx="172877">
                  <c:v>-24.708499999999958</c:v>
                </c:pt>
                <c:pt idx="172878">
                  <c:v>-24.706500000000005</c:v>
                </c:pt>
                <c:pt idx="172879">
                  <c:v>-24.704499999999996</c:v>
                </c:pt>
                <c:pt idx="172880">
                  <c:v>-24.702499999999986</c:v>
                </c:pt>
                <c:pt idx="172881">
                  <c:v>-24.700499999999977</c:v>
                </c:pt>
                <c:pt idx="172882">
                  <c:v>-24.698499999999967</c:v>
                </c:pt>
                <c:pt idx="172883">
                  <c:v>-24.696499999999958</c:v>
                </c:pt>
                <c:pt idx="172884">
                  <c:v>-24.694500000000005</c:v>
                </c:pt>
                <c:pt idx="172885">
                  <c:v>-24.692499999999995</c:v>
                </c:pt>
                <c:pt idx="172886">
                  <c:v>-24.690499999999986</c:v>
                </c:pt>
                <c:pt idx="172887">
                  <c:v>-24.688499999999976</c:v>
                </c:pt>
                <c:pt idx="172888">
                  <c:v>-24.686499999999967</c:v>
                </c:pt>
                <c:pt idx="172889">
                  <c:v>-24.684499999999957</c:v>
                </c:pt>
                <c:pt idx="172890">
                  <c:v>-24.682500000000005</c:v>
                </c:pt>
                <c:pt idx="172891">
                  <c:v>-24.680499999999995</c:v>
                </c:pt>
                <c:pt idx="172892">
                  <c:v>-24.678499999999985</c:v>
                </c:pt>
                <c:pt idx="172893">
                  <c:v>-24.676499999999976</c:v>
                </c:pt>
                <c:pt idx="172894">
                  <c:v>-24.674499999999966</c:v>
                </c:pt>
                <c:pt idx="172895">
                  <c:v>-24.672499999999957</c:v>
                </c:pt>
                <c:pt idx="172896">
                  <c:v>-24.670500000000004</c:v>
                </c:pt>
                <c:pt idx="172897">
                  <c:v>-24.668499999999995</c:v>
                </c:pt>
                <c:pt idx="172898">
                  <c:v>-24.666499999999985</c:v>
                </c:pt>
                <c:pt idx="172899">
                  <c:v>-24.664499999999975</c:v>
                </c:pt>
                <c:pt idx="172900">
                  <c:v>-24.662499999999966</c:v>
                </c:pt>
                <c:pt idx="172901">
                  <c:v>-24.660499999999956</c:v>
                </c:pt>
                <c:pt idx="172902">
                  <c:v>-24.658500000000004</c:v>
                </c:pt>
                <c:pt idx="172903">
                  <c:v>-24.656499999999994</c:v>
                </c:pt>
                <c:pt idx="172904">
                  <c:v>-24.654499999999985</c:v>
                </c:pt>
                <c:pt idx="172905">
                  <c:v>-24.652499999999975</c:v>
                </c:pt>
                <c:pt idx="172906">
                  <c:v>-24.650499999999965</c:v>
                </c:pt>
                <c:pt idx="172907">
                  <c:v>-24.648499999999956</c:v>
                </c:pt>
                <c:pt idx="172908">
                  <c:v>-24.646500000000003</c:v>
                </c:pt>
                <c:pt idx="172909">
                  <c:v>-24.644499999999994</c:v>
                </c:pt>
                <c:pt idx="172910">
                  <c:v>-24.642499999999984</c:v>
                </c:pt>
                <c:pt idx="172911">
                  <c:v>-24.640499999999975</c:v>
                </c:pt>
                <c:pt idx="172912">
                  <c:v>-24.638499999999965</c:v>
                </c:pt>
                <c:pt idx="172913">
                  <c:v>-24.636499999999955</c:v>
                </c:pt>
                <c:pt idx="172914">
                  <c:v>-24.634500000000003</c:v>
                </c:pt>
                <c:pt idx="172915">
                  <c:v>-24.632499999999993</c:v>
                </c:pt>
                <c:pt idx="172916">
                  <c:v>-24.630499999999984</c:v>
                </c:pt>
                <c:pt idx="172917">
                  <c:v>-24.628499999999974</c:v>
                </c:pt>
                <c:pt idx="172918">
                  <c:v>-24.626499999999965</c:v>
                </c:pt>
                <c:pt idx="172919">
                  <c:v>-24.624499999999955</c:v>
                </c:pt>
                <c:pt idx="172920">
                  <c:v>-24.622500000000002</c:v>
                </c:pt>
                <c:pt idx="172921">
                  <c:v>-24.620499999999993</c:v>
                </c:pt>
                <c:pt idx="172922">
                  <c:v>-24.618499999999983</c:v>
                </c:pt>
                <c:pt idx="172923">
                  <c:v>-24.616499999999974</c:v>
                </c:pt>
                <c:pt idx="172924">
                  <c:v>-24.614499999999964</c:v>
                </c:pt>
                <c:pt idx="172925">
                  <c:v>-24.612499999999955</c:v>
                </c:pt>
                <c:pt idx="172926">
                  <c:v>-24.610500000000002</c:v>
                </c:pt>
                <c:pt idx="172927">
                  <c:v>-24.608499999999992</c:v>
                </c:pt>
                <c:pt idx="172928">
                  <c:v>-24.606499999999983</c:v>
                </c:pt>
                <c:pt idx="172929">
                  <c:v>-24.604499999999973</c:v>
                </c:pt>
                <c:pt idx="172930">
                  <c:v>-24.602499999999964</c:v>
                </c:pt>
                <c:pt idx="172931">
                  <c:v>-24.600499999999954</c:v>
                </c:pt>
                <c:pt idx="172932">
                  <c:v>-24.598500000000001</c:v>
                </c:pt>
                <c:pt idx="172933">
                  <c:v>-24.596499999999992</c:v>
                </c:pt>
                <c:pt idx="172934">
                  <c:v>-24.594499999999982</c:v>
                </c:pt>
                <c:pt idx="172935">
                  <c:v>-24.592499999999973</c:v>
                </c:pt>
                <c:pt idx="172936">
                  <c:v>-24.590499999999963</c:v>
                </c:pt>
                <c:pt idx="172937">
                  <c:v>-24.588499999999954</c:v>
                </c:pt>
                <c:pt idx="172938">
                  <c:v>-24.586500000000001</c:v>
                </c:pt>
                <c:pt idx="172939">
                  <c:v>-24.584499999999991</c:v>
                </c:pt>
                <c:pt idx="172940">
                  <c:v>-24.582499999999982</c:v>
                </c:pt>
                <c:pt idx="172941">
                  <c:v>-24.580499999999972</c:v>
                </c:pt>
                <c:pt idx="172942">
                  <c:v>-24.578499999999963</c:v>
                </c:pt>
                <c:pt idx="172943">
                  <c:v>-24.576499999999953</c:v>
                </c:pt>
                <c:pt idx="172944">
                  <c:v>-24.5745</c:v>
                </c:pt>
                <c:pt idx="172945">
                  <c:v>-24.572499999999991</c:v>
                </c:pt>
                <c:pt idx="172946">
                  <c:v>-24.570499999999981</c:v>
                </c:pt>
                <c:pt idx="172947">
                  <c:v>-24.568499999999972</c:v>
                </c:pt>
                <c:pt idx="172948">
                  <c:v>-24.566499999999962</c:v>
                </c:pt>
                <c:pt idx="172949">
                  <c:v>-24.564499999999953</c:v>
                </c:pt>
                <c:pt idx="172950">
                  <c:v>-24.5625</c:v>
                </c:pt>
                <c:pt idx="172951">
                  <c:v>-24.56049999999999</c:v>
                </c:pt>
                <c:pt idx="172952">
                  <c:v>-24.558499999999981</c:v>
                </c:pt>
                <c:pt idx="172953">
                  <c:v>-24.556499999999971</c:v>
                </c:pt>
                <c:pt idx="172954">
                  <c:v>-24.554499999999962</c:v>
                </c:pt>
                <c:pt idx="172955">
                  <c:v>-24.552499999999952</c:v>
                </c:pt>
                <c:pt idx="172956">
                  <c:v>-24.5505</c:v>
                </c:pt>
                <c:pt idx="172957">
                  <c:v>-24.54849999999999</c:v>
                </c:pt>
                <c:pt idx="172958">
                  <c:v>-24.54649999999998</c:v>
                </c:pt>
                <c:pt idx="172959">
                  <c:v>-24.544499999999971</c:v>
                </c:pt>
                <c:pt idx="172960">
                  <c:v>-24.542499999999961</c:v>
                </c:pt>
                <c:pt idx="172961">
                  <c:v>-24.540499999999952</c:v>
                </c:pt>
                <c:pt idx="172962">
                  <c:v>-24.538499999999999</c:v>
                </c:pt>
                <c:pt idx="172963">
                  <c:v>-24.53649999999999</c:v>
                </c:pt>
                <c:pt idx="172964">
                  <c:v>-24.53449999999998</c:v>
                </c:pt>
                <c:pt idx="172965">
                  <c:v>-24.53249999999997</c:v>
                </c:pt>
                <c:pt idx="172966">
                  <c:v>-24.530499999999961</c:v>
                </c:pt>
                <c:pt idx="172967">
                  <c:v>-24.528499999999951</c:v>
                </c:pt>
                <c:pt idx="172968">
                  <c:v>-24.526499999999999</c:v>
                </c:pt>
                <c:pt idx="172969">
                  <c:v>-24.524499999999989</c:v>
                </c:pt>
                <c:pt idx="172970">
                  <c:v>-24.52249999999998</c:v>
                </c:pt>
                <c:pt idx="172971">
                  <c:v>-24.52049999999997</c:v>
                </c:pt>
                <c:pt idx="172972">
                  <c:v>-24.51849999999996</c:v>
                </c:pt>
                <c:pt idx="172973">
                  <c:v>-24.516499999999951</c:v>
                </c:pt>
                <c:pt idx="172974">
                  <c:v>-24.514499999999998</c:v>
                </c:pt>
                <c:pt idx="172975">
                  <c:v>-24.512499999999989</c:v>
                </c:pt>
                <c:pt idx="172976">
                  <c:v>-24.510499999999979</c:v>
                </c:pt>
                <c:pt idx="172977">
                  <c:v>-24.50849999999997</c:v>
                </c:pt>
                <c:pt idx="172978">
                  <c:v>-24.50649999999996</c:v>
                </c:pt>
                <c:pt idx="172979">
                  <c:v>-24.50449999999995</c:v>
                </c:pt>
                <c:pt idx="172980">
                  <c:v>-24.502499999999998</c:v>
                </c:pt>
                <c:pt idx="172981">
                  <c:v>-24.500499999999988</c:v>
                </c:pt>
                <c:pt idx="172982">
                  <c:v>-24.498499999999979</c:v>
                </c:pt>
                <c:pt idx="172983">
                  <c:v>-24.496499999999969</c:v>
                </c:pt>
                <c:pt idx="172984">
                  <c:v>-24.49449999999996</c:v>
                </c:pt>
                <c:pt idx="172985">
                  <c:v>-24.49249999999995</c:v>
                </c:pt>
                <c:pt idx="172986">
                  <c:v>-24.490499999999997</c:v>
                </c:pt>
                <c:pt idx="172987">
                  <c:v>-24.488499999999988</c:v>
                </c:pt>
                <c:pt idx="172988">
                  <c:v>-24.486499999999978</c:v>
                </c:pt>
                <c:pt idx="172989">
                  <c:v>-24.484499999999969</c:v>
                </c:pt>
                <c:pt idx="172990">
                  <c:v>-24.482499999999959</c:v>
                </c:pt>
                <c:pt idx="172991">
                  <c:v>-24.48049999999995</c:v>
                </c:pt>
                <c:pt idx="172992">
                  <c:v>-24.478499999999997</c:v>
                </c:pt>
                <c:pt idx="172993">
                  <c:v>-24.476499999999987</c:v>
                </c:pt>
                <c:pt idx="172994">
                  <c:v>-24.474499999999978</c:v>
                </c:pt>
                <c:pt idx="172995">
                  <c:v>-24.472499999999968</c:v>
                </c:pt>
                <c:pt idx="172996">
                  <c:v>-24.470499999999959</c:v>
                </c:pt>
                <c:pt idx="172997">
                  <c:v>-24.468499999999949</c:v>
                </c:pt>
                <c:pt idx="172998">
                  <c:v>-24.466499999999996</c:v>
                </c:pt>
                <c:pt idx="172999">
                  <c:v>-24.464499999999987</c:v>
                </c:pt>
                <c:pt idx="173000">
                  <c:v>-24.462499999999977</c:v>
                </c:pt>
                <c:pt idx="173001">
                  <c:v>-24.460499999999968</c:v>
                </c:pt>
                <c:pt idx="173002">
                  <c:v>-24.458499999999958</c:v>
                </c:pt>
                <c:pt idx="173003">
                  <c:v>-24.456500000000005</c:v>
                </c:pt>
                <c:pt idx="173004">
                  <c:v>-24.454499999999996</c:v>
                </c:pt>
                <c:pt idx="173005">
                  <c:v>-24.452499999999986</c:v>
                </c:pt>
                <c:pt idx="173006">
                  <c:v>-24.450499999999977</c:v>
                </c:pt>
                <c:pt idx="173007">
                  <c:v>-24.448499999999967</c:v>
                </c:pt>
                <c:pt idx="173008">
                  <c:v>-24.446499999999958</c:v>
                </c:pt>
                <c:pt idx="173009">
                  <c:v>-24.444500000000005</c:v>
                </c:pt>
                <c:pt idx="173010">
                  <c:v>-24.442499999999995</c:v>
                </c:pt>
                <c:pt idx="173011">
                  <c:v>-24.440499999999986</c:v>
                </c:pt>
                <c:pt idx="173012">
                  <c:v>-24.438499999999976</c:v>
                </c:pt>
                <c:pt idx="173013">
                  <c:v>-24.436499999999967</c:v>
                </c:pt>
                <c:pt idx="173014">
                  <c:v>-24.434499999999957</c:v>
                </c:pt>
                <c:pt idx="173015">
                  <c:v>-24.432500000000005</c:v>
                </c:pt>
                <c:pt idx="173016">
                  <c:v>-24.430499999999995</c:v>
                </c:pt>
                <c:pt idx="173017">
                  <c:v>-24.428499999999985</c:v>
                </c:pt>
                <c:pt idx="173018">
                  <c:v>-24.426499999999976</c:v>
                </c:pt>
                <c:pt idx="173019">
                  <c:v>-24.424499999999966</c:v>
                </c:pt>
                <c:pt idx="173020">
                  <c:v>-24.422499999999957</c:v>
                </c:pt>
                <c:pt idx="173021">
                  <c:v>-24.420500000000004</c:v>
                </c:pt>
                <c:pt idx="173022">
                  <c:v>-24.418499999999995</c:v>
                </c:pt>
                <c:pt idx="173023">
                  <c:v>-24.416499999999985</c:v>
                </c:pt>
                <c:pt idx="173024">
                  <c:v>-24.414499999999975</c:v>
                </c:pt>
                <c:pt idx="173025">
                  <c:v>-24.412499999999966</c:v>
                </c:pt>
                <c:pt idx="173026">
                  <c:v>-24.410499999999956</c:v>
                </c:pt>
                <c:pt idx="173027">
                  <c:v>-24.408500000000004</c:v>
                </c:pt>
                <c:pt idx="173028">
                  <c:v>-24.406499999999994</c:v>
                </c:pt>
                <c:pt idx="173029">
                  <c:v>-24.404499999999985</c:v>
                </c:pt>
                <c:pt idx="173030">
                  <c:v>-24.402499999999975</c:v>
                </c:pt>
                <c:pt idx="173031">
                  <c:v>-24.400499999999965</c:v>
                </c:pt>
                <c:pt idx="173032">
                  <c:v>-24.398499999999956</c:v>
                </c:pt>
                <c:pt idx="173033">
                  <c:v>-24.396500000000003</c:v>
                </c:pt>
                <c:pt idx="173034">
                  <c:v>-24.394499999999994</c:v>
                </c:pt>
                <c:pt idx="173035">
                  <c:v>-24.392499999999984</c:v>
                </c:pt>
                <c:pt idx="173036">
                  <c:v>-24.390499999999975</c:v>
                </c:pt>
                <c:pt idx="173037">
                  <c:v>-24.388499999999965</c:v>
                </c:pt>
                <c:pt idx="173038">
                  <c:v>-24.386499999999955</c:v>
                </c:pt>
                <c:pt idx="173039">
                  <c:v>-24.384500000000003</c:v>
                </c:pt>
                <c:pt idx="173040">
                  <c:v>-24.382499999999993</c:v>
                </c:pt>
                <c:pt idx="173041">
                  <c:v>-24.380499999999984</c:v>
                </c:pt>
                <c:pt idx="173042">
                  <c:v>-24.378499999999974</c:v>
                </c:pt>
                <c:pt idx="173043">
                  <c:v>-24.376499999999965</c:v>
                </c:pt>
                <c:pt idx="173044">
                  <c:v>-24.374499999999955</c:v>
                </c:pt>
                <c:pt idx="173045">
                  <c:v>-24.372500000000002</c:v>
                </c:pt>
                <c:pt idx="173046">
                  <c:v>-24.370499999999993</c:v>
                </c:pt>
                <c:pt idx="173047">
                  <c:v>-24.368499999999983</c:v>
                </c:pt>
                <c:pt idx="173048">
                  <c:v>-24.366499999999974</c:v>
                </c:pt>
                <c:pt idx="173049">
                  <c:v>-24.364499999999964</c:v>
                </c:pt>
                <c:pt idx="173050">
                  <c:v>-24.362499999999955</c:v>
                </c:pt>
                <c:pt idx="173051">
                  <c:v>-24.360500000000002</c:v>
                </c:pt>
                <c:pt idx="173052">
                  <c:v>-24.358499999999992</c:v>
                </c:pt>
                <c:pt idx="173053">
                  <c:v>-24.356499999999983</c:v>
                </c:pt>
                <c:pt idx="173054">
                  <c:v>-24.354499999999973</c:v>
                </c:pt>
                <c:pt idx="173055">
                  <c:v>-24.352499999999964</c:v>
                </c:pt>
                <c:pt idx="173056">
                  <c:v>-24.350499999999954</c:v>
                </c:pt>
                <c:pt idx="173057">
                  <c:v>-24.348500000000001</c:v>
                </c:pt>
                <c:pt idx="173058">
                  <c:v>-24.346499999999992</c:v>
                </c:pt>
                <c:pt idx="173059">
                  <c:v>-24.344499999999982</c:v>
                </c:pt>
                <c:pt idx="173060">
                  <c:v>-24.342499999999973</c:v>
                </c:pt>
                <c:pt idx="173061">
                  <c:v>-24.340499999999963</c:v>
                </c:pt>
                <c:pt idx="173062">
                  <c:v>-24.338499999999954</c:v>
                </c:pt>
                <c:pt idx="173063">
                  <c:v>-24.336500000000001</c:v>
                </c:pt>
                <c:pt idx="173064">
                  <c:v>-24.334499999999991</c:v>
                </c:pt>
                <c:pt idx="173065">
                  <c:v>-24.332499999999982</c:v>
                </c:pt>
                <c:pt idx="173066">
                  <c:v>-24.330499999999972</c:v>
                </c:pt>
                <c:pt idx="173067">
                  <c:v>-24.328499999999963</c:v>
                </c:pt>
                <c:pt idx="173068">
                  <c:v>-24.326499999999953</c:v>
                </c:pt>
                <c:pt idx="173069">
                  <c:v>-24.3245</c:v>
                </c:pt>
                <c:pt idx="173070">
                  <c:v>-24.322499999999991</c:v>
                </c:pt>
                <c:pt idx="173071">
                  <c:v>-24.320499999999981</c:v>
                </c:pt>
                <c:pt idx="173072">
                  <c:v>-24.318499999999972</c:v>
                </c:pt>
                <c:pt idx="173073">
                  <c:v>-24.316499999999962</c:v>
                </c:pt>
                <c:pt idx="173074">
                  <c:v>-24.314499999999953</c:v>
                </c:pt>
                <c:pt idx="173075">
                  <c:v>-24.3125</c:v>
                </c:pt>
                <c:pt idx="173076">
                  <c:v>-24.31049999999999</c:v>
                </c:pt>
                <c:pt idx="173077">
                  <c:v>-24.308499999999981</c:v>
                </c:pt>
                <c:pt idx="173078">
                  <c:v>-24.306499999999971</c:v>
                </c:pt>
                <c:pt idx="173079">
                  <c:v>-24.304499999999962</c:v>
                </c:pt>
                <c:pt idx="173080">
                  <c:v>-24.302499999999952</c:v>
                </c:pt>
                <c:pt idx="173081">
                  <c:v>-24.3005</c:v>
                </c:pt>
                <c:pt idx="173082">
                  <c:v>-24.29849999999999</c:v>
                </c:pt>
                <c:pt idx="173083">
                  <c:v>-24.29649999999998</c:v>
                </c:pt>
                <c:pt idx="173084">
                  <c:v>-24.294499999999971</c:v>
                </c:pt>
                <c:pt idx="173085">
                  <c:v>-24.292499999999961</c:v>
                </c:pt>
                <c:pt idx="173086">
                  <c:v>-24.290499999999952</c:v>
                </c:pt>
                <c:pt idx="173087">
                  <c:v>-24.288499999999999</c:v>
                </c:pt>
                <c:pt idx="173088">
                  <c:v>-24.28649999999999</c:v>
                </c:pt>
                <c:pt idx="173089">
                  <c:v>-24.28449999999998</c:v>
                </c:pt>
                <c:pt idx="173090">
                  <c:v>-24.28249999999997</c:v>
                </c:pt>
                <c:pt idx="173091">
                  <c:v>-24.280499999999961</c:v>
                </c:pt>
                <c:pt idx="173092">
                  <c:v>-24.278499999999951</c:v>
                </c:pt>
                <c:pt idx="173093">
                  <c:v>-24.276499999999999</c:v>
                </c:pt>
                <c:pt idx="173094">
                  <c:v>-24.274499999999989</c:v>
                </c:pt>
                <c:pt idx="173095">
                  <c:v>-24.27249999999998</c:v>
                </c:pt>
                <c:pt idx="173096">
                  <c:v>-24.27049999999997</c:v>
                </c:pt>
                <c:pt idx="173097">
                  <c:v>-24.26849999999996</c:v>
                </c:pt>
                <c:pt idx="173098">
                  <c:v>-24.266499999999951</c:v>
                </c:pt>
                <c:pt idx="173099">
                  <c:v>-24.264499999999998</c:v>
                </c:pt>
                <c:pt idx="173100">
                  <c:v>-24.262499999999989</c:v>
                </c:pt>
                <c:pt idx="173101">
                  <c:v>-24.260499999999979</c:v>
                </c:pt>
                <c:pt idx="173102">
                  <c:v>-24.25849999999997</c:v>
                </c:pt>
                <c:pt idx="173103">
                  <c:v>-24.25649999999996</c:v>
                </c:pt>
                <c:pt idx="173104">
                  <c:v>-24.25449999999995</c:v>
                </c:pt>
                <c:pt idx="173105">
                  <c:v>-24.252499999999998</c:v>
                </c:pt>
                <c:pt idx="173106">
                  <c:v>-24.250499999999988</c:v>
                </c:pt>
                <c:pt idx="173107">
                  <c:v>-24.248499999999979</c:v>
                </c:pt>
                <c:pt idx="173108">
                  <c:v>-24.246499999999969</c:v>
                </c:pt>
                <c:pt idx="173109">
                  <c:v>-24.24449999999996</c:v>
                </c:pt>
                <c:pt idx="173110">
                  <c:v>-24.24249999999995</c:v>
                </c:pt>
                <c:pt idx="173111">
                  <c:v>-24.240499999999997</c:v>
                </c:pt>
                <c:pt idx="173112">
                  <c:v>-24.238499999999988</c:v>
                </c:pt>
                <c:pt idx="173113">
                  <c:v>-24.236499999999978</c:v>
                </c:pt>
                <c:pt idx="173114">
                  <c:v>-24.234499999999969</c:v>
                </c:pt>
                <c:pt idx="173115">
                  <c:v>-24.232499999999959</c:v>
                </c:pt>
                <c:pt idx="173116">
                  <c:v>-24.23049999999995</c:v>
                </c:pt>
                <c:pt idx="173117">
                  <c:v>-24.228499999999997</c:v>
                </c:pt>
                <c:pt idx="173118">
                  <c:v>-24.226499999999987</c:v>
                </c:pt>
                <c:pt idx="173119">
                  <c:v>-24.224499999999978</c:v>
                </c:pt>
                <c:pt idx="173120">
                  <c:v>-24.222499999999968</c:v>
                </c:pt>
                <c:pt idx="173121">
                  <c:v>-24.220499999999959</c:v>
                </c:pt>
                <c:pt idx="173122">
                  <c:v>-24.218499999999949</c:v>
                </c:pt>
                <c:pt idx="173123">
                  <c:v>-24.216499999999996</c:v>
                </c:pt>
                <c:pt idx="173124">
                  <c:v>-24.214499999999987</c:v>
                </c:pt>
                <c:pt idx="173125">
                  <c:v>-24.212499999999977</c:v>
                </c:pt>
                <c:pt idx="173126">
                  <c:v>-24.210499999999968</c:v>
                </c:pt>
                <c:pt idx="173127">
                  <c:v>-24.208499999999958</c:v>
                </c:pt>
                <c:pt idx="173128">
                  <c:v>-24.206500000000005</c:v>
                </c:pt>
                <c:pt idx="173129">
                  <c:v>-24.204499999999996</c:v>
                </c:pt>
                <c:pt idx="173130">
                  <c:v>-24.202499999999986</c:v>
                </c:pt>
                <c:pt idx="173131">
                  <c:v>-24.200499999999977</c:v>
                </c:pt>
                <c:pt idx="173132">
                  <c:v>-24.198499999999967</c:v>
                </c:pt>
                <c:pt idx="173133">
                  <c:v>-24.196499999999958</c:v>
                </c:pt>
                <c:pt idx="173134">
                  <c:v>-24.194500000000005</c:v>
                </c:pt>
                <c:pt idx="173135">
                  <c:v>-24.192499999999995</c:v>
                </c:pt>
                <c:pt idx="173136">
                  <c:v>-24.190499999999986</c:v>
                </c:pt>
                <c:pt idx="173137">
                  <c:v>-24.188499999999976</c:v>
                </c:pt>
                <c:pt idx="173138">
                  <c:v>-24.186499999999967</c:v>
                </c:pt>
                <c:pt idx="173139">
                  <c:v>-24.184499999999957</c:v>
                </c:pt>
                <c:pt idx="173140">
                  <c:v>-24.182500000000005</c:v>
                </c:pt>
                <c:pt idx="173141">
                  <c:v>-24.180499999999995</c:v>
                </c:pt>
                <c:pt idx="173142">
                  <c:v>-24.178499999999985</c:v>
                </c:pt>
                <c:pt idx="173143">
                  <c:v>-24.176499999999976</c:v>
                </c:pt>
                <c:pt idx="173144">
                  <c:v>-24.174499999999966</c:v>
                </c:pt>
                <c:pt idx="173145">
                  <c:v>-24.172499999999957</c:v>
                </c:pt>
                <c:pt idx="173146">
                  <c:v>-24.170500000000004</c:v>
                </c:pt>
                <c:pt idx="173147">
                  <c:v>-24.168499999999995</c:v>
                </c:pt>
                <c:pt idx="173148">
                  <c:v>-24.166499999999985</c:v>
                </c:pt>
                <c:pt idx="173149">
                  <c:v>-24.164499999999975</c:v>
                </c:pt>
                <c:pt idx="173150">
                  <c:v>-24.162499999999966</c:v>
                </c:pt>
                <c:pt idx="173151">
                  <c:v>-24.160499999999956</c:v>
                </c:pt>
                <c:pt idx="173152">
                  <c:v>-24.158500000000004</c:v>
                </c:pt>
                <c:pt idx="173153">
                  <c:v>-24.156499999999994</c:v>
                </c:pt>
                <c:pt idx="173154">
                  <c:v>-24.154499999999985</c:v>
                </c:pt>
                <c:pt idx="173155">
                  <c:v>-24.152499999999975</c:v>
                </c:pt>
                <c:pt idx="173156">
                  <c:v>-24.150499999999965</c:v>
                </c:pt>
                <c:pt idx="173157">
                  <c:v>-24.148499999999956</c:v>
                </c:pt>
                <c:pt idx="173158">
                  <c:v>-24.146500000000003</c:v>
                </c:pt>
                <c:pt idx="173159">
                  <c:v>-24.144499999999994</c:v>
                </c:pt>
                <c:pt idx="173160">
                  <c:v>-24.142499999999984</c:v>
                </c:pt>
                <c:pt idx="173161">
                  <c:v>-24.140499999999975</c:v>
                </c:pt>
                <c:pt idx="173162">
                  <c:v>-24.138499999999965</c:v>
                </c:pt>
                <c:pt idx="173163">
                  <c:v>-24.136499999999955</c:v>
                </c:pt>
                <c:pt idx="173164">
                  <c:v>-24.134500000000003</c:v>
                </c:pt>
                <c:pt idx="173165">
                  <c:v>-24.132499999999993</c:v>
                </c:pt>
                <c:pt idx="173166">
                  <c:v>-24.130499999999984</c:v>
                </c:pt>
                <c:pt idx="173167">
                  <c:v>-24.128499999999974</c:v>
                </c:pt>
                <c:pt idx="173168">
                  <c:v>-24.126499999999965</c:v>
                </c:pt>
                <c:pt idx="173169">
                  <c:v>-24.124499999999955</c:v>
                </c:pt>
                <c:pt idx="173170">
                  <c:v>-24.122500000000002</c:v>
                </c:pt>
                <c:pt idx="173171">
                  <c:v>-24.120499999999993</c:v>
                </c:pt>
                <c:pt idx="173172">
                  <c:v>-24.118499999999983</c:v>
                </c:pt>
                <c:pt idx="173173">
                  <c:v>-24.116499999999974</c:v>
                </c:pt>
                <c:pt idx="173174">
                  <c:v>-24.114499999999964</c:v>
                </c:pt>
                <c:pt idx="173175">
                  <c:v>-24.112499999999955</c:v>
                </c:pt>
                <c:pt idx="173176">
                  <c:v>-24.110500000000002</c:v>
                </c:pt>
                <c:pt idx="173177">
                  <c:v>-24.108499999999992</c:v>
                </c:pt>
                <c:pt idx="173178">
                  <c:v>-24.106499999999983</c:v>
                </c:pt>
                <c:pt idx="173179">
                  <c:v>-24.104499999999973</c:v>
                </c:pt>
                <c:pt idx="173180">
                  <c:v>-24.102499999999964</c:v>
                </c:pt>
                <c:pt idx="173181">
                  <c:v>-24.100499999999954</c:v>
                </c:pt>
                <c:pt idx="173182">
                  <c:v>-24.098500000000001</c:v>
                </c:pt>
                <c:pt idx="173183">
                  <c:v>-24.096499999999992</c:v>
                </c:pt>
                <c:pt idx="173184">
                  <c:v>-24.094499999999982</c:v>
                </c:pt>
                <c:pt idx="173185">
                  <c:v>-24.092499999999973</c:v>
                </c:pt>
                <c:pt idx="173186">
                  <c:v>-24.090499999999963</c:v>
                </c:pt>
                <c:pt idx="173187">
                  <c:v>-24.088499999999954</c:v>
                </c:pt>
                <c:pt idx="173188">
                  <c:v>-24.086500000000001</c:v>
                </c:pt>
                <c:pt idx="173189">
                  <c:v>-24.084499999999991</c:v>
                </c:pt>
                <c:pt idx="173190">
                  <c:v>-24.082499999999982</c:v>
                </c:pt>
                <c:pt idx="173191">
                  <c:v>-24.080499999999972</c:v>
                </c:pt>
                <c:pt idx="173192">
                  <c:v>-24.078499999999963</c:v>
                </c:pt>
                <c:pt idx="173193">
                  <c:v>-24.076499999999953</c:v>
                </c:pt>
                <c:pt idx="173194">
                  <c:v>-24.0745</c:v>
                </c:pt>
                <c:pt idx="173195">
                  <c:v>-24.072499999999991</c:v>
                </c:pt>
                <c:pt idx="173196">
                  <c:v>-24.070499999999981</c:v>
                </c:pt>
                <c:pt idx="173197">
                  <c:v>-24.068499999999972</c:v>
                </c:pt>
                <c:pt idx="173198">
                  <c:v>-24.066499999999962</c:v>
                </c:pt>
                <c:pt idx="173199">
                  <c:v>-24.064499999999953</c:v>
                </c:pt>
                <c:pt idx="173200">
                  <c:v>-24.0625</c:v>
                </c:pt>
                <c:pt idx="173201">
                  <c:v>-24.06049999999999</c:v>
                </c:pt>
                <c:pt idx="173202">
                  <c:v>-24.058499999999981</c:v>
                </c:pt>
                <c:pt idx="173203">
                  <c:v>-24.056499999999971</c:v>
                </c:pt>
                <c:pt idx="173204">
                  <c:v>-24.054499999999962</c:v>
                </c:pt>
                <c:pt idx="173205">
                  <c:v>-24.052499999999952</c:v>
                </c:pt>
                <c:pt idx="173206">
                  <c:v>-24.0505</c:v>
                </c:pt>
                <c:pt idx="173207">
                  <c:v>-24.04849999999999</c:v>
                </c:pt>
                <c:pt idx="173208">
                  <c:v>-24.04649999999998</c:v>
                </c:pt>
                <c:pt idx="173209">
                  <c:v>-24.044499999999971</c:v>
                </c:pt>
                <c:pt idx="173210">
                  <c:v>-24.042499999999961</c:v>
                </c:pt>
                <c:pt idx="173211">
                  <c:v>-24.040499999999952</c:v>
                </c:pt>
                <c:pt idx="173212">
                  <c:v>-24.038499999999999</c:v>
                </c:pt>
                <c:pt idx="173213">
                  <c:v>-24.03649999999999</c:v>
                </c:pt>
                <c:pt idx="173214">
                  <c:v>-24.03449999999998</c:v>
                </c:pt>
                <c:pt idx="173215">
                  <c:v>-24.03249999999997</c:v>
                </c:pt>
                <c:pt idx="173216">
                  <c:v>-24.030499999999961</c:v>
                </c:pt>
                <c:pt idx="173217">
                  <c:v>-24.028499999999951</c:v>
                </c:pt>
                <c:pt idx="173218">
                  <c:v>-24.026499999999999</c:v>
                </c:pt>
                <c:pt idx="173219">
                  <c:v>-24.024499999999989</c:v>
                </c:pt>
                <c:pt idx="173220">
                  <c:v>-24.02249999999998</c:v>
                </c:pt>
                <c:pt idx="173221">
                  <c:v>-24.02049999999997</c:v>
                </c:pt>
                <c:pt idx="173222">
                  <c:v>-24.01849999999996</c:v>
                </c:pt>
                <c:pt idx="173223">
                  <c:v>-24.016499999999951</c:v>
                </c:pt>
                <c:pt idx="173224">
                  <c:v>-24.014499999999998</c:v>
                </c:pt>
                <c:pt idx="173225">
                  <c:v>-24.012499999999989</c:v>
                </c:pt>
                <c:pt idx="173226">
                  <c:v>-24.010499999999979</c:v>
                </c:pt>
                <c:pt idx="173227">
                  <c:v>-24.00849999999997</c:v>
                </c:pt>
                <c:pt idx="173228">
                  <c:v>-24.00649999999996</c:v>
                </c:pt>
                <c:pt idx="173229">
                  <c:v>-24.00449999999995</c:v>
                </c:pt>
                <c:pt idx="173230">
                  <c:v>-24.002499999999998</c:v>
                </c:pt>
                <c:pt idx="173231">
                  <c:v>-24.000499999999988</c:v>
                </c:pt>
                <c:pt idx="173232">
                  <c:v>-23.998499999999979</c:v>
                </c:pt>
                <c:pt idx="173233">
                  <c:v>-23.996499999999969</c:v>
                </c:pt>
                <c:pt idx="173234">
                  <c:v>-23.99449999999996</c:v>
                </c:pt>
                <c:pt idx="173235">
                  <c:v>-23.99249999999995</c:v>
                </c:pt>
                <c:pt idx="173236">
                  <c:v>-23.990499999999997</c:v>
                </c:pt>
                <c:pt idx="173237">
                  <c:v>-23.988499999999988</c:v>
                </c:pt>
                <c:pt idx="173238">
                  <c:v>-23.986499999999978</c:v>
                </c:pt>
                <c:pt idx="173239">
                  <c:v>-23.984499999999969</c:v>
                </c:pt>
                <c:pt idx="173240">
                  <c:v>-23.982499999999959</c:v>
                </c:pt>
                <c:pt idx="173241">
                  <c:v>-23.98049999999995</c:v>
                </c:pt>
                <c:pt idx="173242">
                  <c:v>-23.978499999999997</c:v>
                </c:pt>
                <c:pt idx="173243">
                  <c:v>-23.976499999999987</c:v>
                </c:pt>
                <c:pt idx="173244">
                  <c:v>-23.974499999999978</c:v>
                </c:pt>
                <c:pt idx="173245">
                  <c:v>-23.972499999999968</c:v>
                </c:pt>
                <c:pt idx="173246">
                  <c:v>-23.970499999999959</c:v>
                </c:pt>
                <c:pt idx="173247">
                  <c:v>-23.968499999999949</c:v>
                </c:pt>
                <c:pt idx="173248">
                  <c:v>-23.966499999999996</c:v>
                </c:pt>
                <c:pt idx="173249">
                  <c:v>-23.964499999999987</c:v>
                </c:pt>
                <c:pt idx="173250">
                  <c:v>-23.962499999999977</c:v>
                </c:pt>
                <c:pt idx="173251">
                  <c:v>-23.960499999999968</c:v>
                </c:pt>
                <c:pt idx="173252">
                  <c:v>-23.958499999999958</c:v>
                </c:pt>
                <c:pt idx="173253">
                  <c:v>-23.956500000000005</c:v>
                </c:pt>
                <c:pt idx="173254">
                  <c:v>-23.954499999999996</c:v>
                </c:pt>
                <c:pt idx="173255">
                  <c:v>-23.952499999999986</c:v>
                </c:pt>
                <c:pt idx="173256">
                  <c:v>-23.950499999999977</c:v>
                </c:pt>
                <c:pt idx="173257">
                  <c:v>-23.948499999999967</c:v>
                </c:pt>
                <c:pt idx="173258">
                  <c:v>-23.946499999999958</c:v>
                </c:pt>
                <c:pt idx="173259">
                  <c:v>-23.944500000000005</c:v>
                </c:pt>
                <c:pt idx="173260">
                  <c:v>-23.942499999999995</c:v>
                </c:pt>
                <c:pt idx="173261">
                  <c:v>-23.940499999999986</c:v>
                </c:pt>
                <c:pt idx="173262">
                  <c:v>-23.938499999999976</c:v>
                </c:pt>
                <c:pt idx="173263">
                  <c:v>-23.936499999999967</c:v>
                </c:pt>
                <c:pt idx="173264">
                  <c:v>-23.934499999999957</c:v>
                </c:pt>
                <c:pt idx="173265">
                  <c:v>-23.932500000000005</c:v>
                </c:pt>
                <c:pt idx="173266">
                  <c:v>-23.930499999999995</c:v>
                </c:pt>
                <c:pt idx="173267">
                  <c:v>-23.928499999999985</c:v>
                </c:pt>
                <c:pt idx="173268">
                  <c:v>-23.926499999999976</c:v>
                </c:pt>
                <c:pt idx="173269">
                  <c:v>-23.924499999999966</c:v>
                </c:pt>
                <c:pt idx="173270">
                  <c:v>-23.922499999999957</c:v>
                </c:pt>
                <c:pt idx="173271">
                  <c:v>-23.920500000000004</c:v>
                </c:pt>
                <c:pt idx="173272">
                  <c:v>-23.918499999999995</c:v>
                </c:pt>
                <c:pt idx="173273">
                  <c:v>-23.916499999999985</c:v>
                </c:pt>
                <c:pt idx="173274">
                  <c:v>-23.914499999999975</c:v>
                </c:pt>
                <c:pt idx="173275">
                  <c:v>-23.912499999999966</c:v>
                </c:pt>
                <c:pt idx="173276">
                  <c:v>-23.910499999999956</c:v>
                </c:pt>
                <c:pt idx="173277">
                  <c:v>-23.908500000000004</c:v>
                </c:pt>
                <c:pt idx="173278">
                  <c:v>-23.906499999999994</c:v>
                </c:pt>
                <c:pt idx="173279">
                  <c:v>-23.904499999999985</c:v>
                </c:pt>
                <c:pt idx="173280">
                  <c:v>-23.902499999999975</c:v>
                </c:pt>
                <c:pt idx="173281">
                  <c:v>-23.900499999999965</c:v>
                </c:pt>
                <c:pt idx="173282">
                  <c:v>-23.898499999999956</c:v>
                </c:pt>
                <c:pt idx="173283">
                  <c:v>-23.896500000000003</c:v>
                </c:pt>
                <c:pt idx="173284">
                  <c:v>-23.894499999999994</c:v>
                </c:pt>
                <c:pt idx="173285">
                  <c:v>-23.892499999999984</c:v>
                </c:pt>
                <c:pt idx="173286">
                  <c:v>-23.890499999999975</c:v>
                </c:pt>
                <c:pt idx="173287">
                  <c:v>-23.888499999999965</c:v>
                </c:pt>
                <c:pt idx="173288">
                  <c:v>-23.886499999999955</c:v>
                </c:pt>
                <c:pt idx="173289">
                  <c:v>-23.884500000000003</c:v>
                </c:pt>
                <c:pt idx="173290">
                  <c:v>-23.882499999999993</c:v>
                </c:pt>
                <c:pt idx="173291">
                  <c:v>-23.880499999999984</c:v>
                </c:pt>
                <c:pt idx="173292">
                  <c:v>-23.878499999999974</c:v>
                </c:pt>
                <c:pt idx="173293">
                  <c:v>-23.876499999999965</c:v>
                </c:pt>
                <c:pt idx="173294">
                  <c:v>-23.874499999999955</c:v>
                </c:pt>
                <c:pt idx="173295">
                  <c:v>-23.872500000000002</c:v>
                </c:pt>
                <c:pt idx="173296">
                  <c:v>-23.870499999999993</c:v>
                </c:pt>
                <c:pt idx="173297">
                  <c:v>-23.868499999999983</c:v>
                </c:pt>
                <c:pt idx="173298">
                  <c:v>-23.866499999999974</c:v>
                </c:pt>
                <c:pt idx="173299">
                  <c:v>-23.864499999999964</c:v>
                </c:pt>
                <c:pt idx="173300">
                  <c:v>-23.862499999999955</c:v>
                </c:pt>
                <c:pt idx="173301">
                  <c:v>-23.860500000000002</c:v>
                </c:pt>
                <c:pt idx="173302">
                  <c:v>-23.858499999999992</c:v>
                </c:pt>
                <c:pt idx="173303">
                  <c:v>-23.856499999999983</c:v>
                </c:pt>
                <c:pt idx="173304">
                  <c:v>-23.854499999999973</c:v>
                </c:pt>
                <c:pt idx="173305">
                  <c:v>-23.852499999999964</c:v>
                </c:pt>
                <c:pt idx="173306">
                  <c:v>-23.850499999999954</c:v>
                </c:pt>
                <c:pt idx="173307">
                  <c:v>-23.848500000000001</c:v>
                </c:pt>
                <c:pt idx="173308">
                  <c:v>-23.846499999999992</c:v>
                </c:pt>
                <c:pt idx="173309">
                  <c:v>-23.844499999999982</c:v>
                </c:pt>
                <c:pt idx="173310">
                  <c:v>-23.842499999999973</c:v>
                </c:pt>
                <c:pt idx="173311">
                  <c:v>-23.840499999999963</c:v>
                </c:pt>
                <c:pt idx="173312">
                  <c:v>-23.838499999999954</c:v>
                </c:pt>
                <c:pt idx="173313">
                  <c:v>-23.836500000000001</c:v>
                </c:pt>
                <c:pt idx="173314">
                  <c:v>-23.834499999999991</c:v>
                </c:pt>
                <c:pt idx="173315">
                  <c:v>-23.832499999999982</c:v>
                </c:pt>
                <c:pt idx="173316">
                  <c:v>-23.830499999999972</c:v>
                </c:pt>
                <c:pt idx="173317">
                  <c:v>-23.828499999999963</c:v>
                </c:pt>
                <c:pt idx="173318">
                  <c:v>-23.826499999999953</c:v>
                </c:pt>
                <c:pt idx="173319">
                  <c:v>-23.8245</c:v>
                </c:pt>
                <c:pt idx="173320">
                  <c:v>-23.822499999999991</c:v>
                </c:pt>
                <c:pt idx="173321">
                  <c:v>-23.820499999999981</c:v>
                </c:pt>
                <c:pt idx="173322">
                  <c:v>-23.818499999999972</c:v>
                </c:pt>
                <c:pt idx="173323">
                  <c:v>-23.816499999999962</c:v>
                </c:pt>
                <c:pt idx="173324">
                  <c:v>-23.814499999999953</c:v>
                </c:pt>
                <c:pt idx="173325">
                  <c:v>-23.8125</c:v>
                </c:pt>
                <c:pt idx="173326">
                  <c:v>-23.81049999999999</c:v>
                </c:pt>
                <c:pt idx="173327">
                  <c:v>-23.808499999999981</c:v>
                </c:pt>
                <c:pt idx="173328">
                  <c:v>-23.806499999999971</c:v>
                </c:pt>
                <c:pt idx="173329">
                  <c:v>-23.804499999999962</c:v>
                </c:pt>
                <c:pt idx="173330">
                  <c:v>-23.802499999999952</c:v>
                </c:pt>
                <c:pt idx="173331">
                  <c:v>-23.8005</c:v>
                </c:pt>
                <c:pt idx="173332">
                  <c:v>-23.79849999999999</c:v>
                </c:pt>
                <c:pt idx="173333">
                  <c:v>-23.79649999999998</c:v>
                </c:pt>
                <c:pt idx="173334">
                  <c:v>-23.794499999999971</c:v>
                </c:pt>
                <c:pt idx="173335">
                  <c:v>-23.792499999999961</c:v>
                </c:pt>
                <c:pt idx="173336">
                  <c:v>-23.790499999999952</c:v>
                </c:pt>
                <c:pt idx="173337">
                  <c:v>-23.788499999999999</c:v>
                </c:pt>
                <c:pt idx="173338">
                  <c:v>-23.78649999999999</c:v>
                </c:pt>
                <c:pt idx="173339">
                  <c:v>-23.78449999999998</c:v>
                </c:pt>
                <c:pt idx="173340">
                  <c:v>-23.78249999999997</c:v>
                </c:pt>
                <c:pt idx="173341">
                  <c:v>-23.780499999999961</c:v>
                </c:pt>
                <c:pt idx="173342">
                  <c:v>-23.778499999999951</c:v>
                </c:pt>
                <c:pt idx="173343">
                  <c:v>-23.776499999999999</c:v>
                </c:pt>
                <c:pt idx="173344">
                  <c:v>-23.774499999999989</c:v>
                </c:pt>
                <c:pt idx="173345">
                  <c:v>-23.77249999999998</c:v>
                </c:pt>
                <c:pt idx="173346">
                  <c:v>-23.77049999999997</c:v>
                </c:pt>
                <c:pt idx="173347">
                  <c:v>-23.76849999999996</c:v>
                </c:pt>
                <c:pt idx="173348">
                  <c:v>-23.766499999999951</c:v>
                </c:pt>
                <c:pt idx="173349">
                  <c:v>-23.764499999999998</c:v>
                </c:pt>
                <c:pt idx="173350">
                  <c:v>-23.762499999999989</c:v>
                </c:pt>
                <c:pt idx="173351">
                  <c:v>-23.760499999999979</c:v>
                </c:pt>
                <c:pt idx="173352">
                  <c:v>-23.75849999999997</c:v>
                </c:pt>
                <c:pt idx="173353">
                  <c:v>-23.75649999999996</c:v>
                </c:pt>
                <c:pt idx="173354">
                  <c:v>-23.75449999999995</c:v>
                </c:pt>
                <c:pt idx="173355">
                  <c:v>-23.752499999999998</c:v>
                </c:pt>
                <c:pt idx="173356">
                  <c:v>-23.750499999999988</c:v>
                </c:pt>
                <c:pt idx="173357">
                  <c:v>-23.748499999999979</c:v>
                </c:pt>
                <c:pt idx="173358">
                  <c:v>-23.746499999999969</c:v>
                </c:pt>
                <c:pt idx="173359">
                  <c:v>-23.74449999999996</c:v>
                </c:pt>
                <c:pt idx="173360">
                  <c:v>-23.74249999999995</c:v>
                </c:pt>
                <c:pt idx="173361">
                  <c:v>-23.740499999999997</c:v>
                </c:pt>
                <c:pt idx="173362">
                  <c:v>-23.738499999999988</c:v>
                </c:pt>
                <c:pt idx="173363">
                  <c:v>-23.736499999999978</c:v>
                </c:pt>
                <c:pt idx="173364">
                  <c:v>-23.734499999999969</c:v>
                </c:pt>
                <c:pt idx="173365">
                  <c:v>-23.732499999999959</c:v>
                </c:pt>
                <c:pt idx="173366">
                  <c:v>-23.73049999999995</c:v>
                </c:pt>
                <c:pt idx="173367">
                  <c:v>-23.728499999999997</c:v>
                </c:pt>
                <c:pt idx="173368">
                  <c:v>-23.726499999999987</c:v>
                </c:pt>
                <c:pt idx="173369">
                  <c:v>-23.724499999999978</c:v>
                </c:pt>
                <c:pt idx="173370">
                  <c:v>-23.722499999999968</c:v>
                </c:pt>
                <c:pt idx="173371">
                  <c:v>-23.720499999999959</c:v>
                </c:pt>
                <c:pt idx="173372">
                  <c:v>-23.718499999999949</c:v>
                </c:pt>
                <c:pt idx="173373">
                  <c:v>-23.716499999999996</c:v>
                </c:pt>
                <c:pt idx="173374">
                  <c:v>-23.714499999999987</c:v>
                </c:pt>
                <c:pt idx="173375">
                  <c:v>-23.712499999999977</c:v>
                </c:pt>
                <c:pt idx="173376">
                  <c:v>-23.710499999999968</c:v>
                </c:pt>
                <c:pt idx="173377">
                  <c:v>-23.708499999999958</c:v>
                </c:pt>
                <c:pt idx="173378">
                  <c:v>-23.706500000000005</c:v>
                </c:pt>
                <c:pt idx="173379">
                  <c:v>-23.704499999999996</c:v>
                </c:pt>
                <c:pt idx="173380">
                  <c:v>-23.702499999999986</c:v>
                </c:pt>
                <c:pt idx="173381">
                  <c:v>-23.700499999999977</c:v>
                </c:pt>
                <c:pt idx="173382">
                  <c:v>-23.698499999999967</c:v>
                </c:pt>
                <c:pt idx="173383">
                  <c:v>-23.696499999999958</c:v>
                </c:pt>
                <c:pt idx="173384">
                  <c:v>-23.694500000000005</c:v>
                </c:pt>
                <c:pt idx="173385">
                  <c:v>-23.692499999999995</c:v>
                </c:pt>
                <c:pt idx="173386">
                  <c:v>-23.690499999999986</c:v>
                </c:pt>
                <c:pt idx="173387">
                  <c:v>-23.688499999999976</c:v>
                </c:pt>
                <c:pt idx="173388">
                  <c:v>-23.686499999999967</c:v>
                </c:pt>
                <c:pt idx="173389">
                  <c:v>-23.684499999999957</c:v>
                </c:pt>
                <c:pt idx="173390">
                  <c:v>-23.682500000000005</c:v>
                </c:pt>
                <c:pt idx="173391">
                  <c:v>-23.680499999999995</c:v>
                </c:pt>
                <c:pt idx="173392">
                  <c:v>-23.678499999999985</c:v>
                </c:pt>
                <c:pt idx="173393">
                  <c:v>-23.676499999999976</c:v>
                </c:pt>
                <c:pt idx="173394">
                  <c:v>-23.674499999999966</c:v>
                </c:pt>
                <c:pt idx="173395">
                  <c:v>-23.672499999999957</c:v>
                </c:pt>
                <c:pt idx="173396">
                  <c:v>-23.670500000000004</c:v>
                </c:pt>
                <c:pt idx="173397">
                  <c:v>-23.668499999999995</c:v>
                </c:pt>
                <c:pt idx="173398">
                  <c:v>-23.666499999999985</c:v>
                </c:pt>
                <c:pt idx="173399">
                  <c:v>-23.664499999999975</c:v>
                </c:pt>
                <c:pt idx="173400">
                  <c:v>-23.662499999999966</c:v>
                </c:pt>
                <c:pt idx="173401">
                  <c:v>-23.660499999999956</c:v>
                </c:pt>
                <c:pt idx="173402">
                  <c:v>-23.658500000000004</c:v>
                </c:pt>
                <c:pt idx="173403">
                  <c:v>-23.656499999999994</c:v>
                </c:pt>
                <c:pt idx="173404">
                  <c:v>-23.654499999999985</c:v>
                </c:pt>
                <c:pt idx="173405">
                  <c:v>-23.652499999999975</c:v>
                </c:pt>
                <c:pt idx="173406">
                  <c:v>-23.650499999999965</c:v>
                </c:pt>
                <c:pt idx="173407">
                  <c:v>-23.648499999999956</c:v>
                </c:pt>
                <c:pt idx="173408">
                  <c:v>-23.646500000000003</c:v>
                </c:pt>
                <c:pt idx="173409">
                  <c:v>-23.644499999999994</c:v>
                </c:pt>
                <c:pt idx="173410">
                  <c:v>-23.642499999999984</c:v>
                </c:pt>
                <c:pt idx="173411">
                  <c:v>-23.640499999999975</c:v>
                </c:pt>
                <c:pt idx="173412">
                  <c:v>-23.638499999999965</c:v>
                </c:pt>
                <c:pt idx="173413">
                  <c:v>-23.636499999999955</c:v>
                </c:pt>
                <c:pt idx="173414">
                  <c:v>-23.634500000000003</c:v>
                </c:pt>
                <c:pt idx="173415">
                  <c:v>-23.632499999999993</c:v>
                </c:pt>
                <c:pt idx="173416">
                  <c:v>-23.630499999999984</c:v>
                </c:pt>
                <c:pt idx="173417">
                  <c:v>-23.628499999999974</c:v>
                </c:pt>
                <c:pt idx="173418">
                  <c:v>-23.626499999999965</c:v>
                </c:pt>
                <c:pt idx="173419">
                  <c:v>-23.624499999999955</c:v>
                </c:pt>
                <c:pt idx="173420">
                  <c:v>-23.622500000000002</c:v>
                </c:pt>
                <c:pt idx="173421">
                  <c:v>-23.620499999999993</c:v>
                </c:pt>
                <c:pt idx="173422">
                  <c:v>-23.618499999999983</c:v>
                </c:pt>
                <c:pt idx="173423">
                  <c:v>-23.616499999999974</c:v>
                </c:pt>
                <c:pt idx="173424">
                  <c:v>-23.614499999999964</c:v>
                </c:pt>
                <c:pt idx="173425">
                  <c:v>-23.612499999999955</c:v>
                </c:pt>
                <c:pt idx="173426">
                  <c:v>-23.610500000000002</c:v>
                </c:pt>
                <c:pt idx="173427">
                  <c:v>-23.608499999999992</c:v>
                </c:pt>
                <c:pt idx="173428">
                  <c:v>-23.606499999999983</c:v>
                </c:pt>
                <c:pt idx="173429">
                  <c:v>-23.604499999999973</c:v>
                </c:pt>
                <c:pt idx="173430">
                  <c:v>-23.602499999999964</c:v>
                </c:pt>
                <c:pt idx="173431">
                  <c:v>-23.600499999999954</c:v>
                </c:pt>
                <c:pt idx="173432">
                  <c:v>-23.598500000000001</c:v>
                </c:pt>
                <c:pt idx="173433">
                  <c:v>-23.596499999999992</c:v>
                </c:pt>
                <c:pt idx="173434">
                  <c:v>-23.594499999999982</c:v>
                </c:pt>
                <c:pt idx="173435">
                  <c:v>-23.592499999999973</c:v>
                </c:pt>
                <c:pt idx="173436">
                  <c:v>-23.590499999999963</c:v>
                </c:pt>
                <c:pt idx="173437">
                  <c:v>-23.588499999999954</c:v>
                </c:pt>
                <c:pt idx="173438">
                  <c:v>-23.586500000000001</c:v>
                </c:pt>
                <c:pt idx="173439">
                  <c:v>-23.584499999999991</c:v>
                </c:pt>
                <c:pt idx="173440">
                  <c:v>-23.582499999999982</c:v>
                </c:pt>
                <c:pt idx="173441">
                  <c:v>-23.580499999999972</c:v>
                </c:pt>
                <c:pt idx="173442">
                  <c:v>-23.578499999999963</c:v>
                </c:pt>
                <c:pt idx="173443">
                  <c:v>-23.576499999999953</c:v>
                </c:pt>
                <c:pt idx="173444">
                  <c:v>-23.5745</c:v>
                </c:pt>
                <c:pt idx="173445">
                  <c:v>-23.572499999999991</c:v>
                </c:pt>
                <c:pt idx="173446">
                  <c:v>-23.570499999999981</c:v>
                </c:pt>
                <c:pt idx="173447">
                  <c:v>-23.568499999999972</c:v>
                </c:pt>
                <c:pt idx="173448">
                  <c:v>-23.566499999999962</c:v>
                </c:pt>
                <c:pt idx="173449">
                  <c:v>-23.564499999999953</c:v>
                </c:pt>
                <c:pt idx="173450">
                  <c:v>-23.5625</c:v>
                </c:pt>
                <c:pt idx="173451">
                  <c:v>-23.56049999999999</c:v>
                </c:pt>
                <c:pt idx="173452">
                  <c:v>-23.558499999999981</c:v>
                </c:pt>
                <c:pt idx="173453">
                  <c:v>-23.556499999999971</c:v>
                </c:pt>
                <c:pt idx="173454">
                  <c:v>-23.554499999999962</c:v>
                </c:pt>
                <c:pt idx="173455">
                  <c:v>-23.552499999999952</c:v>
                </c:pt>
                <c:pt idx="173456">
                  <c:v>-23.5505</c:v>
                </c:pt>
                <c:pt idx="173457">
                  <c:v>-23.54849999999999</c:v>
                </c:pt>
                <c:pt idx="173458">
                  <c:v>-23.54649999999998</c:v>
                </c:pt>
                <c:pt idx="173459">
                  <c:v>-23.544499999999971</c:v>
                </c:pt>
                <c:pt idx="173460">
                  <c:v>-23.542499999999961</c:v>
                </c:pt>
                <c:pt idx="173461">
                  <c:v>-23.540499999999952</c:v>
                </c:pt>
                <c:pt idx="173462">
                  <c:v>-23.538499999999999</c:v>
                </c:pt>
                <c:pt idx="173463">
                  <c:v>-23.53649999999999</c:v>
                </c:pt>
                <c:pt idx="173464">
                  <c:v>-23.53449999999998</c:v>
                </c:pt>
                <c:pt idx="173465">
                  <c:v>-23.53249999999997</c:v>
                </c:pt>
                <c:pt idx="173466">
                  <c:v>-23.530499999999961</c:v>
                </c:pt>
                <c:pt idx="173467">
                  <c:v>-23.528499999999951</c:v>
                </c:pt>
                <c:pt idx="173468">
                  <c:v>-23.526499999999999</c:v>
                </c:pt>
                <c:pt idx="173469">
                  <c:v>-23.524499999999989</c:v>
                </c:pt>
                <c:pt idx="173470">
                  <c:v>-23.52249999999998</c:v>
                </c:pt>
                <c:pt idx="173471">
                  <c:v>-23.52049999999997</c:v>
                </c:pt>
                <c:pt idx="173472">
                  <c:v>-23.51849999999996</c:v>
                </c:pt>
                <c:pt idx="173473">
                  <c:v>-23.516499999999951</c:v>
                </c:pt>
                <c:pt idx="173474">
                  <c:v>-23.514499999999998</c:v>
                </c:pt>
                <c:pt idx="173475">
                  <c:v>-23.512499999999989</c:v>
                </c:pt>
                <c:pt idx="173476">
                  <c:v>-23.510499999999979</c:v>
                </c:pt>
                <c:pt idx="173477">
                  <c:v>-23.50849999999997</c:v>
                </c:pt>
                <c:pt idx="173478">
                  <c:v>-23.50649999999996</c:v>
                </c:pt>
                <c:pt idx="173479">
                  <c:v>-23.50449999999995</c:v>
                </c:pt>
                <c:pt idx="173480">
                  <c:v>-23.502499999999998</c:v>
                </c:pt>
                <c:pt idx="173481">
                  <c:v>-23.500499999999988</c:v>
                </c:pt>
                <c:pt idx="173482">
                  <c:v>-23.498499999999979</c:v>
                </c:pt>
                <c:pt idx="173483">
                  <c:v>-23.496499999999969</c:v>
                </c:pt>
                <c:pt idx="173484">
                  <c:v>-23.49449999999996</c:v>
                </c:pt>
                <c:pt idx="173485">
                  <c:v>-23.49249999999995</c:v>
                </c:pt>
                <c:pt idx="173486">
                  <c:v>-23.490499999999997</c:v>
                </c:pt>
                <c:pt idx="173487">
                  <c:v>-23.488499999999988</c:v>
                </c:pt>
                <c:pt idx="173488">
                  <c:v>-23.486499999999978</c:v>
                </c:pt>
                <c:pt idx="173489">
                  <c:v>-23.484499999999969</c:v>
                </c:pt>
                <c:pt idx="173490">
                  <c:v>-23.482499999999959</c:v>
                </c:pt>
                <c:pt idx="173491">
                  <c:v>-23.48049999999995</c:v>
                </c:pt>
                <c:pt idx="173492">
                  <c:v>-23.478499999999997</c:v>
                </c:pt>
                <c:pt idx="173493">
                  <c:v>-23.476499999999987</c:v>
                </c:pt>
                <c:pt idx="173494">
                  <c:v>-23.474499999999978</c:v>
                </c:pt>
                <c:pt idx="173495">
                  <c:v>-23.472499999999968</c:v>
                </c:pt>
                <c:pt idx="173496">
                  <c:v>-23.470499999999959</c:v>
                </c:pt>
                <c:pt idx="173497">
                  <c:v>-23.468499999999949</c:v>
                </c:pt>
                <c:pt idx="173498">
                  <c:v>-23.466499999999996</c:v>
                </c:pt>
                <c:pt idx="173499">
                  <c:v>-23.464499999999987</c:v>
                </c:pt>
                <c:pt idx="173500">
                  <c:v>-23.462499999999977</c:v>
                </c:pt>
                <c:pt idx="173501">
                  <c:v>-23.460499999999968</c:v>
                </c:pt>
                <c:pt idx="173502">
                  <c:v>-23.458499999999958</c:v>
                </c:pt>
                <c:pt idx="173503">
                  <c:v>-23.456500000000005</c:v>
                </c:pt>
                <c:pt idx="173504">
                  <c:v>-23.454499999999996</c:v>
                </c:pt>
                <c:pt idx="173505">
                  <c:v>-23.452499999999986</c:v>
                </c:pt>
                <c:pt idx="173506">
                  <c:v>-23.450499999999977</c:v>
                </c:pt>
                <c:pt idx="173507">
                  <c:v>-23.448499999999967</c:v>
                </c:pt>
                <c:pt idx="173508">
                  <c:v>-23.446499999999958</c:v>
                </c:pt>
                <c:pt idx="173509">
                  <c:v>-23.444500000000005</c:v>
                </c:pt>
                <c:pt idx="173510">
                  <c:v>-23.442499999999995</c:v>
                </c:pt>
                <c:pt idx="173511">
                  <c:v>-23.440499999999986</c:v>
                </c:pt>
                <c:pt idx="173512">
                  <c:v>-23.438499999999976</c:v>
                </c:pt>
                <c:pt idx="173513">
                  <c:v>-23.436499999999967</c:v>
                </c:pt>
                <c:pt idx="173514">
                  <c:v>-23.434499999999957</c:v>
                </c:pt>
                <c:pt idx="173515">
                  <c:v>-23.432500000000005</c:v>
                </c:pt>
                <c:pt idx="173516">
                  <c:v>-23.430499999999995</c:v>
                </c:pt>
                <c:pt idx="173517">
                  <c:v>-23.428499999999985</c:v>
                </c:pt>
                <c:pt idx="173518">
                  <c:v>-23.426499999999976</c:v>
                </c:pt>
                <c:pt idx="173519">
                  <c:v>-23.424499999999966</c:v>
                </c:pt>
                <c:pt idx="173520">
                  <c:v>-23.422499999999957</c:v>
                </c:pt>
                <c:pt idx="173521">
                  <c:v>-23.420500000000004</c:v>
                </c:pt>
                <c:pt idx="173522">
                  <c:v>-23.418499999999995</c:v>
                </c:pt>
                <c:pt idx="173523">
                  <c:v>-23.416499999999985</c:v>
                </c:pt>
                <c:pt idx="173524">
                  <c:v>-23.414499999999975</c:v>
                </c:pt>
                <c:pt idx="173525">
                  <c:v>-23.412499999999966</c:v>
                </c:pt>
                <c:pt idx="173526">
                  <c:v>-23.410499999999956</c:v>
                </c:pt>
                <c:pt idx="173527">
                  <c:v>-23.408500000000004</c:v>
                </c:pt>
                <c:pt idx="173528">
                  <c:v>-23.406499999999994</c:v>
                </c:pt>
                <c:pt idx="173529">
                  <c:v>-23.404499999999985</c:v>
                </c:pt>
                <c:pt idx="173530">
                  <c:v>-23.402499999999975</c:v>
                </c:pt>
                <c:pt idx="173531">
                  <c:v>-23.400499999999965</c:v>
                </c:pt>
                <c:pt idx="173532">
                  <c:v>-23.398499999999956</c:v>
                </c:pt>
                <c:pt idx="173533">
                  <c:v>-23.396500000000003</c:v>
                </c:pt>
                <c:pt idx="173534">
                  <c:v>-23.394499999999994</c:v>
                </c:pt>
                <c:pt idx="173535">
                  <c:v>-23.392499999999984</c:v>
                </c:pt>
                <c:pt idx="173536">
                  <c:v>-23.390499999999975</c:v>
                </c:pt>
                <c:pt idx="173537">
                  <c:v>-23.388499999999965</c:v>
                </c:pt>
                <c:pt idx="173538">
                  <c:v>-23.386499999999955</c:v>
                </c:pt>
                <c:pt idx="173539">
                  <c:v>-23.384500000000003</c:v>
                </c:pt>
                <c:pt idx="173540">
                  <c:v>-23.382499999999993</c:v>
                </c:pt>
                <c:pt idx="173541">
                  <c:v>-23.380499999999984</c:v>
                </c:pt>
                <c:pt idx="173542">
                  <c:v>-23.378499999999974</c:v>
                </c:pt>
                <c:pt idx="173543">
                  <c:v>-23.376499999999965</c:v>
                </c:pt>
                <c:pt idx="173544">
                  <c:v>-23.374499999999955</c:v>
                </c:pt>
                <c:pt idx="173545">
                  <c:v>-23.372500000000002</c:v>
                </c:pt>
                <c:pt idx="173546">
                  <c:v>-23.370499999999993</c:v>
                </c:pt>
                <c:pt idx="173547">
                  <c:v>-23.368499999999983</c:v>
                </c:pt>
                <c:pt idx="173548">
                  <c:v>-23.366499999999974</c:v>
                </c:pt>
                <c:pt idx="173549">
                  <c:v>-23.364499999999964</c:v>
                </c:pt>
                <c:pt idx="173550">
                  <c:v>-23.362499999999955</c:v>
                </c:pt>
                <c:pt idx="173551">
                  <c:v>-23.360500000000002</c:v>
                </c:pt>
                <c:pt idx="173552">
                  <c:v>-23.358499999999992</c:v>
                </c:pt>
                <c:pt idx="173553">
                  <c:v>-23.356499999999983</c:v>
                </c:pt>
                <c:pt idx="173554">
                  <c:v>-23.354499999999973</c:v>
                </c:pt>
                <c:pt idx="173555">
                  <c:v>-23.352499999999964</c:v>
                </c:pt>
                <c:pt idx="173556">
                  <c:v>-23.350499999999954</c:v>
                </c:pt>
                <c:pt idx="173557">
                  <c:v>-23.348500000000001</c:v>
                </c:pt>
                <c:pt idx="173558">
                  <c:v>-23.346499999999992</c:v>
                </c:pt>
                <c:pt idx="173559">
                  <c:v>-23.344499999999982</c:v>
                </c:pt>
                <c:pt idx="173560">
                  <c:v>-23.342499999999973</c:v>
                </c:pt>
                <c:pt idx="173561">
                  <c:v>-23.340499999999963</c:v>
                </c:pt>
                <c:pt idx="173562">
                  <c:v>-23.338499999999954</c:v>
                </c:pt>
                <c:pt idx="173563">
                  <c:v>-23.336500000000001</c:v>
                </c:pt>
                <c:pt idx="173564">
                  <c:v>-23.334499999999991</c:v>
                </c:pt>
                <c:pt idx="173565">
                  <c:v>-23.332499999999982</c:v>
                </c:pt>
                <c:pt idx="173566">
                  <c:v>-23.330499999999972</c:v>
                </c:pt>
                <c:pt idx="173567">
                  <c:v>-23.328499999999963</c:v>
                </c:pt>
                <c:pt idx="173568">
                  <c:v>-23.326499999999953</c:v>
                </c:pt>
                <c:pt idx="173569">
                  <c:v>-23.3245</c:v>
                </c:pt>
                <c:pt idx="173570">
                  <c:v>-23.322499999999991</c:v>
                </c:pt>
                <c:pt idx="173571">
                  <c:v>-23.320499999999981</c:v>
                </c:pt>
                <c:pt idx="173572">
                  <c:v>-23.318499999999972</c:v>
                </c:pt>
                <c:pt idx="173573">
                  <c:v>-23.316499999999962</c:v>
                </c:pt>
                <c:pt idx="173574">
                  <c:v>-23.314499999999953</c:v>
                </c:pt>
                <c:pt idx="173575">
                  <c:v>-23.3125</c:v>
                </c:pt>
                <c:pt idx="173576">
                  <c:v>-23.31049999999999</c:v>
                </c:pt>
                <c:pt idx="173577">
                  <c:v>-23.308499999999981</c:v>
                </c:pt>
                <c:pt idx="173578">
                  <c:v>-23.306499999999971</c:v>
                </c:pt>
                <c:pt idx="173579">
                  <c:v>-23.304499999999962</c:v>
                </c:pt>
                <c:pt idx="173580">
                  <c:v>-23.302499999999952</c:v>
                </c:pt>
                <c:pt idx="173581">
                  <c:v>-23.3005</c:v>
                </c:pt>
                <c:pt idx="173582">
                  <c:v>-23.29849999999999</c:v>
                </c:pt>
                <c:pt idx="173583">
                  <c:v>-23.29649999999998</c:v>
                </c:pt>
                <c:pt idx="173584">
                  <c:v>-23.294499999999971</c:v>
                </c:pt>
                <c:pt idx="173585">
                  <c:v>-23.292499999999961</c:v>
                </c:pt>
                <c:pt idx="173586">
                  <c:v>-23.290499999999952</c:v>
                </c:pt>
                <c:pt idx="173587">
                  <c:v>-23.288499999999999</c:v>
                </c:pt>
                <c:pt idx="173588">
                  <c:v>-23.28649999999999</c:v>
                </c:pt>
                <c:pt idx="173589">
                  <c:v>-23.28449999999998</c:v>
                </c:pt>
                <c:pt idx="173590">
                  <c:v>-23.28249999999997</c:v>
                </c:pt>
                <c:pt idx="173591">
                  <c:v>-23.280499999999961</c:v>
                </c:pt>
                <c:pt idx="173592">
                  <c:v>-23.278499999999951</c:v>
                </c:pt>
                <c:pt idx="173593">
                  <c:v>-23.276499999999999</c:v>
                </c:pt>
                <c:pt idx="173594">
                  <c:v>-23.274499999999989</c:v>
                </c:pt>
                <c:pt idx="173595">
                  <c:v>-23.27249999999998</c:v>
                </c:pt>
                <c:pt idx="173596">
                  <c:v>-23.27049999999997</c:v>
                </c:pt>
                <c:pt idx="173597">
                  <c:v>-23.26849999999996</c:v>
                </c:pt>
                <c:pt idx="173598">
                  <c:v>-23.266499999999951</c:v>
                </c:pt>
                <c:pt idx="173599">
                  <c:v>-23.264499999999998</c:v>
                </c:pt>
                <c:pt idx="173600">
                  <c:v>-23.262499999999989</c:v>
                </c:pt>
                <c:pt idx="173601">
                  <c:v>-23.260499999999979</c:v>
                </c:pt>
                <c:pt idx="173602">
                  <c:v>-23.25849999999997</c:v>
                </c:pt>
                <c:pt idx="173603">
                  <c:v>-23.25649999999996</c:v>
                </c:pt>
                <c:pt idx="173604">
                  <c:v>-23.25449999999995</c:v>
                </c:pt>
                <c:pt idx="173605">
                  <c:v>-23.252499999999998</c:v>
                </c:pt>
                <c:pt idx="173606">
                  <c:v>-23.250499999999988</c:v>
                </c:pt>
                <c:pt idx="173607">
                  <c:v>-23.248499999999979</c:v>
                </c:pt>
                <c:pt idx="173608">
                  <c:v>-23.246499999999969</c:v>
                </c:pt>
                <c:pt idx="173609">
                  <c:v>-23.24449999999996</c:v>
                </c:pt>
                <c:pt idx="173610">
                  <c:v>-23.24249999999995</c:v>
                </c:pt>
                <c:pt idx="173611">
                  <c:v>-23.240499999999997</c:v>
                </c:pt>
                <c:pt idx="173612">
                  <c:v>-23.238499999999988</c:v>
                </c:pt>
                <c:pt idx="173613">
                  <c:v>-23.236499999999978</c:v>
                </c:pt>
                <c:pt idx="173614">
                  <c:v>-23.234499999999969</c:v>
                </c:pt>
                <c:pt idx="173615">
                  <c:v>-23.232499999999959</c:v>
                </c:pt>
                <c:pt idx="173616">
                  <c:v>-23.23049999999995</c:v>
                </c:pt>
                <c:pt idx="173617">
                  <c:v>-23.228499999999997</c:v>
                </c:pt>
                <c:pt idx="173618">
                  <c:v>-23.226499999999987</c:v>
                </c:pt>
                <c:pt idx="173619">
                  <c:v>-23.224499999999978</c:v>
                </c:pt>
                <c:pt idx="173620">
                  <c:v>-23.222499999999968</c:v>
                </c:pt>
                <c:pt idx="173621">
                  <c:v>-23.220499999999959</c:v>
                </c:pt>
                <c:pt idx="173622">
                  <c:v>-23.218499999999949</c:v>
                </c:pt>
                <c:pt idx="173623">
                  <c:v>-23.216499999999996</c:v>
                </c:pt>
                <c:pt idx="173624">
                  <c:v>-23.214499999999987</c:v>
                </c:pt>
                <c:pt idx="173625">
                  <c:v>-23.212499999999977</c:v>
                </c:pt>
                <c:pt idx="173626">
                  <c:v>-23.210499999999968</c:v>
                </c:pt>
                <c:pt idx="173627">
                  <c:v>-23.208499999999958</c:v>
                </c:pt>
                <c:pt idx="173628">
                  <c:v>-23.206500000000005</c:v>
                </c:pt>
                <c:pt idx="173629">
                  <c:v>-23.204499999999996</c:v>
                </c:pt>
                <c:pt idx="173630">
                  <c:v>-23.202499999999986</c:v>
                </c:pt>
                <c:pt idx="173631">
                  <c:v>-23.200499999999977</c:v>
                </c:pt>
                <c:pt idx="173632">
                  <c:v>-23.198499999999967</c:v>
                </c:pt>
                <c:pt idx="173633">
                  <c:v>-23.196499999999958</c:v>
                </c:pt>
                <c:pt idx="173634">
                  <c:v>-23.194500000000005</c:v>
                </c:pt>
                <c:pt idx="173635">
                  <c:v>-23.192499999999995</c:v>
                </c:pt>
                <c:pt idx="173636">
                  <c:v>-23.190499999999986</c:v>
                </c:pt>
                <c:pt idx="173637">
                  <c:v>-23.188499999999976</c:v>
                </c:pt>
                <c:pt idx="173638">
                  <c:v>-23.186499999999967</c:v>
                </c:pt>
                <c:pt idx="173639">
                  <c:v>-23.184499999999957</c:v>
                </c:pt>
                <c:pt idx="173640">
                  <c:v>-23.182500000000005</c:v>
                </c:pt>
                <c:pt idx="173641">
                  <c:v>-23.180499999999995</c:v>
                </c:pt>
                <c:pt idx="173642">
                  <c:v>-23.178499999999985</c:v>
                </c:pt>
                <c:pt idx="173643">
                  <c:v>-23.176499999999976</c:v>
                </c:pt>
                <c:pt idx="173644">
                  <c:v>-23.174499999999966</c:v>
                </c:pt>
                <c:pt idx="173645">
                  <c:v>-23.172499999999957</c:v>
                </c:pt>
                <c:pt idx="173646">
                  <c:v>-23.170500000000004</c:v>
                </c:pt>
                <c:pt idx="173647">
                  <c:v>-23.168499999999995</c:v>
                </c:pt>
                <c:pt idx="173648">
                  <c:v>-23.166499999999985</c:v>
                </c:pt>
                <c:pt idx="173649">
                  <c:v>-23.164499999999975</c:v>
                </c:pt>
                <c:pt idx="173650">
                  <c:v>-23.162499999999966</c:v>
                </c:pt>
                <c:pt idx="173651">
                  <c:v>-23.160499999999956</c:v>
                </c:pt>
                <c:pt idx="173652">
                  <c:v>-23.158500000000004</c:v>
                </c:pt>
                <c:pt idx="173653">
                  <c:v>-23.156499999999994</c:v>
                </c:pt>
                <c:pt idx="173654">
                  <c:v>-23.154499999999985</c:v>
                </c:pt>
                <c:pt idx="173655">
                  <c:v>-23.152499999999975</c:v>
                </c:pt>
                <c:pt idx="173656">
                  <c:v>-23.150499999999965</c:v>
                </c:pt>
                <c:pt idx="173657">
                  <c:v>-23.148499999999956</c:v>
                </c:pt>
                <c:pt idx="173658">
                  <c:v>-23.146500000000003</c:v>
                </c:pt>
                <c:pt idx="173659">
                  <c:v>-23.144499999999994</c:v>
                </c:pt>
                <c:pt idx="173660">
                  <c:v>-23.142499999999984</c:v>
                </c:pt>
                <c:pt idx="173661">
                  <c:v>-23.140499999999975</c:v>
                </c:pt>
                <c:pt idx="173662">
                  <c:v>-23.138499999999965</c:v>
                </c:pt>
                <c:pt idx="173663">
                  <c:v>-23.136499999999955</c:v>
                </c:pt>
                <c:pt idx="173664">
                  <c:v>-23.134500000000003</c:v>
                </c:pt>
                <c:pt idx="173665">
                  <c:v>-23.132499999999993</c:v>
                </c:pt>
                <c:pt idx="173666">
                  <c:v>-23.130499999999984</c:v>
                </c:pt>
                <c:pt idx="173667">
                  <c:v>-23.128499999999974</c:v>
                </c:pt>
                <c:pt idx="173668">
                  <c:v>-23.126499999999965</c:v>
                </c:pt>
                <c:pt idx="173669">
                  <c:v>-23.124499999999955</c:v>
                </c:pt>
                <c:pt idx="173670">
                  <c:v>-23.122500000000002</c:v>
                </c:pt>
                <c:pt idx="173671">
                  <c:v>-23.120499999999993</c:v>
                </c:pt>
                <c:pt idx="173672">
                  <c:v>-23.118499999999983</c:v>
                </c:pt>
                <c:pt idx="173673">
                  <c:v>-23.116499999999974</c:v>
                </c:pt>
                <c:pt idx="173674">
                  <c:v>-23.114499999999964</c:v>
                </c:pt>
                <c:pt idx="173675">
                  <c:v>-23.112499999999955</c:v>
                </c:pt>
                <c:pt idx="173676">
                  <c:v>-23.110500000000002</c:v>
                </c:pt>
                <c:pt idx="173677">
                  <c:v>-23.108499999999992</c:v>
                </c:pt>
                <c:pt idx="173678">
                  <c:v>-23.106499999999983</c:v>
                </c:pt>
                <c:pt idx="173679">
                  <c:v>-23.104499999999973</c:v>
                </c:pt>
                <c:pt idx="173680">
                  <c:v>-23.102499999999964</c:v>
                </c:pt>
                <c:pt idx="173681">
                  <c:v>-23.100499999999954</c:v>
                </c:pt>
                <c:pt idx="173682">
                  <c:v>-23.098500000000001</c:v>
                </c:pt>
                <c:pt idx="173683">
                  <c:v>-23.096499999999992</c:v>
                </c:pt>
                <c:pt idx="173684">
                  <c:v>-23.094499999999982</c:v>
                </c:pt>
                <c:pt idx="173685">
                  <c:v>-23.092499999999973</c:v>
                </c:pt>
                <c:pt idx="173686">
                  <c:v>-23.090499999999963</c:v>
                </c:pt>
                <c:pt idx="173687">
                  <c:v>-23.088499999999954</c:v>
                </c:pt>
                <c:pt idx="173688">
                  <c:v>-23.086500000000001</c:v>
                </c:pt>
                <c:pt idx="173689">
                  <c:v>-23.084499999999991</c:v>
                </c:pt>
                <c:pt idx="173690">
                  <c:v>-23.082499999999982</c:v>
                </c:pt>
                <c:pt idx="173691">
                  <c:v>-23.080499999999972</c:v>
                </c:pt>
                <c:pt idx="173692">
                  <c:v>-23.078499999999963</c:v>
                </c:pt>
                <c:pt idx="173693">
                  <c:v>-23.076499999999953</c:v>
                </c:pt>
                <c:pt idx="173694">
                  <c:v>-23.0745</c:v>
                </c:pt>
                <c:pt idx="173695">
                  <c:v>-23.072499999999991</c:v>
                </c:pt>
                <c:pt idx="173696">
                  <c:v>-23.070499999999981</c:v>
                </c:pt>
                <c:pt idx="173697">
                  <c:v>-23.068499999999972</c:v>
                </c:pt>
                <c:pt idx="173698">
                  <c:v>-23.066499999999962</c:v>
                </c:pt>
                <c:pt idx="173699">
                  <c:v>-23.064499999999953</c:v>
                </c:pt>
                <c:pt idx="173700">
                  <c:v>-23.0625</c:v>
                </c:pt>
                <c:pt idx="173701">
                  <c:v>-23.06049999999999</c:v>
                </c:pt>
                <c:pt idx="173702">
                  <c:v>-23.058499999999981</c:v>
                </c:pt>
                <c:pt idx="173703">
                  <c:v>-23.056499999999971</c:v>
                </c:pt>
                <c:pt idx="173704">
                  <c:v>-23.054499999999962</c:v>
                </c:pt>
                <c:pt idx="173705">
                  <c:v>-23.052499999999952</c:v>
                </c:pt>
                <c:pt idx="173706">
                  <c:v>-23.0505</c:v>
                </c:pt>
                <c:pt idx="173707">
                  <c:v>-23.04849999999999</c:v>
                </c:pt>
                <c:pt idx="173708">
                  <c:v>-23.04649999999998</c:v>
                </c:pt>
                <c:pt idx="173709">
                  <c:v>-23.044499999999971</c:v>
                </c:pt>
                <c:pt idx="173710">
                  <c:v>-23.042499999999961</c:v>
                </c:pt>
                <c:pt idx="173711">
                  <c:v>-23.040499999999952</c:v>
                </c:pt>
                <c:pt idx="173712">
                  <c:v>-23.038499999999999</c:v>
                </c:pt>
                <c:pt idx="173713">
                  <c:v>-23.03649999999999</c:v>
                </c:pt>
                <c:pt idx="173714">
                  <c:v>-23.03449999999998</c:v>
                </c:pt>
                <c:pt idx="173715">
                  <c:v>-23.03249999999997</c:v>
                </c:pt>
                <c:pt idx="173716">
                  <c:v>-23.030499999999961</c:v>
                </c:pt>
                <c:pt idx="173717">
                  <c:v>-23.028499999999951</c:v>
                </c:pt>
                <c:pt idx="173718">
                  <c:v>-23.026499999999999</c:v>
                </c:pt>
                <c:pt idx="173719">
                  <c:v>-23.024499999999989</c:v>
                </c:pt>
                <c:pt idx="173720">
                  <c:v>-23.02249999999998</c:v>
                </c:pt>
                <c:pt idx="173721">
                  <c:v>-23.02049999999997</c:v>
                </c:pt>
                <c:pt idx="173722">
                  <c:v>-23.01849999999996</c:v>
                </c:pt>
                <c:pt idx="173723">
                  <c:v>-23.016499999999951</c:v>
                </c:pt>
                <c:pt idx="173724">
                  <c:v>-23.014499999999998</c:v>
                </c:pt>
                <c:pt idx="173725">
                  <c:v>-23.012499999999989</c:v>
                </c:pt>
                <c:pt idx="173726">
                  <c:v>-23.010499999999979</c:v>
                </c:pt>
                <c:pt idx="173727">
                  <c:v>-23.00849999999997</c:v>
                </c:pt>
                <c:pt idx="173728">
                  <c:v>-23.00649999999996</c:v>
                </c:pt>
                <c:pt idx="173729">
                  <c:v>-23.00449999999995</c:v>
                </c:pt>
                <c:pt idx="173730">
                  <c:v>-23.002499999999998</c:v>
                </c:pt>
                <c:pt idx="173731">
                  <c:v>-23.000499999999988</c:v>
                </c:pt>
                <c:pt idx="173732">
                  <c:v>-22.998499999999979</c:v>
                </c:pt>
                <c:pt idx="173733">
                  <c:v>-22.996499999999969</c:v>
                </c:pt>
                <c:pt idx="173734">
                  <c:v>-22.99449999999996</c:v>
                </c:pt>
                <c:pt idx="173735">
                  <c:v>-22.99249999999995</c:v>
                </c:pt>
                <c:pt idx="173736">
                  <c:v>-22.990499999999997</c:v>
                </c:pt>
                <c:pt idx="173737">
                  <c:v>-22.988499999999988</c:v>
                </c:pt>
                <c:pt idx="173738">
                  <c:v>-22.986499999999978</c:v>
                </c:pt>
                <c:pt idx="173739">
                  <c:v>-22.984499999999969</c:v>
                </c:pt>
                <c:pt idx="173740">
                  <c:v>-22.982499999999959</c:v>
                </c:pt>
                <c:pt idx="173741">
                  <c:v>-22.98049999999995</c:v>
                </c:pt>
                <c:pt idx="173742">
                  <c:v>-22.978499999999997</c:v>
                </c:pt>
                <c:pt idx="173743">
                  <c:v>-22.976499999999987</c:v>
                </c:pt>
                <c:pt idx="173744">
                  <c:v>-22.974499999999978</c:v>
                </c:pt>
                <c:pt idx="173745">
                  <c:v>-22.972499999999968</c:v>
                </c:pt>
                <c:pt idx="173746">
                  <c:v>-22.970499999999959</c:v>
                </c:pt>
                <c:pt idx="173747">
                  <c:v>-22.968499999999949</c:v>
                </c:pt>
                <c:pt idx="173748">
                  <c:v>-22.966499999999996</c:v>
                </c:pt>
                <c:pt idx="173749">
                  <c:v>-22.964499999999987</c:v>
                </c:pt>
                <c:pt idx="173750">
                  <c:v>-22.962499999999977</c:v>
                </c:pt>
                <c:pt idx="173751">
                  <c:v>-22.960499999999968</c:v>
                </c:pt>
                <c:pt idx="173752">
                  <c:v>-22.958499999999958</c:v>
                </c:pt>
                <c:pt idx="173753">
                  <c:v>-22.956500000000005</c:v>
                </c:pt>
                <c:pt idx="173754">
                  <c:v>-22.954499999999996</c:v>
                </c:pt>
                <c:pt idx="173755">
                  <c:v>-22.952499999999986</c:v>
                </c:pt>
                <c:pt idx="173756">
                  <c:v>-22.950499999999977</c:v>
                </c:pt>
                <c:pt idx="173757">
                  <c:v>-22.948499999999967</c:v>
                </c:pt>
                <c:pt idx="173758">
                  <c:v>-22.946499999999958</c:v>
                </c:pt>
                <c:pt idx="173759">
                  <c:v>-22.944500000000005</c:v>
                </c:pt>
                <c:pt idx="173760">
                  <c:v>-22.942499999999995</c:v>
                </c:pt>
                <c:pt idx="173761">
                  <c:v>-22.940499999999986</c:v>
                </c:pt>
                <c:pt idx="173762">
                  <c:v>-22.938499999999976</c:v>
                </c:pt>
                <c:pt idx="173763">
                  <c:v>-22.936499999999967</c:v>
                </c:pt>
                <c:pt idx="173764">
                  <c:v>-22.934499999999957</c:v>
                </c:pt>
                <c:pt idx="173765">
                  <c:v>-22.932500000000005</c:v>
                </c:pt>
                <c:pt idx="173766">
                  <c:v>-22.930499999999995</c:v>
                </c:pt>
                <c:pt idx="173767">
                  <c:v>-22.928499999999985</c:v>
                </c:pt>
                <c:pt idx="173768">
                  <c:v>-22.926499999999976</c:v>
                </c:pt>
                <c:pt idx="173769">
                  <c:v>-22.924499999999966</c:v>
                </c:pt>
                <c:pt idx="173770">
                  <c:v>-22.922499999999957</c:v>
                </c:pt>
                <c:pt idx="173771">
                  <c:v>-22.920500000000004</c:v>
                </c:pt>
                <c:pt idx="173772">
                  <c:v>-22.918499999999995</c:v>
                </c:pt>
                <c:pt idx="173773">
                  <c:v>-22.916499999999985</c:v>
                </c:pt>
                <c:pt idx="173774">
                  <c:v>-22.914499999999975</c:v>
                </c:pt>
                <c:pt idx="173775">
                  <c:v>-22.912499999999966</c:v>
                </c:pt>
                <c:pt idx="173776">
                  <c:v>-22.910499999999956</c:v>
                </c:pt>
                <c:pt idx="173777">
                  <c:v>-22.908500000000004</c:v>
                </c:pt>
                <c:pt idx="173778">
                  <c:v>-22.906499999999994</c:v>
                </c:pt>
                <c:pt idx="173779">
                  <c:v>-22.904499999999985</c:v>
                </c:pt>
                <c:pt idx="173780">
                  <c:v>-22.902499999999975</c:v>
                </c:pt>
                <c:pt idx="173781">
                  <c:v>-22.900499999999965</c:v>
                </c:pt>
                <c:pt idx="173782">
                  <c:v>-22.898499999999956</c:v>
                </c:pt>
                <c:pt idx="173783">
                  <c:v>-22.896500000000003</c:v>
                </c:pt>
                <c:pt idx="173784">
                  <c:v>-22.894499999999994</c:v>
                </c:pt>
                <c:pt idx="173785">
                  <c:v>-22.892499999999984</c:v>
                </c:pt>
                <c:pt idx="173786">
                  <c:v>-22.890499999999975</c:v>
                </c:pt>
                <c:pt idx="173787">
                  <c:v>-22.888499999999965</c:v>
                </c:pt>
                <c:pt idx="173788">
                  <c:v>-22.886499999999955</c:v>
                </c:pt>
                <c:pt idx="173789">
                  <c:v>-22.884500000000003</c:v>
                </c:pt>
                <c:pt idx="173790">
                  <c:v>-22.882499999999993</c:v>
                </c:pt>
                <c:pt idx="173791">
                  <c:v>-22.880499999999984</c:v>
                </c:pt>
                <c:pt idx="173792">
                  <c:v>-22.878499999999974</c:v>
                </c:pt>
                <c:pt idx="173793">
                  <c:v>-22.876499999999965</c:v>
                </c:pt>
                <c:pt idx="173794">
                  <c:v>-22.874499999999955</c:v>
                </c:pt>
                <c:pt idx="173795">
                  <c:v>-22.872500000000002</c:v>
                </c:pt>
                <c:pt idx="173796">
                  <c:v>-22.870499999999993</c:v>
                </c:pt>
                <c:pt idx="173797">
                  <c:v>-22.868499999999983</c:v>
                </c:pt>
                <c:pt idx="173798">
                  <c:v>-22.866499999999974</c:v>
                </c:pt>
                <c:pt idx="173799">
                  <c:v>-22.864499999999964</c:v>
                </c:pt>
                <c:pt idx="173800">
                  <c:v>-22.862499999999955</c:v>
                </c:pt>
                <c:pt idx="173801">
                  <c:v>-22.860500000000002</c:v>
                </c:pt>
                <c:pt idx="173802">
                  <c:v>-22.858499999999992</c:v>
                </c:pt>
                <c:pt idx="173803">
                  <c:v>-22.856499999999983</c:v>
                </c:pt>
                <c:pt idx="173804">
                  <c:v>-22.854499999999973</c:v>
                </c:pt>
                <c:pt idx="173805">
                  <c:v>-22.852499999999964</c:v>
                </c:pt>
                <c:pt idx="173806">
                  <c:v>-22.850499999999954</c:v>
                </c:pt>
                <c:pt idx="173807">
                  <c:v>-22.848500000000001</c:v>
                </c:pt>
                <c:pt idx="173808">
                  <c:v>-22.846499999999992</c:v>
                </c:pt>
                <c:pt idx="173809">
                  <c:v>-22.844499999999982</c:v>
                </c:pt>
                <c:pt idx="173810">
                  <c:v>-22.842499999999973</c:v>
                </c:pt>
                <c:pt idx="173811">
                  <c:v>-22.840499999999963</c:v>
                </c:pt>
                <c:pt idx="173812">
                  <c:v>-22.838499999999954</c:v>
                </c:pt>
                <c:pt idx="173813">
                  <c:v>-22.836500000000001</c:v>
                </c:pt>
                <c:pt idx="173814">
                  <c:v>-22.834499999999991</c:v>
                </c:pt>
                <c:pt idx="173815">
                  <c:v>-22.832499999999982</c:v>
                </c:pt>
                <c:pt idx="173816">
                  <c:v>-22.830499999999972</c:v>
                </c:pt>
                <c:pt idx="173817">
                  <c:v>-22.828499999999963</c:v>
                </c:pt>
                <c:pt idx="173818">
                  <c:v>-22.826499999999953</c:v>
                </c:pt>
                <c:pt idx="173819">
                  <c:v>-22.8245</c:v>
                </c:pt>
                <c:pt idx="173820">
                  <c:v>-22.822499999999991</c:v>
                </c:pt>
                <c:pt idx="173821">
                  <c:v>-22.820499999999981</c:v>
                </c:pt>
                <c:pt idx="173822">
                  <c:v>-22.818499999999972</c:v>
                </c:pt>
                <c:pt idx="173823">
                  <c:v>-22.816499999999962</c:v>
                </c:pt>
                <c:pt idx="173824">
                  <c:v>-22.814499999999953</c:v>
                </c:pt>
                <c:pt idx="173825">
                  <c:v>-22.8125</c:v>
                </c:pt>
                <c:pt idx="173826">
                  <c:v>-22.81049999999999</c:v>
                </c:pt>
                <c:pt idx="173827">
                  <c:v>-22.808499999999981</c:v>
                </c:pt>
                <c:pt idx="173828">
                  <c:v>-22.806499999999971</c:v>
                </c:pt>
                <c:pt idx="173829">
                  <c:v>-22.804499999999962</c:v>
                </c:pt>
                <c:pt idx="173830">
                  <c:v>-22.802499999999952</c:v>
                </c:pt>
                <c:pt idx="173831">
                  <c:v>-22.8005</c:v>
                </c:pt>
                <c:pt idx="173832">
                  <c:v>-22.79849999999999</c:v>
                </c:pt>
                <c:pt idx="173833">
                  <c:v>-22.79649999999998</c:v>
                </c:pt>
                <c:pt idx="173834">
                  <c:v>-22.794499999999971</c:v>
                </c:pt>
                <c:pt idx="173835">
                  <c:v>-22.792499999999961</c:v>
                </c:pt>
                <c:pt idx="173836">
                  <c:v>-22.790499999999952</c:v>
                </c:pt>
                <c:pt idx="173837">
                  <c:v>-22.788499999999999</c:v>
                </c:pt>
                <c:pt idx="173838">
                  <c:v>-22.78649999999999</c:v>
                </c:pt>
                <c:pt idx="173839">
                  <c:v>-22.78449999999998</c:v>
                </c:pt>
                <c:pt idx="173840">
                  <c:v>-22.78249999999997</c:v>
                </c:pt>
                <c:pt idx="173841">
                  <c:v>-22.780499999999961</c:v>
                </c:pt>
                <c:pt idx="173842">
                  <c:v>-22.778499999999951</c:v>
                </c:pt>
                <c:pt idx="173843">
                  <c:v>-22.776499999999999</c:v>
                </c:pt>
                <c:pt idx="173844">
                  <c:v>-22.774499999999989</c:v>
                </c:pt>
                <c:pt idx="173845">
                  <c:v>-22.77249999999998</c:v>
                </c:pt>
                <c:pt idx="173846">
                  <c:v>-22.77049999999997</c:v>
                </c:pt>
                <c:pt idx="173847">
                  <c:v>-22.76849999999996</c:v>
                </c:pt>
                <c:pt idx="173848">
                  <c:v>-22.766499999999951</c:v>
                </c:pt>
                <c:pt idx="173849">
                  <c:v>-22.764499999999998</c:v>
                </c:pt>
                <c:pt idx="173850">
                  <c:v>-22.762499999999989</c:v>
                </c:pt>
                <c:pt idx="173851">
                  <c:v>-22.760499999999979</c:v>
                </c:pt>
                <c:pt idx="173852">
                  <c:v>-22.75849999999997</c:v>
                </c:pt>
                <c:pt idx="173853">
                  <c:v>-22.75649999999996</c:v>
                </c:pt>
                <c:pt idx="173854">
                  <c:v>-22.75449999999995</c:v>
                </c:pt>
                <c:pt idx="173855">
                  <c:v>-22.752499999999998</c:v>
                </c:pt>
                <c:pt idx="173856">
                  <c:v>-22.750499999999988</c:v>
                </c:pt>
                <c:pt idx="173857">
                  <c:v>-22.748499999999979</c:v>
                </c:pt>
                <c:pt idx="173858">
                  <c:v>-22.746499999999969</c:v>
                </c:pt>
                <c:pt idx="173859">
                  <c:v>-22.74449999999996</c:v>
                </c:pt>
                <c:pt idx="173860">
                  <c:v>-22.74249999999995</c:v>
                </c:pt>
                <c:pt idx="173861">
                  <c:v>-22.740499999999997</c:v>
                </c:pt>
                <c:pt idx="173862">
                  <c:v>-22.738499999999988</c:v>
                </c:pt>
                <c:pt idx="173863">
                  <c:v>-22.736499999999978</c:v>
                </c:pt>
                <c:pt idx="173864">
                  <c:v>-22.734499999999969</c:v>
                </c:pt>
                <c:pt idx="173865">
                  <c:v>-22.732499999999959</c:v>
                </c:pt>
                <c:pt idx="173866">
                  <c:v>-22.73049999999995</c:v>
                </c:pt>
                <c:pt idx="173867">
                  <c:v>-22.728499999999997</c:v>
                </c:pt>
                <c:pt idx="173868">
                  <c:v>-22.726499999999987</c:v>
                </c:pt>
                <c:pt idx="173869">
                  <c:v>-22.724499999999978</c:v>
                </c:pt>
                <c:pt idx="173870">
                  <c:v>-22.722499999999968</c:v>
                </c:pt>
                <c:pt idx="173871">
                  <c:v>-22.720499999999959</c:v>
                </c:pt>
                <c:pt idx="173872">
                  <c:v>-22.718499999999949</c:v>
                </c:pt>
                <c:pt idx="173873">
                  <c:v>-22.716499999999996</c:v>
                </c:pt>
                <c:pt idx="173874">
                  <c:v>-22.714499999999987</c:v>
                </c:pt>
                <c:pt idx="173875">
                  <c:v>-22.712499999999977</c:v>
                </c:pt>
                <c:pt idx="173876">
                  <c:v>-22.710499999999968</c:v>
                </c:pt>
                <c:pt idx="173877">
                  <c:v>-22.708499999999958</c:v>
                </c:pt>
                <c:pt idx="173878">
                  <c:v>-22.706500000000005</c:v>
                </c:pt>
                <c:pt idx="173879">
                  <c:v>-22.704499999999996</c:v>
                </c:pt>
                <c:pt idx="173880">
                  <c:v>-22.702499999999986</c:v>
                </c:pt>
                <c:pt idx="173881">
                  <c:v>-22.700499999999977</c:v>
                </c:pt>
                <c:pt idx="173882">
                  <c:v>-22.698499999999967</c:v>
                </c:pt>
                <c:pt idx="173883">
                  <c:v>-22.696499999999958</c:v>
                </c:pt>
                <c:pt idx="173884">
                  <c:v>-22.694500000000005</c:v>
                </c:pt>
                <c:pt idx="173885">
                  <c:v>-22.692499999999995</c:v>
                </c:pt>
                <c:pt idx="173886">
                  <c:v>-22.690499999999986</c:v>
                </c:pt>
                <c:pt idx="173887">
                  <c:v>-22.688499999999976</c:v>
                </c:pt>
                <c:pt idx="173888">
                  <c:v>-22.686499999999967</c:v>
                </c:pt>
                <c:pt idx="173889">
                  <c:v>-22.684499999999957</c:v>
                </c:pt>
                <c:pt idx="173890">
                  <c:v>-22.682500000000005</c:v>
                </c:pt>
                <c:pt idx="173891">
                  <c:v>-22.680499999999995</c:v>
                </c:pt>
                <c:pt idx="173892">
                  <c:v>-22.678499999999985</c:v>
                </c:pt>
                <c:pt idx="173893">
                  <c:v>-22.676499999999976</c:v>
                </c:pt>
                <c:pt idx="173894">
                  <c:v>-22.674499999999966</c:v>
                </c:pt>
                <c:pt idx="173895">
                  <c:v>-22.672499999999957</c:v>
                </c:pt>
                <c:pt idx="173896">
                  <c:v>-22.670500000000004</c:v>
                </c:pt>
                <c:pt idx="173897">
                  <c:v>-22.668499999999995</c:v>
                </c:pt>
                <c:pt idx="173898">
                  <c:v>-22.666499999999985</c:v>
                </c:pt>
                <c:pt idx="173899">
                  <c:v>-22.664499999999975</c:v>
                </c:pt>
                <c:pt idx="173900">
                  <c:v>-22.662499999999966</c:v>
                </c:pt>
                <c:pt idx="173901">
                  <c:v>-22.660499999999956</c:v>
                </c:pt>
                <c:pt idx="173902">
                  <c:v>-22.658500000000004</c:v>
                </c:pt>
                <c:pt idx="173903">
                  <c:v>-22.656499999999994</c:v>
                </c:pt>
                <c:pt idx="173904">
                  <c:v>-22.654499999999985</c:v>
                </c:pt>
                <c:pt idx="173905">
                  <c:v>-22.652499999999975</c:v>
                </c:pt>
                <c:pt idx="173906">
                  <c:v>-22.650499999999965</c:v>
                </c:pt>
                <c:pt idx="173907">
                  <c:v>-22.648499999999956</c:v>
                </c:pt>
                <c:pt idx="173908">
                  <c:v>-22.646500000000003</c:v>
                </c:pt>
                <c:pt idx="173909">
                  <c:v>-22.644499999999994</c:v>
                </c:pt>
                <c:pt idx="173910">
                  <c:v>-22.642499999999984</c:v>
                </c:pt>
                <c:pt idx="173911">
                  <c:v>-22.640499999999975</c:v>
                </c:pt>
                <c:pt idx="173912">
                  <c:v>-22.638499999999965</c:v>
                </c:pt>
                <c:pt idx="173913">
                  <c:v>-22.636499999999955</c:v>
                </c:pt>
                <c:pt idx="173914">
                  <c:v>-22.634500000000003</c:v>
                </c:pt>
                <c:pt idx="173915">
                  <c:v>-22.632499999999993</c:v>
                </c:pt>
                <c:pt idx="173916">
                  <c:v>-22.630499999999984</c:v>
                </c:pt>
                <c:pt idx="173917">
                  <c:v>-22.628499999999974</c:v>
                </c:pt>
                <c:pt idx="173918">
                  <c:v>-22.626499999999965</c:v>
                </c:pt>
                <c:pt idx="173919">
                  <c:v>-22.624499999999955</c:v>
                </c:pt>
                <c:pt idx="173920">
                  <c:v>-22.622500000000002</c:v>
                </c:pt>
                <c:pt idx="173921">
                  <c:v>-22.620499999999993</c:v>
                </c:pt>
                <c:pt idx="173922">
                  <c:v>-22.618499999999983</c:v>
                </c:pt>
                <c:pt idx="173923">
                  <c:v>-22.616499999999974</c:v>
                </c:pt>
                <c:pt idx="173924">
                  <c:v>-22.614499999999964</c:v>
                </c:pt>
                <c:pt idx="173925">
                  <c:v>-22.612499999999955</c:v>
                </c:pt>
                <c:pt idx="173926">
                  <c:v>-22.610500000000002</c:v>
                </c:pt>
                <c:pt idx="173927">
                  <c:v>-22.608499999999992</c:v>
                </c:pt>
                <c:pt idx="173928">
                  <c:v>-22.606499999999983</c:v>
                </c:pt>
                <c:pt idx="173929">
                  <c:v>-22.604499999999973</c:v>
                </c:pt>
                <c:pt idx="173930">
                  <c:v>-22.602499999999964</c:v>
                </c:pt>
                <c:pt idx="173931">
                  <c:v>-22.600499999999954</c:v>
                </c:pt>
                <c:pt idx="173932">
                  <c:v>-22.598500000000001</c:v>
                </c:pt>
                <c:pt idx="173933">
                  <c:v>-22.596499999999992</c:v>
                </c:pt>
                <c:pt idx="173934">
                  <c:v>-22.594499999999982</c:v>
                </c:pt>
                <c:pt idx="173935">
                  <c:v>-22.592499999999973</c:v>
                </c:pt>
                <c:pt idx="173936">
                  <c:v>-22.590499999999963</c:v>
                </c:pt>
                <c:pt idx="173937">
                  <c:v>-22.588499999999954</c:v>
                </c:pt>
                <c:pt idx="173938">
                  <c:v>-22.586500000000001</c:v>
                </c:pt>
                <c:pt idx="173939">
                  <c:v>-22.584499999999991</c:v>
                </c:pt>
                <c:pt idx="173940">
                  <c:v>-22.582499999999982</c:v>
                </c:pt>
                <c:pt idx="173941">
                  <c:v>-22.580499999999972</c:v>
                </c:pt>
                <c:pt idx="173942">
                  <c:v>-22.578499999999963</c:v>
                </c:pt>
                <c:pt idx="173943">
                  <c:v>-22.576499999999953</c:v>
                </c:pt>
                <c:pt idx="173944">
                  <c:v>-22.5745</c:v>
                </c:pt>
                <c:pt idx="173945">
                  <c:v>-22.572499999999991</c:v>
                </c:pt>
                <c:pt idx="173946">
                  <c:v>-22.570499999999981</c:v>
                </c:pt>
                <c:pt idx="173947">
                  <c:v>-22.568499999999972</c:v>
                </c:pt>
                <c:pt idx="173948">
                  <c:v>-22.566499999999962</c:v>
                </c:pt>
                <c:pt idx="173949">
                  <c:v>-22.564499999999953</c:v>
                </c:pt>
                <c:pt idx="173950">
                  <c:v>-22.5625</c:v>
                </c:pt>
                <c:pt idx="173951">
                  <c:v>-22.56049999999999</c:v>
                </c:pt>
                <c:pt idx="173952">
                  <c:v>-22.558499999999981</c:v>
                </c:pt>
                <c:pt idx="173953">
                  <c:v>-22.556499999999971</c:v>
                </c:pt>
                <c:pt idx="173954">
                  <c:v>-22.554499999999962</c:v>
                </c:pt>
                <c:pt idx="173955">
                  <c:v>-22.552499999999952</c:v>
                </c:pt>
                <c:pt idx="173956">
                  <c:v>-22.5505</c:v>
                </c:pt>
                <c:pt idx="173957">
                  <c:v>-22.54849999999999</c:v>
                </c:pt>
                <c:pt idx="173958">
                  <c:v>-22.54649999999998</c:v>
                </c:pt>
                <c:pt idx="173959">
                  <c:v>-22.544499999999971</c:v>
                </c:pt>
                <c:pt idx="173960">
                  <c:v>-22.542499999999961</c:v>
                </c:pt>
                <c:pt idx="173961">
                  <c:v>-22.540499999999952</c:v>
                </c:pt>
                <c:pt idx="173962">
                  <c:v>-22.538499999999999</c:v>
                </c:pt>
                <c:pt idx="173963">
                  <c:v>-22.53649999999999</c:v>
                </c:pt>
                <c:pt idx="173964">
                  <c:v>-22.53449999999998</c:v>
                </c:pt>
                <c:pt idx="173965">
                  <c:v>-22.53249999999997</c:v>
                </c:pt>
                <c:pt idx="173966">
                  <c:v>-22.530499999999961</c:v>
                </c:pt>
                <c:pt idx="173967">
                  <c:v>-22.528499999999951</c:v>
                </c:pt>
                <c:pt idx="173968">
                  <c:v>-22.526499999999999</c:v>
                </c:pt>
                <c:pt idx="173969">
                  <c:v>-22.524499999999989</c:v>
                </c:pt>
                <c:pt idx="173970">
                  <c:v>-22.52249999999998</c:v>
                </c:pt>
                <c:pt idx="173971">
                  <c:v>-22.52049999999997</c:v>
                </c:pt>
                <c:pt idx="173972">
                  <c:v>-22.51849999999996</c:v>
                </c:pt>
                <c:pt idx="173973">
                  <c:v>-22.516499999999951</c:v>
                </c:pt>
                <c:pt idx="173974">
                  <c:v>-22.514499999999998</c:v>
                </c:pt>
                <c:pt idx="173975">
                  <c:v>-22.512499999999989</c:v>
                </c:pt>
                <c:pt idx="173976">
                  <c:v>-22.510499999999979</c:v>
                </c:pt>
                <c:pt idx="173977">
                  <c:v>-22.50849999999997</c:v>
                </c:pt>
                <c:pt idx="173978">
                  <c:v>-22.50649999999996</c:v>
                </c:pt>
                <c:pt idx="173979">
                  <c:v>-22.50449999999995</c:v>
                </c:pt>
                <c:pt idx="173980">
                  <c:v>-22.502499999999998</c:v>
                </c:pt>
                <c:pt idx="173981">
                  <c:v>-22.500499999999988</c:v>
                </c:pt>
                <c:pt idx="173982">
                  <c:v>-22.498499999999979</c:v>
                </c:pt>
                <c:pt idx="173983">
                  <c:v>-22.496499999999969</c:v>
                </c:pt>
                <c:pt idx="173984">
                  <c:v>-22.49449999999996</c:v>
                </c:pt>
                <c:pt idx="173985">
                  <c:v>-22.49249999999995</c:v>
                </c:pt>
                <c:pt idx="173986">
                  <c:v>-22.490499999999997</c:v>
                </c:pt>
                <c:pt idx="173987">
                  <c:v>-22.488499999999988</c:v>
                </c:pt>
                <c:pt idx="173988">
                  <c:v>-22.486499999999978</c:v>
                </c:pt>
                <c:pt idx="173989">
                  <c:v>-22.484499999999969</c:v>
                </c:pt>
                <c:pt idx="173990">
                  <c:v>-22.482499999999959</c:v>
                </c:pt>
                <c:pt idx="173991">
                  <c:v>-22.48049999999995</c:v>
                </c:pt>
                <c:pt idx="173992">
                  <c:v>-22.478499999999997</c:v>
                </c:pt>
                <c:pt idx="173993">
                  <c:v>-22.476499999999987</c:v>
                </c:pt>
                <c:pt idx="173994">
                  <c:v>-22.474499999999978</c:v>
                </c:pt>
                <c:pt idx="173995">
                  <c:v>-22.472499999999968</c:v>
                </c:pt>
                <c:pt idx="173996">
                  <c:v>-22.470499999999959</c:v>
                </c:pt>
                <c:pt idx="173997">
                  <c:v>-22.468499999999949</c:v>
                </c:pt>
                <c:pt idx="173998">
                  <c:v>-22.466499999999996</c:v>
                </c:pt>
                <c:pt idx="173999">
                  <c:v>-22.464499999999987</c:v>
                </c:pt>
                <c:pt idx="174000">
                  <c:v>-22.462499999999977</c:v>
                </c:pt>
                <c:pt idx="174001">
                  <c:v>-22.460499999999968</c:v>
                </c:pt>
                <c:pt idx="174002">
                  <c:v>-22.458499999999958</c:v>
                </c:pt>
                <c:pt idx="174003">
                  <c:v>-22.456500000000005</c:v>
                </c:pt>
                <c:pt idx="174004">
                  <c:v>-22.454499999999996</c:v>
                </c:pt>
                <c:pt idx="174005">
                  <c:v>-22.452499999999986</c:v>
                </c:pt>
                <c:pt idx="174006">
                  <c:v>-22.450499999999977</c:v>
                </c:pt>
                <c:pt idx="174007">
                  <c:v>-22.448499999999967</c:v>
                </c:pt>
                <c:pt idx="174008">
                  <c:v>-22.446499999999958</c:v>
                </c:pt>
                <c:pt idx="174009">
                  <c:v>-22.444500000000005</c:v>
                </c:pt>
                <c:pt idx="174010">
                  <c:v>-22.442499999999995</c:v>
                </c:pt>
                <c:pt idx="174011">
                  <c:v>-22.440499999999986</c:v>
                </c:pt>
                <c:pt idx="174012">
                  <c:v>-22.438499999999976</c:v>
                </c:pt>
                <c:pt idx="174013">
                  <c:v>-22.436499999999967</c:v>
                </c:pt>
                <c:pt idx="174014">
                  <c:v>-22.434499999999957</c:v>
                </c:pt>
                <c:pt idx="174015">
                  <c:v>-22.432500000000005</c:v>
                </c:pt>
                <c:pt idx="174016">
                  <c:v>-22.430499999999995</c:v>
                </c:pt>
                <c:pt idx="174017">
                  <c:v>-22.428499999999985</c:v>
                </c:pt>
                <c:pt idx="174018">
                  <c:v>-22.426499999999976</c:v>
                </c:pt>
                <c:pt idx="174019">
                  <c:v>-22.424499999999966</c:v>
                </c:pt>
                <c:pt idx="174020">
                  <c:v>-22.422499999999957</c:v>
                </c:pt>
                <c:pt idx="174021">
                  <c:v>-22.420500000000004</c:v>
                </c:pt>
                <c:pt idx="174022">
                  <c:v>-22.418499999999995</c:v>
                </c:pt>
                <c:pt idx="174023">
                  <c:v>-22.416499999999985</c:v>
                </c:pt>
                <c:pt idx="174024">
                  <c:v>-22.414499999999975</c:v>
                </c:pt>
                <c:pt idx="174025">
                  <c:v>-22.412499999999966</c:v>
                </c:pt>
                <c:pt idx="174026">
                  <c:v>-22.410499999999956</c:v>
                </c:pt>
                <c:pt idx="174027">
                  <c:v>-22.408500000000004</c:v>
                </c:pt>
                <c:pt idx="174028">
                  <c:v>-22.406499999999994</c:v>
                </c:pt>
                <c:pt idx="174029">
                  <c:v>-22.404499999999985</c:v>
                </c:pt>
                <c:pt idx="174030">
                  <c:v>-22.402499999999975</c:v>
                </c:pt>
                <c:pt idx="174031">
                  <c:v>-22.400499999999965</c:v>
                </c:pt>
                <c:pt idx="174032">
                  <c:v>-22.398499999999956</c:v>
                </c:pt>
                <c:pt idx="174033">
                  <c:v>-22.396500000000003</c:v>
                </c:pt>
                <c:pt idx="174034">
                  <c:v>-22.394499999999994</c:v>
                </c:pt>
                <c:pt idx="174035">
                  <c:v>-22.392499999999984</c:v>
                </c:pt>
                <c:pt idx="174036">
                  <c:v>-22.390499999999975</c:v>
                </c:pt>
                <c:pt idx="174037">
                  <c:v>-22.388499999999965</c:v>
                </c:pt>
                <c:pt idx="174038">
                  <c:v>-22.386499999999955</c:v>
                </c:pt>
                <c:pt idx="174039">
                  <c:v>-22.384500000000003</c:v>
                </c:pt>
                <c:pt idx="174040">
                  <c:v>-22.382499999999993</c:v>
                </c:pt>
                <c:pt idx="174041">
                  <c:v>-22.380499999999984</c:v>
                </c:pt>
                <c:pt idx="174042">
                  <c:v>-22.378499999999974</c:v>
                </c:pt>
                <c:pt idx="174043">
                  <c:v>-22.376499999999965</c:v>
                </c:pt>
                <c:pt idx="174044">
                  <c:v>-22.374499999999955</c:v>
                </c:pt>
                <c:pt idx="174045">
                  <c:v>-22.372500000000002</c:v>
                </c:pt>
                <c:pt idx="174046">
                  <c:v>-22.370499999999993</c:v>
                </c:pt>
                <c:pt idx="174047">
                  <c:v>-22.368499999999983</c:v>
                </c:pt>
                <c:pt idx="174048">
                  <c:v>-22.366499999999974</c:v>
                </c:pt>
                <c:pt idx="174049">
                  <c:v>-22.364499999999964</c:v>
                </c:pt>
                <c:pt idx="174050">
                  <c:v>-22.362499999999955</c:v>
                </c:pt>
                <c:pt idx="174051">
                  <c:v>-22.360500000000002</c:v>
                </c:pt>
                <c:pt idx="174052">
                  <c:v>-22.358499999999992</c:v>
                </c:pt>
                <c:pt idx="174053">
                  <c:v>-22.356499999999983</c:v>
                </c:pt>
                <c:pt idx="174054">
                  <c:v>-22.354499999999973</c:v>
                </c:pt>
                <c:pt idx="174055">
                  <c:v>-22.352499999999964</c:v>
                </c:pt>
                <c:pt idx="174056">
                  <c:v>-22.350499999999954</c:v>
                </c:pt>
                <c:pt idx="174057">
                  <c:v>-22.348500000000001</c:v>
                </c:pt>
                <c:pt idx="174058">
                  <c:v>-22.346499999999992</c:v>
                </c:pt>
                <c:pt idx="174059">
                  <c:v>-22.344499999999982</c:v>
                </c:pt>
                <c:pt idx="174060">
                  <c:v>-22.342499999999973</c:v>
                </c:pt>
                <c:pt idx="174061">
                  <c:v>-22.340499999999963</c:v>
                </c:pt>
                <c:pt idx="174062">
                  <c:v>-22.338499999999954</c:v>
                </c:pt>
                <c:pt idx="174063">
                  <c:v>-22.336500000000001</c:v>
                </c:pt>
                <c:pt idx="174064">
                  <c:v>-22.334499999999991</c:v>
                </c:pt>
                <c:pt idx="174065">
                  <c:v>-22.332499999999982</c:v>
                </c:pt>
                <c:pt idx="174066">
                  <c:v>-22.330499999999972</c:v>
                </c:pt>
                <c:pt idx="174067">
                  <c:v>-22.328499999999963</c:v>
                </c:pt>
                <c:pt idx="174068">
                  <c:v>-22.326499999999953</c:v>
                </c:pt>
                <c:pt idx="174069">
                  <c:v>-22.3245</c:v>
                </c:pt>
                <c:pt idx="174070">
                  <c:v>-22.322499999999991</c:v>
                </c:pt>
                <c:pt idx="174071">
                  <c:v>-22.320499999999981</c:v>
                </c:pt>
                <c:pt idx="174072">
                  <c:v>-22.318499999999972</c:v>
                </c:pt>
                <c:pt idx="174073">
                  <c:v>-22.316499999999962</c:v>
                </c:pt>
                <c:pt idx="174074">
                  <c:v>-22.314499999999953</c:v>
                </c:pt>
                <c:pt idx="174075">
                  <c:v>-22.3125</c:v>
                </c:pt>
                <c:pt idx="174076">
                  <c:v>-22.31049999999999</c:v>
                </c:pt>
                <c:pt idx="174077">
                  <c:v>-22.308499999999981</c:v>
                </c:pt>
                <c:pt idx="174078">
                  <c:v>-22.306499999999971</c:v>
                </c:pt>
                <c:pt idx="174079">
                  <c:v>-22.304499999999962</c:v>
                </c:pt>
                <c:pt idx="174080">
                  <c:v>-22.302499999999952</c:v>
                </c:pt>
                <c:pt idx="174081">
                  <c:v>-22.3005</c:v>
                </c:pt>
                <c:pt idx="174082">
                  <c:v>-22.29849999999999</c:v>
                </c:pt>
                <c:pt idx="174083">
                  <c:v>-22.29649999999998</c:v>
                </c:pt>
                <c:pt idx="174084">
                  <c:v>-22.294499999999971</c:v>
                </c:pt>
                <c:pt idx="174085">
                  <c:v>-22.292499999999961</c:v>
                </c:pt>
                <c:pt idx="174086">
                  <c:v>-22.290499999999952</c:v>
                </c:pt>
                <c:pt idx="174087">
                  <c:v>-22.288499999999999</c:v>
                </c:pt>
                <c:pt idx="174088">
                  <c:v>-22.28649999999999</c:v>
                </c:pt>
                <c:pt idx="174089">
                  <c:v>-22.28449999999998</c:v>
                </c:pt>
                <c:pt idx="174090">
                  <c:v>-22.28249999999997</c:v>
                </c:pt>
                <c:pt idx="174091">
                  <c:v>-22.280499999999961</c:v>
                </c:pt>
                <c:pt idx="174092">
                  <c:v>-22.278499999999951</c:v>
                </c:pt>
                <c:pt idx="174093">
                  <c:v>-22.276499999999999</c:v>
                </c:pt>
                <c:pt idx="174094">
                  <c:v>-22.274499999999989</c:v>
                </c:pt>
                <c:pt idx="174095">
                  <c:v>-22.27249999999998</c:v>
                </c:pt>
                <c:pt idx="174096">
                  <c:v>-22.27049999999997</c:v>
                </c:pt>
                <c:pt idx="174097">
                  <c:v>-22.26849999999996</c:v>
                </c:pt>
                <c:pt idx="174098">
                  <c:v>-22.266499999999951</c:v>
                </c:pt>
                <c:pt idx="174099">
                  <c:v>-22.264499999999998</c:v>
                </c:pt>
                <c:pt idx="174100">
                  <c:v>-22.262499999999989</c:v>
                </c:pt>
                <c:pt idx="174101">
                  <c:v>-22.260499999999979</c:v>
                </c:pt>
                <c:pt idx="174102">
                  <c:v>-22.25849999999997</c:v>
                </c:pt>
                <c:pt idx="174103">
                  <c:v>-22.25649999999996</c:v>
                </c:pt>
                <c:pt idx="174104">
                  <c:v>-22.25449999999995</c:v>
                </c:pt>
                <c:pt idx="174105">
                  <c:v>-22.252499999999998</c:v>
                </c:pt>
                <c:pt idx="174106">
                  <c:v>-22.250499999999988</c:v>
                </c:pt>
                <c:pt idx="174107">
                  <c:v>-22.248499999999979</c:v>
                </c:pt>
                <c:pt idx="174108">
                  <c:v>-22.246499999999969</c:v>
                </c:pt>
                <c:pt idx="174109">
                  <c:v>-22.24449999999996</c:v>
                </c:pt>
                <c:pt idx="174110">
                  <c:v>-22.24249999999995</c:v>
                </c:pt>
                <c:pt idx="174111">
                  <c:v>-22.240499999999997</c:v>
                </c:pt>
                <c:pt idx="174112">
                  <c:v>-22.238499999999988</c:v>
                </c:pt>
                <c:pt idx="174113">
                  <c:v>-22.236499999999978</c:v>
                </c:pt>
                <c:pt idx="174114">
                  <c:v>-22.234499999999969</c:v>
                </c:pt>
                <c:pt idx="174115">
                  <c:v>-22.232499999999959</c:v>
                </c:pt>
                <c:pt idx="174116">
                  <c:v>-22.23049999999995</c:v>
                </c:pt>
                <c:pt idx="174117">
                  <c:v>-22.228499999999997</c:v>
                </c:pt>
                <c:pt idx="174118">
                  <c:v>-22.226499999999987</c:v>
                </c:pt>
                <c:pt idx="174119">
                  <c:v>-22.224499999999978</c:v>
                </c:pt>
                <c:pt idx="174120">
                  <c:v>-22.222499999999968</c:v>
                </c:pt>
                <c:pt idx="174121">
                  <c:v>-22.220499999999959</c:v>
                </c:pt>
                <c:pt idx="174122">
                  <c:v>-22.218499999999949</c:v>
                </c:pt>
                <c:pt idx="174123">
                  <c:v>-22.216499999999996</c:v>
                </c:pt>
                <c:pt idx="174124">
                  <c:v>-22.214499999999987</c:v>
                </c:pt>
                <c:pt idx="174125">
                  <c:v>-22.212499999999977</c:v>
                </c:pt>
                <c:pt idx="174126">
                  <c:v>-22.210499999999968</c:v>
                </c:pt>
                <c:pt idx="174127">
                  <c:v>-22.208499999999958</c:v>
                </c:pt>
                <c:pt idx="174128">
                  <c:v>-22.206500000000005</c:v>
                </c:pt>
                <c:pt idx="174129">
                  <c:v>-22.204499999999996</c:v>
                </c:pt>
                <c:pt idx="174130">
                  <c:v>-22.202499999999986</c:v>
                </c:pt>
                <c:pt idx="174131">
                  <c:v>-22.200499999999977</c:v>
                </c:pt>
                <c:pt idx="174132">
                  <c:v>-22.198499999999967</c:v>
                </c:pt>
                <c:pt idx="174133">
                  <c:v>-22.196499999999958</c:v>
                </c:pt>
                <c:pt idx="174134">
                  <c:v>-22.194500000000005</c:v>
                </c:pt>
                <c:pt idx="174135">
                  <c:v>-22.192499999999995</c:v>
                </c:pt>
                <c:pt idx="174136">
                  <c:v>-22.190499999999986</c:v>
                </c:pt>
                <c:pt idx="174137">
                  <c:v>-22.188499999999976</c:v>
                </c:pt>
                <c:pt idx="174138">
                  <c:v>-22.186499999999967</c:v>
                </c:pt>
                <c:pt idx="174139">
                  <c:v>-22.184499999999957</c:v>
                </c:pt>
                <c:pt idx="174140">
                  <c:v>-22.182500000000005</c:v>
                </c:pt>
                <c:pt idx="174141">
                  <c:v>-22.180499999999995</c:v>
                </c:pt>
                <c:pt idx="174142">
                  <c:v>-22.178499999999985</c:v>
                </c:pt>
                <c:pt idx="174143">
                  <c:v>-22.176499999999976</c:v>
                </c:pt>
                <c:pt idx="174144">
                  <c:v>-22.174499999999966</c:v>
                </c:pt>
                <c:pt idx="174145">
                  <c:v>-22.172499999999957</c:v>
                </c:pt>
                <c:pt idx="174146">
                  <c:v>-22.170500000000004</c:v>
                </c:pt>
                <c:pt idx="174147">
                  <c:v>-22.168499999999995</c:v>
                </c:pt>
                <c:pt idx="174148">
                  <c:v>-22.166499999999985</c:v>
                </c:pt>
                <c:pt idx="174149">
                  <c:v>-22.164499999999975</c:v>
                </c:pt>
                <c:pt idx="174150">
                  <c:v>-22.162499999999966</c:v>
                </c:pt>
                <c:pt idx="174151">
                  <c:v>-22.160499999999956</c:v>
                </c:pt>
                <c:pt idx="174152">
                  <c:v>-22.158500000000004</c:v>
                </c:pt>
                <c:pt idx="174153">
                  <c:v>-22.156499999999994</c:v>
                </c:pt>
                <c:pt idx="174154">
                  <c:v>-22.154499999999985</c:v>
                </c:pt>
                <c:pt idx="174155">
                  <c:v>-22.152499999999975</c:v>
                </c:pt>
                <c:pt idx="174156">
                  <c:v>-22.150499999999965</c:v>
                </c:pt>
                <c:pt idx="174157">
                  <c:v>-22.148499999999956</c:v>
                </c:pt>
                <c:pt idx="174158">
                  <c:v>-22.146500000000003</c:v>
                </c:pt>
                <c:pt idx="174159">
                  <c:v>-22.144499999999994</c:v>
                </c:pt>
                <c:pt idx="174160">
                  <c:v>-22.142499999999984</c:v>
                </c:pt>
                <c:pt idx="174161">
                  <c:v>-22.140499999999975</c:v>
                </c:pt>
                <c:pt idx="174162">
                  <c:v>-22.138499999999965</c:v>
                </c:pt>
                <c:pt idx="174163">
                  <c:v>-22.136499999999955</c:v>
                </c:pt>
                <c:pt idx="174164">
                  <c:v>-22.134500000000003</c:v>
                </c:pt>
                <c:pt idx="174165">
                  <c:v>-22.132499999999993</c:v>
                </c:pt>
                <c:pt idx="174166">
                  <c:v>-22.130499999999984</c:v>
                </c:pt>
                <c:pt idx="174167">
                  <c:v>-22.128499999999974</c:v>
                </c:pt>
                <c:pt idx="174168">
                  <c:v>-22.126499999999965</c:v>
                </c:pt>
                <c:pt idx="174169">
                  <c:v>-22.124499999999955</c:v>
                </c:pt>
                <c:pt idx="174170">
                  <c:v>-22.122500000000002</c:v>
                </c:pt>
                <c:pt idx="174171">
                  <c:v>-22.120499999999993</c:v>
                </c:pt>
                <c:pt idx="174172">
                  <c:v>-22.118499999999983</c:v>
                </c:pt>
                <c:pt idx="174173">
                  <c:v>-22.116499999999974</c:v>
                </c:pt>
                <c:pt idx="174174">
                  <c:v>-22.114499999999964</c:v>
                </c:pt>
                <c:pt idx="174175">
                  <c:v>-22.112499999999955</c:v>
                </c:pt>
                <c:pt idx="174176">
                  <c:v>-22.110500000000002</c:v>
                </c:pt>
                <c:pt idx="174177">
                  <c:v>-22.108499999999992</c:v>
                </c:pt>
                <c:pt idx="174178">
                  <c:v>-22.106499999999983</c:v>
                </c:pt>
                <c:pt idx="174179">
                  <c:v>-22.104499999999973</c:v>
                </c:pt>
                <c:pt idx="174180">
                  <c:v>-22.102499999999964</c:v>
                </c:pt>
                <c:pt idx="174181">
                  <c:v>-22.100499999999954</c:v>
                </c:pt>
                <c:pt idx="174182">
                  <c:v>-22.098500000000001</c:v>
                </c:pt>
                <c:pt idx="174183">
                  <c:v>-22.096499999999992</c:v>
                </c:pt>
                <c:pt idx="174184">
                  <c:v>-22.094499999999982</c:v>
                </c:pt>
                <c:pt idx="174185">
                  <c:v>-22.092499999999973</c:v>
                </c:pt>
                <c:pt idx="174186">
                  <c:v>-22.090499999999963</c:v>
                </c:pt>
                <c:pt idx="174187">
                  <c:v>-22.088499999999954</c:v>
                </c:pt>
                <c:pt idx="174188">
                  <c:v>-22.086500000000001</c:v>
                </c:pt>
                <c:pt idx="174189">
                  <c:v>-22.084499999999991</c:v>
                </c:pt>
                <c:pt idx="174190">
                  <c:v>-22.082499999999982</c:v>
                </c:pt>
                <c:pt idx="174191">
                  <c:v>-22.080499999999972</c:v>
                </c:pt>
                <c:pt idx="174192">
                  <c:v>-22.078499999999963</c:v>
                </c:pt>
                <c:pt idx="174193">
                  <c:v>-22.076499999999953</c:v>
                </c:pt>
                <c:pt idx="174194">
                  <c:v>-22.0745</c:v>
                </c:pt>
                <c:pt idx="174195">
                  <c:v>-22.072499999999991</c:v>
                </c:pt>
                <c:pt idx="174196">
                  <c:v>-22.070499999999981</c:v>
                </c:pt>
                <c:pt idx="174197">
                  <c:v>-22.068499999999972</c:v>
                </c:pt>
                <c:pt idx="174198">
                  <c:v>-22.066499999999962</c:v>
                </c:pt>
                <c:pt idx="174199">
                  <c:v>-22.064499999999953</c:v>
                </c:pt>
                <c:pt idx="174200">
                  <c:v>-22.0625</c:v>
                </c:pt>
                <c:pt idx="174201">
                  <c:v>-22.06049999999999</c:v>
                </c:pt>
                <c:pt idx="174202">
                  <c:v>-22.058499999999981</c:v>
                </c:pt>
                <c:pt idx="174203">
                  <c:v>-22.056499999999971</c:v>
                </c:pt>
                <c:pt idx="174204">
                  <c:v>-22.054499999999962</c:v>
                </c:pt>
                <c:pt idx="174205">
                  <c:v>-22.052499999999952</c:v>
                </c:pt>
                <c:pt idx="174206">
                  <c:v>-22.0505</c:v>
                </c:pt>
                <c:pt idx="174207">
                  <c:v>-22.04849999999999</c:v>
                </c:pt>
                <c:pt idx="174208">
                  <c:v>-22.04649999999998</c:v>
                </c:pt>
                <c:pt idx="174209">
                  <c:v>-22.044499999999971</c:v>
                </c:pt>
                <c:pt idx="174210">
                  <c:v>-22.042499999999961</c:v>
                </c:pt>
                <c:pt idx="174211">
                  <c:v>-22.040499999999952</c:v>
                </c:pt>
                <c:pt idx="174212">
                  <c:v>-22.038499999999999</c:v>
                </c:pt>
                <c:pt idx="174213">
                  <c:v>-22.03649999999999</c:v>
                </c:pt>
                <c:pt idx="174214">
                  <c:v>-22.03449999999998</c:v>
                </c:pt>
                <c:pt idx="174215">
                  <c:v>-22.03249999999997</c:v>
                </c:pt>
                <c:pt idx="174216">
                  <c:v>-22.030499999999961</c:v>
                </c:pt>
                <c:pt idx="174217">
                  <c:v>-22.028499999999951</c:v>
                </c:pt>
                <c:pt idx="174218">
                  <c:v>-22.026499999999999</c:v>
                </c:pt>
                <c:pt idx="174219">
                  <c:v>-22.024499999999989</c:v>
                </c:pt>
                <c:pt idx="174220">
                  <c:v>-22.02249999999998</c:v>
                </c:pt>
                <c:pt idx="174221">
                  <c:v>-22.02049999999997</c:v>
                </c:pt>
                <c:pt idx="174222">
                  <c:v>-22.01849999999996</c:v>
                </c:pt>
                <c:pt idx="174223">
                  <c:v>-22.016499999999951</c:v>
                </c:pt>
                <c:pt idx="174224">
                  <c:v>-22.014499999999998</c:v>
                </c:pt>
                <c:pt idx="174225">
                  <c:v>-22.012499999999989</c:v>
                </c:pt>
                <c:pt idx="174226">
                  <c:v>-22.010499999999979</c:v>
                </c:pt>
                <c:pt idx="174227">
                  <c:v>-22.00849999999997</c:v>
                </c:pt>
                <c:pt idx="174228">
                  <c:v>-22.00649999999996</c:v>
                </c:pt>
                <c:pt idx="174229">
                  <c:v>-22.00449999999995</c:v>
                </c:pt>
                <c:pt idx="174230">
                  <c:v>-22.002499999999998</c:v>
                </c:pt>
                <c:pt idx="174231">
                  <c:v>-22.000499999999988</c:v>
                </c:pt>
                <c:pt idx="174232">
                  <c:v>-21.998499999999979</c:v>
                </c:pt>
                <c:pt idx="174233">
                  <c:v>-21.996499999999969</c:v>
                </c:pt>
                <c:pt idx="174234">
                  <c:v>-21.99449999999996</c:v>
                </c:pt>
                <c:pt idx="174235">
                  <c:v>-21.99249999999995</c:v>
                </c:pt>
                <c:pt idx="174236">
                  <c:v>-21.990499999999997</c:v>
                </c:pt>
                <c:pt idx="174237">
                  <c:v>-21.988499999999988</c:v>
                </c:pt>
                <c:pt idx="174238">
                  <c:v>-21.986499999999978</c:v>
                </c:pt>
                <c:pt idx="174239">
                  <c:v>-21.984499999999969</c:v>
                </c:pt>
                <c:pt idx="174240">
                  <c:v>-21.982499999999959</c:v>
                </c:pt>
                <c:pt idx="174241">
                  <c:v>-21.98049999999995</c:v>
                </c:pt>
                <c:pt idx="174242">
                  <c:v>-21.978499999999997</c:v>
                </c:pt>
                <c:pt idx="174243">
                  <c:v>-21.976499999999987</c:v>
                </c:pt>
                <c:pt idx="174244">
                  <c:v>-21.974499999999978</c:v>
                </c:pt>
                <c:pt idx="174245">
                  <c:v>-21.972499999999968</c:v>
                </c:pt>
                <c:pt idx="174246">
                  <c:v>-21.970499999999959</c:v>
                </c:pt>
                <c:pt idx="174247">
                  <c:v>-21.968499999999949</c:v>
                </c:pt>
                <c:pt idx="174248">
                  <c:v>-21.966499999999996</c:v>
                </c:pt>
                <c:pt idx="174249">
                  <c:v>-21.964499999999987</c:v>
                </c:pt>
                <c:pt idx="174250">
                  <c:v>-21.962499999999977</c:v>
                </c:pt>
                <c:pt idx="174251">
                  <c:v>-21.960499999999968</c:v>
                </c:pt>
                <c:pt idx="174252">
                  <c:v>-21.958499999999958</c:v>
                </c:pt>
                <c:pt idx="174253">
                  <c:v>-21.956500000000005</c:v>
                </c:pt>
                <c:pt idx="174254">
                  <c:v>-21.954499999999996</c:v>
                </c:pt>
                <c:pt idx="174255">
                  <c:v>-21.952499999999986</c:v>
                </c:pt>
                <c:pt idx="174256">
                  <c:v>-21.950499999999977</c:v>
                </c:pt>
                <c:pt idx="174257">
                  <c:v>-21.948499999999967</c:v>
                </c:pt>
                <c:pt idx="174258">
                  <c:v>-21.946499999999958</c:v>
                </c:pt>
                <c:pt idx="174259">
                  <c:v>-21.944500000000005</c:v>
                </c:pt>
                <c:pt idx="174260">
                  <c:v>-21.942499999999995</c:v>
                </c:pt>
                <c:pt idx="174261">
                  <c:v>-21.940499999999986</c:v>
                </c:pt>
                <c:pt idx="174262">
                  <c:v>-21.938499999999976</c:v>
                </c:pt>
                <c:pt idx="174263">
                  <c:v>-21.936499999999967</c:v>
                </c:pt>
                <c:pt idx="174264">
                  <c:v>-21.934499999999957</c:v>
                </c:pt>
                <c:pt idx="174265">
                  <c:v>-21.932500000000005</c:v>
                </c:pt>
                <c:pt idx="174266">
                  <c:v>-21.930499999999995</c:v>
                </c:pt>
                <c:pt idx="174267">
                  <c:v>-21.928499999999985</c:v>
                </c:pt>
                <c:pt idx="174268">
                  <c:v>-21.926499999999976</c:v>
                </c:pt>
                <c:pt idx="174269">
                  <c:v>-21.924499999999966</c:v>
                </c:pt>
                <c:pt idx="174270">
                  <c:v>-21.922499999999957</c:v>
                </c:pt>
                <c:pt idx="174271">
                  <c:v>-21.920500000000004</c:v>
                </c:pt>
                <c:pt idx="174272">
                  <c:v>-21.918499999999995</c:v>
                </c:pt>
                <c:pt idx="174273">
                  <c:v>-21.916499999999985</c:v>
                </c:pt>
                <c:pt idx="174274">
                  <c:v>-21.914499999999975</c:v>
                </c:pt>
                <c:pt idx="174275">
                  <c:v>-21.912499999999966</c:v>
                </c:pt>
                <c:pt idx="174276">
                  <c:v>-21.910499999999956</c:v>
                </c:pt>
                <c:pt idx="174277">
                  <c:v>-21.908500000000004</c:v>
                </c:pt>
                <c:pt idx="174278">
                  <c:v>-21.906499999999994</c:v>
                </c:pt>
                <c:pt idx="174279">
                  <c:v>-21.904499999999985</c:v>
                </c:pt>
                <c:pt idx="174280">
                  <c:v>-21.902499999999975</c:v>
                </c:pt>
                <c:pt idx="174281">
                  <c:v>-21.900499999999965</c:v>
                </c:pt>
                <c:pt idx="174282">
                  <c:v>-21.898499999999956</c:v>
                </c:pt>
                <c:pt idx="174283">
                  <c:v>-21.896500000000003</c:v>
                </c:pt>
                <c:pt idx="174284">
                  <c:v>-21.894499999999994</c:v>
                </c:pt>
                <c:pt idx="174285">
                  <c:v>-21.892499999999984</c:v>
                </c:pt>
                <c:pt idx="174286">
                  <c:v>-21.890499999999975</c:v>
                </c:pt>
                <c:pt idx="174287">
                  <c:v>-21.888499999999965</c:v>
                </c:pt>
                <c:pt idx="174288">
                  <c:v>-21.886499999999955</c:v>
                </c:pt>
                <c:pt idx="174289">
                  <c:v>-21.884500000000003</c:v>
                </c:pt>
                <c:pt idx="174290">
                  <c:v>-21.882499999999993</c:v>
                </c:pt>
                <c:pt idx="174291">
                  <c:v>-21.880499999999984</c:v>
                </c:pt>
                <c:pt idx="174292">
                  <c:v>-21.878499999999974</c:v>
                </c:pt>
                <c:pt idx="174293">
                  <c:v>-21.876499999999965</c:v>
                </c:pt>
                <c:pt idx="174294">
                  <c:v>-21.874499999999955</c:v>
                </c:pt>
                <c:pt idx="174295">
                  <c:v>-21.872500000000002</c:v>
                </c:pt>
                <c:pt idx="174296">
                  <c:v>-21.870499999999993</c:v>
                </c:pt>
                <c:pt idx="174297">
                  <c:v>-21.868499999999983</c:v>
                </c:pt>
                <c:pt idx="174298">
                  <c:v>-21.866499999999974</c:v>
                </c:pt>
                <c:pt idx="174299">
                  <c:v>-21.864499999999964</c:v>
                </c:pt>
                <c:pt idx="174300">
                  <c:v>-21.862499999999955</c:v>
                </c:pt>
                <c:pt idx="174301">
                  <c:v>-21.860500000000002</c:v>
                </c:pt>
                <c:pt idx="174302">
                  <c:v>-21.858499999999992</c:v>
                </c:pt>
                <c:pt idx="174303">
                  <c:v>-21.856499999999983</c:v>
                </c:pt>
                <c:pt idx="174304">
                  <c:v>-21.854499999999973</c:v>
                </c:pt>
                <c:pt idx="174305">
                  <c:v>-21.852499999999964</c:v>
                </c:pt>
                <c:pt idx="174306">
                  <c:v>-21.850499999999954</c:v>
                </c:pt>
                <c:pt idx="174307">
                  <c:v>-21.848500000000001</c:v>
                </c:pt>
                <c:pt idx="174308">
                  <c:v>-21.846499999999992</c:v>
                </c:pt>
                <c:pt idx="174309">
                  <c:v>-21.844499999999982</c:v>
                </c:pt>
                <c:pt idx="174310">
                  <c:v>-21.842499999999973</c:v>
                </c:pt>
                <c:pt idx="174311">
                  <c:v>-21.840499999999963</c:v>
                </c:pt>
                <c:pt idx="174312">
                  <c:v>-21.838499999999954</c:v>
                </c:pt>
                <c:pt idx="174313">
                  <c:v>-21.836500000000001</c:v>
                </c:pt>
                <c:pt idx="174314">
                  <c:v>-21.834499999999991</c:v>
                </c:pt>
                <c:pt idx="174315">
                  <c:v>-21.832499999999982</c:v>
                </c:pt>
                <c:pt idx="174316">
                  <c:v>-21.830499999999972</c:v>
                </c:pt>
                <c:pt idx="174317">
                  <c:v>-21.828499999999963</c:v>
                </c:pt>
                <c:pt idx="174318">
                  <c:v>-21.826499999999953</c:v>
                </c:pt>
                <c:pt idx="174319">
                  <c:v>-21.8245</c:v>
                </c:pt>
                <c:pt idx="174320">
                  <c:v>-21.822499999999991</c:v>
                </c:pt>
                <c:pt idx="174321">
                  <c:v>-21.820499999999981</c:v>
                </c:pt>
                <c:pt idx="174322">
                  <c:v>-21.818499999999972</c:v>
                </c:pt>
                <c:pt idx="174323">
                  <c:v>-21.816499999999962</c:v>
                </c:pt>
                <c:pt idx="174324">
                  <c:v>-21.814499999999953</c:v>
                </c:pt>
                <c:pt idx="174325">
                  <c:v>-21.8125</c:v>
                </c:pt>
                <c:pt idx="174326">
                  <c:v>-21.81049999999999</c:v>
                </c:pt>
                <c:pt idx="174327">
                  <c:v>-21.808499999999981</c:v>
                </c:pt>
                <c:pt idx="174328">
                  <c:v>-21.806499999999971</c:v>
                </c:pt>
                <c:pt idx="174329">
                  <c:v>-21.804499999999962</c:v>
                </c:pt>
                <c:pt idx="174330">
                  <c:v>-21.802499999999952</c:v>
                </c:pt>
                <c:pt idx="174331">
                  <c:v>-21.8005</c:v>
                </c:pt>
                <c:pt idx="174332">
                  <c:v>-21.79849999999999</c:v>
                </c:pt>
                <c:pt idx="174333">
                  <c:v>-21.79649999999998</c:v>
                </c:pt>
                <c:pt idx="174334">
                  <c:v>-21.794499999999971</c:v>
                </c:pt>
                <c:pt idx="174335">
                  <c:v>-21.792499999999961</c:v>
                </c:pt>
                <c:pt idx="174336">
                  <c:v>-21.790499999999952</c:v>
                </c:pt>
                <c:pt idx="174337">
                  <c:v>-21.788499999999999</c:v>
                </c:pt>
                <c:pt idx="174338">
                  <c:v>-21.78649999999999</c:v>
                </c:pt>
                <c:pt idx="174339">
                  <c:v>-21.78449999999998</c:v>
                </c:pt>
                <c:pt idx="174340">
                  <c:v>-21.78249999999997</c:v>
                </c:pt>
                <c:pt idx="174341">
                  <c:v>-21.780499999999961</c:v>
                </c:pt>
                <c:pt idx="174342">
                  <c:v>-21.778499999999951</c:v>
                </c:pt>
                <c:pt idx="174343">
                  <c:v>-21.776499999999999</c:v>
                </c:pt>
                <c:pt idx="174344">
                  <c:v>-21.774499999999989</c:v>
                </c:pt>
                <c:pt idx="174345">
                  <c:v>-21.77249999999998</c:v>
                </c:pt>
                <c:pt idx="174346">
                  <c:v>-21.77049999999997</c:v>
                </c:pt>
                <c:pt idx="174347">
                  <c:v>-21.76849999999996</c:v>
                </c:pt>
                <c:pt idx="174348">
                  <c:v>-21.766499999999951</c:v>
                </c:pt>
                <c:pt idx="174349">
                  <c:v>-21.764499999999998</c:v>
                </c:pt>
                <c:pt idx="174350">
                  <c:v>-21.762499999999989</c:v>
                </c:pt>
                <c:pt idx="174351">
                  <c:v>-21.760499999999979</c:v>
                </c:pt>
                <c:pt idx="174352">
                  <c:v>-21.75849999999997</c:v>
                </c:pt>
                <c:pt idx="174353">
                  <c:v>-21.75649999999996</c:v>
                </c:pt>
                <c:pt idx="174354">
                  <c:v>-21.75449999999995</c:v>
                </c:pt>
                <c:pt idx="174355">
                  <c:v>-21.752499999999998</c:v>
                </c:pt>
                <c:pt idx="174356">
                  <c:v>-21.750499999999988</c:v>
                </c:pt>
                <c:pt idx="174357">
                  <c:v>-21.748499999999979</c:v>
                </c:pt>
                <c:pt idx="174358">
                  <c:v>-21.746499999999969</c:v>
                </c:pt>
                <c:pt idx="174359">
                  <c:v>-21.74449999999996</c:v>
                </c:pt>
                <c:pt idx="174360">
                  <c:v>-21.74249999999995</c:v>
                </c:pt>
                <c:pt idx="174361">
                  <c:v>-21.740499999999997</c:v>
                </c:pt>
                <c:pt idx="174362">
                  <c:v>-21.738499999999988</c:v>
                </c:pt>
                <c:pt idx="174363">
                  <c:v>-21.736499999999978</c:v>
                </c:pt>
                <c:pt idx="174364">
                  <c:v>-21.734499999999969</c:v>
                </c:pt>
                <c:pt idx="174365">
                  <c:v>-21.732499999999959</c:v>
                </c:pt>
                <c:pt idx="174366">
                  <c:v>-21.73049999999995</c:v>
                </c:pt>
                <c:pt idx="174367">
                  <c:v>-21.728499999999997</c:v>
                </c:pt>
                <c:pt idx="174368">
                  <c:v>-21.726499999999987</c:v>
                </c:pt>
                <c:pt idx="174369">
                  <c:v>-21.724499999999978</c:v>
                </c:pt>
                <c:pt idx="174370">
                  <c:v>-21.722499999999968</c:v>
                </c:pt>
                <c:pt idx="174371">
                  <c:v>-21.720499999999959</c:v>
                </c:pt>
                <c:pt idx="174372">
                  <c:v>-21.718499999999949</c:v>
                </c:pt>
                <c:pt idx="174373">
                  <c:v>-21.716499999999996</c:v>
                </c:pt>
                <c:pt idx="174374">
                  <c:v>-21.714499999999987</c:v>
                </c:pt>
                <c:pt idx="174375">
                  <c:v>-21.712499999999977</c:v>
                </c:pt>
                <c:pt idx="174376">
                  <c:v>-21.710499999999968</c:v>
                </c:pt>
                <c:pt idx="174377">
                  <c:v>-21.708499999999958</c:v>
                </c:pt>
                <c:pt idx="174378">
                  <c:v>-21.706500000000005</c:v>
                </c:pt>
                <c:pt idx="174379">
                  <c:v>-21.704499999999996</c:v>
                </c:pt>
                <c:pt idx="174380">
                  <c:v>-21.702499999999986</c:v>
                </c:pt>
                <c:pt idx="174381">
                  <c:v>-21.700499999999977</c:v>
                </c:pt>
                <c:pt idx="174382">
                  <c:v>-21.698499999999967</c:v>
                </c:pt>
                <c:pt idx="174383">
                  <c:v>-21.696499999999958</c:v>
                </c:pt>
                <c:pt idx="174384">
                  <c:v>-21.694500000000005</c:v>
                </c:pt>
                <c:pt idx="174385">
                  <c:v>-21.692499999999995</c:v>
                </c:pt>
                <c:pt idx="174386">
                  <c:v>-21.690499999999986</c:v>
                </c:pt>
                <c:pt idx="174387">
                  <c:v>-21.688499999999976</c:v>
                </c:pt>
                <c:pt idx="174388">
                  <c:v>-21.686499999999967</c:v>
                </c:pt>
                <c:pt idx="174389">
                  <c:v>-21.684499999999957</c:v>
                </c:pt>
                <c:pt idx="174390">
                  <c:v>-21.682500000000005</c:v>
                </c:pt>
                <c:pt idx="174391">
                  <c:v>-21.680499999999995</c:v>
                </c:pt>
                <c:pt idx="174392">
                  <c:v>-21.678499999999985</c:v>
                </c:pt>
                <c:pt idx="174393">
                  <c:v>-21.676499999999976</c:v>
                </c:pt>
                <c:pt idx="174394">
                  <c:v>-21.674499999999966</c:v>
                </c:pt>
                <c:pt idx="174395">
                  <c:v>-21.672499999999957</c:v>
                </c:pt>
                <c:pt idx="174396">
                  <c:v>-21.670500000000004</c:v>
                </c:pt>
                <c:pt idx="174397">
                  <c:v>-21.668499999999995</c:v>
                </c:pt>
                <c:pt idx="174398">
                  <c:v>-21.666499999999985</c:v>
                </c:pt>
                <c:pt idx="174399">
                  <c:v>-21.664499999999975</c:v>
                </c:pt>
                <c:pt idx="174400">
                  <c:v>-21.662499999999966</c:v>
                </c:pt>
                <c:pt idx="174401">
                  <c:v>-21.660499999999956</c:v>
                </c:pt>
                <c:pt idx="174402">
                  <c:v>-21.658500000000004</c:v>
                </c:pt>
                <c:pt idx="174403">
                  <c:v>-21.656499999999994</c:v>
                </c:pt>
                <c:pt idx="174404">
                  <c:v>-21.654499999999985</c:v>
                </c:pt>
                <c:pt idx="174405">
                  <c:v>-21.652499999999975</c:v>
                </c:pt>
                <c:pt idx="174406">
                  <c:v>-21.650499999999965</c:v>
                </c:pt>
                <c:pt idx="174407">
                  <c:v>-21.648499999999956</c:v>
                </c:pt>
                <c:pt idx="174408">
                  <c:v>-21.646500000000003</c:v>
                </c:pt>
                <c:pt idx="174409">
                  <c:v>-21.644499999999994</c:v>
                </c:pt>
                <c:pt idx="174410">
                  <c:v>-21.642499999999984</c:v>
                </c:pt>
                <c:pt idx="174411">
                  <c:v>-21.640499999999975</c:v>
                </c:pt>
                <c:pt idx="174412">
                  <c:v>-21.638499999999965</c:v>
                </c:pt>
                <c:pt idx="174413">
                  <c:v>-21.636499999999955</c:v>
                </c:pt>
                <c:pt idx="174414">
                  <c:v>-21.634500000000003</c:v>
                </c:pt>
                <c:pt idx="174415">
                  <c:v>-21.632499999999993</c:v>
                </c:pt>
                <c:pt idx="174416">
                  <c:v>-21.630499999999984</c:v>
                </c:pt>
                <c:pt idx="174417">
                  <c:v>-21.628499999999974</c:v>
                </c:pt>
                <c:pt idx="174418">
                  <c:v>-21.626499999999965</c:v>
                </c:pt>
                <c:pt idx="174419">
                  <c:v>-21.624499999999955</c:v>
                </c:pt>
                <c:pt idx="174420">
                  <c:v>-21.622500000000002</c:v>
                </c:pt>
                <c:pt idx="174421">
                  <c:v>-21.620499999999993</c:v>
                </c:pt>
                <c:pt idx="174422">
                  <c:v>-21.618499999999983</c:v>
                </c:pt>
                <c:pt idx="174423">
                  <c:v>-21.616499999999974</c:v>
                </c:pt>
                <c:pt idx="174424">
                  <c:v>-21.614499999999964</c:v>
                </c:pt>
                <c:pt idx="174425">
                  <c:v>-21.612499999999955</c:v>
                </c:pt>
                <c:pt idx="174426">
                  <c:v>-21.610500000000002</c:v>
                </c:pt>
                <c:pt idx="174427">
                  <c:v>-21.608499999999992</c:v>
                </c:pt>
                <c:pt idx="174428">
                  <c:v>-21.606499999999983</c:v>
                </c:pt>
                <c:pt idx="174429">
                  <c:v>-21.604499999999973</c:v>
                </c:pt>
                <c:pt idx="174430">
                  <c:v>-21.602499999999964</c:v>
                </c:pt>
                <c:pt idx="174431">
                  <c:v>-21.600499999999954</c:v>
                </c:pt>
                <c:pt idx="174432">
                  <c:v>-21.598500000000001</c:v>
                </c:pt>
                <c:pt idx="174433">
                  <c:v>-21.596499999999992</c:v>
                </c:pt>
                <c:pt idx="174434">
                  <c:v>-21.594499999999982</c:v>
                </c:pt>
                <c:pt idx="174435">
                  <c:v>-21.592499999999973</c:v>
                </c:pt>
                <c:pt idx="174436">
                  <c:v>-21.590499999999963</c:v>
                </c:pt>
                <c:pt idx="174437">
                  <c:v>-21.588499999999954</c:v>
                </c:pt>
                <c:pt idx="174438">
                  <c:v>-21.586500000000001</c:v>
                </c:pt>
                <c:pt idx="174439">
                  <c:v>-21.584499999999991</c:v>
                </c:pt>
                <c:pt idx="174440">
                  <c:v>-21.582499999999982</c:v>
                </c:pt>
                <c:pt idx="174441">
                  <c:v>-21.580499999999972</c:v>
                </c:pt>
                <c:pt idx="174442">
                  <c:v>-21.578499999999963</c:v>
                </c:pt>
                <c:pt idx="174443">
                  <c:v>-21.576499999999953</c:v>
                </c:pt>
                <c:pt idx="174444">
                  <c:v>-21.5745</c:v>
                </c:pt>
                <c:pt idx="174445">
                  <c:v>-21.572499999999991</c:v>
                </c:pt>
                <c:pt idx="174446">
                  <c:v>-21.570499999999981</c:v>
                </c:pt>
                <c:pt idx="174447">
                  <c:v>-21.568499999999972</c:v>
                </c:pt>
                <c:pt idx="174448">
                  <c:v>-21.566499999999962</c:v>
                </c:pt>
                <c:pt idx="174449">
                  <c:v>-21.564499999999953</c:v>
                </c:pt>
                <c:pt idx="174450">
                  <c:v>-21.5625</c:v>
                </c:pt>
                <c:pt idx="174451">
                  <c:v>-21.56049999999999</c:v>
                </c:pt>
                <c:pt idx="174452">
                  <c:v>-21.558499999999981</c:v>
                </c:pt>
                <c:pt idx="174453">
                  <c:v>-21.556499999999971</c:v>
                </c:pt>
                <c:pt idx="174454">
                  <c:v>-21.554499999999962</c:v>
                </c:pt>
                <c:pt idx="174455">
                  <c:v>-21.552499999999952</c:v>
                </c:pt>
                <c:pt idx="174456">
                  <c:v>-21.5505</c:v>
                </c:pt>
                <c:pt idx="174457">
                  <c:v>-21.54849999999999</c:v>
                </c:pt>
                <c:pt idx="174458">
                  <c:v>-21.54649999999998</c:v>
                </c:pt>
                <c:pt idx="174459">
                  <c:v>-21.544499999999971</c:v>
                </c:pt>
                <c:pt idx="174460">
                  <c:v>-21.542499999999961</c:v>
                </c:pt>
                <c:pt idx="174461">
                  <c:v>-21.540499999999952</c:v>
                </c:pt>
                <c:pt idx="174462">
                  <c:v>-21.538499999999999</c:v>
                </c:pt>
                <c:pt idx="174463">
                  <c:v>-21.53649999999999</c:v>
                </c:pt>
                <c:pt idx="174464">
                  <c:v>-21.53449999999998</c:v>
                </c:pt>
                <c:pt idx="174465">
                  <c:v>-21.53249999999997</c:v>
                </c:pt>
                <c:pt idx="174466">
                  <c:v>-21.530499999999961</c:v>
                </c:pt>
                <c:pt idx="174467">
                  <c:v>-21.528499999999951</c:v>
                </c:pt>
                <c:pt idx="174468">
                  <c:v>-21.526499999999999</c:v>
                </c:pt>
                <c:pt idx="174469">
                  <c:v>-21.524499999999989</c:v>
                </c:pt>
                <c:pt idx="174470">
                  <c:v>-21.52249999999998</c:v>
                </c:pt>
                <c:pt idx="174471">
                  <c:v>-21.52049999999997</c:v>
                </c:pt>
                <c:pt idx="174472">
                  <c:v>-21.51849999999996</c:v>
                </c:pt>
                <c:pt idx="174473">
                  <c:v>-21.516499999999951</c:v>
                </c:pt>
                <c:pt idx="174474">
                  <c:v>-21.514499999999998</c:v>
                </c:pt>
                <c:pt idx="174475">
                  <c:v>-21.512499999999989</c:v>
                </c:pt>
                <c:pt idx="174476">
                  <c:v>-21.510499999999979</c:v>
                </c:pt>
                <c:pt idx="174477">
                  <c:v>-21.50849999999997</c:v>
                </c:pt>
                <c:pt idx="174478">
                  <c:v>-21.50649999999996</c:v>
                </c:pt>
                <c:pt idx="174479">
                  <c:v>-21.50449999999995</c:v>
                </c:pt>
                <c:pt idx="174480">
                  <c:v>-21.502499999999998</c:v>
                </c:pt>
                <c:pt idx="174481">
                  <c:v>-21.500499999999988</c:v>
                </c:pt>
                <c:pt idx="174482">
                  <c:v>-21.498499999999979</c:v>
                </c:pt>
                <c:pt idx="174483">
                  <c:v>-21.496499999999969</c:v>
                </c:pt>
                <c:pt idx="174484">
                  <c:v>-21.49449999999996</c:v>
                </c:pt>
                <c:pt idx="174485">
                  <c:v>-21.49249999999995</c:v>
                </c:pt>
                <c:pt idx="174486">
                  <c:v>-21.490499999999997</c:v>
                </c:pt>
                <c:pt idx="174487">
                  <c:v>-21.488499999999988</c:v>
                </c:pt>
                <c:pt idx="174488">
                  <c:v>-21.486499999999978</c:v>
                </c:pt>
                <c:pt idx="174489">
                  <c:v>-21.484499999999969</c:v>
                </c:pt>
                <c:pt idx="174490">
                  <c:v>-21.482499999999959</c:v>
                </c:pt>
                <c:pt idx="174491">
                  <c:v>-21.48049999999995</c:v>
                </c:pt>
                <c:pt idx="174492">
                  <c:v>-21.478499999999997</c:v>
                </c:pt>
                <c:pt idx="174493">
                  <c:v>-21.476499999999987</c:v>
                </c:pt>
                <c:pt idx="174494">
                  <c:v>-21.474499999999978</c:v>
                </c:pt>
                <c:pt idx="174495">
                  <c:v>-21.472499999999968</c:v>
                </c:pt>
                <c:pt idx="174496">
                  <c:v>-21.470499999999959</c:v>
                </c:pt>
                <c:pt idx="174497">
                  <c:v>-21.468499999999949</c:v>
                </c:pt>
                <c:pt idx="174498">
                  <c:v>-21.466499999999996</c:v>
                </c:pt>
                <c:pt idx="174499">
                  <c:v>-21.464499999999987</c:v>
                </c:pt>
                <c:pt idx="174500">
                  <c:v>-21.462499999999977</c:v>
                </c:pt>
                <c:pt idx="174501">
                  <c:v>-21.460499999999968</c:v>
                </c:pt>
                <c:pt idx="174502">
                  <c:v>-21.458499999999958</c:v>
                </c:pt>
                <c:pt idx="174503">
                  <c:v>-21.456500000000005</c:v>
                </c:pt>
                <c:pt idx="174504">
                  <c:v>-21.454499999999996</c:v>
                </c:pt>
                <c:pt idx="174505">
                  <c:v>-21.452499999999986</c:v>
                </c:pt>
                <c:pt idx="174506">
                  <c:v>-21.450499999999977</c:v>
                </c:pt>
                <c:pt idx="174507">
                  <c:v>-21.448499999999967</c:v>
                </c:pt>
                <c:pt idx="174508">
                  <c:v>-21.446499999999958</c:v>
                </c:pt>
                <c:pt idx="174509">
                  <c:v>-21.444500000000005</c:v>
                </c:pt>
                <c:pt idx="174510">
                  <c:v>-21.442499999999995</c:v>
                </c:pt>
                <c:pt idx="174511">
                  <c:v>-21.440499999999986</c:v>
                </c:pt>
                <c:pt idx="174512">
                  <c:v>-21.438499999999976</c:v>
                </c:pt>
                <c:pt idx="174513">
                  <c:v>-21.436499999999967</c:v>
                </c:pt>
                <c:pt idx="174514">
                  <c:v>-21.434499999999957</c:v>
                </c:pt>
                <c:pt idx="174515">
                  <c:v>-21.432500000000005</c:v>
                </c:pt>
                <c:pt idx="174516">
                  <c:v>-21.430499999999995</c:v>
                </c:pt>
                <c:pt idx="174517">
                  <c:v>-21.428499999999985</c:v>
                </c:pt>
                <c:pt idx="174518">
                  <c:v>-21.426499999999976</c:v>
                </c:pt>
                <c:pt idx="174519">
                  <c:v>-21.424499999999966</c:v>
                </c:pt>
                <c:pt idx="174520">
                  <c:v>-21.422499999999957</c:v>
                </c:pt>
                <c:pt idx="174521">
                  <c:v>-21.420500000000004</c:v>
                </c:pt>
                <c:pt idx="174522">
                  <c:v>-21.418499999999995</c:v>
                </c:pt>
                <c:pt idx="174523">
                  <c:v>-21.416499999999985</c:v>
                </c:pt>
                <c:pt idx="174524">
                  <c:v>-21.414499999999975</c:v>
                </c:pt>
                <c:pt idx="174525">
                  <c:v>-21.412499999999966</c:v>
                </c:pt>
                <c:pt idx="174526">
                  <c:v>-21.410499999999956</c:v>
                </c:pt>
                <c:pt idx="174527">
                  <c:v>-21.408500000000004</c:v>
                </c:pt>
                <c:pt idx="174528">
                  <c:v>-21.406499999999994</c:v>
                </c:pt>
                <c:pt idx="174529">
                  <c:v>-21.404499999999985</c:v>
                </c:pt>
                <c:pt idx="174530">
                  <c:v>-21.402499999999975</c:v>
                </c:pt>
                <c:pt idx="174531">
                  <c:v>-21.400499999999965</c:v>
                </c:pt>
                <c:pt idx="174532">
                  <c:v>-21.398499999999956</c:v>
                </c:pt>
                <c:pt idx="174533">
                  <c:v>-21.396500000000003</c:v>
                </c:pt>
                <c:pt idx="174534">
                  <c:v>-21.394499999999994</c:v>
                </c:pt>
                <c:pt idx="174535">
                  <c:v>-21.392499999999984</c:v>
                </c:pt>
                <c:pt idx="174536">
                  <c:v>-21.390499999999975</c:v>
                </c:pt>
                <c:pt idx="174537">
                  <c:v>-21.388499999999965</c:v>
                </c:pt>
                <c:pt idx="174538">
                  <c:v>-21.386499999999955</c:v>
                </c:pt>
                <c:pt idx="174539">
                  <c:v>-21.384500000000003</c:v>
                </c:pt>
                <c:pt idx="174540">
                  <c:v>-21.382499999999993</c:v>
                </c:pt>
                <c:pt idx="174541">
                  <c:v>-21.380499999999984</c:v>
                </c:pt>
                <c:pt idx="174542">
                  <c:v>-21.378499999999974</c:v>
                </c:pt>
                <c:pt idx="174543">
                  <c:v>-21.376499999999965</c:v>
                </c:pt>
                <c:pt idx="174544">
                  <c:v>-21.374499999999955</c:v>
                </c:pt>
                <c:pt idx="174545">
                  <c:v>-21.372500000000002</c:v>
                </c:pt>
                <c:pt idx="174546">
                  <c:v>-21.370499999999993</c:v>
                </c:pt>
                <c:pt idx="174547">
                  <c:v>-21.368499999999983</c:v>
                </c:pt>
                <c:pt idx="174548">
                  <c:v>-21.366499999999974</c:v>
                </c:pt>
                <c:pt idx="174549">
                  <c:v>-21.364499999999964</c:v>
                </c:pt>
                <c:pt idx="174550">
                  <c:v>-21.362499999999955</c:v>
                </c:pt>
                <c:pt idx="174551">
                  <c:v>-21.360500000000002</c:v>
                </c:pt>
                <c:pt idx="174552">
                  <c:v>-21.358499999999992</c:v>
                </c:pt>
                <c:pt idx="174553">
                  <c:v>-21.356499999999983</c:v>
                </c:pt>
                <c:pt idx="174554">
                  <c:v>-21.354499999999973</c:v>
                </c:pt>
                <c:pt idx="174555">
                  <c:v>-21.352499999999964</c:v>
                </c:pt>
                <c:pt idx="174556">
                  <c:v>-21.350499999999954</c:v>
                </c:pt>
                <c:pt idx="174557">
                  <c:v>-21.348500000000001</c:v>
                </c:pt>
                <c:pt idx="174558">
                  <c:v>-21.346499999999992</c:v>
                </c:pt>
                <c:pt idx="174559">
                  <c:v>-21.344499999999982</c:v>
                </c:pt>
                <c:pt idx="174560">
                  <c:v>-21.342499999999973</c:v>
                </c:pt>
                <c:pt idx="174561">
                  <c:v>-21.340499999999963</c:v>
                </c:pt>
                <c:pt idx="174562">
                  <c:v>-21.338499999999954</c:v>
                </c:pt>
                <c:pt idx="174563">
                  <c:v>-21.336500000000001</c:v>
                </c:pt>
                <c:pt idx="174564">
                  <c:v>-21.334499999999991</c:v>
                </c:pt>
                <c:pt idx="174565">
                  <c:v>-21.332499999999982</c:v>
                </c:pt>
                <c:pt idx="174566">
                  <c:v>-21.330499999999972</c:v>
                </c:pt>
                <c:pt idx="174567">
                  <c:v>-21.328499999999963</c:v>
                </c:pt>
                <c:pt idx="174568">
                  <c:v>-21.326499999999953</c:v>
                </c:pt>
                <c:pt idx="174569">
                  <c:v>-21.3245</c:v>
                </c:pt>
                <c:pt idx="174570">
                  <c:v>-21.322499999999991</c:v>
                </c:pt>
                <c:pt idx="174571">
                  <c:v>-21.320499999999981</c:v>
                </c:pt>
                <c:pt idx="174572">
                  <c:v>-21.318499999999972</c:v>
                </c:pt>
                <c:pt idx="174573">
                  <c:v>-21.316499999999962</c:v>
                </c:pt>
                <c:pt idx="174574">
                  <c:v>-21.314499999999953</c:v>
                </c:pt>
                <c:pt idx="174575">
                  <c:v>-21.3125</c:v>
                </c:pt>
                <c:pt idx="174576">
                  <c:v>-21.31049999999999</c:v>
                </c:pt>
                <c:pt idx="174577">
                  <c:v>-21.308499999999981</c:v>
                </c:pt>
                <c:pt idx="174578">
                  <c:v>-21.306499999999971</c:v>
                </c:pt>
                <c:pt idx="174579">
                  <c:v>-21.304499999999962</c:v>
                </c:pt>
                <c:pt idx="174580">
                  <c:v>-21.302499999999952</c:v>
                </c:pt>
                <c:pt idx="174581">
                  <c:v>-21.3005</c:v>
                </c:pt>
                <c:pt idx="174582">
                  <c:v>-21.29849999999999</c:v>
                </c:pt>
                <c:pt idx="174583">
                  <c:v>-21.29649999999998</c:v>
                </c:pt>
                <c:pt idx="174584">
                  <c:v>-21.294499999999971</c:v>
                </c:pt>
                <c:pt idx="174585">
                  <c:v>-21.292499999999961</c:v>
                </c:pt>
                <c:pt idx="174586">
                  <c:v>-21.290499999999952</c:v>
                </c:pt>
                <c:pt idx="174587">
                  <c:v>-21.288499999999999</c:v>
                </c:pt>
                <c:pt idx="174588">
                  <c:v>-21.28649999999999</c:v>
                </c:pt>
                <c:pt idx="174589">
                  <c:v>-21.28449999999998</c:v>
                </c:pt>
                <c:pt idx="174590">
                  <c:v>-21.28249999999997</c:v>
                </c:pt>
                <c:pt idx="174591">
                  <c:v>-21.280499999999961</c:v>
                </c:pt>
                <c:pt idx="174592">
                  <c:v>-21.278499999999951</c:v>
                </c:pt>
                <c:pt idx="174593">
                  <c:v>-21.276499999999999</c:v>
                </c:pt>
                <c:pt idx="174594">
                  <c:v>-21.274499999999989</c:v>
                </c:pt>
                <c:pt idx="174595">
                  <c:v>-21.27249999999998</c:v>
                </c:pt>
                <c:pt idx="174596">
                  <c:v>-21.27049999999997</c:v>
                </c:pt>
                <c:pt idx="174597">
                  <c:v>-21.26849999999996</c:v>
                </c:pt>
                <c:pt idx="174598">
                  <c:v>-21.266499999999951</c:v>
                </c:pt>
                <c:pt idx="174599">
                  <c:v>-21.264499999999998</c:v>
                </c:pt>
                <c:pt idx="174600">
                  <c:v>-21.262499999999989</c:v>
                </c:pt>
                <c:pt idx="174601">
                  <c:v>-21.260499999999979</c:v>
                </c:pt>
                <c:pt idx="174602">
                  <c:v>-21.25849999999997</c:v>
                </c:pt>
                <c:pt idx="174603">
                  <c:v>-21.25649999999996</c:v>
                </c:pt>
                <c:pt idx="174604">
                  <c:v>-21.25449999999995</c:v>
                </c:pt>
                <c:pt idx="174605">
                  <c:v>-21.252499999999998</c:v>
                </c:pt>
                <c:pt idx="174606">
                  <c:v>-21.250499999999988</c:v>
                </c:pt>
                <c:pt idx="174607">
                  <c:v>-21.248499999999979</c:v>
                </c:pt>
                <c:pt idx="174608">
                  <c:v>-21.246499999999969</c:v>
                </c:pt>
                <c:pt idx="174609">
                  <c:v>-21.24449999999996</c:v>
                </c:pt>
                <c:pt idx="174610">
                  <c:v>-21.24249999999995</c:v>
                </c:pt>
                <c:pt idx="174611">
                  <c:v>-21.240499999999997</c:v>
                </c:pt>
                <c:pt idx="174612">
                  <c:v>-21.238499999999988</c:v>
                </c:pt>
                <c:pt idx="174613">
                  <c:v>-21.236499999999978</c:v>
                </c:pt>
                <c:pt idx="174614">
                  <c:v>-21.234499999999969</c:v>
                </c:pt>
                <c:pt idx="174615">
                  <c:v>-21.232499999999959</c:v>
                </c:pt>
                <c:pt idx="174616">
                  <c:v>-21.23049999999995</c:v>
                </c:pt>
                <c:pt idx="174617">
                  <c:v>-21.228499999999997</c:v>
                </c:pt>
                <c:pt idx="174618">
                  <c:v>-21.226499999999987</c:v>
                </c:pt>
                <c:pt idx="174619">
                  <c:v>-21.224499999999978</c:v>
                </c:pt>
                <c:pt idx="174620">
                  <c:v>-21.222499999999968</c:v>
                </c:pt>
                <c:pt idx="174621">
                  <c:v>-21.220499999999959</c:v>
                </c:pt>
                <c:pt idx="174622">
                  <c:v>-21.218499999999949</c:v>
                </c:pt>
                <c:pt idx="174623">
                  <c:v>-21.216499999999996</c:v>
                </c:pt>
                <c:pt idx="174624">
                  <c:v>-21.214499999999987</c:v>
                </c:pt>
                <c:pt idx="174625">
                  <c:v>-21.212499999999977</c:v>
                </c:pt>
                <c:pt idx="174626">
                  <c:v>-21.210499999999968</c:v>
                </c:pt>
                <c:pt idx="174627">
                  <c:v>-21.208499999999958</c:v>
                </c:pt>
                <c:pt idx="174628">
                  <c:v>-21.206500000000005</c:v>
                </c:pt>
                <c:pt idx="174629">
                  <c:v>-21.204499999999996</c:v>
                </c:pt>
                <c:pt idx="174630">
                  <c:v>-21.202499999999986</c:v>
                </c:pt>
                <c:pt idx="174631">
                  <c:v>-21.200499999999977</c:v>
                </c:pt>
                <c:pt idx="174632">
                  <c:v>-21.198499999999967</c:v>
                </c:pt>
                <c:pt idx="174633">
                  <c:v>-21.196499999999958</c:v>
                </c:pt>
                <c:pt idx="174634">
                  <c:v>-21.194500000000005</c:v>
                </c:pt>
                <c:pt idx="174635">
                  <c:v>-21.192499999999995</c:v>
                </c:pt>
                <c:pt idx="174636">
                  <c:v>-21.190499999999986</c:v>
                </c:pt>
                <c:pt idx="174637">
                  <c:v>-21.188499999999976</c:v>
                </c:pt>
                <c:pt idx="174638">
                  <c:v>-21.186499999999967</c:v>
                </c:pt>
                <c:pt idx="174639">
                  <c:v>-21.184499999999957</c:v>
                </c:pt>
                <c:pt idx="174640">
                  <c:v>-21.182500000000005</c:v>
                </c:pt>
                <c:pt idx="174641">
                  <c:v>-21.180499999999995</c:v>
                </c:pt>
                <c:pt idx="174642">
                  <c:v>-21.178499999999985</c:v>
                </c:pt>
                <c:pt idx="174643">
                  <c:v>-21.176499999999976</c:v>
                </c:pt>
                <c:pt idx="174644">
                  <c:v>-21.174499999999966</c:v>
                </c:pt>
                <c:pt idx="174645">
                  <c:v>-21.172499999999957</c:v>
                </c:pt>
                <c:pt idx="174646">
                  <c:v>-21.170500000000004</c:v>
                </c:pt>
                <c:pt idx="174647">
                  <c:v>-21.168499999999995</c:v>
                </c:pt>
                <c:pt idx="174648">
                  <c:v>-21.166499999999985</c:v>
                </c:pt>
                <c:pt idx="174649">
                  <c:v>-21.164499999999975</c:v>
                </c:pt>
                <c:pt idx="174650">
                  <c:v>-21.162499999999966</c:v>
                </c:pt>
                <c:pt idx="174651">
                  <c:v>-21.160499999999956</c:v>
                </c:pt>
                <c:pt idx="174652">
                  <c:v>-21.158500000000004</c:v>
                </c:pt>
                <c:pt idx="174653">
                  <c:v>-21.156499999999994</c:v>
                </c:pt>
                <c:pt idx="174654">
                  <c:v>-21.154499999999985</c:v>
                </c:pt>
                <c:pt idx="174655">
                  <c:v>-21.152499999999975</c:v>
                </c:pt>
                <c:pt idx="174656">
                  <c:v>-21.150499999999965</c:v>
                </c:pt>
                <c:pt idx="174657">
                  <c:v>-21.148499999999956</c:v>
                </c:pt>
                <c:pt idx="174658">
                  <c:v>-21.146500000000003</c:v>
                </c:pt>
                <c:pt idx="174659">
                  <c:v>-21.144499999999994</c:v>
                </c:pt>
                <c:pt idx="174660">
                  <c:v>-21.142499999999984</c:v>
                </c:pt>
                <c:pt idx="174661">
                  <c:v>-21.140499999999975</c:v>
                </c:pt>
                <c:pt idx="174662">
                  <c:v>-21.138499999999965</c:v>
                </c:pt>
                <c:pt idx="174663">
                  <c:v>-21.136499999999955</c:v>
                </c:pt>
                <c:pt idx="174664">
                  <c:v>-21.134500000000003</c:v>
                </c:pt>
                <c:pt idx="174665">
                  <c:v>-21.132499999999993</c:v>
                </c:pt>
                <c:pt idx="174666">
                  <c:v>-21.130499999999984</c:v>
                </c:pt>
                <c:pt idx="174667">
                  <c:v>-21.128499999999974</c:v>
                </c:pt>
                <c:pt idx="174668">
                  <c:v>-21.126499999999965</c:v>
                </c:pt>
                <c:pt idx="174669">
                  <c:v>-21.124499999999955</c:v>
                </c:pt>
                <c:pt idx="174670">
                  <c:v>-21.122500000000002</c:v>
                </c:pt>
                <c:pt idx="174671">
                  <c:v>-21.120499999999993</c:v>
                </c:pt>
                <c:pt idx="174672">
                  <c:v>-21.118499999999983</c:v>
                </c:pt>
                <c:pt idx="174673">
                  <c:v>-21.116499999999974</c:v>
                </c:pt>
                <c:pt idx="174674">
                  <c:v>-21.114499999999964</c:v>
                </c:pt>
                <c:pt idx="174675">
                  <c:v>-21.112499999999955</c:v>
                </c:pt>
                <c:pt idx="174676">
                  <c:v>-21.110500000000002</c:v>
                </c:pt>
                <c:pt idx="174677">
                  <c:v>-21.108499999999992</c:v>
                </c:pt>
                <c:pt idx="174678">
                  <c:v>-21.106499999999983</c:v>
                </c:pt>
                <c:pt idx="174679">
                  <c:v>-21.104499999999973</c:v>
                </c:pt>
                <c:pt idx="174680">
                  <c:v>-21.102499999999964</c:v>
                </c:pt>
                <c:pt idx="174681">
                  <c:v>-21.100499999999954</c:v>
                </c:pt>
                <c:pt idx="174682">
                  <c:v>-21.098500000000001</c:v>
                </c:pt>
                <c:pt idx="174683">
                  <c:v>-21.096499999999992</c:v>
                </c:pt>
                <c:pt idx="174684">
                  <c:v>-21.094499999999982</c:v>
                </c:pt>
                <c:pt idx="174685">
                  <c:v>-21.092499999999973</c:v>
                </c:pt>
                <c:pt idx="174686">
                  <c:v>-21.090499999999963</c:v>
                </c:pt>
                <c:pt idx="174687">
                  <c:v>-21.088499999999954</c:v>
                </c:pt>
                <c:pt idx="174688">
                  <c:v>-21.086500000000001</c:v>
                </c:pt>
                <c:pt idx="174689">
                  <c:v>-21.084499999999991</c:v>
                </c:pt>
                <c:pt idx="174690">
                  <c:v>-21.082499999999982</c:v>
                </c:pt>
                <c:pt idx="174691">
                  <c:v>-21.080499999999972</c:v>
                </c:pt>
                <c:pt idx="174692">
                  <c:v>-21.078499999999963</c:v>
                </c:pt>
                <c:pt idx="174693">
                  <c:v>-21.076499999999953</c:v>
                </c:pt>
                <c:pt idx="174694">
                  <c:v>-21.0745</c:v>
                </c:pt>
                <c:pt idx="174695">
                  <c:v>-21.072499999999991</c:v>
                </c:pt>
                <c:pt idx="174696">
                  <c:v>-21.070499999999981</c:v>
                </c:pt>
                <c:pt idx="174697">
                  <c:v>-21.068499999999972</c:v>
                </c:pt>
                <c:pt idx="174698">
                  <c:v>-21.066499999999962</c:v>
                </c:pt>
                <c:pt idx="174699">
                  <c:v>-21.064499999999953</c:v>
                </c:pt>
                <c:pt idx="174700">
                  <c:v>-21.0625</c:v>
                </c:pt>
                <c:pt idx="174701">
                  <c:v>-21.06049999999999</c:v>
                </c:pt>
                <c:pt idx="174702">
                  <c:v>-21.058499999999981</c:v>
                </c:pt>
                <c:pt idx="174703">
                  <c:v>-21.056499999999971</c:v>
                </c:pt>
                <c:pt idx="174704">
                  <c:v>-21.054499999999962</c:v>
                </c:pt>
                <c:pt idx="174705">
                  <c:v>-21.052499999999952</c:v>
                </c:pt>
                <c:pt idx="174706">
                  <c:v>-21.0505</c:v>
                </c:pt>
                <c:pt idx="174707">
                  <c:v>-21.04849999999999</c:v>
                </c:pt>
                <c:pt idx="174708">
                  <c:v>-21.04649999999998</c:v>
                </c:pt>
                <c:pt idx="174709">
                  <c:v>-21.044499999999971</c:v>
                </c:pt>
                <c:pt idx="174710">
                  <c:v>-21.042499999999961</c:v>
                </c:pt>
                <c:pt idx="174711">
                  <c:v>-21.040499999999952</c:v>
                </c:pt>
                <c:pt idx="174712">
                  <c:v>-21.038499999999999</c:v>
                </c:pt>
                <c:pt idx="174713">
                  <c:v>-21.03649999999999</c:v>
                </c:pt>
                <c:pt idx="174714">
                  <c:v>-21.03449999999998</c:v>
                </c:pt>
                <c:pt idx="174715">
                  <c:v>-21.03249999999997</c:v>
                </c:pt>
                <c:pt idx="174716">
                  <c:v>-21.030499999999961</c:v>
                </c:pt>
                <c:pt idx="174717">
                  <c:v>-21.028499999999951</c:v>
                </c:pt>
                <c:pt idx="174718">
                  <c:v>-21.026499999999999</c:v>
                </c:pt>
                <c:pt idx="174719">
                  <c:v>-21.024499999999989</c:v>
                </c:pt>
                <c:pt idx="174720">
                  <c:v>-21.02249999999998</c:v>
                </c:pt>
                <c:pt idx="174721">
                  <c:v>-21.02049999999997</c:v>
                </c:pt>
                <c:pt idx="174722">
                  <c:v>-21.01849999999996</c:v>
                </c:pt>
                <c:pt idx="174723">
                  <c:v>-21.016499999999951</c:v>
                </c:pt>
                <c:pt idx="174724">
                  <c:v>-21.014499999999998</c:v>
                </c:pt>
                <c:pt idx="174725">
                  <c:v>-21.012499999999989</c:v>
                </c:pt>
                <c:pt idx="174726">
                  <c:v>-21.010499999999979</c:v>
                </c:pt>
                <c:pt idx="174727">
                  <c:v>-21.00849999999997</c:v>
                </c:pt>
                <c:pt idx="174728">
                  <c:v>-21.00649999999996</c:v>
                </c:pt>
                <c:pt idx="174729">
                  <c:v>-21.00449999999995</c:v>
                </c:pt>
                <c:pt idx="174730">
                  <c:v>-21.002499999999998</c:v>
                </c:pt>
                <c:pt idx="174731">
                  <c:v>-21.000499999999988</c:v>
                </c:pt>
                <c:pt idx="174732">
                  <c:v>-20.998499999999979</c:v>
                </c:pt>
                <c:pt idx="174733">
                  <c:v>-20.996499999999969</c:v>
                </c:pt>
                <c:pt idx="174734">
                  <c:v>-20.99449999999996</c:v>
                </c:pt>
                <c:pt idx="174735">
                  <c:v>-20.99249999999995</c:v>
                </c:pt>
                <c:pt idx="174736">
                  <c:v>-20.990499999999997</c:v>
                </c:pt>
                <c:pt idx="174737">
                  <c:v>-20.988499999999988</c:v>
                </c:pt>
                <c:pt idx="174738">
                  <c:v>-20.986499999999978</c:v>
                </c:pt>
                <c:pt idx="174739">
                  <c:v>-20.984499999999969</c:v>
                </c:pt>
                <c:pt idx="174740">
                  <c:v>-20.982499999999959</c:v>
                </c:pt>
                <c:pt idx="174741">
                  <c:v>-20.98049999999995</c:v>
                </c:pt>
                <c:pt idx="174742">
                  <c:v>-20.978499999999997</c:v>
                </c:pt>
                <c:pt idx="174743">
                  <c:v>-20.976499999999987</c:v>
                </c:pt>
                <c:pt idx="174744">
                  <c:v>-20.974499999999978</c:v>
                </c:pt>
                <c:pt idx="174745">
                  <c:v>-20.972499999999968</c:v>
                </c:pt>
                <c:pt idx="174746">
                  <c:v>-20.970499999999959</c:v>
                </c:pt>
                <c:pt idx="174747">
                  <c:v>-20.968499999999949</c:v>
                </c:pt>
                <c:pt idx="174748">
                  <c:v>-20.966499999999996</c:v>
                </c:pt>
                <c:pt idx="174749">
                  <c:v>-20.964499999999987</c:v>
                </c:pt>
                <c:pt idx="174750">
                  <c:v>-20.962499999999977</c:v>
                </c:pt>
                <c:pt idx="174751">
                  <c:v>-20.960499999999968</c:v>
                </c:pt>
                <c:pt idx="174752">
                  <c:v>-20.958499999999958</c:v>
                </c:pt>
                <c:pt idx="174753">
                  <c:v>-20.956500000000005</c:v>
                </c:pt>
                <c:pt idx="174754">
                  <c:v>-20.954499999999996</c:v>
                </c:pt>
                <c:pt idx="174755">
                  <c:v>-20.952499999999986</c:v>
                </c:pt>
                <c:pt idx="174756">
                  <c:v>-20.950499999999977</c:v>
                </c:pt>
                <c:pt idx="174757">
                  <c:v>-20.948499999999967</c:v>
                </c:pt>
                <c:pt idx="174758">
                  <c:v>-20.946499999999958</c:v>
                </c:pt>
                <c:pt idx="174759">
                  <c:v>-20.944500000000005</c:v>
                </c:pt>
                <c:pt idx="174760">
                  <c:v>-20.942499999999995</c:v>
                </c:pt>
                <c:pt idx="174761">
                  <c:v>-20.940499999999986</c:v>
                </c:pt>
                <c:pt idx="174762">
                  <c:v>-20.938499999999976</c:v>
                </c:pt>
                <c:pt idx="174763">
                  <c:v>-20.936499999999967</c:v>
                </c:pt>
                <c:pt idx="174764">
                  <c:v>-20.934499999999957</c:v>
                </c:pt>
                <c:pt idx="174765">
                  <c:v>-20.932500000000005</c:v>
                </c:pt>
                <c:pt idx="174766">
                  <c:v>-20.930499999999995</c:v>
                </c:pt>
                <c:pt idx="174767">
                  <c:v>-20.928499999999985</c:v>
                </c:pt>
                <c:pt idx="174768">
                  <c:v>-20.926499999999976</c:v>
                </c:pt>
                <c:pt idx="174769">
                  <c:v>-20.924499999999966</c:v>
                </c:pt>
                <c:pt idx="174770">
                  <c:v>-20.922499999999957</c:v>
                </c:pt>
                <c:pt idx="174771">
                  <c:v>-20.920500000000004</c:v>
                </c:pt>
                <c:pt idx="174772">
                  <c:v>-20.918499999999995</c:v>
                </c:pt>
                <c:pt idx="174773">
                  <c:v>-20.916499999999985</c:v>
                </c:pt>
                <c:pt idx="174774">
                  <c:v>-20.914499999999975</c:v>
                </c:pt>
                <c:pt idx="174775">
                  <c:v>-20.912499999999966</c:v>
                </c:pt>
                <c:pt idx="174776">
                  <c:v>-20.910499999999956</c:v>
                </c:pt>
                <c:pt idx="174777">
                  <c:v>-20.908500000000004</c:v>
                </c:pt>
                <c:pt idx="174778">
                  <c:v>-20.906499999999994</c:v>
                </c:pt>
                <c:pt idx="174779">
                  <c:v>-20.904499999999985</c:v>
                </c:pt>
                <c:pt idx="174780">
                  <c:v>-20.902499999999975</c:v>
                </c:pt>
                <c:pt idx="174781">
                  <c:v>-20.900499999999965</c:v>
                </c:pt>
                <c:pt idx="174782">
                  <c:v>-20.898499999999956</c:v>
                </c:pt>
                <c:pt idx="174783">
                  <c:v>-20.896500000000003</c:v>
                </c:pt>
                <c:pt idx="174784">
                  <c:v>-20.894499999999994</c:v>
                </c:pt>
                <c:pt idx="174785">
                  <c:v>-20.892499999999984</c:v>
                </c:pt>
                <c:pt idx="174786">
                  <c:v>-20.890499999999975</c:v>
                </c:pt>
                <c:pt idx="174787">
                  <c:v>-20.888499999999965</c:v>
                </c:pt>
                <c:pt idx="174788">
                  <c:v>-20.886499999999955</c:v>
                </c:pt>
                <c:pt idx="174789">
                  <c:v>-20.884500000000003</c:v>
                </c:pt>
                <c:pt idx="174790">
                  <c:v>-20.882499999999993</c:v>
                </c:pt>
                <c:pt idx="174791">
                  <c:v>-20.880499999999984</c:v>
                </c:pt>
                <c:pt idx="174792">
                  <c:v>-20.878499999999974</c:v>
                </c:pt>
                <c:pt idx="174793">
                  <c:v>-20.876499999999965</c:v>
                </c:pt>
                <c:pt idx="174794">
                  <c:v>-20.874499999999955</c:v>
                </c:pt>
                <c:pt idx="174795">
                  <c:v>-20.872500000000002</c:v>
                </c:pt>
                <c:pt idx="174796">
                  <c:v>-20.870499999999993</c:v>
                </c:pt>
                <c:pt idx="174797">
                  <c:v>-20.868499999999983</c:v>
                </c:pt>
                <c:pt idx="174798">
                  <c:v>-20.866499999999974</c:v>
                </c:pt>
                <c:pt idx="174799">
                  <c:v>-20.864499999999964</c:v>
                </c:pt>
                <c:pt idx="174800">
                  <c:v>-20.862499999999955</c:v>
                </c:pt>
                <c:pt idx="174801">
                  <c:v>-20.860500000000002</c:v>
                </c:pt>
                <c:pt idx="174802">
                  <c:v>-20.858499999999992</c:v>
                </c:pt>
                <c:pt idx="174803">
                  <c:v>-20.856499999999983</c:v>
                </c:pt>
                <c:pt idx="174804">
                  <c:v>-20.854499999999973</c:v>
                </c:pt>
                <c:pt idx="174805">
                  <c:v>-20.852499999999964</c:v>
                </c:pt>
                <c:pt idx="174806">
                  <c:v>-20.850499999999954</c:v>
                </c:pt>
                <c:pt idx="174807">
                  <c:v>-20.848500000000001</c:v>
                </c:pt>
                <c:pt idx="174808">
                  <c:v>-20.846499999999992</c:v>
                </c:pt>
                <c:pt idx="174809">
                  <c:v>-20.844499999999982</c:v>
                </c:pt>
                <c:pt idx="174810">
                  <c:v>-20.842499999999973</c:v>
                </c:pt>
                <c:pt idx="174811">
                  <c:v>-20.840499999999963</c:v>
                </c:pt>
                <c:pt idx="174812">
                  <c:v>-20.838499999999954</c:v>
                </c:pt>
                <c:pt idx="174813">
                  <c:v>-20.836500000000001</c:v>
                </c:pt>
                <c:pt idx="174814">
                  <c:v>-20.834499999999991</c:v>
                </c:pt>
                <c:pt idx="174815">
                  <c:v>-20.832499999999982</c:v>
                </c:pt>
                <c:pt idx="174816">
                  <c:v>-20.830499999999972</c:v>
                </c:pt>
                <c:pt idx="174817">
                  <c:v>-20.828499999999963</c:v>
                </c:pt>
                <c:pt idx="174818">
                  <c:v>-20.826499999999953</c:v>
                </c:pt>
                <c:pt idx="174819">
                  <c:v>-20.8245</c:v>
                </c:pt>
                <c:pt idx="174820">
                  <c:v>-20.822499999999991</c:v>
                </c:pt>
                <c:pt idx="174821">
                  <c:v>-20.820499999999981</c:v>
                </c:pt>
                <c:pt idx="174822">
                  <c:v>-20.818499999999972</c:v>
                </c:pt>
                <c:pt idx="174823">
                  <c:v>-20.816499999999962</c:v>
                </c:pt>
                <c:pt idx="174824">
                  <c:v>-20.814499999999953</c:v>
                </c:pt>
                <c:pt idx="174825">
                  <c:v>-20.8125</c:v>
                </c:pt>
                <c:pt idx="174826">
                  <c:v>-20.81049999999999</c:v>
                </c:pt>
                <c:pt idx="174827">
                  <c:v>-20.808499999999981</c:v>
                </c:pt>
                <c:pt idx="174828">
                  <c:v>-20.806499999999971</c:v>
                </c:pt>
                <c:pt idx="174829">
                  <c:v>-20.804499999999962</c:v>
                </c:pt>
                <c:pt idx="174830">
                  <c:v>-20.802499999999952</c:v>
                </c:pt>
                <c:pt idx="174831">
                  <c:v>-20.8005</c:v>
                </c:pt>
                <c:pt idx="174832">
                  <c:v>-20.79849999999999</c:v>
                </c:pt>
                <c:pt idx="174833">
                  <c:v>-20.79649999999998</c:v>
                </c:pt>
                <c:pt idx="174834">
                  <c:v>-20.794499999999971</c:v>
                </c:pt>
                <c:pt idx="174835">
                  <c:v>-20.792499999999961</c:v>
                </c:pt>
                <c:pt idx="174836">
                  <c:v>-20.790499999999952</c:v>
                </c:pt>
                <c:pt idx="174837">
                  <c:v>-20.788499999999999</c:v>
                </c:pt>
                <c:pt idx="174838">
                  <c:v>-20.78649999999999</c:v>
                </c:pt>
                <c:pt idx="174839">
                  <c:v>-20.78449999999998</c:v>
                </c:pt>
                <c:pt idx="174840">
                  <c:v>-20.78249999999997</c:v>
                </c:pt>
                <c:pt idx="174841">
                  <c:v>-20.780499999999961</c:v>
                </c:pt>
                <c:pt idx="174842">
                  <c:v>-20.778499999999951</c:v>
                </c:pt>
                <c:pt idx="174843">
                  <c:v>-20.776499999999999</c:v>
                </c:pt>
                <c:pt idx="174844">
                  <c:v>-20.774499999999989</c:v>
                </c:pt>
                <c:pt idx="174845">
                  <c:v>-20.77249999999998</c:v>
                </c:pt>
                <c:pt idx="174846">
                  <c:v>-20.77049999999997</c:v>
                </c:pt>
                <c:pt idx="174847">
                  <c:v>-20.76849999999996</c:v>
                </c:pt>
                <c:pt idx="174848">
                  <c:v>-20.766499999999951</c:v>
                </c:pt>
                <c:pt idx="174849">
                  <c:v>-20.764499999999998</c:v>
                </c:pt>
                <c:pt idx="174850">
                  <c:v>-20.762499999999989</c:v>
                </c:pt>
                <c:pt idx="174851">
                  <c:v>-20.760499999999979</c:v>
                </c:pt>
                <c:pt idx="174852">
                  <c:v>-20.75849999999997</c:v>
                </c:pt>
                <c:pt idx="174853">
                  <c:v>-20.75649999999996</c:v>
                </c:pt>
                <c:pt idx="174854">
                  <c:v>-20.75449999999995</c:v>
                </c:pt>
                <c:pt idx="174855">
                  <c:v>-20.752499999999998</c:v>
                </c:pt>
                <c:pt idx="174856">
                  <c:v>-20.750499999999988</c:v>
                </c:pt>
                <c:pt idx="174857">
                  <c:v>-20.748499999999979</c:v>
                </c:pt>
                <c:pt idx="174858">
                  <c:v>-20.746499999999969</c:v>
                </c:pt>
                <c:pt idx="174859">
                  <c:v>-20.74449999999996</c:v>
                </c:pt>
                <c:pt idx="174860">
                  <c:v>-20.74249999999995</c:v>
                </c:pt>
                <c:pt idx="174861">
                  <c:v>-20.740499999999997</c:v>
                </c:pt>
                <c:pt idx="174862">
                  <c:v>-20.738499999999988</c:v>
                </c:pt>
                <c:pt idx="174863">
                  <c:v>-20.736499999999978</c:v>
                </c:pt>
                <c:pt idx="174864">
                  <c:v>-20.734499999999969</c:v>
                </c:pt>
                <c:pt idx="174865">
                  <c:v>-20.732499999999959</c:v>
                </c:pt>
                <c:pt idx="174866">
                  <c:v>-20.73049999999995</c:v>
                </c:pt>
                <c:pt idx="174867">
                  <c:v>-20.728499999999997</c:v>
                </c:pt>
                <c:pt idx="174868">
                  <c:v>-20.726499999999987</c:v>
                </c:pt>
                <c:pt idx="174869">
                  <c:v>-20.724499999999978</c:v>
                </c:pt>
                <c:pt idx="174870">
                  <c:v>-20.722499999999968</c:v>
                </c:pt>
                <c:pt idx="174871">
                  <c:v>-20.720499999999959</c:v>
                </c:pt>
                <c:pt idx="174872">
                  <c:v>-20.718499999999949</c:v>
                </c:pt>
                <c:pt idx="174873">
                  <c:v>-20.716499999999996</c:v>
                </c:pt>
                <c:pt idx="174874">
                  <c:v>-20.714499999999987</c:v>
                </c:pt>
                <c:pt idx="174875">
                  <c:v>-20.712499999999977</c:v>
                </c:pt>
                <c:pt idx="174876">
                  <c:v>-20.710499999999968</c:v>
                </c:pt>
                <c:pt idx="174877">
                  <c:v>-20.708499999999958</c:v>
                </c:pt>
                <c:pt idx="174878">
                  <c:v>-20.706500000000005</c:v>
                </c:pt>
                <c:pt idx="174879">
                  <c:v>-20.704499999999996</c:v>
                </c:pt>
                <c:pt idx="174880">
                  <c:v>-20.702499999999986</c:v>
                </c:pt>
                <c:pt idx="174881">
                  <c:v>-20.700499999999977</c:v>
                </c:pt>
                <c:pt idx="174882">
                  <c:v>-20.698499999999967</c:v>
                </c:pt>
                <c:pt idx="174883">
                  <c:v>-20.696499999999958</c:v>
                </c:pt>
                <c:pt idx="174884">
                  <c:v>-20.694500000000005</c:v>
                </c:pt>
                <c:pt idx="174885">
                  <c:v>-20.692499999999995</c:v>
                </c:pt>
                <c:pt idx="174886">
                  <c:v>-20.690499999999986</c:v>
                </c:pt>
                <c:pt idx="174887">
                  <c:v>-20.688499999999976</c:v>
                </c:pt>
                <c:pt idx="174888">
                  <c:v>-20.686499999999967</c:v>
                </c:pt>
                <c:pt idx="174889">
                  <c:v>-20.684499999999957</c:v>
                </c:pt>
                <c:pt idx="174890">
                  <c:v>-20.682500000000005</c:v>
                </c:pt>
                <c:pt idx="174891">
                  <c:v>-20.680499999999995</c:v>
                </c:pt>
                <c:pt idx="174892">
                  <c:v>-20.678499999999985</c:v>
                </c:pt>
                <c:pt idx="174893">
                  <c:v>-20.676499999999976</c:v>
                </c:pt>
                <c:pt idx="174894">
                  <c:v>-20.674499999999966</c:v>
                </c:pt>
                <c:pt idx="174895">
                  <c:v>-20.672499999999957</c:v>
                </c:pt>
                <c:pt idx="174896">
                  <c:v>-20.670500000000004</c:v>
                </c:pt>
                <c:pt idx="174897">
                  <c:v>-20.668499999999995</c:v>
                </c:pt>
                <c:pt idx="174898">
                  <c:v>-20.666499999999985</c:v>
                </c:pt>
                <c:pt idx="174899">
                  <c:v>-20.664499999999975</c:v>
                </c:pt>
                <c:pt idx="174900">
                  <c:v>-20.662499999999966</c:v>
                </c:pt>
                <c:pt idx="174901">
                  <c:v>-20.660499999999956</c:v>
                </c:pt>
                <c:pt idx="174902">
                  <c:v>-20.658500000000004</c:v>
                </c:pt>
                <c:pt idx="174903">
                  <c:v>-20.656499999999994</c:v>
                </c:pt>
                <c:pt idx="174904">
                  <c:v>-20.654499999999985</c:v>
                </c:pt>
                <c:pt idx="174905">
                  <c:v>-20.652499999999975</c:v>
                </c:pt>
                <c:pt idx="174906">
                  <c:v>-20.650499999999965</c:v>
                </c:pt>
                <c:pt idx="174907">
                  <c:v>-20.648499999999956</c:v>
                </c:pt>
                <c:pt idx="174908">
                  <c:v>-20.646500000000003</c:v>
                </c:pt>
                <c:pt idx="174909">
                  <c:v>-20.644499999999994</c:v>
                </c:pt>
                <c:pt idx="174910">
                  <c:v>-20.642499999999984</c:v>
                </c:pt>
                <c:pt idx="174911">
                  <c:v>-20.640499999999975</c:v>
                </c:pt>
                <c:pt idx="174912">
                  <c:v>-20.638499999999965</c:v>
                </c:pt>
                <c:pt idx="174913">
                  <c:v>-20.636499999999955</c:v>
                </c:pt>
                <c:pt idx="174914">
                  <c:v>-20.634500000000003</c:v>
                </c:pt>
                <c:pt idx="174915">
                  <c:v>-20.632499999999993</c:v>
                </c:pt>
                <c:pt idx="174916">
                  <c:v>-20.630499999999984</c:v>
                </c:pt>
                <c:pt idx="174917">
                  <c:v>-20.628499999999974</c:v>
                </c:pt>
                <c:pt idx="174918">
                  <c:v>-20.626499999999965</c:v>
                </c:pt>
                <c:pt idx="174919">
                  <c:v>-20.624499999999955</c:v>
                </c:pt>
                <c:pt idx="174920">
                  <c:v>-20.622500000000002</c:v>
                </c:pt>
                <c:pt idx="174921">
                  <c:v>-20.620499999999993</c:v>
                </c:pt>
                <c:pt idx="174922">
                  <c:v>-20.618499999999983</c:v>
                </c:pt>
                <c:pt idx="174923">
                  <c:v>-20.616499999999974</c:v>
                </c:pt>
                <c:pt idx="174924">
                  <c:v>-20.614499999999964</c:v>
                </c:pt>
                <c:pt idx="174925">
                  <c:v>-20.612499999999955</c:v>
                </c:pt>
                <c:pt idx="174926">
                  <c:v>-20.610500000000002</c:v>
                </c:pt>
                <c:pt idx="174927">
                  <c:v>-20.608499999999992</c:v>
                </c:pt>
                <c:pt idx="174928">
                  <c:v>-20.606499999999983</c:v>
                </c:pt>
                <c:pt idx="174929">
                  <c:v>-20.604499999999973</c:v>
                </c:pt>
                <c:pt idx="174930">
                  <c:v>-20.602499999999964</c:v>
                </c:pt>
                <c:pt idx="174931">
                  <c:v>-20.600499999999954</c:v>
                </c:pt>
                <c:pt idx="174932">
                  <c:v>-20.598500000000001</c:v>
                </c:pt>
                <c:pt idx="174933">
                  <c:v>-20.596499999999992</c:v>
                </c:pt>
                <c:pt idx="174934">
                  <c:v>-20.594499999999982</c:v>
                </c:pt>
                <c:pt idx="174935">
                  <c:v>-20.592499999999973</c:v>
                </c:pt>
                <c:pt idx="174936">
                  <c:v>-20.590499999999963</c:v>
                </c:pt>
                <c:pt idx="174937">
                  <c:v>-20.588499999999954</c:v>
                </c:pt>
                <c:pt idx="174938">
                  <c:v>-20.586500000000001</c:v>
                </c:pt>
                <c:pt idx="174939">
                  <c:v>-20.584499999999991</c:v>
                </c:pt>
                <c:pt idx="174940">
                  <c:v>-20.582499999999982</c:v>
                </c:pt>
                <c:pt idx="174941">
                  <c:v>-20.580499999999972</c:v>
                </c:pt>
                <c:pt idx="174942">
                  <c:v>-20.578499999999963</c:v>
                </c:pt>
                <c:pt idx="174943">
                  <c:v>-20.576499999999953</c:v>
                </c:pt>
                <c:pt idx="174944">
                  <c:v>-20.5745</c:v>
                </c:pt>
                <c:pt idx="174945">
                  <c:v>-20.572499999999991</c:v>
                </c:pt>
                <c:pt idx="174946">
                  <c:v>-20.570499999999981</c:v>
                </c:pt>
                <c:pt idx="174947">
                  <c:v>-20.568499999999972</c:v>
                </c:pt>
                <c:pt idx="174948">
                  <c:v>-20.566499999999962</c:v>
                </c:pt>
                <c:pt idx="174949">
                  <c:v>-20.564499999999953</c:v>
                </c:pt>
                <c:pt idx="174950">
                  <c:v>-20.5625</c:v>
                </c:pt>
                <c:pt idx="174951">
                  <c:v>-20.56049999999999</c:v>
                </c:pt>
                <c:pt idx="174952">
                  <c:v>-20.558499999999981</c:v>
                </c:pt>
                <c:pt idx="174953">
                  <c:v>-20.556499999999971</c:v>
                </c:pt>
                <c:pt idx="174954">
                  <c:v>-20.554499999999962</c:v>
                </c:pt>
                <c:pt idx="174955">
                  <c:v>-20.552499999999952</c:v>
                </c:pt>
                <c:pt idx="174956">
                  <c:v>-20.5505</c:v>
                </c:pt>
                <c:pt idx="174957">
                  <c:v>-20.54849999999999</c:v>
                </c:pt>
                <c:pt idx="174958">
                  <c:v>-20.54649999999998</c:v>
                </c:pt>
                <c:pt idx="174959">
                  <c:v>-20.544499999999971</c:v>
                </c:pt>
                <c:pt idx="174960">
                  <c:v>-20.542499999999961</c:v>
                </c:pt>
                <c:pt idx="174961">
                  <c:v>-20.540499999999952</c:v>
                </c:pt>
                <c:pt idx="174962">
                  <c:v>-20.538499999999999</c:v>
                </c:pt>
                <c:pt idx="174963">
                  <c:v>-20.53649999999999</c:v>
                </c:pt>
                <c:pt idx="174964">
                  <c:v>-20.53449999999998</c:v>
                </c:pt>
                <c:pt idx="174965">
                  <c:v>-20.53249999999997</c:v>
                </c:pt>
                <c:pt idx="174966">
                  <c:v>-20.530499999999961</c:v>
                </c:pt>
                <c:pt idx="174967">
                  <c:v>-20.528499999999951</c:v>
                </c:pt>
                <c:pt idx="174968">
                  <c:v>-20.526499999999999</c:v>
                </c:pt>
                <c:pt idx="174969">
                  <c:v>-20.524499999999989</c:v>
                </c:pt>
                <c:pt idx="174970">
                  <c:v>-20.52249999999998</c:v>
                </c:pt>
                <c:pt idx="174971">
                  <c:v>-20.52049999999997</c:v>
                </c:pt>
                <c:pt idx="174972">
                  <c:v>-20.51849999999996</c:v>
                </c:pt>
                <c:pt idx="174973">
                  <c:v>-20.516499999999951</c:v>
                </c:pt>
                <c:pt idx="174974">
                  <c:v>-20.514499999999998</c:v>
                </c:pt>
                <c:pt idx="174975">
                  <c:v>-20.512499999999989</c:v>
                </c:pt>
                <c:pt idx="174976">
                  <c:v>-20.510499999999979</c:v>
                </c:pt>
                <c:pt idx="174977">
                  <c:v>-20.50849999999997</c:v>
                </c:pt>
                <c:pt idx="174978">
                  <c:v>-20.50649999999996</c:v>
                </c:pt>
                <c:pt idx="174979">
                  <c:v>-20.50449999999995</c:v>
                </c:pt>
                <c:pt idx="174980">
                  <c:v>-20.502499999999998</c:v>
                </c:pt>
                <c:pt idx="174981">
                  <c:v>-20.500499999999988</c:v>
                </c:pt>
                <c:pt idx="174982">
                  <c:v>-20.498499999999979</c:v>
                </c:pt>
                <c:pt idx="174983">
                  <c:v>-20.496499999999969</c:v>
                </c:pt>
                <c:pt idx="174984">
                  <c:v>-20.49449999999996</c:v>
                </c:pt>
                <c:pt idx="174985">
                  <c:v>-20.49249999999995</c:v>
                </c:pt>
                <c:pt idx="174986">
                  <c:v>-20.490499999999997</c:v>
                </c:pt>
                <c:pt idx="174987">
                  <c:v>-20.488499999999988</c:v>
                </c:pt>
                <c:pt idx="174988">
                  <c:v>-20.486499999999978</c:v>
                </c:pt>
                <c:pt idx="174989">
                  <c:v>-20.484499999999969</c:v>
                </c:pt>
                <c:pt idx="174990">
                  <c:v>-20.482499999999959</c:v>
                </c:pt>
                <c:pt idx="174991">
                  <c:v>-20.48049999999995</c:v>
                </c:pt>
                <c:pt idx="174992">
                  <c:v>-20.478499999999997</c:v>
                </c:pt>
                <c:pt idx="174993">
                  <c:v>-20.476499999999987</c:v>
                </c:pt>
                <c:pt idx="174994">
                  <c:v>-20.474499999999978</c:v>
                </c:pt>
                <c:pt idx="174995">
                  <c:v>-20.472499999999968</c:v>
                </c:pt>
                <c:pt idx="174996">
                  <c:v>-20.470499999999959</c:v>
                </c:pt>
                <c:pt idx="174997">
                  <c:v>-20.468499999999949</c:v>
                </c:pt>
                <c:pt idx="174998">
                  <c:v>-20.466499999999996</c:v>
                </c:pt>
                <c:pt idx="174999">
                  <c:v>-20.464499999999987</c:v>
                </c:pt>
                <c:pt idx="175000">
                  <c:v>-20.462499999999977</c:v>
                </c:pt>
                <c:pt idx="175001">
                  <c:v>-20.460499999999968</c:v>
                </c:pt>
                <c:pt idx="175002">
                  <c:v>-20.458499999999958</c:v>
                </c:pt>
                <c:pt idx="175003">
                  <c:v>-20.456500000000005</c:v>
                </c:pt>
                <c:pt idx="175004">
                  <c:v>-20.454499999999996</c:v>
                </c:pt>
                <c:pt idx="175005">
                  <c:v>-20.452499999999986</c:v>
                </c:pt>
                <c:pt idx="175006">
                  <c:v>-20.450499999999977</c:v>
                </c:pt>
                <c:pt idx="175007">
                  <c:v>-20.448499999999967</c:v>
                </c:pt>
                <c:pt idx="175008">
                  <c:v>-20.446499999999958</c:v>
                </c:pt>
                <c:pt idx="175009">
                  <c:v>-20.444500000000005</c:v>
                </c:pt>
                <c:pt idx="175010">
                  <c:v>-20.442499999999995</c:v>
                </c:pt>
                <c:pt idx="175011">
                  <c:v>-20.440499999999986</c:v>
                </c:pt>
                <c:pt idx="175012">
                  <c:v>-20.438499999999976</c:v>
                </c:pt>
                <c:pt idx="175013">
                  <c:v>-20.436499999999967</c:v>
                </c:pt>
                <c:pt idx="175014">
                  <c:v>-20.434499999999957</c:v>
                </c:pt>
                <c:pt idx="175015">
                  <c:v>-20.432500000000005</c:v>
                </c:pt>
                <c:pt idx="175016">
                  <c:v>-20.430499999999995</c:v>
                </c:pt>
                <c:pt idx="175017">
                  <c:v>-20.428499999999985</c:v>
                </c:pt>
                <c:pt idx="175018">
                  <c:v>-20.426499999999976</c:v>
                </c:pt>
                <c:pt idx="175019">
                  <c:v>-20.424499999999966</c:v>
                </c:pt>
                <c:pt idx="175020">
                  <c:v>-20.422499999999957</c:v>
                </c:pt>
                <c:pt idx="175021">
                  <c:v>-20.420500000000004</c:v>
                </c:pt>
                <c:pt idx="175022">
                  <c:v>-20.418499999999995</c:v>
                </c:pt>
                <c:pt idx="175023">
                  <c:v>-20.416499999999985</c:v>
                </c:pt>
                <c:pt idx="175024">
                  <c:v>-20.414499999999975</c:v>
                </c:pt>
                <c:pt idx="175025">
                  <c:v>-20.412499999999966</c:v>
                </c:pt>
                <c:pt idx="175026">
                  <c:v>-20.410499999999956</c:v>
                </c:pt>
                <c:pt idx="175027">
                  <c:v>-20.408500000000004</c:v>
                </c:pt>
                <c:pt idx="175028">
                  <c:v>-20.406499999999994</c:v>
                </c:pt>
                <c:pt idx="175029">
                  <c:v>-20.404499999999985</c:v>
                </c:pt>
                <c:pt idx="175030">
                  <c:v>-20.402499999999975</c:v>
                </c:pt>
                <c:pt idx="175031">
                  <c:v>-20.400499999999965</c:v>
                </c:pt>
                <c:pt idx="175032">
                  <c:v>-20.398499999999956</c:v>
                </c:pt>
                <c:pt idx="175033">
                  <c:v>-20.396500000000003</c:v>
                </c:pt>
                <c:pt idx="175034">
                  <c:v>-20.394499999999994</c:v>
                </c:pt>
                <c:pt idx="175035">
                  <c:v>-20.392499999999984</c:v>
                </c:pt>
                <c:pt idx="175036">
                  <c:v>-20.390499999999975</c:v>
                </c:pt>
                <c:pt idx="175037">
                  <c:v>-20.388499999999965</c:v>
                </c:pt>
                <c:pt idx="175038">
                  <c:v>-20.386499999999955</c:v>
                </c:pt>
                <c:pt idx="175039">
                  <c:v>-20.384500000000003</c:v>
                </c:pt>
                <c:pt idx="175040">
                  <c:v>-20.382499999999993</c:v>
                </c:pt>
                <c:pt idx="175041">
                  <c:v>-20.380499999999984</c:v>
                </c:pt>
                <c:pt idx="175042">
                  <c:v>-20.378499999999974</c:v>
                </c:pt>
                <c:pt idx="175043">
                  <c:v>-20.376499999999965</c:v>
                </c:pt>
                <c:pt idx="175044">
                  <c:v>-20.374499999999955</c:v>
                </c:pt>
                <c:pt idx="175045">
                  <c:v>-20.372500000000002</c:v>
                </c:pt>
                <c:pt idx="175046">
                  <c:v>-20.370499999999993</c:v>
                </c:pt>
                <c:pt idx="175047">
                  <c:v>-20.368499999999983</c:v>
                </c:pt>
                <c:pt idx="175048">
                  <c:v>-20.366499999999974</c:v>
                </c:pt>
                <c:pt idx="175049">
                  <c:v>-20.364499999999964</c:v>
                </c:pt>
                <c:pt idx="175050">
                  <c:v>-20.362499999999955</c:v>
                </c:pt>
                <c:pt idx="175051">
                  <c:v>-20.360500000000002</c:v>
                </c:pt>
                <c:pt idx="175052">
                  <c:v>-20.358499999999992</c:v>
                </c:pt>
                <c:pt idx="175053">
                  <c:v>-20.356499999999983</c:v>
                </c:pt>
                <c:pt idx="175054">
                  <c:v>-20.354499999999973</c:v>
                </c:pt>
                <c:pt idx="175055">
                  <c:v>-20.352499999999964</c:v>
                </c:pt>
                <c:pt idx="175056">
                  <c:v>-20.350499999999954</c:v>
                </c:pt>
                <c:pt idx="175057">
                  <c:v>-20.348500000000001</c:v>
                </c:pt>
                <c:pt idx="175058">
                  <c:v>-20.346499999999992</c:v>
                </c:pt>
                <c:pt idx="175059">
                  <c:v>-20.344499999999982</c:v>
                </c:pt>
                <c:pt idx="175060">
                  <c:v>-20.342499999999973</c:v>
                </c:pt>
                <c:pt idx="175061">
                  <c:v>-20.340499999999963</c:v>
                </c:pt>
                <c:pt idx="175062">
                  <c:v>-20.338499999999954</c:v>
                </c:pt>
                <c:pt idx="175063">
                  <c:v>-20.336500000000001</c:v>
                </c:pt>
                <c:pt idx="175064">
                  <c:v>-20.334499999999991</c:v>
                </c:pt>
                <c:pt idx="175065">
                  <c:v>-20.332499999999982</c:v>
                </c:pt>
                <c:pt idx="175066">
                  <c:v>-20.330499999999972</c:v>
                </c:pt>
                <c:pt idx="175067">
                  <c:v>-20.328499999999963</c:v>
                </c:pt>
                <c:pt idx="175068">
                  <c:v>-20.326499999999953</c:v>
                </c:pt>
                <c:pt idx="175069">
                  <c:v>-20.3245</c:v>
                </c:pt>
                <c:pt idx="175070">
                  <c:v>-20.322499999999991</c:v>
                </c:pt>
                <c:pt idx="175071">
                  <c:v>-20.320499999999981</c:v>
                </c:pt>
                <c:pt idx="175072">
                  <c:v>-20.318499999999972</c:v>
                </c:pt>
                <c:pt idx="175073">
                  <c:v>-20.316499999999962</c:v>
                </c:pt>
                <c:pt idx="175074">
                  <c:v>-20.314499999999953</c:v>
                </c:pt>
                <c:pt idx="175075">
                  <c:v>-20.3125</c:v>
                </c:pt>
                <c:pt idx="175076">
                  <c:v>-20.31049999999999</c:v>
                </c:pt>
                <c:pt idx="175077">
                  <c:v>-20.308499999999981</c:v>
                </c:pt>
                <c:pt idx="175078">
                  <c:v>-20.306499999999971</c:v>
                </c:pt>
                <c:pt idx="175079">
                  <c:v>-20.304499999999962</c:v>
                </c:pt>
                <c:pt idx="175080">
                  <c:v>-20.302499999999952</c:v>
                </c:pt>
                <c:pt idx="175081">
                  <c:v>-20.3005</c:v>
                </c:pt>
                <c:pt idx="175082">
                  <c:v>-20.29849999999999</c:v>
                </c:pt>
                <c:pt idx="175083">
                  <c:v>-20.29649999999998</c:v>
                </c:pt>
                <c:pt idx="175084">
                  <c:v>-20.294499999999971</c:v>
                </c:pt>
                <c:pt idx="175085">
                  <c:v>-20.292499999999961</c:v>
                </c:pt>
                <c:pt idx="175086">
                  <c:v>-20.290499999999952</c:v>
                </c:pt>
                <c:pt idx="175087">
                  <c:v>-20.288499999999999</c:v>
                </c:pt>
                <c:pt idx="175088">
                  <c:v>-20.28649999999999</c:v>
                </c:pt>
                <c:pt idx="175089">
                  <c:v>-20.28449999999998</c:v>
                </c:pt>
                <c:pt idx="175090">
                  <c:v>-20.28249999999997</c:v>
                </c:pt>
                <c:pt idx="175091">
                  <c:v>-20.280499999999961</c:v>
                </c:pt>
                <c:pt idx="175092">
                  <c:v>-20.278499999999951</c:v>
                </c:pt>
                <c:pt idx="175093">
                  <c:v>-20.276499999999999</c:v>
                </c:pt>
                <c:pt idx="175094">
                  <c:v>-20.274499999999989</c:v>
                </c:pt>
                <c:pt idx="175095">
                  <c:v>-20.27249999999998</c:v>
                </c:pt>
                <c:pt idx="175096">
                  <c:v>-20.27049999999997</c:v>
                </c:pt>
                <c:pt idx="175097">
                  <c:v>-20.26849999999996</c:v>
                </c:pt>
                <c:pt idx="175098">
                  <c:v>-20.266499999999951</c:v>
                </c:pt>
                <c:pt idx="175099">
                  <c:v>-20.264499999999998</c:v>
                </c:pt>
                <c:pt idx="175100">
                  <c:v>-20.262499999999989</c:v>
                </c:pt>
                <c:pt idx="175101">
                  <c:v>-20.260499999999979</c:v>
                </c:pt>
                <c:pt idx="175102">
                  <c:v>-20.25849999999997</c:v>
                </c:pt>
                <c:pt idx="175103">
                  <c:v>-20.25649999999996</c:v>
                </c:pt>
                <c:pt idx="175104">
                  <c:v>-20.25449999999995</c:v>
                </c:pt>
                <c:pt idx="175105">
                  <c:v>-20.252499999999998</c:v>
                </c:pt>
                <c:pt idx="175106">
                  <c:v>-20.250499999999988</c:v>
                </c:pt>
                <c:pt idx="175107">
                  <c:v>-20.248499999999979</c:v>
                </c:pt>
                <c:pt idx="175108">
                  <c:v>-20.246499999999969</c:v>
                </c:pt>
                <c:pt idx="175109">
                  <c:v>-20.24449999999996</c:v>
                </c:pt>
                <c:pt idx="175110">
                  <c:v>-20.24249999999995</c:v>
                </c:pt>
                <c:pt idx="175111">
                  <c:v>-20.240499999999997</c:v>
                </c:pt>
                <c:pt idx="175112">
                  <c:v>-20.238499999999988</c:v>
                </c:pt>
                <c:pt idx="175113">
                  <c:v>-20.236499999999978</c:v>
                </c:pt>
                <c:pt idx="175114">
                  <c:v>-20.234499999999969</c:v>
                </c:pt>
                <c:pt idx="175115">
                  <c:v>-20.232499999999959</c:v>
                </c:pt>
                <c:pt idx="175116">
                  <c:v>-20.23049999999995</c:v>
                </c:pt>
                <c:pt idx="175117">
                  <c:v>-20.228499999999997</c:v>
                </c:pt>
                <c:pt idx="175118">
                  <c:v>-20.226499999999987</c:v>
                </c:pt>
                <c:pt idx="175119">
                  <c:v>-20.224499999999978</c:v>
                </c:pt>
                <c:pt idx="175120">
                  <c:v>-20.222499999999968</c:v>
                </c:pt>
                <c:pt idx="175121">
                  <c:v>-20.220499999999959</c:v>
                </c:pt>
                <c:pt idx="175122">
                  <c:v>-20.218499999999949</c:v>
                </c:pt>
                <c:pt idx="175123">
                  <c:v>-20.216499999999996</c:v>
                </c:pt>
                <c:pt idx="175124">
                  <c:v>-20.214499999999987</c:v>
                </c:pt>
                <c:pt idx="175125">
                  <c:v>-20.212499999999977</c:v>
                </c:pt>
                <c:pt idx="175126">
                  <c:v>-20.210499999999968</c:v>
                </c:pt>
                <c:pt idx="175127">
                  <c:v>-20.208499999999958</c:v>
                </c:pt>
                <c:pt idx="175128">
                  <c:v>-20.206500000000005</c:v>
                </c:pt>
                <c:pt idx="175129">
                  <c:v>-20.204499999999996</c:v>
                </c:pt>
                <c:pt idx="175130">
                  <c:v>-20.202499999999986</c:v>
                </c:pt>
                <c:pt idx="175131">
                  <c:v>-20.200499999999977</c:v>
                </c:pt>
                <c:pt idx="175132">
                  <c:v>-20.198499999999967</c:v>
                </c:pt>
                <c:pt idx="175133">
                  <c:v>-20.196499999999958</c:v>
                </c:pt>
                <c:pt idx="175134">
                  <c:v>-20.194500000000005</c:v>
                </c:pt>
                <c:pt idx="175135">
                  <c:v>-20.192499999999995</c:v>
                </c:pt>
                <c:pt idx="175136">
                  <c:v>-20.190499999999986</c:v>
                </c:pt>
                <c:pt idx="175137">
                  <c:v>-20.188499999999976</c:v>
                </c:pt>
                <c:pt idx="175138">
                  <c:v>-20.186499999999967</c:v>
                </c:pt>
                <c:pt idx="175139">
                  <c:v>-20.184499999999957</c:v>
                </c:pt>
                <c:pt idx="175140">
                  <c:v>-20.182500000000005</c:v>
                </c:pt>
                <c:pt idx="175141">
                  <c:v>-20.180499999999995</c:v>
                </c:pt>
                <c:pt idx="175142">
                  <c:v>-20.178499999999985</c:v>
                </c:pt>
                <c:pt idx="175143">
                  <c:v>-20.176499999999976</c:v>
                </c:pt>
                <c:pt idx="175144">
                  <c:v>-20.174499999999966</c:v>
                </c:pt>
                <c:pt idx="175145">
                  <c:v>-20.172499999999957</c:v>
                </c:pt>
                <c:pt idx="175146">
                  <c:v>-20.170500000000004</c:v>
                </c:pt>
                <c:pt idx="175147">
                  <c:v>-20.168499999999995</c:v>
                </c:pt>
                <c:pt idx="175148">
                  <c:v>-20.166499999999985</c:v>
                </c:pt>
                <c:pt idx="175149">
                  <c:v>-20.164499999999975</c:v>
                </c:pt>
                <c:pt idx="175150">
                  <c:v>-20.162499999999966</c:v>
                </c:pt>
                <c:pt idx="175151">
                  <c:v>-20.160499999999956</c:v>
                </c:pt>
                <c:pt idx="175152">
                  <c:v>-20.158500000000004</c:v>
                </c:pt>
                <c:pt idx="175153">
                  <c:v>-20.156499999999994</c:v>
                </c:pt>
                <c:pt idx="175154">
                  <c:v>-20.154499999999985</c:v>
                </c:pt>
                <c:pt idx="175155">
                  <c:v>-20.152499999999975</c:v>
                </c:pt>
                <c:pt idx="175156">
                  <c:v>-20.150499999999965</c:v>
                </c:pt>
                <c:pt idx="175157">
                  <c:v>-20.148499999999956</c:v>
                </c:pt>
                <c:pt idx="175158">
                  <c:v>-20.146500000000003</c:v>
                </c:pt>
                <c:pt idx="175159">
                  <c:v>-20.144499999999994</c:v>
                </c:pt>
                <c:pt idx="175160">
                  <c:v>-20.142499999999984</c:v>
                </c:pt>
                <c:pt idx="175161">
                  <c:v>-20.140499999999975</c:v>
                </c:pt>
                <c:pt idx="175162">
                  <c:v>-20.138499999999965</c:v>
                </c:pt>
                <c:pt idx="175163">
                  <c:v>-20.136499999999955</c:v>
                </c:pt>
                <c:pt idx="175164">
                  <c:v>-20.134500000000003</c:v>
                </c:pt>
                <c:pt idx="175165">
                  <c:v>-20.132499999999993</c:v>
                </c:pt>
                <c:pt idx="175166">
                  <c:v>-20.130499999999984</c:v>
                </c:pt>
                <c:pt idx="175167">
                  <c:v>-20.128499999999974</c:v>
                </c:pt>
                <c:pt idx="175168">
                  <c:v>-20.126499999999965</c:v>
                </c:pt>
                <c:pt idx="175169">
                  <c:v>-20.124499999999955</c:v>
                </c:pt>
                <c:pt idx="175170">
                  <c:v>-20.122500000000002</c:v>
                </c:pt>
                <c:pt idx="175171">
                  <c:v>-20.120499999999993</c:v>
                </c:pt>
                <c:pt idx="175172">
                  <c:v>-20.118499999999983</c:v>
                </c:pt>
                <c:pt idx="175173">
                  <c:v>-20.116499999999974</c:v>
                </c:pt>
                <c:pt idx="175174">
                  <c:v>-20.114499999999964</c:v>
                </c:pt>
                <c:pt idx="175175">
                  <c:v>-20.112499999999955</c:v>
                </c:pt>
                <c:pt idx="175176">
                  <c:v>-20.110500000000002</c:v>
                </c:pt>
                <c:pt idx="175177">
                  <c:v>-20.108499999999992</c:v>
                </c:pt>
                <c:pt idx="175178">
                  <c:v>-20.106499999999983</c:v>
                </c:pt>
                <c:pt idx="175179">
                  <c:v>-20.104499999999973</c:v>
                </c:pt>
                <c:pt idx="175180">
                  <c:v>-20.102499999999964</c:v>
                </c:pt>
                <c:pt idx="175181">
                  <c:v>-20.100499999999954</c:v>
                </c:pt>
                <c:pt idx="175182">
                  <c:v>-20.098500000000001</c:v>
                </c:pt>
                <c:pt idx="175183">
                  <c:v>-20.096499999999992</c:v>
                </c:pt>
                <c:pt idx="175184">
                  <c:v>-20.094499999999982</c:v>
                </c:pt>
                <c:pt idx="175185">
                  <c:v>-20.092499999999973</c:v>
                </c:pt>
                <c:pt idx="175186">
                  <c:v>-20.090499999999963</c:v>
                </c:pt>
                <c:pt idx="175187">
                  <c:v>-20.088499999999954</c:v>
                </c:pt>
                <c:pt idx="175188">
                  <c:v>-20.086500000000001</c:v>
                </c:pt>
                <c:pt idx="175189">
                  <c:v>-20.084499999999991</c:v>
                </c:pt>
                <c:pt idx="175190">
                  <c:v>-20.082499999999982</c:v>
                </c:pt>
                <c:pt idx="175191">
                  <c:v>-20.080499999999972</c:v>
                </c:pt>
                <c:pt idx="175192">
                  <c:v>-20.078499999999963</c:v>
                </c:pt>
                <c:pt idx="175193">
                  <c:v>-20.076499999999953</c:v>
                </c:pt>
                <c:pt idx="175194">
                  <c:v>-20.0745</c:v>
                </c:pt>
                <c:pt idx="175195">
                  <c:v>-20.072499999999991</c:v>
                </c:pt>
                <c:pt idx="175196">
                  <c:v>-20.070499999999981</c:v>
                </c:pt>
                <c:pt idx="175197">
                  <c:v>-20.068499999999972</c:v>
                </c:pt>
                <c:pt idx="175198">
                  <c:v>-20.066499999999962</c:v>
                </c:pt>
                <c:pt idx="175199">
                  <c:v>-20.064499999999953</c:v>
                </c:pt>
                <c:pt idx="175200">
                  <c:v>-20.0625</c:v>
                </c:pt>
                <c:pt idx="175201">
                  <c:v>-20.06049999999999</c:v>
                </c:pt>
                <c:pt idx="175202">
                  <c:v>-20.058499999999981</c:v>
                </c:pt>
                <c:pt idx="175203">
                  <c:v>-20.056499999999971</c:v>
                </c:pt>
                <c:pt idx="175204">
                  <c:v>-20.054499999999962</c:v>
                </c:pt>
                <c:pt idx="175205">
                  <c:v>-20.052499999999952</c:v>
                </c:pt>
                <c:pt idx="175206">
                  <c:v>-20.0505</c:v>
                </c:pt>
                <c:pt idx="175207">
                  <c:v>-20.04849999999999</c:v>
                </c:pt>
                <c:pt idx="175208">
                  <c:v>-20.04649999999998</c:v>
                </c:pt>
                <c:pt idx="175209">
                  <c:v>-20.044499999999971</c:v>
                </c:pt>
                <c:pt idx="175210">
                  <c:v>-20.042499999999961</c:v>
                </c:pt>
                <c:pt idx="175211">
                  <c:v>-20.040499999999952</c:v>
                </c:pt>
                <c:pt idx="175212">
                  <c:v>-20.038499999999999</c:v>
                </c:pt>
                <c:pt idx="175213">
                  <c:v>-20.03649999999999</c:v>
                </c:pt>
                <c:pt idx="175214">
                  <c:v>-20.03449999999998</c:v>
                </c:pt>
                <c:pt idx="175215">
                  <c:v>-20.03249999999997</c:v>
                </c:pt>
                <c:pt idx="175216">
                  <c:v>-20.030499999999961</c:v>
                </c:pt>
                <c:pt idx="175217">
                  <c:v>-20.028499999999951</c:v>
                </c:pt>
                <c:pt idx="175218">
                  <c:v>-20.026499999999999</c:v>
                </c:pt>
                <c:pt idx="175219">
                  <c:v>-20.024499999999989</c:v>
                </c:pt>
                <c:pt idx="175220">
                  <c:v>-20.02249999999998</c:v>
                </c:pt>
                <c:pt idx="175221">
                  <c:v>-20.02049999999997</c:v>
                </c:pt>
                <c:pt idx="175222">
                  <c:v>-20.01849999999996</c:v>
                </c:pt>
                <c:pt idx="175223">
                  <c:v>-20.016499999999951</c:v>
                </c:pt>
                <c:pt idx="175224">
                  <c:v>-20.014499999999998</c:v>
                </c:pt>
                <c:pt idx="175225">
                  <c:v>-20.012499999999989</c:v>
                </c:pt>
                <c:pt idx="175226">
                  <c:v>-20.010499999999979</c:v>
                </c:pt>
                <c:pt idx="175227">
                  <c:v>-20.00849999999997</c:v>
                </c:pt>
                <c:pt idx="175228">
                  <c:v>-20.00649999999996</c:v>
                </c:pt>
                <c:pt idx="175229">
                  <c:v>-20.00449999999995</c:v>
                </c:pt>
                <c:pt idx="175230">
                  <c:v>-20.002499999999998</c:v>
                </c:pt>
                <c:pt idx="175231">
                  <c:v>-20.000499999999988</c:v>
                </c:pt>
                <c:pt idx="175232">
                  <c:v>-19.998499999999979</c:v>
                </c:pt>
                <c:pt idx="175233">
                  <c:v>-19.996499999999969</c:v>
                </c:pt>
                <c:pt idx="175234">
                  <c:v>-19.99449999999996</c:v>
                </c:pt>
                <c:pt idx="175235">
                  <c:v>-19.99249999999995</c:v>
                </c:pt>
                <c:pt idx="175236">
                  <c:v>-19.990499999999997</c:v>
                </c:pt>
                <c:pt idx="175237">
                  <c:v>-19.988499999999988</c:v>
                </c:pt>
                <c:pt idx="175238">
                  <c:v>-19.986499999999978</c:v>
                </c:pt>
                <c:pt idx="175239">
                  <c:v>-19.984499999999969</c:v>
                </c:pt>
                <c:pt idx="175240">
                  <c:v>-19.982499999999959</c:v>
                </c:pt>
                <c:pt idx="175241">
                  <c:v>-19.98049999999995</c:v>
                </c:pt>
                <c:pt idx="175242">
                  <c:v>-19.978499999999997</c:v>
                </c:pt>
                <c:pt idx="175243">
                  <c:v>-19.976499999999987</c:v>
                </c:pt>
                <c:pt idx="175244">
                  <c:v>-19.974499999999978</c:v>
                </c:pt>
                <c:pt idx="175245">
                  <c:v>-19.972499999999968</c:v>
                </c:pt>
                <c:pt idx="175246">
                  <c:v>-19.970499999999959</c:v>
                </c:pt>
                <c:pt idx="175247">
                  <c:v>-19.968499999999949</c:v>
                </c:pt>
                <c:pt idx="175248">
                  <c:v>-19.966499999999996</c:v>
                </c:pt>
                <c:pt idx="175249">
                  <c:v>-19.964499999999987</c:v>
                </c:pt>
                <c:pt idx="175250">
                  <c:v>-19.962499999999977</c:v>
                </c:pt>
                <c:pt idx="175251">
                  <c:v>-19.960499999999968</c:v>
                </c:pt>
                <c:pt idx="175252">
                  <c:v>-19.958499999999958</c:v>
                </c:pt>
                <c:pt idx="175253">
                  <c:v>-19.956500000000005</c:v>
                </c:pt>
                <c:pt idx="175254">
                  <c:v>-19.954499999999996</c:v>
                </c:pt>
                <c:pt idx="175255">
                  <c:v>-19.952499999999986</c:v>
                </c:pt>
                <c:pt idx="175256">
                  <c:v>-19.950499999999977</c:v>
                </c:pt>
                <c:pt idx="175257">
                  <c:v>-19.948499999999967</c:v>
                </c:pt>
                <c:pt idx="175258">
                  <c:v>-19.946499999999958</c:v>
                </c:pt>
                <c:pt idx="175259">
                  <c:v>-19.944500000000005</c:v>
                </c:pt>
                <c:pt idx="175260">
                  <c:v>-19.942499999999995</c:v>
                </c:pt>
                <c:pt idx="175261">
                  <c:v>-19.940499999999986</c:v>
                </c:pt>
                <c:pt idx="175262">
                  <c:v>-19.938499999999976</c:v>
                </c:pt>
                <c:pt idx="175263">
                  <c:v>-19.936499999999967</c:v>
                </c:pt>
                <c:pt idx="175264">
                  <c:v>-19.934499999999957</c:v>
                </c:pt>
                <c:pt idx="175265">
                  <c:v>-19.932500000000005</c:v>
                </c:pt>
                <c:pt idx="175266">
                  <c:v>-19.930499999999995</c:v>
                </c:pt>
                <c:pt idx="175267">
                  <c:v>-19.928499999999985</c:v>
                </c:pt>
                <c:pt idx="175268">
                  <c:v>-19.926499999999976</c:v>
                </c:pt>
                <c:pt idx="175269">
                  <c:v>-19.924499999999966</c:v>
                </c:pt>
                <c:pt idx="175270">
                  <c:v>-19.922499999999957</c:v>
                </c:pt>
                <c:pt idx="175271">
                  <c:v>-19.920500000000004</c:v>
                </c:pt>
                <c:pt idx="175272">
                  <c:v>-19.918499999999995</c:v>
                </c:pt>
                <c:pt idx="175273">
                  <c:v>-19.916499999999985</c:v>
                </c:pt>
                <c:pt idx="175274">
                  <c:v>-19.914499999999975</c:v>
                </c:pt>
                <c:pt idx="175275">
                  <c:v>-19.912499999999966</c:v>
                </c:pt>
                <c:pt idx="175276">
                  <c:v>-19.910499999999956</c:v>
                </c:pt>
                <c:pt idx="175277">
                  <c:v>-19.908500000000004</c:v>
                </c:pt>
                <c:pt idx="175278">
                  <c:v>-19.906499999999994</c:v>
                </c:pt>
                <c:pt idx="175279">
                  <c:v>-19.904499999999985</c:v>
                </c:pt>
                <c:pt idx="175280">
                  <c:v>-19.902499999999975</c:v>
                </c:pt>
                <c:pt idx="175281">
                  <c:v>-19.900499999999965</c:v>
                </c:pt>
                <c:pt idx="175282">
                  <c:v>-19.898499999999956</c:v>
                </c:pt>
                <c:pt idx="175283">
                  <c:v>-19.896500000000003</c:v>
                </c:pt>
                <c:pt idx="175284">
                  <c:v>-19.894499999999994</c:v>
                </c:pt>
                <c:pt idx="175285">
                  <c:v>-19.892499999999984</c:v>
                </c:pt>
                <c:pt idx="175286">
                  <c:v>-19.890499999999975</c:v>
                </c:pt>
                <c:pt idx="175287">
                  <c:v>-19.888499999999965</c:v>
                </c:pt>
                <c:pt idx="175288">
                  <c:v>-19.886499999999955</c:v>
                </c:pt>
                <c:pt idx="175289">
                  <c:v>-19.884500000000003</c:v>
                </c:pt>
                <c:pt idx="175290">
                  <c:v>-19.882499999999993</c:v>
                </c:pt>
                <c:pt idx="175291">
                  <c:v>-19.880499999999984</c:v>
                </c:pt>
                <c:pt idx="175292">
                  <c:v>-19.878499999999974</c:v>
                </c:pt>
                <c:pt idx="175293">
                  <c:v>-19.876499999999965</c:v>
                </c:pt>
                <c:pt idx="175294">
                  <c:v>-19.874499999999955</c:v>
                </c:pt>
                <c:pt idx="175295">
                  <c:v>-19.872500000000002</c:v>
                </c:pt>
                <c:pt idx="175296">
                  <c:v>-19.870499999999993</c:v>
                </c:pt>
                <c:pt idx="175297">
                  <c:v>-19.868499999999983</c:v>
                </c:pt>
                <c:pt idx="175298">
                  <c:v>-19.866499999999974</c:v>
                </c:pt>
                <c:pt idx="175299">
                  <c:v>-19.864499999999964</c:v>
                </c:pt>
                <c:pt idx="175300">
                  <c:v>-19.862499999999955</c:v>
                </c:pt>
                <c:pt idx="175301">
                  <c:v>-19.860500000000002</c:v>
                </c:pt>
                <c:pt idx="175302">
                  <c:v>-19.858499999999992</c:v>
                </c:pt>
                <c:pt idx="175303">
                  <c:v>-19.856499999999983</c:v>
                </c:pt>
                <c:pt idx="175304">
                  <c:v>-19.854499999999973</c:v>
                </c:pt>
                <c:pt idx="175305">
                  <c:v>-19.852499999999964</c:v>
                </c:pt>
                <c:pt idx="175306">
                  <c:v>-19.850499999999954</c:v>
                </c:pt>
                <c:pt idx="175307">
                  <c:v>-19.848500000000001</c:v>
                </c:pt>
                <c:pt idx="175308">
                  <c:v>-19.846499999999992</c:v>
                </c:pt>
                <c:pt idx="175309">
                  <c:v>-19.844499999999982</c:v>
                </c:pt>
                <c:pt idx="175310">
                  <c:v>-19.842499999999973</c:v>
                </c:pt>
                <c:pt idx="175311">
                  <c:v>-19.840499999999963</c:v>
                </c:pt>
                <c:pt idx="175312">
                  <c:v>-19.838499999999954</c:v>
                </c:pt>
                <c:pt idx="175313">
                  <c:v>-19.836500000000001</c:v>
                </c:pt>
                <c:pt idx="175314">
                  <c:v>-19.834499999999991</c:v>
                </c:pt>
                <c:pt idx="175315">
                  <c:v>-19.832499999999982</c:v>
                </c:pt>
                <c:pt idx="175316">
                  <c:v>-19.830499999999972</c:v>
                </c:pt>
                <c:pt idx="175317">
                  <c:v>-19.828499999999963</c:v>
                </c:pt>
                <c:pt idx="175318">
                  <c:v>-19.826499999999953</c:v>
                </c:pt>
                <c:pt idx="175319">
                  <c:v>-19.8245</c:v>
                </c:pt>
                <c:pt idx="175320">
                  <c:v>-19.822499999999991</c:v>
                </c:pt>
                <c:pt idx="175321">
                  <c:v>-19.820499999999981</c:v>
                </c:pt>
                <c:pt idx="175322">
                  <c:v>-19.818499999999972</c:v>
                </c:pt>
                <c:pt idx="175323">
                  <c:v>-19.816499999999962</c:v>
                </c:pt>
                <c:pt idx="175324">
                  <c:v>-19.814499999999953</c:v>
                </c:pt>
                <c:pt idx="175325">
                  <c:v>-19.8125</c:v>
                </c:pt>
                <c:pt idx="175326">
                  <c:v>-19.81049999999999</c:v>
                </c:pt>
                <c:pt idx="175327">
                  <c:v>-19.808499999999981</c:v>
                </c:pt>
                <c:pt idx="175328">
                  <c:v>-19.806499999999971</c:v>
                </c:pt>
                <c:pt idx="175329">
                  <c:v>-19.804499999999962</c:v>
                </c:pt>
                <c:pt idx="175330">
                  <c:v>-19.802499999999952</c:v>
                </c:pt>
                <c:pt idx="175331">
                  <c:v>-19.8005</c:v>
                </c:pt>
                <c:pt idx="175332">
                  <c:v>-19.79849999999999</c:v>
                </c:pt>
                <c:pt idx="175333">
                  <c:v>-19.79649999999998</c:v>
                </c:pt>
                <c:pt idx="175334">
                  <c:v>-19.794499999999971</c:v>
                </c:pt>
                <c:pt idx="175335">
                  <c:v>-19.792499999999961</c:v>
                </c:pt>
                <c:pt idx="175336">
                  <c:v>-19.790499999999952</c:v>
                </c:pt>
                <c:pt idx="175337">
                  <c:v>-19.788499999999999</c:v>
                </c:pt>
                <c:pt idx="175338">
                  <c:v>-19.78649999999999</c:v>
                </c:pt>
                <c:pt idx="175339">
                  <c:v>-19.78449999999998</c:v>
                </c:pt>
                <c:pt idx="175340">
                  <c:v>-19.78249999999997</c:v>
                </c:pt>
                <c:pt idx="175341">
                  <c:v>-19.780499999999961</c:v>
                </c:pt>
                <c:pt idx="175342">
                  <c:v>-19.778499999999951</c:v>
                </c:pt>
                <c:pt idx="175343">
                  <c:v>-19.776499999999999</c:v>
                </c:pt>
                <c:pt idx="175344">
                  <c:v>-19.774499999999989</c:v>
                </c:pt>
                <c:pt idx="175345">
                  <c:v>-19.77249999999998</c:v>
                </c:pt>
                <c:pt idx="175346">
                  <c:v>-19.77049999999997</c:v>
                </c:pt>
                <c:pt idx="175347">
                  <c:v>-19.76849999999996</c:v>
                </c:pt>
                <c:pt idx="175348">
                  <c:v>-19.766499999999951</c:v>
                </c:pt>
                <c:pt idx="175349">
                  <c:v>-19.764499999999998</c:v>
                </c:pt>
                <c:pt idx="175350">
                  <c:v>-19.762499999999989</c:v>
                </c:pt>
                <c:pt idx="175351">
                  <c:v>-19.760499999999979</c:v>
                </c:pt>
                <c:pt idx="175352">
                  <c:v>-19.75849999999997</c:v>
                </c:pt>
                <c:pt idx="175353">
                  <c:v>-19.75649999999996</c:v>
                </c:pt>
                <c:pt idx="175354">
                  <c:v>-19.75449999999995</c:v>
                </c:pt>
                <c:pt idx="175355">
                  <c:v>-19.752499999999998</c:v>
                </c:pt>
                <c:pt idx="175356">
                  <c:v>-19.750499999999988</c:v>
                </c:pt>
                <c:pt idx="175357">
                  <c:v>-19.748499999999979</c:v>
                </c:pt>
                <c:pt idx="175358">
                  <c:v>-19.746499999999969</c:v>
                </c:pt>
                <c:pt idx="175359">
                  <c:v>-19.74449999999996</c:v>
                </c:pt>
                <c:pt idx="175360">
                  <c:v>-19.74249999999995</c:v>
                </c:pt>
                <c:pt idx="175361">
                  <c:v>-19.740499999999997</c:v>
                </c:pt>
                <c:pt idx="175362">
                  <c:v>-19.738499999999988</c:v>
                </c:pt>
                <c:pt idx="175363">
                  <c:v>-19.736499999999978</c:v>
                </c:pt>
                <c:pt idx="175364">
                  <c:v>-19.734499999999969</c:v>
                </c:pt>
                <c:pt idx="175365">
                  <c:v>-19.732499999999959</c:v>
                </c:pt>
                <c:pt idx="175366">
                  <c:v>-19.73049999999995</c:v>
                </c:pt>
                <c:pt idx="175367">
                  <c:v>-19.728499999999997</c:v>
                </c:pt>
                <c:pt idx="175368">
                  <c:v>-19.726499999999987</c:v>
                </c:pt>
                <c:pt idx="175369">
                  <c:v>-19.724499999999978</c:v>
                </c:pt>
                <c:pt idx="175370">
                  <c:v>-19.722499999999968</c:v>
                </c:pt>
                <c:pt idx="175371">
                  <c:v>-19.720499999999959</c:v>
                </c:pt>
                <c:pt idx="175372">
                  <c:v>-19.718499999999949</c:v>
                </c:pt>
                <c:pt idx="175373">
                  <c:v>-19.716499999999996</c:v>
                </c:pt>
                <c:pt idx="175374">
                  <c:v>-19.714499999999987</c:v>
                </c:pt>
                <c:pt idx="175375">
                  <c:v>-19.712499999999977</c:v>
                </c:pt>
                <c:pt idx="175376">
                  <c:v>-19.710499999999968</c:v>
                </c:pt>
                <c:pt idx="175377">
                  <c:v>-19.708499999999958</c:v>
                </c:pt>
                <c:pt idx="175378">
                  <c:v>-19.706500000000005</c:v>
                </c:pt>
                <c:pt idx="175379">
                  <c:v>-19.704499999999996</c:v>
                </c:pt>
                <c:pt idx="175380">
                  <c:v>-19.702499999999986</c:v>
                </c:pt>
                <c:pt idx="175381">
                  <c:v>-19.700499999999977</c:v>
                </c:pt>
                <c:pt idx="175382">
                  <c:v>-19.698499999999967</c:v>
                </c:pt>
                <c:pt idx="175383">
                  <c:v>-19.696499999999958</c:v>
                </c:pt>
                <c:pt idx="175384">
                  <c:v>-19.694500000000005</c:v>
                </c:pt>
                <c:pt idx="175385">
                  <c:v>-19.692499999999995</c:v>
                </c:pt>
                <c:pt idx="175386">
                  <c:v>-19.690499999999986</c:v>
                </c:pt>
                <c:pt idx="175387">
                  <c:v>-19.688499999999976</c:v>
                </c:pt>
                <c:pt idx="175388">
                  <c:v>-19.686499999999967</c:v>
                </c:pt>
                <c:pt idx="175389">
                  <c:v>-19.684499999999957</c:v>
                </c:pt>
                <c:pt idx="175390">
                  <c:v>-19.682500000000005</c:v>
                </c:pt>
                <c:pt idx="175391">
                  <c:v>-19.680499999999995</c:v>
                </c:pt>
                <c:pt idx="175392">
                  <c:v>-19.678499999999985</c:v>
                </c:pt>
                <c:pt idx="175393">
                  <c:v>-19.676499999999976</c:v>
                </c:pt>
                <c:pt idx="175394">
                  <c:v>-19.674499999999966</c:v>
                </c:pt>
                <c:pt idx="175395">
                  <c:v>-19.672499999999957</c:v>
                </c:pt>
                <c:pt idx="175396">
                  <c:v>-19.670500000000004</c:v>
                </c:pt>
                <c:pt idx="175397">
                  <c:v>-19.668499999999995</c:v>
                </c:pt>
                <c:pt idx="175398">
                  <c:v>-19.666499999999985</c:v>
                </c:pt>
                <c:pt idx="175399">
                  <c:v>-19.664499999999975</c:v>
                </c:pt>
                <c:pt idx="175400">
                  <c:v>-19.662499999999966</c:v>
                </c:pt>
                <c:pt idx="175401">
                  <c:v>-19.660499999999956</c:v>
                </c:pt>
                <c:pt idx="175402">
                  <c:v>-19.658500000000004</c:v>
                </c:pt>
                <c:pt idx="175403">
                  <c:v>-19.656499999999994</c:v>
                </c:pt>
                <c:pt idx="175404">
                  <c:v>-19.654499999999985</c:v>
                </c:pt>
                <c:pt idx="175405">
                  <c:v>-19.652499999999975</c:v>
                </c:pt>
                <c:pt idx="175406">
                  <c:v>-19.650499999999965</c:v>
                </c:pt>
                <c:pt idx="175407">
                  <c:v>-19.648499999999956</c:v>
                </c:pt>
                <c:pt idx="175408">
                  <c:v>-19.646500000000003</c:v>
                </c:pt>
                <c:pt idx="175409">
                  <c:v>-19.644499999999994</c:v>
                </c:pt>
                <c:pt idx="175410">
                  <c:v>-19.642499999999984</c:v>
                </c:pt>
                <c:pt idx="175411">
                  <c:v>-19.640499999999975</c:v>
                </c:pt>
                <c:pt idx="175412">
                  <c:v>-19.638499999999965</c:v>
                </c:pt>
                <c:pt idx="175413">
                  <c:v>-19.636499999999955</c:v>
                </c:pt>
                <c:pt idx="175414">
                  <c:v>-19.634500000000003</c:v>
                </c:pt>
                <c:pt idx="175415">
                  <c:v>-19.632499999999993</c:v>
                </c:pt>
                <c:pt idx="175416">
                  <c:v>-19.630499999999984</c:v>
                </c:pt>
                <c:pt idx="175417">
                  <c:v>-19.628499999999974</c:v>
                </c:pt>
                <c:pt idx="175418">
                  <c:v>-19.626499999999965</c:v>
                </c:pt>
                <c:pt idx="175419">
                  <c:v>-19.624499999999955</c:v>
                </c:pt>
                <c:pt idx="175420">
                  <c:v>-19.622500000000002</c:v>
                </c:pt>
                <c:pt idx="175421">
                  <c:v>-19.620499999999993</c:v>
                </c:pt>
                <c:pt idx="175422">
                  <c:v>-19.618499999999983</c:v>
                </c:pt>
                <c:pt idx="175423">
                  <c:v>-19.616499999999974</c:v>
                </c:pt>
                <c:pt idx="175424">
                  <c:v>-19.614499999999964</c:v>
                </c:pt>
                <c:pt idx="175425">
                  <c:v>-19.612499999999955</c:v>
                </c:pt>
                <c:pt idx="175426">
                  <c:v>-19.610500000000002</c:v>
                </c:pt>
                <c:pt idx="175427">
                  <c:v>-19.608499999999992</c:v>
                </c:pt>
                <c:pt idx="175428">
                  <c:v>-19.606499999999983</c:v>
                </c:pt>
                <c:pt idx="175429">
                  <c:v>-19.604499999999973</c:v>
                </c:pt>
                <c:pt idx="175430">
                  <c:v>-19.602499999999964</c:v>
                </c:pt>
                <c:pt idx="175431">
                  <c:v>-19.600499999999954</c:v>
                </c:pt>
                <c:pt idx="175432">
                  <c:v>-19.598500000000001</c:v>
                </c:pt>
                <c:pt idx="175433">
                  <c:v>-19.596499999999992</c:v>
                </c:pt>
                <c:pt idx="175434">
                  <c:v>-19.594499999999982</c:v>
                </c:pt>
                <c:pt idx="175435">
                  <c:v>-19.592499999999973</c:v>
                </c:pt>
                <c:pt idx="175436">
                  <c:v>-19.590499999999963</c:v>
                </c:pt>
                <c:pt idx="175437">
                  <c:v>-19.588499999999954</c:v>
                </c:pt>
                <c:pt idx="175438">
                  <c:v>-19.586500000000001</c:v>
                </c:pt>
                <c:pt idx="175439">
                  <c:v>-19.584499999999991</c:v>
                </c:pt>
                <c:pt idx="175440">
                  <c:v>-19.582499999999982</c:v>
                </c:pt>
                <c:pt idx="175441">
                  <c:v>-19.580499999999972</c:v>
                </c:pt>
                <c:pt idx="175442">
                  <c:v>-19.578499999999963</c:v>
                </c:pt>
                <c:pt idx="175443">
                  <c:v>-19.576499999999953</c:v>
                </c:pt>
                <c:pt idx="175444">
                  <c:v>-19.5745</c:v>
                </c:pt>
                <c:pt idx="175445">
                  <c:v>-19.572499999999991</c:v>
                </c:pt>
                <c:pt idx="175446">
                  <c:v>-19.570499999999981</c:v>
                </c:pt>
                <c:pt idx="175447">
                  <c:v>-19.568499999999972</c:v>
                </c:pt>
                <c:pt idx="175448">
                  <c:v>-19.566499999999962</c:v>
                </c:pt>
                <c:pt idx="175449">
                  <c:v>-19.564499999999953</c:v>
                </c:pt>
                <c:pt idx="175450">
                  <c:v>-19.5625</c:v>
                </c:pt>
                <c:pt idx="175451">
                  <c:v>-19.56049999999999</c:v>
                </c:pt>
                <c:pt idx="175452">
                  <c:v>-19.558499999999981</c:v>
                </c:pt>
                <c:pt idx="175453">
                  <c:v>-19.556499999999971</c:v>
                </c:pt>
                <c:pt idx="175454">
                  <c:v>-19.554499999999962</c:v>
                </c:pt>
                <c:pt idx="175455">
                  <c:v>-19.552499999999952</c:v>
                </c:pt>
                <c:pt idx="175456">
                  <c:v>-19.5505</c:v>
                </c:pt>
                <c:pt idx="175457">
                  <c:v>-19.54849999999999</c:v>
                </c:pt>
                <c:pt idx="175458">
                  <c:v>-19.54649999999998</c:v>
                </c:pt>
                <c:pt idx="175459">
                  <c:v>-19.544499999999971</c:v>
                </c:pt>
                <c:pt idx="175460">
                  <c:v>-19.542499999999961</c:v>
                </c:pt>
                <c:pt idx="175461">
                  <c:v>-19.540499999999952</c:v>
                </c:pt>
                <c:pt idx="175462">
                  <c:v>-19.538499999999999</c:v>
                </c:pt>
                <c:pt idx="175463">
                  <c:v>-19.53649999999999</c:v>
                </c:pt>
                <c:pt idx="175464">
                  <c:v>-19.53449999999998</c:v>
                </c:pt>
                <c:pt idx="175465">
                  <c:v>-19.53249999999997</c:v>
                </c:pt>
                <c:pt idx="175466">
                  <c:v>-19.530499999999961</c:v>
                </c:pt>
                <c:pt idx="175467">
                  <c:v>-19.528499999999951</c:v>
                </c:pt>
                <c:pt idx="175468">
                  <c:v>-19.526499999999999</c:v>
                </c:pt>
                <c:pt idx="175469">
                  <c:v>-19.524499999999989</c:v>
                </c:pt>
                <c:pt idx="175470">
                  <c:v>-19.52249999999998</c:v>
                </c:pt>
                <c:pt idx="175471">
                  <c:v>-19.52049999999997</c:v>
                </c:pt>
                <c:pt idx="175472">
                  <c:v>-19.51849999999996</c:v>
                </c:pt>
                <c:pt idx="175473">
                  <c:v>-19.516499999999951</c:v>
                </c:pt>
                <c:pt idx="175474">
                  <c:v>-19.514499999999998</c:v>
                </c:pt>
                <c:pt idx="175475">
                  <c:v>-19.512499999999989</c:v>
                </c:pt>
                <c:pt idx="175476">
                  <c:v>-19.510499999999979</c:v>
                </c:pt>
                <c:pt idx="175477">
                  <c:v>-19.50849999999997</c:v>
                </c:pt>
                <c:pt idx="175478">
                  <c:v>-19.50649999999996</c:v>
                </c:pt>
                <c:pt idx="175479">
                  <c:v>-19.50449999999995</c:v>
                </c:pt>
                <c:pt idx="175480">
                  <c:v>-19.502499999999998</c:v>
                </c:pt>
                <c:pt idx="175481">
                  <c:v>-19.500499999999988</c:v>
                </c:pt>
                <c:pt idx="175482">
                  <c:v>-19.498499999999979</c:v>
                </c:pt>
                <c:pt idx="175483">
                  <c:v>-19.496499999999969</c:v>
                </c:pt>
                <c:pt idx="175484">
                  <c:v>-19.49449999999996</c:v>
                </c:pt>
                <c:pt idx="175485">
                  <c:v>-19.49249999999995</c:v>
                </c:pt>
                <c:pt idx="175486">
                  <c:v>-19.490499999999997</c:v>
                </c:pt>
                <c:pt idx="175487">
                  <c:v>-19.488499999999988</c:v>
                </c:pt>
                <c:pt idx="175488">
                  <c:v>-19.486499999999978</c:v>
                </c:pt>
                <c:pt idx="175489">
                  <c:v>-19.484499999999969</c:v>
                </c:pt>
                <c:pt idx="175490">
                  <c:v>-19.482499999999959</c:v>
                </c:pt>
                <c:pt idx="175491">
                  <c:v>-19.48049999999995</c:v>
                </c:pt>
                <c:pt idx="175492">
                  <c:v>-19.478499999999997</c:v>
                </c:pt>
                <c:pt idx="175493">
                  <c:v>-19.476499999999987</c:v>
                </c:pt>
                <c:pt idx="175494">
                  <c:v>-19.474499999999978</c:v>
                </c:pt>
                <c:pt idx="175495">
                  <c:v>-19.472499999999968</c:v>
                </c:pt>
                <c:pt idx="175496">
                  <c:v>-19.470499999999959</c:v>
                </c:pt>
                <c:pt idx="175497">
                  <c:v>-19.468499999999949</c:v>
                </c:pt>
                <c:pt idx="175498">
                  <c:v>-19.466499999999996</c:v>
                </c:pt>
                <c:pt idx="175499">
                  <c:v>-19.464499999999987</c:v>
                </c:pt>
                <c:pt idx="175500">
                  <c:v>-19.462499999999977</c:v>
                </c:pt>
                <c:pt idx="175501">
                  <c:v>-19.460499999999968</c:v>
                </c:pt>
                <c:pt idx="175502">
                  <c:v>-19.458499999999958</c:v>
                </c:pt>
                <c:pt idx="175503">
                  <c:v>-19.456500000000005</c:v>
                </c:pt>
                <c:pt idx="175504">
                  <c:v>-19.454499999999996</c:v>
                </c:pt>
                <c:pt idx="175505">
                  <c:v>-19.452499999999986</c:v>
                </c:pt>
                <c:pt idx="175506">
                  <c:v>-19.450499999999977</c:v>
                </c:pt>
                <c:pt idx="175507">
                  <c:v>-19.448499999999967</c:v>
                </c:pt>
                <c:pt idx="175508">
                  <c:v>-19.446499999999958</c:v>
                </c:pt>
                <c:pt idx="175509">
                  <c:v>-19.444500000000005</c:v>
                </c:pt>
                <c:pt idx="175510">
                  <c:v>-19.442499999999995</c:v>
                </c:pt>
                <c:pt idx="175511">
                  <c:v>-19.440499999999986</c:v>
                </c:pt>
                <c:pt idx="175512">
                  <c:v>-19.438499999999976</c:v>
                </c:pt>
                <c:pt idx="175513">
                  <c:v>-19.436499999999967</c:v>
                </c:pt>
                <c:pt idx="175514">
                  <c:v>-19.434499999999957</c:v>
                </c:pt>
                <c:pt idx="175515">
                  <c:v>-19.432500000000005</c:v>
                </c:pt>
                <c:pt idx="175516">
                  <c:v>-19.430499999999995</c:v>
                </c:pt>
                <c:pt idx="175517">
                  <c:v>-19.428499999999985</c:v>
                </c:pt>
                <c:pt idx="175518">
                  <c:v>-19.426499999999976</c:v>
                </c:pt>
                <c:pt idx="175519">
                  <c:v>-19.424499999999966</c:v>
                </c:pt>
                <c:pt idx="175520">
                  <c:v>-19.422499999999957</c:v>
                </c:pt>
                <c:pt idx="175521">
                  <c:v>-19.420500000000004</c:v>
                </c:pt>
                <c:pt idx="175522">
                  <c:v>-19.418499999999995</c:v>
                </c:pt>
                <c:pt idx="175523">
                  <c:v>-19.416499999999985</c:v>
                </c:pt>
                <c:pt idx="175524">
                  <c:v>-19.414499999999975</c:v>
                </c:pt>
                <c:pt idx="175525">
                  <c:v>-19.412499999999966</c:v>
                </c:pt>
                <c:pt idx="175526">
                  <c:v>-19.410499999999956</c:v>
                </c:pt>
                <c:pt idx="175527">
                  <c:v>-19.408500000000004</c:v>
                </c:pt>
                <c:pt idx="175528">
                  <c:v>-19.406499999999994</c:v>
                </c:pt>
                <c:pt idx="175529">
                  <c:v>-19.404499999999985</c:v>
                </c:pt>
                <c:pt idx="175530">
                  <c:v>-19.402499999999975</c:v>
                </c:pt>
                <c:pt idx="175531">
                  <c:v>-19.400499999999965</c:v>
                </c:pt>
                <c:pt idx="175532">
                  <c:v>-19.398499999999956</c:v>
                </c:pt>
                <c:pt idx="175533">
                  <c:v>-19.396500000000003</c:v>
                </c:pt>
                <c:pt idx="175534">
                  <c:v>-19.394499999999994</c:v>
                </c:pt>
                <c:pt idx="175535">
                  <c:v>-19.392499999999984</c:v>
                </c:pt>
                <c:pt idx="175536">
                  <c:v>-19.390499999999975</c:v>
                </c:pt>
                <c:pt idx="175537">
                  <c:v>-19.388499999999965</c:v>
                </c:pt>
                <c:pt idx="175538">
                  <c:v>-19.386499999999955</c:v>
                </c:pt>
                <c:pt idx="175539">
                  <c:v>-19.384500000000003</c:v>
                </c:pt>
                <c:pt idx="175540">
                  <c:v>-19.382499999999993</c:v>
                </c:pt>
                <c:pt idx="175541">
                  <c:v>-19.380499999999984</c:v>
                </c:pt>
                <c:pt idx="175542">
                  <c:v>-19.378499999999974</c:v>
                </c:pt>
                <c:pt idx="175543">
                  <c:v>-19.376499999999965</c:v>
                </c:pt>
                <c:pt idx="175544">
                  <c:v>-19.374499999999955</c:v>
                </c:pt>
                <c:pt idx="175545">
                  <c:v>-19.372500000000002</c:v>
                </c:pt>
                <c:pt idx="175546">
                  <c:v>-19.370499999999993</c:v>
                </c:pt>
                <c:pt idx="175547">
                  <c:v>-19.368499999999983</c:v>
                </c:pt>
                <c:pt idx="175548">
                  <c:v>-19.366499999999974</c:v>
                </c:pt>
                <c:pt idx="175549">
                  <c:v>-19.364499999999964</c:v>
                </c:pt>
                <c:pt idx="175550">
                  <c:v>-19.362499999999955</c:v>
                </c:pt>
                <c:pt idx="175551">
                  <c:v>-19.360500000000002</c:v>
                </c:pt>
                <c:pt idx="175552">
                  <c:v>-19.358499999999992</c:v>
                </c:pt>
                <c:pt idx="175553">
                  <c:v>-19.356499999999983</c:v>
                </c:pt>
                <c:pt idx="175554">
                  <c:v>-19.354499999999973</c:v>
                </c:pt>
                <c:pt idx="175555">
                  <c:v>-19.352499999999964</c:v>
                </c:pt>
                <c:pt idx="175556">
                  <c:v>-19.350499999999954</c:v>
                </c:pt>
                <c:pt idx="175557">
                  <c:v>-19.348500000000001</c:v>
                </c:pt>
                <c:pt idx="175558">
                  <c:v>-19.346499999999992</c:v>
                </c:pt>
                <c:pt idx="175559">
                  <c:v>-19.344499999999982</c:v>
                </c:pt>
                <c:pt idx="175560">
                  <c:v>-19.342499999999973</c:v>
                </c:pt>
                <c:pt idx="175561">
                  <c:v>-19.340499999999963</c:v>
                </c:pt>
                <c:pt idx="175562">
                  <c:v>-19.338499999999954</c:v>
                </c:pt>
                <c:pt idx="175563">
                  <c:v>-19.336500000000001</c:v>
                </c:pt>
                <c:pt idx="175564">
                  <c:v>-19.334499999999991</c:v>
                </c:pt>
                <c:pt idx="175565">
                  <c:v>-19.332499999999982</c:v>
                </c:pt>
                <c:pt idx="175566">
                  <c:v>-19.330499999999972</c:v>
                </c:pt>
                <c:pt idx="175567">
                  <c:v>-19.328499999999963</c:v>
                </c:pt>
                <c:pt idx="175568">
                  <c:v>-19.326499999999953</c:v>
                </c:pt>
                <c:pt idx="175569">
                  <c:v>-19.3245</c:v>
                </c:pt>
                <c:pt idx="175570">
                  <c:v>-19.322499999999991</c:v>
                </c:pt>
                <c:pt idx="175571">
                  <c:v>-19.320499999999981</c:v>
                </c:pt>
                <c:pt idx="175572">
                  <c:v>-19.318499999999972</c:v>
                </c:pt>
                <c:pt idx="175573">
                  <c:v>-19.316499999999962</c:v>
                </c:pt>
                <c:pt idx="175574">
                  <c:v>-19.314499999999953</c:v>
                </c:pt>
                <c:pt idx="175575">
                  <c:v>-19.3125</c:v>
                </c:pt>
                <c:pt idx="175576">
                  <c:v>-19.31049999999999</c:v>
                </c:pt>
                <c:pt idx="175577">
                  <c:v>-19.308499999999981</c:v>
                </c:pt>
                <c:pt idx="175578">
                  <c:v>-19.306499999999971</c:v>
                </c:pt>
                <c:pt idx="175579">
                  <c:v>-19.304499999999962</c:v>
                </c:pt>
                <c:pt idx="175580">
                  <c:v>-19.302499999999952</c:v>
                </c:pt>
                <c:pt idx="175581">
                  <c:v>-19.3005</c:v>
                </c:pt>
                <c:pt idx="175582">
                  <c:v>-19.29849999999999</c:v>
                </c:pt>
                <c:pt idx="175583">
                  <c:v>-19.29649999999998</c:v>
                </c:pt>
                <c:pt idx="175584">
                  <c:v>-19.294499999999971</c:v>
                </c:pt>
                <c:pt idx="175585">
                  <c:v>-19.292499999999961</c:v>
                </c:pt>
                <c:pt idx="175586">
                  <c:v>-19.290499999999952</c:v>
                </c:pt>
                <c:pt idx="175587">
                  <c:v>-19.288499999999999</c:v>
                </c:pt>
                <c:pt idx="175588">
                  <c:v>-19.28649999999999</c:v>
                </c:pt>
                <c:pt idx="175589">
                  <c:v>-19.28449999999998</c:v>
                </c:pt>
                <c:pt idx="175590">
                  <c:v>-19.28249999999997</c:v>
                </c:pt>
                <c:pt idx="175591">
                  <c:v>-19.280499999999961</c:v>
                </c:pt>
                <c:pt idx="175592">
                  <c:v>-19.278499999999951</c:v>
                </c:pt>
                <c:pt idx="175593">
                  <c:v>-19.276499999999999</c:v>
                </c:pt>
                <c:pt idx="175594">
                  <c:v>-19.274499999999989</c:v>
                </c:pt>
                <c:pt idx="175595">
                  <c:v>-19.27249999999998</c:v>
                </c:pt>
                <c:pt idx="175596">
                  <c:v>-19.27049999999997</c:v>
                </c:pt>
                <c:pt idx="175597">
                  <c:v>-19.26849999999996</c:v>
                </c:pt>
                <c:pt idx="175598">
                  <c:v>-19.266499999999951</c:v>
                </c:pt>
                <c:pt idx="175599">
                  <c:v>-19.264499999999998</c:v>
                </c:pt>
                <c:pt idx="175600">
                  <c:v>-19.262499999999989</c:v>
                </c:pt>
                <c:pt idx="175601">
                  <c:v>-19.260499999999979</c:v>
                </c:pt>
                <c:pt idx="175602">
                  <c:v>-19.25849999999997</c:v>
                </c:pt>
                <c:pt idx="175603">
                  <c:v>-19.25649999999996</c:v>
                </c:pt>
                <c:pt idx="175604">
                  <c:v>-19.25449999999995</c:v>
                </c:pt>
                <c:pt idx="175605">
                  <c:v>-19.252499999999998</c:v>
                </c:pt>
                <c:pt idx="175606">
                  <c:v>-19.250499999999988</c:v>
                </c:pt>
                <c:pt idx="175607">
                  <c:v>-19.248499999999979</c:v>
                </c:pt>
                <c:pt idx="175608">
                  <c:v>-19.246499999999969</c:v>
                </c:pt>
                <c:pt idx="175609">
                  <c:v>-19.24449999999996</c:v>
                </c:pt>
                <c:pt idx="175610">
                  <c:v>-19.24249999999995</c:v>
                </c:pt>
                <c:pt idx="175611">
                  <c:v>-19.240499999999997</c:v>
                </c:pt>
                <c:pt idx="175612">
                  <c:v>-19.238499999999988</c:v>
                </c:pt>
                <c:pt idx="175613">
                  <c:v>-19.236499999999978</c:v>
                </c:pt>
                <c:pt idx="175614">
                  <c:v>-19.234499999999969</c:v>
                </c:pt>
                <c:pt idx="175615">
                  <c:v>-19.232499999999959</c:v>
                </c:pt>
                <c:pt idx="175616">
                  <c:v>-19.23049999999995</c:v>
                </c:pt>
                <c:pt idx="175617">
                  <c:v>-19.228499999999997</c:v>
                </c:pt>
                <c:pt idx="175618">
                  <c:v>-19.226499999999987</c:v>
                </c:pt>
                <c:pt idx="175619">
                  <c:v>-19.224499999999978</c:v>
                </c:pt>
                <c:pt idx="175620">
                  <c:v>-19.222499999999968</c:v>
                </c:pt>
                <c:pt idx="175621">
                  <c:v>-19.220499999999959</c:v>
                </c:pt>
                <c:pt idx="175622">
                  <c:v>-19.218499999999949</c:v>
                </c:pt>
                <c:pt idx="175623">
                  <c:v>-19.216499999999996</c:v>
                </c:pt>
                <c:pt idx="175624">
                  <c:v>-19.214499999999987</c:v>
                </c:pt>
                <c:pt idx="175625">
                  <c:v>-19.212499999999977</c:v>
                </c:pt>
                <c:pt idx="175626">
                  <c:v>-19.210499999999968</c:v>
                </c:pt>
                <c:pt idx="175627">
                  <c:v>-19.208499999999958</c:v>
                </c:pt>
                <c:pt idx="175628">
                  <c:v>-19.206500000000005</c:v>
                </c:pt>
                <c:pt idx="175629">
                  <c:v>-19.204499999999996</c:v>
                </c:pt>
                <c:pt idx="175630">
                  <c:v>-19.202499999999986</c:v>
                </c:pt>
                <c:pt idx="175631">
                  <c:v>-19.200499999999977</c:v>
                </c:pt>
                <c:pt idx="175632">
                  <c:v>-19.198499999999967</c:v>
                </c:pt>
                <c:pt idx="175633">
                  <c:v>-19.196499999999958</c:v>
                </c:pt>
                <c:pt idx="175634">
                  <c:v>-19.194500000000005</c:v>
                </c:pt>
                <c:pt idx="175635">
                  <c:v>-19.192499999999995</c:v>
                </c:pt>
                <c:pt idx="175636">
                  <c:v>-19.190499999999986</c:v>
                </c:pt>
                <c:pt idx="175637">
                  <c:v>-19.188499999999976</c:v>
                </c:pt>
                <c:pt idx="175638">
                  <c:v>-19.186499999999967</c:v>
                </c:pt>
                <c:pt idx="175639">
                  <c:v>-19.184499999999957</c:v>
                </c:pt>
                <c:pt idx="175640">
                  <c:v>-19.182500000000005</c:v>
                </c:pt>
                <c:pt idx="175641">
                  <c:v>-19.180499999999995</c:v>
                </c:pt>
                <c:pt idx="175642">
                  <c:v>-19.178499999999985</c:v>
                </c:pt>
                <c:pt idx="175643">
                  <c:v>-19.176499999999976</c:v>
                </c:pt>
                <c:pt idx="175644">
                  <c:v>-19.174499999999966</c:v>
                </c:pt>
                <c:pt idx="175645">
                  <c:v>-19.172499999999957</c:v>
                </c:pt>
                <c:pt idx="175646">
                  <c:v>-19.170500000000004</c:v>
                </c:pt>
                <c:pt idx="175647">
                  <c:v>-19.168499999999995</c:v>
                </c:pt>
                <c:pt idx="175648">
                  <c:v>-19.166499999999985</c:v>
                </c:pt>
                <c:pt idx="175649">
                  <c:v>-19.164499999999975</c:v>
                </c:pt>
                <c:pt idx="175650">
                  <c:v>-19.162499999999966</c:v>
                </c:pt>
                <c:pt idx="175651">
                  <c:v>-19.160499999999956</c:v>
                </c:pt>
                <c:pt idx="175652">
                  <c:v>-19.158500000000004</c:v>
                </c:pt>
                <c:pt idx="175653">
                  <c:v>-19.156499999999994</c:v>
                </c:pt>
                <c:pt idx="175654">
                  <c:v>-19.154499999999985</c:v>
                </c:pt>
                <c:pt idx="175655">
                  <c:v>-19.152499999999975</c:v>
                </c:pt>
                <c:pt idx="175656">
                  <c:v>-19.150499999999965</c:v>
                </c:pt>
                <c:pt idx="175657">
                  <c:v>-19.148499999999956</c:v>
                </c:pt>
                <c:pt idx="175658">
                  <c:v>-19.146500000000003</c:v>
                </c:pt>
                <c:pt idx="175659">
                  <c:v>-19.144499999999994</c:v>
                </c:pt>
                <c:pt idx="175660">
                  <c:v>-19.142499999999984</c:v>
                </c:pt>
                <c:pt idx="175661">
                  <c:v>-19.140499999999975</c:v>
                </c:pt>
                <c:pt idx="175662">
                  <c:v>-19.138499999999965</c:v>
                </c:pt>
                <c:pt idx="175663">
                  <c:v>-19.136499999999955</c:v>
                </c:pt>
                <c:pt idx="175664">
                  <c:v>-19.134500000000003</c:v>
                </c:pt>
                <c:pt idx="175665">
                  <c:v>-19.132499999999993</c:v>
                </c:pt>
                <c:pt idx="175666">
                  <c:v>-19.130499999999984</c:v>
                </c:pt>
                <c:pt idx="175667">
                  <c:v>-19.128499999999974</c:v>
                </c:pt>
                <c:pt idx="175668">
                  <c:v>-19.126499999999965</c:v>
                </c:pt>
                <c:pt idx="175669">
                  <c:v>-19.124499999999955</c:v>
                </c:pt>
                <c:pt idx="175670">
                  <c:v>-19.122500000000002</c:v>
                </c:pt>
                <c:pt idx="175671">
                  <c:v>-19.120499999999993</c:v>
                </c:pt>
                <c:pt idx="175672">
                  <c:v>-19.118499999999983</c:v>
                </c:pt>
                <c:pt idx="175673">
                  <c:v>-19.116499999999974</c:v>
                </c:pt>
                <c:pt idx="175674">
                  <c:v>-19.114499999999964</c:v>
                </c:pt>
                <c:pt idx="175675">
                  <c:v>-19.112499999999955</c:v>
                </c:pt>
                <c:pt idx="175676">
                  <c:v>-19.110500000000002</c:v>
                </c:pt>
                <c:pt idx="175677">
                  <c:v>-19.108499999999992</c:v>
                </c:pt>
                <c:pt idx="175678">
                  <c:v>-19.106499999999983</c:v>
                </c:pt>
                <c:pt idx="175679">
                  <c:v>-19.104499999999973</c:v>
                </c:pt>
                <c:pt idx="175680">
                  <c:v>-19.102499999999964</c:v>
                </c:pt>
                <c:pt idx="175681">
                  <c:v>-19.100499999999954</c:v>
                </c:pt>
                <c:pt idx="175682">
                  <c:v>-19.098500000000001</c:v>
                </c:pt>
                <c:pt idx="175683">
                  <c:v>-19.096499999999992</c:v>
                </c:pt>
                <c:pt idx="175684">
                  <c:v>-19.094499999999982</c:v>
                </c:pt>
                <c:pt idx="175685">
                  <c:v>-19.092499999999973</c:v>
                </c:pt>
                <c:pt idx="175686">
                  <c:v>-19.090499999999963</c:v>
                </c:pt>
                <c:pt idx="175687">
                  <c:v>-19.088499999999954</c:v>
                </c:pt>
                <c:pt idx="175688">
                  <c:v>-19.086500000000001</c:v>
                </c:pt>
                <c:pt idx="175689">
                  <c:v>-19.084499999999991</c:v>
                </c:pt>
                <c:pt idx="175690">
                  <c:v>-19.082499999999982</c:v>
                </c:pt>
                <c:pt idx="175691">
                  <c:v>-19.080499999999972</c:v>
                </c:pt>
                <c:pt idx="175692">
                  <c:v>-19.078499999999963</c:v>
                </c:pt>
                <c:pt idx="175693">
                  <c:v>-19.076499999999953</c:v>
                </c:pt>
                <c:pt idx="175694">
                  <c:v>-19.0745</c:v>
                </c:pt>
                <c:pt idx="175695">
                  <c:v>-19.072499999999991</c:v>
                </c:pt>
                <c:pt idx="175696">
                  <c:v>-19.070499999999981</c:v>
                </c:pt>
                <c:pt idx="175697">
                  <c:v>-19.068499999999972</c:v>
                </c:pt>
                <c:pt idx="175698">
                  <c:v>-19.066499999999962</c:v>
                </c:pt>
                <c:pt idx="175699">
                  <c:v>-19.064499999999953</c:v>
                </c:pt>
                <c:pt idx="175700">
                  <c:v>-19.0625</c:v>
                </c:pt>
                <c:pt idx="175701">
                  <c:v>-19.06049999999999</c:v>
                </c:pt>
                <c:pt idx="175702">
                  <c:v>-19.058499999999981</c:v>
                </c:pt>
                <c:pt idx="175703">
                  <c:v>-19.056499999999971</c:v>
                </c:pt>
                <c:pt idx="175704">
                  <c:v>-19.054499999999962</c:v>
                </c:pt>
                <c:pt idx="175705">
                  <c:v>-19.052499999999952</c:v>
                </c:pt>
                <c:pt idx="175706">
                  <c:v>-19.0505</c:v>
                </c:pt>
                <c:pt idx="175707">
                  <c:v>-19.04849999999999</c:v>
                </c:pt>
                <c:pt idx="175708">
                  <c:v>-19.04649999999998</c:v>
                </c:pt>
                <c:pt idx="175709">
                  <c:v>-19.044499999999971</c:v>
                </c:pt>
                <c:pt idx="175710">
                  <c:v>-19.042499999999961</c:v>
                </c:pt>
                <c:pt idx="175711">
                  <c:v>-19.040499999999952</c:v>
                </c:pt>
                <c:pt idx="175712">
                  <c:v>-19.038499999999999</c:v>
                </c:pt>
                <c:pt idx="175713">
                  <c:v>-19.03649999999999</c:v>
                </c:pt>
                <c:pt idx="175714">
                  <c:v>-19.03449999999998</c:v>
                </c:pt>
                <c:pt idx="175715">
                  <c:v>-19.03249999999997</c:v>
                </c:pt>
                <c:pt idx="175716">
                  <c:v>-19.030499999999961</c:v>
                </c:pt>
                <c:pt idx="175717">
                  <c:v>-19.028499999999951</c:v>
                </c:pt>
                <c:pt idx="175718">
                  <c:v>-19.026499999999999</c:v>
                </c:pt>
                <c:pt idx="175719">
                  <c:v>-19.024499999999989</c:v>
                </c:pt>
                <c:pt idx="175720">
                  <c:v>-19.02249999999998</c:v>
                </c:pt>
                <c:pt idx="175721">
                  <c:v>-19.02049999999997</c:v>
                </c:pt>
                <c:pt idx="175722">
                  <c:v>-19.01849999999996</c:v>
                </c:pt>
                <c:pt idx="175723">
                  <c:v>-19.016499999999951</c:v>
                </c:pt>
                <c:pt idx="175724">
                  <c:v>-19.014499999999998</c:v>
                </c:pt>
                <c:pt idx="175725">
                  <c:v>-19.012499999999989</c:v>
                </c:pt>
                <c:pt idx="175726">
                  <c:v>-19.010499999999979</c:v>
                </c:pt>
                <c:pt idx="175727">
                  <c:v>-19.00849999999997</c:v>
                </c:pt>
                <c:pt idx="175728">
                  <c:v>-19.00649999999996</c:v>
                </c:pt>
                <c:pt idx="175729">
                  <c:v>-19.00449999999995</c:v>
                </c:pt>
                <c:pt idx="175730">
                  <c:v>-19.002499999999998</c:v>
                </c:pt>
                <c:pt idx="175731">
                  <c:v>-19.000499999999988</c:v>
                </c:pt>
                <c:pt idx="175732">
                  <c:v>-18.998499999999979</c:v>
                </c:pt>
                <c:pt idx="175733">
                  <c:v>-18.996499999999969</c:v>
                </c:pt>
                <c:pt idx="175734">
                  <c:v>-18.99449999999996</c:v>
                </c:pt>
                <c:pt idx="175735">
                  <c:v>-18.99249999999995</c:v>
                </c:pt>
                <c:pt idx="175736">
                  <c:v>-18.990499999999997</c:v>
                </c:pt>
                <c:pt idx="175737">
                  <c:v>-18.988499999999988</c:v>
                </c:pt>
                <c:pt idx="175738">
                  <c:v>-18.986499999999978</c:v>
                </c:pt>
                <c:pt idx="175739">
                  <c:v>-18.984499999999969</c:v>
                </c:pt>
                <c:pt idx="175740">
                  <c:v>-18.982499999999959</c:v>
                </c:pt>
                <c:pt idx="175741">
                  <c:v>-18.98049999999995</c:v>
                </c:pt>
                <c:pt idx="175742">
                  <c:v>-18.978499999999997</c:v>
                </c:pt>
                <c:pt idx="175743">
                  <c:v>-18.976499999999987</c:v>
                </c:pt>
                <c:pt idx="175744">
                  <c:v>-18.974499999999978</c:v>
                </c:pt>
                <c:pt idx="175745">
                  <c:v>-18.972499999999968</c:v>
                </c:pt>
                <c:pt idx="175746">
                  <c:v>-18.970499999999959</c:v>
                </c:pt>
                <c:pt idx="175747">
                  <c:v>-18.968499999999949</c:v>
                </c:pt>
                <c:pt idx="175748">
                  <c:v>-18.966499999999996</c:v>
                </c:pt>
                <c:pt idx="175749">
                  <c:v>-18.964499999999987</c:v>
                </c:pt>
                <c:pt idx="175750">
                  <c:v>-18.962499999999977</c:v>
                </c:pt>
                <c:pt idx="175751">
                  <c:v>-18.960499999999968</c:v>
                </c:pt>
                <c:pt idx="175752">
                  <c:v>-18.958499999999958</c:v>
                </c:pt>
                <c:pt idx="175753">
                  <c:v>-18.956500000000005</c:v>
                </c:pt>
                <c:pt idx="175754">
                  <c:v>-18.954499999999996</c:v>
                </c:pt>
                <c:pt idx="175755">
                  <c:v>-18.952499999999986</c:v>
                </c:pt>
                <c:pt idx="175756">
                  <c:v>-18.950499999999977</c:v>
                </c:pt>
                <c:pt idx="175757">
                  <c:v>-18.948499999999967</c:v>
                </c:pt>
                <c:pt idx="175758">
                  <c:v>-18.946499999999958</c:v>
                </c:pt>
                <c:pt idx="175759">
                  <c:v>-18.944500000000005</c:v>
                </c:pt>
                <c:pt idx="175760">
                  <c:v>-18.942499999999995</c:v>
                </c:pt>
                <c:pt idx="175761">
                  <c:v>-18.940499999999986</c:v>
                </c:pt>
                <c:pt idx="175762">
                  <c:v>-18.938499999999976</c:v>
                </c:pt>
                <c:pt idx="175763">
                  <c:v>-18.936499999999967</c:v>
                </c:pt>
                <c:pt idx="175764">
                  <c:v>-18.934499999999957</c:v>
                </c:pt>
                <c:pt idx="175765">
                  <c:v>-18.932500000000005</c:v>
                </c:pt>
                <c:pt idx="175766">
                  <c:v>-18.930499999999995</c:v>
                </c:pt>
                <c:pt idx="175767">
                  <c:v>-18.928499999999985</c:v>
                </c:pt>
                <c:pt idx="175768">
                  <c:v>-18.926499999999976</c:v>
                </c:pt>
                <c:pt idx="175769">
                  <c:v>-18.924499999999966</c:v>
                </c:pt>
                <c:pt idx="175770">
                  <c:v>-18.922499999999957</c:v>
                </c:pt>
                <c:pt idx="175771">
                  <c:v>-18.920500000000004</c:v>
                </c:pt>
                <c:pt idx="175772">
                  <c:v>-18.918499999999995</c:v>
                </c:pt>
                <c:pt idx="175773">
                  <c:v>-18.916499999999985</c:v>
                </c:pt>
                <c:pt idx="175774">
                  <c:v>-18.914499999999975</c:v>
                </c:pt>
                <c:pt idx="175775">
                  <c:v>-18.912499999999966</c:v>
                </c:pt>
                <c:pt idx="175776">
                  <c:v>-18.910499999999956</c:v>
                </c:pt>
                <c:pt idx="175777">
                  <c:v>-18.908500000000004</c:v>
                </c:pt>
                <c:pt idx="175778">
                  <c:v>-18.906499999999994</c:v>
                </c:pt>
                <c:pt idx="175779">
                  <c:v>-18.904499999999985</c:v>
                </c:pt>
                <c:pt idx="175780">
                  <c:v>-18.902499999999975</c:v>
                </c:pt>
                <c:pt idx="175781">
                  <c:v>-18.900499999999965</c:v>
                </c:pt>
                <c:pt idx="175782">
                  <c:v>-18.898499999999956</c:v>
                </c:pt>
                <c:pt idx="175783">
                  <c:v>-18.896500000000003</c:v>
                </c:pt>
                <c:pt idx="175784">
                  <c:v>-18.894499999999994</c:v>
                </c:pt>
                <c:pt idx="175785">
                  <c:v>-18.892499999999984</c:v>
                </c:pt>
                <c:pt idx="175786">
                  <c:v>-18.890499999999975</c:v>
                </c:pt>
                <c:pt idx="175787">
                  <c:v>-18.888499999999965</c:v>
                </c:pt>
                <c:pt idx="175788">
                  <c:v>-18.886499999999955</c:v>
                </c:pt>
                <c:pt idx="175789">
                  <c:v>-18.884500000000003</c:v>
                </c:pt>
                <c:pt idx="175790">
                  <c:v>-18.882499999999993</c:v>
                </c:pt>
                <c:pt idx="175791">
                  <c:v>-18.880499999999984</c:v>
                </c:pt>
                <c:pt idx="175792">
                  <c:v>-18.878499999999974</c:v>
                </c:pt>
                <c:pt idx="175793">
                  <c:v>-18.876499999999965</c:v>
                </c:pt>
                <c:pt idx="175794">
                  <c:v>-18.874499999999955</c:v>
                </c:pt>
                <c:pt idx="175795">
                  <c:v>-18.872500000000002</c:v>
                </c:pt>
                <c:pt idx="175796">
                  <c:v>-18.870499999999993</c:v>
                </c:pt>
                <c:pt idx="175797">
                  <c:v>-18.868499999999983</c:v>
                </c:pt>
                <c:pt idx="175798">
                  <c:v>-18.866499999999974</c:v>
                </c:pt>
                <c:pt idx="175799">
                  <c:v>-18.864499999999964</c:v>
                </c:pt>
                <c:pt idx="175800">
                  <c:v>-18.862499999999955</c:v>
                </c:pt>
                <c:pt idx="175801">
                  <c:v>-18.860500000000002</c:v>
                </c:pt>
                <c:pt idx="175802">
                  <c:v>-18.858499999999992</c:v>
                </c:pt>
                <c:pt idx="175803">
                  <c:v>-18.856499999999983</c:v>
                </c:pt>
                <c:pt idx="175804">
                  <c:v>-18.854499999999973</c:v>
                </c:pt>
                <c:pt idx="175805">
                  <c:v>-18.852499999999964</c:v>
                </c:pt>
                <c:pt idx="175806">
                  <c:v>-18.850499999999954</c:v>
                </c:pt>
                <c:pt idx="175807">
                  <c:v>-18.848500000000001</c:v>
                </c:pt>
                <c:pt idx="175808">
                  <c:v>-18.846499999999992</c:v>
                </c:pt>
                <c:pt idx="175809">
                  <c:v>-18.844499999999982</c:v>
                </c:pt>
                <c:pt idx="175810">
                  <c:v>-18.842499999999973</c:v>
                </c:pt>
                <c:pt idx="175811">
                  <c:v>-18.840499999999963</c:v>
                </c:pt>
                <c:pt idx="175812">
                  <c:v>-18.838499999999954</c:v>
                </c:pt>
                <c:pt idx="175813">
                  <c:v>-18.836500000000001</c:v>
                </c:pt>
                <c:pt idx="175814">
                  <c:v>-18.834499999999991</c:v>
                </c:pt>
                <c:pt idx="175815">
                  <c:v>-18.832499999999982</c:v>
                </c:pt>
                <c:pt idx="175816">
                  <c:v>-18.830499999999972</c:v>
                </c:pt>
                <c:pt idx="175817">
                  <c:v>-18.828499999999963</c:v>
                </c:pt>
                <c:pt idx="175818">
                  <c:v>-18.826499999999953</c:v>
                </c:pt>
                <c:pt idx="175819">
                  <c:v>-18.8245</c:v>
                </c:pt>
                <c:pt idx="175820">
                  <c:v>-18.822499999999991</c:v>
                </c:pt>
                <c:pt idx="175821">
                  <c:v>-18.820499999999981</c:v>
                </c:pt>
                <c:pt idx="175822">
                  <c:v>-18.818499999999972</c:v>
                </c:pt>
                <c:pt idx="175823">
                  <c:v>-18.816499999999962</c:v>
                </c:pt>
                <c:pt idx="175824">
                  <c:v>-18.814499999999953</c:v>
                </c:pt>
                <c:pt idx="175825">
                  <c:v>-18.8125</c:v>
                </c:pt>
                <c:pt idx="175826">
                  <c:v>-18.81049999999999</c:v>
                </c:pt>
                <c:pt idx="175827">
                  <c:v>-18.808499999999981</c:v>
                </c:pt>
                <c:pt idx="175828">
                  <c:v>-18.806499999999971</c:v>
                </c:pt>
                <c:pt idx="175829">
                  <c:v>-18.804499999999962</c:v>
                </c:pt>
                <c:pt idx="175830">
                  <c:v>-18.802499999999952</c:v>
                </c:pt>
                <c:pt idx="175831">
                  <c:v>-18.8005</c:v>
                </c:pt>
                <c:pt idx="175832">
                  <c:v>-18.79849999999999</c:v>
                </c:pt>
                <c:pt idx="175833">
                  <c:v>-18.79649999999998</c:v>
                </c:pt>
                <c:pt idx="175834">
                  <c:v>-18.794499999999971</c:v>
                </c:pt>
                <c:pt idx="175835">
                  <c:v>-18.792499999999961</c:v>
                </c:pt>
                <c:pt idx="175836">
                  <c:v>-18.790499999999952</c:v>
                </c:pt>
                <c:pt idx="175837">
                  <c:v>-18.788499999999999</c:v>
                </c:pt>
                <c:pt idx="175838">
                  <c:v>-18.78649999999999</c:v>
                </c:pt>
                <c:pt idx="175839">
                  <c:v>-18.78449999999998</c:v>
                </c:pt>
                <c:pt idx="175840">
                  <c:v>-18.78249999999997</c:v>
                </c:pt>
                <c:pt idx="175841">
                  <c:v>-18.780499999999961</c:v>
                </c:pt>
                <c:pt idx="175842">
                  <c:v>-18.778499999999951</c:v>
                </c:pt>
                <c:pt idx="175843">
                  <c:v>-18.776499999999999</c:v>
                </c:pt>
                <c:pt idx="175844">
                  <c:v>-18.774499999999989</c:v>
                </c:pt>
                <c:pt idx="175845">
                  <c:v>-18.77249999999998</c:v>
                </c:pt>
                <c:pt idx="175846">
                  <c:v>-18.77049999999997</c:v>
                </c:pt>
                <c:pt idx="175847">
                  <c:v>-18.76849999999996</c:v>
                </c:pt>
                <c:pt idx="175848">
                  <c:v>-18.766499999999951</c:v>
                </c:pt>
                <c:pt idx="175849">
                  <c:v>-18.764499999999998</c:v>
                </c:pt>
                <c:pt idx="175850">
                  <c:v>-18.762499999999989</c:v>
                </c:pt>
                <c:pt idx="175851">
                  <c:v>-18.760499999999979</c:v>
                </c:pt>
                <c:pt idx="175852">
                  <c:v>-18.75849999999997</c:v>
                </c:pt>
                <c:pt idx="175853">
                  <c:v>-18.75649999999996</c:v>
                </c:pt>
                <c:pt idx="175854">
                  <c:v>-18.75449999999995</c:v>
                </c:pt>
                <c:pt idx="175855">
                  <c:v>-18.752499999999998</c:v>
                </c:pt>
                <c:pt idx="175856">
                  <c:v>-18.750499999999988</c:v>
                </c:pt>
                <c:pt idx="175857">
                  <c:v>-18.748499999999979</c:v>
                </c:pt>
                <c:pt idx="175858">
                  <c:v>-18.746499999999969</c:v>
                </c:pt>
                <c:pt idx="175859">
                  <c:v>-18.74449999999996</c:v>
                </c:pt>
                <c:pt idx="175860">
                  <c:v>-18.74249999999995</c:v>
                </c:pt>
                <c:pt idx="175861">
                  <c:v>-18.740499999999997</c:v>
                </c:pt>
                <c:pt idx="175862">
                  <c:v>-18.738499999999988</c:v>
                </c:pt>
                <c:pt idx="175863">
                  <c:v>-18.736499999999978</c:v>
                </c:pt>
                <c:pt idx="175864">
                  <c:v>-18.734499999999969</c:v>
                </c:pt>
                <c:pt idx="175865">
                  <c:v>-18.732499999999959</c:v>
                </c:pt>
                <c:pt idx="175866">
                  <c:v>-18.73049999999995</c:v>
                </c:pt>
                <c:pt idx="175867">
                  <c:v>-18.728499999999997</c:v>
                </c:pt>
                <c:pt idx="175868">
                  <c:v>-18.726499999999987</c:v>
                </c:pt>
                <c:pt idx="175869">
                  <c:v>-18.724499999999978</c:v>
                </c:pt>
                <c:pt idx="175870">
                  <c:v>-18.722499999999968</c:v>
                </c:pt>
                <c:pt idx="175871">
                  <c:v>-18.720499999999959</c:v>
                </c:pt>
                <c:pt idx="175872">
                  <c:v>-18.718499999999949</c:v>
                </c:pt>
                <c:pt idx="175873">
                  <c:v>-18.716499999999996</c:v>
                </c:pt>
                <c:pt idx="175874">
                  <c:v>-18.714499999999987</c:v>
                </c:pt>
                <c:pt idx="175875">
                  <c:v>-18.712499999999977</c:v>
                </c:pt>
                <c:pt idx="175876">
                  <c:v>-18.710499999999968</c:v>
                </c:pt>
                <c:pt idx="175877">
                  <c:v>-18.708499999999958</c:v>
                </c:pt>
                <c:pt idx="175878">
                  <c:v>-18.706500000000005</c:v>
                </c:pt>
                <c:pt idx="175879">
                  <c:v>-18.704499999999996</c:v>
                </c:pt>
                <c:pt idx="175880">
                  <c:v>-18.702499999999986</c:v>
                </c:pt>
                <c:pt idx="175881">
                  <c:v>-18.700499999999977</c:v>
                </c:pt>
                <c:pt idx="175882">
                  <c:v>-18.698499999999967</c:v>
                </c:pt>
                <c:pt idx="175883">
                  <c:v>-18.696499999999958</c:v>
                </c:pt>
                <c:pt idx="175884">
                  <c:v>-18.694500000000005</c:v>
                </c:pt>
                <c:pt idx="175885">
                  <c:v>-18.692499999999995</c:v>
                </c:pt>
                <c:pt idx="175886">
                  <c:v>-18.690499999999986</c:v>
                </c:pt>
                <c:pt idx="175887">
                  <c:v>-18.688499999999976</c:v>
                </c:pt>
                <c:pt idx="175888">
                  <c:v>-18.686499999999967</c:v>
                </c:pt>
                <c:pt idx="175889">
                  <c:v>-18.684499999999957</c:v>
                </c:pt>
                <c:pt idx="175890">
                  <c:v>-18.682500000000005</c:v>
                </c:pt>
                <c:pt idx="175891">
                  <c:v>-18.680499999999995</c:v>
                </c:pt>
                <c:pt idx="175892">
                  <c:v>-18.678499999999985</c:v>
                </c:pt>
                <c:pt idx="175893">
                  <c:v>-18.676499999999976</c:v>
                </c:pt>
                <c:pt idx="175894">
                  <c:v>-18.674499999999966</c:v>
                </c:pt>
                <c:pt idx="175895">
                  <c:v>-18.672499999999957</c:v>
                </c:pt>
                <c:pt idx="175896">
                  <c:v>-18.670500000000004</c:v>
                </c:pt>
                <c:pt idx="175897">
                  <c:v>-18.668499999999995</c:v>
                </c:pt>
                <c:pt idx="175898">
                  <c:v>-18.666499999999985</c:v>
                </c:pt>
                <c:pt idx="175899">
                  <c:v>-18.664499999999975</c:v>
                </c:pt>
                <c:pt idx="175900">
                  <c:v>-18.662499999999966</c:v>
                </c:pt>
                <c:pt idx="175901">
                  <c:v>-18.660499999999956</c:v>
                </c:pt>
                <c:pt idx="175902">
                  <c:v>-18.658500000000004</c:v>
                </c:pt>
                <c:pt idx="175903">
                  <c:v>-18.656499999999994</c:v>
                </c:pt>
                <c:pt idx="175904">
                  <c:v>-18.654499999999985</c:v>
                </c:pt>
                <c:pt idx="175905">
                  <c:v>-18.652499999999975</c:v>
                </c:pt>
                <c:pt idx="175906">
                  <c:v>-18.650499999999965</c:v>
                </c:pt>
                <c:pt idx="175907">
                  <c:v>-18.648499999999956</c:v>
                </c:pt>
                <c:pt idx="175908">
                  <c:v>-18.646500000000003</c:v>
                </c:pt>
                <c:pt idx="175909">
                  <c:v>-18.644499999999994</c:v>
                </c:pt>
                <c:pt idx="175910">
                  <c:v>-18.642499999999984</c:v>
                </c:pt>
                <c:pt idx="175911">
                  <c:v>-18.640499999999975</c:v>
                </c:pt>
                <c:pt idx="175912">
                  <c:v>-18.638499999999965</c:v>
                </c:pt>
                <c:pt idx="175913">
                  <c:v>-18.636499999999955</c:v>
                </c:pt>
                <c:pt idx="175914">
                  <c:v>-18.634500000000003</c:v>
                </c:pt>
                <c:pt idx="175915">
                  <c:v>-18.632499999999993</c:v>
                </c:pt>
                <c:pt idx="175916">
                  <c:v>-18.630499999999984</c:v>
                </c:pt>
                <c:pt idx="175917">
                  <c:v>-18.628499999999974</c:v>
                </c:pt>
                <c:pt idx="175918">
                  <c:v>-18.626499999999965</c:v>
                </c:pt>
                <c:pt idx="175919">
                  <c:v>-18.624499999999955</c:v>
                </c:pt>
                <c:pt idx="175920">
                  <c:v>-18.622500000000002</c:v>
                </c:pt>
                <c:pt idx="175921">
                  <c:v>-18.620499999999993</c:v>
                </c:pt>
                <c:pt idx="175922">
                  <c:v>-18.618499999999983</c:v>
                </c:pt>
                <c:pt idx="175923">
                  <c:v>-18.616499999999974</c:v>
                </c:pt>
                <c:pt idx="175924">
                  <c:v>-18.614499999999964</c:v>
                </c:pt>
                <c:pt idx="175925">
                  <c:v>-18.612499999999955</c:v>
                </c:pt>
                <c:pt idx="175926">
                  <c:v>-18.610500000000002</c:v>
                </c:pt>
                <c:pt idx="175927">
                  <c:v>-18.608499999999992</c:v>
                </c:pt>
                <c:pt idx="175928">
                  <c:v>-18.606499999999983</c:v>
                </c:pt>
                <c:pt idx="175929">
                  <c:v>-18.604499999999973</c:v>
                </c:pt>
                <c:pt idx="175930">
                  <c:v>-18.602499999999964</c:v>
                </c:pt>
                <c:pt idx="175931">
                  <c:v>-18.600499999999954</c:v>
                </c:pt>
                <c:pt idx="175932">
                  <c:v>-18.598500000000001</c:v>
                </c:pt>
                <c:pt idx="175933">
                  <c:v>-18.596499999999992</c:v>
                </c:pt>
                <c:pt idx="175934">
                  <c:v>-18.594499999999982</c:v>
                </c:pt>
                <c:pt idx="175935">
                  <c:v>-18.592499999999973</c:v>
                </c:pt>
                <c:pt idx="175936">
                  <c:v>-18.590499999999963</c:v>
                </c:pt>
                <c:pt idx="175937">
                  <c:v>-18.588499999999954</c:v>
                </c:pt>
                <c:pt idx="175938">
                  <c:v>-18.586500000000001</c:v>
                </c:pt>
                <c:pt idx="175939">
                  <c:v>-18.584499999999991</c:v>
                </c:pt>
                <c:pt idx="175940">
                  <c:v>-18.582499999999982</c:v>
                </c:pt>
                <c:pt idx="175941">
                  <c:v>-18.580499999999972</c:v>
                </c:pt>
                <c:pt idx="175942">
                  <c:v>-18.578499999999963</c:v>
                </c:pt>
                <c:pt idx="175943">
                  <c:v>-18.576499999999953</c:v>
                </c:pt>
                <c:pt idx="175944">
                  <c:v>-18.5745</c:v>
                </c:pt>
                <c:pt idx="175945">
                  <c:v>-18.572499999999991</c:v>
                </c:pt>
                <c:pt idx="175946">
                  <c:v>-18.570499999999981</c:v>
                </c:pt>
                <c:pt idx="175947">
                  <c:v>-18.568499999999972</c:v>
                </c:pt>
                <c:pt idx="175948">
                  <c:v>-18.566499999999962</c:v>
                </c:pt>
                <c:pt idx="175949">
                  <c:v>-18.564499999999953</c:v>
                </c:pt>
                <c:pt idx="175950">
                  <c:v>-18.5625</c:v>
                </c:pt>
                <c:pt idx="175951">
                  <c:v>-18.56049999999999</c:v>
                </c:pt>
                <c:pt idx="175952">
                  <c:v>-18.558499999999981</c:v>
                </c:pt>
                <c:pt idx="175953">
                  <c:v>-18.556499999999971</c:v>
                </c:pt>
                <c:pt idx="175954">
                  <c:v>-18.554499999999962</c:v>
                </c:pt>
                <c:pt idx="175955">
                  <c:v>-18.552499999999952</c:v>
                </c:pt>
                <c:pt idx="175956">
                  <c:v>-18.5505</c:v>
                </c:pt>
                <c:pt idx="175957">
                  <c:v>-18.54849999999999</c:v>
                </c:pt>
                <c:pt idx="175958">
                  <c:v>-18.54649999999998</c:v>
                </c:pt>
                <c:pt idx="175959">
                  <c:v>-18.544499999999971</c:v>
                </c:pt>
                <c:pt idx="175960">
                  <c:v>-18.542499999999961</c:v>
                </c:pt>
                <c:pt idx="175961">
                  <c:v>-18.540499999999952</c:v>
                </c:pt>
                <c:pt idx="175962">
                  <c:v>-18.538499999999999</c:v>
                </c:pt>
                <c:pt idx="175963">
                  <c:v>-18.53649999999999</c:v>
                </c:pt>
                <c:pt idx="175964">
                  <c:v>-18.53449999999998</c:v>
                </c:pt>
                <c:pt idx="175965">
                  <c:v>-18.53249999999997</c:v>
                </c:pt>
                <c:pt idx="175966">
                  <c:v>-18.530499999999961</c:v>
                </c:pt>
                <c:pt idx="175967">
                  <c:v>-18.528499999999951</c:v>
                </c:pt>
                <c:pt idx="175968">
                  <c:v>-18.526499999999999</c:v>
                </c:pt>
                <c:pt idx="175969">
                  <c:v>-18.524499999999989</c:v>
                </c:pt>
                <c:pt idx="175970">
                  <c:v>-18.52249999999998</c:v>
                </c:pt>
                <c:pt idx="175971">
                  <c:v>-18.52049999999997</c:v>
                </c:pt>
                <c:pt idx="175972">
                  <c:v>-18.51849999999996</c:v>
                </c:pt>
                <c:pt idx="175973">
                  <c:v>-18.516499999999951</c:v>
                </c:pt>
                <c:pt idx="175974">
                  <c:v>-18.514499999999998</c:v>
                </c:pt>
                <c:pt idx="175975">
                  <c:v>-18.512499999999989</c:v>
                </c:pt>
                <c:pt idx="175976">
                  <c:v>-18.510499999999979</c:v>
                </c:pt>
                <c:pt idx="175977">
                  <c:v>-18.50849999999997</c:v>
                </c:pt>
                <c:pt idx="175978">
                  <c:v>-18.50649999999996</c:v>
                </c:pt>
                <c:pt idx="175979">
                  <c:v>-18.50449999999995</c:v>
                </c:pt>
                <c:pt idx="175980">
                  <c:v>-18.502499999999998</c:v>
                </c:pt>
                <c:pt idx="175981">
                  <c:v>-18.500499999999988</c:v>
                </c:pt>
                <c:pt idx="175982">
                  <c:v>-18.498499999999979</c:v>
                </c:pt>
                <c:pt idx="175983">
                  <c:v>-18.496499999999969</c:v>
                </c:pt>
                <c:pt idx="175984">
                  <c:v>-18.49449999999996</c:v>
                </c:pt>
                <c:pt idx="175985">
                  <c:v>-18.49249999999995</c:v>
                </c:pt>
                <c:pt idx="175986">
                  <c:v>-18.490499999999997</c:v>
                </c:pt>
                <c:pt idx="175987">
                  <c:v>-18.488499999999988</c:v>
                </c:pt>
                <c:pt idx="175988">
                  <c:v>-18.486499999999978</c:v>
                </c:pt>
                <c:pt idx="175989">
                  <c:v>-18.484499999999969</c:v>
                </c:pt>
                <c:pt idx="175990">
                  <c:v>-18.482499999999959</c:v>
                </c:pt>
                <c:pt idx="175991">
                  <c:v>-18.48049999999995</c:v>
                </c:pt>
                <c:pt idx="175992">
                  <c:v>-18.478499999999997</c:v>
                </c:pt>
                <c:pt idx="175993">
                  <c:v>-18.476499999999987</c:v>
                </c:pt>
                <c:pt idx="175994">
                  <c:v>-18.474499999999978</c:v>
                </c:pt>
                <c:pt idx="175995">
                  <c:v>-18.472499999999968</c:v>
                </c:pt>
                <c:pt idx="175996">
                  <c:v>-18.470499999999959</c:v>
                </c:pt>
                <c:pt idx="175997">
                  <c:v>-18.468499999999949</c:v>
                </c:pt>
                <c:pt idx="175998">
                  <c:v>-18.466499999999996</c:v>
                </c:pt>
                <c:pt idx="175999">
                  <c:v>-18.464499999999987</c:v>
                </c:pt>
                <c:pt idx="176000">
                  <c:v>-18.462499999999977</c:v>
                </c:pt>
                <c:pt idx="176001">
                  <c:v>-18.460499999999968</c:v>
                </c:pt>
                <c:pt idx="176002">
                  <c:v>-18.458499999999958</c:v>
                </c:pt>
                <c:pt idx="176003">
                  <c:v>-18.456500000000005</c:v>
                </c:pt>
                <c:pt idx="176004">
                  <c:v>-18.454499999999996</c:v>
                </c:pt>
                <c:pt idx="176005">
                  <c:v>-18.452499999999986</c:v>
                </c:pt>
                <c:pt idx="176006">
                  <c:v>-18.450499999999977</c:v>
                </c:pt>
                <c:pt idx="176007">
                  <c:v>-18.448499999999967</c:v>
                </c:pt>
                <c:pt idx="176008">
                  <c:v>-18.446499999999958</c:v>
                </c:pt>
                <c:pt idx="176009">
                  <c:v>-18.444500000000005</c:v>
                </c:pt>
                <c:pt idx="176010">
                  <c:v>-18.442499999999995</c:v>
                </c:pt>
                <c:pt idx="176011">
                  <c:v>-18.440499999999986</c:v>
                </c:pt>
                <c:pt idx="176012">
                  <c:v>-18.438499999999976</c:v>
                </c:pt>
                <c:pt idx="176013">
                  <c:v>-18.436499999999967</c:v>
                </c:pt>
                <c:pt idx="176014">
                  <c:v>-18.434499999999957</c:v>
                </c:pt>
                <c:pt idx="176015">
                  <c:v>-18.432500000000005</c:v>
                </c:pt>
                <c:pt idx="176016">
                  <c:v>-18.430499999999995</c:v>
                </c:pt>
                <c:pt idx="176017">
                  <c:v>-18.428499999999985</c:v>
                </c:pt>
                <c:pt idx="176018">
                  <c:v>-18.426499999999976</c:v>
                </c:pt>
                <c:pt idx="176019">
                  <c:v>-18.424499999999966</c:v>
                </c:pt>
                <c:pt idx="176020">
                  <c:v>-18.422499999999957</c:v>
                </c:pt>
                <c:pt idx="176021">
                  <c:v>-18.420500000000004</c:v>
                </c:pt>
                <c:pt idx="176022">
                  <c:v>-18.418499999999995</c:v>
                </c:pt>
                <c:pt idx="176023">
                  <c:v>-18.416499999999985</c:v>
                </c:pt>
                <c:pt idx="176024">
                  <c:v>-18.414499999999975</c:v>
                </c:pt>
                <c:pt idx="176025">
                  <c:v>-18.412499999999966</c:v>
                </c:pt>
                <c:pt idx="176026">
                  <c:v>-18.410499999999956</c:v>
                </c:pt>
                <c:pt idx="176027">
                  <c:v>-18.408500000000004</c:v>
                </c:pt>
                <c:pt idx="176028">
                  <c:v>-18.406499999999994</c:v>
                </c:pt>
                <c:pt idx="176029">
                  <c:v>-18.404499999999985</c:v>
                </c:pt>
                <c:pt idx="176030">
                  <c:v>-18.402499999999975</c:v>
                </c:pt>
                <c:pt idx="176031">
                  <c:v>-18.400499999999965</c:v>
                </c:pt>
                <c:pt idx="176032">
                  <c:v>-18.398499999999956</c:v>
                </c:pt>
                <c:pt idx="176033">
                  <c:v>-18.396500000000003</c:v>
                </c:pt>
                <c:pt idx="176034">
                  <c:v>-18.394499999999994</c:v>
                </c:pt>
                <c:pt idx="176035">
                  <c:v>-18.392499999999984</c:v>
                </c:pt>
                <c:pt idx="176036">
                  <c:v>-18.390499999999975</c:v>
                </c:pt>
                <c:pt idx="176037">
                  <c:v>-18.388499999999965</c:v>
                </c:pt>
                <c:pt idx="176038">
                  <c:v>-18.386499999999955</c:v>
                </c:pt>
                <c:pt idx="176039">
                  <c:v>-18.384500000000003</c:v>
                </c:pt>
                <c:pt idx="176040">
                  <c:v>-18.382499999999993</c:v>
                </c:pt>
                <c:pt idx="176041">
                  <c:v>-18.380499999999984</c:v>
                </c:pt>
                <c:pt idx="176042">
                  <c:v>-18.378499999999974</c:v>
                </c:pt>
                <c:pt idx="176043">
                  <c:v>-18.376499999999965</c:v>
                </c:pt>
                <c:pt idx="176044">
                  <c:v>-18.374499999999955</c:v>
                </c:pt>
                <c:pt idx="176045">
                  <c:v>-18.372500000000002</c:v>
                </c:pt>
                <c:pt idx="176046">
                  <c:v>-18.370499999999993</c:v>
                </c:pt>
                <c:pt idx="176047">
                  <c:v>-18.368499999999983</c:v>
                </c:pt>
                <c:pt idx="176048">
                  <c:v>-18.366499999999974</c:v>
                </c:pt>
                <c:pt idx="176049">
                  <c:v>-18.364499999999964</c:v>
                </c:pt>
                <c:pt idx="176050">
                  <c:v>-18.362499999999955</c:v>
                </c:pt>
                <c:pt idx="176051">
                  <c:v>-18.360500000000002</c:v>
                </c:pt>
                <c:pt idx="176052">
                  <c:v>-18.358499999999992</c:v>
                </c:pt>
                <c:pt idx="176053">
                  <c:v>-18.356499999999983</c:v>
                </c:pt>
                <c:pt idx="176054">
                  <c:v>-18.354499999999973</c:v>
                </c:pt>
                <c:pt idx="176055">
                  <c:v>-18.352499999999964</c:v>
                </c:pt>
                <c:pt idx="176056">
                  <c:v>-18.350499999999954</c:v>
                </c:pt>
                <c:pt idx="176057">
                  <c:v>-18.348500000000001</c:v>
                </c:pt>
                <c:pt idx="176058">
                  <c:v>-18.346499999999992</c:v>
                </c:pt>
                <c:pt idx="176059">
                  <c:v>-18.344499999999982</c:v>
                </c:pt>
                <c:pt idx="176060">
                  <c:v>-18.342499999999973</c:v>
                </c:pt>
                <c:pt idx="176061">
                  <c:v>-18.340499999999963</c:v>
                </c:pt>
                <c:pt idx="176062">
                  <c:v>-18.338499999999954</c:v>
                </c:pt>
                <c:pt idx="176063">
                  <c:v>-18.336500000000001</c:v>
                </c:pt>
                <c:pt idx="176064">
                  <c:v>-18.334499999999991</c:v>
                </c:pt>
                <c:pt idx="176065">
                  <c:v>-18.332499999999982</c:v>
                </c:pt>
                <c:pt idx="176066">
                  <c:v>-18.330499999999972</c:v>
                </c:pt>
                <c:pt idx="176067">
                  <c:v>-18.328499999999963</c:v>
                </c:pt>
                <c:pt idx="176068">
                  <c:v>-18.326499999999953</c:v>
                </c:pt>
                <c:pt idx="176069">
                  <c:v>-18.3245</c:v>
                </c:pt>
                <c:pt idx="176070">
                  <c:v>-18.322499999999991</c:v>
                </c:pt>
                <c:pt idx="176071">
                  <c:v>-18.320499999999981</c:v>
                </c:pt>
                <c:pt idx="176072">
                  <c:v>-18.318499999999972</c:v>
                </c:pt>
                <c:pt idx="176073">
                  <c:v>-18.316499999999962</c:v>
                </c:pt>
                <c:pt idx="176074">
                  <c:v>-18.314499999999953</c:v>
                </c:pt>
                <c:pt idx="176075">
                  <c:v>-18.3125</c:v>
                </c:pt>
                <c:pt idx="176076">
                  <c:v>-18.31049999999999</c:v>
                </c:pt>
                <c:pt idx="176077">
                  <c:v>-18.308499999999981</c:v>
                </c:pt>
                <c:pt idx="176078">
                  <c:v>-18.306499999999971</c:v>
                </c:pt>
                <c:pt idx="176079">
                  <c:v>-18.304499999999962</c:v>
                </c:pt>
                <c:pt idx="176080">
                  <c:v>-18.302499999999952</c:v>
                </c:pt>
                <c:pt idx="176081">
                  <c:v>-18.3005</c:v>
                </c:pt>
                <c:pt idx="176082">
                  <c:v>-18.29849999999999</c:v>
                </c:pt>
                <c:pt idx="176083">
                  <c:v>-18.29649999999998</c:v>
                </c:pt>
                <c:pt idx="176084">
                  <c:v>-18.294499999999971</c:v>
                </c:pt>
                <c:pt idx="176085">
                  <c:v>-18.292499999999961</c:v>
                </c:pt>
                <c:pt idx="176086">
                  <c:v>-18.290499999999952</c:v>
                </c:pt>
                <c:pt idx="176087">
                  <c:v>-18.288499999999999</c:v>
                </c:pt>
                <c:pt idx="176088">
                  <c:v>-18.28649999999999</c:v>
                </c:pt>
                <c:pt idx="176089">
                  <c:v>-18.28449999999998</c:v>
                </c:pt>
                <c:pt idx="176090">
                  <c:v>-18.28249999999997</c:v>
                </c:pt>
                <c:pt idx="176091">
                  <c:v>-18.280499999999961</c:v>
                </c:pt>
                <c:pt idx="176092">
                  <c:v>-18.278499999999951</c:v>
                </c:pt>
                <c:pt idx="176093">
                  <c:v>-18.276499999999999</c:v>
                </c:pt>
                <c:pt idx="176094">
                  <c:v>-18.274499999999989</c:v>
                </c:pt>
                <c:pt idx="176095">
                  <c:v>-18.27249999999998</c:v>
                </c:pt>
                <c:pt idx="176096">
                  <c:v>-18.27049999999997</c:v>
                </c:pt>
                <c:pt idx="176097">
                  <c:v>-18.26849999999996</c:v>
                </c:pt>
                <c:pt idx="176098">
                  <c:v>-18.266499999999951</c:v>
                </c:pt>
                <c:pt idx="176099">
                  <c:v>-18.264499999999998</c:v>
                </c:pt>
                <c:pt idx="176100">
                  <c:v>-18.262499999999989</c:v>
                </c:pt>
                <c:pt idx="176101">
                  <c:v>-18.260499999999979</c:v>
                </c:pt>
                <c:pt idx="176102">
                  <c:v>-18.25849999999997</c:v>
                </c:pt>
                <c:pt idx="176103">
                  <c:v>-18.25649999999996</c:v>
                </c:pt>
                <c:pt idx="176104">
                  <c:v>-18.25449999999995</c:v>
                </c:pt>
                <c:pt idx="176105">
                  <c:v>-18.252499999999998</c:v>
                </c:pt>
                <c:pt idx="176106">
                  <c:v>-18.250499999999988</c:v>
                </c:pt>
                <c:pt idx="176107">
                  <c:v>-18.248499999999979</c:v>
                </c:pt>
                <c:pt idx="176108">
                  <c:v>-18.246499999999969</c:v>
                </c:pt>
                <c:pt idx="176109">
                  <c:v>-18.24449999999996</c:v>
                </c:pt>
                <c:pt idx="176110">
                  <c:v>-18.24249999999995</c:v>
                </c:pt>
                <c:pt idx="176111">
                  <c:v>-18.240499999999997</c:v>
                </c:pt>
                <c:pt idx="176112">
                  <c:v>-18.238499999999988</c:v>
                </c:pt>
                <c:pt idx="176113">
                  <c:v>-18.236499999999978</c:v>
                </c:pt>
                <c:pt idx="176114">
                  <c:v>-18.234499999999969</c:v>
                </c:pt>
                <c:pt idx="176115">
                  <c:v>-18.232499999999959</c:v>
                </c:pt>
                <c:pt idx="176116">
                  <c:v>-18.23049999999995</c:v>
                </c:pt>
                <c:pt idx="176117">
                  <c:v>-18.228499999999997</c:v>
                </c:pt>
                <c:pt idx="176118">
                  <c:v>-18.226499999999987</c:v>
                </c:pt>
                <c:pt idx="176119">
                  <c:v>-18.224499999999978</c:v>
                </c:pt>
                <c:pt idx="176120">
                  <c:v>-18.222499999999968</c:v>
                </c:pt>
                <c:pt idx="176121">
                  <c:v>-18.220499999999959</c:v>
                </c:pt>
                <c:pt idx="176122">
                  <c:v>-18.218499999999949</c:v>
                </c:pt>
                <c:pt idx="176123">
                  <c:v>-18.216499999999996</c:v>
                </c:pt>
                <c:pt idx="176124">
                  <c:v>-18.214499999999987</c:v>
                </c:pt>
                <c:pt idx="176125">
                  <c:v>-18.212499999999977</c:v>
                </c:pt>
                <c:pt idx="176126">
                  <c:v>-18.210499999999968</c:v>
                </c:pt>
                <c:pt idx="176127">
                  <c:v>-18.208499999999958</c:v>
                </c:pt>
                <c:pt idx="176128">
                  <c:v>-18.206500000000005</c:v>
                </c:pt>
                <c:pt idx="176129">
                  <c:v>-18.204499999999996</c:v>
                </c:pt>
                <c:pt idx="176130">
                  <c:v>-18.202499999999986</c:v>
                </c:pt>
                <c:pt idx="176131">
                  <c:v>-18.200499999999977</c:v>
                </c:pt>
                <c:pt idx="176132">
                  <c:v>-18.198499999999967</c:v>
                </c:pt>
                <c:pt idx="176133">
                  <c:v>-18.196499999999958</c:v>
                </c:pt>
                <c:pt idx="176134">
                  <c:v>-18.194500000000005</c:v>
                </c:pt>
                <c:pt idx="176135">
                  <c:v>-18.192499999999995</c:v>
                </c:pt>
                <c:pt idx="176136">
                  <c:v>-18.190499999999986</c:v>
                </c:pt>
                <c:pt idx="176137">
                  <c:v>-18.188499999999976</c:v>
                </c:pt>
                <c:pt idx="176138">
                  <c:v>-18.186499999999967</c:v>
                </c:pt>
                <c:pt idx="176139">
                  <c:v>-18.184499999999957</c:v>
                </c:pt>
                <c:pt idx="176140">
                  <c:v>-18.182500000000005</c:v>
                </c:pt>
                <c:pt idx="176141">
                  <c:v>-18.180499999999995</c:v>
                </c:pt>
                <c:pt idx="176142">
                  <c:v>-18.178499999999985</c:v>
                </c:pt>
                <c:pt idx="176143">
                  <c:v>-18.176499999999976</c:v>
                </c:pt>
                <c:pt idx="176144">
                  <c:v>-18.174499999999966</c:v>
                </c:pt>
                <c:pt idx="176145">
                  <c:v>-18.172499999999957</c:v>
                </c:pt>
                <c:pt idx="176146">
                  <c:v>-18.170500000000004</c:v>
                </c:pt>
                <c:pt idx="176147">
                  <c:v>-18.168499999999995</c:v>
                </c:pt>
                <c:pt idx="176148">
                  <c:v>-18.166499999999985</c:v>
                </c:pt>
                <c:pt idx="176149">
                  <c:v>-18.164499999999975</c:v>
                </c:pt>
                <c:pt idx="176150">
                  <c:v>-18.162499999999966</c:v>
                </c:pt>
                <c:pt idx="176151">
                  <c:v>-18.160499999999956</c:v>
                </c:pt>
                <c:pt idx="176152">
                  <c:v>-18.158500000000004</c:v>
                </c:pt>
                <c:pt idx="176153">
                  <c:v>-18.156499999999994</c:v>
                </c:pt>
                <c:pt idx="176154">
                  <c:v>-18.154499999999985</c:v>
                </c:pt>
                <c:pt idx="176155">
                  <c:v>-18.152499999999975</c:v>
                </c:pt>
                <c:pt idx="176156">
                  <c:v>-18.150499999999965</c:v>
                </c:pt>
                <c:pt idx="176157">
                  <c:v>-18.148499999999956</c:v>
                </c:pt>
                <c:pt idx="176158">
                  <c:v>-18.146500000000003</c:v>
                </c:pt>
                <c:pt idx="176159">
                  <c:v>-18.144499999999994</c:v>
                </c:pt>
                <c:pt idx="176160">
                  <c:v>-18.142499999999984</c:v>
                </c:pt>
                <c:pt idx="176161">
                  <c:v>-18.140499999999975</c:v>
                </c:pt>
                <c:pt idx="176162">
                  <c:v>-18.138499999999965</c:v>
                </c:pt>
                <c:pt idx="176163">
                  <c:v>-18.136499999999955</c:v>
                </c:pt>
                <c:pt idx="176164">
                  <c:v>-18.134500000000003</c:v>
                </c:pt>
                <c:pt idx="176165">
                  <c:v>-18.132499999999993</c:v>
                </c:pt>
                <c:pt idx="176166">
                  <c:v>-18.130499999999984</c:v>
                </c:pt>
                <c:pt idx="176167">
                  <c:v>-18.128499999999974</c:v>
                </c:pt>
                <c:pt idx="176168">
                  <c:v>-18.126499999999965</c:v>
                </c:pt>
                <c:pt idx="176169">
                  <c:v>-18.124499999999955</c:v>
                </c:pt>
                <c:pt idx="176170">
                  <c:v>-18.122500000000002</c:v>
                </c:pt>
                <c:pt idx="176171">
                  <c:v>-18.120499999999993</c:v>
                </c:pt>
                <c:pt idx="176172">
                  <c:v>-18.118499999999983</c:v>
                </c:pt>
                <c:pt idx="176173">
                  <c:v>-18.116499999999974</c:v>
                </c:pt>
                <c:pt idx="176174">
                  <c:v>-18.114499999999964</c:v>
                </c:pt>
                <c:pt idx="176175">
                  <c:v>-18.112499999999955</c:v>
                </c:pt>
                <c:pt idx="176176">
                  <c:v>-18.110500000000002</c:v>
                </c:pt>
                <c:pt idx="176177">
                  <c:v>-18.108499999999992</c:v>
                </c:pt>
                <c:pt idx="176178">
                  <c:v>-18.106499999999983</c:v>
                </c:pt>
                <c:pt idx="176179">
                  <c:v>-18.104499999999973</c:v>
                </c:pt>
                <c:pt idx="176180">
                  <c:v>-18.102499999999964</c:v>
                </c:pt>
                <c:pt idx="176181">
                  <c:v>-18.100499999999954</c:v>
                </c:pt>
                <c:pt idx="176182">
                  <c:v>-18.098500000000001</c:v>
                </c:pt>
                <c:pt idx="176183">
                  <c:v>-18.096499999999992</c:v>
                </c:pt>
                <c:pt idx="176184">
                  <c:v>-18.094499999999982</c:v>
                </c:pt>
                <c:pt idx="176185">
                  <c:v>-18.092499999999973</c:v>
                </c:pt>
                <c:pt idx="176186">
                  <c:v>-18.090499999999963</c:v>
                </c:pt>
                <c:pt idx="176187">
                  <c:v>-18.088499999999954</c:v>
                </c:pt>
                <c:pt idx="176188">
                  <c:v>-18.086500000000001</c:v>
                </c:pt>
                <c:pt idx="176189">
                  <c:v>-18.084499999999991</c:v>
                </c:pt>
                <c:pt idx="176190">
                  <c:v>-18.082499999999982</c:v>
                </c:pt>
                <c:pt idx="176191">
                  <c:v>-18.080499999999972</c:v>
                </c:pt>
                <c:pt idx="176192">
                  <c:v>-18.078499999999963</c:v>
                </c:pt>
                <c:pt idx="176193">
                  <c:v>-18.076499999999953</c:v>
                </c:pt>
                <c:pt idx="176194">
                  <c:v>-18.0745</c:v>
                </c:pt>
                <c:pt idx="176195">
                  <c:v>-18.072499999999991</c:v>
                </c:pt>
                <c:pt idx="176196">
                  <c:v>-18.070499999999981</c:v>
                </c:pt>
                <c:pt idx="176197">
                  <c:v>-18.068499999999972</c:v>
                </c:pt>
                <c:pt idx="176198">
                  <c:v>-18.066499999999962</c:v>
                </c:pt>
                <c:pt idx="176199">
                  <c:v>-18.064499999999953</c:v>
                </c:pt>
                <c:pt idx="176200">
                  <c:v>-18.0625</c:v>
                </c:pt>
                <c:pt idx="176201">
                  <c:v>-18.06049999999999</c:v>
                </c:pt>
                <c:pt idx="176202">
                  <c:v>-18.058499999999981</c:v>
                </c:pt>
                <c:pt idx="176203">
                  <c:v>-18.056499999999971</c:v>
                </c:pt>
                <c:pt idx="176204">
                  <c:v>-18.054499999999962</c:v>
                </c:pt>
                <c:pt idx="176205">
                  <c:v>-18.052499999999952</c:v>
                </c:pt>
                <c:pt idx="176206">
                  <c:v>-18.0505</c:v>
                </c:pt>
                <c:pt idx="176207">
                  <c:v>-18.04849999999999</c:v>
                </c:pt>
                <c:pt idx="176208">
                  <c:v>-18.04649999999998</c:v>
                </c:pt>
                <c:pt idx="176209">
                  <c:v>-18.044499999999971</c:v>
                </c:pt>
                <c:pt idx="176210">
                  <c:v>-18.042499999999961</c:v>
                </c:pt>
                <c:pt idx="176211">
                  <c:v>-18.040499999999952</c:v>
                </c:pt>
                <c:pt idx="176212">
                  <c:v>-18.038499999999999</c:v>
                </c:pt>
                <c:pt idx="176213">
                  <c:v>-18.03649999999999</c:v>
                </c:pt>
                <c:pt idx="176214">
                  <c:v>-18.03449999999998</c:v>
                </c:pt>
                <c:pt idx="176215">
                  <c:v>-18.03249999999997</c:v>
                </c:pt>
                <c:pt idx="176216">
                  <c:v>-18.030499999999961</c:v>
                </c:pt>
                <c:pt idx="176217">
                  <c:v>-18.028499999999951</c:v>
                </c:pt>
                <c:pt idx="176218">
                  <c:v>-18.026499999999999</c:v>
                </c:pt>
                <c:pt idx="176219">
                  <c:v>-18.024499999999989</c:v>
                </c:pt>
                <c:pt idx="176220">
                  <c:v>-18.02249999999998</c:v>
                </c:pt>
                <c:pt idx="176221">
                  <c:v>-18.02049999999997</c:v>
                </c:pt>
                <c:pt idx="176222">
                  <c:v>-18.01849999999996</c:v>
                </c:pt>
                <c:pt idx="176223">
                  <c:v>-18.016499999999951</c:v>
                </c:pt>
                <c:pt idx="176224">
                  <c:v>-18.014499999999998</c:v>
                </c:pt>
                <c:pt idx="176225">
                  <c:v>-18.012499999999989</c:v>
                </c:pt>
                <c:pt idx="176226">
                  <c:v>-18.010499999999979</c:v>
                </c:pt>
                <c:pt idx="176227">
                  <c:v>-18.00849999999997</c:v>
                </c:pt>
                <c:pt idx="176228">
                  <c:v>-18.00649999999996</c:v>
                </c:pt>
                <c:pt idx="176229">
                  <c:v>-18.00449999999995</c:v>
                </c:pt>
                <c:pt idx="176230">
                  <c:v>-18.002499999999998</c:v>
                </c:pt>
                <c:pt idx="176231">
                  <c:v>-18.000499999999988</c:v>
                </c:pt>
                <c:pt idx="176232">
                  <c:v>-17.998499999999979</c:v>
                </c:pt>
                <c:pt idx="176233">
                  <c:v>-17.996499999999969</c:v>
                </c:pt>
                <c:pt idx="176234">
                  <c:v>-17.99449999999996</c:v>
                </c:pt>
                <c:pt idx="176235">
                  <c:v>-17.99249999999995</c:v>
                </c:pt>
                <c:pt idx="176236">
                  <c:v>-17.990499999999997</c:v>
                </c:pt>
                <c:pt idx="176237">
                  <c:v>-17.988499999999988</c:v>
                </c:pt>
                <c:pt idx="176238">
                  <c:v>-17.986499999999978</c:v>
                </c:pt>
                <c:pt idx="176239">
                  <c:v>-17.984499999999969</c:v>
                </c:pt>
                <c:pt idx="176240">
                  <c:v>-17.982499999999959</c:v>
                </c:pt>
                <c:pt idx="176241">
                  <c:v>-17.98049999999995</c:v>
                </c:pt>
                <c:pt idx="176242">
                  <c:v>-17.978499999999997</c:v>
                </c:pt>
                <c:pt idx="176243">
                  <c:v>-17.976499999999987</c:v>
                </c:pt>
                <c:pt idx="176244">
                  <c:v>-17.974499999999978</c:v>
                </c:pt>
                <c:pt idx="176245">
                  <c:v>-17.972499999999968</c:v>
                </c:pt>
                <c:pt idx="176246">
                  <c:v>-17.970499999999959</c:v>
                </c:pt>
                <c:pt idx="176247">
                  <c:v>-17.968499999999949</c:v>
                </c:pt>
                <c:pt idx="176248">
                  <c:v>-17.966499999999996</c:v>
                </c:pt>
                <c:pt idx="176249">
                  <c:v>-17.964499999999987</c:v>
                </c:pt>
                <c:pt idx="176250">
                  <c:v>-17.962499999999977</c:v>
                </c:pt>
                <c:pt idx="176251">
                  <c:v>-17.960499999999968</c:v>
                </c:pt>
                <c:pt idx="176252">
                  <c:v>-17.958499999999958</c:v>
                </c:pt>
                <c:pt idx="176253">
                  <c:v>-17.956500000000005</c:v>
                </c:pt>
                <c:pt idx="176254">
                  <c:v>-17.954499999999996</c:v>
                </c:pt>
                <c:pt idx="176255">
                  <c:v>-17.952499999999986</c:v>
                </c:pt>
                <c:pt idx="176256">
                  <c:v>-17.950499999999977</c:v>
                </c:pt>
                <c:pt idx="176257">
                  <c:v>-17.948499999999967</c:v>
                </c:pt>
                <c:pt idx="176258">
                  <c:v>-17.946499999999958</c:v>
                </c:pt>
                <c:pt idx="176259">
                  <c:v>-17.944500000000005</c:v>
                </c:pt>
                <c:pt idx="176260">
                  <c:v>-17.942499999999995</c:v>
                </c:pt>
                <c:pt idx="176261">
                  <c:v>-17.940499999999986</c:v>
                </c:pt>
                <c:pt idx="176262">
                  <c:v>-17.938499999999976</c:v>
                </c:pt>
                <c:pt idx="176263">
                  <c:v>-17.936499999999967</c:v>
                </c:pt>
                <c:pt idx="176264">
                  <c:v>-17.934499999999957</c:v>
                </c:pt>
                <c:pt idx="176265">
                  <c:v>-17.932500000000005</c:v>
                </c:pt>
                <c:pt idx="176266">
                  <c:v>-17.930499999999995</c:v>
                </c:pt>
                <c:pt idx="176267">
                  <c:v>-17.928499999999985</c:v>
                </c:pt>
                <c:pt idx="176268">
                  <c:v>-17.926499999999976</c:v>
                </c:pt>
                <c:pt idx="176269">
                  <c:v>-17.924499999999966</c:v>
                </c:pt>
                <c:pt idx="176270">
                  <c:v>-17.922499999999957</c:v>
                </c:pt>
                <c:pt idx="176271">
                  <c:v>-17.920500000000004</c:v>
                </c:pt>
                <c:pt idx="176272">
                  <c:v>-17.918499999999995</c:v>
                </c:pt>
                <c:pt idx="176273">
                  <c:v>-17.916499999999985</c:v>
                </c:pt>
                <c:pt idx="176274">
                  <c:v>-17.914499999999975</c:v>
                </c:pt>
                <c:pt idx="176275">
                  <c:v>-17.912499999999966</c:v>
                </c:pt>
                <c:pt idx="176276">
                  <c:v>-17.910499999999956</c:v>
                </c:pt>
                <c:pt idx="176277">
                  <c:v>-17.908500000000004</c:v>
                </c:pt>
                <c:pt idx="176278">
                  <c:v>-17.906499999999994</c:v>
                </c:pt>
                <c:pt idx="176279">
                  <c:v>-17.904499999999985</c:v>
                </c:pt>
                <c:pt idx="176280">
                  <c:v>-17.902499999999975</c:v>
                </c:pt>
                <c:pt idx="176281">
                  <c:v>-17.900499999999965</c:v>
                </c:pt>
                <c:pt idx="176282">
                  <c:v>-17.898499999999956</c:v>
                </c:pt>
                <c:pt idx="176283">
                  <c:v>-17.896500000000003</c:v>
                </c:pt>
                <c:pt idx="176284">
                  <c:v>-17.894499999999994</c:v>
                </c:pt>
                <c:pt idx="176285">
                  <c:v>-17.892499999999984</c:v>
                </c:pt>
                <c:pt idx="176286">
                  <c:v>-17.890499999999975</c:v>
                </c:pt>
                <c:pt idx="176287">
                  <c:v>-17.888499999999965</c:v>
                </c:pt>
                <c:pt idx="176288">
                  <c:v>-17.886499999999955</c:v>
                </c:pt>
                <c:pt idx="176289">
                  <c:v>-17.884500000000003</c:v>
                </c:pt>
                <c:pt idx="176290">
                  <c:v>-17.882499999999993</c:v>
                </c:pt>
                <c:pt idx="176291">
                  <c:v>-17.880499999999984</c:v>
                </c:pt>
                <c:pt idx="176292">
                  <c:v>-17.878499999999974</c:v>
                </c:pt>
                <c:pt idx="176293">
                  <c:v>-17.876499999999965</c:v>
                </c:pt>
                <c:pt idx="176294">
                  <c:v>-17.874499999999955</c:v>
                </c:pt>
                <c:pt idx="176295">
                  <c:v>-17.872500000000002</c:v>
                </c:pt>
                <c:pt idx="176296">
                  <c:v>-17.870499999999993</c:v>
                </c:pt>
                <c:pt idx="176297">
                  <c:v>-17.868499999999983</c:v>
                </c:pt>
                <c:pt idx="176298">
                  <c:v>-17.866499999999974</c:v>
                </c:pt>
                <c:pt idx="176299">
                  <c:v>-17.864499999999964</c:v>
                </c:pt>
                <c:pt idx="176300">
                  <c:v>-17.862499999999955</c:v>
                </c:pt>
                <c:pt idx="176301">
                  <c:v>-17.860500000000002</c:v>
                </c:pt>
                <c:pt idx="176302">
                  <c:v>-17.858499999999992</c:v>
                </c:pt>
                <c:pt idx="176303">
                  <c:v>-17.856499999999983</c:v>
                </c:pt>
                <c:pt idx="176304">
                  <c:v>-17.854499999999973</c:v>
                </c:pt>
                <c:pt idx="176305">
                  <c:v>-17.852499999999964</c:v>
                </c:pt>
                <c:pt idx="176306">
                  <c:v>-17.850499999999954</c:v>
                </c:pt>
                <c:pt idx="176307">
                  <c:v>-17.848500000000001</c:v>
                </c:pt>
                <c:pt idx="176308">
                  <c:v>-17.846499999999992</c:v>
                </c:pt>
                <c:pt idx="176309">
                  <c:v>-17.844499999999982</c:v>
                </c:pt>
                <c:pt idx="176310">
                  <c:v>-17.842499999999973</c:v>
                </c:pt>
                <c:pt idx="176311">
                  <c:v>-17.840499999999963</c:v>
                </c:pt>
                <c:pt idx="176312">
                  <c:v>-17.838499999999954</c:v>
                </c:pt>
                <c:pt idx="176313">
                  <c:v>-17.836500000000001</c:v>
                </c:pt>
                <c:pt idx="176314">
                  <c:v>-17.834499999999991</c:v>
                </c:pt>
                <c:pt idx="176315">
                  <c:v>-17.832499999999982</c:v>
                </c:pt>
                <c:pt idx="176316">
                  <c:v>-17.830499999999972</c:v>
                </c:pt>
                <c:pt idx="176317">
                  <c:v>-17.828499999999963</c:v>
                </c:pt>
                <c:pt idx="176318">
                  <c:v>-17.826499999999953</c:v>
                </c:pt>
                <c:pt idx="176319">
                  <c:v>-17.8245</c:v>
                </c:pt>
                <c:pt idx="176320">
                  <c:v>-17.822499999999991</c:v>
                </c:pt>
                <c:pt idx="176321">
                  <c:v>-17.820499999999981</c:v>
                </c:pt>
                <c:pt idx="176322">
                  <c:v>-17.818499999999972</c:v>
                </c:pt>
                <c:pt idx="176323">
                  <c:v>-17.816499999999962</c:v>
                </c:pt>
                <c:pt idx="176324">
                  <c:v>-17.814499999999953</c:v>
                </c:pt>
                <c:pt idx="176325">
                  <c:v>-17.8125</c:v>
                </c:pt>
                <c:pt idx="176326">
                  <c:v>-17.81049999999999</c:v>
                </c:pt>
                <c:pt idx="176327">
                  <c:v>-17.808499999999981</c:v>
                </c:pt>
                <c:pt idx="176328">
                  <c:v>-17.806499999999971</c:v>
                </c:pt>
                <c:pt idx="176329">
                  <c:v>-17.804499999999962</c:v>
                </c:pt>
                <c:pt idx="176330">
                  <c:v>-17.802499999999952</c:v>
                </c:pt>
                <c:pt idx="176331">
                  <c:v>-17.8005</c:v>
                </c:pt>
                <c:pt idx="176332">
                  <c:v>-17.79849999999999</c:v>
                </c:pt>
                <c:pt idx="176333">
                  <c:v>-17.79649999999998</c:v>
                </c:pt>
                <c:pt idx="176334">
                  <c:v>-17.794499999999971</c:v>
                </c:pt>
                <c:pt idx="176335">
                  <c:v>-17.792499999999961</c:v>
                </c:pt>
                <c:pt idx="176336">
                  <c:v>-17.790499999999952</c:v>
                </c:pt>
                <c:pt idx="176337">
                  <c:v>-17.788499999999999</c:v>
                </c:pt>
                <c:pt idx="176338">
                  <c:v>-17.78649999999999</c:v>
                </c:pt>
                <c:pt idx="176339">
                  <c:v>-17.78449999999998</c:v>
                </c:pt>
                <c:pt idx="176340">
                  <c:v>-17.78249999999997</c:v>
                </c:pt>
                <c:pt idx="176341">
                  <c:v>-17.780499999999961</c:v>
                </c:pt>
                <c:pt idx="176342">
                  <c:v>-17.778499999999951</c:v>
                </c:pt>
                <c:pt idx="176343">
                  <c:v>-17.776499999999999</c:v>
                </c:pt>
                <c:pt idx="176344">
                  <c:v>-17.774499999999989</c:v>
                </c:pt>
                <c:pt idx="176345">
                  <c:v>-17.77249999999998</c:v>
                </c:pt>
                <c:pt idx="176346">
                  <c:v>-17.77049999999997</c:v>
                </c:pt>
                <c:pt idx="176347">
                  <c:v>-17.76849999999996</c:v>
                </c:pt>
                <c:pt idx="176348">
                  <c:v>-17.766499999999951</c:v>
                </c:pt>
                <c:pt idx="176349">
                  <c:v>-17.764499999999998</c:v>
                </c:pt>
                <c:pt idx="176350">
                  <c:v>-17.762499999999989</c:v>
                </c:pt>
                <c:pt idx="176351">
                  <c:v>-17.760499999999979</c:v>
                </c:pt>
                <c:pt idx="176352">
                  <c:v>-17.75849999999997</c:v>
                </c:pt>
                <c:pt idx="176353">
                  <c:v>-17.75649999999996</c:v>
                </c:pt>
                <c:pt idx="176354">
                  <c:v>-17.75449999999995</c:v>
                </c:pt>
                <c:pt idx="176355">
                  <c:v>-17.752499999999998</c:v>
                </c:pt>
                <c:pt idx="176356">
                  <c:v>-17.750499999999988</c:v>
                </c:pt>
                <c:pt idx="176357">
                  <c:v>-17.748499999999979</c:v>
                </c:pt>
                <c:pt idx="176358">
                  <c:v>-17.746499999999969</c:v>
                </c:pt>
                <c:pt idx="176359">
                  <c:v>-17.74449999999996</c:v>
                </c:pt>
                <c:pt idx="176360">
                  <c:v>-17.74249999999995</c:v>
                </c:pt>
                <c:pt idx="176361">
                  <c:v>-17.740499999999997</c:v>
                </c:pt>
                <c:pt idx="176362">
                  <c:v>-17.738499999999988</c:v>
                </c:pt>
                <c:pt idx="176363">
                  <c:v>-17.736499999999978</c:v>
                </c:pt>
                <c:pt idx="176364">
                  <c:v>-17.734499999999969</c:v>
                </c:pt>
                <c:pt idx="176365">
                  <c:v>-17.732499999999959</c:v>
                </c:pt>
                <c:pt idx="176366">
                  <c:v>-17.73049999999995</c:v>
                </c:pt>
                <c:pt idx="176367">
                  <c:v>-17.728499999999997</c:v>
                </c:pt>
                <c:pt idx="176368">
                  <c:v>-17.726499999999987</c:v>
                </c:pt>
                <c:pt idx="176369">
                  <c:v>-17.724499999999978</c:v>
                </c:pt>
                <c:pt idx="176370">
                  <c:v>-17.722499999999968</c:v>
                </c:pt>
                <c:pt idx="176371">
                  <c:v>-17.720499999999959</c:v>
                </c:pt>
                <c:pt idx="176372">
                  <c:v>-17.718499999999949</c:v>
                </c:pt>
                <c:pt idx="176373">
                  <c:v>-17.716499999999996</c:v>
                </c:pt>
                <c:pt idx="176374">
                  <c:v>-17.714499999999987</c:v>
                </c:pt>
                <c:pt idx="176375">
                  <c:v>-17.712499999999977</c:v>
                </c:pt>
                <c:pt idx="176376">
                  <c:v>-17.710499999999968</c:v>
                </c:pt>
                <c:pt idx="176377">
                  <c:v>-17.708499999999958</c:v>
                </c:pt>
                <c:pt idx="176378">
                  <c:v>-17.706500000000005</c:v>
                </c:pt>
                <c:pt idx="176379">
                  <c:v>-17.704499999999996</c:v>
                </c:pt>
                <c:pt idx="176380">
                  <c:v>-17.702499999999986</c:v>
                </c:pt>
                <c:pt idx="176381">
                  <c:v>-17.700499999999977</c:v>
                </c:pt>
                <c:pt idx="176382">
                  <c:v>-17.698499999999967</c:v>
                </c:pt>
                <c:pt idx="176383">
                  <c:v>-17.696499999999958</c:v>
                </c:pt>
                <c:pt idx="176384">
                  <c:v>-17.694500000000005</c:v>
                </c:pt>
                <c:pt idx="176385">
                  <c:v>-17.692499999999995</c:v>
                </c:pt>
                <c:pt idx="176386">
                  <c:v>-17.690499999999986</c:v>
                </c:pt>
                <c:pt idx="176387">
                  <c:v>-17.688499999999976</c:v>
                </c:pt>
                <c:pt idx="176388">
                  <c:v>-17.686499999999967</c:v>
                </c:pt>
                <c:pt idx="176389">
                  <c:v>-17.684499999999957</c:v>
                </c:pt>
                <c:pt idx="176390">
                  <c:v>-17.682500000000005</c:v>
                </c:pt>
                <c:pt idx="176391">
                  <c:v>-17.680499999999995</c:v>
                </c:pt>
                <c:pt idx="176392">
                  <c:v>-17.678499999999985</c:v>
                </c:pt>
                <c:pt idx="176393">
                  <c:v>-17.676499999999976</c:v>
                </c:pt>
                <c:pt idx="176394">
                  <c:v>-17.674499999999966</c:v>
                </c:pt>
                <c:pt idx="176395">
                  <c:v>-17.672499999999957</c:v>
                </c:pt>
                <c:pt idx="176396">
                  <c:v>-17.670500000000004</c:v>
                </c:pt>
                <c:pt idx="176397">
                  <c:v>-17.668499999999995</c:v>
                </c:pt>
                <c:pt idx="176398">
                  <c:v>-17.666499999999985</c:v>
                </c:pt>
                <c:pt idx="176399">
                  <c:v>-17.664499999999975</c:v>
                </c:pt>
                <c:pt idx="176400">
                  <c:v>-17.662499999999966</c:v>
                </c:pt>
                <c:pt idx="176401">
                  <c:v>-17.660499999999956</c:v>
                </c:pt>
                <c:pt idx="176402">
                  <c:v>-17.658500000000004</c:v>
                </c:pt>
                <c:pt idx="176403">
                  <c:v>-17.656499999999994</c:v>
                </c:pt>
                <c:pt idx="176404">
                  <c:v>-17.654499999999985</c:v>
                </c:pt>
                <c:pt idx="176405">
                  <c:v>-17.652499999999975</c:v>
                </c:pt>
                <c:pt idx="176406">
                  <c:v>-17.650499999999965</c:v>
                </c:pt>
                <c:pt idx="176407">
                  <c:v>-17.648499999999956</c:v>
                </c:pt>
                <c:pt idx="176408">
                  <c:v>-17.646500000000003</c:v>
                </c:pt>
                <c:pt idx="176409">
                  <c:v>-17.644499999999994</c:v>
                </c:pt>
                <c:pt idx="176410">
                  <c:v>-17.642499999999984</c:v>
                </c:pt>
                <c:pt idx="176411">
                  <c:v>-17.640499999999975</c:v>
                </c:pt>
                <c:pt idx="176412">
                  <c:v>-17.638499999999965</c:v>
                </c:pt>
                <c:pt idx="176413">
                  <c:v>-17.636499999999955</c:v>
                </c:pt>
                <c:pt idx="176414">
                  <c:v>-17.634500000000003</c:v>
                </c:pt>
                <c:pt idx="176415">
                  <c:v>-17.632499999999993</c:v>
                </c:pt>
                <c:pt idx="176416">
                  <c:v>-17.630499999999984</c:v>
                </c:pt>
                <c:pt idx="176417">
                  <c:v>-17.628499999999974</c:v>
                </c:pt>
                <c:pt idx="176418">
                  <c:v>-17.626499999999965</c:v>
                </c:pt>
                <c:pt idx="176419">
                  <c:v>-17.624499999999955</c:v>
                </c:pt>
                <c:pt idx="176420">
                  <c:v>-17.622500000000002</c:v>
                </c:pt>
                <c:pt idx="176421">
                  <c:v>-17.620499999999993</c:v>
                </c:pt>
                <c:pt idx="176422">
                  <c:v>-17.618499999999983</c:v>
                </c:pt>
                <c:pt idx="176423">
                  <c:v>-17.616499999999974</c:v>
                </c:pt>
                <c:pt idx="176424">
                  <c:v>-17.614499999999964</c:v>
                </c:pt>
                <c:pt idx="176425">
                  <c:v>-17.612499999999955</c:v>
                </c:pt>
                <c:pt idx="176426">
                  <c:v>-17.610500000000002</c:v>
                </c:pt>
                <c:pt idx="176427">
                  <c:v>-17.608499999999992</c:v>
                </c:pt>
                <c:pt idx="176428">
                  <c:v>-17.606499999999983</c:v>
                </c:pt>
                <c:pt idx="176429">
                  <c:v>-17.604499999999973</c:v>
                </c:pt>
                <c:pt idx="176430">
                  <c:v>-17.602499999999964</c:v>
                </c:pt>
                <c:pt idx="176431">
                  <c:v>-17.600499999999954</c:v>
                </c:pt>
                <c:pt idx="176432">
                  <c:v>-17.598500000000001</c:v>
                </c:pt>
                <c:pt idx="176433">
                  <c:v>-17.596499999999992</c:v>
                </c:pt>
                <c:pt idx="176434">
                  <c:v>-17.594499999999982</c:v>
                </c:pt>
                <c:pt idx="176435">
                  <c:v>-17.592499999999973</c:v>
                </c:pt>
                <c:pt idx="176436">
                  <c:v>-17.590499999999963</c:v>
                </c:pt>
                <c:pt idx="176437">
                  <c:v>-17.588499999999954</c:v>
                </c:pt>
                <c:pt idx="176438">
                  <c:v>-17.586500000000001</c:v>
                </c:pt>
                <c:pt idx="176439">
                  <c:v>-17.584499999999991</c:v>
                </c:pt>
                <c:pt idx="176440">
                  <c:v>-17.582499999999982</c:v>
                </c:pt>
                <c:pt idx="176441">
                  <c:v>-17.580499999999972</c:v>
                </c:pt>
                <c:pt idx="176442">
                  <c:v>-17.578499999999963</c:v>
                </c:pt>
                <c:pt idx="176443">
                  <c:v>-17.576499999999953</c:v>
                </c:pt>
                <c:pt idx="176444">
                  <c:v>-17.5745</c:v>
                </c:pt>
                <c:pt idx="176445">
                  <c:v>-17.572499999999991</c:v>
                </c:pt>
                <c:pt idx="176446">
                  <c:v>-17.570499999999981</c:v>
                </c:pt>
                <c:pt idx="176447">
                  <c:v>-17.568499999999972</c:v>
                </c:pt>
                <c:pt idx="176448">
                  <c:v>-17.566499999999962</c:v>
                </c:pt>
                <c:pt idx="176449">
                  <c:v>-17.564499999999953</c:v>
                </c:pt>
                <c:pt idx="176450">
                  <c:v>-17.5625</c:v>
                </c:pt>
                <c:pt idx="176451">
                  <c:v>-17.56049999999999</c:v>
                </c:pt>
                <c:pt idx="176452">
                  <c:v>-17.558499999999981</c:v>
                </c:pt>
                <c:pt idx="176453">
                  <c:v>-17.556499999999971</c:v>
                </c:pt>
                <c:pt idx="176454">
                  <c:v>-17.554499999999962</c:v>
                </c:pt>
                <c:pt idx="176455">
                  <c:v>-17.552499999999952</c:v>
                </c:pt>
                <c:pt idx="176456">
                  <c:v>-17.5505</c:v>
                </c:pt>
                <c:pt idx="176457">
                  <c:v>-17.54849999999999</c:v>
                </c:pt>
                <c:pt idx="176458">
                  <c:v>-17.54649999999998</c:v>
                </c:pt>
                <c:pt idx="176459">
                  <c:v>-17.544499999999971</c:v>
                </c:pt>
                <c:pt idx="176460">
                  <c:v>-17.542499999999961</c:v>
                </c:pt>
                <c:pt idx="176461">
                  <c:v>-17.540499999999952</c:v>
                </c:pt>
                <c:pt idx="176462">
                  <c:v>-17.538499999999999</c:v>
                </c:pt>
                <c:pt idx="176463">
                  <c:v>-17.53649999999999</c:v>
                </c:pt>
                <c:pt idx="176464">
                  <c:v>-17.53449999999998</c:v>
                </c:pt>
                <c:pt idx="176465">
                  <c:v>-17.53249999999997</c:v>
                </c:pt>
                <c:pt idx="176466">
                  <c:v>-17.530499999999961</c:v>
                </c:pt>
                <c:pt idx="176467">
                  <c:v>-17.528499999999951</c:v>
                </c:pt>
                <c:pt idx="176468">
                  <c:v>-17.526499999999999</c:v>
                </c:pt>
                <c:pt idx="176469">
                  <c:v>-17.524499999999989</c:v>
                </c:pt>
                <c:pt idx="176470">
                  <c:v>-17.52249999999998</c:v>
                </c:pt>
                <c:pt idx="176471">
                  <c:v>-17.52049999999997</c:v>
                </c:pt>
                <c:pt idx="176472">
                  <c:v>-17.51849999999996</c:v>
                </c:pt>
                <c:pt idx="176473">
                  <c:v>-17.516499999999951</c:v>
                </c:pt>
                <c:pt idx="176474">
                  <c:v>-17.514499999999998</c:v>
                </c:pt>
                <c:pt idx="176475">
                  <c:v>-17.512499999999989</c:v>
                </c:pt>
                <c:pt idx="176476">
                  <c:v>-17.510499999999979</c:v>
                </c:pt>
                <c:pt idx="176477">
                  <c:v>-17.50849999999997</c:v>
                </c:pt>
                <c:pt idx="176478">
                  <c:v>-17.50649999999996</c:v>
                </c:pt>
                <c:pt idx="176479">
                  <c:v>-17.50449999999995</c:v>
                </c:pt>
                <c:pt idx="176480">
                  <c:v>-17.502499999999998</c:v>
                </c:pt>
                <c:pt idx="176481">
                  <c:v>-17.500499999999988</c:v>
                </c:pt>
                <c:pt idx="176482">
                  <c:v>-17.498499999999979</c:v>
                </c:pt>
                <c:pt idx="176483">
                  <c:v>-17.496499999999969</c:v>
                </c:pt>
                <c:pt idx="176484">
                  <c:v>-17.49449999999996</c:v>
                </c:pt>
                <c:pt idx="176485">
                  <c:v>-17.49249999999995</c:v>
                </c:pt>
                <c:pt idx="176486">
                  <c:v>-17.490499999999997</c:v>
                </c:pt>
                <c:pt idx="176487">
                  <c:v>-17.488499999999988</c:v>
                </c:pt>
                <c:pt idx="176488">
                  <c:v>-17.486499999999978</c:v>
                </c:pt>
                <c:pt idx="176489">
                  <c:v>-17.484499999999969</c:v>
                </c:pt>
                <c:pt idx="176490">
                  <c:v>-17.482499999999959</c:v>
                </c:pt>
                <c:pt idx="176491">
                  <c:v>-17.48049999999995</c:v>
                </c:pt>
                <c:pt idx="176492">
                  <c:v>-17.478499999999997</c:v>
                </c:pt>
                <c:pt idx="176493">
                  <c:v>-17.476499999999987</c:v>
                </c:pt>
                <c:pt idx="176494">
                  <c:v>-17.474499999999978</c:v>
                </c:pt>
                <c:pt idx="176495">
                  <c:v>-17.472499999999968</c:v>
                </c:pt>
                <c:pt idx="176496">
                  <c:v>-17.470499999999959</c:v>
                </c:pt>
                <c:pt idx="176497">
                  <c:v>-17.468499999999949</c:v>
                </c:pt>
                <c:pt idx="176498">
                  <c:v>-17.466499999999996</c:v>
                </c:pt>
                <c:pt idx="176499">
                  <c:v>-17.464499999999987</c:v>
                </c:pt>
                <c:pt idx="176500">
                  <c:v>-17.462499999999977</c:v>
                </c:pt>
                <c:pt idx="176501">
                  <c:v>-17.460499999999968</c:v>
                </c:pt>
                <c:pt idx="176502">
                  <c:v>-17.458499999999958</c:v>
                </c:pt>
                <c:pt idx="176503">
                  <c:v>-17.456500000000005</c:v>
                </c:pt>
                <c:pt idx="176504">
                  <c:v>-17.454499999999996</c:v>
                </c:pt>
                <c:pt idx="176505">
                  <c:v>-17.452499999999986</c:v>
                </c:pt>
                <c:pt idx="176506">
                  <c:v>-17.450499999999977</c:v>
                </c:pt>
                <c:pt idx="176507">
                  <c:v>-17.448499999999967</c:v>
                </c:pt>
                <c:pt idx="176508">
                  <c:v>-17.446499999999958</c:v>
                </c:pt>
                <c:pt idx="176509">
                  <c:v>-17.444500000000005</c:v>
                </c:pt>
                <c:pt idx="176510">
                  <c:v>-17.442499999999995</c:v>
                </c:pt>
                <c:pt idx="176511">
                  <c:v>-17.440499999999986</c:v>
                </c:pt>
                <c:pt idx="176512">
                  <c:v>-17.438499999999976</c:v>
                </c:pt>
                <c:pt idx="176513">
                  <c:v>-17.436499999999967</c:v>
                </c:pt>
                <c:pt idx="176514">
                  <c:v>-17.434499999999957</c:v>
                </c:pt>
                <c:pt idx="176515">
                  <c:v>-17.432500000000005</c:v>
                </c:pt>
                <c:pt idx="176516">
                  <c:v>-17.430499999999995</c:v>
                </c:pt>
                <c:pt idx="176517">
                  <c:v>-17.428499999999985</c:v>
                </c:pt>
                <c:pt idx="176518">
                  <c:v>-17.426499999999976</c:v>
                </c:pt>
                <c:pt idx="176519">
                  <c:v>-17.424499999999966</c:v>
                </c:pt>
                <c:pt idx="176520">
                  <c:v>-17.422499999999957</c:v>
                </c:pt>
                <c:pt idx="176521">
                  <c:v>-17.420500000000004</c:v>
                </c:pt>
                <c:pt idx="176522">
                  <c:v>-17.418499999999995</c:v>
                </c:pt>
                <c:pt idx="176523">
                  <c:v>-17.416499999999985</c:v>
                </c:pt>
                <c:pt idx="176524">
                  <c:v>-17.414499999999975</c:v>
                </c:pt>
                <c:pt idx="176525">
                  <c:v>-17.412499999999966</c:v>
                </c:pt>
                <c:pt idx="176526">
                  <c:v>-17.410499999999956</c:v>
                </c:pt>
                <c:pt idx="176527">
                  <c:v>-17.408500000000004</c:v>
                </c:pt>
                <c:pt idx="176528">
                  <c:v>-17.406499999999994</c:v>
                </c:pt>
                <c:pt idx="176529">
                  <c:v>-17.404499999999985</c:v>
                </c:pt>
                <c:pt idx="176530">
                  <c:v>-17.402499999999975</c:v>
                </c:pt>
                <c:pt idx="176531">
                  <c:v>-17.400499999999965</c:v>
                </c:pt>
                <c:pt idx="176532">
                  <c:v>-17.398499999999956</c:v>
                </c:pt>
                <c:pt idx="176533">
                  <c:v>-17.396500000000003</c:v>
                </c:pt>
                <c:pt idx="176534">
                  <c:v>-17.394499999999994</c:v>
                </c:pt>
                <c:pt idx="176535">
                  <c:v>-17.392499999999984</c:v>
                </c:pt>
                <c:pt idx="176536">
                  <c:v>-17.390499999999975</c:v>
                </c:pt>
                <c:pt idx="176537">
                  <c:v>-17.388499999999965</c:v>
                </c:pt>
                <c:pt idx="176538">
                  <c:v>-17.386499999999955</c:v>
                </c:pt>
                <c:pt idx="176539">
                  <c:v>-17.384500000000003</c:v>
                </c:pt>
                <c:pt idx="176540">
                  <c:v>-17.382499999999993</c:v>
                </c:pt>
                <c:pt idx="176541">
                  <c:v>-17.380499999999984</c:v>
                </c:pt>
                <c:pt idx="176542">
                  <c:v>-17.378499999999974</c:v>
                </c:pt>
                <c:pt idx="176543">
                  <c:v>-17.376499999999965</c:v>
                </c:pt>
                <c:pt idx="176544">
                  <c:v>-17.374499999999955</c:v>
                </c:pt>
                <c:pt idx="176545">
                  <c:v>-17.372500000000002</c:v>
                </c:pt>
                <c:pt idx="176546">
                  <c:v>-17.370499999999993</c:v>
                </c:pt>
                <c:pt idx="176547">
                  <c:v>-17.368499999999983</c:v>
                </c:pt>
                <c:pt idx="176548">
                  <c:v>-17.366499999999974</c:v>
                </c:pt>
                <c:pt idx="176549">
                  <c:v>-17.364499999999964</c:v>
                </c:pt>
                <c:pt idx="176550">
                  <c:v>-17.362499999999955</c:v>
                </c:pt>
                <c:pt idx="176551">
                  <c:v>-17.360500000000002</c:v>
                </c:pt>
                <c:pt idx="176552">
                  <c:v>-17.358499999999992</c:v>
                </c:pt>
                <c:pt idx="176553">
                  <c:v>-17.356499999999983</c:v>
                </c:pt>
                <c:pt idx="176554">
                  <c:v>-17.354499999999973</c:v>
                </c:pt>
                <c:pt idx="176555">
                  <c:v>-17.352499999999964</c:v>
                </c:pt>
                <c:pt idx="176556">
                  <c:v>-17.350499999999954</c:v>
                </c:pt>
                <c:pt idx="176557">
                  <c:v>-17.348500000000001</c:v>
                </c:pt>
                <c:pt idx="176558">
                  <c:v>-17.346499999999992</c:v>
                </c:pt>
                <c:pt idx="176559">
                  <c:v>-17.344499999999982</c:v>
                </c:pt>
                <c:pt idx="176560">
                  <c:v>-17.342499999999973</c:v>
                </c:pt>
                <c:pt idx="176561">
                  <c:v>-17.340499999999963</c:v>
                </c:pt>
                <c:pt idx="176562">
                  <c:v>-17.338499999999954</c:v>
                </c:pt>
                <c:pt idx="176563">
                  <c:v>-17.336500000000001</c:v>
                </c:pt>
                <c:pt idx="176564">
                  <c:v>-17.334499999999991</c:v>
                </c:pt>
                <c:pt idx="176565">
                  <c:v>-17.332499999999982</c:v>
                </c:pt>
                <c:pt idx="176566">
                  <c:v>-17.330499999999972</c:v>
                </c:pt>
                <c:pt idx="176567">
                  <c:v>-17.328499999999963</c:v>
                </c:pt>
                <c:pt idx="176568">
                  <c:v>-17.326499999999953</c:v>
                </c:pt>
                <c:pt idx="176569">
                  <c:v>-17.3245</c:v>
                </c:pt>
                <c:pt idx="176570">
                  <c:v>-17.322499999999991</c:v>
                </c:pt>
                <c:pt idx="176571">
                  <c:v>-17.320499999999981</c:v>
                </c:pt>
                <c:pt idx="176572">
                  <c:v>-17.318499999999972</c:v>
                </c:pt>
                <c:pt idx="176573">
                  <c:v>-17.316499999999962</c:v>
                </c:pt>
                <c:pt idx="176574">
                  <c:v>-17.314499999999953</c:v>
                </c:pt>
                <c:pt idx="176575">
                  <c:v>-17.3125</c:v>
                </c:pt>
                <c:pt idx="176576">
                  <c:v>-17.31049999999999</c:v>
                </c:pt>
                <c:pt idx="176577">
                  <c:v>-17.308499999999981</c:v>
                </c:pt>
                <c:pt idx="176578">
                  <c:v>-17.306499999999971</c:v>
                </c:pt>
                <c:pt idx="176579">
                  <c:v>-17.304499999999962</c:v>
                </c:pt>
                <c:pt idx="176580">
                  <c:v>-17.302499999999952</c:v>
                </c:pt>
                <c:pt idx="176581">
                  <c:v>-17.3005</c:v>
                </c:pt>
                <c:pt idx="176582">
                  <c:v>-17.29849999999999</c:v>
                </c:pt>
                <c:pt idx="176583">
                  <c:v>-17.29649999999998</c:v>
                </c:pt>
                <c:pt idx="176584">
                  <c:v>-17.294499999999971</c:v>
                </c:pt>
                <c:pt idx="176585">
                  <c:v>-17.292499999999961</c:v>
                </c:pt>
                <c:pt idx="176586">
                  <c:v>-17.290499999999952</c:v>
                </c:pt>
                <c:pt idx="176587">
                  <c:v>-17.288499999999999</c:v>
                </c:pt>
                <c:pt idx="176588">
                  <c:v>-17.28649999999999</c:v>
                </c:pt>
                <c:pt idx="176589">
                  <c:v>-17.28449999999998</c:v>
                </c:pt>
                <c:pt idx="176590">
                  <c:v>-17.28249999999997</c:v>
                </c:pt>
                <c:pt idx="176591">
                  <c:v>-17.280499999999961</c:v>
                </c:pt>
                <c:pt idx="176592">
                  <c:v>-17.278499999999951</c:v>
                </c:pt>
                <c:pt idx="176593">
                  <c:v>-17.276499999999999</c:v>
                </c:pt>
                <c:pt idx="176594">
                  <c:v>-17.274499999999989</c:v>
                </c:pt>
                <c:pt idx="176595">
                  <c:v>-17.27249999999998</c:v>
                </c:pt>
                <c:pt idx="176596">
                  <c:v>-17.27049999999997</c:v>
                </c:pt>
                <c:pt idx="176597">
                  <c:v>-17.26849999999996</c:v>
                </c:pt>
                <c:pt idx="176598">
                  <c:v>-17.266499999999951</c:v>
                </c:pt>
                <c:pt idx="176599">
                  <c:v>-17.264499999999998</c:v>
                </c:pt>
                <c:pt idx="176600">
                  <c:v>-17.262499999999989</c:v>
                </c:pt>
                <c:pt idx="176601">
                  <c:v>-17.260499999999979</c:v>
                </c:pt>
                <c:pt idx="176602">
                  <c:v>-17.25849999999997</c:v>
                </c:pt>
                <c:pt idx="176603">
                  <c:v>-17.25649999999996</c:v>
                </c:pt>
                <c:pt idx="176604">
                  <c:v>-17.25449999999995</c:v>
                </c:pt>
                <c:pt idx="176605">
                  <c:v>-17.252499999999998</c:v>
                </c:pt>
                <c:pt idx="176606">
                  <c:v>-17.250499999999988</c:v>
                </c:pt>
                <c:pt idx="176607">
                  <c:v>-17.248499999999979</c:v>
                </c:pt>
                <c:pt idx="176608">
                  <c:v>-17.246499999999969</c:v>
                </c:pt>
                <c:pt idx="176609">
                  <c:v>-17.24449999999996</c:v>
                </c:pt>
                <c:pt idx="176610">
                  <c:v>-17.24249999999995</c:v>
                </c:pt>
                <c:pt idx="176611">
                  <c:v>-17.240499999999997</c:v>
                </c:pt>
                <c:pt idx="176612">
                  <c:v>-17.238499999999988</c:v>
                </c:pt>
                <c:pt idx="176613">
                  <c:v>-17.236499999999978</c:v>
                </c:pt>
                <c:pt idx="176614">
                  <c:v>-17.234499999999969</c:v>
                </c:pt>
                <c:pt idx="176615">
                  <c:v>-17.232499999999959</c:v>
                </c:pt>
                <c:pt idx="176616">
                  <c:v>-17.23049999999995</c:v>
                </c:pt>
                <c:pt idx="176617">
                  <c:v>-17.228499999999997</c:v>
                </c:pt>
                <c:pt idx="176618">
                  <c:v>-17.226499999999987</c:v>
                </c:pt>
                <c:pt idx="176619">
                  <c:v>-17.224499999999978</c:v>
                </c:pt>
                <c:pt idx="176620">
                  <c:v>-17.222499999999968</c:v>
                </c:pt>
                <c:pt idx="176621">
                  <c:v>-17.220499999999959</c:v>
                </c:pt>
                <c:pt idx="176622">
                  <c:v>-17.218499999999949</c:v>
                </c:pt>
                <c:pt idx="176623">
                  <c:v>-17.216499999999996</c:v>
                </c:pt>
                <c:pt idx="176624">
                  <c:v>-17.214499999999987</c:v>
                </c:pt>
                <c:pt idx="176625">
                  <c:v>-17.212499999999977</c:v>
                </c:pt>
                <c:pt idx="176626">
                  <c:v>-17.210499999999968</c:v>
                </c:pt>
                <c:pt idx="176627">
                  <c:v>-17.208499999999958</c:v>
                </c:pt>
                <c:pt idx="176628">
                  <c:v>-17.206500000000005</c:v>
                </c:pt>
                <c:pt idx="176629">
                  <c:v>-17.204499999999996</c:v>
                </c:pt>
                <c:pt idx="176630">
                  <c:v>-17.202499999999986</c:v>
                </c:pt>
                <c:pt idx="176631">
                  <c:v>-17.200499999999977</c:v>
                </c:pt>
                <c:pt idx="176632">
                  <c:v>-17.198499999999967</c:v>
                </c:pt>
                <c:pt idx="176633">
                  <c:v>-17.196499999999958</c:v>
                </c:pt>
                <c:pt idx="176634">
                  <c:v>-17.194500000000005</c:v>
                </c:pt>
                <c:pt idx="176635">
                  <c:v>-17.192499999999995</c:v>
                </c:pt>
                <c:pt idx="176636">
                  <c:v>-17.190499999999986</c:v>
                </c:pt>
                <c:pt idx="176637">
                  <c:v>-17.188499999999976</c:v>
                </c:pt>
                <c:pt idx="176638">
                  <c:v>-17.186499999999967</c:v>
                </c:pt>
                <c:pt idx="176639">
                  <c:v>-17.184499999999957</c:v>
                </c:pt>
                <c:pt idx="176640">
                  <c:v>-17.182500000000005</c:v>
                </c:pt>
                <c:pt idx="176641">
                  <c:v>-17.180499999999995</c:v>
                </c:pt>
                <c:pt idx="176642">
                  <c:v>-17.178499999999985</c:v>
                </c:pt>
                <c:pt idx="176643">
                  <c:v>-17.176499999999976</c:v>
                </c:pt>
                <c:pt idx="176644">
                  <c:v>-17.174499999999966</c:v>
                </c:pt>
                <c:pt idx="176645">
                  <c:v>-17.172499999999957</c:v>
                </c:pt>
                <c:pt idx="176646">
                  <c:v>-17.170500000000004</c:v>
                </c:pt>
                <c:pt idx="176647">
                  <c:v>-17.168499999999995</c:v>
                </c:pt>
                <c:pt idx="176648">
                  <c:v>-17.166499999999985</c:v>
                </c:pt>
                <c:pt idx="176649">
                  <c:v>-17.164499999999975</c:v>
                </c:pt>
                <c:pt idx="176650">
                  <c:v>-17.162499999999966</c:v>
                </c:pt>
                <c:pt idx="176651">
                  <c:v>-17.160499999999956</c:v>
                </c:pt>
                <c:pt idx="176652">
                  <c:v>-17.158500000000004</c:v>
                </c:pt>
                <c:pt idx="176653">
                  <c:v>-17.156499999999994</c:v>
                </c:pt>
                <c:pt idx="176654">
                  <c:v>-17.154499999999985</c:v>
                </c:pt>
                <c:pt idx="176655">
                  <c:v>-17.152499999999975</c:v>
                </c:pt>
                <c:pt idx="176656">
                  <c:v>-17.150499999999965</c:v>
                </c:pt>
                <c:pt idx="176657">
                  <c:v>-17.148499999999956</c:v>
                </c:pt>
                <c:pt idx="176658">
                  <c:v>-17.146500000000003</c:v>
                </c:pt>
                <c:pt idx="176659">
                  <c:v>-17.144499999999994</c:v>
                </c:pt>
                <c:pt idx="176660">
                  <c:v>-17.142499999999984</c:v>
                </c:pt>
                <c:pt idx="176661">
                  <c:v>-17.140499999999975</c:v>
                </c:pt>
                <c:pt idx="176662">
                  <c:v>-17.138499999999965</c:v>
                </c:pt>
                <c:pt idx="176663">
                  <c:v>-17.136499999999955</c:v>
                </c:pt>
                <c:pt idx="176664">
                  <c:v>-17.134500000000003</c:v>
                </c:pt>
                <c:pt idx="176665">
                  <c:v>-17.132499999999993</c:v>
                </c:pt>
                <c:pt idx="176666">
                  <c:v>-17.130499999999984</c:v>
                </c:pt>
                <c:pt idx="176667">
                  <c:v>-17.128499999999974</c:v>
                </c:pt>
                <c:pt idx="176668">
                  <c:v>-17.126499999999965</c:v>
                </c:pt>
                <c:pt idx="176669">
                  <c:v>-17.124499999999955</c:v>
                </c:pt>
                <c:pt idx="176670">
                  <c:v>-17.122500000000002</c:v>
                </c:pt>
                <c:pt idx="176671">
                  <c:v>-17.120499999999993</c:v>
                </c:pt>
                <c:pt idx="176672">
                  <c:v>-17.118499999999983</c:v>
                </c:pt>
                <c:pt idx="176673">
                  <c:v>-17.116499999999974</c:v>
                </c:pt>
                <c:pt idx="176674">
                  <c:v>-17.114499999999964</c:v>
                </c:pt>
                <c:pt idx="176675">
                  <c:v>-17.112499999999955</c:v>
                </c:pt>
                <c:pt idx="176676">
                  <c:v>-17.110500000000002</c:v>
                </c:pt>
                <c:pt idx="176677">
                  <c:v>-17.108499999999992</c:v>
                </c:pt>
                <c:pt idx="176678">
                  <c:v>-17.106499999999983</c:v>
                </c:pt>
                <c:pt idx="176679">
                  <c:v>-17.104499999999973</c:v>
                </c:pt>
                <c:pt idx="176680">
                  <c:v>-17.102499999999964</c:v>
                </c:pt>
                <c:pt idx="176681">
                  <c:v>-17.100499999999954</c:v>
                </c:pt>
                <c:pt idx="176682">
                  <c:v>-17.098500000000001</c:v>
                </c:pt>
                <c:pt idx="176683">
                  <c:v>-17.096499999999992</c:v>
                </c:pt>
                <c:pt idx="176684">
                  <c:v>-17.094499999999982</c:v>
                </c:pt>
                <c:pt idx="176685">
                  <c:v>-17.092499999999973</c:v>
                </c:pt>
                <c:pt idx="176686">
                  <c:v>-17.090499999999963</c:v>
                </c:pt>
                <c:pt idx="176687">
                  <c:v>-17.088499999999954</c:v>
                </c:pt>
                <c:pt idx="176688">
                  <c:v>-17.086500000000001</c:v>
                </c:pt>
                <c:pt idx="176689">
                  <c:v>-17.084499999999991</c:v>
                </c:pt>
                <c:pt idx="176690">
                  <c:v>-17.082499999999982</c:v>
                </c:pt>
                <c:pt idx="176691">
                  <c:v>-17.080499999999972</c:v>
                </c:pt>
                <c:pt idx="176692">
                  <c:v>-17.078499999999963</c:v>
                </c:pt>
                <c:pt idx="176693">
                  <c:v>-17.076499999999953</c:v>
                </c:pt>
                <c:pt idx="176694">
                  <c:v>-17.0745</c:v>
                </c:pt>
                <c:pt idx="176695">
                  <c:v>-17.072499999999991</c:v>
                </c:pt>
                <c:pt idx="176696">
                  <c:v>-17.070499999999981</c:v>
                </c:pt>
                <c:pt idx="176697">
                  <c:v>-17.068499999999972</c:v>
                </c:pt>
                <c:pt idx="176698">
                  <c:v>-17.066499999999962</c:v>
                </c:pt>
                <c:pt idx="176699">
                  <c:v>-17.064499999999953</c:v>
                </c:pt>
                <c:pt idx="176700">
                  <c:v>-17.0625</c:v>
                </c:pt>
                <c:pt idx="176701">
                  <c:v>-17.06049999999999</c:v>
                </c:pt>
                <c:pt idx="176702">
                  <c:v>-17.058499999999981</c:v>
                </c:pt>
                <c:pt idx="176703">
                  <c:v>-17.056499999999971</c:v>
                </c:pt>
                <c:pt idx="176704">
                  <c:v>-17.054499999999962</c:v>
                </c:pt>
                <c:pt idx="176705">
                  <c:v>-17.052499999999952</c:v>
                </c:pt>
                <c:pt idx="176706">
                  <c:v>-17.0505</c:v>
                </c:pt>
                <c:pt idx="176707">
                  <c:v>-17.04849999999999</c:v>
                </c:pt>
                <c:pt idx="176708">
                  <c:v>-17.04649999999998</c:v>
                </c:pt>
                <c:pt idx="176709">
                  <c:v>-17.044499999999971</c:v>
                </c:pt>
                <c:pt idx="176710">
                  <c:v>-17.042499999999961</c:v>
                </c:pt>
                <c:pt idx="176711">
                  <c:v>-17.040499999999952</c:v>
                </c:pt>
                <c:pt idx="176712">
                  <c:v>-17.038499999999999</c:v>
                </c:pt>
                <c:pt idx="176713">
                  <c:v>-17.03649999999999</c:v>
                </c:pt>
                <c:pt idx="176714">
                  <c:v>-17.03449999999998</c:v>
                </c:pt>
                <c:pt idx="176715">
                  <c:v>-17.03249999999997</c:v>
                </c:pt>
                <c:pt idx="176716">
                  <c:v>-17.030499999999961</c:v>
                </c:pt>
                <c:pt idx="176717">
                  <c:v>-17.028499999999951</c:v>
                </c:pt>
                <c:pt idx="176718">
                  <c:v>-17.026499999999999</c:v>
                </c:pt>
                <c:pt idx="176719">
                  <c:v>-17.024499999999989</c:v>
                </c:pt>
                <c:pt idx="176720">
                  <c:v>-17.02249999999998</c:v>
                </c:pt>
                <c:pt idx="176721">
                  <c:v>-17.02049999999997</c:v>
                </c:pt>
                <c:pt idx="176722">
                  <c:v>-17.01849999999996</c:v>
                </c:pt>
                <c:pt idx="176723">
                  <c:v>-17.016499999999951</c:v>
                </c:pt>
                <c:pt idx="176724">
                  <c:v>-17.014499999999998</c:v>
                </c:pt>
                <c:pt idx="176725">
                  <c:v>-17.012499999999989</c:v>
                </c:pt>
                <c:pt idx="176726">
                  <c:v>-17.010499999999979</c:v>
                </c:pt>
                <c:pt idx="176727">
                  <c:v>-17.00849999999997</c:v>
                </c:pt>
                <c:pt idx="176728">
                  <c:v>-17.00649999999996</c:v>
                </c:pt>
                <c:pt idx="176729">
                  <c:v>-17.00449999999995</c:v>
                </c:pt>
                <c:pt idx="176730">
                  <c:v>-17.002499999999998</c:v>
                </c:pt>
                <c:pt idx="176731">
                  <c:v>-17.000499999999988</c:v>
                </c:pt>
                <c:pt idx="176732">
                  <c:v>-16.998499999999979</c:v>
                </c:pt>
                <c:pt idx="176733">
                  <c:v>-16.996499999999969</c:v>
                </c:pt>
                <c:pt idx="176734">
                  <c:v>-16.99449999999996</c:v>
                </c:pt>
                <c:pt idx="176735">
                  <c:v>-16.99249999999995</c:v>
                </c:pt>
                <c:pt idx="176736">
                  <c:v>-16.990499999999997</c:v>
                </c:pt>
                <c:pt idx="176737">
                  <c:v>-16.988499999999988</c:v>
                </c:pt>
                <c:pt idx="176738">
                  <c:v>-16.986499999999978</c:v>
                </c:pt>
                <c:pt idx="176739">
                  <c:v>-16.984499999999969</c:v>
                </c:pt>
                <c:pt idx="176740">
                  <c:v>-16.982499999999959</c:v>
                </c:pt>
                <c:pt idx="176741">
                  <c:v>-16.98049999999995</c:v>
                </c:pt>
                <c:pt idx="176742">
                  <c:v>-16.978499999999997</c:v>
                </c:pt>
                <c:pt idx="176743">
                  <c:v>-16.976499999999987</c:v>
                </c:pt>
                <c:pt idx="176744">
                  <c:v>-16.974499999999978</c:v>
                </c:pt>
                <c:pt idx="176745">
                  <c:v>-16.972499999999968</c:v>
                </c:pt>
                <c:pt idx="176746">
                  <c:v>-16.970499999999959</c:v>
                </c:pt>
                <c:pt idx="176747">
                  <c:v>-16.968499999999949</c:v>
                </c:pt>
                <c:pt idx="176748">
                  <c:v>-16.966499999999996</c:v>
                </c:pt>
                <c:pt idx="176749">
                  <c:v>-16.964499999999987</c:v>
                </c:pt>
                <c:pt idx="176750">
                  <c:v>-16.962499999999977</c:v>
                </c:pt>
                <c:pt idx="176751">
                  <c:v>-16.960499999999968</c:v>
                </c:pt>
                <c:pt idx="176752">
                  <c:v>-16.958499999999958</c:v>
                </c:pt>
                <c:pt idx="176753">
                  <c:v>-16.956500000000005</c:v>
                </c:pt>
                <c:pt idx="176754">
                  <c:v>-16.954499999999996</c:v>
                </c:pt>
                <c:pt idx="176755">
                  <c:v>-16.952499999999986</c:v>
                </c:pt>
                <c:pt idx="176756">
                  <c:v>-16.950499999999977</c:v>
                </c:pt>
                <c:pt idx="176757">
                  <c:v>-16.948499999999967</c:v>
                </c:pt>
                <c:pt idx="176758">
                  <c:v>-16.946499999999958</c:v>
                </c:pt>
                <c:pt idx="176759">
                  <c:v>-16.944500000000005</c:v>
                </c:pt>
                <c:pt idx="176760">
                  <c:v>-16.942499999999995</c:v>
                </c:pt>
                <c:pt idx="176761">
                  <c:v>-16.940499999999986</c:v>
                </c:pt>
                <c:pt idx="176762">
                  <c:v>-16.938499999999976</c:v>
                </c:pt>
                <c:pt idx="176763">
                  <c:v>-16.936499999999967</c:v>
                </c:pt>
                <c:pt idx="176764">
                  <c:v>-16.934499999999957</c:v>
                </c:pt>
                <c:pt idx="176765">
                  <c:v>-16.932500000000005</c:v>
                </c:pt>
                <c:pt idx="176766">
                  <c:v>-16.930499999999995</c:v>
                </c:pt>
                <c:pt idx="176767">
                  <c:v>-16.928499999999985</c:v>
                </c:pt>
                <c:pt idx="176768">
                  <c:v>-16.926499999999976</c:v>
                </c:pt>
                <c:pt idx="176769">
                  <c:v>-16.924499999999966</c:v>
                </c:pt>
                <c:pt idx="176770">
                  <c:v>-16.922499999999957</c:v>
                </c:pt>
                <c:pt idx="176771">
                  <c:v>-16.920500000000004</c:v>
                </c:pt>
                <c:pt idx="176772">
                  <c:v>-16.918499999999995</c:v>
                </c:pt>
                <c:pt idx="176773">
                  <c:v>-16.916499999999985</c:v>
                </c:pt>
                <c:pt idx="176774">
                  <c:v>-16.914499999999975</c:v>
                </c:pt>
                <c:pt idx="176775">
                  <c:v>-16.912499999999966</c:v>
                </c:pt>
                <c:pt idx="176776">
                  <c:v>-16.910499999999956</c:v>
                </c:pt>
                <c:pt idx="176777">
                  <c:v>-16.908500000000004</c:v>
                </c:pt>
                <c:pt idx="176778">
                  <c:v>-16.906499999999994</c:v>
                </c:pt>
                <c:pt idx="176779">
                  <c:v>-16.904499999999985</c:v>
                </c:pt>
                <c:pt idx="176780">
                  <c:v>-16.902499999999975</c:v>
                </c:pt>
                <c:pt idx="176781">
                  <c:v>-16.900499999999965</c:v>
                </c:pt>
                <c:pt idx="176782">
                  <c:v>-16.898499999999956</c:v>
                </c:pt>
                <c:pt idx="176783">
                  <c:v>-16.896500000000003</c:v>
                </c:pt>
                <c:pt idx="176784">
                  <c:v>-16.894499999999994</c:v>
                </c:pt>
                <c:pt idx="176785">
                  <c:v>-16.892499999999984</c:v>
                </c:pt>
                <c:pt idx="176786">
                  <c:v>-16.890499999999975</c:v>
                </c:pt>
                <c:pt idx="176787">
                  <c:v>-16.888499999999965</c:v>
                </c:pt>
                <c:pt idx="176788">
                  <c:v>-16.886499999999955</c:v>
                </c:pt>
                <c:pt idx="176789">
                  <c:v>-16.884500000000003</c:v>
                </c:pt>
                <c:pt idx="176790">
                  <c:v>-16.882499999999993</c:v>
                </c:pt>
                <c:pt idx="176791">
                  <c:v>-16.880499999999984</c:v>
                </c:pt>
                <c:pt idx="176792">
                  <c:v>-16.878499999999974</c:v>
                </c:pt>
                <c:pt idx="176793">
                  <c:v>-16.876499999999965</c:v>
                </c:pt>
                <c:pt idx="176794">
                  <c:v>-16.874499999999955</c:v>
                </c:pt>
                <c:pt idx="176795">
                  <c:v>-16.872500000000002</c:v>
                </c:pt>
                <c:pt idx="176796">
                  <c:v>-16.870499999999993</c:v>
                </c:pt>
                <c:pt idx="176797">
                  <c:v>-16.868499999999983</c:v>
                </c:pt>
                <c:pt idx="176798">
                  <c:v>-16.866499999999974</c:v>
                </c:pt>
                <c:pt idx="176799">
                  <c:v>-16.864499999999964</c:v>
                </c:pt>
                <c:pt idx="176800">
                  <c:v>-16.862499999999955</c:v>
                </c:pt>
                <c:pt idx="176801">
                  <c:v>-16.860500000000002</c:v>
                </c:pt>
                <c:pt idx="176802">
                  <c:v>-16.858499999999992</c:v>
                </c:pt>
                <c:pt idx="176803">
                  <c:v>-16.856499999999983</c:v>
                </c:pt>
                <c:pt idx="176804">
                  <c:v>-16.854499999999973</c:v>
                </c:pt>
                <c:pt idx="176805">
                  <c:v>-16.852499999999964</c:v>
                </c:pt>
                <c:pt idx="176806">
                  <c:v>-16.850499999999954</c:v>
                </c:pt>
                <c:pt idx="176807">
                  <c:v>-16.848500000000001</c:v>
                </c:pt>
                <c:pt idx="176808">
                  <c:v>-16.846499999999992</c:v>
                </c:pt>
                <c:pt idx="176809">
                  <c:v>-16.844499999999982</c:v>
                </c:pt>
                <c:pt idx="176810">
                  <c:v>-16.842499999999973</c:v>
                </c:pt>
                <c:pt idx="176811">
                  <c:v>-16.840499999999963</c:v>
                </c:pt>
                <c:pt idx="176812">
                  <c:v>-16.838499999999954</c:v>
                </c:pt>
                <c:pt idx="176813">
                  <c:v>-16.836500000000001</c:v>
                </c:pt>
                <c:pt idx="176814">
                  <c:v>-16.834499999999991</c:v>
                </c:pt>
                <c:pt idx="176815">
                  <c:v>-16.832499999999982</c:v>
                </c:pt>
                <c:pt idx="176816">
                  <c:v>-16.830499999999972</c:v>
                </c:pt>
                <c:pt idx="176817">
                  <c:v>-16.828499999999963</c:v>
                </c:pt>
                <c:pt idx="176818">
                  <c:v>-16.826499999999953</c:v>
                </c:pt>
                <c:pt idx="176819">
                  <c:v>-16.8245</c:v>
                </c:pt>
                <c:pt idx="176820">
                  <c:v>-16.822499999999991</c:v>
                </c:pt>
                <c:pt idx="176821">
                  <c:v>-16.820499999999981</c:v>
                </c:pt>
                <c:pt idx="176822">
                  <c:v>-16.818499999999972</c:v>
                </c:pt>
                <c:pt idx="176823">
                  <c:v>-16.816499999999962</c:v>
                </c:pt>
                <c:pt idx="176824">
                  <c:v>-16.814499999999953</c:v>
                </c:pt>
                <c:pt idx="176825">
                  <c:v>-16.8125</c:v>
                </c:pt>
                <c:pt idx="176826">
                  <c:v>-16.81049999999999</c:v>
                </c:pt>
                <c:pt idx="176827">
                  <c:v>-16.808499999999981</c:v>
                </c:pt>
                <c:pt idx="176828">
                  <c:v>-16.806499999999971</c:v>
                </c:pt>
                <c:pt idx="176829">
                  <c:v>-16.804499999999962</c:v>
                </c:pt>
                <c:pt idx="176830">
                  <c:v>-16.802499999999952</c:v>
                </c:pt>
                <c:pt idx="176831">
                  <c:v>-16.8005</c:v>
                </c:pt>
                <c:pt idx="176832">
                  <c:v>-16.79849999999999</c:v>
                </c:pt>
                <c:pt idx="176833">
                  <c:v>-16.79649999999998</c:v>
                </c:pt>
                <c:pt idx="176834">
                  <c:v>-16.794499999999971</c:v>
                </c:pt>
                <c:pt idx="176835">
                  <c:v>-16.792499999999961</c:v>
                </c:pt>
                <c:pt idx="176836">
                  <c:v>-16.790499999999952</c:v>
                </c:pt>
                <c:pt idx="176837">
                  <c:v>-16.788499999999999</c:v>
                </c:pt>
                <c:pt idx="176838">
                  <c:v>-16.78649999999999</c:v>
                </c:pt>
                <c:pt idx="176839">
                  <c:v>-16.78449999999998</c:v>
                </c:pt>
                <c:pt idx="176840">
                  <c:v>-16.78249999999997</c:v>
                </c:pt>
                <c:pt idx="176841">
                  <c:v>-16.780499999999961</c:v>
                </c:pt>
                <c:pt idx="176842">
                  <c:v>-16.778499999999951</c:v>
                </c:pt>
                <c:pt idx="176843">
                  <c:v>-16.776499999999999</c:v>
                </c:pt>
                <c:pt idx="176844">
                  <c:v>-16.774499999999989</c:v>
                </c:pt>
                <c:pt idx="176845">
                  <c:v>-16.77249999999998</c:v>
                </c:pt>
                <c:pt idx="176846">
                  <c:v>-16.77049999999997</c:v>
                </c:pt>
                <c:pt idx="176847">
                  <c:v>-16.76849999999996</c:v>
                </c:pt>
                <c:pt idx="176848">
                  <c:v>-16.766499999999951</c:v>
                </c:pt>
                <c:pt idx="176849">
                  <c:v>-16.764499999999998</c:v>
                </c:pt>
                <c:pt idx="176850">
                  <c:v>-16.762499999999989</c:v>
                </c:pt>
                <c:pt idx="176851">
                  <c:v>-16.760499999999979</c:v>
                </c:pt>
                <c:pt idx="176852">
                  <c:v>-16.75849999999997</c:v>
                </c:pt>
                <c:pt idx="176853">
                  <c:v>-16.75649999999996</c:v>
                </c:pt>
                <c:pt idx="176854">
                  <c:v>-16.75449999999995</c:v>
                </c:pt>
                <c:pt idx="176855">
                  <c:v>-16.752499999999998</c:v>
                </c:pt>
                <c:pt idx="176856">
                  <c:v>-16.750499999999988</c:v>
                </c:pt>
                <c:pt idx="176857">
                  <c:v>-16.748499999999979</c:v>
                </c:pt>
                <c:pt idx="176858">
                  <c:v>-16.746499999999969</c:v>
                </c:pt>
                <c:pt idx="176859">
                  <c:v>-16.74449999999996</c:v>
                </c:pt>
                <c:pt idx="176860">
                  <c:v>-16.74249999999995</c:v>
                </c:pt>
                <c:pt idx="176861">
                  <c:v>-16.740499999999997</c:v>
                </c:pt>
                <c:pt idx="176862">
                  <c:v>-16.738499999999988</c:v>
                </c:pt>
                <c:pt idx="176863">
                  <c:v>-16.736499999999978</c:v>
                </c:pt>
                <c:pt idx="176864">
                  <c:v>-16.734499999999969</c:v>
                </c:pt>
                <c:pt idx="176865">
                  <c:v>-16.732499999999959</c:v>
                </c:pt>
                <c:pt idx="176866">
                  <c:v>-16.73049999999995</c:v>
                </c:pt>
                <c:pt idx="176867">
                  <c:v>-16.728499999999997</c:v>
                </c:pt>
                <c:pt idx="176868">
                  <c:v>-16.726499999999987</c:v>
                </c:pt>
                <c:pt idx="176869">
                  <c:v>-16.724499999999978</c:v>
                </c:pt>
                <c:pt idx="176870">
                  <c:v>-16.722499999999968</c:v>
                </c:pt>
                <c:pt idx="176871">
                  <c:v>-16.720499999999959</c:v>
                </c:pt>
                <c:pt idx="176872">
                  <c:v>-16.718499999999949</c:v>
                </c:pt>
                <c:pt idx="176873">
                  <c:v>-16.716499999999996</c:v>
                </c:pt>
                <c:pt idx="176874">
                  <c:v>-16.714499999999987</c:v>
                </c:pt>
                <c:pt idx="176875">
                  <c:v>-16.712499999999977</c:v>
                </c:pt>
                <c:pt idx="176876">
                  <c:v>-16.710499999999968</c:v>
                </c:pt>
                <c:pt idx="176877">
                  <c:v>-16.708499999999958</c:v>
                </c:pt>
                <c:pt idx="176878">
                  <c:v>-16.706500000000005</c:v>
                </c:pt>
                <c:pt idx="176879">
                  <c:v>-16.704499999999996</c:v>
                </c:pt>
                <c:pt idx="176880">
                  <c:v>-16.702499999999986</c:v>
                </c:pt>
                <c:pt idx="176881">
                  <c:v>-16.700499999999977</c:v>
                </c:pt>
                <c:pt idx="176882">
                  <c:v>-16.698499999999967</c:v>
                </c:pt>
                <c:pt idx="176883">
                  <c:v>-16.696499999999958</c:v>
                </c:pt>
                <c:pt idx="176884">
                  <c:v>-16.694500000000005</c:v>
                </c:pt>
                <c:pt idx="176885">
                  <c:v>-16.692499999999995</c:v>
                </c:pt>
                <c:pt idx="176886">
                  <c:v>-16.690499999999986</c:v>
                </c:pt>
                <c:pt idx="176887">
                  <c:v>-16.688499999999976</c:v>
                </c:pt>
                <c:pt idx="176888">
                  <c:v>-16.686499999999967</c:v>
                </c:pt>
                <c:pt idx="176889">
                  <c:v>-16.684499999999957</c:v>
                </c:pt>
                <c:pt idx="176890">
                  <c:v>-16.682500000000005</c:v>
                </c:pt>
                <c:pt idx="176891">
                  <c:v>-16.680499999999995</c:v>
                </c:pt>
                <c:pt idx="176892">
                  <c:v>-16.678499999999985</c:v>
                </c:pt>
                <c:pt idx="176893">
                  <c:v>-16.676499999999976</c:v>
                </c:pt>
                <c:pt idx="176894">
                  <c:v>-16.674499999999966</c:v>
                </c:pt>
                <c:pt idx="176895">
                  <c:v>-16.672499999999957</c:v>
                </c:pt>
                <c:pt idx="176896">
                  <c:v>-16.670500000000004</c:v>
                </c:pt>
                <c:pt idx="176897">
                  <c:v>-16.668499999999995</c:v>
                </c:pt>
                <c:pt idx="176898">
                  <c:v>-16.666499999999985</c:v>
                </c:pt>
                <c:pt idx="176899">
                  <c:v>-16.664499999999975</c:v>
                </c:pt>
                <c:pt idx="176900">
                  <c:v>-16.662499999999966</c:v>
                </c:pt>
                <c:pt idx="176901">
                  <c:v>-16.660499999999956</c:v>
                </c:pt>
                <c:pt idx="176902">
                  <c:v>-16.658500000000004</c:v>
                </c:pt>
                <c:pt idx="176903">
                  <c:v>-16.656499999999994</c:v>
                </c:pt>
                <c:pt idx="176904">
                  <c:v>-16.654499999999985</c:v>
                </c:pt>
                <c:pt idx="176905">
                  <c:v>-16.652499999999975</c:v>
                </c:pt>
                <c:pt idx="176906">
                  <c:v>-16.650499999999965</c:v>
                </c:pt>
                <c:pt idx="176907">
                  <c:v>-16.648499999999956</c:v>
                </c:pt>
                <c:pt idx="176908">
                  <c:v>-16.646500000000003</c:v>
                </c:pt>
                <c:pt idx="176909">
                  <c:v>-16.644499999999994</c:v>
                </c:pt>
                <c:pt idx="176910">
                  <c:v>-16.642499999999984</c:v>
                </c:pt>
                <c:pt idx="176911">
                  <c:v>-16.640499999999975</c:v>
                </c:pt>
                <c:pt idx="176912">
                  <c:v>-16.638499999999965</c:v>
                </c:pt>
                <c:pt idx="176913">
                  <c:v>-16.636499999999955</c:v>
                </c:pt>
                <c:pt idx="176914">
                  <c:v>-16.634500000000003</c:v>
                </c:pt>
                <c:pt idx="176915">
                  <c:v>-16.632499999999993</c:v>
                </c:pt>
                <c:pt idx="176916">
                  <c:v>-16.630499999999984</c:v>
                </c:pt>
                <c:pt idx="176917">
                  <c:v>-16.628499999999974</c:v>
                </c:pt>
                <c:pt idx="176918">
                  <c:v>-16.626499999999965</c:v>
                </c:pt>
                <c:pt idx="176919">
                  <c:v>-16.624499999999955</c:v>
                </c:pt>
                <c:pt idx="176920">
                  <c:v>-16.622500000000002</c:v>
                </c:pt>
                <c:pt idx="176921">
                  <c:v>-16.620499999999993</c:v>
                </c:pt>
                <c:pt idx="176922">
                  <c:v>-16.618499999999983</c:v>
                </c:pt>
                <c:pt idx="176923">
                  <c:v>-16.616499999999974</c:v>
                </c:pt>
                <c:pt idx="176924">
                  <c:v>-16.614499999999964</c:v>
                </c:pt>
                <c:pt idx="176925">
                  <c:v>-16.612499999999955</c:v>
                </c:pt>
                <c:pt idx="176926">
                  <c:v>-16.610500000000002</c:v>
                </c:pt>
                <c:pt idx="176927">
                  <c:v>-16.608499999999992</c:v>
                </c:pt>
                <c:pt idx="176928">
                  <c:v>-16.606499999999983</c:v>
                </c:pt>
                <c:pt idx="176929">
                  <c:v>-16.604499999999973</c:v>
                </c:pt>
                <c:pt idx="176930">
                  <c:v>-16.602499999999964</c:v>
                </c:pt>
                <c:pt idx="176931">
                  <c:v>-16.600499999999954</c:v>
                </c:pt>
                <c:pt idx="176932">
                  <c:v>-16.598500000000001</c:v>
                </c:pt>
                <c:pt idx="176933">
                  <c:v>-16.596499999999992</c:v>
                </c:pt>
                <c:pt idx="176934">
                  <c:v>-16.594499999999982</c:v>
                </c:pt>
                <c:pt idx="176935">
                  <c:v>-16.592499999999973</c:v>
                </c:pt>
                <c:pt idx="176936">
                  <c:v>-16.590499999999963</c:v>
                </c:pt>
                <c:pt idx="176937">
                  <c:v>-16.588499999999954</c:v>
                </c:pt>
                <c:pt idx="176938">
                  <c:v>-16.586500000000001</c:v>
                </c:pt>
                <c:pt idx="176939">
                  <c:v>-16.584499999999991</c:v>
                </c:pt>
                <c:pt idx="176940">
                  <c:v>-16.582499999999982</c:v>
                </c:pt>
                <c:pt idx="176941">
                  <c:v>-16.580499999999972</c:v>
                </c:pt>
                <c:pt idx="176942">
                  <c:v>-16.578499999999963</c:v>
                </c:pt>
                <c:pt idx="176943">
                  <c:v>-16.576499999999953</c:v>
                </c:pt>
                <c:pt idx="176944">
                  <c:v>-16.5745</c:v>
                </c:pt>
                <c:pt idx="176945">
                  <c:v>-16.572499999999991</c:v>
                </c:pt>
                <c:pt idx="176946">
                  <c:v>-16.570499999999981</c:v>
                </c:pt>
                <c:pt idx="176947">
                  <c:v>-16.568499999999972</c:v>
                </c:pt>
                <c:pt idx="176948">
                  <c:v>-16.566499999999962</c:v>
                </c:pt>
                <c:pt idx="176949">
                  <c:v>-16.564499999999953</c:v>
                </c:pt>
                <c:pt idx="176950">
                  <c:v>-16.5625</c:v>
                </c:pt>
                <c:pt idx="176951">
                  <c:v>-16.56049999999999</c:v>
                </c:pt>
                <c:pt idx="176952">
                  <c:v>-16.558499999999981</c:v>
                </c:pt>
                <c:pt idx="176953">
                  <c:v>-16.556499999999971</c:v>
                </c:pt>
                <c:pt idx="176954">
                  <c:v>-16.554499999999962</c:v>
                </c:pt>
                <c:pt idx="176955">
                  <c:v>-16.552499999999952</c:v>
                </c:pt>
                <c:pt idx="176956">
                  <c:v>-16.5505</c:v>
                </c:pt>
                <c:pt idx="176957">
                  <c:v>-16.54849999999999</c:v>
                </c:pt>
                <c:pt idx="176958">
                  <c:v>-16.54649999999998</c:v>
                </c:pt>
                <c:pt idx="176959">
                  <c:v>-16.544499999999971</c:v>
                </c:pt>
                <c:pt idx="176960">
                  <c:v>-16.542499999999961</c:v>
                </c:pt>
                <c:pt idx="176961">
                  <c:v>-16.540499999999952</c:v>
                </c:pt>
                <c:pt idx="176962">
                  <c:v>-16.538499999999999</c:v>
                </c:pt>
                <c:pt idx="176963">
                  <c:v>-16.53649999999999</c:v>
                </c:pt>
                <c:pt idx="176964">
                  <c:v>-16.53449999999998</c:v>
                </c:pt>
                <c:pt idx="176965">
                  <c:v>-16.53249999999997</c:v>
                </c:pt>
                <c:pt idx="176966">
                  <c:v>-16.530499999999961</c:v>
                </c:pt>
                <c:pt idx="176967">
                  <c:v>-16.528499999999951</c:v>
                </c:pt>
                <c:pt idx="176968">
                  <c:v>-16.526499999999999</c:v>
                </c:pt>
                <c:pt idx="176969">
                  <c:v>-16.524499999999989</c:v>
                </c:pt>
                <c:pt idx="176970">
                  <c:v>-16.52249999999998</c:v>
                </c:pt>
                <c:pt idx="176971">
                  <c:v>-16.52049999999997</c:v>
                </c:pt>
                <c:pt idx="176972">
                  <c:v>-16.51849999999996</c:v>
                </c:pt>
                <c:pt idx="176973">
                  <c:v>-16.516499999999951</c:v>
                </c:pt>
                <c:pt idx="176974">
                  <c:v>-16.514499999999998</c:v>
                </c:pt>
                <c:pt idx="176975">
                  <c:v>-16.512499999999989</c:v>
                </c:pt>
                <c:pt idx="176976">
                  <c:v>-16.510499999999979</c:v>
                </c:pt>
                <c:pt idx="176977">
                  <c:v>-16.50849999999997</c:v>
                </c:pt>
                <c:pt idx="176978">
                  <c:v>-16.50649999999996</c:v>
                </c:pt>
                <c:pt idx="176979">
                  <c:v>-16.50449999999995</c:v>
                </c:pt>
                <c:pt idx="176980">
                  <c:v>-16.502499999999998</c:v>
                </c:pt>
                <c:pt idx="176981">
                  <c:v>-16.500499999999988</c:v>
                </c:pt>
                <c:pt idx="176982">
                  <c:v>-16.498499999999979</c:v>
                </c:pt>
                <c:pt idx="176983">
                  <c:v>-16.496499999999969</c:v>
                </c:pt>
                <c:pt idx="176984">
                  <c:v>-16.49449999999996</c:v>
                </c:pt>
                <c:pt idx="176985">
                  <c:v>-16.49249999999995</c:v>
                </c:pt>
                <c:pt idx="176986">
                  <c:v>-16.490499999999997</c:v>
                </c:pt>
                <c:pt idx="176987">
                  <c:v>-16.488499999999988</c:v>
                </c:pt>
                <c:pt idx="176988">
                  <c:v>-16.486499999999978</c:v>
                </c:pt>
                <c:pt idx="176989">
                  <c:v>-16.484499999999969</c:v>
                </c:pt>
                <c:pt idx="176990">
                  <c:v>-16.482499999999959</c:v>
                </c:pt>
                <c:pt idx="176991">
                  <c:v>-16.48049999999995</c:v>
                </c:pt>
                <c:pt idx="176992">
                  <c:v>-16.478499999999997</c:v>
                </c:pt>
                <c:pt idx="176993">
                  <c:v>-16.476499999999987</c:v>
                </c:pt>
                <c:pt idx="176994">
                  <c:v>-16.474499999999978</c:v>
                </c:pt>
                <c:pt idx="176995">
                  <c:v>-16.472499999999968</c:v>
                </c:pt>
                <c:pt idx="176996">
                  <c:v>-16.470499999999959</c:v>
                </c:pt>
                <c:pt idx="176997">
                  <c:v>-16.468499999999949</c:v>
                </c:pt>
                <c:pt idx="176998">
                  <c:v>-16.466499999999996</c:v>
                </c:pt>
                <c:pt idx="176999">
                  <c:v>-16.464499999999987</c:v>
                </c:pt>
                <c:pt idx="177000">
                  <c:v>-16.462499999999977</c:v>
                </c:pt>
                <c:pt idx="177001">
                  <c:v>-16.460499999999968</c:v>
                </c:pt>
                <c:pt idx="177002">
                  <c:v>-16.458499999999958</c:v>
                </c:pt>
                <c:pt idx="177003">
                  <c:v>-16.456500000000005</c:v>
                </c:pt>
                <c:pt idx="177004">
                  <c:v>-16.454499999999996</c:v>
                </c:pt>
                <c:pt idx="177005">
                  <c:v>-16.452499999999986</c:v>
                </c:pt>
                <c:pt idx="177006">
                  <c:v>-16.450499999999977</c:v>
                </c:pt>
                <c:pt idx="177007">
                  <c:v>-16.448499999999967</c:v>
                </c:pt>
                <c:pt idx="177008">
                  <c:v>-16.446499999999958</c:v>
                </c:pt>
                <c:pt idx="177009">
                  <c:v>-16.444500000000005</c:v>
                </c:pt>
                <c:pt idx="177010">
                  <c:v>-16.442499999999995</c:v>
                </c:pt>
                <c:pt idx="177011">
                  <c:v>-16.440499999999986</c:v>
                </c:pt>
                <c:pt idx="177012">
                  <c:v>-16.438499999999976</c:v>
                </c:pt>
                <c:pt idx="177013">
                  <c:v>-16.436499999999967</c:v>
                </c:pt>
                <c:pt idx="177014">
                  <c:v>-16.434499999999957</c:v>
                </c:pt>
                <c:pt idx="177015">
                  <c:v>-16.432500000000005</c:v>
                </c:pt>
                <c:pt idx="177016">
                  <c:v>-16.430499999999995</c:v>
                </c:pt>
                <c:pt idx="177017">
                  <c:v>-16.428499999999985</c:v>
                </c:pt>
                <c:pt idx="177018">
                  <c:v>-16.426499999999976</c:v>
                </c:pt>
                <c:pt idx="177019">
                  <c:v>-16.424499999999966</c:v>
                </c:pt>
                <c:pt idx="177020">
                  <c:v>-16.422499999999957</c:v>
                </c:pt>
                <c:pt idx="177021">
                  <c:v>-16.420500000000004</c:v>
                </c:pt>
                <c:pt idx="177022">
                  <c:v>-16.418499999999995</c:v>
                </c:pt>
                <c:pt idx="177023">
                  <c:v>-16.416499999999985</c:v>
                </c:pt>
                <c:pt idx="177024">
                  <c:v>-16.414499999999975</c:v>
                </c:pt>
                <c:pt idx="177025">
                  <c:v>-16.412499999999966</c:v>
                </c:pt>
                <c:pt idx="177026">
                  <c:v>-16.410499999999956</c:v>
                </c:pt>
                <c:pt idx="177027">
                  <c:v>-16.408500000000004</c:v>
                </c:pt>
                <c:pt idx="177028">
                  <c:v>-16.406499999999994</c:v>
                </c:pt>
                <c:pt idx="177029">
                  <c:v>-16.404499999999985</c:v>
                </c:pt>
                <c:pt idx="177030">
                  <c:v>-16.402499999999975</c:v>
                </c:pt>
                <c:pt idx="177031">
                  <c:v>-16.400499999999965</c:v>
                </c:pt>
                <c:pt idx="177032">
                  <c:v>-16.398499999999956</c:v>
                </c:pt>
                <c:pt idx="177033">
                  <c:v>-16.396500000000003</c:v>
                </c:pt>
                <c:pt idx="177034">
                  <c:v>-16.394499999999994</c:v>
                </c:pt>
                <c:pt idx="177035">
                  <c:v>-16.392499999999984</c:v>
                </c:pt>
                <c:pt idx="177036">
                  <c:v>-16.390499999999975</c:v>
                </c:pt>
                <c:pt idx="177037">
                  <c:v>-16.388499999999965</c:v>
                </c:pt>
                <c:pt idx="177038">
                  <c:v>-16.386499999999955</c:v>
                </c:pt>
                <c:pt idx="177039">
                  <c:v>-16.384500000000003</c:v>
                </c:pt>
                <c:pt idx="177040">
                  <c:v>-16.382499999999993</c:v>
                </c:pt>
                <c:pt idx="177041">
                  <c:v>-16.380499999999984</c:v>
                </c:pt>
                <c:pt idx="177042">
                  <c:v>-16.378499999999974</c:v>
                </c:pt>
                <c:pt idx="177043">
                  <c:v>-16.376499999999965</c:v>
                </c:pt>
                <c:pt idx="177044">
                  <c:v>-16.374499999999955</c:v>
                </c:pt>
                <c:pt idx="177045">
                  <c:v>-16.372500000000002</c:v>
                </c:pt>
                <c:pt idx="177046">
                  <c:v>-16.370499999999993</c:v>
                </c:pt>
                <c:pt idx="177047">
                  <c:v>-16.368499999999983</c:v>
                </c:pt>
                <c:pt idx="177048">
                  <c:v>-16.366499999999974</c:v>
                </c:pt>
                <c:pt idx="177049">
                  <c:v>-16.364499999999964</c:v>
                </c:pt>
                <c:pt idx="177050">
                  <c:v>-16.362499999999955</c:v>
                </c:pt>
                <c:pt idx="177051">
                  <c:v>-16.360500000000002</c:v>
                </c:pt>
                <c:pt idx="177052">
                  <c:v>-16.358499999999992</c:v>
                </c:pt>
                <c:pt idx="177053">
                  <c:v>-16.356499999999983</c:v>
                </c:pt>
                <c:pt idx="177054">
                  <c:v>-16.354499999999973</c:v>
                </c:pt>
                <c:pt idx="177055">
                  <c:v>-16.352499999999964</c:v>
                </c:pt>
                <c:pt idx="177056">
                  <c:v>-16.350499999999954</c:v>
                </c:pt>
                <c:pt idx="177057">
                  <c:v>-16.348500000000001</c:v>
                </c:pt>
                <c:pt idx="177058">
                  <c:v>-16.346499999999992</c:v>
                </c:pt>
                <c:pt idx="177059">
                  <c:v>-16.344499999999982</c:v>
                </c:pt>
                <c:pt idx="177060">
                  <c:v>-16.342499999999973</c:v>
                </c:pt>
                <c:pt idx="177061">
                  <c:v>-16.340499999999963</c:v>
                </c:pt>
                <c:pt idx="177062">
                  <c:v>-16.338499999999954</c:v>
                </c:pt>
                <c:pt idx="177063">
                  <c:v>-16.336500000000001</c:v>
                </c:pt>
                <c:pt idx="177064">
                  <c:v>-16.334499999999991</c:v>
                </c:pt>
                <c:pt idx="177065">
                  <c:v>-16.332499999999982</c:v>
                </c:pt>
                <c:pt idx="177066">
                  <c:v>-16.330499999999972</c:v>
                </c:pt>
                <c:pt idx="177067">
                  <c:v>-16.328499999999963</c:v>
                </c:pt>
                <c:pt idx="177068">
                  <c:v>-16.326499999999953</c:v>
                </c:pt>
                <c:pt idx="177069">
                  <c:v>-16.3245</c:v>
                </c:pt>
                <c:pt idx="177070">
                  <c:v>-16.322499999999991</c:v>
                </c:pt>
                <c:pt idx="177071">
                  <c:v>-16.320499999999981</c:v>
                </c:pt>
                <c:pt idx="177072">
                  <c:v>-16.318499999999972</c:v>
                </c:pt>
                <c:pt idx="177073">
                  <c:v>-16.316499999999962</c:v>
                </c:pt>
                <c:pt idx="177074">
                  <c:v>-16.314499999999953</c:v>
                </c:pt>
                <c:pt idx="177075">
                  <c:v>-16.3125</c:v>
                </c:pt>
                <c:pt idx="177076">
                  <c:v>-16.31049999999999</c:v>
                </c:pt>
                <c:pt idx="177077">
                  <c:v>-16.308499999999981</c:v>
                </c:pt>
                <c:pt idx="177078">
                  <c:v>-16.306499999999971</c:v>
                </c:pt>
                <c:pt idx="177079">
                  <c:v>-16.304499999999962</c:v>
                </c:pt>
                <c:pt idx="177080">
                  <c:v>-16.302499999999952</c:v>
                </c:pt>
                <c:pt idx="177081">
                  <c:v>-16.3005</c:v>
                </c:pt>
                <c:pt idx="177082">
                  <c:v>-16.29849999999999</c:v>
                </c:pt>
                <c:pt idx="177083">
                  <c:v>-16.29649999999998</c:v>
                </c:pt>
                <c:pt idx="177084">
                  <c:v>-16.294499999999971</c:v>
                </c:pt>
                <c:pt idx="177085">
                  <c:v>-16.292499999999961</c:v>
                </c:pt>
                <c:pt idx="177086">
                  <c:v>-16.290499999999952</c:v>
                </c:pt>
                <c:pt idx="177087">
                  <c:v>-16.288499999999999</c:v>
                </c:pt>
                <c:pt idx="177088">
                  <c:v>-16.28649999999999</c:v>
                </c:pt>
                <c:pt idx="177089">
                  <c:v>-16.28449999999998</c:v>
                </c:pt>
                <c:pt idx="177090">
                  <c:v>-16.28249999999997</c:v>
                </c:pt>
                <c:pt idx="177091">
                  <c:v>-16.280499999999961</c:v>
                </c:pt>
                <c:pt idx="177092">
                  <c:v>-16.278499999999951</c:v>
                </c:pt>
                <c:pt idx="177093">
                  <c:v>-16.276499999999999</c:v>
                </c:pt>
                <c:pt idx="177094">
                  <c:v>-16.274499999999989</c:v>
                </c:pt>
                <c:pt idx="177095">
                  <c:v>-16.27249999999998</c:v>
                </c:pt>
                <c:pt idx="177096">
                  <c:v>-16.27049999999997</c:v>
                </c:pt>
                <c:pt idx="177097">
                  <c:v>-16.26849999999996</c:v>
                </c:pt>
                <c:pt idx="177098">
                  <c:v>-16.266499999999951</c:v>
                </c:pt>
                <c:pt idx="177099">
                  <c:v>-16.264499999999998</c:v>
                </c:pt>
                <c:pt idx="177100">
                  <c:v>-16.262499999999989</c:v>
                </c:pt>
                <c:pt idx="177101">
                  <c:v>-16.260499999999979</c:v>
                </c:pt>
                <c:pt idx="177102">
                  <c:v>-16.25849999999997</c:v>
                </c:pt>
                <c:pt idx="177103">
                  <c:v>-16.25649999999996</c:v>
                </c:pt>
                <c:pt idx="177104">
                  <c:v>-16.25449999999995</c:v>
                </c:pt>
                <c:pt idx="177105">
                  <c:v>-16.252499999999998</c:v>
                </c:pt>
                <c:pt idx="177106">
                  <c:v>-16.250499999999988</c:v>
                </c:pt>
                <c:pt idx="177107">
                  <c:v>-16.248499999999979</c:v>
                </c:pt>
                <c:pt idx="177108">
                  <c:v>-16.246499999999969</c:v>
                </c:pt>
                <c:pt idx="177109">
                  <c:v>-16.24449999999996</c:v>
                </c:pt>
                <c:pt idx="177110">
                  <c:v>-16.24249999999995</c:v>
                </c:pt>
                <c:pt idx="177111">
                  <c:v>-16.240499999999997</c:v>
                </c:pt>
                <c:pt idx="177112">
                  <c:v>-16.238499999999988</c:v>
                </c:pt>
                <c:pt idx="177113">
                  <c:v>-16.236499999999978</c:v>
                </c:pt>
                <c:pt idx="177114">
                  <c:v>-16.234499999999969</c:v>
                </c:pt>
                <c:pt idx="177115">
                  <c:v>-16.232499999999959</c:v>
                </c:pt>
                <c:pt idx="177116">
                  <c:v>-16.23049999999995</c:v>
                </c:pt>
                <c:pt idx="177117">
                  <c:v>-16.228499999999997</c:v>
                </c:pt>
                <c:pt idx="177118">
                  <c:v>-16.226499999999987</c:v>
                </c:pt>
                <c:pt idx="177119">
                  <c:v>-16.224499999999978</c:v>
                </c:pt>
                <c:pt idx="177120">
                  <c:v>-16.222499999999968</c:v>
                </c:pt>
                <c:pt idx="177121">
                  <c:v>-16.220499999999959</c:v>
                </c:pt>
                <c:pt idx="177122">
                  <c:v>-16.218499999999949</c:v>
                </c:pt>
                <c:pt idx="177123">
                  <c:v>-16.216499999999996</c:v>
                </c:pt>
                <c:pt idx="177124">
                  <c:v>-16.214499999999987</c:v>
                </c:pt>
                <c:pt idx="177125">
                  <c:v>-16.212499999999977</c:v>
                </c:pt>
                <c:pt idx="177126">
                  <c:v>-16.210499999999968</c:v>
                </c:pt>
                <c:pt idx="177127">
                  <c:v>-16.208499999999958</c:v>
                </c:pt>
                <c:pt idx="177128">
                  <c:v>-16.206500000000005</c:v>
                </c:pt>
                <c:pt idx="177129">
                  <c:v>-16.204499999999996</c:v>
                </c:pt>
                <c:pt idx="177130">
                  <c:v>-16.202499999999986</c:v>
                </c:pt>
                <c:pt idx="177131">
                  <c:v>-16.200499999999977</c:v>
                </c:pt>
                <c:pt idx="177132">
                  <c:v>-16.198499999999967</c:v>
                </c:pt>
                <c:pt idx="177133">
                  <c:v>-16.196499999999958</c:v>
                </c:pt>
                <c:pt idx="177134">
                  <c:v>-16.194500000000005</c:v>
                </c:pt>
                <c:pt idx="177135">
                  <c:v>-16.192499999999995</c:v>
                </c:pt>
                <c:pt idx="177136">
                  <c:v>-16.190499999999986</c:v>
                </c:pt>
                <c:pt idx="177137">
                  <c:v>-16.188499999999976</c:v>
                </c:pt>
                <c:pt idx="177138">
                  <c:v>-16.186499999999967</c:v>
                </c:pt>
                <c:pt idx="177139">
                  <c:v>-16.184499999999957</c:v>
                </c:pt>
                <c:pt idx="177140">
                  <c:v>-16.182500000000005</c:v>
                </c:pt>
                <c:pt idx="177141">
                  <c:v>-16.180499999999995</c:v>
                </c:pt>
                <c:pt idx="177142">
                  <c:v>-16.178499999999985</c:v>
                </c:pt>
                <c:pt idx="177143">
                  <c:v>-16.176499999999976</c:v>
                </c:pt>
                <c:pt idx="177144">
                  <c:v>-16.174499999999966</c:v>
                </c:pt>
                <c:pt idx="177145">
                  <c:v>-16.172499999999957</c:v>
                </c:pt>
                <c:pt idx="177146">
                  <c:v>-16.170500000000004</c:v>
                </c:pt>
                <c:pt idx="177147">
                  <c:v>-16.168499999999995</c:v>
                </c:pt>
                <c:pt idx="177148">
                  <c:v>-16.166499999999985</c:v>
                </c:pt>
                <c:pt idx="177149">
                  <c:v>-16.164499999999975</c:v>
                </c:pt>
                <c:pt idx="177150">
                  <c:v>-16.162499999999966</c:v>
                </c:pt>
                <c:pt idx="177151">
                  <c:v>-16.160499999999956</c:v>
                </c:pt>
                <c:pt idx="177152">
                  <c:v>-16.158500000000004</c:v>
                </c:pt>
                <c:pt idx="177153">
                  <c:v>-16.156499999999994</c:v>
                </c:pt>
                <c:pt idx="177154">
                  <c:v>-16.154499999999985</c:v>
                </c:pt>
                <c:pt idx="177155">
                  <c:v>-16.152499999999975</c:v>
                </c:pt>
                <c:pt idx="177156">
                  <c:v>-16.150499999999965</c:v>
                </c:pt>
                <c:pt idx="177157">
                  <c:v>-16.148499999999956</c:v>
                </c:pt>
                <c:pt idx="177158">
                  <c:v>-16.146500000000003</c:v>
                </c:pt>
                <c:pt idx="177159">
                  <c:v>-16.144499999999994</c:v>
                </c:pt>
                <c:pt idx="177160">
                  <c:v>-16.142499999999984</c:v>
                </c:pt>
                <c:pt idx="177161">
                  <c:v>-16.140499999999975</c:v>
                </c:pt>
                <c:pt idx="177162">
                  <c:v>-16.138499999999965</c:v>
                </c:pt>
                <c:pt idx="177163">
                  <c:v>-16.136499999999955</c:v>
                </c:pt>
                <c:pt idx="177164">
                  <c:v>-16.134500000000003</c:v>
                </c:pt>
                <c:pt idx="177165">
                  <c:v>-16.132499999999993</c:v>
                </c:pt>
                <c:pt idx="177166">
                  <c:v>-16.130499999999984</c:v>
                </c:pt>
                <c:pt idx="177167">
                  <c:v>-16.128499999999974</c:v>
                </c:pt>
                <c:pt idx="177168">
                  <c:v>-16.126499999999965</c:v>
                </c:pt>
                <c:pt idx="177169">
                  <c:v>-16.124499999999955</c:v>
                </c:pt>
                <c:pt idx="177170">
                  <c:v>-16.122500000000002</c:v>
                </c:pt>
                <c:pt idx="177171">
                  <c:v>-16.120499999999993</c:v>
                </c:pt>
                <c:pt idx="177172">
                  <c:v>-16.118499999999983</c:v>
                </c:pt>
                <c:pt idx="177173">
                  <c:v>-16.116499999999974</c:v>
                </c:pt>
                <c:pt idx="177174">
                  <c:v>-16.114499999999964</c:v>
                </c:pt>
                <c:pt idx="177175">
                  <c:v>-16.112499999999955</c:v>
                </c:pt>
                <c:pt idx="177176">
                  <c:v>-16.110500000000002</c:v>
                </c:pt>
                <c:pt idx="177177">
                  <c:v>-16.108499999999992</c:v>
                </c:pt>
                <c:pt idx="177178">
                  <c:v>-16.106499999999983</c:v>
                </c:pt>
                <c:pt idx="177179">
                  <c:v>-16.104499999999973</c:v>
                </c:pt>
                <c:pt idx="177180">
                  <c:v>-16.102499999999964</c:v>
                </c:pt>
                <c:pt idx="177181">
                  <c:v>-16.100499999999954</c:v>
                </c:pt>
                <c:pt idx="177182">
                  <c:v>-16.098500000000001</c:v>
                </c:pt>
                <c:pt idx="177183">
                  <c:v>-16.096499999999992</c:v>
                </c:pt>
                <c:pt idx="177184">
                  <c:v>-16.094499999999982</c:v>
                </c:pt>
                <c:pt idx="177185">
                  <c:v>-16.092499999999973</c:v>
                </c:pt>
                <c:pt idx="177186">
                  <c:v>-16.090499999999963</c:v>
                </c:pt>
                <c:pt idx="177187">
                  <c:v>-16.088499999999954</c:v>
                </c:pt>
                <c:pt idx="177188">
                  <c:v>-16.086500000000001</c:v>
                </c:pt>
                <c:pt idx="177189">
                  <c:v>-16.084499999999991</c:v>
                </c:pt>
                <c:pt idx="177190">
                  <c:v>-16.082499999999982</c:v>
                </c:pt>
                <c:pt idx="177191">
                  <c:v>-16.080499999999972</c:v>
                </c:pt>
                <c:pt idx="177192">
                  <c:v>-16.078499999999963</c:v>
                </c:pt>
                <c:pt idx="177193">
                  <c:v>-16.076499999999953</c:v>
                </c:pt>
                <c:pt idx="177194">
                  <c:v>-16.0745</c:v>
                </c:pt>
                <c:pt idx="177195">
                  <c:v>-16.072499999999991</c:v>
                </c:pt>
                <c:pt idx="177196">
                  <c:v>-16.070499999999981</c:v>
                </c:pt>
                <c:pt idx="177197">
                  <c:v>-16.068499999999972</c:v>
                </c:pt>
                <c:pt idx="177198">
                  <c:v>-16.066499999999962</c:v>
                </c:pt>
                <c:pt idx="177199">
                  <c:v>-16.064499999999953</c:v>
                </c:pt>
                <c:pt idx="177200">
                  <c:v>-16.0625</c:v>
                </c:pt>
                <c:pt idx="177201">
                  <c:v>-16.06049999999999</c:v>
                </c:pt>
                <c:pt idx="177202">
                  <c:v>-16.058499999999981</c:v>
                </c:pt>
                <c:pt idx="177203">
                  <c:v>-16.056499999999971</c:v>
                </c:pt>
                <c:pt idx="177204">
                  <c:v>-16.054499999999962</c:v>
                </c:pt>
                <c:pt idx="177205">
                  <c:v>-16.052499999999952</c:v>
                </c:pt>
                <c:pt idx="177206">
                  <c:v>-16.0505</c:v>
                </c:pt>
                <c:pt idx="177207">
                  <c:v>-16.04849999999999</c:v>
                </c:pt>
                <c:pt idx="177208">
                  <c:v>-16.04649999999998</c:v>
                </c:pt>
                <c:pt idx="177209">
                  <c:v>-16.044499999999971</c:v>
                </c:pt>
                <c:pt idx="177210">
                  <c:v>-16.042499999999961</c:v>
                </c:pt>
                <c:pt idx="177211">
                  <c:v>-16.040499999999952</c:v>
                </c:pt>
                <c:pt idx="177212">
                  <c:v>-16.038499999999999</c:v>
                </c:pt>
                <c:pt idx="177213">
                  <c:v>-16.03649999999999</c:v>
                </c:pt>
                <c:pt idx="177214">
                  <c:v>-16.03449999999998</c:v>
                </c:pt>
                <c:pt idx="177215">
                  <c:v>-16.03249999999997</c:v>
                </c:pt>
                <c:pt idx="177216">
                  <c:v>-16.030499999999961</c:v>
                </c:pt>
                <c:pt idx="177217">
                  <c:v>-16.028499999999951</c:v>
                </c:pt>
                <c:pt idx="177218">
                  <c:v>-16.026499999999999</c:v>
                </c:pt>
                <c:pt idx="177219">
                  <c:v>-16.024499999999989</c:v>
                </c:pt>
                <c:pt idx="177220">
                  <c:v>-16.02249999999998</c:v>
                </c:pt>
                <c:pt idx="177221">
                  <c:v>-16.02049999999997</c:v>
                </c:pt>
                <c:pt idx="177222">
                  <c:v>-16.01849999999996</c:v>
                </c:pt>
                <c:pt idx="177223">
                  <c:v>-16.016499999999951</c:v>
                </c:pt>
                <c:pt idx="177224">
                  <c:v>-16.014499999999998</c:v>
                </c:pt>
                <c:pt idx="177225">
                  <c:v>-16.012499999999989</c:v>
                </c:pt>
                <c:pt idx="177226">
                  <c:v>-16.010499999999979</c:v>
                </c:pt>
                <c:pt idx="177227">
                  <c:v>-16.00849999999997</c:v>
                </c:pt>
                <c:pt idx="177228">
                  <c:v>-16.00649999999996</c:v>
                </c:pt>
                <c:pt idx="177229">
                  <c:v>-16.00449999999995</c:v>
                </c:pt>
                <c:pt idx="177230">
                  <c:v>-16.002499999999998</c:v>
                </c:pt>
                <c:pt idx="177231">
                  <c:v>-16.000499999999988</c:v>
                </c:pt>
                <c:pt idx="177232">
                  <c:v>-15.998499999999979</c:v>
                </c:pt>
                <c:pt idx="177233">
                  <c:v>-15.996499999999969</c:v>
                </c:pt>
                <c:pt idx="177234">
                  <c:v>-15.99449999999996</c:v>
                </c:pt>
                <c:pt idx="177235">
                  <c:v>-15.99249999999995</c:v>
                </c:pt>
                <c:pt idx="177236">
                  <c:v>-15.990499999999997</c:v>
                </c:pt>
                <c:pt idx="177237">
                  <c:v>-15.988499999999988</c:v>
                </c:pt>
                <c:pt idx="177238">
                  <c:v>-15.986499999999978</c:v>
                </c:pt>
                <c:pt idx="177239">
                  <c:v>-15.984499999999969</c:v>
                </c:pt>
                <c:pt idx="177240">
                  <c:v>-15.982499999999959</c:v>
                </c:pt>
                <c:pt idx="177241">
                  <c:v>-15.98049999999995</c:v>
                </c:pt>
                <c:pt idx="177242">
                  <c:v>-15.978499999999997</c:v>
                </c:pt>
                <c:pt idx="177243">
                  <c:v>-15.976499999999987</c:v>
                </c:pt>
                <c:pt idx="177244">
                  <c:v>-15.974499999999978</c:v>
                </c:pt>
                <c:pt idx="177245">
                  <c:v>-15.972499999999968</c:v>
                </c:pt>
                <c:pt idx="177246">
                  <c:v>-15.970499999999959</c:v>
                </c:pt>
                <c:pt idx="177247">
                  <c:v>-15.968499999999949</c:v>
                </c:pt>
                <c:pt idx="177248">
                  <c:v>-15.966499999999996</c:v>
                </c:pt>
                <c:pt idx="177249">
                  <c:v>-15.964499999999987</c:v>
                </c:pt>
                <c:pt idx="177250">
                  <c:v>-15.962499999999977</c:v>
                </c:pt>
                <c:pt idx="177251">
                  <c:v>-15.960499999999968</c:v>
                </c:pt>
                <c:pt idx="177252">
                  <c:v>-15.958499999999958</c:v>
                </c:pt>
                <c:pt idx="177253">
                  <c:v>-15.956500000000005</c:v>
                </c:pt>
                <c:pt idx="177254">
                  <c:v>-15.954499999999996</c:v>
                </c:pt>
                <c:pt idx="177255">
                  <c:v>-15.952499999999986</c:v>
                </c:pt>
                <c:pt idx="177256">
                  <c:v>-15.950499999999977</c:v>
                </c:pt>
                <c:pt idx="177257">
                  <c:v>-15.948499999999967</c:v>
                </c:pt>
                <c:pt idx="177258">
                  <c:v>-15.946499999999958</c:v>
                </c:pt>
                <c:pt idx="177259">
                  <c:v>-15.944500000000005</c:v>
                </c:pt>
                <c:pt idx="177260">
                  <c:v>-15.942499999999995</c:v>
                </c:pt>
                <c:pt idx="177261">
                  <c:v>-15.940499999999986</c:v>
                </c:pt>
                <c:pt idx="177262">
                  <c:v>-15.938499999999976</c:v>
                </c:pt>
                <c:pt idx="177263">
                  <c:v>-15.936499999999967</c:v>
                </c:pt>
                <c:pt idx="177264">
                  <c:v>-15.934499999999957</c:v>
                </c:pt>
                <c:pt idx="177265">
                  <c:v>-15.932500000000005</c:v>
                </c:pt>
                <c:pt idx="177266">
                  <c:v>-15.930499999999995</c:v>
                </c:pt>
                <c:pt idx="177267">
                  <c:v>-15.928499999999985</c:v>
                </c:pt>
                <c:pt idx="177268">
                  <c:v>-15.926499999999976</c:v>
                </c:pt>
                <c:pt idx="177269">
                  <c:v>-15.924499999999966</c:v>
                </c:pt>
                <c:pt idx="177270">
                  <c:v>-15.922499999999957</c:v>
                </c:pt>
                <c:pt idx="177271">
                  <c:v>-15.920500000000004</c:v>
                </c:pt>
                <c:pt idx="177272">
                  <c:v>-15.918499999999995</c:v>
                </c:pt>
                <c:pt idx="177273">
                  <c:v>-15.916499999999985</c:v>
                </c:pt>
                <c:pt idx="177274">
                  <c:v>-15.914499999999975</c:v>
                </c:pt>
                <c:pt idx="177275">
                  <c:v>-15.912499999999966</c:v>
                </c:pt>
                <c:pt idx="177276">
                  <c:v>-15.910499999999956</c:v>
                </c:pt>
                <c:pt idx="177277">
                  <c:v>-15.908500000000004</c:v>
                </c:pt>
                <c:pt idx="177278">
                  <c:v>-15.906499999999994</c:v>
                </c:pt>
                <c:pt idx="177279">
                  <c:v>-15.904499999999985</c:v>
                </c:pt>
                <c:pt idx="177280">
                  <c:v>-15.902499999999975</c:v>
                </c:pt>
                <c:pt idx="177281">
                  <c:v>-15.900499999999965</c:v>
                </c:pt>
                <c:pt idx="177282">
                  <c:v>-15.898499999999956</c:v>
                </c:pt>
                <c:pt idx="177283">
                  <c:v>-15.896500000000003</c:v>
                </c:pt>
                <c:pt idx="177284">
                  <c:v>-15.894499999999994</c:v>
                </c:pt>
                <c:pt idx="177285">
                  <c:v>-15.892499999999984</c:v>
                </c:pt>
                <c:pt idx="177286">
                  <c:v>-15.890499999999975</c:v>
                </c:pt>
                <c:pt idx="177287">
                  <c:v>-15.888499999999965</c:v>
                </c:pt>
                <c:pt idx="177288">
                  <c:v>-15.886499999999955</c:v>
                </c:pt>
                <c:pt idx="177289">
                  <c:v>-15.884500000000003</c:v>
                </c:pt>
                <c:pt idx="177290">
                  <c:v>-15.882499999999993</c:v>
                </c:pt>
                <c:pt idx="177291">
                  <c:v>-15.880499999999984</c:v>
                </c:pt>
                <c:pt idx="177292">
                  <c:v>-15.878499999999974</c:v>
                </c:pt>
                <c:pt idx="177293">
                  <c:v>-15.876499999999965</c:v>
                </c:pt>
                <c:pt idx="177294">
                  <c:v>-15.874499999999955</c:v>
                </c:pt>
                <c:pt idx="177295">
                  <c:v>-15.872500000000002</c:v>
                </c:pt>
                <c:pt idx="177296">
                  <c:v>-15.870499999999993</c:v>
                </c:pt>
                <c:pt idx="177297">
                  <c:v>-15.868499999999983</c:v>
                </c:pt>
                <c:pt idx="177298">
                  <c:v>-15.866499999999974</c:v>
                </c:pt>
                <c:pt idx="177299">
                  <c:v>-15.864499999999964</c:v>
                </c:pt>
                <c:pt idx="177300">
                  <c:v>-15.862499999999955</c:v>
                </c:pt>
                <c:pt idx="177301">
                  <c:v>-15.860500000000002</c:v>
                </c:pt>
                <c:pt idx="177302">
                  <c:v>-15.858499999999992</c:v>
                </c:pt>
                <c:pt idx="177303">
                  <c:v>-15.856499999999983</c:v>
                </c:pt>
                <c:pt idx="177304">
                  <c:v>-15.854499999999973</c:v>
                </c:pt>
                <c:pt idx="177305">
                  <c:v>-15.852499999999964</c:v>
                </c:pt>
                <c:pt idx="177306">
                  <c:v>-15.850499999999954</c:v>
                </c:pt>
                <c:pt idx="177307">
                  <c:v>-15.848500000000001</c:v>
                </c:pt>
                <c:pt idx="177308">
                  <c:v>-15.846499999999992</c:v>
                </c:pt>
                <c:pt idx="177309">
                  <c:v>-15.844499999999982</c:v>
                </c:pt>
                <c:pt idx="177310">
                  <c:v>-15.842499999999973</c:v>
                </c:pt>
                <c:pt idx="177311">
                  <c:v>-15.840499999999963</c:v>
                </c:pt>
                <c:pt idx="177312">
                  <c:v>-15.838499999999954</c:v>
                </c:pt>
                <c:pt idx="177313">
                  <c:v>-15.836500000000001</c:v>
                </c:pt>
                <c:pt idx="177314">
                  <c:v>-15.834499999999991</c:v>
                </c:pt>
                <c:pt idx="177315">
                  <c:v>-15.832499999999982</c:v>
                </c:pt>
                <c:pt idx="177316">
                  <c:v>-15.830499999999972</c:v>
                </c:pt>
                <c:pt idx="177317">
                  <c:v>-15.828499999999963</c:v>
                </c:pt>
                <c:pt idx="177318">
                  <c:v>-15.826499999999953</c:v>
                </c:pt>
                <c:pt idx="177319">
                  <c:v>-15.8245</c:v>
                </c:pt>
                <c:pt idx="177320">
                  <c:v>-15.822499999999991</c:v>
                </c:pt>
                <c:pt idx="177321">
                  <c:v>-15.820499999999981</c:v>
                </c:pt>
                <c:pt idx="177322">
                  <c:v>-15.818499999999972</c:v>
                </c:pt>
                <c:pt idx="177323">
                  <c:v>-15.816499999999962</c:v>
                </c:pt>
                <c:pt idx="177324">
                  <c:v>-15.814499999999953</c:v>
                </c:pt>
                <c:pt idx="177325">
                  <c:v>-15.8125</c:v>
                </c:pt>
                <c:pt idx="177326">
                  <c:v>-15.81049999999999</c:v>
                </c:pt>
                <c:pt idx="177327">
                  <c:v>-15.808499999999981</c:v>
                </c:pt>
                <c:pt idx="177328">
                  <c:v>-15.806499999999971</c:v>
                </c:pt>
                <c:pt idx="177329">
                  <c:v>-15.804499999999962</c:v>
                </c:pt>
                <c:pt idx="177330">
                  <c:v>-15.802499999999952</c:v>
                </c:pt>
                <c:pt idx="177331">
                  <c:v>-15.8005</c:v>
                </c:pt>
                <c:pt idx="177332">
                  <c:v>-15.79849999999999</c:v>
                </c:pt>
                <c:pt idx="177333">
                  <c:v>-15.79649999999998</c:v>
                </c:pt>
                <c:pt idx="177334">
                  <c:v>-15.794499999999971</c:v>
                </c:pt>
                <c:pt idx="177335">
                  <c:v>-15.792499999999961</c:v>
                </c:pt>
                <c:pt idx="177336">
                  <c:v>-15.790499999999952</c:v>
                </c:pt>
                <c:pt idx="177337">
                  <c:v>-15.788499999999999</c:v>
                </c:pt>
                <c:pt idx="177338">
                  <c:v>-15.78649999999999</c:v>
                </c:pt>
                <c:pt idx="177339">
                  <c:v>-15.78449999999998</c:v>
                </c:pt>
                <c:pt idx="177340">
                  <c:v>-15.78249999999997</c:v>
                </c:pt>
                <c:pt idx="177341">
                  <c:v>-15.780499999999961</c:v>
                </c:pt>
                <c:pt idx="177342">
                  <c:v>-15.778499999999951</c:v>
                </c:pt>
                <c:pt idx="177343">
                  <c:v>-15.776499999999999</c:v>
                </c:pt>
                <c:pt idx="177344">
                  <c:v>-15.774499999999989</c:v>
                </c:pt>
                <c:pt idx="177345">
                  <c:v>-15.77249999999998</c:v>
                </c:pt>
                <c:pt idx="177346">
                  <c:v>-15.77049999999997</c:v>
                </c:pt>
                <c:pt idx="177347">
                  <c:v>-15.76849999999996</c:v>
                </c:pt>
                <c:pt idx="177348">
                  <c:v>-15.766499999999951</c:v>
                </c:pt>
                <c:pt idx="177349">
                  <c:v>-15.764499999999998</c:v>
                </c:pt>
                <c:pt idx="177350">
                  <c:v>-15.762499999999989</c:v>
                </c:pt>
                <c:pt idx="177351">
                  <c:v>-15.760499999999979</c:v>
                </c:pt>
                <c:pt idx="177352">
                  <c:v>-15.75849999999997</c:v>
                </c:pt>
                <c:pt idx="177353">
                  <c:v>-15.75649999999996</c:v>
                </c:pt>
                <c:pt idx="177354">
                  <c:v>-15.75449999999995</c:v>
                </c:pt>
                <c:pt idx="177355">
                  <c:v>-15.752499999999998</c:v>
                </c:pt>
                <c:pt idx="177356">
                  <c:v>-15.750499999999988</c:v>
                </c:pt>
                <c:pt idx="177357">
                  <c:v>-15.748499999999979</c:v>
                </c:pt>
                <c:pt idx="177358">
                  <c:v>-15.746499999999969</c:v>
                </c:pt>
                <c:pt idx="177359">
                  <c:v>-15.74449999999996</c:v>
                </c:pt>
                <c:pt idx="177360">
                  <c:v>-15.74249999999995</c:v>
                </c:pt>
                <c:pt idx="177361">
                  <c:v>-15.740499999999997</c:v>
                </c:pt>
                <c:pt idx="177362">
                  <c:v>-15.738499999999988</c:v>
                </c:pt>
                <c:pt idx="177363">
                  <c:v>-15.736499999999978</c:v>
                </c:pt>
                <c:pt idx="177364">
                  <c:v>-15.734499999999969</c:v>
                </c:pt>
                <c:pt idx="177365">
                  <c:v>-15.732499999999959</c:v>
                </c:pt>
                <c:pt idx="177366">
                  <c:v>-15.73049999999995</c:v>
                </c:pt>
                <c:pt idx="177367">
                  <c:v>-15.728499999999997</c:v>
                </c:pt>
                <c:pt idx="177368">
                  <c:v>-15.726499999999987</c:v>
                </c:pt>
                <c:pt idx="177369">
                  <c:v>-15.724499999999978</c:v>
                </c:pt>
                <c:pt idx="177370">
                  <c:v>-15.722499999999968</c:v>
                </c:pt>
                <c:pt idx="177371">
                  <c:v>-15.720499999999959</c:v>
                </c:pt>
                <c:pt idx="177372">
                  <c:v>-15.718499999999949</c:v>
                </c:pt>
                <c:pt idx="177373">
                  <c:v>-15.716499999999996</c:v>
                </c:pt>
                <c:pt idx="177374">
                  <c:v>-15.714499999999987</c:v>
                </c:pt>
                <c:pt idx="177375">
                  <c:v>-15.712499999999977</c:v>
                </c:pt>
                <c:pt idx="177376">
                  <c:v>-15.710499999999968</c:v>
                </c:pt>
                <c:pt idx="177377">
                  <c:v>-15.708499999999958</c:v>
                </c:pt>
                <c:pt idx="177378">
                  <c:v>-15.706500000000005</c:v>
                </c:pt>
                <c:pt idx="177379">
                  <c:v>-15.704499999999996</c:v>
                </c:pt>
                <c:pt idx="177380">
                  <c:v>-15.702499999999986</c:v>
                </c:pt>
                <c:pt idx="177381">
                  <c:v>-15.700499999999977</c:v>
                </c:pt>
                <c:pt idx="177382">
                  <c:v>-15.698499999999967</c:v>
                </c:pt>
                <c:pt idx="177383">
                  <c:v>-15.696499999999958</c:v>
                </c:pt>
                <c:pt idx="177384">
                  <c:v>-15.694500000000005</c:v>
                </c:pt>
                <c:pt idx="177385">
                  <c:v>-15.692499999999995</c:v>
                </c:pt>
                <c:pt idx="177386">
                  <c:v>-15.690499999999986</c:v>
                </c:pt>
                <c:pt idx="177387">
                  <c:v>-15.688499999999976</c:v>
                </c:pt>
                <c:pt idx="177388">
                  <c:v>-15.686499999999967</c:v>
                </c:pt>
                <c:pt idx="177389">
                  <c:v>-15.684499999999957</c:v>
                </c:pt>
                <c:pt idx="177390">
                  <c:v>-15.682500000000005</c:v>
                </c:pt>
                <c:pt idx="177391">
                  <c:v>-15.680499999999995</c:v>
                </c:pt>
                <c:pt idx="177392">
                  <c:v>-15.678499999999985</c:v>
                </c:pt>
                <c:pt idx="177393">
                  <c:v>-15.676499999999976</c:v>
                </c:pt>
                <c:pt idx="177394">
                  <c:v>-15.674499999999966</c:v>
                </c:pt>
                <c:pt idx="177395">
                  <c:v>-15.672499999999957</c:v>
                </c:pt>
                <c:pt idx="177396">
                  <c:v>-15.670500000000004</c:v>
                </c:pt>
                <c:pt idx="177397">
                  <c:v>-15.668499999999995</c:v>
                </c:pt>
                <c:pt idx="177398">
                  <c:v>-15.666499999999985</c:v>
                </c:pt>
                <c:pt idx="177399">
                  <c:v>-15.664499999999975</c:v>
                </c:pt>
                <c:pt idx="177400">
                  <c:v>-15.662499999999966</c:v>
                </c:pt>
                <c:pt idx="177401">
                  <c:v>-15.660499999999956</c:v>
                </c:pt>
                <c:pt idx="177402">
                  <c:v>-15.658500000000004</c:v>
                </c:pt>
                <c:pt idx="177403">
                  <c:v>-15.656499999999994</c:v>
                </c:pt>
                <c:pt idx="177404">
                  <c:v>-15.654499999999985</c:v>
                </c:pt>
                <c:pt idx="177405">
                  <c:v>-15.652499999999975</c:v>
                </c:pt>
                <c:pt idx="177406">
                  <c:v>-15.650499999999965</c:v>
                </c:pt>
                <c:pt idx="177407">
                  <c:v>-15.648499999999956</c:v>
                </c:pt>
                <c:pt idx="177408">
                  <c:v>-15.646500000000003</c:v>
                </c:pt>
                <c:pt idx="177409">
                  <c:v>-15.644499999999994</c:v>
                </c:pt>
                <c:pt idx="177410">
                  <c:v>-15.642499999999984</c:v>
                </c:pt>
                <c:pt idx="177411">
                  <c:v>-15.640499999999975</c:v>
                </c:pt>
                <c:pt idx="177412">
                  <c:v>-15.638499999999965</c:v>
                </c:pt>
                <c:pt idx="177413">
                  <c:v>-15.636499999999955</c:v>
                </c:pt>
                <c:pt idx="177414">
                  <c:v>-15.634500000000003</c:v>
                </c:pt>
                <c:pt idx="177415">
                  <c:v>-15.632499999999993</c:v>
                </c:pt>
                <c:pt idx="177416">
                  <c:v>-15.630499999999984</c:v>
                </c:pt>
                <c:pt idx="177417">
                  <c:v>-15.628499999999974</c:v>
                </c:pt>
                <c:pt idx="177418">
                  <c:v>-15.626499999999965</c:v>
                </c:pt>
                <c:pt idx="177419">
                  <c:v>-15.624499999999955</c:v>
                </c:pt>
                <c:pt idx="177420">
                  <c:v>-15.622500000000002</c:v>
                </c:pt>
                <c:pt idx="177421">
                  <c:v>-15.620499999999993</c:v>
                </c:pt>
                <c:pt idx="177422">
                  <c:v>-15.618499999999983</c:v>
                </c:pt>
                <c:pt idx="177423">
                  <c:v>-15.616499999999974</c:v>
                </c:pt>
                <c:pt idx="177424">
                  <c:v>-15.614499999999964</c:v>
                </c:pt>
                <c:pt idx="177425">
                  <c:v>-15.612499999999955</c:v>
                </c:pt>
                <c:pt idx="177426">
                  <c:v>-15.610500000000002</c:v>
                </c:pt>
                <c:pt idx="177427">
                  <c:v>-15.608499999999992</c:v>
                </c:pt>
                <c:pt idx="177428">
                  <c:v>-15.606499999999983</c:v>
                </c:pt>
                <c:pt idx="177429">
                  <c:v>-15.604499999999973</c:v>
                </c:pt>
                <c:pt idx="177430">
                  <c:v>-15.602499999999964</c:v>
                </c:pt>
                <c:pt idx="177431">
                  <c:v>-15.600499999999954</c:v>
                </c:pt>
                <c:pt idx="177432">
                  <c:v>-15.598500000000001</c:v>
                </c:pt>
                <c:pt idx="177433">
                  <c:v>-15.596499999999992</c:v>
                </c:pt>
                <c:pt idx="177434">
                  <c:v>-15.594499999999982</c:v>
                </c:pt>
                <c:pt idx="177435">
                  <c:v>-15.592499999999973</c:v>
                </c:pt>
                <c:pt idx="177436">
                  <c:v>-15.590499999999963</c:v>
                </c:pt>
                <c:pt idx="177437">
                  <c:v>-15.588499999999954</c:v>
                </c:pt>
                <c:pt idx="177438">
                  <c:v>-15.586500000000001</c:v>
                </c:pt>
                <c:pt idx="177439">
                  <c:v>-15.584499999999991</c:v>
                </c:pt>
                <c:pt idx="177440">
                  <c:v>-15.582499999999982</c:v>
                </c:pt>
                <c:pt idx="177441">
                  <c:v>-15.580499999999972</c:v>
                </c:pt>
                <c:pt idx="177442">
                  <c:v>-15.578499999999963</c:v>
                </c:pt>
                <c:pt idx="177443">
                  <c:v>-15.576499999999953</c:v>
                </c:pt>
                <c:pt idx="177444">
                  <c:v>-15.5745</c:v>
                </c:pt>
                <c:pt idx="177445">
                  <c:v>-15.572499999999991</c:v>
                </c:pt>
                <c:pt idx="177446">
                  <c:v>-15.570499999999981</c:v>
                </c:pt>
                <c:pt idx="177447">
                  <c:v>-15.568499999999972</c:v>
                </c:pt>
                <c:pt idx="177448">
                  <c:v>-15.566499999999962</c:v>
                </c:pt>
                <c:pt idx="177449">
                  <c:v>-15.564499999999953</c:v>
                </c:pt>
                <c:pt idx="177450">
                  <c:v>-15.5625</c:v>
                </c:pt>
                <c:pt idx="177451">
                  <c:v>-15.56049999999999</c:v>
                </c:pt>
                <c:pt idx="177452">
                  <c:v>-15.558499999999981</c:v>
                </c:pt>
                <c:pt idx="177453">
                  <c:v>-15.556499999999971</c:v>
                </c:pt>
                <c:pt idx="177454">
                  <c:v>-15.554499999999962</c:v>
                </c:pt>
                <c:pt idx="177455">
                  <c:v>-15.552499999999952</c:v>
                </c:pt>
                <c:pt idx="177456">
                  <c:v>-15.5505</c:v>
                </c:pt>
                <c:pt idx="177457">
                  <c:v>-15.54849999999999</c:v>
                </c:pt>
                <c:pt idx="177458">
                  <c:v>-15.54649999999998</c:v>
                </c:pt>
                <c:pt idx="177459">
                  <c:v>-15.544499999999971</c:v>
                </c:pt>
                <c:pt idx="177460">
                  <c:v>-15.542499999999961</c:v>
                </c:pt>
                <c:pt idx="177461">
                  <c:v>-15.540499999999952</c:v>
                </c:pt>
                <c:pt idx="177462">
                  <c:v>-15.538499999999999</c:v>
                </c:pt>
                <c:pt idx="177463">
                  <c:v>-15.53649999999999</c:v>
                </c:pt>
                <c:pt idx="177464">
                  <c:v>-15.53449999999998</c:v>
                </c:pt>
                <c:pt idx="177465">
                  <c:v>-15.53249999999997</c:v>
                </c:pt>
                <c:pt idx="177466">
                  <c:v>-15.530499999999961</c:v>
                </c:pt>
                <c:pt idx="177467">
                  <c:v>-15.528499999999951</c:v>
                </c:pt>
                <c:pt idx="177468">
                  <c:v>-15.526499999999999</c:v>
                </c:pt>
                <c:pt idx="177469">
                  <c:v>-15.524499999999989</c:v>
                </c:pt>
                <c:pt idx="177470">
                  <c:v>-15.52249999999998</c:v>
                </c:pt>
                <c:pt idx="177471">
                  <c:v>-15.52049999999997</c:v>
                </c:pt>
                <c:pt idx="177472">
                  <c:v>-15.51849999999996</c:v>
                </c:pt>
                <c:pt idx="177473">
                  <c:v>-15.516499999999951</c:v>
                </c:pt>
                <c:pt idx="177474">
                  <c:v>-15.514499999999998</c:v>
                </c:pt>
                <c:pt idx="177475">
                  <c:v>-15.512499999999989</c:v>
                </c:pt>
                <c:pt idx="177476">
                  <c:v>-15.510499999999979</c:v>
                </c:pt>
                <c:pt idx="177477">
                  <c:v>-15.50849999999997</c:v>
                </c:pt>
                <c:pt idx="177478">
                  <c:v>-15.50649999999996</c:v>
                </c:pt>
                <c:pt idx="177479">
                  <c:v>-15.50449999999995</c:v>
                </c:pt>
                <c:pt idx="177480">
                  <c:v>-15.502499999999998</c:v>
                </c:pt>
                <c:pt idx="177481">
                  <c:v>-15.500499999999988</c:v>
                </c:pt>
                <c:pt idx="177482">
                  <c:v>-15.498499999999979</c:v>
                </c:pt>
                <c:pt idx="177483">
                  <c:v>-15.496499999999969</c:v>
                </c:pt>
                <c:pt idx="177484">
                  <c:v>-15.49449999999996</c:v>
                </c:pt>
                <c:pt idx="177485">
                  <c:v>-15.49249999999995</c:v>
                </c:pt>
                <c:pt idx="177486">
                  <c:v>-15.490499999999997</c:v>
                </c:pt>
                <c:pt idx="177487">
                  <c:v>-15.488499999999988</c:v>
                </c:pt>
                <c:pt idx="177488">
                  <c:v>-15.486499999999978</c:v>
                </c:pt>
                <c:pt idx="177489">
                  <c:v>-15.484499999999969</c:v>
                </c:pt>
                <c:pt idx="177490">
                  <c:v>-15.482499999999959</c:v>
                </c:pt>
                <c:pt idx="177491">
                  <c:v>-15.48049999999995</c:v>
                </c:pt>
                <c:pt idx="177492">
                  <c:v>-15.478499999999997</c:v>
                </c:pt>
                <c:pt idx="177493">
                  <c:v>-15.476499999999987</c:v>
                </c:pt>
                <c:pt idx="177494">
                  <c:v>-15.474499999999978</c:v>
                </c:pt>
                <c:pt idx="177495">
                  <c:v>-15.472499999999968</c:v>
                </c:pt>
                <c:pt idx="177496">
                  <c:v>-15.470499999999959</c:v>
                </c:pt>
                <c:pt idx="177497">
                  <c:v>-15.468499999999949</c:v>
                </c:pt>
                <c:pt idx="177498">
                  <c:v>-15.466499999999996</c:v>
                </c:pt>
                <c:pt idx="177499">
                  <c:v>-15.464499999999987</c:v>
                </c:pt>
                <c:pt idx="177500">
                  <c:v>-15.462499999999977</c:v>
                </c:pt>
                <c:pt idx="177501">
                  <c:v>-15.460499999999968</c:v>
                </c:pt>
                <c:pt idx="177502">
                  <c:v>-15.458499999999958</c:v>
                </c:pt>
                <c:pt idx="177503">
                  <c:v>-15.456500000000005</c:v>
                </c:pt>
                <c:pt idx="177504">
                  <c:v>-15.454499999999996</c:v>
                </c:pt>
                <c:pt idx="177505">
                  <c:v>-15.452499999999986</c:v>
                </c:pt>
                <c:pt idx="177506">
                  <c:v>-15.450499999999977</c:v>
                </c:pt>
                <c:pt idx="177507">
                  <c:v>-15.448499999999967</c:v>
                </c:pt>
                <c:pt idx="177508">
                  <c:v>-15.446499999999958</c:v>
                </c:pt>
                <c:pt idx="177509">
                  <c:v>-15.444500000000005</c:v>
                </c:pt>
                <c:pt idx="177510">
                  <c:v>-15.442499999999995</c:v>
                </c:pt>
                <c:pt idx="177511">
                  <c:v>-15.440499999999986</c:v>
                </c:pt>
                <c:pt idx="177512">
                  <c:v>-15.438499999999976</c:v>
                </c:pt>
                <c:pt idx="177513">
                  <c:v>-15.436499999999967</c:v>
                </c:pt>
                <c:pt idx="177514">
                  <c:v>-15.434499999999957</c:v>
                </c:pt>
                <c:pt idx="177515">
                  <c:v>-15.432500000000005</c:v>
                </c:pt>
                <c:pt idx="177516">
                  <c:v>-15.430499999999995</c:v>
                </c:pt>
                <c:pt idx="177517">
                  <c:v>-15.428499999999985</c:v>
                </c:pt>
                <c:pt idx="177518">
                  <c:v>-15.426499999999976</c:v>
                </c:pt>
                <c:pt idx="177519">
                  <c:v>-15.424499999999966</c:v>
                </c:pt>
                <c:pt idx="177520">
                  <c:v>-15.422499999999957</c:v>
                </c:pt>
                <c:pt idx="177521">
                  <c:v>-15.420500000000004</c:v>
                </c:pt>
                <c:pt idx="177522">
                  <c:v>-15.418499999999995</c:v>
                </c:pt>
                <c:pt idx="177523">
                  <c:v>-15.416499999999985</c:v>
                </c:pt>
                <c:pt idx="177524">
                  <c:v>-15.414499999999975</c:v>
                </c:pt>
                <c:pt idx="177525">
                  <c:v>-15.412499999999966</c:v>
                </c:pt>
                <c:pt idx="177526">
                  <c:v>-15.410499999999956</c:v>
                </c:pt>
                <c:pt idx="177527">
                  <c:v>-15.408500000000004</c:v>
                </c:pt>
                <c:pt idx="177528">
                  <c:v>-15.406499999999994</c:v>
                </c:pt>
                <c:pt idx="177529">
                  <c:v>-15.404499999999985</c:v>
                </c:pt>
                <c:pt idx="177530">
                  <c:v>-15.402499999999975</c:v>
                </c:pt>
                <c:pt idx="177531">
                  <c:v>-15.400499999999965</c:v>
                </c:pt>
                <c:pt idx="177532">
                  <c:v>-15.398499999999956</c:v>
                </c:pt>
                <c:pt idx="177533">
                  <c:v>-15.396500000000003</c:v>
                </c:pt>
                <c:pt idx="177534">
                  <c:v>-15.394499999999994</c:v>
                </c:pt>
                <c:pt idx="177535">
                  <c:v>-15.392499999999984</c:v>
                </c:pt>
                <c:pt idx="177536">
                  <c:v>-15.390499999999975</c:v>
                </c:pt>
                <c:pt idx="177537">
                  <c:v>-15.388499999999965</c:v>
                </c:pt>
                <c:pt idx="177538">
                  <c:v>-15.386499999999955</c:v>
                </c:pt>
                <c:pt idx="177539">
                  <c:v>-15.384500000000003</c:v>
                </c:pt>
                <c:pt idx="177540">
                  <c:v>-15.382499999999993</c:v>
                </c:pt>
                <c:pt idx="177541">
                  <c:v>-15.380499999999984</c:v>
                </c:pt>
                <c:pt idx="177542">
                  <c:v>-15.378499999999974</c:v>
                </c:pt>
                <c:pt idx="177543">
                  <c:v>-15.376499999999965</c:v>
                </c:pt>
                <c:pt idx="177544">
                  <c:v>-15.374499999999955</c:v>
                </c:pt>
                <c:pt idx="177545">
                  <c:v>-15.372500000000002</c:v>
                </c:pt>
                <c:pt idx="177546">
                  <c:v>-15.370499999999993</c:v>
                </c:pt>
                <c:pt idx="177547">
                  <c:v>-15.368499999999983</c:v>
                </c:pt>
                <c:pt idx="177548">
                  <c:v>-15.366499999999974</c:v>
                </c:pt>
                <c:pt idx="177549">
                  <c:v>-15.364499999999964</c:v>
                </c:pt>
                <c:pt idx="177550">
                  <c:v>-15.362499999999955</c:v>
                </c:pt>
                <c:pt idx="177551">
                  <c:v>-15.360500000000002</c:v>
                </c:pt>
                <c:pt idx="177552">
                  <c:v>-15.358499999999992</c:v>
                </c:pt>
                <c:pt idx="177553">
                  <c:v>-15.356499999999983</c:v>
                </c:pt>
                <c:pt idx="177554">
                  <c:v>-15.354499999999973</c:v>
                </c:pt>
                <c:pt idx="177555">
                  <c:v>-15.352499999999964</c:v>
                </c:pt>
                <c:pt idx="177556">
                  <c:v>-15.350499999999954</c:v>
                </c:pt>
                <c:pt idx="177557">
                  <c:v>-15.348500000000001</c:v>
                </c:pt>
                <c:pt idx="177558">
                  <c:v>-15.346499999999992</c:v>
                </c:pt>
                <c:pt idx="177559">
                  <c:v>-15.344499999999982</c:v>
                </c:pt>
                <c:pt idx="177560">
                  <c:v>-15.342499999999973</c:v>
                </c:pt>
                <c:pt idx="177561">
                  <c:v>-15.340499999999963</c:v>
                </c:pt>
                <c:pt idx="177562">
                  <c:v>-15.338499999999954</c:v>
                </c:pt>
                <c:pt idx="177563">
                  <c:v>-15.336500000000001</c:v>
                </c:pt>
                <c:pt idx="177564">
                  <c:v>-15.334499999999991</c:v>
                </c:pt>
                <c:pt idx="177565">
                  <c:v>-15.332499999999982</c:v>
                </c:pt>
                <c:pt idx="177566">
                  <c:v>-15.330499999999972</c:v>
                </c:pt>
                <c:pt idx="177567">
                  <c:v>-15.328499999999963</c:v>
                </c:pt>
                <c:pt idx="177568">
                  <c:v>-15.326499999999953</c:v>
                </c:pt>
                <c:pt idx="177569">
                  <c:v>-15.3245</c:v>
                </c:pt>
                <c:pt idx="177570">
                  <c:v>-15.322499999999991</c:v>
                </c:pt>
                <c:pt idx="177571">
                  <c:v>-15.320499999999981</c:v>
                </c:pt>
                <c:pt idx="177572">
                  <c:v>-15.318499999999972</c:v>
                </c:pt>
                <c:pt idx="177573">
                  <c:v>-15.316499999999962</c:v>
                </c:pt>
                <c:pt idx="177574">
                  <c:v>-15.314499999999953</c:v>
                </c:pt>
                <c:pt idx="177575">
                  <c:v>-15.3125</c:v>
                </c:pt>
                <c:pt idx="177576">
                  <c:v>-15.31049999999999</c:v>
                </c:pt>
                <c:pt idx="177577">
                  <c:v>-15.308499999999981</c:v>
                </c:pt>
                <c:pt idx="177578">
                  <c:v>-15.306499999999971</c:v>
                </c:pt>
                <c:pt idx="177579">
                  <c:v>-15.304499999999962</c:v>
                </c:pt>
                <c:pt idx="177580">
                  <c:v>-15.302499999999952</c:v>
                </c:pt>
                <c:pt idx="177581">
                  <c:v>-15.3005</c:v>
                </c:pt>
                <c:pt idx="177582">
                  <c:v>-15.29849999999999</c:v>
                </c:pt>
                <c:pt idx="177583">
                  <c:v>-15.29649999999998</c:v>
                </c:pt>
                <c:pt idx="177584">
                  <c:v>-15.294499999999971</c:v>
                </c:pt>
                <c:pt idx="177585">
                  <c:v>-15.292499999999961</c:v>
                </c:pt>
                <c:pt idx="177586">
                  <c:v>-15.290499999999952</c:v>
                </c:pt>
                <c:pt idx="177587">
                  <c:v>-15.288499999999999</c:v>
                </c:pt>
                <c:pt idx="177588">
                  <c:v>-15.28649999999999</c:v>
                </c:pt>
                <c:pt idx="177589">
                  <c:v>-15.28449999999998</c:v>
                </c:pt>
                <c:pt idx="177590">
                  <c:v>-15.28249999999997</c:v>
                </c:pt>
                <c:pt idx="177591">
                  <c:v>-15.280499999999961</c:v>
                </c:pt>
                <c:pt idx="177592">
                  <c:v>-15.278499999999951</c:v>
                </c:pt>
                <c:pt idx="177593">
                  <c:v>-15.276499999999999</c:v>
                </c:pt>
                <c:pt idx="177594">
                  <c:v>-15.274499999999989</c:v>
                </c:pt>
                <c:pt idx="177595">
                  <c:v>-15.27249999999998</c:v>
                </c:pt>
                <c:pt idx="177596">
                  <c:v>-15.27049999999997</c:v>
                </c:pt>
                <c:pt idx="177597">
                  <c:v>-15.26849999999996</c:v>
                </c:pt>
                <c:pt idx="177598">
                  <c:v>-15.266499999999951</c:v>
                </c:pt>
                <c:pt idx="177599">
                  <c:v>-15.264499999999998</c:v>
                </c:pt>
                <c:pt idx="177600">
                  <c:v>-15.262499999999989</c:v>
                </c:pt>
                <c:pt idx="177601">
                  <c:v>-15.260499999999979</c:v>
                </c:pt>
                <c:pt idx="177602">
                  <c:v>-15.25849999999997</c:v>
                </c:pt>
                <c:pt idx="177603">
                  <c:v>-15.25649999999996</c:v>
                </c:pt>
                <c:pt idx="177604">
                  <c:v>-15.25449999999995</c:v>
                </c:pt>
                <c:pt idx="177605">
                  <c:v>-15.252499999999998</c:v>
                </c:pt>
                <c:pt idx="177606">
                  <c:v>-15.250499999999988</c:v>
                </c:pt>
                <c:pt idx="177607">
                  <c:v>-15.248499999999979</c:v>
                </c:pt>
                <c:pt idx="177608">
                  <c:v>-15.246499999999969</c:v>
                </c:pt>
                <c:pt idx="177609">
                  <c:v>-15.24449999999996</c:v>
                </c:pt>
                <c:pt idx="177610">
                  <c:v>-15.24249999999995</c:v>
                </c:pt>
                <c:pt idx="177611">
                  <c:v>-15.240499999999997</c:v>
                </c:pt>
                <c:pt idx="177612">
                  <c:v>-15.238499999999988</c:v>
                </c:pt>
                <c:pt idx="177613">
                  <c:v>-15.236499999999978</c:v>
                </c:pt>
                <c:pt idx="177614">
                  <c:v>-15.234499999999969</c:v>
                </c:pt>
                <c:pt idx="177615">
                  <c:v>-15.232499999999959</c:v>
                </c:pt>
                <c:pt idx="177616">
                  <c:v>-15.23049999999995</c:v>
                </c:pt>
                <c:pt idx="177617">
                  <c:v>-15.228499999999997</c:v>
                </c:pt>
                <c:pt idx="177618">
                  <c:v>-15.226499999999987</c:v>
                </c:pt>
                <c:pt idx="177619">
                  <c:v>-15.224499999999978</c:v>
                </c:pt>
                <c:pt idx="177620">
                  <c:v>-15.222499999999968</c:v>
                </c:pt>
                <c:pt idx="177621">
                  <c:v>-15.220499999999959</c:v>
                </c:pt>
                <c:pt idx="177622">
                  <c:v>-15.218499999999949</c:v>
                </c:pt>
                <c:pt idx="177623">
                  <c:v>-15.216499999999996</c:v>
                </c:pt>
                <c:pt idx="177624">
                  <c:v>-15.214499999999987</c:v>
                </c:pt>
                <c:pt idx="177625">
                  <c:v>-15.212499999999977</c:v>
                </c:pt>
                <c:pt idx="177626">
                  <c:v>-15.210499999999968</c:v>
                </c:pt>
                <c:pt idx="177627">
                  <c:v>-15.208499999999958</c:v>
                </c:pt>
                <c:pt idx="177628">
                  <c:v>-15.206500000000005</c:v>
                </c:pt>
                <c:pt idx="177629">
                  <c:v>-15.204499999999996</c:v>
                </c:pt>
                <c:pt idx="177630">
                  <c:v>-15.202499999999986</c:v>
                </c:pt>
                <c:pt idx="177631">
                  <c:v>-15.200499999999977</c:v>
                </c:pt>
                <c:pt idx="177632">
                  <c:v>-15.198499999999967</c:v>
                </c:pt>
                <c:pt idx="177633">
                  <c:v>-15.196499999999958</c:v>
                </c:pt>
                <c:pt idx="177634">
                  <c:v>-15.194500000000005</c:v>
                </c:pt>
                <c:pt idx="177635">
                  <c:v>-15.192499999999995</c:v>
                </c:pt>
                <c:pt idx="177636">
                  <c:v>-15.190499999999986</c:v>
                </c:pt>
                <c:pt idx="177637">
                  <c:v>-15.188499999999976</c:v>
                </c:pt>
                <c:pt idx="177638">
                  <c:v>-15.186499999999967</c:v>
                </c:pt>
                <c:pt idx="177639">
                  <c:v>-15.184499999999957</c:v>
                </c:pt>
                <c:pt idx="177640">
                  <c:v>-15.182500000000005</c:v>
                </c:pt>
                <c:pt idx="177641">
                  <c:v>-15.180499999999995</c:v>
                </c:pt>
                <c:pt idx="177642">
                  <c:v>-15.178499999999985</c:v>
                </c:pt>
                <c:pt idx="177643">
                  <c:v>-15.176499999999976</c:v>
                </c:pt>
                <c:pt idx="177644">
                  <c:v>-15.174499999999966</c:v>
                </c:pt>
                <c:pt idx="177645">
                  <c:v>-15.172499999999957</c:v>
                </c:pt>
                <c:pt idx="177646">
                  <c:v>-15.170500000000004</c:v>
                </c:pt>
                <c:pt idx="177647">
                  <c:v>-15.168499999999995</c:v>
                </c:pt>
                <c:pt idx="177648">
                  <c:v>-15.166499999999985</c:v>
                </c:pt>
                <c:pt idx="177649">
                  <c:v>-15.164499999999975</c:v>
                </c:pt>
                <c:pt idx="177650">
                  <c:v>-15.162499999999966</c:v>
                </c:pt>
                <c:pt idx="177651">
                  <c:v>-15.160499999999956</c:v>
                </c:pt>
                <c:pt idx="177652">
                  <c:v>-15.158500000000004</c:v>
                </c:pt>
                <c:pt idx="177653">
                  <c:v>-15.156499999999994</c:v>
                </c:pt>
                <c:pt idx="177654">
                  <c:v>-15.154499999999985</c:v>
                </c:pt>
                <c:pt idx="177655">
                  <c:v>-15.152499999999975</c:v>
                </c:pt>
                <c:pt idx="177656">
                  <c:v>-15.150499999999965</c:v>
                </c:pt>
                <c:pt idx="177657">
                  <c:v>-15.148499999999956</c:v>
                </c:pt>
                <c:pt idx="177658">
                  <c:v>-15.146500000000003</c:v>
                </c:pt>
                <c:pt idx="177659">
                  <c:v>-15.144499999999994</c:v>
                </c:pt>
                <c:pt idx="177660">
                  <c:v>-15.142499999999984</c:v>
                </c:pt>
                <c:pt idx="177661">
                  <c:v>-15.140499999999975</c:v>
                </c:pt>
                <c:pt idx="177662">
                  <c:v>-15.138499999999965</c:v>
                </c:pt>
                <c:pt idx="177663">
                  <c:v>-15.136499999999955</c:v>
                </c:pt>
                <c:pt idx="177664">
                  <c:v>-15.134500000000003</c:v>
                </c:pt>
                <c:pt idx="177665">
                  <c:v>-15.132499999999993</c:v>
                </c:pt>
                <c:pt idx="177666">
                  <c:v>-15.130499999999984</c:v>
                </c:pt>
                <c:pt idx="177667">
                  <c:v>-15.128499999999974</c:v>
                </c:pt>
                <c:pt idx="177668">
                  <c:v>-15.126499999999965</c:v>
                </c:pt>
                <c:pt idx="177669">
                  <c:v>-15.124499999999955</c:v>
                </c:pt>
                <c:pt idx="177670">
                  <c:v>-15.122500000000002</c:v>
                </c:pt>
                <c:pt idx="177671">
                  <c:v>-15.120499999999993</c:v>
                </c:pt>
                <c:pt idx="177672">
                  <c:v>-15.118499999999983</c:v>
                </c:pt>
                <c:pt idx="177673">
                  <c:v>-15.116499999999974</c:v>
                </c:pt>
                <c:pt idx="177674">
                  <c:v>-15.114499999999964</c:v>
                </c:pt>
                <c:pt idx="177675">
                  <c:v>-15.112499999999955</c:v>
                </c:pt>
                <c:pt idx="177676">
                  <c:v>-15.110500000000002</c:v>
                </c:pt>
                <c:pt idx="177677">
                  <c:v>-15.108499999999992</c:v>
                </c:pt>
                <c:pt idx="177678">
                  <c:v>-15.106499999999983</c:v>
                </c:pt>
                <c:pt idx="177679">
                  <c:v>-15.104499999999973</c:v>
                </c:pt>
                <c:pt idx="177680">
                  <c:v>-15.102499999999964</c:v>
                </c:pt>
                <c:pt idx="177681">
                  <c:v>-15.100499999999954</c:v>
                </c:pt>
                <c:pt idx="177682">
                  <c:v>-15.098500000000001</c:v>
                </c:pt>
                <c:pt idx="177683">
                  <c:v>-15.096499999999992</c:v>
                </c:pt>
                <c:pt idx="177684">
                  <c:v>-15.094499999999982</c:v>
                </c:pt>
                <c:pt idx="177685">
                  <c:v>-15.092499999999973</c:v>
                </c:pt>
                <c:pt idx="177686">
                  <c:v>-15.090499999999963</c:v>
                </c:pt>
                <c:pt idx="177687">
                  <c:v>-15.088499999999954</c:v>
                </c:pt>
                <c:pt idx="177688">
                  <c:v>-15.086500000000001</c:v>
                </c:pt>
                <c:pt idx="177689">
                  <c:v>-15.084499999999991</c:v>
                </c:pt>
                <c:pt idx="177690">
                  <c:v>-15.082499999999982</c:v>
                </c:pt>
                <c:pt idx="177691">
                  <c:v>-15.080499999999972</c:v>
                </c:pt>
                <c:pt idx="177692">
                  <c:v>-15.078499999999963</c:v>
                </c:pt>
                <c:pt idx="177693">
                  <c:v>-15.076499999999953</c:v>
                </c:pt>
                <c:pt idx="177694">
                  <c:v>-15.0745</c:v>
                </c:pt>
                <c:pt idx="177695">
                  <c:v>-15.072499999999991</c:v>
                </c:pt>
                <c:pt idx="177696">
                  <c:v>-15.070499999999981</c:v>
                </c:pt>
                <c:pt idx="177697">
                  <c:v>-15.068499999999972</c:v>
                </c:pt>
                <c:pt idx="177698">
                  <c:v>-15.066499999999962</c:v>
                </c:pt>
                <c:pt idx="177699">
                  <c:v>-15.064499999999953</c:v>
                </c:pt>
                <c:pt idx="177700">
                  <c:v>-15.0625</c:v>
                </c:pt>
                <c:pt idx="177701">
                  <c:v>-15.06049999999999</c:v>
                </c:pt>
                <c:pt idx="177702">
                  <c:v>-15.058499999999981</c:v>
                </c:pt>
                <c:pt idx="177703">
                  <c:v>-15.056499999999971</c:v>
                </c:pt>
                <c:pt idx="177704">
                  <c:v>-15.054499999999962</c:v>
                </c:pt>
                <c:pt idx="177705">
                  <c:v>-15.052499999999952</c:v>
                </c:pt>
                <c:pt idx="177706">
                  <c:v>-15.0505</c:v>
                </c:pt>
                <c:pt idx="177707">
                  <c:v>-15.04849999999999</c:v>
                </c:pt>
                <c:pt idx="177708">
                  <c:v>-15.04649999999998</c:v>
                </c:pt>
                <c:pt idx="177709">
                  <c:v>-15.044499999999971</c:v>
                </c:pt>
                <c:pt idx="177710">
                  <c:v>-15.042499999999961</c:v>
                </c:pt>
                <c:pt idx="177711">
                  <c:v>-15.040499999999952</c:v>
                </c:pt>
                <c:pt idx="177712">
                  <c:v>-15.038499999999999</c:v>
                </c:pt>
                <c:pt idx="177713">
                  <c:v>-15.03649999999999</c:v>
                </c:pt>
                <c:pt idx="177714">
                  <c:v>-15.03449999999998</c:v>
                </c:pt>
                <c:pt idx="177715">
                  <c:v>-15.03249999999997</c:v>
                </c:pt>
                <c:pt idx="177716">
                  <c:v>-15.030499999999961</c:v>
                </c:pt>
                <c:pt idx="177717">
                  <c:v>-15.028499999999951</c:v>
                </c:pt>
                <c:pt idx="177718">
                  <c:v>-15.026499999999999</c:v>
                </c:pt>
                <c:pt idx="177719">
                  <c:v>-15.024499999999989</c:v>
                </c:pt>
                <c:pt idx="177720">
                  <c:v>-15.02249999999998</c:v>
                </c:pt>
                <c:pt idx="177721">
                  <c:v>-15.02049999999997</c:v>
                </c:pt>
                <c:pt idx="177722">
                  <c:v>-15.01849999999996</c:v>
                </c:pt>
                <c:pt idx="177723">
                  <c:v>-15.016499999999951</c:v>
                </c:pt>
                <c:pt idx="177724">
                  <c:v>-15.014499999999998</c:v>
                </c:pt>
                <c:pt idx="177725">
                  <c:v>-15.012499999999989</c:v>
                </c:pt>
                <c:pt idx="177726">
                  <c:v>-15.010499999999979</c:v>
                </c:pt>
                <c:pt idx="177727">
                  <c:v>-15.00849999999997</c:v>
                </c:pt>
                <c:pt idx="177728">
                  <c:v>-15.00649999999996</c:v>
                </c:pt>
                <c:pt idx="177729">
                  <c:v>-15.00449999999995</c:v>
                </c:pt>
                <c:pt idx="177730">
                  <c:v>-15.002499999999998</c:v>
                </c:pt>
                <c:pt idx="177731">
                  <c:v>-15.000499999999988</c:v>
                </c:pt>
                <c:pt idx="177732">
                  <c:v>-14.998499999999979</c:v>
                </c:pt>
                <c:pt idx="177733">
                  <c:v>-14.996499999999969</c:v>
                </c:pt>
                <c:pt idx="177734">
                  <c:v>-14.99449999999996</c:v>
                </c:pt>
                <c:pt idx="177735">
                  <c:v>-14.99249999999995</c:v>
                </c:pt>
                <c:pt idx="177736">
                  <c:v>-14.990499999999997</c:v>
                </c:pt>
                <c:pt idx="177737">
                  <c:v>-14.988499999999988</c:v>
                </c:pt>
                <c:pt idx="177738">
                  <c:v>-14.986499999999978</c:v>
                </c:pt>
                <c:pt idx="177739">
                  <c:v>-14.984499999999969</c:v>
                </c:pt>
                <c:pt idx="177740">
                  <c:v>-14.982499999999959</c:v>
                </c:pt>
                <c:pt idx="177741">
                  <c:v>-14.98049999999995</c:v>
                </c:pt>
                <c:pt idx="177742">
                  <c:v>-14.978499999999997</c:v>
                </c:pt>
                <c:pt idx="177743">
                  <c:v>-14.976499999999987</c:v>
                </c:pt>
                <c:pt idx="177744">
                  <c:v>-14.974499999999978</c:v>
                </c:pt>
                <c:pt idx="177745">
                  <c:v>-14.972499999999968</c:v>
                </c:pt>
                <c:pt idx="177746">
                  <c:v>-14.970499999999959</c:v>
                </c:pt>
                <c:pt idx="177747">
                  <c:v>-14.968499999999949</c:v>
                </c:pt>
                <c:pt idx="177748">
                  <c:v>-14.966499999999996</c:v>
                </c:pt>
                <c:pt idx="177749">
                  <c:v>-14.964499999999987</c:v>
                </c:pt>
                <c:pt idx="177750">
                  <c:v>-14.962499999999977</c:v>
                </c:pt>
                <c:pt idx="177751">
                  <c:v>-14.960499999999968</c:v>
                </c:pt>
                <c:pt idx="177752">
                  <c:v>-14.958499999999958</c:v>
                </c:pt>
                <c:pt idx="177753">
                  <c:v>-14.956500000000005</c:v>
                </c:pt>
                <c:pt idx="177754">
                  <c:v>-14.954499999999996</c:v>
                </c:pt>
                <c:pt idx="177755">
                  <c:v>-14.952499999999986</c:v>
                </c:pt>
                <c:pt idx="177756">
                  <c:v>-14.950499999999977</c:v>
                </c:pt>
                <c:pt idx="177757">
                  <c:v>-14.948499999999967</c:v>
                </c:pt>
                <c:pt idx="177758">
                  <c:v>-14.946499999999958</c:v>
                </c:pt>
                <c:pt idx="177759">
                  <c:v>-14.944500000000005</c:v>
                </c:pt>
                <c:pt idx="177760">
                  <c:v>-14.942499999999995</c:v>
                </c:pt>
                <c:pt idx="177761">
                  <c:v>-14.940499999999986</c:v>
                </c:pt>
                <c:pt idx="177762">
                  <c:v>-14.938499999999976</c:v>
                </c:pt>
                <c:pt idx="177763">
                  <c:v>-14.936499999999967</c:v>
                </c:pt>
                <c:pt idx="177764">
                  <c:v>-14.934499999999957</c:v>
                </c:pt>
                <c:pt idx="177765">
                  <c:v>-14.932500000000005</c:v>
                </c:pt>
                <c:pt idx="177766">
                  <c:v>-14.930499999999995</c:v>
                </c:pt>
                <c:pt idx="177767">
                  <c:v>-14.928499999999985</c:v>
                </c:pt>
                <c:pt idx="177768">
                  <c:v>-14.926499999999976</c:v>
                </c:pt>
                <c:pt idx="177769">
                  <c:v>-14.924499999999966</c:v>
                </c:pt>
                <c:pt idx="177770">
                  <c:v>-14.922499999999957</c:v>
                </c:pt>
                <c:pt idx="177771">
                  <c:v>-14.920500000000004</c:v>
                </c:pt>
                <c:pt idx="177772">
                  <c:v>-14.918499999999995</c:v>
                </c:pt>
                <c:pt idx="177773">
                  <c:v>-14.916499999999985</c:v>
                </c:pt>
                <c:pt idx="177774">
                  <c:v>-14.914499999999975</c:v>
                </c:pt>
                <c:pt idx="177775">
                  <c:v>-14.912499999999966</c:v>
                </c:pt>
                <c:pt idx="177776">
                  <c:v>-14.910499999999956</c:v>
                </c:pt>
                <c:pt idx="177777">
                  <c:v>-14.908500000000004</c:v>
                </c:pt>
                <c:pt idx="177778">
                  <c:v>-14.906499999999994</c:v>
                </c:pt>
                <c:pt idx="177779">
                  <c:v>-14.904499999999985</c:v>
                </c:pt>
                <c:pt idx="177780">
                  <c:v>-14.902499999999975</c:v>
                </c:pt>
                <c:pt idx="177781">
                  <c:v>-14.900499999999965</c:v>
                </c:pt>
                <c:pt idx="177782">
                  <c:v>-14.898499999999956</c:v>
                </c:pt>
                <c:pt idx="177783">
                  <c:v>-14.896500000000003</c:v>
                </c:pt>
                <c:pt idx="177784">
                  <c:v>-14.894499999999994</c:v>
                </c:pt>
                <c:pt idx="177785">
                  <c:v>-14.892499999999984</c:v>
                </c:pt>
                <c:pt idx="177786">
                  <c:v>-14.890499999999975</c:v>
                </c:pt>
                <c:pt idx="177787">
                  <c:v>-14.888499999999965</c:v>
                </c:pt>
                <c:pt idx="177788">
                  <c:v>-14.886499999999955</c:v>
                </c:pt>
                <c:pt idx="177789">
                  <c:v>-14.884500000000003</c:v>
                </c:pt>
                <c:pt idx="177790">
                  <c:v>-14.882499999999993</c:v>
                </c:pt>
                <c:pt idx="177791">
                  <c:v>-14.880499999999984</c:v>
                </c:pt>
                <c:pt idx="177792">
                  <c:v>-14.878499999999974</c:v>
                </c:pt>
                <c:pt idx="177793">
                  <c:v>-14.876499999999965</c:v>
                </c:pt>
                <c:pt idx="177794">
                  <c:v>-14.874499999999955</c:v>
                </c:pt>
                <c:pt idx="177795">
                  <c:v>-14.872500000000002</c:v>
                </c:pt>
                <c:pt idx="177796">
                  <c:v>-14.870499999999993</c:v>
                </c:pt>
                <c:pt idx="177797">
                  <c:v>-14.868499999999983</c:v>
                </c:pt>
                <c:pt idx="177798">
                  <c:v>-14.866499999999974</c:v>
                </c:pt>
                <c:pt idx="177799">
                  <c:v>-14.864499999999964</c:v>
                </c:pt>
                <c:pt idx="177800">
                  <c:v>-14.862499999999955</c:v>
                </c:pt>
                <c:pt idx="177801">
                  <c:v>-14.860500000000002</c:v>
                </c:pt>
                <c:pt idx="177802">
                  <c:v>-14.858499999999992</c:v>
                </c:pt>
                <c:pt idx="177803">
                  <c:v>-14.856499999999983</c:v>
                </c:pt>
                <c:pt idx="177804">
                  <c:v>-14.854499999999973</c:v>
                </c:pt>
                <c:pt idx="177805">
                  <c:v>-14.852499999999964</c:v>
                </c:pt>
                <c:pt idx="177806">
                  <c:v>-14.850499999999954</c:v>
                </c:pt>
                <c:pt idx="177807">
                  <c:v>-14.848500000000001</c:v>
                </c:pt>
                <c:pt idx="177808">
                  <c:v>-14.846499999999992</c:v>
                </c:pt>
                <c:pt idx="177809">
                  <c:v>-14.844499999999982</c:v>
                </c:pt>
                <c:pt idx="177810">
                  <c:v>-14.842499999999973</c:v>
                </c:pt>
                <c:pt idx="177811">
                  <c:v>-14.840499999999963</c:v>
                </c:pt>
                <c:pt idx="177812">
                  <c:v>-14.838499999999954</c:v>
                </c:pt>
                <c:pt idx="177813">
                  <c:v>-14.836500000000001</c:v>
                </c:pt>
                <c:pt idx="177814">
                  <c:v>-14.834499999999991</c:v>
                </c:pt>
                <c:pt idx="177815">
                  <c:v>-14.832499999999982</c:v>
                </c:pt>
                <c:pt idx="177816">
                  <c:v>-14.830499999999972</c:v>
                </c:pt>
                <c:pt idx="177817">
                  <c:v>-14.828499999999963</c:v>
                </c:pt>
                <c:pt idx="177818">
                  <c:v>-14.826499999999953</c:v>
                </c:pt>
                <c:pt idx="177819">
                  <c:v>-14.8245</c:v>
                </c:pt>
                <c:pt idx="177820">
                  <c:v>-14.822499999999991</c:v>
                </c:pt>
                <c:pt idx="177821">
                  <c:v>-14.820499999999981</c:v>
                </c:pt>
                <c:pt idx="177822">
                  <c:v>-14.818499999999972</c:v>
                </c:pt>
                <c:pt idx="177823">
                  <c:v>-14.816499999999962</c:v>
                </c:pt>
                <c:pt idx="177824">
                  <c:v>-14.814499999999953</c:v>
                </c:pt>
                <c:pt idx="177825">
                  <c:v>-14.8125</c:v>
                </c:pt>
                <c:pt idx="177826">
                  <c:v>-14.81049999999999</c:v>
                </c:pt>
                <c:pt idx="177827">
                  <c:v>-14.808499999999981</c:v>
                </c:pt>
                <c:pt idx="177828">
                  <c:v>-14.806499999999971</c:v>
                </c:pt>
                <c:pt idx="177829">
                  <c:v>-14.804499999999962</c:v>
                </c:pt>
                <c:pt idx="177830">
                  <c:v>-14.802499999999952</c:v>
                </c:pt>
                <c:pt idx="177831">
                  <c:v>-14.8005</c:v>
                </c:pt>
                <c:pt idx="177832">
                  <c:v>-14.79849999999999</c:v>
                </c:pt>
                <c:pt idx="177833">
                  <c:v>-14.79649999999998</c:v>
                </c:pt>
                <c:pt idx="177834">
                  <c:v>-14.794499999999971</c:v>
                </c:pt>
                <c:pt idx="177835">
                  <c:v>-14.792499999999961</c:v>
                </c:pt>
                <c:pt idx="177836">
                  <c:v>-14.790499999999952</c:v>
                </c:pt>
                <c:pt idx="177837">
                  <c:v>-14.788499999999999</c:v>
                </c:pt>
                <c:pt idx="177838">
                  <c:v>-14.78649999999999</c:v>
                </c:pt>
                <c:pt idx="177839">
                  <c:v>-14.78449999999998</c:v>
                </c:pt>
                <c:pt idx="177840">
                  <c:v>-14.78249999999997</c:v>
                </c:pt>
                <c:pt idx="177841">
                  <c:v>-14.780499999999961</c:v>
                </c:pt>
                <c:pt idx="177842">
                  <c:v>-14.778499999999951</c:v>
                </c:pt>
                <c:pt idx="177843">
                  <c:v>-14.776499999999999</c:v>
                </c:pt>
                <c:pt idx="177844">
                  <c:v>-14.774499999999989</c:v>
                </c:pt>
                <c:pt idx="177845">
                  <c:v>-14.77249999999998</c:v>
                </c:pt>
                <c:pt idx="177846">
                  <c:v>-14.77049999999997</c:v>
                </c:pt>
                <c:pt idx="177847">
                  <c:v>-14.76849999999996</c:v>
                </c:pt>
                <c:pt idx="177848">
                  <c:v>-14.766499999999951</c:v>
                </c:pt>
                <c:pt idx="177849">
                  <c:v>-14.764499999999998</c:v>
                </c:pt>
                <c:pt idx="177850">
                  <c:v>-14.762499999999989</c:v>
                </c:pt>
                <c:pt idx="177851">
                  <c:v>-14.760499999999979</c:v>
                </c:pt>
                <c:pt idx="177852">
                  <c:v>-14.75849999999997</c:v>
                </c:pt>
                <c:pt idx="177853">
                  <c:v>-14.75649999999996</c:v>
                </c:pt>
                <c:pt idx="177854">
                  <c:v>-14.75449999999995</c:v>
                </c:pt>
                <c:pt idx="177855">
                  <c:v>-14.752499999999998</c:v>
                </c:pt>
                <c:pt idx="177856">
                  <c:v>-14.750499999999988</c:v>
                </c:pt>
                <c:pt idx="177857">
                  <c:v>-14.748499999999979</c:v>
                </c:pt>
                <c:pt idx="177858">
                  <c:v>-14.746499999999969</c:v>
                </c:pt>
                <c:pt idx="177859">
                  <c:v>-14.74449999999996</c:v>
                </c:pt>
                <c:pt idx="177860">
                  <c:v>-14.74249999999995</c:v>
                </c:pt>
                <c:pt idx="177861">
                  <c:v>-14.740499999999997</c:v>
                </c:pt>
                <c:pt idx="177862">
                  <c:v>-14.738499999999988</c:v>
                </c:pt>
                <c:pt idx="177863">
                  <c:v>-14.736499999999978</c:v>
                </c:pt>
                <c:pt idx="177864">
                  <c:v>-14.734499999999969</c:v>
                </c:pt>
                <c:pt idx="177865">
                  <c:v>-14.732499999999959</c:v>
                </c:pt>
                <c:pt idx="177866">
                  <c:v>-14.73049999999995</c:v>
                </c:pt>
                <c:pt idx="177867">
                  <c:v>-14.728499999999997</c:v>
                </c:pt>
                <c:pt idx="177868">
                  <c:v>-14.726499999999987</c:v>
                </c:pt>
                <c:pt idx="177869">
                  <c:v>-14.724499999999978</c:v>
                </c:pt>
                <c:pt idx="177870">
                  <c:v>-14.722499999999968</c:v>
                </c:pt>
                <c:pt idx="177871">
                  <c:v>-14.720499999999959</c:v>
                </c:pt>
                <c:pt idx="177872">
                  <c:v>-14.718499999999949</c:v>
                </c:pt>
                <c:pt idx="177873">
                  <c:v>-14.716499999999996</c:v>
                </c:pt>
                <c:pt idx="177874">
                  <c:v>-14.714499999999987</c:v>
                </c:pt>
                <c:pt idx="177875">
                  <c:v>-14.712499999999977</c:v>
                </c:pt>
                <c:pt idx="177876">
                  <c:v>-14.710499999999968</c:v>
                </c:pt>
                <c:pt idx="177877">
                  <c:v>-14.708499999999958</c:v>
                </c:pt>
                <c:pt idx="177878">
                  <c:v>-14.706500000000005</c:v>
                </c:pt>
                <c:pt idx="177879">
                  <c:v>-14.704499999999996</c:v>
                </c:pt>
                <c:pt idx="177880">
                  <c:v>-14.702499999999986</c:v>
                </c:pt>
                <c:pt idx="177881">
                  <c:v>-14.700499999999977</c:v>
                </c:pt>
                <c:pt idx="177882">
                  <c:v>-14.698499999999967</c:v>
                </c:pt>
                <c:pt idx="177883">
                  <c:v>-14.696499999999958</c:v>
                </c:pt>
                <c:pt idx="177884">
                  <c:v>-14.694500000000005</c:v>
                </c:pt>
                <c:pt idx="177885">
                  <c:v>-14.692499999999995</c:v>
                </c:pt>
                <c:pt idx="177886">
                  <c:v>-14.690499999999986</c:v>
                </c:pt>
                <c:pt idx="177887">
                  <c:v>-14.688499999999976</c:v>
                </c:pt>
                <c:pt idx="177888">
                  <c:v>-14.686499999999967</c:v>
                </c:pt>
                <c:pt idx="177889">
                  <c:v>-14.684499999999957</c:v>
                </c:pt>
                <c:pt idx="177890">
                  <c:v>-14.682500000000005</c:v>
                </c:pt>
                <c:pt idx="177891">
                  <c:v>-14.680499999999995</c:v>
                </c:pt>
                <c:pt idx="177892">
                  <c:v>-14.678499999999985</c:v>
                </c:pt>
                <c:pt idx="177893">
                  <c:v>-14.676499999999976</c:v>
                </c:pt>
                <c:pt idx="177894">
                  <c:v>-14.674499999999966</c:v>
                </c:pt>
                <c:pt idx="177895">
                  <c:v>-14.672499999999957</c:v>
                </c:pt>
                <c:pt idx="177896">
                  <c:v>-14.670500000000004</c:v>
                </c:pt>
                <c:pt idx="177897">
                  <c:v>-14.668499999999995</c:v>
                </c:pt>
                <c:pt idx="177898">
                  <c:v>-14.666499999999985</c:v>
                </c:pt>
                <c:pt idx="177899">
                  <c:v>-14.664499999999975</c:v>
                </c:pt>
                <c:pt idx="177900">
                  <c:v>-14.662499999999966</c:v>
                </c:pt>
                <c:pt idx="177901">
                  <c:v>-14.660499999999956</c:v>
                </c:pt>
                <c:pt idx="177902">
                  <c:v>-14.658500000000004</c:v>
                </c:pt>
                <c:pt idx="177903">
                  <c:v>-14.656499999999994</c:v>
                </c:pt>
                <c:pt idx="177904">
                  <c:v>-14.654499999999985</c:v>
                </c:pt>
                <c:pt idx="177905">
                  <c:v>-14.652499999999975</c:v>
                </c:pt>
                <c:pt idx="177906">
                  <c:v>-14.650499999999965</c:v>
                </c:pt>
                <c:pt idx="177907">
                  <c:v>-14.648499999999956</c:v>
                </c:pt>
                <c:pt idx="177908">
                  <c:v>-14.646500000000003</c:v>
                </c:pt>
                <c:pt idx="177909">
                  <c:v>-14.644499999999994</c:v>
                </c:pt>
                <c:pt idx="177910">
                  <c:v>-14.642499999999984</c:v>
                </c:pt>
                <c:pt idx="177911">
                  <c:v>-14.640499999999975</c:v>
                </c:pt>
                <c:pt idx="177912">
                  <c:v>-14.638499999999965</c:v>
                </c:pt>
                <c:pt idx="177913">
                  <c:v>-14.636499999999955</c:v>
                </c:pt>
                <c:pt idx="177914">
                  <c:v>-14.634500000000003</c:v>
                </c:pt>
                <c:pt idx="177915">
                  <c:v>-14.632499999999993</c:v>
                </c:pt>
                <c:pt idx="177916">
                  <c:v>-14.630499999999984</c:v>
                </c:pt>
                <c:pt idx="177917">
                  <c:v>-14.628499999999974</c:v>
                </c:pt>
                <c:pt idx="177918">
                  <c:v>-14.626499999999965</c:v>
                </c:pt>
                <c:pt idx="177919">
                  <c:v>-14.624499999999955</c:v>
                </c:pt>
                <c:pt idx="177920">
                  <c:v>-14.622500000000002</c:v>
                </c:pt>
                <c:pt idx="177921">
                  <c:v>-14.620499999999993</c:v>
                </c:pt>
                <c:pt idx="177922">
                  <c:v>-14.618499999999983</c:v>
                </c:pt>
                <c:pt idx="177923">
                  <c:v>-14.616499999999974</c:v>
                </c:pt>
                <c:pt idx="177924">
                  <c:v>-14.614499999999964</c:v>
                </c:pt>
                <c:pt idx="177925">
                  <c:v>-14.612499999999955</c:v>
                </c:pt>
                <c:pt idx="177926">
                  <c:v>-14.610500000000002</c:v>
                </c:pt>
                <c:pt idx="177927">
                  <c:v>-14.608499999999992</c:v>
                </c:pt>
                <c:pt idx="177928">
                  <c:v>-14.606499999999983</c:v>
                </c:pt>
                <c:pt idx="177929">
                  <c:v>-14.604499999999973</c:v>
                </c:pt>
                <c:pt idx="177930">
                  <c:v>-14.602499999999964</c:v>
                </c:pt>
                <c:pt idx="177931">
                  <c:v>-14.600499999999954</c:v>
                </c:pt>
                <c:pt idx="177932">
                  <c:v>-14.598500000000001</c:v>
                </c:pt>
                <c:pt idx="177933">
                  <c:v>-14.596499999999992</c:v>
                </c:pt>
                <c:pt idx="177934">
                  <c:v>-14.594499999999982</c:v>
                </c:pt>
                <c:pt idx="177935">
                  <c:v>-14.592499999999973</c:v>
                </c:pt>
                <c:pt idx="177936">
                  <c:v>-14.590499999999963</c:v>
                </c:pt>
                <c:pt idx="177937">
                  <c:v>-14.588499999999954</c:v>
                </c:pt>
                <c:pt idx="177938">
                  <c:v>-14.586500000000001</c:v>
                </c:pt>
                <c:pt idx="177939">
                  <c:v>-14.584499999999991</c:v>
                </c:pt>
                <c:pt idx="177940">
                  <c:v>-14.582499999999982</c:v>
                </c:pt>
                <c:pt idx="177941">
                  <c:v>-14.580499999999972</c:v>
                </c:pt>
                <c:pt idx="177942">
                  <c:v>-14.578499999999963</c:v>
                </c:pt>
                <c:pt idx="177943">
                  <c:v>-14.576499999999953</c:v>
                </c:pt>
                <c:pt idx="177944">
                  <c:v>-14.5745</c:v>
                </c:pt>
                <c:pt idx="177945">
                  <c:v>-14.572499999999991</c:v>
                </c:pt>
                <c:pt idx="177946">
                  <c:v>-14.570499999999981</c:v>
                </c:pt>
                <c:pt idx="177947">
                  <c:v>-14.568499999999972</c:v>
                </c:pt>
                <c:pt idx="177948">
                  <c:v>-14.566499999999962</c:v>
                </c:pt>
                <c:pt idx="177949">
                  <c:v>-14.564499999999953</c:v>
                </c:pt>
                <c:pt idx="177950">
                  <c:v>-14.5625</c:v>
                </c:pt>
                <c:pt idx="177951">
                  <c:v>-14.56049999999999</c:v>
                </c:pt>
                <c:pt idx="177952">
                  <c:v>-14.558499999999981</c:v>
                </c:pt>
                <c:pt idx="177953">
                  <c:v>-14.556499999999971</c:v>
                </c:pt>
                <c:pt idx="177954">
                  <c:v>-14.554499999999962</c:v>
                </c:pt>
                <c:pt idx="177955">
                  <c:v>-14.552499999999952</c:v>
                </c:pt>
                <c:pt idx="177956">
                  <c:v>-14.5505</c:v>
                </c:pt>
                <c:pt idx="177957">
                  <c:v>-14.54849999999999</c:v>
                </c:pt>
                <c:pt idx="177958">
                  <c:v>-14.54649999999998</c:v>
                </c:pt>
                <c:pt idx="177959">
                  <c:v>-14.544499999999971</c:v>
                </c:pt>
                <c:pt idx="177960">
                  <c:v>-14.542499999999961</c:v>
                </c:pt>
                <c:pt idx="177961">
                  <c:v>-14.540499999999952</c:v>
                </c:pt>
                <c:pt idx="177962">
                  <c:v>-14.538499999999999</c:v>
                </c:pt>
                <c:pt idx="177963">
                  <c:v>-14.53649999999999</c:v>
                </c:pt>
                <c:pt idx="177964">
                  <c:v>-14.53449999999998</c:v>
                </c:pt>
                <c:pt idx="177965">
                  <c:v>-14.53249999999997</c:v>
                </c:pt>
                <c:pt idx="177966">
                  <c:v>-14.530499999999961</c:v>
                </c:pt>
                <c:pt idx="177967">
                  <c:v>-14.528499999999951</c:v>
                </c:pt>
                <c:pt idx="177968">
                  <c:v>-14.526499999999999</c:v>
                </c:pt>
                <c:pt idx="177969">
                  <c:v>-14.524499999999989</c:v>
                </c:pt>
                <c:pt idx="177970">
                  <c:v>-14.52249999999998</c:v>
                </c:pt>
                <c:pt idx="177971">
                  <c:v>-14.52049999999997</c:v>
                </c:pt>
                <c:pt idx="177972">
                  <c:v>-14.51849999999996</c:v>
                </c:pt>
                <c:pt idx="177973">
                  <c:v>-14.516499999999951</c:v>
                </c:pt>
                <c:pt idx="177974">
                  <c:v>-14.514499999999998</c:v>
                </c:pt>
                <c:pt idx="177975">
                  <c:v>-14.512499999999989</c:v>
                </c:pt>
                <c:pt idx="177976">
                  <c:v>-14.510499999999979</c:v>
                </c:pt>
                <c:pt idx="177977">
                  <c:v>-14.50849999999997</c:v>
                </c:pt>
                <c:pt idx="177978">
                  <c:v>-14.50649999999996</c:v>
                </c:pt>
                <c:pt idx="177979">
                  <c:v>-14.50449999999995</c:v>
                </c:pt>
                <c:pt idx="177980">
                  <c:v>-14.502499999999998</c:v>
                </c:pt>
                <c:pt idx="177981">
                  <c:v>-14.500499999999988</c:v>
                </c:pt>
                <c:pt idx="177982">
                  <c:v>-14.498499999999979</c:v>
                </c:pt>
                <c:pt idx="177983">
                  <c:v>-14.496499999999969</c:v>
                </c:pt>
                <c:pt idx="177984">
                  <c:v>-14.49449999999996</c:v>
                </c:pt>
                <c:pt idx="177985">
                  <c:v>-14.49249999999995</c:v>
                </c:pt>
                <c:pt idx="177986">
                  <c:v>-14.490499999999997</c:v>
                </c:pt>
                <c:pt idx="177987">
                  <c:v>-14.488499999999988</c:v>
                </c:pt>
                <c:pt idx="177988">
                  <c:v>-14.486499999999978</c:v>
                </c:pt>
                <c:pt idx="177989">
                  <c:v>-14.484499999999969</c:v>
                </c:pt>
                <c:pt idx="177990">
                  <c:v>-14.482499999999959</c:v>
                </c:pt>
                <c:pt idx="177991">
                  <c:v>-14.48049999999995</c:v>
                </c:pt>
                <c:pt idx="177992">
                  <c:v>-14.478499999999997</c:v>
                </c:pt>
                <c:pt idx="177993">
                  <c:v>-14.476499999999987</c:v>
                </c:pt>
                <c:pt idx="177994">
                  <c:v>-14.474499999999978</c:v>
                </c:pt>
                <c:pt idx="177995">
                  <c:v>-14.472499999999968</c:v>
                </c:pt>
                <c:pt idx="177996">
                  <c:v>-14.470499999999959</c:v>
                </c:pt>
                <c:pt idx="177997">
                  <c:v>-14.468499999999949</c:v>
                </c:pt>
                <c:pt idx="177998">
                  <c:v>-14.466499999999996</c:v>
                </c:pt>
                <c:pt idx="177999">
                  <c:v>-14.464499999999987</c:v>
                </c:pt>
                <c:pt idx="178000">
                  <c:v>-14.462499999999977</c:v>
                </c:pt>
                <c:pt idx="178001">
                  <c:v>-14.460499999999968</c:v>
                </c:pt>
                <c:pt idx="178002">
                  <c:v>-14.458499999999958</c:v>
                </c:pt>
                <c:pt idx="178003">
                  <c:v>-14.456500000000005</c:v>
                </c:pt>
                <c:pt idx="178004">
                  <c:v>-14.454499999999996</c:v>
                </c:pt>
                <c:pt idx="178005">
                  <c:v>-14.452499999999986</c:v>
                </c:pt>
                <c:pt idx="178006">
                  <c:v>-14.450499999999977</c:v>
                </c:pt>
                <c:pt idx="178007">
                  <c:v>-14.448499999999967</c:v>
                </c:pt>
                <c:pt idx="178008">
                  <c:v>-14.446499999999958</c:v>
                </c:pt>
                <c:pt idx="178009">
                  <c:v>-14.444500000000005</c:v>
                </c:pt>
                <c:pt idx="178010">
                  <c:v>-14.442499999999995</c:v>
                </c:pt>
                <c:pt idx="178011">
                  <c:v>-14.440499999999986</c:v>
                </c:pt>
                <c:pt idx="178012">
                  <c:v>-14.438499999999976</c:v>
                </c:pt>
                <c:pt idx="178013">
                  <c:v>-14.436499999999967</c:v>
                </c:pt>
                <c:pt idx="178014">
                  <c:v>-14.434499999999957</c:v>
                </c:pt>
                <c:pt idx="178015">
                  <c:v>-14.432500000000005</c:v>
                </c:pt>
                <c:pt idx="178016">
                  <c:v>-14.430499999999995</c:v>
                </c:pt>
                <c:pt idx="178017">
                  <c:v>-14.428499999999985</c:v>
                </c:pt>
                <c:pt idx="178018">
                  <c:v>-14.426499999999976</c:v>
                </c:pt>
                <c:pt idx="178019">
                  <c:v>-14.424499999999966</c:v>
                </c:pt>
                <c:pt idx="178020">
                  <c:v>-14.422499999999957</c:v>
                </c:pt>
                <c:pt idx="178021">
                  <c:v>-14.420500000000004</c:v>
                </c:pt>
                <c:pt idx="178022">
                  <c:v>-14.418499999999995</c:v>
                </c:pt>
                <c:pt idx="178023">
                  <c:v>-14.416499999999985</c:v>
                </c:pt>
                <c:pt idx="178024">
                  <c:v>-14.414499999999975</c:v>
                </c:pt>
                <c:pt idx="178025">
                  <c:v>-14.412499999999966</c:v>
                </c:pt>
                <c:pt idx="178026">
                  <c:v>-14.410499999999956</c:v>
                </c:pt>
                <c:pt idx="178027">
                  <c:v>-14.408500000000004</c:v>
                </c:pt>
                <c:pt idx="178028">
                  <c:v>-14.406499999999994</c:v>
                </c:pt>
                <c:pt idx="178029">
                  <c:v>-14.404499999999985</c:v>
                </c:pt>
                <c:pt idx="178030">
                  <c:v>-14.402499999999975</c:v>
                </c:pt>
                <c:pt idx="178031">
                  <c:v>-14.400499999999965</c:v>
                </c:pt>
                <c:pt idx="178032">
                  <c:v>-14.398499999999956</c:v>
                </c:pt>
                <c:pt idx="178033">
                  <c:v>-14.396500000000003</c:v>
                </c:pt>
                <c:pt idx="178034">
                  <c:v>-14.394499999999994</c:v>
                </c:pt>
                <c:pt idx="178035">
                  <c:v>-14.392499999999984</c:v>
                </c:pt>
                <c:pt idx="178036">
                  <c:v>-14.390499999999975</c:v>
                </c:pt>
                <c:pt idx="178037">
                  <c:v>-14.388499999999965</c:v>
                </c:pt>
                <c:pt idx="178038">
                  <c:v>-14.386499999999955</c:v>
                </c:pt>
                <c:pt idx="178039">
                  <c:v>-14.384500000000003</c:v>
                </c:pt>
                <c:pt idx="178040">
                  <c:v>-14.382499999999993</c:v>
                </c:pt>
                <c:pt idx="178041">
                  <c:v>-14.380499999999984</c:v>
                </c:pt>
                <c:pt idx="178042">
                  <c:v>-14.378499999999974</c:v>
                </c:pt>
                <c:pt idx="178043">
                  <c:v>-14.376499999999965</c:v>
                </c:pt>
                <c:pt idx="178044">
                  <c:v>-14.374499999999955</c:v>
                </c:pt>
                <c:pt idx="178045">
                  <c:v>-14.372500000000002</c:v>
                </c:pt>
                <c:pt idx="178046">
                  <c:v>-14.370499999999993</c:v>
                </c:pt>
                <c:pt idx="178047">
                  <c:v>-14.368499999999983</c:v>
                </c:pt>
                <c:pt idx="178048">
                  <c:v>-14.366499999999974</c:v>
                </c:pt>
                <c:pt idx="178049">
                  <c:v>-14.364499999999964</c:v>
                </c:pt>
                <c:pt idx="178050">
                  <c:v>-14.362499999999955</c:v>
                </c:pt>
                <c:pt idx="178051">
                  <c:v>-14.360500000000002</c:v>
                </c:pt>
                <c:pt idx="178052">
                  <c:v>-14.358499999999992</c:v>
                </c:pt>
                <c:pt idx="178053">
                  <c:v>-14.356499999999983</c:v>
                </c:pt>
                <c:pt idx="178054">
                  <c:v>-14.354499999999973</c:v>
                </c:pt>
                <c:pt idx="178055">
                  <c:v>-14.352499999999964</c:v>
                </c:pt>
                <c:pt idx="178056">
                  <c:v>-14.350499999999954</c:v>
                </c:pt>
                <c:pt idx="178057">
                  <c:v>-14.348500000000001</c:v>
                </c:pt>
                <c:pt idx="178058">
                  <c:v>-14.346499999999992</c:v>
                </c:pt>
                <c:pt idx="178059">
                  <c:v>-14.344499999999982</c:v>
                </c:pt>
                <c:pt idx="178060">
                  <c:v>-14.342499999999973</c:v>
                </c:pt>
                <c:pt idx="178061">
                  <c:v>-14.340499999999963</c:v>
                </c:pt>
                <c:pt idx="178062">
                  <c:v>-14.338499999999954</c:v>
                </c:pt>
                <c:pt idx="178063">
                  <c:v>-14.336500000000001</c:v>
                </c:pt>
                <c:pt idx="178064">
                  <c:v>-14.334499999999991</c:v>
                </c:pt>
                <c:pt idx="178065">
                  <c:v>-14.332499999999982</c:v>
                </c:pt>
                <c:pt idx="178066">
                  <c:v>-14.330499999999972</c:v>
                </c:pt>
                <c:pt idx="178067">
                  <c:v>-14.328499999999963</c:v>
                </c:pt>
                <c:pt idx="178068">
                  <c:v>-14.326499999999953</c:v>
                </c:pt>
                <c:pt idx="178069">
                  <c:v>-14.3245</c:v>
                </c:pt>
                <c:pt idx="178070">
                  <c:v>-14.322499999999991</c:v>
                </c:pt>
                <c:pt idx="178071">
                  <c:v>-14.320499999999981</c:v>
                </c:pt>
                <c:pt idx="178072">
                  <c:v>-14.318499999999972</c:v>
                </c:pt>
                <c:pt idx="178073">
                  <c:v>-14.316499999999962</c:v>
                </c:pt>
                <c:pt idx="178074">
                  <c:v>-14.314499999999953</c:v>
                </c:pt>
                <c:pt idx="178075">
                  <c:v>-14.3125</c:v>
                </c:pt>
                <c:pt idx="178076">
                  <c:v>-14.31049999999999</c:v>
                </c:pt>
                <c:pt idx="178077">
                  <c:v>-14.308499999999981</c:v>
                </c:pt>
                <c:pt idx="178078">
                  <c:v>-14.306499999999971</c:v>
                </c:pt>
                <c:pt idx="178079">
                  <c:v>-14.304499999999962</c:v>
                </c:pt>
                <c:pt idx="178080">
                  <c:v>-14.302499999999952</c:v>
                </c:pt>
                <c:pt idx="178081">
                  <c:v>-14.3005</c:v>
                </c:pt>
                <c:pt idx="178082">
                  <c:v>-14.29849999999999</c:v>
                </c:pt>
                <c:pt idx="178083">
                  <c:v>-14.29649999999998</c:v>
                </c:pt>
                <c:pt idx="178084">
                  <c:v>-14.294499999999971</c:v>
                </c:pt>
                <c:pt idx="178085">
                  <c:v>-14.292499999999961</c:v>
                </c:pt>
                <c:pt idx="178086">
                  <c:v>-14.290499999999952</c:v>
                </c:pt>
                <c:pt idx="178087">
                  <c:v>-14.288499999999999</c:v>
                </c:pt>
                <c:pt idx="178088">
                  <c:v>-14.28649999999999</c:v>
                </c:pt>
                <c:pt idx="178089">
                  <c:v>-14.28449999999998</c:v>
                </c:pt>
                <c:pt idx="178090">
                  <c:v>-14.28249999999997</c:v>
                </c:pt>
                <c:pt idx="178091">
                  <c:v>-14.280499999999961</c:v>
                </c:pt>
                <c:pt idx="178092">
                  <c:v>-14.278499999999951</c:v>
                </c:pt>
                <c:pt idx="178093">
                  <c:v>-14.276499999999999</c:v>
                </c:pt>
                <c:pt idx="178094">
                  <c:v>-14.274499999999989</c:v>
                </c:pt>
                <c:pt idx="178095">
                  <c:v>-14.27249999999998</c:v>
                </c:pt>
                <c:pt idx="178096">
                  <c:v>-14.27049999999997</c:v>
                </c:pt>
                <c:pt idx="178097">
                  <c:v>-14.26849999999996</c:v>
                </c:pt>
                <c:pt idx="178098">
                  <c:v>-14.266499999999951</c:v>
                </c:pt>
                <c:pt idx="178099">
                  <c:v>-14.264499999999998</c:v>
                </c:pt>
                <c:pt idx="178100">
                  <c:v>-14.262499999999989</c:v>
                </c:pt>
                <c:pt idx="178101">
                  <c:v>-14.260499999999979</c:v>
                </c:pt>
                <c:pt idx="178102">
                  <c:v>-14.25849999999997</c:v>
                </c:pt>
                <c:pt idx="178103">
                  <c:v>-14.25649999999996</c:v>
                </c:pt>
                <c:pt idx="178104">
                  <c:v>-14.25449999999995</c:v>
                </c:pt>
                <c:pt idx="178105">
                  <c:v>-14.252499999999998</c:v>
                </c:pt>
                <c:pt idx="178106">
                  <c:v>-14.250499999999988</c:v>
                </c:pt>
                <c:pt idx="178107">
                  <c:v>-14.248499999999979</c:v>
                </c:pt>
                <c:pt idx="178108">
                  <c:v>-14.246499999999969</c:v>
                </c:pt>
                <c:pt idx="178109">
                  <c:v>-14.24449999999996</c:v>
                </c:pt>
                <c:pt idx="178110">
                  <c:v>-14.24249999999995</c:v>
                </c:pt>
                <c:pt idx="178111">
                  <c:v>-14.240499999999997</c:v>
                </c:pt>
                <c:pt idx="178112">
                  <c:v>-14.238499999999988</c:v>
                </c:pt>
                <c:pt idx="178113">
                  <c:v>-14.236499999999978</c:v>
                </c:pt>
                <c:pt idx="178114">
                  <c:v>-14.234499999999969</c:v>
                </c:pt>
                <c:pt idx="178115">
                  <c:v>-14.232499999999959</c:v>
                </c:pt>
                <c:pt idx="178116">
                  <c:v>-14.23049999999995</c:v>
                </c:pt>
                <c:pt idx="178117">
                  <c:v>-14.228499999999997</c:v>
                </c:pt>
                <c:pt idx="178118">
                  <c:v>-14.226499999999987</c:v>
                </c:pt>
                <c:pt idx="178119">
                  <c:v>-14.224499999999978</c:v>
                </c:pt>
                <c:pt idx="178120">
                  <c:v>-14.222499999999968</c:v>
                </c:pt>
                <c:pt idx="178121">
                  <c:v>-14.220499999999959</c:v>
                </c:pt>
                <c:pt idx="178122">
                  <c:v>-14.218499999999949</c:v>
                </c:pt>
                <c:pt idx="178123">
                  <c:v>-14.216499999999996</c:v>
                </c:pt>
                <c:pt idx="178124">
                  <c:v>-14.214499999999987</c:v>
                </c:pt>
                <c:pt idx="178125">
                  <c:v>-14.212499999999977</c:v>
                </c:pt>
                <c:pt idx="178126">
                  <c:v>-14.210499999999968</c:v>
                </c:pt>
                <c:pt idx="178127">
                  <c:v>-14.208499999999958</c:v>
                </c:pt>
                <c:pt idx="178128">
                  <c:v>-14.206500000000005</c:v>
                </c:pt>
                <c:pt idx="178129">
                  <c:v>-14.204499999999996</c:v>
                </c:pt>
                <c:pt idx="178130">
                  <c:v>-14.202499999999986</c:v>
                </c:pt>
                <c:pt idx="178131">
                  <c:v>-14.200499999999977</c:v>
                </c:pt>
                <c:pt idx="178132">
                  <c:v>-14.198499999999967</c:v>
                </c:pt>
                <c:pt idx="178133">
                  <c:v>-14.196499999999958</c:v>
                </c:pt>
                <c:pt idx="178134">
                  <c:v>-14.194500000000005</c:v>
                </c:pt>
                <c:pt idx="178135">
                  <c:v>-14.192499999999995</c:v>
                </c:pt>
                <c:pt idx="178136">
                  <c:v>-14.190499999999986</c:v>
                </c:pt>
                <c:pt idx="178137">
                  <c:v>-14.188499999999976</c:v>
                </c:pt>
                <c:pt idx="178138">
                  <c:v>-14.186499999999967</c:v>
                </c:pt>
                <c:pt idx="178139">
                  <c:v>-14.184499999999957</c:v>
                </c:pt>
                <c:pt idx="178140">
                  <c:v>-14.182500000000005</c:v>
                </c:pt>
                <c:pt idx="178141">
                  <c:v>-14.180499999999995</c:v>
                </c:pt>
                <c:pt idx="178142">
                  <c:v>-14.178499999999985</c:v>
                </c:pt>
                <c:pt idx="178143">
                  <c:v>-14.176499999999976</c:v>
                </c:pt>
                <c:pt idx="178144">
                  <c:v>-14.174499999999966</c:v>
                </c:pt>
                <c:pt idx="178145">
                  <c:v>-14.172499999999957</c:v>
                </c:pt>
                <c:pt idx="178146">
                  <c:v>-14.170500000000004</c:v>
                </c:pt>
                <c:pt idx="178147">
                  <c:v>-14.168499999999995</c:v>
                </c:pt>
                <c:pt idx="178148">
                  <c:v>-14.166499999999985</c:v>
                </c:pt>
                <c:pt idx="178149">
                  <c:v>-14.164499999999975</c:v>
                </c:pt>
                <c:pt idx="178150">
                  <c:v>-14.162499999999966</c:v>
                </c:pt>
                <c:pt idx="178151">
                  <c:v>-14.160499999999956</c:v>
                </c:pt>
                <c:pt idx="178152">
                  <c:v>-14.158500000000004</c:v>
                </c:pt>
                <c:pt idx="178153">
                  <c:v>-14.156499999999994</c:v>
                </c:pt>
                <c:pt idx="178154">
                  <c:v>-14.154499999999985</c:v>
                </c:pt>
                <c:pt idx="178155">
                  <c:v>-14.152499999999975</c:v>
                </c:pt>
                <c:pt idx="178156">
                  <c:v>-14.150499999999965</c:v>
                </c:pt>
                <c:pt idx="178157">
                  <c:v>-14.148499999999956</c:v>
                </c:pt>
                <c:pt idx="178158">
                  <c:v>-14.146500000000003</c:v>
                </c:pt>
                <c:pt idx="178159">
                  <c:v>-14.144499999999994</c:v>
                </c:pt>
                <c:pt idx="178160">
                  <c:v>-14.142499999999984</c:v>
                </c:pt>
                <c:pt idx="178161">
                  <c:v>-14.140499999999975</c:v>
                </c:pt>
                <c:pt idx="178162">
                  <c:v>-14.138499999999965</c:v>
                </c:pt>
                <c:pt idx="178163">
                  <c:v>-14.136499999999955</c:v>
                </c:pt>
                <c:pt idx="178164">
                  <c:v>-14.134500000000003</c:v>
                </c:pt>
                <c:pt idx="178165">
                  <c:v>-14.132499999999993</c:v>
                </c:pt>
                <c:pt idx="178166">
                  <c:v>-14.130499999999984</c:v>
                </c:pt>
                <c:pt idx="178167">
                  <c:v>-14.128499999999974</c:v>
                </c:pt>
                <c:pt idx="178168">
                  <c:v>-14.126499999999965</c:v>
                </c:pt>
                <c:pt idx="178169">
                  <c:v>-14.124499999999955</c:v>
                </c:pt>
                <c:pt idx="178170">
                  <c:v>-14.122500000000002</c:v>
                </c:pt>
                <c:pt idx="178171">
                  <c:v>-14.120499999999993</c:v>
                </c:pt>
                <c:pt idx="178172">
                  <c:v>-14.118499999999983</c:v>
                </c:pt>
                <c:pt idx="178173">
                  <c:v>-14.116499999999974</c:v>
                </c:pt>
                <c:pt idx="178174">
                  <c:v>-14.114499999999964</c:v>
                </c:pt>
                <c:pt idx="178175">
                  <c:v>-14.112499999999955</c:v>
                </c:pt>
                <c:pt idx="178176">
                  <c:v>-14.110500000000002</c:v>
                </c:pt>
                <c:pt idx="178177">
                  <c:v>-14.108499999999992</c:v>
                </c:pt>
                <c:pt idx="178178">
                  <c:v>-14.106499999999983</c:v>
                </c:pt>
                <c:pt idx="178179">
                  <c:v>-14.104499999999973</c:v>
                </c:pt>
                <c:pt idx="178180">
                  <c:v>-14.102499999999964</c:v>
                </c:pt>
                <c:pt idx="178181">
                  <c:v>-14.100499999999954</c:v>
                </c:pt>
                <c:pt idx="178182">
                  <c:v>-14.098500000000001</c:v>
                </c:pt>
                <c:pt idx="178183">
                  <c:v>-14.096499999999992</c:v>
                </c:pt>
                <c:pt idx="178184">
                  <c:v>-14.094499999999982</c:v>
                </c:pt>
                <c:pt idx="178185">
                  <c:v>-14.092499999999973</c:v>
                </c:pt>
                <c:pt idx="178186">
                  <c:v>-14.090499999999963</c:v>
                </c:pt>
                <c:pt idx="178187">
                  <c:v>-14.088499999999954</c:v>
                </c:pt>
                <c:pt idx="178188">
                  <c:v>-14.086500000000001</c:v>
                </c:pt>
                <c:pt idx="178189">
                  <c:v>-14.084499999999991</c:v>
                </c:pt>
                <c:pt idx="178190">
                  <c:v>-14.082499999999982</c:v>
                </c:pt>
                <c:pt idx="178191">
                  <c:v>-14.080499999999972</c:v>
                </c:pt>
                <c:pt idx="178192">
                  <c:v>-14.078499999999963</c:v>
                </c:pt>
                <c:pt idx="178193">
                  <c:v>-14.076499999999953</c:v>
                </c:pt>
                <c:pt idx="178194">
                  <c:v>-14.0745</c:v>
                </c:pt>
                <c:pt idx="178195">
                  <c:v>-14.072499999999991</c:v>
                </c:pt>
                <c:pt idx="178196">
                  <c:v>-14.070499999999981</c:v>
                </c:pt>
                <c:pt idx="178197">
                  <c:v>-14.068499999999972</c:v>
                </c:pt>
                <c:pt idx="178198">
                  <c:v>-14.066499999999962</c:v>
                </c:pt>
                <c:pt idx="178199">
                  <c:v>-14.064499999999953</c:v>
                </c:pt>
                <c:pt idx="178200">
                  <c:v>-14.0625</c:v>
                </c:pt>
                <c:pt idx="178201">
                  <c:v>-14.06049999999999</c:v>
                </c:pt>
                <c:pt idx="178202">
                  <c:v>-14.058499999999981</c:v>
                </c:pt>
                <c:pt idx="178203">
                  <c:v>-14.056499999999971</c:v>
                </c:pt>
                <c:pt idx="178204">
                  <c:v>-14.054499999999962</c:v>
                </c:pt>
                <c:pt idx="178205">
                  <c:v>-14.052499999999952</c:v>
                </c:pt>
                <c:pt idx="178206">
                  <c:v>-14.0505</c:v>
                </c:pt>
                <c:pt idx="178207">
                  <c:v>-14.04849999999999</c:v>
                </c:pt>
                <c:pt idx="178208">
                  <c:v>-14.04649999999998</c:v>
                </c:pt>
                <c:pt idx="178209">
                  <c:v>-14.044499999999971</c:v>
                </c:pt>
                <c:pt idx="178210">
                  <c:v>-14.042499999999961</c:v>
                </c:pt>
                <c:pt idx="178211">
                  <c:v>-14.040499999999952</c:v>
                </c:pt>
                <c:pt idx="178212">
                  <c:v>-14.038499999999999</c:v>
                </c:pt>
                <c:pt idx="178213">
                  <c:v>-14.03649999999999</c:v>
                </c:pt>
                <c:pt idx="178214">
                  <c:v>-14.03449999999998</c:v>
                </c:pt>
                <c:pt idx="178215">
                  <c:v>-14.03249999999997</c:v>
                </c:pt>
                <c:pt idx="178216">
                  <c:v>-14.030499999999961</c:v>
                </c:pt>
                <c:pt idx="178217">
                  <c:v>-14.028499999999951</c:v>
                </c:pt>
                <c:pt idx="178218">
                  <c:v>-14.026499999999999</c:v>
                </c:pt>
                <c:pt idx="178219">
                  <c:v>-14.024499999999989</c:v>
                </c:pt>
                <c:pt idx="178220">
                  <c:v>-14.02249999999998</c:v>
                </c:pt>
                <c:pt idx="178221">
                  <c:v>-14.02049999999997</c:v>
                </c:pt>
                <c:pt idx="178222">
                  <c:v>-14.01849999999996</c:v>
                </c:pt>
                <c:pt idx="178223">
                  <c:v>-14.016499999999951</c:v>
                </c:pt>
                <c:pt idx="178224">
                  <c:v>-14.014499999999998</c:v>
                </c:pt>
                <c:pt idx="178225">
                  <c:v>-14.012499999999989</c:v>
                </c:pt>
                <c:pt idx="178226">
                  <c:v>-14.010499999999979</c:v>
                </c:pt>
                <c:pt idx="178227">
                  <c:v>-14.00849999999997</c:v>
                </c:pt>
                <c:pt idx="178228">
                  <c:v>-14.00649999999996</c:v>
                </c:pt>
                <c:pt idx="178229">
                  <c:v>-14.00449999999995</c:v>
                </c:pt>
                <c:pt idx="178230">
                  <c:v>-14.002499999999998</c:v>
                </c:pt>
                <c:pt idx="178231">
                  <c:v>-14.000499999999988</c:v>
                </c:pt>
                <c:pt idx="178232">
                  <c:v>-13.998499999999979</c:v>
                </c:pt>
                <c:pt idx="178233">
                  <c:v>-13.996499999999969</c:v>
                </c:pt>
                <c:pt idx="178234">
                  <c:v>-13.99449999999996</c:v>
                </c:pt>
                <c:pt idx="178235">
                  <c:v>-13.99249999999995</c:v>
                </c:pt>
                <c:pt idx="178236">
                  <c:v>-13.990499999999997</c:v>
                </c:pt>
                <c:pt idx="178237">
                  <c:v>-13.988499999999988</c:v>
                </c:pt>
                <c:pt idx="178238">
                  <c:v>-13.986499999999978</c:v>
                </c:pt>
                <c:pt idx="178239">
                  <c:v>-13.984499999999969</c:v>
                </c:pt>
                <c:pt idx="178240">
                  <c:v>-13.982499999999959</c:v>
                </c:pt>
                <c:pt idx="178241">
                  <c:v>-13.98049999999995</c:v>
                </c:pt>
                <c:pt idx="178242">
                  <c:v>-13.978499999999997</c:v>
                </c:pt>
                <c:pt idx="178243">
                  <c:v>-13.976499999999987</c:v>
                </c:pt>
                <c:pt idx="178244">
                  <c:v>-13.974499999999978</c:v>
                </c:pt>
                <c:pt idx="178245">
                  <c:v>-13.972499999999968</c:v>
                </c:pt>
                <c:pt idx="178246">
                  <c:v>-13.970499999999959</c:v>
                </c:pt>
                <c:pt idx="178247">
                  <c:v>-13.968499999999949</c:v>
                </c:pt>
                <c:pt idx="178248">
                  <c:v>-13.966499999999996</c:v>
                </c:pt>
                <c:pt idx="178249">
                  <c:v>-13.964499999999987</c:v>
                </c:pt>
                <c:pt idx="178250">
                  <c:v>-13.962499999999977</c:v>
                </c:pt>
                <c:pt idx="178251">
                  <c:v>-13.960499999999968</c:v>
                </c:pt>
                <c:pt idx="178252">
                  <c:v>-13.958499999999958</c:v>
                </c:pt>
                <c:pt idx="178253">
                  <c:v>-13.956500000000005</c:v>
                </c:pt>
                <c:pt idx="178254">
                  <c:v>-13.954499999999996</c:v>
                </c:pt>
                <c:pt idx="178255">
                  <c:v>-13.952499999999986</c:v>
                </c:pt>
                <c:pt idx="178256">
                  <c:v>-13.950499999999977</c:v>
                </c:pt>
                <c:pt idx="178257">
                  <c:v>-13.948499999999967</c:v>
                </c:pt>
                <c:pt idx="178258">
                  <c:v>-13.946499999999958</c:v>
                </c:pt>
                <c:pt idx="178259">
                  <c:v>-13.944500000000005</c:v>
                </c:pt>
                <c:pt idx="178260">
                  <c:v>-13.942499999999995</c:v>
                </c:pt>
                <c:pt idx="178261">
                  <c:v>-13.940499999999986</c:v>
                </c:pt>
                <c:pt idx="178262">
                  <c:v>-13.938499999999976</c:v>
                </c:pt>
                <c:pt idx="178263">
                  <c:v>-13.936499999999967</c:v>
                </c:pt>
                <c:pt idx="178264">
                  <c:v>-13.934499999999957</c:v>
                </c:pt>
                <c:pt idx="178265">
                  <c:v>-13.932500000000005</c:v>
                </c:pt>
                <c:pt idx="178266">
                  <c:v>-13.930499999999995</c:v>
                </c:pt>
                <c:pt idx="178267">
                  <c:v>-13.928499999999985</c:v>
                </c:pt>
                <c:pt idx="178268">
                  <c:v>-13.926499999999976</c:v>
                </c:pt>
                <c:pt idx="178269">
                  <c:v>-13.924499999999966</c:v>
                </c:pt>
                <c:pt idx="178270">
                  <c:v>-13.922499999999957</c:v>
                </c:pt>
                <c:pt idx="178271">
                  <c:v>-13.920500000000004</c:v>
                </c:pt>
                <c:pt idx="178272">
                  <c:v>-13.918499999999995</c:v>
                </c:pt>
                <c:pt idx="178273">
                  <c:v>-13.916499999999985</c:v>
                </c:pt>
                <c:pt idx="178274">
                  <c:v>-13.914499999999975</c:v>
                </c:pt>
                <c:pt idx="178275">
                  <c:v>-13.912499999999966</c:v>
                </c:pt>
                <c:pt idx="178276">
                  <c:v>-13.910499999999956</c:v>
                </c:pt>
                <c:pt idx="178277">
                  <c:v>-13.908500000000004</c:v>
                </c:pt>
                <c:pt idx="178278">
                  <c:v>-13.906499999999994</c:v>
                </c:pt>
                <c:pt idx="178279">
                  <c:v>-13.904499999999985</c:v>
                </c:pt>
                <c:pt idx="178280">
                  <c:v>-13.902499999999975</c:v>
                </c:pt>
                <c:pt idx="178281">
                  <c:v>-13.900499999999965</c:v>
                </c:pt>
                <c:pt idx="178282">
                  <c:v>-13.898499999999956</c:v>
                </c:pt>
                <c:pt idx="178283">
                  <c:v>-13.896500000000003</c:v>
                </c:pt>
                <c:pt idx="178284">
                  <c:v>-13.894499999999994</c:v>
                </c:pt>
                <c:pt idx="178285">
                  <c:v>-13.892499999999984</c:v>
                </c:pt>
                <c:pt idx="178286">
                  <c:v>-13.890499999999975</c:v>
                </c:pt>
                <c:pt idx="178287">
                  <c:v>-13.888499999999965</c:v>
                </c:pt>
                <c:pt idx="178288">
                  <c:v>-13.886499999999955</c:v>
                </c:pt>
                <c:pt idx="178289">
                  <c:v>-13.884500000000003</c:v>
                </c:pt>
                <c:pt idx="178290">
                  <c:v>-13.882499999999993</c:v>
                </c:pt>
                <c:pt idx="178291">
                  <c:v>-13.880499999999984</c:v>
                </c:pt>
                <c:pt idx="178292">
                  <c:v>-13.878499999999974</c:v>
                </c:pt>
                <c:pt idx="178293">
                  <c:v>-13.876499999999965</c:v>
                </c:pt>
                <c:pt idx="178294">
                  <c:v>-13.874499999999955</c:v>
                </c:pt>
                <c:pt idx="178295">
                  <c:v>-13.872500000000002</c:v>
                </c:pt>
                <c:pt idx="178296">
                  <c:v>-13.870499999999993</c:v>
                </c:pt>
                <c:pt idx="178297">
                  <c:v>-13.868499999999983</c:v>
                </c:pt>
                <c:pt idx="178298">
                  <c:v>-13.866499999999974</c:v>
                </c:pt>
                <c:pt idx="178299">
                  <c:v>-13.864499999999964</c:v>
                </c:pt>
                <c:pt idx="178300">
                  <c:v>-13.862499999999955</c:v>
                </c:pt>
                <c:pt idx="178301">
                  <c:v>-13.860500000000002</c:v>
                </c:pt>
                <c:pt idx="178302">
                  <c:v>-13.858499999999992</c:v>
                </c:pt>
                <c:pt idx="178303">
                  <c:v>-13.856499999999983</c:v>
                </c:pt>
                <c:pt idx="178304">
                  <c:v>-13.854499999999973</c:v>
                </c:pt>
                <c:pt idx="178305">
                  <c:v>-13.852499999999964</c:v>
                </c:pt>
                <c:pt idx="178306">
                  <c:v>-13.850499999999954</c:v>
                </c:pt>
                <c:pt idx="178307">
                  <c:v>-13.848500000000001</c:v>
                </c:pt>
                <c:pt idx="178308">
                  <c:v>-13.846499999999992</c:v>
                </c:pt>
                <c:pt idx="178309">
                  <c:v>-13.844499999999982</c:v>
                </c:pt>
                <c:pt idx="178310">
                  <c:v>-13.842499999999973</c:v>
                </c:pt>
                <c:pt idx="178311">
                  <c:v>-13.840499999999963</c:v>
                </c:pt>
                <c:pt idx="178312">
                  <c:v>-13.838499999999954</c:v>
                </c:pt>
                <c:pt idx="178313">
                  <c:v>-13.836500000000001</c:v>
                </c:pt>
                <c:pt idx="178314">
                  <c:v>-13.834499999999991</c:v>
                </c:pt>
                <c:pt idx="178315">
                  <c:v>-13.832499999999982</c:v>
                </c:pt>
                <c:pt idx="178316">
                  <c:v>-13.830499999999972</c:v>
                </c:pt>
                <c:pt idx="178317">
                  <c:v>-13.828499999999963</c:v>
                </c:pt>
                <c:pt idx="178318">
                  <c:v>-13.826499999999953</c:v>
                </c:pt>
                <c:pt idx="178319">
                  <c:v>-13.8245</c:v>
                </c:pt>
                <c:pt idx="178320">
                  <c:v>-13.822499999999991</c:v>
                </c:pt>
                <c:pt idx="178321">
                  <c:v>-13.820499999999981</c:v>
                </c:pt>
                <c:pt idx="178322">
                  <c:v>-13.818499999999972</c:v>
                </c:pt>
                <c:pt idx="178323">
                  <c:v>-13.816499999999962</c:v>
                </c:pt>
                <c:pt idx="178324">
                  <c:v>-13.814499999999953</c:v>
                </c:pt>
                <c:pt idx="178325">
                  <c:v>-13.8125</c:v>
                </c:pt>
                <c:pt idx="178326">
                  <c:v>-13.81049999999999</c:v>
                </c:pt>
                <c:pt idx="178327">
                  <c:v>-13.808499999999981</c:v>
                </c:pt>
                <c:pt idx="178328">
                  <c:v>-13.806499999999971</c:v>
                </c:pt>
                <c:pt idx="178329">
                  <c:v>-13.804499999999962</c:v>
                </c:pt>
                <c:pt idx="178330">
                  <c:v>-13.802499999999952</c:v>
                </c:pt>
                <c:pt idx="178331">
                  <c:v>-13.8005</c:v>
                </c:pt>
                <c:pt idx="178332">
                  <c:v>-13.79849999999999</c:v>
                </c:pt>
                <c:pt idx="178333">
                  <c:v>-13.79649999999998</c:v>
                </c:pt>
                <c:pt idx="178334">
                  <c:v>-13.794499999999971</c:v>
                </c:pt>
                <c:pt idx="178335">
                  <c:v>-13.792499999999961</c:v>
                </c:pt>
                <c:pt idx="178336">
                  <c:v>-13.790499999999952</c:v>
                </c:pt>
                <c:pt idx="178337">
                  <c:v>-13.788499999999999</c:v>
                </c:pt>
                <c:pt idx="178338">
                  <c:v>-13.78649999999999</c:v>
                </c:pt>
                <c:pt idx="178339">
                  <c:v>-13.78449999999998</c:v>
                </c:pt>
                <c:pt idx="178340">
                  <c:v>-13.78249999999997</c:v>
                </c:pt>
                <c:pt idx="178341">
                  <c:v>-13.780499999999961</c:v>
                </c:pt>
                <c:pt idx="178342">
                  <c:v>-13.778499999999951</c:v>
                </c:pt>
                <c:pt idx="178343">
                  <c:v>-13.776499999999999</c:v>
                </c:pt>
                <c:pt idx="178344">
                  <c:v>-13.774499999999989</c:v>
                </c:pt>
                <c:pt idx="178345">
                  <c:v>-13.77249999999998</c:v>
                </c:pt>
                <c:pt idx="178346">
                  <c:v>-13.77049999999997</c:v>
                </c:pt>
                <c:pt idx="178347">
                  <c:v>-13.76849999999996</c:v>
                </c:pt>
                <c:pt idx="178348">
                  <c:v>-13.766499999999951</c:v>
                </c:pt>
                <c:pt idx="178349">
                  <c:v>-13.764499999999998</c:v>
                </c:pt>
                <c:pt idx="178350">
                  <c:v>-13.762499999999989</c:v>
                </c:pt>
                <c:pt idx="178351">
                  <c:v>-13.760499999999979</c:v>
                </c:pt>
                <c:pt idx="178352">
                  <c:v>-13.75849999999997</c:v>
                </c:pt>
                <c:pt idx="178353">
                  <c:v>-13.75649999999996</c:v>
                </c:pt>
                <c:pt idx="178354">
                  <c:v>-13.75449999999995</c:v>
                </c:pt>
                <c:pt idx="178355">
                  <c:v>-13.752499999999998</c:v>
                </c:pt>
                <c:pt idx="178356">
                  <c:v>-13.750499999999988</c:v>
                </c:pt>
                <c:pt idx="178357">
                  <c:v>-13.748499999999979</c:v>
                </c:pt>
                <c:pt idx="178358">
                  <c:v>-13.746499999999969</c:v>
                </c:pt>
                <c:pt idx="178359">
                  <c:v>-13.74449999999996</c:v>
                </c:pt>
                <c:pt idx="178360">
                  <c:v>-13.74249999999995</c:v>
                </c:pt>
                <c:pt idx="178361">
                  <c:v>-13.740499999999997</c:v>
                </c:pt>
                <c:pt idx="178362">
                  <c:v>-13.738499999999988</c:v>
                </c:pt>
                <c:pt idx="178363">
                  <c:v>-13.736499999999978</c:v>
                </c:pt>
                <c:pt idx="178364">
                  <c:v>-13.734499999999969</c:v>
                </c:pt>
                <c:pt idx="178365">
                  <c:v>-13.732499999999959</c:v>
                </c:pt>
                <c:pt idx="178366">
                  <c:v>-13.73049999999995</c:v>
                </c:pt>
                <c:pt idx="178367">
                  <c:v>-13.728499999999997</c:v>
                </c:pt>
                <c:pt idx="178368">
                  <c:v>-13.726499999999987</c:v>
                </c:pt>
                <c:pt idx="178369">
                  <c:v>-13.724499999999978</c:v>
                </c:pt>
                <c:pt idx="178370">
                  <c:v>-13.722499999999968</c:v>
                </c:pt>
                <c:pt idx="178371">
                  <c:v>-13.720499999999959</c:v>
                </c:pt>
                <c:pt idx="178372">
                  <c:v>-13.718499999999949</c:v>
                </c:pt>
                <c:pt idx="178373">
                  <c:v>-13.716499999999996</c:v>
                </c:pt>
                <c:pt idx="178374">
                  <c:v>-13.714499999999987</c:v>
                </c:pt>
                <c:pt idx="178375">
                  <c:v>-13.712499999999977</c:v>
                </c:pt>
                <c:pt idx="178376">
                  <c:v>-13.710499999999968</c:v>
                </c:pt>
                <c:pt idx="178377">
                  <c:v>-13.708499999999958</c:v>
                </c:pt>
                <c:pt idx="178378">
                  <c:v>-13.706500000000005</c:v>
                </c:pt>
                <c:pt idx="178379">
                  <c:v>-13.704499999999996</c:v>
                </c:pt>
                <c:pt idx="178380">
                  <c:v>-13.702499999999986</c:v>
                </c:pt>
                <c:pt idx="178381">
                  <c:v>-13.700499999999977</c:v>
                </c:pt>
                <c:pt idx="178382">
                  <c:v>-13.698499999999967</c:v>
                </c:pt>
                <c:pt idx="178383">
                  <c:v>-13.696499999999958</c:v>
                </c:pt>
                <c:pt idx="178384">
                  <c:v>-13.694500000000005</c:v>
                </c:pt>
                <c:pt idx="178385">
                  <c:v>-13.692499999999995</c:v>
                </c:pt>
                <c:pt idx="178386">
                  <c:v>-13.690499999999986</c:v>
                </c:pt>
                <c:pt idx="178387">
                  <c:v>-13.688499999999976</c:v>
                </c:pt>
                <c:pt idx="178388">
                  <c:v>-13.686499999999967</c:v>
                </c:pt>
                <c:pt idx="178389">
                  <c:v>-13.684499999999957</c:v>
                </c:pt>
                <c:pt idx="178390">
                  <c:v>-13.682500000000005</c:v>
                </c:pt>
                <c:pt idx="178391">
                  <c:v>-13.680499999999995</c:v>
                </c:pt>
                <c:pt idx="178392">
                  <c:v>-13.678499999999985</c:v>
                </c:pt>
                <c:pt idx="178393">
                  <c:v>-13.676499999999976</c:v>
                </c:pt>
                <c:pt idx="178394">
                  <c:v>-13.674499999999966</c:v>
                </c:pt>
                <c:pt idx="178395">
                  <c:v>-13.672499999999957</c:v>
                </c:pt>
                <c:pt idx="178396">
                  <c:v>-13.670500000000004</c:v>
                </c:pt>
                <c:pt idx="178397">
                  <c:v>-13.668499999999995</c:v>
                </c:pt>
                <c:pt idx="178398">
                  <c:v>-13.666499999999985</c:v>
                </c:pt>
                <c:pt idx="178399">
                  <c:v>-13.664499999999975</c:v>
                </c:pt>
                <c:pt idx="178400">
                  <c:v>-13.662499999999966</c:v>
                </c:pt>
                <c:pt idx="178401">
                  <c:v>-13.660499999999956</c:v>
                </c:pt>
                <c:pt idx="178402">
                  <c:v>-13.658500000000004</c:v>
                </c:pt>
                <c:pt idx="178403">
                  <c:v>-13.656499999999994</c:v>
                </c:pt>
                <c:pt idx="178404">
                  <c:v>-13.654499999999985</c:v>
                </c:pt>
                <c:pt idx="178405">
                  <c:v>-13.652499999999975</c:v>
                </c:pt>
                <c:pt idx="178406">
                  <c:v>-13.650499999999965</c:v>
                </c:pt>
                <c:pt idx="178407">
                  <c:v>-13.648499999999956</c:v>
                </c:pt>
                <c:pt idx="178408">
                  <c:v>-13.646500000000003</c:v>
                </c:pt>
                <c:pt idx="178409">
                  <c:v>-13.644499999999994</c:v>
                </c:pt>
                <c:pt idx="178410">
                  <c:v>-13.642499999999984</c:v>
                </c:pt>
                <c:pt idx="178411">
                  <c:v>-13.640499999999975</c:v>
                </c:pt>
                <c:pt idx="178412">
                  <c:v>-13.638499999999965</c:v>
                </c:pt>
                <c:pt idx="178413">
                  <c:v>-13.636499999999955</c:v>
                </c:pt>
                <c:pt idx="178414">
                  <c:v>-13.634500000000003</c:v>
                </c:pt>
                <c:pt idx="178415">
                  <c:v>-13.632499999999993</c:v>
                </c:pt>
                <c:pt idx="178416">
                  <c:v>-13.630499999999984</c:v>
                </c:pt>
                <c:pt idx="178417">
                  <c:v>-13.628499999999974</c:v>
                </c:pt>
                <c:pt idx="178418">
                  <c:v>-13.626499999999965</c:v>
                </c:pt>
                <c:pt idx="178419">
                  <c:v>-13.624499999999955</c:v>
                </c:pt>
                <c:pt idx="178420">
                  <c:v>-13.622500000000002</c:v>
                </c:pt>
                <c:pt idx="178421">
                  <c:v>-13.620499999999993</c:v>
                </c:pt>
                <c:pt idx="178422">
                  <c:v>-13.618499999999983</c:v>
                </c:pt>
                <c:pt idx="178423">
                  <c:v>-13.616499999999974</c:v>
                </c:pt>
                <c:pt idx="178424">
                  <c:v>-13.614499999999964</c:v>
                </c:pt>
                <c:pt idx="178425">
                  <c:v>-13.612499999999955</c:v>
                </c:pt>
                <c:pt idx="178426">
                  <c:v>-13.610500000000002</c:v>
                </c:pt>
                <c:pt idx="178427">
                  <c:v>-13.608499999999992</c:v>
                </c:pt>
                <c:pt idx="178428">
                  <c:v>-13.606499999999983</c:v>
                </c:pt>
                <c:pt idx="178429">
                  <c:v>-13.604499999999973</c:v>
                </c:pt>
                <c:pt idx="178430">
                  <c:v>-13.602499999999964</c:v>
                </c:pt>
                <c:pt idx="178431">
                  <c:v>-13.600499999999954</c:v>
                </c:pt>
                <c:pt idx="178432">
                  <c:v>-13.598500000000001</c:v>
                </c:pt>
                <c:pt idx="178433">
                  <c:v>-13.596499999999992</c:v>
                </c:pt>
                <c:pt idx="178434">
                  <c:v>-13.594499999999982</c:v>
                </c:pt>
                <c:pt idx="178435">
                  <c:v>-13.592499999999973</c:v>
                </c:pt>
                <c:pt idx="178436">
                  <c:v>-13.590499999999963</c:v>
                </c:pt>
                <c:pt idx="178437">
                  <c:v>-13.588499999999954</c:v>
                </c:pt>
                <c:pt idx="178438">
                  <c:v>-13.586500000000001</c:v>
                </c:pt>
                <c:pt idx="178439">
                  <c:v>-13.584499999999991</c:v>
                </c:pt>
                <c:pt idx="178440">
                  <c:v>-13.582499999999982</c:v>
                </c:pt>
                <c:pt idx="178441">
                  <c:v>-13.580499999999972</c:v>
                </c:pt>
                <c:pt idx="178442">
                  <c:v>-13.578499999999963</c:v>
                </c:pt>
                <c:pt idx="178443">
                  <c:v>-13.576499999999953</c:v>
                </c:pt>
                <c:pt idx="178444">
                  <c:v>-13.5745</c:v>
                </c:pt>
                <c:pt idx="178445">
                  <c:v>-13.572499999999991</c:v>
                </c:pt>
                <c:pt idx="178446">
                  <c:v>-13.570499999999981</c:v>
                </c:pt>
                <c:pt idx="178447">
                  <c:v>-13.568499999999972</c:v>
                </c:pt>
                <c:pt idx="178448">
                  <c:v>-13.566499999999962</c:v>
                </c:pt>
                <c:pt idx="178449">
                  <c:v>-13.564499999999953</c:v>
                </c:pt>
                <c:pt idx="178450">
                  <c:v>-13.5625</c:v>
                </c:pt>
                <c:pt idx="178451">
                  <c:v>-13.56049999999999</c:v>
                </c:pt>
                <c:pt idx="178452">
                  <c:v>-13.558499999999981</c:v>
                </c:pt>
                <c:pt idx="178453">
                  <c:v>-13.556499999999971</c:v>
                </c:pt>
                <c:pt idx="178454">
                  <c:v>-13.554499999999962</c:v>
                </c:pt>
                <c:pt idx="178455">
                  <c:v>-13.552499999999952</c:v>
                </c:pt>
                <c:pt idx="178456">
                  <c:v>-13.5505</c:v>
                </c:pt>
                <c:pt idx="178457">
                  <c:v>-13.54849999999999</c:v>
                </c:pt>
                <c:pt idx="178458">
                  <c:v>-13.54649999999998</c:v>
                </c:pt>
                <c:pt idx="178459">
                  <c:v>-13.544499999999971</c:v>
                </c:pt>
                <c:pt idx="178460">
                  <c:v>-13.542499999999961</c:v>
                </c:pt>
                <c:pt idx="178461">
                  <c:v>-13.540499999999952</c:v>
                </c:pt>
                <c:pt idx="178462">
                  <c:v>-13.538499999999999</c:v>
                </c:pt>
                <c:pt idx="178463">
                  <c:v>-13.53649999999999</c:v>
                </c:pt>
                <c:pt idx="178464">
                  <c:v>-13.53449999999998</c:v>
                </c:pt>
                <c:pt idx="178465">
                  <c:v>-13.53249999999997</c:v>
                </c:pt>
                <c:pt idx="178466">
                  <c:v>-13.530499999999961</c:v>
                </c:pt>
                <c:pt idx="178467">
                  <c:v>-13.528499999999951</c:v>
                </c:pt>
                <c:pt idx="178468">
                  <c:v>-13.526499999999999</c:v>
                </c:pt>
                <c:pt idx="178469">
                  <c:v>-13.524499999999989</c:v>
                </c:pt>
                <c:pt idx="178470">
                  <c:v>-13.52249999999998</c:v>
                </c:pt>
                <c:pt idx="178471">
                  <c:v>-13.52049999999997</c:v>
                </c:pt>
                <c:pt idx="178472">
                  <c:v>-13.51849999999996</c:v>
                </c:pt>
                <c:pt idx="178473">
                  <c:v>-13.516499999999951</c:v>
                </c:pt>
                <c:pt idx="178474">
                  <c:v>-13.514499999999998</c:v>
                </c:pt>
                <c:pt idx="178475">
                  <c:v>-13.512499999999989</c:v>
                </c:pt>
                <c:pt idx="178476">
                  <c:v>-13.510499999999979</c:v>
                </c:pt>
                <c:pt idx="178477">
                  <c:v>-13.50849999999997</c:v>
                </c:pt>
                <c:pt idx="178478">
                  <c:v>-13.50649999999996</c:v>
                </c:pt>
                <c:pt idx="178479">
                  <c:v>-13.50449999999995</c:v>
                </c:pt>
                <c:pt idx="178480">
                  <c:v>-13.502499999999998</c:v>
                </c:pt>
                <c:pt idx="178481">
                  <c:v>-13.500499999999988</c:v>
                </c:pt>
                <c:pt idx="178482">
                  <c:v>-13.498499999999979</c:v>
                </c:pt>
                <c:pt idx="178483">
                  <c:v>-13.496499999999969</c:v>
                </c:pt>
                <c:pt idx="178484">
                  <c:v>-13.49449999999996</c:v>
                </c:pt>
                <c:pt idx="178485">
                  <c:v>-13.49249999999995</c:v>
                </c:pt>
                <c:pt idx="178486">
                  <c:v>-13.490499999999997</c:v>
                </c:pt>
                <c:pt idx="178487">
                  <c:v>-13.488499999999988</c:v>
                </c:pt>
                <c:pt idx="178488">
                  <c:v>-13.486499999999978</c:v>
                </c:pt>
                <c:pt idx="178489">
                  <c:v>-13.484499999999969</c:v>
                </c:pt>
                <c:pt idx="178490">
                  <c:v>-13.482499999999959</c:v>
                </c:pt>
                <c:pt idx="178491">
                  <c:v>-13.48049999999995</c:v>
                </c:pt>
                <c:pt idx="178492">
                  <c:v>-13.478499999999997</c:v>
                </c:pt>
                <c:pt idx="178493">
                  <c:v>-13.476499999999987</c:v>
                </c:pt>
                <c:pt idx="178494">
                  <c:v>-13.474499999999978</c:v>
                </c:pt>
                <c:pt idx="178495">
                  <c:v>-13.472499999999968</c:v>
                </c:pt>
                <c:pt idx="178496">
                  <c:v>-13.470499999999959</c:v>
                </c:pt>
                <c:pt idx="178497">
                  <c:v>-13.468499999999949</c:v>
                </c:pt>
                <c:pt idx="178498">
                  <c:v>-13.466499999999996</c:v>
                </c:pt>
                <c:pt idx="178499">
                  <c:v>-13.464499999999987</c:v>
                </c:pt>
                <c:pt idx="178500">
                  <c:v>-13.462499999999977</c:v>
                </c:pt>
                <c:pt idx="178501">
                  <c:v>-13.460499999999968</c:v>
                </c:pt>
                <c:pt idx="178502">
                  <c:v>-13.458499999999958</c:v>
                </c:pt>
                <c:pt idx="178503">
                  <c:v>-13.456500000000005</c:v>
                </c:pt>
                <c:pt idx="178504">
                  <c:v>-13.454499999999996</c:v>
                </c:pt>
                <c:pt idx="178505">
                  <c:v>-13.452499999999986</c:v>
                </c:pt>
                <c:pt idx="178506">
                  <c:v>-13.450499999999977</c:v>
                </c:pt>
                <c:pt idx="178507">
                  <c:v>-13.448499999999967</c:v>
                </c:pt>
                <c:pt idx="178508">
                  <c:v>-13.446499999999958</c:v>
                </c:pt>
                <c:pt idx="178509">
                  <c:v>-13.444500000000005</c:v>
                </c:pt>
                <c:pt idx="178510">
                  <c:v>-13.442499999999995</c:v>
                </c:pt>
                <c:pt idx="178511">
                  <c:v>-13.440499999999986</c:v>
                </c:pt>
                <c:pt idx="178512">
                  <c:v>-13.438499999999976</c:v>
                </c:pt>
                <c:pt idx="178513">
                  <c:v>-13.436499999999967</c:v>
                </c:pt>
                <c:pt idx="178514">
                  <c:v>-13.434499999999957</c:v>
                </c:pt>
                <c:pt idx="178515">
                  <c:v>-13.432500000000005</c:v>
                </c:pt>
                <c:pt idx="178516">
                  <c:v>-13.430499999999995</c:v>
                </c:pt>
                <c:pt idx="178517">
                  <c:v>-13.428499999999985</c:v>
                </c:pt>
                <c:pt idx="178518">
                  <c:v>-13.426499999999976</c:v>
                </c:pt>
                <c:pt idx="178519">
                  <c:v>-13.424499999999966</c:v>
                </c:pt>
                <c:pt idx="178520">
                  <c:v>-13.422499999999957</c:v>
                </c:pt>
                <c:pt idx="178521">
                  <c:v>-13.420500000000004</c:v>
                </c:pt>
                <c:pt idx="178522">
                  <c:v>-13.418499999999995</c:v>
                </c:pt>
                <c:pt idx="178523">
                  <c:v>-13.416499999999985</c:v>
                </c:pt>
                <c:pt idx="178524">
                  <c:v>-13.414499999999975</c:v>
                </c:pt>
                <c:pt idx="178525">
                  <c:v>-13.412499999999966</c:v>
                </c:pt>
                <c:pt idx="178526">
                  <c:v>-13.410499999999956</c:v>
                </c:pt>
                <c:pt idx="178527">
                  <c:v>-13.408500000000004</c:v>
                </c:pt>
                <c:pt idx="178528">
                  <c:v>-13.406499999999994</c:v>
                </c:pt>
                <c:pt idx="178529">
                  <c:v>-13.404499999999985</c:v>
                </c:pt>
                <c:pt idx="178530">
                  <c:v>-13.402499999999975</c:v>
                </c:pt>
                <c:pt idx="178531">
                  <c:v>-13.400499999999965</c:v>
                </c:pt>
                <c:pt idx="178532">
                  <c:v>-13.398499999999956</c:v>
                </c:pt>
                <c:pt idx="178533">
                  <c:v>-13.396500000000003</c:v>
                </c:pt>
                <c:pt idx="178534">
                  <c:v>-13.394499999999994</c:v>
                </c:pt>
                <c:pt idx="178535">
                  <c:v>-13.392499999999984</c:v>
                </c:pt>
                <c:pt idx="178536">
                  <c:v>-13.390499999999975</c:v>
                </c:pt>
                <c:pt idx="178537">
                  <c:v>-13.388499999999965</c:v>
                </c:pt>
                <c:pt idx="178538">
                  <c:v>-13.386499999999955</c:v>
                </c:pt>
                <c:pt idx="178539">
                  <c:v>-13.384500000000003</c:v>
                </c:pt>
                <c:pt idx="178540">
                  <c:v>-13.382499999999993</c:v>
                </c:pt>
                <c:pt idx="178541">
                  <c:v>-13.380499999999984</c:v>
                </c:pt>
                <c:pt idx="178542">
                  <c:v>-13.378499999999974</c:v>
                </c:pt>
                <c:pt idx="178543">
                  <c:v>-13.376499999999965</c:v>
                </c:pt>
                <c:pt idx="178544">
                  <c:v>-13.374499999999955</c:v>
                </c:pt>
                <c:pt idx="178545">
                  <c:v>-13.372500000000002</c:v>
                </c:pt>
                <c:pt idx="178546">
                  <c:v>-13.370499999999993</c:v>
                </c:pt>
                <c:pt idx="178547">
                  <c:v>-13.368499999999983</c:v>
                </c:pt>
                <c:pt idx="178548">
                  <c:v>-13.366499999999974</c:v>
                </c:pt>
                <c:pt idx="178549">
                  <c:v>-13.364499999999964</c:v>
                </c:pt>
                <c:pt idx="178550">
                  <c:v>-13.362499999999955</c:v>
                </c:pt>
                <c:pt idx="178551">
                  <c:v>-13.360500000000002</c:v>
                </c:pt>
                <c:pt idx="178552">
                  <c:v>-13.358499999999992</c:v>
                </c:pt>
                <c:pt idx="178553">
                  <c:v>-13.356499999999983</c:v>
                </c:pt>
                <c:pt idx="178554">
                  <c:v>-13.354499999999973</c:v>
                </c:pt>
                <c:pt idx="178555">
                  <c:v>-13.352499999999964</c:v>
                </c:pt>
                <c:pt idx="178556">
                  <c:v>-13.350499999999954</c:v>
                </c:pt>
                <c:pt idx="178557">
                  <c:v>-13.348500000000001</c:v>
                </c:pt>
                <c:pt idx="178558">
                  <c:v>-13.346499999999992</c:v>
                </c:pt>
                <c:pt idx="178559">
                  <c:v>-13.344499999999982</c:v>
                </c:pt>
                <c:pt idx="178560">
                  <c:v>-13.342499999999973</c:v>
                </c:pt>
                <c:pt idx="178561">
                  <c:v>-13.340499999999963</c:v>
                </c:pt>
                <c:pt idx="178562">
                  <c:v>-13.338499999999954</c:v>
                </c:pt>
                <c:pt idx="178563">
                  <c:v>-13.336500000000001</c:v>
                </c:pt>
                <c:pt idx="178564">
                  <c:v>-13.334499999999991</c:v>
                </c:pt>
                <c:pt idx="178565">
                  <c:v>-13.332499999999982</c:v>
                </c:pt>
                <c:pt idx="178566">
                  <c:v>-13.330499999999972</c:v>
                </c:pt>
                <c:pt idx="178567">
                  <c:v>-13.328499999999963</c:v>
                </c:pt>
                <c:pt idx="178568">
                  <c:v>-13.326499999999953</c:v>
                </c:pt>
                <c:pt idx="178569">
                  <c:v>-13.3245</c:v>
                </c:pt>
                <c:pt idx="178570">
                  <c:v>-13.322499999999991</c:v>
                </c:pt>
                <c:pt idx="178571">
                  <c:v>-13.320499999999981</c:v>
                </c:pt>
                <c:pt idx="178572">
                  <c:v>-13.318499999999972</c:v>
                </c:pt>
                <c:pt idx="178573">
                  <c:v>-13.316499999999962</c:v>
                </c:pt>
                <c:pt idx="178574">
                  <c:v>-13.314499999999953</c:v>
                </c:pt>
                <c:pt idx="178575">
                  <c:v>-13.3125</c:v>
                </c:pt>
                <c:pt idx="178576">
                  <c:v>-13.31049999999999</c:v>
                </c:pt>
                <c:pt idx="178577">
                  <c:v>-13.308499999999981</c:v>
                </c:pt>
                <c:pt idx="178578">
                  <c:v>-13.306499999999971</c:v>
                </c:pt>
                <c:pt idx="178579">
                  <c:v>-13.304499999999962</c:v>
                </c:pt>
                <c:pt idx="178580">
                  <c:v>-13.302499999999952</c:v>
                </c:pt>
                <c:pt idx="178581">
                  <c:v>-13.3005</c:v>
                </c:pt>
                <c:pt idx="178582">
                  <c:v>-13.29849999999999</c:v>
                </c:pt>
                <c:pt idx="178583">
                  <c:v>-13.29649999999998</c:v>
                </c:pt>
                <c:pt idx="178584">
                  <c:v>-13.294499999999971</c:v>
                </c:pt>
                <c:pt idx="178585">
                  <c:v>-13.292499999999961</c:v>
                </c:pt>
                <c:pt idx="178586">
                  <c:v>-13.290499999999952</c:v>
                </c:pt>
                <c:pt idx="178587">
                  <c:v>-13.288499999999999</c:v>
                </c:pt>
                <c:pt idx="178588">
                  <c:v>-13.28649999999999</c:v>
                </c:pt>
                <c:pt idx="178589">
                  <c:v>-13.28449999999998</c:v>
                </c:pt>
                <c:pt idx="178590">
                  <c:v>-13.28249999999997</c:v>
                </c:pt>
                <c:pt idx="178591">
                  <c:v>-13.280499999999961</c:v>
                </c:pt>
                <c:pt idx="178592">
                  <c:v>-13.278499999999951</c:v>
                </c:pt>
                <c:pt idx="178593">
                  <c:v>-13.276499999999999</c:v>
                </c:pt>
                <c:pt idx="178594">
                  <c:v>-13.274499999999989</c:v>
                </c:pt>
                <c:pt idx="178595">
                  <c:v>-13.27249999999998</c:v>
                </c:pt>
                <c:pt idx="178596">
                  <c:v>-13.27049999999997</c:v>
                </c:pt>
                <c:pt idx="178597">
                  <c:v>-13.26849999999996</c:v>
                </c:pt>
                <c:pt idx="178598">
                  <c:v>-13.266499999999951</c:v>
                </c:pt>
                <c:pt idx="178599">
                  <c:v>-13.264499999999998</c:v>
                </c:pt>
                <c:pt idx="178600">
                  <c:v>-13.262499999999989</c:v>
                </c:pt>
                <c:pt idx="178601">
                  <c:v>-13.260499999999979</c:v>
                </c:pt>
                <c:pt idx="178602">
                  <c:v>-13.25849999999997</c:v>
                </c:pt>
                <c:pt idx="178603">
                  <c:v>-13.25649999999996</c:v>
                </c:pt>
                <c:pt idx="178604">
                  <c:v>-13.25449999999995</c:v>
                </c:pt>
                <c:pt idx="178605">
                  <c:v>-13.252499999999998</c:v>
                </c:pt>
                <c:pt idx="178606">
                  <c:v>-13.250499999999988</c:v>
                </c:pt>
                <c:pt idx="178607">
                  <c:v>-13.248499999999979</c:v>
                </c:pt>
                <c:pt idx="178608">
                  <c:v>-13.246499999999969</c:v>
                </c:pt>
                <c:pt idx="178609">
                  <c:v>-13.24449999999996</c:v>
                </c:pt>
                <c:pt idx="178610">
                  <c:v>-13.24249999999995</c:v>
                </c:pt>
                <c:pt idx="178611">
                  <c:v>-13.240499999999997</c:v>
                </c:pt>
                <c:pt idx="178612">
                  <c:v>-13.238499999999988</c:v>
                </c:pt>
                <c:pt idx="178613">
                  <c:v>-13.236499999999978</c:v>
                </c:pt>
                <c:pt idx="178614">
                  <c:v>-13.234499999999969</c:v>
                </c:pt>
                <c:pt idx="178615">
                  <c:v>-13.232499999999959</c:v>
                </c:pt>
                <c:pt idx="178616">
                  <c:v>-13.23049999999995</c:v>
                </c:pt>
                <c:pt idx="178617">
                  <c:v>-13.228499999999997</c:v>
                </c:pt>
                <c:pt idx="178618">
                  <c:v>-13.226499999999987</c:v>
                </c:pt>
                <c:pt idx="178619">
                  <c:v>-13.224499999999978</c:v>
                </c:pt>
                <c:pt idx="178620">
                  <c:v>-13.222499999999968</c:v>
                </c:pt>
                <c:pt idx="178621">
                  <c:v>-13.220499999999959</c:v>
                </c:pt>
                <c:pt idx="178622">
                  <c:v>-13.218499999999949</c:v>
                </c:pt>
                <c:pt idx="178623">
                  <c:v>-13.216499999999996</c:v>
                </c:pt>
                <c:pt idx="178624">
                  <c:v>-13.214499999999987</c:v>
                </c:pt>
                <c:pt idx="178625">
                  <c:v>-13.212499999999977</c:v>
                </c:pt>
                <c:pt idx="178626">
                  <c:v>-13.210499999999968</c:v>
                </c:pt>
                <c:pt idx="178627">
                  <c:v>-13.208499999999958</c:v>
                </c:pt>
                <c:pt idx="178628">
                  <c:v>-13.206500000000005</c:v>
                </c:pt>
                <c:pt idx="178629">
                  <c:v>-13.204499999999996</c:v>
                </c:pt>
                <c:pt idx="178630">
                  <c:v>-13.202499999999986</c:v>
                </c:pt>
                <c:pt idx="178631">
                  <c:v>-13.200499999999977</c:v>
                </c:pt>
                <c:pt idx="178632">
                  <c:v>-13.198499999999967</c:v>
                </c:pt>
                <c:pt idx="178633">
                  <c:v>-13.196499999999958</c:v>
                </c:pt>
                <c:pt idx="178634">
                  <c:v>-13.194500000000005</c:v>
                </c:pt>
                <c:pt idx="178635">
                  <c:v>-13.192499999999995</c:v>
                </c:pt>
                <c:pt idx="178636">
                  <c:v>-13.190499999999986</c:v>
                </c:pt>
                <c:pt idx="178637">
                  <c:v>-13.188499999999976</c:v>
                </c:pt>
                <c:pt idx="178638">
                  <c:v>-13.186499999999967</c:v>
                </c:pt>
                <c:pt idx="178639">
                  <c:v>-13.184499999999957</c:v>
                </c:pt>
                <c:pt idx="178640">
                  <c:v>-13.182500000000005</c:v>
                </c:pt>
                <c:pt idx="178641">
                  <c:v>-13.180499999999995</c:v>
                </c:pt>
                <c:pt idx="178642">
                  <c:v>-13.178499999999985</c:v>
                </c:pt>
                <c:pt idx="178643">
                  <c:v>-13.176499999999976</c:v>
                </c:pt>
                <c:pt idx="178644">
                  <c:v>-13.174499999999966</c:v>
                </c:pt>
                <c:pt idx="178645">
                  <c:v>-13.172499999999957</c:v>
                </c:pt>
                <c:pt idx="178646">
                  <c:v>-13.170500000000004</c:v>
                </c:pt>
                <c:pt idx="178647">
                  <c:v>-13.168499999999995</c:v>
                </c:pt>
                <c:pt idx="178648">
                  <c:v>-13.166499999999985</c:v>
                </c:pt>
                <c:pt idx="178649">
                  <c:v>-13.164499999999975</c:v>
                </c:pt>
                <c:pt idx="178650">
                  <c:v>-13.162499999999966</c:v>
                </c:pt>
                <c:pt idx="178651">
                  <c:v>-13.160499999999956</c:v>
                </c:pt>
                <c:pt idx="178652">
                  <c:v>-13.158500000000004</c:v>
                </c:pt>
                <c:pt idx="178653">
                  <c:v>-13.156499999999994</c:v>
                </c:pt>
                <c:pt idx="178654">
                  <c:v>-13.154499999999985</c:v>
                </c:pt>
                <c:pt idx="178655">
                  <c:v>-13.152499999999975</c:v>
                </c:pt>
                <c:pt idx="178656">
                  <c:v>-13.150499999999965</c:v>
                </c:pt>
                <c:pt idx="178657">
                  <c:v>-13.148499999999956</c:v>
                </c:pt>
                <c:pt idx="178658">
                  <c:v>-13.146500000000003</c:v>
                </c:pt>
                <c:pt idx="178659">
                  <c:v>-13.144499999999994</c:v>
                </c:pt>
                <c:pt idx="178660">
                  <c:v>-13.142499999999984</c:v>
                </c:pt>
                <c:pt idx="178661">
                  <c:v>-13.140499999999975</c:v>
                </c:pt>
                <c:pt idx="178662">
                  <c:v>-13.138499999999965</c:v>
                </c:pt>
                <c:pt idx="178663">
                  <c:v>-13.136499999999955</c:v>
                </c:pt>
                <c:pt idx="178664">
                  <c:v>-13.134500000000003</c:v>
                </c:pt>
                <c:pt idx="178665">
                  <c:v>-13.132499999999993</c:v>
                </c:pt>
                <c:pt idx="178666">
                  <c:v>-13.130499999999984</c:v>
                </c:pt>
                <c:pt idx="178667">
                  <c:v>-13.128499999999974</c:v>
                </c:pt>
                <c:pt idx="178668">
                  <c:v>-13.126499999999965</c:v>
                </c:pt>
                <c:pt idx="178669">
                  <c:v>-13.124499999999955</c:v>
                </c:pt>
                <c:pt idx="178670">
                  <c:v>-13.122500000000002</c:v>
                </c:pt>
                <c:pt idx="178671">
                  <c:v>-13.120499999999993</c:v>
                </c:pt>
                <c:pt idx="178672">
                  <c:v>-13.118499999999983</c:v>
                </c:pt>
                <c:pt idx="178673">
                  <c:v>-13.116499999999974</c:v>
                </c:pt>
                <c:pt idx="178674">
                  <c:v>-13.114499999999964</c:v>
                </c:pt>
                <c:pt idx="178675">
                  <c:v>-13.112499999999955</c:v>
                </c:pt>
                <c:pt idx="178676">
                  <c:v>-13.110500000000002</c:v>
                </c:pt>
                <c:pt idx="178677">
                  <c:v>-13.108499999999992</c:v>
                </c:pt>
                <c:pt idx="178678">
                  <c:v>-13.106499999999983</c:v>
                </c:pt>
                <c:pt idx="178679">
                  <c:v>-13.104499999999973</c:v>
                </c:pt>
                <c:pt idx="178680">
                  <c:v>-13.102499999999964</c:v>
                </c:pt>
                <c:pt idx="178681">
                  <c:v>-13.100499999999954</c:v>
                </c:pt>
                <c:pt idx="178682">
                  <c:v>-13.098500000000001</c:v>
                </c:pt>
                <c:pt idx="178683">
                  <c:v>-13.096499999999992</c:v>
                </c:pt>
                <c:pt idx="178684">
                  <c:v>-13.094499999999982</c:v>
                </c:pt>
                <c:pt idx="178685">
                  <c:v>-13.092499999999973</c:v>
                </c:pt>
                <c:pt idx="178686">
                  <c:v>-13.090499999999963</c:v>
                </c:pt>
                <c:pt idx="178687">
                  <c:v>-13.088499999999954</c:v>
                </c:pt>
                <c:pt idx="178688">
                  <c:v>-13.086500000000001</c:v>
                </c:pt>
                <c:pt idx="178689">
                  <c:v>-13.084499999999991</c:v>
                </c:pt>
                <c:pt idx="178690">
                  <c:v>-13.082499999999982</c:v>
                </c:pt>
                <c:pt idx="178691">
                  <c:v>-13.080499999999972</c:v>
                </c:pt>
                <c:pt idx="178692">
                  <c:v>-13.078499999999963</c:v>
                </c:pt>
                <c:pt idx="178693">
                  <c:v>-13.076499999999953</c:v>
                </c:pt>
                <c:pt idx="178694">
                  <c:v>-13.0745</c:v>
                </c:pt>
                <c:pt idx="178695">
                  <c:v>-13.072499999999991</c:v>
                </c:pt>
                <c:pt idx="178696">
                  <c:v>-13.070499999999981</c:v>
                </c:pt>
                <c:pt idx="178697">
                  <c:v>-13.068499999999972</c:v>
                </c:pt>
                <c:pt idx="178698">
                  <c:v>-13.066499999999962</c:v>
                </c:pt>
                <c:pt idx="178699">
                  <c:v>-13.064499999999953</c:v>
                </c:pt>
                <c:pt idx="178700">
                  <c:v>-13.0625</c:v>
                </c:pt>
                <c:pt idx="178701">
                  <c:v>-13.06049999999999</c:v>
                </c:pt>
                <c:pt idx="178702">
                  <c:v>-13.058499999999981</c:v>
                </c:pt>
                <c:pt idx="178703">
                  <c:v>-13.056499999999971</c:v>
                </c:pt>
                <c:pt idx="178704">
                  <c:v>-13.054499999999962</c:v>
                </c:pt>
                <c:pt idx="178705">
                  <c:v>-13.052499999999952</c:v>
                </c:pt>
                <c:pt idx="178706">
                  <c:v>-13.0505</c:v>
                </c:pt>
                <c:pt idx="178707">
                  <c:v>-13.04849999999999</c:v>
                </c:pt>
                <c:pt idx="178708">
                  <c:v>-13.04649999999998</c:v>
                </c:pt>
                <c:pt idx="178709">
                  <c:v>-13.044499999999971</c:v>
                </c:pt>
                <c:pt idx="178710">
                  <c:v>-13.042499999999961</c:v>
                </c:pt>
                <c:pt idx="178711">
                  <c:v>-13.040499999999952</c:v>
                </c:pt>
                <c:pt idx="178712">
                  <c:v>-13.038499999999999</c:v>
                </c:pt>
                <c:pt idx="178713">
                  <c:v>-13.03649999999999</c:v>
                </c:pt>
                <c:pt idx="178714">
                  <c:v>-13.03449999999998</c:v>
                </c:pt>
                <c:pt idx="178715">
                  <c:v>-13.03249999999997</c:v>
                </c:pt>
                <c:pt idx="178716">
                  <c:v>-13.030499999999961</c:v>
                </c:pt>
                <c:pt idx="178717">
                  <c:v>-13.028499999999951</c:v>
                </c:pt>
                <c:pt idx="178718">
                  <c:v>-13.026499999999999</c:v>
                </c:pt>
                <c:pt idx="178719">
                  <c:v>-13.024499999999989</c:v>
                </c:pt>
                <c:pt idx="178720">
                  <c:v>-13.02249999999998</c:v>
                </c:pt>
                <c:pt idx="178721">
                  <c:v>-13.02049999999997</c:v>
                </c:pt>
                <c:pt idx="178722">
                  <c:v>-13.01849999999996</c:v>
                </c:pt>
                <c:pt idx="178723">
                  <c:v>-13.016499999999951</c:v>
                </c:pt>
                <c:pt idx="178724">
                  <c:v>-13.014499999999998</c:v>
                </c:pt>
                <c:pt idx="178725">
                  <c:v>-13.012499999999989</c:v>
                </c:pt>
                <c:pt idx="178726">
                  <c:v>-13.010499999999979</c:v>
                </c:pt>
                <c:pt idx="178727">
                  <c:v>-13.00849999999997</c:v>
                </c:pt>
                <c:pt idx="178728">
                  <c:v>-13.00649999999996</c:v>
                </c:pt>
                <c:pt idx="178729">
                  <c:v>-13.00449999999995</c:v>
                </c:pt>
                <c:pt idx="178730">
                  <c:v>-13.002499999999998</c:v>
                </c:pt>
                <c:pt idx="178731">
                  <c:v>-13.000499999999988</c:v>
                </c:pt>
                <c:pt idx="178732">
                  <c:v>-12.998499999999979</c:v>
                </c:pt>
                <c:pt idx="178733">
                  <c:v>-12.996499999999969</c:v>
                </c:pt>
                <c:pt idx="178734">
                  <c:v>-12.99449999999996</c:v>
                </c:pt>
                <c:pt idx="178735">
                  <c:v>-12.99249999999995</c:v>
                </c:pt>
                <c:pt idx="178736">
                  <c:v>-12.990499999999997</c:v>
                </c:pt>
                <c:pt idx="178737">
                  <c:v>-12.988499999999988</c:v>
                </c:pt>
                <c:pt idx="178738">
                  <c:v>-12.986499999999978</c:v>
                </c:pt>
                <c:pt idx="178739">
                  <c:v>-12.984499999999969</c:v>
                </c:pt>
                <c:pt idx="178740">
                  <c:v>-12.982499999999959</c:v>
                </c:pt>
                <c:pt idx="178741">
                  <c:v>-12.98049999999995</c:v>
                </c:pt>
                <c:pt idx="178742">
                  <c:v>-12.978499999999997</c:v>
                </c:pt>
                <c:pt idx="178743">
                  <c:v>-12.976499999999987</c:v>
                </c:pt>
                <c:pt idx="178744">
                  <c:v>-12.974499999999978</c:v>
                </c:pt>
                <c:pt idx="178745">
                  <c:v>-12.972499999999968</c:v>
                </c:pt>
                <c:pt idx="178746">
                  <c:v>-12.970499999999959</c:v>
                </c:pt>
                <c:pt idx="178747">
                  <c:v>-12.968499999999949</c:v>
                </c:pt>
                <c:pt idx="178748">
                  <c:v>-12.966499999999996</c:v>
                </c:pt>
                <c:pt idx="178749">
                  <c:v>-12.964499999999987</c:v>
                </c:pt>
                <c:pt idx="178750">
                  <c:v>-12.962499999999977</c:v>
                </c:pt>
                <c:pt idx="178751">
                  <c:v>-12.960499999999968</c:v>
                </c:pt>
                <c:pt idx="178752">
                  <c:v>-12.958499999999958</c:v>
                </c:pt>
                <c:pt idx="178753">
                  <c:v>-12.956500000000005</c:v>
                </c:pt>
                <c:pt idx="178754">
                  <c:v>-12.954499999999996</c:v>
                </c:pt>
                <c:pt idx="178755">
                  <c:v>-12.952499999999986</c:v>
                </c:pt>
                <c:pt idx="178756">
                  <c:v>-12.950499999999977</c:v>
                </c:pt>
                <c:pt idx="178757">
                  <c:v>-12.948499999999967</c:v>
                </c:pt>
                <c:pt idx="178758">
                  <c:v>-12.946499999999958</c:v>
                </c:pt>
                <c:pt idx="178759">
                  <c:v>-12.944500000000005</c:v>
                </c:pt>
                <c:pt idx="178760">
                  <c:v>-12.942499999999995</c:v>
                </c:pt>
                <c:pt idx="178761">
                  <c:v>-12.940499999999986</c:v>
                </c:pt>
                <c:pt idx="178762">
                  <c:v>-12.938499999999976</c:v>
                </c:pt>
                <c:pt idx="178763">
                  <c:v>-12.936499999999967</c:v>
                </c:pt>
                <c:pt idx="178764">
                  <c:v>-12.934499999999957</c:v>
                </c:pt>
                <c:pt idx="178765">
                  <c:v>-12.932500000000005</c:v>
                </c:pt>
                <c:pt idx="178766">
                  <c:v>-12.930499999999995</c:v>
                </c:pt>
                <c:pt idx="178767">
                  <c:v>-12.928499999999985</c:v>
                </c:pt>
                <c:pt idx="178768">
                  <c:v>-12.926499999999976</c:v>
                </c:pt>
                <c:pt idx="178769">
                  <c:v>-12.924499999999966</c:v>
                </c:pt>
                <c:pt idx="178770">
                  <c:v>-12.922499999999957</c:v>
                </c:pt>
                <c:pt idx="178771">
                  <c:v>-12.920500000000004</c:v>
                </c:pt>
                <c:pt idx="178772">
                  <c:v>-12.918499999999995</c:v>
                </c:pt>
                <c:pt idx="178773">
                  <c:v>-12.916499999999985</c:v>
                </c:pt>
                <c:pt idx="178774">
                  <c:v>-12.914499999999975</c:v>
                </c:pt>
                <c:pt idx="178775">
                  <c:v>-12.912499999999966</c:v>
                </c:pt>
                <c:pt idx="178776">
                  <c:v>-12.910499999999956</c:v>
                </c:pt>
                <c:pt idx="178777">
                  <c:v>-12.908500000000004</c:v>
                </c:pt>
                <c:pt idx="178778">
                  <c:v>-12.906499999999994</c:v>
                </c:pt>
                <c:pt idx="178779">
                  <c:v>-12.904499999999985</c:v>
                </c:pt>
                <c:pt idx="178780">
                  <c:v>-12.902499999999975</c:v>
                </c:pt>
                <c:pt idx="178781">
                  <c:v>-12.900499999999965</c:v>
                </c:pt>
                <c:pt idx="178782">
                  <c:v>-12.898499999999956</c:v>
                </c:pt>
                <c:pt idx="178783">
                  <c:v>-12.896500000000003</c:v>
                </c:pt>
                <c:pt idx="178784">
                  <c:v>-12.894499999999994</c:v>
                </c:pt>
                <c:pt idx="178785">
                  <c:v>-12.892499999999984</c:v>
                </c:pt>
                <c:pt idx="178786">
                  <c:v>-12.890499999999975</c:v>
                </c:pt>
                <c:pt idx="178787">
                  <c:v>-12.888499999999965</c:v>
                </c:pt>
                <c:pt idx="178788">
                  <c:v>-12.886499999999955</c:v>
                </c:pt>
                <c:pt idx="178789">
                  <c:v>-12.884500000000003</c:v>
                </c:pt>
                <c:pt idx="178790">
                  <c:v>-12.882499999999993</c:v>
                </c:pt>
                <c:pt idx="178791">
                  <c:v>-12.880499999999984</c:v>
                </c:pt>
                <c:pt idx="178792">
                  <c:v>-12.878499999999974</c:v>
                </c:pt>
                <c:pt idx="178793">
                  <c:v>-12.876499999999965</c:v>
                </c:pt>
                <c:pt idx="178794">
                  <c:v>-12.874499999999955</c:v>
                </c:pt>
                <c:pt idx="178795">
                  <c:v>-12.872500000000002</c:v>
                </c:pt>
                <c:pt idx="178796">
                  <c:v>-12.870499999999993</c:v>
                </c:pt>
                <c:pt idx="178797">
                  <c:v>-12.868499999999983</c:v>
                </c:pt>
                <c:pt idx="178798">
                  <c:v>-12.866499999999974</c:v>
                </c:pt>
                <c:pt idx="178799">
                  <c:v>-12.864499999999964</c:v>
                </c:pt>
                <c:pt idx="178800">
                  <c:v>-12.862499999999955</c:v>
                </c:pt>
                <c:pt idx="178801">
                  <c:v>-12.860500000000002</c:v>
                </c:pt>
                <c:pt idx="178802">
                  <c:v>-12.858499999999992</c:v>
                </c:pt>
                <c:pt idx="178803">
                  <c:v>-12.856499999999983</c:v>
                </c:pt>
                <c:pt idx="178804">
                  <c:v>-12.854499999999973</c:v>
                </c:pt>
                <c:pt idx="178805">
                  <c:v>-12.852499999999964</c:v>
                </c:pt>
                <c:pt idx="178806">
                  <c:v>-12.850499999999954</c:v>
                </c:pt>
                <c:pt idx="178807">
                  <c:v>-12.848500000000001</c:v>
                </c:pt>
                <c:pt idx="178808">
                  <c:v>-12.846499999999992</c:v>
                </c:pt>
                <c:pt idx="178809">
                  <c:v>-12.844499999999982</c:v>
                </c:pt>
                <c:pt idx="178810">
                  <c:v>-12.842499999999973</c:v>
                </c:pt>
                <c:pt idx="178811">
                  <c:v>-12.840499999999963</c:v>
                </c:pt>
                <c:pt idx="178812">
                  <c:v>-12.838499999999954</c:v>
                </c:pt>
                <c:pt idx="178813">
                  <c:v>-12.836500000000001</c:v>
                </c:pt>
                <c:pt idx="178814">
                  <c:v>-12.834499999999991</c:v>
                </c:pt>
                <c:pt idx="178815">
                  <c:v>-12.832499999999982</c:v>
                </c:pt>
                <c:pt idx="178816">
                  <c:v>-12.830499999999972</c:v>
                </c:pt>
                <c:pt idx="178817">
                  <c:v>-12.828499999999963</c:v>
                </c:pt>
                <c:pt idx="178818">
                  <c:v>-12.826499999999953</c:v>
                </c:pt>
                <c:pt idx="178819">
                  <c:v>-12.8245</c:v>
                </c:pt>
                <c:pt idx="178820">
                  <c:v>-12.822499999999991</c:v>
                </c:pt>
                <c:pt idx="178821">
                  <c:v>-12.820499999999981</c:v>
                </c:pt>
                <c:pt idx="178822">
                  <c:v>-12.818499999999972</c:v>
                </c:pt>
                <c:pt idx="178823">
                  <c:v>-12.816499999999962</c:v>
                </c:pt>
                <c:pt idx="178824">
                  <c:v>-12.814499999999953</c:v>
                </c:pt>
                <c:pt idx="178825">
                  <c:v>-12.8125</c:v>
                </c:pt>
                <c:pt idx="178826">
                  <c:v>-12.81049999999999</c:v>
                </c:pt>
                <c:pt idx="178827">
                  <c:v>-12.808499999999981</c:v>
                </c:pt>
                <c:pt idx="178828">
                  <c:v>-12.806499999999971</c:v>
                </c:pt>
                <c:pt idx="178829">
                  <c:v>-12.804499999999962</c:v>
                </c:pt>
                <c:pt idx="178830">
                  <c:v>-12.802499999999952</c:v>
                </c:pt>
                <c:pt idx="178831">
                  <c:v>-12.8005</c:v>
                </c:pt>
                <c:pt idx="178832">
                  <c:v>-12.79849999999999</c:v>
                </c:pt>
                <c:pt idx="178833">
                  <c:v>-12.79649999999998</c:v>
                </c:pt>
                <c:pt idx="178834">
                  <c:v>-12.794499999999971</c:v>
                </c:pt>
                <c:pt idx="178835">
                  <c:v>-12.792499999999961</c:v>
                </c:pt>
                <c:pt idx="178836">
                  <c:v>-12.790499999999952</c:v>
                </c:pt>
                <c:pt idx="178837">
                  <c:v>-12.788499999999999</c:v>
                </c:pt>
                <c:pt idx="178838">
                  <c:v>-12.78649999999999</c:v>
                </c:pt>
                <c:pt idx="178839">
                  <c:v>-12.78449999999998</c:v>
                </c:pt>
                <c:pt idx="178840">
                  <c:v>-12.78249999999997</c:v>
                </c:pt>
                <c:pt idx="178841">
                  <c:v>-12.780499999999961</c:v>
                </c:pt>
                <c:pt idx="178842">
                  <c:v>-12.778499999999951</c:v>
                </c:pt>
                <c:pt idx="178843">
                  <c:v>-12.776499999999999</c:v>
                </c:pt>
                <c:pt idx="178844">
                  <c:v>-12.774499999999989</c:v>
                </c:pt>
                <c:pt idx="178845">
                  <c:v>-12.77249999999998</c:v>
                </c:pt>
                <c:pt idx="178846">
                  <c:v>-12.77049999999997</c:v>
                </c:pt>
                <c:pt idx="178847">
                  <c:v>-12.76849999999996</c:v>
                </c:pt>
                <c:pt idx="178848">
                  <c:v>-12.766499999999951</c:v>
                </c:pt>
                <c:pt idx="178849">
                  <c:v>-12.764499999999998</c:v>
                </c:pt>
                <c:pt idx="178850">
                  <c:v>-12.762499999999989</c:v>
                </c:pt>
                <c:pt idx="178851">
                  <c:v>-12.760499999999979</c:v>
                </c:pt>
                <c:pt idx="178852">
                  <c:v>-12.75849999999997</c:v>
                </c:pt>
                <c:pt idx="178853">
                  <c:v>-12.75649999999996</c:v>
                </c:pt>
                <c:pt idx="178854">
                  <c:v>-12.75449999999995</c:v>
                </c:pt>
                <c:pt idx="178855">
                  <c:v>-12.752499999999998</c:v>
                </c:pt>
                <c:pt idx="178856">
                  <c:v>-12.750499999999988</c:v>
                </c:pt>
                <c:pt idx="178857">
                  <c:v>-12.748499999999979</c:v>
                </c:pt>
                <c:pt idx="178858">
                  <c:v>-12.746499999999969</c:v>
                </c:pt>
                <c:pt idx="178859">
                  <c:v>-12.74449999999996</c:v>
                </c:pt>
                <c:pt idx="178860">
                  <c:v>-12.74249999999995</c:v>
                </c:pt>
                <c:pt idx="178861">
                  <c:v>-12.740499999999997</c:v>
                </c:pt>
                <c:pt idx="178862">
                  <c:v>-12.738499999999988</c:v>
                </c:pt>
                <c:pt idx="178863">
                  <c:v>-12.736499999999978</c:v>
                </c:pt>
                <c:pt idx="178864">
                  <c:v>-12.734499999999969</c:v>
                </c:pt>
                <c:pt idx="178865">
                  <c:v>-12.732499999999959</c:v>
                </c:pt>
                <c:pt idx="178866">
                  <c:v>-12.73049999999995</c:v>
                </c:pt>
                <c:pt idx="178867">
                  <c:v>-12.728499999999997</c:v>
                </c:pt>
                <c:pt idx="178868">
                  <c:v>-12.726499999999987</c:v>
                </c:pt>
                <c:pt idx="178869">
                  <c:v>-12.724499999999978</c:v>
                </c:pt>
                <c:pt idx="178870">
                  <c:v>-12.722499999999968</c:v>
                </c:pt>
                <c:pt idx="178871">
                  <c:v>-12.720499999999959</c:v>
                </c:pt>
                <c:pt idx="178872">
                  <c:v>-12.718499999999949</c:v>
                </c:pt>
                <c:pt idx="178873">
                  <c:v>-12.716499999999996</c:v>
                </c:pt>
                <c:pt idx="178874">
                  <c:v>-12.714499999999987</c:v>
                </c:pt>
                <c:pt idx="178875">
                  <c:v>-12.712499999999977</c:v>
                </c:pt>
                <c:pt idx="178876">
                  <c:v>-12.710499999999968</c:v>
                </c:pt>
                <c:pt idx="178877">
                  <c:v>-12.708499999999958</c:v>
                </c:pt>
                <c:pt idx="178878">
                  <c:v>-12.706500000000005</c:v>
                </c:pt>
                <c:pt idx="178879">
                  <c:v>-12.704499999999996</c:v>
                </c:pt>
                <c:pt idx="178880">
                  <c:v>-12.702499999999986</c:v>
                </c:pt>
                <c:pt idx="178881">
                  <c:v>-12.700499999999977</c:v>
                </c:pt>
                <c:pt idx="178882">
                  <c:v>-12.698499999999967</c:v>
                </c:pt>
                <c:pt idx="178883">
                  <c:v>-12.696499999999958</c:v>
                </c:pt>
                <c:pt idx="178884">
                  <c:v>-12.694500000000005</c:v>
                </c:pt>
                <c:pt idx="178885">
                  <c:v>-12.692499999999995</c:v>
                </c:pt>
                <c:pt idx="178886">
                  <c:v>-12.690499999999986</c:v>
                </c:pt>
                <c:pt idx="178887">
                  <c:v>-12.688499999999976</c:v>
                </c:pt>
                <c:pt idx="178888">
                  <c:v>-12.686499999999967</c:v>
                </c:pt>
                <c:pt idx="178889">
                  <c:v>-12.684499999999957</c:v>
                </c:pt>
                <c:pt idx="178890">
                  <c:v>-12.682500000000005</c:v>
                </c:pt>
                <c:pt idx="178891">
                  <c:v>-12.680499999999995</c:v>
                </c:pt>
                <c:pt idx="178892">
                  <c:v>-12.678499999999985</c:v>
                </c:pt>
                <c:pt idx="178893">
                  <c:v>-12.676499999999976</c:v>
                </c:pt>
                <c:pt idx="178894">
                  <c:v>-12.674499999999966</c:v>
                </c:pt>
                <c:pt idx="178895">
                  <c:v>-12.672499999999957</c:v>
                </c:pt>
                <c:pt idx="178896">
                  <c:v>-12.670500000000004</c:v>
                </c:pt>
                <c:pt idx="178897">
                  <c:v>-12.668499999999995</c:v>
                </c:pt>
                <c:pt idx="178898">
                  <c:v>-12.666499999999985</c:v>
                </c:pt>
                <c:pt idx="178899">
                  <c:v>-12.664499999999975</c:v>
                </c:pt>
                <c:pt idx="178900">
                  <c:v>-12.662499999999966</c:v>
                </c:pt>
                <c:pt idx="178901">
                  <c:v>-12.660499999999956</c:v>
                </c:pt>
                <c:pt idx="178902">
                  <c:v>-12.658500000000004</c:v>
                </c:pt>
                <c:pt idx="178903">
                  <c:v>-12.656499999999994</c:v>
                </c:pt>
                <c:pt idx="178904">
                  <c:v>-12.654499999999985</c:v>
                </c:pt>
                <c:pt idx="178905">
                  <c:v>-12.652499999999975</c:v>
                </c:pt>
                <c:pt idx="178906">
                  <c:v>-12.650499999999965</c:v>
                </c:pt>
                <c:pt idx="178907">
                  <c:v>-12.648499999999956</c:v>
                </c:pt>
                <c:pt idx="178908">
                  <c:v>-12.646500000000003</c:v>
                </c:pt>
                <c:pt idx="178909">
                  <c:v>-12.644499999999994</c:v>
                </c:pt>
                <c:pt idx="178910">
                  <c:v>-12.642499999999984</c:v>
                </c:pt>
                <c:pt idx="178911">
                  <c:v>-12.640499999999975</c:v>
                </c:pt>
                <c:pt idx="178912">
                  <c:v>-12.638499999999965</c:v>
                </c:pt>
                <c:pt idx="178913">
                  <c:v>-12.636499999999955</c:v>
                </c:pt>
                <c:pt idx="178914">
                  <c:v>-12.634500000000003</c:v>
                </c:pt>
                <c:pt idx="178915">
                  <c:v>-12.632499999999993</c:v>
                </c:pt>
                <c:pt idx="178916">
                  <c:v>-12.630499999999984</c:v>
                </c:pt>
                <c:pt idx="178917">
                  <c:v>-12.628499999999974</c:v>
                </c:pt>
                <c:pt idx="178918">
                  <c:v>-12.626499999999965</c:v>
                </c:pt>
                <c:pt idx="178919">
                  <c:v>-12.624499999999955</c:v>
                </c:pt>
                <c:pt idx="178920">
                  <c:v>-12.622500000000002</c:v>
                </c:pt>
                <c:pt idx="178921">
                  <c:v>-12.620499999999993</c:v>
                </c:pt>
                <c:pt idx="178922">
                  <c:v>-12.618499999999983</c:v>
                </c:pt>
                <c:pt idx="178923">
                  <c:v>-12.616499999999974</c:v>
                </c:pt>
                <c:pt idx="178924">
                  <c:v>-12.614499999999964</c:v>
                </c:pt>
                <c:pt idx="178925">
                  <c:v>-12.612499999999955</c:v>
                </c:pt>
                <c:pt idx="178926">
                  <c:v>-12.610500000000002</c:v>
                </c:pt>
                <c:pt idx="178927">
                  <c:v>-12.608499999999992</c:v>
                </c:pt>
                <c:pt idx="178928">
                  <c:v>-12.606499999999983</c:v>
                </c:pt>
                <c:pt idx="178929">
                  <c:v>-12.604499999999973</c:v>
                </c:pt>
                <c:pt idx="178930">
                  <c:v>-12.602499999999964</c:v>
                </c:pt>
                <c:pt idx="178931">
                  <c:v>-12.600499999999954</c:v>
                </c:pt>
                <c:pt idx="178932">
                  <c:v>-12.598500000000001</c:v>
                </c:pt>
                <c:pt idx="178933">
                  <c:v>-12.596499999999992</c:v>
                </c:pt>
                <c:pt idx="178934">
                  <c:v>-12.594499999999982</c:v>
                </c:pt>
                <c:pt idx="178935">
                  <c:v>-12.592499999999973</c:v>
                </c:pt>
                <c:pt idx="178936">
                  <c:v>-12.590499999999963</c:v>
                </c:pt>
                <c:pt idx="178937">
                  <c:v>-12.588499999999954</c:v>
                </c:pt>
                <c:pt idx="178938">
                  <c:v>-12.586500000000001</c:v>
                </c:pt>
                <c:pt idx="178939">
                  <c:v>-12.584499999999991</c:v>
                </c:pt>
                <c:pt idx="178940">
                  <c:v>-12.582499999999982</c:v>
                </c:pt>
                <c:pt idx="178941">
                  <c:v>-12.580499999999972</c:v>
                </c:pt>
                <c:pt idx="178942">
                  <c:v>-12.578499999999963</c:v>
                </c:pt>
                <c:pt idx="178943">
                  <c:v>-12.576499999999953</c:v>
                </c:pt>
                <c:pt idx="178944">
                  <c:v>-12.5745</c:v>
                </c:pt>
                <c:pt idx="178945">
                  <c:v>-12.572499999999991</c:v>
                </c:pt>
                <c:pt idx="178946">
                  <c:v>-12.570499999999981</c:v>
                </c:pt>
                <c:pt idx="178947">
                  <c:v>-12.568499999999972</c:v>
                </c:pt>
                <c:pt idx="178948">
                  <c:v>-12.566499999999962</c:v>
                </c:pt>
                <c:pt idx="178949">
                  <c:v>-12.564499999999953</c:v>
                </c:pt>
                <c:pt idx="178950">
                  <c:v>-12.5625</c:v>
                </c:pt>
                <c:pt idx="178951">
                  <c:v>-12.56049999999999</c:v>
                </c:pt>
                <c:pt idx="178952">
                  <c:v>-12.558499999999981</c:v>
                </c:pt>
                <c:pt idx="178953">
                  <c:v>-12.556499999999971</c:v>
                </c:pt>
                <c:pt idx="178954">
                  <c:v>-12.554499999999962</c:v>
                </c:pt>
                <c:pt idx="178955">
                  <c:v>-12.552499999999952</c:v>
                </c:pt>
                <c:pt idx="178956">
                  <c:v>-12.5505</c:v>
                </c:pt>
                <c:pt idx="178957">
                  <c:v>-12.54849999999999</c:v>
                </c:pt>
                <c:pt idx="178958">
                  <c:v>-12.54649999999998</c:v>
                </c:pt>
                <c:pt idx="178959">
                  <c:v>-12.544499999999971</c:v>
                </c:pt>
                <c:pt idx="178960">
                  <c:v>-12.542499999999961</c:v>
                </c:pt>
                <c:pt idx="178961">
                  <c:v>-12.540499999999952</c:v>
                </c:pt>
                <c:pt idx="178962">
                  <c:v>-12.538499999999999</c:v>
                </c:pt>
                <c:pt idx="178963">
                  <c:v>-12.53649999999999</c:v>
                </c:pt>
                <c:pt idx="178964">
                  <c:v>-12.53449999999998</c:v>
                </c:pt>
                <c:pt idx="178965">
                  <c:v>-12.53249999999997</c:v>
                </c:pt>
                <c:pt idx="178966">
                  <c:v>-12.530499999999961</c:v>
                </c:pt>
                <c:pt idx="178967">
                  <c:v>-12.528499999999951</c:v>
                </c:pt>
                <c:pt idx="178968">
                  <c:v>-12.526499999999999</c:v>
                </c:pt>
                <c:pt idx="178969">
                  <c:v>-12.524499999999989</c:v>
                </c:pt>
                <c:pt idx="178970">
                  <c:v>-12.52249999999998</c:v>
                </c:pt>
                <c:pt idx="178971">
                  <c:v>-12.52049999999997</c:v>
                </c:pt>
                <c:pt idx="178972">
                  <c:v>-12.51849999999996</c:v>
                </c:pt>
                <c:pt idx="178973">
                  <c:v>-12.516499999999951</c:v>
                </c:pt>
                <c:pt idx="178974">
                  <c:v>-12.514499999999998</c:v>
                </c:pt>
                <c:pt idx="178975">
                  <c:v>-12.512499999999989</c:v>
                </c:pt>
                <c:pt idx="178976">
                  <c:v>-12.510499999999979</c:v>
                </c:pt>
                <c:pt idx="178977">
                  <c:v>-12.50849999999997</c:v>
                </c:pt>
                <c:pt idx="178978">
                  <c:v>-12.50649999999996</c:v>
                </c:pt>
                <c:pt idx="178979">
                  <c:v>-12.50449999999995</c:v>
                </c:pt>
                <c:pt idx="178980">
                  <c:v>-12.502499999999998</c:v>
                </c:pt>
                <c:pt idx="178981">
                  <c:v>-12.500499999999988</c:v>
                </c:pt>
                <c:pt idx="178982">
                  <c:v>-12.498499999999979</c:v>
                </c:pt>
                <c:pt idx="178983">
                  <c:v>-12.496499999999969</c:v>
                </c:pt>
                <c:pt idx="178984">
                  <c:v>-12.49449999999996</c:v>
                </c:pt>
                <c:pt idx="178985">
                  <c:v>-12.49249999999995</c:v>
                </c:pt>
                <c:pt idx="178986">
                  <c:v>-12.490499999999997</c:v>
                </c:pt>
                <c:pt idx="178987">
                  <c:v>-12.488499999999988</c:v>
                </c:pt>
                <c:pt idx="178988">
                  <c:v>-12.486499999999978</c:v>
                </c:pt>
                <c:pt idx="178989">
                  <c:v>-12.484499999999969</c:v>
                </c:pt>
                <c:pt idx="178990">
                  <c:v>-12.482499999999959</c:v>
                </c:pt>
                <c:pt idx="178991">
                  <c:v>-12.48049999999995</c:v>
                </c:pt>
                <c:pt idx="178992">
                  <c:v>-12.478499999999997</c:v>
                </c:pt>
                <c:pt idx="178993">
                  <c:v>-12.476499999999987</c:v>
                </c:pt>
                <c:pt idx="178994">
                  <c:v>-12.474499999999978</c:v>
                </c:pt>
                <c:pt idx="178995">
                  <c:v>-12.472499999999968</c:v>
                </c:pt>
                <c:pt idx="178996">
                  <c:v>-12.470499999999959</c:v>
                </c:pt>
                <c:pt idx="178997">
                  <c:v>-12.468499999999949</c:v>
                </c:pt>
                <c:pt idx="178998">
                  <c:v>-12.466499999999996</c:v>
                </c:pt>
                <c:pt idx="178999">
                  <c:v>-12.464499999999987</c:v>
                </c:pt>
                <c:pt idx="179000">
                  <c:v>-12.462499999999977</c:v>
                </c:pt>
                <c:pt idx="179001">
                  <c:v>-12.460499999999968</c:v>
                </c:pt>
                <c:pt idx="179002">
                  <c:v>-12.458499999999958</c:v>
                </c:pt>
                <c:pt idx="179003">
                  <c:v>-12.456500000000005</c:v>
                </c:pt>
                <c:pt idx="179004">
                  <c:v>-12.454499999999996</c:v>
                </c:pt>
                <c:pt idx="179005">
                  <c:v>-12.452499999999986</c:v>
                </c:pt>
                <c:pt idx="179006">
                  <c:v>-12.450499999999977</c:v>
                </c:pt>
                <c:pt idx="179007">
                  <c:v>-12.448499999999967</c:v>
                </c:pt>
                <c:pt idx="179008">
                  <c:v>-12.446499999999958</c:v>
                </c:pt>
                <c:pt idx="179009">
                  <c:v>-12.444500000000005</c:v>
                </c:pt>
                <c:pt idx="179010">
                  <c:v>-12.442499999999995</c:v>
                </c:pt>
                <c:pt idx="179011">
                  <c:v>-12.440499999999986</c:v>
                </c:pt>
                <c:pt idx="179012">
                  <c:v>-12.438499999999976</c:v>
                </c:pt>
                <c:pt idx="179013">
                  <c:v>-12.436499999999967</c:v>
                </c:pt>
                <c:pt idx="179014">
                  <c:v>-12.434499999999957</c:v>
                </c:pt>
                <c:pt idx="179015">
                  <c:v>-12.432500000000005</c:v>
                </c:pt>
                <c:pt idx="179016">
                  <c:v>-12.430499999999995</c:v>
                </c:pt>
                <c:pt idx="179017">
                  <c:v>-12.428499999999985</c:v>
                </c:pt>
                <c:pt idx="179018">
                  <c:v>-12.426499999999976</c:v>
                </c:pt>
                <c:pt idx="179019">
                  <c:v>-12.424499999999966</c:v>
                </c:pt>
                <c:pt idx="179020">
                  <c:v>-12.422499999999957</c:v>
                </c:pt>
                <c:pt idx="179021">
                  <c:v>-12.420500000000004</c:v>
                </c:pt>
                <c:pt idx="179022">
                  <c:v>-12.418499999999995</c:v>
                </c:pt>
                <c:pt idx="179023">
                  <c:v>-12.416499999999985</c:v>
                </c:pt>
                <c:pt idx="179024">
                  <c:v>-12.414499999999975</c:v>
                </c:pt>
                <c:pt idx="179025">
                  <c:v>-12.412499999999966</c:v>
                </c:pt>
                <c:pt idx="179026">
                  <c:v>-12.410499999999956</c:v>
                </c:pt>
                <c:pt idx="179027">
                  <c:v>-12.408500000000004</c:v>
                </c:pt>
                <c:pt idx="179028">
                  <c:v>-12.406499999999994</c:v>
                </c:pt>
                <c:pt idx="179029">
                  <c:v>-12.404499999999985</c:v>
                </c:pt>
                <c:pt idx="179030">
                  <c:v>-12.402499999999975</c:v>
                </c:pt>
                <c:pt idx="179031">
                  <c:v>-12.400499999999965</c:v>
                </c:pt>
                <c:pt idx="179032">
                  <c:v>-12.398499999999956</c:v>
                </c:pt>
                <c:pt idx="179033">
                  <c:v>-12.396500000000003</c:v>
                </c:pt>
                <c:pt idx="179034">
                  <c:v>-12.394499999999994</c:v>
                </c:pt>
                <c:pt idx="179035">
                  <c:v>-12.392499999999984</c:v>
                </c:pt>
                <c:pt idx="179036">
                  <c:v>-12.390499999999975</c:v>
                </c:pt>
                <c:pt idx="179037">
                  <c:v>-12.388499999999965</c:v>
                </c:pt>
                <c:pt idx="179038">
                  <c:v>-12.386499999999955</c:v>
                </c:pt>
                <c:pt idx="179039">
                  <c:v>-12.384500000000003</c:v>
                </c:pt>
                <c:pt idx="179040">
                  <c:v>-12.382499999999993</c:v>
                </c:pt>
                <c:pt idx="179041">
                  <c:v>-12.380499999999984</c:v>
                </c:pt>
                <c:pt idx="179042">
                  <c:v>-12.378499999999974</c:v>
                </c:pt>
                <c:pt idx="179043">
                  <c:v>-12.376499999999965</c:v>
                </c:pt>
                <c:pt idx="179044">
                  <c:v>-12.374499999999955</c:v>
                </c:pt>
                <c:pt idx="179045">
                  <c:v>-12.372500000000002</c:v>
                </c:pt>
                <c:pt idx="179046">
                  <c:v>-12.370499999999993</c:v>
                </c:pt>
                <c:pt idx="179047">
                  <c:v>-12.368499999999983</c:v>
                </c:pt>
                <c:pt idx="179048">
                  <c:v>-12.366499999999974</c:v>
                </c:pt>
                <c:pt idx="179049">
                  <c:v>-12.364499999999964</c:v>
                </c:pt>
                <c:pt idx="179050">
                  <c:v>-12.362499999999955</c:v>
                </c:pt>
                <c:pt idx="179051">
                  <c:v>-12.360500000000002</c:v>
                </c:pt>
                <c:pt idx="179052">
                  <c:v>-12.358499999999992</c:v>
                </c:pt>
                <c:pt idx="179053">
                  <c:v>-12.356499999999983</c:v>
                </c:pt>
                <c:pt idx="179054">
                  <c:v>-12.354499999999973</c:v>
                </c:pt>
                <c:pt idx="179055">
                  <c:v>-12.352499999999964</c:v>
                </c:pt>
                <c:pt idx="179056">
                  <c:v>-12.350499999999954</c:v>
                </c:pt>
                <c:pt idx="179057">
                  <c:v>-12.348500000000001</c:v>
                </c:pt>
                <c:pt idx="179058">
                  <c:v>-12.346499999999992</c:v>
                </c:pt>
                <c:pt idx="179059">
                  <c:v>-12.344499999999982</c:v>
                </c:pt>
                <c:pt idx="179060">
                  <c:v>-12.342499999999973</c:v>
                </c:pt>
                <c:pt idx="179061">
                  <c:v>-12.340499999999963</c:v>
                </c:pt>
                <c:pt idx="179062">
                  <c:v>-12.338499999999954</c:v>
                </c:pt>
                <c:pt idx="179063">
                  <c:v>-12.336500000000001</c:v>
                </c:pt>
                <c:pt idx="179064">
                  <c:v>-12.334499999999991</c:v>
                </c:pt>
                <c:pt idx="179065">
                  <c:v>-12.332499999999982</c:v>
                </c:pt>
                <c:pt idx="179066">
                  <c:v>-12.330499999999972</c:v>
                </c:pt>
                <c:pt idx="179067">
                  <c:v>-12.328499999999963</c:v>
                </c:pt>
                <c:pt idx="179068">
                  <c:v>-12.326499999999953</c:v>
                </c:pt>
                <c:pt idx="179069">
                  <c:v>-12.3245</c:v>
                </c:pt>
                <c:pt idx="179070">
                  <c:v>-12.322499999999991</c:v>
                </c:pt>
                <c:pt idx="179071">
                  <c:v>-12.320499999999981</c:v>
                </c:pt>
                <c:pt idx="179072">
                  <c:v>-12.318499999999972</c:v>
                </c:pt>
                <c:pt idx="179073">
                  <c:v>-12.316499999999962</c:v>
                </c:pt>
                <c:pt idx="179074">
                  <c:v>-12.314499999999953</c:v>
                </c:pt>
                <c:pt idx="179075">
                  <c:v>-12.3125</c:v>
                </c:pt>
                <c:pt idx="179076">
                  <c:v>-12.31049999999999</c:v>
                </c:pt>
                <c:pt idx="179077">
                  <c:v>-12.308499999999981</c:v>
                </c:pt>
                <c:pt idx="179078">
                  <c:v>-12.306499999999971</c:v>
                </c:pt>
                <c:pt idx="179079">
                  <c:v>-12.304499999999962</c:v>
                </c:pt>
                <c:pt idx="179080">
                  <c:v>-12.302499999999952</c:v>
                </c:pt>
                <c:pt idx="179081">
                  <c:v>-12.3005</c:v>
                </c:pt>
                <c:pt idx="179082">
                  <c:v>-12.29849999999999</c:v>
                </c:pt>
                <c:pt idx="179083">
                  <c:v>-12.29649999999998</c:v>
                </c:pt>
                <c:pt idx="179084">
                  <c:v>-12.294499999999971</c:v>
                </c:pt>
                <c:pt idx="179085">
                  <c:v>-12.292499999999961</c:v>
                </c:pt>
                <c:pt idx="179086">
                  <c:v>-12.290499999999952</c:v>
                </c:pt>
                <c:pt idx="179087">
                  <c:v>-12.288499999999999</c:v>
                </c:pt>
                <c:pt idx="179088">
                  <c:v>-12.28649999999999</c:v>
                </c:pt>
                <c:pt idx="179089">
                  <c:v>-12.28449999999998</c:v>
                </c:pt>
                <c:pt idx="179090">
                  <c:v>-12.28249999999997</c:v>
                </c:pt>
                <c:pt idx="179091">
                  <c:v>-12.280499999999961</c:v>
                </c:pt>
                <c:pt idx="179092">
                  <c:v>-12.278499999999951</c:v>
                </c:pt>
                <c:pt idx="179093">
                  <c:v>-12.276499999999999</c:v>
                </c:pt>
                <c:pt idx="179094">
                  <c:v>-12.274499999999989</c:v>
                </c:pt>
                <c:pt idx="179095">
                  <c:v>-12.27249999999998</c:v>
                </c:pt>
                <c:pt idx="179096">
                  <c:v>-12.27049999999997</c:v>
                </c:pt>
                <c:pt idx="179097">
                  <c:v>-12.26849999999996</c:v>
                </c:pt>
                <c:pt idx="179098">
                  <c:v>-12.266499999999951</c:v>
                </c:pt>
                <c:pt idx="179099">
                  <c:v>-12.264499999999998</c:v>
                </c:pt>
                <c:pt idx="179100">
                  <c:v>-12.262499999999989</c:v>
                </c:pt>
                <c:pt idx="179101">
                  <c:v>-12.260499999999979</c:v>
                </c:pt>
                <c:pt idx="179102">
                  <c:v>-12.25849999999997</c:v>
                </c:pt>
                <c:pt idx="179103">
                  <c:v>-12.25649999999996</c:v>
                </c:pt>
                <c:pt idx="179104">
                  <c:v>-12.25449999999995</c:v>
                </c:pt>
                <c:pt idx="179105">
                  <c:v>-12.252499999999998</c:v>
                </c:pt>
                <c:pt idx="179106">
                  <c:v>-12.250499999999988</c:v>
                </c:pt>
                <c:pt idx="179107">
                  <c:v>-12.248499999999979</c:v>
                </c:pt>
                <c:pt idx="179108">
                  <c:v>-12.246499999999969</c:v>
                </c:pt>
                <c:pt idx="179109">
                  <c:v>-12.24449999999996</c:v>
                </c:pt>
                <c:pt idx="179110">
                  <c:v>-12.24249999999995</c:v>
                </c:pt>
                <c:pt idx="179111">
                  <c:v>-12.240499999999997</c:v>
                </c:pt>
                <c:pt idx="179112">
                  <c:v>-12.238499999999988</c:v>
                </c:pt>
                <c:pt idx="179113">
                  <c:v>-12.236499999999978</c:v>
                </c:pt>
                <c:pt idx="179114">
                  <c:v>-12.234499999999969</c:v>
                </c:pt>
                <c:pt idx="179115">
                  <c:v>-12.232499999999959</c:v>
                </c:pt>
                <c:pt idx="179116">
                  <c:v>-12.23049999999995</c:v>
                </c:pt>
                <c:pt idx="179117">
                  <c:v>-12.228499999999997</c:v>
                </c:pt>
                <c:pt idx="179118">
                  <c:v>-12.226499999999987</c:v>
                </c:pt>
                <c:pt idx="179119">
                  <c:v>-12.224499999999978</c:v>
                </c:pt>
                <c:pt idx="179120">
                  <c:v>-12.222499999999968</c:v>
                </c:pt>
                <c:pt idx="179121">
                  <c:v>-12.220499999999959</c:v>
                </c:pt>
                <c:pt idx="179122">
                  <c:v>-12.218499999999949</c:v>
                </c:pt>
                <c:pt idx="179123">
                  <c:v>-12.216499999999996</c:v>
                </c:pt>
                <c:pt idx="179124">
                  <c:v>-12.214499999999987</c:v>
                </c:pt>
                <c:pt idx="179125">
                  <c:v>-12.212499999999977</c:v>
                </c:pt>
                <c:pt idx="179126">
                  <c:v>-12.210499999999968</c:v>
                </c:pt>
                <c:pt idx="179127">
                  <c:v>-12.208499999999958</c:v>
                </c:pt>
                <c:pt idx="179128">
                  <c:v>-12.206500000000005</c:v>
                </c:pt>
                <c:pt idx="179129">
                  <c:v>-12.204499999999996</c:v>
                </c:pt>
                <c:pt idx="179130">
                  <c:v>-12.202499999999986</c:v>
                </c:pt>
                <c:pt idx="179131">
                  <c:v>-12.200499999999977</c:v>
                </c:pt>
                <c:pt idx="179132">
                  <c:v>-12.198499999999967</c:v>
                </c:pt>
                <c:pt idx="179133">
                  <c:v>-12.196499999999958</c:v>
                </c:pt>
                <c:pt idx="179134">
                  <c:v>-12.194500000000005</c:v>
                </c:pt>
                <c:pt idx="179135">
                  <c:v>-12.192499999999995</c:v>
                </c:pt>
                <c:pt idx="179136">
                  <c:v>-12.190499999999986</c:v>
                </c:pt>
                <c:pt idx="179137">
                  <c:v>-12.188499999999976</c:v>
                </c:pt>
                <c:pt idx="179138">
                  <c:v>-12.186499999999967</c:v>
                </c:pt>
                <c:pt idx="179139">
                  <c:v>-12.184499999999957</c:v>
                </c:pt>
                <c:pt idx="179140">
                  <c:v>-12.182500000000005</c:v>
                </c:pt>
                <c:pt idx="179141">
                  <c:v>-12.180499999999995</c:v>
                </c:pt>
                <c:pt idx="179142">
                  <c:v>-12.178499999999985</c:v>
                </c:pt>
                <c:pt idx="179143">
                  <c:v>-12.176499999999976</c:v>
                </c:pt>
                <c:pt idx="179144">
                  <c:v>-12.174499999999966</c:v>
                </c:pt>
                <c:pt idx="179145">
                  <c:v>-12.172499999999957</c:v>
                </c:pt>
                <c:pt idx="179146">
                  <c:v>-12.170500000000004</c:v>
                </c:pt>
                <c:pt idx="179147">
                  <c:v>-12.168499999999995</c:v>
                </c:pt>
                <c:pt idx="179148">
                  <c:v>-12.166499999999985</c:v>
                </c:pt>
                <c:pt idx="179149">
                  <c:v>-12.164499999999975</c:v>
                </c:pt>
                <c:pt idx="179150">
                  <c:v>-12.162499999999966</c:v>
                </c:pt>
                <c:pt idx="179151">
                  <c:v>-12.160499999999956</c:v>
                </c:pt>
                <c:pt idx="179152">
                  <c:v>-12.158500000000004</c:v>
                </c:pt>
                <c:pt idx="179153">
                  <c:v>-12.156499999999994</c:v>
                </c:pt>
                <c:pt idx="179154">
                  <c:v>-12.154499999999985</c:v>
                </c:pt>
                <c:pt idx="179155">
                  <c:v>-12.152499999999975</c:v>
                </c:pt>
                <c:pt idx="179156">
                  <c:v>-12.150499999999965</c:v>
                </c:pt>
                <c:pt idx="179157">
                  <c:v>-12.148499999999956</c:v>
                </c:pt>
                <c:pt idx="179158">
                  <c:v>-12.146500000000003</c:v>
                </c:pt>
                <c:pt idx="179159">
                  <c:v>-12.144499999999994</c:v>
                </c:pt>
                <c:pt idx="179160">
                  <c:v>-12.142499999999984</c:v>
                </c:pt>
                <c:pt idx="179161">
                  <c:v>-12.140499999999975</c:v>
                </c:pt>
                <c:pt idx="179162">
                  <c:v>-12.138499999999965</c:v>
                </c:pt>
                <c:pt idx="179163">
                  <c:v>-12.136499999999955</c:v>
                </c:pt>
                <c:pt idx="179164">
                  <c:v>-12.134500000000003</c:v>
                </c:pt>
                <c:pt idx="179165">
                  <c:v>-12.132499999999993</c:v>
                </c:pt>
                <c:pt idx="179166">
                  <c:v>-12.130499999999984</c:v>
                </c:pt>
                <c:pt idx="179167">
                  <c:v>-12.128499999999974</c:v>
                </c:pt>
                <c:pt idx="179168">
                  <c:v>-12.126499999999965</c:v>
                </c:pt>
                <c:pt idx="179169">
                  <c:v>-12.124499999999955</c:v>
                </c:pt>
                <c:pt idx="179170">
                  <c:v>-12.122500000000002</c:v>
                </c:pt>
                <c:pt idx="179171">
                  <c:v>-12.120499999999993</c:v>
                </c:pt>
                <c:pt idx="179172">
                  <c:v>-12.118499999999983</c:v>
                </c:pt>
                <c:pt idx="179173">
                  <c:v>-12.116499999999974</c:v>
                </c:pt>
                <c:pt idx="179174">
                  <c:v>-12.114499999999964</c:v>
                </c:pt>
                <c:pt idx="179175">
                  <c:v>-12.112499999999955</c:v>
                </c:pt>
                <c:pt idx="179176">
                  <c:v>-12.110500000000002</c:v>
                </c:pt>
                <c:pt idx="179177">
                  <c:v>-12.108499999999992</c:v>
                </c:pt>
                <c:pt idx="179178">
                  <c:v>-12.106499999999983</c:v>
                </c:pt>
                <c:pt idx="179179">
                  <c:v>-12.104499999999973</c:v>
                </c:pt>
                <c:pt idx="179180">
                  <c:v>-12.102499999999964</c:v>
                </c:pt>
                <c:pt idx="179181">
                  <c:v>-12.100499999999954</c:v>
                </c:pt>
                <c:pt idx="179182">
                  <c:v>-12.098500000000001</c:v>
                </c:pt>
                <c:pt idx="179183">
                  <c:v>-12.096499999999992</c:v>
                </c:pt>
                <c:pt idx="179184">
                  <c:v>-12.094499999999982</c:v>
                </c:pt>
                <c:pt idx="179185">
                  <c:v>-12.092499999999973</c:v>
                </c:pt>
                <c:pt idx="179186">
                  <c:v>-12.090499999999963</c:v>
                </c:pt>
                <c:pt idx="179187">
                  <c:v>-12.088499999999954</c:v>
                </c:pt>
                <c:pt idx="179188">
                  <c:v>-12.086500000000001</c:v>
                </c:pt>
                <c:pt idx="179189">
                  <c:v>-12.084499999999991</c:v>
                </c:pt>
                <c:pt idx="179190">
                  <c:v>-12.082499999999982</c:v>
                </c:pt>
                <c:pt idx="179191">
                  <c:v>-12.080499999999972</c:v>
                </c:pt>
                <c:pt idx="179192">
                  <c:v>-12.078499999999963</c:v>
                </c:pt>
                <c:pt idx="179193">
                  <c:v>-12.076499999999953</c:v>
                </c:pt>
                <c:pt idx="179194">
                  <c:v>-12.0745</c:v>
                </c:pt>
                <c:pt idx="179195">
                  <c:v>-12.072499999999991</c:v>
                </c:pt>
                <c:pt idx="179196">
                  <c:v>-12.070499999999981</c:v>
                </c:pt>
                <c:pt idx="179197">
                  <c:v>-12.068499999999972</c:v>
                </c:pt>
                <c:pt idx="179198">
                  <c:v>-12.066499999999962</c:v>
                </c:pt>
                <c:pt idx="179199">
                  <c:v>-12.064499999999953</c:v>
                </c:pt>
                <c:pt idx="179200">
                  <c:v>-12.0625</c:v>
                </c:pt>
                <c:pt idx="179201">
                  <c:v>-12.06049999999999</c:v>
                </c:pt>
                <c:pt idx="179202">
                  <c:v>-12.058499999999981</c:v>
                </c:pt>
                <c:pt idx="179203">
                  <c:v>-12.056499999999971</c:v>
                </c:pt>
                <c:pt idx="179204">
                  <c:v>-12.054499999999962</c:v>
                </c:pt>
                <c:pt idx="179205">
                  <c:v>-12.052499999999952</c:v>
                </c:pt>
                <c:pt idx="179206">
                  <c:v>-12.0505</c:v>
                </c:pt>
                <c:pt idx="179207">
                  <c:v>-12.04849999999999</c:v>
                </c:pt>
                <c:pt idx="179208">
                  <c:v>-12.04649999999998</c:v>
                </c:pt>
                <c:pt idx="179209">
                  <c:v>-12.044499999999971</c:v>
                </c:pt>
                <c:pt idx="179210">
                  <c:v>-12.042499999999961</c:v>
                </c:pt>
                <c:pt idx="179211">
                  <c:v>-12.040499999999952</c:v>
                </c:pt>
                <c:pt idx="179212">
                  <c:v>-12.038499999999999</c:v>
                </c:pt>
                <c:pt idx="179213">
                  <c:v>-12.03649999999999</c:v>
                </c:pt>
                <c:pt idx="179214">
                  <c:v>-12.03449999999998</c:v>
                </c:pt>
                <c:pt idx="179215">
                  <c:v>-12.03249999999997</c:v>
                </c:pt>
                <c:pt idx="179216">
                  <c:v>-12.030499999999961</c:v>
                </c:pt>
                <c:pt idx="179217">
                  <c:v>-12.028499999999951</c:v>
                </c:pt>
                <c:pt idx="179218">
                  <c:v>-12.026499999999999</c:v>
                </c:pt>
                <c:pt idx="179219">
                  <c:v>-12.024499999999989</c:v>
                </c:pt>
                <c:pt idx="179220">
                  <c:v>-12.02249999999998</c:v>
                </c:pt>
                <c:pt idx="179221">
                  <c:v>-12.02049999999997</c:v>
                </c:pt>
                <c:pt idx="179222">
                  <c:v>-12.01849999999996</c:v>
                </c:pt>
                <c:pt idx="179223">
                  <c:v>-12.016499999999951</c:v>
                </c:pt>
                <c:pt idx="179224">
                  <c:v>-12.014499999999998</c:v>
                </c:pt>
                <c:pt idx="179225">
                  <c:v>-12.012499999999989</c:v>
                </c:pt>
                <c:pt idx="179226">
                  <c:v>-12.010499999999979</c:v>
                </c:pt>
                <c:pt idx="179227">
                  <c:v>-12.00849999999997</c:v>
                </c:pt>
                <c:pt idx="179228">
                  <c:v>-12.00649999999996</c:v>
                </c:pt>
                <c:pt idx="179229">
                  <c:v>-12.00449999999995</c:v>
                </c:pt>
                <c:pt idx="179230">
                  <c:v>-12.002499999999998</c:v>
                </c:pt>
                <c:pt idx="179231">
                  <c:v>-12.000499999999988</c:v>
                </c:pt>
                <c:pt idx="179232">
                  <c:v>-11.998499999999979</c:v>
                </c:pt>
                <c:pt idx="179233">
                  <c:v>-11.996499999999969</c:v>
                </c:pt>
                <c:pt idx="179234">
                  <c:v>-11.99449999999996</c:v>
                </c:pt>
                <c:pt idx="179235">
                  <c:v>-11.99249999999995</c:v>
                </c:pt>
                <c:pt idx="179236">
                  <c:v>-11.990499999999997</c:v>
                </c:pt>
                <c:pt idx="179237">
                  <c:v>-11.988499999999988</c:v>
                </c:pt>
                <c:pt idx="179238">
                  <c:v>-11.986499999999978</c:v>
                </c:pt>
                <c:pt idx="179239">
                  <c:v>-11.984499999999969</c:v>
                </c:pt>
                <c:pt idx="179240">
                  <c:v>-11.982499999999959</c:v>
                </c:pt>
                <c:pt idx="179241">
                  <c:v>-11.98049999999995</c:v>
                </c:pt>
                <c:pt idx="179242">
                  <c:v>-11.978499999999997</c:v>
                </c:pt>
                <c:pt idx="179243">
                  <c:v>-11.976499999999987</c:v>
                </c:pt>
                <c:pt idx="179244">
                  <c:v>-11.974499999999978</c:v>
                </c:pt>
                <c:pt idx="179245">
                  <c:v>-11.972499999999968</c:v>
                </c:pt>
                <c:pt idx="179246">
                  <c:v>-11.970499999999959</c:v>
                </c:pt>
                <c:pt idx="179247">
                  <c:v>-11.968499999999949</c:v>
                </c:pt>
                <c:pt idx="179248">
                  <c:v>-11.966499999999996</c:v>
                </c:pt>
                <c:pt idx="179249">
                  <c:v>-11.964499999999987</c:v>
                </c:pt>
                <c:pt idx="179250">
                  <c:v>-11.962499999999977</c:v>
                </c:pt>
                <c:pt idx="179251">
                  <c:v>-11.960499999999968</c:v>
                </c:pt>
                <c:pt idx="179252">
                  <c:v>-11.958499999999958</c:v>
                </c:pt>
                <c:pt idx="179253">
                  <c:v>-11.956500000000005</c:v>
                </c:pt>
                <c:pt idx="179254">
                  <c:v>-11.954499999999996</c:v>
                </c:pt>
                <c:pt idx="179255">
                  <c:v>-11.952499999999986</c:v>
                </c:pt>
                <c:pt idx="179256">
                  <c:v>-11.950499999999977</c:v>
                </c:pt>
                <c:pt idx="179257">
                  <c:v>-11.948499999999967</c:v>
                </c:pt>
                <c:pt idx="179258">
                  <c:v>-11.946499999999958</c:v>
                </c:pt>
                <c:pt idx="179259">
                  <c:v>-11.944500000000005</c:v>
                </c:pt>
                <c:pt idx="179260">
                  <c:v>-11.942499999999995</c:v>
                </c:pt>
                <c:pt idx="179261">
                  <c:v>-11.940499999999986</c:v>
                </c:pt>
                <c:pt idx="179262">
                  <c:v>-11.938499999999976</c:v>
                </c:pt>
                <c:pt idx="179263">
                  <c:v>-11.936499999999967</c:v>
                </c:pt>
                <c:pt idx="179264">
                  <c:v>-11.934499999999957</c:v>
                </c:pt>
                <c:pt idx="179265">
                  <c:v>-11.932500000000005</c:v>
                </c:pt>
                <c:pt idx="179266">
                  <c:v>-11.930499999999995</c:v>
                </c:pt>
                <c:pt idx="179267">
                  <c:v>-11.928499999999985</c:v>
                </c:pt>
                <c:pt idx="179268">
                  <c:v>-11.926499999999976</c:v>
                </c:pt>
                <c:pt idx="179269">
                  <c:v>-11.924499999999966</c:v>
                </c:pt>
                <c:pt idx="179270">
                  <c:v>-11.922499999999957</c:v>
                </c:pt>
                <c:pt idx="179271">
                  <c:v>-11.920500000000004</c:v>
                </c:pt>
                <c:pt idx="179272">
                  <c:v>-11.918499999999995</c:v>
                </c:pt>
                <c:pt idx="179273">
                  <c:v>-11.916499999999985</c:v>
                </c:pt>
                <c:pt idx="179274">
                  <c:v>-11.914499999999975</c:v>
                </c:pt>
                <c:pt idx="179275">
                  <c:v>-11.912499999999966</c:v>
                </c:pt>
                <c:pt idx="179276">
                  <c:v>-11.910499999999956</c:v>
                </c:pt>
                <c:pt idx="179277">
                  <c:v>-11.908500000000004</c:v>
                </c:pt>
                <c:pt idx="179278">
                  <c:v>-11.906499999999994</c:v>
                </c:pt>
                <c:pt idx="179279">
                  <c:v>-11.904499999999985</c:v>
                </c:pt>
                <c:pt idx="179280">
                  <c:v>-11.902499999999975</c:v>
                </c:pt>
                <c:pt idx="179281">
                  <c:v>-11.900499999999965</c:v>
                </c:pt>
                <c:pt idx="179282">
                  <c:v>-11.898499999999956</c:v>
                </c:pt>
                <c:pt idx="179283">
                  <c:v>-11.896500000000003</c:v>
                </c:pt>
                <c:pt idx="179284">
                  <c:v>-11.894499999999994</c:v>
                </c:pt>
                <c:pt idx="179285">
                  <c:v>-11.892499999999984</c:v>
                </c:pt>
                <c:pt idx="179286">
                  <c:v>-11.890499999999975</c:v>
                </c:pt>
                <c:pt idx="179287">
                  <c:v>-11.888499999999965</c:v>
                </c:pt>
                <c:pt idx="179288">
                  <c:v>-11.886499999999955</c:v>
                </c:pt>
                <c:pt idx="179289">
                  <c:v>-11.884500000000003</c:v>
                </c:pt>
                <c:pt idx="179290">
                  <c:v>-11.882499999999993</c:v>
                </c:pt>
                <c:pt idx="179291">
                  <c:v>-11.880499999999984</c:v>
                </c:pt>
                <c:pt idx="179292">
                  <c:v>-11.878499999999974</c:v>
                </c:pt>
                <c:pt idx="179293">
                  <c:v>-11.876499999999965</c:v>
                </c:pt>
                <c:pt idx="179294">
                  <c:v>-11.874499999999955</c:v>
                </c:pt>
                <c:pt idx="179295">
                  <c:v>-11.872500000000002</c:v>
                </c:pt>
                <c:pt idx="179296">
                  <c:v>-11.870499999999993</c:v>
                </c:pt>
                <c:pt idx="179297">
                  <c:v>-11.868499999999983</c:v>
                </c:pt>
                <c:pt idx="179298">
                  <c:v>-11.866499999999974</c:v>
                </c:pt>
                <c:pt idx="179299">
                  <c:v>-11.864499999999964</c:v>
                </c:pt>
                <c:pt idx="179300">
                  <c:v>-11.862499999999955</c:v>
                </c:pt>
                <c:pt idx="179301">
                  <c:v>-11.860500000000002</c:v>
                </c:pt>
                <c:pt idx="179302">
                  <c:v>-11.858499999999992</c:v>
                </c:pt>
                <c:pt idx="179303">
                  <c:v>-11.856499999999983</c:v>
                </c:pt>
                <c:pt idx="179304">
                  <c:v>-11.854499999999973</c:v>
                </c:pt>
                <c:pt idx="179305">
                  <c:v>-11.852499999999964</c:v>
                </c:pt>
                <c:pt idx="179306">
                  <c:v>-11.850499999999954</c:v>
                </c:pt>
                <c:pt idx="179307">
                  <c:v>-11.848500000000001</c:v>
                </c:pt>
                <c:pt idx="179308">
                  <c:v>-11.846499999999992</c:v>
                </c:pt>
                <c:pt idx="179309">
                  <c:v>-11.844499999999982</c:v>
                </c:pt>
                <c:pt idx="179310">
                  <c:v>-11.842499999999973</c:v>
                </c:pt>
                <c:pt idx="179311">
                  <c:v>-11.840499999999963</c:v>
                </c:pt>
                <c:pt idx="179312">
                  <c:v>-11.838499999999954</c:v>
                </c:pt>
                <c:pt idx="179313">
                  <c:v>-11.836500000000001</c:v>
                </c:pt>
                <c:pt idx="179314">
                  <c:v>-11.834499999999991</c:v>
                </c:pt>
                <c:pt idx="179315">
                  <c:v>-11.832499999999982</c:v>
                </c:pt>
                <c:pt idx="179316">
                  <c:v>-11.830499999999972</c:v>
                </c:pt>
                <c:pt idx="179317">
                  <c:v>-11.828499999999963</c:v>
                </c:pt>
                <c:pt idx="179318">
                  <c:v>-11.826499999999953</c:v>
                </c:pt>
                <c:pt idx="179319">
                  <c:v>-11.8245</c:v>
                </c:pt>
                <c:pt idx="179320">
                  <c:v>-11.822499999999991</c:v>
                </c:pt>
                <c:pt idx="179321">
                  <c:v>-11.820499999999981</c:v>
                </c:pt>
                <c:pt idx="179322">
                  <c:v>-11.818499999999972</c:v>
                </c:pt>
                <c:pt idx="179323">
                  <c:v>-11.816499999999962</c:v>
                </c:pt>
                <c:pt idx="179324">
                  <c:v>-11.814499999999953</c:v>
                </c:pt>
                <c:pt idx="179325">
                  <c:v>-11.8125</c:v>
                </c:pt>
                <c:pt idx="179326">
                  <c:v>-11.81049999999999</c:v>
                </c:pt>
                <c:pt idx="179327">
                  <c:v>-11.808499999999981</c:v>
                </c:pt>
                <c:pt idx="179328">
                  <c:v>-11.806499999999971</c:v>
                </c:pt>
                <c:pt idx="179329">
                  <c:v>-11.804499999999962</c:v>
                </c:pt>
                <c:pt idx="179330">
                  <c:v>-11.802499999999952</c:v>
                </c:pt>
                <c:pt idx="179331">
                  <c:v>-11.8005</c:v>
                </c:pt>
                <c:pt idx="179332">
                  <c:v>-11.79849999999999</c:v>
                </c:pt>
                <c:pt idx="179333">
                  <c:v>-11.79649999999998</c:v>
                </c:pt>
                <c:pt idx="179334">
                  <c:v>-11.794499999999971</c:v>
                </c:pt>
                <c:pt idx="179335">
                  <c:v>-11.792499999999961</c:v>
                </c:pt>
                <c:pt idx="179336">
                  <c:v>-11.790499999999952</c:v>
                </c:pt>
                <c:pt idx="179337">
                  <c:v>-11.788499999999999</c:v>
                </c:pt>
                <c:pt idx="179338">
                  <c:v>-11.78649999999999</c:v>
                </c:pt>
                <c:pt idx="179339">
                  <c:v>-11.78449999999998</c:v>
                </c:pt>
                <c:pt idx="179340">
                  <c:v>-11.78249999999997</c:v>
                </c:pt>
                <c:pt idx="179341">
                  <c:v>-11.780499999999961</c:v>
                </c:pt>
                <c:pt idx="179342">
                  <c:v>-11.778499999999951</c:v>
                </c:pt>
                <c:pt idx="179343">
                  <c:v>-11.776499999999999</c:v>
                </c:pt>
                <c:pt idx="179344">
                  <c:v>-11.774499999999989</c:v>
                </c:pt>
                <c:pt idx="179345">
                  <c:v>-11.77249999999998</c:v>
                </c:pt>
                <c:pt idx="179346">
                  <c:v>-11.77049999999997</c:v>
                </c:pt>
                <c:pt idx="179347">
                  <c:v>-11.76849999999996</c:v>
                </c:pt>
                <c:pt idx="179348">
                  <c:v>-11.766499999999951</c:v>
                </c:pt>
                <c:pt idx="179349">
                  <c:v>-11.764499999999998</c:v>
                </c:pt>
                <c:pt idx="179350">
                  <c:v>-11.762499999999989</c:v>
                </c:pt>
                <c:pt idx="179351">
                  <c:v>-11.760499999999979</c:v>
                </c:pt>
                <c:pt idx="179352">
                  <c:v>-11.75849999999997</c:v>
                </c:pt>
                <c:pt idx="179353">
                  <c:v>-11.75649999999996</c:v>
                </c:pt>
                <c:pt idx="179354">
                  <c:v>-11.75449999999995</c:v>
                </c:pt>
                <c:pt idx="179355">
                  <c:v>-11.752499999999998</c:v>
                </c:pt>
                <c:pt idx="179356">
                  <c:v>-11.750499999999988</c:v>
                </c:pt>
                <c:pt idx="179357">
                  <c:v>-11.748499999999979</c:v>
                </c:pt>
                <c:pt idx="179358">
                  <c:v>-11.746499999999969</c:v>
                </c:pt>
                <c:pt idx="179359">
                  <c:v>-11.74449999999996</c:v>
                </c:pt>
                <c:pt idx="179360">
                  <c:v>-11.74249999999995</c:v>
                </c:pt>
                <c:pt idx="179361">
                  <c:v>-11.740499999999997</c:v>
                </c:pt>
                <c:pt idx="179362">
                  <c:v>-11.738499999999988</c:v>
                </c:pt>
                <c:pt idx="179363">
                  <c:v>-11.736499999999978</c:v>
                </c:pt>
                <c:pt idx="179364">
                  <c:v>-11.734499999999969</c:v>
                </c:pt>
                <c:pt idx="179365">
                  <c:v>-11.732499999999959</c:v>
                </c:pt>
                <c:pt idx="179366">
                  <c:v>-11.73049999999995</c:v>
                </c:pt>
                <c:pt idx="179367">
                  <c:v>-11.728499999999997</c:v>
                </c:pt>
                <c:pt idx="179368">
                  <c:v>-11.726499999999987</c:v>
                </c:pt>
                <c:pt idx="179369">
                  <c:v>-11.724499999999978</c:v>
                </c:pt>
                <c:pt idx="179370">
                  <c:v>-11.722499999999968</c:v>
                </c:pt>
                <c:pt idx="179371">
                  <c:v>-11.720499999999959</c:v>
                </c:pt>
                <c:pt idx="179372">
                  <c:v>-11.718499999999949</c:v>
                </c:pt>
                <c:pt idx="179373">
                  <c:v>-11.716499999999996</c:v>
                </c:pt>
                <c:pt idx="179374">
                  <c:v>-11.714499999999987</c:v>
                </c:pt>
                <c:pt idx="179375">
                  <c:v>-11.712499999999977</c:v>
                </c:pt>
                <c:pt idx="179376">
                  <c:v>-11.710499999999968</c:v>
                </c:pt>
                <c:pt idx="179377">
                  <c:v>-11.708499999999958</c:v>
                </c:pt>
                <c:pt idx="179378">
                  <c:v>-11.706500000000005</c:v>
                </c:pt>
                <c:pt idx="179379">
                  <c:v>-11.704499999999996</c:v>
                </c:pt>
                <c:pt idx="179380">
                  <c:v>-11.702499999999986</c:v>
                </c:pt>
                <c:pt idx="179381">
                  <c:v>-11.700499999999977</c:v>
                </c:pt>
                <c:pt idx="179382">
                  <c:v>-11.698499999999967</c:v>
                </c:pt>
                <c:pt idx="179383">
                  <c:v>-11.696499999999958</c:v>
                </c:pt>
                <c:pt idx="179384">
                  <c:v>-11.694500000000005</c:v>
                </c:pt>
                <c:pt idx="179385">
                  <c:v>-11.692499999999995</c:v>
                </c:pt>
                <c:pt idx="179386">
                  <c:v>-11.690499999999986</c:v>
                </c:pt>
                <c:pt idx="179387">
                  <c:v>-11.688499999999976</c:v>
                </c:pt>
                <c:pt idx="179388">
                  <c:v>-11.686499999999967</c:v>
                </c:pt>
                <c:pt idx="179389">
                  <c:v>-11.684499999999957</c:v>
                </c:pt>
                <c:pt idx="179390">
                  <c:v>-11.682500000000005</c:v>
                </c:pt>
                <c:pt idx="179391">
                  <c:v>-11.680499999999995</c:v>
                </c:pt>
                <c:pt idx="179392">
                  <c:v>-11.678499999999985</c:v>
                </c:pt>
                <c:pt idx="179393">
                  <c:v>-11.676499999999976</c:v>
                </c:pt>
                <c:pt idx="179394">
                  <c:v>-11.674499999999966</c:v>
                </c:pt>
                <c:pt idx="179395">
                  <c:v>-11.672499999999957</c:v>
                </c:pt>
                <c:pt idx="179396">
                  <c:v>-11.670500000000004</c:v>
                </c:pt>
                <c:pt idx="179397">
                  <c:v>-11.668499999999995</c:v>
                </c:pt>
                <c:pt idx="179398">
                  <c:v>-11.666499999999985</c:v>
                </c:pt>
                <c:pt idx="179399">
                  <c:v>-11.664499999999975</c:v>
                </c:pt>
                <c:pt idx="179400">
                  <c:v>-11.662499999999966</c:v>
                </c:pt>
                <c:pt idx="179401">
                  <c:v>-11.660499999999956</c:v>
                </c:pt>
                <c:pt idx="179402">
                  <c:v>-11.658500000000004</c:v>
                </c:pt>
                <c:pt idx="179403">
                  <c:v>-11.656499999999994</c:v>
                </c:pt>
                <c:pt idx="179404">
                  <c:v>-11.654499999999985</c:v>
                </c:pt>
                <c:pt idx="179405">
                  <c:v>-11.652499999999975</c:v>
                </c:pt>
                <c:pt idx="179406">
                  <c:v>-11.650499999999965</c:v>
                </c:pt>
                <c:pt idx="179407">
                  <c:v>-11.648499999999956</c:v>
                </c:pt>
                <c:pt idx="179408">
                  <c:v>-11.646500000000003</c:v>
                </c:pt>
                <c:pt idx="179409">
                  <c:v>-11.644499999999994</c:v>
                </c:pt>
                <c:pt idx="179410">
                  <c:v>-11.642499999999984</c:v>
                </c:pt>
                <c:pt idx="179411">
                  <c:v>-11.640499999999975</c:v>
                </c:pt>
                <c:pt idx="179412">
                  <c:v>-11.638499999999965</c:v>
                </c:pt>
                <c:pt idx="179413">
                  <c:v>-11.636499999999955</c:v>
                </c:pt>
                <c:pt idx="179414">
                  <c:v>-11.634500000000003</c:v>
                </c:pt>
                <c:pt idx="179415">
                  <c:v>-11.632499999999993</c:v>
                </c:pt>
                <c:pt idx="179416">
                  <c:v>-11.630499999999984</c:v>
                </c:pt>
                <c:pt idx="179417">
                  <c:v>-11.628499999999974</c:v>
                </c:pt>
                <c:pt idx="179418">
                  <c:v>-11.626499999999965</c:v>
                </c:pt>
                <c:pt idx="179419">
                  <c:v>-11.624499999999955</c:v>
                </c:pt>
                <c:pt idx="179420">
                  <c:v>-11.622500000000002</c:v>
                </c:pt>
                <c:pt idx="179421">
                  <c:v>-11.620499999999993</c:v>
                </c:pt>
                <c:pt idx="179422">
                  <c:v>-11.618499999999983</c:v>
                </c:pt>
                <c:pt idx="179423">
                  <c:v>-11.616499999999974</c:v>
                </c:pt>
                <c:pt idx="179424">
                  <c:v>-11.614499999999964</c:v>
                </c:pt>
                <c:pt idx="179425">
                  <c:v>-11.612499999999955</c:v>
                </c:pt>
                <c:pt idx="179426">
                  <c:v>-11.610500000000002</c:v>
                </c:pt>
                <c:pt idx="179427">
                  <c:v>-11.608499999999992</c:v>
                </c:pt>
                <c:pt idx="179428">
                  <c:v>-11.606499999999983</c:v>
                </c:pt>
                <c:pt idx="179429">
                  <c:v>-11.604499999999973</c:v>
                </c:pt>
                <c:pt idx="179430">
                  <c:v>-11.602499999999964</c:v>
                </c:pt>
                <c:pt idx="179431">
                  <c:v>-11.600499999999954</c:v>
                </c:pt>
                <c:pt idx="179432">
                  <c:v>-11.598500000000001</c:v>
                </c:pt>
                <c:pt idx="179433">
                  <c:v>-11.596499999999992</c:v>
                </c:pt>
                <c:pt idx="179434">
                  <c:v>-11.594499999999982</c:v>
                </c:pt>
                <c:pt idx="179435">
                  <c:v>-11.592499999999973</c:v>
                </c:pt>
                <c:pt idx="179436">
                  <c:v>-11.590499999999963</c:v>
                </c:pt>
                <c:pt idx="179437">
                  <c:v>-11.588499999999954</c:v>
                </c:pt>
                <c:pt idx="179438">
                  <c:v>-11.586500000000001</c:v>
                </c:pt>
                <c:pt idx="179439">
                  <c:v>-11.584499999999991</c:v>
                </c:pt>
                <c:pt idx="179440">
                  <c:v>-11.582499999999982</c:v>
                </c:pt>
                <c:pt idx="179441">
                  <c:v>-11.580499999999972</c:v>
                </c:pt>
                <c:pt idx="179442">
                  <c:v>-11.578499999999963</c:v>
                </c:pt>
                <c:pt idx="179443">
                  <c:v>-11.576499999999953</c:v>
                </c:pt>
                <c:pt idx="179444">
                  <c:v>-11.5745</c:v>
                </c:pt>
                <c:pt idx="179445">
                  <c:v>-11.572499999999991</c:v>
                </c:pt>
                <c:pt idx="179446">
                  <c:v>-11.570499999999981</c:v>
                </c:pt>
                <c:pt idx="179447">
                  <c:v>-11.568499999999972</c:v>
                </c:pt>
                <c:pt idx="179448">
                  <c:v>-11.566499999999962</c:v>
                </c:pt>
                <c:pt idx="179449">
                  <c:v>-11.564499999999953</c:v>
                </c:pt>
                <c:pt idx="179450">
                  <c:v>-11.5625</c:v>
                </c:pt>
                <c:pt idx="179451">
                  <c:v>-11.56049999999999</c:v>
                </c:pt>
                <c:pt idx="179452">
                  <c:v>-11.558499999999981</c:v>
                </c:pt>
                <c:pt idx="179453">
                  <c:v>-11.556499999999971</c:v>
                </c:pt>
                <c:pt idx="179454">
                  <c:v>-11.554499999999962</c:v>
                </c:pt>
                <c:pt idx="179455">
                  <c:v>-11.552499999999952</c:v>
                </c:pt>
                <c:pt idx="179456">
                  <c:v>-11.5505</c:v>
                </c:pt>
                <c:pt idx="179457">
                  <c:v>-11.54849999999999</c:v>
                </c:pt>
                <c:pt idx="179458">
                  <c:v>-11.54649999999998</c:v>
                </c:pt>
                <c:pt idx="179459">
                  <c:v>-11.544499999999971</c:v>
                </c:pt>
                <c:pt idx="179460">
                  <c:v>-11.542499999999961</c:v>
                </c:pt>
                <c:pt idx="179461">
                  <c:v>-11.540499999999952</c:v>
                </c:pt>
                <c:pt idx="179462">
                  <c:v>-11.538499999999999</c:v>
                </c:pt>
                <c:pt idx="179463">
                  <c:v>-11.53649999999999</c:v>
                </c:pt>
                <c:pt idx="179464">
                  <c:v>-11.53449999999998</c:v>
                </c:pt>
                <c:pt idx="179465">
                  <c:v>-11.53249999999997</c:v>
                </c:pt>
                <c:pt idx="179466">
                  <c:v>-11.530499999999961</c:v>
                </c:pt>
                <c:pt idx="179467">
                  <c:v>-11.528499999999951</c:v>
                </c:pt>
                <c:pt idx="179468">
                  <c:v>-11.526499999999999</c:v>
                </c:pt>
                <c:pt idx="179469">
                  <c:v>-11.524499999999989</c:v>
                </c:pt>
                <c:pt idx="179470">
                  <c:v>-11.52249999999998</c:v>
                </c:pt>
                <c:pt idx="179471">
                  <c:v>-11.52049999999997</c:v>
                </c:pt>
                <c:pt idx="179472">
                  <c:v>-11.51849999999996</c:v>
                </c:pt>
                <c:pt idx="179473">
                  <c:v>-11.516499999999951</c:v>
                </c:pt>
                <c:pt idx="179474">
                  <c:v>-11.514499999999998</c:v>
                </c:pt>
                <c:pt idx="179475">
                  <c:v>-11.512499999999989</c:v>
                </c:pt>
                <c:pt idx="179476">
                  <c:v>-11.510499999999979</c:v>
                </c:pt>
                <c:pt idx="179477">
                  <c:v>-11.50849999999997</c:v>
                </c:pt>
                <c:pt idx="179478">
                  <c:v>-11.50649999999996</c:v>
                </c:pt>
                <c:pt idx="179479">
                  <c:v>-11.50449999999995</c:v>
                </c:pt>
                <c:pt idx="179480">
                  <c:v>-11.502499999999998</c:v>
                </c:pt>
                <c:pt idx="179481">
                  <c:v>-11.500499999999988</c:v>
                </c:pt>
                <c:pt idx="179482">
                  <c:v>-11.498499999999979</c:v>
                </c:pt>
                <c:pt idx="179483">
                  <c:v>-11.496499999999969</c:v>
                </c:pt>
                <c:pt idx="179484">
                  <c:v>-11.49449999999996</c:v>
                </c:pt>
                <c:pt idx="179485">
                  <c:v>-11.49249999999995</c:v>
                </c:pt>
                <c:pt idx="179486">
                  <c:v>-11.490499999999997</c:v>
                </c:pt>
                <c:pt idx="179487">
                  <c:v>-11.488499999999988</c:v>
                </c:pt>
                <c:pt idx="179488">
                  <c:v>-11.486499999999978</c:v>
                </c:pt>
                <c:pt idx="179489">
                  <c:v>-11.484499999999969</c:v>
                </c:pt>
                <c:pt idx="179490">
                  <c:v>-11.482499999999959</c:v>
                </c:pt>
                <c:pt idx="179491">
                  <c:v>-11.48049999999995</c:v>
                </c:pt>
                <c:pt idx="179492">
                  <c:v>-11.478499999999997</c:v>
                </c:pt>
                <c:pt idx="179493">
                  <c:v>-11.476499999999987</c:v>
                </c:pt>
                <c:pt idx="179494">
                  <c:v>-11.474499999999978</c:v>
                </c:pt>
                <c:pt idx="179495">
                  <c:v>-11.472499999999968</c:v>
                </c:pt>
                <c:pt idx="179496">
                  <c:v>-11.470499999999959</c:v>
                </c:pt>
                <c:pt idx="179497">
                  <c:v>-11.468499999999949</c:v>
                </c:pt>
                <c:pt idx="179498">
                  <c:v>-11.466499999999996</c:v>
                </c:pt>
                <c:pt idx="179499">
                  <c:v>-11.464499999999987</c:v>
                </c:pt>
                <c:pt idx="179500">
                  <c:v>-11.462499999999977</c:v>
                </c:pt>
                <c:pt idx="179501">
                  <c:v>-11.460499999999968</c:v>
                </c:pt>
                <c:pt idx="179502">
                  <c:v>-11.458499999999958</c:v>
                </c:pt>
                <c:pt idx="179503">
                  <c:v>-11.456500000000005</c:v>
                </c:pt>
                <c:pt idx="179504">
                  <c:v>-11.454499999999996</c:v>
                </c:pt>
                <c:pt idx="179505">
                  <c:v>-11.452499999999986</c:v>
                </c:pt>
                <c:pt idx="179506">
                  <c:v>-11.450499999999977</c:v>
                </c:pt>
                <c:pt idx="179507">
                  <c:v>-11.448499999999967</c:v>
                </c:pt>
                <c:pt idx="179508">
                  <c:v>-11.446499999999958</c:v>
                </c:pt>
                <c:pt idx="179509">
                  <c:v>-11.444500000000005</c:v>
                </c:pt>
                <c:pt idx="179510">
                  <c:v>-11.442499999999995</c:v>
                </c:pt>
                <c:pt idx="179511">
                  <c:v>-11.440499999999986</c:v>
                </c:pt>
                <c:pt idx="179512">
                  <c:v>-11.438499999999976</c:v>
                </c:pt>
                <c:pt idx="179513">
                  <c:v>-11.436499999999967</c:v>
                </c:pt>
                <c:pt idx="179514">
                  <c:v>-11.434499999999957</c:v>
                </c:pt>
                <c:pt idx="179515">
                  <c:v>-11.432500000000005</c:v>
                </c:pt>
                <c:pt idx="179516">
                  <c:v>-11.430499999999995</c:v>
                </c:pt>
                <c:pt idx="179517">
                  <c:v>-11.428499999999985</c:v>
                </c:pt>
                <c:pt idx="179518">
                  <c:v>-11.426499999999976</c:v>
                </c:pt>
                <c:pt idx="179519">
                  <c:v>-11.424499999999966</c:v>
                </c:pt>
                <c:pt idx="179520">
                  <c:v>-11.422499999999957</c:v>
                </c:pt>
                <c:pt idx="179521">
                  <c:v>-11.420500000000004</c:v>
                </c:pt>
                <c:pt idx="179522">
                  <c:v>-11.418499999999995</c:v>
                </c:pt>
                <c:pt idx="179523">
                  <c:v>-11.416499999999985</c:v>
                </c:pt>
                <c:pt idx="179524">
                  <c:v>-11.414499999999975</c:v>
                </c:pt>
                <c:pt idx="179525">
                  <c:v>-11.412499999999966</c:v>
                </c:pt>
                <c:pt idx="179526">
                  <c:v>-11.410499999999956</c:v>
                </c:pt>
                <c:pt idx="179527">
                  <c:v>-11.408500000000004</c:v>
                </c:pt>
                <c:pt idx="179528">
                  <c:v>-11.406499999999994</c:v>
                </c:pt>
                <c:pt idx="179529">
                  <c:v>-11.404499999999985</c:v>
                </c:pt>
                <c:pt idx="179530">
                  <c:v>-11.402499999999975</c:v>
                </c:pt>
                <c:pt idx="179531">
                  <c:v>-11.400499999999965</c:v>
                </c:pt>
                <c:pt idx="179532">
                  <c:v>-11.398499999999956</c:v>
                </c:pt>
                <c:pt idx="179533">
                  <c:v>-11.396500000000003</c:v>
                </c:pt>
                <c:pt idx="179534">
                  <c:v>-11.394499999999994</c:v>
                </c:pt>
                <c:pt idx="179535">
                  <c:v>-11.392499999999984</c:v>
                </c:pt>
                <c:pt idx="179536">
                  <c:v>-11.390499999999975</c:v>
                </c:pt>
                <c:pt idx="179537">
                  <c:v>-11.388499999999965</c:v>
                </c:pt>
                <c:pt idx="179538">
                  <c:v>-11.386499999999955</c:v>
                </c:pt>
                <c:pt idx="179539">
                  <c:v>-11.384500000000003</c:v>
                </c:pt>
                <c:pt idx="179540">
                  <c:v>-11.382499999999993</c:v>
                </c:pt>
                <c:pt idx="179541">
                  <c:v>-11.380499999999984</c:v>
                </c:pt>
                <c:pt idx="179542">
                  <c:v>-11.378499999999974</c:v>
                </c:pt>
                <c:pt idx="179543">
                  <c:v>-11.376499999999965</c:v>
                </c:pt>
                <c:pt idx="179544">
                  <c:v>-11.374499999999955</c:v>
                </c:pt>
                <c:pt idx="179545">
                  <c:v>-11.372500000000002</c:v>
                </c:pt>
                <c:pt idx="179546">
                  <c:v>-11.370499999999993</c:v>
                </c:pt>
                <c:pt idx="179547">
                  <c:v>-11.368499999999983</c:v>
                </c:pt>
                <c:pt idx="179548">
                  <c:v>-11.366499999999974</c:v>
                </c:pt>
                <c:pt idx="179549">
                  <c:v>-11.364499999999964</c:v>
                </c:pt>
                <c:pt idx="179550">
                  <c:v>-11.362499999999955</c:v>
                </c:pt>
                <c:pt idx="179551">
                  <c:v>-11.360500000000002</c:v>
                </c:pt>
                <c:pt idx="179552">
                  <c:v>-11.358499999999992</c:v>
                </c:pt>
                <c:pt idx="179553">
                  <c:v>-11.356499999999983</c:v>
                </c:pt>
                <c:pt idx="179554">
                  <c:v>-11.354499999999973</c:v>
                </c:pt>
                <c:pt idx="179555">
                  <c:v>-11.352499999999964</c:v>
                </c:pt>
                <c:pt idx="179556">
                  <c:v>-11.350499999999954</c:v>
                </c:pt>
                <c:pt idx="179557">
                  <c:v>-11.348500000000001</c:v>
                </c:pt>
                <c:pt idx="179558">
                  <c:v>-11.346499999999992</c:v>
                </c:pt>
                <c:pt idx="179559">
                  <c:v>-11.344499999999982</c:v>
                </c:pt>
                <c:pt idx="179560">
                  <c:v>-11.342499999999973</c:v>
                </c:pt>
                <c:pt idx="179561">
                  <c:v>-11.340499999999963</c:v>
                </c:pt>
                <c:pt idx="179562">
                  <c:v>-11.338499999999954</c:v>
                </c:pt>
                <c:pt idx="179563">
                  <c:v>-11.336500000000001</c:v>
                </c:pt>
                <c:pt idx="179564">
                  <c:v>-11.334499999999991</c:v>
                </c:pt>
                <c:pt idx="179565">
                  <c:v>-11.332499999999982</c:v>
                </c:pt>
                <c:pt idx="179566">
                  <c:v>-11.330499999999972</c:v>
                </c:pt>
                <c:pt idx="179567">
                  <c:v>-11.328499999999963</c:v>
                </c:pt>
                <c:pt idx="179568">
                  <c:v>-11.326499999999953</c:v>
                </c:pt>
                <c:pt idx="179569">
                  <c:v>-11.3245</c:v>
                </c:pt>
                <c:pt idx="179570">
                  <c:v>-11.322499999999991</c:v>
                </c:pt>
                <c:pt idx="179571">
                  <c:v>-11.320499999999981</c:v>
                </c:pt>
                <c:pt idx="179572">
                  <c:v>-11.318499999999972</c:v>
                </c:pt>
                <c:pt idx="179573">
                  <c:v>-11.316499999999962</c:v>
                </c:pt>
                <c:pt idx="179574">
                  <c:v>-11.314499999999953</c:v>
                </c:pt>
                <c:pt idx="179575">
                  <c:v>-11.3125</c:v>
                </c:pt>
                <c:pt idx="179576">
                  <c:v>-11.31049999999999</c:v>
                </c:pt>
                <c:pt idx="179577">
                  <c:v>-11.308499999999981</c:v>
                </c:pt>
                <c:pt idx="179578">
                  <c:v>-11.306499999999971</c:v>
                </c:pt>
                <c:pt idx="179579">
                  <c:v>-11.304499999999962</c:v>
                </c:pt>
                <c:pt idx="179580">
                  <c:v>-11.302499999999952</c:v>
                </c:pt>
                <c:pt idx="179581">
                  <c:v>-11.3005</c:v>
                </c:pt>
                <c:pt idx="179582">
                  <c:v>-11.29849999999999</c:v>
                </c:pt>
                <c:pt idx="179583">
                  <c:v>-11.29649999999998</c:v>
                </c:pt>
                <c:pt idx="179584">
                  <c:v>-11.294499999999971</c:v>
                </c:pt>
                <c:pt idx="179585">
                  <c:v>-11.292499999999961</c:v>
                </c:pt>
                <c:pt idx="179586">
                  <c:v>-11.290499999999952</c:v>
                </c:pt>
                <c:pt idx="179587">
                  <c:v>-11.288499999999999</c:v>
                </c:pt>
                <c:pt idx="179588">
                  <c:v>-11.28649999999999</c:v>
                </c:pt>
                <c:pt idx="179589">
                  <c:v>-11.28449999999998</c:v>
                </c:pt>
                <c:pt idx="179590">
                  <c:v>-11.28249999999997</c:v>
                </c:pt>
                <c:pt idx="179591">
                  <c:v>-11.280499999999961</c:v>
                </c:pt>
                <c:pt idx="179592">
                  <c:v>-11.278499999999951</c:v>
                </c:pt>
                <c:pt idx="179593">
                  <c:v>-11.276499999999999</c:v>
                </c:pt>
                <c:pt idx="179594">
                  <c:v>-11.274499999999989</c:v>
                </c:pt>
                <c:pt idx="179595">
                  <c:v>-11.27249999999998</c:v>
                </c:pt>
                <c:pt idx="179596">
                  <c:v>-11.27049999999997</c:v>
                </c:pt>
                <c:pt idx="179597">
                  <c:v>-11.26849999999996</c:v>
                </c:pt>
                <c:pt idx="179598">
                  <c:v>-11.266499999999951</c:v>
                </c:pt>
                <c:pt idx="179599">
                  <c:v>-11.264499999999998</c:v>
                </c:pt>
                <c:pt idx="179600">
                  <c:v>-11.262499999999989</c:v>
                </c:pt>
                <c:pt idx="179601">
                  <c:v>-11.260499999999979</c:v>
                </c:pt>
                <c:pt idx="179602">
                  <c:v>-11.25849999999997</c:v>
                </c:pt>
                <c:pt idx="179603">
                  <c:v>-11.25649999999996</c:v>
                </c:pt>
                <c:pt idx="179604">
                  <c:v>-11.25449999999995</c:v>
                </c:pt>
                <c:pt idx="179605">
                  <c:v>-11.252499999999998</c:v>
                </c:pt>
                <c:pt idx="179606">
                  <c:v>-11.250499999999988</c:v>
                </c:pt>
                <c:pt idx="179607">
                  <c:v>-11.248499999999979</c:v>
                </c:pt>
                <c:pt idx="179608">
                  <c:v>-11.246499999999969</c:v>
                </c:pt>
                <c:pt idx="179609">
                  <c:v>-11.24449999999996</c:v>
                </c:pt>
                <c:pt idx="179610">
                  <c:v>-11.24249999999995</c:v>
                </c:pt>
                <c:pt idx="179611">
                  <c:v>-11.240499999999997</c:v>
                </c:pt>
                <c:pt idx="179612">
                  <c:v>-11.238499999999988</c:v>
                </c:pt>
                <c:pt idx="179613">
                  <c:v>-11.236499999999978</c:v>
                </c:pt>
                <c:pt idx="179614">
                  <c:v>-11.234499999999969</c:v>
                </c:pt>
                <c:pt idx="179615">
                  <c:v>-11.232499999999959</c:v>
                </c:pt>
                <c:pt idx="179616">
                  <c:v>-11.23049999999995</c:v>
                </c:pt>
                <c:pt idx="179617">
                  <c:v>-11.228499999999997</c:v>
                </c:pt>
                <c:pt idx="179618">
                  <c:v>-11.226499999999987</c:v>
                </c:pt>
                <c:pt idx="179619">
                  <c:v>-11.224499999999978</c:v>
                </c:pt>
                <c:pt idx="179620">
                  <c:v>-11.222499999999968</c:v>
                </c:pt>
                <c:pt idx="179621">
                  <c:v>-11.220499999999959</c:v>
                </c:pt>
                <c:pt idx="179622">
                  <c:v>-11.218499999999949</c:v>
                </c:pt>
                <c:pt idx="179623">
                  <c:v>-11.216499999999996</c:v>
                </c:pt>
                <c:pt idx="179624">
                  <c:v>-11.214499999999987</c:v>
                </c:pt>
                <c:pt idx="179625">
                  <c:v>-11.212499999999977</c:v>
                </c:pt>
                <c:pt idx="179626">
                  <c:v>-11.210499999999968</c:v>
                </c:pt>
                <c:pt idx="179627">
                  <c:v>-11.208499999999958</c:v>
                </c:pt>
                <c:pt idx="179628">
                  <c:v>-11.206500000000005</c:v>
                </c:pt>
                <c:pt idx="179629">
                  <c:v>-11.204499999999996</c:v>
                </c:pt>
                <c:pt idx="179630">
                  <c:v>-11.202499999999986</c:v>
                </c:pt>
                <c:pt idx="179631">
                  <c:v>-11.200499999999977</c:v>
                </c:pt>
                <c:pt idx="179632">
                  <c:v>-11.198499999999967</c:v>
                </c:pt>
                <c:pt idx="179633">
                  <c:v>-11.196499999999958</c:v>
                </c:pt>
                <c:pt idx="179634">
                  <c:v>-11.194500000000005</c:v>
                </c:pt>
                <c:pt idx="179635">
                  <c:v>-11.192499999999995</c:v>
                </c:pt>
                <c:pt idx="179636">
                  <c:v>-11.190499999999986</c:v>
                </c:pt>
                <c:pt idx="179637">
                  <c:v>-11.188499999999976</c:v>
                </c:pt>
                <c:pt idx="179638">
                  <c:v>-11.186499999999967</c:v>
                </c:pt>
                <c:pt idx="179639">
                  <c:v>-11.184499999999957</c:v>
                </c:pt>
                <c:pt idx="179640">
                  <c:v>-11.182500000000005</c:v>
                </c:pt>
                <c:pt idx="179641">
                  <c:v>-11.180499999999995</c:v>
                </c:pt>
                <c:pt idx="179642">
                  <c:v>-11.178499999999985</c:v>
                </c:pt>
                <c:pt idx="179643">
                  <c:v>-11.176499999999976</c:v>
                </c:pt>
                <c:pt idx="179644">
                  <c:v>-11.174499999999966</c:v>
                </c:pt>
                <c:pt idx="179645">
                  <c:v>-11.172499999999957</c:v>
                </c:pt>
                <c:pt idx="179646">
                  <c:v>-11.170500000000004</c:v>
                </c:pt>
                <c:pt idx="179647">
                  <c:v>-11.168499999999995</c:v>
                </c:pt>
                <c:pt idx="179648">
                  <c:v>-11.166499999999985</c:v>
                </c:pt>
                <c:pt idx="179649">
                  <c:v>-11.164499999999975</c:v>
                </c:pt>
                <c:pt idx="179650">
                  <c:v>-11.162499999999966</c:v>
                </c:pt>
                <c:pt idx="179651">
                  <c:v>-11.160499999999956</c:v>
                </c:pt>
                <c:pt idx="179652">
                  <c:v>-11.158500000000004</c:v>
                </c:pt>
                <c:pt idx="179653">
                  <c:v>-11.156499999999994</c:v>
                </c:pt>
                <c:pt idx="179654">
                  <c:v>-11.154499999999985</c:v>
                </c:pt>
                <c:pt idx="179655">
                  <c:v>-11.152499999999975</c:v>
                </c:pt>
                <c:pt idx="179656">
                  <c:v>-11.150499999999965</c:v>
                </c:pt>
                <c:pt idx="179657">
                  <c:v>-11.148499999999956</c:v>
                </c:pt>
                <c:pt idx="179658">
                  <c:v>-11.146500000000003</c:v>
                </c:pt>
                <c:pt idx="179659">
                  <c:v>-11.144499999999994</c:v>
                </c:pt>
                <c:pt idx="179660">
                  <c:v>-11.142499999999984</c:v>
                </c:pt>
                <c:pt idx="179661">
                  <c:v>-11.140499999999975</c:v>
                </c:pt>
                <c:pt idx="179662">
                  <c:v>-11.138499999999965</c:v>
                </c:pt>
                <c:pt idx="179663">
                  <c:v>-11.136499999999955</c:v>
                </c:pt>
                <c:pt idx="179664">
                  <c:v>-11.134500000000003</c:v>
                </c:pt>
                <c:pt idx="179665">
                  <c:v>-11.132499999999993</c:v>
                </c:pt>
                <c:pt idx="179666">
                  <c:v>-11.130499999999984</c:v>
                </c:pt>
                <c:pt idx="179667">
                  <c:v>-11.128499999999974</c:v>
                </c:pt>
                <c:pt idx="179668">
                  <c:v>-11.126499999999965</c:v>
                </c:pt>
                <c:pt idx="179669">
                  <c:v>-11.124499999999955</c:v>
                </c:pt>
                <c:pt idx="179670">
                  <c:v>-11.122500000000002</c:v>
                </c:pt>
                <c:pt idx="179671">
                  <c:v>-11.120499999999993</c:v>
                </c:pt>
                <c:pt idx="179672">
                  <c:v>-11.118499999999983</c:v>
                </c:pt>
                <c:pt idx="179673">
                  <c:v>-11.116499999999974</c:v>
                </c:pt>
                <c:pt idx="179674">
                  <c:v>-11.114499999999964</c:v>
                </c:pt>
                <c:pt idx="179675">
                  <c:v>-11.112499999999955</c:v>
                </c:pt>
                <c:pt idx="179676">
                  <c:v>-11.110500000000002</c:v>
                </c:pt>
                <c:pt idx="179677">
                  <c:v>-11.108499999999992</c:v>
                </c:pt>
                <c:pt idx="179678">
                  <c:v>-11.106499999999983</c:v>
                </c:pt>
                <c:pt idx="179679">
                  <c:v>-11.104499999999973</c:v>
                </c:pt>
                <c:pt idx="179680">
                  <c:v>-11.102499999999964</c:v>
                </c:pt>
                <c:pt idx="179681">
                  <c:v>-11.100499999999954</c:v>
                </c:pt>
                <c:pt idx="179682">
                  <c:v>-11.098500000000001</c:v>
                </c:pt>
                <c:pt idx="179683">
                  <c:v>-11.096499999999992</c:v>
                </c:pt>
                <c:pt idx="179684">
                  <c:v>-11.094499999999982</c:v>
                </c:pt>
                <c:pt idx="179685">
                  <c:v>-11.092499999999973</c:v>
                </c:pt>
                <c:pt idx="179686">
                  <c:v>-11.090499999999963</c:v>
                </c:pt>
                <c:pt idx="179687">
                  <c:v>-11.088499999999954</c:v>
                </c:pt>
                <c:pt idx="179688">
                  <c:v>-11.086500000000001</c:v>
                </c:pt>
                <c:pt idx="179689">
                  <c:v>-11.084499999999991</c:v>
                </c:pt>
                <c:pt idx="179690">
                  <c:v>-11.082499999999982</c:v>
                </c:pt>
                <c:pt idx="179691">
                  <c:v>-11.080499999999972</c:v>
                </c:pt>
                <c:pt idx="179692">
                  <c:v>-11.078499999999963</c:v>
                </c:pt>
                <c:pt idx="179693">
                  <c:v>-11.076499999999953</c:v>
                </c:pt>
                <c:pt idx="179694">
                  <c:v>-11.0745</c:v>
                </c:pt>
                <c:pt idx="179695">
                  <c:v>-11.072499999999991</c:v>
                </c:pt>
                <c:pt idx="179696">
                  <c:v>-11.070499999999981</c:v>
                </c:pt>
                <c:pt idx="179697">
                  <c:v>-11.068499999999972</c:v>
                </c:pt>
                <c:pt idx="179698">
                  <c:v>-11.066499999999962</c:v>
                </c:pt>
                <c:pt idx="179699">
                  <c:v>-11.064499999999953</c:v>
                </c:pt>
                <c:pt idx="179700">
                  <c:v>-11.0625</c:v>
                </c:pt>
                <c:pt idx="179701">
                  <c:v>-11.06049999999999</c:v>
                </c:pt>
                <c:pt idx="179702">
                  <c:v>-11.058499999999981</c:v>
                </c:pt>
                <c:pt idx="179703">
                  <c:v>-11.056499999999971</c:v>
                </c:pt>
                <c:pt idx="179704">
                  <c:v>-11.054499999999962</c:v>
                </c:pt>
                <c:pt idx="179705">
                  <c:v>-11.052499999999952</c:v>
                </c:pt>
                <c:pt idx="179706">
                  <c:v>-11.0505</c:v>
                </c:pt>
                <c:pt idx="179707">
                  <c:v>-11.04849999999999</c:v>
                </c:pt>
                <c:pt idx="179708">
                  <c:v>-11.04649999999998</c:v>
                </c:pt>
                <c:pt idx="179709">
                  <c:v>-11.044499999999971</c:v>
                </c:pt>
                <c:pt idx="179710">
                  <c:v>-11.042499999999961</c:v>
                </c:pt>
                <c:pt idx="179711">
                  <c:v>-11.040499999999952</c:v>
                </c:pt>
                <c:pt idx="179712">
                  <c:v>-11.038499999999999</c:v>
                </c:pt>
                <c:pt idx="179713">
                  <c:v>-11.03649999999999</c:v>
                </c:pt>
                <c:pt idx="179714">
                  <c:v>-11.03449999999998</c:v>
                </c:pt>
                <c:pt idx="179715">
                  <c:v>-11.03249999999997</c:v>
                </c:pt>
                <c:pt idx="179716">
                  <c:v>-11.030499999999961</c:v>
                </c:pt>
                <c:pt idx="179717">
                  <c:v>-11.028499999999951</c:v>
                </c:pt>
                <c:pt idx="179718">
                  <c:v>-11.026499999999999</c:v>
                </c:pt>
                <c:pt idx="179719">
                  <c:v>-11.024499999999989</c:v>
                </c:pt>
                <c:pt idx="179720">
                  <c:v>-11.02249999999998</c:v>
                </c:pt>
                <c:pt idx="179721">
                  <c:v>-11.02049999999997</c:v>
                </c:pt>
                <c:pt idx="179722">
                  <c:v>-11.01849999999996</c:v>
                </c:pt>
                <c:pt idx="179723">
                  <c:v>-11.016499999999951</c:v>
                </c:pt>
                <c:pt idx="179724">
                  <c:v>-11.014499999999998</c:v>
                </c:pt>
                <c:pt idx="179725">
                  <c:v>-11.012499999999989</c:v>
                </c:pt>
                <c:pt idx="179726">
                  <c:v>-11.010499999999979</c:v>
                </c:pt>
                <c:pt idx="179727">
                  <c:v>-11.00849999999997</c:v>
                </c:pt>
                <c:pt idx="179728">
                  <c:v>-11.00649999999996</c:v>
                </c:pt>
                <c:pt idx="179729">
                  <c:v>-11.00449999999995</c:v>
                </c:pt>
                <c:pt idx="179730">
                  <c:v>-11.002499999999998</c:v>
                </c:pt>
                <c:pt idx="179731">
                  <c:v>-11.000499999999988</c:v>
                </c:pt>
                <c:pt idx="179732">
                  <c:v>-10.998499999999979</c:v>
                </c:pt>
                <c:pt idx="179733">
                  <c:v>-10.996499999999969</c:v>
                </c:pt>
                <c:pt idx="179734">
                  <c:v>-10.99449999999996</c:v>
                </c:pt>
                <c:pt idx="179735">
                  <c:v>-10.99249999999995</c:v>
                </c:pt>
                <c:pt idx="179736">
                  <c:v>-10.990499999999997</c:v>
                </c:pt>
                <c:pt idx="179737">
                  <c:v>-10.988499999999988</c:v>
                </c:pt>
                <c:pt idx="179738">
                  <c:v>-10.986499999999978</c:v>
                </c:pt>
                <c:pt idx="179739">
                  <c:v>-10.984499999999969</c:v>
                </c:pt>
                <c:pt idx="179740">
                  <c:v>-10.982499999999959</c:v>
                </c:pt>
                <c:pt idx="179741">
                  <c:v>-10.98049999999995</c:v>
                </c:pt>
                <c:pt idx="179742">
                  <c:v>-10.978499999999997</c:v>
                </c:pt>
                <c:pt idx="179743">
                  <c:v>-10.976499999999987</c:v>
                </c:pt>
                <c:pt idx="179744">
                  <c:v>-10.974499999999978</c:v>
                </c:pt>
                <c:pt idx="179745">
                  <c:v>-10.972499999999968</c:v>
                </c:pt>
                <c:pt idx="179746">
                  <c:v>-10.970499999999959</c:v>
                </c:pt>
                <c:pt idx="179747">
                  <c:v>-10.968499999999949</c:v>
                </c:pt>
                <c:pt idx="179748">
                  <c:v>-10.966499999999996</c:v>
                </c:pt>
                <c:pt idx="179749">
                  <c:v>-10.964499999999987</c:v>
                </c:pt>
                <c:pt idx="179750">
                  <c:v>-10.962499999999977</c:v>
                </c:pt>
                <c:pt idx="179751">
                  <c:v>-10.960499999999968</c:v>
                </c:pt>
                <c:pt idx="179752">
                  <c:v>-10.958499999999958</c:v>
                </c:pt>
                <c:pt idx="179753">
                  <c:v>-10.956500000000005</c:v>
                </c:pt>
                <c:pt idx="179754">
                  <c:v>-10.954499999999996</c:v>
                </c:pt>
                <c:pt idx="179755">
                  <c:v>-10.952499999999986</c:v>
                </c:pt>
                <c:pt idx="179756">
                  <c:v>-10.950499999999977</c:v>
                </c:pt>
                <c:pt idx="179757">
                  <c:v>-10.948499999999967</c:v>
                </c:pt>
                <c:pt idx="179758">
                  <c:v>-10.946499999999958</c:v>
                </c:pt>
                <c:pt idx="179759">
                  <c:v>-10.944500000000005</c:v>
                </c:pt>
                <c:pt idx="179760">
                  <c:v>-10.942499999999995</c:v>
                </c:pt>
                <c:pt idx="179761">
                  <c:v>-10.940499999999986</c:v>
                </c:pt>
                <c:pt idx="179762">
                  <c:v>-10.938499999999976</c:v>
                </c:pt>
                <c:pt idx="179763">
                  <c:v>-10.936499999999967</c:v>
                </c:pt>
                <c:pt idx="179764">
                  <c:v>-10.934499999999957</c:v>
                </c:pt>
                <c:pt idx="179765">
                  <c:v>-10.932500000000005</c:v>
                </c:pt>
                <c:pt idx="179766">
                  <c:v>-10.930499999999995</c:v>
                </c:pt>
                <c:pt idx="179767">
                  <c:v>-10.928499999999985</c:v>
                </c:pt>
                <c:pt idx="179768">
                  <c:v>-10.926499999999976</c:v>
                </c:pt>
                <c:pt idx="179769">
                  <c:v>-10.924499999999966</c:v>
                </c:pt>
                <c:pt idx="179770">
                  <c:v>-10.922499999999957</c:v>
                </c:pt>
                <c:pt idx="179771">
                  <c:v>-10.920500000000004</c:v>
                </c:pt>
                <c:pt idx="179772">
                  <c:v>-10.918499999999995</c:v>
                </c:pt>
                <c:pt idx="179773">
                  <c:v>-10.916499999999985</c:v>
                </c:pt>
                <c:pt idx="179774">
                  <c:v>-10.914499999999975</c:v>
                </c:pt>
                <c:pt idx="179775">
                  <c:v>-10.912499999999966</c:v>
                </c:pt>
                <c:pt idx="179776">
                  <c:v>-10.910499999999956</c:v>
                </c:pt>
                <c:pt idx="179777">
                  <c:v>-10.908500000000004</c:v>
                </c:pt>
                <c:pt idx="179778">
                  <c:v>-10.906499999999994</c:v>
                </c:pt>
                <c:pt idx="179779">
                  <c:v>-10.904499999999985</c:v>
                </c:pt>
                <c:pt idx="179780">
                  <c:v>-10.902499999999975</c:v>
                </c:pt>
                <c:pt idx="179781">
                  <c:v>-10.900499999999965</c:v>
                </c:pt>
                <c:pt idx="179782">
                  <c:v>-10.898499999999956</c:v>
                </c:pt>
                <c:pt idx="179783">
                  <c:v>-10.896500000000003</c:v>
                </c:pt>
                <c:pt idx="179784">
                  <c:v>-10.894499999999994</c:v>
                </c:pt>
                <c:pt idx="179785">
                  <c:v>-10.892499999999984</c:v>
                </c:pt>
                <c:pt idx="179786">
                  <c:v>-10.890499999999975</c:v>
                </c:pt>
                <c:pt idx="179787">
                  <c:v>-10.888499999999965</c:v>
                </c:pt>
                <c:pt idx="179788">
                  <c:v>-10.886499999999955</c:v>
                </c:pt>
                <c:pt idx="179789">
                  <c:v>-10.884500000000003</c:v>
                </c:pt>
                <c:pt idx="179790">
                  <c:v>-10.882499999999993</c:v>
                </c:pt>
                <c:pt idx="179791">
                  <c:v>-10.880499999999984</c:v>
                </c:pt>
                <c:pt idx="179792">
                  <c:v>-10.878499999999974</c:v>
                </c:pt>
                <c:pt idx="179793">
                  <c:v>-10.876499999999965</c:v>
                </c:pt>
                <c:pt idx="179794">
                  <c:v>-10.874499999999955</c:v>
                </c:pt>
                <c:pt idx="179795">
                  <c:v>-10.872500000000002</c:v>
                </c:pt>
                <c:pt idx="179796">
                  <c:v>-10.870499999999993</c:v>
                </c:pt>
                <c:pt idx="179797">
                  <c:v>-10.868499999999983</c:v>
                </c:pt>
                <c:pt idx="179798">
                  <c:v>-10.866499999999974</c:v>
                </c:pt>
                <c:pt idx="179799">
                  <c:v>-10.864499999999964</c:v>
                </c:pt>
                <c:pt idx="179800">
                  <c:v>-10.862499999999955</c:v>
                </c:pt>
                <c:pt idx="179801">
                  <c:v>-10.860500000000002</c:v>
                </c:pt>
                <c:pt idx="179802">
                  <c:v>-10.858499999999992</c:v>
                </c:pt>
                <c:pt idx="179803">
                  <c:v>-10.856499999999983</c:v>
                </c:pt>
                <c:pt idx="179804">
                  <c:v>-10.854499999999973</c:v>
                </c:pt>
                <c:pt idx="179805">
                  <c:v>-10.852499999999964</c:v>
                </c:pt>
                <c:pt idx="179806">
                  <c:v>-10.850499999999954</c:v>
                </c:pt>
                <c:pt idx="179807">
                  <c:v>-10.848500000000001</c:v>
                </c:pt>
                <c:pt idx="179808">
                  <c:v>-10.846499999999992</c:v>
                </c:pt>
                <c:pt idx="179809">
                  <c:v>-10.844499999999982</c:v>
                </c:pt>
                <c:pt idx="179810">
                  <c:v>-10.842499999999973</c:v>
                </c:pt>
                <c:pt idx="179811">
                  <c:v>-10.840499999999963</c:v>
                </c:pt>
                <c:pt idx="179812">
                  <c:v>-10.838499999999954</c:v>
                </c:pt>
                <c:pt idx="179813">
                  <c:v>-10.836500000000001</c:v>
                </c:pt>
                <c:pt idx="179814">
                  <c:v>-10.834499999999991</c:v>
                </c:pt>
                <c:pt idx="179815">
                  <c:v>-10.832499999999982</c:v>
                </c:pt>
                <c:pt idx="179816">
                  <c:v>-10.830499999999972</c:v>
                </c:pt>
                <c:pt idx="179817">
                  <c:v>-10.828499999999963</c:v>
                </c:pt>
                <c:pt idx="179818">
                  <c:v>-10.826499999999953</c:v>
                </c:pt>
                <c:pt idx="179819">
                  <c:v>-10.8245</c:v>
                </c:pt>
                <c:pt idx="179820">
                  <c:v>-10.822499999999991</c:v>
                </c:pt>
                <c:pt idx="179821">
                  <c:v>-10.820499999999981</c:v>
                </c:pt>
                <c:pt idx="179822">
                  <c:v>-10.818499999999972</c:v>
                </c:pt>
                <c:pt idx="179823">
                  <c:v>-10.816499999999962</c:v>
                </c:pt>
                <c:pt idx="179824">
                  <c:v>-10.814499999999953</c:v>
                </c:pt>
                <c:pt idx="179825">
                  <c:v>-10.8125</c:v>
                </c:pt>
                <c:pt idx="179826">
                  <c:v>-10.81049999999999</c:v>
                </c:pt>
                <c:pt idx="179827">
                  <c:v>-10.808499999999981</c:v>
                </c:pt>
                <c:pt idx="179828">
                  <c:v>-10.806499999999971</c:v>
                </c:pt>
                <c:pt idx="179829">
                  <c:v>-10.804499999999962</c:v>
                </c:pt>
                <c:pt idx="179830">
                  <c:v>-10.802499999999952</c:v>
                </c:pt>
                <c:pt idx="179831">
                  <c:v>-10.8005</c:v>
                </c:pt>
                <c:pt idx="179832">
                  <c:v>-10.79849999999999</c:v>
                </c:pt>
                <c:pt idx="179833">
                  <c:v>-10.79649999999998</c:v>
                </c:pt>
                <c:pt idx="179834">
                  <c:v>-10.794499999999971</c:v>
                </c:pt>
                <c:pt idx="179835">
                  <c:v>-10.792499999999961</c:v>
                </c:pt>
                <c:pt idx="179836">
                  <c:v>-10.790499999999952</c:v>
                </c:pt>
                <c:pt idx="179837">
                  <c:v>-10.788499999999999</c:v>
                </c:pt>
                <c:pt idx="179838">
                  <c:v>-10.78649999999999</c:v>
                </c:pt>
                <c:pt idx="179839">
                  <c:v>-10.78449999999998</c:v>
                </c:pt>
                <c:pt idx="179840">
                  <c:v>-10.78249999999997</c:v>
                </c:pt>
                <c:pt idx="179841">
                  <c:v>-10.780499999999961</c:v>
                </c:pt>
                <c:pt idx="179842">
                  <c:v>-10.778499999999951</c:v>
                </c:pt>
                <c:pt idx="179843">
                  <c:v>-10.776499999999999</c:v>
                </c:pt>
                <c:pt idx="179844">
                  <c:v>-10.774499999999989</c:v>
                </c:pt>
                <c:pt idx="179845">
                  <c:v>-10.77249999999998</c:v>
                </c:pt>
                <c:pt idx="179846">
                  <c:v>-10.77049999999997</c:v>
                </c:pt>
                <c:pt idx="179847">
                  <c:v>-10.76849999999996</c:v>
                </c:pt>
                <c:pt idx="179848">
                  <c:v>-10.766499999999951</c:v>
                </c:pt>
                <c:pt idx="179849">
                  <c:v>-10.764499999999998</c:v>
                </c:pt>
                <c:pt idx="179850">
                  <c:v>-10.762499999999989</c:v>
                </c:pt>
                <c:pt idx="179851">
                  <c:v>-10.760499999999979</c:v>
                </c:pt>
                <c:pt idx="179852">
                  <c:v>-10.75849999999997</c:v>
                </c:pt>
                <c:pt idx="179853">
                  <c:v>-10.75649999999996</c:v>
                </c:pt>
                <c:pt idx="179854">
                  <c:v>-10.75449999999995</c:v>
                </c:pt>
                <c:pt idx="179855">
                  <c:v>-10.752499999999998</c:v>
                </c:pt>
                <c:pt idx="179856">
                  <c:v>-10.750499999999988</c:v>
                </c:pt>
                <c:pt idx="179857">
                  <c:v>-10.748499999999979</c:v>
                </c:pt>
                <c:pt idx="179858">
                  <c:v>-10.746499999999969</c:v>
                </c:pt>
                <c:pt idx="179859">
                  <c:v>-10.74449999999996</c:v>
                </c:pt>
                <c:pt idx="179860">
                  <c:v>-10.74249999999995</c:v>
                </c:pt>
                <c:pt idx="179861">
                  <c:v>-10.740499999999997</c:v>
                </c:pt>
                <c:pt idx="179862">
                  <c:v>-10.738499999999988</c:v>
                </c:pt>
                <c:pt idx="179863">
                  <c:v>-10.736499999999978</c:v>
                </c:pt>
                <c:pt idx="179864">
                  <c:v>-10.734499999999969</c:v>
                </c:pt>
                <c:pt idx="179865">
                  <c:v>-10.732499999999959</c:v>
                </c:pt>
                <c:pt idx="179866">
                  <c:v>-10.73049999999995</c:v>
                </c:pt>
                <c:pt idx="179867">
                  <c:v>-10.728499999999997</c:v>
                </c:pt>
                <c:pt idx="179868">
                  <c:v>-10.726499999999987</c:v>
                </c:pt>
                <c:pt idx="179869">
                  <c:v>-10.724499999999978</c:v>
                </c:pt>
                <c:pt idx="179870">
                  <c:v>-10.722499999999968</c:v>
                </c:pt>
                <c:pt idx="179871">
                  <c:v>-10.720499999999959</c:v>
                </c:pt>
                <c:pt idx="179872">
                  <c:v>-10.718499999999949</c:v>
                </c:pt>
                <c:pt idx="179873">
                  <c:v>-10.716499999999996</c:v>
                </c:pt>
                <c:pt idx="179874">
                  <c:v>-10.714499999999987</c:v>
                </c:pt>
                <c:pt idx="179875">
                  <c:v>-10.712499999999977</c:v>
                </c:pt>
                <c:pt idx="179876">
                  <c:v>-10.710499999999968</c:v>
                </c:pt>
                <c:pt idx="179877">
                  <c:v>-10.708499999999958</c:v>
                </c:pt>
                <c:pt idx="179878">
                  <c:v>-10.706500000000005</c:v>
                </c:pt>
                <c:pt idx="179879">
                  <c:v>-10.704499999999996</c:v>
                </c:pt>
                <c:pt idx="179880">
                  <c:v>-10.702499999999986</c:v>
                </c:pt>
                <c:pt idx="179881">
                  <c:v>-10.700499999999977</c:v>
                </c:pt>
                <c:pt idx="179882">
                  <c:v>-10.698499999999967</c:v>
                </c:pt>
                <c:pt idx="179883">
                  <c:v>-10.696499999999958</c:v>
                </c:pt>
                <c:pt idx="179884">
                  <c:v>-10.694500000000005</c:v>
                </c:pt>
                <c:pt idx="179885">
                  <c:v>-10.692499999999995</c:v>
                </c:pt>
                <c:pt idx="179886">
                  <c:v>-10.690499999999986</c:v>
                </c:pt>
                <c:pt idx="179887">
                  <c:v>-10.688499999999976</c:v>
                </c:pt>
                <c:pt idx="179888">
                  <c:v>-10.686499999999967</c:v>
                </c:pt>
                <c:pt idx="179889">
                  <c:v>-10.684499999999957</c:v>
                </c:pt>
                <c:pt idx="179890">
                  <c:v>-10.682500000000005</c:v>
                </c:pt>
                <c:pt idx="179891">
                  <c:v>-10.680499999999995</c:v>
                </c:pt>
                <c:pt idx="179892">
                  <c:v>-10.678499999999985</c:v>
                </c:pt>
                <c:pt idx="179893">
                  <c:v>-10.676499999999976</c:v>
                </c:pt>
                <c:pt idx="179894">
                  <c:v>-10.674499999999966</c:v>
                </c:pt>
                <c:pt idx="179895">
                  <c:v>-10.672499999999957</c:v>
                </c:pt>
                <c:pt idx="179896">
                  <c:v>-10.670500000000004</c:v>
                </c:pt>
                <c:pt idx="179897">
                  <c:v>-10.668499999999995</c:v>
                </c:pt>
                <c:pt idx="179898">
                  <c:v>-10.666499999999985</c:v>
                </c:pt>
                <c:pt idx="179899">
                  <c:v>-10.664499999999975</c:v>
                </c:pt>
                <c:pt idx="179900">
                  <c:v>-10.662499999999966</c:v>
                </c:pt>
                <c:pt idx="179901">
                  <c:v>-10.660499999999956</c:v>
                </c:pt>
                <c:pt idx="179902">
                  <c:v>-10.658500000000004</c:v>
                </c:pt>
                <c:pt idx="179903">
                  <c:v>-10.656499999999994</c:v>
                </c:pt>
                <c:pt idx="179904">
                  <c:v>-10.654499999999985</c:v>
                </c:pt>
                <c:pt idx="179905">
                  <c:v>-10.652499999999975</c:v>
                </c:pt>
                <c:pt idx="179906">
                  <c:v>-10.650499999999965</c:v>
                </c:pt>
                <c:pt idx="179907">
                  <c:v>-10.648499999999956</c:v>
                </c:pt>
                <c:pt idx="179908">
                  <c:v>-10.646500000000003</c:v>
                </c:pt>
                <c:pt idx="179909">
                  <c:v>-10.644499999999994</c:v>
                </c:pt>
                <c:pt idx="179910">
                  <c:v>-10.642499999999984</c:v>
                </c:pt>
                <c:pt idx="179911">
                  <c:v>-10.640499999999975</c:v>
                </c:pt>
                <c:pt idx="179912">
                  <c:v>-10.638499999999965</c:v>
                </c:pt>
                <c:pt idx="179913">
                  <c:v>-10.636499999999955</c:v>
                </c:pt>
                <c:pt idx="179914">
                  <c:v>-10.634500000000003</c:v>
                </c:pt>
                <c:pt idx="179915">
                  <c:v>-10.632499999999993</c:v>
                </c:pt>
                <c:pt idx="179916">
                  <c:v>-10.630499999999984</c:v>
                </c:pt>
                <c:pt idx="179917">
                  <c:v>-10.628499999999974</c:v>
                </c:pt>
                <c:pt idx="179918">
                  <c:v>-10.626499999999965</c:v>
                </c:pt>
                <c:pt idx="179919">
                  <c:v>-10.624499999999955</c:v>
                </c:pt>
                <c:pt idx="179920">
                  <c:v>-10.622500000000002</c:v>
                </c:pt>
                <c:pt idx="179921">
                  <c:v>-10.620499999999993</c:v>
                </c:pt>
                <c:pt idx="179922">
                  <c:v>-10.618499999999983</c:v>
                </c:pt>
                <c:pt idx="179923">
                  <c:v>-10.616499999999974</c:v>
                </c:pt>
                <c:pt idx="179924">
                  <c:v>-10.614499999999964</c:v>
                </c:pt>
                <c:pt idx="179925">
                  <c:v>-10.612499999999955</c:v>
                </c:pt>
                <c:pt idx="179926">
                  <c:v>-10.610500000000002</c:v>
                </c:pt>
                <c:pt idx="179927">
                  <c:v>-10.608499999999992</c:v>
                </c:pt>
                <c:pt idx="179928">
                  <c:v>-10.606499999999983</c:v>
                </c:pt>
                <c:pt idx="179929">
                  <c:v>-10.604499999999973</c:v>
                </c:pt>
                <c:pt idx="179930">
                  <c:v>-10.602499999999964</c:v>
                </c:pt>
                <c:pt idx="179931">
                  <c:v>-10.600499999999954</c:v>
                </c:pt>
                <c:pt idx="179932">
                  <c:v>-10.598500000000001</c:v>
                </c:pt>
                <c:pt idx="179933">
                  <c:v>-10.596499999999992</c:v>
                </c:pt>
                <c:pt idx="179934">
                  <c:v>-10.594499999999982</c:v>
                </c:pt>
                <c:pt idx="179935">
                  <c:v>-10.592499999999973</c:v>
                </c:pt>
                <c:pt idx="179936">
                  <c:v>-10.590499999999963</c:v>
                </c:pt>
                <c:pt idx="179937">
                  <c:v>-10.588499999999954</c:v>
                </c:pt>
                <c:pt idx="179938">
                  <c:v>-10.586500000000001</c:v>
                </c:pt>
                <c:pt idx="179939">
                  <c:v>-10.584499999999991</c:v>
                </c:pt>
                <c:pt idx="179940">
                  <c:v>-10.582499999999982</c:v>
                </c:pt>
                <c:pt idx="179941">
                  <c:v>-10.580499999999972</c:v>
                </c:pt>
                <c:pt idx="179942">
                  <c:v>-10.578499999999963</c:v>
                </c:pt>
                <c:pt idx="179943">
                  <c:v>-10.576499999999953</c:v>
                </c:pt>
                <c:pt idx="179944">
                  <c:v>-10.5745</c:v>
                </c:pt>
                <c:pt idx="179945">
                  <c:v>-10.572499999999991</c:v>
                </c:pt>
                <c:pt idx="179946">
                  <c:v>-10.570499999999981</c:v>
                </c:pt>
                <c:pt idx="179947">
                  <c:v>-10.568499999999972</c:v>
                </c:pt>
                <c:pt idx="179948">
                  <c:v>-10.566499999999962</c:v>
                </c:pt>
                <c:pt idx="179949">
                  <c:v>-10.564499999999953</c:v>
                </c:pt>
                <c:pt idx="179950">
                  <c:v>-10.5625</c:v>
                </c:pt>
                <c:pt idx="179951">
                  <c:v>-10.56049999999999</c:v>
                </c:pt>
                <c:pt idx="179952">
                  <c:v>-10.558499999999981</c:v>
                </c:pt>
                <c:pt idx="179953">
                  <c:v>-10.556499999999971</c:v>
                </c:pt>
                <c:pt idx="179954">
                  <c:v>-10.554499999999962</c:v>
                </c:pt>
                <c:pt idx="179955">
                  <c:v>-10.552499999999952</c:v>
                </c:pt>
                <c:pt idx="179956">
                  <c:v>-10.5505</c:v>
                </c:pt>
                <c:pt idx="179957">
                  <c:v>-10.54849999999999</c:v>
                </c:pt>
                <c:pt idx="179958">
                  <c:v>-10.54649999999998</c:v>
                </c:pt>
                <c:pt idx="179959">
                  <c:v>-10.544499999999971</c:v>
                </c:pt>
                <c:pt idx="179960">
                  <c:v>-10.542499999999961</c:v>
                </c:pt>
                <c:pt idx="179961">
                  <c:v>-10.540499999999952</c:v>
                </c:pt>
                <c:pt idx="179962">
                  <c:v>-10.538499999999999</c:v>
                </c:pt>
                <c:pt idx="179963">
                  <c:v>-10.53649999999999</c:v>
                </c:pt>
                <c:pt idx="179964">
                  <c:v>-10.53449999999998</c:v>
                </c:pt>
                <c:pt idx="179965">
                  <c:v>-10.53249999999997</c:v>
                </c:pt>
                <c:pt idx="179966">
                  <c:v>-10.530499999999961</c:v>
                </c:pt>
                <c:pt idx="179967">
                  <c:v>-10.528499999999951</c:v>
                </c:pt>
                <c:pt idx="179968">
                  <c:v>-10.526499999999999</c:v>
                </c:pt>
                <c:pt idx="179969">
                  <c:v>-10.524499999999989</c:v>
                </c:pt>
                <c:pt idx="179970">
                  <c:v>-10.52249999999998</c:v>
                </c:pt>
                <c:pt idx="179971">
                  <c:v>-10.52049999999997</c:v>
                </c:pt>
                <c:pt idx="179972">
                  <c:v>-10.51849999999996</c:v>
                </c:pt>
                <c:pt idx="179973">
                  <c:v>-10.516499999999951</c:v>
                </c:pt>
                <c:pt idx="179974">
                  <c:v>-10.514499999999998</c:v>
                </c:pt>
                <c:pt idx="179975">
                  <c:v>-10.512499999999989</c:v>
                </c:pt>
                <c:pt idx="179976">
                  <c:v>-10.510499999999979</c:v>
                </c:pt>
                <c:pt idx="179977">
                  <c:v>-10.50849999999997</c:v>
                </c:pt>
                <c:pt idx="179978">
                  <c:v>-10.50649999999996</c:v>
                </c:pt>
                <c:pt idx="179979">
                  <c:v>-10.50449999999995</c:v>
                </c:pt>
                <c:pt idx="179980">
                  <c:v>-10.502499999999998</c:v>
                </c:pt>
                <c:pt idx="179981">
                  <c:v>-10.500499999999988</c:v>
                </c:pt>
                <c:pt idx="179982">
                  <c:v>-10.498499999999979</c:v>
                </c:pt>
                <c:pt idx="179983">
                  <c:v>-10.496499999999969</c:v>
                </c:pt>
                <c:pt idx="179984">
                  <c:v>-10.49449999999996</c:v>
                </c:pt>
                <c:pt idx="179985">
                  <c:v>-10.49249999999995</c:v>
                </c:pt>
                <c:pt idx="179986">
                  <c:v>-10.490499999999997</c:v>
                </c:pt>
                <c:pt idx="179987">
                  <c:v>-10.488499999999988</c:v>
                </c:pt>
                <c:pt idx="179988">
                  <c:v>-10.486499999999978</c:v>
                </c:pt>
                <c:pt idx="179989">
                  <c:v>-10.484499999999969</c:v>
                </c:pt>
                <c:pt idx="179990">
                  <c:v>-10.482499999999959</c:v>
                </c:pt>
                <c:pt idx="179991">
                  <c:v>-10.48049999999995</c:v>
                </c:pt>
                <c:pt idx="179992">
                  <c:v>-10.478499999999997</c:v>
                </c:pt>
                <c:pt idx="179993">
                  <c:v>-10.476499999999987</c:v>
                </c:pt>
                <c:pt idx="179994">
                  <c:v>-10.474499999999978</c:v>
                </c:pt>
                <c:pt idx="179995">
                  <c:v>-10.472499999999968</c:v>
                </c:pt>
                <c:pt idx="179996">
                  <c:v>-10.470499999999959</c:v>
                </c:pt>
                <c:pt idx="179997">
                  <c:v>-10.468499999999949</c:v>
                </c:pt>
                <c:pt idx="179998">
                  <c:v>-10.466499999999996</c:v>
                </c:pt>
                <c:pt idx="179999">
                  <c:v>-10.464499999999987</c:v>
                </c:pt>
                <c:pt idx="180000">
                  <c:v>-10.462499999999977</c:v>
                </c:pt>
                <c:pt idx="180001">
                  <c:v>-10.460499999999968</c:v>
                </c:pt>
                <c:pt idx="180002">
                  <c:v>-10.458499999999958</c:v>
                </c:pt>
                <c:pt idx="180003">
                  <c:v>-10.456500000000005</c:v>
                </c:pt>
                <c:pt idx="180004">
                  <c:v>-10.454499999999996</c:v>
                </c:pt>
                <c:pt idx="180005">
                  <c:v>-10.452499999999986</c:v>
                </c:pt>
                <c:pt idx="180006">
                  <c:v>-10.450499999999977</c:v>
                </c:pt>
                <c:pt idx="180007">
                  <c:v>-10.448499999999967</c:v>
                </c:pt>
                <c:pt idx="180008">
                  <c:v>-10.446499999999958</c:v>
                </c:pt>
                <c:pt idx="180009">
                  <c:v>-10.444500000000005</c:v>
                </c:pt>
                <c:pt idx="180010">
                  <c:v>-10.442499999999995</c:v>
                </c:pt>
                <c:pt idx="180011">
                  <c:v>-10.440499999999986</c:v>
                </c:pt>
                <c:pt idx="180012">
                  <c:v>-10.438499999999976</c:v>
                </c:pt>
                <c:pt idx="180013">
                  <c:v>-10.436499999999967</c:v>
                </c:pt>
                <c:pt idx="180014">
                  <c:v>-10.434499999999957</c:v>
                </c:pt>
                <c:pt idx="180015">
                  <c:v>-10.432500000000005</c:v>
                </c:pt>
                <c:pt idx="180016">
                  <c:v>-10.430499999999995</c:v>
                </c:pt>
                <c:pt idx="180017">
                  <c:v>-10.428499999999985</c:v>
                </c:pt>
                <c:pt idx="180018">
                  <c:v>-10.426499999999976</c:v>
                </c:pt>
                <c:pt idx="180019">
                  <c:v>-10.424499999999966</c:v>
                </c:pt>
                <c:pt idx="180020">
                  <c:v>-10.422499999999957</c:v>
                </c:pt>
                <c:pt idx="180021">
                  <c:v>-10.420500000000004</c:v>
                </c:pt>
                <c:pt idx="180022">
                  <c:v>-10.418499999999995</c:v>
                </c:pt>
                <c:pt idx="180023">
                  <c:v>-10.416499999999985</c:v>
                </c:pt>
                <c:pt idx="180024">
                  <c:v>-10.414499999999975</c:v>
                </c:pt>
                <c:pt idx="180025">
                  <c:v>-10.412499999999966</c:v>
                </c:pt>
                <c:pt idx="180026">
                  <c:v>-10.410499999999956</c:v>
                </c:pt>
                <c:pt idx="180027">
                  <c:v>-10.408500000000004</c:v>
                </c:pt>
                <c:pt idx="180028">
                  <c:v>-10.406499999999994</c:v>
                </c:pt>
                <c:pt idx="180029">
                  <c:v>-10.404499999999985</c:v>
                </c:pt>
                <c:pt idx="180030">
                  <c:v>-10.402499999999975</c:v>
                </c:pt>
                <c:pt idx="180031">
                  <c:v>-10.400499999999965</c:v>
                </c:pt>
                <c:pt idx="180032">
                  <c:v>-10.398499999999956</c:v>
                </c:pt>
                <c:pt idx="180033">
                  <c:v>-10.396500000000003</c:v>
                </c:pt>
                <c:pt idx="180034">
                  <c:v>-10.394499999999994</c:v>
                </c:pt>
                <c:pt idx="180035">
                  <c:v>-10.392499999999984</c:v>
                </c:pt>
                <c:pt idx="180036">
                  <c:v>-10.390499999999975</c:v>
                </c:pt>
                <c:pt idx="180037">
                  <c:v>-10.388499999999965</c:v>
                </c:pt>
                <c:pt idx="180038">
                  <c:v>-10.386499999999955</c:v>
                </c:pt>
                <c:pt idx="180039">
                  <c:v>-10.384500000000003</c:v>
                </c:pt>
                <c:pt idx="180040">
                  <c:v>-10.382499999999993</c:v>
                </c:pt>
                <c:pt idx="180041">
                  <c:v>-10.380499999999984</c:v>
                </c:pt>
                <c:pt idx="180042">
                  <c:v>-10.378499999999974</c:v>
                </c:pt>
                <c:pt idx="180043">
                  <c:v>-10.376499999999965</c:v>
                </c:pt>
                <c:pt idx="180044">
                  <c:v>-10.374499999999955</c:v>
                </c:pt>
                <c:pt idx="180045">
                  <c:v>-10.372500000000002</c:v>
                </c:pt>
                <c:pt idx="180046">
                  <c:v>-10.370499999999993</c:v>
                </c:pt>
                <c:pt idx="180047">
                  <c:v>-10.368499999999983</c:v>
                </c:pt>
                <c:pt idx="180048">
                  <c:v>-10.366499999999974</c:v>
                </c:pt>
                <c:pt idx="180049">
                  <c:v>-10.364499999999964</c:v>
                </c:pt>
                <c:pt idx="180050">
                  <c:v>-10.362499999999955</c:v>
                </c:pt>
                <c:pt idx="180051">
                  <c:v>-10.360500000000002</c:v>
                </c:pt>
                <c:pt idx="180052">
                  <c:v>-10.358499999999992</c:v>
                </c:pt>
                <c:pt idx="180053">
                  <c:v>-10.356499999999983</c:v>
                </c:pt>
                <c:pt idx="180054">
                  <c:v>-10.354499999999973</c:v>
                </c:pt>
                <c:pt idx="180055">
                  <c:v>-10.352499999999964</c:v>
                </c:pt>
                <c:pt idx="180056">
                  <c:v>-10.350499999999954</c:v>
                </c:pt>
                <c:pt idx="180057">
                  <c:v>-10.348500000000001</c:v>
                </c:pt>
                <c:pt idx="180058">
                  <c:v>-10.346499999999992</c:v>
                </c:pt>
                <c:pt idx="180059">
                  <c:v>-10.344499999999982</c:v>
                </c:pt>
                <c:pt idx="180060">
                  <c:v>-10.342499999999973</c:v>
                </c:pt>
                <c:pt idx="180061">
                  <c:v>-10.340499999999963</c:v>
                </c:pt>
                <c:pt idx="180062">
                  <c:v>-10.338499999999954</c:v>
                </c:pt>
                <c:pt idx="180063">
                  <c:v>-10.336500000000001</c:v>
                </c:pt>
                <c:pt idx="180064">
                  <c:v>-10.334499999999991</c:v>
                </c:pt>
                <c:pt idx="180065">
                  <c:v>-10.332499999999982</c:v>
                </c:pt>
                <c:pt idx="180066">
                  <c:v>-10.330499999999972</c:v>
                </c:pt>
                <c:pt idx="180067">
                  <c:v>-10.328499999999963</c:v>
                </c:pt>
                <c:pt idx="180068">
                  <c:v>-10.326499999999953</c:v>
                </c:pt>
                <c:pt idx="180069">
                  <c:v>-10.3245</c:v>
                </c:pt>
                <c:pt idx="180070">
                  <c:v>-10.322499999999991</c:v>
                </c:pt>
                <c:pt idx="180071">
                  <c:v>-10.320499999999981</c:v>
                </c:pt>
                <c:pt idx="180072">
                  <c:v>-10.318499999999972</c:v>
                </c:pt>
                <c:pt idx="180073">
                  <c:v>-10.316499999999962</c:v>
                </c:pt>
                <c:pt idx="180074">
                  <c:v>-10.314499999999953</c:v>
                </c:pt>
                <c:pt idx="180075">
                  <c:v>-10.3125</c:v>
                </c:pt>
                <c:pt idx="180076">
                  <c:v>-10.31049999999999</c:v>
                </c:pt>
                <c:pt idx="180077">
                  <c:v>-10.308499999999981</c:v>
                </c:pt>
                <c:pt idx="180078">
                  <c:v>-10.306499999999971</c:v>
                </c:pt>
                <c:pt idx="180079">
                  <c:v>-10.304499999999962</c:v>
                </c:pt>
                <c:pt idx="180080">
                  <c:v>-10.302499999999952</c:v>
                </c:pt>
                <c:pt idx="180081">
                  <c:v>-10.3005</c:v>
                </c:pt>
                <c:pt idx="180082">
                  <c:v>-10.29849999999999</c:v>
                </c:pt>
                <c:pt idx="180083">
                  <c:v>-10.29649999999998</c:v>
                </c:pt>
                <c:pt idx="180084">
                  <c:v>-10.294499999999971</c:v>
                </c:pt>
                <c:pt idx="180085">
                  <c:v>-10.292499999999961</c:v>
                </c:pt>
                <c:pt idx="180086">
                  <c:v>-10.290499999999952</c:v>
                </c:pt>
                <c:pt idx="180087">
                  <c:v>-10.288499999999999</c:v>
                </c:pt>
                <c:pt idx="180088">
                  <c:v>-10.28649999999999</c:v>
                </c:pt>
                <c:pt idx="180089">
                  <c:v>-10.28449999999998</c:v>
                </c:pt>
                <c:pt idx="180090">
                  <c:v>-10.28249999999997</c:v>
                </c:pt>
                <c:pt idx="180091">
                  <c:v>-10.280499999999961</c:v>
                </c:pt>
                <c:pt idx="180092">
                  <c:v>-10.278499999999951</c:v>
                </c:pt>
                <c:pt idx="180093">
                  <c:v>-10.276499999999999</c:v>
                </c:pt>
                <c:pt idx="180094">
                  <c:v>-10.274499999999989</c:v>
                </c:pt>
                <c:pt idx="180095">
                  <c:v>-10.27249999999998</c:v>
                </c:pt>
                <c:pt idx="180096">
                  <c:v>-10.27049999999997</c:v>
                </c:pt>
                <c:pt idx="180097">
                  <c:v>-10.26849999999996</c:v>
                </c:pt>
                <c:pt idx="180098">
                  <c:v>-10.266499999999951</c:v>
                </c:pt>
                <c:pt idx="180099">
                  <c:v>-10.264499999999998</c:v>
                </c:pt>
                <c:pt idx="180100">
                  <c:v>-10.262499999999989</c:v>
                </c:pt>
                <c:pt idx="180101">
                  <c:v>-10.260499999999979</c:v>
                </c:pt>
                <c:pt idx="180102">
                  <c:v>-10.25849999999997</c:v>
                </c:pt>
                <c:pt idx="180103">
                  <c:v>-10.25649999999996</c:v>
                </c:pt>
                <c:pt idx="180104">
                  <c:v>-10.25449999999995</c:v>
                </c:pt>
                <c:pt idx="180105">
                  <c:v>-10.252499999999998</c:v>
                </c:pt>
                <c:pt idx="180106">
                  <c:v>-10.250499999999988</c:v>
                </c:pt>
                <c:pt idx="180107">
                  <c:v>-10.248499999999979</c:v>
                </c:pt>
                <c:pt idx="180108">
                  <c:v>-10.246499999999969</c:v>
                </c:pt>
                <c:pt idx="180109">
                  <c:v>-10.24449999999996</c:v>
                </c:pt>
                <c:pt idx="180110">
                  <c:v>-10.24249999999995</c:v>
                </c:pt>
                <c:pt idx="180111">
                  <c:v>-10.240499999999997</c:v>
                </c:pt>
                <c:pt idx="180112">
                  <c:v>-10.238499999999988</c:v>
                </c:pt>
                <c:pt idx="180113">
                  <c:v>-10.236499999999978</c:v>
                </c:pt>
                <c:pt idx="180114">
                  <c:v>-10.234499999999969</c:v>
                </c:pt>
                <c:pt idx="180115">
                  <c:v>-10.232499999999959</c:v>
                </c:pt>
                <c:pt idx="180116">
                  <c:v>-10.23049999999995</c:v>
                </c:pt>
                <c:pt idx="180117">
                  <c:v>-10.228499999999997</c:v>
                </c:pt>
                <c:pt idx="180118">
                  <c:v>-10.226499999999987</c:v>
                </c:pt>
                <c:pt idx="180119">
                  <c:v>-10.224499999999978</c:v>
                </c:pt>
                <c:pt idx="180120">
                  <c:v>-10.222499999999968</c:v>
                </c:pt>
                <c:pt idx="180121">
                  <c:v>-10.220499999999959</c:v>
                </c:pt>
                <c:pt idx="180122">
                  <c:v>-10.218499999999949</c:v>
                </c:pt>
                <c:pt idx="180123">
                  <c:v>-10.216499999999996</c:v>
                </c:pt>
                <c:pt idx="180124">
                  <c:v>-10.214499999999987</c:v>
                </c:pt>
                <c:pt idx="180125">
                  <c:v>-10.212499999999977</c:v>
                </c:pt>
                <c:pt idx="180126">
                  <c:v>-10.210499999999968</c:v>
                </c:pt>
                <c:pt idx="180127">
                  <c:v>-10.208499999999958</c:v>
                </c:pt>
                <c:pt idx="180128">
                  <c:v>-10.206500000000005</c:v>
                </c:pt>
                <c:pt idx="180129">
                  <c:v>-10.204499999999996</c:v>
                </c:pt>
                <c:pt idx="180130">
                  <c:v>-10.202499999999986</c:v>
                </c:pt>
                <c:pt idx="180131">
                  <c:v>-10.200499999999977</c:v>
                </c:pt>
                <c:pt idx="180132">
                  <c:v>-10.198499999999967</c:v>
                </c:pt>
                <c:pt idx="180133">
                  <c:v>-10.196499999999958</c:v>
                </c:pt>
                <c:pt idx="180134">
                  <c:v>-10.194500000000005</c:v>
                </c:pt>
                <c:pt idx="180135">
                  <c:v>-10.192499999999995</c:v>
                </c:pt>
                <c:pt idx="180136">
                  <c:v>-10.190499999999986</c:v>
                </c:pt>
                <c:pt idx="180137">
                  <c:v>-10.188499999999976</c:v>
                </c:pt>
                <c:pt idx="180138">
                  <c:v>-10.186499999999967</c:v>
                </c:pt>
                <c:pt idx="180139">
                  <c:v>-10.184499999999957</c:v>
                </c:pt>
                <c:pt idx="180140">
                  <c:v>-10.182500000000005</c:v>
                </c:pt>
                <c:pt idx="180141">
                  <c:v>-10.180499999999995</c:v>
                </c:pt>
                <c:pt idx="180142">
                  <c:v>-10.178499999999985</c:v>
                </c:pt>
                <c:pt idx="180143">
                  <c:v>-10.176499999999976</c:v>
                </c:pt>
                <c:pt idx="180144">
                  <c:v>-10.174499999999966</c:v>
                </c:pt>
                <c:pt idx="180145">
                  <c:v>-10.172499999999957</c:v>
                </c:pt>
                <c:pt idx="180146">
                  <c:v>-10.170500000000004</c:v>
                </c:pt>
                <c:pt idx="180147">
                  <c:v>-10.168499999999995</c:v>
                </c:pt>
                <c:pt idx="180148">
                  <c:v>-10.166499999999985</c:v>
                </c:pt>
                <c:pt idx="180149">
                  <c:v>-10.164499999999975</c:v>
                </c:pt>
                <c:pt idx="180150">
                  <c:v>-10.162499999999966</c:v>
                </c:pt>
                <c:pt idx="180151">
                  <c:v>-10.160499999999956</c:v>
                </c:pt>
                <c:pt idx="180152">
                  <c:v>-10.158500000000004</c:v>
                </c:pt>
                <c:pt idx="180153">
                  <c:v>-10.156499999999994</c:v>
                </c:pt>
                <c:pt idx="180154">
                  <c:v>-10.154499999999985</c:v>
                </c:pt>
                <c:pt idx="180155">
                  <c:v>-10.152499999999975</c:v>
                </c:pt>
                <c:pt idx="180156">
                  <c:v>-10.150499999999965</c:v>
                </c:pt>
                <c:pt idx="180157">
                  <c:v>-10.148499999999956</c:v>
                </c:pt>
                <c:pt idx="180158">
                  <c:v>-10.146500000000003</c:v>
                </c:pt>
                <c:pt idx="180159">
                  <c:v>-10.144499999999994</c:v>
                </c:pt>
                <c:pt idx="180160">
                  <c:v>-10.142499999999984</c:v>
                </c:pt>
                <c:pt idx="180161">
                  <c:v>-10.140499999999975</c:v>
                </c:pt>
                <c:pt idx="180162">
                  <c:v>-10.138499999999965</c:v>
                </c:pt>
                <c:pt idx="180163">
                  <c:v>-10.136499999999955</c:v>
                </c:pt>
                <c:pt idx="180164">
                  <c:v>-10.134500000000003</c:v>
                </c:pt>
                <c:pt idx="180165">
                  <c:v>-10.132499999999993</c:v>
                </c:pt>
                <c:pt idx="180166">
                  <c:v>-10.130499999999984</c:v>
                </c:pt>
                <c:pt idx="180167">
                  <c:v>-10.128499999999974</c:v>
                </c:pt>
                <c:pt idx="180168">
                  <c:v>-10.126499999999965</c:v>
                </c:pt>
                <c:pt idx="180169">
                  <c:v>-10.124499999999955</c:v>
                </c:pt>
                <c:pt idx="180170">
                  <c:v>-10.122500000000002</c:v>
                </c:pt>
                <c:pt idx="180171">
                  <c:v>-10.120499999999993</c:v>
                </c:pt>
                <c:pt idx="180172">
                  <c:v>-10.118499999999983</c:v>
                </c:pt>
                <c:pt idx="180173">
                  <c:v>-10.116499999999974</c:v>
                </c:pt>
                <c:pt idx="180174">
                  <c:v>-10.114499999999964</c:v>
                </c:pt>
                <c:pt idx="180175">
                  <c:v>-10.112499999999955</c:v>
                </c:pt>
                <c:pt idx="180176">
                  <c:v>-10.110500000000002</c:v>
                </c:pt>
                <c:pt idx="180177">
                  <c:v>-10.108499999999992</c:v>
                </c:pt>
                <c:pt idx="180178">
                  <c:v>-10.106499999999983</c:v>
                </c:pt>
                <c:pt idx="180179">
                  <c:v>-10.104499999999973</c:v>
                </c:pt>
                <c:pt idx="180180">
                  <c:v>-10.102499999999964</c:v>
                </c:pt>
                <c:pt idx="180181">
                  <c:v>-10.100499999999954</c:v>
                </c:pt>
                <c:pt idx="180182">
                  <c:v>-10.098500000000001</c:v>
                </c:pt>
                <c:pt idx="180183">
                  <c:v>-10.096499999999992</c:v>
                </c:pt>
                <c:pt idx="180184">
                  <c:v>-10.094499999999982</c:v>
                </c:pt>
                <c:pt idx="180185">
                  <c:v>-10.092499999999973</c:v>
                </c:pt>
                <c:pt idx="180186">
                  <c:v>-10.090499999999963</c:v>
                </c:pt>
                <c:pt idx="180187">
                  <c:v>-10.088499999999954</c:v>
                </c:pt>
                <c:pt idx="180188">
                  <c:v>-10.086500000000001</c:v>
                </c:pt>
                <c:pt idx="180189">
                  <c:v>-10.084499999999991</c:v>
                </c:pt>
                <c:pt idx="180190">
                  <c:v>-10.082499999999982</c:v>
                </c:pt>
                <c:pt idx="180191">
                  <c:v>-10.080499999999972</c:v>
                </c:pt>
                <c:pt idx="180192">
                  <c:v>-10.078499999999963</c:v>
                </c:pt>
                <c:pt idx="180193">
                  <c:v>-10.076499999999953</c:v>
                </c:pt>
                <c:pt idx="180194">
                  <c:v>-10.0745</c:v>
                </c:pt>
                <c:pt idx="180195">
                  <c:v>-10.072499999999991</c:v>
                </c:pt>
                <c:pt idx="180196">
                  <c:v>-10.070499999999981</c:v>
                </c:pt>
                <c:pt idx="180197">
                  <c:v>-10.068499999999972</c:v>
                </c:pt>
                <c:pt idx="180198">
                  <c:v>-10.066499999999962</c:v>
                </c:pt>
                <c:pt idx="180199">
                  <c:v>-10.064499999999953</c:v>
                </c:pt>
                <c:pt idx="180200">
                  <c:v>-10.0625</c:v>
                </c:pt>
                <c:pt idx="180201">
                  <c:v>-10.06049999999999</c:v>
                </c:pt>
                <c:pt idx="180202">
                  <c:v>-10.058499999999981</c:v>
                </c:pt>
                <c:pt idx="180203">
                  <c:v>-10.056499999999971</c:v>
                </c:pt>
                <c:pt idx="180204">
                  <c:v>-10.054499999999962</c:v>
                </c:pt>
                <c:pt idx="180205">
                  <c:v>-10.052499999999952</c:v>
                </c:pt>
                <c:pt idx="180206">
                  <c:v>-10.0505</c:v>
                </c:pt>
                <c:pt idx="180207">
                  <c:v>-10.04849999999999</c:v>
                </c:pt>
                <c:pt idx="180208">
                  <c:v>-10.04649999999998</c:v>
                </c:pt>
                <c:pt idx="180209">
                  <c:v>-10.044499999999971</c:v>
                </c:pt>
                <c:pt idx="180210">
                  <c:v>-10.042499999999961</c:v>
                </c:pt>
                <c:pt idx="180211">
                  <c:v>-10.040499999999952</c:v>
                </c:pt>
                <c:pt idx="180212">
                  <c:v>-10.038499999999999</c:v>
                </c:pt>
                <c:pt idx="180213">
                  <c:v>-10.03649999999999</c:v>
                </c:pt>
                <c:pt idx="180214">
                  <c:v>-10.03449999999998</c:v>
                </c:pt>
                <c:pt idx="180215">
                  <c:v>-10.03249999999997</c:v>
                </c:pt>
                <c:pt idx="180216">
                  <c:v>-10.030499999999961</c:v>
                </c:pt>
                <c:pt idx="180217">
                  <c:v>-10.028499999999951</c:v>
                </c:pt>
                <c:pt idx="180218">
                  <c:v>-10.026499999999999</c:v>
                </c:pt>
                <c:pt idx="180219">
                  <c:v>-10.024499999999989</c:v>
                </c:pt>
                <c:pt idx="180220">
                  <c:v>-10.02249999999998</c:v>
                </c:pt>
                <c:pt idx="180221">
                  <c:v>-10.02049999999997</c:v>
                </c:pt>
                <c:pt idx="180222">
                  <c:v>-10.01849999999996</c:v>
                </c:pt>
                <c:pt idx="180223">
                  <c:v>-10.016499999999951</c:v>
                </c:pt>
                <c:pt idx="180224">
                  <c:v>-10.014499999999998</c:v>
                </c:pt>
                <c:pt idx="180225">
                  <c:v>-10.012499999999989</c:v>
                </c:pt>
                <c:pt idx="180226">
                  <c:v>-10.010499999999979</c:v>
                </c:pt>
                <c:pt idx="180227">
                  <c:v>-10.00849999999997</c:v>
                </c:pt>
                <c:pt idx="180228">
                  <c:v>-10.00649999999996</c:v>
                </c:pt>
                <c:pt idx="180229">
                  <c:v>-10.00449999999995</c:v>
                </c:pt>
                <c:pt idx="180230">
                  <c:v>-10.002499999999998</c:v>
                </c:pt>
                <c:pt idx="180231">
                  <c:v>-10.000499999999988</c:v>
                </c:pt>
                <c:pt idx="180232">
                  <c:v>-9.9984999999999786</c:v>
                </c:pt>
                <c:pt idx="180233">
                  <c:v>-9.9964999999999691</c:v>
                </c:pt>
                <c:pt idx="180234">
                  <c:v>-9.9944999999999595</c:v>
                </c:pt>
                <c:pt idx="180235">
                  <c:v>-9.99249999999995</c:v>
                </c:pt>
                <c:pt idx="180236">
                  <c:v>-9.9904999999999973</c:v>
                </c:pt>
                <c:pt idx="180237">
                  <c:v>-9.9884999999999877</c:v>
                </c:pt>
                <c:pt idx="180238">
                  <c:v>-9.9864999999999782</c:v>
                </c:pt>
                <c:pt idx="180239">
                  <c:v>-9.9844999999999686</c:v>
                </c:pt>
                <c:pt idx="180240">
                  <c:v>-9.9824999999999591</c:v>
                </c:pt>
                <c:pt idx="180241">
                  <c:v>-9.9804999999999495</c:v>
                </c:pt>
                <c:pt idx="180242">
                  <c:v>-9.9784999999999968</c:v>
                </c:pt>
                <c:pt idx="180243">
                  <c:v>-9.9764999999999873</c:v>
                </c:pt>
                <c:pt idx="180244">
                  <c:v>-9.9744999999999777</c:v>
                </c:pt>
                <c:pt idx="180245">
                  <c:v>-9.9724999999999682</c:v>
                </c:pt>
                <c:pt idx="180246">
                  <c:v>-9.9704999999999586</c:v>
                </c:pt>
                <c:pt idx="180247">
                  <c:v>-9.9684999999999491</c:v>
                </c:pt>
                <c:pt idx="180248">
                  <c:v>-9.9664999999999964</c:v>
                </c:pt>
                <c:pt idx="180249">
                  <c:v>-9.9644999999999868</c:v>
                </c:pt>
                <c:pt idx="180250">
                  <c:v>-9.9624999999999773</c:v>
                </c:pt>
                <c:pt idx="180251">
                  <c:v>-9.9604999999999677</c:v>
                </c:pt>
                <c:pt idx="180252">
                  <c:v>-9.9584999999999582</c:v>
                </c:pt>
                <c:pt idx="180253">
                  <c:v>-9.9565000000000055</c:v>
                </c:pt>
                <c:pt idx="180254">
                  <c:v>-9.9544999999999959</c:v>
                </c:pt>
                <c:pt idx="180255">
                  <c:v>-9.9524999999999864</c:v>
                </c:pt>
                <c:pt idx="180256">
                  <c:v>-9.9504999999999768</c:v>
                </c:pt>
                <c:pt idx="180257">
                  <c:v>-9.9484999999999673</c:v>
                </c:pt>
                <c:pt idx="180258">
                  <c:v>-9.9464999999999577</c:v>
                </c:pt>
                <c:pt idx="180259">
                  <c:v>-9.944500000000005</c:v>
                </c:pt>
                <c:pt idx="180260">
                  <c:v>-9.9424999999999955</c:v>
                </c:pt>
                <c:pt idx="180261">
                  <c:v>-9.9404999999999859</c:v>
                </c:pt>
                <c:pt idx="180262">
                  <c:v>-9.9384999999999764</c:v>
                </c:pt>
                <c:pt idx="180263">
                  <c:v>-9.9364999999999668</c:v>
                </c:pt>
                <c:pt idx="180264">
                  <c:v>-9.9344999999999573</c:v>
                </c:pt>
                <c:pt idx="180265">
                  <c:v>-9.9325000000000045</c:v>
                </c:pt>
                <c:pt idx="180266">
                  <c:v>-9.930499999999995</c:v>
                </c:pt>
                <c:pt idx="180267">
                  <c:v>-9.9284999999999854</c:v>
                </c:pt>
                <c:pt idx="180268">
                  <c:v>-9.9264999999999759</c:v>
                </c:pt>
                <c:pt idx="180269">
                  <c:v>-9.9244999999999663</c:v>
                </c:pt>
                <c:pt idx="180270">
                  <c:v>-9.9224999999999568</c:v>
                </c:pt>
                <c:pt idx="180271">
                  <c:v>-9.9205000000000041</c:v>
                </c:pt>
                <c:pt idx="180272">
                  <c:v>-9.9184999999999945</c:v>
                </c:pt>
                <c:pt idx="180273">
                  <c:v>-9.916499999999985</c:v>
                </c:pt>
                <c:pt idx="180274">
                  <c:v>-9.9144999999999754</c:v>
                </c:pt>
                <c:pt idx="180275">
                  <c:v>-9.9124999999999659</c:v>
                </c:pt>
                <c:pt idx="180276">
                  <c:v>-9.9104999999999563</c:v>
                </c:pt>
                <c:pt idx="180277">
                  <c:v>-9.9085000000000036</c:v>
                </c:pt>
                <c:pt idx="180278">
                  <c:v>-9.9064999999999941</c:v>
                </c:pt>
                <c:pt idx="180279">
                  <c:v>-9.9044999999999845</c:v>
                </c:pt>
                <c:pt idx="180280">
                  <c:v>-9.902499999999975</c:v>
                </c:pt>
                <c:pt idx="180281">
                  <c:v>-9.9004999999999654</c:v>
                </c:pt>
                <c:pt idx="180282">
                  <c:v>-9.8984999999999559</c:v>
                </c:pt>
                <c:pt idx="180283">
                  <c:v>-9.8965000000000032</c:v>
                </c:pt>
                <c:pt idx="180284">
                  <c:v>-9.8944999999999936</c:v>
                </c:pt>
                <c:pt idx="180285">
                  <c:v>-9.8924999999999841</c:v>
                </c:pt>
                <c:pt idx="180286">
                  <c:v>-9.8904999999999745</c:v>
                </c:pt>
                <c:pt idx="180287">
                  <c:v>-9.888499999999965</c:v>
                </c:pt>
                <c:pt idx="180288">
                  <c:v>-9.8864999999999554</c:v>
                </c:pt>
                <c:pt idx="180289">
                  <c:v>-9.8845000000000027</c:v>
                </c:pt>
                <c:pt idx="180290">
                  <c:v>-9.8824999999999932</c:v>
                </c:pt>
                <c:pt idx="180291">
                  <c:v>-9.8804999999999836</c:v>
                </c:pt>
                <c:pt idx="180292">
                  <c:v>-9.8784999999999741</c:v>
                </c:pt>
                <c:pt idx="180293">
                  <c:v>-9.8764999999999645</c:v>
                </c:pt>
                <c:pt idx="180294">
                  <c:v>-9.874499999999955</c:v>
                </c:pt>
                <c:pt idx="180295">
                  <c:v>-9.8725000000000023</c:v>
                </c:pt>
                <c:pt idx="180296">
                  <c:v>-9.8704999999999927</c:v>
                </c:pt>
                <c:pt idx="180297">
                  <c:v>-9.8684999999999832</c:v>
                </c:pt>
                <c:pt idx="180298">
                  <c:v>-9.8664999999999736</c:v>
                </c:pt>
                <c:pt idx="180299">
                  <c:v>-9.8644999999999641</c:v>
                </c:pt>
                <c:pt idx="180300">
                  <c:v>-9.8624999999999545</c:v>
                </c:pt>
                <c:pt idx="180301">
                  <c:v>-9.8605000000000018</c:v>
                </c:pt>
                <c:pt idx="180302">
                  <c:v>-9.8584999999999923</c:v>
                </c:pt>
                <c:pt idx="180303">
                  <c:v>-9.8564999999999827</c:v>
                </c:pt>
                <c:pt idx="180304">
                  <c:v>-9.8544999999999732</c:v>
                </c:pt>
                <c:pt idx="180305">
                  <c:v>-9.8524999999999636</c:v>
                </c:pt>
                <c:pt idx="180306">
                  <c:v>-9.8504999999999541</c:v>
                </c:pt>
                <c:pt idx="180307">
                  <c:v>-9.8485000000000014</c:v>
                </c:pt>
                <c:pt idx="180308">
                  <c:v>-9.8464999999999918</c:v>
                </c:pt>
                <c:pt idx="180309">
                  <c:v>-9.8444999999999823</c:v>
                </c:pt>
                <c:pt idx="180310">
                  <c:v>-9.8424999999999727</c:v>
                </c:pt>
                <c:pt idx="180311">
                  <c:v>-9.8404999999999632</c:v>
                </c:pt>
                <c:pt idx="180312">
                  <c:v>-9.8384999999999536</c:v>
                </c:pt>
                <c:pt idx="180313">
                  <c:v>-9.8365000000000009</c:v>
                </c:pt>
                <c:pt idx="180314">
                  <c:v>-9.8344999999999914</c:v>
                </c:pt>
                <c:pt idx="180315">
                  <c:v>-9.8324999999999818</c:v>
                </c:pt>
                <c:pt idx="180316">
                  <c:v>-9.8304999999999723</c:v>
                </c:pt>
                <c:pt idx="180317">
                  <c:v>-9.8284999999999627</c:v>
                </c:pt>
                <c:pt idx="180318">
                  <c:v>-9.8264999999999532</c:v>
                </c:pt>
                <c:pt idx="180319">
                  <c:v>-9.8245000000000005</c:v>
                </c:pt>
                <c:pt idx="180320">
                  <c:v>-9.8224999999999909</c:v>
                </c:pt>
                <c:pt idx="180321">
                  <c:v>-9.8204999999999814</c:v>
                </c:pt>
                <c:pt idx="180322">
                  <c:v>-9.8184999999999718</c:v>
                </c:pt>
                <c:pt idx="180323">
                  <c:v>-9.8164999999999623</c:v>
                </c:pt>
                <c:pt idx="180324">
                  <c:v>-9.8144999999999527</c:v>
                </c:pt>
                <c:pt idx="180325">
                  <c:v>-9.8125</c:v>
                </c:pt>
                <c:pt idx="180326">
                  <c:v>-9.8104999999999905</c:v>
                </c:pt>
                <c:pt idx="180327">
                  <c:v>-9.8084999999999809</c:v>
                </c:pt>
                <c:pt idx="180328">
                  <c:v>-9.8064999999999714</c:v>
                </c:pt>
                <c:pt idx="180329">
                  <c:v>-9.8044999999999618</c:v>
                </c:pt>
                <c:pt idx="180330">
                  <c:v>-9.8024999999999523</c:v>
                </c:pt>
                <c:pt idx="180331">
                  <c:v>-9.8004999999999995</c:v>
                </c:pt>
                <c:pt idx="180332">
                  <c:v>-9.79849999999999</c:v>
                </c:pt>
                <c:pt idx="180333">
                  <c:v>-9.7964999999999804</c:v>
                </c:pt>
                <c:pt idx="180334">
                  <c:v>-9.7944999999999709</c:v>
                </c:pt>
                <c:pt idx="180335">
                  <c:v>-9.7924999999999613</c:v>
                </c:pt>
                <c:pt idx="180336">
                  <c:v>-9.7904999999999518</c:v>
                </c:pt>
                <c:pt idx="180337">
                  <c:v>-9.7884999999999991</c:v>
                </c:pt>
                <c:pt idx="180338">
                  <c:v>-9.7864999999999895</c:v>
                </c:pt>
                <c:pt idx="180339">
                  <c:v>-9.78449999999998</c:v>
                </c:pt>
                <c:pt idx="180340">
                  <c:v>-9.7824999999999704</c:v>
                </c:pt>
                <c:pt idx="180341">
                  <c:v>-9.7804999999999609</c:v>
                </c:pt>
                <c:pt idx="180342">
                  <c:v>-9.7784999999999513</c:v>
                </c:pt>
                <c:pt idx="180343">
                  <c:v>-9.7764999999999986</c:v>
                </c:pt>
                <c:pt idx="180344">
                  <c:v>-9.7744999999999891</c:v>
                </c:pt>
                <c:pt idx="180345">
                  <c:v>-9.7724999999999795</c:v>
                </c:pt>
                <c:pt idx="180346">
                  <c:v>-9.77049999999997</c:v>
                </c:pt>
                <c:pt idx="180347">
                  <c:v>-9.7684999999999604</c:v>
                </c:pt>
                <c:pt idx="180348">
                  <c:v>-9.7664999999999509</c:v>
                </c:pt>
                <c:pt idx="180349">
                  <c:v>-9.7644999999999982</c:v>
                </c:pt>
                <c:pt idx="180350">
                  <c:v>-9.7624999999999886</c:v>
                </c:pt>
                <c:pt idx="180351">
                  <c:v>-9.7604999999999791</c:v>
                </c:pt>
                <c:pt idx="180352">
                  <c:v>-9.7584999999999695</c:v>
                </c:pt>
                <c:pt idx="180353">
                  <c:v>-9.75649999999996</c:v>
                </c:pt>
                <c:pt idx="180354">
                  <c:v>-9.7544999999999504</c:v>
                </c:pt>
                <c:pt idx="180355">
                  <c:v>-9.7524999999999977</c:v>
                </c:pt>
                <c:pt idx="180356">
                  <c:v>-9.7504999999999882</c:v>
                </c:pt>
                <c:pt idx="180357">
                  <c:v>-9.7484999999999786</c:v>
                </c:pt>
                <c:pt idx="180358">
                  <c:v>-9.7464999999999691</c:v>
                </c:pt>
                <c:pt idx="180359">
                  <c:v>-9.7444999999999595</c:v>
                </c:pt>
                <c:pt idx="180360">
                  <c:v>-9.74249999999995</c:v>
                </c:pt>
                <c:pt idx="180361">
                  <c:v>-9.7404999999999973</c:v>
                </c:pt>
                <c:pt idx="180362">
                  <c:v>-9.7384999999999877</c:v>
                </c:pt>
                <c:pt idx="180363">
                  <c:v>-9.7364999999999782</c:v>
                </c:pt>
                <c:pt idx="180364">
                  <c:v>-9.7344999999999686</c:v>
                </c:pt>
                <c:pt idx="180365">
                  <c:v>-9.7324999999999591</c:v>
                </c:pt>
                <c:pt idx="180366">
                  <c:v>-9.7304999999999495</c:v>
                </c:pt>
                <c:pt idx="180367">
                  <c:v>-9.7284999999999968</c:v>
                </c:pt>
                <c:pt idx="180368">
                  <c:v>-9.7264999999999873</c:v>
                </c:pt>
                <c:pt idx="180369">
                  <c:v>-9.7244999999999777</c:v>
                </c:pt>
                <c:pt idx="180370">
                  <c:v>-9.7224999999999682</c:v>
                </c:pt>
                <c:pt idx="180371">
                  <c:v>-9.7204999999999586</c:v>
                </c:pt>
                <c:pt idx="180372">
                  <c:v>-9.7184999999999491</c:v>
                </c:pt>
                <c:pt idx="180373">
                  <c:v>-9.7164999999999964</c:v>
                </c:pt>
                <c:pt idx="180374">
                  <c:v>-9.7144999999999868</c:v>
                </c:pt>
                <c:pt idx="180375">
                  <c:v>-9.7124999999999773</c:v>
                </c:pt>
                <c:pt idx="180376">
                  <c:v>-9.7104999999999677</c:v>
                </c:pt>
                <c:pt idx="180377">
                  <c:v>-9.7084999999999582</c:v>
                </c:pt>
                <c:pt idx="180378">
                  <c:v>-9.7065000000000055</c:v>
                </c:pt>
                <c:pt idx="180379">
                  <c:v>-9.7044999999999959</c:v>
                </c:pt>
                <c:pt idx="180380">
                  <c:v>-9.7024999999999864</c:v>
                </c:pt>
                <c:pt idx="180381">
                  <c:v>-9.7004999999999768</c:v>
                </c:pt>
                <c:pt idx="180382">
                  <c:v>-9.6984999999999673</c:v>
                </c:pt>
                <c:pt idx="180383">
                  <c:v>-9.6964999999999577</c:v>
                </c:pt>
                <c:pt idx="180384">
                  <c:v>-9.694500000000005</c:v>
                </c:pt>
                <c:pt idx="180385">
                  <c:v>-9.6924999999999955</c:v>
                </c:pt>
                <c:pt idx="180386">
                  <c:v>-9.6904999999999859</c:v>
                </c:pt>
                <c:pt idx="180387">
                  <c:v>-9.6884999999999764</c:v>
                </c:pt>
                <c:pt idx="180388">
                  <c:v>-9.6864999999999668</c:v>
                </c:pt>
                <c:pt idx="180389">
                  <c:v>-9.6844999999999573</c:v>
                </c:pt>
                <c:pt idx="180390">
                  <c:v>-9.6825000000000045</c:v>
                </c:pt>
                <c:pt idx="180391">
                  <c:v>-9.680499999999995</c:v>
                </c:pt>
                <c:pt idx="180392">
                  <c:v>-9.6784999999999854</c:v>
                </c:pt>
                <c:pt idx="180393">
                  <c:v>-9.6764999999999759</c:v>
                </c:pt>
                <c:pt idx="180394">
                  <c:v>-9.6744999999999663</c:v>
                </c:pt>
                <c:pt idx="180395">
                  <c:v>-9.6724999999999568</c:v>
                </c:pt>
                <c:pt idx="180396">
                  <c:v>-9.6705000000000041</c:v>
                </c:pt>
                <c:pt idx="180397">
                  <c:v>-9.6684999999999945</c:v>
                </c:pt>
                <c:pt idx="180398">
                  <c:v>-9.666499999999985</c:v>
                </c:pt>
                <c:pt idx="180399">
                  <c:v>-9.6644999999999754</c:v>
                </c:pt>
                <c:pt idx="180400">
                  <c:v>-9.6624999999999659</c:v>
                </c:pt>
                <c:pt idx="180401">
                  <c:v>-9.6604999999999563</c:v>
                </c:pt>
                <c:pt idx="180402">
                  <c:v>-9.6585000000000036</c:v>
                </c:pt>
                <c:pt idx="180403">
                  <c:v>-9.6564999999999941</c:v>
                </c:pt>
                <c:pt idx="180404">
                  <c:v>-9.6544999999999845</c:v>
                </c:pt>
                <c:pt idx="180405">
                  <c:v>-9.652499999999975</c:v>
                </c:pt>
                <c:pt idx="180406">
                  <c:v>-9.6504999999999654</c:v>
                </c:pt>
                <c:pt idx="180407">
                  <c:v>-9.6484999999999559</c:v>
                </c:pt>
                <c:pt idx="180408">
                  <c:v>-9.6465000000000032</c:v>
                </c:pt>
                <c:pt idx="180409">
                  <c:v>-9.6444999999999936</c:v>
                </c:pt>
                <c:pt idx="180410">
                  <c:v>-9.6424999999999841</c:v>
                </c:pt>
                <c:pt idx="180411">
                  <c:v>-9.6404999999999745</c:v>
                </c:pt>
                <c:pt idx="180412">
                  <c:v>-9.638499999999965</c:v>
                </c:pt>
                <c:pt idx="180413">
                  <c:v>-9.6364999999999554</c:v>
                </c:pt>
                <c:pt idx="180414">
                  <c:v>-9.6345000000000027</c:v>
                </c:pt>
                <c:pt idx="180415">
                  <c:v>-9.6324999999999932</c:v>
                </c:pt>
                <c:pt idx="180416">
                  <c:v>-9.6304999999999836</c:v>
                </c:pt>
                <c:pt idx="180417">
                  <c:v>-9.6284999999999741</c:v>
                </c:pt>
                <c:pt idx="180418">
                  <c:v>-9.6264999999999645</c:v>
                </c:pt>
                <c:pt idx="180419">
                  <c:v>-9.624499999999955</c:v>
                </c:pt>
                <c:pt idx="180420">
                  <c:v>-9.6225000000000023</c:v>
                </c:pt>
                <c:pt idx="180421">
                  <c:v>-9.6204999999999927</c:v>
                </c:pt>
                <c:pt idx="180422">
                  <c:v>-9.6184999999999832</c:v>
                </c:pt>
                <c:pt idx="180423">
                  <c:v>-9.6164999999999736</c:v>
                </c:pt>
                <c:pt idx="180424">
                  <c:v>-9.6144999999999641</c:v>
                </c:pt>
                <c:pt idx="180425">
                  <c:v>-9.6124999999999545</c:v>
                </c:pt>
                <c:pt idx="180426">
                  <c:v>-9.6105000000000018</c:v>
                </c:pt>
                <c:pt idx="180427">
                  <c:v>-9.6084999999999923</c:v>
                </c:pt>
                <c:pt idx="180428">
                  <c:v>-9.6064999999999827</c:v>
                </c:pt>
                <c:pt idx="180429">
                  <c:v>-9.6044999999999732</c:v>
                </c:pt>
                <c:pt idx="180430">
                  <c:v>-9.6024999999999636</c:v>
                </c:pt>
                <c:pt idx="180431">
                  <c:v>-9.6004999999999541</c:v>
                </c:pt>
                <c:pt idx="180432">
                  <c:v>-9.5985000000000014</c:v>
                </c:pt>
                <c:pt idx="180433">
                  <c:v>-9.5964999999999918</c:v>
                </c:pt>
                <c:pt idx="180434">
                  <c:v>-9.5944999999999823</c:v>
                </c:pt>
                <c:pt idx="180435">
                  <c:v>-9.5924999999999727</c:v>
                </c:pt>
                <c:pt idx="180436">
                  <c:v>-9.5904999999999632</c:v>
                </c:pt>
                <c:pt idx="180437">
                  <c:v>-9.5884999999999536</c:v>
                </c:pt>
                <c:pt idx="180438">
                  <c:v>-9.5865000000000009</c:v>
                </c:pt>
                <c:pt idx="180439">
                  <c:v>-9.5844999999999914</c:v>
                </c:pt>
                <c:pt idx="180440">
                  <c:v>-9.5824999999999818</c:v>
                </c:pt>
                <c:pt idx="180441">
                  <c:v>-9.5804999999999723</c:v>
                </c:pt>
                <c:pt idx="180442">
                  <c:v>-9.5784999999999627</c:v>
                </c:pt>
                <c:pt idx="180443">
                  <c:v>-9.5764999999999532</c:v>
                </c:pt>
                <c:pt idx="180444">
                  <c:v>-9.5745000000000005</c:v>
                </c:pt>
                <c:pt idx="180445">
                  <c:v>-9.5724999999999909</c:v>
                </c:pt>
                <c:pt idx="180446">
                  <c:v>-9.5704999999999814</c:v>
                </c:pt>
                <c:pt idx="180447">
                  <c:v>-9.5684999999999718</c:v>
                </c:pt>
                <c:pt idx="180448">
                  <c:v>-9.5664999999999623</c:v>
                </c:pt>
                <c:pt idx="180449">
                  <c:v>-9.5644999999999527</c:v>
                </c:pt>
                <c:pt idx="180450">
                  <c:v>-9.5625</c:v>
                </c:pt>
                <c:pt idx="180451">
                  <c:v>-9.5604999999999905</c:v>
                </c:pt>
                <c:pt idx="180452">
                  <c:v>-9.5584999999999809</c:v>
                </c:pt>
                <c:pt idx="180453">
                  <c:v>-9.5564999999999714</c:v>
                </c:pt>
                <c:pt idx="180454">
                  <c:v>-9.5544999999999618</c:v>
                </c:pt>
                <c:pt idx="180455">
                  <c:v>-9.5524999999999523</c:v>
                </c:pt>
                <c:pt idx="180456">
                  <c:v>-9.5504999999999995</c:v>
                </c:pt>
                <c:pt idx="180457">
                  <c:v>-9.54849999999999</c:v>
                </c:pt>
                <c:pt idx="180458">
                  <c:v>-9.5464999999999804</c:v>
                </c:pt>
                <c:pt idx="180459">
                  <c:v>-9.5444999999999709</c:v>
                </c:pt>
                <c:pt idx="180460">
                  <c:v>-9.5424999999999613</c:v>
                </c:pt>
                <c:pt idx="180461">
                  <c:v>-9.5404999999999518</c:v>
                </c:pt>
                <c:pt idx="180462">
                  <c:v>-9.5384999999999991</c:v>
                </c:pt>
                <c:pt idx="180463">
                  <c:v>-9.5364999999999895</c:v>
                </c:pt>
                <c:pt idx="180464">
                  <c:v>-9.53449999999998</c:v>
                </c:pt>
                <c:pt idx="180465">
                  <c:v>-9.5324999999999704</c:v>
                </c:pt>
                <c:pt idx="180466">
                  <c:v>-9.5304999999999609</c:v>
                </c:pt>
                <c:pt idx="180467">
                  <c:v>-9.5284999999999513</c:v>
                </c:pt>
                <c:pt idx="180468">
                  <c:v>-9.5264999999999986</c:v>
                </c:pt>
                <c:pt idx="180469">
                  <c:v>-9.5244999999999891</c:v>
                </c:pt>
                <c:pt idx="180470">
                  <c:v>-9.5224999999999795</c:v>
                </c:pt>
                <c:pt idx="180471">
                  <c:v>-9.52049999999997</c:v>
                </c:pt>
                <c:pt idx="180472">
                  <c:v>-9.5184999999999604</c:v>
                </c:pt>
                <c:pt idx="180473">
                  <c:v>-9.5164999999999509</c:v>
                </c:pt>
                <c:pt idx="180474">
                  <c:v>-9.5144999999999982</c:v>
                </c:pt>
                <c:pt idx="180475">
                  <c:v>-9.5124999999999886</c:v>
                </c:pt>
                <c:pt idx="180476">
                  <c:v>-9.5104999999999791</c:v>
                </c:pt>
                <c:pt idx="180477">
                  <c:v>-9.5084999999999695</c:v>
                </c:pt>
                <c:pt idx="180478">
                  <c:v>-9.50649999999996</c:v>
                </c:pt>
                <c:pt idx="180479">
                  <c:v>-9.5044999999999504</c:v>
                </c:pt>
                <c:pt idx="180480">
                  <c:v>-9.5024999999999977</c:v>
                </c:pt>
                <c:pt idx="180481">
                  <c:v>-9.5004999999999882</c:v>
                </c:pt>
                <c:pt idx="180482">
                  <c:v>-9.4984999999999786</c:v>
                </c:pt>
                <c:pt idx="180483">
                  <c:v>-9.4964999999999691</c:v>
                </c:pt>
                <c:pt idx="180484">
                  <c:v>-9.4944999999999595</c:v>
                </c:pt>
                <c:pt idx="180485">
                  <c:v>-9.49249999999995</c:v>
                </c:pt>
                <c:pt idx="180486">
                  <c:v>-9.4904999999999973</c:v>
                </c:pt>
                <c:pt idx="180487">
                  <c:v>-9.4884999999999877</c:v>
                </c:pt>
                <c:pt idx="180488">
                  <c:v>-9.4864999999999782</c:v>
                </c:pt>
                <c:pt idx="180489">
                  <c:v>-9.4844999999999686</c:v>
                </c:pt>
                <c:pt idx="180490">
                  <c:v>-9.4824999999999591</c:v>
                </c:pt>
                <c:pt idx="180491">
                  <c:v>-9.4804999999999495</c:v>
                </c:pt>
                <c:pt idx="180492">
                  <c:v>-9.4784999999999968</c:v>
                </c:pt>
                <c:pt idx="180493">
                  <c:v>-9.4764999999999873</c:v>
                </c:pt>
                <c:pt idx="180494">
                  <c:v>-9.4744999999999777</c:v>
                </c:pt>
                <c:pt idx="180495">
                  <c:v>-9.4724999999999682</c:v>
                </c:pt>
                <c:pt idx="180496">
                  <c:v>-9.4704999999999586</c:v>
                </c:pt>
                <c:pt idx="180497">
                  <c:v>-9.4684999999999491</c:v>
                </c:pt>
                <c:pt idx="180498">
                  <c:v>-9.4664999999999964</c:v>
                </c:pt>
                <c:pt idx="180499">
                  <c:v>-9.4644999999999868</c:v>
                </c:pt>
                <c:pt idx="180500">
                  <c:v>-9.4624999999999773</c:v>
                </c:pt>
                <c:pt idx="180501">
                  <c:v>-9.4604999999999677</c:v>
                </c:pt>
                <c:pt idx="180502">
                  <c:v>-9.4584999999999582</c:v>
                </c:pt>
                <c:pt idx="180503">
                  <c:v>-9.4565000000000055</c:v>
                </c:pt>
                <c:pt idx="180504">
                  <c:v>-9.4544999999999959</c:v>
                </c:pt>
                <c:pt idx="180505">
                  <c:v>-9.4524999999999864</c:v>
                </c:pt>
                <c:pt idx="180506">
                  <c:v>-9.4504999999999768</c:v>
                </c:pt>
                <c:pt idx="180507">
                  <c:v>-9.4484999999999673</c:v>
                </c:pt>
                <c:pt idx="180508">
                  <c:v>-9.4464999999999577</c:v>
                </c:pt>
                <c:pt idx="180509">
                  <c:v>-9.444500000000005</c:v>
                </c:pt>
                <c:pt idx="180510">
                  <c:v>-9.4424999999999955</c:v>
                </c:pt>
                <c:pt idx="180511">
                  <c:v>-9.4404999999999859</c:v>
                </c:pt>
                <c:pt idx="180512">
                  <c:v>-9.4384999999999764</c:v>
                </c:pt>
                <c:pt idx="180513">
                  <c:v>-9.4364999999999668</c:v>
                </c:pt>
                <c:pt idx="180514">
                  <c:v>-9.4344999999999573</c:v>
                </c:pt>
                <c:pt idx="180515">
                  <c:v>-9.4325000000000045</c:v>
                </c:pt>
                <c:pt idx="180516">
                  <c:v>-9.430499999999995</c:v>
                </c:pt>
                <c:pt idx="180517">
                  <c:v>-9.4284999999999854</c:v>
                </c:pt>
                <c:pt idx="180518">
                  <c:v>-9.4264999999999759</c:v>
                </c:pt>
                <c:pt idx="180519">
                  <c:v>-9.4244999999999663</c:v>
                </c:pt>
                <c:pt idx="180520">
                  <c:v>-9.4224999999999568</c:v>
                </c:pt>
                <c:pt idx="180521">
                  <c:v>-9.4205000000000041</c:v>
                </c:pt>
                <c:pt idx="180522">
                  <c:v>-9.4184999999999945</c:v>
                </c:pt>
                <c:pt idx="180523">
                  <c:v>-9.416499999999985</c:v>
                </c:pt>
                <c:pt idx="180524">
                  <c:v>-9.4144999999999754</c:v>
                </c:pt>
                <c:pt idx="180525">
                  <c:v>-9.4124999999999659</c:v>
                </c:pt>
                <c:pt idx="180526">
                  <c:v>-9.4104999999999563</c:v>
                </c:pt>
                <c:pt idx="180527">
                  <c:v>-9.4085000000000036</c:v>
                </c:pt>
                <c:pt idx="180528">
                  <c:v>-9.4064999999999941</c:v>
                </c:pt>
                <c:pt idx="180529">
                  <c:v>-9.4044999999999845</c:v>
                </c:pt>
                <c:pt idx="180530">
                  <c:v>-9.402499999999975</c:v>
                </c:pt>
                <c:pt idx="180531">
                  <c:v>-9.4004999999999654</c:v>
                </c:pt>
                <c:pt idx="180532">
                  <c:v>-9.3984999999999559</c:v>
                </c:pt>
                <c:pt idx="180533">
                  <c:v>-9.3965000000000032</c:v>
                </c:pt>
                <c:pt idx="180534">
                  <c:v>-9.3944999999999936</c:v>
                </c:pt>
                <c:pt idx="180535">
                  <c:v>-9.3924999999999841</c:v>
                </c:pt>
                <c:pt idx="180536">
                  <c:v>-9.3904999999999745</c:v>
                </c:pt>
                <c:pt idx="180537">
                  <c:v>-9.388499999999965</c:v>
                </c:pt>
                <c:pt idx="180538">
                  <c:v>-9.3864999999999554</c:v>
                </c:pt>
                <c:pt idx="180539">
                  <c:v>-9.3845000000000027</c:v>
                </c:pt>
                <c:pt idx="180540">
                  <c:v>-9.3824999999999932</c:v>
                </c:pt>
                <c:pt idx="180541">
                  <c:v>-9.3804999999999836</c:v>
                </c:pt>
                <c:pt idx="180542">
                  <c:v>-9.3784999999999741</c:v>
                </c:pt>
                <c:pt idx="180543">
                  <c:v>-9.3764999999999645</c:v>
                </c:pt>
                <c:pt idx="180544">
                  <c:v>-9.374499999999955</c:v>
                </c:pt>
                <c:pt idx="180545">
                  <c:v>-9.3725000000000023</c:v>
                </c:pt>
                <c:pt idx="180546">
                  <c:v>-9.3704999999999927</c:v>
                </c:pt>
                <c:pt idx="180547">
                  <c:v>-9.3684999999999832</c:v>
                </c:pt>
                <c:pt idx="180548">
                  <c:v>-9.3664999999999736</c:v>
                </c:pt>
                <c:pt idx="180549">
                  <c:v>-9.3644999999999641</c:v>
                </c:pt>
                <c:pt idx="180550">
                  <c:v>-9.3624999999999545</c:v>
                </c:pt>
                <c:pt idx="180551">
                  <c:v>-9.3605000000000018</c:v>
                </c:pt>
                <c:pt idx="180552">
                  <c:v>-9.3584999999999923</c:v>
                </c:pt>
                <c:pt idx="180553">
                  <c:v>-9.3564999999999827</c:v>
                </c:pt>
                <c:pt idx="180554">
                  <c:v>-9.3544999999999732</c:v>
                </c:pt>
                <c:pt idx="180555">
                  <c:v>-9.3524999999999636</c:v>
                </c:pt>
                <c:pt idx="180556">
                  <c:v>-9.3504999999999541</c:v>
                </c:pt>
                <c:pt idx="180557">
                  <c:v>-9.3485000000000014</c:v>
                </c:pt>
                <c:pt idx="180558">
                  <c:v>-9.3464999999999918</c:v>
                </c:pt>
                <c:pt idx="180559">
                  <c:v>-9.3444999999999823</c:v>
                </c:pt>
                <c:pt idx="180560">
                  <c:v>-9.3424999999999727</c:v>
                </c:pt>
                <c:pt idx="180561">
                  <c:v>-9.3404999999999632</c:v>
                </c:pt>
                <c:pt idx="180562">
                  <c:v>-9.3384999999999536</c:v>
                </c:pt>
                <c:pt idx="180563">
                  <c:v>-9.3365000000000009</c:v>
                </c:pt>
                <c:pt idx="180564">
                  <c:v>-9.3344999999999914</c:v>
                </c:pt>
                <c:pt idx="180565">
                  <c:v>-9.3324999999999818</c:v>
                </c:pt>
                <c:pt idx="180566">
                  <c:v>-9.3304999999999723</c:v>
                </c:pt>
                <c:pt idx="180567">
                  <c:v>-9.3284999999999627</c:v>
                </c:pt>
                <c:pt idx="180568">
                  <c:v>-9.3264999999999532</c:v>
                </c:pt>
                <c:pt idx="180569">
                  <c:v>-9.3245000000000005</c:v>
                </c:pt>
                <c:pt idx="180570">
                  <c:v>-9.3224999999999909</c:v>
                </c:pt>
                <c:pt idx="180571">
                  <c:v>-9.3204999999999814</c:v>
                </c:pt>
                <c:pt idx="180572">
                  <c:v>-9.3184999999999718</c:v>
                </c:pt>
                <c:pt idx="180573">
                  <c:v>-9.3164999999999623</c:v>
                </c:pt>
                <c:pt idx="180574">
                  <c:v>-9.3144999999999527</c:v>
                </c:pt>
                <c:pt idx="180575">
                  <c:v>-9.3125</c:v>
                </c:pt>
                <c:pt idx="180576">
                  <c:v>-9.3104999999999905</c:v>
                </c:pt>
                <c:pt idx="180577">
                  <c:v>-9.3084999999999809</c:v>
                </c:pt>
                <c:pt idx="180578">
                  <c:v>-9.3064999999999714</c:v>
                </c:pt>
                <c:pt idx="180579">
                  <c:v>-9.3044999999999618</c:v>
                </c:pt>
                <c:pt idx="180580">
                  <c:v>-9.3024999999999523</c:v>
                </c:pt>
                <c:pt idx="180581">
                  <c:v>-9.3004999999999995</c:v>
                </c:pt>
                <c:pt idx="180582">
                  <c:v>-9.29849999999999</c:v>
                </c:pt>
                <c:pt idx="180583">
                  <c:v>-9.2964999999999804</c:v>
                </c:pt>
                <c:pt idx="180584">
                  <c:v>-9.2944999999999709</c:v>
                </c:pt>
                <c:pt idx="180585">
                  <c:v>-9.2924999999999613</c:v>
                </c:pt>
                <c:pt idx="180586">
                  <c:v>-9.2904999999999518</c:v>
                </c:pt>
                <c:pt idx="180587">
                  <c:v>-9.2884999999999991</c:v>
                </c:pt>
                <c:pt idx="180588">
                  <c:v>-9.2864999999999895</c:v>
                </c:pt>
                <c:pt idx="180589">
                  <c:v>-9.28449999999998</c:v>
                </c:pt>
                <c:pt idx="180590">
                  <c:v>-9.2824999999999704</c:v>
                </c:pt>
                <c:pt idx="180591">
                  <c:v>-9.2804999999999609</c:v>
                </c:pt>
                <c:pt idx="180592">
                  <c:v>-9.2784999999999513</c:v>
                </c:pt>
                <c:pt idx="180593">
                  <c:v>-9.2764999999999986</c:v>
                </c:pt>
                <c:pt idx="180594">
                  <c:v>-9.2744999999999891</c:v>
                </c:pt>
                <c:pt idx="180595">
                  <c:v>-9.2724999999999795</c:v>
                </c:pt>
                <c:pt idx="180596">
                  <c:v>-9.27049999999997</c:v>
                </c:pt>
                <c:pt idx="180597">
                  <c:v>-9.2684999999999604</c:v>
                </c:pt>
                <c:pt idx="180598">
                  <c:v>-9.2664999999999509</c:v>
                </c:pt>
                <c:pt idx="180599">
                  <c:v>-9.2644999999999982</c:v>
                </c:pt>
                <c:pt idx="180600">
                  <c:v>-9.2624999999999886</c:v>
                </c:pt>
                <c:pt idx="180601">
                  <c:v>-9.2604999999999791</c:v>
                </c:pt>
                <c:pt idx="180602">
                  <c:v>-9.2584999999999695</c:v>
                </c:pt>
                <c:pt idx="180603">
                  <c:v>-9.25649999999996</c:v>
                </c:pt>
                <c:pt idx="180604">
                  <c:v>-9.2544999999999504</c:v>
                </c:pt>
                <c:pt idx="180605">
                  <c:v>-9.2524999999999977</c:v>
                </c:pt>
                <c:pt idx="180606">
                  <c:v>-9.2504999999999882</c:v>
                </c:pt>
                <c:pt idx="180607">
                  <c:v>-9.2484999999999786</c:v>
                </c:pt>
                <c:pt idx="180608">
                  <c:v>-9.2464999999999691</c:v>
                </c:pt>
                <c:pt idx="180609">
                  <c:v>-9.2444999999999595</c:v>
                </c:pt>
                <c:pt idx="180610">
                  <c:v>-9.24249999999995</c:v>
                </c:pt>
                <c:pt idx="180611">
                  <c:v>-9.2404999999999973</c:v>
                </c:pt>
                <c:pt idx="180612">
                  <c:v>-9.2384999999999877</c:v>
                </c:pt>
                <c:pt idx="180613">
                  <c:v>-9.2364999999999782</c:v>
                </c:pt>
                <c:pt idx="180614">
                  <c:v>-9.2344999999999686</c:v>
                </c:pt>
                <c:pt idx="180615">
                  <c:v>-9.2324999999999591</c:v>
                </c:pt>
                <c:pt idx="180616">
                  <c:v>-9.2304999999999495</c:v>
                </c:pt>
                <c:pt idx="180617">
                  <c:v>-9.2284999999999968</c:v>
                </c:pt>
                <c:pt idx="180618">
                  <c:v>-9.2264999999999873</c:v>
                </c:pt>
                <c:pt idx="180619">
                  <c:v>-9.2244999999999777</c:v>
                </c:pt>
                <c:pt idx="180620">
                  <c:v>-9.2224999999999682</c:v>
                </c:pt>
                <c:pt idx="180621">
                  <c:v>-9.2204999999999586</c:v>
                </c:pt>
                <c:pt idx="180622">
                  <c:v>-9.2184999999999491</c:v>
                </c:pt>
                <c:pt idx="180623">
                  <c:v>-9.2164999999999964</c:v>
                </c:pt>
                <c:pt idx="180624">
                  <c:v>-9.2144999999999868</c:v>
                </c:pt>
                <c:pt idx="180625">
                  <c:v>-9.2124999999999773</c:v>
                </c:pt>
                <c:pt idx="180626">
                  <c:v>-9.2104999999999677</c:v>
                </c:pt>
                <c:pt idx="180627">
                  <c:v>-9.2084999999999582</c:v>
                </c:pt>
                <c:pt idx="180628">
                  <c:v>-9.2065000000000055</c:v>
                </c:pt>
                <c:pt idx="180629">
                  <c:v>-9.2044999999999959</c:v>
                </c:pt>
                <c:pt idx="180630">
                  <c:v>-9.2024999999999864</c:v>
                </c:pt>
                <c:pt idx="180631">
                  <c:v>-9.2004999999999768</c:v>
                </c:pt>
                <c:pt idx="180632">
                  <c:v>-9.1984999999999673</c:v>
                </c:pt>
                <c:pt idx="180633">
                  <c:v>-9.1964999999999577</c:v>
                </c:pt>
                <c:pt idx="180634">
                  <c:v>-9.194500000000005</c:v>
                </c:pt>
                <c:pt idx="180635">
                  <c:v>-9.1924999999999955</c:v>
                </c:pt>
                <c:pt idx="180636">
                  <c:v>-9.1904999999999859</c:v>
                </c:pt>
                <c:pt idx="180637">
                  <c:v>-9.1884999999999764</c:v>
                </c:pt>
                <c:pt idx="180638">
                  <c:v>-9.1864999999999668</c:v>
                </c:pt>
                <c:pt idx="180639">
                  <c:v>-9.1844999999999573</c:v>
                </c:pt>
                <c:pt idx="180640">
                  <c:v>-9.1825000000000045</c:v>
                </c:pt>
                <c:pt idx="180641">
                  <c:v>-9.180499999999995</c:v>
                </c:pt>
                <c:pt idx="180642">
                  <c:v>-9.1784999999999854</c:v>
                </c:pt>
                <c:pt idx="180643">
                  <c:v>-9.1764999999999759</c:v>
                </c:pt>
                <c:pt idx="180644">
                  <c:v>-9.1744999999999663</c:v>
                </c:pt>
                <c:pt idx="180645">
                  <c:v>-9.1724999999999568</c:v>
                </c:pt>
                <c:pt idx="180646">
                  <c:v>-9.1705000000000041</c:v>
                </c:pt>
                <c:pt idx="180647">
                  <c:v>-9.1684999999999945</c:v>
                </c:pt>
                <c:pt idx="180648">
                  <c:v>-9.166499999999985</c:v>
                </c:pt>
                <c:pt idx="180649">
                  <c:v>-9.1644999999999754</c:v>
                </c:pt>
                <c:pt idx="180650">
                  <c:v>-9.1624999999999659</c:v>
                </c:pt>
                <c:pt idx="180651">
                  <c:v>-9.1604999999999563</c:v>
                </c:pt>
                <c:pt idx="180652">
                  <c:v>-9.1585000000000036</c:v>
                </c:pt>
                <c:pt idx="180653">
                  <c:v>-9.1564999999999941</c:v>
                </c:pt>
                <c:pt idx="180654">
                  <c:v>-9.1544999999999845</c:v>
                </c:pt>
                <c:pt idx="180655">
                  <c:v>-9.152499999999975</c:v>
                </c:pt>
                <c:pt idx="180656">
                  <c:v>-9.1504999999999654</c:v>
                </c:pt>
                <c:pt idx="180657">
                  <c:v>-9.1484999999999559</c:v>
                </c:pt>
                <c:pt idx="180658">
                  <c:v>-9.1465000000000032</c:v>
                </c:pt>
                <c:pt idx="180659">
                  <c:v>-9.1444999999999936</c:v>
                </c:pt>
                <c:pt idx="180660">
                  <c:v>-9.1424999999999841</c:v>
                </c:pt>
                <c:pt idx="180661">
                  <c:v>-9.1404999999999745</c:v>
                </c:pt>
                <c:pt idx="180662">
                  <c:v>-9.138499999999965</c:v>
                </c:pt>
                <c:pt idx="180663">
                  <c:v>-9.1364999999999554</c:v>
                </c:pt>
                <c:pt idx="180664">
                  <c:v>-9.1345000000000027</c:v>
                </c:pt>
                <c:pt idx="180665">
                  <c:v>-9.1324999999999932</c:v>
                </c:pt>
                <c:pt idx="180666">
                  <c:v>-9.1304999999999836</c:v>
                </c:pt>
                <c:pt idx="180667">
                  <c:v>-9.1284999999999741</c:v>
                </c:pt>
                <c:pt idx="180668">
                  <c:v>-9.1264999999999645</c:v>
                </c:pt>
                <c:pt idx="180669">
                  <c:v>-9.124499999999955</c:v>
                </c:pt>
                <c:pt idx="180670">
                  <c:v>-9.1225000000000023</c:v>
                </c:pt>
                <c:pt idx="180671">
                  <c:v>-9.1204999999999927</c:v>
                </c:pt>
                <c:pt idx="180672">
                  <c:v>-9.1184999999999832</c:v>
                </c:pt>
                <c:pt idx="180673">
                  <c:v>-9.1164999999999736</c:v>
                </c:pt>
                <c:pt idx="180674">
                  <c:v>-9.1144999999999641</c:v>
                </c:pt>
                <c:pt idx="180675">
                  <c:v>-9.1124999999999545</c:v>
                </c:pt>
                <c:pt idx="180676">
                  <c:v>-9.1105000000000018</c:v>
                </c:pt>
                <c:pt idx="180677">
                  <c:v>-9.1084999999999923</c:v>
                </c:pt>
                <c:pt idx="180678">
                  <c:v>-9.1064999999999827</c:v>
                </c:pt>
                <c:pt idx="180679">
                  <c:v>-9.1044999999999732</c:v>
                </c:pt>
                <c:pt idx="180680">
                  <c:v>-9.1024999999999636</c:v>
                </c:pt>
                <c:pt idx="180681">
                  <c:v>-9.1004999999999541</c:v>
                </c:pt>
                <c:pt idx="180682">
                  <c:v>-9.0985000000000014</c:v>
                </c:pt>
                <c:pt idx="180683">
                  <c:v>-9.0964999999999918</c:v>
                </c:pt>
                <c:pt idx="180684">
                  <c:v>-9.0944999999999823</c:v>
                </c:pt>
                <c:pt idx="180685">
                  <c:v>-9.0924999999999727</c:v>
                </c:pt>
                <c:pt idx="180686">
                  <c:v>-9.0904999999999632</c:v>
                </c:pt>
                <c:pt idx="180687">
                  <c:v>-9.0884999999999536</c:v>
                </c:pt>
                <c:pt idx="180688">
                  <c:v>-9.0865000000000009</c:v>
                </c:pt>
                <c:pt idx="180689">
                  <c:v>-9.0844999999999914</c:v>
                </c:pt>
                <c:pt idx="180690">
                  <c:v>-9.0824999999999818</c:v>
                </c:pt>
                <c:pt idx="180691">
                  <c:v>-9.0804999999999723</c:v>
                </c:pt>
                <c:pt idx="180692">
                  <c:v>-9.0784999999999627</c:v>
                </c:pt>
                <c:pt idx="180693">
                  <c:v>-9.0764999999999532</c:v>
                </c:pt>
                <c:pt idx="180694">
                  <c:v>-9.0745000000000005</c:v>
                </c:pt>
                <c:pt idx="180695">
                  <c:v>-9.0724999999999909</c:v>
                </c:pt>
                <c:pt idx="180696">
                  <c:v>-9.0704999999999814</c:v>
                </c:pt>
                <c:pt idx="180697">
                  <c:v>-9.0684999999999718</c:v>
                </c:pt>
                <c:pt idx="180698">
                  <c:v>-9.0664999999999623</c:v>
                </c:pt>
                <c:pt idx="180699">
                  <c:v>-9.0644999999999527</c:v>
                </c:pt>
                <c:pt idx="180700">
                  <c:v>-9.0625</c:v>
                </c:pt>
                <c:pt idx="180701">
                  <c:v>-9.0604999999999905</c:v>
                </c:pt>
                <c:pt idx="180702">
                  <c:v>-9.0584999999999809</c:v>
                </c:pt>
                <c:pt idx="180703">
                  <c:v>-9.0564999999999714</c:v>
                </c:pt>
                <c:pt idx="180704">
                  <c:v>-9.0544999999999618</c:v>
                </c:pt>
                <c:pt idx="180705">
                  <c:v>-9.0524999999999523</c:v>
                </c:pt>
                <c:pt idx="180706">
                  <c:v>-9.0504999999999995</c:v>
                </c:pt>
                <c:pt idx="180707">
                  <c:v>-9.04849999999999</c:v>
                </c:pt>
                <c:pt idx="180708">
                  <c:v>-9.0464999999999804</c:v>
                </c:pt>
                <c:pt idx="180709">
                  <c:v>-9.0444999999999709</c:v>
                </c:pt>
                <c:pt idx="180710">
                  <c:v>-9.0424999999999613</c:v>
                </c:pt>
                <c:pt idx="180711">
                  <c:v>-9.0404999999999518</c:v>
                </c:pt>
                <c:pt idx="180712">
                  <c:v>-9.0384999999999991</c:v>
                </c:pt>
                <c:pt idx="180713">
                  <c:v>-9.0364999999999895</c:v>
                </c:pt>
                <c:pt idx="180714">
                  <c:v>-9.03449999999998</c:v>
                </c:pt>
                <c:pt idx="180715">
                  <c:v>-9.0324999999999704</c:v>
                </c:pt>
                <c:pt idx="180716">
                  <c:v>-9.0304999999999609</c:v>
                </c:pt>
                <c:pt idx="180717">
                  <c:v>-9.0284999999999513</c:v>
                </c:pt>
                <c:pt idx="180718">
                  <c:v>-9.0264999999999986</c:v>
                </c:pt>
                <c:pt idx="180719">
                  <c:v>-9.0244999999999891</c:v>
                </c:pt>
                <c:pt idx="180720">
                  <c:v>-9.0224999999999795</c:v>
                </c:pt>
                <c:pt idx="180721">
                  <c:v>-9.02049999999997</c:v>
                </c:pt>
                <c:pt idx="180722">
                  <c:v>-9.0184999999999604</c:v>
                </c:pt>
                <c:pt idx="180723">
                  <c:v>-9.0164999999999509</c:v>
                </c:pt>
                <c:pt idx="180724">
                  <c:v>-9.0144999999999982</c:v>
                </c:pt>
                <c:pt idx="180725">
                  <c:v>-9.0124999999999886</c:v>
                </c:pt>
                <c:pt idx="180726">
                  <c:v>-9.0104999999999791</c:v>
                </c:pt>
                <c:pt idx="180727">
                  <c:v>-9.0084999999999695</c:v>
                </c:pt>
                <c:pt idx="180728">
                  <c:v>-9.00649999999996</c:v>
                </c:pt>
                <c:pt idx="180729">
                  <c:v>-9.0044999999999504</c:v>
                </c:pt>
                <c:pt idx="180730">
                  <c:v>-9.0024999999999977</c:v>
                </c:pt>
                <c:pt idx="180731">
                  <c:v>-9.0004999999999882</c:v>
                </c:pt>
                <c:pt idx="180732">
                  <c:v>-8.9984999999999786</c:v>
                </c:pt>
                <c:pt idx="180733">
                  <c:v>-8.9964999999999691</c:v>
                </c:pt>
                <c:pt idx="180734">
                  <c:v>-8.9944999999999595</c:v>
                </c:pt>
                <c:pt idx="180735">
                  <c:v>-8.99249999999995</c:v>
                </c:pt>
                <c:pt idx="180736">
                  <c:v>-8.9904999999999973</c:v>
                </c:pt>
                <c:pt idx="180737">
                  <c:v>-8.9884999999999877</c:v>
                </c:pt>
                <c:pt idx="180738">
                  <c:v>-8.9864999999999782</c:v>
                </c:pt>
                <c:pt idx="180739">
                  <c:v>-8.9844999999999686</c:v>
                </c:pt>
                <c:pt idx="180740">
                  <c:v>-8.9824999999999591</c:v>
                </c:pt>
                <c:pt idx="180741">
                  <c:v>-8.9804999999999495</c:v>
                </c:pt>
                <c:pt idx="180742">
                  <c:v>-8.9784999999999968</c:v>
                </c:pt>
                <c:pt idx="180743">
                  <c:v>-8.9764999999999873</c:v>
                </c:pt>
                <c:pt idx="180744">
                  <c:v>-8.9744999999999777</c:v>
                </c:pt>
                <c:pt idx="180745">
                  <c:v>-8.9724999999999682</c:v>
                </c:pt>
                <c:pt idx="180746">
                  <c:v>-8.9704999999999586</c:v>
                </c:pt>
                <c:pt idx="180747">
                  <c:v>-8.9684999999999491</c:v>
                </c:pt>
                <c:pt idx="180748">
                  <c:v>-8.9664999999999964</c:v>
                </c:pt>
                <c:pt idx="180749">
                  <c:v>-8.9644999999999868</c:v>
                </c:pt>
                <c:pt idx="180750">
                  <c:v>-8.9624999999999773</c:v>
                </c:pt>
                <c:pt idx="180751">
                  <c:v>-8.9604999999999677</c:v>
                </c:pt>
                <c:pt idx="180752">
                  <c:v>-8.9584999999999582</c:v>
                </c:pt>
                <c:pt idx="180753">
                  <c:v>-8.9565000000000055</c:v>
                </c:pt>
                <c:pt idx="180754">
                  <c:v>-8.9544999999999959</c:v>
                </c:pt>
                <c:pt idx="180755">
                  <c:v>-8.9524999999999864</c:v>
                </c:pt>
                <c:pt idx="180756">
                  <c:v>-8.9504999999999768</c:v>
                </c:pt>
                <c:pt idx="180757">
                  <c:v>-8.9484999999999673</c:v>
                </c:pt>
                <c:pt idx="180758">
                  <c:v>-8.9464999999999577</c:v>
                </c:pt>
                <c:pt idx="180759">
                  <c:v>-8.944500000000005</c:v>
                </c:pt>
                <c:pt idx="180760">
                  <c:v>-8.9424999999999955</c:v>
                </c:pt>
                <c:pt idx="180761">
                  <c:v>-8.9404999999999859</c:v>
                </c:pt>
                <c:pt idx="180762">
                  <c:v>-8.9384999999999764</c:v>
                </c:pt>
                <c:pt idx="180763">
                  <c:v>-8.9364999999999668</c:v>
                </c:pt>
                <c:pt idx="180764">
                  <c:v>-8.9344999999999573</c:v>
                </c:pt>
                <c:pt idx="180765">
                  <c:v>-8.9325000000000045</c:v>
                </c:pt>
                <c:pt idx="180766">
                  <c:v>-8.930499999999995</c:v>
                </c:pt>
                <c:pt idx="180767">
                  <c:v>-8.9284999999999854</c:v>
                </c:pt>
                <c:pt idx="180768">
                  <c:v>-8.9264999999999759</c:v>
                </c:pt>
                <c:pt idx="180769">
                  <c:v>-8.9244999999999663</c:v>
                </c:pt>
                <c:pt idx="180770">
                  <c:v>-8.9224999999999568</c:v>
                </c:pt>
                <c:pt idx="180771">
                  <c:v>-8.9205000000000041</c:v>
                </c:pt>
                <c:pt idx="180772">
                  <c:v>-8.9184999999999945</c:v>
                </c:pt>
                <c:pt idx="180773">
                  <c:v>-8.916499999999985</c:v>
                </c:pt>
                <c:pt idx="180774">
                  <c:v>-8.9144999999999754</c:v>
                </c:pt>
                <c:pt idx="180775">
                  <c:v>-8.9124999999999659</c:v>
                </c:pt>
                <c:pt idx="180776">
                  <c:v>-8.9104999999999563</c:v>
                </c:pt>
                <c:pt idx="180777">
                  <c:v>-8.9085000000000036</c:v>
                </c:pt>
                <c:pt idx="180778">
                  <c:v>-8.9064999999999941</c:v>
                </c:pt>
                <c:pt idx="180779">
                  <c:v>-8.9044999999999845</c:v>
                </c:pt>
                <c:pt idx="180780">
                  <c:v>-8.902499999999975</c:v>
                </c:pt>
                <c:pt idx="180781">
                  <c:v>-8.9004999999999654</c:v>
                </c:pt>
                <c:pt idx="180782">
                  <c:v>-8.8984999999999559</c:v>
                </c:pt>
                <c:pt idx="180783">
                  <c:v>-8.8965000000000032</c:v>
                </c:pt>
                <c:pt idx="180784">
                  <c:v>-8.8944999999999936</c:v>
                </c:pt>
                <c:pt idx="180785">
                  <c:v>-8.8924999999999841</c:v>
                </c:pt>
                <c:pt idx="180786">
                  <c:v>-8.8904999999999745</c:v>
                </c:pt>
                <c:pt idx="180787">
                  <c:v>-8.888499999999965</c:v>
                </c:pt>
                <c:pt idx="180788">
                  <c:v>-8.8864999999999554</c:v>
                </c:pt>
                <c:pt idx="180789">
                  <c:v>-8.8845000000000027</c:v>
                </c:pt>
                <c:pt idx="180790">
                  <c:v>-8.8824999999999932</c:v>
                </c:pt>
                <c:pt idx="180791">
                  <c:v>-8.8804999999999836</c:v>
                </c:pt>
                <c:pt idx="180792">
                  <c:v>-8.8784999999999741</c:v>
                </c:pt>
                <c:pt idx="180793">
                  <c:v>-8.8764999999999645</c:v>
                </c:pt>
                <c:pt idx="180794">
                  <c:v>-8.874499999999955</c:v>
                </c:pt>
                <c:pt idx="180795">
                  <c:v>-8.8725000000000023</c:v>
                </c:pt>
                <c:pt idx="180796">
                  <c:v>-8.8704999999999927</c:v>
                </c:pt>
                <c:pt idx="180797">
                  <c:v>-8.8684999999999832</c:v>
                </c:pt>
                <c:pt idx="180798">
                  <c:v>-8.8664999999999736</c:v>
                </c:pt>
                <c:pt idx="180799">
                  <c:v>-8.8644999999999641</c:v>
                </c:pt>
                <c:pt idx="180800">
                  <c:v>-8.8624999999999545</c:v>
                </c:pt>
                <c:pt idx="180801">
                  <c:v>-8.8605000000000018</c:v>
                </c:pt>
                <c:pt idx="180802">
                  <c:v>-8.8584999999999923</c:v>
                </c:pt>
                <c:pt idx="180803">
                  <c:v>-8.8564999999999827</c:v>
                </c:pt>
                <c:pt idx="180804">
                  <c:v>-8.8544999999999732</c:v>
                </c:pt>
                <c:pt idx="180805">
                  <c:v>-8.8524999999999636</c:v>
                </c:pt>
                <c:pt idx="180806">
                  <c:v>-8.8504999999999541</c:v>
                </c:pt>
                <c:pt idx="180807">
                  <c:v>-8.8485000000000014</c:v>
                </c:pt>
                <c:pt idx="180808">
                  <c:v>-8.8464999999999918</c:v>
                </c:pt>
                <c:pt idx="180809">
                  <c:v>-8.8444999999999823</c:v>
                </c:pt>
                <c:pt idx="180810">
                  <c:v>-8.8424999999999727</c:v>
                </c:pt>
                <c:pt idx="180811">
                  <c:v>-8.8404999999999632</c:v>
                </c:pt>
                <c:pt idx="180812">
                  <c:v>-8.8384999999999536</c:v>
                </c:pt>
                <c:pt idx="180813">
                  <c:v>-8.8365000000000009</c:v>
                </c:pt>
                <c:pt idx="180814">
                  <c:v>-8.8344999999999914</c:v>
                </c:pt>
                <c:pt idx="180815">
                  <c:v>-8.8324999999999818</c:v>
                </c:pt>
                <c:pt idx="180816">
                  <c:v>-8.8304999999999723</c:v>
                </c:pt>
                <c:pt idx="180817">
                  <c:v>-8.8284999999999627</c:v>
                </c:pt>
                <c:pt idx="180818">
                  <c:v>-8.8264999999999532</c:v>
                </c:pt>
                <c:pt idx="180819">
                  <c:v>-8.8245000000000005</c:v>
                </c:pt>
                <c:pt idx="180820">
                  <c:v>-8.8224999999999909</c:v>
                </c:pt>
                <c:pt idx="180821">
                  <c:v>-8.8204999999999814</c:v>
                </c:pt>
                <c:pt idx="180822">
                  <c:v>-8.8184999999999718</c:v>
                </c:pt>
                <c:pt idx="180823">
                  <c:v>-8.8164999999999623</c:v>
                </c:pt>
                <c:pt idx="180824">
                  <c:v>-8.8144999999999527</c:v>
                </c:pt>
                <c:pt idx="180825">
                  <c:v>-8.8125</c:v>
                </c:pt>
                <c:pt idx="180826">
                  <c:v>-8.8104999999999905</c:v>
                </c:pt>
                <c:pt idx="180827">
                  <c:v>-8.8084999999999809</c:v>
                </c:pt>
                <c:pt idx="180828">
                  <c:v>-8.8064999999999714</c:v>
                </c:pt>
                <c:pt idx="180829">
                  <c:v>-8.8044999999999618</c:v>
                </c:pt>
                <c:pt idx="180830">
                  <c:v>-8.8024999999999523</c:v>
                </c:pt>
                <c:pt idx="180831">
                  <c:v>-8.8004999999999995</c:v>
                </c:pt>
                <c:pt idx="180832">
                  <c:v>-8.79849999999999</c:v>
                </c:pt>
                <c:pt idx="180833">
                  <c:v>-8.7964999999999804</c:v>
                </c:pt>
                <c:pt idx="180834">
                  <c:v>-8.7944999999999709</c:v>
                </c:pt>
                <c:pt idx="180835">
                  <c:v>-8.7924999999999613</c:v>
                </c:pt>
                <c:pt idx="180836">
                  <c:v>-8.7904999999999518</c:v>
                </c:pt>
                <c:pt idx="180837">
                  <c:v>-8.7884999999999991</c:v>
                </c:pt>
                <c:pt idx="180838">
                  <c:v>-8.7864999999999895</c:v>
                </c:pt>
                <c:pt idx="180839">
                  <c:v>-8.78449999999998</c:v>
                </c:pt>
                <c:pt idx="180840">
                  <c:v>-8.7824999999999704</c:v>
                </c:pt>
                <c:pt idx="180841">
                  <c:v>-8.7804999999999609</c:v>
                </c:pt>
                <c:pt idx="180842">
                  <c:v>-8.7784999999999513</c:v>
                </c:pt>
                <c:pt idx="180843">
                  <c:v>-8.7764999999999986</c:v>
                </c:pt>
                <c:pt idx="180844">
                  <c:v>-8.7744999999999891</c:v>
                </c:pt>
                <c:pt idx="180845">
                  <c:v>-8.7724999999999795</c:v>
                </c:pt>
                <c:pt idx="180846">
                  <c:v>-8.77049999999997</c:v>
                </c:pt>
                <c:pt idx="180847">
                  <c:v>-8.7684999999999604</c:v>
                </c:pt>
                <c:pt idx="180848">
                  <c:v>-8.7664999999999509</c:v>
                </c:pt>
                <c:pt idx="180849">
                  <c:v>-8.7644999999999982</c:v>
                </c:pt>
                <c:pt idx="180850">
                  <c:v>-8.7624999999999886</c:v>
                </c:pt>
                <c:pt idx="180851">
                  <c:v>-8.7604999999999791</c:v>
                </c:pt>
                <c:pt idx="180852">
                  <c:v>-8.7584999999999695</c:v>
                </c:pt>
                <c:pt idx="180853">
                  <c:v>-8.75649999999996</c:v>
                </c:pt>
                <c:pt idx="180854">
                  <c:v>-8.7544999999999504</c:v>
                </c:pt>
                <c:pt idx="180855">
                  <c:v>-8.7524999999999977</c:v>
                </c:pt>
                <c:pt idx="180856">
                  <c:v>-8.7504999999999882</c:v>
                </c:pt>
                <c:pt idx="180857">
                  <c:v>-8.7484999999999786</c:v>
                </c:pt>
                <c:pt idx="180858">
                  <c:v>-8.7464999999999691</c:v>
                </c:pt>
                <c:pt idx="180859">
                  <c:v>-8.7444999999999595</c:v>
                </c:pt>
                <c:pt idx="180860">
                  <c:v>-8.74249999999995</c:v>
                </c:pt>
                <c:pt idx="180861">
                  <c:v>-8.7404999999999973</c:v>
                </c:pt>
                <c:pt idx="180862">
                  <c:v>-8.7384999999999877</c:v>
                </c:pt>
                <c:pt idx="180863">
                  <c:v>-8.7364999999999782</c:v>
                </c:pt>
                <c:pt idx="180864">
                  <c:v>-8.7344999999999686</c:v>
                </c:pt>
                <c:pt idx="180865">
                  <c:v>-8.7324999999999591</c:v>
                </c:pt>
                <c:pt idx="180866">
                  <c:v>-8.7304999999999495</c:v>
                </c:pt>
                <c:pt idx="180867">
                  <c:v>-8.7284999999999968</c:v>
                </c:pt>
                <c:pt idx="180868">
                  <c:v>-8.7264999999999873</c:v>
                </c:pt>
                <c:pt idx="180869">
                  <c:v>-8.7244999999999777</c:v>
                </c:pt>
                <c:pt idx="180870">
                  <c:v>-8.7224999999999682</c:v>
                </c:pt>
                <c:pt idx="180871">
                  <c:v>-8.7204999999999586</c:v>
                </c:pt>
                <c:pt idx="180872">
                  <c:v>-8.7184999999999491</c:v>
                </c:pt>
                <c:pt idx="180873">
                  <c:v>-8.7164999999999964</c:v>
                </c:pt>
                <c:pt idx="180874">
                  <c:v>-8.7144999999999868</c:v>
                </c:pt>
                <c:pt idx="180875">
                  <c:v>-8.7124999999999773</c:v>
                </c:pt>
                <c:pt idx="180876">
                  <c:v>-8.7104999999999677</c:v>
                </c:pt>
                <c:pt idx="180877">
                  <c:v>-8.7084999999999582</c:v>
                </c:pt>
                <c:pt idx="180878">
                  <c:v>-8.7065000000000055</c:v>
                </c:pt>
                <c:pt idx="180879">
                  <c:v>-8.7044999999999959</c:v>
                </c:pt>
                <c:pt idx="180880">
                  <c:v>-8.7024999999999864</c:v>
                </c:pt>
                <c:pt idx="180881">
                  <c:v>-8.7004999999999768</c:v>
                </c:pt>
                <c:pt idx="180882">
                  <c:v>-8.6984999999999673</c:v>
                </c:pt>
                <c:pt idx="180883">
                  <c:v>-8.6964999999999577</c:v>
                </c:pt>
                <c:pt idx="180884">
                  <c:v>-8.694500000000005</c:v>
                </c:pt>
                <c:pt idx="180885">
                  <c:v>-8.6924999999999955</c:v>
                </c:pt>
                <c:pt idx="180886">
                  <c:v>-8.6904999999999859</c:v>
                </c:pt>
                <c:pt idx="180887">
                  <c:v>-8.6884999999999764</c:v>
                </c:pt>
                <c:pt idx="180888">
                  <c:v>-8.6864999999999668</c:v>
                </c:pt>
                <c:pt idx="180889">
                  <c:v>-8.6844999999999573</c:v>
                </c:pt>
                <c:pt idx="180890">
                  <c:v>-8.6825000000000045</c:v>
                </c:pt>
                <c:pt idx="180891">
                  <c:v>-8.680499999999995</c:v>
                </c:pt>
                <c:pt idx="180892">
                  <c:v>-8.6784999999999854</c:v>
                </c:pt>
                <c:pt idx="180893">
                  <c:v>-8.6764999999999759</c:v>
                </c:pt>
                <c:pt idx="180894">
                  <c:v>-8.6744999999999663</c:v>
                </c:pt>
                <c:pt idx="180895">
                  <c:v>-8.6724999999999568</c:v>
                </c:pt>
                <c:pt idx="180896">
                  <c:v>-8.6705000000000041</c:v>
                </c:pt>
                <c:pt idx="180897">
                  <c:v>-8.6684999999999945</c:v>
                </c:pt>
                <c:pt idx="180898">
                  <c:v>-8.666499999999985</c:v>
                </c:pt>
                <c:pt idx="180899">
                  <c:v>-8.6644999999999754</c:v>
                </c:pt>
                <c:pt idx="180900">
                  <c:v>-8.6624999999999659</c:v>
                </c:pt>
                <c:pt idx="180901">
                  <c:v>-8.6604999999999563</c:v>
                </c:pt>
                <c:pt idx="180902">
                  <c:v>-8.6585000000000036</c:v>
                </c:pt>
                <c:pt idx="180903">
                  <c:v>-8.6564999999999941</c:v>
                </c:pt>
                <c:pt idx="180904">
                  <c:v>-8.6544999999999845</c:v>
                </c:pt>
                <c:pt idx="180905">
                  <c:v>-8.652499999999975</c:v>
                </c:pt>
                <c:pt idx="180906">
                  <c:v>-8.6504999999999654</c:v>
                </c:pt>
                <c:pt idx="180907">
                  <c:v>-8.6484999999999559</c:v>
                </c:pt>
                <c:pt idx="180908">
                  <c:v>-8.6465000000000032</c:v>
                </c:pt>
                <c:pt idx="180909">
                  <c:v>-8.6444999999999936</c:v>
                </c:pt>
                <c:pt idx="180910">
                  <c:v>-8.6424999999999841</c:v>
                </c:pt>
                <c:pt idx="180911">
                  <c:v>-8.6404999999999745</c:v>
                </c:pt>
                <c:pt idx="180912">
                  <c:v>-8.638499999999965</c:v>
                </c:pt>
                <c:pt idx="180913">
                  <c:v>-8.6364999999999554</c:v>
                </c:pt>
                <c:pt idx="180914">
                  <c:v>-8.6345000000000027</c:v>
                </c:pt>
                <c:pt idx="180915">
                  <c:v>-8.6324999999999932</c:v>
                </c:pt>
                <c:pt idx="180916">
                  <c:v>-8.6304999999999836</c:v>
                </c:pt>
                <c:pt idx="180917">
                  <c:v>-8.6284999999999741</c:v>
                </c:pt>
                <c:pt idx="180918">
                  <c:v>-8.6264999999999645</c:v>
                </c:pt>
                <c:pt idx="180919">
                  <c:v>-8.624499999999955</c:v>
                </c:pt>
                <c:pt idx="180920">
                  <c:v>-8.6225000000000023</c:v>
                </c:pt>
                <c:pt idx="180921">
                  <c:v>-8.6204999999999927</c:v>
                </c:pt>
                <c:pt idx="180922">
                  <c:v>-8.6184999999999832</c:v>
                </c:pt>
                <c:pt idx="180923">
                  <c:v>-8.6164999999999736</c:v>
                </c:pt>
                <c:pt idx="180924">
                  <c:v>-8.6144999999999641</c:v>
                </c:pt>
                <c:pt idx="180925">
                  <c:v>-8.6124999999999545</c:v>
                </c:pt>
                <c:pt idx="180926">
                  <c:v>-8.6105000000000018</c:v>
                </c:pt>
                <c:pt idx="180927">
                  <c:v>-8.6084999999999923</c:v>
                </c:pt>
                <c:pt idx="180928">
                  <c:v>-8.6064999999999827</c:v>
                </c:pt>
                <c:pt idx="180929">
                  <c:v>-8.6044999999999732</c:v>
                </c:pt>
                <c:pt idx="180930">
                  <c:v>-8.6024999999999636</c:v>
                </c:pt>
                <c:pt idx="180931">
                  <c:v>-8.6004999999999541</c:v>
                </c:pt>
                <c:pt idx="180932">
                  <c:v>-8.5985000000000014</c:v>
                </c:pt>
                <c:pt idx="180933">
                  <c:v>-8.5964999999999918</c:v>
                </c:pt>
                <c:pt idx="180934">
                  <c:v>-8.5944999999999823</c:v>
                </c:pt>
                <c:pt idx="180935">
                  <c:v>-8.5924999999999727</c:v>
                </c:pt>
                <c:pt idx="180936">
                  <c:v>-8.5904999999999632</c:v>
                </c:pt>
                <c:pt idx="180937">
                  <c:v>-8.5884999999999536</c:v>
                </c:pt>
                <c:pt idx="180938">
                  <c:v>-8.5865000000000009</c:v>
                </c:pt>
                <c:pt idx="180939">
                  <c:v>-8.5844999999999914</c:v>
                </c:pt>
                <c:pt idx="180940">
                  <c:v>-8.5824999999999818</c:v>
                </c:pt>
                <c:pt idx="180941">
                  <c:v>-8.5804999999999723</c:v>
                </c:pt>
                <c:pt idx="180942">
                  <c:v>-8.5784999999999627</c:v>
                </c:pt>
                <c:pt idx="180943">
                  <c:v>-8.5764999999999532</c:v>
                </c:pt>
                <c:pt idx="180944">
                  <c:v>-8.5745000000000005</c:v>
                </c:pt>
                <c:pt idx="180945">
                  <c:v>-8.5724999999999909</c:v>
                </c:pt>
                <c:pt idx="180946">
                  <c:v>-8.5704999999999814</c:v>
                </c:pt>
                <c:pt idx="180947">
                  <c:v>-8.5684999999999718</c:v>
                </c:pt>
                <c:pt idx="180948">
                  <c:v>-8.5664999999999623</c:v>
                </c:pt>
                <c:pt idx="180949">
                  <c:v>-8.5644999999999527</c:v>
                </c:pt>
                <c:pt idx="180950">
                  <c:v>-8.5625</c:v>
                </c:pt>
                <c:pt idx="180951">
                  <c:v>-8.5604999999999905</c:v>
                </c:pt>
                <c:pt idx="180952">
                  <c:v>-8.5584999999999809</c:v>
                </c:pt>
                <c:pt idx="180953">
                  <c:v>-8.5564999999999714</c:v>
                </c:pt>
                <c:pt idx="180954">
                  <c:v>-8.5544999999999618</c:v>
                </c:pt>
                <c:pt idx="180955">
                  <c:v>-8.5524999999999523</c:v>
                </c:pt>
                <c:pt idx="180956">
                  <c:v>-8.5504999999999995</c:v>
                </c:pt>
                <c:pt idx="180957">
                  <c:v>-8.54849999999999</c:v>
                </c:pt>
                <c:pt idx="180958">
                  <c:v>-8.5464999999999804</c:v>
                </c:pt>
                <c:pt idx="180959">
                  <c:v>-8.5444999999999709</c:v>
                </c:pt>
                <c:pt idx="180960">
                  <c:v>-8.5424999999999613</c:v>
                </c:pt>
                <c:pt idx="180961">
                  <c:v>-8.5404999999999518</c:v>
                </c:pt>
                <c:pt idx="180962">
                  <c:v>-8.5384999999999991</c:v>
                </c:pt>
                <c:pt idx="180963">
                  <c:v>-8.5364999999999895</c:v>
                </c:pt>
                <c:pt idx="180964">
                  <c:v>-8.53449999999998</c:v>
                </c:pt>
                <c:pt idx="180965">
                  <c:v>-8.5324999999999704</c:v>
                </c:pt>
                <c:pt idx="180966">
                  <c:v>-8.5304999999999609</c:v>
                </c:pt>
                <c:pt idx="180967">
                  <c:v>-8.5284999999999513</c:v>
                </c:pt>
                <c:pt idx="180968">
                  <c:v>-8.5264999999999986</c:v>
                </c:pt>
                <c:pt idx="180969">
                  <c:v>-8.5244999999999891</c:v>
                </c:pt>
                <c:pt idx="180970">
                  <c:v>-8.5224999999999795</c:v>
                </c:pt>
                <c:pt idx="180971">
                  <c:v>-8.52049999999997</c:v>
                </c:pt>
                <c:pt idx="180972">
                  <c:v>-8.5184999999999604</c:v>
                </c:pt>
                <c:pt idx="180973">
                  <c:v>-8.5164999999999509</c:v>
                </c:pt>
                <c:pt idx="180974">
                  <c:v>-8.5144999999999982</c:v>
                </c:pt>
                <c:pt idx="180975">
                  <c:v>-8.5124999999999886</c:v>
                </c:pt>
                <c:pt idx="180976">
                  <c:v>-8.5104999999999791</c:v>
                </c:pt>
                <c:pt idx="180977">
                  <c:v>-8.5084999999999695</c:v>
                </c:pt>
                <c:pt idx="180978">
                  <c:v>-8.50649999999996</c:v>
                </c:pt>
                <c:pt idx="180979">
                  <c:v>-8.5044999999999504</c:v>
                </c:pt>
                <c:pt idx="180980">
                  <c:v>-8.5024999999999977</c:v>
                </c:pt>
                <c:pt idx="180981">
                  <c:v>-8.5004999999999882</c:v>
                </c:pt>
                <c:pt idx="180982">
                  <c:v>-8.4984999999999786</c:v>
                </c:pt>
                <c:pt idx="180983">
                  <c:v>-8.4964999999999691</c:v>
                </c:pt>
                <c:pt idx="180984">
                  <c:v>-8.4944999999999595</c:v>
                </c:pt>
                <c:pt idx="180985">
                  <c:v>-8.49249999999995</c:v>
                </c:pt>
                <c:pt idx="180986">
                  <c:v>-8.4904999999999973</c:v>
                </c:pt>
                <c:pt idx="180987">
                  <c:v>-8.4884999999999877</c:v>
                </c:pt>
                <c:pt idx="180988">
                  <c:v>-8.4864999999999782</c:v>
                </c:pt>
                <c:pt idx="180989">
                  <c:v>-8.4844999999999686</c:v>
                </c:pt>
                <c:pt idx="180990">
                  <c:v>-8.4824999999999591</c:v>
                </c:pt>
                <c:pt idx="180991">
                  <c:v>-8.4804999999999495</c:v>
                </c:pt>
                <c:pt idx="180992">
                  <c:v>-8.4784999999999968</c:v>
                </c:pt>
                <c:pt idx="180993">
                  <c:v>-8.4764999999999873</c:v>
                </c:pt>
                <c:pt idx="180994">
                  <c:v>-8.4744999999999777</c:v>
                </c:pt>
                <c:pt idx="180995">
                  <c:v>-8.4724999999999682</c:v>
                </c:pt>
                <c:pt idx="180996">
                  <c:v>-8.4704999999999586</c:v>
                </c:pt>
                <c:pt idx="180997">
                  <c:v>-8.4684999999999491</c:v>
                </c:pt>
                <c:pt idx="180998">
                  <c:v>-8.4664999999999964</c:v>
                </c:pt>
                <c:pt idx="180999">
                  <c:v>-8.4644999999999868</c:v>
                </c:pt>
                <c:pt idx="181000">
                  <c:v>-8.4624999999999773</c:v>
                </c:pt>
                <c:pt idx="181001">
                  <c:v>-8.4604999999999677</c:v>
                </c:pt>
                <c:pt idx="181002">
                  <c:v>-8.4584999999999582</c:v>
                </c:pt>
                <c:pt idx="181003">
                  <c:v>-8.4565000000000055</c:v>
                </c:pt>
                <c:pt idx="181004">
                  <c:v>-8.4544999999999959</c:v>
                </c:pt>
                <c:pt idx="181005">
                  <c:v>-8.4524999999999864</c:v>
                </c:pt>
                <c:pt idx="181006">
                  <c:v>-8.4504999999999768</c:v>
                </c:pt>
                <c:pt idx="181007">
                  <c:v>-8.4484999999999673</c:v>
                </c:pt>
                <c:pt idx="181008">
                  <c:v>-8.4464999999999577</c:v>
                </c:pt>
                <c:pt idx="181009">
                  <c:v>-8.444500000000005</c:v>
                </c:pt>
                <c:pt idx="181010">
                  <c:v>-8.4424999999999955</c:v>
                </c:pt>
                <c:pt idx="181011">
                  <c:v>-8.4404999999999859</c:v>
                </c:pt>
                <c:pt idx="181012">
                  <c:v>-8.4384999999999764</c:v>
                </c:pt>
                <c:pt idx="181013">
                  <c:v>-8.4364999999999668</c:v>
                </c:pt>
                <c:pt idx="181014">
                  <c:v>-8.4344999999999573</c:v>
                </c:pt>
                <c:pt idx="181015">
                  <c:v>-8.4325000000000045</c:v>
                </c:pt>
                <c:pt idx="181016">
                  <c:v>-8.430499999999995</c:v>
                </c:pt>
                <c:pt idx="181017">
                  <c:v>-8.4284999999999854</c:v>
                </c:pt>
                <c:pt idx="181018">
                  <c:v>-8.4264999999999759</c:v>
                </c:pt>
                <c:pt idx="181019">
                  <c:v>-8.4244999999999663</c:v>
                </c:pt>
                <c:pt idx="181020">
                  <c:v>-8.4224999999999568</c:v>
                </c:pt>
                <c:pt idx="181021">
                  <c:v>-8.4205000000000041</c:v>
                </c:pt>
                <c:pt idx="181022">
                  <c:v>-8.4184999999999945</c:v>
                </c:pt>
                <c:pt idx="181023">
                  <c:v>-8.416499999999985</c:v>
                </c:pt>
                <c:pt idx="181024">
                  <c:v>-8.4144999999999754</c:v>
                </c:pt>
                <c:pt idx="181025">
                  <c:v>-8.4124999999999659</c:v>
                </c:pt>
                <c:pt idx="181026">
                  <c:v>-8.4104999999999563</c:v>
                </c:pt>
                <c:pt idx="181027">
                  <c:v>-8.4085000000000036</c:v>
                </c:pt>
                <c:pt idx="181028">
                  <c:v>-8.4064999999999941</c:v>
                </c:pt>
                <c:pt idx="181029">
                  <c:v>-8.4044999999999845</c:v>
                </c:pt>
                <c:pt idx="181030">
                  <c:v>-8.402499999999975</c:v>
                </c:pt>
                <c:pt idx="181031">
                  <c:v>-8.4004999999999654</c:v>
                </c:pt>
                <c:pt idx="181032">
                  <c:v>-8.3984999999999559</c:v>
                </c:pt>
                <c:pt idx="181033">
                  <c:v>-8.3965000000000032</c:v>
                </c:pt>
                <c:pt idx="181034">
                  <c:v>-8.3944999999999936</c:v>
                </c:pt>
                <c:pt idx="181035">
                  <c:v>-8.3924999999999841</c:v>
                </c:pt>
                <c:pt idx="181036">
                  <c:v>-8.3904999999999745</c:v>
                </c:pt>
                <c:pt idx="181037">
                  <c:v>-8.388499999999965</c:v>
                </c:pt>
                <c:pt idx="181038">
                  <c:v>-8.3864999999999554</c:v>
                </c:pt>
                <c:pt idx="181039">
                  <c:v>-8.3845000000000027</c:v>
                </c:pt>
                <c:pt idx="181040">
                  <c:v>-8.3824999999999932</c:v>
                </c:pt>
                <c:pt idx="181041">
                  <c:v>-8.3804999999999836</c:v>
                </c:pt>
                <c:pt idx="181042">
                  <c:v>-8.3784999999999741</c:v>
                </c:pt>
                <c:pt idx="181043">
                  <c:v>-8.3764999999999645</c:v>
                </c:pt>
                <c:pt idx="181044">
                  <c:v>-8.374499999999955</c:v>
                </c:pt>
                <c:pt idx="181045">
                  <c:v>-8.3725000000000023</c:v>
                </c:pt>
                <c:pt idx="181046">
                  <c:v>-8.3704999999999927</c:v>
                </c:pt>
                <c:pt idx="181047">
                  <c:v>-8.3684999999999832</c:v>
                </c:pt>
                <c:pt idx="181048">
                  <c:v>-8.3664999999999736</c:v>
                </c:pt>
                <c:pt idx="181049">
                  <c:v>-8.3644999999999641</c:v>
                </c:pt>
                <c:pt idx="181050">
                  <c:v>-8.3624999999999545</c:v>
                </c:pt>
                <c:pt idx="181051">
                  <c:v>-8.3605000000000018</c:v>
                </c:pt>
                <c:pt idx="181052">
                  <c:v>-8.3584999999999923</c:v>
                </c:pt>
                <c:pt idx="181053">
                  <c:v>-8.3564999999999827</c:v>
                </c:pt>
                <c:pt idx="181054">
                  <c:v>-8.3544999999999732</c:v>
                </c:pt>
                <c:pt idx="181055">
                  <c:v>-8.3524999999999636</c:v>
                </c:pt>
                <c:pt idx="181056">
                  <c:v>-8.3504999999999541</c:v>
                </c:pt>
                <c:pt idx="181057">
                  <c:v>-8.3485000000000014</c:v>
                </c:pt>
                <c:pt idx="181058">
                  <c:v>-8.3464999999999918</c:v>
                </c:pt>
                <c:pt idx="181059">
                  <c:v>-8.3444999999999823</c:v>
                </c:pt>
                <c:pt idx="181060">
                  <c:v>-8.3424999999999727</c:v>
                </c:pt>
                <c:pt idx="181061">
                  <c:v>-8.3404999999999632</c:v>
                </c:pt>
                <c:pt idx="181062">
                  <c:v>-8.3384999999999536</c:v>
                </c:pt>
                <c:pt idx="181063">
                  <c:v>-8.3365000000000009</c:v>
                </c:pt>
                <c:pt idx="181064">
                  <c:v>-8.3344999999999914</c:v>
                </c:pt>
                <c:pt idx="181065">
                  <c:v>-8.3324999999999818</c:v>
                </c:pt>
                <c:pt idx="181066">
                  <c:v>-8.3304999999999723</c:v>
                </c:pt>
                <c:pt idx="181067">
                  <c:v>-8.3284999999999627</c:v>
                </c:pt>
                <c:pt idx="181068">
                  <c:v>-8.3264999999999532</c:v>
                </c:pt>
                <c:pt idx="181069">
                  <c:v>-8.3245000000000005</c:v>
                </c:pt>
                <c:pt idx="181070">
                  <c:v>-8.3224999999999909</c:v>
                </c:pt>
                <c:pt idx="181071">
                  <c:v>-8.3204999999999814</c:v>
                </c:pt>
                <c:pt idx="181072">
                  <c:v>-8.3184999999999718</c:v>
                </c:pt>
                <c:pt idx="181073">
                  <c:v>-8.3164999999999623</c:v>
                </c:pt>
                <c:pt idx="181074">
                  <c:v>-8.3144999999999527</c:v>
                </c:pt>
                <c:pt idx="181075">
                  <c:v>-8.3125</c:v>
                </c:pt>
                <c:pt idx="181076">
                  <c:v>-8.3104999999999905</c:v>
                </c:pt>
                <c:pt idx="181077">
                  <c:v>-8.3084999999999809</c:v>
                </c:pt>
                <c:pt idx="181078">
                  <c:v>-8.3064999999999714</c:v>
                </c:pt>
                <c:pt idx="181079">
                  <c:v>-8.3044999999999618</c:v>
                </c:pt>
                <c:pt idx="181080">
                  <c:v>-8.3024999999999523</c:v>
                </c:pt>
                <c:pt idx="181081">
                  <c:v>-8.3004999999999995</c:v>
                </c:pt>
                <c:pt idx="181082">
                  <c:v>-8.29849999999999</c:v>
                </c:pt>
                <c:pt idx="181083">
                  <c:v>-8.2964999999999804</c:v>
                </c:pt>
                <c:pt idx="181084">
                  <c:v>-8.2944999999999709</c:v>
                </c:pt>
                <c:pt idx="181085">
                  <c:v>-8.2924999999999613</c:v>
                </c:pt>
                <c:pt idx="181086">
                  <c:v>-8.2904999999999518</c:v>
                </c:pt>
                <c:pt idx="181087">
                  <c:v>-8.2884999999999991</c:v>
                </c:pt>
                <c:pt idx="181088">
                  <c:v>-8.2864999999999895</c:v>
                </c:pt>
                <c:pt idx="181089">
                  <c:v>-8.28449999999998</c:v>
                </c:pt>
                <c:pt idx="181090">
                  <c:v>-8.2824999999999704</c:v>
                </c:pt>
                <c:pt idx="181091">
                  <c:v>-8.2804999999999609</c:v>
                </c:pt>
                <c:pt idx="181092">
                  <c:v>-8.2784999999999513</c:v>
                </c:pt>
                <c:pt idx="181093">
                  <c:v>-8.2764999999999986</c:v>
                </c:pt>
                <c:pt idx="181094">
                  <c:v>-8.2744999999999891</c:v>
                </c:pt>
                <c:pt idx="181095">
                  <c:v>-8.2724999999999795</c:v>
                </c:pt>
                <c:pt idx="181096">
                  <c:v>-8.27049999999997</c:v>
                </c:pt>
                <c:pt idx="181097">
                  <c:v>-8.2684999999999604</c:v>
                </c:pt>
                <c:pt idx="181098">
                  <c:v>-8.2664999999999509</c:v>
                </c:pt>
                <c:pt idx="181099">
                  <c:v>-8.2644999999999982</c:v>
                </c:pt>
                <c:pt idx="181100">
                  <c:v>-8.2624999999999886</c:v>
                </c:pt>
                <c:pt idx="181101">
                  <c:v>-8.2604999999999791</c:v>
                </c:pt>
                <c:pt idx="181102">
                  <c:v>-8.2584999999999695</c:v>
                </c:pt>
                <c:pt idx="181103">
                  <c:v>-8.25649999999996</c:v>
                </c:pt>
                <c:pt idx="181104">
                  <c:v>-8.2544999999999504</c:v>
                </c:pt>
                <c:pt idx="181105">
                  <c:v>-8.2524999999999977</c:v>
                </c:pt>
                <c:pt idx="181106">
                  <c:v>-8.2504999999999882</c:v>
                </c:pt>
                <c:pt idx="181107">
                  <c:v>-8.2484999999999786</c:v>
                </c:pt>
                <c:pt idx="181108">
                  <c:v>-8.2464999999999691</c:v>
                </c:pt>
                <c:pt idx="181109">
                  <c:v>-8.2444999999999595</c:v>
                </c:pt>
                <c:pt idx="181110">
                  <c:v>-8.24249999999995</c:v>
                </c:pt>
                <c:pt idx="181111">
                  <c:v>-8.2404999999999973</c:v>
                </c:pt>
                <c:pt idx="181112">
                  <c:v>-8.2384999999999877</c:v>
                </c:pt>
                <c:pt idx="181113">
                  <c:v>-8.2364999999999782</c:v>
                </c:pt>
                <c:pt idx="181114">
                  <c:v>-8.2344999999999686</c:v>
                </c:pt>
                <c:pt idx="181115">
                  <c:v>-8.2324999999999591</c:v>
                </c:pt>
                <c:pt idx="181116">
                  <c:v>-8.2304999999999495</c:v>
                </c:pt>
                <c:pt idx="181117">
                  <c:v>-8.2284999999999968</c:v>
                </c:pt>
                <c:pt idx="181118">
                  <c:v>-8.2264999999999873</c:v>
                </c:pt>
                <c:pt idx="181119">
                  <c:v>-8.2244999999999777</c:v>
                </c:pt>
                <c:pt idx="181120">
                  <c:v>-8.2224999999999682</c:v>
                </c:pt>
                <c:pt idx="181121">
                  <c:v>-8.2204999999999586</c:v>
                </c:pt>
                <c:pt idx="181122">
                  <c:v>-8.2184999999999491</c:v>
                </c:pt>
                <c:pt idx="181123">
                  <c:v>-8.2164999999999964</c:v>
                </c:pt>
                <c:pt idx="181124">
                  <c:v>-8.2144999999999868</c:v>
                </c:pt>
                <c:pt idx="181125">
                  <c:v>-8.2124999999999773</c:v>
                </c:pt>
                <c:pt idx="181126">
                  <c:v>-8.2104999999999677</c:v>
                </c:pt>
                <c:pt idx="181127">
                  <c:v>-8.2084999999999582</c:v>
                </c:pt>
                <c:pt idx="181128">
                  <c:v>-8.2065000000000055</c:v>
                </c:pt>
                <c:pt idx="181129">
                  <c:v>-8.2044999999999959</c:v>
                </c:pt>
                <c:pt idx="181130">
                  <c:v>-8.2024999999999864</c:v>
                </c:pt>
                <c:pt idx="181131">
                  <c:v>-8.2004999999999768</c:v>
                </c:pt>
                <c:pt idx="181132">
                  <c:v>-8.1984999999999673</c:v>
                </c:pt>
                <c:pt idx="181133">
                  <c:v>-8.1964999999999577</c:v>
                </c:pt>
                <c:pt idx="181134">
                  <c:v>-8.194500000000005</c:v>
                </c:pt>
                <c:pt idx="181135">
                  <c:v>-8.1924999999999955</c:v>
                </c:pt>
                <c:pt idx="181136">
                  <c:v>-8.1904999999999859</c:v>
                </c:pt>
                <c:pt idx="181137">
                  <c:v>-8.1884999999999764</c:v>
                </c:pt>
                <c:pt idx="181138">
                  <c:v>-8.1864999999999668</c:v>
                </c:pt>
                <c:pt idx="181139">
                  <c:v>-8.1844999999999573</c:v>
                </c:pt>
                <c:pt idx="181140">
                  <c:v>-8.1825000000000045</c:v>
                </c:pt>
                <c:pt idx="181141">
                  <c:v>-8.180499999999995</c:v>
                </c:pt>
                <c:pt idx="181142">
                  <c:v>-8.1784999999999854</c:v>
                </c:pt>
                <c:pt idx="181143">
                  <c:v>-8.1764999999999759</c:v>
                </c:pt>
                <c:pt idx="181144">
                  <c:v>-8.1744999999999663</c:v>
                </c:pt>
                <c:pt idx="181145">
                  <c:v>-8.1724999999999568</c:v>
                </c:pt>
                <c:pt idx="181146">
                  <c:v>-8.1705000000000041</c:v>
                </c:pt>
                <c:pt idx="181147">
                  <c:v>-8.1684999999999945</c:v>
                </c:pt>
                <c:pt idx="181148">
                  <c:v>-8.166499999999985</c:v>
                </c:pt>
                <c:pt idx="181149">
                  <c:v>-8.1644999999999754</c:v>
                </c:pt>
                <c:pt idx="181150">
                  <c:v>-8.1624999999999659</c:v>
                </c:pt>
                <c:pt idx="181151">
                  <c:v>-8.1604999999999563</c:v>
                </c:pt>
                <c:pt idx="181152">
                  <c:v>-8.1585000000000036</c:v>
                </c:pt>
                <c:pt idx="181153">
                  <c:v>-8.1564999999999941</c:v>
                </c:pt>
                <c:pt idx="181154">
                  <c:v>-8.1544999999999845</c:v>
                </c:pt>
                <c:pt idx="181155">
                  <c:v>-8.152499999999975</c:v>
                </c:pt>
                <c:pt idx="181156">
                  <c:v>-8.1504999999999654</c:v>
                </c:pt>
                <c:pt idx="181157">
                  <c:v>-8.1484999999999559</c:v>
                </c:pt>
                <c:pt idx="181158">
                  <c:v>-8.1465000000000032</c:v>
                </c:pt>
                <c:pt idx="181159">
                  <c:v>-8.1444999999999936</c:v>
                </c:pt>
                <c:pt idx="181160">
                  <c:v>-8.1424999999999841</c:v>
                </c:pt>
                <c:pt idx="181161">
                  <c:v>-8.1404999999999745</c:v>
                </c:pt>
                <c:pt idx="181162">
                  <c:v>-8.138499999999965</c:v>
                </c:pt>
                <c:pt idx="181163">
                  <c:v>-8.1364999999999554</c:v>
                </c:pt>
                <c:pt idx="181164">
                  <c:v>-8.1345000000000027</c:v>
                </c:pt>
                <c:pt idx="181165">
                  <c:v>-8.1324999999999932</c:v>
                </c:pt>
                <c:pt idx="181166">
                  <c:v>-8.1304999999999836</c:v>
                </c:pt>
                <c:pt idx="181167">
                  <c:v>-8.1284999999999741</c:v>
                </c:pt>
                <c:pt idx="181168">
                  <c:v>-8.1264999999999645</c:v>
                </c:pt>
                <c:pt idx="181169">
                  <c:v>-8.124499999999955</c:v>
                </c:pt>
                <c:pt idx="181170">
                  <c:v>-8.1225000000000023</c:v>
                </c:pt>
                <c:pt idx="181171">
                  <c:v>-8.1204999999999927</c:v>
                </c:pt>
                <c:pt idx="181172">
                  <c:v>-8.1184999999999832</c:v>
                </c:pt>
                <c:pt idx="181173">
                  <c:v>-8.1164999999999736</c:v>
                </c:pt>
                <c:pt idx="181174">
                  <c:v>-8.1144999999999641</c:v>
                </c:pt>
                <c:pt idx="181175">
                  <c:v>-8.1124999999999545</c:v>
                </c:pt>
                <c:pt idx="181176">
                  <c:v>-8.1105000000000018</c:v>
                </c:pt>
                <c:pt idx="181177">
                  <c:v>-8.1084999999999923</c:v>
                </c:pt>
                <c:pt idx="181178">
                  <c:v>-8.1064999999999827</c:v>
                </c:pt>
                <c:pt idx="181179">
                  <c:v>-8.1044999999999732</c:v>
                </c:pt>
                <c:pt idx="181180">
                  <c:v>-8.1024999999999636</c:v>
                </c:pt>
                <c:pt idx="181181">
                  <c:v>-8.1004999999999541</c:v>
                </c:pt>
                <c:pt idx="181182">
                  <c:v>-8.0985000000000014</c:v>
                </c:pt>
                <c:pt idx="181183">
                  <c:v>-8.0964999999999918</c:v>
                </c:pt>
                <c:pt idx="181184">
                  <c:v>-8.0944999999999823</c:v>
                </c:pt>
                <c:pt idx="181185">
                  <c:v>-8.0924999999999727</c:v>
                </c:pt>
                <c:pt idx="181186">
                  <c:v>-8.0904999999999632</c:v>
                </c:pt>
                <c:pt idx="181187">
                  <c:v>-8.0884999999999536</c:v>
                </c:pt>
                <c:pt idx="181188">
                  <c:v>-8.0865000000000009</c:v>
                </c:pt>
                <c:pt idx="181189">
                  <c:v>-8.0844999999999914</c:v>
                </c:pt>
                <c:pt idx="181190">
                  <c:v>-8.0824999999999818</c:v>
                </c:pt>
                <c:pt idx="181191">
                  <c:v>-8.0804999999999723</c:v>
                </c:pt>
                <c:pt idx="181192">
                  <c:v>-8.0784999999999627</c:v>
                </c:pt>
                <c:pt idx="181193">
                  <c:v>-8.0764999999999532</c:v>
                </c:pt>
                <c:pt idx="181194">
                  <c:v>-8.0745000000000005</c:v>
                </c:pt>
                <c:pt idx="181195">
                  <c:v>-8.0724999999999909</c:v>
                </c:pt>
                <c:pt idx="181196">
                  <c:v>-8.0704999999999814</c:v>
                </c:pt>
                <c:pt idx="181197">
                  <c:v>-8.0684999999999718</c:v>
                </c:pt>
                <c:pt idx="181198">
                  <c:v>-8.0664999999999623</c:v>
                </c:pt>
                <c:pt idx="181199">
                  <c:v>-8.0644999999999527</c:v>
                </c:pt>
                <c:pt idx="181200">
                  <c:v>-8.0625</c:v>
                </c:pt>
                <c:pt idx="181201">
                  <c:v>-8.0604999999999905</c:v>
                </c:pt>
                <c:pt idx="181202">
                  <c:v>-8.0584999999999809</c:v>
                </c:pt>
                <c:pt idx="181203">
                  <c:v>-8.0564999999999714</c:v>
                </c:pt>
                <c:pt idx="181204">
                  <c:v>-8.0544999999999618</c:v>
                </c:pt>
                <c:pt idx="181205">
                  <c:v>-8.0524999999999523</c:v>
                </c:pt>
                <c:pt idx="181206">
                  <c:v>-8.0504999999999995</c:v>
                </c:pt>
                <c:pt idx="181207">
                  <c:v>-8.04849999999999</c:v>
                </c:pt>
                <c:pt idx="181208">
                  <c:v>-8.0464999999999804</c:v>
                </c:pt>
                <c:pt idx="181209">
                  <c:v>-8.0444999999999709</c:v>
                </c:pt>
                <c:pt idx="181210">
                  <c:v>-8.0424999999999613</c:v>
                </c:pt>
                <c:pt idx="181211">
                  <c:v>-8.0404999999999518</c:v>
                </c:pt>
                <c:pt idx="181212">
                  <c:v>-8.0384999999999991</c:v>
                </c:pt>
                <c:pt idx="181213">
                  <c:v>-8.0364999999999895</c:v>
                </c:pt>
                <c:pt idx="181214">
                  <c:v>-8.03449999999998</c:v>
                </c:pt>
                <c:pt idx="181215">
                  <c:v>-8.0324999999999704</c:v>
                </c:pt>
                <c:pt idx="181216">
                  <c:v>-8.0304999999999609</c:v>
                </c:pt>
                <c:pt idx="181217">
                  <c:v>-8.0284999999999513</c:v>
                </c:pt>
                <c:pt idx="181218">
                  <c:v>-8.0264999999999986</c:v>
                </c:pt>
                <c:pt idx="181219">
                  <c:v>-8.0244999999999891</c:v>
                </c:pt>
                <c:pt idx="181220">
                  <c:v>-8.0224999999999795</c:v>
                </c:pt>
                <c:pt idx="181221">
                  <c:v>-8.02049999999997</c:v>
                </c:pt>
                <c:pt idx="181222">
                  <c:v>-8.0184999999999604</c:v>
                </c:pt>
                <c:pt idx="181223">
                  <c:v>-8.0164999999999509</c:v>
                </c:pt>
                <c:pt idx="181224">
                  <c:v>-8.0144999999999982</c:v>
                </c:pt>
                <c:pt idx="181225">
                  <c:v>-8.0124999999999886</c:v>
                </c:pt>
                <c:pt idx="181226">
                  <c:v>-8.0104999999999791</c:v>
                </c:pt>
                <c:pt idx="181227">
                  <c:v>-8.0084999999999695</c:v>
                </c:pt>
                <c:pt idx="181228">
                  <c:v>-8.00649999999996</c:v>
                </c:pt>
                <c:pt idx="181229">
                  <c:v>-8.0044999999999504</c:v>
                </c:pt>
                <c:pt idx="181230">
                  <c:v>-8.0024999999999977</c:v>
                </c:pt>
                <c:pt idx="181231">
                  <c:v>-8.0004999999999882</c:v>
                </c:pt>
                <c:pt idx="181232">
                  <c:v>-7.9984999999999786</c:v>
                </c:pt>
                <c:pt idx="181233">
                  <c:v>-7.9964999999999691</c:v>
                </c:pt>
                <c:pt idx="181234">
                  <c:v>-7.9944999999999595</c:v>
                </c:pt>
                <c:pt idx="181235">
                  <c:v>-7.99249999999995</c:v>
                </c:pt>
                <c:pt idx="181236">
                  <c:v>-7.9904999999999973</c:v>
                </c:pt>
                <c:pt idx="181237">
                  <c:v>-7.9884999999999877</c:v>
                </c:pt>
                <c:pt idx="181238">
                  <c:v>-7.9864999999999782</c:v>
                </c:pt>
                <c:pt idx="181239">
                  <c:v>-7.9844999999999686</c:v>
                </c:pt>
                <c:pt idx="181240">
                  <c:v>-7.9824999999999591</c:v>
                </c:pt>
                <c:pt idx="181241">
                  <c:v>-7.9804999999999495</c:v>
                </c:pt>
                <c:pt idx="181242">
                  <c:v>-7.9784999999999968</c:v>
                </c:pt>
                <c:pt idx="181243">
                  <c:v>-7.9764999999999873</c:v>
                </c:pt>
                <c:pt idx="181244">
                  <c:v>-7.9744999999999777</c:v>
                </c:pt>
                <c:pt idx="181245">
                  <c:v>-7.9724999999999682</c:v>
                </c:pt>
                <c:pt idx="181246">
                  <c:v>-7.9704999999999586</c:v>
                </c:pt>
                <c:pt idx="181247">
                  <c:v>-7.9684999999999491</c:v>
                </c:pt>
                <c:pt idx="181248">
                  <c:v>-7.9664999999999964</c:v>
                </c:pt>
                <c:pt idx="181249">
                  <c:v>-7.9644999999999868</c:v>
                </c:pt>
                <c:pt idx="181250">
                  <c:v>-7.9624999999999773</c:v>
                </c:pt>
                <c:pt idx="181251">
                  <c:v>-7.9604999999999677</c:v>
                </c:pt>
                <c:pt idx="181252">
                  <c:v>-7.9584999999999582</c:v>
                </c:pt>
                <c:pt idx="181253">
                  <c:v>-7.9565000000000055</c:v>
                </c:pt>
                <c:pt idx="181254">
                  <c:v>-7.9544999999999959</c:v>
                </c:pt>
                <c:pt idx="181255">
                  <c:v>-7.9524999999999864</c:v>
                </c:pt>
                <c:pt idx="181256">
                  <c:v>-7.9504999999999768</c:v>
                </c:pt>
                <c:pt idx="181257">
                  <c:v>-7.9484999999999673</c:v>
                </c:pt>
                <c:pt idx="181258">
                  <c:v>-7.9464999999999577</c:v>
                </c:pt>
                <c:pt idx="181259">
                  <c:v>-7.944500000000005</c:v>
                </c:pt>
                <c:pt idx="181260">
                  <c:v>-7.9424999999999955</c:v>
                </c:pt>
                <c:pt idx="181261">
                  <c:v>-7.9404999999999859</c:v>
                </c:pt>
                <c:pt idx="181262">
                  <c:v>-7.9384999999999764</c:v>
                </c:pt>
                <c:pt idx="181263">
                  <c:v>-7.9364999999999668</c:v>
                </c:pt>
                <c:pt idx="181264">
                  <c:v>-7.9344999999999573</c:v>
                </c:pt>
                <c:pt idx="181265">
                  <c:v>-7.9325000000000045</c:v>
                </c:pt>
                <c:pt idx="181266">
                  <c:v>-7.930499999999995</c:v>
                </c:pt>
                <c:pt idx="181267">
                  <c:v>-7.9284999999999854</c:v>
                </c:pt>
                <c:pt idx="181268">
                  <c:v>-7.9264999999999759</c:v>
                </c:pt>
                <c:pt idx="181269">
                  <c:v>-7.9244999999999663</c:v>
                </c:pt>
                <c:pt idx="181270">
                  <c:v>-7.9224999999999568</c:v>
                </c:pt>
                <c:pt idx="181271">
                  <c:v>-7.9205000000000041</c:v>
                </c:pt>
                <c:pt idx="181272">
                  <c:v>-7.9184999999999945</c:v>
                </c:pt>
                <c:pt idx="181273">
                  <c:v>-7.916499999999985</c:v>
                </c:pt>
                <c:pt idx="181274">
                  <c:v>-7.9144999999999754</c:v>
                </c:pt>
                <c:pt idx="181275">
                  <c:v>-7.9124999999999659</c:v>
                </c:pt>
                <c:pt idx="181276">
                  <c:v>-7.9104999999999563</c:v>
                </c:pt>
                <c:pt idx="181277">
                  <c:v>-7.9085000000000036</c:v>
                </c:pt>
                <c:pt idx="181278">
                  <c:v>-7.9064999999999941</c:v>
                </c:pt>
                <c:pt idx="181279">
                  <c:v>-7.9044999999999845</c:v>
                </c:pt>
                <c:pt idx="181280">
                  <c:v>-7.902499999999975</c:v>
                </c:pt>
                <c:pt idx="181281">
                  <c:v>-7.9004999999999654</c:v>
                </c:pt>
                <c:pt idx="181282">
                  <c:v>-7.8984999999999559</c:v>
                </c:pt>
                <c:pt idx="181283">
                  <c:v>-7.8965000000000032</c:v>
                </c:pt>
                <c:pt idx="181284">
                  <c:v>-7.8944999999999936</c:v>
                </c:pt>
                <c:pt idx="181285">
                  <c:v>-7.8924999999999841</c:v>
                </c:pt>
                <c:pt idx="181286">
                  <c:v>-7.8904999999999745</c:v>
                </c:pt>
                <c:pt idx="181287">
                  <c:v>-7.888499999999965</c:v>
                </c:pt>
                <c:pt idx="181288">
                  <c:v>-7.8864999999999554</c:v>
                </c:pt>
                <c:pt idx="181289">
                  <c:v>-7.8845000000000027</c:v>
                </c:pt>
                <c:pt idx="181290">
                  <c:v>-7.8824999999999932</c:v>
                </c:pt>
                <c:pt idx="181291">
                  <c:v>-7.8804999999999836</c:v>
                </c:pt>
                <c:pt idx="181292">
                  <c:v>-7.8784999999999741</c:v>
                </c:pt>
                <c:pt idx="181293">
                  <c:v>-7.8764999999999645</c:v>
                </c:pt>
                <c:pt idx="181294">
                  <c:v>-7.874499999999955</c:v>
                </c:pt>
                <c:pt idx="181295">
                  <c:v>-7.8725000000000023</c:v>
                </c:pt>
                <c:pt idx="181296">
                  <c:v>-7.8704999999999927</c:v>
                </c:pt>
                <c:pt idx="181297">
                  <c:v>-7.8684999999999832</c:v>
                </c:pt>
                <c:pt idx="181298">
                  <c:v>-7.8664999999999736</c:v>
                </c:pt>
                <c:pt idx="181299">
                  <c:v>-7.8644999999999641</c:v>
                </c:pt>
                <c:pt idx="181300">
                  <c:v>-7.8624999999999545</c:v>
                </c:pt>
                <c:pt idx="181301">
                  <c:v>-7.8605000000000018</c:v>
                </c:pt>
                <c:pt idx="181302">
                  <c:v>-7.8584999999999923</c:v>
                </c:pt>
                <c:pt idx="181303">
                  <c:v>-7.8564999999999827</c:v>
                </c:pt>
                <c:pt idx="181304">
                  <c:v>-7.8544999999999732</c:v>
                </c:pt>
                <c:pt idx="181305">
                  <c:v>-7.8524999999999636</c:v>
                </c:pt>
                <c:pt idx="181306">
                  <c:v>-7.8504999999999541</c:v>
                </c:pt>
                <c:pt idx="181307">
                  <c:v>-7.8485000000000014</c:v>
                </c:pt>
                <c:pt idx="181308">
                  <c:v>-7.8464999999999918</c:v>
                </c:pt>
                <c:pt idx="181309">
                  <c:v>-7.8444999999999823</c:v>
                </c:pt>
                <c:pt idx="181310">
                  <c:v>-7.8424999999999727</c:v>
                </c:pt>
                <c:pt idx="181311">
                  <c:v>-7.8404999999999632</c:v>
                </c:pt>
                <c:pt idx="181312">
                  <c:v>-7.8384999999999536</c:v>
                </c:pt>
                <c:pt idx="181313">
                  <c:v>-7.8365000000000009</c:v>
                </c:pt>
                <c:pt idx="181314">
                  <c:v>-7.8344999999999914</c:v>
                </c:pt>
                <c:pt idx="181315">
                  <c:v>-7.8324999999999818</c:v>
                </c:pt>
                <c:pt idx="181316">
                  <c:v>-7.8304999999999723</c:v>
                </c:pt>
                <c:pt idx="181317">
                  <c:v>-7.8284999999999627</c:v>
                </c:pt>
                <c:pt idx="181318">
                  <c:v>-7.8264999999999532</c:v>
                </c:pt>
                <c:pt idx="181319">
                  <c:v>-7.8245000000000005</c:v>
                </c:pt>
                <c:pt idx="181320">
                  <c:v>-7.8224999999999909</c:v>
                </c:pt>
                <c:pt idx="181321">
                  <c:v>-7.8204999999999814</c:v>
                </c:pt>
                <c:pt idx="181322">
                  <c:v>-7.8184999999999718</c:v>
                </c:pt>
                <c:pt idx="181323">
                  <c:v>-7.8164999999999623</c:v>
                </c:pt>
                <c:pt idx="181324">
                  <c:v>-7.8144999999999527</c:v>
                </c:pt>
                <c:pt idx="181325">
                  <c:v>-7.8125</c:v>
                </c:pt>
                <c:pt idx="181326">
                  <c:v>-7.8104999999999905</c:v>
                </c:pt>
                <c:pt idx="181327">
                  <c:v>-7.8084999999999809</c:v>
                </c:pt>
                <c:pt idx="181328">
                  <c:v>-7.8064999999999714</c:v>
                </c:pt>
                <c:pt idx="181329">
                  <c:v>-7.8044999999999618</c:v>
                </c:pt>
                <c:pt idx="181330">
                  <c:v>-7.8024999999999523</c:v>
                </c:pt>
                <c:pt idx="181331">
                  <c:v>-7.8004999999999995</c:v>
                </c:pt>
                <c:pt idx="181332">
                  <c:v>-7.79849999999999</c:v>
                </c:pt>
                <c:pt idx="181333">
                  <c:v>-7.7964999999999804</c:v>
                </c:pt>
                <c:pt idx="181334">
                  <c:v>-7.7944999999999709</c:v>
                </c:pt>
                <c:pt idx="181335">
                  <c:v>-7.7924999999999613</c:v>
                </c:pt>
                <c:pt idx="181336">
                  <c:v>-7.7904999999999518</c:v>
                </c:pt>
                <c:pt idx="181337">
                  <c:v>-7.7884999999999991</c:v>
                </c:pt>
                <c:pt idx="181338">
                  <c:v>-7.7864999999999895</c:v>
                </c:pt>
                <c:pt idx="181339">
                  <c:v>-7.78449999999998</c:v>
                </c:pt>
                <c:pt idx="181340">
                  <c:v>-7.7824999999999704</c:v>
                </c:pt>
                <c:pt idx="181341">
                  <c:v>-7.7804999999999609</c:v>
                </c:pt>
                <c:pt idx="181342">
                  <c:v>-7.7784999999999513</c:v>
                </c:pt>
                <c:pt idx="181343">
                  <c:v>-7.7764999999999986</c:v>
                </c:pt>
                <c:pt idx="181344">
                  <c:v>-7.7744999999999891</c:v>
                </c:pt>
                <c:pt idx="181345">
                  <c:v>-7.7724999999999795</c:v>
                </c:pt>
                <c:pt idx="181346">
                  <c:v>-7.77049999999997</c:v>
                </c:pt>
                <c:pt idx="181347">
                  <c:v>-7.7684999999999604</c:v>
                </c:pt>
                <c:pt idx="181348">
                  <c:v>-7.7664999999999509</c:v>
                </c:pt>
                <c:pt idx="181349">
                  <c:v>-7.7644999999999982</c:v>
                </c:pt>
                <c:pt idx="181350">
                  <c:v>-7.7624999999999886</c:v>
                </c:pt>
                <c:pt idx="181351">
                  <c:v>-7.7604999999999791</c:v>
                </c:pt>
                <c:pt idx="181352">
                  <c:v>-7.7584999999999695</c:v>
                </c:pt>
                <c:pt idx="181353">
                  <c:v>-7.75649999999996</c:v>
                </c:pt>
                <c:pt idx="181354">
                  <c:v>-7.7544999999999504</c:v>
                </c:pt>
                <c:pt idx="181355">
                  <c:v>-7.7524999999999977</c:v>
                </c:pt>
                <c:pt idx="181356">
                  <c:v>-7.7504999999999882</c:v>
                </c:pt>
                <c:pt idx="181357">
                  <c:v>-7.7484999999999786</c:v>
                </c:pt>
                <c:pt idx="181358">
                  <c:v>-7.7464999999999691</c:v>
                </c:pt>
                <c:pt idx="181359">
                  <c:v>-7.7444999999999595</c:v>
                </c:pt>
                <c:pt idx="181360">
                  <c:v>-7.74249999999995</c:v>
                </c:pt>
                <c:pt idx="181361">
                  <c:v>-7.7404999999999973</c:v>
                </c:pt>
                <c:pt idx="181362">
                  <c:v>-7.7384999999999877</c:v>
                </c:pt>
                <c:pt idx="181363">
                  <c:v>-7.7364999999999782</c:v>
                </c:pt>
                <c:pt idx="181364">
                  <c:v>-7.7344999999999686</c:v>
                </c:pt>
                <c:pt idx="181365">
                  <c:v>-7.7324999999999591</c:v>
                </c:pt>
                <c:pt idx="181366">
                  <c:v>-7.7304999999999495</c:v>
                </c:pt>
                <c:pt idx="181367">
                  <c:v>-7.7284999999999968</c:v>
                </c:pt>
                <c:pt idx="181368">
                  <c:v>-7.7264999999999873</c:v>
                </c:pt>
                <c:pt idx="181369">
                  <c:v>-7.7244999999999777</c:v>
                </c:pt>
                <c:pt idx="181370">
                  <c:v>-7.7224999999999682</c:v>
                </c:pt>
                <c:pt idx="181371">
                  <c:v>-7.7204999999999586</c:v>
                </c:pt>
                <c:pt idx="181372">
                  <c:v>-7.7184999999999491</c:v>
                </c:pt>
                <c:pt idx="181373">
                  <c:v>-7.7164999999999964</c:v>
                </c:pt>
                <c:pt idx="181374">
                  <c:v>-7.7144999999999868</c:v>
                </c:pt>
                <c:pt idx="181375">
                  <c:v>-7.7124999999999773</c:v>
                </c:pt>
                <c:pt idx="181376">
                  <c:v>-7.7104999999999677</c:v>
                </c:pt>
                <c:pt idx="181377">
                  <c:v>-7.7084999999999582</c:v>
                </c:pt>
                <c:pt idx="181378">
                  <c:v>-7.7065000000000055</c:v>
                </c:pt>
                <c:pt idx="181379">
                  <c:v>-7.7044999999999959</c:v>
                </c:pt>
                <c:pt idx="181380">
                  <c:v>-7.7024999999999864</c:v>
                </c:pt>
                <c:pt idx="181381">
                  <c:v>-7.7004999999999768</c:v>
                </c:pt>
                <c:pt idx="181382">
                  <c:v>-7.6984999999999673</c:v>
                </c:pt>
                <c:pt idx="181383">
                  <c:v>-7.6964999999999577</c:v>
                </c:pt>
                <c:pt idx="181384">
                  <c:v>-7.694500000000005</c:v>
                </c:pt>
                <c:pt idx="181385">
                  <c:v>-7.6924999999999955</c:v>
                </c:pt>
                <c:pt idx="181386">
                  <c:v>-7.6904999999999859</c:v>
                </c:pt>
                <c:pt idx="181387">
                  <c:v>-7.6884999999999764</c:v>
                </c:pt>
                <c:pt idx="181388">
                  <c:v>-7.6864999999999668</c:v>
                </c:pt>
                <c:pt idx="181389">
                  <c:v>-7.6844999999999573</c:v>
                </c:pt>
                <c:pt idx="181390">
                  <c:v>-7.6825000000000045</c:v>
                </c:pt>
                <c:pt idx="181391">
                  <c:v>-7.680499999999995</c:v>
                </c:pt>
                <c:pt idx="181392">
                  <c:v>-7.6784999999999854</c:v>
                </c:pt>
                <c:pt idx="181393">
                  <c:v>-7.6764999999999759</c:v>
                </c:pt>
                <c:pt idx="181394">
                  <c:v>-7.6744999999999663</c:v>
                </c:pt>
                <c:pt idx="181395">
                  <c:v>-7.6724999999999568</c:v>
                </c:pt>
                <c:pt idx="181396">
                  <c:v>-7.6705000000000041</c:v>
                </c:pt>
                <c:pt idx="181397">
                  <c:v>-7.6684999999999945</c:v>
                </c:pt>
                <c:pt idx="181398">
                  <c:v>-7.666499999999985</c:v>
                </c:pt>
                <c:pt idx="181399">
                  <c:v>-7.6644999999999754</c:v>
                </c:pt>
                <c:pt idx="181400">
                  <c:v>-7.6624999999999659</c:v>
                </c:pt>
                <c:pt idx="181401">
                  <c:v>-7.6604999999999563</c:v>
                </c:pt>
                <c:pt idx="181402">
                  <c:v>-7.6585000000000036</c:v>
                </c:pt>
                <c:pt idx="181403">
                  <c:v>-7.6564999999999941</c:v>
                </c:pt>
                <c:pt idx="181404">
                  <c:v>-7.6544999999999845</c:v>
                </c:pt>
                <c:pt idx="181405">
                  <c:v>-7.652499999999975</c:v>
                </c:pt>
                <c:pt idx="181406">
                  <c:v>-7.6504999999999654</c:v>
                </c:pt>
                <c:pt idx="181407">
                  <c:v>-7.6484999999999559</c:v>
                </c:pt>
                <c:pt idx="181408">
                  <c:v>-7.6465000000000032</c:v>
                </c:pt>
                <c:pt idx="181409">
                  <c:v>-7.6444999999999936</c:v>
                </c:pt>
                <c:pt idx="181410">
                  <c:v>-7.6424999999999841</c:v>
                </c:pt>
                <c:pt idx="181411">
                  <c:v>-7.6404999999999745</c:v>
                </c:pt>
                <c:pt idx="181412">
                  <c:v>-7.638499999999965</c:v>
                </c:pt>
                <c:pt idx="181413">
                  <c:v>-7.6364999999999554</c:v>
                </c:pt>
                <c:pt idx="181414">
                  <c:v>-7.6345000000000027</c:v>
                </c:pt>
                <c:pt idx="181415">
                  <c:v>-7.6324999999999932</c:v>
                </c:pt>
                <c:pt idx="181416">
                  <c:v>-7.6304999999999836</c:v>
                </c:pt>
                <c:pt idx="181417">
                  <c:v>-7.6284999999999741</c:v>
                </c:pt>
                <c:pt idx="181418">
                  <c:v>-7.6264999999999645</c:v>
                </c:pt>
                <c:pt idx="181419">
                  <c:v>-7.624499999999955</c:v>
                </c:pt>
                <c:pt idx="181420">
                  <c:v>-7.6225000000000023</c:v>
                </c:pt>
                <c:pt idx="181421">
                  <c:v>-7.6204999999999927</c:v>
                </c:pt>
                <c:pt idx="181422">
                  <c:v>-7.6184999999999832</c:v>
                </c:pt>
                <c:pt idx="181423">
                  <c:v>-7.6164999999999736</c:v>
                </c:pt>
                <c:pt idx="181424">
                  <c:v>-7.6144999999999641</c:v>
                </c:pt>
                <c:pt idx="181425">
                  <c:v>-7.6124999999999545</c:v>
                </c:pt>
                <c:pt idx="181426">
                  <c:v>-7.6105000000000018</c:v>
                </c:pt>
                <c:pt idx="181427">
                  <c:v>-7.6084999999999923</c:v>
                </c:pt>
                <c:pt idx="181428">
                  <c:v>-7.6064999999999827</c:v>
                </c:pt>
                <c:pt idx="181429">
                  <c:v>-7.6044999999999732</c:v>
                </c:pt>
                <c:pt idx="181430">
                  <c:v>-7.6024999999999636</c:v>
                </c:pt>
                <c:pt idx="181431">
                  <c:v>-7.6004999999999541</c:v>
                </c:pt>
                <c:pt idx="181432">
                  <c:v>-7.5985000000000014</c:v>
                </c:pt>
                <c:pt idx="181433">
                  <c:v>-7.5964999999999918</c:v>
                </c:pt>
                <c:pt idx="181434">
                  <c:v>-7.5944999999999823</c:v>
                </c:pt>
                <c:pt idx="181435">
                  <c:v>-7.5924999999999727</c:v>
                </c:pt>
                <c:pt idx="181436">
                  <c:v>-7.5904999999999632</c:v>
                </c:pt>
                <c:pt idx="181437">
                  <c:v>-7.5884999999999536</c:v>
                </c:pt>
                <c:pt idx="181438">
                  <c:v>-7.5865000000000009</c:v>
                </c:pt>
                <c:pt idx="181439">
                  <c:v>-7.5844999999999914</c:v>
                </c:pt>
                <c:pt idx="181440">
                  <c:v>-7.5824999999999818</c:v>
                </c:pt>
                <c:pt idx="181441">
                  <c:v>-7.5804999999999723</c:v>
                </c:pt>
                <c:pt idx="181442">
                  <c:v>-7.5784999999999627</c:v>
                </c:pt>
                <c:pt idx="181443">
                  <c:v>-7.5764999999999532</c:v>
                </c:pt>
                <c:pt idx="181444">
                  <c:v>-7.5745000000000005</c:v>
                </c:pt>
                <c:pt idx="181445">
                  <c:v>-7.5724999999999909</c:v>
                </c:pt>
                <c:pt idx="181446">
                  <c:v>-7.5704999999999814</c:v>
                </c:pt>
                <c:pt idx="181447">
                  <c:v>-7.5684999999999718</c:v>
                </c:pt>
                <c:pt idx="181448">
                  <c:v>-7.5664999999999623</c:v>
                </c:pt>
                <c:pt idx="181449">
                  <c:v>-7.5644999999999527</c:v>
                </c:pt>
                <c:pt idx="181450">
                  <c:v>-7.5625</c:v>
                </c:pt>
                <c:pt idx="181451">
                  <c:v>-7.5604999999999905</c:v>
                </c:pt>
                <c:pt idx="181452">
                  <c:v>-7.5584999999999809</c:v>
                </c:pt>
                <c:pt idx="181453">
                  <c:v>-7.5564999999999714</c:v>
                </c:pt>
                <c:pt idx="181454">
                  <c:v>-7.5544999999999618</c:v>
                </c:pt>
                <c:pt idx="181455">
                  <c:v>-7.5524999999999523</c:v>
                </c:pt>
                <c:pt idx="181456">
                  <c:v>-7.5504999999999995</c:v>
                </c:pt>
                <c:pt idx="181457">
                  <c:v>-7.54849999999999</c:v>
                </c:pt>
                <c:pt idx="181458">
                  <c:v>-7.5464999999999804</c:v>
                </c:pt>
                <c:pt idx="181459">
                  <c:v>-7.5444999999999709</c:v>
                </c:pt>
                <c:pt idx="181460">
                  <c:v>-7.5424999999999613</c:v>
                </c:pt>
                <c:pt idx="181461">
                  <c:v>-7.5404999999999518</c:v>
                </c:pt>
                <c:pt idx="181462">
                  <c:v>-7.5384999999999991</c:v>
                </c:pt>
                <c:pt idx="181463">
                  <c:v>-7.5364999999999895</c:v>
                </c:pt>
                <c:pt idx="181464">
                  <c:v>-7.53449999999998</c:v>
                </c:pt>
                <c:pt idx="181465">
                  <c:v>-7.5324999999999704</c:v>
                </c:pt>
                <c:pt idx="181466">
                  <c:v>-7.5304999999999609</c:v>
                </c:pt>
                <c:pt idx="181467">
                  <c:v>-7.5284999999999513</c:v>
                </c:pt>
                <c:pt idx="181468">
                  <c:v>-7.5264999999999986</c:v>
                </c:pt>
                <c:pt idx="181469">
                  <c:v>-7.5244999999999891</c:v>
                </c:pt>
                <c:pt idx="181470">
                  <c:v>-7.5224999999999795</c:v>
                </c:pt>
                <c:pt idx="181471">
                  <c:v>-7.52049999999997</c:v>
                </c:pt>
                <c:pt idx="181472">
                  <c:v>-7.5184999999999604</c:v>
                </c:pt>
                <c:pt idx="181473">
                  <c:v>-7.5164999999999509</c:v>
                </c:pt>
                <c:pt idx="181474">
                  <c:v>-7.5144999999999982</c:v>
                </c:pt>
                <c:pt idx="181475">
                  <c:v>-7.5124999999999886</c:v>
                </c:pt>
                <c:pt idx="181476">
                  <c:v>-7.5104999999999791</c:v>
                </c:pt>
                <c:pt idx="181477">
                  <c:v>-7.5084999999999695</c:v>
                </c:pt>
                <c:pt idx="181478">
                  <c:v>-7.50649999999996</c:v>
                </c:pt>
                <c:pt idx="181479">
                  <c:v>-7.5044999999999504</c:v>
                </c:pt>
                <c:pt idx="181480">
                  <c:v>-7.5024999999999977</c:v>
                </c:pt>
                <c:pt idx="181481">
                  <c:v>-7.5004999999999882</c:v>
                </c:pt>
                <c:pt idx="181482">
                  <c:v>-7.4984999999999786</c:v>
                </c:pt>
                <c:pt idx="181483">
                  <c:v>-7.4964999999999691</c:v>
                </c:pt>
                <c:pt idx="181484">
                  <c:v>-7.4944999999999595</c:v>
                </c:pt>
                <c:pt idx="181485">
                  <c:v>-7.49249999999995</c:v>
                </c:pt>
                <c:pt idx="181486">
                  <c:v>-7.4904999999999973</c:v>
                </c:pt>
                <c:pt idx="181487">
                  <c:v>-7.4884999999999877</c:v>
                </c:pt>
                <c:pt idx="181488">
                  <c:v>-7.4864999999999782</c:v>
                </c:pt>
                <c:pt idx="181489">
                  <c:v>-7.4844999999999686</c:v>
                </c:pt>
                <c:pt idx="181490">
                  <c:v>-7.4824999999999591</c:v>
                </c:pt>
                <c:pt idx="181491">
                  <c:v>-7.4804999999999495</c:v>
                </c:pt>
                <c:pt idx="181492">
                  <c:v>-7.4784999999999968</c:v>
                </c:pt>
                <c:pt idx="181493">
                  <c:v>-7.4764999999999873</c:v>
                </c:pt>
                <c:pt idx="181494">
                  <c:v>-7.4744999999999777</c:v>
                </c:pt>
                <c:pt idx="181495">
                  <c:v>-7.4724999999999682</c:v>
                </c:pt>
                <c:pt idx="181496">
                  <c:v>-7.4704999999999586</c:v>
                </c:pt>
                <c:pt idx="181497">
                  <c:v>-7.4684999999999491</c:v>
                </c:pt>
                <c:pt idx="181498">
                  <c:v>-7.4664999999999964</c:v>
                </c:pt>
                <c:pt idx="181499">
                  <c:v>-7.4644999999999868</c:v>
                </c:pt>
                <c:pt idx="181500">
                  <c:v>-7.4624999999999773</c:v>
                </c:pt>
                <c:pt idx="181501">
                  <c:v>-7.4604999999999677</c:v>
                </c:pt>
                <c:pt idx="181502">
                  <c:v>-7.4584999999999582</c:v>
                </c:pt>
                <c:pt idx="181503">
                  <c:v>-7.4565000000000055</c:v>
                </c:pt>
                <c:pt idx="181504">
                  <c:v>-7.4544999999999959</c:v>
                </c:pt>
                <c:pt idx="181505">
                  <c:v>-7.4524999999999864</c:v>
                </c:pt>
                <c:pt idx="181506">
                  <c:v>-7.4504999999999768</c:v>
                </c:pt>
                <c:pt idx="181507">
                  <c:v>-7.4484999999999673</c:v>
                </c:pt>
                <c:pt idx="181508">
                  <c:v>-7.4464999999999577</c:v>
                </c:pt>
                <c:pt idx="181509">
                  <c:v>-7.444500000000005</c:v>
                </c:pt>
                <c:pt idx="181510">
                  <c:v>-7.4424999999999955</c:v>
                </c:pt>
                <c:pt idx="181511">
                  <c:v>-7.4404999999999859</c:v>
                </c:pt>
                <c:pt idx="181512">
                  <c:v>-7.4384999999999764</c:v>
                </c:pt>
                <c:pt idx="181513">
                  <c:v>-7.4364999999999668</c:v>
                </c:pt>
                <c:pt idx="181514">
                  <c:v>-7.4344999999999573</c:v>
                </c:pt>
                <c:pt idx="181515">
                  <c:v>-7.4325000000000045</c:v>
                </c:pt>
                <c:pt idx="181516">
                  <c:v>-7.430499999999995</c:v>
                </c:pt>
                <c:pt idx="181517">
                  <c:v>-7.4284999999999854</c:v>
                </c:pt>
                <c:pt idx="181518">
                  <c:v>-7.4264999999999759</c:v>
                </c:pt>
                <c:pt idx="181519">
                  <c:v>-7.4244999999999663</c:v>
                </c:pt>
                <c:pt idx="181520">
                  <c:v>-7.4224999999999568</c:v>
                </c:pt>
                <c:pt idx="181521">
                  <c:v>-7.4205000000000041</c:v>
                </c:pt>
                <c:pt idx="181522">
                  <c:v>-7.4184999999999945</c:v>
                </c:pt>
                <c:pt idx="181523">
                  <c:v>-7.416499999999985</c:v>
                </c:pt>
                <c:pt idx="181524">
                  <c:v>-7.4144999999999754</c:v>
                </c:pt>
                <c:pt idx="181525">
                  <c:v>-7.4124999999999659</c:v>
                </c:pt>
                <c:pt idx="181526">
                  <c:v>-7.4104999999999563</c:v>
                </c:pt>
                <c:pt idx="181527">
                  <c:v>-7.4085000000000036</c:v>
                </c:pt>
                <c:pt idx="181528">
                  <c:v>-7.4064999999999941</c:v>
                </c:pt>
                <c:pt idx="181529">
                  <c:v>-7.4044999999999845</c:v>
                </c:pt>
                <c:pt idx="181530">
                  <c:v>-7.402499999999975</c:v>
                </c:pt>
                <c:pt idx="181531">
                  <c:v>-7.4004999999999654</c:v>
                </c:pt>
                <c:pt idx="181532">
                  <c:v>-7.3984999999999559</c:v>
                </c:pt>
                <c:pt idx="181533">
                  <c:v>-7.3965000000000032</c:v>
                </c:pt>
                <c:pt idx="181534">
                  <c:v>-7.3944999999999936</c:v>
                </c:pt>
                <c:pt idx="181535">
                  <c:v>-7.3924999999999841</c:v>
                </c:pt>
                <c:pt idx="181536">
                  <c:v>-7.3904999999999745</c:v>
                </c:pt>
                <c:pt idx="181537">
                  <c:v>-7.388499999999965</c:v>
                </c:pt>
                <c:pt idx="181538">
                  <c:v>-7.3864999999999554</c:v>
                </c:pt>
                <c:pt idx="181539">
                  <c:v>-7.3845000000000027</c:v>
                </c:pt>
                <c:pt idx="181540">
                  <c:v>-7.3824999999999932</c:v>
                </c:pt>
                <c:pt idx="181541">
                  <c:v>-7.3804999999999836</c:v>
                </c:pt>
                <c:pt idx="181542">
                  <c:v>-7.3784999999999741</c:v>
                </c:pt>
                <c:pt idx="181543">
                  <c:v>-7.3764999999999645</c:v>
                </c:pt>
                <c:pt idx="181544">
                  <c:v>-7.374499999999955</c:v>
                </c:pt>
                <c:pt idx="181545">
                  <c:v>-7.3725000000000023</c:v>
                </c:pt>
                <c:pt idx="181546">
                  <c:v>-7.3704999999999927</c:v>
                </c:pt>
                <c:pt idx="181547">
                  <c:v>-7.3684999999999832</c:v>
                </c:pt>
                <c:pt idx="181548">
                  <c:v>-7.3664999999999736</c:v>
                </c:pt>
                <c:pt idx="181549">
                  <c:v>-7.3644999999999641</c:v>
                </c:pt>
                <c:pt idx="181550">
                  <c:v>-7.3624999999999545</c:v>
                </c:pt>
                <c:pt idx="181551">
                  <c:v>-7.3605000000000018</c:v>
                </c:pt>
                <c:pt idx="181552">
                  <c:v>-7.3584999999999923</c:v>
                </c:pt>
                <c:pt idx="181553">
                  <c:v>-7.3564999999999827</c:v>
                </c:pt>
                <c:pt idx="181554">
                  <c:v>-7.3544999999999732</c:v>
                </c:pt>
                <c:pt idx="181555">
                  <c:v>-7.3524999999999636</c:v>
                </c:pt>
                <c:pt idx="181556">
                  <c:v>-7.3504999999999541</c:v>
                </c:pt>
                <c:pt idx="181557">
                  <c:v>-7.3485000000000014</c:v>
                </c:pt>
                <c:pt idx="181558">
                  <c:v>-7.3464999999999918</c:v>
                </c:pt>
                <c:pt idx="181559">
                  <c:v>-7.3444999999999823</c:v>
                </c:pt>
                <c:pt idx="181560">
                  <c:v>-7.3424999999999727</c:v>
                </c:pt>
                <c:pt idx="181561">
                  <c:v>-7.3404999999999632</c:v>
                </c:pt>
                <c:pt idx="181562">
                  <c:v>-7.3384999999999536</c:v>
                </c:pt>
                <c:pt idx="181563">
                  <c:v>-7.3365000000000009</c:v>
                </c:pt>
                <c:pt idx="181564">
                  <c:v>-7.3344999999999914</c:v>
                </c:pt>
                <c:pt idx="181565">
                  <c:v>-7.3324999999999818</c:v>
                </c:pt>
                <c:pt idx="181566">
                  <c:v>-7.3304999999999723</c:v>
                </c:pt>
                <c:pt idx="181567">
                  <c:v>-7.3284999999999627</c:v>
                </c:pt>
                <c:pt idx="181568">
                  <c:v>-7.3264999999999532</c:v>
                </c:pt>
                <c:pt idx="181569">
                  <c:v>-7.3245000000000005</c:v>
                </c:pt>
                <c:pt idx="181570">
                  <c:v>-7.3224999999999909</c:v>
                </c:pt>
                <c:pt idx="181571">
                  <c:v>-7.3204999999999814</c:v>
                </c:pt>
                <c:pt idx="181572">
                  <c:v>-7.3184999999999718</c:v>
                </c:pt>
                <c:pt idx="181573">
                  <c:v>-7.3164999999999623</c:v>
                </c:pt>
                <c:pt idx="181574">
                  <c:v>-7.3144999999999527</c:v>
                </c:pt>
                <c:pt idx="181575">
                  <c:v>-7.3125</c:v>
                </c:pt>
                <c:pt idx="181576">
                  <c:v>-7.3104999999999905</c:v>
                </c:pt>
                <c:pt idx="181577">
                  <c:v>-7.3084999999999809</c:v>
                </c:pt>
                <c:pt idx="181578">
                  <c:v>-7.3064999999999714</c:v>
                </c:pt>
                <c:pt idx="181579">
                  <c:v>-7.3044999999999618</c:v>
                </c:pt>
                <c:pt idx="181580">
                  <c:v>-7.3024999999999523</c:v>
                </c:pt>
                <c:pt idx="181581">
                  <c:v>-7.3004999999999995</c:v>
                </c:pt>
                <c:pt idx="181582">
                  <c:v>-7.29849999999999</c:v>
                </c:pt>
                <c:pt idx="181583">
                  <c:v>-7.2964999999999804</c:v>
                </c:pt>
                <c:pt idx="181584">
                  <c:v>-7.2944999999999709</c:v>
                </c:pt>
                <c:pt idx="181585">
                  <c:v>-7.2924999999999613</c:v>
                </c:pt>
                <c:pt idx="181586">
                  <c:v>-7.2904999999999518</c:v>
                </c:pt>
                <c:pt idx="181587">
                  <c:v>-7.2884999999999991</c:v>
                </c:pt>
                <c:pt idx="181588">
                  <c:v>-7.2864999999999895</c:v>
                </c:pt>
                <c:pt idx="181589">
                  <c:v>-7.28449999999998</c:v>
                </c:pt>
                <c:pt idx="181590">
                  <c:v>-7.2824999999999704</c:v>
                </c:pt>
                <c:pt idx="181591">
                  <c:v>-7.2804999999999609</c:v>
                </c:pt>
                <c:pt idx="181592">
                  <c:v>-7.2784999999999513</c:v>
                </c:pt>
                <c:pt idx="181593">
                  <c:v>-7.2764999999999986</c:v>
                </c:pt>
                <c:pt idx="181594">
                  <c:v>-7.2744999999999891</c:v>
                </c:pt>
                <c:pt idx="181595">
                  <c:v>-7.2724999999999795</c:v>
                </c:pt>
                <c:pt idx="181596">
                  <c:v>-7.27049999999997</c:v>
                </c:pt>
                <c:pt idx="181597">
                  <c:v>-7.2684999999999604</c:v>
                </c:pt>
                <c:pt idx="181598">
                  <c:v>-7.2664999999999509</c:v>
                </c:pt>
                <c:pt idx="181599">
                  <c:v>-7.2644999999999982</c:v>
                </c:pt>
                <c:pt idx="181600">
                  <c:v>-7.2624999999999886</c:v>
                </c:pt>
                <c:pt idx="181601">
                  <c:v>-7.2604999999999791</c:v>
                </c:pt>
                <c:pt idx="181602">
                  <c:v>-7.2584999999999695</c:v>
                </c:pt>
                <c:pt idx="181603">
                  <c:v>-7.25649999999996</c:v>
                </c:pt>
                <c:pt idx="181604">
                  <c:v>-7.2544999999999504</c:v>
                </c:pt>
                <c:pt idx="181605">
                  <c:v>-7.2524999999999977</c:v>
                </c:pt>
                <c:pt idx="181606">
                  <c:v>-7.2504999999999882</c:v>
                </c:pt>
                <c:pt idx="181607">
                  <c:v>-7.2484999999999786</c:v>
                </c:pt>
                <c:pt idx="181608">
                  <c:v>-7.2464999999999691</c:v>
                </c:pt>
                <c:pt idx="181609">
                  <c:v>-7.2444999999999595</c:v>
                </c:pt>
                <c:pt idx="181610">
                  <c:v>-7.24249999999995</c:v>
                </c:pt>
                <c:pt idx="181611">
                  <c:v>-7.2404999999999973</c:v>
                </c:pt>
                <c:pt idx="181612">
                  <c:v>-7.2384999999999877</c:v>
                </c:pt>
                <c:pt idx="181613">
                  <c:v>-7.2364999999999782</c:v>
                </c:pt>
                <c:pt idx="181614">
                  <c:v>-7.2344999999999686</c:v>
                </c:pt>
                <c:pt idx="181615">
                  <c:v>-7.2324999999999591</c:v>
                </c:pt>
                <c:pt idx="181616">
                  <c:v>-7.2304999999999495</c:v>
                </c:pt>
                <c:pt idx="181617">
                  <c:v>-7.2284999999999968</c:v>
                </c:pt>
                <c:pt idx="181618">
                  <c:v>-7.2264999999999873</c:v>
                </c:pt>
                <c:pt idx="181619">
                  <c:v>-7.2244999999999777</c:v>
                </c:pt>
                <c:pt idx="181620">
                  <c:v>-7.2224999999999682</c:v>
                </c:pt>
                <c:pt idx="181621">
                  <c:v>-7.2204999999999586</c:v>
                </c:pt>
                <c:pt idx="181622">
                  <c:v>-7.2184999999999491</c:v>
                </c:pt>
                <c:pt idx="181623">
                  <c:v>-7.2164999999999964</c:v>
                </c:pt>
                <c:pt idx="181624">
                  <c:v>-7.2144999999999868</c:v>
                </c:pt>
                <c:pt idx="181625">
                  <c:v>-7.2124999999999773</c:v>
                </c:pt>
                <c:pt idx="181626">
                  <c:v>-7.2104999999999677</c:v>
                </c:pt>
                <c:pt idx="181627">
                  <c:v>-7.2084999999999582</c:v>
                </c:pt>
                <c:pt idx="181628">
                  <c:v>-7.2065000000000055</c:v>
                </c:pt>
                <c:pt idx="181629">
                  <c:v>-7.2044999999999959</c:v>
                </c:pt>
                <c:pt idx="181630">
                  <c:v>-7.2024999999999864</c:v>
                </c:pt>
                <c:pt idx="181631">
                  <c:v>-7.2004999999999768</c:v>
                </c:pt>
                <c:pt idx="181632">
                  <c:v>-7.1984999999999673</c:v>
                </c:pt>
                <c:pt idx="181633">
                  <c:v>-7.1964999999999577</c:v>
                </c:pt>
                <c:pt idx="181634">
                  <c:v>-7.194500000000005</c:v>
                </c:pt>
                <c:pt idx="181635">
                  <c:v>-7.1924999999999955</c:v>
                </c:pt>
                <c:pt idx="181636">
                  <c:v>-7.1904999999999859</c:v>
                </c:pt>
                <c:pt idx="181637">
                  <c:v>-7.1884999999999764</c:v>
                </c:pt>
                <c:pt idx="181638">
                  <c:v>-7.1864999999999668</c:v>
                </c:pt>
                <c:pt idx="181639">
                  <c:v>-7.1844999999999573</c:v>
                </c:pt>
                <c:pt idx="181640">
                  <c:v>-7.1825000000000045</c:v>
                </c:pt>
                <c:pt idx="181641">
                  <c:v>-7.180499999999995</c:v>
                </c:pt>
                <c:pt idx="181642">
                  <c:v>-7.1784999999999854</c:v>
                </c:pt>
                <c:pt idx="181643">
                  <c:v>-7.1764999999999759</c:v>
                </c:pt>
                <c:pt idx="181644">
                  <c:v>-7.1744999999999663</c:v>
                </c:pt>
                <c:pt idx="181645">
                  <c:v>-7.1724999999999568</c:v>
                </c:pt>
                <c:pt idx="181646">
                  <c:v>-7.1705000000000041</c:v>
                </c:pt>
                <c:pt idx="181647">
                  <c:v>-7.1684999999999945</c:v>
                </c:pt>
                <c:pt idx="181648">
                  <c:v>-7.166499999999985</c:v>
                </c:pt>
                <c:pt idx="181649">
                  <c:v>-7.1644999999999754</c:v>
                </c:pt>
                <c:pt idx="181650">
                  <c:v>-7.1624999999999659</c:v>
                </c:pt>
                <c:pt idx="181651">
                  <c:v>-7.1604999999999563</c:v>
                </c:pt>
                <c:pt idx="181652">
                  <c:v>-7.1585000000000036</c:v>
                </c:pt>
                <c:pt idx="181653">
                  <c:v>-7.1564999999999941</c:v>
                </c:pt>
                <c:pt idx="181654">
                  <c:v>-7.1544999999999845</c:v>
                </c:pt>
                <c:pt idx="181655">
                  <c:v>-7.152499999999975</c:v>
                </c:pt>
                <c:pt idx="181656">
                  <c:v>-7.1504999999999654</c:v>
                </c:pt>
                <c:pt idx="181657">
                  <c:v>-7.1484999999999559</c:v>
                </c:pt>
                <c:pt idx="181658">
                  <c:v>-7.1465000000000032</c:v>
                </c:pt>
                <c:pt idx="181659">
                  <c:v>-7.1444999999999936</c:v>
                </c:pt>
                <c:pt idx="181660">
                  <c:v>-7.1424999999999841</c:v>
                </c:pt>
                <c:pt idx="181661">
                  <c:v>-7.1404999999999745</c:v>
                </c:pt>
                <c:pt idx="181662">
                  <c:v>-7.138499999999965</c:v>
                </c:pt>
                <c:pt idx="181663">
                  <c:v>-7.1364999999999554</c:v>
                </c:pt>
                <c:pt idx="181664">
                  <c:v>-7.1345000000000027</c:v>
                </c:pt>
                <c:pt idx="181665">
                  <c:v>-7.1324999999999932</c:v>
                </c:pt>
                <c:pt idx="181666">
                  <c:v>-7.1304999999999836</c:v>
                </c:pt>
                <c:pt idx="181667">
                  <c:v>-7.1284999999999741</c:v>
                </c:pt>
                <c:pt idx="181668">
                  <c:v>-7.1264999999999645</c:v>
                </c:pt>
                <c:pt idx="181669">
                  <c:v>-7.124499999999955</c:v>
                </c:pt>
                <c:pt idx="181670">
                  <c:v>-7.1225000000000023</c:v>
                </c:pt>
                <c:pt idx="181671">
                  <c:v>-7.1204999999999927</c:v>
                </c:pt>
                <c:pt idx="181672">
                  <c:v>-7.1184999999999832</c:v>
                </c:pt>
                <c:pt idx="181673">
                  <c:v>-7.1164999999999736</c:v>
                </c:pt>
                <c:pt idx="181674">
                  <c:v>-7.1144999999999641</c:v>
                </c:pt>
                <c:pt idx="181675">
                  <c:v>-7.1124999999999545</c:v>
                </c:pt>
                <c:pt idx="181676">
                  <c:v>-7.1105000000000018</c:v>
                </c:pt>
                <c:pt idx="181677">
                  <c:v>-7.1084999999999923</c:v>
                </c:pt>
                <c:pt idx="181678">
                  <c:v>-7.1064999999999827</c:v>
                </c:pt>
                <c:pt idx="181679">
                  <c:v>-7.1044999999999732</c:v>
                </c:pt>
                <c:pt idx="181680">
                  <c:v>-7.1024999999999636</c:v>
                </c:pt>
                <c:pt idx="181681">
                  <c:v>-7.1004999999999541</c:v>
                </c:pt>
                <c:pt idx="181682">
                  <c:v>-7.0985000000000014</c:v>
                </c:pt>
                <c:pt idx="181683">
                  <c:v>-7.0964999999999918</c:v>
                </c:pt>
                <c:pt idx="181684">
                  <c:v>-7.0944999999999823</c:v>
                </c:pt>
                <c:pt idx="181685">
                  <c:v>-7.0924999999999727</c:v>
                </c:pt>
                <c:pt idx="181686">
                  <c:v>-7.0904999999999632</c:v>
                </c:pt>
                <c:pt idx="181687">
                  <c:v>-7.0884999999999536</c:v>
                </c:pt>
                <c:pt idx="181688">
                  <c:v>-7.0865000000000009</c:v>
                </c:pt>
                <c:pt idx="181689">
                  <c:v>-7.0844999999999914</c:v>
                </c:pt>
                <c:pt idx="181690">
                  <c:v>-7.0824999999999818</c:v>
                </c:pt>
                <c:pt idx="181691">
                  <c:v>-7.0804999999999723</c:v>
                </c:pt>
                <c:pt idx="181692">
                  <c:v>-7.0784999999999627</c:v>
                </c:pt>
                <c:pt idx="181693">
                  <c:v>-7.0764999999999532</c:v>
                </c:pt>
                <c:pt idx="181694">
                  <c:v>-7.0745000000000005</c:v>
                </c:pt>
                <c:pt idx="181695">
                  <c:v>-7.0724999999999909</c:v>
                </c:pt>
                <c:pt idx="181696">
                  <c:v>-7.0704999999999814</c:v>
                </c:pt>
                <c:pt idx="181697">
                  <c:v>-7.0684999999999718</c:v>
                </c:pt>
                <c:pt idx="181698">
                  <c:v>-7.0664999999999623</c:v>
                </c:pt>
                <c:pt idx="181699">
                  <c:v>-7.0644999999999527</c:v>
                </c:pt>
                <c:pt idx="181700">
                  <c:v>-7.0625</c:v>
                </c:pt>
                <c:pt idx="181701">
                  <c:v>-7.0604999999999905</c:v>
                </c:pt>
                <c:pt idx="181702">
                  <c:v>-7.0584999999999809</c:v>
                </c:pt>
                <c:pt idx="181703">
                  <c:v>-7.0564999999999714</c:v>
                </c:pt>
                <c:pt idx="181704">
                  <c:v>-7.0544999999999618</c:v>
                </c:pt>
                <c:pt idx="181705">
                  <c:v>-7.0524999999999523</c:v>
                </c:pt>
                <c:pt idx="181706">
                  <c:v>-7.0504999999999995</c:v>
                </c:pt>
                <c:pt idx="181707">
                  <c:v>-7.04849999999999</c:v>
                </c:pt>
                <c:pt idx="181708">
                  <c:v>-7.0464999999999804</c:v>
                </c:pt>
                <c:pt idx="181709">
                  <c:v>-7.0444999999999709</c:v>
                </c:pt>
                <c:pt idx="181710">
                  <c:v>-7.0424999999999613</c:v>
                </c:pt>
                <c:pt idx="181711">
                  <c:v>-7.0404999999999518</c:v>
                </c:pt>
                <c:pt idx="181712">
                  <c:v>-7.0384999999999991</c:v>
                </c:pt>
                <c:pt idx="181713">
                  <c:v>-7.0364999999999895</c:v>
                </c:pt>
                <c:pt idx="181714">
                  <c:v>-7.03449999999998</c:v>
                </c:pt>
                <c:pt idx="181715">
                  <c:v>-7.0324999999999704</c:v>
                </c:pt>
                <c:pt idx="181716">
                  <c:v>-7.0304999999999609</c:v>
                </c:pt>
                <c:pt idx="181717">
                  <c:v>-7.0284999999999513</c:v>
                </c:pt>
                <c:pt idx="181718">
                  <c:v>-7.0264999999999986</c:v>
                </c:pt>
                <c:pt idx="181719">
                  <c:v>-7.0244999999999891</c:v>
                </c:pt>
                <c:pt idx="181720">
                  <c:v>-7.0224999999999795</c:v>
                </c:pt>
                <c:pt idx="181721">
                  <c:v>-7.02049999999997</c:v>
                </c:pt>
                <c:pt idx="181722">
                  <c:v>-7.0184999999999604</c:v>
                </c:pt>
                <c:pt idx="181723">
                  <c:v>-7.0164999999999509</c:v>
                </c:pt>
                <c:pt idx="181724">
                  <c:v>-7.0144999999999982</c:v>
                </c:pt>
                <c:pt idx="181725">
                  <c:v>-7.0124999999999886</c:v>
                </c:pt>
                <c:pt idx="181726">
                  <c:v>-7.0104999999999791</c:v>
                </c:pt>
                <c:pt idx="181727">
                  <c:v>-7.0084999999999695</c:v>
                </c:pt>
                <c:pt idx="181728">
                  <c:v>-7.00649999999996</c:v>
                </c:pt>
                <c:pt idx="181729">
                  <c:v>-7.0044999999999504</c:v>
                </c:pt>
                <c:pt idx="181730">
                  <c:v>-7.0024999999999977</c:v>
                </c:pt>
                <c:pt idx="181731">
                  <c:v>-7.0004999999999882</c:v>
                </c:pt>
                <c:pt idx="181732">
                  <c:v>-6.9984999999999786</c:v>
                </c:pt>
                <c:pt idx="181733">
                  <c:v>-6.9964999999999691</c:v>
                </c:pt>
                <c:pt idx="181734">
                  <c:v>-6.9944999999999595</c:v>
                </c:pt>
                <c:pt idx="181735">
                  <c:v>-6.99249999999995</c:v>
                </c:pt>
                <c:pt idx="181736">
                  <c:v>-6.9904999999999973</c:v>
                </c:pt>
                <c:pt idx="181737">
                  <c:v>-6.9884999999999877</c:v>
                </c:pt>
                <c:pt idx="181738">
                  <c:v>-6.9864999999999782</c:v>
                </c:pt>
                <c:pt idx="181739">
                  <c:v>-6.9844999999999686</c:v>
                </c:pt>
                <c:pt idx="181740">
                  <c:v>-6.9824999999999591</c:v>
                </c:pt>
                <c:pt idx="181741">
                  <c:v>-6.9804999999999495</c:v>
                </c:pt>
                <c:pt idx="181742">
                  <c:v>-6.9784999999999968</c:v>
                </c:pt>
                <c:pt idx="181743">
                  <c:v>-6.9764999999999873</c:v>
                </c:pt>
                <c:pt idx="181744">
                  <c:v>-6.9744999999999777</c:v>
                </c:pt>
                <c:pt idx="181745">
                  <c:v>-6.9724999999999682</c:v>
                </c:pt>
                <c:pt idx="181746">
                  <c:v>-6.9704999999999586</c:v>
                </c:pt>
                <c:pt idx="181747">
                  <c:v>-6.9684999999999491</c:v>
                </c:pt>
                <c:pt idx="181748">
                  <c:v>-6.9664999999999964</c:v>
                </c:pt>
                <c:pt idx="181749">
                  <c:v>-6.9644999999999868</c:v>
                </c:pt>
                <c:pt idx="181750">
                  <c:v>-6.9624999999999773</c:v>
                </c:pt>
                <c:pt idx="181751">
                  <c:v>-6.9604999999999677</c:v>
                </c:pt>
                <c:pt idx="181752">
                  <c:v>-6.9584999999999582</c:v>
                </c:pt>
                <c:pt idx="181753">
                  <c:v>-6.9565000000000055</c:v>
                </c:pt>
                <c:pt idx="181754">
                  <c:v>-6.9544999999999959</c:v>
                </c:pt>
                <c:pt idx="181755">
                  <c:v>-6.9524999999999864</c:v>
                </c:pt>
                <c:pt idx="181756">
                  <c:v>-6.9504999999999768</c:v>
                </c:pt>
                <c:pt idx="181757">
                  <c:v>-6.9484999999999673</c:v>
                </c:pt>
                <c:pt idx="181758">
                  <c:v>-6.9464999999999577</c:v>
                </c:pt>
                <c:pt idx="181759">
                  <c:v>-6.944500000000005</c:v>
                </c:pt>
                <c:pt idx="181760">
                  <c:v>-6.9424999999999955</c:v>
                </c:pt>
                <c:pt idx="181761">
                  <c:v>-6.9404999999999859</c:v>
                </c:pt>
                <c:pt idx="181762">
                  <c:v>-6.9384999999999764</c:v>
                </c:pt>
                <c:pt idx="181763">
                  <c:v>-6.9364999999999668</c:v>
                </c:pt>
                <c:pt idx="181764">
                  <c:v>-6.9344999999999573</c:v>
                </c:pt>
                <c:pt idx="181765">
                  <c:v>-6.9325000000000045</c:v>
                </c:pt>
                <c:pt idx="181766">
                  <c:v>-6.930499999999995</c:v>
                </c:pt>
                <c:pt idx="181767">
                  <c:v>-6.9284999999999854</c:v>
                </c:pt>
                <c:pt idx="181768">
                  <c:v>-6.9264999999999759</c:v>
                </c:pt>
                <c:pt idx="181769">
                  <c:v>-6.9244999999999663</c:v>
                </c:pt>
                <c:pt idx="181770">
                  <c:v>-6.9224999999999568</c:v>
                </c:pt>
                <c:pt idx="181771">
                  <c:v>-6.9205000000000041</c:v>
                </c:pt>
                <c:pt idx="181772">
                  <c:v>-6.9184999999999945</c:v>
                </c:pt>
                <c:pt idx="181773">
                  <c:v>-6.916499999999985</c:v>
                </c:pt>
                <c:pt idx="181774">
                  <c:v>-6.9144999999999754</c:v>
                </c:pt>
                <c:pt idx="181775">
                  <c:v>-6.9124999999999659</c:v>
                </c:pt>
                <c:pt idx="181776">
                  <c:v>-6.9104999999999563</c:v>
                </c:pt>
                <c:pt idx="181777">
                  <c:v>-6.9085000000000036</c:v>
                </c:pt>
                <c:pt idx="181778">
                  <c:v>-6.9064999999999941</c:v>
                </c:pt>
                <c:pt idx="181779">
                  <c:v>-6.9044999999999845</c:v>
                </c:pt>
                <c:pt idx="181780">
                  <c:v>-6.902499999999975</c:v>
                </c:pt>
                <c:pt idx="181781">
                  <c:v>-6.9004999999999654</c:v>
                </c:pt>
                <c:pt idx="181782">
                  <c:v>-6.8984999999999559</c:v>
                </c:pt>
                <c:pt idx="181783">
                  <c:v>-6.8965000000000032</c:v>
                </c:pt>
                <c:pt idx="181784">
                  <c:v>-6.8944999999999936</c:v>
                </c:pt>
                <c:pt idx="181785">
                  <c:v>-6.8924999999999841</c:v>
                </c:pt>
                <c:pt idx="181786">
                  <c:v>-6.8904999999999745</c:v>
                </c:pt>
                <c:pt idx="181787">
                  <c:v>-6.888499999999965</c:v>
                </c:pt>
                <c:pt idx="181788">
                  <c:v>-6.8864999999999554</c:v>
                </c:pt>
                <c:pt idx="181789">
                  <c:v>-6.8845000000000027</c:v>
                </c:pt>
                <c:pt idx="181790">
                  <c:v>-6.8824999999999932</c:v>
                </c:pt>
                <c:pt idx="181791">
                  <c:v>-6.8804999999999836</c:v>
                </c:pt>
                <c:pt idx="181792">
                  <c:v>-6.8784999999999741</c:v>
                </c:pt>
                <c:pt idx="181793">
                  <c:v>-6.8764999999999645</c:v>
                </c:pt>
                <c:pt idx="181794">
                  <c:v>-6.874499999999955</c:v>
                </c:pt>
                <c:pt idx="181795">
                  <c:v>-6.8725000000000023</c:v>
                </c:pt>
                <c:pt idx="181796">
                  <c:v>-6.8704999999999927</c:v>
                </c:pt>
                <c:pt idx="181797">
                  <c:v>-6.8684999999999832</c:v>
                </c:pt>
                <c:pt idx="181798">
                  <c:v>-6.8664999999999736</c:v>
                </c:pt>
                <c:pt idx="181799">
                  <c:v>-6.8644999999999641</c:v>
                </c:pt>
                <c:pt idx="181800">
                  <c:v>-6.8624999999999545</c:v>
                </c:pt>
                <c:pt idx="181801">
                  <c:v>-6.8605000000000018</c:v>
                </c:pt>
                <c:pt idx="181802">
                  <c:v>-6.8584999999999923</c:v>
                </c:pt>
                <c:pt idx="181803">
                  <c:v>-6.8564999999999827</c:v>
                </c:pt>
                <c:pt idx="181804">
                  <c:v>-6.8544999999999732</c:v>
                </c:pt>
                <c:pt idx="181805">
                  <c:v>-6.8524999999999636</c:v>
                </c:pt>
                <c:pt idx="181806">
                  <c:v>-6.8504999999999541</c:v>
                </c:pt>
                <c:pt idx="181807">
                  <c:v>-6.8485000000000014</c:v>
                </c:pt>
                <c:pt idx="181808">
                  <c:v>-6.8464999999999918</c:v>
                </c:pt>
                <c:pt idx="181809">
                  <c:v>-6.8444999999999823</c:v>
                </c:pt>
                <c:pt idx="181810">
                  <c:v>-6.8424999999999727</c:v>
                </c:pt>
                <c:pt idx="181811">
                  <c:v>-6.8404999999999632</c:v>
                </c:pt>
                <c:pt idx="181812">
                  <c:v>-6.8384999999999536</c:v>
                </c:pt>
                <c:pt idx="181813">
                  <c:v>-6.8365000000000009</c:v>
                </c:pt>
                <c:pt idx="181814">
                  <c:v>-6.8344999999999914</c:v>
                </c:pt>
                <c:pt idx="181815">
                  <c:v>-6.8324999999999818</c:v>
                </c:pt>
                <c:pt idx="181816">
                  <c:v>-6.8304999999999723</c:v>
                </c:pt>
                <c:pt idx="181817">
                  <c:v>-6.8284999999999627</c:v>
                </c:pt>
                <c:pt idx="181818">
                  <c:v>-6.8264999999999532</c:v>
                </c:pt>
                <c:pt idx="181819">
                  <c:v>-6.8245000000000005</c:v>
                </c:pt>
                <c:pt idx="181820">
                  <c:v>-6.8224999999999909</c:v>
                </c:pt>
                <c:pt idx="181821">
                  <c:v>-6.8204999999999814</c:v>
                </c:pt>
                <c:pt idx="181822">
                  <c:v>-6.8184999999999718</c:v>
                </c:pt>
                <c:pt idx="181823">
                  <c:v>-6.8164999999999623</c:v>
                </c:pt>
                <c:pt idx="181824">
                  <c:v>-6.8144999999999527</c:v>
                </c:pt>
                <c:pt idx="181825">
                  <c:v>-6.8125</c:v>
                </c:pt>
                <c:pt idx="181826">
                  <c:v>-6.8104999999999905</c:v>
                </c:pt>
                <c:pt idx="181827">
                  <c:v>-6.8084999999999809</c:v>
                </c:pt>
                <c:pt idx="181828">
                  <c:v>-6.8064999999999714</c:v>
                </c:pt>
                <c:pt idx="181829">
                  <c:v>-6.8044999999999618</c:v>
                </c:pt>
                <c:pt idx="181830">
                  <c:v>-6.8024999999999523</c:v>
                </c:pt>
                <c:pt idx="181831">
                  <c:v>-6.8004999999999995</c:v>
                </c:pt>
                <c:pt idx="181832">
                  <c:v>-6.79849999999999</c:v>
                </c:pt>
                <c:pt idx="181833">
                  <c:v>-6.7964999999999804</c:v>
                </c:pt>
                <c:pt idx="181834">
                  <c:v>-6.7944999999999709</c:v>
                </c:pt>
                <c:pt idx="181835">
                  <c:v>-6.7924999999999613</c:v>
                </c:pt>
                <c:pt idx="181836">
                  <c:v>-6.7904999999999518</c:v>
                </c:pt>
                <c:pt idx="181837">
                  <c:v>-6.7884999999999991</c:v>
                </c:pt>
                <c:pt idx="181838">
                  <c:v>-6.7864999999999895</c:v>
                </c:pt>
                <c:pt idx="181839">
                  <c:v>-6.78449999999998</c:v>
                </c:pt>
                <c:pt idx="181840">
                  <c:v>-6.7824999999999704</c:v>
                </c:pt>
                <c:pt idx="181841">
                  <c:v>-6.7804999999999609</c:v>
                </c:pt>
                <c:pt idx="181842">
                  <c:v>-6.7784999999999513</c:v>
                </c:pt>
                <c:pt idx="181843">
                  <c:v>-6.7764999999999986</c:v>
                </c:pt>
                <c:pt idx="181844">
                  <c:v>-6.7744999999999891</c:v>
                </c:pt>
                <c:pt idx="181845">
                  <c:v>-6.7724999999999795</c:v>
                </c:pt>
                <c:pt idx="181846">
                  <c:v>-6.77049999999997</c:v>
                </c:pt>
                <c:pt idx="181847">
                  <c:v>-6.7684999999999604</c:v>
                </c:pt>
                <c:pt idx="181848">
                  <c:v>-6.7664999999999509</c:v>
                </c:pt>
                <c:pt idx="181849">
                  <c:v>-6.7644999999999982</c:v>
                </c:pt>
                <c:pt idx="181850">
                  <c:v>-6.7624999999999886</c:v>
                </c:pt>
                <c:pt idx="181851">
                  <c:v>-6.7604999999999791</c:v>
                </c:pt>
                <c:pt idx="181852">
                  <c:v>-6.7584999999999695</c:v>
                </c:pt>
                <c:pt idx="181853">
                  <c:v>-6.75649999999996</c:v>
                </c:pt>
                <c:pt idx="181854">
                  <c:v>-6.7544999999999504</c:v>
                </c:pt>
                <c:pt idx="181855">
                  <c:v>-6.7524999999999977</c:v>
                </c:pt>
                <c:pt idx="181856">
                  <c:v>-6.7504999999999882</c:v>
                </c:pt>
                <c:pt idx="181857">
                  <c:v>-6.7484999999999786</c:v>
                </c:pt>
                <c:pt idx="181858">
                  <c:v>-6.7464999999999691</c:v>
                </c:pt>
                <c:pt idx="181859">
                  <c:v>-6.7444999999999595</c:v>
                </c:pt>
                <c:pt idx="181860">
                  <c:v>-6.74249999999995</c:v>
                </c:pt>
                <c:pt idx="181861">
                  <c:v>-6.7404999999999973</c:v>
                </c:pt>
                <c:pt idx="181862">
                  <c:v>-6.7384999999999877</c:v>
                </c:pt>
                <c:pt idx="181863">
                  <c:v>-6.7364999999999782</c:v>
                </c:pt>
                <c:pt idx="181864">
                  <c:v>-6.7344999999999686</c:v>
                </c:pt>
                <c:pt idx="181865">
                  <c:v>-6.7324999999999591</c:v>
                </c:pt>
                <c:pt idx="181866">
                  <c:v>-6.7304999999999495</c:v>
                </c:pt>
                <c:pt idx="181867">
                  <c:v>-6.7284999999999968</c:v>
                </c:pt>
                <c:pt idx="181868">
                  <c:v>-6.7264999999999873</c:v>
                </c:pt>
                <c:pt idx="181869">
                  <c:v>-6.7244999999999777</c:v>
                </c:pt>
                <c:pt idx="181870">
                  <c:v>-6.7224999999999682</c:v>
                </c:pt>
                <c:pt idx="181871">
                  <c:v>-6.7204999999999586</c:v>
                </c:pt>
                <c:pt idx="181872">
                  <c:v>-6.7184999999999491</c:v>
                </c:pt>
                <c:pt idx="181873">
                  <c:v>-6.7164999999999964</c:v>
                </c:pt>
                <c:pt idx="181874">
                  <c:v>-6.7144999999999868</c:v>
                </c:pt>
                <c:pt idx="181875">
                  <c:v>-6.7124999999999773</c:v>
                </c:pt>
                <c:pt idx="181876">
                  <c:v>-6.7104999999999677</c:v>
                </c:pt>
                <c:pt idx="181877">
                  <c:v>-6.7084999999999582</c:v>
                </c:pt>
                <c:pt idx="181878">
                  <c:v>-6.7065000000000055</c:v>
                </c:pt>
                <c:pt idx="181879">
                  <c:v>-6.7044999999999959</c:v>
                </c:pt>
                <c:pt idx="181880">
                  <c:v>-6.7024999999999864</c:v>
                </c:pt>
                <c:pt idx="181881">
                  <c:v>-6.7004999999999768</c:v>
                </c:pt>
                <c:pt idx="181882">
                  <c:v>-6.6984999999999673</c:v>
                </c:pt>
                <c:pt idx="181883">
                  <c:v>-6.6964999999999577</c:v>
                </c:pt>
                <c:pt idx="181884">
                  <c:v>-6.694500000000005</c:v>
                </c:pt>
                <c:pt idx="181885">
                  <c:v>-6.6924999999999955</c:v>
                </c:pt>
                <c:pt idx="181886">
                  <c:v>-6.6904999999999859</c:v>
                </c:pt>
                <c:pt idx="181887">
                  <c:v>-6.6884999999999764</c:v>
                </c:pt>
                <c:pt idx="181888">
                  <c:v>-6.6864999999999668</c:v>
                </c:pt>
                <c:pt idx="181889">
                  <c:v>-6.6844999999999573</c:v>
                </c:pt>
                <c:pt idx="181890">
                  <c:v>-6.6825000000000045</c:v>
                </c:pt>
                <c:pt idx="181891">
                  <c:v>-6.680499999999995</c:v>
                </c:pt>
                <c:pt idx="181892">
                  <c:v>-6.6784999999999854</c:v>
                </c:pt>
                <c:pt idx="181893">
                  <c:v>-6.6764999999999759</c:v>
                </c:pt>
                <c:pt idx="181894">
                  <c:v>-6.6744999999999663</c:v>
                </c:pt>
                <c:pt idx="181895">
                  <c:v>-6.6724999999999568</c:v>
                </c:pt>
                <c:pt idx="181896">
                  <c:v>-6.6705000000000041</c:v>
                </c:pt>
                <c:pt idx="181897">
                  <c:v>-6.6684999999999945</c:v>
                </c:pt>
                <c:pt idx="181898">
                  <c:v>-6.666499999999985</c:v>
                </c:pt>
                <c:pt idx="181899">
                  <c:v>-6.6644999999999754</c:v>
                </c:pt>
                <c:pt idx="181900">
                  <c:v>-6.6624999999999659</c:v>
                </c:pt>
                <c:pt idx="181901">
                  <c:v>-6.6604999999999563</c:v>
                </c:pt>
                <c:pt idx="181902">
                  <c:v>-6.6585000000000036</c:v>
                </c:pt>
                <c:pt idx="181903">
                  <c:v>-6.6564999999999941</c:v>
                </c:pt>
                <c:pt idx="181904">
                  <c:v>-6.6544999999999845</c:v>
                </c:pt>
                <c:pt idx="181905">
                  <c:v>-6.652499999999975</c:v>
                </c:pt>
                <c:pt idx="181906">
                  <c:v>-6.6504999999999654</c:v>
                </c:pt>
                <c:pt idx="181907">
                  <c:v>-6.6484999999999559</c:v>
                </c:pt>
                <c:pt idx="181908">
                  <c:v>-6.6465000000000032</c:v>
                </c:pt>
                <c:pt idx="181909">
                  <c:v>-6.6444999999999936</c:v>
                </c:pt>
                <c:pt idx="181910">
                  <c:v>-6.6424999999999841</c:v>
                </c:pt>
                <c:pt idx="181911">
                  <c:v>-6.6404999999999745</c:v>
                </c:pt>
                <c:pt idx="181912">
                  <c:v>-6.638499999999965</c:v>
                </c:pt>
                <c:pt idx="181913">
                  <c:v>-6.6364999999999554</c:v>
                </c:pt>
                <c:pt idx="181914">
                  <c:v>-6.6345000000000027</c:v>
                </c:pt>
                <c:pt idx="181915">
                  <c:v>-6.6324999999999932</c:v>
                </c:pt>
                <c:pt idx="181916">
                  <c:v>-6.6304999999999836</c:v>
                </c:pt>
                <c:pt idx="181917">
                  <c:v>-6.6284999999999741</c:v>
                </c:pt>
                <c:pt idx="181918">
                  <c:v>-6.6264999999999645</c:v>
                </c:pt>
                <c:pt idx="181919">
                  <c:v>-6.624499999999955</c:v>
                </c:pt>
                <c:pt idx="181920">
                  <c:v>-6.6225000000000023</c:v>
                </c:pt>
                <c:pt idx="181921">
                  <c:v>-6.6204999999999927</c:v>
                </c:pt>
                <c:pt idx="181922">
                  <c:v>-6.6184999999999832</c:v>
                </c:pt>
                <c:pt idx="181923">
                  <c:v>-6.6164999999999736</c:v>
                </c:pt>
                <c:pt idx="181924">
                  <c:v>-6.6144999999999641</c:v>
                </c:pt>
                <c:pt idx="181925">
                  <c:v>-6.6124999999999545</c:v>
                </c:pt>
                <c:pt idx="181926">
                  <c:v>-6.6105000000000018</c:v>
                </c:pt>
                <c:pt idx="181927">
                  <c:v>-6.6084999999999923</c:v>
                </c:pt>
                <c:pt idx="181928">
                  <c:v>-6.6064999999999827</c:v>
                </c:pt>
                <c:pt idx="181929">
                  <c:v>-6.6044999999999732</c:v>
                </c:pt>
                <c:pt idx="181930">
                  <c:v>-6.6024999999999636</c:v>
                </c:pt>
                <c:pt idx="181931">
                  <c:v>-6.6004999999999541</c:v>
                </c:pt>
                <c:pt idx="181932">
                  <c:v>-6.5985000000000014</c:v>
                </c:pt>
                <c:pt idx="181933">
                  <c:v>-6.5964999999999918</c:v>
                </c:pt>
                <c:pt idx="181934">
                  <c:v>-6.5944999999999823</c:v>
                </c:pt>
                <c:pt idx="181935">
                  <c:v>-6.5924999999999727</c:v>
                </c:pt>
                <c:pt idx="181936">
                  <c:v>-6.5904999999999632</c:v>
                </c:pt>
                <c:pt idx="181937">
                  <c:v>-6.5884999999999536</c:v>
                </c:pt>
                <c:pt idx="181938">
                  <c:v>-6.5865000000000009</c:v>
                </c:pt>
                <c:pt idx="181939">
                  <c:v>-6.5844999999999914</c:v>
                </c:pt>
                <c:pt idx="181940">
                  <c:v>-6.5824999999999818</c:v>
                </c:pt>
                <c:pt idx="181941">
                  <c:v>-6.5804999999999723</c:v>
                </c:pt>
                <c:pt idx="181942">
                  <c:v>-6.5784999999999627</c:v>
                </c:pt>
                <c:pt idx="181943">
                  <c:v>-6.5764999999999532</c:v>
                </c:pt>
                <c:pt idx="181944">
                  <c:v>-6.5745000000000005</c:v>
                </c:pt>
                <c:pt idx="181945">
                  <c:v>-6.5724999999999909</c:v>
                </c:pt>
                <c:pt idx="181946">
                  <c:v>-6.5704999999999814</c:v>
                </c:pt>
                <c:pt idx="181947">
                  <c:v>-6.5684999999999718</c:v>
                </c:pt>
                <c:pt idx="181948">
                  <c:v>-6.5664999999999623</c:v>
                </c:pt>
                <c:pt idx="181949">
                  <c:v>-6.5644999999999527</c:v>
                </c:pt>
                <c:pt idx="181950">
                  <c:v>-6.5625</c:v>
                </c:pt>
                <c:pt idx="181951">
                  <c:v>-6.5604999999999905</c:v>
                </c:pt>
                <c:pt idx="181952">
                  <c:v>-6.5584999999999809</c:v>
                </c:pt>
                <c:pt idx="181953">
                  <c:v>-6.5564999999999714</c:v>
                </c:pt>
                <c:pt idx="181954">
                  <c:v>-6.5544999999999618</c:v>
                </c:pt>
                <c:pt idx="181955">
                  <c:v>-6.5524999999999523</c:v>
                </c:pt>
                <c:pt idx="181956">
                  <c:v>-6.5504999999999995</c:v>
                </c:pt>
                <c:pt idx="181957">
                  <c:v>-6.54849999999999</c:v>
                </c:pt>
                <c:pt idx="181958">
                  <c:v>-6.5464999999999804</c:v>
                </c:pt>
                <c:pt idx="181959">
                  <c:v>-6.5444999999999709</c:v>
                </c:pt>
                <c:pt idx="181960">
                  <c:v>-6.5424999999999613</c:v>
                </c:pt>
                <c:pt idx="181961">
                  <c:v>-6.5404999999999518</c:v>
                </c:pt>
                <c:pt idx="181962">
                  <c:v>-6.5384999999999991</c:v>
                </c:pt>
                <c:pt idx="181963">
                  <c:v>-6.5364999999999895</c:v>
                </c:pt>
                <c:pt idx="181964">
                  <c:v>-6.53449999999998</c:v>
                </c:pt>
                <c:pt idx="181965">
                  <c:v>-6.5324999999999704</c:v>
                </c:pt>
                <c:pt idx="181966">
                  <c:v>-6.5304999999999609</c:v>
                </c:pt>
                <c:pt idx="181967">
                  <c:v>-6.5284999999999513</c:v>
                </c:pt>
                <c:pt idx="181968">
                  <c:v>-6.5264999999999986</c:v>
                </c:pt>
                <c:pt idx="181969">
                  <c:v>-6.5244999999999891</c:v>
                </c:pt>
                <c:pt idx="181970">
                  <c:v>-6.5224999999999795</c:v>
                </c:pt>
                <c:pt idx="181971">
                  <c:v>-6.52049999999997</c:v>
                </c:pt>
                <c:pt idx="181972">
                  <c:v>-6.5184999999999604</c:v>
                </c:pt>
                <c:pt idx="181973">
                  <c:v>-6.5164999999999509</c:v>
                </c:pt>
                <c:pt idx="181974">
                  <c:v>-6.5144999999999982</c:v>
                </c:pt>
                <c:pt idx="181975">
                  <c:v>-6.5124999999999886</c:v>
                </c:pt>
                <c:pt idx="181976">
                  <c:v>-6.5104999999999791</c:v>
                </c:pt>
                <c:pt idx="181977">
                  <c:v>-6.5084999999999695</c:v>
                </c:pt>
                <c:pt idx="181978">
                  <c:v>-6.50649999999996</c:v>
                </c:pt>
                <c:pt idx="181979">
                  <c:v>-6.5044999999999504</c:v>
                </c:pt>
                <c:pt idx="181980">
                  <c:v>-6.5024999999999977</c:v>
                </c:pt>
                <c:pt idx="181981">
                  <c:v>-6.5004999999999882</c:v>
                </c:pt>
                <c:pt idx="181982">
                  <c:v>-6.4984999999999786</c:v>
                </c:pt>
                <c:pt idx="181983">
                  <c:v>-6.4964999999999691</c:v>
                </c:pt>
                <c:pt idx="181984">
                  <c:v>-6.4944999999999595</c:v>
                </c:pt>
                <c:pt idx="181985">
                  <c:v>-6.49249999999995</c:v>
                </c:pt>
                <c:pt idx="181986">
                  <c:v>-6.4904999999999973</c:v>
                </c:pt>
                <c:pt idx="181987">
                  <c:v>-6.4884999999999877</c:v>
                </c:pt>
                <c:pt idx="181988">
                  <c:v>-6.4864999999999782</c:v>
                </c:pt>
                <c:pt idx="181989">
                  <c:v>-6.4844999999999686</c:v>
                </c:pt>
                <c:pt idx="181990">
                  <c:v>-6.4824999999999591</c:v>
                </c:pt>
                <c:pt idx="181991">
                  <c:v>-6.4804999999999495</c:v>
                </c:pt>
                <c:pt idx="181992">
                  <c:v>-6.4784999999999968</c:v>
                </c:pt>
                <c:pt idx="181993">
                  <c:v>-6.4764999999999873</c:v>
                </c:pt>
                <c:pt idx="181994">
                  <c:v>-6.4744999999999777</c:v>
                </c:pt>
                <c:pt idx="181995">
                  <c:v>-6.4724999999999682</c:v>
                </c:pt>
                <c:pt idx="181996">
                  <c:v>-6.4704999999999586</c:v>
                </c:pt>
                <c:pt idx="181997">
                  <c:v>-6.4684999999999491</c:v>
                </c:pt>
                <c:pt idx="181998">
                  <c:v>-6.4664999999999964</c:v>
                </c:pt>
                <c:pt idx="181999">
                  <c:v>-6.4644999999999868</c:v>
                </c:pt>
                <c:pt idx="182000">
                  <c:v>-6.4624999999999773</c:v>
                </c:pt>
                <c:pt idx="182001">
                  <c:v>-6.4604999999999677</c:v>
                </c:pt>
                <c:pt idx="182002">
                  <c:v>-6.4584999999999582</c:v>
                </c:pt>
                <c:pt idx="182003">
                  <c:v>-6.4565000000000055</c:v>
                </c:pt>
                <c:pt idx="182004">
                  <c:v>-6.4544999999999959</c:v>
                </c:pt>
                <c:pt idx="182005">
                  <c:v>-6.4524999999999864</c:v>
                </c:pt>
                <c:pt idx="182006">
                  <c:v>-6.4504999999999768</c:v>
                </c:pt>
                <c:pt idx="182007">
                  <c:v>-6.4484999999999673</c:v>
                </c:pt>
                <c:pt idx="182008">
                  <c:v>-6.4464999999999577</c:v>
                </c:pt>
                <c:pt idx="182009">
                  <c:v>-6.444500000000005</c:v>
                </c:pt>
                <c:pt idx="182010">
                  <c:v>-6.4424999999999955</c:v>
                </c:pt>
                <c:pt idx="182011">
                  <c:v>-6.4404999999999859</c:v>
                </c:pt>
                <c:pt idx="182012">
                  <c:v>-6.4384999999999764</c:v>
                </c:pt>
                <c:pt idx="182013">
                  <c:v>-6.4364999999999668</c:v>
                </c:pt>
                <c:pt idx="182014">
                  <c:v>-6.4344999999999573</c:v>
                </c:pt>
                <c:pt idx="182015">
                  <c:v>-6.4325000000000045</c:v>
                </c:pt>
                <c:pt idx="182016">
                  <c:v>-6.430499999999995</c:v>
                </c:pt>
                <c:pt idx="182017">
                  <c:v>-6.4284999999999854</c:v>
                </c:pt>
                <c:pt idx="182018">
                  <c:v>-6.4264999999999759</c:v>
                </c:pt>
                <c:pt idx="182019">
                  <c:v>-6.4244999999999663</c:v>
                </c:pt>
                <c:pt idx="182020">
                  <c:v>-6.4224999999999568</c:v>
                </c:pt>
                <c:pt idx="182021">
                  <c:v>-6.4205000000000041</c:v>
                </c:pt>
                <c:pt idx="182022">
                  <c:v>-6.4184999999999945</c:v>
                </c:pt>
                <c:pt idx="182023">
                  <c:v>-6.416499999999985</c:v>
                </c:pt>
                <c:pt idx="182024">
                  <c:v>-6.4144999999999754</c:v>
                </c:pt>
                <c:pt idx="182025">
                  <c:v>-6.4124999999999659</c:v>
                </c:pt>
                <c:pt idx="182026">
                  <c:v>-6.4104999999999563</c:v>
                </c:pt>
                <c:pt idx="182027">
                  <c:v>-6.4085000000000036</c:v>
                </c:pt>
                <c:pt idx="182028">
                  <c:v>-6.4064999999999941</c:v>
                </c:pt>
                <c:pt idx="182029">
                  <c:v>-6.4044999999999845</c:v>
                </c:pt>
                <c:pt idx="182030">
                  <c:v>-6.402499999999975</c:v>
                </c:pt>
                <c:pt idx="182031">
                  <c:v>-6.4004999999999654</c:v>
                </c:pt>
                <c:pt idx="182032">
                  <c:v>-6.3984999999999559</c:v>
                </c:pt>
                <c:pt idx="182033">
                  <c:v>-6.3965000000000032</c:v>
                </c:pt>
                <c:pt idx="182034">
                  <c:v>-6.3944999999999936</c:v>
                </c:pt>
                <c:pt idx="182035">
                  <c:v>-6.3924999999999841</c:v>
                </c:pt>
                <c:pt idx="182036">
                  <c:v>-6.3904999999999745</c:v>
                </c:pt>
                <c:pt idx="182037">
                  <c:v>-6.388499999999965</c:v>
                </c:pt>
                <c:pt idx="182038">
                  <c:v>-6.3864999999999554</c:v>
                </c:pt>
                <c:pt idx="182039">
                  <c:v>-6.3845000000000027</c:v>
                </c:pt>
                <c:pt idx="182040">
                  <c:v>-6.3824999999999932</c:v>
                </c:pt>
                <c:pt idx="182041">
                  <c:v>-6.3804999999999836</c:v>
                </c:pt>
                <c:pt idx="182042">
                  <c:v>-6.3784999999999741</c:v>
                </c:pt>
                <c:pt idx="182043">
                  <c:v>-6.3764999999999645</c:v>
                </c:pt>
                <c:pt idx="182044">
                  <c:v>-6.374499999999955</c:v>
                </c:pt>
                <c:pt idx="182045">
                  <c:v>-6.3725000000000023</c:v>
                </c:pt>
                <c:pt idx="182046">
                  <c:v>-6.3704999999999927</c:v>
                </c:pt>
                <c:pt idx="182047">
                  <c:v>-6.3684999999999832</c:v>
                </c:pt>
                <c:pt idx="182048">
                  <c:v>-6.3664999999999736</c:v>
                </c:pt>
                <c:pt idx="182049">
                  <c:v>-6.3644999999999641</c:v>
                </c:pt>
                <c:pt idx="182050">
                  <c:v>-6.3624999999999545</c:v>
                </c:pt>
                <c:pt idx="182051">
                  <c:v>-6.3605000000000018</c:v>
                </c:pt>
                <c:pt idx="182052">
                  <c:v>-6.3584999999999923</c:v>
                </c:pt>
                <c:pt idx="182053">
                  <c:v>-6.3564999999999827</c:v>
                </c:pt>
                <c:pt idx="182054">
                  <c:v>-6.3544999999999732</c:v>
                </c:pt>
                <c:pt idx="182055">
                  <c:v>-6.3524999999999636</c:v>
                </c:pt>
                <c:pt idx="182056">
                  <c:v>-6.3504999999999541</c:v>
                </c:pt>
                <c:pt idx="182057">
                  <c:v>-6.3485000000000014</c:v>
                </c:pt>
                <c:pt idx="182058">
                  <c:v>-6.3464999999999918</c:v>
                </c:pt>
                <c:pt idx="182059">
                  <c:v>-6.3444999999999823</c:v>
                </c:pt>
                <c:pt idx="182060">
                  <c:v>-6.3424999999999727</c:v>
                </c:pt>
                <c:pt idx="182061">
                  <c:v>-6.3404999999999632</c:v>
                </c:pt>
                <c:pt idx="182062">
                  <c:v>-6.3384999999999536</c:v>
                </c:pt>
                <c:pt idx="182063">
                  <c:v>-6.3365000000000009</c:v>
                </c:pt>
                <c:pt idx="182064">
                  <c:v>-6.3344999999999914</c:v>
                </c:pt>
                <c:pt idx="182065">
                  <c:v>-6.3324999999999818</c:v>
                </c:pt>
                <c:pt idx="182066">
                  <c:v>-6.3304999999999723</c:v>
                </c:pt>
                <c:pt idx="182067">
                  <c:v>-6.3284999999999627</c:v>
                </c:pt>
                <c:pt idx="182068">
                  <c:v>-6.3264999999999532</c:v>
                </c:pt>
                <c:pt idx="182069">
                  <c:v>-6.3245000000000005</c:v>
                </c:pt>
                <c:pt idx="182070">
                  <c:v>-6.3224999999999909</c:v>
                </c:pt>
                <c:pt idx="182071">
                  <c:v>-6.3204999999999814</c:v>
                </c:pt>
                <c:pt idx="182072">
                  <c:v>-6.3184999999999718</c:v>
                </c:pt>
                <c:pt idx="182073">
                  <c:v>-6.3164999999999623</c:v>
                </c:pt>
                <c:pt idx="182074">
                  <c:v>-6.3144999999999527</c:v>
                </c:pt>
                <c:pt idx="182075">
                  <c:v>-6.3125</c:v>
                </c:pt>
                <c:pt idx="182076">
                  <c:v>-6.3104999999999905</c:v>
                </c:pt>
                <c:pt idx="182077">
                  <c:v>-6.3084999999999809</c:v>
                </c:pt>
                <c:pt idx="182078">
                  <c:v>-6.3064999999999714</c:v>
                </c:pt>
                <c:pt idx="182079">
                  <c:v>-6.3044999999999618</c:v>
                </c:pt>
                <c:pt idx="182080">
                  <c:v>-6.3024999999999523</c:v>
                </c:pt>
                <c:pt idx="182081">
                  <c:v>-6.3004999999999995</c:v>
                </c:pt>
                <c:pt idx="182082">
                  <c:v>-6.29849999999999</c:v>
                </c:pt>
                <c:pt idx="182083">
                  <c:v>-6.2964999999999804</c:v>
                </c:pt>
                <c:pt idx="182084">
                  <c:v>-6.2944999999999709</c:v>
                </c:pt>
                <c:pt idx="182085">
                  <c:v>-6.2924999999999613</c:v>
                </c:pt>
                <c:pt idx="182086">
                  <c:v>-6.2904999999999518</c:v>
                </c:pt>
                <c:pt idx="182087">
                  <c:v>-6.2884999999999991</c:v>
                </c:pt>
                <c:pt idx="182088">
                  <c:v>-6.2864999999999895</c:v>
                </c:pt>
                <c:pt idx="182089">
                  <c:v>-6.28449999999998</c:v>
                </c:pt>
                <c:pt idx="182090">
                  <c:v>-6.2824999999999704</c:v>
                </c:pt>
                <c:pt idx="182091">
                  <c:v>-6.2804999999999609</c:v>
                </c:pt>
                <c:pt idx="182092">
                  <c:v>-6.2784999999999513</c:v>
                </c:pt>
                <c:pt idx="182093">
                  <c:v>-6.2764999999999986</c:v>
                </c:pt>
                <c:pt idx="182094">
                  <c:v>-6.2744999999999891</c:v>
                </c:pt>
                <c:pt idx="182095">
                  <c:v>-6.2724999999999795</c:v>
                </c:pt>
                <c:pt idx="182096">
                  <c:v>-6.27049999999997</c:v>
                </c:pt>
                <c:pt idx="182097">
                  <c:v>-6.2684999999999604</c:v>
                </c:pt>
                <c:pt idx="182098">
                  <c:v>-6.2664999999999509</c:v>
                </c:pt>
                <c:pt idx="182099">
                  <c:v>-6.2644999999999982</c:v>
                </c:pt>
                <c:pt idx="182100">
                  <c:v>-6.2624999999999886</c:v>
                </c:pt>
                <c:pt idx="182101">
                  <c:v>-6.2604999999999791</c:v>
                </c:pt>
                <c:pt idx="182102">
                  <c:v>-6.2584999999999695</c:v>
                </c:pt>
                <c:pt idx="182103">
                  <c:v>-6.25649999999996</c:v>
                </c:pt>
                <c:pt idx="182104">
                  <c:v>-6.2544999999999504</c:v>
                </c:pt>
                <c:pt idx="182105">
                  <c:v>-6.2524999999999977</c:v>
                </c:pt>
                <c:pt idx="182106">
                  <c:v>-6.2504999999999882</c:v>
                </c:pt>
                <c:pt idx="182107">
                  <c:v>-6.2484999999999786</c:v>
                </c:pt>
                <c:pt idx="182108">
                  <c:v>-6.2464999999999691</c:v>
                </c:pt>
                <c:pt idx="182109">
                  <c:v>-6.2444999999999595</c:v>
                </c:pt>
                <c:pt idx="182110">
                  <c:v>-6.24249999999995</c:v>
                </c:pt>
                <c:pt idx="182111">
                  <c:v>-6.2404999999999973</c:v>
                </c:pt>
                <c:pt idx="182112">
                  <c:v>-6.2384999999999877</c:v>
                </c:pt>
                <c:pt idx="182113">
                  <c:v>-6.2364999999999782</c:v>
                </c:pt>
                <c:pt idx="182114">
                  <c:v>-6.2344999999999686</c:v>
                </c:pt>
                <c:pt idx="182115">
                  <c:v>-6.2324999999999591</c:v>
                </c:pt>
                <c:pt idx="182116">
                  <c:v>-6.2304999999999495</c:v>
                </c:pt>
                <c:pt idx="182117">
                  <c:v>-6.2284999999999968</c:v>
                </c:pt>
                <c:pt idx="182118">
                  <c:v>-6.2264999999999873</c:v>
                </c:pt>
                <c:pt idx="182119">
                  <c:v>-6.2244999999999777</c:v>
                </c:pt>
                <c:pt idx="182120">
                  <c:v>-6.2224999999999682</c:v>
                </c:pt>
                <c:pt idx="182121">
                  <c:v>-6.2204999999999586</c:v>
                </c:pt>
                <c:pt idx="182122">
                  <c:v>-6.2184999999999491</c:v>
                </c:pt>
                <c:pt idx="182123">
                  <c:v>-6.2164999999999964</c:v>
                </c:pt>
                <c:pt idx="182124">
                  <c:v>-6.2144999999999868</c:v>
                </c:pt>
                <c:pt idx="182125">
                  <c:v>-6.2124999999999773</c:v>
                </c:pt>
                <c:pt idx="182126">
                  <c:v>-6.2104999999999677</c:v>
                </c:pt>
                <c:pt idx="182127">
                  <c:v>-6.2084999999999582</c:v>
                </c:pt>
                <c:pt idx="182128">
                  <c:v>-6.2065000000000055</c:v>
                </c:pt>
                <c:pt idx="182129">
                  <c:v>-6.2044999999999959</c:v>
                </c:pt>
                <c:pt idx="182130">
                  <c:v>-6.2024999999999864</c:v>
                </c:pt>
                <c:pt idx="182131">
                  <c:v>-6.2004999999999768</c:v>
                </c:pt>
                <c:pt idx="182132">
                  <c:v>-6.1984999999999673</c:v>
                </c:pt>
                <c:pt idx="182133">
                  <c:v>-6.1964999999999577</c:v>
                </c:pt>
                <c:pt idx="182134">
                  <c:v>-6.194500000000005</c:v>
                </c:pt>
                <c:pt idx="182135">
                  <c:v>-6.1924999999999955</c:v>
                </c:pt>
                <c:pt idx="182136">
                  <c:v>-6.1904999999999859</c:v>
                </c:pt>
                <c:pt idx="182137">
                  <c:v>-6.1884999999999764</c:v>
                </c:pt>
                <c:pt idx="182138">
                  <c:v>-6.1864999999999668</c:v>
                </c:pt>
                <c:pt idx="182139">
                  <c:v>-6.1844999999999573</c:v>
                </c:pt>
                <c:pt idx="182140">
                  <c:v>-6.1825000000000045</c:v>
                </c:pt>
                <c:pt idx="182141">
                  <c:v>-6.180499999999995</c:v>
                </c:pt>
                <c:pt idx="182142">
                  <c:v>-6.1784999999999854</c:v>
                </c:pt>
                <c:pt idx="182143">
                  <c:v>-6.1764999999999759</c:v>
                </c:pt>
                <c:pt idx="182144">
                  <c:v>-6.1744999999999663</c:v>
                </c:pt>
                <c:pt idx="182145">
                  <c:v>-6.1724999999999568</c:v>
                </c:pt>
                <c:pt idx="182146">
                  <c:v>-6.1705000000000041</c:v>
                </c:pt>
                <c:pt idx="182147">
                  <c:v>-6.1684999999999945</c:v>
                </c:pt>
                <c:pt idx="182148">
                  <c:v>-6.166499999999985</c:v>
                </c:pt>
                <c:pt idx="182149">
                  <c:v>-6.1644999999999754</c:v>
                </c:pt>
                <c:pt idx="182150">
                  <c:v>-6.1624999999999659</c:v>
                </c:pt>
                <c:pt idx="182151">
                  <c:v>-6.1604999999999563</c:v>
                </c:pt>
                <c:pt idx="182152">
                  <c:v>-6.1585000000000036</c:v>
                </c:pt>
                <c:pt idx="182153">
                  <c:v>-6.1564999999999941</c:v>
                </c:pt>
                <c:pt idx="182154">
                  <c:v>-6.1544999999999845</c:v>
                </c:pt>
                <c:pt idx="182155">
                  <c:v>-6.152499999999975</c:v>
                </c:pt>
                <c:pt idx="182156">
                  <c:v>-6.1504999999999654</c:v>
                </c:pt>
                <c:pt idx="182157">
                  <c:v>-6.1484999999999559</c:v>
                </c:pt>
                <c:pt idx="182158">
                  <c:v>-6.1465000000000032</c:v>
                </c:pt>
                <c:pt idx="182159">
                  <c:v>-6.1444999999999936</c:v>
                </c:pt>
                <c:pt idx="182160">
                  <c:v>-6.1424999999999841</c:v>
                </c:pt>
                <c:pt idx="182161">
                  <c:v>-6.1404999999999745</c:v>
                </c:pt>
                <c:pt idx="182162">
                  <c:v>-6.138499999999965</c:v>
                </c:pt>
                <c:pt idx="182163">
                  <c:v>-6.1364999999999554</c:v>
                </c:pt>
                <c:pt idx="182164">
                  <c:v>-6.1345000000000027</c:v>
                </c:pt>
                <c:pt idx="182165">
                  <c:v>-6.1324999999999932</c:v>
                </c:pt>
                <c:pt idx="182166">
                  <c:v>-6.1304999999999836</c:v>
                </c:pt>
                <c:pt idx="182167">
                  <c:v>-6.1284999999999741</c:v>
                </c:pt>
                <c:pt idx="182168">
                  <c:v>-6.1264999999999645</c:v>
                </c:pt>
                <c:pt idx="182169">
                  <c:v>-6.124499999999955</c:v>
                </c:pt>
                <c:pt idx="182170">
                  <c:v>-6.1225000000000023</c:v>
                </c:pt>
                <c:pt idx="182171">
                  <c:v>-6.1204999999999927</c:v>
                </c:pt>
                <c:pt idx="182172">
                  <c:v>-6.1184999999999832</c:v>
                </c:pt>
                <c:pt idx="182173">
                  <c:v>-6.1164999999999736</c:v>
                </c:pt>
                <c:pt idx="182174">
                  <c:v>-6.1144999999999641</c:v>
                </c:pt>
                <c:pt idx="182175">
                  <c:v>-6.1124999999999545</c:v>
                </c:pt>
                <c:pt idx="182176">
                  <c:v>-6.1105000000000018</c:v>
                </c:pt>
                <c:pt idx="182177">
                  <c:v>-6.1084999999999923</c:v>
                </c:pt>
                <c:pt idx="182178">
                  <c:v>-6.1064999999999827</c:v>
                </c:pt>
                <c:pt idx="182179">
                  <c:v>-6.1044999999999732</c:v>
                </c:pt>
                <c:pt idx="182180">
                  <c:v>-6.1024999999999636</c:v>
                </c:pt>
                <c:pt idx="182181">
                  <c:v>-6.1004999999999541</c:v>
                </c:pt>
                <c:pt idx="182182">
                  <c:v>-6.0985000000000014</c:v>
                </c:pt>
                <c:pt idx="182183">
                  <c:v>-6.0964999999999918</c:v>
                </c:pt>
                <c:pt idx="182184">
                  <c:v>-6.0944999999999823</c:v>
                </c:pt>
                <c:pt idx="182185">
                  <c:v>-6.0924999999999727</c:v>
                </c:pt>
                <c:pt idx="182186">
                  <c:v>-6.0904999999999632</c:v>
                </c:pt>
                <c:pt idx="182187">
                  <c:v>-6.0884999999999536</c:v>
                </c:pt>
                <c:pt idx="182188">
                  <c:v>-6.0865000000000009</c:v>
                </c:pt>
                <c:pt idx="182189">
                  <c:v>-6.0844999999999914</c:v>
                </c:pt>
                <c:pt idx="182190">
                  <c:v>-6.0824999999999818</c:v>
                </c:pt>
                <c:pt idx="182191">
                  <c:v>-6.0804999999999723</c:v>
                </c:pt>
                <c:pt idx="182192">
                  <c:v>-6.0784999999999627</c:v>
                </c:pt>
                <c:pt idx="182193">
                  <c:v>-6.0764999999999532</c:v>
                </c:pt>
                <c:pt idx="182194">
                  <c:v>-6.0745000000000005</c:v>
                </c:pt>
                <c:pt idx="182195">
                  <c:v>-6.0724999999999909</c:v>
                </c:pt>
                <c:pt idx="182196">
                  <c:v>-6.0704999999999814</c:v>
                </c:pt>
                <c:pt idx="182197">
                  <c:v>-6.0684999999999718</c:v>
                </c:pt>
                <c:pt idx="182198">
                  <c:v>-6.0664999999999623</c:v>
                </c:pt>
                <c:pt idx="182199">
                  <c:v>-6.0644999999999527</c:v>
                </c:pt>
                <c:pt idx="182200">
                  <c:v>-6.0625</c:v>
                </c:pt>
                <c:pt idx="182201">
                  <c:v>-6.0604999999999905</c:v>
                </c:pt>
                <c:pt idx="182202">
                  <c:v>-6.0584999999999809</c:v>
                </c:pt>
                <c:pt idx="182203">
                  <c:v>-6.0564999999999714</c:v>
                </c:pt>
                <c:pt idx="182204">
                  <c:v>-6.0544999999999618</c:v>
                </c:pt>
                <c:pt idx="182205">
                  <c:v>-6.0524999999999523</c:v>
                </c:pt>
                <c:pt idx="182206">
                  <c:v>-6.0504999999999995</c:v>
                </c:pt>
                <c:pt idx="182207">
                  <c:v>-6.04849999999999</c:v>
                </c:pt>
                <c:pt idx="182208">
                  <c:v>-6.0464999999999804</c:v>
                </c:pt>
                <c:pt idx="182209">
                  <c:v>-6.0444999999999709</c:v>
                </c:pt>
                <c:pt idx="182210">
                  <c:v>-6.0424999999999613</c:v>
                </c:pt>
                <c:pt idx="182211">
                  <c:v>-6.0404999999999518</c:v>
                </c:pt>
                <c:pt idx="182212">
                  <c:v>-6.0384999999999991</c:v>
                </c:pt>
                <c:pt idx="182213">
                  <c:v>-6.0364999999999895</c:v>
                </c:pt>
                <c:pt idx="182214">
                  <c:v>-6.03449999999998</c:v>
                </c:pt>
                <c:pt idx="182215">
                  <c:v>-6.0324999999999704</c:v>
                </c:pt>
                <c:pt idx="182216">
                  <c:v>-6.0304999999999609</c:v>
                </c:pt>
                <c:pt idx="182217">
                  <c:v>-6.0284999999999513</c:v>
                </c:pt>
                <c:pt idx="182218">
                  <c:v>-6.0264999999999986</c:v>
                </c:pt>
                <c:pt idx="182219">
                  <c:v>-6.0244999999999891</c:v>
                </c:pt>
                <c:pt idx="182220">
                  <c:v>-6.0224999999999795</c:v>
                </c:pt>
                <c:pt idx="182221">
                  <c:v>-6.02049999999997</c:v>
                </c:pt>
                <c:pt idx="182222">
                  <c:v>-6.0184999999999604</c:v>
                </c:pt>
                <c:pt idx="182223">
                  <c:v>-6.0164999999999509</c:v>
                </c:pt>
                <c:pt idx="182224">
                  <c:v>-6.0144999999999982</c:v>
                </c:pt>
                <c:pt idx="182225">
                  <c:v>-6.0124999999999886</c:v>
                </c:pt>
                <c:pt idx="182226">
                  <c:v>-6.0104999999999791</c:v>
                </c:pt>
                <c:pt idx="182227">
                  <c:v>-6.0084999999999695</c:v>
                </c:pt>
                <c:pt idx="182228">
                  <c:v>-6.00649999999996</c:v>
                </c:pt>
                <c:pt idx="182229">
                  <c:v>-6.0044999999999504</c:v>
                </c:pt>
                <c:pt idx="182230">
                  <c:v>-6.0024999999999977</c:v>
                </c:pt>
                <c:pt idx="182231">
                  <c:v>-6.0004999999999882</c:v>
                </c:pt>
                <c:pt idx="182232">
                  <c:v>-5.9984999999999786</c:v>
                </c:pt>
                <c:pt idx="182233">
                  <c:v>-5.9964999999999691</c:v>
                </c:pt>
                <c:pt idx="182234">
                  <c:v>-5.9944999999999595</c:v>
                </c:pt>
                <c:pt idx="182235">
                  <c:v>-5.99249999999995</c:v>
                </c:pt>
                <c:pt idx="182236">
                  <c:v>-5.9904999999999973</c:v>
                </c:pt>
                <c:pt idx="182237">
                  <c:v>-5.9884999999999877</c:v>
                </c:pt>
                <c:pt idx="182238">
                  <c:v>-5.9864999999999782</c:v>
                </c:pt>
                <c:pt idx="182239">
                  <c:v>-5.9844999999999686</c:v>
                </c:pt>
                <c:pt idx="182240">
                  <c:v>-5.9824999999999591</c:v>
                </c:pt>
                <c:pt idx="182241">
                  <c:v>-5.9804999999999495</c:v>
                </c:pt>
                <c:pt idx="182242">
                  <c:v>-5.9784999999999968</c:v>
                </c:pt>
                <c:pt idx="182243">
                  <c:v>-5.9764999999999873</c:v>
                </c:pt>
                <c:pt idx="182244">
                  <c:v>-5.9744999999999777</c:v>
                </c:pt>
                <c:pt idx="182245">
                  <c:v>-5.9724999999999682</c:v>
                </c:pt>
                <c:pt idx="182246">
                  <c:v>-5.9704999999999586</c:v>
                </c:pt>
                <c:pt idx="182247">
                  <c:v>-5.9684999999999491</c:v>
                </c:pt>
                <c:pt idx="182248">
                  <c:v>-5.9664999999999964</c:v>
                </c:pt>
                <c:pt idx="182249">
                  <c:v>-5.9644999999999868</c:v>
                </c:pt>
                <c:pt idx="182250">
                  <c:v>-5.9624999999999773</c:v>
                </c:pt>
                <c:pt idx="182251">
                  <c:v>-5.9604999999999677</c:v>
                </c:pt>
                <c:pt idx="182252">
                  <c:v>-5.9584999999999582</c:v>
                </c:pt>
                <c:pt idx="182253">
                  <c:v>-5.9565000000000055</c:v>
                </c:pt>
                <c:pt idx="182254">
                  <c:v>-5.9544999999999959</c:v>
                </c:pt>
                <c:pt idx="182255">
                  <c:v>-5.9524999999999864</c:v>
                </c:pt>
                <c:pt idx="182256">
                  <c:v>-5.9504999999999768</c:v>
                </c:pt>
                <c:pt idx="182257">
                  <c:v>-5.9484999999999673</c:v>
                </c:pt>
                <c:pt idx="182258">
                  <c:v>-5.9464999999999577</c:v>
                </c:pt>
                <c:pt idx="182259">
                  <c:v>-5.944500000000005</c:v>
                </c:pt>
                <c:pt idx="182260">
                  <c:v>-5.9424999999999955</c:v>
                </c:pt>
                <c:pt idx="182261">
                  <c:v>-5.9404999999999859</c:v>
                </c:pt>
                <c:pt idx="182262">
                  <c:v>-5.9384999999999764</c:v>
                </c:pt>
                <c:pt idx="182263">
                  <c:v>-5.9364999999999668</c:v>
                </c:pt>
                <c:pt idx="182264">
                  <c:v>-5.9344999999999573</c:v>
                </c:pt>
                <c:pt idx="182265">
                  <c:v>-5.9325000000000045</c:v>
                </c:pt>
                <c:pt idx="182266">
                  <c:v>-5.930499999999995</c:v>
                </c:pt>
                <c:pt idx="182267">
                  <c:v>-5.9284999999999854</c:v>
                </c:pt>
                <c:pt idx="182268">
                  <c:v>-5.9264999999999759</c:v>
                </c:pt>
                <c:pt idx="182269">
                  <c:v>-5.9244999999999663</c:v>
                </c:pt>
                <c:pt idx="182270">
                  <c:v>-5.9224999999999568</c:v>
                </c:pt>
                <c:pt idx="182271">
                  <c:v>-5.9205000000000041</c:v>
                </c:pt>
                <c:pt idx="182272">
                  <c:v>-5.9184999999999945</c:v>
                </c:pt>
                <c:pt idx="182273">
                  <c:v>-5.916499999999985</c:v>
                </c:pt>
                <c:pt idx="182274">
                  <c:v>-5.9144999999999754</c:v>
                </c:pt>
                <c:pt idx="182275">
                  <c:v>-5.9124999999999659</c:v>
                </c:pt>
                <c:pt idx="182276">
                  <c:v>-5.9104999999999563</c:v>
                </c:pt>
                <c:pt idx="182277">
                  <c:v>-5.9085000000000036</c:v>
                </c:pt>
                <c:pt idx="182278">
                  <c:v>-5.9064999999999941</c:v>
                </c:pt>
                <c:pt idx="182279">
                  <c:v>-5.9044999999999845</c:v>
                </c:pt>
                <c:pt idx="182280">
                  <c:v>-5.902499999999975</c:v>
                </c:pt>
                <c:pt idx="182281">
                  <c:v>-5.9004999999999654</c:v>
                </c:pt>
                <c:pt idx="182282">
                  <c:v>-5.8984999999999559</c:v>
                </c:pt>
                <c:pt idx="182283">
                  <c:v>-5.8965000000000032</c:v>
                </c:pt>
                <c:pt idx="182284">
                  <c:v>-5.8944999999999936</c:v>
                </c:pt>
                <c:pt idx="182285">
                  <c:v>-5.8924999999999841</c:v>
                </c:pt>
                <c:pt idx="182286">
                  <c:v>-5.8904999999999745</c:v>
                </c:pt>
                <c:pt idx="182287">
                  <c:v>-5.888499999999965</c:v>
                </c:pt>
                <c:pt idx="182288">
                  <c:v>-5.8864999999999554</c:v>
                </c:pt>
                <c:pt idx="182289">
                  <c:v>-5.8845000000000027</c:v>
                </c:pt>
                <c:pt idx="182290">
                  <c:v>-5.8824999999999932</c:v>
                </c:pt>
                <c:pt idx="182291">
                  <c:v>-5.8804999999999836</c:v>
                </c:pt>
                <c:pt idx="182292">
                  <c:v>-5.8784999999999741</c:v>
                </c:pt>
                <c:pt idx="182293">
                  <c:v>-5.8764999999999645</c:v>
                </c:pt>
                <c:pt idx="182294">
                  <c:v>-5.874499999999955</c:v>
                </c:pt>
                <c:pt idx="182295">
                  <c:v>-5.8725000000000023</c:v>
                </c:pt>
                <c:pt idx="182296">
                  <c:v>-5.8704999999999927</c:v>
                </c:pt>
                <c:pt idx="182297">
                  <c:v>-5.8684999999999832</c:v>
                </c:pt>
                <c:pt idx="182298">
                  <c:v>-5.8664999999999736</c:v>
                </c:pt>
                <c:pt idx="182299">
                  <c:v>-5.8644999999999641</c:v>
                </c:pt>
                <c:pt idx="182300">
                  <c:v>-5.8624999999999545</c:v>
                </c:pt>
                <c:pt idx="182301">
                  <c:v>-5.8605000000000018</c:v>
                </c:pt>
                <c:pt idx="182302">
                  <c:v>-5.8584999999999923</c:v>
                </c:pt>
                <c:pt idx="182303">
                  <c:v>-5.8564999999999827</c:v>
                </c:pt>
                <c:pt idx="182304">
                  <c:v>-5.8544999999999732</c:v>
                </c:pt>
                <c:pt idx="182305">
                  <c:v>-5.8524999999999636</c:v>
                </c:pt>
                <c:pt idx="182306">
                  <c:v>-5.8504999999999541</c:v>
                </c:pt>
                <c:pt idx="182307">
                  <c:v>-5.8485000000000014</c:v>
                </c:pt>
                <c:pt idx="182308">
                  <c:v>-5.8464999999999918</c:v>
                </c:pt>
                <c:pt idx="182309">
                  <c:v>-5.8444999999999823</c:v>
                </c:pt>
                <c:pt idx="182310">
                  <c:v>-5.8424999999999727</c:v>
                </c:pt>
                <c:pt idx="182311">
                  <c:v>-5.8404999999999632</c:v>
                </c:pt>
                <c:pt idx="182312">
                  <c:v>-5.8384999999999536</c:v>
                </c:pt>
                <c:pt idx="182313">
                  <c:v>-5.8365000000000009</c:v>
                </c:pt>
                <c:pt idx="182314">
                  <c:v>-5.8344999999999914</c:v>
                </c:pt>
                <c:pt idx="182315">
                  <c:v>-5.8324999999999818</c:v>
                </c:pt>
                <c:pt idx="182316">
                  <c:v>-5.8304999999999723</c:v>
                </c:pt>
                <c:pt idx="182317">
                  <c:v>-5.8284999999999627</c:v>
                </c:pt>
                <c:pt idx="182318">
                  <c:v>-5.8264999999999532</c:v>
                </c:pt>
                <c:pt idx="182319">
                  <c:v>-5.8245000000000005</c:v>
                </c:pt>
                <c:pt idx="182320">
                  <c:v>-5.8224999999999909</c:v>
                </c:pt>
                <c:pt idx="182321">
                  <c:v>-5.8204999999999814</c:v>
                </c:pt>
                <c:pt idx="182322">
                  <c:v>-5.8184999999999718</c:v>
                </c:pt>
                <c:pt idx="182323">
                  <c:v>-5.8164999999999623</c:v>
                </c:pt>
                <c:pt idx="182324">
                  <c:v>-5.8144999999999527</c:v>
                </c:pt>
                <c:pt idx="182325">
                  <c:v>-5.8125</c:v>
                </c:pt>
                <c:pt idx="182326">
                  <c:v>-5.8104999999999905</c:v>
                </c:pt>
                <c:pt idx="182327">
                  <c:v>-5.8084999999999809</c:v>
                </c:pt>
                <c:pt idx="182328">
                  <c:v>-5.8064999999999714</c:v>
                </c:pt>
                <c:pt idx="182329">
                  <c:v>-5.8044999999999618</c:v>
                </c:pt>
                <c:pt idx="182330">
                  <c:v>-5.8024999999999523</c:v>
                </c:pt>
                <c:pt idx="182331">
                  <c:v>-5.8004999999999995</c:v>
                </c:pt>
                <c:pt idx="182332">
                  <c:v>-5.79849999999999</c:v>
                </c:pt>
                <c:pt idx="182333">
                  <c:v>-5.7964999999999804</c:v>
                </c:pt>
                <c:pt idx="182334">
                  <c:v>-5.7944999999999709</c:v>
                </c:pt>
                <c:pt idx="182335">
                  <c:v>-5.7924999999999613</c:v>
                </c:pt>
                <c:pt idx="182336">
                  <c:v>-5.7904999999999518</c:v>
                </c:pt>
                <c:pt idx="182337">
                  <c:v>-5.7884999999999991</c:v>
                </c:pt>
                <c:pt idx="182338">
                  <c:v>-5.7864999999999895</c:v>
                </c:pt>
                <c:pt idx="182339">
                  <c:v>-5.78449999999998</c:v>
                </c:pt>
                <c:pt idx="182340">
                  <c:v>-5.7824999999999704</c:v>
                </c:pt>
                <c:pt idx="182341">
                  <c:v>-5.7804999999999609</c:v>
                </c:pt>
                <c:pt idx="182342">
                  <c:v>-5.7784999999999513</c:v>
                </c:pt>
                <c:pt idx="182343">
                  <c:v>-5.7764999999999986</c:v>
                </c:pt>
                <c:pt idx="182344">
                  <c:v>-5.7744999999999891</c:v>
                </c:pt>
                <c:pt idx="182345">
                  <c:v>-5.7724999999999795</c:v>
                </c:pt>
                <c:pt idx="182346">
                  <c:v>-5.77049999999997</c:v>
                </c:pt>
                <c:pt idx="182347">
                  <c:v>-5.7684999999999604</c:v>
                </c:pt>
                <c:pt idx="182348">
                  <c:v>-5.7664999999999509</c:v>
                </c:pt>
                <c:pt idx="182349">
                  <c:v>-5.7644999999999982</c:v>
                </c:pt>
                <c:pt idx="182350">
                  <c:v>-5.7624999999999886</c:v>
                </c:pt>
                <c:pt idx="182351">
                  <c:v>-5.7604999999999791</c:v>
                </c:pt>
                <c:pt idx="182352">
                  <c:v>-5.7584999999999695</c:v>
                </c:pt>
                <c:pt idx="182353">
                  <c:v>-5.75649999999996</c:v>
                </c:pt>
                <c:pt idx="182354">
                  <c:v>-5.7544999999999504</c:v>
                </c:pt>
                <c:pt idx="182355">
                  <c:v>-5.7524999999999977</c:v>
                </c:pt>
                <c:pt idx="182356">
                  <c:v>-5.7504999999999882</c:v>
                </c:pt>
                <c:pt idx="182357">
                  <c:v>-5.7484999999999786</c:v>
                </c:pt>
                <c:pt idx="182358">
                  <c:v>-5.7464999999999691</c:v>
                </c:pt>
                <c:pt idx="182359">
                  <c:v>-5.7444999999999595</c:v>
                </c:pt>
                <c:pt idx="182360">
                  <c:v>-5.74249999999995</c:v>
                </c:pt>
                <c:pt idx="182361">
                  <c:v>-5.7404999999999973</c:v>
                </c:pt>
                <c:pt idx="182362">
                  <c:v>-5.7384999999999877</c:v>
                </c:pt>
                <c:pt idx="182363">
                  <c:v>-5.7364999999999782</c:v>
                </c:pt>
                <c:pt idx="182364">
                  <c:v>-5.7344999999999686</c:v>
                </c:pt>
                <c:pt idx="182365">
                  <c:v>-5.7324999999999591</c:v>
                </c:pt>
                <c:pt idx="182366">
                  <c:v>-5.7304999999999495</c:v>
                </c:pt>
                <c:pt idx="182367">
                  <c:v>-5.7284999999999968</c:v>
                </c:pt>
                <c:pt idx="182368">
                  <c:v>-5.7264999999999873</c:v>
                </c:pt>
                <c:pt idx="182369">
                  <c:v>-5.7244999999999777</c:v>
                </c:pt>
                <c:pt idx="182370">
                  <c:v>-5.7224999999999682</c:v>
                </c:pt>
                <c:pt idx="182371">
                  <c:v>-5.7204999999999586</c:v>
                </c:pt>
                <c:pt idx="182372">
                  <c:v>-5.7184999999999491</c:v>
                </c:pt>
                <c:pt idx="182373">
                  <c:v>-5.7164999999999964</c:v>
                </c:pt>
                <c:pt idx="182374">
                  <c:v>-5.7144999999999868</c:v>
                </c:pt>
                <c:pt idx="182375">
                  <c:v>-5.7124999999999773</c:v>
                </c:pt>
                <c:pt idx="182376">
                  <c:v>-5.7104999999999677</c:v>
                </c:pt>
                <c:pt idx="182377">
                  <c:v>-5.7084999999999582</c:v>
                </c:pt>
                <c:pt idx="182378">
                  <c:v>-5.7065000000000055</c:v>
                </c:pt>
                <c:pt idx="182379">
                  <c:v>-5.7044999999999959</c:v>
                </c:pt>
                <c:pt idx="182380">
                  <c:v>-5.7024999999999864</c:v>
                </c:pt>
                <c:pt idx="182381">
                  <c:v>-5.7004999999999768</c:v>
                </c:pt>
                <c:pt idx="182382">
                  <c:v>-5.6984999999999673</c:v>
                </c:pt>
                <c:pt idx="182383">
                  <c:v>-5.6964999999999577</c:v>
                </c:pt>
                <c:pt idx="182384">
                  <c:v>-5.694500000000005</c:v>
                </c:pt>
                <c:pt idx="182385">
                  <c:v>-5.6924999999999955</c:v>
                </c:pt>
                <c:pt idx="182386">
                  <c:v>-5.6904999999999859</c:v>
                </c:pt>
                <c:pt idx="182387">
                  <c:v>-5.6884999999999764</c:v>
                </c:pt>
                <c:pt idx="182388">
                  <c:v>-5.6864999999999668</c:v>
                </c:pt>
                <c:pt idx="182389">
                  <c:v>-5.6844999999999573</c:v>
                </c:pt>
                <c:pt idx="182390">
                  <c:v>-5.6825000000000045</c:v>
                </c:pt>
                <c:pt idx="182391">
                  <c:v>-5.680499999999995</c:v>
                </c:pt>
                <c:pt idx="182392">
                  <c:v>-5.6784999999999854</c:v>
                </c:pt>
                <c:pt idx="182393">
                  <c:v>-5.6764999999999759</c:v>
                </c:pt>
                <c:pt idx="182394">
                  <c:v>-5.6744999999999663</c:v>
                </c:pt>
                <c:pt idx="182395">
                  <c:v>-5.6724999999999568</c:v>
                </c:pt>
                <c:pt idx="182396">
                  <c:v>-5.6705000000000041</c:v>
                </c:pt>
                <c:pt idx="182397">
                  <c:v>-5.6684999999999945</c:v>
                </c:pt>
                <c:pt idx="182398">
                  <c:v>-5.666499999999985</c:v>
                </c:pt>
                <c:pt idx="182399">
                  <c:v>-5.6644999999999754</c:v>
                </c:pt>
                <c:pt idx="182400">
                  <c:v>-5.6624999999999659</c:v>
                </c:pt>
                <c:pt idx="182401">
                  <c:v>-5.6604999999999563</c:v>
                </c:pt>
                <c:pt idx="182402">
                  <c:v>-5.6585000000000036</c:v>
                </c:pt>
                <c:pt idx="182403">
                  <c:v>-5.6564999999999941</c:v>
                </c:pt>
                <c:pt idx="182404">
                  <c:v>-5.6544999999999845</c:v>
                </c:pt>
                <c:pt idx="182405">
                  <c:v>-5.652499999999975</c:v>
                </c:pt>
                <c:pt idx="182406">
                  <c:v>-5.6504999999999654</c:v>
                </c:pt>
                <c:pt idx="182407">
                  <c:v>-5.6484999999999559</c:v>
                </c:pt>
                <c:pt idx="182408">
                  <c:v>-5.6465000000000032</c:v>
                </c:pt>
                <c:pt idx="182409">
                  <c:v>-5.6444999999999936</c:v>
                </c:pt>
                <c:pt idx="182410">
                  <c:v>-5.6424999999999841</c:v>
                </c:pt>
                <c:pt idx="182411">
                  <c:v>-5.6404999999999745</c:v>
                </c:pt>
                <c:pt idx="182412">
                  <c:v>-5.638499999999965</c:v>
                </c:pt>
                <c:pt idx="182413">
                  <c:v>-5.6364999999999554</c:v>
                </c:pt>
                <c:pt idx="182414">
                  <c:v>-5.6345000000000027</c:v>
                </c:pt>
                <c:pt idx="182415">
                  <c:v>-5.6324999999999932</c:v>
                </c:pt>
                <c:pt idx="182416">
                  <c:v>-5.6304999999999836</c:v>
                </c:pt>
                <c:pt idx="182417">
                  <c:v>-5.6284999999999741</c:v>
                </c:pt>
                <c:pt idx="182418">
                  <c:v>-5.6264999999999645</c:v>
                </c:pt>
                <c:pt idx="182419">
                  <c:v>-5.624499999999955</c:v>
                </c:pt>
                <c:pt idx="182420">
                  <c:v>-5.6225000000000023</c:v>
                </c:pt>
                <c:pt idx="182421">
                  <c:v>-5.6204999999999927</c:v>
                </c:pt>
                <c:pt idx="182422">
                  <c:v>-5.6184999999999832</c:v>
                </c:pt>
                <c:pt idx="182423">
                  <c:v>-5.6164999999999736</c:v>
                </c:pt>
                <c:pt idx="182424">
                  <c:v>-5.6144999999999641</c:v>
                </c:pt>
                <c:pt idx="182425">
                  <c:v>-5.6124999999999545</c:v>
                </c:pt>
                <c:pt idx="182426">
                  <c:v>-5.6105000000000018</c:v>
                </c:pt>
                <c:pt idx="182427">
                  <c:v>-5.6084999999999923</c:v>
                </c:pt>
                <c:pt idx="182428">
                  <c:v>-5.6064999999999827</c:v>
                </c:pt>
                <c:pt idx="182429">
                  <c:v>-5.6044999999999732</c:v>
                </c:pt>
                <c:pt idx="182430">
                  <c:v>-5.6024999999999636</c:v>
                </c:pt>
                <c:pt idx="182431">
                  <c:v>-5.6004999999999541</c:v>
                </c:pt>
                <c:pt idx="182432">
                  <c:v>-5.5985000000000014</c:v>
                </c:pt>
                <c:pt idx="182433">
                  <c:v>-5.5964999999999918</c:v>
                </c:pt>
                <c:pt idx="182434">
                  <c:v>-5.5944999999999823</c:v>
                </c:pt>
                <c:pt idx="182435">
                  <c:v>-5.5924999999999727</c:v>
                </c:pt>
                <c:pt idx="182436">
                  <c:v>-5.5904999999999632</c:v>
                </c:pt>
                <c:pt idx="182437">
                  <c:v>-5.5884999999999536</c:v>
                </c:pt>
                <c:pt idx="182438">
                  <c:v>-5.5865000000000009</c:v>
                </c:pt>
                <c:pt idx="182439">
                  <c:v>-5.5844999999999914</c:v>
                </c:pt>
                <c:pt idx="182440">
                  <c:v>-5.5824999999999818</c:v>
                </c:pt>
                <c:pt idx="182441">
                  <c:v>-5.5804999999999723</c:v>
                </c:pt>
                <c:pt idx="182442">
                  <c:v>-5.5784999999999627</c:v>
                </c:pt>
                <c:pt idx="182443">
                  <c:v>-5.5764999999999532</c:v>
                </c:pt>
                <c:pt idx="182444">
                  <c:v>-5.5745000000000005</c:v>
                </c:pt>
                <c:pt idx="182445">
                  <c:v>-5.5724999999999909</c:v>
                </c:pt>
                <c:pt idx="182446">
                  <c:v>-5.5704999999999814</c:v>
                </c:pt>
                <c:pt idx="182447">
                  <c:v>-5.5684999999999718</c:v>
                </c:pt>
                <c:pt idx="182448">
                  <c:v>-5.5664999999999623</c:v>
                </c:pt>
                <c:pt idx="182449">
                  <c:v>-5.5644999999999527</c:v>
                </c:pt>
                <c:pt idx="182450">
                  <c:v>-5.5625</c:v>
                </c:pt>
                <c:pt idx="182451">
                  <c:v>-5.5604999999999905</c:v>
                </c:pt>
                <c:pt idx="182452">
                  <c:v>-5.5584999999999809</c:v>
                </c:pt>
                <c:pt idx="182453">
                  <c:v>-5.5564999999999714</c:v>
                </c:pt>
                <c:pt idx="182454">
                  <c:v>-5.5544999999999618</c:v>
                </c:pt>
                <c:pt idx="182455">
                  <c:v>-5.5524999999999523</c:v>
                </c:pt>
                <c:pt idx="182456">
                  <c:v>-5.5504999999999995</c:v>
                </c:pt>
                <c:pt idx="182457">
                  <c:v>-5.54849999999999</c:v>
                </c:pt>
                <c:pt idx="182458">
                  <c:v>-5.5464999999999804</c:v>
                </c:pt>
                <c:pt idx="182459">
                  <c:v>-5.5444999999999709</c:v>
                </c:pt>
                <c:pt idx="182460">
                  <c:v>-5.5424999999999613</c:v>
                </c:pt>
                <c:pt idx="182461">
                  <c:v>-5.5404999999999518</c:v>
                </c:pt>
                <c:pt idx="182462">
                  <c:v>-5.5384999999999991</c:v>
                </c:pt>
                <c:pt idx="182463">
                  <c:v>-5.5364999999999895</c:v>
                </c:pt>
                <c:pt idx="182464">
                  <c:v>-5.53449999999998</c:v>
                </c:pt>
                <c:pt idx="182465">
                  <c:v>-5.5324999999999704</c:v>
                </c:pt>
                <c:pt idx="182466">
                  <c:v>-5.5304999999999609</c:v>
                </c:pt>
                <c:pt idx="182467">
                  <c:v>-5.5284999999999513</c:v>
                </c:pt>
                <c:pt idx="182468">
                  <c:v>-5.5264999999999986</c:v>
                </c:pt>
                <c:pt idx="182469">
                  <c:v>-5.5244999999999891</c:v>
                </c:pt>
                <c:pt idx="182470">
                  <c:v>-5.5224999999999795</c:v>
                </c:pt>
                <c:pt idx="182471">
                  <c:v>-5.52049999999997</c:v>
                </c:pt>
                <c:pt idx="182472">
                  <c:v>-5.5184999999999604</c:v>
                </c:pt>
                <c:pt idx="182473">
                  <c:v>-5.5164999999999509</c:v>
                </c:pt>
                <c:pt idx="182474">
                  <c:v>-5.5144999999999982</c:v>
                </c:pt>
                <c:pt idx="182475">
                  <c:v>-5.5124999999999886</c:v>
                </c:pt>
                <c:pt idx="182476">
                  <c:v>-5.5104999999999791</c:v>
                </c:pt>
                <c:pt idx="182477">
                  <c:v>-5.5084999999999695</c:v>
                </c:pt>
                <c:pt idx="182478">
                  <c:v>-5.50649999999996</c:v>
                </c:pt>
                <c:pt idx="182479">
                  <c:v>-5.5044999999999504</c:v>
                </c:pt>
                <c:pt idx="182480">
                  <c:v>-5.5024999999999977</c:v>
                </c:pt>
                <c:pt idx="182481">
                  <c:v>-5.5004999999999882</c:v>
                </c:pt>
                <c:pt idx="182482">
                  <c:v>-5.4984999999999786</c:v>
                </c:pt>
                <c:pt idx="182483">
                  <c:v>-5.4964999999999691</c:v>
                </c:pt>
                <c:pt idx="182484">
                  <c:v>-5.4944999999999595</c:v>
                </c:pt>
                <c:pt idx="182485">
                  <c:v>-5.49249999999995</c:v>
                </c:pt>
                <c:pt idx="182486">
                  <c:v>-5.4904999999999973</c:v>
                </c:pt>
                <c:pt idx="182487">
                  <c:v>-5.4884999999999877</c:v>
                </c:pt>
                <c:pt idx="182488">
                  <c:v>-5.4864999999999782</c:v>
                </c:pt>
                <c:pt idx="182489">
                  <c:v>-5.4844999999999686</c:v>
                </c:pt>
                <c:pt idx="182490">
                  <c:v>-5.4824999999999591</c:v>
                </c:pt>
                <c:pt idx="182491">
                  <c:v>-5.4804999999999495</c:v>
                </c:pt>
                <c:pt idx="182492">
                  <c:v>-5.4784999999999968</c:v>
                </c:pt>
                <c:pt idx="182493">
                  <c:v>-5.4764999999999873</c:v>
                </c:pt>
                <c:pt idx="182494">
                  <c:v>-5.4744999999999777</c:v>
                </c:pt>
                <c:pt idx="182495">
                  <c:v>-5.4724999999999682</c:v>
                </c:pt>
                <c:pt idx="182496">
                  <c:v>-5.4704999999999586</c:v>
                </c:pt>
                <c:pt idx="182497">
                  <c:v>-5.4684999999999491</c:v>
                </c:pt>
                <c:pt idx="182498">
                  <c:v>-5.4664999999999964</c:v>
                </c:pt>
                <c:pt idx="182499">
                  <c:v>-5.4644999999999868</c:v>
                </c:pt>
                <c:pt idx="182500">
                  <c:v>-5.4624999999999773</c:v>
                </c:pt>
                <c:pt idx="182501">
                  <c:v>-5.4604999999999677</c:v>
                </c:pt>
                <c:pt idx="182502">
                  <c:v>-5.4584999999999582</c:v>
                </c:pt>
                <c:pt idx="182503">
                  <c:v>-5.4565000000000055</c:v>
                </c:pt>
                <c:pt idx="182504">
                  <c:v>-5.4544999999999959</c:v>
                </c:pt>
                <c:pt idx="182505">
                  <c:v>-5.4524999999999864</c:v>
                </c:pt>
                <c:pt idx="182506">
                  <c:v>-5.4504999999999768</c:v>
                </c:pt>
                <c:pt idx="182507">
                  <c:v>-5.4484999999999673</c:v>
                </c:pt>
                <c:pt idx="182508">
                  <c:v>-5.4464999999999577</c:v>
                </c:pt>
                <c:pt idx="182509">
                  <c:v>-5.444500000000005</c:v>
                </c:pt>
                <c:pt idx="182510">
                  <c:v>-5.4424999999999955</c:v>
                </c:pt>
                <c:pt idx="182511">
                  <c:v>-5.4404999999999859</c:v>
                </c:pt>
                <c:pt idx="182512">
                  <c:v>-5.4384999999999764</c:v>
                </c:pt>
                <c:pt idx="182513">
                  <c:v>-5.4364999999999668</c:v>
                </c:pt>
                <c:pt idx="182514">
                  <c:v>-5.4344999999999573</c:v>
                </c:pt>
                <c:pt idx="182515">
                  <c:v>-5.4325000000000045</c:v>
                </c:pt>
                <c:pt idx="182516">
                  <c:v>-5.430499999999995</c:v>
                </c:pt>
                <c:pt idx="182517">
                  <c:v>-5.4284999999999854</c:v>
                </c:pt>
                <c:pt idx="182518">
                  <c:v>-5.4264999999999759</c:v>
                </c:pt>
                <c:pt idx="182519">
                  <c:v>-5.4244999999999663</c:v>
                </c:pt>
                <c:pt idx="182520">
                  <c:v>-5.4224999999999568</c:v>
                </c:pt>
                <c:pt idx="182521">
                  <c:v>-5.4205000000000041</c:v>
                </c:pt>
                <c:pt idx="182522">
                  <c:v>-5.4184999999999945</c:v>
                </c:pt>
                <c:pt idx="182523">
                  <c:v>-5.416499999999985</c:v>
                </c:pt>
                <c:pt idx="182524">
                  <c:v>-5.4144999999999754</c:v>
                </c:pt>
                <c:pt idx="182525">
                  <c:v>-5.4124999999999659</c:v>
                </c:pt>
                <c:pt idx="182526">
                  <c:v>-5.4104999999999563</c:v>
                </c:pt>
                <c:pt idx="182527">
                  <c:v>-5.4085000000000036</c:v>
                </c:pt>
                <c:pt idx="182528">
                  <c:v>-5.4064999999999941</c:v>
                </c:pt>
                <c:pt idx="182529">
                  <c:v>-5.4044999999999845</c:v>
                </c:pt>
                <c:pt idx="182530">
                  <c:v>-5.402499999999975</c:v>
                </c:pt>
                <c:pt idx="182531">
                  <c:v>-5.4004999999999654</c:v>
                </c:pt>
                <c:pt idx="182532">
                  <c:v>-5.3984999999999559</c:v>
                </c:pt>
                <c:pt idx="182533">
                  <c:v>-5.3965000000000032</c:v>
                </c:pt>
                <c:pt idx="182534">
                  <c:v>-5.3944999999999936</c:v>
                </c:pt>
                <c:pt idx="182535">
                  <c:v>-5.3924999999999841</c:v>
                </c:pt>
                <c:pt idx="182536">
                  <c:v>-5.3904999999999745</c:v>
                </c:pt>
                <c:pt idx="182537">
                  <c:v>-5.388499999999965</c:v>
                </c:pt>
                <c:pt idx="182538">
                  <c:v>-5.3864999999999554</c:v>
                </c:pt>
                <c:pt idx="182539">
                  <c:v>-5.3845000000000027</c:v>
                </c:pt>
                <c:pt idx="182540">
                  <c:v>-5.3824999999999932</c:v>
                </c:pt>
                <c:pt idx="182541">
                  <c:v>-5.3804999999999836</c:v>
                </c:pt>
                <c:pt idx="182542">
                  <c:v>-5.3784999999999741</c:v>
                </c:pt>
                <c:pt idx="182543">
                  <c:v>-5.3764999999999645</c:v>
                </c:pt>
                <c:pt idx="182544">
                  <c:v>-5.374499999999955</c:v>
                </c:pt>
                <c:pt idx="182545">
                  <c:v>-5.3725000000000023</c:v>
                </c:pt>
                <c:pt idx="182546">
                  <c:v>-5.3704999999999927</c:v>
                </c:pt>
                <c:pt idx="182547">
                  <c:v>-5.3684999999999832</c:v>
                </c:pt>
                <c:pt idx="182548">
                  <c:v>-5.3664999999999736</c:v>
                </c:pt>
                <c:pt idx="182549">
                  <c:v>-5.3644999999999641</c:v>
                </c:pt>
                <c:pt idx="182550">
                  <c:v>-5.3624999999999545</c:v>
                </c:pt>
                <c:pt idx="182551">
                  <c:v>-5.3605000000000018</c:v>
                </c:pt>
                <c:pt idx="182552">
                  <c:v>-5.3584999999999923</c:v>
                </c:pt>
                <c:pt idx="182553">
                  <c:v>-5.3564999999999827</c:v>
                </c:pt>
                <c:pt idx="182554">
                  <c:v>-5.3544999999999732</c:v>
                </c:pt>
                <c:pt idx="182555">
                  <c:v>-5.3524999999999636</c:v>
                </c:pt>
                <c:pt idx="182556">
                  <c:v>-5.3504999999999541</c:v>
                </c:pt>
                <c:pt idx="182557">
                  <c:v>-5.3485000000000014</c:v>
                </c:pt>
                <c:pt idx="182558">
                  <c:v>-5.3464999999999918</c:v>
                </c:pt>
                <c:pt idx="182559">
                  <c:v>-5.3444999999999823</c:v>
                </c:pt>
                <c:pt idx="182560">
                  <c:v>-5.3424999999999727</c:v>
                </c:pt>
                <c:pt idx="182561">
                  <c:v>-5.3404999999999632</c:v>
                </c:pt>
                <c:pt idx="182562">
                  <c:v>-5.3384999999999536</c:v>
                </c:pt>
                <c:pt idx="182563">
                  <c:v>-5.3365000000000009</c:v>
                </c:pt>
                <c:pt idx="182564">
                  <c:v>-5.3344999999999914</c:v>
                </c:pt>
                <c:pt idx="182565">
                  <c:v>-5.3324999999999818</c:v>
                </c:pt>
                <c:pt idx="182566">
                  <c:v>-5.3304999999999723</c:v>
                </c:pt>
                <c:pt idx="182567">
                  <c:v>-5.3284999999999627</c:v>
                </c:pt>
                <c:pt idx="182568">
                  <c:v>-5.3264999999999532</c:v>
                </c:pt>
                <c:pt idx="182569">
                  <c:v>-5.3245000000000005</c:v>
                </c:pt>
                <c:pt idx="182570">
                  <c:v>-5.3224999999999909</c:v>
                </c:pt>
                <c:pt idx="182571">
                  <c:v>-5.3204999999999814</c:v>
                </c:pt>
                <c:pt idx="182572">
                  <c:v>-5.3184999999999718</c:v>
                </c:pt>
                <c:pt idx="182573">
                  <c:v>-5.3164999999999623</c:v>
                </c:pt>
                <c:pt idx="182574">
                  <c:v>-5.3144999999999527</c:v>
                </c:pt>
                <c:pt idx="182575">
                  <c:v>-5.3125</c:v>
                </c:pt>
                <c:pt idx="182576">
                  <c:v>-5.3104999999999905</c:v>
                </c:pt>
                <c:pt idx="182577">
                  <c:v>-5.3084999999999809</c:v>
                </c:pt>
                <c:pt idx="182578">
                  <c:v>-5.3064999999999714</c:v>
                </c:pt>
                <c:pt idx="182579">
                  <c:v>-5.3044999999999618</c:v>
                </c:pt>
                <c:pt idx="182580">
                  <c:v>-5.3024999999999523</c:v>
                </c:pt>
                <c:pt idx="182581">
                  <c:v>-5.3004999999999995</c:v>
                </c:pt>
                <c:pt idx="182582">
                  <c:v>-5.29849999999999</c:v>
                </c:pt>
                <c:pt idx="182583">
                  <c:v>-5.2964999999999804</c:v>
                </c:pt>
                <c:pt idx="182584">
                  <c:v>-5.2944999999999709</c:v>
                </c:pt>
                <c:pt idx="182585">
                  <c:v>-5.2924999999999613</c:v>
                </c:pt>
                <c:pt idx="182586">
                  <c:v>-5.2904999999999518</c:v>
                </c:pt>
                <c:pt idx="182587">
                  <c:v>-5.2884999999999991</c:v>
                </c:pt>
                <c:pt idx="182588">
                  <c:v>-5.2864999999999895</c:v>
                </c:pt>
                <c:pt idx="182589">
                  <c:v>-5.28449999999998</c:v>
                </c:pt>
                <c:pt idx="182590">
                  <c:v>-5.2824999999999704</c:v>
                </c:pt>
                <c:pt idx="182591">
                  <c:v>-5.2804999999999609</c:v>
                </c:pt>
                <c:pt idx="182592">
                  <c:v>-5.2784999999999513</c:v>
                </c:pt>
                <c:pt idx="182593">
                  <c:v>-5.2764999999999986</c:v>
                </c:pt>
                <c:pt idx="182594">
                  <c:v>-5.2744999999999891</c:v>
                </c:pt>
                <c:pt idx="182595">
                  <c:v>-5.2724999999999795</c:v>
                </c:pt>
                <c:pt idx="182596">
                  <c:v>-5.27049999999997</c:v>
                </c:pt>
                <c:pt idx="182597">
                  <c:v>-5.2684999999999604</c:v>
                </c:pt>
                <c:pt idx="182598">
                  <c:v>-5.2664999999999509</c:v>
                </c:pt>
                <c:pt idx="182599">
                  <c:v>-5.2644999999999982</c:v>
                </c:pt>
                <c:pt idx="182600">
                  <c:v>-5.2624999999999886</c:v>
                </c:pt>
                <c:pt idx="182601">
                  <c:v>-5.2604999999999791</c:v>
                </c:pt>
                <c:pt idx="182602">
                  <c:v>-5.2584999999999695</c:v>
                </c:pt>
                <c:pt idx="182603">
                  <c:v>-5.25649999999996</c:v>
                </c:pt>
                <c:pt idx="182604">
                  <c:v>-5.2544999999999504</c:v>
                </c:pt>
                <c:pt idx="182605">
                  <c:v>-5.2524999999999977</c:v>
                </c:pt>
                <c:pt idx="182606">
                  <c:v>-5.2504999999999882</c:v>
                </c:pt>
                <c:pt idx="182607">
                  <c:v>-5.2484999999999786</c:v>
                </c:pt>
                <c:pt idx="182608">
                  <c:v>-5.2464999999999691</c:v>
                </c:pt>
                <c:pt idx="182609">
                  <c:v>-5.2444999999999595</c:v>
                </c:pt>
                <c:pt idx="182610">
                  <c:v>-5.24249999999995</c:v>
                </c:pt>
                <c:pt idx="182611">
                  <c:v>-5.2404999999999973</c:v>
                </c:pt>
                <c:pt idx="182612">
                  <c:v>-5.2384999999999877</c:v>
                </c:pt>
                <c:pt idx="182613">
                  <c:v>-5.2364999999999782</c:v>
                </c:pt>
                <c:pt idx="182614">
                  <c:v>-5.2344999999999686</c:v>
                </c:pt>
                <c:pt idx="182615">
                  <c:v>-5.2324999999999591</c:v>
                </c:pt>
                <c:pt idx="182616">
                  <c:v>-5.2304999999999495</c:v>
                </c:pt>
                <c:pt idx="182617">
                  <c:v>-5.2284999999999968</c:v>
                </c:pt>
                <c:pt idx="182618">
                  <c:v>-5.2264999999999873</c:v>
                </c:pt>
                <c:pt idx="182619">
                  <c:v>-5.2244999999999777</c:v>
                </c:pt>
                <c:pt idx="182620">
                  <c:v>-5.2224999999999682</c:v>
                </c:pt>
                <c:pt idx="182621">
                  <c:v>-5.2204999999999586</c:v>
                </c:pt>
                <c:pt idx="182622">
                  <c:v>-5.2184999999999491</c:v>
                </c:pt>
                <c:pt idx="182623">
                  <c:v>-5.2164999999999964</c:v>
                </c:pt>
                <c:pt idx="182624">
                  <c:v>-5.2144999999999868</c:v>
                </c:pt>
                <c:pt idx="182625">
                  <c:v>-5.2124999999999773</c:v>
                </c:pt>
                <c:pt idx="182626">
                  <c:v>-5.2104999999999677</c:v>
                </c:pt>
                <c:pt idx="182627">
                  <c:v>-5.2084999999999582</c:v>
                </c:pt>
                <c:pt idx="182628">
                  <c:v>-5.2065000000000055</c:v>
                </c:pt>
                <c:pt idx="182629">
                  <c:v>-5.2044999999999959</c:v>
                </c:pt>
                <c:pt idx="182630">
                  <c:v>-5.2024999999999864</c:v>
                </c:pt>
                <c:pt idx="182631">
                  <c:v>-5.2004999999999768</c:v>
                </c:pt>
                <c:pt idx="182632">
                  <c:v>-5.1984999999999673</c:v>
                </c:pt>
                <c:pt idx="182633">
                  <c:v>-5.1964999999999577</c:v>
                </c:pt>
                <c:pt idx="182634">
                  <c:v>-5.194500000000005</c:v>
                </c:pt>
                <c:pt idx="182635">
                  <c:v>-5.1924999999999955</c:v>
                </c:pt>
                <c:pt idx="182636">
                  <c:v>-5.1904999999999859</c:v>
                </c:pt>
                <c:pt idx="182637">
                  <c:v>-5.1884999999999764</c:v>
                </c:pt>
                <c:pt idx="182638">
                  <c:v>-5.1864999999999668</c:v>
                </c:pt>
                <c:pt idx="182639">
                  <c:v>-5.1844999999999573</c:v>
                </c:pt>
                <c:pt idx="182640">
                  <c:v>-5.1825000000000045</c:v>
                </c:pt>
                <c:pt idx="182641">
                  <c:v>-5.180499999999995</c:v>
                </c:pt>
                <c:pt idx="182642">
                  <c:v>-5.1784999999999854</c:v>
                </c:pt>
                <c:pt idx="182643">
                  <c:v>-5.1764999999999759</c:v>
                </c:pt>
                <c:pt idx="182644">
                  <c:v>-5.1744999999999663</c:v>
                </c:pt>
                <c:pt idx="182645">
                  <c:v>-5.1724999999999568</c:v>
                </c:pt>
                <c:pt idx="182646">
                  <c:v>-5.1705000000000041</c:v>
                </c:pt>
                <c:pt idx="182647">
                  <c:v>-5.1684999999999945</c:v>
                </c:pt>
                <c:pt idx="182648">
                  <c:v>-5.166499999999985</c:v>
                </c:pt>
                <c:pt idx="182649">
                  <c:v>-5.1644999999999754</c:v>
                </c:pt>
                <c:pt idx="182650">
                  <c:v>-5.1624999999999659</c:v>
                </c:pt>
                <c:pt idx="182651">
                  <c:v>-5.1604999999999563</c:v>
                </c:pt>
                <c:pt idx="182652">
                  <c:v>-5.1585000000000036</c:v>
                </c:pt>
                <c:pt idx="182653">
                  <c:v>-5.1564999999999941</c:v>
                </c:pt>
                <c:pt idx="182654">
                  <c:v>-5.1544999999999845</c:v>
                </c:pt>
                <c:pt idx="182655">
                  <c:v>-5.152499999999975</c:v>
                </c:pt>
                <c:pt idx="182656">
                  <c:v>-5.1504999999999654</c:v>
                </c:pt>
                <c:pt idx="182657">
                  <c:v>-5.1484999999999559</c:v>
                </c:pt>
                <c:pt idx="182658">
                  <c:v>-5.1465000000000032</c:v>
                </c:pt>
                <c:pt idx="182659">
                  <c:v>-5.1444999999999936</c:v>
                </c:pt>
                <c:pt idx="182660">
                  <c:v>-5.1424999999999841</c:v>
                </c:pt>
                <c:pt idx="182661">
                  <c:v>-5.1404999999999745</c:v>
                </c:pt>
                <c:pt idx="182662">
                  <c:v>-5.138499999999965</c:v>
                </c:pt>
                <c:pt idx="182663">
                  <c:v>-5.1364999999999554</c:v>
                </c:pt>
                <c:pt idx="182664">
                  <c:v>-5.1345000000000027</c:v>
                </c:pt>
                <c:pt idx="182665">
                  <c:v>-5.1324999999999932</c:v>
                </c:pt>
                <c:pt idx="182666">
                  <c:v>-5.1304999999999836</c:v>
                </c:pt>
                <c:pt idx="182667">
                  <c:v>-5.1284999999999741</c:v>
                </c:pt>
                <c:pt idx="182668">
                  <c:v>-5.1264999999999645</c:v>
                </c:pt>
                <c:pt idx="182669">
                  <c:v>-5.124499999999955</c:v>
                </c:pt>
                <c:pt idx="182670">
                  <c:v>-5.1225000000000023</c:v>
                </c:pt>
                <c:pt idx="182671">
                  <c:v>-5.1204999999999927</c:v>
                </c:pt>
                <c:pt idx="182672">
                  <c:v>-5.1184999999999832</c:v>
                </c:pt>
                <c:pt idx="182673">
                  <c:v>-5.1164999999999736</c:v>
                </c:pt>
                <c:pt idx="182674">
                  <c:v>-5.1144999999999641</c:v>
                </c:pt>
                <c:pt idx="182675">
                  <c:v>-5.1124999999999545</c:v>
                </c:pt>
                <c:pt idx="182676">
                  <c:v>-5.1105000000000018</c:v>
                </c:pt>
                <c:pt idx="182677">
                  <c:v>-5.1084999999999923</c:v>
                </c:pt>
                <c:pt idx="182678">
                  <c:v>-5.1064999999999827</c:v>
                </c:pt>
                <c:pt idx="182679">
                  <c:v>-5.1044999999999732</c:v>
                </c:pt>
                <c:pt idx="182680">
                  <c:v>-5.1024999999999636</c:v>
                </c:pt>
                <c:pt idx="182681">
                  <c:v>-5.1004999999999541</c:v>
                </c:pt>
                <c:pt idx="182682">
                  <c:v>-5.0985000000000014</c:v>
                </c:pt>
                <c:pt idx="182683">
                  <c:v>-5.0964999999999918</c:v>
                </c:pt>
                <c:pt idx="182684">
                  <c:v>-5.0944999999999823</c:v>
                </c:pt>
                <c:pt idx="182685">
                  <c:v>-5.0924999999999727</c:v>
                </c:pt>
                <c:pt idx="182686">
                  <c:v>-5.0904999999999632</c:v>
                </c:pt>
                <c:pt idx="182687">
                  <c:v>-5.0884999999999536</c:v>
                </c:pt>
                <c:pt idx="182688">
                  <c:v>-5.0865000000000009</c:v>
                </c:pt>
                <c:pt idx="182689">
                  <c:v>-5.0844999999999914</c:v>
                </c:pt>
                <c:pt idx="182690">
                  <c:v>-5.0824999999999818</c:v>
                </c:pt>
                <c:pt idx="182691">
                  <c:v>-5.0804999999999723</c:v>
                </c:pt>
                <c:pt idx="182692">
                  <c:v>-5.0784999999999627</c:v>
                </c:pt>
                <c:pt idx="182693">
                  <c:v>-5.0764999999999532</c:v>
                </c:pt>
                <c:pt idx="182694">
                  <c:v>-5.0745000000000005</c:v>
                </c:pt>
                <c:pt idx="182695">
                  <c:v>-5.0724999999999909</c:v>
                </c:pt>
                <c:pt idx="182696">
                  <c:v>-5.0704999999999814</c:v>
                </c:pt>
                <c:pt idx="182697">
                  <c:v>-5.0684999999999718</c:v>
                </c:pt>
                <c:pt idx="182698">
                  <c:v>-5.0664999999999623</c:v>
                </c:pt>
                <c:pt idx="182699">
                  <c:v>-5.0644999999999527</c:v>
                </c:pt>
                <c:pt idx="182700">
                  <c:v>-5.0625</c:v>
                </c:pt>
                <c:pt idx="182701">
                  <c:v>-5.0604999999999905</c:v>
                </c:pt>
                <c:pt idx="182702">
                  <c:v>-5.0584999999999809</c:v>
                </c:pt>
                <c:pt idx="182703">
                  <c:v>-5.0564999999999714</c:v>
                </c:pt>
                <c:pt idx="182704">
                  <c:v>-5.0544999999999618</c:v>
                </c:pt>
                <c:pt idx="182705">
                  <c:v>-5.0524999999999523</c:v>
                </c:pt>
                <c:pt idx="182706">
                  <c:v>-5.0504999999999995</c:v>
                </c:pt>
                <c:pt idx="182707">
                  <c:v>-5.04849999999999</c:v>
                </c:pt>
                <c:pt idx="182708">
                  <c:v>-5.0464999999999804</c:v>
                </c:pt>
                <c:pt idx="182709">
                  <c:v>-5.0444999999999709</c:v>
                </c:pt>
                <c:pt idx="182710">
                  <c:v>-5.0424999999999613</c:v>
                </c:pt>
                <c:pt idx="182711">
                  <c:v>-5.0404999999999518</c:v>
                </c:pt>
                <c:pt idx="182712">
                  <c:v>-5.0384999999999991</c:v>
                </c:pt>
                <c:pt idx="182713">
                  <c:v>-5.0364999999999895</c:v>
                </c:pt>
                <c:pt idx="182714">
                  <c:v>-5.03449999999998</c:v>
                </c:pt>
                <c:pt idx="182715">
                  <c:v>-5.0324999999999704</c:v>
                </c:pt>
                <c:pt idx="182716">
                  <c:v>-5.0304999999999609</c:v>
                </c:pt>
                <c:pt idx="182717">
                  <c:v>-5.0284999999999513</c:v>
                </c:pt>
                <c:pt idx="182718">
                  <c:v>-5.0264999999999986</c:v>
                </c:pt>
                <c:pt idx="182719">
                  <c:v>-5.0244999999999891</c:v>
                </c:pt>
                <c:pt idx="182720">
                  <c:v>-5.0224999999999795</c:v>
                </c:pt>
                <c:pt idx="182721">
                  <c:v>-5.02049999999997</c:v>
                </c:pt>
                <c:pt idx="182722">
                  <c:v>-5.0184999999999604</c:v>
                </c:pt>
                <c:pt idx="182723">
                  <c:v>-5.0164999999999509</c:v>
                </c:pt>
                <c:pt idx="182724">
                  <c:v>-5.0144999999999982</c:v>
                </c:pt>
                <c:pt idx="182725">
                  <c:v>-5.0124999999999886</c:v>
                </c:pt>
                <c:pt idx="182726">
                  <c:v>-5.0104999999999791</c:v>
                </c:pt>
                <c:pt idx="182727">
                  <c:v>-5.0084999999999695</c:v>
                </c:pt>
                <c:pt idx="182728">
                  <c:v>-5.00649999999996</c:v>
                </c:pt>
                <c:pt idx="182729">
                  <c:v>-5.0044999999999504</c:v>
                </c:pt>
                <c:pt idx="182730">
                  <c:v>-5.0024999999999977</c:v>
                </c:pt>
                <c:pt idx="182731">
                  <c:v>-5.0004999999999882</c:v>
                </c:pt>
                <c:pt idx="182732">
                  <c:v>-4.9984999999999786</c:v>
                </c:pt>
                <c:pt idx="182733">
                  <c:v>-4.9964999999999691</c:v>
                </c:pt>
                <c:pt idx="182734">
                  <c:v>-4.9944999999999595</c:v>
                </c:pt>
                <c:pt idx="182735">
                  <c:v>-4.99249999999995</c:v>
                </c:pt>
                <c:pt idx="182736">
                  <c:v>-4.9904999999999973</c:v>
                </c:pt>
                <c:pt idx="182737">
                  <c:v>-4.9884999999999877</c:v>
                </c:pt>
                <c:pt idx="182738">
                  <c:v>-4.9864999999999782</c:v>
                </c:pt>
                <c:pt idx="182739">
                  <c:v>-4.9844999999999686</c:v>
                </c:pt>
                <c:pt idx="182740">
                  <c:v>-4.9824999999999591</c:v>
                </c:pt>
                <c:pt idx="182741">
                  <c:v>-4.9804999999999495</c:v>
                </c:pt>
                <c:pt idx="182742">
                  <c:v>-4.9784999999999968</c:v>
                </c:pt>
                <c:pt idx="182743">
                  <c:v>-4.9764999999999873</c:v>
                </c:pt>
                <c:pt idx="182744">
                  <c:v>-4.9744999999999777</c:v>
                </c:pt>
                <c:pt idx="182745">
                  <c:v>-4.9724999999999682</c:v>
                </c:pt>
                <c:pt idx="182746">
                  <c:v>-4.9704999999999586</c:v>
                </c:pt>
                <c:pt idx="182747">
                  <c:v>-4.9684999999999491</c:v>
                </c:pt>
                <c:pt idx="182748">
                  <c:v>-4.9664999999999964</c:v>
                </c:pt>
                <c:pt idx="182749">
                  <c:v>-4.9644999999999868</c:v>
                </c:pt>
                <c:pt idx="182750">
                  <c:v>-4.9624999999999773</c:v>
                </c:pt>
                <c:pt idx="182751">
                  <c:v>-4.9604999999999677</c:v>
                </c:pt>
                <c:pt idx="182752">
                  <c:v>-4.9584999999999582</c:v>
                </c:pt>
                <c:pt idx="182753">
                  <c:v>-4.9565000000000055</c:v>
                </c:pt>
                <c:pt idx="182754">
                  <c:v>-4.9544999999999959</c:v>
                </c:pt>
                <c:pt idx="182755">
                  <c:v>-4.9524999999999864</c:v>
                </c:pt>
                <c:pt idx="182756">
                  <c:v>-4.9504999999999768</c:v>
                </c:pt>
                <c:pt idx="182757">
                  <c:v>-4.9484999999999673</c:v>
                </c:pt>
                <c:pt idx="182758">
                  <c:v>-4.9464999999999577</c:v>
                </c:pt>
                <c:pt idx="182759">
                  <c:v>-4.944500000000005</c:v>
                </c:pt>
                <c:pt idx="182760">
                  <c:v>-4.9424999999999955</c:v>
                </c:pt>
                <c:pt idx="182761">
                  <c:v>-4.9404999999999859</c:v>
                </c:pt>
                <c:pt idx="182762">
                  <c:v>-4.9384999999999764</c:v>
                </c:pt>
                <c:pt idx="182763">
                  <c:v>-4.9364999999999668</c:v>
                </c:pt>
                <c:pt idx="182764">
                  <c:v>-4.9344999999999573</c:v>
                </c:pt>
                <c:pt idx="182765">
                  <c:v>-4.9325000000000045</c:v>
                </c:pt>
                <c:pt idx="182766">
                  <c:v>-4.930499999999995</c:v>
                </c:pt>
                <c:pt idx="182767">
                  <c:v>-4.9284999999999854</c:v>
                </c:pt>
                <c:pt idx="182768">
                  <c:v>-4.9264999999999759</c:v>
                </c:pt>
                <c:pt idx="182769">
                  <c:v>-4.9244999999999663</c:v>
                </c:pt>
                <c:pt idx="182770">
                  <c:v>-4.9224999999999568</c:v>
                </c:pt>
                <c:pt idx="182771">
                  <c:v>-4.9205000000000041</c:v>
                </c:pt>
                <c:pt idx="182772">
                  <c:v>-4.9184999999999945</c:v>
                </c:pt>
                <c:pt idx="182773">
                  <c:v>-4.916499999999985</c:v>
                </c:pt>
                <c:pt idx="182774">
                  <c:v>-4.9144999999999754</c:v>
                </c:pt>
                <c:pt idx="182775">
                  <c:v>-4.9124999999999659</c:v>
                </c:pt>
                <c:pt idx="182776">
                  <c:v>-4.9104999999999563</c:v>
                </c:pt>
                <c:pt idx="182777">
                  <c:v>-4.9085000000000036</c:v>
                </c:pt>
                <c:pt idx="182778">
                  <c:v>-4.9064999999999941</c:v>
                </c:pt>
                <c:pt idx="182779">
                  <c:v>-4.9044999999999845</c:v>
                </c:pt>
                <c:pt idx="182780">
                  <c:v>-4.902499999999975</c:v>
                </c:pt>
                <c:pt idx="182781">
                  <c:v>-4.9004999999999654</c:v>
                </c:pt>
                <c:pt idx="182782">
                  <c:v>-4.8984999999999559</c:v>
                </c:pt>
                <c:pt idx="182783">
                  <c:v>-4.8965000000000032</c:v>
                </c:pt>
                <c:pt idx="182784">
                  <c:v>-4.8944999999999936</c:v>
                </c:pt>
                <c:pt idx="182785">
                  <c:v>-4.8924999999999841</c:v>
                </c:pt>
                <c:pt idx="182786">
                  <c:v>-4.8904999999999745</c:v>
                </c:pt>
                <c:pt idx="182787">
                  <c:v>-4.888499999999965</c:v>
                </c:pt>
                <c:pt idx="182788">
                  <c:v>-4.8864999999999554</c:v>
                </c:pt>
                <c:pt idx="182789">
                  <c:v>-4.8845000000000027</c:v>
                </c:pt>
                <c:pt idx="182790">
                  <c:v>-4.8824999999999932</c:v>
                </c:pt>
                <c:pt idx="182791">
                  <c:v>-4.8804999999999836</c:v>
                </c:pt>
                <c:pt idx="182792">
                  <c:v>-4.8784999999999741</c:v>
                </c:pt>
                <c:pt idx="182793">
                  <c:v>-4.8764999999999645</c:v>
                </c:pt>
                <c:pt idx="182794">
                  <c:v>-4.874499999999955</c:v>
                </c:pt>
                <c:pt idx="182795">
                  <c:v>-4.8725000000000023</c:v>
                </c:pt>
                <c:pt idx="182796">
                  <c:v>-4.8704999999999927</c:v>
                </c:pt>
                <c:pt idx="182797">
                  <c:v>-4.8684999999999832</c:v>
                </c:pt>
                <c:pt idx="182798">
                  <c:v>-4.8664999999999736</c:v>
                </c:pt>
                <c:pt idx="182799">
                  <c:v>-4.8644999999999641</c:v>
                </c:pt>
                <c:pt idx="182800">
                  <c:v>-4.8624999999999545</c:v>
                </c:pt>
                <c:pt idx="182801">
                  <c:v>-4.8605000000000018</c:v>
                </c:pt>
                <c:pt idx="182802">
                  <c:v>-4.8584999999999923</c:v>
                </c:pt>
                <c:pt idx="182803">
                  <c:v>-4.8564999999999827</c:v>
                </c:pt>
                <c:pt idx="182804">
                  <c:v>-4.8544999999999732</c:v>
                </c:pt>
                <c:pt idx="182805">
                  <c:v>-4.8524999999999636</c:v>
                </c:pt>
                <c:pt idx="182806">
                  <c:v>-4.8504999999999541</c:v>
                </c:pt>
                <c:pt idx="182807">
                  <c:v>-4.8485000000000014</c:v>
                </c:pt>
                <c:pt idx="182808">
                  <c:v>-4.8464999999999918</c:v>
                </c:pt>
                <c:pt idx="182809">
                  <c:v>-4.8444999999999823</c:v>
                </c:pt>
                <c:pt idx="182810">
                  <c:v>-4.8424999999999727</c:v>
                </c:pt>
                <c:pt idx="182811">
                  <c:v>-4.8404999999999632</c:v>
                </c:pt>
                <c:pt idx="182812">
                  <c:v>-4.8384999999999536</c:v>
                </c:pt>
                <c:pt idx="182813">
                  <c:v>-4.8365000000000009</c:v>
                </c:pt>
                <c:pt idx="182814">
                  <c:v>-4.8344999999999914</c:v>
                </c:pt>
                <c:pt idx="182815">
                  <c:v>-4.8324999999999818</c:v>
                </c:pt>
                <c:pt idx="182816">
                  <c:v>-4.8304999999999723</c:v>
                </c:pt>
                <c:pt idx="182817">
                  <c:v>-4.8284999999999627</c:v>
                </c:pt>
                <c:pt idx="182818">
                  <c:v>-4.8264999999999532</c:v>
                </c:pt>
                <c:pt idx="182819">
                  <c:v>-4.8245000000000005</c:v>
                </c:pt>
                <c:pt idx="182820">
                  <c:v>-4.8224999999999909</c:v>
                </c:pt>
                <c:pt idx="182821">
                  <c:v>-4.8204999999999814</c:v>
                </c:pt>
                <c:pt idx="182822">
                  <c:v>-4.8184999999999718</c:v>
                </c:pt>
                <c:pt idx="182823">
                  <c:v>-4.8164999999999623</c:v>
                </c:pt>
                <c:pt idx="182824">
                  <c:v>-4.8144999999999527</c:v>
                </c:pt>
                <c:pt idx="182825">
                  <c:v>-4.8125</c:v>
                </c:pt>
                <c:pt idx="182826">
                  <c:v>-4.8104999999999905</c:v>
                </c:pt>
                <c:pt idx="182827">
                  <c:v>-4.8084999999999809</c:v>
                </c:pt>
                <c:pt idx="182828">
                  <c:v>-4.8064999999999714</c:v>
                </c:pt>
                <c:pt idx="182829">
                  <c:v>-4.8044999999999618</c:v>
                </c:pt>
                <c:pt idx="182830">
                  <c:v>-4.8024999999999523</c:v>
                </c:pt>
                <c:pt idx="182831">
                  <c:v>-4.8004999999999995</c:v>
                </c:pt>
                <c:pt idx="182832">
                  <c:v>-4.79849999999999</c:v>
                </c:pt>
                <c:pt idx="182833">
                  <c:v>-4.7964999999999804</c:v>
                </c:pt>
                <c:pt idx="182834">
                  <c:v>-4.7944999999999709</c:v>
                </c:pt>
                <c:pt idx="182835">
                  <c:v>-4.7924999999999613</c:v>
                </c:pt>
                <c:pt idx="182836">
                  <c:v>-4.7904999999999518</c:v>
                </c:pt>
                <c:pt idx="182837">
                  <c:v>-4.7884999999999991</c:v>
                </c:pt>
                <c:pt idx="182838">
                  <c:v>-4.7864999999999895</c:v>
                </c:pt>
                <c:pt idx="182839">
                  <c:v>-4.78449999999998</c:v>
                </c:pt>
                <c:pt idx="182840">
                  <c:v>-4.7824999999999704</c:v>
                </c:pt>
                <c:pt idx="182841">
                  <c:v>-4.7804999999999609</c:v>
                </c:pt>
                <c:pt idx="182842">
                  <c:v>-4.7784999999999513</c:v>
                </c:pt>
                <c:pt idx="182843">
                  <c:v>-4.7764999999999986</c:v>
                </c:pt>
                <c:pt idx="182844">
                  <c:v>-4.7744999999999891</c:v>
                </c:pt>
                <c:pt idx="182845">
                  <c:v>-4.7724999999999795</c:v>
                </c:pt>
                <c:pt idx="182846">
                  <c:v>-4.77049999999997</c:v>
                </c:pt>
                <c:pt idx="182847">
                  <c:v>-4.7684999999999604</c:v>
                </c:pt>
                <c:pt idx="182848">
                  <c:v>-4.7664999999999509</c:v>
                </c:pt>
                <c:pt idx="182849">
                  <c:v>-4.7644999999999982</c:v>
                </c:pt>
                <c:pt idx="182850">
                  <c:v>-4.7624999999999886</c:v>
                </c:pt>
                <c:pt idx="182851">
                  <c:v>-4.7604999999999791</c:v>
                </c:pt>
                <c:pt idx="182852">
                  <c:v>-4.7584999999999695</c:v>
                </c:pt>
                <c:pt idx="182853">
                  <c:v>-4.75649999999996</c:v>
                </c:pt>
                <c:pt idx="182854">
                  <c:v>-4.7544999999999504</c:v>
                </c:pt>
                <c:pt idx="182855">
                  <c:v>-4.7524999999999977</c:v>
                </c:pt>
                <c:pt idx="182856">
                  <c:v>-4.7504999999999882</c:v>
                </c:pt>
                <c:pt idx="182857">
                  <c:v>-4.7484999999999786</c:v>
                </c:pt>
                <c:pt idx="182858">
                  <c:v>-4.7464999999999691</c:v>
                </c:pt>
                <c:pt idx="182859">
                  <c:v>-4.7444999999999595</c:v>
                </c:pt>
                <c:pt idx="182860">
                  <c:v>-4.74249999999995</c:v>
                </c:pt>
                <c:pt idx="182861">
                  <c:v>-4.7404999999999973</c:v>
                </c:pt>
                <c:pt idx="182862">
                  <c:v>-4.7384999999999877</c:v>
                </c:pt>
                <c:pt idx="182863">
                  <c:v>-4.7364999999999782</c:v>
                </c:pt>
                <c:pt idx="182864">
                  <c:v>-4.7344999999999686</c:v>
                </c:pt>
                <c:pt idx="182865">
                  <c:v>-4.7324999999999591</c:v>
                </c:pt>
                <c:pt idx="182866">
                  <c:v>-4.7304999999999495</c:v>
                </c:pt>
                <c:pt idx="182867">
                  <c:v>-4.7284999999999968</c:v>
                </c:pt>
                <c:pt idx="182868">
                  <c:v>-4.7264999999999873</c:v>
                </c:pt>
                <c:pt idx="182869">
                  <c:v>-4.7244999999999777</c:v>
                </c:pt>
                <c:pt idx="182870">
                  <c:v>-4.7224999999999682</c:v>
                </c:pt>
                <c:pt idx="182871">
                  <c:v>-4.7204999999999586</c:v>
                </c:pt>
                <c:pt idx="182872">
                  <c:v>-4.7184999999999491</c:v>
                </c:pt>
                <c:pt idx="182873">
                  <c:v>-4.7164999999999964</c:v>
                </c:pt>
                <c:pt idx="182874">
                  <c:v>-4.7144999999999868</c:v>
                </c:pt>
                <c:pt idx="182875">
                  <c:v>-4.7124999999999773</c:v>
                </c:pt>
                <c:pt idx="182876">
                  <c:v>-4.7104999999999677</c:v>
                </c:pt>
                <c:pt idx="182877">
                  <c:v>-4.7084999999999582</c:v>
                </c:pt>
                <c:pt idx="182878">
                  <c:v>-4.7065000000000055</c:v>
                </c:pt>
                <c:pt idx="182879">
                  <c:v>-4.7044999999999959</c:v>
                </c:pt>
                <c:pt idx="182880">
                  <c:v>-4.7024999999999864</c:v>
                </c:pt>
                <c:pt idx="182881">
                  <c:v>-4.7004999999999768</c:v>
                </c:pt>
                <c:pt idx="182882">
                  <c:v>-4.6984999999999673</c:v>
                </c:pt>
                <c:pt idx="182883">
                  <c:v>-4.6964999999999577</c:v>
                </c:pt>
                <c:pt idx="182884">
                  <c:v>-4.694500000000005</c:v>
                </c:pt>
                <c:pt idx="182885">
                  <c:v>-4.6924999999999955</c:v>
                </c:pt>
                <c:pt idx="182886">
                  <c:v>-4.6904999999999859</c:v>
                </c:pt>
                <c:pt idx="182887">
                  <c:v>-4.6884999999999764</c:v>
                </c:pt>
                <c:pt idx="182888">
                  <c:v>-4.6864999999999668</c:v>
                </c:pt>
                <c:pt idx="182889">
                  <c:v>-4.6844999999999573</c:v>
                </c:pt>
                <c:pt idx="182890">
                  <c:v>-4.6825000000000045</c:v>
                </c:pt>
                <c:pt idx="182891">
                  <c:v>-4.680499999999995</c:v>
                </c:pt>
                <c:pt idx="182892">
                  <c:v>-4.6784999999999854</c:v>
                </c:pt>
                <c:pt idx="182893">
                  <c:v>-4.6764999999999759</c:v>
                </c:pt>
                <c:pt idx="182894">
                  <c:v>-4.6744999999999663</c:v>
                </c:pt>
                <c:pt idx="182895">
                  <c:v>-4.6724999999999568</c:v>
                </c:pt>
                <c:pt idx="182896">
                  <c:v>-4.6705000000000041</c:v>
                </c:pt>
                <c:pt idx="182897">
                  <c:v>-4.6684999999999945</c:v>
                </c:pt>
                <c:pt idx="182898">
                  <c:v>-4.666499999999985</c:v>
                </c:pt>
                <c:pt idx="182899">
                  <c:v>-4.6644999999999754</c:v>
                </c:pt>
                <c:pt idx="182900">
                  <c:v>-4.6624999999999659</c:v>
                </c:pt>
                <c:pt idx="182901">
                  <c:v>-4.6604999999999563</c:v>
                </c:pt>
                <c:pt idx="182902">
                  <c:v>-4.6585000000000036</c:v>
                </c:pt>
                <c:pt idx="182903">
                  <c:v>-4.6564999999999941</c:v>
                </c:pt>
                <c:pt idx="182904">
                  <c:v>-4.6544999999999845</c:v>
                </c:pt>
                <c:pt idx="182905">
                  <c:v>-4.652499999999975</c:v>
                </c:pt>
                <c:pt idx="182906">
                  <c:v>-4.6504999999999654</c:v>
                </c:pt>
                <c:pt idx="182907">
                  <c:v>-4.6484999999999559</c:v>
                </c:pt>
                <c:pt idx="182908">
                  <c:v>-4.6465000000000032</c:v>
                </c:pt>
                <c:pt idx="182909">
                  <c:v>-4.6444999999999936</c:v>
                </c:pt>
                <c:pt idx="182910">
                  <c:v>-4.6424999999999841</c:v>
                </c:pt>
                <c:pt idx="182911">
                  <c:v>-4.6404999999999745</c:v>
                </c:pt>
                <c:pt idx="182912">
                  <c:v>-4.638499999999965</c:v>
                </c:pt>
                <c:pt idx="182913">
                  <c:v>-4.6364999999999554</c:v>
                </c:pt>
                <c:pt idx="182914">
                  <c:v>-4.6345000000000027</c:v>
                </c:pt>
                <c:pt idx="182915">
                  <c:v>-4.6324999999999932</c:v>
                </c:pt>
                <c:pt idx="182916">
                  <c:v>-4.6304999999999836</c:v>
                </c:pt>
                <c:pt idx="182917">
                  <c:v>-4.6284999999999741</c:v>
                </c:pt>
                <c:pt idx="182918">
                  <c:v>-4.6264999999999645</c:v>
                </c:pt>
                <c:pt idx="182919">
                  <c:v>-4.624499999999955</c:v>
                </c:pt>
                <c:pt idx="182920">
                  <c:v>-4.6225000000000023</c:v>
                </c:pt>
                <c:pt idx="182921">
                  <c:v>-4.6204999999999927</c:v>
                </c:pt>
                <c:pt idx="182922">
                  <c:v>-4.6184999999999832</c:v>
                </c:pt>
                <c:pt idx="182923">
                  <c:v>-4.6164999999999736</c:v>
                </c:pt>
                <c:pt idx="182924">
                  <c:v>-4.6144999999999641</c:v>
                </c:pt>
                <c:pt idx="182925">
                  <c:v>-4.6124999999999545</c:v>
                </c:pt>
                <c:pt idx="182926">
                  <c:v>-4.6105000000000018</c:v>
                </c:pt>
                <c:pt idx="182927">
                  <c:v>-4.6084999999999923</c:v>
                </c:pt>
                <c:pt idx="182928">
                  <c:v>-4.6064999999999827</c:v>
                </c:pt>
                <c:pt idx="182929">
                  <c:v>-4.6044999999999732</c:v>
                </c:pt>
                <c:pt idx="182930">
                  <c:v>-4.6024999999999636</c:v>
                </c:pt>
                <c:pt idx="182931">
                  <c:v>-4.6004999999999541</c:v>
                </c:pt>
                <c:pt idx="182932">
                  <c:v>-4.5985000000000014</c:v>
                </c:pt>
                <c:pt idx="182933">
                  <c:v>-4.5964999999999918</c:v>
                </c:pt>
                <c:pt idx="182934">
                  <c:v>-4.5944999999999823</c:v>
                </c:pt>
                <c:pt idx="182935">
                  <c:v>-4.5924999999999727</c:v>
                </c:pt>
                <c:pt idx="182936">
                  <c:v>-4.5904999999999632</c:v>
                </c:pt>
                <c:pt idx="182937">
                  <c:v>-4.5884999999999536</c:v>
                </c:pt>
                <c:pt idx="182938">
                  <c:v>-4.5865000000000009</c:v>
                </c:pt>
                <c:pt idx="182939">
                  <c:v>-4.5844999999999914</c:v>
                </c:pt>
                <c:pt idx="182940">
                  <c:v>-4.5824999999999818</c:v>
                </c:pt>
                <c:pt idx="182941">
                  <c:v>-4.5804999999999723</c:v>
                </c:pt>
                <c:pt idx="182942">
                  <c:v>-4.5784999999999627</c:v>
                </c:pt>
                <c:pt idx="182943">
                  <c:v>-4.5764999999999532</c:v>
                </c:pt>
                <c:pt idx="182944">
                  <c:v>-4.5745000000000005</c:v>
                </c:pt>
                <c:pt idx="182945">
                  <c:v>-4.5724999999999909</c:v>
                </c:pt>
                <c:pt idx="182946">
                  <c:v>-4.5704999999999814</c:v>
                </c:pt>
                <c:pt idx="182947">
                  <c:v>-4.5684999999999718</c:v>
                </c:pt>
                <c:pt idx="182948">
                  <c:v>-4.5664999999999623</c:v>
                </c:pt>
                <c:pt idx="182949">
                  <c:v>-4.5644999999999527</c:v>
                </c:pt>
                <c:pt idx="182950">
                  <c:v>-4.5625</c:v>
                </c:pt>
                <c:pt idx="182951">
                  <c:v>-4.5604999999999905</c:v>
                </c:pt>
                <c:pt idx="182952">
                  <c:v>-4.5584999999999809</c:v>
                </c:pt>
                <c:pt idx="182953">
                  <c:v>-4.5564999999999714</c:v>
                </c:pt>
                <c:pt idx="182954">
                  <c:v>-4.5544999999999618</c:v>
                </c:pt>
                <c:pt idx="182955">
                  <c:v>-4.5524999999999523</c:v>
                </c:pt>
                <c:pt idx="182956">
                  <c:v>-4.5504999999999995</c:v>
                </c:pt>
                <c:pt idx="182957">
                  <c:v>-4.54849999999999</c:v>
                </c:pt>
                <c:pt idx="182958">
                  <c:v>-4.5464999999999804</c:v>
                </c:pt>
                <c:pt idx="182959">
                  <c:v>-4.5444999999999709</c:v>
                </c:pt>
                <c:pt idx="182960">
                  <c:v>-4.5424999999999613</c:v>
                </c:pt>
                <c:pt idx="182961">
                  <c:v>-4.5404999999999518</c:v>
                </c:pt>
                <c:pt idx="182962">
                  <c:v>-4.5384999999999991</c:v>
                </c:pt>
                <c:pt idx="182963">
                  <c:v>-4.5364999999999895</c:v>
                </c:pt>
                <c:pt idx="182964">
                  <c:v>-4.53449999999998</c:v>
                </c:pt>
                <c:pt idx="182965">
                  <c:v>-4.5324999999999704</c:v>
                </c:pt>
                <c:pt idx="182966">
                  <c:v>-4.5304999999999609</c:v>
                </c:pt>
                <c:pt idx="182967">
                  <c:v>-4.5284999999999513</c:v>
                </c:pt>
                <c:pt idx="182968">
                  <c:v>-4.5264999999999986</c:v>
                </c:pt>
                <c:pt idx="182969">
                  <c:v>-4.5244999999999891</c:v>
                </c:pt>
                <c:pt idx="182970">
                  <c:v>-4.5224999999999795</c:v>
                </c:pt>
                <c:pt idx="182971">
                  <c:v>-4.52049999999997</c:v>
                </c:pt>
                <c:pt idx="182972">
                  <c:v>-4.5184999999999604</c:v>
                </c:pt>
                <c:pt idx="182973">
                  <c:v>-4.5164999999999509</c:v>
                </c:pt>
                <c:pt idx="182974">
                  <c:v>-4.5144999999999982</c:v>
                </c:pt>
                <c:pt idx="182975">
                  <c:v>-4.5124999999999886</c:v>
                </c:pt>
                <c:pt idx="182976">
                  <c:v>-4.5104999999999791</c:v>
                </c:pt>
                <c:pt idx="182977">
                  <c:v>-4.5084999999999695</c:v>
                </c:pt>
                <c:pt idx="182978">
                  <c:v>-4.50649999999996</c:v>
                </c:pt>
                <c:pt idx="182979">
                  <c:v>-4.5044999999999504</c:v>
                </c:pt>
                <c:pt idx="182980">
                  <c:v>-4.5024999999999977</c:v>
                </c:pt>
                <c:pt idx="182981">
                  <c:v>-4.5004999999999882</c:v>
                </c:pt>
                <c:pt idx="182982">
                  <c:v>-4.4984999999999786</c:v>
                </c:pt>
                <c:pt idx="182983">
                  <c:v>-4.4964999999999691</c:v>
                </c:pt>
                <c:pt idx="182984">
                  <c:v>-4.4944999999999595</c:v>
                </c:pt>
                <c:pt idx="182985">
                  <c:v>-4.49249999999995</c:v>
                </c:pt>
                <c:pt idx="182986">
                  <c:v>-4.4904999999999973</c:v>
                </c:pt>
                <c:pt idx="182987">
                  <c:v>-4.4884999999999877</c:v>
                </c:pt>
                <c:pt idx="182988">
                  <c:v>-4.4864999999999782</c:v>
                </c:pt>
                <c:pt idx="182989">
                  <c:v>-4.4844999999999686</c:v>
                </c:pt>
                <c:pt idx="182990">
                  <c:v>-4.4824999999999591</c:v>
                </c:pt>
                <c:pt idx="182991">
                  <c:v>-4.4804999999999495</c:v>
                </c:pt>
                <c:pt idx="182992">
                  <c:v>-4.4784999999999968</c:v>
                </c:pt>
                <c:pt idx="182993">
                  <c:v>-4.4764999999999873</c:v>
                </c:pt>
                <c:pt idx="182994">
                  <c:v>-4.4744999999999777</c:v>
                </c:pt>
                <c:pt idx="182995">
                  <c:v>-4.4724999999999682</c:v>
                </c:pt>
                <c:pt idx="182996">
                  <c:v>-4.4704999999999586</c:v>
                </c:pt>
                <c:pt idx="182997">
                  <c:v>-4.4684999999999491</c:v>
                </c:pt>
                <c:pt idx="182998">
                  <c:v>-4.4664999999999964</c:v>
                </c:pt>
                <c:pt idx="182999">
                  <c:v>-4.4644999999999868</c:v>
                </c:pt>
                <c:pt idx="183000">
                  <c:v>-4.4624999999999773</c:v>
                </c:pt>
                <c:pt idx="183001">
                  <c:v>-4.4604999999999677</c:v>
                </c:pt>
                <c:pt idx="183002">
                  <c:v>-4.4584999999999582</c:v>
                </c:pt>
                <c:pt idx="183003">
                  <c:v>-4.4565000000000055</c:v>
                </c:pt>
                <c:pt idx="183004">
                  <c:v>-4.4544999999999959</c:v>
                </c:pt>
                <c:pt idx="183005">
                  <c:v>-4.4524999999999864</c:v>
                </c:pt>
                <c:pt idx="183006">
                  <c:v>-4.4504999999999768</c:v>
                </c:pt>
                <c:pt idx="183007">
                  <c:v>-4.4484999999999673</c:v>
                </c:pt>
                <c:pt idx="183008">
                  <c:v>-4.4464999999999577</c:v>
                </c:pt>
                <c:pt idx="183009">
                  <c:v>-4.444500000000005</c:v>
                </c:pt>
                <c:pt idx="183010">
                  <c:v>-4.4424999999999955</c:v>
                </c:pt>
                <c:pt idx="183011">
                  <c:v>-4.4404999999999859</c:v>
                </c:pt>
                <c:pt idx="183012">
                  <c:v>-4.4384999999999764</c:v>
                </c:pt>
                <c:pt idx="183013">
                  <c:v>-4.4364999999999668</c:v>
                </c:pt>
                <c:pt idx="183014">
                  <c:v>-4.4344999999999573</c:v>
                </c:pt>
                <c:pt idx="183015">
                  <c:v>-4.4325000000000045</c:v>
                </c:pt>
                <c:pt idx="183016">
                  <c:v>-4.430499999999995</c:v>
                </c:pt>
                <c:pt idx="183017">
                  <c:v>-4.4284999999999854</c:v>
                </c:pt>
                <c:pt idx="183018">
                  <c:v>-4.4264999999999759</c:v>
                </c:pt>
                <c:pt idx="183019">
                  <c:v>-4.4244999999999663</c:v>
                </c:pt>
                <c:pt idx="183020">
                  <c:v>-4.4224999999999568</c:v>
                </c:pt>
                <c:pt idx="183021">
                  <c:v>-4.4205000000000041</c:v>
                </c:pt>
                <c:pt idx="183022">
                  <c:v>-4.4184999999999945</c:v>
                </c:pt>
                <c:pt idx="183023">
                  <c:v>-4.416499999999985</c:v>
                </c:pt>
                <c:pt idx="183024">
                  <c:v>-4.4144999999999754</c:v>
                </c:pt>
                <c:pt idx="183025">
                  <c:v>-4.4124999999999659</c:v>
                </c:pt>
                <c:pt idx="183026">
                  <c:v>-4.4104999999999563</c:v>
                </c:pt>
                <c:pt idx="183027">
                  <c:v>-4.4085000000000036</c:v>
                </c:pt>
                <c:pt idx="183028">
                  <c:v>-4.4064999999999941</c:v>
                </c:pt>
                <c:pt idx="183029">
                  <c:v>-4.4044999999999845</c:v>
                </c:pt>
                <c:pt idx="183030">
                  <c:v>-4.402499999999975</c:v>
                </c:pt>
                <c:pt idx="183031">
                  <c:v>-4.4004999999999654</c:v>
                </c:pt>
                <c:pt idx="183032">
                  <c:v>-4.3984999999999559</c:v>
                </c:pt>
                <c:pt idx="183033">
                  <c:v>-4.3965000000000032</c:v>
                </c:pt>
                <c:pt idx="183034">
                  <c:v>-4.3944999999999936</c:v>
                </c:pt>
                <c:pt idx="183035">
                  <c:v>-4.3924999999999841</c:v>
                </c:pt>
                <c:pt idx="183036">
                  <c:v>-4.3904999999999745</c:v>
                </c:pt>
                <c:pt idx="183037">
                  <c:v>-4.388499999999965</c:v>
                </c:pt>
                <c:pt idx="183038">
                  <c:v>-4.3864999999999554</c:v>
                </c:pt>
                <c:pt idx="183039">
                  <c:v>-4.3845000000000027</c:v>
                </c:pt>
                <c:pt idx="183040">
                  <c:v>-4.3824999999999932</c:v>
                </c:pt>
                <c:pt idx="183041">
                  <c:v>-4.3804999999999836</c:v>
                </c:pt>
                <c:pt idx="183042">
                  <c:v>-4.3784999999999741</c:v>
                </c:pt>
                <c:pt idx="183043">
                  <c:v>-4.3764999999999645</c:v>
                </c:pt>
                <c:pt idx="183044">
                  <c:v>-4.374499999999955</c:v>
                </c:pt>
                <c:pt idx="183045">
                  <c:v>-4.3725000000000023</c:v>
                </c:pt>
                <c:pt idx="183046">
                  <c:v>-4.3704999999999927</c:v>
                </c:pt>
                <c:pt idx="183047">
                  <c:v>-4.3684999999999832</c:v>
                </c:pt>
                <c:pt idx="183048">
                  <c:v>-4.3664999999999736</c:v>
                </c:pt>
                <c:pt idx="183049">
                  <c:v>-4.3644999999999641</c:v>
                </c:pt>
                <c:pt idx="183050">
                  <c:v>-4.3624999999999545</c:v>
                </c:pt>
                <c:pt idx="183051">
                  <c:v>-4.3605000000000018</c:v>
                </c:pt>
                <c:pt idx="183052">
                  <c:v>-4.3584999999999923</c:v>
                </c:pt>
                <c:pt idx="183053">
                  <c:v>-4.3564999999999827</c:v>
                </c:pt>
                <c:pt idx="183054">
                  <c:v>-4.3544999999999732</c:v>
                </c:pt>
                <c:pt idx="183055">
                  <c:v>-4.3524999999999636</c:v>
                </c:pt>
                <c:pt idx="183056">
                  <c:v>-4.3504999999999541</c:v>
                </c:pt>
                <c:pt idx="183057">
                  <c:v>-4.3485000000000014</c:v>
                </c:pt>
                <c:pt idx="183058">
                  <c:v>-4.3464999999999918</c:v>
                </c:pt>
                <c:pt idx="183059">
                  <c:v>-4.3444999999999823</c:v>
                </c:pt>
                <c:pt idx="183060">
                  <c:v>-4.3424999999999727</c:v>
                </c:pt>
                <c:pt idx="183061">
                  <c:v>-4.3404999999999632</c:v>
                </c:pt>
                <c:pt idx="183062">
                  <c:v>-4.3384999999999536</c:v>
                </c:pt>
                <c:pt idx="183063">
                  <c:v>-4.3365000000000009</c:v>
                </c:pt>
                <c:pt idx="183064">
                  <c:v>-4.3344999999999914</c:v>
                </c:pt>
                <c:pt idx="183065">
                  <c:v>-4.3324999999999818</c:v>
                </c:pt>
                <c:pt idx="183066">
                  <c:v>-4.3304999999999723</c:v>
                </c:pt>
                <c:pt idx="183067">
                  <c:v>-4.3284999999999627</c:v>
                </c:pt>
                <c:pt idx="183068">
                  <c:v>-4.3264999999999532</c:v>
                </c:pt>
                <c:pt idx="183069">
                  <c:v>-4.3245000000000005</c:v>
                </c:pt>
                <c:pt idx="183070">
                  <c:v>-4.3224999999999909</c:v>
                </c:pt>
                <c:pt idx="183071">
                  <c:v>-4.3204999999999814</c:v>
                </c:pt>
                <c:pt idx="183072">
                  <c:v>-4.3184999999999718</c:v>
                </c:pt>
                <c:pt idx="183073">
                  <c:v>-4.3164999999999623</c:v>
                </c:pt>
                <c:pt idx="183074">
                  <c:v>-4.3144999999999527</c:v>
                </c:pt>
                <c:pt idx="183075">
                  <c:v>-4.3125</c:v>
                </c:pt>
                <c:pt idx="183076">
                  <c:v>-4.3104999999999905</c:v>
                </c:pt>
                <c:pt idx="183077">
                  <c:v>-4.3084999999999809</c:v>
                </c:pt>
                <c:pt idx="183078">
                  <c:v>-4.3064999999999714</c:v>
                </c:pt>
                <c:pt idx="183079">
                  <c:v>-4.3044999999999618</c:v>
                </c:pt>
                <c:pt idx="183080">
                  <c:v>-4.3024999999999523</c:v>
                </c:pt>
                <c:pt idx="183081">
                  <c:v>-4.3004999999999995</c:v>
                </c:pt>
                <c:pt idx="183082">
                  <c:v>-4.29849999999999</c:v>
                </c:pt>
                <c:pt idx="183083">
                  <c:v>-4.2964999999999804</c:v>
                </c:pt>
                <c:pt idx="183084">
                  <c:v>-4.2944999999999709</c:v>
                </c:pt>
                <c:pt idx="183085">
                  <c:v>-4.2924999999999613</c:v>
                </c:pt>
                <c:pt idx="183086">
                  <c:v>-4.2904999999999518</c:v>
                </c:pt>
                <c:pt idx="183087">
                  <c:v>-4.2884999999999991</c:v>
                </c:pt>
                <c:pt idx="183088">
                  <c:v>-4.2864999999999895</c:v>
                </c:pt>
                <c:pt idx="183089">
                  <c:v>-4.28449999999998</c:v>
                </c:pt>
                <c:pt idx="183090">
                  <c:v>-4.2824999999999704</c:v>
                </c:pt>
                <c:pt idx="183091">
                  <c:v>-4.2804999999999609</c:v>
                </c:pt>
                <c:pt idx="183092">
                  <c:v>-4.2784999999999513</c:v>
                </c:pt>
                <c:pt idx="183093">
                  <c:v>-4.2764999999999986</c:v>
                </c:pt>
                <c:pt idx="183094">
                  <c:v>-4.2744999999999891</c:v>
                </c:pt>
                <c:pt idx="183095">
                  <c:v>-4.2724999999999795</c:v>
                </c:pt>
                <c:pt idx="183096">
                  <c:v>-4.27049999999997</c:v>
                </c:pt>
                <c:pt idx="183097">
                  <c:v>-4.2684999999999604</c:v>
                </c:pt>
                <c:pt idx="183098">
                  <c:v>-4.2664999999999509</c:v>
                </c:pt>
                <c:pt idx="183099">
                  <c:v>-4.2644999999999982</c:v>
                </c:pt>
                <c:pt idx="183100">
                  <c:v>-4.2624999999999886</c:v>
                </c:pt>
                <c:pt idx="183101">
                  <c:v>-4.2604999999999791</c:v>
                </c:pt>
                <c:pt idx="183102">
                  <c:v>-4.2584999999999695</c:v>
                </c:pt>
                <c:pt idx="183103">
                  <c:v>-4.25649999999996</c:v>
                </c:pt>
                <c:pt idx="183104">
                  <c:v>-4.2544999999999504</c:v>
                </c:pt>
                <c:pt idx="183105">
                  <c:v>-4.2524999999999977</c:v>
                </c:pt>
                <c:pt idx="183106">
                  <c:v>-4.2504999999999882</c:v>
                </c:pt>
                <c:pt idx="183107">
                  <c:v>-4.2484999999999786</c:v>
                </c:pt>
                <c:pt idx="183108">
                  <c:v>-4.2464999999999691</c:v>
                </c:pt>
                <c:pt idx="183109">
                  <c:v>-4.2444999999999595</c:v>
                </c:pt>
                <c:pt idx="183110">
                  <c:v>-4.24249999999995</c:v>
                </c:pt>
                <c:pt idx="183111">
                  <c:v>-4.2404999999999973</c:v>
                </c:pt>
                <c:pt idx="183112">
                  <c:v>-4.2384999999999877</c:v>
                </c:pt>
                <c:pt idx="183113">
                  <c:v>-4.2364999999999782</c:v>
                </c:pt>
                <c:pt idx="183114">
                  <c:v>-4.2344999999999686</c:v>
                </c:pt>
                <c:pt idx="183115">
                  <c:v>-4.2324999999999591</c:v>
                </c:pt>
                <c:pt idx="183116">
                  <c:v>-4.2304999999999495</c:v>
                </c:pt>
                <c:pt idx="183117">
                  <c:v>-4.2284999999999968</c:v>
                </c:pt>
                <c:pt idx="183118">
                  <c:v>-4.2264999999999873</c:v>
                </c:pt>
                <c:pt idx="183119">
                  <c:v>-4.2244999999999777</c:v>
                </c:pt>
                <c:pt idx="183120">
                  <c:v>-4.2224999999999682</c:v>
                </c:pt>
                <c:pt idx="183121">
                  <c:v>-4.2204999999999586</c:v>
                </c:pt>
                <c:pt idx="183122">
                  <c:v>-4.2184999999999491</c:v>
                </c:pt>
                <c:pt idx="183123">
                  <c:v>-4.2164999999999964</c:v>
                </c:pt>
                <c:pt idx="183124">
                  <c:v>-4.2144999999999868</c:v>
                </c:pt>
                <c:pt idx="183125">
                  <c:v>-4.2124999999999773</c:v>
                </c:pt>
                <c:pt idx="183126">
                  <c:v>-4.2104999999999677</c:v>
                </c:pt>
                <c:pt idx="183127">
                  <c:v>-4.2084999999999582</c:v>
                </c:pt>
                <c:pt idx="183128">
                  <c:v>-4.2065000000000055</c:v>
                </c:pt>
                <c:pt idx="183129">
                  <c:v>-4.2044999999999959</c:v>
                </c:pt>
                <c:pt idx="183130">
                  <c:v>-4.2024999999999864</c:v>
                </c:pt>
                <c:pt idx="183131">
                  <c:v>-4.2004999999999768</c:v>
                </c:pt>
                <c:pt idx="183132">
                  <c:v>-4.1984999999999673</c:v>
                </c:pt>
                <c:pt idx="183133">
                  <c:v>-4.1964999999999577</c:v>
                </c:pt>
                <c:pt idx="183134">
                  <c:v>-4.194500000000005</c:v>
                </c:pt>
                <c:pt idx="183135">
                  <c:v>-4.1924999999999955</c:v>
                </c:pt>
                <c:pt idx="183136">
                  <c:v>-4.1904999999999859</c:v>
                </c:pt>
                <c:pt idx="183137">
                  <c:v>-4.1884999999999764</c:v>
                </c:pt>
                <c:pt idx="183138">
                  <c:v>-4.1864999999999668</c:v>
                </c:pt>
                <c:pt idx="183139">
                  <c:v>-4.1844999999999573</c:v>
                </c:pt>
                <c:pt idx="183140">
                  <c:v>-4.1825000000000045</c:v>
                </c:pt>
                <c:pt idx="183141">
                  <c:v>-4.180499999999995</c:v>
                </c:pt>
                <c:pt idx="183142">
                  <c:v>-4.1784999999999854</c:v>
                </c:pt>
                <c:pt idx="183143">
                  <c:v>-4.1764999999999759</c:v>
                </c:pt>
                <c:pt idx="183144">
                  <c:v>-4.1744999999999663</c:v>
                </c:pt>
                <c:pt idx="183145">
                  <c:v>-4.1724999999999568</c:v>
                </c:pt>
                <c:pt idx="183146">
                  <c:v>-4.1705000000000041</c:v>
                </c:pt>
                <c:pt idx="183147">
                  <c:v>-4.1684999999999945</c:v>
                </c:pt>
                <c:pt idx="183148">
                  <c:v>-4.166499999999985</c:v>
                </c:pt>
                <c:pt idx="183149">
                  <c:v>-4.1644999999999754</c:v>
                </c:pt>
                <c:pt idx="183150">
                  <c:v>-4.1624999999999659</c:v>
                </c:pt>
                <c:pt idx="183151">
                  <c:v>-4.1604999999999563</c:v>
                </c:pt>
                <c:pt idx="183152">
                  <c:v>-4.1585000000000036</c:v>
                </c:pt>
                <c:pt idx="183153">
                  <c:v>-4.1564999999999941</c:v>
                </c:pt>
                <c:pt idx="183154">
                  <c:v>-4.1544999999999845</c:v>
                </c:pt>
                <c:pt idx="183155">
                  <c:v>-4.152499999999975</c:v>
                </c:pt>
                <c:pt idx="183156">
                  <c:v>-4.1504999999999654</c:v>
                </c:pt>
                <c:pt idx="183157">
                  <c:v>-4.1484999999999559</c:v>
                </c:pt>
                <c:pt idx="183158">
                  <c:v>-4.1465000000000032</c:v>
                </c:pt>
                <c:pt idx="183159">
                  <c:v>-4.1444999999999936</c:v>
                </c:pt>
                <c:pt idx="183160">
                  <c:v>-4.1424999999999841</c:v>
                </c:pt>
                <c:pt idx="183161">
                  <c:v>-4.1404999999999745</c:v>
                </c:pt>
                <c:pt idx="183162">
                  <c:v>-4.138499999999965</c:v>
                </c:pt>
                <c:pt idx="183163">
                  <c:v>-4.1364999999999554</c:v>
                </c:pt>
                <c:pt idx="183164">
                  <c:v>-4.1345000000000027</c:v>
                </c:pt>
                <c:pt idx="183165">
                  <c:v>-4.1324999999999932</c:v>
                </c:pt>
                <c:pt idx="183166">
                  <c:v>-4.1304999999999836</c:v>
                </c:pt>
                <c:pt idx="183167">
                  <c:v>-4.1284999999999741</c:v>
                </c:pt>
                <c:pt idx="183168">
                  <c:v>-4.1264999999999645</c:v>
                </c:pt>
                <c:pt idx="183169">
                  <c:v>-4.124499999999955</c:v>
                </c:pt>
                <c:pt idx="183170">
                  <c:v>-4.1225000000000023</c:v>
                </c:pt>
                <c:pt idx="183171">
                  <c:v>-4.1204999999999927</c:v>
                </c:pt>
                <c:pt idx="183172">
                  <c:v>-4.1184999999999832</c:v>
                </c:pt>
                <c:pt idx="183173">
                  <c:v>-4.1164999999999736</c:v>
                </c:pt>
                <c:pt idx="183174">
                  <c:v>-4.1144999999999641</c:v>
                </c:pt>
                <c:pt idx="183175">
                  <c:v>-4.1124999999999545</c:v>
                </c:pt>
                <c:pt idx="183176">
                  <c:v>-4.1105000000000018</c:v>
                </c:pt>
                <c:pt idx="183177">
                  <c:v>-4.1084999999999923</c:v>
                </c:pt>
                <c:pt idx="183178">
                  <c:v>-4.1064999999999827</c:v>
                </c:pt>
                <c:pt idx="183179">
                  <c:v>-4.1044999999999732</c:v>
                </c:pt>
                <c:pt idx="183180">
                  <c:v>-4.1024999999999636</c:v>
                </c:pt>
                <c:pt idx="183181">
                  <c:v>-4.1004999999999541</c:v>
                </c:pt>
                <c:pt idx="183182">
                  <c:v>-4.0985000000000014</c:v>
                </c:pt>
                <c:pt idx="183183">
                  <c:v>-4.0964999999999918</c:v>
                </c:pt>
                <c:pt idx="183184">
                  <c:v>-4.0944999999999823</c:v>
                </c:pt>
                <c:pt idx="183185">
                  <c:v>-4.0924999999999727</c:v>
                </c:pt>
                <c:pt idx="183186">
                  <c:v>-4.0904999999999632</c:v>
                </c:pt>
                <c:pt idx="183187">
                  <c:v>-4.0884999999999536</c:v>
                </c:pt>
                <c:pt idx="183188">
                  <c:v>-4.0865000000000009</c:v>
                </c:pt>
                <c:pt idx="183189">
                  <c:v>-4.0844999999999914</c:v>
                </c:pt>
                <c:pt idx="183190">
                  <c:v>-4.0824999999999818</c:v>
                </c:pt>
                <c:pt idx="183191">
                  <c:v>-4.0804999999999723</c:v>
                </c:pt>
                <c:pt idx="183192">
                  <c:v>-4.0784999999999627</c:v>
                </c:pt>
                <c:pt idx="183193">
                  <c:v>-4.0764999999999532</c:v>
                </c:pt>
                <c:pt idx="183194">
                  <c:v>-4.0745000000000005</c:v>
                </c:pt>
                <c:pt idx="183195">
                  <c:v>-4.0724999999999909</c:v>
                </c:pt>
                <c:pt idx="183196">
                  <c:v>-4.0704999999999814</c:v>
                </c:pt>
                <c:pt idx="183197">
                  <c:v>-4.0684999999999718</c:v>
                </c:pt>
                <c:pt idx="183198">
                  <c:v>-4.0664999999999623</c:v>
                </c:pt>
                <c:pt idx="183199">
                  <c:v>-4.0644999999999527</c:v>
                </c:pt>
                <c:pt idx="183200">
                  <c:v>-4.0625</c:v>
                </c:pt>
                <c:pt idx="183201">
                  <c:v>-4.0604999999999905</c:v>
                </c:pt>
                <c:pt idx="183202">
                  <c:v>-4.0584999999999809</c:v>
                </c:pt>
                <c:pt idx="183203">
                  <c:v>-4.0564999999999714</c:v>
                </c:pt>
                <c:pt idx="183204">
                  <c:v>-4.0544999999999618</c:v>
                </c:pt>
                <c:pt idx="183205">
                  <c:v>-4.0524999999999523</c:v>
                </c:pt>
                <c:pt idx="183206">
                  <c:v>-4.0504999999999995</c:v>
                </c:pt>
                <c:pt idx="183207">
                  <c:v>-4.04849999999999</c:v>
                </c:pt>
                <c:pt idx="183208">
                  <c:v>-4.0464999999999804</c:v>
                </c:pt>
                <c:pt idx="183209">
                  <c:v>-4.0444999999999709</c:v>
                </c:pt>
                <c:pt idx="183210">
                  <c:v>-4.0424999999999613</c:v>
                </c:pt>
                <c:pt idx="183211">
                  <c:v>-4.0404999999999518</c:v>
                </c:pt>
                <c:pt idx="183212">
                  <c:v>-4.0384999999999991</c:v>
                </c:pt>
                <c:pt idx="183213">
                  <c:v>-4.0364999999999895</c:v>
                </c:pt>
                <c:pt idx="183214">
                  <c:v>-4.03449999999998</c:v>
                </c:pt>
                <c:pt idx="183215">
                  <c:v>-4.0324999999999704</c:v>
                </c:pt>
                <c:pt idx="183216">
                  <c:v>-4.0304999999999609</c:v>
                </c:pt>
                <c:pt idx="183217">
                  <c:v>-4.0284999999999513</c:v>
                </c:pt>
                <c:pt idx="183218">
                  <c:v>-4.0264999999999986</c:v>
                </c:pt>
                <c:pt idx="183219">
                  <c:v>-4.0244999999999891</c:v>
                </c:pt>
                <c:pt idx="183220">
                  <c:v>-4.0224999999999795</c:v>
                </c:pt>
                <c:pt idx="183221">
                  <c:v>-4.02049999999997</c:v>
                </c:pt>
                <c:pt idx="183222">
                  <c:v>-4.0184999999999604</c:v>
                </c:pt>
                <c:pt idx="183223">
                  <c:v>-4.0164999999999509</c:v>
                </c:pt>
                <c:pt idx="183224">
                  <c:v>-4.0144999999999982</c:v>
                </c:pt>
                <c:pt idx="183225">
                  <c:v>-4.0124999999999886</c:v>
                </c:pt>
                <c:pt idx="183226">
                  <c:v>-4.0104999999999791</c:v>
                </c:pt>
                <c:pt idx="183227">
                  <c:v>-4.0084999999999695</c:v>
                </c:pt>
                <c:pt idx="183228">
                  <c:v>-4.00649999999996</c:v>
                </c:pt>
                <c:pt idx="183229">
                  <c:v>-4.0044999999999504</c:v>
                </c:pt>
                <c:pt idx="183230">
                  <c:v>-4.0024999999999977</c:v>
                </c:pt>
                <c:pt idx="183231">
                  <c:v>-4.0004999999999882</c:v>
                </c:pt>
                <c:pt idx="183232">
                  <c:v>-3.9984999999999786</c:v>
                </c:pt>
                <c:pt idx="183233">
                  <c:v>-3.9964999999999691</c:v>
                </c:pt>
                <c:pt idx="183234">
                  <c:v>-3.9944999999999595</c:v>
                </c:pt>
                <c:pt idx="183235">
                  <c:v>-3.99249999999995</c:v>
                </c:pt>
                <c:pt idx="183236">
                  <c:v>-3.9904999999999973</c:v>
                </c:pt>
                <c:pt idx="183237">
                  <c:v>-3.9884999999999877</c:v>
                </c:pt>
                <c:pt idx="183238">
                  <c:v>-3.9864999999999782</c:v>
                </c:pt>
                <c:pt idx="183239">
                  <c:v>-3.9844999999999686</c:v>
                </c:pt>
                <c:pt idx="183240">
                  <c:v>-3.9824999999999591</c:v>
                </c:pt>
                <c:pt idx="183241">
                  <c:v>-3.9804999999999495</c:v>
                </c:pt>
                <c:pt idx="183242">
                  <c:v>-3.9784999999999968</c:v>
                </c:pt>
                <c:pt idx="183243">
                  <c:v>-3.9764999999999873</c:v>
                </c:pt>
                <c:pt idx="183244">
                  <c:v>-3.9744999999999777</c:v>
                </c:pt>
                <c:pt idx="183245">
                  <c:v>-3.9724999999999682</c:v>
                </c:pt>
                <c:pt idx="183246">
                  <c:v>-3.9704999999999586</c:v>
                </c:pt>
                <c:pt idx="183247">
                  <c:v>-3.9684999999999491</c:v>
                </c:pt>
                <c:pt idx="183248">
                  <c:v>-3.9664999999999964</c:v>
                </c:pt>
                <c:pt idx="183249">
                  <c:v>-3.9644999999999868</c:v>
                </c:pt>
                <c:pt idx="183250">
                  <c:v>-3.9624999999999773</c:v>
                </c:pt>
                <c:pt idx="183251">
                  <c:v>-3.9604999999999677</c:v>
                </c:pt>
                <c:pt idx="183252">
                  <c:v>-3.9584999999999582</c:v>
                </c:pt>
                <c:pt idx="183253">
                  <c:v>-3.9565000000000055</c:v>
                </c:pt>
                <c:pt idx="183254">
                  <c:v>-3.9544999999999959</c:v>
                </c:pt>
                <c:pt idx="183255">
                  <c:v>-3.9524999999999864</c:v>
                </c:pt>
                <c:pt idx="183256">
                  <c:v>-3.9504999999999768</c:v>
                </c:pt>
                <c:pt idx="183257">
                  <c:v>-3.9484999999999673</c:v>
                </c:pt>
                <c:pt idx="183258">
                  <c:v>-3.9464999999999577</c:v>
                </c:pt>
                <c:pt idx="183259">
                  <c:v>-3.944500000000005</c:v>
                </c:pt>
                <c:pt idx="183260">
                  <c:v>-3.9424999999999955</c:v>
                </c:pt>
                <c:pt idx="183261">
                  <c:v>-3.9404999999999859</c:v>
                </c:pt>
                <c:pt idx="183262">
                  <c:v>-3.9384999999999764</c:v>
                </c:pt>
                <c:pt idx="183263">
                  <c:v>-3.9364999999999668</c:v>
                </c:pt>
                <c:pt idx="183264">
                  <c:v>-3.9344999999999573</c:v>
                </c:pt>
                <c:pt idx="183265">
                  <c:v>-3.9325000000000045</c:v>
                </c:pt>
                <c:pt idx="183266">
                  <c:v>-3.930499999999995</c:v>
                </c:pt>
                <c:pt idx="183267">
                  <c:v>-3.9284999999999854</c:v>
                </c:pt>
                <c:pt idx="183268">
                  <c:v>-3.9264999999999759</c:v>
                </c:pt>
                <c:pt idx="183269">
                  <c:v>-3.9244999999999663</c:v>
                </c:pt>
                <c:pt idx="183270">
                  <c:v>-3.9224999999999568</c:v>
                </c:pt>
                <c:pt idx="183271">
                  <c:v>-3.9205000000000041</c:v>
                </c:pt>
                <c:pt idx="183272">
                  <c:v>-3.9184999999999945</c:v>
                </c:pt>
                <c:pt idx="183273">
                  <c:v>-3.916499999999985</c:v>
                </c:pt>
                <c:pt idx="183274">
                  <c:v>-3.9144999999999754</c:v>
                </c:pt>
                <c:pt idx="183275">
                  <c:v>-3.9124999999999659</c:v>
                </c:pt>
                <c:pt idx="183276">
                  <c:v>-3.9104999999999563</c:v>
                </c:pt>
                <c:pt idx="183277">
                  <c:v>-3.9085000000000036</c:v>
                </c:pt>
                <c:pt idx="183278">
                  <c:v>-3.9064999999999941</c:v>
                </c:pt>
                <c:pt idx="183279">
                  <c:v>-3.9044999999999845</c:v>
                </c:pt>
                <c:pt idx="183280">
                  <c:v>-3.902499999999975</c:v>
                </c:pt>
                <c:pt idx="183281">
                  <c:v>-3.9004999999999654</c:v>
                </c:pt>
                <c:pt idx="183282">
                  <c:v>-3.8984999999999559</c:v>
                </c:pt>
                <c:pt idx="183283">
                  <c:v>-3.8965000000000032</c:v>
                </c:pt>
                <c:pt idx="183284">
                  <c:v>-3.8944999999999936</c:v>
                </c:pt>
                <c:pt idx="183285">
                  <c:v>-3.8924999999999841</c:v>
                </c:pt>
                <c:pt idx="183286">
                  <c:v>-3.8904999999999745</c:v>
                </c:pt>
                <c:pt idx="183287">
                  <c:v>-3.888499999999965</c:v>
                </c:pt>
                <c:pt idx="183288">
                  <c:v>-3.8864999999999554</c:v>
                </c:pt>
                <c:pt idx="183289">
                  <c:v>-3.8845000000000027</c:v>
                </c:pt>
                <c:pt idx="183290">
                  <c:v>-3.8824999999999932</c:v>
                </c:pt>
                <c:pt idx="183291">
                  <c:v>-3.8804999999999836</c:v>
                </c:pt>
                <c:pt idx="183292">
                  <c:v>-3.8784999999999741</c:v>
                </c:pt>
                <c:pt idx="183293">
                  <c:v>-3.8764999999999645</c:v>
                </c:pt>
                <c:pt idx="183294">
                  <c:v>-3.874499999999955</c:v>
                </c:pt>
                <c:pt idx="183295">
                  <c:v>-3.8725000000000023</c:v>
                </c:pt>
                <c:pt idx="183296">
                  <c:v>-3.8704999999999927</c:v>
                </c:pt>
                <c:pt idx="183297">
                  <c:v>-3.8684999999999832</c:v>
                </c:pt>
                <c:pt idx="183298">
                  <c:v>-3.8664999999999736</c:v>
                </c:pt>
                <c:pt idx="183299">
                  <c:v>-3.8644999999999641</c:v>
                </c:pt>
                <c:pt idx="183300">
                  <c:v>-3.8624999999999545</c:v>
                </c:pt>
                <c:pt idx="183301">
                  <c:v>-3.8605000000000018</c:v>
                </c:pt>
                <c:pt idx="183302">
                  <c:v>-3.8584999999999923</c:v>
                </c:pt>
                <c:pt idx="183303">
                  <c:v>-3.8564999999999827</c:v>
                </c:pt>
                <c:pt idx="183304">
                  <c:v>-3.8544999999999732</c:v>
                </c:pt>
                <c:pt idx="183305">
                  <c:v>-3.8524999999999636</c:v>
                </c:pt>
                <c:pt idx="183306">
                  <c:v>-3.8504999999999541</c:v>
                </c:pt>
                <c:pt idx="183307">
                  <c:v>-3.8485000000000014</c:v>
                </c:pt>
                <c:pt idx="183308">
                  <c:v>-3.8464999999999918</c:v>
                </c:pt>
                <c:pt idx="183309">
                  <c:v>-3.8444999999999823</c:v>
                </c:pt>
                <c:pt idx="183310">
                  <c:v>-3.8424999999999727</c:v>
                </c:pt>
                <c:pt idx="183311">
                  <c:v>-3.8404999999999632</c:v>
                </c:pt>
                <c:pt idx="183312">
                  <c:v>-3.8384999999999536</c:v>
                </c:pt>
                <c:pt idx="183313">
                  <c:v>-3.8365000000000009</c:v>
                </c:pt>
                <c:pt idx="183314">
                  <c:v>-3.8344999999999914</c:v>
                </c:pt>
                <c:pt idx="183315">
                  <c:v>-3.8324999999999818</c:v>
                </c:pt>
                <c:pt idx="183316">
                  <c:v>-3.8304999999999723</c:v>
                </c:pt>
                <c:pt idx="183317">
                  <c:v>-3.8284999999999627</c:v>
                </c:pt>
                <c:pt idx="183318">
                  <c:v>-3.8264999999999532</c:v>
                </c:pt>
                <c:pt idx="183319">
                  <c:v>-3.8245000000000005</c:v>
                </c:pt>
                <c:pt idx="183320">
                  <c:v>-3.8224999999999909</c:v>
                </c:pt>
                <c:pt idx="183321">
                  <c:v>-3.8204999999999814</c:v>
                </c:pt>
                <c:pt idx="183322">
                  <c:v>-3.8184999999999718</c:v>
                </c:pt>
                <c:pt idx="183323">
                  <c:v>-3.8164999999999623</c:v>
                </c:pt>
                <c:pt idx="183324">
                  <c:v>-3.8144999999999527</c:v>
                </c:pt>
                <c:pt idx="183325">
                  <c:v>-3.8125</c:v>
                </c:pt>
                <c:pt idx="183326">
                  <c:v>-3.8104999999999905</c:v>
                </c:pt>
                <c:pt idx="183327">
                  <c:v>-3.8084999999999809</c:v>
                </c:pt>
                <c:pt idx="183328">
                  <c:v>-3.8064999999999714</c:v>
                </c:pt>
                <c:pt idx="183329">
                  <c:v>-3.8044999999999618</c:v>
                </c:pt>
                <c:pt idx="183330">
                  <c:v>-3.8024999999999523</c:v>
                </c:pt>
                <c:pt idx="183331">
                  <c:v>-3.8004999999999995</c:v>
                </c:pt>
                <c:pt idx="183332">
                  <c:v>-3.79849999999999</c:v>
                </c:pt>
                <c:pt idx="183333">
                  <c:v>-3.7964999999999804</c:v>
                </c:pt>
                <c:pt idx="183334">
                  <c:v>-3.7944999999999709</c:v>
                </c:pt>
                <c:pt idx="183335">
                  <c:v>-3.7924999999999613</c:v>
                </c:pt>
                <c:pt idx="183336">
                  <c:v>-3.7904999999999518</c:v>
                </c:pt>
                <c:pt idx="183337">
                  <c:v>-3.7884999999999991</c:v>
                </c:pt>
                <c:pt idx="183338">
                  <c:v>-3.7864999999999895</c:v>
                </c:pt>
                <c:pt idx="183339">
                  <c:v>-3.78449999999998</c:v>
                </c:pt>
                <c:pt idx="183340">
                  <c:v>-3.7824999999999704</c:v>
                </c:pt>
                <c:pt idx="183341">
                  <c:v>-3.7804999999999609</c:v>
                </c:pt>
                <c:pt idx="183342">
                  <c:v>-3.7784999999999513</c:v>
                </c:pt>
                <c:pt idx="183343">
                  <c:v>-3.7764999999999986</c:v>
                </c:pt>
                <c:pt idx="183344">
                  <c:v>-3.7744999999999891</c:v>
                </c:pt>
                <c:pt idx="183345">
                  <c:v>-3.7724999999999795</c:v>
                </c:pt>
                <c:pt idx="183346">
                  <c:v>-3.77049999999997</c:v>
                </c:pt>
                <c:pt idx="183347">
                  <c:v>-3.7684999999999604</c:v>
                </c:pt>
                <c:pt idx="183348">
                  <c:v>-3.7664999999999509</c:v>
                </c:pt>
                <c:pt idx="183349">
                  <c:v>-3.7644999999999982</c:v>
                </c:pt>
                <c:pt idx="183350">
                  <c:v>-3.7624999999999886</c:v>
                </c:pt>
                <c:pt idx="183351">
                  <c:v>-3.7604999999999791</c:v>
                </c:pt>
                <c:pt idx="183352">
                  <c:v>-3.7584999999999695</c:v>
                </c:pt>
                <c:pt idx="183353">
                  <c:v>-3.75649999999996</c:v>
                </c:pt>
                <c:pt idx="183354">
                  <c:v>-3.7544999999999504</c:v>
                </c:pt>
                <c:pt idx="183355">
                  <c:v>-3.7524999999999977</c:v>
                </c:pt>
                <c:pt idx="183356">
                  <c:v>-3.7504999999999882</c:v>
                </c:pt>
                <c:pt idx="183357">
                  <c:v>-3.7484999999999786</c:v>
                </c:pt>
                <c:pt idx="183358">
                  <c:v>-3.7464999999999691</c:v>
                </c:pt>
                <c:pt idx="183359">
                  <c:v>-3.7444999999999595</c:v>
                </c:pt>
                <c:pt idx="183360">
                  <c:v>-3.74249999999995</c:v>
                </c:pt>
                <c:pt idx="183361">
                  <c:v>-3.7404999999999973</c:v>
                </c:pt>
                <c:pt idx="183362">
                  <c:v>-3.7384999999999877</c:v>
                </c:pt>
                <c:pt idx="183363">
                  <c:v>-3.7364999999999782</c:v>
                </c:pt>
                <c:pt idx="183364">
                  <c:v>-3.7344999999999686</c:v>
                </c:pt>
                <c:pt idx="183365">
                  <c:v>-3.7324999999999591</c:v>
                </c:pt>
                <c:pt idx="183366">
                  <c:v>-3.7304999999999495</c:v>
                </c:pt>
                <c:pt idx="183367">
                  <c:v>-3.7284999999999968</c:v>
                </c:pt>
                <c:pt idx="183368">
                  <c:v>-3.7264999999999873</c:v>
                </c:pt>
                <c:pt idx="183369">
                  <c:v>-3.7244999999999777</c:v>
                </c:pt>
                <c:pt idx="183370">
                  <c:v>-3.7224999999999682</c:v>
                </c:pt>
                <c:pt idx="183371">
                  <c:v>-3.7204999999999586</c:v>
                </c:pt>
                <c:pt idx="183372">
                  <c:v>-3.7184999999999491</c:v>
                </c:pt>
                <c:pt idx="183373">
                  <c:v>-3.7164999999999964</c:v>
                </c:pt>
                <c:pt idx="183374">
                  <c:v>-3.7144999999999868</c:v>
                </c:pt>
                <c:pt idx="183375">
                  <c:v>-3.7124999999999773</c:v>
                </c:pt>
                <c:pt idx="183376">
                  <c:v>-3.7104999999999677</c:v>
                </c:pt>
                <c:pt idx="183377">
                  <c:v>-3.7084999999999582</c:v>
                </c:pt>
                <c:pt idx="183378">
                  <c:v>-3.7065000000000055</c:v>
                </c:pt>
                <c:pt idx="183379">
                  <c:v>-3.7044999999999959</c:v>
                </c:pt>
                <c:pt idx="183380">
                  <c:v>-3.7024999999999864</c:v>
                </c:pt>
                <c:pt idx="183381">
                  <c:v>-3.7004999999999768</c:v>
                </c:pt>
                <c:pt idx="183382">
                  <c:v>-3.6984999999999673</c:v>
                </c:pt>
                <c:pt idx="183383">
                  <c:v>-3.6964999999999577</c:v>
                </c:pt>
                <c:pt idx="183384">
                  <c:v>-3.694500000000005</c:v>
                </c:pt>
                <c:pt idx="183385">
                  <c:v>-3.6924999999999955</c:v>
                </c:pt>
                <c:pt idx="183386">
                  <c:v>-3.6904999999999859</c:v>
                </c:pt>
                <c:pt idx="183387">
                  <c:v>-3.6884999999999764</c:v>
                </c:pt>
                <c:pt idx="183388">
                  <c:v>-3.6864999999999668</c:v>
                </c:pt>
                <c:pt idx="183389">
                  <c:v>-3.6844999999999573</c:v>
                </c:pt>
                <c:pt idx="183390">
                  <c:v>-3.6825000000000045</c:v>
                </c:pt>
                <c:pt idx="183391">
                  <c:v>-3.680499999999995</c:v>
                </c:pt>
                <c:pt idx="183392">
                  <c:v>-3.6784999999999854</c:v>
                </c:pt>
                <c:pt idx="183393">
                  <c:v>-3.6764999999999759</c:v>
                </c:pt>
                <c:pt idx="183394">
                  <c:v>-3.6744999999999663</c:v>
                </c:pt>
                <c:pt idx="183395">
                  <c:v>-3.6724999999999568</c:v>
                </c:pt>
                <c:pt idx="183396">
                  <c:v>-3.6705000000000041</c:v>
                </c:pt>
                <c:pt idx="183397">
                  <c:v>-3.6684999999999945</c:v>
                </c:pt>
                <c:pt idx="183398">
                  <c:v>-3.666499999999985</c:v>
                </c:pt>
                <c:pt idx="183399">
                  <c:v>-3.6644999999999754</c:v>
                </c:pt>
                <c:pt idx="183400">
                  <c:v>-3.6624999999999659</c:v>
                </c:pt>
                <c:pt idx="183401">
                  <c:v>-3.6604999999999563</c:v>
                </c:pt>
                <c:pt idx="183402">
                  <c:v>-3.6585000000000036</c:v>
                </c:pt>
                <c:pt idx="183403">
                  <c:v>-3.6564999999999941</c:v>
                </c:pt>
                <c:pt idx="183404">
                  <c:v>-3.6544999999999845</c:v>
                </c:pt>
                <c:pt idx="183405">
                  <c:v>-3.652499999999975</c:v>
                </c:pt>
                <c:pt idx="183406">
                  <c:v>-3.6504999999999654</c:v>
                </c:pt>
                <c:pt idx="183407">
                  <c:v>-3.6484999999999559</c:v>
                </c:pt>
                <c:pt idx="183408">
                  <c:v>-3.6465000000000032</c:v>
                </c:pt>
                <c:pt idx="183409">
                  <c:v>-3.6444999999999936</c:v>
                </c:pt>
                <c:pt idx="183410">
                  <c:v>-3.6424999999999841</c:v>
                </c:pt>
                <c:pt idx="183411">
                  <c:v>-3.6404999999999745</c:v>
                </c:pt>
                <c:pt idx="183412">
                  <c:v>-3.638499999999965</c:v>
                </c:pt>
                <c:pt idx="183413">
                  <c:v>-3.6364999999999554</c:v>
                </c:pt>
                <c:pt idx="183414">
                  <c:v>-3.6345000000000027</c:v>
                </c:pt>
                <c:pt idx="183415">
                  <c:v>-3.6324999999999932</c:v>
                </c:pt>
                <c:pt idx="183416">
                  <c:v>-3.6304999999999836</c:v>
                </c:pt>
                <c:pt idx="183417">
                  <c:v>-3.6284999999999741</c:v>
                </c:pt>
                <c:pt idx="183418">
                  <c:v>-3.6264999999999645</c:v>
                </c:pt>
                <c:pt idx="183419">
                  <c:v>-3.624499999999955</c:v>
                </c:pt>
                <c:pt idx="183420">
                  <c:v>-3.6225000000000023</c:v>
                </c:pt>
                <c:pt idx="183421">
                  <c:v>-3.6204999999999927</c:v>
                </c:pt>
                <c:pt idx="183422">
                  <c:v>-3.6184999999999832</c:v>
                </c:pt>
                <c:pt idx="183423">
                  <c:v>-3.6164999999999736</c:v>
                </c:pt>
                <c:pt idx="183424">
                  <c:v>-3.6144999999999641</c:v>
                </c:pt>
                <c:pt idx="183425">
                  <c:v>-3.6124999999999545</c:v>
                </c:pt>
                <c:pt idx="183426">
                  <c:v>-3.6105000000000018</c:v>
                </c:pt>
                <c:pt idx="183427">
                  <c:v>-3.6084999999999923</c:v>
                </c:pt>
                <c:pt idx="183428">
                  <c:v>-3.6064999999999827</c:v>
                </c:pt>
                <c:pt idx="183429">
                  <c:v>-3.6044999999999732</c:v>
                </c:pt>
                <c:pt idx="183430">
                  <c:v>-3.6024999999999636</c:v>
                </c:pt>
                <c:pt idx="183431">
                  <c:v>-3.6004999999999541</c:v>
                </c:pt>
                <c:pt idx="183432">
                  <c:v>-3.5985000000000014</c:v>
                </c:pt>
                <c:pt idx="183433">
                  <c:v>-3.5964999999999918</c:v>
                </c:pt>
                <c:pt idx="183434">
                  <c:v>-3.5944999999999823</c:v>
                </c:pt>
                <c:pt idx="183435">
                  <c:v>-3.5924999999999727</c:v>
                </c:pt>
                <c:pt idx="183436">
                  <c:v>-3.5904999999999632</c:v>
                </c:pt>
                <c:pt idx="183437">
                  <c:v>-3.5884999999999536</c:v>
                </c:pt>
                <c:pt idx="183438">
                  <c:v>-3.5865000000000009</c:v>
                </c:pt>
                <c:pt idx="183439">
                  <c:v>-3.5844999999999914</c:v>
                </c:pt>
                <c:pt idx="183440">
                  <c:v>-3.5824999999999818</c:v>
                </c:pt>
                <c:pt idx="183441">
                  <c:v>-3.5804999999999723</c:v>
                </c:pt>
                <c:pt idx="183442">
                  <c:v>-3.5784999999999627</c:v>
                </c:pt>
                <c:pt idx="183443">
                  <c:v>-3.5764999999999532</c:v>
                </c:pt>
                <c:pt idx="183444">
                  <c:v>-3.5745000000000005</c:v>
                </c:pt>
                <c:pt idx="183445">
                  <c:v>-3.5724999999999909</c:v>
                </c:pt>
                <c:pt idx="183446">
                  <c:v>-3.5704999999999814</c:v>
                </c:pt>
                <c:pt idx="183447">
                  <c:v>-3.5684999999999718</c:v>
                </c:pt>
                <c:pt idx="183448">
                  <c:v>-3.5664999999999623</c:v>
                </c:pt>
                <c:pt idx="183449">
                  <c:v>-3.5644999999999527</c:v>
                </c:pt>
                <c:pt idx="183450">
                  <c:v>-3.5625</c:v>
                </c:pt>
                <c:pt idx="183451">
                  <c:v>-3.5604999999999905</c:v>
                </c:pt>
                <c:pt idx="183452">
                  <c:v>-3.5584999999999809</c:v>
                </c:pt>
                <c:pt idx="183453">
                  <c:v>-3.5564999999999714</c:v>
                </c:pt>
                <c:pt idx="183454">
                  <c:v>-3.5544999999999618</c:v>
                </c:pt>
                <c:pt idx="183455">
                  <c:v>-3.5524999999999523</c:v>
                </c:pt>
                <c:pt idx="183456">
                  <c:v>-3.5504999999999995</c:v>
                </c:pt>
                <c:pt idx="183457">
                  <c:v>-3.54849999999999</c:v>
                </c:pt>
                <c:pt idx="183458">
                  <c:v>-3.5464999999999804</c:v>
                </c:pt>
                <c:pt idx="183459">
                  <c:v>-3.5444999999999709</c:v>
                </c:pt>
                <c:pt idx="183460">
                  <c:v>-3.5424999999999613</c:v>
                </c:pt>
                <c:pt idx="183461">
                  <c:v>-3.5404999999999518</c:v>
                </c:pt>
                <c:pt idx="183462">
                  <c:v>-3.5384999999999991</c:v>
                </c:pt>
                <c:pt idx="183463">
                  <c:v>-3.5364999999999895</c:v>
                </c:pt>
                <c:pt idx="183464">
                  <c:v>-3.53449999999998</c:v>
                </c:pt>
                <c:pt idx="183465">
                  <c:v>-3.5324999999999704</c:v>
                </c:pt>
                <c:pt idx="183466">
                  <c:v>-3.5304999999999609</c:v>
                </c:pt>
                <c:pt idx="183467">
                  <c:v>-3.5284999999999513</c:v>
                </c:pt>
                <c:pt idx="183468">
                  <c:v>-3.5264999999999986</c:v>
                </c:pt>
                <c:pt idx="183469">
                  <c:v>-3.5244999999999891</c:v>
                </c:pt>
                <c:pt idx="183470">
                  <c:v>-3.5224999999999795</c:v>
                </c:pt>
                <c:pt idx="183471">
                  <c:v>-3.52049999999997</c:v>
                </c:pt>
                <c:pt idx="183472">
                  <c:v>-3.5184999999999604</c:v>
                </c:pt>
                <c:pt idx="183473">
                  <c:v>-3.5164999999999509</c:v>
                </c:pt>
                <c:pt idx="183474">
                  <c:v>-3.5144999999999982</c:v>
                </c:pt>
                <c:pt idx="183475">
                  <c:v>-3.5124999999999886</c:v>
                </c:pt>
                <c:pt idx="183476">
                  <c:v>-3.5104999999999791</c:v>
                </c:pt>
                <c:pt idx="183477">
                  <c:v>-3.5084999999999695</c:v>
                </c:pt>
                <c:pt idx="183478">
                  <c:v>-3.50649999999996</c:v>
                </c:pt>
                <c:pt idx="183479">
                  <c:v>-3.5044999999999504</c:v>
                </c:pt>
                <c:pt idx="183480">
                  <c:v>-3.5024999999999977</c:v>
                </c:pt>
                <c:pt idx="183481">
                  <c:v>-3.5004999999999882</c:v>
                </c:pt>
                <c:pt idx="183482">
                  <c:v>-3.4984999999999786</c:v>
                </c:pt>
                <c:pt idx="183483">
                  <c:v>-3.4964999999999691</c:v>
                </c:pt>
                <c:pt idx="183484">
                  <c:v>-3.4944999999999595</c:v>
                </c:pt>
                <c:pt idx="183485">
                  <c:v>-3.49249999999995</c:v>
                </c:pt>
                <c:pt idx="183486">
                  <c:v>-3.4904999999999973</c:v>
                </c:pt>
                <c:pt idx="183487">
                  <c:v>-3.4884999999999877</c:v>
                </c:pt>
                <c:pt idx="183488">
                  <c:v>-3.4864999999999782</c:v>
                </c:pt>
                <c:pt idx="183489">
                  <c:v>-3.4844999999999686</c:v>
                </c:pt>
                <c:pt idx="183490">
                  <c:v>-3.4824999999999591</c:v>
                </c:pt>
                <c:pt idx="183491">
                  <c:v>-3.4804999999999495</c:v>
                </c:pt>
                <c:pt idx="183492">
                  <c:v>-3.4784999999999968</c:v>
                </c:pt>
                <c:pt idx="183493">
                  <c:v>-3.4764999999999873</c:v>
                </c:pt>
                <c:pt idx="183494">
                  <c:v>-3.4744999999999777</c:v>
                </c:pt>
                <c:pt idx="183495">
                  <c:v>-3.4724999999999682</c:v>
                </c:pt>
                <c:pt idx="183496">
                  <c:v>-3.4704999999999586</c:v>
                </c:pt>
                <c:pt idx="183497">
                  <c:v>-3.4684999999999491</c:v>
                </c:pt>
                <c:pt idx="183498">
                  <c:v>-3.4664999999999964</c:v>
                </c:pt>
                <c:pt idx="183499">
                  <c:v>-3.4644999999999868</c:v>
                </c:pt>
                <c:pt idx="183500">
                  <c:v>-3.4624999999999773</c:v>
                </c:pt>
                <c:pt idx="183501">
                  <c:v>-3.4604999999999677</c:v>
                </c:pt>
                <c:pt idx="183502">
                  <c:v>-3.4584999999999582</c:v>
                </c:pt>
                <c:pt idx="183503">
                  <c:v>-3.4565000000000055</c:v>
                </c:pt>
                <c:pt idx="183504">
                  <c:v>-3.4544999999999959</c:v>
                </c:pt>
                <c:pt idx="183505">
                  <c:v>-3.4524999999999864</c:v>
                </c:pt>
                <c:pt idx="183506">
                  <c:v>-3.4504999999999768</c:v>
                </c:pt>
                <c:pt idx="183507">
                  <c:v>-3.4484999999999673</c:v>
                </c:pt>
                <c:pt idx="183508">
                  <c:v>-3.4464999999999577</c:v>
                </c:pt>
                <c:pt idx="183509">
                  <c:v>-3.444500000000005</c:v>
                </c:pt>
                <c:pt idx="183510">
                  <c:v>-3.4424999999999955</c:v>
                </c:pt>
                <c:pt idx="183511">
                  <c:v>-3.4404999999999859</c:v>
                </c:pt>
                <c:pt idx="183512">
                  <c:v>-3.4384999999999764</c:v>
                </c:pt>
                <c:pt idx="183513">
                  <c:v>-3.4364999999999668</c:v>
                </c:pt>
                <c:pt idx="183514">
                  <c:v>-3.4344999999999573</c:v>
                </c:pt>
                <c:pt idx="183515">
                  <c:v>-3.4325000000000045</c:v>
                </c:pt>
                <c:pt idx="183516">
                  <c:v>-3.430499999999995</c:v>
                </c:pt>
                <c:pt idx="183517">
                  <c:v>-3.4284999999999854</c:v>
                </c:pt>
                <c:pt idx="183518">
                  <c:v>-3.4264999999999759</c:v>
                </c:pt>
                <c:pt idx="183519">
                  <c:v>-3.4244999999999663</c:v>
                </c:pt>
                <c:pt idx="183520">
                  <c:v>-3.4224999999999568</c:v>
                </c:pt>
                <c:pt idx="183521">
                  <c:v>-3.4205000000000041</c:v>
                </c:pt>
                <c:pt idx="183522">
                  <c:v>-3.4184999999999945</c:v>
                </c:pt>
                <c:pt idx="183523">
                  <c:v>-3.416499999999985</c:v>
                </c:pt>
                <c:pt idx="183524">
                  <c:v>-3.4144999999999754</c:v>
                </c:pt>
                <c:pt idx="183525">
                  <c:v>-3.4124999999999659</c:v>
                </c:pt>
                <c:pt idx="183526">
                  <c:v>-3.4104999999999563</c:v>
                </c:pt>
                <c:pt idx="183527">
                  <c:v>-3.4085000000000036</c:v>
                </c:pt>
                <c:pt idx="183528">
                  <c:v>-3.4064999999999941</c:v>
                </c:pt>
                <c:pt idx="183529">
                  <c:v>-3.4044999999999845</c:v>
                </c:pt>
                <c:pt idx="183530">
                  <c:v>-3.402499999999975</c:v>
                </c:pt>
                <c:pt idx="183531">
                  <c:v>-3.4004999999999654</c:v>
                </c:pt>
                <c:pt idx="183532">
                  <c:v>-3.3984999999999559</c:v>
                </c:pt>
                <c:pt idx="183533">
                  <c:v>-3.3965000000000032</c:v>
                </c:pt>
                <c:pt idx="183534">
                  <c:v>-3.3944999999999936</c:v>
                </c:pt>
                <c:pt idx="183535">
                  <c:v>-3.3924999999999841</c:v>
                </c:pt>
                <c:pt idx="183536">
                  <c:v>-3.3904999999999745</c:v>
                </c:pt>
                <c:pt idx="183537">
                  <c:v>-3.388499999999965</c:v>
                </c:pt>
                <c:pt idx="183538">
                  <c:v>-3.3864999999999554</c:v>
                </c:pt>
                <c:pt idx="183539">
                  <c:v>-3.3845000000000027</c:v>
                </c:pt>
                <c:pt idx="183540">
                  <c:v>-3.3824999999999932</c:v>
                </c:pt>
                <c:pt idx="183541">
                  <c:v>-3.3804999999999836</c:v>
                </c:pt>
                <c:pt idx="183542">
                  <c:v>-3.3784999999999741</c:v>
                </c:pt>
                <c:pt idx="183543">
                  <c:v>-3.3764999999999645</c:v>
                </c:pt>
                <c:pt idx="183544">
                  <c:v>-3.374499999999955</c:v>
                </c:pt>
                <c:pt idx="183545">
                  <c:v>-3.3725000000000023</c:v>
                </c:pt>
                <c:pt idx="183546">
                  <c:v>-3.3704999999999927</c:v>
                </c:pt>
                <c:pt idx="183547">
                  <c:v>-3.3684999999999832</c:v>
                </c:pt>
                <c:pt idx="183548">
                  <c:v>-3.3664999999999736</c:v>
                </c:pt>
                <c:pt idx="183549">
                  <c:v>-3.3644999999999641</c:v>
                </c:pt>
                <c:pt idx="183550">
                  <c:v>-3.3624999999999545</c:v>
                </c:pt>
                <c:pt idx="183551">
                  <c:v>-3.3605000000000018</c:v>
                </c:pt>
                <c:pt idx="183552">
                  <c:v>-3.3584999999999923</c:v>
                </c:pt>
                <c:pt idx="183553">
                  <c:v>-3.3564999999999827</c:v>
                </c:pt>
                <c:pt idx="183554">
                  <c:v>-3.3544999999999732</c:v>
                </c:pt>
                <c:pt idx="183555">
                  <c:v>-3.3524999999999636</c:v>
                </c:pt>
                <c:pt idx="183556">
                  <c:v>-3.3504999999999541</c:v>
                </c:pt>
                <c:pt idx="183557">
                  <c:v>-3.3485000000000014</c:v>
                </c:pt>
                <c:pt idx="183558">
                  <c:v>-3.3464999999999918</c:v>
                </c:pt>
                <c:pt idx="183559">
                  <c:v>-3.3444999999999823</c:v>
                </c:pt>
                <c:pt idx="183560">
                  <c:v>-3.3424999999999727</c:v>
                </c:pt>
                <c:pt idx="183561">
                  <c:v>-3.3404999999999632</c:v>
                </c:pt>
                <c:pt idx="183562">
                  <c:v>-3.3384999999999536</c:v>
                </c:pt>
                <c:pt idx="183563">
                  <c:v>-3.3365000000000009</c:v>
                </c:pt>
                <c:pt idx="183564">
                  <c:v>-3.3344999999999914</c:v>
                </c:pt>
                <c:pt idx="183565">
                  <c:v>-3.3324999999999818</c:v>
                </c:pt>
                <c:pt idx="183566">
                  <c:v>-3.3304999999999723</c:v>
                </c:pt>
                <c:pt idx="183567">
                  <c:v>-3.3284999999999627</c:v>
                </c:pt>
                <c:pt idx="183568">
                  <c:v>-3.3264999999999532</c:v>
                </c:pt>
                <c:pt idx="183569">
                  <c:v>-3.3245000000000005</c:v>
                </c:pt>
                <c:pt idx="183570">
                  <c:v>-3.3224999999999909</c:v>
                </c:pt>
                <c:pt idx="183571">
                  <c:v>-3.3204999999999814</c:v>
                </c:pt>
                <c:pt idx="183572">
                  <c:v>-3.3184999999999718</c:v>
                </c:pt>
                <c:pt idx="183573">
                  <c:v>-3.3164999999999623</c:v>
                </c:pt>
                <c:pt idx="183574">
                  <c:v>-3.3144999999999527</c:v>
                </c:pt>
                <c:pt idx="183575">
                  <c:v>-3.3125</c:v>
                </c:pt>
                <c:pt idx="183576">
                  <c:v>-3.3104999999999905</c:v>
                </c:pt>
                <c:pt idx="183577">
                  <c:v>-3.3084999999999809</c:v>
                </c:pt>
                <c:pt idx="183578">
                  <c:v>-3.3064999999999714</c:v>
                </c:pt>
                <c:pt idx="183579">
                  <c:v>-3.3044999999999618</c:v>
                </c:pt>
                <c:pt idx="183580">
                  <c:v>-3.3024999999999523</c:v>
                </c:pt>
                <c:pt idx="183581">
                  <c:v>-3.3004999999999995</c:v>
                </c:pt>
                <c:pt idx="183582">
                  <c:v>-3.29849999999999</c:v>
                </c:pt>
                <c:pt idx="183583">
                  <c:v>-3.2964999999999804</c:v>
                </c:pt>
                <c:pt idx="183584">
                  <c:v>-3.2944999999999709</c:v>
                </c:pt>
                <c:pt idx="183585">
                  <c:v>-3.2924999999999613</c:v>
                </c:pt>
                <c:pt idx="183586">
                  <c:v>-3.2904999999999518</c:v>
                </c:pt>
                <c:pt idx="183587">
                  <c:v>-3.2884999999999991</c:v>
                </c:pt>
                <c:pt idx="183588">
                  <c:v>-3.2864999999999895</c:v>
                </c:pt>
                <c:pt idx="183589">
                  <c:v>-3.28449999999998</c:v>
                </c:pt>
                <c:pt idx="183590">
                  <c:v>-3.2824999999999704</c:v>
                </c:pt>
                <c:pt idx="183591">
                  <c:v>-3.2804999999999609</c:v>
                </c:pt>
                <c:pt idx="183592">
                  <c:v>-3.2784999999999513</c:v>
                </c:pt>
                <c:pt idx="183593">
                  <c:v>-3.2764999999999986</c:v>
                </c:pt>
                <c:pt idx="183594">
                  <c:v>-3.2744999999999891</c:v>
                </c:pt>
                <c:pt idx="183595">
                  <c:v>-3.2724999999999795</c:v>
                </c:pt>
                <c:pt idx="183596">
                  <c:v>-3.27049999999997</c:v>
                </c:pt>
                <c:pt idx="183597">
                  <c:v>-3.2684999999999604</c:v>
                </c:pt>
                <c:pt idx="183598">
                  <c:v>-3.2664999999999509</c:v>
                </c:pt>
                <c:pt idx="183599">
                  <c:v>-3.2644999999999982</c:v>
                </c:pt>
                <c:pt idx="183600">
                  <c:v>-3.2624999999999886</c:v>
                </c:pt>
                <c:pt idx="183601">
                  <c:v>-3.2604999999999791</c:v>
                </c:pt>
                <c:pt idx="183602">
                  <c:v>-3.2584999999999695</c:v>
                </c:pt>
                <c:pt idx="183603">
                  <c:v>-3.25649999999996</c:v>
                </c:pt>
                <c:pt idx="183604">
                  <c:v>-3.2544999999999504</c:v>
                </c:pt>
                <c:pt idx="183605">
                  <c:v>-3.2524999999999977</c:v>
                </c:pt>
                <c:pt idx="183606">
                  <c:v>-3.2504999999999882</c:v>
                </c:pt>
                <c:pt idx="183607">
                  <c:v>-3.2484999999999786</c:v>
                </c:pt>
                <c:pt idx="183608">
                  <c:v>-3.2464999999999691</c:v>
                </c:pt>
                <c:pt idx="183609">
                  <c:v>-3.2444999999999595</c:v>
                </c:pt>
                <c:pt idx="183610">
                  <c:v>-3.24249999999995</c:v>
                </c:pt>
                <c:pt idx="183611">
                  <c:v>-3.2404999999999973</c:v>
                </c:pt>
                <c:pt idx="183612">
                  <c:v>-3.2384999999999877</c:v>
                </c:pt>
                <c:pt idx="183613">
                  <c:v>-3.2364999999999782</c:v>
                </c:pt>
                <c:pt idx="183614">
                  <c:v>-3.2344999999999686</c:v>
                </c:pt>
                <c:pt idx="183615">
                  <c:v>-3.2324999999999591</c:v>
                </c:pt>
                <c:pt idx="183616">
                  <c:v>-3.2304999999999495</c:v>
                </c:pt>
                <c:pt idx="183617">
                  <c:v>-3.2284999999999968</c:v>
                </c:pt>
                <c:pt idx="183618">
                  <c:v>-3.2264999999999873</c:v>
                </c:pt>
                <c:pt idx="183619">
                  <c:v>-3.2244999999999777</c:v>
                </c:pt>
                <c:pt idx="183620">
                  <c:v>-3.2224999999999682</c:v>
                </c:pt>
                <c:pt idx="183621">
                  <c:v>-3.2204999999999586</c:v>
                </c:pt>
                <c:pt idx="183622">
                  <c:v>-3.2184999999999491</c:v>
                </c:pt>
                <c:pt idx="183623">
                  <c:v>-3.2164999999999964</c:v>
                </c:pt>
                <c:pt idx="183624">
                  <c:v>-3.2144999999999868</c:v>
                </c:pt>
                <c:pt idx="183625">
                  <c:v>-3.2124999999999773</c:v>
                </c:pt>
                <c:pt idx="183626">
                  <c:v>-3.2104999999999677</c:v>
                </c:pt>
                <c:pt idx="183627">
                  <c:v>-3.2084999999999582</c:v>
                </c:pt>
                <c:pt idx="183628">
                  <c:v>-3.2065000000000055</c:v>
                </c:pt>
                <c:pt idx="183629">
                  <c:v>-3.2044999999999959</c:v>
                </c:pt>
                <c:pt idx="183630">
                  <c:v>-3.2024999999999864</c:v>
                </c:pt>
                <c:pt idx="183631">
                  <c:v>-3.2004999999999768</c:v>
                </c:pt>
                <c:pt idx="183632">
                  <c:v>-3.1984999999999673</c:v>
                </c:pt>
                <c:pt idx="183633">
                  <c:v>-3.1964999999999577</c:v>
                </c:pt>
                <c:pt idx="183634">
                  <c:v>-3.194500000000005</c:v>
                </c:pt>
                <c:pt idx="183635">
                  <c:v>-3.1924999999999955</c:v>
                </c:pt>
                <c:pt idx="183636">
                  <c:v>-3.1904999999999859</c:v>
                </c:pt>
                <c:pt idx="183637">
                  <c:v>-3.1884999999999764</c:v>
                </c:pt>
                <c:pt idx="183638">
                  <c:v>-3.1864999999999668</c:v>
                </c:pt>
                <c:pt idx="183639">
                  <c:v>-3.1844999999999573</c:v>
                </c:pt>
                <c:pt idx="183640">
                  <c:v>-3.1825000000000045</c:v>
                </c:pt>
                <c:pt idx="183641">
                  <c:v>-3.180499999999995</c:v>
                </c:pt>
                <c:pt idx="183642">
                  <c:v>-3.1784999999999854</c:v>
                </c:pt>
                <c:pt idx="183643">
                  <c:v>-3.1764999999999759</c:v>
                </c:pt>
                <c:pt idx="183644">
                  <c:v>-3.1744999999999663</c:v>
                </c:pt>
                <c:pt idx="183645">
                  <c:v>-3.1724999999999568</c:v>
                </c:pt>
                <c:pt idx="183646">
                  <c:v>-3.1705000000000041</c:v>
                </c:pt>
                <c:pt idx="183647">
                  <c:v>-3.1684999999999945</c:v>
                </c:pt>
                <c:pt idx="183648">
                  <c:v>-3.166499999999985</c:v>
                </c:pt>
                <c:pt idx="183649">
                  <c:v>-3.1644999999999754</c:v>
                </c:pt>
                <c:pt idx="183650">
                  <c:v>-3.1624999999999659</c:v>
                </c:pt>
                <c:pt idx="183651">
                  <c:v>-3.1604999999999563</c:v>
                </c:pt>
                <c:pt idx="183652">
                  <c:v>-3.1585000000000036</c:v>
                </c:pt>
                <c:pt idx="183653">
                  <c:v>-3.1564999999999941</c:v>
                </c:pt>
                <c:pt idx="183654">
                  <c:v>-3.1544999999999845</c:v>
                </c:pt>
                <c:pt idx="183655">
                  <c:v>-3.152499999999975</c:v>
                </c:pt>
                <c:pt idx="183656">
                  <c:v>-3.1504999999999654</c:v>
                </c:pt>
                <c:pt idx="183657">
                  <c:v>-3.1484999999999559</c:v>
                </c:pt>
                <c:pt idx="183658">
                  <c:v>-3.1465000000000032</c:v>
                </c:pt>
                <c:pt idx="183659">
                  <c:v>-3.1444999999999936</c:v>
                </c:pt>
                <c:pt idx="183660">
                  <c:v>-3.1424999999999841</c:v>
                </c:pt>
                <c:pt idx="183661">
                  <c:v>-3.1404999999999745</c:v>
                </c:pt>
                <c:pt idx="183662">
                  <c:v>-3.138499999999965</c:v>
                </c:pt>
                <c:pt idx="183663">
                  <c:v>-3.1364999999999554</c:v>
                </c:pt>
                <c:pt idx="183664">
                  <c:v>-3.1345000000000027</c:v>
                </c:pt>
                <c:pt idx="183665">
                  <c:v>-3.1324999999999932</c:v>
                </c:pt>
                <c:pt idx="183666">
                  <c:v>-3.1304999999999836</c:v>
                </c:pt>
                <c:pt idx="183667">
                  <c:v>-3.1284999999999741</c:v>
                </c:pt>
                <c:pt idx="183668">
                  <c:v>-3.1264999999999645</c:v>
                </c:pt>
                <c:pt idx="183669">
                  <c:v>-3.124499999999955</c:v>
                </c:pt>
                <c:pt idx="183670">
                  <c:v>-3.1225000000000023</c:v>
                </c:pt>
                <c:pt idx="183671">
                  <c:v>-3.1204999999999927</c:v>
                </c:pt>
                <c:pt idx="183672">
                  <c:v>-3.1184999999999832</c:v>
                </c:pt>
                <c:pt idx="183673">
                  <c:v>-3.1164999999999736</c:v>
                </c:pt>
                <c:pt idx="183674">
                  <c:v>-3.1144999999999641</c:v>
                </c:pt>
                <c:pt idx="183675">
                  <c:v>-3.1124999999999545</c:v>
                </c:pt>
                <c:pt idx="183676">
                  <c:v>-3.1105000000000018</c:v>
                </c:pt>
                <c:pt idx="183677">
                  <c:v>-3.1084999999999923</c:v>
                </c:pt>
                <c:pt idx="183678">
                  <c:v>-3.1064999999999827</c:v>
                </c:pt>
                <c:pt idx="183679">
                  <c:v>-3.1044999999999732</c:v>
                </c:pt>
                <c:pt idx="183680">
                  <c:v>-3.1024999999999636</c:v>
                </c:pt>
                <c:pt idx="183681">
                  <c:v>-3.1004999999999541</c:v>
                </c:pt>
                <c:pt idx="183682">
                  <c:v>-3.0985000000000014</c:v>
                </c:pt>
                <c:pt idx="183683">
                  <c:v>-3.0964999999999918</c:v>
                </c:pt>
                <c:pt idx="183684">
                  <c:v>-3.0944999999999823</c:v>
                </c:pt>
                <c:pt idx="183685">
                  <c:v>-3.0924999999999727</c:v>
                </c:pt>
                <c:pt idx="183686">
                  <c:v>-3.0904999999999632</c:v>
                </c:pt>
                <c:pt idx="183687">
                  <c:v>-3.0884999999999536</c:v>
                </c:pt>
                <c:pt idx="183688">
                  <c:v>-3.0865000000000009</c:v>
                </c:pt>
                <c:pt idx="183689">
                  <c:v>-3.0844999999999914</c:v>
                </c:pt>
                <c:pt idx="183690">
                  <c:v>-3.0824999999999818</c:v>
                </c:pt>
                <c:pt idx="183691">
                  <c:v>-3.0804999999999723</c:v>
                </c:pt>
                <c:pt idx="183692">
                  <c:v>-3.0784999999999627</c:v>
                </c:pt>
                <c:pt idx="183693">
                  <c:v>-3.0764999999999532</c:v>
                </c:pt>
                <c:pt idx="183694">
                  <c:v>-3.0745000000000005</c:v>
                </c:pt>
                <c:pt idx="183695">
                  <c:v>-3.0724999999999909</c:v>
                </c:pt>
                <c:pt idx="183696">
                  <c:v>-3.0704999999999814</c:v>
                </c:pt>
                <c:pt idx="183697">
                  <c:v>-3.0684999999999718</c:v>
                </c:pt>
                <c:pt idx="183698">
                  <c:v>-3.0664999999999623</c:v>
                </c:pt>
                <c:pt idx="183699">
                  <c:v>-3.0644999999999527</c:v>
                </c:pt>
                <c:pt idx="183700">
                  <c:v>-3.0625</c:v>
                </c:pt>
                <c:pt idx="183701">
                  <c:v>-3.0604999999999905</c:v>
                </c:pt>
                <c:pt idx="183702">
                  <c:v>-3.0584999999999809</c:v>
                </c:pt>
                <c:pt idx="183703">
                  <c:v>-3.0564999999999714</c:v>
                </c:pt>
                <c:pt idx="183704">
                  <c:v>-3.0544999999999618</c:v>
                </c:pt>
                <c:pt idx="183705">
                  <c:v>-3.0524999999999523</c:v>
                </c:pt>
                <c:pt idx="183706">
                  <c:v>-3.0504999999999995</c:v>
                </c:pt>
                <c:pt idx="183707">
                  <c:v>-3.04849999999999</c:v>
                </c:pt>
                <c:pt idx="183708">
                  <c:v>-3.0464999999999804</c:v>
                </c:pt>
                <c:pt idx="183709">
                  <c:v>-3.0444999999999709</c:v>
                </c:pt>
                <c:pt idx="183710">
                  <c:v>-3.0424999999999613</c:v>
                </c:pt>
                <c:pt idx="183711">
                  <c:v>-3.0404999999999518</c:v>
                </c:pt>
                <c:pt idx="183712">
                  <c:v>-3.0384999999999991</c:v>
                </c:pt>
                <c:pt idx="183713">
                  <c:v>-3.0364999999999895</c:v>
                </c:pt>
                <c:pt idx="183714">
                  <c:v>-3.03449999999998</c:v>
                </c:pt>
                <c:pt idx="183715">
                  <c:v>-3.0324999999999704</c:v>
                </c:pt>
                <c:pt idx="183716">
                  <c:v>-3.0304999999999609</c:v>
                </c:pt>
                <c:pt idx="183717">
                  <c:v>-3.0284999999999513</c:v>
                </c:pt>
                <c:pt idx="183718">
                  <c:v>-3.0264999999999986</c:v>
                </c:pt>
                <c:pt idx="183719">
                  <c:v>-3.0244999999999891</c:v>
                </c:pt>
                <c:pt idx="183720">
                  <c:v>-3.0224999999999795</c:v>
                </c:pt>
                <c:pt idx="183721">
                  <c:v>-3.02049999999997</c:v>
                </c:pt>
                <c:pt idx="183722">
                  <c:v>-3.0184999999999604</c:v>
                </c:pt>
                <c:pt idx="183723">
                  <c:v>-3.0164999999999509</c:v>
                </c:pt>
                <c:pt idx="183724">
                  <c:v>-3.0144999999999982</c:v>
                </c:pt>
                <c:pt idx="183725">
                  <c:v>-3.0124999999999886</c:v>
                </c:pt>
                <c:pt idx="183726">
                  <c:v>-3.0104999999999791</c:v>
                </c:pt>
                <c:pt idx="183727">
                  <c:v>-3.0084999999999695</c:v>
                </c:pt>
                <c:pt idx="183728">
                  <c:v>-3.00649999999996</c:v>
                </c:pt>
                <c:pt idx="183729">
                  <c:v>-3.0044999999999504</c:v>
                </c:pt>
                <c:pt idx="183730">
                  <c:v>-3.0024999999999977</c:v>
                </c:pt>
                <c:pt idx="183731">
                  <c:v>-3.0004999999999882</c:v>
                </c:pt>
                <c:pt idx="183732">
                  <c:v>-2.9984999999999786</c:v>
                </c:pt>
                <c:pt idx="183733">
                  <c:v>-2.9964999999999691</c:v>
                </c:pt>
                <c:pt idx="183734">
                  <c:v>-2.9944999999999595</c:v>
                </c:pt>
                <c:pt idx="183735">
                  <c:v>-2.99249999999995</c:v>
                </c:pt>
                <c:pt idx="183736">
                  <c:v>-2.9904999999999973</c:v>
                </c:pt>
                <c:pt idx="183737">
                  <c:v>-2.9884999999999877</c:v>
                </c:pt>
                <c:pt idx="183738">
                  <c:v>-2.9864999999999782</c:v>
                </c:pt>
                <c:pt idx="183739">
                  <c:v>-2.9844999999999686</c:v>
                </c:pt>
                <c:pt idx="183740">
                  <c:v>-2.9824999999999591</c:v>
                </c:pt>
                <c:pt idx="183741">
                  <c:v>-2.9804999999999495</c:v>
                </c:pt>
                <c:pt idx="183742">
                  <c:v>-2.9784999999999968</c:v>
                </c:pt>
                <c:pt idx="183743">
                  <c:v>-2.9764999999999873</c:v>
                </c:pt>
                <c:pt idx="183744">
                  <c:v>-2.9744999999999777</c:v>
                </c:pt>
                <c:pt idx="183745">
                  <c:v>-2.9724999999999682</c:v>
                </c:pt>
                <c:pt idx="183746">
                  <c:v>-2.9704999999999586</c:v>
                </c:pt>
                <c:pt idx="183747">
                  <c:v>-2.9684999999999491</c:v>
                </c:pt>
                <c:pt idx="183748">
                  <c:v>-2.9664999999999964</c:v>
                </c:pt>
                <c:pt idx="183749">
                  <c:v>-2.9644999999999868</c:v>
                </c:pt>
                <c:pt idx="183750">
                  <c:v>-2.9624999999999773</c:v>
                </c:pt>
                <c:pt idx="183751">
                  <c:v>-2.9604999999999677</c:v>
                </c:pt>
                <c:pt idx="183752">
                  <c:v>-2.9584999999999582</c:v>
                </c:pt>
                <c:pt idx="183753">
                  <c:v>-2.9565000000000055</c:v>
                </c:pt>
                <c:pt idx="183754">
                  <c:v>-2.9544999999999959</c:v>
                </c:pt>
                <c:pt idx="183755">
                  <c:v>-2.9524999999999864</c:v>
                </c:pt>
                <c:pt idx="183756">
                  <c:v>-2.9504999999999768</c:v>
                </c:pt>
                <c:pt idx="183757">
                  <c:v>-2.9484999999999673</c:v>
                </c:pt>
                <c:pt idx="183758">
                  <c:v>-2.9464999999999577</c:v>
                </c:pt>
                <c:pt idx="183759">
                  <c:v>-2.944500000000005</c:v>
                </c:pt>
                <c:pt idx="183760">
                  <c:v>-2.9424999999999955</c:v>
                </c:pt>
                <c:pt idx="183761">
                  <c:v>-2.9404999999999859</c:v>
                </c:pt>
                <c:pt idx="183762">
                  <c:v>-2.9384999999999764</c:v>
                </c:pt>
                <c:pt idx="183763">
                  <c:v>-2.9364999999999668</c:v>
                </c:pt>
                <c:pt idx="183764">
                  <c:v>-2.9344999999999573</c:v>
                </c:pt>
                <c:pt idx="183765">
                  <c:v>-2.9325000000000045</c:v>
                </c:pt>
                <c:pt idx="183766">
                  <c:v>-2.930499999999995</c:v>
                </c:pt>
                <c:pt idx="183767">
                  <c:v>-2.9284999999999854</c:v>
                </c:pt>
                <c:pt idx="183768">
                  <c:v>-2.9264999999999759</c:v>
                </c:pt>
                <c:pt idx="183769">
                  <c:v>-2.9244999999999663</c:v>
                </c:pt>
                <c:pt idx="183770">
                  <c:v>-2.9224999999999568</c:v>
                </c:pt>
                <c:pt idx="183771">
                  <c:v>-2.9205000000000041</c:v>
                </c:pt>
                <c:pt idx="183772">
                  <c:v>-2.9184999999999945</c:v>
                </c:pt>
                <c:pt idx="183773">
                  <c:v>-2.916499999999985</c:v>
                </c:pt>
                <c:pt idx="183774">
                  <c:v>-2.9144999999999754</c:v>
                </c:pt>
                <c:pt idx="183775">
                  <c:v>-2.9124999999999659</c:v>
                </c:pt>
                <c:pt idx="183776">
                  <c:v>-2.9104999999999563</c:v>
                </c:pt>
                <c:pt idx="183777">
                  <c:v>-2.9085000000000036</c:v>
                </c:pt>
                <c:pt idx="183778">
                  <c:v>-2.9064999999999941</c:v>
                </c:pt>
                <c:pt idx="183779">
                  <c:v>-2.9044999999999845</c:v>
                </c:pt>
                <c:pt idx="183780">
                  <c:v>-2.902499999999975</c:v>
                </c:pt>
                <c:pt idx="183781">
                  <c:v>-2.9004999999999654</c:v>
                </c:pt>
                <c:pt idx="183782">
                  <c:v>-2.8984999999999559</c:v>
                </c:pt>
                <c:pt idx="183783">
                  <c:v>-2.8965000000000032</c:v>
                </c:pt>
                <c:pt idx="183784">
                  <c:v>-2.8944999999999936</c:v>
                </c:pt>
                <c:pt idx="183785">
                  <c:v>-2.8924999999999841</c:v>
                </c:pt>
                <c:pt idx="183786">
                  <c:v>-2.8904999999999745</c:v>
                </c:pt>
                <c:pt idx="183787">
                  <c:v>-2.888499999999965</c:v>
                </c:pt>
                <c:pt idx="183788">
                  <c:v>-2.8864999999999554</c:v>
                </c:pt>
                <c:pt idx="183789">
                  <c:v>-2.8845000000000027</c:v>
                </c:pt>
                <c:pt idx="183790">
                  <c:v>-2.8824999999999932</c:v>
                </c:pt>
                <c:pt idx="183791">
                  <c:v>-2.8804999999999836</c:v>
                </c:pt>
                <c:pt idx="183792">
                  <c:v>-2.8784999999999741</c:v>
                </c:pt>
                <c:pt idx="183793">
                  <c:v>-2.8764999999999645</c:v>
                </c:pt>
                <c:pt idx="183794">
                  <c:v>-2.874499999999955</c:v>
                </c:pt>
                <c:pt idx="183795">
                  <c:v>-2.8725000000000023</c:v>
                </c:pt>
                <c:pt idx="183796">
                  <c:v>-2.8704999999999927</c:v>
                </c:pt>
                <c:pt idx="183797">
                  <c:v>-2.8684999999999832</c:v>
                </c:pt>
                <c:pt idx="183798">
                  <c:v>-2.8664999999999736</c:v>
                </c:pt>
                <c:pt idx="183799">
                  <c:v>-2.8644999999999641</c:v>
                </c:pt>
                <c:pt idx="183800">
                  <c:v>-2.8624999999999545</c:v>
                </c:pt>
                <c:pt idx="183801">
                  <c:v>-2.8605000000000018</c:v>
                </c:pt>
                <c:pt idx="183802">
                  <c:v>-2.8584999999999923</c:v>
                </c:pt>
                <c:pt idx="183803">
                  <c:v>-2.8564999999999827</c:v>
                </c:pt>
                <c:pt idx="183804">
                  <c:v>-2.8544999999999732</c:v>
                </c:pt>
                <c:pt idx="183805">
                  <c:v>-2.8524999999999636</c:v>
                </c:pt>
                <c:pt idx="183806">
                  <c:v>-2.8504999999999541</c:v>
                </c:pt>
                <c:pt idx="183807">
                  <c:v>-2.8485000000000014</c:v>
                </c:pt>
                <c:pt idx="183808">
                  <c:v>-2.8464999999999918</c:v>
                </c:pt>
                <c:pt idx="183809">
                  <c:v>-2.8444999999999823</c:v>
                </c:pt>
                <c:pt idx="183810">
                  <c:v>-2.8424999999999727</c:v>
                </c:pt>
                <c:pt idx="183811">
                  <c:v>-2.8404999999999632</c:v>
                </c:pt>
                <c:pt idx="183812">
                  <c:v>-2.8384999999999536</c:v>
                </c:pt>
                <c:pt idx="183813">
                  <c:v>-2.8365000000000009</c:v>
                </c:pt>
                <c:pt idx="183814">
                  <c:v>-2.8344999999999914</c:v>
                </c:pt>
                <c:pt idx="183815">
                  <c:v>-2.8324999999999818</c:v>
                </c:pt>
                <c:pt idx="183816">
                  <c:v>-2.8304999999999723</c:v>
                </c:pt>
                <c:pt idx="183817">
                  <c:v>-2.8284999999999627</c:v>
                </c:pt>
                <c:pt idx="183818">
                  <c:v>-2.8264999999999532</c:v>
                </c:pt>
                <c:pt idx="183819">
                  <c:v>-2.8245000000000005</c:v>
                </c:pt>
                <c:pt idx="183820">
                  <c:v>-2.8224999999999909</c:v>
                </c:pt>
                <c:pt idx="183821">
                  <c:v>-2.8204999999999814</c:v>
                </c:pt>
                <c:pt idx="183822">
                  <c:v>-2.8184999999999718</c:v>
                </c:pt>
                <c:pt idx="183823">
                  <c:v>-2.8164999999999623</c:v>
                </c:pt>
                <c:pt idx="183824">
                  <c:v>-2.8144999999999527</c:v>
                </c:pt>
                <c:pt idx="183825">
                  <c:v>-2.8125</c:v>
                </c:pt>
                <c:pt idx="183826">
                  <c:v>-2.8104999999999905</c:v>
                </c:pt>
                <c:pt idx="183827">
                  <c:v>-2.8084999999999809</c:v>
                </c:pt>
                <c:pt idx="183828">
                  <c:v>-2.8064999999999714</c:v>
                </c:pt>
                <c:pt idx="183829">
                  <c:v>-2.8044999999999618</c:v>
                </c:pt>
                <c:pt idx="183830">
                  <c:v>-2.8024999999999523</c:v>
                </c:pt>
                <c:pt idx="183831">
                  <c:v>-2.8004999999999995</c:v>
                </c:pt>
                <c:pt idx="183832">
                  <c:v>-2.79849999999999</c:v>
                </c:pt>
                <c:pt idx="183833">
                  <c:v>-2.7964999999999804</c:v>
                </c:pt>
                <c:pt idx="183834">
                  <c:v>-2.7944999999999709</c:v>
                </c:pt>
                <c:pt idx="183835">
                  <c:v>-2.7924999999999613</c:v>
                </c:pt>
                <c:pt idx="183836">
                  <c:v>-2.7904999999999518</c:v>
                </c:pt>
                <c:pt idx="183837">
                  <c:v>-2.7884999999999991</c:v>
                </c:pt>
                <c:pt idx="183838">
                  <c:v>-2.7864999999999895</c:v>
                </c:pt>
                <c:pt idx="183839">
                  <c:v>-2.78449999999998</c:v>
                </c:pt>
                <c:pt idx="183840">
                  <c:v>-2.7824999999999704</c:v>
                </c:pt>
                <c:pt idx="183841">
                  <c:v>-2.7804999999999609</c:v>
                </c:pt>
                <c:pt idx="183842">
                  <c:v>-2.7784999999999513</c:v>
                </c:pt>
                <c:pt idx="183843">
                  <c:v>-2.7764999999999986</c:v>
                </c:pt>
                <c:pt idx="183844">
                  <c:v>-2.7744999999999891</c:v>
                </c:pt>
                <c:pt idx="183845">
                  <c:v>-2.7724999999999795</c:v>
                </c:pt>
                <c:pt idx="183846">
                  <c:v>-2.77049999999997</c:v>
                </c:pt>
                <c:pt idx="183847">
                  <c:v>-2.7684999999999604</c:v>
                </c:pt>
                <c:pt idx="183848">
                  <c:v>-2.7664999999999509</c:v>
                </c:pt>
                <c:pt idx="183849">
                  <c:v>-2.7644999999999982</c:v>
                </c:pt>
                <c:pt idx="183850">
                  <c:v>-2.7624999999999886</c:v>
                </c:pt>
                <c:pt idx="183851">
                  <c:v>-2.7604999999999791</c:v>
                </c:pt>
                <c:pt idx="183852">
                  <c:v>-2.7584999999999695</c:v>
                </c:pt>
                <c:pt idx="183853">
                  <c:v>-2.75649999999996</c:v>
                </c:pt>
                <c:pt idx="183854">
                  <c:v>-2.7544999999999504</c:v>
                </c:pt>
                <c:pt idx="183855">
                  <c:v>-2.7524999999999977</c:v>
                </c:pt>
                <c:pt idx="183856">
                  <c:v>-2.7504999999999882</c:v>
                </c:pt>
                <c:pt idx="183857">
                  <c:v>-2.7484999999999786</c:v>
                </c:pt>
                <c:pt idx="183858">
                  <c:v>-2.7464999999999691</c:v>
                </c:pt>
                <c:pt idx="183859">
                  <c:v>-2.7444999999999595</c:v>
                </c:pt>
                <c:pt idx="183860">
                  <c:v>-2.74249999999995</c:v>
                </c:pt>
                <c:pt idx="183861">
                  <c:v>-2.7404999999999973</c:v>
                </c:pt>
                <c:pt idx="183862">
                  <c:v>-2.7384999999999877</c:v>
                </c:pt>
                <c:pt idx="183863">
                  <c:v>-2.7364999999999782</c:v>
                </c:pt>
                <c:pt idx="183864">
                  <c:v>-2.7344999999999686</c:v>
                </c:pt>
                <c:pt idx="183865">
                  <c:v>-2.7324999999999591</c:v>
                </c:pt>
                <c:pt idx="183866">
                  <c:v>-2.7304999999999495</c:v>
                </c:pt>
                <c:pt idx="183867">
                  <c:v>-2.7284999999999968</c:v>
                </c:pt>
                <c:pt idx="183868">
                  <c:v>-2.7264999999999873</c:v>
                </c:pt>
                <c:pt idx="183869">
                  <c:v>-2.7244999999999777</c:v>
                </c:pt>
                <c:pt idx="183870">
                  <c:v>-2.7224999999999682</c:v>
                </c:pt>
                <c:pt idx="183871">
                  <c:v>-2.7204999999999586</c:v>
                </c:pt>
                <c:pt idx="183872">
                  <c:v>-2.7184999999999491</c:v>
                </c:pt>
                <c:pt idx="183873">
                  <c:v>-2.7164999999999964</c:v>
                </c:pt>
                <c:pt idx="183874">
                  <c:v>-2.7144999999999868</c:v>
                </c:pt>
                <c:pt idx="183875">
                  <c:v>-2.7124999999999773</c:v>
                </c:pt>
                <c:pt idx="183876">
                  <c:v>-2.7104999999999677</c:v>
                </c:pt>
                <c:pt idx="183877">
                  <c:v>-2.7084999999999582</c:v>
                </c:pt>
                <c:pt idx="183878">
                  <c:v>-2.7065000000000055</c:v>
                </c:pt>
                <c:pt idx="183879">
                  <c:v>-2.7044999999999959</c:v>
                </c:pt>
                <c:pt idx="183880">
                  <c:v>-2.7024999999999864</c:v>
                </c:pt>
                <c:pt idx="183881">
                  <c:v>-2.7004999999999768</c:v>
                </c:pt>
                <c:pt idx="183882">
                  <c:v>-2.6984999999999673</c:v>
                </c:pt>
                <c:pt idx="183883">
                  <c:v>-2.6964999999999577</c:v>
                </c:pt>
                <c:pt idx="183884">
                  <c:v>-2.694500000000005</c:v>
                </c:pt>
                <c:pt idx="183885">
                  <c:v>-2.6924999999999955</c:v>
                </c:pt>
                <c:pt idx="183886">
                  <c:v>-2.6904999999999859</c:v>
                </c:pt>
                <c:pt idx="183887">
                  <c:v>-2.6884999999999764</c:v>
                </c:pt>
                <c:pt idx="183888">
                  <c:v>-2.6864999999999668</c:v>
                </c:pt>
                <c:pt idx="183889">
                  <c:v>-2.6844999999999573</c:v>
                </c:pt>
                <c:pt idx="183890">
                  <c:v>-2.6825000000000045</c:v>
                </c:pt>
                <c:pt idx="183891">
                  <c:v>-2.680499999999995</c:v>
                </c:pt>
                <c:pt idx="183892">
                  <c:v>-2.6784999999999854</c:v>
                </c:pt>
                <c:pt idx="183893">
                  <c:v>-2.6764999999999759</c:v>
                </c:pt>
                <c:pt idx="183894">
                  <c:v>-2.6744999999999663</c:v>
                </c:pt>
                <c:pt idx="183895">
                  <c:v>-2.6724999999999568</c:v>
                </c:pt>
                <c:pt idx="183896">
                  <c:v>-2.6705000000000041</c:v>
                </c:pt>
                <c:pt idx="183897">
                  <c:v>-2.6684999999999945</c:v>
                </c:pt>
                <c:pt idx="183898">
                  <c:v>-2.666499999999985</c:v>
                </c:pt>
                <c:pt idx="183899">
                  <c:v>-2.6644999999999754</c:v>
                </c:pt>
                <c:pt idx="183900">
                  <c:v>-2.6624999999999659</c:v>
                </c:pt>
                <c:pt idx="183901">
                  <c:v>-2.6604999999999563</c:v>
                </c:pt>
                <c:pt idx="183902">
                  <c:v>-2.6585000000000036</c:v>
                </c:pt>
                <c:pt idx="183903">
                  <c:v>-2.6564999999999941</c:v>
                </c:pt>
                <c:pt idx="183904">
                  <c:v>-2.6544999999999845</c:v>
                </c:pt>
                <c:pt idx="183905">
                  <c:v>-2.652499999999975</c:v>
                </c:pt>
                <c:pt idx="183906">
                  <c:v>-2.6504999999999654</c:v>
                </c:pt>
                <c:pt idx="183907">
                  <c:v>-2.6484999999999559</c:v>
                </c:pt>
                <c:pt idx="183908">
                  <c:v>-2.6465000000000032</c:v>
                </c:pt>
                <c:pt idx="183909">
                  <c:v>-2.6444999999999936</c:v>
                </c:pt>
                <c:pt idx="183910">
                  <c:v>-2.6424999999999841</c:v>
                </c:pt>
                <c:pt idx="183911">
                  <c:v>-2.6404999999999745</c:v>
                </c:pt>
                <c:pt idx="183912">
                  <c:v>-2.638499999999965</c:v>
                </c:pt>
                <c:pt idx="183913">
                  <c:v>-2.6364999999999554</c:v>
                </c:pt>
                <c:pt idx="183914">
                  <c:v>-2.6345000000000027</c:v>
                </c:pt>
                <c:pt idx="183915">
                  <c:v>-2.6324999999999932</c:v>
                </c:pt>
                <c:pt idx="183916">
                  <c:v>-2.6304999999999836</c:v>
                </c:pt>
                <c:pt idx="183917">
                  <c:v>-2.6284999999999741</c:v>
                </c:pt>
                <c:pt idx="183918">
                  <c:v>-2.6264999999999645</c:v>
                </c:pt>
                <c:pt idx="183919">
                  <c:v>-2.624499999999955</c:v>
                </c:pt>
                <c:pt idx="183920">
                  <c:v>-2.6225000000000023</c:v>
                </c:pt>
                <c:pt idx="183921">
                  <c:v>-2.6204999999999927</c:v>
                </c:pt>
                <c:pt idx="183922">
                  <c:v>-2.6184999999999832</c:v>
                </c:pt>
                <c:pt idx="183923">
                  <c:v>-2.6164999999999736</c:v>
                </c:pt>
                <c:pt idx="183924">
                  <c:v>-2.6144999999999641</c:v>
                </c:pt>
                <c:pt idx="183925">
                  <c:v>-2.6124999999999545</c:v>
                </c:pt>
                <c:pt idx="183926">
                  <c:v>-2.6105000000000018</c:v>
                </c:pt>
                <c:pt idx="183927">
                  <c:v>-2.6084999999999923</c:v>
                </c:pt>
                <c:pt idx="183928">
                  <c:v>-2.6064999999999827</c:v>
                </c:pt>
                <c:pt idx="183929">
                  <c:v>-2.6044999999999732</c:v>
                </c:pt>
                <c:pt idx="183930">
                  <c:v>-2.6024999999999636</c:v>
                </c:pt>
                <c:pt idx="183931">
                  <c:v>-2.6004999999999541</c:v>
                </c:pt>
                <c:pt idx="183932">
                  <c:v>-2.5985000000000014</c:v>
                </c:pt>
                <c:pt idx="183933">
                  <c:v>-2.5964999999999918</c:v>
                </c:pt>
                <c:pt idx="183934">
                  <c:v>-2.5944999999999823</c:v>
                </c:pt>
                <c:pt idx="183935">
                  <c:v>-2.5924999999999727</c:v>
                </c:pt>
                <c:pt idx="183936">
                  <c:v>-2.5904999999999632</c:v>
                </c:pt>
                <c:pt idx="183937">
                  <c:v>-2.5884999999999536</c:v>
                </c:pt>
                <c:pt idx="183938">
                  <c:v>-2.5865000000000009</c:v>
                </c:pt>
                <c:pt idx="183939">
                  <c:v>-2.5844999999999914</c:v>
                </c:pt>
                <c:pt idx="183940">
                  <c:v>-2.5824999999999818</c:v>
                </c:pt>
                <c:pt idx="183941">
                  <c:v>-2.5804999999999723</c:v>
                </c:pt>
                <c:pt idx="183942">
                  <c:v>-2.5784999999999627</c:v>
                </c:pt>
                <c:pt idx="183943">
                  <c:v>-2.5764999999999532</c:v>
                </c:pt>
                <c:pt idx="183944">
                  <c:v>-2.5745000000000005</c:v>
                </c:pt>
                <c:pt idx="183945">
                  <c:v>-2.5724999999999909</c:v>
                </c:pt>
                <c:pt idx="183946">
                  <c:v>-2.5704999999999814</c:v>
                </c:pt>
                <c:pt idx="183947">
                  <c:v>-2.5684999999999718</c:v>
                </c:pt>
                <c:pt idx="183948">
                  <c:v>-2.5664999999999623</c:v>
                </c:pt>
                <c:pt idx="183949">
                  <c:v>-2.5644999999999527</c:v>
                </c:pt>
                <c:pt idx="183950">
                  <c:v>-2.5625</c:v>
                </c:pt>
                <c:pt idx="183951">
                  <c:v>-2.5604999999999905</c:v>
                </c:pt>
                <c:pt idx="183952">
                  <c:v>-2.5584999999999809</c:v>
                </c:pt>
                <c:pt idx="183953">
                  <c:v>-2.5564999999999714</c:v>
                </c:pt>
                <c:pt idx="183954">
                  <c:v>-2.5544999999999618</c:v>
                </c:pt>
                <c:pt idx="183955">
                  <c:v>-2.5524999999999523</c:v>
                </c:pt>
                <c:pt idx="183956">
                  <c:v>-2.5504999999999995</c:v>
                </c:pt>
                <c:pt idx="183957">
                  <c:v>-2.54849999999999</c:v>
                </c:pt>
                <c:pt idx="183958">
                  <c:v>-2.5464999999999804</c:v>
                </c:pt>
                <c:pt idx="183959">
                  <c:v>-2.5444999999999709</c:v>
                </c:pt>
                <c:pt idx="183960">
                  <c:v>-2.5424999999999613</c:v>
                </c:pt>
                <c:pt idx="183961">
                  <c:v>-2.5404999999999518</c:v>
                </c:pt>
                <c:pt idx="183962">
                  <c:v>-2.5384999999999991</c:v>
                </c:pt>
                <c:pt idx="183963">
                  <c:v>-2.5364999999999895</c:v>
                </c:pt>
                <c:pt idx="183964">
                  <c:v>-2.53449999999998</c:v>
                </c:pt>
                <c:pt idx="183965">
                  <c:v>-2.5324999999999704</c:v>
                </c:pt>
                <c:pt idx="183966">
                  <c:v>-2.5304999999999609</c:v>
                </c:pt>
                <c:pt idx="183967">
                  <c:v>-2.5284999999999513</c:v>
                </c:pt>
                <c:pt idx="183968">
                  <c:v>-2.5264999999999986</c:v>
                </c:pt>
                <c:pt idx="183969">
                  <c:v>-2.5244999999999891</c:v>
                </c:pt>
                <c:pt idx="183970">
                  <c:v>-2.5224999999999795</c:v>
                </c:pt>
                <c:pt idx="183971">
                  <c:v>-2.52049999999997</c:v>
                </c:pt>
                <c:pt idx="183972">
                  <c:v>-2.5184999999999604</c:v>
                </c:pt>
                <c:pt idx="183973">
                  <c:v>-2.5164999999999509</c:v>
                </c:pt>
                <c:pt idx="183974">
                  <c:v>-2.5144999999999982</c:v>
                </c:pt>
                <c:pt idx="183975">
                  <c:v>-2.5124999999999886</c:v>
                </c:pt>
                <c:pt idx="183976">
                  <c:v>-2.5104999999999791</c:v>
                </c:pt>
                <c:pt idx="183977">
                  <c:v>-2.5084999999999695</c:v>
                </c:pt>
                <c:pt idx="183978">
                  <c:v>-2.50649999999996</c:v>
                </c:pt>
                <c:pt idx="183979">
                  <c:v>-2.5044999999999504</c:v>
                </c:pt>
                <c:pt idx="183980">
                  <c:v>-2.5024999999999977</c:v>
                </c:pt>
                <c:pt idx="183981">
                  <c:v>-2.5004999999999882</c:v>
                </c:pt>
                <c:pt idx="183982">
                  <c:v>-2.4984999999999786</c:v>
                </c:pt>
                <c:pt idx="183983">
                  <c:v>-2.4964999999999691</c:v>
                </c:pt>
                <c:pt idx="183984">
                  <c:v>-2.4944999999999595</c:v>
                </c:pt>
                <c:pt idx="183985">
                  <c:v>-2.49249999999995</c:v>
                </c:pt>
                <c:pt idx="183986">
                  <c:v>-2.4904999999999973</c:v>
                </c:pt>
                <c:pt idx="183987">
                  <c:v>-2.4884999999999877</c:v>
                </c:pt>
                <c:pt idx="183988">
                  <c:v>-2.4864999999999782</c:v>
                </c:pt>
                <c:pt idx="183989">
                  <c:v>-2.4844999999999686</c:v>
                </c:pt>
                <c:pt idx="183990">
                  <c:v>-2.4824999999999591</c:v>
                </c:pt>
                <c:pt idx="183991">
                  <c:v>-2.4804999999999495</c:v>
                </c:pt>
                <c:pt idx="183992">
                  <c:v>-2.4784999999999968</c:v>
                </c:pt>
                <c:pt idx="183993">
                  <c:v>-2.4764999999999873</c:v>
                </c:pt>
                <c:pt idx="183994">
                  <c:v>-2.4744999999999777</c:v>
                </c:pt>
                <c:pt idx="183995">
                  <c:v>-2.4724999999999682</c:v>
                </c:pt>
                <c:pt idx="183996">
                  <c:v>-2.4704999999999586</c:v>
                </c:pt>
                <c:pt idx="183997">
                  <c:v>-2.4684999999999491</c:v>
                </c:pt>
                <c:pt idx="183998">
                  <c:v>-2.4664999999999964</c:v>
                </c:pt>
                <c:pt idx="183999">
                  <c:v>-2.4644999999999868</c:v>
                </c:pt>
                <c:pt idx="184000">
                  <c:v>-2.4624999999999773</c:v>
                </c:pt>
                <c:pt idx="184001">
                  <c:v>-2.4604999999999677</c:v>
                </c:pt>
                <c:pt idx="184002">
                  <c:v>-2.4584999999999582</c:v>
                </c:pt>
                <c:pt idx="184003">
                  <c:v>-2.4565000000000055</c:v>
                </c:pt>
                <c:pt idx="184004">
                  <c:v>-2.4544999999999959</c:v>
                </c:pt>
                <c:pt idx="184005">
                  <c:v>-2.4524999999999864</c:v>
                </c:pt>
                <c:pt idx="184006">
                  <c:v>-2.4504999999999768</c:v>
                </c:pt>
                <c:pt idx="184007">
                  <c:v>-2.4484999999999673</c:v>
                </c:pt>
                <c:pt idx="184008">
                  <c:v>-2.4464999999999577</c:v>
                </c:pt>
                <c:pt idx="184009">
                  <c:v>-2.444500000000005</c:v>
                </c:pt>
                <c:pt idx="184010">
                  <c:v>-2.4424999999999955</c:v>
                </c:pt>
                <c:pt idx="184011">
                  <c:v>-2.4404999999999859</c:v>
                </c:pt>
                <c:pt idx="184012">
                  <c:v>-2.4384999999999764</c:v>
                </c:pt>
                <c:pt idx="184013">
                  <c:v>-2.4364999999999668</c:v>
                </c:pt>
                <c:pt idx="184014">
                  <c:v>-2.4344999999999573</c:v>
                </c:pt>
                <c:pt idx="184015">
                  <c:v>-2.4325000000000045</c:v>
                </c:pt>
                <c:pt idx="184016">
                  <c:v>-2.430499999999995</c:v>
                </c:pt>
                <c:pt idx="184017">
                  <c:v>-2.4284999999999854</c:v>
                </c:pt>
                <c:pt idx="184018">
                  <c:v>-2.4264999999999759</c:v>
                </c:pt>
                <c:pt idx="184019">
                  <c:v>-2.4244999999999663</c:v>
                </c:pt>
                <c:pt idx="184020">
                  <c:v>-2.4224999999999568</c:v>
                </c:pt>
                <c:pt idx="184021">
                  <c:v>-2.4205000000000041</c:v>
                </c:pt>
                <c:pt idx="184022">
                  <c:v>-2.4184999999999945</c:v>
                </c:pt>
                <c:pt idx="184023">
                  <c:v>-2.416499999999985</c:v>
                </c:pt>
                <c:pt idx="184024">
                  <c:v>-2.4144999999999754</c:v>
                </c:pt>
                <c:pt idx="184025">
                  <c:v>-2.4124999999999659</c:v>
                </c:pt>
                <c:pt idx="184026">
                  <c:v>-2.4104999999999563</c:v>
                </c:pt>
                <c:pt idx="184027">
                  <c:v>-2.4085000000000036</c:v>
                </c:pt>
                <c:pt idx="184028">
                  <c:v>-2.4064999999999941</c:v>
                </c:pt>
                <c:pt idx="184029">
                  <c:v>-2.4044999999999845</c:v>
                </c:pt>
                <c:pt idx="184030">
                  <c:v>-2.402499999999975</c:v>
                </c:pt>
                <c:pt idx="184031">
                  <c:v>-2.4004999999999654</c:v>
                </c:pt>
                <c:pt idx="184032">
                  <c:v>-2.3984999999999559</c:v>
                </c:pt>
                <c:pt idx="184033">
                  <c:v>-2.3965000000000032</c:v>
                </c:pt>
                <c:pt idx="184034">
                  <c:v>-2.3944999999999936</c:v>
                </c:pt>
                <c:pt idx="184035">
                  <c:v>-2.3924999999999841</c:v>
                </c:pt>
                <c:pt idx="184036">
                  <c:v>-2.3904999999999745</c:v>
                </c:pt>
                <c:pt idx="184037">
                  <c:v>-2.388499999999965</c:v>
                </c:pt>
                <c:pt idx="184038">
                  <c:v>-2.3864999999999554</c:v>
                </c:pt>
                <c:pt idx="184039">
                  <c:v>-2.3845000000000027</c:v>
                </c:pt>
                <c:pt idx="184040">
                  <c:v>-2.3824999999999932</c:v>
                </c:pt>
                <c:pt idx="184041">
                  <c:v>-2.3804999999999836</c:v>
                </c:pt>
                <c:pt idx="184042">
                  <c:v>-2.3784999999999741</c:v>
                </c:pt>
                <c:pt idx="184043">
                  <c:v>-2.3764999999999645</c:v>
                </c:pt>
                <c:pt idx="184044">
                  <c:v>-2.374499999999955</c:v>
                </c:pt>
                <c:pt idx="184045">
                  <c:v>-2.3725000000000023</c:v>
                </c:pt>
                <c:pt idx="184046">
                  <c:v>-2.3704999999999927</c:v>
                </c:pt>
                <c:pt idx="184047">
                  <c:v>-2.3684999999999832</c:v>
                </c:pt>
                <c:pt idx="184048">
                  <c:v>-2.3664999999999736</c:v>
                </c:pt>
                <c:pt idx="184049">
                  <c:v>-2.3644999999999641</c:v>
                </c:pt>
                <c:pt idx="184050">
                  <c:v>-2.3624999999999545</c:v>
                </c:pt>
                <c:pt idx="184051">
                  <c:v>-2.3605000000000018</c:v>
                </c:pt>
                <c:pt idx="184052">
                  <c:v>-2.3584999999999923</c:v>
                </c:pt>
                <c:pt idx="184053">
                  <c:v>-2.3564999999999827</c:v>
                </c:pt>
                <c:pt idx="184054">
                  <c:v>-2.3544999999999732</c:v>
                </c:pt>
                <c:pt idx="184055">
                  <c:v>-2.3524999999999636</c:v>
                </c:pt>
                <c:pt idx="184056">
                  <c:v>-2.3504999999999541</c:v>
                </c:pt>
                <c:pt idx="184057">
                  <c:v>-2.3485000000000014</c:v>
                </c:pt>
                <c:pt idx="184058">
                  <c:v>-2.3464999999999918</c:v>
                </c:pt>
                <c:pt idx="184059">
                  <c:v>-2.3444999999999823</c:v>
                </c:pt>
                <c:pt idx="184060">
                  <c:v>-2.3424999999999727</c:v>
                </c:pt>
                <c:pt idx="184061">
                  <c:v>-2.3404999999999632</c:v>
                </c:pt>
                <c:pt idx="184062">
                  <c:v>-2.3384999999999536</c:v>
                </c:pt>
                <c:pt idx="184063">
                  <c:v>-2.3365000000000009</c:v>
                </c:pt>
                <c:pt idx="184064">
                  <c:v>-2.3344999999999914</c:v>
                </c:pt>
                <c:pt idx="184065">
                  <c:v>-2.3324999999999818</c:v>
                </c:pt>
                <c:pt idx="184066">
                  <c:v>-2.3304999999999723</c:v>
                </c:pt>
                <c:pt idx="184067">
                  <c:v>-2.3284999999999627</c:v>
                </c:pt>
                <c:pt idx="184068">
                  <c:v>-2.3264999999999532</c:v>
                </c:pt>
                <c:pt idx="184069">
                  <c:v>-2.3245000000000005</c:v>
                </c:pt>
                <c:pt idx="184070">
                  <c:v>-2.3224999999999909</c:v>
                </c:pt>
                <c:pt idx="184071">
                  <c:v>-2.3204999999999814</c:v>
                </c:pt>
                <c:pt idx="184072">
                  <c:v>-2.3184999999999718</c:v>
                </c:pt>
                <c:pt idx="184073">
                  <c:v>-2.3164999999999623</c:v>
                </c:pt>
                <c:pt idx="184074">
                  <c:v>-2.3144999999999527</c:v>
                </c:pt>
                <c:pt idx="184075">
                  <c:v>-2.3125</c:v>
                </c:pt>
                <c:pt idx="184076">
                  <c:v>-2.3104999999999905</c:v>
                </c:pt>
                <c:pt idx="184077">
                  <c:v>-2.3084999999999809</c:v>
                </c:pt>
                <c:pt idx="184078">
                  <c:v>-2.3064999999999714</c:v>
                </c:pt>
                <c:pt idx="184079">
                  <c:v>-2.3044999999999618</c:v>
                </c:pt>
                <c:pt idx="184080">
                  <c:v>-2.3024999999999523</c:v>
                </c:pt>
                <c:pt idx="184081">
                  <c:v>-2.3004999999999995</c:v>
                </c:pt>
                <c:pt idx="184082">
                  <c:v>-2.29849999999999</c:v>
                </c:pt>
                <c:pt idx="184083">
                  <c:v>-2.2964999999999804</c:v>
                </c:pt>
                <c:pt idx="184084">
                  <c:v>-2.2944999999999709</c:v>
                </c:pt>
                <c:pt idx="184085">
                  <c:v>-2.2924999999999613</c:v>
                </c:pt>
                <c:pt idx="184086">
                  <c:v>-2.2904999999999518</c:v>
                </c:pt>
                <c:pt idx="184087">
                  <c:v>-2.2884999999999991</c:v>
                </c:pt>
                <c:pt idx="184088">
                  <c:v>-2.2864999999999895</c:v>
                </c:pt>
                <c:pt idx="184089">
                  <c:v>-2.28449999999998</c:v>
                </c:pt>
                <c:pt idx="184090">
                  <c:v>-2.2824999999999704</c:v>
                </c:pt>
                <c:pt idx="184091">
                  <c:v>-2.2804999999999609</c:v>
                </c:pt>
                <c:pt idx="184092">
                  <c:v>-2.2784999999999513</c:v>
                </c:pt>
                <c:pt idx="184093">
                  <c:v>-2.2764999999999986</c:v>
                </c:pt>
                <c:pt idx="184094">
                  <c:v>-2.2744999999999891</c:v>
                </c:pt>
                <c:pt idx="184095">
                  <c:v>-2.2724999999999795</c:v>
                </c:pt>
                <c:pt idx="184096">
                  <c:v>-2.27049999999997</c:v>
                </c:pt>
                <c:pt idx="184097">
                  <c:v>-2.2684999999999604</c:v>
                </c:pt>
                <c:pt idx="184098">
                  <c:v>-2.2664999999999509</c:v>
                </c:pt>
                <c:pt idx="184099">
                  <c:v>-2.2644999999999982</c:v>
                </c:pt>
                <c:pt idx="184100">
                  <c:v>-2.2624999999999886</c:v>
                </c:pt>
                <c:pt idx="184101">
                  <c:v>-2.2604999999999791</c:v>
                </c:pt>
                <c:pt idx="184102">
                  <c:v>-2.2584999999999695</c:v>
                </c:pt>
                <c:pt idx="184103">
                  <c:v>-2.25649999999996</c:v>
                </c:pt>
                <c:pt idx="184104">
                  <c:v>-2.2544999999999504</c:v>
                </c:pt>
                <c:pt idx="184105">
                  <c:v>-2.2524999999999977</c:v>
                </c:pt>
                <c:pt idx="184106">
                  <c:v>-2.2504999999999882</c:v>
                </c:pt>
                <c:pt idx="184107">
                  <c:v>-2.2484999999999786</c:v>
                </c:pt>
                <c:pt idx="184108">
                  <c:v>-2.2464999999999691</c:v>
                </c:pt>
                <c:pt idx="184109">
                  <c:v>-2.2444999999999595</c:v>
                </c:pt>
                <c:pt idx="184110">
                  <c:v>-2.24249999999995</c:v>
                </c:pt>
                <c:pt idx="184111">
                  <c:v>-2.2404999999999973</c:v>
                </c:pt>
                <c:pt idx="184112">
                  <c:v>-2.2384999999999877</c:v>
                </c:pt>
                <c:pt idx="184113">
                  <c:v>-2.2364999999999782</c:v>
                </c:pt>
                <c:pt idx="184114">
                  <c:v>-2.2344999999999686</c:v>
                </c:pt>
                <c:pt idx="184115">
                  <c:v>-2.2324999999999591</c:v>
                </c:pt>
                <c:pt idx="184116">
                  <c:v>-2.2304999999999495</c:v>
                </c:pt>
                <c:pt idx="184117">
                  <c:v>-2.2284999999999968</c:v>
                </c:pt>
                <c:pt idx="184118">
                  <c:v>-2.2264999999999873</c:v>
                </c:pt>
                <c:pt idx="184119">
                  <c:v>-2.2244999999999777</c:v>
                </c:pt>
                <c:pt idx="184120">
                  <c:v>-2.2224999999999682</c:v>
                </c:pt>
                <c:pt idx="184121">
                  <c:v>-2.2204999999999586</c:v>
                </c:pt>
                <c:pt idx="184122">
                  <c:v>-2.2184999999999491</c:v>
                </c:pt>
                <c:pt idx="184123">
                  <c:v>-2.2164999999999964</c:v>
                </c:pt>
                <c:pt idx="184124">
                  <c:v>-2.2144999999999868</c:v>
                </c:pt>
                <c:pt idx="184125">
                  <c:v>-2.2124999999999773</c:v>
                </c:pt>
                <c:pt idx="184126">
                  <c:v>-2.2104999999999677</c:v>
                </c:pt>
                <c:pt idx="184127">
                  <c:v>-2.2084999999999582</c:v>
                </c:pt>
                <c:pt idx="184128">
                  <c:v>-2.2065000000000055</c:v>
                </c:pt>
                <c:pt idx="184129">
                  <c:v>-2.2044999999999959</c:v>
                </c:pt>
                <c:pt idx="184130">
                  <c:v>-2.2024999999999864</c:v>
                </c:pt>
                <c:pt idx="184131">
                  <c:v>-2.2004999999999768</c:v>
                </c:pt>
                <c:pt idx="184132">
                  <c:v>-2.1984999999999673</c:v>
                </c:pt>
                <c:pt idx="184133">
                  <c:v>-2.1964999999999577</c:v>
                </c:pt>
                <c:pt idx="184134">
                  <c:v>-2.194500000000005</c:v>
                </c:pt>
                <c:pt idx="184135">
                  <c:v>-2.1924999999999955</c:v>
                </c:pt>
                <c:pt idx="184136">
                  <c:v>-2.1904999999999859</c:v>
                </c:pt>
                <c:pt idx="184137">
                  <c:v>-2.1884999999999764</c:v>
                </c:pt>
                <c:pt idx="184138">
                  <c:v>-2.1864999999999668</c:v>
                </c:pt>
                <c:pt idx="184139">
                  <c:v>-2.1844999999999573</c:v>
                </c:pt>
                <c:pt idx="184140">
                  <c:v>-2.1825000000000045</c:v>
                </c:pt>
                <c:pt idx="184141">
                  <c:v>-2.180499999999995</c:v>
                </c:pt>
                <c:pt idx="184142">
                  <c:v>-2.1784999999999854</c:v>
                </c:pt>
                <c:pt idx="184143">
                  <c:v>-2.1764999999999759</c:v>
                </c:pt>
                <c:pt idx="184144">
                  <c:v>-2.1744999999999663</c:v>
                </c:pt>
                <c:pt idx="184145">
                  <c:v>-2.1724999999999568</c:v>
                </c:pt>
                <c:pt idx="184146">
                  <c:v>-2.1705000000000041</c:v>
                </c:pt>
                <c:pt idx="184147">
                  <c:v>-2.1684999999999945</c:v>
                </c:pt>
                <c:pt idx="184148">
                  <c:v>-2.166499999999985</c:v>
                </c:pt>
                <c:pt idx="184149">
                  <c:v>-2.1644999999999754</c:v>
                </c:pt>
                <c:pt idx="184150">
                  <c:v>-2.1624999999999659</c:v>
                </c:pt>
                <c:pt idx="184151">
                  <c:v>-2.1604999999999563</c:v>
                </c:pt>
                <c:pt idx="184152">
                  <c:v>-2.1585000000000036</c:v>
                </c:pt>
                <c:pt idx="184153">
                  <c:v>-2.1564999999999941</c:v>
                </c:pt>
                <c:pt idx="184154">
                  <c:v>-2.1544999999999845</c:v>
                </c:pt>
                <c:pt idx="184155">
                  <c:v>-2.152499999999975</c:v>
                </c:pt>
                <c:pt idx="184156">
                  <c:v>-2.1504999999999654</c:v>
                </c:pt>
                <c:pt idx="184157">
                  <c:v>-2.1484999999999559</c:v>
                </c:pt>
                <c:pt idx="184158">
                  <c:v>-2.1465000000000032</c:v>
                </c:pt>
                <c:pt idx="184159">
                  <c:v>-2.1444999999999936</c:v>
                </c:pt>
                <c:pt idx="184160">
                  <c:v>-2.1424999999999841</c:v>
                </c:pt>
                <c:pt idx="184161">
                  <c:v>-2.1404999999999745</c:v>
                </c:pt>
                <c:pt idx="184162">
                  <c:v>-2.138499999999965</c:v>
                </c:pt>
                <c:pt idx="184163">
                  <c:v>-2.1364999999999554</c:v>
                </c:pt>
                <c:pt idx="184164">
                  <c:v>-2.1345000000000027</c:v>
                </c:pt>
                <c:pt idx="184165">
                  <c:v>-2.1324999999999932</c:v>
                </c:pt>
                <c:pt idx="184166">
                  <c:v>-2.1304999999999836</c:v>
                </c:pt>
                <c:pt idx="184167">
                  <c:v>-2.1284999999999741</c:v>
                </c:pt>
                <c:pt idx="184168">
                  <c:v>-2.1264999999999645</c:v>
                </c:pt>
                <c:pt idx="184169">
                  <c:v>-2.124499999999955</c:v>
                </c:pt>
                <c:pt idx="184170">
                  <c:v>-2.1225000000000023</c:v>
                </c:pt>
                <c:pt idx="184171">
                  <c:v>-2.1204999999999927</c:v>
                </c:pt>
                <c:pt idx="184172">
                  <c:v>-2.1184999999999832</c:v>
                </c:pt>
                <c:pt idx="184173">
                  <c:v>-2.1164999999999736</c:v>
                </c:pt>
                <c:pt idx="184174">
                  <c:v>-2.1144999999999641</c:v>
                </c:pt>
                <c:pt idx="184175">
                  <c:v>-2.1124999999999545</c:v>
                </c:pt>
                <c:pt idx="184176">
                  <c:v>-2.1105000000000018</c:v>
                </c:pt>
                <c:pt idx="184177">
                  <c:v>-2.1084999999999923</c:v>
                </c:pt>
                <c:pt idx="184178">
                  <c:v>-2.1064999999999827</c:v>
                </c:pt>
                <c:pt idx="184179">
                  <c:v>-2.1044999999999732</c:v>
                </c:pt>
                <c:pt idx="184180">
                  <c:v>-2.1024999999999636</c:v>
                </c:pt>
                <c:pt idx="184181">
                  <c:v>-2.1004999999999541</c:v>
                </c:pt>
                <c:pt idx="184182">
                  <c:v>-2.0985000000000014</c:v>
                </c:pt>
                <c:pt idx="184183">
                  <c:v>-2.0964999999999918</c:v>
                </c:pt>
                <c:pt idx="184184">
                  <c:v>-2.0944999999999823</c:v>
                </c:pt>
                <c:pt idx="184185">
                  <c:v>-2.0924999999999727</c:v>
                </c:pt>
                <c:pt idx="184186">
                  <c:v>-2.0904999999999632</c:v>
                </c:pt>
                <c:pt idx="184187">
                  <c:v>-2.0884999999999536</c:v>
                </c:pt>
                <c:pt idx="184188">
                  <c:v>-2.0865000000000009</c:v>
                </c:pt>
                <c:pt idx="184189">
                  <c:v>-2.0844999999999914</c:v>
                </c:pt>
                <c:pt idx="184190">
                  <c:v>-2.0824999999999818</c:v>
                </c:pt>
                <c:pt idx="184191">
                  <c:v>-2.0804999999999723</c:v>
                </c:pt>
                <c:pt idx="184192">
                  <c:v>-2.0784999999999627</c:v>
                </c:pt>
                <c:pt idx="184193">
                  <c:v>-2.0764999999999532</c:v>
                </c:pt>
                <c:pt idx="184194">
                  <c:v>-2.0745000000000005</c:v>
                </c:pt>
                <c:pt idx="184195">
                  <c:v>-2.0724999999999909</c:v>
                </c:pt>
                <c:pt idx="184196">
                  <c:v>-2.0704999999999814</c:v>
                </c:pt>
                <c:pt idx="184197">
                  <c:v>-2.0684999999999718</c:v>
                </c:pt>
                <c:pt idx="184198">
                  <c:v>-2.0664999999999623</c:v>
                </c:pt>
                <c:pt idx="184199">
                  <c:v>-2.0644999999999527</c:v>
                </c:pt>
                <c:pt idx="184200">
                  <c:v>-2.0625</c:v>
                </c:pt>
                <c:pt idx="184201">
                  <c:v>-2.0604999999999905</c:v>
                </c:pt>
                <c:pt idx="184202">
                  <c:v>-2.0584999999999809</c:v>
                </c:pt>
                <c:pt idx="184203">
                  <c:v>-2.0564999999999714</c:v>
                </c:pt>
                <c:pt idx="184204">
                  <c:v>-2.0544999999999618</c:v>
                </c:pt>
                <c:pt idx="184205">
                  <c:v>-2.0524999999999523</c:v>
                </c:pt>
                <c:pt idx="184206">
                  <c:v>-2.0504999999999995</c:v>
                </c:pt>
                <c:pt idx="184207">
                  <c:v>-2.04849999999999</c:v>
                </c:pt>
                <c:pt idx="184208">
                  <c:v>-2.0464999999999804</c:v>
                </c:pt>
                <c:pt idx="184209">
                  <c:v>-2.0444999999999709</c:v>
                </c:pt>
                <c:pt idx="184210">
                  <c:v>-2.0424999999999613</c:v>
                </c:pt>
                <c:pt idx="184211">
                  <c:v>-2.0404999999999518</c:v>
                </c:pt>
                <c:pt idx="184212">
                  <c:v>-2.0384999999999991</c:v>
                </c:pt>
                <c:pt idx="184213">
                  <c:v>-2.0364999999999895</c:v>
                </c:pt>
                <c:pt idx="184214">
                  <c:v>-2.03449999999998</c:v>
                </c:pt>
                <c:pt idx="184215">
                  <c:v>-2.0324999999999704</c:v>
                </c:pt>
                <c:pt idx="184216">
                  <c:v>-2.0304999999999609</c:v>
                </c:pt>
                <c:pt idx="184217">
                  <c:v>-2.0284999999999513</c:v>
                </c:pt>
                <c:pt idx="184218">
                  <c:v>-2.0264999999999986</c:v>
                </c:pt>
                <c:pt idx="184219">
                  <c:v>-2.0244999999999891</c:v>
                </c:pt>
                <c:pt idx="184220">
                  <c:v>-2.0224999999999795</c:v>
                </c:pt>
                <c:pt idx="184221">
                  <c:v>-2.02049999999997</c:v>
                </c:pt>
                <c:pt idx="184222">
                  <c:v>-2.0184999999999604</c:v>
                </c:pt>
                <c:pt idx="184223">
                  <c:v>-2.0164999999999509</c:v>
                </c:pt>
                <c:pt idx="184224">
                  <c:v>-2.0144999999999982</c:v>
                </c:pt>
                <c:pt idx="184225">
                  <c:v>-2.0124999999999886</c:v>
                </c:pt>
                <c:pt idx="184226">
                  <c:v>-2.0104999999999791</c:v>
                </c:pt>
                <c:pt idx="184227">
                  <c:v>-2.0084999999999695</c:v>
                </c:pt>
                <c:pt idx="184228">
                  <c:v>-2.00649999999996</c:v>
                </c:pt>
                <c:pt idx="184229">
                  <c:v>-2.0044999999999504</c:v>
                </c:pt>
                <c:pt idx="184230">
                  <c:v>-2.0024999999999977</c:v>
                </c:pt>
                <c:pt idx="184231">
                  <c:v>-2.0004999999999882</c:v>
                </c:pt>
                <c:pt idx="184232">
                  <c:v>-1.9984999999999786</c:v>
                </c:pt>
                <c:pt idx="184233">
                  <c:v>-1.9964999999999691</c:v>
                </c:pt>
                <c:pt idx="184234">
                  <c:v>-1.9944999999999595</c:v>
                </c:pt>
                <c:pt idx="184235">
                  <c:v>-1.99249999999995</c:v>
                </c:pt>
                <c:pt idx="184236">
                  <c:v>-1.9904999999999973</c:v>
                </c:pt>
                <c:pt idx="184237">
                  <c:v>-1.9884999999999877</c:v>
                </c:pt>
                <c:pt idx="184238">
                  <c:v>-1.9864999999999782</c:v>
                </c:pt>
                <c:pt idx="184239">
                  <c:v>-1.9844999999999686</c:v>
                </c:pt>
                <c:pt idx="184240">
                  <c:v>-1.9824999999999591</c:v>
                </c:pt>
                <c:pt idx="184241">
                  <c:v>-1.9804999999999495</c:v>
                </c:pt>
                <c:pt idx="184242">
                  <c:v>-1.9784999999999968</c:v>
                </c:pt>
                <c:pt idx="184243">
                  <c:v>-1.9764999999999873</c:v>
                </c:pt>
                <c:pt idx="184244">
                  <c:v>-1.9744999999999777</c:v>
                </c:pt>
                <c:pt idx="184245">
                  <c:v>-1.9724999999999682</c:v>
                </c:pt>
                <c:pt idx="184246">
                  <c:v>-1.9704999999999586</c:v>
                </c:pt>
                <c:pt idx="184247">
                  <c:v>-1.9684999999999491</c:v>
                </c:pt>
                <c:pt idx="184248">
                  <c:v>-1.9664999999999964</c:v>
                </c:pt>
                <c:pt idx="184249">
                  <c:v>-1.9644999999999868</c:v>
                </c:pt>
                <c:pt idx="184250">
                  <c:v>-1.9624999999999773</c:v>
                </c:pt>
                <c:pt idx="184251">
                  <c:v>-1.9604999999999677</c:v>
                </c:pt>
                <c:pt idx="184252">
                  <c:v>-1.9584999999999582</c:v>
                </c:pt>
                <c:pt idx="184253">
                  <c:v>-1.9565000000000055</c:v>
                </c:pt>
                <c:pt idx="184254">
                  <c:v>-1.9544999999999959</c:v>
                </c:pt>
                <c:pt idx="184255">
                  <c:v>-1.9524999999999864</c:v>
                </c:pt>
                <c:pt idx="184256">
                  <c:v>-1.9504999999999768</c:v>
                </c:pt>
                <c:pt idx="184257">
                  <c:v>-1.9484999999999673</c:v>
                </c:pt>
                <c:pt idx="184258">
                  <c:v>-1.9464999999999577</c:v>
                </c:pt>
                <c:pt idx="184259">
                  <c:v>-1.944500000000005</c:v>
                </c:pt>
                <c:pt idx="184260">
                  <c:v>-1.9424999999999955</c:v>
                </c:pt>
                <c:pt idx="184261">
                  <c:v>-1.9404999999999859</c:v>
                </c:pt>
                <c:pt idx="184262">
                  <c:v>-1.9384999999999764</c:v>
                </c:pt>
                <c:pt idx="184263">
                  <c:v>-1.9364999999999668</c:v>
                </c:pt>
                <c:pt idx="184264">
                  <c:v>-1.9344999999999573</c:v>
                </c:pt>
                <c:pt idx="184265">
                  <c:v>-1.9325000000000045</c:v>
                </c:pt>
                <c:pt idx="184266">
                  <c:v>-1.930499999999995</c:v>
                </c:pt>
                <c:pt idx="184267">
                  <c:v>-1.9284999999999854</c:v>
                </c:pt>
                <c:pt idx="184268">
                  <c:v>-1.9264999999999759</c:v>
                </c:pt>
                <c:pt idx="184269">
                  <c:v>-1.9244999999999663</c:v>
                </c:pt>
                <c:pt idx="184270">
                  <c:v>-1.9224999999999568</c:v>
                </c:pt>
                <c:pt idx="184271">
                  <c:v>-1.9205000000000041</c:v>
                </c:pt>
                <c:pt idx="184272">
                  <c:v>-1.9184999999999945</c:v>
                </c:pt>
                <c:pt idx="184273">
                  <c:v>-1.916499999999985</c:v>
                </c:pt>
                <c:pt idx="184274">
                  <c:v>-1.9144999999999754</c:v>
                </c:pt>
                <c:pt idx="184275">
                  <c:v>-1.9124999999999659</c:v>
                </c:pt>
                <c:pt idx="184276">
                  <c:v>-1.9104999999999563</c:v>
                </c:pt>
                <c:pt idx="184277">
                  <c:v>-1.9085000000000036</c:v>
                </c:pt>
                <c:pt idx="184278">
                  <c:v>-1.9064999999999941</c:v>
                </c:pt>
                <c:pt idx="184279">
                  <c:v>-1.9044999999999845</c:v>
                </c:pt>
                <c:pt idx="184280">
                  <c:v>-1.902499999999975</c:v>
                </c:pt>
                <c:pt idx="184281">
                  <c:v>-1.9004999999999654</c:v>
                </c:pt>
                <c:pt idx="184282">
                  <c:v>-1.8984999999999559</c:v>
                </c:pt>
                <c:pt idx="184283">
                  <c:v>-1.8965000000000032</c:v>
                </c:pt>
                <c:pt idx="184284">
                  <c:v>-1.8944999999999936</c:v>
                </c:pt>
                <c:pt idx="184285">
                  <c:v>-1.8924999999999841</c:v>
                </c:pt>
                <c:pt idx="184286">
                  <c:v>-1.8904999999999745</c:v>
                </c:pt>
                <c:pt idx="184287">
                  <c:v>-1.888499999999965</c:v>
                </c:pt>
                <c:pt idx="184288">
                  <c:v>-1.8864999999999554</c:v>
                </c:pt>
                <c:pt idx="184289">
                  <c:v>-1.8845000000000027</c:v>
                </c:pt>
                <c:pt idx="184290">
                  <c:v>-1.8824999999999932</c:v>
                </c:pt>
                <c:pt idx="184291">
                  <c:v>-1.8804999999999836</c:v>
                </c:pt>
                <c:pt idx="184292">
                  <c:v>-1.8784999999999741</c:v>
                </c:pt>
                <c:pt idx="184293">
                  <c:v>-1.8764999999999645</c:v>
                </c:pt>
                <c:pt idx="184294">
                  <c:v>-1.874499999999955</c:v>
                </c:pt>
                <c:pt idx="184295">
                  <c:v>-1.8725000000000023</c:v>
                </c:pt>
                <c:pt idx="184296">
                  <c:v>-1.8704999999999927</c:v>
                </c:pt>
                <c:pt idx="184297">
                  <c:v>-1.8684999999999832</c:v>
                </c:pt>
                <c:pt idx="184298">
                  <c:v>-1.8664999999999736</c:v>
                </c:pt>
                <c:pt idx="184299">
                  <c:v>-1.8644999999999641</c:v>
                </c:pt>
                <c:pt idx="184300">
                  <c:v>-1.8624999999999545</c:v>
                </c:pt>
                <c:pt idx="184301">
                  <c:v>-1.8605000000000018</c:v>
                </c:pt>
                <c:pt idx="184302">
                  <c:v>-1.8584999999999923</c:v>
                </c:pt>
                <c:pt idx="184303">
                  <c:v>-1.8564999999999827</c:v>
                </c:pt>
                <c:pt idx="184304">
                  <c:v>-1.8544999999999732</c:v>
                </c:pt>
                <c:pt idx="184305">
                  <c:v>-1.8524999999999636</c:v>
                </c:pt>
                <c:pt idx="184306">
                  <c:v>-1.8504999999999541</c:v>
                </c:pt>
                <c:pt idx="184307">
                  <c:v>-1.8485000000000014</c:v>
                </c:pt>
                <c:pt idx="184308">
                  <c:v>-1.8464999999999918</c:v>
                </c:pt>
                <c:pt idx="184309">
                  <c:v>-1.8444999999999823</c:v>
                </c:pt>
                <c:pt idx="184310">
                  <c:v>-1.8424999999999727</c:v>
                </c:pt>
                <c:pt idx="184311">
                  <c:v>-1.8404999999999632</c:v>
                </c:pt>
                <c:pt idx="184312">
                  <c:v>-1.8384999999999536</c:v>
                </c:pt>
                <c:pt idx="184313">
                  <c:v>-1.8365000000000009</c:v>
                </c:pt>
                <c:pt idx="184314">
                  <c:v>-1.8344999999999914</c:v>
                </c:pt>
                <c:pt idx="184315">
                  <c:v>-1.8324999999999818</c:v>
                </c:pt>
                <c:pt idx="184316">
                  <c:v>-1.8304999999999723</c:v>
                </c:pt>
                <c:pt idx="184317">
                  <c:v>-1.8284999999999627</c:v>
                </c:pt>
                <c:pt idx="184318">
                  <c:v>-1.8264999999999532</c:v>
                </c:pt>
                <c:pt idx="184319">
                  <c:v>-1.8245000000000005</c:v>
                </c:pt>
                <c:pt idx="184320">
                  <c:v>-1.8224999999999909</c:v>
                </c:pt>
                <c:pt idx="184321">
                  <c:v>-1.8204999999999814</c:v>
                </c:pt>
                <c:pt idx="184322">
                  <c:v>-1.8184999999999718</c:v>
                </c:pt>
                <c:pt idx="184323">
                  <c:v>-1.8164999999999623</c:v>
                </c:pt>
                <c:pt idx="184324">
                  <c:v>-1.8144999999999527</c:v>
                </c:pt>
                <c:pt idx="184325">
                  <c:v>-1.8125</c:v>
                </c:pt>
                <c:pt idx="184326">
                  <c:v>-1.8104999999999905</c:v>
                </c:pt>
                <c:pt idx="184327">
                  <c:v>-1.8084999999999809</c:v>
                </c:pt>
                <c:pt idx="184328">
                  <c:v>-1.8064999999999714</c:v>
                </c:pt>
                <c:pt idx="184329">
                  <c:v>-1.8044999999999618</c:v>
                </c:pt>
                <c:pt idx="184330">
                  <c:v>-1.8024999999999523</c:v>
                </c:pt>
                <c:pt idx="184331">
                  <c:v>-1.8004999999999995</c:v>
                </c:pt>
                <c:pt idx="184332">
                  <c:v>-1.79849999999999</c:v>
                </c:pt>
                <c:pt idx="184333">
                  <c:v>-1.7964999999999804</c:v>
                </c:pt>
                <c:pt idx="184334">
                  <c:v>-1.7944999999999709</c:v>
                </c:pt>
                <c:pt idx="184335">
                  <c:v>-1.7924999999999613</c:v>
                </c:pt>
                <c:pt idx="184336">
                  <c:v>-1.7904999999999518</c:v>
                </c:pt>
                <c:pt idx="184337">
                  <c:v>-1.7884999999999991</c:v>
                </c:pt>
                <c:pt idx="184338">
                  <c:v>-1.7864999999999895</c:v>
                </c:pt>
                <c:pt idx="184339">
                  <c:v>-1.78449999999998</c:v>
                </c:pt>
                <c:pt idx="184340">
                  <c:v>-1.7824999999999704</c:v>
                </c:pt>
                <c:pt idx="184341">
                  <c:v>-1.7804999999999609</c:v>
                </c:pt>
                <c:pt idx="184342">
                  <c:v>-1.7784999999999513</c:v>
                </c:pt>
                <c:pt idx="184343">
                  <c:v>-1.7764999999999986</c:v>
                </c:pt>
                <c:pt idx="184344">
                  <c:v>-1.7744999999999891</c:v>
                </c:pt>
                <c:pt idx="184345">
                  <c:v>-1.7724999999999795</c:v>
                </c:pt>
                <c:pt idx="184346">
                  <c:v>-1.77049999999997</c:v>
                </c:pt>
                <c:pt idx="184347">
                  <c:v>-1.7684999999999604</c:v>
                </c:pt>
                <c:pt idx="184348">
                  <c:v>-1.7664999999999509</c:v>
                </c:pt>
                <c:pt idx="184349">
                  <c:v>-1.7644999999999982</c:v>
                </c:pt>
                <c:pt idx="184350">
                  <c:v>-1.7624999999999886</c:v>
                </c:pt>
                <c:pt idx="184351">
                  <c:v>-1.7604999999999791</c:v>
                </c:pt>
                <c:pt idx="184352">
                  <c:v>-1.7584999999999695</c:v>
                </c:pt>
                <c:pt idx="184353">
                  <c:v>-1.75649999999996</c:v>
                </c:pt>
                <c:pt idx="184354">
                  <c:v>-1.7544999999999504</c:v>
                </c:pt>
                <c:pt idx="184355">
                  <c:v>-1.7524999999999977</c:v>
                </c:pt>
                <c:pt idx="184356">
                  <c:v>-1.7504999999999882</c:v>
                </c:pt>
                <c:pt idx="184357">
                  <c:v>-1.7484999999999786</c:v>
                </c:pt>
                <c:pt idx="184358">
                  <c:v>-1.7464999999999691</c:v>
                </c:pt>
                <c:pt idx="184359">
                  <c:v>-1.7444999999999595</c:v>
                </c:pt>
                <c:pt idx="184360">
                  <c:v>-1.74249999999995</c:v>
                </c:pt>
                <c:pt idx="184361">
                  <c:v>-1.7404999999999973</c:v>
                </c:pt>
                <c:pt idx="184362">
                  <c:v>-1.7384999999999877</c:v>
                </c:pt>
                <c:pt idx="184363">
                  <c:v>-1.7364999999999782</c:v>
                </c:pt>
                <c:pt idx="184364">
                  <c:v>-1.7344999999999686</c:v>
                </c:pt>
                <c:pt idx="184365">
                  <c:v>-1.7324999999999591</c:v>
                </c:pt>
                <c:pt idx="184366">
                  <c:v>-1.7304999999999495</c:v>
                </c:pt>
                <c:pt idx="184367">
                  <c:v>-1.7284999999999968</c:v>
                </c:pt>
                <c:pt idx="184368">
                  <c:v>-1.7264999999999873</c:v>
                </c:pt>
                <c:pt idx="184369">
                  <c:v>-1.7244999999999777</c:v>
                </c:pt>
                <c:pt idx="184370">
                  <c:v>-1.7224999999999682</c:v>
                </c:pt>
                <c:pt idx="184371">
                  <c:v>-1.7204999999999586</c:v>
                </c:pt>
                <c:pt idx="184372">
                  <c:v>-1.7184999999999491</c:v>
                </c:pt>
                <c:pt idx="184373">
                  <c:v>-1.7164999999999964</c:v>
                </c:pt>
                <c:pt idx="184374">
                  <c:v>-1.7144999999999868</c:v>
                </c:pt>
                <c:pt idx="184375">
                  <c:v>-1.7124999999999773</c:v>
                </c:pt>
                <c:pt idx="184376">
                  <c:v>-1.7104999999999677</c:v>
                </c:pt>
                <c:pt idx="184377">
                  <c:v>-1.7084999999999582</c:v>
                </c:pt>
                <c:pt idx="184378">
                  <c:v>-1.7065000000000055</c:v>
                </c:pt>
                <c:pt idx="184379">
                  <c:v>-1.7044999999999959</c:v>
                </c:pt>
                <c:pt idx="184380">
                  <c:v>-1.7024999999999864</c:v>
                </c:pt>
                <c:pt idx="184381">
                  <c:v>-1.7004999999999768</c:v>
                </c:pt>
                <c:pt idx="184382">
                  <c:v>-1.6984999999999673</c:v>
                </c:pt>
                <c:pt idx="184383">
                  <c:v>-1.6964999999999577</c:v>
                </c:pt>
                <c:pt idx="184384">
                  <c:v>-1.694500000000005</c:v>
                </c:pt>
                <c:pt idx="184385">
                  <c:v>-1.6924999999999955</c:v>
                </c:pt>
                <c:pt idx="184386">
                  <c:v>-1.6904999999999859</c:v>
                </c:pt>
                <c:pt idx="184387">
                  <c:v>-1.6884999999999764</c:v>
                </c:pt>
                <c:pt idx="184388">
                  <c:v>-1.6864999999999668</c:v>
                </c:pt>
                <c:pt idx="184389">
                  <c:v>-1.6844999999999573</c:v>
                </c:pt>
                <c:pt idx="184390">
                  <c:v>-1.6825000000000045</c:v>
                </c:pt>
                <c:pt idx="184391">
                  <c:v>-1.680499999999995</c:v>
                </c:pt>
                <c:pt idx="184392">
                  <c:v>-1.6784999999999854</c:v>
                </c:pt>
                <c:pt idx="184393">
                  <c:v>-1.6764999999999759</c:v>
                </c:pt>
                <c:pt idx="184394">
                  <c:v>-1.6744999999999663</c:v>
                </c:pt>
                <c:pt idx="184395">
                  <c:v>-1.6724999999999568</c:v>
                </c:pt>
                <c:pt idx="184396">
                  <c:v>-1.6705000000000041</c:v>
                </c:pt>
                <c:pt idx="184397">
                  <c:v>-1.6684999999999945</c:v>
                </c:pt>
                <c:pt idx="184398">
                  <c:v>-1.666499999999985</c:v>
                </c:pt>
                <c:pt idx="184399">
                  <c:v>-1.6644999999999754</c:v>
                </c:pt>
                <c:pt idx="184400">
                  <c:v>-1.6624999999999659</c:v>
                </c:pt>
                <c:pt idx="184401">
                  <c:v>-1.6604999999999563</c:v>
                </c:pt>
                <c:pt idx="184402">
                  <c:v>-1.6585000000000036</c:v>
                </c:pt>
                <c:pt idx="184403">
                  <c:v>-1.6564999999999941</c:v>
                </c:pt>
                <c:pt idx="184404">
                  <c:v>-1.6544999999999845</c:v>
                </c:pt>
                <c:pt idx="184405">
                  <c:v>-1.652499999999975</c:v>
                </c:pt>
                <c:pt idx="184406">
                  <c:v>-1.6504999999999654</c:v>
                </c:pt>
                <c:pt idx="184407">
                  <c:v>-1.6484999999999559</c:v>
                </c:pt>
                <c:pt idx="184408">
                  <c:v>-1.6465000000000032</c:v>
                </c:pt>
                <c:pt idx="184409">
                  <c:v>-1.6444999999999936</c:v>
                </c:pt>
                <c:pt idx="184410">
                  <c:v>-1.6424999999999841</c:v>
                </c:pt>
                <c:pt idx="184411">
                  <c:v>-1.6404999999999745</c:v>
                </c:pt>
                <c:pt idx="184412">
                  <c:v>-1.638499999999965</c:v>
                </c:pt>
                <c:pt idx="184413">
                  <c:v>-1.6364999999999554</c:v>
                </c:pt>
                <c:pt idx="184414">
                  <c:v>-1.6345000000000027</c:v>
                </c:pt>
                <c:pt idx="184415">
                  <c:v>-1.6324999999999932</c:v>
                </c:pt>
                <c:pt idx="184416">
                  <c:v>-1.6304999999999836</c:v>
                </c:pt>
                <c:pt idx="184417">
                  <c:v>-1.6284999999999741</c:v>
                </c:pt>
                <c:pt idx="184418">
                  <c:v>-1.6264999999999645</c:v>
                </c:pt>
                <c:pt idx="184419">
                  <c:v>-1.624499999999955</c:v>
                </c:pt>
                <c:pt idx="184420">
                  <c:v>-1.6225000000000023</c:v>
                </c:pt>
                <c:pt idx="184421">
                  <c:v>-1.6204999999999927</c:v>
                </c:pt>
                <c:pt idx="184422">
                  <c:v>-1.6184999999999832</c:v>
                </c:pt>
                <c:pt idx="184423">
                  <c:v>-1.6164999999999736</c:v>
                </c:pt>
                <c:pt idx="184424">
                  <c:v>-1.6144999999999641</c:v>
                </c:pt>
                <c:pt idx="184425">
                  <c:v>-1.6124999999999545</c:v>
                </c:pt>
                <c:pt idx="184426">
                  <c:v>-1.6105000000000018</c:v>
                </c:pt>
                <c:pt idx="184427">
                  <c:v>-1.6084999999999923</c:v>
                </c:pt>
                <c:pt idx="184428">
                  <c:v>-1.6064999999999827</c:v>
                </c:pt>
                <c:pt idx="184429">
                  <c:v>-1.6044999999999732</c:v>
                </c:pt>
                <c:pt idx="184430">
                  <c:v>-1.6024999999999636</c:v>
                </c:pt>
                <c:pt idx="184431">
                  <c:v>-1.6004999999999541</c:v>
                </c:pt>
                <c:pt idx="184432">
                  <c:v>-1.5985000000000014</c:v>
                </c:pt>
                <c:pt idx="184433">
                  <c:v>-1.5964999999999918</c:v>
                </c:pt>
                <c:pt idx="184434">
                  <c:v>-1.5944999999999823</c:v>
                </c:pt>
                <c:pt idx="184435">
                  <c:v>-1.5924999999999727</c:v>
                </c:pt>
                <c:pt idx="184436">
                  <c:v>-1.5904999999999632</c:v>
                </c:pt>
                <c:pt idx="184437">
                  <c:v>-1.5884999999999536</c:v>
                </c:pt>
                <c:pt idx="184438">
                  <c:v>-1.5865000000000009</c:v>
                </c:pt>
                <c:pt idx="184439">
                  <c:v>-1.5844999999999914</c:v>
                </c:pt>
                <c:pt idx="184440">
                  <c:v>-1.5824999999999818</c:v>
                </c:pt>
                <c:pt idx="184441">
                  <c:v>-1.5804999999999723</c:v>
                </c:pt>
                <c:pt idx="184442">
                  <c:v>-1.5784999999999627</c:v>
                </c:pt>
                <c:pt idx="184443">
                  <c:v>-1.5764999999999532</c:v>
                </c:pt>
                <c:pt idx="184444">
                  <c:v>-1.5745000000000005</c:v>
                </c:pt>
                <c:pt idx="184445">
                  <c:v>-1.5724999999999909</c:v>
                </c:pt>
                <c:pt idx="184446">
                  <c:v>-1.5704999999999814</c:v>
                </c:pt>
                <c:pt idx="184447">
                  <c:v>-1.5684999999999718</c:v>
                </c:pt>
                <c:pt idx="184448">
                  <c:v>-1.5664999999999623</c:v>
                </c:pt>
                <c:pt idx="184449">
                  <c:v>-1.5644999999999527</c:v>
                </c:pt>
                <c:pt idx="184450">
                  <c:v>-1.5625</c:v>
                </c:pt>
                <c:pt idx="184451">
                  <c:v>-1.5604999999999905</c:v>
                </c:pt>
                <c:pt idx="184452">
                  <c:v>-1.5584999999999809</c:v>
                </c:pt>
                <c:pt idx="184453">
                  <c:v>-1.5564999999999714</c:v>
                </c:pt>
                <c:pt idx="184454">
                  <c:v>-1.5544999999999618</c:v>
                </c:pt>
                <c:pt idx="184455">
                  <c:v>-1.5524999999999523</c:v>
                </c:pt>
                <c:pt idx="184456">
                  <c:v>-1.5504999999999995</c:v>
                </c:pt>
                <c:pt idx="184457">
                  <c:v>-1.54849999999999</c:v>
                </c:pt>
                <c:pt idx="184458">
                  <c:v>-1.5464999999999804</c:v>
                </c:pt>
                <c:pt idx="184459">
                  <c:v>-1.5444999999999709</c:v>
                </c:pt>
                <c:pt idx="184460">
                  <c:v>-1.5424999999999613</c:v>
                </c:pt>
                <c:pt idx="184461">
                  <c:v>-1.5404999999999518</c:v>
                </c:pt>
                <c:pt idx="184462">
                  <c:v>-1.5384999999999991</c:v>
                </c:pt>
                <c:pt idx="184463">
                  <c:v>-1.5364999999999895</c:v>
                </c:pt>
                <c:pt idx="184464">
                  <c:v>-1.53449999999998</c:v>
                </c:pt>
                <c:pt idx="184465">
                  <c:v>-1.5324999999999704</c:v>
                </c:pt>
                <c:pt idx="184466">
                  <c:v>-1.5304999999999609</c:v>
                </c:pt>
                <c:pt idx="184467">
                  <c:v>-1.5284999999999513</c:v>
                </c:pt>
                <c:pt idx="184468">
                  <c:v>-1.5264999999999986</c:v>
                </c:pt>
                <c:pt idx="184469">
                  <c:v>-1.5244999999999891</c:v>
                </c:pt>
                <c:pt idx="184470">
                  <c:v>-1.5224999999999795</c:v>
                </c:pt>
                <c:pt idx="184471">
                  <c:v>-1.52049999999997</c:v>
                </c:pt>
                <c:pt idx="184472">
                  <c:v>-1.5184999999999604</c:v>
                </c:pt>
                <c:pt idx="184473">
                  <c:v>-1.5164999999999509</c:v>
                </c:pt>
                <c:pt idx="184474">
                  <c:v>-1.5144999999999982</c:v>
                </c:pt>
                <c:pt idx="184475">
                  <c:v>-1.5124999999999886</c:v>
                </c:pt>
                <c:pt idx="184476">
                  <c:v>-1.5104999999999791</c:v>
                </c:pt>
                <c:pt idx="184477">
                  <c:v>-1.5084999999999695</c:v>
                </c:pt>
                <c:pt idx="184478">
                  <c:v>-1.50649999999996</c:v>
                </c:pt>
                <c:pt idx="184479">
                  <c:v>-1.5044999999999504</c:v>
                </c:pt>
                <c:pt idx="184480">
                  <c:v>-1.5024999999999977</c:v>
                </c:pt>
                <c:pt idx="184481">
                  <c:v>-1.5004999999999882</c:v>
                </c:pt>
                <c:pt idx="184482">
                  <c:v>-1.4984999999999786</c:v>
                </c:pt>
                <c:pt idx="184483">
                  <c:v>-1.4964999999999691</c:v>
                </c:pt>
                <c:pt idx="184484">
                  <c:v>-1.4944999999999595</c:v>
                </c:pt>
                <c:pt idx="184485">
                  <c:v>-1.49249999999995</c:v>
                </c:pt>
                <c:pt idx="184486">
                  <c:v>-1.4904999999999973</c:v>
                </c:pt>
                <c:pt idx="184487">
                  <c:v>-1.4884999999999877</c:v>
                </c:pt>
                <c:pt idx="184488">
                  <c:v>-1.4864999999999782</c:v>
                </c:pt>
                <c:pt idx="184489">
                  <c:v>-1.4844999999999686</c:v>
                </c:pt>
                <c:pt idx="184490">
                  <c:v>-1.4824999999999591</c:v>
                </c:pt>
                <c:pt idx="184491">
                  <c:v>-1.4804999999999495</c:v>
                </c:pt>
                <c:pt idx="184492">
                  <c:v>-1.4784999999999968</c:v>
                </c:pt>
                <c:pt idx="184493">
                  <c:v>-1.4764999999999873</c:v>
                </c:pt>
                <c:pt idx="184494">
                  <c:v>-1.4744999999999777</c:v>
                </c:pt>
                <c:pt idx="184495">
                  <c:v>-1.4724999999999682</c:v>
                </c:pt>
                <c:pt idx="184496">
                  <c:v>-1.4704999999999586</c:v>
                </c:pt>
                <c:pt idx="184497">
                  <c:v>-1.4684999999999491</c:v>
                </c:pt>
                <c:pt idx="184498">
                  <c:v>-1.4664999999999964</c:v>
                </c:pt>
                <c:pt idx="184499">
                  <c:v>-1.4644999999999868</c:v>
                </c:pt>
                <c:pt idx="184500">
                  <c:v>-1.4624999999999773</c:v>
                </c:pt>
                <c:pt idx="184501">
                  <c:v>-1.4604999999999677</c:v>
                </c:pt>
                <c:pt idx="184502">
                  <c:v>-1.4584999999999582</c:v>
                </c:pt>
                <c:pt idx="184503">
                  <c:v>-1.4565000000000055</c:v>
                </c:pt>
                <c:pt idx="184504">
                  <c:v>-1.4544999999999959</c:v>
                </c:pt>
                <c:pt idx="184505">
                  <c:v>-1.4524999999999864</c:v>
                </c:pt>
                <c:pt idx="184506">
                  <c:v>-1.4504999999999768</c:v>
                </c:pt>
                <c:pt idx="184507">
                  <c:v>-1.4484999999999673</c:v>
                </c:pt>
                <c:pt idx="184508">
                  <c:v>-1.4464999999999577</c:v>
                </c:pt>
                <c:pt idx="184509">
                  <c:v>-1.444500000000005</c:v>
                </c:pt>
                <c:pt idx="184510">
                  <c:v>-1.4424999999999955</c:v>
                </c:pt>
                <c:pt idx="184511">
                  <c:v>-1.4404999999999859</c:v>
                </c:pt>
                <c:pt idx="184512">
                  <c:v>-1.4384999999999764</c:v>
                </c:pt>
                <c:pt idx="184513">
                  <c:v>-1.4364999999999668</c:v>
                </c:pt>
                <c:pt idx="184514">
                  <c:v>-1.4344999999999573</c:v>
                </c:pt>
                <c:pt idx="184515">
                  <c:v>-1.4325000000000045</c:v>
                </c:pt>
                <c:pt idx="184516">
                  <c:v>-1.430499999999995</c:v>
                </c:pt>
                <c:pt idx="184517">
                  <c:v>-1.4284999999999854</c:v>
                </c:pt>
                <c:pt idx="184518">
                  <c:v>-1.4264999999999759</c:v>
                </c:pt>
                <c:pt idx="184519">
                  <c:v>-1.4244999999999663</c:v>
                </c:pt>
                <c:pt idx="184520">
                  <c:v>-1.4224999999999568</c:v>
                </c:pt>
                <c:pt idx="184521">
                  <c:v>-1.4205000000000041</c:v>
                </c:pt>
                <c:pt idx="184522">
                  <c:v>-1.4184999999999945</c:v>
                </c:pt>
                <c:pt idx="184523">
                  <c:v>-1.416499999999985</c:v>
                </c:pt>
                <c:pt idx="184524">
                  <c:v>-1.4144999999999754</c:v>
                </c:pt>
                <c:pt idx="184525">
                  <c:v>-1.4124999999999659</c:v>
                </c:pt>
                <c:pt idx="184526">
                  <c:v>-1.4104999999999563</c:v>
                </c:pt>
                <c:pt idx="184527">
                  <c:v>-1.4085000000000036</c:v>
                </c:pt>
                <c:pt idx="184528">
                  <c:v>-1.4064999999999941</c:v>
                </c:pt>
                <c:pt idx="184529">
                  <c:v>-1.4044999999999845</c:v>
                </c:pt>
                <c:pt idx="184530">
                  <c:v>-1.402499999999975</c:v>
                </c:pt>
                <c:pt idx="184531">
                  <c:v>-1.4004999999999654</c:v>
                </c:pt>
                <c:pt idx="184532">
                  <c:v>-1.3984999999999559</c:v>
                </c:pt>
                <c:pt idx="184533">
                  <c:v>-1.3965000000000032</c:v>
                </c:pt>
                <c:pt idx="184534">
                  <c:v>-1.3944999999999936</c:v>
                </c:pt>
                <c:pt idx="184535">
                  <c:v>-1.3924999999999841</c:v>
                </c:pt>
                <c:pt idx="184536">
                  <c:v>-1.3904999999999745</c:v>
                </c:pt>
                <c:pt idx="184537">
                  <c:v>-1.388499999999965</c:v>
                </c:pt>
                <c:pt idx="184538">
                  <c:v>-1.3864999999999554</c:v>
                </c:pt>
                <c:pt idx="184539">
                  <c:v>-1.3845000000000027</c:v>
                </c:pt>
                <c:pt idx="184540">
                  <c:v>-1.3824999999999932</c:v>
                </c:pt>
                <c:pt idx="184541">
                  <c:v>-1.3804999999999836</c:v>
                </c:pt>
                <c:pt idx="184542">
                  <c:v>-1.3784999999999741</c:v>
                </c:pt>
                <c:pt idx="184543">
                  <c:v>-1.3764999999999645</c:v>
                </c:pt>
                <c:pt idx="184544">
                  <c:v>-1.374499999999955</c:v>
                </c:pt>
                <c:pt idx="184545">
                  <c:v>-1.3725000000000023</c:v>
                </c:pt>
                <c:pt idx="184546">
                  <c:v>-1.3704999999999927</c:v>
                </c:pt>
                <c:pt idx="184547">
                  <c:v>-1.3684999999999832</c:v>
                </c:pt>
                <c:pt idx="184548">
                  <c:v>-1.3664999999999736</c:v>
                </c:pt>
                <c:pt idx="184549">
                  <c:v>-1.3644999999999641</c:v>
                </c:pt>
                <c:pt idx="184550">
                  <c:v>-1.3624999999999545</c:v>
                </c:pt>
                <c:pt idx="184551">
                  <c:v>-1.3605000000000018</c:v>
                </c:pt>
                <c:pt idx="184552">
                  <c:v>-1.3584999999999923</c:v>
                </c:pt>
                <c:pt idx="184553">
                  <c:v>-1.3564999999999827</c:v>
                </c:pt>
                <c:pt idx="184554">
                  <c:v>-1.3544999999999732</c:v>
                </c:pt>
                <c:pt idx="184555">
                  <c:v>-1.3524999999999636</c:v>
                </c:pt>
                <c:pt idx="184556">
                  <c:v>-1.3504999999999541</c:v>
                </c:pt>
                <c:pt idx="184557">
                  <c:v>-1.3485000000000014</c:v>
                </c:pt>
                <c:pt idx="184558">
                  <c:v>-1.3464999999999918</c:v>
                </c:pt>
                <c:pt idx="184559">
                  <c:v>-1.3444999999999823</c:v>
                </c:pt>
                <c:pt idx="184560">
                  <c:v>-1.3424999999999727</c:v>
                </c:pt>
                <c:pt idx="184561">
                  <c:v>-1.3404999999999632</c:v>
                </c:pt>
                <c:pt idx="184562">
                  <c:v>-1.3384999999999536</c:v>
                </c:pt>
                <c:pt idx="184563">
                  <c:v>-1.3365000000000009</c:v>
                </c:pt>
                <c:pt idx="184564">
                  <c:v>-1.3344999999999914</c:v>
                </c:pt>
                <c:pt idx="184565">
                  <c:v>-1.3324999999999818</c:v>
                </c:pt>
                <c:pt idx="184566">
                  <c:v>-1.3304999999999723</c:v>
                </c:pt>
                <c:pt idx="184567">
                  <c:v>-1.3284999999999627</c:v>
                </c:pt>
                <c:pt idx="184568">
                  <c:v>-1.3264999999999532</c:v>
                </c:pt>
                <c:pt idx="184569">
                  <c:v>-1.3245000000000005</c:v>
                </c:pt>
                <c:pt idx="184570">
                  <c:v>-1.3224999999999909</c:v>
                </c:pt>
                <c:pt idx="184571">
                  <c:v>-1.3204999999999814</c:v>
                </c:pt>
                <c:pt idx="184572">
                  <c:v>-1.3184999999999718</c:v>
                </c:pt>
                <c:pt idx="184573">
                  <c:v>-1.3164999999999623</c:v>
                </c:pt>
                <c:pt idx="184574">
                  <c:v>-1.3144999999999527</c:v>
                </c:pt>
                <c:pt idx="184575">
                  <c:v>-1.3125</c:v>
                </c:pt>
                <c:pt idx="184576">
                  <c:v>-1.3104999999999905</c:v>
                </c:pt>
                <c:pt idx="184577">
                  <c:v>-1.3084999999999809</c:v>
                </c:pt>
                <c:pt idx="184578">
                  <c:v>-1.3064999999999714</c:v>
                </c:pt>
                <c:pt idx="184579">
                  <c:v>-1.3044999999999618</c:v>
                </c:pt>
                <c:pt idx="184580">
                  <c:v>-1.3024999999999523</c:v>
                </c:pt>
                <c:pt idx="184581">
                  <c:v>-1.3004999999999995</c:v>
                </c:pt>
                <c:pt idx="184582">
                  <c:v>-1.29849999999999</c:v>
                </c:pt>
                <c:pt idx="184583">
                  <c:v>-1.2964999999999804</c:v>
                </c:pt>
                <c:pt idx="184584">
                  <c:v>-1.2944999999999709</c:v>
                </c:pt>
                <c:pt idx="184585">
                  <c:v>-1.2924999999999613</c:v>
                </c:pt>
                <c:pt idx="184586">
                  <c:v>-1.2904999999999518</c:v>
                </c:pt>
                <c:pt idx="184587">
                  <c:v>-1.2884999999999991</c:v>
                </c:pt>
                <c:pt idx="184588">
                  <c:v>-1.2864999999999895</c:v>
                </c:pt>
                <c:pt idx="184589">
                  <c:v>-1.28449999999998</c:v>
                </c:pt>
                <c:pt idx="184590">
                  <c:v>-1.2824999999999704</c:v>
                </c:pt>
                <c:pt idx="184591">
                  <c:v>-1.2804999999999609</c:v>
                </c:pt>
                <c:pt idx="184592">
                  <c:v>-1.2784999999999513</c:v>
                </c:pt>
                <c:pt idx="184593">
                  <c:v>-1.2764999999999986</c:v>
                </c:pt>
                <c:pt idx="184594">
                  <c:v>-1.2744999999999891</c:v>
                </c:pt>
                <c:pt idx="184595">
                  <c:v>-1.2724999999999795</c:v>
                </c:pt>
                <c:pt idx="184596">
                  <c:v>-1.27049999999997</c:v>
                </c:pt>
                <c:pt idx="184597">
                  <c:v>-1.2684999999999604</c:v>
                </c:pt>
                <c:pt idx="184598">
                  <c:v>-1.2664999999999509</c:v>
                </c:pt>
                <c:pt idx="184599">
                  <c:v>-1.2644999999999982</c:v>
                </c:pt>
                <c:pt idx="184600">
                  <c:v>-1.2624999999999886</c:v>
                </c:pt>
                <c:pt idx="184601">
                  <c:v>-1.2604999999999791</c:v>
                </c:pt>
                <c:pt idx="184602">
                  <c:v>-1.2584999999999695</c:v>
                </c:pt>
                <c:pt idx="184603">
                  <c:v>-1.25649999999996</c:v>
                </c:pt>
                <c:pt idx="184604">
                  <c:v>-1.2544999999999504</c:v>
                </c:pt>
                <c:pt idx="184605">
                  <c:v>-1.2524999999999977</c:v>
                </c:pt>
                <c:pt idx="184606">
                  <c:v>-1.2504999999999882</c:v>
                </c:pt>
                <c:pt idx="184607">
                  <c:v>-1.2484999999999786</c:v>
                </c:pt>
                <c:pt idx="184608">
                  <c:v>-1.2464999999999691</c:v>
                </c:pt>
                <c:pt idx="184609">
                  <c:v>-1.2444999999999595</c:v>
                </c:pt>
                <c:pt idx="184610">
                  <c:v>-1.24249999999995</c:v>
                </c:pt>
                <c:pt idx="184611">
                  <c:v>-1.2404999999999973</c:v>
                </c:pt>
                <c:pt idx="184612">
                  <c:v>-1.2384999999999877</c:v>
                </c:pt>
                <c:pt idx="184613">
                  <c:v>-1.2364999999999782</c:v>
                </c:pt>
                <c:pt idx="184614">
                  <c:v>-1.2344999999999686</c:v>
                </c:pt>
                <c:pt idx="184615">
                  <c:v>-1.2324999999999591</c:v>
                </c:pt>
                <c:pt idx="184616">
                  <c:v>-1.2304999999999495</c:v>
                </c:pt>
                <c:pt idx="184617">
                  <c:v>-1.2284999999999968</c:v>
                </c:pt>
                <c:pt idx="184618">
                  <c:v>-1.2264999999999873</c:v>
                </c:pt>
                <c:pt idx="184619">
                  <c:v>-1.2244999999999777</c:v>
                </c:pt>
                <c:pt idx="184620">
                  <c:v>-1.2224999999999682</c:v>
                </c:pt>
                <c:pt idx="184621">
                  <c:v>-1.2204999999999586</c:v>
                </c:pt>
                <c:pt idx="184622">
                  <c:v>-1.2184999999999491</c:v>
                </c:pt>
                <c:pt idx="184623">
                  <c:v>-1.2164999999999964</c:v>
                </c:pt>
                <c:pt idx="184624">
                  <c:v>-1.2144999999999868</c:v>
                </c:pt>
                <c:pt idx="184625">
                  <c:v>-1.2124999999999773</c:v>
                </c:pt>
                <c:pt idx="184626">
                  <c:v>-1.2104999999999677</c:v>
                </c:pt>
                <c:pt idx="184627">
                  <c:v>-1.2084999999999582</c:v>
                </c:pt>
                <c:pt idx="184628">
                  <c:v>-1.2065000000000055</c:v>
                </c:pt>
                <c:pt idx="184629">
                  <c:v>-1.2044999999999959</c:v>
                </c:pt>
                <c:pt idx="184630">
                  <c:v>-1.2024999999999864</c:v>
                </c:pt>
                <c:pt idx="184631">
                  <c:v>-1.2004999999999768</c:v>
                </c:pt>
                <c:pt idx="184632">
                  <c:v>-1.1984999999999673</c:v>
                </c:pt>
                <c:pt idx="184633">
                  <c:v>-1.1964999999999577</c:v>
                </c:pt>
                <c:pt idx="184634">
                  <c:v>-1.194500000000005</c:v>
                </c:pt>
                <c:pt idx="184635">
                  <c:v>-1.1924999999999955</c:v>
                </c:pt>
                <c:pt idx="184636">
                  <c:v>-1.1904999999999859</c:v>
                </c:pt>
                <c:pt idx="184637">
                  <c:v>-1.1884999999999764</c:v>
                </c:pt>
                <c:pt idx="184638">
                  <c:v>-1.1864999999999668</c:v>
                </c:pt>
                <c:pt idx="184639">
                  <c:v>-1.1844999999999573</c:v>
                </c:pt>
                <c:pt idx="184640">
                  <c:v>-1.1825000000000045</c:v>
                </c:pt>
                <c:pt idx="184641">
                  <c:v>-1.180499999999995</c:v>
                </c:pt>
                <c:pt idx="184642">
                  <c:v>-1.1784999999999854</c:v>
                </c:pt>
                <c:pt idx="184643">
                  <c:v>-1.1764999999999759</c:v>
                </c:pt>
                <c:pt idx="184644">
                  <c:v>-1.1744999999999663</c:v>
                </c:pt>
                <c:pt idx="184645">
                  <c:v>-1.1724999999999568</c:v>
                </c:pt>
                <c:pt idx="184646">
                  <c:v>-1.1705000000000041</c:v>
                </c:pt>
                <c:pt idx="184647">
                  <c:v>-1.1684999999999945</c:v>
                </c:pt>
                <c:pt idx="184648">
                  <c:v>-1.166499999999985</c:v>
                </c:pt>
                <c:pt idx="184649">
                  <c:v>-1.1644999999999754</c:v>
                </c:pt>
                <c:pt idx="184650">
                  <c:v>-1.1624999999999659</c:v>
                </c:pt>
                <c:pt idx="184651">
                  <c:v>-1.1604999999999563</c:v>
                </c:pt>
                <c:pt idx="184652">
                  <c:v>-1.1585000000000036</c:v>
                </c:pt>
                <c:pt idx="184653">
                  <c:v>-1.1564999999999941</c:v>
                </c:pt>
                <c:pt idx="184654">
                  <c:v>-1.1544999999999845</c:v>
                </c:pt>
                <c:pt idx="184655">
                  <c:v>-1.152499999999975</c:v>
                </c:pt>
                <c:pt idx="184656">
                  <c:v>-1.1504999999999654</c:v>
                </c:pt>
                <c:pt idx="184657">
                  <c:v>-1.1484999999999559</c:v>
                </c:pt>
                <c:pt idx="184658">
                  <c:v>-1.1465000000000032</c:v>
                </c:pt>
                <c:pt idx="184659">
                  <c:v>-1.1444999999999936</c:v>
                </c:pt>
                <c:pt idx="184660">
                  <c:v>-1.1424999999999841</c:v>
                </c:pt>
                <c:pt idx="184661">
                  <c:v>-1.1404999999999745</c:v>
                </c:pt>
                <c:pt idx="184662">
                  <c:v>-1.138499999999965</c:v>
                </c:pt>
                <c:pt idx="184663">
                  <c:v>-1.1364999999999554</c:v>
                </c:pt>
                <c:pt idx="184664">
                  <c:v>-1.1345000000000027</c:v>
                </c:pt>
                <c:pt idx="184665">
                  <c:v>-1.1324999999999932</c:v>
                </c:pt>
                <c:pt idx="184666">
                  <c:v>-1.1304999999999836</c:v>
                </c:pt>
                <c:pt idx="184667">
                  <c:v>-1.1284999999999741</c:v>
                </c:pt>
                <c:pt idx="184668">
                  <c:v>-1.1264999999999645</c:v>
                </c:pt>
                <c:pt idx="184669">
                  <c:v>-1.124499999999955</c:v>
                </c:pt>
                <c:pt idx="184670">
                  <c:v>-1.1225000000000023</c:v>
                </c:pt>
                <c:pt idx="184671">
                  <c:v>-1.1204999999999927</c:v>
                </c:pt>
                <c:pt idx="184672">
                  <c:v>-1.1184999999999832</c:v>
                </c:pt>
                <c:pt idx="184673">
                  <c:v>-1.1164999999999736</c:v>
                </c:pt>
                <c:pt idx="184674">
                  <c:v>-1.1144999999999641</c:v>
                </c:pt>
                <c:pt idx="184675">
                  <c:v>-1.1124999999999545</c:v>
                </c:pt>
                <c:pt idx="184676">
                  <c:v>-1.1105000000000018</c:v>
                </c:pt>
                <c:pt idx="184677">
                  <c:v>-1.1084999999999923</c:v>
                </c:pt>
                <c:pt idx="184678">
                  <c:v>-1.1064999999999827</c:v>
                </c:pt>
                <c:pt idx="184679">
                  <c:v>-1.1044999999999732</c:v>
                </c:pt>
                <c:pt idx="184680">
                  <c:v>-1.1024999999999636</c:v>
                </c:pt>
                <c:pt idx="184681">
                  <c:v>-1.1004999999999541</c:v>
                </c:pt>
                <c:pt idx="184682">
                  <c:v>-1.0985000000000014</c:v>
                </c:pt>
                <c:pt idx="184683">
                  <c:v>-1.0964999999999918</c:v>
                </c:pt>
                <c:pt idx="184684">
                  <c:v>-1.0944999999999823</c:v>
                </c:pt>
                <c:pt idx="184685">
                  <c:v>-1.0924999999999727</c:v>
                </c:pt>
                <c:pt idx="184686">
                  <c:v>-1.0904999999999632</c:v>
                </c:pt>
                <c:pt idx="184687">
                  <c:v>-1.0884999999999536</c:v>
                </c:pt>
                <c:pt idx="184688">
                  <c:v>-1.0865000000000009</c:v>
                </c:pt>
                <c:pt idx="184689">
                  <c:v>-1.0844999999999914</c:v>
                </c:pt>
                <c:pt idx="184690">
                  <c:v>-1.0824999999999818</c:v>
                </c:pt>
                <c:pt idx="184691">
                  <c:v>-1.0804999999999723</c:v>
                </c:pt>
                <c:pt idx="184692">
                  <c:v>-1.0784999999999627</c:v>
                </c:pt>
                <c:pt idx="184693">
                  <c:v>-1.0764999999999532</c:v>
                </c:pt>
                <c:pt idx="184694">
                  <c:v>-1.0745000000000005</c:v>
                </c:pt>
                <c:pt idx="184695">
                  <c:v>-1.0724999999999909</c:v>
                </c:pt>
                <c:pt idx="184696">
                  <c:v>-1.0704999999999814</c:v>
                </c:pt>
                <c:pt idx="184697">
                  <c:v>-1.0684999999999718</c:v>
                </c:pt>
                <c:pt idx="184698">
                  <c:v>-1.0664999999999623</c:v>
                </c:pt>
                <c:pt idx="184699">
                  <c:v>-1.0644999999999527</c:v>
                </c:pt>
                <c:pt idx="184700">
                  <c:v>-1.0625</c:v>
                </c:pt>
                <c:pt idx="184701">
                  <c:v>-1.0604999999999905</c:v>
                </c:pt>
                <c:pt idx="184702">
                  <c:v>-1.0584999999999809</c:v>
                </c:pt>
                <c:pt idx="184703">
                  <c:v>-1.0564999999999714</c:v>
                </c:pt>
                <c:pt idx="184704">
                  <c:v>-1.0544999999999618</c:v>
                </c:pt>
                <c:pt idx="184705">
                  <c:v>-1.0524999999999523</c:v>
                </c:pt>
                <c:pt idx="184706">
                  <c:v>-1.0504999999999995</c:v>
                </c:pt>
                <c:pt idx="184707">
                  <c:v>-1.04849999999999</c:v>
                </c:pt>
                <c:pt idx="184708">
                  <c:v>-1.0464999999999804</c:v>
                </c:pt>
                <c:pt idx="184709">
                  <c:v>-1.0444999999999709</c:v>
                </c:pt>
                <c:pt idx="184710">
                  <c:v>-1.0424999999999613</c:v>
                </c:pt>
                <c:pt idx="184711">
                  <c:v>-1.0404999999999518</c:v>
                </c:pt>
                <c:pt idx="184712">
                  <c:v>-1.0384999999999991</c:v>
                </c:pt>
                <c:pt idx="184713">
                  <c:v>-1.0364999999999895</c:v>
                </c:pt>
                <c:pt idx="184714">
                  <c:v>-1.03449999999998</c:v>
                </c:pt>
                <c:pt idx="184715">
                  <c:v>-1.0324999999999704</c:v>
                </c:pt>
                <c:pt idx="184716">
                  <c:v>-1.0304999999999609</c:v>
                </c:pt>
                <c:pt idx="184717">
                  <c:v>-1.0284999999999513</c:v>
                </c:pt>
                <c:pt idx="184718">
                  <c:v>-1.0264999999999986</c:v>
                </c:pt>
                <c:pt idx="184719">
                  <c:v>-1.0244999999999891</c:v>
                </c:pt>
                <c:pt idx="184720">
                  <c:v>-1.0224999999999795</c:v>
                </c:pt>
                <c:pt idx="184721">
                  <c:v>-1.02049999999997</c:v>
                </c:pt>
                <c:pt idx="184722">
                  <c:v>-1.0184999999999604</c:v>
                </c:pt>
                <c:pt idx="184723">
                  <c:v>-1.0164999999999509</c:v>
                </c:pt>
                <c:pt idx="184724">
                  <c:v>-1.0144999999999982</c:v>
                </c:pt>
                <c:pt idx="184725">
                  <c:v>-1.0124999999999886</c:v>
                </c:pt>
                <c:pt idx="184726">
                  <c:v>-1.0104999999999791</c:v>
                </c:pt>
                <c:pt idx="184727">
                  <c:v>-1.0084999999999695</c:v>
                </c:pt>
                <c:pt idx="184728">
                  <c:v>-1.00649999999996</c:v>
                </c:pt>
                <c:pt idx="184729">
                  <c:v>-1.0044999999999504</c:v>
                </c:pt>
                <c:pt idx="184730">
                  <c:v>-1.0024999999999977</c:v>
                </c:pt>
                <c:pt idx="184731">
                  <c:v>-1.0004999999999882</c:v>
                </c:pt>
                <c:pt idx="184732">
                  <c:v>-0.99849999999997863</c:v>
                </c:pt>
                <c:pt idx="184733">
                  <c:v>-0.99649999999996908</c:v>
                </c:pt>
                <c:pt idx="184734">
                  <c:v>-0.99449999999995953</c:v>
                </c:pt>
                <c:pt idx="184735">
                  <c:v>-0.99249999999994998</c:v>
                </c:pt>
                <c:pt idx="184736">
                  <c:v>-0.99049999999999727</c:v>
                </c:pt>
                <c:pt idx="184737">
                  <c:v>-0.98849999999998772</c:v>
                </c:pt>
                <c:pt idx="184738">
                  <c:v>-0.98649999999997817</c:v>
                </c:pt>
                <c:pt idx="184739">
                  <c:v>-0.98449999999996862</c:v>
                </c:pt>
                <c:pt idx="184740">
                  <c:v>-0.98249999999995907</c:v>
                </c:pt>
                <c:pt idx="184741">
                  <c:v>-0.98049999999994952</c:v>
                </c:pt>
                <c:pt idx="184742">
                  <c:v>-0.97849999999999682</c:v>
                </c:pt>
                <c:pt idx="184743">
                  <c:v>-0.97649999999998727</c:v>
                </c:pt>
                <c:pt idx="184744">
                  <c:v>-0.97449999999997772</c:v>
                </c:pt>
                <c:pt idx="184745">
                  <c:v>-0.97249999999996817</c:v>
                </c:pt>
                <c:pt idx="184746">
                  <c:v>-0.97049999999995862</c:v>
                </c:pt>
                <c:pt idx="184747">
                  <c:v>-0.96849999999994907</c:v>
                </c:pt>
                <c:pt idx="184748">
                  <c:v>-0.96649999999999636</c:v>
                </c:pt>
                <c:pt idx="184749">
                  <c:v>-0.96449999999998681</c:v>
                </c:pt>
                <c:pt idx="184750">
                  <c:v>-0.96249999999997726</c:v>
                </c:pt>
                <c:pt idx="184751">
                  <c:v>-0.96049999999996771</c:v>
                </c:pt>
                <c:pt idx="184752">
                  <c:v>-0.95849999999995816</c:v>
                </c:pt>
                <c:pt idx="184753">
                  <c:v>-0.95650000000000546</c:v>
                </c:pt>
                <c:pt idx="184754">
                  <c:v>-0.95449999999999591</c:v>
                </c:pt>
                <c:pt idx="184755">
                  <c:v>-0.95249999999998636</c:v>
                </c:pt>
                <c:pt idx="184756">
                  <c:v>-0.95049999999997681</c:v>
                </c:pt>
                <c:pt idx="184757">
                  <c:v>-0.94849999999996726</c:v>
                </c:pt>
                <c:pt idx="184758">
                  <c:v>-0.94649999999995771</c:v>
                </c:pt>
                <c:pt idx="184759">
                  <c:v>-0.944500000000005</c:v>
                </c:pt>
                <c:pt idx="184760">
                  <c:v>-0.94249999999999545</c:v>
                </c:pt>
                <c:pt idx="184761">
                  <c:v>-0.9404999999999859</c:v>
                </c:pt>
                <c:pt idx="184762">
                  <c:v>-0.93849999999997635</c:v>
                </c:pt>
                <c:pt idx="184763">
                  <c:v>-0.9364999999999668</c:v>
                </c:pt>
                <c:pt idx="184764">
                  <c:v>-0.93449999999995725</c:v>
                </c:pt>
                <c:pt idx="184765">
                  <c:v>-0.93250000000000455</c:v>
                </c:pt>
                <c:pt idx="184766">
                  <c:v>-0.930499999999995</c:v>
                </c:pt>
                <c:pt idx="184767">
                  <c:v>-0.92849999999998545</c:v>
                </c:pt>
                <c:pt idx="184768">
                  <c:v>-0.9264999999999759</c:v>
                </c:pt>
                <c:pt idx="184769">
                  <c:v>-0.92449999999996635</c:v>
                </c:pt>
                <c:pt idx="184770">
                  <c:v>-0.9224999999999568</c:v>
                </c:pt>
                <c:pt idx="184771">
                  <c:v>-0.92050000000000409</c:v>
                </c:pt>
                <c:pt idx="184772">
                  <c:v>-0.91849999999999454</c:v>
                </c:pt>
                <c:pt idx="184773">
                  <c:v>-0.91649999999998499</c:v>
                </c:pt>
                <c:pt idx="184774">
                  <c:v>-0.91449999999997544</c:v>
                </c:pt>
                <c:pt idx="184775">
                  <c:v>-0.91249999999996589</c:v>
                </c:pt>
                <c:pt idx="184776">
                  <c:v>-0.91049999999995634</c:v>
                </c:pt>
                <c:pt idx="184777">
                  <c:v>-0.90850000000000364</c:v>
                </c:pt>
                <c:pt idx="184778">
                  <c:v>-0.90649999999999409</c:v>
                </c:pt>
                <c:pt idx="184779">
                  <c:v>-0.90449999999998454</c:v>
                </c:pt>
                <c:pt idx="184780">
                  <c:v>-0.90249999999997499</c:v>
                </c:pt>
                <c:pt idx="184781">
                  <c:v>-0.90049999999996544</c:v>
                </c:pt>
                <c:pt idx="184782">
                  <c:v>-0.89849999999995589</c:v>
                </c:pt>
                <c:pt idx="184783">
                  <c:v>-0.89650000000000318</c:v>
                </c:pt>
                <c:pt idx="184784">
                  <c:v>-0.89449999999999363</c:v>
                </c:pt>
                <c:pt idx="184785">
                  <c:v>-0.89249999999998408</c:v>
                </c:pt>
                <c:pt idx="184786">
                  <c:v>-0.89049999999997453</c:v>
                </c:pt>
                <c:pt idx="184787">
                  <c:v>-0.88849999999996498</c:v>
                </c:pt>
                <c:pt idx="184788">
                  <c:v>-0.88649999999995543</c:v>
                </c:pt>
                <c:pt idx="184789">
                  <c:v>-0.88450000000000273</c:v>
                </c:pt>
                <c:pt idx="184790">
                  <c:v>-0.88249999999999318</c:v>
                </c:pt>
                <c:pt idx="184791">
                  <c:v>-0.88049999999998363</c:v>
                </c:pt>
                <c:pt idx="184792">
                  <c:v>-0.87849999999997408</c:v>
                </c:pt>
                <c:pt idx="184793">
                  <c:v>-0.87649999999996453</c:v>
                </c:pt>
                <c:pt idx="184794">
                  <c:v>-0.87449999999995498</c:v>
                </c:pt>
                <c:pt idx="184795">
                  <c:v>-0.87250000000000227</c:v>
                </c:pt>
                <c:pt idx="184796">
                  <c:v>-0.87049999999999272</c:v>
                </c:pt>
                <c:pt idx="184797">
                  <c:v>-0.86849999999998317</c:v>
                </c:pt>
                <c:pt idx="184798">
                  <c:v>-0.86649999999997362</c:v>
                </c:pt>
                <c:pt idx="184799">
                  <c:v>-0.86449999999996407</c:v>
                </c:pt>
                <c:pt idx="184800">
                  <c:v>-0.86249999999995453</c:v>
                </c:pt>
                <c:pt idx="184801">
                  <c:v>-0.86050000000000182</c:v>
                </c:pt>
                <c:pt idx="184802">
                  <c:v>-0.85849999999999227</c:v>
                </c:pt>
                <c:pt idx="184803">
                  <c:v>-0.85649999999998272</c:v>
                </c:pt>
                <c:pt idx="184804">
                  <c:v>-0.85449999999997317</c:v>
                </c:pt>
                <c:pt idx="184805">
                  <c:v>-0.85249999999996362</c:v>
                </c:pt>
                <c:pt idx="184806">
                  <c:v>-0.85049999999995407</c:v>
                </c:pt>
                <c:pt idx="184807">
                  <c:v>-0.84850000000000136</c:v>
                </c:pt>
                <c:pt idx="184808">
                  <c:v>-0.84649999999999181</c:v>
                </c:pt>
                <c:pt idx="184809">
                  <c:v>-0.84449999999998226</c:v>
                </c:pt>
                <c:pt idx="184810">
                  <c:v>-0.84249999999997272</c:v>
                </c:pt>
                <c:pt idx="184811">
                  <c:v>-0.84049999999996317</c:v>
                </c:pt>
                <c:pt idx="184812">
                  <c:v>-0.83849999999995362</c:v>
                </c:pt>
                <c:pt idx="184813">
                  <c:v>-0.83650000000000091</c:v>
                </c:pt>
                <c:pt idx="184814">
                  <c:v>-0.83449999999999136</c:v>
                </c:pt>
                <c:pt idx="184815">
                  <c:v>-0.83249999999998181</c:v>
                </c:pt>
                <c:pt idx="184816">
                  <c:v>-0.83049999999997226</c:v>
                </c:pt>
                <c:pt idx="184817">
                  <c:v>-0.82849999999996271</c:v>
                </c:pt>
                <c:pt idx="184818">
                  <c:v>-0.82649999999995316</c:v>
                </c:pt>
                <c:pt idx="184819">
                  <c:v>-0.82450000000000045</c:v>
                </c:pt>
                <c:pt idx="184820">
                  <c:v>-0.82249999999999091</c:v>
                </c:pt>
                <c:pt idx="184821">
                  <c:v>-0.82049999999998136</c:v>
                </c:pt>
                <c:pt idx="184822">
                  <c:v>-0.81849999999997181</c:v>
                </c:pt>
                <c:pt idx="184823">
                  <c:v>-0.81649999999996226</c:v>
                </c:pt>
                <c:pt idx="184824">
                  <c:v>-0.81449999999995271</c:v>
                </c:pt>
                <c:pt idx="184825">
                  <c:v>-0.8125</c:v>
                </c:pt>
                <c:pt idx="184826">
                  <c:v>-0.81049999999999045</c:v>
                </c:pt>
                <c:pt idx="184827">
                  <c:v>-0.8084999999999809</c:v>
                </c:pt>
                <c:pt idx="184828">
                  <c:v>-0.80649999999997135</c:v>
                </c:pt>
                <c:pt idx="184829">
                  <c:v>-0.8044999999999618</c:v>
                </c:pt>
                <c:pt idx="184830">
                  <c:v>-0.80249999999995225</c:v>
                </c:pt>
                <c:pt idx="184831">
                  <c:v>-0.80049999999999955</c:v>
                </c:pt>
                <c:pt idx="184832">
                  <c:v>-0.79849999999999</c:v>
                </c:pt>
                <c:pt idx="184833">
                  <c:v>-0.79649999999998045</c:v>
                </c:pt>
                <c:pt idx="184834">
                  <c:v>-0.7944999999999709</c:v>
                </c:pt>
                <c:pt idx="184835">
                  <c:v>-0.79249999999996135</c:v>
                </c:pt>
                <c:pt idx="184836">
                  <c:v>-0.7904999999999518</c:v>
                </c:pt>
                <c:pt idx="184837">
                  <c:v>-0.78849999999999909</c:v>
                </c:pt>
                <c:pt idx="184838">
                  <c:v>-0.78649999999998954</c:v>
                </c:pt>
                <c:pt idx="184839">
                  <c:v>-0.78449999999997999</c:v>
                </c:pt>
                <c:pt idx="184840">
                  <c:v>-0.78249999999997044</c:v>
                </c:pt>
                <c:pt idx="184841">
                  <c:v>-0.78049999999996089</c:v>
                </c:pt>
                <c:pt idx="184842">
                  <c:v>-0.77849999999995134</c:v>
                </c:pt>
                <c:pt idx="184843">
                  <c:v>-0.77649999999999864</c:v>
                </c:pt>
                <c:pt idx="184844">
                  <c:v>-0.77449999999998909</c:v>
                </c:pt>
                <c:pt idx="184845">
                  <c:v>-0.77249999999997954</c:v>
                </c:pt>
                <c:pt idx="184846">
                  <c:v>-0.77049999999996999</c:v>
                </c:pt>
                <c:pt idx="184847">
                  <c:v>-0.76849999999996044</c:v>
                </c:pt>
                <c:pt idx="184848">
                  <c:v>-0.76649999999995089</c:v>
                </c:pt>
                <c:pt idx="184849">
                  <c:v>-0.76449999999999818</c:v>
                </c:pt>
                <c:pt idx="184850">
                  <c:v>-0.76249999999998863</c:v>
                </c:pt>
                <c:pt idx="184851">
                  <c:v>-0.76049999999997908</c:v>
                </c:pt>
                <c:pt idx="184852">
                  <c:v>-0.75849999999996953</c:v>
                </c:pt>
                <c:pt idx="184853">
                  <c:v>-0.75649999999995998</c:v>
                </c:pt>
                <c:pt idx="184854">
                  <c:v>-0.75449999999995043</c:v>
                </c:pt>
                <c:pt idx="184855">
                  <c:v>-0.75249999999999773</c:v>
                </c:pt>
                <c:pt idx="184856">
                  <c:v>-0.75049999999998818</c:v>
                </c:pt>
                <c:pt idx="184857">
                  <c:v>-0.74849999999997863</c:v>
                </c:pt>
                <c:pt idx="184858">
                  <c:v>-0.74649999999996908</c:v>
                </c:pt>
                <c:pt idx="184859">
                  <c:v>-0.74449999999995953</c:v>
                </c:pt>
                <c:pt idx="184860">
                  <c:v>-0.74249999999994998</c:v>
                </c:pt>
                <c:pt idx="184861">
                  <c:v>-0.74049999999999727</c:v>
                </c:pt>
                <c:pt idx="184862">
                  <c:v>-0.73849999999998772</c:v>
                </c:pt>
                <c:pt idx="184863">
                  <c:v>-0.73649999999997817</c:v>
                </c:pt>
                <c:pt idx="184864">
                  <c:v>-0.73449999999996862</c:v>
                </c:pt>
                <c:pt idx="184865">
                  <c:v>-0.73249999999995907</c:v>
                </c:pt>
                <c:pt idx="184866">
                  <c:v>-0.73049999999994952</c:v>
                </c:pt>
                <c:pt idx="184867">
                  <c:v>-0.72849999999999682</c:v>
                </c:pt>
                <c:pt idx="184868">
                  <c:v>-0.72649999999998727</c:v>
                </c:pt>
                <c:pt idx="184869">
                  <c:v>-0.72449999999997772</c:v>
                </c:pt>
                <c:pt idx="184870">
                  <c:v>-0.72249999999996817</c:v>
                </c:pt>
                <c:pt idx="184871">
                  <c:v>-0.72049999999995862</c:v>
                </c:pt>
                <c:pt idx="184872">
                  <c:v>-0.71849999999994907</c:v>
                </c:pt>
                <c:pt idx="184873">
                  <c:v>-0.71649999999999636</c:v>
                </c:pt>
                <c:pt idx="184874">
                  <c:v>-0.71449999999998681</c:v>
                </c:pt>
                <c:pt idx="184875">
                  <c:v>-0.71249999999997726</c:v>
                </c:pt>
                <c:pt idx="184876">
                  <c:v>-0.71049999999996771</c:v>
                </c:pt>
                <c:pt idx="184877">
                  <c:v>-0.70849999999995816</c:v>
                </c:pt>
                <c:pt idx="184878">
                  <c:v>-0.70650000000000546</c:v>
                </c:pt>
                <c:pt idx="184879">
                  <c:v>-0.70449999999999591</c:v>
                </c:pt>
                <c:pt idx="184880">
                  <c:v>-0.70249999999998636</c:v>
                </c:pt>
                <c:pt idx="184881">
                  <c:v>-0.70049999999997681</c:v>
                </c:pt>
                <c:pt idx="184882">
                  <c:v>-0.69849999999996726</c:v>
                </c:pt>
                <c:pt idx="184883">
                  <c:v>-0.69649999999995771</c:v>
                </c:pt>
                <c:pt idx="184884">
                  <c:v>-0.694500000000005</c:v>
                </c:pt>
                <c:pt idx="184885">
                  <c:v>-0.69249999999999545</c:v>
                </c:pt>
                <c:pt idx="184886">
                  <c:v>-0.6904999999999859</c:v>
                </c:pt>
                <c:pt idx="184887">
                  <c:v>-0.68849999999997635</c:v>
                </c:pt>
                <c:pt idx="184888">
                  <c:v>-0.6864999999999668</c:v>
                </c:pt>
                <c:pt idx="184889">
                  <c:v>-0.68449999999995725</c:v>
                </c:pt>
                <c:pt idx="184890">
                  <c:v>-0.68250000000000455</c:v>
                </c:pt>
                <c:pt idx="184891">
                  <c:v>-0.680499999999995</c:v>
                </c:pt>
                <c:pt idx="184892">
                  <c:v>-0.67849999999998545</c:v>
                </c:pt>
                <c:pt idx="184893">
                  <c:v>-0.6764999999999759</c:v>
                </c:pt>
                <c:pt idx="184894">
                  <c:v>-0.67449999999996635</c:v>
                </c:pt>
                <c:pt idx="184895">
                  <c:v>-0.6724999999999568</c:v>
                </c:pt>
                <c:pt idx="184896">
                  <c:v>-0.67050000000000409</c:v>
                </c:pt>
                <c:pt idx="184897">
                  <c:v>-0.66849999999999454</c:v>
                </c:pt>
                <c:pt idx="184898">
                  <c:v>-0.66649999999998499</c:v>
                </c:pt>
                <c:pt idx="184899">
                  <c:v>-0.66449999999997544</c:v>
                </c:pt>
                <c:pt idx="184900">
                  <c:v>-0.66249999999996589</c:v>
                </c:pt>
                <c:pt idx="184901">
                  <c:v>-0.66049999999995634</c:v>
                </c:pt>
                <c:pt idx="184902">
                  <c:v>-0.65850000000000364</c:v>
                </c:pt>
                <c:pt idx="184903">
                  <c:v>-0.65649999999999409</c:v>
                </c:pt>
                <c:pt idx="184904">
                  <c:v>-0.65449999999998454</c:v>
                </c:pt>
                <c:pt idx="184905">
                  <c:v>-0.65249999999997499</c:v>
                </c:pt>
                <c:pt idx="184906">
                  <c:v>-0.65049999999996544</c:v>
                </c:pt>
                <c:pt idx="184907">
                  <c:v>-0.64849999999995589</c:v>
                </c:pt>
                <c:pt idx="184908">
                  <c:v>-0.64650000000000318</c:v>
                </c:pt>
                <c:pt idx="184909">
                  <c:v>-0.64449999999999363</c:v>
                </c:pt>
                <c:pt idx="184910">
                  <c:v>-0.64249999999998408</c:v>
                </c:pt>
                <c:pt idx="184911">
                  <c:v>-0.64049999999997453</c:v>
                </c:pt>
                <c:pt idx="184912">
                  <c:v>-0.63849999999996498</c:v>
                </c:pt>
                <c:pt idx="184913">
                  <c:v>-0.63649999999995543</c:v>
                </c:pt>
                <c:pt idx="184914">
                  <c:v>-0.63450000000000273</c:v>
                </c:pt>
                <c:pt idx="184915">
                  <c:v>-0.63249999999999318</c:v>
                </c:pt>
                <c:pt idx="184916">
                  <c:v>-0.63049999999998363</c:v>
                </c:pt>
                <c:pt idx="184917">
                  <c:v>-0.62849999999997408</c:v>
                </c:pt>
                <c:pt idx="184918">
                  <c:v>-0.62649999999996453</c:v>
                </c:pt>
                <c:pt idx="184919">
                  <c:v>-0.62449999999995498</c:v>
                </c:pt>
                <c:pt idx="184920">
                  <c:v>-0.62250000000000227</c:v>
                </c:pt>
                <c:pt idx="184921">
                  <c:v>-0.62049999999999272</c:v>
                </c:pt>
                <c:pt idx="184922">
                  <c:v>-0.61849999999998317</c:v>
                </c:pt>
                <c:pt idx="184923">
                  <c:v>-0.61649999999997362</c:v>
                </c:pt>
                <c:pt idx="184924">
                  <c:v>-0.61449999999996407</c:v>
                </c:pt>
                <c:pt idx="184925">
                  <c:v>-0.61249999999995453</c:v>
                </c:pt>
                <c:pt idx="184926">
                  <c:v>-0.61050000000000182</c:v>
                </c:pt>
                <c:pt idx="184927">
                  <c:v>-0.60849999999999227</c:v>
                </c:pt>
                <c:pt idx="184928">
                  <c:v>-0.60649999999998272</c:v>
                </c:pt>
                <c:pt idx="184929">
                  <c:v>-0.60449999999997317</c:v>
                </c:pt>
                <c:pt idx="184930">
                  <c:v>-0.60249999999996362</c:v>
                </c:pt>
                <c:pt idx="184931">
                  <c:v>-0.60049999999995407</c:v>
                </c:pt>
                <c:pt idx="184932">
                  <c:v>-0.59850000000000136</c:v>
                </c:pt>
                <c:pt idx="184933">
                  <c:v>-0.59649999999999181</c:v>
                </c:pt>
                <c:pt idx="184934">
                  <c:v>-0.59449999999998226</c:v>
                </c:pt>
                <c:pt idx="184935">
                  <c:v>-0.59249999999997272</c:v>
                </c:pt>
                <c:pt idx="184936">
                  <c:v>-0.59049999999996317</c:v>
                </c:pt>
                <c:pt idx="184937">
                  <c:v>-0.58849999999995362</c:v>
                </c:pt>
                <c:pt idx="184938">
                  <c:v>-0.58650000000000091</c:v>
                </c:pt>
                <c:pt idx="184939">
                  <c:v>-0.58449999999999136</c:v>
                </c:pt>
                <c:pt idx="184940">
                  <c:v>-0.58249999999998181</c:v>
                </c:pt>
                <c:pt idx="184941">
                  <c:v>-0.58049999999997226</c:v>
                </c:pt>
                <c:pt idx="184942">
                  <c:v>-0.57849999999996271</c:v>
                </c:pt>
                <c:pt idx="184943">
                  <c:v>-0.57649999999995316</c:v>
                </c:pt>
                <c:pt idx="184944">
                  <c:v>-0.57450000000000045</c:v>
                </c:pt>
                <c:pt idx="184945">
                  <c:v>-0.57249999999999091</c:v>
                </c:pt>
                <c:pt idx="184946">
                  <c:v>-0.57049999999998136</c:v>
                </c:pt>
                <c:pt idx="184947">
                  <c:v>-0.56849999999997181</c:v>
                </c:pt>
                <c:pt idx="184948">
                  <c:v>-0.56649999999996226</c:v>
                </c:pt>
                <c:pt idx="184949">
                  <c:v>-0.56449999999995271</c:v>
                </c:pt>
                <c:pt idx="184950">
                  <c:v>-0.5625</c:v>
                </c:pt>
                <c:pt idx="184951">
                  <c:v>-0.56049999999999045</c:v>
                </c:pt>
                <c:pt idx="184952">
                  <c:v>-0.5584999999999809</c:v>
                </c:pt>
                <c:pt idx="184953">
                  <c:v>-0.55649999999997135</c:v>
                </c:pt>
                <c:pt idx="184954">
                  <c:v>-0.5544999999999618</c:v>
                </c:pt>
                <c:pt idx="184955">
                  <c:v>-0.55249999999995225</c:v>
                </c:pt>
                <c:pt idx="184956">
                  <c:v>-0.55049999999999955</c:v>
                </c:pt>
                <c:pt idx="184957">
                  <c:v>-0.54849999999999</c:v>
                </c:pt>
                <c:pt idx="184958">
                  <c:v>-0.54649999999998045</c:v>
                </c:pt>
                <c:pt idx="184959">
                  <c:v>-0.5444999999999709</c:v>
                </c:pt>
                <c:pt idx="184960">
                  <c:v>-0.54249999999996135</c:v>
                </c:pt>
                <c:pt idx="184961">
                  <c:v>-0.5404999999999518</c:v>
                </c:pt>
                <c:pt idx="184962">
                  <c:v>-0.53849999999999909</c:v>
                </c:pt>
                <c:pt idx="184963">
                  <c:v>-0.53649999999998954</c:v>
                </c:pt>
                <c:pt idx="184964">
                  <c:v>-0.53449999999997999</c:v>
                </c:pt>
                <c:pt idx="184965">
                  <c:v>-0.53249999999997044</c:v>
                </c:pt>
                <c:pt idx="184966">
                  <c:v>-0.53049999999996089</c:v>
                </c:pt>
                <c:pt idx="184967">
                  <c:v>-0.52849999999995134</c:v>
                </c:pt>
                <c:pt idx="184968">
                  <c:v>-0.52649999999999864</c:v>
                </c:pt>
                <c:pt idx="184969">
                  <c:v>-0.52449999999998909</c:v>
                </c:pt>
                <c:pt idx="184970">
                  <c:v>-0.52249999999997954</c:v>
                </c:pt>
                <c:pt idx="184971">
                  <c:v>-0.52049999999996999</c:v>
                </c:pt>
                <c:pt idx="184972">
                  <c:v>-0.51849999999996044</c:v>
                </c:pt>
                <c:pt idx="184973">
                  <c:v>-0.51649999999995089</c:v>
                </c:pt>
                <c:pt idx="184974">
                  <c:v>-0.51449999999999818</c:v>
                </c:pt>
                <c:pt idx="184975">
                  <c:v>-0.51249999999998863</c:v>
                </c:pt>
                <c:pt idx="184976">
                  <c:v>-0.51049999999997908</c:v>
                </c:pt>
                <c:pt idx="184977">
                  <c:v>-0.50849999999996953</c:v>
                </c:pt>
                <c:pt idx="184978">
                  <c:v>-0.50649999999995998</c:v>
                </c:pt>
                <c:pt idx="184979">
                  <c:v>-0.50449999999995043</c:v>
                </c:pt>
                <c:pt idx="184980">
                  <c:v>-0.50249999999999773</c:v>
                </c:pt>
                <c:pt idx="184981">
                  <c:v>-0.50049999999998818</c:v>
                </c:pt>
                <c:pt idx="184982">
                  <c:v>-0.49849999999997863</c:v>
                </c:pt>
                <c:pt idx="184983">
                  <c:v>-0.49649999999996908</c:v>
                </c:pt>
                <c:pt idx="184984">
                  <c:v>-0.49449999999995953</c:v>
                </c:pt>
                <c:pt idx="184985">
                  <c:v>-0.49249999999994998</c:v>
                </c:pt>
                <c:pt idx="184986">
                  <c:v>-0.49049999999999727</c:v>
                </c:pt>
                <c:pt idx="184987">
                  <c:v>-0.48849999999998772</c:v>
                </c:pt>
                <c:pt idx="184988">
                  <c:v>-0.48649999999997817</c:v>
                </c:pt>
                <c:pt idx="184989">
                  <c:v>-0.48449999999996862</c:v>
                </c:pt>
                <c:pt idx="184990">
                  <c:v>-0.48249999999995907</c:v>
                </c:pt>
                <c:pt idx="184991">
                  <c:v>-0.48049999999994952</c:v>
                </c:pt>
                <c:pt idx="184992">
                  <c:v>-0.47849999999999682</c:v>
                </c:pt>
                <c:pt idx="184993">
                  <c:v>-0.47649999999998727</c:v>
                </c:pt>
                <c:pt idx="184994">
                  <c:v>-0.47449999999997772</c:v>
                </c:pt>
                <c:pt idx="184995">
                  <c:v>-0.47249999999996817</c:v>
                </c:pt>
                <c:pt idx="184996">
                  <c:v>-0.47049999999995862</c:v>
                </c:pt>
                <c:pt idx="184997">
                  <c:v>-0.46849999999994907</c:v>
                </c:pt>
                <c:pt idx="184998">
                  <c:v>-0.46649999999999636</c:v>
                </c:pt>
                <c:pt idx="184999">
                  <c:v>-0.46449999999998681</c:v>
                </c:pt>
                <c:pt idx="185000">
                  <c:v>-0.46249999999997726</c:v>
                </c:pt>
                <c:pt idx="185001">
                  <c:v>-0.46049999999996771</c:v>
                </c:pt>
                <c:pt idx="185002">
                  <c:v>-0.45849999999995816</c:v>
                </c:pt>
                <c:pt idx="185003">
                  <c:v>-0.45650000000000546</c:v>
                </c:pt>
                <c:pt idx="185004">
                  <c:v>-0.45449999999999591</c:v>
                </c:pt>
                <c:pt idx="185005">
                  <c:v>-0.45249999999998636</c:v>
                </c:pt>
                <c:pt idx="185006">
                  <c:v>-0.45049999999997681</c:v>
                </c:pt>
                <c:pt idx="185007">
                  <c:v>-0.44849999999996726</c:v>
                </c:pt>
                <c:pt idx="185008">
                  <c:v>-0.44649999999995771</c:v>
                </c:pt>
                <c:pt idx="185009">
                  <c:v>-0.444500000000005</c:v>
                </c:pt>
                <c:pt idx="185010">
                  <c:v>-0.44249999999999545</c:v>
                </c:pt>
                <c:pt idx="185011">
                  <c:v>-0.4404999999999859</c:v>
                </c:pt>
                <c:pt idx="185012">
                  <c:v>-0.43849999999997635</c:v>
                </c:pt>
                <c:pt idx="185013">
                  <c:v>-0.4364999999999668</c:v>
                </c:pt>
                <c:pt idx="185014">
                  <c:v>-0.43449999999995725</c:v>
                </c:pt>
                <c:pt idx="185015">
                  <c:v>-0.43250000000000455</c:v>
                </c:pt>
                <c:pt idx="185016">
                  <c:v>-0.430499999999995</c:v>
                </c:pt>
                <c:pt idx="185017">
                  <c:v>-0.42849999999998545</c:v>
                </c:pt>
                <c:pt idx="185018">
                  <c:v>-0.4264999999999759</c:v>
                </c:pt>
                <c:pt idx="185019">
                  <c:v>-0.42449999999996635</c:v>
                </c:pt>
                <c:pt idx="185020">
                  <c:v>-0.4224999999999568</c:v>
                </c:pt>
                <c:pt idx="185021">
                  <c:v>-0.42050000000000409</c:v>
                </c:pt>
                <c:pt idx="185022">
                  <c:v>-0.41849999999999454</c:v>
                </c:pt>
                <c:pt idx="185023">
                  <c:v>-0.41649999999998499</c:v>
                </c:pt>
                <c:pt idx="185024">
                  <c:v>-0.41449999999997544</c:v>
                </c:pt>
                <c:pt idx="185025">
                  <c:v>-0.41249999999996589</c:v>
                </c:pt>
                <c:pt idx="185026">
                  <c:v>-0.41049999999995634</c:v>
                </c:pt>
                <c:pt idx="185027">
                  <c:v>-0.40850000000000364</c:v>
                </c:pt>
                <c:pt idx="185028">
                  <c:v>-0.40649999999999409</c:v>
                </c:pt>
                <c:pt idx="185029">
                  <c:v>-0.40449999999998454</c:v>
                </c:pt>
                <c:pt idx="185030">
                  <c:v>-0.40249999999997499</c:v>
                </c:pt>
                <c:pt idx="185031">
                  <c:v>-0.40049999999996544</c:v>
                </c:pt>
                <c:pt idx="185032">
                  <c:v>-0.39849999999995589</c:v>
                </c:pt>
                <c:pt idx="185033">
                  <c:v>-0.39650000000000318</c:v>
                </c:pt>
                <c:pt idx="185034">
                  <c:v>-0.39449999999999363</c:v>
                </c:pt>
                <c:pt idx="185035">
                  <c:v>-0.39249999999998408</c:v>
                </c:pt>
                <c:pt idx="185036">
                  <c:v>-0.39049999999997453</c:v>
                </c:pt>
                <c:pt idx="185037">
                  <c:v>-0.38849999999996498</c:v>
                </c:pt>
                <c:pt idx="185038">
                  <c:v>-0.38649999999995543</c:v>
                </c:pt>
                <c:pt idx="185039">
                  <c:v>-0.38450000000000273</c:v>
                </c:pt>
                <c:pt idx="185040">
                  <c:v>-0.38249999999999318</c:v>
                </c:pt>
                <c:pt idx="185041">
                  <c:v>-0.38049999999998363</c:v>
                </c:pt>
                <c:pt idx="185042">
                  <c:v>-0.37849999999997408</c:v>
                </c:pt>
                <c:pt idx="185043">
                  <c:v>-0.37649999999996453</c:v>
                </c:pt>
                <c:pt idx="185044">
                  <c:v>-0.37449999999995498</c:v>
                </c:pt>
                <c:pt idx="185045">
                  <c:v>-0.37250000000000227</c:v>
                </c:pt>
                <c:pt idx="185046">
                  <c:v>-0.37049999999999272</c:v>
                </c:pt>
                <c:pt idx="185047">
                  <c:v>-0.36849999999998317</c:v>
                </c:pt>
                <c:pt idx="185048">
                  <c:v>-0.36649999999997362</c:v>
                </c:pt>
                <c:pt idx="185049">
                  <c:v>-0.36449999999996407</c:v>
                </c:pt>
                <c:pt idx="185050">
                  <c:v>-0.36249999999995453</c:v>
                </c:pt>
                <c:pt idx="185051">
                  <c:v>-0.36050000000000182</c:v>
                </c:pt>
                <c:pt idx="185052">
                  <c:v>-0.35849999999999227</c:v>
                </c:pt>
                <c:pt idx="185053">
                  <c:v>-0.35649999999998272</c:v>
                </c:pt>
                <c:pt idx="185054">
                  <c:v>-0.35449999999997317</c:v>
                </c:pt>
                <c:pt idx="185055">
                  <c:v>-0.35249999999996362</c:v>
                </c:pt>
                <c:pt idx="185056">
                  <c:v>-0.35049999999995407</c:v>
                </c:pt>
                <c:pt idx="185057">
                  <c:v>-0.34850000000000136</c:v>
                </c:pt>
                <c:pt idx="185058">
                  <c:v>-0.34649999999999181</c:v>
                </c:pt>
                <c:pt idx="185059">
                  <c:v>-0.34449999999998226</c:v>
                </c:pt>
                <c:pt idx="185060">
                  <c:v>-0.34249999999997272</c:v>
                </c:pt>
                <c:pt idx="185061">
                  <c:v>-0.34049999999996317</c:v>
                </c:pt>
                <c:pt idx="185062">
                  <c:v>-0.33849999999995362</c:v>
                </c:pt>
                <c:pt idx="185063">
                  <c:v>-0.33650000000000091</c:v>
                </c:pt>
                <c:pt idx="185064">
                  <c:v>-0.33449999999999136</c:v>
                </c:pt>
                <c:pt idx="185065">
                  <c:v>-0.33249999999998181</c:v>
                </c:pt>
                <c:pt idx="185066">
                  <c:v>-0.33049999999997226</c:v>
                </c:pt>
                <c:pt idx="185067">
                  <c:v>-0.32849999999996271</c:v>
                </c:pt>
                <c:pt idx="185068">
                  <c:v>-0.32649999999995316</c:v>
                </c:pt>
                <c:pt idx="185069">
                  <c:v>-0.32450000000000045</c:v>
                </c:pt>
                <c:pt idx="185070">
                  <c:v>-0.32249999999999091</c:v>
                </c:pt>
                <c:pt idx="185071">
                  <c:v>-0.32049999999998136</c:v>
                </c:pt>
                <c:pt idx="185072">
                  <c:v>-0.31849999999997181</c:v>
                </c:pt>
                <c:pt idx="185073">
                  <c:v>-0.31649999999996226</c:v>
                </c:pt>
                <c:pt idx="185074">
                  <c:v>-0.31449999999995271</c:v>
                </c:pt>
                <c:pt idx="185075">
                  <c:v>-0.3125</c:v>
                </c:pt>
                <c:pt idx="185076">
                  <c:v>-0.31049999999999045</c:v>
                </c:pt>
                <c:pt idx="185077">
                  <c:v>-0.3084999999999809</c:v>
                </c:pt>
                <c:pt idx="185078">
                  <c:v>-0.30649999999997135</c:v>
                </c:pt>
                <c:pt idx="185079">
                  <c:v>-0.3044999999999618</c:v>
                </c:pt>
                <c:pt idx="185080">
                  <c:v>-0.30249999999995225</c:v>
                </c:pt>
                <c:pt idx="185081">
                  <c:v>-0.30049999999999955</c:v>
                </c:pt>
                <c:pt idx="185082">
                  <c:v>-0.29849999999999</c:v>
                </c:pt>
                <c:pt idx="185083">
                  <c:v>-0.29649999999998045</c:v>
                </c:pt>
                <c:pt idx="185084">
                  <c:v>-0.2944999999999709</c:v>
                </c:pt>
                <c:pt idx="185085">
                  <c:v>-0.29249999999996135</c:v>
                </c:pt>
                <c:pt idx="185086">
                  <c:v>-0.2904999999999518</c:v>
                </c:pt>
                <c:pt idx="185087">
                  <c:v>-0.28849999999999909</c:v>
                </c:pt>
                <c:pt idx="185088">
                  <c:v>-0.28649999999998954</c:v>
                </c:pt>
                <c:pt idx="185089">
                  <c:v>-0.28449999999997999</c:v>
                </c:pt>
                <c:pt idx="185090">
                  <c:v>-0.28249999999997044</c:v>
                </c:pt>
                <c:pt idx="185091">
                  <c:v>-0.28049999999996089</c:v>
                </c:pt>
                <c:pt idx="185092">
                  <c:v>-0.27849999999995134</c:v>
                </c:pt>
                <c:pt idx="185093">
                  <c:v>-0.27649999999999864</c:v>
                </c:pt>
                <c:pt idx="185094">
                  <c:v>-0.27449999999998909</c:v>
                </c:pt>
                <c:pt idx="185095">
                  <c:v>-0.27249999999997954</c:v>
                </c:pt>
                <c:pt idx="185096">
                  <c:v>-0.27049999999996999</c:v>
                </c:pt>
                <c:pt idx="185097">
                  <c:v>-0.26849999999996044</c:v>
                </c:pt>
                <c:pt idx="185098">
                  <c:v>-0.26649999999995089</c:v>
                </c:pt>
                <c:pt idx="185099">
                  <c:v>-0.26449999999999818</c:v>
                </c:pt>
                <c:pt idx="185100">
                  <c:v>-0.26249999999998863</c:v>
                </c:pt>
                <c:pt idx="185101">
                  <c:v>-0.26049999999997908</c:v>
                </c:pt>
                <c:pt idx="185102">
                  <c:v>-0.25849999999996953</c:v>
                </c:pt>
                <c:pt idx="185103">
                  <c:v>-0.25649999999995998</c:v>
                </c:pt>
                <c:pt idx="185104">
                  <c:v>-0.25449999999995043</c:v>
                </c:pt>
                <c:pt idx="185105">
                  <c:v>-0.25249999999999773</c:v>
                </c:pt>
                <c:pt idx="185106">
                  <c:v>-0.25049999999998818</c:v>
                </c:pt>
                <c:pt idx="185107">
                  <c:v>-0.24849999999997863</c:v>
                </c:pt>
                <c:pt idx="185108">
                  <c:v>-0.24649999999996908</c:v>
                </c:pt>
                <c:pt idx="185109">
                  <c:v>-0.24449999999995953</c:v>
                </c:pt>
                <c:pt idx="185110">
                  <c:v>-0.24249999999994998</c:v>
                </c:pt>
                <c:pt idx="185111">
                  <c:v>-0.24049999999999727</c:v>
                </c:pt>
                <c:pt idx="185112">
                  <c:v>-0.23849999999998772</c:v>
                </c:pt>
                <c:pt idx="185113">
                  <c:v>-0.23649999999997817</c:v>
                </c:pt>
                <c:pt idx="185114">
                  <c:v>-0.23449999999996862</c:v>
                </c:pt>
                <c:pt idx="185115">
                  <c:v>-0.23249999999995907</c:v>
                </c:pt>
                <c:pt idx="185116">
                  <c:v>-0.23049999999994952</c:v>
                </c:pt>
                <c:pt idx="185117">
                  <c:v>-0.22849999999999682</c:v>
                </c:pt>
                <c:pt idx="185118">
                  <c:v>-0.22649999999998727</c:v>
                </c:pt>
                <c:pt idx="185119">
                  <c:v>-0.22449999999997772</c:v>
                </c:pt>
                <c:pt idx="185120">
                  <c:v>-0.22249999999996817</c:v>
                </c:pt>
                <c:pt idx="185121">
                  <c:v>-0.22049999999995862</c:v>
                </c:pt>
                <c:pt idx="185122">
                  <c:v>-0.21849999999994907</c:v>
                </c:pt>
                <c:pt idx="185123">
                  <c:v>-0.21649999999999636</c:v>
                </c:pt>
                <c:pt idx="185124">
                  <c:v>-0.21449999999998681</c:v>
                </c:pt>
                <c:pt idx="185125">
                  <c:v>-0.21249999999997726</c:v>
                </c:pt>
                <c:pt idx="185126">
                  <c:v>-0.21049999999996771</c:v>
                </c:pt>
                <c:pt idx="185127">
                  <c:v>-0.20849999999995816</c:v>
                </c:pt>
                <c:pt idx="185128">
                  <c:v>-0.20650000000000546</c:v>
                </c:pt>
                <c:pt idx="185129">
                  <c:v>-0.20449999999999591</c:v>
                </c:pt>
                <c:pt idx="185130">
                  <c:v>-0.20249999999998636</c:v>
                </c:pt>
                <c:pt idx="185131">
                  <c:v>-0.20049999999997681</c:v>
                </c:pt>
                <c:pt idx="185132">
                  <c:v>-0.19849999999996726</c:v>
                </c:pt>
                <c:pt idx="185133">
                  <c:v>-0.19649999999995771</c:v>
                </c:pt>
                <c:pt idx="185134">
                  <c:v>-0.194500000000005</c:v>
                </c:pt>
                <c:pt idx="185135">
                  <c:v>-0.19249999999999545</c:v>
                </c:pt>
                <c:pt idx="185136">
                  <c:v>-0.1904999999999859</c:v>
                </c:pt>
                <c:pt idx="185137">
                  <c:v>-0.18849999999997635</c:v>
                </c:pt>
                <c:pt idx="185138">
                  <c:v>-0.1864999999999668</c:v>
                </c:pt>
                <c:pt idx="185139">
                  <c:v>-0.18449999999995725</c:v>
                </c:pt>
                <c:pt idx="185140">
                  <c:v>-0.18250000000000455</c:v>
                </c:pt>
                <c:pt idx="185141">
                  <c:v>-0.180499999999995</c:v>
                </c:pt>
                <c:pt idx="185142">
                  <c:v>-0.17849999999998545</c:v>
                </c:pt>
                <c:pt idx="185143">
                  <c:v>-0.1764999999999759</c:v>
                </c:pt>
                <c:pt idx="185144">
                  <c:v>-0.17449999999996635</c:v>
                </c:pt>
                <c:pt idx="185145">
                  <c:v>-0.1724999999999568</c:v>
                </c:pt>
                <c:pt idx="185146">
                  <c:v>-0.17050000000000409</c:v>
                </c:pt>
                <c:pt idx="185147">
                  <c:v>-0.16849999999999454</c:v>
                </c:pt>
                <c:pt idx="185148">
                  <c:v>-0.16649999999998499</c:v>
                </c:pt>
                <c:pt idx="185149">
                  <c:v>-0.16449999999997544</c:v>
                </c:pt>
                <c:pt idx="185150">
                  <c:v>-0.16249999999996589</c:v>
                </c:pt>
                <c:pt idx="185151">
                  <c:v>-0.16049999999995634</c:v>
                </c:pt>
                <c:pt idx="185152">
                  <c:v>-0.15850000000000364</c:v>
                </c:pt>
                <c:pt idx="185153">
                  <c:v>-0.15649999999999409</c:v>
                </c:pt>
                <c:pt idx="185154">
                  <c:v>-0.15449999999998454</c:v>
                </c:pt>
                <c:pt idx="185155">
                  <c:v>-0.15249999999997499</c:v>
                </c:pt>
                <c:pt idx="185156">
                  <c:v>-0.15049999999996544</c:v>
                </c:pt>
                <c:pt idx="185157">
                  <c:v>-0.14849999999995589</c:v>
                </c:pt>
                <c:pt idx="185158">
                  <c:v>-0.14650000000000318</c:v>
                </c:pt>
                <c:pt idx="185159">
                  <c:v>-0.14449999999999363</c:v>
                </c:pt>
                <c:pt idx="185160">
                  <c:v>-0.14249999999998408</c:v>
                </c:pt>
                <c:pt idx="185161">
                  <c:v>-0.14049999999997453</c:v>
                </c:pt>
                <c:pt idx="185162">
                  <c:v>-0.13849999999996498</c:v>
                </c:pt>
                <c:pt idx="185163">
                  <c:v>-0.13649999999995543</c:v>
                </c:pt>
                <c:pt idx="185164">
                  <c:v>-0.13450000000000273</c:v>
                </c:pt>
                <c:pt idx="185165">
                  <c:v>-0.13249999999999318</c:v>
                </c:pt>
                <c:pt idx="185166">
                  <c:v>-0.13049999999998363</c:v>
                </c:pt>
                <c:pt idx="185167">
                  <c:v>-0.12849999999997408</c:v>
                </c:pt>
                <c:pt idx="185168">
                  <c:v>-0.12649999999996453</c:v>
                </c:pt>
                <c:pt idx="185169">
                  <c:v>-0.12449999999995498</c:v>
                </c:pt>
                <c:pt idx="185170">
                  <c:v>-0.12250000000000227</c:v>
                </c:pt>
                <c:pt idx="185171">
                  <c:v>-0.12049999999999272</c:v>
                </c:pt>
                <c:pt idx="185172">
                  <c:v>-0.11849999999998317</c:v>
                </c:pt>
                <c:pt idx="185173">
                  <c:v>-0.11649999999997362</c:v>
                </c:pt>
                <c:pt idx="185174">
                  <c:v>-0.11449999999996407</c:v>
                </c:pt>
                <c:pt idx="185175">
                  <c:v>-0.11249999999995453</c:v>
                </c:pt>
                <c:pt idx="185176">
                  <c:v>-0.11050000000000182</c:v>
                </c:pt>
                <c:pt idx="185177">
                  <c:v>-0.10849999999999227</c:v>
                </c:pt>
                <c:pt idx="185178">
                  <c:v>-0.10649999999998272</c:v>
                </c:pt>
                <c:pt idx="185179">
                  <c:v>-0.10449999999997317</c:v>
                </c:pt>
                <c:pt idx="185180">
                  <c:v>-0.10249999999996362</c:v>
                </c:pt>
                <c:pt idx="185181">
                  <c:v>-0.10049999999995407</c:v>
                </c:pt>
                <c:pt idx="185182">
                  <c:v>-9.8500000000001364E-2</c:v>
                </c:pt>
                <c:pt idx="185183">
                  <c:v>-9.6499999999991815E-2</c:v>
                </c:pt>
                <c:pt idx="185184">
                  <c:v>-9.4499999999982265E-2</c:v>
                </c:pt>
                <c:pt idx="185185">
                  <c:v>-9.2499999999972715E-2</c:v>
                </c:pt>
                <c:pt idx="185186">
                  <c:v>-9.0499999999963165E-2</c:v>
                </c:pt>
                <c:pt idx="185187">
                  <c:v>-8.8499999999953616E-2</c:v>
                </c:pt>
                <c:pt idx="185188">
                  <c:v>-8.6500000000000909E-2</c:v>
                </c:pt>
                <c:pt idx="185189">
                  <c:v>-8.449999999999136E-2</c:v>
                </c:pt>
                <c:pt idx="185190">
                  <c:v>-8.249999999998181E-2</c:v>
                </c:pt>
                <c:pt idx="185191">
                  <c:v>-8.049999999997226E-2</c:v>
                </c:pt>
                <c:pt idx="185192">
                  <c:v>-7.8499999999962711E-2</c:v>
                </c:pt>
                <c:pt idx="185193">
                  <c:v>-7.6499999999953161E-2</c:v>
                </c:pt>
                <c:pt idx="185194">
                  <c:v>-7.4500000000000455E-2</c:v>
                </c:pt>
                <c:pt idx="185195">
                  <c:v>-7.2499999999990905E-2</c:v>
                </c:pt>
                <c:pt idx="185196">
                  <c:v>-7.0499999999981355E-2</c:v>
                </c:pt>
                <c:pt idx="185197">
                  <c:v>-6.8499999999971806E-2</c:v>
                </c:pt>
                <c:pt idx="185198">
                  <c:v>-6.6499999999962256E-2</c:v>
                </c:pt>
                <c:pt idx="185199">
                  <c:v>-6.4499999999952706E-2</c:v>
                </c:pt>
                <c:pt idx="185200">
                  <c:v>-6.25E-2</c:v>
                </c:pt>
                <c:pt idx="185201">
                  <c:v>-6.049999999999045E-2</c:v>
                </c:pt>
                <c:pt idx="185202">
                  <c:v>-5.8499999999980901E-2</c:v>
                </c:pt>
                <c:pt idx="185203">
                  <c:v>-5.6499999999971351E-2</c:v>
                </c:pt>
                <c:pt idx="185204">
                  <c:v>-5.4499999999961801E-2</c:v>
                </c:pt>
                <c:pt idx="185205">
                  <c:v>-5.2499999999952252E-2</c:v>
                </c:pt>
                <c:pt idx="185206">
                  <c:v>-5.0499999999999545E-2</c:v>
                </c:pt>
                <c:pt idx="185207">
                  <c:v>-4.8499999999989996E-2</c:v>
                </c:pt>
                <c:pt idx="185208">
                  <c:v>-4.6499999999980446E-2</c:v>
                </c:pt>
                <c:pt idx="185209">
                  <c:v>-4.4499999999970896E-2</c:v>
                </c:pt>
                <c:pt idx="185210">
                  <c:v>-4.2499999999961346E-2</c:v>
                </c:pt>
                <c:pt idx="185211">
                  <c:v>-4.0499999999951797E-2</c:v>
                </c:pt>
                <c:pt idx="185212">
                  <c:v>-3.8499999999999091E-2</c:v>
                </c:pt>
                <c:pt idx="185213">
                  <c:v>-3.6499999999989541E-2</c:v>
                </c:pt>
                <c:pt idx="185214">
                  <c:v>-3.4499999999979991E-2</c:v>
                </c:pt>
                <c:pt idx="185215">
                  <c:v>-3.2499999999970441E-2</c:v>
                </c:pt>
                <c:pt idx="185216">
                  <c:v>-3.0499999999960892E-2</c:v>
                </c:pt>
                <c:pt idx="185217">
                  <c:v>-2.8499999999951342E-2</c:v>
                </c:pt>
                <c:pt idx="185218">
                  <c:v>-2.6499999999998636E-2</c:v>
                </c:pt>
                <c:pt idx="185219">
                  <c:v>-2.4499999999989086E-2</c:v>
                </c:pt>
                <c:pt idx="185220">
                  <c:v>-2.2499999999979536E-2</c:v>
                </c:pt>
                <c:pt idx="185221">
                  <c:v>-2.0499999999969987E-2</c:v>
                </c:pt>
                <c:pt idx="185222">
                  <c:v>-1.8499999999960437E-2</c:v>
                </c:pt>
                <c:pt idx="185223">
                  <c:v>-1.6499999999950887E-2</c:v>
                </c:pt>
                <c:pt idx="185224">
                  <c:v>-1.4499999999998181E-2</c:v>
                </c:pt>
                <c:pt idx="185225">
                  <c:v>-1.2499999999988631E-2</c:v>
                </c:pt>
                <c:pt idx="185226">
                  <c:v>-1.0499999999979082E-2</c:v>
                </c:pt>
                <c:pt idx="185227">
                  <c:v>-8.4999999999695319E-3</c:v>
                </c:pt>
                <c:pt idx="185228">
                  <c:v>-6.4999999999599822E-3</c:v>
                </c:pt>
                <c:pt idx="185229">
                  <c:v>-4.4999999999504325E-3</c:v>
                </c:pt>
                <c:pt idx="185230">
                  <c:v>-2.4999999999977263E-3</c:v>
                </c:pt>
                <c:pt idx="185231">
                  <c:v>-4.9999999998817657E-4</c:v>
                </c:pt>
                <c:pt idx="185232">
                  <c:v>1.5000000000213731E-3</c:v>
                </c:pt>
                <c:pt idx="185233">
                  <c:v>3.5000000000309228E-3</c:v>
                </c:pt>
                <c:pt idx="185234">
                  <c:v>5.5000000000404725E-3</c:v>
                </c:pt>
                <c:pt idx="185235">
                  <c:v>7.5000000000500222E-3</c:v>
                </c:pt>
                <c:pt idx="185236">
                  <c:v>9.5000000000027285E-3</c:v>
                </c:pt>
                <c:pt idx="185237">
                  <c:v>1.1500000000012278E-2</c:v>
                </c:pt>
                <c:pt idx="185238">
                  <c:v>1.3500000000021828E-2</c:v>
                </c:pt>
                <c:pt idx="185239">
                  <c:v>1.5500000000031378E-2</c:v>
                </c:pt>
                <c:pt idx="185240">
                  <c:v>1.7500000000040927E-2</c:v>
                </c:pt>
                <c:pt idx="185241">
                  <c:v>1.9500000000050477E-2</c:v>
                </c:pt>
                <c:pt idx="185242">
                  <c:v>2.1500000000003183E-2</c:v>
                </c:pt>
                <c:pt idx="185243">
                  <c:v>2.3500000000012733E-2</c:v>
                </c:pt>
                <c:pt idx="185244">
                  <c:v>2.5500000000022283E-2</c:v>
                </c:pt>
                <c:pt idx="185245">
                  <c:v>2.7500000000031832E-2</c:v>
                </c:pt>
                <c:pt idx="185246">
                  <c:v>2.9500000000041382E-2</c:v>
                </c:pt>
                <c:pt idx="185247">
                  <c:v>3.1500000000050932E-2</c:v>
                </c:pt>
                <c:pt idx="185248">
                  <c:v>3.3500000000003638E-2</c:v>
                </c:pt>
                <c:pt idx="185249">
                  <c:v>3.5500000000013188E-2</c:v>
                </c:pt>
                <c:pt idx="185250">
                  <c:v>3.7500000000022737E-2</c:v>
                </c:pt>
                <c:pt idx="185251">
                  <c:v>3.9500000000032287E-2</c:v>
                </c:pt>
                <c:pt idx="185252">
                  <c:v>4.1500000000041837E-2</c:v>
                </c:pt>
                <c:pt idx="185253">
                  <c:v>4.3499999999994543E-2</c:v>
                </c:pt>
                <c:pt idx="185254">
                  <c:v>4.5500000000004093E-2</c:v>
                </c:pt>
                <c:pt idx="185255">
                  <c:v>4.7500000000013642E-2</c:v>
                </c:pt>
                <c:pt idx="185256">
                  <c:v>4.9500000000023192E-2</c:v>
                </c:pt>
                <c:pt idx="185257">
                  <c:v>5.1500000000032742E-2</c:v>
                </c:pt>
                <c:pt idx="185258">
                  <c:v>5.3500000000042292E-2</c:v>
                </c:pt>
                <c:pt idx="185259">
                  <c:v>5.5499999999994998E-2</c:v>
                </c:pt>
                <c:pt idx="185260">
                  <c:v>5.7500000000004547E-2</c:v>
                </c:pt>
                <c:pt idx="185261">
                  <c:v>5.9500000000014097E-2</c:v>
                </c:pt>
                <c:pt idx="185262">
                  <c:v>6.1500000000023647E-2</c:v>
                </c:pt>
                <c:pt idx="185263">
                  <c:v>6.3500000000033197E-2</c:v>
                </c:pt>
                <c:pt idx="185264">
                  <c:v>6.5500000000042746E-2</c:v>
                </c:pt>
                <c:pt idx="185265">
                  <c:v>6.7499999999995453E-2</c:v>
                </c:pt>
                <c:pt idx="185266">
                  <c:v>6.9500000000005002E-2</c:v>
                </c:pt>
                <c:pt idx="185267">
                  <c:v>7.1500000000014552E-2</c:v>
                </c:pt>
                <c:pt idx="185268">
                  <c:v>7.3500000000024102E-2</c:v>
                </c:pt>
                <c:pt idx="185269">
                  <c:v>7.5500000000033651E-2</c:v>
                </c:pt>
                <c:pt idx="185270">
                  <c:v>7.7500000000043201E-2</c:v>
                </c:pt>
                <c:pt idx="185271">
                  <c:v>7.9499999999995907E-2</c:v>
                </c:pt>
                <c:pt idx="185272">
                  <c:v>8.1500000000005457E-2</c:v>
                </c:pt>
                <c:pt idx="185273">
                  <c:v>8.3500000000015007E-2</c:v>
                </c:pt>
                <c:pt idx="185274">
                  <c:v>8.5500000000024556E-2</c:v>
                </c:pt>
                <c:pt idx="185275">
                  <c:v>8.7500000000034106E-2</c:v>
                </c:pt>
                <c:pt idx="185276">
                  <c:v>8.9500000000043656E-2</c:v>
                </c:pt>
                <c:pt idx="185277">
                  <c:v>9.1499999999996362E-2</c:v>
                </c:pt>
                <c:pt idx="185278">
                  <c:v>9.3500000000005912E-2</c:v>
                </c:pt>
                <c:pt idx="185279">
                  <c:v>9.5500000000015461E-2</c:v>
                </c:pt>
                <c:pt idx="185280">
                  <c:v>9.7500000000025011E-2</c:v>
                </c:pt>
                <c:pt idx="185281">
                  <c:v>9.9500000000034561E-2</c:v>
                </c:pt>
                <c:pt idx="185282">
                  <c:v>0.10150000000004411</c:v>
                </c:pt>
                <c:pt idx="185283">
                  <c:v>0.10349999999999682</c:v>
                </c:pt>
                <c:pt idx="185284">
                  <c:v>0.10550000000000637</c:v>
                </c:pt>
                <c:pt idx="185285">
                  <c:v>0.10750000000001592</c:v>
                </c:pt>
                <c:pt idx="185286">
                  <c:v>0.10950000000002547</c:v>
                </c:pt>
                <c:pt idx="185287">
                  <c:v>0.11150000000003502</c:v>
                </c:pt>
                <c:pt idx="185288">
                  <c:v>0.11350000000004457</c:v>
                </c:pt>
                <c:pt idx="185289">
                  <c:v>0.11549999999999727</c:v>
                </c:pt>
                <c:pt idx="185290">
                  <c:v>0.11750000000000682</c:v>
                </c:pt>
                <c:pt idx="185291">
                  <c:v>0.11950000000001637</c:v>
                </c:pt>
                <c:pt idx="185292">
                  <c:v>0.12150000000002592</c:v>
                </c:pt>
                <c:pt idx="185293">
                  <c:v>0.12350000000003547</c:v>
                </c:pt>
                <c:pt idx="185294">
                  <c:v>0.12550000000004502</c:v>
                </c:pt>
                <c:pt idx="185295">
                  <c:v>0.12749999999999773</c:v>
                </c:pt>
                <c:pt idx="185296">
                  <c:v>0.12950000000000728</c:v>
                </c:pt>
                <c:pt idx="185297">
                  <c:v>0.13150000000001683</c:v>
                </c:pt>
                <c:pt idx="185298">
                  <c:v>0.13350000000002638</c:v>
                </c:pt>
                <c:pt idx="185299">
                  <c:v>0.13550000000003593</c:v>
                </c:pt>
                <c:pt idx="185300">
                  <c:v>0.13750000000004547</c:v>
                </c:pt>
                <c:pt idx="185301">
                  <c:v>0.13949999999999818</c:v>
                </c:pt>
                <c:pt idx="185302">
                  <c:v>0.14150000000000773</c:v>
                </c:pt>
                <c:pt idx="185303">
                  <c:v>0.14350000000001728</c:v>
                </c:pt>
                <c:pt idx="185304">
                  <c:v>0.14550000000002683</c:v>
                </c:pt>
                <c:pt idx="185305">
                  <c:v>0.14750000000003638</c:v>
                </c:pt>
                <c:pt idx="185306">
                  <c:v>0.14950000000004593</c:v>
                </c:pt>
                <c:pt idx="185307">
                  <c:v>0.15149999999999864</c:v>
                </c:pt>
                <c:pt idx="185308">
                  <c:v>0.15350000000000819</c:v>
                </c:pt>
                <c:pt idx="185309">
                  <c:v>0.15550000000001774</c:v>
                </c:pt>
                <c:pt idx="185310">
                  <c:v>0.15750000000002728</c:v>
                </c:pt>
                <c:pt idx="185311">
                  <c:v>0.15950000000003683</c:v>
                </c:pt>
                <c:pt idx="185312">
                  <c:v>0.16150000000004638</c:v>
                </c:pt>
                <c:pt idx="185313">
                  <c:v>0.16349999999999909</c:v>
                </c:pt>
                <c:pt idx="185314">
                  <c:v>0.16550000000000864</c:v>
                </c:pt>
                <c:pt idx="185315">
                  <c:v>0.16750000000001819</c:v>
                </c:pt>
                <c:pt idx="185316">
                  <c:v>0.16950000000002774</c:v>
                </c:pt>
                <c:pt idx="185317">
                  <c:v>0.17150000000003729</c:v>
                </c:pt>
                <c:pt idx="185318">
                  <c:v>0.17350000000004684</c:v>
                </c:pt>
                <c:pt idx="185319">
                  <c:v>0.17549999999999955</c:v>
                </c:pt>
                <c:pt idx="185320">
                  <c:v>0.17750000000000909</c:v>
                </c:pt>
                <c:pt idx="185321">
                  <c:v>0.17950000000001864</c:v>
                </c:pt>
                <c:pt idx="185322">
                  <c:v>0.18150000000002819</c:v>
                </c:pt>
                <c:pt idx="185323">
                  <c:v>0.18350000000003774</c:v>
                </c:pt>
                <c:pt idx="185324">
                  <c:v>0.18550000000004729</c:v>
                </c:pt>
                <c:pt idx="185325">
                  <c:v>0.1875</c:v>
                </c:pt>
                <c:pt idx="185326">
                  <c:v>0.18950000000000955</c:v>
                </c:pt>
                <c:pt idx="185327">
                  <c:v>0.1915000000000191</c:v>
                </c:pt>
                <c:pt idx="185328">
                  <c:v>0.19350000000002865</c:v>
                </c:pt>
                <c:pt idx="185329">
                  <c:v>0.1955000000000382</c:v>
                </c:pt>
                <c:pt idx="185330">
                  <c:v>0.19750000000004775</c:v>
                </c:pt>
                <c:pt idx="185331">
                  <c:v>0.19950000000000045</c:v>
                </c:pt>
                <c:pt idx="185332">
                  <c:v>0.20150000000001</c:v>
                </c:pt>
                <c:pt idx="185333">
                  <c:v>0.20350000000001955</c:v>
                </c:pt>
                <c:pt idx="185334">
                  <c:v>0.2055000000000291</c:v>
                </c:pt>
                <c:pt idx="185335">
                  <c:v>0.20750000000003865</c:v>
                </c:pt>
                <c:pt idx="185336">
                  <c:v>0.2095000000000482</c:v>
                </c:pt>
                <c:pt idx="185337">
                  <c:v>0.21150000000000091</c:v>
                </c:pt>
                <c:pt idx="185338">
                  <c:v>0.21350000000001046</c:v>
                </c:pt>
                <c:pt idx="185339">
                  <c:v>0.21550000000002001</c:v>
                </c:pt>
                <c:pt idx="185340">
                  <c:v>0.21750000000002956</c:v>
                </c:pt>
                <c:pt idx="185341">
                  <c:v>0.21950000000003911</c:v>
                </c:pt>
                <c:pt idx="185342">
                  <c:v>0.22150000000004866</c:v>
                </c:pt>
                <c:pt idx="185343">
                  <c:v>0.22350000000000136</c:v>
                </c:pt>
                <c:pt idx="185344">
                  <c:v>0.22550000000001091</c:v>
                </c:pt>
                <c:pt idx="185345">
                  <c:v>0.22750000000002046</c:v>
                </c:pt>
                <c:pt idx="185346">
                  <c:v>0.22950000000003001</c:v>
                </c:pt>
                <c:pt idx="185347">
                  <c:v>0.23150000000003956</c:v>
                </c:pt>
                <c:pt idx="185348">
                  <c:v>0.23350000000004911</c:v>
                </c:pt>
                <c:pt idx="185349">
                  <c:v>0.23550000000000182</c:v>
                </c:pt>
                <c:pt idx="185350">
                  <c:v>0.23750000000001137</c:v>
                </c:pt>
                <c:pt idx="185351">
                  <c:v>0.23950000000002092</c:v>
                </c:pt>
                <c:pt idx="185352">
                  <c:v>0.24150000000003047</c:v>
                </c:pt>
                <c:pt idx="185353">
                  <c:v>0.24350000000004002</c:v>
                </c:pt>
                <c:pt idx="185354">
                  <c:v>0.24550000000004957</c:v>
                </c:pt>
                <c:pt idx="185355">
                  <c:v>0.24750000000000227</c:v>
                </c:pt>
                <c:pt idx="185356">
                  <c:v>0.24950000000001182</c:v>
                </c:pt>
                <c:pt idx="185357">
                  <c:v>0.25150000000002137</c:v>
                </c:pt>
                <c:pt idx="185358">
                  <c:v>0.25350000000003092</c:v>
                </c:pt>
                <c:pt idx="185359">
                  <c:v>0.25550000000004047</c:v>
                </c:pt>
                <c:pt idx="185360">
                  <c:v>0.25750000000005002</c:v>
                </c:pt>
                <c:pt idx="185361">
                  <c:v>0.25950000000000273</c:v>
                </c:pt>
                <c:pt idx="185362">
                  <c:v>0.26150000000001228</c:v>
                </c:pt>
                <c:pt idx="185363">
                  <c:v>0.26350000000002183</c:v>
                </c:pt>
                <c:pt idx="185364">
                  <c:v>0.26550000000003138</c:v>
                </c:pt>
                <c:pt idx="185365">
                  <c:v>0.26750000000004093</c:v>
                </c:pt>
                <c:pt idx="185366">
                  <c:v>0.26950000000005048</c:v>
                </c:pt>
                <c:pt idx="185367">
                  <c:v>0.27150000000000318</c:v>
                </c:pt>
                <c:pt idx="185368">
                  <c:v>0.27350000000001273</c:v>
                </c:pt>
                <c:pt idx="185369">
                  <c:v>0.27550000000002228</c:v>
                </c:pt>
                <c:pt idx="185370">
                  <c:v>0.27750000000003183</c:v>
                </c:pt>
                <c:pt idx="185371">
                  <c:v>0.27950000000004138</c:v>
                </c:pt>
                <c:pt idx="185372">
                  <c:v>0.28150000000005093</c:v>
                </c:pt>
                <c:pt idx="185373">
                  <c:v>0.28350000000000364</c:v>
                </c:pt>
                <c:pt idx="185374">
                  <c:v>0.28550000000001319</c:v>
                </c:pt>
                <c:pt idx="185375">
                  <c:v>0.28750000000002274</c:v>
                </c:pt>
                <c:pt idx="185376">
                  <c:v>0.28950000000003229</c:v>
                </c:pt>
                <c:pt idx="185377">
                  <c:v>0.29150000000004184</c:v>
                </c:pt>
                <c:pt idx="185378">
                  <c:v>0.29349999999999454</c:v>
                </c:pt>
                <c:pt idx="185379">
                  <c:v>0.29550000000000409</c:v>
                </c:pt>
                <c:pt idx="185380">
                  <c:v>0.29750000000001364</c:v>
                </c:pt>
                <c:pt idx="185381">
                  <c:v>0.29950000000002319</c:v>
                </c:pt>
                <c:pt idx="185382">
                  <c:v>0.30150000000003274</c:v>
                </c:pt>
                <c:pt idx="185383">
                  <c:v>0.30350000000004229</c:v>
                </c:pt>
                <c:pt idx="185384">
                  <c:v>0.305499999999995</c:v>
                </c:pt>
                <c:pt idx="185385">
                  <c:v>0.30750000000000455</c:v>
                </c:pt>
                <c:pt idx="185386">
                  <c:v>0.3095000000000141</c:v>
                </c:pt>
                <c:pt idx="185387">
                  <c:v>0.31150000000002365</c:v>
                </c:pt>
                <c:pt idx="185388">
                  <c:v>0.3135000000000332</c:v>
                </c:pt>
                <c:pt idx="185389">
                  <c:v>0.31550000000004275</c:v>
                </c:pt>
                <c:pt idx="185390">
                  <c:v>0.31749999999999545</c:v>
                </c:pt>
                <c:pt idx="185391">
                  <c:v>0.319500000000005</c:v>
                </c:pt>
                <c:pt idx="185392">
                  <c:v>0.32150000000001455</c:v>
                </c:pt>
                <c:pt idx="185393">
                  <c:v>0.3235000000000241</c:v>
                </c:pt>
                <c:pt idx="185394">
                  <c:v>0.32550000000003365</c:v>
                </c:pt>
                <c:pt idx="185395">
                  <c:v>0.3275000000000432</c:v>
                </c:pt>
                <c:pt idx="185396">
                  <c:v>0.32949999999999591</c:v>
                </c:pt>
                <c:pt idx="185397">
                  <c:v>0.33150000000000546</c:v>
                </c:pt>
                <c:pt idx="185398">
                  <c:v>0.33350000000001501</c:v>
                </c:pt>
                <c:pt idx="185399">
                  <c:v>0.33550000000002456</c:v>
                </c:pt>
                <c:pt idx="185400">
                  <c:v>0.33750000000003411</c:v>
                </c:pt>
                <c:pt idx="185401">
                  <c:v>0.33950000000004366</c:v>
                </c:pt>
                <c:pt idx="185402">
                  <c:v>0.34149999999999636</c:v>
                </c:pt>
                <c:pt idx="185403">
                  <c:v>0.34350000000000591</c:v>
                </c:pt>
                <c:pt idx="185404">
                  <c:v>0.34550000000001546</c:v>
                </c:pt>
                <c:pt idx="185405">
                  <c:v>0.34750000000002501</c:v>
                </c:pt>
                <c:pt idx="185406">
                  <c:v>0.34950000000003456</c:v>
                </c:pt>
                <c:pt idx="185407">
                  <c:v>0.35150000000004411</c:v>
                </c:pt>
                <c:pt idx="185408">
                  <c:v>0.35349999999999682</c:v>
                </c:pt>
                <c:pt idx="185409">
                  <c:v>0.35550000000000637</c:v>
                </c:pt>
                <c:pt idx="185410">
                  <c:v>0.35750000000001592</c:v>
                </c:pt>
                <c:pt idx="185411">
                  <c:v>0.35950000000002547</c:v>
                </c:pt>
                <c:pt idx="185412">
                  <c:v>0.36150000000003502</c:v>
                </c:pt>
                <c:pt idx="185413">
                  <c:v>0.36350000000004457</c:v>
                </c:pt>
                <c:pt idx="185414">
                  <c:v>0.36549999999999727</c:v>
                </c:pt>
                <c:pt idx="185415">
                  <c:v>0.36750000000000682</c:v>
                </c:pt>
                <c:pt idx="185416">
                  <c:v>0.36950000000001637</c:v>
                </c:pt>
                <c:pt idx="185417">
                  <c:v>0.37150000000002592</c:v>
                </c:pt>
                <c:pt idx="185418">
                  <c:v>0.37350000000003547</c:v>
                </c:pt>
                <c:pt idx="185419">
                  <c:v>0.37550000000004502</c:v>
                </c:pt>
                <c:pt idx="185420">
                  <c:v>0.37749999999999773</c:v>
                </c:pt>
                <c:pt idx="185421">
                  <c:v>0.37950000000000728</c:v>
                </c:pt>
                <c:pt idx="185422">
                  <c:v>0.38150000000001683</c:v>
                </c:pt>
                <c:pt idx="185423">
                  <c:v>0.38350000000002638</c:v>
                </c:pt>
                <c:pt idx="185424">
                  <c:v>0.38550000000003593</c:v>
                </c:pt>
                <c:pt idx="185425">
                  <c:v>0.38750000000004547</c:v>
                </c:pt>
                <c:pt idx="185426">
                  <c:v>0.38949999999999818</c:v>
                </c:pt>
                <c:pt idx="185427">
                  <c:v>0.39150000000000773</c:v>
                </c:pt>
                <c:pt idx="185428">
                  <c:v>0.39350000000001728</c:v>
                </c:pt>
                <c:pt idx="185429">
                  <c:v>0.39550000000002683</c:v>
                </c:pt>
                <c:pt idx="185430">
                  <c:v>0.39750000000003638</c:v>
                </c:pt>
                <c:pt idx="185431">
                  <c:v>0.39950000000004593</c:v>
                </c:pt>
                <c:pt idx="185432">
                  <c:v>0.40149999999999864</c:v>
                </c:pt>
                <c:pt idx="185433">
                  <c:v>0.40350000000000819</c:v>
                </c:pt>
                <c:pt idx="185434">
                  <c:v>0.40550000000001774</c:v>
                </c:pt>
                <c:pt idx="185435">
                  <c:v>0.40750000000002728</c:v>
                </c:pt>
                <c:pt idx="185436">
                  <c:v>0.40950000000003683</c:v>
                </c:pt>
                <c:pt idx="185437">
                  <c:v>0.41150000000004638</c:v>
                </c:pt>
                <c:pt idx="185438">
                  <c:v>0.41349999999999909</c:v>
                </c:pt>
                <c:pt idx="185439">
                  <c:v>0.41550000000000864</c:v>
                </c:pt>
                <c:pt idx="185440">
                  <c:v>0.41750000000001819</c:v>
                </c:pt>
                <c:pt idx="185441">
                  <c:v>0.41950000000002774</c:v>
                </c:pt>
                <c:pt idx="185442">
                  <c:v>0.42150000000003729</c:v>
                </c:pt>
                <c:pt idx="185443">
                  <c:v>0.42350000000004684</c:v>
                </c:pt>
                <c:pt idx="185444">
                  <c:v>0.42549999999999955</c:v>
                </c:pt>
                <c:pt idx="185445">
                  <c:v>0.42750000000000909</c:v>
                </c:pt>
                <c:pt idx="185446">
                  <c:v>0.42950000000001864</c:v>
                </c:pt>
                <c:pt idx="185447">
                  <c:v>0.43150000000002819</c:v>
                </c:pt>
                <c:pt idx="185448">
                  <c:v>0.43350000000003774</c:v>
                </c:pt>
                <c:pt idx="185449">
                  <c:v>0.43550000000004729</c:v>
                </c:pt>
                <c:pt idx="185450">
                  <c:v>0.4375</c:v>
                </c:pt>
                <c:pt idx="185451">
                  <c:v>0.43950000000000955</c:v>
                </c:pt>
                <c:pt idx="185452">
                  <c:v>0.4415000000000191</c:v>
                </c:pt>
                <c:pt idx="185453">
                  <c:v>0.44350000000002865</c:v>
                </c:pt>
                <c:pt idx="185454">
                  <c:v>0.4455000000000382</c:v>
                </c:pt>
                <c:pt idx="185455">
                  <c:v>0.44750000000004775</c:v>
                </c:pt>
                <c:pt idx="185456">
                  <c:v>0.44950000000000045</c:v>
                </c:pt>
                <c:pt idx="185457">
                  <c:v>0.45150000000001</c:v>
                </c:pt>
                <c:pt idx="185458">
                  <c:v>0.45350000000001955</c:v>
                </c:pt>
                <c:pt idx="185459">
                  <c:v>0.4555000000000291</c:v>
                </c:pt>
                <c:pt idx="185460">
                  <c:v>0.45750000000003865</c:v>
                </c:pt>
                <c:pt idx="185461">
                  <c:v>0.4595000000000482</c:v>
                </c:pt>
                <c:pt idx="185462">
                  <c:v>0.46150000000000091</c:v>
                </c:pt>
                <c:pt idx="185463">
                  <c:v>0.46350000000001046</c:v>
                </c:pt>
                <c:pt idx="185464">
                  <c:v>0.46550000000002001</c:v>
                </c:pt>
                <c:pt idx="185465">
                  <c:v>0.46750000000002956</c:v>
                </c:pt>
                <c:pt idx="185466">
                  <c:v>0.46950000000003911</c:v>
                </c:pt>
                <c:pt idx="185467">
                  <c:v>0.47150000000004866</c:v>
                </c:pt>
                <c:pt idx="185468">
                  <c:v>0.47350000000000136</c:v>
                </c:pt>
                <c:pt idx="185469">
                  <c:v>0.47550000000001091</c:v>
                </c:pt>
                <c:pt idx="185470">
                  <c:v>0.47750000000002046</c:v>
                </c:pt>
                <c:pt idx="185471">
                  <c:v>0.47950000000003001</c:v>
                </c:pt>
                <c:pt idx="185472">
                  <c:v>0.48150000000003956</c:v>
                </c:pt>
                <c:pt idx="185473">
                  <c:v>0.48350000000004911</c:v>
                </c:pt>
                <c:pt idx="185474">
                  <c:v>0.48550000000000182</c:v>
                </c:pt>
                <c:pt idx="185475">
                  <c:v>0.48750000000001137</c:v>
                </c:pt>
                <c:pt idx="185476">
                  <c:v>0.48950000000002092</c:v>
                </c:pt>
                <c:pt idx="185477">
                  <c:v>0.49150000000003047</c:v>
                </c:pt>
                <c:pt idx="185478">
                  <c:v>0.49350000000004002</c:v>
                </c:pt>
                <c:pt idx="185479">
                  <c:v>0.49550000000004957</c:v>
                </c:pt>
                <c:pt idx="185480">
                  <c:v>0.49750000000000227</c:v>
                </c:pt>
                <c:pt idx="185481">
                  <c:v>0.49950000000001182</c:v>
                </c:pt>
                <c:pt idx="185482">
                  <c:v>0.50150000000002137</c:v>
                </c:pt>
                <c:pt idx="185483">
                  <c:v>0.50350000000003092</c:v>
                </c:pt>
                <c:pt idx="185484">
                  <c:v>0.50550000000004047</c:v>
                </c:pt>
                <c:pt idx="185485">
                  <c:v>0.50750000000005002</c:v>
                </c:pt>
                <c:pt idx="185486">
                  <c:v>0.50950000000000273</c:v>
                </c:pt>
                <c:pt idx="185487">
                  <c:v>0.51150000000001228</c:v>
                </c:pt>
                <c:pt idx="185488">
                  <c:v>0.51350000000002183</c:v>
                </c:pt>
                <c:pt idx="185489">
                  <c:v>0.51550000000003138</c:v>
                </c:pt>
                <c:pt idx="185490">
                  <c:v>0.51750000000004093</c:v>
                </c:pt>
                <c:pt idx="185491">
                  <c:v>0.51950000000005048</c:v>
                </c:pt>
                <c:pt idx="185492">
                  <c:v>0.52150000000000318</c:v>
                </c:pt>
                <c:pt idx="185493">
                  <c:v>0.52350000000001273</c:v>
                </c:pt>
                <c:pt idx="185494">
                  <c:v>0.52550000000002228</c:v>
                </c:pt>
                <c:pt idx="185495">
                  <c:v>0.52750000000003183</c:v>
                </c:pt>
                <c:pt idx="185496">
                  <c:v>0.52950000000004138</c:v>
                </c:pt>
                <c:pt idx="185497">
                  <c:v>0.53150000000005093</c:v>
                </c:pt>
                <c:pt idx="185498">
                  <c:v>0.53350000000000364</c:v>
                </c:pt>
                <c:pt idx="185499">
                  <c:v>0.53550000000001319</c:v>
                </c:pt>
                <c:pt idx="185500">
                  <c:v>0.53750000000002274</c:v>
                </c:pt>
                <c:pt idx="185501">
                  <c:v>0.53950000000003229</c:v>
                </c:pt>
                <c:pt idx="185502">
                  <c:v>0.54150000000004184</c:v>
                </c:pt>
                <c:pt idx="185503">
                  <c:v>0.54349999999999454</c:v>
                </c:pt>
                <c:pt idx="185504">
                  <c:v>0.54550000000000409</c:v>
                </c:pt>
                <c:pt idx="185505">
                  <c:v>0.54750000000001364</c:v>
                </c:pt>
                <c:pt idx="185506">
                  <c:v>0.54950000000002319</c:v>
                </c:pt>
                <c:pt idx="185507">
                  <c:v>0.55150000000003274</c:v>
                </c:pt>
                <c:pt idx="185508">
                  <c:v>0.55350000000004229</c:v>
                </c:pt>
                <c:pt idx="185509">
                  <c:v>0.555499999999995</c:v>
                </c:pt>
                <c:pt idx="185510">
                  <c:v>0.55750000000000455</c:v>
                </c:pt>
                <c:pt idx="185511">
                  <c:v>0.5595000000000141</c:v>
                </c:pt>
                <c:pt idx="185512">
                  <c:v>0.56150000000002365</c:v>
                </c:pt>
                <c:pt idx="185513">
                  <c:v>0.5635000000000332</c:v>
                </c:pt>
                <c:pt idx="185514">
                  <c:v>0.56550000000004275</c:v>
                </c:pt>
                <c:pt idx="185515">
                  <c:v>0.56749999999999545</c:v>
                </c:pt>
                <c:pt idx="185516">
                  <c:v>0.569500000000005</c:v>
                </c:pt>
                <c:pt idx="185517">
                  <c:v>0.57150000000001455</c:v>
                </c:pt>
                <c:pt idx="185518">
                  <c:v>0.5735000000000241</c:v>
                </c:pt>
                <c:pt idx="185519">
                  <c:v>0.57550000000003365</c:v>
                </c:pt>
                <c:pt idx="185520">
                  <c:v>0.5775000000000432</c:v>
                </c:pt>
                <c:pt idx="185521">
                  <c:v>0.57949999999999591</c:v>
                </c:pt>
                <c:pt idx="185522">
                  <c:v>0.58150000000000546</c:v>
                </c:pt>
                <c:pt idx="185523">
                  <c:v>0.58350000000001501</c:v>
                </c:pt>
                <c:pt idx="185524">
                  <c:v>0.58550000000002456</c:v>
                </c:pt>
                <c:pt idx="185525">
                  <c:v>0.58750000000003411</c:v>
                </c:pt>
                <c:pt idx="185526">
                  <c:v>0.58950000000004366</c:v>
                </c:pt>
                <c:pt idx="185527">
                  <c:v>0.59149999999999636</c:v>
                </c:pt>
                <c:pt idx="185528">
                  <c:v>0.59350000000000591</c:v>
                </c:pt>
                <c:pt idx="185529">
                  <c:v>0.59550000000001546</c:v>
                </c:pt>
                <c:pt idx="185530">
                  <c:v>0.59750000000002501</c:v>
                </c:pt>
                <c:pt idx="185531">
                  <c:v>0.59950000000003456</c:v>
                </c:pt>
                <c:pt idx="185532">
                  <c:v>0.60150000000004411</c:v>
                </c:pt>
                <c:pt idx="185533">
                  <c:v>0.60349999999999682</c:v>
                </c:pt>
                <c:pt idx="185534">
                  <c:v>0.60550000000000637</c:v>
                </c:pt>
                <c:pt idx="185535">
                  <c:v>0.60750000000001592</c:v>
                </c:pt>
                <c:pt idx="185536">
                  <c:v>0.60950000000002547</c:v>
                </c:pt>
                <c:pt idx="185537">
                  <c:v>0.61150000000003502</c:v>
                </c:pt>
                <c:pt idx="185538">
                  <c:v>0.61350000000004457</c:v>
                </c:pt>
                <c:pt idx="185539">
                  <c:v>0.61549999999999727</c:v>
                </c:pt>
                <c:pt idx="185540">
                  <c:v>0.61750000000000682</c:v>
                </c:pt>
                <c:pt idx="185541">
                  <c:v>0.61950000000001637</c:v>
                </c:pt>
                <c:pt idx="185542">
                  <c:v>0.62150000000002592</c:v>
                </c:pt>
                <c:pt idx="185543">
                  <c:v>0.62350000000003547</c:v>
                </c:pt>
                <c:pt idx="185544">
                  <c:v>0.62550000000004502</c:v>
                </c:pt>
                <c:pt idx="185545">
                  <c:v>0.62749999999999773</c:v>
                </c:pt>
                <c:pt idx="185546">
                  <c:v>0.62950000000000728</c:v>
                </c:pt>
                <c:pt idx="185547">
                  <c:v>0.63150000000001683</c:v>
                </c:pt>
                <c:pt idx="185548">
                  <c:v>0.63350000000002638</c:v>
                </c:pt>
                <c:pt idx="185549">
                  <c:v>0.63550000000003593</c:v>
                </c:pt>
                <c:pt idx="185550">
                  <c:v>0.63750000000004547</c:v>
                </c:pt>
                <c:pt idx="185551">
                  <c:v>0.63949999999999818</c:v>
                </c:pt>
                <c:pt idx="185552">
                  <c:v>0.64150000000000773</c:v>
                </c:pt>
                <c:pt idx="185553">
                  <c:v>0.64350000000001728</c:v>
                </c:pt>
                <c:pt idx="185554">
                  <c:v>0.64550000000002683</c:v>
                </c:pt>
                <c:pt idx="185555">
                  <c:v>0.64750000000003638</c:v>
                </c:pt>
                <c:pt idx="185556">
                  <c:v>0.64950000000004593</c:v>
                </c:pt>
                <c:pt idx="185557">
                  <c:v>0.65149999999999864</c:v>
                </c:pt>
                <c:pt idx="185558">
                  <c:v>0.65350000000000819</c:v>
                </c:pt>
                <c:pt idx="185559">
                  <c:v>0.65550000000001774</c:v>
                </c:pt>
                <c:pt idx="185560">
                  <c:v>0.65750000000002728</c:v>
                </c:pt>
                <c:pt idx="185561">
                  <c:v>0.65950000000003683</c:v>
                </c:pt>
                <c:pt idx="185562">
                  <c:v>0.66150000000004638</c:v>
                </c:pt>
                <c:pt idx="185563">
                  <c:v>0.66349999999999909</c:v>
                </c:pt>
                <c:pt idx="185564">
                  <c:v>0.66550000000000864</c:v>
                </c:pt>
                <c:pt idx="185565">
                  <c:v>0.66750000000001819</c:v>
                </c:pt>
                <c:pt idx="185566">
                  <c:v>0.66950000000002774</c:v>
                </c:pt>
                <c:pt idx="185567">
                  <c:v>0.67150000000003729</c:v>
                </c:pt>
                <c:pt idx="185568">
                  <c:v>0.67350000000004684</c:v>
                </c:pt>
                <c:pt idx="185569">
                  <c:v>0.67549999999999955</c:v>
                </c:pt>
                <c:pt idx="185570">
                  <c:v>0.67750000000000909</c:v>
                </c:pt>
                <c:pt idx="185571">
                  <c:v>0.67950000000001864</c:v>
                </c:pt>
                <c:pt idx="185572">
                  <c:v>0.68150000000002819</c:v>
                </c:pt>
                <c:pt idx="185573">
                  <c:v>0.68350000000003774</c:v>
                </c:pt>
                <c:pt idx="185574">
                  <c:v>0.68550000000004729</c:v>
                </c:pt>
                <c:pt idx="185575">
                  <c:v>0.6875</c:v>
                </c:pt>
                <c:pt idx="185576">
                  <c:v>0.68950000000000955</c:v>
                </c:pt>
                <c:pt idx="185577">
                  <c:v>0.6915000000000191</c:v>
                </c:pt>
                <c:pt idx="185578">
                  <c:v>0.69350000000002865</c:v>
                </c:pt>
                <c:pt idx="185579">
                  <c:v>0.6955000000000382</c:v>
                </c:pt>
                <c:pt idx="185580">
                  <c:v>0.69750000000004775</c:v>
                </c:pt>
                <c:pt idx="185581">
                  <c:v>0.69950000000000045</c:v>
                </c:pt>
                <c:pt idx="185582">
                  <c:v>0.70150000000001</c:v>
                </c:pt>
                <c:pt idx="185583">
                  <c:v>0.70350000000001955</c:v>
                </c:pt>
                <c:pt idx="185584">
                  <c:v>0.7055000000000291</c:v>
                </c:pt>
                <c:pt idx="185585">
                  <c:v>0.70750000000003865</c:v>
                </c:pt>
                <c:pt idx="185586">
                  <c:v>0.7095000000000482</c:v>
                </c:pt>
                <c:pt idx="185587">
                  <c:v>0.71150000000000091</c:v>
                </c:pt>
                <c:pt idx="185588">
                  <c:v>0.71350000000001046</c:v>
                </c:pt>
                <c:pt idx="185589">
                  <c:v>0.71550000000002001</c:v>
                </c:pt>
                <c:pt idx="185590">
                  <c:v>0.71750000000002956</c:v>
                </c:pt>
                <c:pt idx="185591">
                  <c:v>0.71950000000003911</c:v>
                </c:pt>
                <c:pt idx="185592">
                  <c:v>0.72150000000004866</c:v>
                </c:pt>
                <c:pt idx="185593">
                  <c:v>0.72350000000000136</c:v>
                </c:pt>
                <c:pt idx="185594">
                  <c:v>0.72550000000001091</c:v>
                </c:pt>
                <c:pt idx="185595">
                  <c:v>0.72750000000002046</c:v>
                </c:pt>
                <c:pt idx="185596">
                  <c:v>0.72950000000003001</c:v>
                </c:pt>
                <c:pt idx="185597">
                  <c:v>0.73150000000003956</c:v>
                </c:pt>
                <c:pt idx="185598">
                  <c:v>0.73350000000004911</c:v>
                </c:pt>
                <c:pt idx="185599">
                  <c:v>0.73550000000000182</c:v>
                </c:pt>
                <c:pt idx="185600">
                  <c:v>0.73750000000001137</c:v>
                </c:pt>
                <c:pt idx="185601">
                  <c:v>0.73950000000002092</c:v>
                </c:pt>
                <c:pt idx="185602">
                  <c:v>0.74150000000003047</c:v>
                </c:pt>
                <c:pt idx="185603">
                  <c:v>0.74350000000004002</c:v>
                </c:pt>
                <c:pt idx="185604">
                  <c:v>0.74550000000004957</c:v>
                </c:pt>
                <c:pt idx="185605">
                  <c:v>0.74750000000000227</c:v>
                </c:pt>
                <c:pt idx="185606">
                  <c:v>0.74950000000001182</c:v>
                </c:pt>
                <c:pt idx="185607">
                  <c:v>0.75150000000002137</c:v>
                </c:pt>
                <c:pt idx="185608">
                  <c:v>0.75350000000003092</c:v>
                </c:pt>
                <c:pt idx="185609">
                  <c:v>0.75550000000004047</c:v>
                </c:pt>
                <c:pt idx="185610">
                  <c:v>0.75750000000005002</c:v>
                </c:pt>
                <c:pt idx="185611">
                  <c:v>0.75950000000000273</c:v>
                </c:pt>
                <c:pt idx="185612">
                  <c:v>0.76150000000001228</c:v>
                </c:pt>
                <c:pt idx="185613">
                  <c:v>0.76350000000002183</c:v>
                </c:pt>
                <c:pt idx="185614">
                  <c:v>0.76550000000003138</c:v>
                </c:pt>
                <c:pt idx="185615">
                  <c:v>0.76750000000004093</c:v>
                </c:pt>
                <c:pt idx="185616">
                  <c:v>0.76950000000005048</c:v>
                </c:pt>
                <c:pt idx="185617">
                  <c:v>0.77150000000000318</c:v>
                </c:pt>
                <c:pt idx="185618">
                  <c:v>0.77350000000001273</c:v>
                </c:pt>
                <c:pt idx="185619">
                  <c:v>0.77550000000002228</c:v>
                </c:pt>
                <c:pt idx="185620">
                  <c:v>0.77750000000003183</c:v>
                </c:pt>
                <c:pt idx="185621">
                  <c:v>0.77950000000004138</c:v>
                </c:pt>
                <c:pt idx="185622">
                  <c:v>0.78150000000005093</c:v>
                </c:pt>
                <c:pt idx="185623">
                  <c:v>0.78350000000000364</c:v>
                </c:pt>
                <c:pt idx="185624">
                  <c:v>0.78550000000001319</c:v>
                </c:pt>
                <c:pt idx="185625">
                  <c:v>0.78750000000002274</c:v>
                </c:pt>
                <c:pt idx="185626">
                  <c:v>0.78950000000003229</c:v>
                </c:pt>
                <c:pt idx="185627">
                  <c:v>0.79150000000004184</c:v>
                </c:pt>
                <c:pt idx="185628">
                  <c:v>0.79349999999999454</c:v>
                </c:pt>
                <c:pt idx="185629">
                  <c:v>0.79550000000000409</c:v>
                </c:pt>
                <c:pt idx="185630">
                  <c:v>0.79750000000001364</c:v>
                </c:pt>
                <c:pt idx="185631">
                  <c:v>0.79950000000002319</c:v>
                </c:pt>
                <c:pt idx="185632">
                  <c:v>0.80150000000003274</c:v>
                </c:pt>
                <c:pt idx="185633">
                  <c:v>0.80350000000004229</c:v>
                </c:pt>
                <c:pt idx="185634">
                  <c:v>0.805499999999995</c:v>
                </c:pt>
                <c:pt idx="185635">
                  <c:v>0.80750000000000455</c:v>
                </c:pt>
                <c:pt idx="185636">
                  <c:v>0.8095000000000141</c:v>
                </c:pt>
                <c:pt idx="185637">
                  <c:v>0.81150000000002365</c:v>
                </c:pt>
                <c:pt idx="185638">
                  <c:v>0.8135000000000332</c:v>
                </c:pt>
                <c:pt idx="185639">
                  <c:v>0.81550000000004275</c:v>
                </c:pt>
                <c:pt idx="185640">
                  <c:v>0.81749999999999545</c:v>
                </c:pt>
                <c:pt idx="185641">
                  <c:v>0.819500000000005</c:v>
                </c:pt>
                <c:pt idx="185642">
                  <c:v>0.82150000000001455</c:v>
                </c:pt>
                <c:pt idx="185643">
                  <c:v>0.8235000000000241</c:v>
                </c:pt>
                <c:pt idx="185644">
                  <c:v>0.82550000000003365</c:v>
                </c:pt>
                <c:pt idx="185645">
                  <c:v>0.8275000000000432</c:v>
                </c:pt>
                <c:pt idx="185646">
                  <c:v>0.82949999999999591</c:v>
                </c:pt>
                <c:pt idx="185647">
                  <c:v>0.83150000000000546</c:v>
                </c:pt>
                <c:pt idx="185648">
                  <c:v>0.83350000000001501</c:v>
                </c:pt>
                <c:pt idx="185649">
                  <c:v>0.83550000000002456</c:v>
                </c:pt>
                <c:pt idx="185650">
                  <c:v>0.83750000000003411</c:v>
                </c:pt>
                <c:pt idx="185651">
                  <c:v>0.83950000000004366</c:v>
                </c:pt>
                <c:pt idx="185652">
                  <c:v>0.84149999999999636</c:v>
                </c:pt>
                <c:pt idx="185653">
                  <c:v>0.84350000000000591</c:v>
                </c:pt>
                <c:pt idx="185654">
                  <c:v>0.84550000000001546</c:v>
                </c:pt>
                <c:pt idx="185655">
                  <c:v>0.84750000000002501</c:v>
                </c:pt>
                <c:pt idx="185656">
                  <c:v>0.84950000000003456</c:v>
                </c:pt>
                <c:pt idx="185657">
                  <c:v>0.85150000000004411</c:v>
                </c:pt>
                <c:pt idx="185658">
                  <c:v>0.85349999999999682</c:v>
                </c:pt>
                <c:pt idx="185659">
                  <c:v>0.85550000000000637</c:v>
                </c:pt>
                <c:pt idx="185660">
                  <c:v>0.85750000000001592</c:v>
                </c:pt>
                <c:pt idx="185661">
                  <c:v>0.85950000000002547</c:v>
                </c:pt>
                <c:pt idx="185662">
                  <c:v>0.86150000000003502</c:v>
                </c:pt>
                <c:pt idx="185663">
                  <c:v>0.86350000000004457</c:v>
                </c:pt>
                <c:pt idx="185664">
                  <c:v>0.86549999999999727</c:v>
                </c:pt>
                <c:pt idx="185665">
                  <c:v>0.86750000000000682</c:v>
                </c:pt>
                <c:pt idx="185666">
                  <c:v>0.86950000000001637</c:v>
                </c:pt>
                <c:pt idx="185667">
                  <c:v>0.87150000000002592</c:v>
                </c:pt>
                <c:pt idx="185668">
                  <c:v>0.87350000000003547</c:v>
                </c:pt>
                <c:pt idx="185669">
                  <c:v>0.87550000000004502</c:v>
                </c:pt>
                <c:pt idx="185670">
                  <c:v>0.87749999999999773</c:v>
                </c:pt>
                <c:pt idx="185671">
                  <c:v>0.87950000000000728</c:v>
                </c:pt>
                <c:pt idx="185672">
                  <c:v>0.88150000000001683</c:v>
                </c:pt>
                <c:pt idx="185673">
                  <c:v>0.88350000000002638</c:v>
                </c:pt>
                <c:pt idx="185674">
                  <c:v>0.88550000000003593</c:v>
                </c:pt>
                <c:pt idx="185675">
                  <c:v>0.88750000000004547</c:v>
                </c:pt>
                <c:pt idx="185676">
                  <c:v>0.88949999999999818</c:v>
                </c:pt>
                <c:pt idx="185677">
                  <c:v>0.89150000000000773</c:v>
                </c:pt>
                <c:pt idx="185678">
                  <c:v>0.89350000000001728</c:v>
                </c:pt>
                <c:pt idx="185679">
                  <c:v>0.89550000000002683</c:v>
                </c:pt>
                <c:pt idx="185680">
                  <c:v>0.89750000000003638</c:v>
                </c:pt>
                <c:pt idx="185681">
                  <c:v>0.89950000000004593</c:v>
                </c:pt>
                <c:pt idx="185682">
                  <c:v>0.90149999999999864</c:v>
                </c:pt>
                <c:pt idx="185683">
                  <c:v>0.90350000000000819</c:v>
                </c:pt>
                <c:pt idx="185684">
                  <c:v>0.90550000000001774</c:v>
                </c:pt>
                <c:pt idx="185685">
                  <c:v>0.90750000000002728</c:v>
                </c:pt>
                <c:pt idx="185686">
                  <c:v>0.90950000000003683</c:v>
                </c:pt>
                <c:pt idx="185687">
                  <c:v>0.91150000000004638</c:v>
                </c:pt>
                <c:pt idx="185688">
                  <c:v>0.91349999999999909</c:v>
                </c:pt>
                <c:pt idx="185689">
                  <c:v>0.91550000000000864</c:v>
                </c:pt>
                <c:pt idx="185690">
                  <c:v>0.91750000000001819</c:v>
                </c:pt>
                <c:pt idx="185691">
                  <c:v>0.91950000000002774</c:v>
                </c:pt>
                <c:pt idx="185692">
                  <c:v>0.92150000000003729</c:v>
                </c:pt>
                <c:pt idx="185693">
                  <c:v>0.92350000000004684</c:v>
                </c:pt>
                <c:pt idx="185694">
                  <c:v>0.92549999999999955</c:v>
                </c:pt>
                <c:pt idx="185695">
                  <c:v>0.92750000000000909</c:v>
                </c:pt>
                <c:pt idx="185696">
                  <c:v>0.92950000000001864</c:v>
                </c:pt>
                <c:pt idx="185697">
                  <c:v>0.93150000000002819</c:v>
                </c:pt>
                <c:pt idx="185698">
                  <c:v>0.93350000000003774</c:v>
                </c:pt>
                <c:pt idx="185699">
                  <c:v>0.93550000000004729</c:v>
                </c:pt>
                <c:pt idx="185700">
                  <c:v>0.9375</c:v>
                </c:pt>
                <c:pt idx="185701">
                  <c:v>0.93950000000000955</c:v>
                </c:pt>
                <c:pt idx="185702">
                  <c:v>0.9415000000000191</c:v>
                </c:pt>
                <c:pt idx="185703">
                  <c:v>0.94350000000002865</c:v>
                </c:pt>
                <c:pt idx="185704">
                  <c:v>0.9455000000000382</c:v>
                </c:pt>
                <c:pt idx="185705">
                  <c:v>0.94750000000004775</c:v>
                </c:pt>
                <c:pt idx="185706">
                  <c:v>0.94950000000000045</c:v>
                </c:pt>
                <c:pt idx="185707">
                  <c:v>0.95150000000001</c:v>
                </c:pt>
                <c:pt idx="185708">
                  <c:v>0.95350000000001955</c:v>
                </c:pt>
                <c:pt idx="185709">
                  <c:v>0.9555000000000291</c:v>
                </c:pt>
                <c:pt idx="185710">
                  <c:v>0.95750000000003865</c:v>
                </c:pt>
                <c:pt idx="185711">
                  <c:v>0.9595000000000482</c:v>
                </c:pt>
                <c:pt idx="185712">
                  <c:v>0.96150000000000091</c:v>
                </c:pt>
                <c:pt idx="185713">
                  <c:v>0.96350000000001046</c:v>
                </c:pt>
                <c:pt idx="185714">
                  <c:v>0.96550000000002001</c:v>
                </c:pt>
                <c:pt idx="185715">
                  <c:v>0.96750000000002956</c:v>
                </c:pt>
                <c:pt idx="185716">
                  <c:v>0.96950000000003911</c:v>
                </c:pt>
                <c:pt idx="185717">
                  <c:v>0.97150000000004866</c:v>
                </c:pt>
                <c:pt idx="185718">
                  <c:v>0.97350000000000136</c:v>
                </c:pt>
                <c:pt idx="185719">
                  <c:v>0.97550000000001091</c:v>
                </c:pt>
                <c:pt idx="185720">
                  <c:v>0.97750000000002046</c:v>
                </c:pt>
                <c:pt idx="185721">
                  <c:v>0.97950000000003001</c:v>
                </c:pt>
                <c:pt idx="185722">
                  <c:v>0.98150000000003956</c:v>
                </c:pt>
                <c:pt idx="185723">
                  <c:v>0.98350000000004911</c:v>
                </c:pt>
                <c:pt idx="185724">
                  <c:v>0.98550000000000182</c:v>
                </c:pt>
                <c:pt idx="185725">
                  <c:v>0.98750000000001137</c:v>
                </c:pt>
                <c:pt idx="185726">
                  <c:v>0.98950000000002092</c:v>
                </c:pt>
                <c:pt idx="185727">
                  <c:v>0.99150000000003047</c:v>
                </c:pt>
                <c:pt idx="185728">
                  <c:v>0.99350000000004002</c:v>
                </c:pt>
                <c:pt idx="185729">
                  <c:v>0.99550000000004957</c:v>
                </c:pt>
                <c:pt idx="185730">
                  <c:v>0.99750000000000227</c:v>
                </c:pt>
                <c:pt idx="185731">
                  <c:v>0.99950000000001182</c:v>
                </c:pt>
                <c:pt idx="185732">
                  <c:v>1.0015000000000214</c:v>
                </c:pt>
                <c:pt idx="185733">
                  <c:v>1.0035000000000309</c:v>
                </c:pt>
                <c:pt idx="185734">
                  <c:v>1.0055000000000405</c:v>
                </c:pt>
                <c:pt idx="185735">
                  <c:v>1.00750000000005</c:v>
                </c:pt>
                <c:pt idx="185736">
                  <c:v>1.0095000000000027</c:v>
                </c:pt>
                <c:pt idx="185737">
                  <c:v>1.0115000000000123</c:v>
                </c:pt>
                <c:pt idx="185738">
                  <c:v>1.0135000000000218</c:v>
                </c:pt>
                <c:pt idx="185739">
                  <c:v>1.0155000000000314</c:v>
                </c:pt>
                <c:pt idx="185740">
                  <c:v>1.0175000000000409</c:v>
                </c:pt>
                <c:pt idx="185741">
                  <c:v>1.0195000000000505</c:v>
                </c:pt>
                <c:pt idx="185742">
                  <c:v>1.0215000000000032</c:v>
                </c:pt>
                <c:pt idx="185743">
                  <c:v>1.0235000000000127</c:v>
                </c:pt>
                <c:pt idx="185744">
                  <c:v>1.0255000000000223</c:v>
                </c:pt>
                <c:pt idx="185745">
                  <c:v>1.0275000000000318</c:v>
                </c:pt>
                <c:pt idx="185746">
                  <c:v>1.0295000000000414</c:v>
                </c:pt>
                <c:pt idx="185747">
                  <c:v>1.0315000000000509</c:v>
                </c:pt>
                <c:pt idx="185748">
                  <c:v>1.0335000000000036</c:v>
                </c:pt>
                <c:pt idx="185749">
                  <c:v>1.0355000000000132</c:v>
                </c:pt>
                <c:pt idx="185750">
                  <c:v>1.0375000000000227</c:v>
                </c:pt>
                <c:pt idx="185751">
                  <c:v>1.0395000000000323</c:v>
                </c:pt>
                <c:pt idx="185752">
                  <c:v>1.0415000000000418</c:v>
                </c:pt>
                <c:pt idx="185753">
                  <c:v>1.0434999999999945</c:v>
                </c:pt>
                <c:pt idx="185754">
                  <c:v>1.0455000000000041</c:v>
                </c:pt>
                <c:pt idx="185755">
                  <c:v>1.0475000000000136</c:v>
                </c:pt>
                <c:pt idx="185756">
                  <c:v>1.0495000000000232</c:v>
                </c:pt>
                <c:pt idx="185757">
                  <c:v>1.0515000000000327</c:v>
                </c:pt>
                <c:pt idx="185758">
                  <c:v>1.0535000000000423</c:v>
                </c:pt>
                <c:pt idx="185759">
                  <c:v>1.055499999999995</c:v>
                </c:pt>
                <c:pt idx="185760">
                  <c:v>1.0575000000000045</c:v>
                </c:pt>
                <c:pt idx="185761">
                  <c:v>1.0595000000000141</c:v>
                </c:pt>
                <c:pt idx="185762">
                  <c:v>1.0615000000000236</c:v>
                </c:pt>
                <c:pt idx="185763">
                  <c:v>1.0635000000000332</c:v>
                </c:pt>
                <c:pt idx="185764">
                  <c:v>1.0655000000000427</c:v>
                </c:pt>
                <c:pt idx="185765">
                  <c:v>1.0674999999999955</c:v>
                </c:pt>
                <c:pt idx="185766">
                  <c:v>1.069500000000005</c:v>
                </c:pt>
                <c:pt idx="185767">
                  <c:v>1.0715000000000146</c:v>
                </c:pt>
                <c:pt idx="185768">
                  <c:v>1.0735000000000241</c:v>
                </c:pt>
                <c:pt idx="185769">
                  <c:v>1.0755000000000337</c:v>
                </c:pt>
                <c:pt idx="185770">
                  <c:v>1.0775000000000432</c:v>
                </c:pt>
                <c:pt idx="185771">
                  <c:v>1.0794999999999959</c:v>
                </c:pt>
                <c:pt idx="185772">
                  <c:v>1.0815000000000055</c:v>
                </c:pt>
                <c:pt idx="185773">
                  <c:v>1.083500000000015</c:v>
                </c:pt>
                <c:pt idx="185774">
                  <c:v>1.0855000000000246</c:v>
                </c:pt>
                <c:pt idx="185775">
                  <c:v>1.0875000000000341</c:v>
                </c:pt>
                <c:pt idx="185776">
                  <c:v>1.0895000000000437</c:v>
                </c:pt>
                <c:pt idx="185777">
                  <c:v>1.0914999999999964</c:v>
                </c:pt>
                <c:pt idx="185778">
                  <c:v>1.0935000000000059</c:v>
                </c:pt>
                <c:pt idx="185779">
                  <c:v>1.0955000000000155</c:v>
                </c:pt>
                <c:pt idx="185780">
                  <c:v>1.097500000000025</c:v>
                </c:pt>
                <c:pt idx="185781">
                  <c:v>1.0995000000000346</c:v>
                </c:pt>
                <c:pt idx="185782">
                  <c:v>1.1015000000000441</c:v>
                </c:pt>
                <c:pt idx="185783">
                  <c:v>1.1034999999999968</c:v>
                </c:pt>
                <c:pt idx="185784">
                  <c:v>1.1055000000000064</c:v>
                </c:pt>
                <c:pt idx="185785">
                  <c:v>1.1075000000000159</c:v>
                </c:pt>
                <c:pt idx="185786">
                  <c:v>1.1095000000000255</c:v>
                </c:pt>
                <c:pt idx="185787">
                  <c:v>1.111500000000035</c:v>
                </c:pt>
                <c:pt idx="185788">
                  <c:v>1.1135000000000446</c:v>
                </c:pt>
                <c:pt idx="185789">
                  <c:v>1.1154999999999973</c:v>
                </c:pt>
                <c:pt idx="185790">
                  <c:v>1.1175000000000068</c:v>
                </c:pt>
                <c:pt idx="185791">
                  <c:v>1.1195000000000164</c:v>
                </c:pt>
                <c:pt idx="185792">
                  <c:v>1.1215000000000259</c:v>
                </c:pt>
                <c:pt idx="185793">
                  <c:v>1.1235000000000355</c:v>
                </c:pt>
                <c:pt idx="185794">
                  <c:v>1.125500000000045</c:v>
                </c:pt>
                <c:pt idx="185795">
                  <c:v>1.1274999999999977</c:v>
                </c:pt>
                <c:pt idx="185796">
                  <c:v>1.1295000000000073</c:v>
                </c:pt>
                <c:pt idx="185797">
                  <c:v>1.1315000000000168</c:v>
                </c:pt>
                <c:pt idx="185798">
                  <c:v>1.1335000000000264</c:v>
                </c:pt>
                <c:pt idx="185799">
                  <c:v>1.1355000000000359</c:v>
                </c:pt>
                <c:pt idx="185800">
                  <c:v>1.1375000000000455</c:v>
                </c:pt>
                <c:pt idx="185801">
                  <c:v>1.1394999999999982</c:v>
                </c:pt>
                <c:pt idx="185802">
                  <c:v>1.1415000000000077</c:v>
                </c:pt>
                <c:pt idx="185803">
                  <c:v>1.1435000000000173</c:v>
                </c:pt>
                <c:pt idx="185804">
                  <c:v>1.1455000000000268</c:v>
                </c:pt>
                <c:pt idx="185805">
                  <c:v>1.1475000000000364</c:v>
                </c:pt>
                <c:pt idx="185806">
                  <c:v>1.1495000000000459</c:v>
                </c:pt>
                <c:pt idx="185807">
                  <c:v>1.1514999999999986</c:v>
                </c:pt>
                <c:pt idx="185808">
                  <c:v>1.1535000000000082</c:v>
                </c:pt>
                <c:pt idx="185809">
                  <c:v>1.1555000000000177</c:v>
                </c:pt>
                <c:pt idx="185810">
                  <c:v>1.1575000000000273</c:v>
                </c:pt>
                <c:pt idx="185811">
                  <c:v>1.1595000000000368</c:v>
                </c:pt>
                <c:pt idx="185812">
                  <c:v>1.1615000000000464</c:v>
                </c:pt>
                <c:pt idx="185813">
                  <c:v>1.1634999999999991</c:v>
                </c:pt>
                <c:pt idx="185814">
                  <c:v>1.1655000000000086</c:v>
                </c:pt>
                <c:pt idx="185815">
                  <c:v>1.1675000000000182</c:v>
                </c:pt>
                <c:pt idx="185816">
                  <c:v>1.1695000000000277</c:v>
                </c:pt>
                <c:pt idx="185817">
                  <c:v>1.1715000000000373</c:v>
                </c:pt>
                <c:pt idx="185818">
                  <c:v>1.1735000000000468</c:v>
                </c:pt>
                <c:pt idx="185819">
                  <c:v>1.1754999999999995</c:v>
                </c:pt>
                <c:pt idx="185820">
                  <c:v>1.1775000000000091</c:v>
                </c:pt>
                <c:pt idx="185821">
                  <c:v>1.1795000000000186</c:v>
                </c:pt>
                <c:pt idx="185822">
                  <c:v>1.1815000000000282</c:v>
                </c:pt>
                <c:pt idx="185823">
                  <c:v>1.1835000000000377</c:v>
                </c:pt>
                <c:pt idx="185824">
                  <c:v>1.1855000000000473</c:v>
                </c:pt>
                <c:pt idx="185825">
                  <c:v>1.1875</c:v>
                </c:pt>
                <c:pt idx="185826">
                  <c:v>1.1895000000000095</c:v>
                </c:pt>
                <c:pt idx="185827">
                  <c:v>1.1915000000000191</c:v>
                </c:pt>
                <c:pt idx="185828">
                  <c:v>1.1935000000000286</c:v>
                </c:pt>
                <c:pt idx="185829">
                  <c:v>1.1955000000000382</c:v>
                </c:pt>
                <c:pt idx="185830">
                  <c:v>1.1975000000000477</c:v>
                </c:pt>
                <c:pt idx="185831">
                  <c:v>1.1995000000000005</c:v>
                </c:pt>
                <c:pt idx="185832">
                  <c:v>1.20150000000001</c:v>
                </c:pt>
                <c:pt idx="185833">
                  <c:v>1.2035000000000196</c:v>
                </c:pt>
                <c:pt idx="185834">
                  <c:v>1.2055000000000291</c:v>
                </c:pt>
                <c:pt idx="185835">
                  <c:v>1.2075000000000387</c:v>
                </c:pt>
                <c:pt idx="185836">
                  <c:v>1.2095000000000482</c:v>
                </c:pt>
                <c:pt idx="185837">
                  <c:v>1.2115000000000009</c:v>
                </c:pt>
                <c:pt idx="185838">
                  <c:v>1.2135000000000105</c:v>
                </c:pt>
                <c:pt idx="185839">
                  <c:v>1.21550000000002</c:v>
                </c:pt>
                <c:pt idx="185840">
                  <c:v>1.2175000000000296</c:v>
                </c:pt>
                <c:pt idx="185841">
                  <c:v>1.2195000000000391</c:v>
                </c:pt>
                <c:pt idx="185842">
                  <c:v>1.2215000000000487</c:v>
                </c:pt>
                <c:pt idx="185843">
                  <c:v>1.2235000000000014</c:v>
                </c:pt>
                <c:pt idx="185844">
                  <c:v>1.2255000000000109</c:v>
                </c:pt>
                <c:pt idx="185845">
                  <c:v>1.2275000000000205</c:v>
                </c:pt>
                <c:pt idx="185846">
                  <c:v>1.22950000000003</c:v>
                </c:pt>
                <c:pt idx="185847">
                  <c:v>1.2315000000000396</c:v>
                </c:pt>
                <c:pt idx="185848">
                  <c:v>1.2335000000000491</c:v>
                </c:pt>
                <c:pt idx="185849">
                  <c:v>1.2355000000000018</c:v>
                </c:pt>
                <c:pt idx="185850">
                  <c:v>1.2375000000000114</c:v>
                </c:pt>
                <c:pt idx="185851">
                  <c:v>1.2395000000000209</c:v>
                </c:pt>
                <c:pt idx="185852">
                  <c:v>1.2415000000000305</c:v>
                </c:pt>
                <c:pt idx="185853">
                  <c:v>1.24350000000004</c:v>
                </c:pt>
                <c:pt idx="185854">
                  <c:v>1.2455000000000496</c:v>
                </c:pt>
                <c:pt idx="185855">
                  <c:v>1.2475000000000023</c:v>
                </c:pt>
                <c:pt idx="185856">
                  <c:v>1.2495000000000118</c:v>
                </c:pt>
                <c:pt idx="185857">
                  <c:v>1.2515000000000214</c:v>
                </c:pt>
                <c:pt idx="185858">
                  <c:v>1.2535000000000309</c:v>
                </c:pt>
                <c:pt idx="185859">
                  <c:v>1.2555000000000405</c:v>
                </c:pt>
                <c:pt idx="185860">
                  <c:v>1.25750000000005</c:v>
                </c:pt>
                <c:pt idx="185861">
                  <c:v>1.2595000000000027</c:v>
                </c:pt>
                <c:pt idx="185862">
                  <c:v>1.2615000000000123</c:v>
                </c:pt>
                <c:pt idx="185863">
                  <c:v>1.2635000000000218</c:v>
                </c:pt>
                <c:pt idx="185864">
                  <c:v>1.2655000000000314</c:v>
                </c:pt>
                <c:pt idx="185865">
                  <c:v>1.2675000000000409</c:v>
                </c:pt>
                <c:pt idx="185866">
                  <c:v>1.2695000000000505</c:v>
                </c:pt>
                <c:pt idx="185867">
                  <c:v>1.2715000000000032</c:v>
                </c:pt>
                <c:pt idx="185868">
                  <c:v>1.2735000000000127</c:v>
                </c:pt>
                <c:pt idx="185869">
                  <c:v>1.2755000000000223</c:v>
                </c:pt>
                <c:pt idx="185870">
                  <c:v>1.2775000000000318</c:v>
                </c:pt>
                <c:pt idx="185871">
                  <c:v>1.2795000000000414</c:v>
                </c:pt>
                <c:pt idx="185872">
                  <c:v>1.2815000000000509</c:v>
                </c:pt>
                <c:pt idx="185873">
                  <c:v>1.2835000000000036</c:v>
                </c:pt>
                <c:pt idx="185874">
                  <c:v>1.2855000000000132</c:v>
                </c:pt>
                <c:pt idx="185875">
                  <c:v>1.2875000000000227</c:v>
                </c:pt>
                <c:pt idx="185876">
                  <c:v>1.2895000000000323</c:v>
                </c:pt>
                <c:pt idx="185877">
                  <c:v>1.2915000000000418</c:v>
                </c:pt>
                <c:pt idx="185878">
                  <c:v>1.2934999999999945</c:v>
                </c:pt>
                <c:pt idx="185879">
                  <c:v>1.2955000000000041</c:v>
                </c:pt>
                <c:pt idx="185880">
                  <c:v>1.2975000000000136</c:v>
                </c:pt>
                <c:pt idx="185881">
                  <c:v>1.2995000000000232</c:v>
                </c:pt>
                <c:pt idx="185882">
                  <c:v>1.3015000000000327</c:v>
                </c:pt>
                <c:pt idx="185883">
                  <c:v>1.3035000000000423</c:v>
                </c:pt>
                <c:pt idx="185884">
                  <c:v>1.305499999999995</c:v>
                </c:pt>
                <c:pt idx="185885">
                  <c:v>1.3075000000000045</c:v>
                </c:pt>
                <c:pt idx="185886">
                  <c:v>1.3095000000000141</c:v>
                </c:pt>
                <c:pt idx="185887">
                  <c:v>1.3115000000000236</c:v>
                </c:pt>
                <c:pt idx="185888">
                  <c:v>1.3135000000000332</c:v>
                </c:pt>
                <c:pt idx="185889">
                  <c:v>1.3155000000000427</c:v>
                </c:pt>
                <c:pt idx="185890">
                  <c:v>1.3174999999999955</c:v>
                </c:pt>
                <c:pt idx="185891">
                  <c:v>1.319500000000005</c:v>
                </c:pt>
                <c:pt idx="185892">
                  <c:v>1.3215000000000146</c:v>
                </c:pt>
                <c:pt idx="185893">
                  <c:v>1.3235000000000241</c:v>
                </c:pt>
                <c:pt idx="185894">
                  <c:v>1.3255000000000337</c:v>
                </c:pt>
                <c:pt idx="185895">
                  <c:v>1.3275000000000432</c:v>
                </c:pt>
                <c:pt idx="185896">
                  <c:v>1.3294999999999959</c:v>
                </c:pt>
                <c:pt idx="185897">
                  <c:v>1.3315000000000055</c:v>
                </c:pt>
                <c:pt idx="185898">
                  <c:v>1.333500000000015</c:v>
                </c:pt>
                <c:pt idx="185899">
                  <c:v>1.3355000000000246</c:v>
                </c:pt>
                <c:pt idx="185900">
                  <c:v>1.3375000000000341</c:v>
                </c:pt>
                <c:pt idx="185901">
                  <c:v>1.3395000000000437</c:v>
                </c:pt>
                <c:pt idx="185902">
                  <c:v>1.3414999999999964</c:v>
                </c:pt>
                <c:pt idx="185903">
                  <c:v>1.3435000000000059</c:v>
                </c:pt>
                <c:pt idx="185904">
                  <c:v>1.3455000000000155</c:v>
                </c:pt>
                <c:pt idx="185905">
                  <c:v>1.347500000000025</c:v>
                </c:pt>
                <c:pt idx="185906">
                  <c:v>1.3495000000000346</c:v>
                </c:pt>
                <c:pt idx="185907">
                  <c:v>1.3515000000000441</c:v>
                </c:pt>
                <c:pt idx="185908">
                  <c:v>1.3534999999999968</c:v>
                </c:pt>
                <c:pt idx="185909">
                  <c:v>1.3555000000000064</c:v>
                </c:pt>
                <c:pt idx="185910">
                  <c:v>1.3575000000000159</c:v>
                </c:pt>
                <c:pt idx="185911">
                  <c:v>1.3595000000000255</c:v>
                </c:pt>
                <c:pt idx="185912">
                  <c:v>1.361500000000035</c:v>
                </c:pt>
                <c:pt idx="185913">
                  <c:v>1.3635000000000446</c:v>
                </c:pt>
                <c:pt idx="185914">
                  <c:v>1.3654999999999973</c:v>
                </c:pt>
                <c:pt idx="185915">
                  <c:v>1.3675000000000068</c:v>
                </c:pt>
                <c:pt idx="185916">
                  <c:v>1.3695000000000164</c:v>
                </c:pt>
                <c:pt idx="185917">
                  <c:v>1.3715000000000259</c:v>
                </c:pt>
                <c:pt idx="185918">
                  <c:v>1.3735000000000355</c:v>
                </c:pt>
                <c:pt idx="185919">
                  <c:v>1.375500000000045</c:v>
                </c:pt>
                <c:pt idx="185920">
                  <c:v>1.3774999999999977</c:v>
                </c:pt>
                <c:pt idx="185921">
                  <c:v>1.3795000000000073</c:v>
                </c:pt>
                <c:pt idx="185922">
                  <c:v>1.3815000000000168</c:v>
                </c:pt>
                <c:pt idx="185923">
                  <c:v>1.3835000000000264</c:v>
                </c:pt>
                <c:pt idx="185924">
                  <c:v>1.3855000000000359</c:v>
                </c:pt>
                <c:pt idx="185925">
                  <c:v>1.3875000000000455</c:v>
                </c:pt>
                <c:pt idx="185926">
                  <c:v>1.3894999999999982</c:v>
                </c:pt>
                <c:pt idx="185927">
                  <c:v>1.3915000000000077</c:v>
                </c:pt>
                <c:pt idx="185928">
                  <c:v>1.3935000000000173</c:v>
                </c:pt>
                <c:pt idx="185929">
                  <c:v>1.3955000000000268</c:v>
                </c:pt>
                <c:pt idx="185930">
                  <c:v>1.3975000000000364</c:v>
                </c:pt>
                <c:pt idx="185931">
                  <c:v>1.3995000000000459</c:v>
                </c:pt>
                <c:pt idx="185932">
                  <c:v>1.4014999999999986</c:v>
                </c:pt>
                <c:pt idx="185933">
                  <c:v>1.4035000000000082</c:v>
                </c:pt>
                <c:pt idx="185934">
                  <c:v>1.4055000000000177</c:v>
                </c:pt>
                <c:pt idx="185935">
                  <c:v>1.4075000000000273</c:v>
                </c:pt>
                <c:pt idx="185936">
                  <c:v>1.4095000000000368</c:v>
                </c:pt>
                <c:pt idx="185937">
                  <c:v>1.4115000000000464</c:v>
                </c:pt>
                <c:pt idx="185938">
                  <c:v>1.4134999999999991</c:v>
                </c:pt>
                <c:pt idx="185939">
                  <c:v>1.4155000000000086</c:v>
                </c:pt>
                <c:pt idx="185940">
                  <c:v>1.4175000000000182</c:v>
                </c:pt>
                <c:pt idx="185941">
                  <c:v>1.4195000000000277</c:v>
                </c:pt>
                <c:pt idx="185942">
                  <c:v>1.4215000000000373</c:v>
                </c:pt>
                <c:pt idx="185943">
                  <c:v>1.4235000000000468</c:v>
                </c:pt>
                <c:pt idx="185944">
                  <c:v>1.4254999999999995</c:v>
                </c:pt>
                <c:pt idx="185945">
                  <c:v>1.4275000000000091</c:v>
                </c:pt>
                <c:pt idx="185946">
                  <c:v>1.4295000000000186</c:v>
                </c:pt>
                <c:pt idx="185947">
                  <c:v>1.4315000000000282</c:v>
                </c:pt>
                <c:pt idx="185948">
                  <c:v>1.4335000000000377</c:v>
                </c:pt>
                <c:pt idx="185949">
                  <c:v>1.4355000000000473</c:v>
                </c:pt>
                <c:pt idx="185950">
                  <c:v>1.4375</c:v>
                </c:pt>
                <c:pt idx="185951">
                  <c:v>1.4395000000000095</c:v>
                </c:pt>
                <c:pt idx="185952">
                  <c:v>1.4415000000000191</c:v>
                </c:pt>
                <c:pt idx="185953">
                  <c:v>1.4435000000000286</c:v>
                </c:pt>
                <c:pt idx="185954">
                  <c:v>1.4455000000000382</c:v>
                </c:pt>
                <c:pt idx="185955">
                  <c:v>1.4475000000000477</c:v>
                </c:pt>
                <c:pt idx="185956">
                  <c:v>1.4495000000000005</c:v>
                </c:pt>
                <c:pt idx="185957">
                  <c:v>1.45150000000001</c:v>
                </c:pt>
                <c:pt idx="185958">
                  <c:v>1.4535000000000196</c:v>
                </c:pt>
                <c:pt idx="185959">
                  <c:v>1.4555000000000291</c:v>
                </c:pt>
                <c:pt idx="185960">
                  <c:v>1.4575000000000387</c:v>
                </c:pt>
                <c:pt idx="185961">
                  <c:v>1.4595000000000482</c:v>
                </c:pt>
                <c:pt idx="185962">
                  <c:v>1.4615000000000009</c:v>
                </c:pt>
                <c:pt idx="185963">
                  <c:v>1.4635000000000105</c:v>
                </c:pt>
                <c:pt idx="185964">
                  <c:v>1.46550000000002</c:v>
                </c:pt>
                <c:pt idx="185965">
                  <c:v>1.4675000000000296</c:v>
                </c:pt>
                <c:pt idx="185966">
                  <c:v>1.4695000000000391</c:v>
                </c:pt>
                <c:pt idx="185967">
                  <c:v>1.4715000000000487</c:v>
                </c:pt>
                <c:pt idx="185968">
                  <c:v>1.4735000000000014</c:v>
                </c:pt>
                <c:pt idx="185969">
                  <c:v>1.4755000000000109</c:v>
                </c:pt>
                <c:pt idx="185970">
                  <c:v>1.4775000000000205</c:v>
                </c:pt>
                <c:pt idx="185971">
                  <c:v>1.47950000000003</c:v>
                </c:pt>
                <c:pt idx="185972">
                  <c:v>1.4815000000000396</c:v>
                </c:pt>
                <c:pt idx="185973">
                  <c:v>1.4835000000000491</c:v>
                </c:pt>
                <c:pt idx="185974">
                  <c:v>1.4855000000000018</c:v>
                </c:pt>
                <c:pt idx="185975">
                  <c:v>1.4875000000000114</c:v>
                </c:pt>
                <c:pt idx="185976">
                  <c:v>1.4895000000000209</c:v>
                </c:pt>
                <c:pt idx="185977">
                  <c:v>1.4915000000000305</c:v>
                </c:pt>
                <c:pt idx="185978">
                  <c:v>1.49350000000004</c:v>
                </c:pt>
                <c:pt idx="185979">
                  <c:v>1.4955000000000496</c:v>
                </c:pt>
                <c:pt idx="185980">
                  <c:v>1.4975000000000023</c:v>
                </c:pt>
                <c:pt idx="185981">
                  <c:v>1.4995000000000118</c:v>
                </c:pt>
                <c:pt idx="185982">
                  <c:v>1.5015000000000214</c:v>
                </c:pt>
                <c:pt idx="185983">
                  <c:v>1.5035000000000309</c:v>
                </c:pt>
                <c:pt idx="185984">
                  <c:v>1.5055000000000405</c:v>
                </c:pt>
                <c:pt idx="185985">
                  <c:v>1.50750000000005</c:v>
                </c:pt>
                <c:pt idx="185986">
                  <c:v>1.5095000000000027</c:v>
                </c:pt>
                <c:pt idx="185987">
                  <c:v>1.5115000000000123</c:v>
                </c:pt>
                <c:pt idx="185988">
                  <c:v>1.5135000000000218</c:v>
                </c:pt>
                <c:pt idx="185989">
                  <c:v>1.5155000000000314</c:v>
                </c:pt>
                <c:pt idx="185990">
                  <c:v>1.5175000000000409</c:v>
                </c:pt>
                <c:pt idx="185991">
                  <c:v>1.5195000000000505</c:v>
                </c:pt>
                <c:pt idx="185992">
                  <c:v>1.5215000000000032</c:v>
                </c:pt>
                <c:pt idx="185993">
                  <c:v>1.5235000000000127</c:v>
                </c:pt>
                <c:pt idx="185994">
                  <c:v>1.5255000000000223</c:v>
                </c:pt>
                <c:pt idx="185995">
                  <c:v>1.5275000000000318</c:v>
                </c:pt>
                <c:pt idx="185996">
                  <c:v>1.5295000000000414</c:v>
                </c:pt>
                <c:pt idx="185997">
                  <c:v>1.5315000000000509</c:v>
                </c:pt>
                <c:pt idx="185998">
                  <c:v>1.5335000000000036</c:v>
                </c:pt>
                <c:pt idx="185999">
                  <c:v>1.5355000000000132</c:v>
                </c:pt>
                <c:pt idx="186000">
                  <c:v>1.5375000000000227</c:v>
                </c:pt>
                <c:pt idx="186001">
                  <c:v>1.5395000000000323</c:v>
                </c:pt>
                <c:pt idx="186002">
                  <c:v>1.5415000000000418</c:v>
                </c:pt>
                <c:pt idx="186003">
                  <c:v>1.5434999999999945</c:v>
                </c:pt>
                <c:pt idx="186004">
                  <c:v>1.5455000000000041</c:v>
                </c:pt>
                <c:pt idx="186005">
                  <c:v>1.5475000000000136</c:v>
                </c:pt>
                <c:pt idx="186006">
                  <c:v>1.5495000000000232</c:v>
                </c:pt>
                <c:pt idx="186007">
                  <c:v>1.5515000000000327</c:v>
                </c:pt>
                <c:pt idx="186008">
                  <c:v>1.5535000000000423</c:v>
                </c:pt>
                <c:pt idx="186009">
                  <c:v>1.555499999999995</c:v>
                </c:pt>
                <c:pt idx="186010">
                  <c:v>1.5575000000000045</c:v>
                </c:pt>
                <c:pt idx="186011">
                  <c:v>1.5595000000000141</c:v>
                </c:pt>
                <c:pt idx="186012">
                  <c:v>1.5615000000000236</c:v>
                </c:pt>
                <c:pt idx="186013">
                  <c:v>1.5635000000000332</c:v>
                </c:pt>
                <c:pt idx="186014">
                  <c:v>1.5655000000000427</c:v>
                </c:pt>
                <c:pt idx="186015">
                  <c:v>1.5674999999999955</c:v>
                </c:pt>
                <c:pt idx="186016">
                  <c:v>1.569500000000005</c:v>
                </c:pt>
                <c:pt idx="186017">
                  <c:v>1.5715000000000146</c:v>
                </c:pt>
                <c:pt idx="186018">
                  <c:v>1.5735000000000241</c:v>
                </c:pt>
                <c:pt idx="186019">
                  <c:v>1.5755000000000337</c:v>
                </c:pt>
                <c:pt idx="186020">
                  <c:v>1.5775000000000432</c:v>
                </c:pt>
                <c:pt idx="186021">
                  <c:v>1.5794999999999959</c:v>
                </c:pt>
                <c:pt idx="186022">
                  <c:v>1.5815000000000055</c:v>
                </c:pt>
                <c:pt idx="186023">
                  <c:v>1.583500000000015</c:v>
                </c:pt>
                <c:pt idx="186024">
                  <c:v>1.5855000000000246</c:v>
                </c:pt>
                <c:pt idx="186025">
                  <c:v>1.5875000000000341</c:v>
                </c:pt>
                <c:pt idx="186026">
                  <c:v>1.5895000000000437</c:v>
                </c:pt>
                <c:pt idx="186027">
                  <c:v>1.5914999999999964</c:v>
                </c:pt>
                <c:pt idx="186028">
                  <c:v>1.5935000000000059</c:v>
                </c:pt>
                <c:pt idx="186029">
                  <c:v>1.5955000000000155</c:v>
                </c:pt>
                <c:pt idx="186030">
                  <c:v>1.597500000000025</c:v>
                </c:pt>
                <c:pt idx="186031">
                  <c:v>1.5995000000000346</c:v>
                </c:pt>
                <c:pt idx="186032">
                  <c:v>1.6015000000000441</c:v>
                </c:pt>
                <c:pt idx="186033">
                  <c:v>1.6034999999999968</c:v>
                </c:pt>
                <c:pt idx="186034">
                  <c:v>1.6055000000000064</c:v>
                </c:pt>
                <c:pt idx="186035">
                  <c:v>1.6075000000000159</c:v>
                </c:pt>
                <c:pt idx="186036">
                  <c:v>1.6095000000000255</c:v>
                </c:pt>
                <c:pt idx="186037">
                  <c:v>1.611500000000035</c:v>
                </c:pt>
                <c:pt idx="186038">
                  <c:v>1.6135000000000446</c:v>
                </c:pt>
                <c:pt idx="186039">
                  <c:v>1.6154999999999973</c:v>
                </c:pt>
                <c:pt idx="186040">
                  <c:v>1.6175000000000068</c:v>
                </c:pt>
                <c:pt idx="186041">
                  <c:v>1.6195000000000164</c:v>
                </c:pt>
                <c:pt idx="186042">
                  <c:v>1.6215000000000259</c:v>
                </c:pt>
                <c:pt idx="186043">
                  <c:v>1.6235000000000355</c:v>
                </c:pt>
                <c:pt idx="186044">
                  <c:v>1.625500000000045</c:v>
                </c:pt>
                <c:pt idx="186045">
                  <c:v>1.6274999999999977</c:v>
                </c:pt>
                <c:pt idx="186046">
                  <c:v>1.6295000000000073</c:v>
                </c:pt>
                <c:pt idx="186047">
                  <c:v>1.6315000000000168</c:v>
                </c:pt>
                <c:pt idx="186048">
                  <c:v>1.6335000000000264</c:v>
                </c:pt>
                <c:pt idx="186049">
                  <c:v>1.6355000000000359</c:v>
                </c:pt>
                <c:pt idx="186050">
                  <c:v>1.6375000000000455</c:v>
                </c:pt>
                <c:pt idx="186051">
                  <c:v>1.6394999999999982</c:v>
                </c:pt>
                <c:pt idx="186052">
                  <c:v>1.6415000000000077</c:v>
                </c:pt>
                <c:pt idx="186053">
                  <c:v>1.6435000000000173</c:v>
                </c:pt>
                <c:pt idx="186054">
                  <c:v>1.6455000000000268</c:v>
                </c:pt>
                <c:pt idx="186055">
                  <c:v>1.6475000000000364</c:v>
                </c:pt>
                <c:pt idx="186056">
                  <c:v>1.6495000000000459</c:v>
                </c:pt>
                <c:pt idx="186057">
                  <c:v>1.6514999999999986</c:v>
                </c:pt>
                <c:pt idx="186058">
                  <c:v>1.6535000000000082</c:v>
                </c:pt>
                <c:pt idx="186059">
                  <c:v>1.6555000000000177</c:v>
                </c:pt>
                <c:pt idx="186060">
                  <c:v>1.6575000000000273</c:v>
                </c:pt>
                <c:pt idx="186061">
                  <c:v>1.6595000000000368</c:v>
                </c:pt>
                <c:pt idx="186062">
                  <c:v>1.6615000000000464</c:v>
                </c:pt>
                <c:pt idx="186063">
                  <c:v>1.6634999999999991</c:v>
                </c:pt>
                <c:pt idx="186064">
                  <c:v>1.6655000000000086</c:v>
                </c:pt>
                <c:pt idx="186065">
                  <c:v>1.6675000000000182</c:v>
                </c:pt>
                <c:pt idx="186066">
                  <c:v>1.6695000000000277</c:v>
                </c:pt>
                <c:pt idx="186067">
                  <c:v>1.6715000000000373</c:v>
                </c:pt>
                <c:pt idx="186068">
                  <c:v>1.6735000000000468</c:v>
                </c:pt>
                <c:pt idx="186069">
                  <c:v>1.6754999999999995</c:v>
                </c:pt>
                <c:pt idx="186070">
                  <c:v>1.6775000000000091</c:v>
                </c:pt>
                <c:pt idx="186071">
                  <c:v>1.6795000000000186</c:v>
                </c:pt>
                <c:pt idx="186072">
                  <c:v>1.6815000000000282</c:v>
                </c:pt>
                <c:pt idx="186073">
                  <c:v>1.6835000000000377</c:v>
                </c:pt>
                <c:pt idx="186074">
                  <c:v>1.6855000000000473</c:v>
                </c:pt>
                <c:pt idx="186075">
                  <c:v>1.6875</c:v>
                </c:pt>
                <c:pt idx="186076">
                  <c:v>1.6895000000000095</c:v>
                </c:pt>
                <c:pt idx="186077">
                  <c:v>1.6915000000000191</c:v>
                </c:pt>
                <c:pt idx="186078">
                  <c:v>1.6935000000000286</c:v>
                </c:pt>
                <c:pt idx="186079">
                  <c:v>1.6955000000000382</c:v>
                </c:pt>
                <c:pt idx="186080">
                  <c:v>1.6975000000000477</c:v>
                </c:pt>
                <c:pt idx="186081">
                  <c:v>1.6995000000000005</c:v>
                </c:pt>
                <c:pt idx="186082">
                  <c:v>1.70150000000001</c:v>
                </c:pt>
                <c:pt idx="186083">
                  <c:v>1.7035000000000196</c:v>
                </c:pt>
                <c:pt idx="186084">
                  <c:v>1.7055000000000291</c:v>
                </c:pt>
                <c:pt idx="186085">
                  <c:v>1.7075000000000387</c:v>
                </c:pt>
                <c:pt idx="186086">
                  <c:v>1.7095000000000482</c:v>
                </c:pt>
                <c:pt idx="186087">
                  <c:v>1.7115000000000009</c:v>
                </c:pt>
                <c:pt idx="186088">
                  <c:v>1.7135000000000105</c:v>
                </c:pt>
                <c:pt idx="186089">
                  <c:v>1.71550000000002</c:v>
                </c:pt>
                <c:pt idx="186090">
                  <c:v>1.7175000000000296</c:v>
                </c:pt>
                <c:pt idx="186091">
                  <c:v>1.7195000000000391</c:v>
                </c:pt>
                <c:pt idx="186092">
                  <c:v>1.7215000000000487</c:v>
                </c:pt>
                <c:pt idx="186093">
                  <c:v>1.7235000000000014</c:v>
                </c:pt>
                <c:pt idx="186094">
                  <c:v>1.7255000000000109</c:v>
                </c:pt>
                <c:pt idx="186095">
                  <c:v>1.7275000000000205</c:v>
                </c:pt>
                <c:pt idx="186096">
                  <c:v>1.72950000000003</c:v>
                </c:pt>
                <c:pt idx="186097">
                  <c:v>1.7315000000000396</c:v>
                </c:pt>
                <c:pt idx="186098">
                  <c:v>1.7335000000000491</c:v>
                </c:pt>
                <c:pt idx="186099">
                  <c:v>1.7355000000000018</c:v>
                </c:pt>
                <c:pt idx="186100">
                  <c:v>1.7375000000000114</c:v>
                </c:pt>
                <c:pt idx="186101">
                  <c:v>1.7395000000000209</c:v>
                </c:pt>
                <c:pt idx="186102">
                  <c:v>1.7415000000000305</c:v>
                </c:pt>
                <c:pt idx="186103">
                  <c:v>1.74350000000004</c:v>
                </c:pt>
                <c:pt idx="186104">
                  <c:v>1.7455000000000496</c:v>
                </c:pt>
                <c:pt idx="186105">
                  <c:v>1.7475000000000023</c:v>
                </c:pt>
                <c:pt idx="186106">
                  <c:v>1.7495000000000118</c:v>
                </c:pt>
                <c:pt idx="186107">
                  <c:v>1.7515000000000214</c:v>
                </c:pt>
                <c:pt idx="186108">
                  <c:v>1.7535000000000309</c:v>
                </c:pt>
                <c:pt idx="186109">
                  <c:v>1.7555000000000405</c:v>
                </c:pt>
                <c:pt idx="186110">
                  <c:v>1.75750000000005</c:v>
                </c:pt>
                <c:pt idx="186111">
                  <c:v>1.7595000000000027</c:v>
                </c:pt>
                <c:pt idx="186112">
                  <c:v>1.7615000000000123</c:v>
                </c:pt>
                <c:pt idx="186113">
                  <c:v>1.7635000000000218</c:v>
                </c:pt>
                <c:pt idx="186114">
                  <c:v>1.7655000000000314</c:v>
                </c:pt>
                <c:pt idx="186115">
                  <c:v>1.7675000000000409</c:v>
                </c:pt>
                <c:pt idx="186116">
                  <c:v>1.7695000000000505</c:v>
                </c:pt>
                <c:pt idx="186117">
                  <c:v>1.7715000000000032</c:v>
                </c:pt>
                <c:pt idx="186118">
                  <c:v>1.7735000000000127</c:v>
                </c:pt>
                <c:pt idx="186119">
                  <c:v>1.7755000000000223</c:v>
                </c:pt>
                <c:pt idx="186120">
                  <c:v>1.7775000000000318</c:v>
                </c:pt>
                <c:pt idx="186121">
                  <c:v>1.7795000000000414</c:v>
                </c:pt>
                <c:pt idx="186122">
                  <c:v>1.7815000000000509</c:v>
                </c:pt>
                <c:pt idx="186123">
                  <c:v>1.7835000000000036</c:v>
                </c:pt>
                <c:pt idx="186124">
                  <c:v>1.7855000000000132</c:v>
                </c:pt>
                <c:pt idx="186125">
                  <c:v>1.7875000000000227</c:v>
                </c:pt>
                <c:pt idx="186126">
                  <c:v>1.7895000000000323</c:v>
                </c:pt>
                <c:pt idx="186127">
                  <c:v>1.7915000000000418</c:v>
                </c:pt>
                <c:pt idx="186128">
                  <c:v>1.7934999999999945</c:v>
                </c:pt>
                <c:pt idx="186129">
                  <c:v>1.7955000000000041</c:v>
                </c:pt>
                <c:pt idx="186130">
                  <c:v>1.7975000000000136</c:v>
                </c:pt>
                <c:pt idx="186131">
                  <c:v>1.7995000000000232</c:v>
                </c:pt>
                <c:pt idx="186132">
                  <c:v>1.8015000000000327</c:v>
                </c:pt>
                <c:pt idx="186133">
                  <c:v>1.8035000000000423</c:v>
                </c:pt>
                <c:pt idx="186134">
                  <c:v>1.805499999999995</c:v>
                </c:pt>
                <c:pt idx="186135">
                  <c:v>1.8075000000000045</c:v>
                </c:pt>
                <c:pt idx="186136">
                  <c:v>1.8095000000000141</c:v>
                </c:pt>
                <c:pt idx="186137">
                  <c:v>1.8115000000000236</c:v>
                </c:pt>
                <c:pt idx="186138">
                  <c:v>1.8135000000000332</c:v>
                </c:pt>
                <c:pt idx="186139">
                  <c:v>1.8155000000000427</c:v>
                </c:pt>
                <c:pt idx="186140">
                  <c:v>1.8174999999999955</c:v>
                </c:pt>
                <c:pt idx="186141">
                  <c:v>1.819500000000005</c:v>
                </c:pt>
                <c:pt idx="186142">
                  <c:v>1.8215000000000146</c:v>
                </c:pt>
                <c:pt idx="186143">
                  <c:v>1.8235000000000241</c:v>
                </c:pt>
                <c:pt idx="186144">
                  <c:v>1.8255000000000337</c:v>
                </c:pt>
                <c:pt idx="186145">
                  <c:v>1.8275000000000432</c:v>
                </c:pt>
                <c:pt idx="186146">
                  <c:v>1.8294999999999959</c:v>
                </c:pt>
                <c:pt idx="186147">
                  <c:v>1.8315000000000055</c:v>
                </c:pt>
                <c:pt idx="186148">
                  <c:v>1.833500000000015</c:v>
                </c:pt>
                <c:pt idx="186149">
                  <c:v>1.8355000000000246</c:v>
                </c:pt>
                <c:pt idx="186150">
                  <c:v>1.8375000000000341</c:v>
                </c:pt>
                <c:pt idx="186151">
                  <c:v>1.8395000000000437</c:v>
                </c:pt>
                <c:pt idx="186152">
                  <c:v>1.8414999999999964</c:v>
                </c:pt>
                <c:pt idx="186153">
                  <c:v>1.8435000000000059</c:v>
                </c:pt>
                <c:pt idx="186154">
                  <c:v>1.8455000000000155</c:v>
                </c:pt>
                <c:pt idx="186155">
                  <c:v>1.847500000000025</c:v>
                </c:pt>
                <c:pt idx="186156">
                  <c:v>1.8495000000000346</c:v>
                </c:pt>
                <c:pt idx="186157">
                  <c:v>1.8515000000000441</c:v>
                </c:pt>
                <c:pt idx="186158">
                  <c:v>1.8534999999999968</c:v>
                </c:pt>
                <c:pt idx="186159">
                  <c:v>1.8555000000000064</c:v>
                </c:pt>
                <c:pt idx="186160">
                  <c:v>1.8575000000000159</c:v>
                </c:pt>
                <c:pt idx="186161">
                  <c:v>1.8595000000000255</c:v>
                </c:pt>
                <c:pt idx="186162">
                  <c:v>1.861500000000035</c:v>
                </c:pt>
                <c:pt idx="186163">
                  <c:v>1.8635000000000446</c:v>
                </c:pt>
                <c:pt idx="186164">
                  <c:v>1.8654999999999973</c:v>
                </c:pt>
                <c:pt idx="186165">
                  <c:v>1.8675000000000068</c:v>
                </c:pt>
                <c:pt idx="186166">
                  <c:v>1.8695000000000164</c:v>
                </c:pt>
                <c:pt idx="186167">
                  <c:v>1.8715000000000259</c:v>
                </c:pt>
                <c:pt idx="186168">
                  <c:v>1.8735000000000355</c:v>
                </c:pt>
                <c:pt idx="186169">
                  <c:v>1.875500000000045</c:v>
                </c:pt>
                <c:pt idx="186170">
                  <c:v>1.8774999999999977</c:v>
                </c:pt>
                <c:pt idx="186171">
                  <c:v>1.8795000000000073</c:v>
                </c:pt>
                <c:pt idx="186172">
                  <c:v>1.8815000000000168</c:v>
                </c:pt>
                <c:pt idx="186173">
                  <c:v>1.8835000000000264</c:v>
                </c:pt>
                <c:pt idx="186174">
                  <c:v>1.8855000000000359</c:v>
                </c:pt>
                <c:pt idx="186175">
                  <c:v>1.8875000000000455</c:v>
                </c:pt>
                <c:pt idx="186176">
                  <c:v>1.8894999999999982</c:v>
                </c:pt>
                <c:pt idx="186177">
                  <c:v>1.8915000000000077</c:v>
                </c:pt>
                <c:pt idx="186178">
                  <c:v>1.8935000000000173</c:v>
                </c:pt>
                <c:pt idx="186179">
                  <c:v>1.8955000000000268</c:v>
                </c:pt>
                <c:pt idx="186180">
                  <c:v>1.8975000000000364</c:v>
                </c:pt>
                <c:pt idx="186181">
                  <c:v>1.8995000000000459</c:v>
                </c:pt>
                <c:pt idx="186182">
                  <c:v>1.9014999999999986</c:v>
                </c:pt>
                <c:pt idx="186183">
                  <c:v>1.9035000000000082</c:v>
                </c:pt>
                <c:pt idx="186184">
                  <c:v>1.9055000000000177</c:v>
                </c:pt>
                <c:pt idx="186185">
                  <c:v>1.9075000000000273</c:v>
                </c:pt>
                <c:pt idx="186186">
                  <c:v>1.9095000000000368</c:v>
                </c:pt>
                <c:pt idx="186187">
                  <c:v>1.9115000000000464</c:v>
                </c:pt>
                <c:pt idx="186188">
                  <c:v>1.9134999999999991</c:v>
                </c:pt>
                <c:pt idx="186189">
                  <c:v>1.9155000000000086</c:v>
                </c:pt>
                <c:pt idx="186190">
                  <c:v>1.9175000000000182</c:v>
                </c:pt>
                <c:pt idx="186191">
                  <c:v>1.9195000000000277</c:v>
                </c:pt>
                <c:pt idx="186192">
                  <c:v>1.9215000000000373</c:v>
                </c:pt>
                <c:pt idx="186193">
                  <c:v>1.9235000000000468</c:v>
                </c:pt>
                <c:pt idx="186194">
                  <c:v>1.9254999999999995</c:v>
                </c:pt>
                <c:pt idx="186195">
                  <c:v>1.9275000000000091</c:v>
                </c:pt>
                <c:pt idx="186196">
                  <c:v>1.9295000000000186</c:v>
                </c:pt>
                <c:pt idx="186197">
                  <c:v>1.9315000000000282</c:v>
                </c:pt>
                <c:pt idx="186198">
                  <c:v>1.9335000000000377</c:v>
                </c:pt>
                <c:pt idx="186199">
                  <c:v>1.9355000000000473</c:v>
                </c:pt>
                <c:pt idx="186200">
                  <c:v>1.9375</c:v>
                </c:pt>
                <c:pt idx="186201">
                  <c:v>1.9395000000000095</c:v>
                </c:pt>
                <c:pt idx="186202">
                  <c:v>1.9415000000000191</c:v>
                </c:pt>
                <c:pt idx="186203">
                  <c:v>1.9435000000000286</c:v>
                </c:pt>
                <c:pt idx="186204">
                  <c:v>1.9455000000000382</c:v>
                </c:pt>
                <c:pt idx="186205">
                  <c:v>1.9475000000000477</c:v>
                </c:pt>
                <c:pt idx="186206">
                  <c:v>1.9495000000000005</c:v>
                </c:pt>
                <c:pt idx="186207">
                  <c:v>1.95150000000001</c:v>
                </c:pt>
                <c:pt idx="186208">
                  <c:v>1.9535000000000196</c:v>
                </c:pt>
                <c:pt idx="186209">
                  <c:v>1.9555000000000291</c:v>
                </c:pt>
                <c:pt idx="186210">
                  <c:v>1.9575000000000387</c:v>
                </c:pt>
                <c:pt idx="186211">
                  <c:v>1.9595000000000482</c:v>
                </c:pt>
                <c:pt idx="186212">
                  <c:v>1.9615000000000009</c:v>
                </c:pt>
                <c:pt idx="186213">
                  <c:v>1.9635000000000105</c:v>
                </c:pt>
                <c:pt idx="186214">
                  <c:v>1.96550000000002</c:v>
                </c:pt>
                <c:pt idx="186215">
                  <c:v>1.9675000000000296</c:v>
                </c:pt>
                <c:pt idx="186216">
                  <c:v>1.9695000000000391</c:v>
                </c:pt>
                <c:pt idx="186217">
                  <c:v>1.9715000000000487</c:v>
                </c:pt>
                <c:pt idx="186218">
                  <c:v>1.9735000000000014</c:v>
                </c:pt>
                <c:pt idx="186219">
                  <c:v>1.9755000000000109</c:v>
                </c:pt>
                <c:pt idx="186220">
                  <c:v>1.9775000000000205</c:v>
                </c:pt>
                <c:pt idx="186221">
                  <c:v>1.97950000000003</c:v>
                </c:pt>
                <c:pt idx="186222">
                  <c:v>1.9815000000000396</c:v>
                </c:pt>
                <c:pt idx="186223">
                  <c:v>1.9835000000000491</c:v>
                </c:pt>
                <c:pt idx="186224">
                  <c:v>1.9855000000000018</c:v>
                </c:pt>
                <c:pt idx="186225">
                  <c:v>1.9875000000000114</c:v>
                </c:pt>
                <c:pt idx="186226">
                  <c:v>1.9895000000000209</c:v>
                </c:pt>
                <c:pt idx="186227">
                  <c:v>1.9915000000000305</c:v>
                </c:pt>
                <c:pt idx="186228">
                  <c:v>1.99350000000004</c:v>
                </c:pt>
                <c:pt idx="186229">
                  <c:v>1.9955000000000496</c:v>
                </c:pt>
                <c:pt idx="186230">
                  <c:v>1.9975000000000023</c:v>
                </c:pt>
                <c:pt idx="186231">
                  <c:v>1.9995000000000118</c:v>
                </c:pt>
                <c:pt idx="186232">
                  <c:v>2.0015000000000214</c:v>
                </c:pt>
                <c:pt idx="186233">
                  <c:v>2.0035000000000309</c:v>
                </c:pt>
                <c:pt idx="186234">
                  <c:v>2.0055000000000405</c:v>
                </c:pt>
                <c:pt idx="186235">
                  <c:v>2.00750000000005</c:v>
                </c:pt>
                <c:pt idx="186236">
                  <c:v>2.0095000000000027</c:v>
                </c:pt>
                <c:pt idx="186237">
                  <c:v>2.0115000000000123</c:v>
                </c:pt>
                <c:pt idx="186238">
                  <c:v>2.0135000000000218</c:v>
                </c:pt>
                <c:pt idx="186239">
                  <c:v>2.0155000000000314</c:v>
                </c:pt>
                <c:pt idx="186240">
                  <c:v>2.0175000000000409</c:v>
                </c:pt>
                <c:pt idx="186241">
                  <c:v>2.0195000000000505</c:v>
                </c:pt>
                <c:pt idx="186242">
                  <c:v>2.0215000000000032</c:v>
                </c:pt>
                <c:pt idx="186243">
                  <c:v>2.0235000000000127</c:v>
                </c:pt>
                <c:pt idx="186244">
                  <c:v>2.0255000000000223</c:v>
                </c:pt>
                <c:pt idx="186245">
                  <c:v>2.0275000000000318</c:v>
                </c:pt>
                <c:pt idx="186246">
                  <c:v>2.0295000000000414</c:v>
                </c:pt>
                <c:pt idx="186247">
                  <c:v>2.0315000000000509</c:v>
                </c:pt>
                <c:pt idx="186248">
                  <c:v>2.0335000000000036</c:v>
                </c:pt>
                <c:pt idx="186249">
                  <c:v>2.0355000000000132</c:v>
                </c:pt>
                <c:pt idx="186250">
                  <c:v>2.0375000000000227</c:v>
                </c:pt>
                <c:pt idx="186251">
                  <c:v>2.0395000000000323</c:v>
                </c:pt>
                <c:pt idx="186252">
                  <c:v>2.0415000000000418</c:v>
                </c:pt>
                <c:pt idx="186253">
                  <c:v>2.0434999999999945</c:v>
                </c:pt>
                <c:pt idx="186254">
                  <c:v>2.0455000000000041</c:v>
                </c:pt>
                <c:pt idx="186255">
                  <c:v>2.0475000000000136</c:v>
                </c:pt>
                <c:pt idx="186256">
                  <c:v>2.0495000000000232</c:v>
                </c:pt>
                <c:pt idx="186257">
                  <c:v>2.0515000000000327</c:v>
                </c:pt>
                <c:pt idx="186258">
                  <c:v>2.0535000000000423</c:v>
                </c:pt>
                <c:pt idx="186259">
                  <c:v>2.055499999999995</c:v>
                </c:pt>
                <c:pt idx="186260">
                  <c:v>2.0575000000000045</c:v>
                </c:pt>
                <c:pt idx="186261">
                  <c:v>2.0595000000000141</c:v>
                </c:pt>
                <c:pt idx="186262">
                  <c:v>2.0615000000000236</c:v>
                </c:pt>
                <c:pt idx="186263">
                  <c:v>2.0635000000000332</c:v>
                </c:pt>
                <c:pt idx="186264">
                  <c:v>2.0655000000000427</c:v>
                </c:pt>
                <c:pt idx="186265">
                  <c:v>2.0674999999999955</c:v>
                </c:pt>
                <c:pt idx="186266">
                  <c:v>2.069500000000005</c:v>
                </c:pt>
                <c:pt idx="186267">
                  <c:v>2.0715000000000146</c:v>
                </c:pt>
                <c:pt idx="186268">
                  <c:v>2.0735000000000241</c:v>
                </c:pt>
                <c:pt idx="186269">
                  <c:v>2.0755000000000337</c:v>
                </c:pt>
                <c:pt idx="186270">
                  <c:v>2.0775000000000432</c:v>
                </c:pt>
                <c:pt idx="186271">
                  <c:v>2.0794999999999959</c:v>
                </c:pt>
                <c:pt idx="186272">
                  <c:v>2.0815000000000055</c:v>
                </c:pt>
                <c:pt idx="186273">
                  <c:v>2.083500000000015</c:v>
                </c:pt>
                <c:pt idx="186274">
                  <c:v>2.0855000000000246</c:v>
                </c:pt>
                <c:pt idx="186275">
                  <c:v>2.0875000000000341</c:v>
                </c:pt>
                <c:pt idx="186276">
                  <c:v>2.0895000000000437</c:v>
                </c:pt>
                <c:pt idx="186277">
                  <c:v>2.0914999999999964</c:v>
                </c:pt>
                <c:pt idx="186278">
                  <c:v>2.0935000000000059</c:v>
                </c:pt>
                <c:pt idx="186279">
                  <c:v>2.0955000000000155</c:v>
                </c:pt>
                <c:pt idx="186280">
                  <c:v>2.097500000000025</c:v>
                </c:pt>
                <c:pt idx="186281">
                  <c:v>2.0995000000000346</c:v>
                </c:pt>
                <c:pt idx="186282">
                  <c:v>2.1015000000000441</c:v>
                </c:pt>
                <c:pt idx="186283">
                  <c:v>2.1034999999999968</c:v>
                </c:pt>
                <c:pt idx="186284">
                  <c:v>2.1055000000000064</c:v>
                </c:pt>
                <c:pt idx="186285">
                  <c:v>2.1075000000000159</c:v>
                </c:pt>
                <c:pt idx="186286">
                  <c:v>2.1095000000000255</c:v>
                </c:pt>
                <c:pt idx="186287">
                  <c:v>2.111500000000035</c:v>
                </c:pt>
                <c:pt idx="186288">
                  <c:v>2.1135000000000446</c:v>
                </c:pt>
                <c:pt idx="186289">
                  <c:v>2.1154999999999973</c:v>
                </c:pt>
                <c:pt idx="186290">
                  <c:v>2.1175000000000068</c:v>
                </c:pt>
                <c:pt idx="186291">
                  <c:v>2.1195000000000164</c:v>
                </c:pt>
                <c:pt idx="186292">
                  <c:v>2.1215000000000259</c:v>
                </c:pt>
                <c:pt idx="186293">
                  <c:v>2.1235000000000355</c:v>
                </c:pt>
                <c:pt idx="186294">
                  <c:v>2.125500000000045</c:v>
                </c:pt>
                <c:pt idx="186295">
                  <c:v>2.1274999999999977</c:v>
                </c:pt>
                <c:pt idx="186296">
                  <c:v>2.1295000000000073</c:v>
                </c:pt>
                <c:pt idx="186297">
                  <c:v>2.1315000000000168</c:v>
                </c:pt>
                <c:pt idx="186298">
                  <c:v>2.1335000000000264</c:v>
                </c:pt>
                <c:pt idx="186299">
                  <c:v>2.1355000000000359</c:v>
                </c:pt>
                <c:pt idx="186300">
                  <c:v>2.1375000000000455</c:v>
                </c:pt>
                <c:pt idx="186301">
                  <c:v>2.1394999999999982</c:v>
                </c:pt>
                <c:pt idx="186302">
                  <c:v>2.1415000000000077</c:v>
                </c:pt>
                <c:pt idx="186303">
                  <c:v>2.1435000000000173</c:v>
                </c:pt>
                <c:pt idx="186304">
                  <c:v>2.1455000000000268</c:v>
                </c:pt>
                <c:pt idx="186305">
                  <c:v>2.1475000000000364</c:v>
                </c:pt>
                <c:pt idx="186306">
                  <c:v>2.1495000000000459</c:v>
                </c:pt>
                <c:pt idx="186307">
                  <c:v>2.1514999999999986</c:v>
                </c:pt>
                <c:pt idx="186308">
                  <c:v>2.1535000000000082</c:v>
                </c:pt>
                <c:pt idx="186309">
                  <c:v>2.1555000000000177</c:v>
                </c:pt>
                <c:pt idx="186310">
                  <c:v>2.1575000000000273</c:v>
                </c:pt>
                <c:pt idx="186311">
                  <c:v>2.1595000000000368</c:v>
                </c:pt>
                <c:pt idx="186312">
                  <c:v>2.1615000000000464</c:v>
                </c:pt>
                <c:pt idx="186313">
                  <c:v>2.1634999999999991</c:v>
                </c:pt>
                <c:pt idx="186314">
                  <c:v>2.1655000000000086</c:v>
                </c:pt>
                <c:pt idx="186315">
                  <c:v>2.1675000000000182</c:v>
                </c:pt>
                <c:pt idx="186316">
                  <c:v>2.1695000000000277</c:v>
                </c:pt>
                <c:pt idx="186317">
                  <c:v>2.1715000000000373</c:v>
                </c:pt>
                <c:pt idx="186318">
                  <c:v>2.1735000000000468</c:v>
                </c:pt>
                <c:pt idx="186319">
                  <c:v>2.1754999999999995</c:v>
                </c:pt>
                <c:pt idx="186320">
                  <c:v>2.1775000000000091</c:v>
                </c:pt>
                <c:pt idx="186321">
                  <c:v>2.1795000000000186</c:v>
                </c:pt>
                <c:pt idx="186322">
                  <c:v>2.1815000000000282</c:v>
                </c:pt>
                <c:pt idx="186323">
                  <c:v>2.1835000000000377</c:v>
                </c:pt>
                <c:pt idx="186324">
                  <c:v>2.1855000000000473</c:v>
                </c:pt>
                <c:pt idx="186325">
                  <c:v>2.1875</c:v>
                </c:pt>
                <c:pt idx="186326">
                  <c:v>2.1895000000000095</c:v>
                </c:pt>
                <c:pt idx="186327">
                  <c:v>2.1915000000000191</c:v>
                </c:pt>
                <c:pt idx="186328">
                  <c:v>2.1935000000000286</c:v>
                </c:pt>
                <c:pt idx="186329">
                  <c:v>2.1955000000000382</c:v>
                </c:pt>
                <c:pt idx="186330">
                  <c:v>2.1975000000000477</c:v>
                </c:pt>
                <c:pt idx="186331">
                  <c:v>2.1995000000000005</c:v>
                </c:pt>
                <c:pt idx="186332">
                  <c:v>2.20150000000001</c:v>
                </c:pt>
                <c:pt idx="186333">
                  <c:v>2.2035000000000196</c:v>
                </c:pt>
                <c:pt idx="186334">
                  <c:v>2.2055000000000291</c:v>
                </c:pt>
                <c:pt idx="186335">
                  <c:v>2.2075000000000387</c:v>
                </c:pt>
                <c:pt idx="186336">
                  <c:v>2.2095000000000482</c:v>
                </c:pt>
                <c:pt idx="186337">
                  <c:v>2.2115000000000009</c:v>
                </c:pt>
                <c:pt idx="186338">
                  <c:v>2.2135000000000105</c:v>
                </c:pt>
                <c:pt idx="186339">
                  <c:v>2.21550000000002</c:v>
                </c:pt>
                <c:pt idx="186340">
                  <c:v>2.2175000000000296</c:v>
                </c:pt>
                <c:pt idx="186341">
                  <c:v>2.2195000000000391</c:v>
                </c:pt>
                <c:pt idx="186342">
                  <c:v>2.2215000000000487</c:v>
                </c:pt>
                <c:pt idx="186343">
                  <c:v>2.2235000000000014</c:v>
                </c:pt>
                <c:pt idx="186344">
                  <c:v>2.2255000000000109</c:v>
                </c:pt>
                <c:pt idx="186345">
                  <c:v>2.2275000000000205</c:v>
                </c:pt>
                <c:pt idx="186346">
                  <c:v>2.22950000000003</c:v>
                </c:pt>
                <c:pt idx="186347">
                  <c:v>2.2315000000000396</c:v>
                </c:pt>
                <c:pt idx="186348">
                  <c:v>2.2335000000000491</c:v>
                </c:pt>
                <c:pt idx="186349">
                  <c:v>2.2355000000000018</c:v>
                </c:pt>
                <c:pt idx="186350">
                  <c:v>2.2375000000000114</c:v>
                </c:pt>
                <c:pt idx="186351">
                  <c:v>2.2395000000000209</c:v>
                </c:pt>
                <c:pt idx="186352">
                  <c:v>2.2415000000000305</c:v>
                </c:pt>
                <c:pt idx="186353">
                  <c:v>2.24350000000004</c:v>
                </c:pt>
                <c:pt idx="186354">
                  <c:v>2.2455000000000496</c:v>
                </c:pt>
                <c:pt idx="186355">
                  <c:v>2.2475000000000023</c:v>
                </c:pt>
                <c:pt idx="186356">
                  <c:v>2.2495000000000118</c:v>
                </c:pt>
                <c:pt idx="186357">
                  <c:v>2.2515000000000214</c:v>
                </c:pt>
                <c:pt idx="186358">
                  <c:v>2.2535000000000309</c:v>
                </c:pt>
                <c:pt idx="186359">
                  <c:v>2.2555000000000405</c:v>
                </c:pt>
                <c:pt idx="186360">
                  <c:v>2.25750000000005</c:v>
                </c:pt>
                <c:pt idx="186361">
                  <c:v>2.2595000000000027</c:v>
                </c:pt>
                <c:pt idx="186362">
                  <c:v>2.2615000000000123</c:v>
                </c:pt>
                <c:pt idx="186363">
                  <c:v>2.2635000000000218</c:v>
                </c:pt>
                <c:pt idx="186364">
                  <c:v>2.2655000000000314</c:v>
                </c:pt>
                <c:pt idx="186365">
                  <c:v>2.2675000000000409</c:v>
                </c:pt>
                <c:pt idx="186366">
                  <c:v>2.2695000000000505</c:v>
                </c:pt>
                <c:pt idx="186367">
                  <c:v>2.2715000000000032</c:v>
                </c:pt>
                <c:pt idx="186368">
                  <c:v>2.2735000000000127</c:v>
                </c:pt>
                <c:pt idx="186369">
                  <c:v>2.2755000000000223</c:v>
                </c:pt>
                <c:pt idx="186370">
                  <c:v>2.2775000000000318</c:v>
                </c:pt>
                <c:pt idx="186371">
                  <c:v>2.2795000000000414</c:v>
                </c:pt>
                <c:pt idx="186372">
                  <c:v>2.2815000000000509</c:v>
                </c:pt>
                <c:pt idx="186373">
                  <c:v>2.2835000000000036</c:v>
                </c:pt>
                <c:pt idx="186374">
                  <c:v>2.2855000000000132</c:v>
                </c:pt>
                <c:pt idx="186375">
                  <c:v>2.2875000000000227</c:v>
                </c:pt>
                <c:pt idx="186376">
                  <c:v>2.2895000000000323</c:v>
                </c:pt>
                <c:pt idx="186377">
                  <c:v>2.2915000000000418</c:v>
                </c:pt>
                <c:pt idx="186378">
                  <c:v>2.2934999999999945</c:v>
                </c:pt>
                <c:pt idx="186379">
                  <c:v>2.2955000000000041</c:v>
                </c:pt>
                <c:pt idx="186380">
                  <c:v>2.2975000000000136</c:v>
                </c:pt>
                <c:pt idx="186381">
                  <c:v>2.2995000000000232</c:v>
                </c:pt>
                <c:pt idx="186382">
                  <c:v>2.3015000000000327</c:v>
                </c:pt>
                <c:pt idx="186383">
                  <c:v>2.3035000000000423</c:v>
                </c:pt>
                <c:pt idx="186384">
                  <c:v>2.305499999999995</c:v>
                </c:pt>
                <c:pt idx="186385">
                  <c:v>2.3075000000000045</c:v>
                </c:pt>
                <c:pt idx="186386">
                  <c:v>2.3095000000000141</c:v>
                </c:pt>
                <c:pt idx="186387">
                  <c:v>2.3115000000000236</c:v>
                </c:pt>
                <c:pt idx="186388">
                  <c:v>2.3135000000000332</c:v>
                </c:pt>
                <c:pt idx="186389">
                  <c:v>2.3155000000000427</c:v>
                </c:pt>
                <c:pt idx="186390">
                  <c:v>2.3174999999999955</c:v>
                </c:pt>
                <c:pt idx="186391">
                  <c:v>2.319500000000005</c:v>
                </c:pt>
                <c:pt idx="186392">
                  <c:v>2.3215000000000146</c:v>
                </c:pt>
                <c:pt idx="186393">
                  <c:v>2.3235000000000241</c:v>
                </c:pt>
                <c:pt idx="186394">
                  <c:v>2.3255000000000337</c:v>
                </c:pt>
                <c:pt idx="186395">
                  <c:v>2.3275000000000432</c:v>
                </c:pt>
                <c:pt idx="186396">
                  <c:v>2.3294999999999959</c:v>
                </c:pt>
                <c:pt idx="186397">
                  <c:v>2.3315000000000055</c:v>
                </c:pt>
                <c:pt idx="186398">
                  <c:v>2.333500000000015</c:v>
                </c:pt>
                <c:pt idx="186399">
                  <c:v>2.3355000000000246</c:v>
                </c:pt>
                <c:pt idx="186400">
                  <c:v>2.3375000000000341</c:v>
                </c:pt>
                <c:pt idx="186401">
                  <c:v>2.3395000000000437</c:v>
                </c:pt>
                <c:pt idx="186402">
                  <c:v>2.3414999999999964</c:v>
                </c:pt>
                <c:pt idx="186403">
                  <c:v>2.3435000000000059</c:v>
                </c:pt>
                <c:pt idx="186404">
                  <c:v>2.3455000000000155</c:v>
                </c:pt>
                <c:pt idx="186405">
                  <c:v>2.347500000000025</c:v>
                </c:pt>
                <c:pt idx="186406">
                  <c:v>2.3495000000000346</c:v>
                </c:pt>
                <c:pt idx="186407">
                  <c:v>2.3515000000000441</c:v>
                </c:pt>
                <c:pt idx="186408">
                  <c:v>2.3534999999999968</c:v>
                </c:pt>
                <c:pt idx="186409">
                  <c:v>2.3555000000000064</c:v>
                </c:pt>
                <c:pt idx="186410">
                  <c:v>2.3575000000000159</c:v>
                </c:pt>
                <c:pt idx="186411">
                  <c:v>2.3595000000000255</c:v>
                </c:pt>
                <c:pt idx="186412">
                  <c:v>2.361500000000035</c:v>
                </c:pt>
                <c:pt idx="186413">
                  <c:v>2.3635000000000446</c:v>
                </c:pt>
                <c:pt idx="186414">
                  <c:v>2.3654999999999973</c:v>
                </c:pt>
                <c:pt idx="186415">
                  <c:v>2.3675000000000068</c:v>
                </c:pt>
                <c:pt idx="186416">
                  <c:v>2.3695000000000164</c:v>
                </c:pt>
                <c:pt idx="186417">
                  <c:v>2.3715000000000259</c:v>
                </c:pt>
                <c:pt idx="186418">
                  <c:v>2.3735000000000355</c:v>
                </c:pt>
                <c:pt idx="186419">
                  <c:v>2.375500000000045</c:v>
                </c:pt>
                <c:pt idx="186420">
                  <c:v>2.3774999999999977</c:v>
                </c:pt>
                <c:pt idx="186421">
                  <c:v>2.3795000000000073</c:v>
                </c:pt>
                <c:pt idx="186422">
                  <c:v>2.3815000000000168</c:v>
                </c:pt>
                <c:pt idx="186423">
                  <c:v>2.3835000000000264</c:v>
                </c:pt>
                <c:pt idx="186424">
                  <c:v>2.3855000000000359</c:v>
                </c:pt>
                <c:pt idx="186425">
                  <c:v>2.3875000000000455</c:v>
                </c:pt>
                <c:pt idx="186426">
                  <c:v>2.3894999999999982</c:v>
                </c:pt>
                <c:pt idx="186427">
                  <c:v>2.3915000000000077</c:v>
                </c:pt>
                <c:pt idx="186428">
                  <c:v>2.3935000000000173</c:v>
                </c:pt>
                <c:pt idx="186429">
                  <c:v>2.3955000000000268</c:v>
                </c:pt>
                <c:pt idx="186430">
                  <c:v>2.3975000000000364</c:v>
                </c:pt>
                <c:pt idx="186431">
                  <c:v>2.3995000000000459</c:v>
                </c:pt>
                <c:pt idx="186432">
                  <c:v>2.4014999999999986</c:v>
                </c:pt>
                <c:pt idx="186433">
                  <c:v>2.4035000000000082</c:v>
                </c:pt>
                <c:pt idx="186434">
                  <c:v>2.4055000000000177</c:v>
                </c:pt>
                <c:pt idx="186435">
                  <c:v>2.4075000000000273</c:v>
                </c:pt>
                <c:pt idx="186436">
                  <c:v>2.4095000000000368</c:v>
                </c:pt>
                <c:pt idx="186437">
                  <c:v>2.4115000000000464</c:v>
                </c:pt>
                <c:pt idx="186438">
                  <c:v>2.4134999999999991</c:v>
                </c:pt>
                <c:pt idx="186439">
                  <c:v>2.4155000000000086</c:v>
                </c:pt>
                <c:pt idx="186440">
                  <c:v>2.4175000000000182</c:v>
                </c:pt>
                <c:pt idx="186441">
                  <c:v>2.4195000000000277</c:v>
                </c:pt>
                <c:pt idx="186442">
                  <c:v>2.4215000000000373</c:v>
                </c:pt>
                <c:pt idx="186443">
                  <c:v>2.4235000000000468</c:v>
                </c:pt>
                <c:pt idx="186444">
                  <c:v>2.4254999999999995</c:v>
                </c:pt>
                <c:pt idx="186445">
                  <c:v>2.4275000000000091</c:v>
                </c:pt>
                <c:pt idx="186446">
                  <c:v>2.4295000000000186</c:v>
                </c:pt>
                <c:pt idx="186447">
                  <c:v>2.4315000000000282</c:v>
                </c:pt>
                <c:pt idx="186448">
                  <c:v>2.4335000000000377</c:v>
                </c:pt>
                <c:pt idx="186449">
                  <c:v>2.4355000000000473</c:v>
                </c:pt>
                <c:pt idx="186450">
                  <c:v>2.4375</c:v>
                </c:pt>
                <c:pt idx="186451">
                  <c:v>2.4395000000000095</c:v>
                </c:pt>
                <c:pt idx="186452">
                  <c:v>2.4415000000000191</c:v>
                </c:pt>
                <c:pt idx="186453">
                  <c:v>2.4435000000000286</c:v>
                </c:pt>
                <c:pt idx="186454">
                  <c:v>2.4455000000000382</c:v>
                </c:pt>
                <c:pt idx="186455">
                  <c:v>2.4475000000000477</c:v>
                </c:pt>
                <c:pt idx="186456">
                  <c:v>2.4495000000000005</c:v>
                </c:pt>
                <c:pt idx="186457">
                  <c:v>2.45150000000001</c:v>
                </c:pt>
                <c:pt idx="186458">
                  <c:v>2.4535000000000196</c:v>
                </c:pt>
                <c:pt idx="186459">
                  <c:v>2.4555000000000291</c:v>
                </c:pt>
                <c:pt idx="186460">
                  <c:v>2.4575000000000387</c:v>
                </c:pt>
                <c:pt idx="186461">
                  <c:v>2.4595000000000482</c:v>
                </c:pt>
                <c:pt idx="186462">
                  <c:v>2.4615000000000009</c:v>
                </c:pt>
                <c:pt idx="186463">
                  <c:v>2.4635000000000105</c:v>
                </c:pt>
                <c:pt idx="186464">
                  <c:v>2.46550000000002</c:v>
                </c:pt>
                <c:pt idx="186465">
                  <c:v>2.4675000000000296</c:v>
                </c:pt>
                <c:pt idx="186466">
                  <c:v>2.4695000000000391</c:v>
                </c:pt>
                <c:pt idx="186467">
                  <c:v>2.4715000000000487</c:v>
                </c:pt>
                <c:pt idx="186468">
                  <c:v>2.4735000000000014</c:v>
                </c:pt>
                <c:pt idx="186469">
                  <c:v>2.4755000000000109</c:v>
                </c:pt>
                <c:pt idx="186470">
                  <c:v>2.4775000000000205</c:v>
                </c:pt>
                <c:pt idx="186471">
                  <c:v>2.47950000000003</c:v>
                </c:pt>
                <c:pt idx="186472">
                  <c:v>2.4815000000000396</c:v>
                </c:pt>
                <c:pt idx="186473">
                  <c:v>2.4835000000000491</c:v>
                </c:pt>
                <c:pt idx="186474">
                  <c:v>2.4855000000000018</c:v>
                </c:pt>
                <c:pt idx="186475">
                  <c:v>2.4875000000000114</c:v>
                </c:pt>
                <c:pt idx="186476">
                  <c:v>2.4895000000000209</c:v>
                </c:pt>
                <c:pt idx="186477">
                  <c:v>2.4915000000000305</c:v>
                </c:pt>
                <c:pt idx="186478">
                  <c:v>2.49350000000004</c:v>
                </c:pt>
                <c:pt idx="186479">
                  <c:v>2.4955000000000496</c:v>
                </c:pt>
                <c:pt idx="186480">
                  <c:v>2.4975000000000023</c:v>
                </c:pt>
                <c:pt idx="186481">
                  <c:v>2.4995000000000118</c:v>
                </c:pt>
                <c:pt idx="186482">
                  <c:v>2.5015000000000214</c:v>
                </c:pt>
                <c:pt idx="186483">
                  <c:v>2.5035000000000309</c:v>
                </c:pt>
                <c:pt idx="186484">
                  <c:v>2.5055000000000405</c:v>
                </c:pt>
                <c:pt idx="186485">
                  <c:v>2.50750000000005</c:v>
                </c:pt>
                <c:pt idx="186486">
                  <c:v>2.5095000000000027</c:v>
                </c:pt>
                <c:pt idx="186487">
                  <c:v>2.5115000000000123</c:v>
                </c:pt>
                <c:pt idx="186488">
                  <c:v>2.5135000000000218</c:v>
                </c:pt>
                <c:pt idx="186489">
                  <c:v>2.5155000000000314</c:v>
                </c:pt>
                <c:pt idx="186490">
                  <c:v>2.5175000000000409</c:v>
                </c:pt>
                <c:pt idx="186491">
                  <c:v>2.5195000000000505</c:v>
                </c:pt>
                <c:pt idx="186492">
                  <c:v>2.5215000000000032</c:v>
                </c:pt>
                <c:pt idx="186493">
                  <c:v>2.5235000000000127</c:v>
                </c:pt>
                <c:pt idx="186494">
                  <c:v>2.5255000000000223</c:v>
                </c:pt>
                <c:pt idx="186495">
                  <c:v>2.5275000000000318</c:v>
                </c:pt>
                <c:pt idx="186496">
                  <c:v>2.5295000000000414</c:v>
                </c:pt>
                <c:pt idx="186497">
                  <c:v>2.5315000000000509</c:v>
                </c:pt>
                <c:pt idx="186498">
                  <c:v>2.5335000000000036</c:v>
                </c:pt>
                <c:pt idx="186499">
                  <c:v>2.5355000000000132</c:v>
                </c:pt>
                <c:pt idx="186500">
                  <c:v>2.5375000000000227</c:v>
                </c:pt>
                <c:pt idx="186501">
                  <c:v>2.5395000000000323</c:v>
                </c:pt>
                <c:pt idx="186502">
                  <c:v>2.5415000000000418</c:v>
                </c:pt>
                <c:pt idx="186503">
                  <c:v>2.5434999999999945</c:v>
                </c:pt>
                <c:pt idx="186504">
                  <c:v>2.5455000000000041</c:v>
                </c:pt>
                <c:pt idx="186505">
                  <c:v>2.5475000000000136</c:v>
                </c:pt>
                <c:pt idx="186506">
                  <c:v>2.5495000000000232</c:v>
                </c:pt>
                <c:pt idx="186507">
                  <c:v>2.5515000000000327</c:v>
                </c:pt>
                <c:pt idx="186508">
                  <c:v>2.5535000000000423</c:v>
                </c:pt>
                <c:pt idx="186509">
                  <c:v>2.555499999999995</c:v>
                </c:pt>
                <c:pt idx="186510">
                  <c:v>2.5575000000000045</c:v>
                </c:pt>
                <c:pt idx="186511">
                  <c:v>2.5595000000000141</c:v>
                </c:pt>
                <c:pt idx="186512">
                  <c:v>2.5615000000000236</c:v>
                </c:pt>
                <c:pt idx="186513">
                  <c:v>2.5635000000000332</c:v>
                </c:pt>
                <c:pt idx="186514">
                  <c:v>2.5655000000000427</c:v>
                </c:pt>
                <c:pt idx="186515">
                  <c:v>2.5674999999999955</c:v>
                </c:pt>
                <c:pt idx="186516">
                  <c:v>2.569500000000005</c:v>
                </c:pt>
                <c:pt idx="186517">
                  <c:v>2.5715000000000146</c:v>
                </c:pt>
                <c:pt idx="186518">
                  <c:v>2.5735000000000241</c:v>
                </c:pt>
                <c:pt idx="186519">
                  <c:v>2.5755000000000337</c:v>
                </c:pt>
                <c:pt idx="186520">
                  <c:v>2.5775000000000432</c:v>
                </c:pt>
                <c:pt idx="186521">
                  <c:v>2.5794999999999959</c:v>
                </c:pt>
                <c:pt idx="186522">
                  <c:v>2.5815000000000055</c:v>
                </c:pt>
                <c:pt idx="186523">
                  <c:v>2.583500000000015</c:v>
                </c:pt>
                <c:pt idx="186524">
                  <c:v>2.5855000000000246</c:v>
                </c:pt>
                <c:pt idx="186525">
                  <c:v>2.5875000000000341</c:v>
                </c:pt>
                <c:pt idx="186526">
                  <c:v>2.5895000000000437</c:v>
                </c:pt>
                <c:pt idx="186527">
                  <c:v>2.5914999999999964</c:v>
                </c:pt>
                <c:pt idx="186528">
                  <c:v>2.5935000000000059</c:v>
                </c:pt>
                <c:pt idx="186529">
                  <c:v>2.5955000000000155</c:v>
                </c:pt>
                <c:pt idx="186530">
                  <c:v>2.597500000000025</c:v>
                </c:pt>
                <c:pt idx="186531">
                  <c:v>2.5995000000000346</c:v>
                </c:pt>
                <c:pt idx="186532">
                  <c:v>2.6015000000000441</c:v>
                </c:pt>
                <c:pt idx="186533">
                  <c:v>2.6034999999999968</c:v>
                </c:pt>
                <c:pt idx="186534">
                  <c:v>2.6055000000000064</c:v>
                </c:pt>
                <c:pt idx="186535">
                  <c:v>2.6075000000000159</c:v>
                </c:pt>
                <c:pt idx="186536">
                  <c:v>2.6095000000000255</c:v>
                </c:pt>
                <c:pt idx="186537">
                  <c:v>2.611500000000035</c:v>
                </c:pt>
                <c:pt idx="186538">
                  <c:v>2.6135000000000446</c:v>
                </c:pt>
                <c:pt idx="186539">
                  <c:v>2.6154999999999973</c:v>
                </c:pt>
                <c:pt idx="186540">
                  <c:v>2.6175000000000068</c:v>
                </c:pt>
                <c:pt idx="186541">
                  <c:v>2.6195000000000164</c:v>
                </c:pt>
                <c:pt idx="186542">
                  <c:v>2.6215000000000259</c:v>
                </c:pt>
                <c:pt idx="186543">
                  <c:v>2.6235000000000355</c:v>
                </c:pt>
                <c:pt idx="186544">
                  <c:v>2.625500000000045</c:v>
                </c:pt>
                <c:pt idx="186545">
                  <c:v>2.6274999999999977</c:v>
                </c:pt>
                <c:pt idx="186546">
                  <c:v>2.6295000000000073</c:v>
                </c:pt>
                <c:pt idx="186547">
                  <c:v>2.6315000000000168</c:v>
                </c:pt>
                <c:pt idx="186548">
                  <c:v>2.6335000000000264</c:v>
                </c:pt>
                <c:pt idx="186549">
                  <c:v>2.6355000000000359</c:v>
                </c:pt>
                <c:pt idx="186550">
                  <c:v>2.6375000000000455</c:v>
                </c:pt>
                <c:pt idx="186551">
                  <c:v>2.6394999999999982</c:v>
                </c:pt>
                <c:pt idx="186552">
                  <c:v>2.6415000000000077</c:v>
                </c:pt>
                <c:pt idx="186553">
                  <c:v>2.6435000000000173</c:v>
                </c:pt>
                <c:pt idx="186554">
                  <c:v>2.6455000000000268</c:v>
                </c:pt>
                <c:pt idx="186555">
                  <c:v>2.6475000000000364</c:v>
                </c:pt>
                <c:pt idx="186556">
                  <c:v>2.6495000000000459</c:v>
                </c:pt>
                <c:pt idx="186557">
                  <c:v>2.6514999999999986</c:v>
                </c:pt>
                <c:pt idx="186558">
                  <c:v>2.6535000000000082</c:v>
                </c:pt>
                <c:pt idx="186559">
                  <c:v>2.6555000000000177</c:v>
                </c:pt>
                <c:pt idx="186560">
                  <c:v>2.6575000000000273</c:v>
                </c:pt>
                <c:pt idx="186561">
                  <c:v>2.6595000000000368</c:v>
                </c:pt>
                <c:pt idx="186562">
                  <c:v>2.6615000000000464</c:v>
                </c:pt>
                <c:pt idx="186563">
                  <c:v>2.6634999999999991</c:v>
                </c:pt>
                <c:pt idx="186564">
                  <c:v>2.6655000000000086</c:v>
                </c:pt>
                <c:pt idx="186565">
                  <c:v>2.6675000000000182</c:v>
                </c:pt>
                <c:pt idx="186566">
                  <c:v>2.6695000000000277</c:v>
                </c:pt>
                <c:pt idx="186567">
                  <c:v>2.6715000000000373</c:v>
                </c:pt>
                <c:pt idx="186568">
                  <c:v>2.6735000000000468</c:v>
                </c:pt>
                <c:pt idx="186569">
                  <c:v>2.6754999999999995</c:v>
                </c:pt>
                <c:pt idx="186570">
                  <c:v>2.6775000000000091</c:v>
                </c:pt>
                <c:pt idx="186571">
                  <c:v>2.6795000000000186</c:v>
                </c:pt>
                <c:pt idx="186572">
                  <c:v>2.6815000000000282</c:v>
                </c:pt>
                <c:pt idx="186573">
                  <c:v>2.6835000000000377</c:v>
                </c:pt>
                <c:pt idx="186574">
                  <c:v>2.6855000000000473</c:v>
                </c:pt>
                <c:pt idx="186575">
                  <c:v>2.6875</c:v>
                </c:pt>
                <c:pt idx="186576">
                  <c:v>2.6895000000000095</c:v>
                </c:pt>
                <c:pt idx="186577">
                  <c:v>2.6915000000000191</c:v>
                </c:pt>
                <c:pt idx="186578">
                  <c:v>2.6935000000000286</c:v>
                </c:pt>
                <c:pt idx="186579">
                  <c:v>2.6955000000000382</c:v>
                </c:pt>
                <c:pt idx="186580">
                  <c:v>2.6975000000000477</c:v>
                </c:pt>
                <c:pt idx="186581">
                  <c:v>2.6995000000000005</c:v>
                </c:pt>
                <c:pt idx="186582">
                  <c:v>2.70150000000001</c:v>
                </c:pt>
                <c:pt idx="186583">
                  <c:v>2.7035000000000196</c:v>
                </c:pt>
                <c:pt idx="186584">
                  <c:v>2.7055000000000291</c:v>
                </c:pt>
                <c:pt idx="186585">
                  <c:v>2.7075000000000387</c:v>
                </c:pt>
                <c:pt idx="186586">
                  <c:v>2.7095000000000482</c:v>
                </c:pt>
                <c:pt idx="186587">
                  <c:v>2.7115000000000009</c:v>
                </c:pt>
                <c:pt idx="186588">
                  <c:v>2.7135000000000105</c:v>
                </c:pt>
                <c:pt idx="186589">
                  <c:v>2.71550000000002</c:v>
                </c:pt>
                <c:pt idx="186590">
                  <c:v>2.7175000000000296</c:v>
                </c:pt>
                <c:pt idx="186591">
                  <c:v>2.7195000000000391</c:v>
                </c:pt>
                <c:pt idx="186592">
                  <c:v>2.7215000000000487</c:v>
                </c:pt>
                <c:pt idx="186593">
                  <c:v>2.7235000000000014</c:v>
                </c:pt>
                <c:pt idx="186594">
                  <c:v>2.7255000000000109</c:v>
                </c:pt>
                <c:pt idx="186595">
                  <c:v>2.7275000000000205</c:v>
                </c:pt>
                <c:pt idx="186596">
                  <c:v>2.72950000000003</c:v>
                </c:pt>
                <c:pt idx="186597">
                  <c:v>2.7315000000000396</c:v>
                </c:pt>
                <c:pt idx="186598">
                  <c:v>2.7335000000000491</c:v>
                </c:pt>
                <c:pt idx="186599">
                  <c:v>2.7355000000000018</c:v>
                </c:pt>
                <c:pt idx="186600">
                  <c:v>2.7375000000000114</c:v>
                </c:pt>
                <c:pt idx="186601">
                  <c:v>2.7395000000000209</c:v>
                </c:pt>
                <c:pt idx="186602">
                  <c:v>2.7415000000000305</c:v>
                </c:pt>
                <c:pt idx="186603">
                  <c:v>2.74350000000004</c:v>
                </c:pt>
                <c:pt idx="186604">
                  <c:v>2.7455000000000496</c:v>
                </c:pt>
                <c:pt idx="186605">
                  <c:v>2.7475000000000023</c:v>
                </c:pt>
                <c:pt idx="186606">
                  <c:v>2.7495000000000118</c:v>
                </c:pt>
                <c:pt idx="186607">
                  <c:v>2.7515000000000214</c:v>
                </c:pt>
                <c:pt idx="186608">
                  <c:v>2.7535000000000309</c:v>
                </c:pt>
                <c:pt idx="186609">
                  <c:v>2.7555000000000405</c:v>
                </c:pt>
                <c:pt idx="186610">
                  <c:v>2.75750000000005</c:v>
                </c:pt>
                <c:pt idx="186611">
                  <c:v>2.7595000000000027</c:v>
                </c:pt>
                <c:pt idx="186612">
                  <c:v>2.7615000000000123</c:v>
                </c:pt>
                <c:pt idx="186613">
                  <c:v>2.7635000000000218</c:v>
                </c:pt>
                <c:pt idx="186614">
                  <c:v>2.7655000000000314</c:v>
                </c:pt>
                <c:pt idx="186615">
                  <c:v>2.7675000000000409</c:v>
                </c:pt>
                <c:pt idx="186616">
                  <c:v>2.7695000000000505</c:v>
                </c:pt>
                <c:pt idx="186617">
                  <c:v>2.7715000000000032</c:v>
                </c:pt>
                <c:pt idx="186618">
                  <c:v>2.7735000000000127</c:v>
                </c:pt>
                <c:pt idx="186619">
                  <c:v>2.7755000000000223</c:v>
                </c:pt>
                <c:pt idx="186620">
                  <c:v>2.7775000000000318</c:v>
                </c:pt>
                <c:pt idx="186621">
                  <c:v>2.7795000000000414</c:v>
                </c:pt>
                <c:pt idx="186622">
                  <c:v>2.7815000000000509</c:v>
                </c:pt>
                <c:pt idx="186623">
                  <c:v>2.7835000000000036</c:v>
                </c:pt>
                <c:pt idx="186624">
                  <c:v>2.7855000000000132</c:v>
                </c:pt>
                <c:pt idx="186625">
                  <c:v>2.7875000000000227</c:v>
                </c:pt>
                <c:pt idx="186626">
                  <c:v>2.7895000000000323</c:v>
                </c:pt>
                <c:pt idx="186627">
                  <c:v>2.7915000000000418</c:v>
                </c:pt>
                <c:pt idx="186628">
                  <c:v>2.7934999999999945</c:v>
                </c:pt>
                <c:pt idx="186629">
                  <c:v>2.7955000000000041</c:v>
                </c:pt>
                <c:pt idx="186630">
                  <c:v>2.7975000000000136</c:v>
                </c:pt>
                <c:pt idx="186631">
                  <c:v>2.7995000000000232</c:v>
                </c:pt>
                <c:pt idx="186632">
                  <c:v>2.8015000000000327</c:v>
                </c:pt>
                <c:pt idx="186633">
                  <c:v>2.8035000000000423</c:v>
                </c:pt>
                <c:pt idx="186634">
                  <c:v>2.805499999999995</c:v>
                </c:pt>
                <c:pt idx="186635">
                  <c:v>2.8075000000000045</c:v>
                </c:pt>
                <c:pt idx="186636">
                  <c:v>2.8095000000000141</c:v>
                </c:pt>
                <c:pt idx="186637">
                  <c:v>2.8115000000000236</c:v>
                </c:pt>
                <c:pt idx="186638">
                  <c:v>2.8135000000000332</c:v>
                </c:pt>
                <c:pt idx="186639">
                  <c:v>2.8155000000000427</c:v>
                </c:pt>
                <c:pt idx="186640">
                  <c:v>2.8174999999999955</c:v>
                </c:pt>
                <c:pt idx="186641">
                  <c:v>2.819500000000005</c:v>
                </c:pt>
                <c:pt idx="186642">
                  <c:v>2.8215000000000146</c:v>
                </c:pt>
                <c:pt idx="186643">
                  <c:v>2.8235000000000241</c:v>
                </c:pt>
                <c:pt idx="186644">
                  <c:v>2.8255000000000337</c:v>
                </c:pt>
                <c:pt idx="186645">
                  <c:v>2.8275000000000432</c:v>
                </c:pt>
                <c:pt idx="186646">
                  <c:v>2.8294999999999959</c:v>
                </c:pt>
                <c:pt idx="186647">
                  <c:v>2.8315000000000055</c:v>
                </c:pt>
                <c:pt idx="186648">
                  <c:v>2.833500000000015</c:v>
                </c:pt>
                <c:pt idx="186649">
                  <c:v>2.8355000000000246</c:v>
                </c:pt>
                <c:pt idx="186650">
                  <c:v>2.8375000000000341</c:v>
                </c:pt>
                <c:pt idx="186651">
                  <c:v>2.8395000000000437</c:v>
                </c:pt>
                <c:pt idx="186652">
                  <c:v>2.8414999999999964</c:v>
                </c:pt>
                <c:pt idx="186653">
                  <c:v>2.8435000000000059</c:v>
                </c:pt>
                <c:pt idx="186654">
                  <c:v>2.8455000000000155</c:v>
                </c:pt>
                <c:pt idx="186655">
                  <c:v>2.847500000000025</c:v>
                </c:pt>
                <c:pt idx="186656">
                  <c:v>2.8495000000000346</c:v>
                </c:pt>
                <c:pt idx="186657">
                  <c:v>2.8515000000000441</c:v>
                </c:pt>
                <c:pt idx="186658">
                  <c:v>2.8534999999999968</c:v>
                </c:pt>
                <c:pt idx="186659">
                  <c:v>2.8555000000000064</c:v>
                </c:pt>
                <c:pt idx="186660">
                  <c:v>2.8575000000000159</c:v>
                </c:pt>
                <c:pt idx="186661">
                  <c:v>2.8595000000000255</c:v>
                </c:pt>
                <c:pt idx="186662">
                  <c:v>2.861500000000035</c:v>
                </c:pt>
                <c:pt idx="186663">
                  <c:v>2.8635000000000446</c:v>
                </c:pt>
                <c:pt idx="186664">
                  <c:v>2.8654999999999973</c:v>
                </c:pt>
                <c:pt idx="186665">
                  <c:v>2.8675000000000068</c:v>
                </c:pt>
                <c:pt idx="186666">
                  <c:v>2.8695000000000164</c:v>
                </c:pt>
                <c:pt idx="186667">
                  <c:v>2.8715000000000259</c:v>
                </c:pt>
                <c:pt idx="186668">
                  <c:v>2.8735000000000355</c:v>
                </c:pt>
                <c:pt idx="186669">
                  <c:v>2.875500000000045</c:v>
                </c:pt>
                <c:pt idx="186670">
                  <c:v>2.8774999999999977</c:v>
                </c:pt>
                <c:pt idx="186671">
                  <c:v>2.8795000000000073</c:v>
                </c:pt>
                <c:pt idx="186672">
                  <c:v>2.8815000000000168</c:v>
                </c:pt>
                <c:pt idx="186673">
                  <c:v>2.8835000000000264</c:v>
                </c:pt>
                <c:pt idx="186674">
                  <c:v>2.8855000000000359</c:v>
                </c:pt>
                <c:pt idx="186675">
                  <c:v>2.8875000000000455</c:v>
                </c:pt>
                <c:pt idx="186676">
                  <c:v>2.8894999999999982</c:v>
                </c:pt>
                <c:pt idx="186677">
                  <c:v>2.8915000000000077</c:v>
                </c:pt>
                <c:pt idx="186678">
                  <c:v>2.8935000000000173</c:v>
                </c:pt>
                <c:pt idx="186679">
                  <c:v>2.8955000000000268</c:v>
                </c:pt>
                <c:pt idx="186680">
                  <c:v>2.8975000000000364</c:v>
                </c:pt>
                <c:pt idx="186681">
                  <c:v>2.8995000000000459</c:v>
                </c:pt>
                <c:pt idx="186682">
                  <c:v>2.9014999999999986</c:v>
                </c:pt>
                <c:pt idx="186683">
                  <c:v>2.9035000000000082</c:v>
                </c:pt>
                <c:pt idx="186684">
                  <c:v>2.9055000000000177</c:v>
                </c:pt>
                <c:pt idx="186685">
                  <c:v>2.9075000000000273</c:v>
                </c:pt>
                <c:pt idx="186686">
                  <c:v>2.9095000000000368</c:v>
                </c:pt>
                <c:pt idx="186687">
                  <c:v>2.9115000000000464</c:v>
                </c:pt>
                <c:pt idx="186688">
                  <c:v>2.9134999999999991</c:v>
                </c:pt>
                <c:pt idx="186689">
                  <c:v>2.9155000000000086</c:v>
                </c:pt>
                <c:pt idx="186690">
                  <c:v>2.9175000000000182</c:v>
                </c:pt>
                <c:pt idx="186691">
                  <c:v>2.9195000000000277</c:v>
                </c:pt>
                <c:pt idx="186692">
                  <c:v>2.9215000000000373</c:v>
                </c:pt>
                <c:pt idx="186693">
                  <c:v>2.9235000000000468</c:v>
                </c:pt>
                <c:pt idx="186694">
                  <c:v>2.9254999999999995</c:v>
                </c:pt>
                <c:pt idx="186695">
                  <c:v>2.9275000000000091</c:v>
                </c:pt>
                <c:pt idx="186696">
                  <c:v>2.9295000000000186</c:v>
                </c:pt>
                <c:pt idx="186697">
                  <c:v>2.9315000000000282</c:v>
                </c:pt>
                <c:pt idx="186698">
                  <c:v>2.9335000000000377</c:v>
                </c:pt>
                <c:pt idx="186699">
                  <c:v>2.9355000000000473</c:v>
                </c:pt>
                <c:pt idx="186700">
                  <c:v>2.9375</c:v>
                </c:pt>
                <c:pt idx="186701">
                  <c:v>2.9395000000000095</c:v>
                </c:pt>
                <c:pt idx="186702">
                  <c:v>2.9415000000000191</c:v>
                </c:pt>
                <c:pt idx="186703">
                  <c:v>2.9435000000000286</c:v>
                </c:pt>
                <c:pt idx="186704">
                  <c:v>2.9455000000000382</c:v>
                </c:pt>
                <c:pt idx="186705">
                  <c:v>2.9475000000000477</c:v>
                </c:pt>
                <c:pt idx="186706">
                  <c:v>2.9495000000000005</c:v>
                </c:pt>
                <c:pt idx="186707">
                  <c:v>2.95150000000001</c:v>
                </c:pt>
                <c:pt idx="186708">
                  <c:v>2.9535000000000196</c:v>
                </c:pt>
                <c:pt idx="186709">
                  <c:v>2.9555000000000291</c:v>
                </c:pt>
                <c:pt idx="186710">
                  <c:v>2.9575000000000387</c:v>
                </c:pt>
                <c:pt idx="186711">
                  <c:v>2.9595000000000482</c:v>
                </c:pt>
                <c:pt idx="186712">
                  <c:v>2.9615000000000009</c:v>
                </c:pt>
                <c:pt idx="186713">
                  <c:v>2.9635000000000105</c:v>
                </c:pt>
                <c:pt idx="186714">
                  <c:v>2.96550000000002</c:v>
                </c:pt>
                <c:pt idx="186715">
                  <c:v>2.9675000000000296</c:v>
                </c:pt>
                <c:pt idx="186716">
                  <c:v>2.9695000000000391</c:v>
                </c:pt>
                <c:pt idx="186717">
                  <c:v>2.9715000000000487</c:v>
                </c:pt>
                <c:pt idx="186718">
                  <c:v>2.9735000000000014</c:v>
                </c:pt>
                <c:pt idx="186719">
                  <c:v>2.9755000000000109</c:v>
                </c:pt>
                <c:pt idx="186720">
                  <c:v>2.9775000000000205</c:v>
                </c:pt>
                <c:pt idx="186721">
                  <c:v>2.97950000000003</c:v>
                </c:pt>
                <c:pt idx="186722">
                  <c:v>2.9815000000000396</c:v>
                </c:pt>
                <c:pt idx="186723">
                  <c:v>2.9835000000000491</c:v>
                </c:pt>
                <c:pt idx="186724">
                  <c:v>2.9855000000000018</c:v>
                </c:pt>
                <c:pt idx="186725">
                  <c:v>2.9875000000000114</c:v>
                </c:pt>
                <c:pt idx="186726">
                  <c:v>2.9895000000000209</c:v>
                </c:pt>
                <c:pt idx="186727">
                  <c:v>2.9915000000000305</c:v>
                </c:pt>
                <c:pt idx="186728">
                  <c:v>2.99350000000004</c:v>
                </c:pt>
                <c:pt idx="186729">
                  <c:v>2.9955000000000496</c:v>
                </c:pt>
                <c:pt idx="186730">
                  <c:v>2.9975000000000023</c:v>
                </c:pt>
                <c:pt idx="186731">
                  <c:v>2.9995000000000118</c:v>
                </c:pt>
                <c:pt idx="186732">
                  <c:v>3.0015000000000214</c:v>
                </c:pt>
                <c:pt idx="186733">
                  <c:v>3.0035000000000309</c:v>
                </c:pt>
                <c:pt idx="186734">
                  <c:v>3.0055000000000405</c:v>
                </c:pt>
                <c:pt idx="186735">
                  <c:v>3.00750000000005</c:v>
                </c:pt>
                <c:pt idx="186736">
                  <c:v>3.0095000000000027</c:v>
                </c:pt>
                <c:pt idx="186737">
                  <c:v>3.0115000000000123</c:v>
                </c:pt>
                <c:pt idx="186738">
                  <c:v>3.0135000000000218</c:v>
                </c:pt>
                <c:pt idx="186739">
                  <c:v>3.0155000000000314</c:v>
                </c:pt>
                <c:pt idx="186740">
                  <c:v>3.0175000000000409</c:v>
                </c:pt>
                <c:pt idx="186741">
                  <c:v>3.0195000000000505</c:v>
                </c:pt>
                <c:pt idx="186742">
                  <c:v>3.0215000000000032</c:v>
                </c:pt>
                <c:pt idx="186743">
                  <c:v>3.0235000000000127</c:v>
                </c:pt>
                <c:pt idx="186744">
                  <c:v>3.0255000000000223</c:v>
                </c:pt>
                <c:pt idx="186745">
                  <c:v>3.0275000000000318</c:v>
                </c:pt>
                <c:pt idx="186746">
                  <c:v>3.0295000000000414</c:v>
                </c:pt>
                <c:pt idx="186747">
                  <c:v>3.0315000000000509</c:v>
                </c:pt>
                <c:pt idx="186748">
                  <c:v>3.0335000000000036</c:v>
                </c:pt>
                <c:pt idx="186749">
                  <c:v>3.0355000000000132</c:v>
                </c:pt>
                <c:pt idx="186750">
                  <c:v>3.0375000000000227</c:v>
                </c:pt>
                <c:pt idx="186751">
                  <c:v>3.0395000000000323</c:v>
                </c:pt>
                <c:pt idx="186752">
                  <c:v>3.0415000000000418</c:v>
                </c:pt>
                <c:pt idx="186753">
                  <c:v>3.0434999999999945</c:v>
                </c:pt>
                <c:pt idx="186754">
                  <c:v>3.0455000000000041</c:v>
                </c:pt>
                <c:pt idx="186755">
                  <c:v>3.0475000000000136</c:v>
                </c:pt>
                <c:pt idx="186756">
                  <c:v>3.0495000000000232</c:v>
                </c:pt>
                <c:pt idx="186757">
                  <c:v>3.0515000000000327</c:v>
                </c:pt>
                <c:pt idx="186758">
                  <c:v>3.0535000000000423</c:v>
                </c:pt>
                <c:pt idx="186759">
                  <c:v>3.055499999999995</c:v>
                </c:pt>
                <c:pt idx="186760">
                  <c:v>3.0575000000000045</c:v>
                </c:pt>
                <c:pt idx="186761">
                  <c:v>3.0595000000000141</c:v>
                </c:pt>
                <c:pt idx="186762">
                  <c:v>3.0615000000000236</c:v>
                </c:pt>
                <c:pt idx="186763">
                  <c:v>3.0635000000000332</c:v>
                </c:pt>
                <c:pt idx="186764">
                  <c:v>3.0655000000000427</c:v>
                </c:pt>
                <c:pt idx="186765">
                  <c:v>3.0674999999999955</c:v>
                </c:pt>
                <c:pt idx="186766">
                  <c:v>3.069500000000005</c:v>
                </c:pt>
                <c:pt idx="186767">
                  <c:v>3.0715000000000146</c:v>
                </c:pt>
                <c:pt idx="186768">
                  <c:v>3.0735000000000241</c:v>
                </c:pt>
                <c:pt idx="186769">
                  <c:v>3.0755000000000337</c:v>
                </c:pt>
                <c:pt idx="186770">
                  <c:v>3.0775000000000432</c:v>
                </c:pt>
                <c:pt idx="186771">
                  <c:v>3.0794999999999959</c:v>
                </c:pt>
                <c:pt idx="186772">
                  <c:v>3.0815000000000055</c:v>
                </c:pt>
                <c:pt idx="186773">
                  <c:v>3.083500000000015</c:v>
                </c:pt>
                <c:pt idx="186774">
                  <c:v>3.0855000000000246</c:v>
                </c:pt>
                <c:pt idx="186775">
                  <c:v>3.0875000000000341</c:v>
                </c:pt>
                <c:pt idx="186776">
                  <c:v>3.0895000000000437</c:v>
                </c:pt>
                <c:pt idx="186777">
                  <c:v>3.0914999999999964</c:v>
                </c:pt>
                <c:pt idx="186778">
                  <c:v>3.0935000000000059</c:v>
                </c:pt>
                <c:pt idx="186779">
                  <c:v>3.0955000000000155</c:v>
                </c:pt>
                <c:pt idx="186780">
                  <c:v>3.097500000000025</c:v>
                </c:pt>
                <c:pt idx="186781">
                  <c:v>3.0995000000000346</c:v>
                </c:pt>
                <c:pt idx="186782">
                  <c:v>3.1015000000000441</c:v>
                </c:pt>
                <c:pt idx="186783">
                  <c:v>3.1034999999999968</c:v>
                </c:pt>
                <c:pt idx="186784">
                  <c:v>3.1055000000000064</c:v>
                </c:pt>
                <c:pt idx="186785">
                  <c:v>3.1075000000000159</c:v>
                </c:pt>
                <c:pt idx="186786">
                  <c:v>3.1095000000000255</c:v>
                </c:pt>
                <c:pt idx="186787">
                  <c:v>3.111500000000035</c:v>
                </c:pt>
                <c:pt idx="186788">
                  <c:v>3.1135000000000446</c:v>
                </c:pt>
                <c:pt idx="186789">
                  <c:v>3.1154999999999973</c:v>
                </c:pt>
                <c:pt idx="186790">
                  <c:v>3.1175000000000068</c:v>
                </c:pt>
                <c:pt idx="186791">
                  <c:v>3.1195000000000164</c:v>
                </c:pt>
                <c:pt idx="186792">
                  <c:v>3.1215000000000259</c:v>
                </c:pt>
                <c:pt idx="186793">
                  <c:v>3.1235000000000355</c:v>
                </c:pt>
                <c:pt idx="186794">
                  <c:v>3.125500000000045</c:v>
                </c:pt>
                <c:pt idx="186795">
                  <c:v>3.1274999999999977</c:v>
                </c:pt>
                <c:pt idx="186796">
                  <c:v>3.1295000000000073</c:v>
                </c:pt>
                <c:pt idx="186797">
                  <c:v>3.1315000000000168</c:v>
                </c:pt>
                <c:pt idx="186798">
                  <c:v>3.1335000000000264</c:v>
                </c:pt>
                <c:pt idx="186799">
                  <c:v>3.1355000000000359</c:v>
                </c:pt>
                <c:pt idx="186800">
                  <c:v>3.1375000000000455</c:v>
                </c:pt>
                <c:pt idx="186801">
                  <c:v>3.1394999999999982</c:v>
                </c:pt>
                <c:pt idx="186802">
                  <c:v>3.1415000000000077</c:v>
                </c:pt>
                <c:pt idx="186803">
                  <c:v>3.1435000000000173</c:v>
                </c:pt>
                <c:pt idx="186804">
                  <c:v>3.1455000000000268</c:v>
                </c:pt>
                <c:pt idx="186805">
                  <c:v>3.1475000000000364</c:v>
                </c:pt>
                <c:pt idx="186806">
                  <c:v>3.1495000000000459</c:v>
                </c:pt>
                <c:pt idx="186807">
                  <c:v>3.1514999999999986</c:v>
                </c:pt>
                <c:pt idx="186808">
                  <c:v>3.1535000000000082</c:v>
                </c:pt>
                <c:pt idx="186809">
                  <c:v>3.1555000000000177</c:v>
                </c:pt>
                <c:pt idx="186810">
                  <c:v>3.1575000000000273</c:v>
                </c:pt>
                <c:pt idx="186811">
                  <c:v>3.1595000000000368</c:v>
                </c:pt>
                <c:pt idx="186812">
                  <c:v>3.1615000000000464</c:v>
                </c:pt>
                <c:pt idx="186813">
                  <c:v>3.1634999999999991</c:v>
                </c:pt>
                <c:pt idx="186814">
                  <c:v>3.1655000000000086</c:v>
                </c:pt>
                <c:pt idx="186815">
                  <c:v>3.1675000000000182</c:v>
                </c:pt>
                <c:pt idx="186816">
                  <c:v>3.1695000000000277</c:v>
                </c:pt>
                <c:pt idx="186817">
                  <c:v>3.1715000000000373</c:v>
                </c:pt>
                <c:pt idx="186818">
                  <c:v>3.1735000000000468</c:v>
                </c:pt>
                <c:pt idx="186819">
                  <c:v>3.1754999999999995</c:v>
                </c:pt>
                <c:pt idx="186820">
                  <c:v>3.1775000000000091</c:v>
                </c:pt>
                <c:pt idx="186821">
                  <c:v>3.1795000000000186</c:v>
                </c:pt>
                <c:pt idx="186822">
                  <c:v>3.1815000000000282</c:v>
                </c:pt>
                <c:pt idx="186823">
                  <c:v>3.1835000000000377</c:v>
                </c:pt>
                <c:pt idx="186824">
                  <c:v>3.1855000000000473</c:v>
                </c:pt>
                <c:pt idx="186825">
                  <c:v>3.1875</c:v>
                </c:pt>
                <c:pt idx="186826">
                  <c:v>3.1895000000000095</c:v>
                </c:pt>
                <c:pt idx="186827">
                  <c:v>3.1915000000000191</c:v>
                </c:pt>
                <c:pt idx="186828">
                  <c:v>3.1935000000000286</c:v>
                </c:pt>
                <c:pt idx="186829">
                  <c:v>3.1955000000000382</c:v>
                </c:pt>
                <c:pt idx="186830">
                  <c:v>3.1975000000000477</c:v>
                </c:pt>
                <c:pt idx="186831">
                  <c:v>3.1995000000000005</c:v>
                </c:pt>
                <c:pt idx="186832">
                  <c:v>3.20150000000001</c:v>
                </c:pt>
                <c:pt idx="186833">
                  <c:v>3.2035000000000196</c:v>
                </c:pt>
                <c:pt idx="186834">
                  <c:v>3.2055000000000291</c:v>
                </c:pt>
                <c:pt idx="186835">
                  <c:v>3.2075000000000387</c:v>
                </c:pt>
                <c:pt idx="186836">
                  <c:v>3.2095000000000482</c:v>
                </c:pt>
                <c:pt idx="186837">
                  <c:v>3.2115000000000009</c:v>
                </c:pt>
                <c:pt idx="186838">
                  <c:v>3.2135000000000105</c:v>
                </c:pt>
                <c:pt idx="186839">
                  <c:v>3.21550000000002</c:v>
                </c:pt>
                <c:pt idx="186840">
                  <c:v>3.2175000000000296</c:v>
                </c:pt>
                <c:pt idx="186841">
                  <c:v>3.2195000000000391</c:v>
                </c:pt>
                <c:pt idx="186842">
                  <c:v>3.2215000000000487</c:v>
                </c:pt>
                <c:pt idx="186843">
                  <c:v>3.2235000000000014</c:v>
                </c:pt>
                <c:pt idx="186844">
                  <c:v>3.2255000000000109</c:v>
                </c:pt>
                <c:pt idx="186845">
                  <c:v>3.2275000000000205</c:v>
                </c:pt>
                <c:pt idx="186846">
                  <c:v>3.22950000000003</c:v>
                </c:pt>
                <c:pt idx="186847">
                  <c:v>3.2315000000000396</c:v>
                </c:pt>
                <c:pt idx="186848">
                  <c:v>3.2335000000000491</c:v>
                </c:pt>
                <c:pt idx="186849">
                  <c:v>3.2355000000000018</c:v>
                </c:pt>
                <c:pt idx="186850">
                  <c:v>3.2375000000000114</c:v>
                </c:pt>
                <c:pt idx="186851">
                  <c:v>3.2395000000000209</c:v>
                </c:pt>
                <c:pt idx="186852">
                  <c:v>3.2415000000000305</c:v>
                </c:pt>
                <c:pt idx="186853">
                  <c:v>3.24350000000004</c:v>
                </c:pt>
                <c:pt idx="186854">
                  <c:v>3.2455000000000496</c:v>
                </c:pt>
                <c:pt idx="186855">
                  <c:v>3.2475000000000023</c:v>
                </c:pt>
                <c:pt idx="186856">
                  <c:v>3.2495000000000118</c:v>
                </c:pt>
                <c:pt idx="186857">
                  <c:v>3.2515000000000214</c:v>
                </c:pt>
                <c:pt idx="186858">
                  <c:v>3.2535000000000309</c:v>
                </c:pt>
                <c:pt idx="186859">
                  <c:v>3.2555000000000405</c:v>
                </c:pt>
                <c:pt idx="186860">
                  <c:v>3.25750000000005</c:v>
                </c:pt>
                <c:pt idx="186861">
                  <c:v>3.2595000000000027</c:v>
                </c:pt>
                <c:pt idx="186862">
                  <c:v>3.2615000000000123</c:v>
                </c:pt>
                <c:pt idx="186863">
                  <c:v>3.2635000000000218</c:v>
                </c:pt>
                <c:pt idx="186864">
                  <c:v>3.2655000000000314</c:v>
                </c:pt>
                <c:pt idx="186865">
                  <c:v>3.2675000000000409</c:v>
                </c:pt>
                <c:pt idx="186866">
                  <c:v>3.2695000000000505</c:v>
                </c:pt>
                <c:pt idx="186867">
                  <c:v>3.2715000000000032</c:v>
                </c:pt>
                <c:pt idx="186868">
                  <c:v>3.2735000000000127</c:v>
                </c:pt>
                <c:pt idx="186869">
                  <c:v>3.2755000000000223</c:v>
                </c:pt>
                <c:pt idx="186870">
                  <c:v>3.2775000000000318</c:v>
                </c:pt>
                <c:pt idx="186871">
                  <c:v>3.2795000000000414</c:v>
                </c:pt>
                <c:pt idx="186872">
                  <c:v>3.2815000000000509</c:v>
                </c:pt>
                <c:pt idx="186873">
                  <c:v>3.2835000000000036</c:v>
                </c:pt>
                <c:pt idx="186874">
                  <c:v>3.2855000000000132</c:v>
                </c:pt>
                <c:pt idx="186875">
                  <c:v>3.2875000000000227</c:v>
                </c:pt>
                <c:pt idx="186876">
                  <c:v>3.2895000000000323</c:v>
                </c:pt>
                <c:pt idx="186877">
                  <c:v>3.2915000000000418</c:v>
                </c:pt>
                <c:pt idx="186878">
                  <c:v>3.2934999999999945</c:v>
                </c:pt>
                <c:pt idx="186879">
                  <c:v>3.2955000000000041</c:v>
                </c:pt>
                <c:pt idx="186880">
                  <c:v>3.2975000000000136</c:v>
                </c:pt>
                <c:pt idx="186881">
                  <c:v>3.2995000000000232</c:v>
                </c:pt>
                <c:pt idx="186882">
                  <c:v>3.3015000000000327</c:v>
                </c:pt>
                <c:pt idx="186883">
                  <c:v>3.3035000000000423</c:v>
                </c:pt>
                <c:pt idx="186884">
                  <c:v>3.305499999999995</c:v>
                </c:pt>
                <c:pt idx="186885">
                  <c:v>3.3075000000000045</c:v>
                </c:pt>
                <c:pt idx="186886">
                  <c:v>3.3095000000000141</c:v>
                </c:pt>
                <c:pt idx="186887">
                  <c:v>3.3115000000000236</c:v>
                </c:pt>
                <c:pt idx="186888">
                  <c:v>3.3135000000000332</c:v>
                </c:pt>
                <c:pt idx="186889">
                  <c:v>3.3155000000000427</c:v>
                </c:pt>
                <c:pt idx="186890">
                  <c:v>3.3174999999999955</c:v>
                </c:pt>
                <c:pt idx="186891">
                  <c:v>3.319500000000005</c:v>
                </c:pt>
                <c:pt idx="186892">
                  <c:v>3.3215000000000146</c:v>
                </c:pt>
                <c:pt idx="186893">
                  <c:v>3.3235000000000241</c:v>
                </c:pt>
                <c:pt idx="186894">
                  <c:v>3.3255000000000337</c:v>
                </c:pt>
                <c:pt idx="186895">
                  <c:v>3.3275000000000432</c:v>
                </c:pt>
                <c:pt idx="186896">
                  <c:v>3.3294999999999959</c:v>
                </c:pt>
                <c:pt idx="186897">
                  <c:v>3.3315000000000055</c:v>
                </c:pt>
                <c:pt idx="186898">
                  <c:v>3.333500000000015</c:v>
                </c:pt>
                <c:pt idx="186899">
                  <c:v>3.3355000000000246</c:v>
                </c:pt>
                <c:pt idx="186900">
                  <c:v>3.3375000000000341</c:v>
                </c:pt>
                <c:pt idx="186901">
                  <c:v>3.3395000000000437</c:v>
                </c:pt>
                <c:pt idx="186902">
                  <c:v>3.3414999999999964</c:v>
                </c:pt>
                <c:pt idx="186903">
                  <c:v>3.3435000000000059</c:v>
                </c:pt>
                <c:pt idx="186904">
                  <c:v>3.3455000000000155</c:v>
                </c:pt>
                <c:pt idx="186905">
                  <c:v>3.347500000000025</c:v>
                </c:pt>
                <c:pt idx="186906">
                  <c:v>3.3495000000000346</c:v>
                </c:pt>
                <c:pt idx="186907">
                  <c:v>3.3515000000000441</c:v>
                </c:pt>
                <c:pt idx="186908">
                  <c:v>3.3534999999999968</c:v>
                </c:pt>
                <c:pt idx="186909">
                  <c:v>3.3555000000000064</c:v>
                </c:pt>
                <c:pt idx="186910">
                  <c:v>3.3575000000000159</c:v>
                </c:pt>
                <c:pt idx="186911">
                  <c:v>3.3595000000000255</c:v>
                </c:pt>
                <c:pt idx="186912">
                  <c:v>3.361500000000035</c:v>
                </c:pt>
                <c:pt idx="186913">
                  <c:v>3.3635000000000446</c:v>
                </c:pt>
                <c:pt idx="186914">
                  <c:v>3.3654999999999973</c:v>
                </c:pt>
                <c:pt idx="186915">
                  <c:v>3.3675000000000068</c:v>
                </c:pt>
                <c:pt idx="186916">
                  <c:v>3.3695000000000164</c:v>
                </c:pt>
                <c:pt idx="186917">
                  <c:v>3.3715000000000259</c:v>
                </c:pt>
                <c:pt idx="186918">
                  <c:v>3.3735000000000355</c:v>
                </c:pt>
                <c:pt idx="186919">
                  <c:v>3.375500000000045</c:v>
                </c:pt>
                <c:pt idx="186920">
                  <c:v>3.3774999999999977</c:v>
                </c:pt>
                <c:pt idx="186921">
                  <c:v>3.3795000000000073</c:v>
                </c:pt>
                <c:pt idx="186922">
                  <c:v>3.3815000000000168</c:v>
                </c:pt>
                <c:pt idx="186923">
                  <c:v>3.3835000000000264</c:v>
                </c:pt>
                <c:pt idx="186924">
                  <c:v>3.3855000000000359</c:v>
                </c:pt>
                <c:pt idx="186925">
                  <c:v>3.3875000000000455</c:v>
                </c:pt>
                <c:pt idx="186926">
                  <c:v>3.3894999999999982</c:v>
                </c:pt>
                <c:pt idx="186927">
                  <c:v>3.3915000000000077</c:v>
                </c:pt>
                <c:pt idx="186928">
                  <c:v>3.3935000000000173</c:v>
                </c:pt>
                <c:pt idx="186929">
                  <c:v>3.3955000000000268</c:v>
                </c:pt>
                <c:pt idx="186930">
                  <c:v>3.3975000000000364</c:v>
                </c:pt>
                <c:pt idx="186931">
                  <c:v>3.3995000000000459</c:v>
                </c:pt>
                <c:pt idx="186932">
                  <c:v>3.4014999999999986</c:v>
                </c:pt>
                <c:pt idx="186933">
                  <c:v>3.4035000000000082</c:v>
                </c:pt>
                <c:pt idx="186934">
                  <c:v>3.4055000000000177</c:v>
                </c:pt>
                <c:pt idx="186935">
                  <c:v>3.4075000000000273</c:v>
                </c:pt>
                <c:pt idx="186936">
                  <c:v>3.4095000000000368</c:v>
                </c:pt>
                <c:pt idx="186937">
                  <c:v>3.4115000000000464</c:v>
                </c:pt>
                <c:pt idx="186938">
                  <c:v>3.4134999999999991</c:v>
                </c:pt>
                <c:pt idx="186939">
                  <c:v>3.4155000000000086</c:v>
                </c:pt>
                <c:pt idx="186940">
                  <c:v>3.4175000000000182</c:v>
                </c:pt>
                <c:pt idx="186941">
                  <c:v>3.4195000000000277</c:v>
                </c:pt>
                <c:pt idx="186942">
                  <c:v>3.4215000000000373</c:v>
                </c:pt>
                <c:pt idx="186943">
                  <c:v>3.4235000000000468</c:v>
                </c:pt>
                <c:pt idx="186944">
                  <c:v>3.4254999999999995</c:v>
                </c:pt>
                <c:pt idx="186945">
                  <c:v>3.4275000000000091</c:v>
                </c:pt>
                <c:pt idx="186946">
                  <c:v>3.4295000000000186</c:v>
                </c:pt>
                <c:pt idx="186947">
                  <c:v>3.4315000000000282</c:v>
                </c:pt>
                <c:pt idx="186948">
                  <c:v>3.4335000000000377</c:v>
                </c:pt>
                <c:pt idx="186949">
                  <c:v>3.4355000000000473</c:v>
                </c:pt>
                <c:pt idx="186950">
                  <c:v>3.4375</c:v>
                </c:pt>
                <c:pt idx="186951">
                  <c:v>3.4395000000000095</c:v>
                </c:pt>
                <c:pt idx="186952">
                  <c:v>3.4415000000000191</c:v>
                </c:pt>
                <c:pt idx="186953">
                  <c:v>3.4435000000000286</c:v>
                </c:pt>
                <c:pt idx="186954">
                  <c:v>3.4455000000000382</c:v>
                </c:pt>
                <c:pt idx="186955">
                  <c:v>3.4475000000000477</c:v>
                </c:pt>
                <c:pt idx="186956">
                  <c:v>3.4495000000000005</c:v>
                </c:pt>
                <c:pt idx="186957">
                  <c:v>3.45150000000001</c:v>
                </c:pt>
                <c:pt idx="186958">
                  <c:v>3.4535000000000196</c:v>
                </c:pt>
                <c:pt idx="186959">
                  <c:v>3.4555000000000291</c:v>
                </c:pt>
                <c:pt idx="186960">
                  <c:v>3.4575000000000387</c:v>
                </c:pt>
                <c:pt idx="186961">
                  <c:v>3.4595000000000482</c:v>
                </c:pt>
                <c:pt idx="186962">
                  <c:v>3.4615000000000009</c:v>
                </c:pt>
                <c:pt idx="186963">
                  <c:v>3.4635000000000105</c:v>
                </c:pt>
                <c:pt idx="186964">
                  <c:v>3.46550000000002</c:v>
                </c:pt>
                <c:pt idx="186965">
                  <c:v>3.4675000000000296</c:v>
                </c:pt>
                <c:pt idx="186966">
                  <c:v>3.4695000000000391</c:v>
                </c:pt>
                <c:pt idx="186967">
                  <c:v>3.4715000000000487</c:v>
                </c:pt>
                <c:pt idx="186968">
                  <c:v>3.4735000000000014</c:v>
                </c:pt>
                <c:pt idx="186969">
                  <c:v>3.4755000000000109</c:v>
                </c:pt>
                <c:pt idx="186970">
                  <c:v>3.4775000000000205</c:v>
                </c:pt>
                <c:pt idx="186971">
                  <c:v>3.47950000000003</c:v>
                </c:pt>
                <c:pt idx="186972">
                  <c:v>3.4815000000000396</c:v>
                </c:pt>
                <c:pt idx="186973">
                  <c:v>3.4835000000000491</c:v>
                </c:pt>
                <c:pt idx="186974">
                  <c:v>3.4855000000000018</c:v>
                </c:pt>
                <c:pt idx="186975">
                  <c:v>3.4875000000000114</c:v>
                </c:pt>
                <c:pt idx="186976">
                  <c:v>3.4895000000000209</c:v>
                </c:pt>
                <c:pt idx="186977">
                  <c:v>3.4915000000000305</c:v>
                </c:pt>
                <c:pt idx="186978">
                  <c:v>3.49350000000004</c:v>
                </c:pt>
                <c:pt idx="186979">
                  <c:v>3.4955000000000496</c:v>
                </c:pt>
                <c:pt idx="186980">
                  <c:v>3.4975000000000023</c:v>
                </c:pt>
                <c:pt idx="186981">
                  <c:v>3.4995000000000118</c:v>
                </c:pt>
                <c:pt idx="186982">
                  <c:v>3.5015000000000214</c:v>
                </c:pt>
                <c:pt idx="186983">
                  <c:v>3.5035000000000309</c:v>
                </c:pt>
                <c:pt idx="186984">
                  <c:v>3.5055000000000405</c:v>
                </c:pt>
                <c:pt idx="186985">
                  <c:v>3.50750000000005</c:v>
                </c:pt>
                <c:pt idx="186986">
                  <c:v>3.5095000000000027</c:v>
                </c:pt>
                <c:pt idx="186987">
                  <c:v>3.5115000000000123</c:v>
                </c:pt>
                <c:pt idx="186988">
                  <c:v>3.5135000000000218</c:v>
                </c:pt>
                <c:pt idx="186989">
                  <c:v>3.5155000000000314</c:v>
                </c:pt>
                <c:pt idx="186990">
                  <c:v>3.5175000000000409</c:v>
                </c:pt>
                <c:pt idx="186991">
                  <c:v>3.5195000000000505</c:v>
                </c:pt>
                <c:pt idx="186992">
                  <c:v>3.5215000000000032</c:v>
                </c:pt>
                <c:pt idx="186993">
                  <c:v>3.5235000000000127</c:v>
                </c:pt>
                <c:pt idx="186994">
                  <c:v>3.5255000000000223</c:v>
                </c:pt>
                <c:pt idx="186995">
                  <c:v>3.5275000000000318</c:v>
                </c:pt>
                <c:pt idx="186996">
                  <c:v>3.5295000000000414</c:v>
                </c:pt>
                <c:pt idx="186997">
                  <c:v>3.5315000000000509</c:v>
                </c:pt>
                <c:pt idx="186998">
                  <c:v>3.5335000000000036</c:v>
                </c:pt>
                <c:pt idx="186999">
                  <c:v>3.5355000000000132</c:v>
                </c:pt>
                <c:pt idx="187000">
                  <c:v>3.5375000000000227</c:v>
                </c:pt>
                <c:pt idx="187001">
                  <c:v>3.5395000000000323</c:v>
                </c:pt>
                <c:pt idx="187002">
                  <c:v>3.5415000000000418</c:v>
                </c:pt>
                <c:pt idx="187003">
                  <c:v>3.5434999999999945</c:v>
                </c:pt>
                <c:pt idx="187004">
                  <c:v>3.5455000000000041</c:v>
                </c:pt>
                <c:pt idx="187005">
                  <c:v>3.5475000000000136</c:v>
                </c:pt>
                <c:pt idx="187006">
                  <c:v>3.5495000000000232</c:v>
                </c:pt>
                <c:pt idx="187007">
                  <c:v>3.5515000000000327</c:v>
                </c:pt>
                <c:pt idx="187008">
                  <c:v>3.5535000000000423</c:v>
                </c:pt>
                <c:pt idx="187009">
                  <c:v>3.555499999999995</c:v>
                </c:pt>
                <c:pt idx="187010">
                  <c:v>3.5575000000000045</c:v>
                </c:pt>
                <c:pt idx="187011">
                  <c:v>3.5595000000000141</c:v>
                </c:pt>
                <c:pt idx="187012">
                  <c:v>3.5615000000000236</c:v>
                </c:pt>
                <c:pt idx="187013">
                  <c:v>3.5635000000000332</c:v>
                </c:pt>
                <c:pt idx="187014">
                  <c:v>3.5655000000000427</c:v>
                </c:pt>
                <c:pt idx="187015">
                  <c:v>3.5674999999999955</c:v>
                </c:pt>
                <c:pt idx="187016">
                  <c:v>3.569500000000005</c:v>
                </c:pt>
                <c:pt idx="187017">
                  <c:v>3.5715000000000146</c:v>
                </c:pt>
                <c:pt idx="187018">
                  <c:v>3.5735000000000241</c:v>
                </c:pt>
                <c:pt idx="187019">
                  <c:v>3.5755000000000337</c:v>
                </c:pt>
                <c:pt idx="187020">
                  <c:v>3.5775000000000432</c:v>
                </c:pt>
                <c:pt idx="187021">
                  <c:v>3.5794999999999959</c:v>
                </c:pt>
                <c:pt idx="187022">
                  <c:v>3.5815000000000055</c:v>
                </c:pt>
                <c:pt idx="187023">
                  <c:v>3.583500000000015</c:v>
                </c:pt>
                <c:pt idx="187024">
                  <c:v>3.5855000000000246</c:v>
                </c:pt>
                <c:pt idx="187025">
                  <c:v>3.5875000000000341</c:v>
                </c:pt>
                <c:pt idx="187026">
                  <c:v>3.5895000000000437</c:v>
                </c:pt>
                <c:pt idx="187027">
                  <c:v>3.5914999999999964</c:v>
                </c:pt>
                <c:pt idx="187028">
                  <c:v>3.5935000000000059</c:v>
                </c:pt>
                <c:pt idx="187029">
                  <c:v>3.5955000000000155</c:v>
                </c:pt>
                <c:pt idx="187030">
                  <c:v>3.597500000000025</c:v>
                </c:pt>
                <c:pt idx="187031">
                  <c:v>3.5995000000000346</c:v>
                </c:pt>
                <c:pt idx="187032">
                  <c:v>3.6015000000000441</c:v>
                </c:pt>
                <c:pt idx="187033">
                  <c:v>3.6034999999999968</c:v>
                </c:pt>
                <c:pt idx="187034">
                  <c:v>3.6055000000000064</c:v>
                </c:pt>
                <c:pt idx="187035">
                  <c:v>3.6075000000000159</c:v>
                </c:pt>
                <c:pt idx="187036">
                  <c:v>3.6095000000000255</c:v>
                </c:pt>
                <c:pt idx="187037">
                  <c:v>3.611500000000035</c:v>
                </c:pt>
                <c:pt idx="187038">
                  <c:v>3.6135000000000446</c:v>
                </c:pt>
                <c:pt idx="187039">
                  <c:v>3.6154999999999973</c:v>
                </c:pt>
                <c:pt idx="187040">
                  <c:v>3.6175000000000068</c:v>
                </c:pt>
                <c:pt idx="187041">
                  <c:v>3.6195000000000164</c:v>
                </c:pt>
                <c:pt idx="187042">
                  <c:v>3.6215000000000259</c:v>
                </c:pt>
                <c:pt idx="187043">
                  <c:v>3.6235000000000355</c:v>
                </c:pt>
                <c:pt idx="187044">
                  <c:v>3.625500000000045</c:v>
                </c:pt>
                <c:pt idx="187045">
                  <c:v>3.6274999999999977</c:v>
                </c:pt>
                <c:pt idx="187046">
                  <c:v>3.6295000000000073</c:v>
                </c:pt>
                <c:pt idx="187047">
                  <c:v>3.6315000000000168</c:v>
                </c:pt>
                <c:pt idx="187048">
                  <c:v>3.6335000000000264</c:v>
                </c:pt>
                <c:pt idx="187049">
                  <c:v>3.6355000000000359</c:v>
                </c:pt>
                <c:pt idx="187050">
                  <c:v>3.6375000000000455</c:v>
                </c:pt>
                <c:pt idx="187051">
                  <c:v>3.6394999999999982</c:v>
                </c:pt>
                <c:pt idx="187052">
                  <c:v>3.6415000000000077</c:v>
                </c:pt>
                <c:pt idx="187053">
                  <c:v>3.6435000000000173</c:v>
                </c:pt>
                <c:pt idx="187054">
                  <c:v>3.6455000000000268</c:v>
                </c:pt>
                <c:pt idx="187055">
                  <c:v>3.6475000000000364</c:v>
                </c:pt>
                <c:pt idx="187056">
                  <c:v>3.6495000000000459</c:v>
                </c:pt>
                <c:pt idx="187057">
                  <c:v>3.6514999999999986</c:v>
                </c:pt>
                <c:pt idx="187058">
                  <c:v>3.6535000000000082</c:v>
                </c:pt>
                <c:pt idx="187059">
                  <c:v>3.6555000000000177</c:v>
                </c:pt>
                <c:pt idx="187060">
                  <c:v>3.6575000000000273</c:v>
                </c:pt>
                <c:pt idx="187061">
                  <c:v>3.6595000000000368</c:v>
                </c:pt>
                <c:pt idx="187062">
                  <c:v>3.6615000000000464</c:v>
                </c:pt>
                <c:pt idx="187063">
                  <c:v>3.6634999999999991</c:v>
                </c:pt>
                <c:pt idx="187064">
                  <c:v>3.6655000000000086</c:v>
                </c:pt>
                <c:pt idx="187065">
                  <c:v>3.6675000000000182</c:v>
                </c:pt>
                <c:pt idx="187066">
                  <c:v>3.6695000000000277</c:v>
                </c:pt>
                <c:pt idx="187067">
                  <c:v>3.6715000000000373</c:v>
                </c:pt>
                <c:pt idx="187068">
                  <c:v>3.6735000000000468</c:v>
                </c:pt>
                <c:pt idx="187069">
                  <c:v>3.6754999999999995</c:v>
                </c:pt>
                <c:pt idx="187070">
                  <c:v>3.6775000000000091</c:v>
                </c:pt>
                <c:pt idx="187071">
                  <c:v>3.6795000000000186</c:v>
                </c:pt>
                <c:pt idx="187072">
                  <c:v>3.6815000000000282</c:v>
                </c:pt>
                <c:pt idx="187073">
                  <c:v>3.6835000000000377</c:v>
                </c:pt>
                <c:pt idx="187074">
                  <c:v>3.6855000000000473</c:v>
                </c:pt>
                <c:pt idx="187075">
                  <c:v>3.6875</c:v>
                </c:pt>
                <c:pt idx="187076">
                  <c:v>3.6895000000000095</c:v>
                </c:pt>
                <c:pt idx="187077">
                  <c:v>3.6915000000000191</c:v>
                </c:pt>
                <c:pt idx="187078">
                  <c:v>3.6935000000000286</c:v>
                </c:pt>
                <c:pt idx="187079">
                  <c:v>3.6955000000000382</c:v>
                </c:pt>
                <c:pt idx="187080">
                  <c:v>3.6975000000000477</c:v>
                </c:pt>
                <c:pt idx="187081">
                  <c:v>3.6995000000000005</c:v>
                </c:pt>
                <c:pt idx="187082">
                  <c:v>3.70150000000001</c:v>
                </c:pt>
                <c:pt idx="187083">
                  <c:v>3.7035000000000196</c:v>
                </c:pt>
                <c:pt idx="187084">
                  <c:v>3.7055000000000291</c:v>
                </c:pt>
                <c:pt idx="187085">
                  <c:v>3.7075000000000387</c:v>
                </c:pt>
                <c:pt idx="187086">
                  <c:v>3.7095000000000482</c:v>
                </c:pt>
                <c:pt idx="187087">
                  <c:v>3.7115000000000009</c:v>
                </c:pt>
                <c:pt idx="187088">
                  <c:v>3.7135000000000105</c:v>
                </c:pt>
                <c:pt idx="187089">
                  <c:v>3.71550000000002</c:v>
                </c:pt>
                <c:pt idx="187090">
                  <c:v>3.7175000000000296</c:v>
                </c:pt>
                <c:pt idx="187091">
                  <c:v>3.7195000000000391</c:v>
                </c:pt>
                <c:pt idx="187092">
                  <c:v>3.7215000000000487</c:v>
                </c:pt>
                <c:pt idx="187093">
                  <c:v>3.7235000000000014</c:v>
                </c:pt>
                <c:pt idx="187094">
                  <c:v>3.7255000000000109</c:v>
                </c:pt>
                <c:pt idx="187095">
                  <c:v>3.7275000000000205</c:v>
                </c:pt>
                <c:pt idx="187096">
                  <c:v>3.72950000000003</c:v>
                </c:pt>
                <c:pt idx="187097">
                  <c:v>3.7315000000000396</c:v>
                </c:pt>
                <c:pt idx="187098">
                  <c:v>3.7335000000000491</c:v>
                </c:pt>
                <c:pt idx="187099">
                  <c:v>3.7355000000000018</c:v>
                </c:pt>
                <c:pt idx="187100">
                  <c:v>3.7375000000000114</c:v>
                </c:pt>
                <c:pt idx="187101">
                  <c:v>3.7395000000000209</c:v>
                </c:pt>
                <c:pt idx="187102">
                  <c:v>3.7415000000000305</c:v>
                </c:pt>
                <c:pt idx="187103">
                  <c:v>3.74350000000004</c:v>
                </c:pt>
                <c:pt idx="187104">
                  <c:v>3.7455000000000496</c:v>
                </c:pt>
                <c:pt idx="187105">
                  <c:v>3.7475000000000023</c:v>
                </c:pt>
                <c:pt idx="187106">
                  <c:v>3.7495000000000118</c:v>
                </c:pt>
                <c:pt idx="187107">
                  <c:v>3.7515000000000214</c:v>
                </c:pt>
                <c:pt idx="187108">
                  <c:v>3.7535000000000309</c:v>
                </c:pt>
                <c:pt idx="187109">
                  <c:v>3.7555000000000405</c:v>
                </c:pt>
                <c:pt idx="187110">
                  <c:v>3.75750000000005</c:v>
                </c:pt>
                <c:pt idx="187111">
                  <c:v>3.7595000000000027</c:v>
                </c:pt>
                <c:pt idx="187112">
                  <c:v>3.7615000000000123</c:v>
                </c:pt>
                <c:pt idx="187113">
                  <c:v>3.7635000000000218</c:v>
                </c:pt>
                <c:pt idx="187114">
                  <c:v>3.7655000000000314</c:v>
                </c:pt>
                <c:pt idx="187115">
                  <c:v>3.7675000000000409</c:v>
                </c:pt>
                <c:pt idx="187116">
                  <c:v>3.7695000000000505</c:v>
                </c:pt>
                <c:pt idx="187117">
                  <c:v>3.7715000000000032</c:v>
                </c:pt>
                <c:pt idx="187118">
                  <c:v>3.7735000000000127</c:v>
                </c:pt>
                <c:pt idx="187119">
                  <c:v>3.7755000000000223</c:v>
                </c:pt>
                <c:pt idx="187120">
                  <c:v>3.7775000000000318</c:v>
                </c:pt>
                <c:pt idx="187121">
                  <c:v>3.7795000000000414</c:v>
                </c:pt>
                <c:pt idx="187122">
                  <c:v>3.7815000000000509</c:v>
                </c:pt>
                <c:pt idx="187123">
                  <c:v>3.7835000000000036</c:v>
                </c:pt>
                <c:pt idx="187124">
                  <c:v>3.7855000000000132</c:v>
                </c:pt>
                <c:pt idx="187125">
                  <c:v>3.7875000000000227</c:v>
                </c:pt>
                <c:pt idx="187126">
                  <c:v>3.7895000000000323</c:v>
                </c:pt>
                <c:pt idx="187127">
                  <c:v>3.7915000000000418</c:v>
                </c:pt>
                <c:pt idx="187128">
                  <c:v>3.7934999999999945</c:v>
                </c:pt>
                <c:pt idx="187129">
                  <c:v>3.7955000000000041</c:v>
                </c:pt>
                <c:pt idx="187130">
                  <c:v>3.7975000000000136</c:v>
                </c:pt>
                <c:pt idx="187131">
                  <c:v>3.7995000000000232</c:v>
                </c:pt>
                <c:pt idx="187132">
                  <c:v>3.8015000000000327</c:v>
                </c:pt>
                <c:pt idx="187133">
                  <c:v>3.8035000000000423</c:v>
                </c:pt>
                <c:pt idx="187134">
                  <c:v>3.805499999999995</c:v>
                </c:pt>
                <c:pt idx="187135">
                  <c:v>3.8075000000000045</c:v>
                </c:pt>
                <c:pt idx="187136">
                  <c:v>3.8095000000000141</c:v>
                </c:pt>
                <c:pt idx="187137">
                  <c:v>3.8115000000000236</c:v>
                </c:pt>
                <c:pt idx="187138">
                  <c:v>3.8135000000000332</c:v>
                </c:pt>
                <c:pt idx="187139">
                  <c:v>3.8155000000000427</c:v>
                </c:pt>
                <c:pt idx="187140">
                  <c:v>3.8174999999999955</c:v>
                </c:pt>
                <c:pt idx="187141">
                  <c:v>3.819500000000005</c:v>
                </c:pt>
                <c:pt idx="187142">
                  <c:v>3.8215000000000146</c:v>
                </c:pt>
                <c:pt idx="187143">
                  <c:v>3.8235000000000241</c:v>
                </c:pt>
                <c:pt idx="187144">
                  <c:v>3.8255000000000337</c:v>
                </c:pt>
                <c:pt idx="187145">
                  <c:v>3.8275000000000432</c:v>
                </c:pt>
                <c:pt idx="187146">
                  <c:v>3.8294999999999959</c:v>
                </c:pt>
                <c:pt idx="187147">
                  <c:v>3.8315000000000055</c:v>
                </c:pt>
                <c:pt idx="187148">
                  <c:v>3.833500000000015</c:v>
                </c:pt>
                <c:pt idx="187149">
                  <c:v>3.8355000000000246</c:v>
                </c:pt>
                <c:pt idx="187150">
                  <c:v>3.8375000000000341</c:v>
                </c:pt>
                <c:pt idx="187151">
                  <c:v>3.8395000000000437</c:v>
                </c:pt>
                <c:pt idx="187152">
                  <c:v>3.8414999999999964</c:v>
                </c:pt>
                <c:pt idx="187153">
                  <c:v>3.8435000000000059</c:v>
                </c:pt>
                <c:pt idx="187154">
                  <c:v>3.8455000000000155</c:v>
                </c:pt>
                <c:pt idx="187155">
                  <c:v>3.847500000000025</c:v>
                </c:pt>
                <c:pt idx="187156">
                  <c:v>3.8495000000000346</c:v>
                </c:pt>
                <c:pt idx="187157">
                  <c:v>3.8515000000000441</c:v>
                </c:pt>
                <c:pt idx="187158">
                  <c:v>3.8534999999999968</c:v>
                </c:pt>
                <c:pt idx="187159">
                  <c:v>3.8555000000000064</c:v>
                </c:pt>
                <c:pt idx="187160">
                  <c:v>3.8575000000000159</c:v>
                </c:pt>
                <c:pt idx="187161">
                  <c:v>3.8595000000000255</c:v>
                </c:pt>
                <c:pt idx="187162">
                  <c:v>3.861500000000035</c:v>
                </c:pt>
                <c:pt idx="187163">
                  <c:v>3.8635000000000446</c:v>
                </c:pt>
                <c:pt idx="187164">
                  <c:v>3.8654999999999973</c:v>
                </c:pt>
                <c:pt idx="187165">
                  <c:v>3.8675000000000068</c:v>
                </c:pt>
                <c:pt idx="187166">
                  <c:v>3.8695000000000164</c:v>
                </c:pt>
                <c:pt idx="187167">
                  <c:v>3.8715000000000259</c:v>
                </c:pt>
                <c:pt idx="187168">
                  <c:v>3.8735000000000355</c:v>
                </c:pt>
                <c:pt idx="187169">
                  <c:v>3.875500000000045</c:v>
                </c:pt>
                <c:pt idx="187170">
                  <c:v>3.8774999999999977</c:v>
                </c:pt>
                <c:pt idx="187171">
                  <c:v>3.8795000000000073</c:v>
                </c:pt>
                <c:pt idx="187172">
                  <c:v>3.8815000000000168</c:v>
                </c:pt>
                <c:pt idx="187173">
                  <c:v>3.8835000000000264</c:v>
                </c:pt>
                <c:pt idx="187174">
                  <c:v>3.8855000000000359</c:v>
                </c:pt>
                <c:pt idx="187175">
                  <c:v>3.8875000000000455</c:v>
                </c:pt>
                <c:pt idx="187176">
                  <c:v>3.8894999999999982</c:v>
                </c:pt>
                <c:pt idx="187177">
                  <c:v>3.8915000000000077</c:v>
                </c:pt>
                <c:pt idx="187178">
                  <c:v>3.8935000000000173</c:v>
                </c:pt>
                <c:pt idx="187179">
                  <c:v>3.8955000000000268</c:v>
                </c:pt>
                <c:pt idx="187180">
                  <c:v>3.8975000000000364</c:v>
                </c:pt>
                <c:pt idx="187181">
                  <c:v>3.8995000000000459</c:v>
                </c:pt>
                <c:pt idx="187182">
                  <c:v>3.9014999999999986</c:v>
                </c:pt>
                <c:pt idx="187183">
                  <c:v>3.9035000000000082</c:v>
                </c:pt>
                <c:pt idx="187184">
                  <c:v>3.9055000000000177</c:v>
                </c:pt>
                <c:pt idx="187185">
                  <c:v>3.9075000000000273</c:v>
                </c:pt>
                <c:pt idx="187186">
                  <c:v>3.9095000000000368</c:v>
                </c:pt>
                <c:pt idx="187187">
                  <c:v>3.9115000000000464</c:v>
                </c:pt>
                <c:pt idx="187188">
                  <c:v>3.9134999999999991</c:v>
                </c:pt>
                <c:pt idx="187189">
                  <c:v>3.9155000000000086</c:v>
                </c:pt>
                <c:pt idx="187190">
                  <c:v>3.9175000000000182</c:v>
                </c:pt>
                <c:pt idx="187191">
                  <c:v>3.9195000000000277</c:v>
                </c:pt>
                <c:pt idx="187192">
                  <c:v>3.9215000000000373</c:v>
                </c:pt>
                <c:pt idx="187193">
                  <c:v>3.9235000000000468</c:v>
                </c:pt>
                <c:pt idx="187194">
                  <c:v>3.9254999999999995</c:v>
                </c:pt>
                <c:pt idx="187195">
                  <c:v>3.9275000000000091</c:v>
                </c:pt>
                <c:pt idx="187196">
                  <c:v>3.9295000000000186</c:v>
                </c:pt>
                <c:pt idx="187197">
                  <c:v>3.9315000000000282</c:v>
                </c:pt>
                <c:pt idx="187198">
                  <c:v>3.9335000000000377</c:v>
                </c:pt>
                <c:pt idx="187199">
                  <c:v>3.9355000000000473</c:v>
                </c:pt>
                <c:pt idx="187200">
                  <c:v>3.9375</c:v>
                </c:pt>
                <c:pt idx="187201">
                  <c:v>3.9395000000000095</c:v>
                </c:pt>
                <c:pt idx="187202">
                  <c:v>3.9415000000000191</c:v>
                </c:pt>
                <c:pt idx="187203">
                  <c:v>3.9435000000000286</c:v>
                </c:pt>
                <c:pt idx="187204">
                  <c:v>3.9455000000000382</c:v>
                </c:pt>
                <c:pt idx="187205">
                  <c:v>3.9475000000000477</c:v>
                </c:pt>
                <c:pt idx="187206">
                  <c:v>3.9495000000000005</c:v>
                </c:pt>
                <c:pt idx="187207">
                  <c:v>3.95150000000001</c:v>
                </c:pt>
                <c:pt idx="187208">
                  <c:v>3.9535000000000196</c:v>
                </c:pt>
                <c:pt idx="187209">
                  <c:v>3.9555000000000291</c:v>
                </c:pt>
                <c:pt idx="187210">
                  <c:v>3.9575000000000387</c:v>
                </c:pt>
                <c:pt idx="187211">
                  <c:v>3.9595000000000482</c:v>
                </c:pt>
                <c:pt idx="187212">
                  <c:v>3.9615000000000009</c:v>
                </c:pt>
                <c:pt idx="187213">
                  <c:v>3.9635000000000105</c:v>
                </c:pt>
                <c:pt idx="187214">
                  <c:v>3.96550000000002</c:v>
                </c:pt>
                <c:pt idx="187215">
                  <c:v>3.9675000000000296</c:v>
                </c:pt>
                <c:pt idx="187216">
                  <c:v>3.9695000000000391</c:v>
                </c:pt>
                <c:pt idx="187217">
                  <c:v>3.9715000000000487</c:v>
                </c:pt>
                <c:pt idx="187218">
                  <c:v>3.9735000000000014</c:v>
                </c:pt>
                <c:pt idx="187219">
                  <c:v>3.9755000000000109</c:v>
                </c:pt>
                <c:pt idx="187220">
                  <c:v>3.9775000000000205</c:v>
                </c:pt>
                <c:pt idx="187221">
                  <c:v>3.97950000000003</c:v>
                </c:pt>
                <c:pt idx="187222">
                  <c:v>3.9815000000000396</c:v>
                </c:pt>
                <c:pt idx="187223">
                  <c:v>3.9835000000000491</c:v>
                </c:pt>
                <c:pt idx="187224">
                  <c:v>3.9855000000000018</c:v>
                </c:pt>
                <c:pt idx="187225">
                  <c:v>3.9875000000000114</c:v>
                </c:pt>
                <c:pt idx="187226">
                  <c:v>3.9895000000000209</c:v>
                </c:pt>
                <c:pt idx="187227">
                  <c:v>3.9915000000000305</c:v>
                </c:pt>
                <c:pt idx="187228">
                  <c:v>3.99350000000004</c:v>
                </c:pt>
                <c:pt idx="187229">
                  <c:v>3.9955000000000496</c:v>
                </c:pt>
                <c:pt idx="187230">
                  <c:v>3.9975000000000023</c:v>
                </c:pt>
                <c:pt idx="187231">
                  <c:v>3.9995000000000118</c:v>
                </c:pt>
                <c:pt idx="187232">
                  <c:v>4.0015000000000214</c:v>
                </c:pt>
                <c:pt idx="187233">
                  <c:v>4.0035000000000309</c:v>
                </c:pt>
                <c:pt idx="187234">
                  <c:v>4.0055000000000405</c:v>
                </c:pt>
                <c:pt idx="187235">
                  <c:v>4.00750000000005</c:v>
                </c:pt>
                <c:pt idx="187236">
                  <c:v>4.0095000000000027</c:v>
                </c:pt>
                <c:pt idx="187237">
                  <c:v>4.0115000000000123</c:v>
                </c:pt>
                <c:pt idx="187238">
                  <c:v>4.0135000000000218</c:v>
                </c:pt>
                <c:pt idx="187239">
                  <c:v>4.0155000000000314</c:v>
                </c:pt>
                <c:pt idx="187240">
                  <c:v>4.0175000000000409</c:v>
                </c:pt>
                <c:pt idx="187241">
                  <c:v>4.0195000000000505</c:v>
                </c:pt>
                <c:pt idx="187242">
                  <c:v>4.0215000000000032</c:v>
                </c:pt>
                <c:pt idx="187243">
                  <c:v>4.0235000000000127</c:v>
                </c:pt>
                <c:pt idx="187244">
                  <c:v>4.0255000000000223</c:v>
                </c:pt>
                <c:pt idx="187245">
                  <c:v>4.0275000000000318</c:v>
                </c:pt>
                <c:pt idx="187246">
                  <c:v>4.0295000000000414</c:v>
                </c:pt>
                <c:pt idx="187247">
                  <c:v>4.0315000000000509</c:v>
                </c:pt>
                <c:pt idx="187248">
                  <c:v>4.0335000000000036</c:v>
                </c:pt>
                <c:pt idx="187249">
                  <c:v>4.0355000000000132</c:v>
                </c:pt>
                <c:pt idx="187250">
                  <c:v>4.0375000000000227</c:v>
                </c:pt>
                <c:pt idx="187251">
                  <c:v>4.0395000000000323</c:v>
                </c:pt>
                <c:pt idx="187252">
                  <c:v>4.0415000000000418</c:v>
                </c:pt>
                <c:pt idx="187253">
                  <c:v>4.0434999999999945</c:v>
                </c:pt>
                <c:pt idx="187254">
                  <c:v>4.0455000000000041</c:v>
                </c:pt>
                <c:pt idx="187255">
                  <c:v>4.0475000000000136</c:v>
                </c:pt>
                <c:pt idx="187256">
                  <c:v>4.0495000000000232</c:v>
                </c:pt>
                <c:pt idx="187257">
                  <c:v>4.0515000000000327</c:v>
                </c:pt>
                <c:pt idx="187258">
                  <c:v>4.0535000000000423</c:v>
                </c:pt>
                <c:pt idx="187259">
                  <c:v>4.055499999999995</c:v>
                </c:pt>
                <c:pt idx="187260">
                  <c:v>4.0575000000000045</c:v>
                </c:pt>
                <c:pt idx="187261">
                  <c:v>4.0595000000000141</c:v>
                </c:pt>
                <c:pt idx="187262">
                  <c:v>4.0615000000000236</c:v>
                </c:pt>
                <c:pt idx="187263">
                  <c:v>4.0635000000000332</c:v>
                </c:pt>
                <c:pt idx="187264">
                  <c:v>4.0655000000000427</c:v>
                </c:pt>
                <c:pt idx="187265">
                  <c:v>4.0674999999999955</c:v>
                </c:pt>
                <c:pt idx="187266">
                  <c:v>4.069500000000005</c:v>
                </c:pt>
                <c:pt idx="187267">
                  <c:v>4.0715000000000146</c:v>
                </c:pt>
                <c:pt idx="187268">
                  <c:v>4.0735000000000241</c:v>
                </c:pt>
                <c:pt idx="187269">
                  <c:v>4.0755000000000337</c:v>
                </c:pt>
                <c:pt idx="187270">
                  <c:v>4.0775000000000432</c:v>
                </c:pt>
                <c:pt idx="187271">
                  <c:v>4.0794999999999959</c:v>
                </c:pt>
                <c:pt idx="187272">
                  <c:v>4.0815000000000055</c:v>
                </c:pt>
                <c:pt idx="187273">
                  <c:v>4.083500000000015</c:v>
                </c:pt>
                <c:pt idx="187274">
                  <c:v>4.0855000000000246</c:v>
                </c:pt>
                <c:pt idx="187275">
                  <c:v>4.0875000000000341</c:v>
                </c:pt>
                <c:pt idx="187276">
                  <c:v>4.0895000000000437</c:v>
                </c:pt>
                <c:pt idx="187277">
                  <c:v>4.0914999999999964</c:v>
                </c:pt>
                <c:pt idx="187278">
                  <c:v>4.0935000000000059</c:v>
                </c:pt>
                <c:pt idx="187279">
                  <c:v>4.0955000000000155</c:v>
                </c:pt>
                <c:pt idx="187280">
                  <c:v>4.097500000000025</c:v>
                </c:pt>
                <c:pt idx="187281">
                  <c:v>4.0995000000000346</c:v>
                </c:pt>
                <c:pt idx="187282">
                  <c:v>4.1015000000000441</c:v>
                </c:pt>
                <c:pt idx="187283">
                  <c:v>4.1034999999999968</c:v>
                </c:pt>
                <c:pt idx="187284">
                  <c:v>4.1055000000000064</c:v>
                </c:pt>
                <c:pt idx="187285">
                  <c:v>4.1075000000000159</c:v>
                </c:pt>
                <c:pt idx="187286">
                  <c:v>4.1095000000000255</c:v>
                </c:pt>
                <c:pt idx="187287">
                  <c:v>4.111500000000035</c:v>
                </c:pt>
                <c:pt idx="187288">
                  <c:v>4.1135000000000446</c:v>
                </c:pt>
                <c:pt idx="187289">
                  <c:v>4.1154999999999973</c:v>
                </c:pt>
                <c:pt idx="187290">
                  <c:v>4.1175000000000068</c:v>
                </c:pt>
                <c:pt idx="187291">
                  <c:v>4.1195000000000164</c:v>
                </c:pt>
                <c:pt idx="187292">
                  <c:v>4.1215000000000259</c:v>
                </c:pt>
                <c:pt idx="187293">
                  <c:v>4.1235000000000355</c:v>
                </c:pt>
                <c:pt idx="187294">
                  <c:v>4.125500000000045</c:v>
                </c:pt>
                <c:pt idx="187295">
                  <c:v>4.1274999999999977</c:v>
                </c:pt>
                <c:pt idx="187296">
                  <c:v>4.1295000000000073</c:v>
                </c:pt>
                <c:pt idx="187297">
                  <c:v>4.1315000000000168</c:v>
                </c:pt>
                <c:pt idx="187298">
                  <c:v>4.1335000000000264</c:v>
                </c:pt>
                <c:pt idx="187299">
                  <c:v>4.1355000000000359</c:v>
                </c:pt>
                <c:pt idx="187300">
                  <c:v>4.1375000000000455</c:v>
                </c:pt>
                <c:pt idx="187301">
                  <c:v>4.1394999999999982</c:v>
                </c:pt>
                <c:pt idx="187302">
                  <c:v>4.1415000000000077</c:v>
                </c:pt>
                <c:pt idx="187303">
                  <c:v>4.1435000000000173</c:v>
                </c:pt>
                <c:pt idx="187304">
                  <c:v>4.1455000000000268</c:v>
                </c:pt>
                <c:pt idx="187305">
                  <c:v>4.1475000000000364</c:v>
                </c:pt>
                <c:pt idx="187306">
                  <c:v>4.1495000000000459</c:v>
                </c:pt>
                <c:pt idx="187307">
                  <c:v>4.1514999999999986</c:v>
                </c:pt>
                <c:pt idx="187308">
                  <c:v>4.1535000000000082</c:v>
                </c:pt>
                <c:pt idx="187309">
                  <c:v>4.1555000000000177</c:v>
                </c:pt>
                <c:pt idx="187310">
                  <c:v>4.1575000000000273</c:v>
                </c:pt>
                <c:pt idx="187311">
                  <c:v>4.1595000000000368</c:v>
                </c:pt>
                <c:pt idx="187312">
                  <c:v>4.1615000000000464</c:v>
                </c:pt>
                <c:pt idx="187313">
                  <c:v>4.1634999999999991</c:v>
                </c:pt>
                <c:pt idx="187314">
                  <c:v>4.1655000000000086</c:v>
                </c:pt>
                <c:pt idx="187315">
                  <c:v>4.1675000000000182</c:v>
                </c:pt>
                <c:pt idx="187316">
                  <c:v>4.1695000000000277</c:v>
                </c:pt>
                <c:pt idx="187317">
                  <c:v>4.1715000000000373</c:v>
                </c:pt>
                <c:pt idx="187318">
                  <c:v>4.1735000000000468</c:v>
                </c:pt>
                <c:pt idx="187319">
                  <c:v>4.1754999999999995</c:v>
                </c:pt>
                <c:pt idx="187320">
                  <c:v>4.1775000000000091</c:v>
                </c:pt>
                <c:pt idx="187321">
                  <c:v>4.1795000000000186</c:v>
                </c:pt>
                <c:pt idx="187322">
                  <c:v>4.1815000000000282</c:v>
                </c:pt>
                <c:pt idx="187323">
                  <c:v>4.1835000000000377</c:v>
                </c:pt>
                <c:pt idx="187324">
                  <c:v>4.1855000000000473</c:v>
                </c:pt>
                <c:pt idx="187325">
                  <c:v>4.1875</c:v>
                </c:pt>
                <c:pt idx="187326">
                  <c:v>4.1895000000000095</c:v>
                </c:pt>
                <c:pt idx="187327">
                  <c:v>4.1915000000000191</c:v>
                </c:pt>
                <c:pt idx="187328">
                  <c:v>4.1935000000000286</c:v>
                </c:pt>
                <c:pt idx="187329">
                  <c:v>4.1955000000000382</c:v>
                </c:pt>
                <c:pt idx="187330">
                  <c:v>4.1975000000000477</c:v>
                </c:pt>
                <c:pt idx="187331">
                  <c:v>4.1995000000000005</c:v>
                </c:pt>
                <c:pt idx="187332">
                  <c:v>4.20150000000001</c:v>
                </c:pt>
                <c:pt idx="187333">
                  <c:v>4.2035000000000196</c:v>
                </c:pt>
                <c:pt idx="187334">
                  <c:v>4.2055000000000291</c:v>
                </c:pt>
                <c:pt idx="187335">
                  <c:v>4.2075000000000387</c:v>
                </c:pt>
                <c:pt idx="187336">
                  <c:v>4.2095000000000482</c:v>
                </c:pt>
                <c:pt idx="187337">
                  <c:v>4.2115000000000009</c:v>
                </c:pt>
                <c:pt idx="187338">
                  <c:v>4.2135000000000105</c:v>
                </c:pt>
                <c:pt idx="187339">
                  <c:v>4.21550000000002</c:v>
                </c:pt>
                <c:pt idx="187340">
                  <c:v>4.2175000000000296</c:v>
                </c:pt>
                <c:pt idx="187341">
                  <c:v>4.2195000000000391</c:v>
                </c:pt>
                <c:pt idx="187342">
                  <c:v>4.2215000000000487</c:v>
                </c:pt>
                <c:pt idx="187343">
                  <c:v>4.2235000000000014</c:v>
                </c:pt>
                <c:pt idx="187344">
                  <c:v>4.2255000000000109</c:v>
                </c:pt>
                <c:pt idx="187345">
                  <c:v>4.2275000000000205</c:v>
                </c:pt>
                <c:pt idx="187346">
                  <c:v>4.22950000000003</c:v>
                </c:pt>
                <c:pt idx="187347">
                  <c:v>4.2315000000000396</c:v>
                </c:pt>
                <c:pt idx="187348">
                  <c:v>4.2335000000000491</c:v>
                </c:pt>
                <c:pt idx="187349">
                  <c:v>4.2355000000000018</c:v>
                </c:pt>
                <c:pt idx="187350">
                  <c:v>4.2375000000000114</c:v>
                </c:pt>
                <c:pt idx="187351">
                  <c:v>4.2395000000000209</c:v>
                </c:pt>
                <c:pt idx="187352">
                  <c:v>4.2415000000000305</c:v>
                </c:pt>
                <c:pt idx="187353">
                  <c:v>4.24350000000004</c:v>
                </c:pt>
                <c:pt idx="187354">
                  <c:v>4.2455000000000496</c:v>
                </c:pt>
                <c:pt idx="187355">
                  <c:v>4.2475000000000023</c:v>
                </c:pt>
                <c:pt idx="187356">
                  <c:v>4.2495000000000118</c:v>
                </c:pt>
                <c:pt idx="187357">
                  <c:v>4.2515000000000214</c:v>
                </c:pt>
                <c:pt idx="187358">
                  <c:v>4.2535000000000309</c:v>
                </c:pt>
                <c:pt idx="187359">
                  <c:v>4.2555000000000405</c:v>
                </c:pt>
                <c:pt idx="187360">
                  <c:v>4.25750000000005</c:v>
                </c:pt>
                <c:pt idx="187361">
                  <c:v>4.2595000000000027</c:v>
                </c:pt>
                <c:pt idx="187362">
                  <c:v>4.2615000000000123</c:v>
                </c:pt>
                <c:pt idx="187363">
                  <c:v>4.2635000000000218</c:v>
                </c:pt>
                <c:pt idx="187364">
                  <c:v>4.2655000000000314</c:v>
                </c:pt>
                <c:pt idx="187365">
                  <c:v>4.2675000000000409</c:v>
                </c:pt>
                <c:pt idx="187366">
                  <c:v>4.2695000000000505</c:v>
                </c:pt>
                <c:pt idx="187367">
                  <c:v>4.2715000000000032</c:v>
                </c:pt>
                <c:pt idx="187368">
                  <c:v>4.2735000000000127</c:v>
                </c:pt>
                <c:pt idx="187369">
                  <c:v>4.2755000000000223</c:v>
                </c:pt>
                <c:pt idx="187370">
                  <c:v>4.2775000000000318</c:v>
                </c:pt>
                <c:pt idx="187371">
                  <c:v>4.2795000000000414</c:v>
                </c:pt>
                <c:pt idx="187372">
                  <c:v>4.2815000000000509</c:v>
                </c:pt>
                <c:pt idx="187373">
                  <c:v>4.2835000000000036</c:v>
                </c:pt>
                <c:pt idx="187374">
                  <c:v>4.2855000000000132</c:v>
                </c:pt>
                <c:pt idx="187375">
                  <c:v>4.2875000000000227</c:v>
                </c:pt>
                <c:pt idx="187376">
                  <c:v>4.2895000000000323</c:v>
                </c:pt>
                <c:pt idx="187377">
                  <c:v>4.2915000000000418</c:v>
                </c:pt>
                <c:pt idx="187378">
                  <c:v>4.2934999999999945</c:v>
                </c:pt>
                <c:pt idx="187379">
                  <c:v>4.2955000000000041</c:v>
                </c:pt>
                <c:pt idx="187380">
                  <c:v>4.2975000000000136</c:v>
                </c:pt>
                <c:pt idx="187381">
                  <c:v>4.2995000000000232</c:v>
                </c:pt>
                <c:pt idx="187382">
                  <c:v>4.3015000000000327</c:v>
                </c:pt>
                <c:pt idx="187383">
                  <c:v>4.3035000000000423</c:v>
                </c:pt>
                <c:pt idx="187384">
                  <c:v>4.305499999999995</c:v>
                </c:pt>
                <c:pt idx="187385">
                  <c:v>4.3075000000000045</c:v>
                </c:pt>
                <c:pt idx="187386">
                  <c:v>4.3095000000000141</c:v>
                </c:pt>
                <c:pt idx="187387">
                  <c:v>4.3115000000000236</c:v>
                </c:pt>
                <c:pt idx="187388">
                  <c:v>4.3135000000000332</c:v>
                </c:pt>
                <c:pt idx="187389">
                  <c:v>4.3155000000000427</c:v>
                </c:pt>
                <c:pt idx="187390">
                  <c:v>4.3174999999999955</c:v>
                </c:pt>
                <c:pt idx="187391">
                  <c:v>4.319500000000005</c:v>
                </c:pt>
                <c:pt idx="187392">
                  <c:v>4.3215000000000146</c:v>
                </c:pt>
                <c:pt idx="187393">
                  <c:v>4.3235000000000241</c:v>
                </c:pt>
                <c:pt idx="187394">
                  <c:v>4.3255000000000337</c:v>
                </c:pt>
                <c:pt idx="187395">
                  <c:v>4.3275000000000432</c:v>
                </c:pt>
                <c:pt idx="187396">
                  <c:v>4.3294999999999959</c:v>
                </c:pt>
                <c:pt idx="187397">
                  <c:v>4.3315000000000055</c:v>
                </c:pt>
                <c:pt idx="187398">
                  <c:v>4.333500000000015</c:v>
                </c:pt>
                <c:pt idx="187399">
                  <c:v>4.3355000000000246</c:v>
                </c:pt>
                <c:pt idx="187400">
                  <c:v>4.3375000000000341</c:v>
                </c:pt>
                <c:pt idx="187401">
                  <c:v>4.3395000000000437</c:v>
                </c:pt>
                <c:pt idx="187402">
                  <c:v>4.3414999999999964</c:v>
                </c:pt>
                <c:pt idx="187403">
                  <c:v>4.3435000000000059</c:v>
                </c:pt>
                <c:pt idx="187404">
                  <c:v>4.3455000000000155</c:v>
                </c:pt>
                <c:pt idx="187405">
                  <c:v>4.347500000000025</c:v>
                </c:pt>
                <c:pt idx="187406">
                  <c:v>4.3495000000000346</c:v>
                </c:pt>
                <c:pt idx="187407">
                  <c:v>4.3515000000000441</c:v>
                </c:pt>
                <c:pt idx="187408">
                  <c:v>4.3534999999999968</c:v>
                </c:pt>
                <c:pt idx="187409">
                  <c:v>4.3555000000000064</c:v>
                </c:pt>
                <c:pt idx="187410">
                  <c:v>4.3575000000000159</c:v>
                </c:pt>
                <c:pt idx="187411">
                  <c:v>4.3595000000000255</c:v>
                </c:pt>
                <c:pt idx="187412">
                  <c:v>4.361500000000035</c:v>
                </c:pt>
                <c:pt idx="187413">
                  <c:v>4.3635000000000446</c:v>
                </c:pt>
                <c:pt idx="187414">
                  <c:v>4.3654999999999973</c:v>
                </c:pt>
                <c:pt idx="187415">
                  <c:v>4.3675000000000068</c:v>
                </c:pt>
                <c:pt idx="187416">
                  <c:v>4.3695000000000164</c:v>
                </c:pt>
                <c:pt idx="187417">
                  <c:v>4.3715000000000259</c:v>
                </c:pt>
                <c:pt idx="187418">
                  <c:v>4.3735000000000355</c:v>
                </c:pt>
                <c:pt idx="187419">
                  <c:v>4.375500000000045</c:v>
                </c:pt>
                <c:pt idx="187420">
                  <c:v>4.3774999999999977</c:v>
                </c:pt>
                <c:pt idx="187421">
                  <c:v>4.3795000000000073</c:v>
                </c:pt>
                <c:pt idx="187422">
                  <c:v>4.3815000000000168</c:v>
                </c:pt>
                <c:pt idx="187423">
                  <c:v>4.3835000000000264</c:v>
                </c:pt>
                <c:pt idx="187424">
                  <c:v>4.3855000000000359</c:v>
                </c:pt>
                <c:pt idx="187425">
                  <c:v>4.3875000000000455</c:v>
                </c:pt>
                <c:pt idx="187426">
                  <c:v>4.3894999999999982</c:v>
                </c:pt>
                <c:pt idx="187427">
                  <c:v>4.3915000000000077</c:v>
                </c:pt>
                <c:pt idx="187428">
                  <c:v>4.3935000000000173</c:v>
                </c:pt>
                <c:pt idx="187429">
                  <c:v>4.3955000000000268</c:v>
                </c:pt>
                <c:pt idx="187430">
                  <c:v>4.3975000000000364</c:v>
                </c:pt>
                <c:pt idx="187431">
                  <c:v>4.3995000000000459</c:v>
                </c:pt>
                <c:pt idx="187432">
                  <c:v>4.4014999999999986</c:v>
                </c:pt>
                <c:pt idx="187433">
                  <c:v>4.4035000000000082</c:v>
                </c:pt>
                <c:pt idx="187434">
                  <c:v>4.4055000000000177</c:v>
                </c:pt>
                <c:pt idx="187435">
                  <c:v>4.4075000000000273</c:v>
                </c:pt>
                <c:pt idx="187436">
                  <c:v>4.4095000000000368</c:v>
                </c:pt>
                <c:pt idx="187437">
                  <c:v>4.4115000000000464</c:v>
                </c:pt>
                <c:pt idx="187438">
                  <c:v>4.4134999999999991</c:v>
                </c:pt>
                <c:pt idx="187439">
                  <c:v>4.4155000000000086</c:v>
                </c:pt>
                <c:pt idx="187440">
                  <c:v>4.4175000000000182</c:v>
                </c:pt>
                <c:pt idx="187441">
                  <c:v>4.4195000000000277</c:v>
                </c:pt>
                <c:pt idx="187442">
                  <c:v>4.4215000000000373</c:v>
                </c:pt>
                <c:pt idx="187443">
                  <c:v>4.4235000000000468</c:v>
                </c:pt>
                <c:pt idx="187444">
                  <c:v>4.4254999999999995</c:v>
                </c:pt>
                <c:pt idx="187445">
                  <c:v>4.4275000000000091</c:v>
                </c:pt>
                <c:pt idx="187446">
                  <c:v>4.4295000000000186</c:v>
                </c:pt>
                <c:pt idx="187447">
                  <c:v>4.4315000000000282</c:v>
                </c:pt>
                <c:pt idx="187448">
                  <c:v>4.4335000000000377</c:v>
                </c:pt>
                <c:pt idx="187449">
                  <c:v>4.4355000000000473</c:v>
                </c:pt>
                <c:pt idx="187450">
                  <c:v>4.4375</c:v>
                </c:pt>
                <c:pt idx="187451">
                  <c:v>4.4395000000000095</c:v>
                </c:pt>
                <c:pt idx="187452">
                  <c:v>4.4415000000000191</c:v>
                </c:pt>
                <c:pt idx="187453">
                  <c:v>4.4435000000000286</c:v>
                </c:pt>
                <c:pt idx="187454">
                  <c:v>4.4455000000000382</c:v>
                </c:pt>
                <c:pt idx="187455">
                  <c:v>4.4475000000000477</c:v>
                </c:pt>
                <c:pt idx="187456">
                  <c:v>4.4495000000000005</c:v>
                </c:pt>
                <c:pt idx="187457">
                  <c:v>4.45150000000001</c:v>
                </c:pt>
                <c:pt idx="187458">
                  <c:v>4.4535000000000196</c:v>
                </c:pt>
                <c:pt idx="187459">
                  <c:v>4.4555000000000291</c:v>
                </c:pt>
                <c:pt idx="187460">
                  <c:v>4.4575000000000387</c:v>
                </c:pt>
                <c:pt idx="187461">
                  <c:v>4.4595000000000482</c:v>
                </c:pt>
                <c:pt idx="187462">
                  <c:v>4.4615000000000009</c:v>
                </c:pt>
                <c:pt idx="187463">
                  <c:v>4.4635000000000105</c:v>
                </c:pt>
                <c:pt idx="187464">
                  <c:v>4.46550000000002</c:v>
                </c:pt>
                <c:pt idx="187465">
                  <c:v>4.4675000000000296</c:v>
                </c:pt>
                <c:pt idx="187466">
                  <c:v>4.4695000000000391</c:v>
                </c:pt>
                <c:pt idx="187467">
                  <c:v>4.4715000000000487</c:v>
                </c:pt>
                <c:pt idx="187468">
                  <c:v>4.4735000000000014</c:v>
                </c:pt>
                <c:pt idx="187469">
                  <c:v>4.4755000000000109</c:v>
                </c:pt>
                <c:pt idx="187470">
                  <c:v>4.4775000000000205</c:v>
                </c:pt>
                <c:pt idx="187471">
                  <c:v>4.47950000000003</c:v>
                </c:pt>
                <c:pt idx="187472">
                  <c:v>4.4815000000000396</c:v>
                </c:pt>
                <c:pt idx="187473">
                  <c:v>4.4835000000000491</c:v>
                </c:pt>
                <c:pt idx="187474">
                  <c:v>4.4855000000000018</c:v>
                </c:pt>
                <c:pt idx="187475">
                  <c:v>4.4875000000000114</c:v>
                </c:pt>
                <c:pt idx="187476">
                  <c:v>4.4895000000000209</c:v>
                </c:pt>
                <c:pt idx="187477">
                  <c:v>4.4915000000000305</c:v>
                </c:pt>
                <c:pt idx="187478">
                  <c:v>4.49350000000004</c:v>
                </c:pt>
                <c:pt idx="187479">
                  <c:v>4.4955000000000496</c:v>
                </c:pt>
                <c:pt idx="187480">
                  <c:v>4.4975000000000023</c:v>
                </c:pt>
                <c:pt idx="187481">
                  <c:v>4.4995000000000118</c:v>
                </c:pt>
                <c:pt idx="187482">
                  <c:v>4.5015000000000214</c:v>
                </c:pt>
                <c:pt idx="187483">
                  <c:v>4.5035000000000309</c:v>
                </c:pt>
                <c:pt idx="187484">
                  <c:v>4.5055000000000405</c:v>
                </c:pt>
                <c:pt idx="187485">
                  <c:v>4.50750000000005</c:v>
                </c:pt>
                <c:pt idx="187486">
                  <c:v>4.5095000000000027</c:v>
                </c:pt>
                <c:pt idx="187487">
                  <c:v>4.5115000000000123</c:v>
                </c:pt>
                <c:pt idx="187488">
                  <c:v>4.5135000000000218</c:v>
                </c:pt>
                <c:pt idx="187489">
                  <c:v>4.5155000000000314</c:v>
                </c:pt>
                <c:pt idx="187490">
                  <c:v>4.5175000000000409</c:v>
                </c:pt>
                <c:pt idx="187491">
                  <c:v>4.5195000000000505</c:v>
                </c:pt>
                <c:pt idx="187492">
                  <c:v>4.5215000000000032</c:v>
                </c:pt>
                <c:pt idx="187493">
                  <c:v>4.5235000000000127</c:v>
                </c:pt>
                <c:pt idx="187494">
                  <c:v>4.5255000000000223</c:v>
                </c:pt>
                <c:pt idx="187495">
                  <c:v>4.5275000000000318</c:v>
                </c:pt>
                <c:pt idx="187496">
                  <c:v>4.5295000000000414</c:v>
                </c:pt>
                <c:pt idx="187497">
                  <c:v>4.5315000000000509</c:v>
                </c:pt>
                <c:pt idx="187498">
                  <c:v>4.5335000000000036</c:v>
                </c:pt>
                <c:pt idx="187499">
                  <c:v>4.5355000000000132</c:v>
                </c:pt>
                <c:pt idx="187500">
                  <c:v>4.5375000000000227</c:v>
                </c:pt>
                <c:pt idx="187501">
                  <c:v>4.5395000000000323</c:v>
                </c:pt>
                <c:pt idx="187502">
                  <c:v>4.5415000000000418</c:v>
                </c:pt>
                <c:pt idx="187503">
                  <c:v>4.5434999999999945</c:v>
                </c:pt>
                <c:pt idx="187504">
                  <c:v>4.5455000000000041</c:v>
                </c:pt>
                <c:pt idx="187505">
                  <c:v>4.5475000000000136</c:v>
                </c:pt>
                <c:pt idx="187506">
                  <c:v>4.5495000000000232</c:v>
                </c:pt>
                <c:pt idx="187507">
                  <c:v>4.5515000000000327</c:v>
                </c:pt>
                <c:pt idx="187508">
                  <c:v>4.5535000000000423</c:v>
                </c:pt>
                <c:pt idx="187509">
                  <c:v>4.555499999999995</c:v>
                </c:pt>
                <c:pt idx="187510">
                  <c:v>4.5575000000000045</c:v>
                </c:pt>
                <c:pt idx="187511">
                  <c:v>4.5595000000000141</c:v>
                </c:pt>
                <c:pt idx="187512">
                  <c:v>4.5615000000000236</c:v>
                </c:pt>
                <c:pt idx="187513">
                  <c:v>4.5635000000000332</c:v>
                </c:pt>
                <c:pt idx="187514">
                  <c:v>4.5655000000000427</c:v>
                </c:pt>
                <c:pt idx="187515">
                  <c:v>4.5674999999999955</c:v>
                </c:pt>
                <c:pt idx="187516">
                  <c:v>4.569500000000005</c:v>
                </c:pt>
                <c:pt idx="187517">
                  <c:v>4.5715000000000146</c:v>
                </c:pt>
                <c:pt idx="187518">
                  <c:v>4.5735000000000241</c:v>
                </c:pt>
                <c:pt idx="187519">
                  <c:v>4.5755000000000337</c:v>
                </c:pt>
                <c:pt idx="187520">
                  <c:v>4.5775000000000432</c:v>
                </c:pt>
                <c:pt idx="187521">
                  <c:v>4.5794999999999959</c:v>
                </c:pt>
                <c:pt idx="187522">
                  <c:v>4.5815000000000055</c:v>
                </c:pt>
                <c:pt idx="187523">
                  <c:v>4.583500000000015</c:v>
                </c:pt>
                <c:pt idx="187524">
                  <c:v>4.5855000000000246</c:v>
                </c:pt>
                <c:pt idx="187525">
                  <c:v>4.5875000000000341</c:v>
                </c:pt>
                <c:pt idx="187526">
                  <c:v>4.5895000000000437</c:v>
                </c:pt>
                <c:pt idx="187527">
                  <c:v>4.5914999999999964</c:v>
                </c:pt>
                <c:pt idx="187528">
                  <c:v>4.5935000000000059</c:v>
                </c:pt>
                <c:pt idx="187529">
                  <c:v>4.5955000000000155</c:v>
                </c:pt>
                <c:pt idx="187530">
                  <c:v>4.597500000000025</c:v>
                </c:pt>
                <c:pt idx="187531">
                  <c:v>4.5995000000000346</c:v>
                </c:pt>
                <c:pt idx="187532">
                  <c:v>4.6015000000000441</c:v>
                </c:pt>
                <c:pt idx="187533">
                  <c:v>4.6034999999999968</c:v>
                </c:pt>
                <c:pt idx="187534">
                  <c:v>4.6055000000000064</c:v>
                </c:pt>
                <c:pt idx="187535">
                  <c:v>4.6075000000000159</c:v>
                </c:pt>
                <c:pt idx="187536">
                  <c:v>4.6095000000000255</c:v>
                </c:pt>
                <c:pt idx="187537">
                  <c:v>4.611500000000035</c:v>
                </c:pt>
                <c:pt idx="187538">
                  <c:v>4.6135000000000446</c:v>
                </c:pt>
                <c:pt idx="187539">
                  <c:v>4.6154999999999973</c:v>
                </c:pt>
                <c:pt idx="187540">
                  <c:v>4.6175000000000068</c:v>
                </c:pt>
                <c:pt idx="187541">
                  <c:v>4.6195000000000164</c:v>
                </c:pt>
                <c:pt idx="187542">
                  <c:v>4.6215000000000259</c:v>
                </c:pt>
                <c:pt idx="187543">
                  <c:v>4.6235000000000355</c:v>
                </c:pt>
                <c:pt idx="187544">
                  <c:v>4.625500000000045</c:v>
                </c:pt>
                <c:pt idx="187545">
                  <c:v>4.6274999999999977</c:v>
                </c:pt>
                <c:pt idx="187546">
                  <c:v>4.6295000000000073</c:v>
                </c:pt>
                <c:pt idx="187547">
                  <c:v>4.6315000000000168</c:v>
                </c:pt>
                <c:pt idx="187548">
                  <c:v>4.6335000000000264</c:v>
                </c:pt>
                <c:pt idx="187549">
                  <c:v>4.6355000000000359</c:v>
                </c:pt>
                <c:pt idx="187550">
                  <c:v>4.6375000000000455</c:v>
                </c:pt>
                <c:pt idx="187551">
                  <c:v>4.6394999999999982</c:v>
                </c:pt>
                <c:pt idx="187552">
                  <c:v>4.6415000000000077</c:v>
                </c:pt>
                <c:pt idx="187553">
                  <c:v>4.6435000000000173</c:v>
                </c:pt>
                <c:pt idx="187554">
                  <c:v>4.6455000000000268</c:v>
                </c:pt>
                <c:pt idx="187555">
                  <c:v>4.6475000000000364</c:v>
                </c:pt>
                <c:pt idx="187556">
                  <c:v>4.6495000000000459</c:v>
                </c:pt>
                <c:pt idx="187557">
                  <c:v>4.6514999999999986</c:v>
                </c:pt>
                <c:pt idx="187558">
                  <c:v>4.6535000000000082</c:v>
                </c:pt>
                <c:pt idx="187559">
                  <c:v>4.6555000000000177</c:v>
                </c:pt>
                <c:pt idx="187560">
                  <c:v>4.6575000000000273</c:v>
                </c:pt>
                <c:pt idx="187561">
                  <c:v>4.6595000000000368</c:v>
                </c:pt>
                <c:pt idx="187562">
                  <c:v>4.6615000000000464</c:v>
                </c:pt>
                <c:pt idx="187563">
                  <c:v>4.6634999999999991</c:v>
                </c:pt>
                <c:pt idx="187564">
                  <c:v>4.6655000000000086</c:v>
                </c:pt>
                <c:pt idx="187565">
                  <c:v>4.6675000000000182</c:v>
                </c:pt>
                <c:pt idx="187566">
                  <c:v>4.6695000000000277</c:v>
                </c:pt>
                <c:pt idx="187567">
                  <c:v>4.6715000000000373</c:v>
                </c:pt>
                <c:pt idx="187568">
                  <c:v>4.6735000000000468</c:v>
                </c:pt>
                <c:pt idx="187569">
                  <c:v>4.6754999999999995</c:v>
                </c:pt>
                <c:pt idx="187570">
                  <c:v>4.6775000000000091</c:v>
                </c:pt>
                <c:pt idx="187571">
                  <c:v>4.6795000000000186</c:v>
                </c:pt>
                <c:pt idx="187572">
                  <c:v>4.6815000000000282</c:v>
                </c:pt>
                <c:pt idx="187573">
                  <c:v>4.6835000000000377</c:v>
                </c:pt>
                <c:pt idx="187574">
                  <c:v>4.6855000000000473</c:v>
                </c:pt>
                <c:pt idx="187575">
                  <c:v>4.6875</c:v>
                </c:pt>
                <c:pt idx="187576">
                  <c:v>4.6895000000000095</c:v>
                </c:pt>
                <c:pt idx="187577">
                  <c:v>4.6915000000000191</c:v>
                </c:pt>
                <c:pt idx="187578">
                  <c:v>4.6935000000000286</c:v>
                </c:pt>
                <c:pt idx="187579">
                  <c:v>4.6955000000000382</c:v>
                </c:pt>
                <c:pt idx="187580">
                  <c:v>4.6975000000000477</c:v>
                </c:pt>
                <c:pt idx="187581">
                  <c:v>4.6995000000000005</c:v>
                </c:pt>
                <c:pt idx="187582">
                  <c:v>4.70150000000001</c:v>
                </c:pt>
                <c:pt idx="187583">
                  <c:v>4.7035000000000196</c:v>
                </c:pt>
                <c:pt idx="187584">
                  <c:v>4.7055000000000291</c:v>
                </c:pt>
                <c:pt idx="187585">
                  <c:v>4.7075000000000387</c:v>
                </c:pt>
                <c:pt idx="187586">
                  <c:v>4.7095000000000482</c:v>
                </c:pt>
                <c:pt idx="187587">
                  <c:v>4.7115000000000009</c:v>
                </c:pt>
                <c:pt idx="187588">
                  <c:v>4.7135000000000105</c:v>
                </c:pt>
                <c:pt idx="187589">
                  <c:v>4.71550000000002</c:v>
                </c:pt>
                <c:pt idx="187590">
                  <c:v>4.7175000000000296</c:v>
                </c:pt>
                <c:pt idx="187591">
                  <c:v>4.7195000000000391</c:v>
                </c:pt>
                <c:pt idx="187592">
                  <c:v>4.7215000000000487</c:v>
                </c:pt>
                <c:pt idx="187593">
                  <c:v>4.7235000000000014</c:v>
                </c:pt>
                <c:pt idx="187594">
                  <c:v>4.7255000000000109</c:v>
                </c:pt>
                <c:pt idx="187595">
                  <c:v>4.7275000000000205</c:v>
                </c:pt>
                <c:pt idx="187596">
                  <c:v>4.72950000000003</c:v>
                </c:pt>
                <c:pt idx="187597">
                  <c:v>4.7315000000000396</c:v>
                </c:pt>
                <c:pt idx="187598">
                  <c:v>4.7335000000000491</c:v>
                </c:pt>
                <c:pt idx="187599">
                  <c:v>4.7355000000000018</c:v>
                </c:pt>
                <c:pt idx="187600">
                  <c:v>4.7375000000000114</c:v>
                </c:pt>
                <c:pt idx="187601">
                  <c:v>4.7395000000000209</c:v>
                </c:pt>
                <c:pt idx="187602">
                  <c:v>4.7415000000000305</c:v>
                </c:pt>
                <c:pt idx="187603">
                  <c:v>4.74350000000004</c:v>
                </c:pt>
                <c:pt idx="187604">
                  <c:v>4.7455000000000496</c:v>
                </c:pt>
                <c:pt idx="187605">
                  <c:v>4.7475000000000023</c:v>
                </c:pt>
                <c:pt idx="187606">
                  <c:v>4.7495000000000118</c:v>
                </c:pt>
              </c:numCache>
            </c:numRef>
          </c:xVal>
          <c:yVal>
            <c:numRef>
              <c:f>traffic!$AT$8:$AT$187614</c:f>
              <c:numCache>
                <c:formatCode>General</c:formatCode>
                <c:ptCount val="18760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formatCode="0.00E+00">
                  <c:v>0</c:v>
                </c:pt>
                <c:pt idx="358">
                  <c:v>0</c:v>
                </c:pt>
                <c:pt idx="359" formatCode="0.00E+00">
                  <c:v>-4.0000000000000001E-308</c:v>
                </c:pt>
                <c:pt idx="360" formatCode="0.00E+00">
                  <c:v>-1.5E-307</c:v>
                </c:pt>
                <c:pt idx="361" formatCode="0.00E+00">
                  <c:v>-1.3E-307</c:v>
                </c:pt>
                <c:pt idx="362" formatCode="0.00E+00">
                  <c:v>1.5E-307</c:v>
                </c:pt>
                <c:pt idx="363" formatCode="0.00E+00">
                  <c:v>5.5000000000000004E-307</c:v>
                </c:pt>
                <c:pt idx="364" formatCode="0.00E+00">
                  <c:v>4.5999999999999998E-307</c:v>
                </c:pt>
                <c:pt idx="365" formatCode="0.00E+00">
                  <c:v>-7.2000000000000001E-307</c:v>
                </c:pt>
                <c:pt idx="366" formatCode="0.00E+00">
                  <c:v>-2.5499999999999999E-306</c:v>
                </c:pt>
                <c:pt idx="367" formatCode="0.00E+00">
                  <c:v>-2.9400000000000001E-306</c:v>
                </c:pt>
                <c:pt idx="368" formatCode="0.00E+00">
                  <c:v>6.1999999999999996E-307</c:v>
                </c:pt>
                <c:pt idx="369" formatCode="0.00E+00">
                  <c:v>7.3099999999999998E-306</c:v>
                </c:pt>
                <c:pt idx="370" formatCode="0.00E+00">
                  <c:v>1.011E-305</c:v>
                </c:pt>
                <c:pt idx="371" formatCode="0.00E+00">
                  <c:v>-2.6999999999999999E-307</c:v>
                </c:pt>
                <c:pt idx="372" formatCode="0.00E+00">
                  <c:v>-2.2880000000000002E-305</c:v>
                </c:pt>
                <c:pt idx="373" formatCode="0.00E+00">
                  <c:v>-2.9900000000000001E-305</c:v>
                </c:pt>
                <c:pt idx="374" formatCode="0.00E+00">
                  <c:v>2.1650000000000001E-305</c:v>
                </c:pt>
                <c:pt idx="375" formatCode="0.00E+00">
                  <c:v>1.3506E-304</c:v>
                </c:pt>
                <c:pt idx="376" formatCode="0.00E+00">
                  <c:v>2.1048999999999999E-304</c:v>
                </c:pt>
                <c:pt idx="377" formatCode="0.00E+00">
                  <c:v>7.5429999999999999E-305</c:v>
                </c:pt>
                <c:pt idx="378" formatCode="0.00E+00">
                  <c:v>-3.1752000000000001E-304</c:v>
                </c:pt>
                <c:pt idx="379" formatCode="0.00E+00">
                  <c:v>-6.7709000000000002E-304</c:v>
                </c:pt>
                <c:pt idx="380" formatCode="0.00E+00">
                  <c:v>-4.7572999999999997E-304</c:v>
                </c:pt>
                <c:pt idx="381" formatCode="0.00E+00">
                  <c:v>5.0910999999999996E-304</c:v>
                </c:pt>
                <c:pt idx="382" formatCode="0.00E+00">
                  <c:v>1.5520599999999999E-303</c:v>
                </c:pt>
                <c:pt idx="383" formatCode="0.00E+00">
                  <c:v>1.04985E-303</c:v>
                </c:pt>
                <c:pt idx="384" formatCode="0.00E+00">
                  <c:v>-2.0906899999999999E-303</c:v>
                </c:pt>
                <c:pt idx="385" formatCode="0.00E+00">
                  <c:v>-5.58276E-303</c:v>
                </c:pt>
                <c:pt idx="386" formatCode="0.00E+00">
                  <c:v>-2.5521199999999999E-303</c:v>
                </c:pt>
                <c:pt idx="387" formatCode="0.00E+00">
                  <c:v>1.2591399999999999E-302</c:v>
                </c:pt>
                <c:pt idx="388" formatCode="0.00E+00">
                  <c:v>3.2211100000000001E-302</c:v>
                </c:pt>
                <c:pt idx="389" formatCode="0.00E+00">
                  <c:v>2.8800300000000001E-302</c:v>
                </c:pt>
                <c:pt idx="390" formatCode="0.00E+00">
                  <c:v>-2.4835899999999998E-302</c:v>
                </c:pt>
                <c:pt idx="391" formatCode="0.00E+00">
                  <c:v>-1.0831200000000001E-301</c:v>
                </c:pt>
                <c:pt idx="392" formatCode="0.00E+00">
                  <c:v>-1.2511E-301</c:v>
                </c:pt>
                <c:pt idx="393" formatCode="0.00E+00">
                  <c:v>3.89384E-302</c:v>
                </c:pt>
                <c:pt idx="394" formatCode="0.00E+00">
                  <c:v>3.4196600000000001E-301</c:v>
                </c:pt>
                <c:pt idx="395" formatCode="0.00E+00">
                  <c:v>4.5222899999999998E-301</c:v>
                </c:pt>
                <c:pt idx="396" formatCode="0.00E+00">
                  <c:v>-5.6572700000000002E-302</c:v>
                </c:pt>
                <c:pt idx="397" formatCode="0.00E+00">
                  <c:v>-1.1268099999999999E-300</c:v>
                </c:pt>
                <c:pt idx="398" formatCode="0.00E+00">
                  <c:v>-1.7642300000000001E-300</c:v>
                </c:pt>
                <c:pt idx="399" formatCode="0.00E+00">
                  <c:v>-5.6747299999999999E-301</c:v>
                </c:pt>
                <c:pt idx="400" formatCode="0.00E+00">
                  <c:v>2.5729999999999999E-300</c:v>
                </c:pt>
                <c:pt idx="401" formatCode="0.00E+00">
                  <c:v>4.6378700000000002E-300</c:v>
                </c:pt>
                <c:pt idx="402" formatCode="0.00E+00">
                  <c:v>-1.3563699999999999E-302</c:v>
                </c:pt>
                <c:pt idx="403" formatCode="0.00E+00">
                  <c:v>-1.34559E-299</c:v>
                </c:pt>
                <c:pt idx="404" formatCode="0.00E+00">
                  <c:v>-2.5622199999999998E-299</c:v>
                </c:pt>
                <c:pt idx="405" formatCode="0.00E+00">
                  <c:v>-1.6283500000000001E-299</c:v>
                </c:pt>
                <c:pt idx="406" formatCode="0.00E+00">
                  <c:v>2.4314900000000002E-299</c:v>
                </c:pt>
                <c:pt idx="407" formatCode="0.00E+00">
                  <c:v>6.5296100000000003E-299</c:v>
                </c:pt>
                <c:pt idx="408" formatCode="0.00E+00">
                  <c:v>2.9830299999999999E-299</c:v>
                </c:pt>
                <c:pt idx="409" formatCode="0.00E+00">
                  <c:v>-1.35292E-298</c:v>
                </c:pt>
                <c:pt idx="410" formatCode="0.00E+00">
                  <c:v>-3.3775299999999999E-298</c:v>
                </c:pt>
                <c:pt idx="411" formatCode="0.00E+00">
                  <c:v>-3.25685E-298</c:v>
                </c:pt>
                <c:pt idx="412" formatCode="0.00E+00">
                  <c:v>9.5460100000000003E-299</c:v>
                </c:pt>
                <c:pt idx="413" formatCode="0.00E+00">
                  <c:v>6.7543199999999997E-298</c:v>
                </c:pt>
                <c:pt idx="414" formatCode="0.00E+00">
                  <c:v>5.1515000000000001E-298</c:v>
                </c:pt>
                <c:pt idx="415" formatCode="0.00E+00">
                  <c:v>-1.2778199999999999E-297</c:v>
                </c:pt>
                <c:pt idx="416" formatCode="0.00E+00">
                  <c:v>-4.0345999999999997E-297</c:v>
                </c:pt>
                <c:pt idx="417" formatCode="0.00E+00">
                  <c:v>-4.6472399999999999E-297</c:v>
                </c:pt>
                <c:pt idx="418" formatCode="0.00E+00">
                  <c:v>3.8379599999999997E-298</c:v>
                </c:pt>
                <c:pt idx="419" formatCode="0.00E+00">
                  <c:v>9.5434800000000005E-297</c:v>
                </c:pt>
                <c:pt idx="420" formatCode="0.00E+00">
                  <c:v>1.17569E-296</c:v>
                </c:pt>
                <c:pt idx="421" formatCode="0.00E+00">
                  <c:v>-6.9806099999999997E-297</c:v>
                </c:pt>
                <c:pt idx="422" formatCode="0.00E+00">
                  <c:v>-4.4256999999999999E-296</c:v>
                </c:pt>
                <c:pt idx="423" formatCode="0.00E+00">
                  <c:v>-6.6974899999999997E-296</c:v>
                </c:pt>
                <c:pt idx="424" formatCode="0.00E+00">
                  <c:v>-2.7965900000000002E-296</c:v>
                </c:pt>
                <c:pt idx="425" formatCode="0.00E+00">
                  <c:v>7.7038300000000002E-296</c:v>
                </c:pt>
                <c:pt idx="426" formatCode="0.00E+00">
                  <c:v>1.42316E-295</c:v>
                </c:pt>
                <c:pt idx="427" formatCode="0.00E+00">
                  <c:v>-1.2292300000000001E-296</c:v>
                </c:pt>
                <c:pt idx="428" formatCode="0.00E+00">
                  <c:v>-4.3571600000000004E-295</c:v>
                </c:pt>
                <c:pt idx="429" formatCode="0.00E+00">
                  <c:v>-7.9141100000000001E-295</c:v>
                </c:pt>
                <c:pt idx="430" formatCode="0.00E+00">
                  <c:v>-3.7851299999999999E-295</c:v>
                </c:pt>
                <c:pt idx="431" formatCode="0.00E+00">
                  <c:v>1.1817599999999999E-294</c:v>
                </c:pt>
                <c:pt idx="432" formatCode="0.00E+00">
                  <c:v>2.7002900000000001E-294</c:v>
                </c:pt>
                <c:pt idx="433" formatCode="0.00E+00">
                  <c:v>1.20941E-294</c:v>
                </c:pt>
                <c:pt idx="434" formatCode="0.00E+00">
                  <c:v>-5.2400999999999998E-294</c:v>
                </c:pt>
                <c:pt idx="435" formatCode="0.00E+00">
                  <c:v>-1.2921300000000001E-293</c:v>
                </c:pt>
                <c:pt idx="436" formatCode="0.00E+00">
                  <c:v>-1.1122899999999999E-293</c:v>
                </c:pt>
                <c:pt idx="437" formatCode="0.00E+00">
                  <c:v>9.0895300000000007E-294</c:v>
                </c:pt>
                <c:pt idx="438" formatCode="0.00E+00">
                  <c:v>3.7762299999999999E-293</c:v>
                </c:pt>
                <c:pt idx="439" formatCode="0.00E+00">
                  <c:v>4.2070499999999999E-293</c:v>
                </c:pt>
                <c:pt idx="440" formatCode="0.00E+00">
                  <c:v>-5.4187200000000002E-294</c:v>
                </c:pt>
                <c:pt idx="441" formatCode="0.00E+00">
                  <c:v>-8.1811299999999997E-293</c:v>
                </c:pt>
                <c:pt idx="442" formatCode="0.00E+00">
                  <c:v>-9.6034500000000002E-293</c:v>
                </c:pt>
                <c:pt idx="443" formatCode="0.00E+00">
                  <c:v>4.5590900000000001E-293</c:v>
                </c:pt>
                <c:pt idx="444" formatCode="0.00E+00">
                  <c:v>2.9729099999999998E-292</c:v>
                </c:pt>
                <c:pt idx="445" formatCode="0.00E+00">
                  <c:v>3.6811100000000002E-292</c:v>
                </c:pt>
                <c:pt idx="446" formatCode="0.00E+00">
                  <c:v>-1.2197E-292</c:v>
                </c:pt>
                <c:pt idx="447" formatCode="0.00E+00">
                  <c:v>-1.10944E-291</c:v>
                </c:pt>
                <c:pt idx="448" formatCode="0.00E+00">
                  <c:v>-1.42501E-291</c:v>
                </c:pt>
                <c:pt idx="449" formatCode="0.00E+00">
                  <c:v>7.8812299999999998E-292</c:v>
                </c:pt>
                <c:pt idx="450" formatCode="0.00E+00">
                  <c:v>5.7023199999999997E-291</c:v>
                </c:pt>
                <c:pt idx="451" formatCode="0.00E+00">
                  <c:v>9.1591599999999994E-291</c:v>
                </c:pt>
                <c:pt idx="452" formatCode="0.00E+00">
                  <c:v>3.5986600000000004E-291</c:v>
                </c:pt>
                <c:pt idx="453" formatCode="0.00E+00">
                  <c:v>-1.35862E-290</c:v>
                </c:pt>
                <c:pt idx="454" formatCode="0.00E+00">
                  <c:v>-2.9205000000000002E-290</c:v>
                </c:pt>
                <c:pt idx="455" formatCode="0.00E+00">
                  <c:v>-1.77105E-290</c:v>
                </c:pt>
                <c:pt idx="456" formatCode="0.00E+00">
                  <c:v>3.26493E-290</c:v>
                </c:pt>
                <c:pt idx="457" formatCode="0.00E+00">
                  <c:v>8.2968600000000004E-290</c:v>
                </c:pt>
                <c:pt idx="458" formatCode="0.00E+00">
                  <c:v>4.0987799999999997E-290</c:v>
                </c:pt>
                <c:pt idx="459" formatCode="0.00E+00">
                  <c:v>-1.5235000000000001E-289</c:v>
                </c:pt>
                <c:pt idx="460" formatCode="0.00E+00">
                  <c:v>-3.82033E-289</c:v>
                </c:pt>
                <c:pt idx="461" formatCode="0.00E+00">
                  <c:v>-3.1838599999999998E-289</c:v>
                </c:pt>
                <c:pt idx="462" formatCode="0.00E+00">
                  <c:v>3.2554600000000001E-289</c:v>
                </c:pt>
                <c:pt idx="463" formatCode="0.00E+00">
                  <c:v>1.1755700000000001E-288</c:v>
                </c:pt>
                <c:pt idx="464" formatCode="0.00E+00">
                  <c:v>7.91309E-289</c:v>
                </c:pt>
                <c:pt idx="465" formatCode="0.00E+00">
                  <c:v>-2.2511499999999999E-288</c:v>
                </c:pt>
                <c:pt idx="466" formatCode="0.00E+00">
                  <c:v>-6.8323900000000003E-288</c:v>
                </c:pt>
                <c:pt idx="467" formatCode="0.00E+00">
                  <c:v>-7.9568900000000004E-288</c:v>
                </c:pt>
                <c:pt idx="468" formatCode="0.00E+00">
                  <c:v>-1.1502000000000001E-289</c:v>
                </c:pt>
                <c:pt idx="469" formatCode="0.00E+00">
                  <c:v>1.4269399999999999E-287</c:v>
                </c:pt>
                <c:pt idx="470" formatCode="0.00E+00">
                  <c:v>1.87573E-287</c:v>
                </c:pt>
                <c:pt idx="471" formatCode="0.00E+00">
                  <c:v>-6.1848199999999997E-288</c:v>
                </c:pt>
                <c:pt idx="472" formatCode="0.00E+00">
                  <c:v>-5.6649400000000005E-287</c:v>
                </c:pt>
                <c:pt idx="473" formatCode="0.00E+00">
                  <c:v>-8.8179900000000004E-287</c:v>
                </c:pt>
                <c:pt idx="474" formatCode="0.00E+00">
                  <c:v>-3.77833E-287</c:v>
                </c:pt>
                <c:pt idx="475" formatCode="0.00E+00">
                  <c:v>1.00876E-286</c:v>
                </c:pt>
                <c:pt idx="476" formatCode="0.00E+00">
                  <c:v>1.77116E-286</c:v>
                </c:pt>
                <c:pt idx="477" formatCode="0.00E+00">
                  <c:v>-7.6544200000000004E-287</c:v>
                </c:pt>
                <c:pt idx="478" formatCode="0.00E+00">
                  <c:v>-7.37096E-286</c:v>
                </c:pt>
                <c:pt idx="479" formatCode="0.00E+00">
                  <c:v>-1.2973099999999999E-285</c:v>
                </c:pt>
                <c:pt idx="480" formatCode="0.00E+00">
                  <c:v>-7.3470399999999996E-286</c:v>
                </c:pt>
                <c:pt idx="481" formatCode="0.00E+00">
                  <c:v>1.46732E-285</c:v>
                </c:pt>
                <c:pt idx="482" formatCode="0.00E+00">
                  <c:v>3.6202599999999999E-285</c:v>
                </c:pt>
                <c:pt idx="483" formatCode="0.00E+00">
                  <c:v>1.72875E-285</c:v>
                </c:pt>
                <c:pt idx="484" formatCode="0.00E+00">
                  <c:v>-6.69364E-285</c:v>
                </c:pt>
                <c:pt idx="485" formatCode="0.00E+00">
                  <c:v>-1.6751299999999999E-284</c:v>
                </c:pt>
                <c:pt idx="486" formatCode="0.00E+00">
                  <c:v>-1.52097E-284</c:v>
                </c:pt>
                <c:pt idx="487" formatCode="0.00E+00">
                  <c:v>9.0148599999999998E-285</c:v>
                </c:pt>
                <c:pt idx="488" formatCode="0.00E+00">
                  <c:v>4.1943100000000001E-284</c:v>
                </c:pt>
                <c:pt idx="489" formatCode="0.00E+00">
                  <c:v>3.3954700000000001E-284</c:v>
                </c:pt>
                <c:pt idx="490" formatCode="0.00E+00">
                  <c:v>-5.8738400000000005E-284</c:v>
                </c:pt>
                <c:pt idx="491" formatCode="0.00E+00">
                  <c:v>-1.9987799999999999E-283</c:v>
                </c:pt>
                <c:pt idx="492" formatCode="0.00E+00">
                  <c:v>-2.3947799999999998E-283</c:v>
                </c:pt>
                <c:pt idx="493" formatCode="0.00E+00">
                  <c:v>-7.6741399999999995E-286</c:v>
                </c:pt>
                <c:pt idx="494" formatCode="0.00E+00">
                  <c:v>4.4716699999999999E-283</c:v>
                </c:pt>
                <c:pt idx="495" formatCode="0.00E+00">
                  <c:v>5.3826999999999998E-283</c:v>
                </c:pt>
                <c:pt idx="496" formatCode="0.00E+00">
                  <c:v>-4.6059400000000001E-283</c:v>
                </c:pt>
                <c:pt idx="497" formatCode="0.00E+00">
                  <c:v>-2.4264699999999998E-282</c:v>
                </c:pt>
                <c:pt idx="498" formatCode="0.00E+00">
                  <c:v>-3.3739399999999999E-282</c:v>
                </c:pt>
                <c:pt idx="499" formatCode="0.00E+00">
                  <c:v>-2.7734699999999999E-283</c:v>
                </c:pt>
                <c:pt idx="500" formatCode="0.00E+00">
                  <c:v>7.1518599999999997E-282</c:v>
                </c:pt>
                <c:pt idx="501" formatCode="0.00E+00">
                  <c:v>1.2090499999999999E-281</c:v>
                </c:pt>
                <c:pt idx="502" formatCode="0.00E+00">
                  <c:v>2.6940699999999999E-282</c:v>
                </c:pt>
                <c:pt idx="503" formatCode="0.00E+00">
                  <c:v>-2.43534E-281</c:v>
                </c:pt>
                <c:pt idx="504" formatCode="0.00E+00">
                  <c:v>-4.87006E-281</c:v>
                </c:pt>
                <c:pt idx="505" formatCode="0.00E+00">
                  <c:v>-3.02385E-281</c:v>
                </c:pt>
                <c:pt idx="506" formatCode="0.00E+00">
                  <c:v>5.1219100000000002E-281</c:v>
                </c:pt>
                <c:pt idx="507" formatCode="0.00E+00">
                  <c:v>1.35715E-280</c:v>
                </c:pt>
                <c:pt idx="508" formatCode="0.00E+00">
                  <c:v>8.1424800000000004E-281</c:v>
                </c:pt>
                <c:pt idx="509" formatCode="0.00E+00">
                  <c:v>-2.0814000000000001E-280</c:v>
                </c:pt>
                <c:pt idx="510" formatCode="0.00E+00">
                  <c:v>-5.38295E-280</c:v>
                </c:pt>
                <c:pt idx="511" formatCode="0.00E+00">
                  <c:v>-3.6001200000000001E-280</c:v>
                </c:pt>
                <c:pt idx="512" formatCode="0.00E+00">
                  <c:v>7.4029500000000003E-280</c:v>
                </c:pt>
                <c:pt idx="513" formatCode="0.00E+00">
                  <c:v>2.18377E-279</c:v>
                </c:pt>
                <c:pt idx="514" formatCode="0.00E+00">
                  <c:v>2.05814E-279</c:v>
                </c:pt>
                <c:pt idx="515" formatCode="0.00E+00">
                  <c:v>-1.38042E-279</c:v>
                </c:pt>
                <c:pt idx="516" formatCode="0.00E+00">
                  <c:v>-6.6734800000000003E-279</c:v>
                </c:pt>
                <c:pt idx="517" formatCode="0.00E+00">
                  <c:v>-6.9790299999999999E-279</c:v>
                </c:pt>
                <c:pt idx="518" formatCode="0.00E+00">
                  <c:v>6.0306E-279</c:v>
                </c:pt>
                <c:pt idx="519" formatCode="0.00E+00">
                  <c:v>2.93946E-278</c:v>
                </c:pt>
                <c:pt idx="520" formatCode="0.00E+00">
                  <c:v>3.9042100000000002E-278</c:v>
                </c:pt>
                <c:pt idx="521" formatCode="0.00E+00">
                  <c:v>3.05941E-279</c:v>
                </c:pt>
                <c:pt idx="522" formatCode="0.00E+00">
                  <c:v>-7.49723E-278</c:v>
                </c:pt>
                <c:pt idx="523" formatCode="0.00E+00">
                  <c:v>-1.1531100000000001E-277</c:v>
                </c:pt>
                <c:pt idx="524" formatCode="0.00E+00">
                  <c:v>-1.78889E-279</c:v>
                </c:pt>
                <c:pt idx="525" formatCode="0.00E+00">
                  <c:v>2.7430199999999999E-277</c:v>
                </c:pt>
                <c:pt idx="526" formatCode="0.00E+00">
                  <c:v>4.5122999999999999E-277</c:v>
                </c:pt>
                <c:pt idx="527" formatCode="0.00E+00">
                  <c:v>8.0860999999999998E-278</c:v>
                </c:pt>
                <c:pt idx="528" formatCode="0.00E+00">
                  <c:v>-9.6068400000000002E-277</c:v>
                </c:pt>
                <c:pt idx="529" formatCode="0.00E+00">
                  <c:v>-1.8569899999999999E-276</c:v>
                </c:pt>
                <c:pt idx="530" formatCode="0.00E+00">
                  <c:v>-9.5352999999999991E-277</c:v>
                </c:pt>
                <c:pt idx="531" formatCode="0.00E+00">
                  <c:v>2.5449999999999998E-276</c:v>
                </c:pt>
                <c:pt idx="532" formatCode="0.00E+00">
                  <c:v>6.3260799999999998E-276</c:v>
                </c:pt>
                <c:pt idx="533" formatCode="0.00E+00">
                  <c:v>5.0960799999999997E-276</c:v>
                </c:pt>
                <c:pt idx="534" formatCode="0.00E+00">
                  <c:v>-4.6747500000000003E-276</c:v>
                </c:pt>
                <c:pt idx="535" formatCode="0.00E+00">
                  <c:v>-1.5631599999999999E-275</c:v>
                </c:pt>
                <c:pt idx="536" formatCode="0.00E+00">
                  <c:v>-5.4194099999999997E-276</c:v>
                </c:pt>
                <c:pt idx="537" formatCode="0.00E+00">
                  <c:v>4.4431599999999999E-275</c:v>
                </c:pt>
                <c:pt idx="538" formatCode="0.00E+00">
                  <c:v>1.1112200000000001E-274</c:v>
                </c:pt>
                <c:pt idx="539" formatCode="0.00E+00">
                  <c:v>1.20449E-274</c:v>
                </c:pt>
                <c:pt idx="540" formatCode="0.00E+00">
                  <c:v>1.8504400000000001E-276</c:v>
                </c:pt>
                <c:pt idx="541" formatCode="0.00E+00">
                  <c:v>-1.93666E-274</c:v>
                </c:pt>
                <c:pt idx="542" formatCode="0.00E+00">
                  <c:v>-2.4440699999999999E-274</c:v>
                </c:pt>
                <c:pt idx="543" formatCode="0.00E+00">
                  <c:v>7.9942100000000001E-275</c:v>
                </c:pt>
                <c:pt idx="544" formatCode="0.00E+00">
                  <c:v>6.6789199999999998E-274</c:v>
                </c:pt>
                <c:pt idx="545" formatCode="0.00E+00">
                  <c:v>7.1340300000000005E-274</c:v>
                </c:pt>
                <c:pt idx="546" formatCode="0.00E+00">
                  <c:v>-8.6152600000000004E-274</c:v>
                </c:pt>
                <c:pt idx="547" formatCode="0.00E+00">
                  <c:v>-3.8749200000000004E-273</c:v>
                </c:pt>
                <c:pt idx="548" formatCode="0.00E+00">
                  <c:v>-5.4233300000000003E-273</c:v>
                </c:pt>
                <c:pt idx="549" formatCode="0.00E+00">
                  <c:v>-1.2949199999999999E-273</c:v>
                </c:pt>
                <c:pt idx="550" formatCode="0.00E+00">
                  <c:v>8.7556699999999994E-273</c:v>
                </c:pt>
                <c:pt idx="551" formatCode="0.00E+00">
                  <c:v>1.6347799999999999E-272</c:v>
                </c:pt>
                <c:pt idx="552" formatCode="0.00E+00">
                  <c:v>7.3480600000000003E-273</c:v>
                </c:pt>
                <c:pt idx="553" formatCode="0.00E+00">
                  <c:v>-2.30169E-272</c:v>
                </c:pt>
                <c:pt idx="554" formatCode="0.00E+00">
                  <c:v>-4.6795199999999998E-272</c:v>
                </c:pt>
                <c:pt idx="555" formatCode="0.00E+00">
                  <c:v>-6.6324499999999996E-273</c:v>
                </c:pt>
                <c:pt idx="556" formatCode="0.00E+00">
                  <c:v>1.2456E-271</c:v>
                </c:pt>
                <c:pt idx="557" formatCode="0.00E+00">
                  <c:v>2.6121700000000002E-271</c:v>
                </c:pt>
                <c:pt idx="558" formatCode="0.00E+00">
                  <c:v>2.2055099999999999E-271</c:v>
                </c:pt>
                <c:pt idx="559" formatCode="0.00E+00">
                  <c:v>-1.0061099999999999E-271</c:v>
                </c:pt>
                <c:pt idx="560" formatCode="0.00E+00">
                  <c:v>-4.6687100000000003E-271</c:v>
                </c:pt>
                <c:pt idx="561" formatCode="0.00E+00">
                  <c:v>-2.0756700000000001E-271</c:v>
                </c:pt>
                <c:pt idx="562" formatCode="0.00E+00">
                  <c:v>1.22563E-270</c:v>
                </c:pt>
                <c:pt idx="563" formatCode="0.00E+00">
                  <c:v>3.1492E-270</c:v>
                </c:pt>
                <c:pt idx="564" formatCode="0.00E+00">
                  <c:v>3.2056200000000002E-270</c:v>
                </c:pt>
                <c:pt idx="565" formatCode="0.00E+00">
                  <c:v>-8.8029099999999998E-271</c:v>
                </c:pt>
                <c:pt idx="566" formatCode="0.00E+00">
                  <c:v>-7.3671699999999998E-270</c:v>
                </c:pt>
                <c:pt idx="567" formatCode="0.00E+00">
                  <c:v>-8.0573099999999992E-270</c:v>
                </c:pt>
                <c:pt idx="568" formatCode="0.00E+00">
                  <c:v>6.7574100000000001E-270</c:v>
                </c:pt>
                <c:pt idx="569" formatCode="0.00E+00">
                  <c:v>3.35717E-269</c:v>
                </c:pt>
                <c:pt idx="570" formatCode="0.00E+00">
                  <c:v>4.6897399999999998E-269</c:v>
                </c:pt>
                <c:pt idx="571" formatCode="0.00E+00">
                  <c:v>1.6296200000000001E-269</c:v>
                </c:pt>
                <c:pt idx="572" formatCode="0.00E+00">
                  <c:v>-5.3606100000000002E-269</c:v>
                </c:pt>
                <c:pt idx="573" formatCode="0.00E+00">
                  <c:v>-7.7682299999999995E-269</c:v>
                </c:pt>
                <c:pt idx="574" formatCode="0.00E+00">
                  <c:v>8.7246400000000005E-269</c:v>
                </c:pt>
                <c:pt idx="575" formatCode="0.00E+00">
                  <c:v>4.6324800000000002E-268</c:v>
                </c:pt>
                <c:pt idx="576" formatCode="0.00E+00">
                  <c:v>7.4515899999999998E-268</c:v>
                </c:pt>
                <c:pt idx="577" formatCode="0.00E+00">
                  <c:v>4.1373800000000002E-268</c:v>
                </c:pt>
                <c:pt idx="578" formatCode="0.00E+00">
                  <c:v>-6.8220999999999996E-268</c:v>
                </c:pt>
                <c:pt idx="579" formatCode="0.00E+00">
                  <c:v>-1.5511700000000001E-267</c:v>
                </c:pt>
                <c:pt idx="580" formatCode="0.00E+00">
                  <c:v>-1.77233E-268</c:v>
                </c:pt>
                <c:pt idx="581" formatCode="0.00E+00">
                  <c:v>4.3612799999999997E-267</c:v>
                </c:pt>
                <c:pt idx="582" formatCode="0.00E+00">
                  <c:v>9.0332399999999995E-267</c:v>
                </c:pt>
                <c:pt idx="583" formatCode="0.00E+00">
                  <c:v>6.8148600000000002E-267</c:v>
                </c:pt>
                <c:pt idx="584" formatCode="0.00E+00">
                  <c:v>-7.3274699999999996E-267</c:v>
                </c:pt>
                <c:pt idx="585" formatCode="0.00E+00">
                  <c:v>-2.3876499999999999E-266</c:v>
                </c:pt>
                <c:pt idx="586" formatCode="0.00E+00">
                  <c:v>-1.5587999999999998E-266</c:v>
                </c:pt>
                <c:pt idx="587" formatCode="0.00E+00">
                  <c:v>3.8725299999999997E-266</c:v>
                </c:pt>
                <c:pt idx="588" formatCode="0.00E+00">
                  <c:v>1.1152200000000001E-265</c:v>
                </c:pt>
                <c:pt idx="589" formatCode="0.00E+00">
                  <c:v>1.05941E-265</c:v>
                </c:pt>
                <c:pt idx="590" formatCode="0.00E+00">
                  <c:v>-7.3234899999999999E-266</c:v>
                </c:pt>
                <c:pt idx="591" formatCode="0.00E+00">
                  <c:v>-3.5469999999999999E-265</c:v>
                </c:pt>
                <c:pt idx="592" formatCode="0.00E+00">
                  <c:v>-3.9098799999999999E-265</c:v>
                </c:pt>
                <c:pt idx="593" formatCode="0.00E+00">
                  <c:v>2.1915799999999999E-265</c:v>
                </c:pt>
                <c:pt idx="594" formatCode="0.00E+00">
                  <c:v>1.30851E-264</c:v>
                </c:pt>
                <c:pt idx="595" formatCode="0.00E+00">
                  <c:v>1.62071E-264</c:v>
                </c:pt>
                <c:pt idx="596" formatCode="0.00E+00">
                  <c:v>-4.5815E-265</c:v>
                </c:pt>
                <c:pt idx="597" formatCode="0.00E+00">
                  <c:v>-4.6667299999999998E-264</c:v>
                </c:pt>
                <c:pt idx="598" formatCode="0.00E+00">
                  <c:v>-6.7825900000000001E-264</c:v>
                </c:pt>
                <c:pt idx="599" formatCode="0.00E+00">
                  <c:v>-4.3846799999999997E-265</c:v>
                </c:pt>
                <c:pt idx="600" formatCode="0.00E+00">
                  <c:v>1.49666E-263</c:v>
                </c:pt>
                <c:pt idx="601" formatCode="0.00E+00">
                  <c:v>2.5817299999999999E-263</c:v>
                </c:pt>
                <c:pt idx="602" formatCode="0.00E+00">
                  <c:v>7.8998599999999998E-264</c:v>
                </c:pt>
                <c:pt idx="603" formatCode="0.00E+00">
                  <c:v>-4.6889199999999998E-263</c:v>
                </c:pt>
                <c:pt idx="604" formatCode="0.00E+00">
                  <c:v>-9.4710399999999993E-263</c:v>
                </c:pt>
                <c:pt idx="605" formatCode="0.00E+00">
                  <c:v>-5.2266300000000002E-263</c:v>
                </c:pt>
                <c:pt idx="606" formatCode="0.00E+00">
                  <c:v>1.174E-262</c:v>
                </c:pt>
                <c:pt idx="607" formatCode="0.00E+00">
                  <c:v>2.81606E-262</c:v>
                </c:pt>
                <c:pt idx="608" formatCode="0.00E+00">
                  <c:v>1.4603400000000001E-262</c:v>
                </c:pt>
                <c:pt idx="609" formatCode="0.00E+00">
                  <c:v>-4.5892700000000001E-262</c:v>
                </c:pt>
                <c:pt idx="610" formatCode="0.00E+00">
                  <c:v>-1.1467999999999999E-261</c:v>
                </c:pt>
                <c:pt idx="611" formatCode="0.00E+00">
                  <c:v>-8.47721E-262</c:v>
                </c:pt>
                <c:pt idx="612" formatCode="0.00E+00">
                  <c:v>1.2968400000000001E-261</c:v>
                </c:pt>
                <c:pt idx="613" formatCode="0.00E+00">
                  <c:v>4.2027500000000003E-261</c:v>
                </c:pt>
                <c:pt idx="614" formatCode="0.00E+00">
                  <c:v>4.0051700000000001E-261</c:v>
                </c:pt>
                <c:pt idx="615" formatCode="0.00E+00">
                  <c:v>-3.2049599999999999E-261</c:v>
                </c:pt>
                <c:pt idx="616" formatCode="0.00E+00">
                  <c:v>-1.47227E-260</c:v>
                </c:pt>
                <c:pt idx="617" formatCode="0.00E+00">
                  <c:v>-1.8058899999999999E-260</c:v>
                </c:pt>
                <c:pt idx="618" formatCode="0.00E+00">
                  <c:v>4.36608E-262</c:v>
                </c:pt>
                <c:pt idx="619" formatCode="0.00E+00">
                  <c:v>3.5020500000000003E-260</c:v>
                </c:pt>
                <c:pt idx="620" formatCode="0.00E+00">
                  <c:v>4.5336500000000002E-260</c:v>
                </c:pt>
                <c:pt idx="621" formatCode="0.00E+00">
                  <c:v>-1.9280999999999999E-260</c:v>
                </c:pt>
                <c:pt idx="622" formatCode="0.00E+00">
                  <c:v>-1.5021E-259</c:v>
                </c:pt>
                <c:pt idx="623" formatCode="0.00E+00">
                  <c:v>-2.1139800000000001E-259</c:v>
                </c:pt>
                <c:pt idx="624" formatCode="0.00E+00">
                  <c:v>-7.5075799999999997E-261</c:v>
                </c:pt>
                <c:pt idx="625" formatCode="0.00E+00">
                  <c:v>4.6973999999999999E-259</c:v>
                </c:pt>
                <c:pt idx="626" formatCode="0.00E+00">
                  <c:v>7.8852800000000005E-259</c:v>
                </c:pt>
                <c:pt idx="627" formatCode="0.00E+00">
                  <c:v>1.91807E-259</c:v>
                </c:pt>
                <c:pt idx="628" formatCode="0.00E+00">
                  <c:v>-1.5520399999999999E-258</c:v>
                </c:pt>
                <c:pt idx="629" formatCode="0.00E+00">
                  <c:v>-3.07784E-258</c:v>
                </c:pt>
                <c:pt idx="630" formatCode="0.00E+00">
                  <c:v>-1.6373799999999999E-258</c:v>
                </c:pt>
                <c:pt idx="631" formatCode="0.00E+00">
                  <c:v>4.1311500000000001E-258</c:v>
                </c:pt>
                <c:pt idx="632" formatCode="0.00E+00">
                  <c:v>1.0205600000000001E-257</c:v>
                </c:pt>
                <c:pt idx="633" formatCode="0.00E+00">
                  <c:v>6.8214800000000002E-258</c:v>
                </c:pt>
                <c:pt idx="634" formatCode="0.00E+00">
                  <c:v>-1.2858600000000001E-257</c:v>
                </c:pt>
                <c:pt idx="635" formatCode="0.00E+00">
                  <c:v>-3.69121E-257</c:v>
                </c:pt>
                <c:pt idx="636" formatCode="0.00E+00">
                  <c:v>-3.2521599999999999E-257</c:v>
                </c:pt>
                <c:pt idx="637" formatCode="0.00E+00">
                  <c:v>2.5677400000000002E-257</c:v>
                </c:pt>
                <c:pt idx="638" formatCode="0.00E+00">
                  <c:v>1.04127E-256</c:v>
                </c:pt>
                <c:pt idx="639" formatCode="0.00E+00">
                  <c:v>8.5306400000000004E-257</c:v>
                </c:pt>
                <c:pt idx="640" formatCode="0.00E+00">
                  <c:v>-1.4804999999999999E-256</c:v>
                </c:pt>
                <c:pt idx="641" formatCode="0.00E+00">
                  <c:v>-5.0094300000000001E-256</c:v>
                </c:pt>
                <c:pt idx="642" formatCode="0.00E+00">
                  <c:v>-5.2025999999999997E-256</c:v>
                </c:pt>
                <c:pt idx="643" formatCode="0.00E+00">
                  <c:v>2.9768300000000002E-256</c:v>
                </c:pt>
                <c:pt idx="644" formatCode="0.00E+00">
                  <c:v>1.7178499999999999E-255</c:v>
                </c:pt>
                <c:pt idx="645" formatCode="0.00E+00">
                  <c:v>2.2604999999999999E-255</c:v>
                </c:pt>
                <c:pt idx="646" formatCode="0.00E+00">
                  <c:v>1.9283899999999999E-256</c:v>
                </c:pt>
                <c:pt idx="647" formatCode="0.00E+00">
                  <c:v>-4.0653599999999999E-255</c:v>
                </c:pt>
                <c:pt idx="648" formatCode="0.00E+00">
                  <c:v>-5.3897500000000005E-255</c:v>
                </c:pt>
                <c:pt idx="649" formatCode="0.00E+00">
                  <c:v>3.8247699999999998E-255</c:v>
                </c:pt>
                <c:pt idx="650" formatCode="0.00E+00">
                  <c:v>2.3939600000000001E-254</c:v>
                </c:pt>
                <c:pt idx="651" formatCode="0.00E+00">
                  <c:v>3.8258600000000003E-254</c:v>
                </c:pt>
                <c:pt idx="652" formatCode="0.00E+00">
                  <c:v>1.7860099999999998E-254</c:v>
                </c:pt>
                <c:pt idx="653" formatCode="0.00E+00">
                  <c:v>-4.6523399999999999E-254</c:v>
                </c:pt>
                <c:pt idx="654" formatCode="0.00E+00">
                  <c:v>-9.8915199999999994E-254</c:v>
                </c:pt>
                <c:pt idx="655" formatCode="0.00E+00">
                  <c:v>-2.9151199999999999E-254</c:v>
                </c:pt>
                <c:pt idx="656" formatCode="0.00E+00">
                  <c:v>2.1128399999999999E-253</c:v>
                </c:pt>
                <c:pt idx="657" formatCode="0.00E+00">
                  <c:v>4.4878099999999998E-253</c:v>
                </c:pt>
                <c:pt idx="658" formatCode="0.00E+00">
                  <c:v>2.9462500000000001E-253</c:v>
                </c:pt>
                <c:pt idx="659" formatCode="0.00E+00">
                  <c:v>-4.9776700000000001E-253</c:v>
                </c:pt>
                <c:pt idx="660" formatCode="0.00E+00">
                  <c:v>-1.4287499999999999E-252</c:v>
                </c:pt>
                <c:pt idx="661" formatCode="0.00E+00">
                  <c:v>-1.1308100000000001E-252</c:v>
                </c:pt>
                <c:pt idx="662" formatCode="0.00E+00">
                  <c:v>1.51723E-252</c:v>
                </c:pt>
                <c:pt idx="663" formatCode="0.00E+00">
                  <c:v>5.0979699999999999E-252</c:v>
                </c:pt>
                <c:pt idx="664" formatCode="0.00E+00">
                  <c:v>4.6862700000000002E-252</c:v>
                </c:pt>
                <c:pt idx="665" formatCode="0.00E+00">
                  <c:v>-4.4528599999999999E-252</c:v>
                </c:pt>
                <c:pt idx="666" formatCode="0.00E+00">
                  <c:v>-1.8660700000000001E-251</c:v>
                </c:pt>
                <c:pt idx="667" formatCode="0.00E+00">
                  <c:v>-2.2089399999999999E-251</c:v>
                </c:pt>
                <c:pt idx="668" formatCode="0.00E+00">
                  <c:v>1.9617799999999999E-252</c:v>
                </c:pt>
                <c:pt idx="669" formatCode="0.00E+00">
                  <c:v>4.5438100000000002E-251</c:v>
                </c:pt>
                <c:pt idx="670" formatCode="0.00E+00">
                  <c:v>5.1677200000000001E-251</c:v>
                </c:pt>
                <c:pt idx="671" formatCode="0.00E+00">
                  <c:v>-5.56222E-251</c:v>
                </c:pt>
                <c:pt idx="672" formatCode="0.00E+00">
                  <c:v>-2.6458200000000001E-250</c:v>
                </c:pt>
                <c:pt idx="673" formatCode="0.00E+00">
                  <c:v>-3.68834E-250</c:v>
                </c:pt>
                <c:pt idx="674" formatCode="0.00E+00">
                  <c:v>-7.1238699999999996E-251</c:v>
                </c:pt>
                <c:pt idx="675" formatCode="0.00E+00">
                  <c:v>6.4294699999999996E-250</c:v>
                </c:pt>
                <c:pt idx="676" formatCode="0.00E+00">
                  <c:v>1.11772E-249</c:v>
                </c:pt>
                <c:pt idx="677" formatCode="0.00E+00">
                  <c:v>2.1391600000000001E-250</c:v>
                </c:pt>
                <c:pt idx="678" formatCode="0.00E+00">
                  <c:v>-2.4108099999999998E-249</c:v>
                </c:pt>
                <c:pt idx="679" formatCode="0.00E+00">
                  <c:v>-4.6893600000000005E-249</c:v>
                </c:pt>
                <c:pt idx="680" formatCode="0.00E+00">
                  <c:v>-2.4397700000000002E-249</c:v>
                </c:pt>
                <c:pt idx="681" formatCode="0.00E+00">
                  <c:v>6.3882699999999999E-249</c:v>
                </c:pt>
                <c:pt idx="682" formatCode="0.00E+00">
                  <c:v>1.56686E-248</c:v>
                </c:pt>
                <c:pt idx="683" formatCode="0.00E+00">
                  <c:v>1.1123E-248</c:v>
                </c:pt>
                <c:pt idx="684" formatCode="0.00E+00">
                  <c:v>-1.69576E-248</c:v>
                </c:pt>
                <c:pt idx="685" formatCode="0.00E+00">
                  <c:v>-4.9840499999999996E-248</c:v>
                </c:pt>
                <c:pt idx="686" formatCode="0.00E+00">
                  <c:v>-3.4092800000000001E-248</c:v>
                </c:pt>
                <c:pt idx="687" formatCode="0.00E+00">
                  <c:v>7.2979700000000001E-248</c:v>
                </c:pt>
                <c:pt idx="688" formatCode="0.00E+00">
                  <c:v>2.13967E-247</c:v>
                </c:pt>
                <c:pt idx="689" formatCode="0.00E+00">
                  <c:v>1.8307100000000001E-247</c:v>
                </c:pt>
                <c:pt idx="690" formatCode="0.00E+00">
                  <c:v>-2.09939E-247</c:v>
                </c:pt>
                <c:pt idx="691" formatCode="0.00E+00">
                  <c:v>-7.9733299999999997E-247</c:v>
                </c:pt>
                <c:pt idx="692" formatCode="0.00E+00">
                  <c:v>-8.7452499999999996E-247</c:v>
                </c:pt>
                <c:pt idx="693" formatCode="0.00E+00">
                  <c:v>3.1013099999999998E-247</c:v>
                </c:pt>
                <c:pt idx="694" formatCode="0.00E+00">
                  <c:v>2.39639E-246</c:v>
                </c:pt>
                <c:pt idx="695" formatCode="0.00E+00">
                  <c:v>2.9995499999999998E-246</c:v>
                </c:pt>
                <c:pt idx="696" formatCode="0.00E+00">
                  <c:v>-1.1762099999999999E-246</c:v>
                </c:pt>
                <c:pt idx="697" formatCode="0.00E+00">
                  <c:v>-9.8481100000000006E-246</c:v>
                </c:pt>
                <c:pt idx="698" formatCode="0.00E+00">
                  <c:v>-1.4948E-245</c:v>
                </c:pt>
                <c:pt idx="699" formatCode="0.00E+00">
                  <c:v>-4.1467300000000001E-246</c:v>
                </c:pt>
                <c:pt idx="700" formatCode="0.00E+00">
                  <c:v>2.4140799999999999E-245</c:v>
                </c:pt>
                <c:pt idx="701" formatCode="0.00E+00">
                  <c:v>4.4456400000000004E-245</c:v>
                </c:pt>
                <c:pt idx="702" formatCode="0.00E+00">
                  <c:v>1.10907E-245</c:v>
                </c:pt>
                <c:pt idx="703" formatCode="0.00E+00">
                  <c:v>-9.1921899999999998E-245</c:v>
                </c:pt>
                <c:pt idx="704" formatCode="0.00E+00">
                  <c:v>-1.79437E-244</c:v>
                </c:pt>
                <c:pt idx="705" formatCode="0.00E+00">
                  <c:v>-7.9977499999999999E-245</c:v>
                </c:pt>
                <c:pt idx="706" formatCode="0.00E+00">
                  <c:v>2.8803800000000001E-244</c:v>
                </c:pt>
                <c:pt idx="707" formatCode="0.00E+00">
                  <c:v>6.58992E-244</c:v>
                </c:pt>
                <c:pt idx="708" formatCode="0.00E+00">
                  <c:v>4.4069400000000003E-244</c:v>
                </c:pt>
                <c:pt idx="709" formatCode="0.00E+00">
                  <c:v>-7.3003600000000006E-244</c:v>
                </c:pt>
                <c:pt idx="710" formatCode="0.00E+00">
                  <c:v>-2.0739800000000001E-243</c:v>
                </c:pt>
                <c:pt idx="711" formatCode="0.00E+00">
                  <c:v>-1.4256100000000001E-243</c:v>
                </c:pt>
                <c:pt idx="712" formatCode="0.00E+00">
                  <c:v>2.9601E-243</c:v>
                </c:pt>
                <c:pt idx="713" formatCode="0.00E+00">
                  <c:v>8.67032E-243</c:v>
                </c:pt>
                <c:pt idx="714" formatCode="0.00E+00">
                  <c:v>7.3227000000000002E-243</c:v>
                </c:pt>
                <c:pt idx="715" formatCode="0.00E+00">
                  <c:v>-8.7762100000000004E-243</c:v>
                </c:pt>
                <c:pt idx="716" formatCode="0.00E+00">
                  <c:v>-3.30809E-242</c:v>
                </c:pt>
                <c:pt idx="717" formatCode="0.00E+00">
                  <c:v>-3.6493100000000001E-242</c:v>
                </c:pt>
                <c:pt idx="718" formatCode="0.00E+00">
                  <c:v>1.4840899999999999E-242</c:v>
                </c:pt>
                <c:pt idx="719" formatCode="0.00E+00">
                  <c:v>1.07788E-241</c:v>
                </c:pt>
                <c:pt idx="720" formatCode="0.00E+00">
                  <c:v>1.4117699999999999E-241</c:v>
                </c:pt>
                <c:pt idx="721" formatCode="0.00E+00">
                  <c:v>-1.2280399999999999E-242</c:v>
                </c:pt>
                <c:pt idx="722" formatCode="0.00E+00">
                  <c:v>-3.3234499999999999E-241</c:v>
                </c:pt>
                <c:pt idx="723" formatCode="0.00E+00">
                  <c:v>-4.9393999999999998E-241</c:v>
                </c:pt>
                <c:pt idx="724" formatCode="0.00E+00">
                  <c:v>3.30103E-243</c:v>
                </c:pt>
                <c:pt idx="725" formatCode="0.00E+00">
                  <c:v>1.2172000000000001E-240</c:v>
                </c:pt>
                <c:pt idx="726" formatCode="0.00E+00">
                  <c:v>2.02373E-240</c:v>
                </c:pt>
                <c:pt idx="727" formatCode="0.00E+00">
                  <c:v>3.8809999999999998E-241</c:v>
                </c:pt>
                <c:pt idx="728" formatCode="0.00E+00">
                  <c:v>-4.3447299999999998E-240</c:v>
                </c:pt>
                <c:pt idx="729" formatCode="0.00E+00">
                  <c:v>-8.6929099999999996E-240</c:v>
                </c:pt>
                <c:pt idx="730" formatCode="0.00E+00">
                  <c:v>-5.6605400000000003E-240</c:v>
                </c:pt>
                <c:pt idx="731" formatCode="0.00E+00">
                  <c:v>8.2986900000000003E-240</c:v>
                </c:pt>
                <c:pt idx="732" formatCode="0.00E+00">
                  <c:v>2.33113E-239</c:v>
                </c:pt>
                <c:pt idx="733" formatCode="0.00E+00">
                  <c:v>1.57231E-239</c:v>
                </c:pt>
                <c:pt idx="734" formatCode="0.00E+00">
                  <c:v>-3.0219600000000001E-239</c:v>
                </c:pt>
                <c:pt idx="735" formatCode="0.00E+00">
                  <c:v>-8.6408099999999992E-239</c:v>
                </c:pt>
                <c:pt idx="736" formatCode="0.00E+00">
                  <c:v>-6.9122599999999996E-239</c:v>
                </c:pt>
                <c:pt idx="737" formatCode="0.00E+00">
                  <c:v>9.5281000000000004E-239</c:v>
                </c:pt>
                <c:pt idx="738" formatCode="0.00E+00">
                  <c:v>3.2324299999999999E-238</c:v>
                </c:pt>
                <c:pt idx="739" formatCode="0.00E+00">
                  <c:v>3.1351199999999999E-238</c:v>
                </c:pt>
                <c:pt idx="740" formatCode="0.00E+00">
                  <c:v>-2.2375500000000001E-238</c:v>
                </c:pt>
                <c:pt idx="741" formatCode="0.00E+00">
                  <c:v>-1.0667E-237</c:v>
                </c:pt>
                <c:pt idx="742" formatCode="0.00E+00">
                  <c:v>-1.21694E-237</c:v>
                </c:pt>
                <c:pt idx="743" formatCode="0.00E+00">
                  <c:v>4.18516E-238</c:v>
                </c:pt>
                <c:pt idx="744" formatCode="0.00E+00">
                  <c:v>3.3811200000000001E-237</c:v>
                </c:pt>
                <c:pt idx="745" formatCode="0.00E+00">
                  <c:v>4.1884299999999999E-237</c:v>
                </c:pt>
                <c:pt idx="746" formatCode="0.00E+00">
                  <c:v>-1.97461E-237</c:v>
                </c:pt>
                <c:pt idx="747" formatCode="0.00E+00">
                  <c:v>-1.4682800000000001E-236</c:v>
                </c:pt>
                <c:pt idx="748" formatCode="0.00E+00">
                  <c:v>-2.32644E-236</c:v>
                </c:pt>
                <c:pt idx="749" formatCode="0.00E+00">
                  <c:v>-1.2101399999999999E-236</c:v>
                </c:pt>
                <c:pt idx="750" formatCode="0.00E+00">
                  <c:v>2.08443E-236</c:v>
                </c:pt>
                <c:pt idx="751" formatCode="0.00E+00">
                  <c:v>4.27294E-236</c:v>
                </c:pt>
                <c:pt idx="752" formatCode="0.00E+00">
                  <c:v>-4.3733999999999998E-237</c:v>
                </c:pt>
                <c:pt idx="753" formatCode="0.00E+00">
                  <c:v>-1.38383E-235</c:v>
                </c:pt>
                <c:pt idx="754" formatCode="0.00E+00">
                  <c:v>-2.5003900000000001E-235</c:v>
                </c:pt>
                <c:pt idx="755" formatCode="0.00E+00">
                  <c:v>-1.1604700000000001E-235</c:v>
                </c:pt>
                <c:pt idx="756" formatCode="0.00E+00">
                  <c:v>3.7037299999999997E-235</c:v>
                </c:pt>
                <c:pt idx="757" formatCode="0.00E+00">
                  <c:v>8.7364299999999998E-235</c:v>
                </c:pt>
                <c:pt idx="758" formatCode="0.00E+00">
                  <c:v>5.8322699999999999E-235</c:v>
                </c:pt>
                <c:pt idx="759" formatCode="0.00E+00">
                  <c:v>-1.0675599999999999E-234</c:v>
                </c:pt>
                <c:pt idx="760" formatCode="0.00E+00">
                  <c:v>-3.0807800000000002E-234</c:v>
                </c:pt>
                <c:pt idx="761" formatCode="0.00E+00">
                  <c:v>-2.6350199999999999E-234</c:v>
                </c:pt>
                <c:pt idx="762" formatCode="0.00E+00">
                  <c:v>2.42739E-234</c:v>
                </c:pt>
                <c:pt idx="763" formatCode="0.00E+00">
                  <c:v>9.3633999999999999E-234</c:v>
                </c:pt>
                <c:pt idx="764" formatCode="0.00E+00">
                  <c:v>8.47884E-234</c:v>
                </c:pt>
                <c:pt idx="765" formatCode="0.00E+00">
                  <c:v>-1.00236E-233</c:v>
                </c:pt>
                <c:pt idx="766" formatCode="0.00E+00">
                  <c:v>-3.9172400000000001E-233</c:v>
                </c:pt>
                <c:pt idx="767" formatCode="0.00E+00">
                  <c:v>-4.6000499999999997E-233</c:v>
                </c:pt>
                <c:pt idx="768" formatCode="0.00E+00">
                  <c:v>6.2178199999999995E-234</c:v>
                </c:pt>
                <c:pt idx="769" formatCode="0.00E+00">
                  <c:v>1.02314E-232</c:v>
                </c:pt>
                <c:pt idx="770" formatCode="0.00E+00">
                  <c:v>1.29427E-232</c:v>
                </c:pt>
                <c:pt idx="771" formatCode="0.00E+00">
                  <c:v>-6.0004900000000004E-233</c:v>
                </c:pt>
                <c:pt idx="772" formatCode="0.00E+00">
                  <c:v>-4.4610199999999998E-232</c:v>
                </c:pt>
                <c:pt idx="773" formatCode="0.00E+00">
                  <c:v>-6.7709000000000002E-232</c:v>
                </c:pt>
                <c:pt idx="774" formatCode="0.00E+00">
                  <c:v>-2.3070300000000001E-232</c:v>
                </c:pt>
                <c:pt idx="775" formatCode="0.00E+00">
                  <c:v>9.5382300000000007E-232</c:v>
                </c:pt>
                <c:pt idx="776" formatCode="0.00E+00">
                  <c:v>1.6689199999999999E-231</c:v>
                </c:pt>
                <c:pt idx="777" formatCode="0.00E+00">
                  <c:v>-2.4134300000000002E-232</c:v>
                </c:pt>
                <c:pt idx="778" formatCode="0.00E+00">
                  <c:v>-5.39346E-231</c:v>
                </c:pt>
                <c:pt idx="779" formatCode="0.00E+00">
                  <c:v>-1.00106E-230</c:v>
                </c:pt>
                <c:pt idx="780" formatCode="0.00E+00">
                  <c:v>-6.6702499999999999E-231</c:v>
                </c:pt>
                <c:pt idx="781" formatCode="0.00E+00">
                  <c:v>8.28616E-231</c:v>
                </c:pt>
                <c:pt idx="782" formatCode="0.00E+00">
                  <c:v>2.31192E-230</c:v>
                </c:pt>
                <c:pt idx="783" formatCode="0.00E+00">
                  <c:v>1.0319300000000001E-230</c:v>
                </c:pt>
                <c:pt idx="784" formatCode="0.00E+00">
                  <c:v>-4.6748000000000004E-230</c:v>
                </c:pt>
                <c:pt idx="785" formatCode="0.00E+00">
                  <c:v>-1.1444199999999999E-229</c:v>
                </c:pt>
                <c:pt idx="786" formatCode="0.00E+00">
                  <c:v>-1.0387899999999999E-229</c:v>
                </c:pt>
                <c:pt idx="787" formatCode="0.00E+00">
                  <c:v>5.6219599999999998E-230</c:v>
                </c:pt>
                <c:pt idx="788" formatCode="0.00E+00">
                  <c:v>2.7249099999999998E-229</c:v>
                </c:pt>
                <c:pt idx="789" formatCode="0.00E+00">
                  <c:v>2.2620799999999999E-229</c:v>
                </c:pt>
                <c:pt idx="790" formatCode="0.00E+00">
                  <c:v>-3.6304100000000001E-229</c:v>
                </c:pt>
                <c:pt idx="791" formatCode="0.00E+00">
                  <c:v>-1.2507E-228</c:v>
                </c:pt>
                <c:pt idx="792" formatCode="0.00E+00">
                  <c:v>-1.43632E-228</c:v>
                </c:pt>
                <c:pt idx="793" formatCode="0.00E+00">
                  <c:v>2.752E-229</c:v>
                </c:pt>
                <c:pt idx="794" formatCode="0.00E+00">
                  <c:v>3.4406400000000001E-228</c:v>
                </c:pt>
                <c:pt idx="795" formatCode="0.00E+00">
                  <c:v>4.46032E-228</c:v>
                </c:pt>
                <c:pt idx="796" formatCode="0.00E+00">
                  <c:v>-1.3657900000000001E-228</c:v>
                </c:pt>
                <c:pt idx="797" formatCode="0.00E+00">
                  <c:v>-1.3411500000000001E-227</c:v>
                </c:pt>
                <c:pt idx="798" formatCode="0.00E+00">
                  <c:v>-1.85676E-227</c:v>
                </c:pt>
                <c:pt idx="799" formatCode="0.00E+00">
                  <c:v>3.5682800000000001E-228</c:v>
                </c:pt>
                <c:pt idx="800" formatCode="0.00E+00">
                  <c:v>5.4968400000000003E-227</c:v>
                </c:pt>
                <c:pt idx="801" formatCode="0.00E+00">
                  <c:v>9.4835700000000001E-227</c:v>
                </c:pt>
                <c:pt idx="802" formatCode="0.00E+00">
                  <c:v>5.48054E-227</c:v>
                </c:pt>
                <c:pt idx="803" formatCode="0.00E+00">
                  <c:v>-8.6982000000000002E-227</c:v>
                </c:pt>
                <c:pt idx="804" formatCode="0.00E+00">
                  <c:v>-1.84303E-226</c:v>
                </c:pt>
                <c:pt idx="805" formatCode="0.00E+00">
                  <c:v>7.5638800000000004E-227</c:v>
                </c:pt>
                <c:pt idx="806" formatCode="0.00E+00">
                  <c:v>8.3646699999999999E-226</c:v>
                </c:pt>
                <c:pt idx="807" formatCode="0.00E+00">
                  <c:v>1.62706E-225</c:v>
                </c:pt>
                <c:pt idx="808" formatCode="0.00E+00">
                  <c:v>1.4148400000000001E-225</c:v>
                </c:pt>
                <c:pt idx="809" formatCode="0.00E+00">
                  <c:v>-4.7901299999999998E-226</c:v>
                </c:pt>
                <c:pt idx="810" formatCode="0.00E+00">
                  <c:v>-2.68795E-225</c:v>
                </c:pt>
                <c:pt idx="811" formatCode="0.00E+00">
                  <c:v>-1.4214600000000001E-225</c:v>
                </c:pt>
                <c:pt idx="812" formatCode="0.00E+00">
                  <c:v>6.2224399999999999E-225</c:v>
                </c:pt>
                <c:pt idx="813" formatCode="0.00E+00">
                  <c:v>1.6356500000000001E-224</c:v>
                </c:pt>
                <c:pt idx="814" formatCode="0.00E+00">
                  <c:v>1.5344100000000001E-224</c:v>
                </c:pt>
                <c:pt idx="815" formatCode="0.00E+00">
                  <c:v>-1.1225600000000001E-224</c:v>
                </c:pt>
                <c:pt idx="816" formatCode="0.00E+00">
                  <c:v>-5.3123100000000003E-224</c:v>
                </c:pt>
                <c:pt idx="817" formatCode="0.00E+00">
                  <c:v>-6.0147700000000001E-224</c:v>
                </c:pt>
                <c:pt idx="818" formatCode="0.00E+00">
                  <c:v>2.2762200000000001E-224</c:v>
                </c:pt>
                <c:pt idx="819" formatCode="0.00E+00">
                  <c:v>1.70962E-223</c:v>
                </c:pt>
                <c:pt idx="820" formatCode="0.00E+00">
                  <c:v>2.0006100000000001E-223</c:v>
                </c:pt>
                <c:pt idx="821" formatCode="0.00E+00">
                  <c:v>-1.36024E-223</c:v>
                </c:pt>
                <c:pt idx="822" formatCode="0.00E+00">
                  <c:v>-8.0335699999999995E-223</c:v>
                </c:pt>
                <c:pt idx="823" formatCode="0.00E+00">
                  <c:v>-1.2281799999999999E-222</c:v>
                </c:pt>
                <c:pt idx="824" formatCode="0.00E+00">
                  <c:v>-5.7431900000000001E-223</c:v>
                </c:pt>
                <c:pt idx="825" formatCode="0.00E+00">
                  <c:v>1.25174E-222</c:v>
                </c:pt>
                <c:pt idx="826" formatCode="0.00E+00">
                  <c:v>2.3146899999999999E-222</c:v>
                </c:pt>
                <c:pt idx="827" formatCode="0.00E+00">
                  <c:v>-8.3460500000000005E-223</c:v>
                </c:pt>
                <c:pt idx="828" formatCode="0.00E+00">
                  <c:v>-9.17155E-222</c:v>
                </c:pt>
                <c:pt idx="829" formatCode="0.00E+00">
                  <c:v>-1.6748499999999999E-221</c:v>
                </c:pt>
                <c:pt idx="830" formatCode="0.00E+00">
                  <c:v>-1.1944499999999999E-221</c:v>
                </c:pt>
                <c:pt idx="831" formatCode="0.00E+00">
                  <c:v>1.1069299999999999E-221</c:v>
                </c:pt>
                <c:pt idx="832" formatCode="0.00E+00">
                  <c:v>3.3101400000000001E-221</c:v>
                </c:pt>
                <c:pt idx="833" formatCode="0.00E+00">
                  <c:v>8.37242E-222</c:v>
                </c:pt>
                <c:pt idx="834" formatCode="0.00E+00">
                  <c:v>-9.0627699999999995E-221</c:v>
                </c:pt>
                <c:pt idx="835" formatCode="0.00E+00">
                  <c:v>-2.06275E-220</c:v>
                </c:pt>
                <c:pt idx="836" formatCode="0.00E+00">
                  <c:v>-1.8626999999999998E-220</c:v>
                </c:pt>
                <c:pt idx="837" formatCode="0.00E+00">
                  <c:v>9.1979900000000001E-221</c:v>
                </c:pt>
                <c:pt idx="838" formatCode="0.00E+00">
                  <c:v>4.7293800000000001E-220</c:v>
                </c:pt>
                <c:pt idx="839" formatCode="0.00E+00">
                  <c:v>4.2049200000000001E-220</c:v>
                </c:pt>
                <c:pt idx="840" formatCode="0.00E+00">
                  <c:v>-5.8072300000000004E-220</c:v>
                </c:pt>
                <c:pt idx="841" formatCode="0.00E+00">
                  <c:v>-2.1030400000000001E-219</c:v>
                </c:pt>
                <c:pt idx="842" formatCode="0.00E+00">
                  <c:v>-2.1797899999999999E-219</c:v>
                </c:pt>
                <c:pt idx="843" formatCode="0.00E+00">
                  <c:v>1.4673599999999999E-219</c:v>
                </c:pt>
                <c:pt idx="844" formatCode="0.00E+00">
                  <c:v>7.9153499999999997E-219</c:v>
                </c:pt>
                <c:pt idx="845" formatCode="0.00E+00">
                  <c:v>1.03409E-218</c:v>
                </c:pt>
                <c:pt idx="846" formatCode="0.00E+00">
                  <c:v>1.04227E-220</c:v>
                </c:pt>
                <c:pt idx="847" formatCode="0.00E+00">
                  <c:v>-2.15765E-218</c:v>
                </c:pt>
                <c:pt idx="848" formatCode="0.00E+00">
                  <c:v>-3.2278800000000001E-218</c:v>
                </c:pt>
                <c:pt idx="849" formatCode="0.00E+00">
                  <c:v>3.2344600000000001E-219</c:v>
                </c:pt>
                <c:pt idx="850" formatCode="0.00E+00">
                  <c:v>8.93823E-218</c:v>
                </c:pt>
                <c:pt idx="851" formatCode="0.00E+00">
                  <c:v>1.4631E-217</c:v>
                </c:pt>
                <c:pt idx="852" formatCode="0.00E+00">
                  <c:v>3.4473100000000001E-218</c:v>
                </c:pt>
                <c:pt idx="853" formatCode="0.00E+00">
                  <c:v>-2.8725300000000001E-217</c:v>
                </c:pt>
                <c:pt idx="854" formatCode="0.00E+00">
                  <c:v>-5.6983599999999998E-217</c:v>
                </c:pt>
                <c:pt idx="855" formatCode="0.00E+00">
                  <c:v>-2.9295700000000002E-217</c:v>
                </c:pt>
                <c:pt idx="856" formatCode="0.00E+00">
                  <c:v>8.1909900000000007E-217</c:v>
                </c:pt>
                <c:pt idx="857" formatCode="0.00E+00">
                  <c:v>1.9441700000000001E-216</c:v>
                </c:pt>
                <c:pt idx="858" formatCode="0.00E+00">
                  <c:v>1.11683E-216</c:v>
                </c:pt>
                <c:pt idx="859" formatCode="0.00E+00">
                  <c:v>-2.9137500000000002E-216</c:v>
                </c:pt>
                <c:pt idx="860" formatCode="0.00E+00">
                  <c:v>-7.6527200000000005E-216</c:v>
                </c:pt>
                <c:pt idx="861" formatCode="0.00E+00">
                  <c:v>-6.4550900000000005E-216</c:v>
                </c:pt>
                <c:pt idx="862" formatCode="0.00E+00">
                  <c:v>5.9274399999999999E-216</c:v>
                </c:pt>
                <c:pt idx="863" formatCode="0.00E+00">
                  <c:v>2.2686099999999999E-215</c:v>
                </c:pt>
                <c:pt idx="864" formatCode="0.00E+00">
                  <c:v>1.95676E-215</c:v>
                </c:pt>
                <c:pt idx="865" formatCode="0.00E+00">
                  <c:v>-2.77281E-215</c:v>
                </c:pt>
                <c:pt idx="866" formatCode="0.00E+00">
                  <c:v>-1.00289E-214</c:v>
                </c:pt>
                <c:pt idx="867" formatCode="0.00E+00">
                  <c:v>-1.0541400000000001E-214</c:v>
                </c:pt>
                <c:pt idx="868" formatCode="0.00E+00">
                  <c:v>5.9357700000000001E-215</c:v>
                </c:pt>
                <c:pt idx="869" formatCode="0.00E+00">
                  <c:v>3.4915800000000001E-214</c:v>
                </c:pt>
                <c:pt idx="870" formatCode="0.00E+00">
                  <c:v>4.6452699999999998E-214</c:v>
                </c:pt>
                <c:pt idx="871" formatCode="0.00E+00">
                  <c:v>1.02244E-215</c:v>
                </c:pt>
                <c:pt idx="872" formatCode="0.00E+00">
                  <c:v>-9.6855799999999994E-214</c:v>
                </c:pt>
                <c:pt idx="873" formatCode="0.00E+00">
                  <c:v>-1.4618E-213</c:v>
                </c:pt>
                <c:pt idx="874" formatCode="0.00E+00">
                  <c:v>7.4588400000000001E-216</c:v>
                </c:pt>
                <c:pt idx="875" formatCode="0.00E+00">
                  <c:v>3.5449299999999998E-213</c:v>
                </c:pt>
                <c:pt idx="876" formatCode="0.00E+00">
                  <c:v>5.8224999999999997E-213</c:v>
                </c:pt>
                <c:pt idx="877" formatCode="0.00E+00">
                  <c:v>9.2190799999999992E-214</c:v>
                </c:pt>
                <c:pt idx="878" formatCode="0.00E+00">
                  <c:v>-1.30627E-212</c:v>
                </c:pt>
                <c:pt idx="879" formatCode="0.00E+00">
                  <c:v>-2.4721400000000001E-212</c:v>
                </c:pt>
                <c:pt idx="880" formatCode="0.00E+00">
                  <c:v>-1.10527E-212</c:v>
                </c:pt>
                <c:pt idx="881" formatCode="0.00E+00">
                  <c:v>3.88608E-212</c:v>
                </c:pt>
                <c:pt idx="882" formatCode="0.00E+00">
                  <c:v>8.9771000000000001E-212</c:v>
                </c:pt>
                <c:pt idx="883" formatCode="0.00E+00">
                  <c:v>6.1692899999999999E-212</c:v>
                </c:pt>
                <c:pt idx="884" formatCode="0.00E+00">
                  <c:v>-9.4354600000000002E-212</c:v>
                </c:pt>
                <c:pt idx="885" formatCode="0.00E+00">
                  <c:v>-2.8368299999999998E-211</c:v>
                </c:pt>
                <c:pt idx="886" formatCode="0.00E+00">
                  <c:v>-2.6459199999999998E-211</c:v>
                </c:pt>
                <c:pt idx="887" formatCode="0.00E+00">
                  <c:v>1.40379E-211</c:v>
                </c:pt>
                <c:pt idx="888" formatCode="0.00E+00">
                  <c:v>6.8938199999999997E-211</c:v>
                </c:pt>
                <c:pt idx="889" formatCode="0.00E+00">
                  <c:v>5.7633400000000002E-211</c:v>
                </c:pt>
                <c:pt idx="890" formatCode="0.00E+00">
                  <c:v>-9.3326099999999992E-211</c:v>
                </c:pt>
                <c:pt idx="891" formatCode="0.00E+00">
                  <c:v>-3.2296199999999997E-210</c:v>
                </c:pt>
                <c:pt idx="892" formatCode="0.00E+00">
                  <c:v>-3.6048099999999997E-210</c:v>
                </c:pt>
                <c:pt idx="893" formatCode="0.00E+00">
                  <c:v>1.05716E-210</c:v>
                </c:pt>
                <c:pt idx="894" formatCode="0.00E+00">
                  <c:v>9.6107600000000006E-210</c:v>
                </c:pt>
                <c:pt idx="895" formatCode="0.00E+00">
                  <c:v>1.35739E-209</c:v>
                </c:pt>
                <c:pt idx="896" formatCode="0.00E+00">
                  <c:v>1.8684600000000001E-210</c:v>
                </c:pt>
                <c:pt idx="897" formatCode="0.00E+00">
                  <c:v>-2.4154200000000001E-209</c:v>
                </c:pt>
                <c:pt idx="898" formatCode="0.00E+00">
                  <c:v>-3.28225E-209</c:v>
                </c:pt>
                <c:pt idx="899" formatCode="0.00E+00">
                  <c:v>2.3074000000000001E-209</c:v>
                </c:pt>
                <c:pt idx="900" formatCode="0.00E+00">
                  <c:v>1.4574499999999999E-208</c:v>
                </c:pt>
                <c:pt idx="901" formatCode="0.00E+00">
                  <c:v>2.3456500000000001E-208</c:v>
                </c:pt>
                <c:pt idx="902" formatCode="0.00E+00">
                  <c:v>1.17427E-208</c:v>
                </c:pt>
                <c:pt idx="903" formatCode="0.00E+00">
                  <c:v>-2.58569E-208</c:v>
                </c:pt>
                <c:pt idx="904" formatCode="0.00E+00">
                  <c:v>-5.7551900000000002E-208</c:v>
                </c:pt>
                <c:pt idx="905" formatCode="0.00E+00">
                  <c:v>-2.0957399999999998E-208</c:v>
                </c:pt>
                <c:pt idx="906" formatCode="0.00E+00">
                  <c:v>1.13257E-207</c:v>
                </c:pt>
                <c:pt idx="907" formatCode="0.00E+00">
                  <c:v>2.4872999999999999E-207</c:v>
                </c:pt>
                <c:pt idx="908" formatCode="0.00E+00">
                  <c:v>1.70709E-207</c:v>
                </c:pt>
                <c:pt idx="909" formatCode="0.00E+00">
                  <c:v>-2.4726400000000001E-207</c:v>
                </c:pt>
                <c:pt idx="910" formatCode="0.00E+00">
                  <c:v>-7.2370499999999997E-207</c:v>
                </c:pt>
                <c:pt idx="911" formatCode="0.00E+00">
                  <c:v>-4.7411200000000003E-207</c:v>
                </c:pt>
                <c:pt idx="912" formatCode="0.00E+00">
                  <c:v>1.12101E-206</c:v>
                </c:pt>
                <c:pt idx="913" formatCode="0.00E+00">
                  <c:v>3.2941699999999999E-206</c:v>
                </c:pt>
                <c:pt idx="914" formatCode="0.00E+00">
                  <c:v>3.56343E-206</c:v>
                </c:pt>
                <c:pt idx="915" formatCode="0.00E+00">
                  <c:v>-6.06405E-207</c:v>
                </c:pt>
                <c:pt idx="916" formatCode="0.00E+00">
                  <c:v>-7.3546699999999999E-206</c:v>
                </c:pt>
                <c:pt idx="917" formatCode="0.00E+00">
                  <c:v>-7.1861900000000003E-206</c:v>
                </c:pt>
                <c:pt idx="918" formatCode="0.00E+00">
                  <c:v>1.0656599999999999E-205</c:v>
                </c:pt>
                <c:pt idx="919" formatCode="0.00E+00">
                  <c:v>4.1138700000000001E-205</c:v>
                </c:pt>
                <c:pt idx="920" formatCode="0.00E+00">
                  <c:v>4.8537100000000001E-205</c:v>
                </c:pt>
                <c:pt idx="921" formatCode="0.00E+00">
                  <c:v>-1.1502799999999999E-205</c:v>
                </c:pt>
                <c:pt idx="922" formatCode="0.00E+00">
                  <c:v>-1.3021199999999999E-204</c:v>
                </c:pt>
                <c:pt idx="923" formatCode="0.00E+00">
                  <c:v>-2.0732100000000001E-204</c:v>
                </c:pt>
                <c:pt idx="924" formatCode="0.00E+00">
                  <c:v>-1.02683E-204</c:v>
                </c:pt>
                <c:pt idx="925" formatCode="0.00E+00">
                  <c:v>1.9769600000000001E-204</c:v>
                </c:pt>
                <c:pt idx="926" formatCode="0.00E+00">
                  <c:v>3.7900399999999998E-204</c:v>
                </c:pt>
                <c:pt idx="927" formatCode="0.00E+00">
                  <c:v>-9.9514999999999995E-205</c:v>
                </c:pt>
                <c:pt idx="928" formatCode="0.00E+00">
                  <c:v>-1.3802599999999999E-203</c:v>
                </c:pt>
                <c:pt idx="929" formatCode="0.00E+00">
                  <c:v>-2.5291E-203</c:v>
                </c:pt>
                <c:pt idx="930" formatCode="0.00E+00">
                  <c:v>-1.5928200000000001E-203</c:v>
                </c:pt>
                <c:pt idx="931" formatCode="0.00E+00">
                  <c:v>2.5164E-203</c:v>
                </c:pt>
                <c:pt idx="932" formatCode="0.00E+00">
                  <c:v>6.9193100000000001E-203</c:v>
                </c:pt>
                <c:pt idx="933" formatCode="0.00E+00">
                  <c:v>4.9347900000000001E-203</c:v>
                </c:pt>
                <c:pt idx="934" formatCode="0.00E+00">
                  <c:v>-7.4817800000000002E-203</c:v>
                </c:pt>
                <c:pt idx="935" formatCode="0.00E+00">
                  <c:v>-2.2284199999999999E-202</c:v>
                </c:pt>
                <c:pt idx="936" formatCode="0.00E+00">
                  <c:v>-1.48017E-202</c:v>
                </c:pt>
                <c:pt idx="937" formatCode="0.00E+00">
                  <c:v>3.7279199999999999E-202</c:v>
                </c:pt>
                <c:pt idx="938" formatCode="0.00E+00">
                  <c:v>1.10305E-201</c:v>
                </c:pt>
                <c:pt idx="939" formatCode="0.00E+00">
                  <c:v>1.15889E-201</c:v>
                </c:pt>
                <c:pt idx="940" formatCode="0.00E+00">
                  <c:v>-3.3629799999999998E-202</c:v>
                </c:pt>
                <c:pt idx="941" formatCode="0.00E+00">
                  <c:v>-2.6985199999999999E-201</c:v>
                </c:pt>
                <c:pt idx="942" formatCode="0.00E+00">
                  <c:v>-2.60105E-201</c:v>
                </c:pt>
                <c:pt idx="943" formatCode="0.00E+00">
                  <c:v>3.5987799999999997E-201</c:v>
                </c:pt>
                <c:pt idx="944" formatCode="0.00E+00">
                  <c:v>1.4186199999999999E-200</c:v>
                </c:pt>
                <c:pt idx="945" formatCode="0.00E+00">
                  <c:v>1.8306799999999999E-200</c:v>
                </c:pt>
                <c:pt idx="946" formatCode="0.00E+00">
                  <c:v>1.90869E-201</c:v>
                </c:pt>
                <c:pt idx="947" formatCode="0.00E+00">
                  <c:v>-3.2995899999999997E-200</c:v>
                </c:pt>
                <c:pt idx="948" formatCode="0.00E+00">
                  <c:v>-4.8222E-200</c:v>
                </c:pt>
                <c:pt idx="949" formatCode="0.00E+00">
                  <c:v>1.2471400000000001E-200</c:v>
                </c:pt>
                <c:pt idx="950" formatCode="0.00E+00">
                  <c:v>1.5258299999999999E-199</c:v>
                </c:pt>
                <c:pt idx="951" formatCode="0.00E+00">
                  <c:v>2.4655E-199</c:v>
                </c:pt>
                <c:pt idx="952" formatCode="0.00E+00">
                  <c:v>6.12069E-200</c:v>
                </c:pt>
                <c:pt idx="953" formatCode="0.00E+00">
                  <c:v>-4.8630800000000002E-199</c:v>
                </c:pt>
                <c:pt idx="954" formatCode="0.00E+00">
                  <c:v>-1.00769E-198</c:v>
                </c:pt>
                <c:pt idx="955" formatCode="0.00E+00">
                  <c:v>-7.4181300000000002E-199</c:v>
                </c:pt>
                <c:pt idx="956" formatCode="0.00E+00">
                  <c:v>6.93696E-199</c:v>
                </c:pt>
                <c:pt idx="957" formatCode="0.00E+00">
                  <c:v>2.08524E-198</c:v>
                </c:pt>
                <c:pt idx="958" formatCode="0.00E+00">
                  <c:v>4.8301200000000002E-199</c:v>
                </c:pt>
                <c:pt idx="959" formatCode="0.00E+00">
                  <c:v>-6.0092499999999998E-198</c:v>
                </c:pt>
                <c:pt idx="960" formatCode="0.00E+00">
                  <c:v>-1.3557500000000001E-197</c:v>
                </c:pt>
                <c:pt idx="961" formatCode="0.00E+00">
                  <c:v>-1.1739600000000001E-197</c:v>
                </c:pt>
                <c:pt idx="962" formatCode="0.00E+00">
                  <c:v>7.5618900000000005E-198</c:v>
                </c:pt>
                <c:pt idx="963" formatCode="0.00E+00">
                  <c:v>3.3049900000000001E-197</c:v>
                </c:pt>
                <c:pt idx="964" formatCode="0.00E+00">
                  <c:v>2.60481E-197</c:v>
                </c:pt>
                <c:pt idx="965" formatCode="0.00E+00">
                  <c:v>-4.7830199999999997E-197</c:v>
                </c:pt>
                <c:pt idx="966" formatCode="0.00E+00">
                  <c:v>-1.59049E-196</c:v>
                </c:pt>
                <c:pt idx="967" formatCode="0.00E+00">
                  <c:v>-1.8498299999999999E-196</c:v>
                </c:pt>
                <c:pt idx="968" formatCode="0.00E+00">
                  <c:v>2.6113700000000001E-197</c:v>
                </c:pt>
                <c:pt idx="969" formatCode="0.00E+00">
                  <c:v>4.1956200000000001E-196</c:v>
                </c:pt>
                <c:pt idx="970" formatCode="0.00E+00">
                  <c:v>5.12171E-196</c:v>
                </c:pt>
                <c:pt idx="971" formatCode="0.00E+00">
                  <c:v>-3.28268E-196</c:v>
                </c:pt>
                <c:pt idx="972" formatCode="0.00E+00">
                  <c:v>-2.0163099999999998E-195</c:v>
                </c:pt>
                <c:pt idx="973" formatCode="0.00E+00">
                  <c:v>-3.0047599999999999E-195</c:v>
                </c:pt>
                <c:pt idx="974" formatCode="0.00E+00">
                  <c:v>-9.6931900000000003E-196</c:v>
                </c:pt>
                <c:pt idx="975" formatCode="0.00E+00">
                  <c:v>4.3548300000000001E-195</c:v>
                </c:pt>
                <c:pt idx="976" formatCode="0.00E+00">
                  <c:v>8.14946E-195</c:v>
                </c:pt>
                <c:pt idx="977" formatCode="0.00E+00">
                  <c:v>2.1782400000000002E-195</c:v>
                </c:pt>
                <c:pt idx="978" formatCode="0.00E+00">
                  <c:v>-1.6177200000000001E-194</c:v>
                </c:pt>
                <c:pt idx="979" formatCode="0.00E+00">
                  <c:v>-3.1375300000000001E-194</c:v>
                </c:pt>
                <c:pt idx="980" formatCode="0.00E+00">
                  <c:v>-1.3853199999999999E-194</c:v>
                </c:pt>
                <c:pt idx="981" formatCode="0.00E+00">
                  <c:v>4.8603199999999999E-194</c:v>
                </c:pt>
                <c:pt idx="982" formatCode="0.00E+00">
                  <c:v>1.1112199999999999E-193</c:v>
                </c:pt>
                <c:pt idx="983" formatCode="0.00E+00">
                  <c:v>6.2604000000000005E-194</c:v>
                </c:pt>
                <c:pt idx="984" formatCode="0.00E+00">
                  <c:v>-1.7896600000000001E-193</c:v>
                </c:pt>
                <c:pt idx="985" formatCode="0.00E+00">
                  <c:v>-4.6416699999999997E-193</c:v>
                </c:pt>
                <c:pt idx="986" formatCode="0.00E+00">
                  <c:v>-3.34863E-193</c:v>
                </c:pt>
                <c:pt idx="987" formatCode="0.00E+00">
                  <c:v>6.0277799999999998E-193</c:v>
                </c:pt>
                <c:pt idx="988" formatCode="0.00E+00">
                  <c:v>1.8533E-192</c:v>
                </c:pt>
                <c:pt idx="989" formatCode="0.00E+00">
                  <c:v>1.63676E-192</c:v>
                </c:pt>
                <c:pt idx="990" formatCode="0.00E+00">
                  <c:v>-1.6461200000000001E-192</c:v>
                </c:pt>
                <c:pt idx="991" formatCode="0.00E+00">
                  <c:v>-6.6586500000000002E-192</c:v>
                </c:pt>
                <c:pt idx="992" formatCode="0.00E+00">
                  <c:v>-7.6821699999999997E-192</c:v>
                </c:pt>
                <c:pt idx="993" formatCode="0.00E+00">
                  <c:v>2.1657700000000001E-192</c:v>
                </c:pt>
                <c:pt idx="994" formatCode="0.00E+00">
                  <c:v>2.0200899999999999E-191</c:v>
                </c:pt>
                <c:pt idx="995" formatCode="0.00E+00">
                  <c:v>2.3713700000000001E-191</c:v>
                </c:pt>
                <c:pt idx="996" formatCode="0.00E+00">
                  <c:v>-1.8386500000000001E-191</c:v>
                </c:pt>
                <c:pt idx="997" formatCode="0.00E+00">
                  <c:v>-1.02331E-190</c:v>
                </c:pt>
                <c:pt idx="998" formatCode="0.00E+00">
                  <c:v>-1.49066E-190</c:v>
                </c:pt>
                <c:pt idx="999" formatCode="0.00E+00">
                  <c:v>-4.1284199999999997E-191</c:v>
                </c:pt>
                <c:pt idx="1000" formatCode="0.00E+00">
                  <c:v>2.3192499999999999E-190</c:v>
                </c:pt>
                <c:pt idx="1001" formatCode="0.00E+00">
                  <c:v>4.37671E-190</c:v>
                </c:pt>
                <c:pt idx="1002" formatCode="0.00E+00">
                  <c:v>1.7815200000000001E-190</c:v>
                </c:pt>
                <c:pt idx="1003" formatCode="0.00E+00">
                  <c:v>-6.7678400000000002E-190</c:v>
                </c:pt>
                <c:pt idx="1004" formatCode="0.00E+00">
                  <c:v>-1.3575699999999999E-189</c:v>
                </c:pt>
                <c:pt idx="1005" formatCode="0.00E+00">
                  <c:v>-2.95862E-190</c:v>
                </c:pt>
                <c:pt idx="1006" formatCode="0.00E+00">
                  <c:v>3.2305399999999999E-189</c:v>
                </c:pt>
                <c:pt idx="1007" formatCode="0.00E+00">
                  <c:v>6.79025E-189</c:v>
                </c:pt>
                <c:pt idx="1008" formatCode="0.00E+00">
                  <c:v>4.7917400000000002E-189</c:v>
                </c:pt>
                <c:pt idx="1009" formatCode="0.00E+00">
                  <c:v>-6.3879599999999997E-189</c:v>
                </c:pt>
                <c:pt idx="1010" formatCode="0.00E+00">
                  <c:v>-1.98612E-188</c:v>
                </c:pt>
                <c:pt idx="1011" formatCode="0.00E+00">
                  <c:v>-1.71167E-188</c:v>
                </c:pt>
                <c:pt idx="1012" formatCode="0.00E+00">
                  <c:v>1.6192E-188</c:v>
                </c:pt>
                <c:pt idx="1013" formatCode="0.00E+00">
                  <c:v>6.12489E-188</c:v>
                </c:pt>
                <c:pt idx="1014" formatCode="0.00E+00">
                  <c:v>5.05508E-188</c:v>
                </c:pt>
                <c:pt idx="1015" formatCode="0.00E+00">
                  <c:v>-8.18546E-188</c:v>
                </c:pt>
                <c:pt idx="1016" formatCode="0.00E+00">
                  <c:v>-2.8567100000000002E-187</c:v>
                </c:pt>
                <c:pt idx="1017" formatCode="0.00E+00">
                  <c:v>-3.3294599999999999E-187</c:v>
                </c:pt>
                <c:pt idx="1018" formatCode="0.00E+00">
                  <c:v>2.9687700000000003E-188</c:v>
                </c:pt>
                <c:pt idx="1019" formatCode="0.00E+00">
                  <c:v>6.8712100000000004E-187</c:v>
                </c:pt>
                <c:pt idx="1020" formatCode="0.00E+00">
                  <c:v>8.1558900000000005E-187</c:v>
                </c:pt>
                <c:pt idx="1021" formatCode="0.00E+00">
                  <c:v>-6.27361E-187</c:v>
                </c:pt>
                <c:pt idx="1022" formatCode="0.00E+00">
                  <c:v>-3.4488100000000002E-186</c:v>
                </c:pt>
                <c:pt idx="1023" formatCode="0.00E+00">
                  <c:v>-5.1507599999999998E-186</c:v>
                </c:pt>
                <c:pt idx="1024" formatCode="0.00E+00">
                  <c:v>-2.1018799999999998E-186</c:v>
                </c:pt>
                <c:pt idx="1025" formatCode="0.00E+00">
                  <c:v>6.0909999999999998E-186</c:v>
                </c:pt>
                <c:pt idx="1026" formatCode="0.00E+00">
                  <c:v>1.15759E-185</c:v>
                </c:pt>
                <c:pt idx="1027" formatCode="0.00E+00">
                  <c:v>7.91166E-187</c:v>
                </c:pt>
                <c:pt idx="1028" formatCode="0.00E+00">
                  <c:v>-3.0215500000000003E-185</c:v>
                </c:pt>
                <c:pt idx="1029" formatCode="0.00E+00">
                  <c:v>-5.5701799999999999E-185</c:v>
                </c:pt>
                <c:pt idx="1030" formatCode="0.00E+00">
                  <c:v>-2.4584599999999999E-185</c:v>
                </c:pt>
                <c:pt idx="1031" formatCode="0.00E+00">
                  <c:v>8.7014400000000003E-185</c:v>
                </c:pt>
                <c:pt idx="1032" formatCode="0.00E+00">
                  <c:v>1.9502399999999999E-184</c:v>
                </c:pt>
                <c:pt idx="1033" formatCode="0.00E+00">
                  <c:v>1.11689E-184</c:v>
                </c:pt>
                <c:pt idx="1034" formatCode="0.00E+00">
                  <c:v>-2.7905800000000001E-184</c:v>
                </c:pt>
                <c:pt idx="1035" formatCode="0.00E+00">
                  <c:v>-7.3399199999999995E-184</c:v>
                </c:pt>
                <c:pt idx="1036" formatCode="0.00E+00">
                  <c:v>-6.1568500000000001E-184</c:v>
                </c:pt>
                <c:pt idx="1037" formatCode="0.00E+00">
                  <c:v>5.4916399999999996E-184</c:v>
                </c:pt>
                <c:pt idx="1038" formatCode="0.00E+00">
                  <c:v>2.1229999999999999E-183</c:v>
                </c:pt>
                <c:pt idx="1039" formatCode="0.00E+00">
                  <c:v>1.93678E-183</c:v>
                </c:pt>
                <c:pt idx="1040" formatCode="0.00E+00">
                  <c:v>-2.2443899999999999E-183</c:v>
                </c:pt>
                <c:pt idx="1041" formatCode="0.00E+00">
                  <c:v>-8.81231E-183</c:v>
                </c:pt>
                <c:pt idx="1042" formatCode="0.00E+00">
                  <c:v>-9.9545599999999995E-183</c:v>
                </c:pt>
                <c:pt idx="1043" formatCode="0.00E+00">
                  <c:v>3.1929800000000002E-183</c:v>
                </c:pt>
                <c:pt idx="1044" formatCode="0.00E+00">
                  <c:v>2.7282900000000002E-182</c:v>
                </c:pt>
                <c:pt idx="1045" formatCode="0.00E+00">
                  <c:v>3.7298599999999999E-182</c:v>
                </c:pt>
                <c:pt idx="1046" formatCode="0.00E+00">
                  <c:v>-2.7845999999999999E-184</c:v>
                </c:pt>
                <c:pt idx="1047" formatCode="0.00E+00">
                  <c:v>-8.2706400000000005E-182</c:v>
                </c:pt>
                <c:pt idx="1048" formatCode="0.00E+00">
                  <c:v>-1.3006499999999999E-181</c:v>
                </c:pt>
                <c:pt idx="1049" formatCode="0.00E+00">
                  <c:v>-2.0053099999999999E-182</c:v>
                </c:pt>
                <c:pt idx="1050" formatCode="0.00E+00">
                  <c:v>2.6359399999999999E-181</c:v>
                </c:pt>
                <c:pt idx="1051" formatCode="0.00E+00">
                  <c:v>4.6465699999999999E-181</c:v>
                </c:pt>
                <c:pt idx="1052" formatCode="0.00E+00">
                  <c:v>1.3223199999999999E-181</c:v>
                </c:pt>
                <c:pt idx="1053" formatCode="0.00E+00">
                  <c:v>-8.8016299999999998E-181</c:v>
                </c:pt>
                <c:pt idx="1054" formatCode="0.00E+00">
                  <c:v>-1.7566200000000001E-180</c:v>
                </c:pt>
                <c:pt idx="1055" formatCode="0.00E+00">
                  <c:v>-9.1537999999999996E-181</c:v>
                </c:pt>
                <c:pt idx="1056" formatCode="0.00E+00">
                  <c:v>2.3467400000000001E-180</c:v>
                </c:pt>
                <c:pt idx="1057" formatCode="0.00E+00">
                  <c:v>5.6169100000000001E-180</c:v>
                </c:pt>
                <c:pt idx="1058" formatCode="0.00E+00">
                  <c:v>3.1838E-180</c:v>
                </c:pt>
                <c:pt idx="1059" formatCode="0.00E+00">
                  <c:v>-8.9025799999999994E-180</c:v>
                </c:pt>
                <c:pt idx="1060" formatCode="0.00E+00">
                  <c:v>-2.2948199999999999E-179</c:v>
                </c:pt>
                <c:pt idx="1061" formatCode="0.00E+00">
                  <c:v>-1.7173499999999999E-179</c:v>
                </c:pt>
                <c:pt idx="1062" formatCode="0.00E+00">
                  <c:v>2.4844700000000001E-179</c:v>
                </c:pt>
                <c:pt idx="1063" formatCode="0.00E+00">
                  <c:v>8.26449E-179</c:v>
                </c:pt>
                <c:pt idx="1064" formatCode="0.00E+00">
                  <c:v>9.0197399999999999E-179</c:v>
                </c:pt>
                <c:pt idx="1065" formatCode="0.00E+00">
                  <c:v>-2.2498499999999999E-179</c:v>
                </c:pt>
                <c:pt idx="1066" formatCode="0.00E+00">
                  <c:v>-2.03936E-178</c:v>
                </c:pt>
                <c:pt idx="1067" formatCode="0.00E+00">
                  <c:v>-1.84246E-178</c:v>
                </c:pt>
                <c:pt idx="1068" formatCode="0.00E+00">
                  <c:v>3.33532E-178</c:v>
                </c:pt>
                <c:pt idx="1069" formatCode="0.00E+00">
                  <c:v>1.2172599999999999E-177</c:v>
                </c:pt>
                <c:pt idx="1070" formatCode="0.00E+00">
                  <c:v>1.5886200000000001E-177</c:v>
                </c:pt>
                <c:pt idx="1071" formatCode="0.00E+00">
                  <c:v>2.8567299999999997E-178</c:v>
                </c:pt>
                <c:pt idx="1072" formatCode="0.00E+00">
                  <c:v>-2.5583399999999998E-177</c:v>
                </c:pt>
                <c:pt idx="1073" formatCode="0.00E+00">
                  <c:v>-3.8967199999999999E-177</c:v>
                </c:pt>
                <c:pt idx="1074" formatCode="0.00E+00">
                  <c:v>9.0261499999999995E-178</c:v>
                </c:pt>
                <c:pt idx="1075" formatCode="0.00E+00">
                  <c:v>1.2289000000000001E-176</c:v>
                </c:pt>
                <c:pt idx="1076" formatCode="0.00E+00">
                  <c:v>2.0222E-176</c:v>
                </c:pt>
                <c:pt idx="1077" formatCode="0.00E+00">
                  <c:v>7.2582500000000003E-177</c:v>
                </c:pt>
                <c:pt idx="1078" formatCode="0.00E+00">
                  <c:v>-3.1915600000000002E-176</c:v>
                </c:pt>
                <c:pt idx="1079" formatCode="0.00E+00">
                  <c:v>-6.4957799999999995E-176</c:v>
                </c:pt>
                <c:pt idx="1080" formatCode="0.00E+00">
                  <c:v>-2.3772200000000001E-176</c:v>
                </c:pt>
                <c:pt idx="1081" formatCode="0.00E+00">
                  <c:v>1.2699E-175</c:v>
                </c:pt>
                <c:pt idx="1082" formatCode="0.00E+00">
                  <c:v>2.8747799999999998E-175</c:v>
                </c:pt>
                <c:pt idx="1083" formatCode="0.00E+00">
                  <c:v>2.3121400000000001E-175</c:v>
                </c:pt>
                <c:pt idx="1084" formatCode="0.00E+00">
                  <c:v>-1.8293699999999999E-175</c:v>
                </c:pt>
                <c:pt idx="1085" formatCode="0.00E+00">
                  <c:v>-6.6235800000000003E-175</c:v>
                </c:pt>
                <c:pt idx="1086" formatCode="0.00E+00">
                  <c:v>-3.0756499999999998E-175</c:v>
                </c:pt>
                <c:pt idx="1087" formatCode="0.00E+00">
                  <c:v>1.6686600000000001E-174</c:v>
                </c:pt>
                <c:pt idx="1088" formatCode="0.00E+00">
                  <c:v>4.3846399999999997E-174</c:v>
                </c:pt>
                <c:pt idx="1089" formatCode="0.00E+00">
                  <c:v>4.7577200000000003E-174</c:v>
                </c:pt>
                <c:pt idx="1090" formatCode="0.00E+00">
                  <c:v>-1.3234500000000001E-175</c:v>
                </c:pt>
                <c:pt idx="1091" formatCode="0.00E+00">
                  <c:v>-7.9906899999999996E-174</c:v>
                </c:pt>
                <c:pt idx="1092" formatCode="0.00E+00">
                  <c:v>-8.7344099999999994E-174</c:v>
                </c:pt>
                <c:pt idx="1093" formatCode="0.00E+00">
                  <c:v>7.8142399999999996E-174</c:v>
                </c:pt>
                <c:pt idx="1094" formatCode="0.00E+00">
                  <c:v>3.6189099999999997E-173</c:v>
                </c:pt>
                <c:pt idx="1095" formatCode="0.00E+00">
                  <c:v>4.27E-173</c:v>
                </c:pt>
                <c:pt idx="1096" formatCode="0.00E+00">
                  <c:v>-1.8927199999999999E-173</c:v>
                </c:pt>
                <c:pt idx="1097" formatCode="0.00E+00">
                  <c:v>-1.4311600000000001E-172</c:v>
                </c:pt>
                <c:pt idx="1098" formatCode="0.00E+00">
                  <c:v>-2.08609E-172</c:v>
                </c:pt>
                <c:pt idx="1099" formatCode="0.00E+00">
                  <c:v>-4.8070800000000001E-173</c:v>
                </c:pt>
                <c:pt idx="1100" formatCode="0.00E+00">
                  <c:v>3.4166600000000001E-172</c:v>
                </c:pt>
                <c:pt idx="1101" formatCode="0.00E+00">
                  <c:v>6.2337099999999997E-172</c:v>
                </c:pt>
                <c:pt idx="1102" formatCode="0.00E+00">
                  <c:v>1.8325800000000001E-172</c:v>
                </c:pt>
                <c:pt idx="1103" formatCode="0.00E+00">
                  <c:v>-1.21692E-171</c:v>
                </c:pt>
                <c:pt idx="1104" formatCode="0.00E+00">
                  <c:v>-2.3878799999999999E-171</c:v>
                </c:pt>
                <c:pt idx="1105" formatCode="0.00E+00">
                  <c:v>-7.4516800000000004E-172</c:v>
                </c:pt>
                <c:pt idx="1106" formatCode="0.00E+00">
                  <c:v>5.1226199999999998E-171</c:v>
                </c:pt>
                <c:pt idx="1107" formatCode="0.00E+00">
                  <c:v>1.03126E-170</c:v>
                </c:pt>
                <c:pt idx="1108" formatCode="0.00E+00">
                  <c:v>2.4728999999999998E-171</c:v>
                </c:pt>
                <c:pt idx="1109" formatCode="0.00E+00">
                  <c:v>-2.58688E-170</c:v>
                </c:pt>
                <c:pt idx="1110" formatCode="0.00E+00">
                  <c:v>-5.9306499999999999E-170</c:v>
                </c:pt>
                <c:pt idx="1111" formatCode="0.00E+00">
                  <c:v>-5.8466299999999998E-170</c:v>
                </c:pt>
                <c:pt idx="1112" formatCode="0.00E+00">
                  <c:v>7.9552199999999996E-171</c:v>
                </c:pt>
                <c:pt idx="1113" formatCode="0.00E+00">
                  <c:v>1.01501E-169</c:v>
                </c:pt>
                <c:pt idx="1114" formatCode="0.00E+00">
                  <c:v>9.1828400000000005E-170</c:v>
                </c:pt>
                <c:pt idx="1115" formatCode="0.00E+00">
                  <c:v>-1.39746E-169</c:v>
                </c:pt>
                <c:pt idx="1116" formatCode="0.00E+00">
                  <c:v>-4.9826400000000003E-169</c:v>
                </c:pt>
                <c:pt idx="1117" formatCode="0.00E+00">
                  <c:v>-5.5388999999999999E-169</c:v>
                </c:pt>
                <c:pt idx="1118" formatCode="0.00E+00">
                  <c:v>1.8388000000000001E-169</c:v>
                </c:pt>
                <c:pt idx="1119" formatCode="0.00E+00">
                  <c:v>1.5241999999999999E-168</c:v>
                </c:pt>
                <c:pt idx="1120" formatCode="0.00E+00">
                  <c:v>2.0930899999999999E-168</c:v>
                </c:pt>
                <c:pt idx="1121" formatCode="0.00E+00">
                  <c:v>3.7944400000000003E-170</c:v>
                </c:pt>
                <c:pt idx="1122" formatCode="0.00E+00">
                  <c:v>-4.4711600000000002E-168</c:v>
                </c:pt>
                <c:pt idx="1123" formatCode="0.00E+00">
                  <c:v>-6.7330499999999996E-168</c:v>
                </c:pt>
                <c:pt idx="1124" formatCode="0.00E+00">
                  <c:v>1.1743E-169</c:v>
                </c:pt>
                <c:pt idx="1125" formatCode="0.00E+00">
                  <c:v>1.65903E-167</c:v>
                </c:pt>
                <c:pt idx="1126" formatCode="0.00E+00">
                  <c:v>2.6649599999999999E-167</c:v>
                </c:pt>
                <c:pt idx="1127" formatCode="0.00E+00">
                  <c:v>3.1244399999999999E-168</c:v>
                </c:pt>
                <c:pt idx="1128" formatCode="0.00E+00">
                  <c:v>-6.1075500000000002E-167</c:v>
                </c:pt>
                <c:pt idx="1129" formatCode="0.00E+00">
                  <c:v>-1.1360800000000001E-166</c:v>
                </c:pt>
                <c:pt idx="1130" formatCode="0.00E+00">
                  <c:v>-5.0575799999999997E-167</c:v>
                </c:pt>
                <c:pt idx="1131" formatCode="0.00E+00">
                  <c:v>1.75437E-166</c:v>
                </c:pt>
                <c:pt idx="1132" formatCode="0.00E+00">
                  <c:v>4.07833E-166</c:v>
                </c:pt>
                <c:pt idx="1133" formatCode="0.00E+00">
                  <c:v>2.6844999999999999E-166</c:v>
                </c:pt>
                <c:pt idx="1134" formatCode="0.00E+00">
                  <c:v>-5.0747E-166</c:v>
                </c:pt>
                <c:pt idx="1135" formatCode="0.00E+00">
                  <c:v>-1.4655300000000001E-165</c:v>
                </c:pt>
                <c:pt idx="1136" formatCode="0.00E+00">
                  <c:v>-1.35114E-165</c:v>
                </c:pt>
                <c:pt idx="1137" formatCode="0.00E+00">
                  <c:v>8.5340900000000004E-166</c:v>
                </c:pt>
                <c:pt idx="1138" formatCode="0.00E+00">
                  <c:v>3.8660699999999999E-165</c:v>
                </c:pt>
                <c:pt idx="1139" formatCode="0.00E+00">
                  <c:v>3.0850699999999998E-165</c:v>
                </c:pt>
                <c:pt idx="1140" formatCode="0.00E+00">
                  <c:v>-6.0027499999999999E-165</c:v>
                </c:pt>
                <c:pt idx="1141" formatCode="0.00E+00">
                  <c:v>-1.9950100000000002E-164</c:v>
                </c:pt>
                <c:pt idx="1142" formatCode="0.00E+00">
                  <c:v>-2.17755E-164</c:v>
                </c:pt>
                <c:pt idx="1143" formatCode="0.00E+00">
                  <c:v>9.5182999999999992E-165</c:v>
                </c:pt>
                <c:pt idx="1144" formatCode="0.00E+00">
                  <c:v>6.6854399999999996E-164</c:v>
                </c:pt>
                <c:pt idx="1145" formatCode="0.00E+00">
                  <c:v>8.8289800000000007E-164</c:v>
                </c:pt>
                <c:pt idx="1146" formatCode="0.00E+00">
                  <c:v>-8.0868600000000003E-165</c:v>
                </c:pt>
                <c:pt idx="1147" formatCode="0.00E+00">
                  <c:v>-2.12866E-163</c:v>
                </c:pt>
                <c:pt idx="1148" formatCode="0.00E+00">
                  <c:v>-3.1977999999999999E-163</c:v>
                </c:pt>
                <c:pt idx="1149" formatCode="0.00E+00">
                  <c:v>-2.4236700000000001E-164</c:v>
                </c:pt>
                <c:pt idx="1150" formatCode="0.00E+00">
                  <c:v>6.9832400000000004E-163</c:v>
                </c:pt>
                <c:pt idx="1151" formatCode="0.00E+00">
                  <c:v>1.2405399999999999E-162</c:v>
                </c:pt>
                <c:pt idx="1152" formatCode="0.00E+00">
                  <c:v>5.5778899999999996E-163</c:v>
                </c:pt>
                <c:pt idx="1153" formatCode="0.00E+00">
                  <c:v>-1.6902300000000001E-162</c:v>
                </c:pt>
                <c:pt idx="1154" formatCode="0.00E+00">
                  <c:v>-3.72229E-162</c:v>
                </c:pt>
                <c:pt idx="1155" formatCode="0.00E+00">
                  <c:v>-2.07983E-162</c:v>
                </c:pt>
                <c:pt idx="1156" formatCode="0.00E+00">
                  <c:v>4.8490600000000004E-162</c:v>
                </c:pt>
                <c:pt idx="1157" formatCode="0.00E+00">
                  <c:v>1.1607200000000001E-161</c:v>
                </c:pt>
                <c:pt idx="1158" formatCode="0.00E+00">
                  <c:v>5.3567700000000004E-162</c:v>
                </c:pt>
                <c:pt idx="1159" formatCode="0.00E+00">
                  <c:v>-2.1917299999999998E-161</c:v>
                </c:pt>
                <c:pt idx="1160" formatCode="0.00E+00">
                  <c:v>-5.42345E-161</c:v>
                </c:pt>
                <c:pt idx="1161" formatCode="0.00E+00">
                  <c:v>-4.72699E-161</c:v>
                </c:pt>
                <c:pt idx="1162" formatCode="0.00E+00">
                  <c:v>3.45856E-161</c:v>
                </c:pt>
                <c:pt idx="1163" formatCode="0.00E+00">
                  <c:v>1.4712299999999999E-160</c:v>
                </c:pt>
                <c:pt idx="1164" formatCode="0.00E+00">
                  <c:v>1.33992E-160</c:v>
                </c:pt>
                <c:pt idx="1165" formatCode="0.00E+00">
                  <c:v>-1.5684499999999999E-160</c:v>
                </c:pt>
                <c:pt idx="1166" formatCode="0.00E+00">
                  <c:v>-6.0568800000000004E-160</c:v>
                </c:pt>
                <c:pt idx="1167" formatCode="0.00E+00">
                  <c:v>-6.8149799999999995E-160</c:v>
                </c:pt>
                <c:pt idx="1168" formatCode="0.00E+00">
                  <c:v>1.9184E-160</c:v>
                </c:pt>
                <c:pt idx="1169" formatCode="0.00E+00">
                  <c:v>1.7638600000000001E-159</c:v>
                </c:pt>
                <c:pt idx="1170" formatCode="0.00E+00">
                  <c:v>2.2467900000000001E-159</c:v>
                </c:pt>
                <c:pt idx="1171" formatCode="0.00E+00">
                  <c:v>-6.9943500000000002E-160</c:v>
                </c:pt>
                <c:pt idx="1172" formatCode="0.00E+00">
                  <c:v>-6.7741200000000005E-159</c:v>
                </c:pt>
                <c:pt idx="1173" formatCode="0.00E+00">
                  <c:v>-1.0509699999999999E-158</c:v>
                </c:pt>
                <c:pt idx="1174" formatCode="0.00E+00">
                  <c:v>-3.4731299999999998E-159</c:v>
                </c:pt>
                <c:pt idx="1175" formatCode="0.00E+00">
                  <c:v>1.56447E-158</c:v>
                </c:pt>
                <c:pt idx="1176" formatCode="0.00E+00">
                  <c:v>2.92878E-158</c:v>
                </c:pt>
                <c:pt idx="1177" formatCode="0.00E+00">
                  <c:v>8.1211200000000002E-159</c:v>
                </c:pt>
                <c:pt idx="1178" formatCode="0.00E+00">
                  <c:v>-5.6283599999999999E-158</c:v>
                </c:pt>
                <c:pt idx="1179" formatCode="0.00E+00">
                  <c:v>-1.0431299999999999E-157</c:v>
                </c:pt>
                <c:pt idx="1180" formatCode="0.00E+00">
                  <c:v>-1.44489E-158</c:v>
                </c:pt>
                <c:pt idx="1181" formatCode="0.00E+00">
                  <c:v>2.6916299999999999E-157</c:v>
                </c:pt>
                <c:pt idx="1182" formatCode="0.00E+00">
                  <c:v>5.6080599999999998E-157</c:v>
                </c:pt>
                <c:pt idx="1183" formatCode="0.00E+00">
                  <c:v>4.1242799999999998E-157</c:v>
                </c:pt>
                <c:pt idx="1184" formatCode="0.00E+00">
                  <c:v>-4.9376599999999998E-157</c:v>
                </c:pt>
                <c:pt idx="1185" formatCode="0.00E+00">
                  <c:v>-1.5842999999999999E-156</c:v>
                </c:pt>
                <c:pt idx="1186" formatCode="0.00E+00">
                  <c:v>-1.2048799999999999E-156</c:v>
                </c:pt>
                <c:pt idx="1187" formatCode="0.00E+00">
                  <c:v>1.9507E-156</c:v>
                </c:pt>
                <c:pt idx="1188" formatCode="0.00E+00">
                  <c:v>6.2003200000000002E-156</c:v>
                </c:pt>
                <c:pt idx="1189" formatCode="0.00E+00">
                  <c:v>5.8166899999999999E-156</c:v>
                </c:pt>
                <c:pt idx="1190" formatCode="0.00E+00">
                  <c:v>-4.50102E-156</c:v>
                </c:pt>
                <c:pt idx="1191" formatCode="0.00E+00">
                  <c:v>-2.06043E-155</c:v>
                </c:pt>
                <c:pt idx="1192" formatCode="0.00E+00">
                  <c:v>-2.2530399999999999E-155</c:v>
                </c:pt>
                <c:pt idx="1193" formatCode="0.00E+00">
                  <c:v>1.4369500000000001E-155</c:v>
                </c:pt>
                <c:pt idx="1194" formatCode="0.00E+00">
                  <c:v>8.1691700000000007E-155</c:v>
                </c:pt>
                <c:pt idx="1195" formatCode="0.00E+00">
                  <c:v>1.06676E-154</c:v>
                </c:pt>
                <c:pt idx="1196" formatCode="0.00E+00">
                  <c:v>-8.7029499999999999E-156</c:v>
                </c:pt>
                <c:pt idx="1197" formatCode="0.00E+00">
                  <c:v>-2.5068599999999999E-154</c:v>
                </c:pt>
                <c:pt idx="1198" formatCode="0.00E+00">
                  <c:v>-3.20133E-154</c:v>
                </c:pt>
                <c:pt idx="1199" formatCode="0.00E+00">
                  <c:v>2.3352799999999999E-154</c:v>
                </c:pt>
                <c:pt idx="1200" formatCode="0.00E+00">
                  <c:v>1.4285199999999999E-153</c:v>
                </c:pt>
                <c:pt idx="1201" formatCode="0.00E+00">
                  <c:v>2.26675E-153</c:v>
                </c:pt>
                <c:pt idx="1202" formatCode="0.00E+00">
                  <c:v>1.07315E-153</c:v>
                </c:pt>
                <c:pt idx="1203" formatCode="0.00E+00">
                  <c:v>-2.6004E-153</c:v>
                </c:pt>
                <c:pt idx="1204" formatCode="0.00E+00">
                  <c:v>-5.9545199999999999E-153</c:v>
                </c:pt>
                <c:pt idx="1205" formatCode="0.00E+00">
                  <c:v>-3.7686799999999999E-153</c:v>
                </c:pt>
                <c:pt idx="1206" formatCode="0.00E+00">
                  <c:v>6.4855999999999998E-153</c:v>
                </c:pt>
                <c:pt idx="1207" formatCode="0.00E+00">
                  <c:v>1.6571799999999999E-152</c:v>
                </c:pt>
                <c:pt idx="1208" formatCode="0.00E+00">
                  <c:v>7.3012700000000002E-153</c:v>
                </c:pt>
                <c:pt idx="1209" formatCode="0.00E+00">
                  <c:v>-3.3693299999999998E-152</c:v>
                </c:pt>
                <c:pt idx="1210" formatCode="0.00E+00">
                  <c:v>-8.1043700000000005E-152</c:v>
                </c:pt>
                <c:pt idx="1211" formatCode="0.00E+00">
                  <c:v>-6.01336E-152</c:v>
                </c:pt>
                <c:pt idx="1212" formatCode="0.00E+00">
                  <c:v>9.2605400000000001E-152</c:v>
                </c:pt>
                <c:pt idx="1213" formatCode="0.00E+00">
                  <c:v>3.0206899999999998E-151</c:v>
                </c:pt>
                <c:pt idx="1214" formatCode="0.00E+00">
                  <c:v>3.0216600000000001E-151</c:v>
                </c:pt>
                <c:pt idx="1215" formatCode="0.00E+00">
                  <c:v>-1.6826599999999999E-151</c:v>
                </c:pt>
                <c:pt idx="1216" formatCode="0.00E+00">
                  <c:v>-8.9628600000000006E-151</c:v>
                </c:pt>
                <c:pt idx="1217" formatCode="0.00E+00">
                  <c:v>-8.7940799999999996E-151</c:v>
                </c:pt>
                <c:pt idx="1218" formatCode="0.00E+00">
                  <c:v>9.64455E-151</c:v>
                </c:pt>
                <c:pt idx="1219" formatCode="0.00E+00">
                  <c:v>4.1196699999999998E-150</c:v>
                </c:pt>
                <c:pt idx="1220" formatCode="0.00E+00">
                  <c:v>5.4678900000000004E-150</c:v>
                </c:pt>
                <c:pt idx="1221" formatCode="0.00E+00">
                  <c:v>1.11231E-150</c:v>
                </c:pt>
                <c:pt idx="1222" formatCode="0.00E+00">
                  <c:v>-8.4145800000000001E-150</c:v>
                </c:pt>
                <c:pt idx="1223" formatCode="0.00E+00">
                  <c:v>-1.4272299999999999E-149</c:v>
                </c:pt>
                <c:pt idx="1224" formatCode="0.00E+00">
                  <c:v>-4.63201E-150</c:v>
                </c:pt>
                <c:pt idx="1225" formatCode="0.00E+00">
                  <c:v>2.1046899999999998E-149</c:v>
                </c:pt>
                <c:pt idx="1226" formatCode="0.00E+00">
                  <c:v>3.59126E-149</c:v>
                </c:pt>
                <c:pt idx="1227" formatCode="0.00E+00">
                  <c:v>-1.01415E-149</c:v>
                </c:pt>
                <c:pt idx="1228" formatCode="0.00E+00">
                  <c:v>-1.3438000000000001E-148</c:v>
                </c:pt>
                <c:pt idx="1229" formatCode="0.00E+00">
                  <c:v>-2.4267499999999999E-148</c:v>
                </c:pt>
                <c:pt idx="1230" formatCode="0.00E+00">
                  <c:v>-1.47573E-148</c:v>
                </c:pt>
                <c:pt idx="1231" formatCode="0.00E+00">
                  <c:v>2.3953100000000001E-148</c:v>
                </c:pt>
                <c:pt idx="1232" formatCode="0.00E+00">
                  <c:v>6.1021699999999999E-148</c:v>
                </c:pt>
                <c:pt idx="1233" formatCode="0.00E+00">
                  <c:v>2.2887699999999999E-148</c:v>
                </c:pt>
                <c:pt idx="1234" formatCode="0.00E+00">
                  <c:v>-1.3616699999999999E-147</c:v>
                </c:pt>
                <c:pt idx="1235" formatCode="0.00E+00">
                  <c:v>-3.2411100000000002E-147</c:v>
                </c:pt>
                <c:pt idx="1236" formatCode="0.00E+00">
                  <c:v>-3.0110000000000002E-147</c:v>
                </c:pt>
                <c:pt idx="1237" formatCode="0.00E+00">
                  <c:v>1.30737E-147</c:v>
                </c:pt>
                <c:pt idx="1238" formatCode="0.00E+00">
                  <c:v>7.2773300000000001E-147</c:v>
                </c:pt>
                <c:pt idx="1239" formatCode="0.00E+00">
                  <c:v>6.3487299999999995E-147</c:v>
                </c:pt>
                <c:pt idx="1240" formatCode="0.00E+00">
                  <c:v>-9.50357E-147</c:v>
                </c:pt>
                <c:pt idx="1241" formatCode="0.00E+00">
                  <c:v>-3.3977900000000002E-146</c:v>
                </c:pt>
                <c:pt idx="1242" formatCode="0.00E+00">
                  <c:v>-3.5951000000000002E-146</c:v>
                </c:pt>
                <c:pt idx="1243" formatCode="0.00E+00">
                  <c:v>2.0487999999999998E-146</c:v>
                </c:pt>
                <c:pt idx="1244" formatCode="0.00E+00">
                  <c:v>1.2036E-145</c:v>
                </c:pt>
                <c:pt idx="1245" formatCode="0.00E+00">
                  <c:v>1.5687E-145</c:v>
                </c:pt>
                <c:pt idx="1246" formatCode="0.00E+00">
                  <c:v>-3.0445399999999999E-147</c:v>
                </c:pt>
                <c:pt idx="1247" formatCode="0.00E+00">
                  <c:v>-3.3414500000000003E-145</c:v>
                </c:pt>
                <c:pt idx="1248" formatCode="0.00E+00">
                  <c:v>-4.70527E-145</c:v>
                </c:pt>
                <c:pt idx="1249" formatCode="0.00E+00">
                  <c:v>1.4069500000000001E-145</c:v>
                </c:pt>
                <c:pt idx="1250" formatCode="0.00E+00">
                  <c:v>1.5447700000000001E-144</c:v>
                </c:pt>
                <c:pt idx="1251" formatCode="0.00E+00">
                  <c:v>2.60592E-144</c:v>
                </c:pt>
                <c:pt idx="1252" formatCode="0.00E+00">
                  <c:v>1.45035E-144</c:v>
                </c:pt>
                <c:pt idx="1253" formatCode="0.00E+00">
                  <c:v>-2.4928200000000001E-144</c:v>
                </c:pt>
                <c:pt idx="1254" formatCode="0.00E+00">
                  <c:v>-5.5187000000000002E-144</c:v>
                </c:pt>
                <c:pt idx="1255" formatCode="0.00E+00">
                  <c:v>-4.37601E-145</c:v>
                </c:pt>
                <c:pt idx="1256" formatCode="0.00E+00">
                  <c:v>1.5718200000000001E-143</c:v>
                </c:pt>
                <c:pt idx="1257" formatCode="0.00E+00">
                  <c:v>3.18894E-143</c:v>
                </c:pt>
                <c:pt idx="1258" formatCode="0.00E+00">
                  <c:v>2.0595200000000001E-143</c:v>
                </c:pt>
                <c:pt idx="1259" formatCode="0.00E+00">
                  <c:v>-3.8654000000000001E-143</c:v>
                </c:pt>
                <c:pt idx="1260" formatCode="0.00E+00">
                  <c:v>-1.11194E-142</c:v>
                </c:pt>
                <c:pt idx="1261" formatCode="0.00E+00">
                  <c:v>-9.6893600000000001E-143</c:v>
                </c:pt>
                <c:pt idx="1262" formatCode="0.00E+00">
                  <c:v>8.5469000000000006E-143</c:v>
                </c:pt>
                <c:pt idx="1263" formatCode="0.00E+00">
                  <c:v>3.2884900000000002E-142</c:v>
                </c:pt>
                <c:pt idx="1264" formatCode="0.00E+00">
                  <c:v>2.5131900000000001E-142</c:v>
                </c:pt>
                <c:pt idx="1265" formatCode="0.00E+00">
                  <c:v>-5.0220200000000001E-142</c:v>
                </c:pt>
                <c:pt idx="1266" formatCode="0.00E+00">
                  <c:v>-1.6345099999999999E-141</c:v>
                </c:pt>
                <c:pt idx="1267" formatCode="0.00E+00">
                  <c:v>-1.781E-141</c:v>
                </c:pt>
                <c:pt idx="1268" formatCode="0.00E+00">
                  <c:v>6.9071699999999995E-142</c:v>
                </c:pt>
                <c:pt idx="1269" formatCode="0.00E+00">
                  <c:v>5.1975E-141</c:v>
                </c:pt>
                <c:pt idx="1270" formatCode="0.00E+00">
                  <c:v>7.2536999999999995E-141</c:v>
                </c:pt>
                <c:pt idx="1271" formatCode="0.00E+00">
                  <c:v>1.3739899999999999E-141</c:v>
                </c:pt>
                <c:pt idx="1272" formatCode="0.00E+00">
                  <c:v>-1.15984E-140</c:v>
                </c:pt>
                <c:pt idx="1273" formatCode="0.00E+00">
                  <c:v>-1.8191399999999999E-140</c:v>
                </c:pt>
                <c:pt idx="1274" formatCode="0.00E+00">
                  <c:v>1.54024E-141</c:v>
                </c:pt>
                <c:pt idx="1275" formatCode="0.00E+00">
                  <c:v>4.9449000000000001E-140</c:v>
                </c:pt>
                <c:pt idx="1276" formatCode="0.00E+00">
                  <c:v>8.2984300000000003E-140</c:v>
                </c:pt>
                <c:pt idx="1277" formatCode="0.00E+00">
                  <c:v>2.3679600000000002E-140</c:v>
                </c:pt>
                <c:pt idx="1278" formatCode="0.00E+00">
                  <c:v>-1.5671000000000001E-139</c:v>
                </c:pt>
                <c:pt idx="1279" formatCode="0.00E+00">
                  <c:v>-3.2788099999999999E-139</c:v>
                </c:pt>
                <c:pt idx="1280" formatCode="0.00E+00">
                  <c:v>-2.3829399999999998E-139</c:v>
                </c:pt>
                <c:pt idx="1281" formatCode="0.00E+00">
                  <c:v>2.31295E-139</c:v>
                </c:pt>
                <c:pt idx="1282" formatCode="0.00E+00">
                  <c:v>6.8257099999999997E-139</c:v>
                </c:pt>
                <c:pt idx="1283" formatCode="0.00E+00">
                  <c:v>1.7306100000000002E-139</c:v>
                </c:pt>
                <c:pt idx="1284" formatCode="0.00E+00">
                  <c:v>-1.87545E-138</c:v>
                </c:pt>
                <c:pt idx="1285" formatCode="0.00E+00">
                  <c:v>-4.2228200000000002E-138</c:v>
                </c:pt>
                <c:pt idx="1286" formatCode="0.00E+00">
                  <c:v>-3.3012000000000002E-138</c:v>
                </c:pt>
                <c:pt idx="1287" formatCode="0.00E+00">
                  <c:v>4.1911499999999997E-138</c:v>
                </c:pt>
                <c:pt idx="1288" formatCode="0.00E+00">
                  <c:v>1.4388500000000001E-137</c:v>
                </c:pt>
                <c:pt idx="1289" formatCode="0.00E+00">
                  <c:v>1.2952399999999999E-137</c:v>
                </c:pt>
                <c:pt idx="1290" formatCode="0.00E+00">
                  <c:v>-1.3810700000000001E-137</c:v>
                </c:pt>
                <c:pt idx="1291" formatCode="0.00E+00">
                  <c:v>-5.5376399999999999E-137</c:v>
                </c:pt>
                <c:pt idx="1292" formatCode="0.00E+00">
                  <c:v>-6.0788400000000004E-137</c:v>
                </c:pt>
                <c:pt idx="1293" formatCode="0.00E+00">
                  <c:v>2.9313000000000001E-137</c:v>
                </c:pt>
                <c:pt idx="1294" formatCode="0.00E+00">
                  <c:v>1.93094E-136</c:v>
                </c:pt>
                <c:pt idx="1295" formatCode="0.00E+00">
                  <c:v>2.72392E-136</c:v>
                </c:pt>
                <c:pt idx="1296" formatCode="0.00E+00">
                  <c:v>7.9243399999999999E-137</c:v>
                </c:pt>
                <c:pt idx="1297" formatCode="0.00E+00">
                  <c:v>-3.51027E-136</c:v>
                </c:pt>
                <c:pt idx="1298" formatCode="0.00E+00">
                  <c:v>-5.3021400000000001E-136</c:v>
                </c:pt>
                <c:pt idx="1299" formatCode="0.00E+00">
                  <c:v>2.4903100000000001E-136</c:v>
                </c:pt>
                <c:pt idx="1300" formatCode="0.00E+00">
                  <c:v>2.0273599999999999E-135</c:v>
                </c:pt>
                <c:pt idx="1301" formatCode="0.00E+00">
                  <c:v>3.2270099999999998E-135</c:v>
                </c:pt>
                <c:pt idx="1302" formatCode="0.00E+00">
                  <c:v>9.9814299999999993E-136</c:v>
                </c:pt>
                <c:pt idx="1303" formatCode="0.00E+00">
                  <c:v>-5.6330999999999998E-135</c:v>
                </c:pt>
                <c:pt idx="1304" formatCode="0.00E+00">
                  <c:v>-1.15975E-134</c:v>
                </c:pt>
                <c:pt idx="1305" formatCode="0.00E+00">
                  <c:v>-7.2295200000000001E-135</c:v>
                </c:pt>
                <c:pt idx="1306" formatCode="0.00E+00">
                  <c:v>1.1677899999999999E-134</c:v>
                </c:pt>
                <c:pt idx="1307" formatCode="0.00E+00">
                  <c:v>2.9858800000000002E-134</c:v>
                </c:pt>
                <c:pt idx="1308" formatCode="0.00E+00">
                  <c:v>1.18108E-134</c:v>
                </c:pt>
                <c:pt idx="1309" formatCode="0.00E+00">
                  <c:v>-6.4464000000000002E-134</c:v>
                </c:pt>
                <c:pt idx="1310" formatCode="0.00E+00">
                  <c:v>-1.5093299999999999E-133</c:v>
                </c:pt>
                <c:pt idx="1311" formatCode="0.00E+00">
                  <c:v>-1.13288E-133</c:v>
                </c:pt>
                <c:pt idx="1312" formatCode="0.00E+00">
                  <c:v>1.6698199999999999E-133</c:v>
                </c:pt>
                <c:pt idx="1313" formatCode="0.00E+00">
                  <c:v>5.4495800000000001E-133</c:v>
                </c:pt>
                <c:pt idx="1314" formatCode="0.00E+00">
                  <c:v>5.1460700000000003E-133</c:v>
                </c:pt>
                <c:pt idx="1315" formatCode="0.00E+00">
                  <c:v>-3.7511400000000001E-133</c:v>
                </c:pt>
                <c:pt idx="1316" formatCode="0.00E+00">
                  <c:v>-1.7500200000000001E-132</c:v>
                </c:pt>
                <c:pt idx="1317" formatCode="0.00E+00">
                  <c:v>-1.9240399999999999E-132</c:v>
                </c:pt>
                <c:pt idx="1318" formatCode="0.00E+00">
                  <c:v>1.0169E-132</c:v>
                </c:pt>
                <c:pt idx="1319" formatCode="0.00E+00">
                  <c:v>6.3162299999999998E-132</c:v>
                </c:pt>
                <c:pt idx="1320" formatCode="0.00E+00">
                  <c:v>8.6998000000000004E-132</c:v>
                </c:pt>
                <c:pt idx="1321" formatCode="0.00E+00">
                  <c:v>1.05493E-132</c:v>
                </c:pt>
                <c:pt idx="1322" formatCode="0.00E+00">
                  <c:v>-1.60646E-131</c:v>
                </c:pt>
                <c:pt idx="1323" formatCode="0.00E+00">
                  <c:v>-2.5267299999999998E-131</c:v>
                </c:pt>
                <c:pt idx="1324" formatCode="0.00E+00">
                  <c:v>-6.2173200000000001E-133</c:v>
                </c:pt>
                <c:pt idx="1325" formatCode="0.00E+00">
                  <c:v>6.0573399999999998E-131</c:v>
                </c:pt>
                <c:pt idx="1326" formatCode="0.00E+00">
                  <c:v>9.9617100000000006E-131</c:v>
                </c:pt>
                <c:pt idx="1327" formatCode="0.00E+00">
                  <c:v>8.9422599999999996E-132</c:v>
                </c:pt>
                <c:pt idx="1328" formatCode="0.00E+00">
                  <c:v>-2.4627399999999999E-130</c:v>
                </c:pt>
                <c:pt idx="1329" formatCode="0.00E+00">
                  <c:v>-4.7082999999999996E-130</c:v>
                </c:pt>
                <c:pt idx="1330" formatCode="0.00E+00">
                  <c:v>-2.7871000000000002E-130</c:v>
                </c:pt>
                <c:pt idx="1331" formatCode="0.00E+00">
                  <c:v>5.2137800000000003E-130</c:v>
                </c:pt>
                <c:pt idx="1332" formatCode="0.00E+00">
                  <c:v>1.31154E-129</c:v>
                </c:pt>
                <c:pt idx="1333" formatCode="0.00E+00">
                  <c:v>6.7911700000000002E-130</c:v>
                </c:pt>
                <c:pt idx="1334" formatCode="0.00E+00">
                  <c:v>-2.2209199999999999E-129</c:v>
                </c:pt>
                <c:pt idx="1335" formatCode="0.00E+00">
                  <c:v>-5.42314E-129</c:v>
                </c:pt>
                <c:pt idx="1336" formatCode="0.00E+00">
                  <c:v>-3.36357E-129</c:v>
                </c:pt>
                <c:pt idx="1337" formatCode="0.00E+00">
                  <c:v>8.2616800000000004E-129</c:v>
                </c:pt>
                <c:pt idx="1338" formatCode="0.00E+00">
                  <c:v>2.3864500000000001E-128</c:v>
                </c:pt>
                <c:pt idx="1339" formatCode="0.00E+00">
                  <c:v>2.4220199999999999E-128</c:v>
                </c:pt>
                <c:pt idx="1340" formatCode="0.00E+00">
                  <c:v>-1.0125E-128</c:v>
                </c:pt>
                <c:pt idx="1341" formatCode="0.00E+00">
                  <c:v>-6.6308300000000004E-128</c:v>
                </c:pt>
                <c:pt idx="1342" formatCode="0.00E+00">
                  <c:v>-8.0897400000000003E-128</c:v>
                </c:pt>
                <c:pt idx="1343" formatCode="0.00E+00">
                  <c:v>1.84919E-128</c:v>
                </c:pt>
                <c:pt idx="1344" formatCode="0.00E+00">
                  <c:v>2.0096199999999998E-127</c:v>
                </c:pt>
                <c:pt idx="1345" formatCode="0.00E+00">
                  <c:v>2.30167E-127</c:v>
                </c:pt>
                <c:pt idx="1346" formatCode="0.00E+00">
                  <c:v>-1.9217399999999999E-127</c:v>
                </c:pt>
                <c:pt idx="1347" formatCode="0.00E+00">
                  <c:v>-1.00831E-126</c:v>
                </c:pt>
                <c:pt idx="1348" formatCode="0.00E+00">
                  <c:v>-1.43136E-126</c:v>
                </c:pt>
                <c:pt idx="1349" formatCode="0.00E+00">
                  <c:v>-2.6967199999999998E-127</c:v>
                </c:pt>
                <c:pt idx="1350" formatCode="0.00E+00">
                  <c:v>2.59725E-126</c:v>
                </c:pt>
                <c:pt idx="1351" formatCode="0.00E+00">
                  <c:v>4.8478299999999999E-126</c:v>
                </c:pt>
                <c:pt idx="1352" formatCode="0.00E+00">
                  <c:v>2.1977500000000001E-126</c:v>
                </c:pt>
                <c:pt idx="1353" formatCode="0.00E+00">
                  <c:v>-7.0786900000000007E-126</c:v>
                </c:pt>
                <c:pt idx="1354" formatCode="0.00E+00">
                  <c:v>-1.5766900000000001E-125</c:v>
                </c:pt>
                <c:pt idx="1355" formatCode="0.00E+00">
                  <c:v>-9.4973100000000006E-126</c:v>
                </c:pt>
                <c:pt idx="1356" formatCode="0.00E+00">
                  <c:v>1.86138E-125</c:v>
                </c:pt>
                <c:pt idx="1357" formatCode="0.00E+00">
                  <c:v>4.5657400000000002E-125</c:v>
                </c:pt>
                <c:pt idx="1358" formatCode="0.00E+00">
                  <c:v>1.7076700000000001E-125</c:v>
                </c:pt>
                <c:pt idx="1359" formatCode="0.00E+00">
                  <c:v>-1.0074399999999999E-124</c:v>
                </c:pt>
                <c:pt idx="1360" formatCode="0.00E+00">
                  <c:v>-2.3789399999999999E-124</c:v>
                </c:pt>
                <c:pt idx="1361" formatCode="0.00E+00">
                  <c:v>-2.0363699999999999E-124</c:v>
                </c:pt>
                <c:pt idx="1362" formatCode="0.00E+00">
                  <c:v>1.66526E-124</c:v>
                </c:pt>
                <c:pt idx="1363" formatCode="0.00E+00">
                  <c:v>6.7245600000000001E-124</c:v>
                </c:pt>
                <c:pt idx="1364" formatCode="0.00E+00">
                  <c:v>6.0615300000000002E-124</c:v>
                </c:pt>
                <c:pt idx="1365" formatCode="0.00E+00">
                  <c:v>-6.9497099999999998E-124</c:v>
                </c:pt>
                <c:pt idx="1366" formatCode="0.00E+00">
                  <c:v>-2.7051200000000002E-123</c:v>
                </c:pt>
                <c:pt idx="1367" formatCode="0.00E+00">
                  <c:v>-2.8795599999999999E-123</c:v>
                </c:pt>
                <c:pt idx="1368" formatCode="0.00E+00">
                  <c:v>1.75236E-123</c:v>
                </c:pt>
                <c:pt idx="1369" formatCode="0.00E+00">
                  <c:v>1.0096E-122</c:v>
                </c:pt>
                <c:pt idx="1370" formatCode="0.00E+00">
                  <c:v>1.4410899999999999E-122</c:v>
                </c:pt>
                <c:pt idx="1371" formatCode="0.00E+00">
                  <c:v>5.5065300000000001E-123</c:v>
                </c:pt>
                <c:pt idx="1372" formatCode="0.00E+00">
                  <c:v>-1.4926899999999999E-122</c:v>
                </c:pt>
                <c:pt idx="1373" formatCode="0.00E+00">
                  <c:v>-2.1224500000000001E-122</c:v>
                </c:pt>
                <c:pt idx="1374" formatCode="0.00E+00">
                  <c:v>2.4893300000000001E-122</c:v>
                </c:pt>
                <c:pt idx="1375" formatCode="0.00E+00">
                  <c:v>1.2554800000000001E-121</c:v>
                </c:pt>
                <c:pt idx="1376" formatCode="0.00E+00">
                  <c:v>1.9442199999999998E-121</c:v>
                </c:pt>
                <c:pt idx="1377" formatCode="0.00E+00">
                  <c:v>7.3056600000000004E-122</c:v>
                </c:pt>
                <c:pt idx="1378" formatCode="0.00E+00">
                  <c:v>-2.9457700000000001E-121</c:v>
                </c:pt>
                <c:pt idx="1379" formatCode="0.00E+00">
                  <c:v>-6.31282E-121</c:v>
                </c:pt>
                <c:pt idx="1380" formatCode="0.00E+00">
                  <c:v>-3.9592500000000004E-121</c:v>
                </c:pt>
                <c:pt idx="1381" formatCode="0.00E+00">
                  <c:v>6.6533699999999998E-121</c:v>
                </c:pt>
                <c:pt idx="1382" formatCode="0.00E+00">
                  <c:v>1.6821599999999999E-120</c:v>
                </c:pt>
                <c:pt idx="1383" formatCode="0.00E+00">
                  <c:v>5.7615600000000001E-121</c:v>
                </c:pt>
                <c:pt idx="1384" formatCode="0.00E+00">
                  <c:v>-3.9451099999999997E-120</c:v>
                </c:pt>
                <c:pt idx="1385" formatCode="0.00E+00">
                  <c:v>-9.2752400000000002E-120</c:v>
                </c:pt>
                <c:pt idx="1386" formatCode="0.00E+00">
                  <c:v>-8.6504400000000005E-120</c:v>
                </c:pt>
                <c:pt idx="1387" formatCode="0.00E+00">
                  <c:v>3.3497799999999999E-120</c:v>
                </c:pt>
                <c:pt idx="1388" formatCode="0.00E+00">
                  <c:v>1.96667E-119</c:v>
                </c:pt>
                <c:pt idx="1389" formatCode="0.00E+00">
                  <c:v>1.6007199999999999E-119</c:v>
                </c:pt>
                <c:pt idx="1390" formatCode="0.00E+00">
                  <c:v>-2.98504E-119</c:v>
                </c:pt>
                <c:pt idx="1391" formatCode="0.00E+00">
                  <c:v>-9.9586400000000008E-119</c:v>
                </c:pt>
                <c:pt idx="1392" formatCode="0.00E+00">
                  <c:v>-1.1016399999999999E-118</c:v>
                </c:pt>
                <c:pt idx="1393" formatCode="0.00E+00">
                  <c:v>3.7066299999999998E-119</c:v>
                </c:pt>
                <c:pt idx="1394" formatCode="0.00E+00">
                  <c:v>3.0533299999999999E-118</c:v>
                </c:pt>
                <c:pt idx="1395" formatCode="0.00E+00">
                  <c:v>4.0962799999999996E-118</c:v>
                </c:pt>
                <c:pt idx="1396" formatCode="0.00E+00">
                  <c:v>-1.0521E-119</c:v>
                </c:pt>
                <c:pt idx="1397" formatCode="0.00E+00">
                  <c:v>-9.0215599999999999E-118</c:v>
                </c:pt>
                <c:pt idx="1398" formatCode="0.00E+00">
                  <c:v>-1.3385999999999999E-117</c:v>
                </c:pt>
                <c:pt idx="1399" formatCode="0.00E+00">
                  <c:v>1.14214E-118</c:v>
                </c:pt>
                <c:pt idx="1400" formatCode="0.00E+00">
                  <c:v>3.6280499999999997E-117</c:v>
                </c:pt>
                <c:pt idx="1401" formatCode="0.00E+00">
                  <c:v>6.1830699999999997E-117</c:v>
                </c:pt>
                <c:pt idx="1402" formatCode="0.00E+00">
                  <c:v>2.33984E-117</c:v>
                </c:pt>
                <c:pt idx="1403" formatCode="0.00E+00">
                  <c:v>-9.8687500000000005E-117</c:v>
                </c:pt>
                <c:pt idx="1404" formatCode="0.00E+00">
                  <c:v>-1.95114E-116</c:v>
                </c:pt>
                <c:pt idx="1405" formatCode="0.00E+00">
                  <c:v>-4.9993600000000003E-117</c:v>
                </c:pt>
                <c:pt idx="1406" formatCode="0.00E+00">
                  <c:v>4.27925E-116</c:v>
                </c:pt>
                <c:pt idx="1407" formatCode="0.00E+00">
                  <c:v>9.0646499999999998E-116</c:v>
                </c:pt>
                <c:pt idx="1408" formatCode="0.00E+00">
                  <c:v>5.9600400000000002E-116</c:v>
                </c:pt>
                <c:pt idx="1409" formatCode="0.00E+00">
                  <c:v>-1.0327699999999999E-115</c:v>
                </c:pt>
                <c:pt idx="1410" formatCode="0.00E+00">
                  <c:v>-3.0546000000000001E-115</c:v>
                </c:pt>
                <c:pt idx="1411" formatCode="0.00E+00">
                  <c:v>-2.9887599999999999E-115</c:v>
                </c:pt>
                <c:pt idx="1412" formatCode="0.00E+00">
                  <c:v>1.0839600000000001E-115</c:v>
                </c:pt>
                <c:pt idx="1413" formatCode="0.00E+00">
                  <c:v>6.4966599999999998E-115</c:v>
                </c:pt>
                <c:pt idx="1414" formatCode="0.00E+00">
                  <c:v>3.75404E-115</c:v>
                </c:pt>
                <c:pt idx="1415" formatCode="0.00E+00">
                  <c:v>-1.57481E-114</c:v>
                </c:pt>
                <c:pt idx="1416" formatCode="0.00E+00">
                  <c:v>-4.4491000000000002E-114</c:v>
                </c:pt>
                <c:pt idx="1417" formatCode="0.00E+00">
                  <c:v>-4.8236900000000002E-114</c:v>
                </c:pt>
                <c:pt idx="1418" formatCode="0.00E+00">
                  <c:v>1.46314E-114</c:v>
                </c:pt>
                <c:pt idx="1419" formatCode="0.00E+00">
                  <c:v>1.29691E-113</c:v>
                </c:pt>
                <c:pt idx="1420" formatCode="0.00E+00">
                  <c:v>1.82669E-113</c:v>
                </c:pt>
                <c:pt idx="1421" formatCode="0.00E+00">
                  <c:v>2.9040100000000002E-114</c:v>
                </c:pt>
                <c:pt idx="1422" formatCode="0.00E+00">
                  <c:v>-3.1118899999999999E-113</c:v>
                </c:pt>
                <c:pt idx="1423" formatCode="0.00E+00">
                  <c:v>-4.6557800000000002E-113</c:v>
                </c:pt>
                <c:pt idx="1424" formatCode="0.00E+00">
                  <c:v>1.12821E-113</c:v>
                </c:pt>
                <c:pt idx="1425" formatCode="0.00E+00">
                  <c:v>1.4615599999999999E-112</c:v>
                </c:pt>
                <c:pt idx="1426" formatCode="0.00E+00">
                  <c:v>2.3890099999999998E-112</c:v>
                </c:pt>
                <c:pt idx="1427" formatCode="0.00E+00">
                  <c:v>8.1122500000000002E-113</c:v>
                </c:pt>
                <c:pt idx="1428" formatCode="0.00E+00">
                  <c:v>-3.9257400000000002E-112</c:v>
                </c:pt>
                <c:pt idx="1429" formatCode="0.00E+00">
                  <c:v>-7.9830099999999999E-112</c:v>
                </c:pt>
                <c:pt idx="1430" formatCode="0.00E+00">
                  <c:v>-3.64162E-112</c:v>
                </c:pt>
                <c:pt idx="1431" formatCode="0.00E+00">
                  <c:v>1.28915E-111</c:v>
                </c:pt>
                <c:pt idx="1432" formatCode="0.00E+00">
                  <c:v>2.96038E-111</c:v>
                </c:pt>
                <c:pt idx="1433" formatCode="0.00E+00">
                  <c:v>1.93986E-111</c:v>
                </c:pt>
                <c:pt idx="1434" formatCode="0.00E+00">
                  <c:v>-3.3726099999999998E-111</c:v>
                </c:pt>
                <c:pt idx="1435" formatCode="0.00E+00">
                  <c:v>-9.3049199999999997E-111</c:v>
                </c:pt>
                <c:pt idx="1436" formatCode="0.00E+00">
                  <c:v>-5.7822500000000001E-111</c:v>
                </c:pt>
                <c:pt idx="1437" formatCode="0.00E+00">
                  <c:v>1.48384E-110</c:v>
                </c:pt>
                <c:pt idx="1438" formatCode="0.00E+00">
                  <c:v>4.2101600000000001E-110</c:v>
                </c:pt>
                <c:pt idx="1439" formatCode="0.00E+00">
                  <c:v>4.0324899999999998E-110</c:v>
                </c:pt>
                <c:pt idx="1440" formatCode="0.00E+00">
                  <c:v>-2.54857E-110</c:v>
                </c:pt>
                <c:pt idx="1441" formatCode="0.00E+00">
                  <c:v>-1.3001E-109</c:v>
                </c:pt>
                <c:pt idx="1442" formatCode="0.00E+00">
                  <c:v>-1.5421100000000001E-109</c:v>
                </c:pt>
                <c:pt idx="1443" formatCode="0.00E+00">
                  <c:v>4.6911499999999998E-110</c:v>
                </c:pt>
                <c:pt idx="1444" formatCode="0.00E+00">
                  <c:v>4.2347100000000002E-109</c:v>
                </c:pt>
                <c:pt idx="1445" formatCode="0.00E+00">
                  <c:v>5.6314800000000003E-109</c:v>
                </c:pt>
                <c:pt idx="1446" formatCode="0.00E+00">
                  <c:v>-5.04837E-110</c:v>
                </c:pt>
                <c:pt idx="1447" formatCode="0.00E+00">
                  <c:v>-1.34036E-108</c:v>
                </c:pt>
                <c:pt idx="1448" formatCode="0.00E+00">
                  <c:v>-1.9127E-108</c:v>
                </c:pt>
                <c:pt idx="1449" formatCode="0.00E+00">
                  <c:v>4.46851E-109</c:v>
                </c:pt>
                <c:pt idx="1450" formatCode="0.00E+00">
                  <c:v>6.0116399999999999E-108</c:v>
                </c:pt>
                <c:pt idx="1451" formatCode="0.00E+00">
                  <c:v>1.0340200000000001E-107</c:v>
                </c:pt>
                <c:pt idx="1452" formatCode="0.00E+00">
                  <c:v>6.1344899999999998E-108</c:v>
                </c:pt>
                <c:pt idx="1453" formatCode="0.00E+00">
                  <c:v>-8.8684299999999994E-108</c:v>
                </c:pt>
                <c:pt idx="1454" formatCode="0.00E+00">
                  <c:v>-1.9906199999999999E-107</c:v>
                </c:pt>
                <c:pt idx="1455" formatCode="0.00E+00">
                  <c:v>1.96167E-108</c:v>
                </c:pt>
                <c:pt idx="1456" formatCode="0.00E+00">
                  <c:v>6.8457200000000002E-107</c:v>
                </c:pt>
                <c:pt idx="1457" formatCode="0.00E+00">
                  <c:v>1.34553E-106</c:v>
                </c:pt>
                <c:pt idx="1458" formatCode="0.00E+00">
                  <c:v>9.3062199999999998E-107</c:v>
                </c:pt>
                <c:pt idx="1459" formatCode="0.00E+00">
                  <c:v>-1.2771999999999999E-106</c:v>
                </c:pt>
                <c:pt idx="1460" formatCode="0.00E+00">
                  <c:v>-3.99762E-106</c:v>
                </c:pt>
                <c:pt idx="1461" formatCode="0.00E+00">
                  <c:v>-3.5964099999999999E-106</c:v>
                </c:pt>
                <c:pt idx="1462" formatCode="0.00E+00">
                  <c:v>3.14234E-106</c:v>
                </c:pt>
                <c:pt idx="1463" formatCode="0.00E+00">
                  <c:v>1.25102E-105</c:v>
                </c:pt>
                <c:pt idx="1464" formatCode="0.00E+00">
                  <c:v>1.12708E-105</c:v>
                </c:pt>
                <c:pt idx="1465" formatCode="0.00E+00">
                  <c:v>-1.2542399999999999E-105</c:v>
                </c:pt>
                <c:pt idx="1466" formatCode="0.00E+00">
                  <c:v>-4.8300100000000002E-105</c:v>
                </c:pt>
                <c:pt idx="1467" formatCode="0.00E+00">
                  <c:v>-4.8605399999999997E-105</c:v>
                </c:pt>
                <c:pt idx="1468" formatCode="0.00E+00">
                  <c:v>3.8577900000000004E-105</c:v>
                </c:pt>
                <c:pt idx="1469" formatCode="0.00E+00">
                  <c:v>1.8903800000000001E-104</c:v>
                </c:pt>
                <c:pt idx="1470" formatCode="0.00E+00">
                  <c:v>2.41753E-104</c:v>
                </c:pt>
                <c:pt idx="1471" formatCode="0.00E+00">
                  <c:v>-2.0216899999999999E-105</c:v>
                </c:pt>
                <c:pt idx="1472" formatCode="0.00E+00">
                  <c:v>-5.7465599999999994E-104</c:v>
                </c:pt>
                <c:pt idx="1473" formatCode="0.00E+00">
                  <c:v>-8.9316100000000003E-104</c:v>
                </c:pt>
                <c:pt idx="1474" formatCode="0.00E+00">
                  <c:v>-1.9536499999999999E-104</c:v>
                </c:pt>
                <c:pt idx="1475" formatCode="0.00E+00">
                  <c:v>1.5974999999999999E-103</c:v>
                </c:pt>
                <c:pt idx="1476" formatCode="0.00E+00">
                  <c:v>2.6611700000000001E-103</c:v>
                </c:pt>
                <c:pt idx="1477" formatCode="0.00E+00">
                  <c:v>-2.1484700000000001E-104</c:v>
                </c:pt>
                <c:pt idx="1478" formatCode="0.00E+00">
                  <c:v>-7.91345E-103</c:v>
                </c:pt>
                <c:pt idx="1479" formatCode="0.00E+00">
                  <c:v>-1.43274E-102</c:v>
                </c:pt>
                <c:pt idx="1480" formatCode="0.00E+00">
                  <c:v>-7.48231E-103</c:v>
                </c:pt>
                <c:pt idx="1481" formatCode="0.00E+00">
                  <c:v>1.7952399999999998E-102</c:v>
                </c:pt>
                <c:pt idx="1482" formatCode="0.00E+00">
                  <c:v>4.3922099999999996E-102</c:v>
                </c:pt>
                <c:pt idx="1483" formatCode="0.00E+00">
                  <c:v>3.0761099999999999E-102</c:v>
                </c:pt>
                <c:pt idx="1484" formatCode="0.00E+00">
                  <c:v>-4.7354699999999998E-102</c:v>
                </c:pt>
                <c:pt idx="1485" formatCode="0.00E+00">
                  <c:v>-1.3761300000000001E-101</c:v>
                </c:pt>
                <c:pt idx="1486" formatCode="0.00E+00">
                  <c:v>-9.5863600000000002E-102</c:v>
                </c:pt>
                <c:pt idx="1487" formatCode="0.00E+00">
                  <c:v>1.8633699999999999E-101</c:v>
                </c:pt>
                <c:pt idx="1488" formatCode="0.00E+00">
                  <c:v>5.6382599999999997E-101</c:v>
                </c:pt>
                <c:pt idx="1489" formatCode="0.00E+00">
                  <c:v>5.22645E-101</c:v>
                </c:pt>
                <c:pt idx="1490" formatCode="0.00E+00">
                  <c:v>-4.52176E-101</c:v>
                </c:pt>
                <c:pt idx="1491" formatCode="0.00E+00">
                  <c:v>-1.99767E-100</c:v>
                </c:pt>
                <c:pt idx="1492" formatCode="0.00E+00">
                  <c:v>-2.4168900000000002E-100</c:v>
                </c:pt>
                <c:pt idx="1493" formatCode="0.00E+00">
                  <c:v>2.51992E-101</c:v>
                </c:pt>
                <c:pt idx="1494" formatCode="0.00E+00">
                  <c:v>5.2247599999999995E-100</c:v>
                </c:pt>
                <c:pt idx="1495" formatCode="0.00E+00">
                  <c:v>6.3980000000000001E-100</c:v>
                </c:pt>
                <c:pt idx="1496" formatCode="0.00E+00">
                  <c:v>-4.1205899999999998E-100</c:v>
                </c:pt>
                <c:pt idx="1497" formatCode="0.00E+00">
                  <c:v>-2.5091599999999999E-99</c:v>
                </c:pt>
                <c:pt idx="1498" formatCode="0.00E+00">
                  <c:v>-3.4470099999999999E-99</c:v>
                </c:pt>
                <c:pt idx="1499" formatCode="0.00E+00">
                  <c:v>2.1314600000000001E-100</c:v>
                </c:pt>
                <c:pt idx="1500" formatCode="0.00E+00">
                  <c:v>8.8208400000000003E-99</c:v>
                </c:pt>
                <c:pt idx="1501" formatCode="0.00E+00">
                  <c:v>1.54685E-98</c:v>
                </c:pt>
                <c:pt idx="1502" formatCode="0.00E+00">
                  <c:v>8.6319200000000002E-99</c:v>
                </c:pt>
                <c:pt idx="1503" formatCode="0.00E+00">
                  <c:v>-1.53158E-98</c:v>
                </c:pt>
                <c:pt idx="1504" formatCode="0.00E+00">
                  <c:v>-3.4431299999999999E-98</c:v>
                </c:pt>
                <c:pt idx="1505" formatCode="0.00E+00">
                  <c:v>-6.1450299999999996E-99</c:v>
                </c:pt>
                <c:pt idx="1506" formatCode="0.00E+00">
                  <c:v>8.7437100000000001E-98</c:v>
                </c:pt>
                <c:pt idx="1507" formatCode="0.00E+00">
                  <c:v>1.8042500000000001E-97</c:v>
                </c:pt>
                <c:pt idx="1508" formatCode="0.00E+00">
                  <c:v>1.1510600000000001E-97</c:v>
                </c:pt>
                <c:pt idx="1509" formatCode="0.00E+00">
                  <c:v>-2.1635500000000001E-97</c:v>
                </c:pt>
                <c:pt idx="1510" formatCode="0.00E+00">
                  <c:v>-6.2441200000000004E-97</c:v>
                </c:pt>
                <c:pt idx="1511" formatCode="0.00E+00">
                  <c:v>-6.0353200000000005E-97</c:v>
                </c:pt>
                <c:pt idx="1512" formatCode="0.00E+00">
                  <c:v>2.4872000000000001E-97</c:v>
                </c:pt>
                <c:pt idx="1513" formatCode="0.00E+00">
                  <c:v>1.40911E-96</c:v>
                </c:pt>
                <c:pt idx="1514" formatCode="0.00E+00">
                  <c:v>1.0631799999999999E-96</c:v>
                </c:pt>
                <c:pt idx="1515" formatCode="0.00E+00">
                  <c:v>-2.47414E-96</c:v>
                </c:pt>
                <c:pt idx="1516" formatCode="0.00E+00">
                  <c:v>-7.7161399999999995E-96</c:v>
                </c:pt>
                <c:pt idx="1517" formatCode="0.00E+00">
                  <c:v>-7.6519600000000007E-96</c:v>
                </c:pt>
                <c:pt idx="1518" formatCode="0.00E+00">
                  <c:v>5.8167099999999997E-96</c:v>
                </c:pt>
                <c:pt idx="1519" formatCode="0.00E+00">
                  <c:v>2.93643E-95</c:v>
                </c:pt>
                <c:pt idx="1520" formatCode="0.00E+00">
                  <c:v>3.99362E-95</c:v>
                </c:pt>
                <c:pt idx="1521" formatCode="0.00E+00">
                  <c:v>7.2911300000000003E-96</c:v>
                </c:pt>
                <c:pt idx="1522" formatCode="0.00E+00">
                  <c:v>-6.5492500000000004E-95</c:v>
                </c:pt>
                <c:pt idx="1523" formatCode="0.00E+00">
                  <c:v>-1.0495400000000001E-94</c:v>
                </c:pt>
                <c:pt idx="1524" formatCode="0.00E+00">
                  <c:v>1.1549699999999999E-96</c:v>
                </c:pt>
                <c:pt idx="1525" formatCode="0.00E+00">
                  <c:v>2.6711799999999999E-94</c:v>
                </c:pt>
                <c:pt idx="1526" formatCode="0.00E+00">
                  <c:v>4.3894699999999999E-94</c:v>
                </c:pt>
                <c:pt idx="1527" formatCode="0.00E+00">
                  <c:v>9.3998399999999996E-95</c:v>
                </c:pt>
                <c:pt idx="1528" formatCode="0.00E+00">
                  <c:v>-8.6788000000000005E-94</c:v>
                </c:pt>
                <c:pt idx="1529" formatCode="0.00E+00">
                  <c:v>-1.6493900000000001E-93</c:v>
                </c:pt>
                <c:pt idx="1530" formatCode="0.00E+00">
                  <c:v>-6.2860099999999996E-94</c:v>
                </c:pt>
                <c:pt idx="1531" formatCode="0.00E+00">
                  <c:v>2.97591E-93</c:v>
                </c:pt>
                <c:pt idx="1532" formatCode="0.00E+00">
                  <c:v>6.6550900000000001E-93</c:v>
                </c:pt>
                <c:pt idx="1533" formatCode="0.00E+00">
                  <c:v>4.6502199999999997E-93</c:v>
                </c:pt>
                <c:pt idx="1534" formatCode="0.00E+00">
                  <c:v>-6.8238899999999996E-93</c:v>
                </c:pt>
                <c:pt idx="1535" formatCode="0.00E+00">
                  <c:v>-2.03464E-92</c:v>
                </c:pt>
                <c:pt idx="1536" formatCode="0.00E+00">
                  <c:v>-1.57834E-92</c:v>
                </c:pt>
                <c:pt idx="1537" formatCode="0.00E+00">
                  <c:v>2.2221900000000001E-92</c:v>
                </c:pt>
                <c:pt idx="1538" formatCode="0.00E+00">
                  <c:v>7.2809899999999997E-92</c:v>
                </c:pt>
                <c:pt idx="1539" formatCode="0.00E+00">
                  <c:v>6.3367399999999997E-92</c:v>
                </c:pt>
                <c:pt idx="1540" formatCode="0.00E+00">
                  <c:v>-7.4762699999999994E-92</c:v>
                </c:pt>
                <c:pt idx="1541" formatCode="0.00E+00">
                  <c:v>-2.87971E-91</c:v>
                </c:pt>
                <c:pt idx="1542" formatCode="0.00E+00">
                  <c:v>-3.4567400000000001E-91</c:v>
                </c:pt>
                <c:pt idx="1543" formatCode="0.00E+00">
                  <c:v>1.9740999999999999E-92</c:v>
                </c:pt>
                <c:pt idx="1544" formatCode="0.00E+00">
                  <c:v>7.1035199999999999E-91</c:v>
                </c:pt>
                <c:pt idx="1545" formatCode="0.00E+00">
                  <c:v>9.7487900000000003E-91</c:v>
                </c:pt>
                <c:pt idx="1546" formatCode="0.00E+00">
                  <c:v>-1.3417599999999999E-91</c:v>
                </c:pt>
                <c:pt idx="1547" formatCode="0.00E+00">
                  <c:v>-2.4827299999999999E-90</c:v>
                </c:pt>
                <c:pt idx="1548" formatCode="0.00E+00">
                  <c:v>-3.4556300000000001E-90</c:v>
                </c:pt>
                <c:pt idx="1549" formatCode="0.00E+00">
                  <c:v>9.7148999999999997E-91</c:v>
                </c:pt>
                <c:pt idx="1550" formatCode="0.00E+00">
                  <c:v>1.11538E-89</c:v>
                </c:pt>
                <c:pt idx="1551" formatCode="0.00E+00">
                  <c:v>1.8608899999999999E-89</c:v>
                </c:pt>
                <c:pt idx="1552" formatCode="0.00E+00">
                  <c:v>8.8154800000000002E-90</c:v>
                </c:pt>
                <c:pt idx="1553" formatCode="0.00E+00">
                  <c:v>-2.2895200000000001E-89</c:v>
                </c:pt>
                <c:pt idx="1554" formatCode="0.00E+00">
                  <c:v>-4.9350999999999999E-89</c:v>
                </c:pt>
                <c:pt idx="1555" formatCode="0.00E+00">
                  <c:v>-1.80724E-89</c:v>
                </c:pt>
                <c:pt idx="1556" formatCode="0.00E+00">
                  <c:v>9.4048399999999999E-89</c:v>
                </c:pt>
                <c:pt idx="1557" formatCode="0.00E+00">
                  <c:v>1.9956199999999999E-88</c:v>
                </c:pt>
                <c:pt idx="1558" formatCode="0.00E+00">
                  <c:v>9.3486999999999997E-89</c:v>
                </c:pt>
                <c:pt idx="1559" formatCode="0.00E+00">
                  <c:v>-3.4580399999999999E-88</c:v>
                </c:pt>
                <c:pt idx="1560" formatCode="0.00E+00">
                  <c:v>-8.6316400000000003E-88</c:v>
                </c:pt>
                <c:pt idx="1561" formatCode="0.00E+00">
                  <c:v>-7.9059499999999995E-88</c:v>
                </c:pt>
                <c:pt idx="1562" formatCode="0.00E+00">
                  <c:v>4.4148299999999998E-88</c:v>
                </c:pt>
                <c:pt idx="1563" formatCode="0.00E+00">
                  <c:v>2.1444499999999999E-87</c:v>
                </c:pt>
                <c:pt idx="1564" formatCode="0.00E+00">
                  <c:v>1.88155E-87</c:v>
                </c:pt>
                <c:pt idx="1565" formatCode="0.00E+00">
                  <c:v>-2.6000200000000002E-87</c:v>
                </c:pt>
                <c:pt idx="1566" formatCode="0.00E+00">
                  <c:v>-9.3180900000000002E-87</c:v>
                </c:pt>
                <c:pt idx="1567" formatCode="0.00E+00">
                  <c:v>-9.1623000000000002E-87</c:v>
                </c:pt>
                <c:pt idx="1568" formatCode="0.00E+00">
                  <c:v>7.60306E-87</c:v>
                </c:pt>
                <c:pt idx="1569" formatCode="0.00E+00">
                  <c:v>3.6374000000000003E-86</c:v>
                </c:pt>
                <c:pt idx="1570" formatCode="0.00E+00">
                  <c:v>5.0226599999999998E-86</c:v>
                </c:pt>
                <c:pt idx="1571" formatCode="0.00E+00">
                  <c:v>1.41821E-86</c:v>
                </c:pt>
                <c:pt idx="1572" formatCode="0.00E+00">
                  <c:v>-6.8444799999999994E-86</c:v>
                </c:pt>
                <c:pt idx="1573" formatCode="0.00E+00">
                  <c:v>-1.10691E-85</c:v>
                </c:pt>
                <c:pt idx="1574" formatCode="0.00E+00">
                  <c:v>1.6724799999999998E-86</c:v>
                </c:pt>
                <c:pt idx="1575" formatCode="0.00E+00">
                  <c:v>3.2594100000000003E-85</c:v>
                </c:pt>
                <c:pt idx="1576" formatCode="0.00E+00">
                  <c:v>5.19441E-85</c:v>
                </c:pt>
                <c:pt idx="1577" formatCode="0.00E+00">
                  <c:v>9.3365999999999998E-86</c:v>
                </c:pt>
                <c:pt idx="1578" formatCode="0.00E+00">
                  <c:v>-1.0844299999999999E-84</c:v>
                </c:pt>
                <c:pt idx="1579" formatCode="0.00E+00">
                  <c:v>-2.01904E-84</c:v>
                </c:pt>
                <c:pt idx="1580" formatCode="0.00E+00">
                  <c:v>-5.3690799999999995E-85</c:v>
                </c:pt>
                <c:pt idx="1581" formatCode="0.00E+00">
                  <c:v>4.5303900000000003E-84</c:v>
                </c:pt>
                <c:pt idx="1582" formatCode="0.00E+00">
                  <c:v>1.0008799999999999E-83</c:v>
                </c:pt>
                <c:pt idx="1583" formatCode="0.00E+00">
                  <c:v>8.9764900000000006E-84</c:v>
                </c:pt>
                <c:pt idx="1584" formatCode="0.00E+00">
                  <c:v>-2.7656600000000001E-84</c:v>
                </c:pt>
                <c:pt idx="1585" formatCode="0.00E+00">
                  <c:v>-1.6564700000000001E-83</c:v>
                </c:pt>
                <c:pt idx="1586" formatCode="0.00E+00">
                  <c:v>-8.6766399999999997E-84</c:v>
                </c:pt>
                <c:pt idx="1587" formatCode="0.00E+00">
                  <c:v>3.9168099999999999E-83</c:v>
                </c:pt>
                <c:pt idx="1588" formatCode="0.00E+00">
                  <c:v>1.03344E-82</c:v>
                </c:pt>
                <c:pt idx="1589" formatCode="0.00E+00">
                  <c:v>9.58338E-83</c:v>
                </c:pt>
                <c:pt idx="1590" formatCode="0.00E+00">
                  <c:v>-7.6345500000000001E-83</c:v>
                </c:pt>
                <c:pt idx="1591" formatCode="0.00E+00">
                  <c:v>-3.5310000000000001E-82</c:v>
                </c:pt>
                <c:pt idx="1592" formatCode="0.00E+00">
                  <c:v>-4.3323700000000003E-82</c:v>
                </c:pt>
                <c:pt idx="1593" formatCode="0.00E+00">
                  <c:v>3.7324400000000003E-83</c:v>
                </c:pt>
                <c:pt idx="1594" formatCode="0.00E+00">
                  <c:v>9.1903799999999995E-82</c:v>
                </c:pt>
                <c:pt idx="1595" formatCode="0.00E+00">
                  <c:v>1.0637799999999999E-81</c:v>
                </c:pt>
                <c:pt idx="1596" formatCode="0.00E+00">
                  <c:v>-9.9373799999999996E-82</c:v>
                </c:pt>
                <c:pt idx="1597" formatCode="0.00E+00">
                  <c:v>-4.9902000000000002E-81</c:v>
                </c:pt>
                <c:pt idx="1598" formatCode="0.00E+00">
                  <c:v>-7.2317099999999997E-81</c:v>
                </c:pt>
                <c:pt idx="1599" formatCode="0.00E+00">
                  <c:v>-1.82309E-81</c:v>
                </c:pt>
                <c:pt idx="1600" formatCode="0.00E+00">
                  <c:v>1.2190099999999999E-80</c:v>
                </c:pt>
                <c:pt idx="1601" formatCode="0.00E+00">
                  <c:v>2.31799E-80</c:v>
                </c:pt>
                <c:pt idx="1602" formatCode="0.00E+00">
                  <c:v>1.2074999999999999E-80</c:v>
                </c:pt>
                <c:pt idx="1603" formatCode="0.00E+00">
                  <c:v>-2.6961999999999999E-80</c:v>
                </c:pt>
                <c:pt idx="1604" formatCode="0.00E+00">
                  <c:v>-5.5276799999999999E-80</c:v>
                </c:pt>
                <c:pt idx="1605" formatCode="0.00E+00">
                  <c:v>4.69243E-81</c:v>
                </c:pt>
                <c:pt idx="1606" formatCode="0.00E+00">
                  <c:v>1.8647899999999999E-79</c:v>
                </c:pt>
                <c:pt idx="1607" formatCode="0.00E+00">
                  <c:v>3.6974599999999999E-79</c:v>
                </c:pt>
                <c:pt idx="1608" formatCode="0.00E+00">
                  <c:v>2.6510400000000001E-79</c:v>
                </c:pt>
                <c:pt idx="1609" formatCode="0.00E+00">
                  <c:v>-3.2636100000000003E-79</c:v>
                </c:pt>
                <c:pt idx="1610" formatCode="0.00E+00">
                  <c:v>-1.06199E-78</c:v>
                </c:pt>
                <c:pt idx="1611" formatCode="0.00E+00">
                  <c:v>-9.99531E-79</c:v>
                </c:pt>
                <c:pt idx="1612" formatCode="0.00E+00">
                  <c:v>6.2621500000000004E-79</c:v>
                </c:pt>
                <c:pt idx="1613" formatCode="0.00E+00">
                  <c:v>2.86225E-78</c:v>
                </c:pt>
                <c:pt idx="1614" formatCode="0.00E+00">
                  <c:v>2.28679E-78</c:v>
                </c:pt>
                <c:pt idx="1615" formatCode="0.00E+00">
                  <c:v>-4.4729299999999998E-78</c:v>
                </c:pt>
                <c:pt idx="1616" formatCode="0.00E+00">
                  <c:v>-1.4721300000000001E-77</c:v>
                </c:pt>
                <c:pt idx="1617" formatCode="0.00E+00">
                  <c:v>-1.5613999999999999E-77</c:v>
                </c:pt>
                <c:pt idx="1618" formatCode="0.00E+00">
                  <c:v>6.81432E-78</c:v>
                </c:pt>
                <c:pt idx="1619" formatCode="0.00E+00">
                  <c:v>4.6309299999999996E-77</c:v>
                </c:pt>
                <c:pt idx="1620" formatCode="0.00E+00">
                  <c:v>6.0975400000000003E-77</c:v>
                </c:pt>
                <c:pt idx="1621" formatCode="0.00E+00">
                  <c:v>-7.68584E-78</c:v>
                </c:pt>
                <c:pt idx="1622" formatCode="0.00E+00">
                  <c:v>-1.5568699999999999E-76</c:v>
                </c:pt>
                <c:pt idx="1623" formatCode="0.00E+00">
                  <c:v>-2.4623299999999999E-76</c:v>
                </c:pt>
                <c:pt idx="1624" formatCode="0.00E+00">
                  <c:v>-7.6694400000000008E-77</c:v>
                </c:pt>
                <c:pt idx="1625" formatCode="0.00E+00">
                  <c:v>3.7685399999999998E-76</c:v>
                </c:pt>
                <c:pt idx="1626" formatCode="0.00E+00">
                  <c:v>6.6670700000000002E-76</c:v>
                </c:pt>
                <c:pt idx="1627" formatCode="0.00E+00">
                  <c:v>6.8213199999999998E-77</c:v>
                </c:pt>
                <c:pt idx="1628" formatCode="0.00E+00">
                  <c:v>-1.57549E-75</c:v>
                </c:pt>
                <c:pt idx="1629" formatCode="0.00E+00">
                  <c:v>-2.8324599999999998E-75</c:v>
                </c:pt>
                <c:pt idx="1630" formatCode="0.00E+00">
                  <c:v>-6.1482099999999997E-76</c:v>
                </c:pt>
                <c:pt idx="1631" formatCode="0.00E+00">
                  <c:v>6.7422299999999999E-75</c:v>
                </c:pt>
                <c:pt idx="1632" formatCode="0.00E+00">
                  <c:v>1.42503E-74</c:v>
                </c:pt>
                <c:pt idx="1633" formatCode="0.00E+00">
                  <c:v>1.0058400000000001E-74</c:v>
                </c:pt>
                <c:pt idx="1634" formatCode="0.00E+00">
                  <c:v>-1.35738E-74</c:v>
                </c:pt>
                <c:pt idx="1635" formatCode="0.00E+00">
                  <c:v>-4.1996400000000002E-74</c:v>
                </c:pt>
                <c:pt idx="1636" formatCode="0.00E+00">
                  <c:v>-3.48401E-74</c:v>
                </c:pt>
                <c:pt idx="1637" formatCode="0.00E+00">
                  <c:v>3.9462500000000003E-74</c:v>
                </c:pt>
                <c:pt idx="1638" formatCode="0.00E+00">
                  <c:v>1.38317E-73</c:v>
                </c:pt>
                <c:pt idx="1639" formatCode="0.00E+00">
                  <c:v>1.1655800000000001E-73</c:v>
                </c:pt>
                <c:pt idx="1640" formatCode="0.00E+00">
                  <c:v>-1.5515600000000001E-73</c:v>
                </c:pt>
                <c:pt idx="1641" formatCode="0.00E+00">
                  <c:v>-5.6377999999999997E-73</c:v>
                </c:pt>
                <c:pt idx="1642" formatCode="0.00E+00">
                  <c:v>-6.4939900000000005E-73</c:v>
                </c:pt>
                <c:pt idx="1643" formatCode="0.00E+00">
                  <c:v>1.0234300000000001E-73</c:v>
                </c:pt>
                <c:pt idx="1644" formatCode="0.00E+00">
                  <c:v>1.48496E-72</c:v>
                </c:pt>
                <c:pt idx="1645" formatCode="0.00E+00">
                  <c:v>1.99729E-72</c:v>
                </c:pt>
                <c:pt idx="1646" formatCode="0.00E+00">
                  <c:v>-3.4529799999999998E-73</c:v>
                </c:pt>
                <c:pt idx="1647" formatCode="0.00E+00">
                  <c:v>-5.3018500000000004E-72</c:v>
                </c:pt>
                <c:pt idx="1648" formatCode="0.00E+00">
                  <c:v>-7.4692600000000001E-72</c:v>
                </c:pt>
                <c:pt idx="1649" formatCode="0.00E+00">
                  <c:v>1.1446800000000001E-72</c:v>
                </c:pt>
                <c:pt idx="1650" formatCode="0.00E+00">
                  <c:v>2.1023700000000001E-71</c:v>
                </c:pt>
                <c:pt idx="1651" formatCode="0.00E+00">
                  <c:v>3.4360799999999998E-71</c:v>
                </c:pt>
                <c:pt idx="1652" formatCode="0.00E+00">
                  <c:v>9.9136900000000005E-72</c:v>
                </c:pt>
                <c:pt idx="1653" formatCode="0.00E+00">
                  <c:v>-6.1739799999999997E-71</c:v>
                </c:pt>
                <c:pt idx="1654" formatCode="0.00E+00">
                  <c:v>-1.26493E-70</c:v>
                </c:pt>
                <c:pt idx="1655" formatCode="0.00E+00">
                  <c:v>-8.0568400000000004E-71</c:v>
                </c:pt>
                <c:pt idx="1656" formatCode="0.00E+00">
                  <c:v>1.25891E-70</c:v>
                </c:pt>
                <c:pt idx="1657" formatCode="0.00E+00">
                  <c:v>3.2867700000000002E-70</c:v>
                </c:pt>
                <c:pt idx="1658" formatCode="0.00E+00">
                  <c:v>1.3760499999999999E-70</c:v>
                </c:pt>
                <c:pt idx="1659" formatCode="0.00E+00">
                  <c:v>-7.0765599999999998E-70</c:v>
                </c:pt>
                <c:pt idx="1660" formatCode="0.00E+00">
                  <c:v>-1.6563799999999999E-69</c:v>
                </c:pt>
                <c:pt idx="1661" formatCode="0.00E+00">
                  <c:v>-1.1677699999999999E-69</c:v>
                </c:pt>
                <c:pt idx="1662" formatCode="0.00E+00">
                  <c:v>1.8790499999999999E-69</c:v>
                </c:pt>
                <c:pt idx="1663" formatCode="0.00E+00">
                  <c:v>6.0096900000000001E-69</c:v>
                </c:pt>
                <c:pt idx="1664" formatCode="0.00E+00">
                  <c:v>6.5584499999999996E-69</c:v>
                </c:pt>
                <c:pt idx="1665" formatCode="0.00E+00">
                  <c:v>-9.3178600000000003E-70</c:v>
                </c:pt>
                <c:pt idx="1666" formatCode="0.00E+00">
                  <c:v>-1.3407500000000001E-68</c:v>
                </c:pt>
                <c:pt idx="1667" formatCode="0.00E+00">
                  <c:v>-1.6381199999999999E-68</c:v>
                </c:pt>
                <c:pt idx="1668" formatCode="0.00E+00">
                  <c:v>6.2873099999999997E-69</c:v>
                </c:pt>
                <c:pt idx="1669" formatCode="0.00E+00">
                  <c:v>4.7964800000000003E-68</c:v>
                </c:pt>
                <c:pt idx="1670" formatCode="0.00E+00">
                  <c:v>6.0433399999999996E-68</c:v>
                </c:pt>
                <c:pt idx="1671" formatCode="0.00E+00">
                  <c:v>-1.63451E-68</c:v>
                </c:pt>
                <c:pt idx="1672" formatCode="0.00E+00">
                  <c:v>-1.7103600000000001E-67</c:v>
                </c:pt>
                <c:pt idx="1673" formatCode="0.00E+00">
                  <c:v>-2.29747E-67</c:v>
                </c:pt>
                <c:pt idx="1674" formatCode="0.00E+00">
                  <c:v>9.2603699999999998E-68</c:v>
                </c:pt>
                <c:pt idx="1675" formatCode="0.00E+00">
                  <c:v>8.3427100000000006E-67</c:v>
                </c:pt>
                <c:pt idx="1676" formatCode="0.00E+00">
                  <c:v>1.37671E-66</c:v>
                </c:pt>
                <c:pt idx="1677" formatCode="0.00E+00">
                  <c:v>6.4901600000000006E-67</c:v>
                </c:pt>
                <c:pt idx="1678" formatCode="0.00E+00">
                  <c:v>-1.69108E-66</c:v>
                </c:pt>
                <c:pt idx="1679" formatCode="0.00E+00">
                  <c:v>-3.51949E-66</c:v>
                </c:pt>
                <c:pt idx="1680" formatCode="0.00E+00">
                  <c:v>-5.2799900000000001E-67</c:v>
                </c:pt>
                <c:pt idx="1681" formatCode="0.00E+00">
                  <c:v>9.2019500000000001E-66</c:v>
                </c:pt>
                <c:pt idx="1682" formatCode="0.00E+00">
                  <c:v>1.8807700000000001E-65</c:v>
                </c:pt>
                <c:pt idx="1683" formatCode="0.00E+00">
                  <c:v>1.2568799999999999E-65</c:v>
                </c:pt>
                <c:pt idx="1684" formatCode="0.00E+00">
                  <c:v>-1.9092600000000001E-65</c:v>
                </c:pt>
                <c:pt idx="1685" formatCode="0.00E+00">
                  <c:v>-5.63268E-65</c:v>
                </c:pt>
                <c:pt idx="1686" formatCode="0.00E+00">
                  <c:v>-4.5192199999999997E-65</c:v>
                </c:pt>
                <c:pt idx="1687" formatCode="0.00E+00">
                  <c:v>5.8468599999999997E-65</c:v>
                </c:pt>
                <c:pt idx="1688" formatCode="0.00E+00">
                  <c:v>1.95152E-64</c:v>
                </c:pt>
                <c:pt idx="1689" formatCode="0.00E+00">
                  <c:v>1.49799E-64</c:v>
                </c:pt>
                <c:pt idx="1690" formatCode="0.00E+00">
                  <c:v>-2.8329100000000001E-64</c:v>
                </c:pt>
                <c:pt idx="1691" formatCode="0.00E+00">
                  <c:v>-9.2249499999999997E-64</c:v>
                </c:pt>
                <c:pt idx="1692" formatCode="0.00E+00">
                  <c:v>-9.5499500000000001E-64</c:v>
                </c:pt>
                <c:pt idx="1693" formatCode="0.00E+00">
                  <c:v>5.0294299999999997E-64</c:v>
                </c:pt>
                <c:pt idx="1694" formatCode="0.00E+00">
                  <c:v>3.03514E-63</c:v>
                </c:pt>
                <c:pt idx="1695" formatCode="0.00E+00">
                  <c:v>3.94372E-63</c:v>
                </c:pt>
                <c:pt idx="1696" formatCode="0.00E+00">
                  <c:v>-3.7189499999999997E-64</c:v>
                </c:pt>
                <c:pt idx="1697" formatCode="0.00E+00">
                  <c:v>-9.5186599999999996E-63</c:v>
                </c:pt>
                <c:pt idx="1698" formatCode="0.00E+00">
                  <c:v>-1.4683499999999999E-62</c:v>
                </c:pt>
                <c:pt idx="1699" formatCode="0.00E+00">
                  <c:v>-2.8538499999999999E-63</c:v>
                </c:pt>
                <c:pt idx="1700" formatCode="0.00E+00">
                  <c:v>2.7281899999999998E-62</c:v>
                </c:pt>
                <c:pt idx="1701" formatCode="0.00E+00">
                  <c:v>4.7110900000000004E-62</c:v>
                </c:pt>
                <c:pt idx="1702" formatCode="0.00E+00">
                  <c:v>9.6616099999999998E-63</c:v>
                </c:pt>
                <c:pt idx="1703" formatCode="0.00E+00">
                  <c:v>-9.64243E-62</c:v>
                </c:pt>
                <c:pt idx="1704" formatCode="0.00E+00">
                  <c:v>-1.8863100000000001E-61</c:v>
                </c:pt>
                <c:pt idx="1705" formatCode="0.00E+00">
                  <c:v>-1.03568E-61</c:v>
                </c:pt>
                <c:pt idx="1706" formatCode="0.00E+00">
                  <c:v>2.4051000000000002E-61</c:v>
                </c:pt>
                <c:pt idx="1707" formatCode="0.00E+00">
                  <c:v>6.0006099999999999E-61</c:v>
                </c:pt>
                <c:pt idx="1708" formatCode="0.00E+00">
                  <c:v>4.10325E-61</c:v>
                </c:pt>
                <c:pt idx="1709" formatCode="0.00E+00">
                  <c:v>-7.0555000000000005E-61</c:v>
                </c:pt>
                <c:pt idx="1710" formatCode="0.00E+00">
                  <c:v>-1.9839000000000001E-60</c:v>
                </c:pt>
                <c:pt idx="1711" formatCode="0.00E+00">
                  <c:v>-1.2668999999999999E-60</c:v>
                </c:pt>
                <c:pt idx="1712" formatCode="0.00E+00">
                  <c:v>3.1081200000000002E-60</c:v>
                </c:pt>
                <c:pt idx="1713" formatCode="0.00E+00">
                  <c:v>8.88033E-60</c:v>
                </c:pt>
                <c:pt idx="1714" formatCode="0.00E+00">
                  <c:v>7.8442800000000003E-60</c:v>
                </c:pt>
                <c:pt idx="1715" formatCode="0.00E+00">
                  <c:v>-8.2981600000000004E-60</c:v>
                </c:pt>
                <c:pt idx="1716" formatCode="0.00E+00">
                  <c:v>-3.3446600000000001E-59</c:v>
                </c:pt>
                <c:pt idx="1717" formatCode="0.00E+00">
                  <c:v>-3.9924099999999996E-59</c:v>
                </c:pt>
                <c:pt idx="1718" formatCode="0.00E+00">
                  <c:v>2.67854E-61</c:v>
                </c:pt>
                <c:pt idx="1719" formatCode="0.00E+00">
                  <c:v>7.2986899999999997E-59</c:v>
                </c:pt>
                <c:pt idx="1720" formatCode="0.00E+00">
                  <c:v>9.6275400000000007E-59</c:v>
                </c:pt>
                <c:pt idx="1721" formatCode="0.00E+00">
                  <c:v>-2.8316800000000001E-59</c:v>
                </c:pt>
                <c:pt idx="1722" formatCode="0.00E+00">
                  <c:v>-2.81498E-58</c:v>
                </c:pt>
                <c:pt idx="1723" formatCode="0.00E+00">
                  <c:v>-4.0304499999999998E-58</c:v>
                </c:pt>
                <c:pt idx="1724" formatCode="0.00E+00">
                  <c:v>1.53781E-59</c:v>
                </c:pt>
                <c:pt idx="1725" formatCode="0.00E+00">
                  <c:v>1.02725E-57</c:v>
                </c:pt>
                <c:pt idx="1726" formatCode="0.00E+00">
                  <c:v>1.8411000000000001E-57</c:v>
                </c:pt>
                <c:pt idx="1727" formatCode="0.00E+00">
                  <c:v>1.23409E-57</c:v>
                </c:pt>
                <c:pt idx="1728" formatCode="0.00E+00">
                  <c:v>-1.09795E-57</c:v>
                </c:pt>
                <c:pt idx="1729" formatCode="0.00E+00">
                  <c:v>-3.1216300000000001E-57</c:v>
                </c:pt>
                <c:pt idx="1730" formatCode="0.00E+00">
                  <c:v>-1.64427E-57</c:v>
                </c:pt>
                <c:pt idx="1731" formatCode="0.00E+00">
                  <c:v>4.0684000000000001E-57</c:v>
                </c:pt>
                <c:pt idx="1732" formatCode="0.00E+00">
                  <c:v>9.6764899999999999E-57</c:v>
                </c:pt>
                <c:pt idx="1733" formatCode="0.00E+00">
                  <c:v>6.3183399999999995E-57</c:v>
                </c:pt>
                <c:pt idx="1734" formatCode="0.00E+00">
                  <c:v>-1.0797800000000001E-56</c:v>
                </c:pt>
                <c:pt idx="1735" formatCode="0.00E+00">
                  <c:v>-3.2128499999999999E-56</c:v>
                </c:pt>
                <c:pt idx="1736" formatCode="0.00E+00">
                  <c:v>-4.0772400000000002E-56</c:v>
                </c:pt>
                <c:pt idx="1737" formatCode="0.00E+00">
                  <c:v>-3.5526699999999999E-56</c:v>
                </c:pt>
                <c:pt idx="1738" formatCode="0.00E+00">
                  <c:v>-1.7109199999999999E-56</c:v>
                </c:pt>
                <c:pt idx="1739" formatCode="0.00E+00">
                  <c:v>9.0615199999999993E-56</c:v>
                </c:pt>
                <c:pt idx="1740" formatCode="0.00E+00">
                  <c:v>4.3677100000000002E-55</c:v>
                </c:pt>
                <c:pt idx="1741" formatCode="0.00E+00">
                  <c:v>9.3617100000000002E-55</c:v>
                </c:pt>
                <c:pt idx="1742" formatCode="0.00E+00">
                  <c:v>8.79509E-55</c:v>
                </c:pt>
                <c:pt idx="1743" formatCode="0.00E+00">
                  <c:v>-7.3441200000000007E-55</c:v>
                </c:pt>
                <c:pt idx="1744" formatCode="0.00E+00">
                  <c:v>-3.9325E-54</c:v>
                </c:pt>
                <c:pt idx="1745" formatCode="0.00E+00">
                  <c:v>-1.1345600000000001E-53</c:v>
                </c:pt>
                <c:pt idx="1746" formatCode="0.00E+00">
                  <c:v>-3.06167E-53</c:v>
                </c:pt>
                <c:pt idx="1747" formatCode="0.00E+00">
                  <c:v>-6.2132300000000002E-53</c:v>
                </c:pt>
                <c:pt idx="1748" formatCode="0.00E+00">
                  <c:v>-9.2522299999999995E-53</c:v>
                </c:pt>
                <c:pt idx="1749" formatCode="0.00E+00">
                  <c:v>-1.05483E-52</c:v>
                </c:pt>
                <c:pt idx="1750" formatCode="0.00E+00">
                  <c:v>-9.8418399999999999E-53</c:v>
                </c:pt>
                <c:pt idx="1751" formatCode="0.00E+00">
                  <c:v>-1.10207E-52</c:v>
                </c:pt>
                <c:pt idx="1752" formatCode="0.00E+00">
                  <c:v>-2.1392899999999999E-52</c:v>
                </c:pt>
                <c:pt idx="1753" formatCode="0.00E+00">
                  <c:v>-4.3070400000000003E-52</c:v>
                </c:pt>
                <c:pt idx="1754" formatCode="0.00E+00">
                  <c:v>-6.0765300000000001E-52</c:v>
                </c:pt>
                <c:pt idx="1755" formatCode="0.00E+00">
                  <c:v>-3.8152599999999996E-52</c:v>
                </c:pt>
                <c:pt idx="1756" formatCode="0.00E+00">
                  <c:v>4.7902700000000002E-52</c:v>
                </c:pt>
                <c:pt idx="1757" formatCode="0.00E+00">
                  <c:v>1.3828500000000001E-51</c:v>
                </c:pt>
                <c:pt idx="1758" formatCode="0.00E+00">
                  <c:v>8.7506299999999999E-52</c:v>
                </c:pt>
                <c:pt idx="1759" formatCode="0.00E+00">
                  <c:v>-2.09819E-51</c:v>
                </c:pt>
                <c:pt idx="1760" formatCode="0.00E+00">
                  <c:v>-5.4341099999999996E-51</c:v>
                </c:pt>
                <c:pt idx="1761" formatCode="0.00E+00">
                  <c:v>-3.26807E-51</c:v>
                </c:pt>
                <c:pt idx="1762" formatCode="0.00E+00">
                  <c:v>8.4137600000000003E-51</c:v>
                </c:pt>
                <c:pt idx="1763" formatCode="0.00E+00">
                  <c:v>2.3290899999999999E-50</c:v>
                </c:pt>
                <c:pt idx="1764" formatCode="0.00E+00">
                  <c:v>2.0235700000000001E-50</c:v>
                </c:pt>
                <c:pt idx="1765" formatCode="0.00E+00">
                  <c:v>-2.1272E-50</c:v>
                </c:pt>
                <c:pt idx="1766" formatCode="0.00E+00">
                  <c:v>-8.5206700000000003E-50</c:v>
                </c:pt>
                <c:pt idx="1767" formatCode="0.00E+00">
                  <c:v>-1.0225E-49</c:v>
                </c:pt>
                <c:pt idx="1768" formatCode="0.00E+00">
                  <c:v>3.6912999999999998E-51</c:v>
                </c:pt>
                <c:pt idx="1769" formatCode="0.00E+00">
                  <c:v>2.0228600000000001E-49</c:v>
                </c:pt>
                <c:pt idx="1770" formatCode="0.00E+00">
                  <c:v>2.67264E-49</c:v>
                </c:pt>
                <c:pt idx="1771" formatCode="0.00E+00">
                  <c:v>-1.10971E-49</c:v>
                </c:pt>
                <c:pt idx="1772" formatCode="0.00E+00">
                  <c:v>-9.0783099999999997E-49</c:v>
                </c:pt>
                <c:pt idx="1773" formatCode="0.00E+00">
                  <c:v>-1.4319799999999999E-48</c:v>
                </c:pt>
                <c:pt idx="1774" formatCode="0.00E+00">
                  <c:v>-7.8302900000000006E-49</c:v>
                </c:pt>
                <c:pt idx="1775" formatCode="0.00E+00">
                  <c:v>1.0551E-48</c:v>
                </c:pt>
                <c:pt idx="1776" formatCode="0.00E+00">
                  <c:v>2.1096500000000001E-48</c:v>
                </c:pt>
                <c:pt idx="1777" formatCode="0.00E+00">
                  <c:v>-1.13082E-48</c:v>
                </c:pt>
                <c:pt idx="1778" formatCode="0.00E+00">
                  <c:v>-9.7775800000000001E-48</c:v>
                </c:pt>
                <c:pt idx="1779" formatCode="0.00E+00">
                  <c:v>-1.7887799999999999E-47</c:v>
                </c:pt>
                <c:pt idx="1780" formatCode="0.00E+00">
                  <c:v>-1.5543600000000001E-47</c:v>
                </c:pt>
                <c:pt idx="1781" formatCode="0.00E+00">
                  <c:v>6.5721200000000002E-49</c:v>
                </c:pt>
                <c:pt idx="1782" formatCode="0.00E+00">
                  <c:v>1.64004E-47</c:v>
                </c:pt>
                <c:pt idx="1783" formatCode="0.00E+00">
                  <c:v>-2.0006399999999999E-48</c:v>
                </c:pt>
                <c:pt idx="1784" formatCode="0.00E+00">
                  <c:v>-7.9828900000000004E-47</c:v>
                </c:pt>
                <c:pt idx="1785" formatCode="0.00E+00">
                  <c:v>-1.7442599999999999E-46</c:v>
                </c:pt>
                <c:pt idx="1786" formatCode="0.00E+00">
                  <c:v>-1.6493000000000001E-46</c:v>
                </c:pt>
                <c:pt idx="1787" formatCode="0.00E+00">
                  <c:v>4.8484000000000004E-47</c:v>
                </c:pt>
                <c:pt idx="1788" formatCode="0.00E+00">
                  <c:v>3.5410999999999997E-46</c:v>
                </c:pt>
                <c:pt idx="1789" formatCode="0.00E+00">
                  <c:v>3.4162E-46</c:v>
                </c:pt>
                <c:pt idx="1790" formatCode="0.00E+00">
                  <c:v>-4.2194699999999997E-46</c:v>
                </c:pt>
                <c:pt idx="1791" formatCode="0.00E+00">
                  <c:v>-1.6179899999999999E-45</c:v>
                </c:pt>
                <c:pt idx="1792" formatCode="0.00E+00">
                  <c:v>-1.37966E-45</c:v>
                </c:pt>
                <c:pt idx="1793" formatCode="0.00E+00">
                  <c:v>2.5371999999999999E-45</c:v>
                </c:pt>
                <c:pt idx="1794" formatCode="0.00E+00">
                  <c:v>9.3576400000000001E-45</c:v>
                </c:pt>
                <c:pt idx="1795" formatCode="0.00E+00">
                  <c:v>1.3010499999999999E-44</c:v>
                </c:pt>
                <c:pt idx="1796" formatCode="0.00E+00">
                  <c:v>4.3685E-45</c:v>
                </c:pt>
                <c:pt idx="1797" formatCode="0.00E+00">
                  <c:v>-1.6759199999999999E-44</c:v>
                </c:pt>
                <c:pt idx="1798" formatCode="0.00E+00">
                  <c:v>-3.0437999999999999E-44</c:v>
                </c:pt>
                <c:pt idx="1799" formatCode="0.00E+00">
                  <c:v>-7.4714E-45</c:v>
                </c:pt>
                <c:pt idx="1800" formatCode="0.00E+00">
                  <c:v>5.5598500000000001E-44</c:v>
                </c:pt>
                <c:pt idx="1801" formatCode="0.00E+00">
                  <c:v>9.4251299999999994E-44</c:v>
                </c:pt>
                <c:pt idx="1802" formatCode="0.00E+00">
                  <c:v>-9.3034900000000003E-45</c:v>
                </c:pt>
                <c:pt idx="1803" formatCode="0.00E+00">
                  <c:v>-2.9501200000000001E-43</c:v>
                </c:pt>
                <c:pt idx="1804" formatCode="0.00E+00">
                  <c:v>-5.3604999999999996E-43</c:v>
                </c:pt>
                <c:pt idx="1805" formatCode="0.00E+00">
                  <c:v>-2.7175999999999998E-43</c:v>
                </c:pt>
                <c:pt idx="1806" formatCode="0.00E+00">
                  <c:v>7.2747399999999997E-43</c:v>
                </c:pt>
                <c:pt idx="1807" formatCode="0.00E+00">
                  <c:v>1.7623100000000001E-42</c:v>
                </c:pt>
                <c:pt idx="1808" formatCode="0.00E+00">
                  <c:v>1.2509E-42</c:v>
                </c:pt>
                <c:pt idx="1809" formatCode="0.00E+00">
                  <c:v>-1.7464399999999999E-42</c:v>
                </c:pt>
                <c:pt idx="1810" formatCode="0.00E+00">
                  <c:v>-5.2432699999999997E-42</c:v>
                </c:pt>
                <c:pt idx="1811" formatCode="0.00E+00">
                  <c:v>-3.1231999999999998E-42</c:v>
                </c:pt>
                <c:pt idx="1812" formatCode="0.00E+00">
                  <c:v>1.00094E-41</c:v>
                </c:pt>
                <c:pt idx="1813" formatCode="0.00E+00">
                  <c:v>2.8524799999999999E-41</c:v>
                </c:pt>
                <c:pt idx="1814" formatCode="0.00E+00">
                  <c:v>3.34227E-41</c:v>
                </c:pt>
                <c:pt idx="1815" formatCode="0.00E+00">
                  <c:v>7.86892E-42</c:v>
                </c:pt>
                <c:pt idx="1816" formatCode="0.00E+00">
                  <c:v>-3.4084400000000002E-41</c:v>
                </c:pt>
                <c:pt idx="1817" formatCode="0.00E+00">
                  <c:v>-3.0623599999999999E-41</c:v>
                </c:pt>
                <c:pt idx="1818" formatCode="0.00E+00">
                  <c:v>8.2694399999999998E-41</c:v>
                </c:pt>
                <c:pt idx="1819" formatCode="0.00E+00">
                  <c:v>2.72997E-40</c:v>
                </c:pt>
                <c:pt idx="1820" formatCode="0.00E+00">
                  <c:v>3.4892300000000002E-40</c:v>
                </c:pt>
                <c:pt idx="1821" formatCode="0.00E+00">
                  <c:v>1.02148E-40</c:v>
                </c:pt>
                <c:pt idx="1822" formatCode="0.00E+00">
                  <c:v>-4.1234000000000001E-40</c:v>
                </c:pt>
                <c:pt idx="1823" formatCode="0.00E+00">
                  <c:v>-7.5797499999999993E-40</c:v>
                </c:pt>
                <c:pt idx="1824" formatCode="0.00E+00">
                  <c:v>-3.6269600000000001E-40</c:v>
                </c:pt>
                <c:pt idx="1825" formatCode="0.00E+00">
                  <c:v>8.1504199999999998E-40</c:v>
                </c:pt>
                <c:pt idx="1826" formatCode="0.00E+00">
                  <c:v>1.23937E-39</c:v>
                </c:pt>
                <c:pt idx="1827" formatCode="0.00E+00">
                  <c:v>-2.2939E-39</c:v>
                </c:pt>
                <c:pt idx="1828" formatCode="0.00E+00">
                  <c:v>-1.11221E-38</c:v>
                </c:pt>
                <c:pt idx="1829" formatCode="0.00E+00">
                  <c:v>-1.8111799999999999E-38</c:v>
                </c:pt>
                <c:pt idx="1830" formatCode="0.00E+00">
                  <c:v>-8.2926800000000005E-39</c:v>
                </c:pt>
                <c:pt idx="1831" formatCode="0.00E+00">
                  <c:v>2.5624700000000001E-38</c:v>
                </c:pt>
                <c:pt idx="1832" formatCode="0.00E+00">
                  <c:v>5.8553499999999995E-38</c:v>
                </c:pt>
                <c:pt idx="1833" formatCode="0.00E+00">
                  <c:v>3.4895200000000002E-38</c:v>
                </c:pt>
                <c:pt idx="1834" formatCode="0.00E+00">
                  <c:v>-7.6939900000000004E-38</c:v>
                </c:pt>
                <c:pt idx="1835" formatCode="0.00E+00">
                  <c:v>-2.0857800000000001E-37</c:v>
                </c:pt>
                <c:pt idx="1836" formatCode="0.00E+00">
                  <c:v>-1.7878E-37</c:v>
                </c:pt>
                <c:pt idx="1837" formatCode="0.00E+00">
                  <c:v>1.5088E-37</c:v>
                </c:pt>
                <c:pt idx="1838" formatCode="0.00E+00">
                  <c:v>6.2033299999999999E-37</c:v>
                </c:pt>
                <c:pt idx="1839" formatCode="0.00E+00">
                  <c:v>6.5387699999999999E-37</c:v>
                </c:pt>
                <c:pt idx="1840" formatCode="0.00E+00">
                  <c:v>-3.9503999999999996E-37</c:v>
                </c:pt>
                <c:pt idx="1841" formatCode="0.00E+00">
                  <c:v>-2.0235500000000001E-36</c:v>
                </c:pt>
                <c:pt idx="1842" formatCode="0.00E+00">
                  <c:v>-1.46701E-36</c:v>
                </c:pt>
                <c:pt idx="1843" formatCode="0.00E+00">
                  <c:v>4.1577700000000003E-36</c:v>
                </c:pt>
                <c:pt idx="1844" formatCode="0.00E+00">
                  <c:v>1.3270700000000001E-35</c:v>
                </c:pt>
                <c:pt idx="1845" formatCode="0.00E+00">
                  <c:v>1.7763499999999999E-35</c:v>
                </c:pt>
                <c:pt idx="1846" formatCode="0.00E+00">
                  <c:v>8.2425500000000001E-36</c:v>
                </c:pt>
                <c:pt idx="1847" formatCode="0.00E+00">
                  <c:v>-1.3362899999999999E-35</c:v>
                </c:pt>
                <c:pt idx="1848" formatCode="0.00E+00">
                  <c:v>-2.2824599999999999E-35</c:v>
                </c:pt>
                <c:pt idx="1849" formatCode="0.00E+00">
                  <c:v>1.2769399999999999E-35</c:v>
                </c:pt>
                <c:pt idx="1850" formatCode="0.00E+00">
                  <c:v>9.37105E-35</c:v>
                </c:pt>
                <c:pt idx="1851" formatCode="0.00E+00">
                  <c:v>1.42192E-34</c:v>
                </c:pt>
                <c:pt idx="1852" formatCode="0.00E+00">
                  <c:v>1.3899800000000001E-35</c:v>
                </c:pt>
                <c:pt idx="1853" formatCode="0.00E+00">
                  <c:v>-3.38897E-34</c:v>
                </c:pt>
                <c:pt idx="1854" formatCode="0.00E+00">
                  <c:v>-6.7105400000000002E-34</c:v>
                </c:pt>
                <c:pt idx="1855" formatCode="0.00E+00">
                  <c:v>-5.1324900000000002E-34</c:v>
                </c:pt>
                <c:pt idx="1856" formatCode="0.00E+00">
                  <c:v>3.4406299999999999E-34</c:v>
                </c:pt>
                <c:pt idx="1857" formatCode="0.00E+00">
                  <c:v>1.3138E-33</c:v>
                </c:pt>
                <c:pt idx="1858" formatCode="0.00E+00">
                  <c:v>1.21902E-33</c:v>
                </c:pt>
                <c:pt idx="1859" formatCode="0.00E+00">
                  <c:v>-6.7146200000000001E-34</c:v>
                </c:pt>
                <c:pt idx="1860" formatCode="0.00E+00">
                  <c:v>-3.0735199999999998E-33</c:v>
                </c:pt>
                <c:pt idx="1861" formatCode="0.00E+00">
                  <c:v>-2.2104599999999999E-33</c:v>
                </c:pt>
                <c:pt idx="1862" formatCode="0.00E+00">
                  <c:v>5.86307E-33</c:v>
                </c:pt>
                <c:pt idx="1863" formatCode="0.00E+00">
                  <c:v>1.6115799999999999E-32</c:v>
                </c:pt>
                <c:pt idx="1864" formatCode="0.00E+00">
                  <c:v>4.4143600000000003E-33</c:v>
                </c:pt>
                <c:pt idx="1865" formatCode="0.00E+00">
                  <c:v>-5.7168299999999999E-32</c:v>
                </c:pt>
                <c:pt idx="1866" formatCode="0.00E+00">
                  <c:v>-1.48867E-31</c:v>
                </c:pt>
                <c:pt idx="1867" formatCode="0.00E+00">
                  <c:v>-1.83455E-31</c:v>
                </c:pt>
                <c:pt idx="1868" formatCode="0.00E+00">
                  <c:v>-7.4281800000000005E-32</c:v>
                </c:pt>
                <c:pt idx="1869" formatCode="0.00E+00">
                  <c:v>1.3542599999999999E-31</c:v>
                </c:pt>
                <c:pt idx="1870" formatCode="0.00E+00">
                  <c:v>1.6567800000000001E-31</c:v>
                </c:pt>
                <c:pt idx="1871" formatCode="0.00E+00">
                  <c:v>-3.5546499999999998E-31</c:v>
                </c:pt>
                <c:pt idx="1872" formatCode="0.00E+00">
                  <c:v>-1.3919600000000001E-30</c:v>
                </c:pt>
                <c:pt idx="1873" formatCode="0.00E+00">
                  <c:v>-2.21826E-30</c:v>
                </c:pt>
                <c:pt idx="1874" formatCode="0.00E+00">
                  <c:v>-1.82142E-30</c:v>
                </c:pt>
                <c:pt idx="1875" formatCode="0.00E+00">
                  <c:v>-4.3039299999999999E-32</c:v>
                </c:pt>
                <c:pt idx="1876" formatCode="0.00E+00">
                  <c:v>1.19045E-30</c:v>
                </c:pt>
                <c:pt idx="1877" formatCode="0.00E+00">
                  <c:v>-2.0538800000000001E-30</c:v>
                </c:pt>
                <c:pt idx="1878" formatCode="0.00E+00">
                  <c:v>-1.16245E-29</c:v>
                </c:pt>
                <c:pt idx="1879" formatCode="0.00E+00">
                  <c:v>-2.0271499999999999E-29</c:v>
                </c:pt>
                <c:pt idx="1880" formatCode="0.00E+00">
                  <c:v>-1.36381E-29</c:v>
                </c:pt>
                <c:pt idx="1881" formatCode="0.00E+00">
                  <c:v>1.40614E-29</c:v>
                </c:pt>
                <c:pt idx="1882" formatCode="0.00E+00">
                  <c:v>4.1494099999999999E-29</c:v>
                </c:pt>
                <c:pt idx="1883" formatCode="0.00E+00">
                  <c:v>1.9190899999999999E-29</c:v>
                </c:pt>
                <c:pt idx="1884" formatCode="0.00E+00">
                  <c:v>-8.4096600000000004E-29</c:v>
                </c:pt>
                <c:pt idx="1885" formatCode="0.00E+00">
                  <c:v>-2.1793899999999998E-28</c:v>
                </c:pt>
                <c:pt idx="1886" formatCode="0.00E+00">
                  <c:v>-2.7143300000000002E-28</c:v>
                </c:pt>
                <c:pt idx="1887" formatCode="0.00E+00">
                  <c:v>-1.7930500000000001E-28</c:v>
                </c:pt>
                <c:pt idx="1888" formatCode="0.00E+00">
                  <c:v>-7.9789499999999996E-30</c:v>
                </c:pt>
                <c:pt idx="1889" formatCode="0.00E+00">
                  <c:v>8.6210799999999996E-29</c:v>
                </c:pt>
                <c:pt idx="1890" formatCode="0.00E+00">
                  <c:v>-9.7596599999999997E-29</c:v>
                </c:pt>
                <c:pt idx="1891" formatCode="0.00E+00">
                  <c:v>-4.3141200000000004E-28</c:v>
                </c:pt>
                <c:pt idx="1892" formatCode="0.00E+00">
                  <c:v>1.0133700000000001E-28</c:v>
                </c:pt>
                <c:pt idx="1893" formatCode="0.00E+00">
                  <c:v>2.5483700000000002E-27</c:v>
                </c:pt>
                <c:pt idx="1894" formatCode="0.00E+00">
                  <c:v>6.4334E-27</c:v>
                </c:pt>
                <c:pt idx="1895" formatCode="0.00E+00">
                  <c:v>9.6205400000000003E-27</c:v>
                </c:pt>
                <c:pt idx="1896" formatCode="0.00E+00">
                  <c:v>9.7774199999999998E-27</c:v>
                </c:pt>
                <c:pt idx="1897" formatCode="0.00E+00">
                  <c:v>7.4434700000000007E-27</c:v>
                </c:pt>
                <c:pt idx="1898" formatCode="0.00E+00">
                  <c:v>1.6186300000000001E-26</c:v>
                </c:pt>
                <c:pt idx="1899" formatCode="0.00E+00">
                  <c:v>6.0922199999999999E-26</c:v>
                </c:pt>
                <c:pt idx="1900" formatCode="0.00E+00">
                  <c:v>1.4341800000000001E-25</c:v>
                </c:pt>
                <c:pt idx="1901" formatCode="0.00E+00">
                  <c:v>1.92291E-25</c:v>
                </c:pt>
                <c:pt idx="1902" formatCode="0.00E+00">
                  <c:v>5.5908400000000005E-26</c:v>
                </c:pt>
                <c:pt idx="1903" formatCode="0.00E+00">
                  <c:v>-3.3080299999999999E-25</c:v>
                </c:pt>
                <c:pt idx="1904" formatCode="0.00E+00">
                  <c:v>-6.2639599999999996E-25</c:v>
                </c:pt>
                <c:pt idx="1905" formatCode="0.00E+00">
                  <c:v>-5.6068100000000004E-26</c:v>
                </c:pt>
                <c:pt idx="1906" formatCode="0.00E+00">
                  <c:v>1.8009600000000001E-24</c:v>
                </c:pt>
                <c:pt idx="1907" formatCode="0.00E+00">
                  <c:v>3.6782500000000003E-24</c:v>
                </c:pt>
                <c:pt idx="1908" formatCode="0.00E+00">
                  <c:v>2.5854599999999998E-24</c:v>
                </c:pt>
                <c:pt idx="1909" formatCode="0.00E+00">
                  <c:v>-2.9555799999999998E-24</c:v>
                </c:pt>
                <c:pt idx="1910" formatCode="0.00E+00">
                  <c:v>-1.74307E-23</c:v>
                </c:pt>
                <c:pt idx="1911" formatCode="0.00E+00">
                  <c:v>-5.6779399999999996E-23</c:v>
                </c:pt>
                <c:pt idx="1912" formatCode="0.00E+00">
                  <c:v>-1.1870799999999999E-22</c:v>
                </c:pt>
                <c:pt idx="1913" formatCode="0.00E+00">
                  <c:v>-1.8971100000000001E-22</c:v>
                </c:pt>
                <c:pt idx="1914" formatCode="0.00E+00">
                  <c:v>-2.9742099999999998E-22</c:v>
                </c:pt>
                <c:pt idx="1915" formatCode="0.00E+00">
                  <c:v>-4.6040799999999996E-22</c:v>
                </c:pt>
                <c:pt idx="1916" formatCode="0.00E+00">
                  <c:v>-6.4929200000000002E-22</c:v>
                </c:pt>
                <c:pt idx="1917" formatCode="0.00E+00">
                  <c:v>-8.41444E-22</c:v>
                </c:pt>
                <c:pt idx="1918" formatCode="0.00E+00">
                  <c:v>-1.01771E-21</c:v>
                </c:pt>
                <c:pt idx="1919" formatCode="0.00E+00">
                  <c:v>-1.16772E-21</c:v>
                </c:pt>
                <c:pt idx="1920" formatCode="0.00E+00">
                  <c:v>-1.3907400000000001E-21</c:v>
                </c:pt>
                <c:pt idx="1921" formatCode="0.00E+00">
                  <c:v>-2.1761700000000001E-21</c:v>
                </c:pt>
                <c:pt idx="1922" formatCode="0.00E+00">
                  <c:v>-3.9852999999999998E-21</c:v>
                </c:pt>
                <c:pt idx="1923" formatCode="0.00E+00">
                  <c:v>-5.7871500000000001E-21</c:v>
                </c:pt>
                <c:pt idx="1924" formatCode="0.00E+00">
                  <c:v>-2.24789E-21</c:v>
                </c:pt>
                <c:pt idx="1925" formatCode="0.00E+00">
                  <c:v>1.0171699999999999E-20</c:v>
                </c:pt>
                <c:pt idx="1926" formatCode="0.00E+00">
                  <c:v>2.4412200000000001E-20</c:v>
                </c:pt>
                <c:pt idx="1927" formatCode="0.00E+00">
                  <c:v>2.77179E-20</c:v>
                </c:pt>
                <c:pt idx="1928" formatCode="0.00E+00">
                  <c:v>1.4843899999999999E-20</c:v>
                </c:pt>
                <c:pt idx="1929" formatCode="0.00E+00">
                  <c:v>-3.6528199999999999E-22</c:v>
                </c:pt>
                <c:pt idx="1930" formatCode="0.00E+00">
                  <c:v>5.6575799999999997E-21</c:v>
                </c:pt>
                <c:pt idx="1931" formatCode="0.00E+00">
                  <c:v>4.1996300000000001E-20</c:v>
                </c:pt>
                <c:pt idx="1932" formatCode="0.00E+00">
                  <c:v>7.7684199999999999E-20</c:v>
                </c:pt>
                <c:pt idx="1933" formatCode="0.00E+00">
                  <c:v>2.9394999999999998E-20</c:v>
                </c:pt>
                <c:pt idx="1934" formatCode="0.00E+00">
                  <c:v>-1.67966E-19</c:v>
                </c:pt>
                <c:pt idx="1935" formatCode="0.00E+00">
                  <c:v>-4.00307E-19</c:v>
                </c:pt>
                <c:pt idx="1936" formatCode="0.00E+00">
                  <c:v>-3.1756699999999998E-19</c:v>
                </c:pt>
                <c:pt idx="1937" formatCode="0.00E+00">
                  <c:v>3.9744599999999998E-19</c:v>
                </c:pt>
                <c:pt idx="1938" formatCode="0.00E+00">
                  <c:v>1.35283E-18</c:v>
                </c:pt>
                <c:pt idx="1939" formatCode="0.00E+00">
                  <c:v>1.0826299999999999E-18</c:v>
                </c:pt>
                <c:pt idx="1940" formatCode="0.00E+00">
                  <c:v>-1.8322600000000001E-18</c:v>
                </c:pt>
                <c:pt idx="1941" formatCode="0.00E+00">
                  <c:v>-6.3465999999999998E-18</c:v>
                </c:pt>
                <c:pt idx="1942" formatCode="0.00E+00">
                  <c:v>-8.0155199999999997E-18</c:v>
                </c:pt>
                <c:pt idx="1943" formatCode="0.00E+00">
                  <c:v>-2.1157800000000001E-18</c:v>
                </c:pt>
                <c:pt idx="1944" formatCode="0.00E+00">
                  <c:v>9.4299200000000004E-18</c:v>
                </c:pt>
                <c:pt idx="1945" formatCode="0.00E+00">
                  <c:v>1.3485400000000001E-17</c:v>
                </c:pt>
                <c:pt idx="1946" formatCode="0.00E+00">
                  <c:v>-4.9580399999999999E-18</c:v>
                </c:pt>
                <c:pt idx="1947" formatCode="0.00E+00">
                  <c:v>-4.2421799999999997E-17</c:v>
                </c:pt>
                <c:pt idx="1948" formatCode="0.00E+00">
                  <c:v>-5.3093400000000001E-17</c:v>
                </c:pt>
                <c:pt idx="1949" formatCode="0.00E+00">
                  <c:v>4.9306700000000003E-17</c:v>
                </c:pt>
                <c:pt idx="1950" formatCode="0.00E+00">
                  <c:v>2.8436E-16</c:v>
                </c:pt>
                <c:pt idx="1951" formatCode="0.00E+00">
                  <c:v>4.2639399999999998E-16</c:v>
                </c:pt>
                <c:pt idx="1952" formatCode="0.00E+00">
                  <c:v>8.3392300000000003E-17</c:v>
                </c:pt>
                <c:pt idx="1953" formatCode="0.00E+00">
                  <c:v>-8.3877500000000001E-16</c:v>
                </c:pt>
                <c:pt idx="1954" formatCode="0.00E+00">
                  <c:v>-1.61639E-15</c:v>
                </c:pt>
                <c:pt idx="1955" formatCode="0.00E+00">
                  <c:v>-8.63567E-16</c:v>
                </c:pt>
                <c:pt idx="1956" formatCode="0.00E+00">
                  <c:v>2.0227100000000001E-15</c:v>
                </c:pt>
                <c:pt idx="1957" formatCode="0.00E+00">
                  <c:v>5.18286E-15</c:v>
                </c:pt>
                <c:pt idx="1958" formatCode="0.00E+00">
                  <c:v>4.3924099999999999E-15</c:v>
                </c:pt>
                <c:pt idx="1959" formatCode="0.00E+00">
                  <c:v>-3.3247099999999999E-15</c:v>
                </c:pt>
                <c:pt idx="1960" formatCode="0.00E+00">
                  <c:v>-1.2843E-14</c:v>
                </c:pt>
                <c:pt idx="1961" formatCode="0.00E+00">
                  <c:v>-7.0521999999999997E-15</c:v>
                </c:pt>
                <c:pt idx="1962" formatCode="0.00E+00">
                  <c:v>3.0918000000000003E-14</c:v>
                </c:pt>
                <c:pt idx="1963" formatCode="0.00E+00">
                  <c:v>8.3250499999999997E-14</c:v>
                </c:pt>
                <c:pt idx="1964" formatCode="0.00E+00">
                  <c:v>8.4430200000000002E-14</c:v>
                </c:pt>
                <c:pt idx="1965" formatCode="0.00E+00">
                  <c:v>-2.6294400000000001E-14</c:v>
                </c:pt>
                <c:pt idx="1966" formatCode="0.00E+00">
                  <c:v>-1.9591099999999999E-13</c:v>
                </c:pt>
                <c:pt idx="1967" formatCode="0.00E+00">
                  <c:v>-1.5841E-13</c:v>
                </c:pt>
                <c:pt idx="1968" formatCode="0.00E+00">
                  <c:v>3.9261400000000002E-13</c:v>
                </c:pt>
                <c:pt idx="1969" formatCode="0.00E+00">
                  <c:v>1.3190499999999999E-12</c:v>
                </c:pt>
                <c:pt idx="1970" formatCode="0.00E+00">
                  <c:v>1.6067799999999999E-12</c:v>
                </c:pt>
                <c:pt idx="1971" formatCode="0.00E+00">
                  <c:v>-1.4616600000000001E-13</c:v>
                </c:pt>
                <c:pt idx="1972" formatCode="0.00E+00">
                  <c:v>-3.7798199999999999E-12</c:v>
                </c:pt>
                <c:pt idx="1973" formatCode="0.00E+00">
                  <c:v>-6.0319799999999999E-12</c:v>
                </c:pt>
                <c:pt idx="1974" formatCode="0.00E+00">
                  <c:v>-2.5957800000000001E-12</c:v>
                </c:pt>
                <c:pt idx="1975" formatCode="0.00E+00">
                  <c:v>6.6270399999999996E-12</c:v>
                </c:pt>
                <c:pt idx="1976" formatCode="0.00E+00">
                  <c:v>1.20927E-11</c:v>
                </c:pt>
                <c:pt idx="1977" formatCode="0.00E+00">
                  <c:v>-2.88733E-12</c:v>
                </c:pt>
                <c:pt idx="1978" formatCode="0.00E+00">
                  <c:v>-4.3197200000000003E-11</c:v>
                </c:pt>
                <c:pt idx="1979" formatCode="0.00E+00">
                  <c:v>-8.0803499999999999E-11</c:v>
                </c:pt>
                <c:pt idx="1980" formatCode="0.00E+00">
                  <c:v>-6.4271399999999995E-11</c:v>
                </c:pt>
                <c:pt idx="1981" formatCode="0.00E+00">
                  <c:v>2.9866900000000003E-11</c:v>
                </c:pt>
                <c:pt idx="1982" formatCode="0.00E+00">
                  <c:v>1.1559099999999999E-10</c:v>
                </c:pt>
                <c:pt idx="1983" formatCode="0.00E+00">
                  <c:v>2.3827599999999998E-12</c:v>
                </c:pt>
                <c:pt idx="1984" formatCode="0.00E+00">
                  <c:v>-4.0546799999999998E-10</c:v>
                </c:pt>
                <c:pt idx="1985" formatCode="0.00E+00">
                  <c:v>-8.6461500000000002E-10</c:v>
                </c:pt>
                <c:pt idx="1986" formatCode="0.00E+00">
                  <c:v>-7.1478999999999997E-10</c:v>
                </c:pt>
                <c:pt idx="1987" formatCode="0.00E+00">
                  <c:v>6.5501999999999998E-10</c:v>
                </c:pt>
                <c:pt idx="1988" formatCode="0.00E+00">
                  <c:v>2.5845200000000001E-9</c:v>
                </c:pt>
                <c:pt idx="1989" formatCode="0.00E+00">
                  <c:v>2.8391699999999998E-9</c:v>
                </c:pt>
                <c:pt idx="1990" formatCode="0.00E+00">
                  <c:v>-1.3363600000000001E-10</c:v>
                </c:pt>
                <c:pt idx="1991" formatCode="0.00E+00">
                  <c:v>-4.5631800000000004E-9</c:v>
                </c:pt>
                <c:pt idx="1992" formatCode="0.00E+00">
                  <c:v>-3.5903800000000002E-9</c:v>
                </c:pt>
                <c:pt idx="1993" formatCode="0.00E+00">
                  <c:v>1.04821E-8</c:v>
                </c:pt>
                <c:pt idx="1994" formatCode="0.00E+00">
                  <c:v>3.4150800000000002E-8</c:v>
                </c:pt>
                <c:pt idx="1995" formatCode="0.00E+00">
                  <c:v>4.6686900000000001E-8</c:v>
                </c:pt>
                <c:pt idx="1996" formatCode="0.00E+00">
                  <c:v>2.0327699999999999E-8</c:v>
                </c:pt>
                <c:pt idx="1997" formatCode="0.00E+00">
                  <c:v>-4.2993799999999997E-8</c:v>
                </c:pt>
                <c:pt idx="1998" formatCode="0.00E+00">
                  <c:v>-6.1240100000000003E-8</c:v>
                </c:pt>
                <c:pt idx="1999" formatCode="0.00E+00">
                  <c:v>1.3808200000000001E-7</c:v>
                </c:pt>
                <c:pt idx="2000" formatCode="0.00E+00">
                  <c:v>7.7743799999999995E-7</c:v>
                </c:pt>
                <c:pt idx="2001" formatCode="0.00E+00">
                  <c:v>2.0136300000000001E-6</c:v>
                </c:pt>
                <c:pt idx="2002" formatCode="0.00E+00">
                  <c:v>3.7931499999999998E-6</c:v>
                </c:pt>
                <c:pt idx="2003" formatCode="0.00E+00">
                  <c:v>5.8927999999999997E-6</c:v>
                </c:pt>
                <c:pt idx="2004" formatCode="0.00E+00">
                  <c:v>8.0906399999999995E-6</c:v>
                </c:pt>
                <c:pt idx="2005" formatCode="0.00E+00">
                  <c:v>1.0213E-5</c:v>
                </c:pt>
                <c:pt idx="2006" formatCode="0.00E+00">
                  <c:v>1.2095200000000001E-5</c:v>
                </c:pt>
                <c:pt idx="2007" formatCode="0.00E+00">
                  <c:v>1.3579400000000001E-5</c:v>
                </c:pt>
                <c:pt idx="2008" formatCode="0.00E+00">
                  <c:v>1.45302E-5</c:v>
                </c:pt>
                <c:pt idx="2009" formatCode="0.00E+00">
                  <c:v>1.4864100000000001E-5</c:v>
                </c:pt>
                <c:pt idx="2010" formatCode="0.00E+00">
                  <c:v>1.4543E-5</c:v>
                </c:pt>
                <c:pt idx="2011" formatCode="0.00E+00">
                  <c:v>1.3431899999999999E-5</c:v>
                </c:pt>
                <c:pt idx="2012" formatCode="0.00E+00">
                  <c:v>1.1238400000000001E-5</c:v>
                </c:pt>
                <c:pt idx="2013" formatCode="0.00E+00">
                  <c:v>7.8114900000000007E-6</c:v>
                </c:pt>
                <c:pt idx="2014" formatCode="0.00E+00">
                  <c:v>3.2886900000000001E-6</c:v>
                </c:pt>
                <c:pt idx="2015" formatCode="0.00E+00">
                  <c:v>-2.3520000000000001E-6</c:v>
                </c:pt>
                <c:pt idx="2016" formatCode="0.00E+00">
                  <c:v>-9.4280199999999999E-6</c:v>
                </c:pt>
                <c:pt idx="2017" formatCode="0.00E+00">
                  <c:v>-1.81249E-5</c:v>
                </c:pt>
                <c:pt idx="2018" formatCode="0.00E+00">
                  <c:v>-2.84655E-5</c:v>
                </c:pt>
                <c:pt idx="2019" formatCode="0.00E+00">
                  <c:v>-4.0583500000000002E-5</c:v>
                </c:pt>
                <c:pt idx="2020" formatCode="0.00E+00">
                  <c:v>-5.4699600000000001E-5</c:v>
                </c:pt>
                <c:pt idx="2021" formatCode="0.00E+00">
                  <c:v>-7.0647800000000005E-5</c:v>
                </c:pt>
                <c:pt idx="2022" formatCode="0.00E+00">
                  <c:v>-8.7766499999999994E-5</c:v>
                </c:pt>
                <c:pt idx="2023" formatCode="0.00E+00">
                  <c:v>-1.05889E-4</c:v>
                </c:pt>
                <c:pt idx="2024" formatCode="0.00E+00">
                  <c:v>-1.2565800000000001E-4</c:v>
                </c:pt>
                <c:pt idx="2025" formatCode="0.00E+00">
                  <c:v>-1.47498E-4</c:v>
                </c:pt>
                <c:pt idx="2026" formatCode="0.00E+00">
                  <c:v>-1.7145100000000001E-4</c:v>
                </c:pt>
                <c:pt idx="2027" formatCode="0.00E+00">
                  <c:v>-1.9763100000000001E-4</c:v>
                </c:pt>
                <c:pt idx="2028" formatCode="0.00E+00">
                  <c:v>-2.2582400000000001E-4</c:v>
                </c:pt>
                <c:pt idx="2029" formatCode="0.00E+00">
                  <c:v>-2.5542799999999998E-4</c:v>
                </c:pt>
                <c:pt idx="2030" formatCode="0.00E+00">
                  <c:v>-2.8613E-4</c:v>
                </c:pt>
                <c:pt idx="2031" formatCode="0.00E+00">
                  <c:v>-3.1821900000000001E-4</c:v>
                </c:pt>
                <c:pt idx="2032" formatCode="0.00E+00">
                  <c:v>-3.5238400000000002E-4</c:v>
                </c:pt>
                <c:pt idx="2033" formatCode="0.00E+00">
                  <c:v>-3.8903000000000001E-4</c:v>
                </c:pt>
                <c:pt idx="2034" formatCode="0.00E+00">
                  <c:v>-4.2792900000000002E-4</c:v>
                </c:pt>
                <c:pt idx="2035" formatCode="0.00E+00">
                  <c:v>-4.6892400000000001E-4</c:v>
                </c:pt>
                <c:pt idx="2036" formatCode="0.00E+00">
                  <c:v>-5.1224300000000001E-4</c:v>
                </c:pt>
                <c:pt idx="2037" formatCode="0.00E+00">
                  <c:v>-5.5798999999999996E-4</c:v>
                </c:pt>
                <c:pt idx="2038" formatCode="0.00E+00">
                  <c:v>-6.0617099999999997E-4</c:v>
                </c:pt>
                <c:pt idx="2039" formatCode="0.00E+00">
                  <c:v>-6.5686900000000003E-4</c:v>
                </c:pt>
                <c:pt idx="2040" formatCode="0.00E+00">
                  <c:v>-7.0997900000000001E-4</c:v>
                </c:pt>
                <c:pt idx="2041" formatCode="0.00E+00">
                  <c:v>-7.6560699999999996E-4</c:v>
                </c:pt>
                <c:pt idx="2042" formatCode="0.00E+00">
                  <c:v>-8.2435699999999995E-4</c:v>
                </c:pt>
                <c:pt idx="2043" formatCode="0.00E+00">
                  <c:v>-8.8606000000000004E-4</c:v>
                </c:pt>
                <c:pt idx="2044" formatCode="0.00E+00">
                  <c:v>-9.4962200000000001E-4</c:v>
                </c:pt>
                <c:pt idx="2045" formatCode="0.00E+00">
                  <c:v>-1.0149200000000001E-3</c:v>
                </c:pt>
                <c:pt idx="2046" formatCode="0.00E+00">
                  <c:v>-1.08417E-3</c:v>
                </c:pt>
                <c:pt idx="2047" formatCode="0.00E+00">
                  <c:v>-1.1607E-3</c:v>
                </c:pt>
                <c:pt idx="2048" formatCode="0.00E+00">
                  <c:v>-1.24504E-3</c:v>
                </c:pt>
                <c:pt idx="2049" formatCode="0.00E+00">
                  <c:v>-1.33372E-3</c:v>
                </c:pt>
                <c:pt idx="2050" formatCode="0.00E+00">
                  <c:v>-1.4229500000000001E-3</c:v>
                </c:pt>
                <c:pt idx="2051" formatCode="0.00E+00">
                  <c:v>-1.5114799999999999E-3</c:v>
                </c:pt>
                <c:pt idx="2052" formatCode="0.00E+00">
                  <c:v>-1.5998900000000001E-3</c:v>
                </c:pt>
                <c:pt idx="2053" formatCode="0.00E+00">
                  <c:v>-1.6885400000000001E-3</c:v>
                </c:pt>
                <c:pt idx="2054" formatCode="0.00E+00">
                  <c:v>-1.77714E-3</c:v>
                </c:pt>
                <c:pt idx="2055" formatCode="0.00E+00">
                  <c:v>-1.86564E-3</c:v>
                </c:pt>
                <c:pt idx="2056" formatCode="0.00E+00">
                  <c:v>-1.9545000000000001E-3</c:v>
                </c:pt>
                <c:pt idx="2057" formatCode="0.00E+00">
                  <c:v>-2.0440100000000002E-3</c:v>
                </c:pt>
                <c:pt idx="2058" formatCode="0.00E+00">
                  <c:v>-2.1342399999999999E-3</c:v>
                </c:pt>
                <c:pt idx="2059" formatCode="0.00E+00">
                  <c:v>-2.2256400000000001E-3</c:v>
                </c:pt>
                <c:pt idx="2060" formatCode="0.00E+00">
                  <c:v>-2.3191599999999998E-3</c:v>
                </c:pt>
                <c:pt idx="2061" formatCode="0.00E+00">
                  <c:v>-2.4159199999999998E-3</c:v>
                </c:pt>
                <c:pt idx="2062" formatCode="0.00E+00">
                  <c:v>-2.51687E-3</c:v>
                </c:pt>
                <c:pt idx="2063" formatCode="0.00E+00">
                  <c:v>-2.62247E-3</c:v>
                </c:pt>
                <c:pt idx="2064" formatCode="0.00E+00">
                  <c:v>-2.7330100000000001E-3</c:v>
                </c:pt>
                <c:pt idx="2065" formatCode="0.00E+00">
                  <c:v>-2.8489600000000002E-3</c:v>
                </c:pt>
                <c:pt idx="2066" formatCode="0.00E+00">
                  <c:v>-2.97066E-3</c:v>
                </c:pt>
                <c:pt idx="2067" formatCode="0.00E+00">
                  <c:v>-3.0976599999999999E-3</c:v>
                </c:pt>
                <c:pt idx="2068" formatCode="0.00E+00">
                  <c:v>-3.2283400000000001E-3</c:v>
                </c:pt>
                <c:pt idx="2069" formatCode="0.00E+00">
                  <c:v>-3.3605100000000001E-3</c:v>
                </c:pt>
                <c:pt idx="2070" formatCode="0.00E+00">
                  <c:v>-3.4935600000000002E-3</c:v>
                </c:pt>
                <c:pt idx="2071" formatCode="0.00E+00">
                  <c:v>-3.6296200000000001E-3</c:v>
                </c:pt>
                <c:pt idx="2072" formatCode="0.00E+00">
                  <c:v>-3.7719400000000001E-3</c:v>
                </c:pt>
                <c:pt idx="2073" formatCode="0.00E+00">
                  <c:v>-3.92246E-3</c:v>
                </c:pt>
                <c:pt idx="2074" formatCode="0.00E+00">
                  <c:v>-4.0815299999999999E-3</c:v>
                </c:pt>
                <c:pt idx="2075" formatCode="0.00E+00">
                  <c:v>-4.24859E-3</c:v>
                </c:pt>
                <c:pt idx="2076" formatCode="0.00E+00">
                  <c:v>-4.4223300000000004E-3</c:v>
                </c:pt>
                <c:pt idx="2077" formatCode="0.00E+00">
                  <c:v>-4.5999600000000002E-3</c:v>
                </c:pt>
                <c:pt idx="2078" formatCode="0.00E+00">
                  <c:v>-4.7777999999999996E-3</c:v>
                </c:pt>
                <c:pt idx="2079" formatCode="0.00E+00">
                  <c:v>-4.9538200000000003E-3</c:v>
                </c:pt>
                <c:pt idx="2080" formatCode="0.00E+00">
                  <c:v>-5.1297000000000001E-3</c:v>
                </c:pt>
                <c:pt idx="2081" formatCode="0.00E+00">
                  <c:v>-5.30891E-3</c:v>
                </c:pt>
                <c:pt idx="2082" formatCode="0.00E+00">
                  <c:v>-5.4921400000000004E-3</c:v>
                </c:pt>
                <c:pt idx="2083" formatCode="0.00E+00">
                  <c:v>-5.6772599999999999E-3</c:v>
                </c:pt>
                <c:pt idx="2084" formatCode="0.00E+00">
                  <c:v>-5.8630699999999997E-3</c:v>
                </c:pt>
                <c:pt idx="2085" formatCode="0.00E+00">
                  <c:v>-6.0510599999999996E-3</c:v>
                </c:pt>
                <c:pt idx="2086" formatCode="0.00E+00">
                  <c:v>-6.2430899999999998E-3</c:v>
                </c:pt>
                <c:pt idx="2087" formatCode="0.00E+00">
                  <c:v>-6.4390999999999997E-3</c:v>
                </c:pt>
                <c:pt idx="2088" formatCode="0.00E+00">
                  <c:v>-6.6372799999999997E-3</c:v>
                </c:pt>
                <c:pt idx="2089" formatCode="0.00E+00">
                  <c:v>-6.83615E-3</c:v>
                </c:pt>
                <c:pt idx="2090" formatCode="0.00E+00">
                  <c:v>-7.0354500000000004E-3</c:v>
                </c:pt>
                <c:pt idx="2091" formatCode="0.00E+00">
                  <c:v>-7.2349500000000004E-3</c:v>
                </c:pt>
                <c:pt idx="2092" formatCode="0.00E+00">
                  <c:v>-7.4338399999999997E-3</c:v>
                </c:pt>
                <c:pt idx="2093" formatCode="0.00E+00">
                  <c:v>-7.63111E-3</c:v>
                </c:pt>
                <c:pt idx="2094" formatCode="0.00E+00">
                  <c:v>-7.8264900000000002E-3</c:v>
                </c:pt>
                <c:pt idx="2095" formatCode="0.00E+00">
                  <c:v>-8.0215100000000008E-3</c:v>
                </c:pt>
                <c:pt idx="2096" formatCode="0.00E+00">
                  <c:v>-8.2189700000000008E-3</c:v>
                </c:pt>
                <c:pt idx="2097" formatCode="0.00E+00">
                  <c:v>-8.4207699999999993E-3</c:v>
                </c:pt>
                <c:pt idx="2098" formatCode="0.00E+00">
                  <c:v>-8.62659E-3</c:v>
                </c:pt>
                <c:pt idx="2099" formatCode="0.00E+00">
                  <c:v>-8.8350400000000006E-3</c:v>
                </c:pt>
                <c:pt idx="2100" formatCode="0.00E+00">
                  <c:v>-9.0453800000000004E-3</c:v>
                </c:pt>
                <c:pt idx="2101" formatCode="0.00E+00">
                  <c:v>-9.2582399999999992E-3</c:v>
                </c:pt>
                <c:pt idx="2102" formatCode="0.00E+00">
                  <c:v>-9.4755199999999994E-3</c:v>
                </c:pt>
                <c:pt idx="2103" formatCode="0.00E+00">
                  <c:v>-9.6989599999999995E-3</c:v>
                </c:pt>
                <c:pt idx="2104" formatCode="0.00E+00">
                  <c:v>-9.9283400000000008E-3</c:v>
                </c:pt>
                <c:pt idx="2105">
                  <c:v>-1.01634E-2</c:v>
                </c:pt>
                <c:pt idx="2106">
                  <c:v>-1.0406500000000001E-2</c:v>
                </c:pt>
                <c:pt idx="2107">
                  <c:v>-1.0660599999999999E-2</c:v>
                </c:pt>
                <c:pt idx="2108">
                  <c:v>-1.09281E-2</c:v>
                </c:pt>
                <c:pt idx="2109">
                  <c:v>-1.12117E-2</c:v>
                </c:pt>
                <c:pt idx="2110">
                  <c:v>-1.1514399999999999E-2</c:v>
                </c:pt>
                <c:pt idx="2111">
                  <c:v>-1.1835699999999999E-2</c:v>
                </c:pt>
                <c:pt idx="2112">
                  <c:v>-1.21726E-2</c:v>
                </c:pt>
                <c:pt idx="2113">
                  <c:v>-1.25232E-2</c:v>
                </c:pt>
                <c:pt idx="2114">
                  <c:v>-1.2888800000000001E-2</c:v>
                </c:pt>
                <c:pt idx="2115">
                  <c:v>-1.3271399999999999E-2</c:v>
                </c:pt>
                <c:pt idx="2116">
                  <c:v>-1.36697E-2</c:v>
                </c:pt>
                <c:pt idx="2117">
                  <c:v>-1.4080799999999999E-2</c:v>
                </c:pt>
                <c:pt idx="2118">
                  <c:v>-1.45033E-2</c:v>
                </c:pt>
                <c:pt idx="2119">
                  <c:v>-1.4938E-2</c:v>
                </c:pt>
                <c:pt idx="2120">
                  <c:v>-1.53869E-2</c:v>
                </c:pt>
                <c:pt idx="2121">
                  <c:v>-1.58511E-2</c:v>
                </c:pt>
                <c:pt idx="2122">
                  <c:v>-1.6330500000000001E-2</c:v>
                </c:pt>
                <c:pt idx="2123">
                  <c:v>-1.6825199999999998E-2</c:v>
                </c:pt>
                <c:pt idx="2124">
                  <c:v>-1.73362E-2</c:v>
                </c:pt>
                <c:pt idx="2125">
                  <c:v>-1.78636E-2</c:v>
                </c:pt>
                <c:pt idx="2126">
                  <c:v>-1.8405399999999999E-2</c:v>
                </c:pt>
                <c:pt idx="2127">
                  <c:v>-1.8959799999999999E-2</c:v>
                </c:pt>
                <c:pt idx="2128">
                  <c:v>-1.9526999999999999E-2</c:v>
                </c:pt>
                <c:pt idx="2129">
                  <c:v>-2.0108000000000001E-2</c:v>
                </c:pt>
                <c:pt idx="2130">
                  <c:v>-2.0702000000000002E-2</c:v>
                </c:pt>
                <c:pt idx="2131">
                  <c:v>-2.1305299999999999E-2</c:v>
                </c:pt>
                <c:pt idx="2132">
                  <c:v>-2.19156E-2</c:v>
                </c:pt>
                <c:pt idx="2133">
                  <c:v>-2.2535699999999999E-2</c:v>
                </c:pt>
                <c:pt idx="2134">
                  <c:v>-2.3171199999999999E-2</c:v>
                </c:pt>
                <c:pt idx="2135">
                  <c:v>-2.3825499999999999E-2</c:v>
                </c:pt>
                <c:pt idx="2136">
                  <c:v>-2.4496799999999999E-2</c:v>
                </c:pt>
                <c:pt idx="2137">
                  <c:v>-2.51808E-2</c:v>
                </c:pt>
                <c:pt idx="2138">
                  <c:v>-2.5877000000000001E-2</c:v>
                </c:pt>
                <c:pt idx="2139">
                  <c:v>-2.6587699999999999E-2</c:v>
                </c:pt>
                <c:pt idx="2140">
                  <c:v>-2.73131E-2</c:v>
                </c:pt>
                <c:pt idx="2141">
                  <c:v>-2.8050200000000001E-2</c:v>
                </c:pt>
                <c:pt idx="2142">
                  <c:v>-2.8795600000000001E-2</c:v>
                </c:pt>
                <c:pt idx="2143">
                  <c:v>-2.95483E-2</c:v>
                </c:pt>
                <c:pt idx="2144">
                  <c:v>-3.0307199999999999E-2</c:v>
                </c:pt>
                <c:pt idx="2145">
                  <c:v>-3.1069099999999999E-2</c:v>
                </c:pt>
                <c:pt idx="2146">
                  <c:v>-3.1832199999999998E-2</c:v>
                </c:pt>
                <c:pt idx="2147">
                  <c:v>-3.2600499999999998E-2</c:v>
                </c:pt>
                <c:pt idx="2148">
                  <c:v>-3.3379499999999999E-2</c:v>
                </c:pt>
                <c:pt idx="2149">
                  <c:v>-3.4168999999999998E-2</c:v>
                </c:pt>
                <c:pt idx="2150">
                  <c:v>-3.4963000000000001E-2</c:v>
                </c:pt>
                <c:pt idx="2151">
                  <c:v>-3.5757299999999999E-2</c:v>
                </c:pt>
                <c:pt idx="2152">
                  <c:v>-3.6552300000000003E-2</c:v>
                </c:pt>
                <c:pt idx="2153">
                  <c:v>-3.7349599999999997E-2</c:v>
                </c:pt>
                <c:pt idx="2154">
                  <c:v>-3.8150200000000002E-2</c:v>
                </c:pt>
                <c:pt idx="2155">
                  <c:v>-3.8954299999999997E-2</c:v>
                </c:pt>
                <c:pt idx="2156">
                  <c:v>-3.97589E-2</c:v>
                </c:pt>
                <c:pt idx="2157">
                  <c:v>-4.0560400000000003E-2</c:v>
                </c:pt>
                <c:pt idx="2158">
                  <c:v>-4.1358800000000001E-2</c:v>
                </c:pt>
                <c:pt idx="2159">
                  <c:v>-4.2158099999999997E-2</c:v>
                </c:pt>
                <c:pt idx="2160">
                  <c:v>-4.2960600000000002E-2</c:v>
                </c:pt>
                <c:pt idx="2161">
                  <c:v>-4.3764900000000002E-2</c:v>
                </c:pt>
                <c:pt idx="2162">
                  <c:v>-4.45686E-2</c:v>
                </c:pt>
                <c:pt idx="2163">
                  <c:v>-4.53712E-2</c:v>
                </c:pt>
                <c:pt idx="2164">
                  <c:v>-4.6172900000000003E-2</c:v>
                </c:pt>
                <c:pt idx="2165">
                  <c:v>-4.6971600000000002E-2</c:v>
                </c:pt>
                <c:pt idx="2166">
                  <c:v>-4.7763800000000002E-2</c:v>
                </c:pt>
                <c:pt idx="2167">
                  <c:v>-4.8547600000000003E-2</c:v>
                </c:pt>
                <c:pt idx="2168">
                  <c:v>-4.9325899999999999E-2</c:v>
                </c:pt>
                <c:pt idx="2169">
                  <c:v>-5.0101899999999998E-2</c:v>
                </c:pt>
                <c:pt idx="2170">
                  <c:v>-5.0874099999999998E-2</c:v>
                </c:pt>
                <c:pt idx="2171">
                  <c:v>-5.1638999999999997E-2</c:v>
                </c:pt>
                <c:pt idx="2172">
                  <c:v>-5.2395299999999999E-2</c:v>
                </c:pt>
                <c:pt idx="2173">
                  <c:v>-5.3143700000000002E-2</c:v>
                </c:pt>
                <c:pt idx="2174">
                  <c:v>-5.3882899999999997E-2</c:v>
                </c:pt>
                <c:pt idx="2175">
                  <c:v>-5.4610199999999998E-2</c:v>
                </c:pt>
                <c:pt idx="2176">
                  <c:v>-5.5326199999999999E-2</c:v>
                </c:pt>
                <c:pt idx="2177">
                  <c:v>-5.6036000000000002E-2</c:v>
                </c:pt>
                <c:pt idx="2178">
                  <c:v>-5.6743799999999997E-2</c:v>
                </c:pt>
                <c:pt idx="2179">
                  <c:v>-5.7448100000000002E-2</c:v>
                </c:pt>
                <c:pt idx="2180">
                  <c:v>-5.8143599999999997E-2</c:v>
                </c:pt>
                <c:pt idx="2181">
                  <c:v>-5.8826200000000002E-2</c:v>
                </c:pt>
                <c:pt idx="2182">
                  <c:v>-5.9493900000000002E-2</c:v>
                </c:pt>
                <c:pt idx="2183">
                  <c:v>-6.0148800000000002E-2</c:v>
                </c:pt>
                <c:pt idx="2184">
                  <c:v>-6.07947E-2</c:v>
                </c:pt>
                <c:pt idx="2185">
                  <c:v>-6.1429200000000003E-2</c:v>
                </c:pt>
                <c:pt idx="2186">
                  <c:v>-6.20444E-2</c:v>
                </c:pt>
                <c:pt idx="2187">
                  <c:v>-6.2635200000000002E-2</c:v>
                </c:pt>
                <c:pt idx="2188">
                  <c:v>-6.3203099999999998E-2</c:v>
                </c:pt>
                <c:pt idx="2189">
                  <c:v>-6.3752000000000003E-2</c:v>
                </c:pt>
                <c:pt idx="2190">
                  <c:v>-6.4283900000000005E-2</c:v>
                </c:pt>
                <c:pt idx="2191">
                  <c:v>-6.4798400000000006E-2</c:v>
                </c:pt>
                <c:pt idx="2192">
                  <c:v>-6.5293799999999999E-2</c:v>
                </c:pt>
                <c:pt idx="2193">
                  <c:v>-6.5768099999999996E-2</c:v>
                </c:pt>
                <c:pt idx="2194">
                  <c:v>-6.62161E-2</c:v>
                </c:pt>
                <c:pt idx="2195">
                  <c:v>-6.6632999999999998E-2</c:v>
                </c:pt>
                <c:pt idx="2196">
                  <c:v>-6.7021399999999995E-2</c:v>
                </c:pt>
                <c:pt idx="2197">
                  <c:v>-6.7390400000000003E-2</c:v>
                </c:pt>
                <c:pt idx="2198">
                  <c:v>-6.7745200000000005E-2</c:v>
                </c:pt>
                <c:pt idx="2199">
                  <c:v>-6.8083599999999994E-2</c:v>
                </c:pt>
                <c:pt idx="2200">
                  <c:v>-6.8404699999999999E-2</c:v>
                </c:pt>
                <c:pt idx="2201">
                  <c:v>-6.8710400000000005E-2</c:v>
                </c:pt>
                <c:pt idx="2202">
                  <c:v>-6.9001199999999999E-2</c:v>
                </c:pt>
                <c:pt idx="2203">
                  <c:v>-6.9274199999999994E-2</c:v>
                </c:pt>
                <c:pt idx="2204">
                  <c:v>-6.9525000000000003E-2</c:v>
                </c:pt>
                <c:pt idx="2205">
                  <c:v>-6.9751999999999995E-2</c:v>
                </c:pt>
                <c:pt idx="2206">
                  <c:v>-6.9957000000000005E-2</c:v>
                </c:pt>
                <c:pt idx="2207">
                  <c:v>-7.0142300000000005E-2</c:v>
                </c:pt>
                <c:pt idx="2208">
                  <c:v>-7.0311200000000004E-2</c:v>
                </c:pt>
                <c:pt idx="2209">
                  <c:v>-7.0469100000000007E-2</c:v>
                </c:pt>
                <c:pt idx="2210">
                  <c:v>-7.0620699999999995E-2</c:v>
                </c:pt>
                <c:pt idx="2211">
                  <c:v>-7.0768999999999999E-2</c:v>
                </c:pt>
                <c:pt idx="2212">
                  <c:v>-7.0913799999999999E-2</c:v>
                </c:pt>
                <c:pt idx="2213">
                  <c:v>-7.1051699999999995E-2</c:v>
                </c:pt>
                <c:pt idx="2214">
                  <c:v>-7.1177199999999996E-2</c:v>
                </c:pt>
                <c:pt idx="2215">
                  <c:v>-7.1287600000000007E-2</c:v>
                </c:pt>
                <c:pt idx="2216">
                  <c:v>-7.13834E-2</c:v>
                </c:pt>
                <c:pt idx="2217">
                  <c:v>-7.1463899999999997E-2</c:v>
                </c:pt>
                <c:pt idx="2218">
                  <c:v>-7.1525500000000006E-2</c:v>
                </c:pt>
                <c:pt idx="2219">
                  <c:v>-7.1565599999999993E-2</c:v>
                </c:pt>
                <c:pt idx="2220">
                  <c:v>-7.1586899999999995E-2</c:v>
                </c:pt>
                <c:pt idx="2221">
                  <c:v>-7.1596400000000004E-2</c:v>
                </c:pt>
                <c:pt idx="2222">
                  <c:v>-7.1600200000000003E-2</c:v>
                </c:pt>
                <c:pt idx="2223">
                  <c:v>-7.1601700000000004E-2</c:v>
                </c:pt>
                <c:pt idx="2224">
                  <c:v>-7.1603899999999998E-2</c:v>
                </c:pt>
                <c:pt idx="2225">
                  <c:v>-7.1609900000000004E-2</c:v>
                </c:pt>
                <c:pt idx="2226">
                  <c:v>-7.1621500000000005E-2</c:v>
                </c:pt>
                <c:pt idx="2227">
                  <c:v>-7.1638900000000005E-2</c:v>
                </c:pt>
                <c:pt idx="2228">
                  <c:v>-7.1662500000000004E-2</c:v>
                </c:pt>
                <c:pt idx="2229">
                  <c:v>-7.1693800000000002E-2</c:v>
                </c:pt>
                <c:pt idx="2230">
                  <c:v>-7.1735099999999996E-2</c:v>
                </c:pt>
                <c:pt idx="2231">
                  <c:v>-7.1788900000000003E-2</c:v>
                </c:pt>
                <c:pt idx="2232">
                  <c:v>-7.1856000000000003E-2</c:v>
                </c:pt>
                <c:pt idx="2233">
                  <c:v>-7.1932300000000005E-2</c:v>
                </c:pt>
                <c:pt idx="2234">
                  <c:v>-7.2015099999999999E-2</c:v>
                </c:pt>
                <c:pt idx="2235">
                  <c:v>-7.2109300000000001E-2</c:v>
                </c:pt>
                <c:pt idx="2236">
                  <c:v>-7.2221599999999997E-2</c:v>
                </c:pt>
                <c:pt idx="2237">
                  <c:v>-7.2351499999999999E-2</c:v>
                </c:pt>
                <c:pt idx="2238">
                  <c:v>-7.2493699999999994E-2</c:v>
                </c:pt>
                <c:pt idx="2239">
                  <c:v>-7.2644100000000003E-2</c:v>
                </c:pt>
                <c:pt idx="2240">
                  <c:v>-7.2803599999999996E-2</c:v>
                </c:pt>
                <c:pt idx="2241">
                  <c:v>-7.2975700000000004E-2</c:v>
                </c:pt>
                <c:pt idx="2242">
                  <c:v>-7.3160900000000001E-2</c:v>
                </c:pt>
                <c:pt idx="2243">
                  <c:v>-7.3355900000000002E-2</c:v>
                </c:pt>
                <c:pt idx="2244">
                  <c:v>-7.3556899999999995E-2</c:v>
                </c:pt>
                <c:pt idx="2245">
                  <c:v>-7.3761699999999999E-2</c:v>
                </c:pt>
                <c:pt idx="2246">
                  <c:v>-7.3969400000000005E-2</c:v>
                </c:pt>
                <c:pt idx="2247">
                  <c:v>-7.41753E-2</c:v>
                </c:pt>
                <c:pt idx="2248">
                  <c:v>-7.4372199999999999E-2</c:v>
                </c:pt>
                <c:pt idx="2249">
                  <c:v>-7.4559100000000003E-2</c:v>
                </c:pt>
                <c:pt idx="2250">
                  <c:v>-7.4741199999999994E-2</c:v>
                </c:pt>
                <c:pt idx="2251">
                  <c:v>-7.4925900000000004E-2</c:v>
                </c:pt>
                <c:pt idx="2252">
                  <c:v>-7.5119699999999998E-2</c:v>
                </c:pt>
                <c:pt idx="2253">
                  <c:v>-7.5326199999999996E-2</c:v>
                </c:pt>
                <c:pt idx="2254">
                  <c:v>-7.5545500000000002E-2</c:v>
                </c:pt>
                <c:pt idx="2255">
                  <c:v>-7.5777800000000006E-2</c:v>
                </c:pt>
                <c:pt idx="2256">
                  <c:v>-7.6025200000000001E-2</c:v>
                </c:pt>
                <c:pt idx="2257">
                  <c:v>-7.6290399999999994E-2</c:v>
                </c:pt>
                <c:pt idx="2258">
                  <c:v>-7.6574900000000001E-2</c:v>
                </c:pt>
                <c:pt idx="2259">
                  <c:v>-7.6877899999999999E-2</c:v>
                </c:pt>
                <c:pt idx="2260">
                  <c:v>-7.7195E-2</c:v>
                </c:pt>
                <c:pt idx="2261">
                  <c:v>-7.7520900000000004E-2</c:v>
                </c:pt>
                <c:pt idx="2262">
                  <c:v>-7.7855400000000005E-2</c:v>
                </c:pt>
                <c:pt idx="2263">
                  <c:v>-7.8202900000000006E-2</c:v>
                </c:pt>
                <c:pt idx="2264">
                  <c:v>-7.8567100000000001E-2</c:v>
                </c:pt>
                <c:pt idx="2265">
                  <c:v>-7.8947900000000001E-2</c:v>
                </c:pt>
                <c:pt idx="2266">
                  <c:v>-7.93407E-2</c:v>
                </c:pt>
                <c:pt idx="2267">
                  <c:v>-7.9738100000000006E-2</c:v>
                </c:pt>
                <c:pt idx="2268">
                  <c:v>-8.0136100000000002E-2</c:v>
                </c:pt>
                <c:pt idx="2269">
                  <c:v>-8.0534300000000003E-2</c:v>
                </c:pt>
                <c:pt idx="2270">
                  <c:v>-8.0932699999999996E-2</c:v>
                </c:pt>
                <c:pt idx="2271">
                  <c:v>-8.1329700000000005E-2</c:v>
                </c:pt>
                <c:pt idx="2272">
                  <c:v>-8.1725400000000004E-2</c:v>
                </c:pt>
                <c:pt idx="2273">
                  <c:v>-8.2122899999999999E-2</c:v>
                </c:pt>
                <c:pt idx="2274">
                  <c:v>-8.2525000000000001E-2</c:v>
                </c:pt>
                <c:pt idx="2275">
                  <c:v>-8.2932400000000003E-2</c:v>
                </c:pt>
                <c:pt idx="2276">
                  <c:v>-8.3344399999999999E-2</c:v>
                </c:pt>
                <c:pt idx="2277">
                  <c:v>-8.3760500000000002E-2</c:v>
                </c:pt>
                <c:pt idx="2278">
                  <c:v>-8.4178900000000001E-2</c:v>
                </c:pt>
                <c:pt idx="2279">
                  <c:v>-8.4598900000000005E-2</c:v>
                </c:pt>
                <c:pt idx="2280">
                  <c:v>-8.5024199999999994E-2</c:v>
                </c:pt>
                <c:pt idx="2281">
                  <c:v>-8.5455699999999996E-2</c:v>
                </c:pt>
                <c:pt idx="2282">
                  <c:v>-8.5886900000000002E-2</c:v>
                </c:pt>
                <c:pt idx="2283">
                  <c:v>-8.6315600000000006E-2</c:v>
                </c:pt>
                <c:pt idx="2284">
                  <c:v>-8.6748800000000001E-2</c:v>
                </c:pt>
                <c:pt idx="2285">
                  <c:v>-8.7194800000000003E-2</c:v>
                </c:pt>
                <c:pt idx="2286">
                  <c:v>-8.76556E-2</c:v>
                </c:pt>
                <c:pt idx="2287">
                  <c:v>-8.8134400000000002E-2</c:v>
                </c:pt>
                <c:pt idx="2288">
                  <c:v>-8.8638099999999997E-2</c:v>
                </c:pt>
                <c:pt idx="2289">
                  <c:v>-8.91681E-2</c:v>
                </c:pt>
                <c:pt idx="2290">
                  <c:v>-8.97202E-2</c:v>
                </c:pt>
                <c:pt idx="2291">
                  <c:v>-9.0289099999999997E-2</c:v>
                </c:pt>
                <c:pt idx="2292">
                  <c:v>-9.08717E-2</c:v>
                </c:pt>
                <c:pt idx="2293">
                  <c:v>-9.1465500000000005E-2</c:v>
                </c:pt>
                <c:pt idx="2294">
                  <c:v>-9.2065499999999995E-2</c:v>
                </c:pt>
                <c:pt idx="2295">
                  <c:v>-9.2671500000000004E-2</c:v>
                </c:pt>
                <c:pt idx="2296">
                  <c:v>-9.3290600000000001E-2</c:v>
                </c:pt>
                <c:pt idx="2297">
                  <c:v>-9.3928899999999996E-2</c:v>
                </c:pt>
                <c:pt idx="2298">
                  <c:v>-9.4588800000000001E-2</c:v>
                </c:pt>
                <c:pt idx="2299">
                  <c:v>-9.5270599999999997E-2</c:v>
                </c:pt>
                <c:pt idx="2300">
                  <c:v>-9.5973000000000003E-2</c:v>
                </c:pt>
                <c:pt idx="2301">
                  <c:v>-9.6692500000000001E-2</c:v>
                </c:pt>
                <c:pt idx="2302">
                  <c:v>-9.7426200000000004E-2</c:v>
                </c:pt>
                <c:pt idx="2303">
                  <c:v>-9.8174499999999998E-2</c:v>
                </c:pt>
                <c:pt idx="2304">
                  <c:v>-9.8938999999999999E-2</c:v>
                </c:pt>
                <c:pt idx="2305">
                  <c:v>-9.9720900000000001E-2</c:v>
                </c:pt>
                <c:pt idx="2306">
                  <c:v>-0.100522</c:v>
                </c:pt>
                <c:pt idx="2307">
                  <c:v>-0.101343</c:v>
                </c:pt>
                <c:pt idx="2308">
                  <c:v>-0.102188</c:v>
                </c:pt>
                <c:pt idx="2309">
                  <c:v>-0.103059</c:v>
                </c:pt>
                <c:pt idx="2310">
                  <c:v>-0.103959</c:v>
                </c:pt>
                <c:pt idx="2311">
                  <c:v>-0.10488699999999999</c:v>
                </c:pt>
                <c:pt idx="2312">
                  <c:v>-0.10584</c:v>
                </c:pt>
                <c:pt idx="2313">
                  <c:v>-0.106819</c:v>
                </c:pt>
                <c:pt idx="2314">
                  <c:v>-0.10782600000000001</c:v>
                </c:pt>
                <c:pt idx="2315">
                  <c:v>-0.108861</c:v>
                </c:pt>
                <c:pt idx="2316">
                  <c:v>-0.109926</c:v>
                </c:pt>
                <c:pt idx="2317">
                  <c:v>-0.111016</c:v>
                </c:pt>
                <c:pt idx="2318">
                  <c:v>-0.11212999999999999</c:v>
                </c:pt>
                <c:pt idx="2319">
                  <c:v>-0.113271</c:v>
                </c:pt>
                <c:pt idx="2320">
                  <c:v>-0.114444</c:v>
                </c:pt>
                <c:pt idx="2321">
                  <c:v>-0.115648</c:v>
                </c:pt>
                <c:pt idx="2322">
                  <c:v>-0.116883</c:v>
                </c:pt>
                <c:pt idx="2323">
                  <c:v>-0.11815199999999999</c:v>
                </c:pt>
                <c:pt idx="2324">
                  <c:v>-0.11945600000000001</c:v>
                </c:pt>
                <c:pt idx="2325">
                  <c:v>-0.120794</c:v>
                </c:pt>
                <c:pt idx="2326">
                  <c:v>-0.12216200000000001</c:v>
                </c:pt>
                <c:pt idx="2327">
                  <c:v>-0.123558</c:v>
                </c:pt>
                <c:pt idx="2328">
                  <c:v>-0.12497999999999999</c:v>
                </c:pt>
                <c:pt idx="2329">
                  <c:v>-0.12642500000000001</c:v>
                </c:pt>
                <c:pt idx="2330">
                  <c:v>-0.12789</c:v>
                </c:pt>
                <c:pt idx="2331">
                  <c:v>-0.12937599999999999</c:v>
                </c:pt>
                <c:pt idx="2332">
                  <c:v>-0.130887</c:v>
                </c:pt>
                <c:pt idx="2333">
                  <c:v>-0.13242200000000001</c:v>
                </c:pt>
                <c:pt idx="2334">
                  <c:v>-0.13397400000000001</c:v>
                </c:pt>
                <c:pt idx="2335">
                  <c:v>-0.13552700000000001</c:v>
                </c:pt>
                <c:pt idx="2336">
                  <c:v>-0.137074</c:v>
                </c:pt>
                <c:pt idx="2337">
                  <c:v>-0.13861200000000001</c:v>
                </c:pt>
                <c:pt idx="2338">
                  <c:v>-0.14014099999999999</c:v>
                </c:pt>
                <c:pt idx="2339">
                  <c:v>-0.14166500000000001</c:v>
                </c:pt>
                <c:pt idx="2340">
                  <c:v>-0.14319200000000001</c:v>
                </c:pt>
                <c:pt idx="2341">
                  <c:v>-0.14472399999999999</c:v>
                </c:pt>
                <c:pt idx="2342">
                  <c:v>-0.146255</c:v>
                </c:pt>
                <c:pt idx="2343">
                  <c:v>-0.147788</c:v>
                </c:pt>
                <c:pt idx="2344">
                  <c:v>-0.14932699999999999</c:v>
                </c:pt>
                <c:pt idx="2345">
                  <c:v>-0.15088099999999999</c:v>
                </c:pt>
                <c:pt idx="2346">
                  <c:v>-0.15245400000000001</c:v>
                </c:pt>
                <c:pt idx="2347">
                  <c:v>-0.15404899999999999</c:v>
                </c:pt>
                <c:pt idx="2348">
                  <c:v>-0.155666</c:v>
                </c:pt>
                <c:pt idx="2349">
                  <c:v>-0.157307</c:v>
                </c:pt>
                <c:pt idx="2350">
                  <c:v>-0.15897</c:v>
                </c:pt>
                <c:pt idx="2351">
                  <c:v>-0.16065399999999999</c:v>
                </c:pt>
                <c:pt idx="2352">
                  <c:v>-0.162351</c:v>
                </c:pt>
                <c:pt idx="2353">
                  <c:v>-0.164047</c:v>
                </c:pt>
                <c:pt idx="2354">
                  <c:v>-0.16573099999999999</c:v>
                </c:pt>
                <c:pt idx="2355">
                  <c:v>-0.16739299999999999</c:v>
                </c:pt>
                <c:pt idx="2356">
                  <c:v>-0.16903099999999999</c:v>
                </c:pt>
                <c:pt idx="2357">
                  <c:v>-0.17064199999999999</c:v>
                </c:pt>
                <c:pt idx="2358">
                  <c:v>-0.17221800000000001</c:v>
                </c:pt>
                <c:pt idx="2359">
                  <c:v>-0.17374800000000001</c:v>
                </c:pt>
                <c:pt idx="2360">
                  <c:v>-0.175231</c:v>
                </c:pt>
                <c:pt idx="2361">
                  <c:v>-0.176678</c:v>
                </c:pt>
                <c:pt idx="2362">
                  <c:v>-0.17809800000000001</c:v>
                </c:pt>
                <c:pt idx="2363">
                  <c:v>-0.17949200000000001</c:v>
                </c:pt>
                <c:pt idx="2364">
                  <c:v>-0.18085699999999999</c:v>
                </c:pt>
                <c:pt idx="2365">
                  <c:v>-0.18219099999999999</c:v>
                </c:pt>
                <c:pt idx="2366">
                  <c:v>-0.18348800000000001</c:v>
                </c:pt>
                <c:pt idx="2367">
                  <c:v>-0.18474199999999999</c:v>
                </c:pt>
                <c:pt idx="2368">
                  <c:v>-0.18595200000000001</c:v>
                </c:pt>
                <c:pt idx="2369">
                  <c:v>-0.18712200000000001</c:v>
                </c:pt>
                <c:pt idx="2370">
                  <c:v>-0.188252</c:v>
                </c:pt>
                <c:pt idx="2371">
                  <c:v>-0.18934699999999999</c:v>
                </c:pt>
                <c:pt idx="2372">
                  <c:v>-0.190412</c:v>
                </c:pt>
                <c:pt idx="2373">
                  <c:v>-0.19145499999999999</c:v>
                </c:pt>
                <c:pt idx="2374">
                  <c:v>-0.19248100000000001</c:v>
                </c:pt>
                <c:pt idx="2375">
                  <c:v>-0.193493</c:v>
                </c:pt>
                <c:pt idx="2376">
                  <c:v>-0.194495</c:v>
                </c:pt>
                <c:pt idx="2377">
                  <c:v>-0.195489</c:v>
                </c:pt>
                <c:pt idx="2378">
                  <c:v>-0.19647200000000001</c:v>
                </c:pt>
                <c:pt idx="2379">
                  <c:v>-0.197434</c:v>
                </c:pt>
                <c:pt idx="2380">
                  <c:v>-0.19836999999999999</c:v>
                </c:pt>
                <c:pt idx="2381">
                  <c:v>-0.19928299999999999</c:v>
                </c:pt>
                <c:pt idx="2382">
                  <c:v>-0.20017299999999999</c:v>
                </c:pt>
                <c:pt idx="2383">
                  <c:v>-0.201043</c:v>
                </c:pt>
                <c:pt idx="2384">
                  <c:v>-0.2019</c:v>
                </c:pt>
                <c:pt idx="2385">
                  <c:v>-0.20274500000000001</c:v>
                </c:pt>
                <c:pt idx="2386">
                  <c:v>-0.203573</c:v>
                </c:pt>
                <c:pt idx="2387">
                  <c:v>-0.204371</c:v>
                </c:pt>
                <c:pt idx="2388">
                  <c:v>-0.20513999999999999</c:v>
                </c:pt>
                <c:pt idx="2389">
                  <c:v>-0.20588799999999999</c:v>
                </c:pt>
                <c:pt idx="2390">
                  <c:v>-0.20662</c:v>
                </c:pt>
                <c:pt idx="2391">
                  <c:v>-0.20733799999999999</c:v>
                </c:pt>
                <c:pt idx="2392">
                  <c:v>-0.208042</c:v>
                </c:pt>
                <c:pt idx="2393">
                  <c:v>-0.208736</c:v>
                </c:pt>
                <c:pt idx="2394">
                  <c:v>-0.209423</c:v>
                </c:pt>
                <c:pt idx="2395">
                  <c:v>-0.21010400000000001</c:v>
                </c:pt>
                <c:pt idx="2396">
                  <c:v>-0.210784</c:v>
                </c:pt>
                <c:pt idx="2397">
                  <c:v>-0.21146899999999999</c:v>
                </c:pt>
                <c:pt idx="2398">
                  <c:v>-0.21215600000000001</c:v>
                </c:pt>
                <c:pt idx="2399">
                  <c:v>-0.212839</c:v>
                </c:pt>
                <c:pt idx="2400">
                  <c:v>-0.21351500000000001</c:v>
                </c:pt>
                <c:pt idx="2401">
                  <c:v>-0.21418699999999999</c:v>
                </c:pt>
                <c:pt idx="2402">
                  <c:v>-0.21485599999999999</c:v>
                </c:pt>
                <c:pt idx="2403">
                  <c:v>-0.21551999999999999</c:v>
                </c:pt>
                <c:pt idx="2404">
                  <c:v>-0.216171</c:v>
                </c:pt>
                <c:pt idx="2405">
                  <c:v>-0.21680099999999999</c:v>
                </c:pt>
                <c:pt idx="2406">
                  <c:v>-0.21740599999999999</c:v>
                </c:pt>
                <c:pt idx="2407">
                  <c:v>-0.21799099999999999</c:v>
                </c:pt>
                <c:pt idx="2408">
                  <c:v>-0.21856100000000001</c:v>
                </c:pt>
                <c:pt idx="2409">
                  <c:v>-0.21911900000000001</c:v>
                </c:pt>
                <c:pt idx="2410">
                  <c:v>-0.219668</c:v>
                </c:pt>
                <c:pt idx="2411">
                  <c:v>-0.22021299999999999</c:v>
                </c:pt>
                <c:pt idx="2412">
                  <c:v>-0.22075500000000001</c:v>
                </c:pt>
                <c:pt idx="2413">
                  <c:v>-0.22129799999999999</c:v>
                </c:pt>
                <c:pt idx="2414">
                  <c:v>-0.22184499999999999</c:v>
                </c:pt>
                <c:pt idx="2415">
                  <c:v>-0.22239200000000001</c:v>
                </c:pt>
                <c:pt idx="2416">
                  <c:v>-0.22293199999999999</c:v>
                </c:pt>
                <c:pt idx="2417">
                  <c:v>-0.22346299999999999</c:v>
                </c:pt>
                <c:pt idx="2418">
                  <c:v>-0.22398899999999999</c:v>
                </c:pt>
                <c:pt idx="2419">
                  <c:v>-0.22451299999999999</c:v>
                </c:pt>
                <c:pt idx="2420">
                  <c:v>-0.22503000000000001</c:v>
                </c:pt>
                <c:pt idx="2421">
                  <c:v>-0.22553999999999999</c:v>
                </c:pt>
                <c:pt idx="2422">
                  <c:v>-0.22603899999999999</c:v>
                </c:pt>
                <c:pt idx="2423">
                  <c:v>-0.226523</c:v>
                </c:pt>
                <c:pt idx="2424">
                  <c:v>-0.22698699999999999</c:v>
                </c:pt>
                <c:pt idx="2425">
                  <c:v>-0.22742399999999999</c:v>
                </c:pt>
                <c:pt idx="2426">
                  <c:v>-0.227824</c:v>
                </c:pt>
                <c:pt idx="2427">
                  <c:v>-0.228189</c:v>
                </c:pt>
                <c:pt idx="2428">
                  <c:v>-0.228522</c:v>
                </c:pt>
                <c:pt idx="2429">
                  <c:v>-0.228826</c:v>
                </c:pt>
                <c:pt idx="2430">
                  <c:v>-0.229106</c:v>
                </c:pt>
                <c:pt idx="2431">
                  <c:v>-0.22936699999999999</c:v>
                </c:pt>
                <c:pt idx="2432">
                  <c:v>-0.22961699999999999</c:v>
                </c:pt>
                <c:pt idx="2433">
                  <c:v>-0.22986799999999999</c:v>
                </c:pt>
                <c:pt idx="2434">
                  <c:v>-0.230125</c:v>
                </c:pt>
                <c:pt idx="2435">
                  <c:v>-0.23039200000000001</c:v>
                </c:pt>
                <c:pt idx="2436">
                  <c:v>-0.23066200000000001</c:v>
                </c:pt>
                <c:pt idx="2437">
                  <c:v>-0.23092499999999999</c:v>
                </c:pt>
                <c:pt idx="2438">
                  <c:v>-0.23116999999999999</c:v>
                </c:pt>
                <c:pt idx="2439">
                  <c:v>-0.23139499999999999</c:v>
                </c:pt>
                <c:pt idx="2440">
                  <c:v>-0.23161399999999999</c:v>
                </c:pt>
                <c:pt idx="2441">
                  <c:v>-0.23183999999999999</c:v>
                </c:pt>
                <c:pt idx="2442">
                  <c:v>-0.23207800000000001</c:v>
                </c:pt>
                <c:pt idx="2443">
                  <c:v>-0.232318</c:v>
                </c:pt>
                <c:pt idx="2444">
                  <c:v>-0.232541</c:v>
                </c:pt>
                <c:pt idx="2445">
                  <c:v>-0.232733</c:v>
                </c:pt>
                <c:pt idx="2446">
                  <c:v>-0.23288900000000001</c:v>
                </c:pt>
                <c:pt idx="2447">
                  <c:v>-0.23300399999999999</c:v>
                </c:pt>
                <c:pt idx="2448">
                  <c:v>-0.233068</c:v>
                </c:pt>
                <c:pt idx="2449">
                  <c:v>-0.23308000000000001</c:v>
                </c:pt>
                <c:pt idx="2450">
                  <c:v>-0.233046</c:v>
                </c:pt>
                <c:pt idx="2451">
                  <c:v>-0.232983</c:v>
                </c:pt>
                <c:pt idx="2452">
                  <c:v>-0.2329</c:v>
                </c:pt>
                <c:pt idx="2453">
                  <c:v>-0.23280500000000001</c:v>
                </c:pt>
                <c:pt idx="2454">
                  <c:v>-0.23269400000000001</c:v>
                </c:pt>
                <c:pt idx="2455">
                  <c:v>-0.23255999999999999</c:v>
                </c:pt>
                <c:pt idx="2456">
                  <c:v>-0.23239699999999999</c:v>
                </c:pt>
                <c:pt idx="2457">
                  <c:v>-0.23220299999999999</c:v>
                </c:pt>
                <c:pt idx="2458">
                  <c:v>-0.23197999999999999</c:v>
                </c:pt>
                <c:pt idx="2459">
                  <c:v>-0.23172999999999999</c:v>
                </c:pt>
                <c:pt idx="2460">
                  <c:v>-0.23145199999999999</c:v>
                </c:pt>
                <c:pt idx="2461">
                  <c:v>-0.23114799999999999</c:v>
                </c:pt>
                <c:pt idx="2462">
                  <c:v>-0.23082</c:v>
                </c:pt>
                <c:pt idx="2463">
                  <c:v>-0.23047000000000001</c:v>
                </c:pt>
                <c:pt idx="2464">
                  <c:v>-0.23009499999999999</c:v>
                </c:pt>
                <c:pt idx="2465">
                  <c:v>-0.22969100000000001</c:v>
                </c:pt>
                <c:pt idx="2466">
                  <c:v>-0.22924900000000001</c:v>
                </c:pt>
                <c:pt idx="2467">
                  <c:v>-0.228764</c:v>
                </c:pt>
                <c:pt idx="2468">
                  <c:v>-0.228239</c:v>
                </c:pt>
                <c:pt idx="2469">
                  <c:v>-0.22767599999999999</c:v>
                </c:pt>
                <c:pt idx="2470">
                  <c:v>-0.227074</c:v>
                </c:pt>
                <c:pt idx="2471">
                  <c:v>-0.22642999999999999</c:v>
                </c:pt>
                <c:pt idx="2472">
                  <c:v>-0.22573699999999999</c:v>
                </c:pt>
                <c:pt idx="2473">
                  <c:v>-0.22498699999999999</c:v>
                </c:pt>
                <c:pt idx="2474">
                  <c:v>-0.22417899999999999</c:v>
                </c:pt>
                <c:pt idx="2475">
                  <c:v>-0.22332399999999999</c:v>
                </c:pt>
                <c:pt idx="2476">
                  <c:v>-0.222439</c:v>
                </c:pt>
                <c:pt idx="2477">
                  <c:v>-0.221527</c:v>
                </c:pt>
                <c:pt idx="2478">
                  <c:v>-0.22058800000000001</c:v>
                </c:pt>
                <c:pt idx="2479">
                  <c:v>-0.21962100000000001</c:v>
                </c:pt>
                <c:pt idx="2480">
                  <c:v>-0.21862799999999999</c:v>
                </c:pt>
                <c:pt idx="2481">
                  <c:v>-0.217608</c:v>
                </c:pt>
                <c:pt idx="2482">
                  <c:v>-0.216555</c:v>
                </c:pt>
                <c:pt idx="2483">
                  <c:v>-0.21546899999999999</c:v>
                </c:pt>
                <c:pt idx="2484">
                  <c:v>-0.214363</c:v>
                </c:pt>
                <c:pt idx="2485">
                  <c:v>-0.21325</c:v>
                </c:pt>
                <c:pt idx="2486">
                  <c:v>-0.21213699999999999</c:v>
                </c:pt>
                <c:pt idx="2487">
                  <c:v>-0.21101900000000001</c:v>
                </c:pt>
                <c:pt idx="2488">
                  <c:v>-0.20988999999999999</c:v>
                </c:pt>
                <c:pt idx="2489">
                  <c:v>-0.20874100000000001</c:v>
                </c:pt>
                <c:pt idx="2490">
                  <c:v>-0.207563</c:v>
                </c:pt>
                <c:pt idx="2491">
                  <c:v>-0.20635800000000001</c:v>
                </c:pt>
                <c:pt idx="2492">
                  <c:v>-0.20513100000000001</c:v>
                </c:pt>
                <c:pt idx="2493">
                  <c:v>-0.20388400000000001</c:v>
                </c:pt>
                <c:pt idx="2494">
                  <c:v>-0.202621</c:v>
                </c:pt>
                <c:pt idx="2495">
                  <c:v>-0.201346</c:v>
                </c:pt>
                <c:pt idx="2496">
                  <c:v>-0.20006599999999999</c:v>
                </c:pt>
                <c:pt idx="2497">
                  <c:v>-0.19878599999999999</c:v>
                </c:pt>
                <c:pt idx="2498">
                  <c:v>-0.197516</c:v>
                </c:pt>
                <c:pt idx="2499">
                  <c:v>-0.19625799999999999</c:v>
                </c:pt>
                <c:pt idx="2500">
                  <c:v>-0.19501099999999999</c:v>
                </c:pt>
                <c:pt idx="2501">
                  <c:v>-0.19377</c:v>
                </c:pt>
                <c:pt idx="2502">
                  <c:v>-0.19253500000000001</c:v>
                </c:pt>
                <c:pt idx="2503">
                  <c:v>-0.19131200000000001</c:v>
                </c:pt>
                <c:pt idx="2504">
                  <c:v>-0.190109</c:v>
                </c:pt>
                <c:pt idx="2505">
                  <c:v>-0.18893799999999999</c:v>
                </c:pt>
                <c:pt idx="2506">
                  <c:v>-0.18779899999999999</c:v>
                </c:pt>
                <c:pt idx="2507">
                  <c:v>-0.18668699999999999</c:v>
                </c:pt>
                <c:pt idx="2508">
                  <c:v>-0.18560199999999999</c:v>
                </c:pt>
                <c:pt idx="2509">
                  <c:v>-0.18454100000000001</c:v>
                </c:pt>
                <c:pt idx="2510">
                  <c:v>-0.183502</c:v>
                </c:pt>
                <c:pt idx="2511">
                  <c:v>-0.18248900000000001</c:v>
                </c:pt>
                <c:pt idx="2512">
                  <c:v>-0.18151500000000001</c:v>
                </c:pt>
                <c:pt idx="2513">
                  <c:v>-0.180587</c:v>
                </c:pt>
                <c:pt idx="2514">
                  <c:v>-0.179701</c:v>
                </c:pt>
                <c:pt idx="2515">
                  <c:v>-0.17885999999999999</c:v>
                </c:pt>
                <c:pt idx="2516">
                  <c:v>-0.17807400000000001</c:v>
                </c:pt>
                <c:pt idx="2517">
                  <c:v>-0.17735100000000001</c:v>
                </c:pt>
                <c:pt idx="2518">
                  <c:v>-0.17668600000000001</c:v>
                </c:pt>
                <c:pt idx="2519">
                  <c:v>-0.17607100000000001</c:v>
                </c:pt>
                <c:pt idx="2520">
                  <c:v>-0.17550499999999999</c:v>
                </c:pt>
                <c:pt idx="2521">
                  <c:v>-0.17499400000000001</c:v>
                </c:pt>
                <c:pt idx="2522">
                  <c:v>-0.17453199999999999</c:v>
                </c:pt>
                <c:pt idx="2523">
                  <c:v>-0.17410999999999999</c:v>
                </c:pt>
                <c:pt idx="2524">
                  <c:v>-0.17372000000000001</c:v>
                </c:pt>
                <c:pt idx="2525">
                  <c:v>-0.17336299999999999</c:v>
                </c:pt>
                <c:pt idx="2526">
                  <c:v>-0.173037</c:v>
                </c:pt>
                <c:pt idx="2527">
                  <c:v>-0.17274400000000001</c:v>
                </c:pt>
                <c:pt idx="2528">
                  <c:v>-0.17250199999999999</c:v>
                </c:pt>
                <c:pt idx="2529">
                  <c:v>-0.17232500000000001</c:v>
                </c:pt>
                <c:pt idx="2530">
                  <c:v>-0.17221900000000001</c:v>
                </c:pt>
                <c:pt idx="2531">
                  <c:v>-0.17217199999999999</c:v>
                </c:pt>
                <c:pt idx="2532">
                  <c:v>-0.17217099999999999</c:v>
                </c:pt>
                <c:pt idx="2533">
                  <c:v>-0.172208</c:v>
                </c:pt>
                <c:pt idx="2534">
                  <c:v>-0.172288</c:v>
                </c:pt>
                <c:pt idx="2535">
                  <c:v>-0.17241200000000001</c:v>
                </c:pt>
                <c:pt idx="2536">
                  <c:v>-0.17258000000000001</c:v>
                </c:pt>
                <c:pt idx="2537">
                  <c:v>-0.17280200000000001</c:v>
                </c:pt>
                <c:pt idx="2538">
                  <c:v>-0.173094</c:v>
                </c:pt>
                <c:pt idx="2539">
                  <c:v>-0.17346200000000001</c:v>
                </c:pt>
                <c:pt idx="2540">
                  <c:v>-0.173899</c:v>
                </c:pt>
                <c:pt idx="2541">
                  <c:v>-0.174397</c:v>
                </c:pt>
                <c:pt idx="2542">
                  <c:v>-0.17494699999999999</c:v>
                </c:pt>
                <c:pt idx="2543">
                  <c:v>-0.17554700000000001</c:v>
                </c:pt>
                <c:pt idx="2544">
                  <c:v>-0.17619799999999999</c:v>
                </c:pt>
                <c:pt idx="2545">
                  <c:v>-0.1769</c:v>
                </c:pt>
                <c:pt idx="2546">
                  <c:v>-0.17765</c:v>
                </c:pt>
                <c:pt idx="2547">
                  <c:v>-0.17844499999999999</c:v>
                </c:pt>
                <c:pt idx="2548">
                  <c:v>-0.17929</c:v>
                </c:pt>
                <c:pt idx="2549">
                  <c:v>-0.18019399999999999</c:v>
                </c:pt>
                <c:pt idx="2550">
                  <c:v>-0.18115200000000001</c:v>
                </c:pt>
                <c:pt idx="2551">
                  <c:v>-0.18215700000000001</c:v>
                </c:pt>
                <c:pt idx="2552">
                  <c:v>-0.183195</c:v>
                </c:pt>
                <c:pt idx="2553">
                  <c:v>-0.18426000000000001</c:v>
                </c:pt>
                <c:pt idx="2554">
                  <c:v>-0.18534500000000001</c:v>
                </c:pt>
                <c:pt idx="2555">
                  <c:v>-0.18645</c:v>
                </c:pt>
                <c:pt idx="2556">
                  <c:v>-0.187579</c:v>
                </c:pt>
                <c:pt idx="2557">
                  <c:v>-0.18874099999999999</c:v>
                </c:pt>
                <c:pt idx="2558">
                  <c:v>-0.189945</c:v>
                </c:pt>
                <c:pt idx="2559">
                  <c:v>-0.19119</c:v>
                </c:pt>
                <c:pt idx="2560">
                  <c:v>-0.192468</c:v>
                </c:pt>
                <c:pt idx="2561">
                  <c:v>-0.19377900000000001</c:v>
                </c:pt>
                <c:pt idx="2562">
                  <c:v>-0.195133</c:v>
                </c:pt>
                <c:pt idx="2563">
                  <c:v>-0.196545</c:v>
                </c:pt>
                <c:pt idx="2564">
                  <c:v>-0.19802</c:v>
                </c:pt>
                <c:pt idx="2565">
                  <c:v>-0.19955600000000001</c:v>
                </c:pt>
                <c:pt idx="2566">
                  <c:v>-0.201151</c:v>
                </c:pt>
                <c:pt idx="2567">
                  <c:v>-0.20280500000000001</c:v>
                </c:pt>
                <c:pt idx="2568">
                  <c:v>-0.204512</c:v>
                </c:pt>
                <c:pt idx="2569">
                  <c:v>-0.206259</c:v>
                </c:pt>
                <c:pt idx="2570">
                  <c:v>-0.20803199999999999</c:v>
                </c:pt>
                <c:pt idx="2571">
                  <c:v>-0.20982799999999999</c:v>
                </c:pt>
                <c:pt idx="2572">
                  <c:v>-0.21165200000000001</c:v>
                </c:pt>
                <c:pt idx="2573">
                  <c:v>-0.213505</c:v>
                </c:pt>
                <c:pt idx="2574">
                  <c:v>-0.21538499999999999</c:v>
                </c:pt>
                <c:pt idx="2575">
                  <c:v>-0.217282</c:v>
                </c:pt>
                <c:pt idx="2576">
                  <c:v>-0.21918699999999999</c:v>
                </c:pt>
                <c:pt idx="2577">
                  <c:v>-0.22109200000000001</c:v>
                </c:pt>
                <c:pt idx="2578">
                  <c:v>-0.223</c:v>
                </c:pt>
                <c:pt idx="2579">
                  <c:v>-0.22491900000000001</c:v>
                </c:pt>
                <c:pt idx="2580">
                  <c:v>-0.226857</c:v>
                </c:pt>
                <c:pt idx="2581">
                  <c:v>-0.228823</c:v>
                </c:pt>
                <c:pt idx="2582">
                  <c:v>-0.23082</c:v>
                </c:pt>
                <c:pt idx="2583">
                  <c:v>-0.23284299999999999</c:v>
                </c:pt>
                <c:pt idx="2584">
                  <c:v>-0.23488800000000001</c:v>
                </c:pt>
                <c:pt idx="2585">
                  <c:v>-0.23694999999999999</c:v>
                </c:pt>
                <c:pt idx="2586">
                  <c:v>-0.23902399999999999</c:v>
                </c:pt>
                <c:pt idx="2587">
                  <c:v>-0.24109700000000001</c:v>
                </c:pt>
                <c:pt idx="2588">
                  <c:v>-0.24316399999999999</c:v>
                </c:pt>
                <c:pt idx="2589">
                  <c:v>-0.245227</c:v>
                </c:pt>
                <c:pt idx="2590">
                  <c:v>-0.24729899999999999</c:v>
                </c:pt>
                <c:pt idx="2591">
                  <c:v>-0.24938199999999999</c:v>
                </c:pt>
                <c:pt idx="2592">
                  <c:v>-0.25146800000000002</c:v>
                </c:pt>
                <c:pt idx="2593">
                  <c:v>-0.25355100000000003</c:v>
                </c:pt>
                <c:pt idx="2594">
                  <c:v>-0.255633</c:v>
                </c:pt>
                <c:pt idx="2595">
                  <c:v>-0.257718</c:v>
                </c:pt>
                <c:pt idx="2596">
                  <c:v>-0.25980399999999998</c:v>
                </c:pt>
                <c:pt idx="2597">
                  <c:v>-0.26188899999999998</c:v>
                </c:pt>
                <c:pt idx="2598">
                  <c:v>-0.26397399999999999</c:v>
                </c:pt>
                <c:pt idx="2599">
                  <c:v>-0.26606200000000002</c:v>
                </c:pt>
                <c:pt idx="2600">
                  <c:v>-0.26814500000000002</c:v>
                </c:pt>
                <c:pt idx="2601">
                  <c:v>-0.27021699999999998</c:v>
                </c:pt>
                <c:pt idx="2602">
                  <c:v>-0.27227499999999999</c:v>
                </c:pt>
                <c:pt idx="2603">
                  <c:v>-0.274316</c:v>
                </c:pt>
                <c:pt idx="2604">
                  <c:v>-0.276337</c:v>
                </c:pt>
                <c:pt idx="2605">
                  <c:v>-0.27834100000000001</c:v>
                </c:pt>
                <c:pt idx="2606">
                  <c:v>-0.280331</c:v>
                </c:pt>
                <c:pt idx="2607">
                  <c:v>-0.28230699999999997</c:v>
                </c:pt>
                <c:pt idx="2608">
                  <c:v>-0.28426899999999999</c:v>
                </c:pt>
                <c:pt idx="2609">
                  <c:v>-0.28620800000000002</c:v>
                </c:pt>
                <c:pt idx="2610">
                  <c:v>-0.28811999999999999</c:v>
                </c:pt>
                <c:pt idx="2611">
                  <c:v>-0.28999799999999998</c:v>
                </c:pt>
                <c:pt idx="2612">
                  <c:v>-0.29183500000000001</c:v>
                </c:pt>
                <c:pt idx="2613">
                  <c:v>-0.29362100000000002</c:v>
                </c:pt>
                <c:pt idx="2614">
                  <c:v>-0.29535</c:v>
                </c:pt>
                <c:pt idx="2615">
                  <c:v>-0.29702299999999998</c:v>
                </c:pt>
                <c:pt idx="2616">
                  <c:v>-0.29864200000000002</c:v>
                </c:pt>
                <c:pt idx="2617">
                  <c:v>-0.30020000000000002</c:v>
                </c:pt>
                <c:pt idx="2618">
                  <c:v>-0.30169000000000001</c:v>
                </c:pt>
                <c:pt idx="2619">
                  <c:v>-0.30311700000000003</c:v>
                </c:pt>
                <c:pt idx="2620">
                  <c:v>-0.30448799999999998</c:v>
                </c:pt>
                <c:pt idx="2621">
                  <c:v>-0.305809</c:v>
                </c:pt>
                <c:pt idx="2622">
                  <c:v>-0.307085</c:v>
                </c:pt>
                <c:pt idx="2623">
                  <c:v>-0.30831999999999998</c:v>
                </c:pt>
                <c:pt idx="2624">
                  <c:v>-0.30951400000000001</c:v>
                </c:pt>
                <c:pt idx="2625">
                  <c:v>-0.31065900000000002</c:v>
                </c:pt>
                <c:pt idx="2626">
                  <c:v>-0.31176300000000001</c:v>
                </c:pt>
                <c:pt idx="2627">
                  <c:v>-0.31282100000000002</c:v>
                </c:pt>
                <c:pt idx="2628">
                  <c:v>-0.31378600000000001</c:v>
                </c:pt>
                <c:pt idx="2629">
                  <c:v>-0.31464599999999998</c:v>
                </c:pt>
                <c:pt idx="2630">
                  <c:v>-0.31545800000000002</c:v>
                </c:pt>
                <c:pt idx="2631">
                  <c:v>-0.31623600000000002</c:v>
                </c:pt>
                <c:pt idx="2632">
                  <c:v>-0.316944</c:v>
                </c:pt>
                <c:pt idx="2633">
                  <c:v>-0.317581</c:v>
                </c:pt>
                <c:pt idx="2634">
                  <c:v>-0.31815500000000002</c:v>
                </c:pt>
                <c:pt idx="2635">
                  <c:v>-0.318662</c:v>
                </c:pt>
                <c:pt idx="2636">
                  <c:v>-0.31909199999999999</c:v>
                </c:pt>
                <c:pt idx="2637">
                  <c:v>-0.319438</c:v>
                </c:pt>
                <c:pt idx="2638">
                  <c:v>-0.31970300000000001</c:v>
                </c:pt>
                <c:pt idx="2639">
                  <c:v>-0.31989299999999998</c:v>
                </c:pt>
                <c:pt idx="2640">
                  <c:v>-0.32001099999999999</c:v>
                </c:pt>
                <c:pt idx="2641">
                  <c:v>-0.32006099999999998</c:v>
                </c:pt>
                <c:pt idx="2642">
                  <c:v>-0.32003599999999999</c:v>
                </c:pt>
                <c:pt idx="2643">
                  <c:v>-0.31992999999999999</c:v>
                </c:pt>
                <c:pt idx="2644">
                  <c:v>-0.31974200000000003</c:v>
                </c:pt>
                <c:pt idx="2645">
                  <c:v>-0.31947799999999998</c:v>
                </c:pt>
                <c:pt idx="2646">
                  <c:v>-0.31914300000000001</c:v>
                </c:pt>
                <c:pt idx="2647">
                  <c:v>-0.318743</c:v>
                </c:pt>
                <c:pt idx="2648">
                  <c:v>-0.31828600000000001</c:v>
                </c:pt>
                <c:pt idx="2649">
                  <c:v>-0.31777899999999998</c:v>
                </c:pt>
                <c:pt idx="2650">
                  <c:v>-0.31722400000000001</c:v>
                </c:pt>
                <c:pt idx="2651">
                  <c:v>-0.31662099999999999</c:v>
                </c:pt>
                <c:pt idx="2652">
                  <c:v>-0.31596999999999997</c:v>
                </c:pt>
                <c:pt idx="2653">
                  <c:v>-0.31526300000000002</c:v>
                </c:pt>
                <c:pt idx="2654">
                  <c:v>-0.31448700000000002</c:v>
                </c:pt>
                <c:pt idx="2655">
                  <c:v>-0.31363999999999997</c:v>
                </c:pt>
                <c:pt idx="2656">
                  <c:v>-0.31273099999999998</c:v>
                </c:pt>
                <c:pt idx="2657">
                  <c:v>-0.31176500000000001</c:v>
                </c:pt>
                <c:pt idx="2658">
                  <c:v>-0.31073800000000001</c:v>
                </c:pt>
                <c:pt idx="2659">
                  <c:v>-0.30964700000000001</c:v>
                </c:pt>
                <c:pt idx="2660">
                  <c:v>-0.30849199999999999</c:v>
                </c:pt>
                <c:pt idx="2661">
                  <c:v>-0.30726799999999999</c:v>
                </c:pt>
                <c:pt idx="2662">
                  <c:v>-0.30596499999999999</c:v>
                </c:pt>
                <c:pt idx="2663">
                  <c:v>-0.30458499999999999</c:v>
                </c:pt>
                <c:pt idx="2664">
                  <c:v>-0.30313499999999999</c:v>
                </c:pt>
                <c:pt idx="2665">
                  <c:v>-0.301618</c:v>
                </c:pt>
                <c:pt idx="2666">
                  <c:v>-0.30003299999999999</c:v>
                </c:pt>
                <c:pt idx="2667">
                  <c:v>-0.29838199999999998</c:v>
                </c:pt>
                <c:pt idx="2668">
                  <c:v>-0.29666900000000002</c:v>
                </c:pt>
                <c:pt idx="2669">
                  <c:v>-0.29489799999999999</c:v>
                </c:pt>
                <c:pt idx="2670">
                  <c:v>-0.29306500000000002</c:v>
                </c:pt>
                <c:pt idx="2671">
                  <c:v>-0.29117399999999999</c:v>
                </c:pt>
                <c:pt idx="2672">
                  <c:v>-0.28922999999999999</c:v>
                </c:pt>
                <c:pt idx="2673">
                  <c:v>-0.28723500000000002</c:v>
                </c:pt>
                <c:pt idx="2674">
                  <c:v>-0.28518399999999999</c:v>
                </c:pt>
                <c:pt idx="2675">
                  <c:v>-0.28307500000000002</c:v>
                </c:pt>
                <c:pt idx="2676">
                  <c:v>-0.28090700000000002</c:v>
                </c:pt>
                <c:pt idx="2677">
                  <c:v>-0.27867700000000001</c:v>
                </c:pt>
                <c:pt idx="2678">
                  <c:v>-0.27638299999999999</c:v>
                </c:pt>
                <c:pt idx="2679">
                  <c:v>-0.27402799999999999</c:v>
                </c:pt>
                <c:pt idx="2680">
                  <c:v>-0.27161800000000003</c:v>
                </c:pt>
                <c:pt idx="2681">
                  <c:v>-0.26916299999999999</c:v>
                </c:pt>
                <c:pt idx="2682">
                  <c:v>-0.26667099999999999</c:v>
                </c:pt>
                <c:pt idx="2683">
                  <c:v>-0.26414399999999999</c:v>
                </c:pt>
                <c:pt idx="2684">
                  <c:v>-0.26157999999999998</c:v>
                </c:pt>
                <c:pt idx="2685">
                  <c:v>-0.25898100000000002</c:v>
                </c:pt>
                <c:pt idx="2686">
                  <c:v>-0.25634899999999999</c:v>
                </c:pt>
                <c:pt idx="2687">
                  <c:v>-0.25368800000000002</c:v>
                </c:pt>
                <c:pt idx="2688">
                  <c:v>-0.25099300000000002</c:v>
                </c:pt>
                <c:pt idx="2689">
                  <c:v>-0.24826200000000001</c:v>
                </c:pt>
                <c:pt idx="2690">
                  <c:v>-0.24549399999999999</c:v>
                </c:pt>
                <c:pt idx="2691">
                  <c:v>-0.24268799999999999</c:v>
                </c:pt>
                <c:pt idx="2692">
                  <c:v>-0.23985300000000001</c:v>
                </c:pt>
                <c:pt idx="2693">
                  <c:v>-0.23699300000000001</c:v>
                </c:pt>
                <c:pt idx="2694">
                  <c:v>-0.23410300000000001</c:v>
                </c:pt>
                <c:pt idx="2695">
                  <c:v>-0.23116800000000001</c:v>
                </c:pt>
                <c:pt idx="2696">
                  <c:v>-0.22818099999999999</c:v>
                </c:pt>
                <c:pt idx="2697">
                  <c:v>-0.22514600000000001</c:v>
                </c:pt>
                <c:pt idx="2698">
                  <c:v>-0.22207099999999999</c:v>
                </c:pt>
                <c:pt idx="2699">
                  <c:v>-0.21896699999999999</c:v>
                </c:pt>
                <c:pt idx="2700">
                  <c:v>-0.21584900000000001</c:v>
                </c:pt>
                <c:pt idx="2701">
                  <c:v>-0.212724</c:v>
                </c:pt>
                <c:pt idx="2702">
                  <c:v>-0.20958499999999999</c:v>
                </c:pt>
                <c:pt idx="2703">
                  <c:v>-0.206431</c:v>
                </c:pt>
                <c:pt idx="2704">
                  <c:v>-0.20327400000000001</c:v>
                </c:pt>
                <c:pt idx="2705">
                  <c:v>-0.200123</c:v>
                </c:pt>
                <c:pt idx="2706">
                  <c:v>-0.19698199999999999</c:v>
                </c:pt>
                <c:pt idx="2707">
                  <c:v>-0.193858</c:v>
                </c:pt>
                <c:pt idx="2708">
                  <c:v>-0.19076399999999999</c:v>
                </c:pt>
                <c:pt idx="2709">
                  <c:v>-0.18770600000000001</c:v>
                </c:pt>
                <c:pt idx="2710">
                  <c:v>-0.18468300000000001</c:v>
                </c:pt>
                <c:pt idx="2711">
                  <c:v>-0.18168999999999999</c:v>
                </c:pt>
                <c:pt idx="2712">
                  <c:v>-0.17871999999999999</c:v>
                </c:pt>
                <c:pt idx="2713">
                  <c:v>-0.17577300000000001</c:v>
                </c:pt>
                <c:pt idx="2714">
                  <c:v>-0.17285400000000001</c:v>
                </c:pt>
                <c:pt idx="2715">
                  <c:v>-0.16994500000000001</c:v>
                </c:pt>
                <c:pt idx="2716">
                  <c:v>-0.16701199999999999</c:v>
                </c:pt>
                <c:pt idx="2717">
                  <c:v>-0.16409399999999999</c:v>
                </c:pt>
                <c:pt idx="2718">
                  <c:v>-0.161245</c:v>
                </c:pt>
                <c:pt idx="2719">
                  <c:v>-0.15843699999999999</c:v>
                </c:pt>
                <c:pt idx="2720">
                  <c:v>-0.155635</c:v>
                </c:pt>
                <c:pt idx="2721">
                  <c:v>-0.15285199999999999</c:v>
                </c:pt>
                <c:pt idx="2722">
                  <c:v>-0.15009800000000001</c:v>
                </c:pt>
                <c:pt idx="2723">
                  <c:v>-0.147372</c:v>
                </c:pt>
                <c:pt idx="2724">
                  <c:v>-0.144673</c:v>
                </c:pt>
                <c:pt idx="2725">
                  <c:v>-0.14201</c:v>
                </c:pt>
                <c:pt idx="2726">
                  <c:v>-0.13939199999999999</c:v>
                </c:pt>
                <c:pt idx="2727">
                  <c:v>-0.136823</c:v>
                </c:pt>
                <c:pt idx="2728">
                  <c:v>-0.13431000000000001</c:v>
                </c:pt>
                <c:pt idx="2729">
                  <c:v>-0.131854</c:v>
                </c:pt>
                <c:pt idx="2730">
                  <c:v>-0.12945599999999999</c:v>
                </c:pt>
                <c:pt idx="2731">
                  <c:v>-0.12712100000000001</c:v>
                </c:pt>
                <c:pt idx="2732">
                  <c:v>-0.12485400000000001</c:v>
                </c:pt>
                <c:pt idx="2733">
                  <c:v>-0.122664</c:v>
                </c:pt>
                <c:pt idx="2734">
                  <c:v>-0.120561</c:v>
                </c:pt>
                <c:pt idx="2735">
                  <c:v>-0.118547</c:v>
                </c:pt>
                <c:pt idx="2736">
                  <c:v>-0.116623</c:v>
                </c:pt>
                <c:pt idx="2737">
                  <c:v>-0.114788</c:v>
                </c:pt>
                <c:pt idx="2738">
                  <c:v>-0.113034</c:v>
                </c:pt>
                <c:pt idx="2739">
                  <c:v>-0.11135299999999999</c:v>
                </c:pt>
                <c:pt idx="2740">
                  <c:v>-0.109738</c:v>
                </c:pt>
                <c:pt idx="2741">
                  <c:v>-0.108183</c:v>
                </c:pt>
                <c:pt idx="2742">
                  <c:v>-0.10668800000000001</c:v>
                </c:pt>
                <c:pt idx="2743">
                  <c:v>-0.105255</c:v>
                </c:pt>
                <c:pt idx="2744">
                  <c:v>-0.10388600000000001</c:v>
                </c:pt>
                <c:pt idx="2745">
                  <c:v>-0.102587</c:v>
                </c:pt>
                <c:pt idx="2746">
                  <c:v>-0.101355</c:v>
                </c:pt>
                <c:pt idx="2747">
                  <c:v>-0.100175</c:v>
                </c:pt>
                <c:pt idx="2748">
                  <c:v>-9.9037E-2</c:v>
                </c:pt>
                <c:pt idx="2749">
                  <c:v>-9.7943600000000006E-2</c:v>
                </c:pt>
                <c:pt idx="2750">
                  <c:v>-9.69082E-2</c:v>
                </c:pt>
                <c:pt idx="2751">
                  <c:v>-9.5939300000000005E-2</c:v>
                </c:pt>
                <c:pt idx="2752">
                  <c:v>-9.5040799999999995E-2</c:v>
                </c:pt>
                <c:pt idx="2753">
                  <c:v>-9.4216999999999995E-2</c:v>
                </c:pt>
                <c:pt idx="2754">
                  <c:v>-9.3473899999999999E-2</c:v>
                </c:pt>
                <c:pt idx="2755">
                  <c:v>-9.2814400000000005E-2</c:v>
                </c:pt>
                <c:pt idx="2756">
                  <c:v>-9.2235399999999995E-2</c:v>
                </c:pt>
                <c:pt idx="2757">
                  <c:v>-9.1731099999999996E-2</c:v>
                </c:pt>
                <c:pt idx="2758">
                  <c:v>-9.1296699999999995E-2</c:v>
                </c:pt>
                <c:pt idx="2759">
                  <c:v>-9.0931499999999998E-2</c:v>
                </c:pt>
                <c:pt idx="2760">
                  <c:v>-9.0638200000000002E-2</c:v>
                </c:pt>
                <c:pt idx="2761">
                  <c:v>-9.0419200000000005E-2</c:v>
                </c:pt>
                <c:pt idx="2762">
                  <c:v>-9.0273099999999995E-2</c:v>
                </c:pt>
                <c:pt idx="2763">
                  <c:v>-9.0194200000000002E-2</c:v>
                </c:pt>
                <c:pt idx="2764">
                  <c:v>-9.0173000000000003E-2</c:v>
                </c:pt>
                <c:pt idx="2765">
                  <c:v>-9.0203699999999998E-2</c:v>
                </c:pt>
                <c:pt idx="2766">
                  <c:v>-9.0286900000000003E-2</c:v>
                </c:pt>
                <c:pt idx="2767">
                  <c:v>-9.0426300000000001E-2</c:v>
                </c:pt>
                <c:pt idx="2768">
                  <c:v>-9.0626200000000004E-2</c:v>
                </c:pt>
                <c:pt idx="2769">
                  <c:v>-9.0892799999999996E-2</c:v>
                </c:pt>
                <c:pt idx="2770">
                  <c:v>-9.1230500000000006E-2</c:v>
                </c:pt>
                <c:pt idx="2771">
                  <c:v>-9.1637099999999999E-2</c:v>
                </c:pt>
                <c:pt idx="2772">
                  <c:v>-9.2109999999999997E-2</c:v>
                </c:pt>
                <c:pt idx="2773">
                  <c:v>-9.2650399999999994E-2</c:v>
                </c:pt>
                <c:pt idx="2774">
                  <c:v>-9.3254199999999995E-2</c:v>
                </c:pt>
                <c:pt idx="2775">
                  <c:v>-9.3910999999999994E-2</c:v>
                </c:pt>
                <c:pt idx="2776">
                  <c:v>-9.4612399999999999E-2</c:v>
                </c:pt>
                <c:pt idx="2777">
                  <c:v>-9.5359100000000002E-2</c:v>
                </c:pt>
                <c:pt idx="2778">
                  <c:v>-9.6157300000000001E-2</c:v>
                </c:pt>
                <c:pt idx="2779">
                  <c:v>-9.7012299999999996E-2</c:v>
                </c:pt>
                <c:pt idx="2780">
                  <c:v>-9.7927399999999998E-2</c:v>
                </c:pt>
                <c:pt idx="2781">
                  <c:v>-9.8899500000000001E-2</c:v>
                </c:pt>
                <c:pt idx="2782">
                  <c:v>-9.9920300000000004E-2</c:v>
                </c:pt>
                <c:pt idx="2783">
                  <c:v>-0.10098500000000001</c:v>
                </c:pt>
                <c:pt idx="2784">
                  <c:v>-0.10209500000000001</c:v>
                </c:pt>
                <c:pt idx="2785">
                  <c:v>-0.103255</c:v>
                </c:pt>
                <c:pt idx="2786">
                  <c:v>-0.10446800000000001</c:v>
                </c:pt>
                <c:pt idx="2787">
                  <c:v>-0.10573399999999999</c:v>
                </c:pt>
                <c:pt idx="2788">
                  <c:v>-0.107056</c:v>
                </c:pt>
                <c:pt idx="2789">
                  <c:v>-0.108433</c:v>
                </c:pt>
                <c:pt idx="2790">
                  <c:v>-0.109858</c:v>
                </c:pt>
                <c:pt idx="2791">
                  <c:v>-0.111329</c:v>
                </c:pt>
                <c:pt idx="2792">
                  <c:v>-0.11285199999999999</c:v>
                </c:pt>
                <c:pt idx="2793">
                  <c:v>-0.11443200000000001</c:v>
                </c:pt>
                <c:pt idx="2794">
                  <c:v>-0.116065</c:v>
                </c:pt>
                <c:pt idx="2795">
                  <c:v>-0.11774800000000001</c:v>
                </c:pt>
                <c:pt idx="2796">
                  <c:v>-0.119473</c:v>
                </c:pt>
                <c:pt idx="2797">
                  <c:v>-0.12123399999999999</c:v>
                </c:pt>
                <c:pt idx="2798">
                  <c:v>-0.12302299999999999</c:v>
                </c:pt>
                <c:pt idx="2799">
                  <c:v>-0.124836</c:v>
                </c:pt>
                <c:pt idx="2800">
                  <c:v>-0.12667</c:v>
                </c:pt>
                <c:pt idx="2801">
                  <c:v>-0.128522</c:v>
                </c:pt>
                <c:pt idx="2802">
                  <c:v>-0.13039100000000001</c:v>
                </c:pt>
                <c:pt idx="2803">
                  <c:v>-0.13227700000000001</c:v>
                </c:pt>
                <c:pt idx="2804">
                  <c:v>-0.134182</c:v>
                </c:pt>
                <c:pt idx="2805">
                  <c:v>-0.136104</c:v>
                </c:pt>
                <c:pt idx="2806">
                  <c:v>-0.13803799999999999</c:v>
                </c:pt>
                <c:pt idx="2807">
                  <c:v>-0.13997899999999999</c:v>
                </c:pt>
                <c:pt idx="2808">
                  <c:v>-0.141926</c:v>
                </c:pt>
                <c:pt idx="2809">
                  <c:v>-0.14387900000000001</c:v>
                </c:pt>
                <c:pt idx="2810">
                  <c:v>-0.14583399999999999</c:v>
                </c:pt>
                <c:pt idx="2811">
                  <c:v>-0.14779200000000001</c:v>
                </c:pt>
                <c:pt idx="2812">
                  <c:v>-0.149751</c:v>
                </c:pt>
                <c:pt idx="2813">
                  <c:v>-0.15171399999999999</c:v>
                </c:pt>
                <c:pt idx="2814">
                  <c:v>-0.15368499999999999</c:v>
                </c:pt>
                <c:pt idx="2815">
                  <c:v>-0.155663</c:v>
                </c:pt>
                <c:pt idx="2816">
                  <c:v>-0.15764600000000001</c:v>
                </c:pt>
                <c:pt idx="2817">
                  <c:v>-0.159635</c:v>
                </c:pt>
                <c:pt idx="2818">
                  <c:v>-0.161633</c:v>
                </c:pt>
                <c:pt idx="2819">
                  <c:v>-0.16364000000000001</c:v>
                </c:pt>
                <c:pt idx="2820">
                  <c:v>-0.16565299999999999</c:v>
                </c:pt>
                <c:pt idx="2821">
                  <c:v>-0.16766900000000001</c:v>
                </c:pt>
                <c:pt idx="2822">
                  <c:v>-0.169685</c:v>
                </c:pt>
                <c:pt idx="2823">
                  <c:v>-0.17169899999999999</c:v>
                </c:pt>
                <c:pt idx="2824">
                  <c:v>-0.173707</c:v>
                </c:pt>
                <c:pt idx="2825">
                  <c:v>-0.175706</c:v>
                </c:pt>
                <c:pt idx="2826">
                  <c:v>-0.17769199999999999</c:v>
                </c:pt>
                <c:pt idx="2827">
                  <c:v>-0.17966099999999999</c:v>
                </c:pt>
                <c:pt idx="2828">
                  <c:v>-0.181613</c:v>
                </c:pt>
                <c:pt idx="2829">
                  <c:v>-0.18354400000000001</c:v>
                </c:pt>
                <c:pt idx="2830">
                  <c:v>-0.185451</c:v>
                </c:pt>
                <c:pt idx="2831">
                  <c:v>-0.18732799999999999</c:v>
                </c:pt>
                <c:pt idx="2832">
                  <c:v>-0.18917600000000001</c:v>
                </c:pt>
                <c:pt idx="2833">
                  <c:v>-0.190998</c:v>
                </c:pt>
                <c:pt idx="2834">
                  <c:v>-0.192797</c:v>
                </c:pt>
                <c:pt idx="2835">
                  <c:v>-0.19457099999999999</c:v>
                </c:pt>
                <c:pt idx="2836">
                  <c:v>-0.196323</c:v>
                </c:pt>
                <c:pt idx="2837">
                  <c:v>-0.19805</c:v>
                </c:pt>
                <c:pt idx="2838">
                  <c:v>-0.19975300000000001</c:v>
                </c:pt>
                <c:pt idx="2839">
                  <c:v>-0.201428</c:v>
                </c:pt>
                <c:pt idx="2840">
                  <c:v>-0.203072</c:v>
                </c:pt>
                <c:pt idx="2841">
                  <c:v>-0.204679</c:v>
                </c:pt>
                <c:pt idx="2842">
                  <c:v>-0.20625099999999999</c:v>
                </c:pt>
                <c:pt idx="2843">
                  <c:v>-0.207788</c:v>
                </c:pt>
                <c:pt idx="2844">
                  <c:v>-0.20929</c:v>
                </c:pt>
                <c:pt idx="2845">
                  <c:v>-0.21075199999999999</c:v>
                </c:pt>
                <c:pt idx="2846">
                  <c:v>-0.21217</c:v>
                </c:pt>
                <c:pt idx="2847">
                  <c:v>-0.21354300000000001</c:v>
                </c:pt>
                <c:pt idx="2848">
                  <c:v>-0.21487400000000001</c:v>
                </c:pt>
                <c:pt idx="2849">
                  <c:v>-0.21615899999999999</c:v>
                </c:pt>
                <c:pt idx="2850">
                  <c:v>-0.217391</c:v>
                </c:pt>
                <c:pt idx="2851">
                  <c:v>-0.21856700000000001</c:v>
                </c:pt>
                <c:pt idx="2852">
                  <c:v>-0.21968199999999999</c:v>
                </c:pt>
                <c:pt idx="2853">
                  <c:v>-0.22073400000000001</c:v>
                </c:pt>
                <c:pt idx="2854">
                  <c:v>-0.22172</c:v>
                </c:pt>
                <c:pt idx="2855">
                  <c:v>-0.22264300000000001</c:v>
                </c:pt>
                <c:pt idx="2856">
                  <c:v>-0.22350500000000001</c:v>
                </c:pt>
                <c:pt idx="2857">
                  <c:v>-0.224305</c:v>
                </c:pt>
                <c:pt idx="2858">
                  <c:v>-0.22503799999999999</c:v>
                </c:pt>
                <c:pt idx="2859">
                  <c:v>-0.22570200000000001</c:v>
                </c:pt>
                <c:pt idx="2860">
                  <c:v>-0.226294</c:v>
                </c:pt>
                <c:pt idx="2861">
                  <c:v>-0.22681100000000001</c:v>
                </c:pt>
                <c:pt idx="2862">
                  <c:v>-0.22724800000000001</c:v>
                </c:pt>
                <c:pt idx="2863">
                  <c:v>-0.227602</c:v>
                </c:pt>
                <c:pt idx="2864">
                  <c:v>-0.22787199999999999</c:v>
                </c:pt>
                <c:pt idx="2865">
                  <c:v>-0.22806100000000001</c:v>
                </c:pt>
                <c:pt idx="2866">
                  <c:v>-0.22817200000000001</c:v>
                </c:pt>
                <c:pt idx="2867">
                  <c:v>-0.22820599999999999</c:v>
                </c:pt>
                <c:pt idx="2868">
                  <c:v>-0.22816600000000001</c:v>
                </c:pt>
                <c:pt idx="2869">
                  <c:v>-0.228052</c:v>
                </c:pt>
                <c:pt idx="2870">
                  <c:v>-0.22786500000000001</c:v>
                </c:pt>
                <c:pt idx="2871">
                  <c:v>-0.2276</c:v>
                </c:pt>
                <c:pt idx="2872">
                  <c:v>-0.22725400000000001</c:v>
                </c:pt>
                <c:pt idx="2873">
                  <c:v>-0.226826</c:v>
                </c:pt>
                <c:pt idx="2874">
                  <c:v>-0.22631799999999999</c:v>
                </c:pt>
                <c:pt idx="2875">
                  <c:v>-0.22572700000000001</c:v>
                </c:pt>
                <c:pt idx="2876">
                  <c:v>-0.225048</c:v>
                </c:pt>
                <c:pt idx="2877">
                  <c:v>-0.22427900000000001</c:v>
                </c:pt>
                <c:pt idx="2878">
                  <c:v>-0.22341800000000001</c:v>
                </c:pt>
                <c:pt idx="2879">
                  <c:v>-0.22246199999999999</c:v>
                </c:pt>
                <c:pt idx="2880">
                  <c:v>-0.221413</c:v>
                </c:pt>
                <c:pt idx="2881">
                  <c:v>-0.220273</c:v>
                </c:pt>
                <c:pt idx="2882">
                  <c:v>-0.21903700000000001</c:v>
                </c:pt>
                <c:pt idx="2883">
                  <c:v>-0.21770300000000001</c:v>
                </c:pt>
                <c:pt idx="2884">
                  <c:v>-0.21626899999999999</c:v>
                </c:pt>
                <c:pt idx="2885">
                  <c:v>-0.21474199999999999</c:v>
                </c:pt>
                <c:pt idx="2886">
                  <c:v>-0.21313099999999999</c:v>
                </c:pt>
                <c:pt idx="2887">
                  <c:v>-0.21143999999999999</c:v>
                </c:pt>
                <c:pt idx="2888">
                  <c:v>-0.20966799999999999</c:v>
                </c:pt>
                <c:pt idx="2889">
                  <c:v>-0.207817</c:v>
                </c:pt>
                <c:pt idx="2890">
                  <c:v>-0.20588799999999999</c:v>
                </c:pt>
                <c:pt idx="2891">
                  <c:v>-0.20388700000000001</c:v>
                </c:pt>
                <c:pt idx="2892">
                  <c:v>-0.20181299999999999</c:v>
                </c:pt>
                <c:pt idx="2893">
                  <c:v>-0.19966200000000001</c:v>
                </c:pt>
                <c:pt idx="2894">
                  <c:v>-0.197433</c:v>
                </c:pt>
                <c:pt idx="2895">
                  <c:v>-0.195133</c:v>
                </c:pt>
                <c:pt idx="2896">
                  <c:v>-0.19276599999999999</c:v>
                </c:pt>
                <c:pt idx="2897">
                  <c:v>-0.190335</c:v>
                </c:pt>
                <c:pt idx="2898">
                  <c:v>-0.187838</c:v>
                </c:pt>
                <c:pt idx="2899">
                  <c:v>-0.18527399999999999</c:v>
                </c:pt>
                <c:pt idx="2900">
                  <c:v>-0.182643</c:v>
                </c:pt>
                <c:pt idx="2901">
                  <c:v>-0.179954</c:v>
                </c:pt>
                <c:pt idx="2902">
                  <c:v>-0.177201</c:v>
                </c:pt>
                <c:pt idx="2903">
                  <c:v>-0.17433100000000001</c:v>
                </c:pt>
                <c:pt idx="2904">
                  <c:v>-0.17132700000000001</c:v>
                </c:pt>
                <c:pt idx="2905">
                  <c:v>-0.16825499999999999</c:v>
                </c:pt>
                <c:pt idx="2906">
                  <c:v>-0.16513800000000001</c:v>
                </c:pt>
                <c:pt idx="2907">
                  <c:v>-0.161944</c:v>
                </c:pt>
                <c:pt idx="2908">
                  <c:v>-0.15867400000000001</c:v>
                </c:pt>
                <c:pt idx="2909">
                  <c:v>-0.15534899999999999</c:v>
                </c:pt>
                <c:pt idx="2910">
                  <c:v>-0.151976</c:v>
                </c:pt>
                <c:pt idx="2911">
                  <c:v>-0.14855399999999999</c:v>
                </c:pt>
                <c:pt idx="2912">
                  <c:v>-0.14507900000000001</c:v>
                </c:pt>
                <c:pt idx="2913">
                  <c:v>-0.14155200000000001</c:v>
                </c:pt>
                <c:pt idx="2914">
                  <c:v>-0.13797499999999999</c:v>
                </c:pt>
                <c:pt idx="2915">
                  <c:v>-0.134353</c:v>
                </c:pt>
                <c:pt idx="2916">
                  <c:v>-0.130691</c:v>
                </c:pt>
                <c:pt idx="2917">
                  <c:v>-0.12699299999999999</c:v>
                </c:pt>
                <c:pt idx="2918">
                  <c:v>-0.123261</c:v>
                </c:pt>
                <c:pt idx="2919">
                  <c:v>-0.119504</c:v>
                </c:pt>
                <c:pt idx="2920">
                  <c:v>-0.11573</c:v>
                </c:pt>
                <c:pt idx="2921">
                  <c:v>-0.111946</c:v>
                </c:pt>
                <c:pt idx="2922">
                  <c:v>-0.108157</c:v>
                </c:pt>
                <c:pt idx="2923">
                  <c:v>-0.104366</c:v>
                </c:pt>
                <c:pt idx="2924">
                  <c:v>-0.10057199999999999</c:v>
                </c:pt>
                <c:pt idx="2925">
                  <c:v>-9.6774700000000005E-2</c:v>
                </c:pt>
                <c:pt idx="2926">
                  <c:v>-9.2974200000000007E-2</c:v>
                </c:pt>
                <c:pt idx="2927">
                  <c:v>-8.9172699999999994E-2</c:v>
                </c:pt>
                <c:pt idx="2928">
                  <c:v>-8.5372400000000001E-2</c:v>
                </c:pt>
                <c:pt idx="2929">
                  <c:v>-8.1573099999999996E-2</c:v>
                </c:pt>
                <c:pt idx="2930">
                  <c:v>-7.7775700000000003E-2</c:v>
                </c:pt>
                <c:pt idx="2931">
                  <c:v>-7.3982500000000007E-2</c:v>
                </c:pt>
                <c:pt idx="2932">
                  <c:v>-7.0194800000000002E-2</c:v>
                </c:pt>
                <c:pt idx="2933">
                  <c:v>-6.6414699999999993E-2</c:v>
                </c:pt>
                <c:pt idx="2934">
                  <c:v>-6.2643900000000002E-2</c:v>
                </c:pt>
                <c:pt idx="2935">
                  <c:v>-5.8880500000000002E-2</c:v>
                </c:pt>
                <c:pt idx="2936">
                  <c:v>-5.5125500000000001E-2</c:v>
                </c:pt>
                <c:pt idx="2937">
                  <c:v>-5.13838E-2</c:v>
                </c:pt>
                <c:pt idx="2938">
                  <c:v>-4.7659800000000002E-2</c:v>
                </c:pt>
                <c:pt idx="2939">
                  <c:v>-4.3958400000000002E-2</c:v>
                </c:pt>
                <c:pt idx="2940">
                  <c:v>-4.0284599999999997E-2</c:v>
                </c:pt>
                <c:pt idx="2941">
                  <c:v>-3.6641800000000002E-2</c:v>
                </c:pt>
                <c:pt idx="2942">
                  <c:v>-3.3032300000000001E-2</c:v>
                </c:pt>
                <c:pt idx="2943">
                  <c:v>-2.9458399999999999E-2</c:v>
                </c:pt>
                <c:pt idx="2944">
                  <c:v>-2.5922400000000002E-2</c:v>
                </c:pt>
                <c:pt idx="2945">
                  <c:v>-2.2426999999999999E-2</c:v>
                </c:pt>
                <c:pt idx="2946">
                  <c:v>-1.8974000000000001E-2</c:v>
                </c:pt>
                <c:pt idx="2947">
                  <c:v>-1.5565000000000001E-2</c:v>
                </c:pt>
                <c:pt idx="2948">
                  <c:v>-1.2201200000000001E-2</c:v>
                </c:pt>
                <c:pt idx="2949" formatCode="0.00E+00">
                  <c:v>-8.8836799999999997E-3</c:v>
                </c:pt>
                <c:pt idx="2950" formatCode="0.00E+00">
                  <c:v>-5.6134999999999996E-3</c:v>
                </c:pt>
                <c:pt idx="2951" formatCode="0.00E+00">
                  <c:v>-2.3914600000000002E-3</c:v>
                </c:pt>
                <c:pt idx="2952" formatCode="0.00E+00">
                  <c:v>7.8293099999999995E-4</c:v>
                </c:pt>
                <c:pt idx="2953" formatCode="0.00E+00">
                  <c:v>3.9109799999999997E-3</c:v>
                </c:pt>
                <c:pt idx="2954" formatCode="0.00E+00">
                  <c:v>6.9919600000000002E-3</c:v>
                </c:pt>
                <c:pt idx="2955">
                  <c:v>1.0021499999999999E-2</c:v>
                </c:pt>
                <c:pt idx="2956">
                  <c:v>1.29937E-2</c:v>
                </c:pt>
                <c:pt idx="2957">
                  <c:v>1.59042E-2</c:v>
                </c:pt>
                <c:pt idx="2958">
                  <c:v>1.8750800000000001E-2</c:v>
                </c:pt>
                <c:pt idx="2959">
                  <c:v>2.1531999999999999E-2</c:v>
                </c:pt>
                <c:pt idx="2960">
                  <c:v>2.4244999999999999E-2</c:v>
                </c:pt>
                <c:pt idx="2961">
                  <c:v>2.6887500000000002E-2</c:v>
                </c:pt>
                <c:pt idx="2962">
                  <c:v>2.9459300000000001E-2</c:v>
                </c:pt>
                <c:pt idx="2963">
                  <c:v>3.1961099999999999E-2</c:v>
                </c:pt>
                <c:pt idx="2964">
                  <c:v>3.4392300000000001E-2</c:v>
                </c:pt>
                <c:pt idx="2965">
                  <c:v>3.6750100000000001E-2</c:v>
                </c:pt>
                <c:pt idx="2966">
                  <c:v>3.9030700000000002E-2</c:v>
                </c:pt>
                <c:pt idx="2967">
                  <c:v>4.12304E-2</c:v>
                </c:pt>
                <c:pt idx="2968">
                  <c:v>4.3347499999999997E-2</c:v>
                </c:pt>
                <c:pt idx="2969">
                  <c:v>4.5385399999999999E-2</c:v>
                </c:pt>
                <c:pt idx="2970">
                  <c:v>4.7350000000000003E-2</c:v>
                </c:pt>
                <c:pt idx="2971">
                  <c:v>4.9243700000000001E-2</c:v>
                </c:pt>
                <c:pt idx="2972">
                  <c:v>5.1064400000000003E-2</c:v>
                </c:pt>
                <c:pt idx="2973">
                  <c:v>5.2809500000000002E-2</c:v>
                </c:pt>
                <c:pt idx="2974">
                  <c:v>5.4476999999999998E-2</c:v>
                </c:pt>
                <c:pt idx="2975">
                  <c:v>5.60622E-2</c:v>
                </c:pt>
                <c:pt idx="2976">
                  <c:v>5.7561300000000003E-2</c:v>
                </c:pt>
                <c:pt idx="2977">
                  <c:v>5.8978000000000003E-2</c:v>
                </c:pt>
                <c:pt idx="2978">
                  <c:v>6.03191E-2</c:v>
                </c:pt>
                <c:pt idx="2979">
                  <c:v>6.1583600000000002E-2</c:v>
                </c:pt>
                <c:pt idx="2980">
                  <c:v>6.2763899999999997E-2</c:v>
                </c:pt>
                <c:pt idx="2981">
                  <c:v>6.3852800000000001E-2</c:v>
                </c:pt>
                <c:pt idx="2982">
                  <c:v>6.4846000000000001E-2</c:v>
                </c:pt>
                <c:pt idx="2983">
                  <c:v>6.5743899999999994E-2</c:v>
                </c:pt>
                <c:pt idx="2984">
                  <c:v>6.6550300000000007E-2</c:v>
                </c:pt>
                <c:pt idx="2985">
                  <c:v>6.7268300000000003E-2</c:v>
                </c:pt>
                <c:pt idx="2986">
                  <c:v>6.7899899999999999E-2</c:v>
                </c:pt>
                <c:pt idx="2987">
                  <c:v>6.8446300000000002E-2</c:v>
                </c:pt>
                <c:pt idx="2988">
                  <c:v>6.8906400000000007E-2</c:v>
                </c:pt>
                <c:pt idx="2989">
                  <c:v>6.9278300000000001E-2</c:v>
                </c:pt>
                <c:pt idx="2990">
                  <c:v>6.9558700000000001E-2</c:v>
                </c:pt>
                <c:pt idx="2991">
                  <c:v>6.9744299999999995E-2</c:v>
                </c:pt>
                <c:pt idx="2992">
                  <c:v>6.9833599999999996E-2</c:v>
                </c:pt>
                <c:pt idx="2993">
                  <c:v>6.9828100000000004E-2</c:v>
                </c:pt>
                <c:pt idx="2994">
                  <c:v>6.9729399999999997E-2</c:v>
                </c:pt>
                <c:pt idx="2995">
                  <c:v>6.9536100000000003E-2</c:v>
                </c:pt>
                <c:pt idx="2996">
                  <c:v>6.9249400000000003E-2</c:v>
                </c:pt>
                <c:pt idx="2997">
                  <c:v>6.8874599999999994E-2</c:v>
                </c:pt>
                <c:pt idx="2998">
                  <c:v>6.8414600000000006E-2</c:v>
                </c:pt>
                <c:pt idx="2999">
                  <c:v>6.7869499999999999E-2</c:v>
                </c:pt>
                <c:pt idx="3000">
                  <c:v>6.7238300000000001E-2</c:v>
                </c:pt>
                <c:pt idx="3001">
                  <c:v>6.6519999999999996E-2</c:v>
                </c:pt>
                <c:pt idx="3002">
                  <c:v>6.5715300000000004E-2</c:v>
                </c:pt>
                <c:pt idx="3003">
                  <c:v>6.4826700000000001E-2</c:v>
                </c:pt>
                <c:pt idx="3004">
                  <c:v>6.3855599999999998E-2</c:v>
                </c:pt>
                <c:pt idx="3005">
                  <c:v>6.2802200000000002E-2</c:v>
                </c:pt>
                <c:pt idx="3006">
                  <c:v>6.1667600000000003E-2</c:v>
                </c:pt>
                <c:pt idx="3007">
                  <c:v>6.0452499999999999E-2</c:v>
                </c:pt>
                <c:pt idx="3008">
                  <c:v>5.9157099999999997E-2</c:v>
                </c:pt>
                <c:pt idx="3009">
                  <c:v>5.7782600000000003E-2</c:v>
                </c:pt>
                <c:pt idx="3010">
                  <c:v>5.6330199999999997E-2</c:v>
                </c:pt>
                <c:pt idx="3011">
                  <c:v>5.4801299999999997E-2</c:v>
                </c:pt>
                <c:pt idx="3012">
                  <c:v>5.3198099999999998E-2</c:v>
                </c:pt>
                <c:pt idx="3013">
                  <c:v>5.1523899999999997E-2</c:v>
                </c:pt>
                <c:pt idx="3014">
                  <c:v>4.97832E-2</c:v>
                </c:pt>
                <c:pt idx="3015">
                  <c:v>4.7980200000000001E-2</c:v>
                </c:pt>
                <c:pt idx="3016">
                  <c:v>4.6116900000000002E-2</c:v>
                </c:pt>
                <c:pt idx="3017">
                  <c:v>4.4194299999999999E-2</c:v>
                </c:pt>
                <c:pt idx="3018">
                  <c:v>4.2214399999999999E-2</c:v>
                </c:pt>
                <c:pt idx="3019">
                  <c:v>4.0179100000000002E-2</c:v>
                </c:pt>
                <c:pt idx="3020">
                  <c:v>3.8088900000000002E-2</c:v>
                </c:pt>
                <c:pt idx="3021">
                  <c:v>3.5945100000000001E-2</c:v>
                </c:pt>
                <c:pt idx="3022">
                  <c:v>3.3750700000000002E-2</c:v>
                </c:pt>
                <c:pt idx="3023">
                  <c:v>3.1510000000000003E-2</c:v>
                </c:pt>
                <c:pt idx="3024">
                  <c:v>2.9226499999999999E-2</c:v>
                </c:pt>
                <c:pt idx="3025">
                  <c:v>2.69041E-2</c:v>
                </c:pt>
                <c:pt idx="3026">
                  <c:v>2.45469E-2</c:v>
                </c:pt>
                <c:pt idx="3027">
                  <c:v>2.2159000000000002E-2</c:v>
                </c:pt>
                <c:pt idx="3028">
                  <c:v>1.9741999999999999E-2</c:v>
                </c:pt>
                <c:pt idx="3029">
                  <c:v>1.7295899999999999E-2</c:v>
                </c:pt>
                <c:pt idx="3030">
                  <c:v>1.48211E-2</c:v>
                </c:pt>
                <c:pt idx="3031">
                  <c:v>1.23196E-2</c:v>
                </c:pt>
                <c:pt idx="3032" formatCode="0.00E+00">
                  <c:v>9.7931200000000006E-3</c:v>
                </c:pt>
                <c:pt idx="3033" formatCode="0.00E+00">
                  <c:v>7.24392E-3</c:v>
                </c:pt>
                <c:pt idx="3034" formatCode="0.00E+00">
                  <c:v>4.67403E-3</c:v>
                </c:pt>
                <c:pt idx="3035" formatCode="0.00E+00">
                  <c:v>2.0845299999999998E-3</c:v>
                </c:pt>
                <c:pt idx="3036" formatCode="0.00E+00">
                  <c:v>-5.2278100000000005E-4</c:v>
                </c:pt>
                <c:pt idx="3037" formatCode="0.00E+00">
                  <c:v>-3.1441300000000002E-3</c:v>
                </c:pt>
                <c:pt idx="3038" formatCode="0.00E+00">
                  <c:v>-5.7751599999999997E-3</c:v>
                </c:pt>
                <c:pt idx="3039" formatCode="0.00E+00">
                  <c:v>-8.4121600000000001E-3</c:v>
                </c:pt>
                <c:pt idx="3040">
                  <c:v>-1.10522E-2</c:v>
                </c:pt>
                <c:pt idx="3041">
                  <c:v>-1.36927E-2</c:v>
                </c:pt>
                <c:pt idx="3042">
                  <c:v>-1.6330799999999999E-2</c:v>
                </c:pt>
                <c:pt idx="3043">
                  <c:v>-1.8964100000000001E-2</c:v>
                </c:pt>
                <c:pt idx="3044">
                  <c:v>-2.1589500000000001E-2</c:v>
                </c:pt>
                <c:pt idx="3045">
                  <c:v>-2.4203800000000001E-2</c:v>
                </c:pt>
                <c:pt idx="3046">
                  <c:v>-2.6804000000000001E-2</c:v>
                </c:pt>
                <c:pt idx="3047">
                  <c:v>-2.9387799999999999E-2</c:v>
                </c:pt>
                <c:pt idx="3048">
                  <c:v>-3.1953700000000002E-2</c:v>
                </c:pt>
                <c:pt idx="3049">
                  <c:v>-3.4499299999999997E-2</c:v>
                </c:pt>
                <c:pt idx="3050">
                  <c:v>-3.7021600000000002E-2</c:v>
                </c:pt>
                <c:pt idx="3051">
                  <c:v>-3.9517200000000002E-2</c:v>
                </c:pt>
                <c:pt idx="3052">
                  <c:v>-4.1983199999999998E-2</c:v>
                </c:pt>
                <c:pt idx="3053">
                  <c:v>-4.44173E-2</c:v>
                </c:pt>
                <c:pt idx="3054">
                  <c:v>-4.6817499999999998E-2</c:v>
                </c:pt>
                <c:pt idx="3055">
                  <c:v>-4.9180799999999997E-2</c:v>
                </c:pt>
                <c:pt idx="3056">
                  <c:v>-5.1503800000000002E-2</c:v>
                </c:pt>
                <c:pt idx="3057">
                  <c:v>-5.37831E-2</c:v>
                </c:pt>
                <c:pt idx="3058">
                  <c:v>-5.6016200000000002E-2</c:v>
                </c:pt>
                <c:pt idx="3059">
                  <c:v>-5.8200599999999998E-2</c:v>
                </c:pt>
                <c:pt idx="3060">
                  <c:v>-6.0333999999999999E-2</c:v>
                </c:pt>
                <c:pt idx="3061">
                  <c:v>-6.2414600000000001E-2</c:v>
                </c:pt>
                <c:pt idx="3062">
                  <c:v>-6.4441100000000001E-2</c:v>
                </c:pt>
                <c:pt idx="3063">
                  <c:v>-6.6412899999999997E-2</c:v>
                </c:pt>
                <c:pt idx="3064">
                  <c:v>-6.8327899999999997E-2</c:v>
                </c:pt>
                <c:pt idx="3065">
                  <c:v>-7.0183499999999996E-2</c:v>
                </c:pt>
                <c:pt idx="3066">
                  <c:v>-7.1977899999999997E-2</c:v>
                </c:pt>
                <c:pt idx="3067">
                  <c:v>-7.3709999999999998E-2</c:v>
                </c:pt>
                <c:pt idx="3068">
                  <c:v>-7.5378899999999999E-2</c:v>
                </c:pt>
                <c:pt idx="3069">
                  <c:v>-7.69817E-2</c:v>
                </c:pt>
                <c:pt idx="3070">
                  <c:v>-7.8515000000000001E-2</c:v>
                </c:pt>
                <c:pt idx="3071">
                  <c:v>-7.9976800000000001E-2</c:v>
                </c:pt>
                <c:pt idx="3072">
                  <c:v>-8.1367900000000007E-2</c:v>
                </c:pt>
                <c:pt idx="3073">
                  <c:v>-8.26881E-2</c:v>
                </c:pt>
                <c:pt idx="3074">
                  <c:v>-8.3933900000000006E-2</c:v>
                </c:pt>
                <c:pt idx="3075">
                  <c:v>-8.5100700000000001E-2</c:v>
                </c:pt>
                <c:pt idx="3076">
                  <c:v>-8.6185499999999998E-2</c:v>
                </c:pt>
                <c:pt idx="3077">
                  <c:v>-8.7187299999999995E-2</c:v>
                </c:pt>
                <c:pt idx="3078">
                  <c:v>-8.8105699999999995E-2</c:v>
                </c:pt>
                <c:pt idx="3079">
                  <c:v>-8.8939900000000002E-2</c:v>
                </c:pt>
                <c:pt idx="3080">
                  <c:v>-8.9689500000000005E-2</c:v>
                </c:pt>
                <c:pt idx="3081">
                  <c:v>-9.0354699999999996E-2</c:v>
                </c:pt>
                <c:pt idx="3082">
                  <c:v>-9.0935799999999997E-2</c:v>
                </c:pt>
                <c:pt idx="3083">
                  <c:v>-9.1432399999999997E-2</c:v>
                </c:pt>
                <c:pt idx="3084">
                  <c:v>-9.1844200000000001E-2</c:v>
                </c:pt>
                <c:pt idx="3085">
                  <c:v>-9.2170600000000005E-2</c:v>
                </c:pt>
                <c:pt idx="3086">
                  <c:v>-9.2410800000000001E-2</c:v>
                </c:pt>
                <c:pt idx="3087">
                  <c:v>-9.2563300000000001E-2</c:v>
                </c:pt>
                <c:pt idx="3088">
                  <c:v>-9.2626500000000001E-2</c:v>
                </c:pt>
                <c:pt idx="3089">
                  <c:v>-9.2599000000000001E-2</c:v>
                </c:pt>
                <c:pt idx="3090">
                  <c:v>-9.2479500000000006E-2</c:v>
                </c:pt>
                <c:pt idx="3091">
                  <c:v>-9.2267399999999999E-2</c:v>
                </c:pt>
                <c:pt idx="3092">
                  <c:v>-9.1962799999999997E-2</c:v>
                </c:pt>
                <c:pt idx="3093">
                  <c:v>-9.1565199999999999E-2</c:v>
                </c:pt>
                <c:pt idx="3094">
                  <c:v>-9.1076199999999996E-2</c:v>
                </c:pt>
                <c:pt idx="3095">
                  <c:v>-9.0498899999999993E-2</c:v>
                </c:pt>
                <c:pt idx="3096">
                  <c:v>-8.9835499999999999E-2</c:v>
                </c:pt>
                <c:pt idx="3097">
                  <c:v>-8.9085999999999999E-2</c:v>
                </c:pt>
                <c:pt idx="3098">
                  <c:v>-8.8249400000000006E-2</c:v>
                </c:pt>
                <c:pt idx="3099">
                  <c:v>-8.7325200000000006E-2</c:v>
                </c:pt>
                <c:pt idx="3100">
                  <c:v>-8.6313000000000001E-2</c:v>
                </c:pt>
                <c:pt idx="3101">
                  <c:v>-8.5213899999999995E-2</c:v>
                </c:pt>
                <c:pt idx="3102">
                  <c:v>-8.4028900000000004E-2</c:v>
                </c:pt>
                <c:pt idx="3103">
                  <c:v>-8.2758700000000004E-2</c:v>
                </c:pt>
                <c:pt idx="3104">
                  <c:v>-8.1402699999999995E-2</c:v>
                </c:pt>
                <c:pt idx="3105">
                  <c:v>-7.99594E-2</c:v>
                </c:pt>
                <c:pt idx="3106">
                  <c:v>-7.8429799999999994E-2</c:v>
                </c:pt>
                <c:pt idx="3107">
                  <c:v>-7.6816499999999996E-2</c:v>
                </c:pt>
                <c:pt idx="3108">
                  <c:v>-7.5122099999999997E-2</c:v>
                </c:pt>
                <c:pt idx="3109">
                  <c:v>-7.3348099999999999E-2</c:v>
                </c:pt>
                <c:pt idx="3110">
                  <c:v>-7.1495500000000003E-2</c:v>
                </c:pt>
                <c:pt idx="3111">
                  <c:v>-6.9565699999999994E-2</c:v>
                </c:pt>
                <c:pt idx="3112">
                  <c:v>-6.7560400000000007E-2</c:v>
                </c:pt>
                <c:pt idx="3113">
                  <c:v>-6.5480300000000005E-2</c:v>
                </c:pt>
                <c:pt idx="3114">
                  <c:v>-6.3325699999999999E-2</c:v>
                </c:pt>
                <c:pt idx="3115">
                  <c:v>-6.1096699999999997E-2</c:v>
                </c:pt>
                <c:pt idx="3116">
                  <c:v>-5.8794399999999997E-2</c:v>
                </c:pt>
                <c:pt idx="3117">
                  <c:v>-5.6420699999999997E-2</c:v>
                </c:pt>
                <c:pt idx="3118">
                  <c:v>-5.3977700000000003E-2</c:v>
                </c:pt>
                <c:pt idx="3119">
                  <c:v>-5.1467800000000001E-2</c:v>
                </c:pt>
                <c:pt idx="3120">
                  <c:v>-4.8893899999999997E-2</c:v>
                </c:pt>
                <c:pt idx="3121">
                  <c:v>-4.6258399999999998E-2</c:v>
                </c:pt>
                <c:pt idx="3122">
                  <c:v>-4.3562700000000003E-2</c:v>
                </c:pt>
                <c:pt idx="3123">
                  <c:v>-4.0807799999999998E-2</c:v>
                </c:pt>
                <c:pt idx="3124">
                  <c:v>-3.7995500000000001E-2</c:v>
                </c:pt>
                <c:pt idx="3125">
                  <c:v>-3.5128E-2</c:v>
                </c:pt>
                <c:pt idx="3126">
                  <c:v>-3.2207100000000002E-2</c:v>
                </c:pt>
                <c:pt idx="3127">
                  <c:v>-2.9234199999999998E-2</c:v>
                </c:pt>
                <c:pt idx="3128">
                  <c:v>-2.6211000000000002E-2</c:v>
                </c:pt>
                <c:pt idx="3129">
                  <c:v>-2.3139300000000002E-2</c:v>
                </c:pt>
                <c:pt idx="3130">
                  <c:v>-2.00211E-2</c:v>
                </c:pt>
                <c:pt idx="3131">
                  <c:v>-1.68582E-2</c:v>
                </c:pt>
                <c:pt idx="3132">
                  <c:v>-1.36531E-2</c:v>
                </c:pt>
                <c:pt idx="3133">
                  <c:v>-1.04073E-2</c:v>
                </c:pt>
                <c:pt idx="3134" formatCode="0.00E+00">
                  <c:v>-7.1227800000000004E-3</c:v>
                </c:pt>
                <c:pt idx="3135" formatCode="0.00E+00">
                  <c:v>-3.8024399999999998E-3</c:v>
                </c:pt>
                <c:pt idx="3136" formatCode="0.00E+00">
                  <c:v>-4.5030999999999999E-4</c:v>
                </c:pt>
                <c:pt idx="3137" formatCode="0.00E+00">
                  <c:v>2.9297500000000001E-3</c:v>
                </c:pt>
                <c:pt idx="3138" formatCode="0.00E+00">
                  <c:v>6.33521E-3</c:v>
                </c:pt>
                <c:pt idx="3139" formatCode="0.00E+00">
                  <c:v>9.7641900000000007E-3</c:v>
                </c:pt>
                <c:pt idx="3140">
                  <c:v>1.3214399999999999E-2</c:v>
                </c:pt>
                <c:pt idx="3141">
                  <c:v>1.66836E-2</c:v>
                </c:pt>
                <c:pt idx="3142">
                  <c:v>2.0170299999999999E-2</c:v>
                </c:pt>
                <c:pt idx="3143">
                  <c:v>2.3673199999999998E-2</c:v>
                </c:pt>
                <c:pt idx="3144">
                  <c:v>2.7190200000000001E-2</c:v>
                </c:pt>
                <c:pt idx="3145">
                  <c:v>3.0718200000000001E-2</c:v>
                </c:pt>
                <c:pt idx="3146">
                  <c:v>3.4254399999999997E-2</c:v>
                </c:pt>
                <c:pt idx="3147">
                  <c:v>3.7796999999999997E-2</c:v>
                </c:pt>
                <c:pt idx="3148">
                  <c:v>4.1344699999999998E-2</c:v>
                </c:pt>
                <c:pt idx="3149">
                  <c:v>4.4895600000000001E-2</c:v>
                </c:pt>
                <c:pt idx="3150">
                  <c:v>4.8446999999999997E-2</c:v>
                </c:pt>
                <c:pt idx="3151">
                  <c:v>5.1996300000000002E-2</c:v>
                </c:pt>
                <c:pt idx="3152">
                  <c:v>5.5541500000000001E-2</c:v>
                </c:pt>
                <c:pt idx="3153">
                  <c:v>5.9079600000000003E-2</c:v>
                </c:pt>
                <c:pt idx="3154">
                  <c:v>6.2606099999999998E-2</c:v>
                </c:pt>
                <c:pt idx="3155">
                  <c:v>6.6116999999999995E-2</c:v>
                </c:pt>
                <c:pt idx="3156">
                  <c:v>6.9609900000000002E-2</c:v>
                </c:pt>
                <c:pt idx="3157">
                  <c:v>7.3082800000000003E-2</c:v>
                </c:pt>
                <c:pt idx="3158">
                  <c:v>7.6533699999999996E-2</c:v>
                </c:pt>
                <c:pt idx="3159">
                  <c:v>7.9960799999999999E-2</c:v>
                </c:pt>
                <c:pt idx="3160">
                  <c:v>8.3361299999999999E-2</c:v>
                </c:pt>
                <c:pt idx="3161">
                  <c:v>8.6732400000000001E-2</c:v>
                </c:pt>
                <c:pt idx="3162">
                  <c:v>9.0071899999999996E-2</c:v>
                </c:pt>
                <c:pt idx="3163">
                  <c:v>9.3378199999999995E-2</c:v>
                </c:pt>
                <c:pt idx="3164">
                  <c:v>9.6648899999999996E-2</c:v>
                </c:pt>
                <c:pt idx="3165">
                  <c:v>9.98811E-2</c:v>
                </c:pt>
                <c:pt idx="3166">
                  <c:v>0.103073</c:v>
                </c:pt>
                <c:pt idx="3167">
                  <c:v>0.106222</c:v>
                </c:pt>
                <c:pt idx="3168">
                  <c:v>0.10932799999999999</c:v>
                </c:pt>
                <c:pt idx="3169">
                  <c:v>0.112388</c:v>
                </c:pt>
                <c:pt idx="3170">
                  <c:v>0.115401</c:v>
                </c:pt>
                <c:pt idx="3171">
                  <c:v>0.118365</c:v>
                </c:pt>
                <c:pt idx="3172">
                  <c:v>0.12127599999999999</c:v>
                </c:pt>
                <c:pt idx="3173">
                  <c:v>0.12413399999999999</c:v>
                </c:pt>
                <c:pt idx="3174">
                  <c:v>0.12693599999999999</c:v>
                </c:pt>
                <c:pt idx="3175">
                  <c:v>0.12967999999999999</c:v>
                </c:pt>
                <c:pt idx="3176">
                  <c:v>0.13236400000000001</c:v>
                </c:pt>
                <c:pt idx="3177">
                  <c:v>0.134987</c:v>
                </c:pt>
                <c:pt idx="3178">
                  <c:v>0.137546</c:v>
                </c:pt>
                <c:pt idx="3179">
                  <c:v>0.14004</c:v>
                </c:pt>
                <c:pt idx="3180">
                  <c:v>0.14246700000000001</c:v>
                </c:pt>
                <c:pt idx="3181">
                  <c:v>0.14482600000000001</c:v>
                </c:pt>
                <c:pt idx="3182">
                  <c:v>0.147117</c:v>
                </c:pt>
                <c:pt idx="3183">
                  <c:v>0.149336</c:v>
                </c:pt>
                <c:pt idx="3184">
                  <c:v>0.151481</c:v>
                </c:pt>
                <c:pt idx="3185">
                  <c:v>0.15354999999999999</c:v>
                </c:pt>
                <c:pt idx="3186">
                  <c:v>0.15554399999999999</c:v>
                </c:pt>
                <c:pt idx="3187">
                  <c:v>0.15746099999999999</c:v>
                </c:pt>
                <c:pt idx="3188">
                  <c:v>0.1593</c:v>
                </c:pt>
                <c:pt idx="3189">
                  <c:v>0.16105800000000001</c:v>
                </c:pt>
                <c:pt idx="3190">
                  <c:v>0.16273299999999999</c:v>
                </c:pt>
                <c:pt idx="3191">
                  <c:v>0.164324</c:v>
                </c:pt>
                <c:pt idx="3192">
                  <c:v>0.16583100000000001</c:v>
                </c:pt>
                <c:pt idx="3193">
                  <c:v>0.16725599999999999</c:v>
                </c:pt>
                <c:pt idx="3194">
                  <c:v>0.168597</c:v>
                </c:pt>
                <c:pt idx="3195">
                  <c:v>0.169854</c:v>
                </c:pt>
                <c:pt idx="3196">
                  <c:v>0.17102400000000001</c:v>
                </c:pt>
                <c:pt idx="3197">
                  <c:v>0.17210800000000001</c:v>
                </c:pt>
                <c:pt idx="3198">
                  <c:v>0.17310300000000001</c:v>
                </c:pt>
                <c:pt idx="3199">
                  <c:v>0.174009</c:v>
                </c:pt>
                <c:pt idx="3200">
                  <c:v>0.17482500000000001</c:v>
                </c:pt>
                <c:pt idx="3201">
                  <c:v>0.17555000000000001</c:v>
                </c:pt>
                <c:pt idx="3202">
                  <c:v>0.17618600000000001</c:v>
                </c:pt>
                <c:pt idx="3203">
                  <c:v>0.176734</c:v>
                </c:pt>
                <c:pt idx="3204">
                  <c:v>0.17719399999999999</c:v>
                </c:pt>
                <c:pt idx="3205">
                  <c:v>0.177567</c:v>
                </c:pt>
                <c:pt idx="3206">
                  <c:v>0.17785400000000001</c:v>
                </c:pt>
                <c:pt idx="3207">
                  <c:v>0.17805299999999999</c:v>
                </c:pt>
                <c:pt idx="3208">
                  <c:v>0.17816499999999999</c:v>
                </c:pt>
                <c:pt idx="3209">
                  <c:v>0.17818899999999999</c:v>
                </c:pt>
                <c:pt idx="3210">
                  <c:v>0.17812500000000001</c:v>
                </c:pt>
                <c:pt idx="3211">
                  <c:v>0.17797399999999999</c:v>
                </c:pt>
                <c:pt idx="3212">
                  <c:v>0.17773800000000001</c:v>
                </c:pt>
                <c:pt idx="3213">
                  <c:v>0.17741399999999999</c:v>
                </c:pt>
                <c:pt idx="3214">
                  <c:v>0.177005</c:v>
                </c:pt>
                <c:pt idx="3215">
                  <c:v>0.17651</c:v>
                </c:pt>
                <c:pt idx="3216">
                  <c:v>0.175929</c:v>
                </c:pt>
                <c:pt idx="3217">
                  <c:v>0.175262</c:v>
                </c:pt>
                <c:pt idx="3218">
                  <c:v>0.174509</c:v>
                </c:pt>
                <c:pt idx="3219">
                  <c:v>0.17367299999999999</c:v>
                </c:pt>
                <c:pt idx="3220">
                  <c:v>0.17275299999999999</c:v>
                </c:pt>
                <c:pt idx="3221">
                  <c:v>0.17175199999999999</c:v>
                </c:pt>
                <c:pt idx="3222">
                  <c:v>0.17066999999999999</c:v>
                </c:pt>
                <c:pt idx="3223">
                  <c:v>0.16950799999999999</c:v>
                </c:pt>
                <c:pt idx="3224">
                  <c:v>0.168268</c:v>
                </c:pt>
                <c:pt idx="3225">
                  <c:v>0.16695299999999999</c:v>
                </c:pt>
                <c:pt idx="3226">
                  <c:v>0.16556299999999999</c:v>
                </c:pt>
                <c:pt idx="3227">
                  <c:v>0.1641</c:v>
                </c:pt>
                <c:pt idx="3228">
                  <c:v>0.16256300000000001</c:v>
                </c:pt>
                <c:pt idx="3229">
                  <c:v>0.16095300000000001</c:v>
                </c:pt>
                <c:pt idx="3230">
                  <c:v>0.15926999999999999</c:v>
                </c:pt>
                <c:pt idx="3231">
                  <c:v>0.15751699999999999</c:v>
                </c:pt>
                <c:pt idx="3232">
                  <c:v>0.155697</c:v>
                </c:pt>
                <c:pt idx="3233">
                  <c:v>0.15381400000000001</c:v>
                </c:pt>
                <c:pt idx="3234">
                  <c:v>0.151867</c:v>
                </c:pt>
                <c:pt idx="3235">
                  <c:v>0.14985999999999999</c:v>
                </c:pt>
                <c:pt idx="3236">
                  <c:v>0.14779400000000001</c:v>
                </c:pt>
                <c:pt idx="3237">
                  <c:v>0.14566899999999999</c:v>
                </c:pt>
                <c:pt idx="3238">
                  <c:v>0.143488</c:v>
                </c:pt>
                <c:pt idx="3239">
                  <c:v>0.14125099999999999</c:v>
                </c:pt>
                <c:pt idx="3240">
                  <c:v>0.13896</c:v>
                </c:pt>
                <c:pt idx="3241">
                  <c:v>0.13661499999999999</c:v>
                </c:pt>
                <c:pt idx="3242">
                  <c:v>0.134218</c:v>
                </c:pt>
                <c:pt idx="3243">
                  <c:v>0.131771</c:v>
                </c:pt>
                <c:pt idx="3244">
                  <c:v>0.129278</c:v>
                </c:pt>
                <c:pt idx="3245">
                  <c:v>0.12674199999999999</c:v>
                </c:pt>
                <c:pt idx="3246">
                  <c:v>0.124166</c:v>
                </c:pt>
                <c:pt idx="3247">
                  <c:v>0.121554</c:v>
                </c:pt>
                <c:pt idx="3248">
                  <c:v>0.11891</c:v>
                </c:pt>
                <c:pt idx="3249">
                  <c:v>0.116233</c:v>
                </c:pt>
                <c:pt idx="3250">
                  <c:v>0.113526</c:v>
                </c:pt>
                <c:pt idx="3251">
                  <c:v>0.110789</c:v>
                </c:pt>
                <c:pt idx="3252">
                  <c:v>0.108025</c:v>
                </c:pt>
                <c:pt idx="3253">
                  <c:v>0.105236</c:v>
                </c:pt>
                <c:pt idx="3254">
                  <c:v>0.102425</c:v>
                </c:pt>
                <c:pt idx="3255">
                  <c:v>9.9596199999999996E-2</c:v>
                </c:pt>
                <c:pt idx="3256">
                  <c:v>9.6750699999999995E-2</c:v>
                </c:pt>
                <c:pt idx="3257">
                  <c:v>9.3890799999999996E-2</c:v>
                </c:pt>
                <c:pt idx="3258">
                  <c:v>9.1018399999999999E-2</c:v>
                </c:pt>
                <c:pt idx="3259">
                  <c:v>8.8135699999999997E-2</c:v>
                </c:pt>
                <c:pt idx="3260">
                  <c:v>8.5245699999999994E-2</c:v>
                </c:pt>
                <c:pt idx="3261">
                  <c:v>8.2351900000000006E-2</c:v>
                </c:pt>
                <c:pt idx="3262">
                  <c:v>7.9457600000000003E-2</c:v>
                </c:pt>
                <c:pt idx="3263">
                  <c:v>7.6565400000000006E-2</c:v>
                </c:pt>
                <c:pt idx="3264">
                  <c:v>7.3677699999999999E-2</c:v>
                </c:pt>
                <c:pt idx="3265">
                  <c:v>7.0796700000000004E-2</c:v>
                </c:pt>
                <c:pt idx="3266">
                  <c:v>6.7925200000000005E-2</c:v>
                </c:pt>
                <c:pt idx="3267">
                  <c:v>6.5065100000000001E-2</c:v>
                </c:pt>
                <c:pt idx="3268">
                  <c:v>6.2218000000000002E-2</c:v>
                </c:pt>
                <c:pt idx="3269">
                  <c:v>5.9385399999999998E-2</c:v>
                </c:pt>
                <c:pt idx="3270">
                  <c:v>5.65692E-2</c:v>
                </c:pt>
                <c:pt idx="3271">
                  <c:v>5.3771300000000001E-2</c:v>
                </c:pt>
                <c:pt idx="3272">
                  <c:v>5.0993700000000003E-2</c:v>
                </c:pt>
                <c:pt idx="3273">
                  <c:v>4.8239600000000001E-2</c:v>
                </c:pt>
                <c:pt idx="3274">
                  <c:v>4.5511999999999997E-2</c:v>
                </c:pt>
                <c:pt idx="3275">
                  <c:v>4.2812599999999999E-2</c:v>
                </c:pt>
                <c:pt idx="3276">
                  <c:v>4.0142999999999998E-2</c:v>
                </c:pt>
                <c:pt idx="3277">
                  <c:v>3.7507199999999997E-2</c:v>
                </c:pt>
                <c:pt idx="3278">
                  <c:v>3.4909099999999998E-2</c:v>
                </c:pt>
                <c:pt idx="3279">
                  <c:v>3.2351699999999997E-2</c:v>
                </c:pt>
                <c:pt idx="3280">
                  <c:v>2.9837800000000001E-2</c:v>
                </c:pt>
                <c:pt idx="3281">
                  <c:v>2.7369999999999998E-2</c:v>
                </c:pt>
                <c:pt idx="3282">
                  <c:v>2.4948399999999999E-2</c:v>
                </c:pt>
                <c:pt idx="3283">
                  <c:v>2.25723E-2</c:v>
                </c:pt>
                <c:pt idx="3284">
                  <c:v>2.0243400000000002E-2</c:v>
                </c:pt>
                <c:pt idx="3285">
                  <c:v>1.7965499999999999E-2</c:v>
                </c:pt>
                <c:pt idx="3286">
                  <c:v>1.5741499999999999E-2</c:v>
                </c:pt>
                <c:pt idx="3287">
                  <c:v>1.35735E-2</c:v>
                </c:pt>
                <c:pt idx="3288">
                  <c:v>1.14637E-2</c:v>
                </c:pt>
                <c:pt idx="3289" formatCode="0.00E+00">
                  <c:v>9.4144399999999996E-3</c:v>
                </c:pt>
                <c:pt idx="3290" formatCode="0.00E+00">
                  <c:v>7.4283099999999996E-3</c:v>
                </c:pt>
                <c:pt idx="3291" formatCode="0.00E+00">
                  <c:v>5.5076500000000002E-3</c:v>
                </c:pt>
                <c:pt idx="3292" formatCode="0.00E+00">
                  <c:v>3.6546E-3</c:v>
                </c:pt>
                <c:pt idx="3293" formatCode="0.00E+00">
                  <c:v>1.8712399999999999E-3</c:v>
                </c:pt>
                <c:pt idx="3294" formatCode="0.00E+00">
                  <c:v>1.5944E-4</c:v>
                </c:pt>
                <c:pt idx="3295" formatCode="0.00E+00">
                  <c:v>-1.4794999999999999E-3</c:v>
                </c:pt>
                <c:pt idx="3296" formatCode="0.00E+00">
                  <c:v>-3.0449000000000001E-3</c:v>
                </c:pt>
                <c:pt idx="3297" formatCode="0.00E+00">
                  <c:v>-4.5358200000000003E-3</c:v>
                </c:pt>
                <c:pt idx="3298" formatCode="0.00E+00">
                  <c:v>-5.9508800000000004E-3</c:v>
                </c:pt>
                <c:pt idx="3299" formatCode="0.00E+00">
                  <c:v>-7.2887000000000004E-3</c:v>
                </c:pt>
                <c:pt idx="3300" formatCode="0.00E+00">
                  <c:v>-8.5477899999999996E-3</c:v>
                </c:pt>
                <c:pt idx="3301" formatCode="0.00E+00">
                  <c:v>-9.7267299999999994E-3</c:v>
                </c:pt>
                <c:pt idx="3302">
                  <c:v>-1.08241E-2</c:v>
                </c:pt>
                <c:pt idx="3303">
                  <c:v>-1.1838400000000001E-2</c:v>
                </c:pt>
                <c:pt idx="3304">
                  <c:v>-1.2768099999999999E-2</c:v>
                </c:pt>
                <c:pt idx="3305">
                  <c:v>-1.36125E-2</c:v>
                </c:pt>
                <c:pt idx="3306">
                  <c:v>-1.43716E-2</c:v>
                </c:pt>
                <c:pt idx="3307">
                  <c:v>-1.50454E-2</c:v>
                </c:pt>
                <c:pt idx="3308">
                  <c:v>-1.56338E-2</c:v>
                </c:pt>
                <c:pt idx="3309">
                  <c:v>-1.6136000000000001E-2</c:v>
                </c:pt>
                <c:pt idx="3310">
                  <c:v>-1.6551099999999999E-2</c:v>
                </c:pt>
                <c:pt idx="3311">
                  <c:v>-1.6878500000000001E-2</c:v>
                </c:pt>
                <c:pt idx="3312">
                  <c:v>-1.7117E-2</c:v>
                </c:pt>
                <c:pt idx="3313">
                  <c:v>-1.72654E-2</c:v>
                </c:pt>
                <c:pt idx="3314">
                  <c:v>-1.7322400000000002E-2</c:v>
                </c:pt>
                <c:pt idx="3315">
                  <c:v>-1.7287400000000001E-2</c:v>
                </c:pt>
                <c:pt idx="3316">
                  <c:v>-1.7159600000000001E-2</c:v>
                </c:pt>
                <c:pt idx="3317">
                  <c:v>-1.6939300000000001E-2</c:v>
                </c:pt>
                <c:pt idx="3318">
                  <c:v>-1.6626499999999999E-2</c:v>
                </c:pt>
                <c:pt idx="3319">
                  <c:v>-1.6221099999999999E-2</c:v>
                </c:pt>
                <c:pt idx="3320">
                  <c:v>-1.5722400000000001E-2</c:v>
                </c:pt>
                <c:pt idx="3321">
                  <c:v>-1.5129500000000001E-2</c:v>
                </c:pt>
                <c:pt idx="3322">
                  <c:v>-1.44429E-2</c:v>
                </c:pt>
                <c:pt idx="3323">
                  <c:v>-1.3664300000000001E-2</c:v>
                </c:pt>
                <c:pt idx="3324">
                  <c:v>-1.2795900000000001E-2</c:v>
                </c:pt>
                <c:pt idx="3325">
                  <c:v>-1.1839199999999999E-2</c:v>
                </c:pt>
                <c:pt idx="3326">
                  <c:v>-1.07948E-2</c:v>
                </c:pt>
                <c:pt idx="3327" formatCode="0.00E+00">
                  <c:v>-9.6633599999999993E-3</c:v>
                </c:pt>
                <c:pt idx="3328" formatCode="0.00E+00">
                  <c:v>-8.4456199999999992E-3</c:v>
                </c:pt>
                <c:pt idx="3329" formatCode="0.00E+00">
                  <c:v>-7.1417900000000003E-3</c:v>
                </c:pt>
                <c:pt idx="3330" formatCode="0.00E+00">
                  <c:v>-5.7519399999999997E-3</c:v>
                </c:pt>
                <c:pt idx="3331" formatCode="0.00E+00">
                  <c:v>-4.2772399999999999E-3</c:v>
                </c:pt>
                <c:pt idx="3332" formatCode="0.00E+00">
                  <c:v>-2.7197800000000002E-3</c:v>
                </c:pt>
                <c:pt idx="3333" formatCode="0.00E+00">
                  <c:v>-1.0812300000000001E-3</c:v>
                </c:pt>
                <c:pt idx="3334" formatCode="0.00E+00">
                  <c:v>6.3767100000000003E-4</c:v>
                </c:pt>
                <c:pt idx="3335" formatCode="0.00E+00">
                  <c:v>2.4366800000000001E-3</c:v>
                </c:pt>
                <c:pt idx="3336" formatCode="0.00E+00">
                  <c:v>4.3153599999999999E-3</c:v>
                </c:pt>
                <c:pt idx="3337" formatCode="0.00E+00">
                  <c:v>6.2721499999999998E-3</c:v>
                </c:pt>
                <c:pt idx="3338" formatCode="0.00E+00">
                  <c:v>8.3049000000000005E-3</c:v>
                </c:pt>
                <c:pt idx="3339">
                  <c:v>1.0412100000000001E-2</c:v>
                </c:pt>
                <c:pt idx="3340">
                  <c:v>1.25922E-2</c:v>
                </c:pt>
                <c:pt idx="3341">
                  <c:v>1.4841699999999999E-2</c:v>
                </c:pt>
                <c:pt idx="3342">
                  <c:v>1.7156899999999999E-2</c:v>
                </c:pt>
                <c:pt idx="3343">
                  <c:v>1.9535199999999999E-2</c:v>
                </c:pt>
                <c:pt idx="3344">
                  <c:v>2.1975000000000001E-2</c:v>
                </c:pt>
                <c:pt idx="3345">
                  <c:v>2.44738E-2</c:v>
                </c:pt>
                <c:pt idx="3346">
                  <c:v>2.7028900000000002E-2</c:v>
                </c:pt>
                <c:pt idx="3347">
                  <c:v>2.9637E-2</c:v>
                </c:pt>
                <c:pt idx="3348">
                  <c:v>3.2294999999999997E-2</c:v>
                </c:pt>
                <c:pt idx="3349">
                  <c:v>3.5000700000000003E-2</c:v>
                </c:pt>
                <c:pt idx="3350">
                  <c:v>3.7753299999999997E-2</c:v>
                </c:pt>
                <c:pt idx="3351">
                  <c:v>4.05511E-2</c:v>
                </c:pt>
                <c:pt idx="3352">
                  <c:v>4.3391699999999998E-2</c:v>
                </c:pt>
                <c:pt idx="3353">
                  <c:v>4.62727E-2</c:v>
                </c:pt>
                <c:pt idx="3354">
                  <c:v>4.9191400000000003E-2</c:v>
                </c:pt>
                <c:pt idx="3355">
                  <c:v>5.2145200000000003E-2</c:v>
                </c:pt>
                <c:pt idx="3356">
                  <c:v>5.5131399999999997E-2</c:v>
                </c:pt>
                <c:pt idx="3357">
                  <c:v>5.8147400000000002E-2</c:v>
                </c:pt>
                <c:pt idx="3358">
                  <c:v>6.1190000000000001E-2</c:v>
                </c:pt>
                <c:pt idx="3359">
                  <c:v>6.4255800000000002E-2</c:v>
                </c:pt>
                <c:pt idx="3360">
                  <c:v>6.7341300000000007E-2</c:v>
                </c:pt>
                <c:pt idx="3361">
                  <c:v>7.0443000000000006E-2</c:v>
                </c:pt>
                <c:pt idx="3362">
                  <c:v>7.3556999999999997E-2</c:v>
                </c:pt>
                <c:pt idx="3363">
                  <c:v>7.6679800000000006E-2</c:v>
                </c:pt>
                <c:pt idx="3364">
                  <c:v>7.98093E-2</c:v>
                </c:pt>
                <c:pt idx="3365">
                  <c:v>8.2942199999999994E-2</c:v>
                </c:pt>
                <c:pt idx="3366">
                  <c:v>8.6075200000000004E-2</c:v>
                </c:pt>
                <c:pt idx="3367">
                  <c:v>8.9205000000000007E-2</c:v>
                </c:pt>
                <c:pt idx="3368">
                  <c:v>9.2328900000000005E-2</c:v>
                </c:pt>
                <c:pt idx="3369">
                  <c:v>9.5443899999999998E-2</c:v>
                </c:pt>
                <c:pt idx="3370">
                  <c:v>9.8547099999999999E-2</c:v>
                </c:pt>
                <c:pt idx="3371">
                  <c:v>0.101635</c:v>
                </c:pt>
                <c:pt idx="3372">
                  <c:v>0.104703</c:v>
                </c:pt>
                <c:pt idx="3373">
                  <c:v>0.107748</c:v>
                </c:pt>
                <c:pt idx="3374">
                  <c:v>0.11076800000000001</c:v>
                </c:pt>
                <c:pt idx="3375">
                  <c:v>0.113759</c:v>
                </c:pt>
                <c:pt idx="3376">
                  <c:v>0.11672</c:v>
                </c:pt>
                <c:pt idx="3377">
                  <c:v>0.119644</c:v>
                </c:pt>
                <c:pt idx="3378">
                  <c:v>0.122528</c:v>
                </c:pt>
                <c:pt idx="3379">
                  <c:v>0.12537100000000001</c:v>
                </c:pt>
                <c:pt idx="3380">
                  <c:v>0.12817200000000001</c:v>
                </c:pt>
                <c:pt idx="3381">
                  <c:v>0.13092799999999999</c:v>
                </c:pt>
                <c:pt idx="3382">
                  <c:v>0.13363800000000001</c:v>
                </c:pt>
                <c:pt idx="3383">
                  <c:v>0.136298</c:v>
                </c:pt>
                <c:pt idx="3384">
                  <c:v>0.138904</c:v>
                </c:pt>
                <c:pt idx="3385">
                  <c:v>0.141454</c:v>
                </c:pt>
                <c:pt idx="3386">
                  <c:v>0.14394399999999999</c:v>
                </c:pt>
                <c:pt idx="3387">
                  <c:v>0.146372</c:v>
                </c:pt>
                <c:pt idx="3388">
                  <c:v>0.14873500000000001</c:v>
                </c:pt>
                <c:pt idx="3389">
                  <c:v>0.151032</c:v>
                </c:pt>
                <c:pt idx="3390">
                  <c:v>0.15326300000000001</c:v>
                </c:pt>
                <c:pt idx="3391">
                  <c:v>0.15542600000000001</c:v>
                </c:pt>
                <c:pt idx="3392">
                  <c:v>0.15751999999999999</c:v>
                </c:pt>
                <c:pt idx="3393">
                  <c:v>0.15954399999999999</c:v>
                </c:pt>
                <c:pt idx="3394">
                  <c:v>0.161495</c:v>
                </c:pt>
                <c:pt idx="3395">
                  <c:v>0.16337199999999999</c:v>
                </c:pt>
                <c:pt idx="3396">
                  <c:v>0.16517299999999999</c:v>
                </c:pt>
                <c:pt idx="3397">
                  <c:v>0.16689699999999999</c:v>
                </c:pt>
                <c:pt idx="3398">
                  <c:v>0.168542</c:v>
                </c:pt>
                <c:pt idx="3399">
                  <c:v>0.17010700000000001</c:v>
                </c:pt>
                <c:pt idx="3400">
                  <c:v>0.17159099999999999</c:v>
                </c:pt>
                <c:pt idx="3401">
                  <c:v>0.17299400000000001</c:v>
                </c:pt>
                <c:pt idx="3402">
                  <c:v>0.174313</c:v>
                </c:pt>
                <c:pt idx="3403">
                  <c:v>0.17554900000000001</c:v>
                </c:pt>
                <c:pt idx="3404">
                  <c:v>0.176701</c:v>
                </c:pt>
                <c:pt idx="3405">
                  <c:v>0.17776800000000001</c:v>
                </c:pt>
                <c:pt idx="3406">
                  <c:v>0.17874899999999999</c:v>
                </c:pt>
                <c:pt idx="3407">
                  <c:v>0.179643</c:v>
                </c:pt>
                <c:pt idx="3408">
                  <c:v>0.18045</c:v>
                </c:pt>
                <c:pt idx="3409">
                  <c:v>0.181171</c:v>
                </c:pt>
                <c:pt idx="3410">
                  <c:v>0.181806</c:v>
                </c:pt>
                <c:pt idx="3411">
                  <c:v>0.18235399999999999</c:v>
                </c:pt>
                <c:pt idx="3412">
                  <c:v>0.18281600000000001</c:v>
                </c:pt>
                <c:pt idx="3413">
                  <c:v>0.18319299999999999</c:v>
                </c:pt>
                <c:pt idx="3414">
                  <c:v>0.18348400000000001</c:v>
                </c:pt>
                <c:pt idx="3415">
                  <c:v>0.18369199999999999</c:v>
                </c:pt>
                <c:pt idx="3416">
                  <c:v>0.18381500000000001</c:v>
                </c:pt>
                <c:pt idx="3417">
                  <c:v>0.18385399999999999</c:v>
                </c:pt>
                <c:pt idx="3418">
                  <c:v>0.183811</c:v>
                </c:pt>
                <c:pt idx="3419">
                  <c:v>0.18368699999999999</c:v>
                </c:pt>
                <c:pt idx="3420">
                  <c:v>0.18348500000000001</c:v>
                </c:pt>
                <c:pt idx="3421">
                  <c:v>0.18320600000000001</c:v>
                </c:pt>
                <c:pt idx="3422">
                  <c:v>0.18285100000000001</c:v>
                </c:pt>
                <c:pt idx="3423">
                  <c:v>0.182422</c:v>
                </c:pt>
                <c:pt idx="3424">
                  <c:v>0.181919</c:v>
                </c:pt>
                <c:pt idx="3425">
                  <c:v>0.181343</c:v>
                </c:pt>
                <c:pt idx="3426">
                  <c:v>0.180696</c:v>
                </c:pt>
                <c:pt idx="3427">
                  <c:v>0.179978</c:v>
                </c:pt>
                <c:pt idx="3428">
                  <c:v>0.17919099999999999</c:v>
                </c:pt>
                <c:pt idx="3429">
                  <c:v>0.17833599999999999</c:v>
                </c:pt>
                <c:pt idx="3430">
                  <c:v>0.17741399999999999</c:v>
                </c:pt>
                <c:pt idx="3431">
                  <c:v>0.176427</c:v>
                </c:pt>
                <c:pt idx="3432">
                  <c:v>0.17537800000000001</c:v>
                </c:pt>
                <c:pt idx="3433">
                  <c:v>0.17426800000000001</c:v>
                </c:pt>
                <c:pt idx="3434">
                  <c:v>0.17310200000000001</c:v>
                </c:pt>
                <c:pt idx="3435">
                  <c:v>0.17188100000000001</c:v>
                </c:pt>
                <c:pt idx="3436">
                  <c:v>0.17060800000000001</c:v>
                </c:pt>
                <c:pt idx="3437">
                  <c:v>0.16928399999999999</c:v>
                </c:pt>
                <c:pt idx="3438">
                  <c:v>0.167911</c:v>
                </c:pt>
                <c:pt idx="3439">
                  <c:v>0.166492</c:v>
                </c:pt>
                <c:pt idx="3440">
                  <c:v>0.16502700000000001</c:v>
                </c:pt>
                <c:pt idx="3441">
                  <c:v>0.163521</c:v>
                </c:pt>
                <c:pt idx="3442">
                  <c:v>0.16197500000000001</c:v>
                </c:pt>
                <c:pt idx="3443">
                  <c:v>0.16039200000000001</c:v>
                </c:pt>
                <c:pt idx="3444">
                  <c:v>0.158773</c:v>
                </c:pt>
                <c:pt idx="3445">
                  <c:v>0.15712100000000001</c:v>
                </c:pt>
                <c:pt idx="3446">
                  <c:v>0.15543799999999999</c:v>
                </c:pt>
                <c:pt idx="3447">
                  <c:v>0.153726</c:v>
                </c:pt>
                <c:pt idx="3448">
                  <c:v>0.15198800000000001</c:v>
                </c:pt>
                <c:pt idx="3449">
                  <c:v>0.150225</c:v>
                </c:pt>
                <c:pt idx="3450">
                  <c:v>0.14843999999999999</c:v>
                </c:pt>
                <c:pt idx="3451">
                  <c:v>0.14663399999999999</c:v>
                </c:pt>
                <c:pt idx="3452">
                  <c:v>0.14480999999999999</c:v>
                </c:pt>
                <c:pt idx="3453">
                  <c:v>0.14297099999999999</c:v>
                </c:pt>
                <c:pt idx="3454">
                  <c:v>0.14111799999999999</c:v>
                </c:pt>
                <c:pt idx="3455">
                  <c:v>0.13925499999999999</c:v>
                </c:pt>
                <c:pt idx="3456">
                  <c:v>0.13738400000000001</c:v>
                </c:pt>
                <c:pt idx="3457">
                  <c:v>0.13550599999999999</c:v>
                </c:pt>
                <c:pt idx="3458">
                  <c:v>0.13362399999999999</c:v>
                </c:pt>
                <c:pt idx="3459">
                  <c:v>0.13173799999999999</c:v>
                </c:pt>
                <c:pt idx="3460">
                  <c:v>0.129853</c:v>
                </c:pt>
                <c:pt idx="3461">
                  <c:v>0.127969</c:v>
                </c:pt>
                <c:pt idx="3462">
                  <c:v>0.12609000000000001</c:v>
                </c:pt>
                <c:pt idx="3463">
                  <c:v>0.12421599999999999</c:v>
                </c:pt>
                <c:pt idx="3464">
                  <c:v>0.122348</c:v>
                </c:pt>
                <c:pt idx="3465">
                  <c:v>0.120489</c:v>
                </c:pt>
                <c:pt idx="3466">
                  <c:v>0.118641</c:v>
                </c:pt>
                <c:pt idx="3467">
                  <c:v>0.11680699999999999</c:v>
                </c:pt>
                <c:pt idx="3468">
                  <c:v>0.11498800000000001</c:v>
                </c:pt>
                <c:pt idx="3469">
                  <c:v>0.113189</c:v>
                </c:pt>
                <c:pt idx="3470">
                  <c:v>0.11140899999999999</c:v>
                </c:pt>
                <c:pt idx="3471">
                  <c:v>0.10965</c:v>
                </c:pt>
                <c:pt idx="3472">
                  <c:v>0.107914</c:v>
                </c:pt>
                <c:pt idx="3473">
                  <c:v>0.106202</c:v>
                </c:pt>
                <c:pt idx="3474">
                  <c:v>0.104517</c:v>
                </c:pt>
                <c:pt idx="3475">
                  <c:v>0.10285900000000001</c:v>
                </c:pt>
                <c:pt idx="3476">
                  <c:v>0.101231</c:v>
                </c:pt>
                <c:pt idx="3477">
                  <c:v>9.9631899999999995E-2</c:v>
                </c:pt>
                <c:pt idx="3478">
                  <c:v>9.8064999999999999E-2</c:v>
                </c:pt>
                <c:pt idx="3479">
                  <c:v>9.6531099999999995E-2</c:v>
                </c:pt>
                <c:pt idx="3480">
                  <c:v>9.5031699999999997E-2</c:v>
                </c:pt>
                <c:pt idx="3481">
                  <c:v>9.3568999999999999E-2</c:v>
                </c:pt>
                <c:pt idx="3482">
                  <c:v>9.2144799999999999E-2</c:v>
                </c:pt>
                <c:pt idx="3483">
                  <c:v>9.07607E-2</c:v>
                </c:pt>
                <c:pt idx="3484">
                  <c:v>8.9416999999999996E-2</c:v>
                </c:pt>
                <c:pt idx="3485">
                  <c:v>8.8113399999999995E-2</c:v>
                </c:pt>
                <c:pt idx="3486">
                  <c:v>8.6849700000000002E-2</c:v>
                </c:pt>
                <c:pt idx="3487">
                  <c:v>8.5625699999999999E-2</c:v>
                </c:pt>
                <c:pt idx="3488">
                  <c:v>8.4441600000000006E-2</c:v>
                </c:pt>
                <c:pt idx="3489">
                  <c:v>8.3297599999999999E-2</c:v>
                </c:pt>
                <c:pt idx="3490">
                  <c:v>8.2194900000000001E-2</c:v>
                </c:pt>
                <c:pt idx="3491">
                  <c:v>8.1134899999999996E-2</c:v>
                </c:pt>
                <c:pt idx="3492">
                  <c:v>8.0117999999999995E-2</c:v>
                </c:pt>
                <c:pt idx="3493">
                  <c:v>7.91433E-2</c:v>
                </c:pt>
                <c:pt idx="3494">
                  <c:v>7.8209899999999999E-2</c:v>
                </c:pt>
                <c:pt idx="3495">
                  <c:v>7.7317999999999998E-2</c:v>
                </c:pt>
                <c:pt idx="3496">
                  <c:v>7.6468400000000006E-2</c:v>
                </c:pt>
                <c:pt idx="3497">
                  <c:v>7.5661699999999998E-2</c:v>
                </c:pt>
                <c:pt idx="3498">
                  <c:v>7.4898400000000004E-2</c:v>
                </c:pt>
                <c:pt idx="3499">
                  <c:v>7.4179099999999998E-2</c:v>
                </c:pt>
                <c:pt idx="3500">
                  <c:v>7.3504399999999998E-2</c:v>
                </c:pt>
                <c:pt idx="3501">
                  <c:v>7.2873999999999994E-2</c:v>
                </c:pt>
                <c:pt idx="3502">
                  <c:v>7.2287500000000005E-2</c:v>
                </c:pt>
                <c:pt idx="3503">
                  <c:v>7.1744199999999994E-2</c:v>
                </c:pt>
                <c:pt idx="3504">
                  <c:v>7.1243799999999996E-2</c:v>
                </c:pt>
                <c:pt idx="3505">
                  <c:v>7.0786399999999999E-2</c:v>
                </c:pt>
                <c:pt idx="3506">
                  <c:v>7.0372500000000004E-2</c:v>
                </c:pt>
                <c:pt idx="3507">
                  <c:v>7.0003700000000002E-2</c:v>
                </c:pt>
                <c:pt idx="3508">
                  <c:v>6.9680699999999998E-2</c:v>
                </c:pt>
                <c:pt idx="3509">
                  <c:v>6.9401900000000002E-2</c:v>
                </c:pt>
                <c:pt idx="3510">
                  <c:v>6.9164799999999999E-2</c:v>
                </c:pt>
                <c:pt idx="3511">
                  <c:v>6.8968000000000002E-2</c:v>
                </c:pt>
                <c:pt idx="3512">
                  <c:v>6.88106E-2</c:v>
                </c:pt>
                <c:pt idx="3513">
                  <c:v>6.8690399999999999E-2</c:v>
                </c:pt>
                <c:pt idx="3514">
                  <c:v>6.8605899999999997E-2</c:v>
                </c:pt>
                <c:pt idx="3515">
                  <c:v>6.8555500000000005E-2</c:v>
                </c:pt>
                <c:pt idx="3516">
                  <c:v>6.8537799999999996E-2</c:v>
                </c:pt>
                <c:pt idx="3517">
                  <c:v>6.8551000000000001E-2</c:v>
                </c:pt>
                <c:pt idx="3518">
                  <c:v>6.8593500000000002E-2</c:v>
                </c:pt>
                <c:pt idx="3519">
                  <c:v>6.8664000000000003E-2</c:v>
                </c:pt>
                <c:pt idx="3520">
                  <c:v>6.8761000000000003E-2</c:v>
                </c:pt>
                <c:pt idx="3521">
                  <c:v>6.8882600000000002E-2</c:v>
                </c:pt>
                <c:pt idx="3522">
                  <c:v>6.9026799999999999E-2</c:v>
                </c:pt>
                <c:pt idx="3523">
                  <c:v>6.9191799999999998E-2</c:v>
                </c:pt>
                <c:pt idx="3524">
                  <c:v>6.9376199999999999E-2</c:v>
                </c:pt>
                <c:pt idx="3525">
                  <c:v>6.9578600000000004E-2</c:v>
                </c:pt>
                <c:pt idx="3526">
                  <c:v>6.9797399999999996E-2</c:v>
                </c:pt>
                <c:pt idx="3527">
                  <c:v>7.0030800000000004E-2</c:v>
                </c:pt>
                <c:pt idx="3528">
                  <c:v>7.0277500000000007E-2</c:v>
                </c:pt>
                <c:pt idx="3529">
                  <c:v>7.0535899999999999E-2</c:v>
                </c:pt>
                <c:pt idx="3530">
                  <c:v>7.0804000000000006E-2</c:v>
                </c:pt>
                <c:pt idx="3531">
                  <c:v>7.1079600000000007E-2</c:v>
                </c:pt>
                <c:pt idx="3532">
                  <c:v>7.1360599999999996E-2</c:v>
                </c:pt>
                <c:pt idx="3533">
                  <c:v>7.1645100000000003E-2</c:v>
                </c:pt>
                <c:pt idx="3534">
                  <c:v>7.1930999999999995E-2</c:v>
                </c:pt>
                <c:pt idx="3535">
                  <c:v>7.2216299999999997E-2</c:v>
                </c:pt>
                <c:pt idx="3536">
                  <c:v>7.2498800000000002E-2</c:v>
                </c:pt>
                <c:pt idx="3537">
                  <c:v>7.2776199999999999E-2</c:v>
                </c:pt>
                <c:pt idx="3538">
                  <c:v>7.3046799999999995E-2</c:v>
                </c:pt>
                <c:pt idx="3539">
                  <c:v>7.3308600000000002E-2</c:v>
                </c:pt>
                <c:pt idx="3540">
                  <c:v>7.3559799999999995E-2</c:v>
                </c:pt>
                <c:pt idx="3541">
                  <c:v>7.3798500000000003E-2</c:v>
                </c:pt>
                <c:pt idx="3542">
                  <c:v>7.4022599999999994E-2</c:v>
                </c:pt>
                <c:pt idx="3543">
                  <c:v>7.4229600000000007E-2</c:v>
                </c:pt>
                <c:pt idx="3544">
                  <c:v>7.4417899999999995E-2</c:v>
                </c:pt>
                <c:pt idx="3545">
                  <c:v>7.4586E-2</c:v>
                </c:pt>
                <c:pt idx="3546">
                  <c:v>7.4732199999999999E-2</c:v>
                </c:pt>
                <c:pt idx="3547">
                  <c:v>7.4854500000000004E-2</c:v>
                </c:pt>
                <c:pt idx="3548">
                  <c:v>7.4951599999999993E-2</c:v>
                </c:pt>
                <c:pt idx="3549">
                  <c:v>7.5022400000000003E-2</c:v>
                </c:pt>
                <c:pt idx="3550">
                  <c:v>7.5065400000000004E-2</c:v>
                </c:pt>
                <c:pt idx="3551">
                  <c:v>7.5079400000000004E-2</c:v>
                </c:pt>
                <c:pt idx="3552">
                  <c:v>7.5062599999999993E-2</c:v>
                </c:pt>
                <c:pt idx="3553">
                  <c:v>7.5013399999999994E-2</c:v>
                </c:pt>
                <c:pt idx="3554">
                  <c:v>7.4930499999999997E-2</c:v>
                </c:pt>
                <c:pt idx="3555">
                  <c:v>7.4813599999999994E-2</c:v>
                </c:pt>
                <c:pt idx="3556">
                  <c:v>7.4662400000000004E-2</c:v>
                </c:pt>
                <c:pt idx="3557">
                  <c:v>7.4476000000000001E-2</c:v>
                </c:pt>
                <c:pt idx="3558">
                  <c:v>7.4253700000000006E-2</c:v>
                </c:pt>
                <c:pt idx="3559">
                  <c:v>7.3995199999999997E-2</c:v>
                </c:pt>
                <c:pt idx="3560">
                  <c:v>7.3700000000000002E-2</c:v>
                </c:pt>
                <c:pt idx="3561">
                  <c:v>7.3367600000000005E-2</c:v>
                </c:pt>
                <c:pt idx="3562">
                  <c:v>7.2997699999999999E-2</c:v>
                </c:pt>
                <c:pt idx="3563">
                  <c:v>7.2590199999999994E-2</c:v>
                </c:pt>
                <c:pt idx="3564">
                  <c:v>7.2145200000000007E-2</c:v>
                </c:pt>
                <c:pt idx="3565">
                  <c:v>7.1662799999999999E-2</c:v>
                </c:pt>
                <c:pt idx="3566">
                  <c:v>7.11426E-2</c:v>
                </c:pt>
                <c:pt idx="3567">
                  <c:v>7.0585099999999998E-2</c:v>
                </c:pt>
                <c:pt idx="3568">
                  <c:v>6.9990899999999995E-2</c:v>
                </c:pt>
                <c:pt idx="3569">
                  <c:v>6.9361199999999998E-2</c:v>
                </c:pt>
                <c:pt idx="3570">
                  <c:v>6.8696900000000005E-2</c:v>
                </c:pt>
                <c:pt idx="3571">
                  <c:v>6.7999000000000004E-2</c:v>
                </c:pt>
                <c:pt idx="3572">
                  <c:v>6.7268400000000006E-2</c:v>
                </c:pt>
                <c:pt idx="3573">
                  <c:v>6.6505900000000007E-2</c:v>
                </c:pt>
                <c:pt idx="3574">
                  <c:v>6.5712300000000001E-2</c:v>
                </c:pt>
                <c:pt idx="3575">
                  <c:v>6.4888600000000005E-2</c:v>
                </c:pt>
                <c:pt idx="3576">
                  <c:v>6.4036399999999993E-2</c:v>
                </c:pt>
                <c:pt idx="3577">
                  <c:v>6.3157500000000005E-2</c:v>
                </c:pt>
                <c:pt idx="3578">
                  <c:v>6.2254299999999999E-2</c:v>
                </c:pt>
                <c:pt idx="3579">
                  <c:v>6.1328800000000003E-2</c:v>
                </c:pt>
                <c:pt idx="3580">
                  <c:v>6.0382499999999999E-2</c:v>
                </c:pt>
                <c:pt idx="3581">
                  <c:v>5.9416099999999999E-2</c:v>
                </c:pt>
                <c:pt idx="3582">
                  <c:v>5.84311E-2</c:v>
                </c:pt>
                <c:pt idx="3583">
                  <c:v>5.7430000000000002E-2</c:v>
                </c:pt>
                <c:pt idx="3584">
                  <c:v>5.64155E-2</c:v>
                </c:pt>
                <c:pt idx="3585">
                  <c:v>5.5389800000000003E-2</c:v>
                </c:pt>
                <c:pt idx="3586">
                  <c:v>5.4355300000000002E-2</c:v>
                </c:pt>
                <c:pt idx="3587">
                  <c:v>5.3315099999999997E-2</c:v>
                </c:pt>
                <c:pt idx="3588">
                  <c:v>5.2271699999999997E-2</c:v>
                </c:pt>
                <c:pt idx="3589">
                  <c:v>5.1227399999999999E-2</c:v>
                </c:pt>
                <c:pt idx="3590">
                  <c:v>5.0184199999999998E-2</c:v>
                </c:pt>
                <c:pt idx="3591">
                  <c:v>4.9144199999999999E-2</c:v>
                </c:pt>
                <c:pt idx="3592">
                  <c:v>4.8110399999999998E-2</c:v>
                </c:pt>
                <c:pt idx="3593">
                  <c:v>4.7086500000000003E-2</c:v>
                </c:pt>
                <c:pt idx="3594">
                  <c:v>4.6077199999999999E-2</c:v>
                </c:pt>
                <c:pt idx="3595">
                  <c:v>4.5086500000000002E-2</c:v>
                </c:pt>
                <c:pt idx="3596">
                  <c:v>4.4115700000000001E-2</c:v>
                </c:pt>
                <c:pt idx="3597">
                  <c:v>4.3164800000000003E-2</c:v>
                </c:pt>
                <c:pt idx="3598">
                  <c:v>4.2235700000000001E-2</c:v>
                </c:pt>
                <c:pt idx="3599">
                  <c:v>4.13315E-2</c:v>
                </c:pt>
                <c:pt idx="3600">
                  <c:v>4.0454799999999999E-2</c:v>
                </c:pt>
                <c:pt idx="3601">
                  <c:v>3.9607400000000001E-2</c:v>
                </c:pt>
                <c:pt idx="3602">
                  <c:v>3.8791399999999997E-2</c:v>
                </c:pt>
                <c:pt idx="3603">
                  <c:v>3.8009500000000002E-2</c:v>
                </c:pt>
                <c:pt idx="3604">
                  <c:v>3.72638E-2</c:v>
                </c:pt>
                <c:pt idx="3605">
                  <c:v>3.6556400000000003E-2</c:v>
                </c:pt>
                <c:pt idx="3606">
                  <c:v>3.5888799999999998E-2</c:v>
                </c:pt>
                <c:pt idx="3607">
                  <c:v>3.52629E-2</c:v>
                </c:pt>
                <c:pt idx="3608">
                  <c:v>3.4680299999999997E-2</c:v>
                </c:pt>
                <c:pt idx="3609">
                  <c:v>3.4142699999999998E-2</c:v>
                </c:pt>
                <c:pt idx="3610">
                  <c:v>3.3651899999999998E-2</c:v>
                </c:pt>
                <c:pt idx="3611">
                  <c:v>3.3210099999999999E-2</c:v>
                </c:pt>
                <c:pt idx="3612">
                  <c:v>3.2819500000000001E-2</c:v>
                </c:pt>
                <c:pt idx="3613">
                  <c:v>3.2481599999999999E-2</c:v>
                </c:pt>
                <c:pt idx="3614">
                  <c:v>3.2197499999999997E-2</c:v>
                </c:pt>
                <c:pt idx="3615">
                  <c:v>3.1968700000000003E-2</c:v>
                </c:pt>
                <c:pt idx="3616">
                  <c:v>3.1797199999999998E-2</c:v>
                </c:pt>
                <c:pt idx="3617">
                  <c:v>3.1685100000000001E-2</c:v>
                </c:pt>
                <c:pt idx="3618">
                  <c:v>3.1633700000000001E-2</c:v>
                </c:pt>
                <c:pt idx="3619">
                  <c:v>3.1644100000000001E-2</c:v>
                </c:pt>
                <c:pt idx="3620">
                  <c:v>3.1716899999999999E-2</c:v>
                </c:pt>
                <c:pt idx="3621">
                  <c:v>3.1853199999999998E-2</c:v>
                </c:pt>
                <c:pt idx="3622">
                  <c:v>3.2053999999999999E-2</c:v>
                </c:pt>
                <c:pt idx="3623">
                  <c:v>3.23202E-2</c:v>
                </c:pt>
                <c:pt idx="3624">
                  <c:v>3.2652300000000002E-2</c:v>
                </c:pt>
                <c:pt idx="3625">
                  <c:v>3.3050599999999999E-2</c:v>
                </c:pt>
                <c:pt idx="3626">
                  <c:v>3.3515299999999998E-2</c:v>
                </c:pt>
                <c:pt idx="3627">
                  <c:v>3.40465E-2</c:v>
                </c:pt>
                <c:pt idx="3628">
                  <c:v>3.4644300000000003E-2</c:v>
                </c:pt>
                <c:pt idx="3629">
                  <c:v>3.5308399999999997E-2</c:v>
                </c:pt>
                <c:pt idx="3630">
                  <c:v>3.60387E-2</c:v>
                </c:pt>
                <c:pt idx="3631">
                  <c:v>3.6834699999999998E-2</c:v>
                </c:pt>
                <c:pt idx="3632">
                  <c:v>3.7696E-2</c:v>
                </c:pt>
                <c:pt idx="3633">
                  <c:v>3.8621599999999999E-2</c:v>
                </c:pt>
                <c:pt idx="3634">
                  <c:v>3.9610600000000003E-2</c:v>
                </c:pt>
                <c:pt idx="3635">
                  <c:v>4.0661700000000002E-2</c:v>
                </c:pt>
                <c:pt idx="3636">
                  <c:v>4.1773600000000001E-2</c:v>
                </c:pt>
                <c:pt idx="3637">
                  <c:v>4.2944999999999997E-2</c:v>
                </c:pt>
                <c:pt idx="3638">
                  <c:v>4.4174600000000001E-2</c:v>
                </c:pt>
                <c:pt idx="3639">
                  <c:v>4.5461000000000001E-2</c:v>
                </c:pt>
                <c:pt idx="3640">
                  <c:v>4.6802999999999997E-2</c:v>
                </c:pt>
                <c:pt idx="3641">
                  <c:v>4.8198600000000001E-2</c:v>
                </c:pt>
                <c:pt idx="3642">
                  <c:v>4.9645700000000001E-2</c:v>
                </c:pt>
                <c:pt idx="3643">
                  <c:v>5.1142399999999998E-2</c:v>
                </c:pt>
                <c:pt idx="3644">
                  <c:v>5.2687100000000001E-2</c:v>
                </c:pt>
                <c:pt idx="3645">
                  <c:v>5.4278399999999997E-2</c:v>
                </c:pt>
                <c:pt idx="3646">
                  <c:v>5.5913999999999998E-2</c:v>
                </c:pt>
                <c:pt idx="3647">
                  <c:v>5.7591499999999997E-2</c:v>
                </c:pt>
                <c:pt idx="3648">
                  <c:v>5.9308300000000001E-2</c:v>
                </c:pt>
                <c:pt idx="3649">
                  <c:v>6.1061900000000002E-2</c:v>
                </c:pt>
                <c:pt idx="3650">
                  <c:v>6.2849699999999994E-2</c:v>
                </c:pt>
                <c:pt idx="3651">
                  <c:v>6.4669000000000004E-2</c:v>
                </c:pt>
                <c:pt idx="3652">
                  <c:v>6.6516900000000004E-2</c:v>
                </c:pt>
                <c:pt idx="3653">
                  <c:v>6.8390699999999999E-2</c:v>
                </c:pt>
                <c:pt idx="3654">
                  <c:v>7.0287600000000006E-2</c:v>
                </c:pt>
                <c:pt idx="3655">
                  <c:v>7.2205400000000003E-2</c:v>
                </c:pt>
                <c:pt idx="3656">
                  <c:v>7.4141299999999993E-2</c:v>
                </c:pt>
                <c:pt idx="3657">
                  <c:v>7.6092499999999993E-2</c:v>
                </c:pt>
                <c:pt idx="3658">
                  <c:v>7.8055799999999995E-2</c:v>
                </c:pt>
                <c:pt idx="3659">
                  <c:v>8.0027799999999996E-2</c:v>
                </c:pt>
                <c:pt idx="3660">
                  <c:v>8.2005400000000006E-2</c:v>
                </c:pt>
                <c:pt idx="3661">
                  <c:v>8.3985599999999994E-2</c:v>
                </c:pt>
                <c:pt idx="3662">
                  <c:v>8.59655E-2</c:v>
                </c:pt>
                <c:pt idx="3663">
                  <c:v>8.7942099999999995E-2</c:v>
                </c:pt>
                <c:pt idx="3664">
                  <c:v>8.9913000000000007E-2</c:v>
                </c:pt>
                <c:pt idx="3665">
                  <c:v>9.1875799999999994E-2</c:v>
                </c:pt>
                <c:pt idx="3666">
                  <c:v>9.3827999999999995E-2</c:v>
                </c:pt>
                <c:pt idx="3667">
                  <c:v>9.5766500000000004E-2</c:v>
                </c:pt>
                <c:pt idx="3668">
                  <c:v>9.76881E-2</c:v>
                </c:pt>
                <c:pt idx="3669">
                  <c:v>9.95896E-2</c:v>
                </c:pt>
                <c:pt idx="3670">
                  <c:v>0.101468</c:v>
                </c:pt>
                <c:pt idx="3671">
                  <c:v>0.103321</c:v>
                </c:pt>
                <c:pt idx="3672">
                  <c:v>0.105145</c:v>
                </c:pt>
                <c:pt idx="3673">
                  <c:v>0.106937</c:v>
                </c:pt>
                <c:pt idx="3674">
                  <c:v>0.108694</c:v>
                </c:pt>
                <c:pt idx="3675">
                  <c:v>0.110412</c:v>
                </c:pt>
                <c:pt idx="3676">
                  <c:v>0.11209</c:v>
                </c:pt>
                <c:pt idx="3677">
                  <c:v>0.11372400000000001</c:v>
                </c:pt>
                <c:pt idx="3678">
                  <c:v>0.115312</c:v>
                </c:pt>
                <c:pt idx="3679">
                  <c:v>0.116852</c:v>
                </c:pt>
                <c:pt idx="3680">
                  <c:v>0.118341</c:v>
                </c:pt>
                <c:pt idx="3681">
                  <c:v>0.11977699999999999</c:v>
                </c:pt>
                <c:pt idx="3682">
                  <c:v>0.121156</c:v>
                </c:pt>
                <c:pt idx="3683">
                  <c:v>0.122476</c:v>
                </c:pt>
                <c:pt idx="3684">
                  <c:v>0.123736</c:v>
                </c:pt>
                <c:pt idx="3685">
                  <c:v>0.124934</c:v>
                </c:pt>
                <c:pt idx="3686">
                  <c:v>0.12606800000000001</c:v>
                </c:pt>
                <c:pt idx="3687">
                  <c:v>0.127136</c:v>
                </c:pt>
                <c:pt idx="3688">
                  <c:v>0.128137</c:v>
                </c:pt>
                <c:pt idx="3689">
                  <c:v>0.12906899999999999</c:v>
                </c:pt>
                <c:pt idx="3690">
                  <c:v>0.12992999999999999</c:v>
                </c:pt>
                <c:pt idx="3691">
                  <c:v>0.130721</c:v>
                </c:pt>
                <c:pt idx="3692">
                  <c:v>0.131439</c:v>
                </c:pt>
                <c:pt idx="3693">
                  <c:v>0.13208400000000001</c:v>
                </c:pt>
                <c:pt idx="3694">
                  <c:v>0.13265299999999999</c:v>
                </c:pt>
                <c:pt idx="3695">
                  <c:v>0.13314799999999999</c:v>
                </c:pt>
                <c:pt idx="3696">
                  <c:v>0.13356499999999999</c:v>
                </c:pt>
                <c:pt idx="3697">
                  <c:v>0.133906</c:v>
                </c:pt>
                <c:pt idx="3698">
                  <c:v>0.13417000000000001</c:v>
                </c:pt>
                <c:pt idx="3699">
                  <c:v>0.134356</c:v>
                </c:pt>
                <c:pt idx="3700">
                  <c:v>0.134463</c:v>
                </c:pt>
                <c:pt idx="3701">
                  <c:v>0.134491</c:v>
                </c:pt>
                <c:pt idx="3702">
                  <c:v>0.134439</c:v>
                </c:pt>
                <c:pt idx="3703">
                  <c:v>0.13430700000000001</c:v>
                </c:pt>
                <c:pt idx="3704">
                  <c:v>0.13409599999999999</c:v>
                </c:pt>
                <c:pt idx="3705">
                  <c:v>0.13380500000000001</c:v>
                </c:pt>
                <c:pt idx="3706">
                  <c:v>0.133435</c:v>
                </c:pt>
                <c:pt idx="3707">
                  <c:v>0.13298699999999999</c:v>
                </c:pt>
                <c:pt idx="3708">
                  <c:v>0.13245899999999999</c:v>
                </c:pt>
                <c:pt idx="3709">
                  <c:v>0.131852</c:v>
                </c:pt>
                <c:pt idx="3710">
                  <c:v>0.13116700000000001</c:v>
                </c:pt>
                <c:pt idx="3711">
                  <c:v>0.13040399999999999</c:v>
                </c:pt>
                <c:pt idx="3712">
                  <c:v>0.12956500000000001</c:v>
                </c:pt>
                <c:pt idx="3713">
                  <c:v>0.12865099999999999</c:v>
                </c:pt>
                <c:pt idx="3714">
                  <c:v>0.127663</c:v>
                </c:pt>
                <c:pt idx="3715">
                  <c:v>0.12660199999999999</c:v>
                </c:pt>
                <c:pt idx="3716">
                  <c:v>0.125469</c:v>
                </c:pt>
                <c:pt idx="3717">
                  <c:v>0.124267</c:v>
                </c:pt>
                <c:pt idx="3718">
                  <c:v>0.12299599999999999</c:v>
                </c:pt>
                <c:pt idx="3719">
                  <c:v>0.121656</c:v>
                </c:pt>
                <c:pt idx="3720">
                  <c:v>0.12025</c:v>
                </c:pt>
                <c:pt idx="3721">
                  <c:v>0.11877799999999999</c:v>
                </c:pt>
                <c:pt idx="3722">
                  <c:v>0.117243</c:v>
                </c:pt>
                <c:pt idx="3723">
                  <c:v>0.115645</c:v>
                </c:pt>
                <c:pt idx="3724">
                  <c:v>0.113987</c:v>
                </c:pt>
                <c:pt idx="3725">
                  <c:v>0.11226899999999999</c:v>
                </c:pt>
                <c:pt idx="3726">
                  <c:v>0.11049299999999999</c:v>
                </c:pt>
                <c:pt idx="3727">
                  <c:v>0.108663</c:v>
                </c:pt>
                <c:pt idx="3728">
                  <c:v>0.106778</c:v>
                </c:pt>
                <c:pt idx="3729">
                  <c:v>0.10484300000000001</c:v>
                </c:pt>
                <c:pt idx="3730">
                  <c:v>0.102858</c:v>
                </c:pt>
                <c:pt idx="3731">
                  <c:v>0.100826</c:v>
                </c:pt>
                <c:pt idx="3732">
                  <c:v>9.8747699999999994E-2</c:v>
                </c:pt>
                <c:pt idx="3733">
                  <c:v>9.6626900000000002E-2</c:v>
                </c:pt>
                <c:pt idx="3734">
                  <c:v>9.4465900000000005E-2</c:v>
                </c:pt>
                <c:pt idx="3735">
                  <c:v>9.2267000000000002E-2</c:v>
                </c:pt>
                <c:pt idx="3736">
                  <c:v>9.0032699999999993E-2</c:v>
                </c:pt>
                <c:pt idx="3737">
                  <c:v>8.7765300000000004E-2</c:v>
                </c:pt>
                <c:pt idx="3738">
                  <c:v>8.5466899999999998E-2</c:v>
                </c:pt>
                <c:pt idx="3739">
                  <c:v>8.3139500000000005E-2</c:v>
                </c:pt>
                <c:pt idx="3740">
                  <c:v>8.0785200000000001E-2</c:v>
                </c:pt>
                <c:pt idx="3741">
                  <c:v>7.8406000000000003E-2</c:v>
                </c:pt>
                <c:pt idx="3742">
                  <c:v>7.6005100000000006E-2</c:v>
                </c:pt>
                <c:pt idx="3743">
                  <c:v>7.3585800000000007E-2</c:v>
                </c:pt>
                <c:pt idx="3744">
                  <c:v>7.11508E-2</c:v>
                </c:pt>
                <c:pt idx="3745">
                  <c:v>6.8702600000000003E-2</c:v>
                </c:pt>
                <c:pt idx="3746">
                  <c:v>6.6243999999999997E-2</c:v>
                </c:pt>
                <c:pt idx="3747">
                  <c:v>6.3777700000000007E-2</c:v>
                </c:pt>
                <c:pt idx="3748">
                  <c:v>6.1306300000000001E-2</c:v>
                </c:pt>
                <c:pt idx="3749">
                  <c:v>5.8832500000000003E-2</c:v>
                </c:pt>
                <c:pt idx="3750">
                  <c:v>5.6358600000000002E-2</c:v>
                </c:pt>
                <c:pt idx="3751">
                  <c:v>5.38871E-2</c:v>
                </c:pt>
                <c:pt idx="3752">
                  <c:v>5.1420100000000003E-2</c:v>
                </c:pt>
                <c:pt idx="3753">
                  <c:v>4.8959700000000002E-2</c:v>
                </c:pt>
                <c:pt idx="3754">
                  <c:v>4.65082E-2</c:v>
                </c:pt>
                <c:pt idx="3755">
                  <c:v>4.4068200000000002E-2</c:v>
                </c:pt>
                <c:pt idx="3756">
                  <c:v>4.1642400000000003E-2</c:v>
                </c:pt>
                <c:pt idx="3757">
                  <c:v>3.9233400000000002E-2</c:v>
                </c:pt>
                <c:pt idx="3758">
                  <c:v>3.6843800000000003E-2</c:v>
                </c:pt>
                <c:pt idx="3759">
                  <c:v>3.4475800000000001E-2</c:v>
                </c:pt>
                <c:pt idx="3760">
                  <c:v>3.2131600000000003E-2</c:v>
                </c:pt>
                <c:pt idx="3761">
                  <c:v>2.98129E-2</c:v>
                </c:pt>
                <c:pt idx="3762">
                  <c:v>2.75216E-2</c:v>
                </c:pt>
                <c:pt idx="3763">
                  <c:v>2.5259899999999998E-2</c:v>
                </c:pt>
                <c:pt idx="3764">
                  <c:v>2.30297E-2</c:v>
                </c:pt>
                <c:pt idx="3765">
                  <c:v>2.0832300000000002E-2</c:v>
                </c:pt>
                <c:pt idx="3766">
                  <c:v>1.8670300000000001E-2</c:v>
                </c:pt>
                <c:pt idx="3767">
                  <c:v>1.65457E-2</c:v>
                </c:pt>
                <c:pt idx="3768">
                  <c:v>1.4460000000000001E-2</c:v>
                </c:pt>
                <c:pt idx="3769">
                  <c:v>1.2414400000000001E-2</c:v>
                </c:pt>
                <c:pt idx="3770">
                  <c:v>1.04105E-2</c:v>
                </c:pt>
                <c:pt idx="3771" formatCode="0.00E+00">
                  <c:v>8.4503400000000006E-3</c:v>
                </c:pt>
                <c:pt idx="3772" formatCode="0.00E+00">
                  <c:v>6.5359199999999998E-3</c:v>
                </c:pt>
                <c:pt idx="3773" formatCode="0.00E+00">
                  <c:v>4.6689599999999998E-3</c:v>
                </c:pt>
                <c:pt idx="3774" formatCode="0.00E+00">
                  <c:v>2.8513000000000002E-3</c:v>
                </c:pt>
                <c:pt idx="3775" formatCode="0.00E+00">
                  <c:v>1.08472E-3</c:v>
                </c:pt>
                <c:pt idx="3776" formatCode="0.00E+00">
                  <c:v>-6.2943600000000004E-4</c:v>
                </c:pt>
                <c:pt idx="3777" formatCode="0.00E+00">
                  <c:v>-2.2902600000000001E-3</c:v>
                </c:pt>
                <c:pt idx="3778" formatCode="0.00E+00">
                  <c:v>-3.89705E-3</c:v>
                </c:pt>
                <c:pt idx="3779" formatCode="0.00E+00">
                  <c:v>-5.4486700000000001E-3</c:v>
                </c:pt>
                <c:pt idx="3780" formatCode="0.00E+00">
                  <c:v>-6.9432599999999997E-3</c:v>
                </c:pt>
                <c:pt idx="3781" formatCode="0.00E+00">
                  <c:v>-8.3784299999999992E-3</c:v>
                </c:pt>
                <c:pt idx="3782" formatCode="0.00E+00">
                  <c:v>-9.7515199999999996E-3</c:v>
                </c:pt>
                <c:pt idx="3783">
                  <c:v>-1.10612E-2</c:v>
                </c:pt>
                <c:pt idx="3784">
                  <c:v>-1.2308700000000001E-2</c:v>
                </c:pt>
                <c:pt idx="3785">
                  <c:v>-1.34956E-2</c:v>
                </c:pt>
                <c:pt idx="3786">
                  <c:v>-1.46216E-2</c:v>
                </c:pt>
                <c:pt idx="3787">
                  <c:v>-1.5685999999999999E-2</c:v>
                </c:pt>
                <c:pt idx="3788">
                  <c:v>-1.6689200000000001E-2</c:v>
                </c:pt>
                <c:pt idx="3789">
                  <c:v>-1.76311E-2</c:v>
                </c:pt>
                <c:pt idx="3790">
                  <c:v>-1.8511900000000001E-2</c:v>
                </c:pt>
                <c:pt idx="3791">
                  <c:v>-1.9331500000000001E-2</c:v>
                </c:pt>
                <c:pt idx="3792">
                  <c:v>-2.0090400000000001E-2</c:v>
                </c:pt>
                <c:pt idx="3793">
                  <c:v>-2.0789100000000001E-2</c:v>
                </c:pt>
                <c:pt idx="3794">
                  <c:v>-2.1427999999999999E-2</c:v>
                </c:pt>
                <c:pt idx="3795">
                  <c:v>-2.2007700000000002E-2</c:v>
                </c:pt>
                <c:pt idx="3796">
                  <c:v>-2.25291E-2</c:v>
                </c:pt>
                <c:pt idx="3797">
                  <c:v>-2.2993199999999998E-2</c:v>
                </c:pt>
                <c:pt idx="3798">
                  <c:v>-2.3400799999999999E-2</c:v>
                </c:pt>
                <c:pt idx="3799">
                  <c:v>-2.3752599999999999E-2</c:v>
                </c:pt>
                <c:pt idx="3800">
                  <c:v>-2.4049299999999999E-2</c:v>
                </c:pt>
                <c:pt idx="3801">
                  <c:v>-2.4292299999999999E-2</c:v>
                </c:pt>
                <c:pt idx="3802">
                  <c:v>-2.44826E-2</c:v>
                </c:pt>
                <c:pt idx="3803">
                  <c:v>-2.46211E-2</c:v>
                </c:pt>
                <c:pt idx="3804">
                  <c:v>-2.4708399999999998E-2</c:v>
                </c:pt>
                <c:pt idx="3805">
                  <c:v>-2.47456E-2</c:v>
                </c:pt>
                <c:pt idx="3806">
                  <c:v>-2.47339E-2</c:v>
                </c:pt>
                <c:pt idx="3807">
                  <c:v>-2.46748E-2</c:v>
                </c:pt>
                <c:pt idx="3808">
                  <c:v>-2.4569400000000002E-2</c:v>
                </c:pt>
                <c:pt idx="3809">
                  <c:v>-2.4419300000000001E-2</c:v>
                </c:pt>
                <c:pt idx="3810">
                  <c:v>-2.4226000000000001E-2</c:v>
                </c:pt>
                <c:pt idx="3811">
                  <c:v>-2.39913E-2</c:v>
                </c:pt>
                <c:pt idx="3812">
                  <c:v>-2.3717100000000001E-2</c:v>
                </c:pt>
                <c:pt idx="3813">
                  <c:v>-2.34053E-2</c:v>
                </c:pt>
                <c:pt idx="3814">
                  <c:v>-2.3057399999999999E-2</c:v>
                </c:pt>
                <c:pt idx="3815">
                  <c:v>-2.2675399999999998E-2</c:v>
                </c:pt>
                <c:pt idx="3816">
                  <c:v>-2.2261300000000001E-2</c:v>
                </c:pt>
                <c:pt idx="3817">
                  <c:v>-2.1817400000000001E-2</c:v>
                </c:pt>
                <c:pt idx="3818">
                  <c:v>-2.13455E-2</c:v>
                </c:pt>
                <c:pt idx="3819">
                  <c:v>-2.08472E-2</c:v>
                </c:pt>
                <c:pt idx="3820">
                  <c:v>-2.0324600000000002E-2</c:v>
                </c:pt>
                <c:pt idx="3821">
                  <c:v>-1.97799E-2</c:v>
                </c:pt>
                <c:pt idx="3822">
                  <c:v>-1.9215400000000001E-2</c:v>
                </c:pt>
                <c:pt idx="3823">
                  <c:v>-1.8632699999999999E-2</c:v>
                </c:pt>
                <c:pt idx="3824">
                  <c:v>-1.8033299999999999E-2</c:v>
                </c:pt>
                <c:pt idx="3825">
                  <c:v>-1.7419E-2</c:v>
                </c:pt>
                <c:pt idx="3826">
                  <c:v>-1.6791500000000001E-2</c:v>
                </c:pt>
                <c:pt idx="3827">
                  <c:v>-1.6153000000000001E-2</c:v>
                </c:pt>
                <c:pt idx="3828">
                  <c:v>-1.5505400000000001E-2</c:v>
                </c:pt>
                <c:pt idx="3829">
                  <c:v>-1.4850800000000001E-2</c:v>
                </c:pt>
                <c:pt idx="3830">
                  <c:v>-1.41911E-2</c:v>
                </c:pt>
                <c:pt idx="3831">
                  <c:v>-1.3528200000000001E-2</c:v>
                </c:pt>
                <c:pt idx="3832">
                  <c:v>-1.2863599999999999E-2</c:v>
                </c:pt>
                <c:pt idx="3833">
                  <c:v>-1.21989E-2</c:v>
                </c:pt>
                <c:pt idx="3834">
                  <c:v>-1.1535999999999999E-2</c:v>
                </c:pt>
                <c:pt idx="3835">
                  <c:v>-1.08767E-2</c:v>
                </c:pt>
                <c:pt idx="3836">
                  <c:v>-1.0222800000000001E-2</c:v>
                </c:pt>
                <c:pt idx="3837" formatCode="0.00E+00">
                  <c:v>-9.5756000000000001E-3</c:v>
                </c:pt>
                <c:pt idx="3838" formatCode="0.00E+00">
                  <c:v>-8.9365299999999998E-3</c:v>
                </c:pt>
                <c:pt idx="3839" formatCode="0.00E+00">
                  <c:v>-8.3069700000000003E-3</c:v>
                </c:pt>
                <c:pt idx="3840" formatCode="0.00E+00">
                  <c:v>-7.6884400000000004E-3</c:v>
                </c:pt>
                <c:pt idx="3841" formatCode="0.00E+00">
                  <c:v>-7.0823800000000001E-3</c:v>
                </c:pt>
                <c:pt idx="3842" formatCode="0.00E+00">
                  <c:v>-6.4899500000000004E-3</c:v>
                </c:pt>
                <c:pt idx="3843" formatCode="0.00E+00">
                  <c:v>-5.9121599999999996E-3</c:v>
                </c:pt>
                <c:pt idx="3844" formatCode="0.00E+00">
                  <c:v>-5.3500900000000001E-3</c:v>
                </c:pt>
                <c:pt idx="3845" formatCode="0.00E+00">
                  <c:v>-4.8048500000000003E-3</c:v>
                </c:pt>
                <c:pt idx="3846" formatCode="0.00E+00">
                  <c:v>-4.2774500000000003E-3</c:v>
                </c:pt>
                <c:pt idx="3847" formatCode="0.00E+00">
                  <c:v>-3.7686199999999999E-3</c:v>
                </c:pt>
                <c:pt idx="3848" formatCode="0.00E+00">
                  <c:v>-3.27896E-3</c:v>
                </c:pt>
                <c:pt idx="3849" formatCode="0.00E+00">
                  <c:v>-2.8092600000000001E-3</c:v>
                </c:pt>
                <c:pt idx="3850" formatCode="0.00E+00">
                  <c:v>-2.3602499999999999E-3</c:v>
                </c:pt>
                <c:pt idx="3851" formatCode="0.00E+00">
                  <c:v>-1.9321399999999999E-3</c:v>
                </c:pt>
                <c:pt idx="3852" formatCode="0.00E+00">
                  <c:v>-1.52469E-3</c:v>
                </c:pt>
                <c:pt idx="3853" formatCode="0.00E+00">
                  <c:v>-1.13765E-3</c:v>
                </c:pt>
                <c:pt idx="3854" formatCode="0.00E+00">
                  <c:v>-7.7112000000000003E-4</c:v>
                </c:pt>
                <c:pt idx="3855" formatCode="0.00E+00">
                  <c:v>-4.2550200000000002E-4</c:v>
                </c:pt>
                <c:pt idx="3856" formatCode="0.00E+00">
                  <c:v>-1.0129E-4</c:v>
                </c:pt>
                <c:pt idx="3857" formatCode="0.00E+00">
                  <c:v>2.01375E-4</c:v>
                </c:pt>
                <c:pt idx="3858" formatCode="0.00E+00">
                  <c:v>4.8279600000000002E-4</c:v>
                </c:pt>
                <c:pt idx="3859" formatCode="0.00E+00">
                  <c:v>7.4338699999999998E-4</c:v>
                </c:pt>
                <c:pt idx="3860" formatCode="0.00E+00">
                  <c:v>9.8337500000000009E-4</c:v>
                </c:pt>
                <c:pt idx="3861" formatCode="0.00E+00">
                  <c:v>1.2029300000000001E-3</c:v>
                </c:pt>
                <c:pt idx="3862" formatCode="0.00E+00">
                  <c:v>1.40248E-3</c:v>
                </c:pt>
                <c:pt idx="3863" formatCode="0.00E+00">
                  <c:v>1.5826600000000001E-3</c:v>
                </c:pt>
                <c:pt idx="3864" formatCode="0.00E+00">
                  <c:v>1.74405E-3</c:v>
                </c:pt>
                <c:pt idx="3865" formatCode="0.00E+00">
                  <c:v>1.88729E-3</c:v>
                </c:pt>
                <c:pt idx="3866" formatCode="0.00E+00">
                  <c:v>2.01294E-3</c:v>
                </c:pt>
                <c:pt idx="3867" formatCode="0.00E+00">
                  <c:v>2.1216799999999999E-3</c:v>
                </c:pt>
                <c:pt idx="3868" formatCode="0.00E+00">
                  <c:v>2.2145799999999998E-3</c:v>
                </c:pt>
                <c:pt idx="3869" formatCode="0.00E+00">
                  <c:v>2.2928699999999998E-3</c:v>
                </c:pt>
                <c:pt idx="3870" formatCode="0.00E+00">
                  <c:v>2.3575800000000002E-3</c:v>
                </c:pt>
                <c:pt idx="3871" formatCode="0.00E+00">
                  <c:v>2.40953E-3</c:v>
                </c:pt>
                <c:pt idx="3872" formatCode="0.00E+00">
                  <c:v>2.4496100000000001E-3</c:v>
                </c:pt>
                <c:pt idx="3873" formatCode="0.00E+00">
                  <c:v>2.4792299999999998E-3</c:v>
                </c:pt>
                <c:pt idx="3874" formatCode="0.00E+00">
                  <c:v>2.49993E-3</c:v>
                </c:pt>
                <c:pt idx="3875" formatCode="0.00E+00">
                  <c:v>2.5130500000000002E-3</c:v>
                </c:pt>
                <c:pt idx="3876" formatCode="0.00E+00">
                  <c:v>2.5197800000000001E-3</c:v>
                </c:pt>
                <c:pt idx="3877" formatCode="0.00E+00">
                  <c:v>2.52134E-3</c:v>
                </c:pt>
                <c:pt idx="3878" formatCode="0.00E+00">
                  <c:v>2.5191599999999999E-3</c:v>
                </c:pt>
                <c:pt idx="3879" formatCode="0.00E+00">
                  <c:v>2.5147500000000001E-3</c:v>
                </c:pt>
                <c:pt idx="3880" formatCode="0.00E+00">
                  <c:v>2.5093200000000002E-3</c:v>
                </c:pt>
                <c:pt idx="3881" formatCode="0.00E+00">
                  <c:v>2.5039699999999999E-3</c:v>
                </c:pt>
                <c:pt idx="3882" formatCode="0.00E+00">
                  <c:v>2.4998199999999998E-3</c:v>
                </c:pt>
                <c:pt idx="3883" formatCode="0.00E+00">
                  <c:v>2.49804E-3</c:v>
                </c:pt>
                <c:pt idx="3884" formatCode="0.00E+00">
                  <c:v>2.49993E-3</c:v>
                </c:pt>
                <c:pt idx="3885" formatCode="0.00E+00">
                  <c:v>2.50717E-3</c:v>
                </c:pt>
                <c:pt idx="3886" formatCode="0.00E+00">
                  <c:v>2.5215200000000002E-3</c:v>
                </c:pt>
                <c:pt idx="3887" formatCode="0.00E+00">
                  <c:v>2.5446000000000002E-3</c:v>
                </c:pt>
                <c:pt idx="3888" formatCode="0.00E+00">
                  <c:v>2.57786E-3</c:v>
                </c:pt>
                <c:pt idx="3889" formatCode="0.00E+00">
                  <c:v>2.62269E-3</c:v>
                </c:pt>
                <c:pt idx="3890" formatCode="0.00E+00">
                  <c:v>2.6805900000000001E-3</c:v>
                </c:pt>
                <c:pt idx="3891" formatCode="0.00E+00">
                  <c:v>2.7531399999999998E-3</c:v>
                </c:pt>
                <c:pt idx="3892" formatCode="0.00E+00">
                  <c:v>2.8421499999999999E-3</c:v>
                </c:pt>
                <c:pt idx="3893" formatCode="0.00E+00">
                  <c:v>2.94918E-3</c:v>
                </c:pt>
                <c:pt idx="3894" formatCode="0.00E+00">
                  <c:v>3.0753099999999999E-3</c:v>
                </c:pt>
                <c:pt idx="3895" formatCode="0.00E+00">
                  <c:v>3.22142E-3</c:v>
                </c:pt>
                <c:pt idx="3896" formatCode="0.00E+00">
                  <c:v>3.3887600000000002E-3</c:v>
                </c:pt>
                <c:pt idx="3897" formatCode="0.00E+00">
                  <c:v>3.5787800000000002E-3</c:v>
                </c:pt>
                <c:pt idx="3898" formatCode="0.00E+00">
                  <c:v>3.79285E-3</c:v>
                </c:pt>
                <c:pt idx="3899" formatCode="0.00E+00">
                  <c:v>4.03243E-3</c:v>
                </c:pt>
                <c:pt idx="3900" formatCode="0.00E+00">
                  <c:v>4.2988200000000001E-3</c:v>
                </c:pt>
                <c:pt idx="3901" formatCode="0.00E+00">
                  <c:v>4.5928599999999998E-3</c:v>
                </c:pt>
                <c:pt idx="3902" formatCode="0.00E+00">
                  <c:v>4.9153699999999996E-3</c:v>
                </c:pt>
                <c:pt idx="3903" formatCode="0.00E+00">
                  <c:v>5.2674100000000001E-3</c:v>
                </c:pt>
                <c:pt idx="3904" formatCode="0.00E+00">
                  <c:v>5.6502200000000001E-3</c:v>
                </c:pt>
                <c:pt idx="3905" formatCode="0.00E+00">
                  <c:v>6.0648400000000002E-3</c:v>
                </c:pt>
                <c:pt idx="3906" formatCode="0.00E+00">
                  <c:v>6.5119599999999998E-3</c:v>
                </c:pt>
                <c:pt idx="3907" formatCode="0.00E+00">
                  <c:v>6.9922500000000002E-3</c:v>
                </c:pt>
                <c:pt idx="3908" formatCode="0.00E+00">
                  <c:v>7.50653E-3</c:v>
                </c:pt>
                <c:pt idx="3909" formatCode="0.00E+00">
                  <c:v>8.0554500000000005E-3</c:v>
                </c:pt>
                <c:pt idx="3910" formatCode="0.00E+00">
                  <c:v>8.6393400000000006E-3</c:v>
                </c:pt>
                <c:pt idx="3911" formatCode="0.00E+00">
                  <c:v>9.2583400000000003E-3</c:v>
                </c:pt>
                <c:pt idx="3912" formatCode="0.00E+00">
                  <c:v>9.9125199999999993E-3</c:v>
                </c:pt>
                <c:pt idx="3913">
                  <c:v>1.0602E-2</c:v>
                </c:pt>
                <c:pt idx="3914">
                  <c:v>1.13271E-2</c:v>
                </c:pt>
                <c:pt idx="3915">
                  <c:v>1.2088E-2</c:v>
                </c:pt>
                <c:pt idx="3916">
                  <c:v>1.28845E-2</c:v>
                </c:pt>
                <c:pt idx="3917">
                  <c:v>1.37164E-2</c:v>
                </c:pt>
                <c:pt idx="3918">
                  <c:v>1.45836E-2</c:v>
                </c:pt>
                <c:pt idx="3919">
                  <c:v>1.54857E-2</c:v>
                </c:pt>
                <c:pt idx="3920">
                  <c:v>1.6422699999999998E-2</c:v>
                </c:pt>
                <c:pt idx="3921">
                  <c:v>1.7394199999999999E-2</c:v>
                </c:pt>
                <c:pt idx="3922">
                  <c:v>1.8399800000000001E-2</c:v>
                </c:pt>
                <c:pt idx="3923">
                  <c:v>1.9439000000000001E-2</c:v>
                </c:pt>
                <c:pt idx="3924">
                  <c:v>2.0510899999999999E-2</c:v>
                </c:pt>
                <c:pt idx="3925">
                  <c:v>2.1614600000000001E-2</c:v>
                </c:pt>
                <c:pt idx="3926">
                  <c:v>2.2749100000000001E-2</c:v>
                </c:pt>
                <c:pt idx="3927">
                  <c:v>2.3913199999999999E-2</c:v>
                </c:pt>
                <c:pt idx="3928">
                  <c:v>2.5105700000000002E-2</c:v>
                </c:pt>
                <c:pt idx="3929">
                  <c:v>2.6325600000000001E-2</c:v>
                </c:pt>
                <c:pt idx="3930">
                  <c:v>2.7571600000000002E-2</c:v>
                </c:pt>
                <c:pt idx="3931">
                  <c:v>2.8842400000000001E-2</c:v>
                </c:pt>
                <c:pt idx="3932">
                  <c:v>3.0136900000000001E-2</c:v>
                </c:pt>
                <c:pt idx="3933">
                  <c:v>3.1453399999999999E-2</c:v>
                </c:pt>
                <c:pt idx="3934">
                  <c:v>3.2790399999999997E-2</c:v>
                </c:pt>
                <c:pt idx="3935">
                  <c:v>3.4146099999999999E-2</c:v>
                </c:pt>
                <c:pt idx="3936">
                  <c:v>3.5518599999999997E-2</c:v>
                </c:pt>
                <c:pt idx="3937">
                  <c:v>3.6906300000000003E-2</c:v>
                </c:pt>
                <c:pt idx="3938">
                  <c:v>3.8307300000000002E-2</c:v>
                </c:pt>
                <c:pt idx="3939">
                  <c:v>3.9719499999999998E-2</c:v>
                </c:pt>
                <c:pt idx="3940">
                  <c:v>4.1140599999999999E-2</c:v>
                </c:pt>
                <c:pt idx="3941">
                  <c:v>4.2568700000000001E-2</c:v>
                </c:pt>
                <c:pt idx="3942">
                  <c:v>4.4001699999999998E-2</c:v>
                </c:pt>
                <c:pt idx="3943">
                  <c:v>4.5437400000000003E-2</c:v>
                </c:pt>
                <c:pt idx="3944">
                  <c:v>4.6873499999999998E-2</c:v>
                </c:pt>
                <c:pt idx="3945">
                  <c:v>4.8307500000000003E-2</c:v>
                </c:pt>
                <c:pt idx="3946">
                  <c:v>4.9737000000000003E-2</c:v>
                </c:pt>
                <c:pt idx="3947">
                  <c:v>5.11596E-2</c:v>
                </c:pt>
                <c:pt idx="3948">
                  <c:v>5.2572899999999999E-2</c:v>
                </c:pt>
                <c:pt idx="3949">
                  <c:v>5.3974300000000003E-2</c:v>
                </c:pt>
                <c:pt idx="3950">
                  <c:v>5.5361500000000001E-2</c:v>
                </c:pt>
                <c:pt idx="3951">
                  <c:v>5.6731900000000002E-2</c:v>
                </c:pt>
                <c:pt idx="3952">
                  <c:v>5.8082799999999997E-2</c:v>
                </c:pt>
                <c:pt idx="3953">
                  <c:v>5.9411400000000003E-2</c:v>
                </c:pt>
                <c:pt idx="3954">
                  <c:v>6.0715100000000001E-2</c:v>
                </c:pt>
                <c:pt idx="3955">
                  <c:v>6.1991600000000001E-2</c:v>
                </c:pt>
                <c:pt idx="3956">
                  <c:v>6.3238299999999997E-2</c:v>
                </c:pt>
                <c:pt idx="3957">
                  <c:v>6.4452400000000007E-2</c:v>
                </c:pt>
                <c:pt idx="3958">
                  <c:v>6.5631499999999995E-2</c:v>
                </c:pt>
                <c:pt idx="3959">
                  <c:v>6.6773100000000002E-2</c:v>
                </c:pt>
                <c:pt idx="3960">
                  <c:v>6.7874699999999996E-2</c:v>
                </c:pt>
                <c:pt idx="3961">
                  <c:v>6.8933800000000003E-2</c:v>
                </c:pt>
                <c:pt idx="3962">
                  <c:v>6.9947800000000004E-2</c:v>
                </c:pt>
                <c:pt idx="3963">
                  <c:v>7.09143E-2</c:v>
                </c:pt>
                <c:pt idx="3964">
                  <c:v>7.1830900000000003E-2</c:v>
                </c:pt>
                <c:pt idx="3965">
                  <c:v>7.2695399999999993E-2</c:v>
                </c:pt>
                <c:pt idx="3966">
                  <c:v>7.3505500000000001E-2</c:v>
                </c:pt>
                <c:pt idx="3967">
                  <c:v>7.4258900000000003E-2</c:v>
                </c:pt>
                <c:pt idx="3968">
                  <c:v>7.4953500000000006E-2</c:v>
                </c:pt>
                <c:pt idx="3969">
                  <c:v>7.5587299999999996E-2</c:v>
                </c:pt>
                <c:pt idx="3970">
                  <c:v>7.6158199999999995E-2</c:v>
                </c:pt>
                <c:pt idx="3971">
                  <c:v>7.6664200000000002E-2</c:v>
                </c:pt>
                <c:pt idx="3972">
                  <c:v>7.71033E-2</c:v>
                </c:pt>
                <c:pt idx="3973">
                  <c:v>7.7473600000000004E-2</c:v>
                </c:pt>
                <c:pt idx="3974">
                  <c:v>7.7773499999999995E-2</c:v>
                </c:pt>
                <c:pt idx="3975">
                  <c:v>7.8001200000000007E-2</c:v>
                </c:pt>
                <c:pt idx="3976">
                  <c:v>7.8155299999999997E-2</c:v>
                </c:pt>
                <c:pt idx="3977">
                  <c:v>7.8234399999999996E-2</c:v>
                </c:pt>
                <c:pt idx="3978">
                  <c:v>7.8236899999999998E-2</c:v>
                </c:pt>
                <c:pt idx="3979">
                  <c:v>7.8161400000000006E-2</c:v>
                </c:pt>
                <c:pt idx="3980">
                  <c:v>7.8006900000000004E-2</c:v>
                </c:pt>
                <c:pt idx="3981">
                  <c:v>7.7772300000000003E-2</c:v>
                </c:pt>
                <c:pt idx="3982">
                  <c:v>7.7456700000000003E-2</c:v>
                </c:pt>
                <c:pt idx="3983">
                  <c:v>7.7059299999999997E-2</c:v>
                </c:pt>
                <c:pt idx="3984">
                  <c:v>7.65792E-2</c:v>
                </c:pt>
                <c:pt idx="3985">
                  <c:v>7.6016100000000003E-2</c:v>
                </c:pt>
                <c:pt idx="3986">
                  <c:v>7.53693E-2</c:v>
                </c:pt>
                <c:pt idx="3987">
                  <c:v>7.4638599999999999E-2</c:v>
                </c:pt>
                <c:pt idx="3988">
                  <c:v>7.3823600000000003E-2</c:v>
                </c:pt>
                <c:pt idx="3989">
                  <c:v>7.2924199999999995E-2</c:v>
                </c:pt>
                <c:pt idx="3990">
                  <c:v>7.1940500000000004E-2</c:v>
                </c:pt>
                <c:pt idx="3991">
                  <c:v>7.0872500000000005E-2</c:v>
                </c:pt>
                <c:pt idx="3992">
                  <c:v>6.9720699999999997E-2</c:v>
                </c:pt>
                <c:pt idx="3993">
                  <c:v>6.8485299999999999E-2</c:v>
                </c:pt>
                <c:pt idx="3994">
                  <c:v>6.7166900000000002E-2</c:v>
                </c:pt>
                <c:pt idx="3995">
                  <c:v>6.5766000000000005E-2</c:v>
                </c:pt>
                <c:pt idx="3996">
                  <c:v>6.4283400000000004E-2</c:v>
                </c:pt>
                <c:pt idx="3997">
                  <c:v>6.2719999999999998E-2</c:v>
                </c:pt>
                <c:pt idx="3998">
                  <c:v>6.1076800000000001E-2</c:v>
                </c:pt>
                <c:pt idx="3999">
                  <c:v>5.9355199999999997E-2</c:v>
                </c:pt>
                <c:pt idx="4000">
                  <c:v>5.7556200000000002E-2</c:v>
                </c:pt>
                <c:pt idx="4001">
                  <c:v>5.5681399999999999E-2</c:v>
                </c:pt>
                <c:pt idx="4002">
                  <c:v>5.3732299999999997E-2</c:v>
                </c:pt>
                <c:pt idx="4003">
                  <c:v>5.1710600000000002E-2</c:v>
                </c:pt>
                <c:pt idx="4004">
                  <c:v>4.9618000000000002E-2</c:v>
                </c:pt>
                <c:pt idx="4005">
                  <c:v>4.7456499999999999E-2</c:v>
                </c:pt>
                <c:pt idx="4006">
                  <c:v>4.52281E-2</c:v>
                </c:pt>
                <c:pt idx="4007">
                  <c:v>4.2935000000000001E-2</c:v>
                </c:pt>
                <c:pt idx="4008">
                  <c:v>4.0579400000000002E-2</c:v>
                </c:pt>
                <c:pt idx="4009">
                  <c:v>3.8163599999999999E-2</c:v>
                </c:pt>
                <c:pt idx="4010">
                  <c:v>3.5690300000000001E-2</c:v>
                </c:pt>
                <c:pt idx="4011">
                  <c:v>3.3161900000000001E-2</c:v>
                </c:pt>
                <c:pt idx="4012">
                  <c:v>3.0581199999999999E-2</c:v>
                </c:pt>
                <c:pt idx="4013">
                  <c:v>2.7950900000000001E-2</c:v>
                </c:pt>
                <c:pt idx="4014">
                  <c:v>2.5273799999999999E-2</c:v>
                </c:pt>
                <c:pt idx="4015">
                  <c:v>2.2552900000000001E-2</c:v>
                </c:pt>
                <c:pt idx="4016">
                  <c:v>1.9791300000000001E-2</c:v>
                </c:pt>
                <c:pt idx="4017">
                  <c:v>1.6992E-2</c:v>
                </c:pt>
                <c:pt idx="4018">
                  <c:v>1.41583E-2</c:v>
                </c:pt>
                <c:pt idx="4019">
                  <c:v>1.1293299999999999E-2</c:v>
                </c:pt>
                <c:pt idx="4020" formatCode="0.00E+00">
                  <c:v>8.4003900000000006E-3</c:v>
                </c:pt>
                <c:pt idx="4021" formatCode="0.00E+00">
                  <c:v>5.4829500000000003E-3</c:v>
                </c:pt>
                <c:pt idx="4022" formatCode="0.00E+00">
                  <c:v>2.5444E-3</c:v>
                </c:pt>
                <c:pt idx="4023" formatCode="0.00E+00">
                  <c:v>-4.1179999999999998E-4</c:v>
                </c:pt>
                <c:pt idx="4024" formatCode="0.00E+00">
                  <c:v>-3.3821099999999998E-3</c:v>
                </c:pt>
                <c:pt idx="4025" formatCode="0.00E+00">
                  <c:v>-6.3630300000000004E-3</c:v>
                </c:pt>
                <c:pt idx="4026" formatCode="0.00E+00">
                  <c:v>-9.3511099999999993E-3</c:v>
                </c:pt>
                <c:pt idx="4027">
                  <c:v>-1.2342799999999999E-2</c:v>
                </c:pt>
                <c:pt idx="4028">
                  <c:v>-1.53346E-2</c:v>
                </c:pt>
                <c:pt idx="4029">
                  <c:v>-1.83228E-2</c:v>
                </c:pt>
                <c:pt idx="4030">
                  <c:v>-2.1303800000000001E-2</c:v>
                </c:pt>
                <c:pt idx="4031">
                  <c:v>-2.4273900000000001E-2</c:v>
                </c:pt>
                <c:pt idx="4032">
                  <c:v>-2.7229400000000001E-2</c:v>
                </c:pt>
                <c:pt idx="4033">
                  <c:v>-3.0166800000000001E-2</c:v>
                </c:pt>
                <c:pt idx="4034">
                  <c:v>-3.3082399999999998E-2</c:v>
                </c:pt>
                <c:pt idx="4035">
                  <c:v>-3.59726E-2</c:v>
                </c:pt>
                <c:pt idx="4036">
                  <c:v>-3.8833699999999999E-2</c:v>
                </c:pt>
                <c:pt idx="4037">
                  <c:v>-4.1662200000000003E-2</c:v>
                </c:pt>
                <c:pt idx="4038">
                  <c:v>-4.4454500000000001E-2</c:v>
                </c:pt>
                <c:pt idx="4039">
                  <c:v>-4.7207100000000002E-2</c:v>
                </c:pt>
                <c:pt idx="4040">
                  <c:v>-4.9916599999999998E-2</c:v>
                </c:pt>
                <c:pt idx="4041">
                  <c:v>-5.2579399999999998E-2</c:v>
                </c:pt>
                <c:pt idx="4042">
                  <c:v>-5.51923E-2</c:v>
                </c:pt>
                <c:pt idx="4043">
                  <c:v>-5.7751900000000002E-2</c:v>
                </c:pt>
                <c:pt idx="4044">
                  <c:v>-6.02549E-2</c:v>
                </c:pt>
                <c:pt idx="4045">
                  <c:v>-6.2698199999999996E-2</c:v>
                </c:pt>
                <c:pt idx="4046">
                  <c:v>-6.50786E-2</c:v>
                </c:pt>
                <c:pt idx="4047">
                  <c:v>-6.7393099999999997E-2</c:v>
                </c:pt>
                <c:pt idx="4048">
                  <c:v>-6.9638699999999998E-2</c:v>
                </c:pt>
                <c:pt idx="4049">
                  <c:v>-7.1812500000000001E-2</c:v>
                </c:pt>
                <c:pt idx="4050">
                  <c:v>-7.3911699999999997E-2</c:v>
                </c:pt>
                <c:pt idx="4051">
                  <c:v>-7.5933700000000007E-2</c:v>
                </c:pt>
                <c:pt idx="4052">
                  <c:v>-7.7875799999999995E-2</c:v>
                </c:pt>
                <c:pt idx="4053">
                  <c:v>-7.9735600000000004E-2</c:v>
                </c:pt>
                <c:pt idx="4054">
                  <c:v>-8.1510600000000002E-2</c:v>
                </c:pt>
                <c:pt idx="4055">
                  <c:v>-8.3198599999999998E-2</c:v>
                </c:pt>
                <c:pt idx="4056">
                  <c:v>-8.4797399999999995E-2</c:v>
                </c:pt>
                <c:pt idx="4057">
                  <c:v>-8.6305000000000007E-2</c:v>
                </c:pt>
                <c:pt idx="4058">
                  <c:v>-8.7719400000000003E-2</c:v>
                </c:pt>
                <c:pt idx="4059">
                  <c:v>-8.9038800000000001E-2</c:v>
                </c:pt>
                <c:pt idx="4060">
                  <c:v>-9.0261499999999995E-2</c:v>
                </c:pt>
                <c:pt idx="4061">
                  <c:v>-9.1386099999999998E-2</c:v>
                </c:pt>
                <c:pt idx="4062">
                  <c:v>-9.2410999999999993E-2</c:v>
                </c:pt>
                <c:pt idx="4063">
                  <c:v>-9.3334899999999998E-2</c:v>
                </c:pt>
                <c:pt idx="4064">
                  <c:v>-9.4156799999999999E-2</c:v>
                </c:pt>
                <c:pt idx="4065">
                  <c:v>-9.4875600000000004E-2</c:v>
                </c:pt>
                <c:pt idx="4066">
                  <c:v>-9.5490400000000003E-2</c:v>
                </c:pt>
                <c:pt idx="4067">
                  <c:v>-9.60004E-2</c:v>
                </c:pt>
                <c:pt idx="4068">
                  <c:v>-9.6405199999999996E-2</c:v>
                </c:pt>
                <c:pt idx="4069">
                  <c:v>-9.6704100000000001E-2</c:v>
                </c:pt>
                <c:pt idx="4070">
                  <c:v>-9.6896999999999997E-2</c:v>
                </c:pt>
                <c:pt idx="4071">
                  <c:v>-9.69835E-2</c:v>
                </c:pt>
                <c:pt idx="4072">
                  <c:v>-9.6963800000000003E-2</c:v>
                </c:pt>
                <c:pt idx="4073">
                  <c:v>-9.6837800000000002E-2</c:v>
                </c:pt>
                <c:pt idx="4074">
                  <c:v>-9.6605999999999997E-2</c:v>
                </c:pt>
                <c:pt idx="4075">
                  <c:v>-9.6268500000000007E-2</c:v>
                </c:pt>
                <c:pt idx="4076">
                  <c:v>-9.5826099999999997E-2</c:v>
                </c:pt>
                <c:pt idx="4077">
                  <c:v>-9.5279299999999997E-2</c:v>
                </c:pt>
                <c:pt idx="4078">
                  <c:v>-9.4629000000000005E-2</c:v>
                </c:pt>
                <c:pt idx="4079">
                  <c:v>-9.3876100000000004E-2</c:v>
                </c:pt>
                <c:pt idx="4080">
                  <c:v>-9.3021800000000002E-2</c:v>
                </c:pt>
                <c:pt idx="4081">
                  <c:v>-9.2067200000000002E-2</c:v>
                </c:pt>
                <c:pt idx="4082">
                  <c:v>-9.1013800000000006E-2</c:v>
                </c:pt>
                <c:pt idx="4083">
                  <c:v>-8.9862899999999996E-2</c:v>
                </c:pt>
                <c:pt idx="4084">
                  <c:v>-8.8616299999999995E-2</c:v>
                </c:pt>
                <c:pt idx="4085">
                  <c:v>-8.7275699999999998E-2</c:v>
                </c:pt>
                <c:pt idx="4086">
                  <c:v>-8.58429E-2</c:v>
                </c:pt>
                <c:pt idx="4087">
                  <c:v>-8.4319900000000003E-2</c:v>
                </c:pt>
                <c:pt idx="4088">
                  <c:v>-8.2708900000000002E-2</c:v>
                </c:pt>
                <c:pt idx="4089">
                  <c:v>-8.1012000000000001E-2</c:v>
                </c:pt>
                <c:pt idx="4090">
                  <c:v>-7.9231599999999999E-2</c:v>
                </c:pt>
                <c:pt idx="4091">
                  <c:v>-7.73702E-2</c:v>
                </c:pt>
                <c:pt idx="4092">
                  <c:v>-7.5430200000000003E-2</c:v>
                </c:pt>
                <c:pt idx="4093">
                  <c:v>-7.3414300000000002E-2</c:v>
                </c:pt>
                <c:pt idx="4094">
                  <c:v>-7.1325200000000005E-2</c:v>
                </c:pt>
                <c:pt idx="4095">
                  <c:v>-6.91658E-2</c:v>
                </c:pt>
                <c:pt idx="4096">
                  <c:v>-6.6938899999999996E-2</c:v>
                </c:pt>
                <c:pt idx="4097">
                  <c:v>-6.46476E-2</c:v>
                </c:pt>
                <c:pt idx="4098">
                  <c:v>-6.2295000000000003E-2</c:v>
                </c:pt>
                <c:pt idx="4099">
                  <c:v>-5.9884E-2</c:v>
                </c:pt>
                <c:pt idx="4100">
                  <c:v>-5.74181E-2</c:v>
                </c:pt>
                <c:pt idx="4101">
                  <c:v>-5.4900299999999999E-2</c:v>
                </c:pt>
                <c:pt idx="4102">
                  <c:v>-5.2334100000000001E-2</c:v>
                </c:pt>
                <c:pt idx="4103">
                  <c:v>-4.97229E-2</c:v>
                </c:pt>
                <c:pt idx="4104">
                  <c:v>-4.7070000000000001E-2</c:v>
                </c:pt>
                <c:pt idx="4105">
                  <c:v>-4.4378899999999999E-2</c:v>
                </c:pt>
                <c:pt idx="4106">
                  <c:v>-4.1653200000000001E-2</c:v>
                </c:pt>
                <c:pt idx="4107">
                  <c:v>-3.8896300000000002E-2</c:v>
                </c:pt>
                <c:pt idx="4108">
                  <c:v>-3.6111900000000002E-2</c:v>
                </c:pt>
                <c:pt idx="4109">
                  <c:v>-3.3303399999999997E-2</c:v>
                </c:pt>
                <c:pt idx="4110">
                  <c:v>-3.0474600000000001E-2</c:v>
                </c:pt>
                <c:pt idx="4111">
                  <c:v>-2.7628900000000001E-2</c:v>
                </c:pt>
                <c:pt idx="4112">
                  <c:v>-2.47701E-2</c:v>
                </c:pt>
                <c:pt idx="4113">
                  <c:v>-2.19017E-2</c:v>
                </c:pt>
                <c:pt idx="4114">
                  <c:v>-1.90273E-2</c:v>
                </c:pt>
                <c:pt idx="4115">
                  <c:v>-1.6150500000000002E-2</c:v>
                </c:pt>
                <c:pt idx="4116">
                  <c:v>-1.3275E-2</c:v>
                </c:pt>
                <c:pt idx="4117">
                  <c:v>-1.0404099999999999E-2</c:v>
                </c:pt>
                <c:pt idx="4118" formatCode="0.00E+00">
                  <c:v>-7.5414999999999996E-3</c:v>
                </c:pt>
                <c:pt idx="4119" formatCode="0.00E+00">
                  <c:v>-4.6906600000000001E-3</c:v>
                </c:pt>
                <c:pt idx="4120" formatCode="0.00E+00">
                  <c:v>-1.85501E-3</c:v>
                </c:pt>
                <c:pt idx="4121" formatCode="0.00E+00">
                  <c:v>9.6203100000000002E-4</c:v>
                </c:pt>
                <c:pt idx="4122" formatCode="0.00E+00">
                  <c:v>3.7571000000000002E-3</c:v>
                </c:pt>
                <c:pt idx="4123" formatCode="0.00E+00">
                  <c:v>6.5268899999999996E-3</c:v>
                </c:pt>
                <c:pt idx="4124" formatCode="0.00E+00">
                  <c:v>9.2681399999999994E-3</c:v>
                </c:pt>
                <c:pt idx="4125">
                  <c:v>1.1977700000000001E-2</c:v>
                </c:pt>
                <c:pt idx="4126">
                  <c:v>1.4652399999999999E-2</c:v>
                </c:pt>
                <c:pt idx="4127">
                  <c:v>1.7289100000000002E-2</c:v>
                </c:pt>
                <c:pt idx="4128">
                  <c:v>1.9885E-2</c:v>
                </c:pt>
                <c:pt idx="4129">
                  <c:v>2.2437200000000001E-2</c:v>
                </c:pt>
                <c:pt idx="4130">
                  <c:v>2.4942700000000002E-2</c:v>
                </c:pt>
                <c:pt idx="4131">
                  <c:v>2.73989E-2</c:v>
                </c:pt>
                <c:pt idx="4132">
                  <c:v>2.9803099999999999E-2</c:v>
                </c:pt>
                <c:pt idx="4133">
                  <c:v>3.2152800000000002E-2</c:v>
                </c:pt>
                <c:pt idx="4134">
                  <c:v>3.44456E-2</c:v>
                </c:pt>
                <c:pt idx="4135">
                  <c:v>3.6679000000000003E-2</c:v>
                </c:pt>
                <c:pt idx="4136">
                  <c:v>3.8850799999999998E-2</c:v>
                </c:pt>
                <c:pt idx="4137">
                  <c:v>4.0959000000000002E-2</c:v>
                </c:pt>
                <c:pt idx="4138">
                  <c:v>4.3001400000000002E-2</c:v>
                </c:pt>
                <c:pt idx="4139">
                  <c:v>4.4976099999999998E-2</c:v>
                </c:pt>
                <c:pt idx="4140">
                  <c:v>4.6881300000000001E-2</c:v>
                </c:pt>
                <c:pt idx="4141">
                  <c:v>4.8715399999999999E-2</c:v>
                </c:pt>
                <c:pt idx="4142">
                  <c:v>5.0476699999999999E-2</c:v>
                </c:pt>
                <c:pt idx="4143">
                  <c:v>5.2163800000000003E-2</c:v>
                </c:pt>
                <c:pt idx="4144">
                  <c:v>5.3775299999999998E-2</c:v>
                </c:pt>
                <c:pt idx="4145">
                  <c:v>5.5309999999999998E-2</c:v>
                </c:pt>
                <c:pt idx="4146">
                  <c:v>5.6766799999999999E-2</c:v>
                </c:pt>
                <c:pt idx="4147">
                  <c:v>5.8144700000000001E-2</c:v>
                </c:pt>
                <c:pt idx="4148">
                  <c:v>5.94429E-2</c:v>
                </c:pt>
                <c:pt idx="4149">
                  <c:v>6.0660699999999998E-2</c:v>
                </c:pt>
                <c:pt idx="4150">
                  <c:v>6.1797299999999999E-2</c:v>
                </c:pt>
                <c:pt idx="4151">
                  <c:v>6.2852400000000003E-2</c:v>
                </c:pt>
                <c:pt idx="4152">
                  <c:v>6.3825599999999996E-2</c:v>
                </c:pt>
                <c:pt idx="4153">
                  <c:v>6.4716599999999999E-2</c:v>
                </c:pt>
                <c:pt idx="4154">
                  <c:v>6.5525299999999995E-2</c:v>
                </c:pt>
                <c:pt idx="4155">
                  <c:v>6.6251699999999997E-2</c:v>
                </c:pt>
                <c:pt idx="4156">
                  <c:v>6.6895899999999994E-2</c:v>
                </c:pt>
                <c:pt idx="4157">
                  <c:v>6.7458199999999996E-2</c:v>
                </c:pt>
                <c:pt idx="4158">
                  <c:v>6.7938899999999997E-2</c:v>
                </c:pt>
                <c:pt idx="4159">
                  <c:v>6.8338499999999996E-2</c:v>
                </c:pt>
                <c:pt idx="4160">
                  <c:v>6.8657499999999996E-2</c:v>
                </c:pt>
                <c:pt idx="4161">
                  <c:v>6.8896700000000005E-2</c:v>
                </c:pt>
                <c:pt idx="4162">
                  <c:v>6.9056900000000004E-2</c:v>
                </c:pt>
                <c:pt idx="4163">
                  <c:v>6.9138900000000003E-2</c:v>
                </c:pt>
                <c:pt idx="4164">
                  <c:v>6.9143899999999994E-2</c:v>
                </c:pt>
                <c:pt idx="4165">
                  <c:v>6.9072800000000004E-2</c:v>
                </c:pt>
                <c:pt idx="4166">
                  <c:v>6.8927000000000002E-2</c:v>
                </c:pt>
                <c:pt idx="4167">
                  <c:v>6.8707699999999997E-2</c:v>
                </c:pt>
                <c:pt idx="4168">
                  <c:v>6.8416299999999999E-2</c:v>
                </c:pt>
                <c:pt idx="4169">
                  <c:v>6.8054400000000001E-2</c:v>
                </c:pt>
                <c:pt idx="4170">
                  <c:v>6.7623500000000003E-2</c:v>
                </c:pt>
                <c:pt idx="4171">
                  <c:v>6.7125299999999999E-2</c:v>
                </c:pt>
                <c:pt idx="4172">
                  <c:v>6.6561499999999996E-2</c:v>
                </c:pt>
                <c:pt idx="4173">
                  <c:v>6.5934000000000006E-2</c:v>
                </c:pt>
                <c:pt idx="4174">
                  <c:v>6.52446E-2</c:v>
                </c:pt>
                <c:pt idx="4175">
                  <c:v>6.4495300000000005E-2</c:v>
                </c:pt>
                <c:pt idx="4176">
                  <c:v>6.3688099999999997E-2</c:v>
                </c:pt>
                <c:pt idx="4177">
                  <c:v>6.2825000000000006E-2</c:v>
                </c:pt>
                <c:pt idx="4178">
                  <c:v>6.1908299999999999E-2</c:v>
                </c:pt>
                <c:pt idx="4179">
                  <c:v>6.0940099999999997E-2</c:v>
                </c:pt>
                <c:pt idx="4180">
                  <c:v>5.9922700000000002E-2</c:v>
                </c:pt>
                <c:pt idx="4181">
                  <c:v>5.8858300000000002E-2</c:v>
                </c:pt>
                <c:pt idx="4182">
                  <c:v>5.7749200000000001E-2</c:v>
                </c:pt>
                <c:pt idx="4183">
                  <c:v>5.6597700000000001E-2</c:v>
                </c:pt>
                <c:pt idx="4184">
                  <c:v>5.5406400000000001E-2</c:v>
                </c:pt>
                <c:pt idx="4185">
                  <c:v>5.4177500000000003E-2</c:v>
                </c:pt>
                <c:pt idx="4186">
                  <c:v>5.2913399999999999E-2</c:v>
                </c:pt>
                <c:pt idx="4187">
                  <c:v>5.1616700000000001E-2</c:v>
                </c:pt>
                <c:pt idx="4188">
                  <c:v>5.0289800000000003E-2</c:v>
                </c:pt>
                <c:pt idx="4189">
                  <c:v>4.8934999999999999E-2</c:v>
                </c:pt>
                <c:pt idx="4190">
                  <c:v>4.7554899999999997E-2</c:v>
                </c:pt>
                <c:pt idx="4191">
                  <c:v>4.6151999999999999E-2</c:v>
                </c:pt>
                <c:pt idx="4192">
                  <c:v>4.47286E-2</c:v>
                </c:pt>
                <c:pt idx="4193">
                  <c:v>4.3287300000000001E-2</c:v>
                </c:pt>
                <c:pt idx="4194">
                  <c:v>4.1830300000000001E-2</c:v>
                </c:pt>
                <c:pt idx="4195">
                  <c:v>4.0360300000000002E-2</c:v>
                </c:pt>
                <c:pt idx="4196">
                  <c:v>3.8879400000000001E-2</c:v>
                </c:pt>
                <c:pt idx="4197">
                  <c:v>3.7390199999999998E-2</c:v>
                </c:pt>
                <c:pt idx="4198">
                  <c:v>3.5894799999999998E-2</c:v>
                </c:pt>
                <c:pt idx="4199">
                  <c:v>3.4395599999999998E-2</c:v>
                </c:pt>
                <c:pt idx="4200">
                  <c:v>3.2894899999999998E-2</c:v>
                </c:pt>
                <c:pt idx="4201">
                  <c:v>3.13948E-2</c:v>
                </c:pt>
                <c:pt idx="4202">
                  <c:v>2.98976E-2</c:v>
                </c:pt>
                <c:pt idx="4203">
                  <c:v>2.8405300000000001E-2</c:v>
                </c:pt>
                <c:pt idx="4204">
                  <c:v>2.69199E-2</c:v>
                </c:pt>
                <c:pt idx="4205">
                  <c:v>2.54436E-2</c:v>
                </c:pt>
                <c:pt idx="4206">
                  <c:v>2.3978200000000002E-2</c:v>
                </c:pt>
                <c:pt idx="4207">
                  <c:v>2.25256E-2</c:v>
                </c:pt>
                <c:pt idx="4208">
                  <c:v>2.1087700000000001E-2</c:v>
                </c:pt>
                <c:pt idx="4209">
                  <c:v>1.9666200000000002E-2</c:v>
                </c:pt>
                <c:pt idx="4210">
                  <c:v>1.82627E-2</c:v>
                </c:pt>
                <c:pt idx="4211">
                  <c:v>1.6879000000000002E-2</c:v>
                </c:pt>
                <c:pt idx="4212">
                  <c:v>1.5516500000000001E-2</c:v>
                </c:pt>
                <c:pt idx="4213">
                  <c:v>1.41767E-2</c:v>
                </c:pt>
                <c:pt idx="4214">
                  <c:v>1.2860999999999999E-2</c:v>
                </c:pt>
                <c:pt idx="4215">
                  <c:v>1.15707E-2</c:v>
                </c:pt>
                <c:pt idx="4216">
                  <c:v>1.03071E-2</c:v>
                </c:pt>
                <c:pt idx="4217" formatCode="0.00E+00">
                  <c:v>9.0711799999999999E-3</c:v>
                </c:pt>
                <c:pt idx="4218" formatCode="0.00E+00">
                  <c:v>7.8641100000000005E-3</c:v>
                </c:pt>
                <c:pt idx="4219" formatCode="0.00E+00">
                  <c:v>6.6868600000000002E-3</c:v>
                </c:pt>
                <c:pt idx="4220" formatCode="0.00E+00">
                  <c:v>5.5403199999999996E-3</c:v>
                </c:pt>
                <c:pt idx="4221" formatCode="0.00E+00">
                  <c:v>4.4252900000000001E-3</c:v>
                </c:pt>
                <c:pt idx="4222" formatCode="0.00E+00">
                  <c:v>3.34249E-3</c:v>
                </c:pt>
                <c:pt idx="4223" formatCode="0.00E+00">
                  <c:v>2.2925699999999999E-3</c:v>
                </c:pt>
                <c:pt idx="4224" formatCode="0.00E+00">
                  <c:v>1.27607E-3</c:v>
                </c:pt>
                <c:pt idx="4225" formatCode="0.00E+00">
                  <c:v>2.9345899999999998E-4</c:v>
                </c:pt>
                <c:pt idx="4226" formatCode="0.00E+00">
                  <c:v>-6.5488500000000002E-4</c:v>
                </c:pt>
                <c:pt idx="4227" formatCode="0.00E+00">
                  <c:v>-1.5686700000000001E-3</c:v>
                </c:pt>
                <c:pt idx="4228" formatCode="0.00E+00">
                  <c:v>-2.4476799999999998E-3</c:v>
                </c:pt>
                <c:pt idx="4229" formatCode="0.00E+00">
                  <c:v>-3.2918000000000001E-3</c:v>
                </c:pt>
                <c:pt idx="4230" formatCode="0.00E+00">
                  <c:v>-4.1009799999999997E-3</c:v>
                </c:pt>
                <c:pt idx="4231" formatCode="0.00E+00">
                  <c:v>-4.8752700000000001E-3</c:v>
                </c:pt>
                <c:pt idx="4232" formatCode="0.00E+00">
                  <c:v>-5.6147699999999998E-3</c:v>
                </c:pt>
                <c:pt idx="4233" formatCode="0.00E+00">
                  <c:v>-6.3196900000000002E-3</c:v>
                </c:pt>
                <c:pt idx="4234" formatCode="0.00E+00">
                  <c:v>-6.9903099999999996E-3</c:v>
                </c:pt>
                <c:pt idx="4235" formatCode="0.00E+00">
                  <c:v>-7.6269800000000002E-3</c:v>
                </c:pt>
                <c:pt idx="4236" formatCode="0.00E+00">
                  <c:v>-8.2301200000000005E-3</c:v>
                </c:pt>
                <c:pt idx="4237" formatCode="0.00E+00">
                  <c:v>-8.8002199999999992E-3</c:v>
                </c:pt>
                <c:pt idx="4238" formatCode="0.00E+00">
                  <c:v>-9.3378699999999999E-3</c:v>
                </c:pt>
                <c:pt idx="4239" formatCode="0.00E+00">
                  <c:v>-9.8436800000000005E-3</c:v>
                </c:pt>
                <c:pt idx="4240">
                  <c:v>-1.03184E-2</c:v>
                </c:pt>
                <c:pt idx="4241">
                  <c:v>-1.07627E-2</c:v>
                </c:pt>
                <c:pt idx="4242">
                  <c:v>-1.1177400000000001E-2</c:v>
                </c:pt>
                <c:pt idx="4243">
                  <c:v>-1.1563500000000001E-2</c:v>
                </c:pt>
                <c:pt idx="4244">
                  <c:v>-1.1921899999999999E-2</c:v>
                </c:pt>
                <c:pt idx="4245">
                  <c:v>-1.2253500000000001E-2</c:v>
                </c:pt>
                <c:pt idx="4246">
                  <c:v>-1.25594E-2</c:v>
                </c:pt>
                <c:pt idx="4247">
                  <c:v>-1.2840600000000001E-2</c:v>
                </c:pt>
                <c:pt idx="4248">
                  <c:v>-1.30983E-2</c:v>
                </c:pt>
                <c:pt idx="4249">
                  <c:v>-1.3333599999999999E-2</c:v>
                </c:pt>
                <c:pt idx="4250">
                  <c:v>-1.35478E-2</c:v>
                </c:pt>
                <c:pt idx="4251">
                  <c:v>-1.37419E-2</c:v>
                </c:pt>
                <c:pt idx="4252">
                  <c:v>-1.39174E-2</c:v>
                </c:pt>
                <c:pt idx="4253">
                  <c:v>-1.4075499999999999E-2</c:v>
                </c:pt>
                <c:pt idx="4254">
                  <c:v>-1.42174E-2</c:v>
                </c:pt>
                <c:pt idx="4255">
                  <c:v>-1.43445E-2</c:v>
                </c:pt>
                <c:pt idx="4256">
                  <c:v>-1.44581E-2</c:v>
                </c:pt>
                <c:pt idx="4257">
                  <c:v>-1.45595E-2</c:v>
                </c:pt>
                <c:pt idx="4258">
                  <c:v>-1.46502E-2</c:v>
                </c:pt>
                <c:pt idx="4259">
                  <c:v>-1.47314E-2</c:v>
                </c:pt>
                <c:pt idx="4260">
                  <c:v>-1.4804599999999999E-2</c:v>
                </c:pt>
                <c:pt idx="4261">
                  <c:v>-1.4870899999999999E-2</c:v>
                </c:pt>
                <c:pt idx="4262">
                  <c:v>-1.49319E-2</c:v>
                </c:pt>
                <c:pt idx="4263">
                  <c:v>-1.4988700000000001E-2</c:v>
                </c:pt>
                <c:pt idx="4264">
                  <c:v>-1.50429E-2</c:v>
                </c:pt>
                <c:pt idx="4265">
                  <c:v>-1.50955E-2</c:v>
                </c:pt>
                <c:pt idx="4266">
                  <c:v>-1.5147900000000001E-2</c:v>
                </c:pt>
                <c:pt idx="4267">
                  <c:v>-1.52014E-2</c:v>
                </c:pt>
                <c:pt idx="4268">
                  <c:v>-1.52572E-2</c:v>
                </c:pt>
                <c:pt idx="4269">
                  <c:v>-1.53165E-2</c:v>
                </c:pt>
                <c:pt idx="4270">
                  <c:v>-1.5380400000000001E-2</c:v>
                </c:pt>
                <c:pt idx="4271">
                  <c:v>-1.545E-2</c:v>
                </c:pt>
                <c:pt idx="4272">
                  <c:v>-1.55265E-2</c:v>
                </c:pt>
                <c:pt idx="4273">
                  <c:v>-1.56109E-2</c:v>
                </c:pt>
                <c:pt idx="4274">
                  <c:v>-1.5704200000000001E-2</c:v>
                </c:pt>
                <c:pt idx="4275">
                  <c:v>-1.58072E-2</c:v>
                </c:pt>
                <c:pt idx="4276">
                  <c:v>-1.5921100000000001E-2</c:v>
                </c:pt>
                <c:pt idx="4277">
                  <c:v>-1.6046499999999998E-2</c:v>
                </c:pt>
                <c:pt idx="4278">
                  <c:v>-1.6184199999999999E-2</c:v>
                </c:pt>
                <c:pt idx="4279">
                  <c:v>-1.6335100000000002E-2</c:v>
                </c:pt>
                <c:pt idx="4280">
                  <c:v>-1.6499699999999999E-2</c:v>
                </c:pt>
                <c:pt idx="4281">
                  <c:v>-1.6678700000000001E-2</c:v>
                </c:pt>
                <c:pt idx="4282">
                  <c:v>-1.6872700000000001E-2</c:v>
                </c:pt>
                <c:pt idx="4283">
                  <c:v>-1.7082E-2</c:v>
                </c:pt>
                <c:pt idx="4284">
                  <c:v>-1.7307300000000001E-2</c:v>
                </c:pt>
                <c:pt idx="4285">
                  <c:v>-1.75487E-2</c:v>
                </c:pt>
                <c:pt idx="4286">
                  <c:v>-1.7806599999999999E-2</c:v>
                </c:pt>
                <c:pt idx="4287">
                  <c:v>-1.8081199999999999E-2</c:v>
                </c:pt>
                <c:pt idx="4288">
                  <c:v>-1.8372699999999999E-2</c:v>
                </c:pt>
                <c:pt idx="4289">
                  <c:v>-1.8681099999999999E-2</c:v>
                </c:pt>
                <c:pt idx="4290">
                  <c:v>-1.9006499999999999E-2</c:v>
                </c:pt>
                <c:pt idx="4291">
                  <c:v>-1.9348799999999999E-2</c:v>
                </c:pt>
                <c:pt idx="4292">
                  <c:v>-1.9707800000000001E-2</c:v>
                </c:pt>
                <c:pt idx="4293">
                  <c:v>-2.0083299999999998E-2</c:v>
                </c:pt>
                <c:pt idx="4294">
                  <c:v>-2.0475199999999999E-2</c:v>
                </c:pt>
                <c:pt idx="4295">
                  <c:v>-2.0882899999999999E-2</c:v>
                </c:pt>
                <c:pt idx="4296">
                  <c:v>-2.1306200000000001E-2</c:v>
                </c:pt>
                <c:pt idx="4297">
                  <c:v>-2.1744400000000001E-2</c:v>
                </c:pt>
                <c:pt idx="4298">
                  <c:v>-2.21972E-2</c:v>
                </c:pt>
                <c:pt idx="4299">
                  <c:v>-2.2663800000000001E-2</c:v>
                </c:pt>
                <c:pt idx="4300">
                  <c:v>-2.3143500000000001E-2</c:v>
                </c:pt>
                <c:pt idx="4301">
                  <c:v>-2.3635699999999999E-2</c:v>
                </c:pt>
                <c:pt idx="4302">
                  <c:v>-2.4139399999999998E-2</c:v>
                </c:pt>
                <c:pt idx="4303">
                  <c:v>-2.46538E-2</c:v>
                </c:pt>
                <c:pt idx="4304">
                  <c:v>-2.5177999999999999E-2</c:v>
                </c:pt>
                <c:pt idx="4305">
                  <c:v>-2.5710899999999998E-2</c:v>
                </c:pt>
                <c:pt idx="4306">
                  <c:v>-2.6251500000000001E-2</c:v>
                </c:pt>
                <c:pt idx="4307">
                  <c:v>-2.6798700000000002E-2</c:v>
                </c:pt>
                <c:pt idx="4308">
                  <c:v>-2.7351400000000001E-2</c:v>
                </c:pt>
                <c:pt idx="4309">
                  <c:v>-2.7908200000000001E-2</c:v>
                </c:pt>
                <c:pt idx="4310">
                  <c:v>-2.8468E-2</c:v>
                </c:pt>
                <c:pt idx="4311">
                  <c:v>-2.90294E-2</c:v>
                </c:pt>
                <c:pt idx="4312">
                  <c:v>-2.9591099999999999E-2</c:v>
                </c:pt>
                <c:pt idx="4313">
                  <c:v>-3.01517E-2</c:v>
                </c:pt>
                <c:pt idx="4314">
                  <c:v>-3.0709699999999999E-2</c:v>
                </c:pt>
                <c:pt idx="4315">
                  <c:v>-3.1263800000000001E-2</c:v>
                </c:pt>
                <c:pt idx="4316">
                  <c:v>-3.1812399999999998E-2</c:v>
                </c:pt>
                <c:pt idx="4317">
                  <c:v>-3.2354000000000001E-2</c:v>
                </c:pt>
                <c:pt idx="4318">
                  <c:v>-3.2887E-2</c:v>
                </c:pt>
                <c:pt idx="4319">
                  <c:v>-3.3410000000000002E-2</c:v>
                </c:pt>
                <c:pt idx="4320">
                  <c:v>-3.3921199999999999E-2</c:v>
                </c:pt>
                <c:pt idx="4321">
                  <c:v>-3.4419199999999997E-2</c:v>
                </c:pt>
                <c:pt idx="4322">
                  <c:v>-3.49024E-2</c:v>
                </c:pt>
                <c:pt idx="4323">
                  <c:v>-3.5368999999999998E-2</c:v>
                </c:pt>
                <c:pt idx="4324">
                  <c:v>-3.5817500000000002E-2</c:v>
                </c:pt>
                <c:pt idx="4325">
                  <c:v>-3.6246399999999998E-2</c:v>
                </c:pt>
                <c:pt idx="4326">
                  <c:v>-3.6653900000000003E-2</c:v>
                </c:pt>
                <c:pt idx="4327">
                  <c:v>-3.7038500000000002E-2</c:v>
                </c:pt>
                <c:pt idx="4328">
                  <c:v>-3.7398599999999997E-2</c:v>
                </c:pt>
                <c:pt idx="4329">
                  <c:v>-3.7732599999999998E-2</c:v>
                </c:pt>
                <c:pt idx="4330">
                  <c:v>-3.8039099999999999E-2</c:v>
                </c:pt>
                <c:pt idx="4331">
                  <c:v>-3.8316299999999998E-2</c:v>
                </c:pt>
                <c:pt idx="4332">
                  <c:v>-3.8562899999999997E-2</c:v>
                </c:pt>
                <c:pt idx="4333">
                  <c:v>-3.8777300000000001E-2</c:v>
                </c:pt>
                <c:pt idx="4334">
                  <c:v>-3.8958199999999998E-2</c:v>
                </c:pt>
                <c:pt idx="4335">
                  <c:v>-3.9104100000000003E-2</c:v>
                </c:pt>
                <c:pt idx="4336">
                  <c:v>-3.9213600000000001E-2</c:v>
                </c:pt>
                <c:pt idx="4337">
                  <c:v>-3.9285399999999998E-2</c:v>
                </c:pt>
                <c:pt idx="4338">
                  <c:v>-3.93183E-2</c:v>
                </c:pt>
                <c:pt idx="4339">
                  <c:v>-3.9310999999999999E-2</c:v>
                </c:pt>
                <c:pt idx="4340">
                  <c:v>-3.9262400000000003E-2</c:v>
                </c:pt>
                <c:pt idx="4341">
                  <c:v>-3.9171400000000002E-2</c:v>
                </c:pt>
                <c:pt idx="4342">
                  <c:v>-3.9036800000000003E-2</c:v>
                </c:pt>
                <c:pt idx="4343">
                  <c:v>-3.8857700000000002E-2</c:v>
                </c:pt>
                <c:pt idx="4344">
                  <c:v>-3.8633099999999997E-2</c:v>
                </c:pt>
                <c:pt idx="4345">
                  <c:v>-3.8362300000000002E-2</c:v>
                </c:pt>
                <c:pt idx="4346">
                  <c:v>-3.8044399999999999E-2</c:v>
                </c:pt>
                <c:pt idx="4347">
                  <c:v>-3.7678700000000002E-2</c:v>
                </c:pt>
                <c:pt idx="4348">
                  <c:v>-3.7264600000000002E-2</c:v>
                </c:pt>
                <c:pt idx="4349">
                  <c:v>-3.6801399999999998E-2</c:v>
                </c:pt>
                <c:pt idx="4350">
                  <c:v>-3.6288800000000003E-2</c:v>
                </c:pt>
                <c:pt idx="4351">
                  <c:v>-3.5726300000000002E-2</c:v>
                </c:pt>
                <c:pt idx="4352">
                  <c:v>-3.5113600000000002E-2</c:v>
                </c:pt>
                <c:pt idx="4353">
                  <c:v>-3.4450399999999999E-2</c:v>
                </c:pt>
                <c:pt idx="4354">
                  <c:v>-3.3736599999999999E-2</c:v>
                </c:pt>
                <c:pt idx="4355">
                  <c:v>-3.29722E-2</c:v>
                </c:pt>
                <c:pt idx="4356">
                  <c:v>-3.2157199999999997E-2</c:v>
                </c:pt>
                <c:pt idx="4357">
                  <c:v>-3.1291600000000003E-2</c:v>
                </c:pt>
                <c:pt idx="4358">
                  <c:v>-3.0375800000000001E-2</c:v>
                </c:pt>
                <c:pt idx="4359">
                  <c:v>-2.9409899999999999E-2</c:v>
                </c:pt>
                <c:pt idx="4360">
                  <c:v>-2.83945E-2</c:v>
                </c:pt>
                <c:pt idx="4361">
                  <c:v>-2.7329900000000001E-2</c:v>
                </c:pt>
                <c:pt idx="4362">
                  <c:v>-2.6216799999999998E-2</c:v>
                </c:pt>
                <c:pt idx="4363">
                  <c:v>-2.50558E-2</c:v>
                </c:pt>
                <c:pt idx="4364">
                  <c:v>-2.3847699999999999E-2</c:v>
                </c:pt>
                <c:pt idx="4365">
                  <c:v>-2.25933E-2</c:v>
                </c:pt>
                <c:pt idx="4366">
                  <c:v>-2.1293599999999999E-2</c:v>
                </c:pt>
                <c:pt idx="4367">
                  <c:v>-1.9949600000000001E-2</c:v>
                </c:pt>
                <c:pt idx="4368">
                  <c:v>-1.85624E-2</c:v>
                </c:pt>
                <c:pt idx="4369">
                  <c:v>-1.7133200000000001E-2</c:v>
                </c:pt>
                <c:pt idx="4370">
                  <c:v>-1.5663400000000001E-2</c:v>
                </c:pt>
                <c:pt idx="4371">
                  <c:v>-1.4154399999999999E-2</c:v>
                </c:pt>
                <c:pt idx="4372">
                  <c:v>-1.2607500000000001E-2</c:v>
                </c:pt>
                <c:pt idx="4373">
                  <c:v>-1.1024300000000001E-2</c:v>
                </c:pt>
                <c:pt idx="4374" formatCode="0.00E+00">
                  <c:v>-9.4065399999999997E-3</c:v>
                </c:pt>
                <c:pt idx="4375" formatCode="0.00E+00">
                  <c:v>-7.75584E-3</c:v>
                </c:pt>
                <c:pt idx="4376" formatCode="0.00E+00">
                  <c:v>-6.0740100000000003E-3</c:v>
                </c:pt>
                <c:pt idx="4377" formatCode="0.00E+00">
                  <c:v>-4.3629100000000002E-3</c:v>
                </c:pt>
                <c:pt idx="4378" formatCode="0.00E+00">
                  <c:v>-2.6244599999999999E-3</c:v>
                </c:pt>
                <c:pt idx="4379" formatCode="0.00E+00">
                  <c:v>-8.6066599999999995E-4</c:v>
                </c:pt>
                <c:pt idx="4380" formatCode="0.00E+00">
                  <c:v>9.2640599999999995E-4</c:v>
                </c:pt>
                <c:pt idx="4381" formatCode="0.00E+00">
                  <c:v>2.73463E-3</c:v>
                </c:pt>
                <c:pt idx="4382" formatCode="0.00E+00">
                  <c:v>4.5618100000000003E-3</c:v>
                </c:pt>
                <c:pt idx="4383" formatCode="0.00E+00">
                  <c:v>6.4057200000000002E-3</c:v>
                </c:pt>
                <c:pt idx="4384" formatCode="0.00E+00">
                  <c:v>8.2640400000000003E-3</c:v>
                </c:pt>
                <c:pt idx="4385">
                  <c:v>1.01344E-2</c:v>
                </c:pt>
                <c:pt idx="4386">
                  <c:v>1.2014499999999999E-2</c:v>
                </c:pt>
                <c:pt idx="4387">
                  <c:v>1.3901800000000001E-2</c:v>
                </c:pt>
                <c:pt idx="4388">
                  <c:v>1.57939E-2</c:v>
                </c:pt>
                <c:pt idx="4389">
                  <c:v>1.7688300000000001E-2</c:v>
                </c:pt>
                <c:pt idx="4390">
                  <c:v>1.95823E-2</c:v>
                </c:pt>
                <c:pt idx="4391">
                  <c:v>2.14735E-2</c:v>
                </c:pt>
                <c:pt idx="4392">
                  <c:v>2.33593E-2</c:v>
                </c:pt>
                <c:pt idx="4393">
                  <c:v>2.5236999999999999E-2</c:v>
                </c:pt>
                <c:pt idx="4394">
                  <c:v>2.7104099999999999E-2</c:v>
                </c:pt>
                <c:pt idx="4395">
                  <c:v>2.8957799999999999E-2</c:v>
                </c:pt>
                <c:pt idx="4396">
                  <c:v>3.0795599999999999E-2</c:v>
                </c:pt>
                <c:pt idx="4397">
                  <c:v>3.2614799999999999E-2</c:v>
                </c:pt>
                <c:pt idx="4398">
                  <c:v>3.44128E-2</c:v>
                </c:pt>
                <c:pt idx="4399">
                  <c:v>3.6186900000000001E-2</c:v>
                </c:pt>
                <c:pt idx="4400">
                  <c:v>3.7934500000000003E-2</c:v>
                </c:pt>
                <c:pt idx="4401">
                  <c:v>3.9653099999999997E-2</c:v>
                </c:pt>
                <c:pt idx="4402">
                  <c:v>4.1339899999999999E-2</c:v>
                </c:pt>
                <c:pt idx="4403">
                  <c:v>4.2992599999999999E-2</c:v>
                </c:pt>
                <c:pt idx="4404">
                  <c:v>4.4608500000000002E-2</c:v>
                </c:pt>
                <c:pt idx="4405">
                  <c:v>4.6185200000000003E-2</c:v>
                </c:pt>
                <c:pt idx="4406">
                  <c:v>4.7720100000000001E-2</c:v>
                </c:pt>
                <c:pt idx="4407">
                  <c:v>4.9210999999999998E-2</c:v>
                </c:pt>
                <c:pt idx="4408">
                  <c:v>5.06553E-2</c:v>
                </c:pt>
                <c:pt idx="4409">
                  <c:v>5.2050899999999997E-2</c:v>
                </c:pt>
                <c:pt idx="4410">
                  <c:v>5.3395400000000003E-2</c:v>
                </c:pt>
                <c:pt idx="4411">
                  <c:v>5.4686600000000002E-2</c:v>
                </c:pt>
                <c:pt idx="4412">
                  <c:v>5.5922399999999997E-2</c:v>
                </c:pt>
                <c:pt idx="4413">
                  <c:v>5.7100699999999997E-2</c:v>
                </c:pt>
                <c:pt idx="4414">
                  <c:v>5.82195E-2</c:v>
                </c:pt>
                <c:pt idx="4415">
                  <c:v>5.9276799999999998E-2</c:v>
                </c:pt>
                <c:pt idx="4416">
                  <c:v>6.0270900000000002E-2</c:v>
                </c:pt>
                <c:pt idx="4417">
                  <c:v>6.1199999999999997E-2</c:v>
                </c:pt>
                <c:pt idx="4418">
                  <c:v>6.2062300000000001E-2</c:v>
                </c:pt>
                <c:pt idx="4419">
                  <c:v>6.2856300000000004E-2</c:v>
                </c:pt>
                <c:pt idx="4420">
                  <c:v>6.3580399999999995E-2</c:v>
                </c:pt>
                <c:pt idx="4421">
                  <c:v>6.4233200000000004E-2</c:v>
                </c:pt>
                <c:pt idx="4422">
                  <c:v>6.4813499999999996E-2</c:v>
                </c:pt>
                <c:pt idx="4423">
                  <c:v>6.53199E-2</c:v>
                </c:pt>
                <c:pt idx="4424">
                  <c:v>6.5751400000000002E-2</c:v>
                </c:pt>
                <c:pt idx="4425">
                  <c:v>6.6106999999999999E-2</c:v>
                </c:pt>
                <c:pt idx="4426">
                  <c:v>6.6385700000000006E-2</c:v>
                </c:pt>
                <c:pt idx="4427">
                  <c:v>6.6586800000000002E-2</c:v>
                </c:pt>
                <c:pt idx="4428">
                  <c:v>6.6709400000000002E-2</c:v>
                </c:pt>
                <c:pt idx="4429">
                  <c:v>6.6753199999999999E-2</c:v>
                </c:pt>
                <c:pt idx="4430">
                  <c:v>6.6717499999999999E-2</c:v>
                </c:pt>
                <c:pt idx="4431">
                  <c:v>6.6602099999999997E-2</c:v>
                </c:pt>
                <c:pt idx="4432">
                  <c:v>6.6406699999999999E-2</c:v>
                </c:pt>
                <c:pt idx="4433">
                  <c:v>6.6131200000000001E-2</c:v>
                </c:pt>
                <c:pt idx="4434">
                  <c:v>6.5775500000000001E-2</c:v>
                </c:pt>
                <c:pt idx="4435">
                  <c:v>6.5339800000000003E-2</c:v>
                </c:pt>
                <c:pt idx="4436">
                  <c:v>6.4824199999999998E-2</c:v>
                </c:pt>
                <c:pt idx="4437">
                  <c:v>6.4229300000000003E-2</c:v>
                </c:pt>
                <c:pt idx="4438">
                  <c:v>6.3555299999999995E-2</c:v>
                </c:pt>
                <c:pt idx="4439">
                  <c:v>6.2802899999999995E-2</c:v>
                </c:pt>
                <c:pt idx="4440">
                  <c:v>6.1972800000000001E-2</c:v>
                </c:pt>
                <c:pt idx="4441">
                  <c:v>6.1065700000000001E-2</c:v>
                </c:pt>
                <c:pt idx="4442">
                  <c:v>6.0082700000000003E-2</c:v>
                </c:pt>
                <c:pt idx="4443">
                  <c:v>5.9024699999999999E-2</c:v>
                </c:pt>
                <c:pt idx="4444">
                  <c:v>5.7893E-2</c:v>
                </c:pt>
                <c:pt idx="4445">
                  <c:v>5.6688700000000002E-2</c:v>
                </c:pt>
                <c:pt idx="4446">
                  <c:v>5.5413299999999999E-2</c:v>
                </c:pt>
                <c:pt idx="4447">
                  <c:v>5.4068199999999997E-2</c:v>
                </c:pt>
                <c:pt idx="4448">
                  <c:v>5.2655E-2</c:v>
                </c:pt>
                <c:pt idx="4449">
                  <c:v>5.1175400000000003E-2</c:v>
                </c:pt>
                <c:pt idx="4450">
                  <c:v>4.9631300000000003E-2</c:v>
                </c:pt>
                <c:pt idx="4451">
                  <c:v>4.8024499999999998E-2</c:v>
                </c:pt>
                <c:pt idx="4452">
                  <c:v>4.6356899999999999E-2</c:v>
                </c:pt>
                <c:pt idx="4453">
                  <c:v>4.4630799999999998E-2</c:v>
                </c:pt>
                <c:pt idx="4454">
                  <c:v>4.2848200000000003E-2</c:v>
                </c:pt>
                <c:pt idx="4455">
                  <c:v>4.1011499999999999E-2</c:v>
                </c:pt>
                <c:pt idx="4456">
                  <c:v>3.9122999999999998E-2</c:v>
                </c:pt>
                <c:pt idx="4457">
                  <c:v>3.7185000000000003E-2</c:v>
                </c:pt>
                <c:pt idx="4458">
                  <c:v>3.5200200000000001E-2</c:v>
                </c:pt>
                <c:pt idx="4459">
                  <c:v>3.3171100000000002E-2</c:v>
                </c:pt>
                <c:pt idx="4460">
                  <c:v>3.1100300000000001E-2</c:v>
                </c:pt>
                <c:pt idx="4461">
                  <c:v>2.8990599999999998E-2</c:v>
                </c:pt>
                <c:pt idx="4462">
                  <c:v>2.6844799999999999E-2</c:v>
                </c:pt>
                <c:pt idx="4463">
                  <c:v>2.4665599999999999E-2</c:v>
                </c:pt>
                <c:pt idx="4464">
                  <c:v>2.2456E-2</c:v>
                </c:pt>
                <c:pt idx="4465">
                  <c:v>2.0218900000000001E-2</c:v>
                </c:pt>
                <c:pt idx="4466">
                  <c:v>1.7957299999999999E-2</c:v>
                </c:pt>
                <c:pt idx="4467">
                  <c:v>1.5674299999999999E-2</c:v>
                </c:pt>
                <c:pt idx="4468">
                  <c:v>1.3372800000000001E-2</c:v>
                </c:pt>
                <c:pt idx="4469">
                  <c:v>1.1056E-2</c:v>
                </c:pt>
                <c:pt idx="4470" formatCode="0.00E+00">
                  <c:v>8.7269200000000009E-3</c:v>
                </c:pt>
                <c:pt idx="4471" formatCode="0.00E+00">
                  <c:v>6.38881E-3</c:v>
                </c:pt>
                <c:pt idx="4472" formatCode="0.00E+00">
                  <c:v>4.0447699999999996E-3</c:v>
                </c:pt>
                <c:pt idx="4473" formatCode="0.00E+00">
                  <c:v>1.6979600000000001E-3</c:v>
                </c:pt>
                <c:pt idx="4474" formatCode="0.00E+00">
                  <c:v>-6.48439E-4</c:v>
                </c:pt>
                <c:pt idx="4475" formatCode="0.00E+00">
                  <c:v>-2.9912599999999999E-3</c:v>
                </c:pt>
                <c:pt idx="4476" formatCode="0.00E+00">
                  <c:v>-5.3273299999999999E-3</c:v>
                </c:pt>
                <c:pt idx="4477" formatCode="0.00E+00">
                  <c:v>-7.6534899999999998E-3</c:v>
                </c:pt>
                <c:pt idx="4478" formatCode="0.00E+00">
                  <c:v>-9.9666000000000008E-3</c:v>
                </c:pt>
                <c:pt idx="4479">
                  <c:v>-1.22635E-2</c:v>
                </c:pt>
                <c:pt idx="4480">
                  <c:v>-1.45411E-2</c:v>
                </c:pt>
                <c:pt idx="4481">
                  <c:v>-1.67964E-2</c:v>
                </c:pt>
                <c:pt idx="4482">
                  <c:v>-1.90262E-2</c:v>
                </c:pt>
                <c:pt idx="4483">
                  <c:v>-2.1227599999999999E-2</c:v>
                </c:pt>
                <c:pt idx="4484">
                  <c:v>-2.3397600000000001E-2</c:v>
                </c:pt>
                <c:pt idx="4485">
                  <c:v>-2.5533299999999998E-2</c:v>
                </c:pt>
                <c:pt idx="4486">
                  <c:v>-2.7631800000000001E-2</c:v>
                </c:pt>
                <c:pt idx="4487">
                  <c:v>-2.9690299999999999E-2</c:v>
                </c:pt>
                <c:pt idx="4488">
                  <c:v>-3.1705999999999998E-2</c:v>
                </c:pt>
                <c:pt idx="4489">
                  <c:v>-3.3676299999999999E-2</c:v>
                </c:pt>
                <c:pt idx="4490">
                  <c:v>-3.5598499999999998E-2</c:v>
                </c:pt>
                <c:pt idx="4491">
                  <c:v>-3.7470000000000003E-2</c:v>
                </c:pt>
                <c:pt idx="4492">
                  <c:v>-3.9288499999999997E-2</c:v>
                </c:pt>
                <c:pt idx="4493">
                  <c:v>-4.1051499999999998E-2</c:v>
                </c:pt>
                <c:pt idx="4494">
                  <c:v>-4.2756700000000002E-2</c:v>
                </c:pt>
                <c:pt idx="4495">
                  <c:v>-4.4401900000000001E-2</c:v>
                </c:pt>
                <c:pt idx="4496">
                  <c:v>-4.5984900000000002E-2</c:v>
                </c:pt>
                <c:pt idx="4497">
                  <c:v>-4.7503700000000003E-2</c:v>
                </c:pt>
                <c:pt idx="4498">
                  <c:v>-4.8956399999999997E-2</c:v>
                </c:pt>
                <c:pt idx="4499">
                  <c:v>-5.03411E-2</c:v>
                </c:pt>
                <c:pt idx="4500">
                  <c:v>-5.1656100000000003E-2</c:v>
                </c:pt>
                <c:pt idx="4501">
                  <c:v>-5.2899799999999997E-2</c:v>
                </c:pt>
                <c:pt idx="4502">
                  <c:v>-5.4070600000000003E-2</c:v>
                </c:pt>
                <c:pt idx="4503">
                  <c:v>-5.5167099999999997E-2</c:v>
                </c:pt>
                <c:pt idx="4504">
                  <c:v>-5.6188099999999998E-2</c:v>
                </c:pt>
                <c:pt idx="4505">
                  <c:v>-5.7132299999999997E-2</c:v>
                </c:pt>
                <c:pt idx="4506">
                  <c:v>-5.7998599999999997E-2</c:v>
                </c:pt>
                <c:pt idx="4507">
                  <c:v>-5.8786199999999997E-2</c:v>
                </c:pt>
                <c:pt idx="4508">
                  <c:v>-5.9494199999999997E-2</c:v>
                </c:pt>
                <c:pt idx="4509">
                  <c:v>-6.0121800000000003E-2</c:v>
                </c:pt>
                <c:pt idx="4510">
                  <c:v>-6.0668600000000003E-2</c:v>
                </c:pt>
                <c:pt idx="4511">
                  <c:v>-6.1133899999999998E-2</c:v>
                </c:pt>
                <c:pt idx="4512">
                  <c:v>-6.1517500000000003E-2</c:v>
                </c:pt>
                <c:pt idx="4513">
                  <c:v>-6.1819199999999998E-2</c:v>
                </c:pt>
                <c:pt idx="4514">
                  <c:v>-6.2038799999999998E-2</c:v>
                </c:pt>
                <c:pt idx="4515">
                  <c:v>-6.2176299999999997E-2</c:v>
                </c:pt>
                <c:pt idx="4516">
                  <c:v>-6.2232000000000003E-2</c:v>
                </c:pt>
                <c:pt idx="4517">
                  <c:v>-6.22061E-2</c:v>
                </c:pt>
                <c:pt idx="4518">
                  <c:v>-6.2098899999999999E-2</c:v>
                </c:pt>
                <c:pt idx="4519">
                  <c:v>-6.1911000000000001E-2</c:v>
                </c:pt>
                <c:pt idx="4520">
                  <c:v>-6.1643099999999999E-2</c:v>
                </c:pt>
                <c:pt idx="4521">
                  <c:v>-6.1295700000000002E-2</c:v>
                </c:pt>
                <c:pt idx="4522">
                  <c:v>-6.0869899999999998E-2</c:v>
                </c:pt>
                <c:pt idx="4523">
                  <c:v>-6.0366599999999999E-2</c:v>
                </c:pt>
                <c:pt idx="4524">
                  <c:v>-5.9787E-2</c:v>
                </c:pt>
                <c:pt idx="4525">
                  <c:v>-5.91321E-2</c:v>
                </c:pt>
                <c:pt idx="4526">
                  <c:v>-5.8403299999999998E-2</c:v>
                </c:pt>
                <c:pt idx="4527">
                  <c:v>-5.7602100000000003E-2</c:v>
                </c:pt>
                <c:pt idx="4528">
                  <c:v>-5.6730000000000003E-2</c:v>
                </c:pt>
                <c:pt idx="4529">
                  <c:v>-5.5788499999999998E-2</c:v>
                </c:pt>
                <c:pt idx="4530">
                  <c:v>-5.4779599999999998E-2</c:v>
                </c:pt>
                <c:pt idx="4531">
                  <c:v>-5.3704799999999997E-2</c:v>
                </c:pt>
                <c:pt idx="4532">
                  <c:v>-5.2566300000000003E-2</c:v>
                </c:pt>
                <c:pt idx="4533">
                  <c:v>-5.1365899999999999E-2</c:v>
                </c:pt>
                <c:pt idx="4534">
                  <c:v>-5.0105900000000002E-2</c:v>
                </c:pt>
                <c:pt idx="4535">
                  <c:v>-4.87883E-2</c:v>
                </c:pt>
                <c:pt idx="4536">
                  <c:v>-4.7415400000000003E-2</c:v>
                </c:pt>
                <c:pt idx="4537">
                  <c:v>-4.5989599999999999E-2</c:v>
                </c:pt>
                <c:pt idx="4538">
                  <c:v>-4.4513299999999999E-2</c:v>
                </c:pt>
                <c:pt idx="4539">
                  <c:v>-4.2988800000000001E-2</c:v>
                </c:pt>
                <c:pt idx="4540">
                  <c:v>-4.1418900000000002E-2</c:v>
                </c:pt>
                <c:pt idx="4541">
                  <c:v>-3.9806000000000001E-2</c:v>
                </c:pt>
                <c:pt idx="4542">
                  <c:v>-3.8152800000000001E-2</c:v>
                </c:pt>
                <c:pt idx="4543">
                  <c:v>-3.6462000000000001E-2</c:v>
                </c:pt>
                <c:pt idx="4544">
                  <c:v>-3.4736299999999998E-2</c:v>
                </c:pt>
                <c:pt idx="4545">
                  <c:v>-3.2978599999999997E-2</c:v>
                </c:pt>
                <c:pt idx="4546">
                  <c:v>-3.11916E-2</c:v>
                </c:pt>
                <c:pt idx="4547">
                  <c:v>-2.93783E-2</c:v>
                </c:pt>
                <c:pt idx="4548">
                  <c:v>-2.7541400000000001E-2</c:v>
                </c:pt>
                <c:pt idx="4549">
                  <c:v>-2.56838E-2</c:v>
                </c:pt>
                <c:pt idx="4550">
                  <c:v>-2.3808599999999999E-2</c:v>
                </c:pt>
                <c:pt idx="4551">
                  <c:v>-2.19186E-2</c:v>
                </c:pt>
                <c:pt idx="4552">
                  <c:v>-2.0016699999999998E-2</c:v>
                </c:pt>
                <c:pt idx="4553">
                  <c:v>-1.8106000000000001E-2</c:v>
                </c:pt>
                <c:pt idx="4554">
                  <c:v>-1.61893E-2</c:v>
                </c:pt>
                <c:pt idx="4555">
                  <c:v>-1.4269499999999999E-2</c:v>
                </c:pt>
                <c:pt idx="4556">
                  <c:v>-1.23497E-2</c:v>
                </c:pt>
                <c:pt idx="4557">
                  <c:v>-1.04326E-2</c:v>
                </c:pt>
                <c:pt idx="4558" formatCode="0.00E+00">
                  <c:v>-8.5212299999999994E-3</c:v>
                </c:pt>
                <c:pt idx="4559" formatCode="0.00E+00">
                  <c:v>-6.61839E-3</c:v>
                </c:pt>
                <c:pt idx="4560" formatCode="0.00E+00">
                  <c:v>-4.7269E-3</c:v>
                </c:pt>
                <c:pt idx="4561" formatCode="0.00E+00">
                  <c:v>-2.84958E-3</c:v>
                </c:pt>
                <c:pt idx="4562" formatCode="0.00E+00">
                  <c:v>-9.8915700000000006E-4</c:v>
                </c:pt>
                <c:pt idx="4563" formatCode="0.00E+00">
                  <c:v>8.51642E-4</c:v>
                </c:pt>
                <c:pt idx="4564" formatCode="0.00E+00">
                  <c:v>2.67016E-3</c:v>
                </c:pt>
                <c:pt idx="4565" formatCode="0.00E+00">
                  <c:v>4.4637799999999997E-3</c:v>
                </c:pt>
                <c:pt idx="4566" formatCode="0.00E+00">
                  <c:v>6.2299599999999997E-3</c:v>
                </c:pt>
                <c:pt idx="4567" formatCode="0.00E+00">
                  <c:v>7.9661999999999997E-3</c:v>
                </c:pt>
                <c:pt idx="4568" formatCode="0.00E+00">
                  <c:v>9.6700599999999994E-3</c:v>
                </c:pt>
                <c:pt idx="4569">
                  <c:v>1.1339200000000001E-2</c:v>
                </c:pt>
                <c:pt idx="4570">
                  <c:v>1.29713E-2</c:v>
                </c:pt>
                <c:pt idx="4571">
                  <c:v>1.4564199999999999E-2</c:v>
                </c:pt>
                <c:pt idx="4572">
                  <c:v>1.6115600000000001E-2</c:v>
                </c:pt>
                <c:pt idx="4573">
                  <c:v>1.7623699999999999E-2</c:v>
                </c:pt>
                <c:pt idx="4574">
                  <c:v>1.90863E-2</c:v>
                </c:pt>
                <c:pt idx="4575">
                  <c:v>2.0501599999999998E-2</c:v>
                </c:pt>
                <c:pt idx="4576">
                  <c:v>2.1867899999999999E-2</c:v>
                </c:pt>
                <c:pt idx="4577">
                  <c:v>2.31833E-2</c:v>
                </c:pt>
                <c:pt idx="4578">
                  <c:v>2.44464E-2</c:v>
                </c:pt>
                <c:pt idx="4579">
                  <c:v>2.5655500000000001E-2</c:v>
                </c:pt>
                <c:pt idx="4580">
                  <c:v>2.6809400000000001E-2</c:v>
                </c:pt>
                <c:pt idx="4581">
                  <c:v>2.7906500000000001E-2</c:v>
                </c:pt>
                <c:pt idx="4582">
                  <c:v>2.89459E-2</c:v>
                </c:pt>
                <c:pt idx="4583">
                  <c:v>2.9926299999999999E-2</c:v>
                </c:pt>
                <c:pt idx="4584">
                  <c:v>3.0846800000000001E-2</c:v>
                </c:pt>
                <c:pt idx="4585">
                  <c:v>3.1706499999999999E-2</c:v>
                </c:pt>
                <c:pt idx="4586">
                  <c:v>3.2504600000000002E-2</c:v>
                </c:pt>
                <c:pt idx="4587">
                  <c:v>3.3240400000000003E-2</c:v>
                </c:pt>
                <c:pt idx="4588">
                  <c:v>3.3913400000000003E-2</c:v>
                </c:pt>
                <c:pt idx="4589">
                  <c:v>3.4523100000000001E-2</c:v>
                </c:pt>
                <c:pt idx="4590">
                  <c:v>3.5069200000000002E-2</c:v>
                </c:pt>
                <c:pt idx="4591">
                  <c:v>3.5551399999999997E-2</c:v>
                </c:pt>
                <c:pt idx="4592">
                  <c:v>3.59697E-2</c:v>
                </c:pt>
                <c:pt idx="4593">
                  <c:v>3.6324000000000002E-2</c:v>
                </c:pt>
                <c:pt idx="4594">
                  <c:v>3.6614399999999998E-2</c:v>
                </c:pt>
                <c:pt idx="4595">
                  <c:v>3.6841199999999998E-2</c:v>
                </c:pt>
                <c:pt idx="4596">
                  <c:v>3.7004599999999999E-2</c:v>
                </c:pt>
                <c:pt idx="4597">
                  <c:v>3.7104999999999999E-2</c:v>
                </c:pt>
                <c:pt idx="4598">
                  <c:v>3.7143099999999998E-2</c:v>
                </c:pt>
                <c:pt idx="4599">
                  <c:v>3.7119300000000001E-2</c:v>
                </c:pt>
                <c:pt idx="4600">
                  <c:v>3.7034600000000001E-2</c:v>
                </c:pt>
                <c:pt idx="4601">
                  <c:v>3.6889600000000002E-2</c:v>
                </c:pt>
                <c:pt idx="4602">
                  <c:v>3.6685299999999997E-2</c:v>
                </c:pt>
                <c:pt idx="4603">
                  <c:v>3.6422799999999998E-2</c:v>
                </c:pt>
                <c:pt idx="4604">
                  <c:v>3.6103200000000002E-2</c:v>
                </c:pt>
                <c:pt idx="4605">
                  <c:v>3.5727599999999998E-2</c:v>
                </c:pt>
                <c:pt idx="4606">
                  <c:v>3.52974E-2</c:v>
                </c:pt>
                <c:pt idx="4607">
                  <c:v>3.4813999999999998E-2</c:v>
                </c:pt>
                <c:pt idx="4608">
                  <c:v>3.4278900000000001E-2</c:v>
                </c:pt>
                <c:pt idx="4609">
                  <c:v>3.3693500000000001E-2</c:v>
                </c:pt>
                <c:pt idx="4610">
                  <c:v>3.3059600000000001E-2</c:v>
                </c:pt>
                <c:pt idx="4611">
                  <c:v>3.2378799999999999E-2</c:v>
                </c:pt>
                <c:pt idx="4612">
                  <c:v>3.1652899999999998E-2</c:v>
                </c:pt>
                <c:pt idx="4613">
                  <c:v>3.08837E-2</c:v>
                </c:pt>
                <c:pt idx="4614">
                  <c:v>3.0073200000000001E-2</c:v>
                </c:pt>
                <c:pt idx="4615">
                  <c:v>2.9223300000000001E-2</c:v>
                </c:pt>
                <c:pt idx="4616">
                  <c:v>2.8336E-2</c:v>
                </c:pt>
                <c:pt idx="4617">
                  <c:v>2.7413400000000001E-2</c:v>
                </c:pt>
                <c:pt idx="4618">
                  <c:v>2.6457600000000001E-2</c:v>
                </c:pt>
                <c:pt idx="4619">
                  <c:v>2.5470799999999998E-2</c:v>
                </c:pt>
                <c:pt idx="4620">
                  <c:v>2.44551E-2</c:v>
                </c:pt>
                <c:pt idx="4621">
                  <c:v>2.34129E-2</c:v>
                </c:pt>
                <c:pt idx="4622">
                  <c:v>2.2346299999999999E-2</c:v>
                </c:pt>
                <c:pt idx="4623">
                  <c:v>2.1257700000000001E-2</c:v>
                </c:pt>
                <c:pt idx="4624">
                  <c:v>2.0149400000000001E-2</c:v>
                </c:pt>
                <c:pt idx="4625">
                  <c:v>1.9023700000000001E-2</c:v>
                </c:pt>
                <c:pt idx="4626">
                  <c:v>1.7883E-2</c:v>
                </c:pt>
                <c:pt idx="4627">
                  <c:v>1.67297E-2</c:v>
                </c:pt>
                <c:pt idx="4628">
                  <c:v>1.5566E-2</c:v>
                </c:pt>
                <c:pt idx="4629">
                  <c:v>1.43944E-2</c:v>
                </c:pt>
                <c:pt idx="4630">
                  <c:v>1.32172E-2</c:v>
                </c:pt>
                <c:pt idx="4631">
                  <c:v>1.2036699999999999E-2</c:v>
                </c:pt>
                <c:pt idx="4632">
                  <c:v>1.0855500000000001E-2</c:v>
                </c:pt>
                <c:pt idx="4633" formatCode="0.00E+00">
                  <c:v>9.6756199999999994E-3</c:v>
                </c:pt>
                <c:pt idx="4634" formatCode="0.00E+00">
                  <c:v>8.4995299999999999E-3</c:v>
                </c:pt>
                <c:pt idx="4635" formatCode="0.00E+00">
                  <c:v>7.3294900000000001E-3</c:v>
                </c:pt>
                <c:pt idx="4636" formatCode="0.00E+00">
                  <c:v>6.1677399999999997E-3</c:v>
                </c:pt>
                <c:pt idx="4637" formatCode="0.00E+00">
                  <c:v>5.0165000000000001E-3</c:v>
                </c:pt>
                <c:pt idx="4638" formatCode="0.00E+00">
                  <c:v>3.8779600000000002E-3</c:v>
                </c:pt>
                <c:pt idx="4639" formatCode="0.00E+00">
                  <c:v>2.7542700000000001E-3</c:v>
                </c:pt>
                <c:pt idx="4640" formatCode="0.00E+00">
                  <c:v>1.64752E-3</c:v>
                </c:pt>
                <c:pt idx="4641" formatCode="0.00E+00">
                  <c:v>5.5976500000000005E-4</c:v>
                </c:pt>
                <c:pt idx="4642" formatCode="0.00E+00">
                  <c:v>-5.0699000000000002E-4</c:v>
                </c:pt>
                <c:pt idx="4643" formatCode="0.00E+00">
                  <c:v>-1.5508E-3</c:v>
                </c:pt>
                <c:pt idx="4644" formatCode="0.00E+00">
                  <c:v>-2.5697799999999998E-3</c:v>
                </c:pt>
                <c:pt idx="4645" formatCode="0.00E+00">
                  <c:v>-3.5620999999999999E-3</c:v>
                </c:pt>
                <c:pt idx="4646" formatCode="0.00E+00">
                  <c:v>-4.5259899999999997E-3</c:v>
                </c:pt>
                <c:pt idx="4647" formatCode="0.00E+00">
                  <c:v>-5.45978E-3</c:v>
                </c:pt>
                <c:pt idx="4648" formatCode="0.00E+00">
                  <c:v>-6.3618199999999998E-3</c:v>
                </c:pt>
                <c:pt idx="4649" formatCode="0.00E+00">
                  <c:v>-7.2305700000000004E-3</c:v>
                </c:pt>
                <c:pt idx="4650" formatCode="0.00E+00">
                  <c:v>-8.0645500000000002E-3</c:v>
                </c:pt>
                <c:pt idx="4651" formatCode="0.00E+00">
                  <c:v>-8.8623699999999996E-3</c:v>
                </c:pt>
                <c:pt idx="4652" formatCode="0.00E+00">
                  <c:v>-9.6227099999999996E-3</c:v>
                </c:pt>
                <c:pt idx="4653">
                  <c:v>-1.0344300000000001E-2</c:v>
                </c:pt>
                <c:pt idx="4654">
                  <c:v>-1.10261E-2</c:v>
                </c:pt>
                <c:pt idx="4655">
                  <c:v>-1.1666899999999999E-2</c:v>
                </c:pt>
                <c:pt idx="4656">
                  <c:v>-1.22659E-2</c:v>
                </c:pt>
                <c:pt idx="4657">
                  <c:v>-1.2822E-2</c:v>
                </c:pt>
                <c:pt idx="4658">
                  <c:v>-1.33346E-2</c:v>
                </c:pt>
                <c:pt idx="4659">
                  <c:v>-1.38029E-2</c:v>
                </c:pt>
                <c:pt idx="4660">
                  <c:v>-1.4226300000000001E-2</c:v>
                </c:pt>
                <c:pt idx="4661">
                  <c:v>-1.4604300000000001E-2</c:v>
                </c:pt>
                <c:pt idx="4662">
                  <c:v>-1.49365E-2</c:v>
                </c:pt>
                <c:pt idx="4663">
                  <c:v>-1.52225E-2</c:v>
                </c:pt>
                <c:pt idx="4664">
                  <c:v>-1.5462099999999999E-2</c:v>
                </c:pt>
                <c:pt idx="4665">
                  <c:v>-1.5655200000000001E-2</c:v>
                </c:pt>
                <c:pt idx="4666">
                  <c:v>-1.5801699999999998E-2</c:v>
                </c:pt>
                <c:pt idx="4667">
                  <c:v>-1.5901700000000001E-2</c:v>
                </c:pt>
                <c:pt idx="4668">
                  <c:v>-1.5955400000000002E-2</c:v>
                </c:pt>
                <c:pt idx="4669">
                  <c:v>-1.5962899999999999E-2</c:v>
                </c:pt>
                <c:pt idx="4670">
                  <c:v>-1.59247E-2</c:v>
                </c:pt>
                <c:pt idx="4671">
                  <c:v>-1.5841000000000001E-2</c:v>
                </c:pt>
                <c:pt idx="4672">
                  <c:v>-1.57126E-2</c:v>
                </c:pt>
                <c:pt idx="4673">
                  <c:v>-1.5539799999999999E-2</c:v>
                </c:pt>
                <c:pt idx="4674">
                  <c:v>-1.53236E-2</c:v>
                </c:pt>
                <c:pt idx="4675">
                  <c:v>-1.50645E-2</c:v>
                </c:pt>
                <c:pt idx="4676">
                  <c:v>-1.47636E-2</c:v>
                </c:pt>
                <c:pt idx="4677">
                  <c:v>-1.4421700000000001E-2</c:v>
                </c:pt>
                <c:pt idx="4678">
                  <c:v>-1.40398E-2</c:v>
                </c:pt>
                <c:pt idx="4679">
                  <c:v>-1.36192E-2</c:v>
                </c:pt>
                <c:pt idx="4680">
                  <c:v>-1.31609E-2</c:v>
                </c:pt>
                <c:pt idx="4681">
                  <c:v>-1.2666200000000001E-2</c:v>
                </c:pt>
                <c:pt idx="4682">
                  <c:v>-1.21365E-2</c:v>
                </c:pt>
                <c:pt idx="4683">
                  <c:v>-1.1573E-2</c:v>
                </c:pt>
                <c:pt idx="4684">
                  <c:v>-1.09774E-2</c:v>
                </c:pt>
                <c:pt idx="4685">
                  <c:v>-1.03511E-2</c:v>
                </c:pt>
                <c:pt idx="4686" formatCode="0.00E+00">
                  <c:v>-9.6956899999999999E-3</c:v>
                </c:pt>
                <c:pt idx="4687" formatCode="0.00E+00">
                  <c:v>-9.0127899999999997E-3</c:v>
                </c:pt>
                <c:pt idx="4688" formatCode="0.00E+00">
                  <c:v>-8.3041199999999999E-3</c:v>
                </c:pt>
                <c:pt idx="4689" formatCode="0.00E+00">
                  <c:v>-7.5713999999999998E-3</c:v>
                </c:pt>
                <c:pt idx="4690" formatCode="0.00E+00">
                  <c:v>-6.8164100000000002E-3</c:v>
                </c:pt>
                <c:pt idx="4691" formatCode="0.00E+00">
                  <c:v>-6.0409799999999996E-3</c:v>
                </c:pt>
                <c:pt idx="4692" formatCode="0.00E+00">
                  <c:v>-5.2469700000000001E-3</c:v>
                </c:pt>
                <c:pt idx="4693" formatCode="0.00E+00">
                  <c:v>-4.43627E-3</c:v>
                </c:pt>
                <c:pt idx="4694" formatCode="0.00E+00">
                  <c:v>-3.6108300000000002E-3</c:v>
                </c:pt>
                <c:pt idx="4695" formatCode="0.00E+00">
                  <c:v>-2.7725800000000002E-3</c:v>
                </c:pt>
                <c:pt idx="4696" formatCode="0.00E+00">
                  <c:v>-1.92351E-3</c:v>
                </c:pt>
                <c:pt idx="4697" formatCode="0.00E+00">
                  <c:v>-1.06561E-3</c:v>
                </c:pt>
                <c:pt idx="4698" formatCode="0.00E+00">
                  <c:v>-2.0089500000000001E-4</c:v>
                </c:pt>
                <c:pt idx="4699" formatCode="0.00E+00">
                  <c:v>6.6861299999999998E-4</c:v>
                </c:pt>
                <c:pt idx="4700" formatCode="0.00E+00">
                  <c:v>1.5408799999999999E-3</c:v>
                </c:pt>
                <c:pt idx="4701" formatCode="0.00E+00">
                  <c:v>2.4138800000000002E-3</c:v>
                </c:pt>
                <c:pt idx="4702" formatCode="0.00E+00">
                  <c:v>3.2855800000000002E-3</c:v>
                </c:pt>
                <c:pt idx="4703" formatCode="0.00E+00">
                  <c:v>4.1539599999999999E-3</c:v>
                </c:pt>
                <c:pt idx="4704" formatCode="0.00E+00">
                  <c:v>5.0169799999999999E-3</c:v>
                </c:pt>
                <c:pt idx="4705" formatCode="0.00E+00">
                  <c:v>5.8726500000000001E-3</c:v>
                </c:pt>
                <c:pt idx="4706" formatCode="0.00E+00">
                  <c:v>6.7189700000000003E-3</c:v>
                </c:pt>
                <c:pt idx="4707" formatCode="0.00E+00">
                  <c:v>7.55399E-3</c:v>
                </c:pt>
                <c:pt idx="4708" formatCode="0.00E+00">
                  <c:v>8.3757499999999995E-3</c:v>
                </c:pt>
                <c:pt idx="4709" formatCode="0.00E+00">
                  <c:v>9.1823300000000007E-3</c:v>
                </c:pt>
                <c:pt idx="4710" formatCode="0.00E+00">
                  <c:v>9.9718600000000008E-3</c:v>
                </c:pt>
                <c:pt idx="4711">
                  <c:v>1.07425E-2</c:v>
                </c:pt>
                <c:pt idx="4712">
                  <c:v>1.14924E-2</c:v>
                </c:pt>
                <c:pt idx="4713">
                  <c:v>1.2219799999999999E-2</c:v>
                </c:pt>
                <c:pt idx="4714">
                  <c:v>1.2923E-2</c:v>
                </c:pt>
                <c:pt idx="4715">
                  <c:v>1.36004E-2</c:v>
                </c:pt>
                <c:pt idx="4716">
                  <c:v>1.4250199999999999E-2</c:v>
                </c:pt>
                <c:pt idx="4717">
                  <c:v>1.4871000000000001E-2</c:v>
                </c:pt>
                <c:pt idx="4718">
                  <c:v>1.54612E-2</c:v>
                </c:pt>
                <c:pt idx="4719">
                  <c:v>1.60194E-2</c:v>
                </c:pt>
                <c:pt idx="4720">
                  <c:v>1.6544199999999998E-2</c:v>
                </c:pt>
                <c:pt idx="4721">
                  <c:v>1.7034299999999999E-2</c:v>
                </c:pt>
                <c:pt idx="4722">
                  <c:v>1.7488500000000001E-2</c:v>
                </c:pt>
                <c:pt idx="4723">
                  <c:v>1.7905600000000001E-2</c:v>
                </c:pt>
                <c:pt idx="4724">
                  <c:v>1.8284399999999999E-2</c:v>
                </c:pt>
                <c:pt idx="4725">
                  <c:v>1.8624000000000002E-2</c:v>
                </c:pt>
                <c:pt idx="4726">
                  <c:v>1.8923499999999999E-2</c:v>
                </c:pt>
                <c:pt idx="4727">
                  <c:v>1.9181900000000002E-2</c:v>
                </c:pt>
                <c:pt idx="4728">
                  <c:v>1.9398599999999998E-2</c:v>
                </c:pt>
                <c:pt idx="4729">
                  <c:v>1.9572699999999998E-2</c:v>
                </c:pt>
                <c:pt idx="4730">
                  <c:v>1.9703700000000001E-2</c:v>
                </c:pt>
                <c:pt idx="4731">
                  <c:v>1.9791099999999999E-2</c:v>
                </c:pt>
                <c:pt idx="4732">
                  <c:v>1.9834500000000001E-2</c:v>
                </c:pt>
                <c:pt idx="4733">
                  <c:v>1.9833400000000001E-2</c:v>
                </c:pt>
                <c:pt idx="4734">
                  <c:v>1.9787599999999999E-2</c:v>
                </c:pt>
                <c:pt idx="4735">
                  <c:v>1.9696999999999999E-2</c:v>
                </c:pt>
                <c:pt idx="4736">
                  <c:v>1.9561499999999999E-2</c:v>
                </c:pt>
                <c:pt idx="4737">
                  <c:v>1.9381099999999998E-2</c:v>
                </c:pt>
                <c:pt idx="4738">
                  <c:v>1.91559E-2</c:v>
                </c:pt>
                <c:pt idx="4739">
                  <c:v>1.8886E-2</c:v>
                </c:pt>
                <c:pt idx="4740">
                  <c:v>1.8571799999999999E-2</c:v>
                </c:pt>
                <c:pt idx="4741">
                  <c:v>1.82136E-2</c:v>
                </c:pt>
                <c:pt idx="4742">
                  <c:v>1.7811899999999999E-2</c:v>
                </c:pt>
                <c:pt idx="4743">
                  <c:v>1.7367199999999999E-2</c:v>
                </c:pt>
                <c:pt idx="4744">
                  <c:v>1.6880200000000001E-2</c:v>
                </c:pt>
                <c:pt idx="4745">
                  <c:v>1.6351600000000001E-2</c:v>
                </c:pt>
                <c:pt idx="4746">
                  <c:v>1.57821E-2</c:v>
                </c:pt>
                <c:pt idx="4747">
                  <c:v>1.5172700000000001E-2</c:v>
                </c:pt>
                <c:pt idx="4748">
                  <c:v>1.45244E-2</c:v>
                </c:pt>
                <c:pt idx="4749">
                  <c:v>1.3838100000000001E-2</c:v>
                </c:pt>
                <c:pt idx="4750">
                  <c:v>1.3115E-2</c:v>
                </c:pt>
                <c:pt idx="4751">
                  <c:v>1.2356300000000001E-2</c:v>
                </c:pt>
                <c:pt idx="4752">
                  <c:v>1.15633E-2</c:v>
                </c:pt>
                <c:pt idx="4753">
                  <c:v>1.07373E-2</c:v>
                </c:pt>
                <c:pt idx="4754" formatCode="0.00E+00">
                  <c:v>9.8796700000000001E-3</c:v>
                </c:pt>
                <c:pt idx="4755" formatCode="0.00E+00">
                  <c:v>8.9919800000000001E-3</c:v>
                </c:pt>
                <c:pt idx="4756" formatCode="0.00E+00">
                  <c:v>8.0757199999999998E-3</c:v>
                </c:pt>
                <c:pt idx="4757" formatCode="0.00E+00">
                  <c:v>7.1325099999999999E-3</c:v>
                </c:pt>
                <c:pt idx="4758" formatCode="0.00E+00">
                  <c:v>6.1640000000000002E-3</c:v>
                </c:pt>
                <c:pt idx="4759" formatCode="0.00E+00">
                  <c:v>5.17191E-3</c:v>
                </c:pt>
                <c:pt idx="4760" formatCode="0.00E+00">
                  <c:v>4.1579900000000003E-3</c:v>
                </c:pt>
                <c:pt idx="4761" formatCode="0.00E+00">
                  <c:v>3.1240700000000001E-3</c:v>
                </c:pt>
                <c:pt idx="4762" formatCode="0.00E+00">
                  <c:v>2.0719900000000001E-3</c:v>
                </c:pt>
                <c:pt idx="4763" formatCode="0.00E+00">
                  <c:v>1.0036699999999999E-3</c:v>
                </c:pt>
                <c:pt idx="4764" formatCode="0.00E+00">
                  <c:v>-7.8974399999999994E-5</c:v>
                </c:pt>
                <c:pt idx="4765" formatCode="0.00E+00">
                  <c:v>-1.1739599999999999E-3</c:v>
                </c:pt>
                <c:pt idx="4766" formatCode="0.00E+00">
                  <c:v>-2.2792899999999998E-3</c:v>
                </c:pt>
                <c:pt idx="4767" formatCode="0.00E+00">
                  <c:v>-3.3929300000000002E-3</c:v>
                </c:pt>
                <c:pt idx="4768" formatCode="0.00E+00">
                  <c:v>-4.5128399999999997E-3</c:v>
                </c:pt>
                <c:pt idx="4769" formatCode="0.00E+00">
                  <c:v>-5.63694E-3</c:v>
                </c:pt>
                <c:pt idx="4770" formatCode="0.00E+00">
                  <c:v>-6.7631499999999999E-3</c:v>
                </c:pt>
                <c:pt idx="4771" formatCode="0.00E+00">
                  <c:v>-7.8893699999999997E-3</c:v>
                </c:pt>
                <c:pt idx="4772" formatCode="0.00E+00">
                  <c:v>-9.0135000000000007E-3</c:v>
                </c:pt>
                <c:pt idx="4773">
                  <c:v>-1.0133400000000001E-2</c:v>
                </c:pt>
                <c:pt idx="4774">
                  <c:v>-1.1247E-2</c:v>
                </c:pt>
                <c:pt idx="4775">
                  <c:v>-1.2352200000000001E-2</c:v>
                </c:pt>
                <c:pt idx="4776">
                  <c:v>-1.3446899999999999E-2</c:v>
                </c:pt>
                <c:pt idx="4777">
                  <c:v>-1.4529E-2</c:v>
                </c:pt>
                <c:pt idx="4778">
                  <c:v>-1.55964E-2</c:v>
                </c:pt>
                <c:pt idx="4779">
                  <c:v>-1.6647100000000001E-2</c:v>
                </c:pt>
                <c:pt idx="4780">
                  <c:v>-1.76791E-2</c:v>
                </c:pt>
                <c:pt idx="4781">
                  <c:v>-1.86903E-2</c:v>
                </c:pt>
                <c:pt idx="4782">
                  <c:v>-1.96788E-2</c:v>
                </c:pt>
                <c:pt idx="4783">
                  <c:v>-2.06427E-2</c:v>
                </c:pt>
                <c:pt idx="4784">
                  <c:v>-2.1579999999999998E-2</c:v>
                </c:pt>
                <c:pt idx="4785">
                  <c:v>-2.2488999999999999E-2</c:v>
                </c:pt>
                <c:pt idx="4786">
                  <c:v>-2.3367800000000001E-2</c:v>
                </c:pt>
                <c:pt idx="4787">
                  <c:v>-2.4214599999999999E-2</c:v>
                </c:pt>
                <c:pt idx="4788">
                  <c:v>-2.5027799999999999E-2</c:v>
                </c:pt>
                <c:pt idx="4789">
                  <c:v>-2.5805600000000001E-2</c:v>
                </c:pt>
                <c:pt idx="4790">
                  <c:v>-2.65466E-2</c:v>
                </c:pt>
                <c:pt idx="4791">
                  <c:v>-2.7249200000000001E-2</c:v>
                </c:pt>
                <c:pt idx="4792">
                  <c:v>-2.79118E-2</c:v>
                </c:pt>
                <c:pt idx="4793">
                  <c:v>-2.8533200000000002E-2</c:v>
                </c:pt>
                <c:pt idx="4794">
                  <c:v>-2.9111999999999999E-2</c:v>
                </c:pt>
                <c:pt idx="4795">
                  <c:v>-2.96469E-2</c:v>
                </c:pt>
                <c:pt idx="4796">
                  <c:v>-3.0136799999999998E-2</c:v>
                </c:pt>
                <c:pt idx="4797">
                  <c:v>-3.05805E-2</c:v>
                </c:pt>
                <c:pt idx="4798">
                  <c:v>-3.0977000000000001E-2</c:v>
                </c:pt>
                <c:pt idx="4799">
                  <c:v>-3.1325400000000003E-2</c:v>
                </c:pt>
                <c:pt idx="4800">
                  <c:v>-3.1624899999999997E-2</c:v>
                </c:pt>
                <c:pt idx="4801">
                  <c:v>-3.1874600000000003E-2</c:v>
                </c:pt>
                <c:pt idx="4802">
                  <c:v>-3.2073900000000002E-2</c:v>
                </c:pt>
                <c:pt idx="4803">
                  <c:v>-3.2222099999999997E-2</c:v>
                </c:pt>
                <c:pt idx="4804">
                  <c:v>-3.2318800000000002E-2</c:v>
                </c:pt>
                <c:pt idx="4805">
                  <c:v>-3.2363599999999999E-2</c:v>
                </c:pt>
                <c:pt idx="4806">
                  <c:v>-3.2356000000000003E-2</c:v>
                </c:pt>
                <c:pt idx="4807">
                  <c:v>-3.2295999999999998E-2</c:v>
                </c:pt>
                <c:pt idx="4808">
                  <c:v>-3.2183299999999998E-2</c:v>
                </c:pt>
                <c:pt idx="4809">
                  <c:v>-3.2017799999999999E-2</c:v>
                </c:pt>
                <c:pt idx="4810">
                  <c:v>-3.1799800000000003E-2</c:v>
                </c:pt>
                <c:pt idx="4811">
                  <c:v>-3.1529099999999997E-2</c:v>
                </c:pt>
                <c:pt idx="4812">
                  <c:v>-3.12062E-2</c:v>
                </c:pt>
                <c:pt idx="4813">
                  <c:v>-3.0831399999999998E-2</c:v>
                </c:pt>
                <c:pt idx="4814">
                  <c:v>-3.0404899999999999E-2</c:v>
                </c:pt>
                <c:pt idx="4815">
                  <c:v>-2.9927499999999999E-2</c:v>
                </c:pt>
                <c:pt idx="4816">
                  <c:v>-2.9399600000000001E-2</c:v>
                </c:pt>
                <c:pt idx="4817">
                  <c:v>-2.8821900000000001E-2</c:v>
                </c:pt>
                <c:pt idx="4818">
                  <c:v>-2.81953E-2</c:v>
                </c:pt>
                <c:pt idx="4819">
                  <c:v>-2.7520599999999999E-2</c:v>
                </c:pt>
                <c:pt idx="4820">
                  <c:v>-2.6798800000000001E-2</c:v>
                </c:pt>
                <c:pt idx="4821">
                  <c:v>-2.6030899999999999E-2</c:v>
                </c:pt>
                <c:pt idx="4822">
                  <c:v>-2.5218000000000001E-2</c:v>
                </c:pt>
                <c:pt idx="4823">
                  <c:v>-2.4361299999999999E-2</c:v>
                </c:pt>
                <c:pt idx="4824">
                  <c:v>-2.3462199999999999E-2</c:v>
                </c:pt>
                <c:pt idx="4825">
                  <c:v>-2.2522E-2</c:v>
                </c:pt>
                <c:pt idx="4826">
                  <c:v>-2.1542100000000002E-2</c:v>
                </c:pt>
                <c:pt idx="4827">
                  <c:v>-2.05241E-2</c:v>
                </c:pt>
                <c:pt idx="4828">
                  <c:v>-1.94696E-2</c:v>
                </c:pt>
                <c:pt idx="4829">
                  <c:v>-1.83801E-2</c:v>
                </c:pt>
                <c:pt idx="4830">
                  <c:v>-1.7257399999999999E-2</c:v>
                </c:pt>
                <c:pt idx="4831">
                  <c:v>-1.61034E-2</c:v>
                </c:pt>
                <c:pt idx="4832">
                  <c:v>-1.4919699999999999E-2</c:v>
                </c:pt>
                <c:pt idx="4833">
                  <c:v>-1.3708400000000001E-2</c:v>
                </c:pt>
                <c:pt idx="4834">
                  <c:v>-1.2471400000000001E-2</c:v>
                </c:pt>
                <c:pt idx="4835">
                  <c:v>-1.1210700000000001E-2</c:v>
                </c:pt>
                <c:pt idx="4836" formatCode="0.00E+00">
                  <c:v>-9.9282799999999994E-3</c:v>
                </c:pt>
                <c:pt idx="4837" formatCode="0.00E+00">
                  <c:v>-8.6262700000000001E-3</c:v>
                </c:pt>
                <c:pt idx="4838" formatCode="0.00E+00">
                  <c:v>-7.3067899999999996E-3</c:v>
                </c:pt>
                <c:pt idx="4839" formatCode="0.00E+00">
                  <c:v>-5.9719899999999999E-3</c:v>
                </c:pt>
                <c:pt idx="4840" formatCode="0.00E+00">
                  <c:v>-4.62408E-3</c:v>
                </c:pt>
                <c:pt idx="4841" formatCode="0.00E+00">
                  <c:v>-3.2652599999999999E-3</c:v>
                </c:pt>
                <c:pt idx="4842" formatCode="0.00E+00">
                  <c:v>-1.8977899999999999E-3</c:v>
                </c:pt>
                <c:pt idx="4843" formatCode="0.00E+00">
                  <c:v>-5.2391299999999998E-4</c:v>
                </c:pt>
                <c:pt idx="4844" formatCode="0.00E+00">
                  <c:v>8.5408299999999995E-4</c:v>
                </c:pt>
                <c:pt idx="4845" formatCode="0.00E+00">
                  <c:v>2.23391E-3</c:v>
                </c:pt>
                <c:pt idx="4846" formatCode="0.00E+00">
                  <c:v>3.61327E-3</c:v>
                </c:pt>
                <c:pt idx="4847" formatCode="0.00E+00">
                  <c:v>4.9898700000000004E-3</c:v>
                </c:pt>
                <c:pt idx="4848" formatCode="0.00E+00">
                  <c:v>6.3613999999999997E-3</c:v>
                </c:pt>
                <c:pt idx="4849" formatCode="0.00E+00">
                  <c:v>7.7255700000000002E-3</c:v>
                </c:pt>
                <c:pt idx="4850" formatCode="0.00E+00">
                  <c:v>9.0800900000000007E-3</c:v>
                </c:pt>
                <c:pt idx="4851">
                  <c:v>1.04227E-2</c:v>
                </c:pt>
                <c:pt idx="4852">
                  <c:v>1.17511E-2</c:v>
                </c:pt>
                <c:pt idx="4853">
                  <c:v>1.3063099999999999E-2</c:v>
                </c:pt>
                <c:pt idx="4854">
                  <c:v>1.43564E-2</c:v>
                </c:pt>
                <c:pt idx="4855">
                  <c:v>1.5628900000000001E-2</c:v>
                </c:pt>
                <c:pt idx="4856">
                  <c:v>1.6878400000000002E-2</c:v>
                </c:pt>
                <c:pt idx="4857">
                  <c:v>1.8102799999999999E-2</c:v>
                </c:pt>
                <c:pt idx="4858">
                  <c:v>1.9300000000000001E-2</c:v>
                </c:pt>
                <c:pt idx="4859">
                  <c:v>2.0468E-2</c:v>
                </c:pt>
                <c:pt idx="4860">
                  <c:v>2.16048E-2</c:v>
                </c:pt>
                <c:pt idx="4861">
                  <c:v>2.27085E-2</c:v>
                </c:pt>
                <c:pt idx="4862">
                  <c:v>2.3777E-2</c:v>
                </c:pt>
                <c:pt idx="4863">
                  <c:v>2.4808799999999999E-2</c:v>
                </c:pt>
                <c:pt idx="4864">
                  <c:v>2.58018E-2</c:v>
                </c:pt>
                <c:pt idx="4865">
                  <c:v>2.67546E-2</c:v>
                </c:pt>
                <c:pt idx="4866">
                  <c:v>2.76653E-2</c:v>
                </c:pt>
                <c:pt idx="4867">
                  <c:v>2.8532499999999999E-2</c:v>
                </c:pt>
                <c:pt idx="4868">
                  <c:v>2.9354600000000002E-2</c:v>
                </c:pt>
                <c:pt idx="4869">
                  <c:v>3.0130299999999999E-2</c:v>
                </c:pt>
                <c:pt idx="4870">
                  <c:v>3.0858099999999999E-2</c:v>
                </c:pt>
                <c:pt idx="4871">
                  <c:v>3.1536799999999997E-2</c:v>
                </c:pt>
                <c:pt idx="4872">
                  <c:v>3.2165199999999998E-2</c:v>
                </c:pt>
                <c:pt idx="4873">
                  <c:v>3.2742300000000002E-2</c:v>
                </c:pt>
                <c:pt idx="4874">
                  <c:v>3.3266900000000002E-2</c:v>
                </c:pt>
                <c:pt idx="4875">
                  <c:v>3.3738299999999999E-2</c:v>
                </c:pt>
                <c:pt idx="4876">
                  <c:v>3.4155499999999998E-2</c:v>
                </c:pt>
                <c:pt idx="4877">
                  <c:v>3.4517699999999998E-2</c:v>
                </c:pt>
                <c:pt idx="4878">
                  <c:v>3.4824500000000001E-2</c:v>
                </c:pt>
                <c:pt idx="4879">
                  <c:v>3.5075099999999998E-2</c:v>
                </c:pt>
                <c:pt idx="4880">
                  <c:v>3.5269099999999998E-2</c:v>
                </c:pt>
                <c:pt idx="4881">
                  <c:v>3.5406199999999999E-2</c:v>
                </c:pt>
                <c:pt idx="4882">
                  <c:v>3.5485999999999997E-2</c:v>
                </c:pt>
                <c:pt idx="4883">
                  <c:v>3.5508400000000002E-2</c:v>
                </c:pt>
                <c:pt idx="4884">
                  <c:v>3.5473400000000002E-2</c:v>
                </c:pt>
                <c:pt idx="4885">
                  <c:v>3.53809E-2</c:v>
                </c:pt>
                <c:pt idx="4886">
                  <c:v>3.5231100000000001E-2</c:v>
                </c:pt>
                <c:pt idx="4887">
                  <c:v>3.5024100000000002E-2</c:v>
                </c:pt>
                <c:pt idx="4888">
                  <c:v>3.4760300000000001E-2</c:v>
                </c:pt>
                <c:pt idx="4889">
                  <c:v>3.4440100000000001E-2</c:v>
                </c:pt>
                <c:pt idx="4890">
                  <c:v>3.4063999999999997E-2</c:v>
                </c:pt>
                <c:pt idx="4891">
                  <c:v>3.3632599999999999E-2</c:v>
                </c:pt>
                <c:pt idx="4892">
                  <c:v>3.3146500000000002E-2</c:v>
                </c:pt>
                <c:pt idx="4893">
                  <c:v>3.2606700000000002E-2</c:v>
                </c:pt>
                <c:pt idx="4894">
                  <c:v>3.2013899999999998E-2</c:v>
                </c:pt>
                <c:pt idx="4895">
                  <c:v>3.1369099999999997E-2</c:v>
                </c:pt>
                <c:pt idx="4896">
                  <c:v>3.0673300000000001E-2</c:v>
                </c:pt>
                <c:pt idx="4897">
                  <c:v>2.9927800000000001E-2</c:v>
                </c:pt>
                <c:pt idx="4898">
                  <c:v>2.9133800000000001E-2</c:v>
                </c:pt>
                <c:pt idx="4899">
                  <c:v>2.8292500000000002E-2</c:v>
                </c:pt>
                <c:pt idx="4900">
                  <c:v>2.74053E-2</c:v>
                </c:pt>
                <c:pt idx="4901">
                  <c:v>2.6473799999999999E-2</c:v>
                </c:pt>
                <c:pt idx="4902">
                  <c:v>2.5499399999999998E-2</c:v>
                </c:pt>
                <c:pt idx="4903">
                  <c:v>2.44838E-2</c:v>
                </c:pt>
                <c:pt idx="4904">
                  <c:v>2.34288E-2</c:v>
                </c:pt>
                <c:pt idx="4905">
                  <c:v>2.2335899999999999E-2</c:v>
                </c:pt>
                <c:pt idx="4906">
                  <c:v>2.12071E-2</c:v>
                </c:pt>
                <c:pt idx="4907">
                  <c:v>2.0044300000000001E-2</c:v>
                </c:pt>
                <c:pt idx="4908">
                  <c:v>1.8849299999999999E-2</c:v>
                </c:pt>
                <c:pt idx="4909">
                  <c:v>1.7624299999999999E-2</c:v>
                </c:pt>
                <c:pt idx="4910">
                  <c:v>1.6371199999999999E-2</c:v>
                </c:pt>
                <c:pt idx="4911">
                  <c:v>1.5092100000000001E-2</c:v>
                </c:pt>
                <c:pt idx="4912">
                  <c:v>1.37892E-2</c:v>
                </c:pt>
                <c:pt idx="4913">
                  <c:v>1.24647E-2</c:v>
                </c:pt>
                <c:pt idx="4914">
                  <c:v>1.1120700000000001E-2</c:v>
                </c:pt>
                <c:pt idx="4915" formatCode="0.00E+00">
                  <c:v>9.7596100000000002E-3</c:v>
                </c:pt>
                <c:pt idx="4916" formatCode="0.00E+00">
                  <c:v>8.3836299999999996E-3</c:v>
                </c:pt>
                <c:pt idx="4917" formatCode="0.00E+00">
                  <c:v>6.9950699999999999E-3</c:v>
                </c:pt>
                <c:pt idx="4918" formatCode="0.00E+00">
                  <c:v>5.5962900000000003E-3</c:v>
                </c:pt>
                <c:pt idx="4919" formatCode="0.00E+00">
                  <c:v>4.1896199999999998E-3</c:v>
                </c:pt>
                <c:pt idx="4920" formatCode="0.00E+00">
                  <c:v>2.7774200000000001E-3</c:v>
                </c:pt>
                <c:pt idx="4921" formatCode="0.00E+00">
                  <c:v>1.3620699999999999E-3</c:v>
                </c:pt>
                <c:pt idx="4922" formatCode="0.00E+00">
                  <c:v>-5.4048000000000002E-5</c:v>
                </c:pt>
                <c:pt idx="4923" formatCode="0.00E+00">
                  <c:v>-1.46856E-3</c:v>
                </c:pt>
                <c:pt idx="4924" formatCode="0.00E+00">
                  <c:v>-2.8790899999999999E-3</c:v>
                </c:pt>
                <c:pt idx="4925" formatCode="0.00E+00">
                  <c:v>-4.2832699999999996E-3</c:v>
                </c:pt>
                <c:pt idx="4926" formatCode="0.00E+00">
                  <c:v>-5.6787299999999999E-3</c:v>
                </c:pt>
                <c:pt idx="4927" formatCode="0.00E+00">
                  <c:v>-7.0631299999999999E-3</c:v>
                </c:pt>
                <c:pt idx="4928" formatCode="0.00E+00">
                  <c:v>-8.4341399999999997E-3</c:v>
                </c:pt>
                <c:pt idx="4929" formatCode="0.00E+00">
                  <c:v>-9.7894699999999998E-3</c:v>
                </c:pt>
                <c:pt idx="4930">
                  <c:v>-1.1126799999999999E-2</c:v>
                </c:pt>
                <c:pt idx="4931">
                  <c:v>-1.2444E-2</c:v>
                </c:pt>
                <c:pt idx="4932">
                  <c:v>-1.37387E-2</c:v>
                </c:pt>
                <c:pt idx="4933">
                  <c:v>-1.5008799999999999E-2</c:v>
                </c:pt>
                <c:pt idx="4934">
                  <c:v>-1.6252099999999998E-2</c:v>
                </c:pt>
                <c:pt idx="4935">
                  <c:v>-1.7466700000000002E-2</c:v>
                </c:pt>
                <c:pt idx="4936">
                  <c:v>-1.8650400000000001E-2</c:v>
                </c:pt>
                <c:pt idx="4937">
                  <c:v>-1.9801200000000001E-2</c:v>
                </c:pt>
                <c:pt idx="4938">
                  <c:v>-2.09172E-2</c:v>
                </c:pt>
                <c:pt idx="4939">
                  <c:v>-2.1996600000000002E-2</c:v>
                </c:pt>
                <c:pt idx="4940">
                  <c:v>-2.3037599999999998E-2</c:v>
                </c:pt>
                <c:pt idx="4941">
                  <c:v>-2.4038299999999999E-2</c:v>
                </c:pt>
                <c:pt idx="4942">
                  <c:v>-2.4997100000000001E-2</c:v>
                </c:pt>
                <c:pt idx="4943">
                  <c:v>-2.5912500000000002E-2</c:v>
                </c:pt>
                <c:pt idx="4944">
                  <c:v>-2.6782799999999999E-2</c:v>
                </c:pt>
                <c:pt idx="4945">
                  <c:v>-2.7606700000000001E-2</c:v>
                </c:pt>
                <c:pt idx="4946">
                  <c:v>-2.83827E-2</c:v>
                </c:pt>
                <c:pt idx="4947">
                  <c:v>-2.9109599999999999E-2</c:v>
                </c:pt>
                <c:pt idx="4948">
                  <c:v>-2.9786099999999999E-2</c:v>
                </c:pt>
                <c:pt idx="4949">
                  <c:v>-3.04111E-2</c:v>
                </c:pt>
                <c:pt idx="4950">
                  <c:v>-3.09836E-2</c:v>
                </c:pt>
                <c:pt idx="4951">
                  <c:v>-3.1502599999999999E-2</c:v>
                </c:pt>
                <c:pt idx="4952">
                  <c:v>-3.1967299999999997E-2</c:v>
                </c:pt>
                <c:pt idx="4953">
                  <c:v>-3.2377000000000003E-2</c:v>
                </c:pt>
                <c:pt idx="4954">
                  <c:v>-3.2730799999999997E-2</c:v>
                </c:pt>
                <c:pt idx="4955">
                  <c:v>-3.3028299999999997E-2</c:v>
                </c:pt>
                <c:pt idx="4956">
                  <c:v>-3.3268899999999997E-2</c:v>
                </c:pt>
                <c:pt idx="4957">
                  <c:v>-3.34524E-2</c:v>
                </c:pt>
                <c:pt idx="4958">
                  <c:v>-3.3578299999999998E-2</c:v>
                </c:pt>
                <c:pt idx="4959">
                  <c:v>-3.3646500000000003E-2</c:v>
                </c:pt>
                <c:pt idx="4960">
                  <c:v>-3.3656899999999997E-2</c:v>
                </c:pt>
                <c:pt idx="4961">
                  <c:v>-3.36095E-2</c:v>
                </c:pt>
                <c:pt idx="4962">
                  <c:v>-3.3504399999999997E-2</c:v>
                </c:pt>
                <c:pt idx="4963">
                  <c:v>-3.3341799999999998E-2</c:v>
                </c:pt>
                <c:pt idx="4964">
                  <c:v>-3.3121999999999999E-2</c:v>
                </c:pt>
                <c:pt idx="4965">
                  <c:v>-3.2845300000000001E-2</c:v>
                </c:pt>
                <c:pt idx="4966">
                  <c:v>-3.2512300000000001E-2</c:v>
                </c:pt>
                <c:pt idx="4967">
                  <c:v>-3.2123600000000002E-2</c:v>
                </c:pt>
                <c:pt idx="4968">
                  <c:v>-3.1679800000000001E-2</c:v>
                </c:pt>
                <c:pt idx="4969">
                  <c:v>-3.11816E-2</c:v>
                </c:pt>
                <c:pt idx="4970">
                  <c:v>-3.0630000000000001E-2</c:v>
                </c:pt>
                <c:pt idx="4971">
                  <c:v>-3.0025900000000001E-2</c:v>
                </c:pt>
                <c:pt idx="4972">
                  <c:v>-2.9370299999999998E-2</c:v>
                </c:pt>
                <c:pt idx="4973">
                  <c:v>-2.86643E-2</c:v>
                </c:pt>
                <c:pt idx="4974">
                  <c:v>-2.7909199999999999E-2</c:v>
                </c:pt>
                <c:pt idx="4975">
                  <c:v>-2.71062E-2</c:v>
                </c:pt>
                <c:pt idx="4976">
                  <c:v>-2.6256700000000001E-2</c:v>
                </c:pt>
                <c:pt idx="4977">
                  <c:v>-2.5362200000000001E-2</c:v>
                </c:pt>
                <c:pt idx="4978">
                  <c:v>-2.44242E-2</c:v>
                </c:pt>
                <c:pt idx="4979">
                  <c:v>-2.3444199999999998E-2</c:v>
                </c:pt>
                <c:pt idx="4980">
                  <c:v>-2.24239E-2</c:v>
                </c:pt>
                <c:pt idx="4981">
                  <c:v>-2.1365100000000001E-2</c:v>
                </c:pt>
                <c:pt idx="4982">
                  <c:v>-2.0269599999999999E-2</c:v>
                </c:pt>
                <c:pt idx="4983">
                  <c:v>-1.9139199999999999E-2</c:v>
                </c:pt>
                <c:pt idx="4984">
                  <c:v>-1.79758E-2</c:v>
                </c:pt>
                <c:pt idx="4985">
                  <c:v>-1.6781399999999998E-2</c:v>
                </c:pt>
                <c:pt idx="4986">
                  <c:v>-1.5558000000000001E-2</c:v>
                </c:pt>
                <c:pt idx="4987">
                  <c:v>-1.43076E-2</c:v>
                </c:pt>
                <c:pt idx="4988">
                  <c:v>-1.3032500000000001E-2</c:v>
                </c:pt>
                <c:pt idx="4989">
                  <c:v>-1.1734700000000001E-2</c:v>
                </c:pt>
                <c:pt idx="4990">
                  <c:v>-1.04163E-2</c:v>
                </c:pt>
                <c:pt idx="4991" formatCode="0.00E+00">
                  <c:v>-9.0797800000000008E-3</c:v>
                </c:pt>
                <c:pt idx="4992" formatCode="0.00E+00">
                  <c:v>-7.7272E-3</c:v>
                </c:pt>
                <c:pt idx="4993" formatCode="0.00E+00">
                  <c:v>-6.3608700000000002E-3</c:v>
                </c:pt>
                <c:pt idx="4994" formatCode="0.00E+00">
                  <c:v>-4.9831099999999998E-3</c:v>
                </c:pt>
                <c:pt idx="4995" formatCode="0.00E+00">
                  <c:v>-3.5962099999999999E-3</c:v>
                </c:pt>
                <c:pt idx="4996" formatCode="0.00E+00">
                  <c:v>-2.20251E-3</c:v>
                </c:pt>
                <c:pt idx="4997" formatCode="0.00E+00">
                  <c:v>-8.0433900000000005E-4</c:v>
                </c:pt>
                <c:pt idx="4998" formatCode="0.00E+00">
                  <c:v>5.9595500000000001E-4</c:v>
                </c:pt>
                <c:pt idx="4999" formatCode="0.00E+00">
                  <c:v>1.9960300000000002E-3</c:v>
                </c:pt>
                <c:pt idx="5000" formatCode="0.00E+00">
                  <c:v>3.39354E-3</c:v>
                </c:pt>
                <c:pt idx="5001" formatCode="0.00E+00">
                  <c:v>4.7861600000000002E-3</c:v>
                </c:pt>
                <c:pt idx="5002" formatCode="0.00E+00">
                  <c:v>6.1715499999999996E-3</c:v>
                </c:pt>
                <c:pt idx="5003" formatCode="0.00E+00">
                  <c:v>7.5474000000000001E-3</c:v>
                </c:pt>
                <c:pt idx="5004" formatCode="0.00E+00">
                  <c:v>8.9114199999999998E-3</c:v>
                </c:pt>
                <c:pt idx="5005">
                  <c:v>1.0261299999999999E-2</c:v>
                </c:pt>
                <c:pt idx="5006">
                  <c:v>1.15949E-2</c:v>
                </c:pt>
                <c:pt idx="5007">
                  <c:v>1.29099E-2</c:v>
                </c:pt>
                <c:pt idx="5008">
                  <c:v>1.4204100000000001E-2</c:v>
                </c:pt>
                <c:pt idx="5009">
                  <c:v>1.54755E-2</c:v>
                </c:pt>
                <c:pt idx="5010">
                  <c:v>1.6721799999999998E-2</c:v>
                </c:pt>
                <c:pt idx="5011">
                  <c:v>1.7940999999999999E-2</c:v>
                </c:pt>
                <c:pt idx="5012">
                  <c:v>1.9131200000000001E-2</c:v>
                </c:pt>
                <c:pt idx="5013">
                  <c:v>2.0290200000000001E-2</c:v>
                </c:pt>
                <c:pt idx="5014">
                  <c:v>2.1416299999999999E-2</c:v>
                </c:pt>
                <c:pt idx="5015">
                  <c:v>2.2507599999999999E-2</c:v>
                </c:pt>
                <c:pt idx="5016">
                  <c:v>2.3562199999999998E-2</c:v>
                </c:pt>
                <c:pt idx="5017">
                  <c:v>2.45784E-2</c:v>
                </c:pt>
                <c:pt idx="5018">
                  <c:v>2.55546E-2</c:v>
                </c:pt>
                <c:pt idx="5019">
                  <c:v>2.6489200000000001E-2</c:v>
                </c:pt>
                <c:pt idx="5020">
                  <c:v>2.7380600000000001E-2</c:v>
                </c:pt>
                <c:pt idx="5021">
                  <c:v>2.82274E-2</c:v>
                </c:pt>
                <c:pt idx="5022">
                  <c:v>2.9028100000000001E-2</c:v>
                </c:pt>
                <c:pt idx="5023">
                  <c:v>2.9781599999999998E-2</c:v>
                </c:pt>
                <c:pt idx="5024">
                  <c:v>3.04865E-2</c:v>
                </c:pt>
                <c:pt idx="5025">
                  <c:v>3.1141700000000001E-2</c:v>
                </c:pt>
                <c:pt idx="5026">
                  <c:v>3.1746200000000002E-2</c:v>
                </c:pt>
                <c:pt idx="5027">
                  <c:v>3.2299000000000001E-2</c:v>
                </c:pt>
                <c:pt idx="5028">
                  <c:v>3.2799200000000001E-2</c:v>
                </c:pt>
                <c:pt idx="5029">
                  <c:v>3.3245999999999998E-2</c:v>
                </c:pt>
                <c:pt idx="5030">
                  <c:v>3.3638700000000001E-2</c:v>
                </c:pt>
                <c:pt idx="5031">
                  <c:v>3.3976699999999999E-2</c:v>
                </c:pt>
                <c:pt idx="5032">
                  <c:v>3.4259400000000002E-2</c:v>
                </c:pt>
                <c:pt idx="5033">
                  <c:v>3.4486500000000003E-2</c:v>
                </c:pt>
                <c:pt idx="5034">
                  <c:v>3.4657500000000001E-2</c:v>
                </c:pt>
                <c:pt idx="5035">
                  <c:v>3.4772299999999999E-2</c:v>
                </c:pt>
                <c:pt idx="5036">
                  <c:v>3.4830699999999999E-2</c:v>
                </c:pt>
                <c:pt idx="5037">
                  <c:v>3.4832599999999998E-2</c:v>
                </c:pt>
                <c:pt idx="5038">
                  <c:v>3.4778000000000003E-2</c:v>
                </c:pt>
                <c:pt idx="5039">
                  <c:v>3.4667200000000002E-2</c:v>
                </c:pt>
                <c:pt idx="5040">
                  <c:v>3.4500200000000002E-2</c:v>
                </c:pt>
                <c:pt idx="5041">
                  <c:v>3.42774E-2</c:v>
                </c:pt>
                <c:pt idx="5042">
                  <c:v>3.3999300000000003E-2</c:v>
                </c:pt>
                <c:pt idx="5043">
                  <c:v>3.36662E-2</c:v>
                </c:pt>
                <c:pt idx="5044">
                  <c:v>3.3278799999999997E-2</c:v>
                </c:pt>
                <c:pt idx="5045">
                  <c:v>3.28378E-2</c:v>
                </c:pt>
                <c:pt idx="5046">
                  <c:v>3.2343799999999999E-2</c:v>
                </c:pt>
                <c:pt idx="5047">
                  <c:v>3.1797899999999997E-2</c:v>
                </c:pt>
                <c:pt idx="5048">
                  <c:v>3.1200800000000001E-2</c:v>
                </c:pt>
                <c:pt idx="5049">
                  <c:v>3.05536E-2</c:v>
                </c:pt>
                <c:pt idx="5050">
                  <c:v>2.98573E-2</c:v>
                </c:pt>
                <c:pt idx="5051">
                  <c:v>2.9113300000000002E-2</c:v>
                </c:pt>
                <c:pt idx="5052">
                  <c:v>2.83226E-2</c:v>
                </c:pt>
                <c:pt idx="5053">
                  <c:v>2.7486699999999999E-2</c:v>
                </c:pt>
                <c:pt idx="5054">
                  <c:v>2.66068E-2</c:v>
                </c:pt>
                <c:pt idx="5055">
                  <c:v>2.5684499999999999E-2</c:v>
                </c:pt>
                <c:pt idx="5056">
                  <c:v>2.4721300000000002E-2</c:v>
                </c:pt>
                <c:pt idx="5057">
                  <c:v>2.3718900000000001E-2</c:v>
                </c:pt>
                <c:pt idx="5058">
                  <c:v>2.26787E-2</c:v>
                </c:pt>
                <c:pt idx="5059">
                  <c:v>2.16026E-2</c:v>
                </c:pt>
                <c:pt idx="5060">
                  <c:v>2.0492400000000001E-2</c:v>
                </c:pt>
                <c:pt idx="5061">
                  <c:v>1.9349700000000001E-2</c:v>
                </c:pt>
                <c:pt idx="5062">
                  <c:v>1.8176600000000001E-2</c:v>
                </c:pt>
                <c:pt idx="5063">
                  <c:v>1.6974900000000001E-2</c:v>
                </c:pt>
                <c:pt idx="5064">
                  <c:v>1.5746599999999999E-2</c:v>
                </c:pt>
                <c:pt idx="5065">
                  <c:v>1.44937E-2</c:v>
                </c:pt>
                <c:pt idx="5066">
                  <c:v>1.3218199999999999E-2</c:v>
                </c:pt>
                <c:pt idx="5067">
                  <c:v>1.19221E-2</c:v>
                </c:pt>
                <c:pt idx="5068">
                  <c:v>1.06076E-2</c:v>
                </c:pt>
                <c:pt idx="5069" formatCode="0.00E+00">
                  <c:v>9.2768499999999997E-3</c:v>
                </c:pt>
                <c:pt idx="5070" formatCode="0.00E+00">
                  <c:v>7.9318800000000005E-3</c:v>
                </c:pt>
                <c:pt idx="5071" formatCode="0.00E+00">
                  <c:v>6.5748899999999999E-3</c:v>
                </c:pt>
                <c:pt idx="5072" formatCode="0.00E+00">
                  <c:v>5.2080499999999997E-3</c:v>
                </c:pt>
                <c:pt idx="5073" formatCode="0.00E+00">
                  <c:v>3.8335499999999998E-3</c:v>
                </c:pt>
                <c:pt idx="5074" formatCode="0.00E+00">
                  <c:v>2.45357E-3</c:v>
                </c:pt>
                <c:pt idx="5075" formatCode="0.00E+00">
                  <c:v>1.0702999999999999E-3</c:v>
                </c:pt>
                <c:pt idx="5076" formatCode="0.00E+00">
                  <c:v>-3.1405499999999999E-4</c:v>
                </c:pt>
                <c:pt idx="5077" formatCode="0.00E+00">
                  <c:v>-1.69732E-3</c:v>
                </c:pt>
                <c:pt idx="5078" formatCode="0.00E+00">
                  <c:v>-3.0772999999999998E-3</c:v>
                </c:pt>
                <c:pt idx="5079" formatCode="0.00E+00">
                  <c:v>-4.4518500000000003E-3</c:v>
                </c:pt>
                <c:pt idx="5080" formatCode="0.00E+00">
                  <c:v>-5.8187899999999999E-3</c:v>
                </c:pt>
                <c:pt idx="5081" formatCode="0.00E+00">
                  <c:v>-7.1760000000000001E-3</c:v>
                </c:pt>
                <c:pt idx="5082" formatCode="0.00E+00">
                  <c:v>-8.5213700000000003E-3</c:v>
                </c:pt>
                <c:pt idx="5083" formatCode="0.00E+00">
                  <c:v>-9.8528000000000001E-3</c:v>
                </c:pt>
                <c:pt idx="5084">
                  <c:v>-1.11682E-2</c:v>
                </c:pt>
                <c:pt idx="5085">
                  <c:v>-1.24657E-2</c:v>
                </c:pt>
                <c:pt idx="5086">
                  <c:v>-1.3743099999999999E-2</c:v>
                </c:pt>
                <c:pt idx="5087">
                  <c:v>-1.49985E-2</c:v>
                </c:pt>
                <c:pt idx="5088">
                  <c:v>-1.6230100000000001E-2</c:v>
                </c:pt>
                <c:pt idx="5089">
                  <c:v>-1.7435900000000001E-2</c:v>
                </c:pt>
                <c:pt idx="5090">
                  <c:v>-1.8614200000000001E-2</c:v>
                </c:pt>
                <c:pt idx="5091">
                  <c:v>-1.9763200000000002E-2</c:v>
                </c:pt>
                <c:pt idx="5092">
                  <c:v>-2.08811E-2</c:v>
                </c:pt>
                <c:pt idx="5093">
                  <c:v>-2.1966300000000001E-2</c:v>
                </c:pt>
                <c:pt idx="5094">
                  <c:v>-2.3017200000000002E-2</c:v>
                </c:pt>
                <c:pt idx="5095">
                  <c:v>-2.4032299999999999E-2</c:v>
                </c:pt>
                <c:pt idx="5096">
                  <c:v>-2.50101E-2</c:v>
                </c:pt>
                <c:pt idx="5097">
                  <c:v>-2.5949199999999999E-2</c:v>
                </c:pt>
                <c:pt idx="5098">
                  <c:v>-2.6848199999999999E-2</c:v>
                </c:pt>
                <c:pt idx="5099">
                  <c:v>-2.7705899999999999E-2</c:v>
                </c:pt>
                <c:pt idx="5100">
                  <c:v>-2.8521100000000001E-2</c:v>
                </c:pt>
                <c:pt idx="5101">
                  <c:v>-2.9292599999999999E-2</c:v>
                </c:pt>
                <c:pt idx="5102">
                  <c:v>-3.0019500000000001E-2</c:v>
                </c:pt>
                <c:pt idx="5103">
                  <c:v>-3.0700600000000001E-2</c:v>
                </c:pt>
                <c:pt idx="5104">
                  <c:v>-3.1335200000000001E-2</c:v>
                </c:pt>
                <c:pt idx="5105">
                  <c:v>-3.1922399999999997E-2</c:v>
                </c:pt>
                <c:pt idx="5106">
                  <c:v>-3.2461499999999997E-2</c:v>
                </c:pt>
                <c:pt idx="5107">
                  <c:v>-3.2951899999999999E-2</c:v>
                </c:pt>
                <c:pt idx="5108">
                  <c:v>-3.33928E-2</c:v>
                </c:pt>
                <c:pt idx="5109">
                  <c:v>-3.3784000000000002E-2</c:v>
                </c:pt>
                <c:pt idx="5110">
                  <c:v>-3.41249E-2</c:v>
                </c:pt>
                <c:pt idx="5111">
                  <c:v>-3.44152E-2</c:v>
                </c:pt>
                <c:pt idx="5112">
                  <c:v>-3.4654699999999997E-2</c:v>
                </c:pt>
                <c:pt idx="5113">
                  <c:v>-3.4843300000000001E-2</c:v>
                </c:pt>
                <c:pt idx="5114">
                  <c:v>-3.4980799999999999E-2</c:v>
                </c:pt>
                <c:pt idx="5115">
                  <c:v>-3.50672E-2</c:v>
                </c:pt>
                <c:pt idx="5116">
                  <c:v>-3.5102700000000001E-2</c:v>
                </c:pt>
                <c:pt idx="5117">
                  <c:v>-3.5087500000000001E-2</c:v>
                </c:pt>
                <c:pt idx="5118">
                  <c:v>-3.5021700000000003E-2</c:v>
                </c:pt>
                <c:pt idx="5119">
                  <c:v>-3.4905699999999998E-2</c:v>
                </c:pt>
                <c:pt idx="5120">
                  <c:v>-3.474E-2</c:v>
                </c:pt>
                <c:pt idx="5121">
                  <c:v>-3.4525E-2</c:v>
                </c:pt>
                <c:pt idx="5122">
                  <c:v>-3.4261300000000001E-2</c:v>
                </c:pt>
                <c:pt idx="5123">
                  <c:v>-3.3949600000000003E-2</c:v>
                </c:pt>
                <c:pt idx="5124">
                  <c:v>-3.3590500000000002E-2</c:v>
                </c:pt>
                <c:pt idx="5125">
                  <c:v>-3.3184900000000003E-2</c:v>
                </c:pt>
                <c:pt idx="5126">
                  <c:v>-3.2733600000000002E-2</c:v>
                </c:pt>
                <c:pt idx="5127">
                  <c:v>-3.2237599999999998E-2</c:v>
                </c:pt>
                <c:pt idx="5128">
                  <c:v>-3.1697900000000001E-2</c:v>
                </c:pt>
                <c:pt idx="5129">
                  <c:v>-3.1115500000000001E-2</c:v>
                </c:pt>
                <c:pt idx="5130">
                  <c:v>-3.0491600000000001E-2</c:v>
                </c:pt>
                <c:pt idx="5131">
                  <c:v>-2.9827300000000001E-2</c:v>
                </c:pt>
                <c:pt idx="5132">
                  <c:v>-2.9124000000000001E-2</c:v>
                </c:pt>
                <c:pt idx="5133">
                  <c:v>-2.8382899999999999E-2</c:v>
                </c:pt>
                <c:pt idx="5134">
                  <c:v>-2.7605500000000002E-2</c:v>
                </c:pt>
                <c:pt idx="5135">
                  <c:v>-2.6793000000000001E-2</c:v>
                </c:pt>
                <c:pt idx="5136">
                  <c:v>-2.5947000000000001E-2</c:v>
                </c:pt>
                <c:pt idx="5137">
                  <c:v>-2.5069000000000001E-2</c:v>
                </c:pt>
                <c:pt idx="5138">
                  <c:v>-2.4160500000000001E-2</c:v>
                </c:pt>
                <c:pt idx="5139">
                  <c:v>-2.3223199999999999E-2</c:v>
                </c:pt>
                <c:pt idx="5140">
                  <c:v>-2.2258699999999999E-2</c:v>
                </c:pt>
                <c:pt idx="5141">
                  <c:v>-2.1268499999999999E-2</c:v>
                </c:pt>
                <c:pt idx="5142">
                  <c:v>-2.0254500000000002E-2</c:v>
                </c:pt>
                <c:pt idx="5143">
                  <c:v>-1.92184E-2</c:v>
                </c:pt>
                <c:pt idx="5144">
                  <c:v>-1.8161799999999999E-2</c:v>
                </c:pt>
                <c:pt idx="5145">
                  <c:v>-1.70866E-2</c:v>
                </c:pt>
                <c:pt idx="5146">
                  <c:v>-1.5994499999999998E-2</c:v>
                </c:pt>
                <c:pt idx="5147">
                  <c:v>-1.48875E-2</c:v>
                </c:pt>
                <c:pt idx="5148">
                  <c:v>-1.3767100000000001E-2</c:v>
                </c:pt>
                <c:pt idx="5149">
                  <c:v>-1.26354E-2</c:v>
                </c:pt>
                <c:pt idx="5150">
                  <c:v>-1.14942E-2</c:v>
                </c:pt>
                <c:pt idx="5151">
                  <c:v>-1.0345200000000001E-2</c:v>
                </c:pt>
                <c:pt idx="5152" formatCode="0.00E+00">
                  <c:v>-9.1902500000000005E-3</c:v>
                </c:pt>
                <c:pt idx="5153" formatCode="0.00E+00">
                  <c:v>-8.03128E-3</c:v>
                </c:pt>
                <c:pt idx="5154" formatCode="0.00E+00">
                  <c:v>-6.8700599999999999E-3</c:v>
                </c:pt>
                <c:pt idx="5155" formatCode="0.00E+00">
                  <c:v>-5.7084199999999996E-3</c:v>
                </c:pt>
                <c:pt idx="5156" formatCode="0.00E+00">
                  <c:v>-4.54814E-3</c:v>
                </c:pt>
                <c:pt idx="5157" formatCode="0.00E+00">
                  <c:v>-3.3910199999999998E-3</c:v>
                </c:pt>
                <c:pt idx="5158" formatCode="0.00E+00">
                  <c:v>-2.2388199999999999E-3</c:v>
                </c:pt>
                <c:pt idx="5159" formatCode="0.00E+00">
                  <c:v>-1.0932800000000001E-3</c:v>
                </c:pt>
                <c:pt idx="5160" formatCode="0.00E+00">
                  <c:v>4.3881400000000003E-5</c:v>
                </c:pt>
                <c:pt idx="5161" formatCode="0.00E+00">
                  <c:v>1.1709699999999999E-3</c:v>
                </c:pt>
                <c:pt idx="5162" formatCode="0.00E+00">
                  <c:v>2.2863200000000001E-3</c:v>
                </c:pt>
                <c:pt idx="5163" formatCode="0.00E+00">
                  <c:v>3.3883199999999998E-3</c:v>
                </c:pt>
                <c:pt idx="5164" formatCode="0.00E+00">
                  <c:v>4.4753700000000002E-3</c:v>
                </c:pt>
                <c:pt idx="5165" formatCode="0.00E+00">
                  <c:v>5.5459100000000002E-3</c:v>
                </c:pt>
                <c:pt idx="5166" formatCode="0.00E+00">
                  <c:v>6.5984399999999997E-3</c:v>
                </c:pt>
                <c:pt idx="5167" formatCode="0.00E+00">
                  <c:v>7.6314900000000003E-3</c:v>
                </c:pt>
                <c:pt idx="5168" formatCode="0.00E+00">
                  <c:v>8.6436399999999993E-3</c:v>
                </c:pt>
                <c:pt idx="5169" formatCode="0.00E+00">
                  <c:v>9.6334999999999997E-3</c:v>
                </c:pt>
                <c:pt idx="5170">
                  <c:v>1.05998E-2</c:v>
                </c:pt>
                <c:pt idx="5171">
                  <c:v>1.15411E-2</c:v>
                </c:pt>
                <c:pt idx="5172">
                  <c:v>1.2456399999999999E-2</c:v>
                </c:pt>
                <c:pt idx="5173">
                  <c:v>1.3344399999999999E-2</c:v>
                </c:pt>
                <c:pt idx="5174">
                  <c:v>1.4204100000000001E-2</c:v>
                </c:pt>
                <c:pt idx="5175">
                  <c:v>1.50343E-2</c:v>
                </c:pt>
                <c:pt idx="5176">
                  <c:v>1.58341E-2</c:v>
                </c:pt>
                <c:pt idx="5177">
                  <c:v>1.6602599999999999E-2</c:v>
                </c:pt>
                <c:pt idx="5178">
                  <c:v>1.7338900000000001E-2</c:v>
                </c:pt>
                <c:pt idx="5179">
                  <c:v>1.8042200000000001E-2</c:v>
                </c:pt>
                <c:pt idx="5180">
                  <c:v>1.8711700000000001E-2</c:v>
                </c:pt>
                <c:pt idx="5181">
                  <c:v>1.93469E-2</c:v>
                </c:pt>
                <c:pt idx="5182">
                  <c:v>1.9947099999999999E-2</c:v>
                </c:pt>
                <c:pt idx="5183">
                  <c:v>2.0511700000000001E-2</c:v>
                </c:pt>
                <c:pt idx="5184">
                  <c:v>2.1040300000000001E-2</c:v>
                </c:pt>
                <c:pt idx="5185">
                  <c:v>2.15325E-2</c:v>
                </c:pt>
                <c:pt idx="5186">
                  <c:v>2.1987900000000001E-2</c:v>
                </c:pt>
                <c:pt idx="5187">
                  <c:v>2.2406300000000001E-2</c:v>
                </c:pt>
                <c:pt idx="5188">
                  <c:v>2.2787600000000002E-2</c:v>
                </c:pt>
                <c:pt idx="5189">
                  <c:v>2.31314E-2</c:v>
                </c:pt>
                <c:pt idx="5190">
                  <c:v>2.3437900000000001E-2</c:v>
                </c:pt>
                <c:pt idx="5191">
                  <c:v>2.3706999999999999E-2</c:v>
                </c:pt>
                <c:pt idx="5192">
                  <c:v>2.39388E-2</c:v>
                </c:pt>
                <c:pt idx="5193">
                  <c:v>2.4133399999999999E-2</c:v>
                </c:pt>
                <c:pt idx="5194">
                  <c:v>2.4291E-2</c:v>
                </c:pt>
                <c:pt idx="5195">
                  <c:v>2.44119E-2</c:v>
                </c:pt>
                <c:pt idx="5196">
                  <c:v>2.4496400000000002E-2</c:v>
                </c:pt>
                <c:pt idx="5197">
                  <c:v>2.4544900000000001E-2</c:v>
                </c:pt>
                <c:pt idx="5198">
                  <c:v>2.4557800000000001E-2</c:v>
                </c:pt>
                <c:pt idx="5199">
                  <c:v>2.45358E-2</c:v>
                </c:pt>
                <c:pt idx="5200">
                  <c:v>2.44792E-2</c:v>
                </c:pt>
                <c:pt idx="5201">
                  <c:v>2.4388900000000002E-2</c:v>
                </c:pt>
                <c:pt idx="5202">
                  <c:v>2.4265399999999999E-2</c:v>
                </c:pt>
                <c:pt idx="5203">
                  <c:v>2.41094E-2</c:v>
                </c:pt>
                <c:pt idx="5204">
                  <c:v>2.3921899999999999E-2</c:v>
                </c:pt>
                <c:pt idx="5205">
                  <c:v>2.3703499999999999E-2</c:v>
                </c:pt>
                <c:pt idx="5206">
                  <c:v>2.3455299999999998E-2</c:v>
                </c:pt>
                <c:pt idx="5207">
                  <c:v>2.3178000000000001E-2</c:v>
                </c:pt>
                <c:pt idx="5208">
                  <c:v>2.2872799999999999E-2</c:v>
                </c:pt>
                <c:pt idx="5209">
                  <c:v>2.2540500000000002E-2</c:v>
                </c:pt>
                <c:pt idx="5210">
                  <c:v>2.2182299999999999E-2</c:v>
                </c:pt>
                <c:pt idx="5211">
                  <c:v>2.1799200000000001E-2</c:v>
                </c:pt>
                <c:pt idx="5212">
                  <c:v>2.1392399999999999E-2</c:v>
                </c:pt>
                <c:pt idx="5213">
                  <c:v>2.0962999999999999E-2</c:v>
                </c:pt>
                <c:pt idx="5214">
                  <c:v>2.0512200000000001E-2</c:v>
                </c:pt>
                <c:pt idx="5215">
                  <c:v>2.0041199999999999E-2</c:v>
                </c:pt>
                <c:pt idx="5216">
                  <c:v>1.9551200000000001E-2</c:v>
                </c:pt>
                <c:pt idx="5217">
                  <c:v>1.9043500000000001E-2</c:v>
                </c:pt>
                <c:pt idx="5218">
                  <c:v>1.8519399999999998E-2</c:v>
                </c:pt>
                <c:pt idx="5219">
                  <c:v>1.7980099999999999E-2</c:v>
                </c:pt>
                <c:pt idx="5220">
                  <c:v>1.7426899999999999E-2</c:v>
                </c:pt>
                <c:pt idx="5221">
                  <c:v>1.68612E-2</c:v>
                </c:pt>
                <c:pt idx="5222">
                  <c:v>1.6284199999999999E-2</c:v>
                </c:pt>
                <c:pt idx="5223">
                  <c:v>1.56974E-2</c:v>
                </c:pt>
                <c:pt idx="5224">
                  <c:v>1.51019E-2</c:v>
                </c:pt>
                <c:pt idx="5225">
                  <c:v>1.44992E-2</c:v>
                </c:pt>
                <c:pt idx="5226">
                  <c:v>1.3890599999999999E-2</c:v>
                </c:pt>
                <c:pt idx="5227">
                  <c:v>1.3277300000000001E-2</c:v>
                </c:pt>
                <c:pt idx="5228">
                  <c:v>1.26608E-2</c:v>
                </c:pt>
                <c:pt idx="5229">
                  <c:v>1.2042199999999999E-2</c:v>
                </c:pt>
                <c:pt idx="5230">
                  <c:v>1.14229E-2</c:v>
                </c:pt>
                <c:pt idx="5231">
                  <c:v>1.0804100000000001E-2</c:v>
                </c:pt>
                <c:pt idx="5232">
                  <c:v>1.0187099999999999E-2</c:v>
                </c:pt>
                <c:pt idx="5233" formatCode="0.00E+00">
                  <c:v>9.5731700000000006E-3</c:v>
                </c:pt>
                <c:pt idx="5234" formatCode="0.00E+00">
                  <c:v>8.9634299999999997E-3</c:v>
                </c:pt>
                <c:pt idx="5235" formatCode="0.00E+00">
                  <c:v>8.3590999999999995E-3</c:v>
                </c:pt>
                <c:pt idx="5236" formatCode="0.00E+00">
                  <c:v>7.7613300000000003E-3</c:v>
                </c:pt>
                <c:pt idx="5237" formatCode="0.00E+00">
                  <c:v>7.1712499999999997E-3</c:v>
                </c:pt>
                <c:pt idx="5238" formatCode="0.00E+00">
                  <c:v>6.5899299999999999E-3</c:v>
                </c:pt>
                <c:pt idx="5239" formatCode="0.00E+00">
                  <c:v>6.0184499999999998E-3</c:v>
                </c:pt>
                <c:pt idx="5240" formatCode="0.00E+00">
                  <c:v>5.4578200000000004E-3</c:v>
                </c:pt>
                <c:pt idx="5241" formatCode="0.00E+00">
                  <c:v>4.9090200000000001E-3</c:v>
                </c:pt>
                <c:pt idx="5242" formatCode="0.00E+00">
                  <c:v>4.3730000000000002E-3</c:v>
                </c:pt>
                <c:pt idx="5243" formatCode="0.00E+00">
                  <c:v>3.8506600000000001E-3</c:v>
                </c:pt>
                <c:pt idx="5244" formatCode="0.00E+00">
                  <c:v>3.34286E-3</c:v>
                </c:pt>
                <c:pt idx="5245" formatCode="0.00E+00">
                  <c:v>2.8504200000000002E-3</c:v>
                </c:pt>
                <c:pt idx="5246" formatCode="0.00E+00">
                  <c:v>2.3741000000000001E-3</c:v>
                </c:pt>
                <c:pt idx="5247" formatCode="0.00E+00">
                  <c:v>1.9146199999999999E-3</c:v>
                </c:pt>
                <c:pt idx="5248" formatCode="0.00E+00">
                  <c:v>1.47266E-3</c:v>
                </c:pt>
                <c:pt idx="5249" formatCode="0.00E+00">
                  <c:v>1.04885E-3</c:v>
                </c:pt>
                <c:pt idx="5250" formatCode="0.00E+00">
                  <c:v>6.4374899999999999E-4</c:v>
                </c:pt>
                <c:pt idx="5251" formatCode="0.00E+00">
                  <c:v>2.5788599999999998E-4</c:v>
                </c:pt>
                <c:pt idx="5252" formatCode="0.00E+00">
                  <c:v>-1.08272E-4</c:v>
                </c:pt>
                <c:pt idx="5253" formatCode="0.00E+00">
                  <c:v>-4.54308E-4</c:v>
                </c:pt>
                <c:pt idx="5254" formatCode="0.00E+00">
                  <c:v>-7.7985800000000003E-4</c:v>
                </c:pt>
                <c:pt idx="5255" formatCode="0.00E+00">
                  <c:v>-1.0846199999999999E-3</c:v>
                </c:pt>
                <c:pt idx="5256" formatCode="0.00E+00">
                  <c:v>-1.3683199999999999E-3</c:v>
                </c:pt>
                <c:pt idx="5257" formatCode="0.00E+00">
                  <c:v>-1.63079E-3</c:v>
                </c:pt>
                <c:pt idx="5258" formatCode="0.00E+00">
                  <c:v>-1.87185E-3</c:v>
                </c:pt>
                <c:pt idx="5259" formatCode="0.00E+00">
                  <c:v>-2.09144E-3</c:v>
                </c:pt>
                <c:pt idx="5260" formatCode="0.00E+00">
                  <c:v>-2.2894999999999999E-3</c:v>
                </c:pt>
                <c:pt idx="5261" formatCode="0.00E+00">
                  <c:v>-2.4660699999999999E-3</c:v>
                </c:pt>
                <c:pt idx="5262" formatCode="0.00E+00">
                  <c:v>-2.6212100000000001E-3</c:v>
                </c:pt>
                <c:pt idx="5263" formatCode="0.00E+00">
                  <c:v>-2.7550399999999998E-3</c:v>
                </c:pt>
                <c:pt idx="5264" formatCode="0.00E+00">
                  <c:v>-2.86776E-3</c:v>
                </c:pt>
                <c:pt idx="5265" formatCode="0.00E+00">
                  <c:v>-2.9595799999999998E-3</c:v>
                </c:pt>
                <c:pt idx="5266" formatCode="0.00E+00">
                  <c:v>-3.0308000000000002E-3</c:v>
                </c:pt>
                <c:pt idx="5267" formatCode="0.00E+00">
                  <c:v>-3.0817399999999999E-3</c:v>
                </c:pt>
                <c:pt idx="5268" formatCode="0.00E+00">
                  <c:v>-3.1127899999999998E-3</c:v>
                </c:pt>
                <c:pt idx="5269" formatCode="0.00E+00">
                  <c:v>-3.1243899999999999E-3</c:v>
                </c:pt>
                <c:pt idx="5270" formatCode="0.00E+00">
                  <c:v>-3.1170199999999999E-3</c:v>
                </c:pt>
                <c:pt idx="5271" formatCode="0.00E+00">
                  <c:v>-3.0912000000000001E-3</c:v>
                </c:pt>
                <c:pt idx="5272" formatCode="0.00E+00">
                  <c:v>-3.0474999999999999E-3</c:v>
                </c:pt>
                <c:pt idx="5273" formatCode="0.00E+00">
                  <c:v>-2.9865400000000002E-3</c:v>
                </c:pt>
                <c:pt idx="5274" formatCode="0.00E+00">
                  <c:v>-2.9089699999999999E-3</c:v>
                </c:pt>
                <c:pt idx="5275" formatCode="0.00E+00">
                  <c:v>-2.8154999999999999E-3</c:v>
                </c:pt>
                <c:pt idx="5276" formatCode="0.00E+00">
                  <c:v>-2.7068600000000002E-3</c:v>
                </c:pt>
                <c:pt idx="5277" formatCode="0.00E+00">
                  <c:v>-2.5838200000000001E-3</c:v>
                </c:pt>
                <c:pt idx="5278" formatCode="0.00E+00">
                  <c:v>-2.4471900000000001E-3</c:v>
                </c:pt>
                <c:pt idx="5279" formatCode="0.00E+00">
                  <c:v>-2.29781E-3</c:v>
                </c:pt>
                <c:pt idx="5280" formatCode="0.00E+00">
                  <c:v>-2.13656E-3</c:v>
                </c:pt>
                <c:pt idx="5281" formatCode="0.00E+00">
                  <c:v>-1.9643299999999998E-3</c:v>
                </c:pt>
                <c:pt idx="5282" formatCode="0.00E+00">
                  <c:v>-1.78206E-3</c:v>
                </c:pt>
                <c:pt idx="5283" formatCode="0.00E+00">
                  <c:v>-1.5906900000000001E-3</c:v>
                </c:pt>
                <c:pt idx="5284" formatCode="0.00E+00">
                  <c:v>-1.3912E-3</c:v>
                </c:pt>
                <c:pt idx="5285" formatCode="0.00E+00">
                  <c:v>-1.1845899999999999E-3</c:v>
                </c:pt>
                <c:pt idx="5286" formatCode="0.00E+00">
                  <c:v>-9.7186799999999997E-4</c:v>
                </c:pt>
                <c:pt idx="5287" formatCode="0.00E+00">
                  <c:v>-7.5406699999999998E-4</c:v>
                </c:pt>
                <c:pt idx="5288" formatCode="0.00E+00">
                  <c:v>-5.3222700000000003E-4</c:v>
                </c:pt>
                <c:pt idx="5289" formatCode="0.00E+00">
                  <c:v>-3.0740299999999998E-4</c:v>
                </c:pt>
                <c:pt idx="5290" formatCode="0.00E+00">
                  <c:v>-8.0654099999999997E-5</c:v>
                </c:pt>
                <c:pt idx="5291" formatCode="0.00E+00">
                  <c:v>1.4695100000000001E-4</c:v>
                </c:pt>
                <c:pt idx="5292" formatCode="0.00E+00">
                  <c:v>3.7434000000000002E-4</c:v>
                </c:pt>
                <c:pt idx="5293" formatCode="0.00E+00">
                  <c:v>6.0044299999999998E-4</c:v>
                </c:pt>
                <c:pt idx="5294" formatCode="0.00E+00">
                  <c:v>8.2418699999999999E-4</c:v>
                </c:pt>
                <c:pt idx="5295" formatCode="0.00E+00">
                  <c:v>1.04451E-3</c:v>
                </c:pt>
                <c:pt idx="5296" formatCode="0.00E+00">
                  <c:v>1.26034E-3</c:v>
                </c:pt>
                <c:pt idx="5297" formatCode="0.00E+00">
                  <c:v>1.4706400000000001E-3</c:v>
                </c:pt>
                <c:pt idx="5298" formatCode="0.00E+00">
                  <c:v>1.67436E-3</c:v>
                </c:pt>
                <c:pt idx="5299" formatCode="0.00E+00">
                  <c:v>1.8704699999999999E-3</c:v>
                </c:pt>
                <c:pt idx="5300" formatCode="0.00E+00">
                  <c:v>2.0579700000000001E-3</c:v>
                </c:pt>
                <c:pt idx="5301" formatCode="0.00E+00">
                  <c:v>2.2358600000000001E-3</c:v>
                </c:pt>
                <c:pt idx="5302" formatCode="0.00E+00">
                  <c:v>2.40317E-3</c:v>
                </c:pt>
                <c:pt idx="5303" formatCode="0.00E+00">
                  <c:v>2.5589499999999999E-3</c:v>
                </c:pt>
                <c:pt idx="5304" formatCode="0.00E+00">
                  <c:v>2.7022700000000001E-3</c:v>
                </c:pt>
                <c:pt idx="5305" formatCode="0.00E+00">
                  <c:v>2.8322400000000002E-3</c:v>
                </c:pt>
                <c:pt idx="5306" formatCode="0.00E+00">
                  <c:v>2.9479900000000002E-3</c:v>
                </c:pt>
                <c:pt idx="5307" formatCode="0.00E+00">
                  <c:v>3.0486799999999998E-3</c:v>
                </c:pt>
                <c:pt idx="5308" formatCode="0.00E+00">
                  <c:v>3.1335099999999999E-3</c:v>
                </c:pt>
                <c:pt idx="5309" formatCode="0.00E+00">
                  <c:v>3.2017199999999999E-3</c:v>
                </c:pt>
                <c:pt idx="5310" formatCode="0.00E+00">
                  <c:v>3.2525599999999998E-3</c:v>
                </c:pt>
                <c:pt idx="5311" formatCode="0.00E+00">
                  <c:v>3.2853600000000002E-3</c:v>
                </c:pt>
                <c:pt idx="5312" formatCode="0.00E+00">
                  <c:v>3.2994600000000002E-3</c:v>
                </c:pt>
                <c:pt idx="5313" formatCode="0.00E+00">
                  <c:v>3.2942499999999999E-3</c:v>
                </c:pt>
                <c:pt idx="5314" formatCode="0.00E+00">
                  <c:v>3.2691700000000001E-3</c:v>
                </c:pt>
                <c:pt idx="5315" formatCode="0.00E+00">
                  <c:v>3.22369E-3</c:v>
                </c:pt>
                <c:pt idx="5316" formatCode="0.00E+00">
                  <c:v>3.1573500000000002E-3</c:v>
                </c:pt>
                <c:pt idx="5317" formatCode="0.00E+00">
                  <c:v>3.0697300000000001E-3</c:v>
                </c:pt>
                <c:pt idx="5318" formatCode="0.00E+00">
                  <c:v>2.9604399999999999E-3</c:v>
                </c:pt>
                <c:pt idx="5319" formatCode="0.00E+00">
                  <c:v>2.8291599999999998E-3</c:v>
                </c:pt>
                <c:pt idx="5320" formatCode="0.00E+00">
                  <c:v>2.6756200000000001E-3</c:v>
                </c:pt>
                <c:pt idx="5321" formatCode="0.00E+00">
                  <c:v>2.4995899999999999E-3</c:v>
                </c:pt>
                <c:pt idx="5322" formatCode="0.00E+00">
                  <c:v>2.3009200000000001E-3</c:v>
                </c:pt>
                <c:pt idx="5323" formatCode="0.00E+00">
                  <c:v>2.0794799999999999E-3</c:v>
                </c:pt>
                <c:pt idx="5324" formatCode="0.00E+00">
                  <c:v>1.8352100000000001E-3</c:v>
                </c:pt>
                <c:pt idx="5325" formatCode="0.00E+00">
                  <c:v>1.5681E-3</c:v>
                </c:pt>
                <c:pt idx="5326" formatCode="0.00E+00">
                  <c:v>1.2782200000000001E-3</c:v>
                </c:pt>
                <c:pt idx="5327" formatCode="0.00E+00">
                  <c:v>9.6565300000000002E-4</c:v>
                </c:pt>
                <c:pt idx="5328" formatCode="0.00E+00">
                  <c:v>6.3056899999999999E-4</c:v>
                </c:pt>
                <c:pt idx="5329" formatCode="0.00E+00">
                  <c:v>2.7317900000000002E-4</c:v>
                </c:pt>
                <c:pt idx="5330" formatCode="0.00E+00">
                  <c:v>-1.0624399999999999E-4</c:v>
                </c:pt>
                <c:pt idx="5331" formatCode="0.00E+00">
                  <c:v>-5.0737600000000003E-4</c:v>
                </c:pt>
                <c:pt idx="5332" formatCode="0.00E+00">
                  <c:v>-9.2983499999999995E-4</c:v>
                </c:pt>
                <c:pt idx="5333" formatCode="0.00E+00">
                  <c:v>-1.37319E-3</c:v>
                </c:pt>
                <c:pt idx="5334" formatCode="0.00E+00">
                  <c:v>-1.83695E-3</c:v>
                </c:pt>
                <c:pt idx="5335" formatCode="0.00E+00">
                  <c:v>-2.3205700000000001E-3</c:v>
                </c:pt>
                <c:pt idx="5336" formatCode="0.00E+00">
                  <c:v>-2.8234499999999999E-3</c:v>
                </c:pt>
                <c:pt idx="5337" formatCode="0.00E+00">
                  <c:v>-3.3449600000000001E-3</c:v>
                </c:pt>
                <c:pt idx="5338" formatCode="0.00E+00">
                  <c:v>-3.8844000000000001E-3</c:v>
                </c:pt>
                <c:pt idx="5339" formatCode="0.00E+00">
                  <c:v>-4.4410200000000004E-3</c:v>
                </c:pt>
                <c:pt idx="5340" formatCode="0.00E+00">
                  <c:v>-5.0140200000000001E-3</c:v>
                </c:pt>
                <c:pt idx="5341" formatCode="0.00E+00">
                  <c:v>-5.6025600000000004E-3</c:v>
                </c:pt>
                <c:pt idx="5342" formatCode="0.00E+00">
                  <c:v>-6.2057600000000003E-3</c:v>
                </c:pt>
                <c:pt idx="5343" formatCode="0.00E+00">
                  <c:v>-6.8226900000000002E-3</c:v>
                </c:pt>
                <c:pt idx="5344" formatCode="0.00E+00">
                  <c:v>-7.4523599999999999E-3</c:v>
                </c:pt>
                <c:pt idx="5345" formatCode="0.00E+00">
                  <c:v>-8.0937700000000001E-3</c:v>
                </c:pt>
                <c:pt idx="5346" formatCode="0.00E+00">
                  <c:v>-8.7458599999999994E-3</c:v>
                </c:pt>
                <c:pt idx="5347" formatCode="0.00E+00">
                  <c:v>-9.4075300000000008E-3</c:v>
                </c:pt>
                <c:pt idx="5348">
                  <c:v>-1.00777E-2</c:v>
                </c:pt>
                <c:pt idx="5349">
                  <c:v>-1.07551E-2</c:v>
                </c:pt>
                <c:pt idx="5350">
                  <c:v>-1.14386E-2</c:v>
                </c:pt>
                <c:pt idx="5351">
                  <c:v>-1.2127000000000001E-2</c:v>
                </c:pt>
                <c:pt idx="5352">
                  <c:v>-1.28191E-2</c:v>
                </c:pt>
                <c:pt idx="5353">
                  <c:v>-1.3513499999999999E-2</c:v>
                </c:pt>
                <c:pt idx="5354">
                  <c:v>-1.42089E-2</c:v>
                </c:pt>
                <c:pt idx="5355">
                  <c:v>-1.49041E-2</c:v>
                </c:pt>
                <c:pt idx="5356">
                  <c:v>-1.5597700000000001E-2</c:v>
                </c:pt>
                <c:pt idx="5357">
                  <c:v>-1.6288299999999999E-2</c:v>
                </c:pt>
                <c:pt idx="5358">
                  <c:v>-1.6974599999999999E-2</c:v>
                </c:pt>
                <c:pt idx="5359">
                  <c:v>-1.7655299999999999E-2</c:v>
                </c:pt>
                <c:pt idx="5360">
                  <c:v>-1.8328799999999999E-2</c:v>
                </c:pt>
                <c:pt idx="5361">
                  <c:v>-1.8993900000000001E-2</c:v>
                </c:pt>
                <c:pt idx="5362">
                  <c:v>-1.9649099999999999E-2</c:v>
                </c:pt>
                <c:pt idx="5363">
                  <c:v>-2.0293100000000001E-2</c:v>
                </c:pt>
                <c:pt idx="5364">
                  <c:v>-2.0924499999999999E-2</c:v>
                </c:pt>
                <c:pt idx="5365">
                  <c:v>-2.15418E-2</c:v>
                </c:pt>
                <c:pt idx="5366">
                  <c:v>-2.2143699999999999E-2</c:v>
                </c:pt>
                <c:pt idx="5367">
                  <c:v>-2.27289E-2</c:v>
                </c:pt>
                <c:pt idx="5368">
                  <c:v>-2.3296000000000001E-2</c:v>
                </c:pt>
                <c:pt idx="5369">
                  <c:v>-2.38436E-2</c:v>
                </c:pt>
                <c:pt idx="5370">
                  <c:v>-2.43704E-2</c:v>
                </c:pt>
                <c:pt idx="5371">
                  <c:v>-2.4875100000000001E-2</c:v>
                </c:pt>
                <c:pt idx="5372">
                  <c:v>-2.53566E-2</c:v>
                </c:pt>
                <c:pt idx="5373">
                  <c:v>-2.58134E-2</c:v>
                </c:pt>
                <c:pt idx="5374">
                  <c:v>-2.6244400000000001E-2</c:v>
                </c:pt>
                <c:pt idx="5375">
                  <c:v>-2.6648399999999999E-2</c:v>
                </c:pt>
                <c:pt idx="5376">
                  <c:v>-2.7024300000000001E-2</c:v>
                </c:pt>
                <c:pt idx="5377">
                  <c:v>-2.73709E-2</c:v>
                </c:pt>
                <c:pt idx="5378">
                  <c:v>-2.7687199999999999E-2</c:v>
                </c:pt>
                <c:pt idx="5379">
                  <c:v>-2.7972E-2</c:v>
                </c:pt>
                <c:pt idx="5380">
                  <c:v>-2.82245E-2</c:v>
                </c:pt>
                <c:pt idx="5381">
                  <c:v>-2.8443599999999999E-2</c:v>
                </c:pt>
                <c:pt idx="5382">
                  <c:v>-2.8628500000000001E-2</c:v>
                </c:pt>
                <c:pt idx="5383">
                  <c:v>-2.87783E-2</c:v>
                </c:pt>
                <c:pt idx="5384">
                  <c:v>-2.88921E-2</c:v>
                </c:pt>
                <c:pt idx="5385">
                  <c:v>-2.89693E-2</c:v>
                </c:pt>
                <c:pt idx="5386">
                  <c:v>-2.9009099999999999E-2</c:v>
                </c:pt>
                <c:pt idx="5387">
                  <c:v>-2.9010899999999999E-2</c:v>
                </c:pt>
                <c:pt idx="5388">
                  <c:v>-2.8974099999999999E-2</c:v>
                </c:pt>
                <c:pt idx="5389">
                  <c:v>-2.8898199999999999E-2</c:v>
                </c:pt>
                <c:pt idx="5390">
                  <c:v>-2.8782700000000001E-2</c:v>
                </c:pt>
                <c:pt idx="5391">
                  <c:v>-2.8627099999999999E-2</c:v>
                </c:pt>
                <c:pt idx="5392">
                  <c:v>-2.84313E-2</c:v>
                </c:pt>
                <c:pt idx="5393">
                  <c:v>-2.81947E-2</c:v>
                </c:pt>
                <c:pt idx="5394">
                  <c:v>-2.7917399999999998E-2</c:v>
                </c:pt>
                <c:pt idx="5395">
                  <c:v>-2.7598999999999999E-2</c:v>
                </c:pt>
                <c:pt idx="5396">
                  <c:v>-2.72395E-2</c:v>
                </c:pt>
                <c:pt idx="5397">
                  <c:v>-2.6838899999999999E-2</c:v>
                </c:pt>
                <c:pt idx="5398">
                  <c:v>-2.6397299999999999E-2</c:v>
                </c:pt>
                <c:pt idx="5399">
                  <c:v>-2.5914699999999999E-2</c:v>
                </c:pt>
                <c:pt idx="5400">
                  <c:v>-2.5391299999999999E-2</c:v>
                </c:pt>
                <c:pt idx="5401">
                  <c:v>-2.4827499999999999E-2</c:v>
                </c:pt>
                <c:pt idx="5402">
                  <c:v>-2.4223399999999999E-2</c:v>
                </c:pt>
                <c:pt idx="5403">
                  <c:v>-2.3579599999999999E-2</c:v>
                </c:pt>
                <c:pt idx="5404">
                  <c:v>-2.2896300000000001E-2</c:v>
                </c:pt>
                <c:pt idx="5405">
                  <c:v>-2.2174300000000001E-2</c:v>
                </c:pt>
                <c:pt idx="5406">
                  <c:v>-2.14139E-2</c:v>
                </c:pt>
                <c:pt idx="5407">
                  <c:v>-2.0615999999999999E-2</c:v>
                </c:pt>
                <c:pt idx="5408">
                  <c:v>-1.9781199999999999E-2</c:v>
                </c:pt>
                <c:pt idx="5409">
                  <c:v>-1.8910300000000001E-2</c:v>
                </c:pt>
                <c:pt idx="5410">
                  <c:v>-1.8004200000000001E-2</c:v>
                </c:pt>
                <c:pt idx="5411">
                  <c:v>-1.7063700000000001E-2</c:v>
                </c:pt>
                <c:pt idx="5412">
                  <c:v>-1.6089900000000001E-2</c:v>
                </c:pt>
                <c:pt idx="5413">
                  <c:v>-1.50837E-2</c:v>
                </c:pt>
                <c:pt idx="5414">
                  <c:v>-1.40462E-2</c:v>
                </c:pt>
                <c:pt idx="5415">
                  <c:v>-1.29786E-2</c:v>
                </c:pt>
                <c:pt idx="5416">
                  <c:v>-1.1882200000000001E-2</c:v>
                </c:pt>
                <c:pt idx="5417">
                  <c:v>-1.07581E-2</c:v>
                </c:pt>
                <c:pt idx="5418" formatCode="0.00E+00">
                  <c:v>-9.6076300000000007E-3</c:v>
                </c:pt>
                <c:pt idx="5419" formatCode="0.00E+00">
                  <c:v>-8.4322000000000008E-3</c:v>
                </c:pt>
                <c:pt idx="5420" formatCode="0.00E+00">
                  <c:v>-7.2332000000000004E-3</c:v>
                </c:pt>
                <c:pt idx="5421" formatCode="0.00E+00">
                  <c:v>-6.0120900000000003E-3</c:v>
                </c:pt>
                <c:pt idx="5422" formatCode="0.00E+00">
                  <c:v>-4.7703399999999997E-3</c:v>
                </c:pt>
                <c:pt idx="5423" formatCode="0.00E+00">
                  <c:v>-3.5095199999999999E-3</c:v>
                </c:pt>
                <c:pt idx="5424" formatCode="0.00E+00">
                  <c:v>-2.2312E-3</c:v>
                </c:pt>
                <c:pt idx="5425" formatCode="0.00E+00">
                  <c:v>-9.3699799999999998E-4</c:v>
                </c:pt>
                <c:pt idx="5426" formatCode="0.00E+00">
                  <c:v>3.7143700000000001E-4</c:v>
                </c:pt>
                <c:pt idx="5427" formatCode="0.00E+00">
                  <c:v>1.69242E-3</c:v>
                </c:pt>
                <c:pt idx="5428" formatCode="0.00E+00">
                  <c:v>3.0242300000000001E-3</c:v>
                </c:pt>
                <c:pt idx="5429" formatCode="0.00E+00">
                  <c:v>4.3651300000000001E-3</c:v>
                </c:pt>
                <c:pt idx="5430" formatCode="0.00E+00">
                  <c:v>5.7133599999999998E-3</c:v>
                </c:pt>
                <c:pt idx="5431" formatCode="0.00E+00">
                  <c:v>7.0671099999999997E-3</c:v>
                </c:pt>
                <c:pt idx="5432" formatCode="0.00E+00">
                  <c:v>8.4246000000000008E-3</c:v>
                </c:pt>
                <c:pt idx="5433" formatCode="0.00E+00">
                  <c:v>9.7839799999999994E-3</c:v>
                </c:pt>
                <c:pt idx="5434">
                  <c:v>1.1143399999999999E-2</c:v>
                </c:pt>
                <c:pt idx="5435">
                  <c:v>1.2501099999999999E-2</c:v>
                </c:pt>
                <c:pt idx="5436">
                  <c:v>1.38551E-2</c:v>
                </c:pt>
                <c:pt idx="5437">
                  <c:v>1.5203599999999999E-2</c:v>
                </c:pt>
                <c:pt idx="5438">
                  <c:v>1.6544799999999998E-2</c:v>
                </c:pt>
                <c:pt idx="5439">
                  <c:v>1.7876699999999999E-2</c:v>
                </c:pt>
                <c:pt idx="5440">
                  <c:v>1.9197599999999999E-2</c:v>
                </c:pt>
                <c:pt idx="5441">
                  <c:v>2.0505499999999999E-2</c:v>
                </c:pt>
                <c:pt idx="5442">
                  <c:v>2.1798600000000001E-2</c:v>
                </c:pt>
                <c:pt idx="5443">
                  <c:v>2.3075200000000001E-2</c:v>
                </c:pt>
                <c:pt idx="5444">
                  <c:v>2.4333299999999999E-2</c:v>
                </c:pt>
                <c:pt idx="5445">
                  <c:v>2.5571199999999999E-2</c:v>
                </c:pt>
                <c:pt idx="5446">
                  <c:v>2.6787100000000001E-2</c:v>
                </c:pt>
                <c:pt idx="5447">
                  <c:v>2.7979299999999999E-2</c:v>
                </c:pt>
                <c:pt idx="5448">
                  <c:v>2.9145999999999998E-2</c:v>
                </c:pt>
                <c:pt idx="5449">
                  <c:v>3.0285599999999999E-2</c:v>
                </c:pt>
                <c:pt idx="5450">
                  <c:v>3.1396399999999998E-2</c:v>
                </c:pt>
                <c:pt idx="5451">
                  <c:v>3.2476699999999997E-2</c:v>
                </c:pt>
                <c:pt idx="5452">
                  <c:v>3.3524999999999999E-2</c:v>
                </c:pt>
                <c:pt idx="5453">
                  <c:v>3.4539800000000002E-2</c:v>
                </c:pt>
                <c:pt idx="5454">
                  <c:v>3.5519500000000002E-2</c:v>
                </c:pt>
                <c:pt idx="5455">
                  <c:v>3.6462700000000001E-2</c:v>
                </c:pt>
                <c:pt idx="5456">
                  <c:v>3.7367900000000003E-2</c:v>
                </c:pt>
                <c:pt idx="5457">
                  <c:v>3.8233900000000001E-2</c:v>
                </c:pt>
                <c:pt idx="5458">
                  <c:v>3.9059200000000002E-2</c:v>
                </c:pt>
                <c:pt idx="5459">
                  <c:v>3.9842700000000002E-2</c:v>
                </c:pt>
                <c:pt idx="5460">
                  <c:v>4.0583099999999997E-2</c:v>
                </c:pt>
                <c:pt idx="5461">
                  <c:v>4.1279400000000001E-2</c:v>
                </c:pt>
                <c:pt idx="5462">
                  <c:v>4.1930299999999997E-2</c:v>
                </c:pt>
                <c:pt idx="5463">
                  <c:v>4.2535000000000003E-2</c:v>
                </c:pt>
                <c:pt idx="5464">
                  <c:v>4.3092400000000003E-2</c:v>
                </c:pt>
                <c:pt idx="5465">
                  <c:v>4.36017E-2</c:v>
                </c:pt>
                <c:pt idx="5466">
                  <c:v>4.4061999999999997E-2</c:v>
                </c:pt>
                <c:pt idx="5467">
                  <c:v>4.4472600000000001E-2</c:v>
                </c:pt>
                <c:pt idx="5468">
                  <c:v>4.4832799999999999E-2</c:v>
                </c:pt>
                <c:pt idx="5469">
                  <c:v>4.5141899999999999E-2</c:v>
                </c:pt>
                <c:pt idx="5470">
                  <c:v>4.5399500000000002E-2</c:v>
                </c:pt>
                <c:pt idx="5471">
                  <c:v>4.5605100000000003E-2</c:v>
                </c:pt>
                <c:pt idx="5472">
                  <c:v>4.5758199999999999E-2</c:v>
                </c:pt>
                <c:pt idx="5473">
                  <c:v>4.5858500000000003E-2</c:v>
                </c:pt>
                <c:pt idx="5474">
                  <c:v>4.5905799999999997E-2</c:v>
                </c:pt>
                <c:pt idx="5475">
                  <c:v>4.5900000000000003E-2</c:v>
                </c:pt>
                <c:pt idx="5476">
                  <c:v>4.5840800000000001E-2</c:v>
                </c:pt>
                <c:pt idx="5477">
                  <c:v>4.5728199999999997E-2</c:v>
                </c:pt>
                <c:pt idx="5478">
                  <c:v>4.5562400000000003E-2</c:v>
                </c:pt>
                <c:pt idx="5479">
                  <c:v>4.5343399999999999E-2</c:v>
                </c:pt>
                <c:pt idx="5480">
                  <c:v>4.50715E-2</c:v>
                </c:pt>
                <c:pt idx="5481">
                  <c:v>4.4746800000000003E-2</c:v>
                </c:pt>
                <c:pt idx="5482">
                  <c:v>4.4369800000000001E-2</c:v>
                </c:pt>
                <c:pt idx="5483">
                  <c:v>4.3940800000000002E-2</c:v>
                </c:pt>
                <c:pt idx="5484">
                  <c:v>4.3460400000000003E-2</c:v>
                </c:pt>
                <c:pt idx="5485">
                  <c:v>4.2929099999999998E-2</c:v>
                </c:pt>
                <c:pt idx="5486">
                  <c:v>4.2347500000000003E-2</c:v>
                </c:pt>
                <c:pt idx="5487">
                  <c:v>4.1716299999999998E-2</c:v>
                </c:pt>
                <c:pt idx="5488">
                  <c:v>4.1036400000000001E-2</c:v>
                </c:pt>
                <c:pt idx="5489">
                  <c:v>4.03086E-2</c:v>
                </c:pt>
                <c:pt idx="5490">
                  <c:v>3.9533699999999998E-2</c:v>
                </c:pt>
                <c:pt idx="5491">
                  <c:v>3.8712700000000003E-2</c:v>
                </c:pt>
                <c:pt idx="5492">
                  <c:v>3.7846699999999997E-2</c:v>
                </c:pt>
                <c:pt idx="5493">
                  <c:v>3.6936799999999999E-2</c:v>
                </c:pt>
                <c:pt idx="5494">
                  <c:v>3.5984099999999998E-2</c:v>
                </c:pt>
                <c:pt idx="5495">
                  <c:v>3.4989800000000001E-2</c:v>
                </c:pt>
                <c:pt idx="5496">
                  <c:v>3.3955300000000001E-2</c:v>
                </c:pt>
                <c:pt idx="5497">
                  <c:v>3.2881800000000003E-2</c:v>
                </c:pt>
                <c:pt idx="5498">
                  <c:v>3.1770699999999999E-2</c:v>
                </c:pt>
                <c:pt idx="5499">
                  <c:v>3.0623399999999999E-2</c:v>
                </c:pt>
                <c:pt idx="5500">
                  <c:v>2.9441499999999999E-2</c:v>
                </c:pt>
                <c:pt idx="5501">
                  <c:v>2.8226500000000002E-2</c:v>
                </c:pt>
                <c:pt idx="5502">
                  <c:v>2.6979800000000002E-2</c:v>
                </c:pt>
                <c:pt idx="5503">
                  <c:v>2.5703199999999999E-2</c:v>
                </c:pt>
                <c:pt idx="5504">
                  <c:v>2.4398300000000001E-2</c:v>
                </c:pt>
                <c:pt idx="5505">
                  <c:v>2.3066699999999999E-2</c:v>
                </c:pt>
                <c:pt idx="5506">
                  <c:v>2.17101E-2</c:v>
                </c:pt>
                <c:pt idx="5507">
                  <c:v>2.0330399999999998E-2</c:v>
                </c:pt>
                <c:pt idx="5508">
                  <c:v>1.89293E-2</c:v>
                </c:pt>
                <c:pt idx="5509">
                  <c:v>1.75085E-2</c:v>
                </c:pt>
                <c:pt idx="5510">
                  <c:v>1.6070000000000001E-2</c:v>
                </c:pt>
                <c:pt idx="5511">
                  <c:v>1.46155E-2</c:v>
                </c:pt>
                <c:pt idx="5512">
                  <c:v>1.31469E-2</c:v>
                </c:pt>
                <c:pt idx="5513">
                  <c:v>1.1665999999999999E-2</c:v>
                </c:pt>
                <c:pt idx="5514">
                  <c:v>1.0174799999999999E-2</c:v>
                </c:pt>
                <c:pt idx="5515" formatCode="0.00E+00">
                  <c:v>8.6751799999999994E-3</c:v>
                </c:pt>
                <c:pt idx="5516" formatCode="0.00E+00">
                  <c:v>7.1689700000000002E-3</c:v>
                </c:pt>
                <c:pt idx="5517" formatCode="0.00E+00">
                  <c:v>5.6580900000000002E-3</c:v>
                </c:pt>
                <c:pt idx="5518" formatCode="0.00E+00">
                  <c:v>4.1444300000000002E-3</c:v>
                </c:pt>
                <c:pt idx="5519" formatCode="0.00E+00">
                  <c:v>2.6299000000000001E-3</c:v>
                </c:pt>
                <c:pt idx="5520" formatCode="0.00E+00">
                  <c:v>1.11637E-3</c:v>
                </c:pt>
                <c:pt idx="5521" formatCode="0.00E+00">
                  <c:v>-3.94266E-4</c:v>
                </c:pt>
                <c:pt idx="5522" formatCode="0.00E+00">
                  <c:v>-1.90015E-3</c:v>
                </c:pt>
                <c:pt idx="5523" formatCode="0.00E+00">
                  <c:v>-3.3994400000000001E-3</c:v>
                </c:pt>
                <c:pt idx="5524" formatCode="0.00E+00">
                  <c:v>-4.8902900000000003E-3</c:v>
                </c:pt>
                <c:pt idx="5525" formatCode="0.00E+00">
                  <c:v>-6.3708899999999997E-3</c:v>
                </c:pt>
                <c:pt idx="5526" formatCode="0.00E+00">
                  <c:v>-7.8394499999999995E-3</c:v>
                </c:pt>
                <c:pt idx="5527" formatCode="0.00E+00">
                  <c:v>-9.2941900000000008E-3</c:v>
                </c:pt>
                <c:pt idx="5528">
                  <c:v>-1.0733400000000001E-2</c:v>
                </c:pt>
                <c:pt idx="5529">
                  <c:v>-1.2155300000000001E-2</c:v>
                </c:pt>
                <c:pt idx="5530">
                  <c:v>-1.35584E-2</c:v>
                </c:pt>
                <c:pt idx="5531">
                  <c:v>-1.4940800000000001E-2</c:v>
                </c:pt>
                <c:pt idx="5532">
                  <c:v>-1.6301099999999999E-2</c:v>
                </c:pt>
                <c:pt idx="5533">
                  <c:v>-1.76376E-2</c:v>
                </c:pt>
                <c:pt idx="5534">
                  <c:v>-1.8948900000000001E-2</c:v>
                </c:pt>
                <c:pt idx="5535">
                  <c:v>-2.0233399999999999E-2</c:v>
                </c:pt>
                <c:pt idx="5536">
                  <c:v>-2.14898E-2</c:v>
                </c:pt>
                <c:pt idx="5537">
                  <c:v>-2.2716699999999999E-2</c:v>
                </c:pt>
                <c:pt idx="5538">
                  <c:v>-2.3912599999999999E-2</c:v>
                </c:pt>
                <c:pt idx="5539">
                  <c:v>-2.5076399999999999E-2</c:v>
                </c:pt>
                <c:pt idx="5540">
                  <c:v>-2.6206799999999999E-2</c:v>
                </c:pt>
                <c:pt idx="5541">
                  <c:v>-2.73026E-2</c:v>
                </c:pt>
                <c:pt idx="5542">
                  <c:v>-2.8362800000000001E-2</c:v>
                </c:pt>
                <c:pt idx="5543">
                  <c:v>-2.9386200000000001E-2</c:v>
                </c:pt>
                <c:pt idx="5544">
                  <c:v>-3.0371800000000001E-2</c:v>
                </c:pt>
                <c:pt idx="5545">
                  <c:v>-3.1318800000000001E-2</c:v>
                </c:pt>
                <c:pt idx="5546">
                  <c:v>-3.2226200000000003E-2</c:v>
                </c:pt>
                <c:pt idx="5547">
                  <c:v>-3.30931E-2</c:v>
                </c:pt>
                <c:pt idx="5548">
                  <c:v>-3.3918999999999998E-2</c:v>
                </c:pt>
                <c:pt idx="5549">
                  <c:v>-3.4702999999999998E-2</c:v>
                </c:pt>
                <c:pt idx="5550">
                  <c:v>-3.5444499999999997E-2</c:v>
                </c:pt>
                <c:pt idx="5551">
                  <c:v>-3.6143000000000002E-2</c:v>
                </c:pt>
                <c:pt idx="5552">
                  <c:v>-3.6797900000000001E-2</c:v>
                </c:pt>
                <c:pt idx="5553">
                  <c:v>-3.7408900000000002E-2</c:v>
                </c:pt>
                <c:pt idx="5554">
                  <c:v>-3.7975500000000002E-2</c:v>
                </c:pt>
                <c:pt idx="5555">
                  <c:v>-3.8497400000000001E-2</c:v>
                </c:pt>
                <c:pt idx="5556">
                  <c:v>-3.8974500000000002E-2</c:v>
                </c:pt>
                <c:pt idx="5557">
                  <c:v>-3.9406499999999997E-2</c:v>
                </c:pt>
                <c:pt idx="5558">
                  <c:v>-3.97934E-2</c:v>
                </c:pt>
                <c:pt idx="5559">
                  <c:v>-4.0134999999999997E-2</c:v>
                </c:pt>
                <c:pt idx="5560">
                  <c:v>-4.0431500000000002E-2</c:v>
                </c:pt>
                <c:pt idx="5561">
                  <c:v>-4.0682799999999998E-2</c:v>
                </c:pt>
                <c:pt idx="5562">
                  <c:v>-4.0889099999999998E-2</c:v>
                </c:pt>
                <c:pt idx="5563">
                  <c:v>-4.1050799999999998E-2</c:v>
                </c:pt>
                <c:pt idx="5564">
                  <c:v>-4.11679E-2</c:v>
                </c:pt>
                <c:pt idx="5565">
                  <c:v>-4.1240800000000001E-2</c:v>
                </c:pt>
                <c:pt idx="5566">
                  <c:v>-4.1270000000000001E-2</c:v>
                </c:pt>
                <c:pt idx="5567">
                  <c:v>-4.1255899999999998E-2</c:v>
                </c:pt>
                <c:pt idx="5568">
                  <c:v>-4.1199E-2</c:v>
                </c:pt>
                <c:pt idx="5569">
                  <c:v>-4.1099799999999999E-2</c:v>
                </c:pt>
                <c:pt idx="5570">
                  <c:v>-4.0958899999999999E-2</c:v>
                </c:pt>
                <c:pt idx="5571">
                  <c:v>-4.0777099999999997E-2</c:v>
                </c:pt>
                <c:pt idx="5572">
                  <c:v>-4.0555000000000001E-2</c:v>
                </c:pt>
                <c:pt idx="5573">
                  <c:v>-4.02934E-2</c:v>
                </c:pt>
                <c:pt idx="5574">
                  <c:v>-3.9993099999999997E-2</c:v>
                </c:pt>
                <c:pt idx="5575">
                  <c:v>-3.9655000000000003E-2</c:v>
                </c:pt>
                <c:pt idx="5576">
                  <c:v>-3.9280000000000002E-2</c:v>
                </c:pt>
                <c:pt idx="5577">
                  <c:v>-3.8869000000000001E-2</c:v>
                </c:pt>
                <c:pt idx="5578">
                  <c:v>-3.8422999999999999E-2</c:v>
                </c:pt>
                <c:pt idx="5579">
                  <c:v>-3.7942999999999998E-2</c:v>
                </c:pt>
                <c:pt idx="5580">
                  <c:v>-3.7430100000000001E-2</c:v>
                </c:pt>
                <c:pt idx="5581">
                  <c:v>-3.6885399999999999E-2</c:v>
                </c:pt>
                <c:pt idx="5582">
                  <c:v>-3.6309899999999999E-2</c:v>
                </c:pt>
                <c:pt idx="5583">
                  <c:v>-3.5705000000000001E-2</c:v>
                </c:pt>
                <c:pt idx="5584">
                  <c:v>-3.5071600000000001E-2</c:v>
                </c:pt>
                <c:pt idx="5585">
                  <c:v>-3.44111E-2</c:v>
                </c:pt>
                <c:pt idx="5586">
                  <c:v>-3.37246E-2</c:v>
                </c:pt>
                <c:pt idx="5587">
                  <c:v>-3.3013399999999998E-2</c:v>
                </c:pt>
                <c:pt idx="5588">
                  <c:v>-3.22787E-2</c:v>
                </c:pt>
                <c:pt idx="5589">
                  <c:v>-3.1521899999999999E-2</c:v>
                </c:pt>
                <c:pt idx="5590">
                  <c:v>-3.0744299999999999E-2</c:v>
                </c:pt>
                <c:pt idx="5591">
                  <c:v>-2.9947000000000001E-2</c:v>
                </c:pt>
                <c:pt idx="5592">
                  <c:v>-2.9131500000000001E-2</c:v>
                </c:pt>
                <c:pt idx="5593">
                  <c:v>-2.8299000000000001E-2</c:v>
                </c:pt>
                <c:pt idx="5594">
                  <c:v>-2.74509E-2</c:v>
                </c:pt>
                <c:pt idx="5595">
                  <c:v>-2.6588500000000001E-2</c:v>
                </c:pt>
                <c:pt idx="5596">
                  <c:v>-2.5713099999999999E-2</c:v>
                </c:pt>
                <c:pt idx="5597">
                  <c:v>-2.4826000000000001E-2</c:v>
                </c:pt>
                <c:pt idx="5598">
                  <c:v>-2.3928600000000001E-2</c:v>
                </c:pt>
                <c:pt idx="5599">
                  <c:v>-2.30221E-2</c:v>
                </c:pt>
                <c:pt idx="5600">
                  <c:v>-2.21078E-2</c:v>
                </c:pt>
                <c:pt idx="5601">
                  <c:v>-2.1187000000000001E-2</c:v>
                </c:pt>
                <c:pt idx="5602">
                  <c:v>-2.0261000000000001E-2</c:v>
                </c:pt>
                <c:pt idx="5603">
                  <c:v>-1.9331000000000001E-2</c:v>
                </c:pt>
                <c:pt idx="5604">
                  <c:v>-1.83982E-2</c:v>
                </c:pt>
                <c:pt idx="5605">
                  <c:v>-1.7464E-2</c:v>
                </c:pt>
                <c:pt idx="5606">
                  <c:v>-1.65293E-2</c:v>
                </c:pt>
                <c:pt idx="5607">
                  <c:v>-1.55955E-2</c:v>
                </c:pt>
                <c:pt idx="5608">
                  <c:v>-1.4663600000000001E-2</c:v>
                </c:pt>
                <c:pt idx="5609">
                  <c:v>-1.3734700000000001E-2</c:v>
                </c:pt>
                <c:pt idx="5610">
                  <c:v>-1.281E-2</c:v>
                </c:pt>
                <c:pt idx="5611">
                  <c:v>-1.18905E-2</c:v>
                </c:pt>
                <c:pt idx="5612">
                  <c:v>-1.09771E-2</c:v>
                </c:pt>
                <c:pt idx="5613">
                  <c:v>-1.0071E-2</c:v>
                </c:pt>
                <c:pt idx="5614" formatCode="0.00E+00">
                  <c:v>-9.1729900000000007E-3</c:v>
                </c:pt>
                <c:pt idx="5615" formatCode="0.00E+00">
                  <c:v>-8.2840299999999995E-3</c:v>
                </c:pt>
                <c:pt idx="5616" formatCode="0.00E+00">
                  <c:v>-7.4049900000000002E-3</c:v>
                </c:pt>
                <c:pt idx="5617" formatCode="0.00E+00">
                  <c:v>-6.5367000000000003E-3</c:v>
                </c:pt>
                <c:pt idx="5618" formatCode="0.00E+00">
                  <c:v>-5.6799600000000004E-3</c:v>
                </c:pt>
                <c:pt idx="5619" formatCode="0.00E+00">
                  <c:v>-4.8355300000000002E-3</c:v>
                </c:pt>
                <c:pt idx="5620" formatCode="0.00E+00">
                  <c:v>-4.0041299999999998E-3</c:v>
                </c:pt>
                <c:pt idx="5621" formatCode="0.00E+00">
                  <c:v>-3.1864200000000001E-3</c:v>
                </c:pt>
                <c:pt idx="5622" formatCode="0.00E+00">
                  <c:v>-2.3830399999999999E-3</c:v>
                </c:pt>
                <c:pt idx="5623" formatCode="0.00E+00">
                  <c:v>-1.59458E-3</c:v>
                </c:pt>
                <c:pt idx="5624" formatCode="0.00E+00">
                  <c:v>-8.21571E-4</c:v>
                </c:pt>
                <c:pt idx="5625" formatCode="0.00E+00">
                  <c:v>-6.4521899999999996E-5</c:v>
                </c:pt>
                <c:pt idx="5626" formatCode="0.00E+00">
                  <c:v>6.7611400000000001E-4</c:v>
                </c:pt>
                <c:pt idx="5627" formatCode="0.00E+00">
                  <c:v>1.39993E-3</c:v>
                </c:pt>
                <c:pt idx="5628" formatCode="0.00E+00">
                  <c:v>2.10655E-3</c:v>
                </c:pt>
                <c:pt idx="5629" formatCode="0.00E+00">
                  <c:v>2.7956600000000002E-3</c:v>
                </c:pt>
                <c:pt idx="5630" formatCode="0.00E+00">
                  <c:v>3.4669700000000002E-3</c:v>
                </c:pt>
                <c:pt idx="5631" formatCode="0.00E+00">
                  <c:v>4.1202699999999997E-3</c:v>
                </c:pt>
                <c:pt idx="5632" formatCode="0.00E+00">
                  <c:v>4.7553500000000002E-3</c:v>
                </c:pt>
                <c:pt idx="5633" formatCode="0.00E+00">
                  <c:v>5.3720699999999996E-3</c:v>
                </c:pt>
                <c:pt idx="5634" formatCode="0.00E+00">
                  <c:v>5.9703200000000003E-3</c:v>
                </c:pt>
                <c:pt idx="5635" formatCode="0.00E+00">
                  <c:v>6.5500599999999999E-3</c:v>
                </c:pt>
                <c:pt idx="5636" formatCode="0.00E+00">
                  <c:v>7.1112399999999996E-3</c:v>
                </c:pt>
                <c:pt idx="5637" formatCode="0.00E+00">
                  <c:v>7.6539099999999999E-3</c:v>
                </c:pt>
                <c:pt idx="5638" formatCode="0.00E+00">
                  <c:v>8.1781100000000006E-3</c:v>
                </c:pt>
                <c:pt idx="5639" formatCode="0.00E+00">
                  <c:v>8.6839599999999992E-3</c:v>
                </c:pt>
                <c:pt idx="5640" formatCode="0.00E+00">
                  <c:v>9.1715900000000003E-3</c:v>
                </c:pt>
                <c:pt idx="5641" formatCode="0.00E+00">
                  <c:v>9.6411699999999993E-3</c:v>
                </c:pt>
                <c:pt idx="5642">
                  <c:v>1.00929E-2</c:v>
                </c:pt>
                <c:pt idx="5643">
                  <c:v>1.0527099999999999E-2</c:v>
                </c:pt>
                <c:pt idx="5644">
                  <c:v>1.0944000000000001E-2</c:v>
                </c:pt>
                <c:pt idx="5645">
                  <c:v>1.1343900000000001E-2</c:v>
                </c:pt>
                <c:pt idx="5646">
                  <c:v>1.1727100000000001E-2</c:v>
                </c:pt>
                <c:pt idx="5647">
                  <c:v>1.20941E-2</c:v>
                </c:pt>
                <c:pt idx="5648">
                  <c:v>1.2445299999999999E-2</c:v>
                </c:pt>
                <c:pt idx="5649">
                  <c:v>1.2781000000000001E-2</c:v>
                </c:pt>
                <c:pt idx="5650">
                  <c:v>1.3101700000000001E-2</c:v>
                </c:pt>
                <c:pt idx="5651">
                  <c:v>1.3408E-2</c:v>
                </c:pt>
                <c:pt idx="5652">
                  <c:v>1.3700199999999999E-2</c:v>
                </c:pt>
                <c:pt idx="5653">
                  <c:v>1.3979E-2</c:v>
                </c:pt>
                <c:pt idx="5654">
                  <c:v>1.42448E-2</c:v>
                </c:pt>
                <c:pt idx="5655">
                  <c:v>1.44983E-2</c:v>
                </c:pt>
                <c:pt idx="5656">
                  <c:v>1.47399E-2</c:v>
                </c:pt>
                <c:pt idx="5657">
                  <c:v>1.4970300000000001E-2</c:v>
                </c:pt>
                <c:pt idx="5658">
                  <c:v>1.51901E-2</c:v>
                </c:pt>
                <c:pt idx="5659">
                  <c:v>1.5399899999999999E-2</c:v>
                </c:pt>
                <c:pt idx="5660">
                  <c:v>1.56002E-2</c:v>
                </c:pt>
                <c:pt idx="5661">
                  <c:v>1.5791699999999999E-2</c:v>
                </c:pt>
                <c:pt idx="5662">
                  <c:v>1.5975E-2</c:v>
                </c:pt>
                <c:pt idx="5663">
                  <c:v>1.61508E-2</c:v>
                </c:pt>
                <c:pt idx="5664">
                  <c:v>1.63196E-2</c:v>
                </c:pt>
                <c:pt idx="5665">
                  <c:v>1.6482E-2</c:v>
                </c:pt>
                <c:pt idx="5666">
                  <c:v>1.6638799999999999E-2</c:v>
                </c:pt>
                <c:pt idx="5667">
                  <c:v>1.67904E-2</c:v>
                </c:pt>
                <c:pt idx="5668">
                  <c:v>1.6937500000000001E-2</c:v>
                </c:pt>
                <c:pt idx="5669">
                  <c:v>1.7080700000000001E-2</c:v>
                </c:pt>
                <c:pt idx="5670">
                  <c:v>1.7220599999999999E-2</c:v>
                </c:pt>
                <c:pt idx="5671">
                  <c:v>1.73577E-2</c:v>
                </c:pt>
                <c:pt idx="5672">
                  <c:v>1.7492500000000001E-2</c:v>
                </c:pt>
                <c:pt idx="5673">
                  <c:v>1.7625700000000001E-2</c:v>
                </c:pt>
                <c:pt idx="5674">
                  <c:v>1.7757700000000001E-2</c:v>
                </c:pt>
                <c:pt idx="5675">
                  <c:v>1.7888999999999999E-2</c:v>
                </c:pt>
                <c:pt idx="5676">
                  <c:v>1.80202E-2</c:v>
                </c:pt>
                <c:pt idx="5677">
                  <c:v>1.81516E-2</c:v>
                </c:pt>
                <c:pt idx="5678">
                  <c:v>1.82837E-2</c:v>
                </c:pt>
                <c:pt idx="5679">
                  <c:v>1.84169E-2</c:v>
                </c:pt>
                <c:pt idx="5680">
                  <c:v>1.8551600000000001E-2</c:v>
                </c:pt>
                <c:pt idx="5681">
                  <c:v>1.8688099999999999E-2</c:v>
                </c:pt>
                <c:pt idx="5682">
                  <c:v>1.8826800000000001E-2</c:v>
                </c:pt>
                <c:pt idx="5683">
                  <c:v>1.8967899999999999E-2</c:v>
                </c:pt>
                <c:pt idx="5684">
                  <c:v>1.9111699999999999E-2</c:v>
                </c:pt>
                <c:pt idx="5685">
                  <c:v>1.9258500000000001E-2</c:v>
                </c:pt>
                <c:pt idx="5686">
                  <c:v>1.9408499999999999E-2</c:v>
                </c:pt>
                <c:pt idx="5687">
                  <c:v>1.9561700000000001E-2</c:v>
                </c:pt>
                <c:pt idx="5688">
                  <c:v>1.97185E-2</c:v>
                </c:pt>
                <c:pt idx="5689">
                  <c:v>1.9878699999999999E-2</c:v>
                </c:pt>
                <c:pt idx="5690">
                  <c:v>2.0042600000000001E-2</c:v>
                </c:pt>
                <c:pt idx="5691">
                  <c:v>2.0210100000000002E-2</c:v>
                </c:pt>
                <c:pt idx="5692">
                  <c:v>2.0381199999999999E-2</c:v>
                </c:pt>
                <c:pt idx="5693">
                  <c:v>2.0555899999999998E-2</c:v>
                </c:pt>
                <c:pt idx="5694">
                  <c:v>2.0734099999999998E-2</c:v>
                </c:pt>
                <c:pt idx="5695">
                  <c:v>2.0915699999999999E-2</c:v>
                </c:pt>
                <c:pt idx="5696">
                  <c:v>2.1100500000000001E-2</c:v>
                </c:pt>
                <c:pt idx="5697">
                  <c:v>2.1288399999999999E-2</c:v>
                </c:pt>
                <c:pt idx="5698">
                  <c:v>2.1479100000000001E-2</c:v>
                </c:pt>
                <c:pt idx="5699">
                  <c:v>2.1672299999999999E-2</c:v>
                </c:pt>
                <c:pt idx="5700">
                  <c:v>2.18678E-2</c:v>
                </c:pt>
                <c:pt idx="5701">
                  <c:v>2.20652E-2</c:v>
                </c:pt>
                <c:pt idx="5702">
                  <c:v>2.2264099999999998E-2</c:v>
                </c:pt>
                <c:pt idx="5703">
                  <c:v>2.24642E-2</c:v>
                </c:pt>
                <c:pt idx="5704">
                  <c:v>2.2665100000000001E-2</c:v>
                </c:pt>
                <c:pt idx="5705">
                  <c:v>2.28661E-2</c:v>
                </c:pt>
                <c:pt idx="5706">
                  <c:v>2.3067000000000001E-2</c:v>
                </c:pt>
                <c:pt idx="5707">
                  <c:v>2.3266999999999999E-2</c:v>
                </c:pt>
                <c:pt idx="5708">
                  <c:v>2.3465699999999999E-2</c:v>
                </c:pt>
                <c:pt idx="5709">
                  <c:v>2.3662599999999999E-2</c:v>
                </c:pt>
                <c:pt idx="5710">
                  <c:v>2.3856800000000001E-2</c:v>
                </c:pt>
                <c:pt idx="5711">
                  <c:v>2.4047900000000001E-2</c:v>
                </c:pt>
                <c:pt idx="5712">
                  <c:v>2.4235199999999998E-2</c:v>
                </c:pt>
                <c:pt idx="5713">
                  <c:v>2.4417899999999999E-2</c:v>
                </c:pt>
                <c:pt idx="5714">
                  <c:v>2.45954E-2</c:v>
                </c:pt>
                <c:pt idx="5715">
                  <c:v>2.4766900000000001E-2</c:v>
                </c:pt>
                <c:pt idx="5716">
                  <c:v>2.49318E-2</c:v>
                </c:pt>
                <c:pt idx="5717">
                  <c:v>2.50891E-2</c:v>
                </c:pt>
                <c:pt idx="5718">
                  <c:v>2.5238199999999999E-2</c:v>
                </c:pt>
                <c:pt idx="5719">
                  <c:v>2.53782E-2</c:v>
                </c:pt>
                <c:pt idx="5720">
                  <c:v>2.5508300000000001E-2</c:v>
                </c:pt>
                <c:pt idx="5721">
                  <c:v>2.5627799999999999E-2</c:v>
                </c:pt>
                <c:pt idx="5722">
                  <c:v>2.57358E-2</c:v>
                </c:pt>
                <c:pt idx="5723">
                  <c:v>2.5831400000000001E-2</c:v>
                </c:pt>
                <c:pt idx="5724">
                  <c:v>2.59139E-2</c:v>
                </c:pt>
                <c:pt idx="5725">
                  <c:v>2.59823E-2</c:v>
                </c:pt>
                <c:pt idx="5726">
                  <c:v>2.6035900000000001E-2</c:v>
                </c:pt>
                <c:pt idx="5727">
                  <c:v>2.6073800000000001E-2</c:v>
                </c:pt>
                <c:pt idx="5728">
                  <c:v>2.6095199999999999E-2</c:v>
                </c:pt>
                <c:pt idx="5729">
                  <c:v>2.6099199999999999E-2</c:v>
                </c:pt>
                <c:pt idx="5730">
                  <c:v>2.6085000000000001E-2</c:v>
                </c:pt>
                <c:pt idx="5731">
                  <c:v>2.6051899999999999E-2</c:v>
                </c:pt>
                <c:pt idx="5732">
                  <c:v>2.5999000000000001E-2</c:v>
                </c:pt>
                <c:pt idx="5733">
                  <c:v>2.5925500000000001E-2</c:v>
                </c:pt>
                <c:pt idx="5734">
                  <c:v>2.5830700000000002E-2</c:v>
                </c:pt>
                <c:pt idx="5735">
                  <c:v>2.5713900000000001E-2</c:v>
                </c:pt>
                <c:pt idx="5736">
                  <c:v>2.5574199999999998E-2</c:v>
                </c:pt>
                <c:pt idx="5737">
                  <c:v>2.5411E-2</c:v>
                </c:pt>
                <c:pt idx="5738">
                  <c:v>2.5223499999999999E-2</c:v>
                </c:pt>
                <c:pt idx="5739">
                  <c:v>2.50113E-2</c:v>
                </c:pt>
                <c:pt idx="5740">
                  <c:v>2.47735E-2</c:v>
                </c:pt>
                <c:pt idx="5741">
                  <c:v>2.4509599999999999E-2</c:v>
                </c:pt>
                <c:pt idx="5742">
                  <c:v>2.42191E-2</c:v>
                </c:pt>
                <c:pt idx="5743">
                  <c:v>2.39014E-2</c:v>
                </c:pt>
                <c:pt idx="5744">
                  <c:v>2.3555900000000001E-2</c:v>
                </c:pt>
                <c:pt idx="5745">
                  <c:v>2.3182299999999999E-2</c:v>
                </c:pt>
                <c:pt idx="5746">
                  <c:v>2.2780100000000001E-2</c:v>
                </c:pt>
                <c:pt idx="5747">
                  <c:v>2.2349000000000001E-2</c:v>
                </c:pt>
                <c:pt idx="5748">
                  <c:v>2.1888500000000002E-2</c:v>
                </c:pt>
                <c:pt idx="5749">
                  <c:v>2.1398400000000001E-2</c:v>
                </c:pt>
                <c:pt idx="5750">
                  <c:v>2.0878399999999998E-2</c:v>
                </c:pt>
                <c:pt idx="5751">
                  <c:v>2.0328300000000001E-2</c:v>
                </c:pt>
                <c:pt idx="5752">
                  <c:v>1.9748000000000002E-2</c:v>
                </c:pt>
                <c:pt idx="5753">
                  <c:v>1.9137299999999999E-2</c:v>
                </c:pt>
                <c:pt idx="5754">
                  <c:v>1.8496200000000001E-2</c:v>
                </c:pt>
                <c:pt idx="5755">
                  <c:v>1.7824599999999999E-2</c:v>
                </c:pt>
                <c:pt idx="5756">
                  <c:v>1.7122600000000002E-2</c:v>
                </c:pt>
                <c:pt idx="5757">
                  <c:v>1.6390200000000001E-2</c:v>
                </c:pt>
                <c:pt idx="5758">
                  <c:v>1.5627700000000001E-2</c:v>
                </c:pt>
                <c:pt idx="5759">
                  <c:v>1.48352E-2</c:v>
                </c:pt>
                <c:pt idx="5760">
                  <c:v>1.40129E-2</c:v>
                </c:pt>
                <c:pt idx="5761">
                  <c:v>1.31611E-2</c:v>
                </c:pt>
                <c:pt idx="5762">
                  <c:v>1.2280299999999999E-2</c:v>
                </c:pt>
                <c:pt idx="5763">
                  <c:v>1.1370699999999999E-2</c:v>
                </c:pt>
                <c:pt idx="5764">
                  <c:v>1.04329E-2</c:v>
                </c:pt>
                <c:pt idx="5765" formatCode="0.00E+00">
                  <c:v>9.4674200000000007E-3</c:v>
                </c:pt>
                <c:pt idx="5766" formatCode="0.00E+00">
                  <c:v>8.4747899999999994E-3</c:v>
                </c:pt>
                <c:pt idx="5767" formatCode="0.00E+00">
                  <c:v>7.4556500000000003E-3</c:v>
                </c:pt>
                <c:pt idx="5768" formatCode="0.00E+00">
                  <c:v>6.4106800000000002E-3</c:v>
                </c:pt>
                <c:pt idx="5769" formatCode="0.00E+00">
                  <c:v>5.3406199999999999E-3</c:v>
                </c:pt>
                <c:pt idx="5770" formatCode="0.00E+00">
                  <c:v>4.2462699999999999E-3</c:v>
                </c:pt>
                <c:pt idx="5771" formatCode="0.00E+00">
                  <c:v>3.1284699999999999E-3</c:v>
                </c:pt>
                <c:pt idx="5772" formatCode="0.00E+00">
                  <c:v>1.98811E-3</c:v>
                </c:pt>
                <c:pt idx="5773" formatCode="0.00E+00">
                  <c:v>8.2614199999999998E-4</c:v>
                </c:pt>
                <c:pt idx="5774" formatCode="0.00E+00">
                  <c:v>-3.5643200000000001E-4</c:v>
                </c:pt>
                <c:pt idx="5775" formatCode="0.00E+00">
                  <c:v>-1.5585600000000001E-3</c:v>
                </c:pt>
                <c:pt idx="5776" formatCode="0.00E+00">
                  <c:v>-2.7791500000000002E-3</c:v>
                </c:pt>
                <c:pt idx="5777" formatCode="0.00E+00">
                  <c:v>-4.0170600000000002E-3</c:v>
                </c:pt>
                <c:pt idx="5778" formatCode="0.00E+00">
                  <c:v>-5.27108E-3</c:v>
                </c:pt>
                <c:pt idx="5779" formatCode="0.00E+00">
                  <c:v>-6.5399899999999999E-3</c:v>
                </c:pt>
                <c:pt idx="5780" formatCode="0.00E+00">
                  <c:v>-7.8224999999999996E-3</c:v>
                </c:pt>
                <c:pt idx="5781" formatCode="0.00E+00">
                  <c:v>-9.1172800000000002E-3</c:v>
                </c:pt>
                <c:pt idx="5782">
                  <c:v>-1.0423E-2</c:v>
                </c:pt>
                <c:pt idx="5783">
                  <c:v>-1.1738200000000001E-2</c:v>
                </c:pt>
                <c:pt idx="5784">
                  <c:v>-1.30615E-2</c:v>
                </c:pt>
                <c:pt idx="5785">
                  <c:v>-1.43914E-2</c:v>
                </c:pt>
                <c:pt idx="5786">
                  <c:v>-1.5726299999999999E-2</c:v>
                </c:pt>
                <c:pt idx="5787">
                  <c:v>-1.7064900000000001E-2</c:v>
                </c:pt>
                <c:pt idx="5788">
                  <c:v>-1.8405399999999999E-2</c:v>
                </c:pt>
                <c:pt idx="5789">
                  <c:v>-1.9746300000000001E-2</c:v>
                </c:pt>
                <c:pt idx="5790">
                  <c:v>-2.1085900000000001E-2</c:v>
                </c:pt>
                <c:pt idx="5791">
                  <c:v>-2.24227E-2</c:v>
                </c:pt>
                <c:pt idx="5792">
                  <c:v>-2.3754999999999998E-2</c:v>
                </c:pt>
                <c:pt idx="5793">
                  <c:v>-2.5080999999999999E-2</c:v>
                </c:pt>
                <c:pt idx="5794">
                  <c:v>-2.6399100000000002E-2</c:v>
                </c:pt>
                <c:pt idx="5795">
                  <c:v>-2.7707599999999999E-2</c:v>
                </c:pt>
                <c:pt idx="5796">
                  <c:v>-2.9004800000000001E-2</c:v>
                </c:pt>
                <c:pt idx="5797">
                  <c:v>-3.0288900000000001E-2</c:v>
                </c:pt>
                <c:pt idx="5798">
                  <c:v>-3.1558200000000002E-2</c:v>
                </c:pt>
                <c:pt idx="5799">
                  <c:v>-3.2811E-2</c:v>
                </c:pt>
                <c:pt idx="5800">
                  <c:v>-3.4045499999999999E-2</c:v>
                </c:pt>
                <c:pt idx="5801">
                  <c:v>-3.5260100000000003E-2</c:v>
                </c:pt>
                <c:pt idx="5802">
                  <c:v>-3.6452900000000003E-2</c:v>
                </c:pt>
                <c:pt idx="5803">
                  <c:v>-3.7622299999999997E-2</c:v>
                </c:pt>
                <c:pt idx="5804">
                  <c:v>-3.8766599999999998E-2</c:v>
                </c:pt>
                <c:pt idx="5805">
                  <c:v>-3.9884000000000003E-2</c:v>
                </c:pt>
                <c:pt idx="5806">
                  <c:v>-4.0973000000000002E-2</c:v>
                </c:pt>
                <c:pt idx="5807">
                  <c:v>-4.2031800000000001E-2</c:v>
                </c:pt>
                <c:pt idx="5808">
                  <c:v>-4.3058899999999997E-2</c:v>
                </c:pt>
                <c:pt idx="5809">
                  <c:v>-4.4052500000000001E-2</c:v>
                </c:pt>
                <c:pt idx="5810">
                  <c:v>-4.5011200000000001E-2</c:v>
                </c:pt>
                <c:pt idx="5811">
                  <c:v>-4.5933399999999999E-2</c:v>
                </c:pt>
                <c:pt idx="5812">
                  <c:v>-4.6817600000000001E-2</c:v>
                </c:pt>
                <c:pt idx="5813">
                  <c:v>-4.7662200000000002E-2</c:v>
                </c:pt>
                <c:pt idx="5814">
                  <c:v>-4.8465899999999999E-2</c:v>
                </c:pt>
                <c:pt idx="5815">
                  <c:v>-4.9227199999999999E-2</c:v>
                </c:pt>
                <c:pt idx="5816">
                  <c:v>-4.9944799999999998E-2</c:v>
                </c:pt>
                <c:pt idx="5817">
                  <c:v>-5.06174E-2</c:v>
                </c:pt>
                <c:pt idx="5818">
                  <c:v>-5.1243700000000003E-2</c:v>
                </c:pt>
                <c:pt idx="5819">
                  <c:v>-5.1822500000000001E-2</c:v>
                </c:pt>
                <c:pt idx="5820">
                  <c:v>-5.2352599999999999E-2</c:v>
                </c:pt>
                <c:pt idx="5821">
                  <c:v>-5.2832900000000002E-2</c:v>
                </c:pt>
                <c:pt idx="5822">
                  <c:v>-5.3262299999999999E-2</c:v>
                </c:pt>
                <c:pt idx="5823">
                  <c:v>-5.3639899999999997E-2</c:v>
                </c:pt>
                <c:pt idx="5824">
                  <c:v>-5.3964699999999997E-2</c:v>
                </c:pt>
                <c:pt idx="5825">
                  <c:v>-5.4235899999999997E-2</c:v>
                </c:pt>
                <c:pt idx="5826">
                  <c:v>-5.4452500000000001E-2</c:v>
                </c:pt>
                <c:pt idx="5827">
                  <c:v>-5.4614000000000003E-2</c:v>
                </c:pt>
                <c:pt idx="5828">
                  <c:v>-5.47196E-2</c:v>
                </c:pt>
                <c:pt idx="5829">
                  <c:v>-5.4768699999999997E-2</c:v>
                </c:pt>
                <c:pt idx="5830">
                  <c:v>-5.4760700000000002E-2</c:v>
                </c:pt>
                <c:pt idx="5831">
                  <c:v>-5.4695199999999999E-2</c:v>
                </c:pt>
                <c:pt idx="5832">
                  <c:v>-5.4571799999999997E-2</c:v>
                </c:pt>
                <c:pt idx="5833">
                  <c:v>-5.43902E-2</c:v>
                </c:pt>
                <c:pt idx="5834">
                  <c:v>-5.41501E-2</c:v>
                </c:pt>
                <c:pt idx="5835">
                  <c:v>-5.3851400000000001E-2</c:v>
                </c:pt>
                <c:pt idx="5836">
                  <c:v>-5.3493899999999997E-2</c:v>
                </c:pt>
                <c:pt idx="5837">
                  <c:v>-5.3077600000000003E-2</c:v>
                </c:pt>
                <c:pt idx="5838">
                  <c:v>-5.2602599999999999E-2</c:v>
                </c:pt>
                <c:pt idx="5839">
                  <c:v>-5.2068999999999997E-2</c:v>
                </c:pt>
                <c:pt idx="5840">
                  <c:v>-5.1477099999999998E-2</c:v>
                </c:pt>
                <c:pt idx="5841">
                  <c:v>-5.08271E-2</c:v>
                </c:pt>
                <c:pt idx="5842">
                  <c:v>-5.0119299999999999E-2</c:v>
                </c:pt>
                <c:pt idx="5843">
                  <c:v>-4.9354299999999997E-2</c:v>
                </c:pt>
                <c:pt idx="5844">
                  <c:v>-4.8532600000000002E-2</c:v>
                </c:pt>
                <c:pt idx="5845">
                  <c:v>-4.7654700000000001E-2</c:v>
                </c:pt>
                <c:pt idx="5846">
                  <c:v>-4.67213E-2</c:v>
                </c:pt>
                <c:pt idx="5847">
                  <c:v>-4.5733200000000002E-2</c:v>
                </c:pt>
                <c:pt idx="5848">
                  <c:v>-4.46912E-2</c:v>
                </c:pt>
                <c:pt idx="5849">
                  <c:v>-4.3596200000000002E-2</c:v>
                </c:pt>
                <c:pt idx="5850">
                  <c:v>-4.2449199999999999E-2</c:v>
                </c:pt>
                <c:pt idx="5851">
                  <c:v>-4.1251200000000002E-2</c:v>
                </c:pt>
                <c:pt idx="5852">
                  <c:v>-4.0003400000000001E-2</c:v>
                </c:pt>
                <c:pt idx="5853">
                  <c:v>-3.8706999999999998E-2</c:v>
                </c:pt>
                <c:pt idx="5854">
                  <c:v>-3.7363100000000003E-2</c:v>
                </c:pt>
                <c:pt idx="5855">
                  <c:v>-3.5973199999999997E-2</c:v>
                </c:pt>
                <c:pt idx="5856">
                  <c:v>-3.4538600000000003E-2</c:v>
                </c:pt>
                <c:pt idx="5857">
                  <c:v>-3.3060899999999997E-2</c:v>
                </c:pt>
                <c:pt idx="5858">
                  <c:v>-3.1541399999999997E-2</c:v>
                </c:pt>
                <c:pt idx="5859">
                  <c:v>-2.9981799999999999E-2</c:v>
                </c:pt>
                <c:pt idx="5860">
                  <c:v>-2.8383800000000001E-2</c:v>
                </c:pt>
                <c:pt idx="5861">
                  <c:v>-2.6748999999999998E-2</c:v>
                </c:pt>
                <c:pt idx="5862">
                  <c:v>-2.50791E-2</c:v>
                </c:pt>
                <c:pt idx="5863">
                  <c:v>-2.33761E-2</c:v>
                </c:pt>
                <c:pt idx="5864">
                  <c:v>-2.16417E-2</c:v>
                </c:pt>
                <c:pt idx="5865">
                  <c:v>-1.9877800000000001E-2</c:v>
                </c:pt>
                <c:pt idx="5866">
                  <c:v>-1.8086399999999999E-2</c:v>
                </c:pt>
                <c:pt idx="5867">
                  <c:v>-1.6269499999999999E-2</c:v>
                </c:pt>
                <c:pt idx="5868">
                  <c:v>-1.44291E-2</c:v>
                </c:pt>
                <c:pt idx="5869">
                  <c:v>-1.2567200000000001E-2</c:v>
                </c:pt>
                <c:pt idx="5870">
                  <c:v>-1.0685999999999999E-2</c:v>
                </c:pt>
                <c:pt idx="5871" formatCode="0.00E+00">
                  <c:v>-8.7875699999999998E-3</c:v>
                </c:pt>
                <c:pt idx="5872" formatCode="0.00E+00">
                  <c:v>-6.8740800000000003E-3</c:v>
                </c:pt>
                <c:pt idx="5873" formatCode="0.00E+00">
                  <c:v>-4.9477100000000001E-3</c:v>
                </c:pt>
                <c:pt idx="5874" formatCode="0.00E+00">
                  <c:v>-3.0106600000000001E-3</c:v>
                </c:pt>
                <c:pt idx="5875" formatCode="0.00E+00">
                  <c:v>-1.06517E-3</c:v>
                </c:pt>
                <c:pt idx="5876" formatCode="0.00E+00">
                  <c:v>8.8653600000000005E-4</c:v>
                </c:pt>
                <c:pt idx="5877" formatCode="0.00E+00">
                  <c:v>2.8422E-3</c:v>
                </c:pt>
                <c:pt idx="5878" formatCode="0.00E+00">
                  <c:v>4.7995599999999996E-3</c:v>
                </c:pt>
                <c:pt idx="5879" formatCode="0.00E+00">
                  <c:v>6.7563399999999996E-3</c:v>
                </c:pt>
                <c:pt idx="5880" formatCode="0.00E+00">
                  <c:v>8.7102700000000009E-3</c:v>
                </c:pt>
                <c:pt idx="5881">
                  <c:v>1.0659099999999999E-2</c:v>
                </c:pt>
                <c:pt idx="5882">
                  <c:v>1.2600500000000001E-2</c:v>
                </c:pt>
                <c:pt idx="5883">
                  <c:v>1.45322E-2</c:v>
                </c:pt>
                <c:pt idx="5884">
                  <c:v>1.6452100000000001E-2</c:v>
                </c:pt>
                <c:pt idx="5885">
                  <c:v>1.8357700000000001E-2</c:v>
                </c:pt>
                <c:pt idx="5886">
                  <c:v>2.0247000000000001E-2</c:v>
                </c:pt>
                <c:pt idx="5887">
                  <c:v>2.2117600000000001E-2</c:v>
                </c:pt>
                <c:pt idx="5888">
                  <c:v>2.3967499999999999E-2</c:v>
                </c:pt>
                <c:pt idx="5889">
                  <c:v>2.5794299999999999E-2</c:v>
                </c:pt>
                <c:pt idx="5890">
                  <c:v>2.7596099999999998E-2</c:v>
                </c:pt>
                <c:pt idx="5891">
                  <c:v>2.93706E-2</c:v>
                </c:pt>
                <c:pt idx="5892">
                  <c:v>3.1115899999999998E-2</c:v>
                </c:pt>
                <c:pt idx="5893">
                  <c:v>3.2829799999999999E-2</c:v>
                </c:pt>
                <c:pt idx="5894">
                  <c:v>3.4510300000000001E-2</c:v>
                </c:pt>
                <c:pt idx="5895">
                  <c:v>3.6155600000000003E-2</c:v>
                </c:pt>
                <c:pt idx="5896">
                  <c:v>3.7763699999999997E-2</c:v>
                </c:pt>
                <c:pt idx="5897">
                  <c:v>3.9332600000000002E-2</c:v>
                </c:pt>
                <c:pt idx="5898">
                  <c:v>4.08607E-2</c:v>
                </c:pt>
                <c:pt idx="5899">
                  <c:v>4.2346099999999998E-2</c:v>
                </c:pt>
                <c:pt idx="5900">
                  <c:v>4.3787100000000002E-2</c:v>
                </c:pt>
                <c:pt idx="5901">
                  <c:v>4.5182E-2</c:v>
                </c:pt>
                <c:pt idx="5902">
                  <c:v>4.6529399999999999E-2</c:v>
                </c:pt>
                <c:pt idx="5903">
                  <c:v>4.7827500000000002E-2</c:v>
                </c:pt>
                <c:pt idx="5904">
                  <c:v>4.9075000000000001E-2</c:v>
                </c:pt>
                <c:pt idx="5905">
                  <c:v>5.0270500000000003E-2</c:v>
                </c:pt>
                <c:pt idx="5906">
                  <c:v>5.1412600000000003E-2</c:v>
                </c:pt>
                <c:pt idx="5907">
                  <c:v>5.2499999999999998E-2</c:v>
                </c:pt>
                <c:pt idx="5908">
                  <c:v>5.3531500000000003E-2</c:v>
                </c:pt>
                <c:pt idx="5909">
                  <c:v>5.4506100000000002E-2</c:v>
                </c:pt>
                <c:pt idx="5910">
                  <c:v>5.5422600000000002E-2</c:v>
                </c:pt>
                <c:pt idx="5911">
                  <c:v>5.62801E-2</c:v>
                </c:pt>
                <c:pt idx="5912">
                  <c:v>5.7077700000000002E-2</c:v>
                </c:pt>
                <c:pt idx="5913">
                  <c:v>5.7814499999999998E-2</c:v>
                </c:pt>
                <c:pt idx="5914">
                  <c:v>5.8489899999999997E-2</c:v>
                </c:pt>
                <c:pt idx="5915">
                  <c:v>5.9103000000000003E-2</c:v>
                </c:pt>
                <c:pt idx="5916">
                  <c:v>5.9653400000000002E-2</c:v>
                </c:pt>
                <c:pt idx="5917">
                  <c:v>6.0140600000000002E-2</c:v>
                </c:pt>
                <c:pt idx="5918">
                  <c:v>6.0564100000000003E-2</c:v>
                </c:pt>
                <c:pt idx="5919">
                  <c:v>6.0923499999999998E-2</c:v>
                </c:pt>
                <c:pt idx="5920">
                  <c:v>6.1218700000000001E-2</c:v>
                </c:pt>
                <c:pt idx="5921">
                  <c:v>6.1449400000000001E-2</c:v>
                </c:pt>
                <c:pt idx="5922">
                  <c:v>6.1615499999999997E-2</c:v>
                </c:pt>
                <c:pt idx="5923">
                  <c:v>6.1717000000000001E-2</c:v>
                </c:pt>
                <c:pt idx="5924">
                  <c:v>6.1754000000000003E-2</c:v>
                </c:pt>
                <c:pt idx="5925">
                  <c:v>6.1726700000000002E-2</c:v>
                </c:pt>
                <c:pt idx="5926">
                  <c:v>6.1635200000000001E-2</c:v>
                </c:pt>
                <c:pt idx="5927">
                  <c:v>6.1479800000000001E-2</c:v>
                </c:pt>
                <c:pt idx="5928">
                  <c:v>6.1261099999999999E-2</c:v>
                </c:pt>
                <c:pt idx="5929">
                  <c:v>6.09793E-2</c:v>
                </c:pt>
                <c:pt idx="5930">
                  <c:v>6.0635099999999997E-2</c:v>
                </c:pt>
                <c:pt idx="5931">
                  <c:v>6.0229100000000001E-2</c:v>
                </c:pt>
                <c:pt idx="5932">
                  <c:v>5.9762000000000003E-2</c:v>
                </c:pt>
                <c:pt idx="5933">
                  <c:v>5.9234500000000002E-2</c:v>
                </c:pt>
                <c:pt idx="5934">
                  <c:v>5.8647499999999998E-2</c:v>
                </c:pt>
                <c:pt idx="5935">
                  <c:v>5.8001999999999998E-2</c:v>
                </c:pt>
                <c:pt idx="5936">
                  <c:v>5.72989E-2</c:v>
                </c:pt>
                <c:pt idx="5937">
                  <c:v>5.6539199999999998E-2</c:v>
                </c:pt>
                <c:pt idx="5938">
                  <c:v>5.5724099999999999E-2</c:v>
                </c:pt>
                <c:pt idx="5939">
                  <c:v>5.4854800000000002E-2</c:v>
                </c:pt>
                <c:pt idx="5940">
                  <c:v>5.3932599999999997E-2</c:v>
                </c:pt>
                <c:pt idx="5941">
                  <c:v>5.2958600000000002E-2</c:v>
                </c:pt>
                <c:pt idx="5942">
                  <c:v>5.1934399999999999E-2</c:v>
                </c:pt>
                <c:pt idx="5943">
                  <c:v>5.0861400000000001E-2</c:v>
                </c:pt>
                <c:pt idx="5944">
                  <c:v>4.9740899999999998E-2</c:v>
                </c:pt>
                <c:pt idx="5945">
                  <c:v>4.8574600000000002E-2</c:v>
                </c:pt>
                <c:pt idx="5946">
                  <c:v>4.7364099999999999E-2</c:v>
                </c:pt>
                <c:pt idx="5947">
                  <c:v>4.6110900000000003E-2</c:v>
                </c:pt>
                <c:pt idx="5948">
                  <c:v>4.4816799999999997E-2</c:v>
                </c:pt>
                <c:pt idx="5949">
                  <c:v>4.3483399999999998E-2</c:v>
                </c:pt>
                <c:pt idx="5950">
                  <c:v>4.21126E-2</c:v>
                </c:pt>
                <c:pt idx="5951">
                  <c:v>4.0706100000000002E-2</c:v>
                </c:pt>
                <c:pt idx="5952">
                  <c:v>3.9265700000000001E-2</c:v>
                </c:pt>
                <c:pt idx="5953">
                  <c:v>3.7793300000000002E-2</c:v>
                </c:pt>
                <c:pt idx="5954">
                  <c:v>3.6290799999999998E-2</c:v>
                </c:pt>
                <c:pt idx="5955">
                  <c:v>3.4760100000000002E-2</c:v>
                </c:pt>
                <c:pt idx="5956">
                  <c:v>3.3203200000000002E-2</c:v>
                </c:pt>
                <c:pt idx="5957">
                  <c:v>3.1621900000000001E-2</c:v>
                </c:pt>
                <c:pt idx="5958">
                  <c:v>3.0018400000000001E-2</c:v>
                </c:pt>
                <c:pt idx="5959">
                  <c:v>2.83944E-2</c:v>
                </c:pt>
                <c:pt idx="5960">
                  <c:v>2.6752100000000001E-2</c:v>
                </c:pt>
                <c:pt idx="5961">
                  <c:v>2.5093500000000001E-2</c:v>
                </c:pt>
                <c:pt idx="5962">
                  <c:v>2.34206E-2</c:v>
                </c:pt>
                <c:pt idx="5963">
                  <c:v>2.1735299999999999E-2</c:v>
                </c:pt>
                <c:pt idx="5964">
                  <c:v>2.0039700000000001E-2</c:v>
                </c:pt>
                <c:pt idx="5965">
                  <c:v>1.8335799999999999E-2</c:v>
                </c:pt>
                <c:pt idx="5966">
                  <c:v>1.6625600000000001E-2</c:v>
                </c:pt>
                <c:pt idx="5967">
                  <c:v>1.49111E-2</c:v>
                </c:pt>
                <c:pt idx="5968">
                  <c:v>1.3194300000000001E-2</c:v>
                </c:pt>
                <c:pt idx="5969">
                  <c:v>1.14772E-2</c:v>
                </c:pt>
                <c:pt idx="5970" formatCode="0.00E+00">
                  <c:v>9.7616600000000001E-3</c:v>
                </c:pt>
                <c:pt idx="5971" formatCode="0.00E+00">
                  <c:v>8.0496600000000001E-3</c:v>
                </c:pt>
                <c:pt idx="5972" formatCode="0.00E+00">
                  <c:v>6.3431E-3</c:v>
                </c:pt>
                <c:pt idx="5973" formatCode="0.00E+00">
                  <c:v>4.6438699999999996E-3</c:v>
                </c:pt>
                <c:pt idx="5974" formatCode="0.00E+00">
                  <c:v>2.9538199999999998E-3</c:v>
                </c:pt>
                <c:pt idx="5975" formatCode="0.00E+00">
                  <c:v>1.27479E-3</c:v>
                </c:pt>
                <c:pt idx="5976" formatCode="0.00E+00">
                  <c:v>-3.9143700000000001E-4</c:v>
                </c:pt>
                <c:pt idx="5977" formatCode="0.00E+00">
                  <c:v>-2.0431E-3</c:v>
                </c:pt>
                <c:pt idx="5978" formatCode="0.00E+00">
                  <c:v>-3.6784700000000001E-3</c:v>
                </c:pt>
                <c:pt idx="5979" formatCode="0.00E+00">
                  <c:v>-5.2958700000000003E-3</c:v>
                </c:pt>
                <c:pt idx="5980" formatCode="0.00E+00">
                  <c:v>-6.8936500000000003E-3</c:v>
                </c:pt>
                <c:pt idx="5981" formatCode="0.00E+00">
                  <c:v>-8.4702200000000005E-3</c:v>
                </c:pt>
                <c:pt idx="5982">
                  <c:v>-1.0024E-2</c:v>
                </c:pt>
                <c:pt idx="5983">
                  <c:v>-1.15535E-2</c:v>
                </c:pt>
                <c:pt idx="5984">
                  <c:v>-1.3057300000000001E-2</c:v>
                </c:pt>
                <c:pt idx="5985">
                  <c:v>-1.4533900000000001E-2</c:v>
                </c:pt>
                <c:pt idx="5986">
                  <c:v>-1.5982099999999999E-2</c:v>
                </c:pt>
                <c:pt idx="5987">
                  <c:v>-1.74004E-2</c:v>
                </c:pt>
                <c:pt idx="5988">
                  <c:v>-1.8787600000000002E-2</c:v>
                </c:pt>
                <c:pt idx="5989">
                  <c:v>-2.01426E-2</c:v>
                </c:pt>
                <c:pt idx="5990">
                  <c:v>-2.1464199999999999E-2</c:v>
                </c:pt>
                <c:pt idx="5991">
                  <c:v>-2.2751400000000001E-2</c:v>
                </c:pt>
                <c:pt idx="5992">
                  <c:v>-2.4003099999999999E-2</c:v>
                </c:pt>
                <c:pt idx="5993">
                  <c:v>-2.5218299999999999E-2</c:v>
                </c:pt>
                <c:pt idx="5994">
                  <c:v>-2.6396099999999999E-2</c:v>
                </c:pt>
                <c:pt idx="5995">
                  <c:v>-2.7535799999999999E-2</c:v>
                </c:pt>
                <c:pt idx="5996">
                  <c:v>-2.8636600000000002E-2</c:v>
                </c:pt>
                <c:pt idx="5997">
                  <c:v>-2.9697600000000001E-2</c:v>
                </c:pt>
                <c:pt idx="5998">
                  <c:v>-3.07184E-2</c:v>
                </c:pt>
                <c:pt idx="5999">
                  <c:v>-3.1698200000000003E-2</c:v>
                </c:pt>
                <c:pt idx="6000">
                  <c:v>-3.2636600000000002E-2</c:v>
                </c:pt>
                <c:pt idx="6001">
                  <c:v>-3.3533100000000003E-2</c:v>
                </c:pt>
                <c:pt idx="6002">
                  <c:v>-3.4387300000000003E-2</c:v>
                </c:pt>
                <c:pt idx="6003">
                  <c:v>-3.5198899999999998E-2</c:v>
                </c:pt>
                <c:pt idx="6004">
                  <c:v>-3.5967600000000002E-2</c:v>
                </c:pt>
                <c:pt idx="6005">
                  <c:v>-3.6693200000000002E-2</c:v>
                </c:pt>
                <c:pt idx="6006">
                  <c:v>-3.7375600000000002E-2</c:v>
                </c:pt>
                <c:pt idx="6007">
                  <c:v>-3.8014600000000003E-2</c:v>
                </c:pt>
                <c:pt idx="6008">
                  <c:v>-3.8610199999999997E-2</c:v>
                </c:pt>
                <c:pt idx="6009">
                  <c:v>-3.91624E-2</c:v>
                </c:pt>
                <c:pt idx="6010">
                  <c:v>-3.9671499999999998E-2</c:v>
                </c:pt>
                <c:pt idx="6011">
                  <c:v>-4.0137399999999997E-2</c:v>
                </c:pt>
                <c:pt idx="6012">
                  <c:v>-4.0560400000000003E-2</c:v>
                </c:pt>
                <c:pt idx="6013">
                  <c:v>-4.0940799999999999E-2</c:v>
                </c:pt>
                <c:pt idx="6014">
                  <c:v>-4.1278799999999997E-2</c:v>
                </c:pt>
                <c:pt idx="6015">
                  <c:v>-4.1575000000000001E-2</c:v>
                </c:pt>
                <c:pt idx="6016">
                  <c:v>-4.1829499999999999E-2</c:v>
                </c:pt>
                <c:pt idx="6017">
                  <c:v>-4.2042999999999997E-2</c:v>
                </c:pt>
                <c:pt idx="6018">
                  <c:v>-4.2215999999999997E-2</c:v>
                </c:pt>
                <c:pt idx="6019">
                  <c:v>-4.2348999999999998E-2</c:v>
                </c:pt>
                <c:pt idx="6020">
                  <c:v>-4.2442599999999997E-2</c:v>
                </c:pt>
                <c:pt idx="6021">
                  <c:v>-4.2497399999999998E-2</c:v>
                </c:pt>
                <c:pt idx="6022">
                  <c:v>-4.2514299999999998E-2</c:v>
                </c:pt>
                <c:pt idx="6023">
                  <c:v>-4.2493900000000001E-2</c:v>
                </c:pt>
                <c:pt idx="6024">
                  <c:v>-4.24369E-2</c:v>
                </c:pt>
                <c:pt idx="6025">
                  <c:v>-4.2344300000000001E-2</c:v>
                </c:pt>
                <c:pt idx="6026">
                  <c:v>-4.2216799999999999E-2</c:v>
                </c:pt>
                <c:pt idx="6027">
                  <c:v>-4.2055299999999997E-2</c:v>
                </c:pt>
                <c:pt idx="6028">
                  <c:v>-4.1860700000000001E-2</c:v>
                </c:pt>
                <c:pt idx="6029">
                  <c:v>-4.1633999999999997E-2</c:v>
                </c:pt>
                <c:pt idx="6030">
                  <c:v>-4.1376099999999999E-2</c:v>
                </c:pt>
                <c:pt idx="6031">
                  <c:v>-4.1088100000000002E-2</c:v>
                </c:pt>
                <c:pt idx="6032">
                  <c:v>-4.0770800000000003E-2</c:v>
                </c:pt>
                <c:pt idx="6033">
                  <c:v>-4.04254E-2</c:v>
                </c:pt>
                <c:pt idx="6034">
                  <c:v>-4.00528E-2</c:v>
                </c:pt>
                <c:pt idx="6035">
                  <c:v>-3.9654200000000001E-2</c:v>
                </c:pt>
                <c:pt idx="6036">
                  <c:v>-3.9230599999999997E-2</c:v>
                </c:pt>
                <c:pt idx="6037">
                  <c:v>-3.8783100000000001E-2</c:v>
                </c:pt>
                <c:pt idx="6038">
                  <c:v>-3.8312800000000001E-2</c:v>
                </c:pt>
                <c:pt idx="6039">
                  <c:v>-3.7820800000000002E-2</c:v>
                </c:pt>
                <c:pt idx="6040">
                  <c:v>-3.7308099999999997E-2</c:v>
                </c:pt>
                <c:pt idx="6041">
                  <c:v>-3.67759E-2</c:v>
                </c:pt>
                <c:pt idx="6042">
                  <c:v>-3.6225399999999998E-2</c:v>
                </c:pt>
                <c:pt idx="6043">
                  <c:v>-3.5657500000000002E-2</c:v>
                </c:pt>
                <c:pt idx="6044">
                  <c:v>-3.5073399999999998E-2</c:v>
                </c:pt>
                <c:pt idx="6045">
                  <c:v>-3.4474200000000003E-2</c:v>
                </c:pt>
                <c:pt idx="6046">
                  <c:v>-3.3861000000000002E-2</c:v>
                </c:pt>
                <c:pt idx="6047">
                  <c:v>-3.3234800000000002E-2</c:v>
                </c:pt>
                <c:pt idx="6048">
                  <c:v>-3.2596699999999999E-2</c:v>
                </c:pt>
                <c:pt idx="6049">
                  <c:v>-3.1947799999999998E-2</c:v>
                </c:pt>
                <c:pt idx="6050">
                  <c:v>-3.12891E-2</c:v>
                </c:pt>
                <c:pt idx="6051">
                  <c:v>-3.0621499999999999E-2</c:v>
                </c:pt>
                <c:pt idx="6052">
                  <c:v>-2.9946199999999999E-2</c:v>
                </c:pt>
                <c:pt idx="6053">
                  <c:v>-2.9263999999999998E-2</c:v>
                </c:pt>
                <c:pt idx="6054">
                  <c:v>-2.8576000000000001E-2</c:v>
                </c:pt>
                <c:pt idx="6055">
                  <c:v>-2.7883100000000001E-2</c:v>
                </c:pt>
                <c:pt idx="6056">
                  <c:v>-2.7186100000000001E-2</c:v>
                </c:pt>
                <c:pt idx="6057">
                  <c:v>-2.64859E-2</c:v>
                </c:pt>
                <c:pt idx="6058">
                  <c:v>-2.5783500000000001E-2</c:v>
                </c:pt>
                <c:pt idx="6059">
                  <c:v>-2.5079600000000001E-2</c:v>
                </c:pt>
                <c:pt idx="6060">
                  <c:v>-2.4375000000000001E-2</c:v>
                </c:pt>
                <c:pt idx="6061">
                  <c:v>-2.3670400000000001E-2</c:v>
                </c:pt>
                <c:pt idx="6062">
                  <c:v>-2.29667E-2</c:v>
                </c:pt>
                <c:pt idx="6063">
                  <c:v>-2.22645E-2</c:v>
                </c:pt>
                <c:pt idx="6064">
                  <c:v>-2.1564400000000001E-2</c:v>
                </c:pt>
                <c:pt idx="6065">
                  <c:v>-2.08671E-2</c:v>
                </c:pt>
                <c:pt idx="6066">
                  <c:v>-2.0173300000000002E-2</c:v>
                </c:pt>
                <c:pt idx="6067">
                  <c:v>-1.9483299999999999E-2</c:v>
                </c:pt>
                <c:pt idx="6068">
                  <c:v>-1.87978E-2</c:v>
                </c:pt>
                <c:pt idx="6069">
                  <c:v>-1.8117299999999999E-2</c:v>
                </c:pt>
                <c:pt idx="6070">
                  <c:v>-1.7442200000000001E-2</c:v>
                </c:pt>
                <c:pt idx="6071">
                  <c:v>-1.6772800000000001E-2</c:v>
                </c:pt>
                <c:pt idx="6072">
                  <c:v>-1.6109600000000002E-2</c:v>
                </c:pt>
                <c:pt idx="6073">
                  <c:v>-1.5453E-2</c:v>
                </c:pt>
                <c:pt idx="6074">
                  <c:v>-1.48031E-2</c:v>
                </c:pt>
                <c:pt idx="6075">
                  <c:v>-1.4160300000000001E-2</c:v>
                </c:pt>
                <c:pt idx="6076">
                  <c:v>-1.35248E-2</c:v>
                </c:pt>
                <c:pt idx="6077">
                  <c:v>-1.28968E-2</c:v>
                </c:pt>
                <c:pt idx="6078">
                  <c:v>-1.22764E-2</c:v>
                </c:pt>
                <c:pt idx="6079">
                  <c:v>-1.16638E-2</c:v>
                </c:pt>
                <c:pt idx="6080">
                  <c:v>-1.10589E-2</c:v>
                </c:pt>
                <c:pt idx="6081">
                  <c:v>-1.04619E-2</c:v>
                </c:pt>
                <c:pt idx="6082" formatCode="0.00E+00">
                  <c:v>-9.8728400000000008E-3</c:v>
                </c:pt>
                <c:pt idx="6083" formatCode="0.00E+00">
                  <c:v>-9.2915800000000007E-3</c:v>
                </c:pt>
                <c:pt idx="6084" formatCode="0.00E+00">
                  <c:v>-8.7181199999999993E-3</c:v>
                </c:pt>
                <c:pt idx="6085" formatCode="0.00E+00">
                  <c:v>-8.1523600000000009E-3</c:v>
                </c:pt>
                <c:pt idx="6086" formatCode="0.00E+00">
                  <c:v>-7.5941899999999998E-3</c:v>
                </c:pt>
                <c:pt idx="6087" formatCode="0.00E+00">
                  <c:v>-7.0434499999999997E-3</c:v>
                </c:pt>
                <c:pt idx="6088" formatCode="0.00E+00">
                  <c:v>-6.4999799999999998E-3</c:v>
                </c:pt>
                <c:pt idx="6089" formatCode="0.00E+00">
                  <c:v>-5.9635699999999996E-3</c:v>
                </c:pt>
                <c:pt idx="6090" formatCode="0.00E+00">
                  <c:v>-5.4339899999999997E-3</c:v>
                </c:pt>
                <c:pt idx="6091" formatCode="0.00E+00">
                  <c:v>-4.9109799999999997E-3</c:v>
                </c:pt>
                <c:pt idx="6092" formatCode="0.00E+00">
                  <c:v>-4.3942699999999996E-3</c:v>
                </c:pt>
                <c:pt idx="6093" formatCode="0.00E+00">
                  <c:v>-3.8835499999999999E-3</c:v>
                </c:pt>
                <c:pt idx="6094" formatCode="0.00E+00">
                  <c:v>-3.3785099999999999E-3</c:v>
                </c:pt>
                <c:pt idx="6095" formatCode="0.00E+00">
                  <c:v>-2.8787999999999999E-3</c:v>
                </c:pt>
                <c:pt idx="6096" formatCode="0.00E+00">
                  <c:v>-2.3840799999999998E-3</c:v>
                </c:pt>
                <c:pt idx="6097" formatCode="0.00E+00">
                  <c:v>-1.8939600000000001E-3</c:v>
                </c:pt>
                <c:pt idx="6098" formatCode="0.00E+00">
                  <c:v>-1.4080500000000001E-3</c:v>
                </c:pt>
                <c:pt idx="6099" formatCode="0.00E+00">
                  <c:v>-9.2595899999999996E-4</c:v>
                </c:pt>
                <c:pt idx="6100" formatCode="0.00E+00">
                  <c:v>-4.4727100000000001E-4</c:v>
                </c:pt>
                <c:pt idx="6101" formatCode="0.00E+00">
                  <c:v>2.8436400000000001E-5</c:v>
                </c:pt>
                <c:pt idx="6102" formatCode="0.00E+00">
                  <c:v>5.0159300000000005E-4</c:v>
                </c:pt>
                <c:pt idx="6103" formatCode="0.00E+00">
                  <c:v>9.72634E-4</c:v>
                </c:pt>
                <c:pt idx="6104" formatCode="0.00E+00">
                  <c:v>1.4419999999999999E-3</c:v>
                </c:pt>
                <c:pt idx="6105" formatCode="0.00E+00">
                  <c:v>1.9101400000000001E-3</c:v>
                </c:pt>
                <c:pt idx="6106" formatCode="0.00E+00">
                  <c:v>2.3774899999999999E-3</c:v>
                </c:pt>
                <c:pt idx="6107" formatCode="0.00E+00">
                  <c:v>2.8444999999999998E-3</c:v>
                </c:pt>
                <c:pt idx="6108" formatCode="0.00E+00">
                  <c:v>3.31161E-3</c:v>
                </c:pt>
                <c:pt idx="6109" formatCode="0.00E+00">
                  <c:v>3.7792500000000001E-3</c:v>
                </c:pt>
                <c:pt idx="6110" formatCode="0.00E+00">
                  <c:v>4.2478699999999999E-3</c:v>
                </c:pt>
                <c:pt idx="6111" formatCode="0.00E+00">
                  <c:v>4.7178699999999999E-3</c:v>
                </c:pt>
                <c:pt idx="6112" formatCode="0.00E+00">
                  <c:v>5.1896900000000003E-3</c:v>
                </c:pt>
                <c:pt idx="6113" formatCode="0.00E+00">
                  <c:v>5.6637199999999997E-3</c:v>
                </c:pt>
                <c:pt idx="6114" formatCode="0.00E+00">
                  <c:v>6.1403500000000001E-3</c:v>
                </c:pt>
                <c:pt idx="6115" formatCode="0.00E+00">
                  <c:v>6.6199700000000002E-3</c:v>
                </c:pt>
                <c:pt idx="6116" formatCode="0.00E+00">
                  <c:v>7.1029300000000004E-3</c:v>
                </c:pt>
                <c:pt idx="6117" formatCode="0.00E+00">
                  <c:v>7.5895800000000003E-3</c:v>
                </c:pt>
                <c:pt idx="6118" formatCode="0.00E+00">
                  <c:v>8.0802500000000006E-3</c:v>
                </c:pt>
                <c:pt idx="6119" formatCode="0.00E+00">
                  <c:v>8.5752499999999995E-3</c:v>
                </c:pt>
                <c:pt idx="6120" formatCode="0.00E+00">
                  <c:v>9.0748600000000006E-3</c:v>
                </c:pt>
                <c:pt idx="6121" formatCode="0.00E+00">
                  <c:v>9.5793400000000004E-3</c:v>
                </c:pt>
                <c:pt idx="6122">
                  <c:v>1.00889E-2</c:v>
                </c:pt>
                <c:pt idx="6123">
                  <c:v>1.06038E-2</c:v>
                </c:pt>
                <c:pt idx="6124">
                  <c:v>1.11243E-2</c:v>
                </c:pt>
                <c:pt idx="6125">
                  <c:v>1.16504E-2</c:v>
                </c:pt>
                <c:pt idx="6126">
                  <c:v>1.21823E-2</c:v>
                </c:pt>
                <c:pt idx="6127">
                  <c:v>1.27201E-2</c:v>
                </c:pt>
                <c:pt idx="6128">
                  <c:v>1.32639E-2</c:v>
                </c:pt>
                <c:pt idx="6129">
                  <c:v>1.38137E-2</c:v>
                </c:pt>
                <c:pt idx="6130">
                  <c:v>1.43695E-2</c:v>
                </c:pt>
                <c:pt idx="6131">
                  <c:v>1.4931399999999999E-2</c:v>
                </c:pt>
                <c:pt idx="6132">
                  <c:v>1.54991E-2</c:v>
                </c:pt>
                <c:pt idx="6133">
                  <c:v>1.6072800000000002E-2</c:v>
                </c:pt>
                <c:pt idx="6134">
                  <c:v>1.66521E-2</c:v>
                </c:pt>
                <c:pt idx="6135">
                  <c:v>1.7236999999999999E-2</c:v>
                </c:pt>
                <c:pt idx="6136">
                  <c:v>1.7827200000000001E-2</c:v>
                </c:pt>
                <c:pt idx="6137">
                  <c:v>1.8422600000000001E-2</c:v>
                </c:pt>
                <c:pt idx="6138">
                  <c:v>1.9022799999999999E-2</c:v>
                </c:pt>
                <c:pt idx="6139">
                  <c:v>1.9627599999999999E-2</c:v>
                </c:pt>
                <c:pt idx="6140">
                  <c:v>2.0236500000000001E-2</c:v>
                </c:pt>
                <c:pt idx="6141">
                  <c:v>2.0849300000000001E-2</c:v>
                </c:pt>
                <c:pt idx="6142">
                  <c:v>2.1465600000000001E-2</c:v>
                </c:pt>
                <c:pt idx="6143">
                  <c:v>2.2084699999999999E-2</c:v>
                </c:pt>
                <c:pt idx="6144">
                  <c:v>2.2706400000000002E-2</c:v>
                </c:pt>
                <c:pt idx="6145">
                  <c:v>2.333E-2</c:v>
                </c:pt>
                <c:pt idx="6146">
                  <c:v>2.39551E-2</c:v>
                </c:pt>
                <c:pt idx="6147">
                  <c:v>2.4580999999999999E-2</c:v>
                </c:pt>
                <c:pt idx="6148">
                  <c:v>2.52071E-2</c:v>
                </c:pt>
                <c:pt idx="6149">
                  <c:v>2.58328E-2</c:v>
                </c:pt>
                <c:pt idx="6150">
                  <c:v>2.64573E-2</c:v>
                </c:pt>
                <c:pt idx="6151">
                  <c:v>2.708E-2</c:v>
                </c:pt>
                <c:pt idx="6152">
                  <c:v>2.7700200000000001E-2</c:v>
                </c:pt>
                <c:pt idx="6153">
                  <c:v>2.8316999999999998E-2</c:v>
                </c:pt>
                <c:pt idx="6154">
                  <c:v>2.8929699999999999E-2</c:v>
                </c:pt>
                <c:pt idx="6155">
                  <c:v>2.9537399999999998E-2</c:v>
                </c:pt>
                <c:pt idx="6156">
                  <c:v>3.0139300000000001E-2</c:v>
                </c:pt>
                <c:pt idx="6157">
                  <c:v>3.0734600000000001E-2</c:v>
                </c:pt>
                <c:pt idx="6158">
                  <c:v>3.1322299999999997E-2</c:v>
                </c:pt>
                <c:pt idx="6159">
                  <c:v>3.1901499999999999E-2</c:v>
                </c:pt>
                <c:pt idx="6160">
                  <c:v>3.2471300000000002E-2</c:v>
                </c:pt>
                <c:pt idx="6161">
                  <c:v>3.3030799999999999E-2</c:v>
                </c:pt>
                <c:pt idx="6162">
                  <c:v>3.3578900000000002E-2</c:v>
                </c:pt>
                <c:pt idx="6163">
                  <c:v>3.4114800000000001E-2</c:v>
                </c:pt>
                <c:pt idx="6164">
                  <c:v>3.4637300000000003E-2</c:v>
                </c:pt>
                <c:pt idx="6165">
                  <c:v>3.5145599999999999E-2</c:v>
                </c:pt>
                <c:pt idx="6166">
                  <c:v>3.5638599999999999E-2</c:v>
                </c:pt>
                <c:pt idx="6167">
                  <c:v>3.61152E-2</c:v>
                </c:pt>
                <c:pt idx="6168">
                  <c:v>3.6574599999999999E-2</c:v>
                </c:pt>
                <c:pt idx="6169">
                  <c:v>3.70155E-2</c:v>
                </c:pt>
                <c:pt idx="6170">
                  <c:v>3.7437100000000001E-2</c:v>
                </c:pt>
                <c:pt idx="6171">
                  <c:v>3.7838299999999998E-2</c:v>
                </c:pt>
                <c:pt idx="6172">
                  <c:v>3.8218099999999998E-2</c:v>
                </c:pt>
                <c:pt idx="6173">
                  <c:v>3.8575499999999999E-2</c:v>
                </c:pt>
                <c:pt idx="6174">
                  <c:v>3.8909300000000001E-2</c:v>
                </c:pt>
                <c:pt idx="6175">
                  <c:v>3.9218799999999998E-2</c:v>
                </c:pt>
                <c:pt idx="6176">
                  <c:v>3.9502799999999998E-2</c:v>
                </c:pt>
                <c:pt idx="6177">
                  <c:v>3.9760400000000001E-2</c:v>
                </c:pt>
                <c:pt idx="6178">
                  <c:v>3.9990699999999997E-2</c:v>
                </c:pt>
                <c:pt idx="6179">
                  <c:v>4.0192600000000002E-2</c:v>
                </c:pt>
                <c:pt idx="6180">
                  <c:v>4.03653E-2</c:v>
                </c:pt>
                <c:pt idx="6181">
                  <c:v>4.0507899999999999E-2</c:v>
                </c:pt>
                <c:pt idx="6182">
                  <c:v>4.0619500000000003E-2</c:v>
                </c:pt>
                <c:pt idx="6183">
                  <c:v>4.0699300000000001E-2</c:v>
                </c:pt>
                <c:pt idx="6184">
                  <c:v>4.0746299999999999E-2</c:v>
                </c:pt>
                <c:pt idx="6185">
                  <c:v>4.0759900000000002E-2</c:v>
                </c:pt>
                <c:pt idx="6186">
                  <c:v>4.0739299999999999E-2</c:v>
                </c:pt>
                <c:pt idx="6187">
                  <c:v>4.0683700000000003E-2</c:v>
                </c:pt>
                <c:pt idx="6188">
                  <c:v>4.0592499999999997E-2</c:v>
                </c:pt>
                <c:pt idx="6189">
                  <c:v>4.0464899999999998E-2</c:v>
                </c:pt>
                <c:pt idx="6190">
                  <c:v>4.03004E-2</c:v>
                </c:pt>
                <c:pt idx="6191">
                  <c:v>4.0098500000000002E-2</c:v>
                </c:pt>
                <c:pt idx="6192">
                  <c:v>3.9858400000000002E-2</c:v>
                </c:pt>
                <c:pt idx="6193">
                  <c:v>3.9579900000000001E-2</c:v>
                </c:pt>
                <c:pt idx="6194">
                  <c:v>3.92623E-2</c:v>
                </c:pt>
                <c:pt idx="6195">
                  <c:v>3.89054E-2</c:v>
                </c:pt>
                <c:pt idx="6196">
                  <c:v>3.8508800000000003E-2</c:v>
                </c:pt>
                <c:pt idx="6197">
                  <c:v>3.8072099999999998E-2</c:v>
                </c:pt>
                <c:pt idx="6198">
                  <c:v>3.7595099999999999E-2</c:v>
                </c:pt>
                <c:pt idx="6199">
                  <c:v>3.7077699999999998E-2</c:v>
                </c:pt>
                <c:pt idx="6200">
                  <c:v>3.6519599999999999E-2</c:v>
                </c:pt>
                <c:pt idx="6201">
                  <c:v>3.59207E-2</c:v>
                </c:pt>
                <c:pt idx="6202">
                  <c:v>3.5281100000000003E-2</c:v>
                </c:pt>
                <c:pt idx="6203">
                  <c:v>3.4600800000000001E-2</c:v>
                </c:pt>
                <c:pt idx="6204">
                  <c:v>3.3879699999999999E-2</c:v>
                </c:pt>
                <c:pt idx="6205">
                  <c:v>3.31182E-2</c:v>
                </c:pt>
                <c:pt idx="6206">
                  <c:v>3.2316200000000003E-2</c:v>
                </c:pt>
                <c:pt idx="6207">
                  <c:v>3.1474099999999998E-2</c:v>
                </c:pt>
                <c:pt idx="6208">
                  <c:v>3.05922E-2</c:v>
                </c:pt>
                <c:pt idx="6209">
                  <c:v>2.96709E-2</c:v>
                </c:pt>
                <c:pt idx="6210">
                  <c:v>2.87105E-2</c:v>
                </c:pt>
                <c:pt idx="6211">
                  <c:v>2.7711599999999999E-2</c:v>
                </c:pt>
                <c:pt idx="6212">
                  <c:v>2.66746E-2</c:v>
                </c:pt>
                <c:pt idx="6213">
                  <c:v>2.5600299999999999E-2</c:v>
                </c:pt>
                <c:pt idx="6214">
                  <c:v>2.4489199999999999E-2</c:v>
                </c:pt>
                <c:pt idx="6215">
                  <c:v>2.3342000000000002E-2</c:v>
                </c:pt>
                <c:pt idx="6216">
                  <c:v>2.2159600000000002E-2</c:v>
                </c:pt>
                <c:pt idx="6217">
                  <c:v>2.0942700000000002E-2</c:v>
                </c:pt>
                <c:pt idx="6218">
                  <c:v>1.9692299999999999E-2</c:v>
                </c:pt>
                <c:pt idx="6219">
                  <c:v>1.84093E-2</c:v>
                </c:pt>
                <c:pt idx="6220">
                  <c:v>1.7094700000000001E-2</c:v>
                </c:pt>
                <c:pt idx="6221">
                  <c:v>1.57495E-2</c:v>
                </c:pt>
                <c:pt idx="6222">
                  <c:v>1.4375000000000001E-2</c:v>
                </c:pt>
                <c:pt idx="6223">
                  <c:v>1.29721E-2</c:v>
                </c:pt>
                <c:pt idx="6224">
                  <c:v>1.1542200000000001E-2</c:v>
                </c:pt>
                <c:pt idx="6225">
                  <c:v>1.00865E-2</c:v>
                </c:pt>
                <c:pt idx="6226" formatCode="0.00E+00">
                  <c:v>8.6063100000000007E-3</c:v>
                </c:pt>
                <c:pt idx="6227" formatCode="0.00E+00">
                  <c:v>7.1030099999999999E-3</c:v>
                </c:pt>
                <c:pt idx="6228" formatCode="0.00E+00">
                  <c:v>5.5779899999999997E-3</c:v>
                </c:pt>
                <c:pt idx="6229" formatCode="0.00E+00">
                  <c:v>4.0327200000000001E-3</c:v>
                </c:pt>
                <c:pt idx="6230" formatCode="0.00E+00">
                  <c:v>2.46868E-3</c:v>
                </c:pt>
                <c:pt idx="6231" formatCode="0.00E+00">
                  <c:v>8.8740499999999996E-4</c:v>
                </c:pt>
                <c:pt idx="6232" formatCode="0.00E+00">
                  <c:v>-7.0952500000000002E-4</c:v>
                </c:pt>
                <c:pt idx="6233" formatCode="0.00E+00">
                  <c:v>-2.3205000000000001E-3</c:v>
                </c:pt>
                <c:pt idx="6234" formatCode="0.00E+00">
                  <c:v>-3.9438700000000004E-3</c:v>
                </c:pt>
                <c:pt idx="6235" formatCode="0.00E+00">
                  <c:v>-5.5779599999999999E-3</c:v>
                </c:pt>
                <c:pt idx="6236" formatCode="0.00E+00">
                  <c:v>-7.2210599999999996E-3</c:v>
                </c:pt>
                <c:pt idx="6237" formatCode="0.00E+00">
                  <c:v>-8.8714199999999997E-3</c:v>
                </c:pt>
                <c:pt idx="6238">
                  <c:v>-1.05273E-2</c:v>
                </c:pt>
                <c:pt idx="6239">
                  <c:v>-1.2186900000000001E-2</c:v>
                </c:pt>
                <c:pt idx="6240">
                  <c:v>-1.3848299999999999E-2</c:v>
                </c:pt>
                <c:pt idx="6241">
                  <c:v>-1.5509800000000001E-2</c:v>
                </c:pt>
                <c:pt idx="6242">
                  <c:v>-1.71696E-2</c:v>
                </c:pt>
                <c:pt idx="6243">
                  <c:v>-1.8825700000000001E-2</c:v>
                </c:pt>
                <c:pt idx="6244">
                  <c:v>-2.04762E-2</c:v>
                </c:pt>
                <c:pt idx="6245">
                  <c:v>-2.2119400000000001E-2</c:v>
                </c:pt>
                <c:pt idx="6246">
                  <c:v>-2.3753199999999999E-2</c:v>
                </c:pt>
                <c:pt idx="6247">
                  <c:v>-2.53758E-2</c:v>
                </c:pt>
                <c:pt idx="6248">
                  <c:v>-2.69853E-2</c:v>
                </c:pt>
                <c:pt idx="6249">
                  <c:v>-2.8579799999999999E-2</c:v>
                </c:pt>
                <c:pt idx="6250">
                  <c:v>-3.0157400000000001E-2</c:v>
                </c:pt>
                <c:pt idx="6251">
                  <c:v>-3.17162E-2</c:v>
                </c:pt>
                <c:pt idx="6252">
                  <c:v>-3.3254400000000003E-2</c:v>
                </c:pt>
                <c:pt idx="6253">
                  <c:v>-3.4770000000000002E-2</c:v>
                </c:pt>
                <c:pt idx="6254">
                  <c:v>-3.62612E-2</c:v>
                </c:pt>
                <c:pt idx="6255">
                  <c:v>-3.7726099999999999E-2</c:v>
                </c:pt>
                <c:pt idx="6256">
                  <c:v>-3.9163000000000003E-2</c:v>
                </c:pt>
                <c:pt idx="6257">
                  <c:v>-4.0570099999999998E-2</c:v>
                </c:pt>
                <c:pt idx="6258">
                  <c:v>-4.19456E-2</c:v>
                </c:pt>
                <c:pt idx="6259">
                  <c:v>-4.3287699999999998E-2</c:v>
                </c:pt>
                <c:pt idx="6260">
                  <c:v>-4.4594700000000001E-2</c:v>
                </c:pt>
                <c:pt idx="6261">
                  <c:v>-4.5865000000000003E-2</c:v>
                </c:pt>
                <c:pt idx="6262">
                  <c:v>-4.7096800000000001E-2</c:v>
                </c:pt>
                <c:pt idx="6263">
                  <c:v>-4.8288699999999997E-2</c:v>
                </c:pt>
                <c:pt idx="6264">
                  <c:v>-4.9438999999999997E-2</c:v>
                </c:pt>
                <c:pt idx="6265">
                  <c:v>-5.0546199999999999E-2</c:v>
                </c:pt>
                <c:pt idx="6266">
                  <c:v>-5.1608800000000003E-2</c:v>
                </c:pt>
                <c:pt idx="6267">
                  <c:v>-5.2625400000000003E-2</c:v>
                </c:pt>
                <c:pt idx="6268">
                  <c:v>-5.3594500000000003E-2</c:v>
                </c:pt>
                <c:pt idx="6269">
                  <c:v>-5.4515000000000001E-2</c:v>
                </c:pt>
                <c:pt idx="6270">
                  <c:v>-5.5385400000000001E-2</c:v>
                </c:pt>
                <c:pt idx="6271">
                  <c:v>-5.62046E-2</c:v>
                </c:pt>
                <c:pt idx="6272">
                  <c:v>-5.6971300000000002E-2</c:v>
                </c:pt>
                <c:pt idx="6273">
                  <c:v>-5.7684600000000003E-2</c:v>
                </c:pt>
                <c:pt idx="6274">
                  <c:v>-5.8343199999999998E-2</c:v>
                </c:pt>
                <c:pt idx="6275">
                  <c:v>-5.89463E-2</c:v>
                </c:pt>
                <c:pt idx="6276">
                  <c:v>-5.9492900000000001E-2</c:v>
                </c:pt>
                <c:pt idx="6277">
                  <c:v>-5.9982199999999999E-2</c:v>
                </c:pt>
                <c:pt idx="6278">
                  <c:v>-6.0413300000000003E-2</c:v>
                </c:pt>
                <c:pt idx="6279">
                  <c:v>-6.0785600000000002E-2</c:v>
                </c:pt>
                <c:pt idx="6280">
                  <c:v>-6.1098399999999997E-2</c:v>
                </c:pt>
                <c:pt idx="6281">
                  <c:v>-6.1351000000000003E-2</c:v>
                </c:pt>
                <c:pt idx="6282">
                  <c:v>-6.1543100000000003E-2</c:v>
                </c:pt>
                <c:pt idx="6283">
                  <c:v>-6.1674100000000003E-2</c:v>
                </c:pt>
                <c:pt idx="6284">
                  <c:v>-6.1743699999999999E-2</c:v>
                </c:pt>
                <c:pt idx="6285">
                  <c:v>-6.1751599999999997E-2</c:v>
                </c:pt>
                <c:pt idx="6286">
                  <c:v>-6.1697599999999998E-2</c:v>
                </c:pt>
                <c:pt idx="6287">
                  <c:v>-6.1581499999999997E-2</c:v>
                </c:pt>
                <c:pt idx="6288">
                  <c:v>-6.1403199999999998E-2</c:v>
                </c:pt>
                <c:pt idx="6289">
                  <c:v>-6.1162899999999999E-2</c:v>
                </c:pt>
                <c:pt idx="6290">
                  <c:v>-6.0860499999999998E-2</c:v>
                </c:pt>
                <c:pt idx="6291">
                  <c:v>-6.04962E-2</c:v>
                </c:pt>
                <c:pt idx="6292">
                  <c:v>-6.00703E-2</c:v>
                </c:pt>
                <c:pt idx="6293">
                  <c:v>-5.9582999999999997E-2</c:v>
                </c:pt>
                <c:pt idx="6294">
                  <c:v>-5.9034799999999998E-2</c:v>
                </c:pt>
                <c:pt idx="6295">
                  <c:v>-5.8426100000000002E-2</c:v>
                </c:pt>
                <c:pt idx="6296">
                  <c:v>-5.7757500000000003E-2</c:v>
                </c:pt>
                <c:pt idx="6297">
                  <c:v>-5.7029499999999997E-2</c:v>
                </c:pt>
                <c:pt idx="6298">
                  <c:v>-5.6242800000000003E-2</c:v>
                </c:pt>
                <c:pt idx="6299">
                  <c:v>-5.5398299999999998E-2</c:v>
                </c:pt>
                <c:pt idx="6300">
                  <c:v>-5.4496700000000002E-2</c:v>
                </c:pt>
                <c:pt idx="6301">
                  <c:v>-5.3538799999999998E-2</c:v>
                </c:pt>
                <c:pt idx="6302">
                  <c:v>-5.2525799999999997E-2</c:v>
                </c:pt>
                <c:pt idx="6303">
                  <c:v>-5.14586E-2</c:v>
                </c:pt>
                <c:pt idx="6304">
                  <c:v>-5.0338399999999998E-2</c:v>
                </c:pt>
                <c:pt idx="6305">
                  <c:v>-4.91662E-2</c:v>
                </c:pt>
                <c:pt idx="6306">
                  <c:v>-4.7943399999999997E-2</c:v>
                </c:pt>
                <c:pt idx="6307">
                  <c:v>-4.66711E-2</c:v>
                </c:pt>
                <c:pt idx="6308">
                  <c:v>-4.53509E-2</c:v>
                </c:pt>
                <c:pt idx="6309">
                  <c:v>-4.3984000000000002E-2</c:v>
                </c:pt>
                <c:pt idx="6310">
                  <c:v>-4.2571999999999999E-2</c:v>
                </c:pt>
                <c:pt idx="6311">
                  <c:v>-4.1116399999999997E-2</c:v>
                </c:pt>
                <c:pt idx="6312">
                  <c:v>-3.96187E-2</c:v>
                </c:pt>
                <c:pt idx="6313">
                  <c:v>-3.8080599999999999E-2</c:v>
                </c:pt>
                <c:pt idx="6314">
                  <c:v>-3.6503800000000003E-2</c:v>
                </c:pt>
                <c:pt idx="6315">
                  <c:v>-3.4889999999999997E-2</c:v>
                </c:pt>
                <c:pt idx="6316">
                  <c:v>-3.3240899999999997E-2</c:v>
                </c:pt>
                <c:pt idx="6317">
                  <c:v>-3.1558500000000003E-2</c:v>
                </c:pt>
                <c:pt idx="6318">
                  <c:v>-2.98444E-2</c:v>
                </c:pt>
                <c:pt idx="6319">
                  <c:v>-2.8100699999999999E-2</c:v>
                </c:pt>
                <c:pt idx="6320">
                  <c:v>-2.6329200000000001E-2</c:v>
                </c:pt>
                <c:pt idx="6321">
                  <c:v>-2.4531799999999999E-2</c:v>
                </c:pt>
                <c:pt idx="6322">
                  <c:v>-2.27107E-2</c:v>
                </c:pt>
                <c:pt idx="6323">
                  <c:v>-2.0867699999999999E-2</c:v>
                </c:pt>
                <c:pt idx="6324">
                  <c:v>-1.9005000000000001E-2</c:v>
                </c:pt>
                <c:pt idx="6325">
                  <c:v>-1.7124500000000001E-2</c:v>
                </c:pt>
                <c:pt idx="6326">
                  <c:v>-1.52284E-2</c:v>
                </c:pt>
                <c:pt idx="6327">
                  <c:v>-1.3318699999999999E-2</c:v>
                </c:pt>
                <c:pt idx="6328">
                  <c:v>-1.13975E-2</c:v>
                </c:pt>
                <c:pt idx="6329" formatCode="0.00E+00">
                  <c:v>-9.4670199999999996E-3</c:v>
                </c:pt>
                <c:pt idx="6330" formatCode="0.00E+00">
                  <c:v>-7.5293000000000001E-3</c:v>
                </c:pt>
                <c:pt idx="6331" formatCode="0.00E+00">
                  <c:v>-5.5864799999999996E-3</c:v>
                </c:pt>
                <c:pt idx="6332" formatCode="0.00E+00">
                  <c:v>-3.6406899999999998E-3</c:v>
                </c:pt>
                <c:pt idx="6333" formatCode="0.00E+00">
                  <c:v>-1.6940600000000001E-3</c:v>
                </c:pt>
                <c:pt idx="6334" formatCode="0.00E+00">
                  <c:v>2.5129599999999997E-4</c:v>
                </c:pt>
                <c:pt idx="6335" formatCode="0.00E+00">
                  <c:v>2.1932499999999999E-3</c:v>
                </c:pt>
                <c:pt idx="6336" formatCode="0.00E+00">
                  <c:v>4.12971E-3</c:v>
                </c:pt>
                <c:pt idx="6337" formatCode="0.00E+00">
                  <c:v>6.0585600000000002E-3</c:v>
                </c:pt>
                <c:pt idx="6338" formatCode="0.00E+00">
                  <c:v>7.9777400000000005E-3</c:v>
                </c:pt>
                <c:pt idx="6339" formatCode="0.00E+00">
                  <c:v>9.8851700000000004E-3</c:v>
                </c:pt>
                <c:pt idx="6340">
                  <c:v>1.1778800000000001E-2</c:v>
                </c:pt>
                <c:pt idx="6341">
                  <c:v>1.36566E-2</c:v>
                </c:pt>
                <c:pt idx="6342">
                  <c:v>1.55167E-2</c:v>
                </c:pt>
                <c:pt idx="6343">
                  <c:v>1.7356900000000001E-2</c:v>
                </c:pt>
                <c:pt idx="6344">
                  <c:v>1.9175500000000002E-2</c:v>
                </c:pt>
                <c:pt idx="6345">
                  <c:v>2.09704E-2</c:v>
                </c:pt>
                <c:pt idx="6346">
                  <c:v>2.27399E-2</c:v>
                </c:pt>
                <c:pt idx="6347">
                  <c:v>2.4482E-2</c:v>
                </c:pt>
                <c:pt idx="6348">
                  <c:v>2.6195099999999999E-2</c:v>
                </c:pt>
                <c:pt idx="6349">
                  <c:v>2.7877200000000001E-2</c:v>
                </c:pt>
                <c:pt idx="6350">
                  <c:v>2.9526799999999999E-2</c:v>
                </c:pt>
                <c:pt idx="6351">
                  <c:v>3.1142199999999998E-2</c:v>
                </c:pt>
                <c:pt idx="6352">
                  <c:v>3.2721699999999999E-2</c:v>
                </c:pt>
                <c:pt idx="6353">
                  <c:v>3.42639E-2</c:v>
                </c:pt>
                <c:pt idx="6354">
                  <c:v>3.5767100000000003E-2</c:v>
                </c:pt>
                <c:pt idx="6355">
                  <c:v>3.7229900000000003E-2</c:v>
                </c:pt>
                <c:pt idx="6356">
                  <c:v>3.8650999999999998E-2</c:v>
                </c:pt>
                <c:pt idx="6357">
                  <c:v>4.0028899999999999E-2</c:v>
                </c:pt>
                <c:pt idx="6358">
                  <c:v>4.1362400000000001E-2</c:v>
                </c:pt>
                <c:pt idx="6359">
                  <c:v>4.2650300000000002E-2</c:v>
                </c:pt>
                <c:pt idx="6360">
                  <c:v>4.3891399999999997E-2</c:v>
                </c:pt>
                <c:pt idx="6361">
                  <c:v>4.5084600000000002E-2</c:v>
                </c:pt>
                <c:pt idx="6362">
                  <c:v>4.62288E-2</c:v>
                </c:pt>
                <c:pt idx="6363">
                  <c:v>4.7322999999999997E-2</c:v>
                </c:pt>
                <c:pt idx="6364">
                  <c:v>4.83665E-2</c:v>
                </c:pt>
                <c:pt idx="6365">
                  <c:v>4.9358199999999998E-2</c:v>
                </c:pt>
                <c:pt idx="6366">
                  <c:v>5.0297399999999999E-2</c:v>
                </c:pt>
                <c:pt idx="6367">
                  <c:v>5.11835E-2</c:v>
                </c:pt>
                <c:pt idx="6368">
                  <c:v>5.2015699999999998E-2</c:v>
                </c:pt>
                <c:pt idx="6369">
                  <c:v>5.27935E-2</c:v>
                </c:pt>
                <c:pt idx="6370">
                  <c:v>5.3516399999999999E-2</c:v>
                </c:pt>
                <c:pt idx="6371">
                  <c:v>5.41839E-2</c:v>
                </c:pt>
                <c:pt idx="6372">
                  <c:v>5.4795700000000003E-2</c:v>
                </c:pt>
                <c:pt idx="6373">
                  <c:v>5.5351499999999998E-2</c:v>
                </c:pt>
                <c:pt idx="6374">
                  <c:v>5.5850999999999998E-2</c:v>
                </c:pt>
                <c:pt idx="6375">
                  <c:v>5.6293999999999997E-2</c:v>
                </c:pt>
                <c:pt idx="6376">
                  <c:v>5.6680500000000002E-2</c:v>
                </c:pt>
                <c:pt idx="6377">
                  <c:v>5.7010400000000003E-2</c:v>
                </c:pt>
                <c:pt idx="6378">
                  <c:v>5.7283899999999999E-2</c:v>
                </c:pt>
                <c:pt idx="6379">
                  <c:v>5.7500799999999998E-2</c:v>
                </c:pt>
                <c:pt idx="6380">
                  <c:v>5.76616E-2</c:v>
                </c:pt>
                <c:pt idx="6381">
                  <c:v>5.77663E-2</c:v>
                </c:pt>
                <c:pt idx="6382">
                  <c:v>5.78153E-2</c:v>
                </c:pt>
                <c:pt idx="6383">
                  <c:v>5.7808999999999999E-2</c:v>
                </c:pt>
                <c:pt idx="6384">
                  <c:v>5.7747699999999999E-2</c:v>
                </c:pt>
                <c:pt idx="6385">
                  <c:v>5.7632099999999999E-2</c:v>
                </c:pt>
                <c:pt idx="6386">
                  <c:v>5.74625E-2</c:v>
                </c:pt>
                <c:pt idx="6387">
                  <c:v>5.7239699999999998E-2</c:v>
                </c:pt>
                <c:pt idx="6388">
                  <c:v>5.69642E-2</c:v>
                </c:pt>
                <c:pt idx="6389">
                  <c:v>5.6636899999999997E-2</c:v>
                </c:pt>
                <c:pt idx="6390">
                  <c:v>5.6258500000000003E-2</c:v>
                </c:pt>
                <c:pt idx="6391">
                  <c:v>5.5829700000000003E-2</c:v>
                </c:pt>
                <c:pt idx="6392">
                  <c:v>5.5351600000000001E-2</c:v>
                </c:pt>
                <c:pt idx="6393">
                  <c:v>5.4825100000000002E-2</c:v>
                </c:pt>
                <c:pt idx="6394">
                  <c:v>5.4251000000000001E-2</c:v>
                </c:pt>
                <c:pt idx="6395">
                  <c:v>5.3630499999999998E-2</c:v>
                </c:pt>
                <c:pt idx="6396">
                  <c:v>5.2964700000000003E-2</c:v>
                </c:pt>
                <c:pt idx="6397">
                  <c:v>5.2254500000000002E-2</c:v>
                </c:pt>
                <c:pt idx="6398">
                  <c:v>5.15013E-2</c:v>
                </c:pt>
                <c:pt idx="6399">
                  <c:v>5.0706099999999997E-2</c:v>
                </c:pt>
                <c:pt idx="6400">
                  <c:v>4.9870200000000003E-2</c:v>
                </c:pt>
                <c:pt idx="6401">
                  <c:v>4.8994999999999997E-2</c:v>
                </c:pt>
                <c:pt idx="6402">
                  <c:v>4.8081600000000002E-2</c:v>
                </c:pt>
                <c:pt idx="6403">
                  <c:v>4.7131399999999997E-2</c:v>
                </c:pt>
                <c:pt idx="6404">
                  <c:v>4.6145800000000001E-2</c:v>
                </c:pt>
                <c:pt idx="6405">
                  <c:v>4.5126100000000002E-2</c:v>
                </c:pt>
                <c:pt idx="6406">
                  <c:v>4.4073800000000003E-2</c:v>
                </c:pt>
                <c:pt idx="6407">
                  <c:v>4.2990300000000002E-2</c:v>
                </c:pt>
                <c:pt idx="6408">
                  <c:v>4.1876999999999998E-2</c:v>
                </c:pt>
                <c:pt idx="6409">
                  <c:v>4.0735399999999998E-2</c:v>
                </c:pt>
                <c:pt idx="6410">
                  <c:v>3.9566999999999998E-2</c:v>
                </c:pt>
                <c:pt idx="6411">
                  <c:v>3.8373299999999999E-2</c:v>
                </c:pt>
                <c:pt idx="6412">
                  <c:v>3.7155800000000003E-2</c:v>
                </c:pt>
                <c:pt idx="6413">
                  <c:v>3.5915900000000001E-2</c:v>
                </c:pt>
                <c:pt idx="6414">
                  <c:v>3.46553E-2</c:v>
                </c:pt>
                <c:pt idx="6415">
                  <c:v>3.33754E-2</c:v>
                </c:pt>
                <c:pt idx="6416">
                  <c:v>3.2077799999999997E-2</c:v>
                </c:pt>
                <c:pt idx="6417">
                  <c:v>3.0764E-2</c:v>
                </c:pt>
                <c:pt idx="6418">
                  <c:v>2.94355E-2</c:v>
                </c:pt>
                <c:pt idx="6419">
                  <c:v>2.8093900000000002E-2</c:v>
                </c:pt>
                <c:pt idx="6420">
                  <c:v>2.67406E-2</c:v>
                </c:pt>
                <c:pt idx="6421">
                  <c:v>2.53771E-2</c:v>
                </c:pt>
                <c:pt idx="6422">
                  <c:v>2.4005100000000001E-2</c:v>
                </c:pt>
                <c:pt idx="6423">
                  <c:v>2.2625800000000001E-2</c:v>
                </c:pt>
                <c:pt idx="6424">
                  <c:v>2.12409E-2</c:v>
                </c:pt>
                <c:pt idx="6425">
                  <c:v>1.98517E-2</c:v>
                </c:pt>
                <c:pt idx="6426">
                  <c:v>1.8459699999999999E-2</c:v>
                </c:pt>
                <c:pt idx="6427">
                  <c:v>1.70663E-2</c:v>
                </c:pt>
                <c:pt idx="6428">
                  <c:v>1.56729E-2</c:v>
                </c:pt>
                <c:pt idx="6429">
                  <c:v>1.4280899999999999E-2</c:v>
                </c:pt>
                <c:pt idx="6430">
                  <c:v>1.28916E-2</c:v>
                </c:pt>
                <c:pt idx="6431">
                  <c:v>1.1506300000000001E-2</c:v>
                </c:pt>
                <c:pt idx="6432">
                  <c:v>1.0126400000000001E-2</c:v>
                </c:pt>
                <c:pt idx="6433" formatCode="0.00E+00">
                  <c:v>8.7530699999999999E-3</c:v>
                </c:pt>
                <c:pt idx="6434" formatCode="0.00E+00">
                  <c:v>7.3875599999999996E-3</c:v>
                </c:pt>
                <c:pt idx="6435" formatCode="0.00E+00">
                  <c:v>6.0310800000000003E-3</c:v>
                </c:pt>
                <c:pt idx="6436" formatCode="0.00E+00">
                  <c:v>4.6848000000000002E-3</c:v>
                </c:pt>
                <c:pt idx="6437" formatCode="0.00E+00">
                  <c:v>3.34987E-3</c:v>
                </c:pt>
                <c:pt idx="6438" formatCode="0.00E+00">
                  <c:v>2.0273700000000001E-3</c:v>
                </c:pt>
                <c:pt idx="6439" formatCode="0.00E+00">
                  <c:v>7.1837799999999999E-4</c:v>
                </c:pt>
                <c:pt idx="6440" formatCode="0.00E+00">
                  <c:v>-5.7607700000000003E-4</c:v>
                </c:pt>
                <c:pt idx="6441" formatCode="0.00E+00">
                  <c:v>-1.8550000000000001E-3</c:v>
                </c:pt>
                <c:pt idx="6442" formatCode="0.00E+00">
                  <c:v>-3.1174499999999999E-3</c:v>
                </c:pt>
                <c:pt idx="6443" formatCode="0.00E+00">
                  <c:v>-4.3625000000000001E-3</c:v>
                </c:pt>
                <c:pt idx="6444" formatCode="0.00E+00">
                  <c:v>-5.5892700000000003E-3</c:v>
                </c:pt>
                <c:pt idx="6445" formatCode="0.00E+00">
                  <c:v>-6.7969399999999996E-3</c:v>
                </c:pt>
                <c:pt idx="6446" formatCode="0.00E+00">
                  <c:v>-7.9847000000000008E-3</c:v>
                </c:pt>
                <c:pt idx="6447" formatCode="0.00E+00">
                  <c:v>-9.1518099999999998E-3</c:v>
                </c:pt>
                <c:pt idx="6448">
                  <c:v>-1.0297499999999999E-2</c:v>
                </c:pt>
                <c:pt idx="6449">
                  <c:v>-1.1421199999999999E-2</c:v>
                </c:pt>
                <c:pt idx="6450">
                  <c:v>-1.2522200000000001E-2</c:v>
                </c:pt>
                <c:pt idx="6451">
                  <c:v>-1.3599999999999999E-2</c:v>
                </c:pt>
                <c:pt idx="6452">
                  <c:v>-1.4653899999999999E-2</c:v>
                </c:pt>
                <c:pt idx="6453">
                  <c:v>-1.56835E-2</c:v>
                </c:pt>
                <c:pt idx="6454">
                  <c:v>-1.66883E-2</c:v>
                </c:pt>
                <c:pt idx="6455">
                  <c:v>-1.76679E-2</c:v>
                </c:pt>
                <c:pt idx="6456">
                  <c:v>-1.86219E-2</c:v>
                </c:pt>
                <c:pt idx="6457">
                  <c:v>-1.9549899999999999E-2</c:v>
                </c:pt>
                <c:pt idx="6458">
                  <c:v>-2.04517E-2</c:v>
                </c:pt>
                <c:pt idx="6459">
                  <c:v>-2.1326999999999999E-2</c:v>
                </c:pt>
                <c:pt idx="6460">
                  <c:v>-2.21756E-2</c:v>
                </c:pt>
                <c:pt idx="6461">
                  <c:v>-2.2997199999999999E-2</c:v>
                </c:pt>
                <c:pt idx="6462">
                  <c:v>-2.3791799999999998E-2</c:v>
                </c:pt>
                <c:pt idx="6463">
                  <c:v>-2.45591E-2</c:v>
                </c:pt>
                <c:pt idx="6464">
                  <c:v>-2.5299200000000001E-2</c:v>
                </c:pt>
                <c:pt idx="6465">
                  <c:v>-2.6012E-2</c:v>
                </c:pt>
                <c:pt idx="6466">
                  <c:v>-2.66974E-2</c:v>
                </c:pt>
                <c:pt idx="6467">
                  <c:v>-2.7355500000000001E-2</c:v>
                </c:pt>
                <c:pt idx="6468">
                  <c:v>-2.7986400000000002E-2</c:v>
                </c:pt>
                <c:pt idx="6469">
                  <c:v>-2.85902E-2</c:v>
                </c:pt>
                <c:pt idx="6470">
                  <c:v>-2.9166899999999999E-2</c:v>
                </c:pt>
                <c:pt idx="6471">
                  <c:v>-2.9716699999999999E-2</c:v>
                </c:pt>
                <c:pt idx="6472">
                  <c:v>-3.0239800000000001E-2</c:v>
                </c:pt>
                <c:pt idx="6473">
                  <c:v>-3.0736400000000001E-2</c:v>
                </c:pt>
                <c:pt idx="6474">
                  <c:v>-3.12067E-2</c:v>
                </c:pt>
                <c:pt idx="6475">
                  <c:v>-3.1650999999999999E-2</c:v>
                </c:pt>
                <c:pt idx="6476">
                  <c:v>-3.2069500000000001E-2</c:v>
                </c:pt>
                <c:pt idx="6477">
                  <c:v>-3.2462499999999998E-2</c:v>
                </c:pt>
                <c:pt idx="6478">
                  <c:v>-3.2830400000000003E-2</c:v>
                </c:pt>
                <c:pt idx="6479">
                  <c:v>-3.3173500000000002E-2</c:v>
                </c:pt>
                <c:pt idx="6480">
                  <c:v>-3.3492099999999997E-2</c:v>
                </c:pt>
                <c:pt idx="6481">
                  <c:v>-3.3786700000000003E-2</c:v>
                </c:pt>
                <c:pt idx="6482">
                  <c:v>-3.4057499999999997E-2</c:v>
                </c:pt>
                <c:pt idx="6483">
                  <c:v>-3.4305000000000002E-2</c:v>
                </c:pt>
                <c:pt idx="6484">
                  <c:v>-3.4529600000000001E-2</c:v>
                </c:pt>
                <c:pt idx="6485">
                  <c:v>-3.47318E-2</c:v>
                </c:pt>
                <c:pt idx="6486">
                  <c:v>-3.4911900000000003E-2</c:v>
                </c:pt>
                <c:pt idx="6487">
                  <c:v>-3.5070400000000002E-2</c:v>
                </c:pt>
                <c:pt idx="6488">
                  <c:v>-3.5207700000000001E-2</c:v>
                </c:pt>
                <c:pt idx="6489">
                  <c:v>-3.5324300000000003E-2</c:v>
                </c:pt>
                <c:pt idx="6490">
                  <c:v>-3.5420699999999999E-2</c:v>
                </c:pt>
                <c:pt idx="6491">
                  <c:v>-3.5497300000000002E-2</c:v>
                </c:pt>
                <c:pt idx="6492">
                  <c:v>-3.5554599999999999E-2</c:v>
                </c:pt>
                <c:pt idx="6493">
                  <c:v>-3.5593E-2</c:v>
                </c:pt>
                <c:pt idx="6494">
                  <c:v>-3.5612999999999999E-2</c:v>
                </c:pt>
                <c:pt idx="6495">
                  <c:v>-3.5615099999999997E-2</c:v>
                </c:pt>
                <c:pt idx="6496">
                  <c:v>-3.5599699999999998E-2</c:v>
                </c:pt>
                <c:pt idx="6497">
                  <c:v>-3.55672E-2</c:v>
                </c:pt>
                <c:pt idx="6498">
                  <c:v>-3.55182E-2</c:v>
                </c:pt>
                <c:pt idx="6499">
                  <c:v>-3.5452999999999998E-2</c:v>
                </c:pt>
                <c:pt idx="6500">
                  <c:v>-3.5372099999999997E-2</c:v>
                </c:pt>
                <c:pt idx="6501">
                  <c:v>-3.5275899999999999E-2</c:v>
                </c:pt>
                <c:pt idx="6502">
                  <c:v>-3.5164899999999999E-2</c:v>
                </c:pt>
                <c:pt idx="6503">
                  <c:v>-3.5039399999999998E-2</c:v>
                </c:pt>
                <c:pt idx="6504">
                  <c:v>-3.4899800000000002E-2</c:v>
                </c:pt>
                <c:pt idx="6505">
                  <c:v>-3.4746600000000002E-2</c:v>
                </c:pt>
                <c:pt idx="6506">
                  <c:v>-3.458E-2</c:v>
                </c:pt>
                <c:pt idx="6507">
                  <c:v>-3.4400500000000001E-2</c:v>
                </c:pt>
                <c:pt idx="6508">
                  <c:v>-3.42084E-2</c:v>
                </c:pt>
                <c:pt idx="6509">
                  <c:v>-3.4004100000000002E-2</c:v>
                </c:pt>
                <c:pt idx="6510">
                  <c:v>-3.37878E-2</c:v>
                </c:pt>
                <c:pt idx="6511">
                  <c:v>-3.3559800000000001E-2</c:v>
                </c:pt>
                <c:pt idx="6512">
                  <c:v>-3.3320500000000003E-2</c:v>
                </c:pt>
                <c:pt idx="6513">
                  <c:v>-3.3070099999999998E-2</c:v>
                </c:pt>
                <c:pt idx="6514">
                  <c:v>-3.2808900000000002E-2</c:v>
                </c:pt>
                <c:pt idx="6515">
                  <c:v>-3.2537099999999999E-2</c:v>
                </c:pt>
                <c:pt idx="6516">
                  <c:v>-3.22548E-2</c:v>
                </c:pt>
                <c:pt idx="6517">
                  <c:v>-3.1962400000000002E-2</c:v>
                </c:pt>
                <c:pt idx="6518">
                  <c:v>-3.1660099999999997E-2</c:v>
                </c:pt>
                <c:pt idx="6519">
                  <c:v>-3.1347899999999998E-2</c:v>
                </c:pt>
                <c:pt idx="6520">
                  <c:v>-3.1026000000000001E-2</c:v>
                </c:pt>
                <c:pt idx="6521">
                  <c:v>-3.0694699999999998E-2</c:v>
                </c:pt>
                <c:pt idx="6522">
                  <c:v>-3.03539E-2</c:v>
                </c:pt>
                <c:pt idx="6523">
                  <c:v>-3.0003800000000001E-2</c:v>
                </c:pt>
                <c:pt idx="6524">
                  <c:v>-2.9644500000000001E-2</c:v>
                </c:pt>
                <c:pt idx="6525">
                  <c:v>-2.9276E-2</c:v>
                </c:pt>
                <c:pt idx="6526">
                  <c:v>-2.8898500000000001E-2</c:v>
                </c:pt>
                <c:pt idx="6527">
                  <c:v>-2.85119E-2</c:v>
                </c:pt>
                <c:pt idx="6528">
                  <c:v>-2.81163E-2</c:v>
                </c:pt>
                <c:pt idx="6529">
                  <c:v>-2.7711699999999999E-2</c:v>
                </c:pt>
                <c:pt idx="6530">
                  <c:v>-2.7298099999999999E-2</c:v>
                </c:pt>
                <c:pt idx="6531">
                  <c:v>-2.68755E-2</c:v>
                </c:pt>
                <c:pt idx="6532">
                  <c:v>-2.64438E-2</c:v>
                </c:pt>
                <c:pt idx="6533">
                  <c:v>-2.6002999999999998E-2</c:v>
                </c:pt>
                <c:pt idx="6534">
                  <c:v>-2.5553099999999999E-2</c:v>
                </c:pt>
                <c:pt idx="6535">
                  <c:v>-2.5094000000000002E-2</c:v>
                </c:pt>
                <c:pt idx="6536">
                  <c:v>-2.4625600000000001E-2</c:v>
                </c:pt>
                <c:pt idx="6537">
                  <c:v>-2.4147800000000001E-2</c:v>
                </c:pt>
                <c:pt idx="6538">
                  <c:v>-2.36607E-2</c:v>
                </c:pt>
                <c:pt idx="6539">
                  <c:v>-2.3164000000000001E-2</c:v>
                </c:pt>
                <c:pt idx="6540">
                  <c:v>-2.2657699999999999E-2</c:v>
                </c:pt>
                <c:pt idx="6541">
                  <c:v>-2.21417E-2</c:v>
                </c:pt>
                <c:pt idx="6542">
                  <c:v>-2.1615800000000001E-2</c:v>
                </c:pt>
                <c:pt idx="6543">
                  <c:v>-2.1080000000000002E-2</c:v>
                </c:pt>
                <c:pt idx="6544">
                  <c:v>-2.0534199999999999E-2</c:v>
                </c:pt>
                <c:pt idx="6545">
                  <c:v>-1.9978200000000002E-2</c:v>
                </c:pt>
                <c:pt idx="6546">
                  <c:v>-1.9411899999999999E-2</c:v>
                </c:pt>
                <c:pt idx="6547">
                  <c:v>-1.8835299999999999E-2</c:v>
                </c:pt>
                <c:pt idx="6548">
                  <c:v>-1.82481E-2</c:v>
                </c:pt>
                <c:pt idx="6549">
                  <c:v>-1.76504E-2</c:v>
                </c:pt>
                <c:pt idx="6550">
                  <c:v>-1.7041899999999999E-2</c:v>
                </c:pt>
                <c:pt idx="6551">
                  <c:v>-1.6422699999999998E-2</c:v>
                </c:pt>
                <c:pt idx="6552">
                  <c:v>-1.5792500000000001E-2</c:v>
                </c:pt>
                <c:pt idx="6553">
                  <c:v>-1.51515E-2</c:v>
                </c:pt>
                <c:pt idx="6554">
                  <c:v>-1.44993E-2</c:v>
                </c:pt>
                <c:pt idx="6555">
                  <c:v>-1.38361E-2</c:v>
                </c:pt>
                <c:pt idx="6556">
                  <c:v>-1.31618E-2</c:v>
                </c:pt>
                <c:pt idx="6557">
                  <c:v>-1.24762E-2</c:v>
                </c:pt>
                <c:pt idx="6558">
                  <c:v>-1.17795E-2</c:v>
                </c:pt>
                <c:pt idx="6559">
                  <c:v>-1.10715E-2</c:v>
                </c:pt>
                <c:pt idx="6560">
                  <c:v>-1.0352200000000001E-2</c:v>
                </c:pt>
                <c:pt idx="6561" formatCode="0.00E+00">
                  <c:v>-9.6218199999999997E-3</c:v>
                </c:pt>
                <c:pt idx="6562" formatCode="0.00E+00">
                  <c:v>-8.8802299999999994E-3</c:v>
                </c:pt>
                <c:pt idx="6563" formatCode="0.00E+00">
                  <c:v>-8.1275099999999992E-3</c:v>
                </c:pt>
                <c:pt idx="6564" formatCode="0.00E+00">
                  <c:v>-7.3637399999999997E-3</c:v>
                </c:pt>
                <c:pt idx="6565" formatCode="0.00E+00">
                  <c:v>-6.5890200000000001E-3</c:v>
                </c:pt>
                <c:pt idx="6566" formatCode="0.00E+00">
                  <c:v>-5.80344E-3</c:v>
                </c:pt>
                <c:pt idx="6567" formatCode="0.00E+00">
                  <c:v>-5.0071300000000003E-3</c:v>
                </c:pt>
                <c:pt idx="6568" formatCode="0.00E+00">
                  <c:v>-4.2002599999999999E-3</c:v>
                </c:pt>
                <c:pt idx="6569" formatCode="0.00E+00">
                  <c:v>-3.3829900000000002E-3</c:v>
                </c:pt>
                <c:pt idx="6570" formatCode="0.00E+00">
                  <c:v>-2.5555199999999999E-3</c:v>
                </c:pt>
                <c:pt idx="6571" formatCode="0.00E+00">
                  <c:v>-1.7180699999999999E-3</c:v>
                </c:pt>
                <c:pt idx="6572" formatCode="0.00E+00">
                  <c:v>-8.7088200000000001E-4</c:v>
                </c:pt>
                <c:pt idx="6573" formatCode="0.00E+00">
                  <c:v>-1.42219E-5</c:v>
                </c:pt>
                <c:pt idx="6574" formatCode="0.00E+00">
                  <c:v>8.5161700000000004E-4</c:v>
                </c:pt>
                <c:pt idx="6575" formatCode="0.00E+00">
                  <c:v>1.7263199999999999E-3</c:v>
                </c:pt>
                <c:pt idx="6576" formatCode="0.00E+00">
                  <c:v>2.60954E-3</c:v>
                </c:pt>
                <c:pt idx="6577" formatCode="0.00E+00">
                  <c:v>3.5009099999999999E-3</c:v>
                </c:pt>
                <c:pt idx="6578" formatCode="0.00E+00">
                  <c:v>4.40004E-3</c:v>
                </c:pt>
                <c:pt idx="6579" formatCode="0.00E+00">
                  <c:v>5.3065100000000004E-3</c:v>
                </c:pt>
                <c:pt idx="6580" formatCode="0.00E+00">
                  <c:v>6.2198699999999997E-3</c:v>
                </c:pt>
                <c:pt idx="6581" formatCode="0.00E+00">
                  <c:v>7.1396599999999999E-3</c:v>
                </c:pt>
                <c:pt idx="6582" formatCode="0.00E+00">
                  <c:v>8.0653700000000005E-3</c:v>
                </c:pt>
                <c:pt idx="6583" formatCode="0.00E+00">
                  <c:v>8.9964699999999995E-3</c:v>
                </c:pt>
                <c:pt idx="6584" formatCode="0.00E+00">
                  <c:v>9.9324300000000008E-3</c:v>
                </c:pt>
                <c:pt idx="6585">
                  <c:v>1.0872700000000001E-2</c:v>
                </c:pt>
                <c:pt idx="6586">
                  <c:v>1.18166E-2</c:v>
                </c:pt>
                <c:pt idx="6587">
                  <c:v>1.2763500000000001E-2</c:v>
                </c:pt>
                <c:pt idx="6588">
                  <c:v>1.37129E-2</c:v>
                </c:pt>
                <c:pt idx="6589">
                  <c:v>1.4664E-2</c:v>
                </c:pt>
                <c:pt idx="6590">
                  <c:v>1.5616100000000001E-2</c:v>
                </c:pt>
                <c:pt idx="6591">
                  <c:v>1.6568599999999999E-2</c:v>
                </c:pt>
                <c:pt idx="6592">
                  <c:v>1.7520600000000001E-2</c:v>
                </c:pt>
                <c:pt idx="6593">
                  <c:v>1.8471399999999999E-2</c:v>
                </c:pt>
                <c:pt idx="6594">
                  <c:v>1.9420199999999999E-2</c:v>
                </c:pt>
                <c:pt idx="6595">
                  <c:v>2.0366200000000001E-2</c:v>
                </c:pt>
                <c:pt idx="6596">
                  <c:v>2.13086E-2</c:v>
                </c:pt>
                <c:pt idx="6597">
                  <c:v>2.2246599999999998E-2</c:v>
                </c:pt>
                <c:pt idx="6598">
                  <c:v>2.31792E-2</c:v>
                </c:pt>
                <c:pt idx="6599">
                  <c:v>2.4105600000000001E-2</c:v>
                </c:pt>
                <c:pt idx="6600">
                  <c:v>2.5024999999999999E-2</c:v>
                </c:pt>
                <c:pt idx="6601">
                  <c:v>2.5936299999999999E-2</c:v>
                </c:pt>
                <c:pt idx="6602">
                  <c:v>2.68387E-2</c:v>
                </c:pt>
                <c:pt idx="6603">
                  <c:v>2.77313E-2</c:v>
                </c:pt>
                <c:pt idx="6604">
                  <c:v>2.8613099999999999E-2</c:v>
                </c:pt>
                <c:pt idx="6605">
                  <c:v>2.9483100000000002E-2</c:v>
                </c:pt>
                <c:pt idx="6606">
                  <c:v>3.03404E-2</c:v>
                </c:pt>
                <c:pt idx="6607">
                  <c:v>3.1184E-2</c:v>
                </c:pt>
                <c:pt idx="6608">
                  <c:v>3.2013E-2</c:v>
                </c:pt>
                <c:pt idx="6609">
                  <c:v>3.2826300000000003E-2</c:v>
                </c:pt>
                <c:pt idx="6610">
                  <c:v>3.3623E-2</c:v>
                </c:pt>
                <c:pt idx="6611">
                  <c:v>3.4402099999999998E-2</c:v>
                </c:pt>
                <c:pt idx="6612">
                  <c:v>3.5162699999999998E-2</c:v>
                </c:pt>
                <c:pt idx="6613">
                  <c:v>3.5903699999999997E-2</c:v>
                </c:pt>
                <c:pt idx="6614">
                  <c:v>3.66241E-2</c:v>
                </c:pt>
                <c:pt idx="6615">
                  <c:v>3.7323099999999998E-2</c:v>
                </c:pt>
                <c:pt idx="6616">
                  <c:v>3.7999499999999999E-2</c:v>
                </c:pt>
                <c:pt idx="6617">
                  <c:v>3.8652600000000002E-2</c:v>
                </c:pt>
                <c:pt idx="6618">
                  <c:v>3.9281299999999998E-2</c:v>
                </c:pt>
                <c:pt idx="6619">
                  <c:v>3.9884599999999999E-2</c:v>
                </c:pt>
                <c:pt idx="6620">
                  <c:v>4.0461799999999999E-2</c:v>
                </c:pt>
                <c:pt idx="6621">
                  <c:v>4.1011800000000001E-2</c:v>
                </c:pt>
                <c:pt idx="6622">
                  <c:v>4.15337E-2</c:v>
                </c:pt>
                <c:pt idx="6623">
                  <c:v>4.20267E-2</c:v>
                </c:pt>
                <c:pt idx="6624">
                  <c:v>4.249E-2</c:v>
                </c:pt>
                <c:pt idx="6625">
                  <c:v>4.2922700000000001E-2</c:v>
                </c:pt>
                <c:pt idx="6626">
                  <c:v>4.3324000000000001E-2</c:v>
                </c:pt>
                <c:pt idx="6627">
                  <c:v>4.3693000000000003E-2</c:v>
                </c:pt>
                <c:pt idx="6628">
                  <c:v>4.4029100000000002E-2</c:v>
                </c:pt>
                <c:pt idx="6629">
                  <c:v>4.4331500000000003E-2</c:v>
                </c:pt>
                <c:pt idx="6630">
                  <c:v>4.45995E-2</c:v>
                </c:pt>
                <c:pt idx="6631">
                  <c:v>4.4832400000000001E-2</c:v>
                </c:pt>
                <c:pt idx="6632">
                  <c:v>4.5029600000000003E-2</c:v>
                </c:pt>
                <c:pt idx="6633">
                  <c:v>4.5190399999999999E-2</c:v>
                </c:pt>
                <c:pt idx="6634">
                  <c:v>4.5314199999999999E-2</c:v>
                </c:pt>
                <c:pt idx="6635">
                  <c:v>4.5400599999999999E-2</c:v>
                </c:pt>
                <c:pt idx="6636">
                  <c:v>4.5449000000000003E-2</c:v>
                </c:pt>
                <c:pt idx="6637">
                  <c:v>4.5458999999999999E-2</c:v>
                </c:pt>
                <c:pt idx="6638">
                  <c:v>4.5429999999999998E-2</c:v>
                </c:pt>
                <c:pt idx="6639">
                  <c:v>4.5361800000000001E-2</c:v>
                </c:pt>
                <c:pt idx="6640">
                  <c:v>4.52539E-2</c:v>
                </c:pt>
                <c:pt idx="6641">
                  <c:v>4.5106100000000003E-2</c:v>
                </c:pt>
                <c:pt idx="6642">
                  <c:v>4.4918E-2</c:v>
                </c:pt>
                <c:pt idx="6643">
                  <c:v>4.46895E-2</c:v>
                </c:pt>
                <c:pt idx="6644">
                  <c:v>4.4420399999999999E-2</c:v>
                </c:pt>
                <c:pt idx="6645">
                  <c:v>4.4110499999999997E-2</c:v>
                </c:pt>
                <c:pt idx="6646">
                  <c:v>4.3759800000000001E-2</c:v>
                </c:pt>
                <c:pt idx="6647">
                  <c:v>4.3368200000000003E-2</c:v>
                </c:pt>
                <c:pt idx="6648">
                  <c:v>4.29357E-2</c:v>
                </c:pt>
                <c:pt idx="6649">
                  <c:v>4.2462399999999997E-2</c:v>
                </c:pt>
                <c:pt idx="6650">
                  <c:v>4.1948300000000001E-2</c:v>
                </c:pt>
                <c:pt idx="6651">
                  <c:v>4.1393699999999999E-2</c:v>
                </c:pt>
                <c:pt idx="6652">
                  <c:v>4.07987E-2</c:v>
                </c:pt>
                <c:pt idx="6653">
                  <c:v>4.0163600000000001E-2</c:v>
                </c:pt>
                <c:pt idx="6654">
                  <c:v>3.9488599999999999E-2</c:v>
                </c:pt>
                <c:pt idx="6655">
                  <c:v>3.8774200000000002E-2</c:v>
                </c:pt>
                <c:pt idx="6656">
                  <c:v>3.8020699999999998E-2</c:v>
                </c:pt>
                <c:pt idx="6657">
                  <c:v>3.7228499999999998E-2</c:v>
                </c:pt>
                <c:pt idx="6658">
                  <c:v>3.6398199999999999E-2</c:v>
                </c:pt>
                <c:pt idx="6659">
                  <c:v>3.5530199999999998E-2</c:v>
                </c:pt>
                <c:pt idx="6660">
                  <c:v>3.4625299999999998E-2</c:v>
                </c:pt>
                <c:pt idx="6661">
                  <c:v>3.3683999999999999E-2</c:v>
                </c:pt>
                <c:pt idx="6662">
                  <c:v>3.2707E-2</c:v>
                </c:pt>
                <c:pt idx="6663">
                  <c:v>3.1695000000000001E-2</c:v>
                </c:pt>
                <c:pt idx="6664">
                  <c:v>3.06489E-2</c:v>
                </c:pt>
                <c:pt idx="6665">
                  <c:v>2.9569499999999999E-2</c:v>
                </c:pt>
                <c:pt idx="6666">
                  <c:v>2.84576E-2</c:v>
                </c:pt>
                <c:pt idx="6667">
                  <c:v>2.7314100000000001E-2</c:v>
                </c:pt>
                <c:pt idx="6668">
                  <c:v>2.6140099999999999E-2</c:v>
                </c:pt>
                <c:pt idx="6669">
                  <c:v>2.4936400000000001E-2</c:v>
                </c:pt>
                <c:pt idx="6670">
                  <c:v>2.3704300000000001E-2</c:v>
                </c:pt>
                <c:pt idx="6671">
                  <c:v>2.2444700000000001E-2</c:v>
                </c:pt>
                <c:pt idx="6672">
                  <c:v>2.1158699999999999E-2</c:v>
                </c:pt>
                <c:pt idx="6673">
                  <c:v>1.9847699999999999E-2</c:v>
                </c:pt>
                <c:pt idx="6674">
                  <c:v>1.8512600000000001E-2</c:v>
                </c:pt>
                <c:pt idx="6675">
                  <c:v>1.7154900000000001E-2</c:v>
                </c:pt>
                <c:pt idx="6676">
                  <c:v>1.57757E-2</c:v>
                </c:pt>
                <c:pt idx="6677">
                  <c:v>1.43763E-2</c:v>
                </c:pt>
                <c:pt idx="6678">
                  <c:v>1.29581E-2</c:v>
                </c:pt>
                <c:pt idx="6679">
                  <c:v>1.15225E-2</c:v>
                </c:pt>
                <c:pt idx="6680">
                  <c:v>1.0070900000000001E-2</c:v>
                </c:pt>
                <c:pt idx="6681" formatCode="0.00E+00">
                  <c:v>8.6045700000000006E-3</c:v>
                </c:pt>
                <c:pt idx="6682" formatCode="0.00E+00">
                  <c:v>7.1250699999999998E-3</c:v>
                </c:pt>
                <c:pt idx="6683" formatCode="0.00E+00">
                  <c:v>5.6338500000000001E-3</c:v>
                </c:pt>
                <c:pt idx="6684" formatCode="0.00E+00">
                  <c:v>4.1323999999999996E-3</c:v>
                </c:pt>
                <c:pt idx="6685" formatCode="0.00E+00">
                  <c:v>2.6222099999999998E-3</c:v>
                </c:pt>
                <c:pt idx="6686" formatCode="0.00E+00">
                  <c:v>1.1048099999999999E-3</c:v>
                </c:pt>
                <c:pt idx="6687" formatCode="0.00E+00">
                  <c:v>-4.1826199999999997E-4</c:v>
                </c:pt>
                <c:pt idx="6688" formatCode="0.00E+00">
                  <c:v>-1.94545E-3</c:v>
                </c:pt>
                <c:pt idx="6689" formatCode="0.00E+00">
                  <c:v>-3.47518E-3</c:v>
                </c:pt>
                <c:pt idx="6690" formatCode="0.00E+00">
                  <c:v>-5.0058999999999998E-3</c:v>
                </c:pt>
                <c:pt idx="6691" formatCode="0.00E+00">
                  <c:v>-6.5360100000000001E-3</c:v>
                </c:pt>
                <c:pt idx="6692" formatCode="0.00E+00">
                  <c:v>-8.0639300000000004E-3</c:v>
                </c:pt>
                <c:pt idx="6693" formatCode="0.00E+00">
                  <c:v>-9.5880700000000006E-3</c:v>
                </c:pt>
                <c:pt idx="6694">
                  <c:v>-1.11068E-2</c:v>
                </c:pt>
                <c:pt idx="6695">
                  <c:v>-1.2618600000000001E-2</c:v>
                </c:pt>
                <c:pt idx="6696">
                  <c:v>-1.41219E-2</c:v>
                </c:pt>
                <c:pt idx="6697">
                  <c:v>-1.5615E-2</c:v>
                </c:pt>
                <c:pt idx="6698">
                  <c:v>-1.7096400000000001E-2</c:v>
                </c:pt>
                <c:pt idx="6699">
                  <c:v>-1.8564500000000001E-2</c:v>
                </c:pt>
                <c:pt idx="6700">
                  <c:v>-2.0017799999999999E-2</c:v>
                </c:pt>
                <c:pt idx="6701">
                  <c:v>-2.1454600000000001E-2</c:v>
                </c:pt>
                <c:pt idx="6702">
                  <c:v>-2.2873600000000001E-2</c:v>
                </c:pt>
                <c:pt idx="6703">
                  <c:v>-2.4273099999999999E-2</c:v>
                </c:pt>
                <c:pt idx="6704">
                  <c:v>-2.56517E-2</c:v>
                </c:pt>
                <c:pt idx="6705">
                  <c:v>-2.7007900000000001E-2</c:v>
                </c:pt>
                <c:pt idx="6706">
                  <c:v>-2.8340299999999999E-2</c:v>
                </c:pt>
                <c:pt idx="6707">
                  <c:v>-2.9647400000000001E-2</c:v>
                </c:pt>
                <c:pt idx="6708">
                  <c:v>-3.0927799999999998E-2</c:v>
                </c:pt>
                <c:pt idx="6709">
                  <c:v>-3.2180100000000003E-2</c:v>
                </c:pt>
                <c:pt idx="6710">
                  <c:v>-3.3403099999999998E-2</c:v>
                </c:pt>
                <c:pt idx="6711">
                  <c:v>-3.4595399999999998E-2</c:v>
                </c:pt>
                <c:pt idx="6712">
                  <c:v>-3.5755700000000001E-2</c:v>
                </c:pt>
                <c:pt idx="6713">
                  <c:v>-3.68828E-2</c:v>
                </c:pt>
                <c:pt idx="6714">
                  <c:v>-3.7975500000000002E-2</c:v>
                </c:pt>
                <c:pt idx="6715">
                  <c:v>-3.9032699999999997E-2</c:v>
                </c:pt>
                <c:pt idx="6716">
                  <c:v>-4.0053100000000001E-2</c:v>
                </c:pt>
                <c:pt idx="6717">
                  <c:v>-4.1035799999999997E-2</c:v>
                </c:pt>
                <c:pt idx="6718">
                  <c:v>-4.1979599999999999E-2</c:v>
                </c:pt>
                <c:pt idx="6719">
                  <c:v>-4.2883699999999997E-2</c:v>
                </c:pt>
                <c:pt idx="6720">
                  <c:v>-4.3747000000000001E-2</c:v>
                </c:pt>
                <c:pt idx="6721">
                  <c:v>-4.45686E-2</c:v>
                </c:pt>
                <c:pt idx="6722">
                  <c:v>-4.5347699999999998E-2</c:v>
                </c:pt>
                <c:pt idx="6723">
                  <c:v>-4.6083499999999999E-2</c:v>
                </c:pt>
                <c:pt idx="6724">
                  <c:v>-4.6775299999999999E-2</c:v>
                </c:pt>
                <c:pt idx="6725">
                  <c:v>-4.7422300000000001E-2</c:v>
                </c:pt>
                <c:pt idx="6726">
                  <c:v>-4.8023799999999998E-2</c:v>
                </c:pt>
                <c:pt idx="6727">
                  <c:v>-4.8579400000000002E-2</c:v>
                </c:pt>
                <c:pt idx="6728">
                  <c:v>-4.9088399999999997E-2</c:v>
                </c:pt>
                <c:pt idx="6729">
                  <c:v>-4.9550299999999999E-2</c:v>
                </c:pt>
                <c:pt idx="6730">
                  <c:v>-4.9964799999999997E-2</c:v>
                </c:pt>
                <c:pt idx="6731">
                  <c:v>-5.0331300000000002E-2</c:v>
                </c:pt>
                <c:pt idx="6732">
                  <c:v>-5.0649699999999999E-2</c:v>
                </c:pt>
                <c:pt idx="6733">
                  <c:v>-5.0919699999999998E-2</c:v>
                </c:pt>
                <c:pt idx="6734">
                  <c:v>-5.1140999999999999E-2</c:v>
                </c:pt>
                <c:pt idx="6735">
                  <c:v>-5.1313400000000002E-2</c:v>
                </c:pt>
                <c:pt idx="6736">
                  <c:v>-5.1436999999999997E-2</c:v>
                </c:pt>
                <c:pt idx="6737">
                  <c:v>-5.1511500000000002E-2</c:v>
                </c:pt>
                <c:pt idx="6738">
                  <c:v>-5.1537199999999998E-2</c:v>
                </c:pt>
                <c:pt idx="6739">
                  <c:v>-5.1513900000000001E-2</c:v>
                </c:pt>
                <c:pt idx="6740">
                  <c:v>-5.1441899999999999E-2</c:v>
                </c:pt>
                <c:pt idx="6741">
                  <c:v>-5.1321400000000003E-2</c:v>
                </c:pt>
                <c:pt idx="6742">
                  <c:v>-5.1152499999999997E-2</c:v>
                </c:pt>
                <c:pt idx="6743">
                  <c:v>-5.0935599999999998E-2</c:v>
                </c:pt>
                <c:pt idx="6744">
                  <c:v>-5.0671000000000001E-2</c:v>
                </c:pt>
                <c:pt idx="6745">
                  <c:v>-5.0359099999999997E-2</c:v>
                </c:pt>
                <c:pt idx="6746">
                  <c:v>-5.00004E-2</c:v>
                </c:pt>
                <c:pt idx="6747">
                  <c:v>-4.9595399999999998E-2</c:v>
                </c:pt>
                <c:pt idx="6748">
                  <c:v>-4.9144699999999999E-2</c:v>
                </c:pt>
                <c:pt idx="6749">
                  <c:v>-4.8648799999999999E-2</c:v>
                </c:pt>
                <c:pt idx="6750">
                  <c:v>-4.8108400000000003E-2</c:v>
                </c:pt>
                <c:pt idx="6751">
                  <c:v>-4.7524299999999998E-2</c:v>
                </c:pt>
                <c:pt idx="6752">
                  <c:v>-4.6897099999999997E-2</c:v>
                </c:pt>
                <c:pt idx="6753">
                  <c:v>-4.6227799999999999E-2</c:v>
                </c:pt>
                <c:pt idx="6754">
                  <c:v>-4.5517099999999998E-2</c:v>
                </c:pt>
                <c:pt idx="6755">
                  <c:v>-4.4765899999999997E-2</c:v>
                </c:pt>
                <c:pt idx="6756">
                  <c:v>-4.3975199999999999E-2</c:v>
                </c:pt>
                <c:pt idx="6757">
                  <c:v>-4.3145999999999997E-2</c:v>
                </c:pt>
                <c:pt idx="6758">
                  <c:v>-4.2279200000000003E-2</c:v>
                </c:pt>
                <c:pt idx="6759">
                  <c:v>-4.1376000000000003E-2</c:v>
                </c:pt>
                <c:pt idx="6760">
                  <c:v>-4.0437399999999998E-2</c:v>
                </c:pt>
                <c:pt idx="6761">
                  <c:v>-3.9464600000000002E-2</c:v>
                </c:pt>
                <c:pt idx="6762">
                  <c:v>-3.8458600000000003E-2</c:v>
                </c:pt>
                <c:pt idx="6763">
                  <c:v>-3.7420799999999997E-2</c:v>
                </c:pt>
                <c:pt idx="6764">
                  <c:v>-3.6352299999999997E-2</c:v>
                </c:pt>
                <c:pt idx="6765">
                  <c:v>-3.5254500000000001E-2</c:v>
                </c:pt>
                <c:pt idx="6766">
                  <c:v>-3.4128499999999999E-2</c:v>
                </c:pt>
                <c:pt idx="6767">
                  <c:v>-3.2975699999999997E-2</c:v>
                </c:pt>
                <c:pt idx="6768">
                  <c:v>-3.1797300000000001E-2</c:v>
                </c:pt>
                <c:pt idx="6769">
                  <c:v>-3.0594900000000001E-2</c:v>
                </c:pt>
                <c:pt idx="6770">
                  <c:v>-2.9369699999999999E-2</c:v>
                </c:pt>
                <c:pt idx="6771">
                  <c:v>-2.8123100000000002E-2</c:v>
                </c:pt>
                <c:pt idx="6772">
                  <c:v>-2.6856499999999998E-2</c:v>
                </c:pt>
                <c:pt idx="6773">
                  <c:v>-2.5571400000000001E-2</c:v>
                </c:pt>
                <c:pt idx="6774">
                  <c:v>-2.4269099999999998E-2</c:v>
                </c:pt>
                <c:pt idx="6775">
                  <c:v>-2.2951200000000001E-2</c:v>
                </c:pt>
                <c:pt idx="6776">
                  <c:v>-2.1618999999999999E-2</c:v>
                </c:pt>
                <c:pt idx="6777">
                  <c:v>-2.0274E-2</c:v>
                </c:pt>
                <c:pt idx="6778">
                  <c:v>-1.8917699999999999E-2</c:v>
                </c:pt>
                <c:pt idx="6779">
                  <c:v>-1.7551500000000001E-2</c:v>
                </c:pt>
                <c:pt idx="6780">
                  <c:v>-1.6176900000000001E-2</c:v>
                </c:pt>
                <c:pt idx="6781">
                  <c:v>-1.47954E-2</c:v>
                </c:pt>
                <c:pt idx="6782">
                  <c:v>-1.34083E-2</c:v>
                </c:pt>
                <c:pt idx="6783">
                  <c:v>-1.20172E-2</c:v>
                </c:pt>
                <c:pt idx="6784">
                  <c:v>-1.0623499999999999E-2</c:v>
                </c:pt>
                <c:pt idx="6785" formatCode="0.00E+00">
                  <c:v>-9.2286699999999996E-3</c:v>
                </c:pt>
                <c:pt idx="6786" formatCode="0.00E+00">
                  <c:v>-7.8340400000000004E-3</c:v>
                </c:pt>
                <c:pt idx="6787" formatCode="0.00E+00">
                  <c:v>-6.4410800000000001E-3</c:v>
                </c:pt>
                <c:pt idx="6788" formatCode="0.00E+00">
                  <c:v>-5.0511799999999997E-3</c:v>
                </c:pt>
                <c:pt idx="6789" formatCode="0.00E+00">
                  <c:v>-3.66571E-3</c:v>
                </c:pt>
                <c:pt idx="6790" formatCode="0.00E+00">
                  <c:v>-2.28604E-3</c:v>
                </c:pt>
                <c:pt idx="6791" formatCode="0.00E+00">
                  <c:v>-9.1352000000000002E-4</c:v>
                </c:pt>
                <c:pt idx="6792" formatCode="0.00E+00">
                  <c:v>4.5053600000000002E-4</c:v>
                </c:pt>
                <c:pt idx="6793" formatCode="0.00E+00">
                  <c:v>1.8048300000000001E-3</c:v>
                </c:pt>
                <c:pt idx="6794" formatCode="0.00E+00">
                  <c:v>3.1480700000000002E-3</c:v>
                </c:pt>
                <c:pt idx="6795" formatCode="0.00E+00">
                  <c:v>4.4790200000000002E-3</c:v>
                </c:pt>
                <c:pt idx="6796" formatCode="0.00E+00">
                  <c:v>5.7964499999999999E-3</c:v>
                </c:pt>
                <c:pt idx="6797" formatCode="0.00E+00">
                  <c:v>7.0991600000000002E-3</c:v>
                </c:pt>
                <c:pt idx="6798" formatCode="0.00E+00">
                  <c:v>8.3859899999999994E-3</c:v>
                </c:pt>
                <c:pt idx="6799" formatCode="0.00E+00">
                  <c:v>9.6558000000000008E-3</c:v>
                </c:pt>
                <c:pt idx="6800">
                  <c:v>1.0907500000000001E-2</c:v>
                </c:pt>
                <c:pt idx="6801">
                  <c:v>1.214E-2</c:v>
                </c:pt>
                <c:pt idx="6802">
                  <c:v>1.33522E-2</c:v>
                </c:pt>
                <c:pt idx="6803">
                  <c:v>1.4543199999999999E-2</c:v>
                </c:pt>
                <c:pt idx="6804">
                  <c:v>1.5712E-2</c:v>
                </c:pt>
                <c:pt idx="6805">
                  <c:v>1.68577E-2</c:v>
                </c:pt>
                <c:pt idx="6806">
                  <c:v>1.79793E-2</c:v>
                </c:pt>
                <c:pt idx="6807">
                  <c:v>1.9075999999999999E-2</c:v>
                </c:pt>
                <c:pt idx="6808">
                  <c:v>2.0147000000000002E-2</c:v>
                </c:pt>
                <c:pt idx="6809">
                  <c:v>2.1191600000000001E-2</c:v>
                </c:pt>
                <c:pt idx="6810">
                  <c:v>2.22089E-2</c:v>
                </c:pt>
                <c:pt idx="6811">
                  <c:v>2.3198300000000002E-2</c:v>
                </c:pt>
                <c:pt idx="6812">
                  <c:v>2.4159099999999999E-2</c:v>
                </c:pt>
                <c:pt idx="6813">
                  <c:v>2.5090700000000001E-2</c:v>
                </c:pt>
                <c:pt idx="6814">
                  <c:v>2.5992600000000001E-2</c:v>
                </c:pt>
                <c:pt idx="6815">
                  <c:v>2.6864200000000001E-2</c:v>
                </c:pt>
                <c:pt idx="6816">
                  <c:v>2.7704900000000001E-2</c:v>
                </c:pt>
                <c:pt idx="6817">
                  <c:v>2.8514500000000002E-2</c:v>
                </c:pt>
                <c:pt idx="6818">
                  <c:v>2.92924E-2</c:v>
                </c:pt>
                <c:pt idx="6819">
                  <c:v>3.00383E-2</c:v>
                </c:pt>
                <c:pt idx="6820">
                  <c:v>3.0751899999999999E-2</c:v>
                </c:pt>
                <c:pt idx="6821">
                  <c:v>3.1432799999999997E-2</c:v>
                </c:pt>
                <c:pt idx="6822">
                  <c:v>3.2080999999999998E-2</c:v>
                </c:pt>
                <c:pt idx="6823">
                  <c:v>3.2696099999999999E-2</c:v>
                </c:pt>
                <c:pt idx="6824">
                  <c:v>3.3277899999999999E-2</c:v>
                </c:pt>
                <c:pt idx="6825">
                  <c:v>3.3826500000000002E-2</c:v>
                </c:pt>
                <c:pt idx="6826">
                  <c:v>3.4341700000000003E-2</c:v>
                </c:pt>
                <c:pt idx="6827">
                  <c:v>3.4823399999999997E-2</c:v>
                </c:pt>
                <c:pt idx="6828">
                  <c:v>3.5271700000000003E-2</c:v>
                </c:pt>
                <c:pt idx="6829">
                  <c:v>3.5686700000000002E-2</c:v>
                </c:pt>
                <c:pt idx="6830">
                  <c:v>3.6068299999999998E-2</c:v>
                </c:pt>
                <c:pt idx="6831">
                  <c:v>3.6416700000000003E-2</c:v>
                </c:pt>
                <c:pt idx="6832">
                  <c:v>3.6732000000000001E-2</c:v>
                </c:pt>
                <c:pt idx="6833">
                  <c:v>3.7014499999999999E-2</c:v>
                </c:pt>
                <c:pt idx="6834">
                  <c:v>3.72643E-2</c:v>
                </c:pt>
                <c:pt idx="6835">
                  <c:v>3.74817E-2</c:v>
                </c:pt>
                <c:pt idx="6836">
                  <c:v>3.7666999999999999E-2</c:v>
                </c:pt>
                <c:pt idx="6837">
                  <c:v>3.78205E-2</c:v>
                </c:pt>
                <c:pt idx="6838">
                  <c:v>3.79426E-2</c:v>
                </c:pt>
                <c:pt idx="6839">
                  <c:v>3.8033499999999998E-2</c:v>
                </c:pt>
                <c:pt idx="6840">
                  <c:v>3.8093799999999997E-2</c:v>
                </c:pt>
                <c:pt idx="6841">
                  <c:v>3.8123799999999999E-2</c:v>
                </c:pt>
                <c:pt idx="6842">
                  <c:v>3.8123999999999998E-2</c:v>
                </c:pt>
                <c:pt idx="6843">
                  <c:v>3.8094900000000001E-2</c:v>
                </c:pt>
                <c:pt idx="6844">
                  <c:v>3.8036899999999998E-2</c:v>
                </c:pt>
                <c:pt idx="6845">
                  <c:v>3.7950699999999997E-2</c:v>
                </c:pt>
                <c:pt idx="6846">
                  <c:v>3.7836700000000001E-2</c:v>
                </c:pt>
                <c:pt idx="6847">
                  <c:v>3.76955E-2</c:v>
                </c:pt>
                <c:pt idx="6848">
                  <c:v>3.7527699999999997E-2</c:v>
                </c:pt>
                <c:pt idx="6849">
                  <c:v>3.7333900000000003E-2</c:v>
                </c:pt>
                <c:pt idx="6850">
                  <c:v>3.71147E-2</c:v>
                </c:pt>
                <c:pt idx="6851">
                  <c:v>3.6870699999999999E-2</c:v>
                </c:pt>
                <c:pt idx="6852">
                  <c:v>3.6602599999999999E-2</c:v>
                </c:pt>
                <c:pt idx="6853">
                  <c:v>3.6311099999999999E-2</c:v>
                </c:pt>
                <c:pt idx="6854">
                  <c:v>3.59967E-2</c:v>
                </c:pt>
                <c:pt idx="6855">
                  <c:v>3.5660200000000003E-2</c:v>
                </c:pt>
                <c:pt idx="6856">
                  <c:v>3.5302199999999999E-2</c:v>
                </c:pt>
                <c:pt idx="6857">
                  <c:v>3.4923500000000003E-2</c:v>
                </c:pt>
                <c:pt idx="6858">
                  <c:v>3.4524699999999998E-2</c:v>
                </c:pt>
                <c:pt idx="6859">
                  <c:v>3.4106600000000001E-2</c:v>
                </c:pt>
                <c:pt idx="6860">
                  <c:v>3.3669699999999997E-2</c:v>
                </c:pt>
                <c:pt idx="6861">
                  <c:v>3.3215000000000001E-2</c:v>
                </c:pt>
                <c:pt idx="6862">
                  <c:v>3.2742899999999998E-2</c:v>
                </c:pt>
                <c:pt idx="6863">
                  <c:v>3.22543E-2</c:v>
                </c:pt>
                <c:pt idx="6864">
                  <c:v>3.1749800000000002E-2</c:v>
                </c:pt>
                <c:pt idx="6865">
                  <c:v>3.12302E-2</c:v>
                </c:pt>
                <c:pt idx="6866">
                  <c:v>3.06961E-2</c:v>
                </c:pt>
                <c:pt idx="6867">
                  <c:v>3.01482E-2</c:v>
                </c:pt>
                <c:pt idx="6868">
                  <c:v>2.9587200000000001E-2</c:v>
                </c:pt>
                <c:pt idx="6869">
                  <c:v>2.9013899999999999E-2</c:v>
                </c:pt>
                <c:pt idx="6870">
                  <c:v>2.8428700000000001E-2</c:v>
                </c:pt>
                <c:pt idx="6871">
                  <c:v>2.78325E-2</c:v>
                </c:pt>
                <c:pt idx="6872">
                  <c:v>2.7225800000000001E-2</c:v>
                </c:pt>
                <c:pt idx="6873">
                  <c:v>2.6609399999999998E-2</c:v>
                </c:pt>
                <c:pt idx="6874">
                  <c:v>2.5983699999999998E-2</c:v>
                </c:pt>
                <c:pt idx="6875">
                  <c:v>2.5349500000000001E-2</c:v>
                </c:pt>
                <c:pt idx="6876">
                  <c:v>2.4707400000000001E-2</c:v>
                </c:pt>
                <c:pt idx="6877">
                  <c:v>2.40579E-2</c:v>
                </c:pt>
                <c:pt idx="6878">
                  <c:v>2.3401600000000002E-2</c:v>
                </c:pt>
                <c:pt idx="6879">
                  <c:v>2.2738999999999999E-2</c:v>
                </c:pt>
                <c:pt idx="6880">
                  <c:v>2.2070800000000002E-2</c:v>
                </c:pt>
                <c:pt idx="6881">
                  <c:v>2.13975E-2</c:v>
                </c:pt>
                <c:pt idx="6882">
                  <c:v>2.0719499999999998E-2</c:v>
                </c:pt>
                <c:pt idx="6883">
                  <c:v>2.00374E-2</c:v>
                </c:pt>
                <c:pt idx="6884">
                  <c:v>1.93516E-2</c:v>
                </c:pt>
                <c:pt idx="6885">
                  <c:v>1.8662700000000001E-2</c:v>
                </c:pt>
                <c:pt idx="6886">
                  <c:v>1.7971000000000001E-2</c:v>
                </c:pt>
                <c:pt idx="6887">
                  <c:v>1.7277000000000001E-2</c:v>
                </c:pt>
                <c:pt idx="6888">
                  <c:v>1.6580999999999999E-2</c:v>
                </c:pt>
                <c:pt idx="6889">
                  <c:v>1.5883600000000001E-2</c:v>
                </c:pt>
                <c:pt idx="6890">
                  <c:v>1.51851E-2</c:v>
                </c:pt>
                <c:pt idx="6891">
                  <c:v>1.44858E-2</c:v>
                </c:pt>
                <c:pt idx="6892">
                  <c:v>1.3786E-2</c:v>
                </c:pt>
                <c:pt idx="6893">
                  <c:v>1.3086199999999999E-2</c:v>
                </c:pt>
                <c:pt idx="6894">
                  <c:v>1.2386599999999999E-2</c:v>
                </c:pt>
                <c:pt idx="6895">
                  <c:v>1.1687400000000001E-2</c:v>
                </c:pt>
                <c:pt idx="6896">
                  <c:v>1.09891E-2</c:v>
                </c:pt>
                <c:pt idx="6897">
                  <c:v>1.0291700000000001E-2</c:v>
                </c:pt>
                <c:pt idx="6898" formatCode="0.00E+00">
                  <c:v>9.5956300000000008E-3</c:v>
                </c:pt>
                <c:pt idx="6899" formatCode="0.00E+00">
                  <c:v>8.9010400000000007E-3</c:v>
                </c:pt>
                <c:pt idx="6900" formatCode="0.00E+00">
                  <c:v>8.2081299999999992E-3</c:v>
                </c:pt>
                <c:pt idx="6901" formatCode="0.00E+00">
                  <c:v>7.5171200000000004E-3</c:v>
                </c:pt>
                <c:pt idx="6902" formatCode="0.00E+00">
                  <c:v>6.8281699999999997E-3</c:v>
                </c:pt>
                <c:pt idx="6903" formatCode="0.00E+00">
                  <c:v>6.1414399999999997E-3</c:v>
                </c:pt>
                <c:pt idx="6904" formatCode="0.00E+00">
                  <c:v>5.4571000000000003E-3</c:v>
                </c:pt>
                <c:pt idx="6905" formatCode="0.00E+00">
                  <c:v>4.7752699999999999E-3</c:v>
                </c:pt>
                <c:pt idx="6906" formatCode="0.00E+00">
                  <c:v>4.0960800000000002E-3</c:v>
                </c:pt>
                <c:pt idx="6907" formatCode="0.00E+00">
                  <c:v>3.4196399999999998E-3</c:v>
                </c:pt>
                <c:pt idx="6908" formatCode="0.00E+00">
                  <c:v>2.7460599999999998E-3</c:v>
                </c:pt>
                <c:pt idx="6909" formatCode="0.00E+00">
                  <c:v>2.0754100000000002E-3</c:v>
                </c:pt>
                <c:pt idx="6910" formatCode="0.00E+00">
                  <c:v>1.4077899999999999E-3</c:v>
                </c:pt>
                <c:pt idx="6911" formatCode="0.00E+00">
                  <c:v>7.4326700000000004E-4</c:v>
                </c:pt>
                <c:pt idx="6912" formatCode="0.00E+00">
                  <c:v>8.1897599999999993E-5</c:v>
                </c:pt>
                <c:pt idx="6913" formatCode="0.00E+00">
                  <c:v>-5.76261E-4</c:v>
                </c:pt>
                <c:pt idx="6914" formatCode="0.00E+00">
                  <c:v>-1.23116E-3</c:v>
                </c:pt>
                <c:pt idx="6915" formatCode="0.00E+00">
                  <c:v>-1.88276E-3</c:v>
                </c:pt>
                <c:pt idx="6916" formatCode="0.00E+00">
                  <c:v>-2.5310200000000001E-3</c:v>
                </c:pt>
                <c:pt idx="6917" formatCode="0.00E+00">
                  <c:v>-3.17592E-3</c:v>
                </c:pt>
                <c:pt idx="6918" formatCode="0.00E+00">
                  <c:v>-3.8174099999999998E-3</c:v>
                </c:pt>
                <c:pt idx="6919" formatCode="0.00E+00">
                  <c:v>-4.4554900000000003E-3</c:v>
                </c:pt>
                <c:pt idx="6920" formatCode="0.00E+00">
                  <c:v>-5.0901200000000001E-3</c:v>
                </c:pt>
                <c:pt idx="6921" formatCode="0.00E+00">
                  <c:v>-5.7212900000000004E-3</c:v>
                </c:pt>
                <c:pt idx="6922" formatCode="0.00E+00">
                  <c:v>-6.3489799999999997E-3</c:v>
                </c:pt>
                <c:pt idx="6923" formatCode="0.00E+00">
                  <c:v>-6.9731599999999999E-3</c:v>
                </c:pt>
                <c:pt idx="6924" formatCode="0.00E+00">
                  <c:v>-7.5938100000000003E-3</c:v>
                </c:pt>
                <c:pt idx="6925" formatCode="0.00E+00">
                  <c:v>-8.21092E-3</c:v>
                </c:pt>
                <c:pt idx="6926" formatCode="0.00E+00">
                  <c:v>-8.8244399999999994E-3</c:v>
                </c:pt>
                <c:pt idx="6927" formatCode="0.00E+00">
                  <c:v>-9.4343699999999992E-3</c:v>
                </c:pt>
                <c:pt idx="6928">
                  <c:v>-1.00407E-2</c:v>
                </c:pt>
                <c:pt idx="6929">
                  <c:v>-1.06433E-2</c:v>
                </c:pt>
                <c:pt idx="6930">
                  <c:v>-1.12421E-2</c:v>
                </c:pt>
                <c:pt idx="6931">
                  <c:v>-1.18373E-2</c:v>
                </c:pt>
                <c:pt idx="6932">
                  <c:v>-1.24286E-2</c:v>
                </c:pt>
                <c:pt idx="6933">
                  <c:v>-1.3016E-2</c:v>
                </c:pt>
                <c:pt idx="6934">
                  <c:v>-1.3599399999999999E-2</c:v>
                </c:pt>
                <c:pt idx="6935">
                  <c:v>-1.41788E-2</c:v>
                </c:pt>
                <c:pt idx="6936">
                  <c:v>-1.4754099999999999E-2</c:v>
                </c:pt>
                <c:pt idx="6937">
                  <c:v>-1.5325099999999999E-2</c:v>
                </c:pt>
                <c:pt idx="6938">
                  <c:v>-1.5891800000000001E-2</c:v>
                </c:pt>
                <c:pt idx="6939">
                  <c:v>-1.6454E-2</c:v>
                </c:pt>
                <c:pt idx="6940">
                  <c:v>-1.7011600000000002E-2</c:v>
                </c:pt>
                <c:pt idx="6941">
                  <c:v>-1.75645E-2</c:v>
                </c:pt>
                <c:pt idx="6942">
                  <c:v>-1.81125E-2</c:v>
                </c:pt>
                <c:pt idx="6943">
                  <c:v>-1.8655399999999999E-2</c:v>
                </c:pt>
                <c:pt idx="6944">
                  <c:v>-1.9193100000000001E-2</c:v>
                </c:pt>
                <c:pt idx="6945">
                  <c:v>-1.9725400000000001E-2</c:v>
                </c:pt>
                <c:pt idx="6946">
                  <c:v>-2.02519E-2</c:v>
                </c:pt>
                <c:pt idx="6947">
                  <c:v>-2.0772700000000002E-2</c:v>
                </c:pt>
                <c:pt idx="6948">
                  <c:v>-2.1287299999999999E-2</c:v>
                </c:pt>
                <c:pt idx="6949">
                  <c:v>-2.1795599999999998E-2</c:v>
                </c:pt>
                <c:pt idx="6950">
                  <c:v>-2.2297299999999999E-2</c:v>
                </c:pt>
                <c:pt idx="6951">
                  <c:v>-2.2792099999999999E-2</c:v>
                </c:pt>
                <c:pt idx="6952">
                  <c:v>-2.32797E-2</c:v>
                </c:pt>
                <c:pt idx="6953">
                  <c:v>-2.37599E-2</c:v>
                </c:pt>
                <c:pt idx="6954">
                  <c:v>-2.4232299999999998E-2</c:v>
                </c:pt>
                <c:pt idx="6955">
                  <c:v>-2.4696599999999999E-2</c:v>
                </c:pt>
                <c:pt idx="6956">
                  <c:v>-2.5152399999999998E-2</c:v>
                </c:pt>
                <c:pt idx="6957">
                  <c:v>-2.5599500000000001E-2</c:v>
                </c:pt>
                <c:pt idx="6958">
                  <c:v>-2.6037399999999999E-2</c:v>
                </c:pt>
                <c:pt idx="6959">
                  <c:v>-2.6465700000000002E-2</c:v>
                </c:pt>
                <c:pt idx="6960">
                  <c:v>-2.68842E-2</c:v>
                </c:pt>
                <c:pt idx="6961">
                  <c:v>-2.7292299999999999E-2</c:v>
                </c:pt>
                <c:pt idx="6962">
                  <c:v>-2.7689700000000001E-2</c:v>
                </c:pt>
                <c:pt idx="6963">
                  <c:v>-2.8076E-2</c:v>
                </c:pt>
                <c:pt idx="6964">
                  <c:v>-2.8450699999999999E-2</c:v>
                </c:pt>
                <c:pt idx="6965">
                  <c:v>-2.8813399999999999E-2</c:v>
                </c:pt>
                <c:pt idx="6966">
                  <c:v>-2.9163600000000001E-2</c:v>
                </c:pt>
                <c:pt idx="6967">
                  <c:v>-2.9500999999999999E-2</c:v>
                </c:pt>
                <c:pt idx="6968">
                  <c:v>-2.9825000000000001E-2</c:v>
                </c:pt>
                <c:pt idx="6969">
                  <c:v>-3.0135200000000001E-2</c:v>
                </c:pt>
                <c:pt idx="6970">
                  <c:v>-3.0431099999999999E-2</c:v>
                </c:pt>
                <c:pt idx="6971">
                  <c:v>-3.0712199999999999E-2</c:v>
                </c:pt>
                <c:pt idx="6972">
                  <c:v>-3.0978100000000001E-2</c:v>
                </c:pt>
                <c:pt idx="6973">
                  <c:v>-3.1228300000000001E-2</c:v>
                </c:pt>
                <c:pt idx="6974">
                  <c:v>-3.1462299999999999E-2</c:v>
                </c:pt>
                <c:pt idx="6975">
                  <c:v>-3.1679699999999998E-2</c:v>
                </c:pt>
                <c:pt idx="6976">
                  <c:v>-3.1879900000000003E-2</c:v>
                </c:pt>
                <c:pt idx="6977">
                  <c:v>-3.2062399999999998E-2</c:v>
                </c:pt>
                <c:pt idx="6978">
                  <c:v>-3.2226900000000003E-2</c:v>
                </c:pt>
                <c:pt idx="6979">
                  <c:v>-3.23728E-2</c:v>
                </c:pt>
                <c:pt idx="6980">
                  <c:v>-3.2499599999999997E-2</c:v>
                </c:pt>
                <c:pt idx="6981">
                  <c:v>-3.2606900000000001E-2</c:v>
                </c:pt>
                <c:pt idx="6982">
                  <c:v>-3.2694300000000003E-2</c:v>
                </c:pt>
                <c:pt idx="6983">
                  <c:v>-3.2761199999999997E-2</c:v>
                </c:pt>
                <c:pt idx="6984">
                  <c:v>-3.2807200000000002E-2</c:v>
                </c:pt>
                <c:pt idx="6985">
                  <c:v>-3.2832E-2</c:v>
                </c:pt>
                <c:pt idx="6986">
                  <c:v>-3.2835099999999999E-2</c:v>
                </c:pt>
                <c:pt idx="6987">
                  <c:v>-3.2815999999999998E-2</c:v>
                </c:pt>
                <c:pt idx="6988">
                  <c:v>-3.2774499999999998E-2</c:v>
                </c:pt>
                <c:pt idx="6989">
                  <c:v>-3.2710000000000003E-2</c:v>
                </c:pt>
                <c:pt idx="6990">
                  <c:v>-3.26223E-2</c:v>
                </c:pt>
                <c:pt idx="6991">
                  <c:v>-3.2510900000000002E-2</c:v>
                </c:pt>
                <c:pt idx="6992">
                  <c:v>-3.2375599999999997E-2</c:v>
                </c:pt>
                <c:pt idx="6993">
                  <c:v>-3.2216099999999998E-2</c:v>
                </c:pt>
                <c:pt idx="6994">
                  <c:v>-3.2031999999999998E-2</c:v>
                </c:pt>
                <c:pt idx="6995">
                  <c:v>-3.1822999999999997E-2</c:v>
                </c:pt>
                <c:pt idx="6996">
                  <c:v>-3.1588999999999999E-2</c:v>
                </c:pt>
                <c:pt idx="6997">
                  <c:v>-3.1329599999999999E-2</c:v>
                </c:pt>
                <c:pt idx="6998">
                  <c:v>-3.1044800000000001E-2</c:v>
                </c:pt>
                <c:pt idx="6999">
                  <c:v>-3.07342E-2</c:v>
                </c:pt>
                <c:pt idx="7000">
                  <c:v>-3.03977E-2</c:v>
                </c:pt>
                <c:pt idx="7001">
                  <c:v>-3.0035200000000001E-2</c:v>
                </c:pt>
                <c:pt idx="7002">
                  <c:v>-2.9646599999999999E-2</c:v>
                </c:pt>
                <c:pt idx="7003">
                  <c:v>-2.9231900000000002E-2</c:v>
                </c:pt>
                <c:pt idx="7004">
                  <c:v>-2.8790799999999998E-2</c:v>
                </c:pt>
                <c:pt idx="7005">
                  <c:v>-2.8323500000000001E-2</c:v>
                </c:pt>
                <c:pt idx="7006">
                  <c:v>-2.7830000000000001E-2</c:v>
                </c:pt>
                <c:pt idx="7007">
                  <c:v>-2.73102E-2</c:v>
                </c:pt>
                <c:pt idx="7008">
                  <c:v>-2.6764300000000001E-2</c:v>
                </c:pt>
                <c:pt idx="7009">
                  <c:v>-2.6192300000000002E-2</c:v>
                </c:pt>
                <c:pt idx="7010">
                  <c:v>-2.55944E-2</c:v>
                </c:pt>
                <c:pt idx="7011">
                  <c:v>-2.4970699999999998E-2</c:v>
                </c:pt>
                <c:pt idx="7012">
                  <c:v>-2.4321499999999999E-2</c:v>
                </c:pt>
                <c:pt idx="7013">
                  <c:v>-2.3647000000000001E-2</c:v>
                </c:pt>
                <c:pt idx="7014">
                  <c:v>-2.29473E-2</c:v>
                </c:pt>
                <c:pt idx="7015">
                  <c:v>-2.2223E-2</c:v>
                </c:pt>
                <c:pt idx="7016">
                  <c:v>-2.1474099999999999E-2</c:v>
                </c:pt>
                <c:pt idx="7017">
                  <c:v>-2.0701299999999999E-2</c:v>
                </c:pt>
                <c:pt idx="7018">
                  <c:v>-1.9904700000000001E-2</c:v>
                </c:pt>
                <c:pt idx="7019">
                  <c:v>-1.9084899999999998E-2</c:v>
                </c:pt>
                <c:pt idx="7020">
                  <c:v>-1.8242299999999999E-2</c:v>
                </c:pt>
                <c:pt idx="7021">
                  <c:v>-1.7377500000000001E-2</c:v>
                </c:pt>
                <c:pt idx="7022">
                  <c:v>-1.6490899999999999E-2</c:v>
                </c:pt>
                <c:pt idx="7023">
                  <c:v>-1.55832E-2</c:v>
                </c:pt>
                <c:pt idx="7024">
                  <c:v>-1.46549E-2</c:v>
                </c:pt>
                <c:pt idx="7025">
                  <c:v>-1.37067E-2</c:v>
                </c:pt>
                <c:pt idx="7026">
                  <c:v>-1.27393E-2</c:v>
                </c:pt>
                <c:pt idx="7027">
                  <c:v>-1.17533E-2</c:v>
                </c:pt>
                <c:pt idx="7028">
                  <c:v>-1.07495E-2</c:v>
                </c:pt>
                <c:pt idx="7029" formatCode="0.00E+00">
                  <c:v>-9.7286600000000001E-3</c:v>
                </c:pt>
                <c:pt idx="7030" formatCode="0.00E+00">
                  <c:v>-8.6915599999999992E-3</c:v>
                </c:pt>
                <c:pt idx="7031" formatCode="0.00E+00">
                  <c:v>-7.6390399999999997E-3</c:v>
                </c:pt>
                <c:pt idx="7032" formatCode="0.00E+00">
                  <c:v>-6.57195E-3</c:v>
                </c:pt>
                <c:pt idx="7033" formatCode="0.00E+00">
                  <c:v>-5.49118E-3</c:v>
                </c:pt>
                <c:pt idx="7034" formatCode="0.00E+00">
                  <c:v>-4.3976400000000004E-3</c:v>
                </c:pt>
                <c:pt idx="7035" formatCode="0.00E+00">
                  <c:v>-3.2922699999999999E-3</c:v>
                </c:pt>
                <c:pt idx="7036" formatCode="0.00E+00">
                  <c:v>-2.1760299999999998E-3</c:v>
                </c:pt>
                <c:pt idx="7037" formatCode="0.00E+00">
                  <c:v>-1.04992E-3</c:v>
                </c:pt>
                <c:pt idx="7038" formatCode="0.00E+00">
                  <c:v>8.50435E-5</c:v>
                </c:pt>
                <c:pt idx="7039" formatCode="0.00E+00">
                  <c:v>1.2278300000000001E-3</c:v>
                </c:pt>
                <c:pt idx="7040" formatCode="0.00E+00">
                  <c:v>2.3773900000000001E-3</c:v>
                </c:pt>
                <c:pt idx="7041" formatCode="0.00E+00">
                  <c:v>3.5326200000000002E-3</c:v>
                </c:pt>
                <c:pt idx="7042" formatCode="0.00E+00">
                  <c:v>4.69244E-3</c:v>
                </c:pt>
                <c:pt idx="7043" formatCode="0.00E+00">
                  <c:v>5.85573E-3</c:v>
                </c:pt>
                <c:pt idx="7044" formatCode="0.00E+00">
                  <c:v>7.02134E-3</c:v>
                </c:pt>
                <c:pt idx="7045" formatCode="0.00E+00">
                  <c:v>8.18814E-3</c:v>
                </c:pt>
                <c:pt idx="7046" formatCode="0.00E+00">
                  <c:v>9.3549600000000007E-3</c:v>
                </c:pt>
                <c:pt idx="7047">
                  <c:v>1.05206E-2</c:v>
                </c:pt>
                <c:pt idx="7048">
                  <c:v>1.1683900000000001E-2</c:v>
                </c:pt>
                <c:pt idx="7049">
                  <c:v>1.28437E-2</c:v>
                </c:pt>
                <c:pt idx="7050">
                  <c:v>1.3998699999999999E-2</c:v>
                </c:pt>
                <c:pt idx="7051">
                  <c:v>1.5147799999999999E-2</c:v>
                </c:pt>
                <c:pt idx="7052">
                  <c:v>1.6289700000000001E-2</c:v>
                </c:pt>
                <c:pt idx="7053">
                  <c:v>1.74232E-2</c:v>
                </c:pt>
                <c:pt idx="7054">
                  <c:v>1.8547000000000001E-2</c:v>
                </c:pt>
                <c:pt idx="7055">
                  <c:v>1.96601E-2</c:v>
                </c:pt>
                <c:pt idx="7056">
                  <c:v>2.0761000000000002E-2</c:v>
                </c:pt>
                <c:pt idx="7057">
                  <c:v>2.1848699999999999E-2</c:v>
                </c:pt>
                <c:pt idx="7058">
                  <c:v>2.2921899999999999E-2</c:v>
                </c:pt>
                <c:pt idx="7059">
                  <c:v>2.3979400000000001E-2</c:v>
                </c:pt>
                <c:pt idx="7060">
                  <c:v>2.5020000000000001E-2</c:v>
                </c:pt>
                <c:pt idx="7061">
                  <c:v>2.60425E-2</c:v>
                </c:pt>
                <c:pt idx="7062">
                  <c:v>2.7045699999999999E-2</c:v>
                </c:pt>
                <c:pt idx="7063">
                  <c:v>2.8028500000000001E-2</c:v>
                </c:pt>
                <c:pt idx="7064">
                  <c:v>2.8989600000000001E-2</c:v>
                </c:pt>
                <c:pt idx="7065">
                  <c:v>2.9928099999999999E-2</c:v>
                </c:pt>
                <c:pt idx="7066">
                  <c:v>3.08428E-2</c:v>
                </c:pt>
                <c:pt idx="7067">
                  <c:v>3.1732499999999997E-2</c:v>
                </c:pt>
                <c:pt idx="7068">
                  <c:v>3.2596199999999999E-2</c:v>
                </c:pt>
                <c:pt idx="7069">
                  <c:v>3.3432799999999999E-2</c:v>
                </c:pt>
                <c:pt idx="7070">
                  <c:v>3.4241399999999998E-2</c:v>
                </c:pt>
                <c:pt idx="7071">
                  <c:v>3.5020799999999998E-2</c:v>
                </c:pt>
                <c:pt idx="7072">
                  <c:v>3.5770299999999998E-2</c:v>
                </c:pt>
                <c:pt idx="7073">
                  <c:v>3.6488600000000003E-2</c:v>
                </c:pt>
                <c:pt idx="7074">
                  <c:v>3.7175100000000003E-2</c:v>
                </c:pt>
                <c:pt idx="7075">
                  <c:v>3.7828800000000003E-2</c:v>
                </c:pt>
                <c:pt idx="7076">
                  <c:v>3.8448799999999998E-2</c:v>
                </c:pt>
                <c:pt idx="7077">
                  <c:v>3.9034300000000001E-2</c:v>
                </c:pt>
                <c:pt idx="7078">
                  <c:v>3.9584599999999998E-2</c:v>
                </c:pt>
                <c:pt idx="7079">
                  <c:v>4.00989E-2</c:v>
                </c:pt>
                <c:pt idx="7080">
                  <c:v>4.0576500000000001E-2</c:v>
                </c:pt>
                <c:pt idx="7081">
                  <c:v>4.1016799999999999E-2</c:v>
                </c:pt>
                <c:pt idx="7082">
                  <c:v>4.1418999999999997E-2</c:v>
                </c:pt>
                <c:pt idx="7083">
                  <c:v>4.1782699999999999E-2</c:v>
                </c:pt>
                <c:pt idx="7084">
                  <c:v>4.21073E-2</c:v>
                </c:pt>
                <c:pt idx="7085">
                  <c:v>4.2392199999999998E-2</c:v>
                </c:pt>
                <c:pt idx="7086">
                  <c:v>4.2637099999999997E-2</c:v>
                </c:pt>
                <c:pt idx="7087">
                  <c:v>4.2841600000000001E-2</c:v>
                </c:pt>
                <c:pt idx="7088">
                  <c:v>4.30052E-2</c:v>
                </c:pt>
                <c:pt idx="7089">
                  <c:v>4.3127600000000002E-2</c:v>
                </c:pt>
                <c:pt idx="7090">
                  <c:v>4.3208700000000003E-2</c:v>
                </c:pt>
                <c:pt idx="7091">
                  <c:v>4.3248099999999998E-2</c:v>
                </c:pt>
                <c:pt idx="7092">
                  <c:v>4.3245800000000001E-2</c:v>
                </c:pt>
                <c:pt idx="7093">
                  <c:v>4.3201499999999997E-2</c:v>
                </c:pt>
                <c:pt idx="7094">
                  <c:v>4.3115199999999999E-2</c:v>
                </c:pt>
                <c:pt idx="7095">
                  <c:v>4.2986900000000001E-2</c:v>
                </c:pt>
                <c:pt idx="7096">
                  <c:v>4.2816699999999999E-2</c:v>
                </c:pt>
                <c:pt idx="7097">
                  <c:v>4.2604499999999997E-2</c:v>
                </c:pt>
                <c:pt idx="7098">
                  <c:v>4.2350499999999999E-2</c:v>
                </c:pt>
                <c:pt idx="7099">
                  <c:v>4.2054899999999999E-2</c:v>
                </c:pt>
                <c:pt idx="7100">
                  <c:v>4.1717900000000002E-2</c:v>
                </c:pt>
                <c:pt idx="7101">
                  <c:v>4.1339899999999999E-2</c:v>
                </c:pt>
                <c:pt idx="7102">
                  <c:v>4.0920999999999999E-2</c:v>
                </c:pt>
                <c:pt idx="7103">
                  <c:v>4.0461700000000003E-2</c:v>
                </c:pt>
                <c:pt idx="7104">
                  <c:v>3.9962499999999998E-2</c:v>
                </c:pt>
                <c:pt idx="7105">
                  <c:v>3.9423699999999999E-2</c:v>
                </c:pt>
                <c:pt idx="7106">
                  <c:v>3.8845999999999999E-2</c:v>
                </c:pt>
                <c:pt idx="7107">
                  <c:v>3.8229800000000001E-2</c:v>
                </c:pt>
                <c:pt idx="7108">
                  <c:v>3.7575799999999999E-2</c:v>
                </c:pt>
                <c:pt idx="7109">
                  <c:v>3.6884599999999997E-2</c:v>
                </c:pt>
                <c:pt idx="7110">
                  <c:v>3.6157099999999998E-2</c:v>
                </c:pt>
                <c:pt idx="7111">
                  <c:v>3.5393800000000003E-2</c:v>
                </c:pt>
                <c:pt idx="7112">
                  <c:v>3.4595599999999997E-2</c:v>
                </c:pt>
                <c:pt idx="7113">
                  <c:v>3.3763300000000003E-2</c:v>
                </c:pt>
                <c:pt idx="7114">
                  <c:v>3.2897900000000001E-2</c:v>
                </c:pt>
                <c:pt idx="7115">
                  <c:v>3.2000199999999999E-2</c:v>
                </c:pt>
                <c:pt idx="7116">
                  <c:v>3.10712E-2</c:v>
                </c:pt>
                <c:pt idx="7117">
                  <c:v>3.01119E-2</c:v>
                </c:pt>
                <c:pt idx="7118">
                  <c:v>2.9123300000000001E-2</c:v>
                </c:pt>
                <c:pt idx="7119">
                  <c:v>2.81065E-2</c:v>
                </c:pt>
                <c:pt idx="7120">
                  <c:v>2.7062599999999999E-2</c:v>
                </c:pt>
                <c:pt idx="7121">
                  <c:v>2.5992700000000001E-2</c:v>
                </c:pt>
                <c:pt idx="7122">
                  <c:v>2.4898099999999999E-2</c:v>
                </c:pt>
                <c:pt idx="7123">
                  <c:v>2.37798E-2</c:v>
                </c:pt>
                <c:pt idx="7124">
                  <c:v>2.2639200000000002E-2</c:v>
                </c:pt>
                <c:pt idx="7125">
                  <c:v>2.1477400000000001E-2</c:v>
                </c:pt>
                <c:pt idx="7126">
                  <c:v>2.0295799999999999E-2</c:v>
                </c:pt>
                <c:pt idx="7127">
                  <c:v>1.9095600000000001E-2</c:v>
                </c:pt>
                <c:pt idx="7128">
                  <c:v>1.78782E-2</c:v>
                </c:pt>
                <c:pt idx="7129">
                  <c:v>1.6645E-2</c:v>
                </c:pt>
                <c:pt idx="7130">
                  <c:v>1.53972E-2</c:v>
                </c:pt>
                <c:pt idx="7131">
                  <c:v>1.4136299999999999E-2</c:v>
                </c:pt>
                <c:pt idx="7132">
                  <c:v>1.28637E-2</c:v>
                </c:pt>
                <c:pt idx="7133">
                  <c:v>1.1580699999999999E-2</c:v>
                </c:pt>
                <c:pt idx="7134">
                  <c:v>1.0288800000000001E-2</c:v>
                </c:pt>
                <c:pt idx="7135" formatCode="0.00E+00">
                  <c:v>8.98937E-3</c:v>
                </c:pt>
                <c:pt idx="7136" formatCode="0.00E+00">
                  <c:v>7.6838999999999996E-3</c:v>
                </c:pt>
                <c:pt idx="7137" formatCode="0.00E+00">
                  <c:v>6.3737999999999998E-3</c:v>
                </c:pt>
                <c:pt idx="7138" formatCode="0.00E+00">
                  <c:v>5.0605199999999998E-3</c:v>
                </c:pt>
                <c:pt idx="7139" formatCode="0.00E+00">
                  <c:v>3.7454900000000002E-3</c:v>
                </c:pt>
                <c:pt idx="7140" formatCode="0.00E+00">
                  <c:v>2.4301700000000002E-3</c:v>
                </c:pt>
                <c:pt idx="7141" formatCode="0.00E+00">
                  <c:v>1.1159900000000001E-3</c:v>
                </c:pt>
                <c:pt idx="7142" formatCode="0.00E+00">
                  <c:v>-1.9562400000000001E-4</c:v>
                </c:pt>
                <c:pt idx="7143" formatCode="0.00E+00">
                  <c:v>-1.5032299999999999E-3</c:v>
                </c:pt>
                <c:pt idx="7144" formatCode="0.00E+00">
                  <c:v>-2.8054099999999999E-3</c:v>
                </c:pt>
                <c:pt idx="7145" formatCode="0.00E+00">
                  <c:v>-4.1007400000000003E-3</c:v>
                </c:pt>
                <c:pt idx="7146" formatCode="0.00E+00">
                  <c:v>-5.3878499999999996E-3</c:v>
                </c:pt>
                <c:pt idx="7147" formatCode="0.00E+00">
                  <c:v>-6.6653199999999998E-3</c:v>
                </c:pt>
                <c:pt idx="7148" formatCode="0.00E+00">
                  <c:v>-7.9317999999999993E-3</c:v>
                </c:pt>
                <c:pt idx="7149" formatCode="0.00E+00">
                  <c:v>-9.1859300000000001E-3</c:v>
                </c:pt>
                <c:pt idx="7150">
                  <c:v>-1.0426400000000001E-2</c:v>
                </c:pt>
                <c:pt idx="7151">
                  <c:v>-1.16518E-2</c:v>
                </c:pt>
                <c:pt idx="7152">
                  <c:v>-1.2860999999999999E-2</c:v>
                </c:pt>
                <c:pt idx="7153">
                  <c:v>-1.40526E-2</c:v>
                </c:pt>
                <c:pt idx="7154">
                  <c:v>-1.5225300000000001E-2</c:v>
                </c:pt>
                <c:pt idx="7155">
                  <c:v>-1.63781E-2</c:v>
                </c:pt>
                <c:pt idx="7156">
                  <c:v>-1.75097E-2</c:v>
                </c:pt>
                <c:pt idx="7157">
                  <c:v>-1.8618900000000001E-2</c:v>
                </c:pt>
                <c:pt idx="7158">
                  <c:v>-1.9704599999999999E-2</c:v>
                </c:pt>
                <c:pt idx="7159">
                  <c:v>-2.0765700000000002E-2</c:v>
                </c:pt>
                <c:pt idx="7160">
                  <c:v>-2.18012E-2</c:v>
                </c:pt>
                <c:pt idx="7161">
                  <c:v>-2.28101E-2</c:v>
                </c:pt>
                <c:pt idx="7162">
                  <c:v>-2.3791300000000001E-2</c:v>
                </c:pt>
                <c:pt idx="7163">
                  <c:v>-2.4743899999999999E-2</c:v>
                </c:pt>
                <c:pt idx="7164">
                  <c:v>-2.5666999999999999E-2</c:v>
                </c:pt>
                <c:pt idx="7165">
                  <c:v>-2.6559699999999999E-2</c:v>
                </c:pt>
                <c:pt idx="7166">
                  <c:v>-2.7421299999999999E-2</c:v>
                </c:pt>
                <c:pt idx="7167">
                  <c:v>-2.8250899999999999E-2</c:v>
                </c:pt>
                <c:pt idx="7168">
                  <c:v>-2.9047799999999999E-2</c:v>
                </c:pt>
                <c:pt idx="7169">
                  <c:v>-2.98112E-2</c:v>
                </c:pt>
                <c:pt idx="7170">
                  <c:v>-3.0540600000000001E-2</c:v>
                </c:pt>
                <c:pt idx="7171">
                  <c:v>-3.1235300000000001E-2</c:v>
                </c:pt>
                <c:pt idx="7172">
                  <c:v>-3.1894800000000001E-2</c:v>
                </c:pt>
                <c:pt idx="7173">
                  <c:v>-3.2518600000000002E-2</c:v>
                </c:pt>
                <c:pt idx="7174">
                  <c:v>-3.3106099999999999E-2</c:v>
                </c:pt>
                <c:pt idx="7175">
                  <c:v>-3.3656999999999999E-2</c:v>
                </c:pt>
                <c:pt idx="7176">
                  <c:v>-3.4170899999999997E-2</c:v>
                </c:pt>
                <c:pt idx="7177">
                  <c:v>-3.4647499999999998E-2</c:v>
                </c:pt>
                <c:pt idx="7178">
                  <c:v>-3.5086399999999997E-2</c:v>
                </c:pt>
                <c:pt idx="7179">
                  <c:v>-3.5487499999999998E-2</c:v>
                </c:pt>
                <c:pt idx="7180">
                  <c:v>-3.5850600000000003E-2</c:v>
                </c:pt>
                <c:pt idx="7181">
                  <c:v>-3.6175600000000002E-2</c:v>
                </c:pt>
                <c:pt idx="7182">
                  <c:v>-3.6462300000000003E-2</c:v>
                </c:pt>
                <c:pt idx="7183">
                  <c:v>-3.6710800000000002E-2</c:v>
                </c:pt>
                <c:pt idx="7184">
                  <c:v>-3.6921000000000002E-2</c:v>
                </c:pt>
                <c:pt idx="7185">
                  <c:v>-3.7093000000000001E-2</c:v>
                </c:pt>
                <c:pt idx="7186">
                  <c:v>-3.72269E-2</c:v>
                </c:pt>
                <c:pt idx="7187">
                  <c:v>-3.7322800000000003E-2</c:v>
                </c:pt>
                <c:pt idx="7188">
                  <c:v>-3.7380999999999998E-2</c:v>
                </c:pt>
                <c:pt idx="7189">
                  <c:v>-3.7401799999999999E-2</c:v>
                </c:pt>
                <c:pt idx="7190">
                  <c:v>-3.7385300000000003E-2</c:v>
                </c:pt>
                <c:pt idx="7191">
                  <c:v>-3.7331900000000001E-2</c:v>
                </c:pt>
                <c:pt idx="7192">
                  <c:v>-3.7241999999999997E-2</c:v>
                </c:pt>
                <c:pt idx="7193">
                  <c:v>-3.7116099999999999E-2</c:v>
                </c:pt>
                <c:pt idx="7194">
                  <c:v>-3.6954500000000001E-2</c:v>
                </c:pt>
                <c:pt idx="7195">
                  <c:v>-3.67578E-2</c:v>
                </c:pt>
                <c:pt idx="7196">
                  <c:v>-3.6526500000000003E-2</c:v>
                </c:pt>
                <c:pt idx="7197">
                  <c:v>-3.6261300000000003E-2</c:v>
                </c:pt>
                <c:pt idx="7198">
                  <c:v>-3.5962599999999997E-2</c:v>
                </c:pt>
                <c:pt idx="7199">
                  <c:v>-3.5631200000000002E-2</c:v>
                </c:pt>
                <c:pt idx="7200">
                  <c:v>-3.5267699999999999E-2</c:v>
                </c:pt>
                <c:pt idx="7201">
                  <c:v>-3.4872899999999998E-2</c:v>
                </c:pt>
                <c:pt idx="7202">
                  <c:v>-3.4447600000000002E-2</c:v>
                </c:pt>
                <c:pt idx="7203">
                  <c:v>-3.3992399999999999E-2</c:v>
                </c:pt>
                <c:pt idx="7204">
                  <c:v>-3.3508299999999998E-2</c:v>
                </c:pt>
                <c:pt idx="7205">
                  <c:v>-3.29961E-2</c:v>
                </c:pt>
                <c:pt idx="7206">
                  <c:v>-3.2456600000000002E-2</c:v>
                </c:pt>
                <c:pt idx="7207">
                  <c:v>-3.1890700000000001E-2</c:v>
                </c:pt>
                <c:pt idx="7208">
                  <c:v>-3.1299399999999998E-2</c:v>
                </c:pt>
                <c:pt idx="7209">
                  <c:v>-3.0683599999999998E-2</c:v>
                </c:pt>
                <c:pt idx="7210">
                  <c:v>-3.00442E-2</c:v>
                </c:pt>
                <c:pt idx="7211">
                  <c:v>-2.93823E-2</c:v>
                </c:pt>
                <c:pt idx="7212">
                  <c:v>-2.8698899999999999E-2</c:v>
                </c:pt>
                <c:pt idx="7213">
                  <c:v>-2.79949E-2</c:v>
                </c:pt>
                <c:pt idx="7214">
                  <c:v>-2.7271400000000001E-2</c:v>
                </c:pt>
                <c:pt idx="7215">
                  <c:v>-2.6529500000000001E-2</c:v>
                </c:pt>
                <c:pt idx="7216">
                  <c:v>-2.5770100000000001E-2</c:v>
                </c:pt>
                <c:pt idx="7217">
                  <c:v>-2.49944E-2</c:v>
                </c:pt>
                <c:pt idx="7218">
                  <c:v>-2.42034E-2</c:v>
                </c:pt>
                <c:pt idx="7219">
                  <c:v>-2.33983E-2</c:v>
                </c:pt>
                <c:pt idx="7220">
                  <c:v>-2.2579999999999999E-2</c:v>
                </c:pt>
                <c:pt idx="7221">
                  <c:v>-2.17498E-2</c:v>
                </c:pt>
                <c:pt idx="7222">
                  <c:v>-2.0908599999999999E-2</c:v>
                </c:pt>
                <c:pt idx="7223">
                  <c:v>-2.0057599999999998E-2</c:v>
                </c:pt>
                <c:pt idx="7224">
                  <c:v>-1.9197800000000001E-2</c:v>
                </c:pt>
                <c:pt idx="7225">
                  <c:v>-1.8330300000000001E-2</c:v>
                </c:pt>
                <c:pt idx="7226">
                  <c:v>-1.7456300000000001E-2</c:v>
                </c:pt>
                <c:pt idx="7227">
                  <c:v>-1.6576799999999999E-2</c:v>
                </c:pt>
                <c:pt idx="7228">
                  <c:v>-1.56928E-2</c:v>
                </c:pt>
                <c:pt idx="7229">
                  <c:v>-1.48054E-2</c:v>
                </c:pt>
                <c:pt idx="7230">
                  <c:v>-1.39157E-2</c:v>
                </c:pt>
                <c:pt idx="7231">
                  <c:v>-1.30247E-2</c:v>
                </c:pt>
                <c:pt idx="7232">
                  <c:v>-1.2133400000000001E-2</c:v>
                </c:pt>
                <c:pt idx="7233">
                  <c:v>-1.12427E-2</c:v>
                </c:pt>
                <c:pt idx="7234">
                  <c:v>-1.03538E-2</c:v>
                </c:pt>
                <c:pt idx="7235" formatCode="0.00E+00">
                  <c:v>-9.4675499999999999E-3</c:v>
                </c:pt>
                <c:pt idx="7236" formatCode="0.00E+00">
                  <c:v>-8.5848999999999995E-3</c:v>
                </c:pt>
                <c:pt idx="7237" formatCode="0.00E+00">
                  <c:v>-7.7068099999999997E-3</c:v>
                </c:pt>
                <c:pt idx="7238" formatCode="0.00E+00">
                  <c:v>-6.8341699999999997E-3</c:v>
                </c:pt>
                <c:pt idx="7239" formatCode="0.00E+00">
                  <c:v>-5.9678700000000001E-3</c:v>
                </c:pt>
                <c:pt idx="7240" formatCode="0.00E+00">
                  <c:v>-5.1087800000000003E-3</c:v>
                </c:pt>
                <c:pt idx="7241" formatCode="0.00E+00">
                  <c:v>-4.2577400000000003E-3</c:v>
                </c:pt>
                <c:pt idx="7242" formatCode="0.00E+00">
                  <c:v>-3.4155600000000002E-3</c:v>
                </c:pt>
                <c:pt idx="7243" formatCode="0.00E+00">
                  <c:v>-2.5830200000000001E-3</c:v>
                </c:pt>
                <c:pt idx="7244" formatCode="0.00E+00">
                  <c:v>-1.7608999999999999E-3</c:v>
                </c:pt>
                <c:pt idx="7245" formatCode="0.00E+00">
                  <c:v>-9.4992000000000004E-4</c:v>
                </c:pt>
                <c:pt idx="7246" formatCode="0.00E+00">
                  <c:v>-1.5078499999999999E-4</c:v>
                </c:pt>
                <c:pt idx="7247" formatCode="0.00E+00">
                  <c:v>6.35831E-4</c:v>
                </c:pt>
                <c:pt idx="7248" formatCode="0.00E+00">
                  <c:v>1.40928E-3</c:v>
                </c:pt>
                <c:pt idx="7249" formatCode="0.00E+00">
                  <c:v>2.1689499999999998E-3</c:v>
                </c:pt>
                <c:pt idx="7250" formatCode="0.00E+00">
                  <c:v>2.9142600000000001E-3</c:v>
                </c:pt>
                <c:pt idx="7251" formatCode="0.00E+00">
                  <c:v>3.6446600000000001E-3</c:v>
                </c:pt>
                <c:pt idx="7252" formatCode="0.00E+00">
                  <c:v>4.3596199999999998E-3</c:v>
                </c:pt>
                <c:pt idx="7253" formatCode="0.00E+00">
                  <c:v>5.0586600000000004E-3</c:v>
                </c:pt>
                <c:pt idx="7254" formatCode="0.00E+00">
                  <c:v>5.7413300000000002E-3</c:v>
                </c:pt>
                <c:pt idx="7255" formatCode="0.00E+00">
                  <c:v>6.4072E-3</c:v>
                </c:pt>
                <c:pt idx="7256" formatCode="0.00E+00">
                  <c:v>7.0558799999999996E-3</c:v>
                </c:pt>
                <c:pt idx="7257" formatCode="0.00E+00">
                  <c:v>7.6870200000000001E-3</c:v>
                </c:pt>
                <c:pt idx="7258" formatCode="0.00E+00">
                  <c:v>8.3003E-3</c:v>
                </c:pt>
                <c:pt idx="7259" formatCode="0.00E+00">
                  <c:v>8.8954199999999994E-3</c:v>
                </c:pt>
                <c:pt idx="7260" formatCode="0.00E+00">
                  <c:v>9.4721300000000005E-3</c:v>
                </c:pt>
                <c:pt idx="7261">
                  <c:v>1.00302E-2</c:v>
                </c:pt>
                <c:pt idx="7262">
                  <c:v>1.05694E-2</c:v>
                </c:pt>
                <c:pt idx="7263">
                  <c:v>1.1089699999999999E-2</c:v>
                </c:pt>
                <c:pt idx="7264">
                  <c:v>1.1590899999999999E-2</c:v>
                </c:pt>
                <c:pt idx="7265">
                  <c:v>1.20728E-2</c:v>
                </c:pt>
                <c:pt idx="7266">
                  <c:v>1.25354E-2</c:v>
                </c:pt>
                <c:pt idx="7267">
                  <c:v>1.29788E-2</c:v>
                </c:pt>
                <c:pt idx="7268">
                  <c:v>1.3402799999999999E-2</c:v>
                </c:pt>
                <c:pt idx="7269">
                  <c:v>1.38076E-2</c:v>
                </c:pt>
                <c:pt idx="7270">
                  <c:v>1.41931E-2</c:v>
                </c:pt>
                <c:pt idx="7271">
                  <c:v>1.45595E-2</c:v>
                </c:pt>
                <c:pt idx="7272">
                  <c:v>1.4906900000000001E-2</c:v>
                </c:pt>
                <c:pt idx="7273">
                  <c:v>1.52353E-2</c:v>
                </c:pt>
                <c:pt idx="7274">
                  <c:v>1.5545099999999999E-2</c:v>
                </c:pt>
                <c:pt idx="7275">
                  <c:v>1.5836300000000001E-2</c:v>
                </c:pt>
                <c:pt idx="7276">
                  <c:v>1.6109200000000001E-2</c:v>
                </c:pt>
                <c:pt idx="7277">
                  <c:v>1.6364E-2</c:v>
                </c:pt>
                <c:pt idx="7278">
                  <c:v>1.6600899999999998E-2</c:v>
                </c:pt>
                <c:pt idx="7279">
                  <c:v>1.6820399999999999E-2</c:v>
                </c:pt>
                <c:pt idx="7280">
                  <c:v>1.7022599999999999E-2</c:v>
                </c:pt>
                <c:pt idx="7281">
                  <c:v>1.7207900000000002E-2</c:v>
                </c:pt>
                <c:pt idx="7282">
                  <c:v>1.7376599999999999E-2</c:v>
                </c:pt>
                <c:pt idx="7283">
                  <c:v>1.7529099999999999E-2</c:v>
                </c:pt>
                <c:pt idx="7284">
                  <c:v>1.7665799999999999E-2</c:v>
                </c:pt>
                <c:pt idx="7285">
                  <c:v>1.77871E-2</c:v>
                </c:pt>
                <c:pt idx="7286">
                  <c:v>1.7893300000000001E-2</c:v>
                </c:pt>
                <c:pt idx="7287">
                  <c:v>1.7984900000000002E-2</c:v>
                </c:pt>
                <c:pt idx="7288">
                  <c:v>1.80623E-2</c:v>
                </c:pt>
                <c:pt idx="7289">
                  <c:v>1.8126E-2</c:v>
                </c:pt>
                <c:pt idx="7290">
                  <c:v>1.8176299999999999E-2</c:v>
                </c:pt>
                <c:pt idx="7291">
                  <c:v>1.8213900000000002E-2</c:v>
                </c:pt>
                <c:pt idx="7292">
                  <c:v>1.8239100000000001E-2</c:v>
                </c:pt>
                <c:pt idx="7293">
                  <c:v>1.8252399999999998E-2</c:v>
                </c:pt>
                <c:pt idx="7294">
                  <c:v>1.8254200000000002E-2</c:v>
                </c:pt>
                <c:pt idx="7295">
                  <c:v>1.82452E-2</c:v>
                </c:pt>
                <c:pt idx="7296">
                  <c:v>1.8225700000000001E-2</c:v>
                </c:pt>
                <c:pt idx="7297">
                  <c:v>1.8196199999999999E-2</c:v>
                </c:pt>
                <c:pt idx="7298">
                  <c:v>1.8157199999999998E-2</c:v>
                </c:pt>
                <c:pt idx="7299">
                  <c:v>1.8109299999999998E-2</c:v>
                </c:pt>
                <c:pt idx="7300">
                  <c:v>1.8052800000000001E-2</c:v>
                </c:pt>
                <c:pt idx="7301">
                  <c:v>1.7988299999999999E-2</c:v>
                </c:pt>
                <c:pt idx="7302">
                  <c:v>1.79163E-2</c:v>
                </c:pt>
                <c:pt idx="7303">
                  <c:v>1.7837100000000002E-2</c:v>
                </c:pt>
                <c:pt idx="7304">
                  <c:v>1.7751300000000001E-2</c:v>
                </c:pt>
                <c:pt idx="7305">
                  <c:v>1.7659399999999999E-2</c:v>
                </c:pt>
                <c:pt idx="7306">
                  <c:v>1.75617E-2</c:v>
                </c:pt>
                <c:pt idx="7307">
                  <c:v>1.7458700000000001E-2</c:v>
                </c:pt>
                <c:pt idx="7308">
                  <c:v>1.7350899999999999E-2</c:v>
                </c:pt>
                <c:pt idx="7309">
                  <c:v>1.72386E-2</c:v>
                </c:pt>
                <c:pt idx="7310">
                  <c:v>1.71223E-2</c:v>
                </c:pt>
                <c:pt idx="7311">
                  <c:v>1.7002300000000001E-2</c:v>
                </c:pt>
                <c:pt idx="7312">
                  <c:v>1.6879100000000001E-2</c:v>
                </c:pt>
                <c:pt idx="7313">
                  <c:v>1.6753000000000001E-2</c:v>
                </c:pt>
                <c:pt idx="7314">
                  <c:v>1.6624300000000002E-2</c:v>
                </c:pt>
                <c:pt idx="7315">
                  <c:v>1.6493399999999998E-2</c:v>
                </c:pt>
                <c:pt idx="7316">
                  <c:v>1.63605E-2</c:v>
                </c:pt>
                <c:pt idx="7317">
                  <c:v>1.62261E-2</c:v>
                </c:pt>
                <c:pt idx="7318">
                  <c:v>1.6090299999999998E-2</c:v>
                </c:pt>
                <c:pt idx="7319">
                  <c:v>1.5953499999999999E-2</c:v>
                </c:pt>
                <c:pt idx="7320">
                  <c:v>1.5815900000000001E-2</c:v>
                </c:pt>
                <c:pt idx="7321">
                  <c:v>1.5677699999999999E-2</c:v>
                </c:pt>
                <c:pt idx="7322">
                  <c:v>1.55391E-2</c:v>
                </c:pt>
                <c:pt idx="7323">
                  <c:v>1.54003E-2</c:v>
                </c:pt>
                <c:pt idx="7324">
                  <c:v>1.5261500000000001E-2</c:v>
                </c:pt>
                <c:pt idx="7325">
                  <c:v>1.51228E-2</c:v>
                </c:pt>
                <c:pt idx="7326">
                  <c:v>1.49844E-2</c:v>
                </c:pt>
                <c:pt idx="7327">
                  <c:v>1.4846399999999999E-2</c:v>
                </c:pt>
                <c:pt idx="7328">
                  <c:v>1.4708799999999999E-2</c:v>
                </c:pt>
                <c:pt idx="7329">
                  <c:v>1.4571799999999999E-2</c:v>
                </c:pt>
                <c:pt idx="7330">
                  <c:v>1.44353E-2</c:v>
                </c:pt>
                <c:pt idx="7331">
                  <c:v>1.42995E-2</c:v>
                </c:pt>
                <c:pt idx="7332">
                  <c:v>1.4164299999999999E-2</c:v>
                </c:pt>
                <c:pt idx="7333">
                  <c:v>1.4029700000000001E-2</c:v>
                </c:pt>
                <c:pt idx="7334">
                  <c:v>1.3895599999999999E-2</c:v>
                </c:pt>
                <c:pt idx="7335">
                  <c:v>1.37622E-2</c:v>
                </c:pt>
                <c:pt idx="7336">
                  <c:v>1.3629199999999999E-2</c:v>
                </c:pt>
                <c:pt idx="7337">
                  <c:v>1.3496599999999999E-2</c:v>
                </c:pt>
                <c:pt idx="7338">
                  <c:v>1.33642E-2</c:v>
                </c:pt>
                <c:pt idx="7339">
                  <c:v>1.32321E-2</c:v>
                </c:pt>
                <c:pt idx="7340">
                  <c:v>1.3100000000000001E-2</c:v>
                </c:pt>
                <c:pt idx="7341">
                  <c:v>1.29677E-2</c:v>
                </c:pt>
                <c:pt idx="7342">
                  <c:v>1.28352E-2</c:v>
                </c:pt>
                <c:pt idx="7343">
                  <c:v>1.27022E-2</c:v>
                </c:pt>
                <c:pt idx="7344">
                  <c:v>1.2568599999999999E-2</c:v>
                </c:pt>
                <c:pt idx="7345">
                  <c:v>1.24341E-2</c:v>
                </c:pt>
                <c:pt idx="7346">
                  <c:v>1.2298399999999999E-2</c:v>
                </c:pt>
                <c:pt idx="7347">
                  <c:v>1.21615E-2</c:v>
                </c:pt>
                <c:pt idx="7348">
                  <c:v>1.20229E-2</c:v>
                </c:pt>
                <c:pt idx="7349">
                  <c:v>1.18826E-2</c:v>
                </c:pt>
                <c:pt idx="7350">
                  <c:v>1.17401E-2</c:v>
                </c:pt>
                <c:pt idx="7351">
                  <c:v>1.15952E-2</c:v>
                </c:pt>
                <c:pt idx="7352">
                  <c:v>1.14477E-2</c:v>
                </c:pt>
                <c:pt idx="7353">
                  <c:v>1.12972E-2</c:v>
                </c:pt>
                <c:pt idx="7354">
                  <c:v>1.1143500000000001E-2</c:v>
                </c:pt>
                <c:pt idx="7355">
                  <c:v>1.09862E-2</c:v>
                </c:pt>
                <c:pt idx="7356">
                  <c:v>1.0825E-2</c:v>
                </c:pt>
                <c:pt idx="7357">
                  <c:v>1.0659699999999999E-2</c:v>
                </c:pt>
                <c:pt idx="7358">
                  <c:v>1.04899E-2</c:v>
                </c:pt>
                <c:pt idx="7359">
                  <c:v>1.0315299999999999E-2</c:v>
                </c:pt>
                <c:pt idx="7360">
                  <c:v>1.0135699999999999E-2</c:v>
                </c:pt>
                <c:pt idx="7361" formatCode="0.00E+00">
                  <c:v>9.9505800000000005E-3</c:v>
                </c:pt>
                <c:pt idx="7362" formatCode="0.00E+00">
                  <c:v>9.7597799999999992E-3</c:v>
                </c:pt>
                <c:pt idx="7363" formatCode="0.00E+00">
                  <c:v>9.5629500000000006E-3</c:v>
                </c:pt>
                <c:pt idx="7364" formatCode="0.00E+00">
                  <c:v>9.3598099999999997E-3</c:v>
                </c:pt>
                <c:pt idx="7365" formatCode="0.00E+00">
                  <c:v>9.1500499999999999E-3</c:v>
                </c:pt>
                <c:pt idx="7366" formatCode="0.00E+00">
                  <c:v>8.9333799999999994E-3</c:v>
                </c:pt>
                <c:pt idx="7367" formatCode="0.00E+00">
                  <c:v>8.70953E-3</c:v>
                </c:pt>
                <c:pt idx="7368" formatCode="0.00E+00">
                  <c:v>8.4782199999999999E-3</c:v>
                </c:pt>
                <c:pt idx="7369" formatCode="0.00E+00">
                  <c:v>8.2391800000000005E-3</c:v>
                </c:pt>
                <c:pt idx="7370" formatCode="0.00E+00">
                  <c:v>7.9921599999999999E-3</c:v>
                </c:pt>
                <c:pt idx="7371" formatCode="0.00E+00">
                  <c:v>7.7369200000000004E-3</c:v>
                </c:pt>
                <c:pt idx="7372" formatCode="0.00E+00">
                  <c:v>7.47323E-3</c:v>
                </c:pt>
                <c:pt idx="7373" formatCode="0.00E+00">
                  <c:v>7.2008699999999998E-3</c:v>
                </c:pt>
                <c:pt idx="7374" formatCode="0.00E+00">
                  <c:v>6.9196300000000004E-3</c:v>
                </c:pt>
                <c:pt idx="7375" formatCode="0.00E+00">
                  <c:v>6.6293300000000001E-3</c:v>
                </c:pt>
                <c:pt idx="7376" formatCode="0.00E+00">
                  <c:v>6.3298E-3</c:v>
                </c:pt>
                <c:pt idx="7377" formatCode="0.00E+00">
                  <c:v>6.0208700000000002E-3</c:v>
                </c:pt>
                <c:pt idx="7378" formatCode="0.00E+00">
                  <c:v>5.7023999999999998E-3</c:v>
                </c:pt>
                <c:pt idx="7379" formatCode="0.00E+00">
                  <c:v>5.3742800000000004E-3</c:v>
                </c:pt>
                <c:pt idx="7380" formatCode="0.00E+00">
                  <c:v>5.0363999999999999E-3</c:v>
                </c:pt>
                <c:pt idx="7381" formatCode="0.00E+00">
                  <c:v>4.6886799999999998E-3</c:v>
                </c:pt>
                <c:pt idx="7382" formatCode="0.00E+00">
                  <c:v>4.3310500000000004E-3</c:v>
                </c:pt>
                <c:pt idx="7383" formatCode="0.00E+00">
                  <c:v>3.9634600000000002E-3</c:v>
                </c:pt>
                <c:pt idx="7384" formatCode="0.00E+00">
                  <c:v>3.5859099999999999E-3</c:v>
                </c:pt>
                <c:pt idx="7385" formatCode="0.00E+00">
                  <c:v>3.1983799999999998E-3</c:v>
                </c:pt>
                <c:pt idx="7386" formatCode="0.00E+00">
                  <c:v>2.8008999999999998E-3</c:v>
                </c:pt>
                <c:pt idx="7387" formatCode="0.00E+00">
                  <c:v>2.3935100000000002E-3</c:v>
                </c:pt>
                <c:pt idx="7388" formatCode="0.00E+00">
                  <c:v>1.97628E-3</c:v>
                </c:pt>
                <c:pt idx="7389" formatCode="0.00E+00">
                  <c:v>1.54929E-3</c:v>
                </c:pt>
                <c:pt idx="7390" formatCode="0.00E+00">
                  <c:v>1.1126700000000001E-3</c:v>
                </c:pt>
                <c:pt idx="7391" formatCode="0.00E+00">
                  <c:v>6.6654400000000003E-4</c:v>
                </c:pt>
                <c:pt idx="7392" formatCode="0.00E+00">
                  <c:v>2.1108100000000001E-4</c:v>
                </c:pt>
                <c:pt idx="7393" formatCode="0.00E+00">
                  <c:v>-2.5353499999999999E-4</c:v>
                </c:pt>
                <c:pt idx="7394" formatCode="0.00E+00">
                  <c:v>-7.2709599999999999E-4</c:v>
                </c:pt>
                <c:pt idx="7395" formatCode="0.00E+00">
                  <c:v>-1.20937E-3</c:v>
                </c:pt>
                <c:pt idx="7396" formatCode="0.00E+00">
                  <c:v>-1.70009E-3</c:v>
                </c:pt>
                <c:pt idx="7397" formatCode="0.00E+00">
                  <c:v>-2.1989800000000001E-3</c:v>
                </c:pt>
                <c:pt idx="7398" formatCode="0.00E+00">
                  <c:v>-2.7057299999999999E-3</c:v>
                </c:pt>
                <c:pt idx="7399" formatCode="0.00E+00">
                  <c:v>-3.2200100000000001E-3</c:v>
                </c:pt>
                <c:pt idx="7400" formatCode="0.00E+00">
                  <c:v>-3.7414700000000002E-3</c:v>
                </c:pt>
                <c:pt idx="7401" formatCode="0.00E+00">
                  <c:v>-4.2697200000000003E-3</c:v>
                </c:pt>
                <c:pt idx="7402" formatCode="0.00E+00">
                  <c:v>-4.8043699999999996E-3</c:v>
                </c:pt>
                <c:pt idx="7403" formatCode="0.00E+00">
                  <c:v>-5.34499E-3</c:v>
                </c:pt>
                <c:pt idx="7404" formatCode="0.00E+00">
                  <c:v>-5.8911399999999996E-3</c:v>
                </c:pt>
                <c:pt idx="7405" formatCode="0.00E+00">
                  <c:v>-6.4423500000000003E-3</c:v>
                </c:pt>
                <c:pt idx="7406" formatCode="0.00E+00">
                  <c:v>-6.99812E-3</c:v>
                </c:pt>
                <c:pt idx="7407" formatCode="0.00E+00">
                  <c:v>-7.55794E-3</c:v>
                </c:pt>
                <c:pt idx="7408" formatCode="0.00E+00">
                  <c:v>-8.1212899999999998E-3</c:v>
                </c:pt>
                <c:pt idx="7409" formatCode="0.00E+00">
                  <c:v>-8.6876200000000001E-3</c:v>
                </c:pt>
                <c:pt idx="7410" formatCode="0.00E+00">
                  <c:v>-9.2563400000000001E-3</c:v>
                </c:pt>
                <c:pt idx="7411" formatCode="0.00E+00">
                  <c:v>-9.8268799999999996E-3</c:v>
                </c:pt>
                <c:pt idx="7412">
                  <c:v>-1.0398599999999999E-2</c:v>
                </c:pt>
                <c:pt idx="7413">
                  <c:v>-1.0971E-2</c:v>
                </c:pt>
                <c:pt idx="7414">
                  <c:v>-1.15432E-2</c:v>
                </c:pt>
                <c:pt idx="7415">
                  <c:v>-1.21148E-2</c:v>
                </c:pt>
                <c:pt idx="7416">
                  <c:v>-1.2685E-2</c:v>
                </c:pt>
                <c:pt idx="7417">
                  <c:v>-1.32531E-2</c:v>
                </c:pt>
                <c:pt idx="7418">
                  <c:v>-1.3818499999999999E-2</c:v>
                </c:pt>
                <c:pt idx="7419">
                  <c:v>-1.4380499999999999E-2</c:v>
                </c:pt>
                <c:pt idx="7420">
                  <c:v>-1.49383E-2</c:v>
                </c:pt>
                <c:pt idx="7421">
                  <c:v>-1.54912E-2</c:v>
                </c:pt>
                <c:pt idx="7422">
                  <c:v>-1.6038500000000001E-2</c:v>
                </c:pt>
                <c:pt idx="7423">
                  <c:v>-1.6579400000000001E-2</c:v>
                </c:pt>
                <c:pt idx="7424">
                  <c:v>-1.7113199999999999E-2</c:v>
                </c:pt>
                <c:pt idx="7425">
                  <c:v>-1.7639200000000001E-2</c:v>
                </c:pt>
                <c:pt idx="7426">
                  <c:v>-1.8156700000000001E-2</c:v>
                </c:pt>
                <c:pt idx="7427">
                  <c:v>-1.8664799999999999E-2</c:v>
                </c:pt>
                <c:pt idx="7428">
                  <c:v>-1.9162800000000001E-2</c:v>
                </c:pt>
                <c:pt idx="7429">
                  <c:v>-1.9649900000000001E-2</c:v>
                </c:pt>
                <c:pt idx="7430">
                  <c:v>-2.0125500000000001E-2</c:v>
                </c:pt>
                <c:pt idx="7431">
                  <c:v>-2.0588800000000001E-2</c:v>
                </c:pt>
                <c:pt idx="7432">
                  <c:v>-2.1038999999999999E-2</c:v>
                </c:pt>
                <c:pt idx="7433">
                  <c:v>-2.1475500000000002E-2</c:v>
                </c:pt>
                <c:pt idx="7434">
                  <c:v>-2.1897300000000001E-2</c:v>
                </c:pt>
                <c:pt idx="7435">
                  <c:v>-2.2304000000000001E-2</c:v>
                </c:pt>
                <c:pt idx="7436">
                  <c:v>-2.2694700000000002E-2</c:v>
                </c:pt>
                <c:pt idx="7437">
                  <c:v>-2.30688E-2</c:v>
                </c:pt>
                <c:pt idx="7438">
                  <c:v>-2.3425600000000001E-2</c:v>
                </c:pt>
                <c:pt idx="7439">
                  <c:v>-2.3764299999999999E-2</c:v>
                </c:pt>
                <c:pt idx="7440">
                  <c:v>-2.4084499999999998E-2</c:v>
                </c:pt>
                <c:pt idx="7441">
                  <c:v>-2.4385299999999999E-2</c:v>
                </c:pt>
                <c:pt idx="7442">
                  <c:v>-2.4666199999999999E-2</c:v>
                </c:pt>
                <c:pt idx="7443">
                  <c:v>-2.49267E-2</c:v>
                </c:pt>
                <c:pt idx="7444">
                  <c:v>-2.5166000000000001E-2</c:v>
                </c:pt>
                <c:pt idx="7445">
                  <c:v>-2.5383699999999999E-2</c:v>
                </c:pt>
                <c:pt idx="7446">
                  <c:v>-2.55792E-2</c:v>
                </c:pt>
                <c:pt idx="7447">
                  <c:v>-2.5752000000000001E-2</c:v>
                </c:pt>
                <c:pt idx="7448">
                  <c:v>-2.59017E-2</c:v>
                </c:pt>
                <c:pt idx="7449">
                  <c:v>-2.6027600000000001E-2</c:v>
                </c:pt>
                <c:pt idx="7450">
                  <c:v>-2.61295E-2</c:v>
                </c:pt>
                <c:pt idx="7451">
                  <c:v>-2.6206799999999999E-2</c:v>
                </c:pt>
                <c:pt idx="7452">
                  <c:v>-2.6259299999999999E-2</c:v>
                </c:pt>
                <c:pt idx="7453">
                  <c:v>-2.6286500000000001E-2</c:v>
                </c:pt>
                <c:pt idx="7454">
                  <c:v>-2.6288099999999998E-2</c:v>
                </c:pt>
                <c:pt idx="7455">
                  <c:v>-2.62639E-2</c:v>
                </c:pt>
                <c:pt idx="7456">
                  <c:v>-2.6213500000000001E-2</c:v>
                </c:pt>
                <c:pt idx="7457">
                  <c:v>-2.6136800000000002E-2</c:v>
                </c:pt>
                <c:pt idx="7458">
                  <c:v>-2.6033500000000001E-2</c:v>
                </c:pt>
                <c:pt idx="7459">
                  <c:v>-2.5903599999999999E-2</c:v>
                </c:pt>
                <c:pt idx="7460">
                  <c:v>-2.5746700000000001E-2</c:v>
                </c:pt>
                <c:pt idx="7461">
                  <c:v>-2.5562999999999999E-2</c:v>
                </c:pt>
                <c:pt idx="7462">
                  <c:v>-2.5352199999999998E-2</c:v>
                </c:pt>
                <c:pt idx="7463">
                  <c:v>-2.5114399999999999E-2</c:v>
                </c:pt>
                <c:pt idx="7464">
                  <c:v>-2.4849599999999999E-2</c:v>
                </c:pt>
                <c:pt idx="7465">
                  <c:v>-2.4557800000000001E-2</c:v>
                </c:pt>
                <c:pt idx="7466">
                  <c:v>-2.4239199999999999E-2</c:v>
                </c:pt>
                <c:pt idx="7467">
                  <c:v>-2.38938E-2</c:v>
                </c:pt>
                <c:pt idx="7468">
                  <c:v>-2.3521799999999999E-2</c:v>
                </c:pt>
                <c:pt idx="7469">
                  <c:v>-2.3123399999999999E-2</c:v>
                </c:pt>
                <c:pt idx="7470">
                  <c:v>-2.2698900000000001E-2</c:v>
                </c:pt>
                <c:pt idx="7471">
                  <c:v>-2.2248500000000001E-2</c:v>
                </c:pt>
                <c:pt idx="7472">
                  <c:v>-2.1772400000000001E-2</c:v>
                </c:pt>
                <c:pt idx="7473">
                  <c:v>-2.1271100000000001E-2</c:v>
                </c:pt>
                <c:pt idx="7474">
                  <c:v>-2.0745E-2</c:v>
                </c:pt>
                <c:pt idx="7475">
                  <c:v>-2.0194400000000001E-2</c:v>
                </c:pt>
                <c:pt idx="7476">
                  <c:v>-1.96197E-2</c:v>
                </c:pt>
                <c:pt idx="7477">
                  <c:v>-1.90216E-2</c:v>
                </c:pt>
                <c:pt idx="7478">
                  <c:v>-1.84005E-2</c:v>
                </c:pt>
                <c:pt idx="7479">
                  <c:v>-1.7756899999999999E-2</c:v>
                </c:pt>
                <c:pt idx="7480">
                  <c:v>-1.70914E-2</c:v>
                </c:pt>
                <c:pt idx="7481">
                  <c:v>-1.6404800000000001E-2</c:v>
                </c:pt>
                <c:pt idx="7482">
                  <c:v>-1.56975E-2</c:v>
                </c:pt>
                <c:pt idx="7483">
                  <c:v>-1.49704E-2</c:v>
                </c:pt>
                <c:pt idx="7484">
                  <c:v>-1.42241E-2</c:v>
                </c:pt>
                <c:pt idx="7485">
                  <c:v>-1.34593E-2</c:v>
                </c:pt>
                <c:pt idx="7486">
                  <c:v>-1.26769E-2</c:v>
                </c:pt>
                <c:pt idx="7487">
                  <c:v>-1.18776E-2</c:v>
                </c:pt>
                <c:pt idx="7488">
                  <c:v>-1.1062300000000001E-2</c:v>
                </c:pt>
                <c:pt idx="7489">
                  <c:v>-1.02319E-2</c:v>
                </c:pt>
                <c:pt idx="7490" formatCode="0.00E+00">
                  <c:v>-9.3871600000000003E-3</c:v>
                </c:pt>
                <c:pt idx="7491" formatCode="0.00E+00">
                  <c:v>-8.5290499999999998E-3</c:v>
                </c:pt>
                <c:pt idx="7492" formatCode="0.00E+00">
                  <c:v>-7.6585000000000004E-3</c:v>
                </c:pt>
                <c:pt idx="7493" formatCode="0.00E+00">
                  <c:v>-6.7764399999999999E-3</c:v>
                </c:pt>
                <c:pt idx="7494" formatCode="0.00E+00">
                  <c:v>-5.8838600000000003E-3</c:v>
                </c:pt>
                <c:pt idx="7495" formatCode="0.00E+00">
                  <c:v>-4.9817400000000001E-3</c:v>
                </c:pt>
                <c:pt idx="7496" formatCode="0.00E+00">
                  <c:v>-4.0710900000000003E-3</c:v>
                </c:pt>
                <c:pt idx="7497" formatCode="0.00E+00">
                  <c:v>-3.15293E-3</c:v>
                </c:pt>
                <c:pt idx="7498" formatCode="0.00E+00">
                  <c:v>-2.2282999999999999E-3</c:v>
                </c:pt>
                <c:pt idx="7499" formatCode="0.00E+00">
                  <c:v>-1.2982600000000001E-3</c:v>
                </c:pt>
                <c:pt idx="7500" formatCode="0.00E+00">
                  <c:v>-3.6385200000000001E-4</c:v>
                </c:pt>
                <c:pt idx="7501" formatCode="0.00E+00">
                  <c:v>5.7383200000000003E-4</c:v>
                </c:pt>
                <c:pt idx="7502" formatCode="0.00E+00">
                  <c:v>1.5137099999999999E-3</c:v>
                </c:pt>
                <c:pt idx="7503" formatCode="0.00E+00">
                  <c:v>2.4547000000000002E-3</c:v>
                </c:pt>
                <c:pt idx="7504" formatCode="0.00E+00">
                  <c:v>3.3957000000000002E-3</c:v>
                </c:pt>
                <c:pt idx="7505" formatCode="0.00E+00">
                  <c:v>4.3356100000000002E-3</c:v>
                </c:pt>
                <c:pt idx="7506" formatCode="0.00E+00">
                  <c:v>5.2733199999999997E-3</c:v>
                </c:pt>
                <c:pt idx="7507" formatCode="0.00E+00">
                  <c:v>6.2077299999999998E-3</c:v>
                </c:pt>
                <c:pt idx="7508" formatCode="0.00E+00">
                  <c:v>7.1377300000000001E-3</c:v>
                </c:pt>
                <c:pt idx="7509" formatCode="0.00E+00">
                  <c:v>8.0622300000000001E-3</c:v>
                </c:pt>
                <c:pt idx="7510" formatCode="0.00E+00">
                  <c:v>8.9801099999999995E-3</c:v>
                </c:pt>
                <c:pt idx="7511" formatCode="0.00E+00">
                  <c:v>9.8902799999999996E-3</c:v>
                </c:pt>
                <c:pt idx="7512">
                  <c:v>1.07917E-2</c:v>
                </c:pt>
                <c:pt idx="7513">
                  <c:v>1.1683199999999999E-2</c:v>
                </c:pt>
                <c:pt idx="7514">
                  <c:v>1.2563700000000001E-2</c:v>
                </c:pt>
                <c:pt idx="7515">
                  <c:v>1.3432299999999999E-2</c:v>
                </c:pt>
                <c:pt idx="7516">
                  <c:v>1.42878E-2</c:v>
                </c:pt>
                <c:pt idx="7517">
                  <c:v>1.5129200000000001E-2</c:v>
                </c:pt>
                <c:pt idx="7518">
                  <c:v>1.5955400000000002E-2</c:v>
                </c:pt>
                <c:pt idx="7519">
                  <c:v>1.6765599999999999E-2</c:v>
                </c:pt>
                <c:pt idx="7520">
                  <c:v>1.75587E-2</c:v>
                </c:pt>
                <c:pt idx="7521">
                  <c:v>1.8333700000000001E-2</c:v>
                </c:pt>
                <c:pt idx="7522">
                  <c:v>1.9089800000000001E-2</c:v>
                </c:pt>
                <c:pt idx="7523">
                  <c:v>1.98259E-2</c:v>
                </c:pt>
                <c:pt idx="7524">
                  <c:v>2.0541199999999999E-2</c:v>
                </c:pt>
                <c:pt idx="7525">
                  <c:v>2.1234800000000002E-2</c:v>
                </c:pt>
                <c:pt idx="7526">
                  <c:v>2.1905899999999999E-2</c:v>
                </c:pt>
                <c:pt idx="7527">
                  <c:v>2.2553699999999999E-2</c:v>
                </c:pt>
                <c:pt idx="7528">
                  <c:v>2.3177400000000001E-2</c:v>
                </c:pt>
                <c:pt idx="7529">
                  <c:v>2.3776200000000001E-2</c:v>
                </c:pt>
                <c:pt idx="7530">
                  <c:v>2.43494E-2</c:v>
                </c:pt>
                <c:pt idx="7531">
                  <c:v>2.48963E-2</c:v>
                </c:pt>
                <c:pt idx="7532">
                  <c:v>2.54162E-2</c:v>
                </c:pt>
                <c:pt idx="7533">
                  <c:v>2.59086E-2</c:v>
                </c:pt>
                <c:pt idx="7534">
                  <c:v>2.6372799999999998E-2</c:v>
                </c:pt>
                <c:pt idx="7535">
                  <c:v>2.68083E-2</c:v>
                </c:pt>
                <c:pt idx="7536">
                  <c:v>2.7214599999999999E-2</c:v>
                </c:pt>
                <c:pt idx="7537">
                  <c:v>2.75912E-2</c:v>
                </c:pt>
                <c:pt idx="7538">
                  <c:v>2.7937699999999999E-2</c:v>
                </c:pt>
                <c:pt idx="7539">
                  <c:v>2.82536E-2</c:v>
                </c:pt>
                <c:pt idx="7540">
                  <c:v>2.8538600000000001E-2</c:v>
                </c:pt>
                <c:pt idx="7541">
                  <c:v>2.87923E-2</c:v>
                </c:pt>
                <c:pt idx="7542">
                  <c:v>2.9014600000000002E-2</c:v>
                </c:pt>
                <c:pt idx="7543">
                  <c:v>2.9205100000000001E-2</c:v>
                </c:pt>
                <c:pt idx="7544">
                  <c:v>2.93637E-2</c:v>
                </c:pt>
                <c:pt idx="7545">
                  <c:v>2.9490200000000001E-2</c:v>
                </c:pt>
                <c:pt idx="7546">
                  <c:v>2.95845E-2</c:v>
                </c:pt>
                <c:pt idx="7547">
                  <c:v>2.9646499999999999E-2</c:v>
                </c:pt>
                <c:pt idx="7548">
                  <c:v>2.96762E-2</c:v>
                </c:pt>
                <c:pt idx="7549">
                  <c:v>2.9673600000000001E-2</c:v>
                </c:pt>
                <c:pt idx="7550">
                  <c:v>2.96387E-2</c:v>
                </c:pt>
                <c:pt idx="7551">
                  <c:v>2.9571699999999999E-2</c:v>
                </c:pt>
                <c:pt idx="7552">
                  <c:v>2.9472700000000001E-2</c:v>
                </c:pt>
                <c:pt idx="7553">
                  <c:v>2.9341900000000001E-2</c:v>
                </c:pt>
                <c:pt idx="7554">
                  <c:v>2.9179400000000001E-2</c:v>
                </c:pt>
                <c:pt idx="7555">
                  <c:v>2.89856E-2</c:v>
                </c:pt>
                <c:pt idx="7556">
                  <c:v>2.87607E-2</c:v>
                </c:pt>
                <c:pt idx="7557">
                  <c:v>2.8505099999999998E-2</c:v>
                </c:pt>
                <c:pt idx="7558">
                  <c:v>2.82191E-2</c:v>
                </c:pt>
                <c:pt idx="7559">
                  <c:v>2.7903299999999999E-2</c:v>
                </c:pt>
                <c:pt idx="7560">
                  <c:v>2.7557999999999999E-2</c:v>
                </c:pt>
                <c:pt idx="7561">
                  <c:v>2.7183800000000001E-2</c:v>
                </c:pt>
                <c:pt idx="7562">
                  <c:v>2.6781099999999999E-2</c:v>
                </c:pt>
                <c:pt idx="7563">
                  <c:v>2.6350499999999999E-2</c:v>
                </c:pt>
                <c:pt idx="7564">
                  <c:v>2.5892700000000001E-2</c:v>
                </c:pt>
                <c:pt idx="7565">
                  <c:v>2.5408300000000002E-2</c:v>
                </c:pt>
                <c:pt idx="7566">
                  <c:v>2.4897900000000001E-2</c:v>
                </c:pt>
                <c:pt idx="7567">
                  <c:v>2.43623E-2</c:v>
                </c:pt>
                <c:pt idx="7568">
                  <c:v>2.3802199999999999E-2</c:v>
                </c:pt>
                <c:pt idx="7569">
                  <c:v>2.3218300000000001E-2</c:v>
                </c:pt>
                <c:pt idx="7570">
                  <c:v>2.26114E-2</c:v>
                </c:pt>
                <c:pt idx="7571">
                  <c:v>2.1982399999999999E-2</c:v>
                </c:pt>
                <c:pt idx="7572">
                  <c:v>2.13321E-2</c:v>
                </c:pt>
                <c:pt idx="7573">
                  <c:v>2.06614E-2</c:v>
                </c:pt>
                <c:pt idx="7574">
                  <c:v>1.9971200000000001E-2</c:v>
                </c:pt>
                <c:pt idx="7575">
                  <c:v>1.92623E-2</c:v>
                </c:pt>
                <c:pt idx="7576">
                  <c:v>1.8535800000000002E-2</c:v>
                </c:pt>
                <c:pt idx="7577">
                  <c:v>1.7792499999999999E-2</c:v>
                </c:pt>
                <c:pt idx="7578">
                  <c:v>1.7033599999999999E-2</c:v>
                </c:pt>
                <c:pt idx="7579">
                  <c:v>1.6259800000000001E-2</c:v>
                </c:pt>
                <c:pt idx="7580">
                  <c:v>1.5472400000000001E-2</c:v>
                </c:pt>
                <c:pt idx="7581">
                  <c:v>1.46722E-2</c:v>
                </c:pt>
                <c:pt idx="7582">
                  <c:v>1.3860300000000001E-2</c:v>
                </c:pt>
                <c:pt idx="7583">
                  <c:v>1.30378E-2</c:v>
                </c:pt>
                <c:pt idx="7584">
                  <c:v>1.2205799999999999E-2</c:v>
                </c:pt>
                <c:pt idx="7585">
                  <c:v>1.1365200000000001E-2</c:v>
                </c:pt>
                <c:pt idx="7586">
                  <c:v>1.0517200000000001E-2</c:v>
                </c:pt>
                <c:pt idx="7587" formatCode="0.00E+00">
                  <c:v>9.6627599999999994E-3</c:v>
                </c:pt>
                <c:pt idx="7588" formatCode="0.00E+00">
                  <c:v>8.8030599999999997E-3</c:v>
                </c:pt>
                <c:pt idx="7589" formatCode="0.00E+00">
                  <c:v>7.9391500000000007E-3</c:v>
                </c:pt>
                <c:pt idx="7590" formatCode="0.00E+00">
                  <c:v>7.0720899999999996E-3</c:v>
                </c:pt>
                <c:pt idx="7591" formatCode="0.00E+00">
                  <c:v>6.2029800000000003E-3</c:v>
                </c:pt>
                <c:pt idx="7592" formatCode="0.00E+00">
                  <c:v>5.3328799999999999E-3</c:v>
                </c:pt>
                <c:pt idx="7593" formatCode="0.00E+00">
                  <c:v>4.4628599999999999E-3</c:v>
                </c:pt>
                <c:pt idx="7594" formatCode="0.00E+00">
                  <c:v>3.59399E-3</c:v>
                </c:pt>
                <c:pt idx="7595" formatCode="0.00E+00">
                  <c:v>2.7273200000000001E-3</c:v>
                </c:pt>
                <c:pt idx="7596" formatCode="0.00E+00">
                  <c:v>1.86389E-3</c:v>
                </c:pt>
                <c:pt idx="7597" formatCode="0.00E+00">
                  <c:v>1.0047599999999999E-3</c:v>
                </c:pt>
                <c:pt idx="7598" formatCode="0.00E+00">
                  <c:v>1.5092999999999999E-4</c:v>
                </c:pt>
                <c:pt idx="7599" formatCode="0.00E+00">
                  <c:v>-6.9657699999999998E-4</c:v>
                </c:pt>
                <c:pt idx="7600" formatCode="0.00E+00">
                  <c:v>-1.53677E-3</c:v>
                </c:pt>
                <c:pt idx="7601" formatCode="0.00E+00">
                  <c:v>-2.3686599999999999E-3</c:v>
                </c:pt>
                <c:pt idx="7602" formatCode="0.00E+00">
                  <c:v>-3.1913000000000002E-3</c:v>
                </c:pt>
                <c:pt idx="7603" formatCode="0.00E+00">
                  <c:v>-4.0037299999999996E-3</c:v>
                </c:pt>
                <c:pt idx="7604" formatCode="0.00E+00">
                  <c:v>-4.80504E-3</c:v>
                </c:pt>
                <c:pt idx="7605" formatCode="0.00E+00">
                  <c:v>-5.5943099999999999E-3</c:v>
                </c:pt>
                <c:pt idx="7606" formatCode="0.00E+00">
                  <c:v>-6.3706800000000001E-3</c:v>
                </c:pt>
                <c:pt idx="7607" formatCode="0.00E+00">
                  <c:v>-7.1332799999999997E-3</c:v>
                </c:pt>
                <c:pt idx="7608" formatCode="0.00E+00">
                  <c:v>-7.8812900000000009E-3</c:v>
                </c:pt>
                <c:pt idx="7609" formatCode="0.00E+00">
                  <c:v>-8.6138900000000008E-3</c:v>
                </c:pt>
                <c:pt idx="7610" formatCode="0.00E+00">
                  <c:v>-9.3303199999999996E-3</c:v>
                </c:pt>
                <c:pt idx="7611">
                  <c:v>-1.00298E-2</c:v>
                </c:pt>
                <c:pt idx="7612">
                  <c:v>-1.07116E-2</c:v>
                </c:pt>
                <c:pt idx="7613">
                  <c:v>-1.1375100000000001E-2</c:v>
                </c:pt>
                <c:pt idx="7614">
                  <c:v>-1.20196E-2</c:v>
                </c:pt>
                <c:pt idx="7615">
                  <c:v>-1.26444E-2</c:v>
                </c:pt>
                <c:pt idx="7616">
                  <c:v>-1.3249E-2</c:v>
                </c:pt>
                <c:pt idx="7617">
                  <c:v>-1.3832799999999999E-2</c:v>
                </c:pt>
                <c:pt idx="7618">
                  <c:v>-1.43952E-2</c:v>
                </c:pt>
                <c:pt idx="7619">
                  <c:v>-1.4935800000000001E-2</c:v>
                </c:pt>
                <c:pt idx="7620">
                  <c:v>-1.54541E-2</c:v>
                </c:pt>
                <c:pt idx="7621">
                  <c:v>-1.5949600000000001E-2</c:v>
                </c:pt>
                <c:pt idx="7622">
                  <c:v>-1.6421999999999999E-2</c:v>
                </c:pt>
                <c:pt idx="7623">
                  <c:v>-1.6870900000000001E-2</c:v>
                </c:pt>
                <c:pt idx="7624">
                  <c:v>-1.7295999999999999E-2</c:v>
                </c:pt>
                <c:pt idx="7625">
                  <c:v>-1.7697000000000001E-2</c:v>
                </c:pt>
                <c:pt idx="7626">
                  <c:v>-1.8073599999999999E-2</c:v>
                </c:pt>
                <c:pt idx="7627">
                  <c:v>-1.84256E-2</c:v>
                </c:pt>
                <c:pt idx="7628">
                  <c:v>-1.8752899999999999E-2</c:v>
                </c:pt>
                <c:pt idx="7629">
                  <c:v>-1.9055300000000001E-2</c:v>
                </c:pt>
                <c:pt idx="7630">
                  <c:v>-1.9332599999999998E-2</c:v>
                </c:pt>
                <c:pt idx="7631">
                  <c:v>-1.9584899999999999E-2</c:v>
                </c:pt>
                <c:pt idx="7632">
                  <c:v>-1.9812E-2</c:v>
                </c:pt>
                <c:pt idx="7633">
                  <c:v>-2.00141E-2</c:v>
                </c:pt>
                <c:pt idx="7634">
                  <c:v>-2.0191000000000001E-2</c:v>
                </c:pt>
                <c:pt idx="7635">
                  <c:v>-2.0342900000000001E-2</c:v>
                </c:pt>
                <c:pt idx="7636">
                  <c:v>-2.0469899999999999E-2</c:v>
                </c:pt>
                <c:pt idx="7637">
                  <c:v>-2.0572199999999999E-2</c:v>
                </c:pt>
                <c:pt idx="7638">
                  <c:v>-2.0649799999999999E-2</c:v>
                </c:pt>
                <c:pt idx="7639">
                  <c:v>-2.0703099999999999E-2</c:v>
                </c:pt>
                <c:pt idx="7640">
                  <c:v>-2.07321E-2</c:v>
                </c:pt>
                <c:pt idx="7641">
                  <c:v>-2.07373E-2</c:v>
                </c:pt>
                <c:pt idx="7642">
                  <c:v>-2.0718899999999998E-2</c:v>
                </c:pt>
                <c:pt idx="7643">
                  <c:v>-2.0677299999999999E-2</c:v>
                </c:pt>
                <c:pt idx="7644">
                  <c:v>-2.0612700000000001E-2</c:v>
                </c:pt>
                <c:pt idx="7645">
                  <c:v>-2.0525600000000001E-2</c:v>
                </c:pt>
                <c:pt idx="7646">
                  <c:v>-2.0416500000000001E-2</c:v>
                </c:pt>
                <c:pt idx="7647">
                  <c:v>-2.02857E-2</c:v>
                </c:pt>
                <c:pt idx="7648">
                  <c:v>-2.0133700000000001E-2</c:v>
                </c:pt>
                <c:pt idx="7649">
                  <c:v>-1.9961099999999999E-2</c:v>
                </c:pt>
                <c:pt idx="7650">
                  <c:v>-1.97682E-2</c:v>
                </c:pt>
                <c:pt idx="7651">
                  <c:v>-1.9555800000000002E-2</c:v>
                </c:pt>
                <c:pt idx="7652">
                  <c:v>-1.9324299999999999E-2</c:v>
                </c:pt>
                <c:pt idx="7653">
                  <c:v>-1.9074399999999998E-2</c:v>
                </c:pt>
                <c:pt idx="7654">
                  <c:v>-1.88065E-2</c:v>
                </c:pt>
                <c:pt idx="7655">
                  <c:v>-1.85215E-2</c:v>
                </c:pt>
                <c:pt idx="7656">
                  <c:v>-1.8219800000000001E-2</c:v>
                </c:pt>
                <c:pt idx="7657">
                  <c:v>-1.79022E-2</c:v>
                </c:pt>
                <c:pt idx="7658">
                  <c:v>-1.75693E-2</c:v>
                </c:pt>
                <c:pt idx="7659">
                  <c:v>-1.7221799999999999E-2</c:v>
                </c:pt>
                <c:pt idx="7660">
                  <c:v>-1.68605E-2</c:v>
                </c:pt>
                <c:pt idx="7661">
                  <c:v>-1.6485900000000001E-2</c:v>
                </c:pt>
                <c:pt idx="7662">
                  <c:v>-1.6098899999999999E-2</c:v>
                </c:pt>
                <c:pt idx="7663">
                  <c:v>-1.5700200000000001E-2</c:v>
                </c:pt>
                <c:pt idx="7664">
                  <c:v>-1.5290400000000001E-2</c:v>
                </c:pt>
                <c:pt idx="7665">
                  <c:v>-1.48705E-2</c:v>
                </c:pt>
                <c:pt idx="7666">
                  <c:v>-1.4441000000000001E-2</c:v>
                </c:pt>
                <c:pt idx="7667">
                  <c:v>-1.40027E-2</c:v>
                </c:pt>
                <c:pt idx="7668">
                  <c:v>-1.35564E-2</c:v>
                </c:pt>
                <c:pt idx="7669">
                  <c:v>-1.3102900000000001E-2</c:v>
                </c:pt>
                <c:pt idx="7670">
                  <c:v>-1.26429E-2</c:v>
                </c:pt>
                <c:pt idx="7671">
                  <c:v>-1.2177199999999999E-2</c:v>
                </c:pt>
                <c:pt idx="7672">
                  <c:v>-1.17064E-2</c:v>
                </c:pt>
                <c:pt idx="7673">
                  <c:v>-1.1231400000000001E-2</c:v>
                </c:pt>
                <c:pt idx="7674">
                  <c:v>-1.0752899999999999E-2</c:v>
                </c:pt>
                <c:pt idx="7675">
                  <c:v>-1.0271600000000001E-2</c:v>
                </c:pt>
                <c:pt idx="7676" formatCode="0.00E+00">
                  <c:v>-9.7882200000000003E-3</c:v>
                </c:pt>
                <c:pt idx="7677" formatCode="0.00E+00">
                  <c:v>-9.3035300000000008E-3</c:v>
                </c:pt>
                <c:pt idx="7678" formatCode="0.00E+00">
                  <c:v>-8.8182299999999998E-3</c:v>
                </c:pt>
                <c:pt idx="7679" formatCode="0.00E+00">
                  <c:v>-8.3330000000000001E-3</c:v>
                </c:pt>
                <c:pt idx="7680" formatCode="0.00E+00">
                  <c:v>-7.8485299999999994E-3</c:v>
                </c:pt>
                <c:pt idx="7681" formatCode="0.00E+00">
                  <c:v>-7.3654899999999997E-3</c:v>
                </c:pt>
                <c:pt idx="7682" formatCode="0.00E+00">
                  <c:v>-6.8845599999999996E-3</c:v>
                </c:pt>
                <c:pt idx="7683" formatCode="0.00E+00">
                  <c:v>-6.4063599999999998E-3</c:v>
                </c:pt>
                <c:pt idx="7684" formatCode="0.00E+00">
                  <c:v>-5.9315399999999999E-3</c:v>
                </c:pt>
                <c:pt idx="7685" formatCode="0.00E+00">
                  <c:v>-5.4606999999999998E-3</c:v>
                </c:pt>
                <c:pt idx="7686" formatCode="0.00E+00">
                  <c:v>-4.9944500000000001E-3</c:v>
                </c:pt>
                <c:pt idx="7687" formatCode="0.00E+00">
                  <c:v>-4.5333500000000002E-3</c:v>
                </c:pt>
                <c:pt idx="7688" formatCode="0.00E+00">
                  <c:v>-4.0779700000000002E-3</c:v>
                </c:pt>
                <c:pt idx="7689" formatCode="0.00E+00">
                  <c:v>-3.6288499999999999E-3</c:v>
                </c:pt>
                <c:pt idx="7690" formatCode="0.00E+00">
                  <c:v>-3.1865000000000001E-3</c:v>
                </c:pt>
                <c:pt idx="7691" formatCode="0.00E+00">
                  <c:v>-2.75143E-3</c:v>
                </c:pt>
                <c:pt idx="7692" formatCode="0.00E+00">
                  <c:v>-2.3241099999999999E-3</c:v>
                </c:pt>
                <c:pt idx="7693" formatCode="0.00E+00">
                  <c:v>-1.905E-3</c:v>
                </c:pt>
                <c:pt idx="7694" formatCode="0.00E+00">
                  <c:v>-1.49452E-3</c:v>
                </c:pt>
                <c:pt idx="7695" formatCode="0.00E+00">
                  <c:v>-1.09308E-3</c:v>
                </c:pt>
                <c:pt idx="7696" formatCode="0.00E+00">
                  <c:v>-7.0108099999999999E-4</c:v>
                </c:pt>
                <c:pt idx="7697" formatCode="0.00E+00">
                  <c:v>-3.18869E-4</c:v>
                </c:pt>
                <c:pt idx="7698" formatCode="0.00E+00">
                  <c:v>5.3214999999999998E-5</c:v>
                </c:pt>
                <c:pt idx="7699" formatCode="0.00E+00">
                  <c:v>4.1485900000000001E-4</c:v>
                </c:pt>
                <c:pt idx="7700" formatCode="0.00E+00">
                  <c:v>7.6577700000000004E-4</c:v>
                </c:pt>
                <c:pt idx="7701" formatCode="0.00E+00">
                  <c:v>1.1057E-3</c:v>
                </c:pt>
                <c:pt idx="7702" formatCode="0.00E+00">
                  <c:v>1.4344E-3</c:v>
                </c:pt>
                <c:pt idx="7703" formatCode="0.00E+00">
                  <c:v>1.7516700000000001E-3</c:v>
                </c:pt>
                <c:pt idx="7704" formatCode="0.00E+00">
                  <c:v>2.0573000000000002E-3</c:v>
                </c:pt>
                <c:pt idx="7705" formatCode="0.00E+00">
                  <c:v>2.3511500000000002E-3</c:v>
                </c:pt>
                <c:pt idx="7706" formatCode="0.00E+00">
                  <c:v>2.6330699999999999E-3</c:v>
                </c:pt>
                <c:pt idx="7707" formatCode="0.00E+00">
                  <c:v>2.90296E-3</c:v>
                </c:pt>
                <c:pt idx="7708" formatCode="0.00E+00">
                  <c:v>3.16073E-3</c:v>
                </c:pt>
                <c:pt idx="7709" formatCode="0.00E+00">
                  <c:v>3.4063100000000001E-3</c:v>
                </c:pt>
                <c:pt idx="7710" formatCode="0.00E+00">
                  <c:v>3.6396699999999998E-3</c:v>
                </c:pt>
                <c:pt idx="7711" formatCode="0.00E+00">
                  <c:v>3.8608000000000002E-3</c:v>
                </c:pt>
                <c:pt idx="7712" formatCode="0.00E+00">
                  <c:v>4.0697099999999998E-3</c:v>
                </c:pt>
                <c:pt idx="7713" formatCode="0.00E+00">
                  <c:v>4.2664299999999999E-3</c:v>
                </c:pt>
                <c:pt idx="7714" formatCode="0.00E+00">
                  <c:v>4.45101E-3</c:v>
                </c:pt>
                <c:pt idx="7715" formatCode="0.00E+00">
                  <c:v>4.6235499999999997E-3</c:v>
                </c:pt>
                <c:pt idx="7716" formatCode="0.00E+00">
                  <c:v>4.7841400000000001E-3</c:v>
                </c:pt>
                <c:pt idx="7717" formatCode="0.00E+00">
                  <c:v>4.9329100000000004E-3</c:v>
                </c:pt>
                <c:pt idx="7718" formatCode="0.00E+00">
                  <c:v>5.0699999999999999E-3</c:v>
                </c:pt>
                <c:pt idx="7719" formatCode="0.00E+00">
                  <c:v>5.19558E-3</c:v>
                </c:pt>
                <c:pt idx="7720" formatCode="0.00E+00">
                  <c:v>5.3098299999999998E-3</c:v>
                </c:pt>
                <c:pt idx="7721" formatCode="0.00E+00">
                  <c:v>5.4129599999999996E-3</c:v>
                </c:pt>
                <c:pt idx="7722" formatCode="0.00E+00">
                  <c:v>5.5052E-3</c:v>
                </c:pt>
                <c:pt idx="7723" formatCode="0.00E+00">
                  <c:v>5.5867800000000004E-3</c:v>
                </c:pt>
                <c:pt idx="7724" formatCode="0.00E+00">
                  <c:v>5.6579600000000001E-3</c:v>
                </c:pt>
                <c:pt idx="7725" formatCode="0.00E+00">
                  <c:v>5.7190299999999999E-3</c:v>
                </c:pt>
                <c:pt idx="7726" formatCode="0.00E+00">
                  <c:v>5.7702600000000001E-3</c:v>
                </c:pt>
                <c:pt idx="7727" formatCode="0.00E+00">
                  <c:v>5.8119699999999996E-3</c:v>
                </c:pt>
                <c:pt idx="7728" formatCode="0.00E+00">
                  <c:v>5.84447E-3</c:v>
                </c:pt>
                <c:pt idx="7729" formatCode="0.00E+00">
                  <c:v>5.8681000000000002E-3</c:v>
                </c:pt>
                <c:pt idx="7730" formatCode="0.00E+00">
                  <c:v>5.8831999999999999E-3</c:v>
                </c:pt>
                <c:pt idx="7731" formatCode="0.00E+00">
                  <c:v>5.8901200000000004E-3</c:v>
                </c:pt>
                <c:pt idx="7732" formatCode="0.00E+00">
                  <c:v>5.8892299999999996E-3</c:v>
                </c:pt>
                <c:pt idx="7733" formatCode="0.00E+00">
                  <c:v>5.8809099999999996E-3</c:v>
                </c:pt>
                <c:pt idx="7734" formatCode="0.00E+00">
                  <c:v>5.8655399999999998E-3</c:v>
                </c:pt>
                <c:pt idx="7735" formatCode="0.00E+00">
                  <c:v>5.8435099999999997E-3</c:v>
                </c:pt>
                <c:pt idx="7736" formatCode="0.00E+00">
                  <c:v>5.8152100000000003E-3</c:v>
                </c:pt>
                <c:pt idx="7737" formatCode="0.00E+00">
                  <c:v>5.7810600000000002E-3</c:v>
                </c:pt>
                <c:pt idx="7738" formatCode="0.00E+00">
                  <c:v>5.7414500000000004E-3</c:v>
                </c:pt>
                <c:pt idx="7739" formatCode="0.00E+00">
                  <c:v>5.6968000000000001E-3</c:v>
                </c:pt>
                <c:pt idx="7740" formatCode="0.00E+00">
                  <c:v>5.6475199999999996E-3</c:v>
                </c:pt>
                <c:pt idx="7741" formatCode="0.00E+00">
                  <c:v>5.5940299999999998E-3</c:v>
                </c:pt>
                <c:pt idx="7742" formatCode="0.00E+00">
                  <c:v>5.53675E-3</c:v>
                </c:pt>
                <c:pt idx="7743" formatCode="0.00E+00">
                  <c:v>5.4760800000000004E-3</c:v>
                </c:pt>
                <c:pt idx="7744" formatCode="0.00E+00">
                  <c:v>5.4124400000000001E-3</c:v>
                </c:pt>
                <c:pt idx="7745" formatCode="0.00E+00">
                  <c:v>5.3462500000000003E-3</c:v>
                </c:pt>
                <c:pt idx="7746" formatCode="0.00E+00">
                  <c:v>5.2779200000000002E-3</c:v>
                </c:pt>
                <c:pt idx="7747" formatCode="0.00E+00">
                  <c:v>5.20785E-3</c:v>
                </c:pt>
                <c:pt idx="7748" formatCode="0.00E+00">
                  <c:v>5.13643E-3</c:v>
                </c:pt>
                <c:pt idx="7749" formatCode="0.00E+00">
                  <c:v>5.0640800000000003E-3</c:v>
                </c:pt>
                <c:pt idx="7750" formatCode="0.00E+00">
                  <c:v>4.9911699999999996E-3</c:v>
                </c:pt>
                <c:pt idx="7751" formatCode="0.00E+00">
                  <c:v>4.91809E-3</c:v>
                </c:pt>
                <c:pt idx="7752" formatCode="0.00E+00">
                  <c:v>4.8452E-3</c:v>
                </c:pt>
                <c:pt idx="7753" formatCode="0.00E+00">
                  <c:v>4.7728800000000002E-3</c:v>
                </c:pt>
                <c:pt idx="7754" formatCode="0.00E+00">
                  <c:v>4.7014700000000001E-3</c:v>
                </c:pt>
                <c:pt idx="7755" formatCode="0.00E+00">
                  <c:v>4.6313200000000004E-3</c:v>
                </c:pt>
                <c:pt idx="7756" formatCode="0.00E+00">
                  <c:v>4.5627699999999998E-3</c:v>
                </c:pt>
                <c:pt idx="7757" formatCode="0.00E+00">
                  <c:v>4.4961300000000001E-3</c:v>
                </c:pt>
                <c:pt idx="7758" formatCode="0.00E+00">
                  <c:v>4.4317100000000002E-3</c:v>
                </c:pt>
                <c:pt idx="7759" formatCode="0.00E+00">
                  <c:v>4.3698000000000001E-3</c:v>
                </c:pt>
                <c:pt idx="7760" formatCode="0.00E+00">
                  <c:v>4.3106899999999998E-3</c:v>
                </c:pt>
                <c:pt idx="7761" formatCode="0.00E+00">
                  <c:v>4.2546399999999996E-3</c:v>
                </c:pt>
                <c:pt idx="7762" formatCode="0.00E+00">
                  <c:v>4.2018999999999997E-3</c:v>
                </c:pt>
                <c:pt idx="7763" formatCode="0.00E+00">
                  <c:v>4.1527100000000004E-3</c:v>
                </c:pt>
                <c:pt idx="7764" formatCode="0.00E+00">
                  <c:v>4.1072900000000004E-3</c:v>
                </c:pt>
                <c:pt idx="7765" formatCode="0.00E+00">
                  <c:v>4.0658400000000003E-3</c:v>
                </c:pt>
                <c:pt idx="7766" formatCode="0.00E+00">
                  <c:v>4.0285599999999996E-3</c:v>
                </c:pt>
                <c:pt idx="7767" formatCode="0.00E+00">
                  <c:v>3.9956000000000002E-3</c:v>
                </c:pt>
                <c:pt idx="7768" formatCode="0.00E+00">
                  <c:v>3.9671300000000001E-3</c:v>
                </c:pt>
                <c:pt idx="7769" formatCode="0.00E+00">
                  <c:v>3.9432699999999996E-3</c:v>
                </c:pt>
                <c:pt idx="7770" formatCode="0.00E+00">
                  <c:v>3.9241500000000004E-3</c:v>
                </c:pt>
                <c:pt idx="7771" formatCode="0.00E+00">
                  <c:v>3.9098700000000002E-3</c:v>
                </c:pt>
                <c:pt idx="7772" formatCode="0.00E+00">
                  <c:v>3.9004999999999999E-3</c:v>
                </c:pt>
                <c:pt idx="7773" formatCode="0.00E+00">
                  <c:v>3.8961099999999999E-3</c:v>
                </c:pt>
                <c:pt idx="7774" formatCode="0.00E+00">
                  <c:v>3.89675E-3</c:v>
                </c:pt>
                <c:pt idx="7775" formatCode="0.00E+00">
                  <c:v>3.9024300000000001E-3</c:v>
                </c:pt>
                <c:pt idx="7776" formatCode="0.00E+00">
                  <c:v>3.9131799999999996E-3</c:v>
                </c:pt>
                <c:pt idx="7777" formatCode="0.00E+00">
                  <c:v>3.9289800000000003E-3</c:v>
                </c:pt>
                <c:pt idx="7778" formatCode="0.00E+00">
                  <c:v>3.9497899999999999E-3</c:v>
                </c:pt>
                <c:pt idx="7779" formatCode="0.00E+00">
                  <c:v>3.9755800000000003E-3</c:v>
                </c:pt>
                <c:pt idx="7780" formatCode="0.00E+00">
                  <c:v>4.00629E-3</c:v>
                </c:pt>
                <c:pt idx="7781" formatCode="0.00E+00">
                  <c:v>4.0418199999999998E-3</c:v>
                </c:pt>
                <c:pt idx="7782" formatCode="0.00E+00">
                  <c:v>4.0820700000000001E-3</c:v>
                </c:pt>
                <c:pt idx="7783" formatCode="0.00E+00">
                  <c:v>4.1269499999999999E-3</c:v>
                </c:pt>
                <c:pt idx="7784" formatCode="0.00E+00">
                  <c:v>4.1763E-3</c:v>
                </c:pt>
                <c:pt idx="7785" formatCode="0.00E+00">
                  <c:v>4.2299700000000004E-3</c:v>
                </c:pt>
                <c:pt idx="7786" formatCode="0.00E+00">
                  <c:v>4.2878200000000003E-3</c:v>
                </c:pt>
                <c:pt idx="7787" formatCode="0.00E+00">
                  <c:v>4.3496400000000001E-3</c:v>
                </c:pt>
                <c:pt idx="7788" formatCode="0.00E+00">
                  <c:v>4.4152499999999999E-3</c:v>
                </c:pt>
                <c:pt idx="7789" formatCode="0.00E+00">
                  <c:v>4.4844300000000002E-3</c:v>
                </c:pt>
                <c:pt idx="7790" formatCode="0.00E+00">
                  <c:v>4.5569599999999997E-3</c:v>
                </c:pt>
                <c:pt idx="7791" formatCode="0.00E+00">
                  <c:v>4.6325999999999997E-3</c:v>
                </c:pt>
                <c:pt idx="7792" formatCode="0.00E+00">
                  <c:v>4.7111000000000002E-3</c:v>
                </c:pt>
                <c:pt idx="7793" formatCode="0.00E+00">
                  <c:v>4.79219E-3</c:v>
                </c:pt>
                <c:pt idx="7794" formatCode="0.00E+00">
                  <c:v>4.87559E-3</c:v>
                </c:pt>
                <c:pt idx="7795" formatCode="0.00E+00">
                  <c:v>4.96102E-3</c:v>
                </c:pt>
                <c:pt idx="7796" formatCode="0.00E+00">
                  <c:v>5.0481800000000002E-3</c:v>
                </c:pt>
                <c:pt idx="7797" formatCode="0.00E+00">
                  <c:v>5.1367599999999998E-3</c:v>
                </c:pt>
                <c:pt idx="7798" formatCode="0.00E+00">
                  <c:v>5.2264399999999997E-3</c:v>
                </c:pt>
                <c:pt idx="7799" formatCode="0.00E+00">
                  <c:v>5.3169100000000002E-3</c:v>
                </c:pt>
                <c:pt idx="7800" formatCode="0.00E+00">
                  <c:v>5.4078199999999998E-3</c:v>
                </c:pt>
                <c:pt idx="7801" formatCode="0.00E+00">
                  <c:v>5.4988399999999996E-3</c:v>
                </c:pt>
                <c:pt idx="7802" formatCode="0.00E+00">
                  <c:v>5.5896299999999999E-3</c:v>
                </c:pt>
                <c:pt idx="7803" formatCode="0.00E+00">
                  <c:v>5.6798200000000004E-3</c:v>
                </c:pt>
                <c:pt idx="7804" formatCode="0.00E+00">
                  <c:v>5.7690800000000002E-3</c:v>
                </c:pt>
                <c:pt idx="7805" formatCode="0.00E+00">
                  <c:v>5.85703E-3</c:v>
                </c:pt>
                <c:pt idx="7806" formatCode="0.00E+00">
                  <c:v>5.9433200000000002E-3</c:v>
                </c:pt>
                <c:pt idx="7807" formatCode="0.00E+00">
                  <c:v>6.0275900000000002E-3</c:v>
                </c:pt>
                <c:pt idx="7808" formatCode="0.00E+00">
                  <c:v>6.1094699999999997E-3</c:v>
                </c:pt>
                <c:pt idx="7809" formatCode="0.00E+00">
                  <c:v>6.1886099999999998E-3</c:v>
                </c:pt>
                <c:pt idx="7810" formatCode="0.00E+00">
                  <c:v>6.2646300000000002E-3</c:v>
                </c:pt>
                <c:pt idx="7811" formatCode="0.00E+00">
                  <c:v>6.3371800000000004E-3</c:v>
                </c:pt>
                <c:pt idx="7812" formatCode="0.00E+00">
                  <c:v>6.40589E-3</c:v>
                </c:pt>
                <c:pt idx="7813" formatCode="0.00E+00">
                  <c:v>6.4704200000000002E-3</c:v>
                </c:pt>
                <c:pt idx="7814" formatCode="0.00E+00">
                  <c:v>6.5304100000000004E-3</c:v>
                </c:pt>
                <c:pt idx="7815" formatCode="0.00E+00">
                  <c:v>6.5855200000000001E-3</c:v>
                </c:pt>
                <c:pt idx="7816" formatCode="0.00E+00">
                  <c:v>6.6354099999999996E-3</c:v>
                </c:pt>
                <c:pt idx="7817" formatCode="0.00E+00">
                  <c:v>6.67974E-3</c:v>
                </c:pt>
                <c:pt idx="7818" formatCode="0.00E+00">
                  <c:v>6.7181899999999998E-3</c:v>
                </c:pt>
                <c:pt idx="7819" formatCode="0.00E+00">
                  <c:v>6.7504399999999999E-3</c:v>
                </c:pt>
                <c:pt idx="7820" formatCode="0.00E+00">
                  <c:v>6.7761799999999997E-3</c:v>
                </c:pt>
                <c:pt idx="7821" formatCode="0.00E+00">
                  <c:v>6.79511E-3</c:v>
                </c:pt>
                <c:pt idx="7822" formatCode="0.00E+00">
                  <c:v>6.80695E-3</c:v>
                </c:pt>
                <c:pt idx="7823" formatCode="0.00E+00">
                  <c:v>6.8114200000000003E-3</c:v>
                </c:pt>
                <c:pt idx="7824" formatCode="0.00E+00">
                  <c:v>6.8082500000000001E-3</c:v>
                </c:pt>
                <c:pt idx="7825" formatCode="0.00E+00">
                  <c:v>6.7971999999999998E-3</c:v>
                </c:pt>
                <c:pt idx="7826" formatCode="0.00E+00">
                  <c:v>6.7780200000000001E-3</c:v>
                </c:pt>
                <c:pt idx="7827" formatCode="0.00E+00">
                  <c:v>6.7504799999999997E-3</c:v>
                </c:pt>
                <c:pt idx="7828" formatCode="0.00E+00">
                  <c:v>6.7143899999999998E-3</c:v>
                </c:pt>
                <c:pt idx="7829" formatCode="0.00E+00">
                  <c:v>6.6695299999999999E-3</c:v>
                </c:pt>
                <c:pt idx="7830" formatCode="0.00E+00">
                  <c:v>6.6157400000000002E-3</c:v>
                </c:pt>
                <c:pt idx="7831" formatCode="0.00E+00">
                  <c:v>6.5528499999999998E-3</c:v>
                </c:pt>
                <c:pt idx="7832" formatCode="0.00E+00">
                  <c:v>6.4807099999999998E-3</c:v>
                </c:pt>
                <c:pt idx="7833" formatCode="0.00E+00">
                  <c:v>6.3991899999999999E-3</c:v>
                </c:pt>
                <c:pt idx="7834" formatCode="0.00E+00">
                  <c:v>6.30819E-3</c:v>
                </c:pt>
                <c:pt idx="7835" formatCode="0.00E+00">
                  <c:v>6.2075899999999998E-3</c:v>
                </c:pt>
                <c:pt idx="7836" formatCode="0.00E+00">
                  <c:v>6.0973399999999997E-3</c:v>
                </c:pt>
                <c:pt idx="7837" formatCode="0.00E+00">
                  <c:v>5.9773700000000001E-3</c:v>
                </c:pt>
                <c:pt idx="7838" formatCode="0.00E+00">
                  <c:v>5.8476400000000003E-3</c:v>
                </c:pt>
                <c:pt idx="7839" formatCode="0.00E+00">
                  <c:v>5.7081399999999996E-3</c:v>
                </c:pt>
                <c:pt idx="7840" formatCode="0.00E+00">
                  <c:v>5.5588499999999997E-3</c:v>
                </c:pt>
                <c:pt idx="7841" formatCode="0.00E+00">
                  <c:v>5.3998099999999997E-3</c:v>
                </c:pt>
                <c:pt idx="7842" formatCode="0.00E+00">
                  <c:v>5.2310400000000002E-3</c:v>
                </c:pt>
                <c:pt idx="7843" formatCode="0.00E+00">
                  <c:v>5.0526199999999999E-3</c:v>
                </c:pt>
                <c:pt idx="7844" formatCode="0.00E+00">
                  <c:v>4.8646000000000002E-3</c:v>
                </c:pt>
                <c:pt idx="7845" formatCode="0.00E+00">
                  <c:v>4.6671000000000004E-3</c:v>
                </c:pt>
                <c:pt idx="7846" formatCode="0.00E+00">
                  <c:v>4.4602299999999999E-3</c:v>
                </c:pt>
                <c:pt idx="7847" formatCode="0.00E+00">
                  <c:v>4.2441199999999997E-3</c:v>
                </c:pt>
                <c:pt idx="7848" formatCode="0.00E+00">
                  <c:v>4.0189300000000004E-3</c:v>
                </c:pt>
                <c:pt idx="7849" formatCode="0.00E+00">
                  <c:v>3.7848399999999998E-3</c:v>
                </c:pt>
                <c:pt idx="7850" formatCode="0.00E+00">
                  <c:v>3.5420299999999998E-3</c:v>
                </c:pt>
                <c:pt idx="7851" formatCode="0.00E+00">
                  <c:v>3.29073E-3</c:v>
                </c:pt>
                <c:pt idx="7852" formatCode="0.00E+00">
                  <c:v>3.0311700000000001E-3</c:v>
                </c:pt>
                <c:pt idx="7853" formatCode="0.00E+00">
                  <c:v>2.7635899999999998E-3</c:v>
                </c:pt>
                <c:pt idx="7854" formatCode="0.00E+00">
                  <c:v>2.4882699999999999E-3</c:v>
                </c:pt>
                <c:pt idx="7855" formatCode="0.00E+00">
                  <c:v>2.2054800000000001E-3</c:v>
                </c:pt>
                <c:pt idx="7856" formatCode="0.00E+00">
                  <c:v>1.9155400000000001E-3</c:v>
                </c:pt>
                <c:pt idx="7857" formatCode="0.00E+00">
                  <c:v>1.6187599999999999E-3</c:v>
                </c:pt>
                <c:pt idx="7858" formatCode="0.00E+00">
                  <c:v>1.3154799999999999E-3</c:v>
                </c:pt>
                <c:pt idx="7859" formatCode="0.00E+00">
                  <c:v>1.0060500000000001E-3</c:v>
                </c:pt>
                <c:pt idx="7860" formatCode="0.00E+00">
                  <c:v>6.9084099999999998E-4</c:v>
                </c:pt>
                <c:pt idx="7861" formatCode="0.00E+00">
                  <c:v>3.7023200000000002E-4</c:v>
                </c:pt>
                <c:pt idx="7862" formatCode="0.00E+00">
                  <c:v>4.4619700000000002E-5</c:v>
                </c:pt>
                <c:pt idx="7863" formatCode="0.00E+00">
                  <c:v>-2.85586E-4</c:v>
                </c:pt>
                <c:pt idx="7864" formatCode="0.00E+00">
                  <c:v>-6.1996200000000005E-4</c:v>
                </c:pt>
                <c:pt idx="7865" formatCode="0.00E+00">
                  <c:v>-9.5807399999999995E-4</c:v>
                </c:pt>
                <c:pt idx="7866" formatCode="0.00E+00">
                  <c:v>-1.29948E-3</c:v>
                </c:pt>
                <c:pt idx="7867" formatCode="0.00E+00">
                  <c:v>-1.64371E-3</c:v>
                </c:pt>
                <c:pt idx="7868" formatCode="0.00E+00">
                  <c:v>-1.9903099999999999E-3</c:v>
                </c:pt>
                <c:pt idx="7869" formatCode="0.00E+00">
                  <c:v>-2.3387999999999998E-3</c:v>
                </c:pt>
                <c:pt idx="7870" formatCode="0.00E+00">
                  <c:v>-2.6887E-3</c:v>
                </c:pt>
                <c:pt idx="7871" formatCode="0.00E+00">
                  <c:v>-3.03952E-3</c:v>
                </c:pt>
                <c:pt idx="7872" formatCode="0.00E+00">
                  <c:v>-3.3907500000000001E-3</c:v>
                </c:pt>
                <c:pt idx="7873" formatCode="0.00E+00">
                  <c:v>-3.7418899999999999E-3</c:v>
                </c:pt>
                <c:pt idx="7874" formatCode="0.00E+00">
                  <c:v>-4.0924400000000001E-3</c:v>
                </c:pt>
                <c:pt idx="7875" formatCode="0.00E+00">
                  <c:v>-4.4418699999999997E-3</c:v>
                </c:pt>
                <c:pt idx="7876" formatCode="0.00E+00">
                  <c:v>-4.7896800000000002E-3</c:v>
                </c:pt>
                <c:pt idx="7877" formatCode="0.00E+00">
                  <c:v>-5.1353500000000003E-3</c:v>
                </c:pt>
                <c:pt idx="7878" formatCode="0.00E+00">
                  <c:v>-5.4783499999999999E-3</c:v>
                </c:pt>
                <c:pt idx="7879" formatCode="0.00E+00">
                  <c:v>-5.8181600000000002E-3</c:v>
                </c:pt>
                <c:pt idx="7880" formatCode="0.00E+00">
                  <c:v>-6.1542699999999999E-3</c:v>
                </c:pt>
                <c:pt idx="7881" formatCode="0.00E+00">
                  <c:v>-6.4861600000000004E-3</c:v>
                </c:pt>
                <c:pt idx="7882" formatCode="0.00E+00">
                  <c:v>-6.8133000000000004E-3</c:v>
                </c:pt>
                <c:pt idx="7883" formatCode="0.00E+00">
                  <c:v>-7.1351899999999996E-3</c:v>
                </c:pt>
                <c:pt idx="7884" formatCode="0.00E+00">
                  <c:v>-7.45132E-3</c:v>
                </c:pt>
                <c:pt idx="7885" formatCode="0.00E+00">
                  <c:v>-7.7611900000000003E-3</c:v>
                </c:pt>
                <c:pt idx="7886" formatCode="0.00E+00">
                  <c:v>-8.0642800000000001E-3</c:v>
                </c:pt>
                <c:pt idx="7887" formatCode="0.00E+00">
                  <c:v>-8.3601300000000003E-3</c:v>
                </c:pt>
                <c:pt idx="7888" formatCode="0.00E+00">
                  <c:v>-8.6482399999999997E-3</c:v>
                </c:pt>
                <c:pt idx="7889" formatCode="0.00E+00">
                  <c:v>-8.9281299999999994E-3</c:v>
                </c:pt>
                <c:pt idx="7890" formatCode="0.00E+00">
                  <c:v>-9.1993500000000002E-3</c:v>
                </c:pt>
                <c:pt idx="7891" formatCode="0.00E+00">
                  <c:v>-9.4614299999999998E-3</c:v>
                </c:pt>
                <c:pt idx="7892" formatCode="0.00E+00">
                  <c:v>-9.7139400000000008E-3</c:v>
                </c:pt>
                <c:pt idx="7893" formatCode="0.00E+00">
                  <c:v>-9.9564400000000004E-3</c:v>
                </c:pt>
                <c:pt idx="7894">
                  <c:v>-1.01885E-2</c:v>
                </c:pt>
                <c:pt idx="7895">
                  <c:v>-1.04098E-2</c:v>
                </c:pt>
                <c:pt idx="7896">
                  <c:v>-1.06198E-2</c:v>
                </c:pt>
                <c:pt idx="7897">
                  <c:v>-1.08182E-2</c:v>
                </c:pt>
                <c:pt idx="7898">
                  <c:v>-1.1004699999999999E-2</c:v>
                </c:pt>
                <c:pt idx="7899">
                  <c:v>-1.11789E-2</c:v>
                </c:pt>
                <c:pt idx="7900">
                  <c:v>-1.13404E-2</c:v>
                </c:pt>
                <c:pt idx="7901">
                  <c:v>-1.1488999999999999E-2</c:v>
                </c:pt>
                <c:pt idx="7902">
                  <c:v>-1.16244E-2</c:v>
                </c:pt>
                <c:pt idx="7903">
                  <c:v>-1.1746299999999999E-2</c:v>
                </c:pt>
                <c:pt idx="7904">
                  <c:v>-1.18545E-2</c:v>
                </c:pt>
                <c:pt idx="7905">
                  <c:v>-1.19487E-2</c:v>
                </c:pt>
                <c:pt idx="7906">
                  <c:v>-1.20287E-2</c:v>
                </c:pt>
                <c:pt idx="7907">
                  <c:v>-1.2094300000000001E-2</c:v>
                </c:pt>
                <c:pt idx="7908">
                  <c:v>-1.2145400000000001E-2</c:v>
                </c:pt>
                <c:pt idx="7909">
                  <c:v>-1.2181900000000001E-2</c:v>
                </c:pt>
                <c:pt idx="7910">
                  <c:v>-1.2203500000000001E-2</c:v>
                </c:pt>
                <c:pt idx="7911">
                  <c:v>-1.2210199999999999E-2</c:v>
                </c:pt>
                <c:pt idx="7912">
                  <c:v>-1.22019E-2</c:v>
                </c:pt>
                <c:pt idx="7913">
                  <c:v>-1.21785E-2</c:v>
                </c:pt>
                <c:pt idx="7914">
                  <c:v>-1.2140099999999999E-2</c:v>
                </c:pt>
                <c:pt idx="7915">
                  <c:v>-1.2086599999999999E-2</c:v>
                </c:pt>
                <c:pt idx="7916">
                  <c:v>-1.2017999999999999E-2</c:v>
                </c:pt>
                <c:pt idx="7917">
                  <c:v>-1.19344E-2</c:v>
                </c:pt>
                <c:pt idx="7918">
                  <c:v>-1.18358E-2</c:v>
                </c:pt>
                <c:pt idx="7919">
                  <c:v>-1.17223E-2</c:v>
                </c:pt>
                <c:pt idx="7920">
                  <c:v>-1.1594E-2</c:v>
                </c:pt>
                <c:pt idx="7921">
                  <c:v>-1.1451100000000001E-2</c:v>
                </c:pt>
                <c:pt idx="7922">
                  <c:v>-1.1293600000000001E-2</c:v>
                </c:pt>
                <c:pt idx="7923">
                  <c:v>-1.1121900000000001E-2</c:v>
                </c:pt>
                <c:pt idx="7924">
                  <c:v>-1.0936E-2</c:v>
                </c:pt>
                <c:pt idx="7925">
                  <c:v>-1.07362E-2</c:v>
                </c:pt>
                <c:pt idx="7926">
                  <c:v>-1.0522699999999999E-2</c:v>
                </c:pt>
                <c:pt idx="7927">
                  <c:v>-1.0295800000000001E-2</c:v>
                </c:pt>
                <c:pt idx="7928">
                  <c:v>-1.00558E-2</c:v>
                </c:pt>
                <c:pt idx="7929" formatCode="0.00E+00">
                  <c:v>-9.8030600000000006E-3</c:v>
                </c:pt>
                <c:pt idx="7930" formatCode="0.00E+00">
                  <c:v>-9.5377799999999992E-3</c:v>
                </c:pt>
                <c:pt idx="7931" formatCode="0.00E+00">
                  <c:v>-9.2603700000000004E-3</c:v>
                </c:pt>
                <c:pt idx="7932" formatCode="0.00E+00">
                  <c:v>-8.9712000000000004E-3</c:v>
                </c:pt>
                <c:pt idx="7933" formatCode="0.00E+00">
                  <c:v>-8.6706400000000003E-3</c:v>
                </c:pt>
                <c:pt idx="7934" formatCode="0.00E+00">
                  <c:v>-8.3591099999999995E-3</c:v>
                </c:pt>
                <c:pt idx="7935" formatCode="0.00E+00">
                  <c:v>-8.0370200000000006E-3</c:v>
                </c:pt>
                <c:pt idx="7936" formatCode="0.00E+00">
                  <c:v>-7.7048100000000003E-3</c:v>
                </c:pt>
                <c:pt idx="7937" formatCode="0.00E+00">
                  <c:v>-7.3629500000000001E-3</c:v>
                </c:pt>
                <c:pt idx="7938" formatCode="0.00E+00">
                  <c:v>-7.0118899999999998E-3</c:v>
                </c:pt>
                <c:pt idx="7939" formatCode="0.00E+00">
                  <c:v>-6.6521200000000001E-3</c:v>
                </c:pt>
                <c:pt idx="7940" formatCode="0.00E+00">
                  <c:v>-6.2841499999999996E-3</c:v>
                </c:pt>
                <c:pt idx="7941" formatCode="0.00E+00">
                  <c:v>-5.9084899999999997E-3</c:v>
                </c:pt>
                <c:pt idx="7942" formatCode="0.00E+00">
                  <c:v>-5.5256599999999999E-3</c:v>
                </c:pt>
                <c:pt idx="7943" formatCode="0.00E+00">
                  <c:v>-5.1361999999999996E-3</c:v>
                </c:pt>
                <c:pt idx="7944" formatCode="0.00E+00">
                  <c:v>-4.7406499999999999E-3</c:v>
                </c:pt>
                <c:pt idx="7945" formatCode="0.00E+00">
                  <c:v>-4.3395899999999999E-3</c:v>
                </c:pt>
                <c:pt idx="7946" formatCode="0.00E+00">
                  <c:v>-3.93356E-3</c:v>
                </c:pt>
                <c:pt idx="7947" formatCode="0.00E+00">
                  <c:v>-3.5231500000000001E-3</c:v>
                </c:pt>
                <c:pt idx="7948" formatCode="0.00E+00">
                  <c:v>-3.1089400000000001E-3</c:v>
                </c:pt>
                <c:pt idx="7949" formatCode="0.00E+00">
                  <c:v>-2.6915200000000002E-3</c:v>
                </c:pt>
                <c:pt idx="7950" formatCode="0.00E+00">
                  <c:v>-2.2714800000000002E-3</c:v>
                </c:pt>
                <c:pt idx="7951" formatCode="0.00E+00">
                  <c:v>-1.8494200000000001E-3</c:v>
                </c:pt>
                <c:pt idx="7952" formatCode="0.00E+00">
                  <c:v>-1.42595E-3</c:v>
                </c:pt>
                <c:pt idx="7953" formatCode="0.00E+00">
                  <c:v>-1.0016599999999999E-3</c:v>
                </c:pt>
                <c:pt idx="7954" formatCode="0.00E+00">
                  <c:v>-5.7715900000000005E-4</c:v>
                </c:pt>
                <c:pt idx="7955" formatCode="0.00E+00">
                  <c:v>-1.5305700000000001E-4</c:v>
                </c:pt>
                <c:pt idx="7956" formatCode="0.00E+00">
                  <c:v>2.7004200000000001E-4</c:v>
                </c:pt>
                <c:pt idx="7957" formatCode="0.00E+00">
                  <c:v>6.9153400000000005E-4</c:v>
                </c:pt>
                <c:pt idx="7958" formatCode="0.00E+00">
                  <c:v>1.11082E-3</c:v>
                </c:pt>
                <c:pt idx="7959" formatCode="0.00E+00">
                  <c:v>1.5273000000000001E-3</c:v>
                </c:pt>
                <c:pt idx="7960" formatCode="0.00E+00">
                  <c:v>1.94038E-3</c:v>
                </c:pt>
                <c:pt idx="7961" formatCode="0.00E+00">
                  <c:v>2.3494700000000002E-3</c:v>
                </c:pt>
                <c:pt idx="7962" formatCode="0.00E+00">
                  <c:v>2.7539999999999999E-3</c:v>
                </c:pt>
                <c:pt idx="7963" formatCode="0.00E+00">
                  <c:v>3.1533799999999999E-3</c:v>
                </c:pt>
                <c:pt idx="7964" formatCode="0.00E+00">
                  <c:v>3.5470499999999999E-3</c:v>
                </c:pt>
                <c:pt idx="7965" formatCode="0.00E+00">
                  <c:v>3.9344599999999999E-3</c:v>
                </c:pt>
                <c:pt idx="7966" formatCode="0.00E+00">
                  <c:v>4.31505E-3</c:v>
                </c:pt>
                <c:pt idx="7967" formatCode="0.00E+00">
                  <c:v>4.6883000000000003E-3</c:v>
                </c:pt>
                <c:pt idx="7968" formatCode="0.00E+00">
                  <c:v>5.0536699999999997E-3</c:v>
                </c:pt>
                <c:pt idx="7969" formatCode="0.00E+00">
                  <c:v>5.4106600000000003E-3</c:v>
                </c:pt>
                <c:pt idx="7970" formatCode="0.00E+00">
                  <c:v>5.7587699999999999E-3</c:v>
                </c:pt>
                <c:pt idx="7971" formatCode="0.00E+00">
                  <c:v>6.0975100000000004E-3</c:v>
                </c:pt>
                <c:pt idx="7972" formatCode="0.00E+00">
                  <c:v>6.4264200000000004E-3</c:v>
                </c:pt>
                <c:pt idx="7973" formatCode="0.00E+00">
                  <c:v>6.7450399999999999E-3</c:v>
                </c:pt>
                <c:pt idx="7974" formatCode="0.00E+00">
                  <c:v>7.0529399999999997E-3</c:v>
                </c:pt>
                <c:pt idx="7975" formatCode="0.00E+00">
                  <c:v>7.3496999999999998E-3</c:v>
                </c:pt>
                <c:pt idx="7976" formatCode="0.00E+00">
                  <c:v>7.63491E-3</c:v>
                </c:pt>
                <c:pt idx="7977" formatCode="0.00E+00">
                  <c:v>7.9082100000000006E-3</c:v>
                </c:pt>
                <c:pt idx="7978" formatCode="0.00E+00">
                  <c:v>8.1692099999999997E-3</c:v>
                </c:pt>
                <c:pt idx="7979" formatCode="0.00E+00">
                  <c:v>8.4175900000000008E-3</c:v>
                </c:pt>
                <c:pt idx="7980" formatCode="0.00E+00">
                  <c:v>8.6530099999999992E-3</c:v>
                </c:pt>
                <c:pt idx="7981" formatCode="0.00E+00">
                  <c:v>8.8751699999999999E-3</c:v>
                </c:pt>
                <c:pt idx="7982" formatCode="0.00E+00">
                  <c:v>9.0837999999999995E-3</c:v>
                </c:pt>
                <c:pt idx="7983" formatCode="0.00E+00">
                  <c:v>9.2786299999999995E-3</c:v>
                </c:pt>
                <c:pt idx="7984" formatCode="0.00E+00">
                  <c:v>9.4594299999999996E-3</c:v>
                </c:pt>
                <c:pt idx="7985" formatCode="0.00E+00">
                  <c:v>9.6259899999999992E-3</c:v>
                </c:pt>
                <c:pt idx="7986" formatCode="0.00E+00">
                  <c:v>9.7780999999999996E-3</c:v>
                </c:pt>
                <c:pt idx="7987" formatCode="0.00E+00">
                  <c:v>9.9156000000000001E-3</c:v>
                </c:pt>
                <c:pt idx="7988">
                  <c:v>1.0038399999999999E-2</c:v>
                </c:pt>
                <c:pt idx="7989">
                  <c:v>1.0146199999999999E-2</c:v>
                </c:pt>
                <c:pt idx="7990">
                  <c:v>1.0239099999999999E-2</c:v>
                </c:pt>
                <c:pt idx="7991">
                  <c:v>1.0317E-2</c:v>
                </c:pt>
                <c:pt idx="7992">
                  <c:v>1.03797E-2</c:v>
                </c:pt>
                <c:pt idx="7993">
                  <c:v>1.04274E-2</c:v>
                </c:pt>
                <c:pt idx="7994">
                  <c:v>1.0459899999999999E-2</c:v>
                </c:pt>
                <c:pt idx="7995">
                  <c:v>1.04773E-2</c:v>
                </c:pt>
                <c:pt idx="7996">
                  <c:v>1.04796E-2</c:v>
                </c:pt>
                <c:pt idx="7997">
                  <c:v>1.0466899999999999E-2</c:v>
                </c:pt>
                <c:pt idx="7998">
                  <c:v>1.04394E-2</c:v>
                </c:pt>
                <c:pt idx="7999">
                  <c:v>1.0397E-2</c:v>
                </c:pt>
                <c:pt idx="8000">
                  <c:v>1.034E-2</c:v>
                </c:pt>
                <c:pt idx="8001">
                  <c:v>1.02685E-2</c:v>
                </c:pt>
                <c:pt idx="8002">
                  <c:v>1.0182800000000001E-2</c:v>
                </c:pt>
                <c:pt idx="8003">
                  <c:v>1.0082900000000001E-2</c:v>
                </c:pt>
                <c:pt idx="8004" formatCode="0.00E+00">
                  <c:v>9.9691599999999995E-3</c:v>
                </c:pt>
                <c:pt idx="8005" formatCode="0.00E+00">
                  <c:v>9.8417999999999995E-3</c:v>
                </c:pt>
                <c:pt idx="8006" formatCode="0.00E+00">
                  <c:v>9.7011000000000007E-3</c:v>
                </c:pt>
                <c:pt idx="8007" formatCode="0.00E+00">
                  <c:v>9.5473399999999996E-3</c:v>
                </c:pt>
                <c:pt idx="8008" formatCode="0.00E+00">
                  <c:v>9.3808399999999997E-3</c:v>
                </c:pt>
                <c:pt idx="8009" formatCode="0.00E+00">
                  <c:v>9.2019300000000005E-3</c:v>
                </c:pt>
                <c:pt idx="8010" formatCode="0.00E+00">
                  <c:v>9.0109500000000002E-3</c:v>
                </c:pt>
                <c:pt idx="8011" formatCode="0.00E+00">
                  <c:v>8.80826E-3</c:v>
                </c:pt>
                <c:pt idx="8012" formatCode="0.00E+00">
                  <c:v>8.5942699999999993E-3</c:v>
                </c:pt>
                <c:pt idx="8013" formatCode="0.00E+00">
                  <c:v>8.3693599999999993E-3</c:v>
                </c:pt>
                <c:pt idx="8014" formatCode="0.00E+00">
                  <c:v>8.1339499999999992E-3</c:v>
                </c:pt>
                <c:pt idx="8015" formatCode="0.00E+00">
                  <c:v>7.8884799999999998E-3</c:v>
                </c:pt>
                <c:pt idx="8016" formatCode="0.00E+00">
                  <c:v>7.6334000000000003E-3</c:v>
                </c:pt>
                <c:pt idx="8017" formatCode="0.00E+00">
                  <c:v>7.3691499999999997E-3</c:v>
                </c:pt>
                <c:pt idx="8018" formatCode="0.00E+00">
                  <c:v>7.0962300000000002E-3</c:v>
                </c:pt>
                <c:pt idx="8019" formatCode="0.00E+00">
                  <c:v>6.8151000000000002E-3</c:v>
                </c:pt>
                <c:pt idx="8020" formatCode="0.00E+00">
                  <c:v>6.5262799999999998E-3</c:v>
                </c:pt>
                <c:pt idx="8021" formatCode="0.00E+00">
                  <c:v>6.2302599999999996E-3</c:v>
                </c:pt>
                <c:pt idx="8022" formatCode="0.00E+00">
                  <c:v>5.9275700000000001E-3</c:v>
                </c:pt>
                <c:pt idx="8023" formatCode="0.00E+00">
                  <c:v>5.6187199999999998E-3</c:v>
                </c:pt>
                <c:pt idx="8024" formatCode="0.00E+00">
                  <c:v>5.3042599999999999E-3</c:v>
                </c:pt>
                <c:pt idx="8025" formatCode="0.00E+00">
                  <c:v>4.9847299999999997E-3</c:v>
                </c:pt>
                <c:pt idx="8026" formatCode="0.00E+00">
                  <c:v>4.6606599999999996E-3</c:v>
                </c:pt>
                <c:pt idx="8027" formatCode="0.00E+00">
                  <c:v>4.3326199999999997E-3</c:v>
                </c:pt>
                <c:pt idx="8028" formatCode="0.00E+00">
                  <c:v>4.0011500000000002E-3</c:v>
                </c:pt>
                <c:pt idx="8029" formatCode="0.00E+00">
                  <c:v>3.6668199999999999E-3</c:v>
                </c:pt>
                <c:pt idx="8030" formatCode="0.00E+00">
                  <c:v>3.3301899999999998E-3</c:v>
                </c:pt>
                <c:pt idx="8031" formatCode="0.00E+00">
                  <c:v>2.9918100000000001E-3</c:v>
                </c:pt>
                <c:pt idx="8032" formatCode="0.00E+00">
                  <c:v>2.6522400000000002E-3</c:v>
                </c:pt>
                <c:pt idx="8033" formatCode="0.00E+00">
                  <c:v>2.3120599999999999E-3</c:v>
                </c:pt>
                <c:pt idx="8034" formatCode="0.00E+00">
                  <c:v>1.97182E-3</c:v>
                </c:pt>
                <c:pt idx="8035" formatCode="0.00E+00">
                  <c:v>1.6320799999999999E-3</c:v>
                </c:pt>
                <c:pt idx="8036" formatCode="0.00E+00">
                  <c:v>1.2933899999999999E-3</c:v>
                </c:pt>
                <c:pt idx="8037" formatCode="0.00E+00">
                  <c:v>9.5629000000000005E-4</c:v>
                </c:pt>
                <c:pt idx="8038" formatCode="0.00E+00">
                  <c:v>6.2133700000000002E-4</c:v>
                </c:pt>
                <c:pt idx="8039" formatCode="0.00E+00">
                  <c:v>2.8906400000000001E-4</c:v>
                </c:pt>
                <c:pt idx="8040" formatCode="0.00E+00">
                  <c:v>-3.99986E-5</c:v>
                </c:pt>
                <c:pt idx="8041" formatCode="0.00E+00">
                  <c:v>-3.6532900000000001E-4</c:v>
                </c:pt>
                <c:pt idx="8042" formatCode="0.00E+00">
                  <c:v>-6.8641399999999999E-4</c:v>
                </c:pt>
                <c:pt idx="8043" formatCode="0.00E+00">
                  <c:v>-1.00275E-3</c:v>
                </c:pt>
                <c:pt idx="8044" formatCode="0.00E+00">
                  <c:v>-1.3138399999999999E-3</c:v>
                </c:pt>
                <c:pt idx="8045" formatCode="0.00E+00">
                  <c:v>-1.61922E-3</c:v>
                </c:pt>
                <c:pt idx="8046" formatCode="0.00E+00">
                  <c:v>-1.9183900000000001E-3</c:v>
                </c:pt>
                <c:pt idx="8047" formatCode="0.00E+00">
                  <c:v>-2.2109199999999999E-3</c:v>
                </c:pt>
                <c:pt idx="8048" formatCode="0.00E+00">
                  <c:v>-2.49636E-3</c:v>
                </c:pt>
                <c:pt idx="8049" formatCode="0.00E+00">
                  <c:v>-2.7742700000000001E-3</c:v>
                </c:pt>
                <c:pt idx="8050" formatCode="0.00E+00">
                  <c:v>-3.0442500000000001E-3</c:v>
                </c:pt>
                <c:pt idx="8051" formatCode="0.00E+00">
                  <c:v>-3.3058900000000001E-3</c:v>
                </c:pt>
                <c:pt idx="8052" formatCode="0.00E+00">
                  <c:v>-3.5588299999999998E-3</c:v>
                </c:pt>
                <c:pt idx="8053" formatCode="0.00E+00">
                  <c:v>-3.8026800000000001E-3</c:v>
                </c:pt>
                <c:pt idx="8054" formatCode="0.00E+00">
                  <c:v>-4.0371000000000001E-3</c:v>
                </c:pt>
                <c:pt idx="8055" formatCode="0.00E+00">
                  <c:v>-4.2617699999999998E-3</c:v>
                </c:pt>
                <c:pt idx="8056" formatCode="0.00E+00">
                  <c:v>-4.4763700000000003E-3</c:v>
                </c:pt>
                <c:pt idx="8057" formatCode="0.00E+00">
                  <c:v>-4.68061E-3</c:v>
                </c:pt>
                <c:pt idx="8058" formatCode="0.00E+00">
                  <c:v>-4.8742200000000003E-3</c:v>
                </c:pt>
                <c:pt idx="8059" formatCode="0.00E+00">
                  <c:v>-5.0569400000000002E-3</c:v>
                </c:pt>
                <c:pt idx="8060" formatCode="0.00E+00">
                  <c:v>-5.2285500000000002E-3</c:v>
                </c:pt>
                <c:pt idx="8061" formatCode="0.00E+00">
                  <c:v>-5.3888199999999999E-3</c:v>
                </c:pt>
                <c:pt idx="8062" formatCode="0.00E+00">
                  <c:v>-5.5375700000000003E-3</c:v>
                </c:pt>
                <c:pt idx="8063" formatCode="0.00E+00">
                  <c:v>-5.67463E-3</c:v>
                </c:pt>
                <c:pt idx="8064" formatCode="0.00E+00">
                  <c:v>-5.7998499999999996E-3</c:v>
                </c:pt>
                <c:pt idx="8065" formatCode="0.00E+00">
                  <c:v>-5.9130900000000002E-3</c:v>
                </c:pt>
                <c:pt idx="8066" formatCode="0.00E+00">
                  <c:v>-6.0142599999999996E-3</c:v>
                </c:pt>
                <c:pt idx="8067" formatCode="0.00E+00">
                  <c:v>-6.1032600000000001E-3</c:v>
                </c:pt>
                <c:pt idx="8068" formatCode="0.00E+00">
                  <c:v>-6.1800300000000004E-3</c:v>
                </c:pt>
                <c:pt idx="8069" formatCode="0.00E+00">
                  <c:v>-6.2445299999999999E-3</c:v>
                </c:pt>
                <c:pt idx="8070" formatCode="0.00E+00">
                  <c:v>-6.2967500000000003E-3</c:v>
                </c:pt>
                <c:pt idx="8071" formatCode="0.00E+00">
                  <c:v>-6.3366799999999999E-3</c:v>
                </c:pt>
                <c:pt idx="8072" formatCode="0.00E+00">
                  <c:v>-6.3643399999999996E-3</c:v>
                </c:pt>
                <c:pt idx="8073" formatCode="0.00E+00">
                  <c:v>-6.3797699999999999E-3</c:v>
                </c:pt>
                <c:pt idx="8074" formatCode="0.00E+00">
                  <c:v>-6.3830500000000004E-3</c:v>
                </c:pt>
                <c:pt idx="8075" formatCode="0.00E+00">
                  <c:v>-6.3742599999999996E-3</c:v>
                </c:pt>
                <c:pt idx="8076" formatCode="0.00E+00">
                  <c:v>-6.3535099999999997E-3</c:v>
                </c:pt>
                <c:pt idx="8077" formatCode="0.00E+00">
                  <c:v>-6.3209199999999998E-3</c:v>
                </c:pt>
                <c:pt idx="8078" formatCode="0.00E+00">
                  <c:v>-6.27664E-3</c:v>
                </c:pt>
                <c:pt idx="8079" formatCode="0.00E+00">
                  <c:v>-6.2208400000000001E-3</c:v>
                </c:pt>
                <c:pt idx="8080" formatCode="0.00E+00">
                  <c:v>-6.1536999999999998E-3</c:v>
                </c:pt>
                <c:pt idx="8081" formatCode="0.00E+00">
                  <c:v>-6.0754399999999997E-3</c:v>
                </c:pt>
                <c:pt idx="8082" formatCode="0.00E+00">
                  <c:v>-5.9862700000000001E-3</c:v>
                </c:pt>
                <c:pt idx="8083" formatCode="0.00E+00">
                  <c:v>-5.8864299999999998E-3</c:v>
                </c:pt>
                <c:pt idx="8084" formatCode="0.00E+00">
                  <c:v>-5.7762000000000004E-3</c:v>
                </c:pt>
                <c:pt idx="8085" formatCode="0.00E+00">
                  <c:v>-5.6558299999999997E-3</c:v>
                </c:pt>
                <c:pt idx="8086" formatCode="0.00E+00">
                  <c:v>-5.5256400000000001E-3</c:v>
                </c:pt>
                <c:pt idx="8087" formatCode="0.00E+00">
                  <c:v>-5.3859199999999998E-3</c:v>
                </c:pt>
                <c:pt idx="8088" formatCode="0.00E+00">
                  <c:v>-5.2370100000000003E-3</c:v>
                </c:pt>
                <c:pt idx="8089" formatCode="0.00E+00">
                  <c:v>-5.0792299999999997E-3</c:v>
                </c:pt>
                <c:pt idx="8090" formatCode="0.00E+00">
                  <c:v>-4.9129500000000001E-3</c:v>
                </c:pt>
                <c:pt idx="8091" formatCode="0.00E+00">
                  <c:v>-4.7385300000000003E-3</c:v>
                </c:pt>
                <c:pt idx="8092" formatCode="0.00E+00">
                  <c:v>-4.5563599999999998E-3</c:v>
                </c:pt>
                <c:pt idx="8093" formatCode="0.00E+00">
                  <c:v>-4.3668099999999996E-3</c:v>
                </c:pt>
                <c:pt idx="8094" formatCode="0.00E+00">
                  <c:v>-4.1702900000000001E-3</c:v>
                </c:pt>
                <c:pt idx="8095" formatCode="0.00E+00">
                  <c:v>-3.9672199999999996E-3</c:v>
                </c:pt>
                <c:pt idx="8096" formatCode="0.00E+00">
                  <c:v>-3.7580199999999999E-3</c:v>
                </c:pt>
                <c:pt idx="8097" formatCode="0.00E+00">
                  <c:v>-3.5431099999999999E-3</c:v>
                </c:pt>
                <c:pt idx="8098" formatCode="0.00E+00">
                  <c:v>-3.3229499999999999E-3</c:v>
                </c:pt>
                <c:pt idx="8099" formatCode="0.00E+00">
                  <c:v>-3.0979599999999999E-3</c:v>
                </c:pt>
                <c:pt idx="8100" formatCode="0.00E+00">
                  <c:v>-2.8686100000000002E-3</c:v>
                </c:pt>
                <c:pt idx="8101" formatCode="0.00E+00">
                  <c:v>-2.6353499999999998E-3</c:v>
                </c:pt>
                <c:pt idx="8102" formatCode="0.00E+00">
                  <c:v>-2.3986400000000001E-3</c:v>
                </c:pt>
                <c:pt idx="8103" formatCode="0.00E+00">
                  <c:v>-2.1589500000000002E-3</c:v>
                </c:pt>
                <c:pt idx="8104" formatCode="0.00E+00">
                  <c:v>-1.9167500000000001E-3</c:v>
                </c:pt>
                <c:pt idx="8105" formatCode="0.00E+00">
                  <c:v>-1.6725100000000001E-3</c:v>
                </c:pt>
                <c:pt idx="8106" formatCode="0.00E+00">
                  <c:v>-1.4266999999999999E-3</c:v>
                </c:pt>
                <c:pt idx="8107" formatCode="0.00E+00">
                  <c:v>-1.17979E-3</c:v>
                </c:pt>
                <c:pt idx="8108" formatCode="0.00E+00">
                  <c:v>-9.3225899999999995E-4</c:v>
                </c:pt>
                <c:pt idx="8109" formatCode="0.00E+00">
                  <c:v>-6.8457200000000005E-4</c:v>
                </c:pt>
                <c:pt idx="8110" formatCode="0.00E+00">
                  <c:v>-4.3719899999999999E-4</c:v>
                </c:pt>
                <c:pt idx="8111" formatCode="0.00E+00">
                  <c:v>-1.9060400000000001E-4</c:v>
                </c:pt>
                <c:pt idx="8112" formatCode="0.00E+00">
                  <c:v>5.4750699999999997E-5</c:v>
                </c:pt>
                <c:pt idx="8113" formatCode="0.00E+00">
                  <c:v>2.9840800000000001E-4</c:v>
                </c:pt>
                <c:pt idx="8114" formatCode="0.00E+00">
                  <c:v>5.3991800000000002E-4</c:v>
                </c:pt>
                <c:pt idx="8115" formatCode="0.00E+00">
                  <c:v>7.7883499999999997E-4</c:v>
                </c:pt>
                <c:pt idx="8116" formatCode="0.00E+00">
                  <c:v>1.01472E-3</c:v>
                </c:pt>
                <c:pt idx="8117" formatCode="0.00E+00">
                  <c:v>1.24715E-3</c:v>
                </c:pt>
                <c:pt idx="8118" formatCode="0.00E+00">
                  <c:v>1.47569E-3</c:v>
                </c:pt>
                <c:pt idx="8119" formatCode="0.00E+00">
                  <c:v>1.69994E-3</c:v>
                </c:pt>
                <c:pt idx="8120" formatCode="0.00E+00">
                  <c:v>1.91949E-3</c:v>
                </c:pt>
                <c:pt idx="8121" formatCode="0.00E+00">
                  <c:v>2.1339499999999999E-3</c:v>
                </c:pt>
                <c:pt idx="8122" formatCode="0.00E+00">
                  <c:v>2.3429499999999999E-3</c:v>
                </c:pt>
                <c:pt idx="8123" formatCode="0.00E+00">
                  <c:v>2.5460999999999999E-3</c:v>
                </c:pt>
                <c:pt idx="8124" formatCode="0.00E+00">
                  <c:v>2.7430699999999998E-3</c:v>
                </c:pt>
                <c:pt idx="8125" formatCode="0.00E+00">
                  <c:v>2.9334999999999999E-3</c:v>
                </c:pt>
                <c:pt idx="8126" formatCode="0.00E+00">
                  <c:v>3.1170600000000001E-3</c:v>
                </c:pt>
                <c:pt idx="8127" formatCode="0.00E+00">
                  <c:v>3.2934499999999998E-3</c:v>
                </c:pt>
                <c:pt idx="8128" formatCode="0.00E+00">
                  <c:v>3.4623599999999998E-3</c:v>
                </c:pt>
                <c:pt idx="8129" formatCode="0.00E+00">
                  <c:v>3.6235099999999999E-3</c:v>
                </c:pt>
                <c:pt idx="8130" formatCode="0.00E+00">
                  <c:v>3.77663E-3</c:v>
                </c:pt>
                <c:pt idx="8131" formatCode="0.00E+00">
                  <c:v>3.9214699999999998E-3</c:v>
                </c:pt>
                <c:pt idx="8132" formatCode="0.00E+00">
                  <c:v>4.0577900000000004E-3</c:v>
                </c:pt>
                <c:pt idx="8133" formatCode="0.00E+00">
                  <c:v>4.1853699999999999E-3</c:v>
                </c:pt>
                <c:pt idx="8134" formatCode="0.00E+00">
                  <c:v>4.3040099999999996E-3</c:v>
                </c:pt>
                <c:pt idx="8135" formatCode="0.00E+00">
                  <c:v>4.4135199999999998E-3</c:v>
                </c:pt>
                <c:pt idx="8136" formatCode="0.00E+00">
                  <c:v>4.5137500000000004E-3</c:v>
                </c:pt>
                <c:pt idx="8137" formatCode="0.00E+00">
                  <c:v>4.6045399999999998E-3</c:v>
                </c:pt>
                <c:pt idx="8138" formatCode="0.00E+00">
                  <c:v>4.6857599999999998E-3</c:v>
                </c:pt>
                <c:pt idx="8139" formatCode="0.00E+00">
                  <c:v>4.7573099999999998E-3</c:v>
                </c:pt>
                <c:pt idx="8140" formatCode="0.00E+00">
                  <c:v>4.81907E-3</c:v>
                </c:pt>
                <c:pt idx="8141" formatCode="0.00E+00">
                  <c:v>4.8709900000000004E-3</c:v>
                </c:pt>
                <c:pt idx="8142" formatCode="0.00E+00">
                  <c:v>4.9130099999999998E-3</c:v>
                </c:pt>
                <c:pt idx="8143" formatCode="0.00E+00">
                  <c:v>4.9450900000000001E-3</c:v>
                </c:pt>
                <c:pt idx="8144" formatCode="0.00E+00">
                  <c:v>4.9671999999999997E-3</c:v>
                </c:pt>
                <c:pt idx="8145" formatCode="0.00E+00">
                  <c:v>4.9793499999999996E-3</c:v>
                </c:pt>
                <c:pt idx="8146" formatCode="0.00E+00">
                  <c:v>4.9815700000000003E-3</c:v>
                </c:pt>
                <c:pt idx="8147" formatCode="0.00E+00">
                  <c:v>4.97387E-3</c:v>
                </c:pt>
                <c:pt idx="8148" formatCode="0.00E+00">
                  <c:v>4.9563300000000001E-3</c:v>
                </c:pt>
                <c:pt idx="8149" formatCode="0.00E+00">
                  <c:v>4.9290100000000002E-3</c:v>
                </c:pt>
                <c:pt idx="8150" formatCode="0.00E+00">
                  <c:v>4.8919999999999996E-3</c:v>
                </c:pt>
                <c:pt idx="8151" formatCode="0.00E+00">
                  <c:v>4.8454099999999996E-3</c:v>
                </c:pt>
                <c:pt idx="8152" formatCode="0.00E+00">
                  <c:v>4.7893800000000002E-3</c:v>
                </c:pt>
                <c:pt idx="8153" formatCode="0.00E+00">
                  <c:v>4.7240299999999997E-3</c:v>
                </c:pt>
                <c:pt idx="8154" formatCode="0.00E+00">
                  <c:v>4.6495299999999998E-3</c:v>
                </c:pt>
                <c:pt idx="8155" formatCode="0.00E+00">
                  <c:v>4.5660600000000003E-3</c:v>
                </c:pt>
                <c:pt idx="8156" formatCode="0.00E+00">
                  <c:v>4.4738099999999999E-3</c:v>
                </c:pt>
                <c:pt idx="8157" formatCode="0.00E+00">
                  <c:v>4.3729800000000003E-3</c:v>
                </c:pt>
                <c:pt idx="8158" formatCode="0.00E+00">
                  <c:v>4.2637999999999999E-3</c:v>
                </c:pt>
                <c:pt idx="8159" formatCode="0.00E+00">
                  <c:v>4.1465E-3</c:v>
                </c:pt>
                <c:pt idx="8160" formatCode="0.00E+00">
                  <c:v>4.02134E-3</c:v>
                </c:pt>
                <c:pt idx="8161" formatCode="0.00E+00">
                  <c:v>3.88858E-3</c:v>
                </c:pt>
                <c:pt idx="8162" formatCode="0.00E+00">
                  <c:v>3.7484900000000002E-3</c:v>
                </c:pt>
                <c:pt idx="8163" formatCode="0.00E+00">
                  <c:v>3.60137E-3</c:v>
                </c:pt>
                <c:pt idx="8164" formatCode="0.00E+00">
                  <c:v>3.44751E-3</c:v>
                </c:pt>
                <c:pt idx="8165" formatCode="0.00E+00">
                  <c:v>3.2872399999999999E-3</c:v>
                </c:pt>
                <c:pt idx="8166" formatCode="0.00E+00">
                  <c:v>3.12087E-3</c:v>
                </c:pt>
                <c:pt idx="8167" formatCode="0.00E+00">
                  <c:v>2.9487300000000001E-3</c:v>
                </c:pt>
                <c:pt idx="8168" formatCode="0.00E+00">
                  <c:v>2.7711699999999999E-3</c:v>
                </c:pt>
                <c:pt idx="8169" formatCode="0.00E+00">
                  <c:v>2.5885499999999998E-3</c:v>
                </c:pt>
                <c:pt idx="8170" formatCode="0.00E+00">
                  <c:v>2.40121E-3</c:v>
                </c:pt>
                <c:pt idx="8171" formatCode="0.00E+00">
                  <c:v>2.20952E-3</c:v>
                </c:pt>
                <c:pt idx="8172" formatCode="0.00E+00">
                  <c:v>2.0138600000000001E-3</c:v>
                </c:pt>
                <c:pt idx="8173" formatCode="0.00E+00">
                  <c:v>1.8146E-3</c:v>
                </c:pt>
                <c:pt idx="8174" formatCode="0.00E+00">
                  <c:v>1.61213E-3</c:v>
                </c:pt>
                <c:pt idx="8175" formatCode="0.00E+00">
                  <c:v>1.40683E-3</c:v>
                </c:pt>
                <c:pt idx="8176" formatCode="0.00E+00">
                  <c:v>1.1990900000000001E-3</c:v>
                </c:pt>
                <c:pt idx="8177" formatCode="0.00E+00">
                  <c:v>9.8931299999999991E-4</c:v>
                </c:pt>
                <c:pt idx="8178" formatCode="0.00E+00">
                  <c:v>7.7788599999999999E-4</c:v>
                </c:pt>
                <c:pt idx="8179" formatCode="0.00E+00">
                  <c:v>5.6520699999999997E-4</c:v>
                </c:pt>
                <c:pt idx="8180" formatCode="0.00E+00">
                  <c:v>3.5167299999999999E-4</c:v>
                </c:pt>
                <c:pt idx="8181" formatCode="0.00E+00">
                  <c:v>1.3768100000000001E-4</c:v>
                </c:pt>
                <c:pt idx="8182" formatCode="0.00E+00">
                  <c:v>-7.6373799999999997E-5</c:v>
                </c:pt>
                <c:pt idx="8183" formatCode="0.00E+00">
                  <c:v>-2.9009800000000003E-4</c:v>
                </c:pt>
                <c:pt idx="8184" formatCode="0.00E+00">
                  <c:v>-5.0310100000000005E-4</c:v>
                </c:pt>
                <c:pt idx="8185" formatCode="0.00E+00">
                  <c:v>-7.1499400000000005E-4</c:v>
                </c:pt>
                <c:pt idx="8186" formatCode="0.00E+00">
                  <c:v>-9.2539399999999996E-4</c:v>
                </c:pt>
                <c:pt idx="8187" formatCode="0.00E+00">
                  <c:v>-1.1339200000000001E-3</c:v>
                </c:pt>
                <c:pt idx="8188" formatCode="0.00E+00">
                  <c:v>-1.3401999999999999E-3</c:v>
                </c:pt>
                <c:pt idx="8189" formatCode="0.00E+00">
                  <c:v>-1.5438699999999999E-3</c:v>
                </c:pt>
                <c:pt idx="8190" formatCode="0.00E+00">
                  <c:v>-1.74456E-3</c:v>
                </c:pt>
                <c:pt idx="8191" formatCode="0.00E+00">
                  <c:v>-1.94192E-3</c:v>
                </c:pt>
                <c:pt idx="8192" formatCode="0.00E+00">
                  <c:v>-2.13561E-3</c:v>
                </c:pt>
                <c:pt idx="8193" formatCode="0.00E+00">
                  <c:v>-2.3252899999999998E-3</c:v>
                </c:pt>
                <c:pt idx="8194" formatCode="0.00E+00">
                  <c:v>-2.5106299999999998E-3</c:v>
                </c:pt>
                <c:pt idx="8195" formatCode="0.00E+00">
                  <c:v>-2.6913100000000001E-3</c:v>
                </c:pt>
                <c:pt idx="8196" formatCode="0.00E+00">
                  <c:v>-2.8670200000000001E-3</c:v>
                </c:pt>
                <c:pt idx="8197" formatCode="0.00E+00">
                  <c:v>-3.03748E-3</c:v>
                </c:pt>
                <c:pt idx="8198" formatCode="0.00E+00">
                  <c:v>-3.2023899999999998E-3</c:v>
                </c:pt>
                <c:pt idx="8199" formatCode="0.00E+00">
                  <c:v>-3.36149E-3</c:v>
                </c:pt>
                <c:pt idx="8200" formatCode="0.00E+00">
                  <c:v>-3.5145100000000002E-3</c:v>
                </c:pt>
                <c:pt idx="8201" formatCode="0.00E+00">
                  <c:v>-3.6611999999999999E-3</c:v>
                </c:pt>
                <c:pt idx="8202" formatCode="0.00E+00">
                  <c:v>-3.80132E-3</c:v>
                </c:pt>
                <c:pt idx="8203" formatCode="0.00E+00">
                  <c:v>-3.9346700000000004E-3</c:v>
                </c:pt>
                <c:pt idx="8204" formatCode="0.00E+00">
                  <c:v>-4.0610300000000002E-3</c:v>
                </c:pt>
                <c:pt idx="8205" formatCode="0.00E+00">
                  <c:v>-4.1802100000000002E-3</c:v>
                </c:pt>
                <c:pt idx="8206" formatCode="0.00E+00">
                  <c:v>-4.2920399999999996E-3</c:v>
                </c:pt>
                <c:pt idx="8207" formatCode="0.00E+00">
                  <c:v>-4.3963400000000003E-3</c:v>
                </c:pt>
                <c:pt idx="8208" formatCode="0.00E+00">
                  <c:v>-4.4929799999999997E-3</c:v>
                </c:pt>
                <c:pt idx="8209" formatCode="0.00E+00">
                  <c:v>-4.5818200000000003E-3</c:v>
                </c:pt>
                <c:pt idx="8210" formatCode="0.00E+00">
                  <c:v>-4.6627400000000003E-3</c:v>
                </c:pt>
                <c:pt idx="8211" formatCode="0.00E+00">
                  <c:v>-4.7356500000000001E-3</c:v>
                </c:pt>
                <c:pt idx="8212" formatCode="0.00E+00">
                  <c:v>-4.8004500000000004E-3</c:v>
                </c:pt>
                <c:pt idx="8213" formatCode="0.00E+00">
                  <c:v>-4.8570899999999997E-3</c:v>
                </c:pt>
                <c:pt idx="8214" formatCode="0.00E+00">
                  <c:v>-4.9055100000000001E-3</c:v>
                </c:pt>
                <c:pt idx="8215" formatCode="0.00E+00">
                  <c:v>-4.9456700000000001E-3</c:v>
                </c:pt>
                <c:pt idx="8216" formatCode="0.00E+00">
                  <c:v>-4.9775499999999999E-3</c:v>
                </c:pt>
                <c:pt idx="8217" formatCode="0.00E+00">
                  <c:v>-5.0011500000000002E-3</c:v>
                </c:pt>
                <c:pt idx="8218" formatCode="0.00E+00">
                  <c:v>-5.0164800000000002E-3</c:v>
                </c:pt>
                <c:pt idx="8219" formatCode="0.00E+00">
                  <c:v>-5.0235599999999998E-3</c:v>
                </c:pt>
                <c:pt idx="8220" formatCode="0.00E+00">
                  <c:v>-5.0224400000000004E-3</c:v>
                </c:pt>
                <c:pt idx="8221" formatCode="0.00E+00">
                  <c:v>-5.0131899999999998E-3</c:v>
                </c:pt>
                <c:pt idx="8222" formatCode="0.00E+00">
                  <c:v>-4.9958600000000004E-3</c:v>
                </c:pt>
                <c:pt idx="8223" formatCode="0.00E+00">
                  <c:v>-4.9705599999999997E-3</c:v>
                </c:pt>
                <c:pt idx="8224" formatCode="0.00E+00">
                  <c:v>-4.9373899999999998E-3</c:v>
                </c:pt>
                <c:pt idx="8225" formatCode="0.00E+00">
                  <c:v>-4.89646E-3</c:v>
                </c:pt>
                <c:pt idx="8226" formatCode="0.00E+00">
                  <c:v>-4.8479100000000004E-3</c:v>
                </c:pt>
                <c:pt idx="8227" formatCode="0.00E+00">
                  <c:v>-4.79189E-3</c:v>
                </c:pt>
                <c:pt idx="8228" formatCode="0.00E+00">
                  <c:v>-4.7285599999999997E-3</c:v>
                </c:pt>
                <c:pt idx="8229" formatCode="0.00E+00">
                  <c:v>-4.6580900000000001E-3</c:v>
                </c:pt>
                <c:pt idx="8230" formatCode="0.00E+00">
                  <c:v>-4.5806700000000002E-3</c:v>
                </c:pt>
                <c:pt idx="8231" formatCode="0.00E+00">
                  <c:v>-4.4964999999999996E-3</c:v>
                </c:pt>
                <c:pt idx="8232" formatCode="0.00E+00">
                  <c:v>-4.4057999999999996E-3</c:v>
                </c:pt>
                <c:pt idx="8233" formatCode="0.00E+00">
                  <c:v>-4.3087799999999999E-3</c:v>
                </c:pt>
                <c:pt idx="8234" formatCode="0.00E+00">
                  <c:v>-4.2056799999999998E-3</c:v>
                </c:pt>
                <c:pt idx="8235" formatCode="0.00E+00">
                  <c:v>-4.0967499999999997E-3</c:v>
                </c:pt>
                <c:pt idx="8236" formatCode="0.00E+00">
                  <c:v>-3.9822399999999997E-3</c:v>
                </c:pt>
                <c:pt idx="8237" formatCode="0.00E+00">
                  <c:v>-3.8624100000000001E-3</c:v>
                </c:pt>
                <c:pt idx="8238" formatCode="0.00E+00">
                  <c:v>-3.7375500000000001E-3</c:v>
                </c:pt>
                <c:pt idx="8239" formatCode="0.00E+00">
                  <c:v>-3.6079200000000001E-3</c:v>
                </c:pt>
                <c:pt idx="8240" formatCode="0.00E+00">
                  <c:v>-3.4738299999999998E-3</c:v>
                </c:pt>
                <c:pt idx="8241" formatCode="0.00E+00">
                  <c:v>-3.33556E-3</c:v>
                </c:pt>
                <c:pt idx="8242" formatCode="0.00E+00">
                  <c:v>-3.1934200000000002E-3</c:v>
                </c:pt>
                <c:pt idx="8243" formatCode="0.00E+00">
                  <c:v>-3.0477199999999999E-3</c:v>
                </c:pt>
                <c:pt idx="8244" formatCode="0.00E+00">
                  <c:v>-2.8987800000000001E-3</c:v>
                </c:pt>
                <c:pt idx="8245" formatCode="0.00E+00">
                  <c:v>-2.7469E-3</c:v>
                </c:pt>
                <c:pt idx="8246" formatCode="0.00E+00">
                  <c:v>-2.5924199999999998E-3</c:v>
                </c:pt>
                <c:pt idx="8247" formatCode="0.00E+00">
                  <c:v>-2.4356600000000001E-3</c:v>
                </c:pt>
                <c:pt idx="8248" formatCode="0.00E+00">
                  <c:v>-2.2769399999999999E-3</c:v>
                </c:pt>
                <c:pt idx="8249" formatCode="0.00E+00">
                  <c:v>-2.1166000000000002E-3</c:v>
                </c:pt>
                <c:pt idx="8250" formatCode="0.00E+00">
                  <c:v>-1.9549699999999999E-3</c:v>
                </c:pt>
                <c:pt idx="8251" formatCode="0.00E+00">
                  <c:v>-1.7923699999999999E-3</c:v>
                </c:pt>
                <c:pt idx="8252" formatCode="0.00E+00">
                  <c:v>-1.62915E-3</c:v>
                </c:pt>
                <c:pt idx="8253" formatCode="0.00E+00">
                  <c:v>-1.4656199999999999E-3</c:v>
                </c:pt>
                <c:pt idx="8254" formatCode="0.00E+00">
                  <c:v>-1.3021199999999999E-3</c:v>
                </c:pt>
                <c:pt idx="8255" formatCode="0.00E+00">
                  <c:v>-1.13897E-3</c:v>
                </c:pt>
                <c:pt idx="8256" formatCode="0.00E+00">
                  <c:v>-9.7650700000000005E-4</c:v>
                </c:pt>
                <c:pt idx="8257" formatCode="0.00E+00">
                  <c:v>-8.1503499999999998E-4</c:v>
                </c:pt>
                <c:pt idx="8258" formatCode="0.00E+00">
                  <c:v>-6.5487599999999998E-4</c:v>
                </c:pt>
                <c:pt idx="8259" formatCode="0.00E+00">
                  <c:v>-4.9633900000000005E-4</c:v>
                </c:pt>
                <c:pt idx="8260" formatCode="0.00E+00">
                  <c:v>-3.3973100000000002E-4</c:v>
                </c:pt>
                <c:pt idx="8261" formatCode="0.00E+00">
                  <c:v>-1.8534899999999999E-4</c:v>
                </c:pt>
                <c:pt idx="8262" formatCode="0.00E+00">
                  <c:v>-3.3485699999999997E-5</c:v>
                </c:pt>
                <c:pt idx="8263" formatCode="0.00E+00">
                  <c:v>1.15573E-4</c:v>
                </c:pt>
                <c:pt idx="8264" formatCode="0.00E+00">
                  <c:v>2.6155200000000002E-4</c:v>
                </c:pt>
                <c:pt idx="8265" formatCode="0.00E+00">
                  <c:v>4.0418000000000002E-4</c:v>
                </c:pt>
                <c:pt idx="8266" formatCode="0.00E+00">
                  <c:v>5.4319999999999998E-4</c:v>
                </c:pt>
                <c:pt idx="8267" formatCode="0.00E+00">
                  <c:v>6.7836000000000003E-4</c:v>
                </c:pt>
                <c:pt idx="8268" formatCode="0.00E+00">
                  <c:v>8.0942099999999995E-4</c:v>
                </c:pt>
                <c:pt idx="8269" formatCode="0.00E+00">
                  <c:v>9.3615199999999999E-4</c:v>
                </c:pt>
                <c:pt idx="8270" formatCode="0.00E+00">
                  <c:v>1.0583400000000001E-3</c:v>
                </c:pt>
                <c:pt idx="8271" formatCode="0.00E+00">
                  <c:v>1.1757600000000001E-3</c:v>
                </c:pt>
                <c:pt idx="8272" formatCode="0.00E+00">
                  <c:v>1.28824E-3</c:v>
                </c:pt>
                <c:pt idx="8273" formatCode="0.00E+00">
                  <c:v>1.39558E-3</c:v>
                </c:pt>
                <c:pt idx="8274" formatCode="0.00E+00">
                  <c:v>1.4976200000000001E-3</c:v>
                </c:pt>
                <c:pt idx="8275" formatCode="0.00E+00">
                  <c:v>1.5941900000000001E-3</c:v>
                </c:pt>
                <c:pt idx="8276" formatCode="0.00E+00">
                  <c:v>1.6851500000000001E-3</c:v>
                </c:pt>
                <c:pt idx="8277" formatCode="0.00E+00">
                  <c:v>1.7703700000000001E-3</c:v>
                </c:pt>
                <c:pt idx="8278" formatCode="0.00E+00">
                  <c:v>1.84973E-3</c:v>
                </c:pt>
                <c:pt idx="8279" formatCode="0.00E+00">
                  <c:v>1.9231299999999999E-3</c:v>
                </c:pt>
                <c:pt idx="8280" formatCode="0.00E+00">
                  <c:v>1.9904800000000002E-3</c:v>
                </c:pt>
                <c:pt idx="8281" formatCode="0.00E+00">
                  <c:v>2.0516900000000001E-3</c:v>
                </c:pt>
                <c:pt idx="8282" formatCode="0.00E+00">
                  <c:v>2.1067099999999999E-3</c:v>
                </c:pt>
                <c:pt idx="8283" formatCode="0.00E+00">
                  <c:v>2.1554899999999999E-3</c:v>
                </c:pt>
                <c:pt idx="8284" formatCode="0.00E+00">
                  <c:v>2.1979999999999999E-3</c:v>
                </c:pt>
                <c:pt idx="8285" formatCode="0.00E+00">
                  <c:v>2.2342299999999998E-3</c:v>
                </c:pt>
                <c:pt idx="8286" formatCode="0.00E+00">
                  <c:v>2.2641499999999999E-3</c:v>
                </c:pt>
                <c:pt idx="8287" formatCode="0.00E+00">
                  <c:v>2.2878E-3</c:v>
                </c:pt>
                <c:pt idx="8288" formatCode="0.00E+00">
                  <c:v>2.3051899999999999E-3</c:v>
                </c:pt>
                <c:pt idx="8289" formatCode="0.00E+00">
                  <c:v>2.3163599999999999E-3</c:v>
                </c:pt>
                <c:pt idx="8290" formatCode="0.00E+00">
                  <c:v>2.3213700000000001E-3</c:v>
                </c:pt>
                <c:pt idx="8291" formatCode="0.00E+00">
                  <c:v>2.32029E-3</c:v>
                </c:pt>
                <c:pt idx="8292" formatCode="0.00E+00">
                  <c:v>2.3131900000000001E-3</c:v>
                </c:pt>
                <c:pt idx="8293" formatCode="0.00E+00">
                  <c:v>2.3001800000000002E-3</c:v>
                </c:pt>
                <c:pt idx="8294" formatCode="0.00E+00">
                  <c:v>2.28137E-3</c:v>
                </c:pt>
                <c:pt idx="8295" formatCode="0.00E+00">
                  <c:v>2.2568699999999998E-3</c:v>
                </c:pt>
                <c:pt idx="8296" formatCode="0.00E+00">
                  <c:v>2.22683E-3</c:v>
                </c:pt>
                <c:pt idx="8297" formatCode="0.00E+00">
                  <c:v>2.1913900000000001E-3</c:v>
                </c:pt>
                <c:pt idx="8298" formatCode="0.00E+00">
                  <c:v>2.15073E-3</c:v>
                </c:pt>
                <c:pt idx="8299" formatCode="0.00E+00">
                  <c:v>2.1050000000000001E-3</c:v>
                </c:pt>
                <c:pt idx="8300" formatCode="0.00E+00">
                  <c:v>2.0544000000000001E-3</c:v>
                </c:pt>
                <c:pt idx="8301" formatCode="0.00E+00">
                  <c:v>1.9991200000000001E-3</c:v>
                </c:pt>
                <c:pt idx="8302" formatCode="0.00E+00">
                  <c:v>1.9393699999999999E-3</c:v>
                </c:pt>
                <c:pt idx="8303" formatCode="0.00E+00">
                  <c:v>1.8753800000000001E-3</c:v>
                </c:pt>
                <c:pt idx="8304" formatCode="0.00E+00">
                  <c:v>1.80736E-3</c:v>
                </c:pt>
                <c:pt idx="8305" formatCode="0.00E+00">
                  <c:v>1.7355599999999999E-3</c:v>
                </c:pt>
                <c:pt idx="8306" formatCode="0.00E+00">
                  <c:v>1.66022E-3</c:v>
                </c:pt>
                <c:pt idx="8307" formatCode="0.00E+00">
                  <c:v>1.5816000000000001E-3</c:v>
                </c:pt>
                <c:pt idx="8308" formatCode="0.00E+00">
                  <c:v>1.4999600000000001E-3</c:v>
                </c:pt>
                <c:pt idx="8309" formatCode="0.00E+00">
                  <c:v>1.4155699999999999E-3</c:v>
                </c:pt>
                <c:pt idx="8310" formatCode="0.00E+00">
                  <c:v>1.3287100000000001E-3</c:v>
                </c:pt>
                <c:pt idx="8311" formatCode="0.00E+00">
                  <c:v>1.23967E-3</c:v>
                </c:pt>
                <c:pt idx="8312" formatCode="0.00E+00">
                  <c:v>1.14872E-3</c:v>
                </c:pt>
                <c:pt idx="8313" formatCode="0.00E+00">
                  <c:v>1.0561699999999999E-3</c:v>
                </c:pt>
                <c:pt idx="8314" formatCode="0.00E+00">
                  <c:v>9.6230299999999996E-4</c:v>
                </c:pt>
                <c:pt idx="8315" formatCode="0.00E+00">
                  <c:v>8.6743300000000003E-4</c:v>
                </c:pt>
                <c:pt idx="8316" formatCode="0.00E+00">
                  <c:v>7.7186099999999999E-4</c:v>
                </c:pt>
                <c:pt idx="8317" formatCode="0.00E+00">
                  <c:v>6.7589099999999997E-4</c:v>
                </c:pt>
                <c:pt idx="8318" formatCode="0.00E+00">
                  <c:v>5.7983399999999999E-4</c:v>
                </c:pt>
                <c:pt idx="8319" formatCode="0.00E+00">
                  <c:v>4.8399700000000001E-4</c:v>
                </c:pt>
                <c:pt idx="8320" formatCode="0.00E+00">
                  <c:v>3.88689E-4</c:v>
                </c:pt>
                <c:pt idx="8321" formatCode="0.00E+00">
                  <c:v>2.9421999999999999E-4</c:v>
                </c:pt>
                <c:pt idx="8322" formatCode="0.00E+00">
                  <c:v>2.0089700000000001E-4</c:v>
                </c:pt>
                <c:pt idx="8323" formatCode="0.00E+00">
                  <c:v>1.09026E-4</c:v>
                </c:pt>
                <c:pt idx="8324" formatCode="0.00E+00">
                  <c:v>1.89099E-5</c:v>
                </c:pt>
                <c:pt idx="8325" formatCode="0.00E+00">
                  <c:v>-6.9150699999999995E-5</c:v>
                </c:pt>
                <c:pt idx="8326" formatCode="0.00E+00">
                  <c:v>-1.5485999999999999E-4</c:v>
                </c:pt>
                <c:pt idx="8327" formatCode="0.00E+00">
                  <c:v>-2.37925E-4</c:v>
                </c:pt>
                <c:pt idx="8328" formatCode="0.00E+00">
                  <c:v>-3.1806E-4</c:v>
                </c:pt>
                <c:pt idx="8329" formatCode="0.00E+00">
                  <c:v>-3.9498400000000003E-4</c:v>
                </c:pt>
                <c:pt idx="8330" formatCode="0.00E+00">
                  <c:v>-4.6842200000000002E-4</c:v>
                </c:pt>
                <c:pt idx="8331" formatCode="0.00E+00">
                  <c:v>-5.3810800000000003E-4</c:v>
                </c:pt>
                <c:pt idx="8332" formatCode="0.00E+00">
                  <c:v>-6.0378000000000005E-4</c:v>
                </c:pt>
                <c:pt idx="8333" formatCode="0.00E+00">
                  <c:v>-6.6518899999999995E-4</c:v>
                </c:pt>
                <c:pt idx="8334" formatCode="0.00E+00">
                  <c:v>-7.2209100000000001E-4</c:v>
                </c:pt>
                <c:pt idx="8335" formatCode="0.00E+00">
                  <c:v>-7.7425300000000003E-4</c:v>
                </c:pt>
                <c:pt idx="8336" formatCode="0.00E+00">
                  <c:v>-8.2145199999999997E-4</c:v>
                </c:pt>
                <c:pt idx="8337" formatCode="0.00E+00">
                  <c:v>-8.6347500000000005E-4</c:v>
                </c:pt>
                <c:pt idx="8338" formatCode="0.00E+00">
                  <c:v>-9.0012100000000004E-4</c:v>
                </c:pt>
                <c:pt idx="8339" formatCode="0.00E+00">
                  <c:v>-9.3119999999999997E-4</c:v>
                </c:pt>
                <c:pt idx="8340" formatCode="0.00E+00">
                  <c:v>-9.5653399999999999E-4</c:v>
                </c:pt>
                <c:pt idx="8341" formatCode="0.00E+00">
                  <c:v>-9.7595600000000005E-4</c:v>
                </c:pt>
                <c:pt idx="8342" formatCode="0.00E+00">
                  <c:v>-9.8931499999999994E-4</c:v>
                </c:pt>
                <c:pt idx="8343" formatCode="0.00E+00">
                  <c:v>-9.9647100000000008E-4</c:v>
                </c:pt>
                <c:pt idx="8344" formatCode="0.00E+00">
                  <c:v>-9.9729799999999998E-4</c:v>
                </c:pt>
                <c:pt idx="8345" formatCode="0.00E+00">
                  <c:v>-9.9168400000000006E-4</c:v>
                </c:pt>
                <c:pt idx="8346" formatCode="0.00E+00">
                  <c:v>-9.7953199999999997E-4</c:v>
                </c:pt>
                <c:pt idx="8347" formatCode="0.00E+00">
                  <c:v>-9.6075900000000005E-4</c:v>
                </c:pt>
                <c:pt idx="8348" formatCode="0.00E+00">
                  <c:v>-9.3529699999999997E-4</c:v>
                </c:pt>
                <c:pt idx="8349" formatCode="0.00E+00">
                  <c:v>-9.0309400000000001E-4</c:v>
                </c:pt>
                <c:pt idx="8350" formatCode="0.00E+00">
                  <c:v>-8.6411099999999998E-4</c:v>
                </c:pt>
                <c:pt idx="8351" formatCode="0.00E+00">
                  <c:v>-8.18328E-4</c:v>
                </c:pt>
                <c:pt idx="8352" formatCode="0.00E+00">
                  <c:v>-7.6573699999999995E-4</c:v>
                </c:pt>
                <c:pt idx="8353" formatCode="0.00E+00">
                  <c:v>-7.06349E-4</c:v>
                </c:pt>
                <c:pt idx="8354" formatCode="0.00E+00">
                  <c:v>-6.4018799999999998E-4</c:v>
                </c:pt>
                <c:pt idx="8355" formatCode="0.00E+00">
                  <c:v>-5.6729700000000003E-4</c:v>
                </c:pt>
                <c:pt idx="8356" formatCode="0.00E+00">
                  <c:v>-4.8773300000000001E-4</c:v>
                </c:pt>
                <c:pt idx="8357" formatCode="0.00E+00">
                  <c:v>-4.0156799999999999E-4</c:v>
                </c:pt>
                <c:pt idx="8358" formatCode="0.00E+00">
                  <c:v>-3.0889300000000003E-4</c:v>
                </c:pt>
                <c:pt idx="8359" formatCode="0.00E+00">
                  <c:v>-2.0981299999999999E-4</c:v>
                </c:pt>
                <c:pt idx="8360" formatCode="0.00E+00">
                  <c:v>-1.04448E-4</c:v>
                </c:pt>
                <c:pt idx="8361" formatCode="0.00E+00">
                  <c:v>7.0655100000000002E-6</c:v>
                </c:pt>
                <c:pt idx="8362" formatCode="0.00E+00">
                  <c:v>1.2457500000000001E-4</c:v>
                </c:pt>
                <c:pt idx="8363" formatCode="0.00E+00">
                  <c:v>2.4791199999999998E-4</c:v>
                </c:pt>
                <c:pt idx="8364" formatCode="0.00E+00">
                  <c:v>3.7689599999999999E-4</c:v>
                </c:pt>
                <c:pt idx="8365" formatCode="0.00E+00">
                  <c:v>5.1133000000000005E-4</c:v>
                </c:pt>
                <c:pt idx="8366" formatCode="0.00E+00">
                  <c:v>6.5100100000000001E-4</c:v>
                </c:pt>
                <c:pt idx="8367" formatCode="0.00E+00">
                  <c:v>7.9568300000000005E-4</c:v>
                </c:pt>
                <c:pt idx="8368" formatCode="0.00E+00">
                  <c:v>9.4513799999999999E-4</c:v>
                </c:pt>
                <c:pt idx="8369" formatCode="0.00E+00">
                  <c:v>1.0991099999999999E-3</c:v>
                </c:pt>
                <c:pt idx="8370" formatCode="0.00E+00">
                  <c:v>1.25734E-3</c:v>
                </c:pt>
                <c:pt idx="8371" formatCode="0.00E+00">
                  <c:v>1.41954E-3</c:v>
                </c:pt>
                <c:pt idx="8372" formatCode="0.00E+00">
                  <c:v>1.5854199999999999E-3</c:v>
                </c:pt>
                <c:pt idx="8373" formatCode="0.00E+00">
                  <c:v>1.75468E-3</c:v>
                </c:pt>
                <c:pt idx="8374" formatCode="0.00E+00">
                  <c:v>1.9270100000000001E-3</c:v>
                </c:pt>
                <c:pt idx="8375" formatCode="0.00E+00">
                  <c:v>2.10209E-3</c:v>
                </c:pt>
                <c:pt idx="8376" formatCode="0.00E+00">
                  <c:v>2.2795599999999999E-3</c:v>
                </c:pt>
                <c:pt idx="8377" formatCode="0.00E+00">
                  <c:v>2.45911E-3</c:v>
                </c:pt>
                <c:pt idx="8378" formatCode="0.00E+00">
                  <c:v>2.64036E-3</c:v>
                </c:pt>
                <c:pt idx="8379" formatCode="0.00E+00">
                  <c:v>2.8229599999999998E-3</c:v>
                </c:pt>
                <c:pt idx="8380" formatCode="0.00E+00">
                  <c:v>3.0065399999999998E-3</c:v>
                </c:pt>
                <c:pt idx="8381" formatCode="0.00E+00">
                  <c:v>3.1907200000000002E-3</c:v>
                </c:pt>
                <c:pt idx="8382" formatCode="0.00E+00">
                  <c:v>3.3751200000000001E-3</c:v>
                </c:pt>
                <c:pt idx="8383" formatCode="0.00E+00">
                  <c:v>3.5593600000000001E-3</c:v>
                </c:pt>
                <c:pt idx="8384" formatCode="0.00E+00">
                  <c:v>3.74304E-3</c:v>
                </c:pt>
                <c:pt idx="8385" formatCode="0.00E+00">
                  <c:v>3.9257600000000004E-3</c:v>
                </c:pt>
                <c:pt idx="8386" formatCode="0.00E+00">
                  <c:v>4.1071299999999996E-3</c:v>
                </c:pt>
                <c:pt idx="8387" formatCode="0.00E+00">
                  <c:v>4.2867299999999999E-3</c:v>
                </c:pt>
                <c:pt idx="8388" formatCode="0.00E+00">
                  <c:v>4.4641699999999999E-3</c:v>
                </c:pt>
                <c:pt idx="8389" formatCode="0.00E+00">
                  <c:v>4.6390399999999997E-3</c:v>
                </c:pt>
                <c:pt idx="8390" formatCode="0.00E+00">
                  <c:v>4.8109299999999997E-3</c:v>
                </c:pt>
                <c:pt idx="8391" formatCode="0.00E+00">
                  <c:v>4.97943E-3</c:v>
                </c:pt>
                <c:pt idx="8392" formatCode="0.00E+00">
                  <c:v>5.1441500000000001E-3</c:v>
                </c:pt>
                <c:pt idx="8393" formatCode="0.00E+00">
                  <c:v>5.30467E-3</c:v>
                </c:pt>
                <c:pt idx="8394" formatCode="0.00E+00">
                  <c:v>5.4605900000000004E-3</c:v>
                </c:pt>
                <c:pt idx="8395" formatCode="0.00E+00">
                  <c:v>5.61153E-3</c:v>
                </c:pt>
                <c:pt idx="8396" formatCode="0.00E+00">
                  <c:v>5.7570700000000004E-3</c:v>
                </c:pt>
                <c:pt idx="8397" formatCode="0.00E+00">
                  <c:v>5.8968500000000004E-3</c:v>
                </c:pt>
                <c:pt idx="8398" formatCode="0.00E+00">
                  <c:v>6.0304599999999996E-3</c:v>
                </c:pt>
                <c:pt idx="8399" formatCode="0.00E+00">
                  <c:v>6.1575500000000003E-3</c:v>
                </c:pt>
                <c:pt idx="8400" formatCode="0.00E+00">
                  <c:v>6.2777400000000004E-3</c:v>
                </c:pt>
                <c:pt idx="8401" formatCode="0.00E+00">
                  <c:v>6.3906600000000003E-3</c:v>
                </c:pt>
                <c:pt idx="8402" formatCode="0.00E+00">
                  <c:v>6.4959800000000002E-3</c:v>
                </c:pt>
                <c:pt idx="8403" formatCode="0.00E+00">
                  <c:v>6.5933399999999996E-3</c:v>
                </c:pt>
                <c:pt idx="8404" formatCode="0.00E+00">
                  <c:v>6.6824099999999997E-3</c:v>
                </c:pt>
                <c:pt idx="8405" formatCode="0.00E+00">
                  <c:v>6.7628699999999998E-3</c:v>
                </c:pt>
                <c:pt idx="8406" formatCode="0.00E+00">
                  <c:v>6.8344199999999999E-3</c:v>
                </c:pt>
                <c:pt idx="8407" formatCode="0.00E+00">
                  <c:v>6.89676E-3</c:v>
                </c:pt>
                <c:pt idx="8408" formatCode="0.00E+00">
                  <c:v>6.9495900000000003E-3</c:v>
                </c:pt>
                <c:pt idx="8409" formatCode="0.00E+00">
                  <c:v>6.9926600000000004E-3</c:v>
                </c:pt>
                <c:pt idx="8410" formatCode="0.00E+00">
                  <c:v>7.0257000000000002E-3</c:v>
                </c:pt>
                <c:pt idx="8411" formatCode="0.00E+00">
                  <c:v>7.0484800000000002E-3</c:v>
                </c:pt>
                <c:pt idx="8412" formatCode="0.00E+00">
                  <c:v>7.0607600000000001E-3</c:v>
                </c:pt>
                <c:pt idx="8413" formatCode="0.00E+00">
                  <c:v>7.0623400000000003E-3</c:v>
                </c:pt>
                <c:pt idx="8414" formatCode="0.00E+00">
                  <c:v>7.0530200000000001E-3</c:v>
                </c:pt>
                <c:pt idx="8415" formatCode="0.00E+00">
                  <c:v>7.0326199999999998E-3</c:v>
                </c:pt>
                <c:pt idx="8416" formatCode="0.00E+00">
                  <c:v>7.0009900000000003E-3</c:v>
                </c:pt>
                <c:pt idx="8417" formatCode="0.00E+00">
                  <c:v>6.9579799999999999E-3</c:v>
                </c:pt>
                <c:pt idx="8418" formatCode="0.00E+00">
                  <c:v>6.9034700000000001E-3</c:v>
                </c:pt>
                <c:pt idx="8419" formatCode="0.00E+00">
                  <c:v>6.8373499999999999E-3</c:v>
                </c:pt>
                <c:pt idx="8420" formatCode="0.00E+00">
                  <c:v>6.7595299999999997E-3</c:v>
                </c:pt>
                <c:pt idx="8421" formatCode="0.00E+00">
                  <c:v>6.66996E-3</c:v>
                </c:pt>
                <c:pt idx="8422" formatCode="0.00E+00">
                  <c:v>6.5685700000000001E-3</c:v>
                </c:pt>
                <c:pt idx="8423" formatCode="0.00E+00">
                  <c:v>6.4553400000000004E-3</c:v>
                </c:pt>
                <c:pt idx="8424" formatCode="0.00E+00">
                  <c:v>6.3302699999999998E-3</c:v>
                </c:pt>
                <c:pt idx="8425" formatCode="0.00E+00">
                  <c:v>6.1933600000000002E-3</c:v>
                </c:pt>
                <c:pt idx="8426" formatCode="0.00E+00">
                  <c:v>6.0446500000000004E-3</c:v>
                </c:pt>
                <c:pt idx="8427" formatCode="0.00E+00">
                  <c:v>5.8841800000000001E-3</c:v>
                </c:pt>
                <c:pt idx="8428" formatCode="0.00E+00">
                  <c:v>5.7120399999999998E-3</c:v>
                </c:pt>
                <c:pt idx="8429" formatCode="0.00E+00">
                  <c:v>5.5283099999999998E-3</c:v>
                </c:pt>
                <c:pt idx="8430" formatCode="0.00E+00">
                  <c:v>5.3331000000000003E-3</c:v>
                </c:pt>
                <c:pt idx="8431" formatCode="0.00E+00">
                  <c:v>5.1265599999999996E-3</c:v>
                </c:pt>
                <c:pt idx="8432" formatCode="0.00E+00">
                  <c:v>4.9088300000000003E-3</c:v>
                </c:pt>
                <c:pt idx="8433" formatCode="0.00E+00">
                  <c:v>4.6800899999999996E-3</c:v>
                </c:pt>
                <c:pt idx="8434" formatCode="0.00E+00">
                  <c:v>4.4405299999999998E-3</c:v>
                </c:pt>
                <c:pt idx="8435" formatCode="0.00E+00">
                  <c:v>4.1903799999999996E-3</c:v>
                </c:pt>
                <c:pt idx="8436" formatCode="0.00E+00">
                  <c:v>3.9298500000000004E-3</c:v>
                </c:pt>
                <c:pt idx="8437" formatCode="0.00E+00">
                  <c:v>3.65921E-3</c:v>
                </c:pt>
                <c:pt idx="8438" formatCode="0.00E+00">
                  <c:v>3.3787299999999999E-3</c:v>
                </c:pt>
                <c:pt idx="8439" formatCode="0.00E+00">
                  <c:v>3.0887000000000002E-3</c:v>
                </c:pt>
                <c:pt idx="8440" formatCode="0.00E+00">
                  <c:v>2.7894299999999999E-3</c:v>
                </c:pt>
                <c:pt idx="8441" formatCode="0.00E+00">
                  <c:v>2.4812599999999999E-3</c:v>
                </c:pt>
                <c:pt idx="8442" formatCode="0.00E+00">
                  <c:v>2.1645100000000001E-3</c:v>
                </c:pt>
                <c:pt idx="8443" formatCode="0.00E+00">
                  <c:v>1.83957E-3</c:v>
                </c:pt>
                <c:pt idx="8444" formatCode="0.00E+00">
                  <c:v>1.5068099999999999E-3</c:v>
                </c:pt>
                <c:pt idx="8445" formatCode="0.00E+00">
                  <c:v>1.1666300000000001E-3</c:v>
                </c:pt>
                <c:pt idx="8446" formatCode="0.00E+00">
                  <c:v>8.1943499999999998E-4</c:v>
                </c:pt>
                <c:pt idx="8447" formatCode="0.00E+00">
                  <c:v>4.6565899999999999E-4</c:v>
                </c:pt>
                <c:pt idx="8448" formatCode="0.00E+00">
                  <c:v>1.0574299999999999E-4</c:v>
                </c:pt>
                <c:pt idx="8449" formatCode="0.00E+00">
                  <c:v>-2.59857E-4</c:v>
                </c:pt>
                <c:pt idx="8450" formatCode="0.00E+00">
                  <c:v>-6.3067099999999997E-4</c:v>
                </c:pt>
                <c:pt idx="8451" formatCode="0.00E+00">
                  <c:v>-1.0062199999999999E-3</c:v>
                </c:pt>
                <c:pt idx="8452" formatCode="0.00E+00">
                  <c:v>-1.3860000000000001E-3</c:v>
                </c:pt>
                <c:pt idx="8453" formatCode="0.00E+00">
                  <c:v>-1.76951E-3</c:v>
                </c:pt>
                <c:pt idx="8454" formatCode="0.00E+00">
                  <c:v>-2.1562399999999998E-3</c:v>
                </c:pt>
                <c:pt idx="8455" formatCode="0.00E+00">
                  <c:v>-2.5456599999999999E-3</c:v>
                </c:pt>
                <c:pt idx="8456" formatCode="0.00E+00">
                  <c:v>-2.9372399999999998E-3</c:v>
                </c:pt>
                <c:pt idx="8457" formatCode="0.00E+00">
                  <c:v>-3.3304200000000002E-3</c:v>
                </c:pt>
                <c:pt idx="8458" formatCode="0.00E+00">
                  <c:v>-3.7246699999999998E-3</c:v>
                </c:pt>
                <c:pt idx="8459" formatCode="0.00E+00">
                  <c:v>-4.1194300000000003E-3</c:v>
                </c:pt>
                <c:pt idx="8460" formatCode="0.00E+00">
                  <c:v>-4.5141299999999999E-3</c:v>
                </c:pt>
                <c:pt idx="8461" formatCode="0.00E+00">
                  <c:v>-4.9081999999999997E-3</c:v>
                </c:pt>
                <c:pt idx="8462" formatCode="0.00E+00">
                  <c:v>-5.3010899999999996E-3</c:v>
                </c:pt>
                <c:pt idx="8463" formatCode="0.00E+00">
                  <c:v>-5.6921999999999997E-3</c:v>
                </c:pt>
                <c:pt idx="8464" formatCode="0.00E+00">
                  <c:v>-6.0809699999999998E-3</c:v>
                </c:pt>
                <c:pt idx="8465" formatCode="0.00E+00">
                  <c:v>-6.4668199999999999E-3</c:v>
                </c:pt>
                <c:pt idx="8466" formatCode="0.00E+00">
                  <c:v>-6.8491799999999999E-3</c:v>
                </c:pt>
                <c:pt idx="8467" formatCode="0.00E+00">
                  <c:v>-7.2274599999999998E-3</c:v>
                </c:pt>
                <c:pt idx="8468" formatCode="0.00E+00">
                  <c:v>-7.6010899999999996E-3</c:v>
                </c:pt>
                <c:pt idx="8469" formatCode="0.00E+00">
                  <c:v>-7.9694999999999992E-3</c:v>
                </c:pt>
                <c:pt idx="8470" formatCode="0.00E+00">
                  <c:v>-8.3321200000000002E-3</c:v>
                </c:pt>
                <c:pt idx="8471" formatCode="0.00E+00">
                  <c:v>-8.6883900000000007E-3</c:v>
                </c:pt>
                <c:pt idx="8472" formatCode="0.00E+00">
                  <c:v>-9.0377400000000007E-3</c:v>
                </c:pt>
                <c:pt idx="8473" formatCode="0.00E+00">
                  <c:v>-9.3796299999999999E-3</c:v>
                </c:pt>
                <c:pt idx="8474" formatCode="0.00E+00">
                  <c:v>-9.7135099999999999E-3</c:v>
                </c:pt>
                <c:pt idx="8475">
                  <c:v>-1.0038800000000001E-2</c:v>
                </c:pt>
                <c:pt idx="8476">
                  <c:v>-1.0355100000000001E-2</c:v>
                </c:pt>
                <c:pt idx="8477">
                  <c:v>-1.06617E-2</c:v>
                </c:pt>
                <c:pt idx="8478">
                  <c:v>-1.0958300000000001E-2</c:v>
                </c:pt>
                <c:pt idx="8479">
                  <c:v>-1.1244199999999999E-2</c:v>
                </c:pt>
                <c:pt idx="8480">
                  <c:v>-1.1519100000000001E-2</c:v>
                </c:pt>
                <c:pt idx="8481">
                  <c:v>-1.1782300000000001E-2</c:v>
                </c:pt>
                <c:pt idx="8482">
                  <c:v>-1.20336E-2</c:v>
                </c:pt>
                <c:pt idx="8483">
                  <c:v>-1.2272399999999999E-2</c:v>
                </c:pt>
                <c:pt idx="8484">
                  <c:v>-1.24983E-2</c:v>
                </c:pt>
                <c:pt idx="8485">
                  <c:v>-1.2710900000000001E-2</c:v>
                </c:pt>
                <c:pt idx="8486">
                  <c:v>-1.2909800000000001E-2</c:v>
                </c:pt>
                <c:pt idx="8487">
                  <c:v>-1.3094700000000001E-2</c:v>
                </c:pt>
                <c:pt idx="8488">
                  <c:v>-1.32651E-2</c:v>
                </c:pt>
                <c:pt idx="8489">
                  <c:v>-1.3420700000000001E-2</c:v>
                </c:pt>
                <c:pt idx="8490">
                  <c:v>-1.3561200000000001E-2</c:v>
                </c:pt>
                <c:pt idx="8491">
                  <c:v>-1.36864E-2</c:v>
                </c:pt>
                <c:pt idx="8492">
                  <c:v>-1.37958E-2</c:v>
                </c:pt>
                <c:pt idx="8493">
                  <c:v>-1.38894E-2</c:v>
                </c:pt>
                <c:pt idx="8494">
                  <c:v>-1.39667E-2</c:v>
                </c:pt>
                <c:pt idx="8495">
                  <c:v>-1.4027700000000001E-2</c:v>
                </c:pt>
                <c:pt idx="8496">
                  <c:v>-1.4072100000000001E-2</c:v>
                </c:pt>
                <c:pt idx="8497">
                  <c:v>-1.40997E-2</c:v>
                </c:pt>
                <c:pt idx="8498">
                  <c:v>-1.41104E-2</c:v>
                </c:pt>
                <c:pt idx="8499">
                  <c:v>-1.41041E-2</c:v>
                </c:pt>
                <c:pt idx="8500">
                  <c:v>-1.40807E-2</c:v>
                </c:pt>
                <c:pt idx="8501">
                  <c:v>-1.40401E-2</c:v>
                </c:pt>
                <c:pt idx="8502">
                  <c:v>-1.39822E-2</c:v>
                </c:pt>
                <c:pt idx="8503">
                  <c:v>-1.39071E-2</c:v>
                </c:pt>
                <c:pt idx="8504">
                  <c:v>-1.3814699999999999E-2</c:v>
                </c:pt>
                <c:pt idx="8505">
                  <c:v>-1.3705E-2</c:v>
                </c:pt>
                <c:pt idx="8506">
                  <c:v>-1.3578099999999999E-2</c:v>
                </c:pt>
                <c:pt idx="8507">
                  <c:v>-1.3434E-2</c:v>
                </c:pt>
                <c:pt idx="8508">
                  <c:v>-1.3273E-2</c:v>
                </c:pt>
                <c:pt idx="8509">
                  <c:v>-1.30949E-2</c:v>
                </c:pt>
                <c:pt idx="8510">
                  <c:v>-1.2900099999999999E-2</c:v>
                </c:pt>
                <c:pt idx="8511">
                  <c:v>-1.2688700000000001E-2</c:v>
                </c:pt>
                <c:pt idx="8512">
                  <c:v>-1.2460799999999999E-2</c:v>
                </c:pt>
                <c:pt idx="8513">
                  <c:v>-1.22168E-2</c:v>
                </c:pt>
                <c:pt idx="8514">
                  <c:v>-1.1956700000000001E-2</c:v>
                </c:pt>
                <c:pt idx="8515">
                  <c:v>-1.1681E-2</c:v>
                </c:pt>
                <c:pt idx="8516">
                  <c:v>-1.13899E-2</c:v>
                </c:pt>
                <c:pt idx="8517">
                  <c:v>-1.1083600000000001E-2</c:v>
                </c:pt>
                <c:pt idx="8518">
                  <c:v>-1.0762499999999999E-2</c:v>
                </c:pt>
                <c:pt idx="8519">
                  <c:v>-1.0427000000000001E-2</c:v>
                </c:pt>
                <c:pt idx="8520">
                  <c:v>-1.00775E-2</c:v>
                </c:pt>
                <c:pt idx="8521" formatCode="0.00E+00">
                  <c:v>-9.7142700000000005E-3</c:v>
                </c:pt>
                <c:pt idx="8522" formatCode="0.00E+00">
                  <c:v>-9.3378000000000003E-3</c:v>
                </c:pt>
                <c:pt idx="8523" formatCode="0.00E+00">
                  <c:v>-8.9485199999999997E-3</c:v>
                </c:pt>
                <c:pt idx="8524" formatCode="0.00E+00">
                  <c:v>-8.5468699999999998E-3</c:v>
                </c:pt>
                <c:pt idx="8525" formatCode="0.00E+00">
                  <c:v>-8.1333299999999994E-3</c:v>
                </c:pt>
                <c:pt idx="8526" formatCode="0.00E+00">
                  <c:v>-7.7083799999999999E-3</c:v>
                </c:pt>
                <c:pt idx="8527" formatCode="0.00E+00">
                  <c:v>-7.2725300000000001E-3</c:v>
                </c:pt>
                <c:pt idx="8528" formatCode="0.00E+00">
                  <c:v>-6.8263000000000004E-3</c:v>
                </c:pt>
                <c:pt idx="8529" formatCode="0.00E+00">
                  <c:v>-6.3702300000000002E-3</c:v>
                </c:pt>
                <c:pt idx="8530" formatCode="0.00E+00">
                  <c:v>-5.9048599999999996E-3</c:v>
                </c:pt>
                <c:pt idx="8531" formatCode="0.00E+00">
                  <c:v>-5.4307699999999997E-3</c:v>
                </c:pt>
                <c:pt idx="8532" formatCode="0.00E+00">
                  <c:v>-4.9485400000000004E-3</c:v>
                </c:pt>
                <c:pt idx="8533" formatCode="0.00E+00">
                  <c:v>-4.4587400000000001E-3</c:v>
                </c:pt>
                <c:pt idx="8534" formatCode="0.00E+00">
                  <c:v>-3.9620000000000002E-3</c:v>
                </c:pt>
                <c:pt idx="8535" formatCode="0.00E+00">
                  <c:v>-3.4589099999999999E-3</c:v>
                </c:pt>
                <c:pt idx="8536" formatCode="0.00E+00">
                  <c:v>-2.9501000000000002E-3</c:v>
                </c:pt>
                <c:pt idx="8537" formatCode="0.00E+00">
                  <c:v>-2.4362099999999999E-3</c:v>
                </c:pt>
                <c:pt idx="8538" formatCode="0.00E+00">
                  <c:v>-1.9178699999999999E-3</c:v>
                </c:pt>
                <c:pt idx="8539" formatCode="0.00E+00">
                  <c:v>-1.39573E-3</c:v>
                </c:pt>
                <c:pt idx="8540" formatCode="0.00E+00">
                  <c:v>-8.7043000000000005E-4</c:v>
                </c:pt>
                <c:pt idx="8541" formatCode="0.00E+00">
                  <c:v>-3.4264000000000001E-4</c:v>
                </c:pt>
                <c:pt idx="8542" formatCode="0.00E+00">
                  <c:v>1.86983E-4</c:v>
                </c:pt>
                <c:pt idx="8543" formatCode="0.00E+00">
                  <c:v>7.1777600000000005E-4</c:v>
                </c:pt>
                <c:pt idx="8544" formatCode="0.00E+00">
                  <c:v>1.2490699999999999E-3</c:v>
                </c:pt>
                <c:pt idx="8545" formatCode="0.00E+00">
                  <c:v>1.78021E-3</c:v>
                </c:pt>
                <c:pt idx="8546" formatCode="0.00E+00">
                  <c:v>2.31051E-3</c:v>
                </c:pt>
                <c:pt idx="8547" formatCode="0.00E+00">
                  <c:v>2.8393200000000002E-3</c:v>
                </c:pt>
                <c:pt idx="8548" formatCode="0.00E+00">
                  <c:v>3.3659699999999998E-3</c:v>
                </c:pt>
                <c:pt idx="8549" formatCode="0.00E+00">
                  <c:v>3.8898000000000001E-3</c:v>
                </c:pt>
                <c:pt idx="8550" formatCode="0.00E+00">
                  <c:v>4.4101499999999998E-3</c:v>
                </c:pt>
                <c:pt idx="8551" formatCode="0.00E+00">
                  <c:v>4.9263600000000003E-3</c:v>
                </c:pt>
                <c:pt idx="8552" formatCode="0.00E+00">
                  <c:v>5.4377999999999996E-3</c:v>
                </c:pt>
                <c:pt idx="8553" formatCode="0.00E+00">
                  <c:v>5.9438099999999999E-3</c:v>
                </c:pt>
                <c:pt idx="8554" formatCode="0.00E+00">
                  <c:v>6.4437699999999997E-3</c:v>
                </c:pt>
                <c:pt idx="8555" formatCode="0.00E+00">
                  <c:v>6.9370600000000001E-3</c:v>
                </c:pt>
                <c:pt idx="8556" formatCode="0.00E+00">
                  <c:v>7.4230499999999996E-3</c:v>
                </c:pt>
                <c:pt idx="8557" formatCode="0.00E+00">
                  <c:v>7.9011399999999992E-3</c:v>
                </c:pt>
                <c:pt idx="8558" formatCode="0.00E+00">
                  <c:v>8.3707299999999998E-3</c:v>
                </c:pt>
                <c:pt idx="8559" formatCode="0.00E+00">
                  <c:v>8.8312600000000005E-3</c:v>
                </c:pt>
                <c:pt idx="8560" formatCode="0.00E+00">
                  <c:v>9.2821299999999995E-3</c:v>
                </c:pt>
                <c:pt idx="8561" formatCode="0.00E+00">
                  <c:v>9.7228100000000001E-3</c:v>
                </c:pt>
                <c:pt idx="8562">
                  <c:v>1.0152700000000001E-2</c:v>
                </c:pt>
                <c:pt idx="8563">
                  <c:v>1.05714E-2</c:v>
                </c:pt>
                <c:pt idx="8564">
                  <c:v>1.09783E-2</c:v>
                </c:pt>
                <c:pt idx="8565">
                  <c:v>1.13729E-2</c:v>
                </c:pt>
                <c:pt idx="8566">
                  <c:v>1.1754799999999999E-2</c:v>
                </c:pt>
                <c:pt idx="8567">
                  <c:v>1.2123500000000001E-2</c:v>
                </c:pt>
                <c:pt idx="8568">
                  <c:v>1.24785E-2</c:v>
                </c:pt>
                <c:pt idx="8569">
                  <c:v>1.2819499999999999E-2</c:v>
                </c:pt>
                <c:pt idx="8570">
                  <c:v>1.31459E-2</c:v>
                </c:pt>
                <c:pt idx="8571">
                  <c:v>1.34576E-2</c:v>
                </c:pt>
                <c:pt idx="8572">
                  <c:v>1.3754000000000001E-2</c:v>
                </c:pt>
                <c:pt idx="8573">
                  <c:v>1.4034899999999999E-2</c:v>
                </c:pt>
                <c:pt idx="8574">
                  <c:v>1.4299900000000001E-2</c:v>
                </c:pt>
                <c:pt idx="8575">
                  <c:v>1.4548800000000001E-2</c:v>
                </c:pt>
                <c:pt idx="8576">
                  <c:v>1.4781300000000001E-2</c:v>
                </c:pt>
                <c:pt idx="8577">
                  <c:v>1.4997E-2</c:v>
                </c:pt>
                <c:pt idx="8578">
                  <c:v>1.51959E-2</c:v>
                </c:pt>
                <c:pt idx="8579">
                  <c:v>1.53776E-2</c:v>
                </c:pt>
                <c:pt idx="8580">
                  <c:v>1.55421E-2</c:v>
                </c:pt>
                <c:pt idx="8581">
                  <c:v>1.5689100000000001E-2</c:v>
                </c:pt>
                <c:pt idx="8582">
                  <c:v>1.5818599999999999E-2</c:v>
                </c:pt>
                <c:pt idx="8583">
                  <c:v>1.5930400000000001E-2</c:v>
                </c:pt>
                <c:pt idx="8584">
                  <c:v>1.6024400000000001E-2</c:v>
                </c:pt>
                <c:pt idx="8585">
                  <c:v>1.61006E-2</c:v>
                </c:pt>
                <c:pt idx="8586">
                  <c:v>1.61589E-2</c:v>
                </c:pt>
                <c:pt idx="8587">
                  <c:v>1.61993E-2</c:v>
                </c:pt>
                <c:pt idx="8588">
                  <c:v>1.6221900000000001E-2</c:v>
                </c:pt>
                <c:pt idx="8589">
                  <c:v>1.62267E-2</c:v>
                </c:pt>
                <c:pt idx="8590">
                  <c:v>1.6213700000000001E-2</c:v>
                </c:pt>
                <c:pt idx="8591">
                  <c:v>1.6183099999999999E-2</c:v>
                </c:pt>
                <c:pt idx="8592">
                  <c:v>1.6134900000000001E-2</c:v>
                </c:pt>
                <c:pt idx="8593">
                  <c:v>1.6069199999999999E-2</c:v>
                </c:pt>
                <c:pt idx="8594">
                  <c:v>1.5986299999999998E-2</c:v>
                </c:pt>
                <c:pt idx="8595">
                  <c:v>1.58862E-2</c:v>
                </c:pt>
                <c:pt idx="8596">
                  <c:v>1.57693E-2</c:v>
                </c:pt>
                <c:pt idx="8597">
                  <c:v>1.5635599999999999E-2</c:v>
                </c:pt>
                <c:pt idx="8598">
                  <c:v>1.5485499999999999E-2</c:v>
                </c:pt>
                <c:pt idx="8599">
                  <c:v>1.53192E-2</c:v>
                </c:pt>
                <c:pt idx="8600">
                  <c:v>1.5136999999999999E-2</c:v>
                </c:pt>
                <c:pt idx="8601">
                  <c:v>1.4939300000000001E-2</c:v>
                </c:pt>
                <c:pt idx="8602">
                  <c:v>1.47262E-2</c:v>
                </c:pt>
                <c:pt idx="8603">
                  <c:v>1.4498199999999999E-2</c:v>
                </c:pt>
                <c:pt idx="8604">
                  <c:v>1.42556E-2</c:v>
                </c:pt>
                <c:pt idx="8605">
                  <c:v>1.3998699999999999E-2</c:v>
                </c:pt>
                <c:pt idx="8606">
                  <c:v>1.37281E-2</c:v>
                </c:pt>
                <c:pt idx="8607">
                  <c:v>1.34441E-2</c:v>
                </c:pt>
                <c:pt idx="8608">
                  <c:v>1.3147000000000001E-2</c:v>
                </c:pt>
                <c:pt idx="8609">
                  <c:v>1.28375E-2</c:v>
                </c:pt>
                <c:pt idx="8610">
                  <c:v>1.2515800000000001E-2</c:v>
                </c:pt>
                <c:pt idx="8611">
                  <c:v>1.2182500000000001E-2</c:v>
                </c:pt>
                <c:pt idx="8612">
                  <c:v>1.1838E-2</c:v>
                </c:pt>
                <c:pt idx="8613">
                  <c:v>1.1482900000000001E-2</c:v>
                </c:pt>
                <c:pt idx="8614">
                  <c:v>1.11176E-2</c:v>
                </c:pt>
                <c:pt idx="8615">
                  <c:v>1.0742700000000001E-2</c:v>
                </c:pt>
                <c:pt idx="8616">
                  <c:v>1.0358600000000001E-2</c:v>
                </c:pt>
                <c:pt idx="8617" formatCode="0.00E+00">
                  <c:v>9.9658899999999998E-3</c:v>
                </c:pt>
                <c:pt idx="8618" formatCode="0.00E+00">
                  <c:v>9.5651399999999998E-3</c:v>
                </c:pt>
                <c:pt idx="8619" formatCode="0.00E+00">
                  <c:v>9.1568499999999994E-3</c:v>
                </c:pt>
                <c:pt idx="8620" formatCode="0.00E+00">
                  <c:v>8.7415800000000005E-3</c:v>
                </c:pt>
                <c:pt idx="8621" formatCode="0.00E+00">
                  <c:v>8.31988E-3</c:v>
                </c:pt>
                <c:pt idx="8622" formatCode="0.00E+00">
                  <c:v>7.8922999999999997E-3</c:v>
                </c:pt>
                <c:pt idx="8623" formatCode="0.00E+00">
                  <c:v>7.4594099999999997E-3</c:v>
                </c:pt>
                <c:pt idx="8624" formatCode="0.00E+00">
                  <c:v>7.0217700000000001E-3</c:v>
                </c:pt>
                <c:pt idx="8625" formatCode="0.00E+00">
                  <c:v>6.5799400000000003E-3</c:v>
                </c:pt>
                <c:pt idx="8626" formatCode="0.00E+00">
                  <c:v>6.1344900000000003E-3</c:v>
                </c:pt>
                <c:pt idx="8627" formatCode="0.00E+00">
                  <c:v>5.6859700000000003E-3</c:v>
                </c:pt>
                <c:pt idx="8628" formatCode="0.00E+00">
                  <c:v>5.2349600000000003E-3</c:v>
                </c:pt>
                <c:pt idx="8629" formatCode="0.00E+00">
                  <c:v>4.7820099999999997E-3</c:v>
                </c:pt>
                <c:pt idx="8630" formatCode="0.00E+00">
                  <c:v>4.3276800000000004E-3</c:v>
                </c:pt>
                <c:pt idx="8631" formatCode="0.00E+00">
                  <c:v>3.87252E-3</c:v>
                </c:pt>
                <c:pt idx="8632" formatCode="0.00E+00">
                  <c:v>3.4170899999999998E-3</c:v>
                </c:pt>
                <c:pt idx="8633" formatCode="0.00E+00">
                  <c:v>2.9619300000000002E-3</c:v>
                </c:pt>
                <c:pt idx="8634" formatCode="0.00E+00">
                  <c:v>2.5075800000000001E-3</c:v>
                </c:pt>
                <c:pt idx="8635" formatCode="0.00E+00">
                  <c:v>2.05456E-3</c:v>
                </c:pt>
                <c:pt idx="8636" formatCode="0.00E+00">
                  <c:v>1.60341E-3</c:v>
                </c:pt>
                <c:pt idx="8637" formatCode="0.00E+00">
                  <c:v>1.1546499999999999E-3</c:v>
                </c:pt>
                <c:pt idx="8638" formatCode="0.00E+00">
                  <c:v>7.0876399999999997E-4</c:v>
                </c:pt>
                <c:pt idx="8639" formatCode="0.00E+00">
                  <c:v>2.6626699999999999E-4</c:v>
                </c:pt>
                <c:pt idx="8640" formatCode="0.00E+00">
                  <c:v>-1.7235699999999999E-4</c:v>
                </c:pt>
                <c:pt idx="8641" formatCode="0.00E+00">
                  <c:v>-6.0663399999999999E-4</c:v>
                </c:pt>
                <c:pt idx="8642" formatCode="0.00E+00">
                  <c:v>-1.0361000000000001E-3</c:v>
                </c:pt>
                <c:pt idx="8643" formatCode="0.00E+00">
                  <c:v>-1.4603000000000001E-3</c:v>
                </c:pt>
                <c:pt idx="8644" formatCode="0.00E+00">
                  <c:v>-1.87879E-3</c:v>
                </c:pt>
                <c:pt idx="8645" formatCode="0.00E+00">
                  <c:v>-2.29116E-3</c:v>
                </c:pt>
                <c:pt idx="8646" formatCode="0.00E+00">
                  <c:v>-2.6969899999999998E-3</c:v>
                </c:pt>
                <c:pt idx="8647" formatCode="0.00E+00">
                  <c:v>-3.0958700000000001E-3</c:v>
                </c:pt>
                <c:pt idx="8648" formatCode="0.00E+00">
                  <c:v>-3.4874300000000001E-3</c:v>
                </c:pt>
                <c:pt idx="8649" formatCode="0.00E+00">
                  <c:v>-3.8713100000000002E-3</c:v>
                </c:pt>
                <c:pt idx="8650" formatCode="0.00E+00">
                  <c:v>-4.2471399999999999E-3</c:v>
                </c:pt>
                <c:pt idx="8651" formatCode="0.00E+00">
                  <c:v>-4.61459E-3</c:v>
                </c:pt>
                <c:pt idx="8652" formatCode="0.00E+00">
                  <c:v>-4.9733499999999996E-3</c:v>
                </c:pt>
                <c:pt idx="8653" formatCode="0.00E+00">
                  <c:v>-5.3231099999999998E-3</c:v>
                </c:pt>
                <c:pt idx="8654" formatCode="0.00E+00">
                  <c:v>-5.6635799999999997E-3</c:v>
                </c:pt>
                <c:pt idx="8655" formatCode="0.00E+00">
                  <c:v>-5.9944999999999998E-3</c:v>
                </c:pt>
                <c:pt idx="8656" formatCode="0.00E+00">
                  <c:v>-6.3156200000000001E-3</c:v>
                </c:pt>
                <c:pt idx="8657" formatCode="0.00E+00">
                  <c:v>-6.6267000000000001E-3</c:v>
                </c:pt>
                <c:pt idx="8658" formatCode="0.00E+00">
                  <c:v>-6.9275300000000003E-3</c:v>
                </c:pt>
                <c:pt idx="8659" formatCode="0.00E+00">
                  <c:v>-7.2179200000000001E-3</c:v>
                </c:pt>
                <c:pt idx="8660" formatCode="0.00E+00">
                  <c:v>-7.4976799999999996E-3</c:v>
                </c:pt>
                <c:pt idx="8661" formatCode="0.00E+00">
                  <c:v>-7.7666499999999999E-3</c:v>
                </c:pt>
                <c:pt idx="8662" formatCode="0.00E+00">
                  <c:v>-8.0246899999999993E-3</c:v>
                </c:pt>
                <c:pt idx="8663" formatCode="0.00E+00">
                  <c:v>-8.27168E-3</c:v>
                </c:pt>
                <c:pt idx="8664" formatCode="0.00E+00">
                  <c:v>-8.5074999999999994E-3</c:v>
                </c:pt>
                <c:pt idx="8665" formatCode="0.00E+00">
                  <c:v>-8.7320799999999997E-3</c:v>
                </c:pt>
                <c:pt idx="8666" formatCode="0.00E+00">
                  <c:v>-8.9453499999999995E-3</c:v>
                </c:pt>
                <c:pt idx="8667" formatCode="0.00E+00">
                  <c:v>-9.1472399999999992E-3</c:v>
                </c:pt>
                <c:pt idx="8668" formatCode="0.00E+00">
                  <c:v>-9.3377300000000007E-3</c:v>
                </c:pt>
                <c:pt idx="8669" formatCode="0.00E+00">
                  <c:v>-9.5168000000000006E-3</c:v>
                </c:pt>
                <c:pt idx="8670" formatCode="0.00E+00">
                  <c:v>-9.6844500000000007E-3</c:v>
                </c:pt>
                <c:pt idx="8671" formatCode="0.00E+00">
                  <c:v>-9.8407000000000008E-3</c:v>
                </c:pt>
                <c:pt idx="8672" formatCode="0.00E+00">
                  <c:v>-9.9855800000000008E-3</c:v>
                </c:pt>
                <c:pt idx="8673">
                  <c:v>-1.0119100000000001E-2</c:v>
                </c:pt>
                <c:pt idx="8674">
                  <c:v>-1.0241399999999999E-2</c:v>
                </c:pt>
                <c:pt idx="8675">
                  <c:v>-1.03526E-2</c:v>
                </c:pt>
                <c:pt idx="8676">
                  <c:v>-1.0452700000000001E-2</c:v>
                </c:pt>
                <c:pt idx="8677">
                  <c:v>-1.05418E-2</c:v>
                </c:pt>
                <c:pt idx="8678">
                  <c:v>-1.06201E-2</c:v>
                </c:pt>
                <c:pt idx="8679">
                  <c:v>-1.06877E-2</c:v>
                </c:pt>
                <c:pt idx="8680">
                  <c:v>-1.0744800000000001E-2</c:v>
                </c:pt>
                <c:pt idx="8681">
                  <c:v>-1.0791500000000001E-2</c:v>
                </c:pt>
                <c:pt idx="8682">
                  <c:v>-1.0828000000000001E-2</c:v>
                </c:pt>
                <c:pt idx="8683">
                  <c:v>-1.08545E-2</c:v>
                </c:pt>
                <c:pt idx="8684">
                  <c:v>-1.08713E-2</c:v>
                </c:pt>
                <c:pt idx="8685">
                  <c:v>-1.0878499999999999E-2</c:v>
                </c:pt>
                <c:pt idx="8686">
                  <c:v>-1.08764E-2</c:v>
                </c:pt>
                <c:pt idx="8687">
                  <c:v>-1.0865100000000001E-2</c:v>
                </c:pt>
                <c:pt idx="8688">
                  <c:v>-1.0845E-2</c:v>
                </c:pt>
                <c:pt idx="8689">
                  <c:v>-1.0816299999999999E-2</c:v>
                </c:pt>
                <c:pt idx="8690">
                  <c:v>-1.0779199999999999E-2</c:v>
                </c:pt>
                <c:pt idx="8691">
                  <c:v>-1.07341E-2</c:v>
                </c:pt>
                <c:pt idx="8692">
                  <c:v>-1.06812E-2</c:v>
                </c:pt>
                <c:pt idx="8693">
                  <c:v>-1.06207E-2</c:v>
                </c:pt>
                <c:pt idx="8694">
                  <c:v>-1.0553E-2</c:v>
                </c:pt>
                <c:pt idx="8695">
                  <c:v>-1.0478400000000001E-2</c:v>
                </c:pt>
                <c:pt idx="8696">
                  <c:v>-1.0397200000000001E-2</c:v>
                </c:pt>
                <c:pt idx="8697">
                  <c:v>-1.03096E-2</c:v>
                </c:pt>
                <c:pt idx="8698">
                  <c:v>-1.02159E-2</c:v>
                </c:pt>
                <c:pt idx="8699">
                  <c:v>-1.01166E-2</c:v>
                </c:pt>
                <c:pt idx="8700">
                  <c:v>-1.00118E-2</c:v>
                </c:pt>
                <c:pt idx="8701" formatCode="0.00E+00">
                  <c:v>-9.9018200000000004E-3</c:v>
                </c:pt>
                <c:pt idx="8702" formatCode="0.00E+00">
                  <c:v>-9.7870600000000002E-3</c:v>
                </c:pt>
                <c:pt idx="8703" formatCode="0.00E+00">
                  <c:v>-9.6678000000000007E-3</c:v>
                </c:pt>
                <c:pt idx="8704" formatCode="0.00E+00">
                  <c:v>-9.5443200000000002E-3</c:v>
                </c:pt>
                <c:pt idx="8705" formatCode="0.00E+00">
                  <c:v>-9.4169300000000004E-3</c:v>
                </c:pt>
                <c:pt idx="8706" formatCode="0.00E+00">
                  <c:v>-9.2859299999999995E-3</c:v>
                </c:pt>
                <c:pt idx="8707" formatCode="0.00E+00">
                  <c:v>-9.1516199999999992E-3</c:v>
                </c:pt>
                <c:pt idx="8708" formatCode="0.00E+00">
                  <c:v>-9.0142899999999995E-3</c:v>
                </c:pt>
                <c:pt idx="8709" formatCode="0.00E+00">
                  <c:v>-8.8742400000000003E-3</c:v>
                </c:pt>
                <c:pt idx="8710" formatCode="0.00E+00">
                  <c:v>-8.73173E-3</c:v>
                </c:pt>
                <c:pt idx="8711" formatCode="0.00E+00">
                  <c:v>-8.5870600000000005E-3</c:v>
                </c:pt>
                <c:pt idx="8712" formatCode="0.00E+00">
                  <c:v>-8.4404900000000001E-3</c:v>
                </c:pt>
                <c:pt idx="8713" formatCode="0.00E+00">
                  <c:v>-8.2922900000000008E-3</c:v>
                </c:pt>
                <c:pt idx="8714" formatCode="0.00E+00">
                  <c:v>-8.1427300000000008E-3</c:v>
                </c:pt>
                <c:pt idx="8715" formatCode="0.00E+00">
                  <c:v>-7.9920400000000006E-3</c:v>
                </c:pt>
                <c:pt idx="8716" formatCode="0.00E+00">
                  <c:v>-7.8404800000000004E-3</c:v>
                </c:pt>
                <c:pt idx="8717" formatCode="0.00E+00">
                  <c:v>-7.6882799999999996E-3</c:v>
                </c:pt>
                <c:pt idx="8718" formatCode="0.00E+00">
                  <c:v>-7.5356700000000004E-3</c:v>
                </c:pt>
                <c:pt idx="8719" formatCode="0.00E+00">
                  <c:v>-7.3828699999999997E-3</c:v>
                </c:pt>
                <c:pt idx="8720" formatCode="0.00E+00">
                  <c:v>-7.2300899999999998E-3</c:v>
                </c:pt>
                <c:pt idx="8721" formatCode="0.00E+00">
                  <c:v>-7.0775100000000004E-3</c:v>
                </c:pt>
                <c:pt idx="8722" formatCode="0.00E+00">
                  <c:v>-6.9253400000000003E-3</c:v>
                </c:pt>
                <c:pt idx="8723" formatCode="0.00E+00">
                  <c:v>-6.7737500000000003E-3</c:v>
                </c:pt>
                <c:pt idx="8724" formatCode="0.00E+00">
                  <c:v>-6.6229100000000001E-3</c:v>
                </c:pt>
                <c:pt idx="8725" formatCode="0.00E+00">
                  <c:v>-6.4729699999999998E-3</c:v>
                </c:pt>
                <c:pt idx="8726" formatCode="0.00E+00">
                  <c:v>-6.3240800000000002E-3</c:v>
                </c:pt>
                <c:pt idx="8727" formatCode="0.00E+00">
                  <c:v>-6.1763699999999996E-3</c:v>
                </c:pt>
                <c:pt idx="8728" formatCode="0.00E+00">
                  <c:v>-6.0299699999999999E-3</c:v>
                </c:pt>
                <c:pt idx="8729" formatCode="0.00E+00">
                  <c:v>-5.8849899999999997E-3</c:v>
                </c:pt>
                <c:pt idx="8730" formatCode="0.00E+00">
                  <c:v>-5.7415299999999999E-3</c:v>
                </c:pt>
                <c:pt idx="8731" formatCode="0.00E+00">
                  <c:v>-5.5996700000000002E-3</c:v>
                </c:pt>
                <c:pt idx="8732" formatCode="0.00E+00">
                  <c:v>-5.45949E-3</c:v>
                </c:pt>
                <c:pt idx="8733" formatCode="0.00E+00">
                  <c:v>-5.3210499999999999E-3</c:v>
                </c:pt>
                <c:pt idx="8734" formatCode="0.00E+00">
                  <c:v>-5.1844100000000004E-3</c:v>
                </c:pt>
                <c:pt idx="8735" formatCode="0.00E+00">
                  <c:v>-5.0495999999999996E-3</c:v>
                </c:pt>
                <c:pt idx="8736" formatCode="0.00E+00">
                  <c:v>-4.9166599999999998E-3</c:v>
                </c:pt>
                <c:pt idx="8737" formatCode="0.00E+00">
                  <c:v>-4.7856000000000001E-3</c:v>
                </c:pt>
                <c:pt idx="8738" formatCode="0.00E+00">
                  <c:v>-4.6564199999999997E-3</c:v>
                </c:pt>
                <c:pt idx="8739" formatCode="0.00E+00">
                  <c:v>-4.5291300000000001E-3</c:v>
                </c:pt>
                <c:pt idx="8740" formatCode="0.00E+00">
                  <c:v>-4.40369E-3</c:v>
                </c:pt>
                <c:pt idx="8741" formatCode="0.00E+00">
                  <c:v>-4.2800900000000003E-3</c:v>
                </c:pt>
                <c:pt idx="8742" formatCode="0.00E+00">
                  <c:v>-4.1582900000000002E-3</c:v>
                </c:pt>
                <c:pt idx="8743" formatCode="0.00E+00">
                  <c:v>-4.0382300000000003E-3</c:v>
                </c:pt>
                <c:pt idx="8744" formatCode="0.00E+00">
                  <c:v>-3.9198499999999999E-3</c:v>
                </c:pt>
                <c:pt idx="8745" formatCode="0.00E+00">
                  <c:v>-3.8030899999999999E-3</c:v>
                </c:pt>
                <c:pt idx="8746" formatCode="0.00E+00">
                  <c:v>-3.6878599999999998E-3</c:v>
                </c:pt>
                <c:pt idx="8747" formatCode="0.00E+00">
                  <c:v>-3.5740699999999999E-3</c:v>
                </c:pt>
                <c:pt idx="8748" formatCode="0.00E+00">
                  <c:v>-3.4616400000000002E-3</c:v>
                </c:pt>
                <c:pt idx="8749" formatCode="0.00E+00">
                  <c:v>-3.3504400000000001E-3</c:v>
                </c:pt>
                <c:pt idx="8750" formatCode="0.00E+00">
                  <c:v>-3.2403699999999998E-3</c:v>
                </c:pt>
                <c:pt idx="8751" formatCode="0.00E+00">
                  <c:v>-3.1313000000000001E-3</c:v>
                </c:pt>
                <c:pt idx="8752" formatCode="0.00E+00">
                  <c:v>-3.0230999999999999E-3</c:v>
                </c:pt>
                <c:pt idx="8753" formatCode="0.00E+00">
                  <c:v>-2.9156400000000002E-3</c:v>
                </c:pt>
                <c:pt idx="8754" formatCode="0.00E+00">
                  <c:v>-2.8087699999999999E-3</c:v>
                </c:pt>
                <c:pt idx="8755" formatCode="0.00E+00">
                  <c:v>-2.7023400000000001E-3</c:v>
                </c:pt>
                <c:pt idx="8756" formatCode="0.00E+00">
                  <c:v>-2.5961999999999999E-3</c:v>
                </c:pt>
                <c:pt idx="8757" formatCode="0.00E+00">
                  <c:v>-2.4901900000000002E-3</c:v>
                </c:pt>
                <c:pt idx="8758" formatCode="0.00E+00">
                  <c:v>-2.3841399999999999E-3</c:v>
                </c:pt>
                <c:pt idx="8759" formatCode="0.00E+00">
                  <c:v>-2.2778899999999999E-3</c:v>
                </c:pt>
                <c:pt idx="8760" formatCode="0.00E+00">
                  <c:v>-2.1712699999999999E-3</c:v>
                </c:pt>
                <c:pt idx="8761" formatCode="0.00E+00">
                  <c:v>-2.0641000000000001E-3</c:v>
                </c:pt>
                <c:pt idx="8762" formatCode="0.00E+00">
                  <c:v>-1.9562E-3</c:v>
                </c:pt>
                <c:pt idx="8763" formatCode="0.00E+00">
                  <c:v>-1.8474100000000001E-3</c:v>
                </c:pt>
                <c:pt idx="8764" formatCode="0.00E+00">
                  <c:v>-1.7375299999999999E-3</c:v>
                </c:pt>
                <c:pt idx="8765" formatCode="0.00E+00">
                  <c:v>-1.6264000000000001E-3</c:v>
                </c:pt>
                <c:pt idx="8766" formatCode="0.00E+00">
                  <c:v>-1.51384E-3</c:v>
                </c:pt>
                <c:pt idx="8767" formatCode="0.00E+00">
                  <c:v>-1.3996600000000001E-3</c:v>
                </c:pt>
                <c:pt idx="8768" formatCode="0.00E+00">
                  <c:v>-1.2836799999999999E-3</c:v>
                </c:pt>
                <c:pt idx="8769" formatCode="0.00E+00">
                  <c:v>-1.1657499999999999E-3</c:v>
                </c:pt>
                <c:pt idx="8770" formatCode="0.00E+00">
                  <c:v>-1.04568E-3</c:v>
                </c:pt>
                <c:pt idx="8771" formatCode="0.00E+00">
                  <c:v>-9.2330099999999996E-4</c:v>
                </c:pt>
                <c:pt idx="8772" formatCode="0.00E+00">
                  <c:v>-7.9845399999999998E-4</c:v>
                </c:pt>
                <c:pt idx="8773" formatCode="0.00E+00">
                  <c:v>-6.7097700000000001E-4</c:v>
                </c:pt>
                <c:pt idx="8774" formatCode="0.00E+00">
                  <c:v>-5.4071200000000005E-4</c:v>
                </c:pt>
                <c:pt idx="8775" formatCode="0.00E+00">
                  <c:v>-4.0750999999999998E-4</c:v>
                </c:pt>
                <c:pt idx="8776" formatCode="0.00E+00">
                  <c:v>-2.7122600000000001E-4</c:v>
                </c:pt>
                <c:pt idx="8777" formatCode="0.00E+00">
                  <c:v>-1.3172100000000001E-4</c:v>
                </c:pt>
                <c:pt idx="8778" formatCode="0.00E+00">
                  <c:v>1.11352E-5</c:v>
                </c:pt>
                <c:pt idx="8779" formatCode="0.00E+00">
                  <c:v>1.57467E-4</c:v>
                </c:pt>
                <c:pt idx="8780" formatCode="0.00E+00">
                  <c:v>3.0738899999999998E-4</c:v>
                </c:pt>
                <c:pt idx="8781" formatCode="0.00E+00">
                  <c:v>4.6100999999999998E-4</c:v>
                </c:pt>
                <c:pt idx="8782" formatCode="0.00E+00">
                  <c:v>6.1842799999999997E-4</c:v>
                </c:pt>
                <c:pt idx="8783" formatCode="0.00E+00">
                  <c:v>7.7973099999999998E-4</c:v>
                </c:pt>
                <c:pt idx="8784" formatCode="0.00E+00">
                  <c:v>9.4499899999999997E-4</c:v>
                </c:pt>
                <c:pt idx="8785" formatCode="0.00E+00">
                  <c:v>1.1142999999999999E-3</c:v>
                </c:pt>
                <c:pt idx="8786" formatCode="0.00E+00">
                  <c:v>1.2876999999999999E-3</c:v>
                </c:pt>
                <c:pt idx="8787" formatCode="0.00E+00">
                  <c:v>1.4652300000000001E-3</c:v>
                </c:pt>
                <c:pt idx="8788" formatCode="0.00E+00">
                  <c:v>1.6469399999999999E-3</c:v>
                </c:pt>
                <c:pt idx="8789" formatCode="0.00E+00">
                  <c:v>1.83285E-3</c:v>
                </c:pt>
                <c:pt idx="8790" formatCode="0.00E+00">
                  <c:v>2.0229699999999998E-3</c:v>
                </c:pt>
                <c:pt idx="8791" formatCode="0.00E+00">
                  <c:v>2.2173100000000001E-3</c:v>
                </c:pt>
                <c:pt idx="8792" formatCode="0.00E+00">
                  <c:v>2.4158399999999998E-3</c:v>
                </c:pt>
                <c:pt idx="8793" formatCode="0.00E+00">
                  <c:v>2.6185499999999999E-3</c:v>
                </c:pt>
                <c:pt idx="8794" formatCode="0.00E+00">
                  <c:v>2.8254E-3</c:v>
                </c:pt>
                <c:pt idx="8795" formatCode="0.00E+00">
                  <c:v>3.0363399999999998E-3</c:v>
                </c:pt>
                <c:pt idx="8796" formatCode="0.00E+00">
                  <c:v>3.2512999999999999E-3</c:v>
                </c:pt>
                <c:pt idx="8797" formatCode="0.00E+00">
                  <c:v>3.4702000000000001E-3</c:v>
                </c:pt>
                <c:pt idx="8798" formatCode="0.00E+00">
                  <c:v>3.6929599999999999E-3</c:v>
                </c:pt>
                <c:pt idx="8799" formatCode="0.00E+00">
                  <c:v>3.9194700000000004E-3</c:v>
                </c:pt>
                <c:pt idx="8800" formatCode="0.00E+00">
                  <c:v>4.1496099999999998E-3</c:v>
                </c:pt>
                <c:pt idx="8801" formatCode="0.00E+00">
                  <c:v>4.3832599999999999E-3</c:v>
                </c:pt>
                <c:pt idx="8802" formatCode="0.00E+00">
                  <c:v>4.6202600000000002E-3</c:v>
                </c:pt>
                <c:pt idx="8803" formatCode="0.00E+00">
                  <c:v>4.8604499999999997E-3</c:v>
                </c:pt>
                <c:pt idx="8804" formatCode="0.00E+00">
                  <c:v>5.1036800000000002E-3</c:v>
                </c:pt>
                <c:pt idx="8805" formatCode="0.00E+00">
                  <c:v>5.3497400000000004E-3</c:v>
                </c:pt>
                <c:pt idx="8806" formatCode="0.00E+00">
                  <c:v>5.5984499999999996E-3</c:v>
                </c:pt>
                <c:pt idx="8807" formatCode="0.00E+00">
                  <c:v>5.84959E-3</c:v>
                </c:pt>
                <c:pt idx="8808" formatCode="0.00E+00">
                  <c:v>6.1029300000000003E-3</c:v>
                </c:pt>
                <c:pt idx="8809" formatCode="0.00E+00">
                  <c:v>6.3582500000000002E-3</c:v>
                </c:pt>
                <c:pt idx="8810" formatCode="0.00E+00">
                  <c:v>6.6152900000000002E-3</c:v>
                </c:pt>
                <c:pt idx="8811" formatCode="0.00E+00">
                  <c:v>6.8737900000000003E-3</c:v>
                </c:pt>
                <c:pt idx="8812" formatCode="0.00E+00">
                  <c:v>7.1334900000000001E-3</c:v>
                </c:pt>
                <c:pt idx="8813" formatCode="0.00E+00">
                  <c:v>7.3940799999999999E-3</c:v>
                </c:pt>
                <c:pt idx="8814" formatCode="0.00E+00">
                  <c:v>7.6552900000000004E-3</c:v>
                </c:pt>
                <c:pt idx="8815" formatCode="0.00E+00">
                  <c:v>7.9167999999999999E-3</c:v>
                </c:pt>
                <c:pt idx="8816" formatCode="0.00E+00">
                  <c:v>8.1783099999999994E-3</c:v>
                </c:pt>
                <c:pt idx="8817" formatCode="0.00E+00">
                  <c:v>8.4394699999999993E-3</c:v>
                </c:pt>
                <c:pt idx="8818" formatCode="0.00E+00">
                  <c:v>8.6999699999999996E-3</c:v>
                </c:pt>
                <c:pt idx="8819" formatCode="0.00E+00">
                  <c:v>8.9594500000000007E-3</c:v>
                </c:pt>
                <c:pt idx="8820" formatCode="0.00E+00">
                  <c:v>9.2175599999999996E-3</c:v>
                </c:pt>
                <c:pt idx="8821" formatCode="0.00E+00">
                  <c:v>9.4739500000000001E-3</c:v>
                </c:pt>
                <c:pt idx="8822" formatCode="0.00E+00">
                  <c:v>9.7282500000000008E-3</c:v>
                </c:pt>
                <c:pt idx="8823" formatCode="0.00E+00">
                  <c:v>9.9800700000000006E-3</c:v>
                </c:pt>
                <c:pt idx="8824">
                  <c:v>1.02291E-2</c:v>
                </c:pt>
                <c:pt idx="8825">
                  <c:v>1.0474799999999999E-2</c:v>
                </c:pt>
                <c:pt idx="8826">
                  <c:v>1.07169E-2</c:v>
                </c:pt>
                <c:pt idx="8827">
                  <c:v>1.0954999999999999E-2</c:v>
                </c:pt>
                <c:pt idx="8828">
                  <c:v>1.1188699999999999E-2</c:v>
                </c:pt>
                <c:pt idx="8829">
                  <c:v>1.14176E-2</c:v>
                </c:pt>
                <c:pt idx="8830">
                  <c:v>1.16413E-2</c:v>
                </c:pt>
                <c:pt idx="8831">
                  <c:v>1.18593E-2</c:v>
                </c:pt>
                <c:pt idx="8832">
                  <c:v>1.20713E-2</c:v>
                </c:pt>
                <c:pt idx="8833">
                  <c:v>1.22769E-2</c:v>
                </c:pt>
                <c:pt idx="8834">
                  <c:v>1.24756E-2</c:v>
                </c:pt>
                <c:pt idx="8835">
                  <c:v>1.2667100000000001E-2</c:v>
                </c:pt>
                <c:pt idx="8836">
                  <c:v>1.2851E-2</c:v>
                </c:pt>
                <c:pt idx="8837">
                  <c:v>1.30268E-2</c:v>
                </c:pt>
                <c:pt idx="8838">
                  <c:v>1.31942E-2</c:v>
                </c:pt>
                <c:pt idx="8839">
                  <c:v>1.33527E-2</c:v>
                </c:pt>
                <c:pt idx="8840">
                  <c:v>1.3502E-2</c:v>
                </c:pt>
                <c:pt idx="8841">
                  <c:v>1.3641800000000001E-2</c:v>
                </c:pt>
                <c:pt idx="8842">
                  <c:v>1.3771500000000001E-2</c:v>
                </c:pt>
                <c:pt idx="8843">
                  <c:v>1.3891000000000001E-2</c:v>
                </c:pt>
                <c:pt idx="8844">
                  <c:v>1.39997E-2</c:v>
                </c:pt>
                <c:pt idx="8845">
                  <c:v>1.40974E-2</c:v>
                </c:pt>
                <c:pt idx="8846">
                  <c:v>1.41837E-2</c:v>
                </c:pt>
                <c:pt idx="8847">
                  <c:v>1.42583E-2</c:v>
                </c:pt>
                <c:pt idx="8848">
                  <c:v>1.4320899999999999E-2</c:v>
                </c:pt>
                <c:pt idx="8849">
                  <c:v>1.4371099999999999E-2</c:v>
                </c:pt>
                <c:pt idx="8850">
                  <c:v>1.44087E-2</c:v>
                </c:pt>
                <c:pt idx="8851">
                  <c:v>1.4433400000000001E-2</c:v>
                </c:pt>
                <c:pt idx="8852">
                  <c:v>1.4444800000000001E-2</c:v>
                </c:pt>
                <c:pt idx="8853">
                  <c:v>1.44429E-2</c:v>
                </c:pt>
                <c:pt idx="8854">
                  <c:v>1.4427199999999999E-2</c:v>
                </c:pt>
                <c:pt idx="8855">
                  <c:v>1.4397699999999999E-2</c:v>
                </c:pt>
                <c:pt idx="8856">
                  <c:v>1.4354E-2</c:v>
                </c:pt>
                <c:pt idx="8857">
                  <c:v>1.4296E-2</c:v>
                </c:pt>
                <c:pt idx="8858">
                  <c:v>1.42235E-2</c:v>
                </c:pt>
                <c:pt idx="8859">
                  <c:v>1.4136299999999999E-2</c:v>
                </c:pt>
                <c:pt idx="8860">
                  <c:v>1.4034400000000001E-2</c:v>
                </c:pt>
                <c:pt idx="8861">
                  <c:v>1.3917499999999999E-2</c:v>
                </c:pt>
                <c:pt idx="8862">
                  <c:v>1.37856E-2</c:v>
                </c:pt>
                <c:pt idx="8863">
                  <c:v>1.3638600000000001E-2</c:v>
                </c:pt>
                <c:pt idx="8864">
                  <c:v>1.3476399999999999E-2</c:v>
                </c:pt>
                <c:pt idx="8865">
                  <c:v>1.3299E-2</c:v>
                </c:pt>
                <c:pt idx="8866">
                  <c:v>1.3106400000000001E-2</c:v>
                </c:pt>
                <c:pt idx="8867">
                  <c:v>1.28985E-2</c:v>
                </c:pt>
                <c:pt idx="8868">
                  <c:v>1.26753E-2</c:v>
                </c:pt>
                <c:pt idx="8869">
                  <c:v>1.2437E-2</c:v>
                </c:pt>
                <c:pt idx="8870">
                  <c:v>1.21835E-2</c:v>
                </c:pt>
                <c:pt idx="8871">
                  <c:v>1.1914900000000001E-2</c:v>
                </c:pt>
                <c:pt idx="8872">
                  <c:v>1.1631300000000001E-2</c:v>
                </c:pt>
                <c:pt idx="8873">
                  <c:v>1.13329E-2</c:v>
                </c:pt>
                <c:pt idx="8874">
                  <c:v>1.10198E-2</c:v>
                </c:pt>
                <c:pt idx="8875">
                  <c:v>1.06921E-2</c:v>
                </c:pt>
                <c:pt idx="8876">
                  <c:v>1.0350099999999999E-2</c:v>
                </c:pt>
                <c:pt idx="8877" formatCode="0.00E+00">
                  <c:v>9.9938700000000002E-3</c:v>
                </c:pt>
                <c:pt idx="8878" formatCode="0.00E+00">
                  <c:v>9.6237200000000005E-3</c:v>
                </c:pt>
                <c:pt idx="8879" formatCode="0.00E+00">
                  <c:v>9.2398800000000007E-3</c:v>
                </c:pt>
                <c:pt idx="8880" formatCode="0.00E+00">
                  <c:v>8.8426200000000007E-3</c:v>
                </c:pt>
                <c:pt idx="8881" formatCode="0.00E+00">
                  <c:v>8.4322300000000006E-3</c:v>
                </c:pt>
                <c:pt idx="8882" formatCode="0.00E+00">
                  <c:v>8.0090200000000004E-3</c:v>
                </c:pt>
                <c:pt idx="8883" formatCode="0.00E+00">
                  <c:v>7.5733099999999998E-3</c:v>
                </c:pt>
                <c:pt idx="8884" formatCode="0.00E+00">
                  <c:v>7.1254600000000001E-3</c:v>
                </c:pt>
                <c:pt idx="8885" formatCode="0.00E+00">
                  <c:v>6.6658400000000001E-3</c:v>
                </c:pt>
                <c:pt idx="8886" formatCode="0.00E+00">
                  <c:v>6.1948300000000001E-3</c:v>
                </c:pt>
                <c:pt idx="8887" formatCode="0.00E+00">
                  <c:v>5.7128500000000002E-3</c:v>
                </c:pt>
                <c:pt idx="8888" formatCode="0.00E+00">
                  <c:v>5.2203199999999996E-3</c:v>
                </c:pt>
                <c:pt idx="8889" formatCode="0.00E+00">
                  <c:v>4.7176800000000001E-3</c:v>
                </c:pt>
                <c:pt idx="8890" formatCode="0.00E+00">
                  <c:v>4.2053899999999998E-3</c:v>
                </c:pt>
                <c:pt idx="8891" formatCode="0.00E+00">
                  <c:v>3.6839500000000001E-3</c:v>
                </c:pt>
                <c:pt idx="8892" formatCode="0.00E+00">
                  <c:v>3.1538299999999998E-3</c:v>
                </c:pt>
                <c:pt idx="8893" formatCode="0.00E+00">
                  <c:v>2.6155599999999998E-3</c:v>
                </c:pt>
                <c:pt idx="8894" formatCode="0.00E+00">
                  <c:v>2.0696500000000001E-3</c:v>
                </c:pt>
                <c:pt idx="8895" formatCode="0.00E+00">
                  <c:v>1.51666E-3</c:v>
                </c:pt>
                <c:pt idx="8896" formatCode="0.00E+00">
                  <c:v>9.5713099999999995E-4</c:v>
                </c:pt>
                <c:pt idx="8897" formatCode="0.00E+00">
                  <c:v>3.9164000000000001E-4</c:v>
                </c:pt>
                <c:pt idx="8898" formatCode="0.00E+00">
                  <c:v>-1.7923400000000001E-4</c:v>
                </c:pt>
                <c:pt idx="8899" formatCode="0.00E+00">
                  <c:v>-7.5489700000000003E-4</c:v>
                </c:pt>
                <c:pt idx="8900" formatCode="0.00E+00">
                  <c:v>-1.3347400000000001E-3</c:v>
                </c:pt>
                <c:pt idx="8901" formatCode="0.00E+00">
                  <c:v>-1.9181599999999999E-3</c:v>
                </c:pt>
                <c:pt idx="8902" formatCode="0.00E+00">
                  <c:v>-2.5045200000000001E-3</c:v>
                </c:pt>
                <c:pt idx="8903" formatCode="0.00E+00">
                  <c:v>-3.09319E-3</c:v>
                </c:pt>
                <c:pt idx="8904" formatCode="0.00E+00">
                  <c:v>-3.68352E-3</c:v>
                </c:pt>
                <c:pt idx="8905" formatCode="0.00E+00">
                  <c:v>-4.2748700000000001E-3</c:v>
                </c:pt>
                <c:pt idx="8906" formatCode="0.00E+00">
                  <c:v>-4.8665899999999996E-3</c:v>
                </c:pt>
                <c:pt idx="8907" formatCode="0.00E+00">
                  <c:v>-5.4580100000000001E-3</c:v>
                </c:pt>
                <c:pt idx="8908" formatCode="0.00E+00">
                  <c:v>-6.0484600000000003E-3</c:v>
                </c:pt>
                <c:pt idx="8909" formatCode="0.00E+00">
                  <c:v>-6.6372799999999997E-3</c:v>
                </c:pt>
                <c:pt idx="8910" formatCode="0.00E+00">
                  <c:v>-7.2237899999999999E-3</c:v>
                </c:pt>
                <c:pt idx="8911" formatCode="0.00E+00">
                  <c:v>-7.8073300000000003E-3</c:v>
                </c:pt>
                <c:pt idx="8912" formatCode="0.00E+00">
                  <c:v>-8.3872100000000008E-3</c:v>
                </c:pt>
                <c:pt idx="8913" formatCode="0.00E+00">
                  <c:v>-8.9627500000000002E-3</c:v>
                </c:pt>
                <c:pt idx="8914" formatCode="0.00E+00">
                  <c:v>-9.5332999999999998E-3</c:v>
                </c:pt>
                <c:pt idx="8915">
                  <c:v>-1.00982E-2</c:v>
                </c:pt>
                <c:pt idx="8916">
                  <c:v>-1.06567E-2</c:v>
                </c:pt>
                <c:pt idx="8917">
                  <c:v>-1.12082E-2</c:v>
                </c:pt>
                <c:pt idx="8918">
                  <c:v>-1.1752E-2</c:v>
                </c:pt>
                <c:pt idx="8919">
                  <c:v>-1.22875E-2</c:v>
                </c:pt>
                <c:pt idx="8920">
                  <c:v>-1.2814000000000001E-2</c:v>
                </c:pt>
                <c:pt idx="8921">
                  <c:v>-1.33309E-2</c:v>
                </c:pt>
                <c:pt idx="8922">
                  <c:v>-1.38376E-2</c:v>
                </c:pt>
                <c:pt idx="8923">
                  <c:v>-1.43333E-2</c:v>
                </c:pt>
                <c:pt idx="8924">
                  <c:v>-1.48176E-2</c:v>
                </c:pt>
                <c:pt idx="8925">
                  <c:v>-1.52897E-2</c:v>
                </c:pt>
                <c:pt idx="8926">
                  <c:v>-1.5749200000000001E-2</c:v>
                </c:pt>
                <c:pt idx="8927">
                  <c:v>-1.6195399999999999E-2</c:v>
                </c:pt>
                <c:pt idx="8928">
                  <c:v>-1.6627699999999999E-2</c:v>
                </c:pt>
                <c:pt idx="8929">
                  <c:v>-1.70457E-2</c:v>
                </c:pt>
                <c:pt idx="8930">
                  <c:v>-1.7448700000000001E-2</c:v>
                </c:pt>
                <c:pt idx="8931">
                  <c:v>-1.7836299999999999E-2</c:v>
                </c:pt>
                <c:pt idx="8932">
                  <c:v>-1.8207899999999999E-2</c:v>
                </c:pt>
                <c:pt idx="8933">
                  <c:v>-1.8563E-2</c:v>
                </c:pt>
                <c:pt idx="8934">
                  <c:v>-1.8901299999999999E-2</c:v>
                </c:pt>
                <c:pt idx="8935">
                  <c:v>-1.9222199999999998E-2</c:v>
                </c:pt>
                <c:pt idx="8936">
                  <c:v>-1.9525299999999999E-2</c:v>
                </c:pt>
                <c:pt idx="8937">
                  <c:v>-1.9810100000000001E-2</c:v>
                </c:pt>
                <c:pt idx="8938">
                  <c:v>-2.0076400000000001E-2</c:v>
                </c:pt>
                <c:pt idx="8939">
                  <c:v>-2.03237E-2</c:v>
                </c:pt>
                <c:pt idx="8940">
                  <c:v>-2.0551699999999999E-2</c:v>
                </c:pt>
                <c:pt idx="8941">
                  <c:v>-2.07601E-2</c:v>
                </c:pt>
                <c:pt idx="8942">
                  <c:v>-2.0948499999999998E-2</c:v>
                </c:pt>
                <c:pt idx="8943">
                  <c:v>-2.1116599999999999E-2</c:v>
                </c:pt>
                <c:pt idx="8944">
                  <c:v>-2.12643E-2</c:v>
                </c:pt>
                <c:pt idx="8945">
                  <c:v>-2.1391299999999999E-2</c:v>
                </c:pt>
                <c:pt idx="8946">
                  <c:v>-2.14973E-2</c:v>
                </c:pt>
                <c:pt idx="8947">
                  <c:v>-2.1582299999999999E-2</c:v>
                </c:pt>
                <c:pt idx="8948">
                  <c:v>-2.1645999999999999E-2</c:v>
                </c:pt>
                <c:pt idx="8949">
                  <c:v>-2.1688200000000001E-2</c:v>
                </c:pt>
                <c:pt idx="8950">
                  <c:v>-2.1708999999999999E-2</c:v>
                </c:pt>
                <c:pt idx="8951">
                  <c:v>-2.17082E-2</c:v>
                </c:pt>
                <c:pt idx="8952">
                  <c:v>-2.1685699999999999E-2</c:v>
                </c:pt>
                <c:pt idx="8953">
                  <c:v>-2.1641500000000001E-2</c:v>
                </c:pt>
                <c:pt idx="8954">
                  <c:v>-2.15757E-2</c:v>
                </c:pt>
                <c:pt idx="8955">
                  <c:v>-2.1488199999999999E-2</c:v>
                </c:pt>
                <c:pt idx="8956">
                  <c:v>-2.1379100000000002E-2</c:v>
                </c:pt>
                <c:pt idx="8957">
                  <c:v>-2.1248400000000001E-2</c:v>
                </c:pt>
                <c:pt idx="8958">
                  <c:v>-2.1096400000000001E-2</c:v>
                </c:pt>
                <c:pt idx="8959">
                  <c:v>-2.0922900000000001E-2</c:v>
                </c:pt>
                <c:pt idx="8960">
                  <c:v>-2.0728400000000001E-2</c:v>
                </c:pt>
                <c:pt idx="8961">
                  <c:v>-2.0512800000000001E-2</c:v>
                </c:pt>
                <c:pt idx="8962">
                  <c:v>-2.02764E-2</c:v>
                </c:pt>
                <c:pt idx="8963">
                  <c:v>-2.0019499999999999E-2</c:v>
                </c:pt>
                <c:pt idx="8964">
                  <c:v>-1.9742300000000001E-2</c:v>
                </c:pt>
                <c:pt idx="8965">
                  <c:v>-1.9445E-2</c:v>
                </c:pt>
                <c:pt idx="8966">
                  <c:v>-1.9127999999999999E-2</c:v>
                </c:pt>
                <c:pt idx="8967">
                  <c:v>-1.8791599999999999E-2</c:v>
                </c:pt>
                <c:pt idx="8968">
                  <c:v>-1.84361E-2</c:v>
                </c:pt>
                <c:pt idx="8969">
                  <c:v>-1.8061899999999999E-2</c:v>
                </c:pt>
                <c:pt idx="8970">
                  <c:v>-1.7669299999999999E-2</c:v>
                </c:pt>
                <c:pt idx="8971">
                  <c:v>-1.7258900000000001E-2</c:v>
                </c:pt>
                <c:pt idx="8972">
                  <c:v>-1.6830999999999999E-2</c:v>
                </c:pt>
                <c:pt idx="8973">
                  <c:v>-1.6386100000000001E-2</c:v>
                </c:pt>
                <c:pt idx="8974">
                  <c:v>-1.59247E-2</c:v>
                </c:pt>
                <c:pt idx="8975">
                  <c:v>-1.5447199999999999E-2</c:v>
                </c:pt>
                <c:pt idx="8976">
                  <c:v>-1.4954200000000001E-2</c:v>
                </c:pt>
                <c:pt idx="8977">
                  <c:v>-1.4446199999999999E-2</c:v>
                </c:pt>
                <c:pt idx="8978">
                  <c:v>-1.3923700000000001E-2</c:v>
                </c:pt>
                <c:pt idx="8979">
                  <c:v>-1.33873E-2</c:v>
                </c:pt>
                <c:pt idx="8980">
                  <c:v>-1.2837599999999999E-2</c:v>
                </c:pt>
                <c:pt idx="8981">
                  <c:v>-1.22752E-2</c:v>
                </c:pt>
                <c:pt idx="8982">
                  <c:v>-1.17007E-2</c:v>
                </c:pt>
                <c:pt idx="8983">
                  <c:v>-1.11147E-2</c:v>
                </c:pt>
                <c:pt idx="8984">
                  <c:v>-1.0517800000000001E-2</c:v>
                </c:pt>
                <c:pt idx="8985" formatCode="0.00E+00">
                  <c:v>-9.9107599999999994E-3</c:v>
                </c:pt>
                <c:pt idx="8986" formatCode="0.00E+00">
                  <c:v>-9.2941499999999993E-3</c:v>
                </c:pt>
                <c:pt idx="8987" formatCode="0.00E+00">
                  <c:v>-8.6686699999999998E-3</c:v>
                </c:pt>
                <c:pt idx="8988" formatCode="0.00E+00">
                  <c:v>-8.0349800000000006E-3</c:v>
                </c:pt>
                <c:pt idx="8989" formatCode="0.00E+00">
                  <c:v>-7.39377E-3</c:v>
                </c:pt>
                <c:pt idx="8990" formatCode="0.00E+00">
                  <c:v>-6.7457400000000001E-3</c:v>
                </c:pt>
                <c:pt idx="8991" formatCode="0.00E+00">
                  <c:v>-6.0915800000000001E-3</c:v>
                </c:pt>
                <c:pt idx="8992" formatCode="0.00E+00">
                  <c:v>-5.4320000000000002E-3</c:v>
                </c:pt>
                <c:pt idx="8993" formatCode="0.00E+00">
                  <c:v>-4.7677199999999996E-3</c:v>
                </c:pt>
                <c:pt idx="8994" formatCode="0.00E+00">
                  <c:v>-4.0994300000000003E-3</c:v>
                </c:pt>
                <c:pt idx="8995" formatCode="0.00E+00">
                  <c:v>-3.42786E-3</c:v>
                </c:pt>
                <c:pt idx="8996" formatCode="0.00E+00">
                  <c:v>-2.7537199999999999E-3</c:v>
                </c:pt>
                <c:pt idx="8997" formatCode="0.00E+00">
                  <c:v>-2.0777399999999998E-3</c:v>
                </c:pt>
                <c:pt idx="8998" formatCode="0.00E+00">
                  <c:v>-1.4006299999999999E-3</c:v>
                </c:pt>
                <c:pt idx="8999" formatCode="0.00E+00">
                  <c:v>-7.2311000000000001E-4</c:v>
                </c:pt>
                <c:pt idx="9000" formatCode="0.00E+00">
                  <c:v>-4.5896799999999997E-5</c:v>
                </c:pt>
                <c:pt idx="9001" formatCode="0.00E+00">
                  <c:v>6.3029799999999995E-4</c:v>
                </c:pt>
                <c:pt idx="9002" formatCode="0.00E+00">
                  <c:v>1.3047600000000001E-3</c:v>
                </c:pt>
                <c:pt idx="9003" formatCode="0.00E+00">
                  <c:v>1.97679E-3</c:v>
                </c:pt>
                <c:pt idx="9004" formatCode="0.00E+00">
                  <c:v>2.64569E-3</c:v>
                </c:pt>
                <c:pt idx="9005" formatCode="0.00E+00">
                  <c:v>3.3107599999999998E-3</c:v>
                </c:pt>
                <c:pt idx="9006" formatCode="0.00E+00">
                  <c:v>3.9713200000000004E-3</c:v>
                </c:pt>
                <c:pt idx="9007" formatCode="0.00E+00">
                  <c:v>4.6266900000000001E-3</c:v>
                </c:pt>
                <c:pt idx="9008" formatCode="0.00E+00">
                  <c:v>5.27619E-3</c:v>
                </c:pt>
                <c:pt idx="9009" formatCode="0.00E+00">
                  <c:v>5.9191799999999996E-3</c:v>
                </c:pt>
                <c:pt idx="9010" formatCode="0.00E+00">
                  <c:v>6.5549900000000001E-3</c:v>
                </c:pt>
                <c:pt idx="9011" formatCode="0.00E+00">
                  <c:v>7.1829900000000002E-3</c:v>
                </c:pt>
                <c:pt idx="9012" formatCode="0.00E+00">
                  <c:v>7.8025600000000001E-3</c:v>
                </c:pt>
                <c:pt idx="9013" formatCode="0.00E+00">
                  <c:v>8.4130799999999999E-3</c:v>
                </c:pt>
                <c:pt idx="9014" formatCode="0.00E+00">
                  <c:v>9.0139499999999997E-3</c:v>
                </c:pt>
                <c:pt idx="9015" formatCode="0.00E+00">
                  <c:v>9.6045799999999997E-3</c:v>
                </c:pt>
                <c:pt idx="9016">
                  <c:v>1.01844E-2</c:v>
                </c:pt>
                <c:pt idx="9017">
                  <c:v>1.0752899999999999E-2</c:v>
                </c:pt>
                <c:pt idx="9018">
                  <c:v>1.1309400000000001E-2</c:v>
                </c:pt>
                <c:pt idx="9019">
                  <c:v>1.1853600000000001E-2</c:v>
                </c:pt>
                <c:pt idx="9020">
                  <c:v>1.23848E-2</c:v>
                </c:pt>
                <c:pt idx="9021">
                  <c:v>1.2902500000000001E-2</c:v>
                </c:pt>
                <c:pt idx="9022">
                  <c:v>1.3406400000000001E-2</c:v>
                </c:pt>
                <c:pt idx="9023">
                  <c:v>1.3895899999999999E-2</c:v>
                </c:pt>
                <c:pt idx="9024">
                  <c:v>1.43707E-2</c:v>
                </c:pt>
                <c:pt idx="9025">
                  <c:v>1.4830299999999999E-2</c:v>
                </c:pt>
                <c:pt idx="9026">
                  <c:v>1.52742E-2</c:v>
                </c:pt>
                <c:pt idx="9027">
                  <c:v>1.5702299999999999E-2</c:v>
                </c:pt>
                <c:pt idx="9028">
                  <c:v>1.6114E-2</c:v>
                </c:pt>
                <c:pt idx="9029">
                  <c:v>1.6508999999999999E-2</c:v>
                </c:pt>
                <c:pt idx="9030">
                  <c:v>1.6887200000000002E-2</c:v>
                </c:pt>
                <c:pt idx="9031">
                  <c:v>1.7247999999999999E-2</c:v>
                </c:pt>
                <c:pt idx="9032">
                  <c:v>1.75914E-2</c:v>
                </c:pt>
                <c:pt idx="9033">
                  <c:v>1.7916999999999999E-2</c:v>
                </c:pt>
                <c:pt idx="9034">
                  <c:v>1.82247E-2</c:v>
                </c:pt>
                <c:pt idx="9035">
                  <c:v>1.8514200000000001E-2</c:v>
                </c:pt>
                <c:pt idx="9036">
                  <c:v>1.8785300000000001E-2</c:v>
                </c:pt>
                <c:pt idx="9037">
                  <c:v>1.90379E-2</c:v>
                </c:pt>
                <c:pt idx="9038">
                  <c:v>1.9271799999999999E-2</c:v>
                </c:pt>
                <c:pt idx="9039">
                  <c:v>1.9487000000000001E-2</c:v>
                </c:pt>
                <c:pt idx="9040">
                  <c:v>1.9683300000000001E-2</c:v>
                </c:pt>
                <c:pt idx="9041">
                  <c:v>1.9860699999999998E-2</c:v>
                </c:pt>
                <c:pt idx="9042">
                  <c:v>2.0019200000000001E-2</c:v>
                </c:pt>
                <c:pt idx="9043">
                  <c:v>2.0158700000000002E-2</c:v>
                </c:pt>
                <c:pt idx="9044">
                  <c:v>2.0279100000000001E-2</c:v>
                </c:pt>
                <c:pt idx="9045">
                  <c:v>2.0380599999999999E-2</c:v>
                </c:pt>
                <c:pt idx="9046">
                  <c:v>2.0463200000000001E-2</c:v>
                </c:pt>
                <c:pt idx="9047">
                  <c:v>2.0526800000000001E-2</c:v>
                </c:pt>
                <c:pt idx="9048">
                  <c:v>2.0571699999999998E-2</c:v>
                </c:pt>
                <c:pt idx="9049">
                  <c:v>2.0597899999999999E-2</c:v>
                </c:pt>
                <c:pt idx="9050">
                  <c:v>2.0605499999999999E-2</c:v>
                </c:pt>
                <c:pt idx="9051">
                  <c:v>2.0594700000000001E-2</c:v>
                </c:pt>
                <c:pt idx="9052">
                  <c:v>2.05656E-2</c:v>
                </c:pt>
                <c:pt idx="9053">
                  <c:v>2.0518399999999999E-2</c:v>
                </c:pt>
                <c:pt idx="9054">
                  <c:v>2.0453300000000001E-2</c:v>
                </c:pt>
                <c:pt idx="9055">
                  <c:v>2.03705E-2</c:v>
                </c:pt>
                <c:pt idx="9056">
                  <c:v>2.0270300000000002E-2</c:v>
                </c:pt>
                <c:pt idx="9057">
                  <c:v>2.0152799999999998E-2</c:v>
                </c:pt>
                <c:pt idx="9058">
                  <c:v>2.0018500000000002E-2</c:v>
                </c:pt>
                <c:pt idx="9059">
                  <c:v>1.98675E-2</c:v>
                </c:pt>
                <c:pt idx="9060">
                  <c:v>1.9700100000000002E-2</c:v>
                </c:pt>
                <c:pt idx="9061">
                  <c:v>1.9516599999999999E-2</c:v>
                </c:pt>
                <c:pt idx="9062">
                  <c:v>1.9317500000000001E-2</c:v>
                </c:pt>
                <c:pt idx="9063">
                  <c:v>1.9102999999999998E-2</c:v>
                </c:pt>
                <c:pt idx="9064">
                  <c:v>1.8873399999999999E-2</c:v>
                </c:pt>
                <c:pt idx="9065">
                  <c:v>1.8629199999999999E-2</c:v>
                </c:pt>
                <c:pt idx="9066">
                  <c:v>1.8370600000000001E-2</c:v>
                </c:pt>
                <c:pt idx="9067">
                  <c:v>1.8098199999999998E-2</c:v>
                </c:pt>
                <c:pt idx="9068">
                  <c:v>1.78123E-2</c:v>
                </c:pt>
                <c:pt idx="9069">
                  <c:v>1.7513299999999999E-2</c:v>
                </c:pt>
                <c:pt idx="9070">
                  <c:v>1.7201600000000001E-2</c:v>
                </c:pt>
                <c:pt idx="9071">
                  <c:v>1.68776E-2</c:v>
                </c:pt>
                <c:pt idx="9072">
                  <c:v>1.6541799999999999E-2</c:v>
                </c:pt>
                <c:pt idx="9073">
                  <c:v>1.61946E-2</c:v>
                </c:pt>
                <c:pt idx="9074">
                  <c:v>1.58365E-2</c:v>
                </c:pt>
                <c:pt idx="9075">
                  <c:v>1.54679E-2</c:v>
                </c:pt>
                <c:pt idx="9076">
                  <c:v>1.50893E-2</c:v>
                </c:pt>
                <c:pt idx="9077">
                  <c:v>1.47011E-2</c:v>
                </c:pt>
                <c:pt idx="9078">
                  <c:v>1.4303700000000001E-2</c:v>
                </c:pt>
                <c:pt idx="9079">
                  <c:v>1.38978E-2</c:v>
                </c:pt>
                <c:pt idx="9080">
                  <c:v>1.34837E-2</c:v>
                </c:pt>
                <c:pt idx="9081">
                  <c:v>1.30619E-2</c:v>
                </c:pt>
                <c:pt idx="9082">
                  <c:v>1.26328E-2</c:v>
                </c:pt>
                <c:pt idx="9083">
                  <c:v>1.2197E-2</c:v>
                </c:pt>
                <c:pt idx="9084">
                  <c:v>1.1755E-2</c:v>
                </c:pt>
                <c:pt idx="9085">
                  <c:v>1.13071E-2</c:v>
                </c:pt>
                <c:pt idx="9086">
                  <c:v>1.08539E-2</c:v>
                </c:pt>
                <c:pt idx="9087">
                  <c:v>1.03958E-2</c:v>
                </c:pt>
                <c:pt idx="9088" formatCode="0.00E+00">
                  <c:v>9.9333100000000008E-3</c:v>
                </c:pt>
                <c:pt idx="9089" formatCode="0.00E+00">
                  <c:v>9.4668900000000004E-3</c:v>
                </c:pt>
                <c:pt idx="9090" formatCode="0.00E+00">
                  <c:v>8.9969999999999998E-3</c:v>
                </c:pt>
                <c:pt idx="9091" formatCode="0.00E+00">
                  <c:v>8.5240799999999999E-3</c:v>
                </c:pt>
                <c:pt idx="9092" formatCode="0.00E+00">
                  <c:v>8.0485899999999996E-3</c:v>
                </c:pt>
                <c:pt idx="9093" formatCode="0.00E+00">
                  <c:v>7.5709599999999998E-3</c:v>
                </c:pt>
                <c:pt idx="9094" formatCode="0.00E+00">
                  <c:v>7.0916499999999997E-3</c:v>
                </c:pt>
                <c:pt idx="9095" formatCode="0.00E+00">
                  <c:v>6.6110700000000001E-3</c:v>
                </c:pt>
                <c:pt idx="9096" formatCode="0.00E+00">
                  <c:v>6.1296700000000003E-3</c:v>
                </c:pt>
                <c:pt idx="9097" formatCode="0.00E+00">
                  <c:v>5.6478500000000003E-3</c:v>
                </c:pt>
                <c:pt idx="9098" formatCode="0.00E+00">
                  <c:v>5.1660300000000003E-3</c:v>
                </c:pt>
                <c:pt idx="9099" formatCode="0.00E+00">
                  <c:v>4.6846099999999996E-3</c:v>
                </c:pt>
                <c:pt idx="9100" formatCode="0.00E+00">
                  <c:v>4.2039800000000004E-3</c:v>
                </c:pt>
                <c:pt idx="9101" formatCode="0.00E+00">
                  <c:v>3.7245300000000002E-3</c:v>
                </c:pt>
                <c:pt idx="9102" formatCode="0.00E+00">
                  <c:v>3.2466399999999999E-3</c:v>
                </c:pt>
                <c:pt idx="9103" formatCode="0.00E+00">
                  <c:v>2.7706800000000002E-3</c:v>
                </c:pt>
                <c:pt idx="9104" formatCode="0.00E+00">
                  <c:v>2.297E-3</c:v>
                </c:pt>
                <c:pt idx="9105" formatCode="0.00E+00">
                  <c:v>1.82596E-3</c:v>
                </c:pt>
                <c:pt idx="9106" formatCode="0.00E+00">
                  <c:v>1.3578799999999999E-3</c:v>
                </c:pt>
                <c:pt idx="9107" formatCode="0.00E+00">
                  <c:v>8.9310400000000003E-4</c:v>
                </c:pt>
                <c:pt idx="9108" formatCode="0.00E+00">
                  <c:v>4.3194199999999999E-4</c:v>
                </c:pt>
                <c:pt idx="9109" formatCode="0.00E+00">
                  <c:v>-2.5299E-5</c:v>
                </c:pt>
                <c:pt idx="9110" formatCode="0.00E+00">
                  <c:v>-4.7832199999999999E-4</c:v>
                </c:pt>
                <c:pt idx="9111" formatCode="0.00E+00">
                  <c:v>-9.2684400000000002E-4</c:v>
                </c:pt>
                <c:pt idx="9112" formatCode="0.00E+00">
                  <c:v>-1.3705900000000001E-3</c:v>
                </c:pt>
                <c:pt idx="9113" formatCode="0.00E+00">
                  <c:v>-1.8093E-3</c:v>
                </c:pt>
                <c:pt idx="9114" formatCode="0.00E+00">
                  <c:v>-2.2427200000000001E-3</c:v>
                </c:pt>
                <c:pt idx="9115" formatCode="0.00E+00">
                  <c:v>-2.6706099999999999E-3</c:v>
                </c:pt>
                <c:pt idx="9116" formatCode="0.00E+00">
                  <c:v>-3.0927400000000001E-3</c:v>
                </c:pt>
                <c:pt idx="9117" formatCode="0.00E+00">
                  <c:v>-3.5088900000000002E-3</c:v>
                </c:pt>
                <c:pt idx="9118" formatCode="0.00E+00">
                  <c:v>-3.9188699999999996E-3</c:v>
                </c:pt>
                <c:pt idx="9119" formatCode="0.00E+00">
                  <c:v>-4.3224700000000001E-3</c:v>
                </c:pt>
                <c:pt idx="9120" formatCode="0.00E+00">
                  <c:v>-4.7195099999999997E-3</c:v>
                </c:pt>
                <c:pt idx="9121" formatCode="0.00E+00">
                  <c:v>-5.1098200000000002E-3</c:v>
                </c:pt>
                <c:pt idx="9122" formatCode="0.00E+00">
                  <c:v>-5.4932399999999999E-3</c:v>
                </c:pt>
                <c:pt idx="9123" formatCode="0.00E+00">
                  <c:v>-5.8696099999999999E-3</c:v>
                </c:pt>
                <c:pt idx="9124" formatCode="0.00E+00">
                  <c:v>-6.2388000000000001E-3</c:v>
                </c:pt>
                <c:pt idx="9125" formatCode="0.00E+00">
                  <c:v>-6.6006800000000003E-3</c:v>
                </c:pt>
                <c:pt idx="9126" formatCode="0.00E+00">
                  <c:v>-6.9551200000000004E-3</c:v>
                </c:pt>
                <c:pt idx="9127" formatCode="0.00E+00">
                  <c:v>-7.3020300000000002E-3</c:v>
                </c:pt>
                <c:pt idx="9128" formatCode="0.00E+00">
                  <c:v>-7.6412900000000002E-3</c:v>
                </c:pt>
                <c:pt idx="9129" formatCode="0.00E+00">
                  <c:v>-7.9728200000000003E-3</c:v>
                </c:pt>
                <c:pt idx="9130" formatCode="0.00E+00">
                  <c:v>-8.2965499999999998E-3</c:v>
                </c:pt>
                <c:pt idx="9131" formatCode="0.00E+00">
                  <c:v>-8.6123999999999992E-3</c:v>
                </c:pt>
                <c:pt idx="9132" formatCode="0.00E+00">
                  <c:v>-8.9203000000000008E-3</c:v>
                </c:pt>
                <c:pt idx="9133" formatCode="0.00E+00">
                  <c:v>-9.2202199999999995E-3</c:v>
                </c:pt>
                <c:pt idx="9134" formatCode="0.00E+00">
                  <c:v>-9.5121000000000008E-3</c:v>
                </c:pt>
                <c:pt idx="9135" formatCode="0.00E+00">
                  <c:v>-9.7958999999999997E-3</c:v>
                </c:pt>
                <c:pt idx="9136">
                  <c:v>-1.00716E-2</c:v>
                </c:pt>
                <c:pt idx="9137">
                  <c:v>-1.03392E-2</c:v>
                </c:pt>
                <c:pt idx="9138">
                  <c:v>-1.05986E-2</c:v>
                </c:pt>
                <c:pt idx="9139">
                  <c:v>-1.085E-2</c:v>
                </c:pt>
                <c:pt idx="9140">
                  <c:v>-1.10931E-2</c:v>
                </c:pt>
                <c:pt idx="9141">
                  <c:v>-1.13282E-2</c:v>
                </c:pt>
                <c:pt idx="9142">
                  <c:v>-1.15551E-2</c:v>
                </c:pt>
                <c:pt idx="9143">
                  <c:v>-1.17739E-2</c:v>
                </c:pt>
                <c:pt idx="9144">
                  <c:v>-1.19846E-2</c:v>
                </c:pt>
                <c:pt idx="9145">
                  <c:v>-1.21873E-2</c:v>
                </c:pt>
                <c:pt idx="9146">
                  <c:v>-1.23819E-2</c:v>
                </c:pt>
                <c:pt idx="9147">
                  <c:v>-1.2568599999999999E-2</c:v>
                </c:pt>
                <c:pt idx="9148">
                  <c:v>-1.27473E-2</c:v>
                </c:pt>
                <c:pt idx="9149">
                  <c:v>-1.29181E-2</c:v>
                </c:pt>
                <c:pt idx="9150">
                  <c:v>-1.30811E-2</c:v>
                </c:pt>
                <c:pt idx="9151">
                  <c:v>-1.32362E-2</c:v>
                </c:pt>
                <c:pt idx="9152">
                  <c:v>-1.3383600000000001E-2</c:v>
                </c:pt>
                <c:pt idx="9153">
                  <c:v>-1.35233E-2</c:v>
                </c:pt>
                <c:pt idx="9154">
                  <c:v>-1.36553E-2</c:v>
                </c:pt>
                <c:pt idx="9155">
                  <c:v>-1.37798E-2</c:v>
                </c:pt>
                <c:pt idx="9156">
                  <c:v>-1.38967E-2</c:v>
                </c:pt>
                <c:pt idx="9157">
                  <c:v>-1.40061E-2</c:v>
                </c:pt>
                <c:pt idx="9158">
                  <c:v>-1.41081E-2</c:v>
                </c:pt>
                <c:pt idx="9159">
                  <c:v>-1.42028E-2</c:v>
                </c:pt>
                <c:pt idx="9160">
                  <c:v>-1.42901E-2</c:v>
                </c:pt>
                <c:pt idx="9161">
                  <c:v>-1.43702E-2</c:v>
                </c:pt>
                <c:pt idx="9162">
                  <c:v>-1.44432E-2</c:v>
                </c:pt>
                <c:pt idx="9163">
                  <c:v>-1.4508999999999999E-2</c:v>
                </c:pt>
                <c:pt idx="9164">
                  <c:v>-1.4567699999999999E-2</c:v>
                </c:pt>
                <c:pt idx="9165">
                  <c:v>-1.4619399999999999E-2</c:v>
                </c:pt>
                <c:pt idx="9166">
                  <c:v>-1.4664099999999999E-2</c:v>
                </c:pt>
                <c:pt idx="9167">
                  <c:v>-1.47019E-2</c:v>
                </c:pt>
                <c:pt idx="9168">
                  <c:v>-1.4732800000000001E-2</c:v>
                </c:pt>
                <c:pt idx="9169">
                  <c:v>-1.47569E-2</c:v>
                </c:pt>
                <c:pt idx="9170">
                  <c:v>-1.4774300000000001E-2</c:v>
                </c:pt>
                <c:pt idx="9171">
                  <c:v>-1.4784800000000001E-2</c:v>
                </c:pt>
                <c:pt idx="9172">
                  <c:v>-1.47887E-2</c:v>
                </c:pt>
                <c:pt idx="9173">
                  <c:v>-1.4785899999999999E-2</c:v>
                </c:pt>
                <c:pt idx="9174">
                  <c:v>-1.47765E-2</c:v>
                </c:pt>
                <c:pt idx="9175">
                  <c:v>-1.4760499999999999E-2</c:v>
                </c:pt>
                <c:pt idx="9176">
                  <c:v>-1.47379E-2</c:v>
                </c:pt>
                <c:pt idx="9177">
                  <c:v>-1.4708799999999999E-2</c:v>
                </c:pt>
                <c:pt idx="9178">
                  <c:v>-1.46731E-2</c:v>
                </c:pt>
                <c:pt idx="9179">
                  <c:v>-1.4630900000000001E-2</c:v>
                </c:pt>
                <c:pt idx="9180">
                  <c:v>-1.45822E-2</c:v>
                </c:pt>
                <c:pt idx="9181">
                  <c:v>-1.4527E-2</c:v>
                </c:pt>
                <c:pt idx="9182">
                  <c:v>-1.44654E-2</c:v>
                </c:pt>
                <c:pt idx="9183">
                  <c:v>-1.43973E-2</c:v>
                </c:pt>
                <c:pt idx="9184">
                  <c:v>-1.4322700000000001E-2</c:v>
                </c:pt>
                <c:pt idx="9185">
                  <c:v>-1.4241699999999999E-2</c:v>
                </c:pt>
                <c:pt idx="9186">
                  <c:v>-1.41542E-2</c:v>
                </c:pt>
                <c:pt idx="9187">
                  <c:v>-1.40602E-2</c:v>
                </c:pt>
                <c:pt idx="9188">
                  <c:v>-1.39598E-2</c:v>
                </c:pt>
                <c:pt idx="9189">
                  <c:v>-1.38529E-2</c:v>
                </c:pt>
                <c:pt idx="9190">
                  <c:v>-1.37395E-2</c:v>
                </c:pt>
                <c:pt idx="9191">
                  <c:v>-1.3619600000000001E-2</c:v>
                </c:pt>
                <c:pt idx="9192">
                  <c:v>-1.3493099999999999E-2</c:v>
                </c:pt>
                <c:pt idx="9193">
                  <c:v>-1.3360199999999999E-2</c:v>
                </c:pt>
                <c:pt idx="9194">
                  <c:v>-1.3220600000000001E-2</c:v>
                </c:pt>
                <c:pt idx="9195">
                  <c:v>-1.3074499999999999E-2</c:v>
                </c:pt>
                <c:pt idx="9196">
                  <c:v>-1.29219E-2</c:v>
                </c:pt>
                <c:pt idx="9197">
                  <c:v>-1.2762600000000001E-2</c:v>
                </c:pt>
                <c:pt idx="9198">
                  <c:v>-1.2596700000000001E-2</c:v>
                </c:pt>
                <c:pt idx="9199">
                  <c:v>-1.24241E-2</c:v>
                </c:pt>
                <c:pt idx="9200">
                  <c:v>-1.22449E-2</c:v>
                </c:pt>
                <c:pt idx="9201">
                  <c:v>-1.2059E-2</c:v>
                </c:pt>
                <c:pt idx="9202">
                  <c:v>-1.1866399999999999E-2</c:v>
                </c:pt>
                <c:pt idx="9203">
                  <c:v>-1.16671E-2</c:v>
                </c:pt>
                <c:pt idx="9204">
                  <c:v>-1.14611E-2</c:v>
                </c:pt>
                <c:pt idx="9205">
                  <c:v>-1.1248299999999999E-2</c:v>
                </c:pt>
                <c:pt idx="9206">
                  <c:v>-1.1028700000000001E-2</c:v>
                </c:pt>
                <c:pt idx="9207">
                  <c:v>-1.08024E-2</c:v>
                </c:pt>
                <c:pt idx="9208">
                  <c:v>-1.05693E-2</c:v>
                </c:pt>
                <c:pt idx="9209">
                  <c:v>-1.0329400000000001E-2</c:v>
                </c:pt>
                <c:pt idx="9210">
                  <c:v>-1.0082799999999999E-2</c:v>
                </c:pt>
                <c:pt idx="9211" formatCode="0.00E+00">
                  <c:v>-9.8293300000000007E-3</c:v>
                </c:pt>
                <c:pt idx="9212" formatCode="0.00E+00">
                  <c:v>-9.5691300000000003E-3</c:v>
                </c:pt>
                <c:pt idx="9213" formatCode="0.00E+00">
                  <c:v>-9.3021800000000002E-3</c:v>
                </c:pt>
                <c:pt idx="9214" formatCode="0.00E+00">
                  <c:v>-9.0284900000000001E-3</c:v>
                </c:pt>
                <c:pt idx="9215" formatCode="0.00E+00">
                  <c:v>-8.7480800000000001E-3</c:v>
                </c:pt>
                <c:pt idx="9216" formatCode="0.00E+00">
                  <c:v>-8.4609799999999999E-3</c:v>
                </c:pt>
                <c:pt idx="9217" formatCode="0.00E+00">
                  <c:v>-8.1672199999999993E-3</c:v>
                </c:pt>
                <c:pt idx="9218" formatCode="0.00E+00">
                  <c:v>-7.8668399999999999E-3</c:v>
                </c:pt>
                <c:pt idx="9219" formatCode="0.00E+00">
                  <c:v>-7.5598799999999997E-3</c:v>
                </c:pt>
                <c:pt idx="9220" formatCode="0.00E+00">
                  <c:v>-7.2463900000000001E-3</c:v>
                </c:pt>
                <c:pt idx="9221" formatCode="0.00E+00">
                  <c:v>-6.92642E-3</c:v>
                </c:pt>
                <c:pt idx="9222" formatCode="0.00E+00">
                  <c:v>-6.6000499999999997E-3</c:v>
                </c:pt>
                <c:pt idx="9223" formatCode="0.00E+00">
                  <c:v>-6.2673499999999997E-3</c:v>
                </c:pt>
                <c:pt idx="9224" formatCode="0.00E+00">
                  <c:v>-5.9283799999999996E-3</c:v>
                </c:pt>
                <c:pt idx="9225" formatCode="0.00E+00">
                  <c:v>-5.5832399999999997E-3</c:v>
                </c:pt>
                <c:pt idx="9226" formatCode="0.00E+00">
                  <c:v>-5.2320200000000004E-3</c:v>
                </c:pt>
                <c:pt idx="9227" formatCode="0.00E+00">
                  <c:v>-4.8748200000000002E-3</c:v>
                </c:pt>
                <c:pt idx="9228" formatCode="0.00E+00">
                  <c:v>-4.5117600000000001E-3</c:v>
                </c:pt>
                <c:pt idx="9229" formatCode="0.00E+00">
                  <c:v>-4.1429500000000003E-3</c:v>
                </c:pt>
                <c:pt idx="9230" formatCode="0.00E+00">
                  <c:v>-3.76852E-3</c:v>
                </c:pt>
                <c:pt idx="9231" formatCode="0.00E+00">
                  <c:v>-3.3886099999999998E-3</c:v>
                </c:pt>
                <c:pt idx="9232" formatCode="0.00E+00">
                  <c:v>-3.0033600000000001E-3</c:v>
                </c:pt>
                <c:pt idx="9233" formatCode="0.00E+00">
                  <c:v>-2.6129199999999999E-3</c:v>
                </c:pt>
                <c:pt idx="9234" formatCode="0.00E+00">
                  <c:v>-2.21747E-3</c:v>
                </c:pt>
                <c:pt idx="9235" formatCode="0.00E+00">
                  <c:v>-1.8171699999999999E-3</c:v>
                </c:pt>
                <c:pt idx="9236" formatCode="0.00E+00">
                  <c:v>-1.4122099999999999E-3</c:v>
                </c:pt>
                <c:pt idx="9237" formatCode="0.00E+00">
                  <c:v>-1.0027700000000001E-3</c:v>
                </c:pt>
                <c:pt idx="9238" formatCode="0.00E+00">
                  <c:v>-5.8906799999999999E-4</c:v>
                </c:pt>
                <c:pt idx="9239" formatCode="0.00E+00">
                  <c:v>-1.7130499999999999E-4</c:v>
                </c:pt>
                <c:pt idx="9240" formatCode="0.00E+00">
                  <c:v>2.5029700000000002E-4</c:v>
                </c:pt>
                <c:pt idx="9241" formatCode="0.00E+00">
                  <c:v>6.7550599999999998E-4</c:v>
                </c:pt>
                <c:pt idx="9242" formatCode="0.00E+00">
                  <c:v>1.1040799999999999E-3</c:v>
                </c:pt>
                <c:pt idx="9243" formatCode="0.00E+00">
                  <c:v>1.53578E-3</c:v>
                </c:pt>
                <c:pt idx="9244" formatCode="0.00E+00">
                  <c:v>1.9703400000000001E-3</c:v>
                </c:pt>
                <c:pt idx="9245" formatCode="0.00E+00">
                  <c:v>2.40749E-3</c:v>
                </c:pt>
                <c:pt idx="9246" formatCode="0.00E+00">
                  <c:v>2.8469599999999999E-3</c:v>
                </c:pt>
                <c:pt idx="9247" formatCode="0.00E+00">
                  <c:v>3.28846E-3</c:v>
                </c:pt>
                <c:pt idx="9248" formatCode="0.00E+00">
                  <c:v>3.7317000000000001E-3</c:v>
                </c:pt>
                <c:pt idx="9249" formatCode="0.00E+00">
                  <c:v>4.1763599999999996E-3</c:v>
                </c:pt>
                <c:pt idx="9250" formatCode="0.00E+00">
                  <c:v>4.6221500000000002E-3</c:v>
                </c:pt>
                <c:pt idx="9251" formatCode="0.00E+00">
                  <c:v>5.0687400000000004E-3</c:v>
                </c:pt>
                <c:pt idx="9252" formatCode="0.00E+00">
                  <c:v>5.5158000000000004E-3</c:v>
                </c:pt>
                <c:pt idx="9253" formatCode="0.00E+00">
                  <c:v>5.9630000000000004E-3</c:v>
                </c:pt>
                <c:pt idx="9254" formatCode="0.00E+00">
                  <c:v>6.40999E-3</c:v>
                </c:pt>
                <c:pt idx="9255" formatCode="0.00E+00">
                  <c:v>6.8564200000000002E-3</c:v>
                </c:pt>
                <c:pt idx="9256" formatCode="0.00E+00">
                  <c:v>7.3019399999999998E-3</c:v>
                </c:pt>
                <c:pt idx="9257" formatCode="0.00E+00">
                  <c:v>7.7461800000000001E-3</c:v>
                </c:pt>
                <c:pt idx="9258" formatCode="0.00E+00">
                  <c:v>8.1887599999999998E-3</c:v>
                </c:pt>
                <c:pt idx="9259" formatCode="0.00E+00">
                  <c:v>8.6293199999999994E-3</c:v>
                </c:pt>
                <c:pt idx="9260" formatCode="0.00E+00">
                  <c:v>9.0674699999999993E-3</c:v>
                </c:pt>
                <c:pt idx="9261" formatCode="0.00E+00">
                  <c:v>9.5028200000000004E-3</c:v>
                </c:pt>
                <c:pt idx="9262" formatCode="0.00E+00">
                  <c:v>9.9349899999999994E-3</c:v>
                </c:pt>
                <c:pt idx="9263">
                  <c:v>1.0363600000000001E-2</c:v>
                </c:pt>
                <c:pt idx="9264">
                  <c:v>1.07882E-2</c:v>
                </c:pt>
                <c:pt idx="9265">
                  <c:v>1.12084E-2</c:v>
                </c:pt>
                <c:pt idx="9266">
                  <c:v>1.16238E-2</c:v>
                </c:pt>
                <c:pt idx="9267">
                  <c:v>1.2034E-2</c:v>
                </c:pt>
                <c:pt idx="9268">
                  <c:v>1.2438599999999999E-2</c:v>
                </c:pt>
                <c:pt idx="9269">
                  <c:v>1.28372E-2</c:v>
                </c:pt>
                <c:pt idx="9270">
                  <c:v>1.3229299999999999E-2</c:v>
                </c:pt>
                <c:pt idx="9271">
                  <c:v>1.3614599999999999E-2</c:v>
                </c:pt>
                <c:pt idx="9272">
                  <c:v>1.3992599999999999E-2</c:v>
                </c:pt>
                <c:pt idx="9273">
                  <c:v>1.4363000000000001E-2</c:v>
                </c:pt>
                <c:pt idx="9274">
                  <c:v>1.47253E-2</c:v>
                </c:pt>
                <c:pt idx="9275">
                  <c:v>1.5079E-2</c:v>
                </c:pt>
                <c:pt idx="9276">
                  <c:v>1.5423900000000001E-2</c:v>
                </c:pt>
                <c:pt idx="9277">
                  <c:v>1.57594E-2</c:v>
                </c:pt>
                <c:pt idx="9278">
                  <c:v>1.60853E-2</c:v>
                </c:pt>
                <c:pt idx="9279">
                  <c:v>1.6400999999999999E-2</c:v>
                </c:pt>
                <c:pt idx="9280">
                  <c:v>1.67063E-2</c:v>
                </c:pt>
                <c:pt idx="9281">
                  <c:v>1.7000600000000001E-2</c:v>
                </c:pt>
                <c:pt idx="9282">
                  <c:v>1.7283699999999999E-2</c:v>
                </c:pt>
                <c:pt idx="9283">
                  <c:v>1.75552E-2</c:v>
                </c:pt>
                <c:pt idx="9284">
                  <c:v>1.78146E-2</c:v>
                </c:pt>
                <c:pt idx="9285">
                  <c:v>1.80617E-2</c:v>
                </c:pt>
                <c:pt idx="9286">
                  <c:v>1.8296099999999999E-2</c:v>
                </c:pt>
                <c:pt idx="9287">
                  <c:v>1.85174E-2</c:v>
                </c:pt>
                <c:pt idx="9288">
                  <c:v>1.87254E-2</c:v>
                </c:pt>
                <c:pt idx="9289">
                  <c:v>1.8919600000000002E-2</c:v>
                </c:pt>
                <c:pt idx="9290">
                  <c:v>1.90998E-2</c:v>
                </c:pt>
                <c:pt idx="9291">
                  <c:v>1.9265600000000001E-2</c:v>
                </c:pt>
                <c:pt idx="9292">
                  <c:v>1.9416800000000001E-2</c:v>
                </c:pt>
                <c:pt idx="9293">
                  <c:v>1.95532E-2</c:v>
                </c:pt>
                <c:pt idx="9294">
                  <c:v>1.9674299999999999E-2</c:v>
                </c:pt>
                <c:pt idx="9295">
                  <c:v>1.9780099999999998E-2</c:v>
                </c:pt>
                <c:pt idx="9296">
                  <c:v>1.9870200000000001E-2</c:v>
                </c:pt>
                <c:pt idx="9297">
                  <c:v>1.9944400000000001E-2</c:v>
                </c:pt>
                <c:pt idx="9298">
                  <c:v>2.0002499999999999E-2</c:v>
                </c:pt>
                <c:pt idx="9299">
                  <c:v>2.0044300000000001E-2</c:v>
                </c:pt>
                <c:pt idx="9300">
                  <c:v>2.00696E-2</c:v>
                </c:pt>
                <c:pt idx="9301">
                  <c:v>2.00783E-2</c:v>
                </c:pt>
                <c:pt idx="9302">
                  <c:v>2.00702E-2</c:v>
                </c:pt>
                <c:pt idx="9303">
                  <c:v>2.00451E-2</c:v>
                </c:pt>
                <c:pt idx="9304">
                  <c:v>2.0003E-2</c:v>
                </c:pt>
                <c:pt idx="9305">
                  <c:v>1.9943800000000001E-2</c:v>
                </c:pt>
                <c:pt idx="9306">
                  <c:v>1.9867300000000001E-2</c:v>
                </c:pt>
                <c:pt idx="9307">
                  <c:v>1.9773599999999999E-2</c:v>
                </c:pt>
                <c:pt idx="9308">
                  <c:v>1.9662499999999999E-2</c:v>
                </c:pt>
                <c:pt idx="9309">
                  <c:v>1.9533999999999999E-2</c:v>
                </c:pt>
                <c:pt idx="9310">
                  <c:v>1.9388200000000001E-2</c:v>
                </c:pt>
                <c:pt idx="9311">
                  <c:v>1.92249E-2</c:v>
                </c:pt>
                <c:pt idx="9312">
                  <c:v>1.90444E-2</c:v>
                </c:pt>
                <c:pt idx="9313">
                  <c:v>1.8846499999999999E-2</c:v>
                </c:pt>
                <c:pt idx="9314">
                  <c:v>1.8631399999999999E-2</c:v>
                </c:pt>
                <c:pt idx="9315">
                  <c:v>1.8399100000000002E-2</c:v>
                </c:pt>
                <c:pt idx="9316">
                  <c:v>1.8149800000000001E-2</c:v>
                </c:pt>
                <c:pt idx="9317">
                  <c:v>1.78835E-2</c:v>
                </c:pt>
                <c:pt idx="9318">
                  <c:v>1.7600500000000002E-2</c:v>
                </c:pt>
                <c:pt idx="9319">
                  <c:v>1.7300800000000002E-2</c:v>
                </c:pt>
                <c:pt idx="9320">
                  <c:v>1.6984699999999998E-2</c:v>
                </c:pt>
                <c:pt idx="9321">
                  <c:v>1.6652299999999998E-2</c:v>
                </c:pt>
                <c:pt idx="9322">
                  <c:v>1.63038E-2</c:v>
                </c:pt>
                <c:pt idx="9323">
                  <c:v>1.5939600000000002E-2</c:v>
                </c:pt>
                <c:pt idx="9324">
                  <c:v>1.55598E-2</c:v>
                </c:pt>
                <c:pt idx="9325">
                  <c:v>1.51647E-2</c:v>
                </c:pt>
                <c:pt idx="9326">
                  <c:v>1.47546E-2</c:v>
                </c:pt>
                <c:pt idx="9327">
                  <c:v>1.43299E-2</c:v>
                </c:pt>
                <c:pt idx="9328">
                  <c:v>1.3890700000000001E-2</c:v>
                </c:pt>
                <c:pt idx="9329">
                  <c:v>1.3437599999999999E-2</c:v>
                </c:pt>
                <c:pt idx="9330">
                  <c:v>1.2970799999999999E-2</c:v>
                </c:pt>
                <c:pt idx="9331">
                  <c:v>1.24907E-2</c:v>
                </c:pt>
                <c:pt idx="9332">
                  <c:v>1.1997799999999999E-2</c:v>
                </c:pt>
                <c:pt idx="9333">
                  <c:v>1.14924E-2</c:v>
                </c:pt>
                <c:pt idx="9334">
                  <c:v>1.0974899999999999E-2</c:v>
                </c:pt>
                <c:pt idx="9335">
                  <c:v>1.04458E-2</c:v>
                </c:pt>
                <c:pt idx="9336" formatCode="0.00E+00">
                  <c:v>9.9055800000000006E-3</c:v>
                </c:pt>
                <c:pt idx="9337" formatCode="0.00E+00">
                  <c:v>9.3546700000000007E-3</c:v>
                </c:pt>
                <c:pt idx="9338" formatCode="0.00E+00">
                  <c:v>8.7935600000000006E-3</c:v>
                </c:pt>
                <c:pt idx="9339" formatCode="0.00E+00">
                  <c:v>8.2227600000000008E-3</c:v>
                </c:pt>
                <c:pt idx="9340" formatCode="0.00E+00">
                  <c:v>7.6427600000000002E-3</c:v>
                </c:pt>
                <c:pt idx="9341" formatCode="0.00E+00">
                  <c:v>7.0540999999999998E-3</c:v>
                </c:pt>
                <c:pt idx="9342" formatCode="0.00E+00">
                  <c:v>6.4573E-3</c:v>
                </c:pt>
                <c:pt idx="9343" formatCode="0.00E+00">
                  <c:v>5.8529200000000002E-3</c:v>
                </c:pt>
                <c:pt idx="9344" formatCode="0.00E+00">
                  <c:v>5.2415099999999996E-3</c:v>
                </c:pt>
                <c:pt idx="9345" formatCode="0.00E+00">
                  <c:v>4.6236300000000001E-3</c:v>
                </c:pt>
                <c:pt idx="9346" formatCode="0.00E+00">
                  <c:v>3.99986E-3</c:v>
                </c:pt>
                <c:pt idx="9347" formatCode="0.00E+00">
                  <c:v>3.3707799999999999E-3</c:v>
                </c:pt>
                <c:pt idx="9348" formatCode="0.00E+00">
                  <c:v>2.73698E-3</c:v>
                </c:pt>
                <c:pt idx="9349" formatCode="0.00E+00">
                  <c:v>2.0990700000000002E-3</c:v>
                </c:pt>
                <c:pt idx="9350" formatCode="0.00E+00">
                  <c:v>1.45765E-3</c:v>
                </c:pt>
                <c:pt idx="9351" formatCode="0.00E+00">
                  <c:v>8.1332799999999999E-4</c:v>
                </c:pt>
                <c:pt idx="9352" formatCode="0.00E+00">
                  <c:v>1.6671899999999999E-4</c:v>
                </c:pt>
                <c:pt idx="9353" formatCode="0.00E+00">
                  <c:v>-4.8155300000000002E-4</c:v>
                </c:pt>
                <c:pt idx="9354" formatCode="0.00E+00">
                  <c:v>-1.13087E-3</c:v>
                </c:pt>
                <c:pt idx="9355" formatCode="0.00E+00">
                  <c:v>-1.7805900000000001E-3</c:v>
                </c:pt>
                <c:pt idx="9356" formatCode="0.00E+00">
                  <c:v>-2.4301000000000001E-3</c:v>
                </c:pt>
                <c:pt idx="9357" formatCode="0.00E+00">
                  <c:v>-3.0787599999999998E-3</c:v>
                </c:pt>
                <c:pt idx="9358" formatCode="0.00E+00">
                  <c:v>-3.7259400000000001E-3</c:v>
                </c:pt>
                <c:pt idx="9359" formatCode="0.00E+00">
                  <c:v>-4.3710099999999998E-3</c:v>
                </c:pt>
                <c:pt idx="9360" formatCode="0.00E+00">
                  <c:v>-5.0133399999999998E-3</c:v>
                </c:pt>
                <c:pt idx="9361" formatCode="0.00E+00">
                  <c:v>-5.6522999999999999E-3</c:v>
                </c:pt>
                <c:pt idx="9362" formatCode="0.00E+00">
                  <c:v>-6.2872700000000002E-3</c:v>
                </c:pt>
                <c:pt idx="9363" formatCode="0.00E+00">
                  <c:v>-6.9176100000000003E-3</c:v>
                </c:pt>
                <c:pt idx="9364" formatCode="0.00E+00">
                  <c:v>-7.5427100000000002E-3</c:v>
                </c:pt>
                <c:pt idx="9365" formatCode="0.00E+00">
                  <c:v>-8.1619499999999994E-3</c:v>
                </c:pt>
                <c:pt idx="9366" formatCode="0.00E+00">
                  <c:v>-8.7747299999999997E-3</c:v>
                </c:pt>
                <c:pt idx="9367" formatCode="0.00E+00">
                  <c:v>-9.3804300000000004E-3</c:v>
                </c:pt>
                <c:pt idx="9368" formatCode="0.00E+00">
                  <c:v>-9.9784699999999997E-3</c:v>
                </c:pt>
                <c:pt idx="9369">
                  <c:v>-1.05682E-2</c:v>
                </c:pt>
                <c:pt idx="9370">
                  <c:v>-1.11492E-2</c:v>
                </c:pt>
                <c:pt idx="9371">
                  <c:v>-1.1720700000000001E-2</c:v>
                </c:pt>
                <c:pt idx="9372">
                  <c:v>-1.2282299999999999E-2</c:v>
                </c:pt>
                <c:pt idx="9373">
                  <c:v>-1.2833300000000001E-2</c:v>
                </c:pt>
                <c:pt idx="9374">
                  <c:v>-1.33732E-2</c:v>
                </c:pt>
                <c:pt idx="9375">
                  <c:v>-1.39016E-2</c:v>
                </c:pt>
                <c:pt idx="9376">
                  <c:v>-1.44178E-2</c:v>
                </c:pt>
                <c:pt idx="9377">
                  <c:v>-1.49214E-2</c:v>
                </c:pt>
                <c:pt idx="9378">
                  <c:v>-1.5411899999999999E-2</c:v>
                </c:pt>
                <c:pt idx="9379">
                  <c:v>-1.5888800000000002E-2</c:v>
                </c:pt>
                <c:pt idx="9380">
                  <c:v>-1.6351600000000001E-2</c:v>
                </c:pt>
                <c:pt idx="9381">
                  <c:v>-1.67999E-2</c:v>
                </c:pt>
                <c:pt idx="9382">
                  <c:v>-1.72333E-2</c:v>
                </c:pt>
                <c:pt idx="9383">
                  <c:v>-1.7651300000000002E-2</c:v>
                </c:pt>
                <c:pt idx="9384">
                  <c:v>-1.80535E-2</c:v>
                </c:pt>
                <c:pt idx="9385">
                  <c:v>-1.84396E-2</c:v>
                </c:pt>
                <c:pt idx="9386">
                  <c:v>-1.8809200000000002E-2</c:v>
                </c:pt>
                <c:pt idx="9387">
                  <c:v>-1.9161899999999999E-2</c:v>
                </c:pt>
                <c:pt idx="9388">
                  <c:v>-1.9497500000000001E-2</c:v>
                </c:pt>
                <c:pt idx="9389">
                  <c:v>-1.98155E-2</c:v>
                </c:pt>
                <c:pt idx="9390">
                  <c:v>-2.01158E-2</c:v>
                </c:pt>
                <c:pt idx="9391">
                  <c:v>-2.0397999999999999E-2</c:v>
                </c:pt>
                <c:pt idx="9392">
                  <c:v>-2.0661800000000001E-2</c:v>
                </c:pt>
                <c:pt idx="9393">
                  <c:v>-2.0907200000000001E-2</c:v>
                </c:pt>
                <c:pt idx="9394">
                  <c:v>-2.1133699999999998E-2</c:v>
                </c:pt>
                <c:pt idx="9395">
                  <c:v>-2.1341300000000001E-2</c:v>
                </c:pt>
                <c:pt idx="9396">
                  <c:v>-2.1529699999999999E-2</c:v>
                </c:pt>
                <c:pt idx="9397">
                  <c:v>-2.16989E-2</c:v>
                </c:pt>
                <c:pt idx="9398">
                  <c:v>-2.1848699999999999E-2</c:v>
                </c:pt>
                <c:pt idx="9399">
                  <c:v>-2.1978899999999999E-2</c:v>
                </c:pt>
                <c:pt idx="9400">
                  <c:v>-2.2089500000000001E-2</c:v>
                </c:pt>
                <c:pt idx="9401">
                  <c:v>-2.2180399999999999E-2</c:v>
                </c:pt>
                <c:pt idx="9402">
                  <c:v>-2.22516E-2</c:v>
                </c:pt>
                <c:pt idx="9403">
                  <c:v>-2.2303E-2</c:v>
                </c:pt>
                <c:pt idx="9404">
                  <c:v>-2.2334699999999999E-2</c:v>
                </c:pt>
                <c:pt idx="9405">
                  <c:v>-2.2346600000000001E-2</c:v>
                </c:pt>
                <c:pt idx="9406">
                  <c:v>-2.2338799999999999E-2</c:v>
                </c:pt>
                <c:pt idx="9407">
                  <c:v>-2.2311299999999999E-2</c:v>
                </c:pt>
                <c:pt idx="9408">
                  <c:v>-2.2264300000000001E-2</c:v>
                </c:pt>
                <c:pt idx="9409">
                  <c:v>-2.2197700000000001E-2</c:v>
                </c:pt>
                <c:pt idx="9410">
                  <c:v>-2.2111800000000001E-2</c:v>
                </c:pt>
                <c:pt idx="9411">
                  <c:v>-2.2006600000000001E-2</c:v>
                </c:pt>
                <c:pt idx="9412">
                  <c:v>-2.18824E-2</c:v>
                </c:pt>
                <c:pt idx="9413">
                  <c:v>-2.17393E-2</c:v>
                </c:pt>
                <c:pt idx="9414">
                  <c:v>-2.15774E-2</c:v>
                </c:pt>
                <c:pt idx="9415">
                  <c:v>-2.1397099999999999E-2</c:v>
                </c:pt>
                <c:pt idx="9416">
                  <c:v>-2.1198499999999999E-2</c:v>
                </c:pt>
                <c:pt idx="9417">
                  <c:v>-2.0981900000000001E-2</c:v>
                </c:pt>
                <c:pt idx="9418">
                  <c:v>-2.0747499999999999E-2</c:v>
                </c:pt>
                <c:pt idx="9419">
                  <c:v>-2.0495699999999999E-2</c:v>
                </c:pt>
                <c:pt idx="9420">
                  <c:v>-2.02267E-2</c:v>
                </c:pt>
                <c:pt idx="9421">
                  <c:v>-1.9940900000000001E-2</c:v>
                </c:pt>
                <c:pt idx="9422">
                  <c:v>-1.9638599999999999E-2</c:v>
                </c:pt>
                <c:pt idx="9423">
                  <c:v>-1.93201E-2</c:v>
                </c:pt>
                <c:pt idx="9424">
                  <c:v>-1.89859E-2</c:v>
                </c:pt>
                <c:pt idx="9425">
                  <c:v>-1.8636199999999999E-2</c:v>
                </c:pt>
                <c:pt idx="9426">
                  <c:v>-1.82715E-2</c:v>
                </c:pt>
                <c:pt idx="9427">
                  <c:v>-1.78922E-2</c:v>
                </c:pt>
                <c:pt idx="9428">
                  <c:v>-1.7498699999999999E-2</c:v>
                </c:pt>
                <c:pt idx="9429">
                  <c:v>-1.7091499999999999E-2</c:v>
                </c:pt>
                <c:pt idx="9430">
                  <c:v>-1.6670899999999999E-2</c:v>
                </c:pt>
                <c:pt idx="9431">
                  <c:v>-1.6237499999999998E-2</c:v>
                </c:pt>
                <c:pt idx="9432">
                  <c:v>-1.5791599999999999E-2</c:v>
                </c:pt>
                <c:pt idx="9433">
                  <c:v>-1.5333899999999999E-2</c:v>
                </c:pt>
                <c:pt idx="9434">
                  <c:v>-1.48647E-2</c:v>
                </c:pt>
                <c:pt idx="9435">
                  <c:v>-1.43845E-2</c:v>
                </c:pt>
                <c:pt idx="9436">
                  <c:v>-1.3893900000000001E-2</c:v>
                </c:pt>
                <c:pt idx="9437">
                  <c:v>-1.33933E-2</c:v>
                </c:pt>
                <c:pt idx="9438">
                  <c:v>-1.28833E-2</c:v>
                </c:pt>
                <c:pt idx="9439">
                  <c:v>-1.2364399999999999E-2</c:v>
                </c:pt>
                <c:pt idx="9440">
                  <c:v>-1.18371E-2</c:v>
                </c:pt>
                <c:pt idx="9441">
                  <c:v>-1.1302E-2</c:v>
                </c:pt>
                <c:pt idx="9442">
                  <c:v>-1.07595E-2</c:v>
                </c:pt>
                <c:pt idx="9443">
                  <c:v>-1.02103E-2</c:v>
                </c:pt>
                <c:pt idx="9444" formatCode="0.00E+00">
                  <c:v>-9.65477E-3</c:v>
                </c:pt>
                <c:pt idx="9445" formatCode="0.00E+00">
                  <c:v>-9.0935600000000005E-3</c:v>
                </c:pt>
                <c:pt idx="9446" formatCode="0.00E+00">
                  <c:v>-8.5271900000000005E-3</c:v>
                </c:pt>
                <c:pt idx="9447" formatCode="0.00E+00">
                  <c:v>-7.9562000000000001E-3</c:v>
                </c:pt>
                <c:pt idx="9448" formatCode="0.00E+00">
                  <c:v>-7.3811299999999996E-3</c:v>
                </c:pt>
                <c:pt idx="9449" formatCode="0.00E+00">
                  <c:v>-6.8025400000000001E-3</c:v>
                </c:pt>
                <c:pt idx="9450" formatCode="0.00E+00">
                  <c:v>-6.2209500000000003E-3</c:v>
                </c:pt>
                <c:pt idx="9451" formatCode="0.00E+00">
                  <c:v>-5.6369200000000001E-3</c:v>
                </c:pt>
                <c:pt idx="9452" formatCode="0.00E+00">
                  <c:v>-5.0509800000000001E-3</c:v>
                </c:pt>
                <c:pt idx="9453" formatCode="0.00E+00">
                  <c:v>-4.4636700000000003E-3</c:v>
                </c:pt>
                <c:pt idx="9454" formatCode="0.00E+00">
                  <c:v>-3.87551E-3</c:v>
                </c:pt>
                <c:pt idx="9455" formatCode="0.00E+00">
                  <c:v>-3.2870400000000002E-3</c:v>
                </c:pt>
                <c:pt idx="9456" formatCode="0.00E+00">
                  <c:v>-2.69879E-3</c:v>
                </c:pt>
                <c:pt idx="9457" formatCode="0.00E+00">
                  <c:v>-2.1112499999999998E-3</c:v>
                </c:pt>
                <c:pt idx="9458" formatCode="0.00E+00">
                  <c:v>-1.5249599999999999E-3</c:v>
                </c:pt>
                <c:pt idx="9459" formatCode="0.00E+00">
                  <c:v>-9.4041800000000005E-4</c:v>
                </c:pt>
                <c:pt idx="9460" formatCode="0.00E+00">
                  <c:v>-3.58119E-4</c:v>
                </c:pt>
                <c:pt idx="9461" formatCode="0.00E+00">
                  <c:v>2.2144299999999999E-4</c:v>
                </c:pt>
                <c:pt idx="9462" formatCode="0.00E+00">
                  <c:v>7.9778399999999995E-4</c:v>
                </c:pt>
                <c:pt idx="9463" formatCode="0.00E+00">
                  <c:v>1.37043E-3</c:v>
                </c:pt>
                <c:pt idx="9464" formatCode="0.00E+00">
                  <c:v>1.9388999999999999E-3</c:v>
                </c:pt>
                <c:pt idx="9465" formatCode="0.00E+00">
                  <c:v>2.5027600000000001E-3</c:v>
                </c:pt>
                <c:pt idx="9466" formatCode="0.00E+00">
                  <c:v>3.0615400000000002E-3</c:v>
                </c:pt>
                <c:pt idx="9467" formatCode="0.00E+00">
                  <c:v>3.6148E-3</c:v>
                </c:pt>
                <c:pt idx="9468" formatCode="0.00E+00">
                  <c:v>4.16213E-3</c:v>
                </c:pt>
                <c:pt idx="9469" formatCode="0.00E+00">
                  <c:v>4.7031E-3</c:v>
                </c:pt>
                <c:pt idx="9470" formatCode="0.00E+00">
                  <c:v>5.2373000000000003E-3</c:v>
                </c:pt>
                <c:pt idx="9471" formatCode="0.00E+00">
                  <c:v>5.7643399999999997E-3</c:v>
                </c:pt>
                <c:pt idx="9472" formatCode="0.00E+00">
                  <c:v>6.2838299999999998E-3</c:v>
                </c:pt>
                <c:pt idx="9473" formatCode="0.00E+00">
                  <c:v>6.79541E-3</c:v>
                </c:pt>
                <c:pt idx="9474" formatCode="0.00E+00">
                  <c:v>7.2987E-3</c:v>
                </c:pt>
                <c:pt idx="9475" formatCode="0.00E+00">
                  <c:v>7.79336E-3</c:v>
                </c:pt>
                <c:pt idx="9476" formatCode="0.00E+00">
                  <c:v>8.2790499999999996E-3</c:v>
                </c:pt>
                <c:pt idx="9477" formatCode="0.00E+00">
                  <c:v>8.7554599999999996E-3</c:v>
                </c:pt>
                <c:pt idx="9478" formatCode="0.00E+00">
                  <c:v>9.2222599999999995E-3</c:v>
                </c:pt>
                <c:pt idx="9479" formatCode="0.00E+00">
                  <c:v>9.6791700000000008E-3</c:v>
                </c:pt>
                <c:pt idx="9480">
                  <c:v>1.01259E-2</c:v>
                </c:pt>
                <c:pt idx="9481">
                  <c:v>1.0562200000000001E-2</c:v>
                </c:pt>
                <c:pt idx="9482">
                  <c:v>1.09877E-2</c:v>
                </c:pt>
                <c:pt idx="9483">
                  <c:v>1.1402300000000001E-2</c:v>
                </c:pt>
                <c:pt idx="9484">
                  <c:v>1.18058E-2</c:v>
                </c:pt>
                <c:pt idx="9485">
                  <c:v>1.21978E-2</c:v>
                </c:pt>
                <c:pt idx="9486">
                  <c:v>1.2578199999999999E-2</c:v>
                </c:pt>
                <c:pt idx="9487">
                  <c:v>1.29468E-2</c:v>
                </c:pt>
                <c:pt idx="9488">
                  <c:v>1.33034E-2</c:v>
                </c:pt>
                <c:pt idx="9489">
                  <c:v>1.3647899999999999E-2</c:v>
                </c:pt>
                <c:pt idx="9490">
                  <c:v>1.3980100000000001E-2</c:v>
                </c:pt>
                <c:pt idx="9491">
                  <c:v>1.4299900000000001E-2</c:v>
                </c:pt>
                <c:pt idx="9492">
                  <c:v>1.46071E-2</c:v>
                </c:pt>
                <c:pt idx="9493">
                  <c:v>1.49017E-2</c:v>
                </c:pt>
                <c:pt idx="9494">
                  <c:v>1.5183500000000001E-2</c:v>
                </c:pt>
                <c:pt idx="9495">
                  <c:v>1.5452499999999999E-2</c:v>
                </c:pt>
                <c:pt idx="9496">
                  <c:v>1.57085E-2</c:v>
                </c:pt>
                <c:pt idx="9497">
                  <c:v>1.59515E-2</c:v>
                </c:pt>
                <c:pt idx="9498">
                  <c:v>1.6181600000000001E-2</c:v>
                </c:pt>
                <c:pt idx="9499">
                  <c:v>1.63985E-2</c:v>
                </c:pt>
                <c:pt idx="9500">
                  <c:v>1.66024E-2</c:v>
                </c:pt>
                <c:pt idx="9501">
                  <c:v>1.6793099999999998E-2</c:v>
                </c:pt>
                <c:pt idx="9502">
                  <c:v>1.6970800000000001E-2</c:v>
                </c:pt>
                <c:pt idx="9503">
                  <c:v>1.7135399999999999E-2</c:v>
                </c:pt>
                <c:pt idx="9504">
                  <c:v>1.7286800000000001E-2</c:v>
                </c:pt>
                <c:pt idx="9505">
                  <c:v>1.7425300000000001E-2</c:v>
                </c:pt>
                <c:pt idx="9506">
                  <c:v>1.7550699999999999E-2</c:v>
                </c:pt>
                <c:pt idx="9507">
                  <c:v>1.76632E-2</c:v>
                </c:pt>
                <c:pt idx="9508">
                  <c:v>1.7762799999999999E-2</c:v>
                </c:pt>
                <c:pt idx="9509">
                  <c:v>1.7849500000000001E-2</c:v>
                </c:pt>
                <c:pt idx="9510">
                  <c:v>1.7923499999999998E-2</c:v>
                </c:pt>
                <c:pt idx="9511">
                  <c:v>1.7984900000000002E-2</c:v>
                </c:pt>
                <c:pt idx="9512">
                  <c:v>1.80336E-2</c:v>
                </c:pt>
                <c:pt idx="9513">
                  <c:v>1.8069999999999999E-2</c:v>
                </c:pt>
                <c:pt idx="9514">
                  <c:v>1.80939E-2</c:v>
                </c:pt>
                <c:pt idx="9515">
                  <c:v>1.8105599999999999E-2</c:v>
                </c:pt>
                <c:pt idx="9516">
                  <c:v>1.8105300000000001E-2</c:v>
                </c:pt>
                <c:pt idx="9517">
                  <c:v>1.8092899999999999E-2</c:v>
                </c:pt>
                <c:pt idx="9518">
                  <c:v>1.80687E-2</c:v>
                </c:pt>
                <c:pt idx="9519">
                  <c:v>1.8032800000000002E-2</c:v>
                </c:pt>
                <c:pt idx="9520">
                  <c:v>1.7985399999999999E-2</c:v>
                </c:pt>
                <c:pt idx="9521">
                  <c:v>1.7926500000000001E-2</c:v>
                </c:pt>
                <c:pt idx="9522">
                  <c:v>1.7856500000000001E-2</c:v>
                </c:pt>
                <c:pt idx="9523">
                  <c:v>1.7775300000000001E-2</c:v>
                </c:pt>
                <c:pt idx="9524">
                  <c:v>1.7683299999999999E-2</c:v>
                </c:pt>
                <c:pt idx="9525">
                  <c:v>1.7580499999999999E-2</c:v>
                </c:pt>
                <c:pt idx="9526">
                  <c:v>1.7467199999999999E-2</c:v>
                </c:pt>
                <c:pt idx="9527">
                  <c:v>1.7343500000000001E-2</c:v>
                </c:pt>
                <c:pt idx="9528">
                  <c:v>1.7209700000000001E-2</c:v>
                </c:pt>
                <c:pt idx="9529">
                  <c:v>1.7065799999999999E-2</c:v>
                </c:pt>
                <c:pt idx="9530">
                  <c:v>1.6912099999999999E-2</c:v>
                </c:pt>
                <c:pt idx="9531">
                  <c:v>1.6748800000000001E-2</c:v>
                </c:pt>
                <c:pt idx="9532">
                  <c:v>1.6576E-2</c:v>
                </c:pt>
                <c:pt idx="9533">
                  <c:v>1.6394100000000002E-2</c:v>
                </c:pt>
                <c:pt idx="9534">
                  <c:v>1.6202999999999999E-2</c:v>
                </c:pt>
                <c:pt idx="9535">
                  <c:v>1.6003099999999999E-2</c:v>
                </c:pt>
                <c:pt idx="9536">
                  <c:v>1.5794599999999999E-2</c:v>
                </c:pt>
                <c:pt idx="9537">
                  <c:v>1.55776E-2</c:v>
                </c:pt>
                <c:pt idx="9538">
                  <c:v>1.5352299999999999E-2</c:v>
                </c:pt>
                <c:pt idx="9539">
                  <c:v>1.5119E-2</c:v>
                </c:pt>
                <c:pt idx="9540">
                  <c:v>1.48778E-2</c:v>
                </c:pt>
                <c:pt idx="9541">
                  <c:v>1.46289E-2</c:v>
                </c:pt>
                <c:pt idx="9542">
                  <c:v>1.4372599999999999E-2</c:v>
                </c:pt>
                <c:pt idx="9543">
                  <c:v>1.4109E-2</c:v>
                </c:pt>
                <c:pt idx="9544">
                  <c:v>1.38383E-2</c:v>
                </c:pt>
                <c:pt idx="9545">
                  <c:v>1.35607E-2</c:v>
                </c:pt>
                <c:pt idx="9546">
                  <c:v>1.3276400000000001E-2</c:v>
                </c:pt>
                <c:pt idx="9547">
                  <c:v>1.29856E-2</c:v>
                </c:pt>
                <c:pt idx="9548">
                  <c:v>1.26885E-2</c:v>
                </c:pt>
                <c:pt idx="9549">
                  <c:v>1.23853E-2</c:v>
                </c:pt>
                <c:pt idx="9550">
                  <c:v>1.20762E-2</c:v>
                </c:pt>
                <c:pt idx="9551">
                  <c:v>1.1761300000000001E-2</c:v>
                </c:pt>
                <c:pt idx="9552">
                  <c:v>1.1440799999999999E-2</c:v>
                </c:pt>
                <c:pt idx="9553">
                  <c:v>1.1115E-2</c:v>
                </c:pt>
                <c:pt idx="9554">
                  <c:v>1.0784E-2</c:v>
                </c:pt>
                <c:pt idx="9555">
                  <c:v>1.04479E-2</c:v>
                </c:pt>
                <c:pt idx="9556">
                  <c:v>1.0107E-2</c:v>
                </c:pt>
                <c:pt idx="9557" formatCode="0.00E+00">
                  <c:v>9.7614899999999994E-3</c:v>
                </c:pt>
                <c:pt idx="9558" formatCode="0.00E+00">
                  <c:v>9.41146E-3</c:v>
                </c:pt>
                <c:pt idx="9559" formatCode="0.00E+00">
                  <c:v>9.0571100000000002E-3</c:v>
                </c:pt>
                <c:pt idx="9560" formatCode="0.00E+00">
                  <c:v>8.6986300000000006E-3</c:v>
                </c:pt>
                <c:pt idx="9561" formatCode="0.00E+00">
                  <c:v>8.3361700000000004E-3</c:v>
                </c:pt>
                <c:pt idx="9562" formatCode="0.00E+00">
                  <c:v>7.9699100000000002E-3</c:v>
                </c:pt>
                <c:pt idx="9563" formatCode="0.00E+00">
                  <c:v>7.6000199999999999E-3</c:v>
                </c:pt>
                <c:pt idx="9564" formatCode="0.00E+00">
                  <c:v>7.2266600000000002E-3</c:v>
                </c:pt>
                <c:pt idx="9565" formatCode="0.00E+00">
                  <c:v>6.8499900000000002E-3</c:v>
                </c:pt>
                <c:pt idx="9566" formatCode="0.00E+00">
                  <c:v>6.4701899999999998E-3</c:v>
                </c:pt>
                <c:pt idx="9567" formatCode="0.00E+00">
                  <c:v>6.0873999999999998E-3</c:v>
                </c:pt>
                <c:pt idx="9568" formatCode="0.00E+00">
                  <c:v>5.70179E-3</c:v>
                </c:pt>
                <c:pt idx="9569" formatCode="0.00E+00">
                  <c:v>5.3135300000000003E-3</c:v>
                </c:pt>
                <c:pt idx="9570" formatCode="0.00E+00">
                  <c:v>4.9227699999999999E-3</c:v>
                </c:pt>
                <c:pt idx="9571" formatCode="0.00E+00">
                  <c:v>4.5296700000000004E-3</c:v>
                </c:pt>
                <c:pt idx="9572" formatCode="0.00E+00">
                  <c:v>4.13438E-3</c:v>
                </c:pt>
                <c:pt idx="9573" formatCode="0.00E+00">
                  <c:v>3.7370699999999999E-3</c:v>
                </c:pt>
                <c:pt idx="9574" formatCode="0.00E+00">
                  <c:v>3.3379E-3</c:v>
                </c:pt>
                <c:pt idx="9575" formatCode="0.00E+00">
                  <c:v>2.9370099999999999E-3</c:v>
                </c:pt>
                <c:pt idx="9576" formatCode="0.00E+00">
                  <c:v>2.5345599999999999E-3</c:v>
                </c:pt>
                <c:pt idx="9577" formatCode="0.00E+00">
                  <c:v>2.13073E-3</c:v>
                </c:pt>
                <c:pt idx="9578" formatCode="0.00E+00">
                  <c:v>1.72565E-3</c:v>
                </c:pt>
                <c:pt idx="9579" formatCode="0.00E+00">
                  <c:v>1.31948E-3</c:v>
                </c:pt>
                <c:pt idx="9580" formatCode="0.00E+00">
                  <c:v>9.1239900000000004E-4</c:v>
                </c:pt>
                <c:pt idx="9581" formatCode="0.00E+00">
                  <c:v>5.0454799999999995E-4</c:v>
                </c:pt>
                <c:pt idx="9582" formatCode="0.00E+00">
                  <c:v>9.6090799999999998E-5</c:v>
                </c:pt>
                <c:pt idx="9583" formatCode="0.00E+00">
                  <c:v>-3.1281100000000002E-4</c:v>
                </c:pt>
                <c:pt idx="9584" formatCode="0.00E+00">
                  <c:v>-7.2199700000000005E-4</c:v>
                </c:pt>
                <c:pt idx="9585" formatCode="0.00E+00">
                  <c:v>-1.1313E-3</c:v>
                </c:pt>
                <c:pt idx="9586" formatCode="0.00E+00">
                  <c:v>-1.54057E-3</c:v>
                </c:pt>
                <c:pt idx="9587" formatCode="0.00E+00">
                  <c:v>-1.94962E-3</c:v>
                </c:pt>
                <c:pt idx="9588" formatCode="0.00E+00">
                  <c:v>-2.3582999999999998E-3</c:v>
                </c:pt>
                <c:pt idx="9589" formatCode="0.00E+00">
                  <c:v>-2.7664299999999998E-3</c:v>
                </c:pt>
                <c:pt idx="9590" formatCode="0.00E+00">
                  <c:v>-3.1738500000000002E-3</c:v>
                </c:pt>
                <c:pt idx="9591" formatCode="0.00E+00">
                  <c:v>-3.5803699999999998E-3</c:v>
                </c:pt>
                <c:pt idx="9592" formatCode="0.00E+00">
                  <c:v>-3.9858300000000001E-3</c:v>
                </c:pt>
                <c:pt idx="9593" formatCode="0.00E+00">
                  <c:v>-4.3900500000000004E-3</c:v>
                </c:pt>
                <c:pt idx="9594" formatCode="0.00E+00">
                  <c:v>-4.7928500000000004E-3</c:v>
                </c:pt>
                <c:pt idx="9595" formatCode="0.00E+00">
                  <c:v>-5.1940399999999996E-3</c:v>
                </c:pt>
                <c:pt idx="9596" formatCode="0.00E+00">
                  <c:v>-5.5934499999999998E-3</c:v>
                </c:pt>
                <c:pt idx="9597" formatCode="0.00E+00">
                  <c:v>-5.9908799999999996E-3</c:v>
                </c:pt>
                <c:pt idx="9598" formatCode="0.00E+00">
                  <c:v>-6.3861500000000002E-3</c:v>
                </c:pt>
                <c:pt idx="9599" formatCode="0.00E+00">
                  <c:v>-6.7790599999999999E-3</c:v>
                </c:pt>
                <c:pt idx="9600" formatCode="0.00E+00">
                  <c:v>-7.1694200000000001E-3</c:v>
                </c:pt>
                <c:pt idx="9601" formatCode="0.00E+00">
                  <c:v>-7.5570300000000002E-3</c:v>
                </c:pt>
                <c:pt idx="9602" formatCode="0.00E+00">
                  <c:v>-7.9416899999999995E-3</c:v>
                </c:pt>
                <c:pt idx="9603" formatCode="0.00E+00">
                  <c:v>-8.3231999999999993E-3</c:v>
                </c:pt>
                <c:pt idx="9604" formatCode="0.00E+00">
                  <c:v>-8.7013500000000001E-3</c:v>
                </c:pt>
                <c:pt idx="9605" formatCode="0.00E+00">
                  <c:v>-9.0759299999999994E-3</c:v>
                </c:pt>
                <c:pt idx="9606" formatCode="0.00E+00">
                  <c:v>-9.4467400000000003E-3</c:v>
                </c:pt>
                <c:pt idx="9607" formatCode="0.00E+00">
                  <c:v>-9.8135600000000007E-3</c:v>
                </c:pt>
                <c:pt idx="9608">
                  <c:v>-1.01762E-2</c:v>
                </c:pt>
                <c:pt idx="9609">
                  <c:v>-1.05343E-2</c:v>
                </c:pt>
                <c:pt idx="9610">
                  <c:v>-1.0887900000000001E-2</c:v>
                </c:pt>
                <c:pt idx="9611">
                  <c:v>-1.12365E-2</c:v>
                </c:pt>
                <c:pt idx="9612">
                  <c:v>-1.1580099999999999E-2</c:v>
                </c:pt>
                <c:pt idx="9613">
                  <c:v>-1.19183E-2</c:v>
                </c:pt>
                <c:pt idx="9614">
                  <c:v>-1.2251E-2</c:v>
                </c:pt>
                <c:pt idx="9615">
                  <c:v>-1.2577899999999999E-2</c:v>
                </c:pt>
                <c:pt idx="9616">
                  <c:v>-1.28988E-2</c:v>
                </c:pt>
                <c:pt idx="9617">
                  <c:v>-1.32134E-2</c:v>
                </c:pt>
                <c:pt idx="9618">
                  <c:v>-1.3521500000000001E-2</c:v>
                </c:pt>
                <c:pt idx="9619">
                  <c:v>-1.3822900000000001E-2</c:v>
                </c:pt>
                <c:pt idx="9620">
                  <c:v>-1.4117299999999999E-2</c:v>
                </c:pt>
                <c:pt idx="9621">
                  <c:v>-1.4404500000000001E-2</c:v>
                </c:pt>
                <c:pt idx="9622">
                  <c:v>-1.46842E-2</c:v>
                </c:pt>
                <c:pt idx="9623">
                  <c:v>-1.49563E-2</c:v>
                </c:pt>
                <c:pt idx="9624">
                  <c:v>-1.52204E-2</c:v>
                </c:pt>
                <c:pt idx="9625">
                  <c:v>-1.54763E-2</c:v>
                </c:pt>
                <c:pt idx="9626">
                  <c:v>-1.57238E-2</c:v>
                </c:pt>
                <c:pt idx="9627">
                  <c:v>-1.59627E-2</c:v>
                </c:pt>
                <c:pt idx="9628">
                  <c:v>-1.6192600000000001E-2</c:v>
                </c:pt>
                <c:pt idx="9629">
                  <c:v>-1.6413400000000002E-2</c:v>
                </c:pt>
                <c:pt idx="9630">
                  <c:v>-1.6624900000000001E-2</c:v>
                </c:pt>
                <c:pt idx="9631">
                  <c:v>-1.68267E-2</c:v>
                </c:pt>
                <c:pt idx="9632">
                  <c:v>-1.7018700000000001E-2</c:v>
                </c:pt>
                <c:pt idx="9633">
                  <c:v>-1.72006E-2</c:v>
                </c:pt>
                <c:pt idx="9634">
                  <c:v>-1.73723E-2</c:v>
                </c:pt>
                <c:pt idx="9635">
                  <c:v>-1.7533400000000001E-2</c:v>
                </c:pt>
                <c:pt idx="9636">
                  <c:v>-1.76837E-2</c:v>
                </c:pt>
                <c:pt idx="9637">
                  <c:v>-1.7823100000000001E-2</c:v>
                </c:pt>
                <c:pt idx="9638">
                  <c:v>-1.7951399999999999E-2</c:v>
                </c:pt>
                <c:pt idx="9639">
                  <c:v>-1.80682E-2</c:v>
                </c:pt>
                <c:pt idx="9640">
                  <c:v>-1.8173499999999999E-2</c:v>
                </c:pt>
                <c:pt idx="9641">
                  <c:v>-1.8266999999999999E-2</c:v>
                </c:pt>
                <c:pt idx="9642">
                  <c:v>-1.83485E-2</c:v>
                </c:pt>
                <c:pt idx="9643">
                  <c:v>-1.8417900000000001E-2</c:v>
                </c:pt>
                <c:pt idx="9644">
                  <c:v>-1.8474899999999999E-2</c:v>
                </c:pt>
                <c:pt idx="9645">
                  <c:v>-1.8519399999999998E-2</c:v>
                </c:pt>
                <c:pt idx="9646">
                  <c:v>-1.85513E-2</c:v>
                </c:pt>
                <c:pt idx="9647">
                  <c:v>-1.8570300000000001E-2</c:v>
                </c:pt>
                <c:pt idx="9648">
                  <c:v>-1.85763E-2</c:v>
                </c:pt>
                <c:pt idx="9649">
                  <c:v>-1.8569200000000001E-2</c:v>
                </c:pt>
                <c:pt idx="9650">
                  <c:v>-1.85489E-2</c:v>
                </c:pt>
                <c:pt idx="9651">
                  <c:v>-1.8515199999999999E-2</c:v>
                </c:pt>
                <c:pt idx="9652">
                  <c:v>-1.8467999999999998E-2</c:v>
                </c:pt>
                <c:pt idx="9653">
                  <c:v>-1.8407099999999999E-2</c:v>
                </c:pt>
                <c:pt idx="9654">
                  <c:v>-1.8332600000000001E-2</c:v>
                </c:pt>
                <c:pt idx="9655">
                  <c:v>-1.8244400000000001E-2</c:v>
                </c:pt>
                <c:pt idx="9656">
                  <c:v>-1.8142200000000001E-2</c:v>
                </c:pt>
                <c:pt idx="9657">
                  <c:v>-1.8026199999999999E-2</c:v>
                </c:pt>
                <c:pt idx="9658">
                  <c:v>-1.7896200000000001E-2</c:v>
                </c:pt>
                <c:pt idx="9659">
                  <c:v>-1.77521E-2</c:v>
                </c:pt>
                <c:pt idx="9660">
                  <c:v>-1.7594100000000001E-2</c:v>
                </c:pt>
                <c:pt idx="9661">
                  <c:v>-1.7422E-2</c:v>
                </c:pt>
                <c:pt idx="9662">
                  <c:v>-1.7235799999999999E-2</c:v>
                </c:pt>
                <c:pt idx="9663">
                  <c:v>-1.7035600000000001E-2</c:v>
                </c:pt>
                <c:pt idx="9664">
                  <c:v>-1.68214E-2</c:v>
                </c:pt>
                <c:pt idx="9665">
                  <c:v>-1.6593199999999999E-2</c:v>
                </c:pt>
                <c:pt idx="9666">
                  <c:v>-1.63511E-2</c:v>
                </c:pt>
                <c:pt idx="9667">
                  <c:v>-1.6095000000000002E-2</c:v>
                </c:pt>
                <c:pt idx="9668">
                  <c:v>-1.5825200000000001E-2</c:v>
                </c:pt>
                <c:pt idx="9669">
                  <c:v>-1.55417E-2</c:v>
                </c:pt>
                <c:pt idx="9670">
                  <c:v>-1.5244600000000001E-2</c:v>
                </c:pt>
                <c:pt idx="9671">
                  <c:v>-1.49339E-2</c:v>
                </c:pt>
                <c:pt idx="9672">
                  <c:v>-1.46099E-2</c:v>
                </c:pt>
                <c:pt idx="9673">
                  <c:v>-1.4272699999999999E-2</c:v>
                </c:pt>
                <c:pt idx="9674">
                  <c:v>-1.3922500000000001E-2</c:v>
                </c:pt>
                <c:pt idx="9675">
                  <c:v>-1.3559399999999999E-2</c:v>
                </c:pt>
                <c:pt idx="9676">
                  <c:v>-1.3183500000000001E-2</c:v>
                </c:pt>
                <c:pt idx="9677">
                  <c:v>-1.27952E-2</c:v>
                </c:pt>
                <c:pt idx="9678">
                  <c:v>-1.23947E-2</c:v>
                </c:pt>
                <c:pt idx="9679">
                  <c:v>-1.1982100000000001E-2</c:v>
                </c:pt>
                <c:pt idx="9680">
                  <c:v>-1.1557700000000001E-2</c:v>
                </c:pt>
                <c:pt idx="9681">
                  <c:v>-1.1121799999999999E-2</c:v>
                </c:pt>
                <c:pt idx="9682">
                  <c:v>-1.0674599999999999E-2</c:v>
                </c:pt>
                <c:pt idx="9683">
                  <c:v>-1.02165E-2</c:v>
                </c:pt>
                <c:pt idx="9684" formatCode="0.00E+00">
                  <c:v>-9.7476999999999998E-3</c:v>
                </c:pt>
                <c:pt idx="9685" formatCode="0.00E+00">
                  <c:v>-9.2685700000000003E-3</c:v>
                </c:pt>
                <c:pt idx="9686" formatCode="0.00E+00">
                  <c:v>-8.7794299999999995E-3</c:v>
                </c:pt>
                <c:pt idx="9687" formatCode="0.00E+00">
                  <c:v>-8.2806200000000007E-3</c:v>
                </c:pt>
                <c:pt idx="9688" formatCode="0.00E+00">
                  <c:v>-7.7725099999999998E-3</c:v>
                </c:pt>
                <c:pt idx="9689" formatCode="0.00E+00">
                  <c:v>-7.2554500000000001E-3</c:v>
                </c:pt>
                <c:pt idx="9690" formatCode="0.00E+00">
                  <c:v>-6.72984E-3</c:v>
                </c:pt>
                <c:pt idx="9691" formatCode="0.00E+00">
                  <c:v>-6.1960599999999998E-3</c:v>
                </c:pt>
                <c:pt idx="9692" formatCode="0.00E+00">
                  <c:v>-5.6545299999999996E-3</c:v>
                </c:pt>
                <c:pt idx="9693" formatCode="0.00E+00">
                  <c:v>-5.1056599999999997E-3</c:v>
                </c:pt>
                <c:pt idx="9694" formatCode="0.00E+00">
                  <c:v>-4.54989E-3</c:v>
                </c:pt>
                <c:pt idx="9695" formatCode="0.00E+00">
                  <c:v>-3.9876499999999997E-3</c:v>
                </c:pt>
                <c:pt idx="9696" formatCode="0.00E+00">
                  <c:v>-3.4194E-3</c:v>
                </c:pt>
                <c:pt idx="9697" formatCode="0.00E+00">
                  <c:v>-2.8456000000000002E-3</c:v>
                </c:pt>
                <c:pt idx="9698" formatCode="0.00E+00">
                  <c:v>-2.2667299999999998E-3</c:v>
                </c:pt>
                <c:pt idx="9699" formatCode="0.00E+00">
                  <c:v>-1.6832500000000001E-3</c:v>
                </c:pt>
                <c:pt idx="9700" formatCode="0.00E+00">
                  <c:v>-1.0956799999999999E-3</c:v>
                </c:pt>
                <c:pt idx="9701" formatCode="0.00E+00">
                  <c:v>-5.0449299999999996E-4</c:v>
                </c:pt>
                <c:pt idx="9702" formatCode="0.00E+00">
                  <c:v>8.97874E-5</c:v>
                </c:pt>
                <c:pt idx="9703" formatCode="0.00E+00">
                  <c:v>6.8665100000000004E-4</c:v>
                </c:pt>
                <c:pt idx="9704" formatCode="0.00E+00">
                  <c:v>1.2855799999999999E-3</c:v>
                </c:pt>
                <c:pt idx="9705" formatCode="0.00E+00">
                  <c:v>1.8860400000000001E-3</c:v>
                </c:pt>
                <c:pt idx="9706" formatCode="0.00E+00">
                  <c:v>2.4874900000000002E-3</c:v>
                </c:pt>
                <c:pt idx="9707" formatCode="0.00E+00">
                  <c:v>3.0894099999999999E-3</c:v>
                </c:pt>
                <c:pt idx="9708" formatCode="0.00E+00">
                  <c:v>3.6912400000000001E-3</c:v>
                </c:pt>
                <c:pt idx="9709" formatCode="0.00E+00">
                  <c:v>4.2924399999999998E-3</c:v>
                </c:pt>
                <c:pt idx="9710" formatCode="0.00E+00">
                  <c:v>4.8924499999999996E-3</c:v>
                </c:pt>
                <c:pt idx="9711" formatCode="0.00E+00">
                  <c:v>5.4907300000000001E-3</c:v>
                </c:pt>
                <c:pt idx="9712" formatCode="0.00E+00">
                  <c:v>6.0866999999999996E-3</c:v>
                </c:pt>
                <c:pt idx="9713" formatCode="0.00E+00">
                  <c:v>6.6798099999999996E-3</c:v>
                </c:pt>
                <c:pt idx="9714" formatCode="0.00E+00">
                  <c:v>7.2695099999999999E-3</c:v>
                </c:pt>
                <c:pt idx="9715" formatCode="0.00E+00">
                  <c:v>7.8552199999999996E-3</c:v>
                </c:pt>
                <c:pt idx="9716" formatCode="0.00E+00">
                  <c:v>8.4364000000000001E-3</c:v>
                </c:pt>
                <c:pt idx="9717" formatCode="0.00E+00">
                  <c:v>9.0124699999999999E-3</c:v>
                </c:pt>
                <c:pt idx="9718" formatCode="0.00E+00">
                  <c:v>9.5828800000000002E-3</c:v>
                </c:pt>
                <c:pt idx="9719">
                  <c:v>1.0147099999999999E-2</c:v>
                </c:pt>
                <c:pt idx="9720">
                  <c:v>1.07045E-2</c:v>
                </c:pt>
                <c:pt idx="9721">
                  <c:v>1.12546E-2</c:v>
                </c:pt>
                <c:pt idx="9722">
                  <c:v>1.17968E-2</c:v>
                </c:pt>
                <c:pt idx="9723">
                  <c:v>1.23307E-2</c:v>
                </c:pt>
                <c:pt idx="9724">
                  <c:v>1.28556E-2</c:v>
                </c:pt>
                <c:pt idx="9725">
                  <c:v>1.3370999999999999E-2</c:v>
                </c:pt>
                <c:pt idx="9726">
                  <c:v>1.3876400000000001E-2</c:v>
                </c:pt>
                <c:pt idx="9727">
                  <c:v>1.43713E-2</c:v>
                </c:pt>
                <c:pt idx="9728">
                  <c:v>1.4855200000000001E-2</c:v>
                </c:pt>
                <c:pt idx="9729">
                  <c:v>1.5327500000000001E-2</c:v>
                </c:pt>
                <c:pt idx="9730">
                  <c:v>1.5787900000000001E-2</c:v>
                </c:pt>
                <c:pt idx="9731">
                  <c:v>1.6235699999999999E-2</c:v>
                </c:pt>
                <c:pt idx="9732">
                  <c:v>1.6670600000000001E-2</c:v>
                </c:pt>
                <c:pt idx="9733">
                  <c:v>1.7092099999999999E-2</c:v>
                </c:pt>
                <c:pt idx="9734">
                  <c:v>1.74997E-2</c:v>
                </c:pt>
                <c:pt idx="9735">
                  <c:v>1.7892999999999999E-2</c:v>
                </c:pt>
                <c:pt idx="9736">
                  <c:v>1.82715E-2</c:v>
                </c:pt>
                <c:pt idx="9737">
                  <c:v>1.8634999999999999E-2</c:v>
                </c:pt>
                <c:pt idx="9738">
                  <c:v>1.89829E-2</c:v>
                </c:pt>
                <c:pt idx="9739">
                  <c:v>1.9314899999999999E-2</c:v>
                </c:pt>
                <c:pt idx="9740">
                  <c:v>1.9630700000000001E-2</c:v>
                </c:pt>
                <c:pt idx="9741">
                  <c:v>1.9929800000000001E-2</c:v>
                </c:pt>
                <c:pt idx="9742">
                  <c:v>2.0212000000000001E-2</c:v>
                </c:pt>
                <c:pt idx="9743">
                  <c:v>2.0476899999999999E-2</c:v>
                </c:pt>
                <c:pt idx="9744">
                  <c:v>2.0724300000000001E-2</c:v>
                </c:pt>
                <c:pt idx="9745">
                  <c:v>2.0953699999999999E-2</c:v>
                </c:pt>
                <c:pt idx="9746">
                  <c:v>2.1165099999999999E-2</c:v>
                </c:pt>
                <c:pt idx="9747">
                  <c:v>2.1358100000000001E-2</c:v>
                </c:pt>
                <c:pt idx="9748">
                  <c:v>2.1532599999999999E-2</c:v>
                </c:pt>
                <c:pt idx="9749">
                  <c:v>2.1688200000000001E-2</c:v>
                </c:pt>
                <c:pt idx="9750">
                  <c:v>2.1824799999999998E-2</c:v>
                </c:pt>
                <c:pt idx="9751">
                  <c:v>2.1942300000000001E-2</c:v>
                </c:pt>
                <c:pt idx="9752">
                  <c:v>2.2040500000000001E-2</c:v>
                </c:pt>
                <c:pt idx="9753">
                  <c:v>2.2119199999999999E-2</c:v>
                </c:pt>
                <c:pt idx="9754">
                  <c:v>2.2178400000000001E-2</c:v>
                </c:pt>
                <c:pt idx="9755">
                  <c:v>2.2217899999999999E-2</c:v>
                </c:pt>
                <c:pt idx="9756">
                  <c:v>2.2237699999999999E-2</c:v>
                </c:pt>
                <c:pt idx="9757">
                  <c:v>2.2237799999999999E-2</c:v>
                </c:pt>
                <c:pt idx="9758">
                  <c:v>2.2218000000000002E-2</c:v>
                </c:pt>
                <c:pt idx="9759">
                  <c:v>2.21785E-2</c:v>
                </c:pt>
                <c:pt idx="9760">
                  <c:v>2.2119099999999999E-2</c:v>
                </c:pt>
                <c:pt idx="9761">
                  <c:v>2.2040000000000001E-2</c:v>
                </c:pt>
                <c:pt idx="9762">
                  <c:v>2.1941200000000001E-2</c:v>
                </c:pt>
                <c:pt idx="9763">
                  <c:v>2.18228E-2</c:v>
                </c:pt>
                <c:pt idx="9764">
                  <c:v>2.1684800000000001E-2</c:v>
                </c:pt>
                <c:pt idx="9765">
                  <c:v>2.1527399999999999E-2</c:v>
                </c:pt>
                <c:pt idx="9766">
                  <c:v>2.13507E-2</c:v>
                </c:pt>
                <c:pt idx="9767">
                  <c:v>2.1154900000000001E-2</c:v>
                </c:pt>
                <c:pt idx="9768">
                  <c:v>2.09401E-2</c:v>
                </c:pt>
                <c:pt idx="9769">
                  <c:v>2.0706599999999999E-2</c:v>
                </c:pt>
                <c:pt idx="9770">
                  <c:v>2.04546E-2</c:v>
                </c:pt>
                <c:pt idx="9771">
                  <c:v>2.0184299999999999E-2</c:v>
                </c:pt>
                <c:pt idx="9772">
                  <c:v>1.9895900000000001E-2</c:v>
                </c:pt>
                <c:pt idx="9773">
                  <c:v>1.9589800000000001E-2</c:v>
                </c:pt>
                <c:pt idx="9774">
                  <c:v>1.9266200000000001E-2</c:v>
                </c:pt>
                <c:pt idx="9775">
                  <c:v>1.8925500000000001E-2</c:v>
                </c:pt>
                <c:pt idx="9776">
                  <c:v>1.8568000000000001E-2</c:v>
                </c:pt>
                <c:pt idx="9777">
                  <c:v>1.8193999999999998E-2</c:v>
                </c:pt>
                <c:pt idx="9778">
                  <c:v>1.7803800000000002E-2</c:v>
                </c:pt>
                <c:pt idx="9779">
                  <c:v>1.7398E-2</c:v>
                </c:pt>
                <c:pt idx="9780">
                  <c:v>1.69768E-2</c:v>
                </c:pt>
                <c:pt idx="9781">
                  <c:v>1.6540800000000001E-2</c:v>
                </c:pt>
                <c:pt idx="9782">
                  <c:v>1.6090299999999998E-2</c:v>
                </c:pt>
                <c:pt idx="9783">
                  <c:v>1.5625699999999999E-2</c:v>
                </c:pt>
                <c:pt idx="9784">
                  <c:v>1.5147600000000001E-2</c:v>
                </c:pt>
                <c:pt idx="9785">
                  <c:v>1.4656499999999999E-2</c:v>
                </c:pt>
                <c:pt idx="9786">
                  <c:v>1.4152700000000001E-2</c:v>
                </c:pt>
                <c:pt idx="9787">
                  <c:v>1.3636799999999999E-2</c:v>
                </c:pt>
                <c:pt idx="9788">
                  <c:v>1.31094E-2</c:v>
                </c:pt>
                <c:pt idx="9789">
                  <c:v>1.2570899999999999E-2</c:v>
                </c:pt>
                <c:pt idx="9790">
                  <c:v>1.20219E-2</c:v>
                </c:pt>
                <c:pt idx="9791">
                  <c:v>1.14629E-2</c:v>
                </c:pt>
                <c:pt idx="9792">
                  <c:v>1.08945E-2</c:v>
                </c:pt>
                <c:pt idx="9793">
                  <c:v>1.03173E-2</c:v>
                </c:pt>
                <c:pt idx="9794" formatCode="0.00E+00">
                  <c:v>9.7317600000000008E-3</c:v>
                </c:pt>
                <c:pt idx="9795" formatCode="0.00E+00">
                  <c:v>9.1385700000000004E-3</c:v>
                </c:pt>
                <c:pt idx="9796" formatCode="0.00E+00">
                  <c:v>8.5382900000000005E-3</c:v>
                </c:pt>
                <c:pt idx="9797" formatCode="0.00E+00">
                  <c:v>7.9314999999999993E-3</c:v>
                </c:pt>
                <c:pt idx="9798" formatCode="0.00E+00">
                  <c:v>7.3188100000000002E-3</c:v>
                </c:pt>
                <c:pt idx="9799" formatCode="0.00E+00">
                  <c:v>6.7008199999999997E-3</c:v>
                </c:pt>
                <c:pt idx="9800" formatCode="0.00E+00">
                  <c:v>6.07815E-3</c:v>
                </c:pt>
                <c:pt idx="9801" formatCode="0.00E+00">
                  <c:v>5.4514100000000003E-3</c:v>
                </c:pt>
                <c:pt idx="9802" formatCode="0.00E+00">
                  <c:v>4.8212000000000003E-3</c:v>
                </c:pt>
                <c:pt idx="9803" formatCode="0.00E+00">
                  <c:v>4.1881599999999998E-3</c:v>
                </c:pt>
                <c:pt idx="9804" formatCode="0.00E+00">
                  <c:v>3.5529099999999998E-3</c:v>
                </c:pt>
                <c:pt idx="9805" formatCode="0.00E+00">
                  <c:v>2.9160499999999999E-3</c:v>
                </c:pt>
                <c:pt idx="9806" formatCode="0.00E+00">
                  <c:v>2.2782100000000001E-3</c:v>
                </c:pt>
                <c:pt idx="9807" formatCode="0.00E+00">
                  <c:v>1.6400099999999999E-3</c:v>
                </c:pt>
                <c:pt idx="9808" formatCode="0.00E+00">
                  <c:v>1.0020700000000001E-3</c:v>
                </c:pt>
                <c:pt idx="9809" formatCode="0.00E+00">
                  <c:v>3.6499299999999998E-4</c:v>
                </c:pt>
                <c:pt idx="9810" formatCode="0.00E+00">
                  <c:v>-2.7059799999999999E-4</c:v>
                </c:pt>
                <c:pt idx="9811" formatCode="0.00E+00">
                  <c:v>-9.0410100000000004E-4</c:v>
                </c:pt>
                <c:pt idx="9812" formatCode="0.00E+00">
                  <c:v>-1.53491E-3</c:v>
                </c:pt>
                <c:pt idx="9813" formatCode="0.00E+00">
                  <c:v>-2.1624299999999999E-3</c:v>
                </c:pt>
                <c:pt idx="9814" formatCode="0.00E+00">
                  <c:v>-2.7860699999999999E-3</c:v>
                </c:pt>
                <c:pt idx="9815" formatCode="0.00E+00">
                  <c:v>-3.4052399999999999E-3</c:v>
                </c:pt>
                <c:pt idx="9816" formatCode="0.00E+00">
                  <c:v>-4.0193599999999996E-3</c:v>
                </c:pt>
                <c:pt idx="9817" formatCode="0.00E+00">
                  <c:v>-4.6278600000000001E-3</c:v>
                </c:pt>
                <c:pt idx="9818" formatCode="0.00E+00">
                  <c:v>-5.23019E-3</c:v>
                </c:pt>
                <c:pt idx="9819" formatCode="0.00E+00">
                  <c:v>-5.82578E-3</c:v>
                </c:pt>
                <c:pt idx="9820" formatCode="0.00E+00">
                  <c:v>-6.4140999999999998E-3</c:v>
                </c:pt>
                <c:pt idx="9821" formatCode="0.00E+00">
                  <c:v>-6.9946100000000001E-3</c:v>
                </c:pt>
                <c:pt idx="9822" formatCode="0.00E+00">
                  <c:v>-7.5667900000000003E-3</c:v>
                </c:pt>
                <c:pt idx="9823" formatCode="0.00E+00">
                  <c:v>-8.1301299999999993E-3</c:v>
                </c:pt>
                <c:pt idx="9824" formatCode="0.00E+00">
                  <c:v>-8.68413E-3</c:v>
                </c:pt>
                <c:pt idx="9825" formatCode="0.00E+00">
                  <c:v>-9.22831E-3</c:v>
                </c:pt>
                <c:pt idx="9826" formatCode="0.00E+00">
                  <c:v>-9.7621800000000005E-3</c:v>
                </c:pt>
                <c:pt idx="9827">
                  <c:v>-1.0285300000000001E-2</c:v>
                </c:pt>
                <c:pt idx="9828">
                  <c:v>-1.07972E-2</c:v>
                </c:pt>
                <c:pt idx="9829">
                  <c:v>-1.12975E-2</c:v>
                </c:pt>
                <c:pt idx="9830">
                  <c:v>-1.17857E-2</c:v>
                </c:pt>
                <c:pt idx="9831">
                  <c:v>-1.22615E-2</c:v>
                </c:pt>
                <c:pt idx="9832">
                  <c:v>-1.27244E-2</c:v>
                </c:pt>
                <c:pt idx="9833">
                  <c:v>-1.3174099999999999E-2</c:v>
                </c:pt>
                <c:pt idx="9834">
                  <c:v>-1.3610300000000001E-2</c:v>
                </c:pt>
                <c:pt idx="9835">
                  <c:v>-1.40325E-2</c:v>
                </c:pt>
                <c:pt idx="9836">
                  <c:v>-1.44406E-2</c:v>
                </c:pt>
                <c:pt idx="9837">
                  <c:v>-1.4834099999999999E-2</c:v>
                </c:pt>
                <c:pt idx="9838">
                  <c:v>-1.52128E-2</c:v>
                </c:pt>
                <c:pt idx="9839">
                  <c:v>-1.5576400000000001E-2</c:v>
                </c:pt>
                <c:pt idx="9840">
                  <c:v>-1.59247E-2</c:v>
                </c:pt>
                <c:pt idx="9841">
                  <c:v>-1.6257500000000001E-2</c:v>
                </c:pt>
                <c:pt idx="9842">
                  <c:v>-1.65744E-2</c:v>
                </c:pt>
                <c:pt idx="9843">
                  <c:v>-1.6875399999999999E-2</c:v>
                </c:pt>
                <c:pt idx="9844">
                  <c:v>-1.71603E-2</c:v>
                </c:pt>
                <c:pt idx="9845">
                  <c:v>-1.7428800000000001E-2</c:v>
                </c:pt>
                <c:pt idx="9846">
                  <c:v>-1.7680899999999999E-2</c:v>
                </c:pt>
                <c:pt idx="9847">
                  <c:v>-1.7916399999999999E-2</c:v>
                </c:pt>
                <c:pt idx="9848">
                  <c:v>-1.8135200000000001E-2</c:v>
                </c:pt>
                <c:pt idx="9849">
                  <c:v>-1.8337300000000001E-2</c:v>
                </c:pt>
                <c:pt idx="9850">
                  <c:v>-1.8522500000000001E-2</c:v>
                </c:pt>
                <c:pt idx="9851">
                  <c:v>-1.86909E-2</c:v>
                </c:pt>
                <c:pt idx="9852">
                  <c:v>-1.8842299999999999E-2</c:v>
                </c:pt>
                <c:pt idx="9853">
                  <c:v>-1.8976799999999999E-2</c:v>
                </c:pt>
                <c:pt idx="9854">
                  <c:v>-1.9094400000000001E-2</c:v>
                </c:pt>
                <c:pt idx="9855">
                  <c:v>-1.91951E-2</c:v>
                </c:pt>
                <c:pt idx="9856">
                  <c:v>-1.9278900000000002E-2</c:v>
                </c:pt>
                <c:pt idx="9857">
                  <c:v>-1.9345899999999999E-2</c:v>
                </c:pt>
                <c:pt idx="9858">
                  <c:v>-1.9396199999999999E-2</c:v>
                </c:pt>
                <c:pt idx="9859">
                  <c:v>-1.9429800000000001E-2</c:v>
                </c:pt>
                <c:pt idx="9860">
                  <c:v>-1.94469E-2</c:v>
                </c:pt>
                <c:pt idx="9861">
                  <c:v>-1.9447599999999999E-2</c:v>
                </c:pt>
                <c:pt idx="9862">
                  <c:v>-1.9432000000000001E-2</c:v>
                </c:pt>
                <c:pt idx="9863">
                  <c:v>-1.9400299999999999E-2</c:v>
                </c:pt>
                <c:pt idx="9864">
                  <c:v>-1.9352600000000001E-2</c:v>
                </c:pt>
                <c:pt idx="9865">
                  <c:v>-1.92891E-2</c:v>
                </c:pt>
                <c:pt idx="9866">
                  <c:v>-1.9210100000000001E-2</c:v>
                </c:pt>
                <c:pt idx="9867">
                  <c:v>-1.9115699999999999E-2</c:v>
                </c:pt>
                <c:pt idx="9868">
                  <c:v>-1.9006200000000001E-2</c:v>
                </c:pt>
                <c:pt idx="9869">
                  <c:v>-1.8881700000000001E-2</c:v>
                </c:pt>
                <c:pt idx="9870">
                  <c:v>-1.8742600000000002E-2</c:v>
                </c:pt>
                <c:pt idx="9871">
                  <c:v>-1.85892E-2</c:v>
                </c:pt>
                <c:pt idx="9872">
                  <c:v>-1.84216E-2</c:v>
                </c:pt>
                <c:pt idx="9873">
                  <c:v>-1.8240200000000002E-2</c:v>
                </c:pt>
                <c:pt idx="9874">
                  <c:v>-1.8045200000000001E-2</c:v>
                </c:pt>
                <c:pt idx="9875">
                  <c:v>-1.7837100000000002E-2</c:v>
                </c:pt>
                <c:pt idx="9876">
                  <c:v>-1.7616E-2</c:v>
                </c:pt>
                <c:pt idx="9877">
                  <c:v>-1.73823E-2</c:v>
                </c:pt>
                <c:pt idx="9878">
                  <c:v>-1.7136499999999999E-2</c:v>
                </c:pt>
                <c:pt idx="9879">
                  <c:v>-1.68787E-2</c:v>
                </c:pt>
                <c:pt idx="9880">
                  <c:v>-1.66093E-2</c:v>
                </c:pt>
                <c:pt idx="9881">
                  <c:v>-1.6328800000000001E-2</c:v>
                </c:pt>
                <c:pt idx="9882">
                  <c:v>-1.60374E-2</c:v>
                </c:pt>
                <c:pt idx="9883">
                  <c:v>-1.5735599999999999E-2</c:v>
                </c:pt>
                <c:pt idx="9884">
                  <c:v>-1.54237E-2</c:v>
                </c:pt>
                <c:pt idx="9885">
                  <c:v>-1.51021E-2</c:v>
                </c:pt>
                <c:pt idx="9886">
                  <c:v>-1.4771100000000001E-2</c:v>
                </c:pt>
                <c:pt idx="9887">
                  <c:v>-1.4431299999999999E-2</c:v>
                </c:pt>
                <c:pt idx="9888">
                  <c:v>-1.4082900000000001E-2</c:v>
                </c:pt>
                <c:pt idx="9889">
                  <c:v>-1.37264E-2</c:v>
                </c:pt>
                <c:pt idx="9890">
                  <c:v>-1.33621E-2</c:v>
                </c:pt>
                <c:pt idx="9891">
                  <c:v>-1.29905E-2</c:v>
                </c:pt>
                <c:pt idx="9892">
                  <c:v>-1.2611900000000001E-2</c:v>
                </c:pt>
                <c:pt idx="9893">
                  <c:v>-1.2226799999999999E-2</c:v>
                </c:pt>
                <c:pt idx="9894">
                  <c:v>-1.18356E-2</c:v>
                </c:pt>
                <c:pt idx="9895">
                  <c:v>-1.14386E-2</c:v>
                </c:pt>
                <c:pt idx="9896">
                  <c:v>-1.1036300000000001E-2</c:v>
                </c:pt>
                <c:pt idx="9897">
                  <c:v>-1.0629100000000001E-2</c:v>
                </c:pt>
                <c:pt idx="9898">
                  <c:v>-1.02173E-2</c:v>
                </c:pt>
                <c:pt idx="9899" formatCode="0.00E+00">
                  <c:v>-9.8013800000000002E-3</c:v>
                </c:pt>
                <c:pt idx="9900" formatCode="0.00E+00">
                  <c:v>-9.3816999999999998E-3</c:v>
                </c:pt>
                <c:pt idx="9901" formatCode="0.00E+00">
                  <c:v>-8.9586600000000002E-3</c:v>
                </c:pt>
                <c:pt idx="9902" formatCode="0.00E+00">
                  <c:v>-8.5326499999999993E-3</c:v>
                </c:pt>
                <c:pt idx="9903" formatCode="0.00E+00">
                  <c:v>-8.1040499999999998E-3</c:v>
                </c:pt>
                <c:pt idx="9904" formatCode="0.00E+00">
                  <c:v>-7.6732299999999996E-3</c:v>
                </c:pt>
                <c:pt idx="9905" formatCode="0.00E+00">
                  <c:v>-7.24057E-3</c:v>
                </c:pt>
                <c:pt idx="9906" formatCode="0.00E+00">
                  <c:v>-6.8064500000000003E-3</c:v>
                </c:pt>
                <c:pt idx="9907" formatCode="0.00E+00">
                  <c:v>-6.3712200000000004E-3</c:v>
                </c:pt>
                <c:pt idx="9908" formatCode="0.00E+00">
                  <c:v>-5.9352299999999997E-3</c:v>
                </c:pt>
                <c:pt idx="9909" formatCode="0.00E+00">
                  <c:v>-5.4988600000000004E-3</c:v>
                </c:pt>
                <c:pt idx="9910" formatCode="0.00E+00">
                  <c:v>-5.0624199999999998E-3</c:v>
                </c:pt>
                <c:pt idx="9911" formatCode="0.00E+00">
                  <c:v>-4.62628E-3</c:v>
                </c:pt>
                <c:pt idx="9912" formatCode="0.00E+00">
                  <c:v>-4.19075E-3</c:v>
                </c:pt>
                <c:pt idx="9913" formatCode="0.00E+00">
                  <c:v>-3.7561700000000001E-3</c:v>
                </c:pt>
                <c:pt idx="9914" formatCode="0.00E+00">
                  <c:v>-3.3228400000000001E-3</c:v>
                </c:pt>
                <c:pt idx="9915" formatCode="0.00E+00">
                  <c:v>-2.8910899999999998E-3</c:v>
                </c:pt>
                <c:pt idx="9916" formatCode="0.00E+00">
                  <c:v>-2.4612000000000002E-3</c:v>
                </c:pt>
                <c:pt idx="9917" formatCode="0.00E+00">
                  <c:v>-2.0334799999999998E-3</c:v>
                </c:pt>
                <c:pt idx="9918" formatCode="0.00E+00">
                  <c:v>-1.6082100000000001E-3</c:v>
                </c:pt>
                <c:pt idx="9919" formatCode="0.00E+00">
                  <c:v>-1.18567E-3</c:v>
                </c:pt>
                <c:pt idx="9920" formatCode="0.00E+00">
                  <c:v>-7.6612399999999997E-4</c:v>
                </c:pt>
                <c:pt idx="9921" formatCode="0.00E+00">
                  <c:v>-3.4983300000000002E-4</c:v>
                </c:pt>
                <c:pt idx="9922" formatCode="0.00E+00">
                  <c:v>6.2951099999999994E-5</c:v>
                </c:pt>
                <c:pt idx="9923" formatCode="0.00E+00">
                  <c:v>4.7198500000000002E-4</c:v>
                </c:pt>
                <c:pt idx="9924" formatCode="0.00E+00">
                  <c:v>8.77037E-4</c:v>
                </c:pt>
                <c:pt idx="9925" formatCode="0.00E+00">
                  <c:v>1.2778799999999999E-3</c:v>
                </c:pt>
                <c:pt idx="9926" formatCode="0.00E+00">
                  <c:v>1.6743000000000001E-3</c:v>
                </c:pt>
                <c:pt idx="9927" formatCode="0.00E+00">
                  <c:v>2.06609E-3</c:v>
                </c:pt>
                <c:pt idx="9928" formatCode="0.00E+00">
                  <c:v>2.45305E-3</c:v>
                </c:pt>
                <c:pt idx="9929" formatCode="0.00E+00">
                  <c:v>2.8349999999999998E-3</c:v>
                </c:pt>
                <c:pt idx="9930" formatCode="0.00E+00">
                  <c:v>3.2117500000000002E-3</c:v>
                </c:pt>
                <c:pt idx="9931" formatCode="0.00E+00">
                  <c:v>3.5831299999999999E-3</c:v>
                </c:pt>
                <c:pt idx="9932" formatCode="0.00E+00">
                  <c:v>3.9489800000000004E-3</c:v>
                </c:pt>
                <c:pt idx="9933" formatCode="0.00E+00">
                  <c:v>4.3091500000000003E-3</c:v>
                </c:pt>
                <c:pt idx="9934" formatCode="0.00E+00">
                  <c:v>4.6634900000000002E-3</c:v>
                </c:pt>
                <c:pt idx="9935" formatCode="0.00E+00">
                  <c:v>5.0118699999999999E-3</c:v>
                </c:pt>
                <c:pt idx="9936" formatCode="0.00E+00">
                  <c:v>5.3541600000000002E-3</c:v>
                </c:pt>
                <c:pt idx="9937" formatCode="0.00E+00">
                  <c:v>5.6902400000000001E-3</c:v>
                </c:pt>
                <c:pt idx="9938" formatCode="0.00E+00">
                  <c:v>6.0199900000000002E-3</c:v>
                </c:pt>
                <c:pt idx="9939" formatCode="0.00E+00">
                  <c:v>6.3433200000000004E-3</c:v>
                </c:pt>
                <c:pt idx="9940" formatCode="0.00E+00">
                  <c:v>6.6601300000000002E-3</c:v>
                </c:pt>
                <c:pt idx="9941" formatCode="0.00E+00">
                  <c:v>6.9703200000000003E-3</c:v>
                </c:pt>
                <c:pt idx="9942" formatCode="0.00E+00">
                  <c:v>7.2738300000000002E-3</c:v>
                </c:pt>
                <c:pt idx="9943" formatCode="0.00E+00">
                  <c:v>7.5705800000000004E-3</c:v>
                </c:pt>
                <c:pt idx="9944" formatCode="0.00E+00">
                  <c:v>7.8604999999999994E-3</c:v>
                </c:pt>
                <c:pt idx="9945" formatCode="0.00E+00">
                  <c:v>8.1435399999999995E-3</c:v>
                </c:pt>
                <c:pt idx="9946" formatCode="0.00E+00">
                  <c:v>8.4196300000000009E-3</c:v>
                </c:pt>
                <c:pt idx="9947" formatCode="0.00E+00">
                  <c:v>8.6887400000000004E-3</c:v>
                </c:pt>
                <c:pt idx="9948" formatCode="0.00E+00">
                  <c:v>8.95082E-3</c:v>
                </c:pt>
                <c:pt idx="9949" formatCode="0.00E+00">
                  <c:v>9.2058399999999999E-3</c:v>
                </c:pt>
                <c:pt idx="9950" formatCode="0.00E+00">
                  <c:v>9.4537800000000002E-3</c:v>
                </c:pt>
                <c:pt idx="9951" formatCode="0.00E+00">
                  <c:v>9.6945999999999994E-3</c:v>
                </c:pt>
                <c:pt idx="9952" formatCode="0.00E+00">
                  <c:v>9.9282899999999993E-3</c:v>
                </c:pt>
                <c:pt idx="9953">
                  <c:v>1.01548E-2</c:v>
                </c:pt>
                <c:pt idx="9954">
                  <c:v>1.0374299999999999E-2</c:v>
                </c:pt>
                <c:pt idx="9955">
                  <c:v>1.05865E-2</c:v>
                </c:pt>
                <c:pt idx="9956">
                  <c:v>1.07916E-2</c:v>
                </c:pt>
                <c:pt idx="9957">
                  <c:v>1.0989499999999999E-2</c:v>
                </c:pt>
                <c:pt idx="9958">
                  <c:v>1.1180300000000001E-2</c:v>
                </c:pt>
                <c:pt idx="9959">
                  <c:v>1.1364000000000001E-2</c:v>
                </c:pt>
                <c:pt idx="9960">
                  <c:v>1.15406E-2</c:v>
                </c:pt>
                <c:pt idx="9961">
                  <c:v>1.171E-2</c:v>
                </c:pt>
                <c:pt idx="9962">
                  <c:v>1.18724E-2</c:v>
                </c:pt>
                <c:pt idx="9963">
                  <c:v>1.2027700000000001E-2</c:v>
                </c:pt>
                <c:pt idx="9964">
                  <c:v>1.2175999999999999E-2</c:v>
                </c:pt>
                <c:pt idx="9965">
                  <c:v>1.23172E-2</c:v>
                </c:pt>
                <c:pt idx="9966">
                  <c:v>1.2451500000000001E-2</c:v>
                </c:pt>
                <c:pt idx="9967">
                  <c:v>1.2578799999999999E-2</c:v>
                </c:pt>
                <c:pt idx="9968">
                  <c:v>1.2699200000000001E-2</c:v>
                </c:pt>
                <c:pt idx="9969">
                  <c:v>1.28127E-2</c:v>
                </c:pt>
                <c:pt idx="9970">
                  <c:v>1.29193E-2</c:v>
                </c:pt>
                <c:pt idx="9971">
                  <c:v>1.30191E-2</c:v>
                </c:pt>
                <c:pt idx="9972">
                  <c:v>1.31121E-2</c:v>
                </c:pt>
                <c:pt idx="9973">
                  <c:v>1.31983E-2</c:v>
                </c:pt>
                <c:pt idx="9974">
                  <c:v>1.3277799999999999E-2</c:v>
                </c:pt>
                <c:pt idx="9975">
                  <c:v>1.33505E-2</c:v>
                </c:pt>
                <c:pt idx="9976">
                  <c:v>1.34165E-2</c:v>
                </c:pt>
                <c:pt idx="9977">
                  <c:v>1.3475900000000001E-2</c:v>
                </c:pt>
                <c:pt idx="9978">
                  <c:v>1.3528699999999999E-2</c:v>
                </c:pt>
                <c:pt idx="9979">
                  <c:v>1.3574900000000001E-2</c:v>
                </c:pt>
                <c:pt idx="9980">
                  <c:v>1.36144E-2</c:v>
                </c:pt>
                <c:pt idx="9981">
                  <c:v>1.36475E-2</c:v>
                </c:pt>
                <c:pt idx="9982">
                  <c:v>1.3674E-2</c:v>
                </c:pt>
                <c:pt idx="9983">
                  <c:v>1.3694E-2</c:v>
                </c:pt>
                <c:pt idx="9984">
                  <c:v>1.3707499999999999E-2</c:v>
                </c:pt>
                <c:pt idx="9985">
                  <c:v>1.3714499999999999E-2</c:v>
                </c:pt>
                <c:pt idx="9986">
                  <c:v>1.3715099999999999E-2</c:v>
                </c:pt>
                <c:pt idx="9987">
                  <c:v>1.3709300000000001E-2</c:v>
                </c:pt>
                <c:pt idx="9988">
                  <c:v>1.3697000000000001E-2</c:v>
                </c:pt>
                <c:pt idx="9989">
                  <c:v>1.3678299999999999E-2</c:v>
                </c:pt>
                <c:pt idx="9990">
                  <c:v>1.36533E-2</c:v>
                </c:pt>
                <c:pt idx="9991">
                  <c:v>1.36218E-2</c:v>
                </c:pt>
                <c:pt idx="9992">
                  <c:v>1.3584000000000001E-2</c:v>
                </c:pt>
                <c:pt idx="9993">
                  <c:v>1.3539799999999999E-2</c:v>
                </c:pt>
                <c:pt idx="9994">
                  <c:v>1.34892E-2</c:v>
                </c:pt>
                <c:pt idx="9995">
                  <c:v>1.34322E-2</c:v>
                </c:pt>
                <c:pt idx="9996">
                  <c:v>1.33689E-2</c:v>
                </c:pt>
                <c:pt idx="9997">
                  <c:v>1.3299200000000001E-2</c:v>
                </c:pt>
                <c:pt idx="9998">
                  <c:v>1.3223199999999999E-2</c:v>
                </c:pt>
                <c:pt idx="9999">
                  <c:v>1.3140799999999999E-2</c:v>
                </c:pt>
                <c:pt idx="10000">
                  <c:v>1.3051999999999999E-2</c:v>
                </c:pt>
                <c:pt idx="10001">
                  <c:v>1.2956799999999999E-2</c:v>
                </c:pt>
                <c:pt idx="10002">
                  <c:v>1.2855200000000001E-2</c:v>
                </c:pt>
                <c:pt idx="10003">
                  <c:v>1.27473E-2</c:v>
                </c:pt>
                <c:pt idx="10004">
                  <c:v>1.2633E-2</c:v>
                </c:pt>
                <c:pt idx="10005">
                  <c:v>1.2512199999999999E-2</c:v>
                </c:pt>
                <c:pt idx="10006">
                  <c:v>1.23851E-2</c:v>
                </c:pt>
                <c:pt idx="10007">
                  <c:v>1.22515E-2</c:v>
                </c:pt>
                <c:pt idx="10008">
                  <c:v>1.21116E-2</c:v>
                </c:pt>
                <c:pt idx="10009">
                  <c:v>1.19652E-2</c:v>
                </c:pt>
                <c:pt idx="10010">
                  <c:v>1.18123E-2</c:v>
                </c:pt>
                <c:pt idx="10011">
                  <c:v>1.16531E-2</c:v>
                </c:pt>
                <c:pt idx="10012">
                  <c:v>1.14874E-2</c:v>
                </c:pt>
                <c:pt idx="10013">
                  <c:v>1.1315199999999999E-2</c:v>
                </c:pt>
                <c:pt idx="10014">
                  <c:v>1.11366E-2</c:v>
                </c:pt>
                <c:pt idx="10015">
                  <c:v>1.0951600000000001E-2</c:v>
                </c:pt>
                <c:pt idx="10016">
                  <c:v>1.0760199999999999E-2</c:v>
                </c:pt>
                <c:pt idx="10017">
                  <c:v>1.05623E-2</c:v>
                </c:pt>
                <c:pt idx="10018">
                  <c:v>1.0357999999999999E-2</c:v>
                </c:pt>
                <c:pt idx="10019">
                  <c:v>1.01473E-2</c:v>
                </c:pt>
                <c:pt idx="10020" formatCode="0.00E+00">
                  <c:v>9.9302399999999999E-3</c:v>
                </c:pt>
                <c:pt idx="10021" formatCode="0.00E+00">
                  <c:v>9.7067799999999999E-3</c:v>
                </c:pt>
                <c:pt idx="10022" formatCode="0.00E+00">
                  <c:v>9.4769799999999994E-3</c:v>
                </c:pt>
                <c:pt idx="10023" formatCode="0.00E+00">
                  <c:v>9.2408400000000002E-3</c:v>
                </c:pt>
                <c:pt idx="10024" formatCode="0.00E+00">
                  <c:v>8.9984100000000001E-3</c:v>
                </c:pt>
                <c:pt idx="10025" formatCode="0.00E+00">
                  <c:v>8.7497200000000008E-3</c:v>
                </c:pt>
                <c:pt idx="10026" formatCode="0.00E+00">
                  <c:v>8.4948000000000003E-3</c:v>
                </c:pt>
                <c:pt idx="10027" formatCode="0.00E+00">
                  <c:v>8.2336900000000001E-3</c:v>
                </c:pt>
                <c:pt idx="10028" formatCode="0.00E+00">
                  <c:v>7.9664499999999999E-3</c:v>
                </c:pt>
                <c:pt idx="10029" formatCode="0.00E+00">
                  <c:v>7.6931300000000003E-3</c:v>
                </c:pt>
                <c:pt idx="10030" formatCode="0.00E+00">
                  <c:v>7.41378E-3</c:v>
                </c:pt>
                <c:pt idx="10031" formatCode="0.00E+00">
                  <c:v>7.1284699999999996E-3</c:v>
                </c:pt>
                <c:pt idx="10032" formatCode="0.00E+00">
                  <c:v>6.8372700000000003E-3</c:v>
                </c:pt>
                <c:pt idx="10033" formatCode="0.00E+00">
                  <c:v>6.54026E-3</c:v>
                </c:pt>
                <c:pt idx="10034" formatCode="0.00E+00">
                  <c:v>6.2375E-3</c:v>
                </c:pt>
                <c:pt idx="10035" formatCode="0.00E+00">
                  <c:v>5.9290999999999996E-3</c:v>
                </c:pt>
                <c:pt idx="10036" formatCode="0.00E+00">
                  <c:v>5.6151500000000002E-3</c:v>
                </c:pt>
                <c:pt idx="10037" formatCode="0.00E+00">
                  <c:v>5.2957500000000001E-3</c:v>
                </c:pt>
                <c:pt idx="10038" formatCode="0.00E+00">
                  <c:v>4.9709999999999997E-3</c:v>
                </c:pt>
                <c:pt idx="10039" formatCode="0.00E+00">
                  <c:v>4.64103E-3</c:v>
                </c:pt>
                <c:pt idx="10040" formatCode="0.00E+00">
                  <c:v>4.3059500000000002E-3</c:v>
                </c:pt>
                <c:pt idx="10041" formatCode="0.00E+00">
                  <c:v>3.9658999999999996E-3</c:v>
                </c:pt>
                <c:pt idx="10042" formatCode="0.00E+00">
                  <c:v>3.6210000000000001E-3</c:v>
                </c:pt>
                <c:pt idx="10043" formatCode="0.00E+00">
                  <c:v>3.2714200000000001E-3</c:v>
                </c:pt>
                <c:pt idx="10044" formatCode="0.00E+00">
                  <c:v>2.9172899999999999E-3</c:v>
                </c:pt>
                <c:pt idx="10045" formatCode="0.00E+00">
                  <c:v>2.5587700000000001E-3</c:v>
                </c:pt>
                <c:pt idx="10046" formatCode="0.00E+00">
                  <c:v>2.1960500000000002E-3</c:v>
                </c:pt>
                <c:pt idx="10047" formatCode="0.00E+00">
                  <c:v>1.82928E-3</c:v>
                </c:pt>
                <c:pt idx="10048" formatCode="0.00E+00">
                  <c:v>1.4586499999999999E-3</c:v>
                </c:pt>
                <c:pt idx="10049" formatCode="0.00E+00">
                  <c:v>1.0843599999999999E-3</c:v>
                </c:pt>
                <c:pt idx="10050" formatCode="0.00E+00">
                  <c:v>7.0660099999999995E-4</c:v>
                </c:pt>
                <c:pt idx="10051" formatCode="0.00E+00">
                  <c:v>3.2557899999999999E-4</c:v>
                </c:pt>
                <c:pt idx="10052" formatCode="0.00E+00">
                  <c:v>-5.8491900000000002E-5</c:v>
                </c:pt>
                <c:pt idx="10053" formatCode="0.00E+00">
                  <c:v>-4.4538899999999997E-4</c:v>
                </c:pt>
                <c:pt idx="10054" formatCode="0.00E+00">
                  <c:v>-8.3488300000000002E-4</c:v>
                </c:pt>
                <c:pt idx="10055" formatCode="0.00E+00">
                  <c:v>-1.22674E-3</c:v>
                </c:pt>
                <c:pt idx="10056" formatCode="0.00E+00">
                  <c:v>-1.62071E-3</c:v>
                </c:pt>
                <c:pt idx="10057" formatCode="0.00E+00">
                  <c:v>-2.0165399999999998E-3</c:v>
                </c:pt>
                <c:pt idx="10058" formatCode="0.00E+00">
                  <c:v>-2.41399E-3</c:v>
                </c:pt>
                <c:pt idx="10059" formatCode="0.00E+00">
                  <c:v>-2.81277E-3</c:v>
                </c:pt>
                <c:pt idx="10060" formatCode="0.00E+00">
                  <c:v>-3.2126199999999998E-3</c:v>
                </c:pt>
                <c:pt idx="10061" formatCode="0.00E+00">
                  <c:v>-3.6132500000000001E-3</c:v>
                </c:pt>
                <c:pt idx="10062" formatCode="0.00E+00">
                  <c:v>-4.0143899999999996E-3</c:v>
                </c:pt>
                <c:pt idx="10063" formatCode="0.00E+00">
                  <c:v>-4.4157399999999996E-3</c:v>
                </c:pt>
                <c:pt idx="10064" formatCode="0.00E+00">
                  <c:v>-4.8170000000000001E-3</c:v>
                </c:pt>
                <c:pt idx="10065" formatCode="0.00E+00">
                  <c:v>-5.2178600000000004E-3</c:v>
                </c:pt>
                <c:pt idx="10066" formatCode="0.00E+00">
                  <c:v>-5.6180199999999996E-3</c:v>
                </c:pt>
                <c:pt idx="10067" formatCode="0.00E+00">
                  <c:v>-6.0171599999999997E-3</c:v>
                </c:pt>
                <c:pt idx="10068" formatCode="0.00E+00">
                  <c:v>-6.4149599999999999E-3</c:v>
                </c:pt>
                <c:pt idx="10069" formatCode="0.00E+00">
                  <c:v>-6.8110899999999997E-3</c:v>
                </c:pt>
                <c:pt idx="10070" formatCode="0.00E+00">
                  <c:v>-7.20523E-3</c:v>
                </c:pt>
                <c:pt idx="10071" formatCode="0.00E+00">
                  <c:v>-7.5970400000000002E-3</c:v>
                </c:pt>
                <c:pt idx="10072" formatCode="0.00E+00">
                  <c:v>-7.9861800000000007E-3</c:v>
                </c:pt>
                <c:pt idx="10073" formatCode="0.00E+00">
                  <c:v>-8.3723100000000009E-3</c:v>
                </c:pt>
                <c:pt idx="10074" formatCode="0.00E+00">
                  <c:v>-8.7550900000000001E-3</c:v>
                </c:pt>
                <c:pt idx="10075" formatCode="0.00E+00">
                  <c:v>-9.1341600000000005E-3</c:v>
                </c:pt>
                <c:pt idx="10076" formatCode="0.00E+00">
                  <c:v>-9.5091900000000007E-3</c:v>
                </c:pt>
                <c:pt idx="10077" formatCode="0.00E+00">
                  <c:v>-9.8798199999999992E-3</c:v>
                </c:pt>
                <c:pt idx="10078">
                  <c:v>-1.02457E-2</c:v>
                </c:pt>
                <c:pt idx="10079">
                  <c:v>-1.06064E-2</c:v>
                </c:pt>
                <c:pt idx="10080">
                  <c:v>-1.09617E-2</c:v>
                </c:pt>
                <c:pt idx="10081">
                  <c:v>-1.13112E-2</c:v>
                </c:pt>
                <c:pt idx="10082">
                  <c:v>-1.16545E-2</c:v>
                </c:pt>
                <c:pt idx="10083">
                  <c:v>-1.19913E-2</c:v>
                </c:pt>
                <c:pt idx="10084">
                  <c:v>-1.2321199999999999E-2</c:v>
                </c:pt>
                <c:pt idx="10085">
                  <c:v>-1.26438E-2</c:v>
                </c:pt>
                <c:pt idx="10086">
                  <c:v>-1.2958900000000001E-2</c:v>
                </c:pt>
                <c:pt idx="10087">
                  <c:v>-1.3266E-2</c:v>
                </c:pt>
                <c:pt idx="10088">
                  <c:v>-1.35649E-2</c:v>
                </c:pt>
                <c:pt idx="10089">
                  <c:v>-1.38551E-2</c:v>
                </c:pt>
                <c:pt idx="10090">
                  <c:v>-1.41364E-2</c:v>
                </c:pt>
                <c:pt idx="10091">
                  <c:v>-1.44084E-2</c:v>
                </c:pt>
                <c:pt idx="10092">
                  <c:v>-1.46707E-2</c:v>
                </c:pt>
                <c:pt idx="10093">
                  <c:v>-1.49231E-2</c:v>
                </c:pt>
                <c:pt idx="10094">
                  <c:v>-1.51653E-2</c:v>
                </c:pt>
                <c:pt idx="10095">
                  <c:v>-1.53969E-2</c:v>
                </c:pt>
                <c:pt idx="10096">
                  <c:v>-1.5617600000000001E-2</c:v>
                </c:pt>
                <c:pt idx="10097">
                  <c:v>-1.58272E-2</c:v>
                </c:pt>
                <c:pt idx="10098">
                  <c:v>-1.6025299999999999E-2</c:v>
                </c:pt>
                <c:pt idx="10099">
                  <c:v>-1.62116E-2</c:v>
                </c:pt>
                <c:pt idx="10100">
                  <c:v>-1.6386000000000001E-2</c:v>
                </c:pt>
                <c:pt idx="10101">
                  <c:v>-1.65481E-2</c:v>
                </c:pt>
                <c:pt idx="10102">
                  <c:v>-1.66976E-2</c:v>
                </c:pt>
                <c:pt idx="10103">
                  <c:v>-1.6834399999999999E-2</c:v>
                </c:pt>
                <c:pt idx="10104">
                  <c:v>-1.69581E-2</c:v>
                </c:pt>
                <c:pt idx="10105">
                  <c:v>-1.70686E-2</c:v>
                </c:pt>
                <c:pt idx="10106">
                  <c:v>-1.7165699999999999E-2</c:v>
                </c:pt>
                <c:pt idx="10107">
                  <c:v>-1.7249199999999999E-2</c:v>
                </c:pt>
                <c:pt idx="10108">
                  <c:v>-1.7318799999999999E-2</c:v>
                </c:pt>
                <c:pt idx="10109">
                  <c:v>-1.7374400000000002E-2</c:v>
                </c:pt>
                <c:pt idx="10110">
                  <c:v>-1.7415799999999999E-2</c:v>
                </c:pt>
                <c:pt idx="10111">
                  <c:v>-1.7443E-2</c:v>
                </c:pt>
                <c:pt idx="10112">
                  <c:v>-1.7455600000000002E-2</c:v>
                </c:pt>
                <c:pt idx="10113">
                  <c:v>-1.7453699999999999E-2</c:v>
                </c:pt>
                <c:pt idx="10114">
                  <c:v>-1.74372E-2</c:v>
                </c:pt>
                <c:pt idx="10115">
                  <c:v>-1.7405799999999999E-2</c:v>
                </c:pt>
                <c:pt idx="10116">
                  <c:v>-1.7359599999999999E-2</c:v>
                </c:pt>
                <c:pt idx="10117">
                  <c:v>-1.7298500000000001E-2</c:v>
                </c:pt>
                <c:pt idx="10118">
                  <c:v>-1.7222299999999999E-2</c:v>
                </c:pt>
                <c:pt idx="10119">
                  <c:v>-1.7131199999999999E-2</c:v>
                </c:pt>
                <c:pt idx="10120">
                  <c:v>-1.7025100000000001E-2</c:v>
                </c:pt>
                <c:pt idx="10121">
                  <c:v>-1.6903899999999999E-2</c:v>
                </c:pt>
                <c:pt idx="10122">
                  <c:v>-1.67677E-2</c:v>
                </c:pt>
                <c:pt idx="10123">
                  <c:v>-1.6616599999999999E-2</c:v>
                </c:pt>
                <c:pt idx="10124">
                  <c:v>-1.64505E-2</c:v>
                </c:pt>
                <c:pt idx="10125">
                  <c:v>-1.6269499999999999E-2</c:v>
                </c:pt>
                <c:pt idx="10126">
                  <c:v>-1.60736E-2</c:v>
                </c:pt>
                <c:pt idx="10127">
                  <c:v>-1.5863100000000002E-2</c:v>
                </c:pt>
                <c:pt idx="10128">
                  <c:v>-1.5637999999999999E-2</c:v>
                </c:pt>
                <c:pt idx="10129">
                  <c:v>-1.53984E-2</c:v>
                </c:pt>
                <c:pt idx="10130">
                  <c:v>-1.51445E-2</c:v>
                </c:pt>
                <c:pt idx="10131">
                  <c:v>-1.48764E-2</c:v>
                </c:pt>
                <c:pt idx="10132">
                  <c:v>-1.45942E-2</c:v>
                </c:pt>
                <c:pt idx="10133">
                  <c:v>-1.42983E-2</c:v>
                </c:pt>
                <c:pt idx="10134">
                  <c:v>-1.3988799999999999E-2</c:v>
                </c:pt>
                <c:pt idx="10135">
                  <c:v>-1.36659E-2</c:v>
                </c:pt>
                <c:pt idx="10136">
                  <c:v>-1.3329799999999999E-2</c:v>
                </c:pt>
                <c:pt idx="10137">
                  <c:v>-1.2980800000000001E-2</c:v>
                </c:pt>
                <c:pt idx="10138">
                  <c:v>-1.2619200000000001E-2</c:v>
                </c:pt>
                <c:pt idx="10139">
                  <c:v>-1.2245300000000001E-2</c:v>
                </c:pt>
                <c:pt idx="10140">
                  <c:v>-1.18593E-2</c:v>
                </c:pt>
                <c:pt idx="10141">
                  <c:v>-1.1461600000000001E-2</c:v>
                </c:pt>
                <c:pt idx="10142">
                  <c:v>-1.10525E-2</c:v>
                </c:pt>
                <c:pt idx="10143">
                  <c:v>-1.06324E-2</c:v>
                </c:pt>
                <c:pt idx="10144">
                  <c:v>-1.02015E-2</c:v>
                </c:pt>
                <c:pt idx="10145" formatCode="0.00E+00">
                  <c:v>-9.7603099999999995E-3</c:v>
                </c:pt>
                <c:pt idx="10146" formatCode="0.00E+00">
                  <c:v>-9.3091600000000004E-3</c:v>
                </c:pt>
                <c:pt idx="10147" formatCode="0.00E+00">
                  <c:v>-8.8484500000000008E-3</c:v>
                </c:pt>
                <c:pt idx="10148" formatCode="0.00E+00">
                  <c:v>-8.37859E-3</c:v>
                </c:pt>
                <c:pt idx="10149" formatCode="0.00E+00">
                  <c:v>-7.9000000000000008E-3</c:v>
                </c:pt>
                <c:pt idx="10150" formatCode="0.00E+00">
                  <c:v>-7.4130999999999997E-3</c:v>
                </c:pt>
                <c:pt idx="10151" formatCode="0.00E+00">
                  <c:v>-6.9183500000000002E-3</c:v>
                </c:pt>
                <c:pt idx="10152" formatCode="0.00E+00">
                  <c:v>-6.4161799999999996E-3</c:v>
                </c:pt>
                <c:pt idx="10153" formatCode="0.00E+00">
                  <c:v>-5.9070700000000004E-3</c:v>
                </c:pt>
                <c:pt idx="10154" formatCode="0.00E+00">
                  <c:v>-5.3914699999999998E-3</c:v>
                </c:pt>
                <c:pt idx="10155" formatCode="0.00E+00">
                  <c:v>-4.86988E-3</c:v>
                </c:pt>
                <c:pt idx="10156" formatCode="0.00E+00">
                  <c:v>-4.3427800000000001E-3</c:v>
                </c:pt>
                <c:pt idx="10157" formatCode="0.00E+00">
                  <c:v>-3.8106699999999999E-3</c:v>
                </c:pt>
                <c:pt idx="10158" formatCode="0.00E+00">
                  <c:v>-3.2740500000000001E-3</c:v>
                </c:pt>
                <c:pt idx="10159" formatCode="0.00E+00">
                  <c:v>-2.7334299999999998E-3</c:v>
                </c:pt>
                <c:pt idx="10160" formatCode="0.00E+00">
                  <c:v>-2.1893300000000002E-3</c:v>
                </c:pt>
                <c:pt idx="10161" formatCode="0.00E+00">
                  <c:v>-1.6422699999999999E-3</c:v>
                </c:pt>
                <c:pt idx="10162" formatCode="0.00E+00">
                  <c:v>-1.0927700000000001E-3</c:v>
                </c:pt>
                <c:pt idx="10163" formatCode="0.00E+00">
                  <c:v>-5.4137100000000002E-4</c:v>
                </c:pt>
                <c:pt idx="10164" formatCode="0.00E+00">
                  <c:v>1.13934E-5</c:v>
                </c:pt>
                <c:pt idx="10165" formatCode="0.00E+00">
                  <c:v>5.6498599999999996E-4</c:v>
                </c:pt>
                <c:pt idx="10166" formatCode="0.00E+00">
                  <c:v>1.1188700000000001E-3</c:v>
                </c:pt>
                <c:pt idx="10167" formatCode="0.00E+00">
                  <c:v>1.67249E-3</c:v>
                </c:pt>
                <c:pt idx="10168" formatCode="0.00E+00">
                  <c:v>2.2253199999999998E-3</c:v>
                </c:pt>
                <c:pt idx="10169" formatCode="0.00E+00">
                  <c:v>2.7767999999999998E-3</c:v>
                </c:pt>
                <c:pt idx="10170" formatCode="0.00E+00">
                  <c:v>3.3263899999999998E-3</c:v>
                </c:pt>
                <c:pt idx="10171" formatCode="0.00E+00">
                  <c:v>3.8735599999999999E-3</c:v>
                </c:pt>
                <c:pt idx="10172" formatCode="0.00E+00">
                  <c:v>4.4177399999999999E-3</c:v>
                </c:pt>
                <c:pt idx="10173" formatCode="0.00E+00">
                  <c:v>4.9584199999999998E-3</c:v>
                </c:pt>
                <c:pt idx="10174" formatCode="0.00E+00">
                  <c:v>5.4950399999999996E-3</c:v>
                </c:pt>
                <c:pt idx="10175" formatCode="0.00E+00">
                  <c:v>6.0270699999999998E-3</c:v>
                </c:pt>
                <c:pt idx="10176" formatCode="0.00E+00">
                  <c:v>6.55399E-3</c:v>
                </c:pt>
                <c:pt idx="10177" formatCode="0.00E+00">
                  <c:v>7.0752699999999998E-3</c:v>
                </c:pt>
                <c:pt idx="10178" formatCode="0.00E+00">
                  <c:v>7.5903799999999999E-3</c:v>
                </c:pt>
                <c:pt idx="10179" formatCode="0.00E+00">
                  <c:v>8.0988099999999997E-3</c:v>
                </c:pt>
                <c:pt idx="10180" formatCode="0.00E+00">
                  <c:v>8.6000599999999996E-3</c:v>
                </c:pt>
                <c:pt idx="10181" formatCode="0.00E+00">
                  <c:v>9.0936200000000002E-3</c:v>
                </c:pt>
                <c:pt idx="10182" formatCode="0.00E+00">
                  <c:v>9.5789900000000008E-3</c:v>
                </c:pt>
                <c:pt idx="10183">
                  <c:v>1.0055700000000001E-2</c:v>
                </c:pt>
                <c:pt idx="10184">
                  <c:v>1.0523299999999999E-2</c:v>
                </c:pt>
                <c:pt idx="10185">
                  <c:v>1.09812E-2</c:v>
                </c:pt>
                <c:pt idx="10186">
                  <c:v>1.1429099999999999E-2</c:v>
                </c:pt>
                <c:pt idx="10187">
                  <c:v>1.18665E-2</c:v>
                </c:pt>
                <c:pt idx="10188">
                  <c:v>1.2292900000000001E-2</c:v>
                </c:pt>
                <c:pt idx="10189">
                  <c:v>1.2708000000000001E-2</c:v>
                </c:pt>
                <c:pt idx="10190">
                  <c:v>1.3111299999999999E-2</c:v>
                </c:pt>
                <c:pt idx="10191">
                  <c:v>1.3502399999999999E-2</c:v>
                </c:pt>
                <c:pt idx="10192">
                  <c:v>1.38809E-2</c:v>
                </c:pt>
                <c:pt idx="10193">
                  <c:v>1.42465E-2</c:v>
                </c:pt>
                <c:pt idx="10194">
                  <c:v>1.45988E-2</c:v>
                </c:pt>
                <c:pt idx="10195">
                  <c:v>1.4937499999999999E-2</c:v>
                </c:pt>
                <c:pt idx="10196">
                  <c:v>1.52622E-2</c:v>
                </c:pt>
                <c:pt idx="10197">
                  <c:v>1.5572600000000001E-2</c:v>
                </c:pt>
                <c:pt idx="10198">
                  <c:v>1.5868400000000001E-2</c:v>
                </c:pt>
                <c:pt idx="10199">
                  <c:v>1.6149400000000001E-2</c:v>
                </c:pt>
                <c:pt idx="10200">
                  <c:v>1.6415300000000001E-2</c:v>
                </c:pt>
                <c:pt idx="10201">
                  <c:v>1.6665699999999999E-2</c:v>
                </c:pt>
                <c:pt idx="10202">
                  <c:v>1.6900600000000002E-2</c:v>
                </c:pt>
                <c:pt idx="10203">
                  <c:v>1.7119700000000002E-2</c:v>
                </c:pt>
                <c:pt idx="10204">
                  <c:v>1.73227E-2</c:v>
                </c:pt>
                <c:pt idx="10205">
                  <c:v>1.7509500000000001E-2</c:v>
                </c:pt>
                <c:pt idx="10206">
                  <c:v>1.7680000000000001E-2</c:v>
                </c:pt>
                <c:pt idx="10207">
                  <c:v>1.7833999999999999E-2</c:v>
                </c:pt>
                <c:pt idx="10208">
                  <c:v>1.7971399999999998E-2</c:v>
                </c:pt>
                <c:pt idx="10209">
                  <c:v>1.8092E-2</c:v>
                </c:pt>
                <c:pt idx="10210">
                  <c:v>1.8195800000000002E-2</c:v>
                </c:pt>
                <c:pt idx="10211">
                  <c:v>1.8282699999999999E-2</c:v>
                </c:pt>
                <c:pt idx="10212">
                  <c:v>1.83526E-2</c:v>
                </c:pt>
                <c:pt idx="10213">
                  <c:v>1.8405600000000001E-2</c:v>
                </c:pt>
                <c:pt idx="10214">
                  <c:v>1.8441599999999999E-2</c:v>
                </c:pt>
                <c:pt idx="10215">
                  <c:v>1.8460500000000001E-2</c:v>
                </c:pt>
                <c:pt idx="10216">
                  <c:v>1.8462599999999999E-2</c:v>
                </c:pt>
                <c:pt idx="10217">
                  <c:v>1.8447600000000001E-2</c:v>
                </c:pt>
                <c:pt idx="10218">
                  <c:v>1.84158E-2</c:v>
                </c:pt>
                <c:pt idx="10219">
                  <c:v>1.83673E-2</c:v>
                </c:pt>
                <c:pt idx="10220">
                  <c:v>1.8301999999999999E-2</c:v>
                </c:pt>
                <c:pt idx="10221">
                  <c:v>1.8220099999999999E-2</c:v>
                </c:pt>
                <c:pt idx="10222">
                  <c:v>1.81218E-2</c:v>
                </c:pt>
                <c:pt idx="10223">
                  <c:v>1.8007100000000002E-2</c:v>
                </c:pt>
                <c:pt idx="10224">
                  <c:v>1.7876300000000001E-2</c:v>
                </c:pt>
                <c:pt idx="10225">
                  <c:v>1.7729499999999999E-2</c:v>
                </c:pt>
                <c:pt idx="10226">
                  <c:v>1.7566999999999999E-2</c:v>
                </c:pt>
                <c:pt idx="10227">
                  <c:v>1.7388899999999999E-2</c:v>
                </c:pt>
                <c:pt idx="10228">
                  <c:v>1.7195499999999999E-2</c:v>
                </c:pt>
                <c:pt idx="10229">
                  <c:v>1.6987100000000002E-2</c:v>
                </c:pt>
                <c:pt idx="10230">
                  <c:v>1.6763799999999999E-2</c:v>
                </c:pt>
                <c:pt idx="10231">
                  <c:v>1.65259E-2</c:v>
                </c:pt>
                <c:pt idx="10232">
                  <c:v>1.6273900000000001E-2</c:v>
                </c:pt>
                <c:pt idx="10233">
                  <c:v>1.6007899999999999E-2</c:v>
                </c:pt>
                <c:pt idx="10234">
                  <c:v>1.5728200000000001E-2</c:v>
                </c:pt>
                <c:pt idx="10235">
                  <c:v>1.5435300000000001E-2</c:v>
                </c:pt>
                <c:pt idx="10236">
                  <c:v>1.5129500000000001E-2</c:v>
                </c:pt>
                <c:pt idx="10237">
                  <c:v>1.4811E-2</c:v>
                </c:pt>
                <c:pt idx="10238">
                  <c:v>1.4480399999999999E-2</c:v>
                </c:pt>
                <c:pt idx="10239">
                  <c:v>1.41379E-2</c:v>
                </c:pt>
                <c:pt idx="10240">
                  <c:v>1.3783999999999999E-2</c:v>
                </c:pt>
                <c:pt idx="10241">
                  <c:v>1.3419E-2</c:v>
                </c:pt>
                <c:pt idx="10242">
                  <c:v>1.30435E-2</c:v>
                </c:pt>
                <c:pt idx="10243">
                  <c:v>1.2657699999999999E-2</c:v>
                </c:pt>
                <c:pt idx="10244">
                  <c:v>1.2262199999999999E-2</c:v>
                </c:pt>
                <c:pt idx="10245">
                  <c:v>1.1857299999999999E-2</c:v>
                </c:pt>
                <c:pt idx="10246">
                  <c:v>1.1443500000000001E-2</c:v>
                </c:pt>
                <c:pt idx="10247">
                  <c:v>1.1021299999999999E-2</c:v>
                </c:pt>
                <c:pt idx="10248">
                  <c:v>1.05912E-2</c:v>
                </c:pt>
                <c:pt idx="10249">
                  <c:v>1.0153499999999999E-2</c:v>
                </c:pt>
                <c:pt idx="10250" formatCode="0.00E+00">
                  <c:v>9.7088399999999998E-3</c:v>
                </c:pt>
                <c:pt idx="10251" formatCode="0.00E+00">
                  <c:v>9.2575999999999995E-3</c:v>
                </c:pt>
                <c:pt idx="10252" formatCode="0.00E+00">
                  <c:v>8.8002700000000007E-3</c:v>
                </c:pt>
                <c:pt idx="10253" formatCode="0.00E+00">
                  <c:v>8.3373600000000003E-3</c:v>
                </c:pt>
                <c:pt idx="10254" formatCode="0.00E+00">
                  <c:v>7.8693400000000007E-3</c:v>
                </c:pt>
                <c:pt idx="10255" formatCode="0.00E+00">
                  <c:v>7.3967E-3</c:v>
                </c:pt>
                <c:pt idx="10256" formatCode="0.00E+00">
                  <c:v>6.9199300000000004E-3</c:v>
                </c:pt>
                <c:pt idx="10257" formatCode="0.00E+00">
                  <c:v>6.4395299999999997E-3</c:v>
                </c:pt>
                <c:pt idx="10258" formatCode="0.00E+00">
                  <c:v>5.9559799999999996E-3</c:v>
                </c:pt>
                <c:pt idx="10259" formatCode="0.00E+00">
                  <c:v>5.4697799999999996E-3</c:v>
                </c:pt>
                <c:pt idx="10260" formatCode="0.00E+00">
                  <c:v>4.9814200000000003E-3</c:v>
                </c:pt>
                <c:pt idx="10261" formatCode="0.00E+00">
                  <c:v>4.4913899999999996E-3</c:v>
                </c:pt>
                <c:pt idx="10262" formatCode="0.00E+00">
                  <c:v>4.0001699999999999E-3</c:v>
                </c:pt>
                <c:pt idx="10263" formatCode="0.00E+00">
                  <c:v>3.5082500000000001E-3</c:v>
                </c:pt>
                <c:pt idx="10264" formatCode="0.00E+00">
                  <c:v>3.0161200000000002E-3</c:v>
                </c:pt>
                <c:pt idx="10265" formatCode="0.00E+00">
                  <c:v>2.52425E-3</c:v>
                </c:pt>
                <c:pt idx="10266" formatCode="0.00E+00">
                  <c:v>2.0331099999999999E-3</c:v>
                </c:pt>
                <c:pt idx="10267" formatCode="0.00E+00">
                  <c:v>1.5431799999999999E-3</c:v>
                </c:pt>
                <c:pt idx="10268" formatCode="0.00E+00">
                  <c:v>1.0549299999999999E-3</c:v>
                </c:pt>
                <c:pt idx="10269" formatCode="0.00E+00">
                  <c:v>5.6879900000000004E-4</c:v>
                </c:pt>
                <c:pt idx="10270" formatCode="0.00E+00">
                  <c:v>8.5255399999999997E-5</c:v>
                </c:pt>
                <c:pt idx="10271" formatCode="0.00E+00">
                  <c:v>-3.95258E-4</c:v>
                </c:pt>
                <c:pt idx="10272" formatCode="0.00E+00">
                  <c:v>-8.7230300000000005E-4</c:v>
                </c:pt>
                <c:pt idx="10273" formatCode="0.00E+00">
                  <c:v>-1.34545E-3</c:v>
                </c:pt>
                <c:pt idx="10274" formatCode="0.00E+00">
                  <c:v>-1.81427E-3</c:v>
                </c:pt>
                <c:pt idx="10275" formatCode="0.00E+00">
                  <c:v>-2.2783500000000002E-3</c:v>
                </c:pt>
                <c:pt idx="10276" formatCode="0.00E+00">
                  <c:v>-2.7372899999999999E-3</c:v>
                </c:pt>
                <c:pt idx="10277" formatCode="0.00E+00">
                  <c:v>-3.1906899999999999E-3</c:v>
                </c:pt>
                <c:pt idx="10278" formatCode="0.00E+00">
                  <c:v>-3.6381600000000001E-3</c:v>
                </c:pt>
                <c:pt idx="10279" formatCode="0.00E+00">
                  <c:v>-4.0793299999999999E-3</c:v>
                </c:pt>
                <c:pt idx="10280" formatCode="0.00E+00">
                  <c:v>-4.5138299999999999E-3</c:v>
                </c:pt>
                <c:pt idx="10281" formatCode="0.00E+00">
                  <c:v>-4.9413E-3</c:v>
                </c:pt>
                <c:pt idx="10282" formatCode="0.00E+00">
                  <c:v>-5.3613999999999997E-3</c:v>
                </c:pt>
                <c:pt idx="10283" formatCode="0.00E+00">
                  <c:v>-5.7737999999999999E-3</c:v>
                </c:pt>
                <c:pt idx="10284" formatCode="0.00E+00">
                  <c:v>-6.1781700000000002E-3</c:v>
                </c:pt>
                <c:pt idx="10285" formatCode="0.00E+00">
                  <c:v>-6.5742099999999996E-3</c:v>
                </c:pt>
                <c:pt idx="10286" formatCode="0.00E+00">
                  <c:v>-6.96162E-3</c:v>
                </c:pt>
                <c:pt idx="10287" formatCode="0.00E+00">
                  <c:v>-7.3401100000000004E-3</c:v>
                </c:pt>
                <c:pt idx="10288" formatCode="0.00E+00">
                  <c:v>-7.7094099999999999E-3</c:v>
                </c:pt>
                <c:pt idx="10289" formatCode="0.00E+00">
                  <c:v>-8.0692699999999999E-3</c:v>
                </c:pt>
                <c:pt idx="10290" formatCode="0.00E+00">
                  <c:v>-8.4194300000000003E-3</c:v>
                </c:pt>
                <c:pt idx="10291" formatCode="0.00E+00">
                  <c:v>-8.7596700000000007E-3</c:v>
                </c:pt>
                <c:pt idx="10292" formatCode="0.00E+00">
                  <c:v>-9.0897600000000005E-3</c:v>
                </c:pt>
                <c:pt idx="10293" formatCode="0.00E+00">
                  <c:v>-9.4094899999999995E-3</c:v>
                </c:pt>
                <c:pt idx="10294" formatCode="0.00E+00">
                  <c:v>-9.7186800000000004E-3</c:v>
                </c:pt>
                <c:pt idx="10295">
                  <c:v>-1.0017099999999999E-2</c:v>
                </c:pt>
                <c:pt idx="10296">
                  <c:v>-1.03047E-2</c:v>
                </c:pt>
                <c:pt idx="10297">
                  <c:v>-1.0581200000000001E-2</c:v>
                </c:pt>
                <c:pt idx="10298">
                  <c:v>-1.08466E-2</c:v>
                </c:pt>
                <c:pt idx="10299">
                  <c:v>-1.11006E-2</c:v>
                </c:pt>
                <c:pt idx="10300">
                  <c:v>-1.1343199999999999E-2</c:v>
                </c:pt>
                <c:pt idx="10301">
                  <c:v>-1.1574299999999999E-2</c:v>
                </c:pt>
                <c:pt idx="10302">
                  <c:v>-1.17938E-2</c:v>
                </c:pt>
                <c:pt idx="10303">
                  <c:v>-1.2001599999999999E-2</c:v>
                </c:pt>
                <c:pt idx="10304">
                  <c:v>-1.2197599999999999E-2</c:v>
                </c:pt>
                <c:pt idx="10305">
                  <c:v>-1.23819E-2</c:v>
                </c:pt>
                <c:pt idx="10306">
                  <c:v>-1.25544E-2</c:v>
                </c:pt>
                <c:pt idx="10307">
                  <c:v>-1.2715000000000001E-2</c:v>
                </c:pt>
                <c:pt idx="10308">
                  <c:v>-1.28638E-2</c:v>
                </c:pt>
                <c:pt idx="10309">
                  <c:v>-1.30007E-2</c:v>
                </c:pt>
                <c:pt idx="10310">
                  <c:v>-1.3125899999999999E-2</c:v>
                </c:pt>
                <c:pt idx="10311">
                  <c:v>-1.32392E-2</c:v>
                </c:pt>
                <c:pt idx="10312">
                  <c:v>-1.33408E-2</c:v>
                </c:pt>
                <c:pt idx="10313">
                  <c:v>-1.34307E-2</c:v>
                </c:pt>
                <c:pt idx="10314">
                  <c:v>-1.3509E-2</c:v>
                </c:pt>
                <c:pt idx="10315">
                  <c:v>-1.3575800000000001E-2</c:v>
                </c:pt>
                <c:pt idx="10316">
                  <c:v>-1.3631000000000001E-2</c:v>
                </c:pt>
                <c:pt idx="10317">
                  <c:v>-1.36749E-2</c:v>
                </c:pt>
                <c:pt idx="10318">
                  <c:v>-1.3707499999999999E-2</c:v>
                </c:pt>
                <c:pt idx="10319">
                  <c:v>-1.3729E-2</c:v>
                </c:pt>
                <c:pt idx="10320">
                  <c:v>-1.37395E-2</c:v>
                </c:pt>
                <c:pt idx="10321">
                  <c:v>-1.3739100000000001E-2</c:v>
                </c:pt>
                <c:pt idx="10322">
                  <c:v>-1.3728000000000001E-2</c:v>
                </c:pt>
                <c:pt idx="10323">
                  <c:v>-1.37062E-2</c:v>
                </c:pt>
                <c:pt idx="10324">
                  <c:v>-1.36741E-2</c:v>
                </c:pt>
                <c:pt idx="10325">
                  <c:v>-1.36317E-2</c:v>
                </c:pt>
                <c:pt idx="10326">
                  <c:v>-1.35792E-2</c:v>
                </c:pt>
                <c:pt idx="10327">
                  <c:v>-1.3516800000000001E-2</c:v>
                </c:pt>
                <c:pt idx="10328">
                  <c:v>-1.34447E-2</c:v>
                </c:pt>
                <c:pt idx="10329">
                  <c:v>-1.3363099999999999E-2</c:v>
                </c:pt>
                <c:pt idx="10330">
                  <c:v>-1.32722E-2</c:v>
                </c:pt>
                <c:pt idx="10331">
                  <c:v>-1.31723E-2</c:v>
                </c:pt>
                <c:pt idx="10332">
                  <c:v>-1.3063399999999999E-2</c:v>
                </c:pt>
                <c:pt idx="10333">
                  <c:v>-1.29459E-2</c:v>
                </c:pt>
                <c:pt idx="10334">
                  <c:v>-1.28199E-2</c:v>
                </c:pt>
                <c:pt idx="10335">
                  <c:v>-1.2685800000000001E-2</c:v>
                </c:pt>
                <c:pt idx="10336">
                  <c:v>-1.25436E-2</c:v>
                </c:pt>
                <c:pt idx="10337">
                  <c:v>-1.2393700000000001E-2</c:v>
                </c:pt>
                <c:pt idx="10338">
                  <c:v>-1.22363E-2</c:v>
                </c:pt>
                <c:pt idx="10339">
                  <c:v>-1.20716E-2</c:v>
                </c:pt>
                <c:pt idx="10340">
                  <c:v>-1.18999E-2</c:v>
                </c:pt>
                <c:pt idx="10341">
                  <c:v>-1.17214E-2</c:v>
                </c:pt>
                <c:pt idx="10342">
                  <c:v>-1.15364E-2</c:v>
                </c:pt>
                <c:pt idx="10343">
                  <c:v>-1.13451E-2</c:v>
                </c:pt>
                <c:pt idx="10344">
                  <c:v>-1.11477E-2</c:v>
                </c:pt>
                <c:pt idx="10345">
                  <c:v>-1.0944499999999999E-2</c:v>
                </c:pt>
                <c:pt idx="10346">
                  <c:v>-1.07358E-2</c:v>
                </c:pt>
                <c:pt idx="10347">
                  <c:v>-1.05218E-2</c:v>
                </c:pt>
                <c:pt idx="10348">
                  <c:v>-1.03027E-2</c:v>
                </c:pt>
                <c:pt idx="10349">
                  <c:v>-1.0078800000000001E-2</c:v>
                </c:pt>
                <c:pt idx="10350" formatCode="0.00E+00">
                  <c:v>-9.8502999999999993E-3</c:v>
                </c:pt>
                <c:pt idx="10351" formatCode="0.00E+00">
                  <c:v>-9.6174899999999994E-3</c:v>
                </c:pt>
                <c:pt idx="10352" formatCode="0.00E+00">
                  <c:v>-9.3805999999999994E-3</c:v>
                </c:pt>
                <c:pt idx="10353" formatCode="0.00E+00">
                  <c:v>-9.1398499999999997E-3</c:v>
                </c:pt>
                <c:pt idx="10354" formatCode="0.00E+00">
                  <c:v>-8.8955000000000006E-3</c:v>
                </c:pt>
                <c:pt idx="10355" formatCode="0.00E+00">
                  <c:v>-8.6477600000000009E-3</c:v>
                </c:pt>
                <c:pt idx="10356" formatCode="0.00E+00">
                  <c:v>-8.3968800000000007E-3</c:v>
                </c:pt>
                <c:pt idx="10357" formatCode="0.00E+00">
                  <c:v>-8.1430800000000005E-3</c:v>
                </c:pt>
                <c:pt idx="10358" formatCode="0.00E+00">
                  <c:v>-7.8865800000000007E-3</c:v>
                </c:pt>
                <c:pt idx="10359" formatCode="0.00E+00">
                  <c:v>-7.6276099999999999E-3</c:v>
                </c:pt>
                <c:pt idx="10360" formatCode="0.00E+00">
                  <c:v>-7.3663799999999996E-3</c:v>
                </c:pt>
                <c:pt idx="10361" formatCode="0.00E+00">
                  <c:v>-7.1031100000000002E-3</c:v>
                </c:pt>
                <c:pt idx="10362" formatCode="0.00E+00">
                  <c:v>-6.8380100000000003E-3</c:v>
                </c:pt>
                <c:pt idx="10363" formatCode="0.00E+00">
                  <c:v>-6.5712799999999997E-3</c:v>
                </c:pt>
                <c:pt idx="10364" formatCode="0.00E+00">
                  <c:v>-6.3031199999999997E-3</c:v>
                </c:pt>
                <c:pt idx="10365" formatCode="0.00E+00">
                  <c:v>-6.0337300000000002E-3</c:v>
                </c:pt>
                <c:pt idx="10366" formatCode="0.00E+00">
                  <c:v>-5.7632999999999998E-3</c:v>
                </c:pt>
                <c:pt idx="10367" formatCode="0.00E+00">
                  <c:v>-5.4920300000000002E-3</c:v>
                </c:pt>
                <c:pt idx="10368" formatCode="0.00E+00">
                  <c:v>-5.2200800000000002E-3</c:v>
                </c:pt>
                <c:pt idx="10369" formatCode="0.00E+00">
                  <c:v>-4.9476399999999997E-3</c:v>
                </c:pt>
                <c:pt idx="10370" formatCode="0.00E+00">
                  <c:v>-4.6748900000000001E-3</c:v>
                </c:pt>
                <c:pt idx="10371" formatCode="0.00E+00">
                  <c:v>-4.4019799999999998E-3</c:v>
                </c:pt>
                <c:pt idx="10372" formatCode="0.00E+00">
                  <c:v>-4.1290900000000002E-3</c:v>
                </c:pt>
                <c:pt idx="10373" formatCode="0.00E+00">
                  <c:v>-3.85637E-3</c:v>
                </c:pt>
                <c:pt idx="10374" formatCode="0.00E+00">
                  <c:v>-3.5839700000000001E-3</c:v>
                </c:pt>
                <c:pt idx="10375" formatCode="0.00E+00">
                  <c:v>-3.31204E-3</c:v>
                </c:pt>
                <c:pt idx="10376" formatCode="0.00E+00">
                  <c:v>-3.0407199999999998E-3</c:v>
                </c:pt>
                <c:pt idx="10377" formatCode="0.00E+00">
                  <c:v>-2.7701599999999998E-3</c:v>
                </c:pt>
                <c:pt idx="10378" formatCode="0.00E+00">
                  <c:v>-2.5004699999999999E-3</c:v>
                </c:pt>
                <c:pt idx="10379" formatCode="0.00E+00">
                  <c:v>-2.23179E-3</c:v>
                </c:pt>
                <c:pt idx="10380" formatCode="0.00E+00">
                  <c:v>-1.9642499999999999E-3</c:v>
                </c:pt>
                <c:pt idx="10381" formatCode="0.00E+00">
                  <c:v>-1.6979499999999999E-3</c:v>
                </c:pt>
                <c:pt idx="10382" formatCode="0.00E+00">
                  <c:v>-1.43301E-3</c:v>
                </c:pt>
                <c:pt idx="10383" formatCode="0.00E+00">
                  <c:v>-1.1695399999999999E-3</c:v>
                </c:pt>
                <c:pt idx="10384" formatCode="0.00E+00">
                  <c:v>-9.0764600000000002E-4</c:v>
                </c:pt>
                <c:pt idx="10385" formatCode="0.00E+00">
                  <c:v>-6.4741899999999999E-4</c:v>
                </c:pt>
                <c:pt idx="10386" formatCode="0.00E+00">
                  <c:v>-3.8895500000000002E-4</c:v>
                </c:pt>
                <c:pt idx="10387" formatCode="0.00E+00">
                  <c:v>-1.3234400000000001E-4</c:v>
                </c:pt>
                <c:pt idx="10388" formatCode="0.00E+00">
                  <c:v>1.22328E-4</c:v>
                </c:pt>
                <c:pt idx="10389" formatCode="0.00E+00">
                  <c:v>3.7498099999999998E-4</c:v>
                </c:pt>
                <c:pt idx="10390" formatCode="0.00E+00">
                  <c:v>6.25536E-4</c:v>
                </c:pt>
                <c:pt idx="10391" formatCode="0.00E+00">
                  <c:v>8.7392000000000004E-4</c:v>
                </c:pt>
                <c:pt idx="10392" formatCode="0.00E+00">
                  <c:v>1.12006E-3</c:v>
                </c:pt>
                <c:pt idx="10393" formatCode="0.00E+00">
                  <c:v>1.3638999999999999E-3</c:v>
                </c:pt>
                <c:pt idx="10394" formatCode="0.00E+00">
                  <c:v>1.6053700000000001E-3</c:v>
                </c:pt>
                <c:pt idx="10395" formatCode="0.00E+00">
                  <c:v>1.8444100000000001E-3</c:v>
                </c:pt>
                <c:pt idx="10396" formatCode="0.00E+00">
                  <c:v>2.0809600000000002E-3</c:v>
                </c:pt>
                <c:pt idx="10397" formatCode="0.00E+00">
                  <c:v>2.3149799999999999E-3</c:v>
                </c:pt>
                <c:pt idx="10398" formatCode="0.00E+00">
                  <c:v>2.5463999999999999E-3</c:v>
                </c:pt>
                <c:pt idx="10399" formatCode="0.00E+00">
                  <c:v>2.7751799999999999E-3</c:v>
                </c:pt>
                <c:pt idx="10400" formatCode="0.00E+00">
                  <c:v>3.0012799999999998E-3</c:v>
                </c:pt>
                <c:pt idx="10401" formatCode="0.00E+00">
                  <c:v>3.2246499999999999E-3</c:v>
                </c:pt>
                <c:pt idx="10402" formatCode="0.00E+00">
                  <c:v>3.44525E-3</c:v>
                </c:pt>
                <c:pt idx="10403" formatCode="0.00E+00">
                  <c:v>3.6630399999999998E-3</c:v>
                </c:pt>
                <c:pt idx="10404" formatCode="0.00E+00">
                  <c:v>3.8779700000000001E-3</c:v>
                </c:pt>
                <c:pt idx="10405" formatCode="0.00E+00">
                  <c:v>4.0900199999999998E-3</c:v>
                </c:pt>
                <c:pt idx="10406" formatCode="0.00E+00">
                  <c:v>4.2991499999999998E-3</c:v>
                </c:pt>
                <c:pt idx="10407" formatCode="0.00E+00">
                  <c:v>4.5053100000000002E-3</c:v>
                </c:pt>
                <c:pt idx="10408" formatCode="0.00E+00">
                  <c:v>4.7084900000000001E-3</c:v>
                </c:pt>
                <c:pt idx="10409" formatCode="0.00E+00">
                  <c:v>4.9086299999999998E-3</c:v>
                </c:pt>
                <c:pt idx="10410" formatCode="0.00E+00">
                  <c:v>5.1057200000000002E-3</c:v>
                </c:pt>
                <c:pt idx="10411" formatCode="0.00E+00">
                  <c:v>5.29972E-3</c:v>
                </c:pt>
                <c:pt idx="10412" formatCode="0.00E+00">
                  <c:v>5.4905900000000001E-3</c:v>
                </c:pt>
                <c:pt idx="10413" formatCode="0.00E+00">
                  <c:v>5.6783099999999998E-3</c:v>
                </c:pt>
                <c:pt idx="10414" formatCode="0.00E+00">
                  <c:v>5.8628400000000002E-3</c:v>
                </c:pt>
                <c:pt idx="10415" formatCode="0.00E+00">
                  <c:v>6.0441499999999999E-3</c:v>
                </c:pt>
                <c:pt idx="10416" formatCode="0.00E+00">
                  <c:v>6.2222099999999997E-3</c:v>
                </c:pt>
                <c:pt idx="10417" formatCode="0.00E+00">
                  <c:v>6.39698E-3</c:v>
                </c:pt>
                <c:pt idx="10418" formatCode="0.00E+00">
                  <c:v>6.5684300000000001E-3</c:v>
                </c:pt>
                <c:pt idx="10419" formatCode="0.00E+00">
                  <c:v>6.7365300000000001E-3</c:v>
                </c:pt>
                <c:pt idx="10420" formatCode="0.00E+00">
                  <c:v>6.9012400000000003E-3</c:v>
                </c:pt>
                <c:pt idx="10421" formatCode="0.00E+00">
                  <c:v>7.0625200000000001E-3</c:v>
                </c:pt>
                <c:pt idx="10422" formatCode="0.00E+00">
                  <c:v>7.2203299999999996E-3</c:v>
                </c:pt>
                <c:pt idx="10423" formatCode="0.00E+00">
                  <c:v>7.37464E-3</c:v>
                </c:pt>
                <c:pt idx="10424" formatCode="0.00E+00">
                  <c:v>7.5254099999999997E-3</c:v>
                </c:pt>
                <c:pt idx="10425" formatCode="0.00E+00">
                  <c:v>7.67259E-3</c:v>
                </c:pt>
                <c:pt idx="10426" formatCode="0.00E+00">
                  <c:v>7.8161399999999992E-3</c:v>
                </c:pt>
                <c:pt idx="10427" formatCode="0.00E+00">
                  <c:v>7.9560199999999994E-3</c:v>
                </c:pt>
                <c:pt idx="10428" formatCode="0.00E+00">
                  <c:v>8.0921799999999992E-3</c:v>
                </c:pt>
                <c:pt idx="10429" formatCode="0.00E+00">
                  <c:v>8.2245700000000005E-3</c:v>
                </c:pt>
                <c:pt idx="10430" formatCode="0.00E+00">
                  <c:v>8.3531400000000002E-3</c:v>
                </c:pt>
                <c:pt idx="10431" formatCode="0.00E+00">
                  <c:v>8.4778500000000003E-3</c:v>
                </c:pt>
                <c:pt idx="10432" formatCode="0.00E+00">
                  <c:v>8.5986399999999994E-3</c:v>
                </c:pt>
                <c:pt idx="10433" formatCode="0.00E+00">
                  <c:v>8.7154499999999996E-3</c:v>
                </c:pt>
                <c:pt idx="10434" formatCode="0.00E+00">
                  <c:v>8.8282299999999994E-3</c:v>
                </c:pt>
                <c:pt idx="10435" formatCode="0.00E+00">
                  <c:v>8.9369299999999992E-3</c:v>
                </c:pt>
                <c:pt idx="10436" formatCode="0.00E+00">
                  <c:v>9.0414799999999993E-3</c:v>
                </c:pt>
                <c:pt idx="10437" formatCode="0.00E+00">
                  <c:v>9.1418200000000002E-3</c:v>
                </c:pt>
                <c:pt idx="10438" formatCode="0.00E+00">
                  <c:v>9.2378800000000004E-3</c:v>
                </c:pt>
                <c:pt idx="10439" formatCode="0.00E+00">
                  <c:v>9.3296200000000003E-3</c:v>
                </c:pt>
                <c:pt idx="10440" formatCode="0.00E+00">
                  <c:v>9.4169600000000003E-3</c:v>
                </c:pt>
                <c:pt idx="10441" formatCode="0.00E+00">
                  <c:v>9.4998300000000008E-3</c:v>
                </c:pt>
                <c:pt idx="10442" formatCode="0.00E+00">
                  <c:v>9.5781600000000005E-3</c:v>
                </c:pt>
                <c:pt idx="10443" formatCode="0.00E+00">
                  <c:v>9.6518999999999997E-3</c:v>
                </c:pt>
                <c:pt idx="10444" formatCode="0.00E+00">
                  <c:v>9.7209600000000007E-3</c:v>
                </c:pt>
                <c:pt idx="10445" formatCode="0.00E+00">
                  <c:v>9.7852800000000004E-3</c:v>
                </c:pt>
                <c:pt idx="10446" formatCode="0.00E+00">
                  <c:v>9.8447900000000008E-3</c:v>
                </c:pt>
                <c:pt idx="10447" formatCode="0.00E+00">
                  <c:v>9.8993999999999992E-3</c:v>
                </c:pt>
                <c:pt idx="10448" formatCode="0.00E+00">
                  <c:v>9.9490599999999992E-3</c:v>
                </c:pt>
                <c:pt idx="10449" formatCode="0.00E+00">
                  <c:v>9.9936799999999996E-3</c:v>
                </c:pt>
                <c:pt idx="10450">
                  <c:v>1.0033200000000001E-2</c:v>
                </c:pt>
                <c:pt idx="10451">
                  <c:v>1.00675E-2</c:v>
                </c:pt>
                <c:pt idx="10452">
                  <c:v>1.0096600000000001E-2</c:v>
                </c:pt>
                <c:pt idx="10453">
                  <c:v>1.01203E-2</c:v>
                </c:pt>
                <c:pt idx="10454">
                  <c:v>1.01387E-2</c:v>
                </c:pt>
                <c:pt idx="10455">
                  <c:v>1.0151500000000001E-2</c:v>
                </c:pt>
                <c:pt idx="10456">
                  <c:v>1.01589E-2</c:v>
                </c:pt>
                <c:pt idx="10457">
                  <c:v>1.0160600000000001E-2</c:v>
                </c:pt>
                <c:pt idx="10458">
                  <c:v>1.01566E-2</c:v>
                </c:pt>
                <c:pt idx="10459">
                  <c:v>1.0146799999999999E-2</c:v>
                </c:pt>
                <c:pt idx="10460">
                  <c:v>1.01312E-2</c:v>
                </c:pt>
                <c:pt idx="10461">
                  <c:v>1.01098E-2</c:v>
                </c:pt>
                <c:pt idx="10462">
                  <c:v>1.00824E-2</c:v>
                </c:pt>
                <c:pt idx="10463">
                  <c:v>1.0048899999999999E-2</c:v>
                </c:pt>
                <c:pt idx="10464">
                  <c:v>1.00094E-2</c:v>
                </c:pt>
                <c:pt idx="10465" formatCode="0.00E+00">
                  <c:v>9.9638000000000001E-3</c:v>
                </c:pt>
                <c:pt idx="10466" formatCode="0.00E+00">
                  <c:v>9.9119800000000008E-3</c:v>
                </c:pt>
                <c:pt idx="10467" formatCode="0.00E+00">
                  <c:v>9.8539300000000003E-3</c:v>
                </c:pt>
                <c:pt idx="10468" formatCode="0.00E+00">
                  <c:v>9.7896000000000007E-3</c:v>
                </c:pt>
                <c:pt idx="10469" formatCode="0.00E+00">
                  <c:v>9.7189500000000005E-3</c:v>
                </c:pt>
                <c:pt idx="10470" formatCode="0.00E+00">
                  <c:v>9.6419299999999999E-3</c:v>
                </c:pt>
                <c:pt idx="10471" formatCode="0.00E+00">
                  <c:v>9.5585099999999992E-3</c:v>
                </c:pt>
                <c:pt idx="10472" formatCode="0.00E+00">
                  <c:v>9.4686700000000002E-3</c:v>
                </c:pt>
                <c:pt idx="10473" formatCode="0.00E+00">
                  <c:v>9.3723599999999997E-3</c:v>
                </c:pt>
                <c:pt idx="10474" formatCode="0.00E+00">
                  <c:v>9.2695699999999995E-3</c:v>
                </c:pt>
                <c:pt idx="10475" formatCode="0.00E+00">
                  <c:v>9.1602899999999998E-3</c:v>
                </c:pt>
                <c:pt idx="10476" formatCode="0.00E+00">
                  <c:v>9.0444900000000005E-3</c:v>
                </c:pt>
                <c:pt idx="10477" formatCode="0.00E+00">
                  <c:v>8.9221700000000001E-3</c:v>
                </c:pt>
                <c:pt idx="10478" formatCode="0.00E+00">
                  <c:v>8.7933200000000003E-3</c:v>
                </c:pt>
                <c:pt idx="10479" formatCode="0.00E+00">
                  <c:v>8.6579599999999993E-3</c:v>
                </c:pt>
                <c:pt idx="10480" formatCode="0.00E+00">
                  <c:v>8.5160800000000005E-3</c:v>
                </c:pt>
                <c:pt idx="10481" formatCode="0.00E+00">
                  <c:v>8.3677000000000005E-3</c:v>
                </c:pt>
                <c:pt idx="10482" formatCode="0.00E+00">
                  <c:v>8.2128500000000007E-3</c:v>
                </c:pt>
                <c:pt idx="10483" formatCode="0.00E+00">
                  <c:v>8.0515399999999994E-3</c:v>
                </c:pt>
                <c:pt idx="10484" formatCode="0.00E+00">
                  <c:v>7.8838099999999998E-3</c:v>
                </c:pt>
                <c:pt idx="10485" formatCode="0.00E+00">
                  <c:v>7.7097099999999998E-3</c:v>
                </c:pt>
                <c:pt idx="10486" formatCode="0.00E+00">
                  <c:v>7.5292700000000002E-3</c:v>
                </c:pt>
                <c:pt idx="10487" formatCode="0.00E+00">
                  <c:v>7.3425499999999998E-3</c:v>
                </c:pt>
                <c:pt idx="10488" formatCode="0.00E+00">
                  <c:v>7.1495999999999999E-3</c:v>
                </c:pt>
                <c:pt idx="10489" formatCode="0.00E+00">
                  <c:v>6.9505000000000001E-3</c:v>
                </c:pt>
                <c:pt idx="10490" formatCode="0.00E+00">
                  <c:v>6.74532E-3</c:v>
                </c:pt>
                <c:pt idx="10491" formatCode="0.00E+00">
                  <c:v>6.53413E-3</c:v>
                </c:pt>
                <c:pt idx="10492" formatCode="0.00E+00">
                  <c:v>6.3170300000000004E-3</c:v>
                </c:pt>
                <c:pt idx="10493" formatCode="0.00E+00">
                  <c:v>6.0941099999999998E-3</c:v>
                </c:pt>
                <c:pt idx="10494" formatCode="0.00E+00">
                  <c:v>5.8654800000000002E-3</c:v>
                </c:pt>
                <c:pt idx="10495" formatCode="0.00E+00">
                  <c:v>5.6312300000000001E-3</c:v>
                </c:pt>
                <c:pt idx="10496" formatCode="0.00E+00">
                  <c:v>5.3914899999999997E-3</c:v>
                </c:pt>
                <c:pt idx="10497" formatCode="0.00E+00">
                  <c:v>5.1463799999999999E-3</c:v>
                </c:pt>
                <c:pt idx="10498" formatCode="0.00E+00">
                  <c:v>4.8960399999999999E-3</c:v>
                </c:pt>
                <c:pt idx="10499" formatCode="0.00E+00">
                  <c:v>4.6405999999999999E-3</c:v>
                </c:pt>
                <c:pt idx="10500" formatCode="0.00E+00">
                  <c:v>4.3802099999999998E-3</c:v>
                </c:pt>
                <c:pt idx="10501" formatCode="0.00E+00">
                  <c:v>4.1150199999999996E-3</c:v>
                </c:pt>
                <c:pt idx="10502" formatCode="0.00E+00">
                  <c:v>3.8451900000000001E-3</c:v>
                </c:pt>
                <c:pt idx="10503" formatCode="0.00E+00">
                  <c:v>3.5708900000000002E-3</c:v>
                </c:pt>
                <c:pt idx="10504" formatCode="0.00E+00">
                  <c:v>3.2922899999999998E-3</c:v>
                </c:pt>
                <c:pt idx="10505" formatCode="0.00E+00">
                  <c:v>3.0095899999999999E-3</c:v>
                </c:pt>
                <c:pt idx="10506" formatCode="0.00E+00">
                  <c:v>2.72295E-3</c:v>
                </c:pt>
                <c:pt idx="10507" formatCode="0.00E+00">
                  <c:v>2.4325900000000001E-3</c:v>
                </c:pt>
                <c:pt idx="10508" formatCode="0.00E+00">
                  <c:v>2.1386999999999999E-3</c:v>
                </c:pt>
                <c:pt idx="10509" formatCode="0.00E+00">
                  <c:v>1.8415E-3</c:v>
                </c:pt>
                <c:pt idx="10510" formatCode="0.00E+00">
                  <c:v>1.54119E-3</c:v>
                </c:pt>
                <c:pt idx="10511" formatCode="0.00E+00">
                  <c:v>1.238E-3</c:v>
                </c:pt>
                <c:pt idx="10512" formatCode="0.00E+00">
                  <c:v>9.3216200000000005E-4</c:v>
                </c:pt>
                <c:pt idx="10513" formatCode="0.00E+00">
                  <c:v>6.2390099999999995E-4</c:v>
                </c:pt>
                <c:pt idx="10514" formatCode="0.00E+00">
                  <c:v>3.1345800000000002E-4</c:v>
                </c:pt>
                <c:pt idx="10515" formatCode="0.00E+00">
                  <c:v>1.0785999999999999E-6</c:v>
                </c:pt>
                <c:pt idx="10516" formatCode="0.00E+00">
                  <c:v>-3.1298699999999998E-4</c:v>
                </c:pt>
                <c:pt idx="10517" formatCode="0.00E+00">
                  <c:v>-6.2848500000000002E-4</c:v>
                </c:pt>
                <c:pt idx="10518" formatCode="0.00E+00">
                  <c:v>-9.4515599999999995E-4</c:v>
                </c:pt>
                <c:pt idx="10519" formatCode="0.00E+00">
                  <c:v>-1.2627300000000001E-3</c:v>
                </c:pt>
                <c:pt idx="10520" formatCode="0.00E+00">
                  <c:v>-1.58095E-3</c:v>
                </c:pt>
                <c:pt idx="10521" formatCode="0.00E+00">
                  <c:v>-1.8995399999999999E-3</c:v>
                </c:pt>
                <c:pt idx="10522" formatCode="0.00E+00">
                  <c:v>-2.2182199999999999E-3</c:v>
                </c:pt>
                <c:pt idx="10523" formatCode="0.00E+00">
                  <c:v>-2.5367100000000002E-3</c:v>
                </c:pt>
                <c:pt idx="10524" formatCode="0.00E+00">
                  <c:v>-2.8547400000000001E-3</c:v>
                </c:pt>
                <c:pt idx="10525" formatCode="0.00E+00">
                  <c:v>-3.1719999999999999E-3</c:v>
                </c:pt>
                <c:pt idx="10526" formatCode="0.00E+00">
                  <c:v>-3.4882300000000001E-3</c:v>
                </c:pt>
                <c:pt idx="10527" formatCode="0.00E+00">
                  <c:v>-3.8031200000000001E-3</c:v>
                </c:pt>
                <c:pt idx="10528" formatCode="0.00E+00">
                  <c:v>-4.1163900000000002E-3</c:v>
                </c:pt>
                <c:pt idx="10529" formatCode="0.00E+00">
                  <c:v>-4.4277500000000003E-3</c:v>
                </c:pt>
                <c:pt idx="10530" formatCode="0.00E+00">
                  <c:v>-4.7368899999999997E-3</c:v>
                </c:pt>
                <c:pt idx="10531" formatCode="0.00E+00">
                  <c:v>-5.0435300000000001E-3</c:v>
                </c:pt>
                <c:pt idx="10532" formatCode="0.00E+00">
                  <c:v>-5.3473699999999997E-3</c:v>
                </c:pt>
                <c:pt idx="10533" formatCode="0.00E+00">
                  <c:v>-5.6481200000000004E-3</c:v>
                </c:pt>
                <c:pt idx="10534" formatCode="0.00E+00">
                  <c:v>-5.9454699999999996E-3</c:v>
                </c:pt>
                <c:pt idx="10535" formatCode="0.00E+00">
                  <c:v>-6.2391399999999998E-3</c:v>
                </c:pt>
                <c:pt idx="10536" formatCode="0.00E+00">
                  <c:v>-6.5288300000000002E-3</c:v>
                </c:pt>
                <c:pt idx="10537" formatCode="0.00E+00">
                  <c:v>-6.8142599999999999E-3</c:v>
                </c:pt>
                <c:pt idx="10538" formatCode="0.00E+00">
                  <c:v>-7.0951199999999999E-3</c:v>
                </c:pt>
                <c:pt idx="10539" formatCode="0.00E+00">
                  <c:v>-7.37114E-3</c:v>
                </c:pt>
                <c:pt idx="10540" formatCode="0.00E+00">
                  <c:v>-7.6420300000000002E-3</c:v>
                </c:pt>
                <c:pt idx="10541" formatCode="0.00E+00">
                  <c:v>-7.9074999999999996E-3</c:v>
                </c:pt>
                <c:pt idx="10542" formatCode="0.00E+00">
                  <c:v>-8.1672900000000007E-3</c:v>
                </c:pt>
                <c:pt idx="10543" formatCode="0.00E+00">
                  <c:v>-8.4211000000000008E-3</c:v>
                </c:pt>
                <c:pt idx="10544" formatCode="0.00E+00">
                  <c:v>-8.6686799999999998E-3</c:v>
                </c:pt>
                <c:pt idx="10545" formatCode="0.00E+00">
                  <c:v>-8.9097599999999992E-3</c:v>
                </c:pt>
                <c:pt idx="10546" formatCode="0.00E+00">
                  <c:v>-9.1440700000000007E-3</c:v>
                </c:pt>
                <c:pt idx="10547" formatCode="0.00E+00">
                  <c:v>-9.3713500000000005E-3</c:v>
                </c:pt>
                <c:pt idx="10548" formatCode="0.00E+00">
                  <c:v>-9.5913700000000001E-3</c:v>
                </c:pt>
                <c:pt idx="10549" formatCode="0.00E+00">
                  <c:v>-9.8038599999999993E-3</c:v>
                </c:pt>
                <c:pt idx="10550">
                  <c:v>-1.0008599999999999E-2</c:v>
                </c:pt>
                <c:pt idx="10551">
                  <c:v>-1.02054E-2</c:v>
                </c:pt>
                <c:pt idx="10552">
                  <c:v>-1.0393899999999999E-2</c:v>
                </c:pt>
                <c:pt idx="10553">
                  <c:v>-1.0574E-2</c:v>
                </c:pt>
                <c:pt idx="10554">
                  <c:v>-1.07455E-2</c:v>
                </c:pt>
                <c:pt idx="10555">
                  <c:v>-1.09081E-2</c:v>
                </c:pt>
                <c:pt idx="10556">
                  <c:v>-1.1061700000000001E-2</c:v>
                </c:pt>
                <c:pt idx="10557">
                  <c:v>-1.1206000000000001E-2</c:v>
                </c:pt>
                <c:pt idx="10558">
                  <c:v>-1.1341E-2</c:v>
                </c:pt>
                <c:pt idx="10559">
                  <c:v>-1.14664E-2</c:v>
                </c:pt>
                <c:pt idx="10560">
                  <c:v>-1.15821E-2</c:v>
                </c:pt>
                <c:pt idx="10561">
                  <c:v>-1.16878E-2</c:v>
                </c:pt>
                <c:pt idx="10562">
                  <c:v>-1.17836E-2</c:v>
                </c:pt>
                <c:pt idx="10563">
                  <c:v>-1.18692E-2</c:v>
                </c:pt>
                <c:pt idx="10564">
                  <c:v>-1.19446E-2</c:v>
                </c:pt>
                <c:pt idx="10565">
                  <c:v>-1.20096E-2</c:v>
                </c:pt>
                <c:pt idx="10566">
                  <c:v>-1.2064099999999999E-2</c:v>
                </c:pt>
                <c:pt idx="10567">
                  <c:v>-1.21081E-2</c:v>
                </c:pt>
                <c:pt idx="10568">
                  <c:v>-1.21415E-2</c:v>
                </c:pt>
                <c:pt idx="10569">
                  <c:v>-1.2164100000000001E-2</c:v>
                </c:pt>
                <c:pt idx="10570">
                  <c:v>-1.2175999999999999E-2</c:v>
                </c:pt>
                <c:pt idx="10571">
                  <c:v>-1.21771E-2</c:v>
                </c:pt>
                <c:pt idx="10572">
                  <c:v>-1.21674E-2</c:v>
                </c:pt>
                <c:pt idx="10573">
                  <c:v>-1.21469E-2</c:v>
                </c:pt>
                <c:pt idx="10574">
                  <c:v>-1.21155E-2</c:v>
                </c:pt>
                <c:pt idx="10575">
                  <c:v>-1.20733E-2</c:v>
                </c:pt>
                <c:pt idx="10576">
                  <c:v>-1.20202E-2</c:v>
                </c:pt>
                <c:pt idx="10577">
                  <c:v>-1.1956400000000001E-2</c:v>
                </c:pt>
                <c:pt idx="10578">
                  <c:v>-1.18817E-2</c:v>
                </c:pt>
                <c:pt idx="10579">
                  <c:v>-1.17964E-2</c:v>
                </c:pt>
                <c:pt idx="10580">
                  <c:v>-1.1700500000000001E-2</c:v>
                </c:pt>
                <c:pt idx="10581">
                  <c:v>-1.1594E-2</c:v>
                </c:pt>
                <c:pt idx="10582">
                  <c:v>-1.1476999999999999E-2</c:v>
                </c:pt>
                <c:pt idx="10583">
                  <c:v>-1.13496E-2</c:v>
                </c:pt>
                <c:pt idx="10584">
                  <c:v>-1.1212E-2</c:v>
                </c:pt>
                <c:pt idx="10585">
                  <c:v>-1.10642E-2</c:v>
                </c:pt>
                <c:pt idx="10586">
                  <c:v>-1.09064E-2</c:v>
                </c:pt>
                <c:pt idx="10587">
                  <c:v>-1.07387E-2</c:v>
                </c:pt>
                <c:pt idx="10588">
                  <c:v>-1.05614E-2</c:v>
                </c:pt>
                <c:pt idx="10589">
                  <c:v>-1.03745E-2</c:v>
                </c:pt>
                <c:pt idx="10590">
                  <c:v>-1.01782E-2</c:v>
                </c:pt>
                <c:pt idx="10591" formatCode="0.00E+00">
                  <c:v>-9.9726999999999993E-3</c:v>
                </c:pt>
                <c:pt idx="10592" formatCode="0.00E+00">
                  <c:v>-9.7582499999999996E-3</c:v>
                </c:pt>
                <c:pt idx="10593" formatCode="0.00E+00">
                  <c:v>-9.53502E-3</c:v>
                </c:pt>
                <c:pt idx="10594" formatCode="0.00E+00">
                  <c:v>-9.3032400000000008E-3</c:v>
                </c:pt>
                <c:pt idx="10595" formatCode="0.00E+00">
                  <c:v>-9.0631300000000008E-3</c:v>
                </c:pt>
                <c:pt idx="10596" formatCode="0.00E+00">
                  <c:v>-8.8149300000000003E-3</c:v>
                </c:pt>
                <c:pt idx="10597" formatCode="0.00E+00">
                  <c:v>-8.5588799999999996E-3</c:v>
                </c:pt>
                <c:pt idx="10598" formatCode="0.00E+00">
                  <c:v>-8.2952400000000006E-3</c:v>
                </c:pt>
                <c:pt idx="10599" formatCode="0.00E+00">
                  <c:v>-8.02427E-3</c:v>
                </c:pt>
                <c:pt idx="10600" formatCode="0.00E+00">
                  <c:v>-7.7462399999999997E-3</c:v>
                </c:pt>
                <c:pt idx="10601" formatCode="0.00E+00">
                  <c:v>-7.4614299999999998E-3</c:v>
                </c:pt>
                <c:pt idx="10602" formatCode="0.00E+00">
                  <c:v>-7.1701300000000003E-3</c:v>
                </c:pt>
                <c:pt idx="10603" formatCode="0.00E+00">
                  <c:v>-6.8726400000000002E-3</c:v>
                </c:pt>
                <c:pt idx="10604" formatCode="0.00E+00">
                  <c:v>-6.5692399999999996E-3</c:v>
                </c:pt>
                <c:pt idx="10605" formatCode="0.00E+00">
                  <c:v>-6.2602600000000001E-3</c:v>
                </c:pt>
                <c:pt idx="10606" formatCode="0.00E+00">
                  <c:v>-5.9459999999999999E-3</c:v>
                </c:pt>
                <c:pt idx="10607" formatCode="0.00E+00">
                  <c:v>-5.6267799999999996E-3</c:v>
                </c:pt>
                <c:pt idx="10608" formatCode="0.00E+00">
                  <c:v>-5.30292E-3</c:v>
                </c:pt>
                <c:pt idx="10609" formatCode="0.00E+00">
                  <c:v>-4.9747599999999999E-3</c:v>
                </c:pt>
                <c:pt idx="10610" formatCode="0.00E+00">
                  <c:v>-4.6426200000000001E-3</c:v>
                </c:pt>
                <c:pt idx="10611" formatCode="0.00E+00">
                  <c:v>-4.3068500000000001E-3</c:v>
                </c:pt>
                <c:pt idx="10612" formatCode="0.00E+00">
                  <c:v>-3.9677899999999997E-3</c:v>
                </c:pt>
                <c:pt idx="10613" formatCode="0.00E+00">
                  <c:v>-3.6257799999999999E-3</c:v>
                </c:pt>
                <c:pt idx="10614" formatCode="0.00E+00">
                  <c:v>-3.28116E-3</c:v>
                </c:pt>
                <c:pt idx="10615" formatCode="0.00E+00">
                  <c:v>-2.93429E-3</c:v>
                </c:pt>
                <c:pt idx="10616" formatCode="0.00E+00">
                  <c:v>-2.5855100000000001E-3</c:v>
                </c:pt>
                <c:pt idx="10617" formatCode="0.00E+00">
                  <c:v>-2.2351900000000002E-3</c:v>
                </c:pt>
                <c:pt idx="10618" formatCode="0.00E+00">
                  <c:v>-1.88367E-3</c:v>
                </c:pt>
                <c:pt idx="10619" formatCode="0.00E+00">
                  <c:v>-1.5313099999999999E-3</c:v>
                </c:pt>
                <c:pt idx="10620" formatCode="0.00E+00">
                  <c:v>-1.17847E-3</c:v>
                </c:pt>
                <c:pt idx="10621" formatCode="0.00E+00">
                  <c:v>-8.2549499999999998E-4</c:v>
                </c:pt>
                <c:pt idx="10622" formatCode="0.00E+00">
                  <c:v>-4.7274300000000002E-4</c:v>
                </c:pt>
                <c:pt idx="10623" formatCode="0.00E+00">
                  <c:v>-1.20568E-4</c:v>
                </c:pt>
                <c:pt idx="10624" formatCode="0.00E+00">
                  <c:v>2.30681E-4</c:v>
                </c:pt>
                <c:pt idx="10625" formatCode="0.00E+00">
                  <c:v>5.8065199999999997E-4</c:v>
                </c:pt>
                <c:pt idx="10626" formatCode="0.00E+00">
                  <c:v>9.2900000000000003E-4</c:v>
                </c:pt>
                <c:pt idx="10627" formatCode="0.00E+00">
                  <c:v>1.27538E-3</c:v>
                </c:pt>
                <c:pt idx="10628" formatCode="0.00E+00">
                  <c:v>1.6194499999999999E-3</c:v>
                </c:pt>
                <c:pt idx="10629" formatCode="0.00E+00">
                  <c:v>1.96087E-3</c:v>
                </c:pt>
                <c:pt idx="10630" formatCode="0.00E+00">
                  <c:v>2.2993100000000002E-3</c:v>
                </c:pt>
                <c:pt idx="10631" formatCode="0.00E+00">
                  <c:v>2.63444E-3</c:v>
                </c:pt>
                <c:pt idx="10632" formatCode="0.00E+00">
                  <c:v>2.9659399999999998E-3</c:v>
                </c:pt>
                <c:pt idx="10633" formatCode="0.00E+00">
                  <c:v>3.29349E-3</c:v>
                </c:pt>
                <c:pt idx="10634" formatCode="0.00E+00">
                  <c:v>3.6167700000000001E-3</c:v>
                </c:pt>
                <c:pt idx="10635" formatCode="0.00E+00">
                  <c:v>3.9354699999999999E-3</c:v>
                </c:pt>
                <c:pt idx="10636" formatCode="0.00E+00">
                  <c:v>4.2493000000000001E-3</c:v>
                </c:pt>
                <c:pt idx="10637" formatCode="0.00E+00">
                  <c:v>4.5579599999999998E-3</c:v>
                </c:pt>
                <c:pt idx="10638" formatCode="0.00E+00">
                  <c:v>4.8611499999999998E-3</c:v>
                </c:pt>
                <c:pt idx="10639" formatCode="0.00E+00">
                  <c:v>5.15862E-3</c:v>
                </c:pt>
                <c:pt idx="10640" formatCode="0.00E+00">
                  <c:v>5.4500599999999996E-3</c:v>
                </c:pt>
                <c:pt idx="10641" formatCode="0.00E+00">
                  <c:v>5.73524E-3</c:v>
                </c:pt>
                <c:pt idx="10642" formatCode="0.00E+00">
                  <c:v>6.0138800000000001E-3</c:v>
                </c:pt>
                <c:pt idx="10643" formatCode="0.00E+00">
                  <c:v>6.2857299999999998E-3</c:v>
                </c:pt>
                <c:pt idx="10644" formatCode="0.00E+00">
                  <c:v>6.5505700000000004E-3</c:v>
                </c:pt>
                <c:pt idx="10645" formatCode="0.00E+00">
                  <c:v>6.8081599999999997E-3</c:v>
                </c:pt>
                <c:pt idx="10646" formatCode="0.00E+00">
                  <c:v>7.0582700000000002E-3</c:v>
                </c:pt>
                <c:pt idx="10647" formatCode="0.00E+00">
                  <c:v>7.3007000000000002E-3</c:v>
                </c:pt>
                <c:pt idx="10648" formatCode="0.00E+00">
                  <c:v>7.5352400000000003E-3</c:v>
                </c:pt>
                <c:pt idx="10649" formatCode="0.00E+00">
                  <c:v>7.7616999999999998E-3</c:v>
                </c:pt>
                <c:pt idx="10650" formatCode="0.00E+00">
                  <c:v>7.9798999999999998E-3</c:v>
                </c:pt>
                <c:pt idx="10651" formatCode="0.00E+00">
                  <c:v>8.1896699999999996E-3</c:v>
                </c:pt>
                <c:pt idx="10652" formatCode="0.00E+00">
                  <c:v>8.3908400000000001E-3</c:v>
                </c:pt>
                <c:pt idx="10653" formatCode="0.00E+00">
                  <c:v>8.5832700000000005E-3</c:v>
                </c:pt>
                <c:pt idx="10654" formatCode="0.00E+00">
                  <c:v>8.7668099999999999E-3</c:v>
                </c:pt>
                <c:pt idx="10655" formatCode="0.00E+00">
                  <c:v>8.9413300000000008E-3</c:v>
                </c:pt>
                <c:pt idx="10656" formatCode="0.00E+00">
                  <c:v>9.1067300000000004E-3</c:v>
                </c:pt>
                <c:pt idx="10657" formatCode="0.00E+00">
                  <c:v>9.2628799999999994E-3</c:v>
                </c:pt>
                <c:pt idx="10658" formatCode="0.00E+00">
                  <c:v>9.4096900000000001E-3</c:v>
                </c:pt>
                <c:pt idx="10659" formatCode="0.00E+00">
                  <c:v>9.5470699999999995E-3</c:v>
                </c:pt>
                <c:pt idx="10660" formatCode="0.00E+00">
                  <c:v>9.6749599999999998E-3</c:v>
                </c:pt>
                <c:pt idx="10661" formatCode="0.00E+00">
                  <c:v>9.7932799999999997E-3</c:v>
                </c:pt>
                <c:pt idx="10662" formatCode="0.00E+00">
                  <c:v>9.9019899999999994E-3</c:v>
                </c:pt>
                <c:pt idx="10663">
                  <c:v>1.0000999999999999E-2</c:v>
                </c:pt>
                <c:pt idx="10664">
                  <c:v>1.0090399999999999E-2</c:v>
                </c:pt>
                <c:pt idx="10665">
                  <c:v>1.01701E-2</c:v>
                </c:pt>
                <c:pt idx="10666">
                  <c:v>1.0240000000000001E-2</c:v>
                </c:pt>
                <c:pt idx="10667">
                  <c:v>1.0300200000000001E-2</c:v>
                </c:pt>
                <c:pt idx="10668">
                  <c:v>1.03508E-2</c:v>
                </c:pt>
                <c:pt idx="10669">
                  <c:v>1.0391600000000001E-2</c:v>
                </c:pt>
                <c:pt idx="10670">
                  <c:v>1.0422900000000001E-2</c:v>
                </c:pt>
                <c:pt idx="10671">
                  <c:v>1.0444500000000001E-2</c:v>
                </c:pt>
                <c:pt idx="10672">
                  <c:v>1.04566E-2</c:v>
                </c:pt>
                <c:pt idx="10673">
                  <c:v>1.04592E-2</c:v>
                </c:pt>
                <c:pt idx="10674">
                  <c:v>1.0452400000000001E-2</c:v>
                </c:pt>
                <c:pt idx="10675">
                  <c:v>1.0436300000000001E-2</c:v>
                </c:pt>
                <c:pt idx="10676">
                  <c:v>1.0411E-2</c:v>
                </c:pt>
                <c:pt idx="10677">
                  <c:v>1.03766E-2</c:v>
                </c:pt>
                <c:pt idx="10678">
                  <c:v>1.03331E-2</c:v>
                </c:pt>
                <c:pt idx="10679">
                  <c:v>1.02808E-2</c:v>
                </c:pt>
                <c:pt idx="10680">
                  <c:v>1.0219799999999999E-2</c:v>
                </c:pt>
                <c:pt idx="10681">
                  <c:v>1.01501E-2</c:v>
                </c:pt>
                <c:pt idx="10682">
                  <c:v>1.0071999999999999E-2</c:v>
                </c:pt>
                <c:pt idx="10683" formatCode="0.00E+00">
                  <c:v>9.9855900000000008E-3</c:v>
                </c:pt>
                <c:pt idx="10684" formatCode="0.00E+00">
                  <c:v>9.8910300000000003E-3</c:v>
                </c:pt>
                <c:pt idx="10685" formatCode="0.00E+00">
                  <c:v>9.7885000000000003E-3</c:v>
                </c:pt>
                <c:pt idx="10686" formatCode="0.00E+00">
                  <c:v>9.6781799999999998E-3</c:v>
                </c:pt>
                <c:pt idx="10687" formatCode="0.00E+00">
                  <c:v>9.5602499999999993E-3</c:v>
                </c:pt>
                <c:pt idx="10688" formatCode="0.00E+00">
                  <c:v>9.4349099999999995E-3</c:v>
                </c:pt>
                <c:pt idx="10689" formatCode="0.00E+00">
                  <c:v>9.3023399999999992E-3</c:v>
                </c:pt>
                <c:pt idx="10690" formatCode="0.00E+00">
                  <c:v>9.1627600000000007E-3</c:v>
                </c:pt>
                <c:pt idx="10691" formatCode="0.00E+00">
                  <c:v>9.0163799999999992E-3</c:v>
                </c:pt>
                <c:pt idx="10692" formatCode="0.00E+00">
                  <c:v>8.8634000000000004E-3</c:v>
                </c:pt>
                <c:pt idx="10693" formatCode="0.00E+00">
                  <c:v>8.7040499999999996E-3</c:v>
                </c:pt>
                <c:pt idx="10694" formatCode="0.00E+00">
                  <c:v>8.5385400000000007E-3</c:v>
                </c:pt>
                <c:pt idx="10695" formatCode="0.00E+00">
                  <c:v>8.3671100000000005E-3</c:v>
                </c:pt>
                <c:pt idx="10696" formatCode="0.00E+00">
                  <c:v>8.1899899999999994E-3</c:v>
                </c:pt>
                <c:pt idx="10697" formatCode="0.00E+00">
                  <c:v>8.0073999999999996E-3</c:v>
                </c:pt>
                <c:pt idx="10698" formatCode="0.00E+00">
                  <c:v>7.8195999999999995E-3</c:v>
                </c:pt>
                <c:pt idx="10699" formatCode="0.00E+00">
                  <c:v>7.6268100000000004E-3</c:v>
                </c:pt>
                <c:pt idx="10700" formatCode="0.00E+00">
                  <c:v>7.4292899999999999E-3</c:v>
                </c:pt>
                <c:pt idx="10701" formatCode="0.00E+00">
                  <c:v>7.22727E-3</c:v>
                </c:pt>
                <c:pt idx="10702" formatCode="0.00E+00">
                  <c:v>7.0210100000000003E-3</c:v>
                </c:pt>
                <c:pt idx="10703" formatCode="0.00E+00">
                  <c:v>6.81074E-3</c:v>
                </c:pt>
                <c:pt idx="10704" formatCode="0.00E+00">
                  <c:v>6.5967300000000003E-3</c:v>
                </c:pt>
                <c:pt idx="10705" formatCode="0.00E+00">
                  <c:v>6.3792199999999997E-3</c:v>
                </c:pt>
                <c:pt idx="10706" formatCode="0.00E+00">
                  <c:v>6.1584600000000001E-3</c:v>
                </c:pt>
                <c:pt idx="10707" formatCode="0.00E+00">
                  <c:v>5.9347100000000002E-3</c:v>
                </c:pt>
                <c:pt idx="10708" formatCode="0.00E+00">
                  <c:v>5.7082000000000001E-3</c:v>
                </c:pt>
                <c:pt idx="10709" formatCode="0.00E+00">
                  <c:v>5.4791900000000001E-3</c:v>
                </c:pt>
                <c:pt idx="10710" formatCode="0.00E+00">
                  <c:v>5.2479400000000004E-3</c:v>
                </c:pt>
                <c:pt idx="10711" formatCode="0.00E+00">
                  <c:v>5.0146799999999997E-3</c:v>
                </c:pt>
                <c:pt idx="10712" formatCode="0.00E+00">
                  <c:v>4.7796699999999998E-3</c:v>
                </c:pt>
                <c:pt idx="10713" formatCode="0.00E+00">
                  <c:v>4.5431400000000002E-3</c:v>
                </c:pt>
                <c:pt idx="10714" formatCode="0.00E+00">
                  <c:v>4.3053400000000004E-3</c:v>
                </c:pt>
                <c:pt idx="10715" formatCode="0.00E+00">
                  <c:v>4.0665099999999997E-3</c:v>
                </c:pt>
                <c:pt idx="10716" formatCode="0.00E+00">
                  <c:v>3.8268899999999999E-3</c:v>
                </c:pt>
                <c:pt idx="10717" formatCode="0.00E+00">
                  <c:v>3.5867099999999999E-3</c:v>
                </c:pt>
                <c:pt idx="10718" formatCode="0.00E+00">
                  <c:v>3.3461900000000002E-3</c:v>
                </c:pt>
                <c:pt idx="10719" formatCode="0.00E+00">
                  <c:v>3.1055800000000001E-3</c:v>
                </c:pt>
                <c:pt idx="10720" formatCode="0.00E+00">
                  <c:v>2.8650899999999998E-3</c:v>
                </c:pt>
                <c:pt idx="10721" formatCode="0.00E+00">
                  <c:v>2.6249400000000001E-3</c:v>
                </c:pt>
                <c:pt idx="10722" formatCode="0.00E+00">
                  <c:v>2.3853400000000001E-3</c:v>
                </c:pt>
                <c:pt idx="10723" formatCode="0.00E+00">
                  <c:v>2.1465199999999999E-3</c:v>
                </c:pt>
                <c:pt idx="10724" formatCode="0.00E+00">
                  <c:v>1.9086699999999999E-3</c:v>
                </c:pt>
                <c:pt idx="10725" formatCode="0.00E+00">
                  <c:v>1.6719899999999999E-3</c:v>
                </c:pt>
                <c:pt idx="10726" formatCode="0.00E+00">
                  <c:v>1.43669E-3</c:v>
                </c:pt>
                <c:pt idx="10727" formatCode="0.00E+00">
                  <c:v>1.2029499999999999E-3</c:v>
                </c:pt>
                <c:pt idx="10728" formatCode="0.00E+00">
                  <c:v>9.7097000000000004E-4</c:v>
                </c:pt>
                <c:pt idx="10729" formatCode="0.00E+00">
                  <c:v>7.4091800000000002E-4</c:v>
                </c:pt>
                <c:pt idx="10730" formatCode="0.00E+00">
                  <c:v>5.1297300000000001E-4</c:v>
                </c:pt>
                <c:pt idx="10731" formatCode="0.00E+00">
                  <c:v>2.8730599999999998E-4</c:v>
                </c:pt>
                <c:pt idx="10732" formatCode="0.00E+00">
                  <c:v>6.4080399999999997E-5</c:v>
                </c:pt>
                <c:pt idx="10733" formatCode="0.00E+00">
                  <c:v>-1.56546E-4</c:v>
                </c:pt>
                <c:pt idx="10734" formatCode="0.00E+00">
                  <c:v>-3.7442200000000001E-4</c:v>
                </c:pt>
                <c:pt idx="10735" formatCode="0.00E+00">
                  <c:v>-5.8940100000000003E-4</c:v>
                </c:pt>
                <c:pt idx="10736" formatCode="0.00E+00">
                  <c:v>-8.0134300000000004E-4</c:v>
                </c:pt>
                <c:pt idx="10737" formatCode="0.00E+00">
                  <c:v>-1.01012E-3</c:v>
                </c:pt>
                <c:pt idx="10738" formatCode="0.00E+00">
                  <c:v>-1.2155899999999999E-3</c:v>
                </c:pt>
                <c:pt idx="10739" formatCode="0.00E+00">
                  <c:v>-1.4176499999999999E-3</c:v>
                </c:pt>
                <c:pt idx="10740" formatCode="0.00E+00">
                  <c:v>-1.61618E-3</c:v>
                </c:pt>
                <c:pt idx="10741" formatCode="0.00E+00">
                  <c:v>-1.8110699999999999E-3</c:v>
                </c:pt>
                <c:pt idx="10742" formatCode="0.00E+00">
                  <c:v>-2.0022099999999999E-3</c:v>
                </c:pt>
                <c:pt idx="10743" formatCode="0.00E+00">
                  <c:v>-2.1895299999999999E-3</c:v>
                </c:pt>
                <c:pt idx="10744" formatCode="0.00E+00">
                  <c:v>-2.3729100000000002E-3</c:v>
                </c:pt>
                <c:pt idx="10745" formatCode="0.00E+00">
                  <c:v>-2.55229E-3</c:v>
                </c:pt>
                <c:pt idx="10746" formatCode="0.00E+00">
                  <c:v>-2.7275899999999998E-3</c:v>
                </c:pt>
                <c:pt idx="10747" formatCode="0.00E+00">
                  <c:v>-2.89873E-3</c:v>
                </c:pt>
                <c:pt idx="10748" formatCode="0.00E+00">
                  <c:v>-3.0656500000000001E-3</c:v>
                </c:pt>
                <c:pt idx="10749" formatCode="0.00E+00">
                  <c:v>-3.2282999999999999E-3</c:v>
                </c:pt>
                <c:pt idx="10750" formatCode="0.00E+00">
                  <c:v>-3.3866199999999999E-3</c:v>
                </c:pt>
                <c:pt idx="10751" formatCode="0.00E+00">
                  <c:v>-3.5405699999999998E-3</c:v>
                </c:pt>
                <c:pt idx="10752" formatCode="0.00E+00">
                  <c:v>-3.6901099999999999E-3</c:v>
                </c:pt>
                <c:pt idx="10753" formatCode="0.00E+00">
                  <c:v>-3.8352E-3</c:v>
                </c:pt>
                <c:pt idx="10754" formatCode="0.00E+00">
                  <c:v>-3.9758099999999998E-3</c:v>
                </c:pt>
                <c:pt idx="10755" formatCode="0.00E+00">
                  <c:v>-4.1119299999999998E-3</c:v>
                </c:pt>
                <c:pt idx="10756" formatCode="0.00E+00">
                  <c:v>-4.2435399999999996E-3</c:v>
                </c:pt>
                <c:pt idx="10757" formatCode="0.00E+00">
                  <c:v>-4.3706099999999996E-3</c:v>
                </c:pt>
                <c:pt idx="10758" formatCode="0.00E+00">
                  <c:v>-4.4931499999999996E-3</c:v>
                </c:pt>
                <c:pt idx="10759" formatCode="0.00E+00">
                  <c:v>-4.6111600000000004E-3</c:v>
                </c:pt>
                <c:pt idx="10760" formatCode="0.00E+00">
                  <c:v>-4.7246299999999996E-3</c:v>
                </c:pt>
                <c:pt idx="10761" formatCode="0.00E+00">
                  <c:v>-4.8335699999999997E-3</c:v>
                </c:pt>
                <c:pt idx="10762" formatCode="0.00E+00">
                  <c:v>-4.9379999999999997E-3</c:v>
                </c:pt>
                <c:pt idx="10763" formatCode="0.00E+00">
                  <c:v>-5.0379300000000004E-3</c:v>
                </c:pt>
                <c:pt idx="10764" formatCode="0.00E+00">
                  <c:v>-5.1333799999999999E-3</c:v>
                </c:pt>
                <c:pt idx="10765" formatCode="0.00E+00">
                  <c:v>-5.2243699999999999E-3</c:v>
                </c:pt>
                <c:pt idx="10766" formatCode="0.00E+00">
                  <c:v>-5.3109400000000001E-3</c:v>
                </c:pt>
                <c:pt idx="10767" formatCode="0.00E+00">
                  <c:v>-5.3931200000000004E-3</c:v>
                </c:pt>
                <c:pt idx="10768" formatCode="0.00E+00">
                  <c:v>-5.4709299999999997E-3</c:v>
                </c:pt>
                <c:pt idx="10769" formatCode="0.00E+00">
                  <c:v>-5.5444200000000004E-3</c:v>
                </c:pt>
                <c:pt idx="10770" formatCode="0.00E+00">
                  <c:v>-5.6136299999999997E-3</c:v>
                </c:pt>
                <c:pt idx="10771" formatCode="0.00E+00">
                  <c:v>-5.6786099999999997E-3</c:v>
                </c:pt>
                <c:pt idx="10772" formatCode="0.00E+00">
                  <c:v>-5.7393899999999996E-3</c:v>
                </c:pt>
                <c:pt idx="10773" formatCode="0.00E+00">
                  <c:v>-5.7960399999999997E-3</c:v>
                </c:pt>
                <c:pt idx="10774" formatCode="0.00E+00">
                  <c:v>-5.8485899999999999E-3</c:v>
                </c:pt>
                <c:pt idx="10775" formatCode="0.00E+00">
                  <c:v>-5.8971099999999997E-3</c:v>
                </c:pt>
                <c:pt idx="10776" formatCode="0.00E+00">
                  <c:v>-5.9416499999999997E-3</c:v>
                </c:pt>
                <c:pt idx="10777" formatCode="0.00E+00">
                  <c:v>-5.9822699999999996E-3</c:v>
                </c:pt>
                <c:pt idx="10778" formatCode="0.00E+00">
                  <c:v>-6.0190199999999999E-3</c:v>
                </c:pt>
                <c:pt idx="10779" formatCode="0.00E+00">
                  <c:v>-6.0519700000000003E-3</c:v>
                </c:pt>
                <c:pt idx="10780" formatCode="0.00E+00">
                  <c:v>-6.0811800000000003E-3</c:v>
                </c:pt>
                <c:pt idx="10781" formatCode="0.00E+00">
                  <c:v>-6.1066999999999996E-3</c:v>
                </c:pt>
                <c:pt idx="10782" formatCode="0.00E+00">
                  <c:v>-6.1285999999999997E-3</c:v>
                </c:pt>
                <c:pt idx="10783" formatCode="0.00E+00">
                  <c:v>-6.14695E-3</c:v>
                </c:pt>
                <c:pt idx="10784" formatCode="0.00E+00">
                  <c:v>-6.1618100000000002E-3</c:v>
                </c:pt>
                <c:pt idx="10785" formatCode="0.00E+00">
                  <c:v>-6.17324E-3</c:v>
                </c:pt>
                <c:pt idx="10786" formatCode="0.00E+00">
                  <c:v>-6.1813099999999998E-3</c:v>
                </c:pt>
                <c:pt idx="10787" formatCode="0.00E+00">
                  <c:v>-6.1860800000000001E-3</c:v>
                </c:pt>
                <c:pt idx="10788" formatCode="0.00E+00">
                  <c:v>-6.1876099999999996E-3</c:v>
                </c:pt>
                <c:pt idx="10789" formatCode="0.00E+00">
                  <c:v>-6.1859699999999998E-3</c:v>
                </c:pt>
                <c:pt idx="10790" formatCode="0.00E+00">
                  <c:v>-6.1812200000000003E-3</c:v>
                </c:pt>
                <c:pt idx="10791" formatCode="0.00E+00">
                  <c:v>-6.1734299999999997E-3</c:v>
                </c:pt>
                <c:pt idx="10792" formatCode="0.00E+00">
                  <c:v>-6.1626399999999996E-3</c:v>
                </c:pt>
                <c:pt idx="10793" formatCode="0.00E+00">
                  <c:v>-6.1489300000000004E-3</c:v>
                </c:pt>
                <c:pt idx="10794" formatCode="0.00E+00">
                  <c:v>-6.1323599999999999E-3</c:v>
                </c:pt>
                <c:pt idx="10795" formatCode="0.00E+00">
                  <c:v>-6.1129799999999996E-3</c:v>
                </c:pt>
                <c:pt idx="10796" formatCode="0.00E+00">
                  <c:v>-6.0908500000000001E-3</c:v>
                </c:pt>
                <c:pt idx="10797" formatCode="0.00E+00">
                  <c:v>-6.0660200000000001E-3</c:v>
                </c:pt>
                <c:pt idx="10798" formatCode="0.00E+00">
                  <c:v>-6.0385500000000002E-3</c:v>
                </c:pt>
                <c:pt idx="10799" formatCode="0.00E+00">
                  <c:v>-6.00849E-3</c:v>
                </c:pt>
                <c:pt idx="10800" formatCode="0.00E+00">
                  <c:v>-5.9759000000000001E-3</c:v>
                </c:pt>
                <c:pt idx="10801" formatCode="0.00E+00">
                  <c:v>-5.9408200000000003E-3</c:v>
                </c:pt>
                <c:pt idx="10802" formatCode="0.00E+00">
                  <c:v>-5.9032900000000003E-3</c:v>
                </c:pt>
                <c:pt idx="10803" formatCode="0.00E+00">
                  <c:v>-5.8633799999999996E-3</c:v>
                </c:pt>
                <c:pt idx="10804" formatCode="0.00E+00">
                  <c:v>-5.82111E-3</c:v>
                </c:pt>
                <c:pt idx="10805" formatCode="0.00E+00">
                  <c:v>-5.7765400000000001E-3</c:v>
                </c:pt>
                <c:pt idx="10806" formatCode="0.00E+00">
                  <c:v>-5.7296999999999999E-3</c:v>
                </c:pt>
                <c:pt idx="10807" formatCode="0.00E+00">
                  <c:v>-5.6806399999999998E-3</c:v>
                </c:pt>
                <c:pt idx="10808" formatCode="0.00E+00">
                  <c:v>-5.6293799999999998E-3</c:v>
                </c:pt>
                <c:pt idx="10809" formatCode="0.00E+00">
                  <c:v>-5.5759599999999996E-3</c:v>
                </c:pt>
                <c:pt idx="10810" formatCode="0.00E+00">
                  <c:v>-5.5204199999999998E-3</c:v>
                </c:pt>
                <c:pt idx="10811" formatCode="0.00E+00">
                  <c:v>-5.4627900000000004E-3</c:v>
                </c:pt>
                <c:pt idx="10812" formatCode="0.00E+00">
                  <c:v>-5.4030900000000001E-3</c:v>
                </c:pt>
                <c:pt idx="10813" formatCode="0.00E+00">
                  <c:v>-5.3413599999999999E-3</c:v>
                </c:pt>
                <c:pt idx="10814" formatCode="0.00E+00">
                  <c:v>-5.2776200000000002E-3</c:v>
                </c:pt>
                <c:pt idx="10815" formatCode="0.00E+00">
                  <c:v>-5.2118900000000003E-3</c:v>
                </c:pt>
                <c:pt idx="10816" formatCode="0.00E+00">
                  <c:v>-5.1441899999999999E-3</c:v>
                </c:pt>
                <c:pt idx="10817" formatCode="0.00E+00">
                  <c:v>-5.0745499999999997E-3</c:v>
                </c:pt>
                <c:pt idx="10818" formatCode="0.00E+00">
                  <c:v>-5.0029799999999998E-3</c:v>
                </c:pt>
                <c:pt idx="10819" formatCode="0.00E+00">
                  <c:v>-4.9294999999999999E-3</c:v>
                </c:pt>
                <c:pt idx="10820" formatCode="0.00E+00">
                  <c:v>-4.8541299999999999E-3</c:v>
                </c:pt>
                <c:pt idx="10821" formatCode="0.00E+00">
                  <c:v>-4.7768699999999999E-3</c:v>
                </c:pt>
                <c:pt idx="10822" formatCode="0.00E+00">
                  <c:v>-4.6977599999999996E-3</c:v>
                </c:pt>
                <c:pt idx="10823" formatCode="0.00E+00">
                  <c:v>-4.61678E-3</c:v>
                </c:pt>
                <c:pt idx="10824" formatCode="0.00E+00">
                  <c:v>-4.53397E-3</c:v>
                </c:pt>
                <c:pt idx="10825" formatCode="0.00E+00">
                  <c:v>-4.4493199999999997E-3</c:v>
                </c:pt>
                <c:pt idx="10826" formatCode="0.00E+00">
                  <c:v>-4.3628399999999998E-3</c:v>
                </c:pt>
                <c:pt idx="10827" formatCode="0.00E+00">
                  <c:v>-4.2745500000000002E-3</c:v>
                </c:pt>
                <c:pt idx="10828" formatCode="0.00E+00">
                  <c:v>-4.1844500000000001E-3</c:v>
                </c:pt>
                <c:pt idx="10829" formatCode="0.00E+00">
                  <c:v>-4.0925400000000004E-3</c:v>
                </c:pt>
                <c:pt idx="10830" formatCode="0.00E+00">
                  <c:v>-3.99884E-3</c:v>
                </c:pt>
                <c:pt idx="10831" formatCode="0.00E+00">
                  <c:v>-3.9033499999999999E-3</c:v>
                </c:pt>
                <c:pt idx="10832" formatCode="0.00E+00">
                  <c:v>-3.8060799999999999E-3</c:v>
                </c:pt>
                <c:pt idx="10833" formatCode="0.00E+00">
                  <c:v>-3.7070200000000001E-3</c:v>
                </c:pt>
                <c:pt idx="10834" formatCode="0.00E+00">
                  <c:v>-3.6061999999999999E-3</c:v>
                </c:pt>
                <c:pt idx="10835" formatCode="0.00E+00">
                  <c:v>-3.5036099999999999E-3</c:v>
                </c:pt>
                <c:pt idx="10836" formatCode="0.00E+00">
                  <c:v>-3.3992599999999999E-3</c:v>
                </c:pt>
                <c:pt idx="10837" formatCode="0.00E+00">
                  <c:v>-3.2931599999999998E-3</c:v>
                </c:pt>
                <c:pt idx="10838" formatCode="0.00E+00">
                  <c:v>-3.1853099999999998E-3</c:v>
                </c:pt>
                <c:pt idx="10839" formatCode="0.00E+00">
                  <c:v>-3.07573E-3</c:v>
                </c:pt>
                <c:pt idx="10840" formatCode="0.00E+00">
                  <c:v>-2.9644200000000002E-3</c:v>
                </c:pt>
                <c:pt idx="10841" formatCode="0.00E+00">
                  <c:v>-2.8514E-3</c:v>
                </c:pt>
                <c:pt idx="10842" formatCode="0.00E+00">
                  <c:v>-2.7366700000000001E-3</c:v>
                </c:pt>
                <c:pt idx="10843" formatCode="0.00E+00">
                  <c:v>-2.6202600000000001E-3</c:v>
                </c:pt>
                <c:pt idx="10844" formatCode="0.00E+00">
                  <c:v>-2.5021700000000002E-3</c:v>
                </c:pt>
                <c:pt idx="10845" formatCode="0.00E+00">
                  <c:v>-2.3824200000000001E-3</c:v>
                </c:pt>
                <c:pt idx="10846" formatCode="0.00E+00">
                  <c:v>-2.2610199999999999E-3</c:v>
                </c:pt>
                <c:pt idx="10847" formatCode="0.00E+00">
                  <c:v>-2.1380100000000001E-3</c:v>
                </c:pt>
                <c:pt idx="10848" formatCode="0.00E+00">
                  <c:v>-2.0133899999999999E-3</c:v>
                </c:pt>
                <c:pt idx="10849" formatCode="0.00E+00">
                  <c:v>-1.8871999999999999E-3</c:v>
                </c:pt>
                <c:pt idx="10850" formatCode="0.00E+00">
                  <c:v>-1.75946E-3</c:v>
                </c:pt>
                <c:pt idx="10851" formatCode="0.00E+00">
                  <c:v>-1.6301899999999999E-3</c:v>
                </c:pt>
                <c:pt idx="10852" formatCode="0.00E+00">
                  <c:v>-1.4994299999999999E-3</c:v>
                </c:pt>
                <c:pt idx="10853" formatCode="0.00E+00">
                  <c:v>-1.3672199999999999E-3</c:v>
                </c:pt>
                <c:pt idx="10854" formatCode="0.00E+00">
                  <c:v>-1.23358E-3</c:v>
                </c:pt>
                <c:pt idx="10855" formatCode="0.00E+00">
                  <c:v>-1.09855E-3</c:v>
                </c:pt>
                <c:pt idx="10856" formatCode="0.00E+00">
                  <c:v>-9.6218599999999997E-4</c:v>
                </c:pt>
                <c:pt idx="10857" formatCode="0.00E+00">
                  <c:v>-8.2451900000000001E-4</c:v>
                </c:pt>
                <c:pt idx="10858" formatCode="0.00E+00">
                  <c:v>-6.8559999999999997E-4</c:v>
                </c:pt>
                <c:pt idx="10859" formatCode="0.00E+00">
                  <c:v>-5.4547899999999997E-4</c:v>
                </c:pt>
                <c:pt idx="10860" formatCode="0.00E+00">
                  <c:v>-4.0420799999999998E-4</c:v>
                </c:pt>
                <c:pt idx="10861" formatCode="0.00E+00">
                  <c:v>-2.6184500000000002E-4</c:v>
                </c:pt>
                <c:pt idx="10862" formatCode="0.00E+00">
                  <c:v>-1.18447E-4</c:v>
                </c:pt>
                <c:pt idx="10863" formatCode="0.00E+00">
                  <c:v>2.5921199999999998E-5</c:v>
                </c:pt>
                <c:pt idx="10864" formatCode="0.00E+00">
                  <c:v>1.7119499999999999E-4</c:v>
                </c:pt>
                <c:pt idx="10865" formatCode="0.00E+00">
                  <c:v>3.17306E-4</c:v>
                </c:pt>
                <c:pt idx="10866" formatCode="0.00E+00">
                  <c:v>4.6418000000000002E-4</c:v>
                </c:pt>
                <c:pt idx="10867" formatCode="0.00E+00">
                  <c:v>6.11744E-4</c:v>
                </c:pt>
                <c:pt idx="10868" formatCode="0.00E+00">
                  <c:v>7.5991700000000004E-4</c:v>
                </c:pt>
                <c:pt idx="10869" formatCode="0.00E+00">
                  <c:v>9.0861800000000003E-4</c:v>
                </c:pt>
                <c:pt idx="10870" formatCode="0.00E+00">
                  <c:v>1.05776E-3</c:v>
                </c:pt>
                <c:pt idx="10871" formatCode="0.00E+00">
                  <c:v>1.2072599999999999E-3</c:v>
                </c:pt>
                <c:pt idx="10872" formatCode="0.00E+00">
                  <c:v>1.35702E-3</c:v>
                </c:pt>
                <c:pt idx="10873" formatCode="0.00E+00">
                  <c:v>1.50695E-3</c:v>
                </c:pt>
                <c:pt idx="10874" formatCode="0.00E+00">
                  <c:v>1.6569499999999999E-3</c:v>
                </c:pt>
                <c:pt idx="10875" formatCode="0.00E+00">
                  <c:v>1.8069200000000001E-3</c:v>
                </c:pt>
                <c:pt idx="10876" formatCode="0.00E+00">
                  <c:v>1.9567500000000002E-3</c:v>
                </c:pt>
                <c:pt idx="10877" formatCode="0.00E+00">
                  <c:v>2.1063399999999999E-3</c:v>
                </c:pt>
                <c:pt idx="10878" formatCode="0.00E+00">
                  <c:v>2.2555800000000001E-3</c:v>
                </c:pt>
                <c:pt idx="10879" formatCode="0.00E+00">
                  <c:v>2.4043599999999999E-3</c:v>
                </c:pt>
                <c:pt idx="10880" formatCode="0.00E+00">
                  <c:v>2.5525499999999998E-3</c:v>
                </c:pt>
                <c:pt idx="10881" formatCode="0.00E+00">
                  <c:v>2.7000599999999998E-3</c:v>
                </c:pt>
                <c:pt idx="10882" formatCode="0.00E+00">
                  <c:v>2.8467399999999999E-3</c:v>
                </c:pt>
                <c:pt idx="10883" formatCode="0.00E+00">
                  <c:v>2.99249E-3</c:v>
                </c:pt>
                <c:pt idx="10884" formatCode="0.00E+00">
                  <c:v>3.1371799999999998E-3</c:v>
                </c:pt>
                <c:pt idx="10885" formatCode="0.00E+00">
                  <c:v>3.2806900000000002E-3</c:v>
                </c:pt>
                <c:pt idx="10886" formatCode="0.00E+00">
                  <c:v>3.4228700000000002E-3</c:v>
                </c:pt>
                <c:pt idx="10887" formatCode="0.00E+00">
                  <c:v>3.56361E-3</c:v>
                </c:pt>
                <c:pt idx="10888" formatCode="0.00E+00">
                  <c:v>3.7027800000000001E-3</c:v>
                </c:pt>
                <c:pt idx="10889" formatCode="0.00E+00">
                  <c:v>3.84023E-3</c:v>
                </c:pt>
                <c:pt idx="10890" formatCode="0.00E+00">
                  <c:v>3.9758500000000004E-3</c:v>
                </c:pt>
                <c:pt idx="10891" formatCode="0.00E+00">
                  <c:v>4.1094800000000004E-3</c:v>
                </c:pt>
                <c:pt idx="10892" formatCode="0.00E+00">
                  <c:v>4.241E-3</c:v>
                </c:pt>
                <c:pt idx="10893" formatCode="0.00E+00">
                  <c:v>4.3702799999999998E-3</c:v>
                </c:pt>
                <c:pt idx="10894" formatCode="0.00E+00">
                  <c:v>4.49716E-3</c:v>
                </c:pt>
                <c:pt idx="10895" formatCode="0.00E+00">
                  <c:v>4.6215300000000004E-3</c:v>
                </c:pt>
                <c:pt idx="10896" formatCode="0.00E+00">
                  <c:v>4.7432300000000002E-3</c:v>
                </c:pt>
                <c:pt idx="10897" formatCode="0.00E+00">
                  <c:v>4.86214E-3</c:v>
                </c:pt>
                <c:pt idx="10898" formatCode="0.00E+00">
                  <c:v>4.97811E-3</c:v>
                </c:pt>
                <c:pt idx="10899" formatCode="0.00E+00">
                  <c:v>5.0910199999999999E-3</c:v>
                </c:pt>
                <c:pt idx="10900" formatCode="0.00E+00">
                  <c:v>5.2007199999999998E-3</c:v>
                </c:pt>
                <c:pt idx="10901" formatCode="0.00E+00">
                  <c:v>5.3070799999999996E-3</c:v>
                </c:pt>
                <c:pt idx="10902" formatCode="0.00E+00">
                  <c:v>5.4099700000000001E-3</c:v>
                </c:pt>
                <c:pt idx="10903" formatCode="0.00E+00">
                  <c:v>5.5092500000000003E-3</c:v>
                </c:pt>
                <c:pt idx="10904" formatCode="0.00E+00">
                  <c:v>5.6048000000000001E-3</c:v>
                </c:pt>
                <c:pt idx="10905" formatCode="0.00E+00">
                  <c:v>5.6964900000000002E-3</c:v>
                </c:pt>
                <c:pt idx="10906" formatCode="0.00E+00">
                  <c:v>5.7841899999999998E-3</c:v>
                </c:pt>
                <c:pt idx="10907" formatCode="0.00E+00">
                  <c:v>5.8677800000000004E-3</c:v>
                </c:pt>
                <c:pt idx="10908" formatCode="0.00E+00">
                  <c:v>5.9471400000000001E-3</c:v>
                </c:pt>
                <c:pt idx="10909" formatCode="0.00E+00">
                  <c:v>6.0221500000000004E-3</c:v>
                </c:pt>
                <c:pt idx="10910" formatCode="0.00E+00">
                  <c:v>6.0926900000000004E-3</c:v>
                </c:pt>
                <c:pt idx="10911" formatCode="0.00E+00">
                  <c:v>6.1586599999999998E-3</c:v>
                </c:pt>
                <c:pt idx="10912" formatCode="0.00E+00">
                  <c:v>6.2199300000000003E-3</c:v>
                </c:pt>
                <c:pt idx="10913" formatCode="0.00E+00">
                  <c:v>6.2764199999999996E-3</c:v>
                </c:pt>
                <c:pt idx="10914" formatCode="0.00E+00">
                  <c:v>6.3280100000000002E-3</c:v>
                </c:pt>
                <c:pt idx="10915" formatCode="0.00E+00">
                  <c:v>6.3746200000000001E-3</c:v>
                </c:pt>
                <c:pt idx="10916" formatCode="0.00E+00">
                  <c:v>6.4161399999999999E-3</c:v>
                </c:pt>
                <c:pt idx="10917" formatCode="0.00E+00">
                  <c:v>6.45249E-3</c:v>
                </c:pt>
                <c:pt idx="10918" formatCode="0.00E+00">
                  <c:v>6.4835800000000001E-3</c:v>
                </c:pt>
                <c:pt idx="10919" formatCode="0.00E+00">
                  <c:v>6.5093399999999997E-3</c:v>
                </c:pt>
                <c:pt idx="10920" formatCode="0.00E+00">
                  <c:v>6.5297000000000003E-3</c:v>
                </c:pt>
                <c:pt idx="10921" formatCode="0.00E+00">
                  <c:v>6.5445700000000004E-3</c:v>
                </c:pt>
                <c:pt idx="10922" formatCode="0.00E+00">
                  <c:v>6.5539099999999996E-3</c:v>
                </c:pt>
                <c:pt idx="10923" formatCode="0.00E+00">
                  <c:v>6.5576499999999999E-3</c:v>
                </c:pt>
                <c:pt idx="10924" formatCode="0.00E+00">
                  <c:v>6.55574E-3</c:v>
                </c:pt>
                <c:pt idx="10925" formatCode="0.00E+00">
                  <c:v>6.54814E-3</c:v>
                </c:pt>
                <c:pt idx="10926" formatCode="0.00E+00">
                  <c:v>6.5348000000000003E-3</c:v>
                </c:pt>
                <c:pt idx="10927" formatCode="0.00E+00">
                  <c:v>6.5157000000000001E-3</c:v>
                </c:pt>
                <c:pt idx="10928" formatCode="0.00E+00">
                  <c:v>6.4907899999999998E-3</c:v>
                </c:pt>
                <c:pt idx="10929" formatCode="0.00E+00">
                  <c:v>6.46007E-3</c:v>
                </c:pt>
                <c:pt idx="10930" formatCode="0.00E+00">
                  <c:v>6.4235200000000003E-3</c:v>
                </c:pt>
                <c:pt idx="10931" formatCode="0.00E+00">
                  <c:v>6.3811199999999997E-3</c:v>
                </c:pt>
                <c:pt idx="10932" formatCode="0.00E+00">
                  <c:v>6.3328899999999999E-3</c:v>
                </c:pt>
                <c:pt idx="10933" formatCode="0.00E+00">
                  <c:v>6.2788100000000001E-3</c:v>
                </c:pt>
                <c:pt idx="10934" formatCode="0.00E+00">
                  <c:v>6.2189100000000002E-3</c:v>
                </c:pt>
                <c:pt idx="10935" formatCode="0.00E+00">
                  <c:v>6.1532100000000001E-3</c:v>
                </c:pt>
                <c:pt idx="10936" formatCode="0.00E+00">
                  <c:v>6.0817299999999996E-3</c:v>
                </c:pt>
                <c:pt idx="10937" formatCode="0.00E+00">
                  <c:v>6.0044900000000003E-3</c:v>
                </c:pt>
                <c:pt idx="10938" formatCode="0.00E+00">
                  <c:v>5.9215600000000002E-3</c:v>
                </c:pt>
                <c:pt idx="10939" formatCode="0.00E+00">
                  <c:v>5.8329599999999999E-3</c:v>
                </c:pt>
                <c:pt idx="10940" formatCode="0.00E+00">
                  <c:v>5.7387599999999999E-3</c:v>
                </c:pt>
                <c:pt idx="10941" formatCode="0.00E+00">
                  <c:v>5.6390099999999999E-3</c:v>
                </c:pt>
                <c:pt idx="10942" formatCode="0.00E+00">
                  <c:v>5.5337900000000002E-3</c:v>
                </c:pt>
                <c:pt idx="10943" formatCode="0.00E+00">
                  <c:v>5.4231699999999997E-3</c:v>
                </c:pt>
                <c:pt idx="10944" formatCode="0.00E+00">
                  <c:v>5.3072299999999996E-3</c:v>
                </c:pt>
                <c:pt idx="10945" formatCode="0.00E+00">
                  <c:v>5.1860700000000001E-3</c:v>
                </c:pt>
                <c:pt idx="10946" formatCode="0.00E+00">
                  <c:v>5.0597699999999999E-3</c:v>
                </c:pt>
                <c:pt idx="10947" formatCode="0.00E+00">
                  <c:v>4.9284400000000001E-3</c:v>
                </c:pt>
                <c:pt idx="10948" formatCode="0.00E+00">
                  <c:v>4.7921999999999999E-3</c:v>
                </c:pt>
                <c:pt idx="10949" formatCode="0.00E+00">
                  <c:v>4.6511499999999997E-3</c:v>
                </c:pt>
                <c:pt idx="10950" formatCode="0.00E+00">
                  <c:v>4.5054200000000004E-3</c:v>
                </c:pt>
                <c:pt idx="10951" formatCode="0.00E+00">
                  <c:v>4.3551400000000004E-3</c:v>
                </c:pt>
                <c:pt idx="10952" formatCode="0.00E+00">
                  <c:v>4.2004499999999997E-3</c:v>
                </c:pt>
                <c:pt idx="10953" formatCode="0.00E+00">
                  <c:v>4.04149E-3</c:v>
                </c:pt>
                <c:pt idx="10954" formatCode="0.00E+00">
                  <c:v>3.8784000000000002E-3</c:v>
                </c:pt>
                <c:pt idx="10955" formatCode="0.00E+00">
                  <c:v>3.71135E-3</c:v>
                </c:pt>
                <c:pt idx="10956" formatCode="0.00E+00">
                  <c:v>3.5404799999999999E-3</c:v>
                </c:pt>
                <c:pt idx="10957" formatCode="0.00E+00">
                  <c:v>3.3659800000000002E-3</c:v>
                </c:pt>
                <c:pt idx="10958" formatCode="0.00E+00">
                  <c:v>3.1879899999999999E-3</c:v>
                </c:pt>
                <c:pt idx="10959" formatCode="0.00E+00">
                  <c:v>3.0067100000000001E-3</c:v>
                </c:pt>
                <c:pt idx="10960" formatCode="0.00E+00">
                  <c:v>2.8223100000000002E-3</c:v>
                </c:pt>
                <c:pt idx="10961" formatCode="0.00E+00">
                  <c:v>2.6349899999999998E-3</c:v>
                </c:pt>
                <c:pt idx="10962" formatCode="0.00E+00">
                  <c:v>2.4449200000000002E-3</c:v>
                </c:pt>
                <c:pt idx="10963" formatCode="0.00E+00">
                  <c:v>2.25231E-3</c:v>
                </c:pt>
                <c:pt idx="10964" formatCode="0.00E+00">
                  <c:v>2.05734E-3</c:v>
                </c:pt>
                <c:pt idx="10965" formatCode="0.00E+00">
                  <c:v>1.86023E-3</c:v>
                </c:pt>
                <c:pt idx="10966" formatCode="0.00E+00">
                  <c:v>1.66117E-3</c:v>
                </c:pt>
                <c:pt idx="10967" formatCode="0.00E+00">
                  <c:v>1.46039E-3</c:v>
                </c:pt>
                <c:pt idx="10968" formatCode="0.00E+00">
                  <c:v>1.25814E-3</c:v>
                </c:pt>
                <c:pt idx="10969" formatCode="0.00E+00">
                  <c:v>1.05467E-3</c:v>
                </c:pt>
                <c:pt idx="10970" formatCode="0.00E+00">
                  <c:v>8.5020500000000004E-4</c:v>
                </c:pt>
                <c:pt idx="10971" formatCode="0.00E+00">
                  <c:v>6.4495500000000001E-4</c:v>
                </c:pt>
                <c:pt idx="10972" formatCode="0.00E+00">
                  <c:v>4.3910800000000001E-4</c:v>
                </c:pt>
                <c:pt idx="10973" formatCode="0.00E+00">
                  <c:v>2.3285100000000001E-4</c:v>
                </c:pt>
                <c:pt idx="10974" formatCode="0.00E+00">
                  <c:v>2.6381500000000001E-5</c:v>
                </c:pt>
                <c:pt idx="10975" formatCode="0.00E+00">
                  <c:v>-1.8010199999999999E-4</c:v>
                </c:pt>
                <c:pt idx="10976" formatCode="0.00E+00">
                  <c:v>-3.86399E-4</c:v>
                </c:pt>
                <c:pt idx="10977" formatCode="0.00E+00">
                  <c:v>-5.9230600000000002E-4</c:v>
                </c:pt>
                <c:pt idx="10978" formatCode="0.00E+00">
                  <c:v>-7.97615E-4</c:v>
                </c:pt>
                <c:pt idx="10979" formatCode="0.00E+00">
                  <c:v>-1.00212E-3</c:v>
                </c:pt>
                <c:pt idx="10980" formatCode="0.00E+00">
                  <c:v>-1.2056300000000001E-3</c:v>
                </c:pt>
                <c:pt idx="10981" formatCode="0.00E+00">
                  <c:v>-1.40795E-3</c:v>
                </c:pt>
                <c:pt idx="10982" formatCode="0.00E+00">
                  <c:v>-1.6088700000000001E-3</c:v>
                </c:pt>
                <c:pt idx="10983" formatCode="0.00E+00">
                  <c:v>-1.8081799999999999E-3</c:v>
                </c:pt>
                <c:pt idx="10984" formatCode="0.00E+00">
                  <c:v>-2.0056800000000001E-3</c:v>
                </c:pt>
                <c:pt idx="10985" formatCode="0.00E+00">
                  <c:v>-2.20119E-3</c:v>
                </c:pt>
                <c:pt idx="10986" formatCode="0.00E+00">
                  <c:v>-2.3945199999999998E-3</c:v>
                </c:pt>
                <c:pt idx="10987" formatCode="0.00E+00">
                  <c:v>-2.5854699999999999E-3</c:v>
                </c:pt>
                <c:pt idx="10988" formatCode="0.00E+00">
                  <c:v>-2.77386E-3</c:v>
                </c:pt>
                <c:pt idx="10989" formatCode="0.00E+00">
                  <c:v>-2.9594999999999999E-3</c:v>
                </c:pt>
                <c:pt idx="10990" formatCode="0.00E+00">
                  <c:v>-3.14219E-3</c:v>
                </c:pt>
                <c:pt idx="10991" formatCode="0.00E+00">
                  <c:v>-3.32169E-3</c:v>
                </c:pt>
                <c:pt idx="10992" formatCode="0.00E+00">
                  <c:v>-3.49782E-3</c:v>
                </c:pt>
                <c:pt idx="10993" formatCode="0.00E+00">
                  <c:v>-3.67046E-3</c:v>
                </c:pt>
                <c:pt idx="10994" formatCode="0.00E+00">
                  <c:v>-3.83944E-3</c:v>
                </c:pt>
                <c:pt idx="10995" formatCode="0.00E+00">
                  <c:v>-4.0045999999999997E-3</c:v>
                </c:pt>
                <c:pt idx="10996" formatCode="0.00E+00">
                  <c:v>-4.1657899999999999E-3</c:v>
                </c:pt>
                <c:pt idx="10997" formatCode="0.00E+00">
                  <c:v>-4.3228099999999998E-3</c:v>
                </c:pt>
                <c:pt idx="10998" formatCode="0.00E+00">
                  <c:v>-4.4754699999999996E-3</c:v>
                </c:pt>
                <c:pt idx="10999" formatCode="0.00E+00">
                  <c:v>-4.6236200000000002E-3</c:v>
                </c:pt>
                <c:pt idx="11000" formatCode="0.00E+00">
                  <c:v>-4.7671199999999997E-3</c:v>
                </c:pt>
                <c:pt idx="11001" formatCode="0.00E+00">
                  <c:v>-4.9059000000000004E-3</c:v>
                </c:pt>
                <c:pt idx="11002" formatCode="0.00E+00">
                  <c:v>-5.0398400000000003E-3</c:v>
                </c:pt>
                <c:pt idx="11003" formatCode="0.00E+00">
                  <c:v>-5.1687900000000004E-3</c:v>
                </c:pt>
                <c:pt idx="11004" formatCode="0.00E+00">
                  <c:v>-5.2926300000000004E-3</c:v>
                </c:pt>
                <c:pt idx="11005" formatCode="0.00E+00">
                  <c:v>-5.4112500000000003E-3</c:v>
                </c:pt>
                <c:pt idx="11006" formatCode="0.00E+00">
                  <c:v>-5.5245700000000003E-3</c:v>
                </c:pt>
                <c:pt idx="11007" formatCode="0.00E+00">
                  <c:v>-5.6324699999999997E-3</c:v>
                </c:pt>
                <c:pt idx="11008" formatCode="0.00E+00">
                  <c:v>-5.7348700000000004E-3</c:v>
                </c:pt>
                <c:pt idx="11009" formatCode="0.00E+00">
                  <c:v>-5.8316699999999997E-3</c:v>
                </c:pt>
                <c:pt idx="11010" formatCode="0.00E+00">
                  <c:v>-5.9228099999999997E-3</c:v>
                </c:pt>
                <c:pt idx="11011" formatCode="0.00E+00">
                  <c:v>-6.0082499999999997E-3</c:v>
                </c:pt>
                <c:pt idx="11012" formatCode="0.00E+00">
                  <c:v>-6.0879100000000002E-3</c:v>
                </c:pt>
                <c:pt idx="11013" formatCode="0.00E+00">
                  <c:v>-6.1616500000000003E-3</c:v>
                </c:pt>
                <c:pt idx="11014" formatCode="0.00E+00">
                  <c:v>-6.2294400000000002E-3</c:v>
                </c:pt>
                <c:pt idx="11015" formatCode="0.00E+00">
                  <c:v>-6.2914499999999996E-3</c:v>
                </c:pt>
                <c:pt idx="11016" formatCode="0.00E+00">
                  <c:v>-6.3478400000000004E-3</c:v>
                </c:pt>
                <c:pt idx="11017" formatCode="0.00E+00">
                  <c:v>-6.3985400000000003E-3</c:v>
                </c:pt>
                <c:pt idx="11018" formatCode="0.00E+00">
                  <c:v>-6.4432300000000003E-3</c:v>
                </c:pt>
                <c:pt idx="11019" formatCode="0.00E+00">
                  <c:v>-6.4816400000000003E-3</c:v>
                </c:pt>
                <c:pt idx="11020" formatCode="0.00E+00">
                  <c:v>-6.5137099999999998E-3</c:v>
                </c:pt>
                <c:pt idx="11021" formatCode="0.00E+00">
                  <c:v>-6.5394900000000002E-3</c:v>
                </c:pt>
                <c:pt idx="11022" formatCode="0.00E+00">
                  <c:v>-6.5590700000000002E-3</c:v>
                </c:pt>
                <c:pt idx="11023" formatCode="0.00E+00">
                  <c:v>-6.5724499999999996E-3</c:v>
                </c:pt>
                <c:pt idx="11024" formatCode="0.00E+00">
                  <c:v>-6.5797299999999998E-3</c:v>
                </c:pt>
                <c:pt idx="11025" formatCode="0.00E+00">
                  <c:v>-6.5809800000000002E-3</c:v>
                </c:pt>
                <c:pt idx="11026" formatCode="0.00E+00">
                  <c:v>-6.5763000000000002E-3</c:v>
                </c:pt>
                <c:pt idx="11027" formatCode="0.00E+00">
                  <c:v>-6.5657600000000003E-3</c:v>
                </c:pt>
                <c:pt idx="11028" formatCode="0.00E+00">
                  <c:v>-6.5494999999999998E-3</c:v>
                </c:pt>
                <c:pt idx="11029" formatCode="0.00E+00">
                  <c:v>-6.5276600000000002E-3</c:v>
                </c:pt>
                <c:pt idx="11030" formatCode="0.00E+00">
                  <c:v>-6.5004199999999998E-3</c:v>
                </c:pt>
                <c:pt idx="11031" formatCode="0.00E+00">
                  <c:v>-6.46797E-3</c:v>
                </c:pt>
                <c:pt idx="11032" formatCode="0.00E+00">
                  <c:v>-6.4304200000000001E-3</c:v>
                </c:pt>
                <c:pt idx="11033" formatCode="0.00E+00">
                  <c:v>-6.3879200000000001E-3</c:v>
                </c:pt>
                <c:pt idx="11034" formatCode="0.00E+00">
                  <c:v>-6.34061E-3</c:v>
                </c:pt>
                <c:pt idx="11035" formatCode="0.00E+00">
                  <c:v>-6.2886799999999996E-3</c:v>
                </c:pt>
                <c:pt idx="11036" formatCode="0.00E+00">
                  <c:v>-6.2322100000000002E-3</c:v>
                </c:pt>
                <c:pt idx="11037" formatCode="0.00E+00">
                  <c:v>-6.17119E-3</c:v>
                </c:pt>
                <c:pt idx="11038" formatCode="0.00E+00">
                  <c:v>-6.1056599999999997E-3</c:v>
                </c:pt>
                <c:pt idx="11039" formatCode="0.00E+00">
                  <c:v>-6.0357900000000001E-3</c:v>
                </c:pt>
                <c:pt idx="11040" formatCode="0.00E+00">
                  <c:v>-5.9618800000000001E-3</c:v>
                </c:pt>
                <c:pt idx="11041" formatCode="0.00E+00">
                  <c:v>-5.8842599999999997E-3</c:v>
                </c:pt>
                <c:pt idx="11042" formatCode="0.00E+00">
                  <c:v>-5.8032300000000004E-3</c:v>
                </c:pt>
                <c:pt idx="11043" formatCode="0.00E+00">
                  <c:v>-5.7189800000000002E-3</c:v>
                </c:pt>
                <c:pt idx="11044" formatCode="0.00E+00">
                  <c:v>-5.63169E-3</c:v>
                </c:pt>
                <c:pt idx="11045" formatCode="0.00E+00">
                  <c:v>-5.5414100000000001E-3</c:v>
                </c:pt>
                <c:pt idx="11046" formatCode="0.00E+00">
                  <c:v>-5.4481199999999999E-3</c:v>
                </c:pt>
                <c:pt idx="11047" formatCode="0.00E+00">
                  <c:v>-5.3517499999999997E-3</c:v>
                </c:pt>
                <c:pt idx="11048" formatCode="0.00E+00">
                  <c:v>-5.2523600000000002E-3</c:v>
                </c:pt>
                <c:pt idx="11049" formatCode="0.00E+00">
                  <c:v>-5.1503199999999999E-3</c:v>
                </c:pt>
                <c:pt idx="11050" formatCode="0.00E+00">
                  <c:v>-5.0460799999999997E-3</c:v>
                </c:pt>
                <c:pt idx="11051" formatCode="0.00E+00">
                  <c:v>-4.9398599999999999E-3</c:v>
                </c:pt>
                <c:pt idx="11052" formatCode="0.00E+00">
                  <c:v>-4.8317100000000003E-3</c:v>
                </c:pt>
                <c:pt idx="11053" formatCode="0.00E+00">
                  <c:v>-4.7217700000000001E-3</c:v>
                </c:pt>
                <c:pt idx="11054" formatCode="0.00E+00">
                  <c:v>-4.6103999999999997E-3</c:v>
                </c:pt>
                <c:pt idx="11055" formatCode="0.00E+00">
                  <c:v>-4.4979900000000003E-3</c:v>
                </c:pt>
                <c:pt idx="11056" formatCode="0.00E+00">
                  <c:v>-4.3847499999999998E-3</c:v>
                </c:pt>
                <c:pt idx="11057" formatCode="0.00E+00">
                  <c:v>-4.2707999999999999E-3</c:v>
                </c:pt>
                <c:pt idx="11058" formatCode="0.00E+00">
                  <c:v>-4.15628E-3</c:v>
                </c:pt>
                <c:pt idx="11059" formatCode="0.00E+00">
                  <c:v>-4.0413300000000001E-3</c:v>
                </c:pt>
                <c:pt idx="11060" formatCode="0.00E+00">
                  <c:v>-3.9261000000000001E-3</c:v>
                </c:pt>
                <c:pt idx="11061" formatCode="0.00E+00">
                  <c:v>-3.81073E-3</c:v>
                </c:pt>
                <c:pt idx="11062" formatCode="0.00E+00">
                  <c:v>-3.6952700000000001E-3</c:v>
                </c:pt>
                <c:pt idx="11063" formatCode="0.00E+00">
                  <c:v>-3.5798100000000001E-3</c:v>
                </c:pt>
                <c:pt idx="11064" formatCode="0.00E+00">
                  <c:v>-3.46466E-3</c:v>
                </c:pt>
                <c:pt idx="11065" formatCode="0.00E+00">
                  <c:v>-3.3503500000000002E-3</c:v>
                </c:pt>
                <c:pt idx="11066" formatCode="0.00E+00">
                  <c:v>-3.2373499999999999E-3</c:v>
                </c:pt>
                <c:pt idx="11067" formatCode="0.00E+00">
                  <c:v>-3.1257199999999998E-3</c:v>
                </c:pt>
                <c:pt idx="11068" formatCode="0.00E+00">
                  <c:v>-3.0152299999999998E-3</c:v>
                </c:pt>
                <c:pt idx="11069" formatCode="0.00E+00">
                  <c:v>-2.9057699999999998E-3</c:v>
                </c:pt>
                <c:pt idx="11070" formatCode="0.00E+00">
                  <c:v>-2.79752E-3</c:v>
                </c:pt>
                <c:pt idx="11071" formatCode="0.00E+00">
                  <c:v>-2.6908000000000001E-3</c:v>
                </c:pt>
                <c:pt idx="11072" formatCode="0.00E+00">
                  <c:v>-2.5858600000000002E-3</c:v>
                </c:pt>
                <c:pt idx="11073" formatCode="0.00E+00">
                  <c:v>-2.4827199999999999E-3</c:v>
                </c:pt>
                <c:pt idx="11074" formatCode="0.00E+00">
                  <c:v>-2.3815500000000001E-3</c:v>
                </c:pt>
                <c:pt idx="11075" formatCode="0.00E+00">
                  <c:v>-2.2827300000000002E-3</c:v>
                </c:pt>
                <c:pt idx="11076" formatCode="0.00E+00">
                  <c:v>-2.1865600000000002E-3</c:v>
                </c:pt>
                <c:pt idx="11077" formatCode="0.00E+00">
                  <c:v>-2.0933100000000001E-3</c:v>
                </c:pt>
                <c:pt idx="11078" formatCode="0.00E+00">
                  <c:v>-2.0034100000000002E-3</c:v>
                </c:pt>
                <c:pt idx="11079" formatCode="0.00E+00">
                  <c:v>-1.91723E-3</c:v>
                </c:pt>
                <c:pt idx="11080" formatCode="0.00E+00">
                  <c:v>-1.8348399999999999E-3</c:v>
                </c:pt>
                <c:pt idx="11081" formatCode="0.00E+00">
                  <c:v>-1.7561499999999999E-3</c:v>
                </c:pt>
                <c:pt idx="11082" formatCode="0.00E+00">
                  <c:v>-1.6811899999999999E-3</c:v>
                </c:pt>
                <c:pt idx="11083" formatCode="0.00E+00">
                  <c:v>-1.61023E-3</c:v>
                </c:pt>
                <c:pt idx="11084" formatCode="0.00E+00">
                  <c:v>-1.5434800000000001E-3</c:v>
                </c:pt>
                <c:pt idx="11085" formatCode="0.00E+00">
                  <c:v>-1.4809599999999999E-3</c:v>
                </c:pt>
                <c:pt idx="11086" formatCode="0.00E+00">
                  <c:v>-1.42256E-3</c:v>
                </c:pt>
                <c:pt idx="11087" formatCode="0.00E+00">
                  <c:v>-1.3681699999999999E-3</c:v>
                </c:pt>
                <c:pt idx="11088" formatCode="0.00E+00">
                  <c:v>-1.31777E-3</c:v>
                </c:pt>
                <c:pt idx="11089" formatCode="0.00E+00">
                  <c:v>-1.2715199999999999E-3</c:v>
                </c:pt>
                <c:pt idx="11090" formatCode="0.00E+00">
                  <c:v>-1.22974E-3</c:v>
                </c:pt>
                <c:pt idx="11091" formatCode="0.00E+00">
                  <c:v>-1.1927000000000001E-3</c:v>
                </c:pt>
                <c:pt idx="11092" formatCode="0.00E+00">
                  <c:v>-1.16059E-3</c:v>
                </c:pt>
                <c:pt idx="11093" formatCode="0.00E+00">
                  <c:v>-1.13349E-3</c:v>
                </c:pt>
                <c:pt idx="11094" formatCode="0.00E+00">
                  <c:v>-1.1113900000000001E-3</c:v>
                </c:pt>
                <c:pt idx="11095" formatCode="0.00E+00">
                  <c:v>-1.0940699999999999E-3</c:v>
                </c:pt>
                <c:pt idx="11096" formatCode="0.00E+00">
                  <c:v>-1.08125E-3</c:v>
                </c:pt>
                <c:pt idx="11097" formatCode="0.00E+00">
                  <c:v>-1.0727899999999999E-3</c:v>
                </c:pt>
                <c:pt idx="11098" formatCode="0.00E+00">
                  <c:v>-1.06865E-3</c:v>
                </c:pt>
                <c:pt idx="11099" formatCode="0.00E+00">
                  <c:v>-1.0688500000000001E-3</c:v>
                </c:pt>
                <c:pt idx="11100" formatCode="0.00E+00">
                  <c:v>-1.0734900000000001E-3</c:v>
                </c:pt>
                <c:pt idx="11101" formatCode="0.00E+00">
                  <c:v>-1.0825400000000001E-3</c:v>
                </c:pt>
                <c:pt idx="11102" formatCode="0.00E+00">
                  <c:v>-1.09596E-3</c:v>
                </c:pt>
                <c:pt idx="11103" formatCode="0.00E+00">
                  <c:v>-1.1138000000000001E-3</c:v>
                </c:pt>
                <c:pt idx="11104" formatCode="0.00E+00">
                  <c:v>-1.1362200000000001E-3</c:v>
                </c:pt>
                <c:pt idx="11105" formatCode="0.00E+00">
                  <c:v>-1.16333E-3</c:v>
                </c:pt>
                <c:pt idx="11106" formatCode="0.00E+00">
                  <c:v>-1.1952099999999999E-3</c:v>
                </c:pt>
                <c:pt idx="11107" formatCode="0.00E+00">
                  <c:v>-1.2319399999999999E-3</c:v>
                </c:pt>
                <c:pt idx="11108" formatCode="0.00E+00">
                  <c:v>-1.27356E-3</c:v>
                </c:pt>
                <c:pt idx="11109" formatCode="0.00E+00">
                  <c:v>-1.3199100000000001E-3</c:v>
                </c:pt>
                <c:pt idx="11110" formatCode="0.00E+00">
                  <c:v>-1.37068E-3</c:v>
                </c:pt>
                <c:pt idx="11111" formatCode="0.00E+00">
                  <c:v>-1.4255699999999999E-3</c:v>
                </c:pt>
                <c:pt idx="11112" formatCode="0.00E+00">
                  <c:v>-1.48434E-3</c:v>
                </c:pt>
                <c:pt idx="11113" formatCode="0.00E+00">
                  <c:v>-1.54674E-3</c:v>
                </c:pt>
                <c:pt idx="11114" formatCode="0.00E+00">
                  <c:v>-1.6125600000000001E-3</c:v>
                </c:pt>
                <c:pt idx="11115" formatCode="0.00E+00">
                  <c:v>-1.68187E-3</c:v>
                </c:pt>
                <c:pt idx="11116" formatCode="0.00E+00">
                  <c:v>-1.75497E-3</c:v>
                </c:pt>
                <c:pt idx="11117" formatCode="0.00E+00">
                  <c:v>-1.8319E-3</c:v>
                </c:pt>
                <c:pt idx="11118" formatCode="0.00E+00">
                  <c:v>-1.9122E-3</c:v>
                </c:pt>
                <c:pt idx="11119" formatCode="0.00E+00">
                  <c:v>-1.9952899999999998E-3</c:v>
                </c:pt>
                <c:pt idx="11120" formatCode="0.00E+00">
                  <c:v>-2.0808799999999998E-3</c:v>
                </c:pt>
                <c:pt idx="11121" formatCode="0.00E+00">
                  <c:v>-2.16899E-3</c:v>
                </c:pt>
                <c:pt idx="11122" formatCode="0.00E+00">
                  <c:v>-2.25961E-3</c:v>
                </c:pt>
                <c:pt idx="11123" formatCode="0.00E+00">
                  <c:v>-2.3526200000000001E-3</c:v>
                </c:pt>
                <c:pt idx="11124" formatCode="0.00E+00">
                  <c:v>-2.4479900000000001E-3</c:v>
                </c:pt>
                <c:pt idx="11125" formatCode="0.00E+00">
                  <c:v>-2.5457100000000001E-3</c:v>
                </c:pt>
                <c:pt idx="11126" formatCode="0.00E+00">
                  <c:v>-2.6457099999999999E-3</c:v>
                </c:pt>
                <c:pt idx="11127" formatCode="0.00E+00">
                  <c:v>-2.748E-3</c:v>
                </c:pt>
                <c:pt idx="11128" formatCode="0.00E+00">
                  <c:v>-2.8527399999999999E-3</c:v>
                </c:pt>
                <c:pt idx="11129" formatCode="0.00E+00">
                  <c:v>-2.95985E-3</c:v>
                </c:pt>
                <c:pt idx="11130" formatCode="0.00E+00">
                  <c:v>-3.0688E-3</c:v>
                </c:pt>
                <c:pt idx="11131" formatCode="0.00E+00">
                  <c:v>-3.1790999999999998E-3</c:v>
                </c:pt>
                <c:pt idx="11132" formatCode="0.00E+00">
                  <c:v>-3.2906099999999998E-3</c:v>
                </c:pt>
                <c:pt idx="11133" formatCode="0.00E+00">
                  <c:v>-3.4034400000000002E-3</c:v>
                </c:pt>
                <c:pt idx="11134" formatCode="0.00E+00">
                  <c:v>-3.5176299999999999E-3</c:v>
                </c:pt>
                <c:pt idx="11135" formatCode="0.00E+00">
                  <c:v>-3.6329399999999999E-3</c:v>
                </c:pt>
                <c:pt idx="11136" formatCode="0.00E+00">
                  <c:v>-3.7490399999999999E-3</c:v>
                </c:pt>
                <c:pt idx="11137" formatCode="0.00E+00">
                  <c:v>-3.8656900000000002E-3</c:v>
                </c:pt>
                <c:pt idx="11138" formatCode="0.00E+00">
                  <c:v>-3.9828199999999998E-3</c:v>
                </c:pt>
                <c:pt idx="11139" formatCode="0.00E+00">
                  <c:v>-4.1003400000000001E-3</c:v>
                </c:pt>
                <c:pt idx="11140" formatCode="0.00E+00">
                  <c:v>-4.2181299999999996E-3</c:v>
                </c:pt>
                <c:pt idx="11141" formatCode="0.00E+00">
                  <c:v>-4.3359399999999999E-3</c:v>
                </c:pt>
                <c:pt idx="11142" formatCode="0.00E+00">
                  <c:v>-4.4534800000000001E-3</c:v>
                </c:pt>
                <c:pt idx="11143" formatCode="0.00E+00">
                  <c:v>-4.5704400000000003E-3</c:v>
                </c:pt>
                <c:pt idx="11144" formatCode="0.00E+00">
                  <c:v>-4.6865700000000001E-3</c:v>
                </c:pt>
                <c:pt idx="11145" formatCode="0.00E+00">
                  <c:v>-4.8018000000000002E-3</c:v>
                </c:pt>
                <c:pt idx="11146" formatCode="0.00E+00">
                  <c:v>-4.9163799999999997E-3</c:v>
                </c:pt>
                <c:pt idx="11147" formatCode="0.00E+00">
                  <c:v>-5.03055E-3</c:v>
                </c:pt>
                <c:pt idx="11148" formatCode="0.00E+00">
                  <c:v>-5.1441000000000004E-3</c:v>
                </c:pt>
                <c:pt idx="11149" formatCode="0.00E+00">
                  <c:v>-5.2565399999999997E-3</c:v>
                </c:pt>
                <c:pt idx="11150" formatCode="0.00E+00">
                  <c:v>-5.3675099999999998E-3</c:v>
                </c:pt>
                <c:pt idx="11151" formatCode="0.00E+00">
                  <c:v>-5.4768500000000001E-3</c:v>
                </c:pt>
                <c:pt idx="11152" formatCode="0.00E+00">
                  <c:v>-5.58466E-3</c:v>
                </c:pt>
                <c:pt idx="11153" formatCode="0.00E+00">
                  <c:v>-5.6909999999999999E-3</c:v>
                </c:pt>
                <c:pt idx="11154" formatCode="0.00E+00">
                  <c:v>-5.79555E-3</c:v>
                </c:pt>
                <c:pt idx="11155" formatCode="0.00E+00">
                  <c:v>-5.8978399999999997E-3</c:v>
                </c:pt>
                <c:pt idx="11156" formatCode="0.00E+00">
                  <c:v>-5.9977900000000002E-3</c:v>
                </c:pt>
                <c:pt idx="11157" formatCode="0.00E+00">
                  <c:v>-6.0957299999999997E-3</c:v>
                </c:pt>
                <c:pt idx="11158" formatCode="0.00E+00">
                  <c:v>-6.1919200000000001E-3</c:v>
                </c:pt>
                <c:pt idx="11159" formatCode="0.00E+00">
                  <c:v>-6.2862300000000003E-3</c:v>
                </c:pt>
                <c:pt idx="11160" formatCode="0.00E+00">
                  <c:v>-6.3784000000000002E-3</c:v>
                </c:pt>
                <c:pt idx="11161" formatCode="0.00E+00">
                  <c:v>-6.4682400000000001E-3</c:v>
                </c:pt>
                <c:pt idx="11162" formatCode="0.00E+00">
                  <c:v>-6.5553800000000004E-3</c:v>
                </c:pt>
                <c:pt idx="11163" formatCode="0.00E+00">
                  <c:v>-6.6390800000000003E-3</c:v>
                </c:pt>
                <c:pt idx="11164" formatCode="0.00E+00">
                  <c:v>-6.7186800000000003E-3</c:v>
                </c:pt>
                <c:pt idx="11165" formatCode="0.00E+00">
                  <c:v>-6.7942699999999998E-3</c:v>
                </c:pt>
                <c:pt idx="11166" formatCode="0.00E+00">
                  <c:v>-6.8664399999999997E-3</c:v>
                </c:pt>
                <c:pt idx="11167" formatCode="0.00E+00">
                  <c:v>-6.9355099999999998E-3</c:v>
                </c:pt>
                <c:pt idx="11168" formatCode="0.00E+00">
                  <c:v>-7.0013499999999999E-3</c:v>
                </c:pt>
                <c:pt idx="11169" formatCode="0.00E+00">
                  <c:v>-7.0637399999999998E-3</c:v>
                </c:pt>
                <c:pt idx="11170" formatCode="0.00E+00">
                  <c:v>-7.1225400000000001E-3</c:v>
                </c:pt>
                <c:pt idx="11171" formatCode="0.00E+00">
                  <c:v>-7.1776100000000001E-3</c:v>
                </c:pt>
                <c:pt idx="11172" formatCode="0.00E+00">
                  <c:v>-7.2287300000000001E-3</c:v>
                </c:pt>
                <c:pt idx="11173" formatCode="0.00E+00">
                  <c:v>-7.2758900000000001E-3</c:v>
                </c:pt>
                <c:pt idx="11174" formatCode="0.00E+00">
                  <c:v>-7.3192800000000001E-3</c:v>
                </c:pt>
                <c:pt idx="11175" formatCode="0.00E+00">
                  <c:v>-7.3589700000000003E-3</c:v>
                </c:pt>
                <c:pt idx="11176" formatCode="0.00E+00">
                  <c:v>-7.3949899999999997E-3</c:v>
                </c:pt>
                <c:pt idx="11177" formatCode="0.00E+00">
                  <c:v>-7.4276100000000003E-3</c:v>
                </c:pt>
                <c:pt idx="11178" formatCode="0.00E+00">
                  <c:v>-7.4571799999999999E-3</c:v>
                </c:pt>
                <c:pt idx="11179" formatCode="0.00E+00">
                  <c:v>-7.4838700000000001E-3</c:v>
                </c:pt>
                <c:pt idx="11180" formatCode="0.00E+00">
                  <c:v>-7.5075599999999999E-3</c:v>
                </c:pt>
                <c:pt idx="11181" formatCode="0.00E+00">
                  <c:v>-7.5281000000000002E-3</c:v>
                </c:pt>
                <c:pt idx="11182" formatCode="0.00E+00">
                  <c:v>-7.5454399999999996E-3</c:v>
                </c:pt>
                <c:pt idx="11183" formatCode="0.00E+00">
                  <c:v>-7.5595899999999997E-3</c:v>
                </c:pt>
                <c:pt idx="11184" formatCode="0.00E+00">
                  <c:v>-7.5705700000000004E-3</c:v>
                </c:pt>
                <c:pt idx="11185" formatCode="0.00E+00">
                  <c:v>-7.5783600000000001E-3</c:v>
                </c:pt>
                <c:pt idx="11186" formatCode="0.00E+00">
                  <c:v>-7.5829499999999998E-3</c:v>
                </c:pt>
                <c:pt idx="11187" formatCode="0.00E+00">
                  <c:v>-7.5843500000000001E-3</c:v>
                </c:pt>
                <c:pt idx="11188" formatCode="0.00E+00">
                  <c:v>-7.5826299999999999E-3</c:v>
                </c:pt>
                <c:pt idx="11189" formatCode="0.00E+00">
                  <c:v>-7.5779899999999997E-3</c:v>
                </c:pt>
                <c:pt idx="11190" formatCode="0.00E+00">
                  <c:v>-7.57079E-3</c:v>
                </c:pt>
                <c:pt idx="11191" formatCode="0.00E+00">
                  <c:v>-7.5613199999999998E-3</c:v>
                </c:pt>
                <c:pt idx="11192" formatCode="0.00E+00">
                  <c:v>-7.5497300000000002E-3</c:v>
                </c:pt>
                <c:pt idx="11193" formatCode="0.00E+00">
                  <c:v>-7.5359900000000002E-3</c:v>
                </c:pt>
                <c:pt idx="11194" formatCode="0.00E+00">
                  <c:v>-7.5200600000000003E-3</c:v>
                </c:pt>
                <c:pt idx="11195" formatCode="0.00E+00">
                  <c:v>-7.5020599999999996E-3</c:v>
                </c:pt>
                <c:pt idx="11196" formatCode="0.00E+00">
                  <c:v>-7.4824100000000001E-3</c:v>
                </c:pt>
                <c:pt idx="11197" formatCode="0.00E+00">
                  <c:v>-7.46169E-3</c:v>
                </c:pt>
                <c:pt idx="11198" formatCode="0.00E+00">
                  <c:v>-7.4401800000000002E-3</c:v>
                </c:pt>
                <c:pt idx="11199" formatCode="0.00E+00">
                  <c:v>-7.4180000000000001E-3</c:v>
                </c:pt>
                <c:pt idx="11200" formatCode="0.00E+00">
                  <c:v>-7.3953200000000004E-3</c:v>
                </c:pt>
                <c:pt idx="11201" formatCode="0.00E+00">
                  <c:v>-7.3723399999999998E-3</c:v>
                </c:pt>
                <c:pt idx="11202" formatCode="0.00E+00">
                  <c:v>-7.3490999999999999E-3</c:v>
                </c:pt>
                <c:pt idx="11203" formatCode="0.00E+00">
                  <c:v>-7.3255400000000002E-3</c:v>
                </c:pt>
                <c:pt idx="11204" formatCode="0.00E+00">
                  <c:v>-7.3014799999999999E-3</c:v>
                </c:pt>
                <c:pt idx="11205" formatCode="0.00E+00">
                  <c:v>-7.2769499999999999E-3</c:v>
                </c:pt>
                <c:pt idx="11206" formatCode="0.00E+00">
                  <c:v>-7.25225E-3</c:v>
                </c:pt>
                <c:pt idx="11207" formatCode="0.00E+00">
                  <c:v>-7.2276399999999996E-3</c:v>
                </c:pt>
                <c:pt idx="11208" formatCode="0.00E+00">
                  <c:v>-7.20332E-3</c:v>
                </c:pt>
                <c:pt idx="11209" formatCode="0.00E+00">
                  <c:v>-7.1795100000000001E-3</c:v>
                </c:pt>
                <c:pt idx="11210" formatCode="0.00E+00">
                  <c:v>-7.1564200000000001E-3</c:v>
                </c:pt>
                <c:pt idx="11211" formatCode="0.00E+00">
                  <c:v>-7.1339899999999998E-3</c:v>
                </c:pt>
                <c:pt idx="11212" formatCode="0.00E+00">
                  <c:v>-7.11176E-3</c:v>
                </c:pt>
                <c:pt idx="11213" formatCode="0.00E+00">
                  <c:v>-7.0890900000000001E-3</c:v>
                </c:pt>
                <c:pt idx="11214" formatCode="0.00E+00">
                  <c:v>-7.0656399999999998E-3</c:v>
                </c:pt>
                <c:pt idx="11215" formatCode="0.00E+00">
                  <c:v>-7.0414700000000002E-3</c:v>
                </c:pt>
                <c:pt idx="11216" formatCode="0.00E+00">
                  <c:v>-7.0165599999999998E-3</c:v>
                </c:pt>
                <c:pt idx="11217" formatCode="0.00E+00">
                  <c:v>-6.9909000000000004E-3</c:v>
                </c:pt>
                <c:pt idx="11218" formatCode="0.00E+00">
                  <c:v>-6.9649400000000002E-3</c:v>
                </c:pt>
                <c:pt idx="11219" formatCode="0.00E+00">
                  <c:v>-6.9394499999999998E-3</c:v>
                </c:pt>
                <c:pt idx="11220" formatCode="0.00E+00">
                  <c:v>-6.9149199999999997E-3</c:v>
                </c:pt>
                <c:pt idx="11221" formatCode="0.00E+00">
                  <c:v>-6.8915000000000001E-3</c:v>
                </c:pt>
                <c:pt idx="11222" formatCode="0.00E+00">
                  <c:v>-6.8691100000000003E-3</c:v>
                </c:pt>
                <c:pt idx="11223" formatCode="0.00E+00">
                  <c:v>-6.8477199999999998E-3</c:v>
                </c:pt>
                <c:pt idx="11224" formatCode="0.00E+00">
                  <c:v>-6.8275300000000001E-3</c:v>
                </c:pt>
                <c:pt idx="11225" formatCode="0.00E+00">
                  <c:v>-6.8088699999999999E-3</c:v>
                </c:pt>
                <c:pt idx="11226" formatCode="0.00E+00">
                  <c:v>-6.7920100000000002E-3</c:v>
                </c:pt>
                <c:pt idx="11227" formatCode="0.00E+00">
                  <c:v>-6.7773299999999998E-3</c:v>
                </c:pt>
                <c:pt idx="11228" formatCode="0.00E+00">
                  <c:v>-6.7651300000000003E-3</c:v>
                </c:pt>
                <c:pt idx="11229" formatCode="0.00E+00">
                  <c:v>-6.75553E-3</c:v>
                </c:pt>
                <c:pt idx="11230" formatCode="0.00E+00">
                  <c:v>-6.7485899999999996E-3</c:v>
                </c:pt>
                <c:pt idx="11231" formatCode="0.00E+00">
                  <c:v>-6.7445300000000003E-3</c:v>
                </c:pt>
                <c:pt idx="11232" formatCode="0.00E+00">
                  <c:v>-6.7434399999999999E-3</c:v>
                </c:pt>
                <c:pt idx="11233" formatCode="0.00E+00">
                  <c:v>-6.7450000000000001E-3</c:v>
                </c:pt>
                <c:pt idx="11234" formatCode="0.00E+00">
                  <c:v>-6.7485699999999997E-3</c:v>
                </c:pt>
                <c:pt idx="11235" formatCode="0.00E+00">
                  <c:v>-6.7535299999999998E-3</c:v>
                </c:pt>
                <c:pt idx="11236" formatCode="0.00E+00">
                  <c:v>-6.7595199999999998E-3</c:v>
                </c:pt>
                <c:pt idx="11237" formatCode="0.00E+00">
                  <c:v>-6.7664999999999999E-3</c:v>
                </c:pt>
                <c:pt idx="11238" formatCode="0.00E+00">
                  <c:v>-6.77452E-3</c:v>
                </c:pt>
                <c:pt idx="11239" formatCode="0.00E+00">
                  <c:v>-6.7836499999999996E-3</c:v>
                </c:pt>
                <c:pt idx="11240" formatCode="0.00E+00">
                  <c:v>-6.7939799999999998E-3</c:v>
                </c:pt>
                <c:pt idx="11241" formatCode="0.00E+00">
                  <c:v>-6.8060000000000004E-3</c:v>
                </c:pt>
                <c:pt idx="11242" formatCode="0.00E+00">
                  <c:v>-6.8205399999999999E-3</c:v>
                </c:pt>
                <c:pt idx="11243" formatCode="0.00E+00">
                  <c:v>-6.8381900000000001E-3</c:v>
                </c:pt>
                <c:pt idx="11244" formatCode="0.00E+00">
                  <c:v>-6.8588399999999997E-3</c:v>
                </c:pt>
                <c:pt idx="11245" formatCode="0.00E+00">
                  <c:v>-6.88201E-3</c:v>
                </c:pt>
                <c:pt idx="11246" formatCode="0.00E+00">
                  <c:v>-6.9073900000000002E-3</c:v>
                </c:pt>
                <c:pt idx="11247" formatCode="0.00E+00">
                  <c:v>-6.9349499999999996E-3</c:v>
                </c:pt>
                <c:pt idx="11248" formatCode="0.00E+00">
                  <c:v>-6.9648799999999997E-3</c:v>
                </c:pt>
                <c:pt idx="11249" formatCode="0.00E+00">
                  <c:v>-6.9976099999999996E-3</c:v>
                </c:pt>
                <c:pt idx="11250" formatCode="0.00E+00">
                  <c:v>-7.0336499999999998E-3</c:v>
                </c:pt>
                <c:pt idx="11251" formatCode="0.00E+00">
                  <c:v>-7.0732800000000004E-3</c:v>
                </c:pt>
                <c:pt idx="11252" formatCode="0.00E+00">
                  <c:v>-7.1164899999999996E-3</c:v>
                </c:pt>
                <c:pt idx="11253" formatCode="0.00E+00">
                  <c:v>-7.16317E-3</c:v>
                </c:pt>
                <c:pt idx="11254" formatCode="0.00E+00">
                  <c:v>-7.2134299999999998E-3</c:v>
                </c:pt>
                <c:pt idx="11255" formatCode="0.00E+00">
                  <c:v>-7.2674899999999997E-3</c:v>
                </c:pt>
                <c:pt idx="11256" formatCode="0.00E+00">
                  <c:v>-7.3256500000000004E-3</c:v>
                </c:pt>
                <c:pt idx="11257" formatCode="0.00E+00">
                  <c:v>-7.3879899999999997E-3</c:v>
                </c:pt>
                <c:pt idx="11258" formatCode="0.00E+00">
                  <c:v>-7.4543400000000003E-3</c:v>
                </c:pt>
                <c:pt idx="11259" formatCode="0.00E+00">
                  <c:v>-7.52463E-3</c:v>
                </c:pt>
                <c:pt idx="11260" formatCode="0.00E+00">
                  <c:v>-7.5987800000000003E-3</c:v>
                </c:pt>
                <c:pt idx="11261" formatCode="0.00E+00">
                  <c:v>-7.6763200000000004E-3</c:v>
                </c:pt>
                <c:pt idx="11262" formatCode="0.00E+00">
                  <c:v>-7.7565000000000004E-3</c:v>
                </c:pt>
                <c:pt idx="11263" formatCode="0.00E+00">
                  <c:v>-7.8386500000000008E-3</c:v>
                </c:pt>
                <c:pt idx="11264" formatCode="0.00E+00">
                  <c:v>-7.9225400000000005E-3</c:v>
                </c:pt>
                <c:pt idx="11265" formatCode="0.00E+00">
                  <c:v>-8.0081200000000005E-3</c:v>
                </c:pt>
                <c:pt idx="11266" formatCode="0.00E+00">
                  <c:v>-8.0949300000000002E-3</c:v>
                </c:pt>
                <c:pt idx="11267" formatCode="0.00E+00">
                  <c:v>-8.1825200000000004E-3</c:v>
                </c:pt>
                <c:pt idx="11268" formatCode="0.00E+00">
                  <c:v>-8.2709499999999991E-3</c:v>
                </c:pt>
                <c:pt idx="11269" formatCode="0.00E+00">
                  <c:v>-8.3605899999999993E-3</c:v>
                </c:pt>
                <c:pt idx="11270" formatCode="0.00E+00">
                  <c:v>-8.4515900000000001E-3</c:v>
                </c:pt>
                <c:pt idx="11271" formatCode="0.00E+00">
                  <c:v>-8.5440399999999993E-3</c:v>
                </c:pt>
                <c:pt idx="11272" formatCode="0.00E+00">
                  <c:v>-8.6381700000000006E-3</c:v>
                </c:pt>
                <c:pt idx="11273" formatCode="0.00E+00">
                  <c:v>-8.7341199999999997E-3</c:v>
                </c:pt>
                <c:pt idx="11274" formatCode="0.00E+00">
                  <c:v>-8.8319799999999997E-3</c:v>
                </c:pt>
                <c:pt idx="11275" formatCode="0.00E+00">
                  <c:v>-8.9319399999999993E-3</c:v>
                </c:pt>
                <c:pt idx="11276" formatCode="0.00E+00">
                  <c:v>-9.03406E-3</c:v>
                </c:pt>
                <c:pt idx="11277" formatCode="0.00E+00">
                  <c:v>-9.1382300000000007E-3</c:v>
                </c:pt>
                <c:pt idx="11278" formatCode="0.00E+00">
                  <c:v>-9.2441899999999994E-3</c:v>
                </c:pt>
                <c:pt idx="11279" formatCode="0.00E+00">
                  <c:v>-9.3514199999999992E-3</c:v>
                </c:pt>
                <c:pt idx="11280" formatCode="0.00E+00">
                  <c:v>-9.45936E-3</c:v>
                </c:pt>
                <c:pt idx="11281" formatCode="0.00E+00">
                  <c:v>-9.56802E-3</c:v>
                </c:pt>
                <c:pt idx="11282" formatCode="0.00E+00">
                  <c:v>-9.6777400000000006E-3</c:v>
                </c:pt>
                <c:pt idx="11283" formatCode="0.00E+00">
                  <c:v>-9.7885799999999999E-3</c:v>
                </c:pt>
                <c:pt idx="11284" formatCode="0.00E+00">
                  <c:v>-9.8999799999999992E-3</c:v>
                </c:pt>
                <c:pt idx="11285">
                  <c:v>-1.00108E-2</c:v>
                </c:pt>
                <c:pt idx="11286">
                  <c:v>-1.0120199999999999E-2</c:v>
                </c:pt>
                <c:pt idx="11287">
                  <c:v>-1.02275E-2</c:v>
                </c:pt>
                <c:pt idx="11288">
                  <c:v>-1.0333200000000001E-2</c:v>
                </c:pt>
                <c:pt idx="11289">
                  <c:v>-1.04371E-2</c:v>
                </c:pt>
                <c:pt idx="11290">
                  <c:v>-1.05389E-2</c:v>
                </c:pt>
                <c:pt idx="11291">
                  <c:v>-1.0638399999999999E-2</c:v>
                </c:pt>
                <c:pt idx="11292">
                  <c:v>-1.0736600000000001E-2</c:v>
                </c:pt>
                <c:pt idx="11293">
                  <c:v>-1.08337E-2</c:v>
                </c:pt>
                <c:pt idx="11294">
                  <c:v>-1.09295E-2</c:v>
                </c:pt>
                <c:pt idx="11295">
                  <c:v>-1.10235E-2</c:v>
                </c:pt>
                <c:pt idx="11296">
                  <c:v>-1.11155E-2</c:v>
                </c:pt>
                <c:pt idx="11297">
                  <c:v>-1.1204799999999999E-2</c:v>
                </c:pt>
                <c:pt idx="11298">
                  <c:v>-1.12911E-2</c:v>
                </c:pt>
                <c:pt idx="11299">
                  <c:v>-1.1374799999999999E-2</c:v>
                </c:pt>
                <c:pt idx="11300">
                  <c:v>-1.14567E-2</c:v>
                </c:pt>
                <c:pt idx="11301">
                  <c:v>-1.15373E-2</c:v>
                </c:pt>
                <c:pt idx="11302">
                  <c:v>-1.1616700000000001E-2</c:v>
                </c:pt>
                <c:pt idx="11303">
                  <c:v>-1.16948E-2</c:v>
                </c:pt>
                <c:pt idx="11304">
                  <c:v>-1.17713E-2</c:v>
                </c:pt>
                <c:pt idx="11305">
                  <c:v>-1.18456E-2</c:v>
                </c:pt>
                <c:pt idx="11306">
                  <c:v>-1.1917499999999999E-2</c:v>
                </c:pt>
                <c:pt idx="11307">
                  <c:v>-1.19866E-2</c:v>
                </c:pt>
                <c:pt idx="11308">
                  <c:v>-1.2053100000000001E-2</c:v>
                </c:pt>
                <c:pt idx="11309">
                  <c:v>-1.2116999999999999E-2</c:v>
                </c:pt>
                <c:pt idx="11310">
                  <c:v>-1.21783E-2</c:v>
                </c:pt>
                <c:pt idx="11311">
                  <c:v>-1.22364E-2</c:v>
                </c:pt>
                <c:pt idx="11312">
                  <c:v>-1.22913E-2</c:v>
                </c:pt>
                <c:pt idx="11313">
                  <c:v>-1.2343099999999999E-2</c:v>
                </c:pt>
                <c:pt idx="11314">
                  <c:v>-1.23921E-2</c:v>
                </c:pt>
                <c:pt idx="11315">
                  <c:v>-1.2438599999999999E-2</c:v>
                </c:pt>
                <c:pt idx="11316">
                  <c:v>-1.24828E-2</c:v>
                </c:pt>
                <c:pt idx="11317">
                  <c:v>-1.25247E-2</c:v>
                </c:pt>
                <c:pt idx="11318">
                  <c:v>-1.25641E-2</c:v>
                </c:pt>
                <c:pt idx="11319">
                  <c:v>-1.2600800000000001E-2</c:v>
                </c:pt>
                <c:pt idx="11320">
                  <c:v>-1.2634599999999999E-2</c:v>
                </c:pt>
                <c:pt idx="11321">
                  <c:v>-1.2665600000000001E-2</c:v>
                </c:pt>
                <c:pt idx="11322">
                  <c:v>-1.26941E-2</c:v>
                </c:pt>
                <c:pt idx="11323">
                  <c:v>-1.27203E-2</c:v>
                </c:pt>
                <c:pt idx="11324">
                  <c:v>-1.2744200000000001E-2</c:v>
                </c:pt>
                <c:pt idx="11325">
                  <c:v>-1.27657E-2</c:v>
                </c:pt>
                <c:pt idx="11326">
                  <c:v>-1.27847E-2</c:v>
                </c:pt>
                <c:pt idx="11327">
                  <c:v>-1.2801099999999999E-2</c:v>
                </c:pt>
                <c:pt idx="11328">
                  <c:v>-1.28145E-2</c:v>
                </c:pt>
                <c:pt idx="11329">
                  <c:v>-1.2824500000000001E-2</c:v>
                </c:pt>
                <c:pt idx="11330">
                  <c:v>-1.2830599999999999E-2</c:v>
                </c:pt>
                <c:pt idx="11331">
                  <c:v>-1.2833000000000001E-2</c:v>
                </c:pt>
                <c:pt idx="11332">
                  <c:v>-1.28325E-2</c:v>
                </c:pt>
                <c:pt idx="11333">
                  <c:v>-1.28296E-2</c:v>
                </c:pt>
                <c:pt idx="11334">
                  <c:v>-1.28246E-2</c:v>
                </c:pt>
                <c:pt idx="11335">
                  <c:v>-1.2817200000000001E-2</c:v>
                </c:pt>
                <c:pt idx="11336">
                  <c:v>-1.28066E-2</c:v>
                </c:pt>
                <c:pt idx="11337">
                  <c:v>-1.27925E-2</c:v>
                </c:pt>
                <c:pt idx="11338">
                  <c:v>-1.27753E-2</c:v>
                </c:pt>
                <c:pt idx="11339">
                  <c:v>-1.2755000000000001E-2</c:v>
                </c:pt>
                <c:pt idx="11340">
                  <c:v>-1.2731599999999999E-2</c:v>
                </c:pt>
                <c:pt idx="11341">
                  <c:v>-1.2705299999999999E-2</c:v>
                </c:pt>
                <c:pt idx="11342">
                  <c:v>-1.26769E-2</c:v>
                </c:pt>
                <c:pt idx="11343">
                  <c:v>-1.2646900000000001E-2</c:v>
                </c:pt>
                <c:pt idx="11344">
                  <c:v>-1.2615299999999999E-2</c:v>
                </c:pt>
                <c:pt idx="11345">
                  <c:v>-1.2582400000000001E-2</c:v>
                </c:pt>
                <c:pt idx="11346">
                  <c:v>-1.25481E-2</c:v>
                </c:pt>
                <c:pt idx="11347">
                  <c:v>-1.2511899999999999E-2</c:v>
                </c:pt>
                <c:pt idx="11348">
                  <c:v>-1.24733E-2</c:v>
                </c:pt>
                <c:pt idx="11349">
                  <c:v>-1.2432800000000001E-2</c:v>
                </c:pt>
                <c:pt idx="11350">
                  <c:v>-1.23914E-2</c:v>
                </c:pt>
                <c:pt idx="11351">
                  <c:v>-1.2349799999999999E-2</c:v>
                </c:pt>
                <c:pt idx="11352">
                  <c:v>-1.23082E-2</c:v>
                </c:pt>
                <c:pt idx="11353">
                  <c:v>-1.22664E-2</c:v>
                </c:pt>
                <c:pt idx="11354">
                  <c:v>-1.22238E-2</c:v>
                </c:pt>
                <c:pt idx="11355">
                  <c:v>-1.2179799999999999E-2</c:v>
                </c:pt>
                <c:pt idx="11356">
                  <c:v>-1.2133700000000001E-2</c:v>
                </c:pt>
                <c:pt idx="11357">
                  <c:v>-1.20856E-2</c:v>
                </c:pt>
                <c:pt idx="11358">
                  <c:v>-1.2036099999999999E-2</c:v>
                </c:pt>
                <c:pt idx="11359">
                  <c:v>-1.19858E-2</c:v>
                </c:pt>
                <c:pt idx="11360">
                  <c:v>-1.19344E-2</c:v>
                </c:pt>
                <c:pt idx="11361">
                  <c:v>-1.1882E-2</c:v>
                </c:pt>
                <c:pt idx="11362">
                  <c:v>-1.1828999999999999E-2</c:v>
                </c:pt>
                <c:pt idx="11363">
                  <c:v>-1.1776E-2</c:v>
                </c:pt>
                <c:pt idx="11364">
                  <c:v>-1.17234E-2</c:v>
                </c:pt>
                <c:pt idx="11365">
                  <c:v>-1.16717E-2</c:v>
                </c:pt>
                <c:pt idx="11366">
                  <c:v>-1.16215E-2</c:v>
                </c:pt>
                <c:pt idx="11367">
                  <c:v>-1.1573200000000001E-2</c:v>
                </c:pt>
                <c:pt idx="11368">
                  <c:v>-1.1526399999999999E-2</c:v>
                </c:pt>
                <c:pt idx="11369">
                  <c:v>-1.14809E-2</c:v>
                </c:pt>
                <c:pt idx="11370">
                  <c:v>-1.14366E-2</c:v>
                </c:pt>
                <c:pt idx="11371">
                  <c:v>-1.13934E-2</c:v>
                </c:pt>
                <c:pt idx="11372">
                  <c:v>-1.1351099999999999E-2</c:v>
                </c:pt>
                <c:pt idx="11373">
                  <c:v>-1.1309899999999999E-2</c:v>
                </c:pt>
                <c:pt idx="11374">
                  <c:v>-1.1269700000000001E-2</c:v>
                </c:pt>
                <c:pt idx="11375">
                  <c:v>-1.1230199999999999E-2</c:v>
                </c:pt>
                <c:pt idx="11376">
                  <c:v>-1.11915E-2</c:v>
                </c:pt>
                <c:pt idx="11377">
                  <c:v>-1.11536E-2</c:v>
                </c:pt>
                <c:pt idx="11378">
                  <c:v>-1.11164E-2</c:v>
                </c:pt>
                <c:pt idx="11379">
                  <c:v>-1.10797E-2</c:v>
                </c:pt>
                <c:pt idx="11380">
                  <c:v>-1.1043499999999999E-2</c:v>
                </c:pt>
                <c:pt idx="11381">
                  <c:v>-1.1008199999999999E-2</c:v>
                </c:pt>
                <c:pt idx="11382">
                  <c:v>-1.09742E-2</c:v>
                </c:pt>
                <c:pt idx="11383">
                  <c:v>-1.0942E-2</c:v>
                </c:pt>
                <c:pt idx="11384">
                  <c:v>-1.0911300000000001E-2</c:v>
                </c:pt>
                <c:pt idx="11385">
                  <c:v>-1.08821E-2</c:v>
                </c:pt>
                <c:pt idx="11386">
                  <c:v>-1.08544E-2</c:v>
                </c:pt>
                <c:pt idx="11387">
                  <c:v>-1.08282E-2</c:v>
                </c:pt>
                <c:pt idx="11388">
                  <c:v>-1.08028E-2</c:v>
                </c:pt>
                <c:pt idx="11389">
                  <c:v>-1.0777800000000001E-2</c:v>
                </c:pt>
                <c:pt idx="11390">
                  <c:v>-1.0752899999999999E-2</c:v>
                </c:pt>
                <c:pt idx="11391">
                  <c:v>-1.07283E-2</c:v>
                </c:pt>
                <c:pt idx="11392">
                  <c:v>-1.07043E-2</c:v>
                </c:pt>
                <c:pt idx="11393">
                  <c:v>-1.0681599999999999E-2</c:v>
                </c:pt>
                <c:pt idx="11394">
                  <c:v>-1.06607E-2</c:v>
                </c:pt>
                <c:pt idx="11395">
                  <c:v>-1.0641599999999999E-2</c:v>
                </c:pt>
                <c:pt idx="11396">
                  <c:v>-1.0624099999999999E-2</c:v>
                </c:pt>
                <c:pt idx="11397">
                  <c:v>-1.0608100000000001E-2</c:v>
                </c:pt>
                <c:pt idx="11398">
                  <c:v>-1.0593399999999999E-2</c:v>
                </c:pt>
                <c:pt idx="11399">
                  <c:v>-1.05802E-2</c:v>
                </c:pt>
                <c:pt idx="11400">
                  <c:v>-1.0568900000000001E-2</c:v>
                </c:pt>
                <c:pt idx="11401">
                  <c:v>-1.056E-2</c:v>
                </c:pt>
                <c:pt idx="11402">
                  <c:v>-1.05535E-2</c:v>
                </c:pt>
                <c:pt idx="11403">
                  <c:v>-1.05498E-2</c:v>
                </c:pt>
                <c:pt idx="11404">
                  <c:v>-1.0548399999999999E-2</c:v>
                </c:pt>
                <c:pt idx="11405">
                  <c:v>-1.0548500000000001E-2</c:v>
                </c:pt>
                <c:pt idx="11406">
                  <c:v>-1.05495E-2</c:v>
                </c:pt>
                <c:pt idx="11407">
                  <c:v>-1.0551E-2</c:v>
                </c:pt>
                <c:pt idx="11408">
                  <c:v>-1.05533E-2</c:v>
                </c:pt>
                <c:pt idx="11409">
                  <c:v>-1.05571E-2</c:v>
                </c:pt>
                <c:pt idx="11410">
                  <c:v>-1.05632E-2</c:v>
                </c:pt>
                <c:pt idx="11411">
                  <c:v>-1.05716E-2</c:v>
                </c:pt>
                <c:pt idx="11412">
                  <c:v>-1.0581800000000001E-2</c:v>
                </c:pt>
                <c:pt idx="11413">
                  <c:v>-1.0592600000000001E-2</c:v>
                </c:pt>
                <c:pt idx="11414">
                  <c:v>-1.06033E-2</c:v>
                </c:pt>
                <c:pt idx="11415">
                  <c:v>-1.0614E-2</c:v>
                </c:pt>
                <c:pt idx="11416">
                  <c:v>-1.06252E-2</c:v>
                </c:pt>
                <c:pt idx="11417">
                  <c:v>-1.0636700000000001E-2</c:v>
                </c:pt>
                <c:pt idx="11418">
                  <c:v>-1.0648599999999999E-2</c:v>
                </c:pt>
                <c:pt idx="11419">
                  <c:v>-1.06611E-2</c:v>
                </c:pt>
                <c:pt idx="11420">
                  <c:v>-1.0674400000000001E-2</c:v>
                </c:pt>
                <c:pt idx="11421">
                  <c:v>-1.0688E-2</c:v>
                </c:pt>
                <c:pt idx="11422">
                  <c:v>-1.07017E-2</c:v>
                </c:pt>
                <c:pt idx="11423">
                  <c:v>-1.0715499999999999E-2</c:v>
                </c:pt>
                <c:pt idx="11424">
                  <c:v>-1.0729000000000001E-2</c:v>
                </c:pt>
                <c:pt idx="11425">
                  <c:v>-1.0742399999999999E-2</c:v>
                </c:pt>
                <c:pt idx="11426">
                  <c:v>-1.0755499999999999E-2</c:v>
                </c:pt>
                <c:pt idx="11427">
                  <c:v>-1.07686E-2</c:v>
                </c:pt>
                <c:pt idx="11428">
                  <c:v>-1.0781900000000001E-2</c:v>
                </c:pt>
                <c:pt idx="11429">
                  <c:v>-1.07952E-2</c:v>
                </c:pt>
                <c:pt idx="11430">
                  <c:v>-1.08085E-2</c:v>
                </c:pt>
                <c:pt idx="11431">
                  <c:v>-1.08217E-2</c:v>
                </c:pt>
                <c:pt idx="11432">
                  <c:v>-1.08345E-2</c:v>
                </c:pt>
                <c:pt idx="11433">
                  <c:v>-1.08462E-2</c:v>
                </c:pt>
                <c:pt idx="11434">
                  <c:v>-1.0856299999999999E-2</c:v>
                </c:pt>
                <c:pt idx="11435">
                  <c:v>-1.08647E-2</c:v>
                </c:pt>
                <c:pt idx="11436">
                  <c:v>-1.08714E-2</c:v>
                </c:pt>
                <c:pt idx="11437">
                  <c:v>-1.08764E-2</c:v>
                </c:pt>
                <c:pt idx="11438">
                  <c:v>-1.08796E-2</c:v>
                </c:pt>
                <c:pt idx="11439">
                  <c:v>-1.0880600000000001E-2</c:v>
                </c:pt>
                <c:pt idx="11440">
                  <c:v>-1.0879099999999999E-2</c:v>
                </c:pt>
                <c:pt idx="11441">
                  <c:v>-1.0874E-2</c:v>
                </c:pt>
                <c:pt idx="11442">
                  <c:v>-1.0864800000000001E-2</c:v>
                </c:pt>
                <c:pt idx="11443">
                  <c:v>-1.08523E-2</c:v>
                </c:pt>
                <c:pt idx="11444">
                  <c:v>-1.08375E-2</c:v>
                </c:pt>
                <c:pt idx="11445">
                  <c:v>-1.0820700000000001E-2</c:v>
                </c:pt>
                <c:pt idx="11446">
                  <c:v>-1.0801699999999999E-2</c:v>
                </c:pt>
                <c:pt idx="11447">
                  <c:v>-1.0780700000000001E-2</c:v>
                </c:pt>
                <c:pt idx="11448">
                  <c:v>-1.07584E-2</c:v>
                </c:pt>
                <c:pt idx="11449">
                  <c:v>-1.0734799999999999E-2</c:v>
                </c:pt>
                <c:pt idx="11450">
                  <c:v>-1.07095E-2</c:v>
                </c:pt>
                <c:pt idx="11451">
                  <c:v>-1.06821E-2</c:v>
                </c:pt>
                <c:pt idx="11452">
                  <c:v>-1.06528E-2</c:v>
                </c:pt>
                <c:pt idx="11453">
                  <c:v>-1.0622100000000001E-2</c:v>
                </c:pt>
                <c:pt idx="11454">
                  <c:v>-1.0589899999999999E-2</c:v>
                </c:pt>
                <c:pt idx="11455">
                  <c:v>-1.05559E-2</c:v>
                </c:pt>
                <c:pt idx="11456">
                  <c:v>-1.05197E-2</c:v>
                </c:pt>
                <c:pt idx="11457">
                  <c:v>-1.0480400000000001E-2</c:v>
                </c:pt>
                <c:pt idx="11458">
                  <c:v>-1.04376E-2</c:v>
                </c:pt>
                <c:pt idx="11459">
                  <c:v>-1.0392200000000001E-2</c:v>
                </c:pt>
                <c:pt idx="11460">
                  <c:v>-1.03453E-2</c:v>
                </c:pt>
                <c:pt idx="11461">
                  <c:v>-1.02974E-2</c:v>
                </c:pt>
                <c:pt idx="11462">
                  <c:v>-1.02481E-2</c:v>
                </c:pt>
                <c:pt idx="11463">
                  <c:v>-1.01966E-2</c:v>
                </c:pt>
                <c:pt idx="11464">
                  <c:v>-1.0142200000000001E-2</c:v>
                </c:pt>
                <c:pt idx="11465">
                  <c:v>-1.0084900000000001E-2</c:v>
                </c:pt>
                <c:pt idx="11466">
                  <c:v>-1.0024699999999999E-2</c:v>
                </c:pt>
                <c:pt idx="11467" formatCode="0.00E+00">
                  <c:v>-9.9618099999999998E-3</c:v>
                </c:pt>
                <c:pt idx="11468" formatCode="0.00E+00">
                  <c:v>-9.8963699999999998E-3</c:v>
                </c:pt>
                <c:pt idx="11469" formatCode="0.00E+00">
                  <c:v>-9.8284800000000005E-3</c:v>
                </c:pt>
                <c:pt idx="11470" formatCode="0.00E+00">
                  <c:v>-9.7582899999999993E-3</c:v>
                </c:pt>
                <c:pt idx="11471" formatCode="0.00E+00">
                  <c:v>-9.6862000000000007E-3</c:v>
                </c:pt>
                <c:pt idx="11472" formatCode="0.00E+00">
                  <c:v>-9.6126100000000006E-3</c:v>
                </c:pt>
                <c:pt idx="11473" formatCode="0.00E+00">
                  <c:v>-9.5376499999999999E-3</c:v>
                </c:pt>
                <c:pt idx="11474" formatCode="0.00E+00">
                  <c:v>-9.4612700000000008E-3</c:v>
                </c:pt>
                <c:pt idx="11475" formatCode="0.00E+00">
                  <c:v>-9.3834299999999999E-3</c:v>
                </c:pt>
                <c:pt idx="11476" formatCode="0.00E+00">
                  <c:v>-9.3043399999999995E-3</c:v>
                </c:pt>
                <c:pt idx="11477" formatCode="0.00E+00">
                  <c:v>-9.2244700000000002E-3</c:v>
                </c:pt>
                <c:pt idx="11478" formatCode="0.00E+00">
                  <c:v>-9.1441500000000002E-3</c:v>
                </c:pt>
                <c:pt idx="11479" formatCode="0.00E+00">
                  <c:v>-9.0635500000000001E-3</c:v>
                </c:pt>
                <c:pt idx="11480" formatCode="0.00E+00">
                  <c:v>-8.9828300000000007E-3</c:v>
                </c:pt>
                <c:pt idx="11481" formatCode="0.00E+00">
                  <c:v>-8.9019700000000004E-3</c:v>
                </c:pt>
                <c:pt idx="11482" formatCode="0.00E+00">
                  <c:v>-8.8206799999999991E-3</c:v>
                </c:pt>
                <c:pt idx="11483" formatCode="0.00E+00">
                  <c:v>-8.7386700000000005E-3</c:v>
                </c:pt>
                <c:pt idx="11484" formatCode="0.00E+00">
                  <c:v>-8.6558899999999994E-3</c:v>
                </c:pt>
                <c:pt idx="11485" formatCode="0.00E+00">
                  <c:v>-8.57255E-3</c:v>
                </c:pt>
                <c:pt idx="11486" formatCode="0.00E+00">
                  <c:v>-8.4889100000000006E-3</c:v>
                </c:pt>
                <c:pt idx="11487" formatCode="0.00E+00">
                  <c:v>-8.4049899999999993E-3</c:v>
                </c:pt>
                <c:pt idx="11488" formatCode="0.00E+00">
                  <c:v>-8.3208699999999993E-3</c:v>
                </c:pt>
                <c:pt idx="11489" formatCode="0.00E+00">
                  <c:v>-8.2368000000000007E-3</c:v>
                </c:pt>
                <c:pt idx="11490" formatCode="0.00E+00">
                  <c:v>-8.15251E-3</c:v>
                </c:pt>
                <c:pt idx="11491" formatCode="0.00E+00">
                  <c:v>-8.0671600000000003E-3</c:v>
                </c:pt>
                <c:pt idx="11492" formatCode="0.00E+00">
                  <c:v>-7.9803800000000005E-3</c:v>
                </c:pt>
                <c:pt idx="11493" formatCode="0.00E+00">
                  <c:v>-7.8927300000000006E-3</c:v>
                </c:pt>
                <c:pt idx="11494" formatCode="0.00E+00">
                  <c:v>-7.8049900000000004E-3</c:v>
                </c:pt>
                <c:pt idx="11495" formatCode="0.00E+00">
                  <c:v>-7.7175000000000004E-3</c:v>
                </c:pt>
                <c:pt idx="11496" formatCode="0.00E+00">
                  <c:v>-7.6303999999999999E-3</c:v>
                </c:pt>
                <c:pt idx="11497" formatCode="0.00E+00">
                  <c:v>-7.5440100000000003E-3</c:v>
                </c:pt>
                <c:pt idx="11498" formatCode="0.00E+00">
                  <c:v>-7.4587500000000001E-3</c:v>
                </c:pt>
                <c:pt idx="11499" formatCode="0.00E+00">
                  <c:v>-7.3747600000000002E-3</c:v>
                </c:pt>
                <c:pt idx="11500" formatCode="0.00E+00">
                  <c:v>-7.2917700000000004E-3</c:v>
                </c:pt>
                <c:pt idx="11501" formatCode="0.00E+00">
                  <c:v>-7.2093699999999997E-3</c:v>
                </c:pt>
                <c:pt idx="11502" formatCode="0.00E+00">
                  <c:v>-7.1275599999999998E-3</c:v>
                </c:pt>
                <c:pt idx="11503" formatCode="0.00E+00">
                  <c:v>-7.0468500000000003E-3</c:v>
                </c:pt>
                <c:pt idx="11504" formatCode="0.00E+00">
                  <c:v>-6.9678400000000003E-3</c:v>
                </c:pt>
                <c:pt idx="11505" formatCode="0.00E+00">
                  <c:v>-6.8908800000000003E-3</c:v>
                </c:pt>
                <c:pt idx="11506" formatCode="0.00E+00">
                  <c:v>-6.8160399999999998E-3</c:v>
                </c:pt>
                <c:pt idx="11507" formatCode="0.00E+00">
                  <c:v>-6.7433399999999996E-3</c:v>
                </c:pt>
                <c:pt idx="11508" formatCode="0.00E+00">
                  <c:v>-6.6727899999999996E-3</c:v>
                </c:pt>
                <c:pt idx="11509" formatCode="0.00E+00">
                  <c:v>-6.6046000000000004E-3</c:v>
                </c:pt>
                <c:pt idx="11510" formatCode="0.00E+00">
                  <c:v>-6.5391700000000004E-3</c:v>
                </c:pt>
                <c:pt idx="11511" formatCode="0.00E+00">
                  <c:v>-6.4769500000000004E-3</c:v>
                </c:pt>
                <c:pt idx="11512" formatCode="0.00E+00">
                  <c:v>-6.4184400000000001E-3</c:v>
                </c:pt>
                <c:pt idx="11513" formatCode="0.00E+00">
                  <c:v>-6.3639300000000003E-3</c:v>
                </c:pt>
                <c:pt idx="11514" formatCode="0.00E+00">
                  <c:v>-6.3134999999999997E-3</c:v>
                </c:pt>
                <c:pt idx="11515" formatCode="0.00E+00">
                  <c:v>-6.2670099999999999E-3</c:v>
                </c:pt>
                <c:pt idx="11516" formatCode="0.00E+00">
                  <c:v>-6.2244500000000003E-3</c:v>
                </c:pt>
                <c:pt idx="11517" formatCode="0.00E+00">
                  <c:v>-6.1858599999999996E-3</c:v>
                </c:pt>
                <c:pt idx="11518" formatCode="0.00E+00">
                  <c:v>-6.1509800000000003E-3</c:v>
                </c:pt>
                <c:pt idx="11519" formatCode="0.00E+00">
                  <c:v>-6.1193999999999997E-3</c:v>
                </c:pt>
                <c:pt idx="11520" formatCode="0.00E+00">
                  <c:v>-6.0911100000000003E-3</c:v>
                </c:pt>
                <c:pt idx="11521" formatCode="0.00E+00">
                  <c:v>-6.0665199999999997E-3</c:v>
                </c:pt>
                <c:pt idx="11522" formatCode="0.00E+00">
                  <c:v>-6.0460899999999996E-3</c:v>
                </c:pt>
                <c:pt idx="11523" formatCode="0.00E+00">
                  <c:v>-6.0299200000000002E-3</c:v>
                </c:pt>
                <c:pt idx="11524" formatCode="0.00E+00">
                  <c:v>-6.0178300000000001E-3</c:v>
                </c:pt>
                <c:pt idx="11525" formatCode="0.00E+00">
                  <c:v>-6.0097400000000004E-3</c:v>
                </c:pt>
                <c:pt idx="11526" formatCode="0.00E+00">
                  <c:v>-6.0058500000000001E-3</c:v>
                </c:pt>
                <c:pt idx="11527" formatCode="0.00E+00">
                  <c:v>-6.0066700000000004E-3</c:v>
                </c:pt>
                <c:pt idx="11528" formatCode="0.00E+00">
                  <c:v>-6.0126700000000003E-3</c:v>
                </c:pt>
                <c:pt idx="11529" formatCode="0.00E+00">
                  <c:v>-6.0241499999999998E-3</c:v>
                </c:pt>
                <c:pt idx="11530" formatCode="0.00E+00">
                  <c:v>-6.0412799999999996E-3</c:v>
                </c:pt>
                <c:pt idx="11531" formatCode="0.00E+00">
                  <c:v>-6.0641799999999997E-3</c:v>
                </c:pt>
                <c:pt idx="11532" formatCode="0.00E+00">
                  <c:v>-6.0928700000000002E-3</c:v>
                </c:pt>
                <c:pt idx="11533" formatCode="0.00E+00">
                  <c:v>-6.1272799999999997E-3</c:v>
                </c:pt>
                <c:pt idx="11534" formatCode="0.00E+00">
                  <c:v>-6.1673500000000003E-3</c:v>
                </c:pt>
                <c:pt idx="11535" formatCode="0.00E+00">
                  <c:v>-6.2131E-3</c:v>
                </c:pt>
                <c:pt idx="11536" formatCode="0.00E+00">
                  <c:v>-6.2645799999999996E-3</c:v>
                </c:pt>
                <c:pt idx="11537" formatCode="0.00E+00">
                  <c:v>-6.3216799999999997E-3</c:v>
                </c:pt>
                <c:pt idx="11538" formatCode="0.00E+00">
                  <c:v>-6.3839700000000001E-3</c:v>
                </c:pt>
                <c:pt idx="11539" formatCode="0.00E+00">
                  <c:v>-6.4510599999999998E-3</c:v>
                </c:pt>
                <c:pt idx="11540" formatCode="0.00E+00">
                  <c:v>-6.52274E-3</c:v>
                </c:pt>
                <c:pt idx="11541" formatCode="0.00E+00">
                  <c:v>-6.5989200000000003E-3</c:v>
                </c:pt>
                <c:pt idx="11542" formatCode="0.00E+00">
                  <c:v>-6.6793399999999998E-3</c:v>
                </c:pt>
                <c:pt idx="11543" formatCode="0.00E+00">
                  <c:v>-6.7636700000000003E-3</c:v>
                </c:pt>
                <c:pt idx="11544" formatCode="0.00E+00">
                  <c:v>-6.8515499999999997E-3</c:v>
                </c:pt>
                <c:pt idx="11545" formatCode="0.00E+00">
                  <c:v>-6.94263E-3</c:v>
                </c:pt>
                <c:pt idx="11546" formatCode="0.00E+00">
                  <c:v>-7.0366100000000004E-3</c:v>
                </c:pt>
                <c:pt idx="11547" formatCode="0.00E+00">
                  <c:v>-7.1334099999999998E-3</c:v>
                </c:pt>
                <c:pt idx="11548" formatCode="0.00E+00">
                  <c:v>-7.2330600000000004E-3</c:v>
                </c:pt>
                <c:pt idx="11549" formatCode="0.00E+00">
                  <c:v>-7.3356899999999997E-3</c:v>
                </c:pt>
                <c:pt idx="11550" formatCode="0.00E+00">
                  <c:v>-7.4413099999999996E-3</c:v>
                </c:pt>
                <c:pt idx="11551" formatCode="0.00E+00">
                  <c:v>-7.5496000000000001E-3</c:v>
                </c:pt>
                <c:pt idx="11552" formatCode="0.00E+00">
                  <c:v>-7.6602700000000003E-3</c:v>
                </c:pt>
                <c:pt idx="11553" formatCode="0.00E+00">
                  <c:v>-7.7733899999999998E-3</c:v>
                </c:pt>
                <c:pt idx="11554" formatCode="0.00E+00">
                  <c:v>-7.8890599999999998E-3</c:v>
                </c:pt>
                <c:pt idx="11555" formatCode="0.00E+00">
                  <c:v>-8.0071099999999996E-3</c:v>
                </c:pt>
                <c:pt idx="11556" formatCode="0.00E+00">
                  <c:v>-8.12738E-3</c:v>
                </c:pt>
                <c:pt idx="11557" formatCode="0.00E+00">
                  <c:v>-8.2498899999999993E-3</c:v>
                </c:pt>
                <c:pt idx="11558" formatCode="0.00E+00">
                  <c:v>-8.3747800000000001E-3</c:v>
                </c:pt>
                <c:pt idx="11559" formatCode="0.00E+00">
                  <c:v>-8.5021300000000001E-3</c:v>
                </c:pt>
                <c:pt idx="11560" formatCode="0.00E+00">
                  <c:v>-8.6319399999999994E-3</c:v>
                </c:pt>
                <c:pt idx="11561" formatCode="0.00E+00">
                  <c:v>-8.7642599999999994E-3</c:v>
                </c:pt>
                <c:pt idx="11562" formatCode="0.00E+00">
                  <c:v>-8.8992600000000009E-3</c:v>
                </c:pt>
                <c:pt idx="11563" formatCode="0.00E+00">
                  <c:v>-9.0369400000000003E-3</c:v>
                </c:pt>
                <c:pt idx="11564" formatCode="0.00E+00">
                  <c:v>-9.1770099999999993E-3</c:v>
                </c:pt>
                <c:pt idx="11565" formatCode="0.00E+00">
                  <c:v>-9.3189399999999995E-3</c:v>
                </c:pt>
                <c:pt idx="11566" formatCode="0.00E+00">
                  <c:v>-9.4621700000000006E-3</c:v>
                </c:pt>
                <c:pt idx="11567" formatCode="0.00E+00">
                  <c:v>-9.6063899999999994E-3</c:v>
                </c:pt>
                <c:pt idx="11568" formatCode="0.00E+00">
                  <c:v>-9.7512499999999995E-3</c:v>
                </c:pt>
                <c:pt idx="11569" formatCode="0.00E+00">
                  <c:v>-9.8962400000000006E-3</c:v>
                </c:pt>
                <c:pt idx="11570">
                  <c:v>-1.0041E-2</c:v>
                </c:pt>
                <c:pt idx="11571">
                  <c:v>-1.01853E-2</c:v>
                </c:pt>
                <c:pt idx="11572">
                  <c:v>-1.0328800000000001E-2</c:v>
                </c:pt>
                <c:pt idx="11573">
                  <c:v>-1.04714E-2</c:v>
                </c:pt>
                <c:pt idx="11574">
                  <c:v>-1.06126E-2</c:v>
                </c:pt>
                <c:pt idx="11575">
                  <c:v>-1.07522E-2</c:v>
                </c:pt>
                <c:pt idx="11576">
                  <c:v>-1.0890199999999999E-2</c:v>
                </c:pt>
                <c:pt idx="11577">
                  <c:v>-1.1026299999999999E-2</c:v>
                </c:pt>
                <c:pt idx="11578">
                  <c:v>-1.11608E-2</c:v>
                </c:pt>
                <c:pt idx="11579">
                  <c:v>-1.1294E-2</c:v>
                </c:pt>
                <c:pt idx="11580">
                  <c:v>-1.1426199999999999E-2</c:v>
                </c:pt>
                <c:pt idx="11581">
                  <c:v>-1.1557400000000001E-2</c:v>
                </c:pt>
                <c:pt idx="11582">
                  <c:v>-1.1687599999999999E-2</c:v>
                </c:pt>
                <c:pt idx="11583">
                  <c:v>-1.1816399999999999E-2</c:v>
                </c:pt>
                <c:pt idx="11584">
                  <c:v>-1.19436E-2</c:v>
                </c:pt>
                <c:pt idx="11585">
                  <c:v>-1.20687E-2</c:v>
                </c:pt>
                <c:pt idx="11586">
                  <c:v>-1.21916E-2</c:v>
                </c:pt>
                <c:pt idx="11587">
                  <c:v>-1.2311799999999999E-2</c:v>
                </c:pt>
                <c:pt idx="11588">
                  <c:v>-1.2429000000000001E-2</c:v>
                </c:pt>
                <c:pt idx="11589">
                  <c:v>-1.2543199999999999E-2</c:v>
                </c:pt>
                <c:pt idx="11590">
                  <c:v>-1.2654200000000001E-2</c:v>
                </c:pt>
                <c:pt idx="11591">
                  <c:v>-1.27619E-2</c:v>
                </c:pt>
                <c:pt idx="11592">
                  <c:v>-1.28662E-2</c:v>
                </c:pt>
                <c:pt idx="11593">
                  <c:v>-1.2966399999999999E-2</c:v>
                </c:pt>
                <c:pt idx="11594">
                  <c:v>-1.30622E-2</c:v>
                </c:pt>
                <c:pt idx="11595">
                  <c:v>-1.3154000000000001E-2</c:v>
                </c:pt>
                <c:pt idx="11596">
                  <c:v>-1.3240200000000001E-2</c:v>
                </c:pt>
                <c:pt idx="11597">
                  <c:v>-1.33168E-2</c:v>
                </c:pt>
                <c:pt idx="11598">
                  <c:v>-1.3384200000000001E-2</c:v>
                </c:pt>
                <c:pt idx="11599">
                  <c:v>-1.3447300000000001E-2</c:v>
                </c:pt>
                <c:pt idx="11600">
                  <c:v>-1.35064E-2</c:v>
                </c:pt>
                <c:pt idx="11601">
                  <c:v>-1.3559E-2</c:v>
                </c:pt>
                <c:pt idx="11602">
                  <c:v>-1.36052E-2</c:v>
                </c:pt>
                <c:pt idx="11603">
                  <c:v>-1.3646E-2</c:v>
                </c:pt>
                <c:pt idx="11604">
                  <c:v>-1.3681E-2</c:v>
                </c:pt>
                <c:pt idx="11605">
                  <c:v>-1.371E-2</c:v>
                </c:pt>
                <c:pt idx="11606">
                  <c:v>-1.3732400000000001E-2</c:v>
                </c:pt>
                <c:pt idx="11607">
                  <c:v>-1.3748099999999999E-2</c:v>
                </c:pt>
                <c:pt idx="11608">
                  <c:v>-1.3757200000000001E-2</c:v>
                </c:pt>
                <c:pt idx="11609">
                  <c:v>-1.37599E-2</c:v>
                </c:pt>
                <c:pt idx="11610">
                  <c:v>-1.3756600000000001E-2</c:v>
                </c:pt>
                <c:pt idx="11611">
                  <c:v>-1.37473E-2</c:v>
                </c:pt>
                <c:pt idx="11612">
                  <c:v>-1.37322E-2</c:v>
                </c:pt>
                <c:pt idx="11613">
                  <c:v>-1.37117E-2</c:v>
                </c:pt>
                <c:pt idx="11614">
                  <c:v>-1.3686E-2</c:v>
                </c:pt>
                <c:pt idx="11615">
                  <c:v>-1.3655E-2</c:v>
                </c:pt>
                <c:pt idx="11616">
                  <c:v>-1.3618699999999999E-2</c:v>
                </c:pt>
                <c:pt idx="11617">
                  <c:v>-1.3576700000000001E-2</c:v>
                </c:pt>
                <c:pt idx="11618">
                  <c:v>-1.3529100000000001E-2</c:v>
                </c:pt>
                <c:pt idx="11619">
                  <c:v>-1.34752E-2</c:v>
                </c:pt>
                <c:pt idx="11620">
                  <c:v>-1.3414799999999999E-2</c:v>
                </c:pt>
                <c:pt idx="11621">
                  <c:v>-1.33478E-2</c:v>
                </c:pt>
                <c:pt idx="11622">
                  <c:v>-1.32739E-2</c:v>
                </c:pt>
                <c:pt idx="11623">
                  <c:v>-1.31932E-2</c:v>
                </c:pt>
                <c:pt idx="11624">
                  <c:v>-1.31056E-2</c:v>
                </c:pt>
                <c:pt idx="11625">
                  <c:v>-1.30113E-2</c:v>
                </c:pt>
                <c:pt idx="11626">
                  <c:v>-1.29102E-2</c:v>
                </c:pt>
                <c:pt idx="11627">
                  <c:v>-1.28022E-2</c:v>
                </c:pt>
                <c:pt idx="11628">
                  <c:v>-1.26873E-2</c:v>
                </c:pt>
                <c:pt idx="11629">
                  <c:v>-1.25659E-2</c:v>
                </c:pt>
                <c:pt idx="11630">
                  <c:v>-1.24385E-2</c:v>
                </c:pt>
                <c:pt idx="11631">
                  <c:v>-1.23055E-2</c:v>
                </c:pt>
                <c:pt idx="11632">
                  <c:v>-1.21672E-2</c:v>
                </c:pt>
                <c:pt idx="11633">
                  <c:v>-1.20237E-2</c:v>
                </c:pt>
                <c:pt idx="11634">
                  <c:v>-1.1875399999999999E-2</c:v>
                </c:pt>
                <c:pt idx="11635">
                  <c:v>-1.17225E-2</c:v>
                </c:pt>
                <c:pt idx="11636">
                  <c:v>-1.1564899999999999E-2</c:v>
                </c:pt>
                <c:pt idx="11637">
                  <c:v>-1.1402499999999999E-2</c:v>
                </c:pt>
                <c:pt idx="11638">
                  <c:v>-1.12354E-2</c:v>
                </c:pt>
                <c:pt idx="11639">
                  <c:v>-1.10641E-2</c:v>
                </c:pt>
                <c:pt idx="11640">
                  <c:v>-1.0888800000000001E-2</c:v>
                </c:pt>
                <c:pt idx="11641">
                  <c:v>-1.07096E-2</c:v>
                </c:pt>
                <c:pt idx="11642">
                  <c:v>-1.0526499999999999E-2</c:v>
                </c:pt>
                <c:pt idx="11643">
                  <c:v>-1.0339599999999999E-2</c:v>
                </c:pt>
                <c:pt idx="11644">
                  <c:v>-1.0148900000000001E-2</c:v>
                </c:pt>
                <c:pt idx="11645" formatCode="0.00E+00">
                  <c:v>-9.9552500000000006E-3</c:v>
                </c:pt>
                <c:pt idx="11646" formatCode="0.00E+00">
                  <c:v>-9.7573999999999994E-3</c:v>
                </c:pt>
                <c:pt idx="11647" formatCode="0.00E+00">
                  <c:v>-9.5514399999999996E-3</c:v>
                </c:pt>
                <c:pt idx="11648" formatCode="0.00E+00">
                  <c:v>-9.3380500000000005E-3</c:v>
                </c:pt>
                <c:pt idx="11649" formatCode="0.00E+00">
                  <c:v>-9.1224400000000008E-3</c:v>
                </c:pt>
                <c:pt idx="11650" formatCode="0.00E+00">
                  <c:v>-8.9052599999999999E-3</c:v>
                </c:pt>
                <c:pt idx="11651" formatCode="0.00E+00">
                  <c:v>-8.6846200000000005E-3</c:v>
                </c:pt>
                <c:pt idx="11652" formatCode="0.00E+00">
                  <c:v>-8.4612400000000001E-3</c:v>
                </c:pt>
                <c:pt idx="11653" formatCode="0.00E+00">
                  <c:v>-8.2363100000000002E-3</c:v>
                </c:pt>
                <c:pt idx="11654" formatCode="0.00E+00">
                  <c:v>-8.0100899999999992E-3</c:v>
                </c:pt>
                <c:pt idx="11655" formatCode="0.00E+00">
                  <c:v>-7.7825300000000002E-3</c:v>
                </c:pt>
                <c:pt idx="11656" formatCode="0.00E+00">
                  <c:v>-7.5534699999999996E-3</c:v>
                </c:pt>
                <c:pt idx="11657" formatCode="0.00E+00">
                  <c:v>-7.3228599999999996E-3</c:v>
                </c:pt>
                <c:pt idx="11658" formatCode="0.00E+00">
                  <c:v>-7.0909299999999996E-3</c:v>
                </c:pt>
                <c:pt idx="11659" formatCode="0.00E+00">
                  <c:v>-6.85821E-3</c:v>
                </c:pt>
                <c:pt idx="11660" formatCode="0.00E+00">
                  <c:v>-6.6252000000000004E-3</c:v>
                </c:pt>
                <c:pt idx="11661" formatCode="0.00E+00">
                  <c:v>-6.3922700000000002E-3</c:v>
                </c:pt>
                <c:pt idx="11662" formatCode="0.00E+00">
                  <c:v>-6.1597800000000001E-3</c:v>
                </c:pt>
                <c:pt idx="11663" formatCode="0.00E+00">
                  <c:v>-5.9278899999999999E-3</c:v>
                </c:pt>
                <c:pt idx="11664" formatCode="0.00E+00">
                  <c:v>-5.6967099999999998E-3</c:v>
                </c:pt>
                <c:pt idx="11665" formatCode="0.00E+00">
                  <c:v>-5.4666100000000002E-3</c:v>
                </c:pt>
                <c:pt idx="11666" formatCode="0.00E+00">
                  <c:v>-5.2380300000000003E-3</c:v>
                </c:pt>
                <c:pt idx="11667" formatCode="0.00E+00">
                  <c:v>-5.0111599999999997E-3</c:v>
                </c:pt>
                <c:pt idx="11668" formatCode="0.00E+00">
                  <c:v>-4.7860999999999997E-3</c:v>
                </c:pt>
                <c:pt idx="11669" formatCode="0.00E+00">
                  <c:v>-4.5630499999999999E-3</c:v>
                </c:pt>
                <c:pt idx="11670" formatCode="0.00E+00">
                  <c:v>-4.3421700000000002E-3</c:v>
                </c:pt>
                <c:pt idx="11671" formatCode="0.00E+00">
                  <c:v>-4.1232899999999999E-3</c:v>
                </c:pt>
                <c:pt idx="11672" formatCode="0.00E+00">
                  <c:v>-3.90617E-3</c:v>
                </c:pt>
                <c:pt idx="11673" formatCode="0.00E+00">
                  <c:v>-3.6910200000000002E-3</c:v>
                </c:pt>
                <c:pt idx="11674" formatCode="0.00E+00">
                  <c:v>-3.4784999999999998E-3</c:v>
                </c:pt>
                <c:pt idx="11675" formatCode="0.00E+00">
                  <c:v>-3.2690699999999998E-3</c:v>
                </c:pt>
                <c:pt idx="11676" formatCode="0.00E+00">
                  <c:v>-3.06296E-3</c:v>
                </c:pt>
                <c:pt idx="11677" formatCode="0.00E+00">
                  <c:v>-2.8601799999999999E-3</c:v>
                </c:pt>
                <c:pt idx="11678" formatCode="0.00E+00">
                  <c:v>-2.6605499999999998E-3</c:v>
                </c:pt>
                <c:pt idx="11679" formatCode="0.00E+00">
                  <c:v>-2.4639800000000002E-3</c:v>
                </c:pt>
                <c:pt idx="11680" formatCode="0.00E+00">
                  <c:v>-2.2705799999999999E-3</c:v>
                </c:pt>
                <c:pt idx="11681" formatCode="0.00E+00">
                  <c:v>-2.0806599999999998E-3</c:v>
                </c:pt>
                <c:pt idx="11682" formatCode="0.00E+00">
                  <c:v>-1.8945800000000001E-3</c:v>
                </c:pt>
                <c:pt idx="11683" formatCode="0.00E+00">
                  <c:v>-1.7128E-3</c:v>
                </c:pt>
                <c:pt idx="11684" formatCode="0.00E+00">
                  <c:v>-1.5357400000000001E-3</c:v>
                </c:pt>
                <c:pt idx="11685" formatCode="0.00E+00">
                  <c:v>-1.3637E-3</c:v>
                </c:pt>
                <c:pt idx="11686" formatCode="0.00E+00">
                  <c:v>-1.1967799999999999E-3</c:v>
                </c:pt>
                <c:pt idx="11687" formatCode="0.00E+00">
                  <c:v>-1.03495E-3</c:v>
                </c:pt>
                <c:pt idx="11688" formatCode="0.00E+00">
                  <c:v>-8.7828899999999998E-4</c:v>
                </c:pt>
                <c:pt idx="11689" formatCode="0.00E+00">
                  <c:v>-7.27007E-4</c:v>
                </c:pt>
                <c:pt idx="11690" formatCode="0.00E+00">
                  <c:v>-5.8105799999999997E-4</c:v>
                </c:pt>
                <c:pt idx="11691" formatCode="0.00E+00">
                  <c:v>-4.4020499999999999E-4</c:v>
                </c:pt>
                <c:pt idx="11692" formatCode="0.00E+00">
                  <c:v>-3.0441300000000001E-4</c:v>
                </c:pt>
                <c:pt idx="11693" formatCode="0.00E+00">
                  <c:v>-1.7384400000000001E-4</c:v>
                </c:pt>
                <c:pt idx="11694" formatCode="0.00E+00">
                  <c:v>-4.8695600000000002E-5</c:v>
                </c:pt>
                <c:pt idx="11695" formatCode="0.00E+00">
                  <c:v>7.0933900000000002E-5</c:v>
                </c:pt>
                <c:pt idx="11696" formatCode="0.00E+00">
                  <c:v>1.8514399999999999E-4</c:v>
                </c:pt>
                <c:pt idx="11697" formatCode="0.00E+00">
                  <c:v>2.9409199999999998E-4</c:v>
                </c:pt>
                <c:pt idx="11698" formatCode="0.00E+00">
                  <c:v>3.9773199999999998E-4</c:v>
                </c:pt>
                <c:pt idx="11699" formatCode="0.00E+00">
                  <c:v>4.9577099999999999E-4</c:v>
                </c:pt>
                <c:pt idx="11700" formatCode="0.00E+00">
                  <c:v>5.8793300000000001E-4</c:v>
                </c:pt>
                <c:pt idx="11701" formatCode="0.00E+00">
                  <c:v>6.7412099999999997E-4</c:v>
                </c:pt>
                <c:pt idx="11702" formatCode="0.00E+00">
                  <c:v>7.5432699999999995E-4</c:v>
                </c:pt>
                <c:pt idx="11703" formatCode="0.00E+00">
                  <c:v>8.2848299999999998E-4</c:v>
                </c:pt>
                <c:pt idx="11704" formatCode="0.00E+00">
                  <c:v>8.9643800000000005E-4</c:v>
                </c:pt>
                <c:pt idx="11705" formatCode="0.00E+00">
                  <c:v>9.5814399999999997E-4</c:v>
                </c:pt>
                <c:pt idx="11706" formatCode="0.00E+00">
                  <c:v>1.01377E-3</c:v>
                </c:pt>
                <c:pt idx="11707" formatCode="0.00E+00">
                  <c:v>1.0635499999999999E-3</c:v>
                </c:pt>
                <c:pt idx="11708" formatCode="0.00E+00">
                  <c:v>1.10768E-3</c:v>
                </c:pt>
                <c:pt idx="11709" formatCode="0.00E+00">
                  <c:v>1.14616E-3</c:v>
                </c:pt>
                <c:pt idx="11710" formatCode="0.00E+00">
                  <c:v>1.17881E-3</c:v>
                </c:pt>
                <c:pt idx="11711" formatCode="0.00E+00">
                  <c:v>1.20546E-3</c:v>
                </c:pt>
                <c:pt idx="11712" formatCode="0.00E+00">
                  <c:v>1.2261500000000001E-3</c:v>
                </c:pt>
                <c:pt idx="11713" formatCode="0.00E+00">
                  <c:v>1.2412300000000001E-3</c:v>
                </c:pt>
                <c:pt idx="11714" formatCode="0.00E+00">
                  <c:v>1.2511E-3</c:v>
                </c:pt>
                <c:pt idx="11715" formatCode="0.00E+00">
                  <c:v>1.2559100000000001E-3</c:v>
                </c:pt>
                <c:pt idx="11716" formatCode="0.00E+00">
                  <c:v>1.25562E-3</c:v>
                </c:pt>
                <c:pt idx="11717" formatCode="0.00E+00">
                  <c:v>1.2502500000000001E-3</c:v>
                </c:pt>
                <c:pt idx="11718" formatCode="0.00E+00">
                  <c:v>1.23982E-3</c:v>
                </c:pt>
                <c:pt idx="11719" formatCode="0.00E+00">
                  <c:v>1.22422E-3</c:v>
                </c:pt>
                <c:pt idx="11720" formatCode="0.00E+00">
                  <c:v>1.2035500000000001E-3</c:v>
                </c:pt>
                <c:pt idx="11721" formatCode="0.00E+00">
                  <c:v>1.1783200000000001E-3</c:v>
                </c:pt>
                <c:pt idx="11722" formatCode="0.00E+00">
                  <c:v>1.1489E-3</c:v>
                </c:pt>
                <c:pt idx="11723" formatCode="0.00E+00">
                  <c:v>1.1150400000000001E-3</c:v>
                </c:pt>
                <c:pt idx="11724" formatCode="0.00E+00">
                  <c:v>1.0763000000000001E-3</c:v>
                </c:pt>
                <c:pt idx="11725" formatCode="0.00E+00">
                  <c:v>1.03243E-3</c:v>
                </c:pt>
                <c:pt idx="11726" formatCode="0.00E+00">
                  <c:v>9.8341800000000001E-4</c:v>
                </c:pt>
                <c:pt idx="11727" formatCode="0.00E+00">
                  <c:v>9.2951799999999995E-4</c:v>
                </c:pt>
                <c:pt idx="11728" formatCode="0.00E+00">
                  <c:v>8.7111800000000004E-4</c:v>
                </c:pt>
                <c:pt idx="11729" formatCode="0.00E+00">
                  <c:v>8.08412E-4</c:v>
                </c:pt>
                <c:pt idx="11730" formatCode="0.00E+00">
                  <c:v>7.4153100000000003E-4</c:v>
                </c:pt>
                <c:pt idx="11731" formatCode="0.00E+00">
                  <c:v>6.7062000000000003E-4</c:v>
                </c:pt>
                <c:pt idx="11732" formatCode="0.00E+00">
                  <c:v>5.9576699999999998E-4</c:v>
                </c:pt>
                <c:pt idx="11733" formatCode="0.00E+00">
                  <c:v>5.1699500000000002E-4</c:v>
                </c:pt>
                <c:pt idx="11734" formatCode="0.00E+00">
                  <c:v>4.3425499999999998E-4</c:v>
                </c:pt>
                <c:pt idx="11735" formatCode="0.00E+00">
                  <c:v>3.4753799999999999E-4</c:v>
                </c:pt>
                <c:pt idx="11736" formatCode="0.00E+00">
                  <c:v>2.5701000000000001E-4</c:v>
                </c:pt>
                <c:pt idx="11737" formatCode="0.00E+00">
                  <c:v>1.62981E-4</c:v>
                </c:pt>
                <c:pt idx="11738" formatCode="0.00E+00">
                  <c:v>6.5650599999999998E-5</c:v>
                </c:pt>
                <c:pt idx="11739" formatCode="0.00E+00">
                  <c:v>-3.4936900000000001E-5</c:v>
                </c:pt>
                <c:pt idx="11740" formatCode="0.00E+00">
                  <c:v>-1.38548E-4</c:v>
                </c:pt>
                <c:pt idx="11741" formatCode="0.00E+00">
                  <c:v>-2.4476700000000001E-4</c:v>
                </c:pt>
                <c:pt idx="11742" formatCode="0.00E+00">
                  <c:v>-3.53302E-4</c:v>
                </c:pt>
                <c:pt idx="11743" formatCode="0.00E+00">
                  <c:v>-4.63986E-4</c:v>
                </c:pt>
                <c:pt idx="11744" formatCode="0.00E+00">
                  <c:v>-5.7675399999999996E-4</c:v>
                </c:pt>
                <c:pt idx="11745" formatCode="0.00E+00">
                  <c:v>-6.9156399999999998E-4</c:v>
                </c:pt>
                <c:pt idx="11746" formatCode="0.00E+00">
                  <c:v>-8.0825500000000002E-4</c:v>
                </c:pt>
                <c:pt idx="11747" formatCode="0.00E+00">
                  <c:v>-9.2665200000000003E-4</c:v>
                </c:pt>
                <c:pt idx="11748" formatCode="0.00E+00">
                  <c:v>-1.0466900000000001E-3</c:v>
                </c:pt>
                <c:pt idx="11749" formatCode="0.00E+00">
                  <c:v>-1.1683399999999999E-3</c:v>
                </c:pt>
                <c:pt idx="11750" formatCode="0.00E+00">
                  <c:v>-1.29138E-3</c:v>
                </c:pt>
                <c:pt idx="11751" formatCode="0.00E+00">
                  <c:v>-1.41551E-3</c:v>
                </c:pt>
                <c:pt idx="11752" formatCode="0.00E+00">
                  <c:v>-1.5405E-3</c:v>
                </c:pt>
                <c:pt idx="11753" formatCode="0.00E+00">
                  <c:v>-1.6663100000000001E-3</c:v>
                </c:pt>
                <c:pt idx="11754" formatCode="0.00E+00">
                  <c:v>-1.79295E-3</c:v>
                </c:pt>
                <c:pt idx="11755" formatCode="0.00E+00">
                  <c:v>-1.9204000000000001E-3</c:v>
                </c:pt>
                <c:pt idx="11756" formatCode="0.00E+00">
                  <c:v>-2.0485199999999999E-3</c:v>
                </c:pt>
                <c:pt idx="11757" formatCode="0.00E+00">
                  <c:v>-2.1771099999999999E-3</c:v>
                </c:pt>
                <c:pt idx="11758" formatCode="0.00E+00">
                  <c:v>-2.3059000000000001E-3</c:v>
                </c:pt>
                <c:pt idx="11759" formatCode="0.00E+00">
                  <c:v>-2.4346400000000001E-3</c:v>
                </c:pt>
                <c:pt idx="11760" formatCode="0.00E+00">
                  <c:v>-2.5632200000000002E-3</c:v>
                </c:pt>
                <c:pt idx="11761" formatCode="0.00E+00">
                  <c:v>-2.6915799999999998E-3</c:v>
                </c:pt>
                <c:pt idx="11762" formatCode="0.00E+00">
                  <c:v>-2.8195899999999999E-3</c:v>
                </c:pt>
                <c:pt idx="11763" formatCode="0.00E+00">
                  <c:v>-2.9470299999999998E-3</c:v>
                </c:pt>
                <c:pt idx="11764" formatCode="0.00E+00">
                  <c:v>-3.0736600000000002E-3</c:v>
                </c:pt>
                <c:pt idx="11765" formatCode="0.00E+00">
                  <c:v>-3.19937E-3</c:v>
                </c:pt>
                <c:pt idx="11766" formatCode="0.00E+00">
                  <c:v>-3.3241199999999999E-3</c:v>
                </c:pt>
                <c:pt idx="11767" formatCode="0.00E+00">
                  <c:v>-3.4477800000000001E-3</c:v>
                </c:pt>
                <c:pt idx="11768" formatCode="0.00E+00">
                  <c:v>-3.5701399999999999E-3</c:v>
                </c:pt>
                <c:pt idx="11769" formatCode="0.00E+00">
                  <c:v>-3.69097E-3</c:v>
                </c:pt>
                <c:pt idx="11770" formatCode="0.00E+00">
                  <c:v>-3.8100999999999999E-3</c:v>
                </c:pt>
                <c:pt idx="11771" formatCode="0.00E+00">
                  <c:v>-3.9273800000000003E-3</c:v>
                </c:pt>
                <c:pt idx="11772" formatCode="0.00E+00">
                  <c:v>-4.04281E-3</c:v>
                </c:pt>
                <c:pt idx="11773" formatCode="0.00E+00">
                  <c:v>-4.1564499999999999E-3</c:v>
                </c:pt>
                <c:pt idx="11774" formatCode="0.00E+00">
                  <c:v>-4.2682700000000002E-3</c:v>
                </c:pt>
                <c:pt idx="11775" formatCode="0.00E+00">
                  <c:v>-4.3782700000000001E-3</c:v>
                </c:pt>
                <c:pt idx="11776" formatCode="0.00E+00">
                  <c:v>-4.4863699999999999E-3</c:v>
                </c:pt>
                <c:pt idx="11777" formatCode="0.00E+00">
                  <c:v>-4.5925100000000002E-3</c:v>
                </c:pt>
                <c:pt idx="11778" formatCode="0.00E+00">
                  <c:v>-4.6966100000000004E-3</c:v>
                </c:pt>
                <c:pt idx="11779" formatCode="0.00E+00">
                  <c:v>-4.7986799999999996E-3</c:v>
                </c:pt>
                <c:pt idx="11780" formatCode="0.00E+00">
                  <c:v>-4.89866E-3</c:v>
                </c:pt>
                <c:pt idx="11781" formatCode="0.00E+00">
                  <c:v>-4.99637E-3</c:v>
                </c:pt>
                <c:pt idx="11782" formatCode="0.00E+00">
                  <c:v>-5.0916499999999996E-3</c:v>
                </c:pt>
                <c:pt idx="11783" formatCode="0.00E+00">
                  <c:v>-5.1844400000000002E-3</c:v>
                </c:pt>
                <c:pt idx="11784" formatCode="0.00E+00">
                  <c:v>-5.2746900000000003E-3</c:v>
                </c:pt>
                <c:pt idx="11785" formatCode="0.00E+00">
                  <c:v>-5.3623500000000001E-3</c:v>
                </c:pt>
                <c:pt idx="11786" formatCode="0.00E+00">
                  <c:v>-5.4473899999999999E-3</c:v>
                </c:pt>
                <c:pt idx="11787" formatCode="0.00E+00">
                  <c:v>-5.5297599999999999E-3</c:v>
                </c:pt>
                <c:pt idx="11788" formatCode="0.00E+00">
                  <c:v>-5.6094999999999999E-3</c:v>
                </c:pt>
                <c:pt idx="11789" formatCode="0.00E+00">
                  <c:v>-5.6865800000000001E-3</c:v>
                </c:pt>
                <c:pt idx="11790" formatCode="0.00E+00">
                  <c:v>-5.7610099999999996E-3</c:v>
                </c:pt>
                <c:pt idx="11791" formatCode="0.00E+00">
                  <c:v>-5.8327400000000003E-3</c:v>
                </c:pt>
                <c:pt idx="11792" formatCode="0.00E+00">
                  <c:v>-5.9016700000000004E-3</c:v>
                </c:pt>
                <c:pt idx="11793" formatCode="0.00E+00">
                  <c:v>-5.9676699999999996E-3</c:v>
                </c:pt>
                <c:pt idx="11794" formatCode="0.00E+00">
                  <c:v>-6.0306700000000001E-3</c:v>
                </c:pt>
                <c:pt idx="11795" formatCode="0.00E+00">
                  <c:v>-6.0906500000000004E-3</c:v>
                </c:pt>
                <c:pt idx="11796" formatCode="0.00E+00">
                  <c:v>-6.1475499999999999E-3</c:v>
                </c:pt>
                <c:pt idx="11797" formatCode="0.00E+00">
                  <c:v>-6.2013499999999996E-3</c:v>
                </c:pt>
                <c:pt idx="11798" formatCode="0.00E+00">
                  <c:v>-6.2521E-3</c:v>
                </c:pt>
                <c:pt idx="11799" formatCode="0.00E+00">
                  <c:v>-6.2998100000000003E-3</c:v>
                </c:pt>
                <c:pt idx="11800" formatCode="0.00E+00">
                  <c:v>-6.3445000000000003E-3</c:v>
                </c:pt>
                <c:pt idx="11801" formatCode="0.00E+00">
                  <c:v>-6.3861600000000001E-3</c:v>
                </c:pt>
                <c:pt idx="11802" formatCode="0.00E+00">
                  <c:v>-6.4247699999999998E-3</c:v>
                </c:pt>
                <c:pt idx="11803" formatCode="0.00E+00">
                  <c:v>-6.4603400000000002E-3</c:v>
                </c:pt>
                <c:pt idx="11804" formatCode="0.00E+00">
                  <c:v>-6.4929200000000001E-3</c:v>
                </c:pt>
                <c:pt idx="11805" formatCode="0.00E+00">
                  <c:v>-6.5225700000000001E-3</c:v>
                </c:pt>
                <c:pt idx="11806" formatCode="0.00E+00">
                  <c:v>-6.5493599999999997E-3</c:v>
                </c:pt>
                <c:pt idx="11807" formatCode="0.00E+00">
                  <c:v>-6.5733299999999996E-3</c:v>
                </c:pt>
                <c:pt idx="11808" formatCode="0.00E+00">
                  <c:v>-6.5944699999999998E-3</c:v>
                </c:pt>
                <c:pt idx="11809" formatCode="0.00E+00">
                  <c:v>-6.6127499999999997E-3</c:v>
                </c:pt>
                <c:pt idx="11810" formatCode="0.00E+00">
                  <c:v>-6.6281899999999999E-3</c:v>
                </c:pt>
                <c:pt idx="11811" formatCode="0.00E+00">
                  <c:v>-6.6408500000000002E-3</c:v>
                </c:pt>
                <c:pt idx="11812" formatCode="0.00E+00">
                  <c:v>-6.6507099999999998E-3</c:v>
                </c:pt>
                <c:pt idx="11813" formatCode="0.00E+00">
                  <c:v>-6.6576999999999999E-3</c:v>
                </c:pt>
                <c:pt idx="11814" formatCode="0.00E+00">
                  <c:v>-6.6617100000000004E-3</c:v>
                </c:pt>
                <c:pt idx="11815" formatCode="0.00E+00">
                  <c:v>-6.6627300000000004E-3</c:v>
                </c:pt>
                <c:pt idx="11816" formatCode="0.00E+00">
                  <c:v>-6.6608400000000003E-3</c:v>
                </c:pt>
                <c:pt idx="11817" formatCode="0.00E+00">
                  <c:v>-6.6561099999999998E-3</c:v>
                </c:pt>
                <c:pt idx="11818" formatCode="0.00E+00">
                  <c:v>-6.6485299999999997E-3</c:v>
                </c:pt>
                <c:pt idx="11819" formatCode="0.00E+00">
                  <c:v>-6.6380700000000003E-3</c:v>
                </c:pt>
                <c:pt idx="11820" formatCode="0.00E+00">
                  <c:v>-6.6247600000000004E-3</c:v>
                </c:pt>
                <c:pt idx="11821" formatCode="0.00E+00">
                  <c:v>-6.6086399999999998E-3</c:v>
                </c:pt>
                <c:pt idx="11822" formatCode="0.00E+00">
                  <c:v>-6.58977E-3</c:v>
                </c:pt>
                <c:pt idx="11823" formatCode="0.00E+00">
                  <c:v>-6.5681799999999999E-3</c:v>
                </c:pt>
                <c:pt idx="11824" formatCode="0.00E+00">
                  <c:v>-6.54391E-3</c:v>
                </c:pt>
                <c:pt idx="11825" formatCode="0.00E+00">
                  <c:v>-6.5170000000000002E-3</c:v>
                </c:pt>
                <c:pt idx="11826" formatCode="0.00E+00">
                  <c:v>-6.4875200000000001E-3</c:v>
                </c:pt>
                <c:pt idx="11827" formatCode="0.00E+00">
                  <c:v>-6.4554800000000004E-3</c:v>
                </c:pt>
                <c:pt idx="11828" formatCode="0.00E+00">
                  <c:v>-6.4208900000000003E-3</c:v>
                </c:pt>
                <c:pt idx="11829" formatCode="0.00E+00">
                  <c:v>-6.3837700000000004E-3</c:v>
                </c:pt>
                <c:pt idx="11830" formatCode="0.00E+00">
                  <c:v>-6.34412E-3</c:v>
                </c:pt>
                <c:pt idx="11831" formatCode="0.00E+00">
                  <c:v>-6.3018700000000002E-3</c:v>
                </c:pt>
                <c:pt idx="11832" formatCode="0.00E+00">
                  <c:v>-6.2570100000000003E-3</c:v>
                </c:pt>
                <c:pt idx="11833" formatCode="0.00E+00">
                  <c:v>-6.2095800000000001E-3</c:v>
                </c:pt>
                <c:pt idx="11834" formatCode="0.00E+00">
                  <c:v>-6.1596100000000003E-3</c:v>
                </c:pt>
                <c:pt idx="11835" formatCode="0.00E+00">
                  <c:v>-6.1071299999999997E-3</c:v>
                </c:pt>
                <c:pt idx="11836" formatCode="0.00E+00">
                  <c:v>-6.0521799999999999E-3</c:v>
                </c:pt>
                <c:pt idx="11837" formatCode="0.00E+00">
                  <c:v>-5.9948099999999997E-3</c:v>
                </c:pt>
                <c:pt idx="11838" formatCode="0.00E+00">
                  <c:v>-5.9350799999999997E-3</c:v>
                </c:pt>
                <c:pt idx="11839" formatCode="0.00E+00">
                  <c:v>-5.8730299999999996E-3</c:v>
                </c:pt>
                <c:pt idx="11840" formatCode="0.00E+00">
                  <c:v>-5.8086600000000002E-3</c:v>
                </c:pt>
                <c:pt idx="11841" formatCode="0.00E+00">
                  <c:v>-5.7419999999999997E-3</c:v>
                </c:pt>
                <c:pt idx="11842" formatCode="0.00E+00">
                  <c:v>-5.6730599999999997E-3</c:v>
                </c:pt>
                <c:pt idx="11843" formatCode="0.00E+00">
                  <c:v>-5.6018600000000002E-3</c:v>
                </c:pt>
                <c:pt idx="11844" formatCode="0.00E+00">
                  <c:v>-5.5284100000000001E-3</c:v>
                </c:pt>
                <c:pt idx="11845" formatCode="0.00E+00">
                  <c:v>-5.4527500000000001E-3</c:v>
                </c:pt>
                <c:pt idx="11846" formatCode="0.00E+00">
                  <c:v>-5.3748800000000003E-3</c:v>
                </c:pt>
                <c:pt idx="11847" formatCode="0.00E+00">
                  <c:v>-5.2947899999999997E-3</c:v>
                </c:pt>
                <c:pt idx="11848" formatCode="0.00E+00">
                  <c:v>-5.2124600000000004E-3</c:v>
                </c:pt>
                <c:pt idx="11849" formatCode="0.00E+00">
                  <c:v>-5.1278599999999997E-3</c:v>
                </c:pt>
                <c:pt idx="11850" formatCode="0.00E+00">
                  <c:v>-5.0410799999999999E-3</c:v>
                </c:pt>
                <c:pt idx="11851" formatCode="0.00E+00">
                  <c:v>-4.9521900000000004E-3</c:v>
                </c:pt>
                <c:pt idx="11852" formatCode="0.00E+00">
                  <c:v>-4.8612100000000004E-3</c:v>
                </c:pt>
                <c:pt idx="11853" formatCode="0.00E+00">
                  <c:v>-4.7681099999999999E-3</c:v>
                </c:pt>
                <c:pt idx="11854" formatCode="0.00E+00">
                  <c:v>-4.67287E-3</c:v>
                </c:pt>
                <c:pt idx="11855" formatCode="0.00E+00">
                  <c:v>-4.5755099999999996E-3</c:v>
                </c:pt>
                <c:pt idx="11856" formatCode="0.00E+00">
                  <c:v>-4.4760499999999996E-3</c:v>
                </c:pt>
                <c:pt idx="11857" formatCode="0.00E+00">
                  <c:v>-4.3744999999999999E-3</c:v>
                </c:pt>
                <c:pt idx="11858" formatCode="0.00E+00">
                  <c:v>-4.2708700000000004E-3</c:v>
                </c:pt>
                <c:pt idx="11859" formatCode="0.00E+00">
                  <c:v>-4.16519E-3</c:v>
                </c:pt>
                <c:pt idx="11860" formatCode="0.00E+00">
                  <c:v>-4.0575200000000002E-3</c:v>
                </c:pt>
                <c:pt idx="11861" formatCode="0.00E+00">
                  <c:v>-3.9479099999999998E-3</c:v>
                </c:pt>
                <c:pt idx="11862" formatCode="0.00E+00">
                  <c:v>-3.8363199999999998E-3</c:v>
                </c:pt>
                <c:pt idx="11863" formatCode="0.00E+00">
                  <c:v>-3.7227599999999999E-3</c:v>
                </c:pt>
                <c:pt idx="11864" formatCode="0.00E+00">
                  <c:v>-3.6072299999999999E-3</c:v>
                </c:pt>
                <c:pt idx="11865" formatCode="0.00E+00">
                  <c:v>-3.48971E-3</c:v>
                </c:pt>
                <c:pt idx="11866" formatCode="0.00E+00">
                  <c:v>-3.37017E-3</c:v>
                </c:pt>
                <c:pt idx="11867" formatCode="0.00E+00">
                  <c:v>-3.2486099999999999E-3</c:v>
                </c:pt>
                <c:pt idx="11868" formatCode="0.00E+00">
                  <c:v>-3.1250700000000002E-3</c:v>
                </c:pt>
                <c:pt idx="11869" formatCode="0.00E+00">
                  <c:v>-2.9995999999999998E-3</c:v>
                </c:pt>
                <c:pt idx="11870" formatCode="0.00E+00">
                  <c:v>-2.87221E-3</c:v>
                </c:pt>
                <c:pt idx="11871" formatCode="0.00E+00">
                  <c:v>-2.7429099999999999E-3</c:v>
                </c:pt>
                <c:pt idx="11872" formatCode="0.00E+00">
                  <c:v>-2.61174E-3</c:v>
                </c:pt>
                <c:pt idx="11873" formatCode="0.00E+00">
                  <c:v>-2.4787099999999999E-3</c:v>
                </c:pt>
                <c:pt idx="11874" formatCode="0.00E+00">
                  <c:v>-2.3438399999999998E-3</c:v>
                </c:pt>
                <c:pt idx="11875" formatCode="0.00E+00">
                  <c:v>-2.2071500000000002E-3</c:v>
                </c:pt>
                <c:pt idx="11876" formatCode="0.00E+00">
                  <c:v>-2.06865E-3</c:v>
                </c:pt>
                <c:pt idx="11877" formatCode="0.00E+00">
                  <c:v>-1.9283499999999999E-3</c:v>
                </c:pt>
                <c:pt idx="11878" formatCode="0.00E+00">
                  <c:v>-1.7863E-3</c:v>
                </c:pt>
                <c:pt idx="11879" formatCode="0.00E+00">
                  <c:v>-1.6425299999999999E-3</c:v>
                </c:pt>
                <c:pt idx="11880" formatCode="0.00E+00">
                  <c:v>-1.49708E-3</c:v>
                </c:pt>
                <c:pt idx="11881" formatCode="0.00E+00">
                  <c:v>-1.3500000000000001E-3</c:v>
                </c:pt>
                <c:pt idx="11882" formatCode="0.00E+00">
                  <c:v>-1.2013E-3</c:v>
                </c:pt>
                <c:pt idx="11883" formatCode="0.00E+00">
                  <c:v>-1.05101E-3</c:v>
                </c:pt>
                <c:pt idx="11884" formatCode="0.00E+00">
                  <c:v>-8.9920699999999996E-4</c:v>
                </c:pt>
                <c:pt idx="11885" formatCode="0.00E+00">
                  <c:v>-7.4592500000000004E-4</c:v>
                </c:pt>
                <c:pt idx="11886" formatCode="0.00E+00">
                  <c:v>-5.9122199999999997E-4</c:v>
                </c:pt>
                <c:pt idx="11887" formatCode="0.00E+00">
                  <c:v>-4.3515300000000003E-4</c:v>
                </c:pt>
                <c:pt idx="11888" formatCode="0.00E+00">
                  <c:v>-2.7776E-4</c:v>
                </c:pt>
                <c:pt idx="11889" formatCode="0.00E+00">
                  <c:v>-1.19086E-4</c:v>
                </c:pt>
                <c:pt idx="11890" formatCode="0.00E+00">
                  <c:v>4.0810299999999998E-5</c:v>
                </c:pt>
                <c:pt idx="11891" formatCode="0.00E+00">
                  <c:v>2.0187199999999999E-4</c:v>
                </c:pt>
                <c:pt idx="11892" formatCode="0.00E+00">
                  <c:v>3.6405299999999998E-4</c:v>
                </c:pt>
                <c:pt idx="11893" formatCode="0.00E+00">
                  <c:v>5.2730799999999999E-4</c:v>
                </c:pt>
                <c:pt idx="11894" formatCode="0.00E+00">
                  <c:v>6.9158000000000002E-4</c:v>
                </c:pt>
                <c:pt idx="11895" formatCode="0.00E+00">
                  <c:v>8.5680700000000001E-4</c:v>
                </c:pt>
                <c:pt idx="11896" formatCode="0.00E+00">
                  <c:v>1.02293E-3</c:v>
                </c:pt>
                <c:pt idx="11897" formatCode="0.00E+00">
                  <c:v>1.1898799999999999E-3</c:v>
                </c:pt>
                <c:pt idx="11898" formatCode="0.00E+00">
                  <c:v>1.35761E-3</c:v>
                </c:pt>
                <c:pt idx="11899" formatCode="0.00E+00">
                  <c:v>1.5260499999999999E-3</c:v>
                </c:pt>
                <c:pt idx="11900" formatCode="0.00E+00">
                  <c:v>1.69512E-3</c:v>
                </c:pt>
                <c:pt idx="11901" formatCode="0.00E+00">
                  <c:v>1.8647099999999999E-3</c:v>
                </c:pt>
                <c:pt idx="11902" formatCode="0.00E+00">
                  <c:v>2.03469E-3</c:v>
                </c:pt>
                <c:pt idx="11903" formatCode="0.00E+00">
                  <c:v>2.2050099999999999E-3</c:v>
                </c:pt>
                <c:pt idx="11904" formatCode="0.00E+00">
                  <c:v>2.3756099999999998E-3</c:v>
                </c:pt>
                <c:pt idx="11905" formatCode="0.00E+00">
                  <c:v>2.5464400000000001E-3</c:v>
                </c:pt>
                <c:pt idx="11906" formatCode="0.00E+00">
                  <c:v>2.7173800000000001E-3</c:v>
                </c:pt>
                <c:pt idx="11907" formatCode="0.00E+00">
                  <c:v>2.8883400000000001E-3</c:v>
                </c:pt>
                <c:pt idx="11908" formatCode="0.00E+00">
                  <c:v>3.0592200000000001E-3</c:v>
                </c:pt>
                <c:pt idx="11909" formatCode="0.00E+00">
                  <c:v>3.2298800000000001E-3</c:v>
                </c:pt>
                <c:pt idx="11910" formatCode="0.00E+00">
                  <c:v>3.4001399999999998E-3</c:v>
                </c:pt>
                <c:pt idx="11911" formatCode="0.00E+00">
                  <c:v>3.5698700000000002E-3</c:v>
                </c:pt>
                <c:pt idx="11912" formatCode="0.00E+00">
                  <c:v>3.7389900000000002E-3</c:v>
                </c:pt>
                <c:pt idx="11913" formatCode="0.00E+00">
                  <c:v>3.9074399999999999E-3</c:v>
                </c:pt>
                <c:pt idx="11914" formatCode="0.00E+00">
                  <c:v>4.0751099999999998E-3</c:v>
                </c:pt>
                <c:pt idx="11915" formatCode="0.00E+00">
                  <c:v>4.2418999999999998E-3</c:v>
                </c:pt>
                <c:pt idx="11916" formatCode="0.00E+00">
                  <c:v>4.4076599999999999E-3</c:v>
                </c:pt>
                <c:pt idx="11917" formatCode="0.00E+00">
                  <c:v>4.5722999999999996E-3</c:v>
                </c:pt>
                <c:pt idx="11918" formatCode="0.00E+00">
                  <c:v>4.7357500000000004E-3</c:v>
                </c:pt>
                <c:pt idx="11919" formatCode="0.00E+00">
                  <c:v>4.8978900000000002E-3</c:v>
                </c:pt>
                <c:pt idx="11920" formatCode="0.00E+00">
                  <c:v>5.0586199999999998E-3</c:v>
                </c:pt>
                <c:pt idx="11921" formatCode="0.00E+00">
                  <c:v>5.2177899999999999E-3</c:v>
                </c:pt>
                <c:pt idx="11922" formatCode="0.00E+00">
                  <c:v>5.3752399999999999E-3</c:v>
                </c:pt>
                <c:pt idx="11923" formatCode="0.00E+00">
                  <c:v>5.5308099999999997E-3</c:v>
                </c:pt>
                <c:pt idx="11924" formatCode="0.00E+00">
                  <c:v>5.6843600000000003E-3</c:v>
                </c:pt>
                <c:pt idx="11925" formatCode="0.00E+00">
                  <c:v>5.8358000000000004E-3</c:v>
                </c:pt>
                <c:pt idx="11926" formatCode="0.00E+00">
                  <c:v>5.9850499999999996E-3</c:v>
                </c:pt>
                <c:pt idx="11927" formatCode="0.00E+00">
                  <c:v>6.1320000000000003E-3</c:v>
                </c:pt>
                <c:pt idx="11928" formatCode="0.00E+00">
                  <c:v>6.2765199999999998E-3</c:v>
                </c:pt>
                <c:pt idx="11929" formatCode="0.00E+00">
                  <c:v>6.41846E-3</c:v>
                </c:pt>
                <c:pt idx="11930" formatCode="0.00E+00">
                  <c:v>6.5576499999999999E-3</c:v>
                </c:pt>
                <c:pt idx="11931" formatCode="0.00E+00">
                  <c:v>6.6939599999999997E-3</c:v>
                </c:pt>
                <c:pt idx="11932" formatCode="0.00E+00">
                  <c:v>6.8272799999999998E-3</c:v>
                </c:pt>
                <c:pt idx="11933" formatCode="0.00E+00">
                  <c:v>6.9574399999999996E-3</c:v>
                </c:pt>
                <c:pt idx="11934" formatCode="0.00E+00">
                  <c:v>7.0842600000000002E-3</c:v>
                </c:pt>
                <c:pt idx="11935" formatCode="0.00E+00">
                  <c:v>7.2075899999999998E-3</c:v>
                </c:pt>
                <c:pt idx="11936" formatCode="0.00E+00">
                  <c:v>7.32733E-3</c:v>
                </c:pt>
                <c:pt idx="11937" formatCode="0.00E+00">
                  <c:v>7.4434100000000001E-3</c:v>
                </c:pt>
                <c:pt idx="11938" formatCode="0.00E+00">
                  <c:v>7.5557599999999999E-3</c:v>
                </c:pt>
                <c:pt idx="11939" formatCode="0.00E+00">
                  <c:v>7.6642699999999999E-3</c:v>
                </c:pt>
                <c:pt idx="11940" formatCode="0.00E+00">
                  <c:v>7.7688100000000001E-3</c:v>
                </c:pt>
                <c:pt idx="11941" formatCode="0.00E+00">
                  <c:v>7.8693099999999992E-3</c:v>
                </c:pt>
                <c:pt idx="11942" formatCode="0.00E+00">
                  <c:v>7.9656399999999995E-3</c:v>
                </c:pt>
                <c:pt idx="11943" formatCode="0.00E+00">
                  <c:v>8.0576999999999992E-3</c:v>
                </c:pt>
                <c:pt idx="11944" formatCode="0.00E+00">
                  <c:v>8.1453700000000007E-3</c:v>
                </c:pt>
                <c:pt idx="11945" formatCode="0.00E+00">
                  <c:v>8.2285299999999995E-3</c:v>
                </c:pt>
                <c:pt idx="11946" formatCode="0.00E+00">
                  <c:v>8.3070899999999996E-3</c:v>
                </c:pt>
                <c:pt idx="11947" formatCode="0.00E+00">
                  <c:v>8.3809899999999996E-3</c:v>
                </c:pt>
                <c:pt idx="11948" formatCode="0.00E+00">
                  <c:v>8.4501899999999998E-3</c:v>
                </c:pt>
                <c:pt idx="11949" formatCode="0.00E+00">
                  <c:v>8.5146100000000006E-3</c:v>
                </c:pt>
                <c:pt idx="11950" formatCode="0.00E+00">
                  <c:v>8.5741299999999993E-3</c:v>
                </c:pt>
                <c:pt idx="11951" formatCode="0.00E+00">
                  <c:v>8.6285900000000002E-3</c:v>
                </c:pt>
                <c:pt idx="11952" formatCode="0.00E+00">
                  <c:v>8.6778600000000008E-3</c:v>
                </c:pt>
                <c:pt idx="11953" formatCode="0.00E+00">
                  <c:v>8.7218699999999996E-3</c:v>
                </c:pt>
                <c:pt idx="11954" formatCode="0.00E+00">
                  <c:v>8.7606100000000003E-3</c:v>
                </c:pt>
                <c:pt idx="11955" formatCode="0.00E+00">
                  <c:v>8.7940899999999992E-3</c:v>
                </c:pt>
                <c:pt idx="11956" formatCode="0.00E+00">
                  <c:v>8.8222800000000001E-3</c:v>
                </c:pt>
                <c:pt idx="11957" formatCode="0.00E+00">
                  <c:v>8.8451399999999996E-3</c:v>
                </c:pt>
                <c:pt idx="11958" formatCode="0.00E+00">
                  <c:v>8.8626099999999999E-3</c:v>
                </c:pt>
                <c:pt idx="11959" formatCode="0.00E+00">
                  <c:v>8.8745899999999999E-3</c:v>
                </c:pt>
                <c:pt idx="11960" formatCode="0.00E+00">
                  <c:v>8.8809700000000002E-3</c:v>
                </c:pt>
                <c:pt idx="11961" formatCode="0.00E+00">
                  <c:v>8.8816399999999997E-3</c:v>
                </c:pt>
                <c:pt idx="11962" formatCode="0.00E+00">
                  <c:v>8.8765100000000006E-3</c:v>
                </c:pt>
                <c:pt idx="11963" formatCode="0.00E+00">
                  <c:v>8.8655499999999998E-3</c:v>
                </c:pt>
                <c:pt idx="11964" formatCode="0.00E+00">
                  <c:v>8.8487400000000008E-3</c:v>
                </c:pt>
                <c:pt idx="11965" formatCode="0.00E+00">
                  <c:v>8.8260500000000002E-3</c:v>
                </c:pt>
                <c:pt idx="11966" formatCode="0.00E+00">
                  <c:v>8.7974300000000002E-3</c:v>
                </c:pt>
                <c:pt idx="11967" formatCode="0.00E+00">
                  <c:v>8.7629200000000004E-3</c:v>
                </c:pt>
                <c:pt idx="11968" formatCode="0.00E+00">
                  <c:v>8.7225600000000007E-3</c:v>
                </c:pt>
                <c:pt idx="11969" formatCode="0.00E+00">
                  <c:v>8.6763799999999992E-3</c:v>
                </c:pt>
                <c:pt idx="11970" formatCode="0.00E+00">
                  <c:v>8.6243899999999991E-3</c:v>
                </c:pt>
                <c:pt idx="11971" formatCode="0.00E+00">
                  <c:v>8.5666700000000002E-3</c:v>
                </c:pt>
                <c:pt idx="11972" formatCode="0.00E+00">
                  <c:v>8.5032800000000002E-3</c:v>
                </c:pt>
                <c:pt idx="11973" formatCode="0.00E+00">
                  <c:v>8.4342199999999992E-3</c:v>
                </c:pt>
                <c:pt idx="11974" formatCode="0.00E+00">
                  <c:v>8.3595400000000004E-3</c:v>
                </c:pt>
                <c:pt idx="11975" formatCode="0.00E+00">
                  <c:v>8.2792400000000002E-3</c:v>
                </c:pt>
                <c:pt idx="11976" formatCode="0.00E+00">
                  <c:v>8.1932700000000008E-3</c:v>
                </c:pt>
                <c:pt idx="11977" formatCode="0.00E+00">
                  <c:v>8.1015800000000006E-3</c:v>
                </c:pt>
                <c:pt idx="11978" formatCode="0.00E+00">
                  <c:v>8.0042700000000008E-3</c:v>
                </c:pt>
                <c:pt idx="11979" formatCode="0.00E+00">
                  <c:v>7.9014700000000007E-3</c:v>
                </c:pt>
                <c:pt idx="11980" formatCode="0.00E+00">
                  <c:v>7.7932599999999998E-3</c:v>
                </c:pt>
                <c:pt idx="11981" formatCode="0.00E+00">
                  <c:v>7.6797100000000002E-3</c:v>
                </c:pt>
                <c:pt idx="11982" formatCode="0.00E+00">
                  <c:v>7.5609300000000004E-3</c:v>
                </c:pt>
                <c:pt idx="11983" formatCode="0.00E+00">
                  <c:v>7.4370199999999999E-3</c:v>
                </c:pt>
                <c:pt idx="11984" formatCode="0.00E+00">
                  <c:v>7.30804E-3</c:v>
                </c:pt>
                <c:pt idx="11985" formatCode="0.00E+00">
                  <c:v>7.1740700000000003E-3</c:v>
                </c:pt>
                <c:pt idx="11986" formatCode="0.00E+00">
                  <c:v>7.0352499999999998E-3</c:v>
                </c:pt>
                <c:pt idx="11987" formatCode="0.00E+00">
                  <c:v>6.8917700000000002E-3</c:v>
                </c:pt>
                <c:pt idx="11988" formatCode="0.00E+00">
                  <c:v>6.7437199999999999E-3</c:v>
                </c:pt>
                <c:pt idx="11989" formatCode="0.00E+00">
                  <c:v>6.5912200000000001E-3</c:v>
                </c:pt>
                <c:pt idx="11990" formatCode="0.00E+00">
                  <c:v>6.43437E-3</c:v>
                </c:pt>
                <c:pt idx="11991" formatCode="0.00E+00">
                  <c:v>6.2733199999999998E-3</c:v>
                </c:pt>
                <c:pt idx="11992" formatCode="0.00E+00">
                  <c:v>6.1082100000000002E-3</c:v>
                </c:pt>
                <c:pt idx="11993" formatCode="0.00E+00">
                  <c:v>5.9392100000000003E-3</c:v>
                </c:pt>
                <c:pt idx="11994" formatCode="0.00E+00">
                  <c:v>5.7664600000000002E-3</c:v>
                </c:pt>
                <c:pt idx="11995" formatCode="0.00E+00">
                  <c:v>5.5901199999999996E-3</c:v>
                </c:pt>
                <c:pt idx="11996" formatCode="0.00E+00">
                  <c:v>5.4103800000000002E-3</c:v>
                </c:pt>
                <c:pt idx="11997" formatCode="0.00E+00">
                  <c:v>5.2274000000000001E-3</c:v>
                </c:pt>
                <c:pt idx="11998" formatCode="0.00E+00">
                  <c:v>5.0414099999999996E-3</c:v>
                </c:pt>
                <c:pt idx="11999" formatCode="0.00E+00">
                  <c:v>4.8525599999999997E-3</c:v>
                </c:pt>
                <c:pt idx="12000" formatCode="0.00E+00">
                  <c:v>4.6609599999999996E-3</c:v>
                </c:pt>
                <c:pt idx="12001" formatCode="0.00E+00">
                  <c:v>4.4666599999999999E-3</c:v>
                </c:pt>
                <c:pt idx="12002" formatCode="0.00E+00">
                  <c:v>4.2698199999999997E-3</c:v>
                </c:pt>
                <c:pt idx="12003" formatCode="0.00E+00">
                  <c:v>4.0706099999999997E-3</c:v>
                </c:pt>
                <c:pt idx="12004" formatCode="0.00E+00">
                  <c:v>3.8692399999999999E-3</c:v>
                </c:pt>
                <c:pt idx="12005" formatCode="0.00E+00">
                  <c:v>3.6659599999999998E-3</c:v>
                </c:pt>
                <c:pt idx="12006" formatCode="0.00E+00">
                  <c:v>3.4610299999999999E-3</c:v>
                </c:pt>
                <c:pt idx="12007" formatCode="0.00E+00">
                  <c:v>3.2547100000000001E-3</c:v>
                </c:pt>
                <c:pt idx="12008" formatCode="0.00E+00">
                  <c:v>3.0472400000000001E-3</c:v>
                </c:pt>
                <c:pt idx="12009" formatCode="0.00E+00">
                  <c:v>2.83884E-3</c:v>
                </c:pt>
                <c:pt idx="12010" formatCode="0.00E+00">
                  <c:v>2.6297199999999999E-3</c:v>
                </c:pt>
                <c:pt idx="12011" formatCode="0.00E+00">
                  <c:v>2.4200699999999999E-3</c:v>
                </c:pt>
                <c:pt idx="12012" formatCode="0.00E+00">
                  <c:v>2.2100100000000001E-3</c:v>
                </c:pt>
                <c:pt idx="12013" formatCode="0.00E+00">
                  <c:v>1.99971E-3</c:v>
                </c:pt>
                <c:pt idx="12014" formatCode="0.00E+00">
                  <c:v>1.7894E-3</c:v>
                </c:pt>
                <c:pt idx="12015" formatCode="0.00E+00">
                  <c:v>1.5793300000000001E-3</c:v>
                </c:pt>
                <c:pt idx="12016" formatCode="0.00E+00">
                  <c:v>1.3696699999999999E-3</c:v>
                </c:pt>
                <c:pt idx="12017" formatCode="0.00E+00">
                  <c:v>1.1605299999999999E-3</c:v>
                </c:pt>
                <c:pt idx="12018" formatCode="0.00E+00">
                  <c:v>9.5206100000000003E-4</c:v>
                </c:pt>
                <c:pt idx="12019" formatCode="0.00E+00">
                  <c:v>7.44456E-4</c:v>
                </c:pt>
                <c:pt idx="12020" formatCode="0.00E+00">
                  <c:v>5.3797199999999995E-4</c:v>
                </c:pt>
                <c:pt idx="12021" formatCode="0.00E+00">
                  <c:v>3.32916E-4</c:v>
                </c:pt>
                <c:pt idx="12022" formatCode="0.00E+00">
                  <c:v>1.2960200000000001E-4</c:v>
                </c:pt>
                <c:pt idx="12023" formatCode="0.00E+00">
                  <c:v>-7.1675399999999995E-5</c:v>
                </c:pt>
                <c:pt idx="12024" formatCode="0.00E+00">
                  <c:v>-2.7065299999999999E-4</c:v>
                </c:pt>
                <c:pt idx="12025" formatCode="0.00E+00">
                  <c:v>-4.6718399999999999E-4</c:v>
                </c:pt>
                <c:pt idx="12026" formatCode="0.00E+00">
                  <c:v>-6.6127099999999995E-4</c:v>
                </c:pt>
                <c:pt idx="12027" formatCode="0.00E+00">
                  <c:v>-8.5285799999999996E-4</c:v>
                </c:pt>
                <c:pt idx="12028" formatCode="0.00E+00">
                  <c:v>-1.0416799999999999E-3</c:v>
                </c:pt>
                <c:pt idx="12029" formatCode="0.00E+00">
                  <c:v>-1.22737E-3</c:v>
                </c:pt>
                <c:pt idx="12030" formatCode="0.00E+00">
                  <c:v>-1.40967E-3</c:v>
                </c:pt>
                <c:pt idx="12031" formatCode="0.00E+00">
                  <c:v>-1.5883799999999999E-3</c:v>
                </c:pt>
                <c:pt idx="12032" formatCode="0.00E+00">
                  <c:v>-1.7632800000000001E-3</c:v>
                </c:pt>
                <c:pt idx="12033" formatCode="0.00E+00">
                  <c:v>-1.9341300000000001E-3</c:v>
                </c:pt>
                <c:pt idx="12034" formatCode="0.00E+00">
                  <c:v>-2.1007399999999998E-3</c:v>
                </c:pt>
                <c:pt idx="12035" formatCode="0.00E+00">
                  <c:v>-2.26305E-3</c:v>
                </c:pt>
                <c:pt idx="12036" formatCode="0.00E+00">
                  <c:v>-2.4209600000000002E-3</c:v>
                </c:pt>
                <c:pt idx="12037" formatCode="0.00E+00">
                  <c:v>-2.5743099999999998E-3</c:v>
                </c:pt>
                <c:pt idx="12038" formatCode="0.00E+00">
                  <c:v>-2.72296E-3</c:v>
                </c:pt>
                <c:pt idx="12039" formatCode="0.00E+00">
                  <c:v>-2.8667900000000001E-3</c:v>
                </c:pt>
                <c:pt idx="12040" formatCode="0.00E+00">
                  <c:v>-3.00571E-3</c:v>
                </c:pt>
                <c:pt idx="12041" formatCode="0.00E+00">
                  <c:v>-3.1396200000000001E-3</c:v>
                </c:pt>
                <c:pt idx="12042" formatCode="0.00E+00">
                  <c:v>-3.26838E-3</c:v>
                </c:pt>
                <c:pt idx="12043" formatCode="0.00E+00">
                  <c:v>-3.3917800000000001E-3</c:v>
                </c:pt>
                <c:pt idx="12044" formatCode="0.00E+00">
                  <c:v>-3.5095700000000001E-3</c:v>
                </c:pt>
                <c:pt idx="12045" formatCode="0.00E+00">
                  <c:v>-3.6215499999999999E-3</c:v>
                </c:pt>
                <c:pt idx="12046" formatCode="0.00E+00">
                  <c:v>-3.7276200000000001E-3</c:v>
                </c:pt>
                <c:pt idx="12047" formatCode="0.00E+00">
                  <c:v>-3.8276500000000001E-3</c:v>
                </c:pt>
                <c:pt idx="12048" formatCode="0.00E+00">
                  <c:v>-3.9215200000000004E-3</c:v>
                </c:pt>
                <c:pt idx="12049" formatCode="0.00E+00">
                  <c:v>-4.0090999999999998E-3</c:v>
                </c:pt>
                <c:pt idx="12050" formatCode="0.00E+00">
                  <c:v>-4.0903500000000004E-3</c:v>
                </c:pt>
                <c:pt idx="12051" formatCode="0.00E+00">
                  <c:v>-4.1652299999999998E-3</c:v>
                </c:pt>
                <c:pt idx="12052" formatCode="0.00E+00">
                  <c:v>-4.2337299999999998E-3</c:v>
                </c:pt>
                <c:pt idx="12053" formatCode="0.00E+00">
                  <c:v>-4.2957799999999999E-3</c:v>
                </c:pt>
                <c:pt idx="12054" formatCode="0.00E+00">
                  <c:v>-4.3513299999999996E-3</c:v>
                </c:pt>
                <c:pt idx="12055" formatCode="0.00E+00">
                  <c:v>-4.40033E-3</c:v>
                </c:pt>
                <c:pt idx="12056" formatCode="0.00E+00">
                  <c:v>-4.4427299999999998E-3</c:v>
                </c:pt>
                <c:pt idx="12057" formatCode="0.00E+00">
                  <c:v>-4.4784100000000004E-3</c:v>
                </c:pt>
                <c:pt idx="12058" formatCode="0.00E+00">
                  <c:v>-4.5072699999999999E-3</c:v>
                </c:pt>
                <c:pt idx="12059" formatCode="0.00E+00">
                  <c:v>-4.5292300000000004E-3</c:v>
                </c:pt>
                <c:pt idx="12060" formatCode="0.00E+00">
                  <c:v>-4.5442800000000004E-3</c:v>
                </c:pt>
                <c:pt idx="12061" formatCode="0.00E+00">
                  <c:v>-4.55238E-3</c:v>
                </c:pt>
                <c:pt idx="12062" formatCode="0.00E+00">
                  <c:v>-4.5535100000000002E-3</c:v>
                </c:pt>
                <c:pt idx="12063" formatCode="0.00E+00">
                  <c:v>-4.5476400000000004E-3</c:v>
                </c:pt>
                <c:pt idx="12064" formatCode="0.00E+00">
                  <c:v>-4.5347599999999997E-3</c:v>
                </c:pt>
                <c:pt idx="12065" formatCode="0.00E+00">
                  <c:v>-4.5148799999999998E-3</c:v>
                </c:pt>
                <c:pt idx="12066" formatCode="0.00E+00">
                  <c:v>-4.48811E-3</c:v>
                </c:pt>
                <c:pt idx="12067" formatCode="0.00E+00">
                  <c:v>-4.4545599999999998E-3</c:v>
                </c:pt>
                <c:pt idx="12068" formatCode="0.00E+00">
                  <c:v>-4.4142699999999997E-3</c:v>
                </c:pt>
                <c:pt idx="12069" formatCode="0.00E+00">
                  <c:v>-4.3673100000000001E-3</c:v>
                </c:pt>
                <c:pt idx="12070" formatCode="0.00E+00">
                  <c:v>-4.3137399999999999E-3</c:v>
                </c:pt>
                <c:pt idx="12071" formatCode="0.00E+00">
                  <c:v>-4.2536800000000001E-3</c:v>
                </c:pt>
                <c:pt idx="12072" formatCode="0.00E+00">
                  <c:v>-4.1871499999999997E-3</c:v>
                </c:pt>
                <c:pt idx="12073" formatCode="0.00E+00">
                  <c:v>-4.1140700000000001E-3</c:v>
                </c:pt>
                <c:pt idx="12074" formatCode="0.00E+00">
                  <c:v>-4.0343599999999999E-3</c:v>
                </c:pt>
                <c:pt idx="12075" formatCode="0.00E+00">
                  <c:v>-3.9481100000000003E-3</c:v>
                </c:pt>
                <c:pt idx="12076" formatCode="0.00E+00">
                  <c:v>-3.8554599999999998E-3</c:v>
                </c:pt>
                <c:pt idx="12077" formatCode="0.00E+00">
                  <c:v>-3.7565599999999999E-3</c:v>
                </c:pt>
                <c:pt idx="12078" formatCode="0.00E+00">
                  <c:v>-3.6514899999999999E-3</c:v>
                </c:pt>
                <c:pt idx="12079" formatCode="0.00E+00">
                  <c:v>-3.5403499999999998E-3</c:v>
                </c:pt>
                <c:pt idx="12080" formatCode="0.00E+00">
                  <c:v>-3.4232099999999999E-3</c:v>
                </c:pt>
                <c:pt idx="12081" formatCode="0.00E+00">
                  <c:v>-3.3002399999999999E-3</c:v>
                </c:pt>
                <c:pt idx="12082" formatCode="0.00E+00">
                  <c:v>-3.1715599999999999E-3</c:v>
                </c:pt>
                <c:pt idx="12083" formatCode="0.00E+00">
                  <c:v>-3.0371899999999999E-3</c:v>
                </c:pt>
                <c:pt idx="12084" formatCode="0.00E+00">
                  <c:v>-2.8971999999999999E-3</c:v>
                </c:pt>
                <c:pt idx="12085" formatCode="0.00E+00">
                  <c:v>-2.7517700000000002E-3</c:v>
                </c:pt>
                <c:pt idx="12086" formatCode="0.00E+00">
                  <c:v>-2.60114E-3</c:v>
                </c:pt>
                <c:pt idx="12087" formatCode="0.00E+00">
                  <c:v>-2.4454699999999999E-3</c:v>
                </c:pt>
                <c:pt idx="12088" formatCode="0.00E+00">
                  <c:v>-2.28488E-3</c:v>
                </c:pt>
                <c:pt idx="12089" formatCode="0.00E+00">
                  <c:v>-2.1195400000000001E-3</c:v>
                </c:pt>
                <c:pt idx="12090" formatCode="0.00E+00">
                  <c:v>-1.9496800000000001E-3</c:v>
                </c:pt>
                <c:pt idx="12091" formatCode="0.00E+00">
                  <c:v>-1.7755099999999999E-3</c:v>
                </c:pt>
                <c:pt idx="12092" formatCode="0.00E+00">
                  <c:v>-1.5971900000000001E-3</c:v>
                </c:pt>
                <c:pt idx="12093" formatCode="0.00E+00">
                  <c:v>-1.4147999999999999E-3</c:v>
                </c:pt>
                <c:pt idx="12094" formatCode="0.00E+00">
                  <c:v>-1.2284399999999999E-3</c:v>
                </c:pt>
                <c:pt idx="12095" formatCode="0.00E+00">
                  <c:v>-1.0382799999999999E-3</c:v>
                </c:pt>
                <c:pt idx="12096" formatCode="0.00E+00">
                  <c:v>-8.4449999999999998E-4</c:v>
                </c:pt>
                <c:pt idx="12097" formatCode="0.00E+00">
                  <c:v>-6.4731299999999995E-4</c:v>
                </c:pt>
                <c:pt idx="12098" formatCode="0.00E+00">
                  <c:v>-4.4688200000000001E-4</c:v>
                </c:pt>
                <c:pt idx="12099" formatCode="0.00E+00">
                  <c:v>-2.4336099999999999E-4</c:v>
                </c:pt>
                <c:pt idx="12100" formatCode="0.00E+00">
                  <c:v>-3.6912000000000002E-5</c:v>
                </c:pt>
                <c:pt idx="12101" formatCode="0.00E+00">
                  <c:v>1.7226200000000001E-4</c:v>
                </c:pt>
                <c:pt idx="12102" formatCode="0.00E+00">
                  <c:v>3.8393299999999998E-4</c:v>
                </c:pt>
                <c:pt idx="12103" formatCode="0.00E+00">
                  <c:v>5.9789299999999995E-4</c:v>
                </c:pt>
                <c:pt idx="12104" formatCode="0.00E+00">
                  <c:v>8.1395299999999996E-4</c:v>
                </c:pt>
                <c:pt idx="12105" formatCode="0.00E+00">
                  <c:v>1.0319000000000001E-3</c:v>
                </c:pt>
                <c:pt idx="12106" formatCode="0.00E+00">
                  <c:v>1.2515E-3</c:v>
                </c:pt>
                <c:pt idx="12107" formatCode="0.00E+00">
                  <c:v>1.4725999999999999E-3</c:v>
                </c:pt>
                <c:pt idx="12108" formatCode="0.00E+00">
                  <c:v>1.69502E-3</c:v>
                </c:pt>
                <c:pt idx="12109" formatCode="0.00E+00">
                  <c:v>1.9185300000000001E-3</c:v>
                </c:pt>
                <c:pt idx="12110" formatCode="0.00E+00">
                  <c:v>2.1428599999999999E-3</c:v>
                </c:pt>
                <c:pt idx="12111" formatCode="0.00E+00">
                  <c:v>2.3678100000000001E-3</c:v>
                </c:pt>
                <c:pt idx="12112" formatCode="0.00E+00">
                  <c:v>2.59326E-3</c:v>
                </c:pt>
                <c:pt idx="12113" formatCode="0.00E+00">
                  <c:v>2.8190899999999998E-3</c:v>
                </c:pt>
                <c:pt idx="12114" formatCode="0.00E+00">
                  <c:v>3.0450999999999998E-3</c:v>
                </c:pt>
                <c:pt idx="12115" formatCode="0.00E+00">
                  <c:v>3.2710500000000002E-3</c:v>
                </c:pt>
                <c:pt idx="12116" formatCode="0.00E+00">
                  <c:v>3.4967000000000002E-3</c:v>
                </c:pt>
                <c:pt idx="12117" formatCode="0.00E+00">
                  <c:v>3.7218799999999999E-3</c:v>
                </c:pt>
                <c:pt idx="12118" formatCode="0.00E+00">
                  <c:v>3.9464599999999997E-3</c:v>
                </c:pt>
                <c:pt idx="12119" formatCode="0.00E+00">
                  <c:v>4.1702600000000003E-3</c:v>
                </c:pt>
                <c:pt idx="12120" formatCode="0.00E+00">
                  <c:v>4.3929900000000003E-3</c:v>
                </c:pt>
                <c:pt idx="12121" formatCode="0.00E+00">
                  <c:v>4.6144100000000002E-3</c:v>
                </c:pt>
                <c:pt idx="12122" formatCode="0.00E+00">
                  <c:v>4.8343300000000004E-3</c:v>
                </c:pt>
                <c:pt idx="12123" formatCode="0.00E+00">
                  <c:v>5.0526199999999999E-3</c:v>
                </c:pt>
                <c:pt idx="12124" formatCode="0.00E+00">
                  <c:v>5.2691500000000002E-3</c:v>
                </c:pt>
                <c:pt idx="12125" formatCode="0.00E+00">
                  <c:v>5.4838100000000004E-3</c:v>
                </c:pt>
                <c:pt idx="12126" formatCode="0.00E+00">
                  <c:v>5.6964600000000004E-3</c:v>
                </c:pt>
                <c:pt idx="12127" formatCode="0.00E+00">
                  <c:v>5.9069400000000003E-3</c:v>
                </c:pt>
                <c:pt idx="12128" formatCode="0.00E+00">
                  <c:v>6.1151599999999997E-3</c:v>
                </c:pt>
                <c:pt idx="12129" formatCode="0.00E+00">
                  <c:v>6.3209399999999997E-3</c:v>
                </c:pt>
                <c:pt idx="12130" formatCode="0.00E+00">
                  <c:v>6.52405E-3</c:v>
                </c:pt>
                <c:pt idx="12131" formatCode="0.00E+00">
                  <c:v>6.7242600000000001E-3</c:v>
                </c:pt>
                <c:pt idx="12132" formatCode="0.00E+00">
                  <c:v>6.9213800000000004E-3</c:v>
                </c:pt>
                <c:pt idx="12133" formatCode="0.00E+00">
                  <c:v>7.1153199999999996E-3</c:v>
                </c:pt>
                <c:pt idx="12134" formatCode="0.00E+00">
                  <c:v>7.3060199999999999E-3</c:v>
                </c:pt>
                <c:pt idx="12135" formatCode="0.00E+00">
                  <c:v>7.4933899999999999E-3</c:v>
                </c:pt>
                <c:pt idx="12136" formatCode="0.00E+00">
                  <c:v>7.6773400000000004E-3</c:v>
                </c:pt>
                <c:pt idx="12137" formatCode="0.00E+00">
                  <c:v>7.8577400000000002E-3</c:v>
                </c:pt>
                <c:pt idx="12138" formatCode="0.00E+00">
                  <c:v>8.0344700000000002E-3</c:v>
                </c:pt>
                <c:pt idx="12139" formatCode="0.00E+00">
                  <c:v>8.2073900000000002E-3</c:v>
                </c:pt>
                <c:pt idx="12140" formatCode="0.00E+00">
                  <c:v>8.3763599999999994E-3</c:v>
                </c:pt>
                <c:pt idx="12141" formatCode="0.00E+00">
                  <c:v>8.5413099999999999E-3</c:v>
                </c:pt>
                <c:pt idx="12142" formatCode="0.00E+00">
                  <c:v>8.7021700000000004E-3</c:v>
                </c:pt>
                <c:pt idx="12143" formatCode="0.00E+00">
                  <c:v>8.8588799999999995E-3</c:v>
                </c:pt>
                <c:pt idx="12144" formatCode="0.00E+00">
                  <c:v>9.0113099999999998E-3</c:v>
                </c:pt>
                <c:pt idx="12145" formatCode="0.00E+00">
                  <c:v>9.1593200000000003E-3</c:v>
                </c:pt>
                <c:pt idx="12146" formatCode="0.00E+00">
                  <c:v>9.3028199999999998E-3</c:v>
                </c:pt>
                <c:pt idx="12147" formatCode="0.00E+00">
                  <c:v>9.4417200000000007E-3</c:v>
                </c:pt>
                <c:pt idx="12148" formatCode="0.00E+00">
                  <c:v>9.5759799999999996E-3</c:v>
                </c:pt>
                <c:pt idx="12149" formatCode="0.00E+00">
                  <c:v>9.7055300000000004E-3</c:v>
                </c:pt>
                <c:pt idx="12150" formatCode="0.00E+00">
                  <c:v>9.8303399999999999E-3</c:v>
                </c:pt>
                <c:pt idx="12151" formatCode="0.00E+00">
                  <c:v>9.9503100000000004E-3</c:v>
                </c:pt>
                <c:pt idx="12152">
                  <c:v>1.0065299999999999E-2</c:v>
                </c:pt>
                <c:pt idx="12153">
                  <c:v>1.01753E-2</c:v>
                </c:pt>
                <c:pt idx="12154">
                  <c:v>1.02804E-2</c:v>
                </c:pt>
                <c:pt idx="12155">
                  <c:v>1.03804E-2</c:v>
                </c:pt>
                <c:pt idx="12156">
                  <c:v>1.0475399999999999E-2</c:v>
                </c:pt>
                <c:pt idx="12157">
                  <c:v>1.05652E-2</c:v>
                </c:pt>
                <c:pt idx="12158">
                  <c:v>1.06499E-2</c:v>
                </c:pt>
                <c:pt idx="12159">
                  <c:v>1.0729499999999999E-2</c:v>
                </c:pt>
                <c:pt idx="12160">
                  <c:v>1.0803800000000001E-2</c:v>
                </c:pt>
                <c:pt idx="12161">
                  <c:v>1.0873000000000001E-2</c:v>
                </c:pt>
                <c:pt idx="12162">
                  <c:v>1.0937000000000001E-2</c:v>
                </c:pt>
                <c:pt idx="12163">
                  <c:v>1.0995899999999999E-2</c:v>
                </c:pt>
                <c:pt idx="12164">
                  <c:v>1.1049700000000001E-2</c:v>
                </c:pt>
                <c:pt idx="12165">
                  <c:v>1.10984E-2</c:v>
                </c:pt>
                <c:pt idx="12166">
                  <c:v>1.11419E-2</c:v>
                </c:pt>
                <c:pt idx="12167">
                  <c:v>1.11804E-2</c:v>
                </c:pt>
                <c:pt idx="12168">
                  <c:v>1.1213799999999999E-2</c:v>
                </c:pt>
                <c:pt idx="12169">
                  <c:v>1.1242200000000001E-2</c:v>
                </c:pt>
                <c:pt idx="12170">
                  <c:v>1.12654E-2</c:v>
                </c:pt>
                <c:pt idx="12171">
                  <c:v>1.12836E-2</c:v>
                </c:pt>
                <c:pt idx="12172">
                  <c:v>1.1296799999999999E-2</c:v>
                </c:pt>
                <c:pt idx="12173">
                  <c:v>1.1305000000000001E-2</c:v>
                </c:pt>
                <c:pt idx="12174">
                  <c:v>1.1308199999999999E-2</c:v>
                </c:pt>
                <c:pt idx="12175">
                  <c:v>1.1306500000000001E-2</c:v>
                </c:pt>
                <c:pt idx="12176">
                  <c:v>1.1299999999999999E-2</c:v>
                </c:pt>
                <c:pt idx="12177">
                  <c:v>1.12888E-2</c:v>
                </c:pt>
                <c:pt idx="12178">
                  <c:v>1.1273E-2</c:v>
                </c:pt>
                <c:pt idx="12179">
                  <c:v>1.12526E-2</c:v>
                </c:pt>
                <c:pt idx="12180">
                  <c:v>1.1227600000000001E-2</c:v>
                </c:pt>
                <c:pt idx="12181">
                  <c:v>1.1198E-2</c:v>
                </c:pt>
                <c:pt idx="12182">
                  <c:v>1.11638E-2</c:v>
                </c:pt>
                <c:pt idx="12183">
                  <c:v>1.1124999999999999E-2</c:v>
                </c:pt>
                <c:pt idx="12184">
                  <c:v>1.10817E-2</c:v>
                </c:pt>
                <c:pt idx="12185">
                  <c:v>1.10341E-2</c:v>
                </c:pt>
                <c:pt idx="12186">
                  <c:v>1.09821E-2</c:v>
                </c:pt>
                <c:pt idx="12187">
                  <c:v>1.0925799999999999E-2</c:v>
                </c:pt>
                <c:pt idx="12188">
                  <c:v>1.0865400000000001E-2</c:v>
                </c:pt>
                <c:pt idx="12189">
                  <c:v>1.08009E-2</c:v>
                </c:pt>
                <c:pt idx="12190">
                  <c:v>1.07323E-2</c:v>
                </c:pt>
                <c:pt idx="12191">
                  <c:v>1.0659800000000001E-2</c:v>
                </c:pt>
                <c:pt idx="12192">
                  <c:v>1.0583499999999999E-2</c:v>
                </c:pt>
                <c:pt idx="12193">
                  <c:v>1.0503500000000001E-2</c:v>
                </c:pt>
                <c:pt idx="12194">
                  <c:v>1.04198E-2</c:v>
                </c:pt>
                <c:pt idx="12195">
                  <c:v>1.03325E-2</c:v>
                </c:pt>
                <c:pt idx="12196">
                  <c:v>1.02416E-2</c:v>
                </c:pt>
                <c:pt idx="12197">
                  <c:v>1.01473E-2</c:v>
                </c:pt>
                <c:pt idx="12198">
                  <c:v>1.0049600000000001E-2</c:v>
                </c:pt>
                <c:pt idx="12199" formatCode="0.00E+00">
                  <c:v>9.9486100000000001E-3</c:v>
                </c:pt>
                <c:pt idx="12200" formatCode="0.00E+00">
                  <c:v>9.8443799999999998E-3</c:v>
                </c:pt>
                <c:pt idx="12201" formatCode="0.00E+00">
                  <c:v>9.7370200000000007E-3</c:v>
                </c:pt>
                <c:pt idx="12202" formatCode="0.00E+00">
                  <c:v>9.6265900000000008E-3</c:v>
                </c:pt>
                <c:pt idx="12203" formatCode="0.00E+00">
                  <c:v>9.5131599999999997E-3</c:v>
                </c:pt>
                <c:pt idx="12204" formatCode="0.00E+00">
                  <c:v>9.3968699999999999E-3</c:v>
                </c:pt>
                <c:pt idx="12205" formatCode="0.00E+00">
                  <c:v>9.2778200000000009E-3</c:v>
                </c:pt>
                <c:pt idx="12206" formatCode="0.00E+00">
                  <c:v>9.1560600000000006E-3</c:v>
                </c:pt>
                <c:pt idx="12207" formatCode="0.00E+00">
                  <c:v>9.0316200000000006E-3</c:v>
                </c:pt>
                <c:pt idx="12208" formatCode="0.00E+00">
                  <c:v>8.9045700000000005E-3</c:v>
                </c:pt>
                <c:pt idx="12209" formatCode="0.00E+00">
                  <c:v>8.7749999999999998E-3</c:v>
                </c:pt>
                <c:pt idx="12210" formatCode="0.00E+00">
                  <c:v>8.6429799999999998E-3</c:v>
                </c:pt>
                <c:pt idx="12211" formatCode="0.00E+00">
                  <c:v>8.5086099999999998E-3</c:v>
                </c:pt>
                <c:pt idx="12212" formatCode="0.00E+00">
                  <c:v>8.3719799999999994E-3</c:v>
                </c:pt>
                <c:pt idx="12213" formatCode="0.00E+00">
                  <c:v>8.2331699999999997E-3</c:v>
                </c:pt>
                <c:pt idx="12214" formatCode="0.00E+00">
                  <c:v>8.0922600000000004E-3</c:v>
                </c:pt>
                <c:pt idx="12215" formatCode="0.00E+00">
                  <c:v>7.9493399999999992E-3</c:v>
                </c:pt>
                <c:pt idx="12216" formatCode="0.00E+00">
                  <c:v>7.8044899999999999E-3</c:v>
                </c:pt>
                <c:pt idx="12217" formatCode="0.00E+00">
                  <c:v>7.6578000000000002E-3</c:v>
                </c:pt>
                <c:pt idx="12218" formatCode="0.00E+00">
                  <c:v>7.5093499999999997E-3</c:v>
                </c:pt>
                <c:pt idx="12219" formatCode="0.00E+00">
                  <c:v>7.3591799999999999E-3</c:v>
                </c:pt>
                <c:pt idx="12220" formatCode="0.00E+00">
                  <c:v>7.2073500000000004E-3</c:v>
                </c:pt>
                <c:pt idx="12221" formatCode="0.00E+00">
                  <c:v>7.05392E-3</c:v>
                </c:pt>
                <c:pt idx="12222" formatCode="0.00E+00">
                  <c:v>6.8989999999999998E-3</c:v>
                </c:pt>
                <c:pt idx="12223" formatCode="0.00E+00">
                  <c:v>6.7426700000000001E-3</c:v>
                </c:pt>
                <c:pt idx="12224" formatCode="0.00E+00">
                  <c:v>6.5850099999999996E-3</c:v>
                </c:pt>
                <c:pt idx="12225" formatCode="0.00E+00">
                  <c:v>6.4261199999999996E-3</c:v>
                </c:pt>
                <c:pt idx="12226" formatCode="0.00E+00">
                  <c:v>6.2660900000000002E-3</c:v>
                </c:pt>
                <c:pt idx="12227" formatCode="0.00E+00">
                  <c:v>6.1049900000000002E-3</c:v>
                </c:pt>
                <c:pt idx="12228" formatCode="0.00E+00">
                  <c:v>5.9428399999999996E-3</c:v>
                </c:pt>
                <c:pt idx="12229" formatCode="0.00E+00">
                  <c:v>5.7796799999999997E-3</c:v>
                </c:pt>
                <c:pt idx="12230" formatCode="0.00E+00">
                  <c:v>5.6155700000000003E-3</c:v>
                </c:pt>
                <c:pt idx="12231" formatCode="0.00E+00">
                  <c:v>5.4505600000000001E-3</c:v>
                </c:pt>
                <c:pt idx="12232" formatCode="0.00E+00">
                  <c:v>5.2846999999999998E-3</c:v>
                </c:pt>
                <c:pt idx="12233" formatCode="0.00E+00">
                  <c:v>5.1180499999999999E-3</c:v>
                </c:pt>
                <c:pt idx="12234" formatCode="0.00E+00">
                  <c:v>4.9507199999999996E-3</c:v>
                </c:pt>
                <c:pt idx="12235" formatCode="0.00E+00">
                  <c:v>4.7828000000000002E-3</c:v>
                </c:pt>
                <c:pt idx="12236" formatCode="0.00E+00">
                  <c:v>4.6143199999999999E-3</c:v>
                </c:pt>
                <c:pt idx="12237" formatCode="0.00E+00">
                  <c:v>4.4453399999999999E-3</c:v>
                </c:pt>
                <c:pt idx="12238" formatCode="0.00E+00">
                  <c:v>4.2759299999999998E-3</c:v>
                </c:pt>
                <c:pt idx="12239" formatCode="0.00E+00">
                  <c:v>4.1061800000000001E-3</c:v>
                </c:pt>
                <c:pt idx="12240" formatCode="0.00E+00">
                  <c:v>3.9361800000000001E-3</c:v>
                </c:pt>
                <c:pt idx="12241" formatCode="0.00E+00">
                  <c:v>3.7659899999999999E-3</c:v>
                </c:pt>
                <c:pt idx="12242" formatCode="0.00E+00">
                  <c:v>3.5956999999999999E-3</c:v>
                </c:pt>
                <c:pt idx="12243" formatCode="0.00E+00">
                  <c:v>3.4253899999999999E-3</c:v>
                </c:pt>
                <c:pt idx="12244" formatCode="0.00E+00">
                  <c:v>3.2551300000000002E-3</c:v>
                </c:pt>
                <c:pt idx="12245" formatCode="0.00E+00">
                  <c:v>3.08501E-3</c:v>
                </c:pt>
                <c:pt idx="12246" formatCode="0.00E+00">
                  <c:v>2.91508E-3</c:v>
                </c:pt>
                <c:pt idx="12247" formatCode="0.00E+00">
                  <c:v>2.7454100000000002E-3</c:v>
                </c:pt>
                <c:pt idx="12248" formatCode="0.00E+00">
                  <c:v>2.5760499999999999E-3</c:v>
                </c:pt>
                <c:pt idx="12249" formatCode="0.00E+00">
                  <c:v>2.4070699999999999E-3</c:v>
                </c:pt>
                <c:pt idx="12250" formatCode="0.00E+00">
                  <c:v>2.2385299999999999E-3</c:v>
                </c:pt>
                <c:pt idx="12251" formatCode="0.00E+00">
                  <c:v>2.0705400000000001E-3</c:v>
                </c:pt>
                <c:pt idx="12252" formatCode="0.00E+00">
                  <c:v>1.9031899999999999E-3</c:v>
                </c:pt>
                <c:pt idx="12253" formatCode="0.00E+00">
                  <c:v>1.73657E-3</c:v>
                </c:pt>
                <c:pt idx="12254" formatCode="0.00E+00">
                  <c:v>1.57077E-3</c:v>
                </c:pt>
                <c:pt idx="12255" formatCode="0.00E+00">
                  <c:v>1.40584E-3</c:v>
                </c:pt>
                <c:pt idx="12256" formatCode="0.00E+00">
                  <c:v>1.24187E-3</c:v>
                </c:pt>
                <c:pt idx="12257" formatCode="0.00E+00">
                  <c:v>1.0789199999999999E-3</c:v>
                </c:pt>
                <c:pt idx="12258" formatCode="0.00E+00">
                  <c:v>9.1708000000000002E-4</c:v>
                </c:pt>
                <c:pt idx="12259" formatCode="0.00E+00">
                  <c:v>7.5640400000000002E-4</c:v>
                </c:pt>
                <c:pt idx="12260" formatCode="0.00E+00">
                  <c:v>5.9696399999999996E-4</c:v>
                </c:pt>
                <c:pt idx="12261" formatCode="0.00E+00">
                  <c:v>4.38835E-4</c:v>
                </c:pt>
                <c:pt idx="12262" formatCode="0.00E+00">
                  <c:v>2.8210699999999997E-4</c:v>
                </c:pt>
                <c:pt idx="12263" formatCode="0.00E+00">
                  <c:v>1.2687500000000001E-4</c:v>
                </c:pt>
                <c:pt idx="12264" formatCode="0.00E+00">
                  <c:v>-2.6761799999999998E-5</c:v>
                </c:pt>
                <c:pt idx="12265" formatCode="0.00E+00">
                  <c:v>-1.7869899999999999E-4</c:v>
                </c:pt>
                <c:pt idx="12266" formatCode="0.00E+00">
                  <c:v>-3.2883599999999999E-4</c:v>
                </c:pt>
                <c:pt idx="12267" formatCode="0.00E+00">
                  <c:v>-4.7708100000000002E-4</c:v>
                </c:pt>
                <c:pt idx="12268" formatCode="0.00E+00">
                  <c:v>-6.2334900000000004E-4</c:v>
                </c:pt>
                <c:pt idx="12269" formatCode="0.00E+00">
                  <c:v>-7.6755599999999997E-4</c:v>
                </c:pt>
                <c:pt idx="12270" formatCode="0.00E+00">
                  <c:v>-9.0961299999999998E-4</c:v>
                </c:pt>
                <c:pt idx="12271" formatCode="0.00E+00">
                  <c:v>-1.0494300000000001E-3</c:v>
                </c:pt>
                <c:pt idx="12272" formatCode="0.00E+00">
                  <c:v>-1.1869000000000001E-3</c:v>
                </c:pt>
                <c:pt idx="12273" formatCode="0.00E+00">
                  <c:v>-1.3219499999999999E-3</c:v>
                </c:pt>
                <c:pt idx="12274" formatCode="0.00E+00">
                  <c:v>-1.45448E-3</c:v>
                </c:pt>
                <c:pt idx="12275" formatCode="0.00E+00">
                  <c:v>-1.58438E-3</c:v>
                </c:pt>
                <c:pt idx="12276" formatCode="0.00E+00">
                  <c:v>-1.71156E-3</c:v>
                </c:pt>
                <c:pt idx="12277" formatCode="0.00E+00">
                  <c:v>-1.83592E-3</c:v>
                </c:pt>
                <c:pt idx="12278" formatCode="0.00E+00">
                  <c:v>-1.95736E-3</c:v>
                </c:pt>
                <c:pt idx="12279" formatCode="0.00E+00">
                  <c:v>-2.0758E-3</c:v>
                </c:pt>
                <c:pt idx="12280" formatCode="0.00E+00">
                  <c:v>-2.19112E-3</c:v>
                </c:pt>
                <c:pt idx="12281" formatCode="0.00E+00">
                  <c:v>-2.3032199999999999E-3</c:v>
                </c:pt>
                <c:pt idx="12282" formatCode="0.00E+00">
                  <c:v>-2.4120000000000001E-3</c:v>
                </c:pt>
                <c:pt idx="12283" formatCode="0.00E+00">
                  <c:v>-2.5173600000000002E-3</c:v>
                </c:pt>
                <c:pt idx="12284" formatCode="0.00E+00">
                  <c:v>-2.61919E-3</c:v>
                </c:pt>
                <c:pt idx="12285" formatCode="0.00E+00">
                  <c:v>-2.7173900000000001E-3</c:v>
                </c:pt>
                <c:pt idx="12286" formatCode="0.00E+00">
                  <c:v>-2.8118700000000002E-3</c:v>
                </c:pt>
                <c:pt idx="12287" formatCode="0.00E+00">
                  <c:v>-2.9025700000000001E-3</c:v>
                </c:pt>
                <c:pt idx="12288" formatCode="0.00E+00">
                  <c:v>-2.98935E-3</c:v>
                </c:pt>
                <c:pt idx="12289" formatCode="0.00E+00">
                  <c:v>-3.0721300000000002E-3</c:v>
                </c:pt>
                <c:pt idx="12290" formatCode="0.00E+00">
                  <c:v>-3.1508199999999999E-3</c:v>
                </c:pt>
                <c:pt idx="12291" formatCode="0.00E+00">
                  <c:v>-3.2253199999999998E-3</c:v>
                </c:pt>
                <c:pt idx="12292" formatCode="0.00E+00">
                  <c:v>-3.29555E-3</c:v>
                </c:pt>
                <c:pt idx="12293" formatCode="0.00E+00">
                  <c:v>-3.36141E-3</c:v>
                </c:pt>
                <c:pt idx="12294" formatCode="0.00E+00">
                  <c:v>-3.42283E-3</c:v>
                </c:pt>
                <c:pt idx="12295" formatCode="0.00E+00">
                  <c:v>-3.47971E-3</c:v>
                </c:pt>
                <c:pt idx="12296" formatCode="0.00E+00">
                  <c:v>-3.5319700000000002E-3</c:v>
                </c:pt>
                <c:pt idx="12297" formatCode="0.00E+00">
                  <c:v>-3.5795200000000001E-3</c:v>
                </c:pt>
                <c:pt idx="12298" formatCode="0.00E+00">
                  <c:v>-3.6222699999999999E-3</c:v>
                </c:pt>
                <c:pt idx="12299" formatCode="0.00E+00">
                  <c:v>-3.6601400000000001E-3</c:v>
                </c:pt>
                <c:pt idx="12300" formatCode="0.00E+00">
                  <c:v>-3.6930499999999998E-3</c:v>
                </c:pt>
                <c:pt idx="12301" formatCode="0.00E+00">
                  <c:v>-3.7209299999999999E-3</c:v>
                </c:pt>
                <c:pt idx="12302" formatCode="0.00E+00">
                  <c:v>-3.74369E-3</c:v>
                </c:pt>
                <c:pt idx="12303" formatCode="0.00E+00">
                  <c:v>-3.7612800000000001E-3</c:v>
                </c:pt>
                <c:pt idx="12304" formatCode="0.00E+00">
                  <c:v>-3.7736100000000002E-3</c:v>
                </c:pt>
                <c:pt idx="12305" formatCode="0.00E+00">
                  <c:v>-3.7806200000000002E-3</c:v>
                </c:pt>
                <c:pt idx="12306" formatCode="0.00E+00">
                  <c:v>-3.7822400000000001E-3</c:v>
                </c:pt>
                <c:pt idx="12307" formatCode="0.00E+00">
                  <c:v>-3.7784300000000002E-3</c:v>
                </c:pt>
                <c:pt idx="12308" formatCode="0.00E+00">
                  <c:v>-3.76911E-3</c:v>
                </c:pt>
                <c:pt idx="12309" formatCode="0.00E+00">
                  <c:v>-3.7542399999999998E-3</c:v>
                </c:pt>
                <c:pt idx="12310" formatCode="0.00E+00">
                  <c:v>-3.73376E-3</c:v>
                </c:pt>
                <c:pt idx="12311" formatCode="0.00E+00">
                  <c:v>-3.70762E-3</c:v>
                </c:pt>
                <c:pt idx="12312" formatCode="0.00E+00">
                  <c:v>-3.67578E-3</c:v>
                </c:pt>
                <c:pt idx="12313" formatCode="0.00E+00">
                  <c:v>-3.63818E-3</c:v>
                </c:pt>
                <c:pt idx="12314" formatCode="0.00E+00">
                  <c:v>-3.5947900000000001E-3</c:v>
                </c:pt>
                <c:pt idx="12315" formatCode="0.00E+00">
                  <c:v>-3.5455700000000001E-3</c:v>
                </c:pt>
                <c:pt idx="12316" formatCode="0.00E+00">
                  <c:v>-3.4904699999999999E-3</c:v>
                </c:pt>
                <c:pt idx="12317" formatCode="0.00E+00">
                  <c:v>-3.4294799999999999E-3</c:v>
                </c:pt>
                <c:pt idx="12318" formatCode="0.00E+00">
                  <c:v>-3.3625600000000001E-3</c:v>
                </c:pt>
                <c:pt idx="12319" formatCode="0.00E+00">
                  <c:v>-3.2896800000000001E-3</c:v>
                </c:pt>
                <c:pt idx="12320" formatCode="0.00E+00">
                  <c:v>-3.21084E-3</c:v>
                </c:pt>
                <c:pt idx="12321" formatCode="0.00E+00">
                  <c:v>-3.1260099999999998E-3</c:v>
                </c:pt>
                <c:pt idx="12322" formatCode="0.00E+00">
                  <c:v>-3.0351900000000001E-3</c:v>
                </c:pt>
                <c:pt idx="12323" formatCode="0.00E+00">
                  <c:v>-2.93838E-3</c:v>
                </c:pt>
                <c:pt idx="12324" formatCode="0.00E+00">
                  <c:v>-2.8355799999999999E-3</c:v>
                </c:pt>
                <c:pt idx="12325" formatCode="0.00E+00">
                  <c:v>-2.72683E-3</c:v>
                </c:pt>
                <c:pt idx="12326" formatCode="0.00E+00">
                  <c:v>-2.6121400000000002E-3</c:v>
                </c:pt>
                <c:pt idx="12327" formatCode="0.00E+00">
                  <c:v>-2.49153E-3</c:v>
                </c:pt>
                <c:pt idx="12328" formatCode="0.00E+00">
                  <c:v>-2.3650500000000001E-3</c:v>
                </c:pt>
                <c:pt idx="12329" formatCode="0.00E+00">
                  <c:v>-2.23274E-3</c:v>
                </c:pt>
                <c:pt idx="12330" formatCode="0.00E+00">
                  <c:v>-2.09465E-3</c:v>
                </c:pt>
                <c:pt idx="12331" formatCode="0.00E+00">
                  <c:v>-1.9508500000000001E-3</c:v>
                </c:pt>
                <c:pt idx="12332" formatCode="0.00E+00">
                  <c:v>-1.80141E-3</c:v>
                </c:pt>
                <c:pt idx="12333" formatCode="0.00E+00">
                  <c:v>-1.6463700000000001E-3</c:v>
                </c:pt>
                <c:pt idx="12334" formatCode="0.00E+00">
                  <c:v>-1.4857900000000001E-3</c:v>
                </c:pt>
                <c:pt idx="12335" formatCode="0.00E+00">
                  <c:v>-1.31975E-3</c:v>
                </c:pt>
                <c:pt idx="12336" formatCode="0.00E+00">
                  <c:v>-1.14832E-3</c:v>
                </c:pt>
                <c:pt idx="12337" formatCode="0.00E+00">
                  <c:v>-9.7159199999999996E-4</c:v>
                </c:pt>
                <c:pt idx="12338" formatCode="0.00E+00">
                  <c:v>-7.8964599999999997E-4</c:v>
                </c:pt>
                <c:pt idx="12339" formatCode="0.00E+00">
                  <c:v>-6.0257799999999999E-4</c:v>
                </c:pt>
                <c:pt idx="12340" formatCode="0.00E+00">
                  <c:v>-4.105E-4</c:v>
                </c:pt>
                <c:pt idx="12341" formatCode="0.00E+00">
                  <c:v>-2.1353499999999999E-4</c:v>
                </c:pt>
                <c:pt idx="12342" formatCode="0.00E+00">
                  <c:v>-1.18034E-5</c:v>
                </c:pt>
                <c:pt idx="12343" formatCode="0.00E+00">
                  <c:v>1.94568E-4</c:v>
                </c:pt>
                <c:pt idx="12344" formatCode="0.00E+00">
                  <c:v>4.05442E-4</c:v>
                </c:pt>
                <c:pt idx="12345" formatCode="0.00E+00">
                  <c:v>6.2067399999999999E-4</c:v>
                </c:pt>
                <c:pt idx="12346" formatCode="0.00E+00">
                  <c:v>8.40115E-4</c:v>
                </c:pt>
                <c:pt idx="12347" formatCode="0.00E+00">
                  <c:v>1.0636199999999999E-3</c:v>
                </c:pt>
                <c:pt idx="12348" formatCode="0.00E+00">
                  <c:v>1.2910599999999999E-3</c:v>
                </c:pt>
                <c:pt idx="12349" formatCode="0.00E+00">
                  <c:v>1.52227E-3</c:v>
                </c:pt>
                <c:pt idx="12350" formatCode="0.00E+00">
                  <c:v>1.7570999999999999E-3</c:v>
                </c:pt>
                <c:pt idx="12351" formatCode="0.00E+00">
                  <c:v>1.9953800000000002E-3</c:v>
                </c:pt>
                <c:pt idx="12352" formatCode="0.00E+00">
                  <c:v>2.2369199999999999E-3</c:v>
                </c:pt>
                <c:pt idx="12353" formatCode="0.00E+00">
                  <c:v>2.4815200000000001E-3</c:v>
                </c:pt>
                <c:pt idx="12354" formatCode="0.00E+00">
                  <c:v>2.72901E-3</c:v>
                </c:pt>
                <c:pt idx="12355" formatCode="0.00E+00">
                  <c:v>2.97919E-3</c:v>
                </c:pt>
                <c:pt idx="12356" formatCode="0.00E+00">
                  <c:v>3.2318899999999998E-3</c:v>
                </c:pt>
                <c:pt idx="12357" formatCode="0.00E+00">
                  <c:v>3.4869200000000001E-3</c:v>
                </c:pt>
                <c:pt idx="12358" formatCode="0.00E+00">
                  <c:v>3.74407E-3</c:v>
                </c:pt>
                <c:pt idx="12359" formatCode="0.00E+00">
                  <c:v>4.0031399999999997E-3</c:v>
                </c:pt>
                <c:pt idx="12360" formatCode="0.00E+00">
                  <c:v>4.2639100000000001E-3</c:v>
                </c:pt>
                <c:pt idx="12361" formatCode="0.00E+00">
                  <c:v>4.5261800000000003E-3</c:v>
                </c:pt>
                <c:pt idx="12362" formatCode="0.00E+00">
                  <c:v>4.7897499999999997E-3</c:v>
                </c:pt>
                <c:pt idx="12363" formatCode="0.00E+00">
                  <c:v>5.0543999999999997E-3</c:v>
                </c:pt>
                <c:pt idx="12364" formatCode="0.00E+00">
                  <c:v>5.3199199999999997E-3</c:v>
                </c:pt>
                <c:pt idx="12365" formatCode="0.00E+00">
                  <c:v>5.5860800000000002E-3</c:v>
                </c:pt>
                <c:pt idx="12366" formatCode="0.00E+00">
                  <c:v>5.8526400000000001E-3</c:v>
                </c:pt>
                <c:pt idx="12367" formatCode="0.00E+00">
                  <c:v>6.11935E-3</c:v>
                </c:pt>
                <c:pt idx="12368" formatCode="0.00E+00">
                  <c:v>6.3859600000000004E-3</c:v>
                </c:pt>
                <c:pt idx="12369" formatCode="0.00E+00">
                  <c:v>6.6522400000000002E-3</c:v>
                </c:pt>
                <c:pt idx="12370" formatCode="0.00E+00">
                  <c:v>6.9179699999999998E-3</c:v>
                </c:pt>
                <c:pt idx="12371" formatCode="0.00E+00">
                  <c:v>7.1829199999999998E-3</c:v>
                </c:pt>
                <c:pt idx="12372" formatCode="0.00E+00">
                  <c:v>7.4468800000000003E-3</c:v>
                </c:pt>
                <c:pt idx="12373" formatCode="0.00E+00">
                  <c:v>7.7096300000000003E-3</c:v>
                </c:pt>
                <c:pt idx="12374" formatCode="0.00E+00">
                  <c:v>7.9708799999999996E-3</c:v>
                </c:pt>
                <c:pt idx="12375" formatCode="0.00E+00">
                  <c:v>8.2303600000000008E-3</c:v>
                </c:pt>
                <c:pt idx="12376" formatCode="0.00E+00">
                  <c:v>8.4878000000000002E-3</c:v>
                </c:pt>
                <c:pt idx="12377" formatCode="0.00E+00">
                  <c:v>8.7429699999999992E-3</c:v>
                </c:pt>
                <c:pt idx="12378" formatCode="0.00E+00">
                  <c:v>8.9956299999999993E-3</c:v>
                </c:pt>
                <c:pt idx="12379" formatCode="0.00E+00">
                  <c:v>9.2455499999999999E-3</c:v>
                </c:pt>
                <c:pt idx="12380" formatCode="0.00E+00">
                  <c:v>9.4924699999999994E-3</c:v>
                </c:pt>
                <c:pt idx="12381" formatCode="0.00E+00">
                  <c:v>9.7361300000000008E-3</c:v>
                </c:pt>
                <c:pt idx="12382" formatCode="0.00E+00">
                  <c:v>9.9762800000000006E-3</c:v>
                </c:pt>
                <c:pt idx="12383">
                  <c:v>1.02127E-2</c:v>
                </c:pt>
                <c:pt idx="12384">
                  <c:v>1.04452E-2</c:v>
                </c:pt>
                <c:pt idx="12385">
                  <c:v>1.06736E-2</c:v>
                </c:pt>
                <c:pt idx="12386">
                  <c:v>1.08976E-2</c:v>
                </c:pt>
                <c:pt idx="12387">
                  <c:v>1.1117E-2</c:v>
                </c:pt>
                <c:pt idx="12388">
                  <c:v>1.1331600000000001E-2</c:v>
                </c:pt>
                <c:pt idx="12389">
                  <c:v>1.15412E-2</c:v>
                </c:pt>
                <c:pt idx="12390">
                  <c:v>1.17456E-2</c:v>
                </c:pt>
                <c:pt idx="12391">
                  <c:v>1.1944700000000001E-2</c:v>
                </c:pt>
                <c:pt idx="12392">
                  <c:v>1.2138100000000001E-2</c:v>
                </c:pt>
                <c:pt idx="12393">
                  <c:v>1.2325600000000001E-2</c:v>
                </c:pt>
                <c:pt idx="12394">
                  <c:v>1.2507000000000001E-2</c:v>
                </c:pt>
                <c:pt idx="12395">
                  <c:v>1.26821E-2</c:v>
                </c:pt>
                <c:pt idx="12396">
                  <c:v>1.28506E-2</c:v>
                </c:pt>
                <c:pt idx="12397">
                  <c:v>1.30124E-2</c:v>
                </c:pt>
                <c:pt idx="12398">
                  <c:v>1.31673E-2</c:v>
                </c:pt>
                <c:pt idx="12399">
                  <c:v>1.33151E-2</c:v>
                </c:pt>
                <c:pt idx="12400">
                  <c:v>1.3455699999999999E-2</c:v>
                </c:pt>
                <c:pt idx="12401">
                  <c:v>1.3588899999999999E-2</c:v>
                </c:pt>
                <c:pt idx="12402">
                  <c:v>1.37144E-2</c:v>
                </c:pt>
                <c:pt idx="12403">
                  <c:v>1.3832199999999999E-2</c:v>
                </c:pt>
                <c:pt idx="12404">
                  <c:v>1.39419E-2</c:v>
                </c:pt>
                <c:pt idx="12405">
                  <c:v>1.40436E-2</c:v>
                </c:pt>
                <c:pt idx="12406">
                  <c:v>1.4137E-2</c:v>
                </c:pt>
                <c:pt idx="12407">
                  <c:v>1.42221E-2</c:v>
                </c:pt>
                <c:pt idx="12408">
                  <c:v>1.42989E-2</c:v>
                </c:pt>
                <c:pt idx="12409">
                  <c:v>1.4367100000000001E-2</c:v>
                </c:pt>
                <c:pt idx="12410">
                  <c:v>1.4426700000000001E-2</c:v>
                </c:pt>
                <c:pt idx="12411">
                  <c:v>1.4477500000000001E-2</c:v>
                </c:pt>
                <c:pt idx="12412">
                  <c:v>1.4519600000000001E-2</c:v>
                </c:pt>
                <c:pt idx="12413">
                  <c:v>1.45527E-2</c:v>
                </c:pt>
                <c:pt idx="12414">
                  <c:v>1.4576799999999999E-2</c:v>
                </c:pt>
                <c:pt idx="12415">
                  <c:v>1.45919E-2</c:v>
                </c:pt>
                <c:pt idx="12416">
                  <c:v>1.4597799999999999E-2</c:v>
                </c:pt>
                <c:pt idx="12417">
                  <c:v>1.45945E-2</c:v>
                </c:pt>
                <c:pt idx="12418">
                  <c:v>1.45819E-2</c:v>
                </c:pt>
                <c:pt idx="12419">
                  <c:v>1.456E-2</c:v>
                </c:pt>
                <c:pt idx="12420">
                  <c:v>1.45288E-2</c:v>
                </c:pt>
                <c:pt idx="12421">
                  <c:v>1.44882E-2</c:v>
                </c:pt>
                <c:pt idx="12422">
                  <c:v>1.4438400000000001E-2</c:v>
                </c:pt>
                <c:pt idx="12423">
                  <c:v>1.4379299999999999E-2</c:v>
                </c:pt>
                <c:pt idx="12424">
                  <c:v>1.43109E-2</c:v>
                </c:pt>
                <c:pt idx="12425">
                  <c:v>1.42332E-2</c:v>
                </c:pt>
                <c:pt idx="12426">
                  <c:v>1.4146300000000001E-2</c:v>
                </c:pt>
                <c:pt idx="12427">
                  <c:v>1.4050099999999999E-2</c:v>
                </c:pt>
                <c:pt idx="12428">
                  <c:v>1.3944700000000001E-2</c:v>
                </c:pt>
                <c:pt idx="12429">
                  <c:v>1.38304E-2</c:v>
                </c:pt>
                <c:pt idx="12430">
                  <c:v>1.3707E-2</c:v>
                </c:pt>
                <c:pt idx="12431">
                  <c:v>1.35747E-2</c:v>
                </c:pt>
                <c:pt idx="12432">
                  <c:v>1.34337E-2</c:v>
                </c:pt>
                <c:pt idx="12433">
                  <c:v>1.32839E-2</c:v>
                </c:pt>
                <c:pt idx="12434">
                  <c:v>1.3125599999999999E-2</c:v>
                </c:pt>
                <c:pt idx="12435">
                  <c:v>1.2958900000000001E-2</c:v>
                </c:pt>
                <c:pt idx="12436">
                  <c:v>1.27838E-2</c:v>
                </c:pt>
                <c:pt idx="12437">
                  <c:v>1.2600699999999999E-2</c:v>
                </c:pt>
                <c:pt idx="12438">
                  <c:v>1.2409699999999999E-2</c:v>
                </c:pt>
                <c:pt idx="12439">
                  <c:v>1.2211E-2</c:v>
                </c:pt>
                <c:pt idx="12440">
                  <c:v>1.20047E-2</c:v>
                </c:pt>
                <c:pt idx="12441">
                  <c:v>1.17912E-2</c:v>
                </c:pt>
                <c:pt idx="12442">
                  <c:v>1.1570499999999999E-2</c:v>
                </c:pt>
                <c:pt idx="12443">
                  <c:v>1.13428E-2</c:v>
                </c:pt>
                <c:pt idx="12444">
                  <c:v>1.1108399999999999E-2</c:v>
                </c:pt>
                <c:pt idx="12445">
                  <c:v>1.08673E-2</c:v>
                </c:pt>
                <c:pt idx="12446">
                  <c:v>1.06198E-2</c:v>
                </c:pt>
                <c:pt idx="12447">
                  <c:v>1.03661E-2</c:v>
                </c:pt>
                <c:pt idx="12448">
                  <c:v>1.01064E-2</c:v>
                </c:pt>
                <c:pt idx="12449" formatCode="0.00E+00">
                  <c:v>9.8409900000000008E-3</c:v>
                </c:pt>
                <c:pt idx="12450" formatCode="0.00E+00">
                  <c:v>9.5700899999999998E-3</c:v>
                </c:pt>
                <c:pt idx="12451" formatCode="0.00E+00">
                  <c:v>9.2939900000000002E-3</c:v>
                </c:pt>
                <c:pt idx="12452" formatCode="0.00E+00">
                  <c:v>9.0129400000000005E-3</c:v>
                </c:pt>
                <c:pt idx="12453" formatCode="0.00E+00">
                  <c:v>8.7271599999999994E-3</c:v>
                </c:pt>
                <c:pt idx="12454" formatCode="0.00E+00">
                  <c:v>8.4369000000000006E-3</c:v>
                </c:pt>
                <c:pt idx="12455" formatCode="0.00E+00">
                  <c:v>8.1423899999999994E-3</c:v>
                </c:pt>
                <c:pt idx="12456" formatCode="0.00E+00">
                  <c:v>7.8439300000000007E-3</c:v>
                </c:pt>
                <c:pt idx="12457" formatCode="0.00E+00">
                  <c:v>7.5418100000000004E-3</c:v>
                </c:pt>
                <c:pt idx="12458" formatCode="0.00E+00">
                  <c:v>7.2363100000000001E-3</c:v>
                </c:pt>
                <c:pt idx="12459" formatCode="0.00E+00">
                  <c:v>6.92773E-3</c:v>
                </c:pt>
                <c:pt idx="12460" formatCode="0.00E+00">
                  <c:v>6.6163699999999999E-3</c:v>
                </c:pt>
                <c:pt idx="12461" formatCode="0.00E+00">
                  <c:v>6.3025099999999999E-3</c:v>
                </c:pt>
                <c:pt idx="12462" formatCode="0.00E+00">
                  <c:v>5.9863800000000003E-3</c:v>
                </c:pt>
                <c:pt idx="12463" formatCode="0.00E+00">
                  <c:v>5.6682199999999999E-3</c:v>
                </c:pt>
                <c:pt idx="12464" formatCode="0.00E+00">
                  <c:v>5.3483300000000001E-3</c:v>
                </c:pt>
                <c:pt idx="12465" formatCode="0.00E+00">
                  <c:v>5.0270200000000001E-3</c:v>
                </c:pt>
                <c:pt idx="12466" formatCode="0.00E+00">
                  <c:v>4.7045999999999998E-3</c:v>
                </c:pt>
                <c:pt idx="12467" formatCode="0.00E+00">
                  <c:v>4.3813799999999998E-3</c:v>
                </c:pt>
                <c:pt idx="12468" formatCode="0.00E+00">
                  <c:v>4.0576800000000001E-3</c:v>
                </c:pt>
                <c:pt idx="12469" formatCode="0.00E+00">
                  <c:v>3.7338200000000001E-3</c:v>
                </c:pt>
                <c:pt idx="12470" formatCode="0.00E+00">
                  <c:v>3.4100799999999998E-3</c:v>
                </c:pt>
                <c:pt idx="12471" formatCode="0.00E+00">
                  <c:v>3.0867199999999998E-3</c:v>
                </c:pt>
                <c:pt idx="12472" formatCode="0.00E+00">
                  <c:v>2.7640199999999998E-3</c:v>
                </c:pt>
                <c:pt idx="12473" formatCode="0.00E+00">
                  <c:v>2.4423100000000001E-3</c:v>
                </c:pt>
                <c:pt idx="12474" formatCode="0.00E+00">
                  <c:v>2.1219099999999999E-3</c:v>
                </c:pt>
                <c:pt idx="12475" formatCode="0.00E+00">
                  <c:v>1.80317E-3</c:v>
                </c:pt>
                <c:pt idx="12476" formatCode="0.00E+00">
                  <c:v>1.4864800000000001E-3</c:v>
                </c:pt>
                <c:pt idx="12477" formatCode="0.00E+00">
                  <c:v>1.17209E-3</c:v>
                </c:pt>
                <c:pt idx="12478" formatCode="0.00E+00">
                  <c:v>8.6014999999999996E-4</c:v>
                </c:pt>
                <c:pt idx="12479" formatCode="0.00E+00">
                  <c:v>5.5084399999999999E-4</c:v>
                </c:pt>
                <c:pt idx="12480" formatCode="0.00E+00">
                  <c:v>2.44453E-4</c:v>
                </c:pt>
                <c:pt idx="12481" formatCode="0.00E+00">
                  <c:v>-5.8754800000000002E-5</c:v>
                </c:pt>
                <c:pt idx="12482" formatCode="0.00E+00">
                  <c:v>-3.5855000000000001E-4</c:v>
                </c:pt>
                <c:pt idx="12483" formatCode="0.00E+00">
                  <c:v>-6.5470399999999998E-4</c:v>
                </c:pt>
                <c:pt idx="12484" formatCode="0.00E+00">
                  <c:v>-9.4698899999999997E-4</c:v>
                </c:pt>
                <c:pt idx="12485" formatCode="0.00E+00">
                  <c:v>-1.2351599999999999E-3</c:v>
                </c:pt>
                <c:pt idx="12486" formatCode="0.00E+00">
                  <c:v>-1.51895E-3</c:v>
                </c:pt>
                <c:pt idx="12487" formatCode="0.00E+00">
                  <c:v>-1.7981099999999999E-3</c:v>
                </c:pt>
                <c:pt idx="12488" formatCode="0.00E+00">
                  <c:v>-2.0724099999999998E-3</c:v>
                </c:pt>
                <c:pt idx="12489" formatCode="0.00E+00">
                  <c:v>-2.3416499999999998E-3</c:v>
                </c:pt>
                <c:pt idx="12490" formatCode="0.00E+00">
                  <c:v>-2.60561E-3</c:v>
                </c:pt>
                <c:pt idx="12491" formatCode="0.00E+00">
                  <c:v>-2.8640900000000001E-3</c:v>
                </c:pt>
                <c:pt idx="12492" formatCode="0.00E+00">
                  <c:v>-3.1168699999999999E-3</c:v>
                </c:pt>
                <c:pt idx="12493" formatCode="0.00E+00">
                  <c:v>-3.3637599999999999E-3</c:v>
                </c:pt>
                <c:pt idx="12494" formatCode="0.00E+00">
                  <c:v>-3.6045700000000001E-3</c:v>
                </c:pt>
                <c:pt idx="12495" formatCode="0.00E+00">
                  <c:v>-3.83914E-3</c:v>
                </c:pt>
                <c:pt idx="12496" formatCode="0.00E+00">
                  <c:v>-4.0673000000000003E-3</c:v>
                </c:pt>
                <c:pt idx="12497" formatCode="0.00E+00">
                  <c:v>-4.2888700000000002E-3</c:v>
                </c:pt>
                <c:pt idx="12498" formatCode="0.00E+00">
                  <c:v>-4.5036900000000003E-3</c:v>
                </c:pt>
                <c:pt idx="12499" formatCode="0.00E+00">
                  <c:v>-4.7115799999999999E-3</c:v>
                </c:pt>
                <c:pt idx="12500" formatCode="0.00E+00">
                  <c:v>-4.9123600000000002E-3</c:v>
                </c:pt>
                <c:pt idx="12501" formatCode="0.00E+00">
                  <c:v>-5.1058800000000001E-3</c:v>
                </c:pt>
                <c:pt idx="12502" formatCode="0.00E+00">
                  <c:v>-5.2919899999999999E-3</c:v>
                </c:pt>
                <c:pt idx="12503" formatCode="0.00E+00">
                  <c:v>-5.4705600000000002E-3</c:v>
                </c:pt>
                <c:pt idx="12504" formatCode="0.00E+00">
                  <c:v>-5.6415099999999998E-3</c:v>
                </c:pt>
                <c:pt idx="12505" formatCode="0.00E+00">
                  <c:v>-5.8047799999999998E-3</c:v>
                </c:pt>
                <c:pt idx="12506" formatCode="0.00E+00">
                  <c:v>-5.9603099999999999E-3</c:v>
                </c:pt>
                <c:pt idx="12507" formatCode="0.00E+00">
                  <c:v>-6.1079999999999997E-3</c:v>
                </c:pt>
                <c:pt idx="12508" formatCode="0.00E+00">
                  <c:v>-6.2477899999999996E-3</c:v>
                </c:pt>
                <c:pt idx="12509" formatCode="0.00E+00">
                  <c:v>-6.3796E-3</c:v>
                </c:pt>
                <c:pt idx="12510" formatCode="0.00E+00">
                  <c:v>-6.5033799999999996E-3</c:v>
                </c:pt>
                <c:pt idx="12511" formatCode="0.00E+00">
                  <c:v>-6.6190900000000002E-3</c:v>
                </c:pt>
                <c:pt idx="12512" formatCode="0.00E+00">
                  <c:v>-6.7267000000000004E-3</c:v>
                </c:pt>
                <c:pt idx="12513" formatCode="0.00E+00">
                  <c:v>-6.8262000000000001E-3</c:v>
                </c:pt>
                <c:pt idx="12514" formatCode="0.00E+00">
                  <c:v>-6.9175599999999997E-3</c:v>
                </c:pt>
                <c:pt idx="12515" formatCode="0.00E+00">
                  <c:v>-7.00075E-3</c:v>
                </c:pt>
                <c:pt idx="12516" formatCode="0.00E+00">
                  <c:v>-7.0757499999999996E-3</c:v>
                </c:pt>
                <c:pt idx="12517" formatCode="0.00E+00">
                  <c:v>-7.1425400000000002E-3</c:v>
                </c:pt>
                <c:pt idx="12518" formatCode="0.00E+00">
                  <c:v>-7.2010700000000004E-3</c:v>
                </c:pt>
                <c:pt idx="12519" formatCode="0.00E+00">
                  <c:v>-7.2513100000000004E-3</c:v>
                </c:pt>
                <c:pt idx="12520" formatCode="0.00E+00">
                  <c:v>-7.29329E-3</c:v>
                </c:pt>
                <c:pt idx="12521" formatCode="0.00E+00">
                  <c:v>-7.3270799999999997E-3</c:v>
                </c:pt>
                <c:pt idx="12522" formatCode="0.00E+00">
                  <c:v>-7.3527499999999999E-3</c:v>
                </c:pt>
                <c:pt idx="12523" formatCode="0.00E+00">
                  <c:v>-7.3703400000000004E-3</c:v>
                </c:pt>
                <c:pt idx="12524" formatCode="0.00E+00">
                  <c:v>-7.3798600000000002E-3</c:v>
                </c:pt>
                <c:pt idx="12525" formatCode="0.00E+00">
                  <c:v>-7.3812499999999998E-3</c:v>
                </c:pt>
                <c:pt idx="12526" formatCode="0.00E+00">
                  <c:v>-7.3744800000000001E-3</c:v>
                </c:pt>
                <c:pt idx="12527" formatCode="0.00E+00">
                  <c:v>-7.3596699999999996E-3</c:v>
                </c:pt>
                <c:pt idx="12528" formatCode="0.00E+00">
                  <c:v>-7.3370299999999996E-3</c:v>
                </c:pt>
                <c:pt idx="12529" formatCode="0.00E+00">
                  <c:v>-7.3067699999999998E-3</c:v>
                </c:pt>
                <c:pt idx="12530" formatCode="0.00E+00">
                  <c:v>-7.2689599999999997E-3</c:v>
                </c:pt>
                <c:pt idx="12531" formatCode="0.00E+00">
                  <c:v>-7.2236899999999996E-3</c:v>
                </c:pt>
                <c:pt idx="12532" formatCode="0.00E+00">
                  <c:v>-7.1710999999999997E-3</c:v>
                </c:pt>
                <c:pt idx="12533" formatCode="0.00E+00">
                  <c:v>-7.1113000000000001E-3</c:v>
                </c:pt>
                <c:pt idx="12534" formatCode="0.00E+00">
                  <c:v>-7.0444100000000001E-3</c:v>
                </c:pt>
                <c:pt idx="12535" formatCode="0.00E+00">
                  <c:v>-6.9705599999999998E-3</c:v>
                </c:pt>
                <c:pt idx="12536" formatCode="0.00E+00">
                  <c:v>-6.8898900000000001E-3</c:v>
                </c:pt>
                <c:pt idx="12537" formatCode="0.00E+00">
                  <c:v>-6.8025500000000001E-3</c:v>
                </c:pt>
                <c:pt idx="12538" formatCode="0.00E+00">
                  <c:v>-6.7086799999999999E-3</c:v>
                </c:pt>
                <c:pt idx="12539" formatCode="0.00E+00">
                  <c:v>-6.6084500000000001E-3</c:v>
                </c:pt>
                <c:pt idx="12540" formatCode="0.00E+00">
                  <c:v>-6.5020399999999997E-3</c:v>
                </c:pt>
                <c:pt idx="12541" formatCode="0.00E+00">
                  <c:v>-6.3895999999999996E-3</c:v>
                </c:pt>
                <c:pt idx="12542" formatCode="0.00E+00">
                  <c:v>-6.2712899999999997E-3</c:v>
                </c:pt>
                <c:pt idx="12543" formatCode="0.00E+00">
                  <c:v>-6.1472699999999998E-3</c:v>
                </c:pt>
                <c:pt idx="12544" formatCode="0.00E+00">
                  <c:v>-6.0177099999999999E-3</c:v>
                </c:pt>
                <c:pt idx="12545" formatCode="0.00E+00">
                  <c:v>-5.8827599999999999E-3</c:v>
                </c:pt>
                <c:pt idx="12546" formatCode="0.00E+00">
                  <c:v>-5.7425799999999997E-3</c:v>
                </c:pt>
                <c:pt idx="12547" formatCode="0.00E+00">
                  <c:v>-5.5972699999999997E-3</c:v>
                </c:pt>
                <c:pt idx="12548" formatCode="0.00E+00">
                  <c:v>-5.4469899999999996E-3</c:v>
                </c:pt>
                <c:pt idx="12549" formatCode="0.00E+00">
                  <c:v>-5.2919400000000002E-3</c:v>
                </c:pt>
                <c:pt idx="12550" formatCode="0.00E+00">
                  <c:v>-5.1323300000000001E-3</c:v>
                </c:pt>
                <c:pt idx="12551" formatCode="0.00E+00">
                  <c:v>-4.9683499999999998E-3</c:v>
                </c:pt>
                <c:pt idx="12552" formatCode="0.00E+00">
                  <c:v>-4.8001500000000004E-3</c:v>
                </c:pt>
                <c:pt idx="12553" formatCode="0.00E+00">
                  <c:v>-4.6279299999999997E-3</c:v>
                </c:pt>
                <c:pt idx="12554" formatCode="0.00E+00">
                  <c:v>-4.4518800000000001E-3</c:v>
                </c:pt>
                <c:pt idx="12555" formatCode="0.00E+00">
                  <c:v>-4.2722200000000002E-3</c:v>
                </c:pt>
                <c:pt idx="12556" formatCode="0.00E+00">
                  <c:v>-4.0891699999999996E-3</c:v>
                </c:pt>
                <c:pt idx="12557" formatCode="0.00E+00">
                  <c:v>-3.9029099999999999E-3</c:v>
                </c:pt>
                <c:pt idx="12558" formatCode="0.00E+00">
                  <c:v>-3.7136299999999999E-3</c:v>
                </c:pt>
                <c:pt idx="12559" formatCode="0.00E+00">
                  <c:v>-3.5215400000000001E-3</c:v>
                </c:pt>
                <c:pt idx="12560" formatCode="0.00E+00">
                  <c:v>-3.32687E-3</c:v>
                </c:pt>
                <c:pt idx="12561" formatCode="0.00E+00">
                  <c:v>-3.1298200000000002E-3</c:v>
                </c:pt>
                <c:pt idx="12562" formatCode="0.00E+00">
                  <c:v>-2.9305799999999999E-3</c:v>
                </c:pt>
                <c:pt idx="12563" formatCode="0.00E+00">
                  <c:v>-2.72931E-3</c:v>
                </c:pt>
                <c:pt idx="12564" formatCode="0.00E+00">
                  <c:v>-2.5262000000000001E-3</c:v>
                </c:pt>
                <c:pt idx="12565" formatCode="0.00E+00">
                  <c:v>-2.3215000000000002E-3</c:v>
                </c:pt>
                <c:pt idx="12566" formatCode="0.00E+00">
                  <c:v>-2.1153999999999999E-3</c:v>
                </c:pt>
                <c:pt idx="12567" formatCode="0.00E+00">
                  <c:v>-1.9080600000000001E-3</c:v>
                </c:pt>
                <c:pt idx="12568" formatCode="0.00E+00">
                  <c:v>-1.69962E-3</c:v>
                </c:pt>
                <c:pt idx="12569" formatCode="0.00E+00">
                  <c:v>-1.49025E-3</c:v>
                </c:pt>
                <c:pt idx="12570" formatCode="0.00E+00">
                  <c:v>-1.2801500000000001E-3</c:v>
                </c:pt>
                <c:pt idx="12571" formatCode="0.00E+00">
                  <c:v>-1.0695100000000001E-3</c:v>
                </c:pt>
                <c:pt idx="12572" formatCode="0.00E+00">
                  <c:v>-8.5849699999999995E-4</c:v>
                </c:pt>
                <c:pt idx="12573" formatCode="0.00E+00">
                  <c:v>-6.4730899999999999E-4</c:v>
                </c:pt>
                <c:pt idx="12574" formatCode="0.00E+00">
                  <c:v>-4.3613400000000002E-4</c:v>
                </c:pt>
                <c:pt idx="12575" formatCode="0.00E+00">
                  <c:v>-2.2515E-4</c:v>
                </c:pt>
                <c:pt idx="12576" formatCode="0.00E+00">
                  <c:v>-1.45284E-5</c:v>
                </c:pt>
                <c:pt idx="12577" formatCode="0.00E+00">
                  <c:v>1.95551E-4</c:v>
                </c:pt>
                <c:pt idx="12578" formatCode="0.00E+00">
                  <c:v>4.0492300000000001E-4</c:v>
                </c:pt>
                <c:pt idx="12579" formatCode="0.00E+00">
                  <c:v>6.1344399999999999E-4</c:v>
                </c:pt>
                <c:pt idx="12580" formatCode="0.00E+00">
                  <c:v>8.2097599999999995E-4</c:v>
                </c:pt>
                <c:pt idx="12581" formatCode="0.00E+00">
                  <c:v>1.02738E-3</c:v>
                </c:pt>
                <c:pt idx="12582" formatCode="0.00E+00">
                  <c:v>1.2325299999999999E-3</c:v>
                </c:pt>
                <c:pt idx="12583" formatCode="0.00E+00">
                  <c:v>1.4362999999999999E-3</c:v>
                </c:pt>
                <c:pt idx="12584" formatCode="0.00E+00">
                  <c:v>1.6385499999999999E-3</c:v>
                </c:pt>
                <c:pt idx="12585" formatCode="0.00E+00">
                  <c:v>1.8391600000000001E-3</c:v>
                </c:pt>
                <c:pt idx="12586" formatCode="0.00E+00">
                  <c:v>2.0380300000000001E-3</c:v>
                </c:pt>
                <c:pt idx="12587" formatCode="0.00E+00">
                  <c:v>2.2350600000000001E-3</c:v>
                </c:pt>
                <c:pt idx="12588" formatCode="0.00E+00">
                  <c:v>2.4301000000000001E-3</c:v>
                </c:pt>
                <c:pt idx="12589" formatCode="0.00E+00">
                  <c:v>2.6230200000000002E-3</c:v>
                </c:pt>
                <c:pt idx="12590" formatCode="0.00E+00">
                  <c:v>2.8137100000000001E-3</c:v>
                </c:pt>
                <c:pt idx="12591" formatCode="0.00E+00">
                  <c:v>3.0021000000000002E-3</c:v>
                </c:pt>
                <c:pt idx="12592" formatCode="0.00E+00">
                  <c:v>3.1881000000000001E-3</c:v>
                </c:pt>
                <c:pt idx="12593" formatCode="0.00E+00">
                  <c:v>3.37163E-3</c:v>
                </c:pt>
                <c:pt idx="12594" formatCode="0.00E+00">
                  <c:v>3.5525999999999999E-3</c:v>
                </c:pt>
                <c:pt idx="12595" formatCode="0.00E+00">
                  <c:v>3.7309299999999999E-3</c:v>
                </c:pt>
                <c:pt idx="12596" formatCode="0.00E+00">
                  <c:v>3.9065899999999997E-3</c:v>
                </c:pt>
                <c:pt idx="12597" formatCode="0.00E+00">
                  <c:v>4.0795299999999996E-3</c:v>
                </c:pt>
                <c:pt idx="12598" formatCode="0.00E+00">
                  <c:v>4.2496900000000004E-3</c:v>
                </c:pt>
                <c:pt idx="12599" formatCode="0.00E+00">
                  <c:v>4.4169999999999999E-3</c:v>
                </c:pt>
                <c:pt idx="12600" formatCode="0.00E+00">
                  <c:v>4.5813599999999996E-3</c:v>
                </c:pt>
                <c:pt idx="12601" formatCode="0.00E+00">
                  <c:v>4.7427099999999998E-3</c:v>
                </c:pt>
                <c:pt idx="12602" formatCode="0.00E+00">
                  <c:v>4.9010099999999999E-3</c:v>
                </c:pt>
                <c:pt idx="12603" formatCode="0.00E+00">
                  <c:v>5.05624E-3</c:v>
                </c:pt>
                <c:pt idx="12604" formatCode="0.00E+00">
                  <c:v>5.2083199999999998E-3</c:v>
                </c:pt>
                <c:pt idx="12605" formatCode="0.00E+00">
                  <c:v>5.3571799999999996E-3</c:v>
                </c:pt>
                <c:pt idx="12606" formatCode="0.00E+00">
                  <c:v>5.5027699999999997E-3</c:v>
                </c:pt>
                <c:pt idx="12607" formatCode="0.00E+00">
                  <c:v>5.6450600000000004E-3</c:v>
                </c:pt>
                <c:pt idx="12608" formatCode="0.00E+00">
                  <c:v>5.78402E-3</c:v>
                </c:pt>
                <c:pt idx="12609" formatCode="0.00E+00">
                  <c:v>5.9196300000000004E-3</c:v>
                </c:pt>
                <c:pt idx="12610" formatCode="0.00E+00">
                  <c:v>6.0518400000000002E-3</c:v>
                </c:pt>
                <c:pt idx="12611" formatCode="0.00E+00">
                  <c:v>6.1806200000000004E-3</c:v>
                </c:pt>
                <c:pt idx="12612" formatCode="0.00E+00">
                  <c:v>6.3059500000000003E-3</c:v>
                </c:pt>
                <c:pt idx="12613" formatCode="0.00E+00">
                  <c:v>6.4278499999999997E-3</c:v>
                </c:pt>
                <c:pt idx="12614" formatCode="0.00E+00">
                  <c:v>6.5463099999999996E-3</c:v>
                </c:pt>
                <c:pt idx="12615" formatCode="0.00E+00">
                  <c:v>6.6613000000000002E-3</c:v>
                </c:pt>
                <c:pt idx="12616" formatCode="0.00E+00">
                  <c:v>6.7728199999999997E-3</c:v>
                </c:pt>
                <c:pt idx="12617" formatCode="0.00E+00">
                  <c:v>6.8808699999999999E-3</c:v>
                </c:pt>
                <c:pt idx="12618" formatCode="0.00E+00">
                  <c:v>6.9854599999999998E-3</c:v>
                </c:pt>
                <c:pt idx="12619" formatCode="0.00E+00">
                  <c:v>7.0865700000000004E-3</c:v>
                </c:pt>
                <c:pt idx="12620" formatCode="0.00E+00">
                  <c:v>7.1841800000000001E-3</c:v>
                </c:pt>
                <c:pt idx="12621" formatCode="0.00E+00">
                  <c:v>7.2782699999999999E-3</c:v>
                </c:pt>
                <c:pt idx="12622" formatCode="0.00E+00">
                  <c:v>7.3688499999999997E-3</c:v>
                </c:pt>
                <c:pt idx="12623" formatCode="0.00E+00">
                  <c:v>7.4559200000000004E-3</c:v>
                </c:pt>
                <c:pt idx="12624" formatCode="0.00E+00">
                  <c:v>7.5394700000000004E-3</c:v>
                </c:pt>
                <c:pt idx="12625" formatCode="0.00E+00">
                  <c:v>7.6194799999999997E-3</c:v>
                </c:pt>
                <c:pt idx="12626" formatCode="0.00E+00">
                  <c:v>7.69595E-3</c:v>
                </c:pt>
                <c:pt idx="12627" formatCode="0.00E+00">
                  <c:v>7.7688599999999998E-3</c:v>
                </c:pt>
                <c:pt idx="12628" formatCode="0.00E+00">
                  <c:v>7.83821E-3</c:v>
                </c:pt>
                <c:pt idx="12629" formatCode="0.00E+00">
                  <c:v>7.9040099999999995E-3</c:v>
                </c:pt>
                <c:pt idx="12630" formatCode="0.00E+00">
                  <c:v>7.9662799999999992E-3</c:v>
                </c:pt>
                <c:pt idx="12631" formatCode="0.00E+00">
                  <c:v>8.0250300000000007E-3</c:v>
                </c:pt>
                <c:pt idx="12632" formatCode="0.00E+00">
                  <c:v>8.0802700000000005E-3</c:v>
                </c:pt>
                <c:pt idx="12633" formatCode="0.00E+00">
                  <c:v>8.1319800000000005E-3</c:v>
                </c:pt>
                <c:pt idx="12634" formatCode="0.00E+00">
                  <c:v>8.1801600000000006E-3</c:v>
                </c:pt>
                <c:pt idx="12635" formatCode="0.00E+00">
                  <c:v>8.2248400000000006E-3</c:v>
                </c:pt>
                <c:pt idx="12636" formatCode="0.00E+00">
                  <c:v>8.2660400000000005E-3</c:v>
                </c:pt>
                <c:pt idx="12637" formatCode="0.00E+00">
                  <c:v>8.3037700000000002E-3</c:v>
                </c:pt>
                <c:pt idx="12638" formatCode="0.00E+00">
                  <c:v>8.3379999999999999E-3</c:v>
                </c:pt>
                <c:pt idx="12639" formatCode="0.00E+00">
                  <c:v>8.3686999999999998E-3</c:v>
                </c:pt>
                <c:pt idx="12640" formatCode="0.00E+00">
                  <c:v>8.3958599999999998E-3</c:v>
                </c:pt>
                <c:pt idx="12641" formatCode="0.00E+00">
                  <c:v>8.4195199999999998E-3</c:v>
                </c:pt>
                <c:pt idx="12642" formatCode="0.00E+00">
                  <c:v>8.4396699999999998E-3</c:v>
                </c:pt>
                <c:pt idx="12643" formatCode="0.00E+00">
                  <c:v>8.4563299999999997E-3</c:v>
                </c:pt>
                <c:pt idx="12644" formatCode="0.00E+00">
                  <c:v>8.4695099999999995E-3</c:v>
                </c:pt>
                <c:pt idx="12645" formatCode="0.00E+00">
                  <c:v>8.4791799999999994E-3</c:v>
                </c:pt>
                <c:pt idx="12646" formatCode="0.00E+00">
                  <c:v>8.4853099999999994E-3</c:v>
                </c:pt>
                <c:pt idx="12647" formatCode="0.00E+00">
                  <c:v>8.4878999999999996E-3</c:v>
                </c:pt>
                <c:pt idx="12648" formatCode="0.00E+00">
                  <c:v>8.4869799999999999E-3</c:v>
                </c:pt>
                <c:pt idx="12649" formatCode="0.00E+00">
                  <c:v>8.4825600000000001E-3</c:v>
                </c:pt>
                <c:pt idx="12650" formatCode="0.00E+00">
                  <c:v>8.4746100000000005E-3</c:v>
                </c:pt>
                <c:pt idx="12651" formatCode="0.00E+00">
                  <c:v>8.4631199999999993E-3</c:v>
                </c:pt>
                <c:pt idx="12652" formatCode="0.00E+00">
                  <c:v>8.44811E-3</c:v>
                </c:pt>
                <c:pt idx="12653" formatCode="0.00E+00">
                  <c:v>8.4295700000000008E-3</c:v>
                </c:pt>
                <c:pt idx="12654" formatCode="0.00E+00">
                  <c:v>8.4074700000000002E-3</c:v>
                </c:pt>
                <c:pt idx="12655" formatCode="0.00E+00">
                  <c:v>8.3818E-3</c:v>
                </c:pt>
                <c:pt idx="12656" formatCode="0.00E+00">
                  <c:v>8.3525200000000004E-3</c:v>
                </c:pt>
                <c:pt idx="12657" formatCode="0.00E+00">
                  <c:v>8.3196199999999998E-3</c:v>
                </c:pt>
                <c:pt idx="12658" formatCode="0.00E+00">
                  <c:v>8.2831099999999998E-3</c:v>
                </c:pt>
                <c:pt idx="12659" formatCode="0.00E+00">
                  <c:v>8.2429800000000004E-3</c:v>
                </c:pt>
                <c:pt idx="12660" formatCode="0.00E+00">
                  <c:v>8.1992100000000002E-3</c:v>
                </c:pt>
                <c:pt idx="12661" formatCode="0.00E+00">
                  <c:v>8.1517800000000008E-3</c:v>
                </c:pt>
                <c:pt idx="12662" formatCode="0.00E+00">
                  <c:v>8.1007100000000005E-3</c:v>
                </c:pt>
                <c:pt idx="12663" formatCode="0.00E+00">
                  <c:v>8.0459699999999995E-3</c:v>
                </c:pt>
                <c:pt idx="12664" formatCode="0.00E+00">
                  <c:v>7.9875699999999994E-3</c:v>
                </c:pt>
                <c:pt idx="12665" formatCode="0.00E+00">
                  <c:v>7.9255000000000003E-3</c:v>
                </c:pt>
                <c:pt idx="12666" formatCode="0.00E+00">
                  <c:v>7.8597600000000004E-3</c:v>
                </c:pt>
                <c:pt idx="12667" formatCode="0.00E+00">
                  <c:v>7.7903399999999998E-3</c:v>
                </c:pt>
                <c:pt idx="12668" formatCode="0.00E+00">
                  <c:v>7.7172100000000004E-3</c:v>
                </c:pt>
                <c:pt idx="12669" formatCode="0.00E+00">
                  <c:v>7.6403699999999996E-3</c:v>
                </c:pt>
                <c:pt idx="12670" formatCode="0.00E+00">
                  <c:v>7.5598000000000002E-3</c:v>
                </c:pt>
                <c:pt idx="12671" formatCode="0.00E+00">
                  <c:v>7.4754799999999996E-3</c:v>
                </c:pt>
                <c:pt idx="12672" formatCode="0.00E+00">
                  <c:v>7.3873899999999998E-3</c:v>
                </c:pt>
                <c:pt idx="12673" formatCode="0.00E+00">
                  <c:v>7.2955399999999997E-3</c:v>
                </c:pt>
                <c:pt idx="12674" formatCode="0.00E+00">
                  <c:v>7.1999100000000003E-3</c:v>
                </c:pt>
                <c:pt idx="12675" formatCode="0.00E+00">
                  <c:v>7.10051E-3</c:v>
                </c:pt>
                <c:pt idx="12676" formatCode="0.00E+00">
                  <c:v>6.9973600000000002E-3</c:v>
                </c:pt>
                <c:pt idx="12677" formatCode="0.00E+00">
                  <c:v>6.8904400000000003E-3</c:v>
                </c:pt>
                <c:pt idx="12678" formatCode="0.00E+00">
                  <c:v>6.7797500000000002E-3</c:v>
                </c:pt>
                <c:pt idx="12679" formatCode="0.00E+00">
                  <c:v>6.6652999999999999E-3</c:v>
                </c:pt>
                <c:pt idx="12680" formatCode="0.00E+00">
                  <c:v>6.5470700000000003E-3</c:v>
                </c:pt>
                <c:pt idx="12681" formatCode="0.00E+00">
                  <c:v>6.4250699999999997E-3</c:v>
                </c:pt>
                <c:pt idx="12682" formatCode="0.00E+00">
                  <c:v>6.2993199999999997E-3</c:v>
                </c:pt>
                <c:pt idx="12683" formatCode="0.00E+00">
                  <c:v>6.1698100000000004E-3</c:v>
                </c:pt>
                <c:pt idx="12684" formatCode="0.00E+00">
                  <c:v>6.03654E-3</c:v>
                </c:pt>
                <c:pt idx="12685" formatCode="0.00E+00">
                  <c:v>5.8995300000000001E-3</c:v>
                </c:pt>
                <c:pt idx="12686" formatCode="0.00E+00">
                  <c:v>5.7588099999999996E-3</c:v>
                </c:pt>
                <c:pt idx="12687" formatCode="0.00E+00">
                  <c:v>5.6143900000000004E-3</c:v>
                </c:pt>
                <c:pt idx="12688" formatCode="0.00E+00">
                  <c:v>5.4662799999999996E-3</c:v>
                </c:pt>
                <c:pt idx="12689" formatCode="0.00E+00">
                  <c:v>5.3144999999999998E-3</c:v>
                </c:pt>
                <c:pt idx="12690" formatCode="0.00E+00">
                  <c:v>5.15906E-3</c:v>
                </c:pt>
                <c:pt idx="12691" formatCode="0.00E+00">
                  <c:v>5.00001E-3</c:v>
                </c:pt>
                <c:pt idx="12692" formatCode="0.00E+00">
                  <c:v>4.8373699999999997E-3</c:v>
                </c:pt>
                <c:pt idx="12693" formatCode="0.00E+00">
                  <c:v>4.6711699999999997E-3</c:v>
                </c:pt>
                <c:pt idx="12694" formatCode="0.00E+00">
                  <c:v>4.5014699999999996E-3</c:v>
                </c:pt>
                <c:pt idx="12695" formatCode="0.00E+00">
                  <c:v>4.3283100000000001E-3</c:v>
                </c:pt>
                <c:pt idx="12696" formatCode="0.00E+00">
                  <c:v>4.1517100000000003E-3</c:v>
                </c:pt>
                <c:pt idx="12697" formatCode="0.00E+00">
                  <c:v>3.9717199999999998E-3</c:v>
                </c:pt>
                <c:pt idx="12698" formatCode="0.00E+00">
                  <c:v>3.7883999999999999E-3</c:v>
                </c:pt>
                <c:pt idx="12699" formatCode="0.00E+00">
                  <c:v>3.60181E-3</c:v>
                </c:pt>
                <c:pt idx="12700" formatCode="0.00E+00">
                  <c:v>3.41202E-3</c:v>
                </c:pt>
                <c:pt idx="12701" formatCode="0.00E+00">
                  <c:v>3.21908E-3</c:v>
                </c:pt>
                <c:pt idx="12702" formatCode="0.00E+00">
                  <c:v>3.0230700000000001E-3</c:v>
                </c:pt>
                <c:pt idx="12703" formatCode="0.00E+00">
                  <c:v>2.8240800000000001E-3</c:v>
                </c:pt>
                <c:pt idx="12704" formatCode="0.00E+00">
                  <c:v>2.62218E-3</c:v>
                </c:pt>
                <c:pt idx="12705" formatCode="0.00E+00">
                  <c:v>2.4174600000000002E-3</c:v>
                </c:pt>
                <c:pt idx="12706" formatCode="0.00E+00">
                  <c:v>2.2100000000000002E-3</c:v>
                </c:pt>
                <c:pt idx="12707" formatCode="0.00E+00">
                  <c:v>1.9998899999999998E-3</c:v>
                </c:pt>
                <c:pt idx="12708" formatCode="0.00E+00">
                  <c:v>1.78722E-3</c:v>
                </c:pt>
                <c:pt idx="12709" formatCode="0.00E+00">
                  <c:v>1.57212E-3</c:v>
                </c:pt>
                <c:pt idx="12710" formatCode="0.00E+00">
                  <c:v>1.3546700000000001E-3</c:v>
                </c:pt>
                <c:pt idx="12711" formatCode="0.00E+00">
                  <c:v>1.1349999999999999E-3</c:v>
                </c:pt>
                <c:pt idx="12712" formatCode="0.00E+00">
                  <c:v>9.1322699999999996E-4</c:v>
                </c:pt>
                <c:pt idx="12713" formatCode="0.00E+00">
                  <c:v>6.89465E-4</c:v>
                </c:pt>
                <c:pt idx="12714" formatCode="0.00E+00">
                  <c:v>4.63838E-4</c:v>
                </c:pt>
                <c:pt idx="12715" formatCode="0.00E+00">
                  <c:v>2.36472E-4</c:v>
                </c:pt>
                <c:pt idx="12716" formatCode="0.00E+00">
                  <c:v>7.4944300000000002E-6</c:v>
                </c:pt>
                <c:pt idx="12717" formatCode="0.00E+00">
                  <c:v>-2.22959E-4</c:v>
                </c:pt>
                <c:pt idx="12718" formatCode="0.00E+00">
                  <c:v>-4.5474900000000001E-4</c:v>
                </c:pt>
                <c:pt idx="12719" formatCode="0.00E+00">
                  <c:v>-6.8773100000000002E-4</c:v>
                </c:pt>
                <c:pt idx="12720" formatCode="0.00E+00">
                  <c:v>-9.2176300000000003E-4</c:v>
                </c:pt>
                <c:pt idx="12721" formatCode="0.00E+00">
                  <c:v>-1.1566899999999999E-3</c:v>
                </c:pt>
                <c:pt idx="12722" formatCode="0.00E+00">
                  <c:v>-1.3923799999999999E-3</c:v>
                </c:pt>
                <c:pt idx="12723" formatCode="0.00E+00">
                  <c:v>-1.62867E-3</c:v>
                </c:pt>
                <c:pt idx="12724" formatCode="0.00E+00">
                  <c:v>-1.86539E-3</c:v>
                </c:pt>
                <c:pt idx="12725" formatCode="0.00E+00">
                  <c:v>-2.10239E-3</c:v>
                </c:pt>
                <c:pt idx="12726" formatCode="0.00E+00">
                  <c:v>-2.3394800000000001E-3</c:v>
                </c:pt>
                <c:pt idx="12727" formatCode="0.00E+00">
                  <c:v>-2.5764899999999999E-3</c:v>
                </c:pt>
                <c:pt idx="12728" formatCode="0.00E+00">
                  <c:v>-2.8132600000000002E-3</c:v>
                </c:pt>
                <c:pt idx="12729" formatCode="0.00E+00">
                  <c:v>-3.04959E-3</c:v>
                </c:pt>
                <c:pt idx="12730" formatCode="0.00E+00">
                  <c:v>-3.28532E-3</c:v>
                </c:pt>
                <c:pt idx="12731" formatCode="0.00E+00">
                  <c:v>-3.5202499999999999E-3</c:v>
                </c:pt>
                <c:pt idx="12732" formatCode="0.00E+00">
                  <c:v>-3.7541900000000001E-3</c:v>
                </c:pt>
                <c:pt idx="12733" formatCode="0.00E+00">
                  <c:v>-3.9869700000000003E-3</c:v>
                </c:pt>
                <c:pt idx="12734" formatCode="0.00E+00">
                  <c:v>-4.2183799999999999E-3</c:v>
                </c:pt>
                <c:pt idx="12735" formatCode="0.00E+00">
                  <c:v>-4.44824E-3</c:v>
                </c:pt>
                <c:pt idx="12736" formatCode="0.00E+00">
                  <c:v>-4.6763400000000002E-3</c:v>
                </c:pt>
                <c:pt idx="12737" formatCode="0.00E+00">
                  <c:v>-4.9024999999999997E-3</c:v>
                </c:pt>
                <c:pt idx="12738" formatCode="0.00E+00">
                  <c:v>-5.1265E-3</c:v>
                </c:pt>
                <c:pt idx="12739" formatCode="0.00E+00">
                  <c:v>-5.3481700000000002E-3</c:v>
                </c:pt>
                <c:pt idx="12740" formatCode="0.00E+00">
                  <c:v>-5.5672899999999999E-3</c:v>
                </c:pt>
                <c:pt idx="12741" formatCode="0.00E+00">
                  <c:v>-5.7836700000000003E-3</c:v>
                </c:pt>
                <c:pt idx="12742" formatCode="0.00E+00">
                  <c:v>-5.9970900000000001E-3</c:v>
                </c:pt>
                <c:pt idx="12743" formatCode="0.00E+00">
                  <c:v>-6.2073700000000002E-3</c:v>
                </c:pt>
                <c:pt idx="12744" formatCode="0.00E+00">
                  <c:v>-6.4142899999999996E-3</c:v>
                </c:pt>
                <c:pt idx="12745" formatCode="0.00E+00">
                  <c:v>-6.6176500000000001E-3</c:v>
                </c:pt>
                <c:pt idx="12746" formatCode="0.00E+00">
                  <c:v>-6.8172500000000004E-3</c:v>
                </c:pt>
                <c:pt idx="12747" formatCode="0.00E+00">
                  <c:v>-7.01288E-3</c:v>
                </c:pt>
                <c:pt idx="12748" formatCode="0.00E+00">
                  <c:v>-7.20435E-3</c:v>
                </c:pt>
                <c:pt idx="12749" formatCode="0.00E+00">
                  <c:v>-7.3914599999999999E-3</c:v>
                </c:pt>
                <c:pt idx="12750" formatCode="0.00E+00">
                  <c:v>-7.5740099999999999E-3</c:v>
                </c:pt>
                <c:pt idx="12751" formatCode="0.00E+00">
                  <c:v>-7.7517899999999997E-3</c:v>
                </c:pt>
                <c:pt idx="12752" formatCode="0.00E+00">
                  <c:v>-7.9246300000000002E-3</c:v>
                </c:pt>
                <c:pt idx="12753" formatCode="0.00E+00">
                  <c:v>-8.0923100000000001E-3</c:v>
                </c:pt>
                <c:pt idx="12754" formatCode="0.00E+00">
                  <c:v>-8.2546600000000005E-3</c:v>
                </c:pt>
                <c:pt idx="12755" formatCode="0.00E+00">
                  <c:v>-8.4114700000000008E-3</c:v>
                </c:pt>
                <c:pt idx="12756" formatCode="0.00E+00">
                  <c:v>-8.5625800000000002E-3</c:v>
                </c:pt>
                <c:pt idx="12757" formatCode="0.00E+00">
                  <c:v>-8.70779E-3</c:v>
                </c:pt>
                <c:pt idx="12758" formatCode="0.00E+00">
                  <c:v>-8.8469399999999993E-3</c:v>
                </c:pt>
                <c:pt idx="12759" formatCode="0.00E+00">
                  <c:v>-8.9798499999999993E-3</c:v>
                </c:pt>
                <c:pt idx="12760" formatCode="0.00E+00">
                  <c:v>-9.1063399999999992E-3</c:v>
                </c:pt>
                <c:pt idx="12761" formatCode="0.00E+00">
                  <c:v>-9.22627E-3</c:v>
                </c:pt>
                <c:pt idx="12762" formatCode="0.00E+00">
                  <c:v>-9.3394499999999991E-3</c:v>
                </c:pt>
                <c:pt idx="12763" formatCode="0.00E+00">
                  <c:v>-9.4457499999999993E-3</c:v>
                </c:pt>
                <c:pt idx="12764" formatCode="0.00E+00">
                  <c:v>-9.5449999999999997E-3</c:v>
                </c:pt>
                <c:pt idx="12765" formatCode="0.00E+00">
                  <c:v>-9.6370699999999993E-3</c:v>
                </c:pt>
                <c:pt idx="12766" formatCode="0.00E+00">
                  <c:v>-9.7218200000000008E-3</c:v>
                </c:pt>
                <c:pt idx="12767" formatCode="0.00E+00">
                  <c:v>-9.7991099999999998E-3</c:v>
                </c:pt>
                <c:pt idx="12768" formatCode="0.00E+00">
                  <c:v>-9.8688200000000004E-3</c:v>
                </c:pt>
                <c:pt idx="12769" formatCode="0.00E+00">
                  <c:v>-9.9308299999999999E-3</c:v>
                </c:pt>
                <c:pt idx="12770" formatCode="0.00E+00">
                  <c:v>-9.9850400000000006E-3</c:v>
                </c:pt>
                <c:pt idx="12771">
                  <c:v>-1.00313E-2</c:v>
                </c:pt>
                <c:pt idx="12772">
                  <c:v>-1.00696E-2</c:v>
                </c:pt>
                <c:pt idx="12773">
                  <c:v>-1.0099800000000001E-2</c:v>
                </c:pt>
                <c:pt idx="12774">
                  <c:v>-1.01218E-2</c:v>
                </c:pt>
                <c:pt idx="12775">
                  <c:v>-1.01356E-2</c:v>
                </c:pt>
                <c:pt idx="12776">
                  <c:v>-1.0141000000000001E-2</c:v>
                </c:pt>
                <c:pt idx="12777">
                  <c:v>-1.0138100000000001E-2</c:v>
                </c:pt>
                <c:pt idx="12778">
                  <c:v>-1.0126700000000001E-2</c:v>
                </c:pt>
                <c:pt idx="12779">
                  <c:v>-1.01069E-2</c:v>
                </c:pt>
                <c:pt idx="12780">
                  <c:v>-1.0078500000000001E-2</c:v>
                </c:pt>
                <c:pt idx="12781">
                  <c:v>-1.00415E-2</c:v>
                </c:pt>
                <c:pt idx="12782" formatCode="0.00E+00">
                  <c:v>-9.9960599999999993E-3</c:v>
                </c:pt>
                <c:pt idx="12783" formatCode="0.00E+00">
                  <c:v>-9.9419899999999995E-3</c:v>
                </c:pt>
                <c:pt idx="12784" formatCode="0.00E+00">
                  <c:v>-9.8793400000000003E-3</c:v>
                </c:pt>
                <c:pt idx="12785" formatCode="0.00E+00">
                  <c:v>-9.80812E-3</c:v>
                </c:pt>
                <c:pt idx="12786" formatCode="0.00E+00">
                  <c:v>-9.7283400000000003E-3</c:v>
                </c:pt>
                <c:pt idx="12787" formatCode="0.00E+00">
                  <c:v>-9.6400300000000008E-3</c:v>
                </c:pt>
                <c:pt idx="12788" formatCode="0.00E+00">
                  <c:v>-9.5432199999999998E-3</c:v>
                </c:pt>
                <c:pt idx="12789" formatCode="0.00E+00">
                  <c:v>-9.4379400000000006E-3</c:v>
                </c:pt>
                <c:pt idx="12790" formatCode="0.00E+00">
                  <c:v>-9.3242599999999991E-3</c:v>
                </c:pt>
                <c:pt idx="12791" formatCode="0.00E+00">
                  <c:v>-9.2022200000000005E-3</c:v>
                </c:pt>
                <c:pt idx="12792" formatCode="0.00E+00">
                  <c:v>-9.0719000000000008E-3</c:v>
                </c:pt>
                <c:pt idx="12793" formatCode="0.00E+00">
                  <c:v>-8.9333799999999994E-3</c:v>
                </c:pt>
                <c:pt idx="12794" formatCode="0.00E+00">
                  <c:v>-8.7867399999999995E-3</c:v>
                </c:pt>
                <c:pt idx="12795" formatCode="0.00E+00">
                  <c:v>-8.6320700000000004E-3</c:v>
                </c:pt>
                <c:pt idx="12796" formatCode="0.00E+00">
                  <c:v>-8.4694799999999997E-3</c:v>
                </c:pt>
                <c:pt idx="12797" formatCode="0.00E+00">
                  <c:v>-8.2990900000000003E-3</c:v>
                </c:pt>
                <c:pt idx="12798" formatCode="0.00E+00">
                  <c:v>-8.1209999999999997E-3</c:v>
                </c:pt>
                <c:pt idx="12799" formatCode="0.00E+00">
                  <c:v>-7.9353600000000007E-3</c:v>
                </c:pt>
                <c:pt idx="12800" formatCode="0.00E+00">
                  <c:v>-7.7422999999999997E-3</c:v>
                </c:pt>
                <c:pt idx="12801" formatCode="0.00E+00">
                  <c:v>-7.5419600000000003E-3</c:v>
                </c:pt>
                <c:pt idx="12802" formatCode="0.00E+00">
                  <c:v>-7.3345099999999998E-3</c:v>
                </c:pt>
                <c:pt idx="12803" formatCode="0.00E+00">
                  <c:v>-7.1200999999999999E-3</c:v>
                </c:pt>
                <c:pt idx="12804" formatCode="0.00E+00">
                  <c:v>-6.8989000000000003E-3</c:v>
                </c:pt>
                <c:pt idx="12805" formatCode="0.00E+00">
                  <c:v>-6.6711000000000001E-3</c:v>
                </c:pt>
                <c:pt idx="12806" formatCode="0.00E+00">
                  <c:v>-6.4368799999999999E-3</c:v>
                </c:pt>
                <c:pt idx="12807" formatCode="0.00E+00">
                  <c:v>-6.1964400000000001E-3</c:v>
                </c:pt>
                <c:pt idx="12808" formatCode="0.00E+00">
                  <c:v>-5.9499599999999998E-3</c:v>
                </c:pt>
                <c:pt idx="12809" formatCode="0.00E+00">
                  <c:v>-5.6976800000000001E-3</c:v>
                </c:pt>
                <c:pt idx="12810" formatCode="0.00E+00">
                  <c:v>-5.4397899999999999E-3</c:v>
                </c:pt>
                <c:pt idx="12811" formatCode="0.00E+00">
                  <c:v>-5.1765200000000004E-3</c:v>
                </c:pt>
                <c:pt idx="12812" formatCode="0.00E+00">
                  <c:v>-4.9081100000000003E-3</c:v>
                </c:pt>
                <c:pt idx="12813" formatCode="0.00E+00">
                  <c:v>-4.6347699999999999E-3</c:v>
                </c:pt>
                <c:pt idx="12814" formatCode="0.00E+00">
                  <c:v>-4.3567700000000003E-3</c:v>
                </c:pt>
                <c:pt idx="12815" formatCode="0.00E+00">
                  <c:v>-4.0743300000000001E-3</c:v>
                </c:pt>
                <c:pt idx="12816" formatCode="0.00E+00">
                  <c:v>-3.7877200000000001E-3</c:v>
                </c:pt>
                <c:pt idx="12817" formatCode="0.00E+00">
                  <c:v>-3.4971899999999998E-3</c:v>
                </c:pt>
                <c:pt idx="12818" formatCode="0.00E+00">
                  <c:v>-3.2030000000000001E-3</c:v>
                </c:pt>
                <c:pt idx="12819" formatCode="0.00E+00">
                  <c:v>-2.9054300000000001E-3</c:v>
                </c:pt>
                <c:pt idx="12820" formatCode="0.00E+00">
                  <c:v>-2.6047399999999999E-3</c:v>
                </c:pt>
                <c:pt idx="12821" formatCode="0.00E+00">
                  <c:v>-2.3012000000000002E-3</c:v>
                </c:pt>
                <c:pt idx="12822" formatCode="0.00E+00">
                  <c:v>-1.99511E-3</c:v>
                </c:pt>
                <c:pt idx="12823" formatCode="0.00E+00">
                  <c:v>-1.68673E-3</c:v>
                </c:pt>
                <c:pt idx="12824" formatCode="0.00E+00">
                  <c:v>-1.3763600000000001E-3</c:v>
                </c:pt>
                <c:pt idx="12825" formatCode="0.00E+00">
                  <c:v>-1.0642900000000001E-3</c:v>
                </c:pt>
                <c:pt idx="12826" formatCode="0.00E+00">
                  <c:v>-7.5080199999999996E-4</c:v>
                </c:pt>
                <c:pt idx="12827" formatCode="0.00E+00">
                  <c:v>-4.3619600000000002E-4</c:v>
                </c:pt>
                <c:pt idx="12828" formatCode="0.00E+00">
                  <c:v>-1.20767E-4</c:v>
                </c:pt>
                <c:pt idx="12829" formatCode="0.00E+00">
                  <c:v>1.9518899999999999E-4</c:v>
                </c:pt>
                <c:pt idx="12830" formatCode="0.00E+00">
                  <c:v>5.1137199999999996E-4</c:v>
                </c:pt>
                <c:pt idx="12831" formatCode="0.00E+00">
                  <c:v>8.2748499999999998E-4</c:v>
                </c:pt>
                <c:pt idx="12832" formatCode="0.00E+00">
                  <c:v>1.1432300000000001E-3</c:v>
                </c:pt>
                <c:pt idx="12833" formatCode="0.00E+00">
                  <c:v>1.4582900000000001E-3</c:v>
                </c:pt>
                <c:pt idx="12834" formatCode="0.00E+00">
                  <c:v>1.77239E-3</c:v>
                </c:pt>
                <c:pt idx="12835" formatCode="0.00E+00">
                  <c:v>2.08522E-3</c:v>
                </c:pt>
                <c:pt idx="12836" formatCode="0.00E+00">
                  <c:v>2.3964799999999999E-3</c:v>
                </c:pt>
                <c:pt idx="12837" formatCode="0.00E+00">
                  <c:v>2.70586E-3</c:v>
                </c:pt>
                <c:pt idx="12838" formatCode="0.00E+00">
                  <c:v>3.01309E-3</c:v>
                </c:pt>
                <c:pt idx="12839" formatCode="0.00E+00">
                  <c:v>3.3178600000000002E-3</c:v>
                </c:pt>
                <c:pt idx="12840" formatCode="0.00E+00">
                  <c:v>3.6198799999999998E-3</c:v>
                </c:pt>
                <c:pt idx="12841" formatCode="0.00E+00">
                  <c:v>3.9188599999999997E-3</c:v>
                </c:pt>
                <c:pt idx="12842" formatCode="0.00E+00">
                  <c:v>4.2145200000000002E-3</c:v>
                </c:pt>
                <c:pt idx="12843" formatCode="0.00E+00">
                  <c:v>4.5065599999999997E-3</c:v>
                </c:pt>
                <c:pt idx="12844" formatCode="0.00E+00">
                  <c:v>4.7947199999999997E-3</c:v>
                </c:pt>
                <c:pt idx="12845" formatCode="0.00E+00">
                  <c:v>5.0787200000000001E-3</c:v>
                </c:pt>
                <c:pt idx="12846" formatCode="0.00E+00">
                  <c:v>5.35827E-3</c:v>
                </c:pt>
                <c:pt idx="12847" formatCode="0.00E+00">
                  <c:v>5.6331300000000001E-3</c:v>
                </c:pt>
                <c:pt idx="12848" formatCode="0.00E+00">
                  <c:v>5.9030100000000002E-3</c:v>
                </c:pt>
                <c:pt idx="12849" formatCode="0.00E+00">
                  <c:v>6.16768E-3</c:v>
                </c:pt>
                <c:pt idx="12850" formatCode="0.00E+00">
                  <c:v>6.4268600000000004E-3</c:v>
                </c:pt>
                <c:pt idx="12851" formatCode="0.00E+00">
                  <c:v>6.68032E-3</c:v>
                </c:pt>
                <c:pt idx="12852" formatCode="0.00E+00">
                  <c:v>6.9278200000000003E-3</c:v>
                </c:pt>
                <c:pt idx="12853" formatCode="0.00E+00">
                  <c:v>7.1691300000000001E-3</c:v>
                </c:pt>
                <c:pt idx="12854" formatCode="0.00E+00">
                  <c:v>7.404E-3</c:v>
                </c:pt>
                <c:pt idx="12855" formatCode="0.00E+00">
                  <c:v>7.6322300000000003E-3</c:v>
                </c:pt>
                <c:pt idx="12856" formatCode="0.00E+00">
                  <c:v>7.8536000000000005E-3</c:v>
                </c:pt>
                <c:pt idx="12857" formatCode="0.00E+00">
                  <c:v>8.0678899999999994E-3</c:v>
                </c:pt>
                <c:pt idx="12858" formatCode="0.00E+00">
                  <c:v>8.2749299999999998E-3</c:v>
                </c:pt>
                <c:pt idx="12859" formatCode="0.00E+00">
                  <c:v>8.4744999999999994E-3</c:v>
                </c:pt>
                <c:pt idx="12860" formatCode="0.00E+00">
                  <c:v>8.6664299999999993E-3</c:v>
                </c:pt>
                <c:pt idx="12861" formatCode="0.00E+00">
                  <c:v>8.8505400000000005E-3</c:v>
                </c:pt>
                <c:pt idx="12862" formatCode="0.00E+00">
                  <c:v>9.0266600000000006E-3</c:v>
                </c:pt>
                <c:pt idx="12863" formatCode="0.00E+00">
                  <c:v>9.1946300000000005E-3</c:v>
                </c:pt>
                <c:pt idx="12864" formatCode="0.00E+00">
                  <c:v>9.3543199999999993E-3</c:v>
                </c:pt>
                <c:pt idx="12865" formatCode="0.00E+00">
                  <c:v>9.5055599999999997E-3</c:v>
                </c:pt>
                <c:pt idx="12866" formatCode="0.00E+00">
                  <c:v>9.6482300000000007E-3</c:v>
                </c:pt>
                <c:pt idx="12867" formatCode="0.00E+00">
                  <c:v>9.7822099999999995E-3</c:v>
                </c:pt>
                <c:pt idx="12868" formatCode="0.00E+00">
                  <c:v>9.9073800000000004E-3</c:v>
                </c:pt>
                <c:pt idx="12869">
                  <c:v>1.0023600000000001E-2</c:v>
                </c:pt>
                <c:pt idx="12870">
                  <c:v>1.01309E-2</c:v>
                </c:pt>
                <c:pt idx="12871">
                  <c:v>1.0229E-2</c:v>
                </c:pt>
                <c:pt idx="12872">
                  <c:v>1.0318000000000001E-2</c:v>
                </c:pt>
                <c:pt idx="12873">
                  <c:v>1.03978E-2</c:v>
                </c:pt>
                <c:pt idx="12874">
                  <c:v>1.04682E-2</c:v>
                </c:pt>
                <c:pt idx="12875">
                  <c:v>1.05293E-2</c:v>
                </c:pt>
                <c:pt idx="12876">
                  <c:v>1.0581E-2</c:v>
                </c:pt>
                <c:pt idx="12877">
                  <c:v>1.06233E-2</c:v>
                </c:pt>
                <c:pt idx="12878">
                  <c:v>1.0656199999999999E-2</c:v>
                </c:pt>
                <c:pt idx="12879">
                  <c:v>1.06797E-2</c:v>
                </c:pt>
                <c:pt idx="12880">
                  <c:v>1.06937E-2</c:v>
                </c:pt>
                <c:pt idx="12881">
                  <c:v>1.0698300000000001E-2</c:v>
                </c:pt>
                <c:pt idx="12882">
                  <c:v>1.06935E-2</c:v>
                </c:pt>
                <c:pt idx="12883">
                  <c:v>1.0679299999999999E-2</c:v>
                </c:pt>
                <c:pt idx="12884">
                  <c:v>1.06558E-2</c:v>
                </c:pt>
                <c:pt idx="12885">
                  <c:v>1.0623E-2</c:v>
                </c:pt>
                <c:pt idx="12886">
                  <c:v>1.0581E-2</c:v>
                </c:pt>
                <c:pt idx="12887">
                  <c:v>1.0529800000000001E-2</c:v>
                </c:pt>
                <c:pt idx="12888">
                  <c:v>1.04695E-2</c:v>
                </c:pt>
                <c:pt idx="12889">
                  <c:v>1.0400299999999999E-2</c:v>
                </c:pt>
                <c:pt idx="12890">
                  <c:v>1.0322100000000001E-2</c:v>
                </c:pt>
                <c:pt idx="12891">
                  <c:v>1.02352E-2</c:v>
                </c:pt>
                <c:pt idx="12892">
                  <c:v>1.01396E-2</c:v>
                </c:pt>
                <c:pt idx="12893">
                  <c:v>1.00354E-2</c:v>
                </c:pt>
                <c:pt idx="12894" formatCode="0.00E+00">
                  <c:v>9.9228000000000007E-3</c:v>
                </c:pt>
                <c:pt idx="12895" formatCode="0.00E+00">
                  <c:v>9.8019000000000005E-3</c:v>
                </c:pt>
                <c:pt idx="12896" formatCode="0.00E+00">
                  <c:v>9.6728600000000001E-3</c:v>
                </c:pt>
                <c:pt idx="12897" formatCode="0.00E+00">
                  <c:v>9.5358100000000005E-3</c:v>
                </c:pt>
                <c:pt idx="12898" formatCode="0.00E+00">
                  <c:v>9.3909400000000004E-3</c:v>
                </c:pt>
                <c:pt idx="12899" formatCode="0.00E+00">
                  <c:v>9.2383900000000008E-3</c:v>
                </c:pt>
                <c:pt idx="12900" formatCode="0.00E+00">
                  <c:v>9.0783500000000007E-3</c:v>
                </c:pt>
                <c:pt idx="12901" formatCode="0.00E+00">
                  <c:v>8.9110000000000005E-3</c:v>
                </c:pt>
                <c:pt idx="12902" formatCode="0.00E+00">
                  <c:v>8.7365199999999994E-3</c:v>
                </c:pt>
                <c:pt idx="12903" formatCode="0.00E+00">
                  <c:v>8.5551099999999995E-3</c:v>
                </c:pt>
                <c:pt idx="12904" formatCode="0.00E+00">
                  <c:v>8.3669699999999996E-3</c:v>
                </c:pt>
                <c:pt idx="12905" formatCode="0.00E+00">
                  <c:v>8.1723000000000004E-3</c:v>
                </c:pt>
                <c:pt idx="12906" formatCode="0.00E+00">
                  <c:v>7.9713200000000005E-3</c:v>
                </c:pt>
                <c:pt idx="12907" formatCode="0.00E+00">
                  <c:v>7.7642400000000004E-3</c:v>
                </c:pt>
                <c:pt idx="12908" formatCode="0.00E+00">
                  <c:v>7.5512900000000004E-3</c:v>
                </c:pt>
                <c:pt idx="12909" formatCode="0.00E+00">
                  <c:v>7.3326800000000003E-3</c:v>
                </c:pt>
                <c:pt idx="12910" formatCode="0.00E+00">
                  <c:v>7.1086500000000002E-3</c:v>
                </c:pt>
                <c:pt idx="12911" formatCode="0.00E+00">
                  <c:v>6.8794299999999997E-3</c:v>
                </c:pt>
                <c:pt idx="12912" formatCode="0.00E+00">
                  <c:v>6.64527E-3</c:v>
                </c:pt>
                <c:pt idx="12913" formatCode="0.00E+00">
                  <c:v>6.4063899999999997E-3</c:v>
                </c:pt>
                <c:pt idx="12914" formatCode="0.00E+00">
                  <c:v>6.1630599999999997E-3</c:v>
                </c:pt>
                <c:pt idx="12915" formatCode="0.00E+00">
                  <c:v>5.9155099999999997E-3</c:v>
                </c:pt>
                <c:pt idx="12916" formatCode="0.00E+00">
                  <c:v>5.6639899999999998E-3</c:v>
                </c:pt>
                <c:pt idx="12917" formatCode="0.00E+00">
                  <c:v>5.4087600000000003E-3</c:v>
                </c:pt>
                <c:pt idx="12918" formatCode="0.00E+00">
                  <c:v>5.1500699999999996E-3</c:v>
                </c:pt>
                <c:pt idx="12919" formatCode="0.00E+00">
                  <c:v>4.8881799999999998E-3</c:v>
                </c:pt>
                <c:pt idx="12920" formatCode="0.00E+00">
                  <c:v>4.62335E-3</c:v>
                </c:pt>
                <c:pt idx="12921" formatCode="0.00E+00">
                  <c:v>4.3558199999999998E-3</c:v>
                </c:pt>
                <c:pt idx="12922" formatCode="0.00E+00">
                  <c:v>4.0858700000000001E-3</c:v>
                </c:pt>
                <c:pt idx="12923" formatCode="0.00E+00">
                  <c:v>3.8137599999999998E-3</c:v>
                </c:pt>
                <c:pt idx="12924" formatCode="0.00E+00">
                  <c:v>3.53973E-3</c:v>
                </c:pt>
                <c:pt idx="12925" formatCode="0.00E+00">
                  <c:v>3.2640600000000001E-3</c:v>
                </c:pt>
                <c:pt idx="12926" formatCode="0.00E+00">
                  <c:v>2.9869900000000001E-3</c:v>
                </c:pt>
                <c:pt idx="12927" formatCode="0.00E+00">
                  <c:v>2.7087999999999999E-3</c:v>
                </c:pt>
                <c:pt idx="12928" formatCode="0.00E+00">
                  <c:v>2.4297300000000002E-3</c:v>
                </c:pt>
                <c:pt idx="12929" formatCode="0.00E+00">
                  <c:v>2.1500500000000001E-3</c:v>
                </c:pt>
                <c:pt idx="12930" formatCode="0.00E+00">
                  <c:v>1.8700100000000001E-3</c:v>
                </c:pt>
                <c:pt idx="12931" formatCode="0.00E+00">
                  <c:v>1.58986E-3</c:v>
                </c:pt>
                <c:pt idx="12932" formatCode="0.00E+00">
                  <c:v>1.30985E-3</c:v>
                </c:pt>
                <c:pt idx="12933" formatCode="0.00E+00">
                  <c:v>1.03023E-3</c:v>
                </c:pt>
                <c:pt idx="12934" formatCode="0.00E+00">
                  <c:v>7.51252E-4</c:v>
                </c:pt>
                <c:pt idx="12935" formatCode="0.00E+00">
                  <c:v>4.7315399999999999E-4</c:v>
                </c:pt>
                <c:pt idx="12936" formatCode="0.00E+00">
                  <c:v>1.96178E-4</c:v>
                </c:pt>
                <c:pt idx="12937" formatCode="0.00E+00">
                  <c:v>-7.9439199999999997E-5</c:v>
                </c:pt>
                <c:pt idx="12938" formatCode="0.00E+00">
                  <c:v>-3.5346500000000002E-4</c:v>
                </c:pt>
                <c:pt idx="12939" formatCode="0.00E+00">
                  <c:v>-6.2566900000000003E-4</c:v>
                </c:pt>
                <c:pt idx="12940" formatCode="0.00E+00">
                  <c:v>-8.9582599999999996E-4</c:v>
                </c:pt>
                <c:pt idx="12941" formatCode="0.00E+00">
                  <c:v>-1.1637100000000001E-3</c:v>
                </c:pt>
                <c:pt idx="12942" formatCode="0.00E+00">
                  <c:v>-1.4291200000000001E-3</c:v>
                </c:pt>
                <c:pt idx="12943" formatCode="0.00E+00">
                  <c:v>-1.6918199999999999E-3</c:v>
                </c:pt>
                <c:pt idx="12944" formatCode="0.00E+00">
                  <c:v>-1.95162E-3</c:v>
                </c:pt>
                <c:pt idx="12945" formatCode="0.00E+00">
                  <c:v>-2.2082999999999998E-3</c:v>
                </c:pt>
                <c:pt idx="12946" formatCode="0.00E+00">
                  <c:v>-2.4616799999999999E-3</c:v>
                </c:pt>
                <c:pt idx="12947" formatCode="0.00E+00">
                  <c:v>-2.71156E-3</c:v>
                </c:pt>
                <c:pt idx="12948" formatCode="0.00E+00">
                  <c:v>-2.9577599999999998E-3</c:v>
                </c:pt>
                <c:pt idx="12949" formatCode="0.00E+00">
                  <c:v>-3.2000800000000001E-3</c:v>
                </c:pt>
                <c:pt idx="12950" formatCode="0.00E+00">
                  <c:v>-3.4383600000000001E-3</c:v>
                </c:pt>
                <c:pt idx="12951" formatCode="0.00E+00">
                  <c:v>-3.67243E-3</c:v>
                </c:pt>
                <c:pt idx="12952" formatCode="0.00E+00">
                  <c:v>-3.9021099999999999E-3</c:v>
                </c:pt>
                <c:pt idx="12953" formatCode="0.00E+00">
                  <c:v>-4.1272599999999998E-3</c:v>
                </c:pt>
                <c:pt idx="12954" formatCode="0.00E+00">
                  <c:v>-4.3477200000000002E-3</c:v>
                </c:pt>
                <c:pt idx="12955" formatCode="0.00E+00">
                  <c:v>-4.5633399999999999E-3</c:v>
                </c:pt>
                <c:pt idx="12956" formatCode="0.00E+00">
                  <c:v>-4.7739899999999997E-3</c:v>
                </c:pt>
                <c:pt idx="12957" formatCode="0.00E+00">
                  <c:v>-4.9795200000000003E-3</c:v>
                </c:pt>
                <c:pt idx="12958" formatCode="0.00E+00">
                  <c:v>-5.1798299999999999E-3</c:v>
                </c:pt>
                <c:pt idx="12959" formatCode="0.00E+00">
                  <c:v>-5.3747700000000001E-3</c:v>
                </c:pt>
                <c:pt idx="12960" formatCode="0.00E+00">
                  <c:v>-5.5642399999999998E-3</c:v>
                </c:pt>
                <c:pt idx="12961" formatCode="0.00E+00">
                  <c:v>-5.7481399999999997E-3</c:v>
                </c:pt>
                <c:pt idx="12962" formatCode="0.00E+00">
                  <c:v>-5.9263500000000004E-3</c:v>
                </c:pt>
                <c:pt idx="12963" formatCode="0.00E+00">
                  <c:v>-6.0987899999999998E-3</c:v>
                </c:pt>
                <c:pt idx="12964" formatCode="0.00E+00">
                  <c:v>-6.2653700000000001E-3</c:v>
                </c:pt>
                <c:pt idx="12965" formatCode="0.00E+00">
                  <c:v>-6.4260000000000003E-3</c:v>
                </c:pt>
                <c:pt idx="12966" formatCode="0.00E+00">
                  <c:v>-6.5806099999999998E-3</c:v>
                </c:pt>
                <c:pt idx="12967" formatCode="0.00E+00">
                  <c:v>-6.7291399999999998E-3</c:v>
                </c:pt>
                <c:pt idx="12968" formatCode="0.00E+00">
                  <c:v>-6.8715099999999999E-3</c:v>
                </c:pt>
                <c:pt idx="12969" formatCode="0.00E+00">
                  <c:v>-7.0076799999999996E-3</c:v>
                </c:pt>
                <c:pt idx="12970" formatCode="0.00E+00">
                  <c:v>-7.1375900000000001E-3</c:v>
                </c:pt>
                <c:pt idx="12971" formatCode="0.00E+00">
                  <c:v>-7.2612099999999997E-3</c:v>
                </c:pt>
                <c:pt idx="12972" formatCode="0.00E+00">
                  <c:v>-7.3784899999999997E-3</c:v>
                </c:pt>
                <c:pt idx="12973" formatCode="0.00E+00">
                  <c:v>-7.4894100000000002E-3</c:v>
                </c:pt>
                <c:pt idx="12974" formatCode="0.00E+00">
                  <c:v>-7.5939400000000004E-3</c:v>
                </c:pt>
                <c:pt idx="12975" formatCode="0.00E+00">
                  <c:v>-7.6920499999999998E-3</c:v>
                </c:pt>
                <c:pt idx="12976" formatCode="0.00E+00">
                  <c:v>-7.7837499999999999E-3</c:v>
                </c:pt>
                <c:pt idx="12977" formatCode="0.00E+00">
                  <c:v>-7.8690300000000008E-3</c:v>
                </c:pt>
                <c:pt idx="12978" formatCode="0.00E+00">
                  <c:v>-7.9478699999999992E-3</c:v>
                </c:pt>
                <c:pt idx="12979" formatCode="0.00E+00">
                  <c:v>-8.0202899999999994E-3</c:v>
                </c:pt>
                <c:pt idx="12980" formatCode="0.00E+00">
                  <c:v>-8.0862999999999994E-3</c:v>
                </c:pt>
                <c:pt idx="12981" formatCode="0.00E+00">
                  <c:v>-8.1459199999999992E-3</c:v>
                </c:pt>
                <c:pt idx="12982" formatCode="0.00E+00">
                  <c:v>-8.1991600000000005E-3</c:v>
                </c:pt>
                <c:pt idx="12983" formatCode="0.00E+00">
                  <c:v>-8.2460499999999996E-3</c:v>
                </c:pt>
                <c:pt idx="12984" formatCode="0.00E+00">
                  <c:v>-8.2866199999999997E-3</c:v>
                </c:pt>
                <c:pt idx="12985" formatCode="0.00E+00">
                  <c:v>-8.3209100000000008E-3</c:v>
                </c:pt>
                <c:pt idx="12986" formatCode="0.00E+00">
                  <c:v>-8.3489600000000008E-3</c:v>
                </c:pt>
                <c:pt idx="12987" formatCode="0.00E+00">
                  <c:v>-8.3708099999999994E-3</c:v>
                </c:pt>
                <c:pt idx="12988" formatCode="0.00E+00">
                  <c:v>-8.3865299999999997E-3</c:v>
                </c:pt>
                <c:pt idx="12989" formatCode="0.00E+00">
                  <c:v>-8.3961499999999998E-3</c:v>
                </c:pt>
                <c:pt idx="12990" formatCode="0.00E+00">
                  <c:v>-8.3997299999999993E-3</c:v>
                </c:pt>
                <c:pt idx="12991" formatCode="0.00E+00">
                  <c:v>-8.3973499999999996E-3</c:v>
                </c:pt>
                <c:pt idx="12992" formatCode="0.00E+00">
                  <c:v>-8.3890700000000002E-3</c:v>
                </c:pt>
                <c:pt idx="12993" formatCode="0.00E+00">
                  <c:v>-8.3749500000000008E-3</c:v>
                </c:pt>
                <c:pt idx="12994" formatCode="0.00E+00">
                  <c:v>-8.3550800000000008E-3</c:v>
                </c:pt>
                <c:pt idx="12995" formatCode="0.00E+00">
                  <c:v>-8.32952E-3</c:v>
                </c:pt>
                <c:pt idx="12996" formatCode="0.00E+00">
                  <c:v>-8.2983599999999994E-3</c:v>
                </c:pt>
                <c:pt idx="12997" formatCode="0.00E+00">
                  <c:v>-8.2616800000000004E-3</c:v>
                </c:pt>
                <c:pt idx="12998" formatCode="0.00E+00">
                  <c:v>-8.2195800000000006E-3</c:v>
                </c:pt>
                <c:pt idx="12999" formatCode="0.00E+00">
                  <c:v>-8.1721199999999997E-3</c:v>
                </c:pt>
                <c:pt idx="13000" formatCode="0.00E+00">
                  <c:v>-8.1194200000000005E-3</c:v>
                </c:pt>
                <c:pt idx="13001" formatCode="0.00E+00">
                  <c:v>-8.0615500000000007E-3</c:v>
                </c:pt>
                <c:pt idx="13002" formatCode="0.00E+00">
                  <c:v>-7.9986299999999996E-3</c:v>
                </c:pt>
                <c:pt idx="13003" formatCode="0.00E+00">
                  <c:v>-7.9307400000000004E-3</c:v>
                </c:pt>
                <c:pt idx="13004" formatCode="0.00E+00">
                  <c:v>-7.8579900000000005E-3</c:v>
                </c:pt>
                <c:pt idx="13005" formatCode="0.00E+00">
                  <c:v>-7.7804800000000002E-3</c:v>
                </c:pt>
                <c:pt idx="13006" formatCode="0.00E+00">
                  <c:v>-7.6983099999999999E-3</c:v>
                </c:pt>
                <c:pt idx="13007" formatCode="0.00E+00">
                  <c:v>-7.6115899999999997E-3</c:v>
                </c:pt>
                <c:pt idx="13008" formatCode="0.00E+00">
                  <c:v>-7.5204199999999999E-3</c:v>
                </c:pt>
                <c:pt idx="13009" formatCode="0.00E+00">
                  <c:v>-7.4249099999999998E-3</c:v>
                </c:pt>
                <c:pt idx="13010" formatCode="0.00E+00">
                  <c:v>-7.3251699999999998E-3</c:v>
                </c:pt>
                <c:pt idx="13011" formatCode="0.00E+00">
                  <c:v>-7.2213199999999998E-3</c:v>
                </c:pt>
                <c:pt idx="13012" formatCode="0.00E+00">
                  <c:v>-7.1134500000000003E-3</c:v>
                </c:pt>
                <c:pt idx="13013" formatCode="0.00E+00">
                  <c:v>-7.0016799999999997E-3</c:v>
                </c:pt>
                <c:pt idx="13014" formatCode="0.00E+00">
                  <c:v>-6.8861299999999999E-3</c:v>
                </c:pt>
                <c:pt idx="13015" formatCode="0.00E+00">
                  <c:v>-6.7669000000000002E-3</c:v>
                </c:pt>
                <c:pt idx="13016" formatCode="0.00E+00">
                  <c:v>-6.6441099999999999E-3</c:v>
                </c:pt>
                <c:pt idx="13017" formatCode="0.00E+00">
                  <c:v>-6.5178700000000003E-3</c:v>
                </c:pt>
                <c:pt idx="13018" formatCode="0.00E+00">
                  <c:v>-6.3882899999999996E-3</c:v>
                </c:pt>
                <c:pt idx="13019" formatCode="0.00E+00">
                  <c:v>-6.2554799999999999E-3</c:v>
                </c:pt>
                <c:pt idx="13020" formatCode="0.00E+00">
                  <c:v>-6.1195499999999996E-3</c:v>
                </c:pt>
                <c:pt idx="13021" formatCode="0.00E+00">
                  <c:v>-5.9806299999999998E-3</c:v>
                </c:pt>
                <c:pt idx="13022" formatCode="0.00E+00">
                  <c:v>-5.8388099999999998E-3</c:v>
                </c:pt>
                <c:pt idx="13023" formatCode="0.00E+00">
                  <c:v>-5.6942099999999999E-3</c:v>
                </c:pt>
                <c:pt idx="13024" formatCode="0.00E+00">
                  <c:v>-5.5469500000000001E-3</c:v>
                </c:pt>
                <c:pt idx="13025" formatCode="0.00E+00">
                  <c:v>-5.39712E-3</c:v>
                </c:pt>
                <c:pt idx="13026" formatCode="0.00E+00">
                  <c:v>-5.2448399999999997E-3</c:v>
                </c:pt>
                <c:pt idx="13027" formatCode="0.00E+00">
                  <c:v>-5.0902200000000003E-3</c:v>
                </c:pt>
                <c:pt idx="13028" formatCode="0.00E+00">
                  <c:v>-4.9333700000000003E-3</c:v>
                </c:pt>
                <c:pt idx="13029" formatCode="0.00E+00">
                  <c:v>-4.7743899999999999E-3</c:v>
                </c:pt>
                <c:pt idx="13030" formatCode="0.00E+00">
                  <c:v>-4.6133800000000003E-3</c:v>
                </c:pt>
                <c:pt idx="13031" formatCode="0.00E+00">
                  <c:v>-4.4504599999999998E-3</c:v>
                </c:pt>
                <c:pt idx="13032" formatCode="0.00E+00">
                  <c:v>-4.2857199999999998E-3</c:v>
                </c:pt>
                <c:pt idx="13033" formatCode="0.00E+00">
                  <c:v>-4.1192700000000004E-3</c:v>
                </c:pt>
                <c:pt idx="13034" formatCode="0.00E+00">
                  <c:v>-3.9512100000000001E-3</c:v>
                </c:pt>
                <c:pt idx="13035" formatCode="0.00E+00">
                  <c:v>-3.7816400000000002E-3</c:v>
                </c:pt>
                <c:pt idx="13036" formatCode="0.00E+00">
                  <c:v>-3.6106699999999999E-3</c:v>
                </c:pt>
                <c:pt idx="13037" formatCode="0.00E+00">
                  <c:v>-3.43838E-3</c:v>
                </c:pt>
                <c:pt idx="13038" formatCode="0.00E+00">
                  <c:v>-3.26487E-3</c:v>
                </c:pt>
                <c:pt idx="13039" formatCode="0.00E+00">
                  <c:v>-3.0902500000000001E-3</c:v>
                </c:pt>
                <c:pt idx="13040" formatCode="0.00E+00">
                  <c:v>-2.9145999999999998E-3</c:v>
                </c:pt>
                <c:pt idx="13041" formatCode="0.00E+00">
                  <c:v>-2.7380199999999999E-3</c:v>
                </c:pt>
                <c:pt idx="13042" formatCode="0.00E+00">
                  <c:v>-2.5606000000000001E-3</c:v>
                </c:pt>
                <c:pt idx="13043" formatCode="0.00E+00">
                  <c:v>-2.38244E-3</c:v>
                </c:pt>
                <c:pt idx="13044" formatCode="0.00E+00">
                  <c:v>-2.2036099999999999E-3</c:v>
                </c:pt>
                <c:pt idx="13045" formatCode="0.00E+00">
                  <c:v>-2.0242200000000002E-3</c:v>
                </c:pt>
                <c:pt idx="13046" formatCode="0.00E+00">
                  <c:v>-1.8443400000000001E-3</c:v>
                </c:pt>
                <c:pt idx="13047" formatCode="0.00E+00">
                  <c:v>-1.6640699999999999E-3</c:v>
                </c:pt>
                <c:pt idx="13048" formatCode="0.00E+00">
                  <c:v>-1.4834900000000001E-3</c:v>
                </c:pt>
                <c:pt idx="13049" formatCode="0.00E+00">
                  <c:v>-1.3026800000000001E-3</c:v>
                </c:pt>
                <c:pt idx="13050" formatCode="0.00E+00">
                  <c:v>-1.12173E-3</c:v>
                </c:pt>
                <c:pt idx="13051" formatCode="0.00E+00">
                  <c:v>-9.4071300000000003E-4</c:v>
                </c:pt>
                <c:pt idx="13052" formatCode="0.00E+00">
                  <c:v>-7.5971899999999995E-4</c:v>
                </c:pt>
                <c:pt idx="13053" formatCode="0.00E+00">
                  <c:v>-5.7882599999999995E-4</c:v>
                </c:pt>
                <c:pt idx="13054" formatCode="0.00E+00">
                  <c:v>-3.98112E-4</c:v>
                </c:pt>
                <c:pt idx="13055" formatCode="0.00E+00">
                  <c:v>-2.1765700000000001E-4</c:v>
                </c:pt>
                <c:pt idx="13056" formatCode="0.00E+00">
                  <c:v>-3.7536800000000003E-5</c:v>
                </c:pt>
                <c:pt idx="13057" formatCode="0.00E+00">
                  <c:v>1.4217E-4</c:v>
                </c:pt>
                <c:pt idx="13058" formatCode="0.00E+00">
                  <c:v>3.21389E-4</c:v>
                </c:pt>
                <c:pt idx="13059" formatCode="0.00E+00">
                  <c:v>5.0004300000000004E-4</c:v>
                </c:pt>
                <c:pt idx="13060" formatCode="0.00E+00">
                  <c:v>6.7805800000000005E-4</c:v>
                </c:pt>
                <c:pt idx="13061" formatCode="0.00E+00">
                  <c:v>8.5536E-4</c:v>
                </c:pt>
                <c:pt idx="13062" formatCode="0.00E+00">
                  <c:v>1.03188E-3</c:v>
                </c:pt>
                <c:pt idx="13063" formatCode="0.00E+00">
                  <c:v>1.2075300000000001E-3</c:v>
                </c:pt>
                <c:pt idx="13064" formatCode="0.00E+00">
                  <c:v>1.38225E-3</c:v>
                </c:pt>
                <c:pt idx="13065" formatCode="0.00E+00">
                  <c:v>1.5559700000000001E-3</c:v>
                </c:pt>
                <c:pt idx="13066" formatCode="0.00E+00">
                  <c:v>1.7286000000000001E-3</c:v>
                </c:pt>
                <c:pt idx="13067" formatCode="0.00E+00">
                  <c:v>1.9000899999999999E-3</c:v>
                </c:pt>
                <c:pt idx="13068" formatCode="0.00E+00">
                  <c:v>2.0703599999999998E-3</c:v>
                </c:pt>
                <c:pt idx="13069" formatCode="0.00E+00">
                  <c:v>2.2393399999999998E-3</c:v>
                </c:pt>
                <c:pt idx="13070" formatCode="0.00E+00">
                  <c:v>2.4069500000000001E-3</c:v>
                </c:pt>
                <c:pt idx="13071" formatCode="0.00E+00">
                  <c:v>2.5731299999999999E-3</c:v>
                </c:pt>
                <c:pt idx="13072" formatCode="0.00E+00">
                  <c:v>2.7377999999999999E-3</c:v>
                </c:pt>
                <c:pt idx="13073" formatCode="0.00E+00">
                  <c:v>2.9008900000000002E-3</c:v>
                </c:pt>
                <c:pt idx="13074" formatCode="0.00E+00">
                  <c:v>3.0623400000000002E-3</c:v>
                </c:pt>
                <c:pt idx="13075" formatCode="0.00E+00">
                  <c:v>3.22208E-3</c:v>
                </c:pt>
                <c:pt idx="13076" formatCode="0.00E+00">
                  <c:v>3.3800200000000001E-3</c:v>
                </c:pt>
                <c:pt idx="13077" formatCode="0.00E+00">
                  <c:v>3.5360999999999999E-3</c:v>
                </c:pt>
                <c:pt idx="13078" formatCode="0.00E+00">
                  <c:v>3.69025E-3</c:v>
                </c:pt>
                <c:pt idx="13079" formatCode="0.00E+00">
                  <c:v>3.8424000000000002E-3</c:v>
                </c:pt>
                <c:pt idx="13080" formatCode="0.00E+00">
                  <c:v>3.9924799999999996E-3</c:v>
                </c:pt>
                <c:pt idx="13081" formatCode="0.00E+00">
                  <c:v>4.1404099999999998E-3</c:v>
                </c:pt>
                <c:pt idx="13082" formatCode="0.00E+00">
                  <c:v>4.28613E-3</c:v>
                </c:pt>
                <c:pt idx="13083" formatCode="0.00E+00">
                  <c:v>4.4295599999999999E-3</c:v>
                </c:pt>
                <c:pt idx="13084" formatCode="0.00E+00">
                  <c:v>4.5706200000000001E-3</c:v>
                </c:pt>
                <c:pt idx="13085" formatCode="0.00E+00">
                  <c:v>4.7092599999999998E-3</c:v>
                </c:pt>
                <c:pt idx="13086" formatCode="0.00E+00">
                  <c:v>4.8453899999999998E-3</c:v>
                </c:pt>
                <c:pt idx="13087" formatCode="0.00E+00">
                  <c:v>4.9789500000000002E-3</c:v>
                </c:pt>
                <c:pt idx="13088" formatCode="0.00E+00">
                  <c:v>5.10985E-3</c:v>
                </c:pt>
                <c:pt idx="13089" formatCode="0.00E+00">
                  <c:v>5.2380400000000002E-3</c:v>
                </c:pt>
                <c:pt idx="13090" formatCode="0.00E+00">
                  <c:v>5.3634299999999998E-3</c:v>
                </c:pt>
                <c:pt idx="13091" formatCode="0.00E+00">
                  <c:v>5.4859499999999999E-3</c:v>
                </c:pt>
                <c:pt idx="13092" formatCode="0.00E+00">
                  <c:v>5.6055300000000001E-3</c:v>
                </c:pt>
                <c:pt idx="13093" formatCode="0.00E+00">
                  <c:v>5.7220999999999999E-3</c:v>
                </c:pt>
                <c:pt idx="13094" formatCode="0.00E+00">
                  <c:v>5.8355799999999999E-3</c:v>
                </c:pt>
                <c:pt idx="13095" formatCode="0.00E+00">
                  <c:v>5.9459100000000004E-3</c:v>
                </c:pt>
                <c:pt idx="13096" formatCode="0.00E+00">
                  <c:v>6.0530000000000002E-3</c:v>
                </c:pt>
                <c:pt idx="13097" formatCode="0.00E+00">
                  <c:v>6.1567899999999997E-3</c:v>
                </c:pt>
                <c:pt idx="13098" formatCode="0.00E+00">
                  <c:v>6.2572000000000001E-3</c:v>
                </c:pt>
                <c:pt idx="13099" formatCode="0.00E+00">
                  <c:v>6.3541600000000002E-3</c:v>
                </c:pt>
                <c:pt idx="13100" formatCode="0.00E+00">
                  <c:v>6.4476100000000003E-3</c:v>
                </c:pt>
                <c:pt idx="13101" formatCode="0.00E+00">
                  <c:v>6.5374600000000001E-3</c:v>
                </c:pt>
                <c:pt idx="13102" formatCode="0.00E+00">
                  <c:v>6.62365E-3</c:v>
                </c:pt>
                <c:pt idx="13103" formatCode="0.00E+00">
                  <c:v>6.7061000000000004E-3</c:v>
                </c:pt>
                <c:pt idx="13104" formatCode="0.00E+00">
                  <c:v>6.78475E-3</c:v>
                </c:pt>
                <c:pt idx="13105" formatCode="0.00E+00">
                  <c:v>6.8595399999999999E-3</c:v>
                </c:pt>
                <c:pt idx="13106" formatCode="0.00E+00">
                  <c:v>6.9303799999999999E-3</c:v>
                </c:pt>
                <c:pt idx="13107" formatCode="0.00E+00">
                  <c:v>6.9972100000000002E-3</c:v>
                </c:pt>
                <c:pt idx="13108" formatCode="0.00E+00">
                  <c:v>7.0599699999999996E-3</c:v>
                </c:pt>
                <c:pt idx="13109" formatCode="0.00E+00">
                  <c:v>7.1185800000000002E-3</c:v>
                </c:pt>
                <c:pt idx="13110" formatCode="0.00E+00">
                  <c:v>7.1729999999999997E-3</c:v>
                </c:pt>
                <c:pt idx="13111" formatCode="0.00E+00">
                  <c:v>7.2231500000000002E-3</c:v>
                </c:pt>
                <c:pt idx="13112" formatCode="0.00E+00">
                  <c:v>7.2689599999999997E-3</c:v>
                </c:pt>
                <c:pt idx="13113" formatCode="0.00E+00">
                  <c:v>7.3103899999999999E-3</c:v>
                </c:pt>
                <c:pt idx="13114" formatCode="0.00E+00">
                  <c:v>7.3473699999999998E-3</c:v>
                </c:pt>
                <c:pt idx="13115" formatCode="0.00E+00">
                  <c:v>7.3798500000000003E-3</c:v>
                </c:pt>
                <c:pt idx="13116" formatCode="0.00E+00">
                  <c:v>7.4077600000000002E-3</c:v>
                </c:pt>
                <c:pt idx="13117" formatCode="0.00E+00">
                  <c:v>7.4310599999999997E-3</c:v>
                </c:pt>
                <c:pt idx="13118" formatCode="0.00E+00">
                  <c:v>7.4496900000000001E-3</c:v>
                </c:pt>
                <c:pt idx="13119" formatCode="0.00E+00">
                  <c:v>7.4635999999999999E-3</c:v>
                </c:pt>
                <c:pt idx="13120" formatCode="0.00E+00">
                  <c:v>7.4727600000000002E-3</c:v>
                </c:pt>
                <c:pt idx="13121" formatCode="0.00E+00">
                  <c:v>7.4771000000000004E-3</c:v>
                </c:pt>
                <c:pt idx="13122" formatCode="0.00E+00">
                  <c:v>7.47659E-3</c:v>
                </c:pt>
                <c:pt idx="13123" formatCode="0.00E+00">
                  <c:v>7.4711899999999999E-3</c:v>
                </c:pt>
                <c:pt idx="13124" formatCode="0.00E+00">
                  <c:v>7.4608599999999997E-3</c:v>
                </c:pt>
                <c:pt idx="13125" formatCode="0.00E+00">
                  <c:v>7.4455700000000003E-3</c:v>
                </c:pt>
                <c:pt idx="13126" formatCode="0.00E+00">
                  <c:v>7.4252800000000002E-3</c:v>
                </c:pt>
                <c:pt idx="13127" formatCode="0.00E+00">
                  <c:v>7.3999699999999996E-3</c:v>
                </c:pt>
                <c:pt idx="13128" formatCode="0.00E+00">
                  <c:v>7.3696100000000004E-3</c:v>
                </c:pt>
                <c:pt idx="13129" formatCode="0.00E+00">
                  <c:v>7.33418E-3</c:v>
                </c:pt>
                <c:pt idx="13130" formatCode="0.00E+00">
                  <c:v>7.2936499999999996E-3</c:v>
                </c:pt>
                <c:pt idx="13131" formatCode="0.00E+00">
                  <c:v>7.24801E-3</c:v>
                </c:pt>
                <c:pt idx="13132" formatCode="0.00E+00">
                  <c:v>7.1972599999999996E-3</c:v>
                </c:pt>
                <c:pt idx="13133" formatCode="0.00E+00">
                  <c:v>7.1413700000000002E-3</c:v>
                </c:pt>
                <c:pt idx="13134" formatCode="0.00E+00">
                  <c:v>7.08035E-3</c:v>
                </c:pt>
                <c:pt idx="13135" formatCode="0.00E+00">
                  <c:v>7.0141999999999999E-3</c:v>
                </c:pt>
                <c:pt idx="13136" formatCode="0.00E+00">
                  <c:v>6.9429100000000001E-3</c:v>
                </c:pt>
                <c:pt idx="13137" formatCode="0.00E+00">
                  <c:v>6.8664900000000003E-3</c:v>
                </c:pt>
                <c:pt idx="13138" formatCode="0.00E+00">
                  <c:v>6.7849599999999996E-3</c:v>
                </c:pt>
                <c:pt idx="13139" formatCode="0.00E+00">
                  <c:v>6.6983299999999997E-3</c:v>
                </c:pt>
                <c:pt idx="13140" formatCode="0.00E+00">
                  <c:v>6.6066099999999997E-3</c:v>
                </c:pt>
                <c:pt idx="13141" formatCode="0.00E+00">
                  <c:v>6.5098400000000002E-3</c:v>
                </c:pt>
                <c:pt idx="13142" formatCode="0.00E+00">
                  <c:v>6.4080400000000003E-3</c:v>
                </c:pt>
                <c:pt idx="13143" formatCode="0.00E+00">
                  <c:v>6.3012299999999997E-3</c:v>
                </c:pt>
                <c:pt idx="13144" formatCode="0.00E+00">
                  <c:v>6.1894699999999999E-3</c:v>
                </c:pt>
                <c:pt idx="13145" formatCode="0.00E+00">
                  <c:v>6.0727799999999998E-3</c:v>
                </c:pt>
                <c:pt idx="13146" formatCode="0.00E+00">
                  <c:v>5.9512200000000001E-3</c:v>
                </c:pt>
                <c:pt idx="13147" formatCode="0.00E+00">
                  <c:v>5.8248400000000004E-3</c:v>
                </c:pt>
                <c:pt idx="13148" formatCode="0.00E+00">
                  <c:v>5.6936799999999996E-3</c:v>
                </c:pt>
                <c:pt idx="13149" formatCode="0.00E+00">
                  <c:v>5.5578199999999998E-3</c:v>
                </c:pt>
                <c:pt idx="13150" formatCode="0.00E+00">
                  <c:v>5.4173099999999998E-3</c:v>
                </c:pt>
                <c:pt idx="13151" formatCode="0.00E+00">
                  <c:v>5.2722200000000002E-3</c:v>
                </c:pt>
                <c:pt idx="13152" formatCode="0.00E+00">
                  <c:v>5.1226400000000004E-3</c:v>
                </c:pt>
                <c:pt idx="13153" formatCode="0.00E+00">
                  <c:v>4.9686299999999999E-3</c:v>
                </c:pt>
                <c:pt idx="13154" formatCode="0.00E+00">
                  <c:v>4.8102800000000001E-3</c:v>
                </c:pt>
                <c:pt idx="13155" formatCode="0.00E+00">
                  <c:v>4.6476800000000004E-3</c:v>
                </c:pt>
                <c:pt idx="13156" formatCode="0.00E+00">
                  <c:v>4.4809200000000002E-3</c:v>
                </c:pt>
                <c:pt idx="13157" formatCode="0.00E+00">
                  <c:v>4.3101099999999998E-3</c:v>
                </c:pt>
                <c:pt idx="13158" formatCode="0.00E+00">
                  <c:v>4.1353400000000004E-3</c:v>
                </c:pt>
                <c:pt idx="13159" formatCode="0.00E+00">
                  <c:v>3.9567099999999996E-3</c:v>
                </c:pt>
                <c:pt idx="13160" formatCode="0.00E+00">
                  <c:v>3.7743500000000001E-3</c:v>
                </c:pt>
                <c:pt idx="13161" formatCode="0.00E+00">
                  <c:v>3.58837E-3</c:v>
                </c:pt>
                <c:pt idx="13162" formatCode="0.00E+00">
                  <c:v>3.3988999999999998E-3</c:v>
                </c:pt>
                <c:pt idx="13163" formatCode="0.00E+00">
                  <c:v>3.2060399999999998E-3</c:v>
                </c:pt>
                <c:pt idx="13164" formatCode="0.00E+00">
                  <c:v>3.00995E-3</c:v>
                </c:pt>
                <c:pt idx="13165" formatCode="0.00E+00">
                  <c:v>2.8107399999999999E-3</c:v>
                </c:pt>
                <c:pt idx="13166" formatCode="0.00E+00">
                  <c:v>2.6085599999999998E-3</c:v>
                </c:pt>
                <c:pt idx="13167" formatCode="0.00E+00">
                  <c:v>2.4035599999999999E-3</c:v>
                </c:pt>
                <c:pt idx="13168" formatCode="0.00E+00">
                  <c:v>2.1958699999999999E-3</c:v>
                </c:pt>
                <c:pt idx="13169" formatCode="0.00E+00">
                  <c:v>1.9856600000000002E-3</c:v>
                </c:pt>
                <c:pt idx="13170" formatCode="0.00E+00">
                  <c:v>1.7730599999999999E-3</c:v>
                </c:pt>
                <c:pt idx="13171" formatCode="0.00E+00">
                  <c:v>1.5582599999999999E-3</c:v>
                </c:pt>
                <c:pt idx="13172" formatCode="0.00E+00">
                  <c:v>1.34139E-3</c:v>
                </c:pt>
                <c:pt idx="13173" formatCode="0.00E+00">
                  <c:v>1.1226400000000001E-3</c:v>
                </c:pt>
                <c:pt idx="13174" formatCode="0.00E+00">
                  <c:v>9.0216700000000005E-4</c:v>
                </c:pt>
                <c:pt idx="13175" formatCode="0.00E+00">
                  <c:v>6.8014599999999996E-4</c:v>
                </c:pt>
                <c:pt idx="13176" formatCode="0.00E+00">
                  <c:v>4.5675300000000001E-4</c:v>
                </c:pt>
                <c:pt idx="13177" formatCode="0.00E+00">
                  <c:v>2.3216400000000001E-4</c:v>
                </c:pt>
                <c:pt idx="13178" formatCode="0.00E+00">
                  <c:v>6.5624199999999998E-6</c:v>
                </c:pt>
                <c:pt idx="13179" formatCode="0.00E+00">
                  <c:v>-2.1986999999999999E-4</c:v>
                </c:pt>
                <c:pt idx="13180" formatCode="0.00E+00">
                  <c:v>-4.4694599999999999E-4</c:v>
                </c:pt>
                <c:pt idx="13181" formatCode="0.00E+00">
                  <c:v>-6.7447899999999996E-4</c:v>
                </c:pt>
                <c:pt idx="13182" formatCode="0.00E+00">
                  <c:v>-9.0227700000000005E-4</c:v>
                </c:pt>
                <c:pt idx="13183" formatCode="0.00E+00">
                  <c:v>-1.1301499999999999E-3</c:v>
                </c:pt>
                <c:pt idx="13184" formatCode="0.00E+00">
                  <c:v>-1.3579E-3</c:v>
                </c:pt>
                <c:pt idx="13185" formatCode="0.00E+00">
                  <c:v>-1.58534E-3</c:v>
                </c:pt>
                <c:pt idx="13186" formatCode="0.00E+00">
                  <c:v>-1.8122699999999999E-3</c:v>
                </c:pt>
                <c:pt idx="13187" formatCode="0.00E+00">
                  <c:v>-2.0384800000000001E-3</c:v>
                </c:pt>
                <c:pt idx="13188" formatCode="0.00E+00">
                  <c:v>-2.2637899999999999E-3</c:v>
                </c:pt>
                <c:pt idx="13189" formatCode="0.00E+00">
                  <c:v>-2.4879899999999998E-3</c:v>
                </c:pt>
                <c:pt idx="13190" formatCode="0.00E+00">
                  <c:v>-2.7108900000000001E-3</c:v>
                </c:pt>
                <c:pt idx="13191" formatCode="0.00E+00">
                  <c:v>-2.9322699999999998E-3</c:v>
                </c:pt>
                <c:pt idx="13192" formatCode="0.00E+00">
                  <c:v>-3.1519600000000001E-3</c:v>
                </c:pt>
                <c:pt idx="13193" formatCode="0.00E+00">
                  <c:v>-3.36973E-3</c:v>
                </c:pt>
                <c:pt idx="13194" formatCode="0.00E+00">
                  <c:v>-3.5853999999999999E-3</c:v>
                </c:pt>
                <c:pt idx="13195" formatCode="0.00E+00">
                  <c:v>-3.7987699999999999E-3</c:v>
                </c:pt>
                <c:pt idx="13196" formatCode="0.00E+00">
                  <c:v>-4.0096400000000001E-3</c:v>
                </c:pt>
                <c:pt idx="13197" formatCode="0.00E+00">
                  <c:v>-4.2177999999999998E-3</c:v>
                </c:pt>
                <c:pt idx="13198" formatCode="0.00E+00">
                  <c:v>-4.4230800000000002E-3</c:v>
                </c:pt>
                <c:pt idx="13199" formatCode="0.00E+00">
                  <c:v>-4.6252699999999999E-3</c:v>
                </c:pt>
                <c:pt idx="13200" formatCode="0.00E+00">
                  <c:v>-4.82418E-3</c:v>
                </c:pt>
                <c:pt idx="13201" formatCode="0.00E+00">
                  <c:v>-5.0196199999999998E-3</c:v>
                </c:pt>
                <c:pt idx="13202" formatCode="0.00E+00">
                  <c:v>-5.2113999999999997E-3</c:v>
                </c:pt>
                <c:pt idx="13203" formatCode="0.00E+00">
                  <c:v>-5.3993399999999999E-3</c:v>
                </c:pt>
                <c:pt idx="13204" formatCode="0.00E+00">
                  <c:v>-5.5832599999999996E-3</c:v>
                </c:pt>
                <c:pt idx="13205" formatCode="0.00E+00">
                  <c:v>-5.7629700000000001E-3</c:v>
                </c:pt>
                <c:pt idx="13206" formatCode="0.00E+00">
                  <c:v>-5.9383099999999996E-3</c:v>
                </c:pt>
                <c:pt idx="13207" formatCode="0.00E+00">
                  <c:v>-6.1090900000000002E-3</c:v>
                </c:pt>
                <c:pt idx="13208" formatCode="0.00E+00">
                  <c:v>-6.2751500000000002E-3</c:v>
                </c:pt>
                <c:pt idx="13209" formatCode="0.00E+00">
                  <c:v>-6.4363199999999997E-3</c:v>
                </c:pt>
                <c:pt idx="13210" formatCode="0.00E+00">
                  <c:v>-6.5924399999999998E-3</c:v>
                </c:pt>
                <c:pt idx="13211" formatCode="0.00E+00">
                  <c:v>-6.7433500000000004E-3</c:v>
                </c:pt>
                <c:pt idx="13212" formatCode="0.00E+00">
                  <c:v>-6.8888999999999999E-3</c:v>
                </c:pt>
                <c:pt idx="13213" formatCode="0.00E+00">
                  <c:v>-7.02894E-3</c:v>
                </c:pt>
                <c:pt idx="13214" formatCode="0.00E+00">
                  <c:v>-7.1633299999999999E-3</c:v>
                </c:pt>
                <c:pt idx="13215" formatCode="0.00E+00">
                  <c:v>-7.2919300000000003E-3</c:v>
                </c:pt>
                <c:pt idx="13216" formatCode="0.00E+00">
                  <c:v>-7.4146000000000004E-3</c:v>
                </c:pt>
                <c:pt idx="13217" formatCode="0.00E+00">
                  <c:v>-7.5312199999999999E-3</c:v>
                </c:pt>
                <c:pt idx="13218" formatCode="0.00E+00">
                  <c:v>-7.6416599999999998E-3</c:v>
                </c:pt>
                <c:pt idx="13219" formatCode="0.00E+00">
                  <c:v>-7.7458099999999997E-3</c:v>
                </c:pt>
                <c:pt idx="13220" formatCode="0.00E+00">
                  <c:v>-7.8435499999999995E-3</c:v>
                </c:pt>
                <c:pt idx="13221" formatCode="0.00E+00">
                  <c:v>-7.9347800000000007E-3</c:v>
                </c:pt>
                <c:pt idx="13222" formatCode="0.00E+00">
                  <c:v>-8.0193999999999994E-3</c:v>
                </c:pt>
                <c:pt idx="13223" formatCode="0.00E+00">
                  <c:v>-8.0973199999999999E-3</c:v>
                </c:pt>
                <c:pt idx="13224" formatCode="0.00E+00">
                  <c:v>-8.1684600000000007E-3</c:v>
                </c:pt>
                <c:pt idx="13225" formatCode="0.00E+00">
                  <c:v>-8.2327200000000007E-3</c:v>
                </c:pt>
                <c:pt idx="13226" formatCode="0.00E+00">
                  <c:v>-8.2900400000000003E-3</c:v>
                </c:pt>
                <c:pt idx="13227" formatCode="0.00E+00">
                  <c:v>-8.3403499999999998E-3</c:v>
                </c:pt>
                <c:pt idx="13228" formatCode="0.00E+00">
                  <c:v>-8.3835899999999998E-3</c:v>
                </c:pt>
                <c:pt idx="13229" formatCode="0.00E+00">
                  <c:v>-8.4197100000000004E-3</c:v>
                </c:pt>
                <c:pt idx="13230" formatCode="0.00E+00">
                  <c:v>-8.4486700000000001E-3</c:v>
                </c:pt>
                <c:pt idx="13231" formatCode="0.00E+00">
                  <c:v>-8.4704199999999993E-3</c:v>
                </c:pt>
                <c:pt idx="13232" formatCode="0.00E+00">
                  <c:v>-8.4849299999999999E-3</c:v>
                </c:pt>
                <c:pt idx="13233" formatCode="0.00E+00">
                  <c:v>-8.4921800000000002E-3</c:v>
                </c:pt>
                <c:pt idx="13234" formatCode="0.00E+00">
                  <c:v>-8.4921500000000004E-3</c:v>
                </c:pt>
                <c:pt idx="13235" formatCode="0.00E+00">
                  <c:v>-8.4848400000000004E-3</c:v>
                </c:pt>
                <c:pt idx="13236" formatCode="0.00E+00">
                  <c:v>-8.4702300000000005E-3</c:v>
                </c:pt>
                <c:pt idx="13237" formatCode="0.00E+00">
                  <c:v>-8.4483400000000004E-3</c:v>
                </c:pt>
                <c:pt idx="13238" formatCode="0.00E+00">
                  <c:v>-8.4191800000000001E-3</c:v>
                </c:pt>
                <c:pt idx="13239" formatCode="0.00E+00">
                  <c:v>-8.3827599999999995E-3</c:v>
                </c:pt>
                <c:pt idx="13240" formatCode="0.00E+00">
                  <c:v>-8.3391200000000002E-3</c:v>
                </c:pt>
                <c:pt idx="13241" formatCode="0.00E+00">
                  <c:v>-8.2882900000000002E-3</c:v>
                </c:pt>
                <c:pt idx="13242" formatCode="0.00E+00">
                  <c:v>-8.2303099999999994E-3</c:v>
                </c:pt>
                <c:pt idx="13243" formatCode="0.00E+00">
                  <c:v>-8.1652300000000008E-3</c:v>
                </c:pt>
                <c:pt idx="13244" formatCode="0.00E+00">
                  <c:v>-8.0931000000000006E-3</c:v>
                </c:pt>
                <c:pt idx="13245" formatCode="0.00E+00">
                  <c:v>-8.0140000000000003E-3</c:v>
                </c:pt>
                <c:pt idx="13246" formatCode="0.00E+00">
                  <c:v>-7.9279899999999993E-3</c:v>
                </c:pt>
                <c:pt idx="13247" formatCode="0.00E+00">
                  <c:v>-7.8351500000000008E-3</c:v>
                </c:pt>
                <c:pt idx="13248" formatCode="0.00E+00">
                  <c:v>-7.7355599999999998E-3</c:v>
                </c:pt>
                <c:pt idx="13249" formatCode="0.00E+00">
                  <c:v>-7.6293200000000002E-3</c:v>
                </c:pt>
                <c:pt idx="13250" formatCode="0.00E+00">
                  <c:v>-7.5165300000000004E-3</c:v>
                </c:pt>
                <c:pt idx="13251" formatCode="0.00E+00">
                  <c:v>-7.39728E-3</c:v>
                </c:pt>
                <c:pt idx="13252" formatCode="0.00E+00">
                  <c:v>-7.2716999999999999E-3</c:v>
                </c:pt>
                <c:pt idx="13253" formatCode="0.00E+00">
                  <c:v>-7.1399100000000002E-3</c:v>
                </c:pt>
                <c:pt idx="13254" formatCode="0.00E+00">
                  <c:v>-7.0020200000000003E-3</c:v>
                </c:pt>
                <c:pt idx="13255" formatCode="0.00E+00">
                  <c:v>-6.8581600000000003E-3</c:v>
                </c:pt>
                <c:pt idx="13256" formatCode="0.00E+00">
                  <c:v>-6.7084800000000002E-3</c:v>
                </c:pt>
                <c:pt idx="13257" formatCode="0.00E+00">
                  <c:v>-6.55312E-3</c:v>
                </c:pt>
                <c:pt idx="13258" formatCode="0.00E+00">
                  <c:v>-6.3922299999999996E-3</c:v>
                </c:pt>
                <c:pt idx="13259" formatCode="0.00E+00">
                  <c:v>-6.22596E-3</c:v>
                </c:pt>
                <c:pt idx="13260" formatCode="0.00E+00">
                  <c:v>-6.0544700000000002E-3</c:v>
                </c:pt>
                <c:pt idx="13261" formatCode="0.00E+00">
                  <c:v>-5.87793E-3</c:v>
                </c:pt>
                <c:pt idx="13262" formatCode="0.00E+00">
                  <c:v>-5.6965100000000001E-3</c:v>
                </c:pt>
                <c:pt idx="13263" formatCode="0.00E+00">
                  <c:v>-5.5103699999999997E-3</c:v>
                </c:pt>
                <c:pt idx="13264" formatCode="0.00E+00">
                  <c:v>-5.3197100000000001E-3</c:v>
                </c:pt>
                <c:pt idx="13265" formatCode="0.00E+00">
                  <c:v>-5.1247100000000002E-3</c:v>
                </c:pt>
                <c:pt idx="13266" formatCode="0.00E+00">
                  <c:v>-4.9255499999999999E-3</c:v>
                </c:pt>
                <c:pt idx="13267" formatCode="0.00E+00">
                  <c:v>-4.7224199999999997E-3</c:v>
                </c:pt>
                <c:pt idx="13268" formatCode="0.00E+00">
                  <c:v>-4.5155300000000002E-3</c:v>
                </c:pt>
                <c:pt idx="13269" formatCode="0.00E+00">
                  <c:v>-4.3050700000000003E-3</c:v>
                </c:pt>
                <c:pt idx="13270" formatCode="0.00E+00">
                  <c:v>-4.0912500000000003E-3</c:v>
                </c:pt>
                <c:pt idx="13271" formatCode="0.00E+00">
                  <c:v>-3.87427E-3</c:v>
                </c:pt>
                <c:pt idx="13272" formatCode="0.00E+00">
                  <c:v>-3.6543299999999999E-3</c:v>
                </c:pt>
                <c:pt idx="13273" formatCode="0.00E+00">
                  <c:v>-3.43166E-3</c:v>
                </c:pt>
                <c:pt idx="13274" formatCode="0.00E+00">
                  <c:v>-3.2064699999999999E-3</c:v>
                </c:pt>
                <c:pt idx="13275" formatCode="0.00E+00">
                  <c:v>-2.9789700000000001E-3</c:v>
                </c:pt>
                <c:pt idx="13276" formatCode="0.00E+00">
                  <c:v>-2.7493800000000001E-3</c:v>
                </c:pt>
                <c:pt idx="13277" formatCode="0.00E+00">
                  <c:v>-2.5179199999999999E-3</c:v>
                </c:pt>
                <c:pt idx="13278" formatCode="0.00E+00">
                  <c:v>-2.2848E-3</c:v>
                </c:pt>
                <c:pt idx="13279" formatCode="0.00E+00">
                  <c:v>-2.0502699999999999E-3</c:v>
                </c:pt>
                <c:pt idx="13280" formatCode="0.00E+00">
                  <c:v>-1.81452E-3</c:v>
                </c:pt>
                <c:pt idx="13281" formatCode="0.00E+00">
                  <c:v>-1.5778000000000001E-3</c:v>
                </c:pt>
                <c:pt idx="13282" formatCode="0.00E+00">
                  <c:v>-1.3403099999999999E-3</c:v>
                </c:pt>
                <c:pt idx="13283" formatCode="0.00E+00">
                  <c:v>-1.1023000000000001E-3</c:v>
                </c:pt>
                <c:pt idx="13284" formatCode="0.00E+00">
                  <c:v>-8.6398599999999996E-4</c:v>
                </c:pt>
                <c:pt idx="13285" formatCode="0.00E+00">
                  <c:v>-6.2558899999999996E-4</c:v>
                </c:pt>
                <c:pt idx="13286" formatCode="0.00E+00">
                  <c:v>-3.8730900000000001E-4</c:v>
                </c:pt>
                <c:pt idx="13287" formatCode="0.00E+00">
                  <c:v>-1.4933399999999999E-4</c:v>
                </c:pt>
                <c:pt idx="13288" formatCode="0.00E+00">
                  <c:v>8.8145800000000006E-5</c:v>
                </c:pt>
                <c:pt idx="13289" formatCode="0.00E+00">
                  <c:v>3.24918E-4</c:v>
                </c:pt>
                <c:pt idx="13290" formatCode="0.00E+00">
                  <c:v>5.6074499999999997E-4</c:v>
                </c:pt>
                <c:pt idx="13291" formatCode="0.00E+00">
                  <c:v>7.9537399999999995E-4</c:v>
                </c:pt>
                <c:pt idx="13292" formatCode="0.00E+00">
                  <c:v>1.02856E-3</c:v>
                </c:pt>
                <c:pt idx="13293" formatCode="0.00E+00">
                  <c:v>1.2600599999999999E-3</c:v>
                </c:pt>
                <c:pt idx="13294" formatCode="0.00E+00">
                  <c:v>1.48964E-3</c:v>
                </c:pt>
                <c:pt idx="13295" formatCode="0.00E+00">
                  <c:v>1.71707E-3</c:v>
                </c:pt>
                <c:pt idx="13296" formatCode="0.00E+00">
                  <c:v>1.9421200000000001E-3</c:v>
                </c:pt>
                <c:pt idx="13297" formatCode="0.00E+00">
                  <c:v>2.1645800000000001E-3</c:v>
                </c:pt>
                <c:pt idx="13298" formatCode="0.00E+00">
                  <c:v>2.3842199999999998E-3</c:v>
                </c:pt>
                <c:pt idx="13299" formatCode="0.00E+00">
                  <c:v>2.6008200000000002E-3</c:v>
                </c:pt>
                <c:pt idx="13300" formatCode="0.00E+00">
                  <c:v>2.8141500000000001E-3</c:v>
                </c:pt>
                <c:pt idx="13301" formatCode="0.00E+00">
                  <c:v>3.02403E-3</c:v>
                </c:pt>
                <c:pt idx="13302" formatCode="0.00E+00">
                  <c:v>3.23025E-3</c:v>
                </c:pt>
                <c:pt idx="13303" formatCode="0.00E+00">
                  <c:v>3.4326199999999999E-3</c:v>
                </c:pt>
                <c:pt idx="13304" formatCode="0.00E+00">
                  <c:v>3.6309100000000002E-3</c:v>
                </c:pt>
                <c:pt idx="13305" formatCode="0.00E+00">
                  <c:v>3.8249500000000001E-3</c:v>
                </c:pt>
                <c:pt idx="13306" formatCode="0.00E+00">
                  <c:v>4.0145600000000004E-3</c:v>
                </c:pt>
                <c:pt idx="13307" formatCode="0.00E+00">
                  <c:v>4.1995399999999999E-3</c:v>
                </c:pt>
                <c:pt idx="13308" formatCode="0.00E+00">
                  <c:v>4.3797200000000001E-3</c:v>
                </c:pt>
                <c:pt idx="13309" formatCode="0.00E+00">
                  <c:v>4.5549900000000001E-3</c:v>
                </c:pt>
                <c:pt idx="13310" formatCode="0.00E+00">
                  <c:v>4.7251999999999997E-3</c:v>
                </c:pt>
                <c:pt idx="13311" formatCode="0.00E+00">
                  <c:v>4.8902099999999999E-3</c:v>
                </c:pt>
                <c:pt idx="13312" formatCode="0.00E+00">
                  <c:v>5.0498100000000001E-3</c:v>
                </c:pt>
                <c:pt idx="13313" formatCode="0.00E+00">
                  <c:v>5.2038700000000002E-3</c:v>
                </c:pt>
                <c:pt idx="13314" formatCode="0.00E+00">
                  <c:v>5.3522400000000003E-3</c:v>
                </c:pt>
                <c:pt idx="13315" formatCode="0.00E+00">
                  <c:v>5.4948100000000001E-3</c:v>
                </c:pt>
                <c:pt idx="13316" formatCode="0.00E+00">
                  <c:v>5.6314800000000003E-3</c:v>
                </c:pt>
                <c:pt idx="13317" formatCode="0.00E+00">
                  <c:v>5.7621800000000004E-3</c:v>
                </c:pt>
                <c:pt idx="13318" formatCode="0.00E+00">
                  <c:v>5.8868100000000001E-3</c:v>
                </c:pt>
                <c:pt idx="13319" formatCode="0.00E+00">
                  <c:v>6.0052400000000002E-3</c:v>
                </c:pt>
                <c:pt idx="13320" formatCode="0.00E+00">
                  <c:v>6.1173299999999998E-3</c:v>
                </c:pt>
                <c:pt idx="13321" formatCode="0.00E+00">
                  <c:v>6.2229900000000003E-3</c:v>
                </c:pt>
                <c:pt idx="13322" formatCode="0.00E+00">
                  <c:v>6.3221700000000002E-3</c:v>
                </c:pt>
                <c:pt idx="13323" formatCode="0.00E+00">
                  <c:v>6.4147900000000001E-3</c:v>
                </c:pt>
                <c:pt idx="13324" formatCode="0.00E+00">
                  <c:v>6.5007900000000002E-3</c:v>
                </c:pt>
                <c:pt idx="13325" formatCode="0.00E+00">
                  <c:v>6.5801000000000002E-3</c:v>
                </c:pt>
                <c:pt idx="13326" formatCode="0.00E+00">
                  <c:v>6.6526800000000002E-3</c:v>
                </c:pt>
                <c:pt idx="13327" formatCode="0.00E+00">
                  <c:v>6.7184699999999998E-3</c:v>
                </c:pt>
                <c:pt idx="13328" formatCode="0.00E+00">
                  <c:v>6.7774599999999999E-3</c:v>
                </c:pt>
                <c:pt idx="13329" formatCode="0.00E+00">
                  <c:v>6.8295999999999999E-3</c:v>
                </c:pt>
                <c:pt idx="13330" formatCode="0.00E+00">
                  <c:v>6.8748500000000001E-3</c:v>
                </c:pt>
                <c:pt idx="13331" formatCode="0.00E+00">
                  <c:v>6.9132300000000002E-3</c:v>
                </c:pt>
                <c:pt idx="13332" formatCode="0.00E+00">
                  <c:v>6.94481E-3</c:v>
                </c:pt>
                <c:pt idx="13333" formatCode="0.00E+00">
                  <c:v>6.9695299999999998E-3</c:v>
                </c:pt>
                <c:pt idx="13334" formatCode="0.00E+00">
                  <c:v>6.98718E-3</c:v>
                </c:pt>
                <c:pt idx="13335" formatCode="0.00E+00">
                  <c:v>6.9975999999999997E-3</c:v>
                </c:pt>
                <c:pt idx="13336" formatCode="0.00E+00">
                  <c:v>7.0009399999999998E-3</c:v>
                </c:pt>
                <c:pt idx="13337" formatCode="0.00E+00">
                  <c:v>6.99755E-3</c:v>
                </c:pt>
                <c:pt idx="13338" formatCode="0.00E+00">
                  <c:v>6.9877000000000003E-3</c:v>
                </c:pt>
                <c:pt idx="13339" formatCode="0.00E+00">
                  <c:v>6.9714299999999998E-3</c:v>
                </c:pt>
                <c:pt idx="13340" formatCode="0.00E+00">
                  <c:v>6.9487400000000001E-3</c:v>
                </c:pt>
                <c:pt idx="13341" formatCode="0.00E+00">
                  <c:v>6.9196300000000004E-3</c:v>
                </c:pt>
                <c:pt idx="13342" formatCode="0.00E+00">
                  <c:v>6.8841700000000002E-3</c:v>
                </c:pt>
                <c:pt idx="13343" formatCode="0.00E+00">
                  <c:v>6.8423700000000004E-3</c:v>
                </c:pt>
                <c:pt idx="13344" formatCode="0.00E+00">
                  <c:v>6.7942499999999999E-3</c:v>
                </c:pt>
                <c:pt idx="13345" formatCode="0.00E+00">
                  <c:v>6.7398500000000004E-3</c:v>
                </c:pt>
                <c:pt idx="13346" formatCode="0.00E+00">
                  <c:v>6.6792199999999996E-3</c:v>
                </c:pt>
                <c:pt idx="13347" formatCode="0.00E+00">
                  <c:v>6.6123900000000001E-3</c:v>
                </c:pt>
                <c:pt idx="13348" formatCode="0.00E+00">
                  <c:v>6.5393500000000002E-3</c:v>
                </c:pt>
                <c:pt idx="13349" formatCode="0.00E+00">
                  <c:v>6.4600899999999999E-3</c:v>
                </c:pt>
                <c:pt idx="13350" formatCode="0.00E+00">
                  <c:v>6.37464E-3</c:v>
                </c:pt>
                <c:pt idx="13351" formatCode="0.00E+00">
                  <c:v>6.2830799999999999E-3</c:v>
                </c:pt>
                <c:pt idx="13352" formatCode="0.00E+00">
                  <c:v>6.1855E-3</c:v>
                </c:pt>
                <c:pt idx="13353" formatCode="0.00E+00">
                  <c:v>6.0819200000000002E-3</c:v>
                </c:pt>
                <c:pt idx="13354" formatCode="0.00E+00">
                  <c:v>5.9724499999999998E-3</c:v>
                </c:pt>
                <c:pt idx="13355" formatCode="0.00E+00">
                  <c:v>5.8572499999999996E-3</c:v>
                </c:pt>
                <c:pt idx="13356" formatCode="0.00E+00">
                  <c:v>5.7365799999999998E-3</c:v>
                </c:pt>
                <c:pt idx="13357" formatCode="0.00E+00">
                  <c:v>5.6106699999999999E-3</c:v>
                </c:pt>
                <c:pt idx="13358" formatCode="0.00E+00">
                  <c:v>5.4795800000000004E-3</c:v>
                </c:pt>
                <c:pt idx="13359" formatCode="0.00E+00">
                  <c:v>5.3432699999999998E-3</c:v>
                </c:pt>
                <c:pt idx="13360" formatCode="0.00E+00">
                  <c:v>5.2016900000000001E-3</c:v>
                </c:pt>
                <c:pt idx="13361" formatCode="0.00E+00">
                  <c:v>5.0548700000000004E-3</c:v>
                </c:pt>
                <c:pt idx="13362" formatCode="0.00E+00">
                  <c:v>4.9029199999999998E-3</c:v>
                </c:pt>
                <c:pt idx="13363" formatCode="0.00E+00">
                  <c:v>4.74604E-3</c:v>
                </c:pt>
                <c:pt idx="13364" formatCode="0.00E+00">
                  <c:v>4.5844700000000002E-3</c:v>
                </c:pt>
                <c:pt idx="13365" formatCode="0.00E+00">
                  <c:v>4.4186E-3</c:v>
                </c:pt>
                <c:pt idx="13366" formatCode="0.00E+00">
                  <c:v>4.2488200000000004E-3</c:v>
                </c:pt>
                <c:pt idx="13367" formatCode="0.00E+00">
                  <c:v>4.0753200000000003E-3</c:v>
                </c:pt>
                <c:pt idx="13368" formatCode="0.00E+00">
                  <c:v>3.8980500000000001E-3</c:v>
                </c:pt>
                <c:pt idx="13369" formatCode="0.00E+00">
                  <c:v>3.7169299999999998E-3</c:v>
                </c:pt>
                <c:pt idx="13370" formatCode="0.00E+00">
                  <c:v>3.5321599999999999E-3</c:v>
                </c:pt>
                <c:pt idx="13371" formatCode="0.00E+00">
                  <c:v>3.34403E-3</c:v>
                </c:pt>
                <c:pt idx="13372" formatCode="0.00E+00">
                  <c:v>3.1526900000000001E-3</c:v>
                </c:pt>
                <c:pt idx="13373" formatCode="0.00E+00">
                  <c:v>2.9581199999999998E-3</c:v>
                </c:pt>
                <c:pt idx="13374" formatCode="0.00E+00">
                  <c:v>2.7603300000000001E-3</c:v>
                </c:pt>
                <c:pt idx="13375" formatCode="0.00E+00">
                  <c:v>2.5595000000000001E-3</c:v>
                </c:pt>
                <c:pt idx="13376" formatCode="0.00E+00">
                  <c:v>2.3558799999999999E-3</c:v>
                </c:pt>
                <c:pt idx="13377" formatCode="0.00E+00">
                  <c:v>2.1496900000000001E-3</c:v>
                </c:pt>
                <c:pt idx="13378" formatCode="0.00E+00">
                  <c:v>1.9411400000000001E-3</c:v>
                </c:pt>
                <c:pt idx="13379" formatCode="0.00E+00">
                  <c:v>1.7304600000000001E-3</c:v>
                </c:pt>
                <c:pt idx="13380" formatCode="0.00E+00">
                  <c:v>1.51786E-3</c:v>
                </c:pt>
                <c:pt idx="13381" formatCode="0.00E+00">
                  <c:v>1.30368E-3</c:v>
                </c:pt>
                <c:pt idx="13382" formatCode="0.00E+00">
                  <c:v>1.08815E-3</c:v>
                </c:pt>
                <c:pt idx="13383" formatCode="0.00E+00">
                  <c:v>8.7126599999999999E-4</c:v>
                </c:pt>
                <c:pt idx="13384" formatCode="0.00E+00">
                  <c:v>6.5280000000000004E-4</c:v>
                </c:pt>
                <c:pt idx="13385" formatCode="0.00E+00">
                  <c:v>4.3270899999999998E-4</c:v>
                </c:pt>
                <c:pt idx="13386" formatCode="0.00E+00">
                  <c:v>2.1138999999999999E-4</c:v>
                </c:pt>
                <c:pt idx="13387" formatCode="0.00E+00">
                  <c:v>-1.0565599999999999E-5</c:v>
                </c:pt>
                <c:pt idx="13388" formatCode="0.00E+00">
                  <c:v>-2.3278799999999999E-4</c:v>
                </c:pt>
                <c:pt idx="13389" formatCode="0.00E+00">
                  <c:v>-4.55186E-4</c:v>
                </c:pt>
                <c:pt idx="13390" formatCode="0.00E+00">
                  <c:v>-6.7776000000000002E-4</c:v>
                </c:pt>
                <c:pt idx="13391" formatCode="0.00E+00">
                  <c:v>-9.0035799999999997E-4</c:v>
                </c:pt>
                <c:pt idx="13392" formatCode="0.00E+00">
                  <c:v>-1.1227100000000001E-3</c:v>
                </c:pt>
                <c:pt idx="13393" formatCode="0.00E+00">
                  <c:v>-1.3447400000000001E-3</c:v>
                </c:pt>
                <c:pt idx="13394" formatCode="0.00E+00">
                  <c:v>-1.5665099999999999E-3</c:v>
                </c:pt>
                <c:pt idx="13395" formatCode="0.00E+00">
                  <c:v>-1.78801E-3</c:v>
                </c:pt>
                <c:pt idx="13396" formatCode="0.00E+00">
                  <c:v>-2.0092600000000001E-3</c:v>
                </c:pt>
                <c:pt idx="13397" formatCode="0.00E+00">
                  <c:v>-2.2304199999999999E-3</c:v>
                </c:pt>
                <c:pt idx="13398" formatCode="0.00E+00">
                  <c:v>-2.4515600000000002E-3</c:v>
                </c:pt>
                <c:pt idx="13399" formatCode="0.00E+00">
                  <c:v>-2.6723799999999998E-3</c:v>
                </c:pt>
                <c:pt idx="13400" formatCode="0.00E+00">
                  <c:v>-2.8925299999999999E-3</c:v>
                </c:pt>
                <c:pt idx="13401" formatCode="0.00E+00">
                  <c:v>-3.1118999999999999E-3</c:v>
                </c:pt>
                <c:pt idx="13402" formatCode="0.00E+00">
                  <c:v>-3.3305100000000001E-3</c:v>
                </c:pt>
                <c:pt idx="13403" formatCode="0.00E+00">
                  <c:v>-3.5482999999999999E-3</c:v>
                </c:pt>
                <c:pt idx="13404" formatCode="0.00E+00">
                  <c:v>-3.7650399999999999E-3</c:v>
                </c:pt>
                <c:pt idx="13405" formatCode="0.00E+00">
                  <c:v>-3.9803599999999996E-3</c:v>
                </c:pt>
                <c:pt idx="13406" formatCode="0.00E+00">
                  <c:v>-4.1940099999999998E-3</c:v>
                </c:pt>
                <c:pt idx="13407" formatCode="0.00E+00">
                  <c:v>-4.4058300000000003E-3</c:v>
                </c:pt>
                <c:pt idx="13408" formatCode="0.00E+00">
                  <c:v>-4.6157999999999998E-3</c:v>
                </c:pt>
                <c:pt idx="13409" formatCode="0.00E+00">
                  <c:v>-4.8240699999999997E-3</c:v>
                </c:pt>
                <c:pt idx="13410" formatCode="0.00E+00">
                  <c:v>-5.0307800000000003E-3</c:v>
                </c:pt>
                <c:pt idx="13411" formatCode="0.00E+00">
                  <c:v>-5.2359499999999996E-3</c:v>
                </c:pt>
                <c:pt idx="13412" formatCode="0.00E+00">
                  <c:v>-5.43949E-3</c:v>
                </c:pt>
                <c:pt idx="13413" formatCode="0.00E+00">
                  <c:v>-5.6411899999999999E-3</c:v>
                </c:pt>
                <c:pt idx="13414" formatCode="0.00E+00">
                  <c:v>-5.84068E-3</c:v>
                </c:pt>
                <c:pt idx="13415" formatCode="0.00E+00">
                  <c:v>-6.0376199999999996E-3</c:v>
                </c:pt>
                <c:pt idx="13416" formatCode="0.00E+00">
                  <c:v>-6.2318199999999999E-3</c:v>
                </c:pt>
                <c:pt idx="13417" formatCode="0.00E+00">
                  <c:v>-6.4231399999999999E-3</c:v>
                </c:pt>
                <c:pt idx="13418" formatCode="0.00E+00">
                  <c:v>-6.6115499999999999E-3</c:v>
                </c:pt>
                <c:pt idx="13419" formatCode="0.00E+00">
                  <c:v>-6.7970399999999999E-3</c:v>
                </c:pt>
                <c:pt idx="13420" formatCode="0.00E+00">
                  <c:v>-6.9795400000000002E-3</c:v>
                </c:pt>
                <c:pt idx="13421" formatCode="0.00E+00">
                  <c:v>-7.1589899999999996E-3</c:v>
                </c:pt>
                <c:pt idx="13422" formatCode="0.00E+00">
                  <c:v>-7.3354199999999996E-3</c:v>
                </c:pt>
                <c:pt idx="13423" formatCode="0.00E+00">
                  <c:v>-7.5089299999999996E-3</c:v>
                </c:pt>
                <c:pt idx="13424" formatCode="0.00E+00">
                  <c:v>-7.6796399999999997E-3</c:v>
                </c:pt>
                <c:pt idx="13425" formatCode="0.00E+00">
                  <c:v>-7.8476199999999996E-3</c:v>
                </c:pt>
                <c:pt idx="13426" formatCode="0.00E+00">
                  <c:v>-8.0129599999999995E-3</c:v>
                </c:pt>
                <c:pt idx="13427" formatCode="0.00E+00">
                  <c:v>-8.1756599999999995E-3</c:v>
                </c:pt>
                <c:pt idx="13428" formatCode="0.00E+00">
                  <c:v>-8.3355300000000007E-3</c:v>
                </c:pt>
                <c:pt idx="13429" formatCode="0.00E+00">
                  <c:v>-8.4922599999999997E-3</c:v>
                </c:pt>
                <c:pt idx="13430" formatCode="0.00E+00">
                  <c:v>-8.6456299999999996E-3</c:v>
                </c:pt>
                <c:pt idx="13431" formatCode="0.00E+00">
                  <c:v>-8.7954499999999998E-3</c:v>
                </c:pt>
                <c:pt idx="13432" formatCode="0.00E+00">
                  <c:v>-8.9415399999999996E-3</c:v>
                </c:pt>
                <c:pt idx="13433" formatCode="0.00E+00">
                  <c:v>-9.0837699999999997E-3</c:v>
                </c:pt>
                <c:pt idx="13434" formatCode="0.00E+00">
                  <c:v>-9.2223700000000006E-3</c:v>
                </c:pt>
                <c:pt idx="13435" formatCode="0.00E+00">
                  <c:v>-9.3577399999999998E-3</c:v>
                </c:pt>
                <c:pt idx="13436" formatCode="0.00E+00">
                  <c:v>-9.4898599999999993E-3</c:v>
                </c:pt>
                <c:pt idx="13437" formatCode="0.00E+00">
                  <c:v>-9.61826E-3</c:v>
                </c:pt>
                <c:pt idx="13438" formatCode="0.00E+00">
                  <c:v>-9.7425399999999992E-3</c:v>
                </c:pt>
                <c:pt idx="13439" formatCode="0.00E+00">
                  <c:v>-9.8626100000000008E-3</c:v>
                </c:pt>
                <c:pt idx="13440" formatCode="0.00E+00">
                  <c:v>-9.9786000000000007E-3</c:v>
                </c:pt>
                <c:pt idx="13441">
                  <c:v>-1.00906E-2</c:v>
                </c:pt>
                <c:pt idx="13442">
                  <c:v>-1.0198499999999999E-2</c:v>
                </c:pt>
                <c:pt idx="13443">
                  <c:v>-1.03026E-2</c:v>
                </c:pt>
                <c:pt idx="13444">
                  <c:v>-1.0403000000000001E-2</c:v>
                </c:pt>
                <c:pt idx="13445">
                  <c:v>-1.04996E-2</c:v>
                </c:pt>
                <c:pt idx="13446">
                  <c:v>-1.0592799999999999E-2</c:v>
                </c:pt>
                <c:pt idx="13447">
                  <c:v>-1.06827E-2</c:v>
                </c:pt>
                <c:pt idx="13448">
                  <c:v>-1.07695E-2</c:v>
                </c:pt>
                <c:pt idx="13449">
                  <c:v>-1.0852499999999999E-2</c:v>
                </c:pt>
                <c:pt idx="13450">
                  <c:v>-1.09316E-2</c:v>
                </c:pt>
                <c:pt idx="13451">
                  <c:v>-1.10069E-2</c:v>
                </c:pt>
                <c:pt idx="13452">
                  <c:v>-1.10787E-2</c:v>
                </c:pt>
                <c:pt idx="13453">
                  <c:v>-1.11471E-2</c:v>
                </c:pt>
                <c:pt idx="13454">
                  <c:v>-1.12119E-2</c:v>
                </c:pt>
                <c:pt idx="13455">
                  <c:v>-1.1273E-2</c:v>
                </c:pt>
                <c:pt idx="13456">
                  <c:v>-1.1330399999999999E-2</c:v>
                </c:pt>
                <c:pt idx="13457">
                  <c:v>-1.1384200000000001E-2</c:v>
                </c:pt>
                <c:pt idx="13458">
                  <c:v>-1.14345E-2</c:v>
                </c:pt>
                <c:pt idx="13459">
                  <c:v>-1.14813E-2</c:v>
                </c:pt>
                <c:pt idx="13460">
                  <c:v>-1.15245E-2</c:v>
                </c:pt>
                <c:pt idx="13461">
                  <c:v>-1.15639E-2</c:v>
                </c:pt>
                <c:pt idx="13462">
                  <c:v>-1.1599399999999999E-2</c:v>
                </c:pt>
                <c:pt idx="13463">
                  <c:v>-1.1631000000000001E-2</c:v>
                </c:pt>
                <c:pt idx="13464">
                  <c:v>-1.16589E-2</c:v>
                </c:pt>
                <c:pt idx="13465">
                  <c:v>-1.16834E-2</c:v>
                </c:pt>
                <c:pt idx="13466">
                  <c:v>-1.1704900000000001E-2</c:v>
                </c:pt>
                <c:pt idx="13467">
                  <c:v>-1.17232E-2</c:v>
                </c:pt>
                <c:pt idx="13468">
                  <c:v>-1.1738E-2</c:v>
                </c:pt>
                <c:pt idx="13469">
                  <c:v>-1.17491E-2</c:v>
                </c:pt>
                <c:pt idx="13470">
                  <c:v>-1.17567E-2</c:v>
                </c:pt>
                <c:pt idx="13471">
                  <c:v>-1.1760899999999999E-2</c:v>
                </c:pt>
                <c:pt idx="13472">
                  <c:v>-1.1761799999999999E-2</c:v>
                </c:pt>
                <c:pt idx="13473">
                  <c:v>-1.17593E-2</c:v>
                </c:pt>
                <c:pt idx="13474">
                  <c:v>-1.1753E-2</c:v>
                </c:pt>
                <c:pt idx="13475">
                  <c:v>-1.1743200000000001E-2</c:v>
                </c:pt>
                <c:pt idx="13476">
                  <c:v>-1.17302E-2</c:v>
                </c:pt>
                <c:pt idx="13477">
                  <c:v>-1.1714499999999999E-2</c:v>
                </c:pt>
                <c:pt idx="13478">
                  <c:v>-1.16959E-2</c:v>
                </c:pt>
                <c:pt idx="13479">
                  <c:v>-1.1674199999999999E-2</c:v>
                </c:pt>
                <c:pt idx="13480">
                  <c:v>-1.1649400000000001E-2</c:v>
                </c:pt>
                <c:pt idx="13481">
                  <c:v>-1.1621100000000001E-2</c:v>
                </c:pt>
                <c:pt idx="13482">
                  <c:v>-1.15887E-2</c:v>
                </c:pt>
                <c:pt idx="13483">
                  <c:v>-1.15517E-2</c:v>
                </c:pt>
                <c:pt idx="13484">
                  <c:v>-1.15105E-2</c:v>
                </c:pt>
                <c:pt idx="13485">
                  <c:v>-1.14658E-2</c:v>
                </c:pt>
                <c:pt idx="13486">
                  <c:v>-1.14179E-2</c:v>
                </c:pt>
                <c:pt idx="13487">
                  <c:v>-1.1366599999999999E-2</c:v>
                </c:pt>
                <c:pt idx="13488">
                  <c:v>-1.13118E-2</c:v>
                </c:pt>
                <c:pt idx="13489">
                  <c:v>-1.12534E-2</c:v>
                </c:pt>
                <c:pt idx="13490">
                  <c:v>-1.11912E-2</c:v>
                </c:pt>
                <c:pt idx="13491">
                  <c:v>-1.11252E-2</c:v>
                </c:pt>
                <c:pt idx="13492">
                  <c:v>-1.1055499999999999E-2</c:v>
                </c:pt>
                <c:pt idx="13493">
                  <c:v>-1.09824E-2</c:v>
                </c:pt>
                <c:pt idx="13494">
                  <c:v>-1.09058E-2</c:v>
                </c:pt>
                <c:pt idx="13495">
                  <c:v>-1.08258E-2</c:v>
                </c:pt>
                <c:pt idx="13496">
                  <c:v>-1.07429E-2</c:v>
                </c:pt>
                <c:pt idx="13497">
                  <c:v>-1.06575E-2</c:v>
                </c:pt>
                <c:pt idx="13498">
                  <c:v>-1.0569500000000001E-2</c:v>
                </c:pt>
                <c:pt idx="13499">
                  <c:v>-1.0478899999999999E-2</c:v>
                </c:pt>
                <c:pt idx="13500">
                  <c:v>-1.0385500000000001E-2</c:v>
                </c:pt>
                <c:pt idx="13501">
                  <c:v>-1.0289400000000001E-2</c:v>
                </c:pt>
                <c:pt idx="13502">
                  <c:v>-1.01905E-2</c:v>
                </c:pt>
                <c:pt idx="13503">
                  <c:v>-1.00889E-2</c:v>
                </c:pt>
                <c:pt idx="13504" formatCode="0.00E+00">
                  <c:v>-9.9845999999999997E-3</c:v>
                </c:pt>
                <c:pt idx="13505" formatCode="0.00E+00">
                  <c:v>-9.8774699999999993E-3</c:v>
                </c:pt>
                <c:pt idx="13506" formatCode="0.00E+00">
                  <c:v>-9.7675999999999995E-3</c:v>
                </c:pt>
                <c:pt idx="13507" formatCode="0.00E+00">
                  <c:v>-9.6550500000000001E-3</c:v>
                </c:pt>
                <c:pt idx="13508" formatCode="0.00E+00">
                  <c:v>-9.5400699999999995E-3</c:v>
                </c:pt>
                <c:pt idx="13509" formatCode="0.00E+00">
                  <c:v>-9.4229899999999991E-3</c:v>
                </c:pt>
                <c:pt idx="13510" formatCode="0.00E+00">
                  <c:v>-9.3040299999999996E-3</c:v>
                </c:pt>
                <c:pt idx="13511" formatCode="0.00E+00">
                  <c:v>-9.1832500000000004E-3</c:v>
                </c:pt>
                <c:pt idx="13512" formatCode="0.00E+00">
                  <c:v>-9.0606300000000001E-3</c:v>
                </c:pt>
                <c:pt idx="13513" formatCode="0.00E+00">
                  <c:v>-8.9361500000000003E-3</c:v>
                </c:pt>
                <c:pt idx="13514" formatCode="0.00E+00">
                  <c:v>-8.8099400000000005E-3</c:v>
                </c:pt>
                <c:pt idx="13515" formatCode="0.00E+00">
                  <c:v>-8.6824099999999998E-3</c:v>
                </c:pt>
                <c:pt idx="13516" formatCode="0.00E+00">
                  <c:v>-8.5540600000000005E-3</c:v>
                </c:pt>
                <c:pt idx="13517" formatCode="0.00E+00">
                  <c:v>-8.4251299999999994E-3</c:v>
                </c:pt>
                <c:pt idx="13518" formatCode="0.00E+00">
                  <c:v>-8.2956799999999997E-3</c:v>
                </c:pt>
                <c:pt idx="13519" formatCode="0.00E+00">
                  <c:v>-8.1658900000000003E-3</c:v>
                </c:pt>
                <c:pt idx="13520" formatCode="0.00E+00">
                  <c:v>-8.0358800000000005E-3</c:v>
                </c:pt>
                <c:pt idx="13521" formatCode="0.00E+00">
                  <c:v>-7.9056200000000004E-3</c:v>
                </c:pt>
                <c:pt idx="13522" formatCode="0.00E+00">
                  <c:v>-7.77496E-3</c:v>
                </c:pt>
                <c:pt idx="13523" formatCode="0.00E+00">
                  <c:v>-7.6437099999999997E-3</c:v>
                </c:pt>
                <c:pt idx="13524" formatCode="0.00E+00">
                  <c:v>-7.5119699999999998E-3</c:v>
                </c:pt>
                <c:pt idx="13525" formatCode="0.00E+00">
                  <c:v>-7.3800599999999999E-3</c:v>
                </c:pt>
                <c:pt idx="13526" formatCode="0.00E+00">
                  <c:v>-7.24816E-3</c:v>
                </c:pt>
                <c:pt idx="13527" formatCode="0.00E+00">
                  <c:v>-7.11643E-3</c:v>
                </c:pt>
                <c:pt idx="13528" formatCode="0.00E+00">
                  <c:v>-6.9851000000000002E-3</c:v>
                </c:pt>
                <c:pt idx="13529" formatCode="0.00E+00">
                  <c:v>-6.85426E-3</c:v>
                </c:pt>
                <c:pt idx="13530" formatCode="0.00E+00">
                  <c:v>-6.7237299999999998E-3</c:v>
                </c:pt>
                <c:pt idx="13531" formatCode="0.00E+00">
                  <c:v>-6.5929999999999999E-3</c:v>
                </c:pt>
                <c:pt idx="13532" formatCode="0.00E+00">
                  <c:v>-6.4614299999999998E-3</c:v>
                </c:pt>
                <c:pt idx="13533" formatCode="0.00E+00">
                  <c:v>-6.3287500000000002E-3</c:v>
                </c:pt>
                <c:pt idx="13534" formatCode="0.00E+00">
                  <c:v>-6.1950399999999997E-3</c:v>
                </c:pt>
                <c:pt idx="13535" formatCode="0.00E+00">
                  <c:v>-6.0602599999999996E-3</c:v>
                </c:pt>
                <c:pt idx="13536" formatCode="0.00E+00">
                  <c:v>-5.9244800000000002E-3</c:v>
                </c:pt>
                <c:pt idx="13537" formatCode="0.00E+00">
                  <c:v>-5.7882699999999999E-3</c:v>
                </c:pt>
                <c:pt idx="13538" formatCode="0.00E+00">
                  <c:v>-5.6523399999999996E-3</c:v>
                </c:pt>
                <c:pt idx="13539" formatCode="0.00E+00">
                  <c:v>-5.5170599999999998E-3</c:v>
                </c:pt>
                <c:pt idx="13540" formatCode="0.00E+00">
                  <c:v>-5.38252E-3</c:v>
                </c:pt>
                <c:pt idx="13541" formatCode="0.00E+00">
                  <c:v>-5.2486499999999997E-3</c:v>
                </c:pt>
                <c:pt idx="13542" formatCode="0.00E+00">
                  <c:v>-5.1155000000000003E-3</c:v>
                </c:pt>
                <c:pt idx="13543" formatCode="0.00E+00">
                  <c:v>-4.9833799999999999E-3</c:v>
                </c:pt>
                <c:pt idx="13544" formatCode="0.00E+00">
                  <c:v>-4.8525799999999996E-3</c:v>
                </c:pt>
                <c:pt idx="13545" formatCode="0.00E+00">
                  <c:v>-4.7233900000000001E-3</c:v>
                </c:pt>
                <c:pt idx="13546" formatCode="0.00E+00">
                  <c:v>-4.5962299999999998E-3</c:v>
                </c:pt>
                <c:pt idx="13547" formatCode="0.00E+00">
                  <c:v>-4.4714000000000004E-3</c:v>
                </c:pt>
                <c:pt idx="13548" formatCode="0.00E+00">
                  <c:v>-4.3489799999999997E-3</c:v>
                </c:pt>
                <c:pt idx="13549" formatCode="0.00E+00">
                  <c:v>-4.22916E-3</c:v>
                </c:pt>
                <c:pt idx="13550" formatCode="0.00E+00">
                  <c:v>-4.1121700000000001E-3</c:v>
                </c:pt>
                <c:pt idx="13551" formatCode="0.00E+00">
                  <c:v>-3.9980900000000002E-3</c:v>
                </c:pt>
                <c:pt idx="13552" formatCode="0.00E+00">
                  <c:v>-3.8865499999999999E-3</c:v>
                </c:pt>
                <c:pt idx="13553" formatCode="0.00E+00">
                  <c:v>-3.7769499999999998E-3</c:v>
                </c:pt>
                <c:pt idx="13554" formatCode="0.00E+00">
                  <c:v>-3.66878E-3</c:v>
                </c:pt>
                <c:pt idx="13555" formatCode="0.00E+00">
                  <c:v>-3.5618400000000001E-3</c:v>
                </c:pt>
                <c:pt idx="13556" formatCode="0.00E+00">
                  <c:v>-3.4561800000000001E-3</c:v>
                </c:pt>
                <c:pt idx="13557" formatCode="0.00E+00">
                  <c:v>-3.3519600000000002E-3</c:v>
                </c:pt>
                <c:pt idx="13558" formatCode="0.00E+00">
                  <c:v>-3.2493000000000001E-3</c:v>
                </c:pt>
                <c:pt idx="13559" formatCode="0.00E+00">
                  <c:v>-3.1484299999999998E-3</c:v>
                </c:pt>
                <c:pt idx="13560" formatCode="0.00E+00">
                  <c:v>-3.0500000000000002E-3</c:v>
                </c:pt>
                <c:pt idx="13561" formatCode="0.00E+00">
                  <c:v>-2.95502E-3</c:v>
                </c:pt>
                <c:pt idx="13562" formatCode="0.00E+00">
                  <c:v>-2.86404E-3</c:v>
                </c:pt>
                <c:pt idx="13563" formatCode="0.00E+00">
                  <c:v>-2.7768300000000001E-3</c:v>
                </c:pt>
                <c:pt idx="13564" formatCode="0.00E+00">
                  <c:v>-2.69301E-3</c:v>
                </c:pt>
                <c:pt idx="13565" formatCode="0.00E+00">
                  <c:v>-2.6124500000000001E-3</c:v>
                </c:pt>
                <c:pt idx="13566" formatCode="0.00E+00">
                  <c:v>-2.5353200000000002E-3</c:v>
                </c:pt>
                <c:pt idx="13567" formatCode="0.00E+00">
                  <c:v>-2.4619799999999999E-3</c:v>
                </c:pt>
                <c:pt idx="13568" formatCode="0.00E+00">
                  <c:v>-2.3930000000000002E-3</c:v>
                </c:pt>
                <c:pt idx="13569" formatCode="0.00E+00">
                  <c:v>-2.3289700000000001E-3</c:v>
                </c:pt>
                <c:pt idx="13570" formatCode="0.00E+00">
                  <c:v>-2.2702299999999998E-3</c:v>
                </c:pt>
                <c:pt idx="13571" formatCode="0.00E+00">
                  <c:v>-2.2168399999999999E-3</c:v>
                </c:pt>
                <c:pt idx="13572" formatCode="0.00E+00">
                  <c:v>-2.1688599999999999E-3</c:v>
                </c:pt>
                <c:pt idx="13573" formatCode="0.00E+00">
                  <c:v>-2.1265099999999999E-3</c:v>
                </c:pt>
                <c:pt idx="13574" formatCode="0.00E+00">
                  <c:v>-2.09019E-3</c:v>
                </c:pt>
                <c:pt idx="13575" formatCode="0.00E+00">
                  <c:v>-2.06033E-3</c:v>
                </c:pt>
                <c:pt idx="13576" formatCode="0.00E+00">
                  <c:v>-2.0370499999999999E-3</c:v>
                </c:pt>
                <c:pt idx="13577" formatCode="0.00E+00">
                  <c:v>-2.0203199999999999E-3</c:v>
                </c:pt>
                <c:pt idx="13578" formatCode="0.00E+00">
                  <c:v>-2.0102200000000001E-3</c:v>
                </c:pt>
                <c:pt idx="13579" formatCode="0.00E+00">
                  <c:v>-2.00672E-3</c:v>
                </c:pt>
                <c:pt idx="13580" formatCode="0.00E+00">
                  <c:v>-2.0093899999999998E-3</c:v>
                </c:pt>
                <c:pt idx="13581" formatCode="0.00E+00">
                  <c:v>-2.0175900000000001E-3</c:v>
                </c:pt>
                <c:pt idx="13582" formatCode="0.00E+00">
                  <c:v>-2.0308599999999998E-3</c:v>
                </c:pt>
                <c:pt idx="13583" formatCode="0.00E+00">
                  <c:v>-2.0492000000000002E-3</c:v>
                </c:pt>
                <c:pt idx="13584" formatCode="0.00E+00">
                  <c:v>-2.0726299999999998E-3</c:v>
                </c:pt>
                <c:pt idx="13585" formatCode="0.00E+00">
                  <c:v>-2.10078E-3</c:v>
                </c:pt>
                <c:pt idx="13586" formatCode="0.00E+00">
                  <c:v>-2.1333900000000002E-3</c:v>
                </c:pt>
                <c:pt idx="13587" formatCode="0.00E+00">
                  <c:v>-2.1707900000000001E-3</c:v>
                </c:pt>
                <c:pt idx="13588" formatCode="0.00E+00">
                  <c:v>-2.2134199999999998E-3</c:v>
                </c:pt>
                <c:pt idx="13589" formatCode="0.00E+00">
                  <c:v>-2.2615399999999998E-3</c:v>
                </c:pt>
                <c:pt idx="13590" formatCode="0.00E+00">
                  <c:v>-2.3153800000000001E-3</c:v>
                </c:pt>
                <c:pt idx="13591" formatCode="0.00E+00">
                  <c:v>-2.37529E-3</c:v>
                </c:pt>
                <c:pt idx="13592" formatCode="0.00E+00">
                  <c:v>-2.44151E-3</c:v>
                </c:pt>
                <c:pt idx="13593" formatCode="0.00E+00">
                  <c:v>-2.5142699999999999E-3</c:v>
                </c:pt>
                <c:pt idx="13594" formatCode="0.00E+00">
                  <c:v>-2.5938300000000001E-3</c:v>
                </c:pt>
                <c:pt idx="13595" formatCode="0.00E+00">
                  <c:v>-2.6802699999999998E-3</c:v>
                </c:pt>
                <c:pt idx="13596" formatCode="0.00E+00">
                  <c:v>-2.7735799999999999E-3</c:v>
                </c:pt>
                <c:pt idx="13597" formatCode="0.00E+00">
                  <c:v>-2.8735200000000001E-3</c:v>
                </c:pt>
                <c:pt idx="13598" formatCode="0.00E+00">
                  <c:v>-2.9795799999999999E-3</c:v>
                </c:pt>
                <c:pt idx="13599" formatCode="0.00E+00">
                  <c:v>-3.0914200000000001E-3</c:v>
                </c:pt>
                <c:pt idx="13600" formatCode="0.00E+00">
                  <c:v>-3.2092499999999999E-3</c:v>
                </c:pt>
                <c:pt idx="13601" formatCode="0.00E+00">
                  <c:v>-3.3334900000000002E-3</c:v>
                </c:pt>
                <c:pt idx="13602" formatCode="0.00E+00">
                  <c:v>-3.4641799999999999E-3</c:v>
                </c:pt>
                <c:pt idx="13603" formatCode="0.00E+00">
                  <c:v>-3.6006200000000001E-3</c:v>
                </c:pt>
                <c:pt idx="13604" formatCode="0.00E+00">
                  <c:v>-3.7416900000000002E-3</c:v>
                </c:pt>
                <c:pt idx="13605" formatCode="0.00E+00">
                  <c:v>-3.8865800000000002E-3</c:v>
                </c:pt>
                <c:pt idx="13606" formatCode="0.00E+00">
                  <c:v>-4.0351199999999997E-3</c:v>
                </c:pt>
                <c:pt idx="13607" formatCode="0.00E+00">
                  <c:v>-4.1875599999999999E-3</c:v>
                </c:pt>
                <c:pt idx="13608" formatCode="0.00E+00">
                  <c:v>-4.3437900000000002E-3</c:v>
                </c:pt>
                <c:pt idx="13609" formatCode="0.00E+00">
                  <c:v>-4.5034300000000001E-3</c:v>
                </c:pt>
                <c:pt idx="13610" formatCode="0.00E+00">
                  <c:v>-4.66673E-3</c:v>
                </c:pt>
                <c:pt idx="13611" formatCode="0.00E+00">
                  <c:v>-4.8344700000000004E-3</c:v>
                </c:pt>
                <c:pt idx="13612" formatCode="0.00E+00">
                  <c:v>-5.0068500000000002E-3</c:v>
                </c:pt>
                <c:pt idx="13613" formatCode="0.00E+00">
                  <c:v>-5.1834799999999999E-3</c:v>
                </c:pt>
                <c:pt idx="13614" formatCode="0.00E+00">
                  <c:v>-5.3639600000000001E-3</c:v>
                </c:pt>
                <c:pt idx="13615" formatCode="0.00E+00">
                  <c:v>-5.5478400000000001E-3</c:v>
                </c:pt>
                <c:pt idx="13616" formatCode="0.00E+00">
                  <c:v>-5.7345699999999996E-3</c:v>
                </c:pt>
                <c:pt idx="13617" formatCode="0.00E+00">
                  <c:v>-5.9240100000000004E-3</c:v>
                </c:pt>
                <c:pt idx="13618" formatCode="0.00E+00">
                  <c:v>-6.11657E-3</c:v>
                </c:pt>
                <c:pt idx="13619" formatCode="0.00E+00">
                  <c:v>-6.31286E-3</c:v>
                </c:pt>
                <c:pt idx="13620" formatCode="0.00E+00">
                  <c:v>-6.5133099999999996E-3</c:v>
                </c:pt>
                <c:pt idx="13621" formatCode="0.00E+00">
                  <c:v>-6.7180299999999998E-3</c:v>
                </c:pt>
                <c:pt idx="13622" formatCode="0.00E+00">
                  <c:v>-6.9267499999999997E-3</c:v>
                </c:pt>
                <c:pt idx="13623" formatCode="0.00E+00">
                  <c:v>-7.1389000000000001E-3</c:v>
                </c:pt>
                <c:pt idx="13624" formatCode="0.00E+00">
                  <c:v>-7.3539199999999999E-3</c:v>
                </c:pt>
                <c:pt idx="13625" formatCode="0.00E+00">
                  <c:v>-7.5713899999999999E-3</c:v>
                </c:pt>
                <c:pt idx="13626" formatCode="0.00E+00">
                  <c:v>-7.7911100000000004E-3</c:v>
                </c:pt>
                <c:pt idx="13627" formatCode="0.00E+00">
                  <c:v>-8.0130700000000006E-3</c:v>
                </c:pt>
                <c:pt idx="13628" formatCode="0.00E+00">
                  <c:v>-8.2371700000000003E-3</c:v>
                </c:pt>
                <c:pt idx="13629" formatCode="0.00E+00">
                  <c:v>-8.4629900000000001E-3</c:v>
                </c:pt>
                <c:pt idx="13630" formatCode="0.00E+00">
                  <c:v>-8.6900599999999995E-3</c:v>
                </c:pt>
                <c:pt idx="13631" formatCode="0.00E+00">
                  <c:v>-8.9181599999999996E-3</c:v>
                </c:pt>
                <c:pt idx="13632" formatCode="0.00E+00">
                  <c:v>-9.1473700000000002E-3</c:v>
                </c:pt>
                <c:pt idx="13633" formatCode="0.00E+00">
                  <c:v>-9.3778300000000002E-3</c:v>
                </c:pt>
                <c:pt idx="13634" formatCode="0.00E+00">
                  <c:v>-9.6096600000000008E-3</c:v>
                </c:pt>
                <c:pt idx="13635" formatCode="0.00E+00">
                  <c:v>-9.8428400000000003E-3</c:v>
                </c:pt>
                <c:pt idx="13636">
                  <c:v>-1.00772E-2</c:v>
                </c:pt>
                <c:pt idx="13637">
                  <c:v>-1.0312200000000001E-2</c:v>
                </c:pt>
                <c:pt idx="13638">
                  <c:v>-1.05475E-2</c:v>
                </c:pt>
                <c:pt idx="13639">
                  <c:v>-1.07829E-2</c:v>
                </c:pt>
                <c:pt idx="13640">
                  <c:v>-1.1018200000000001E-2</c:v>
                </c:pt>
                <c:pt idx="13641">
                  <c:v>-1.12537E-2</c:v>
                </c:pt>
                <c:pt idx="13642">
                  <c:v>-1.14891E-2</c:v>
                </c:pt>
                <c:pt idx="13643">
                  <c:v>-1.1724200000000001E-2</c:v>
                </c:pt>
                <c:pt idx="13644">
                  <c:v>-1.19588E-2</c:v>
                </c:pt>
                <c:pt idx="13645">
                  <c:v>-1.2192400000000001E-2</c:v>
                </c:pt>
                <c:pt idx="13646">
                  <c:v>-1.24247E-2</c:v>
                </c:pt>
                <c:pt idx="13647">
                  <c:v>-1.2655100000000001E-2</c:v>
                </c:pt>
                <c:pt idx="13648">
                  <c:v>-1.2882899999999999E-2</c:v>
                </c:pt>
                <c:pt idx="13649">
                  <c:v>-1.31074E-2</c:v>
                </c:pt>
                <c:pt idx="13650">
                  <c:v>-1.33288E-2</c:v>
                </c:pt>
                <c:pt idx="13651">
                  <c:v>-1.35476E-2</c:v>
                </c:pt>
                <c:pt idx="13652">
                  <c:v>-1.3764200000000001E-2</c:v>
                </c:pt>
                <c:pt idx="13653">
                  <c:v>-1.3978300000000001E-2</c:v>
                </c:pt>
                <c:pt idx="13654">
                  <c:v>-1.4189200000000001E-2</c:v>
                </c:pt>
                <c:pt idx="13655">
                  <c:v>-1.4396000000000001E-2</c:v>
                </c:pt>
                <c:pt idx="13656">
                  <c:v>-1.45983E-2</c:v>
                </c:pt>
                <c:pt idx="13657">
                  <c:v>-1.47961E-2</c:v>
                </c:pt>
                <c:pt idx="13658">
                  <c:v>-1.4989300000000001E-2</c:v>
                </c:pt>
                <c:pt idx="13659">
                  <c:v>-1.5177599999999999E-2</c:v>
                </c:pt>
                <c:pt idx="13660">
                  <c:v>-1.5361100000000001E-2</c:v>
                </c:pt>
                <c:pt idx="13661">
                  <c:v>-1.5540399999999999E-2</c:v>
                </c:pt>
                <c:pt idx="13662">
                  <c:v>-1.57155E-2</c:v>
                </c:pt>
                <c:pt idx="13663">
                  <c:v>-1.5886299999999999E-2</c:v>
                </c:pt>
                <c:pt idx="13664">
                  <c:v>-1.60527E-2</c:v>
                </c:pt>
                <c:pt idx="13665">
                  <c:v>-1.62144E-2</c:v>
                </c:pt>
                <c:pt idx="13666">
                  <c:v>-1.63704E-2</c:v>
                </c:pt>
                <c:pt idx="13667">
                  <c:v>-1.6520400000000001E-2</c:v>
                </c:pt>
                <c:pt idx="13668">
                  <c:v>-1.6664600000000002E-2</c:v>
                </c:pt>
                <c:pt idx="13669">
                  <c:v>-1.68039E-2</c:v>
                </c:pt>
                <c:pt idx="13670">
                  <c:v>-1.6938600000000002E-2</c:v>
                </c:pt>
                <c:pt idx="13671">
                  <c:v>-1.7068699999999999E-2</c:v>
                </c:pt>
                <c:pt idx="13672">
                  <c:v>-1.71936E-2</c:v>
                </c:pt>
                <c:pt idx="13673">
                  <c:v>-1.7312399999999999E-2</c:v>
                </c:pt>
                <c:pt idx="13674">
                  <c:v>-1.74243E-2</c:v>
                </c:pt>
                <c:pt idx="13675">
                  <c:v>-1.7528700000000001E-2</c:v>
                </c:pt>
                <c:pt idx="13676">
                  <c:v>-1.7625600000000002E-2</c:v>
                </c:pt>
                <c:pt idx="13677">
                  <c:v>-1.7715399999999999E-2</c:v>
                </c:pt>
                <c:pt idx="13678">
                  <c:v>-1.77982E-2</c:v>
                </c:pt>
                <c:pt idx="13679">
                  <c:v>-1.7873799999999999E-2</c:v>
                </c:pt>
                <c:pt idx="13680">
                  <c:v>-1.7942099999999999E-2</c:v>
                </c:pt>
                <c:pt idx="13681">
                  <c:v>-1.80033E-2</c:v>
                </c:pt>
                <c:pt idx="13682">
                  <c:v>-1.8058000000000001E-2</c:v>
                </c:pt>
                <c:pt idx="13683">
                  <c:v>-1.8106400000000002E-2</c:v>
                </c:pt>
                <c:pt idx="13684">
                  <c:v>-1.8148899999999999E-2</c:v>
                </c:pt>
                <c:pt idx="13685">
                  <c:v>-1.81861E-2</c:v>
                </c:pt>
                <c:pt idx="13686">
                  <c:v>-1.8217799999999999E-2</c:v>
                </c:pt>
                <c:pt idx="13687">
                  <c:v>-1.8243800000000001E-2</c:v>
                </c:pt>
                <c:pt idx="13688">
                  <c:v>-1.8263700000000001E-2</c:v>
                </c:pt>
                <c:pt idx="13689">
                  <c:v>-1.82773E-2</c:v>
                </c:pt>
                <c:pt idx="13690">
                  <c:v>-1.8284399999999999E-2</c:v>
                </c:pt>
                <c:pt idx="13691">
                  <c:v>-1.82849E-2</c:v>
                </c:pt>
                <c:pt idx="13692">
                  <c:v>-1.8278900000000001E-2</c:v>
                </c:pt>
                <c:pt idx="13693">
                  <c:v>-1.82661E-2</c:v>
                </c:pt>
                <c:pt idx="13694">
                  <c:v>-1.8246399999999999E-2</c:v>
                </c:pt>
                <c:pt idx="13695">
                  <c:v>-1.8219599999999999E-2</c:v>
                </c:pt>
                <c:pt idx="13696">
                  <c:v>-1.8186000000000001E-2</c:v>
                </c:pt>
                <c:pt idx="13697">
                  <c:v>-1.81452E-2</c:v>
                </c:pt>
                <c:pt idx="13698">
                  <c:v>-1.8097200000000001E-2</c:v>
                </c:pt>
                <c:pt idx="13699">
                  <c:v>-1.8042099999999998E-2</c:v>
                </c:pt>
                <c:pt idx="13700">
                  <c:v>-1.7980199999999998E-2</c:v>
                </c:pt>
                <c:pt idx="13701">
                  <c:v>-1.79122E-2</c:v>
                </c:pt>
                <c:pt idx="13702">
                  <c:v>-1.7838300000000001E-2</c:v>
                </c:pt>
                <c:pt idx="13703">
                  <c:v>-1.7758300000000001E-2</c:v>
                </c:pt>
                <c:pt idx="13704">
                  <c:v>-1.7672299999999998E-2</c:v>
                </c:pt>
                <c:pt idx="13705">
                  <c:v>-1.7580499999999999E-2</c:v>
                </c:pt>
                <c:pt idx="13706">
                  <c:v>-1.74827E-2</c:v>
                </c:pt>
                <c:pt idx="13707">
                  <c:v>-1.7378299999999999E-2</c:v>
                </c:pt>
                <c:pt idx="13708">
                  <c:v>-1.7267100000000001E-2</c:v>
                </c:pt>
                <c:pt idx="13709">
                  <c:v>-1.71491E-2</c:v>
                </c:pt>
                <c:pt idx="13710">
                  <c:v>-1.7024500000000001E-2</c:v>
                </c:pt>
                <c:pt idx="13711">
                  <c:v>-1.68938E-2</c:v>
                </c:pt>
                <c:pt idx="13712">
                  <c:v>-1.6757999999999999E-2</c:v>
                </c:pt>
                <c:pt idx="13713">
                  <c:v>-1.6617699999999999E-2</c:v>
                </c:pt>
                <c:pt idx="13714">
                  <c:v>-1.6472799999999999E-2</c:v>
                </c:pt>
                <c:pt idx="13715">
                  <c:v>-1.6323399999999998E-2</c:v>
                </c:pt>
                <c:pt idx="13716">
                  <c:v>-1.61694E-2</c:v>
                </c:pt>
                <c:pt idx="13717">
                  <c:v>-1.60111E-2</c:v>
                </c:pt>
                <c:pt idx="13718">
                  <c:v>-1.5848899999999999E-2</c:v>
                </c:pt>
                <c:pt idx="13719">
                  <c:v>-1.56834E-2</c:v>
                </c:pt>
                <c:pt idx="13720">
                  <c:v>-1.5514999999999999E-2</c:v>
                </c:pt>
                <c:pt idx="13721">
                  <c:v>-1.53443E-2</c:v>
                </c:pt>
                <c:pt idx="13722">
                  <c:v>-1.51716E-2</c:v>
                </c:pt>
                <c:pt idx="13723">
                  <c:v>-1.4996600000000001E-2</c:v>
                </c:pt>
                <c:pt idx="13724">
                  <c:v>-1.4818700000000001E-2</c:v>
                </c:pt>
                <c:pt idx="13725">
                  <c:v>-1.46374E-2</c:v>
                </c:pt>
                <c:pt idx="13726">
                  <c:v>-1.4453000000000001E-2</c:v>
                </c:pt>
                <c:pt idx="13727">
                  <c:v>-1.42661E-2</c:v>
                </c:pt>
                <c:pt idx="13728">
                  <c:v>-1.4077599999999999E-2</c:v>
                </c:pt>
                <c:pt idx="13729">
                  <c:v>-1.38884E-2</c:v>
                </c:pt>
                <c:pt idx="13730">
                  <c:v>-1.3698800000000001E-2</c:v>
                </c:pt>
                <c:pt idx="13731">
                  <c:v>-1.35082E-2</c:v>
                </c:pt>
                <c:pt idx="13732">
                  <c:v>-1.3315799999999999E-2</c:v>
                </c:pt>
                <c:pt idx="13733">
                  <c:v>-1.3121300000000001E-2</c:v>
                </c:pt>
                <c:pt idx="13734">
                  <c:v>-1.29254E-2</c:v>
                </c:pt>
                <c:pt idx="13735">
                  <c:v>-1.2728400000000001E-2</c:v>
                </c:pt>
                <c:pt idx="13736">
                  <c:v>-1.25308E-2</c:v>
                </c:pt>
                <c:pt idx="13737">
                  <c:v>-1.2332600000000001E-2</c:v>
                </c:pt>
                <c:pt idx="13738">
                  <c:v>-1.21347E-2</c:v>
                </c:pt>
                <c:pt idx="13739">
                  <c:v>-1.1937100000000001E-2</c:v>
                </c:pt>
                <c:pt idx="13740">
                  <c:v>-1.17398E-2</c:v>
                </c:pt>
                <c:pt idx="13741">
                  <c:v>-1.1542800000000001E-2</c:v>
                </c:pt>
                <c:pt idx="13742">
                  <c:v>-1.13464E-2</c:v>
                </c:pt>
                <c:pt idx="13743">
                  <c:v>-1.11506E-2</c:v>
                </c:pt>
                <c:pt idx="13744">
                  <c:v>-1.0955700000000001E-2</c:v>
                </c:pt>
                <c:pt idx="13745">
                  <c:v>-1.07619E-2</c:v>
                </c:pt>
                <c:pt idx="13746">
                  <c:v>-1.0569800000000001E-2</c:v>
                </c:pt>
                <c:pt idx="13747">
                  <c:v>-1.03797E-2</c:v>
                </c:pt>
                <c:pt idx="13748">
                  <c:v>-1.0191800000000001E-2</c:v>
                </c:pt>
                <c:pt idx="13749">
                  <c:v>-1.0006299999999999E-2</c:v>
                </c:pt>
                <c:pt idx="13750" formatCode="0.00E+00">
                  <c:v>-9.8232500000000004E-3</c:v>
                </c:pt>
                <c:pt idx="13751" formatCode="0.00E+00">
                  <c:v>-9.6425499999999997E-3</c:v>
                </c:pt>
                <c:pt idx="13752" formatCode="0.00E+00">
                  <c:v>-9.4637999999999996E-3</c:v>
                </c:pt>
                <c:pt idx="13753" formatCode="0.00E+00">
                  <c:v>-9.2866800000000003E-3</c:v>
                </c:pt>
                <c:pt idx="13754" formatCode="0.00E+00">
                  <c:v>-9.1113900000000005E-3</c:v>
                </c:pt>
                <c:pt idx="13755" formatCode="0.00E+00">
                  <c:v>-8.9383599999999994E-3</c:v>
                </c:pt>
                <c:pt idx="13756" formatCode="0.00E+00">
                  <c:v>-8.76767E-3</c:v>
                </c:pt>
                <c:pt idx="13757" formatCode="0.00E+00">
                  <c:v>-8.5992499999999993E-3</c:v>
                </c:pt>
                <c:pt idx="13758" formatCode="0.00E+00">
                  <c:v>-8.4330900000000007E-3</c:v>
                </c:pt>
                <c:pt idx="13759" formatCode="0.00E+00">
                  <c:v>-8.26876E-3</c:v>
                </c:pt>
                <c:pt idx="13760" formatCode="0.00E+00">
                  <c:v>-8.10548E-3</c:v>
                </c:pt>
                <c:pt idx="13761" formatCode="0.00E+00">
                  <c:v>-7.9432200000000008E-3</c:v>
                </c:pt>
                <c:pt idx="13762" formatCode="0.00E+00">
                  <c:v>-7.7830900000000003E-3</c:v>
                </c:pt>
                <c:pt idx="13763" formatCode="0.00E+00">
                  <c:v>-7.6261499999999999E-3</c:v>
                </c:pt>
                <c:pt idx="13764" formatCode="0.00E+00">
                  <c:v>-7.47264E-3</c:v>
                </c:pt>
                <c:pt idx="13765" formatCode="0.00E+00">
                  <c:v>-7.3226200000000002E-3</c:v>
                </c:pt>
                <c:pt idx="13766" formatCode="0.00E+00">
                  <c:v>-7.1766199999999999E-3</c:v>
                </c:pt>
                <c:pt idx="13767" formatCode="0.00E+00">
                  <c:v>-7.0353300000000002E-3</c:v>
                </c:pt>
                <c:pt idx="13768" formatCode="0.00E+00">
                  <c:v>-6.8987700000000002E-3</c:v>
                </c:pt>
                <c:pt idx="13769" formatCode="0.00E+00">
                  <c:v>-6.7664999999999999E-3</c:v>
                </c:pt>
                <c:pt idx="13770" formatCode="0.00E+00">
                  <c:v>-6.6384199999999999E-3</c:v>
                </c:pt>
                <c:pt idx="13771" formatCode="0.00E+00">
                  <c:v>-6.5149300000000004E-3</c:v>
                </c:pt>
                <c:pt idx="13772" formatCode="0.00E+00">
                  <c:v>-6.3964E-3</c:v>
                </c:pt>
                <c:pt idx="13773" formatCode="0.00E+00">
                  <c:v>-6.2828900000000002E-3</c:v>
                </c:pt>
                <c:pt idx="13774" formatCode="0.00E+00">
                  <c:v>-6.1741000000000001E-3</c:v>
                </c:pt>
                <c:pt idx="13775" formatCode="0.00E+00">
                  <c:v>-6.0694599999999996E-3</c:v>
                </c:pt>
                <c:pt idx="13776" formatCode="0.00E+00">
                  <c:v>-5.9682900000000002E-3</c:v>
                </c:pt>
                <c:pt idx="13777" formatCode="0.00E+00">
                  <c:v>-5.8704899999999999E-3</c:v>
                </c:pt>
                <c:pt idx="13778" formatCode="0.00E+00">
                  <c:v>-5.7770199999999999E-3</c:v>
                </c:pt>
                <c:pt idx="13779" formatCode="0.00E+00">
                  <c:v>-5.6890300000000003E-3</c:v>
                </c:pt>
                <c:pt idx="13780" formatCode="0.00E+00">
                  <c:v>-5.6067699999999996E-3</c:v>
                </c:pt>
                <c:pt idx="13781" formatCode="0.00E+00">
                  <c:v>-5.5296E-3</c:v>
                </c:pt>
                <c:pt idx="13782" formatCode="0.00E+00">
                  <c:v>-5.4567499999999998E-3</c:v>
                </c:pt>
                <c:pt idx="13783" formatCode="0.00E+00">
                  <c:v>-5.3877300000000003E-3</c:v>
                </c:pt>
                <c:pt idx="13784" formatCode="0.00E+00">
                  <c:v>-5.3224199999999996E-3</c:v>
                </c:pt>
                <c:pt idx="13785" formatCode="0.00E+00">
                  <c:v>-5.2609199999999997E-3</c:v>
                </c:pt>
                <c:pt idx="13786" formatCode="0.00E+00">
                  <c:v>-5.20332E-3</c:v>
                </c:pt>
                <c:pt idx="13787" formatCode="0.00E+00">
                  <c:v>-5.1497000000000001E-3</c:v>
                </c:pt>
                <c:pt idx="13788" formatCode="0.00E+00">
                  <c:v>-5.1000500000000001E-3</c:v>
                </c:pt>
                <c:pt idx="13789" formatCode="0.00E+00">
                  <c:v>-5.0545E-3</c:v>
                </c:pt>
                <c:pt idx="13790" formatCode="0.00E+00">
                  <c:v>-5.0134000000000003E-3</c:v>
                </c:pt>
                <c:pt idx="13791" formatCode="0.00E+00">
                  <c:v>-4.9770400000000003E-3</c:v>
                </c:pt>
                <c:pt idx="13792" formatCode="0.00E+00">
                  <c:v>-4.9453500000000003E-3</c:v>
                </c:pt>
                <c:pt idx="13793" formatCode="0.00E+00">
                  <c:v>-4.91809E-3</c:v>
                </c:pt>
                <c:pt idx="13794" formatCode="0.00E+00">
                  <c:v>-4.89515E-3</c:v>
                </c:pt>
                <c:pt idx="13795" formatCode="0.00E+00">
                  <c:v>-4.8767300000000001E-3</c:v>
                </c:pt>
                <c:pt idx="13796" formatCode="0.00E+00">
                  <c:v>-4.8631200000000003E-3</c:v>
                </c:pt>
                <c:pt idx="13797" formatCode="0.00E+00">
                  <c:v>-4.8544399999999998E-3</c:v>
                </c:pt>
                <c:pt idx="13798" formatCode="0.00E+00">
                  <c:v>-4.8507000000000003E-3</c:v>
                </c:pt>
                <c:pt idx="13799" formatCode="0.00E+00">
                  <c:v>-4.85192E-3</c:v>
                </c:pt>
                <c:pt idx="13800" formatCode="0.00E+00">
                  <c:v>-4.8578099999999997E-3</c:v>
                </c:pt>
                <c:pt idx="13801" formatCode="0.00E+00">
                  <c:v>-4.8678599999999999E-3</c:v>
                </c:pt>
                <c:pt idx="13802" formatCode="0.00E+00">
                  <c:v>-4.8816199999999997E-3</c:v>
                </c:pt>
                <c:pt idx="13803" formatCode="0.00E+00">
                  <c:v>-4.8989400000000001E-3</c:v>
                </c:pt>
                <c:pt idx="13804" formatCode="0.00E+00">
                  <c:v>-4.9198899999999997E-3</c:v>
                </c:pt>
                <c:pt idx="13805" formatCode="0.00E+00">
                  <c:v>-4.9444700000000003E-3</c:v>
                </c:pt>
                <c:pt idx="13806" formatCode="0.00E+00">
                  <c:v>-4.9724799999999996E-3</c:v>
                </c:pt>
                <c:pt idx="13807" formatCode="0.00E+00">
                  <c:v>-5.0038399999999999E-3</c:v>
                </c:pt>
                <c:pt idx="13808" formatCode="0.00E+00">
                  <c:v>-5.0384999999999996E-3</c:v>
                </c:pt>
                <c:pt idx="13809" formatCode="0.00E+00">
                  <c:v>-5.07582E-3</c:v>
                </c:pt>
                <c:pt idx="13810" formatCode="0.00E+00">
                  <c:v>-5.1147299999999996E-3</c:v>
                </c:pt>
                <c:pt idx="13811" formatCode="0.00E+00">
                  <c:v>-5.1548999999999996E-3</c:v>
                </c:pt>
                <c:pt idx="13812" formatCode="0.00E+00">
                  <c:v>-5.1968200000000004E-3</c:v>
                </c:pt>
                <c:pt idx="13813" formatCode="0.00E+00">
                  <c:v>-5.2409300000000004E-3</c:v>
                </c:pt>
                <c:pt idx="13814" formatCode="0.00E+00">
                  <c:v>-5.2872300000000004E-3</c:v>
                </c:pt>
                <c:pt idx="13815" formatCode="0.00E+00">
                  <c:v>-5.3356899999999997E-3</c:v>
                </c:pt>
                <c:pt idx="13816" formatCode="0.00E+00">
                  <c:v>-5.3864500000000001E-3</c:v>
                </c:pt>
                <c:pt idx="13817" formatCode="0.00E+00">
                  <c:v>-5.4396599999999998E-3</c:v>
                </c:pt>
                <c:pt idx="13818" formatCode="0.00E+00">
                  <c:v>-5.4951399999999999E-3</c:v>
                </c:pt>
                <c:pt idx="13819" formatCode="0.00E+00">
                  <c:v>-5.5522699999999998E-3</c:v>
                </c:pt>
                <c:pt idx="13820" formatCode="0.00E+00">
                  <c:v>-5.6104600000000003E-3</c:v>
                </c:pt>
                <c:pt idx="13821" formatCode="0.00E+00">
                  <c:v>-5.6696300000000002E-3</c:v>
                </c:pt>
                <c:pt idx="13822" formatCode="0.00E+00">
                  <c:v>-5.7301299999999999E-3</c:v>
                </c:pt>
                <c:pt idx="13823" formatCode="0.00E+00">
                  <c:v>-5.7922800000000003E-3</c:v>
                </c:pt>
                <c:pt idx="13824" formatCode="0.00E+00">
                  <c:v>-5.8561300000000002E-3</c:v>
                </c:pt>
                <c:pt idx="13825" formatCode="0.00E+00">
                  <c:v>-5.9214999999999997E-3</c:v>
                </c:pt>
                <c:pt idx="13826" formatCode="0.00E+00">
                  <c:v>-5.9881700000000001E-3</c:v>
                </c:pt>
                <c:pt idx="13827" formatCode="0.00E+00">
                  <c:v>-6.0559799999999999E-3</c:v>
                </c:pt>
                <c:pt idx="13828" formatCode="0.00E+00">
                  <c:v>-6.1249800000000004E-3</c:v>
                </c:pt>
                <c:pt idx="13829" formatCode="0.00E+00">
                  <c:v>-6.1954000000000002E-3</c:v>
                </c:pt>
                <c:pt idx="13830" formatCode="0.00E+00">
                  <c:v>-6.2674499999999999E-3</c:v>
                </c:pt>
                <c:pt idx="13831" formatCode="0.00E+00">
                  <c:v>-6.3413799999999998E-3</c:v>
                </c:pt>
                <c:pt idx="13832" formatCode="0.00E+00">
                  <c:v>-6.4172700000000001E-3</c:v>
                </c:pt>
                <c:pt idx="13833" formatCode="0.00E+00">
                  <c:v>-6.4949300000000003E-3</c:v>
                </c:pt>
                <c:pt idx="13834" formatCode="0.00E+00">
                  <c:v>-6.5740199999999999E-3</c:v>
                </c:pt>
                <c:pt idx="13835" formatCode="0.00E+00">
                  <c:v>-6.6544100000000004E-3</c:v>
                </c:pt>
                <c:pt idx="13836" formatCode="0.00E+00">
                  <c:v>-6.7359200000000003E-3</c:v>
                </c:pt>
                <c:pt idx="13837" formatCode="0.00E+00">
                  <c:v>-6.8180300000000001E-3</c:v>
                </c:pt>
                <c:pt idx="13838" formatCode="0.00E+00">
                  <c:v>-6.9001899999999996E-3</c:v>
                </c:pt>
                <c:pt idx="13839" formatCode="0.00E+00">
                  <c:v>-6.9823699999999999E-3</c:v>
                </c:pt>
                <c:pt idx="13840" formatCode="0.00E+00">
                  <c:v>-7.0649199999999997E-3</c:v>
                </c:pt>
                <c:pt idx="13841" formatCode="0.00E+00">
                  <c:v>-7.1480800000000002E-3</c:v>
                </c:pt>
                <c:pt idx="13842" formatCode="0.00E+00">
                  <c:v>-7.2316999999999998E-3</c:v>
                </c:pt>
                <c:pt idx="13843" formatCode="0.00E+00">
                  <c:v>-7.3154300000000004E-3</c:v>
                </c:pt>
                <c:pt idx="13844" formatCode="0.00E+00">
                  <c:v>-7.3991200000000003E-3</c:v>
                </c:pt>
                <c:pt idx="13845" formatCode="0.00E+00">
                  <c:v>-7.4829800000000002E-3</c:v>
                </c:pt>
                <c:pt idx="13846" formatCode="0.00E+00">
                  <c:v>-7.5674599999999998E-3</c:v>
                </c:pt>
                <c:pt idx="13847" formatCode="0.00E+00">
                  <c:v>-7.6528999999999998E-3</c:v>
                </c:pt>
                <c:pt idx="13848" formatCode="0.00E+00">
                  <c:v>-7.7393999999999996E-3</c:v>
                </c:pt>
                <c:pt idx="13849" formatCode="0.00E+00">
                  <c:v>-7.8270400000000004E-3</c:v>
                </c:pt>
                <c:pt idx="13850" formatCode="0.00E+00">
                  <c:v>-7.9158600000000003E-3</c:v>
                </c:pt>
                <c:pt idx="13851" formatCode="0.00E+00">
                  <c:v>-8.0058200000000003E-3</c:v>
                </c:pt>
                <c:pt idx="13852" formatCode="0.00E+00">
                  <c:v>-8.0967499999999998E-3</c:v>
                </c:pt>
                <c:pt idx="13853" formatCode="0.00E+00">
                  <c:v>-8.1885299999999994E-3</c:v>
                </c:pt>
                <c:pt idx="13854" formatCode="0.00E+00">
                  <c:v>-8.2811699999999992E-3</c:v>
                </c:pt>
                <c:pt idx="13855" formatCode="0.00E+00">
                  <c:v>-8.3747100000000005E-3</c:v>
                </c:pt>
                <c:pt idx="13856" formatCode="0.00E+00">
                  <c:v>-8.4688999999999997E-3</c:v>
                </c:pt>
                <c:pt idx="13857" formatCode="0.00E+00">
                  <c:v>-8.5632699999999996E-3</c:v>
                </c:pt>
                <c:pt idx="13858" formatCode="0.00E+00">
                  <c:v>-8.6574600000000005E-3</c:v>
                </c:pt>
                <c:pt idx="13859" formatCode="0.00E+00">
                  <c:v>-8.75131E-3</c:v>
                </c:pt>
                <c:pt idx="13860" formatCode="0.00E+00">
                  <c:v>-8.8447200000000004E-3</c:v>
                </c:pt>
                <c:pt idx="13861" formatCode="0.00E+00">
                  <c:v>-8.9374299999999997E-3</c:v>
                </c:pt>
                <c:pt idx="13862" formatCode="0.00E+00">
                  <c:v>-9.0291299999999998E-3</c:v>
                </c:pt>
                <c:pt idx="13863" formatCode="0.00E+00">
                  <c:v>-9.1194799999999993E-3</c:v>
                </c:pt>
                <c:pt idx="13864" formatCode="0.00E+00">
                  <c:v>-9.2081400000000001E-3</c:v>
                </c:pt>
                <c:pt idx="13865" formatCode="0.00E+00">
                  <c:v>-9.2949199999999999E-3</c:v>
                </c:pt>
                <c:pt idx="13866" formatCode="0.00E+00">
                  <c:v>-9.3798500000000003E-3</c:v>
                </c:pt>
                <c:pt idx="13867" formatCode="0.00E+00">
                  <c:v>-9.4630800000000004E-3</c:v>
                </c:pt>
                <c:pt idx="13868" formatCode="0.00E+00">
                  <c:v>-9.5447899999999992E-3</c:v>
                </c:pt>
                <c:pt idx="13869" formatCode="0.00E+00">
                  <c:v>-9.6249700000000001E-3</c:v>
                </c:pt>
                <c:pt idx="13870" formatCode="0.00E+00">
                  <c:v>-9.7033799999999993E-3</c:v>
                </c:pt>
                <c:pt idx="13871" formatCode="0.00E+00">
                  <c:v>-9.7799199999999992E-3</c:v>
                </c:pt>
                <c:pt idx="13872" formatCode="0.00E+00">
                  <c:v>-9.8547900000000004E-3</c:v>
                </c:pt>
                <c:pt idx="13873" formatCode="0.00E+00">
                  <c:v>-9.9281400000000002E-3</c:v>
                </c:pt>
                <c:pt idx="13874" formatCode="0.00E+00">
                  <c:v>-9.9998799999999992E-3</c:v>
                </c:pt>
                <c:pt idx="13875">
                  <c:v>-1.0070000000000001E-2</c:v>
                </c:pt>
                <c:pt idx="13876">
                  <c:v>-1.01387E-2</c:v>
                </c:pt>
                <c:pt idx="13877">
                  <c:v>-1.02063E-2</c:v>
                </c:pt>
                <c:pt idx="13878">
                  <c:v>-1.02729E-2</c:v>
                </c:pt>
                <c:pt idx="13879">
                  <c:v>-1.0338699999999999E-2</c:v>
                </c:pt>
                <c:pt idx="13880">
                  <c:v>-1.0404E-2</c:v>
                </c:pt>
                <c:pt idx="13881">
                  <c:v>-1.04689E-2</c:v>
                </c:pt>
                <c:pt idx="13882">
                  <c:v>-1.05337E-2</c:v>
                </c:pt>
                <c:pt idx="13883">
                  <c:v>-1.0598099999999999E-2</c:v>
                </c:pt>
                <c:pt idx="13884">
                  <c:v>-1.06617E-2</c:v>
                </c:pt>
                <c:pt idx="13885">
                  <c:v>-1.07242E-2</c:v>
                </c:pt>
                <c:pt idx="13886">
                  <c:v>-1.0785400000000001E-2</c:v>
                </c:pt>
                <c:pt idx="13887">
                  <c:v>-1.0845199999999999E-2</c:v>
                </c:pt>
                <c:pt idx="13888">
                  <c:v>-1.09032E-2</c:v>
                </c:pt>
                <c:pt idx="13889">
                  <c:v>-1.09593E-2</c:v>
                </c:pt>
                <c:pt idx="13890">
                  <c:v>-1.10134E-2</c:v>
                </c:pt>
                <c:pt idx="13891">
                  <c:v>-1.10654E-2</c:v>
                </c:pt>
                <c:pt idx="13892">
                  <c:v>-1.1115399999999999E-2</c:v>
                </c:pt>
                <c:pt idx="13893">
                  <c:v>-1.1162999999999999E-2</c:v>
                </c:pt>
                <c:pt idx="13894">
                  <c:v>-1.12082E-2</c:v>
                </c:pt>
                <c:pt idx="13895">
                  <c:v>-1.12511E-2</c:v>
                </c:pt>
                <c:pt idx="13896">
                  <c:v>-1.1292E-2</c:v>
                </c:pt>
                <c:pt idx="13897">
                  <c:v>-1.13312E-2</c:v>
                </c:pt>
                <c:pt idx="13898">
                  <c:v>-1.13691E-2</c:v>
                </c:pt>
                <c:pt idx="13899">
                  <c:v>-1.14062E-2</c:v>
                </c:pt>
                <c:pt idx="13900">
                  <c:v>-1.1442799999999999E-2</c:v>
                </c:pt>
                <c:pt idx="13901">
                  <c:v>-1.1478800000000001E-2</c:v>
                </c:pt>
                <c:pt idx="13902">
                  <c:v>-1.15142E-2</c:v>
                </c:pt>
                <c:pt idx="13903">
                  <c:v>-1.1548599999999999E-2</c:v>
                </c:pt>
                <c:pt idx="13904">
                  <c:v>-1.15821E-2</c:v>
                </c:pt>
                <c:pt idx="13905">
                  <c:v>-1.16144E-2</c:v>
                </c:pt>
                <c:pt idx="13906">
                  <c:v>-1.16454E-2</c:v>
                </c:pt>
                <c:pt idx="13907">
                  <c:v>-1.1675E-2</c:v>
                </c:pt>
                <c:pt idx="13908">
                  <c:v>-1.17032E-2</c:v>
                </c:pt>
                <c:pt idx="13909">
                  <c:v>-1.17302E-2</c:v>
                </c:pt>
                <c:pt idx="13910">
                  <c:v>-1.17559E-2</c:v>
                </c:pt>
                <c:pt idx="13911">
                  <c:v>-1.1780199999999999E-2</c:v>
                </c:pt>
                <c:pt idx="13912">
                  <c:v>-1.1802699999999999E-2</c:v>
                </c:pt>
                <c:pt idx="13913">
                  <c:v>-1.18233E-2</c:v>
                </c:pt>
                <c:pt idx="13914">
                  <c:v>-1.1842200000000001E-2</c:v>
                </c:pt>
                <c:pt idx="13915">
                  <c:v>-1.1857400000000001E-2</c:v>
                </c:pt>
                <c:pt idx="13916">
                  <c:v>-1.18657E-2</c:v>
                </c:pt>
                <c:pt idx="13917">
                  <c:v>-1.1869299999999999E-2</c:v>
                </c:pt>
                <c:pt idx="13918">
                  <c:v>-1.18718E-2</c:v>
                </c:pt>
                <c:pt idx="13919">
                  <c:v>-1.1872499999999999E-2</c:v>
                </c:pt>
                <c:pt idx="13920">
                  <c:v>-1.18697E-2</c:v>
                </c:pt>
                <c:pt idx="13921">
                  <c:v>-1.1864299999999999E-2</c:v>
                </c:pt>
                <c:pt idx="13922">
                  <c:v>-1.18569E-2</c:v>
                </c:pt>
                <c:pt idx="13923">
                  <c:v>-1.18472E-2</c:v>
                </c:pt>
                <c:pt idx="13924">
                  <c:v>-1.1834799999999999E-2</c:v>
                </c:pt>
                <c:pt idx="13925">
                  <c:v>-1.18195E-2</c:v>
                </c:pt>
                <c:pt idx="13926">
                  <c:v>-1.18012E-2</c:v>
                </c:pt>
                <c:pt idx="13927">
                  <c:v>-1.1780000000000001E-2</c:v>
                </c:pt>
                <c:pt idx="13928">
                  <c:v>-1.1756300000000001E-2</c:v>
                </c:pt>
                <c:pt idx="13929">
                  <c:v>-1.17305E-2</c:v>
                </c:pt>
                <c:pt idx="13930">
                  <c:v>-1.1702600000000001E-2</c:v>
                </c:pt>
                <c:pt idx="13931">
                  <c:v>-1.16729E-2</c:v>
                </c:pt>
                <c:pt idx="13932">
                  <c:v>-1.16417E-2</c:v>
                </c:pt>
                <c:pt idx="13933">
                  <c:v>-1.1609299999999999E-2</c:v>
                </c:pt>
                <c:pt idx="13934">
                  <c:v>-1.1575500000000001E-2</c:v>
                </c:pt>
                <c:pt idx="13935">
                  <c:v>-1.1540099999999999E-2</c:v>
                </c:pt>
                <c:pt idx="13936">
                  <c:v>-1.1502999999999999E-2</c:v>
                </c:pt>
                <c:pt idx="13937">
                  <c:v>-1.1463900000000001E-2</c:v>
                </c:pt>
                <c:pt idx="13938">
                  <c:v>-1.1422399999999999E-2</c:v>
                </c:pt>
                <c:pt idx="13939">
                  <c:v>-1.13781E-2</c:v>
                </c:pt>
                <c:pt idx="13940">
                  <c:v>-1.1331000000000001E-2</c:v>
                </c:pt>
                <c:pt idx="13941">
                  <c:v>-1.1280699999999999E-2</c:v>
                </c:pt>
                <c:pt idx="13942">
                  <c:v>-1.12272E-2</c:v>
                </c:pt>
                <c:pt idx="13943">
                  <c:v>-1.1170599999999999E-2</c:v>
                </c:pt>
                <c:pt idx="13944">
                  <c:v>-1.1110800000000001E-2</c:v>
                </c:pt>
                <c:pt idx="13945">
                  <c:v>-1.10475E-2</c:v>
                </c:pt>
                <c:pt idx="13946">
                  <c:v>-1.0980699999999999E-2</c:v>
                </c:pt>
                <c:pt idx="13947">
                  <c:v>-1.09105E-2</c:v>
                </c:pt>
                <c:pt idx="13948">
                  <c:v>-1.0837100000000001E-2</c:v>
                </c:pt>
                <c:pt idx="13949">
                  <c:v>-1.0761E-2</c:v>
                </c:pt>
                <c:pt idx="13950">
                  <c:v>-1.0682499999999999E-2</c:v>
                </c:pt>
                <c:pt idx="13951">
                  <c:v>-1.06015E-2</c:v>
                </c:pt>
                <c:pt idx="13952">
                  <c:v>-1.05183E-2</c:v>
                </c:pt>
                <c:pt idx="13953">
                  <c:v>-1.0433100000000001E-2</c:v>
                </c:pt>
                <c:pt idx="13954">
                  <c:v>-1.03459E-2</c:v>
                </c:pt>
                <c:pt idx="13955">
                  <c:v>-1.0256400000000001E-2</c:v>
                </c:pt>
                <c:pt idx="13956">
                  <c:v>-1.0164400000000001E-2</c:v>
                </c:pt>
                <c:pt idx="13957">
                  <c:v>-1.00702E-2</c:v>
                </c:pt>
                <c:pt idx="13958" formatCode="0.00E+00">
                  <c:v>-9.9739500000000005E-3</c:v>
                </c:pt>
                <c:pt idx="13959" formatCode="0.00E+00">
                  <c:v>-9.8757299999999992E-3</c:v>
                </c:pt>
                <c:pt idx="13960" formatCode="0.00E+00">
                  <c:v>-9.7754299999999999E-3</c:v>
                </c:pt>
                <c:pt idx="13961" formatCode="0.00E+00">
                  <c:v>-9.6729299999999997E-3</c:v>
                </c:pt>
                <c:pt idx="13962" formatCode="0.00E+00">
                  <c:v>-9.5681199999999994E-3</c:v>
                </c:pt>
                <c:pt idx="13963" formatCode="0.00E+00">
                  <c:v>-9.4612099999999994E-3</c:v>
                </c:pt>
                <c:pt idx="13964" formatCode="0.00E+00">
                  <c:v>-9.3524799999999998E-3</c:v>
                </c:pt>
                <c:pt idx="13965" formatCode="0.00E+00">
                  <c:v>-9.2397899999999995E-3</c:v>
                </c:pt>
                <c:pt idx="13966" formatCode="0.00E+00">
                  <c:v>-9.1199999999999996E-3</c:v>
                </c:pt>
                <c:pt idx="13967" formatCode="0.00E+00">
                  <c:v>-8.9950800000000008E-3</c:v>
                </c:pt>
                <c:pt idx="13968" formatCode="0.00E+00">
                  <c:v>-8.8689000000000007E-3</c:v>
                </c:pt>
                <c:pt idx="13969" formatCode="0.00E+00">
                  <c:v>-8.7408199999999998E-3</c:v>
                </c:pt>
                <c:pt idx="13970" formatCode="0.00E+00">
                  <c:v>-8.6096200000000001E-3</c:v>
                </c:pt>
                <c:pt idx="13971" formatCode="0.00E+00">
                  <c:v>-8.4763100000000008E-3</c:v>
                </c:pt>
                <c:pt idx="13972" formatCode="0.00E+00">
                  <c:v>-8.3416800000000006E-3</c:v>
                </c:pt>
                <c:pt idx="13973" formatCode="0.00E+00">
                  <c:v>-8.2056899999999999E-3</c:v>
                </c:pt>
                <c:pt idx="13974" formatCode="0.00E+00">
                  <c:v>-8.06808E-3</c:v>
                </c:pt>
                <c:pt idx="13975" formatCode="0.00E+00">
                  <c:v>-7.9285899999999992E-3</c:v>
                </c:pt>
                <c:pt idx="13976" formatCode="0.00E+00">
                  <c:v>-7.78709E-3</c:v>
                </c:pt>
                <c:pt idx="13977" formatCode="0.00E+00">
                  <c:v>-7.6437500000000004E-3</c:v>
                </c:pt>
                <c:pt idx="13978" formatCode="0.00E+00">
                  <c:v>-7.4989699999999998E-3</c:v>
                </c:pt>
                <c:pt idx="13979" formatCode="0.00E+00">
                  <c:v>-7.3530599999999998E-3</c:v>
                </c:pt>
                <c:pt idx="13980" formatCode="0.00E+00">
                  <c:v>-7.20625E-3</c:v>
                </c:pt>
                <c:pt idx="13981" formatCode="0.00E+00">
                  <c:v>-7.0587499999999999E-3</c:v>
                </c:pt>
                <c:pt idx="13982" formatCode="0.00E+00">
                  <c:v>-6.9105599999999996E-3</c:v>
                </c:pt>
                <c:pt idx="13983" formatCode="0.00E+00">
                  <c:v>-6.7616999999999998E-3</c:v>
                </c:pt>
                <c:pt idx="13984" formatCode="0.00E+00">
                  <c:v>-6.6124299999999999E-3</c:v>
                </c:pt>
                <c:pt idx="13985" formatCode="0.00E+00">
                  <c:v>-6.4630599999999996E-3</c:v>
                </c:pt>
                <c:pt idx="13986" formatCode="0.00E+00">
                  <c:v>-6.3136199999999998E-3</c:v>
                </c:pt>
                <c:pt idx="13987" formatCode="0.00E+00">
                  <c:v>-6.1640999999999996E-3</c:v>
                </c:pt>
                <c:pt idx="13988" formatCode="0.00E+00">
                  <c:v>-6.01462E-3</c:v>
                </c:pt>
                <c:pt idx="13989" formatCode="0.00E+00">
                  <c:v>-5.8652000000000001E-3</c:v>
                </c:pt>
                <c:pt idx="13990" formatCode="0.00E+00">
                  <c:v>-5.7154700000000003E-3</c:v>
                </c:pt>
                <c:pt idx="13991" formatCode="0.00E+00">
                  <c:v>-5.5651499999999996E-3</c:v>
                </c:pt>
                <c:pt idx="13992" formatCode="0.00E+00">
                  <c:v>-5.4145299999999999E-3</c:v>
                </c:pt>
                <c:pt idx="13993" formatCode="0.00E+00">
                  <c:v>-5.2641700000000003E-3</c:v>
                </c:pt>
                <c:pt idx="13994" formatCode="0.00E+00">
                  <c:v>-5.1144199999999997E-3</c:v>
                </c:pt>
                <c:pt idx="13995" formatCode="0.00E+00">
                  <c:v>-4.9653199999999996E-3</c:v>
                </c:pt>
                <c:pt idx="13996" formatCode="0.00E+00">
                  <c:v>-4.8168000000000004E-3</c:v>
                </c:pt>
                <c:pt idx="13997" formatCode="0.00E+00">
                  <c:v>-4.6685900000000002E-3</c:v>
                </c:pt>
                <c:pt idx="13998" formatCode="0.00E+00">
                  <c:v>-4.5205799999999997E-3</c:v>
                </c:pt>
                <c:pt idx="13999" formatCode="0.00E+00">
                  <c:v>-4.3729199999999998E-3</c:v>
                </c:pt>
                <c:pt idx="14000" formatCode="0.00E+00">
                  <c:v>-4.2258699999999996E-3</c:v>
                </c:pt>
                <c:pt idx="14001" formatCode="0.00E+00">
                  <c:v>-4.0797699999999999E-3</c:v>
                </c:pt>
                <c:pt idx="14002" formatCode="0.00E+00">
                  <c:v>-3.9350399999999999E-3</c:v>
                </c:pt>
                <c:pt idx="14003" formatCode="0.00E+00">
                  <c:v>-3.7920499999999999E-3</c:v>
                </c:pt>
                <c:pt idx="14004" formatCode="0.00E+00">
                  <c:v>-3.6510000000000002E-3</c:v>
                </c:pt>
                <c:pt idx="14005" formatCode="0.00E+00">
                  <c:v>-3.5119399999999999E-3</c:v>
                </c:pt>
                <c:pt idx="14006" formatCode="0.00E+00">
                  <c:v>-3.3748200000000002E-3</c:v>
                </c:pt>
                <c:pt idx="14007" formatCode="0.00E+00">
                  <c:v>-3.2397799999999998E-3</c:v>
                </c:pt>
                <c:pt idx="14008" formatCode="0.00E+00">
                  <c:v>-3.107E-3</c:v>
                </c:pt>
                <c:pt idx="14009" formatCode="0.00E+00">
                  <c:v>-2.9763599999999999E-3</c:v>
                </c:pt>
                <c:pt idx="14010" formatCode="0.00E+00">
                  <c:v>-2.8476399999999998E-3</c:v>
                </c:pt>
                <c:pt idx="14011" formatCode="0.00E+00">
                  <c:v>-2.7208800000000002E-3</c:v>
                </c:pt>
                <c:pt idx="14012" formatCode="0.00E+00">
                  <c:v>-2.59626E-3</c:v>
                </c:pt>
                <c:pt idx="14013" formatCode="0.00E+00">
                  <c:v>-2.47401E-3</c:v>
                </c:pt>
                <c:pt idx="14014" formatCode="0.00E+00">
                  <c:v>-2.3542300000000001E-3</c:v>
                </c:pt>
                <c:pt idx="14015" formatCode="0.00E+00">
                  <c:v>-2.2368100000000001E-3</c:v>
                </c:pt>
                <c:pt idx="14016" formatCode="0.00E+00">
                  <c:v>-2.1216400000000002E-3</c:v>
                </c:pt>
                <c:pt idx="14017" formatCode="0.00E+00">
                  <c:v>-2.0088800000000002E-3</c:v>
                </c:pt>
                <c:pt idx="14018" formatCode="0.00E+00">
                  <c:v>-1.8988900000000001E-3</c:v>
                </c:pt>
                <c:pt idx="14019" formatCode="0.00E+00">
                  <c:v>-1.79196E-3</c:v>
                </c:pt>
                <c:pt idx="14020" formatCode="0.00E+00">
                  <c:v>-1.6882100000000001E-3</c:v>
                </c:pt>
                <c:pt idx="14021" formatCode="0.00E+00">
                  <c:v>-1.5877300000000001E-3</c:v>
                </c:pt>
                <c:pt idx="14022" formatCode="0.00E+00">
                  <c:v>-1.4906699999999999E-3</c:v>
                </c:pt>
                <c:pt idx="14023" formatCode="0.00E+00">
                  <c:v>-1.3972399999999999E-3</c:v>
                </c:pt>
                <c:pt idx="14024" formatCode="0.00E+00">
                  <c:v>-1.3074899999999999E-3</c:v>
                </c:pt>
                <c:pt idx="14025" formatCode="0.00E+00">
                  <c:v>-1.22134E-3</c:v>
                </c:pt>
                <c:pt idx="14026" formatCode="0.00E+00">
                  <c:v>-1.1386199999999999E-3</c:v>
                </c:pt>
                <c:pt idx="14027" formatCode="0.00E+00">
                  <c:v>-1.05926E-3</c:v>
                </c:pt>
                <c:pt idx="14028" formatCode="0.00E+00">
                  <c:v>-9.8338000000000006E-4</c:v>
                </c:pt>
                <c:pt idx="14029" formatCode="0.00E+00">
                  <c:v>-9.1128499999999996E-4</c:v>
                </c:pt>
                <c:pt idx="14030" formatCode="0.00E+00">
                  <c:v>-8.4319899999999999E-4</c:v>
                </c:pt>
                <c:pt idx="14031" formatCode="0.00E+00">
                  <c:v>-7.7909099999999998E-4</c:v>
                </c:pt>
                <c:pt idx="14032" formatCode="0.00E+00">
                  <c:v>-7.1865799999999995E-4</c:v>
                </c:pt>
                <c:pt idx="14033" formatCode="0.00E+00">
                  <c:v>-6.6164399999999997E-4</c:v>
                </c:pt>
                <c:pt idx="14034" formatCode="0.00E+00">
                  <c:v>-6.0807600000000004E-4</c:v>
                </c:pt>
                <c:pt idx="14035" formatCode="0.00E+00">
                  <c:v>-5.5810300000000001E-4</c:v>
                </c:pt>
                <c:pt idx="14036" formatCode="0.00E+00">
                  <c:v>-5.1179100000000005E-4</c:v>
                </c:pt>
                <c:pt idx="14037" formatCode="0.00E+00">
                  <c:v>-4.6924400000000001E-4</c:v>
                </c:pt>
                <c:pt idx="14038" formatCode="0.00E+00">
                  <c:v>-4.3068199999999999E-4</c:v>
                </c:pt>
                <c:pt idx="14039" formatCode="0.00E+00">
                  <c:v>-3.9602099999999998E-4</c:v>
                </c:pt>
                <c:pt idx="14040" formatCode="0.00E+00">
                  <c:v>-3.64805E-4</c:v>
                </c:pt>
                <c:pt idx="14041" formatCode="0.00E+00">
                  <c:v>-3.3691199999999998E-4</c:v>
                </c:pt>
                <c:pt idx="14042" formatCode="0.00E+00">
                  <c:v>-3.1280300000000001E-4</c:v>
                </c:pt>
                <c:pt idx="14043" formatCode="0.00E+00">
                  <c:v>-2.9301000000000002E-4</c:v>
                </c:pt>
                <c:pt idx="14044" formatCode="0.00E+00">
                  <c:v>-2.7783400000000002E-4</c:v>
                </c:pt>
                <c:pt idx="14045" formatCode="0.00E+00">
                  <c:v>-2.6732999999999998E-4</c:v>
                </c:pt>
                <c:pt idx="14046" formatCode="0.00E+00">
                  <c:v>-2.6127600000000001E-4</c:v>
                </c:pt>
                <c:pt idx="14047" formatCode="0.00E+00">
                  <c:v>-2.59447E-4</c:v>
                </c:pt>
                <c:pt idx="14048" formatCode="0.00E+00">
                  <c:v>-2.6177900000000002E-4</c:v>
                </c:pt>
                <c:pt idx="14049" formatCode="0.00E+00">
                  <c:v>-2.68223E-4</c:v>
                </c:pt>
                <c:pt idx="14050" formatCode="0.00E+00">
                  <c:v>-2.7875900000000001E-4</c:v>
                </c:pt>
                <c:pt idx="14051" formatCode="0.00E+00">
                  <c:v>-2.9342000000000002E-4</c:v>
                </c:pt>
                <c:pt idx="14052" formatCode="0.00E+00">
                  <c:v>-3.1229400000000002E-4</c:v>
                </c:pt>
                <c:pt idx="14053" formatCode="0.00E+00">
                  <c:v>-3.3552899999999999E-4</c:v>
                </c:pt>
                <c:pt idx="14054" formatCode="0.00E+00">
                  <c:v>-3.6319400000000001E-4</c:v>
                </c:pt>
                <c:pt idx="14055" formatCode="0.00E+00">
                  <c:v>-3.9516300000000002E-4</c:v>
                </c:pt>
                <c:pt idx="14056" formatCode="0.00E+00">
                  <c:v>-4.3122000000000001E-4</c:v>
                </c:pt>
                <c:pt idx="14057" formatCode="0.00E+00">
                  <c:v>-4.71306E-4</c:v>
                </c:pt>
                <c:pt idx="14058" formatCode="0.00E+00">
                  <c:v>-5.1543599999999998E-4</c:v>
                </c:pt>
                <c:pt idx="14059" formatCode="0.00E+00">
                  <c:v>-5.63391E-4</c:v>
                </c:pt>
                <c:pt idx="14060" formatCode="0.00E+00">
                  <c:v>-6.1484799999999998E-4</c:v>
                </c:pt>
                <c:pt idx="14061" formatCode="0.00E+00">
                  <c:v>-6.6962399999999996E-4</c:v>
                </c:pt>
                <c:pt idx="14062" formatCode="0.00E+00">
                  <c:v>-7.2764499999999996E-4</c:v>
                </c:pt>
                <c:pt idx="14063" formatCode="0.00E+00">
                  <c:v>-7.88925E-4</c:v>
                </c:pt>
                <c:pt idx="14064" formatCode="0.00E+00">
                  <c:v>-8.5347000000000005E-4</c:v>
                </c:pt>
                <c:pt idx="14065" formatCode="0.00E+00">
                  <c:v>-9.2115800000000005E-4</c:v>
                </c:pt>
                <c:pt idx="14066" formatCode="0.00E+00">
                  <c:v>-9.9188500000000008E-4</c:v>
                </c:pt>
                <c:pt idx="14067" formatCode="0.00E+00">
                  <c:v>-1.06566E-3</c:v>
                </c:pt>
                <c:pt idx="14068" formatCode="0.00E+00">
                  <c:v>-1.1424600000000001E-3</c:v>
                </c:pt>
                <c:pt idx="14069" formatCode="0.00E+00">
                  <c:v>-1.22207E-3</c:v>
                </c:pt>
                <c:pt idx="14070" formatCode="0.00E+00">
                  <c:v>-1.30423E-3</c:v>
                </c:pt>
                <c:pt idx="14071" formatCode="0.00E+00">
                  <c:v>-1.38879E-3</c:v>
                </c:pt>
                <c:pt idx="14072" formatCode="0.00E+00">
                  <c:v>-1.4757699999999999E-3</c:v>
                </c:pt>
                <c:pt idx="14073" formatCode="0.00E+00">
                  <c:v>-1.5652000000000001E-3</c:v>
                </c:pt>
                <c:pt idx="14074" formatCode="0.00E+00">
                  <c:v>-1.65705E-3</c:v>
                </c:pt>
                <c:pt idx="14075" formatCode="0.00E+00">
                  <c:v>-1.75118E-3</c:v>
                </c:pt>
                <c:pt idx="14076" formatCode="0.00E+00">
                  <c:v>-1.84738E-3</c:v>
                </c:pt>
                <c:pt idx="14077" formatCode="0.00E+00">
                  <c:v>-1.94535E-3</c:v>
                </c:pt>
                <c:pt idx="14078" formatCode="0.00E+00">
                  <c:v>-2.04491E-3</c:v>
                </c:pt>
                <c:pt idx="14079" formatCode="0.00E+00">
                  <c:v>-2.14598E-3</c:v>
                </c:pt>
                <c:pt idx="14080" formatCode="0.00E+00">
                  <c:v>-2.2484499999999999E-3</c:v>
                </c:pt>
                <c:pt idx="14081" formatCode="0.00E+00">
                  <c:v>-2.3521800000000002E-3</c:v>
                </c:pt>
                <c:pt idx="14082" formatCode="0.00E+00">
                  <c:v>-2.4569100000000001E-3</c:v>
                </c:pt>
                <c:pt idx="14083" formatCode="0.00E+00">
                  <c:v>-2.5623899999999999E-3</c:v>
                </c:pt>
                <c:pt idx="14084" formatCode="0.00E+00">
                  <c:v>-2.6685200000000002E-3</c:v>
                </c:pt>
                <c:pt idx="14085" formatCode="0.00E+00">
                  <c:v>-2.7752300000000001E-3</c:v>
                </c:pt>
                <c:pt idx="14086" formatCode="0.00E+00">
                  <c:v>-2.8823400000000002E-3</c:v>
                </c:pt>
                <c:pt idx="14087" formatCode="0.00E+00">
                  <c:v>-2.98957E-3</c:v>
                </c:pt>
                <c:pt idx="14088" formatCode="0.00E+00">
                  <c:v>-3.0966800000000001E-3</c:v>
                </c:pt>
                <c:pt idx="14089" formatCode="0.00E+00">
                  <c:v>-3.2034400000000001E-3</c:v>
                </c:pt>
                <c:pt idx="14090" formatCode="0.00E+00">
                  <c:v>-3.3097199999999999E-3</c:v>
                </c:pt>
                <c:pt idx="14091" formatCode="0.00E+00">
                  <c:v>-3.4154699999999999E-3</c:v>
                </c:pt>
                <c:pt idx="14092" formatCode="0.00E+00">
                  <c:v>-3.5206999999999999E-3</c:v>
                </c:pt>
                <c:pt idx="14093" formatCode="0.00E+00">
                  <c:v>-3.6253100000000001E-3</c:v>
                </c:pt>
                <c:pt idx="14094" formatCode="0.00E+00">
                  <c:v>-3.7292100000000002E-3</c:v>
                </c:pt>
                <c:pt idx="14095" formatCode="0.00E+00">
                  <c:v>-3.8322999999999999E-3</c:v>
                </c:pt>
                <c:pt idx="14096" formatCode="0.00E+00">
                  <c:v>-3.9344100000000002E-3</c:v>
                </c:pt>
                <c:pt idx="14097" formatCode="0.00E+00">
                  <c:v>-4.0354500000000003E-3</c:v>
                </c:pt>
                <c:pt idx="14098" formatCode="0.00E+00">
                  <c:v>-4.1353199999999996E-3</c:v>
                </c:pt>
                <c:pt idx="14099" formatCode="0.00E+00">
                  <c:v>-4.2338599999999999E-3</c:v>
                </c:pt>
                <c:pt idx="14100" formatCode="0.00E+00">
                  <c:v>-4.3308299999999999E-3</c:v>
                </c:pt>
                <c:pt idx="14101" formatCode="0.00E+00">
                  <c:v>-4.4260200000000001E-3</c:v>
                </c:pt>
                <c:pt idx="14102" formatCode="0.00E+00">
                  <c:v>-4.5192799999999997E-3</c:v>
                </c:pt>
                <c:pt idx="14103" formatCode="0.00E+00">
                  <c:v>-4.61051E-3</c:v>
                </c:pt>
                <c:pt idx="14104" formatCode="0.00E+00">
                  <c:v>-4.6995700000000001E-3</c:v>
                </c:pt>
                <c:pt idx="14105" formatCode="0.00E+00">
                  <c:v>-4.7863300000000001E-3</c:v>
                </c:pt>
                <c:pt idx="14106" formatCode="0.00E+00">
                  <c:v>-4.8707100000000003E-3</c:v>
                </c:pt>
                <c:pt idx="14107" formatCode="0.00E+00">
                  <c:v>-4.9526300000000004E-3</c:v>
                </c:pt>
                <c:pt idx="14108" formatCode="0.00E+00">
                  <c:v>-5.0320199999999999E-3</c:v>
                </c:pt>
                <c:pt idx="14109" formatCode="0.00E+00">
                  <c:v>-5.1087499999999996E-3</c:v>
                </c:pt>
                <c:pt idx="14110" formatCode="0.00E+00">
                  <c:v>-5.18272E-3</c:v>
                </c:pt>
                <c:pt idx="14111" formatCode="0.00E+00">
                  <c:v>-5.2537199999999999E-3</c:v>
                </c:pt>
                <c:pt idx="14112" formatCode="0.00E+00">
                  <c:v>-5.3215500000000004E-3</c:v>
                </c:pt>
                <c:pt idx="14113" formatCode="0.00E+00">
                  <c:v>-5.3860699999999997E-3</c:v>
                </c:pt>
                <c:pt idx="14114" formatCode="0.00E+00">
                  <c:v>-5.4471800000000003E-3</c:v>
                </c:pt>
                <c:pt idx="14115" formatCode="0.00E+00">
                  <c:v>-5.5047500000000001E-3</c:v>
                </c:pt>
                <c:pt idx="14116" formatCode="0.00E+00">
                  <c:v>-5.5586999999999998E-3</c:v>
                </c:pt>
                <c:pt idx="14117" formatCode="0.00E+00">
                  <c:v>-5.6090000000000003E-3</c:v>
                </c:pt>
                <c:pt idx="14118" formatCode="0.00E+00">
                  <c:v>-5.6555900000000003E-3</c:v>
                </c:pt>
                <c:pt idx="14119" formatCode="0.00E+00">
                  <c:v>-5.6984100000000001E-3</c:v>
                </c:pt>
                <c:pt idx="14120" formatCode="0.00E+00">
                  <c:v>-5.7373700000000003E-3</c:v>
                </c:pt>
                <c:pt idx="14121" formatCode="0.00E+00">
                  <c:v>-5.7724100000000004E-3</c:v>
                </c:pt>
                <c:pt idx="14122" formatCode="0.00E+00">
                  <c:v>-5.8034699999999998E-3</c:v>
                </c:pt>
                <c:pt idx="14123" formatCode="0.00E+00">
                  <c:v>-5.8305500000000003E-3</c:v>
                </c:pt>
                <c:pt idx="14124" formatCode="0.00E+00">
                  <c:v>-5.8536400000000002E-3</c:v>
                </c:pt>
                <c:pt idx="14125" formatCode="0.00E+00">
                  <c:v>-5.8727700000000002E-3</c:v>
                </c:pt>
                <c:pt idx="14126" formatCode="0.00E+00">
                  <c:v>-5.8878899999999998E-3</c:v>
                </c:pt>
                <c:pt idx="14127" formatCode="0.00E+00">
                  <c:v>-5.8989400000000001E-3</c:v>
                </c:pt>
                <c:pt idx="14128" formatCode="0.00E+00">
                  <c:v>-5.9058799999999996E-3</c:v>
                </c:pt>
                <c:pt idx="14129" formatCode="0.00E+00">
                  <c:v>-5.9086700000000004E-3</c:v>
                </c:pt>
                <c:pt idx="14130" formatCode="0.00E+00">
                  <c:v>-5.9073399999999996E-3</c:v>
                </c:pt>
                <c:pt idx="14131" formatCode="0.00E+00">
                  <c:v>-5.9018200000000003E-3</c:v>
                </c:pt>
                <c:pt idx="14132" formatCode="0.00E+00">
                  <c:v>-5.8919699999999998E-3</c:v>
                </c:pt>
                <c:pt idx="14133" formatCode="0.00E+00">
                  <c:v>-5.8776699999999998E-3</c:v>
                </c:pt>
                <c:pt idx="14134" formatCode="0.00E+00">
                  <c:v>-5.85894E-3</c:v>
                </c:pt>
                <c:pt idx="14135" formatCode="0.00E+00">
                  <c:v>-5.8358500000000001E-3</c:v>
                </c:pt>
                <c:pt idx="14136" formatCode="0.00E+00">
                  <c:v>-5.8084299999999998E-3</c:v>
                </c:pt>
                <c:pt idx="14137" formatCode="0.00E+00">
                  <c:v>-5.7766299999999996E-3</c:v>
                </c:pt>
                <c:pt idx="14138" formatCode="0.00E+00">
                  <c:v>-5.7404500000000002E-3</c:v>
                </c:pt>
                <c:pt idx="14139" formatCode="0.00E+00">
                  <c:v>-5.6999099999999999E-3</c:v>
                </c:pt>
                <c:pt idx="14140" formatCode="0.00E+00">
                  <c:v>-5.6550799999999998E-3</c:v>
                </c:pt>
                <c:pt idx="14141" formatCode="0.00E+00">
                  <c:v>-5.6059999999999999E-3</c:v>
                </c:pt>
                <c:pt idx="14142" formatCode="0.00E+00">
                  <c:v>-5.5527399999999996E-3</c:v>
                </c:pt>
                <c:pt idx="14143" formatCode="0.00E+00">
                  <c:v>-5.4953299999999997E-3</c:v>
                </c:pt>
                <c:pt idx="14144" formatCode="0.00E+00">
                  <c:v>-5.4338700000000004E-3</c:v>
                </c:pt>
                <c:pt idx="14145" formatCode="0.00E+00">
                  <c:v>-5.3684300000000004E-3</c:v>
                </c:pt>
                <c:pt idx="14146" formatCode="0.00E+00">
                  <c:v>-5.2990499999999996E-3</c:v>
                </c:pt>
                <c:pt idx="14147" formatCode="0.00E+00">
                  <c:v>-5.2257800000000002E-3</c:v>
                </c:pt>
                <c:pt idx="14148" formatCode="0.00E+00">
                  <c:v>-5.1486800000000001E-3</c:v>
                </c:pt>
                <c:pt idx="14149" formatCode="0.00E+00">
                  <c:v>-5.06778E-3</c:v>
                </c:pt>
                <c:pt idx="14150" formatCode="0.00E+00">
                  <c:v>-4.9830600000000001E-3</c:v>
                </c:pt>
                <c:pt idx="14151" formatCode="0.00E+00">
                  <c:v>-4.8945899999999999E-3</c:v>
                </c:pt>
                <c:pt idx="14152" formatCode="0.00E+00">
                  <c:v>-4.8024699999999997E-3</c:v>
                </c:pt>
                <c:pt idx="14153" formatCode="0.00E+00">
                  <c:v>-4.7067899999999998E-3</c:v>
                </c:pt>
                <c:pt idx="14154" formatCode="0.00E+00">
                  <c:v>-4.6076499999999996E-3</c:v>
                </c:pt>
                <c:pt idx="14155" formatCode="0.00E+00">
                  <c:v>-4.5051700000000002E-3</c:v>
                </c:pt>
                <c:pt idx="14156" formatCode="0.00E+00">
                  <c:v>-4.3994799999999999E-3</c:v>
                </c:pt>
                <c:pt idx="14157" formatCode="0.00E+00">
                  <c:v>-4.2907099999999997E-3</c:v>
                </c:pt>
                <c:pt idx="14158" formatCode="0.00E+00">
                  <c:v>-4.1789799999999997E-3</c:v>
                </c:pt>
                <c:pt idx="14159" formatCode="0.00E+00">
                  <c:v>-4.0643800000000002E-3</c:v>
                </c:pt>
                <c:pt idx="14160" formatCode="0.00E+00">
                  <c:v>-3.9470399999999998E-3</c:v>
                </c:pt>
                <c:pt idx="14161" formatCode="0.00E+00">
                  <c:v>-3.8270499999999998E-3</c:v>
                </c:pt>
                <c:pt idx="14162" formatCode="0.00E+00">
                  <c:v>-3.7045400000000001E-3</c:v>
                </c:pt>
                <c:pt idx="14163" formatCode="0.00E+00">
                  <c:v>-3.5796199999999999E-3</c:v>
                </c:pt>
                <c:pt idx="14164" formatCode="0.00E+00">
                  <c:v>-3.4524199999999999E-3</c:v>
                </c:pt>
                <c:pt idx="14165" formatCode="0.00E+00">
                  <c:v>-3.3230500000000001E-3</c:v>
                </c:pt>
                <c:pt idx="14166" formatCode="0.00E+00">
                  <c:v>-3.19162E-3</c:v>
                </c:pt>
                <c:pt idx="14167" formatCode="0.00E+00">
                  <c:v>-3.0581900000000001E-3</c:v>
                </c:pt>
                <c:pt idx="14168" formatCode="0.00E+00">
                  <c:v>-2.92289E-3</c:v>
                </c:pt>
                <c:pt idx="14169" formatCode="0.00E+00">
                  <c:v>-2.7859299999999998E-3</c:v>
                </c:pt>
                <c:pt idx="14170" formatCode="0.00E+00">
                  <c:v>-2.6474699999999999E-3</c:v>
                </c:pt>
                <c:pt idx="14171" formatCode="0.00E+00">
                  <c:v>-2.5076500000000002E-3</c:v>
                </c:pt>
                <c:pt idx="14172" formatCode="0.00E+00">
                  <c:v>-2.3665499999999998E-3</c:v>
                </c:pt>
                <c:pt idx="14173" formatCode="0.00E+00">
                  <c:v>-2.2242899999999999E-3</c:v>
                </c:pt>
                <c:pt idx="14174" formatCode="0.00E+00">
                  <c:v>-2.0810099999999999E-3</c:v>
                </c:pt>
                <c:pt idx="14175" formatCode="0.00E+00">
                  <c:v>-1.9368499999999999E-3</c:v>
                </c:pt>
                <c:pt idx="14176" formatCode="0.00E+00">
                  <c:v>-1.7919500000000001E-3</c:v>
                </c:pt>
                <c:pt idx="14177" formatCode="0.00E+00">
                  <c:v>-1.6464299999999999E-3</c:v>
                </c:pt>
                <c:pt idx="14178" formatCode="0.00E+00">
                  <c:v>-1.5004700000000001E-3</c:v>
                </c:pt>
                <c:pt idx="14179" formatCode="0.00E+00">
                  <c:v>-1.35424E-3</c:v>
                </c:pt>
                <c:pt idx="14180" formatCode="0.00E+00">
                  <c:v>-1.2078799999999999E-3</c:v>
                </c:pt>
                <c:pt idx="14181" formatCode="0.00E+00">
                  <c:v>-1.06152E-3</c:v>
                </c:pt>
                <c:pt idx="14182" formatCode="0.00E+00">
                  <c:v>-9.1524499999999997E-4</c:v>
                </c:pt>
                <c:pt idx="14183" formatCode="0.00E+00">
                  <c:v>-7.6919E-4</c:v>
                </c:pt>
                <c:pt idx="14184" formatCode="0.00E+00">
                  <c:v>-6.2345300000000005E-4</c:v>
                </c:pt>
                <c:pt idx="14185" formatCode="0.00E+00">
                  <c:v>-4.7812199999999999E-4</c:v>
                </c:pt>
                <c:pt idx="14186" formatCode="0.00E+00">
                  <c:v>-3.3331799999999998E-4</c:v>
                </c:pt>
                <c:pt idx="14187" formatCode="0.00E+00">
                  <c:v>-1.8920300000000001E-4</c:v>
                </c:pt>
                <c:pt idx="14188" formatCode="0.00E+00">
                  <c:v>-4.5920100000000001E-5</c:v>
                </c:pt>
                <c:pt idx="14189" formatCode="0.00E+00">
                  <c:v>9.6413699999999995E-5</c:v>
                </c:pt>
                <c:pt idx="14190" formatCode="0.00E+00">
                  <c:v>2.3767800000000001E-4</c:v>
                </c:pt>
                <c:pt idx="14191" formatCode="0.00E+00">
                  <c:v>3.7774400000000001E-4</c:v>
                </c:pt>
                <c:pt idx="14192" formatCode="0.00E+00">
                  <c:v>5.1649400000000005E-4</c:v>
                </c:pt>
                <c:pt idx="14193" formatCode="0.00E+00">
                  <c:v>6.5382000000000005E-4</c:v>
                </c:pt>
                <c:pt idx="14194" formatCode="0.00E+00">
                  <c:v>7.8961700000000005E-4</c:v>
                </c:pt>
                <c:pt idx="14195" formatCode="0.00E+00">
                  <c:v>9.2378800000000004E-4</c:v>
                </c:pt>
                <c:pt idx="14196" formatCode="0.00E+00">
                  <c:v>1.05623E-3</c:v>
                </c:pt>
                <c:pt idx="14197" formatCode="0.00E+00">
                  <c:v>1.18684E-3</c:v>
                </c:pt>
                <c:pt idx="14198" formatCode="0.00E+00">
                  <c:v>1.3154900000000001E-3</c:v>
                </c:pt>
                <c:pt idx="14199" formatCode="0.00E+00">
                  <c:v>1.4420800000000001E-3</c:v>
                </c:pt>
                <c:pt idx="14200" formatCode="0.00E+00">
                  <c:v>1.5665099999999999E-3</c:v>
                </c:pt>
                <c:pt idx="14201" formatCode="0.00E+00">
                  <c:v>1.68871E-3</c:v>
                </c:pt>
                <c:pt idx="14202" formatCode="0.00E+00">
                  <c:v>1.80858E-3</c:v>
                </c:pt>
                <c:pt idx="14203" formatCode="0.00E+00">
                  <c:v>1.9260200000000001E-3</c:v>
                </c:pt>
                <c:pt idx="14204" formatCode="0.00E+00">
                  <c:v>2.0409400000000002E-3</c:v>
                </c:pt>
                <c:pt idx="14205" formatCode="0.00E+00">
                  <c:v>2.1532500000000002E-3</c:v>
                </c:pt>
                <c:pt idx="14206" formatCode="0.00E+00">
                  <c:v>2.2628700000000002E-3</c:v>
                </c:pt>
                <c:pt idx="14207" formatCode="0.00E+00">
                  <c:v>2.36974E-3</c:v>
                </c:pt>
                <c:pt idx="14208" formatCode="0.00E+00">
                  <c:v>2.4738E-3</c:v>
                </c:pt>
                <c:pt idx="14209" formatCode="0.00E+00">
                  <c:v>2.5749700000000002E-3</c:v>
                </c:pt>
                <c:pt idx="14210" formatCode="0.00E+00">
                  <c:v>2.6732000000000001E-3</c:v>
                </c:pt>
                <c:pt idx="14211" formatCode="0.00E+00">
                  <c:v>2.76845E-3</c:v>
                </c:pt>
                <c:pt idx="14212" formatCode="0.00E+00">
                  <c:v>2.8606700000000001E-3</c:v>
                </c:pt>
                <c:pt idx="14213" formatCode="0.00E+00">
                  <c:v>2.9498300000000001E-3</c:v>
                </c:pt>
                <c:pt idx="14214" formatCode="0.00E+00">
                  <c:v>3.0358899999999999E-3</c:v>
                </c:pt>
                <c:pt idx="14215" formatCode="0.00E+00">
                  <c:v>3.1188100000000001E-3</c:v>
                </c:pt>
                <c:pt idx="14216" formatCode="0.00E+00">
                  <c:v>3.19857E-3</c:v>
                </c:pt>
                <c:pt idx="14217" formatCode="0.00E+00">
                  <c:v>3.2751500000000001E-3</c:v>
                </c:pt>
                <c:pt idx="14218" formatCode="0.00E+00">
                  <c:v>3.3485500000000001E-3</c:v>
                </c:pt>
                <c:pt idx="14219" formatCode="0.00E+00">
                  <c:v>3.4187200000000001E-3</c:v>
                </c:pt>
                <c:pt idx="14220" formatCode="0.00E+00">
                  <c:v>3.4855900000000002E-3</c:v>
                </c:pt>
                <c:pt idx="14221" formatCode="0.00E+00">
                  <c:v>3.54915E-3</c:v>
                </c:pt>
                <c:pt idx="14222" formatCode="0.00E+00">
                  <c:v>3.6094E-3</c:v>
                </c:pt>
                <c:pt idx="14223" formatCode="0.00E+00">
                  <c:v>3.6663799999999999E-3</c:v>
                </c:pt>
                <c:pt idx="14224" formatCode="0.00E+00">
                  <c:v>3.72011E-3</c:v>
                </c:pt>
                <c:pt idx="14225" formatCode="0.00E+00">
                  <c:v>3.77057E-3</c:v>
                </c:pt>
                <c:pt idx="14226" formatCode="0.00E+00">
                  <c:v>3.8177699999999998E-3</c:v>
                </c:pt>
                <c:pt idx="14227" formatCode="0.00E+00">
                  <c:v>3.8617E-3</c:v>
                </c:pt>
                <c:pt idx="14228" formatCode="0.00E+00">
                  <c:v>3.9023299999999999E-3</c:v>
                </c:pt>
                <c:pt idx="14229" formatCode="0.00E+00">
                  <c:v>3.9396099999999996E-3</c:v>
                </c:pt>
                <c:pt idx="14230" formatCode="0.00E+00">
                  <c:v>3.9735400000000002E-3</c:v>
                </c:pt>
                <c:pt idx="14231" formatCode="0.00E+00">
                  <c:v>4.0041800000000004E-3</c:v>
                </c:pt>
                <c:pt idx="14232" formatCode="0.00E+00">
                  <c:v>4.0315999999999998E-3</c:v>
                </c:pt>
                <c:pt idx="14233" formatCode="0.00E+00">
                  <c:v>4.0558399999999998E-3</c:v>
                </c:pt>
                <c:pt idx="14234" formatCode="0.00E+00">
                  <c:v>4.0768999999999996E-3</c:v>
                </c:pt>
                <c:pt idx="14235" formatCode="0.00E+00">
                  <c:v>4.0948399999999998E-3</c:v>
                </c:pt>
                <c:pt idx="14236" formatCode="0.00E+00">
                  <c:v>4.1097E-3</c:v>
                </c:pt>
                <c:pt idx="14237" formatCode="0.00E+00">
                  <c:v>4.1215799999999997E-3</c:v>
                </c:pt>
                <c:pt idx="14238" formatCode="0.00E+00">
                  <c:v>4.1305300000000003E-3</c:v>
                </c:pt>
                <c:pt idx="14239" formatCode="0.00E+00">
                  <c:v>4.1365899999999999E-3</c:v>
                </c:pt>
                <c:pt idx="14240" formatCode="0.00E+00">
                  <c:v>4.13979E-3</c:v>
                </c:pt>
                <c:pt idx="14241" formatCode="0.00E+00">
                  <c:v>4.1401399999999996E-3</c:v>
                </c:pt>
                <c:pt idx="14242" formatCode="0.00E+00">
                  <c:v>4.1376900000000003E-3</c:v>
                </c:pt>
                <c:pt idx="14243" formatCode="0.00E+00">
                  <c:v>4.1324700000000001E-3</c:v>
                </c:pt>
                <c:pt idx="14244" formatCode="0.00E+00">
                  <c:v>4.1245800000000001E-3</c:v>
                </c:pt>
                <c:pt idx="14245" formatCode="0.00E+00">
                  <c:v>4.1141399999999996E-3</c:v>
                </c:pt>
                <c:pt idx="14246" formatCode="0.00E+00">
                  <c:v>4.10123E-3</c:v>
                </c:pt>
                <c:pt idx="14247" formatCode="0.00E+00">
                  <c:v>4.0858999999999999E-3</c:v>
                </c:pt>
                <c:pt idx="14248" formatCode="0.00E+00">
                  <c:v>4.0681900000000002E-3</c:v>
                </c:pt>
                <c:pt idx="14249" formatCode="0.00E+00">
                  <c:v>4.0481400000000004E-3</c:v>
                </c:pt>
                <c:pt idx="14250" formatCode="0.00E+00">
                  <c:v>4.0258200000000003E-3</c:v>
                </c:pt>
                <c:pt idx="14251" formatCode="0.00E+00">
                  <c:v>4.0013200000000001E-3</c:v>
                </c:pt>
                <c:pt idx="14252" formatCode="0.00E+00">
                  <c:v>3.9746599999999997E-3</c:v>
                </c:pt>
                <c:pt idx="14253" formatCode="0.00E+00">
                  <c:v>3.9458599999999998E-3</c:v>
                </c:pt>
                <c:pt idx="14254" formatCode="0.00E+00">
                  <c:v>3.9149800000000002E-3</c:v>
                </c:pt>
                <c:pt idx="14255" formatCode="0.00E+00">
                  <c:v>3.88215E-3</c:v>
                </c:pt>
                <c:pt idx="14256" formatCode="0.00E+00">
                  <c:v>3.8474999999999998E-3</c:v>
                </c:pt>
                <c:pt idx="14257" formatCode="0.00E+00">
                  <c:v>3.8111500000000001E-3</c:v>
                </c:pt>
                <c:pt idx="14258" formatCode="0.00E+00">
                  <c:v>3.7731700000000002E-3</c:v>
                </c:pt>
                <c:pt idx="14259" formatCode="0.00E+00">
                  <c:v>3.7336700000000001E-3</c:v>
                </c:pt>
                <c:pt idx="14260" formatCode="0.00E+00">
                  <c:v>3.6927399999999999E-3</c:v>
                </c:pt>
                <c:pt idx="14261" formatCode="0.00E+00">
                  <c:v>3.6504699999999998E-3</c:v>
                </c:pt>
                <c:pt idx="14262" formatCode="0.00E+00">
                  <c:v>3.6069499999999998E-3</c:v>
                </c:pt>
                <c:pt idx="14263" formatCode="0.00E+00">
                  <c:v>3.56223E-3</c:v>
                </c:pt>
                <c:pt idx="14264" formatCode="0.00E+00">
                  <c:v>3.5163999999999998E-3</c:v>
                </c:pt>
                <c:pt idx="14265" formatCode="0.00E+00">
                  <c:v>3.46956E-3</c:v>
                </c:pt>
                <c:pt idx="14266" formatCode="0.00E+00">
                  <c:v>3.4218500000000002E-3</c:v>
                </c:pt>
                <c:pt idx="14267" formatCode="0.00E+00">
                  <c:v>3.37338E-3</c:v>
                </c:pt>
                <c:pt idx="14268" formatCode="0.00E+00">
                  <c:v>3.3242599999999999E-3</c:v>
                </c:pt>
                <c:pt idx="14269" formatCode="0.00E+00">
                  <c:v>3.2745000000000001E-3</c:v>
                </c:pt>
                <c:pt idx="14270" formatCode="0.00E+00">
                  <c:v>3.22413E-3</c:v>
                </c:pt>
                <c:pt idx="14271" formatCode="0.00E+00">
                  <c:v>3.1731799999999998E-3</c:v>
                </c:pt>
                <c:pt idx="14272" formatCode="0.00E+00">
                  <c:v>3.1217699999999998E-3</c:v>
                </c:pt>
                <c:pt idx="14273" formatCode="0.00E+00">
                  <c:v>3.0700499999999999E-3</c:v>
                </c:pt>
                <c:pt idx="14274" formatCode="0.00E+00">
                  <c:v>3.0181499999999998E-3</c:v>
                </c:pt>
                <c:pt idx="14275" formatCode="0.00E+00">
                  <c:v>2.9661900000000001E-3</c:v>
                </c:pt>
                <c:pt idx="14276" formatCode="0.00E+00">
                  <c:v>2.9142600000000001E-3</c:v>
                </c:pt>
                <c:pt idx="14277" formatCode="0.00E+00">
                  <c:v>2.86243E-3</c:v>
                </c:pt>
                <c:pt idx="14278" formatCode="0.00E+00">
                  <c:v>2.8107000000000002E-3</c:v>
                </c:pt>
                <c:pt idx="14279" formatCode="0.00E+00">
                  <c:v>2.7590900000000001E-3</c:v>
                </c:pt>
                <c:pt idx="14280" formatCode="0.00E+00">
                  <c:v>2.7075799999999998E-3</c:v>
                </c:pt>
                <c:pt idx="14281" formatCode="0.00E+00">
                  <c:v>2.6562299999999999E-3</c:v>
                </c:pt>
                <c:pt idx="14282" formatCode="0.00E+00">
                  <c:v>2.6050800000000001E-3</c:v>
                </c:pt>
                <c:pt idx="14283" formatCode="0.00E+00">
                  <c:v>2.5542199999999998E-3</c:v>
                </c:pt>
                <c:pt idx="14284" formatCode="0.00E+00">
                  <c:v>2.5036899999999998E-3</c:v>
                </c:pt>
                <c:pt idx="14285" formatCode="0.00E+00">
                  <c:v>2.4535199999999998E-3</c:v>
                </c:pt>
                <c:pt idx="14286" formatCode="0.00E+00">
                  <c:v>2.40383E-3</c:v>
                </c:pt>
                <c:pt idx="14287" formatCode="0.00E+00">
                  <c:v>2.3547199999999998E-3</c:v>
                </c:pt>
                <c:pt idx="14288" formatCode="0.00E+00">
                  <c:v>2.3062600000000001E-3</c:v>
                </c:pt>
                <c:pt idx="14289" formatCode="0.00E+00">
                  <c:v>2.2585299999999999E-3</c:v>
                </c:pt>
                <c:pt idx="14290" formatCode="0.00E+00">
                  <c:v>2.21163E-3</c:v>
                </c:pt>
                <c:pt idx="14291" formatCode="0.00E+00">
                  <c:v>2.1656399999999999E-3</c:v>
                </c:pt>
                <c:pt idx="14292" formatCode="0.00E+00">
                  <c:v>2.1205799999999999E-3</c:v>
                </c:pt>
                <c:pt idx="14293" formatCode="0.00E+00">
                  <c:v>2.0765100000000002E-3</c:v>
                </c:pt>
                <c:pt idx="14294" formatCode="0.00E+00">
                  <c:v>2.0334200000000002E-3</c:v>
                </c:pt>
                <c:pt idx="14295" formatCode="0.00E+00">
                  <c:v>1.99124E-3</c:v>
                </c:pt>
                <c:pt idx="14296" formatCode="0.00E+00">
                  <c:v>1.94995E-3</c:v>
                </c:pt>
                <c:pt idx="14297" formatCode="0.00E+00">
                  <c:v>1.9096499999999999E-3</c:v>
                </c:pt>
                <c:pt idx="14298" formatCode="0.00E+00">
                  <c:v>1.8704100000000001E-3</c:v>
                </c:pt>
                <c:pt idx="14299" formatCode="0.00E+00">
                  <c:v>1.8322799999999999E-3</c:v>
                </c:pt>
                <c:pt idx="14300" formatCode="0.00E+00">
                  <c:v>1.79528E-3</c:v>
                </c:pt>
                <c:pt idx="14301" formatCode="0.00E+00">
                  <c:v>1.7594799999999999E-3</c:v>
                </c:pt>
                <c:pt idx="14302" formatCode="0.00E+00">
                  <c:v>1.7248999999999999E-3</c:v>
                </c:pt>
                <c:pt idx="14303" formatCode="0.00E+00">
                  <c:v>1.69152E-3</c:v>
                </c:pt>
                <c:pt idx="14304" formatCode="0.00E+00">
                  <c:v>1.65938E-3</c:v>
                </c:pt>
                <c:pt idx="14305" formatCode="0.00E+00">
                  <c:v>1.62853E-3</c:v>
                </c:pt>
                <c:pt idx="14306" formatCode="0.00E+00">
                  <c:v>1.5990399999999999E-3</c:v>
                </c:pt>
                <c:pt idx="14307" formatCode="0.00E+00">
                  <c:v>1.5709299999999999E-3</c:v>
                </c:pt>
                <c:pt idx="14308" formatCode="0.00E+00">
                  <c:v>1.5441700000000001E-3</c:v>
                </c:pt>
                <c:pt idx="14309" formatCode="0.00E+00">
                  <c:v>1.51877E-3</c:v>
                </c:pt>
                <c:pt idx="14310" formatCode="0.00E+00">
                  <c:v>1.4947599999999999E-3</c:v>
                </c:pt>
                <c:pt idx="14311" formatCode="0.00E+00">
                  <c:v>1.4721599999999999E-3</c:v>
                </c:pt>
                <c:pt idx="14312" formatCode="0.00E+00">
                  <c:v>1.4509799999999999E-3</c:v>
                </c:pt>
                <c:pt idx="14313" formatCode="0.00E+00">
                  <c:v>1.4312299999999999E-3</c:v>
                </c:pt>
                <c:pt idx="14314" formatCode="0.00E+00">
                  <c:v>1.41293E-3</c:v>
                </c:pt>
                <c:pt idx="14315" formatCode="0.00E+00">
                  <c:v>1.39609E-3</c:v>
                </c:pt>
                <c:pt idx="14316" formatCode="0.00E+00">
                  <c:v>1.3807400000000001E-3</c:v>
                </c:pt>
                <c:pt idx="14317" formatCode="0.00E+00">
                  <c:v>1.36692E-3</c:v>
                </c:pt>
                <c:pt idx="14318" formatCode="0.00E+00">
                  <c:v>1.3545899999999999E-3</c:v>
                </c:pt>
                <c:pt idx="14319" formatCode="0.00E+00">
                  <c:v>1.3436500000000001E-3</c:v>
                </c:pt>
                <c:pt idx="14320" formatCode="0.00E+00">
                  <c:v>1.3340100000000001E-3</c:v>
                </c:pt>
                <c:pt idx="14321" formatCode="0.00E+00">
                  <c:v>1.32563E-3</c:v>
                </c:pt>
                <c:pt idx="14322" formatCode="0.00E+00">
                  <c:v>1.3184900000000001E-3</c:v>
                </c:pt>
                <c:pt idx="14323" formatCode="0.00E+00">
                  <c:v>1.31263E-3</c:v>
                </c:pt>
                <c:pt idx="14324" formatCode="0.00E+00">
                  <c:v>1.3080800000000001E-3</c:v>
                </c:pt>
                <c:pt idx="14325" formatCode="0.00E+00">
                  <c:v>1.3048999999999999E-3</c:v>
                </c:pt>
                <c:pt idx="14326" formatCode="0.00E+00">
                  <c:v>1.30313E-3</c:v>
                </c:pt>
                <c:pt idx="14327" formatCode="0.00E+00">
                  <c:v>1.3028E-3</c:v>
                </c:pt>
                <c:pt idx="14328" formatCode="0.00E+00">
                  <c:v>1.3039099999999999E-3</c:v>
                </c:pt>
                <c:pt idx="14329" formatCode="0.00E+00">
                  <c:v>1.3064400000000001E-3</c:v>
                </c:pt>
                <c:pt idx="14330" formatCode="0.00E+00">
                  <c:v>1.31032E-3</c:v>
                </c:pt>
                <c:pt idx="14331" formatCode="0.00E+00">
                  <c:v>1.3154799999999999E-3</c:v>
                </c:pt>
                <c:pt idx="14332" formatCode="0.00E+00">
                  <c:v>1.3218699999999999E-3</c:v>
                </c:pt>
                <c:pt idx="14333" formatCode="0.00E+00">
                  <c:v>1.3295E-3</c:v>
                </c:pt>
                <c:pt idx="14334" formatCode="0.00E+00">
                  <c:v>1.33836E-3</c:v>
                </c:pt>
                <c:pt idx="14335" formatCode="0.00E+00">
                  <c:v>1.34837E-3</c:v>
                </c:pt>
                <c:pt idx="14336" formatCode="0.00E+00">
                  <c:v>1.35943E-3</c:v>
                </c:pt>
                <c:pt idx="14337" formatCode="0.00E+00">
                  <c:v>1.3714599999999999E-3</c:v>
                </c:pt>
                <c:pt idx="14338" formatCode="0.00E+00">
                  <c:v>1.3844199999999999E-3</c:v>
                </c:pt>
                <c:pt idx="14339" formatCode="0.00E+00">
                  <c:v>1.3983699999999999E-3</c:v>
                </c:pt>
                <c:pt idx="14340" formatCode="0.00E+00">
                  <c:v>1.4133699999999999E-3</c:v>
                </c:pt>
                <c:pt idx="14341" formatCode="0.00E+00">
                  <c:v>1.4295099999999999E-3</c:v>
                </c:pt>
                <c:pt idx="14342" formatCode="0.00E+00">
                  <c:v>1.44684E-3</c:v>
                </c:pt>
                <c:pt idx="14343" formatCode="0.00E+00">
                  <c:v>1.46539E-3</c:v>
                </c:pt>
                <c:pt idx="14344" formatCode="0.00E+00">
                  <c:v>1.48503E-3</c:v>
                </c:pt>
                <c:pt idx="14345" formatCode="0.00E+00">
                  <c:v>1.5055100000000001E-3</c:v>
                </c:pt>
                <c:pt idx="14346" formatCode="0.00E+00">
                  <c:v>1.52673E-3</c:v>
                </c:pt>
                <c:pt idx="14347" formatCode="0.00E+00">
                  <c:v>1.5487700000000001E-3</c:v>
                </c:pt>
                <c:pt idx="14348" formatCode="0.00E+00">
                  <c:v>1.57176E-3</c:v>
                </c:pt>
                <c:pt idx="14349" formatCode="0.00E+00">
                  <c:v>1.5957199999999999E-3</c:v>
                </c:pt>
                <c:pt idx="14350" formatCode="0.00E+00">
                  <c:v>1.62064E-3</c:v>
                </c:pt>
                <c:pt idx="14351" formatCode="0.00E+00">
                  <c:v>1.64653E-3</c:v>
                </c:pt>
                <c:pt idx="14352" formatCode="0.00E+00">
                  <c:v>1.67344E-3</c:v>
                </c:pt>
                <c:pt idx="14353" formatCode="0.00E+00">
                  <c:v>1.7013099999999999E-3</c:v>
                </c:pt>
                <c:pt idx="14354" formatCode="0.00E+00">
                  <c:v>1.7300099999999999E-3</c:v>
                </c:pt>
                <c:pt idx="14355" formatCode="0.00E+00">
                  <c:v>1.7594399999999999E-3</c:v>
                </c:pt>
                <c:pt idx="14356" formatCode="0.00E+00">
                  <c:v>1.7896100000000001E-3</c:v>
                </c:pt>
                <c:pt idx="14357" formatCode="0.00E+00">
                  <c:v>1.8204600000000001E-3</c:v>
                </c:pt>
                <c:pt idx="14358" formatCode="0.00E+00">
                  <c:v>1.85191E-3</c:v>
                </c:pt>
                <c:pt idx="14359" formatCode="0.00E+00">
                  <c:v>1.88389E-3</c:v>
                </c:pt>
                <c:pt idx="14360" formatCode="0.00E+00">
                  <c:v>1.9163400000000001E-3</c:v>
                </c:pt>
                <c:pt idx="14361" formatCode="0.00E+00">
                  <c:v>1.94925E-3</c:v>
                </c:pt>
                <c:pt idx="14362" formatCode="0.00E+00">
                  <c:v>1.9827E-3</c:v>
                </c:pt>
                <c:pt idx="14363" formatCode="0.00E+00">
                  <c:v>2.0167800000000001E-3</c:v>
                </c:pt>
                <c:pt idx="14364" formatCode="0.00E+00">
                  <c:v>2.0515199999999998E-3</c:v>
                </c:pt>
                <c:pt idx="14365" formatCode="0.00E+00">
                  <c:v>2.0869E-3</c:v>
                </c:pt>
                <c:pt idx="14366" formatCode="0.00E+00">
                  <c:v>2.1229E-3</c:v>
                </c:pt>
                <c:pt idx="14367" formatCode="0.00E+00">
                  <c:v>2.1595500000000001E-3</c:v>
                </c:pt>
                <c:pt idx="14368" formatCode="0.00E+00">
                  <c:v>2.19681E-3</c:v>
                </c:pt>
                <c:pt idx="14369" formatCode="0.00E+00">
                  <c:v>2.2346200000000001E-3</c:v>
                </c:pt>
                <c:pt idx="14370" formatCode="0.00E+00">
                  <c:v>2.2729099999999999E-3</c:v>
                </c:pt>
                <c:pt idx="14371" formatCode="0.00E+00">
                  <c:v>2.31161E-3</c:v>
                </c:pt>
                <c:pt idx="14372" formatCode="0.00E+00">
                  <c:v>2.3506999999999998E-3</c:v>
                </c:pt>
                <c:pt idx="14373" formatCode="0.00E+00">
                  <c:v>2.3901399999999998E-3</c:v>
                </c:pt>
                <c:pt idx="14374" formatCode="0.00E+00">
                  <c:v>2.4299199999999999E-3</c:v>
                </c:pt>
                <c:pt idx="14375" formatCode="0.00E+00">
                  <c:v>2.4700299999999998E-3</c:v>
                </c:pt>
                <c:pt idx="14376" formatCode="0.00E+00">
                  <c:v>2.51053E-3</c:v>
                </c:pt>
                <c:pt idx="14377" formatCode="0.00E+00">
                  <c:v>2.5514800000000001E-3</c:v>
                </c:pt>
                <c:pt idx="14378" formatCode="0.00E+00">
                  <c:v>2.5928700000000002E-3</c:v>
                </c:pt>
                <c:pt idx="14379" formatCode="0.00E+00">
                  <c:v>2.6346999999999998E-3</c:v>
                </c:pt>
                <c:pt idx="14380" formatCode="0.00E+00">
                  <c:v>2.6769799999999998E-3</c:v>
                </c:pt>
                <c:pt idx="14381" formatCode="0.00E+00">
                  <c:v>2.7196999999999998E-3</c:v>
                </c:pt>
                <c:pt idx="14382" formatCode="0.00E+00">
                  <c:v>2.7628599999999998E-3</c:v>
                </c:pt>
                <c:pt idx="14383" formatCode="0.00E+00">
                  <c:v>2.8064800000000001E-3</c:v>
                </c:pt>
                <c:pt idx="14384" formatCode="0.00E+00">
                  <c:v>2.8505000000000002E-3</c:v>
                </c:pt>
                <c:pt idx="14385" formatCode="0.00E+00">
                  <c:v>2.8948400000000001E-3</c:v>
                </c:pt>
                <c:pt idx="14386" formatCode="0.00E+00">
                  <c:v>2.9394E-3</c:v>
                </c:pt>
                <c:pt idx="14387" formatCode="0.00E+00">
                  <c:v>2.98416E-3</c:v>
                </c:pt>
                <c:pt idx="14388" formatCode="0.00E+00">
                  <c:v>3.0290999999999998E-3</c:v>
                </c:pt>
                <c:pt idx="14389" formatCode="0.00E+00">
                  <c:v>3.0741399999999999E-3</c:v>
                </c:pt>
                <c:pt idx="14390" formatCode="0.00E+00">
                  <c:v>3.1192500000000001E-3</c:v>
                </c:pt>
                <c:pt idx="14391" formatCode="0.00E+00">
                  <c:v>3.16446E-3</c:v>
                </c:pt>
                <c:pt idx="14392" formatCode="0.00E+00">
                  <c:v>3.2099300000000002E-3</c:v>
                </c:pt>
                <c:pt idx="14393" formatCode="0.00E+00">
                  <c:v>3.2557599999999999E-3</c:v>
                </c:pt>
                <c:pt idx="14394" formatCode="0.00E+00">
                  <c:v>3.3019199999999999E-3</c:v>
                </c:pt>
                <c:pt idx="14395" formatCode="0.00E+00">
                  <c:v>3.3483100000000002E-3</c:v>
                </c:pt>
                <c:pt idx="14396" formatCode="0.00E+00">
                  <c:v>3.3949000000000002E-3</c:v>
                </c:pt>
                <c:pt idx="14397" formatCode="0.00E+00">
                  <c:v>3.4416799999999999E-3</c:v>
                </c:pt>
                <c:pt idx="14398" formatCode="0.00E+00">
                  <c:v>3.4886600000000002E-3</c:v>
                </c:pt>
                <c:pt idx="14399" formatCode="0.00E+00">
                  <c:v>3.5358099999999999E-3</c:v>
                </c:pt>
                <c:pt idx="14400" formatCode="0.00E+00">
                  <c:v>3.58311E-3</c:v>
                </c:pt>
                <c:pt idx="14401" formatCode="0.00E+00">
                  <c:v>3.6305399999999998E-3</c:v>
                </c:pt>
                <c:pt idx="14402" formatCode="0.00E+00">
                  <c:v>3.67819E-3</c:v>
                </c:pt>
                <c:pt idx="14403" formatCode="0.00E+00">
                  <c:v>3.7261E-3</c:v>
                </c:pt>
                <c:pt idx="14404" formatCode="0.00E+00">
                  <c:v>3.7741599999999999E-3</c:v>
                </c:pt>
                <c:pt idx="14405" formatCode="0.00E+00">
                  <c:v>3.8222799999999999E-3</c:v>
                </c:pt>
                <c:pt idx="14406" formatCode="0.00E+00">
                  <c:v>3.8704500000000001E-3</c:v>
                </c:pt>
                <c:pt idx="14407" formatCode="0.00E+00">
                  <c:v>3.91867E-3</c:v>
                </c:pt>
                <c:pt idx="14408" formatCode="0.00E+00">
                  <c:v>3.9668799999999999E-3</c:v>
                </c:pt>
                <c:pt idx="14409" formatCode="0.00E+00">
                  <c:v>4.0149900000000004E-3</c:v>
                </c:pt>
                <c:pt idx="14410" formatCode="0.00E+00">
                  <c:v>4.0629500000000001E-3</c:v>
                </c:pt>
                <c:pt idx="14411" formatCode="0.00E+00">
                  <c:v>4.1107699999999997E-3</c:v>
                </c:pt>
                <c:pt idx="14412" formatCode="0.00E+00">
                  <c:v>4.1584999999999999E-3</c:v>
                </c:pt>
                <c:pt idx="14413" formatCode="0.00E+00">
                  <c:v>4.2061800000000003E-3</c:v>
                </c:pt>
                <c:pt idx="14414" formatCode="0.00E+00">
                  <c:v>4.2538100000000002E-3</c:v>
                </c:pt>
                <c:pt idx="14415" formatCode="0.00E+00">
                  <c:v>4.3013399999999999E-3</c:v>
                </c:pt>
                <c:pt idx="14416" formatCode="0.00E+00">
                  <c:v>4.3487100000000004E-3</c:v>
                </c:pt>
                <c:pt idx="14417" formatCode="0.00E+00">
                  <c:v>4.3959400000000001E-3</c:v>
                </c:pt>
                <c:pt idx="14418" formatCode="0.00E+00">
                  <c:v>4.4430299999999997E-3</c:v>
                </c:pt>
                <c:pt idx="14419" formatCode="0.00E+00">
                  <c:v>4.4899600000000003E-3</c:v>
                </c:pt>
                <c:pt idx="14420" formatCode="0.00E+00">
                  <c:v>4.5367000000000003E-3</c:v>
                </c:pt>
                <c:pt idx="14421" formatCode="0.00E+00">
                  <c:v>4.5831800000000001E-3</c:v>
                </c:pt>
                <c:pt idx="14422" formatCode="0.00E+00">
                  <c:v>4.6293599999999999E-3</c:v>
                </c:pt>
                <c:pt idx="14423" formatCode="0.00E+00">
                  <c:v>4.67521E-3</c:v>
                </c:pt>
                <c:pt idx="14424" formatCode="0.00E+00">
                  <c:v>4.7206599999999998E-3</c:v>
                </c:pt>
                <c:pt idx="14425" formatCode="0.00E+00">
                  <c:v>4.7656799999999996E-3</c:v>
                </c:pt>
                <c:pt idx="14426" formatCode="0.00E+00">
                  <c:v>4.8102700000000002E-3</c:v>
                </c:pt>
                <c:pt idx="14427" formatCode="0.00E+00">
                  <c:v>4.85441E-3</c:v>
                </c:pt>
                <c:pt idx="14428" formatCode="0.00E+00">
                  <c:v>4.8980100000000004E-3</c:v>
                </c:pt>
                <c:pt idx="14429" formatCode="0.00E+00">
                  <c:v>4.9409700000000003E-3</c:v>
                </c:pt>
                <c:pt idx="14430" formatCode="0.00E+00">
                  <c:v>4.9832899999999996E-3</c:v>
                </c:pt>
                <c:pt idx="14431" formatCode="0.00E+00">
                  <c:v>5.025E-3</c:v>
                </c:pt>
                <c:pt idx="14432" formatCode="0.00E+00">
                  <c:v>5.0661300000000003E-3</c:v>
                </c:pt>
                <c:pt idx="14433" formatCode="0.00E+00">
                  <c:v>5.10663E-3</c:v>
                </c:pt>
                <c:pt idx="14434" formatCode="0.00E+00">
                  <c:v>5.1463999999999998E-3</c:v>
                </c:pt>
                <c:pt idx="14435" formatCode="0.00E+00">
                  <c:v>5.1853699999999999E-3</c:v>
                </c:pt>
                <c:pt idx="14436" formatCode="0.00E+00">
                  <c:v>5.2235399999999996E-3</c:v>
                </c:pt>
                <c:pt idx="14437" formatCode="0.00E+00">
                  <c:v>5.2609299999999996E-3</c:v>
                </c:pt>
                <c:pt idx="14438" formatCode="0.00E+00">
                  <c:v>5.2974600000000004E-3</c:v>
                </c:pt>
                <c:pt idx="14439" formatCode="0.00E+00">
                  <c:v>5.3330199999999999E-3</c:v>
                </c:pt>
                <c:pt idx="14440" formatCode="0.00E+00">
                  <c:v>5.3674899999999999E-3</c:v>
                </c:pt>
                <c:pt idx="14441" formatCode="0.00E+00">
                  <c:v>5.4008499999999996E-3</c:v>
                </c:pt>
                <c:pt idx="14442" formatCode="0.00E+00">
                  <c:v>5.4331099999999997E-3</c:v>
                </c:pt>
                <c:pt idx="14443" formatCode="0.00E+00">
                  <c:v>5.4643000000000001E-3</c:v>
                </c:pt>
                <c:pt idx="14444" formatCode="0.00E+00">
                  <c:v>5.4944099999999999E-3</c:v>
                </c:pt>
                <c:pt idx="14445" formatCode="0.00E+00">
                  <c:v>5.5234300000000002E-3</c:v>
                </c:pt>
                <c:pt idx="14446" formatCode="0.00E+00">
                  <c:v>5.55135E-3</c:v>
                </c:pt>
                <c:pt idx="14447" formatCode="0.00E+00">
                  <c:v>5.5781800000000003E-3</c:v>
                </c:pt>
                <c:pt idx="14448" formatCode="0.00E+00">
                  <c:v>5.6038499999999996E-3</c:v>
                </c:pt>
                <c:pt idx="14449" formatCode="0.00E+00">
                  <c:v>5.6282299999999997E-3</c:v>
                </c:pt>
                <c:pt idx="14450" formatCode="0.00E+00">
                  <c:v>5.6512100000000003E-3</c:v>
                </c:pt>
                <c:pt idx="14451" formatCode="0.00E+00">
                  <c:v>5.6727499999999998E-3</c:v>
                </c:pt>
                <c:pt idx="14452" formatCode="0.00E+00">
                  <c:v>5.69287E-3</c:v>
                </c:pt>
                <c:pt idx="14453" formatCode="0.00E+00">
                  <c:v>5.7115899999999999E-3</c:v>
                </c:pt>
                <c:pt idx="14454" formatCode="0.00E+00">
                  <c:v>5.7289400000000001E-3</c:v>
                </c:pt>
                <c:pt idx="14455" formatCode="0.00E+00">
                  <c:v>5.7449099999999998E-3</c:v>
                </c:pt>
                <c:pt idx="14456" formatCode="0.00E+00">
                  <c:v>5.7594600000000001E-3</c:v>
                </c:pt>
                <c:pt idx="14457" formatCode="0.00E+00">
                  <c:v>5.7725700000000003E-3</c:v>
                </c:pt>
                <c:pt idx="14458" formatCode="0.00E+00">
                  <c:v>5.78416E-3</c:v>
                </c:pt>
                <c:pt idx="14459" formatCode="0.00E+00">
                  <c:v>5.7941900000000003E-3</c:v>
                </c:pt>
                <c:pt idx="14460" formatCode="0.00E+00">
                  <c:v>5.8026700000000002E-3</c:v>
                </c:pt>
                <c:pt idx="14461" formatCode="0.00E+00">
                  <c:v>5.8096299999999997E-3</c:v>
                </c:pt>
                <c:pt idx="14462" formatCode="0.00E+00">
                  <c:v>5.8150399999999996E-3</c:v>
                </c:pt>
                <c:pt idx="14463" formatCode="0.00E+00">
                  <c:v>5.8188399999999996E-3</c:v>
                </c:pt>
                <c:pt idx="14464" formatCode="0.00E+00">
                  <c:v>5.82097E-3</c:v>
                </c:pt>
                <c:pt idx="14465" formatCode="0.00E+00">
                  <c:v>5.8214E-3</c:v>
                </c:pt>
                <c:pt idx="14466" formatCode="0.00E+00">
                  <c:v>5.8201099999999999E-3</c:v>
                </c:pt>
                <c:pt idx="14467" formatCode="0.00E+00">
                  <c:v>5.8170899999999996E-3</c:v>
                </c:pt>
                <c:pt idx="14468" formatCode="0.00E+00">
                  <c:v>5.81235E-3</c:v>
                </c:pt>
                <c:pt idx="14469" formatCode="0.00E+00">
                  <c:v>5.8058900000000002E-3</c:v>
                </c:pt>
                <c:pt idx="14470" formatCode="0.00E+00">
                  <c:v>5.7976499999999997E-3</c:v>
                </c:pt>
                <c:pt idx="14471" formatCode="0.00E+00">
                  <c:v>5.7875699999999997E-3</c:v>
                </c:pt>
                <c:pt idx="14472" formatCode="0.00E+00">
                  <c:v>5.7756500000000002E-3</c:v>
                </c:pt>
                <c:pt idx="14473" formatCode="0.00E+00">
                  <c:v>5.76196E-3</c:v>
                </c:pt>
                <c:pt idx="14474" formatCode="0.00E+00">
                  <c:v>5.7464899999999999E-3</c:v>
                </c:pt>
                <c:pt idx="14475" formatCode="0.00E+00">
                  <c:v>5.7292000000000003E-3</c:v>
                </c:pt>
                <c:pt idx="14476" formatCode="0.00E+00">
                  <c:v>5.7100700000000002E-3</c:v>
                </c:pt>
                <c:pt idx="14477" formatCode="0.00E+00">
                  <c:v>5.6891299999999997E-3</c:v>
                </c:pt>
                <c:pt idx="14478" formatCode="0.00E+00">
                  <c:v>5.6663599999999996E-3</c:v>
                </c:pt>
                <c:pt idx="14479" formatCode="0.00E+00">
                  <c:v>5.6417400000000001E-3</c:v>
                </c:pt>
                <c:pt idx="14480" formatCode="0.00E+00">
                  <c:v>5.6152900000000002E-3</c:v>
                </c:pt>
                <c:pt idx="14481" formatCode="0.00E+00">
                  <c:v>5.5871200000000001E-3</c:v>
                </c:pt>
                <c:pt idx="14482" formatCode="0.00E+00">
                  <c:v>5.5572699999999996E-3</c:v>
                </c:pt>
                <c:pt idx="14483" formatCode="0.00E+00">
                  <c:v>5.5257400000000003E-3</c:v>
                </c:pt>
                <c:pt idx="14484" formatCode="0.00E+00">
                  <c:v>5.4925099999999999E-3</c:v>
                </c:pt>
                <c:pt idx="14485" formatCode="0.00E+00">
                  <c:v>5.4576299999999998E-3</c:v>
                </c:pt>
                <c:pt idx="14486" formatCode="0.00E+00">
                  <c:v>5.4211199999999998E-3</c:v>
                </c:pt>
                <c:pt idx="14487" formatCode="0.00E+00">
                  <c:v>5.3829899999999998E-3</c:v>
                </c:pt>
                <c:pt idx="14488" formatCode="0.00E+00">
                  <c:v>5.3432499999999999E-3</c:v>
                </c:pt>
                <c:pt idx="14489" formatCode="0.00E+00">
                  <c:v>5.3018700000000002E-3</c:v>
                </c:pt>
                <c:pt idx="14490" formatCode="0.00E+00">
                  <c:v>5.2589100000000003E-3</c:v>
                </c:pt>
                <c:pt idx="14491" formatCode="0.00E+00">
                  <c:v>5.21442E-3</c:v>
                </c:pt>
                <c:pt idx="14492" formatCode="0.00E+00">
                  <c:v>5.1684000000000001E-3</c:v>
                </c:pt>
                <c:pt idx="14493" formatCode="0.00E+00">
                  <c:v>5.1209000000000003E-3</c:v>
                </c:pt>
                <c:pt idx="14494" formatCode="0.00E+00">
                  <c:v>5.0719700000000003E-3</c:v>
                </c:pt>
                <c:pt idx="14495" formatCode="0.00E+00">
                  <c:v>5.0216999999999996E-3</c:v>
                </c:pt>
                <c:pt idx="14496" formatCode="0.00E+00">
                  <c:v>4.9702100000000001E-3</c:v>
                </c:pt>
                <c:pt idx="14497" formatCode="0.00E+00">
                  <c:v>4.9175499999999997E-3</c:v>
                </c:pt>
                <c:pt idx="14498" formatCode="0.00E+00">
                  <c:v>4.8637699999999999E-3</c:v>
                </c:pt>
                <c:pt idx="14499" formatCode="0.00E+00">
                  <c:v>4.80883E-3</c:v>
                </c:pt>
                <c:pt idx="14500" formatCode="0.00E+00">
                  <c:v>4.7527300000000001E-3</c:v>
                </c:pt>
                <c:pt idx="14501" formatCode="0.00E+00">
                  <c:v>4.6954600000000003E-3</c:v>
                </c:pt>
                <c:pt idx="14502" formatCode="0.00E+00">
                  <c:v>4.6370400000000003E-3</c:v>
                </c:pt>
                <c:pt idx="14503" formatCode="0.00E+00">
                  <c:v>4.5775599999999996E-3</c:v>
                </c:pt>
                <c:pt idx="14504" formatCode="0.00E+00">
                  <c:v>4.5171200000000003E-3</c:v>
                </c:pt>
                <c:pt idx="14505" formatCode="0.00E+00">
                  <c:v>4.4557700000000004E-3</c:v>
                </c:pt>
                <c:pt idx="14506" formatCode="0.00E+00">
                  <c:v>4.3935800000000002E-3</c:v>
                </c:pt>
                <c:pt idx="14507" formatCode="0.00E+00">
                  <c:v>4.3306200000000003E-3</c:v>
                </c:pt>
                <c:pt idx="14508" formatCode="0.00E+00">
                  <c:v>4.2669400000000003E-3</c:v>
                </c:pt>
                <c:pt idx="14509" formatCode="0.00E+00">
                  <c:v>4.2026399999999997E-3</c:v>
                </c:pt>
                <c:pt idx="14510" formatCode="0.00E+00">
                  <c:v>4.1378099999999996E-3</c:v>
                </c:pt>
                <c:pt idx="14511" formatCode="0.00E+00">
                  <c:v>4.0725400000000004E-3</c:v>
                </c:pt>
                <c:pt idx="14512" formatCode="0.00E+00">
                  <c:v>4.0069199999999998E-3</c:v>
                </c:pt>
                <c:pt idx="14513" formatCode="0.00E+00">
                  <c:v>3.9410000000000001E-3</c:v>
                </c:pt>
                <c:pt idx="14514" formatCode="0.00E+00">
                  <c:v>3.8748400000000001E-3</c:v>
                </c:pt>
                <c:pt idx="14515" formatCode="0.00E+00">
                  <c:v>3.8084999999999998E-3</c:v>
                </c:pt>
                <c:pt idx="14516" formatCode="0.00E+00">
                  <c:v>3.7420499999999998E-3</c:v>
                </c:pt>
                <c:pt idx="14517" formatCode="0.00E+00">
                  <c:v>3.67557E-3</c:v>
                </c:pt>
                <c:pt idx="14518" formatCode="0.00E+00">
                  <c:v>3.6091299999999999E-3</c:v>
                </c:pt>
                <c:pt idx="14519" formatCode="0.00E+00">
                  <c:v>3.5428E-3</c:v>
                </c:pt>
                <c:pt idx="14520" formatCode="0.00E+00">
                  <c:v>3.4766699999999998E-3</c:v>
                </c:pt>
                <c:pt idx="14521" formatCode="0.00E+00">
                  <c:v>3.4107899999999999E-3</c:v>
                </c:pt>
                <c:pt idx="14522" formatCode="0.00E+00">
                  <c:v>3.3452600000000001E-3</c:v>
                </c:pt>
                <c:pt idx="14523" formatCode="0.00E+00">
                  <c:v>3.2802E-3</c:v>
                </c:pt>
                <c:pt idx="14524" formatCode="0.00E+00">
                  <c:v>3.2157000000000002E-3</c:v>
                </c:pt>
                <c:pt idx="14525" formatCode="0.00E+00">
                  <c:v>3.1517899999999998E-3</c:v>
                </c:pt>
                <c:pt idx="14526" formatCode="0.00E+00">
                  <c:v>3.0885000000000001E-3</c:v>
                </c:pt>
                <c:pt idx="14527" formatCode="0.00E+00">
                  <c:v>3.0259000000000002E-3</c:v>
                </c:pt>
                <c:pt idx="14528" formatCode="0.00E+00">
                  <c:v>2.96409E-3</c:v>
                </c:pt>
                <c:pt idx="14529" formatCode="0.00E+00">
                  <c:v>2.9031299999999999E-3</c:v>
                </c:pt>
                <c:pt idx="14530" formatCode="0.00E+00">
                  <c:v>2.8431099999999998E-3</c:v>
                </c:pt>
                <c:pt idx="14531" formatCode="0.00E+00">
                  <c:v>2.7841200000000002E-3</c:v>
                </c:pt>
                <c:pt idx="14532" formatCode="0.00E+00">
                  <c:v>2.7262200000000001E-3</c:v>
                </c:pt>
                <c:pt idx="14533" formatCode="0.00E+00">
                  <c:v>2.6695E-3</c:v>
                </c:pt>
                <c:pt idx="14534" formatCode="0.00E+00">
                  <c:v>2.6140299999999998E-3</c:v>
                </c:pt>
                <c:pt idx="14535" formatCode="0.00E+00">
                  <c:v>2.55989E-3</c:v>
                </c:pt>
                <c:pt idx="14536" formatCode="0.00E+00">
                  <c:v>2.50717E-3</c:v>
                </c:pt>
                <c:pt idx="14537" formatCode="0.00E+00">
                  <c:v>2.45591E-3</c:v>
                </c:pt>
                <c:pt idx="14538" formatCode="0.00E+00">
                  <c:v>2.4061600000000001E-3</c:v>
                </c:pt>
                <c:pt idx="14539" formatCode="0.00E+00">
                  <c:v>2.3579400000000002E-3</c:v>
                </c:pt>
                <c:pt idx="14540" formatCode="0.00E+00">
                  <c:v>2.3113399999999998E-3</c:v>
                </c:pt>
                <c:pt idx="14541" formatCode="0.00E+00">
                  <c:v>2.2664400000000002E-3</c:v>
                </c:pt>
                <c:pt idx="14542" formatCode="0.00E+00">
                  <c:v>2.2233000000000001E-3</c:v>
                </c:pt>
                <c:pt idx="14543" formatCode="0.00E+00">
                  <c:v>2.18199E-3</c:v>
                </c:pt>
                <c:pt idx="14544" formatCode="0.00E+00">
                  <c:v>2.1425900000000002E-3</c:v>
                </c:pt>
                <c:pt idx="14545" formatCode="0.00E+00">
                  <c:v>2.10517E-3</c:v>
                </c:pt>
                <c:pt idx="14546" formatCode="0.00E+00">
                  <c:v>2.0697599999999999E-3</c:v>
                </c:pt>
                <c:pt idx="14547" formatCode="0.00E+00">
                  <c:v>2.0363600000000001E-3</c:v>
                </c:pt>
                <c:pt idx="14548" formatCode="0.00E+00">
                  <c:v>2.0049899999999999E-3</c:v>
                </c:pt>
                <c:pt idx="14549" formatCode="0.00E+00">
                  <c:v>1.9756700000000001E-3</c:v>
                </c:pt>
                <c:pt idx="14550" formatCode="0.00E+00">
                  <c:v>1.9484400000000001E-3</c:v>
                </c:pt>
                <c:pt idx="14551" formatCode="0.00E+00">
                  <c:v>1.92329E-3</c:v>
                </c:pt>
                <c:pt idx="14552" formatCode="0.00E+00">
                  <c:v>1.9002800000000001E-3</c:v>
                </c:pt>
                <c:pt idx="14553" formatCode="0.00E+00">
                  <c:v>1.87948E-3</c:v>
                </c:pt>
                <c:pt idx="14554" formatCode="0.00E+00">
                  <c:v>1.8609200000000001E-3</c:v>
                </c:pt>
                <c:pt idx="14555" formatCode="0.00E+00">
                  <c:v>1.8445899999999999E-3</c:v>
                </c:pt>
                <c:pt idx="14556" formatCode="0.00E+00">
                  <c:v>1.8305000000000001E-3</c:v>
                </c:pt>
                <c:pt idx="14557" formatCode="0.00E+00">
                  <c:v>1.81869E-3</c:v>
                </c:pt>
                <c:pt idx="14558" formatCode="0.00E+00">
                  <c:v>1.8092099999999999E-3</c:v>
                </c:pt>
                <c:pt idx="14559" formatCode="0.00E+00">
                  <c:v>1.8020600000000001E-3</c:v>
                </c:pt>
                <c:pt idx="14560" formatCode="0.00E+00">
                  <c:v>1.7972699999999999E-3</c:v>
                </c:pt>
                <c:pt idx="14561" formatCode="0.00E+00">
                  <c:v>1.79485E-3</c:v>
                </c:pt>
                <c:pt idx="14562" formatCode="0.00E+00">
                  <c:v>1.79484E-3</c:v>
                </c:pt>
                <c:pt idx="14563" formatCode="0.00E+00">
                  <c:v>1.7972299999999999E-3</c:v>
                </c:pt>
                <c:pt idx="14564" formatCode="0.00E+00">
                  <c:v>1.80204E-3</c:v>
                </c:pt>
                <c:pt idx="14565" formatCode="0.00E+00">
                  <c:v>1.8092500000000001E-3</c:v>
                </c:pt>
                <c:pt idx="14566" formatCode="0.00E+00">
                  <c:v>1.81883E-3</c:v>
                </c:pt>
                <c:pt idx="14567" formatCode="0.00E+00">
                  <c:v>1.83078E-3</c:v>
                </c:pt>
                <c:pt idx="14568" formatCode="0.00E+00">
                  <c:v>1.8450700000000001E-3</c:v>
                </c:pt>
                <c:pt idx="14569" formatCode="0.00E+00">
                  <c:v>1.8616800000000001E-3</c:v>
                </c:pt>
                <c:pt idx="14570" formatCode="0.00E+00">
                  <c:v>1.8806300000000001E-3</c:v>
                </c:pt>
                <c:pt idx="14571" formatCode="0.00E+00">
                  <c:v>1.90193E-3</c:v>
                </c:pt>
                <c:pt idx="14572" formatCode="0.00E+00">
                  <c:v>1.92556E-3</c:v>
                </c:pt>
                <c:pt idx="14573" formatCode="0.00E+00">
                  <c:v>1.95149E-3</c:v>
                </c:pt>
                <c:pt idx="14574" formatCode="0.00E+00">
                  <c:v>1.9796900000000001E-3</c:v>
                </c:pt>
                <c:pt idx="14575" formatCode="0.00E+00">
                  <c:v>2.0101300000000002E-3</c:v>
                </c:pt>
                <c:pt idx="14576" formatCode="0.00E+00">
                  <c:v>2.0427599999999998E-3</c:v>
                </c:pt>
                <c:pt idx="14577" formatCode="0.00E+00">
                  <c:v>2.0775500000000001E-3</c:v>
                </c:pt>
                <c:pt idx="14578" formatCode="0.00E+00">
                  <c:v>2.11443E-3</c:v>
                </c:pt>
                <c:pt idx="14579" formatCode="0.00E+00">
                  <c:v>2.1533699999999999E-3</c:v>
                </c:pt>
                <c:pt idx="14580" formatCode="0.00E+00">
                  <c:v>2.1943000000000002E-3</c:v>
                </c:pt>
                <c:pt idx="14581" formatCode="0.00E+00">
                  <c:v>2.2372E-3</c:v>
                </c:pt>
                <c:pt idx="14582" formatCode="0.00E+00">
                  <c:v>2.2820200000000001E-3</c:v>
                </c:pt>
                <c:pt idx="14583" formatCode="0.00E+00">
                  <c:v>2.3287300000000002E-3</c:v>
                </c:pt>
                <c:pt idx="14584" formatCode="0.00E+00">
                  <c:v>2.3773000000000002E-3</c:v>
                </c:pt>
                <c:pt idx="14585" formatCode="0.00E+00">
                  <c:v>2.4276800000000002E-3</c:v>
                </c:pt>
                <c:pt idx="14586" formatCode="0.00E+00">
                  <c:v>2.4798099999999998E-3</c:v>
                </c:pt>
                <c:pt idx="14587" formatCode="0.00E+00">
                  <c:v>2.5336400000000002E-3</c:v>
                </c:pt>
                <c:pt idx="14588" formatCode="0.00E+00">
                  <c:v>2.5891E-3</c:v>
                </c:pt>
                <c:pt idx="14589" formatCode="0.00E+00">
                  <c:v>2.6461200000000001E-3</c:v>
                </c:pt>
                <c:pt idx="14590" formatCode="0.00E+00">
                  <c:v>2.7046399999999999E-3</c:v>
                </c:pt>
                <c:pt idx="14591" formatCode="0.00E+00">
                  <c:v>2.7645999999999999E-3</c:v>
                </c:pt>
                <c:pt idx="14592" formatCode="0.00E+00">
                  <c:v>2.82592E-3</c:v>
                </c:pt>
                <c:pt idx="14593" formatCode="0.00E+00">
                  <c:v>2.8885400000000002E-3</c:v>
                </c:pt>
                <c:pt idx="14594" formatCode="0.00E+00">
                  <c:v>2.9524E-3</c:v>
                </c:pt>
                <c:pt idx="14595" formatCode="0.00E+00">
                  <c:v>3.0174300000000002E-3</c:v>
                </c:pt>
                <c:pt idx="14596" formatCode="0.00E+00">
                  <c:v>3.08355E-3</c:v>
                </c:pt>
                <c:pt idx="14597" formatCode="0.00E+00">
                  <c:v>3.1507000000000002E-3</c:v>
                </c:pt>
                <c:pt idx="14598" formatCode="0.00E+00">
                  <c:v>3.21879E-3</c:v>
                </c:pt>
                <c:pt idx="14599" formatCode="0.00E+00">
                  <c:v>3.2877599999999998E-3</c:v>
                </c:pt>
                <c:pt idx="14600" formatCode="0.00E+00">
                  <c:v>3.35754E-3</c:v>
                </c:pt>
                <c:pt idx="14601" formatCode="0.00E+00">
                  <c:v>3.4280500000000002E-3</c:v>
                </c:pt>
                <c:pt idx="14602" formatCode="0.00E+00">
                  <c:v>3.4992299999999999E-3</c:v>
                </c:pt>
                <c:pt idx="14603" formatCode="0.00E+00">
                  <c:v>3.571E-3</c:v>
                </c:pt>
                <c:pt idx="14604" formatCode="0.00E+00">
                  <c:v>3.64329E-3</c:v>
                </c:pt>
                <c:pt idx="14605" formatCode="0.00E+00">
                  <c:v>3.7160000000000001E-3</c:v>
                </c:pt>
                <c:pt idx="14606" formatCode="0.00E+00">
                  <c:v>3.78904E-3</c:v>
                </c:pt>
                <c:pt idx="14607" formatCode="0.00E+00">
                  <c:v>3.8623500000000001E-3</c:v>
                </c:pt>
                <c:pt idx="14608" formatCode="0.00E+00">
                  <c:v>3.9358500000000003E-3</c:v>
                </c:pt>
                <c:pt idx="14609" formatCode="0.00E+00">
                  <c:v>4.0094600000000003E-3</c:v>
                </c:pt>
                <c:pt idx="14610" formatCode="0.00E+00">
                  <c:v>4.0830900000000002E-3</c:v>
                </c:pt>
                <c:pt idx="14611" formatCode="0.00E+00">
                  <c:v>4.1566600000000004E-3</c:v>
                </c:pt>
                <c:pt idx="14612" formatCode="0.00E+00">
                  <c:v>4.2300899999999997E-3</c:v>
                </c:pt>
                <c:pt idx="14613" formatCode="0.00E+00">
                  <c:v>4.3032900000000004E-3</c:v>
                </c:pt>
                <c:pt idx="14614" formatCode="0.00E+00">
                  <c:v>4.3762000000000002E-3</c:v>
                </c:pt>
                <c:pt idx="14615" formatCode="0.00E+00">
                  <c:v>4.4487199999999998E-3</c:v>
                </c:pt>
                <c:pt idx="14616" formatCode="0.00E+00">
                  <c:v>4.5207900000000002E-3</c:v>
                </c:pt>
                <c:pt idx="14617" formatCode="0.00E+00">
                  <c:v>4.5923400000000003E-3</c:v>
                </c:pt>
                <c:pt idx="14618" formatCode="0.00E+00">
                  <c:v>4.6632899999999996E-3</c:v>
                </c:pt>
                <c:pt idx="14619" formatCode="0.00E+00">
                  <c:v>4.7335700000000003E-3</c:v>
                </c:pt>
                <c:pt idx="14620" formatCode="0.00E+00">
                  <c:v>4.8031000000000003E-3</c:v>
                </c:pt>
                <c:pt idx="14621" formatCode="0.00E+00">
                  <c:v>4.8717999999999999E-3</c:v>
                </c:pt>
                <c:pt idx="14622" formatCode="0.00E+00">
                  <c:v>4.9396199999999996E-3</c:v>
                </c:pt>
                <c:pt idx="14623" formatCode="0.00E+00">
                  <c:v>5.0064899999999997E-3</c:v>
                </c:pt>
                <c:pt idx="14624" formatCode="0.00E+00">
                  <c:v>5.0723299999999999E-3</c:v>
                </c:pt>
                <c:pt idx="14625" formatCode="0.00E+00">
                  <c:v>5.1370799999999996E-3</c:v>
                </c:pt>
                <c:pt idx="14626" formatCode="0.00E+00">
                  <c:v>5.2006700000000001E-3</c:v>
                </c:pt>
                <c:pt idx="14627" formatCode="0.00E+00">
                  <c:v>5.26305E-3</c:v>
                </c:pt>
                <c:pt idx="14628" formatCode="0.00E+00">
                  <c:v>5.3241499999999997E-3</c:v>
                </c:pt>
                <c:pt idx="14629" formatCode="0.00E+00">
                  <c:v>5.3839100000000004E-3</c:v>
                </c:pt>
                <c:pt idx="14630" formatCode="0.00E+00">
                  <c:v>5.4422899999999998E-3</c:v>
                </c:pt>
                <c:pt idx="14631" formatCode="0.00E+00">
                  <c:v>5.4992299999999999E-3</c:v>
                </c:pt>
                <c:pt idx="14632" formatCode="0.00E+00">
                  <c:v>5.5546900000000001E-3</c:v>
                </c:pt>
                <c:pt idx="14633" formatCode="0.00E+00">
                  <c:v>5.6086199999999999E-3</c:v>
                </c:pt>
                <c:pt idx="14634" formatCode="0.00E+00">
                  <c:v>5.6609800000000004E-3</c:v>
                </c:pt>
                <c:pt idx="14635" formatCode="0.00E+00">
                  <c:v>5.7117399999999999E-3</c:v>
                </c:pt>
                <c:pt idx="14636" formatCode="0.00E+00">
                  <c:v>5.7608599999999996E-3</c:v>
                </c:pt>
                <c:pt idx="14637" formatCode="0.00E+00">
                  <c:v>5.8082999999999997E-3</c:v>
                </c:pt>
                <c:pt idx="14638" formatCode="0.00E+00">
                  <c:v>5.8540500000000004E-3</c:v>
                </c:pt>
                <c:pt idx="14639" formatCode="0.00E+00">
                  <c:v>5.8980600000000001E-3</c:v>
                </c:pt>
                <c:pt idx="14640" formatCode="0.00E+00">
                  <c:v>5.9403199999999998E-3</c:v>
                </c:pt>
                <c:pt idx="14641" formatCode="0.00E+00">
                  <c:v>5.9808099999999996E-3</c:v>
                </c:pt>
                <c:pt idx="14642" formatCode="0.00E+00">
                  <c:v>6.0194999999999997E-3</c:v>
                </c:pt>
                <c:pt idx="14643" formatCode="0.00E+00">
                  <c:v>6.0563500000000003E-3</c:v>
                </c:pt>
                <c:pt idx="14644" formatCode="0.00E+00">
                  <c:v>6.0913499999999997E-3</c:v>
                </c:pt>
                <c:pt idx="14645" formatCode="0.00E+00">
                  <c:v>6.1244699999999999E-3</c:v>
                </c:pt>
                <c:pt idx="14646" formatCode="0.00E+00">
                  <c:v>6.1556900000000001E-3</c:v>
                </c:pt>
                <c:pt idx="14647" formatCode="0.00E+00">
                  <c:v>6.1849899999999996E-3</c:v>
                </c:pt>
                <c:pt idx="14648" formatCode="0.00E+00">
                  <c:v>6.2123500000000002E-3</c:v>
                </c:pt>
                <c:pt idx="14649" formatCode="0.00E+00">
                  <c:v>6.2377500000000002E-3</c:v>
                </c:pt>
                <c:pt idx="14650" formatCode="0.00E+00">
                  <c:v>6.26115E-3</c:v>
                </c:pt>
                <c:pt idx="14651" formatCode="0.00E+00">
                  <c:v>6.2825499999999996E-3</c:v>
                </c:pt>
                <c:pt idx="14652" formatCode="0.00E+00">
                  <c:v>6.3019599999999997E-3</c:v>
                </c:pt>
                <c:pt idx="14653" formatCode="0.00E+00">
                  <c:v>6.3193800000000003E-3</c:v>
                </c:pt>
                <c:pt idx="14654" formatCode="0.00E+00">
                  <c:v>6.3348099999999997E-3</c:v>
                </c:pt>
                <c:pt idx="14655" formatCode="0.00E+00">
                  <c:v>6.3482499999999997E-3</c:v>
                </c:pt>
                <c:pt idx="14656" formatCode="0.00E+00">
                  <c:v>6.3597100000000002E-3</c:v>
                </c:pt>
                <c:pt idx="14657" formatCode="0.00E+00">
                  <c:v>6.3692100000000001E-3</c:v>
                </c:pt>
                <c:pt idx="14658" formatCode="0.00E+00">
                  <c:v>6.3767499999999996E-3</c:v>
                </c:pt>
                <c:pt idx="14659" formatCode="0.00E+00">
                  <c:v>6.3823300000000003E-3</c:v>
                </c:pt>
                <c:pt idx="14660" formatCode="0.00E+00">
                  <c:v>6.3859600000000004E-3</c:v>
                </c:pt>
                <c:pt idx="14661" formatCode="0.00E+00">
                  <c:v>6.38764E-3</c:v>
                </c:pt>
                <c:pt idx="14662" formatCode="0.00E+00">
                  <c:v>6.3873799999999998E-3</c:v>
                </c:pt>
                <c:pt idx="14663" formatCode="0.00E+00">
                  <c:v>6.3851999999999997E-3</c:v>
                </c:pt>
                <c:pt idx="14664" formatCode="0.00E+00">
                  <c:v>6.3810999999999998E-3</c:v>
                </c:pt>
                <c:pt idx="14665" formatCode="0.00E+00">
                  <c:v>6.3750999999999999E-3</c:v>
                </c:pt>
                <c:pt idx="14666" formatCode="0.00E+00">
                  <c:v>6.3672399999999997E-3</c:v>
                </c:pt>
                <c:pt idx="14667" formatCode="0.00E+00">
                  <c:v>6.3575300000000001E-3</c:v>
                </c:pt>
                <c:pt idx="14668" formatCode="0.00E+00">
                  <c:v>6.3460299999999999E-3</c:v>
                </c:pt>
                <c:pt idx="14669" formatCode="0.00E+00">
                  <c:v>6.3327499999999998E-3</c:v>
                </c:pt>
                <c:pt idx="14670" formatCode="0.00E+00">
                  <c:v>6.3177299999999997E-3</c:v>
                </c:pt>
                <c:pt idx="14671" formatCode="0.00E+00">
                  <c:v>6.3009700000000004E-3</c:v>
                </c:pt>
                <c:pt idx="14672" formatCode="0.00E+00">
                  <c:v>6.2825099999999998E-3</c:v>
                </c:pt>
                <c:pt idx="14673" formatCode="0.00E+00">
                  <c:v>6.2623599999999998E-3</c:v>
                </c:pt>
                <c:pt idx="14674" formatCode="0.00E+00">
                  <c:v>6.2405899999999999E-3</c:v>
                </c:pt>
                <c:pt idx="14675" formatCode="0.00E+00">
                  <c:v>6.2172299999999998E-3</c:v>
                </c:pt>
                <c:pt idx="14676" formatCode="0.00E+00">
                  <c:v>6.1923200000000003E-3</c:v>
                </c:pt>
                <c:pt idx="14677" formatCode="0.00E+00">
                  <c:v>6.1659100000000001E-3</c:v>
                </c:pt>
                <c:pt idx="14678" formatCode="0.00E+00">
                  <c:v>6.13803E-3</c:v>
                </c:pt>
                <c:pt idx="14679" formatCode="0.00E+00">
                  <c:v>6.1087199999999998E-3</c:v>
                </c:pt>
                <c:pt idx="14680" formatCode="0.00E+00">
                  <c:v>6.0780399999999998E-3</c:v>
                </c:pt>
                <c:pt idx="14681" formatCode="0.00E+00">
                  <c:v>6.0460399999999999E-3</c:v>
                </c:pt>
                <c:pt idx="14682" formatCode="0.00E+00">
                  <c:v>6.0127699999999997E-3</c:v>
                </c:pt>
                <c:pt idx="14683" formatCode="0.00E+00">
                  <c:v>5.9782899999999998E-3</c:v>
                </c:pt>
                <c:pt idx="14684" formatCode="0.00E+00">
                  <c:v>5.94263E-3</c:v>
                </c:pt>
                <c:pt idx="14685" formatCode="0.00E+00">
                  <c:v>5.9058299999999999E-3</c:v>
                </c:pt>
                <c:pt idx="14686" formatCode="0.00E+00">
                  <c:v>5.8679099999999996E-3</c:v>
                </c:pt>
                <c:pt idx="14687" formatCode="0.00E+00">
                  <c:v>5.8289199999999996E-3</c:v>
                </c:pt>
                <c:pt idx="14688" formatCode="0.00E+00">
                  <c:v>5.7888899999999997E-3</c:v>
                </c:pt>
                <c:pt idx="14689" formatCode="0.00E+00">
                  <c:v>5.7479100000000002E-3</c:v>
                </c:pt>
                <c:pt idx="14690" formatCode="0.00E+00">
                  <c:v>5.70603E-3</c:v>
                </c:pt>
                <c:pt idx="14691" formatCode="0.00E+00">
                  <c:v>5.6633300000000003E-3</c:v>
                </c:pt>
                <c:pt idx="14692" formatCode="0.00E+00">
                  <c:v>5.61986E-3</c:v>
                </c:pt>
                <c:pt idx="14693" formatCode="0.00E+00">
                  <c:v>5.5756399999999998E-3</c:v>
                </c:pt>
                <c:pt idx="14694" formatCode="0.00E+00">
                  <c:v>5.5306599999999997E-3</c:v>
                </c:pt>
                <c:pt idx="14695" formatCode="0.00E+00">
                  <c:v>5.4849699999999996E-3</c:v>
                </c:pt>
                <c:pt idx="14696" formatCode="0.00E+00">
                  <c:v>5.4386299999999999E-3</c:v>
                </c:pt>
                <c:pt idx="14697" formatCode="0.00E+00">
                  <c:v>5.3916900000000002E-3</c:v>
                </c:pt>
                <c:pt idx="14698" formatCode="0.00E+00">
                  <c:v>5.3441900000000004E-3</c:v>
                </c:pt>
                <c:pt idx="14699" formatCode="0.00E+00">
                  <c:v>5.2961700000000002E-3</c:v>
                </c:pt>
                <c:pt idx="14700" formatCode="0.00E+00">
                  <c:v>5.2476500000000004E-3</c:v>
                </c:pt>
                <c:pt idx="14701" formatCode="0.00E+00">
                  <c:v>5.1986899999999997E-3</c:v>
                </c:pt>
                <c:pt idx="14702" formatCode="0.00E+00">
                  <c:v>5.1493499999999996E-3</c:v>
                </c:pt>
                <c:pt idx="14703" formatCode="0.00E+00">
                  <c:v>5.0997000000000004E-3</c:v>
                </c:pt>
                <c:pt idx="14704" formatCode="0.00E+00">
                  <c:v>5.0498100000000001E-3</c:v>
                </c:pt>
                <c:pt idx="14705" formatCode="0.00E+00">
                  <c:v>4.9997100000000001E-3</c:v>
                </c:pt>
                <c:pt idx="14706" formatCode="0.00E+00">
                  <c:v>4.9494700000000001E-3</c:v>
                </c:pt>
                <c:pt idx="14707" formatCode="0.00E+00">
                  <c:v>4.8991499999999997E-3</c:v>
                </c:pt>
                <c:pt idx="14708" formatCode="0.00E+00">
                  <c:v>4.8488200000000002E-3</c:v>
                </c:pt>
                <c:pt idx="14709" formatCode="0.00E+00">
                  <c:v>4.7985299999999996E-3</c:v>
                </c:pt>
                <c:pt idx="14710" formatCode="0.00E+00">
                  <c:v>4.7483100000000004E-3</c:v>
                </c:pt>
                <c:pt idx="14711" formatCode="0.00E+00">
                  <c:v>4.6981899999999997E-3</c:v>
                </c:pt>
                <c:pt idx="14712" formatCode="0.00E+00">
                  <c:v>4.6481400000000003E-3</c:v>
                </c:pt>
                <c:pt idx="14713" formatCode="0.00E+00">
                  <c:v>4.5981900000000003E-3</c:v>
                </c:pt>
                <c:pt idx="14714" formatCode="0.00E+00">
                  <c:v>4.5483299999999997E-3</c:v>
                </c:pt>
                <c:pt idx="14715" formatCode="0.00E+00">
                  <c:v>4.4986000000000002E-3</c:v>
                </c:pt>
                <c:pt idx="14716" formatCode="0.00E+00">
                  <c:v>4.4490299999999997E-3</c:v>
                </c:pt>
                <c:pt idx="14717" formatCode="0.00E+00">
                  <c:v>4.3996399999999998E-3</c:v>
                </c:pt>
                <c:pt idx="14718" formatCode="0.00E+00">
                  <c:v>4.3504800000000003E-3</c:v>
                </c:pt>
                <c:pt idx="14719" formatCode="0.00E+00">
                  <c:v>4.3015800000000002E-3</c:v>
                </c:pt>
                <c:pt idx="14720" formatCode="0.00E+00">
                  <c:v>4.2529400000000002E-3</c:v>
                </c:pt>
                <c:pt idx="14721" formatCode="0.00E+00">
                  <c:v>4.2045499999999996E-3</c:v>
                </c:pt>
                <c:pt idx="14722" formatCode="0.00E+00">
                  <c:v>4.1563900000000003E-3</c:v>
                </c:pt>
                <c:pt idx="14723" formatCode="0.00E+00">
                  <c:v>4.1084700000000004E-3</c:v>
                </c:pt>
                <c:pt idx="14724" formatCode="0.00E+00">
                  <c:v>4.0608199999999997E-3</c:v>
                </c:pt>
                <c:pt idx="14725" formatCode="0.00E+00">
                  <c:v>4.0134899999999998E-3</c:v>
                </c:pt>
                <c:pt idx="14726" formatCode="0.00E+00">
                  <c:v>3.9665300000000002E-3</c:v>
                </c:pt>
                <c:pt idx="14727" formatCode="0.00E+00">
                  <c:v>3.9199700000000001E-3</c:v>
                </c:pt>
                <c:pt idx="14728" formatCode="0.00E+00">
                  <c:v>3.87383E-3</c:v>
                </c:pt>
                <c:pt idx="14729" formatCode="0.00E+00">
                  <c:v>3.82811E-3</c:v>
                </c:pt>
                <c:pt idx="14730" formatCode="0.00E+00">
                  <c:v>3.7827999999999998E-3</c:v>
                </c:pt>
                <c:pt idx="14731" formatCode="0.00E+00">
                  <c:v>3.7379100000000001E-3</c:v>
                </c:pt>
                <c:pt idx="14732" formatCode="0.00E+00">
                  <c:v>3.6934300000000002E-3</c:v>
                </c:pt>
                <c:pt idx="14733" formatCode="0.00E+00">
                  <c:v>3.6493599999999999E-3</c:v>
                </c:pt>
                <c:pt idx="14734" formatCode="0.00E+00">
                  <c:v>3.6056899999999999E-3</c:v>
                </c:pt>
                <c:pt idx="14735" formatCode="0.00E+00">
                  <c:v>3.5623999999999999E-3</c:v>
                </c:pt>
                <c:pt idx="14736" formatCode="0.00E+00">
                  <c:v>3.5194599999999999E-3</c:v>
                </c:pt>
                <c:pt idx="14737" formatCode="0.00E+00">
                  <c:v>3.47687E-3</c:v>
                </c:pt>
                <c:pt idx="14738" formatCode="0.00E+00">
                  <c:v>3.4346200000000002E-3</c:v>
                </c:pt>
                <c:pt idx="14739" formatCode="0.00E+00">
                  <c:v>3.3927200000000001E-3</c:v>
                </c:pt>
                <c:pt idx="14740" formatCode="0.00E+00">
                  <c:v>3.35119E-3</c:v>
                </c:pt>
                <c:pt idx="14741" formatCode="0.00E+00">
                  <c:v>3.31007E-3</c:v>
                </c:pt>
                <c:pt idx="14742" formatCode="0.00E+00">
                  <c:v>3.2693499999999999E-3</c:v>
                </c:pt>
                <c:pt idx="14743" formatCode="0.00E+00">
                  <c:v>3.2289799999999998E-3</c:v>
                </c:pt>
                <c:pt idx="14744" formatCode="0.00E+00">
                  <c:v>3.1889000000000002E-3</c:v>
                </c:pt>
                <c:pt idx="14745" formatCode="0.00E+00">
                  <c:v>3.14913E-3</c:v>
                </c:pt>
                <c:pt idx="14746" formatCode="0.00E+00">
                  <c:v>3.1096800000000001E-3</c:v>
                </c:pt>
                <c:pt idx="14747" formatCode="0.00E+00">
                  <c:v>3.0705799999999998E-3</c:v>
                </c:pt>
                <c:pt idx="14748" formatCode="0.00E+00">
                  <c:v>3.0318300000000001E-3</c:v>
                </c:pt>
                <c:pt idx="14749" formatCode="0.00E+00">
                  <c:v>2.9934200000000001E-3</c:v>
                </c:pt>
                <c:pt idx="14750" formatCode="0.00E+00">
                  <c:v>2.9553600000000002E-3</c:v>
                </c:pt>
                <c:pt idx="14751" formatCode="0.00E+00">
                  <c:v>2.9176599999999999E-3</c:v>
                </c:pt>
                <c:pt idx="14752" formatCode="0.00E+00">
                  <c:v>2.8803000000000001E-3</c:v>
                </c:pt>
                <c:pt idx="14753" formatCode="0.00E+00">
                  <c:v>2.8432900000000001E-3</c:v>
                </c:pt>
                <c:pt idx="14754" formatCode="0.00E+00">
                  <c:v>2.8066499999999999E-3</c:v>
                </c:pt>
                <c:pt idx="14755" formatCode="0.00E+00">
                  <c:v>2.7704299999999999E-3</c:v>
                </c:pt>
                <c:pt idx="14756" formatCode="0.00E+00">
                  <c:v>2.7346699999999998E-3</c:v>
                </c:pt>
                <c:pt idx="14757" formatCode="0.00E+00">
                  <c:v>2.6993899999999999E-3</c:v>
                </c:pt>
                <c:pt idx="14758" formatCode="0.00E+00">
                  <c:v>2.6646299999999999E-3</c:v>
                </c:pt>
                <c:pt idx="14759" formatCode="0.00E+00">
                  <c:v>2.63043E-3</c:v>
                </c:pt>
                <c:pt idx="14760" formatCode="0.00E+00">
                  <c:v>2.5968200000000001E-3</c:v>
                </c:pt>
                <c:pt idx="14761" formatCode="0.00E+00">
                  <c:v>2.5637799999999999E-3</c:v>
                </c:pt>
                <c:pt idx="14762" formatCode="0.00E+00">
                  <c:v>2.5312799999999999E-3</c:v>
                </c:pt>
                <c:pt idx="14763" formatCode="0.00E+00">
                  <c:v>2.4993099999999998E-3</c:v>
                </c:pt>
                <c:pt idx="14764" formatCode="0.00E+00">
                  <c:v>2.4678500000000002E-3</c:v>
                </c:pt>
                <c:pt idx="14765" formatCode="0.00E+00">
                  <c:v>2.43691E-3</c:v>
                </c:pt>
                <c:pt idx="14766" formatCode="0.00E+00">
                  <c:v>2.4064799999999999E-3</c:v>
                </c:pt>
                <c:pt idx="14767" formatCode="0.00E+00">
                  <c:v>2.3765499999999998E-3</c:v>
                </c:pt>
                <c:pt idx="14768" formatCode="0.00E+00">
                  <c:v>2.3471400000000002E-3</c:v>
                </c:pt>
                <c:pt idx="14769" formatCode="0.00E+00">
                  <c:v>2.3183100000000001E-3</c:v>
                </c:pt>
                <c:pt idx="14770" formatCode="0.00E+00">
                  <c:v>2.2900899999999998E-3</c:v>
                </c:pt>
                <c:pt idx="14771" formatCode="0.00E+00">
                  <c:v>2.2624799999999999E-3</c:v>
                </c:pt>
                <c:pt idx="14772" formatCode="0.00E+00">
                  <c:v>2.2354499999999999E-3</c:v>
                </c:pt>
                <c:pt idx="14773" formatCode="0.00E+00">
                  <c:v>2.209E-3</c:v>
                </c:pt>
                <c:pt idx="14774" formatCode="0.00E+00">
                  <c:v>2.1831300000000001E-3</c:v>
                </c:pt>
                <c:pt idx="14775" formatCode="0.00E+00">
                  <c:v>2.1578700000000001E-3</c:v>
                </c:pt>
                <c:pt idx="14776" formatCode="0.00E+00">
                  <c:v>2.1332399999999998E-3</c:v>
                </c:pt>
                <c:pt idx="14777" formatCode="0.00E+00">
                  <c:v>2.1092799999999998E-3</c:v>
                </c:pt>
                <c:pt idx="14778" formatCode="0.00E+00">
                  <c:v>2.0860100000000001E-3</c:v>
                </c:pt>
                <c:pt idx="14779" formatCode="0.00E+00">
                  <c:v>2.06347E-3</c:v>
                </c:pt>
                <c:pt idx="14780" formatCode="0.00E+00">
                  <c:v>2.0416499999999999E-3</c:v>
                </c:pt>
                <c:pt idx="14781" formatCode="0.00E+00">
                  <c:v>2.0205000000000002E-3</c:v>
                </c:pt>
                <c:pt idx="14782" formatCode="0.00E+00">
                  <c:v>2.00001E-3</c:v>
                </c:pt>
                <c:pt idx="14783" formatCode="0.00E+00">
                  <c:v>1.9801900000000002E-3</c:v>
                </c:pt>
                <c:pt idx="14784" formatCode="0.00E+00">
                  <c:v>1.9610999999999999E-3</c:v>
                </c:pt>
                <c:pt idx="14785" formatCode="0.00E+00">
                  <c:v>1.94275E-3</c:v>
                </c:pt>
                <c:pt idx="14786" formatCode="0.00E+00">
                  <c:v>1.9251800000000001E-3</c:v>
                </c:pt>
                <c:pt idx="14787" formatCode="0.00E+00">
                  <c:v>1.90844E-3</c:v>
                </c:pt>
                <c:pt idx="14788" formatCode="0.00E+00">
                  <c:v>1.8925599999999999E-3</c:v>
                </c:pt>
                <c:pt idx="14789" formatCode="0.00E+00">
                  <c:v>1.87754E-3</c:v>
                </c:pt>
                <c:pt idx="14790" formatCode="0.00E+00">
                  <c:v>1.86337E-3</c:v>
                </c:pt>
                <c:pt idx="14791" formatCode="0.00E+00">
                  <c:v>1.8500599999999999E-3</c:v>
                </c:pt>
                <c:pt idx="14792" formatCode="0.00E+00">
                  <c:v>1.83767E-3</c:v>
                </c:pt>
                <c:pt idx="14793" formatCode="0.00E+00">
                  <c:v>1.82624E-3</c:v>
                </c:pt>
                <c:pt idx="14794" formatCode="0.00E+00">
                  <c:v>1.8158899999999999E-3</c:v>
                </c:pt>
                <c:pt idx="14795" formatCode="0.00E+00">
                  <c:v>1.8067300000000001E-3</c:v>
                </c:pt>
                <c:pt idx="14796" formatCode="0.00E+00">
                  <c:v>1.7986899999999999E-3</c:v>
                </c:pt>
                <c:pt idx="14797" formatCode="0.00E+00">
                  <c:v>1.7916399999999999E-3</c:v>
                </c:pt>
                <c:pt idx="14798" formatCode="0.00E+00">
                  <c:v>1.7855600000000001E-3</c:v>
                </c:pt>
                <c:pt idx="14799" formatCode="0.00E+00">
                  <c:v>1.78046E-3</c:v>
                </c:pt>
                <c:pt idx="14800" formatCode="0.00E+00">
                  <c:v>1.77637E-3</c:v>
                </c:pt>
                <c:pt idx="14801" formatCode="0.00E+00">
                  <c:v>1.7732500000000001E-3</c:v>
                </c:pt>
                <c:pt idx="14802" formatCode="0.00E+00">
                  <c:v>1.7711000000000001E-3</c:v>
                </c:pt>
                <c:pt idx="14803" formatCode="0.00E+00">
                  <c:v>1.7699E-3</c:v>
                </c:pt>
                <c:pt idx="14804" formatCode="0.00E+00">
                  <c:v>1.76968E-3</c:v>
                </c:pt>
                <c:pt idx="14805" formatCode="0.00E+00">
                  <c:v>1.77046E-3</c:v>
                </c:pt>
                <c:pt idx="14806" formatCode="0.00E+00">
                  <c:v>1.77228E-3</c:v>
                </c:pt>
                <c:pt idx="14807" formatCode="0.00E+00">
                  <c:v>1.77513E-3</c:v>
                </c:pt>
                <c:pt idx="14808" formatCode="0.00E+00">
                  <c:v>1.7790099999999999E-3</c:v>
                </c:pt>
                <c:pt idx="14809" formatCode="0.00E+00">
                  <c:v>1.78392E-3</c:v>
                </c:pt>
                <c:pt idx="14810" formatCode="0.00E+00">
                  <c:v>1.78987E-3</c:v>
                </c:pt>
                <c:pt idx="14811" formatCode="0.00E+00">
                  <c:v>1.79686E-3</c:v>
                </c:pt>
                <c:pt idx="14812" formatCode="0.00E+00">
                  <c:v>1.8049100000000001E-3</c:v>
                </c:pt>
                <c:pt idx="14813" formatCode="0.00E+00">
                  <c:v>1.81401E-3</c:v>
                </c:pt>
                <c:pt idx="14814" formatCode="0.00E+00">
                  <c:v>1.8241399999999999E-3</c:v>
                </c:pt>
                <c:pt idx="14815" formatCode="0.00E+00">
                  <c:v>1.8352900000000001E-3</c:v>
                </c:pt>
                <c:pt idx="14816" formatCode="0.00E+00">
                  <c:v>1.84749E-3</c:v>
                </c:pt>
                <c:pt idx="14817" formatCode="0.00E+00">
                  <c:v>1.86075E-3</c:v>
                </c:pt>
                <c:pt idx="14818" formatCode="0.00E+00">
                  <c:v>1.8750800000000001E-3</c:v>
                </c:pt>
                <c:pt idx="14819" formatCode="0.00E+00">
                  <c:v>1.89051E-3</c:v>
                </c:pt>
                <c:pt idx="14820" formatCode="0.00E+00">
                  <c:v>1.9070599999999999E-3</c:v>
                </c:pt>
                <c:pt idx="14821" formatCode="0.00E+00">
                  <c:v>1.92475E-3</c:v>
                </c:pt>
                <c:pt idx="14822" formatCode="0.00E+00">
                  <c:v>1.9435500000000001E-3</c:v>
                </c:pt>
                <c:pt idx="14823" formatCode="0.00E+00">
                  <c:v>1.9634399999999999E-3</c:v>
                </c:pt>
                <c:pt idx="14824" formatCode="0.00E+00">
                  <c:v>1.9843600000000001E-3</c:v>
                </c:pt>
                <c:pt idx="14825" formatCode="0.00E+00">
                  <c:v>2.0062700000000001E-3</c:v>
                </c:pt>
                <c:pt idx="14826" formatCode="0.00E+00">
                  <c:v>2.0291599999999999E-3</c:v>
                </c:pt>
                <c:pt idx="14827" formatCode="0.00E+00">
                  <c:v>2.05302E-3</c:v>
                </c:pt>
                <c:pt idx="14828" formatCode="0.00E+00">
                  <c:v>2.0778300000000001E-3</c:v>
                </c:pt>
                <c:pt idx="14829" formatCode="0.00E+00">
                  <c:v>2.1035799999999999E-3</c:v>
                </c:pt>
                <c:pt idx="14830" formatCode="0.00E+00">
                  <c:v>2.1302199999999999E-3</c:v>
                </c:pt>
                <c:pt idx="14831" formatCode="0.00E+00">
                  <c:v>2.1577200000000001E-3</c:v>
                </c:pt>
                <c:pt idx="14832" formatCode="0.00E+00">
                  <c:v>2.1860400000000002E-3</c:v>
                </c:pt>
                <c:pt idx="14833" formatCode="0.00E+00">
                  <c:v>2.2151599999999999E-3</c:v>
                </c:pt>
                <c:pt idx="14834" formatCode="0.00E+00">
                  <c:v>2.2450700000000001E-3</c:v>
                </c:pt>
                <c:pt idx="14835" formatCode="0.00E+00">
                  <c:v>2.2757400000000001E-3</c:v>
                </c:pt>
                <c:pt idx="14836" formatCode="0.00E+00">
                  <c:v>2.3072000000000001E-3</c:v>
                </c:pt>
                <c:pt idx="14837" formatCode="0.00E+00">
                  <c:v>2.3394700000000002E-3</c:v>
                </c:pt>
                <c:pt idx="14838" formatCode="0.00E+00">
                  <c:v>2.3725399999999998E-3</c:v>
                </c:pt>
                <c:pt idx="14839" formatCode="0.00E+00">
                  <c:v>2.4063600000000002E-3</c:v>
                </c:pt>
                <c:pt idx="14840" formatCode="0.00E+00">
                  <c:v>2.44086E-3</c:v>
                </c:pt>
                <c:pt idx="14841" formatCode="0.00E+00">
                  <c:v>2.47599E-3</c:v>
                </c:pt>
                <c:pt idx="14842" formatCode="0.00E+00">
                  <c:v>2.5117199999999998E-3</c:v>
                </c:pt>
                <c:pt idx="14843" formatCode="0.00E+00">
                  <c:v>2.5480799999999999E-3</c:v>
                </c:pt>
                <c:pt idx="14844" formatCode="0.00E+00">
                  <c:v>2.58515E-3</c:v>
                </c:pt>
                <c:pt idx="14845" formatCode="0.00E+00">
                  <c:v>2.62298E-3</c:v>
                </c:pt>
                <c:pt idx="14846" formatCode="0.00E+00">
                  <c:v>2.6614299999999998E-3</c:v>
                </c:pt>
                <c:pt idx="14847" formatCode="0.00E+00">
                  <c:v>2.70032E-3</c:v>
                </c:pt>
                <c:pt idx="14848" formatCode="0.00E+00">
                  <c:v>2.7395200000000001E-3</c:v>
                </c:pt>
                <c:pt idx="14849" formatCode="0.00E+00">
                  <c:v>2.77903E-3</c:v>
                </c:pt>
                <c:pt idx="14850" formatCode="0.00E+00">
                  <c:v>2.8187899999999998E-3</c:v>
                </c:pt>
                <c:pt idx="14851" formatCode="0.00E+00">
                  <c:v>2.8587399999999998E-3</c:v>
                </c:pt>
                <c:pt idx="14852" formatCode="0.00E+00">
                  <c:v>2.8988299999999998E-3</c:v>
                </c:pt>
                <c:pt idx="14853" formatCode="0.00E+00">
                  <c:v>2.9390100000000001E-3</c:v>
                </c:pt>
                <c:pt idx="14854" formatCode="0.00E+00">
                  <c:v>2.9792099999999999E-3</c:v>
                </c:pt>
                <c:pt idx="14855" formatCode="0.00E+00">
                  <c:v>3.0193799999999999E-3</c:v>
                </c:pt>
                <c:pt idx="14856" formatCode="0.00E+00">
                  <c:v>3.05946E-3</c:v>
                </c:pt>
                <c:pt idx="14857" formatCode="0.00E+00">
                  <c:v>3.0993800000000001E-3</c:v>
                </c:pt>
                <c:pt idx="14858" formatCode="0.00E+00">
                  <c:v>3.1390699999999999E-3</c:v>
                </c:pt>
                <c:pt idx="14859" formatCode="0.00E+00">
                  <c:v>3.1784600000000001E-3</c:v>
                </c:pt>
                <c:pt idx="14860" formatCode="0.00E+00">
                  <c:v>3.2174700000000001E-3</c:v>
                </c:pt>
                <c:pt idx="14861" formatCode="0.00E+00">
                  <c:v>3.2560599999999999E-3</c:v>
                </c:pt>
                <c:pt idx="14862" formatCode="0.00E+00">
                  <c:v>3.2941699999999999E-3</c:v>
                </c:pt>
                <c:pt idx="14863" formatCode="0.00E+00">
                  <c:v>3.3317400000000001E-3</c:v>
                </c:pt>
                <c:pt idx="14864" formatCode="0.00E+00">
                  <c:v>3.3687299999999999E-3</c:v>
                </c:pt>
                <c:pt idx="14865" formatCode="0.00E+00">
                  <c:v>3.4051300000000001E-3</c:v>
                </c:pt>
                <c:pt idx="14866" formatCode="0.00E+00">
                  <c:v>3.4409100000000001E-3</c:v>
                </c:pt>
                <c:pt idx="14867" formatCode="0.00E+00">
                  <c:v>3.4760400000000001E-3</c:v>
                </c:pt>
                <c:pt idx="14868" formatCode="0.00E+00">
                  <c:v>3.5104400000000001E-3</c:v>
                </c:pt>
                <c:pt idx="14869" formatCode="0.00E+00">
                  <c:v>3.5440200000000002E-3</c:v>
                </c:pt>
                <c:pt idx="14870" formatCode="0.00E+00">
                  <c:v>3.5767199999999998E-3</c:v>
                </c:pt>
                <c:pt idx="14871" formatCode="0.00E+00">
                  <c:v>3.60852E-3</c:v>
                </c:pt>
                <c:pt idx="14872" formatCode="0.00E+00">
                  <c:v>3.63935E-3</c:v>
                </c:pt>
                <c:pt idx="14873" formatCode="0.00E+00">
                  <c:v>3.66913E-3</c:v>
                </c:pt>
                <c:pt idx="14874" formatCode="0.00E+00">
                  <c:v>3.69777E-3</c:v>
                </c:pt>
                <c:pt idx="14875" formatCode="0.00E+00">
                  <c:v>3.7252100000000001E-3</c:v>
                </c:pt>
                <c:pt idx="14876" formatCode="0.00E+00">
                  <c:v>3.7513799999999999E-3</c:v>
                </c:pt>
                <c:pt idx="14877" formatCode="0.00E+00">
                  <c:v>3.7762400000000002E-3</c:v>
                </c:pt>
                <c:pt idx="14878" formatCode="0.00E+00">
                  <c:v>3.7996900000000001E-3</c:v>
                </c:pt>
                <c:pt idx="14879" formatCode="0.00E+00">
                  <c:v>3.8216499999999998E-3</c:v>
                </c:pt>
                <c:pt idx="14880" formatCode="0.00E+00">
                  <c:v>3.84206E-3</c:v>
                </c:pt>
                <c:pt idx="14881" formatCode="0.00E+00">
                  <c:v>3.8608800000000001E-3</c:v>
                </c:pt>
                <c:pt idx="14882" formatCode="0.00E+00">
                  <c:v>3.8780799999999999E-3</c:v>
                </c:pt>
                <c:pt idx="14883" formatCode="0.00E+00">
                  <c:v>3.8935799999999998E-3</c:v>
                </c:pt>
                <c:pt idx="14884" formatCode="0.00E+00">
                  <c:v>3.9072899999999999E-3</c:v>
                </c:pt>
                <c:pt idx="14885" formatCode="0.00E+00">
                  <c:v>3.9191499999999997E-3</c:v>
                </c:pt>
                <c:pt idx="14886" formatCode="0.00E+00">
                  <c:v>3.9291600000000001E-3</c:v>
                </c:pt>
                <c:pt idx="14887" formatCode="0.00E+00">
                  <c:v>3.9373000000000003E-3</c:v>
                </c:pt>
                <c:pt idx="14888" formatCode="0.00E+00">
                  <c:v>3.9435299999999998E-3</c:v>
                </c:pt>
                <c:pt idx="14889" formatCode="0.00E+00">
                  <c:v>3.9477899999999996E-3</c:v>
                </c:pt>
                <c:pt idx="14890" formatCode="0.00E+00">
                  <c:v>3.9500300000000002E-3</c:v>
                </c:pt>
                <c:pt idx="14891" formatCode="0.00E+00">
                  <c:v>3.9502000000000001E-3</c:v>
                </c:pt>
                <c:pt idx="14892" formatCode="0.00E+00">
                  <c:v>3.9482400000000004E-3</c:v>
                </c:pt>
                <c:pt idx="14893" formatCode="0.00E+00">
                  <c:v>3.9440999999999999E-3</c:v>
                </c:pt>
                <c:pt idx="14894" formatCode="0.00E+00">
                  <c:v>3.9377400000000003E-3</c:v>
                </c:pt>
                <c:pt idx="14895" formatCode="0.00E+00">
                  <c:v>3.9291100000000004E-3</c:v>
                </c:pt>
                <c:pt idx="14896" formatCode="0.00E+00">
                  <c:v>3.9181700000000003E-3</c:v>
                </c:pt>
                <c:pt idx="14897" formatCode="0.00E+00">
                  <c:v>3.9048799999999999E-3</c:v>
                </c:pt>
                <c:pt idx="14898" formatCode="0.00E+00">
                  <c:v>3.88924E-3</c:v>
                </c:pt>
                <c:pt idx="14899" formatCode="0.00E+00">
                  <c:v>3.8712199999999999E-3</c:v>
                </c:pt>
                <c:pt idx="14900" formatCode="0.00E+00">
                  <c:v>3.8508399999999999E-3</c:v>
                </c:pt>
                <c:pt idx="14901" formatCode="0.00E+00">
                  <c:v>3.8280699999999998E-3</c:v>
                </c:pt>
                <c:pt idx="14902" formatCode="0.00E+00">
                  <c:v>3.8029100000000001E-3</c:v>
                </c:pt>
                <c:pt idx="14903" formatCode="0.00E+00">
                  <c:v>3.7753499999999998E-3</c:v>
                </c:pt>
                <c:pt idx="14904" formatCode="0.00E+00">
                  <c:v>3.7453999999999999E-3</c:v>
                </c:pt>
                <c:pt idx="14905" formatCode="0.00E+00">
                  <c:v>3.7130900000000001E-3</c:v>
                </c:pt>
                <c:pt idx="14906" formatCode="0.00E+00">
                  <c:v>3.67841E-3</c:v>
                </c:pt>
                <c:pt idx="14907" formatCode="0.00E+00">
                  <c:v>3.6413299999999999E-3</c:v>
                </c:pt>
                <c:pt idx="14908" formatCode="0.00E+00">
                  <c:v>3.6018600000000001E-3</c:v>
                </c:pt>
                <c:pt idx="14909" formatCode="0.00E+00">
                  <c:v>3.5599999999999998E-3</c:v>
                </c:pt>
                <c:pt idx="14910" formatCode="0.00E+00">
                  <c:v>3.51579E-3</c:v>
                </c:pt>
                <c:pt idx="14911" formatCode="0.00E+00">
                  <c:v>3.46927E-3</c:v>
                </c:pt>
                <c:pt idx="14912" formatCode="0.00E+00">
                  <c:v>3.4204600000000002E-3</c:v>
                </c:pt>
                <c:pt idx="14913" formatCode="0.00E+00">
                  <c:v>3.3693799999999999E-3</c:v>
                </c:pt>
                <c:pt idx="14914" formatCode="0.00E+00">
                  <c:v>3.3160799999999999E-3</c:v>
                </c:pt>
                <c:pt idx="14915" formatCode="0.00E+00">
                  <c:v>3.2606200000000001E-3</c:v>
                </c:pt>
                <c:pt idx="14916" formatCode="0.00E+00">
                  <c:v>3.2030700000000001E-3</c:v>
                </c:pt>
                <c:pt idx="14917" formatCode="0.00E+00">
                  <c:v>3.1434900000000001E-3</c:v>
                </c:pt>
                <c:pt idx="14918" formatCode="0.00E+00">
                  <c:v>3.0818899999999999E-3</c:v>
                </c:pt>
                <c:pt idx="14919" formatCode="0.00E+00">
                  <c:v>3.01827E-3</c:v>
                </c:pt>
                <c:pt idx="14920" formatCode="0.00E+00">
                  <c:v>2.9526999999999999E-3</c:v>
                </c:pt>
                <c:pt idx="14921" formatCode="0.00E+00">
                  <c:v>2.8852600000000002E-3</c:v>
                </c:pt>
                <c:pt idx="14922" formatCode="0.00E+00">
                  <c:v>2.81599E-3</c:v>
                </c:pt>
                <c:pt idx="14923" formatCode="0.00E+00">
                  <c:v>2.74493E-3</c:v>
                </c:pt>
                <c:pt idx="14924" formatCode="0.00E+00">
                  <c:v>2.6721100000000001E-3</c:v>
                </c:pt>
                <c:pt idx="14925" formatCode="0.00E+00">
                  <c:v>2.5975999999999998E-3</c:v>
                </c:pt>
                <c:pt idx="14926" formatCode="0.00E+00">
                  <c:v>2.5214500000000002E-3</c:v>
                </c:pt>
                <c:pt idx="14927" formatCode="0.00E+00">
                  <c:v>2.4437500000000002E-3</c:v>
                </c:pt>
                <c:pt idx="14928" formatCode="0.00E+00">
                  <c:v>2.3645599999999999E-3</c:v>
                </c:pt>
                <c:pt idx="14929" formatCode="0.00E+00">
                  <c:v>2.2839399999999999E-3</c:v>
                </c:pt>
                <c:pt idx="14930" formatCode="0.00E+00">
                  <c:v>2.2019499999999998E-3</c:v>
                </c:pt>
                <c:pt idx="14931" formatCode="0.00E+00">
                  <c:v>2.1186999999999998E-3</c:v>
                </c:pt>
                <c:pt idx="14932" formatCode="0.00E+00">
                  <c:v>2.0342699999999999E-3</c:v>
                </c:pt>
                <c:pt idx="14933" formatCode="0.00E+00">
                  <c:v>1.9487700000000001E-3</c:v>
                </c:pt>
                <c:pt idx="14934" formatCode="0.00E+00">
                  <c:v>1.86225E-3</c:v>
                </c:pt>
                <c:pt idx="14935" formatCode="0.00E+00">
                  <c:v>1.7748099999999999E-3</c:v>
                </c:pt>
                <c:pt idx="14936" formatCode="0.00E+00">
                  <c:v>1.6865599999999999E-3</c:v>
                </c:pt>
                <c:pt idx="14937" formatCode="0.00E+00">
                  <c:v>1.5976E-3</c:v>
                </c:pt>
                <c:pt idx="14938" formatCode="0.00E+00">
                  <c:v>1.5079900000000001E-3</c:v>
                </c:pt>
                <c:pt idx="14939" formatCode="0.00E+00">
                  <c:v>1.41782E-3</c:v>
                </c:pt>
                <c:pt idx="14940" formatCode="0.00E+00">
                  <c:v>1.32715E-3</c:v>
                </c:pt>
                <c:pt idx="14941" formatCode="0.00E+00">
                  <c:v>1.2361E-3</c:v>
                </c:pt>
                <c:pt idx="14942" formatCode="0.00E+00">
                  <c:v>1.1447499999999999E-3</c:v>
                </c:pt>
                <c:pt idx="14943" formatCode="0.00E+00">
                  <c:v>1.0531900000000001E-3</c:v>
                </c:pt>
                <c:pt idx="14944" formatCode="0.00E+00">
                  <c:v>9.6150499999999998E-4</c:v>
                </c:pt>
                <c:pt idx="14945" formatCode="0.00E+00">
                  <c:v>8.6976299999999996E-4</c:v>
                </c:pt>
                <c:pt idx="14946" formatCode="0.00E+00">
                  <c:v>7.78052E-4</c:v>
                </c:pt>
                <c:pt idx="14947" formatCode="0.00E+00">
                  <c:v>6.8646799999999997E-4</c:v>
                </c:pt>
                <c:pt idx="14948" formatCode="0.00E+00">
                  <c:v>5.9511600000000003E-4</c:v>
                </c:pt>
                <c:pt idx="14949" formatCode="0.00E+00">
                  <c:v>5.0410699999999995E-4</c:v>
                </c:pt>
                <c:pt idx="14950" formatCode="0.00E+00">
                  <c:v>4.1354500000000003E-4</c:v>
                </c:pt>
                <c:pt idx="14951" formatCode="0.00E+00">
                  <c:v>3.2351400000000001E-4</c:v>
                </c:pt>
                <c:pt idx="14952" formatCode="0.00E+00">
                  <c:v>2.3409700000000001E-4</c:v>
                </c:pt>
                <c:pt idx="14953" formatCode="0.00E+00">
                  <c:v>1.45389E-4</c:v>
                </c:pt>
                <c:pt idx="14954" formatCode="0.00E+00">
                  <c:v>5.7508900000000001E-5</c:v>
                </c:pt>
                <c:pt idx="14955" formatCode="0.00E+00">
                  <c:v>-2.9429800000000001E-5</c:v>
                </c:pt>
                <c:pt idx="14956" formatCode="0.00E+00">
                  <c:v>-1.15345E-4</c:v>
                </c:pt>
                <c:pt idx="14957" formatCode="0.00E+00">
                  <c:v>-2.0018100000000001E-4</c:v>
                </c:pt>
                <c:pt idx="14958" formatCode="0.00E+00">
                  <c:v>-2.8386999999999998E-4</c:v>
                </c:pt>
                <c:pt idx="14959" formatCode="0.00E+00">
                  <c:v>-3.6631899999999999E-4</c:v>
                </c:pt>
                <c:pt idx="14960" formatCode="0.00E+00">
                  <c:v>-4.47429E-4</c:v>
                </c:pt>
                <c:pt idx="14961" formatCode="0.00E+00">
                  <c:v>-5.2710500000000004E-4</c:v>
                </c:pt>
                <c:pt idx="14962" formatCode="0.00E+00">
                  <c:v>-6.0524199999999998E-4</c:v>
                </c:pt>
                <c:pt idx="14963" formatCode="0.00E+00">
                  <c:v>-6.8176E-4</c:v>
                </c:pt>
                <c:pt idx="14964" formatCode="0.00E+00">
                  <c:v>-7.5660600000000005E-4</c:v>
                </c:pt>
                <c:pt idx="14965" formatCode="0.00E+00">
                  <c:v>-8.2972500000000002E-4</c:v>
                </c:pt>
                <c:pt idx="14966" formatCode="0.00E+00">
                  <c:v>-9.0102699999999999E-4</c:v>
                </c:pt>
                <c:pt idx="14967" formatCode="0.00E+00">
                  <c:v>-9.7041E-4</c:v>
                </c:pt>
                <c:pt idx="14968" formatCode="0.00E+00">
                  <c:v>-1.0378E-3</c:v>
                </c:pt>
                <c:pt idx="14969" formatCode="0.00E+00">
                  <c:v>-1.1031400000000001E-3</c:v>
                </c:pt>
                <c:pt idx="14970" formatCode="0.00E+00">
                  <c:v>-1.16636E-3</c:v>
                </c:pt>
                <c:pt idx="14971" formatCode="0.00E+00">
                  <c:v>-1.22737E-3</c:v>
                </c:pt>
                <c:pt idx="14972" formatCode="0.00E+00">
                  <c:v>-1.2861299999999999E-3</c:v>
                </c:pt>
                <c:pt idx="14973" formatCode="0.00E+00">
                  <c:v>-1.3425799999999999E-3</c:v>
                </c:pt>
                <c:pt idx="14974" formatCode="0.00E+00">
                  <c:v>-1.39668E-3</c:v>
                </c:pt>
                <c:pt idx="14975" formatCode="0.00E+00">
                  <c:v>-1.4484000000000001E-3</c:v>
                </c:pt>
                <c:pt idx="14976" formatCode="0.00E+00">
                  <c:v>-1.4976799999999999E-3</c:v>
                </c:pt>
                <c:pt idx="14977" formatCode="0.00E+00">
                  <c:v>-1.5444600000000001E-3</c:v>
                </c:pt>
                <c:pt idx="14978" formatCode="0.00E+00">
                  <c:v>-1.58869E-3</c:v>
                </c:pt>
                <c:pt idx="14979" formatCode="0.00E+00">
                  <c:v>-1.6303299999999999E-3</c:v>
                </c:pt>
                <c:pt idx="14980" formatCode="0.00E+00">
                  <c:v>-1.66935E-3</c:v>
                </c:pt>
                <c:pt idx="14981" formatCode="0.00E+00">
                  <c:v>-1.70571E-3</c:v>
                </c:pt>
                <c:pt idx="14982" formatCode="0.00E+00">
                  <c:v>-1.73935E-3</c:v>
                </c:pt>
                <c:pt idx="14983" formatCode="0.00E+00">
                  <c:v>-1.77024E-3</c:v>
                </c:pt>
                <c:pt idx="14984" formatCode="0.00E+00">
                  <c:v>-1.79835E-3</c:v>
                </c:pt>
                <c:pt idx="14985" formatCode="0.00E+00">
                  <c:v>-1.8236400000000001E-3</c:v>
                </c:pt>
                <c:pt idx="14986" formatCode="0.00E+00">
                  <c:v>-1.84611E-3</c:v>
                </c:pt>
                <c:pt idx="14987" formatCode="0.00E+00">
                  <c:v>-1.8657400000000001E-3</c:v>
                </c:pt>
                <c:pt idx="14988" formatCode="0.00E+00">
                  <c:v>-1.8825199999999999E-3</c:v>
                </c:pt>
                <c:pt idx="14989" formatCode="0.00E+00">
                  <c:v>-1.8964400000000001E-3</c:v>
                </c:pt>
                <c:pt idx="14990" formatCode="0.00E+00">
                  <c:v>-1.90752E-3</c:v>
                </c:pt>
                <c:pt idx="14991" formatCode="0.00E+00">
                  <c:v>-1.91574E-3</c:v>
                </c:pt>
                <c:pt idx="14992" formatCode="0.00E+00">
                  <c:v>-1.92111E-3</c:v>
                </c:pt>
                <c:pt idx="14993" formatCode="0.00E+00">
                  <c:v>-1.92363E-3</c:v>
                </c:pt>
                <c:pt idx="14994" formatCode="0.00E+00">
                  <c:v>-1.92329E-3</c:v>
                </c:pt>
                <c:pt idx="14995" formatCode="0.00E+00">
                  <c:v>-1.9200899999999999E-3</c:v>
                </c:pt>
                <c:pt idx="14996" formatCode="0.00E+00">
                  <c:v>-1.91405E-3</c:v>
                </c:pt>
                <c:pt idx="14997" formatCode="0.00E+00">
                  <c:v>-1.90519E-3</c:v>
                </c:pt>
                <c:pt idx="14998" formatCode="0.00E+00">
                  <c:v>-1.89354E-3</c:v>
                </c:pt>
                <c:pt idx="14999" formatCode="0.00E+00">
                  <c:v>-1.87911E-3</c:v>
                </c:pt>
                <c:pt idx="15000" formatCode="0.00E+00">
                  <c:v>-1.8619400000000001E-3</c:v>
                </c:pt>
                <c:pt idx="15001" formatCode="0.00E+00">
                  <c:v>-1.84205E-3</c:v>
                </c:pt>
                <c:pt idx="15002" formatCode="0.00E+00">
                  <c:v>-1.81949E-3</c:v>
                </c:pt>
                <c:pt idx="15003" formatCode="0.00E+00">
                  <c:v>-1.7943E-3</c:v>
                </c:pt>
                <c:pt idx="15004" formatCode="0.00E+00">
                  <c:v>-1.76651E-3</c:v>
                </c:pt>
                <c:pt idx="15005" formatCode="0.00E+00">
                  <c:v>-1.73616E-3</c:v>
                </c:pt>
                <c:pt idx="15006" formatCode="0.00E+00">
                  <c:v>-1.70331E-3</c:v>
                </c:pt>
                <c:pt idx="15007" formatCode="0.00E+00">
                  <c:v>-1.668E-3</c:v>
                </c:pt>
                <c:pt idx="15008" formatCode="0.00E+00">
                  <c:v>-1.6302999999999999E-3</c:v>
                </c:pt>
                <c:pt idx="15009" formatCode="0.00E+00">
                  <c:v>-1.5902799999999999E-3</c:v>
                </c:pt>
                <c:pt idx="15010" formatCode="0.00E+00">
                  <c:v>-1.5479700000000001E-3</c:v>
                </c:pt>
                <c:pt idx="15011" formatCode="0.00E+00">
                  <c:v>-1.5034499999999999E-3</c:v>
                </c:pt>
                <c:pt idx="15012" formatCode="0.00E+00">
                  <c:v>-1.45677E-3</c:v>
                </c:pt>
                <c:pt idx="15013" formatCode="0.00E+00">
                  <c:v>-1.40799E-3</c:v>
                </c:pt>
                <c:pt idx="15014" formatCode="0.00E+00">
                  <c:v>-1.3571900000000001E-3</c:v>
                </c:pt>
                <c:pt idx="15015" formatCode="0.00E+00">
                  <c:v>-1.30445E-3</c:v>
                </c:pt>
                <c:pt idx="15016" formatCode="0.00E+00">
                  <c:v>-1.24986E-3</c:v>
                </c:pt>
                <c:pt idx="15017" formatCode="0.00E+00">
                  <c:v>-1.1934700000000001E-3</c:v>
                </c:pt>
                <c:pt idx="15018" formatCode="0.00E+00">
                  <c:v>-1.1353699999999999E-3</c:v>
                </c:pt>
                <c:pt idx="15019" formatCode="0.00E+00">
                  <c:v>-1.07562E-3</c:v>
                </c:pt>
                <c:pt idx="15020" formatCode="0.00E+00">
                  <c:v>-1.01431E-3</c:v>
                </c:pt>
                <c:pt idx="15021" formatCode="0.00E+00">
                  <c:v>-9.5151399999999998E-4</c:v>
                </c:pt>
                <c:pt idx="15022" formatCode="0.00E+00">
                  <c:v>-8.8731599999999997E-4</c:v>
                </c:pt>
                <c:pt idx="15023" formatCode="0.00E+00">
                  <c:v>-8.2179400000000004E-4</c:v>
                </c:pt>
                <c:pt idx="15024" formatCode="0.00E+00">
                  <c:v>-7.5503600000000005E-4</c:v>
                </c:pt>
                <c:pt idx="15025" formatCode="0.00E+00">
                  <c:v>-6.8713200000000002E-4</c:v>
                </c:pt>
                <c:pt idx="15026" formatCode="0.00E+00">
                  <c:v>-6.1817100000000004E-4</c:v>
                </c:pt>
                <c:pt idx="15027" formatCode="0.00E+00">
                  <c:v>-5.4823600000000001E-4</c:v>
                </c:pt>
                <c:pt idx="15028" formatCode="0.00E+00">
                  <c:v>-4.7741400000000001E-4</c:v>
                </c:pt>
                <c:pt idx="15029" formatCode="0.00E+00">
                  <c:v>-4.0579499999999997E-4</c:v>
                </c:pt>
                <c:pt idx="15030" formatCode="0.00E+00">
                  <c:v>-3.33467E-4</c:v>
                </c:pt>
                <c:pt idx="15031" formatCode="0.00E+00">
                  <c:v>-2.6051299999999998E-4</c:v>
                </c:pt>
                <c:pt idx="15032" formatCode="0.00E+00">
                  <c:v>-1.8702399999999999E-4</c:v>
                </c:pt>
                <c:pt idx="15033" formatCode="0.00E+00">
                  <c:v>-1.1309799999999999E-4</c:v>
                </c:pt>
                <c:pt idx="15034" formatCode="0.00E+00">
                  <c:v>-3.8826099999999997E-5</c:v>
                </c:pt>
                <c:pt idx="15035" formatCode="0.00E+00">
                  <c:v>3.56966E-5</c:v>
                </c:pt>
                <c:pt idx="15036" formatCode="0.00E+00">
                  <c:v>1.10377E-4</c:v>
                </c:pt>
                <c:pt idx="15037" formatCode="0.00E+00">
                  <c:v>1.85126E-4</c:v>
                </c:pt>
                <c:pt idx="15038" formatCode="0.00E+00">
                  <c:v>2.5985100000000002E-4</c:v>
                </c:pt>
                <c:pt idx="15039" formatCode="0.00E+00">
                  <c:v>3.34455E-4</c:v>
                </c:pt>
                <c:pt idx="15040" formatCode="0.00E+00">
                  <c:v>4.0884200000000003E-4</c:v>
                </c:pt>
                <c:pt idx="15041" formatCode="0.00E+00">
                  <c:v>4.8291600000000001E-4</c:v>
                </c:pt>
                <c:pt idx="15042" formatCode="0.00E+00">
                  <c:v>5.5657799999999996E-4</c:v>
                </c:pt>
                <c:pt idx="15043" formatCode="0.00E+00">
                  <c:v>6.2974400000000001E-4</c:v>
                </c:pt>
                <c:pt idx="15044" formatCode="0.00E+00">
                  <c:v>7.0233299999999997E-4</c:v>
                </c:pt>
                <c:pt idx="15045" formatCode="0.00E+00">
                  <c:v>7.74258E-4</c:v>
                </c:pt>
                <c:pt idx="15046" formatCode="0.00E+00">
                  <c:v>8.4542799999999996E-4</c:v>
                </c:pt>
                <c:pt idx="15047" formatCode="0.00E+00">
                  <c:v>9.1576199999999998E-4</c:v>
                </c:pt>
                <c:pt idx="15048" formatCode="0.00E+00">
                  <c:v>9.8518E-4</c:v>
                </c:pt>
                <c:pt idx="15049" formatCode="0.00E+00">
                  <c:v>1.0536E-3</c:v>
                </c:pt>
                <c:pt idx="15050" formatCode="0.00E+00">
                  <c:v>1.12094E-3</c:v>
                </c:pt>
                <c:pt idx="15051" formatCode="0.00E+00">
                  <c:v>1.1871200000000001E-3</c:v>
                </c:pt>
                <c:pt idx="15052" formatCode="0.00E+00">
                  <c:v>1.25208E-3</c:v>
                </c:pt>
                <c:pt idx="15053" formatCode="0.00E+00">
                  <c:v>1.31573E-3</c:v>
                </c:pt>
                <c:pt idx="15054" formatCode="0.00E+00">
                  <c:v>1.3780000000000001E-3</c:v>
                </c:pt>
                <c:pt idx="15055" formatCode="0.00E+00">
                  <c:v>1.4388300000000001E-3</c:v>
                </c:pt>
                <c:pt idx="15056" formatCode="0.00E+00">
                  <c:v>1.49814E-3</c:v>
                </c:pt>
                <c:pt idx="15057" formatCode="0.00E+00">
                  <c:v>1.5558799999999999E-3</c:v>
                </c:pt>
                <c:pt idx="15058" formatCode="0.00E+00">
                  <c:v>1.6119800000000001E-3</c:v>
                </c:pt>
                <c:pt idx="15059" formatCode="0.00E+00">
                  <c:v>1.6663699999999999E-3</c:v>
                </c:pt>
                <c:pt idx="15060" formatCode="0.00E+00">
                  <c:v>1.719E-3</c:v>
                </c:pt>
                <c:pt idx="15061" formatCode="0.00E+00">
                  <c:v>1.7698200000000001E-3</c:v>
                </c:pt>
                <c:pt idx="15062" formatCode="0.00E+00">
                  <c:v>1.8187699999999999E-3</c:v>
                </c:pt>
                <c:pt idx="15063" formatCode="0.00E+00">
                  <c:v>1.8658100000000001E-3</c:v>
                </c:pt>
                <c:pt idx="15064" formatCode="0.00E+00">
                  <c:v>1.9108899999999999E-3</c:v>
                </c:pt>
                <c:pt idx="15065" formatCode="0.00E+00">
                  <c:v>1.9539700000000002E-3</c:v>
                </c:pt>
                <c:pt idx="15066" formatCode="0.00E+00">
                  <c:v>1.9950100000000002E-3</c:v>
                </c:pt>
                <c:pt idx="15067" formatCode="0.00E+00">
                  <c:v>2.03397E-3</c:v>
                </c:pt>
                <c:pt idx="15068" formatCode="0.00E+00">
                  <c:v>2.0708200000000001E-3</c:v>
                </c:pt>
                <c:pt idx="15069" formatCode="0.00E+00">
                  <c:v>2.10552E-3</c:v>
                </c:pt>
                <c:pt idx="15070" formatCode="0.00E+00">
                  <c:v>2.1380499999999998E-3</c:v>
                </c:pt>
                <c:pt idx="15071" formatCode="0.00E+00">
                  <c:v>2.1683800000000001E-3</c:v>
                </c:pt>
                <c:pt idx="15072" formatCode="0.00E+00">
                  <c:v>2.1964900000000002E-3</c:v>
                </c:pt>
                <c:pt idx="15073" formatCode="0.00E+00">
                  <c:v>2.22236E-3</c:v>
                </c:pt>
                <c:pt idx="15074" formatCode="0.00E+00">
                  <c:v>2.2459799999999999E-3</c:v>
                </c:pt>
                <c:pt idx="15075" formatCode="0.00E+00">
                  <c:v>2.2673300000000001E-3</c:v>
                </c:pt>
                <c:pt idx="15076" formatCode="0.00E+00">
                  <c:v>2.2864000000000001E-3</c:v>
                </c:pt>
                <c:pt idx="15077" formatCode="0.00E+00">
                  <c:v>2.3031900000000001E-3</c:v>
                </c:pt>
                <c:pt idx="15078" formatCode="0.00E+00">
                  <c:v>2.31767E-3</c:v>
                </c:pt>
                <c:pt idx="15079" formatCode="0.00E+00">
                  <c:v>2.3298699999999999E-3</c:v>
                </c:pt>
                <c:pt idx="15080" formatCode="0.00E+00">
                  <c:v>2.3397600000000002E-3</c:v>
                </c:pt>
                <c:pt idx="15081" formatCode="0.00E+00">
                  <c:v>2.3473700000000001E-3</c:v>
                </c:pt>
                <c:pt idx="15082" formatCode="0.00E+00">
                  <c:v>2.3526900000000002E-3</c:v>
                </c:pt>
                <c:pt idx="15083" formatCode="0.00E+00">
                  <c:v>2.3557299999999999E-3</c:v>
                </c:pt>
                <c:pt idx="15084" formatCode="0.00E+00">
                  <c:v>2.35651E-3</c:v>
                </c:pt>
                <c:pt idx="15085" formatCode="0.00E+00">
                  <c:v>2.3550300000000001E-3</c:v>
                </c:pt>
                <c:pt idx="15086" formatCode="0.00E+00">
                  <c:v>2.3513100000000001E-3</c:v>
                </c:pt>
                <c:pt idx="15087" formatCode="0.00E+00">
                  <c:v>2.3453800000000002E-3</c:v>
                </c:pt>
                <c:pt idx="15088" formatCode="0.00E+00">
                  <c:v>2.3372499999999999E-3</c:v>
                </c:pt>
                <c:pt idx="15089" formatCode="0.00E+00">
                  <c:v>2.3269300000000001E-3</c:v>
                </c:pt>
                <c:pt idx="15090" formatCode="0.00E+00">
                  <c:v>2.31446E-3</c:v>
                </c:pt>
                <c:pt idx="15091" formatCode="0.00E+00">
                  <c:v>2.29984E-3</c:v>
                </c:pt>
                <c:pt idx="15092" formatCode="0.00E+00">
                  <c:v>2.2831100000000001E-3</c:v>
                </c:pt>
                <c:pt idx="15093" formatCode="0.00E+00">
                  <c:v>2.2643099999999998E-3</c:v>
                </c:pt>
                <c:pt idx="15094" formatCode="0.00E+00">
                  <c:v>2.2434600000000001E-3</c:v>
                </c:pt>
                <c:pt idx="15095" formatCode="0.00E+00">
                  <c:v>2.2206000000000001E-3</c:v>
                </c:pt>
                <c:pt idx="15096" formatCode="0.00E+00">
                  <c:v>2.1957700000000001E-3</c:v>
                </c:pt>
                <c:pt idx="15097" formatCode="0.00E+00">
                  <c:v>2.1689999999999999E-3</c:v>
                </c:pt>
                <c:pt idx="15098" formatCode="0.00E+00">
                  <c:v>2.1403400000000001E-3</c:v>
                </c:pt>
                <c:pt idx="15099" formatCode="0.00E+00">
                  <c:v>2.10983E-3</c:v>
                </c:pt>
                <c:pt idx="15100" formatCode="0.00E+00">
                  <c:v>2.0775099999999999E-3</c:v>
                </c:pt>
                <c:pt idx="15101" formatCode="0.00E+00">
                  <c:v>2.0434300000000002E-3</c:v>
                </c:pt>
                <c:pt idx="15102" formatCode="0.00E+00">
                  <c:v>2.0076400000000002E-3</c:v>
                </c:pt>
                <c:pt idx="15103" formatCode="0.00E+00">
                  <c:v>1.9701900000000001E-3</c:v>
                </c:pt>
                <c:pt idx="15104" formatCode="0.00E+00">
                  <c:v>1.9311199999999999E-3</c:v>
                </c:pt>
                <c:pt idx="15105" formatCode="0.00E+00">
                  <c:v>1.8904900000000001E-3</c:v>
                </c:pt>
                <c:pt idx="15106" formatCode="0.00E+00">
                  <c:v>1.8483499999999999E-3</c:v>
                </c:pt>
                <c:pt idx="15107" formatCode="0.00E+00">
                  <c:v>1.8047499999999999E-3</c:v>
                </c:pt>
                <c:pt idx="15108" formatCode="0.00E+00">
                  <c:v>1.75976E-3</c:v>
                </c:pt>
                <c:pt idx="15109" formatCode="0.00E+00">
                  <c:v>1.7134299999999999E-3</c:v>
                </c:pt>
                <c:pt idx="15110" formatCode="0.00E+00">
                  <c:v>1.66581E-3</c:v>
                </c:pt>
                <c:pt idx="15111" formatCode="0.00E+00">
                  <c:v>1.61696E-3</c:v>
                </c:pt>
                <c:pt idx="15112" formatCode="0.00E+00">
                  <c:v>1.56694E-3</c:v>
                </c:pt>
                <c:pt idx="15113" formatCode="0.00E+00">
                  <c:v>1.51581E-3</c:v>
                </c:pt>
                <c:pt idx="15114" formatCode="0.00E+00">
                  <c:v>1.4636300000000001E-3</c:v>
                </c:pt>
                <c:pt idx="15115" formatCode="0.00E+00">
                  <c:v>1.41047E-3</c:v>
                </c:pt>
                <c:pt idx="15116" formatCode="0.00E+00">
                  <c:v>1.35637E-3</c:v>
                </c:pt>
                <c:pt idx="15117" formatCode="0.00E+00">
                  <c:v>1.30141E-3</c:v>
                </c:pt>
                <c:pt idx="15118" formatCode="0.00E+00">
                  <c:v>1.2456399999999999E-3</c:v>
                </c:pt>
                <c:pt idx="15119" formatCode="0.00E+00">
                  <c:v>1.1891200000000001E-3</c:v>
                </c:pt>
                <c:pt idx="15120" formatCode="0.00E+00">
                  <c:v>1.13192E-3</c:v>
                </c:pt>
                <c:pt idx="15121" formatCode="0.00E+00">
                  <c:v>1.0740999999999999E-3</c:v>
                </c:pt>
                <c:pt idx="15122" formatCode="0.00E+00">
                  <c:v>1.01571E-3</c:v>
                </c:pt>
                <c:pt idx="15123" formatCode="0.00E+00">
                  <c:v>9.5682700000000005E-4</c:v>
                </c:pt>
                <c:pt idx="15124" formatCode="0.00E+00">
                  <c:v>8.9750099999999998E-4</c:v>
                </c:pt>
                <c:pt idx="15125" formatCode="0.00E+00">
                  <c:v>8.3779500000000001E-4</c:v>
                </c:pt>
                <c:pt idx="15126" formatCode="0.00E+00">
                  <c:v>7.7776799999999997E-4</c:v>
                </c:pt>
                <c:pt idx="15127" formatCode="0.00E+00">
                  <c:v>7.1748000000000005E-4</c:v>
                </c:pt>
                <c:pt idx="15128" formatCode="0.00E+00">
                  <c:v>6.5698999999999998E-4</c:v>
                </c:pt>
                <c:pt idx="15129" formatCode="0.00E+00">
                  <c:v>5.9635500000000002E-4</c:v>
                </c:pt>
                <c:pt idx="15130" formatCode="0.00E+00">
                  <c:v>5.3563299999999999E-4</c:v>
                </c:pt>
                <c:pt idx="15131" formatCode="0.00E+00">
                  <c:v>4.7488100000000002E-4</c:v>
                </c:pt>
                <c:pt idx="15132" formatCode="0.00E+00">
                  <c:v>4.14153E-4</c:v>
                </c:pt>
                <c:pt idx="15133" formatCode="0.00E+00">
                  <c:v>3.53505E-4</c:v>
                </c:pt>
                <c:pt idx="15134" formatCode="0.00E+00">
                  <c:v>2.9299000000000003E-4</c:v>
                </c:pt>
                <c:pt idx="15135" formatCode="0.00E+00">
                  <c:v>2.32661E-4</c:v>
                </c:pt>
                <c:pt idx="15136" formatCode="0.00E+00">
                  <c:v>1.7257000000000001E-4</c:v>
                </c:pt>
                <c:pt idx="15137" formatCode="0.00E+00">
                  <c:v>1.12767E-4</c:v>
                </c:pt>
                <c:pt idx="15138" formatCode="0.00E+00">
                  <c:v>5.3301299999999997E-5</c:v>
                </c:pt>
                <c:pt idx="15139" formatCode="0.00E+00">
                  <c:v>-5.7791899999999998E-6</c:v>
                </c:pt>
                <c:pt idx="15140" formatCode="0.00E+00">
                  <c:v>-6.44276E-5</c:v>
                </c:pt>
                <c:pt idx="15141" formatCode="0.00E+00">
                  <c:v>-1.2259900000000001E-4</c:v>
                </c:pt>
                <c:pt idx="15142" formatCode="0.00E+00">
                  <c:v>-1.8024800000000001E-4</c:v>
                </c:pt>
                <c:pt idx="15143" formatCode="0.00E+00">
                  <c:v>-2.37333E-4</c:v>
                </c:pt>
                <c:pt idx="15144" formatCode="0.00E+00">
                  <c:v>-2.9381200000000001E-4</c:v>
                </c:pt>
                <c:pt idx="15145" formatCode="0.00E+00">
                  <c:v>-3.4964600000000001E-4</c:v>
                </c:pt>
                <c:pt idx="15146" formatCode="0.00E+00">
                  <c:v>-4.0479699999999998E-4</c:v>
                </c:pt>
                <c:pt idx="15147" formatCode="0.00E+00">
                  <c:v>-4.5922600000000002E-4</c:v>
                </c:pt>
                <c:pt idx="15148" formatCode="0.00E+00">
                  <c:v>-5.1289900000000004E-4</c:v>
                </c:pt>
                <c:pt idx="15149" formatCode="0.00E+00">
                  <c:v>-5.6578300000000004E-4</c:v>
                </c:pt>
                <c:pt idx="15150" formatCode="0.00E+00">
                  <c:v>-6.1784399999999999E-4</c:v>
                </c:pt>
                <c:pt idx="15151" formatCode="0.00E+00">
                  <c:v>-6.6905199999999995E-4</c:v>
                </c:pt>
                <c:pt idx="15152" formatCode="0.00E+00">
                  <c:v>-7.1937699999999999E-4</c:v>
                </c:pt>
                <c:pt idx="15153" formatCode="0.00E+00">
                  <c:v>-7.6879300000000004E-4</c:v>
                </c:pt>
                <c:pt idx="15154" formatCode="0.00E+00">
                  <c:v>-8.1727199999999996E-4</c:v>
                </c:pt>
                <c:pt idx="15155" formatCode="0.00E+00">
                  <c:v>-8.6479099999999995E-4</c:v>
                </c:pt>
                <c:pt idx="15156" formatCode="0.00E+00">
                  <c:v>-9.1132599999999995E-4</c:v>
                </c:pt>
                <c:pt idx="15157" formatCode="0.00E+00">
                  <c:v>-9.5685599999999996E-4</c:v>
                </c:pt>
                <c:pt idx="15158" formatCode="0.00E+00">
                  <c:v>-1.00136E-3</c:v>
                </c:pt>
                <c:pt idx="15159" formatCode="0.00E+00">
                  <c:v>-1.0448199999999999E-3</c:v>
                </c:pt>
                <c:pt idx="15160" formatCode="0.00E+00">
                  <c:v>-1.0872200000000001E-3</c:v>
                </c:pt>
                <c:pt idx="15161" formatCode="0.00E+00">
                  <c:v>-1.1285500000000001E-3</c:v>
                </c:pt>
                <c:pt idx="15162" formatCode="0.00E+00">
                  <c:v>-1.1687799999999999E-3</c:v>
                </c:pt>
                <c:pt idx="15163" formatCode="0.00E+00">
                  <c:v>-1.20791E-3</c:v>
                </c:pt>
                <c:pt idx="15164" formatCode="0.00E+00">
                  <c:v>-1.2459299999999999E-3</c:v>
                </c:pt>
                <c:pt idx="15165" formatCode="0.00E+00">
                  <c:v>-1.28283E-3</c:v>
                </c:pt>
                <c:pt idx="15166" formatCode="0.00E+00">
                  <c:v>-1.3185899999999999E-3</c:v>
                </c:pt>
                <c:pt idx="15167" formatCode="0.00E+00">
                  <c:v>-1.35322E-3</c:v>
                </c:pt>
                <c:pt idx="15168" formatCode="0.00E+00">
                  <c:v>-1.3867E-3</c:v>
                </c:pt>
                <c:pt idx="15169" formatCode="0.00E+00">
                  <c:v>-1.4190299999999999E-3</c:v>
                </c:pt>
                <c:pt idx="15170" formatCode="0.00E+00">
                  <c:v>-1.45021E-3</c:v>
                </c:pt>
                <c:pt idx="15171" formatCode="0.00E+00">
                  <c:v>-1.4802400000000001E-3</c:v>
                </c:pt>
                <c:pt idx="15172" formatCode="0.00E+00">
                  <c:v>-1.5091099999999999E-3</c:v>
                </c:pt>
                <c:pt idx="15173" formatCode="0.00E+00">
                  <c:v>-1.5368199999999999E-3</c:v>
                </c:pt>
                <c:pt idx="15174" formatCode="0.00E+00">
                  <c:v>-1.5633800000000001E-3</c:v>
                </c:pt>
                <c:pt idx="15175" formatCode="0.00E+00">
                  <c:v>-1.5887900000000001E-3</c:v>
                </c:pt>
                <c:pt idx="15176" formatCode="0.00E+00">
                  <c:v>-1.61305E-3</c:v>
                </c:pt>
                <c:pt idx="15177" formatCode="0.00E+00">
                  <c:v>-1.6361699999999999E-3</c:v>
                </c:pt>
                <c:pt idx="15178" formatCode="0.00E+00">
                  <c:v>-1.6581499999999999E-3</c:v>
                </c:pt>
                <c:pt idx="15179" formatCode="0.00E+00">
                  <c:v>-1.67899E-3</c:v>
                </c:pt>
                <c:pt idx="15180" formatCode="0.00E+00">
                  <c:v>-1.69871E-3</c:v>
                </c:pt>
                <c:pt idx="15181" formatCode="0.00E+00">
                  <c:v>-1.7173100000000001E-3</c:v>
                </c:pt>
                <c:pt idx="15182" formatCode="0.00E+00">
                  <c:v>-1.7348000000000001E-3</c:v>
                </c:pt>
                <c:pt idx="15183" formatCode="0.00E+00">
                  <c:v>-1.75118E-3</c:v>
                </c:pt>
                <c:pt idx="15184" formatCode="0.00E+00">
                  <c:v>-1.76647E-3</c:v>
                </c:pt>
                <c:pt idx="15185" formatCode="0.00E+00">
                  <c:v>-1.78068E-3</c:v>
                </c:pt>
                <c:pt idx="15186" formatCode="0.00E+00">
                  <c:v>-1.79382E-3</c:v>
                </c:pt>
                <c:pt idx="15187" formatCode="0.00E+00">
                  <c:v>-1.8058900000000001E-3</c:v>
                </c:pt>
                <c:pt idx="15188" formatCode="0.00E+00">
                  <c:v>-1.8169099999999999E-3</c:v>
                </c:pt>
                <c:pt idx="15189" formatCode="0.00E+00">
                  <c:v>-1.8268900000000001E-3</c:v>
                </c:pt>
                <c:pt idx="15190" formatCode="0.00E+00">
                  <c:v>-1.83584E-3</c:v>
                </c:pt>
                <c:pt idx="15191" formatCode="0.00E+00">
                  <c:v>-1.8437799999999999E-3</c:v>
                </c:pt>
                <c:pt idx="15192" formatCode="0.00E+00">
                  <c:v>-1.85071E-3</c:v>
                </c:pt>
                <c:pt idx="15193" formatCode="0.00E+00">
                  <c:v>-1.85666E-3</c:v>
                </c:pt>
                <c:pt idx="15194" formatCode="0.00E+00">
                  <c:v>-1.86162E-3</c:v>
                </c:pt>
                <c:pt idx="15195" formatCode="0.00E+00">
                  <c:v>-1.86561E-3</c:v>
                </c:pt>
                <c:pt idx="15196" formatCode="0.00E+00">
                  <c:v>-1.8686600000000001E-3</c:v>
                </c:pt>
                <c:pt idx="15197" formatCode="0.00E+00">
                  <c:v>-1.87076E-3</c:v>
                </c:pt>
                <c:pt idx="15198" formatCode="0.00E+00">
                  <c:v>-1.8719299999999999E-3</c:v>
                </c:pt>
                <c:pt idx="15199" formatCode="0.00E+00">
                  <c:v>-1.87218E-3</c:v>
                </c:pt>
                <c:pt idx="15200" formatCode="0.00E+00">
                  <c:v>-1.8715299999999999E-3</c:v>
                </c:pt>
                <c:pt idx="15201" formatCode="0.00E+00">
                  <c:v>-1.86999E-3</c:v>
                </c:pt>
                <c:pt idx="15202" formatCode="0.00E+00">
                  <c:v>-1.86757E-3</c:v>
                </c:pt>
                <c:pt idx="15203" formatCode="0.00E+00">
                  <c:v>-1.8642800000000001E-3</c:v>
                </c:pt>
                <c:pt idx="15204" formatCode="0.00E+00">
                  <c:v>-1.86013E-3</c:v>
                </c:pt>
                <c:pt idx="15205" formatCode="0.00E+00">
                  <c:v>-1.8551399999999999E-3</c:v>
                </c:pt>
                <c:pt idx="15206" formatCode="0.00E+00">
                  <c:v>-1.8492999999999999E-3</c:v>
                </c:pt>
                <c:pt idx="15207" formatCode="0.00E+00">
                  <c:v>-1.8426499999999999E-3</c:v>
                </c:pt>
                <c:pt idx="15208" formatCode="0.00E+00">
                  <c:v>-1.8351800000000001E-3</c:v>
                </c:pt>
                <c:pt idx="15209" formatCode="0.00E+00">
                  <c:v>-1.8269E-3</c:v>
                </c:pt>
                <c:pt idx="15210" formatCode="0.00E+00">
                  <c:v>-1.8178300000000001E-3</c:v>
                </c:pt>
                <c:pt idx="15211" formatCode="0.00E+00">
                  <c:v>-1.8079700000000001E-3</c:v>
                </c:pt>
                <c:pt idx="15212" formatCode="0.00E+00">
                  <c:v>-1.79733E-3</c:v>
                </c:pt>
                <c:pt idx="15213" formatCode="0.00E+00">
                  <c:v>-1.78593E-3</c:v>
                </c:pt>
                <c:pt idx="15214" formatCode="0.00E+00">
                  <c:v>-1.7737499999999999E-3</c:v>
                </c:pt>
                <c:pt idx="15215" formatCode="0.00E+00">
                  <c:v>-1.7608299999999999E-3</c:v>
                </c:pt>
                <c:pt idx="15216" formatCode="0.00E+00">
                  <c:v>-1.74715E-3</c:v>
                </c:pt>
                <c:pt idx="15217" formatCode="0.00E+00">
                  <c:v>-1.73273E-3</c:v>
                </c:pt>
                <c:pt idx="15218" formatCode="0.00E+00">
                  <c:v>-1.7175700000000001E-3</c:v>
                </c:pt>
                <c:pt idx="15219" formatCode="0.00E+00">
                  <c:v>-1.7016799999999999E-3</c:v>
                </c:pt>
                <c:pt idx="15220" formatCode="0.00E+00">
                  <c:v>-1.6850599999999999E-3</c:v>
                </c:pt>
                <c:pt idx="15221" formatCode="0.00E+00">
                  <c:v>-1.66771E-3</c:v>
                </c:pt>
                <c:pt idx="15222" formatCode="0.00E+00">
                  <c:v>-1.6496499999999999E-3</c:v>
                </c:pt>
                <c:pt idx="15223" formatCode="0.00E+00">
                  <c:v>-1.63087E-3</c:v>
                </c:pt>
                <c:pt idx="15224" formatCode="0.00E+00">
                  <c:v>-1.61137E-3</c:v>
                </c:pt>
                <c:pt idx="15225" formatCode="0.00E+00">
                  <c:v>-1.59117E-3</c:v>
                </c:pt>
                <c:pt idx="15226" formatCode="0.00E+00">
                  <c:v>-1.57026E-3</c:v>
                </c:pt>
                <c:pt idx="15227" formatCode="0.00E+00">
                  <c:v>-1.54864E-3</c:v>
                </c:pt>
                <c:pt idx="15228" formatCode="0.00E+00">
                  <c:v>-1.5263099999999999E-3</c:v>
                </c:pt>
                <c:pt idx="15229" formatCode="0.00E+00">
                  <c:v>-1.5032800000000001E-3</c:v>
                </c:pt>
                <c:pt idx="15230" formatCode="0.00E+00">
                  <c:v>-1.4795399999999999E-3</c:v>
                </c:pt>
                <c:pt idx="15231" formatCode="0.00E+00">
                  <c:v>-1.4551E-3</c:v>
                </c:pt>
                <c:pt idx="15232" formatCode="0.00E+00">
                  <c:v>-1.4299600000000001E-3</c:v>
                </c:pt>
                <c:pt idx="15233" formatCode="0.00E+00">
                  <c:v>-1.4041100000000001E-3</c:v>
                </c:pt>
                <c:pt idx="15234" formatCode="0.00E+00">
                  <c:v>-1.3775599999999999E-3</c:v>
                </c:pt>
                <c:pt idx="15235" formatCode="0.00E+00">
                  <c:v>-1.35031E-3</c:v>
                </c:pt>
                <c:pt idx="15236" formatCode="0.00E+00">
                  <c:v>-1.3223499999999999E-3</c:v>
                </c:pt>
                <c:pt idx="15237" formatCode="0.00E+00">
                  <c:v>-1.2936899999999999E-3</c:v>
                </c:pt>
                <c:pt idx="15238" formatCode="0.00E+00">
                  <c:v>-1.26432E-3</c:v>
                </c:pt>
                <c:pt idx="15239" formatCode="0.00E+00">
                  <c:v>-1.2342399999999999E-3</c:v>
                </c:pt>
                <c:pt idx="15240" formatCode="0.00E+00">
                  <c:v>-1.20345E-3</c:v>
                </c:pt>
                <c:pt idx="15241" formatCode="0.00E+00">
                  <c:v>-1.1719600000000001E-3</c:v>
                </c:pt>
                <c:pt idx="15242" formatCode="0.00E+00">
                  <c:v>-1.1397600000000001E-3</c:v>
                </c:pt>
                <c:pt idx="15243" formatCode="0.00E+00">
                  <c:v>-1.10684E-3</c:v>
                </c:pt>
                <c:pt idx="15244" formatCode="0.00E+00">
                  <c:v>-1.0732199999999999E-3</c:v>
                </c:pt>
                <c:pt idx="15245" formatCode="0.00E+00">
                  <c:v>-1.03889E-3</c:v>
                </c:pt>
                <c:pt idx="15246" formatCode="0.00E+00">
                  <c:v>-1.0038499999999999E-3</c:v>
                </c:pt>
                <c:pt idx="15247" formatCode="0.00E+00">
                  <c:v>-9.6809499999999998E-4</c:v>
                </c:pt>
                <c:pt idx="15248" formatCode="0.00E+00">
                  <c:v>-9.3163399999999998E-4</c:v>
                </c:pt>
                <c:pt idx="15249" formatCode="0.00E+00">
                  <c:v>-8.94465E-4</c:v>
                </c:pt>
                <c:pt idx="15250" formatCode="0.00E+00">
                  <c:v>-8.5658999999999996E-4</c:v>
                </c:pt>
                <c:pt idx="15251" formatCode="0.00E+00">
                  <c:v>-8.1800999999999998E-4</c:v>
                </c:pt>
                <c:pt idx="15252" formatCode="0.00E+00">
                  <c:v>-7.7873000000000005E-4</c:v>
                </c:pt>
                <c:pt idx="15253" formatCode="0.00E+00">
                  <c:v>-7.3875000000000004E-4</c:v>
                </c:pt>
                <c:pt idx="15254" formatCode="0.00E+00">
                  <c:v>-6.9807599999999995E-4</c:v>
                </c:pt>
                <c:pt idx="15255" formatCode="0.00E+00">
                  <c:v>-6.5671000000000002E-4</c:v>
                </c:pt>
                <c:pt idx="15256" formatCode="0.00E+00">
                  <c:v>-6.1465900000000004E-4</c:v>
                </c:pt>
                <c:pt idx="15257" formatCode="0.00E+00">
                  <c:v>-5.7192799999999998E-4</c:v>
                </c:pt>
                <c:pt idx="15258" formatCode="0.00E+00">
                  <c:v>-5.2852400000000005E-4</c:v>
                </c:pt>
                <c:pt idx="15259" formatCode="0.00E+00">
                  <c:v>-4.8445299999999998E-4</c:v>
                </c:pt>
                <c:pt idx="15260" formatCode="0.00E+00">
                  <c:v>-4.3972299999999999E-4</c:v>
                </c:pt>
                <c:pt idx="15261" formatCode="0.00E+00">
                  <c:v>-3.9434399999999998E-4</c:v>
                </c:pt>
                <c:pt idx="15262" formatCode="0.00E+00">
                  <c:v>-3.4832500000000002E-4</c:v>
                </c:pt>
                <c:pt idx="15263" formatCode="0.00E+00">
                  <c:v>-3.0167699999999998E-4</c:v>
                </c:pt>
                <c:pt idx="15264" formatCode="0.00E+00">
                  <c:v>-2.5441199999999998E-4</c:v>
                </c:pt>
                <c:pt idx="15265" formatCode="0.00E+00">
                  <c:v>-2.06543E-4</c:v>
                </c:pt>
                <c:pt idx="15266" formatCode="0.00E+00">
                  <c:v>-1.5808200000000001E-4</c:v>
                </c:pt>
                <c:pt idx="15267" formatCode="0.00E+00">
                  <c:v>-1.09045E-4</c:v>
                </c:pt>
                <c:pt idx="15268" formatCode="0.00E+00">
                  <c:v>-5.9447600000000003E-5</c:v>
                </c:pt>
                <c:pt idx="15269" formatCode="0.00E+00">
                  <c:v>-9.3068500000000005E-6</c:v>
                </c:pt>
                <c:pt idx="15270" formatCode="0.00E+00">
                  <c:v>4.1359300000000002E-5</c:v>
                </c:pt>
                <c:pt idx="15271" formatCode="0.00E+00">
                  <c:v>9.2531800000000001E-5</c:v>
                </c:pt>
                <c:pt idx="15272" formatCode="0.00E+00">
                  <c:v>1.4418999999999999E-4</c:v>
                </c:pt>
                <c:pt idx="15273" formatCode="0.00E+00">
                  <c:v>1.9631299999999999E-4</c:v>
                </c:pt>
                <c:pt idx="15274" formatCode="0.00E+00">
                  <c:v>2.48877E-4</c:v>
                </c:pt>
                <c:pt idx="15275" formatCode="0.00E+00">
                  <c:v>3.0185999999999999E-4</c:v>
                </c:pt>
                <c:pt idx="15276" formatCode="0.00E+00">
                  <c:v>3.5523500000000002E-4</c:v>
                </c:pt>
                <c:pt idx="15277" formatCode="0.00E+00">
                  <c:v>4.0897600000000002E-4</c:v>
                </c:pt>
                <c:pt idx="15278" formatCode="0.00E+00">
                  <c:v>4.6305599999999999E-4</c:v>
                </c:pt>
                <c:pt idx="15279" formatCode="0.00E+00">
                  <c:v>5.1744699999999998E-4</c:v>
                </c:pt>
                <c:pt idx="15280" formatCode="0.00E+00">
                  <c:v>5.7211800000000004E-4</c:v>
                </c:pt>
                <c:pt idx="15281" formatCode="0.00E+00">
                  <c:v>6.2703800000000001E-4</c:v>
                </c:pt>
                <c:pt idx="15282" formatCode="0.00E+00">
                  <c:v>6.8217400000000002E-4</c:v>
                </c:pt>
                <c:pt idx="15283" formatCode="0.00E+00">
                  <c:v>7.37494E-4</c:v>
                </c:pt>
                <c:pt idx="15284" formatCode="0.00E+00">
                  <c:v>7.9296300000000004E-4</c:v>
                </c:pt>
                <c:pt idx="15285" formatCode="0.00E+00">
                  <c:v>8.48543E-4</c:v>
                </c:pt>
                <c:pt idx="15286" formatCode="0.00E+00">
                  <c:v>9.0419999999999997E-4</c:v>
                </c:pt>
                <c:pt idx="15287" formatCode="0.00E+00">
                  <c:v>9.5989299999999997E-4</c:v>
                </c:pt>
                <c:pt idx="15288" formatCode="0.00E+00">
                  <c:v>1.01559E-3</c:v>
                </c:pt>
                <c:pt idx="15289" formatCode="0.00E+00">
                  <c:v>1.0712300000000001E-3</c:v>
                </c:pt>
                <c:pt idx="15290" formatCode="0.00E+00">
                  <c:v>1.1268000000000001E-3</c:v>
                </c:pt>
                <c:pt idx="15291" formatCode="0.00E+00">
                  <c:v>1.18224E-3</c:v>
                </c:pt>
                <c:pt idx="15292" formatCode="0.00E+00">
                  <c:v>1.23751E-3</c:v>
                </c:pt>
                <c:pt idx="15293" formatCode="0.00E+00">
                  <c:v>1.2925600000000001E-3</c:v>
                </c:pt>
                <c:pt idx="15294" formatCode="0.00E+00">
                  <c:v>1.3473599999999999E-3</c:v>
                </c:pt>
                <c:pt idx="15295" formatCode="0.00E+00">
                  <c:v>1.4018500000000001E-3</c:v>
                </c:pt>
                <c:pt idx="15296" formatCode="0.00E+00">
                  <c:v>1.4559900000000001E-3</c:v>
                </c:pt>
                <c:pt idx="15297" formatCode="0.00E+00">
                  <c:v>1.5097299999999999E-3</c:v>
                </c:pt>
                <c:pt idx="15298" formatCode="0.00E+00">
                  <c:v>1.5630100000000001E-3</c:v>
                </c:pt>
                <c:pt idx="15299" formatCode="0.00E+00">
                  <c:v>1.6157999999999999E-3</c:v>
                </c:pt>
                <c:pt idx="15300" formatCode="0.00E+00">
                  <c:v>1.6680499999999999E-3</c:v>
                </c:pt>
                <c:pt idx="15301" formatCode="0.00E+00">
                  <c:v>1.7196900000000001E-3</c:v>
                </c:pt>
                <c:pt idx="15302" formatCode="0.00E+00">
                  <c:v>1.77068E-3</c:v>
                </c:pt>
                <c:pt idx="15303" formatCode="0.00E+00">
                  <c:v>1.8209700000000001E-3</c:v>
                </c:pt>
                <c:pt idx="15304" formatCode="0.00E+00">
                  <c:v>1.8705099999999999E-3</c:v>
                </c:pt>
                <c:pt idx="15305" formatCode="0.00E+00">
                  <c:v>1.91924E-3</c:v>
                </c:pt>
                <c:pt idx="15306" formatCode="0.00E+00">
                  <c:v>1.9671100000000002E-3</c:v>
                </c:pt>
                <c:pt idx="15307" formatCode="0.00E+00">
                  <c:v>2.0140700000000002E-3</c:v>
                </c:pt>
                <c:pt idx="15308" formatCode="0.00E+00">
                  <c:v>2.0600699999999998E-3</c:v>
                </c:pt>
                <c:pt idx="15309" formatCode="0.00E+00">
                  <c:v>2.1050499999999998E-3</c:v>
                </c:pt>
                <c:pt idx="15310" formatCode="0.00E+00">
                  <c:v>2.1489600000000001E-3</c:v>
                </c:pt>
                <c:pt idx="15311" formatCode="0.00E+00">
                  <c:v>2.1917500000000001E-3</c:v>
                </c:pt>
                <c:pt idx="15312" formatCode="0.00E+00">
                  <c:v>2.2333600000000002E-3</c:v>
                </c:pt>
                <c:pt idx="15313" formatCode="0.00E+00">
                  <c:v>2.2737399999999998E-3</c:v>
                </c:pt>
                <c:pt idx="15314" formatCode="0.00E+00">
                  <c:v>2.31285E-3</c:v>
                </c:pt>
                <c:pt idx="15315" formatCode="0.00E+00">
                  <c:v>2.3506099999999999E-3</c:v>
                </c:pt>
                <c:pt idx="15316" formatCode="0.00E+00">
                  <c:v>2.3869999999999998E-3</c:v>
                </c:pt>
                <c:pt idx="15317" formatCode="0.00E+00">
                  <c:v>2.42194E-3</c:v>
                </c:pt>
                <c:pt idx="15318" formatCode="0.00E+00">
                  <c:v>2.4553999999999999E-3</c:v>
                </c:pt>
                <c:pt idx="15319" formatCode="0.00E+00">
                  <c:v>2.4873199999999999E-3</c:v>
                </c:pt>
                <c:pt idx="15320" formatCode="0.00E+00">
                  <c:v>2.5176600000000001E-3</c:v>
                </c:pt>
                <c:pt idx="15321" formatCode="0.00E+00">
                  <c:v>2.5463600000000001E-3</c:v>
                </c:pt>
                <c:pt idx="15322" formatCode="0.00E+00">
                  <c:v>2.5733900000000001E-3</c:v>
                </c:pt>
                <c:pt idx="15323" formatCode="0.00E+00">
                  <c:v>2.5986799999999999E-3</c:v>
                </c:pt>
                <c:pt idx="15324" formatCode="0.00E+00">
                  <c:v>2.6221999999999999E-3</c:v>
                </c:pt>
                <c:pt idx="15325" formatCode="0.00E+00">
                  <c:v>2.6438999999999998E-3</c:v>
                </c:pt>
                <c:pt idx="15326" formatCode="0.00E+00">
                  <c:v>2.6637399999999999E-3</c:v>
                </c:pt>
                <c:pt idx="15327" formatCode="0.00E+00">
                  <c:v>2.6816800000000001E-3</c:v>
                </c:pt>
                <c:pt idx="15328" formatCode="0.00E+00">
                  <c:v>2.6976700000000001E-3</c:v>
                </c:pt>
                <c:pt idx="15329" formatCode="0.00E+00">
                  <c:v>2.7116800000000002E-3</c:v>
                </c:pt>
                <c:pt idx="15330" formatCode="0.00E+00">
                  <c:v>2.7236700000000001E-3</c:v>
                </c:pt>
                <c:pt idx="15331" formatCode="0.00E+00">
                  <c:v>2.73361E-3</c:v>
                </c:pt>
                <c:pt idx="15332" formatCode="0.00E+00">
                  <c:v>2.7414499999999999E-3</c:v>
                </c:pt>
                <c:pt idx="15333" formatCode="0.00E+00">
                  <c:v>2.7471700000000002E-3</c:v>
                </c:pt>
                <c:pt idx="15334" formatCode="0.00E+00">
                  <c:v>2.7507400000000002E-3</c:v>
                </c:pt>
                <c:pt idx="15335" formatCode="0.00E+00">
                  <c:v>2.7521199999999998E-3</c:v>
                </c:pt>
                <c:pt idx="15336" formatCode="0.00E+00">
                  <c:v>2.75129E-3</c:v>
                </c:pt>
                <c:pt idx="15337" formatCode="0.00E+00">
                  <c:v>2.7482299999999999E-3</c:v>
                </c:pt>
                <c:pt idx="15338" formatCode="0.00E+00">
                  <c:v>2.7428999999999999E-3</c:v>
                </c:pt>
                <c:pt idx="15339" formatCode="0.00E+00">
                  <c:v>2.7353E-3</c:v>
                </c:pt>
                <c:pt idx="15340" formatCode="0.00E+00">
                  <c:v>2.7253999999999998E-3</c:v>
                </c:pt>
                <c:pt idx="15341" formatCode="0.00E+00">
                  <c:v>2.7131799999999999E-3</c:v>
                </c:pt>
                <c:pt idx="15342" formatCode="0.00E+00">
                  <c:v>2.69863E-3</c:v>
                </c:pt>
                <c:pt idx="15343" formatCode="0.00E+00">
                  <c:v>2.6817299999999998E-3</c:v>
                </c:pt>
                <c:pt idx="15344" formatCode="0.00E+00">
                  <c:v>2.6624800000000001E-3</c:v>
                </c:pt>
                <c:pt idx="15345" formatCode="0.00E+00">
                  <c:v>2.64088E-3</c:v>
                </c:pt>
                <c:pt idx="15346" formatCode="0.00E+00">
                  <c:v>2.6169000000000001E-3</c:v>
                </c:pt>
                <c:pt idx="15347" formatCode="0.00E+00">
                  <c:v>2.59056E-3</c:v>
                </c:pt>
                <c:pt idx="15348" formatCode="0.00E+00">
                  <c:v>2.5618500000000001E-3</c:v>
                </c:pt>
                <c:pt idx="15349" formatCode="0.00E+00">
                  <c:v>2.5307699999999999E-3</c:v>
                </c:pt>
                <c:pt idx="15350" formatCode="0.00E+00">
                  <c:v>2.4973199999999999E-3</c:v>
                </c:pt>
                <c:pt idx="15351" formatCode="0.00E+00">
                  <c:v>2.46152E-3</c:v>
                </c:pt>
                <c:pt idx="15352" formatCode="0.00E+00">
                  <c:v>2.4233800000000002E-3</c:v>
                </c:pt>
                <c:pt idx="15353" formatCode="0.00E+00">
                  <c:v>2.3828999999999999E-3</c:v>
                </c:pt>
                <c:pt idx="15354" formatCode="0.00E+00">
                  <c:v>2.3401099999999998E-3</c:v>
                </c:pt>
                <c:pt idx="15355" formatCode="0.00E+00">
                  <c:v>2.2950100000000001E-3</c:v>
                </c:pt>
                <c:pt idx="15356" formatCode="0.00E+00">
                  <c:v>2.24764E-3</c:v>
                </c:pt>
                <c:pt idx="15357" formatCode="0.00E+00">
                  <c:v>2.1980099999999998E-3</c:v>
                </c:pt>
                <c:pt idx="15358" formatCode="0.00E+00">
                  <c:v>2.1461399999999999E-3</c:v>
                </c:pt>
                <c:pt idx="15359" formatCode="0.00E+00">
                  <c:v>2.0920700000000001E-3</c:v>
                </c:pt>
                <c:pt idx="15360" formatCode="0.00E+00">
                  <c:v>2.0358300000000002E-3</c:v>
                </c:pt>
                <c:pt idx="15361" formatCode="0.00E+00">
                  <c:v>1.97745E-3</c:v>
                </c:pt>
                <c:pt idx="15362" formatCode="0.00E+00">
                  <c:v>1.9169600000000001E-3</c:v>
                </c:pt>
                <c:pt idx="15363" formatCode="0.00E+00">
                  <c:v>1.8544099999999999E-3</c:v>
                </c:pt>
                <c:pt idx="15364" formatCode="0.00E+00">
                  <c:v>1.7898300000000001E-3</c:v>
                </c:pt>
                <c:pt idx="15365" formatCode="0.00E+00">
                  <c:v>1.72328E-3</c:v>
                </c:pt>
                <c:pt idx="15366" formatCode="0.00E+00">
                  <c:v>1.65478E-3</c:v>
                </c:pt>
                <c:pt idx="15367" formatCode="0.00E+00">
                  <c:v>1.5843999999999999E-3</c:v>
                </c:pt>
                <c:pt idx="15368" formatCode="0.00E+00">
                  <c:v>1.5121900000000001E-3</c:v>
                </c:pt>
                <c:pt idx="15369" formatCode="0.00E+00">
                  <c:v>1.43819E-3</c:v>
                </c:pt>
                <c:pt idx="15370" formatCode="0.00E+00">
                  <c:v>1.36246E-3</c:v>
                </c:pt>
                <c:pt idx="15371" formatCode="0.00E+00">
                  <c:v>1.28506E-3</c:v>
                </c:pt>
                <c:pt idx="15372" formatCode="0.00E+00">
                  <c:v>1.20605E-3</c:v>
                </c:pt>
                <c:pt idx="15373" formatCode="0.00E+00">
                  <c:v>1.1255E-3</c:v>
                </c:pt>
                <c:pt idx="15374" formatCode="0.00E+00">
                  <c:v>1.04346E-3</c:v>
                </c:pt>
                <c:pt idx="15375" formatCode="0.00E+00">
                  <c:v>9.6000700000000003E-4</c:v>
                </c:pt>
                <c:pt idx="15376" formatCode="0.00E+00">
                  <c:v>8.7520399999999998E-4</c:v>
                </c:pt>
                <c:pt idx="15377" formatCode="0.00E+00">
                  <c:v>7.8912199999999996E-4</c:v>
                </c:pt>
                <c:pt idx="15378" formatCode="0.00E+00">
                  <c:v>7.0183400000000003E-4</c:v>
                </c:pt>
                <c:pt idx="15379" formatCode="0.00E+00">
                  <c:v>6.1341300000000004E-4</c:v>
                </c:pt>
                <c:pt idx="15380" formatCode="0.00E+00">
                  <c:v>5.2393600000000002E-4</c:v>
                </c:pt>
                <c:pt idx="15381" formatCode="0.00E+00">
                  <c:v>4.3347900000000001E-4</c:v>
                </c:pt>
                <c:pt idx="15382" formatCode="0.00E+00">
                  <c:v>3.4212199999999999E-4</c:v>
                </c:pt>
                <c:pt idx="15383" formatCode="0.00E+00">
                  <c:v>2.4994500000000001E-4</c:v>
                </c:pt>
                <c:pt idx="15384" formatCode="0.00E+00">
                  <c:v>1.57028E-4</c:v>
                </c:pt>
                <c:pt idx="15385" formatCode="0.00E+00">
                  <c:v>6.3456500000000005E-5</c:v>
                </c:pt>
                <c:pt idx="15386" formatCode="0.00E+00">
                  <c:v>-3.0686799999999999E-5</c:v>
                </c:pt>
                <c:pt idx="15387" formatCode="0.00E+00">
                  <c:v>-1.2531599999999999E-4</c:v>
                </c:pt>
                <c:pt idx="15388" formatCode="0.00E+00">
                  <c:v>-2.2034499999999999E-4</c:v>
                </c:pt>
                <c:pt idx="15389" formatCode="0.00E+00">
                  <c:v>-3.1568699999999999E-4</c:v>
                </c:pt>
                <c:pt idx="15390" formatCode="0.00E+00">
                  <c:v>-4.1125299999999999E-4</c:v>
                </c:pt>
                <c:pt idx="15391" formatCode="0.00E+00">
                  <c:v>-5.06954E-4</c:v>
                </c:pt>
                <c:pt idx="15392" formatCode="0.00E+00">
                  <c:v>-6.0270099999999997E-4</c:v>
                </c:pt>
                <c:pt idx="15393" formatCode="0.00E+00">
                  <c:v>-6.9840500000000003E-4</c:v>
                </c:pt>
                <c:pt idx="15394" formatCode="0.00E+00">
                  <c:v>-7.9397300000000001E-4</c:v>
                </c:pt>
                <c:pt idx="15395" formatCode="0.00E+00">
                  <c:v>-8.8931600000000002E-4</c:v>
                </c:pt>
                <c:pt idx="15396" formatCode="0.00E+00">
                  <c:v>-9.8434299999999994E-4</c:v>
                </c:pt>
                <c:pt idx="15397" formatCode="0.00E+00">
                  <c:v>-1.0789599999999999E-3</c:v>
                </c:pt>
                <c:pt idx="15398" formatCode="0.00E+00">
                  <c:v>-1.17308E-3</c:v>
                </c:pt>
                <c:pt idx="15399" formatCode="0.00E+00">
                  <c:v>-1.26661E-3</c:v>
                </c:pt>
                <c:pt idx="15400" formatCode="0.00E+00">
                  <c:v>-1.3594600000000001E-3</c:v>
                </c:pt>
                <c:pt idx="15401" formatCode="0.00E+00">
                  <c:v>-1.4515400000000001E-3</c:v>
                </c:pt>
                <c:pt idx="15402" formatCode="0.00E+00">
                  <c:v>-1.5427500000000001E-3</c:v>
                </c:pt>
                <c:pt idx="15403" formatCode="0.00E+00">
                  <c:v>-1.6330100000000001E-3</c:v>
                </c:pt>
                <c:pt idx="15404" formatCode="0.00E+00">
                  <c:v>-1.7222400000000001E-3</c:v>
                </c:pt>
                <c:pt idx="15405" formatCode="0.00E+00">
                  <c:v>-1.81033E-3</c:v>
                </c:pt>
                <c:pt idx="15406" formatCode="0.00E+00">
                  <c:v>-1.8971999999999999E-3</c:v>
                </c:pt>
                <c:pt idx="15407" formatCode="0.00E+00">
                  <c:v>-1.98277E-3</c:v>
                </c:pt>
                <c:pt idx="15408" formatCode="0.00E+00">
                  <c:v>-2.0669600000000001E-3</c:v>
                </c:pt>
                <c:pt idx="15409" formatCode="0.00E+00">
                  <c:v>-2.1496599999999999E-3</c:v>
                </c:pt>
                <c:pt idx="15410" formatCode="0.00E+00">
                  <c:v>-2.2308100000000002E-3</c:v>
                </c:pt>
                <c:pt idx="15411" formatCode="0.00E+00">
                  <c:v>-2.3103199999999998E-3</c:v>
                </c:pt>
                <c:pt idx="15412" formatCode="0.00E+00">
                  <c:v>-2.3881100000000001E-3</c:v>
                </c:pt>
                <c:pt idx="15413" formatCode="0.00E+00">
                  <c:v>-2.4640999999999999E-3</c:v>
                </c:pt>
                <c:pt idx="15414" formatCode="0.00E+00">
                  <c:v>-2.5382099999999999E-3</c:v>
                </c:pt>
                <c:pt idx="15415" formatCode="0.00E+00">
                  <c:v>-2.6103599999999999E-3</c:v>
                </c:pt>
                <c:pt idx="15416" formatCode="0.00E+00">
                  <c:v>-2.6804900000000002E-3</c:v>
                </c:pt>
                <c:pt idx="15417" formatCode="0.00E+00">
                  <c:v>-2.74852E-3</c:v>
                </c:pt>
                <c:pt idx="15418" formatCode="0.00E+00">
                  <c:v>-2.81438E-3</c:v>
                </c:pt>
                <c:pt idx="15419" formatCode="0.00E+00">
                  <c:v>-2.8779999999999999E-3</c:v>
                </c:pt>
                <c:pt idx="15420" formatCode="0.00E+00">
                  <c:v>-2.93932E-3</c:v>
                </c:pt>
                <c:pt idx="15421" formatCode="0.00E+00">
                  <c:v>-2.99826E-3</c:v>
                </c:pt>
                <c:pt idx="15422" formatCode="0.00E+00">
                  <c:v>-3.05478E-3</c:v>
                </c:pt>
                <c:pt idx="15423" formatCode="0.00E+00">
                  <c:v>-3.1088000000000001E-3</c:v>
                </c:pt>
                <c:pt idx="15424" formatCode="0.00E+00">
                  <c:v>-3.1602800000000001E-3</c:v>
                </c:pt>
                <c:pt idx="15425" formatCode="0.00E+00">
                  <c:v>-3.20916E-3</c:v>
                </c:pt>
                <c:pt idx="15426" formatCode="0.00E+00">
                  <c:v>-3.25538E-3</c:v>
                </c:pt>
                <c:pt idx="15427" formatCode="0.00E+00">
                  <c:v>-3.2989E-3</c:v>
                </c:pt>
                <c:pt idx="15428" formatCode="0.00E+00">
                  <c:v>-3.3396699999999999E-3</c:v>
                </c:pt>
                <c:pt idx="15429" formatCode="0.00E+00">
                  <c:v>-3.3776499999999998E-3</c:v>
                </c:pt>
                <c:pt idx="15430" formatCode="0.00E+00">
                  <c:v>-3.4127900000000002E-3</c:v>
                </c:pt>
                <c:pt idx="15431" formatCode="0.00E+00">
                  <c:v>-3.4450499999999998E-3</c:v>
                </c:pt>
                <c:pt idx="15432" formatCode="0.00E+00">
                  <c:v>-3.4744099999999998E-3</c:v>
                </c:pt>
                <c:pt idx="15433" formatCode="0.00E+00">
                  <c:v>-3.5008299999999999E-3</c:v>
                </c:pt>
                <c:pt idx="15434" formatCode="0.00E+00">
                  <c:v>-3.5242699999999999E-3</c:v>
                </c:pt>
                <c:pt idx="15435" formatCode="0.00E+00">
                  <c:v>-3.5447199999999999E-3</c:v>
                </c:pt>
                <c:pt idx="15436" formatCode="0.00E+00">
                  <c:v>-3.5621400000000001E-3</c:v>
                </c:pt>
                <c:pt idx="15437" formatCode="0.00E+00">
                  <c:v>-3.5765200000000001E-3</c:v>
                </c:pt>
                <c:pt idx="15438" formatCode="0.00E+00">
                  <c:v>-3.5878400000000001E-3</c:v>
                </c:pt>
                <c:pt idx="15439" formatCode="0.00E+00">
                  <c:v>-3.5960800000000002E-3</c:v>
                </c:pt>
                <c:pt idx="15440" formatCode="0.00E+00">
                  <c:v>-3.60123E-3</c:v>
                </c:pt>
                <c:pt idx="15441" formatCode="0.00E+00">
                  <c:v>-3.6032899999999999E-3</c:v>
                </c:pt>
                <c:pt idx="15442" formatCode="0.00E+00">
                  <c:v>-3.60225E-3</c:v>
                </c:pt>
                <c:pt idx="15443" formatCode="0.00E+00">
                  <c:v>-3.5980999999999999E-3</c:v>
                </c:pt>
                <c:pt idx="15444" formatCode="0.00E+00">
                  <c:v>-3.59085E-3</c:v>
                </c:pt>
                <c:pt idx="15445" formatCode="0.00E+00">
                  <c:v>-3.5804999999999999E-3</c:v>
                </c:pt>
                <c:pt idx="15446" formatCode="0.00E+00">
                  <c:v>-3.5670599999999999E-3</c:v>
                </c:pt>
                <c:pt idx="15447" formatCode="0.00E+00">
                  <c:v>-3.55054E-3</c:v>
                </c:pt>
                <c:pt idx="15448" formatCode="0.00E+00">
                  <c:v>-3.5309400000000002E-3</c:v>
                </c:pt>
                <c:pt idx="15449" formatCode="0.00E+00">
                  <c:v>-3.5082899999999998E-3</c:v>
                </c:pt>
                <c:pt idx="15450" formatCode="0.00E+00">
                  <c:v>-3.4826100000000001E-3</c:v>
                </c:pt>
                <c:pt idx="15451" formatCode="0.00E+00">
                  <c:v>-3.4539200000000001E-3</c:v>
                </c:pt>
                <c:pt idx="15452" formatCode="0.00E+00">
                  <c:v>-3.42224E-3</c:v>
                </c:pt>
                <c:pt idx="15453" formatCode="0.00E+00">
                  <c:v>-3.3876000000000002E-3</c:v>
                </c:pt>
                <c:pt idx="15454" formatCode="0.00E+00">
                  <c:v>-3.3500299999999999E-3</c:v>
                </c:pt>
                <c:pt idx="15455" formatCode="0.00E+00">
                  <c:v>-3.30957E-3</c:v>
                </c:pt>
                <c:pt idx="15456" formatCode="0.00E+00">
                  <c:v>-3.2662500000000001E-3</c:v>
                </c:pt>
                <c:pt idx="15457" formatCode="0.00E+00">
                  <c:v>-3.22011E-3</c:v>
                </c:pt>
                <c:pt idx="15458" formatCode="0.00E+00">
                  <c:v>-3.1711999999999999E-3</c:v>
                </c:pt>
                <c:pt idx="15459" formatCode="0.00E+00">
                  <c:v>-3.11955E-3</c:v>
                </c:pt>
                <c:pt idx="15460" formatCode="0.00E+00">
                  <c:v>-3.06522E-3</c:v>
                </c:pt>
                <c:pt idx="15461" formatCode="0.00E+00">
                  <c:v>-3.00826E-3</c:v>
                </c:pt>
                <c:pt idx="15462" formatCode="0.00E+00">
                  <c:v>-2.9487099999999998E-3</c:v>
                </c:pt>
                <c:pt idx="15463" formatCode="0.00E+00">
                  <c:v>-2.8866400000000002E-3</c:v>
                </c:pt>
                <c:pt idx="15464" formatCode="0.00E+00">
                  <c:v>-2.8220900000000002E-3</c:v>
                </c:pt>
                <c:pt idx="15465" formatCode="0.00E+00">
                  <c:v>-2.7551400000000001E-3</c:v>
                </c:pt>
                <c:pt idx="15466" formatCode="0.00E+00">
                  <c:v>-2.6858300000000002E-3</c:v>
                </c:pt>
                <c:pt idx="15467" formatCode="0.00E+00">
                  <c:v>-2.6142499999999998E-3</c:v>
                </c:pt>
                <c:pt idx="15468" formatCode="0.00E+00">
                  <c:v>-2.5404400000000001E-3</c:v>
                </c:pt>
                <c:pt idx="15469" formatCode="0.00E+00">
                  <c:v>-2.4644799999999998E-3</c:v>
                </c:pt>
                <c:pt idx="15470" formatCode="0.00E+00">
                  <c:v>-2.3864400000000001E-3</c:v>
                </c:pt>
                <c:pt idx="15471" formatCode="0.00E+00">
                  <c:v>-2.3064000000000001E-3</c:v>
                </c:pt>
                <c:pt idx="15472" formatCode="0.00E+00">
                  <c:v>-2.22441E-3</c:v>
                </c:pt>
                <c:pt idx="15473" formatCode="0.00E+00">
                  <c:v>-2.1405700000000001E-3</c:v>
                </c:pt>
                <c:pt idx="15474" formatCode="0.00E+00">
                  <c:v>-2.0549399999999999E-3</c:v>
                </c:pt>
                <c:pt idx="15475" formatCode="0.00E+00">
                  <c:v>-1.9675999999999999E-3</c:v>
                </c:pt>
                <c:pt idx="15476" formatCode="0.00E+00">
                  <c:v>-1.87864E-3</c:v>
                </c:pt>
                <c:pt idx="15477" formatCode="0.00E+00">
                  <c:v>-1.7881399999999999E-3</c:v>
                </c:pt>
                <c:pt idx="15478" formatCode="0.00E+00">
                  <c:v>-1.6961700000000001E-3</c:v>
                </c:pt>
                <c:pt idx="15479" formatCode="0.00E+00">
                  <c:v>-1.60282E-3</c:v>
                </c:pt>
                <c:pt idx="15480" formatCode="0.00E+00">
                  <c:v>-1.5081700000000001E-3</c:v>
                </c:pt>
                <c:pt idx="15481" formatCode="0.00E+00">
                  <c:v>-1.4123199999999999E-3</c:v>
                </c:pt>
                <c:pt idx="15482" formatCode="0.00E+00">
                  <c:v>-1.3153399999999999E-3</c:v>
                </c:pt>
                <c:pt idx="15483" formatCode="0.00E+00">
                  <c:v>-1.21732E-3</c:v>
                </c:pt>
                <c:pt idx="15484" formatCode="0.00E+00">
                  <c:v>-1.1183600000000001E-3</c:v>
                </c:pt>
                <c:pt idx="15485" formatCode="0.00E+00">
                  <c:v>-1.0185299999999999E-3</c:v>
                </c:pt>
                <c:pt idx="15486" formatCode="0.00E+00">
                  <c:v>-9.1793199999999999E-4</c:v>
                </c:pt>
                <c:pt idx="15487" formatCode="0.00E+00">
                  <c:v>-8.1664900000000002E-4</c:v>
                </c:pt>
                <c:pt idx="15488" formatCode="0.00E+00">
                  <c:v>-7.14771E-4</c:v>
                </c:pt>
                <c:pt idx="15489" formatCode="0.00E+00">
                  <c:v>-6.1238899999999997E-4</c:v>
                </c:pt>
                <c:pt idx="15490" formatCode="0.00E+00">
                  <c:v>-5.0959099999999999E-4</c:v>
                </c:pt>
                <c:pt idx="15491" formatCode="0.00E+00">
                  <c:v>-4.0646699999999998E-4</c:v>
                </c:pt>
                <c:pt idx="15492" formatCode="0.00E+00">
                  <c:v>-3.03107E-4</c:v>
                </c:pt>
                <c:pt idx="15493" formatCode="0.00E+00">
                  <c:v>-1.996E-4</c:v>
                </c:pt>
                <c:pt idx="15494" formatCode="0.00E+00">
                  <c:v>-9.6036099999999993E-5</c:v>
                </c:pt>
                <c:pt idx="15495" formatCode="0.00E+00">
                  <c:v>7.4973399999999996E-6</c:v>
                </c:pt>
                <c:pt idx="15496" formatCode="0.00E+00">
                  <c:v>1.10911E-4</c:v>
                </c:pt>
                <c:pt idx="15497" formatCode="0.00E+00">
                  <c:v>2.1411800000000001E-4</c:v>
                </c:pt>
                <c:pt idx="15498" formatCode="0.00E+00">
                  <c:v>3.1703100000000001E-4</c:v>
                </c:pt>
                <c:pt idx="15499" formatCode="0.00E+00">
                  <c:v>4.1956300000000002E-4</c:v>
                </c:pt>
                <c:pt idx="15500" formatCode="0.00E+00">
                  <c:v>5.2162900000000002E-4</c:v>
                </c:pt>
                <c:pt idx="15501" formatCode="0.00E+00">
                  <c:v>6.2314300000000005E-4</c:v>
                </c:pt>
                <c:pt idx="15502" formatCode="0.00E+00">
                  <c:v>7.2402199999999995E-4</c:v>
                </c:pt>
                <c:pt idx="15503" formatCode="0.00E+00">
                  <c:v>8.2418300000000003E-4</c:v>
                </c:pt>
                <c:pt idx="15504" formatCode="0.00E+00">
                  <c:v>9.2354399999999999E-4</c:v>
                </c:pt>
                <c:pt idx="15505" formatCode="0.00E+00">
                  <c:v>1.02202E-3</c:v>
                </c:pt>
                <c:pt idx="15506" formatCode="0.00E+00">
                  <c:v>1.11954E-3</c:v>
                </c:pt>
                <c:pt idx="15507" formatCode="0.00E+00">
                  <c:v>1.2160300000000001E-3</c:v>
                </c:pt>
                <c:pt idx="15508" formatCode="0.00E+00">
                  <c:v>1.31139E-3</c:v>
                </c:pt>
                <c:pt idx="15509" formatCode="0.00E+00">
                  <c:v>1.4055700000000001E-3</c:v>
                </c:pt>
                <c:pt idx="15510" formatCode="0.00E+00">
                  <c:v>1.49848E-3</c:v>
                </c:pt>
                <c:pt idx="15511" formatCode="0.00E+00">
                  <c:v>1.5900599999999999E-3</c:v>
                </c:pt>
                <c:pt idx="15512" formatCode="0.00E+00">
                  <c:v>1.68023E-3</c:v>
                </c:pt>
                <c:pt idx="15513" formatCode="0.00E+00">
                  <c:v>1.76892E-3</c:v>
                </c:pt>
                <c:pt idx="15514" formatCode="0.00E+00">
                  <c:v>1.85607E-3</c:v>
                </c:pt>
                <c:pt idx="15515" formatCode="0.00E+00">
                  <c:v>1.9415999999999999E-3</c:v>
                </c:pt>
                <c:pt idx="15516" formatCode="0.00E+00">
                  <c:v>2.0254700000000001E-3</c:v>
                </c:pt>
                <c:pt idx="15517" formatCode="0.00E+00">
                  <c:v>2.1075999999999998E-3</c:v>
                </c:pt>
                <c:pt idx="15518" formatCode="0.00E+00">
                  <c:v>2.1879400000000002E-3</c:v>
                </c:pt>
                <c:pt idx="15519" formatCode="0.00E+00">
                  <c:v>2.2664199999999999E-3</c:v>
                </c:pt>
                <c:pt idx="15520" formatCode="0.00E+00">
                  <c:v>2.3429900000000001E-3</c:v>
                </c:pt>
                <c:pt idx="15521" formatCode="0.00E+00">
                  <c:v>2.4175999999999998E-3</c:v>
                </c:pt>
                <c:pt idx="15522" formatCode="0.00E+00">
                  <c:v>2.4901900000000002E-3</c:v>
                </c:pt>
                <c:pt idx="15523" formatCode="0.00E+00">
                  <c:v>2.5607199999999998E-3</c:v>
                </c:pt>
                <c:pt idx="15524" formatCode="0.00E+00">
                  <c:v>2.6291399999999999E-3</c:v>
                </c:pt>
                <c:pt idx="15525" formatCode="0.00E+00">
                  <c:v>2.6953900000000002E-3</c:v>
                </c:pt>
                <c:pt idx="15526" formatCode="0.00E+00">
                  <c:v>2.7594400000000002E-3</c:v>
                </c:pt>
                <c:pt idx="15527" formatCode="0.00E+00">
                  <c:v>2.82125E-3</c:v>
                </c:pt>
                <c:pt idx="15528" formatCode="0.00E+00">
                  <c:v>2.8807699999999999E-3</c:v>
                </c:pt>
                <c:pt idx="15529" formatCode="0.00E+00">
                  <c:v>2.9379699999999998E-3</c:v>
                </c:pt>
                <c:pt idx="15530" formatCode="0.00E+00">
                  <c:v>2.9928099999999998E-3</c:v>
                </c:pt>
                <c:pt idx="15531" formatCode="0.00E+00">
                  <c:v>3.0452600000000002E-3</c:v>
                </c:pt>
                <c:pt idx="15532" formatCode="0.00E+00">
                  <c:v>3.0953E-3</c:v>
                </c:pt>
                <c:pt idx="15533" formatCode="0.00E+00">
                  <c:v>3.1428799999999998E-3</c:v>
                </c:pt>
                <c:pt idx="15534" formatCode="0.00E+00">
                  <c:v>3.1879899999999999E-3</c:v>
                </c:pt>
                <c:pt idx="15535" formatCode="0.00E+00">
                  <c:v>3.2305900000000002E-3</c:v>
                </c:pt>
                <c:pt idx="15536" formatCode="0.00E+00">
                  <c:v>3.2706800000000002E-3</c:v>
                </c:pt>
                <c:pt idx="15537" formatCode="0.00E+00">
                  <c:v>3.3082300000000001E-3</c:v>
                </c:pt>
                <c:pt idx="15538" formatCode="0.00E+00">
                  <c:v>3.3432100000000001E-3</c:v>
                </c:pt>
                <c:pt idx="15539" formatCode="0.00E+00">
                  <c:v>3.3756200000000002E-3</c:v>
                </c:pt>
                <c:pt idx="15540" formatCode="0.00E+00">
                  <c:v>3.40545E-3</c:v>
                </c:pt>
                <c:pt idx="15541" formatCode="0.00E+00">
                  <c:v>3.4326700000000001E-3</c:v>
                </c:pt>
                <c:pt idx="15542" formatCode="0.00E+00">
                  <c:v>3.45729E-3</c:v>
                </c:pt>
                <c:pt idx="15543" formatCode="0.00E+00">
                  <c:v>3.4792899999999999E-3</c:v>
                </c:pt>
                <c:pt idx="15544" formatCode="0.00E+00">
                  <c:v>3.4986700000000002E-3</c:v>
                </c:pt>
                <c:pt idx="15545" formatCode="0.00E+00">
                  <c:v>3.5154299999999999E-3</c:v>
                </c:pt>
                <c:pt idx="15546" formatCode="0.00E+00">
                  <c:v>3.5295700000000001E-3</c:v>
                </c:pt>
                <c:pt idx="15547" formatCode="0.00E+00">
                  <c:v>3.5410900000000002E-3</c:v>
                </c:pt>
                <c:pt idx="15548" formatCode="0.00E+00">
                  <c:v>3.5499799999999999E-3</c:v>
                </c:pt>
                <c:pt idx="15549" formatCode="0.00E+00">
                  <c:v>3.5562599999999999E-3</c:v>
                </c:pt>
                <c:pt idx="15550" formatCode="0.00E+00">
                  <c:v>3.5599400000000002E-3</c:v>
                </c:pt>
                <c:pt idx="15551" formatCode="0.00E+00">
                  <c:v>3.5610099999999999E-3</c:v>
                </c:pt>
                <c:pt idx="15552" formatCode="0.00E+00">
                  <c:v>3.5595000000000002E-3</c:v>
                </c:pt>
                <c:pt idx="15553" formatCode="0.00E+00">
                  <c:v>3.5554200000000001E-3</c:v>
                </c:pt>
                <c:pt idx="15554" formatCode="0.00E+00">
                  <c:v>3.5487700000000001E-3</c:v>
                </c:pt>
                <c:pt idx="15555" formatCode="0.00E+00">
                  <c:v>3.5395800000000001E-3</c:v>
                </c:pt>
                <c:pt idx="15556" formatCode="0.00E+00">
                  <c:v>3.5278699999999998E-3</c:v>
                </c:pt>
                <c:pt idx="15557" formatCode="0.00E+00">
                  <c:v>3.5136400000000002E-3</c:v>
                </c:pt>
                <c:pt idx="15558" formatCode="0.00E+00">
                  <c:v>3.4969300000000001E-3</c:v>
                </c:pt>
                <c:pt idx="15559" formatCode="0.00E+00">
                  <c:v>3.4777599999999999E-3</c:v>
                </c:pt>
                <c:pt idx="15560" formatCode="0.00E+00">
                  <c:v>3.4561499999999998E-3</c:v>
                </c:pt>
                <c:pt idx="15561" formatCode="0.00E+00">
                  <c:v>3.4321199999999999E-3</c:v>
                </c:pt>
                <c:pt idx="15562" formatCode="0.00E+00">
                  <c:v>3.4057100000000002E-3</c:v>
                </c:pt>
                <c:pt idx="15563" formatCode="0.00E+00">
                  <c:v>3.3769400000000001E-3</c:v>
                </c:pt>
                <c:pt idx="15564" formatCode="0.00E+00">
                  <c:v>3.34585E-3</c:v>
                </c:pt>
                <c:pt idx="15565" formatCode="0.00E+00">
                  <c:v>3.3124500000000002E-3</c:v>
                </c:pt>
                <c:pt idx="15566" formatCode="0.00E+00">
                  <c:v>3.2767999999999999E-3</c:v>
                </c:pt>
                <c:pt idx="15567" formatCode="0.00E+00">
                  <c:v>3.2389099999999998E-3</c:v>
                </c:pt>
                <c:pt idx="15568" formatCode="0.00E+00">
                  <c:v>3.1988300000000002E-3</c:v>
                </c:pt>
                <c:pt idx="15569" formatCode="0.00E+00">
                  <c:v>3.1565899999999999E-3</c:v>
                </c:pt>
                <c:pt idx="15570" formatCode="0.00E+00">
                  <c:v>3.1122300000000001E-3</c:v>
                </c:pt>
                <c:pt idx="15571" formatCode="0.00E+00">
                  <c:v>3.0657900000000001E-3</c:v>
                </c:pt>
                <c:pt idx="15572" formatCode="0.00E+00">
                  <c:v>3.0173000000000001E-3</c:v>
                </c:pt>
                <c:pt idx="15573" formatCode="0.00E+00">
                  <c:v>2.9668099999999998E-3</c:v>
                </c:pt>
                <c:pt idx="15574" formatCode="0.00E+00">
                  <c:v>2.91436E-3</c:v>
                </c:pt>
                <c:pt idx="15575" formatCode="0.00E+00">
                  <c:v>2.8599900000000002E-3</c:v>
                </c:pt>
                <c:pt idx="15576" formatCode="0.00E+00">
                  <c:v>2.8037499999999998E-3</c:v>
                </c:pt>
                <c:pt idx="15577" formatCode="0.00E+00">
                  <c:v>2.74567E-3</c:v>
                </c:pt>
                <c:pt idx="15578" formatCode="0.00E+00">
                  <c:v>2.6858099999999998E-3</c:v>
                </c:pt>
                <c:pt idx="15579" formatCode="0.00E+00">
                  <c:v>2.6242000000000001E-3</c:v>
                </c:pt>
                <c:pt idx="15580" formatCode="0.00E+00">
                  <c:v>2.56091E-3</c:v>
                </c:pt>
                <c:pt idx="15581" formatCode="0.00E+00">
                  <c:v>2.4959600000000002E-3</c:v>
                </c:pt>
                <c:pt idx="15582" formatCode="0.00E+00">
                  <c:v>2.4294099999999999E-3</c:v>
                </c:pt>
                <c:pt idx="15583" formatCode="0.00E+00">
                  <c:v>2.3613200000000001E-3</c:v>
                </c:pt>
                <c:pt idx="15584" formatCode="0.00E+00">
                  <c:v>2.2917200000000001E-3</c:v>
                </c:pt>
                <c:pt idx="15585" formatCode="0.00E+00">
                  <c:v>2.2206600000000002E-3</c:v>
                </c:pt>
                <c:pt idx="15586" formatCode="0.00E+00">
                  <c:v>2.1482099999999998E-3</c:v>
                </c:pt>
                <c:pt idx="15587" formatCode="0.00E+00">
                  <c:v>2.0744000000000001E-3</c:v>
                </c:pt>
                <c:pt idx="15588" formatCode="0.00E+00">
                  <c:v>1.99928E-3</c:v>
                </c:pt>
                <c:pt idx="15589" formatCode="0.00E+00">
                  <c:v>1.9229200000000001E-3</c:v>
                </c:pt>
                <c:pt idx="15590" formatCode="0.00E+00">
                  <c:v>1.8453600000000001E-3</c:v>
                </c:pt>
                <c:pt idx="15591" formatCode="0.00E+00">
                  <c:v>1.76665E-3</c:v>
                </c:pt>
                <c:pt idx="15592" formatCode="0.00E+00">
                  <c:v>1.68684E-3</c:v>
                </c:pt>
                <c:pt idx="15593" formatCode="0.00E+00">
                  <c:v>1.6059900000000001E-3</c:v>
                </c:pt>
                <c:pt idx="15594" formatCode="0.00E+00">
                  <c:v>1.5241499999999999E-3</c:v>
                </c:pt>
                <c:pt idx="15595" formatCode="0.00E+00">
                  <c:v>1.44137E-3</c:v>
                </c:pt>
                <c:pt idx="15596" formatCode="0.00E+00">
                  <c:v>1.35771E-3</c:v>
                </c:pt>
                <c:pt idx="15597" formatCode="0.00E+00">
                  <c:v>1.27322E-3</c:v>
                </c:pt>
                <c:pt idx="15598" formatCode="0.00E+00">
                  <c:v>1.1879499999999999E-3</c:v>
                </c:pt>
                <c:pt idx="15599" formatCode="0.00E+00">
                  <c:v>1.10195E-3</c:v>
                </c:pt>
                <c:pt idx="15600" formatCode="0.00E+00">
                  <c:v>1.0152900000000001E-3</c:v>
                </c:pt>
                <c:pt idx="15601" formatCode="0.00E+00">
                  <c:v>9.2800900000000004E-4</c:v>
                </c:pt>
                <c:pt idx="15602" formatCode="0.00E+00">
                  <c:v>8.4016699999999995E-4</c:v>
                </c:pt>
                <c:pt idx="15603" formatCode="0.00E+00">
                  <c:v>7.51817E-4</c:v>
                </c:pt>
                <c:pt idx="15604" formatCode="0.00E+00">
                  <c:v>6.6301200000000004E-4</c:v>
                </c:pt>
                <c:pt idx="15605" formatCode="0.00E+00">
                  <c:v>5.7380599999999995E-4</c:v>
                </c:pt>
                <c:pt idx="15606" formatCode="0.00E+00">
                  <c:v>4.8425399999999999E-4</c:v>
                </c:pt>
                <c:pt idx="15607" formatCode="0.00E+00">
                  <c:v>3.9440999999999999E-4</c:v>
                </c:pt>
                <c:pt idx="15608" formatCode="0.00E+00">
                  <c:v>3.0432700000000002E-4</c:v>
                </c:pt>
                <c:pt idx="15609" formatCode="0.00E+00">
                  <c:v>2.14059E-4</c:v>
                </c:pt>
                <c:pt idx="15610" formatCode="0.00E+00">
                  <c:v>1.2365999999999999E-4</c:v>
                </c:pt>
                <c:pt idx="15611" formatCode="0.00E+00">
                  <c:v>3.3183599999999999E-5</c:v>
                </c:pt>
                <c:pt idx="15612" formatCode="0.00E+00">
                  <c:v>-5.73168E-5</c:v>
                </c:pt>
                <c:pt idx="15613" formatCode="0.00E+00">
                  <c:v>-1.4778799999999999E-4</c:v>
                </c:pt>
                <c:pt idx="15614" formatCode="0.00E+00">
                  <c:v>-2.3817599999999999E-4</c:v>
                </c:pt>
                <c:pt idx="15615" formatCode="0.00E+00">
                  <c:v>-3.2842800000000002E-4</c:v>
                </c:pt>
                <c:pt idx="15616" formatCode="0.00E+00">
                  <c:v>-4.18491E-4</c:v>
                </c:pt>
                <c:pt idx="15617" formatCode="0.00E+00">
                  <c:v>-5.0831300000000004E-4</c:v>
                </c:pt>
                <c:pt idx="15618" formatCode="0.00E+00">
                  <c:v>-5.9783999999999998E-4</c:v>
                </c:pt>
                <c:pt idx="15619" formatCode="0.00E+00">
                  <c:v>-6.8701999999999999E-4</c:v>
                </c:pt>
                <c:pt idx="15620" formatCode="0.00E+00">
                  <c:v>-7.7580100000000001E-4</c:v>
                </c:pt>
                <c:pt idx="15621" formatCode="0.00E+00">
                  <c:v>-8.6413099999999997E-4</c:v>
                </c:pt>
                <c:pt idx="15622" formatCode="0.00E+00">
                  <c:v>-9.5195900000000005E-4</c:v>
                </c:pt>
                <c:pt idx="15623" formatCode="0.00E+00">
                  <c:v>-1.0392299999999999E-3</c:v>
                </c:pt>
                <c:pt idx="15624" formatCode="0.00E+00">
                  <c:v>-1.1259E-3</c:v>
                </c:pt>
                <c:pt idx="15625" formatCode="0.00E+00">
                  <c:v>-1.2119100000000001E-3</c:v>
                </c:pt>
                <c:pt idx="15626" formatCode="0.00E+00">
                  <c:v>-1.29721E-3</c:v>
                </c:pt>
                <c:pt idx="15627" formatCode="0.00E+00">
                  <c:v>-1.3817600000000001E-3</c:v>
                </c:pt>
                <c:pt idx="15628" formatCode="0.00E+00">
                  <c:v>-1.4654900000000001E-3</c:v>
                </c:pt>
                <c:pt idx="15629" formatCode="0.00E+00">
                  <c:v>-1.5483700000000001E-3</c:v>
                </c:pt>
                <c:pt idx="15630" formatCode="0.00E+00">
                  <c:v>-1.6303400000000001E-3</c:v>
                </c:pt>
                <c:pt idx="15631" formatCode="0.00E+00">
                  <c:v>-1.7113600000000001E-3</c:v>
                </c:pt>
                <c:pt idx="15632" formatCode="0.00E+00">
                  <c:v>-1.79137E-3</c:v>
                </c:pt>
                <c:pt idx="15633" formatCode="0.00E+00">
                  <c:v>-1.87032E-3</c:v>
                </c:pt>
                <c:pt idx="15634" formatCode="0.00E+00">
                  <c:v>-1.9481800000000001E-3</c:v>
                </c:pt>
                <c:pt idx="15635" formatCode="0.00E+00">
                  <c:v>-2.0248800000000002E-3</c:v>
                </c:pt>
                <c:pt idx="15636" formatCode="0.00E+00">
                  <c:v>-2.1003900000000002E-3</c:v>
                </c:pt>
                <c:pt idx="15637" formatCode="0.00E+00">
                  <c:v>-2.1746500000000002E-3</c:v>
                </c:pt>
                <c:pt idx="15638" formatCode="0.00E+00">
                  <c:v>-2.2476200000000001E-3</c:v>
                </c:pt>
                <c:pt idx="15639" formatCode="0.00E+00">
                  <c:v>-2.3192500000000001E-3</c:v>
                </c:pt>
                <c:pt idx="15640" formatCode="0.00E+00">
                  <c:v>-2.3895100000000001E-3</c:v>
                </c:pt>
                <c:pt idx="15641" formatCode="0.00E+00">
                  <c:v>-2.4583299999999999E-3</c:v>
                </c:pt>
                <c:pt idx="15642" formatCode="0.00E+00">
                  <c:v>-2.5256800000000002E-3</c:v>
                </c:pt>
                <c:pt idx="15643" formatCode="0.00E+00">
                  <c:v>-2.5915199999999999E-3</c:v>
                </c:pt>
                <c:pt idx="15644" formatCode="0.00E+00">
                  <c:v>-2.6557999999999998E-3</c:v>
                </c:pt>
                <c:pt idx="15645" formatCode="0.00E+00">
                  <c:v>-2.7184800000000001E-3</c:v>
                </c:pt>
                <c:pt idx="15646" formatCode="0.00E+00">
                  <c:v>-2.7795099999999998E-3</c:v>
                </c:pt>
                <c:pt idx="15647" formatCode="0.00E+00">
                  <c:v>-2.83885E-3</c:v>
                </c:pt>
                <c:pt idx="15648" formatCode="0.00E+00">
                  <c:v>-2.8964699999999999E-3</c:v>
                </c:pt>
                <c:pt idx="15649" formatCode="0.00E+00">
                  <c:v>-2.95232E-3</c:v>
                </c:pt>
                <c:pt idx="15650" formatCode="0.00E+00">
                  <c:v>-3.00636E-3</c:v>
                </c:pt>
                <c:pt idx="15651" formatCode="0.00E+00">
                  <c:v>-3.0585600000000001E-3</c:v>
                </c:pt>
                <c:pt idx="15652" formatCode="0.00E+00">
                  <c:v>-3.1088600000000002E-3</c:v>
                </c:pt>
                <c:pt idx="15653" formatCode="0.00E+00">
                  <c:v>-3.1572499999999999E-3</c:v>
                </c:pt>
                <c:pt idx="15654" formatCode="0.00E+00">
                  <c:v>-3.20368E-3</c:v>
                </c:pt>
                <c:pt idx="15655" formatCode="0.00E+00">
                  <c:v>-3.2481099999999998E-3</c:v>
                </c:pt>
                <c:pt idx="15656" formatCode="0.00E+00">
                  <c:v>-3.2905E-3</c:v>
                </c:pt>
                <c:pt idx="15657" formatCode="0.00E+00">
                  <c:v>-3.3308399999999998E-3</c:v>
                </c:pt>
                <c:pt idx="15658" formatCode="0.00E+00">
                  <c:v>-3.3690700000000001E-3</c:v>
                </c:pt>
                <c:pt idx="15659" formatCode="0.00E+00">
                  <c:v>-3.4051699999999999E-3</c:v>
                </c:pt>
                <c:pt idx="15660" formatCode="0.00E+00">
                  <c:v>-3.43911E-3</c:v>
                </c:pt>
                <c:pt idx="15661" formatCode="0.00E+00">
                  <c:v>-3.4708500000000002E-3</c:v>
                </c:pt>
                <c:pt idx="15662" formatCode="0.00E+00">
                  <c:v>-3.5003600000000001E-3</c:v>
                </c:pt>
                <c:pt idx="15663" formatCode="0.00E+00">
                  <c:v>-3.5276299999999999E-3</c:v>
                </c:pt>
                <c:pt idx="15664" formatCode="0.00E+00">
                  <c:v>-3.5526099999999999E-3</c:v>
                </c:pt>
                <c:pt idx="15665" formatCode="0.00E+00">
                  <c:v>-3.5752900000000001E-3</c:v>
                </c:pt>
                <c:pt idx="15666" formatCode="0.00E+00">
                  <c:v>-3.5956299999999998E-3</c:v>
                </c:pt>
                <c:pt idx="15667" formatCode="0.00E+00">
                  <c:v>-3.6136100000000002E-3</c:v>
                </c:pt>
                <c:pt idx="15668" formatCode="0.00E+00">
                  <c:v>-3.6292199999999998E-3</c:v>
                </c:pt>
                <c:pt idx="15669" formatCode="0.00E+00">
                  <c:v>-3.6424199999999999E-3</c:v>
                </c:pt>
                <c:pt idx="15670" formatCode="0.00E+00">
                  <c:v>-3.6532000000000001E-3</c:v>
                </c:pt>
                <c:pt idx="15671" formatCode="0.00E+00">
                  <c:v>-3.6615300000000001E-3</c:v>
                </c:pt>
                <c:pt idx="15672" formatCode="0.00E+00">
                  <c:v>-3.6674099999999999E-3</c:v>
                </c:pt>
                <c:pt idx="15673" formatCode="0.00E+00">
                  <c:v>-3.6708000000000001E-3</c:v>
                </c:pt>
                <c:pt idx="15674" formatCode="0.00E+00">
                  <c:v>-3.6717099999999999E-3</c:v>
                </c:pt>
                <c:pt idx="15675" formatCode="0.00E+00">
                  <c:v>-3.6700999999999999E-3</c:v>
                </c:pt>
                <c:pt idx="15676" formatCode="0.00E+00">
                  <c:v>-3.6659800000000001E-3</c:v>
                </c:pt>
                <c:pt idx="15677" formatCode="0.00E+00">
                  <c:v>-3.6593300000000001E-3</c:v>
                </c:pt>
                <c:pt idx="15678" formatCode="0.00E+00">
                  <c:v>-3.6501400000000001E-3</c:v>
                </c:pt>
                <c:pt idx="15679" formatCode="0.00E+00">
                  <c:v>-3.6384E-3</c:v>
                </c:pt>
                <c:pt idx="15680" formatCode="0.00E+00">
                  <c:v>-3.6240999999999999E-3</c:v>
                </c:pt>
                <c:pt idx="15681" formatCode="0.00E+00">
                  <c:v>-3.6072500000000002E-3</c:v>
                </c:pt>
                <c:pt idx="15682" formatCode="0.00E+00">
                  <c:v>-3.5878400000000001E-3</c:v>
                </c:pt>
                <c:pt idx="15683" formatCode="0.00E+00">
                  <c:v>-3.5658600000000001E-3</c:v>
                </c:pt>
                <c:pt idx="15684" formatCode="0.00E+00">
                  <c:v>-3.5413200000000001E-3</c:v>
                </c:pt>
                <c:pt idx="15685" formatCode="0.00E+00">
                  <c:v>-3.5142099999999998E-3</c:v>
                </c:pt>
                <c:pt idx="15686" formatCode="0.00E+00">
                  <c:v>-3.4845499999999999E-3</c:v>
                </c:pt>
                <c:pt idx="15687" formatCode="0.00E+00">
                  <c:v>-3.4523399999999999E-3</c:v>
                </c:pt>
                <c:pt idx="15688" formatCode="0.00E+00">
                  <c:v>-3.4175799999999999E-3</c:v>
                </c:pt>
                <c:pt idx="15689" formatCode="0.00E+00">
                  <c:v>-3.3802900000000002E-3</c:v>
                </c:pt>
                <c:pt idx="15690" formatCode="0.00E+00">
                  <c:v>-3.3404699999999999E-3</c:v>
                </c:pt>
                <c:pt idx="15691" formatCode="0.00E+00">
                  <c:v>-3.2981400000000002E-3</c:v>
                </c:pt>
                <c:pt idx="15692" formatCode="0.00E+00">
                  <c:v>-3.2533100000000001E-3</c:v>
                </c:pt>
                <c:pt idx="15693" formatCode="0.00E+00">
                  <c:v>-3.2060000000000001E-3</c:v>
                </c:pt>
                <c:pt idx="15694" formatCode="0.00E+00">
                  <c:v>-3.1562299999999999E-3</c:v>
                </c:pt>
                <c:pt idx="15695" formatCode="0.00E+00">
                  <c:v>-3.1040199999999999E-3</c:v>
                </c:pt>
                <c:pt idx="15696" formatCode="0.00E+00">
                  <c:v>-3.04938E-3</c:v>
                </c:pt>
                <c:pt idx="15697" formatCode="0.00E+00">
                  <c:v>-2.99235E-3</c:v>
                </c:pt>
                <c:pt idx="15698" formatCode="0.00E+00">
                  <c:v>-2.9329500000000001E-3</c:v>
                </c:pt>
                <c:pt idx="15699" formatCode="0.00E+00">
                  <c:v>-2.8712199999999998E-3</c:v>
                </c:pt>
                <c:pt idx="15700" formatCode="0.00E+00">
                  <c:v>-2.8071699999999999E-3</c:v>
                </c:pt>
                <c:pt idx="15701" formatCode="0.00E+00">
                  <c:v>-2.74084E-3</c:v>
                </c:pt>
                <c:pt idx="15702" formatCode="0.00E+00">
                  <c:v>-2.67227E-3</c:v>
                </c:pt>
                <c:pt idx="15703" formatCode="0.00E+00">
                  <c:v>-2.6014900000000001E-3</c:v>
                </c:pt>
                <c:pt idx="15704" formatCode="0.00E+00">
                  <c:v>-2.5285400000000001E-3</c:v>
                </c:pt>
                <c:pt idx="15705" formatCode="0.00E+00">
                  <c:v>-2.4534600000000002E-3</c:v>
                </c:pt>
                <c:pt idx="15706" formatCode="0.00E+00">
                  <c:v>-2.3762900000000001E-3</c:v>
                </c:pt>
                <c:pt idx="15707" formatCode="0.00E+00">
                  <c:v>-2.29708E-3</c:v>
                </c:pt>
                <c:pt idx="15708" formatCode="0.00E+00">
                  <c:v>-2.2158799999999999E-3</c:v>
                </c:pt>
                <c:pt idx="15709" formatCode="0.00E+00">
                  <c:v>-2.1327199999999998E-3</c:v>
                </c:pt>
                <c:pt idx="15710" formatCode="0.00E+00">
                  <c:v>-2.0476700000000001E-3</c:v>
                </c:pt>
                <c:pt idx="15711" formatCode="0.00E+00">
                  <c:v>-1.9607700000000001E-3</c:v>
                </c:pt>
                <c:pt idx="15712" formatCode="0.00E+00">
                  <c:v>-1.8720799999999999E-3</c:v>
                </c:pt>
                <c:pt idx="15713" formatCode="0.00E+00">
                  <c:v>-1.7816500000000001E-3</c:v>
                </c:pt>
                <c:pt idx="15714" formatCode="0.00E+00">
                  <c:v>-1.68954E-3</c:v>
                </c:pt>
                <c:pt idx="15715" formatCode="0.00E+00">
                  <c:v>-1.59581E-3</c:v>
                </c:pt>
                <c:pt idx="15716" formatCode="0.00E+00">
                  <c:v>-1.50052E-3</c:v>
                </c:pt>
                <c:pt idx="15717" formatCode="0.00E+00">
                  <c:v>-1.4037399999999999E-3</c:v>
                </c:pt>
                <c:pt idx="15718" formatCode="0.00E+00">
                  <c:v>-1.3055199999999999E-3</c:v>
                </c:pt>
                <c:pt idx="15719" formatCode="0.00E+00">
                  <c:v>-1.2059499999999999E-3</c:v>
                </c:pt>
                <c:pt idx="15720" formatCode="0.00E+00">
                  <c:v>-1.1050700000000001E-3</c:v>
                </c:pt>
                <c:pt idx="15721" formatCode="0.00E+00">
                  <c:v>-1.0029699999999999E-3</c:v>
                </c:pt>
                <c:pt idx="15722" formatCode="0.00E+00">
                  <c:v>-8.9971400000000003E-4</c:v>
                </c:pt>
                <c:pt idx="15723" formatCode="0.00E+00">
                  <c:v>-7.9537599999999998E-4</c:v>
                </c:pt>
                <c:pt idx="15724" formatCode="0.00E+00">
                  <c:v>-6.9003000000000001E-4</c:v>
                </c:pt>
                <c:pt idx="15725" formatCode="0.00E+00">
                  <c:v>-5.8375199999999999E-4</c:v>
                </c:pt>
                <c:pt idx="15726" formatCode="0.00E+00">
                  <c:v>-4.7661999999999997E-4</c:v>
                </c:pt>
                <c:pt idx="15727" formatCode="0.00E+00">
                  <c:v>-3.6871199999999999E-4</c:v>
                </c:pt>
                <c:pt idx="15728" formatCode="0.00E+00">
                  <c:v>-2.6010699999999998E-4</c:v>
                </c:pt>
                <c:pt idx="15729" formatCode="0.00E+00">
                  <c:v>-1.5088800000000001E-4</c:v>
                </c:pt>
                <c:pt idx="15730" formatCode="0.00E+00">
                  <c:v>-4.1135299999999999E-5</c:v>
                </c:pt>
                <c:pt idx="15731" formatCode="0.00E+00">
                  <c:v>6.9066700000000001E-5</c:v>
                </c:pt>
                <c:pt idx="15732" formatCode="0.00E+00">
                  <c:v>1.7963399999999999E-4</c:v>
                </c:pt>
                <c:pt idx="15733" formatCode="0.00E+00">
                  <c:v>2.9048099999999999E-4</c:v>
                </c:pt>
                <c:pt idx="15734" formatCode="0.00E+00">
                  <c:v>4.0152200000000002E-4</c:v>
                </c:pt>
                <c:pt idx="15735" formatCode="0.00E+00">
                  <c:v>5.1267000000000001E-4</c:v>
                </c:pt>
                <c:pt idx="15736" formatCode="0.00E+00">
                  <c:v>6.2383700000000002E-4</c:v>
                </c:pt>
                <c:pt idx="15737" formatCode="0.00E+00">
                  <c:v>7.3493400000000002E-4</c:v>
                </c:pt>
                <c:pt idx="15738" formatCode="0.00E+00">
                  <c:v>8.4587300000000002E-4</c:v>
                </c:pt>
                <c:pt idx="15739" formatCode="0.00E+00">
                  <c:v>9.5656400000000003E-4</c:v>
                </c:pt>
                <c:pt idx="15740" formatCode="0.00E+00">
                  <c:v>1.0669200000000001E-3</c:v>
                </c:pt>
                <c:pt idx="15741" formatCode="0.00E+00">
                  <c:v>1.17684E-3</c:v>
                </c:pt>
                <c:pt idx="15742" formatCode="0.00E+00">
                  <c:v>1.2862500000000001E-3</c:v>
                </c:pt>
                <c:pt idx="15743" formatCode="0.00E+00">
                  <c:v>1.39504E-3</c:v>
                </c:pt>
                <c:pt idx="15744" formatCode="0.00E+00">
                  <c:v>1.50314E-3</c:v>
                </c:pt>
                <c:pt idx="15745" formatCode="0.00E+00">
                  <c:v>1.6104400000000001E-3</c:v>
                </c:pt>
                <c:pt idx="15746" formatCode="0.00E+00">
                  <c:v>1.71686E-3</c:v>
                </c:pt>
                <c:pt idx="15747" formatCode="0.00E+00">
                  <c:v>1.8223099999999999E-3</c:v>
                </c:pt>
                <c:pt idx="15748" formatCode="0.00E+00">
                  <c:v>1.92669E-3</c:v>
                </c:pt>
                <c:pt idx="15749" formatCode="0.00E+00">
                  <c:v>2.0299200000000002E-3</c:v>
                </c:pt>
                <c:pt idx="15750" formatCode="0.00E+00">
                  <c:v>2.1318999999999999E-3</c:v>
                </c:pt>
                <c:pt idx="15751" formatCode="0.00E+00">
                  <c:v>2.2325600000000002E-3</c:v>
                </c:pt>
                <c:pt idx="15752" formatCode="0.00E+00">
                  <c:v>2.3317899999999998E-3</c:v>
                </c:pt>
                <c:pt idx="15753" formatCode="0.00E+00">
                  <c:v>2.4295100000000002E-3</c:v>
                </c:pt>
                <c:pt idx="15754" formatCode="0.00E+00">
                  <c:v>2.5256300000000001E-3</c:v>
                </c:pt>
                <c:pt idx="15755" formatCode="0.00E+00">
                  <c:v>2.6200799999999999E-3</c:v>
                </c:pt>
                <c:pt idx="15756" formatCode="0.00E+00">
                  <c:v>2.7127499999999999E-3</c:v>
                </c:pt>
                <c:pt idx="15757" formatCode="0.00E+00">
                  <c:v>2.80357E-3</c:v>
                </c:pt>
                <c:pt idx="15758" formatCode="0.00E+00">
                  <c:v>2.8924599999999999E-3</c:v>
                </c:pt>
                <c:pt idx="15759" formatCode="0.00E+00">
                  <c:v>2.9793300000000001E-3</c:v>
                </c:pt>
                <c:pt idx="15760" formatCode="0.00E+00">
                  <c:v>3.0641000000000002E-3</c:v>
                </c:pt>
                <c:pt idx="15761" formatCode="0.00E+00">
                  <c:v>3.1466900000000002E-3</c:v>
                </c:pt>
                <c:pt idx="15762" formatCode="0.00E+00">
                  <c:v>3.2270300000000001E-3</c:v>
                </c:pt>
                <c:pt idx="15763" formatCode="0.00E+00">
                  <c:v>3.30503E-3</c:v>
                </c:pt>
                <c:pt idx="15764" formatCode="0.00E+00">
                  <c:v>3.3806399999999999E-3</c:v>
                </c:pt>
                <c:pt idx="15765" formatCode="0.00E+00">
                  <c:v>3.4537600000000002E-3</c:v>
                </c:pt>
                <c:pt idx="15766" formatCode="0.00E+00">
                  <c:v>3.52433E-3</c:v>
                </c:pt>
                <c:pt idx="15767" formatCode="0.00E+00">
                  <c:v>3.5922900000000002E-3</c:v>
                </c:pt>
                <c:pt idx="15768" formatCode="0.00E+00">
                  <c:v>3.6575599999999998E-3</c:v>
                </c:pt>
                <c:pt idx="15769" formatCode="0.00E+00">
                  <c:v>3.7200900000000001E-3</c:v>
                </c:pt>
                <c:pt idx="15770" formatCode="0.00E+00">
                  <c:v>3.7797999999999998E-3</c:v>
                </c:pt>
                <c:pt idx="15771" formatCode="0.00E+00">
                  <c:v>3.8366400000000001E-3</c:v>
                </c:pt>
                <c:pt idx="15772" formatCode="0.00E+00">
                  <c:v>3.89055E-3</c:v>
                </c:pt>
                <c:pt idx="15773" formatCode="0.00E+00">
                  <c:v>3.9414699999999999E-3</c:v>
                </c:pt>
                <c:pt idx="15774" formatCode="0.00E+00">
                  <c:v>3.98935E-3</c:v>
                </c:pt>
                <c:pt idx="15775" formatCode="0.00E+00">
                  <c:v>4.0341400000000003E-3</c:v>
                </c:pt>
                <c:pt idx="15776" formatCode="0.00E+00">
                  <c:v>4.0758000000000001E-3</c:v>
                </c:pt>
                <c:pt idx="15777" formatCode="0.00E+00">
                  <c:v>4.1142699999999997E-3</c:v>
                </c:pt>
                <c:pt idx="15778" formatCode="0.00E+00">
                  <c:v>4.1495100000000004E-3</c:v>
                </c:pt>
                <c:pt idx="15779" formatCode="0.00E+00">
                  <c:v>4.1814799999999996E-3</c:v>
                </c:pt>
                <c:pt idx="15780" formatCode="0.00E+00">
                  <c:v>4.2101500000000002E-3</c:v>
                </c:pt>
                <c:pt idx="15781" formatCode="0.00E+00">
                  <c:v>4.2354899999999997E-3</c:v>
                </c:pt>
                <c:pt idx="15782" formatCode="0.00E+00">
                  <c:v>4.2574500000000003E-3</c:v>
                </c:pt>
                <c:pt idx="15783" formatCode="0.00E+00">
                  <c:v>4.2760100000000002E-3</c:v>
                </c:pt>
                <c:pt idx="15784" formatCode="0.00E+00">
                  <c:v>4.2911499999999997E-3</c:v>
                </c:pt>
                <c:pt idx="15785" formatCode="0.00E+00">
                  <c:v>4.3028399999999996E-3</c:v>
                </c:pt>
                <c:pt idx="15786" formatCode="0.00E+00">
                  <c:v>4.3110600000000002E-3</c:v>
                </c:pt>
                <c:pt idx="15787" formatCode="0.00E+00">
                  <c:v>4.3157999999999998E-3</c:v>
                </c:pt>
                <c:pt idx="15788" formatCode="0.00E+00">
                  <c:v>4.3170500000000002E-3</c:v>
                </c:pt>
                <c:pt idx="15789" formatCode="0.00E+00">
                  <c:v>4.3147899999999998E-3</c:v>
                </c:pt>
                <c:pt idx="15790" formatCode="0.00E+00">
                  <c:v>4.3090100000000003E-3</c:v>
                </c:pt>
                <c:pt idx="15791" formatCode="0.00E+00">
                  <c:v>4.2997199999999999E-3</c:v>
                </c:pt>
                <c:pt idx="15792" formatCode="0.00E+00">
                  <c:v>4.2869099999999997E-3</c:v>
                </c:pt>
                <c:pt idx="15793" formatCode="0.00E+00">
                  <c:v>4.2705900000000003E-3</c:v>
                </c:pt>
                <c:pt idx="15794" formatCode="0.00E+00">
                  <c:v>4.2507600000000001E-3</c:v>
                </c:pt>
                <c:pt idx="15795" formatCode="0.00E+00">
                  <c:v>4.22742E-3</c:v>
                </c:pt>
                <c:pt idx="15796" formatCode="0.00E+00">
                  <c:v>4.2006099999999996E-3</c:v>
                </c:pt>
                <c:pt idx="15797" formatCode="0.00E+00">
                  <c:v>4.1703199999999999E-3</c:v>
                </c:pt>
                <c:pt idx="15798" formatCode="0.00E+00">
                  <c:v>4.1365799999999999E-3</c:v>
                </c:pt>
                <c:pt idx="15799" formatCode="0.00E+00">
                  <c:v>4.0993999999999996E-3</c:v>
                </c:pt>
                <c:pt idx="15800" formatCode="0.00E+00">
                  <c:v>4.0588300000000003E-3</c:v>
                </c:pt>
                <c:pt idx="15801" formatCode="0.00E+00">
                  <c:v>4.0148800000000002E-3</c:v>
                </c:pt>
                <c:pt idx="15802" formatCode="0.00E+00">
                  <c:v>3.9675800000000001E-3</c:v>
                </c:pt>
                <c:pt idx="15803" formatCode="0.00E+00">
                  <c:v>3.9169799999999996E-3</c:v>
                </c:pt>
                <c:pt idx="15804" formatCode="0.00E+00">
                  <c:v>3.8631E-3</c:v>
                </c:pt>
                <c:pt idx="15805" formatCode="0.00E+00">
                  <c:v>3.8059999999999999E-3</c:v>
                </c:pt>
                <c:pt idx="15806" formatCode="0.00E+00">
                  <c:v>3.7456999999999998E-3</c:v>
                </c:pt>
                <c:pt idx="15807" formatCode="0.00E+00">
                  <c:v>3.68228E-3</c:v>
                </c:pt>
                <c:pt idx="15808" formatCode="0.00E+00">
                  <c:v>3.61576E-3</c:v>
                </c:pt>
                <c:pt idx="15809" formatCode="0.00E+00">
                  <c:v>3.5462100000000002E-3</c:v>
                </c:pt>
                <c:pt idx="15810" formatCode="0.00E+00">
                  <c:v>3.4736799999999998E-3</c:v>
                </c:pt>
                <c:pt idx="15811" formatCode="0.00E+00">
                  <c:v>3.3982299999999999E-3</c:v>
                </c:pt>
                <c:pt idx="15812" formatCode="0.00E+00">
                  <c:v>3.31993E-3</c:v>
                </c:pt>
                <c:pt idx="15813" formatCode="0.00E+00">
                  <c:v>3.2388299999999998E-3</c:v>
                </c:pt>
                <c:pt idx="15814" formatCode="0.00E+00">
                  <c:v>3.1550100000000002E-3</c:v>
                </c:pt>
                <c:pt idx="15815" formatCode="0.00E+00">
                  <c:v>3.0685299999999999E-3</c:v>
                </c:pt>
                <c:pt idx="15816" formatCode="0.00E+00">
                  <c:v>2.9794700000000001E-3</c:v>
                </c:pt>
                <c:pt idx="15817" formatCode="0.00E+00">
                  <c:v>2.8879000000000001E-3</c:v>
                </c:pt>
                <c:pt idx="15818" formatCode="0.00E+00">
                  <c:v>2.7939000000000002E-3</c:v>
                </c:pt>
                <c:pt idx="15819" formatCode="0.00E+00">
                  <c:v>2.69754E-3</c:v>
                </c:pt>
                <c:pt idx="15820" formatCode="0.00E+00">
                  <c:v>2.5989199999999998E-3</c:v>
                </c:pt>
                <c:pt idx="15821" formatCode="0.00E+00">
                  <c:v>2.49811E-3</c:v>
                </c:pt>
                <c:pt idx="15822" formatCode="0.00E+00">
                  <c:v>2.3952000000000001E-3</c:v>
                </c:pt>
                <c:pt idx="15823" formatCode="0.00E+00">
                  <c:v>2.29028E-3</c:v>
                </c:pt>
                <c:pt idx="15824" formatCode="0.00E+00">
                  <c:v>2.18344E-3</c:v>
                </c:pt>
                <c:pt idx="15825" formatCode="0.00E+00">
                  <c:v>2.0747700000000001E-3</c:v>
                </c:pt>
                <c:pt idx="15826" formatCode="0.00E+00">
                  <c:v>1.9643600000000001E-3</c:v>
                </c:pt>
                <c:pt idx="15827" formatCode="0.00E+00">
                  <c:v>1.85231E-3</c:v>
                </c:pt>
                <c:pt idx="15828" formatCode="0.00E+00">
                  <c:v>1.7387100000000001E-3</c:v>
                </c:pt>
                <c:pt idx="15829" formatCode="0.00E+00">
                  <c:v>1.62367E-3</c:v>
                </c:pt>
                <c:pt idx="15830" formatCode="0.00E+00">
                  <c:v>1.5072900000000001E-3</c:v>
                </c:pt>
                <c:pt idx="15831" formatCode="0.00E+00">
                  <c:v>1.3896500000000001E-3</c:v>
                </c:pt>
                <c:pt idx="15832" formatCode="0.00E+00">
                  <c:v>1.2708699999999999E-3</c:v>
                </c:pt>
                <c:pt idx="15833" formatCode="0.00E+00">
                  <c:v>1.15105E-3</c:v>
                </c:pt>
                <c:pt idx="15834" formatCode="0.00E+00">
                  <c:v>1.0303000000000001E-3</c:v>
                </c:pt>
                <c:pt idx="15835" formatCode="0.00E+00">
                  <c:v>9.0870399999999998E-4</c:v>
                </c:pt>
                <c:pt idx="15836" formatCode="0.00E+00">
                  <c:v>7.8638600000000003E-4</c:v>
                </c:pt>
                <c:pt idx="15837" formatCode="0.00E+00">
                  <c:v>6.6344500000000003E-4</c:v>
                </c:pt>
                <c:pt idx="15838" formatCode="0.00E+00">
                  <c:v>5.3998900000000005E-4</c:v>
                </c:pt>
                <c:pt idx="15839" formatCode="0.00E+00">
                  <c:v>4.1612399999999998E-4</c:v>
                </c:pt>
                <c:pt idx="15840" formatCode="0.00E+00">
                  <c:v>2.9195799999999999E-4</c:v>
                </c:pt>
                <c:pt idx="15841" formatCode="0.00E+00">
                  <c:v>1.6759699999999999E-4</c:v>
                </c:pt>
                <c:pt idx="15842" formatCode="0.00E+00">
                  <c:v>4.3149499999999997E-5</c:v>
                </c:pt>
                <c:pt idx="15843" formatCode="0.00E+00">
                  <c:v>-8.1277600000000003E-5</c:v>
                </c:pt>
                <c:pt idx="15844" formatCode="0.00E+00">
                  <c:v>-2.05577E-4</c:v>
                </c:pt>
                <c:pt idx="15845" formatCode="0.00E+00">
                  <c:v>-3.29642E-4</c:v>
                </c:pt>
                <c:pt idx="15846" formatCode="0.00E+00">
                  <c:v>-4.5336600000000002E-4</c:v>
                </c:pt>
                <c:pt idx="15847" formatCode="0.00E+00">
                  <c:v>-5.7664299999999995E-4</c:v>
                </c:pt>
                <c:pt idx="15848" formatCode="0.00E+00">
                  <c:v>-6.9936800000000002E-4</c:v>
                </c:pt>
                <c:pt idx="15849" formatCode="0.00E+00">
                  <c:v>-8.2143500000000003E-4</c:v>
                </c:pt>
                <c:pt idx="15850" formatCode="0.00E+00">
                  <c:v>-9.4274099999999998E-4</c:v>
                </c:pt>
                <c:pt idx="15851" formatCode="0.00E+00">
                  <c:v>-1.0631799999999999E-3</c:v>
                </c:pt>
                <c:pt idx="15852" formatCode="0.00E+00">
                  <c:v>-1.1826600000000001E-3</c:v>
                </c:pt>
                <c:pt idx="15853" formatCode="0.00E+00">
                  <c:v>-1.3010599999999999E-3</c:v>
                </c:pt>
                <c:pt idx="15854" formatCode="0.00E+00">
                  <c:v>-1.4182999999999999E-3</c:v>
                </c:pt>
                <c:pt idx="15855" formatCode="0.00E+00">
                  <c:v>-1.5342800000000001E-3</c:v>
                </c:pt>
                <c:pt idx="15856" formatCode="0.00E+00">
                  <c:v>-1.6488900000000001E-3</c:v>
                </c:pt>
                <c:pt idx="15857" formatCode="0.00E+00">
                  <c:v>-1.7620400000000001E-3</c:v>
                </c:pt>
                <c:pt idx="15858" formatCode="0.00E+00">
                  <c:v>-1.87364E-3</c:v>
                </c:pt>
                <c:pt idx="15859" formatCode="0.00E+00">
                  <c:v>-1.9835899999999999E-3</c:v>
                </c:pt>
                <c:pt idx="15860" formatCode="0.00E+00">
                  <c:v>-2.0918099999999999E-3</c:v>
                </c:pt>
                <c:pt idx="15861" formatCode="0.00E+00">
                  <c:v>-2.1982E-3</c:v>
                </c:pt>
                <c:pt idx="15862" formatCode="0.00E+00">
                  <c:v>-2.3026800000000001E-3</c:v>
                </c:pt>
                <c:pt idx="15863" formatCode="0.00E+00">
                  <c:v>-2.4051599999999999E-3</c:v>
                </c:pt>
                <c:pt idx="15864" formatCode="0.00E+00">
                  <c:v>-2.5055699999999999E-3</c:v>
                </c:pt>
                <c:pt idx="15865" formatCode="0.00E+00">
                  <c:v>-2.6038099999999998E-3</c:v>
                </c:pt>
                <c:pt idx="15866" formatCode="0.00E+00">
                  <c:v>-2.69981E-3</c:v>
                </c:pt>
                <c:pt idx="15867" formatCode="0.00E+00">
                  <c:v>-2.7935E-3</c:v>
                </c:pt>
                <c:pt idx="15868" formatCode="0.00E+00">
                  <c:v>-2.8847899999999999E-3</c:v>
                </c:pt>
                <c:pt idx="15869" formatCode="0.00E+00">
                  <c:v>-2.9736300000000001E-3</c:v>
                </c:pt>
                <c:pt idx="15870" formatCode="0.00E+00">
                  <c:v>-3.0599400000000001E-3</c:v>
                </c:pt>
                <c:pt idx="15871" formatCode="0.00E+00">
                  <c:v>-3.14365E-3</c:v>
                </c:pt>
                <c:pt idx="15872" formatCode="0.00E+00">
                  <c:v>-3.2246900000000001E-3</c:v>
                </c:pt>
                <c:pt idx="15873" formatCode="0.00E+00">
                  <c:v>-3.3030199999999998E-3</c:v>
                </c:pt>
                <c:pt idx="15874" formatCode="0.00E+00">
                  <c:v>-3.37857E-3</c:v>
                </c:pt>
                <c:pt idx="15875" formatCode="0.00E+00">
                  <c:v>-3.4512800000000001E-3</c:v>
                </c:pt>
                <c:pt idx="15876" formatCode="0.00E+00">
                  <c:v>-3.5211000000000001E-3</c:v>
                </c:pt>
                <c:pt idx="15877" formatCode="0.00E+00">
                  <c:v>-3.5879800000000002E-3</c:v>
                </c:pt>
                <c:pt idx="15878" formatCode="0.00E+00">
                  <c:v>-3.6518800000000001E-3</c:v>
                </c:pt>
                <c:pt idx="15879" formatCode="0.00E+00">
                  <c:v>-3.71274E-3</c:v>
                </c:pt>
                <c:pt idx="15880" formatCode="0.00E+00">
                  <c:v>-3.7705299999999998E-3</c:v>
                </c:pt>
                <c:pt idx="15881" formatCode="0.00E+00">
                  <c:v>-3.8252099999999999E-3</c:v>
                </c:pt>
                <c:pt idx="15882" formatCode="0.00E+00">
                  <c:v>-3.87674E-3</c:v>
                </c:pt>
                <c:pt idx="15883" formatCode="0.00E+00">
                  <c:v>-3.92509E-3</c:v>
                </c:pt>
                <c:pt idx="15884" formatCode="0.00E+00">
                  <c:v>-3.9702299999999999E-3</c:v>
                </c:pt>
                <c:pt idx="15885" formatCode="0.00E+00">
                  <c:v>-4.01213E-3</c:v>
                </c:pt>
                <c:pt idx="15886" formatCode="0.00E+00">
                  <c:v>-4.0507700000000004E-3</c:v>
                </c:pt>
                <c:pt idx="15887" formatCode="0.00E+00">
                  <c:v>-4.0861300000000003E-3</c:v>
                </c:pt>
                <c:pt idx="15888" formatCode="0.00E+00">
                  <c:v>-4.1181899999999999E-3</c:v>
                </c:pt>
                <c:pt idx="15889" formatCode="0.00E+00">
                  <c:v>-4.14694E-3</c:v>
                </c:pt>
                <c:pt idx="15890" formatCode="0.00E+00">
                  <c:v>-4.17236E-3</c:v>
                </c:pt>
                <c:pt idx="15891" formatCode="0.00E+00">
                  <c:v>-4.1944399999999998E-3</c:v>
                </c:pt>
                <c:pt idx="15892" formatCode="0.00E+00">
                  <c:v>-4.2131900000000003E-3</c:v>
                </c:pt>
                <c:pt idx="15893" formatCode="0.00E+00">
                  <c:v>-4.22859E-3</c:v>
                </c:pt>
                <c:pt idx="15894" formatCode="0.00E+00">
                  <c:v>-4.2406400000000004E-3</c:v>
                </c:pt>
                <c:pt idx="15895" formatCode="0.00E+00">
                  <c:v>-4.2493599999999998E-3</c:v>
                </c:pt>
                <c:pt idx="15896" formatCode="0.00E+00">
                  <c:v>-4.2547399999999999E-3</c:v>
                </c:pt>
                <c:pt idx="15897" formatCode="0.00E+00">
                  <c:v>-4.2567999999999998E-3</c:v>
                </c:pt>
                <c:pt idx="15898" formatCode="0.00E+00">
                  <c:v>-4.2555400000000004E-3</c:v>
                </c:pt>
                <c:pt idx="15899" formatCode="0.00E+00">
                  <c:v>-4.2509799999999997E-3</c:v>
                </c:pt>
                <c:pt idx="15900" formatCode="0.00E+00">
                  <c:v>-4.2431300000000003E-3</c:v>
                </c:pt>
                <c:pt idx="15901" formatCode="0.00E+00">
                  <c:v>-4.2320300000000003E-3</c:v>
                </c:pt>
                <c:pt idx="15902" formatCode="0.00E+00">
                  <c:v>-4.2176799999999997E-3</c:v>
                </c:pt>
                <c:pt idx="15903" formatCode="0.00E+00">
                  <c:v>-4.2001199999999999E-3</c:v>
                </c:pt>
                <c:pt idx="15904" formatCode="0.00E+00">
                  <c:v>-4.17937E-3</c:v>
                </c:pt>
                <c:pt idx="15905" formatCode="0.00E+00">
                  <c:v>-4.1554599999999997E-3</c:v>
                </c:pt>
                <c:pt idx="15906" formatCode="0.00E+00">
                  <c:v>-4.1284299999999998E-3</c:v>
                </c:pt>
                <c:pt idx="15907" formatCode="0.00E+00">
                  <c:v>-4.0983199999999999E-3</c:v>
                </c:pt>
                <c:pt idx="15908" formatCode="0.00E+00">
                  <c:v>-4.06515E-3</c:v>
                </c:pt>
                <c:pt idx="15909" formatCode="0.00E+00">
                  <c:v>-4.0289599999999998E-3</c:v>
                </c:pt>
                <c:pt idx="15910" formatCode="0.00E+00">
                  <c:v>-3.9898199999999998E-3</c:v>
                </c:pt>
                <c:pt idx="15911" formatCode="0.00E+00">
                  <c:v>-3.9477399999999999E-3</c:v>
                </c:pt>
                <c:pt idx="15912" formatCode="0.00E+00">
                  <c:v>-3.9027900000000002E-3</c:v>
                </c:pt>
                <c:pt idx="15913" formatCode="0.00E+00">
                  <c:v>-3.8550099999999999E-3</c:v>
                </c:pt>
                <c:pt idx="15914" formatCode="0.00E+00">
                  <c:v>-3.80445E-3</c:v>
                </c:pt>
                <c:pt idx="15915" formatCode="0.00E+00">
                  <c:v>-3.7511699999999999E-3</c:v>
                </c:pt>
                <c:pt idx="15916" formatCode="0.00E+00">
                  <c:v>-3.6952199999999999E-3</c:v>
                </c:pt>
                <c:pt idx="15917" formatCode="0.00E+00">
                  <c:v>-3.63665E-3</c:v>
                </c:pt>
                <c:pt idx="15918" formatCode="0.00E+00">
                  <c:v>-3.5755299999999999E-3</c:v>
                </c:pt>
                <c:pt idx="15919" formatCode="0.00E+00">
                  <c:v>-3.51191E-3</c:v>
                </c:pt>
                <c:pt idx="15920" formatCode="0.00E+00">
                  <c:v>-3.4458599999999998E-3</c:v>
                </c:pt>
                <c:pt idx="15921" formatCode="0.00E+00">
                  <c:v>-3.3774400000000002E-3</c:v>
                </c:pt>
                <c:pt idx="15922" formatCode="0.00E+00">
                  <c:v>-3.30671E-3</c:v>
                </c:pt>
                <c:pt idx="15923" formatCode="0.00E+00">
                  <c:v>-3.2337400000000001E-3</c:v>
                </c:pt>
                <c:pt idx="15924" formatCode="0.00E+00">
                  <c:v>-3.1586000000000001E-3</c:v>
                </c:pt>
                <c:pt idx="15925" formatCode="0.00E+00">
                  <c:v>-3.0813500000000001E-3</c:v>
                </c:pt>
                <c:pt idx="15926" formatCode="0.00E+00">
                  <c:v>-3.0020699999999999E-3</c:v>
                </c:pt>
                <c:pt idx="15927" formatCode="0.00E+00">
                  <c:v>-2.9208200000000002E-3</c:v>
                </c:pt>
                <c:pt idx="15928" formatCode="0.00E+00">
                  <c:v>-2.83768E-3</c:v>
                </c:pt>
                <c:pt idx="15929" formatCode="0.00E+00">
                  <c:v>-2.7527200000000002E-3</c:v>
                </c:pt>
                <c:pt idx="15930" formatCode="0.00E+00">
                  <c:v>-2.6660099999999999E-3</c:v>
                </c:pt>
                <c:pt idx="15931" formatCode="0.00E+00">
                  <c:v>-2.57763E-3</c:v>
                </c:pt>
                <c:pt idx="15932" formatCode="0.00E+00">
                  <c:v>-2.48766E-3</c:v>
                </c:pt>
                <c:pt idx="15933" formatCode="0.00E+00">
                  <c:v>-2.39616E-3</c:v>
                </c:pt>
                <c:pt idx="15934" formatCode="0.00E+00">
                  <c:v>-2.30321E-3</c:v>
                </c:pt>
                <c:pt idx="15935" formatCode="0.00E+00">
                  <c:v>-2.2089000000000002E-3</c:v>
                </c:pt>
                <c:pt idx="15936" formatCode="0.00E+00">
                  <c:v>-2.1132999999999998E-3</c:v>
                </c:pt>
                <c:pt idx="15937" formatCode="0.00E+00">
                  <c:v>-2.0164800000000002E-3</c:v>
                </c:pt>
                <c:pt idx="15938" formatCode="0.00E+00">
                  <c:v>-1.9185199999999999E-3</c:v>
                </c:pt>
                <c:pt idx="15939" formatCode="0.00E+00">
                  <c:v>-1.8194999999999999E-3</c:v>
                </c:pt>
                <c:pt idx="15940" formatCode="0.00E+00">
                  <c:v>-1.71951E-3</c:v>
                </c:pt>
                <c:pt idx="15941" formatCode="0.00E+00">
                  <c:v>-1.6186099999999999E-3</c:v>
                </c:pt>
                <c:pt idx="15942" formatCode="0.00E+00">
                  <c:v>-1.51688E-3</c:v>
                </c:pt>
                <c:pt idx="15943" formatCode="0.00E+00">
                  <c:v>-1.4144100000000001E-3</c:v>
                </c:pt>
                <c:pt idx="15944" formatCode="0.00E+00">
                  <c:v>-1.31127E-3</c:v>
                </c:pt>
                <c:pt idx="15945" formatCode="0.00E+00">
                  <c:v>-1.20754E-3</c:v>
                </c:pt>
                <c:pt idx="15946" formatCode="0.00E+00">
                  <c:v>-1.1033E-3</c:v>
                </c:pt>
                <c:pt idx="15947" formatCode="0.00E+00">
                  <c:v>-9.986140000000001E-4</c:v>
                </c:pt>
                <c:pt idx="15948" formatCode="0.00E+00">
                  <c:v>-8.9357200000000003E-4</c:v>
                </c:pt>
                <c:pt idx="15949" formatCode="0.00E+00">
                  <c:v>-7.8824699999999995E-4</c:v>
                </c:pt>
                <c:pt idx="15950" formatCode="0.00E+00">
                  <c:v>-6.8271300000000005E-4</c:v>
                </c:pt>
                <c:pt idx="15951" formatCode="0.00E+00">
                  <c:v>-5.77046E-4</c:v>
                </c:pt>
                <c:pt idx="15952" formatCode="0.00E+00">
                  <c:v>-4.7132100000000002E-4</c:v>
                </c:pt>
                <c:pt idx="15953" formatCode="0.00E+00">
                  <c:v>-3.6561200000000002E-4</c:v>
                </c:pt>
                <c:pt idx="15954" formatCode="0.00E+00">
                  <c:v>-2.5999200000000001E-4</c:v>
                </c:pt>
                <c:pt idx="15955" formatCode="0.00E+00">
                  <c:v>-1.5453400000000001E-4</c:v>
                </c:pt>
                <c:pt idx="15956" formatCode="0.00E+00">
                  <c:v>-4.9308499999999997E-5</c:v>
                </c:pt>
                <c:pt idx="15957" formatCode="0.00E+00">
                  <c:v>5.5612400000000003E-5</c:v>
                </c:pt>
                <c:pt idx="15958" formatCode="0.00E+00">
                  <c:v>1.60159E-4</c:v>
                </c:pt>
                <c:pt idx="15959" formatCode="0.00E+00">
                  <c:v>2.6426200000000003E-4</c:v>
                </c:pt>
                <c:pt idx="15960" formatCode="0.00E+00">
                  <c:v>3.6785399999999998E-4</c:v>
                </c:pt>
                <c:pt idx="15961" formatCode="0.00E+00">
                  <c:v>4.7086699999999998E-4</c:v>
                </c:pt>
                <c:pt idx="15962" formatCode="0.00E+00">
                  <c:v>5.7323499999999996E-4</c:v>
                </c:pt>
                <c:pt idx="15963" formatCode="0.00E+00">
                  <c:v>6.7489299999999998E-4</c:v>
                </c:pt>
                <c:pt idx="15964" formatCode="0.00E+00">
                  <c:v>7.7577699999999996E-4</c:v>
                </c:pt>
                <c:pt idx="15965" formatCode="0.00E+00">
                  <c:v>8.7582399999999998E-4</c:v>
                </c:pt>
                <c:pt idx="15966" formatCode="0.00E+00">
                  <c:v>9.7497199999999995E-4</c:v>
                </c:pt>
                <c:pt idx="15967" formatCode="0.00E+00">
                  <c:v>1.0731600000000001E-3</c:v>
                </c:pt>
                <c:pt idx="15968" formatCode="0.00E+00">
                  <c:v>1.17033E-3</c:v>
                </c:pt>
                <c:pt idx="15969" formatCode="0.00E+00">
                  <c:v>1.2664200000000001E-3</c:v>
                </c:pt>
                <c:pt idx="15970" formatCode="0.00E+00">
                  <c:v>1.3613799999999999E-3</c:v>
                </c:pt>
                <c:pt idx="15971" formatCode="0.00E+00">
                  <c:v>1.4551500000000001E-3</c:v>
                </c:pt>
                <c:pt idx="15972" formatCode="0.00E+00">
                  <c:v>1.5476800000000001E-3</c:v>
                </c:pt>
                <c:pt idx="15973" formatCode="0.00E+00">
                  <c:v>1.6389099999999999E-3</c:v>
                </c:pt>
                <c:pt idx="15974" formatCode="0.00E+00">
                  <c:v>1.72879E-3</c:v>
                </c:pt>
                <c:pt idx="15975" formatCode="0.00E+00">
                  <c:v>1.81727E-3</c:v>
                </c:pt>
                <c:pt idx="15976" formatCode="0.00E+00">
                  <c:v>1.9043E-3</c:v>
                </c:pt>
                <c:pt idx="15977" formatCode="0.00E+00">
                  <c:v>1.9898400000000001E-3</c:v>
                </c:pt>
                <c:pt idx="15978" formatCode="0.00E+00">
                  <c:v>2.07383E-3</c:v>
                </c:pt>
                <c:pt idx="15979" formatCode="0.00E+00">
                  <c:v>2.1562299999999999E-3</c:v>
                </c:pt>
                <c:pt idx="15980" formatCode="0.00E+00">
                  <c:v>2.2369999999999998E-3</c:v>
                </c:pt>
                <c:pt idx="15981" formatCode="0.00E+00">
                  <c:v>2.3160899999999998E-3</c:v>
                </c:pt>
                <c:pt idx="15982" formatCode="0.00E+00">
                  <c:v>2.39347E-3</c:v>
                </c:pt>
                <c:pt idx="15983" formatCode="0.00E+00">
                  <c:v>2.4690900000000002E-3</c:v>
                </c:pt>
                <c:pt idx="15984" formatCode="0.00E+00">
                  <c:v>2.5429200000000002E-3</c:v>
                </c:pt>
                <c:pt idx="15985" formatCode="0.00E+00">
                  <c:v>2.6149099999999998E-3</c:v>
                </c:pt>
                <c:pt idx="15986" formatCode="0.00E+00">
                  <c:v>2.6850300000000001E-3</c:v>
                </c:pt>
                <c:pt idx="15987" formatCode="0.00E+00">
                  <c:v>2.75326E-3</c:v>
                </c:pt>
                <c:pt idx="15988" formatCode="0.00E+00">
                  <c:v>2.8195400000000002E-3</c:v>
                </c:pt>
                <c:pt idx="15989" formatCode="0.00E+00">
                  <c:v>2.8838599999999998E-3</c:v>
                </c:pt>
                <c:pt idx="15990" formatCode="0.00E+00">
                  <c:v>2.9461800000000001E-3</c:v>
                </c:pt>
                <c:pt idx="15991" formatCode="0.00E+00">
                  <c:v>3.0064699999999998E-3</c:v>
                </c:pt>
                <c:pt idx="15992" formatCode="0.00E+00">
                  <c:v>3.0647000000000001E-3</c:v>
                </c:pt>
                <c:pt idx="15993" formatCode="0.00E+00">
                  <c:v>3.12086E-3</c:v>
                </c:pt>
                <c:pt idx="15994" formatCode="0.00E+00">
                  <c:v>3.1749E-3</c:v>
                </c:pt>
                <c:pt idx="15995" formatCode="0.00E+00">
                  <c:v>3.2268100000000001E-3</c:v>
                </c:pt>
                <c:pt idx="15996" formatCode="0.00E+00">
                  <c:v>3.27656E-3</c:v>
                </c:pt>
                <c:pt idx="15997" formatCode="0.00E+00">
                  <c:v>3.3241400000000002E-3</c:v>
                </c:pt>
                <c:pt idx="15998" formatCode="0.00E+00">
                  <c:v>3.36952E-3</c:v>
                </c:pt>
                <c:pt idx="15999" formatCode="0.00E+00">
                  <c:v>3.41268E-3</c:v>
                </c:pt>
                <c:pt idx="16000" formatCode="0.00E+00">
                  <c:v>3.4536100000000002E-3</c:v>
                </c:pt>
                <c:pt idx="16001" formatCode="0.00E+00">
                  <c:v>3.49228E-3</c:v>
                </c:pt>
                <c:pt idx="16002" formatCode="0.00E+00">
                  <c:v>3.5286800000000002E-3</c:v>
                </c:pt>
                <c:pt idx="16003" formatCode="0.00E+00">
                  <c:v>3.56281E-3</c:v>
                </c:pt>
                <c:pt idx="16004" formatCode="0.00E+00">
                  <c:v>3.5946400000000001E-3</c:v>
                </c:pt>
                <c:pt idx="16005" formatCode="0.00E+00">
                  <c:v>3.62415E-3</c:v>
                </c:pt>
                <c:pt idx="16006" formatCode="0.00E+00">
                  <c:v>3.6513499999999998E-3</c:v>
                </c:pt>
                <c:pt idx="16007" formatCode="0.00E+00">
                  <c:v>3.6762299999999999E-3</c:v>
                </c:pt>
                <c:pt idx="16008" formatCode="0.00E+00">
                  <c:v>3.6987600000000002E-3</c:v>
                </c:pt>
                <c:pt idx="16009" formatCode="0.00E+00">
                  <c:v>3.71894E-3</c:v>
                </c:pt>
                <c:pt idx="16010" formatCode="0.00E+00">
                  <c:v>3.7367799999999999E-3</c:v>
                </c:pt>
                <c:pt idx="16011" formatCode="0.00E+00">
                  <c:v>3.7522499999999999E-3</c:v>
                </c:pt>
                <c:pt idx="16012" formatCode="0.00E+00">
                  <c:v>3.7653700000000001E-3</c:v>
                </c:pt>
                <c:pt idx="16013" formatCode="0.00E+00">
                  <c:v>3.77612E-3</c:v>
                </c:pt>
                <c:pt idx="16014" formatCode="0.00E+00">
                  <c:v>3.7844900000000002E-3</c:v>
                </c:pt>
                <c:pt idx="16015" formatCode="0.00E+00">
                  <c:v>3.7905E-3</c:v>
                </c:pt>
                <c:pt idx="16016" formatCode="0.00E+00">
                  <c:v>3.7941400000000001E-3</c:v>
                </c:pt>
                <c:pt idx="16017" formatCode="0.00E+00">
                  <c:v>3.7954099999999999E-3</c:v>
                </c:pt>
                <c:pt idx="16018" formatCode="0.00E+00">
                  <c:v>3.79431E-3</c:v>
                </c:pt>
                <c:pt idx="16019" formatCode="0.00E+00">
                  <c:v>3.7908400000000002E-3</c:v>
                </c:pt>
                <c:pt idx="16020" formatCode="0.00E+00">
                  <c:v>3.7850200000000001E-3</c:v>
                </c:pt>
                <c:pt idx="16021" formatCode="0.00E+00">
                  <c:v>3.7768300000000001E-3</c:v>
                </c:pt>
                <c:pt idx="16022" formatCode="0.00E+00">
                  <c:v>3.7663000000000002E-3</c:v>
                </c:pt>
                <c:pt idx="16023" formatCode="0.00E+00">
                  <c:v>3.7534199999999999E-3</c:v>
                </c:pt>
                <c:pt idx="16024" formatCode="0.00E+00">
                  <c:v>3.7382000000000001E-3</c:v>
                </c:pt>
                <c:pt idx="16025" formatCode="0.00E+00">
                  <c:v>3.7206600000000002E-3</c:v>
                </c:pt>
                <c:pt idx="16026" formatCode="0.00E+00">
                  <c:v>3.7007899999999998E-3</c:v>
                </c:pt>
                <c:pt idx="16027" formatCode="0.00E+00">
                  <c:v>3.6786200000000001E-3</c:v>
                </c:pt>
                <c:pt idx="16028" formatCode="0.00E+00">
                  <c:v>3.6541500000000001E-3</c:v>
                </c:pt>
                <c:pt idx="16029" formatCode="0.00E+00">
                  <c:v>3.6273899999999999E-3</c:v>
                </c:pt>
                <c:pt idx="16030" formatCode="0.00E+00">
                  <c:v>3.59837E-3</c:v>
                </c:pt>
                <c:pt idx="16031" formatCode="0.00E+00">
                  <c:v>3.5670900000000002E-3</c:v>
                </c:pt>
                <c:pt idx="16032" formatCode="0.00E+00">
                  <c:v>3.5335599999999998E-3</c:v>
                </c:pt>
                <c:pt idx="16033" formatCode="0.00E+00">
                  <c:v>3.4978100000000001E-3</c:v>
                </c:pt>
                <c:pt idx="16034" formatCode="0.00E+00">
                  <c:v>3.4598599999999999E-3</c:v>
                </c:pt>
                <c:pt idx="16035" formatCode="0.00E+00">
                  <c:v>3.4197099999999999E-3</c:v>
                </c:pt>
                <c:pt idx="16036" formatCode="0.00E+00">
                  <c:v>3.3773900000000001E-3</c:v>
                </c:pt>
                <c:pt idx="16037" formatCode="0.00E+00">
                  <c:v>3.33293E-3</c:v>
                </c:pt>
                <c:pt idx="16038" formatCode="0.00E+00">
                  <c:v>3.2863300000000001E-3</c:v>
                </c:pt>
                <c:pt idx="16039" formatCode="0.00E+00">
                  <c:v>3.23763E-3</c:v>
                </c:pt>
                <c:pt idx="16040" formatCode="0.00E+00">
                  <c:v>3.1868500000000002E-3</c:v>
                </c:pt>
                <c:pt idx="16041" formatCode="0.00E+00">
                  <c:v>3.1340000000000001E-3</c:v>
                </c:pt>
                <c:pt idx="16042" formatCode="0.00E+00">
                  <c:v>3.0791199999999999E-3</c:v>
                </c:pt>
                <c:pt idx="16043" formatCode="0.00E+00">
                  <c:v>3.0222399999999998E-3</c:v>
                </c:pt>
                <c:pt idx="16044" formatCode="0.00E+00">
                  <c:v>2.9633699999999999E-3</c:v>
                </c:pt>
                <c:pt idx="16045" formatCode="0.00E+00">
                  <c:v>2.9025499999999998E-3</c:v>
                </c:pt>
                <c:pt idx="16046" formatCode="0.00E+00">
                  <c:v>2.8398099999999999E-3</c:v>
                </c:pt>
                <c:pt idx="16047" formatCode="0.00E+00">
                  <c:v>2.7751799999999999E-3</c:v>
                </c:pt>
                <c:pt idx="16048" formatCode="0.00E+00">
                  <c:v>2.7086800000000002E-3</c:v>
                </c:pt>
                <c:pt idx="16049" formatCode="0.00E+00">
                  <c:v>2.6403500000000001E-3</c:v>
                </c:pt>
                <c:pt idx="16050" formatCode="0.00E+00">
                  <c:v>2.5702300000000002E-3</c:v>
                </c:pt>
                <c:pt idx="16051" formatCode="0.00E+00">
                  <c:v>2.4983499999999999E-3</c:v>
                </c:pt>
                <c:pt idx="16052" formatCode="0.00E+00">
                  <c:v>2.4247399999999999E-3</c:v>
                </c:pt>
                <c:pt idx="16053" formatCode="0.00E+00">
                  <c:v>2.3494399999999999E-3</c:v>
                </c:pt>
                <c:pt idx="16054" formatCode="0.00E+00">
                  <c:v>2.2724899999999998E-3</c:v>
                </c:pt>
                <c:pt idx="16055" formatCode="0.00E+00">
                  <c:v>2.1939300000000002E-3</c:v>
                </c:pt>
                <c:pt idx="16056" formatCode="0.00E+00">
                  <c:v>2.1137899999999999E-3</c:v>
                </c:pt>
                <c:pt idx="16057" formatCode="0.00E+00">
                  <c:v>2.0321200000000001E-3</c:v>
                </c:pt>
                <c:pt idx="16058" formatCode="0.00E+00">
                  <c:v>1.94896E-3</c:v>
                </c:pt>
                <c:pt idx="16059" formatCode="0.00E+00">
                  <c:v>1.8643500000000001E-3</c:v>
                </c:pt>
                <c:pt idx="16060" formatCode="0.00E+00">
                  <c:v>1.77834E-3</c:v>
                </c:pt>
                <c:pt idx="16061" formatCode="0.00E+00">
                  <c:v>1.69096E-3</c:v>
                </c:pt>
                <c:pt idx="16062" formatCode="0.00E+00">
                  <c:v>1.60228E-3</c:v>
                </c:pt>
                <c:pt idx="16063" formatCode="0.00E+00">
                  <c:v>1.5123300000000001E-3</c:v>
                </c:pt>
                <c:pt idx="16064" formatCode="0.00E+00">
                  <c:v>1.4211600000000001E-3</c:v>
                </c:pt>
                <c:pt idx="16065" formatCode="0.00E+00">
                  <c:v>1.3288200000000001E-3</c:v>
                </c:pt>
                <c:pt idx="16066" formatCode="0.00E+00">
                  <c:v>1.23537E-3</c:v>
                </c:pt>
                <c:pt idx="16067" formatCode="0.00E+00">
                  <c:v>1.14084E-3</c:v>
                </c:pt>
                <c:pt idx="16068" formatCode="0.00E+00">
                  <c:v>1.04531E-3</c:v>
                </c:pt>
                <c:pt idx="16069" formatCode="0.00E+00">
                  <c:v>9.4881000000000002E-4</c:v>
                </c:pt>
                <c:pt idx="16070" formatCode="0.00E+00">
                  <c:v>8.5140699999999999E-4</c:v>
                </c:pt>
                <c:pt idx="16071" formatCode="0.00E+00">
                  <c:v>7.5315400000000002E-4</c:v>
                </c:pt>
                <c:pt idx="16072" formatCode="0.00E+00">
                  <c:v>6.54106E-4</c:v>
                </c:pt>
                <c:pt idx="16073" formatCode="0.00E+00">
                  <c:v>5.5432099999999998E-4</c:v>
                </c:pt>
                <c:pt idx="16074" formatCode="0.00E+00">
                  <c:v>4.5385899999999998E-4</c:v>
                </c:pt>
                <c:pt idx="16075" formatCode="0.00E+00">
                  <c:v>3.5277699999999997E-4</c:v>
                </c:pt>
                <c:pt idx="16076" formatCode="0.00E+00">
                  <c:v>2.5113700000000002E-4</c:v>
                </c:pt>
                <c:pt idx="16077" formatCode="0.00E+00">
                  <c:v>1.4899999999999999E-4</c:v>
                </c:pt>
                <c:pt idx="16078" formatCode="0.00E+00">
                  <c:v>4.6427200000000002E-5</c:v>
                </c:pt>
                <c:pt idx="16079" formatCode="0.00E+00">
                  <c:v>-5.6517300000000002E-5</c:v>
                </c:pt>
                <c:pt idx="16080" formatCode="0.00E+00">
                  <c:v>-1.5977E-4</c:v>
                </c:pt>
                <c:pt idx="16081" formatCode="0.00E+00">
                  <c:v>-2.6326600000000001E-4</c:v>
                </c:pt>
                <c:pt idx="16082" formatCode="0.00E+00">
                  <c:v>-3.6694000000000001E-4</c:v>
                </c:pt>
                <c:pt idx="16083" formatCode="0.00E+00">
                  <c:v>-4.7072599999999998E-4</c:v>
                </c:pt>
                <c:pt idx="16084" formatCode="0.00E+00">
                  <c:v>-5.7455699999999995E-4</c:v>
                </c:pt>
                <c:pt idx="16085" formatCode="0.00E+00">
                  <c:v>-6.78365E-4</c:v>
                </c:pt>
                <c:pt idx="16086" formatCode="0.00E+00">
                  <c:v>-7.8208200000000002E-4</c:v>
                </c:pt>
                <c:pt idx="16087" formatCode="0.00E+00">
                  <c:v>-8.8563800000000001E-4</c:v>
                </c:pt>
                <c:pt idx="16088" formatCode="0.00E+00">
                  <c:v>-9.8896500000000007E-4</c:v>
                </c:pt>
                <c:pt idx="16089" formatCode="0.00E+00">
                  <c:v>-1.0919899999999999E-3</c:v>
                </c:pt>
                <c:pt idx="16090" formatCode="0.00E+00">
                  <c:v>-1.19465E-3</c:v>
                </c:pt>
                <c:pt idx="16091" formatCode="0.00E+00">
                  <c:v>-1.2968599999999999E-3</c:v>
                </c:pt>
                <c:pt idx="16092" formatCode="0.00E+00">
                  <c:v>-1.3985600000000001E-3</c:v>
                </c:pt>
                <c:pt idx="16093" formatCode="0.00E+00">
                  <c:v>-1.49968E-3</c:v>
                </c:pt>
                <c:pt idx="16094" formatCode="0.00E+00">
                  <c:v>-1.6001399999999999E-3</c:v>
                </c:pt>
                <c:pt idx="16095" formatCode="0.00E+00">
                  <c:v>-1.69987E-3</c:v>
                </c:pt>
                <c:pt idx="16096" formatCode="0.00E+00">
                  <c:v>-1.79879E-3</c:v>
                </c:pt>
                <c:pt idx="16097" formatCode="0.00E+00">
                  <c:v>-1.8968399999999999E-3</c:v>
                </c:pt>
                <c:pt idx="16098" formatCode="0.00E+00">
                  <c:v>-1.99394E-3</c:v>
                </c:pt>
                <c:pt idx="16099" formatCode="0.00E+00">
                  <c:v>-2.0900200000000002E-3</c:v>
                </c:pt>
                <c:pt idx="16100" formatCode="0.00E+00">
                  <c:v>-2.1850099999999998E-3</c:v>
                </c:pt>
                <c:pt idx="16101" formatCode="0.00E+00">
                  <c:v>-2.27882E-3</c:v>
                </c:pt>
                <c:pt idx="16102" formatCode="0.00E+00">
                  <c:v>-2.3714000000000001E-3</c:v>
                </c:pt>
                <c:pt idx="16103" formatCode="0.00E+00">
                  <c:v>-2.4626600000000002E-3</c:v>
                </c:pt>
                <c:pt idx="16104" formatCode="0.00E+00">
                  <c:v>-2.5525299999999999E-3</c:v>
                </c:pt>
                <c:pt idx="16105" formatCode="0.00E+00">
                  <c:v>-2.64094E-3</c:v>
                </c:pt>
                <c:pt idx="16106" formatCode="0.00E+00">
                  <c:v>-2.7278200000000002E-3</c:v>
                </c:pt>
                <c:pt idx="16107" formatCode="0.00E+00">
                  <c:v>-2.8130999999999998E-3</c:v>
                </c:pt>
                <c:pt idx="16108" formatCode="0.00E+00">
                  <c:v>-2.8967099999999998E-3</c:v>
                </c:pt>
                <c:pt idx="16109" formatCode="0.00E+00">
                  <c:v>-2.9785699999999998E-3</c:v>
                </c:pt>
                <c:pt idx="16110" formatCode="0.00E+00">
                  <c:v>-3.0586200000000002E-3</c:v>
                </c:pt>
                <c:pt idx="16111" formatCode="0.00E+00">
                  <c:v>-3.13678E-3</c:v>
                </c:pt>
                <c:pt idx="16112" formatCode="0.00E+00">
                  <c:v>-3.2129900000000002E-3</c:v>
                </c:pt>
                <c:pt idx="16113" formatCode="0.00E+00">
                  <c:v>-3.2871799999999998E-3</c:v>
                </c:pt>
                <c:pt idx="16114" formatCode="0.00E+00">
                  <c:v>-3.3592800000000001E-3</c:v>
                </c:pt>
                <c:pt idx="16115" formatCode="0.00E+00">
                  <c:v>-3.4292300000000001E-3</c:v>
                </c:pt>
                <c:pt idx="16116" formatCode="0.00E+00">
                  <c:v>-3.4969599999999999E-3</c:v>
                </c:pt>
                <c:pt idx="16117" formatCode="0.00E+00">
                  <c:v>-3.5624099999999998E-3</c:v>
                </c:pt>
                <c:pt idx="16118" formatCode="0.00E+00">
                  <c:v>-3.6255200000000001E-3</c:v>
                </c:pt>
                <c:pt idx="16119" formatCode="0.00E+00">
                  <c:v>-3.68622E-3</c:v>
                </c:pt>
                <c:pt idx="16120" formatCode="0.00E+00">
                  <c:v>-3.7444499999999999E-3</c:v>
                </c:pt>
                <c:pt idx="16121" formatCode="0.00E+00">
                  <c:v>-3.8001699999999999E-3</c:v>
                </c:pt>
                <c:pt idx="16122" formatCode="0.00E+00">
                  <c:v>-3.8532900000000001E-3</c:v>
                </c:pt>
                <c:pt idx="16123" formatCode="0.00E+00">
                  <c:v>-3.9037899999999999E-3</c:v>
                </c:pt>
                <c:pt idx="16124" formatCode="0.00E+00">
                  <c:v>-3.9515899999999996E-3</c:v>
                </c:pt>
                <c:pt idx="16125" formatCode="0.00E+00">
                  <c:v>-3.99665E-3</c:v>
                </c:pt>
                <c:pt idx="16126" formatCode="0.00E+00">
                  <c:v>-4.0389099999999997E-3</c:v>
                </c:pt>
                <c:pt idx="16127" formatCode="0.00E+00">
                  <c:v>-4.0783299999999998E-3</c:v>
                </c:pt>
                <c:pt idx="16128" formatCode="0.00E+00">
                  <c:v>-4.1148599999999997E-3</c:v>
                </c:pt>
                <c:pt idx="16129" formatCode="0.00E+00">
                  <c:v>-4.1484499999999997E-3</c:v>
                </c:pt>
                <c:pt idx="16130" formatCode="0.00E+00">
                  <c:v>-4.17907E-3</c:v>
                </c:pt>
                <c:pt idx="16131" formatCode="0.00E+00">
                  <c:v>-4.20667E-3</c:v>
                </c:pt>
                <c:pt idx="16132" formatCode="0.00E+00">
                  <c:v>-4.23121E-3</c:v>
                </c:pt>
                <c:pt idx="16133" formatCode="0.00E+00">
                  <c:v>-4.2526500000000002E-3</c:v>
                </c:pt>
                <c:pt idx="16134" formatCode="0.00E+00">
                  <c:v>-4.2709599999999999E-3</c:v>
                </c:pt>
                <c:pt idx="16135" formatCode="0.00E+00">
                  <c:v>-4.28612E-3</c:v>
                </c:pt>
                <c:pt idx="16136" formatCode="0.00E+00">
                  <c:v>-4.2980800000000001E-3</c:v>
                </c:pt>
                <c:pt idx="16137" formatCode="0.00E+00">
                  <c:v>-4.3068200000000003E-3</c:v>
                </c:pt>
                <c:pt idx="16138" formatCode="0.00E+00">
                  <c:v>-4.3123199999999997E-3</c:v>
                </c:pt>
                <c:pt idx="16139" formatCode="0.00E+00">
                  <c:v>-4.3145500000000003E-3</c:v>
                </c:pt>
                <c:pt idx="16140" formatCode="0.00E+00">
                  <c:v>-4.3134999999999996E-3</c:v>
                </c:pt>
                <c:pt idx="16141" formatCode="0.00E+00">
                  <c:v>-4.3091400000000004E-3</c:v>
                </c:pt>
                <c:pt idx="16142" formatCode="0.00E+00">
                  <c:v>-4.30146E-3</c:v>
                </c:pt>
                <c:pt idx="16143" formatCode="0.00E+00">
                  <c:v>-4.2904600000000003E-3</c:v>
                </c:pt>
                <c:pt idx="16144" formatCode="0.00E+00">
                  <c:v>-4.2761099999999996E-3</c:v>
                </c:pt>
                <c:pt idx="16145" formatCode="0.00E+00">
                  <c:v>-4.2584199999999997E-3</c:v>
                </c:pt>
                <c:pt idx="16146" formatCode="0.00E+00">
                  <c:v>-4.2373899999999997E-3</c:v>
                </c:pt>
                <c:pt idx="16147" formatCode="0.00E+00">
                  <c:v>-4.2129999999999997E-3</c:v>
                </c:pt>
                <c:pt idx="16148" formatCode="0.00E+00">
                  <c:v>-4.1852599999999997E-3</c:v>
                </c:pt>
                <c:pt idx="16149" formatCode="0.00E+00">
                  <c:v>-4.1541800000000004E-3</c:v>
                </c:pt>
                <c:pt idx="16150" formatCode="0.00E+00">
                  <c:v>-4.11977E-3</c:v>
                </c:pt>
                <c:pt idx="16151" formatCode="0.00E+00">
                  <c:v>-4.0820400000000003E-3</c:v>
                </c:pt>
                <c:pt idx="16152" formatCode="0.00E+00">
                  <c:v>-4.0409900000000004E-3</c:v>
                </c:pt>
                <c:pt idx="16153" formatCode="0.00E+00">
                  <c:v>-3.99665E-3</c:v>
                </c:pt>
                <c:pt idx="16154" formatCode="0.00E+00">
                  <c:v>-3.94904E-3</c:v>
                </c:pt>
                <c:pt idx="16155" formatCode="0.00E+00">
                  <c:v>-3.8981799999999998E-3</c:v>
                </c:pt>
                <c:pt idx="16156" formatCode="0.00E+00">
                  <c:v>-3.8440900000000001E-3</c:v>
                </c:pt>
                <c:pt idx="16157" formatCode="0.00E+00">
                  <c:v>-3.7868099999999998E-3</c:v>
                </c:pt>
                <c:pt idx="16158" formatCode="0.00E+00">
                  <c:v>-3.7263700000000001E-3</c:v>
                </c:pt>
                <c:pt idx="16159" formatCode="0.00E+00">
                  <c:v>-3.66279E-3</c:v>
                </c:pt>
                <c:pt idx="16160" formatCode="0.00E+00">
                  <c:v>-3.59612E-3</c:v>
                </c:pt>
                <c:pt idx="16161" formatCode="0.00E+00">
                  <c:v>-3.5264099999999998E-3</c:v>
                </c:pt>
                <c:pt idx="16162" formatCode="0.00E+00">
                  <c:v>-3.4536900000000001E-3</c:v>
                </c:pt>
                <c:pt idx="16163" formatCode="0.00E+00">
                  <c:v>-3.3779999999999999E-3</c:v>
                </c:pt>
                <c:pt idx="16164" formatCode="0.00E+00">
                  <c:v>-3.29941E-3</c:v>
                </c:pt>
                <c:pt idx="16165" formatCode="0.00E+00">
                  <c:v>-3.2179600000000002E-3</c:v>
                </c:pt>
                <c:pt idx="16166" formatCode="0.00E+00">
                  <c:v>-3.1337000000000001E-3</c:v>
                </c:pt>
                <c:pt idx="16167" formatCode="0.00E+00">
                  <c:v>-3.0466999999999998E-3</c:v>
                </c:pt>
                <c:pt idx="16168" formatCode="0.00E+00">
                  <c:v>-2.9570199999999999E-3</c:v>
                </c:pt>
                <c:pt idx="16169" formatCode="0.00E+00">
                  <c:v>-2.8647199999999999E-3</c:v>
                </c:pt>
                <c:pt idx="16170" formatCode="0.00E+00">
                  <c:v>-2.7698599999999999E-3</c:v>
                </c:pt>
                <c:pt idx="16171" formatCode="0.00E+00">
                  <c:v>-2.6725199999999998E-3</c:v>
                </c:pt>
                <c:pt idx="16172" formatCode="0.00E+00">
                  <c:v>-2.5727699999999998E-3</c:v>
                </c:pt>
                <c:pt idx="16173" formatCode="0.00E+00">
                  <c:v>-2.4706699999999999E-3</c:v>
                </c:pt>
                <c:pt idx="16174" formatCode="0.00E+00">
                  <c:v>-2.3663199999999999E-3</c:v>
                </c:pt>
                <c:pt idx="16175" formatCode="0.00E+00">
                  <c:v>-2.2597799999999999E-3</c:v>
                </c:pt>
                <c:pt idx="16176" formatCode="0.00E+00">
                  <c:v>-2.1511500000000001E-3</c:v>
                </c:pt>
                <c:pt idx="16177" formatCode="0.00E+00">
                  <c:v>-2.0404899999999998E-3</c:v>
                </c:pt>
                <c:pt idx="16178" formatCode="0.00E+00">
                  <c:v>-1.9279099999999999E-3</c:v>
                </c:pt>
                <c:pt idx="16179" formatCode="0.00E+00">
                  <c:v>-1.8134799999999999E-3</c:v>
                </c:pt>
                <c:pt idx="16180" formatCode="0.00E+00">
                  <c:v>-1.6972999999999999E-3</c:v>
                </c:pt>
                <c:pt idx="16181" formatCode="0.00E+00">
                  <c:v>-1.57946E-3</c:v>
                </c:pt>
                <c:pt idx="16182" formatCode="0.00E+00">
                  <c:v>-1.46006E-3</c:v>
                </c:pt>
                <c:pt idx="16183" formatCode="0.00E+00">
                  <c:v>-1.3391900000000001E-3</c:v>
                </c:pt>
                <c:pt idx="16184" formatCode="0.00E+00">
                  <c:v>-1.2169399999999999E-3</c:v>
                </c:pt>
                <c:pt idx="16185" formatCode="0.00E+00">
                  <c:v>-1.0934300000000001E-3</c:v>
                </c:pt>
                <c:pt idx="16186" formatCode="0.00E+00">
                  <c:v>-9.6874799999999996E-4</c:v>
                </c:pt>
                <c:pt idx="16187" formatCode="0.00E+00">
                  <c:v>-8.4299899999999998E-4</c:v>
                </c:pt>
                <c:pt idx="16188" formatCode="0.00E+00">
                  <c:v>-7.1628700000000002E-4</c:v>
                </c:pt>
                <c:pt idx="16189" formatCode="0.00E+00">
                  <c:v>-5.8871900000000003E-4</c:v>
                </c:pt>
                <c:pt idx="16190" formatCode="0.00E+00">
                  <c:v>-4.60402E-4</c:v>
                </c:pt>
                <c:pt idx="16191" formatCode="0.00E+00">
                  <c:v>-3.31443E-4</c:v>
                </c:pt>
                <c:pt idx="16192" formatCode="0.00E+00">
                  <c:v>-2.0195200000000001E-4</c:v>
                </c:pt>
                <c:pt idx="16193" formatCode="0.00E+00">
                  <c:v>-7.2037899999999997E-5</c:v>
                </c:pt>
                <c:pt idx="16194" formatCode="0.00E+00">
                  <c:v>5.8187899999999999E-5</c:v>
                </c:pt>
                <c:pt idx="16195" formatCode="0.00E+00">
                  <c:v>1.8861400000000001E-4</c:v>
                </c:pt>
                <c:pt idx="16196" formatCode="0.00E+00">
                  <c:v>3.1912899999999997E-4</c:v>
                </c:pt>
                <c:pt idx="16197" formatCode="0.00E+00">
                  <c:v>4.4962000000000002E-4</c:v>
                </c:pt>
                <c:pt idx="16198" formatCode="0.00E+00">
                  <c:v>5.7997400000000003E-4</c:v>
                </c:pt>
                <c:pt idx="16199" formatCode="0.00E+00">
                  <c:v>7.1007799999999995E-4</c:v>
                </c:pt>
                <c:pt idx="16200" formatCode="0.00E+00">
                  <c:v>8.3981799999999999E-4</c:v>
                </c:pt>
                <c:pt idx="16201" formatCode="0.00E+00">
                  <c:v>9.6908300000000003E-4</c:v>
                </c:pt>
                <c:pt idx="16202" formatCode="0.00E+00">
                  <c:v>1.0977599999999999E-3</c:v>
                </c:pt>
                <c:pt idx="16203" formatCode="0.00E+00">
                  <c:v>1.22573E-3</c:v>
                </c:pt>
                <c:pt idx="16204" formatCode="0.00E+00">
                  <c:v>1.35289E-3</c:v>
                </c:pt>
                <c:pt idx="16205" formatCode="0.00E+00">
                  <c:v>1.4791100000000001E-3</c:v>
                </c:pt>
                <c:pt idx="16206" formatCode="0.00E+00">
                  <c:v>1.6042999999999999E-3</c:v>
                </c:pt>
                <c:pt idx="16207" formatCode="0.00E+00">
                  <c:v>1.7283400000000001E-3</c:v>
                </c:pt>
                <c:pt idx="16208" formatCode="0.00E+00">
                  <c:v>1.8511199999999999E-3</c:v>
                </c:pt>
                <c:pt idx="16209" formatCode="0.00E+00">
                  <c:v>1.9725300000000001E-3</c:v>
                </c:pt>
                <c:pt idx="16210" formatCode="0.00E+00">
                  <c:v>2.09246E-3</c:v>
                </c:pt>
                <c:pt idx="16211" formatCode="0.00E+00">
                  <c:v>2.2108100000000001E-3</c:v>
                </c:pt>
                <c:pt idx="16212" formatCode="0.00E+00">
                  <c:v>2.3274599999999999E-3</c:v>
                </c:pt>
                <c:pt idx="16213" formatCode="0.00E+00">
                  <c:v>2.44232E-3</c:v>
                </c:pt>
                <c:pt idx="16214" formatCode="0.00E+00">
                  <c:v>2.5552800000000001E-3</c:v>
                </c:pt>
                <c:pt idx="16215" formatCode="0.00E+00">
                  <c:v>2.6662399999999998E-3</c:v>
                </c:pt>
                <c:pt idx="16216" formatCode="0.00E+00">
                  <c:v>2.7751E-3</c:v>
                </c:pt>
                <c:pt idx="16217" formatCode="0.00E+00">
                  <c:v>2.8817500000000002E-3</c:v>
                </c:pt>
                <c:pt idx="16218" formatCode="0.00E+00">
                  <c:v>2.9861200000000001E-3</c:v>
                </c:pt>
                <c:pt idx="16219" formatCode="0.00E+00">
                  <c:v>3.0880899999999999E-3</c:v>
                </c:pt>
                <c:pt idx="16220" formatCode="0.00E+00">
                  <c:v>3.1875800000000002E-3</c:v>
                </c:pt>
                <c:pt idx="16221" formatCode="0.00E+00">
                  <c:v>3.2845000000000001E-3</c:v>
                </c:pt>
                <c:pt idx="16222" formatCode="0.00E+00">
                  <c:v>3.3787600000000002E-3</c:v>
                </c:pt>
                <c:pt idx="16223" formatCode="0.00E+00">
                  <c:v>3.4702700000000001E-3</c:v>
                </c:pt>
                <c:pt idx="16224" formatCode="0.00E+00">
                  <c:v>3.5589599999999999E-3</c:v>
                </c:pt>
                <c:pt idx="16225" formatCode="0.00E+00">
                  <c:v>3.6447300000000001E-3</c:v>
                </c:pt>
                <c:pt idx="16226" formatCode="0.00E+00">
                  <c:v>3.7275300000000002E-3</c:v>
                </c:pt>
                <c:pt idx="16227" formatCode="0.00E+00">
                  <c:v>3.8072499999999999E-3</c:v>
                </c:pt>
                <c:pt idx="16228" formatCode="0.00E+00">
                  <c:v>3.8838499999999999E-3</c:v>
                </c:pt>
                <c:pt idx="16229" formatCode="0.00E+00">
                  <c:v>3.9572399999999999E-3</c:v>
                </c:pt>
                <c:pt idx="16230" formatCode="0.00E+00">
                  <c:v>4.0273599999999998E-3</c:v>
                </c:pt>
                <c:pt idx="16231" formatCode="0.00E+00">
                  <c:v>4.0941500000000004E-3</c:v>
                </c:pt>
                <c:pt idx="16232" formatCode="0.00E+00">
                  <c:v>4.1575400000000004E-3</c:v>
                </c:pt>
                <c:pt idx="16233" formatCode="0.00E+00">
                  <c:v>4.21749E-3</c:v>
                </c:pt>
                <c:pt idx="16234" formatCode="0.00E+00">
                  <c:v>4.2739199999999996E-3</c:v>
                </c:pt>
                <c:pt idx="16235" formatCode="0.00E+00">
                  <c:v>4.3268100000000004E-3</c:v>
                </c:pt>
                <c:pt idx="16236" formatCode="0.00E+00">
                  <c:v>4.37609E-3</c:v>
                </c:pt>
                <c:pt idx="16237" formatCode="0.00E+00">
                  <c:v>4.4217199999999996E-3</c:v>
                </c:pt>
                <c:pt idx="16238" formatCode="0.00E+00">
                  <c:v>4.4636600000000004E-3</c:v>
                </c:pt>
                <c:pt idx="16239" formatCode="0.00E+00">
                  <c:v>4.5018799999999998E-3</c:v>
                </c:pt>
                <c:pt idx="16240" formatCode="0.00E+00">
                  <c:v>4.5363399999999998E-3</c:v>
                </c:pt>
                <c:pt idx="16241" formatCode="0.00E+00">
                  <c:v>4.5670099999999998E-3</c:v>
                </c:pt>
                <c:pt idx="16242" formatCode="0.00E+00">
                  <c:v>4.5938699999999999E-3</c:v>
                </c:pt>
                <c:pt idx="16243" formatCode="0.00E+00">
                  <c:v>4.6168900000000002E-3</c:v>
                </c:pt>
                <c:pt idx="16244" formatCode="0.00E+00">
                  <c:v>4.6360500000000001E-3</c:v>
                </c:pt>
                <c:pt idx="16245" formatCode="0.00E+00">
                  <c:v>4.6513300000000004E-3</c:v>
                </c:pt>
                <c:pt idx="16246" formatCode="0.00E+00">
                  <c:v>4.6627400000000003E-3</c:v>
                </c:pt>
                <c:pt idx="16247" formatCode="0.00E+00">
                  <c:v>4.67024E-3</c:v>
                </c:pt>
                <c:pt idx="16248" formatCode="0.00E+00">
                  <c:v>4.6738500000000002E-3</c:v>
                </c:pt>
                <c:pt idx="16249" formatCode="0.00E+00">
                  <c:v>4.6735600000000002E-3</c:v>
                </c:pt>
                <c:pt idx="16250" formatCode="0.00E+00">
                  <c:v>4.6693699999999999E-3</c:v>
                </c:pt>
                <c:pt idx="16251" formatCode="0.00E+00">
                  <c:v>4.6612800000000003E-3</c:v>
                </c:pt>
                <c:pt idx="16252" formatCode="0.00E+00">
                  <c:v>4.6493200000000002E-3</c:v>
                </c:pt>
                <c:pt idx="16253" formatCode="0.00E+00">
                  <c:v>4.6334899999999997E-3</c:v>
                </c:pt>
                <c:pt idx="16254" formatCode="0.00E+00">
                  <c:v>4.6138100000000003E-3</c:v>
                </c:pt>
                <c:pt idx="16255" formatCode="0.00E+00">
                  <c:v>4.5903000000000003E-3</c:v>
                </c:pt>
                <c:pt idx="16256" formatCode="0.00E+00">
                  <c:v>4.5629800000000003E-3</c:v>
                </c:pt>
                <c:pt idx="16257" formatCode="0.00E+00">
                  <c:v>4.5318800000000003E-3</c:v>
                </c:pt>
                <c:pt idx="16258" formatCode="0.00E+00">
                  <c:v>4.4970399999999999E-3</c:v>
                </c:pt>
                <c:pt idx="16259" formatCode="0.00E+00">
                  <c:v>4.4584899999999998E-3</c:v>
                </c:pt>
                <c:pt idx="16260" formatCode="0.00E+00">
                  <c:v>4.41626E-3</c:v>
                </c:pt>
                <c:pt idx="16261" formatCode="0.00E+00">
                  <c:v>4.3704E-3</c:v>
                </c:pt>
                <c:pt idx="16262" formatCode="0.00E+00">
                  <c:v>4.3209600000000004E-3</c:v>
                </c:pt>
                <c:pt idx="16263" formatCode="0.00E+00">
                  <c:v>4.2679700000000003E-3</c:v>
                </c:pt>
                <c:pt idx="16264" formatCode="0.00E+00">
                  <c:v>4.2115E-3</c:v>
                </c:pt>
                <c:pt idx="16265" formatCode="0.00E+00">
                  <c:v>4.1516000000000001E-3</c:v>
                </c:pt>
                <c:pt idx="16266" formatCode="0.00E+00">
                  <c:v>4.0883200000000003E-3</c:v>
                </c:pt>
                <c:pt idx="16267" formatCode="0.00E+00">
                  <c:v>4.0217300000000003E-3</c:v>
                </c:pt>
                <c:pt idx="16268" formatCode="0.00E+00">
                  <c:v>3.9518899999999996E-3</c:v>
                </c:pt>
                <c:pt idx="16269" formatCode="0.00E+00">
                  <c:v>3.87886E-3</c:v>
                </c:pt>
                <c:pt idx="16270" formatCode="0.00E+00">
                  <c:v>3.8027299999999998E-3</c:v>
                </c:pt>
                <c:pt idx="16271" formatCode="0.00E+00">
                  <c:v>3.72355E-3</c:v>
                </c:pt>
                <c:pt idx="16272" formatCode="0.00E+00">
                  <c:v>3.6413999999999999E-3</c:v>
                </c:pt>
                <c:pt idx="16273" formatCode="0.00E+00">
                  <c:v>3.5563700000000001E-3</c:v>
                </c:pt>
                <c:pt idx="16274" formatCode="0.00E+00">
                  <c:v>3.4685300000000001E-3</c:v>
                </c:pt>
                <c:pt idx="16275" formatCode="0.00E+00">
                  <c:v>3.3779600000000002E-3</c:v>
                </c:pt>
                <c:pt idx="16276" formatCode="0.00E+00">
                  <c:v>3.2847499999999999E-3</c:v>
                </c:pt>
                <c:pt idx="16277" formatCode="0.00E+00">
                  <c:v>3.1889900000000001E-3</c:v>
                </c:pt>
                <c:pt idx="16278" formatCode="0.00E+00">
                  <c:v>3.0907600000000001E-3</c:v>
                </c:pt>
                <c:pt idx="16279" formatCode="0.00E+00">
                  <c:v>2.99016E-3</c:v>
                </c:pt>
                <c:pt idx="16280" formatCode="0.00E+00">
                  <c:v>2.8872799999999999E-3</c:v>
                </c:pt>
                <c:pt idx="16281" formatCode="0.00E+00">
                  <c:v>2.7822099999999998E-3</c:v>
                </c:pt>
                <c:pt idx="16282" formatCode="0.00E+00">
                  <c:v>2.67505E-3</c:v>
                </c:pt>
                <c:pt idx="16283" formatCode="0.00E+00">
                  <c:v>2.5658999999999999E-3</c:v>
                </c:pt>
                <c:pt idx="16284" formatCode="0.00E+00">
                  <c:v>2.4548700000000001E-3</c:v>
                </c:pt>
                <c:pt idx="16285" formatCode="0.00E+00">
                  <c:v>2.3420400000000001E-3</c:v>
                </c:pt>
                <c:pt idx="16286" formatCode="0.00E+00">
                  <c:v>2.2275300000000001E-3</c:v>
                </c:pt>
                <c:pt idx="16287" formatCode="0.00E+00">
                  <c:v>2.1114300000000001E-3</c:v>
                </c:pt>
                <c:pt idx="16288" formatCode="0.00E+00">
                  <c:v>1.9938600000000001E-3</c:v>
                </c:pt>
                <c:pt idx="16289" formatCode="0.00E+00">
                  <c:v>1.87491E-3</c:v>
                </c:pt>
                <c:pt idx="16290" formatCode="0.00E+00">
                  <c:v>1.7547000000000001E-3</c:v>
                </c:pt>
                <c:pt idx="16291" formatCode="0.00E+00">
                  <c:v>1.6333299999999999E-3</c:v>
                </c:pt>
                <c:pt idx="16292" formatCode="0.00E+00">
                  <c:v>1.5109100000000001E-3</c:v>
                </c:pt>
                <c:pt idx="16293" formatCode="0.00E+00">
                  <c:v>1.38755E-3</c:v>
                </c:pt>
                <c:pt idx="16294" formatCode="0.00E+00">
                  <c:v>1.26336E-3</c:v>
                </c:pt>
                <c:pt idx="16295" formatCode="0.00E+00">
                  <c:v>1.1384500000000001E-3</c:v>
                </c:pt>
                <c:pt idx="16296" formatCode="0.00E+00">
                  <c:v>1.01293E-3</c:v>
                </c:pt>
                <c:pt idx="16297" formatCode="0.00E+00">
                  <c:v>8.8690199999999996E-4</c:v>
                </c:pt>
                <c:pt idx="16298" formatCode="0.00E+00">
                  <c:v>7.6048200000000004E-4</c:v>
                </c:pt>
                <c:pt idx="16299" formatCode="0.00E+00">
                  <c:v>6.3378000000000002E-4</c:v>
                </c:pt>
                <c:pt idx="16300" formatCode="0.00E+00">
                  <c:v>5.0690299999999995E-4</c:v>
                </c:pt>
                <c:pt idx="16301" formatCode="0.00E+00">
                  <c:v>3.7996200000000002E-4</c:v>
                </c:pt>
                <c:pt idx="16302" formatCode="0.00E+00">
                  <c:v>2.5306500000000002E-4</c:v>
                </c:pt>
                <c:pt idx="16303" formatCode="0.00E+00">
                  <c:v>1.2632E-4</c:v>
                </c:pt>
                <c:pt idx="16304" formatCode="0.00E+00">
                  <c:v>-1.65393E-7</c:v>
                </c:pt>
                <c:pt idx="16305" formatCode="0.00E+00">
                  <c:v>-1.2628499999999999E-4</c:v>
                </c:pt>
                <c:pt idx="16306" formatCode="0.00E+00">
                  <c:v>-2.5193200000000001E-4</c:v>
                </c:pt>
                <c:pt idx="16307" formatCode="0.00E+00">
                  <c:v>-3.77003E-4</c:v>
                </c:pt>
                <c:pt idx="16308" formatCode="0.00E+00">
                  <c:v>-5.0139399999999995E-4</c:v>
                </c:pt>
                <c:pt idx="16309" formatCode="0.00E+00">
                  <c:v>-6.2500100000000003E-4</c:v>
                </c:pt>
                <c:pt idx="16310" formatCode="0.00E+00">
                  <c:v>-7.4772499999999997E-4</c:v>
                </c:pt>
                <c:pt idx="16311" formatCode="0.00E+00">
                  <c:v>-8.6946300000000001E-4</c:v>
                </c:pt>
                <c:pt idx="16312" formatCode="0.00E+00">
                  <c:v>-9.9011900000000003E-4</c:v>
                </c:pt>
                <c:pt idx="16313" formatCode="0.00E+00">
                  <c:v>-1.1095899999999999E-3</c:v>
                </c:pt>
                <c:pt idx="16314" formatCode="0.00E+00">
                  <c:v>-1.2278E-3</c:v>
                </c:pt>
                <c:pt idx="16315" formatCode="0.00E+00">
                  <c:v>-1.3446300000000001E-3</c:v>
                </c:pt>
                <c:pt idx="16316" formatCode="0.00E+00">
                  <c:v>-1.4599999999999999E-3</c:v>
                </c:pt>
                <c:pt idx="16317" formatCode="0.00E+00">
                  <c:v>-1.5738099999999999E-3</c:v>
                </c:pt>
                <c:pt idx="16318" formatCode="0.00E+00">
                  <c:v>-1.6859900000000001E-3</c:v>
                </c:pt>
                <c:pt idx="16319" formatCode="0.00E+00">
                  <c:v>-1.79645E-3</c:v>
                </c:pt>
                <c:pt idx="16320" formatCode="0.00E+00">
                  <c:v>-1.9050899999999999E-3</c:v>
                </c:pt>
                <c:pt idx="16321" formatCode="0.00E+00">
                  <c:v>-2.01184E-3</c:v>
                </c:pt>
                <c:pt idx="16322" formatCode="0.00E+00">
                  <c:v>-2.11662E-3</c:v>
                </c:pt>
                <c:pt idx="16323" formatCode="0.00E+00">
                  <c:v>-2.2193500000000001E-3</c:v>
                </c:pt>
                <c:pt idx="16324" formatCode="0.00E+00">
                  <c:v>-2.3199499999999999E-3</c:v>
                </c:pt>
                <c:pt idx="16325" formatCode="0.00E+00">
                  <c:v>-2.41836E-3</c:v>
                </c:pt>
                <c:pt idx="16326" formatCode="0.00E+00">
                  <c:v>-2.5144999999999998E-3</c:v>
                </c:pt>
                <c:pt idx="16327" formatCode="0.00E+00">
                  <c:v>-2.6083E-3</c:v>
                </c:pt>
                <c:pt idx="16328" formatCode="0.00E+00">
                  <c:v>-2.6997000000000002E-3</c:v>
                </c:pt>
                <c:pt idx="16329" formatCode="0.00E+00">
                  <c:v>-2.7886400000000002E-3</c:v>
                </c:pt>
                <c:pt idx="16330" formatCode="0.00E+00">
                  <c:v>-2.8750500000000001E-3</c:v>
                </c:pt>
                <c:pt idx="16331" formatCode="0.00E+00">
                  <c:v>-2.9588800000000001E-3</c:v>
                </c:pt>
                <c:pt idx="16332" formatCode="0.00E+00">
                  <c:v>-3.0400599999999998E-3</c:v>
                </c:pt>
                <c:pt idx="16333" formatCode="0.00E+00">
                  <c:v>-3.1185599999999998E-3</c:v>
                </c:pt>
                <c:pt idx="16334" formatCode="0.00E+00">
                  <c:v>-3.1943200000000001E-3</c:v>
                </c:pt>
                <c:pt idx="16335" formatCode="0.00E+00">
                  <c:v>-3.2672999999999999E-3</c:v>
                </c:pt>
                <c:pt idx="16336" formatCode="0.00E+00">
                  <c:v>-3.3374400000000001E-3</c:v>
                </c:pt>
                <c:pt idx="16337" formatCode="0.00E+00">
                  <c:v>-3.40471E-3</c:v>
                </c:pt>
                <c:pt idx="16338" formatCode="0.00E+00">
                  <c:v>-3.4690599999999999E-3</c:v>
                </c:pt>
                <c:pt idx="16339" formatCode="0.00E+00">
                  <c:v>-3.53047E-3</c:v>
                </c:pt>
                <c:pt idx="16340" formatCode="0.00E+00">
                  <c:v>-3.5888999999999999E-3</c:v>
                </c:pt>
                <c:pt idx="16341" formatCode="0.00E+00">
                  <c:v>-3.6443199999999999E-3</c:v>
                </c:pt>
                <c:pt idx="16342" formatCode="0.00E+00">
                  <c:v>-3.6967100000000002E-3</c:v>
                </c:pt>
                <c:pt idx="16343" formatCode="0.00E+00">
                  <c:v>-3.74603E-3</c:v>
                </c:pt>
                <c:pt idx="16344" formatCode="0.00E+00">
                  <c:v>-3.79226E-3</c:v>
                </c:pt>
                <c:pt idx="16345" formatCode="0.00E+00">
                  <c:v>-3.8354000000000001E-3</c:v>
                </c:pt>
                <c:pt idx="16346" formatCode="0.00E+00">
                  <c:v>-3.8754100000000001E-3</c:v>
                </c:pt>
                <c:pt idx="16347" formatCode="0.00E+00">
                  <c:v>-3.9122899999999997E-3</c:v>
                </c:pt>
                <c:pt idx="16348" formatCode="0.00E+00">
                  <c:v>-3.9460299999999997E-3</c:v>
                </c:pt>
                <c:pt idx="16349" formatCode="0.00E+00">
                  <c:v>-3.9766100000000002E-3</c:v>
                </c:pt>
                <c:pt idx="16350" formatCode="0.00E+00">
                  <c:v>-4.0040400000000004E-3</c:v>
                </c:pt>
                <c:pt idx="16351" formatCode="0.00E+00">
                  <c:v>-4.0283100000000002E-3</c:v>
                </c:pt>
                <c:pt idx="16352" formatCode="0.00E+00">
                  <c:v>-4.0494199999999998E-3</c:v>
                </c:pt>
                <c:pt idx="16353" formatCode="0.00E+00">
                  <c:v>-4.0673799999999998E-3</c:v>
                </c:pt>
                <c:pt idx="16354" formatCode="0.00E+00">
                  <c:v>-4.0821800000000004E-3</c:v>
                </c:pt>
                <c:pt idx="16355" formatCode="0.00E+00">
                  <c:v>-4.0938399999999996E-3</c:v>
                </c:pt>
                <c:pt idx="16356" formatCode="0.00E+00">
                  <c:v>-4.1023700000000001E-3</c:v>
                </c:pt>
                <c:pt idx="16357" formatCode="0.00E+00">
                  <c:v>-4.1077700000000002E-3</c:v>
                </c:pt>
                <c:pt idx="16358" formatCode="0.00E+00">
                  <c:v>-4.1100800000000003E-3</c:v>
                </c:pt>
                <c:pt idx="16359" formatCode="0.00E+00">
                  <c:v>-4.1092899999999998E-3</c:v>
                </c:pt>
                <c:pt idx="16360" formatCode="0.00E+00">
                  <c:v>-4.1054400000000001E-3</c:v>
                </c:pt>
                <c:pt idx="16361" formatCode="0.00E+00">
                  <c:v>-4.0985400000000003E-3</c:v>
                </c:pt>
                <c:pt idx="16362" formatCode="0.00E+00">
                  <c:v>-4.0886200000000003E-3</c:v>
                </c:pt>
                <c:pt idx="16363" formatCode="0.00E+00">
                  <c:v>-4.0757099999999997E-3</c:v>
                </c:pt>
                <c:pt idx="16364" formatCode="0.00E+00">
                  <c:v>-4.0598400000000003E-3</c:v>
                </c:pt>
                <c:pt idx="16365" formatCode="0.00E+00">
                  <c:v>-4.0410300000000001E-3</c:v>
                </c:pt>
                <c:pt idx="16366" formatCode="0.00E+00">
                  <c:v>-4.0193199999999998E-3</c:v>
                </c:pt>
                <c:pt idx="16367" formatCode="0.00E+00">
                  <c:v>-3.99475E-3</c:v>
                </c:pt>
                <c:pt idx="16368" formatCode="0.00E+00">
                  <c:v>-3.9673399999999998E-3</c:v>
                </c:pt>
                <c:pt idx="16369" formatCode="0.00E+00">
                  <c:v>-3.9371500000000004E-3</c:v>
                </c:pt>
                <c:pt idx="16370" formatCode="0.00E+00">
                  <c:v>-3.90421E-3</c:v>
                </c:pt>
                <c:pt idx="16371" formatCode="0.00E+00">
                  <c:v>-3.86857E-3</c:v>
                </c:pt>
                <c:pt idx="16372" formatCode="0.00E+00">
                  <c:v>-3.8302599999999998E-3</c:v>
                </c:pt>
                <c:pt idx="16373" formatCode="0.00E+00">
                  <c:v>-3.78934E-3</c:v>
                </c:pt>
                <c:pt idx="16374" formatCode="0.00E+00">
                  <c:v>-3.7458499999999998E-3</c:v>
                </c:pt>
                <c:pt idx="16375" formatCode="0.00E+00">
                  <c:v>-3.6998299999999999E-3</c:v>
                </c:pt>
                <c:pt idx="16376" formatCode="0.00E+00">
                  <c:v>-3.6513499999999998E-3</c:v>
                </c:pt>
                <c:pt idx="16377" formatCode="0.00E+00">
                  <c:v>-3.6004600000000002E-3</c:v>
                </c:pt>
                <c:pt idx="16378" formatCode="0.00E+00">
                  <c:v>-3.54719E-3</c:v>
                </c:pt>
                <c:pt idx="16379" formatCode="0.00E+00">
                  <c:v>-3.49162E-3</c:v>
                </c:pt>
                <c:pt idx="16380" formatCode="0.00E+00">
                  <c:v>-3.4337899999999999E-3</c:v>
                </c:pt>
                <c:pt idx="16381" formatCode="0.00E+00">
                  <c:v>-3.3737699999999999E-3</c:v>
                </c:pt>
                <c:pt idx="16382" formatCode="0.00E+00">
                  <c:v>-3.3116E-3</c:v>
                </c:pt>
                <c:pt idx="16383" formatCode="0.00E+00">
                  <c:v>-3.24735E-3</c:v>
                </c:pt>
                <c:pt idx="16384" formatCode="0.00E+00">
                  <c:v>-3.1810800000000002E-3</c:v>
                </c:pt>
                <c:pt idx="16385" formatCode="0.00E+00">
                  <c:v>-3.1128499999999999E-3</c:v>
                </c:pt>
                <c:pt idx="16386" formatCode="0.00E+00">
                  <c:v>-3.0427200000000001E-3</c:v>
                </c:pt>
                <c:pt idx="16387" formatCode="0.00E+00">
                  <c:v>-2.9707499999999999E-3</c:v>
                </c:pt>
                <c:pt idx="16388" formatCode="0.00E+00">
                  <c:v>-2.8970100000000002E-3</c:v>
                </c:pt>
                <c:pt idx="16389" formatCode="0.00E+00">
                  <c:v>-2.8215499999999999E-3</c:v>
                </c:pt>
                <c:pt idx="16390" formatCode="0.00E+00">
                  <c:v>-2.7444399999999999E-3</c:v>
                </c:pt>
                <c:pt idx="16391" formatCode="0.00E+00">
                  <c:v>-2.6657600000000001E-3</c:v>
                </c:pt>
                <c:pt idx="16392" formatCode="0.00E+00">
                  <c:v>-2.5855499999999998E-3</c:v>
                </c:pt>
                <c:pt idx="16393" formatCode="0.00E+00">
                  <c:v>-2.5038899999999999E-3</c:v>
                </c:pt>
                <c:pt idx="16394" formatCode="0.00E+00">
                  <c:v>-2.4208400000000001E-3</c:v>
                </c:pt>
                <c:pt idx="16395" formatCode="0.00E+00">
                  <c:v>-2.3364700000000002E-3</c:v>
                </c:pt>
                <c:pt idx="16396" formatCode="0.00E+00">
                  <c:v>-2.25084E-3</c:v>
                </c:pt>
                <c:pt idx="16397" formatCode="0.00E+00">
                  <c:v>-2.1640299999999999E-3</c:v>
                </c:pt>
                <c:pt idx="16398" formatCode="0.00E+00">
                  <c:v>-2.0760900000000001E-3</c:v>
                </c:pt>
                <c:pt idx="16399" formatCode="0.00E+00">
                  <c:v>-1.9870999999999999E-3</c:v>
                </c:pt>
                <c:pt idx="16400" formatCode="0.00E+00">
                  <c:v>-1.89711E-3</c:v>
                </c:pt>
                <c:pt idx="16401" formatCode="0.00E+00">
                  <c:v>-1.8062099999999999E-3</c:v>
                </c:pt>
                <c:pt idx="16402" formatCode="0.00E+00">
                  <c:v>-1.71444E-3</c:v>
                </c:pt>
                <c:pt idx="16403" formatCode="0.00E+00">
                  <c:v>-1.62189E-3</c:v>
                </c:pt>
                <c:pt idx="16404" formatCode="0.00E+00">
                  <c:v>-1.5286099999999999E-3</c:v>
                </c:pt>
                <c:pt idx="16405" formatCode="0.00E+00">
                  <c:v>-1.4346700000000001E-3</c:v>
                </c:pt>
                <c:pt idx="16406" formatCode="0.00E+00">
                  <c:v>-1.3401400000000001E-3</c:v>
                </c:pt>
                <c:pt idx="16407" formatCode="0.00E+00">
                  <c:v>-1.24508E-3</c:v>
                </c:pt>
                <c:pt idx="16408" formatCode="0.00E+00">
                  <c:v>-1.1495699999999999E-3</c:v>
                </c:pt>
                <c:pt idx="16409" formatCode="0.00E+00">
                  <c:v>-1.0536499999999999E-3</c:v>
                </c:pt>
                <c:pt idx="16410" formatCode="0.00E+00">
                  <c:v>-9.5739900000000005E-4</c:v>
                </c:pt>
                <c:pt idx="16411" formatCode="0.00E+00">
                  <c:v>-8.6087999999999996E-4</c:v>
                </c:pt>
                <c:pt idx="16412" formatCode="0.00E+00">
                  <c:v>-7.6415499999999998E-4</c:v>
                </c:pt>
                <c:pt idx="16413" formatCode="0.00E+00">
                  <c:v>-6.6728700000000002E-4</c:v>
                </c:pt>
                <c:pt idx="16414" formatCode="0.00E+00">
                  <c:v>-5.70339E-4</c:v>
                </c:pt>
                <c:pt idx="16415" formatCode="0.00E+00">
                  <c:v>-4.7337200000000001E-4</c:v>
                </c:pt>
                <c:pt idx="16416" formatCode="0.00E+00">
                  <c:v>-3.7644700000000002E-4</c:v>
                </c:pt>
                <c:pt idx="16417" formatCode="0.00E+00">
                  <c:v>-2.7962499999999998E-4</c:v>
                </c:pt>
                <c:pt idx="16418" formatCode="0.00E+00">
                  <c:v>-1.82967E-4</c:v>
                </c:pt>
                <c:pt idx="16419" formatCode="0.00E+00">
                  <c:v>-8.6530499999999994E-5</c:v>
                </c:pt>
                <c:pt idx="16420" formatCode="0.00E+00">
                  <c:v>9.6248800000000002E-6</c:v>
                </c:pt>
                <c:pt idx="16421" formatCode="0.00E+00">
                  <c:v>1.05441E-4</c:v>
                </c:pt>
                <c:pt idx="16422" formatCode="0.00E+00">
                  <c:v>2.00862E-4</c:v>
                </c:pt>
                <c:pt idx="16423" formatCode="0.00E+00">
                  <c:v>2.9583000000000002E-4</c:v>
                </c:pt>
                <c:pt idx="16424" formatCode="0.00E+00">
                  <c:v>3.9029000000000001E-4</c:v>
                </c:pt>
                <c:pt idx="16425" formatCode="0.00E+00">
                  <c:v>4.8418799999999998E-4</c:v>
                </c:pt>
                <c:pt idx="16426" formatCode="0.00E+00">
                  <c:v>5.7746800000000004E-4</c:v>
                </c:pt>
                <c:pt idx="16427" formatCode="0.00E+00">
                  <c:v>6.7007799999999995E-4</c:v>
                </c:pt>
                <c:pt idx="16428" formatCode="0.00E+00">
                  <c:v>7.6196399999999996E-4</c:v>
                </c:pt>
                <c:pt idx="16429" formatCode="0.00E+00">
                  <c:v>8.5307700000000005E-4</c:v>
                </c:pt>
                <c:pt idx="16430" formatCode="0.00E+00">
                  <c:v>9.4336400000000003E-4</c:v>
                </c:pt>
                <c:pt idx="16431" formatCode="0.00E+00">
                  <c:v>1.0327800000000001E-3</c:v>
                </c:pt>
                <c:pt idx="16432" formatCode="0.00E+00">
                  <c:v>1.12126E-3</c:v>
                </c:pt>
                <c:pt idx="16433" formatCode="0.00E+00">
                  <c:v>1.20878E-3</c:v>
                </c:pt>
                <c:pt idx="16434" formatCode="0.00E+00">
                  <c:v>1.2952700000000001E-3</c:v>
                </c:pt>
                <c:pt idx="16435" formatCode="0.00E+00">
                  <c:v>1.3806999999999999E-3</c:v>
                </c:pt>
                <c:pt idx="16436" formatCode="0.00E+00">
                  <c:v>1.46502E-3</c:v>
                </c:pt>
                <c:pt idx="16437" formatCode="0.00E+00">
                  <c:v>1.5481799999999999E-3</c:v>
                </c:pt>
                <c:pt idx="16438" formatCode="0.00E+00">
                  <c:v>1.63014E-3</c:v>
                </c:pt>
                <c:pt idx="16439" formatCode="0.00E+00">
                  <c:v>1.7108500000000001E-3</c:v>
                </c:pt>
                <c:pt idx="16440" formatCode="0.00E+00">
                  <c:v>1.7902899999999999E-3</c:v>
                </c:pt>
                <c:pt idx="16441" formatCode="0.00E+00">
                  <c:v>1.8683899999999999E-3</c:v>
                </c:pt>
                <c:pt idx="16442" formatCode="0.00E+00">
                  <c:v>1.94513E-3</c:v>
                </c:pt>
                <c:pt idx="16443" formatCode="0.00E+00">
                  <c:v>2.02046E-3</c:v>
                </c:pt>
                <c:pt idx="16444" formatCode="0.00E+00">
                  <c:v>2.0943400000000001E-3</c:v>
                </c:pt>
                <c:pt idx="16445" formatCode="0.00E+00">
                  <c:v>2.1667499999999998E-3</c:v>
                </c:pt>
                <c:pt idx="16446" formatCode="0.00E+00">
                  <c:v>2.23763E-3</c:v>
                </c:pt>
                <c:pt idx="16447" formatCode="0.00E+00">
                  <c:v>2.3069599999999998E-3</c:v>
                </c:pt>
                <c:pt idx="16448" formatCode="0.00E+00">
                  <c:v>2.3747E-3</c:v>
                </c:pt>
                <c:pt idx="16449" formatCode="0.00E+00">
                  <c:v>2.4408199999999998E-3</c:v>
                </c:pt>
                <c:pt idx="16450" formatCode="0.00E+00">
                  <c:v>2.5052799999999999E-3</c:v>
                </c:pt>
                <c:pt idx="16451" formatCode="0.00E+00">
                  <c:v>2.5680500000000001E-3</c:v>
                </c:pt>
                <c:pt idx="16452" formatCode="0.00E+00">
                  <c:v>2.6291000000000001E-3</c:v>
                </c:pt>
                <c:pt idx="16453" formatCode="0.00E+00">
                  <c:v>2.6884000000000001E-3</c:v>
                </c:pt>
                <c:pt idx="16454" formatCode="0.00E+00">
                  <c:v>2.7459300000000002E-3</c:v>
                </c:pt>
                <c:pt idx="16455" formatCode="0.00E+00">
                  <c:v>2.8016400000000002E-3</c:v>
                </c:pt>
                <c:pt idx="16456" formatCode="0.00E+00">
                  <c:v>2.8555199999999998E-3</c:v>
                </c:pt>
                <c:pt idx="16457" formatCode="0.00E+00">
                  <c:v>2.9075300000000002E-3</c:v>
                </c:pt>
                <c:pt idx="16458" formatCode="0.00E+00">
                  <c:v>2.95766E-3</c:v>
                </c:pt>
                <c:pt idx="16459" formatCode="0.00E+00">
                  <c:v>3.0058699999999999E-3</c:v>
                </c:pt>
                <c:pt idx="16460" formatCode="0.00E+00">
                  <c:v>3.05215E-3</c:v>
                </c:pt>
                <c:pt idx="16461" formatCode="0.00E+00">
                  <c:v>3.0964600000000001E-3</c:v>
                </c:pt>
                <c:pt idx="16462" formatCode="0.00E+00">
                  <c:v>3.1387899999999998E-3</c:v>
                </c:pt>
                <c:pt idx="16463" formatCode="0.00E+00">
                  <c:v>3.1791200000000001E-3</c:v>
                </c:pt>
                <c:pt idx="16464" formatCode="0.00E+00">
                  <c:v>3.2174199999999999E-3</c:v>
                </c:pt>
                <c:pt idx="16465" formatCode="0.00E+00">
                  <c:v>3.2536800000000001E-3</c:v>
                </c:pt>
                <c:pt idx="16466" formatCode="0.00E+00">
                  <c:v>3.28787E-3</c:v>
                </c:pt>
                <c:pt idx="16467" formatCode="0.00E+00">
                  <c:v>3.3199900000000001E-3</c:v>
                </c:pt>
                <c:pt idx="16468" formatCode="0.00E+00">
                  <c:v>3.3500000000000001E-3</c:v>
                </c:pt>
                <c:pt idx="16469" formatCode="0.00E+00">
                  <c:v>3.3779000000000001E-3</c:v>
                </c:pt>
                <c:pt idx="16470" formatCode="0.00E+00">
                  <c:v>3.4036700000000001E-3</c:v>
                </c:pt>
                <c:pt idx="16471" formatCode="0.00E+00">
                  <c:v>3.4272999999999999E-3</c:v>
                </c:pt>
                <c:pt idx="16472" formatCode="0.00E+00">
                  <c:v>3.4487799999999998E-3</c:v>
                </c:pt>
                <c:pt idx="16473" formatCode="0.00E+00">
                  <c:v>3.4680800000000001E-3</c:v>
                </c:pt>
                <c:pt idx="16474" formatCode="0.00E+00">
                  <c:v>3.4851999999999999E-3</c:v>
                </c:pt>
                <c:pt idx="16475" formatCode="0.00E+00">
                  <c:v>3.5001400000000001E-3</c:v>
                </c:pt>
                <c:pt idx="16476" formatCode="0.00E+00">
                  <c:v>3.51287E-3</c:v>
                </c:pt>
                <c:pt idx="16477" formatCode="0.00E+00">
                  <c:v>3.5233999999999999E-3</c:v>
                </c:pt>
                <c:pt idx="16478" formatCode="0.00E+00">
                  <c:v>3.53171E-3</c:v>
                </c:pt>
                <c:pt idx="16479" formatCode="0.00E+00">
                  <c:v>3.5377999999999998E-3</c:v>
                </c:pt>
                <c:pt idx="16480" formatCode="0.00E+00">
                  <c:v>3.5416599999999999E-3</c:v>
                </c:pt>
                <c:pt idx="16481" formatCode="0.00E+00">
                  <c:v>3.5432900000000002E-3</c:v>
                </c:pt>
                <c:pt idx="16482" formatCode="0.00E+00">
                  <c:v>3.5426899999999998E-3</c:v>
                </c:pt>
                <c:pt idx="16483" formatCode="0.00E+00">
                  <c:v>3.5398500000000002E-3</c:v>
                </c:pt>
                <c:pt idx="16484" formatCode="0.00E+00">
                  <c:v>3.5347600000000001E-3</c:v>
                </c:pt>
                <c:pt idx="16485" formatCode="0.00E+00">
                  <c:v>3.5274400000000002E-3</c:v>
                </c:pt>
                <c:pt idx="16486" formatCode="0.00E+00">
                  <c:v>3.5178800000000001E-3</c:v>
                </c:pt>
                <c:pt idx="16487" formatCode="0.00E+00">
                  <c:v>3.5060899999999999E-3</c:v>
                </c:pt>
                <c:pt idx="16488" formatCode="0.00E+00">
                  <c:v>3.49205E-3</c:v>
                </c:pt>
                <c:pt idx="16489" formatCode="0.00E+00">
                  <c:v>3.4757899999999999E-3</c:v>
                </c:pt>
                <c:pt idx="16490" formatCode="0.00E+00">
                  <c:v>3.4573E-3</c:v>
                </c:pt>
                <c:pt idx="16491" formatCode="0.00E+00">
                  <c:v>3.4365899999999998E-3</c:v>
                </c:pt>
                <c:pt idx="16492" formatCode="0.00E+00">
                  <c:v>3.4136700000000002E-3</c:v>
                </c:pt>
                <c:pt idx="16493" formatCode="0.00E+00">
                  <c:v>3.3885500000000002E-3</c:v>
                </c:pt>
                <c:pt idx="16494" formatCode="0.00E+00">
                  <c:v>3.3612300000000002E-3</c:v>
                </c:pt>
                <c:pt idx="16495" formatCode="0.00E+00">
                  <c:v>3.3317300000000002E-3</c:v>
                </c:pt>
                <c:pt idx="16496" formatCode="0.00E+00">
                  <c:v>3.3000600000000001E-3</c:v>
                </c:pt>
                <c:pt idx="16497" formatCode="0.00E+00">
                  <c:v>3.2662199999999998E-3</c:v>
                </c:pt>
                <c:pt idx="16498" formatCode="0.00E+00">
                  <c:v>3.2302400000000001E-3</c:v>
                </c:pt>
                <c:pt idx="16499" formatCode="0.00E+00">
                  <c:v>3.19214E-3</c:v>
                </c:pt>
                <c:pt idx="16500" formatCode="0.00E+00">
                  <c:v>3.1519199999999999E-3</c:v>
                </c:pt>
                <c:pt idx="16501" formatCode="0.00E+00">
                  <c:v>3.1096000000000001E-3</c:v>
                </c:pt>
                <c:pt idx="16502" formatCode="0.00E+00">
                  <c:v>3.0652100000000001E-3</c:v>
                </c:pt>
                <c:pt idx="16503" formatCode="0.00E+00">
                  <c:v>3.0187600000000001E-3</c:v>
                </c:pt>
                <c:pt idx="16504" formatCode="0.00E+00">
                  <c:v>2.9702800000000001E-3</c:v>
                </c:pt>
                <c:pt idx="16505" formatCode="0.00E+00">
                  <c:v>2.9197899999999998E-3</c:v>
                </c:pt>
                <c:pt idx="16506" formatCode="0.00E+00">
                  <c:v>2.8673100000000001E-3</c:v>
                </c:pt>
                <c:pt idx="16507" formatCode="0.00E+00">
                  <c:v>2.8128699999999999E-3</c:v>
                </c:pt>
                <c:pt idx="16508" formatCode="0.00E+00">
                  <c:v>2.7564899999999999E-3</c:v>
                </c:pt>
                <c:pt idx="16509" formatCode="0.00E+00">
                  <c:v>2.6982099999999999E-3</c:v>
                </c:pt>
                <c:pt idx="16510" formatCode="0.00E+00">
                  <c:v>2.6380399999999999E-3</c:v>
                </c:pt>
                <c:pt idx="16511" formatCode="0.00E+00">
                  <c:v>2.57603E-3</c:v>
                </c:pt>
                <c:pt idx="16512" formatCode="0.00E+00">
                  <c:v>2.51221E-3</c:v>
                </c:pt>
                <c:pt idx="16513" formatCode="0.00E+00">
                  <c:v>2.4466000000000002E-3</c:v>
                </c:pt>
                <c:pt idx="16514" formatCode="0.00E+00">
                  <c:v>2.3792399999999999E-3</c:v>
                </c:pt>
                <c:pt idx="16515" formatCode="0.00E+00">
                  <c:v>2.3101699999999998E-3</c:v>
                </c:pt>
                <c:pt idx="16516" formatCode="0.00E+00">
                  <c:v>2.2394300000000002E-3</c:v>
                </c:pt>
                <c:pt idx="16517" formatCode="0.00E+00">
                  <c:v>2.1670499999999998E-3</c:v>
                </c:pt>
                <c:pt idx="16518" formatCode="0.00E+00">
                  <c:v>2.0930699999999998E-3</c:v>
                </c:pt>
                <c:pt idx="16519" formatCode="0.00E+00">
                  <c:v>2.01754E-3</c:v>
                </c:pt>
                <c:pt idx="16520" formatCode="0.00E+00">
                  <c:v>1.94049E-3</c:v>
                </c:pt>
                <c:pt idx="16521" formatCode="0.00E+00">
                  <c:v>1.8619699999999999E-3</c:v>
                </c:pt>
                <c:pt idx="16522" formatCode="0.00E+00">
                  <c:v>1.78202E-3</c:v>
                </c:pt>
                <c:pt idx="16523" formatCode="0.00E+00">
                  <c:v>1.7007000000000001E-3</c:v>
                </c:pt>
                <c:pt idx="16524" formatCode="0.00E+00">
                  <c:v>1.6180400000000001E-3</c:v>
                </c:pt>
                <c:pt idx="16525" formatCode="0.00E+00">
                  <c:v>1.5341E-3</c:v>
                </c:pt>
                <c:pt idx="16526" formatCode="0.00E+00">
                  <c:v>1.44892E-3</c:v>
                </c:pt>
                <c:pt idx="16527" formatCode="0.00E+00">
                  <c:v>1.3625600000000001E-3</c:v>
                </c:pt>
                <c:pt idx="16528" formatCode="0.00E+00">
                  <c:v>1.2750699999999999E-3</c:v>
                </c:pt>
                <c:pt idx="16529" formatCode="0.00E+00">
                  <c:v>1.18651E-3</c:v>
                </c:pt>
                <c:pt idx="16530" formatCode="0.00E+00">
                  <c:v>1.0969199999999999E-3</c:v>
                </c:pt>
                <c:pt idx="16531" formatCode="0.00E+00">
                  <c:v>1.00636E-3</c:v>
                </c:pt>
                <c:pt idx="16532" formatCode="0.00E+00">
                  <c:v>9.1489200000000005E-4</c:v>
                </c:pt>
                <c:pt idx="16533" formatCode="0.00E+00">
                  <c:v>8.2257200000000004E-4</c:v>
                </c:pt>
                <c:pt idx="16534" formatCode="0.00E+00">
                  <c:v>7.2945699999999998E-4</c:v>
                </c:pt>
                <c:pt idx="16535" formatCode="0.00E+00">
                  <c:v>6.3560899999999998E-4</c:v>
                </c:pt>
                <c:pt idx="16536" formatCode="0.00E+00">
                  <c:v>5.4108800000000001E-4</c:v>
                </c:pt>
                <c:pt idx="16537" formatCode="0.00E+00">
                  <c:v>4.4595600000000001E-4</c:v>
                </c:pt>
                <c:pt idx="16538" formatCode="0.00E+00">
                  <c:v>3.5027600000000001E-4</c:v>
                </c:pt>
                <c:pt idx="16539" formatCode="0.00E+00">
                  <c:v>2.5411100000000001E-4</c:v>
                </c:pt>
                <c:pt idx="16540" formatCode="0.00E+00">
                  <c:v>1.57527E-4</c:v>
                </c:pt>
                <c:pt idx="16541" formatCode="0.00E+00">
                  <c:v>6.0588399999999997E-5</c:v>
                </c:pt>
                <c:pt idx="16542" formatCode="0.00E+00">
                  <c:v>-3.6638399999999998E-5</c:v>
                </c:pt>
                <c:pt idx="16543" formatCode="0.00E+00">
                  <c:v>-1.34086E-4</c:v>
                </c:pt>
                <c:pt idx="16544" formatCode="0.00E+00">
                  <c:v>-2.3168799999999999E-4</c:v>
                </c:pt>
                <c:pt idx="16545" formatCode="0.00E+00">
                  <c:v>-3.2937500000000002E-4</c:v>
                </c:pt>
                <c:pt idx="16546" formatCode="0.00E+00">
                  <c:v>-4.2707800000000001E-4</c:v>
                </c:pt>
                <c:pt idx="16547" formatCode="0.00E+00">
                  <c:v>-5.2472800000000002E-4</c:v>
                </c:pt>
                <c:pt idx="16548" formatCode="0.00E+00">
                  <c:v>-6.2225400000000004E-4</c:v>
                </c:pt>
                <c:pt idx="16549" formatCode="0.00E+00">
                  <c:v>-7.1958700000000005E-4</c:v>
                </c:pt>
                <c:pt idx="16550" formatCode="0.00E+00">
                  <c:v>-8.1665600000000002E-4</c:v>
                </c:pt>
                <c:pt idx="16551" formatCode="0.00E+00">
                  <c:v>-9.13388E-4</c:v>
                </c:pt>
                <c:pt idx="16552" formatCode="0.00E+00">
                  <c:v>-1.00971E-3</c:v>
                </c:pt>
                <c:pt idx="16553" formatCode="0.00E+00">
                  <c:v>-1.10556E-3</c:v>
                </c:pt>
                <c:pt idx="16554" formatCode="0.00E+00">
                  <c:v>-1.20086E-3</c:v>
                </c:pt>
                <c:pt idx="16555" formatCode="0.00E+00">
                  <c:v>-1.29553E-3</c:v>
                </c:pt>
                <c:pt idx="16556" formatCode="0.00E+00">
                  <c:v>-1.3894999999999999E-3</c:v>
                </c:pt>
                <c:pt idx="16557" formatCode="0.00E+00">
                  <c:v>-1.4827099999999999E-3</c:v>
                </c:pt>
                <c:pt idx="16558" formatCode="0.00E+00">
                  <c:v>-1.57508E-3</c:v>
                </c:pt>
                <c:pt idx="16559" formatCode="0.00E+00">
                  <c:v>-1.66654E-3</c:v>
                </c:pt>
                <c:pt idx="16560" formatCode="0.00E+00">
                  <c:v>-1.75702E-3</c:v>
                </c:pt>
                <c:pt idx="16561" formatCode="0.00E+00">
                  <c:v>-1.84644E-3</c:v>
                </c:pt>
                <c:pt idx="16562" formatCode="0.00E+00">
                  <c:v>-1.93473E-3</c:v>
                </c:pt>
                <c:pt idx="16563" formatCode="0.00E+00">
                  <c:v>-2.0218300000000001E-3</c:v>
                </c:pt>
                <c:pt idx="16564" formatCode="0.00E+00">
                  <c:v>-2.10765E-3</c:v>
                </c:pt>
                <c:pt idx="16565" formatCode="0.00E+00">
                  <c:v>-2.19214E-3</c:v>
                </c:pt>
                <c:pt idx="16566" formatCode="0.00E+00">
                  <c:v>-2.27523E-3</c:v>
                </c:pt>
                <c:pt idx="16567" formatCode="0.00E+00">
                  <c:v>-2.3568299999999999E-3</c:v>
                </c:pt>
                <c:pt idx="16568" formatCode="0.00E+00">
                  <c:v>-2.4369000000000001E-3</c:v>
                </c:pt>
                <c:pt idx="16569" formatCode="0.00E+00">
                  <c:v>-2.51535E-3</c:v>
                </c:pt>
                <c:pt idx="16570" formatCode="0.00E+00">
                  <c:v>-2.5921199999999998E-3</c:v>
                </c:pt>
                <c:pt idx="16571" formatCode="0.00E+00">
                  <c:v>-2.6671500000000001E-3</c:v>
                </c:pt>
                <c:pt idx="16572" formatCode="0.00E+00">
                  <c:v>-2.7403699999999998E-3</c:v>
                </c:pt>
                <c:pt idx="16573" formatCode="0.00E+00">
                  <c:v>-2.8117200000000002E-3</c:v>
                </c:pt>
                <c:pt idx="16574" formatCode="0.00E+00">
                  <c:v>-2.8811399999999999E-3</c:v>
                </c:pt>
                <c:pt idx="16575" formatCode="0.00E+00">
                  <c:v>-2.9485599999999998E-3</c:v>
                </c:pt>
                <c:pt idx="16576" formatCode="0.00E+00">
                  <c:v>-3.0139199999999998E-3</c:v>
                </c:pt>
                <c:pt idx="16577" formatCode="0.00E+00">
                  <c:v>-3.0771700000000002E-3</c:v>
                </c:pt>
                <c:pt idx="16578" formatCode="0.00E+00">
                  <c:v>-3.13825E-3</c:v>
                </c:pt>
                <c:pt idx="16579" formatCode="0.00E+00">
                  <c:v>-3.1971E-3</c:v>
                </c:pt>
                <c:pt idx="16580" formatCode="0.00E+00">
                  <c:v>-3.2536700000000002E-3</c:v>
                </c:pt>
                <c:pt idx="16581" formatCode="0.00E+00">
                  <c:v>-3.3078999999999999E-3</c:v>
                </c:pt>
                <c:pt idx="16582" formatCode="0.00E+00">
                  <c:v>-3.3597499999999999E-3</c:v>
                </c:pt>
                <c:pt idx="16583" formatCode="0.00E+00">
                  <c:v>-3.4091600000000001E-3</c:v>
                </c:pt>
                <c:pt idx="16584" formatCode="0.00E+00">
                  <c:v>-3.4560799999999998E-3</c:v>
                </c:pt>
                <c:pt idx="16585" formatCode="0.00E+00">
                  <c:v>-3.5004799999999998E-3</c:v>
                </c:pt>
                <c:pt idx="16586" formatCode="0.00E+00">
                  <c:v>-3.5423E-3</c:v>
                </c:pt>
                <c:pt idx="16587" formatCode="0.00E+00">
                  <c:v>-3.5815E-3</c:v>
                </c:pt>
                <c:pt idx="16588" formatCode="0.00E+00">
                  <c:v>-3.6180499999999998E-3</c:v>
                </c:pt>
                <c:pt idx="16589" formatCode="0.00E+00">
                  <c:v>-3.6519E-3</c:v>
                </c:pt>
                <c:pt idx="16590" formatCode="0.00E+00">
                  <c:v>-3.68302E-3</c:v>
                </c:pt>
                <c:pt idx="16591" formatCode="0.00E+00">
                  <c:v>-3.7113799999999998E-3</c:v>
                </c:pt>
                <c:pt idx="16592" formatCode="0.00E+00">
                  <c:v>-3.7369299999999999E-3</c:v>
                </c:pt>
                <c:pt idx="16593" formatCode="0.00E+00">
                  <c:v>-3.7596600000000002E-3</c:v>
                </c:pt>
                <c:pt idx="16594" formatCode="0.00E+00">
                  <c:v>-3.7795400000000001E-3</c:v>
                </c:pt>
                <c:pt idx="16595" formatCode="0.00E+00">
                  <c:v>-3.7965299999999998E-3</c:v>
                </c:pt>
                <c:pt idx="16596" formatCode="0.00E+00">
                  <c:v>-3.8106199999999998E-3</c:v>
                </c:pt>
                <c:pt idx="16597" formatCode="0.00E+00">
                  <c:v>-3.8217899999999998E-3</c:v>
                </c:pt>
                <c:pt idx="16598" formatCode="0.00E+00">
                  <c:v>-3.83001E-3</c:v>
                </c:pt>
                <c:pt idx="16599" formatCode="0.00E+00">
                  <c:v>-3.8352799999999999E-3</c:v>
                </c:pt>
                <c:pt idx="16600" formatCode="0.00E+00">
                  <c:v>-3.8375800000000002E-3</c:v>
                </c:pt>
                <c:pt idx="16601" formatCode="0.00E+00">
                  <c:v>-3.8368999999999999E-3</c:v>
                </c:pt>
                <c:pt idx="16602" formatCode="0.00E+00">
                  <c:v>-3.83322E-3</c:v>
                </c:pt>
                <c:pt idx="16603" formatCode="0.00E+00">
                  <c:v>-3.8265500000000002E-3</c:v>
                </c:pt>
                <c:pt idx="16604" formatCode="0.00E+00">
                  <c:v>-3.8168899999999999E-3</c:v>
                </c:pt>
                <c:pt idx="16605" formatCode="0.00E+00">
                  <c:v>-3.8042200000000001E-3</c:v>
                </c:pt>
                <c:pt idx="16606" formatCode="0.00E+00">
                  <c:v>-3.7885599999999998E-3</c:v>
                </c:pt>
                <c:pt idx="16607" formatCode="0.00E+00">
                  <c:v>-3.7699000000000001E-3</c:v>
                </c:pt>
                <c:pt idx="16608" formatCode="0.00E+00">
                  <c:v>-3.7482700000000002E-3</c:v>
                </c:pt>
                <c:pt idx="16609" formatCode="0.00E+00">
                  <c:v>-3.7236499999999998E-3</c:v>
                </c:pt>
                <c:pt idx="16610" formatCode="0.00E+00">
                  <c:v>-3.69608E-3</c:v>
                </c:pt>
                <c:pt idx="16611" formatCode="0.00E+00">
                  <c:v>-3.66556E-3</c:v>
                </c:pt>
                <c:pt idx="16612" formatCode="0.00E+00">
                  <c:v>-3.63211E-3</c:v>
                </c:pt>
                <c:pt idx="16613" formatCode="0.00E+00">
                  <c:v>-3.59575E-3</c:v>
                </c:pt>
                <c:pt idx="16614" formatCode="0.00E+00">
                  <c:v>-3.5565100000000001E-3</c:v>
                </c:pt>
                <c:pt idx="16615" formatCode="0.00E+00">
                  <c:v>-3.5144E-3</c:v>
                </c:pt>
                <c:pt idx="16616" formatCode="0.00E+00">
                  <c:v>-3.4694700000000001E-3</c:v>
                </c:pt>
                <c:pt idx="16617" formatCode="0.00E+00">
                  <c:v>-3.4217399999999999E-3</c:v>
                </c:pt>
                <c:pt idx="16618" formatCode="0.00E+00">
                  <c:v>-3.3712400000000002E-3</c:v>
                </c:pt>
                <c:pt idx="16619" formatCode="0.00E+00">
                  <c:v>-3.3180100000000001E-3</c:v>
                </c:pt>
                <c:pt idx="16620" formatCode="0.00E+00">
                  <c:v>-3.26209E-3</c:v>
                </c:pt>
                <c:pt idx="16621" formatCode="0.00E+00">
                  <c:v>-3.2035200000000001E-3</c:v>
                </c:pt>
                <c:pt idx="16622" formatCode="0.00E+00">
                  <c:v>-3.1423499999999999E-3</c:v>
                </c:pt>
                <c:pt idx="16623" formatCode="0.00E+00">
                  <c:v>-3.0786099999999999E-3</c:v>
                </c:pt>
                <c:pt idx="16624" formatCode="0.00E+00">
                  <c:v>-3.01236E-3</c:v>
                </c:pt>
                <c:pt idx="16625" formatCode="0.00E+00">
                  <c:v>-2.9436499999999999E-3</c:v>
                </c:pt>
                <c:pt idx="16626" formatCode="0.00E+00">
                  <c:v>-2.8725299999999999E-3</c:v>
                </c:pt>
                <c:pt idx="16627" formatCode="0.00E+00">
                  <c:v>-2.7990599999999999E-3</c:v>
                </c:pt>
                <c:pt idx="16628" formatCode="0.00E+00">
                  <c:v>-2.7232900000000002E-3</c:v>
                </c:pt>
                <c:pt idx="16629" formatCode="0.00E+00">
                  <c:v>-2.6452899999999998E-3</c:v>
                </c:pt>
                <c:pt idx="16630" formatCode="0.00E+00">
                  <c:v>-2.5651099999999998E-3</c:v>
                </c:pt>
                <c:pt idx="16631" formatCode="0.00E+00">
                  <c:v>-2.4828200000000002E-3</c:v>
                </c:pt>
                <c:pt idx="16632" formatCode="0.00E+00">
                  <c:v>-2.3985E-3</c:v>
                </c:pt>
                <c:pt idx="16633" formatCode="0.00E+00">
                  <c:v>-2.31219E-3</c:v>
                </c:pt>
                <c:pt idx="16634" formatCode="0.00E+00">
                  <c:v>-2.22398E-3</c:v>
                </c:pt>
                <c:pt idx="16635" formatCode="0.00E+00">
                  <c:v>-2.13394E-3</c:v>
                </c:pt>
                <c:pt idx="16636" formatCode="0.00E+00">
                  <c:v>-2.0421300000000001E-3</c:v>
                </c:pt>
                <c:pt idx="16637" formatCode="0.00E+00">
                  <c:v>-1.9486499999999999E-3</c:v>
                </c:pt>
                <c:pt idx="16638" formatCode="0.00E+00">
                  <c:v>-1.85355E-3</c:v>
                </c:pt>
                <c:pt idx="16639" formatCode="0.00E+00">
                  <c:v>-1.7569199999999999E-3</c:v>
                </c:pt>
                <c:pt idx="16640" formatCode="0.00E+00">
                  <c:v>-1.6588499999999999E-3</c:v>
                </c:pt>
                <c:pt idx="16641" formatCode="0.00E+00">
                  <c:v>-1.55941E-3</c:v>
                </c:pt>
                <c:pt idx="16642" formatCode="0.00E+00">
                  <c:v>-1.45868E-3</c:v>
                </c:pt>
                <c:pt idx="16643" formatCode="0.00E+00">
                  <c:v>-1.3567500000000001E-3</c:v>
                </c:pt>
                <c:pt idx="16644" formatCode="0.00E+00">
                  <c:v>-1.2537099999999999E-3</c:v>
                </c:pt>
                <c:pt idx="16645" formatCode="0.00E+00">
                  <c:v>-1.14963E-3</c:v>
                </c:pt>
                <c:pt idx="16646" formatCode="0.00E+00">
                  <c:v>-1.04462E-3</c:v>
                </c:pt>
                <c:pt idx="16647" formatCode="0.00E+00">
                  <c:v>-9.3874500000000005E-4</c:v>
                </c:pt>
                <c:pt idx="16648" formatCode="0.00E+00">
                  <c:v>-8.3210999999999995E-4</c:v>
                </c:pt>
                <c:pt idx="16649" formatCode="0.00E+00">
                  <c:v>-7.2480000000000005E-4</c:v>
                </c:pt>
                <c:pt idx="16650" formatCode="0.00E+00">
                  <c:v>-6.1690599999999996E-4</c:v>
                </c:pt>
                <c:pt idx="16651" formatCode="0.00E+00">
                  <c:v>-5.0851800000000001E-4</c:v>
                </c:pt>
                <c:pt idx="16652" formatCode="0.00E+00">
                  <c:v>-3.9973E-4</c:v>
                </c:pt>
                <c:pt idx="16653" formatCode="0.00E+00">
                  <c:v>-2.9063299999999999E-4</c:v>
                </c:pt>
                <c:pt idx="16654" formatCode="0.00E+00">
                  <c:v>-1.81318E-4</c:v>
                </c:pt>
                <c:pt idx="16655" formatCode="0.00E+00">
                  <c:v>-7.1880100000000003E-5</c:v>
                </c:pt>
                <c:pt idx="16656" formatCode="0.00E+00">
                  <c:v>3.7589200000000003E-5</c:v>
                </c:pt>
                <c:pt idx="16657" formatCode="0.00E+00">
                  <c:v>1.46997E-4</c:v>
                </c:pt>
                <c:pt idx="16658" formatCode="0.00E+00">
                  <c:v>2.5625000000000002E-4</c:v>
                </c:pt>
                <c:pt idx="16659" formatCode="0.00E+00">
                  <c:v>3.6525499999999999E-4</c:v>
                </c:pt>
                <c:pt idx="16660" formatCode="0.00E+00">
                  <c:v>4.7392099999999998E-4</c:v>
                </c:pt>
                <c:pt idx="16661" formatCode="0.00E+00">
                  <c:v>5.8215399999999998E-4</c:v>
                </c:pt>
                <c:pt idx="16662" formatCode="0.00E+00">
                  <c:v>6.8986399999999999E-4</c:v>
                </c:pt>
                <c:pt idx="16663" formatCode="0.00E+00">
                  <c:v>7.9695799999999995E-4</c:v>
                </c:pt>
                <c:pt idx="16664" formatCode="0.00E+00">
                  <c:v>9.0334699999999998E-4</c:v>
                </c:pt>
                <c:pt idx="16665" formatCode="0.00E+00">
                  <c:v>1.0089400000000001E-3</c:v>
                </c:pt>
                <c:pt idx="16666" formatCode="0.00E+00">
                  <c:v>1.1136500000000001E-3</c:v>
                </c:pt>
                <c:pt idx="16667" formatCode="0.00E+00">
                  <c:v>1.2173799999999999E-3</c:v>
                </c:pt>
                <c:pt idx="16668" formatCode="0.00E+00">
                  <c:v>1.3200499999999999E-3</c:v>
                </c:pt>
                <c:pt idx="16669" formatCode="0.00E+00">
                  <c:v>1.42157E-3</c:v>
                </c:pt>
                <c:pt idx="16670" formatCode="0.00E+00">
                  <c:v>1.5218600000000001E-3</c:v>
                </c:pt>
                <c:pt idx="16671" formatCode="0.00E+00">
                  <c:v>1.62083E-3</c:v>
                </c:pt>
                <c:pt idx="16672" formatCode="0.00E+00">
                  <c:v>1.7184100000000001E-3</c:v>
                </c:pt>
                <c:pt idx="16673" formatCode="0.00E+00">
                  <c:v>1.81449E-3</c:v>
                </c:pt>
                <c:pt idx="16674" formatCode="0.00E+00">
                  <c:v>1.90902E-3</c:v>
                </c:pt>
                <c:pt idx="16675" formatCode="0.00E+00">
                  <c:v>2.0019E-3</c:v>
                </c:pt>
                <c:pt idx="16676" formatCode="0.00E+00">
                  <c:v>2.0930699999999998E-3</c:v>
                </c:pt>
                <c:pt idx="16677" formatCode="0.00E+00">
                  <c:v>2.1824399999999999E-3</c:v>
                </c:pt>
                <c:pt idx="16678" formatCode="0.00E+00">
                  <c:v>2.2699500000000002E-3</c:v>
                </c:pt>
                <c:pt idx="16679" formatCode="0.00E+00">
                  <c:v>2.3555099999999999E-3</c:v>
                </c:pt>
                <c:pt idx="16680" formatCode="0.00E+00">
                  <c:v>2.4390599999999998E-3</c:v>
                </c:pt>
                <c:pt idx="16681" formatCode="0.00E+00">
                  <c:v>2.5205399999999999E-3</c:v>
                </c:pt>
                <c:pt idx="16682" formatCode="0.00E+00">
                  <c:v>2.5998699999999998E-3</c:v>
                </c:pt>
                <c:pt idx="16683" formatCode="0.00E+00">
                  <c:v>2.6769900000000002E-3</c:v>
                </c:pt>
                <c:pt idx="16684" formatCode="0.00E+00">
                  <c:v>2.7518400000000002E-3</c:v>
                </c:pt>
                <c:pt idx="16685" formatCode="0.00E+00">
                  <c:v>2.8243600000000002E-3</c:v>
                </c:pt>
                <c:pt idx="16686" formatCode="0.00E+00">
                  <c:v>2.89449E-3</c:v>
                </c:pt>
                <c:pt idx="16687" formatCode="0.00E+00">
                  <c:v>2.9621700000000001E-3</c:v>
                </c:pt>
                <c:pt idx="16688" formatCode="0.00E+00">
                  <c:v>3.0273600000000002E-3</c:v>
                </c:pt>
                <c:pt idx="16689" formatCode="0.00E+00">
                  <c:v>3.0899999999999999E-3</c:v>
                </c:pt>
                <c:pt idx="16690" formatCode="0.00E+00">
                  <c:v>3.1500500000000002E-3</c:v>
                </c:pt>
                <c:pt idx="16691" formatCode="0.00E+00">
                  <c:v>3.2074500000000001E-3</c:v>
                </c:pt>
                <c:pt idx="16692" formatCode="0.00E+00">
                  <c:v>3.2621600000000001E-3</c:v>
                </c:pt>
                <c:pt idx="16693" formatCode="0.00E+00">
                  <c:v>3.3141500000000001E-3</c:v>
                </c:pt>
                <c:pt idx="16694" formatCode="0.00E+00">
                  <c:v>3.3633700000000001E-3</c:v>
                </c:pt>
                <c:pt idx="16695" formatCode="0.00E+00">
                  <c:v>3.4097900000000002E-3</c:v>
                </c:pt>
                <c:pt idx="16696" formatCode="0.00E+00">
                  <c:v>3.4533799999999998E-3</c:v>
                </c:pt>
                <c:pt idx="16697" formatCode="0.00E+00">
                  <c:v>3.4941E-3</c:v>
                </c:pt>
                <c:pt idx="16698" formatCode="0.00E+00">
                  <c:v>3.53193E-3</c:v>
                </c:pt>
                <c:pt idx="16699" formatCode="0.00E+00">
                  <c:v>3.5668399999999999E-3</c:v>
                </c:pt>
                <c:pt idx="16700" formatCode="0.00E+00">
                  <c:v>3.59881E-3</c:v>
                </c:pt>
                <c:pt idx="16701" formatCode="0.00E+00">
                  <c:v>3.6278199999999999E-3</c:v>
                </c:pt>
                <c:pt idx="16702" formatCode="0.00E+00">
                  <c:v>3.6538500000000002E-3</c:v>
                </c:pt>
                <c:pt idx="16703" formatCode="0.00E+00">
                  <c:v>3.6768899999999999E-3</c:v>
                </c:pt>
                <c:pt idx="16704" formatCode="0.00E+00">
                  <c:v>3.6969300000000002E-3</c:v>
                </c:pt>
                <c:pt idx="16705" formatCode="0.00E+00">
                  <c:v>3.7139500000000002E-3</c:v>
                </c:pt>
                <c:pt idx="16706" formatCode="0.00E+00">
                  <c:v>3.7279499999999998E-3</c:v>
                </c:pt>
                <c:pt idx="16707" formatCode="0.00E+00">
                  <c:v>3.7389300000000001E-3</c:v>
                </c:pt>
                <c:pt idx="16708" formatCode="0.00E+00">
                  <c:v>3.7468800000000002E-3</c:v>
                </c:pt>
                <c:pt idx="16709" formatCode="0.00E+00">
                  <c:v>3.7518199999999999E-3</c:v>
                </c:pt>
                <c:pt idx="16710" formatCode="0.00E+00">
                  <c:v>3.7537299999999998E-3</c:v>
                </c:pt>
                <c:pt idx="16711" formatCode="0.00E+00">
                  <c:v>3.7526399999999998E-3</c:v>
                </c:pt>
                <c:pt idx="16712" formatCode="0.00E+00">
                  <c:v>3.7485399999999999E-3</c:v>
                </c:pt>
                <c:pt idx="16713" formatCode="0.00E+00">
                  <c:v>3.7414599999999998E-3</c:v>
                </c:pt>
                <c:pt idx="16714" formatCode="0.00E+00">
                  <c:v>3.7314000000000002E-3</c:v>
                </c:pt>
                <c:pt idx="16715" formatCode="0.00E+00">
                  <c:v>3.7183799999999999E-3</c:v>
                </c:pt>
                <c:pt idx="16716" formatCode="0.00E+00">
                  <c:v>3.70244E-3</c:v>
                </c:pt>
                <c:pt idx="16717" formatCode="0.00E+00">
                  <c:v>3.6835700000000002E-3</c:v>
                </c:pt>
                <c:pt idx="16718" formatCode="0.00E+00">
                  <c:v>3.6618200000000001E-3</c:v>
                </c:pt>
                <c:pt idx="16719" formatCode="0.00E+00">
                  <c:v>3.6372100000000001E-3</c:v>
                </c:pt>
                <c:pt idx="16720" formatCode="0.00E+00">
                  <c:v>3.60977E-3</c:v>
                </c:pt>
                <c:pt idx="16721" formatCode="0.00E+00">
                  <c:v>3.57953E-3</c:v>
                </c:pt>
                <c:pt idx="16722" formatCode="0.00E+00">
                  <c:v>3.54653E-3</c:v>
                </c:pt>
                <c:pt idx="16723" formatCode="0.00E+00">
                  <c:v>3.5108000000000001E-3</c:v>
                </c:pt>
                <c:pt idx="16724" formatCode="0.00E+00">
                  <c:v>3.4723900000000001E-3</c:v>
                </c:pt>
                <c:pt idx="16725" formatCode="0.00E+00">
                  <c:v>3.4313299999999998E-3</c:v>
                </c:pt>
                <c:pt idx="16726" formatCode="0.00E+00">
                  <c:v>3.3876599999999998E-3</c:v>
                </c:pt>
                <c:pt idx="16727" formatCode="0.00E+00">
                  <c:v>3.3414400000000002E-3</c:v>
                </c:pt>
                <c:pt idx="16728" formatCode="0.00E+00">
                  <c:v>3.2927099999999999E-3</c:v>
                </c:pt>
                <c:pt idx="16729" formatCode="0.00E+00">
                  <c:v>3.24151E-3</c:v>
                </c:pt>
                <c:pt idx="16730" formatCode="0.00E+00">
                  <c:v>3.18791E-3</c:v>
                </c:pt>
                <c:pt idx="16731" formatCode="0.00E+00">
                  <c:v>3.1319500000000001E-3</c:v>
                </c:pt>
                <c:pt idx="16732" formatCode="0.00E+00">
                  <c:v>3.0737E-3</c:v>
                </c:pt>
                <c:pt idx="16733" formatCode="0.00E+00">
                  <c:v>3.0131899999999998E-3</c:v>
                </c:pt>
                <c:pt idx="16734" formatCode="0.00E+00">
                  <c:v>2.9505E-3</c:v>
                </c:pt>
                <c:pt idx="16735" formatCode="0.00E+00">
                  <c:v>2.8856900000000002E-3</c:v>
                </c:pt>
                <c:pt idx="16736" formatCode="0.00E+00">
                  <c:v>2.8188100000000002E-3</c:v>
                </c:pt>
                <c:pt idx="16737" formatCode="0.00E+00">
                  <c:v>2.7499299999999998E-3</c:v>
                </c:pt>
                <c:pt idx="16738" formatCode="0.00E+00">
                  <c:v>2.6791100000000002E-3</c:v>
                </c:pt>
                <c:pt idx="16739" formatCode="0.00E+00">
                  <c:v>2.6064199999999999E-3</c:v>
                </c:pt>
                <c:pt idx="16740" formatCode="0.00E+00">
                  <c:v>2.5319299999999999E-3</c:v>
                </c:pt>
                <c:pt idx="16741" formatCode="0.00E+00">
                  <c:v>2.45569E-3</c:v>
                </c:pt>
                <c:pt idx="16742" formatCode="0.00E+00">
                  <c:v>2.3777899999999999E-3</c:v>
                </c:pt>
                <c:pt idx="16743" formatCode="0.00E+00">
                  <c:v>2.2982900000000001E-3</c:v>
                </c:pt>
                <c:pt idx="16744" formatCode="0.00E+00">
                  <c:v>2.2172699999999999E-3</c:v>
                </c:pt>
                <c:pt idx="16745" formatCode="0.00E+00">
                  <c:v>2.1347900000000001E-3</c:v>
                </c:pt>
                <c:pt idx="16746" formatCode="0.00E+00">
                  <c:v>2.0509299999999999E-3</c:v>
                </c:pt>
                <c:pt idx="16747" formatCode="0.00E+00">
                  <c:v>1.96575E-3</c:v>
                </c:pt>
                <c:pt idx="16748" formatCode="0.00E+00">
                  <c:v>1.8793499999999999E-3</c:v>
                </c:pt>
                <c:pt idx="16749" formatCode="0.00E+00">
                  <c:v>1.79178E-3</c:v>
                </c:pt>
                <c:pt idx="16750" formatCode="0.00E+00">
                  <c:v>1.70313E-3</c:v>
                </c:pt>
                <c:pt idx="16751" formatCode="0.00E+00">
                  <c:v>1.6134700000000001E-3</c:v>
                </c:pt>
                <c:pt idx="16752" formatCode="0.00E+00">
                  <c:v>1.5228799999999999E-3</c:v>
                </c:pt>
                <c:pt idx="16753" formatCode="0.00E+00">
                  <c:v>1.43143E-3</c:v>
                </c:pt>
                <c:pt idx="16754" formatCode="0.00E+00">
                  <c:v>1.33921E-3</c:v>
                </c:pt>
                <c:pt idx="16755" formatCode="0.00E+00">
                  <c:v>1.24628E-3</c:v>
                </c:pt>
                <c:pt idx="16756" formatCode="0.00E+00">
                  <c:v>1.1527200000000001E-3</c:v>
                </c:pt>
                <c:pt idx="16757" formatCode="0.00E+00">
                  <c:v>1.05861E-3</c:v>
                </c:pt>
                <c:pt idx="16758" formatCode="0.00E+00">
                  <c:v>9.6403799999999996E-4</c:v>
                </c:pt>
                <c:pt idx="16759" formatCode="0.00E+00">
                  <c:v>8.6906500000000003E-4</c:v>
                </c:pt>
                <c:pt idx="16760" formatCode="0.00E+00">
                  <c:v>7.7377299999999995E-4</c:v>
                </c:pt>
                <c:pt idx="16761" formatCode="0.00E+00">
                  <c:v>6.7823999999999998E-4</c:v>
                </c:pt>
                <c:pt idx="16762" formatCode="0.00E+00">
                  <c:v>5.8253899999999997E-4</c:v>
                </c:pt>
                <c:pt idx="16763" formatCode="0.00E+00">
                  <c:v>4.8674900000000002E-4</c:v>
                </c:pt>
                <c:pt idx="16764" formatCode="0.00E+00">
                  <c:v>3.9094200000000003E-4</c:v>
                </c:pt>
                <c:pt idx="16765" formatCode="0.00E+00">
                  <c:v>2.95195E-4</c:v>
                </c:pt>
                <c:pt idx="16766" formatCode="0.00E+00">
                  <c:v>1.99581E-4</c:v>
                </c:pt>
                <c:pt idx="16767" formatCode="0.00E+00">
                  <c:v>1.04174E-4</c:v>
                </c:pt>
                <c:pt idx="16768" formatCode="0.00E+00">
                  <c:v>9.0464000000000003E-6</c:v>
                </c:pt>
                <c:pt idx="16769" formatCode="0.00E+00">
                  <c:v>-8.5729200000000006E-5</c:v>
                </c:pt>
                <c:pt idx="16770" formatCode="0.00E+00">
                  <c:v>-1.80082E-4</c:v>
                </c:pt>
                <c:pt idx="16771" formatCode="0.00E+00">
                  <c:v>-2.7394000000000002E-4</c:v>
                </c:pt>
                <c:pt idx="16772" formatCode="0.00E+00">
                  <c:v>-3.6723600000000001E-4</c:v>
                </c:pt>
                <c:pt idx="16773" formatCode="0.00E+00">
                  <c:v>-4.5990000000000001E-4</c:v>
                </c:pt>
                <c:pt idx="16774" formatCode="0.00E+00">
                  <c:v>-5.51864E-4</c:v>
                </c:pt>
                <c:pt idx="16775" formatCode="0.00E+00">
                  <c:v>-6.4306300000000003E-4</c:v>
                </c:pt>
                <c:pt idx="16776" formatCode="0.00E+00">
                  <c:v>-7.3342999999999998E-4</c:v>
                </c:pt>
                <c:pt idx="16777" formatCode="0.00E+00">
                  <c:v>-8.2290100000000001E-4</c:v>
                </c:pt>
                <c:pt idx="16778" formatCode="0.00E+00">
                  <c:v>-9.1141300000000002E-4</c:v>
                </c:pt>
                <c:pt idx="16779" formatCode="0.00E+00">
                  <c:v>-9.9890399999999989E-4</c:v>
                </c:pt>
                <c:pt idx="16780" formatCode="0.00E+00">
                  <c:v>-1.0853099999999999E-3</c:v>
                </c:pt>
                <c:pt idx="16781" formatCode="0.00E+00">
                  <c:v>-1.1705800000000001E-3</c:v>
                </c:pt>
                <c:pt idx="16782" formatCode="0.00E+00">
                  <c:v>-1.2546499999999999E-3</c:v>
                </c:pt>
                <c:pt idx="16783" formatCode="0.00E+00">
                  <c:v>-1.33746E-3</c:v>
                </c:pt>
                <c:pt idx="16784" formatCode="0.00E+00">
                  <c:v>-1.4189599999999999E-3</c:v>
                </c:pt>
                <c:pt idx="16785" formatCode="0.00E+00">
                  <c:v>-1.4991E-3</c:v>
                </c:pt>
                <c:pt idx="16786" formatCode="0.00E+00">
                  <c:v>-1.57782E-3</c:v>
                </c:pt>
                <c:pt idx="16787" formatCode="0.00E+00">
                  <c:v>-1.65507E-3</c:v>
                </c:pt>
                <c:pt idx="16788" formatCode="0.00E+00">
                  <c:v>-1.7308E-3</c:v>
                </c:pt>
                <c:pt idx="16789" formatCode="0.00E+00">
                  <c:v>-1.8049699999999999E-3</c:v>
                </c:pt>
                <c:pt idx="16790" formatCode="0.00E+00">
                  <c:v>-1.8775199999999999E-3</c:v>
                </c:pt>
                <c:pt idx="16791" formatCode="0.00E+00">
                  <c:v>-1.94842E-3</c:v>
                </c:pt>
                <c:pt idx="16792" formatCode="0.00E+00">
                  <c:v>-2.0176199999999999E-3</c:v>
                </c:pt>
                <c:pt idx="16793" formatCode="0.00E+00">
                  <c:v>-2.0850700000000001E-3</c:v>
                </c:pt>
                <c:pt idx="16794" formatCode="0.00E+00">
                  <c:v>-2.1507499999999999E-3</c:v>
                </c:pt>
                <c:pt idx="16795" formatCode="0.00E+00">
                  <c:v>-2.2146000000000002E-3</c:v>
                </c:pt>
                <c:pt idx="16796" formatCode="0.00E+00">
                  <c:v>-2.2765900000000002E-3</c:v>
                </c:pt>
                <c:pt idx="16797" formatCode="0.00E+00">
                  <c:v>-2.3367000000000001E-3</c:v>
                </c:pt>
                <c:pt idx="16798" formatCode="0.00E+00">
                  <c:v>-2.3948799999999998E-3</c:v>
                </c:pt>
                <c:pt idx="16799" formatCode="0.00E+00">
                  <c:v>-2.4510999999999999E-3</c:v>
                </c:pt>
                <c:pt idx="16800" formatCode="0.00E+00">
                  <c:v>-2.5053300000000001E-3</c:v>
                </c:pt>
                <c:pt idx="16801" formatCode="0.00E+00">
                  <c:v>-2.55755E-3</c:v>
                </c:pt>
                <c:pt idx="16802" formatCode="0.00E+00">
                  <c:v>-2.6077299999999999E-3</c:v>
                </c:pt>
                <c:pt idx="16803" formatCode="0.00E+00">
                  <c:v>-2.65584E-3</c:v>
                </c:pt>
                <c:pt idx="16804" formatCode="0.00E+00">
                  <c:v>-2.7018599999999999E-3</c:v>
                </c:pt>
                <c:pt idx="16805" formatCode="0.00E+00">
                  <c:v>-2.7457599999999999E-3</c:v>
                </c:pt>
                <c:pt idx="16806" formatCode="0.00E+00">
                  <c:v>-2.7875399999999998E-3</c:v>
                </c:pt>
                <c:pt idx="16807" formatCode="0.00E+00">
                  <c:v>-2.82716E-3</c:v>
                </c:pt>
                <c:pt idx="16808" formatCode="0.00E+00">
                  <c:v>-2.86462E-3</c:v>
                </c:pt>
                <c:pt idx="16809" formatCode="0.00E+00">
                  <c:v>-2.89989E-3</c:v>
                </c:pt>
                <c:pt idx="16810" formatCode="0.00E+00">
                  <c:v>-2.93297E-3</c:v>
                </c:pt>
                <c:pt idx="16811" formatCode="0.00E+00">
                  <c:v>-2.9638400000000001E-3</c:v>
                </c:pt>
                <c:pt idx="16812" formatCode="0.00E+00">
                  <c:v>-2.99249E-3</c:v>
                </c:pt>
                <c:pt idx="16813" formatCode="0.00E+00">
                  <c:v>-3.01892E-3</c:v>
                </c:pt>
                <c:pt idx="16814" formatCode="0.00E+00">
                  <c:v>-3.0431099999999999E-3</c:v>
                </c:pt>
                <c:pt idx="16815" formatCode="0.00E+00">
                  <c:v>-3.06507E-3</c:v>
                </c:pt>
                <c:pt idx="16816" formatCode="0.00E+00">
                  <c:v>-3.0847800000000001E-3</c:v>
                </c:pt>
                <c:pt idx="16817" formatCode="0.00E+00">
                  <c:v>-3.10225E-3</c:v>
                </c:pt>
                <c:pt idx="16818" formatCode="0.00E+00">
                  <c:v>-3.1174699999999998E-3</c:v>
                </c:pt>
                <c:pt idx="16819" formatCode="0.00E+00">
                  <c:v>-3.1304499999999999E-3</c:v>
                </c:pt>
                <c:pt idx="16820" formatCode="0.00E+00">
                  <c:v>-3.1411799999999999E-3</c:v>
                </c:pt>
                <c:pt idx="16821" formatCode="0.00E+00">
                  <c:v>-3.1496800000000002E-3</c:v>
                </c:pt>
                <c:pt idx="16822" formatCode="0.00E+00">
                  <c:v>-3.1559399999999999E-3</c:v>
                </c:pt>
                <c:pt idx="16823" formatCode="0.00E+00">
                  <c:v>-3.1599800000000002E-3</c:v>
                </c:pt>
                <c:pt idx="16824" formatCode="0.00E+00">
                  <c:v>-3.1617899999999998E-3</c:v>
                </c:pt>
                <c:pt idx="16825" formatCode="0.00E+00">
                  <c:v>-3.1614E-3</c:v>
                </c:pt>
                <c:pt idx="16826" formatCode="0.00E+00">
                  <c:v>-3.1588100000000002E-3</c:v>
                </c:pt>
                <c:pt idx="16827" formatCode="0.00E+00">
                  <c:v>-3.1540399999999999E-3</c:v>
                </c:pt>
                <c:pt idx="16828" formatCode="0.00E+00">
                  <c:v>-3.14709E-3</c:v>
                </c:pt>
                <c:pt idx="16829" formatCode="0.00E+00">
                  <c:v>-3.1379799999999998E-3</c:v>
                </c:pt>
                <c:pt idx="16830" formatCode="0.00E+00">
                  <c:v>-3.1267299999999999E-3</c:v>
                </c:pt>
                <c:pt idx="16831" formatCode="0.00E+00">
                  <c:v>-3.11335E-3</c:v>
                </c:pt>
                <c:pt idx="16832" formatCode="0.00E+00">
                  <c:v>-3.09787E-3</c:v>
                </c:pt>
                <c:pt idx="16833" formatCode="0.00E+00">
                  <c:v>-3.0802999999999998E-3</c:v>
                </c:pt>
                <c:pt idx="16834" formatCode="0.00E+00">
                  <c:v>-3.0606700000000001E-3</c:v>
                </c:pt>
                <c:pt idx="16835" formatCode="0.00E+00">
                  <c:v>-3.0389900000000001E-3</c:v>
                </c:pt>
                <c:pt idx="16836" formatCode="0.00E+00">
                  <c:v>-3.0152899999999999E-3</c:v>
                </c:pt>
                <c:pt idx="16837" formatCode="0.00E+00">
                  <c:v>-2.9895899999999999E-3</c:v>
                </c:pt>
                <c:pt idx="16838" formatCode="0.00E+00">
                  <c:v>-2.9619300000000002E-3</c:v>
                </c:pt>
                <c:pt idx="16839" formatCode="0.00E+00">
                  <c:v>-2.93232E-3</c:v>
                </c:pt>
                <c:pt idx="16840" formatCode="0.00E+00">
                  <c:v>-2.9007899999999999E-3</c:v>
                </c:pt>
                <c:pt idx="16841" formatCode="0.00E+00">
                  <c:v>-2.8673700000000002E-3</c:v>
                </c:pt>
                <c:pt idx="16842" formatCode="0.00E+00">
                  <c:v>-2.8320900000000002E-3</c:v>
                </c:pt>
                <c:pt idx="16843" formatCode="0.00E+00">
                  <c:v>-2.7949799999999999E-3</c:v>
                </c:pt>
                <c:pt idx="16844" formatCode="0.00E+00">
                  <c:v>-2.7560699999999998E-3</c:v>
                </c:pt>
                <c:pt idx="16845" formatCode="0.00E+00">
                  <c:v>-2.7154000000000002E-3</c:v>
                </c:pt>
                <c:pt idx="16846" formatCode="0.00E+00">
                  <c:v>-2.6729900000000001E-3</c:v>
                </c:pt>
                <c:pt idx="16847" formatCode="0.00E+00">
                  <c:v>-2.6288800000000001E-3</c:v>
                </c:pt>
                <c:pt idx="16848" formatCode="0.00E+00">
                  <c:v>-2.58311E-3</c:v>
                </c:pt>
                <c:pt idx="16849" formatCode="0.00E+00">
                  <c:v>-2.53571E-3</c:v>
                </c:pt>
                <c:pt idx="16850" formatCode="0.00E+00">
                  <c:v>-2.48671E-3</c:v>
                </c:pt>
                <c:pt idx="16851" formatCode="0.00E+00">
                  <c:v>-2.4361600000000001E-3</c:v>
                </c:pt>
                <c:pt idx="16852" formatCode="0.00E+00">
                  <c:v>-2.3840900000000002E-3</c:v>
                </c:pt>
                <c:pt idx="16853" formatCode="0.00E+00">
                  <c:v>-2.3305399999999999E-3</c:v>
                </c:pt>
                <c:pt idx="16854" formatCode="0.00E+00">
                  <c:v>-2.2755399999999999E-3</c:v>
                </c:pt>
                <c:pt idx="16855" formatCode="0.00E+00">
                  <c:v>-2.21915E-3</c:v>
                </c:pt>
                <c:pt idx="16856" formatCode="0.00E+00">
                  <c:v>-2.16139E-3</c:v>
                </c:pt>
                <c:pt idx="16857" formatCode="0.00E+00">
                  <c:v>-2.10231E-3</c:v>
                </c:pt>
                <c:pt idx="16858" formatCode="0.00E+00">
                  <c:v>-2.0419499999999998E-3</c:v>
                </c:pt>
                <c:pt idx="16859" formatCode="0.00E+00">
                  <c:v>-1.9803500000000001E-3</c:v>
                </c:pt>
                <c:pt idx="16860" formatCode="0.00E+00">
                  <c:v>-1.91756E-3</c:v>
                </c:pt>
                <c:pt idx="16861" formatCode="0.00E+00">
                  <c:v>-1.8536200000000001E-3</c:v>
                </c:pt>
                <c:pt idx="16862" formatCode="0.00E+00">
                  <c:v>-1.78857E-3</c:v>
                </c:pt>
                <c:pt idx="16863" formatCode="0.00E+00">
                  <c:v>-1.7224499999999999E-3</c:v>
                </c:pt>
                <c:pt idx="16864" formatCode="0.00E+00">
                  <c:v>-1.6553200000000001E-3</c:v>
                </c:pt>
                <c:pt idx="16865" formatCode="0.00E+00">
                  <c:v>-1.5872E-3</c:v>
                </c:pt>
                <c:pt idx="16866" formatCode="0.00E+00">
                  <c:v>-1.51816E-3</c:v>
                </c:pt>
                <c:pt idx="16867" formatCode="0.00E+00">
                  <c:v>-1.4482399999999999E-3</c:v>
                </c:pt>
                <c:pt idx="16868" formatCode="0.00E+00">
                  <c:v>-1.37747E-3</c:v>
                </c:pt>
                <c:pt idx="16869" formatCode="0.00E+00">
                  <c:v>-1.3059199999999999E-3</c:v>
                </c:pt>
                <c:pt idx="16870" formatCode="0.00E+00">
                  <c:v>-1.2336199999999999E-3</c:v>
                </c:pt>
                <c:pt idx="16871" formatCode="0.00E+00">
                  <c:v>-1.16062E-3</c:v>
                </c:pt>
                <c:pt idx="16872" formatCode="0.00E+00">
                  <c:v>-1.08697E-3</c:v>
                </c:pt>
                <c:pt idx="16873" formatCode="0.00E+00">
                  <c:v>-1.0127199999999999E-3</c:v>
                </c:pt>
                <c:pt idx="16874" formatCode="0.00E+00">
                  <c:v>-9.3791100000000004E-4</c:v>
                </c:pt>
                <c:pt idx="16875" formatCode="0.00E+00">
                  <c:v>-8.6259499999999996E-4</c:v>
                </c:pt>
                <c:pt idx="16876" formatCode="0.00E+00">
                  <c:v>-7.8682000000000003E-4</c:v>
                </c:pt>
                <c:pt idx="16877" formatCode="0.00E+00">
                  <c:v>-7.1063400000000003E-4</c:v>
                </c:pt>
                <c:pt idx="16878" formatCode="0.00E+00">
                  <c:v>-6.3408500000000005E-4</c:v>
                </c:pt>
                <c:pt idx="16879" formatCode="0.00E+00">
                  <c:v>-5.5722300000000003E-4</c:v>
                </c:pt>
                <c:pt idx="16880" formatCode="0.00E+00">
                  <c:v>-4.8009499999999999E-4</c:v>
                </c:pt>
                <c:pt idx="16881" formatCode="0.00E+00">
                  <c:v>-4.0275199999999998E-4</c:v>
                </c:pt>
                <c:pt idx="16882" formatCode="0.00E+00">
                  <c:v>-3.2524099999999998E-4</c:v>
                </c:pt>
                <c:pt idx="16883" formatCode="0.00E+00">
                  <c:v>-2.4761199999999997E-4</c:v>
                </c:pt>
                <c:pt idx="16884" formatCode="0.00E+00">
                  <c:v>-1.6991400000000001E-4</c:v>
                </c:pt>
                <c:pt idx="16885" formatCode="0.00E+00">
                  <c:v>-9.2195399999999995E-5</c:v>
                </c:pt>
                <c:pt idx="16886" formatCode="0.00E+00">
                  <c:v>-1.45063E-5</c:v>
                </c:pt>
                <c:pt idx="16887" formatCode="0.00E+00">
                  <c:v>6.3104700000000006E-5</c:v>
                </c:pt>
                <c:pt idx="16888" formatCode="0.00E+00">
                  <c:v>1.4058899999999999E-4</c:v>
                </c:pt>
                <c:pt idx="16889" formatCode="0.00E+00">
                  <c:v>2.17896E-4</c:v>
                </c:pt>
                <c:pt idx="16890" formatCode="0.00E+00">
                  <c:v>2.9497900000000001E-4</c:v>
                </c:pt>
                <c:pt idx="16891" formatCode="0.00E+00">
                  <c:v>3.7178800000000001E-4</c:v>
                </c:pt>
                <c:pt idx="16892" formatCode="0.00E+00">
                  <c:v>4.4827499999999999E-4</c:v>
                </c:pt>
                <c:pt idx="16893" formatCode="0.00E+00">
                  <c:v>5.2439100000000003E-4</c:v>
                </c:pt>
                <c:pt idx="16894" formatCode="0.00E+00">
                  <c:v>6.0008800000000003E-4</c:v>
                </c:pt>
                <c:pt idx="16895" formatCode="0.00E+00">
                  <c:v>6.7531799999999995E-4</c:v>
                </c:pt>
                <c:pt idx="16896" formatCode="0.00E+00">
                  <c:v>7.5003199999999998E-4</c:v>
                </c:pt>
                <c:pt idx="16897" formatCode="0.00E+00">
                  <c:v>8.2418400000000005E-4</c:v>
                </c:pt>
                <c:pt idx="16898" formatCode="0.00E+00">
                  <c:v>8.9772500000000004E-4</c:v>
                </c:pt>
                <c:pt idx="16899" formatCode="0.00E+00">
                  <c:v>9.7060899999999999E-4</c:v>
                </c:pt>
                <c:pt idx="16900" formatCode="0.00E+00">
                  <c:v>1.04279E-3</c:v>
                </c:pt>
                <c:pt idx="16901" formatCode="0.00E+00">
                  <c:v>1.11422E-3</c:v>
                </c:pt>
                <c:pt idx="16902" formatCode="0.00E+00">
                  <c:v>1.1848500000000001E-3</c:v>
                </c:pt>
                <c:pt idx="16903" formatCode="0.00E+00">
                  <c:v>1.25464E-3</c:v>
                </c:pt>
                <c:pt idx="16904" formatCode="0.00E+00">
                  <c:v>1.32354E-3</c:v>
                </c:pt>
                <c:pt idx="16905" formatCode="0.00E+00">
                  <c:v>1.3915100000000001E-3</c:v>
                </c:pt>
                <c:pt idx="16906" formatCode="0.00E+00">
                  <c:v>1.4584999999999999E-3</c:v>
                </c:pt>
                <c:pt idx="16907" formatCode="0.00E+00">
                  <c:v>1.52447E-3</c:v>
                </c:pt>
                <c:pt idx="16908" formatCode="0.00E+00">
                  <c:v>1.5893700000000001E-3</c:v>
                </c:pt>
                <c:pt idx="16909" formatCode="0.00E+00">
                  <c:v>1.65317E-3</c:v>
                </c:pt>
                <c:pt idx="16910" formatCode="0.00E+00">
                  <c:v>1.7158200000000001E-3</c:v>
                </c:pt>
                <c:pt idx="16911" formatCode="0.00E+00">
                  <c:v>1.7772700000000001E-3</c:v>
                </c:pt>
                <c:pt idx="16912" formatCode="0.00E+00">
                  <c:v>1.83749E-3</c:v>
                </c:pt>
                <c:pt idx="16913" formatCode="0.00E+00">
                  <c:v>1.8964400000000001E-3</c:v>
                </c:pt>
                <c:pt idx="16914" formatCode="0.00E+00">
                  <c:v>1.95407E-3</c:v>
                </c:pt>
                <c:pt idx="16915" formatCode="0.00E+00">
                  <c:v>2.0103500000000002E-3</c:v>
                </c:pt>
                <c:pt idx="16916" formatCode="0.00E+00">
                  <c:v>2.0652399999999999E-3</c:v>
                </c:pt>
                <c:pt idx="16917" formatCode="0.00E+00">
                  <c:v>2.1186899999999999E-3</c:v>
                </c:pt>
                <c:pt idx="16918" formatCode="0.00E+00">
                  <c:v>2.1706799999999999E-3</c:v>
                </c:pt>
                <c:pt idx="16919" formatCode="0.00E+00">
                  <c:v>2.2211700000000002E-3</c:v>
                </c:pt>
                <c:pt idx="16920" formatCode="0.00E+00">
                  <c:v>2.27012E-3</c:v>
                </c:pt>
                <c:pt idx="16921" formatCode="0.00E+00">
                  <c:v>2.3174900000000002E-3</c:v>
                </c:pt>
                <c:pt idx="16922" formatCode="0.00E+00">
                  <c:v>2.3632599999999998E-3</c:v>
                </c:pt>
                <c:pt idx="16923" formatCode="0.00E+00">
                  <c:v>2.4073900000000001E-3</c:v>
                </c:pt>
                <c:pt idx="16924" formatCode="0.00E+00">
                  <c:v>2.44984E-3</c:v>
                </c:pt>
                <c:pt idx="16925" formatCode="0.00E+00">
                  <c:v>2.49059E-3</c:v>
                </c:pt>
                <c:pt idx="16926" formatCode="0.00E+00">
                  <c:v>2.5296099999999998E-3</c:v>
                </c:pt>
                <c:pt idx="16927" formatCode="0.00E+00">
                  <c:v>2.5668700000000002E-3</c:v>
                </c:pt>
                <c:pt idx="16928" formatCode="0.00E+00">
                  <c:v>2.6023299999999999E-3</c:v>
                </c:pt>
                <c:pt idx="16929" formatCode="0.00E+00">
                  <c:v>2.63598E-3</c:v>
                </c:pt>
                <c:pt idx="16930" formatCode="0.00E+00">
                  <c:v>2.6677900000000002E-3</c:v>
                </c:pt>
                <c:pt idx="16931" formatCode="0.00E+00">
                  <c:v>2.6977300000000002E-3</c:v>
                </c:pt>
                <c:pt idx="16932" formatCode="0.00E+00">
                  <c:v>2.7257800000000001E-3</c:v>
                </c:pt>
                <c:pt idx="16933" formatCode="0.00E+00">
                  <c:v>2.7519100000000002E-3</c:v>
                </c:pt>
                <c:pt idx="16934" formatCode="0.00E+00">
                  <c:v>2.77611E-3</c:v>
                </c:pt>
                <c:pt idx="16935" formatCode="0.00E+00">
                  <c:v>2.7983499999999998E-3</c:v>
                </c:pt>
                <c:pt idx="16936" formatCode="0.00E+00">
                  <c:v>2.81862E-3</c:v>
                </c:pt>
                <c:pt idx="16937" formatCode="0.00E+00">
                  <c:v>2.8368999999999998E-3</c:v>
                </c:pt>
                <c:pt idx="16938" formatCode="0.00E+00">
                  <c:v>2.8531699999999999E-3</c:v>
                </c:pt>
                <c:pt idx="16939" formatCode="0.00E+00">
                  <c:v>2.8674199999999999E-3</c:v>
                </c:pt>
                <c:pt idx="16940" formatCode="0.00E+00">
                  <c:v>2.8796300000000002E-3</c:v>
                </c:pt>
                <c:pt idx="16941" formatCode="0.00E+00">
                  <c:v>2.8898000000000001E-3</c:v>
                </c:pt>
                <c:pt idx="16942" formatCode="0.00E+00">
                  <c:v>2.8979000000000001E-3</c:v>
                </c:pt>
                <c:pt idx="16943" formatCode="0.00E+00">
                  <c:v>2.9039299999999999E-3</c:v>
                </c:pt>
                <c:pt idx="16944" formatCode="0.00E+00">
                  <c:v>2.9078900000000002E-3</c:v>
                </c:pt>
                <c:pt idx="16945" formatCode="0.00E+00">
                  <c:v>2.90976E-3</c:v>
                </c:pt>
                <c:pt idx="16946" formatCode="0.00E+00">
                  <c:v>2.9095499999999999E-3</c:v>
                </c:pt>
                <c:pt idx="16947" formatCode="0.00E+00">
                  <c:v>2.9072299999999998E-3</c:v>
                </c:pt>
                <c:pt idx="16948" formatCode="0.00E+00">
                  <c:v>2.9028299999999999E-3</c:v>
                </c:pt>
                <c:pt idx="16949" formatCode="0.00E+00">
                  <c:v>2.8963299999999999E-3</c:v>
                </c:pt>
                <c:pt idx="16950" formatCode="0.00E+00">
                  <c:v>2.8877299999999998E-3</c:v>
                </c:pt>
                <c:pt idx="16951" formatCode="0.00E+00">
                  <c:v>2.87703E-3</c:v>
                </c:pt>
                <c:pt idx="16952" formatCode="0.00E+00">
                  <c:v>2.86425E-3</c:v>
                </c:pt>
                <c:pt idx="16953" formatCode="0.00E+00">
                  <c:v>2.8493799999999999E-3</c:v>
                </c:pt>
                <c:pt idx="16954" formatCode="0.00E+00">
                  <c:v>2.8324299999999999E-3</c:v>
                </c:pt>
                <c:pt idx="16955" formatCode="0.00E+00">
                  <c:v>2.8134200000000001E-3</c:v>
                </c:pt>
                <c:pt idx="16956" formatCode="0.00E+00">
                  <c:v>2.7923399999999999E-3</c:v>
                </c:pt>
                <c:pt idx="16957" formatCode="0.00E+00">
                  <c:v>2.7692099999999998E-3</c:v>
                </c:pt>
                <c:pt idx="16958" formatCode="0.00E+00">
                  <c:v>2.74405E-3</c:v>
                </c:pt>
                <c:pt idx="16959" formatCode="0.00E+00">
                  <c:v>2.7168600000000002E-3</c:v>
                </c:pt>
                <c:pt idx="16960" formatCode="0.00E+00">
                  <c:v>2.6876700000000001E-3</c:v>
                </c:pt>
                <c:pt idx="16961" formatCode="0.00E+00">
                  <c:v>2.6564900000000001E-3</c:v>
                </c:pt>
                <c:pt idx="16962" formatCode="0.00E+00">
                  <c:v>2.62334E-3</c:v>
                </c:pt>
                <c:pt idx="16963" formatCode="0.00E+00">
                  <c:v>2.5882399999999999E-3</c:v>
                </c:pt>
                <c:pt idx="16964" formatCode="0.00E+00">
                  <c:v>2.5512199999999999E-3</c:v>
                </c:pt>
                <c:pt idx="16965" formatCode="0.00E+00">
                  <c:v>2.5122999999999999E-3</c:v>
                </c:pt>
                <c:pt idx="16966" formatCode="0.00E+00">
                  <c:v>2.4715000000000002E-3</c:v>
                </c:pt>
                <c:pt idx="16967" formatCode="0.00E+00">
                  <c:v>2.4288399999999998E-3</c:v>
                </c:pt>
                <c:pt idx="16968" formatCode="0.00E+00">
                  <c:v>2.3843699999999998E-3</c:v>
                </c:pt>
                <c:pt idx="16969" formatCode="0.00E+00">
                  <c:v>2.33811E-3</c:v>
                </c:pt>
                <c:pt idx="16970" formatCode="0.00E+00">
                  <c:v>2.2900899999999998E-3</c:v>
                </c:pt>
                <c:pt idx="16971" formatCode="0.00E+00">
                  <c:v>2.24034E-3</c:v>
                </c:pt>
                <c:pt idx="16972" formatCode="0.00E+00">
                  <c:v>2.1888900000000002E-3</c:v>
                </c:pt>
                <c:pt idx="16973" formatCode="0.00E+00">
                  <c:v>2.1358000000000002E-3</c:v>
                </c:pt>
                <c:pt idx="16974" formatCode="0.00E+00">
                  <c:v>2.0810799999999999E-3</c:v>
                </c:pt>
                <c:pt idx="16975" formatCode="0.00E+00">
                  <c:v>2.0247799999999999E-3</c:v>
                </c:pt>
                <c:pt idx="16976" formatCode="0.00E+00">
                  <c:v>1.9669399999999999E-3</c:v>
                </c:pt>
                <c:pt idx="16977" formatCode="0.00E+00">
                  <c:v>1.9076099999999999E-3</c:v>
                </c:pt>
                <c:pt idx="16978" formatCode="0.00E+00">
                  <c:v>1.8468200000000001E-3</c:v>
                </c:pt>
                <c:pt idx="16979" formatCode="0.00E+00">
                  <c:v>1.7846100000000001E-3</c:v>
                </c:pt>
                <c:pt idx="16980" formatCode="0.00E+00">
                  <c:v>1.7210400000000001E-3</c:v>
                </c:pt>
                <c:pt idx="16981" formatCode="0.00E+00">
                  <c:v>1.6561600000000001E-3</c:v>
                </c:pt>
                <c:pt idx="16982" formatCode="0.00E+00">
                  <c:v>1.5900000000000001E-3</c:v>
                </c:pt>
                <c:pt idx="16983" formatCode="0.00E+00">
                  <c:v>1.52261E-3</c:v>
                </c:pt>
                <c:pt idx="16984" formatCode="0.00E+00">
                  <c:v>1.4540600000000001E-3</c:v>
                </c:pt>
                <c:pt idx="16985" formatCode="0.00E+00">
                  <c:v>1.3843900000000001E-3</c:v>
                </c:pt>
                <c:pt idx="16986" formatCode="0.00E+00">
                  <c:v>1.31365E-3</c:v>
                </c:pt>
                <c:pt idx="16987" formatCode="0.00E+00">
                  <c:v>1.2418900000000001E-3</c:v>
                </c:pt>
                <c:pt idx="16988" formatCode="0.00E+00">
                  <c:v>1.1691799999999999E-3</c:v>
                </c:pt>
                <c:pt idx="16989" formatCode="0.00E+00">
                  <c:v>1.09556E-3</c:v>
                </c:pt>
                <c:pt idx="16990" formatCode="0.00E+00">
                  <c:v>1.0210900000000001E-3</c:v>
                </c:pt>
                <c:pt idx="16991" formatCode="0.00E+00">
                  <c:v>9.4583700000000004E-4</c:v>
                </c:pt>
                <c:pt idx="16992" formatCode="0.00E+00">
                  <c:v>8.6984900000000001E-4</c:v>
                </c:pt>
                <c:pt idx="16993" formatCode="0.00E+00">
                  <c:v>7.9318699999999999E-4</c:v>
                </c:pt>
                <c:pt idx="16994" formatCode="0.00E+00">
                  <c:v>7.1591299999999999E-4</c:v>
                </c:pt>
                <c:pt idx="16995" formatCode="0.00E+00">
                  <c:v>6.3808500000000004E-4</c:v>
                </c:pt>
                <c:pt idx="16996" formatCode="0.00E+00">
                  <c:v>5.5976500000000005E-4</c:v>
                </c:pt>
                <c:pt idx="16997" formatCode="0.00E+00">
                  <c:v>4.8101399999999999E-4</c:v>
                </c:pt>
                <c:pt idx="16998" formatCode="0.00E+00">
                  <c:v>4.01896E-4</c:v>
                </c:pt>
                <c:pt idx="16999" formatCode="0.00E+00">
                  <c:v>3.2247100000000001E-4</c:v>
                </c:pt>
                <c:pt idx="17000" formatCode="0.00E+00">
                  <c:v>2.4280499999999999E-4</c:v>
                </c:pt>
                <c:pt idx="17001" formatCode="0.00E+00">
                  <c:v>1.6295799999999999E-4</c:v>
                </c:pt>
                <c:pt idx="17002" formatCode="0.00E+00">
                  <c:v>8.2996699999999998E-5</c:v>
                </c:pt>
                <c:pt idx="17003" formatCode="0.00E+00">
                  <c:v>2.9834500000000002E-6</c:v>
                </c:pt>
                <c:pt idx="17004" formatCode="0.00E+00">
                  <c:v>-7.7017100000000005E-5</c:v>
                </c:pt>
                <c:pt idx="17005" formatCode="0.00E+00">
                  <c:v>-1.5694099999999999E-4</c:v>
                </c:pt>
                <c:pt idx="17006" formatCode="0.00E+00">
                  <c:v>-2.3672299999999999E-4</c:v>
                </c:pt>
                <c:pt idx="17007" formatCode="0.00E+00">
                  <c:v>-3.1629999999999999E-4</c:v>
                </c:pt>
                <c:pt idx="17008" formatCode="0.00E+00">
                  <c:v>-3.9560600000000001E-4</c:v>
                </c:pt>
                <c:pt idx="17009" formatCode="0.00E+00">
                  <c:v>-4.7457700000000001E-4</c:v>
                </c:pt>
                <c:pt idx="17010" formatCode="0.00E+00">
                  <c:v>-5.5314999999999997E-4</c:v>
                </c:pt>
                <c:pt idx="17011" formatCode="0.00E+00">
                  <c:v>-6.3126100000000004E-4</c:v>
                </c:pt>
                <c:pt idx="17012" formatCode="0.00E+00">
                  <c:v>-7.0884500000000005E-4</c:v>
                </c:pt>
                <c:pt idx="17013" formatCode="0.00E+00">
                  <c:v>-7.8583899999999998E-4</c:v>
                </c:pt>
                <c:pt idx="17014" formatCode="0.00E+00">
                  <c:v>-8.6218099999999995E-4</c:v>
                </c:pt>
                <c:pt idx="17015" formatCode="0.00E+00">
                  <c:v>-9.3780700000000003E-4</c:v>
                </c:pt>
                <c:pt idx="17016" formatCode="0.00E+00">
                  <c:v>-1.0126600000000001E-3</c:v>
                </c:pt>
                <c:pt idx="17017" formatCode="0.00E+00">
                  <c:v>-1.0866700000000001E-3</c:v>
                </c:pt>
                <c:pt idx="17018" formatCode="0.00E+00">
                  <c:v>-1.15978E-3</c:v>
                </c:pt>
                <c:pt idx="17019" formatCode="0.00E+00">
                  <c:v>-1.23193E-3</c:v>
                </c:pt>
                <c:pt idx="17020" formatCode="0.00E+00">
                  <c:v>-1.30306E-3</c:v>
                </c:pt>
                <c:pt idx="17021" formatCode="0.00E+00">
                  <c:v>-1.37312E-3</c:v>
                </c:pt>
                <c:pt idx="17022" formatCode="0.00E+00">
                  <c:v>-1.4420399999999999E-3</c:v>
                </c:pt>
                <c:pt idx="17023" formatCode="0.00E+00">
                  <c:v>-1.5097699999999999E-3</c:v>
                </c:pt>
                <c:pt idx="17024" formatCode="0.00E+00">
                  <c:v>-1.57625E-3</c:v>
                </c:pt>
                <c:pt idx="17025" formatCode="0.00E+00">
                  <c:v>-1.6414299999999999E-3</c:v>
                </c:pt>
                <c:pt idx="17026" formatCode="0.00E+00">
                  <c:v>-1.70525E-3</c:v>
                </c:pt>
                <c:pt idx="17027" formatCode="0.00E+00">
                  <c:v>-1.7676600000000001E-3</c:v>
                </c:pt>
                <c:pt idx="17028" formatCode="0.00E+00">
                  <c:v>-1.82861E-3</c:v>
                </c:pt>
                <c:pt idx="17029" formatCode="0.00E+00">
                  <c:v>-1.88806E-3</c:v>
                </c:pt>
                <c:pt idx="17030" formatCode="0.00E+00">
                  <c:v>-1.94594E-3</c:v>
                </c:pt>
                <c:pt idx="17031" formatCode="0.00E+00">
                  <c:v>-2.0022199999999999E-3</c:v>
                </c:pt>
                <c:pt idx="17032" formatCode="0.00E+00">
                  <c:v>-2.0568399999999999E-3</c:v>
                </c:pt>
                <c:pt idx="17033" formatCode="0.00E+00">
                  <c:v>-2.10977E-3</c:v>
                </c:pt>
                <c:pt idx="17034" formatCode="0.00E+00">
                  <c:v>-2.16095E-3</c:v>
                </c:pt>
                <c:pt idx="17035" formatCode="0.00E+00">
                  <c:v>-2.2103499999999998E-3</c:v>
                </c:pt>
                <c:pt idx="17036" formatCode="0.00E+00">
                  <c:v>-2.2579399999999999E-3</c:v>
                </c:pt>
                <c:pt idx="17037" formatCode="0.00E+00">
                  <c:v>-2.30365E-3</c:v>
                </c:pt>
                <c:pt idx="17038" formatCode="0.00E+00">
                  <c:v>-2.3474799999999999E-3</c:v>
                </c:pt>
                <c:pt idx="17039" formatCode="0.00E+00">
                  <c:v>-2.38937E-3</c:v>
                </c:pt>
                <c:pt idx="17040" formatCode="0.00E+00">
                  <c:v>-2.4292900000000002E-3</c:v>
                </c:pt>
                <c:pt idx="17041" formatCode="0.00E+00">
                  <c:v>-2.4672100000000001E-3</c:v>
                </c:pt>
                <c:pt idx="17042" formatCode="0.00E+00">
                  <c:v>-2.5031099999999998E-3</c:v>
                </c:pt>
                <c:pt idx="17043" formatCode="0.00E+00">
                  <c:v>-2.5369500000000001E-3</c:v>
                </c:pt>
                <c:pt idx="17044" formatCode="0.00E+00">
                  <c:v>-2.5687100000000001E-3</c:v>
                </c:pt>
                <c:pt idx="17045" formatCode="0.00E+00">
                  <c:v>-2.5983600000000001E-3</c:v>
                </c:pt>
                <c:pt idx="17046" formatCode="0.00E+00">
                  <c:v>-2.6258800000000001E-3</c:v>
                </c:pt>
                <c:pt idx="17047" formatCode="0.00E+00">
                  <c:v>-2.65125E-3</c:v>
                </c:pt>
                <c:pt idx="17048" formatCode="0.00E+00">
                  <c:v>-2.6744500000000001E-3</c:v>
                </c:pt>
                <c:pt idx="17049" formatCode="0.00E+00">
                  <c:v>-2.6954700000000002E-3</c:v>
                </c:pt>
                <c:pt idx="17050" formatCode="0.00E+00">
                  <c:v>-2.7142899999999998E-3</c:v>
                </c:pt>
                <c:pt idx="17051" formatCode="0.00E+00">
                  <c:v>-2.7308900000000001E-3</c:v>
                </c:pt>
                <c:pt idx="17052" formatCode="0.00E+00">
                  <c:v>-2.7452700000000002E-3</c:v>
                </c:pt>
                <c:pt idx="17053" formatCode="0.00E+00">
                  <c:v>-2.75742E-3</c:v>
                </c:pt>
                <c:pt idx="17054" formatCode="0.00E+00">
                  <c:v>-2.7673300000000001E-3</c:v>
                </c:pt>
                <c:pt idx="17055" formatCode="0.00E+00">
                  <c:v>-2.7750000000000001E-3</c:v>
                </c:pt>
                <c:pt idx="17056" formatCode="0.00E+00">
                  <c:v>-2.7804100000000001E-3</c:v>
                </c:pt>
                <c:pt idx="17057" formatCode="0.00E+00">
                  <c:v>-2.7835899999999998E-3</c:v>
                </c:pt>
                <c:pt idx="17058" formatCode="0.00E+00">
                  <c:v>-2.78451E-3</c:v>
                </c:pt>
                <c:pt idx="17059" formatCode="0.00E+00">
                  <c:v>-2.7832E-3</c:v>
                </c:pt>
                <c:pt idx="17060" formatCode="0.00E+00">
                  <c:v>-2.7796499999999998E-3</c:v>
                </c:pt>
                <c:pt idx="17061" formatCode="0.00E+00">
                  <c:v>-2.7738699999999999E-3</c:v>
                </c:pt>
                <c:pt idx="17062" formatCode="0.00E+00">
                  <c:v>-2.7658600000000002E-3</c:v>
                </c:pt>
                <c:pt idx="17063" formatCode="0.00E+00">
                  <c:v>-2.7556500000000001E-3</c:v>
                </c:pt>
                <c:pt idx="17064" formatCode="0.00E+00">
                  <c:v>-2.74325E-3</c:v>
                </c:pt>
                <c:pt idx="17065" formatCode="0.00E+00">
                  <c:v>-2.7286599999999999E-3</c:v>
                </c:pt>
                <c:pt idx="17066" formatCode="0.00E+00">
                  <c:v>-2.71192E-3</c:v>
                </c:pt>
                <c:pt idx="17067" formatCode="0.00E+00">
                  <c:v>-2.6930299999999999E-3</c:v>
                </c:pt>
                <c:pt idx="17068" formatCode="0.00E+00">
                  <c:v>-2.6720099999999998E-3</c:v>
                </c:pt>
                <c:pt idx="17069" formatCode="0.00E+00">
                  <c:v>-2.6489E-3</c:v>
                </c:pt>
                <c:pt idx="17070" formatCode="0.00E+00">
                  <c:v>-2.62372E-3</c:v>
                </c:pt>
                <c:pt idx="17071" formatCode="0.00E+00">
                  <c:v>-2.59648E-3</c:v>
                </c:pt>
                <c:pt idx="17072" formatCode="0.00E+00">
                  <c:v>-2.5672300000000002E-3</c:v>
                </c:pt>
                <c:pt idx="17073" formatCode="0.00E+00">
                  <c:v>-2.5359900000000001E-3</c:v>
                </c:pt>
                <c:pt idx="17074" formatCode="0.00E+00">
                  <c:v>-2.50279E-3</c:v>
                </c:pt>
                <c:pt idx="17075" formatCode="0.00E+00">
                  <c:v>-2.46766E-3</c:v>
                </c:pt>
                <c:pt idx="17076" formatCode="0.00E+00">
                  <c:v>-2.4306499999999999E-3</c:v>
                </c:pt>
                <c:pt idx="17077" formatCode="0.00E+00">
                  <c:v>-2.39179E-3</c:v>
                </c:pt>
                <c:pt idx="17078" formatCode="0.00E+00">
                  <c:v>-2.3511199999999999E-3</c:v>
                </c:pt>
                <c:pt idx="17079" formatCode="0.00E+00">
                  <c:v>-2.3086700000000001E-3</c:v>
                </c:pt>
                <c:pt idx="17080" formatCode="0.00E+00">
                  <c:v>-2.2644900000000001E-3</c:v>
                </c:pt>
                <c:pt idx="17081" formatCode="0.00E+00">
                  <c:v>-2.2186200000000001E-3</c:v>
                </c:pt>
                <c:pt idx="17082" formatCode="0.00E+00">
                  <c:v>-2.17111E-3</c:v>
                </c:pt>
                <c:pt idx="17083" formatCode="0.00E+00">
                  <c:v>-2.1220000000000002E-3</c:v>
                </c:pt>
                <c:pt idx="17084" formatCode="0.00E+00">
                  <c:v>-2.0713300000000001E-3</c:v>
                </c:pt>
                <c:pt idx="17085" formatCode="0.00E+00">
                  <c:v>-2.0191699999999998E-3</c:v>
                </c:pt>
                <c:pt idx="17086" formatCode="0.00E+00">
                  <c:v>-1.9655499999999999E-3</c:v>
                </c:pt>
                <c:pt idx="17087" formatCode="0.00E+00">
                  <c:v>-1.91052E-3</c:v>
                </c:pt>
                <c:pt idx="17088" formatCode="0.00E+00">
                  <c:v>-1.8541499999999999E-3</c:v>
                </c:pt>
                <c:pt idx="17089" formatCode="0.00E+00">
                  <c:v>-1.7964700000000001E-3</c:v>
                </c:pt>
                <c:pt idx="17090" formatCode="0.00E+00">
                  <c:v>-1.73755E-3</c:v>
                </c:pt>
                <c:pt idx="17091" formatCode="0.00E+00">
                  <c:v>-1.6774400000000001E-3</c:v>
                </c:pt>
                <c:pt idx="17092" formatCode="0.00E+00">
                  <c:v>-1.61619E-3</c:v>
                </c:pt>
                <c:pt idx="17093" formatCode="0.00E+00">
                  <c:v>-1.55386E-3</c:v>
                </c:pt>
                <c:pt idx="17094" formatCode="0.00E+00">
                  <c:v>-1.49051E-3</c:v>
                </c:pt>
                <c:pt idx="17095" formatCode="0.00E+00">
                  <c:v>-1.4261899999999999E-3</c:v>
                </c:pt>
                <c:pt idx="17096" formatCode="0.00E+00">
                  <c:v>-1.36096E-3</c:v>
                </c:pt>
                <c:pt idx="17097" formatCode="0.00E+00">
                  <c:v>-1.2948899999999999E-3</c:v>
                </c:pt>
                <c:pt idx="17098" formatCode="0.00E+00">
                  <c:v>-1.22803E-3</c:v>
                </c:pt>
                <c:pt idx="17099" formatCode="0.00E+00">
                  <c:v>-1.16044E-3</c:v>
                </c:pt>
                <c:pt idx="17100" formatCode="0.00E+00">
                  <c:v>-1.0921699999999999E-3</c:v>
                </c:pt>
                <c:pt idx="17101" formatCode="0.00E+00">
                  <c:v>-1.0233E-3</c:v>
                </c:pt>
                <c:pt idx="17102" formatCode="0.00E+00">
                  <c:v>-9.5388600000000004E-4</c:v>
                </c:pt>
                <c:pt idx="17103" formatCode="0.00E+00">
                  <c:v>-8.8398000000000003E-4</c:v>
                </c:pt>
                <c:pt idx="17104" formatCode="0.00E+00">
                  <c:v>-8.1364700000000002E-4</c:v>
                </c:pt>
                <c:pt idx="17105" formatCode="0.00E+00">
                  <c:v>-7.4294900000000002E-4</c:v>
                </c:pt>
                <c:pt idx="17106" formatCode="0.00E+00">
                  <c:v>-6.7194599999999998E-4</c:v>
                </c:pt>
                <c:pt idx="17107" formatCode="0.00E+00">
                  <c:v>-6.0070000000000002E-4</c:v>
                </c:pt>
                <c:pt idx="17108" formatCode="0.00E+00">
                  <c:v>-5.2927099999999999E-4</c:v>
                </c:pt>
                <c:pt idx="17109" formatCode="0.00E+00">
                  <c:v>-4.5772E-4</c:v>
                </c:pt>
                <c:pt idx="17110" formatCode="0.00E+00">
                  <c:v>-3.8610700000000001E-4</c:v>
                </c:pt>
                <c:pt idx="17111" formatCode="0.00E+00">
                  <c:v>-3.1449400000000001E-4</c:v>
                </c:pt>
                <c:pt idx="17112" formatCode="0.00E+00">
                  <c:v>-2.42938E-4</c:v>
                </c:pt>
                <c:pt idx="17113" formatCode="0.00E+00">
                  <c:v>-1.7150100000000001E-4</c:v>
                </c:pt>
                <c:pt idx="17114" formatCode="0.00E+00">
                  <c:v>-1.00241E-4</c:v>
                </c:pt>
                <c:pt idx="17115" formatCode="0.00E+00">
                  <c:v>-2.9216600000000001E-5</c:v>
                </c:pt>
                <c:pt idx="17116" formatCode="0.00E+00">
                  <c:v>4.1514699999999997E-5</c:v>
                </c:pt>
                <c:pt idx="17117" formatCode="0.00E+00">
                  <c:v>1.11895E-4</c:v>
                </c:pt>
                <c:pt idx="17118" formatCode="0.00E+00">
                  <c:v>1.81869E-4</c:v>
                </c:pt>
                <c:pt idx="17119" formatCode="0.00E+00">
                  <c:v>2.5137899999999998E-4</c:v>
                </c:pt>
                <c:pt idx="17120" formatCode="0.00E+00">
                  <c:v>3.2037100000000001E-4</c:v>
                </c:pt>
                <c:pt idx="17121" formatCode="0.00E+00">
                  <c:v>3.8879099999999998E-4</c:v>
                </c:pt>
                <c:pt idx="17122" formatCode="0.00E+00">
                  <c:v>4.56584E-4</c:v>
                </c:pt>
                <c:pt idx="17123" formatCode="0.00E+00">
                  <c:v>5.2369899999999997E-4</c:v>
                </c:pt>
                <c:pt idx="17124" formatCode="0.00E+00">
                  <c:v>5.9008499999999996E-4</c:v>
                </c:pt>
                <c:pt idx="17125" formatCode="0.00E+00">
                  <c:v>6.5568899999999999E-4</c:v>
                </c:pt>
                <c:pt idx="17126" formatCode="0.00E+00">
                  <c:v>7.2046399999999998E-4</c:v>
                </c:pt>
                <c:pt idx="17127" formatCode="0.00E+00">
                  <c:v>7.8436100000000002E-4</c:v>
                </c:pt>
                <c:pt idx="17128" formatCode="0.00E+00">
                  <c:v>8.47331E-4</c:v>
                </c:pt>
                <c:pt idx="17129" formatCode="0.00E+00">
                  <c:v>9.0932999999999997E-4</c:v>
                </c:pt>
                <c:pt idx="17130" formatCode="0.00E+00">
                  <c:v>9.7031299999999999E-4</c:v>
                </c:pt>
                <c:pt idx="17131" formatCode="0.00E+00">
                  <c:v>1.03023E-3</c:v>
                </c:pt>
                <c:pt idx="17132" formatCode="0.00E+00">
                  <c:v>1.08905E-3</c:v>
                </c:pt>
                <c:pt idx="17133" formatCode="0.00E+00">
                  <c:v>1.1467300000000001E-3</c:v>
                </c:pt>
                <c:pt idx="17134" formatCode="0.00E+00">
                  <c:v>1.2032200000000001E-3</c:v>
                </c:pt>
                <c:pt idx="17135" formatCode="0.00E+00">
                  <c:v>1.2584899999999999E-3</c:v>
                </c:pt>
                <c:pt idx="17136" formatCode="0.00E+00">
                  <c:v>1.3125000000000001E-3</c:v>
                </c:pt>
                <c:pt idx="17137" formatCode="0.00E+00">
                  <c:v>1.3652099999999999E-3</c:v>
                </c:pt>
                <c:pt idx="17138" formatCode="0.00E+00">
                  <c:v>1.4166000000000001E-3</c:v>
                </c:pt>
                <c:pt idx="17139" formatCode="0.00E+00">
                  <c:v>1.4666200000000001E-3</c:v>
                </c:pt>
                <c:pt idx="17140" formatCode="0.00E+00">
                  <c:v>1.5152500000000001E-3</c:v>
                </c:pt>
                <c:pt idx="17141" formatCode="0.00E+00">
                  <c:v>1.5624600000000001E-3</c:v>
                </c:pt>
                <c:pt idx="17142" formatCode="0.00E+00">
                  <c:v>1.60822E-3</c:v>
                </c:pt>
                <c:pt idx="17143" formatCode="0.00E+00">
                  <c:v>1.6524899999999999E-3</c:v>
                </c:pt>
                <c:pt idx="17144" formatCode="0.00E+00">
                  <c:v>1.69527E-3</c:v>
                </c:pt>
                <c:pt idx="17145" formatCode="0.00E+00">
                  <c:v>1.7365099999999999E-3</c:v>
                </c:pt>
                <c:pt idx="17146" formatCode="0.00E+00">
                  <c:v>1.7762100000000001E-3</c:v>
                </c:pt>
                <c:pt idx="17147" formatCode="0.00E+00">
                  <c:v>1.8143300000000001E-3</c:v>
                </c:pt>
                <c:pt idx="17148" formatCode="0.00E+00">
                  <c:v>1.85086E-3</c:v>
                </c:pt>
                <c:pt idx="17149" formatCode="0.00E+00">
                  <c:v>1.88579E-3</c:v>
                </c:pt>
                <c:pt idx="17150" formatCode="0.00E+00">
                  <c:v>1.91909E-3</c:v>
                </c:pt>
                <c:pt idx="17151" formatCode="0.00E+00">
                  <c:v>1.95075E-3</c:v>
                </c:pt>
                <c:pt idx="17152" formatCode="0.00E+00">
                  <c:v>1.9807499999999999E-3</c:v>
                </c:pt>
                <c:pt idx="17153" formatCode="0.00E+00">
                  <c:v>2.0091000000000002E-3</c:v>
                </c:pt>
                <c:pt idx="17154" formatCode="0.00E+00">
                  <c:v>2.0357700000000001E-3</c:v>
                </c:pt>
                <c:pt idx="17155" formatCode="0.00E+00">
                  <c:v>2.06076E-3</c:v>
                </c:pt>
                <c:pt idx="17156" formatCode="0.00E+00">
                  <c:v>2.08406E-3</c:v>
                </c:pt>
                <c:pt idx="17157" formatCode="0.00E+00">
                  <c:v>2.1056600000000001E-3</c:v>
                </c:pt>
                <c:pt idx="17158" formatCode="0.00E+00">
                  <c:v>2.1255599999999999E-3</c:v>
                </c:pt>
                <c:pt idx="17159" formatCode="0.00E+00">
                  <c:v>2.1437600000000002E-3</c:v>
                </c:pt>
                <c:pt idx="17160" formatCode="0.00E+00">
                  <c:v>2.1602599999999998E-3</c:v>
                </c:pt>
                <c:pt idx="17161" formatCode="0.00E+00">
                  <c:v>2.1750599999999999E-3</c:v>
                </c:pt>
                <c:pt idx="17162" formatCode="0.00E+00">
                  <c:v>2.1881499999999998E-3</c:v>
                </c:pt>
                <c:pt idx="17163" formatCode="0.00E+00">
                  <c:v>2.1995500000000002E-3</c:v>
                </c:pt>
                <c:pt idx="17164" formatCode="0.00E+00">
                  <c:v>2.2092499999999998E-3</c:v>
                </c:pt>
                <c:pt idx="17165" formatCode="0.00E+00">
                  <c:v>2.21726E-3</c:v>
                </c:pt>
                <c:pt idx="17166" formatCode="0.00E+00">
                  <c:v>2.2235900000000001E-3</c:v>
                </c:pt>
                <c:pt idx="17167" formatCode="0.00E+00">
                  <c:v>2.2282500000000002E-3</c:v>
                </c:pt>
                <c:pt idx="17168" formatCode="0.00E+00">
                  <c:v>2.2312500000000002E-3</c:v>
                </c:pt>
                <c:pt idx="17169" formatCode="0.00E+00">
                  <c:v>2.23259E-3</c:v>
                </c:pt>
                <c:pt idx="17170" formatCode="0.00E+00">
                  <c:v>2.2322900000000001E-3</c:v>
                </c:pt>
                <c:pt idx="17171" formatCode="0.00E+00">
                  <c:v>2.2303700000000002E-3</c:v>
                </c:pt>
                <c:pt idx="17172" formatCode="0.00E+00">
                  <c:v>2.22683E-3</c:v>
                </c:pt>
                <c:pt idx="17173" formatCode="0.00E+00">
                  <c:v>2.2217000000000001E-3</c:v>
                </c:pt>
                <c:pt idx="17174" formatCode="0.00E+00">
                  <c:v>2.2149800000000001E-3</c:v>
                </c:pt>
                <c:pt idx="17175" formatCode="0.00E+00">
                  <c:v>2.2067100000000002E-3</c:v>
                </c:pt>
                <c:pt idx="17176" formatCode="0.00E+00">
                  <c:v>2.19689E-3</c:v>
                </c:pt>
                <c:pt idx="17177" formatCode="0.00E+00">
                  <c:v>2.1855400000000001E-3</c:v>
                </c:pt>
                <c:pt idx="17178" formatCode="0.00E+00">
                  <c:v>2.1726900000000001E-3</c:v>
                </c:pt>
                <c:pt idx="17179" formatCode="0.00E+00">
                  <c:v>2.1583700000000002E-3</c:v>
                </c:pt>
                <c:pt idx="17180" formatCode="0.00E+00">
                  <c:v>2.1425799999999998E-3</c:v>
                </c:pt>
                <c:pt idx="17181" formatCode="0.00E+00">
                  <c:v>2.1253600000000002E-3</c:v>
                </c:pt>
                <c:pt idx="17182" formatCode="0.00E+00">
                  <c:v>2.1067199999999999E-3</c:v>
                </c:pt>
                <c:pt idx="17183" formatCode="0.00E+00">
                  <c:v>2.0866999999999999E-3</c:v>
                </c:pt>
                <c:pt idx="17184" formatCode="0.00E+00">
                  <c:v>2.0653300000000002E-3</c:v>
                </c:pt>
                <c:pt idx="17185" formatCode="0.00E+00">
                  <c:v>2.0426099999999998E-3</c:v>
                </c:pt>
                <c:pt idx="17186" formatCode="0.00E+00">
                  <c:v>2.0186000000000002E-3</c:v>
                </c:pt>
                <c:pt idx="17187" formatCode="0.00E+00">
                  <c:v>1.9932999999999999E-3</c:v>
                </c:pt>
                <c:pt idx="17188" formatCode="0.00E+00">
                  <c:v>1.9667600000000001E-3</c:v>
                </c:pt>
                <c:pt idx="17189" formatCode="0.00E+00">
                  <c:v>1.93899E-3</c:v>
                </c:pt>
                <c:pt idx="17190" formatCode="0.00E+00">
                  <c:v>1.9100300000000001E-3</c:v>
                </c:pt>
                <c:pt idx="17191" formatCode="0.00E+00">
                  <c:v>1.87992E-3</c:v>
                </c:pt>
                <c:pt idx="17192" formatCode="0.00E+00">
                  <c:v>1.84867E-3</c:v>
                </c:pt>
                <c:pt idx="17193" formatCode="0.00E+00">
                  <c:v>1.8163299999999999E-3</c:v>
                </c:pt>
                <c:pt idx="17194" formatCode="0.00E+00">
                  <c:v>1.7829199999999999E-3</c:v>
                </c:pt>
                <c:pt idx="17195" formatCode="0.00E+00">
                  <c:v>1.74848E-3</c:v>
                </c:pt>
                <c:pt idx="17196" formatCode="0.00E+00">
                  <c:v>1.7130299999999999E-3</c:v>
                </c:pt>
                <c:pt idx="17197" formatCode="0.00E+00">
                  <c:v>1.67661E-3</c:v>
                </c:pt>
                <c:pt idx="17198" formatCode="0.00E+00">
                  <c:v>1.63926E-3</c:v>
                </c:pt>
                <c:pt idx="17199" formatCode="0.00E+00">
                  <c:v>1.601E-3</c:v>
                </c:pt>
                <c:pt idx="17200" formatCode="0.00E+00">
                  <c:v>1.5618699999999999E-3</c:v>
                </c:pt>
                <c:pt idx="17201" formatCode="0.00E+00">
                  <c:v>1.52191E-3</c:v>
                </c:pt>
                <c:pt idx="17202" formatCode="0.00E+00">
                  <c:v>1.4811399999999999E-3</c:v>
                </c:pt>
                <c:pt idx="17203" formatCode="0.00E+00">
                  <c:v>1.43961E-3</c:v>
                </c:pt>
                <c:pt idx="17204" formatCode="0.00E+00">
                  <c:v>1.39733E-3</c:v>
                </c:pt>
                <c:pt idx="17205" formatCode="0.00E+00">
                  <c:v>1.35436E-3</c:v>
                </c:pt>
                <c:pt idx="17206" formatCode="0.00E+00">
                  <c:v>1.31072E-3</c:v>
                </c:pt>
                <c:pt idx="17207" formatCode="0.00E+00">
                  <c:v>1.2664499999999999E-3</c:v>
                </c:pt>
                <c:pt idx="17208" formatCode="0.00E+00">
                  <c:v>1.2215800000000001E-3</c:v>
                </c:pt>
                <c:pt idx="17209" formatCode="0.00E+00">
                  <c:v>1.17614E-3</c:v>
                </c:pt>
                <c:pt idx="17210" formatCode="0.00E+00">
                  <c:v>1.13017E-3</c:v>
                </c:pt>
                <c:pt idx="17211" formatCode="0.00E+00">
                  <c:v>1.0836999999999999E-3</c:v>
                </c:pt>
                <c:pt idx="17212" formatCode="0.00E+00">
                  <c:v>1.0367799999999999E-3</c:v>
                </c:pt>
                <c:pt idx="17213" formatCode="0.00E+00">
                  <c:v>9.8941700000000003E-4</c:v>
                </c:pt>
                <c:pt idx="17214" formatCode="0.00E+00">
                  <c:v>9.41661E-4</c:v>
                </c:pt>
                <c:pt idx="17215" formatCode="0.00E+00">
                  <c:v>8.9354300000000001E-4</c:v>
                </c:pt>
                <c:pt idx="17216" formatCode="0.00E+00">
                  <c:v>8.4509500000000003E-4</c:v>
                </c:pt>
                <c:pt idx="17217" formatCode="0.00E+00">
                  <c:v>7.9634900000000002E-4</c:v>
                </c:pt>
                <c:pt idx="17218" formatCode="0.00E+00">
                  <c:v>7.4733899999999997E-4</c:v>
                </c:pt>
                <c:pt idx="17219" formatCode="0.00E+00">
                  <c:v>6.9809699999999995E-4</c:v>
                </c:pt>
                <c:pt idx="17220" formatCode="0.00E+00">
                  <c:v>6.4865500000000004E-4</c:v>
                </c:pt>
                <c:pt idx="17221" formatCode="0.00E+00">
                  <c:v>5.99046E-4</c:v>
                </c:pt>
                <c:pt idx="17222" formatCode="0.00E+00">
                  <c:v>5.4929899999999995E-4</c:v>
                </c:pt>
                <c:pt idx="17223" formatCode="0.00E+00">
                  <c:v>4.9944799999999999E-4</c:v>
                </c:pt>
                <c:pt idx="17224" formatCode="0.00E+00">
                  <c:v>4.4952300000000001E-4</c:v>
                </c:pt>
                <c:pt idx="17225" formatCode="0.00E+00">
                  <c:v>3.9955399999999999E-4</c:v>
                </c:pt>
                <c:pt idx="17226" formatCode="0.00E+00">
                  <c:v>3.4957199999999998E-4</c:v>
                </c:pt>
                <c:pt idx="17227" formatCode="0.00E+00">
                  <c:v>2.9960700000000002E-4</c:v>
                </c:pt>
                <c:pt idx="17228" formatCode="0.00E+00">
                  <c:v>2.4968899999999999E-4</c:v>
                </c:pt>
                <c:pt idx="17229" formatCode="0.00E+00">
                  <c:v>1.99846E-4</c:v>
                </c:pt>
                <c:pt idx="17230" formatCode="0.00E+00">
                  <c:v>1.5010800000000001E-4</c:v>
                </c:pt>
                <c:pt idx="17231" formatCode="0.00E+00">
                  <c:v>1.00503E-4</c:v>
                </c:pt>
                <c:pt idx="17232" formatCode="0.00E+00">
                  <c:v>5.10589E-5</c:v>
                </c:pt>
                <c:pt idx="17233" formatCode="0.00E+00">
                  <c:v>1.8040499999999999E-6</c:v>
                </c:pt>
                <c:pt idx="17234" formatCode="0.00E+00">
                  <c:v>-4.7234500000000003E-5</c:v>
                </c:pt>
                <c:pt idx="17235" formatCode="0.00E+00">
                  <c:v>-9.6029899999999993E-5</c:v>
                </c:pt>
                <c:pt idx="17236" formatCode="0.00E+00">
                  <c:v>-1.44556E-4</c:v>
                </c:pt>
                <c:pt idx="17237" formatCode="0.00E+00">
                  <c:v>-1.92785E-4</c:v>
                </c:pt>
                <c:pt idx="17238" formatCode="0.00E+00">
                  <c:v>-2.4069299999999999E-4</c:v>
                </c:pt>
                <c:pt idx="17239" formatCode="0.00E+00">
                  <c:v>-2.8825500000000001E-4</c:v>
                </c:pt>
                <c:pt idx="17240" formatCode="0.00E+00">
                  <c:v>-3.3544400000000001E-4</c:v>
                </c:pt>
                <c:pt idx="17241" formatCode="0.00E+00">
                  <c:v>-3.8223700000000001E-4</c:v>
                </c:pt>
                <c:pt idx="17242" formatCode="0.00E+00">
                  <c:v>-4.2861E-4</c:v>
                </c:pt>
                <c:pt idx="17243" formatCode="0.00E+00">
                  <c:v>-4.74539E-4</c:v>
                </c:pt>
                <c:pt idx="17244" formatCode="0.00E+00">
                  <c:v>-5.1999999999999995E-4</c:v>
                </c:pt>
                <c:pt idx="17245" formatCode="0.00E+00">
                  <c:v>-5.6497100000000005E-4</c:v>
                </c:pt>
                <c:pt idx="17246" formatCode="0.00E+00">
                  <c:v>-6.0943E-4</c:v>
                </c:pt>
                <c:pt idx="17247" formatCode="0.00E+00">
                  <c:v>-6.5335399999999998E-4</c:v>
                </c:pt>
                <c:pt idx="17248" formatCode="0.00E+00">
                  <c:v>-6.9672199999999999E-4</c:v>
                </c:pt>
                <c:pt idx="17249" formatCode="0.00E+00">
                  <c:v>-7.3951300000000002E-4</c:v>
                </c:pt>
                <c:pt idx="17250" formatCode="0.00E+00">
                  <c:v>-7.8170500000000005E-4</c:v>
                </c:pt>
                <c:pt idx="17251" formatCode="0.00E+00">
                  <c:v>-8.23279E-4</c:v>
                </c:pt>
                <c:pt idx="17252" formatCode="0.00E+00">
                  <c:v>-8.6421399999999998E-4</c:v>
                </c:pt>
                <c:pt idx="17253" formatCode="0.00E+00">
                  <c:v>-9.04491E-4</c:v>
                </c:pt>
                <c:pt idx="17254" formatCode="0.00E+00">
                  <c:v>-9.4408999999999997E-4</c:v>
                </c:pt>
                <c:pt idx="17255" formatCode="0.00E+00">
                  <c:v>-9.8299299999999993E-4</c:v>
                </c:pt>
                <c:pt idx="17256" formatCode="0.00E+00">
                  <c:v>-1.02118E-3</c:v>
                </c:pt>
                <c:pt idx="17257" formatCode="0.00E+00">
                  <c:v>-1.05864E-3</c:v>
                </c:pt>
                <c:pt idx="17258" formatCode="0.00E+00">
                  <c:v>-1.09534E-3</c:v>
                </c:pt>
                <c:pt idx="17259" formatCode="0.00E+00">
                  <c:v>-1.1312799999999999E-3</c:v>
                </c:pt>
                <c:pt idx="17260" formatCode="0.00E+00">
                  <c:v>-1.16643E-3</c:v>
                </c:pt>
                <c:pt idx="17261" formatCode="0.00E+00">
                  <c:v>-1.20078E-3</c:v>
                </c:pt>
                <c:pt idx="17262" formatCode="0.00E+00">
                  <c:v>-1.23431E-3</c:v>
                </c:pt>
                <c:pt idx="17263" formatCode="0.00E+00">
                  <c:v>-1.2670100000000001E-3</c:v>
                </c:pt>
                <c:pt idx="17264" formatCode="0.00E+00">
                  <c:v>-1.2988699999999999E-3</c:v>
                </c:pt>
                <c:pt idx="17265" formatCode="0.00E+00">
                  <c:v>-1.32985E-3</c:v>
                </c:pt>
                <c:pt idx="17266" formatCode="0.00E+00">
                  <c:v>-1.3599599999999999E-3</c:v>
                </c:pt>
                <c:pt idx="17267" formatCode="0.00E+00">
                  <c:v>-1.3891800000000001E-3</c:v>
                </c:pt>
                <c:pt idx="17268" formatCode="0.00E+00">
                  <c:v>-1.41749E-3</c:v>
                </c:pt>
                <c:pt idx="17269" formatCode="0.00E+00">
                  <c:v>-1.44487E-3</c:v>
                </c:pt>
                <c:pt idx="17270" formatCode="0.00E+00">
                  <c:v>-1.4713300000000001E-3</c:v>
                </c:pt>
                <c:pt idx="17271" formatCode="0.00E+00">
                  <c:v>-1.4968399999999999E-3</c:v>
                </c:pt>
                <c:pt idx="17272" formatCode="0.00E+00">
                  <c:v>-1.5213900000000001E-3</c:v>
                </c:pt>
                <c:pt idx="17273" formatCode="0.00E+00">
                  <c:v>-1.54496E-3</c:v>
                </c:pt>
                <c:pt idx="17274" formatCode="0.00E+00">
                  <c:v>-1.56756E-3</c:v>
                </c:pt>
                <c:pt idx="17275" formatCode="0.00E+00">
                  <c:v>-1.5891600000000001E-3</c:v>
                </c:pt>
                <c:pt idx="17276" formatCode="0.00E+00">
                  <c:v>-1.6097500000000001E-3</c:v>
                </c:pt>
                <c:pt idx="17277" formatCode="0.00E+00">
                  <c:v>-1.62933E-3</c:v>
                </c:pt>
                <c:pt idx="17278" formatCode="0.00E+00">
                  <c:v>-1.6478899999999999E-3</c:v>
                </c:pt>
                <c:pt idx="17279" formatCode="0.00E+00">
                  <c:v>-1.6654E-3</c:v>
                </c:pt>
                <c:pt idx="17280" formatCode="0.00E+00">
                  <c:v>-1.68187E-3</c:v>
                </c:pt>
                <c:pt idx="17281" formatCode="0.00E+00">
                  <c:v>-1.69729E-3</c:v>
                </c:pt>
                <c:pt idx="17282" formatCode="0.00E+00">
                  <c:v>-1.7116399999999999E-3</c:v>
                </c:pt>
                <c:pt idx="17283" formatCode="0.00E+00">
                  <c:v>-1.72492E-3</c:v>
                </c:pt>
                <c:pt idx="17284" formatCode="0.00E+00">
                  <c:v>-1.73712E-3</c:v>
                </c:pt>
                <c:pt idx="17285" formatCode="0.00E+00">
                  <c:v>-1.7482400000000001E-3</c:v>
                </c:pt>
                <c:pt idx="17286" formatCode="0.00E+00">
                  <c:v>-1.75826E-3</c:v>
                </c:pt>
                <c:pt idx="17287" formatCode="0.00E+00">
                  <c:v>-1.7671799999999999E-3</c:v>
                </c:pt>
                <c:pt idx="17288" formatCode="0.00E+00">
                  <c:v>-1.7749899999999999E-3</c:v>
                </c:pt>
                <c:pt idx="17289" formatCode="0.00E+00">
                  <c:v>-1.7816900000000001E-3</c:v>
                </c:pt>
                <c:pt idx="17290" formatCode="0.00E+00">
                  <c:v>-1.7872700000000001E-3</c:v>
                </c:pt>
                <c:pt idx="17291" formatCode="0.00E+00">
                  <c:v>-1.7917300000000001E-3</c:v>
                </c:pt>
                <c:pt idx="17292" formatCode="0.00E+00">
                  <c:v>-1.79506E-3</c:v>
                </c:pt>
                <c:pt idx="17293" formatCode="0.00E+00">
                  <c:v>-1.79726E-3</c:v>
                </c:pt>
                <c:pt idx="17294" formatCode="0.00E+00">
                  <c:v>-1.7983299999999999E-3</c:v>
                </c:pt>
                <c:pt idx="17295" formatCode="0.00E+00">
                  <c:v>-1.7982499999999999E-3</c:v>
                </c:pt>
                <c:pt idx="17296" formatCode="0.00E+00">
                  <c:v>-1.79704E-3</c:v>
                </c:pt>
                <c:pt idx="17297" formatCode="0.00E+00">
                  <c:v>-1.79469E-3</c:v>
                </c:pt>
                <c:pt idx="17298" formatCode="0.00E+00">
                  <c:v>-1.79119E-3</c:v>
                </c:pt>
                <c:pt idx="17299" formatCode="0.00E+00">
                  <c:v>-1.78656E-3</c:v>
                </c:pt>
                <c:pt idx="17300" formatCode="0.00E+00">
                  <c:v>-1.7807700000000001E-3</c:v>
                </c:pt>
                <c:pt idx="17301" formatCode="0.00E+00">
                  <c:v>-1.77385E-3</c:v>
                </c:pt>
                <c:pt idx="17302" formatCode="0.00E+00">
                  <c:v>-1.76578E-3</c:v>
                </c:pt>
                <c:pt idx="17303" formatCode="0.00E+00">
                  <c:v>-1.75657E-3</c:v>
                </c:pt>
                <c:pt idx="17304" formatCode="0.00E+00">
                  <c:v>-1.7462199999999999E-3</c:v>
                </c:pt>
                <c:pt idx="17305" formatCode="0.00E+00">
                  <c:v>-1.7347300000000001E-3</c:v>
                </c:pt>
                <c:pt idx="17306" formatCode="0.00E+00">
                  <c:v>-1.72211E-3</c:v>
                </c:pt>
                <c:pt idx="17307" formatCode="0.00E+00">
                  <c:v>-1.7083599999999999E-3</c:v>
                </c:pt>
                <c:pt idx="17308" formatCode="0.00E+00">
                  <c:v>-1.69349E-3</c:v>
                </c:pt>
                <c:pt idx="17309" formatCode="0.00E+00">
                  <c:v>-1.67749E-3</c:v>
                </c:pt>
                <c:pt idx="17310" formatCode="0.00E+00">
                  <c:v>-1.6603900000000001E-3</c:v>
                </c:pt>
                <c:pt idx="17311" formatCode="0.00E+00">
                  <c:v>-1.6421700000000001E-3</c:v>
                </c:pt>
                <c:pt idx="17312" formatCode="0.00E+00">
                  <c:v>-1.6228600000000001E-3</c:v>
                </c:pt>
                <c:pt idx="17313" formatCode="0.00E+00">
                  <c:v>-1.6024500000000001E-3</c:v>
                </c:pt>
                <c:pt idx="17314" formatCode="0.00E+00">
                  <c:v>-1.58096E-3</c:v>
                </c:pt>
                <c:pt idx="17315" formatCode="0.00E+00">
                  <c:v>-1.5583999999999999E-3</c:v>
                </c:pt>
                <c:pt idx="17316" formatCode="0.00E+00">
                  <c:v>-1.53477E-3</c:v>
                </c:pt>
                <c:pt idx="17317" formatCode="0.00E+00">
                  <c:v>-1.51008E-3</c:v>
                </c:pt>
                <c:pt idx="17318" formatCode="0.00E+00">
                  <c:v>-1.4843600000000001E-3</c:v>
                </c:pt>
                <c:pt idx="17319" formatCode="0.00E+00">
                  <c:v>-1.45761E-3</c:v>
                </c:pt>
                <c:pt idx="17320" formatCode="0.00E+00">
                  <c:v>-1.42983E-3</c:v>
                </c:pt>
                <c:pt idx="17321" formatCode="0.00E+00">
                  <c:v>-1.40106E-3</c:v>
                </c:pt>
                <c:pt idx="17322" formatCode="0.00E+00">
                  <c:v>-1.3712900000000001E-3</c:v>
                </c:pt>
                <c:pt idx="17323" formatCode="0.00E+00">
                  <c:v>-1.34056E-3</c:v>
                </c:pt>
                <c:pt idx="17324" formatCode="0.00E+00">
                  <c:v>-1.30886E-3</c:v>
                </c:pt>
                <c:pt idx="17325" formatCode="0.00E+00">
                  <c:v>-1.27622E-3</c:v>
                </c:pt>
                <c:pt idx="17326" formatCode="0.00E+00">
                  <c:v>-1.24266E-3</c:v>
                </c:pt>
                <c:pt idx="17327" formatCode="0.00E+00">
                  <c:v>-1.2082E-3</c:v>
                </c:pt>
                <c:pt idx="17328" formatCode="0.00E+00">
                  <c:v>-1.1728400000000001E-3</c:v>
                </c:pt>
                <c:pt idx="17329" formatCode="0.00E+00">
                  <c:v>-1.1366200000000001E-3</c:v>
                </c:pt>
                <c:pt idx="17330" formatCode="0.00E+00">
                  <c:v>-1.0995600000000001E-3</c:v>
                </c:pt>
                <c:pt idx="17331" formatCode="0.00E+00">
                  <c:v>-1.06167E-3</c:v>
                </c:pt>
                <c:pt idx="17332" formatCode="0.00E+00">
                  <c:v>-1.02297E-3</c:v>
                </c:pt>
                <c:pt idx="17333" formatCode="0.00E+00">
                  <c:v>-9.8349900000000009E-4</c:v>
                </c:pt>
                <c:pt idx="17334" formatCode="0.00E+00">
                  <c:v>-9.4326900000000005E-4</c:v>
                </c:pt>
                <c:pt idx="17335" formatCode="0.00E+00">
                  <c:v>-9.0230799999999999E-4</c:v>
                </c:pt>
                <c:pt idx="17336" formatCode="0.00E+00">
                  <c:v>-8.6063899999999996E-4</c:v>
                </c:pt>
                <c:pt idx="17337" formatCode="0.00E+00">
                  <c:v>-8.1828999999999995E-4</c:v>
                </c:pt>
                <c:pt idx="17338" formatCode="0.00E+00">
                  <c:v>-7.7528600000000003E-4</c:v>
                </c:pt>
                <c:pt idx="17339" formatCode="0.00E+00">
                  <c:v>-7.31655E-4</c:v>
                </c:pt>
                <c:pt idx="17340" formatCode="0.00E+00">
                  <c:v>-6.8742499999999997E-4</c:v>
                </c:pt>
                <c:pt idx="17341" formatCode="0.00E+00">
                  <c:v>-6.4262499999999997E-4</c:v>
                </c:pt>
                <c:pt idx="17342" formatCode="0.00E+00">
                  <c:v>-5.9728299999999999E-4</c:v>
                </c:pt>
                <c:pt idx="17343" formatCode="0.00E+00">
                  <c:v>-5.5143100000000001E-4</c:v>
                </c:pt>
                <c:pt idx="17344" formatCode="0.00E+00">
                  <c:v>-5.0509800000000005E-4</c:v>
                </c:pt>
                <c:pt idx="17345" formatCode="0.00E+00">
                  <c:v>-4.5831700000000002E-4</c:v>
                </c:pt>
                <c:pt idx="17346" formatCode="0.00E+00">
                  <c:v>-4.1111899999999999E-4</c:v>
                </c:pt>
                <c:pt idx="17347" formatCode="0.00E+00">
                  <c:v>-3.6353600000000002E-4</c:v>
                </c:pt>
                <c:pt idx="17348" formatCode="0.00E+00">
                  <c:v>-3.1560300000000002E-4</c:v>
                </c:pt>
                <c:pt idx="17349" formatCode="0.00E+00">
                  <c:v>-2.67352E-4</c:v>
                </c:pt>
                <c:pt idx="17350" formatCode="0.00E+00">
                  <c:v>-2.1881799999999999E-4</c:v>
                </c:pt>
                <c:pt idx="17351" formatCode="0.00E+00">
                  <c:v>-1.7003600000000001E-4</c:v>
                </c:pt>
                <c:pt idx="17352" formatCode="0.00E+00">
                  <c:v>-1.21042E-4</c:v>
                </c:pt>
                <c:pt idx="17353" formatCode="0.00E+00">
                  <c:v>-7.1869699999999994E-5</c:v>
                </c:pt>
                <c:pt idx="17354" formatCode="0.00E+00">
                  <c:v>-2.2557000000000001E-5</c:v>
                </c:pt>
                <c:pt idx="17355" formatCode="0.00E+00">
                  <c:v>2.68598E-5</c:v>
                </c:pt>
                <c:pt idx="17356" formatCode="0.00E+00">
                  <c:v>7.6343700000000006E-5</c:v>
                </c:pt>
                <c:pt idx="17357" formatCode="0.00E+00">
                  <c:v>1.25857E-4</c:v>
                </c:pt>
                <c:pt idx="17358" formatCode="0.00E+00">
                  <c:v>1.7536299999999999E-4</c:v>
                </c:pt>
                <c:pt idx="17359" formatCode="0.00E+00">
                  <c:v>2.2482200000000001E-4</c:v>
                </c:pt>
                <c:pt idx="17360" formatCode="0.00E+00">
                  <c:v>2.7419599999999999E-4</c:v>
                </c:pt>
                <c:pt idx="17361" formatCode="0.00E+00">
                  <c:v>3.23448E-4</c:v>
                </c:pt>
                <c:pt idx="17362" formatCode="0.00E+00">
                  <c:v>3.7253699999999999E-4</c:v>
                </c:pt>
                <c:pt idx="17363" formatCode="0.00E+00">
                  <c:v>4.2142599999999997E-4</c:v>
                </c:pt>
                <c:pt idx="17364" formatCode="0.00E+00">
                  <c:v>4.7007499999999997E-4</c:v>
                </c:pt>
                <c:pt idx="17365" formatCode="0.00E+00">
                  <c:v>5.1844399999999996E-4</c:v>
                </c:pt>
                <c:pt idx="17366" formatCode="0.00E+00">
                  <c:v>5.6649499999999998E-4</c:v>
                </c:pt>
                <c:pt idx="17367" formatCode="0.00E+00">
                  <c:v>6.1418699999999998E-4</c:v>
                </c:pt>
                <c:pt idx="17368" formatCode="0.00E+00">
                  <c:v>6.6148300000000004E-4</c:v>
                </c:pt>
                <c:pt idx="17369" formatCode="0.00E+00">
                  <c:v>7.0834200000000004E-4</c:v>
                </c:pt>
                <c:pt idx="17370" formatCode="0.00E+00">
                  <c:v>7.5472600000000005E-4</c:v>
                </c:pt>
                <c:pt idx="17371" formatCode="0.00E+00">
                  <c:v>8.0059399999999996E-4</c:v>
                </c:pt>
                <c:pt idx="17372" formatCode="0.00E+00">
                  <c:v>8.4590900000000005E-4</c:v>
                </c:pt>
                <c:pt idx="17373" formatCode="0.00E+00">
                  <c:v>8.9063200000000003E-4</c:v>
                </c:pt>
                <c:pt idx="17374" formatCode="0.00E+00">
                  <c:v>9.3472300000000004E-4</c:v>
                </c:pt>
                <c:pt idx="17375" formatCode="0.00E+00">
                  <c:v>9.7814600000000005E-4</c:v>
                </c:pt>
                <c:pt idx="17376" formatCode="0.00E+00">
                  <c:v>1.02086E-3</c:v>
                </c:pt>
                <c:pt idx="17377" formatCode="0.00E+00">
                  <c:v>1.0628300000000001E-3</c:v>
                </c:pt>
                <c:pt idx="17378" formatCode="0.00E+00">
                  <c:v>1.10402E-3</c:v>
                </c:pt>
                <c:pt idx="17379" formatCode="0.00E+00">
                  <c:v>1.1443899999999999E-3</c:v>
                </c:pt>
                <c:pt idx="17380" formatCode="0.00E+00">
                  <c:v>1.18391E-3</c:v>
                </c:pt>
                <c:pt idx="17381" formatCode="0.00E+00">
                  <c:v>1.22254E-3</c:v>
                </c:pt>
                <c:pt idx="17382" formatCode="0.00E+00">
                  <c:v>1.2602399999999999E-3</c:v>
                </c:pt>
                <c:pt idx="17383" formatCode="0.00E+00">
                  <c:v>1.2969800000000001E-3</c:v>
                </c:pt>
                <c:pt idx="17384" formatCode="0.00E+00">
                  <c:v>1.3327300000000001E-3</c:v>
                </c:pt>
                <c:pt idx="17385" formatCode="0.00E+00">
                  <c:v>1.3674500000000001E-3</c:v>
                </c:pt>
                <c:pt idx="17386" formatCode="0.00E+00">
                  <c:v>1.4011099999999999E-3</c:v>
                </c:pt>
                <c:pt idx="17387" formatCode="0.00E+00">
                  <c:v>1.4336799999999999E-3</c:v>
                </c:pt>
                <c:pt idx="17388" formatCode="0.00E+00">
                  <c:v>1.46513E-3</c:v>
                </c:pt>
                <c:pt idx="17389" formatCode="0.00E+00">
                  <c:v>1.4954300000000001E-3</c:v>
                </c:pt>
                <c:pt idx="17390" formatCode="0.00E+00">
                  <c:v>1.52455E-3</c:v>
                </c:pt>
                <c:pt idx="17391" formatCode="0.00E+00">
                  <c:v>1.5524600000000001E-3</c:v>
                </c:pt>
                <c:pt idx="17392" formatCode="0.00E+00">
                  <c:v>1.57913E-3</c:v>
                </c:pt>
                <c:pt idx="17393" formatCode="0.00E+00">
                  <c:v>1.60454E-3</c:v>
                </c:pt>
                <c:pt idx="17394" formatCode="0.00E+00">
                  <c:v>1.62867E-3</c:v>
                </c:pt>
                <c:pt idx="17395" formatCode="0.00E+00">
                  <c:v>1.6514800000000001E-3</c:v>
                </c:pt>
                <c:pt idx="17396" formatCode="0.00E+00">
                  <c:v>1.6729500000000001E-3</c:v>
                </c:pt>
                <c:pt idx="17397" formatCode="0.00E+00">
                  <c:v>1.6930700000000001E-3</c:v>
                </c:pt>
                <c:pt idx="17398" formatCode="0.00E+00">
                  <c:v>1.71182E-3</c:v>
                </c:pt>
                <c:pt idx="17399" formatCode="0.00E+00">
                  <c:v>1.72916E-3</c:v>
                </c:pt>
                <c:pt idx="17400" formatCode="0.00E+00">
                  <c:v>1.7450899999999999E-3</c:v>
                </c:pt>
                <c:pt idx="17401" formatCode="0.00E+00">
                  <c:v>1.7595899999999999E-3</c:v>
                </c:pt>
                <c:pt idx="17402" formatCode="0.00E+00">
                  <c:v>1.7726300000000001E-3</c:v>
                </c:pt>
                <c:pt idx="17403" formatCode="0.00E+00">
                  <c:v>1.78422E-3</c:v>
                </c:pt>
                <c:pt idx="17404" formatCode="0.00E+00">
                  <c:v>1.79433E-3</c:v>
                </c:pt>
                <c:pt idx="17405" formatCode="0.00E+00">
                  <c:v>1.80295E-3</c:v>
                </c:pt>
                <c:pt idx="17406" formatCode="0.00E+00">
                  <c:v>1.81007E-3</c:v>
                </c:pt>
                <c:pt idx="17407" formatCode="0.00E+00">
                  <c:v>1.8156800000000001E-3</c:v>
                </c:pt>
                <c:pt idx="17408" formatCode="0.00E+00">
                  <c:v>1.81978E-3</c:v>
                </c:pt>
                <c:pt idx="17409" formatCode="0.00E+00">
                  <c:v>1.8223499999999999E-3</c:v>
                </c:pt>
                <c:pt idx="17410" formatCode="0.00E+00">
                  <c:v>1.8234E-3</c:v>
                </c:pt>
                <c:pt idx="17411" formatCode="0.00E+00">
                  <c:v>1.82292E-3</c:v>
                </c:pt>
                <c:pt idx="17412" formatCode="0.00E+00">
                  <c:v>1.82091E-3</c:v>
                </c:pt>
                <c:pt idx="17413" formatCode="0.00E+00">
                  <c:v>1.8173600000000001E-3</c:v>
                </c:pt>
                <c:pt idx="17414" formatCode="0.00E+00">
                  <c:v>1.8122800000000001E-3</c:v>
                </c:pt>
                <c:pt idx="17415" formatCode="0.00E+00">
                  <c:v>1.8056700000000001E-3</c:v>
                </c:pt>
                <c:pt idx="17416" formatCode="0.00E+00">
                  <c:v>1.7975300000000001E-3</c:v>
                </c:pt>
                <c:pt idx="17417" formatCode="0.00E+00">
                  <c:v>1.7878799999999999E-3</c:v>
                </c:pt>
                <c:pt idx="17418" formatCode="0.00E+00">
                  <c:v>1.7767099999999999E-3</c:v>
                </c:pt>
                <c:pt idx="17419" formatCode="0.00E+00">
                  <c:v>1.7640399999999999E-3</c:v>
                </c:pt>
                <c:pt idx="17420" formatCode="0.00E+00">
                  <c:v>1.7498699999999999E-3</c:v>
                </c:pt>
                <c:pt idx="17421" formatCode="0.00E+00">
                  <c:v>1.7342200000000001E-3</c:v>
                </c:pt>
                <c:pt idx="17422" formatCode="0.00E+00">
                  <c:v>1.7170899999999999E-3</c:v>
                </c:pt>
                <c:pt idx="17423" formatCode="0.00E+00">
                  <c:v>1.6985100000000001E-3</c:v>
                </c:pt>
                <c:pt idx="17424" formatCode="0.00E+00">
                  <c:v>1.6784899999999999E-3</c:v>
                </c:pt>
                <c:pt idx="17425" formatCode="0.00E+00">
                  <c:v>1.65705E-3</c:v>
                </c:pt>
                <c:pt idx="17426" formatCode="0.00E+00">
                  <c:v>1.6341999999999999E-3</c:v>
                </c:pt>
                <c:pt idx="17427" formatCode="0.00E+00">
                  <c:v>1.6099700000000001E-3</c:v>
                </c:pt>
                <c:pt idx="17428" formatCode="0.00E+00">
                  <c:v>1.5843700000000001E-3</c:v>
                </c:pt>
                <c:pt idx="17429" formatCode="0.00E+00">
                  <c:v>1.55744E-3</c:v>
                </c:pt>
                <c:pt idx="17430" formatCode="0.00E+00">
                  <c:v>1.52918E-3</c:v>
                </c:pt>
                <c:pt idx="17431" formatCode="0.00E+00">
                  <c:v>1.49964E-3</c:v>
                </c:pt>
                <c:pt idx="17432" formatCode="0.00E+00">
                  <c:v>1.4688399999999999E-3</c:v>
                </c:pt>
                <c:pt idx="17433" formatCode="0.00E+00">
                  <c:v>1.4368E-3</c:v>
                </c:pt>
                <c:pt idx="17434" formatCode="0.00E+00">
                  <c:v>1.4035499999999999E-3</c:v>
                </c:pt>
                <c:pt idx="17435" formatCode="0.00E+00">
                  <c:v>1.3691300000000001E-3</c:v>
                </c:pt>
                <c:pt idx="17436" formatCode="0.00E+00">
                  <c:v>1.3335700000000001E-3</c:v>
                </c:pt>
                <c:pt idx="17437" formatCode="0.00E+00">
                  <c:v>1.2968999999999999E-3</c:v>
                </c:pt>
                <c:pt idx="17438" formatCode="0.00E+00">
                  <c:v>1.2591499999999999E-3</c:v>
                </c:pt>
                <c:pt idx="17439" formatCode="0.00E+00">
                  <c:v>1.2203699999999999E-3</c:v>
                </c:pt>
                <c:pt idx="17440" formatCode="0.00E+00">
                  <c:v>1.1805800000000001E-3</c:v>
                </c:pt>
                <c:pt idx="17441" formatCode="0.00E+00">
                  <c:v>1.1398199999999999E-3</c:v>
                </c:pt>
                <c:pt idx="17442" formatCode="0.00E+00">
                  <c:v>1.0981400000000001E-3</c:v>
                </c:pt>
                <c:pt idx="17443" formatCode="0.00E+00">
                  <c:v>1.05558E-3</c:v>
                </c:pt>
                <c:pt idx="17444" formatCode="0.00E+00">
                  <c:v>1.01216E-3</c:v>
                </c:pt>
                <c:pt idx="17445" formatCode="0.00E+00">
                  <c:v>9.6794600000000002E-4</c:v>
                </c:pt>
                <c:pt idx="17446" formatCode="0.00E+00">
                  <c:v>9.2296399999999997E-4</c:v>
                </c:pt>
                <c:pt idx="17447" formatCode="0.00E+00">
                  <c:v>8.7726299999999998E-4</c:v>
                </c:pt>
                <c:pt idx="17448" formatCode="0.00E+00">
                  <c:v>8.3088599999999997E-4</c:v>
                </c:pt>
                <c:pt idx="17449" formatCode="0.00E+00">
                  <c:v>7.8387699999999999E-4</c:v>
                </c:pt>
                <c:pt idx="17450" formatCode="0.00E+00">
                  <c:v>7.3628099999999998E-4</c:v>
                </c:pt>
                <c:pt idx="17451" formatCode="0.00E+00">
                  <c:v>6.8814500000000003E-4</c:v>
                </c:pt>
                <c:pt idx="17452" formatCode="0.00E+00">
                  <c:v>6.3951399999999999E-4</c:v>
                </c:pt>
                <c:pt idx="17453" formatCode="0.00E+00">
                  <c:v>5.9043500000000005E-4</c:v>
                </c:pt>
                <c:pt idx="17454" formatCode="0.00E+00">
                  <c:v>5.4095499999999997E-4</c:v>
                </c:pt>
                <c:pt idx="17455" formatCode="0.00E+00">
                  <c:v>4.9112299999999999E-4</c:v>
                </c:pt>
                <c:pt idx="17456" formatCode="0.00E+00">
                  <c:v>4.4098500000000002E-4</c:v>
                </c:pt>
                <c:pt idx="17457" formatCode="0.00E+00">
                  <c:v>3.9059000000000001E-4</c:v>
                </c:pt>
                <c:pt idx="17458" formatCode="0.00E+00">
                  <c:v>3.3998699999999998E-4</c:v>
                </c:pt>
                <c:pt idx="17459" formatCode="0.00E+00">
                  <c:v>2.8922300000000002E-4</c:v>
                </c:pt>
                <c:pt idx="17460" formatCode="0.00E+00">
                  <c:v>2.38349E-4</c:v>
                </c:pt>
                <c:pt idx="17461" formatCode="0.00E+00">
                  <c:v>1.87412E-4</c:v>
                </c:pt>
                <c:pt idx="17462" formatCode="0.00E+00">
                  <c:v>1.3646200000000001E-4</c:v>
                </c:pt>
                <c:pt idx="17463" formatCode="0.00E+00">
                  <c:v>8.5547100000000006E-5</c:v>
                </c:pt>
                <c:pt idx="17464" formatCode="0.00E+00">
                  <c:v>3.4716099999999998E-5</c:v>
                </c:pt>
                <c:pt idx="17465" formatCode="0.00E+00">
                  <c:v>-1.5982300000000001E-5</c:v>
                </c:pt>
                <c:pt idx="17466" formatCode="0.00E+00">
                  <c:v>-6.6499899999999997E-5</c:v>
                </c:pt>
                <c:pt idx="17467" formatCode="0.00E+00">
                  <c:v>-1.1678799999999999E-4</c:v>
                </c:pt>
                <c:pt idx="17468" formatCode="0.00E+00">
                  <c:v>-1.6679999999999999E-4</c:v>
                </c:pt>
                <c:pt idx="17469" formatCode="0.00E+00">
                  <c:v>-2.16488E-4</c:v>
                </c:pt>
                <c:pt idx="17470" formatCode="0.00E+00">
                  <c:v>-2.6580499999999998E-4</c:v>
                </c:pt>
                <c:pt idx="17471" formatCode="0.00E+00">
                  <c:v>-3.1470400000000001E-4</c:v>
                </c:pt>
                <c:pt idx="17472" formatCode="0.00E+00">
                  <c:v>-3.6313900000000001E-4</c:v>
                </c:pt>
                <c:pt idx="17473" formatCode="0.00E+00">
                  <c:v>-4.1106500000000001E-4</c:v>
                </c:pt>
                <c:pt idx="17474" formatCode="0.00E+00">
                  <c:v>-4.5843799999999998E-4</c:v>
                </c:pt>
                <c:pt idx="17475" formatCode="0.00E+00">
                  <c:v>-5.0521300000000002E-4</c:v>
                </c:pt>
                <c:pt idx="17476" formatCode="0.00E+00">
                  <c:v>-5.5134599999999998E-4</c:v>
                </c:pt>
                <c:pt idx="17477" formatCode="0.00E+00">
                  <c:v>-5.9679600000000002E-4</c:v>
                </c:pt>
                <c:pt idx="17478" formatCode="0.00E+00">
                  <c:v>-6.4152000000000002E-4</c:v>
                </c:pt>
                <c:pt idx="17479" formatCode="0.00E+00">
                  <c:v>-6.8547699999999998E-4</c:v>
                </c:pt>
                <c:pt idx="17480" formatCode="0.00E+00">
                  <c:v>-7.2862800000000004E-4</c:v>
                </c:pt>
                <c:pt idx="17481" formatCode="0.00E+00">
                  <c:v>-7.7093300000000001E-4</c:v>
                </c:pt>
                <c:pt idx="17482" formatCode="0.00E+00">
                  <c:v>-8.1235499999999996E-4</c:v>
                </c:pt>
                <c:pt idx="17483" formatCode="0.00E+00">
                  <c:v>-8.5285600000000004E-4</c:v>
                </c:pt>
                <c:pt idx="17484" formatCode="0.00E+00">
                  <c:v>-8.9240100000000002E-4</c:v>
                </c:pt>
                <c:pt idx="17485" formatCode="0.00E+00">
                  <c:v>-9.3095500000000002E-4</c:v>
                </c:pt>
                <c:pt idx="17486" formatCode="0.00E+00">
                  <c:v>-9.6848400000000003E-4</c:v>
                </c:pt>
                <c:pt idx="17487" formatCode="0.00E+00">
                  <c:v>-1.0049600000000001E-3</c:v>
                </c:pt>
                <c:pt idx="17488" formatCode="0.00E+00">
                  <c:v>-1.0403400000000001E-3</c:v>
                </c:pt>
                <c:pt idx="17489" formatCode="0.00E+00">
                  <c:v>-1.0746E-3</c:v>
                </c:pt>
                <c:pt idx="17490" formatCode="0.00E+00">
                  <c:v>-1.10772E-3</c:v>
                </c:pt>
                <c:pt idx="17491" formatCode="0.00E+00">
                  <c:v>-1.13967E-3</c:v>
                </c:pt>
                <c:pt idx="17492" formatCode="0.00E+00">
                  <c:v>-1.17041E-3</c:v>
                </c:pt>
                <c:pt idx="17493" formatCode="0.00E+00">
                  <c:v>-1.1999300000000001E-3</c:v>
                </c:pt>
                <c:pt idx="17494" formatCode="0.00E+00">
                  <c:v>-1.2282E-3</c:v>
                </c:pt>
                <c:pt idx="17495" formatCode="0.00E+00">
                  <c:v>-1.2552100000000001E-3</c:v>
                </c:pt>
                <c:pt idx="17496" formatCode="0.00E+00">
                  <c:v>-1.2809200000000001E-3</c:v>
                </c:pt>
                <c:pt idx="17497" formatCode="0.00E+00">
                  <c:v>-1.30532E-3</c:v>
                </c:pt>
                <c:pt idx="17498" formatCode="0.00E+00">
                  <c:v>-1.3284E-3</c:v>
                </c:pt>
                <c:pt idx="17499" formatCode="0.00E+00">
                  <c:v>-1.3501400000000001E-3</c:v>
                </c:pt>
                <c:pt idx="17500" formatCode="0.00E+00">
                  <c:v>-1.3705200000000001E-3</c:v>
                </c:pt>
                <c:pt idx="17501" formatCode="0.00E+00">
                  <c:v>-1.3895299999999999E-3</c:v>
                </c:pt>
                <c:pt idx="17502" formatCode="0.00E+00">
                  <c:v>-1.4071699999999999E-3</c:v>
                </c:pt>
                <c:pt idx="17503" formatCode="0.00E+00">
                  <c:v>-1.42341E-3</c:v>
                </c:pt>
                <c:pt idx="17504" formatCode="0.00E+00">
                  <c:v>-1.4382500000000001E-3</c:v>
                </c:pt>
                <c:pt idx="17505" formatCode="0.00E+00">
                  <c:v>-1.4516900000000001E-3</c:v>
                </c:pt>
                <c:pt idx="17506" formatCode="0.00E+00">
                  <c:v>-1.4637299999999999E-3</c:v>
                </c:pt>
                <c:pt idx="17507" formatCode="0.00E+00">
                  <c:v>-1.47434E-3</c:v>
                </c:pt>
                <c:pt idx="17508" formatCode="0.00E+00">
                  <c:v>-1.4835499999999999E-3</c:v>
                </c:pt>
                <c:pt idx="17509" formatCode="0.00E+00">
                  <c:v>-1.4913299999999999E-3</c:v>
                </c:pt>
                <c:pt idx="17510" formatCode="0.00E+00">
                  <c:v>-1.49771E-3</c:v>
                </c:pt>
                <c:pt idx="17511" formatCode="0.00E+00">
                  <c:v>-1.50267E-3</c:v>
                </c:pt>
                <c:pt idx="17512" formatCode="0.00E+00">
                  <c:v>-1.50622E-3</c:v>
                </c:pt>
                <c:pt idx="17513" formatCode="0.00E+00">
                  <c:v>-1.50837E-3</c:v>
                </c:pt>
                <c:pt idx="17514" formatCode="0.00E+00">
                  <c:v>-1.50913E-3</c:v>
                </c:pt>
                <c:pt idx="17515" formatCode="0.00E+00">
                  <c:v>-1.5085000000000001E-3</c:v>
                </c:pt>
                <c:pt idx="17516" formatCode="0.00E+00">
                  <c:v>-1.5064900000000001E-3</c:v>
                </c:pt>
                <c:pt idx="17517" formatCode="0.00E+00">
                  <c:v>-1.5031199999999999E-3</c:v>
                </c:pt>
                <c:pt idx="17518" formatCode="0.00E+00">
                  <c:v>-1.4984E-3</c:v>
                </c:pt>
                <c:pt idx="17519" formatCode="0.00E+00">
                  <c:v>-1.49234E-3</c:v>
                </c:pt>
                <c:pt idx="17520" formatCode="0.00E+00">
                  <c:v>-1.48496E-3</c:v>
                </c:pt>
                <c:pt idx="17521" formatCode="0.00E+00">
                  <c:v>-1.47627E-3</c:v>
                </c:pt>
                <c:pt idx="17522" formatCode="0.00E+00">
                  <c:v>-1.4663E-3</c:v>
                </c:pt>
                <c:pt idx="17523" formatCode="0.00E+00">
                  <c:v>-1.45505E-3</c:v>
                </c:pt>
                <c:pt idx="17524" formatCode="0.00E+00">
                  <c:v>-1.44257E-3</c:v>
                </c:pt>
                <c:pt idx="17525" formatCode="0.00E+00">
                  <c:v>-1.42885E-3</c:v>
                </c:pt>
                <c:pt idx="17526" formatCode="0.00E+00">
                  <c:v>-1.41394E-3</c:v>
                </c:pt>
                <c:pt idx="17527" formatCode="0.00E+00">
                  <c:v>-1.39785E-3</c:v>
                </c:pt>
                <c:pt idx="17528" formatCode="0.00E+00">
                  <c:v>-1.38061E-3</c:v>
                </c:pt>
                <c:pt idx="17529" formatCode="0.00E+00">
                  <c:v>-1.36225E-3</c:v>
                </c:pt>
                <c:pt idx="17530" formatCode="0.00E+00">
                  <c:v>-1.34278E-3</c:v>
                </c:pt>
                <c:pt idx="17531" formatCode="0.00E+00">
                  <c:v>-1.3222500000000001E-3</c:v>
                </c:pt>
                <c:pt idx="17532" formatCode="0.00E+00">
                  <c:v>-1.30068E-3</c:v>
                </c:pt>
                <c:pt idx="17533" formatCode="0.00E+00">
                  <c:v>-1.2780999999999999E-3</c:v>
                </c:pt>
                <c:pt idx="17534" formatCode="0.00E+00">
                  <c:v>-1.2545499999999999E-3</c:v>
                </c:pt>
                <c:pt idx="17535" formatCode="0.00E+00">
                  <c:v>-1.23004E-3</c:v>
                </c:pt>
                <c:pt idx="17536" formatCode="0.00E+00">
                  <c:v>-1.2046299999999999E-3</c:v>
                </c:pt>
                <c:pt idx="17537" formatCode="0.00E+00">
                  <c:v>-1.1783399999999999E-3</c:v>
                </c:pt>
                <c:pt idx="17538" formatCode="0.00E+00">
                  <c:v>-1.1512E-3</c:v>
                </c:pt>
                <c:pt idx="17539" formatCode="0.00E+00">
                  <c:v>-1.1232600000000001E-3</c:v>
                </c:pt>
                <c:pt idx="17540" formatCode="0.00E+00">
                  <c:v>-1.09454E-3</c:v>
                </c:pt>
                <c:pt idx="17541" formatCode="0.00E+00">
                  <c:v>-1.0650799999999999E-3</c:v>
                </c:pt>
                <c:pt idx="17542" formatCode="0.00E+00">
                  <c:v>-1.0349199999999999E-3</c:v>
                </c:pt>
                <c:pt idx="17543" formatCode="0.00E+00">
                  <c:v>-1.00409E-3</c:v>
                </c:pt>
                <c:pt idx="17544" formatCode="0.00E+00">
                  <c:v>-9.7264300000000003E-4</c:v>
                </c:pt>
                <c:pt idx="17545" formatCode="0.00E+00">
                  <c:v>-9.4060300000000003E-4</c:v>
                </c:pt>
                <c:pt idx="17546" formatCode="0.00E+00">
                  <c:v>-9.0801200000000003E-4</c:v>
                </c:pt>
                <c:pt idx="17547" formatCode="0.00E+00">
                  <c:v>-8.7490899999999999E-4</c:v>
                </c:pt>
                <c:pt idx="17548" formatCode="0.00E+00">
                  <c:v>-8.4133099999999996E-4</c:v>
                </c:pt>
                <c:pt idx="17549" formatCode="0.00E+00">
                  <c:v>-8.07317E-4</c:v>
                </c:pt>
                <c:pt idx="17550" formatCode="0.00E+00">
                  <c:v>-7.7290599999999996E-4</c:v>
                </c:pt>
                <c:pt idx="17551" formatCode="0.00E+00">
                  <c:v>-7.3813700000000004E-4</c:v>
                </c:pt>
                <c:pt idx="17552" formatCode="0.00E+00">
                  <c:v>-7.0304899999999997E-4</c:v>
                </c:pt>
                <c:pt idx="17553" formatCode="0.00E+00">
                  <c:v>-6.6768000000000003E-4</c:v>
                </c:pt>
                <c:pt idx="17554" formatCode="0.00E+00">
                  <c:v>-6.3206899999999997E-4</c:v>
                </c:pt>
                <c:pt idx="17555" formatCode="0.00E+00">
                  <c:v>-5.9625499999999996E-4</c:v>
                </c:pt>
                <c:pt idx="17556" formatCode="0.00E+00">
                  <c:v>-5.6027500000000005E-4</c:v>
                </c:pt>
                <c:pt idx="17557" formatCode="0.00E+00">
                  <c:v>-5.24169E-4</c:v>
                </c:pt>
                <c:pt idx="17558" formatCode="0.00E+00">
                  <c:v>-4.87973E-4</c:v>
                </c:pt>
                <c:pt idx="17559" formatCode="0.00E+00">
                  <c:v>-4.5172499999999999E-4</c:v>
                </c:pt>
                <c:pt idx="17560" formatCode="0.00E+00">
                  <c:v>-4.1546299999999998E-4</c:v>
                </c:pt>
                <c:pt idx="17561" formatCode="0.00E+00">
                  <c:v>-3.7922299999999998E-4</c:v>
                </c:pt>
                <c:pt idx="17562" formatCode="0.00E+00">
                  <c:v>-3.43042E-4</c:v>
                </c:pt>
                <c:pt idx="17563" formatCode="0.00E+00">
                  <c:v>-3.0695400000000002E-4</c:v>
                </c:pt>
                <c:pt idx="17564" formatCode="0.00E+00">
                  <c:v>-2.7099600000000002E-4</c:v>
                </c:pt>
                <c:pt idx="17565" formatCode="0.00E+00">
                  <c:v>-2.3520299999999999E-4</c:v>
                </c:pt>
                <c:pt idx="17566" formatCode="0.00E+00">
                  <c:v>-1.99607E-4</c:v>
                </c:pt>
                <c:pt idx="17567" formatCode="0.00E+00">
                  <c:v>-1.6424300000000001E-4</c:v>
                </c:pt>
                <c:pt idx="17568" formatCode="0.00E+00">
                  <c:v>-1.2914299999999999E-4</c:v>
                </c:pt>
                <c:pt idx="17569" formatCode="0.00E+00">
                  <c:v>-9.4340199999999995E-5</c:v>
                </c:pt>
                <c:pt idx="17570" formatCode="0.00E+00">
                  <c:v>-5.9864700000000003E-5</c:v>
                </c:pt>
                <c:pt idx="17571" formatCode="0.00E+00">
                  <c:v>-2.57475E-5</c:v>
                </c:pt>
                <c:pt idx="17572" formatCode="0.00E+00">
                  <c:v>7.9817000000000002E-6</c:v>
                </c:pt>
                <c:pt idx="17573" formatCode="0.00E+00">
                  <c:v>4.1294000000000001E-5</c:v>
                </c:pt>
                <c:pt idx="17574" formatCode="0.00E+00">
                  <c:v>7.4161500000000005E-5</c:v>
                </c:pt>
                <c:pt idx="17575" formatCode="0.00E+00">
                  <c:v>1.06557E-4</c:v>
                </c:pt>
                <c:pt idx="17576" formatCode="0.00E+00">
                  <c:v>1.3845400000000001E-4</c:v>
                </c:pt>
                <c:pt idx="17577" formatCode="0.00E+00">
                  <c:v>1.69827E-4</c:v>
                </c:pt>
                <c:pt idx="17578" formatCode="0.00E+00">
                  <c:v>2.0065299999999999E-4</c:v>
                </c:pt>
                <c:pt idx="17579" formatCode="0.00E+00">
                  <c:v>2.30907E-4</c:v>
                </c:pt>
                <c:pt idx="17580" formatCode="0.00E+00">
                  <c:v>2.6056799999999998E-4</c:v>
                </c:pt>
                <c:pt idx="17581" formatCode="0.00E+00">
                  <c:v>2.8961299999999998E-4</c:v>
                </c:pt>
                <c:pt idx="17582" formatCode="0.00E+00">
                  <c:v>3.1802300000000001E-4</c:v>
                </c:pt>
                <c:pt idx="17583" formatCode="0.00E+00">
                  <c:v>3.45779E-4</c:v>
                </c:pt>
                <c:pt idx="17584" formatCode="0.00E+00">
                  <c:v>3.7286099999999999E-4</c:v>
                </c:pt>
                <c:pt idx="17585" formatCode="0.00E+00">
                  <c:v>3.9925300000000002E-4</c:v>
                </c:pt>
                <c:pt idx="17586" formatCode="0.00E+00">
                  <c:v>4.2493799999999998E-4</c:v>
                </c:pt>
                <c:pt idx="17587" formatCode="0.00E+00">
                  <c:v>4.4990200000000002E-4</c:v>
                </c:pt>
                <c:pt idx="17588" formatCode="0.00E+00">
                  <c:v>4.7413099999999998E-4</c:v>
                </c:pt>
                <c:pt idx="17589" formatCode="0.00E+00">
                  <c:v>4.9761100000000002E-4</c:v>
                </c:pt>
                <c:pt idx="17590" formatCode="0.00E+00">
                  <c:v>5.2032999999999995E-4</c:v>
                </c:pt>
                <c:pt idx="17591" formatCode="0.00E+00">
                  <c:v>5.4227799999999999E-4</c:v>
                </c:pt>
                <c:pt idx="17592" formatCode="0.00E+00">
                  <c:v>5.6344499999999998E-4</c:v>
                </c:pt>
                <c:pt idx="17593" formatCode="0.00E+00">
                  <c:v>5.8382300000000002E-4</c:v>
                </c:pt>
                <c:pt idx="17594" formatCode="0.00E+00">
                  <c:v>6.0340399999999998E-4</c:v>
                </c:pt>
                <c:pt idx="17595" formatCode="0.00E+00">
                  <c:v>6.2218099999999997E-4</c:v>
                </c:pt>
                <c:pt idx="17596" formatCode="0.00E+00">
                  <c:v>6.40148E-4</c:v>
                </c:pt>
                <c:pt idx="17597" formatCode="0.00E+00">
                  <c:v>6.5730300000000003E-4</c:v>
                </c:pt>
                <c:pt idx="17598" formatCode="0.00E+00">
                  <c:v>6.7363999999999998E-4</c:v>
                </c:pt>
                <c:pt idx="17599" formatCode="0.00E+00">
                  <c:v>6.8915800000000004E-4</c:v>
                </c:pt>
                <c:pt idx="17600" formatCode="0.00E+00">
                  <c:v>7.0385599999999999E-4</c:v>
                </c:pt>
                <c:pt idx="17601" formatCode="0.00E+00">
                  <c:v>7.1773200000000001E-4</c:v>
                </c:pt>
                <c:pt idx="17602" formatCode="0.00E+00">
                  <c:v>7.3078800000000001E-4</c:v>
                </c:pt>
                <c:pt idx="17603" formatCode="0.00E+00">
                  <c:v>7.4302600000000004E-4</c:v>
                </c:pt>
                <c:pt idx="17604" formatCode="0.00E+00">
                  <c:v>7.54447E-4</c:v>
                </c:pt>
                <c:pt idx="17605" formatCode="0.00E+00">
                  <c:v>7.6505500000000005E-4</c:v>
                </c:pt>
                <c:pt idx="17606" formatCode="0.00E+00">
                  <c:v>7.7485499999999997E-4</c:v>
                </c:pt>
                <c:pt idx="17607" formatCode="0.00E+00">
                  <c:v>7.8385200000000003E-4</c:v>
                </c:pt>
                <c:pt idx="17608" formatCode="0.00E+00">
                  <c:v>7.9205200000000001E-4</c:v>
                </c:pt>
                <c:pt idx="17609" formatCode="0.00E+00">
                  <c:v>7.9946200000000002E-4</c:v>
                </c:pt>
                <c:pt idx="17610" formatCode="0.00E+00">
                  <c:v>8.0608899999999996E-4</c:v>
                </c:pt>
                <c:pt idx="17611" formatCode="0.00E+00">
                  <c:v>8.1194299999999997E-4</c:v>
                </c:pt>
                <c:pt idx="17612" formatCode="0.00E+00">
                  <c:v>8.1703199999999998E-4</c:v>
                </c:pt>
                <c:pt idx="17613" formatCode="0.00E+00">
                  <c:v>8.2136700000000004E-4</c:v>
                </c:pt>
                <c:pt idx="17614" formatCode="0.00E+00">
                  <c:v>8.2495799999999998E-4</c:v>
                </c:pt>
                <c:pt idx="17615" formatCode="0.00E+00">
                  <c:v>8.2781599999999999E-4</c:v>
                </c:pt>
                <c:pt idx="17616" formatCode="0.00E+00">
                  <c:v>8.2995400000000004E-4</c:v>
                </c:pt>
                <c:pt idx="17617" formatCode="0.00E+00">
                  <c:v>8.3138500000000002E-4</c:v>
                </c:pt>
                <c:pt idx="17618" formatCode="0.00E+00">
                  <c:v>8.3212100000000001E-4</c:v>
                </c:pt>
                <c:pt idx="17619" formatCode="0.00E+00">
                  <c:v>8.3217700000000003E-4</c:v>
                </c:pt>
                <c:pt idx="17620" formatCode="0.00E+00">
                  <c:v>8.3156599999999995E-4</c:v>
                </c:pt>
                <c:pt idx="17621" formatCode="0.00E+00">
                  <c:v>8.3030400000000002E-4</c:v>
                </c:pt>
                <c:pt idx="17622" formatCode="0.00E+00">
                  <c:v>8.2840500000000005E-4</c:v>
                </c:pt>
                <c:pt idx="17623" formatCode="0.00E+00">
                  <c:v>8.2588599999999996E-4</c:v>
                </c:pt>
                <c:pt idx="17624" formatCode="0.00E+00">
                  <c:v>8.2276300000000001E-4</c:v>
                </c:pt>
                <c:pt idx="17625" formatCode="0.00E+00">
                  <c:v>8.1905200000000002E-4</c:v>
                </c:pt>
                <c:pt idx="17626" formatCode="0.00E+00">
                  <c:v>8.1476900000000002E-4</c:v>
                </c:pt>
                <c:pt idx="17627" formatCode="0.00E+00">
                  <c:v>8.0993299999999999E-4</c:v>
                </c:pt>
                <c:pt idx="17628" formatCode="0.00E+00">
                  <c:v>8.0455999999999995E-4</c:v>
                </c:pt>
                <c:pt idx="17629" formatCode="0.00E+00">
                  <c:v>7.9866699999999998E-4</c:v>
                </c:pt>
                <c:pt idx="17630" formatCode="0.00E+00">
                  <c:v>7.9227400000000004E-4</c:v>
                </c:pt>
                <c:pt idx="17631" formatCode="0.00E+00">
                  <c:v>7.8539699999999996E-4</c:v>
                </c:pt>
                <c:pt idx="17632" formatCode="0.00E+00">
                  <c:v>7.7805400000000003E-4</c:v>
                </c:pt>
                <c:pt idx="17633" formatCode="0.00E+00">
                  <c:v>7.7026500000000001E-4</c:v>
                </c:pt>
                <c:pt idx="17634" formatCode="0.00E+00">
                  <c:v>7.6204699999999996E-4</c:v>
                </c:pt>
                <c:pt idx="17635" formatCode="0.00E+00">
                  <c:v>7.5341799999999995E-4</c:v>
                </c:pt>
                <c:pt idx="17636" formatCode="0.00E+00">
                  <c:v>7.4439700000000005E-4</c:v>
                </c:pt>
                <c:pt idx="17637" formatCode="0.00E+00">
                  <c:v>7.3500200000000001E-4</c:v>
                </c:pt>
                <c:pt idx="17638" formatCode="0.00E+00">
                  <c:v>7.25251E-4</c:v>
                </c:pt>
                <c:pt idx="17639" formatCode="0.00E+00">
                  <c:v>7.15163E-4</c:v>
                </c:pt>
                <c:pt idx="17640" formatCode="0.00E+00">
                  <c:v>7.0475599999999996E-4</c:v>
                </c:pt>
                <c:pt idx="17641" formatCode="0.00E+00">
                  <c:v>6.9404700000000004E-4</c:v>
                </c:pt>
                <c:pt idx="17642" formatCode="0.00E+00">
                  <c:v>6.8305500000000001E-4</c:v>
                </c:pt>
                <c:pt idx="17643" formatCode="0.00E+00">
                  <c:v>6.7179700000000002E-4</c:v>
                </c:pt>
                <c:pt idx="17644" formatCode="0.00E+00">
                  <c:v>6.6029000000000001E-4</c:v>
                </c:pt>
                <c:pt idx="17645" formatCode="0.00E+00">
                  <c:v>6.4855200000000005E-4</c:v>
                </c:pt>
                <c:pt idx="17646" formatCode="0.00E+00">
                  <c:v>6.3659899999999995E-4</c:v>
                </c:pt>
                <c:pt idx="17647" formatCode="0.00E+00">
                  <c:v>6.2444900000000001E-4</c:v>
                </c:pt>
                <c:pt idx="17648" formatCode="0.00E+00">
                  <c:v>6.1211700000000002E-4</c:v>
                </c:pt>
                <c:pt idx="17649" formatCode="0.00E+00">
                  <c:v>5.9962000000000004E-4</c:v>
                </c:pt>
                <c:pt idx="17650" formatCode="0.00E+00">
                  <c:v>5.8697399999999998E-4</c:v>
                </c:pt>
                <c:pt idx="17651" formatCode="0.00E+00">
                  <c:v>5.7419299999999997E-4</c:v>
                </c:pt>
                <c:pt idx="17652" formatCode="0.00E+00">
                  <c:v>5.6129300000000003E-4</c:v>
                </c:pt>
                <c:pt idx="17653" formatCode="0.00E+00">
                  <c:v>5.4828799999999997E-4</c:v>
                </c:pt>
                <c:pt idx="17654" formatCode="0.00E+00">
                  <c:v>5.35193E-4</c:v>
                </c:pt>
                <c:pt idx="17655" formatCode="0.00E+00">
                  <c:v>5.2202100000000001E-4</c:v>
                </c:pt>
                <c:pt idx="17656" formatCode="0.00E+00">
                  <c:v>5.08786E-4</c:v>
                </c:pt>
                <c:pt idx="17657" formatCode="0.00E+00">
                  <c:v>4.9550099999999997E-4</c:v>
                </c:pt>
                <c:pt idx="17658" formatCode="0.00E+00">
                  <c:v>4.8217799999999999E-4</c:v>
                </c:pt>
                <c:pt idx="17659" formatCode="0.00E+00">
                  <c:v>4.6882899999999998E-4</c:v>
                </c:pt>
                <c:pt idx="17660" formatCode="0.00E+00">
                  <c:v>4.55465E-4</c:v>
                </c:pt>
                <c:pt idx="17661" formatCode="0.00E+00">
                  <c:v>4.42099E-4</c:v>
                </c:pt>
                <c:pt idx="17662" formatCode="0.00E+00">
                  <c:v>4.2873899999999998E-4</c:v>
                </c:pt>
                <c:pt idx="17663" formatCode="0.00E+00">
                  <c:v>4.1539700000000002E-4</c:v>
                </c:pt>
                <c:pt idx="17664" formatCode="0.00E+00">
                  <c:v>4.02082E-4</c:v>
                </c:pt>
                <c:pt idx="17665" formatCode="0.00E+00">
                  <c:v>3.8880300000000001E-4</c:v>
                </c:pt>
                <c:pt idx="17666" formatCode="0.00E+00">
                  <c:v>3.7556900000000002E-4</c:v>
                </c:pt>
                <c:pt idx="17667" formatCode="0.00E+00">
                  <c:v>3.62388E-4</c:v>
                </c:pt>
                <c:pt idx="17668" formatCode="0.00E+00">
                  <c:v>3.49267E-4</c:v>
                </c:pt>
                <c:pt idx="17669" formatCode="0.00E+00">
                  <c:v>3.3621299999999997E-4</c:v>
                </c:pt>
                <c:pt idx="17670" formatCode="0.00E+00">
                  <c:v>3.2323399999999999E-4</c:v>
                </c:pt>
                <c:pt idx="17671" formatCode="0.00E+00">
                  <c:v>3.1033500000000002E-4</c:v>
                </c:pt>
                <c:pt idx="17672" formatCode="0.00E+00">
                  <c:v>2.9752199999999999E-4</c:v>
                </c:pt>
                <c:pt idx="17673" formatCode="0.00E+00">
                  <c:v>2.8479999999999998E-4</c:v>
                </c:pt>
                <c:pt idx="17674" formatCode="0.00E+00">
                  <c:v>2.7217400000000003E-4</c:v>
                </c:pt>
                <c:pt idx="17675" formatCode="0.00E+00">
                  <c:v>2.5964899999999998E-4</c:v>
                </c:pt>
                <c:pt idx="17676" formatCode="0.00E+00">
                  <c:v>2.4722600000000002E-4</c:v>
                </c:pt>
                <c:pt idx="17677" formatCode="0.00E+00">
                  <c:v>2.3491199999999999E-4</c:v>
                </c:pt>
                <c:pt idx="17678" formatCode="0.00E+00">
                  <c:v>2.2270699999999999E-4</c:v>
                </c:pt>
                <c:pt idx="17679" formatCode="0.00E+00">
                  <c:v>2.1061499999999999E-4</c:v>
                </c:pt>
                <c:pt idx="17680" formatCode="0.00E+00">
                  <c:v>1.9863699999999999E-4</c:v>
                </c:pt>
                <c:pt idx="17681" formatCode="0.00E+00">
                  <c:v>1.8677599999999999E-4</c:v>
                </c:pt>
                <c:pt idx="17682" formatCode="0.00E+00">
                  <c:v>1.7503199999999999E-4</c:v>
                </c:pt>
                <c:pt idx="17683" formatCode="0.00E+00">
                  <c:v>1.6340699999999999E-4</c:v>
                </c:pt>
                <c:pt idx="17684" formatCode="0.00E+00">
                  <c:v>1.5190099999999999E-4</c:v>
                </c:pt>
                <c:pt idx="17685" formatCode="0.00E+00">
                  <c:v>1.40514E-4</c:v>
                </c:pt>
                <c:pt idx="17686" formatCode="0.00E+00">
                  <c:v>1.2924599999999999E-4</c:v>
                </c:pt>
                <c:pt idx="17687" formatCode="0.00E+00">
                  <c:v>1.18097E-4</c:v>
                </c:pt>
                <c:pt idx="17688" formatCode="0.00E+00">
                  <c:v>1.0706599999999999E-4</c:v>
                </c:pt>
                <c:pt idx="17689" formatCode="0.00E+00">
                  <c:v>9.6151700000000003E-5</c:v>
                </c:pt>
                <c:pt idx="17690" formatCode="0.00E+00">
                  <c:v>8.5353100000000001E-5</c:v>
                </c:pt>
                <c:pt idx="17691" formatCode="0.00E+00">
                  <c:v>7.4668700000000006E-5</c:v>
                </c:pt>
                <c:pt idx="17692" formatCode="0.00E+00">
                  <c:v>6.4096600000000006E-5</c:v>
                </c:pt>
                <c:pt idx="17693" formatCode="0.00E+00">
                  <c:v>5.3635099999999997E-5</c:v>
                </c:pt>
                <c:pt idx="17694" formatCode="0.00E+00">
                  <c:v>4.3281900000000003E-5</c:v>
                </c:pt>
                <c:pt idx="17695" formatCode="0.00E+00">
                  <c:v>3.3034799999999998E-5</c:v>
                </c:pt>
                <c:pt idx="17696" formatCode="0.00E+00">
                  <c:v>2.2891299999999999E-5</c:v>
                </c:pt>
                <c:pt idx="17697" formatCode="0.00E+00">
                  <c:v>1.2849E-5</c:v>
                </c:pt>
                <c:pt idx="17698" formatCode="0.00E+00">
                  <c:v>2.9050000000000001E-6</c:v>
                </c:pt>
                <c:pt idx="17699" formatCode="0.00E+00">
                  <c:v>-6.9433000000000001E-6</c:v>
                </c:pt>
                <c:pt idx="17700" formatCode="0.00E+00">
                  <c:v>-1.66988E-5</c:v>
                </c:pt>
                <c:pt idx="17701" formatCode="0.00E+00">
                  <c:v>-2.6364300000000001E-5</c:v>
                </c:pt>
                <c:pt idx="17702" formatCode="0.00E+00">
                  <c:v>-3.5942799999999997E-5</c:v>
                </c:pt>
                <c:pt idx="17703" formatCode="0.00E+00">
                  <c:v>-4.5437199999999999E-5</c:v>
                </c:pt>
                <c:pt idx="17704" formatCode="0.00E+00">
                  <c:v>-5.4850399999999999E-5</c:v>
                </c:pt>
                <c:pt idx="17705" formatCode="0.00E+00">
                  <c:v>-6.4185199999999997E-5</c:v>
                </c:pt>
                <c:pt idx="17706" formatCode="0.00E+00">
                  <c:v>-7.3444700000000005E-5</c:v>
                </c:pt>
                <c:pt idx="17707" formatCode="0.00E+00">
                  <c:v>-8.2631400000000003E-5</c:v>
                </c:pt>
                <c:pt idx="17708" formatCode="0.00E+00">
                  <c:v>-9.1748299999999997E-5</c:v>
                </c:pt>
                <c:pt idx="17709" formatCode="0.00E+00">
                  <c:v>-1.0079800000000001E-4</c:v>
                </c:pt>
                <c:pt idx="17710" formatCode="0.00E+00">
                  <c:v>-1.09782E-4</c:v>
                </c:pt>
                <c:pt idx="17711" formatCode="0.00E+00">
                  <c:v>-1.18705E-4</c:v>
                </c:pt>
                <c:pt idx="17712" formatCode="0.00E+00">
                  <c:v>-1.2756700000000001E-4</c:v>
                </c:pt>
                <c:pt idx="17713" formatCode="0.00E+00">
                  <c:v>-1.3637100000000001E-4</c:v>
                </c:pt>
                <c:pt idx="17714" formatCode="0.00E+00">
                  <c:v>-1.45119E-4</c:v>
                </c:pt>
                <c:pt idx="17715" formatCode="0.00E+00">
                  <c:v>-1.53812E-4</c:v>
                </c:pt>
                <c:pt idx="17716" formatCode="0.00E+00">
                  <c:v>-1.62452E-4</c:v>
                </c:pt>
                <c:pt idx="17717" formatCode="0.00E+00">
                  <c:v>-1.71041E-4</c:v>
                </c:pt>
                <c:pt idx="17718" formatCode="0.00E+00">
                  <c:v>-1.79579E-4</c:v>
                </c:pt>
                <c:pt idx="17719" formatCode="0.00E+00">
                  <c:v>-1.88068E-4</c:v>
                </c:pt>
                <c:pt idx="17720" formatCode="0.00E+00">
                  <c:v>-1.9650700000000001E-4</c:v>
                </c:pt>
                <c:pt idx="17721" formatCode="0.00E+00">
                  <c:v>-2.0489799999999999E-4</c:v>
                </c:pt>
                <c:pt idx="17722" formatCode="0.00E+00">
                  <c:v>-2.1324000000000001E-4</c:v>
                </c:pt>
                <c:pt idx="17723" formatCode="0.00E+00">
                  <c:v>-2.2153299999999999E-4</c:v>
                </c:pt>
                <c:pt idx="17724" formatCode="0.00E+00">
                  <c:v>-2.2977699999999999E-4</c:v>
                </c:pt>
                <c:pt idx="17725" formatCode="0.00E+00">
                  <c:v>-2.37972E-4</c:v>
                </c:pt>
                <c:pt idx="17726" formatCode="0.00E+00">
                  <c:v>-2.4611499999999998E-4</c:v>
                </c:pt>
                <c:pt idx="17727" formatCode="0.00E+00">
                  <c:v>-2.5420599999999998E-4</c:v>
                </c:pt>
                <c:pt idx="17728" formatCode="0.00E+00">
                  <c:v>-2.62243E-4</c:v>
                </c:pt>
                <c:pt idx="17729" formatCode="0.00E+00">
                  <c:v>-2.7022500000000002E-4</c:v>
                </c:pt>
                <c:pt idx="17730" formatCode="0.00E+00">
                  <c:v>-2.7814799999999998E-4</c:v>
                </c:pt>
                <c:pt idx="17731" formatCode="0.00E+00">
                  <c:v>-2.8601199999999998E-4</c:v>
                </c:pt>
                <c:pt idx="17732" formatCode="0.00E+00">
                  <c:v>-2.93811E-4</c:v>
                </c:pt>
                <c:pt idx="17733" formatCode="0.00E+00">
                  <c:v>-3.0154500000000001E-4</c:v>
                </c:pt>
                <c:pt idx="17734" formatCode="0.00E+00">
                  <c:v>-3.0920900000000001E-4</c:v>
                </c:pt>
                <c:pt idx="17735" formatCode="0.00E+00">
                  <c:v>-3.1679899999999999E-4</c:v>
                </c:pt>
                <c:pt idx="17736" formatCode="0.00E+00">
                  <c:v>-3.2431199999999999E-4</c:v>
                </c:pt>
                <c:pt idx="17737" formatCode="0.00E+00">
                  <c:v>-3.3174300000000001E-4</c:v>
                </c:pt>
                <c:pt idx="17738" formatCode="0.00E+00">
                  <c:v>-3.3908700000000001E-4</c:v>
                </c:pt>
                <c:pt idx="17739" formatCode="0.00E+00">
                  <c:v>-3.4634100000000001E-4</c:v>
                </c:pt>
                <c:pt idx="17740" formatCode="0.00E+00">
                  <c:v>-3.53498E-4</c:v>
                </c:pt>
                <c:pt idx="17741" formatCode="0.00E+00">
                  <c:v>-3.6055400000000002E-4</c:v>
                </c:pt>
                <c:pt idx="17742" formatCode="0.00E+00">
                  <c:v>-3.6750299999999998E-4</c:v>
                </c:pt>
                <c:pt idx="17743" formatCode="0.00E+00">
                  <c:v>-3.7433799999999999E-4</c:v>
                </c:pt>
                <c:pt idx="17744" formatCode="0.00E+00">
                  <c:v>-3.8105399999999997E-4</c:v>
                </c:pt>
                <c:pt idx="17745" formatCode="0.00E+00">
                  <c:v>-3.8764499999999999E-4</c:v>
                </c:pt>
                <c:pt idx="17746" formatCode="0.00E+00">
                  <c:v>-3.9410299999999998E-4</c:v>
                </c:pt>
                <c:pt idx="17747" formatCode="0.00E+00">
                  <c:v>-4.0042300000000001E-4</c:v>
                </c:pt>
                <c:pt idx="17748" formatCode="0.00E+00">
                  <c:v>-4.0659700000000002E-4</c:v>
                </c:pt>
                <c:pt idx="17749" formatCode="0.00E+00">
                  <c:v>-4.1261800000000001E-4</c:v>
                </c:pt>
                <c:pt idx="17750" formatCode="0.00E+00">
                  <c:v>-4.1847899999999998E-4</c:v>
                </c:pt>
                <c:pt idx="17751" formatCode="0.00E+00">
                  <c:v>-4.24172E-4</c:v>
                </c:pt>
                <c:pt idx="17752" formatCode="0.00E+00">
                  <c:v>-4.29691E-4</c:v>
                </c:pt>
                <c:pt idx="17753" formatCode="0.00E+00">
                  <c:v>-4.3502699999999999E-4</c:v>
                </c:pt>
                <c:pt idx="17754" formatCode="0.00E+00">
                  <c:v>-4.4017200000000001E-4</c:v>
                </c:pt>
                <c:pt idx="17755" formatCode="0.00E+00">
                  <c:v>-4.4511900000000001E-4</c:v>
                </c:pt>
                <c:pt idx="17756" formatCode="0.00E+00">
                  <c:v>-4.4986000000000001E-4</c:v>
                </c:pt>
                <c:pt idx="17757" formatCode="0.00E+00">
                  <c:v>-4.54387E-4</c:v>
                </c:pt>
                <c:pt idx="17758" formatCode="0.00E+00">
                  <c:v>-4.5869200000000002E-4</c:v>
                </c:pt>
                <c:pt idx="17759" formatCode="0.00E+00">
                  <c:v>-4.62767E-4</c:v>
                </c:pt>
                <c:pt idx="17760" formatCode="0.00E+00">
                  <c:v>-4.6660400000000002E-4</c:v>
                </c:pt>
                <c:pt idx="17761" formatCode="0.00E+00">
                  <c:v>-4.7019500000000002E-4</c:v>
                </c:pt>
                <c:pt idx="17762" formatCode="0.00E+00">
                  <c:v>-4.7353299999999999E-4</c:v>
                </c:pt>
                <c:pt idx="17763" formatCode="0.00E+00">
                  <c:v>-4.7660900000000002E-4</c:v>
                </c:pt>
                <c:pt idx="17764" formatCode="0.00E+00">
                  <c:v>-4.7941599999999998E-4</c:v>
                </c:pt>
                <c:pt idx="17765" formatCode="0.00E+00">
                  <c:v>-4.8194600000000002E-4</c:v>
                </c:pt>
                <c:pt idx="17766" formatCode="0.00E+00">
                  <c:v>-4.8419199999999999E-4</c:v>
                </c:pt>
                <c:pt idx="17767" formatCode="0.00E+00">
                  <c:v>-4.8614600000000002E-4</c:v>
                </c:pt>
                <c:pt idx="17768" formatCode="0.00E+00">
                  <c:v>-4.87801E-4</c:v>
                </c:pt>
                <c:pt idx="17769" formatCode="0.00E+00">
                  <c:v>-4.8915099999999995E-4</c:v>
                </c:pt>
                <c:pt idx="17770" formatCode="0.00E+00">
                  <c:v>-4.90187E-4</c:v>
                </c:pt>
                <c:pt idx="17771" formatCode="0.00E+00">
                  <c:v>-4.9090500000000003E-4</c:v>
                </c:pt>
                <c:pt idx="17772" formatCode="0.00E+00">
                  <c:v>-4.9129700000000002E-4</c:v>
                </c:pt>
                <c:pt idx="17773" formatCode="0.00E+00">
                  <c:v>-4.9135800000000001E-4</c:v>
                </c:pt>
                <c:pt idx="17774" formatCode="0.00E+00">
                  <c:v>-4.9107999999999997E-4</c:v>
                </c:pt>
                <c:pt idx="17775" formatCode="0.00E+00">
                  <c:v>-4.9046099999999998E-4</c:v>
                </c:pt>
                <c:pt idx="17776" formatCode="0.00E+00">
                  <c:v>-4.8949200000000001E-4</c:v>
                </c:pt>
                <c:pt idx="17777" formatCode="0.00E+00">
                  <c:v>-4.8817100000000003E-4</c:v>
                </c:pt>
                <c:pt idx="17778" formatCode="0.00E+00">
                  <c:v>-4.8649300000000001E-4</c:v>
                </c:pt>
                <c:pt idx="17779" formatCode="0.00E+00">
                  <c:v>-4.8445200000000002E-4</c:v>
                </c:pt>
                <c:pt idx="17780" formatCode="0.00E+00">
                  <c:v>-4.8204600000000003E-4</c:v>
                </c:pt>
                <c:pt idx="17781" formatCode="0.00E+00">
                  <c:v>-4.7927199999999999E-4</c:v>
                </c:pt>
                <c:pt idx="17782" formatCode="0.00E+00">
                  <c:v>-4.7612499999999999E-4</c:v>
                </c:pt>
                <c:pt idx="17783" formatCode="0.00E+00">
                  <c:v>-4.72604E-4</c:v>
                </c:pt>
                <c:pt idx="17784" formatCode="0.00E+00">
                  <c:v>-4.6870599999999999E-4</c:v>
                </c:pt>
                <c:pt idx="17785" formatCode="0.00E+00">
                  <c:v>-4.6443E-4</c:v>
                </c:pt>
                <c:pt idx="17786" formatCode="0.00E+00">
                  <c:v>-4.5977399999999998E-4</c:v>
                </c:pt>
                <c:pt idx="17787" formatCode="0.00E+00">
                  <c:v>-4.54738E-4</c:v>
                </c:pt>
                <c:pt idx="17788" formatCode="0.00E+00">
                  <c:v>-4.4932099999999998E-4</c:v>
                </c:pt>
                <c:pt idx="17789" formatCode="0.00E+00">
                  <c:v>-4.4352399999999999E-4</c:v>
                </c:pt>
                <c:pt idx="17790" formatCode="0.00E+00">
                  <c:v>-4.3734699999999999E-4</c:v>
                </c:pt>
                <c:pt idx="17791" formatCode="0.00E+00">
                  <c:v>-4.3079099999999998E-4</c:v>
                </c:pt>
                <c:pt idx="17792" formatCode="0.00E+00">
                  <c:v>-4.2385799999999999E-4</c:v>
                </c:pt>
                <c:pt idx="17793" formatCode="0.00E+00">
                  <c:v>-4.1655099999999998E-4</c:v>
                </c:pt>
                <c:pt idx="17794" formatCode="0.00E+00">
                  <c:v>-4.08871E-4</c:v>
                </c:pt>
                <c:pt idx="17795" formatCode="0.00E+00">
                  <c:v>-4.0082300000000002E-4</c:v>
                </c:pt>
                <c:pt idx="17796" formatCode="0.00E+00">
                  <c:v>-3.9240999999999999E-4</c:v>
                </c:pt>
                <c:pt idx="17797" formatCode="0.00E+00">
                  <c:v>-3.8363600000000002E-4</c:v>
                </c:pt>
                <c:pt idx="17798" formatCode="0.00E+00">
                  <c:v>-3.7450599999999998E-4</c:v>
                </c:pt>
                <c:pt idx="17799" formatCode="0.00E+00">
                  <c:v>-3.6502600000000001E-4</c:v>
                </c:pt>
                <c:pt idx="17800" formatCode="0.00E+00">
                  <c:v>-3.5520000000000001E-4</c:v>
                </c:pt>
                <c:pt idx="17801" formatCode="0.00E+00">
                  <c:v>-3.4503700000000002E-4</c:v>
                </c:pt>
                <c:pt idx="17802" formatCode="0.00E+00">
                  <c:v>-3.3454300000000003E-4</c:v>
                </c:pt>
                <c:pt idx="17803" formatCode="0.00E+00">
                  <c:v>-3.2372400000000001E-4</c:v>
                </c:pt>
                <c:pt idx="17804" formatCode="0.00E+00">
                  <c:v>-3.1259000000000001E-4</c:v>
                </c:pt>
                <c:pt idx="17805" formatCode="0.00E+00">
                  <c:v>-3.0114900000000001E-4</c:v>
                </c:pt>
                <c:pt idx="17806" formatCode="0.00E+00">
                  <c:v>-2.8940900000000002E-4</c:v>
                </c:pt>
                <c:pt idx="17807" formatCode="0.00E+00">
                  <c:v>-2.7738099999999999E-4</c:v>
                </c:pt>
                <c:pt idx="17808" formatCode="0.00E+00">
                  <c:v>-2.6507400000000002E-4</c:v>
                </c:pt>
                <c:pt idx="17809" formatCode="0.00E+00">
                  <c:v>-2.5249799999999998E-4</c:v>
                </c:pt>
                <c:pt idx="17810" formatCode="0.00E+00">
                  <c:v>-2.3966499999999999E-4</c:v>
                </c:pt>
                <c:pt idx="17811" formatCode="0.00E+00">
                  <c:v>-2.26586E-4</c:v>
                </c:pt>
                <c:pt idx="17812" formatCode="0.00E+00">
                  <c:v>-2.1327299999999999E-4</c:v>
                </c:pt>
                <c:pt idx="17813" formatCode="0.00E+00">
                  <c:v>-1.99738E-4</c:v>
                </c:pt>
                <c:pt idx="17814" formatCode="0.00E+00">
                  <c:v>-1.8599400000000001E-4</c:v>
                </c:pt>
                <c:pt idx="17815" formatCode="0.00E+00">
                  <c:v>-1.7205399999999999E-4</c:v>
                </c:pt>
                <c:pt idx="17816" formatCode="0.00E+00">
                  <c:v>-1.5793200000000001E-4</c:v>
                </c:pt>
                <c:pt idx="17817" formatCode="0.00E+00">
                  <c:v>-1.4364E-4</c:v>
                </c:pt>
                <c:pt idx="17818" formatCode="0.00E+00">
                  <c:v>-1.29195E-4</c:v>
                </c:pt>
                <c:pt idx="17819" formatCode="0.00E+00">
                  <c:v>-1.14609E-4</c:v>
                </c:pt>
                <c:pt idx="17820" formatCode="0.00E+00">
                  <c:v>-9.98988E-5</c:v>
                </c:pt>
                <c:pt idx="17821" formatCode="0.00E+00">
                  <c:v>-8.5078400000000002E-5</c:v>
                </c:pt>
                <c:pt idx="17822" formatCode="0.00E+00">
                  <c:v>-7.0163800000000001E-5</c:v>
                </c:pt>
                <c:pt idx="17823" formatCode="0.00E+00">
                  <c:v>-5.5170500000000003E-5</c:v>
                </c:pt>
                <c:pt idx="17824" formatCode="0.00E+00">
                  <c:v>-4.0114499999999997E-5</c:v>
                </c:pt>
                <c:pt idx="17825" formatCode="0.00E+00">
                  <c:v>-2.5012E-5</c:v>
                </c:pt>
                <c:pt idx="17826" formatCode="0.00E+00">
                  <c:v>-9.87939E-6</c:v>
                </c:pt>
                <c:pt idx="17827" formatCode="0.00E+00">
                  <c:v>5.2668400000000004E-6</c:v>
                </c:pt>
                <c:pt idx="17828" formatCode="0.00E+00">
                  <c:v>2.0409999999999999E-5</c:v>
                </c:pt>
                <c:pt idx="17829" formatCode="0.00E+00">
                  <c:v>3.5533300000000001E-5</c:v>
                </c:pt>
                <c:pt idx="17830" formatCode="0.00E+00">
                  <c:v>5.0619799999999999E-5</c:v>
                </c:pt>
                <c:pt idx="17831" formatCode="0.00E+00">
                  <c:v>6.5652600000000002E-5</c:v>
                </c:pt>
                <c:pt idx="17832" formatCode="0.00E+00">
                  <c:v>8.0614599999999999E-5</c:v>
                </c:pt>
                <c:pt idx="17833" formatCode="0.00E+00">
                  <c:v>9.5488800000000006E-5</c:v>
                </c:pt>
                <c:pt idx="17834" formatCode="0.00E+00">
                  <c:v>1.10258E-4</c:v>
                </c:pt>
                <c:pt idx="17835" formatCode="0.00E+00">
                  <c:v>1.2490600000000001E-4</c:v>
                </c:pt>
                <c:pt idx="17836" formatCode="0.00E+00">
                  <c:v>1.39414E-4</c:v>
                </c:pt>
                <c:pt idx="17837" formatCode="0.00E+00">
                  <c:v>1.5376699999999999E-4</c:v>
                </c:pt>
                <c:pt idx="17838" formatCode="0.00E+00">
                  <c:v>1.6794800000000001E-4</c:v>
                </c:pt>
                <c:pt idx="17839" formatCode="0.00E+00">
                  <c:v>1.8193899999999999E-4</c:v>
                </c:pt>
                <c:pt idx="17840" formatCode="0.00E+00">
                  <c:v>1.95725E-4</c:v>
                </c:pt>
                <c:pt idx="17841" formatCode="0.00E+00">
                  <c:v>2.0928799999999999E-4</c:v>
                </c:pt>
                <c:pt idx="17842" formatCode="0.00E+00">
                  <c:v>2.2261399999999999E-4</c:v>
                </c:pt>
                <c:pt idx="17843" formatCode="0.00E+00">
                  <c:v>2.3568600000000001E-4</c:v>
                </c:pt>
                <c:pt idx="17844" formatCode="0.00E+00">
                  <c:v>2.48488E-4</c:v>
                </c:pt>
                <c:pt idx="17845" formatCode="0.00E+00">
                  <c:v>2.6100599999999999E-4</c:v>
                </c:pt>
                <c:pt idx="17846" formatCode="0.00E+00">
                  <c:v>2.7322300000000001E-4</c:v>
                </c:pt>
                <c:pt idx="17847" formatCode="0.00E+00">
                  <c:v>2.8512600000000002E-4</c:v>
                </c:pt>
                <c:pt idx="17848" formatCode="0.00E+00">
                  <c:v>2.9670100000000002E-4</c:v>
                </c:pt>
                <c:pt idx="17849" formatCode="0.00E+00">
                  <c:v>3.0793200000000002E-4</c:v>
                </c:pt>
                <c:pt idx="17850" formatCode="0.00E+00">
                  <c:v>3.18807E-4</c:v>
                </c:pt>
                <c:pt idx="17851" formatCode="0.00E+00">
                  <c:v>3.2931200000000001E-4</c:v>
                </c:pt>
                <c:pt idx="17852" formatCode="0.00E+00">
                  <c:v>3.3943500000000002E-4</c:v>
                </c:pt>
                <c:pt idx="17853" formatCode="0.00E+00">
                  <c:v>3.4916400000000001E-4</c:v>
                </c:pt>
                <c:pt idx="17854" formatCode="0.00E+00">
                  <c:v>3.58487E-4</c:v>
                </c:pt>
                <c:pt idx="17855" formatCode="0.00E+00">
                  <c:v>3.6739200000000002E-4</c:v>
                </c:pt>
                <c:pt idx="17856" formatCode="0.00E+00">
                  <c:v>3.7586899999999998E-4</c:v>
                </c:pt>
                <c:pt idx="17857" formatCode="0.00E+00">
                  <c:v>3.8390800000000002E-4</c:v>
                </c:pt>
                <c:pt idx="17858" formatCode="0.00E+00">
                  <c:v>3.91498E-4</c:v>
                </c:pt>
                <c:pt idx="17859" formatCode="0.00E+00">
                  <c:v>3.9863300000000002E-4</c:v>
                </c:pt>
                <c:pt idx="17860" formatCode="0.00E+00">
                  <c:v>4.05301E-4</c:v>
                </c:pt>
                <c:pt idx="17861" formatCode="0.00E+00">
                  <c:v>4.1149699999999998E-4</c:v>
                </c:pt>
                <c:pt idx="17862" formatCode="0.00E+00">
                  <c:v>4.1721199999999998E-4</c:v>
                </c:pt>
                <c:pt idx="17863" formatCode="0.00E+00">
                  <c:v>4.2244100000000002E-4</c:v>
                </c:pt>
                <c:pt idx="17864" formatCode="0.00E+00">
                  <c:v>4.2717699999999999E-4</c:v>
                </c:pt>
                <c:pt idx="17865" formatCode="0.00E+00">
                  <c:v>4.3141400000000003E-4</c:v>
                </c:pt>
                <c:pt idx="17866" formatCode="0.00E+00">
                  <c:v>4.3514999999999998E-4</c:v>
                </c:pt>
                <c:pt idx="17867" formatCode="0.00E+00">
                  <c:v>4.3837800000000001E-4</c:v>
                </c:pt>
                <c:pt idx="17868" formatCode="0.00E+00">
                  <c:v>4.41097E-4</c:v>
                </c:pt>
                <c:pt idx="17869" formatCode="0.00E+00">
                  <c:v>4.43304E-4</c:v>
                </c:pt>
                <c:pt idx="17870" formatCode="0.00E+00">
                  <c:v>4.4499699999999998E-4</c:v>
                </c:pt>
                <c:pt idx="17871" formatCode="0.00E+00">
                  <c:v>4.4617499999999999E-4</c:v>
                </c:pt>
                <c:pt idx="17872" formatCode="0.00E+00">
                  <c:v>4.46837E-4</c:v>
                </c:pt>
                <c:pt idx="17873" formatCode="0.00E+00">
                  <c:v>4.4698399999999999E-4</c:v>
                </c:pt>
                <c:pt idx="17874" formatCode="0.00E+00">
                  <c:v>4.4661700000000001E-4</c:v>
                </c:pt>
                <c:pt idx="17875" formatCode="0.00E+00">
                  <c:v>4.4573699999999998E-4</c:v>
                </c:pt>
                <c:pt idx="17876" formatCode="0.00E+00">
                  <c:v>4.4434699999999999E-4</c:v>
                </c:pt>
                <c:pt idx="17877" formatCode="0.00E+00">
                  <c:v>4.4245100000000001E-4</c:v>
                </c:pt>
                <c:pt idx="17878" formatCode="0.00E+00">
                  <c:v>4.4005100000000001E-4</c:v>
                </c:pt>
                <c:pt idx="17879" formatCode="0.00E+00">
                  <c:v>4.3715300000000002E-4</c:v>
                </c:pt>
                <c:pt idx="17880" formatCode="0.00E+00">
                  <c:v>4.3376200000000003E-4</c:v>
                </c:pt>
                <c:pt idx="17881" formatCode="0.00E+00">
                  <c:v>4.2988400000000001E-4</c:v>
                </c:pt>
                <c:pt idx="17882" formatCode="0.00E+00">
                  <c:v>4.25525E-4</c:v>
                </c:pt>
                <c:pt idx="17883" formatCode="0.00E+00">
                  <c:v>4.2069299999999998E-4</c:v>
                </c:pt>
                <c:pt idx="17884" formatCode="0.00E+00">
                  <c:v>4.1539499999999999E-4</c:v>
                </c:pt>
                <c:pt idx="17885" formatCode="0.00E+00">
                  <c:v>4.0964099999999998E-4</c:v>
                </c:pt>
                <c:pt idx="17886" formatCode="0.00E+00">
                  <c:v>4.0344000000000003E-4</c:v>
                </c:pt>
                <c:pt idx="17887" formatCode="0.00E+00">
                  <c:v>3.9680100000000001E-4</c:v>
                </c:pt>
                <c:pt idx="17888" formatCode="0.00E+00">
                  <c:v>3.8973499999999999E-4</c:v>
                </c:pt>
                <c:pt idx="17889" formatCode="0.00E+00">
                  <c:v>3.82254E-4</c:v>
                </c:pt>
                <c:pt idx="17890" formatCode="0.00E+00">
                  <c:v>3.7436799999999998E-4</c:v>
                </c:pt>
                <c:pt idx="17891" formatCode="0.00E+00">
                  <c:v>3.6609099999999998E-4</c:v>
                </c:pt>
                <c:pt idx="17892" formatCode="0.00E+00">
                  <c:v>3.5743500000000002E-4</c:v>
                </c:pt>
                <c:pt idx="17893" formatCode="0.00E+00">
                  <c:v>3.48413E-4</c:v>
                </c:pt>
                <c:pt idx="17894" formatCode="0.00E+00">
                  <c:v>3.3903999999999998E-4</c:v>
                </c:pt>
                <c:pt idx="17895" formatCode="0.00E+00">
                  <c:v>3.29329E-4</c:v>
                </c:pt>
                <c:pt idx="17896" formatCode="0.00E+00">
                  <c:v>3.19296E-4</c:v>
                </c:pt>
                <c:pt idx="17897" formatCode="0.00E+00">
                  <c:v>3.0895599999999999E-4</c:v>
                </c:pt>
                <c:pt idx="17898" formatCode="0.00E+00">
                  <c:v>2.9832399999999999E-4</c:v>
                </c:pt>
                <c:pt idx="17899" formatCode="0.00E+00">
                  <c:v>2.8741699999999999E-4</c:v>
                </c:pt>
                <c:pt idx="17900" formatCode="0.00E+00">
                  <c:v>2.7625099999999998E-4</c:v>
                </c:pt>
                <c:pt idx="17901" formatCode="0.00E+00">
                  <c:v>2.6484399999999997E-4</c:v>
                </c:pt>
                <c:pt idx="17902" formatCode="0.00E+00">
                  <c:v>2.5321099999999999E-4</c:v>
                </c:pt>
                <c:pt idx="17903" formatCode="0.00E+00">
                  <c:v>2.4137099999999999E-4</c:v>
                </c:pt>
                <c:pt idx="17904" formatCode="0.00E+00">
                  <c:v>2.29342E-4</c:v>
                </c:pt>
                <c:pt idx="17905" formatCode="0.00E+00">
                  <c:v>2.1714099999999999E-4</c:v>
                </c:pt>
                <c:pt idx="17906" formatCode="0.00E+00">
                  <c:v>2.04787E-4</c:v>
                </c:pt>
                <c:pt idx="17907" formatCode="0.00E+00">
                  <c:v>1.9229800000000001E-4</c:v>
                </c:pt>
                <c:pt idx="17908" formatCode="0.00E+00">
                  <c:v>1.79693E-4</c:v>
                </c:pt>
                <c:pt idx="17909" formatCode="0.00E+00">
                  <c:v>1.6699099999999999E-4</c:v>
                </c:pt>
                <c:pt idx="17910" formatCode="0.00E+00">
                  <c:v>1.5421E-4</c:v>
                </c:pt>
                <c:pt idx="17911" formatCode="0.00E+00">
                  <c:v>1.4136899999999999E-4</c:v>
                </c:pt>
                <c:pt idx="17912" formatCode="0.00E+00">
                  <c:v>1.2848699999999999E-4</c:v>
                </c:pt>
                <c:pt idx="17913" formatCode="0.00E+00">
                  <c:v>1.15584E-4</c:v>
                </c:pt>
                <c:pt idx="17914" formatCode="0.00E+00">
                  <c:v>1.02678E-4</c:v>
                </c:pt>
                <c:pt idx="17915" formatCode="0.00E+00">
                  <c:v>8.9788099999999995E-5</c:v>
                </c:pt>
                <c:pt idx="17916" formatCode="0.00E+00">
                  <c:v>7.6933400000000004E-5</c:v>
                </c:pt>
                <c:pt idx="17917" formatCode="0.00E+00">
                  <c:v>6.4132699999999997E-5</c:v>
                </c:pt>
                <c:pt idx="17918" formatCode="0.00E+00">
                  <c:v>5.1404499999999999E-5</c:v>
                </c:pt>
                <c:pt idx="17919" formatCode="0.00E+00">
                  <c:v>3.8767499999999998E-5</c:v>
                </c:pt>
                <c:pt idx="17920" formatCode="0.00E+00">
                  <c:v>2.6239999999999999E-5</c:v>
                </c:pt>
                <c:pt idx="17921" formatCode="0.00E+00">
                  <c:v>1.384E-5</c:v>
                </c:pt>
                <c:pt idx="17922" formatCode="0.00E+00">
                  <c:v>1.58565E-6</c:v>
                </c:pt>
                <c:pt idx="17923" formatCode="0.00E+00">
                  <c:v>-1.05056E-5</c:v>
                </c:pt>
                <c:pt idx="17924" formatCode="0.00E+00">
                  <c:v>-2.2416300000000001E-5</c:v>
                </c:pt>
                <c:pt idx="17925" formatCode="0.00E+00">
                  <c:v>-3.4129499999999999E-5</c:v>
                </c:pt>
                <c:pt idx="17926" formatCode="0.00E+00">
                  <c:v>-4.5628399999999998E-5</c:v>
                </c:pt>
                <c:pt idx="17927" formatCode="0.00E+00">
                  <c:v>-5.68968E-5</c:v>
                </c:pt>
                <c:pt idx="17928" formatCode="0.00E+00">
                  <c:v>-6.7918700000000004E-5</c:v>
                </c:pt>
                <c:pt idx="17929" formatCode="0.00E+00">
                  <c:v>-7.8678599999999996E-5</c:v>
                </c:pt>
                <c:pt idx="17930" formatCode="0.00E+00">
                  <c:v>-8.9161500000000003E-5</c:v>
                </c:pt>
                <c:pt idx="17931" formatCode="0.00E+00">
                  <c:v>-9.9352700000000002E-5</c:v>
                </c:pt>
                <c:pt idx="17932" formatCode="0.00E+00">
                  <c:v>-1.09238E-4</c:v>
                </c:pt>
                <c:pt idx="17933" formatCode="0.00E+00">
                  <c:v>-1.18804E-4</c:v>
                </c:pt>
                <c:pt idx="17934" formatCode="0.00E+00">
                  <c:v>-1.28038E-4</c:v>
                </c:pt>
                <c:pt idx="17935" formatCode="0.00E+00">
                  <c:v>-1.3692700000000001E-4</c:v>
                </c:pt>
                <c:pt idx="17936" formatCode="0.00E+00">
                  <c:v>-1.4545899999999999E-4</c:v>
                </c:pt>
                <c:pt idx="17937" formatCode="0.00E+00">
                  <c:v>-1.5362199999999999E-4</c:v>
                </c:pt>
                <c:pt idx="17938" formatCode="0.00E+00">
                  <c:v>-1.6140699999999999E-4</c:v>
                </c:pt>
                <c:pt idx="17939" formatCode="0.00E+00">
                  <c:v>-1.6880199999999999E-4</c:v>
                </c:pt>
                <c:pt idx="17940" formatCode="0.00E+00">
                  <c:v>-1.75799E-4</c:v>
                </c:pt>
                <c:pt idx="17941" formatCode="0.00E+00">
                  <c:v>-1.82389E-4</c:v>
                </c:pt>
                <c:pt idx="17942" formatCode="0.00E+00">
                  <c:v>-1.88562E-4</c:v>
                </c:pt>
                <c:pt idx="17943" formatCode="0.00E+00">
                  <c:v>-1.9431299999999999E-4</c:v>
                </c:pt>
                <c:pt idx="17944" formatCode="0.00E+00">
                  <c:v>-1.99633E-4</c:v>
                </c:pt>
                <c:pt idx="17945" formatCode="0.00E+00">
                  <c:v>-2.04518E-4</c:v>
                </c:pt>
                <c:pt idx="17946" formatCode="0.00E+00">
                  <c:v>-2.0896099999999999E-4</c:v>
                </c:pt>
                <c:pt idx="17947" formatCode="0.00E+00">
                  <c:v>-2.1295799999999999E-4</c:v>
                </c:pt>
                <c:pt idx="17948" formatCode="0.00E+00">
                  <c:v>-2.16505E-4</c:v>
                </c:pt>
                <c:pt idx="17949" formatCode="0.00E+00">
                  <c:v>-2.1959799999999999E-4</c:v>
                </c:pt>
                <c:pt idx="17950" formatCode="0.00E+00">
                  <c:v>-2.2223499999999999E-4</c:v>
                </c:pt>
                <c:pt idx="17951" formatCode="0.00E+00">
                  <c:v>-2.24415E-4</c:v>
                </c:pt>
                <c:pt idx="17952" formatCode="0.00E+00">
                  <c:v>-2.2613599999999999E-4</c:v>
                </c:pt>
                <c:pt idx="17953" formatCode="0.00E+00">
                  <c:v>-2.2739799999999999E-4</c:v>
                </c:pt>
                <c:pt idx="17954" formatCode="0.00E+00">
                  <c:v>-2.2820100000000001E-4</c:v>
                </c:pt>
                <c:pt idx="17955" formatCode="0.00E+00">
                  <c:v>-2.2854700000000001E-4</c:v>
                </c:pt>
                <c:pt idx="17956" formatCode="0.00E+00">
                  <c:v>-2.2843700000000001E-4</c:v>
                </c:pt>
                <c:pt idx="17957" formatCode="0.00E+00">
                  <c:v>-2.2787400000000001E-4</c:v>
                </c:pt>
                <c:pt idx="17958" formatCode="0.00E+00">
                  <c:v>-2.2686200000000001E-4</c:v>
                </c:pt>
                <c:pt idx="17959" formatCode="0.00E+00">
                  <c:v>-2.25405E-4</c:v>
                </c:pt>
                <c:pt idx="17960" formatCode="0.00E+00">
                  <c:v>-2.2350700000000001E-4</c:v>
                </c:pt>
                <c:pt idx="17961" formatCode="0.00E+00">
                  <c:v>-2.2117299999999999E-4</c:v>
                </c:pt>
                <c:pt idx="17962" formatCode="0.00E+00">
                  <c:v>-2.1841100000000001E-4</c:v>
                </c:pt>
                <c:pt idx="17963" formatCode="0.00E+00">
                  <c:v>-2.15226E-4</c:v>
                </c:pt>
                <c:pt idx="17964" formatCode="0.00E+00">
                  <c:v>-2.1162700000000001E-4</c:v>
                </c:pt>
                <c:pt idx="17965" formatCode="0.00E+00">
                  <c:v>-2.07622E-4</c:v>
                </c:pt>
                <c:pt idx="17966" formatCode="0.00E+00">
                  <c:v>-2.0321900000000001E-4</c:v>
                </c:pt>
                <c:pt idx="17967" formatCode="0.00E+00">
                  <c:v>-1.9842899999999999E-4</c:v>
                </c:pt>
                <c:pt idx="17968" formatCode="0.00E+00">
                  <c:v>-1.9326E-4</c:v>
                </c:pt>
                <c:pt idx="17969" formatCode="0.00E+00">
                  <c:v>-1.8772400000000001E-4</c:v>
                </c:pt>
                <c:pt idx="17970" formatCode="0.00E+00">
                  <c:v>-1.8183199999999999E-4</c:v>
                </c:pt>
                <c:pt idx="17971" formatCode="0.00E+00">
                  <c:v>-1.75596E-4</c:v>
                </c:pt>
                <c:pt idx="17972" formatCode="0.00E+00">
                  <c:v>-1.6902900000000001E-4</c:v>
                </c:pt>
                <c:pt idx="17973" formatCode="0.00E+00">
                  <c:v>-1.6214199999999999E-4</c:v>
                </c:pt>
                <c:pt idx="17974" formatCode="0.00E+00">
                  <c:v>-1.5495E-4</c:v>
                </c:pt>
                <c:pt idx="17975" formatCode="0.00E+00">
                  <c:v>-1.47467E-4</c:v>
                </c:pt>
                <c:pt idx="17976" formatCode="0.00E+00">
                  <c:v>-1.3970700000000001E-4</c:v>
                </c:pt>
                <c:pt idx="17977" formatCode="0.00E+00">
                  <c:v>-1.3168399999999999E-4</c:v>
                </c:pt>
                <c:pt idx="17978" formatCode="0.00E+00">
                  <c:v>-1.2341399999999999E-4</c:v>
                </c:pt>
                <c:pt idx="17979" formatCode="0.00E+00">
                  <c:v>-1.14912E-4</c:v>
                </c:pt>
                <c:pt idx="17980" formatCode="0.00E+00">
                  <c:v>-1.06195E-4</c:v>
                </c:pt>
                <c:pt idx="17981" formatCode="0.00E+00">
                  <c:v>-9.72782E-5</c:v>
                </c:pt>
                <c:pt idx="17982" formatCode="0.00E+00">
                  <c:v>-8.8178700000000003E-5</c:v>
                </c:pt>
                <c:pt idx="17983" formatCode="0.00E+00">
                  <c:v>-7.8913199999999995E-5</c:v>
                </c:pt>
                <c:pt idx="17984" formatCode="0.00E+00">
                  <c:v>-6.94989E-5</c:v>
                </c:pt>
                <c:pt idx="17985" formatCode="0.00E+00">
                  <c:v>-5.99531E-5</c:v>
                </c:pt>
                <c:pt idx="17986" formatCode="0.00E+00">
                  <c:v>-5.0293400000000002E-5</c:v>
                </c:pt>
                <c:pt idx="17987" formatCode="0.00E+00">
                  <c:v>-4.0537400000000003E-5</c:v>
                </c:pt>
                <c:pt idx="17988" formatCode="0.00E+00">
                  <c:v>-3.0703100000000001E-5</c:v>
                </c:pt>
                <c:pt idx="17989" formatCode="0.00E+00">
                  <c:v>-2.0808299999999999E-5</c:v>
                </c:pt>
                <c:pt idx="17990" formatCode="0.00E+00">
                  <c:v>-1.08712E-5</c:v>
                </c:pt>
                <c:pt idx="17991" formatCode="0.00E+00">
                  <c:v>-9.0990099999999999E-7</c:v>
                </c:pt>
                <c:pt idx="17992" formatCode="0.00E+00">
                  <c:v>9.05751E-6</c:v>
                </c:pt>
                <c:pt idx="17993" formatCode="0.00E+00">
                  <c:v>1.9012899999999999E-5</c:v>
                </c:pt>
                <c:pt idx="17994" formatCode="0.00E+00">
                  <c:v>2.8938E-5</c:v>
                </c:pt>
                <c:pt idx="17995" formatCode="0.00E+00">
                  <c:v>3.8815E-5</c:v>
                </c:pt>
                <c:pt idx="17996" formatCode="0.00E+00">
                  <c:v>4.8625699999999998E-5</c:v>
                </c:pt>
                <c:pt idx="17997" formatCode="0.00E+00">
                  <c:v>5.8352400000000001E-5</c:v>
                </c:pt>
                <c:pt idx="17998" formatCode="0.00E+00">
                  <c:v>6.7977400000000004E-5</c:v>
                </c:pt>
                <c:pt idx="17999" formatCode="0.00E+00">
                  <c:v>7.7483000000000003E-5</c:v>
                </c:pt>
                <c:pt idx="18000" formatCode="0.00E+00">
                  <c:v>8.6852000000000001E-5</c:v>
                </c:pt>
                <c:pt idx="18001" formatCode="0.00E+00">
                  <c:v>9.6067299999999994E-5</c:v>
                </c:pt>
                <c:pt idx="18002" formatCode="0.00E+00">
                  <c:v>1.0511200000000001E-4</c:v>
                </c:pt>
                <c:pt idx="18003" formatCode="0.00E+00">
                  <c:v>1.1396900000000001E-4</c:v>
                </c:pt>
                <c:pt idx="18004" formatCode="0.00E+00">
                  <c:v>1.2262300000000001E-4</c:v>
                </c:pt>
                <c:pt idx="18005" formatCode="0.00E+00">
                  <c:v>1.31058E-4</c:v>
                </c:pt>
                <c:pt idx="18006" formatCode="0.00E+00">
                  <c:v>1.3925799999999999E-4</c:v>
                </c:pt>
                <c:pt idx="18007" formatCode="0.00E+00">
                  <c:v>1.47207E-4</c:v>
                </c:pt>
                <c:pt idx="18008" formatCode="0.00E+00">
                  <c:v>1.5489099999999999E-4</c:v>
                </c:pt>
                <c:pt idx="18009" formatCode="0.00E+00">
                  <c:v>1.6229600000000001E-4</c:v>
                </c:pt>
                <c:pt idx="18010" formatCode="0.00E+00">
                  <c:v>1.6940799999999999E-4</c:v>
                </c:pt>
                <c:pt idx="18011" formatCode="0.00E+00">
                  <c:v>1.7621299999999999E-4</c:v>
                </c:pt>
                <c:pt idx="18012" formatCode="0.00E+00">
                  <c:v>1.8269799999999999E-4</c:v>
                </c:pt>
                <c:pt idx="18013" formatCode="0.00E+00">
                  <c:v>1.8885199999999999E-4</c:v>
                </c:pt>
                <c:pt idx="18014" formatCode="0.00E+00">
                  <c:v>1.94661E-4</c:v>
                </c:pt>
                <c:pt idx="18015" formatCode="0.00E+00">
                  <c:v>2.0011399999999999E-4</c:v>
                </c:pt>
                <c:pt idx="18016" formatCode="0.00E+00">
                  <c:v>2.0520099999999999E-4</c:v>
                </c:pt>
                <c:pt idx="18017" formatCode="0.00E+00">
                  <c:v>2.0991200000000001E-4</c:v>
                </c:pt>
                <c:pt idx="18018" formatCode="0.00E+00">
                  <c:v>2.1423699999999999E-4</c:v>
                </c:pt>
                <c:pt idx="18019" formatCode="0.00E+00">
                  <c:v>2.18166E-4</c:v>
                </c:pt>
                <c:pt idx="18020" formatCode="0.00E+00">
                  <c:v>2.21692E-4</c:v>
                </c:pt>
                <c:pt idx="18021" formatCode="0.00E+00">
                  <c:v>2.2480699999999999E-4</c:v>
                </c:pt>
                <c:pt idx="18022" formatCode="0.00E+00">
                  <c:v>2.2750400000000001E-4</c:v>
                </c:pt>
                <c:pt idx="18023" formatCode="0.00E+00">
                  <c:v>2.2977499999999999E-4</c:v>
                </c:pt>
                <c:pt idx="18024" formatCode="0.00E+00">
                  <c:v>2.3161699999999999E-4</c:v>
                </c:pt>
                <c:pt idx="18025" formatCode="0.00E+00">
                  <c:v>2.3302199999999999E-4</c:v>
                </c:pt>
                <c:pt idx="18026" formatCode="0.00E+00">
                  <c:v>2.33988E-4</c:v>
                </c:pt>
                <c:pt idx="18027" formatCode="0.00E+00">
                  <c:v>2.3450899999999999E-4</c:v>
                </c:pt>
                <c:pt idx="18028" formatCode="0.00E+00">
                  <c:v>2.34584E-4</c:v>
                </c:pt>
                <c:pt idx="18029" formatCode="0.00E+00">
                  <c:v>2.3421E-4</c:v>
                </c:pt>
                <c:pt idx="18030" formatCode="0.00E+00">
                  <c:v>2.33386E-4</c:v>
                </c:pt>
                <c:pt idx="18031" formatCode="0.00E+00">
                  <c:v>2.3211E-4</c:v>
                </c:pt>
                <c:pt idx="18032" formatCode="0.00E+00">
                  <c:v>2.30382E-4</c:v>
                </c:pt>
                <c:pt idx="18033" formatCode="0.00E+00">
                  <c:v>2.2820300000000001E-4</c:v>
                </c:pt>
                <c:pt idx="18034" formatCode="0.00E+00">
                  <c:v>2.2557299999999999E-4</c:v>
                </c:pt>
                <c:pt idx="18035" formatCode="0.00E+00">
                  <c:v>2.2249600000000001E-4</c:v>
                </c:pt>
                <c:pt idx="18036" formatCode="0.00E+00">
                  <c:v>2.1897400000000001E-4</c:v>
                </c:pt>
                <c:pt idx="18037" formatCode="0.00E+00">
                  <c:v>2.15009E-4</c:v>
                </c:pt>
                <c:pt idx="18038" formatCode="0.00E+00">
                  <c:v>2.1060600000000001E-4</c:v>
                </c:pt>
                <c:pt idx="18039" formatCode="0.00E+00">
                  <c:v>2.0577E-4</c:v>
                </c:pt>
                <c:pt idx="18040" formatCode="0.00E+00">
                  <c:v>2.0050600000000001E-4</c:v>
                </c:pt>
                <c:pt idx="18041" formatCode="0.00E+00">
                  <c:v>1.9481899999999999E-4</c:v>
                </c:pt>
                <c:pt idx="18042" formatCode="0.00E+00">
                  <c:v>1.88717E-4</c:v>
                </c:pt>
                <c:pt idx="18043" formatCode="0.00E+00">
                  <c:v>1.82208E-4</c:v>
                </c:pt>
                <c:pt idx="18044" formatCode="0.00E+00">
                  <c:v>1.75298E-4</c:v>
                </c:pt>
                <c:pt idx="18045" formatCode="0.00E+00">
                  <c:v>1.67997E-4</c:v>
                </c:pt>
                <c:pt idx="18046" formatCode="0.00E+00">
                  <c:v>1.6031300000000001E-4</c:v>
                </c:pt>
                <c:pt idx="18047" formatCode="0.00E+00">
                  <c:v>1.5225699999999999E-4</c:v>
                </c:pt>
                <c:pt idx="18048" formatCode="0.00E+00">
                  <c:v>1.4383899999999999E-4</c:v>
                </c:pt>
                <c:pt idx="18049" formatCode="0.00E+00">
                  <c:v>1.35069E-4</c:v>
                </c:pt>
                <c:pt idx="18050" formatCode="0.00E+00">
                  <c:v>1.2595999999999999E-4</c:v>
                </c:pt>
                <c:pt idx="18051" formatCode="0.00E+00">
                  <c:v>1.1652199999999999E-4</c:v>
                </c:pt>
                <c:pt idx="18052" formatCode="0.00E+00">
                  <c:v>1.0677E-4</c:v>
                </c:pt>
                <c:pt idx="18053" formatCode="0.00E+00">
                  <c:v>9.6714500000000004E-5</c:v>
                </c:pt>
                <c:pt idx="18054" formatCode="0.00E+00">
                  <c:v>8.6370499999999996E-5</c:v>
                </c:pt>
                <c:pt idx="18055" formatCode="0.00E+00">
                  <c:v>7.5751400000000001E-5</c:v>
                </c:pt>
                <c:pt idx="18056" formatCode="0.00E+00">
                  <c:v>6.4871599999999997E-5</c:v>
                </c:pt>
                <c:pt idx="18057" formatCode="0.00E+00">
                  <c:v>5.3745600000000003E-5</c:v>
                </c:pt>
                <c:pt idx="18058" formatCode="0.00E+00">
                  <c:v>4.2388700000000003E-5</c:v>
                </c:pt>
                <c:pt idx="18059" formatCode="0.00E+00">
                  <c:v>3.0816199999999998E-5</c:v>
                </c:pt>
                <c:pt idx="18060" formatCode="0.00E+00">
                  <c:v>1.9043899999999999E-5</c:v>
                </c:pt>
                <c:pt idx="18061" formatCode="0.00E+00">
                  <c:v>7.0879499999999996E-6</c:v>
                </c:pt>
                <c:pt idx="18062" formatCode="0.00E+00">
                  <c:v>-5.0353099999999997E-6</c:v>
                </c:pt>
                <c:pt idx="18063" formatCode="0.00E+00">
                  <c:v>-1.73093E-5</c:v>
                </c:pt>
                <c:pt idx="18064" formatCode="0.00E+00">
                  <c:v>-2.9717E-5</c:v>
                </c:pt>
                <c:pt idx="18065" formatCode="0.00E+00">
                  <c:v>-4.2241499999999999E-5</c:v>
                </c:pt>
                <c:pt idx="18066" formatCode="0.00E+00">
                  <c:v>-5.4865499999999998E-5</c:v>
                </c:pt>
                <c:pt idx="18067" formatCode="0.00E+00">
                  <c:v>-6.7571500000000002E-5</c:v>
                </c:pt>
                <c:pt idx="18068" formatCode="0.00E+00">
                  <c:v>-8.0341999999999998E-5</c:v>
                </c:pt>
                <c:pt idx="18069" formatCode="0.00E+00">
                  <c:v>-9.3159300000000001E-5</c:v>
                </c:pt>
                <c:pt idx="18070" formatCode="0.00E+00">
                  <c:v>-1.06006E-4</c:v>
                </c:pt>
                <c:pt idx="18071" formatCode="0.00E+00">
                  <c:v>-1.18863E-4</c:v>
                </c:pt>
                <c:pt idx="18072" formatCode="0.00E+00">
                  <c:v>-1.3171400000000001E-4</c:v>
                </c:pt>
                <c:pt idx="18073" formatCode="0.00E+00">
                  <c:v>-1.4454100000000001E-4</c:v>
                </c:pt>
                <c:pt idx="18074" formatCode="0.00E+00">
                  <c:v>-1.5732499999999999E-4</c:v>
                </c:pt>
                <c:pt idx="18075" formatCode="0.00E+00">
                  <c:v>-1.7005000000000001E-4</c:v>
                </c:pt>
                <c:pt idx="18076" formatCode="0.00E+00">
                  <c:v>-1.8269599999999999E-4</c:v>
                </c:pt>
                <c:pt idx="18077" formatCode="0.00E+00">
                  <c:v>-1.95248E-4</c:v>
                </c:pt>
                <c:pt idx="18078" formatCode="0.00E+00">
                  <c:v>-2.07686E-4</c:v>
                </c:pt>
                <c:pt idx="18079" formatCode="0.00E+00">
                  <c:v>-2.1999500000000001E-4</c:v>
                </c:pt>
                <c:pt idx="18080" formatCode="0.00E+00">
                  <c:v>-2.3215599999999999E-4</c:v>
                </c:pt>
                <c:pt idx="18081" formatCode="0.00E+00">
                  <c:v>-2.4415199999999998E-4</c:v>
                </c:pt>
                <c:pt idx="18082" formatCode="0.00E+00">
                  <c:v>-2.5596800000000003E-4</c:v>
                </c:pt>
                <c:pt idx="18083" formatCode="0.00E+00">
                  <c:v>-2.67586E-4</c:v>
                </c:pt>
                <c:pt idx="18084" formatCode="0.00E+00">
                  <c:v>-2.7899000000000001E-4</c:v>
                </c:pt>
                <c:pt idx="18085" formatCode="0.00E+00">
                  <c:v>-2.90165E-4</c:v>
                </c:pt>
                <c:pt idx="18086" formatCode="0.00E+00">
                  <c:v>-3.0109400000000001E-4</c:v>
                </c:pt>
                <c:pt idx="18087" formatCode="0.00E+00">
                  <c:v>-3.1176199999999999E-4</c:v>
                </c:pt>
                <c:pt idx="18088" formatCode="0.00E+00">
                  <c:v>-3.2215500000000002E-4</c:v>
                </c:pt>
                <c:pt idx="18089" formatCode="0.00E+00">
                  <c:v>-3.3225799999999999E-4</c:v>
                </c:pt>
                <c:pt idx="18090" formatCode="0.00E+00">
                  <c:v>-3.4205500000000002E-4</c:v>
                </c:pt>
                <c:pt idx="18091" formatCode="0.00E+00">
                  <c:v>-3.5153499999999999E-4</c:v>
                </c:pt>
                <c:pt idx="18092" formatCode="0.00E+00">
                  <c:v>-3.6068299999999999E-4</c:v>
                </c:pt>
                <c:pt idx="18093" formatCode="0.00E+00">
                  <c:v>-3.6948599999999998E-4</c:v>
                </c:pt>
                <c:pt idx="18094" formatCode="0.00E+00">
                  <c:v>-3.7793199999999999E-4</c:v>
                </c:pt>
                <c:pt idx="18095" formatCode="0.00E+00">
                  <c:v>-3.8600899999999998E-4</c:v>
                </c:pt>
                <c:pt idx="18096" formatCode="0.00E+00">
                  <c:v>-3.93705E-4</c:v>
                </c:pt>
                <c:pt idx="18097" formatCode="0.00E+00">
                  <c:v>-4.0100999999999998E-4</c:v>
                </c:pt>
                <c:pt idx="18098" formatCode="0.00E+00">
                  <c:v>-4.0791200000000002E-4</c:v>
                </c:pt>
                <c:pt idx="18099" formatCode="0.00E+00">
                  <c:v>-4.1440299999999998E-4</c:v>
                </c:pt>
                <c:pt idx="18100" formatCode="0.00E+00">
                  <c:v>-4.2047200000000002E-4</c:v>
                </c:pt>
                <c:pt idx="18101" formatCode="0.00E+00">
                  <c:v>-4.2611E-4</c:v>
                </c:pt>
                <c:pt idx="18102" formatCode="0.00E+00">
                  <c:v>-4.3131000000000002E-4</c:v>
                </c:pt>
                <c:pt idx="18103" formatCode="0.00E+00">
                  <c:v>-4.3606299999999999E-4</c:v>
                </c:pt>
                <c:pt idx="18104" formatCode="0.00E+00">
                  <c:v>-4.4036299999999998E-4</c:v>
                </c:pt>
                <c:pt idx="18105" formatCode="0.00E+00">
                  <c:v>-4.44203E-4</c:v>
                </c:pt>
                <c:pt idx="18106" formatCode="0.00E+00">
                  <c:v>-4.4757599999999999E-4</c:v>
                </c:pt>
                <c:pt idx="18107" formatCode="0.00E+00">
                  <c:v>-4.5047799999999998E-4</c:v>
                </c:pt>
                <c:pt idx="18108" formatCode="0.00E+00">
                  <c:v>-4.5290400000000001E-4</c:v>
                </c:pt>
                <c:pt idx="18109" formatCode="0.00E+00">
                  <c:v>-4.5484900000000001E-4</c:v>
                </c:pt>
                <c:pt idx="18110" formatCode="0.00E+00">
                  <c:v>-4.5631099999999999E-4</c:v>
                </c:pt>
                <c:pt idx="18111" formatCode="0.00E+00">
                  <c:v>-4.5728499999999998E-4</c:v>
                </c:pt>
                <c:pt idx="18112" formatCode="0.00E+00">
                  <c:v>-4.5776999999999998E-4</c:v>
                </c:pt>
                <c:pt idx="18113" formatCode="0.00E+00">
                  <c:v>-4.5776399999999999E-4</c:v>
                </c:pt>
                <c:pt idx="18114" formatCode="0.00E+00">
                  <c:v>-4.5726600000000001E-4</c:v>
                </c:pt>
                <c:pt idx="18115" formatCode="0.00E+00">
                  <c:v>-4.5627500000000002E-4</c:v>
                </c:pt>
                <c:pt idx="18116" formatCode="0.00E+00">
                  <c:v>-4.5479199999999998E-4</c:v>
                </c:pt>
                <c:pt idx="18117" formatCode="0.00E+00">
                  <c:v>-4.52817E-4</c:v>
                </c:pt>
                <c:pt idx="18118" formatCode="0.00E+00">
                  <c:v>-4.5035099999999998E-4</c:v>
                </c:pt>
                <c:pt idx="18119" formatCode="0.00E+00">
                  <c:v>-4.4739699999999999E-4</c:v>
                </c:pt>
                <c:pt idx="18120" formatCode="0.00E+00">
                  <c:v>-4.4395699999999998E-4</c:v>
                </c:pt>
                <c:pt idx="18121" formatCode="0.00E+00">
                  <c:v>-4.4003299999999999E-4</c:v>
                </c:pt>
                <c:pt idx="18122" formatCode="0.00E+00">
                  <c:v>-4.3563100000000002E-4</c:v>
                </c:pt>
                <c:pt idx="18123" formatCode="0.00E+00">
                  <c:v>-4.3075299999999997E-4</c:v>
                </c:pt>
                <c:pt idx="18124" formatCode="0.00E+00">
                  <c:v>-4.2540399999999999E-4</c:v>
                </c:pt>
                <c:pt idx="18125" formatCode="0.00E+00">
                  <c:v>-4.1959099999999997E-4</c:v>
                </c:pt>
                <c:pt idx="18126" formatCode="0.00E+00">
                  <c:v>-4.1331799999999998E-4</c:v>
                </c:pt>
                <c:pt idx="18127" formatCode="0.00E+00">
                  <c:v>-4.06592E-4</c:v>
                </c:pt>
                <c:pt idx="18128" formatCode="0.00E+00">
                  <c:v>-3.9941999999999999E-4</c:v>
                </c:pt>
                <c:pt idx="18129" formatCode="0.00E+00">
                  <c:v>-3.9180999999999998E-4</c:v>
                </c:pt>
                <c:pt idx="18130" formatCode="0.00E+00">
                  <c:v>-3.83769E-4</c:v>
                </c:pt>
                <c:pt idx="18131" formatCode="0.00E+00">
                  <c:v>-3.7530499999999999E-4</c:v>
                </c:pt>
                <c:pt idx="18132" formatCode="0.00E+00">
                  <c:v>-3.6642800000000002E-4</c:v>
                </c:pt>
                <c:pt idx="18133" formatCode="0.00E+00">
                  <c:v>-3.5714699999999999E-4</c:v>
                </c:pt>
                <c:pt idx="18134" formatCode="0.00E+00">
                  <c:v>-3.4747100000000002E-4</c:v>
                </c:pt>
                <c:pt idx="18135" formatCode="0.00E+00">
                  <c:v>-3.3741100000000003E-4</c:v>
                </c:pt>
                <c:pt idx="18136" formatCode="0.00E+00">
                  <c:v>-3.26977E-4</c:v>
                </c:pt>
                <c:pt idx="18137" formatCode="0.00E+00">
                  <c:v>-3.1617899999999998E-4</c:v>
                </c:pt>
                <c:pt idx="18138" formatCode="0.00E+00">
                  <c:v>-3.0503000000000003E-4</c:v>
                </c:pt>
                <c:pt idx="18139" formatCode="0.00E+00">
                  <c:v>-2.9354099999999997E-4</c:v>
                </c:pt>
                <c:pt idx="18140" formatCode="0.00E+00">
                  <c:v>-2.81723E-4</c:v>
                </c:pt>
                <c:pt idx="18141" formatCode="0.00E+00">
                  <c:v>-2.6959E-4</c:v>
                </c:pt>
                <c:pt idx="18142" formatCode="0.00E+00">
                  <c:v>-2.5715299999999998E-4</c:v>
                </c:pt>
                <c:pt idx="18143" formatCode="0.00E+00">
                  <c:v>-2.4442600000000001E-4</c:v>
                </c:pt>
                <c:pt idx="18144" formatCode="0.00E+00">
                  <c:v>-2.3142099999999999E-4</c:v>
                </c:pt>
                <c:pt idx="18145" formatCode="0.00E+00">
                  <c:v>-2.1815199999999999E-4</c:v>
                </c:pt>
                <c:pt idx="18146" formatCode="0.00E+00">
                  <c:v>-2.0463299999999999E-4</c:v>
                </c:pt>
                <c:pt idx="18147" formatCode="0.00E+00">
                  <c:v>-1.90877E-4</c:v>
                </c:pt>
                <c:pt idx="18148" formatCode="0.00E+00">
                  <c:v>-1.7689800000000001E-4</c:v>
                </c:pt>
                <c:pt idx="18149" formatCode="0.00E+00">
                  <c:v>-1.6270999999999999E-4</c:v>
                </c:pt>
                <c:pt idx="18150" formatCode="0.00E+00">
                  <c:v>-1.48329E-4</c:v>
                </c:pt>
                <c:pt idx="18151" formatCode="0.00E+00">
                  <c:v>-1.33767E-4</c:v>
                </c:pt>
                <c:pt idx="18152" formatCode="0.00E+00">
                  <c:v>-1.19039E-4</c:v>
                </c:pt>
                <c:pt idx="18153" formatCode="0.00E+00">
                  <c:v>-1.0416099999999999E-4</c:v>
                </c:pt>
                <c:pt idx="18154" formatCode="0.00E+00">
                  <c:v>-8.9146899999999999E-5</c:v>
                </c:pt>
                <c:pt idx="18155" formatCode="0.00E+00">
                  <c:v>-7.40111E-5</c:v>
                </c:pt>
                <c:pt idx="18156" formatCode="0.00E+00">
                  <c:v>-5.8768699999999999E-5</c:v>
                </c:pt>
                <c:pt idx="18157" formatCode="0.00E+00">
                  <c:v>-4.3434499999999999E-5</c:v>
                </c:pt>
                <c:pt idx="18158" formatCode="0.00E+00">
                  <c:v>-2.80232E-5</c:v>
                </c:pt>
                <c:pt idx="18159" formatCode="0.00E+00">
                  <c:v>-1.2549599999999999E-5</c:v>
                </c:pt>
                <c:pt idx="18160" formatCode="0.00E+00">
                  <c:v>2.9714999999999998E-6</c:v>
                </c:pt>
                <c:pt idx="18161" formatCode="0.00E+00">
                  <c:v>1.8525400000000001E-5</c:v>
                </c:pt>
                <c:pt idx="18162" formatCode="0.00E+00">
                  <c:v>3.4097599999999997E-5</c:v>
                </c:pt>
                <c:pt idx="18163" formatCode="0.00E+00">
                  <c:v>4.9673399999999998E-5</c:v>
                </c:pt>
                <c:pt idx="18164" formatCode="0.00E+00">
                  <c:v>6.5238400000000002E-5</c:v>
                </c:pt>
                <c:pt idx="18165" formatCode="0.00E+00">
                  <c:v>8.0778299999999999E-5</c:v>
                </c:pt>
                <c:pt idx="18166" formatCode="0.00E+00">
                  <c:v>9.6278899999999997E-5</c:v>
                </c:pt>
                <c:pt idx="18167" formatCode="0.00E+00">
                  <c:v>1.1172599999999999E-4</c:v>
                </c:pt>
                <c:pt idx="18168" formatCode="0.00E+00">
                  <c:v>1.2710600000000001E-4</c:v>
                </c:pt>
                <c:pt idx="18169" formatCode="0.00E+00">
                  <c:v>1.4240499999999999E-4</c:v>
                </c:pt>
                <c:pt idx="18170" formatCode="0.00E+00">
                  <c:v>1.5761E-4</c:v>
                </c:pt>
                <c:pt idx="18171" formatCode="0.00E+00">
                  <c:v>1.7270600000000001E-4</c:v>
                </c:pt>
                <c:pt idx="18172" formatCode="0.00E+00">
                  <c:v>1.87682E-4</c:v>
                </c:pt>
                <c:pt idx="18173" formatCode="0.00E+00">
                  <c:v>2.0252399999999999E-4</c:v>
                </c:pt>
                <c:pt idx="18174" formatCode="0.00E+00">
                  <c:v>2.1721899999999999E-4</c:v>
                </c:pt>
                <c:pt idx="18175" formatCode="0.00E+00">
                  <c:v>2.3175499999999999E-4</c:v>
                </c:pt>
                <c:pt idx="18176" formatCode="0.00E+00">
                  <c:v>2.4612000000000001E-4</c:v>
                </c:pt>
                <c:pt idx="18177" formatCode="0.00E+00">
                  <c:v>2.6030200000000002E-4</c:v>
                </c:pt>
                <c:pt idx="18178" formatCode="0.00E+00">
                  <c:v>2.7429E-4</c:v>
                </c:pt>
                <c:pt idx="18179" formatCode="0.00E+00">
                  <c:v>2.88072E-4</c:v>
                </c:pt>
                <c:pt idx="18180" formatCode="0.00E+00">
                  <c:v>3.0163599999999998E-4</c:v>
                </c:pt>
                <c:pt idx="18181" formatCode="0.00E+00">
                  <c:v>3.1497300000000002E-4</c:v>
                </c:pt>
                <c:pt idx="18182" formatCode="0.00E+00">
                  <c:v>3.28072E-4</c:v>
                </c:pt>
                <c:pt idx="18183" formatCode="0.00E+00">
                  <c:v>3.4092200000000001E-4</c:v>
                </c:pt>
                <c:pt idx="18184" formatCode="0.00E+00">
                  <c:v>3.5351399999999998E-4</c:v>
                </c:pt>
                <c:pt idx="18185" formatCode="0.00E+00">
                  <c:v>3.6583900000000002E-4</c:v>
                </c:pt>
                <c:pt idx="18186" formatCode="0.00E+00">
                  <c:v>3.7788600000000002E-4</c:v>
                </c:pt>
                <c:pt idx="18187" formatCode="0.00E+00">
                  <c:v>3.8964799999999998E-4</c:v>
                </c:pt>
                <c:pt idx="18188" formatCode="0.00E+00">
                  <c:v>4.0111699999999999E-4</c:v>
                </c:pt>
                <c:pt idx="18189" formatCode="0.00E+00">
                  <c:v>4.1228199999999998E-4</c:v>
                </c:pt>
                <c:pt idx="18190" formatCode="0.00E+00">
                  <c:v>4.2313799999999999E-4</c:v>
                </c:pt>
                <c:pt idx="18191" formatCode="0.00E+00">
                  <c:v>4.3367600000000003E-4</c:v>
                </c:pt>
                <c:pt idx="18192" formatCode="0.00E+00">
                  <c:v>4.4389000000000001E-4</c:v>
                </c:pt>
                <c:pt idx="18193" formatCode="0.00E+00">
                  <c:v>4.5377200000000002E-4</c:v>
                </c:pt>
                <c:pt idx="18194" formatCode="0.00E+00">
                  <c:v>4.6331600000000002E-4</c:v>
                </c:pt>
                <c:pt idx="18195" formatCode="0.00E+00">
                  <c:v>4.7251699999999999E-4</c:v>
                </c:pt>
                <c:pt idx="18196" formatCode="0.00E+00">
                  <c:v>4.8136700000000001E-4</c:v>
                </c:pt>
                <c:pt idx="18197" formatCode="0.00E+00">
                  <c:v>4.89863E-4</c:v>
                </c:pt>
                <c:pt idx="18198" formatCode="0.00E+00">
                  <c:v>4.9799800000000004E-4</c:v>
                </c:pt>
                <c:pt idx="18199" formatCode="0.00E+00">
                  <c:v>5.0576799999999997E-4</c:v>
                </c:pt>
                <c:pt idx="18200" formatCode="0.00E+00">
                  <c:v>5.1316899999999995E-4</c:v>
                </c:pt>
                <c:pt idx="18201" formatCode="0.00E+00">
                  <c:v>5.2019700000000002E-4</c:v>
                </c:pt>
                <c:pt idx="18202" formatCode="0.00E+00">
                  <c:v>5.2684699999999999E-4</c:v>
                </c:pt>
                <c:pt idx="18203" formatCode="0.00E+00">
                  <c:v>5.3311799999999996E-4</c:v>
                </c:pt>
                <c:pt idx="18204" formatCode="0.00E+00">
                  <c:v>5.3900400000000005E-4</c:v>
                </c:pt>
                <c:pt idx="18205" formatCode="0.00E+00">
                  <c:v>5.4450400000000002E-4</c:v>
                </c:pt>
                <c:pt idx="18206" formatCode="0.00E+00">
                  <c:v>5.4961599999999995E-4</c:v>
                </c:pt>
                <c:pt idx="18207" formatCode="0.00E+00">
                  <c:v>5.54336E-4</c:v>
                </c:pt>
                <c:pt idx="18208" formatCode="0.00E+00">
                  <c:v>5.5866399999999995E-4</c:v>
                </c:pt>
                <c:pt idx="18209" formatCode="0.00E+00">
                  <c:v>5.6259699999999997E-4</c:v>
                </c:pt>
                <c:pt idx="18210" formatCode="0.00E+00">
                  <c:v>5.6613500000000005E-4</c:v>
                </c:pt>
                <c:pt idx="18211" formatCode="0.00E+00">
                  <c:v>5.6927599999999996E-4</c:v>
                </c:pt>
                <c:pt idx="18212" formatCode="0.00E+00">
                  <c:v>5.7202100000000003E-4</c:v>
                </c:pt>
                <c:pt idx="18213" formatCode="0.00E+00">
                  <c:v>5.74367E-4</c:v>
                </c:pt>
                <c:pt idx="18214" formatCode="0.00E+00">
                  <c:v>5.76316E-4</c:v>
                </c:pt>
                <c:pt idx="18215" formatCode="0.00E+00">
                  <c:v>5.7786700000000003E-4</c:v>
                </c:pt>
                <c:pt idx="18216" formatCode="0.00E+00">
                  <c:v>5.7902099999999998E-4</c:v>
                </c:pt>
                <c:pt idx="18217" formatCode="0.00E+00">
                  <c:v>5.7977799999999998E-4</c:v>
                </c:pt>
                <c:pt idx="18218" formatCode="0.00E+00">
                  <c:v>5.8013900000000002E-4</c:v>
                </c:pt>
                <c:pt idx="18219" formatCode="0.00E+00">
                  <c:v>5.8010600000000005E-4</c:v>
                </c:pt>
                <c:pt idx="18220" formatCode="0.00E+00">
                  <c:v>5.7967900000000004E-4</c:v>
                </c:pt>
                <c:pt idx="18221" formatCode="0.00E+00">
                  <c:v>5.7886000000000005E-4</c:v>
                </c:pt>
                <c:pt idx="18222" formatCode="0.00E+00">
                  <c:v>5.7765099999999999E-4</c:v>
                </c:pt>
                <c:pt idx="18223" formatCode="0.00E+00">
                  <c:v>5.76054E-4</c:v>
                </c:pt>
                <c:pt idx="18224" formatCode="0.00E+00">
                  <c:v>5.74071E-4</c:v>
                </c:pt>
                <c:pt idx="18225" formatCode="0.00E+00">
                  <c:v>5.7170400000000003E-4</c:v>
                </c:pt>
                <c:pt idx="18226" formatCode="0.00E+00">
                  <c:v>5.68955E-4</c:v>
                </c:pt>
                <c:pt idx="18227" formatCode="0.00E+00">
                  <c:v>5.6582799999999999E-4</c:v>
                </c:pt>
                <c:pt idx="18228" formatCode="0.00E+00">
                  <c:v>5.6232500000000002E-4</c:v>
                </c:pt>
                <c:pt idx="18229" formatCode="0.00E+00">
                  <c:v>5.5844900000000003E-4</c:v>
                </c:pt>
                <c:pt idx="18230" formatCode="0.00E+00">
                  <c:v>5.5420399999999998E-4</c:v>
                </c:pt>
                <c:pt idx="18231" formatCode="0.00E+00">
                  <c:v>5.4959200000000001E-4</c:v>
                </c:pt>
                <c:pt idx="18232" formatCode="0.00E+00">
                  <c:v>5.4461799999999997E-4</c:v>
                </c:pt>
                <c:pt idx="18233" formatCode="0.00E+00">
                  <c:v>5.3928400000000001E-4</c:v>
                </c:pt>
                <c:pt idx="18234" formatCode="0.00E+00">
                  <c:v>5.3359499999999999E-4</c:v>
                </c:pt>
                <c:pt idx="18235" formatCode="0.00E+00">
                  <c:v>5.2755300000000005E-4</c:v>
                </c:pt>
                <c:pt idx="18236" formatCode="0.00E+00">
                  <c:v>5.2116499999999997E-4</c:v>
                </c:pt>
                <c:pt idx="18237" formatCode="0.00E+00">
                  <c:v>5.14432E-4</c:v>
                </c:pt>
                <c:pt idx="18238" formatCode="0.00E+00">
                  <c:v>5.0735999999999999E-4</c:v>
                </c:pt>
                <c:pt idx="18239" formatCode="0.00E+00">
                  <c:v>4.9995300000000003E-4</c:v>
                </c:pt>
                <c:pt idx="18240" formatCode="0.00E+00">
                  <c:v>4.9221400000000004E-4</c:v>
                </c:pt>
                <c:pt idx="18241" formatCode="0.00E+00">
                  <c:v>4.8414999999999998E-4</c:v>
                </c:pt>
                <c:pt idx="18242" formatCode="0.00E+00">
                  <c:v>4.7576399999999999E-4</c:v>
                </c:pt>
                <c:pt idx="18243" formatCode="0.00E+00">
                  <c:v>4.6705999999999999E-4</c:v>
                </c:pt>
                <c:pt idx="18244" formatCode="0.00E+00">
                  <c:v>4.5804400000000001E-4</c:v>
                </c:pt>
                <c:pt idx="18245" formatCode="0.00E+00">
                  <c:v>4.4872100000000002E-4</c:v>
                </c:pt>
                <c:pt idx="18246" formatCode="0.00E+00">
                  <c:v>4.3909599999999999E-4</c:v>
                </c:pt>
                <c:pt idx="18247" formatCode="0.00E+00">
                  <c:v>4.2917200000000002E-4</c:v>
                </c:pt>
                <c:pt idx="18248" formatCode="0.00E+00">
                  <c:v>4.1895600000000001E-4</c:v>
                </c:pt>
                <c:pt idx="18249" formatCode="0.00E+00">
                  <c:v>4.0845299999999997E-4</c:v>
                </c:pt>
                <c:pt idx="18250" formatCode="0.00E+00">
                  <c:v>3.97668E-4</c:v>
                </c:pt>
                <c:pt idx="18251" formatCode="0.00E+00">
                  <c:v>3.86606E-4</c:v>
                </c:pt>
                <c:pt idx="18252" formatCode="0.00E+00">
                  <c:v>3.7527200000000001E-4</c:v>
                </c:pt>
                <c:pt idx="18253" formatCode="0.00E+00">
                  <c:v>3.63672E-4</c:v>
                </c:pt>
                <c:pt idx="18254" formatCode="0.00E+00">
                  <c:v>3.5181200000000001E-4</c:v>
                </c:pt>
                <c:pt idx="18255" formatCode="0.00E+00">
                  <c:v>3.3969700000000002E-4</c:v>
                </c:pt>
                <c:pt idx="18256" formatCode="0.00E+00">
                  <c:v>3.27332E-4</c:v>
                </c:pt>
                <c:pt idx="18257" formatCode="0.00E+00">
                  <c:v>3.14724E-4</c:v>
                </c:pt>
                <c:pt idx="18258" formatCode="0.00E+00">
                  <c:v>3.01878E-4</c:v>
                </c:pt>
                <c:pt idx="18259" formatCode="0.00E+00">
                  <c:v>2.8880000000000003E-4</c:v>
                </c:pt>
                <c:pt idx="18260" formatCode="0.00E+00">
                  <c:v>2.7549600000000002E-4</c:v>
                </c:pt>
                <c:pt idx="18261" formatCode="0.00E+00">
                  <c:v>2.6197200000000002E-4</c:v>
                </c:pt>
                <c:pt idx="18262" formatCode="0.00E+00">
                  <c:v>2.4823400000000001E-4</c:v>
                </c:pt>
                <c:pt idx="18263" formatCode="0.00E+00">
                  <c:v>2.3428699999999999E-4</c:v>
                </c:pt>
                <c:pt idx="18264" formatCode="0.00E+00">
                  <c:v>2.2013999999999999E-4</c:v>
                </c:pt>
                <c:pt idx="18265" formatCode="0.00E+00">
                  <c:v>2.0579699999999999E-4</c:v>
                </c:pt>
                <c:pt idx="18266" formatCode="0.00E+00">
                  <c:v>1.9126399999999999E-4</c:v>
                </c:pt>
                <c:pt idx="18267" formatCode="0.00E+00">
                  <c:v>1.7655000000000001E-4</c:v>
                </c:pt>
                <c:pt idx="18268" formatCode="0.00E+00">
                  <c:v>1.6165900000000001E-4</c:v>
                </c:pt>
                <c:pt idx="18269" formatCode="0.00E+00">
                  <c:v>1.4660000000000001E-4</c:v>
                </c:pt>
                <c:pt idx="18270" formatCode="0.00E+00">
                  <c:v>1.3137700000000001E-4</c:v>
                </c:pt>
                <c:pt idx="18271" formatCode="0.00E+00">
                  <c:v>1.15999E-4</c:v>
                </c:pt>
                <c:pt idx="18272" formatCode="0.00E+00">
                  <c:v>1.00472E-4</c:v>
                </c:pt>
                <c:pt idx="18273" formatCode="0.00E+00">
                  <c:v>8.4803700000000003E-5</c:v>
                </c:pt>
                <c:pt idx="18274" formatCode="0.00E+00">
                  <c:v>6.9000599999999998E-5</c:v>
                </c:pt>
                <c:pt idx="18275" formatCode="0.00E+00">
                  <c:v>5.3070099999999999E-5</c:v>
                </c:pt>
                <c:pt idx="18276" formatCode="0.00E+00">
                  <c:v>3.70196E-5</c:v>
                </c:pt>
                <c:pt idx="18277" formatCode="0.00E+00">
                  <c:v>2.0856599999999999E-5</c:v>
                </c:pt>
                <c:pt idx="18278" formatCode="0.00E+00">
                  <c:v>4.5887300000000002E-6</c:v>
                </c:pt>
                <c:pt idx="18279" formatCode="0.00E+00">
                  <c:v>-1.17764E-5</c:v>
                </c:pt>
                <c:pt idx="18280" formatCode="0.00E+00">
                  <c:v>-2.8230900000000001E-5</c:v>
                </c:pt>
                <c:pt idx="18281" formatCode="0.00E+00">
                  <c:v>-4.47669E-5</c:v>
                </c:pt>
                <c:pt idx="18282" formatCode="0.00E+00">
                  <c:v>-6.1376200000000004E-5</c:v>
                </c:pt>
                <c:pt idx="18283" formatCode="0.00E+00">
                  <c:v>-7.8050600000000001E-5</c:v>
                </c:pt>
                <c:pt idx="18284" formatCode="0.00E+00">
                  <c:v>-9.4781899999999995E-5</c:v>
                </c:pt>
                <c:pt idx="18285" formatCode="0.00E+00">
                  <c:v>-1.11562E-4</c:v>
                </c:pt>
                <c:pt idx="18286" formatCode="0.00E+00">
                  <c:v>-1.28381E-4</c:v>
                </c:pt>
                <c:pt idx="18287" formatCode="0.00E+00">
                  <c:v>-1.4523100000000001E-4</c:v>
                </c:pt>
                <c:pt idx="18288" formatCode="0.00E+00">
                  <c:v>-1.6210399999999999E-4</c:v>
                </c:pt>
                <c:pt idx="18289" formatCode="0.00E+00">
                  <c:v>-1.78989E-4</c:v>
                </c:pt>
                <c:pt idx="18290" formatCode="0.00E+00">
                  <c:v>-1.9587900000000001E-4</c:v>
                </c:pt>
                <c:pt idx="18291" formatCode="0.00E+00">
                  <c:v>-2.1276300000000001E-4</c:v>
                </c:pt>
                <c:pt idx="18292" formatCode="0.00E+00">
                  <c:v>-2.2963200000000001E-4</c:v>
                </c:pt>
                <c:pt idx="18293" formatCode="0.00E+00">
                  <c:v>-2.4647699999999999E-4</c:v>
                </c:pt>
                <c:pt idx="18294" formatCode="0.00E+00">
                  <c:v>-2.6328700000000002E-4</c:v>
                </c:pt>
                <c:pt idx="18295" formatCode="0.00E+00">
                  <c:v>-2.8005400000000001E-4</c:v>
                </c:pt>
                <c:pt idx="18296" formatCode="0.00E+00">
                  <c:v>-2.9676600000000001E-4</c:v>
                </c:pt>
                <c:pt idx="18297" formatCode="0.00E+00">
                  <c:v>-3.1341499999999999E-4</c:v>
                </c:pt>
                <c:pt idx="18298" formatCode="0.00E+00">
                  <c:v>-3.2998899999999999E-4</c:v>
                </c:pt>
                <c:pt idx="18299" formatCode="0.00E+00">
                  <c:v>-3.46478E-4</c:v>
                </c:pt>
                <c:pt idx="18300" formatCode="0.00E+00">
                  <c:v>-3.6287100000000002E-4</c:v>
                </c:pt>
                <c:pt idx="18301" formatCode="0.00E+00">
                  <c:v>-3.7915900000000001E-4</c:v>
                </c:pt>
                <c:pt idx="18302" formatCode="0.00E+00">
                  <c:v>-3.9532899999999998E-4</c:v>
                </c:pt>
                <c:pt idx="18303" formatCode="0.00E+00">
                  <c:v>-4.1137200000000002E-4</c:v>
                </c:pt>
                <c:pt idx="18304" formatCode="0.00E+00">
                  <c:v>-4.2727500000000002E-4</c:v>
                </c:pt>
                <c:pt idx="18305" formatCode="0.00E+00">
                  <c:v>-4.43029E-4</c:v>
                </c:pt>
                <c:pt idx="18306" formatCode="0.00E+00">
                  <c:v>-4.5862099999999999E-4</c:v>
                </c:pt>
                <c:pt idx="18307" formatCode="0.00E+00">
                  <c:v>-4.7404000000000001E-4</c:v>
                </c:pt>
                <c:pt idx="18308" formatCode="0.00E+00">
                  <c:v>-4.8927499999999995E-4</c:v>
                </c:pt>
                <c:pt idx="18309" formatCode="0.00E+00">
                  <c:v>-5.0431399999999996E-4</c:v>
                </c:pt>
                <c:pt idx="18310" formatCode="0.00E+00">
                  <c:v>-5.1914599999999995E-4</c:v>
                </c:pt>
                <c:pt idx="18311" formatCode="0.00E+00">
                  <c:v>-5.3375799999999995E-4</c:v>
                </c:pt>
                <c:pt idx="18312" formatCode="0.00E+00">
                  <c:v>-5.48139E-4</c:v>
                </c:pt>
                <c:pt idx="18313" formatCode="0.00E+00">
                  <c:v>-5.6227800000000004E-4</c:v>
                </c:pt>
                <c:pt idx="18314" formatCode="0.00E+00">
                  <c:v>-5.7616099999999995E-4</c:v>
                </c:pt>
                <c:pt idx="18315" formatCode="0.00E+00">
                  <c:v>-5.89778E-4</c:v>
                </c:pt>
                <c:pt idx="18316" formatCode="0.00E+00">
                  <c:v>-6.0311499999999999E-4</c:v>
                </c:pt>
                <c:pt idx="18317" formatCode="0.00E+00">
                  <c:v>-6.1616199999999996E-4</c:v>
                </c:pt>
                <c:pt idx="18318" formatCode="0.00E+00">
                  <c:v>-6.2890500000000002E-4</c:v>
                </c:pt>
                <c:pt idx="18319" formatCode="0.00E+00">
                  <c:v>-6.4133400000000002E-4</c:v>
                </c:pt>
                <c:pt idx="18320" formatCode="0.00E+00">
                  <c:v>-6.5343499999999995E-4</c:v>
                </c:pt>
                <c:pt idx="18321" formatCode="0.00E+00">
                  <c:v>-6.6519699999999997E-4</c:v>
                </c:pt>
                <c:pt idx="18322" formatCode="0.00E+00">
                  <c:v>-6.7660799999999998E-4</c:v>
                </c:pt>
                <c:pt idx="18323" formatCode="0.00E+00">
                  <c:v>-6.8765500000000002E-4</c:v>
                </c:pt>
                <c:pt idx="18324" formatCode="0.00E+00">
                  <c:v>-6.9832800000000001E-4</c:v>
                </c:pt>
                <c:pt idx="18325" formatCode="0.00E+00">
                  <c:v>-7.0861299999999997E-4</c:v>
                </c:pt>
                <c:pt idx="18326" formatCode="0.00E+00">
                  <c:v>-7.1849999999999995E-4</c:v>
                </c:pt>
                <c:pt idx="18327" formatCode="0.00E+00">
                  <c:v>-7.2797599999999997E-4</c:v>
                </c:pt>
                <c:pt idx="18328" formatCode="0.00E+00">
                  <c:v>-7.3702999999999996E-4</c:v>
                </c:pt>
                <c:pt idx="18329" formatCode="0.00E+00">
                  <c:v>-7.4565000000000005E-4</c:v>
                </c:pt>
                <c:pt idx="18330" formatCode="0.00E+00">
                  <c:v>-7.5382499999999996E-4</c:v>
                </c:pt>
                <c:pt idx="18331" formatCode="0.00E+00">
                  <c:v>-7.6154399999999996E-4</c:v>
                </c:pt>
                <c:pt idx="18332" formatCode="0.00E+00">
                  <c:v>-7.6879599999999998E-4</c:v>
                </c:pt>
                <c:pt idx="18333" formatCode="0.00E+00">
                  <c:v>-7.7556999999999995E-4</c:v>
                </c:pt>
                <c:pt idx="18334" formatCode="0.00E+00">
                  <c:v>-7.8185600000000004E-4</c:v>
                </c:pt>
                <c:pt idx="18335" formatCode="0.00E+00">
                  <c:v>-7.8764199999999996E-4</c:v>
                </c:pt>
                <c:pt idx="18336" formatCode="0.00E+00">
                  <c:v>-7.92919E-4</c:v>
                </c:pt>
                <c:pt idx="18337" formatCode="0.00E+00">
                  <c:v>-7.9767599999999998E-4</c:v>
                </c:pt>
                <c:pt idx="18338" formatCode="0.00E+00">
                  <c:v>-8.01905E-4</c:v>
                </c:pt>
                <c:pt idx="18339" formatCode="0.00E+00">
                  <c:v>-8.0559399999999997E-4</c:v>
                </c:pt>
                <c:pt idx="18340" formatCode="0.00E+00">
                  <c:v>-8.0873700000000002E-4</c:v>
                </c:pt>
                <c:pt idx="18341" formatCode="0.00E+00">
                  <c:v>-8.1132199999999995E-4</c:v>
                </c:pt>
                <c:pt idx="18342" formatCode="0.00E+00">
                  <c:v>-8.1334300000000001E-4</c:v>
                </c:pt>
                <c:pt idx="18343" formatCode="0.00E+00">
                  <c:v>-8.1479000000000002E-4</c:v>
                </c:pt>
                <c:pt idx="18344" formatCode="0.00E+00">
                  <c:v>-8.15656E-4</c:v>
                </c:pt>
                <c:pt idx="18345" formatCode="0.00E+00">
                  <c:v>-8.1593300000000002E-4</c:v>
                </c:pt>
                <c:pt idx="18346" formatCode="0.00E+00">
                  <c:v>-8.15615E-4</c:v>
                </c:pt>
                <c:pt idx="18347" formatCode="0.00E+00">
                  <c:v>-8.1469300000000001E-4</c:v>
                </c:pt>
                <c:pt idx="18348" formatCode="0.00E+00">
                  <c:v>-8.1316299999999999E-4</c:v>
                </c:pt>
                <c:pt idx="18349" formatCode="0.00E+00">
                  <c:v>-8.1101899999999995E-4</c:v>
                </c:pt>
                <c:pt idx="18350" formatCode="0.00E+00">
                  <c:v>-8.08254E-4</c:v>
                </c:pt>
                <c:pt idx="18351" formatCode="0.00E+00">
                  <c:v>-8.0486399999999997E-4</c:v>
                </c:pt>
                <c:pt idx="18352" formatCode="0.00E+00">
                  <c:v>-8.0084399999999999E-4</c:v>
                </c:pt>
                <c:pt idx="18353" formatCode="0.00E+00">
                  <c:v>-7.9619100000000002E-4</c:v>
                </c:pt>
                <c:pt idx="18354" formatCode="0.00E+00">
                  <c:v>-7.9089999999999998E-4</c:v>
                </c:pt>
                <c:pt idx="18355" formatCode="0.00E+00">
                  <c:v>-7.8496900000000005E-4</c:v>
                </c:pt>
                <c:pt idx="18356" formatCode="0.00E+00">
                  <c:v>-7.7839499999999998E-4</c:v>
                </c:pt>
                <c:pt idx="18357" formatCode="0.00E+00">
                  <c:v>-7.7117600000000004E-4</c:v>
                </c:pt>
                <c:pt idx="18358" formatCode="0.00E+00">
                  <c:v>-7.6331200000000004E-4</c:v>
                </c:pt>
                <c:pt idx="18359" formatCode="0.00E+00">
                  <c:v>-7.5480000000000002E-4</c:v>
                </c:pt>
                <c:pt idx="18360" formatCode="0.00E+00">
                  <c:v>-7.4564100000000001E-4</c:v>
                </c:pt>
                <c:pt idx="18361" formatCode="0.00E+00">
                  <c:v>-7.35835E-4</c:v>
                </c:pt>
                <c:pt idx="18362" formatCode="0.00E+00">
                  <c:v>-7.25382E-4</c:v>
                </c:pt>
                <c:pt idx="18363" formatCode="0.00E+00">
                  <c:v>-7.1428500000000005E-4</c:v>
                </c:pt>
                <c:pt idx="18364" formatCode="0.00E+00">
                  <c:v>-7.0254599999999996E-4</c:v>
                </c:pt>
                <c:pt idx="18365" formatCode="0.00E+00">
                  <c:v>-6.9016599999999998E-4</c:v>
                </c:pt>
                <c:pt idx="18366" formatCode="0.00E+00">
                  <c:v>-6.7714999999999995E-4</c:v>
                </c:pt>
                <c:pt idx="18367" formatCode="0.00E+00">
                  <c:v>-6.6350100000000004E-4</c:v>
                </c:pt>
                <c:pt idx="18368" formatCode="0.00E+00">
                  <c:v>-6.49224E-4</c:v>
                </c:pt>
                <c:pt idx="18369" formatCode="0.00E+00">
                  <c:v>-6.34323E-4</c:v>
                </c:pt>
                <c:pt idx="18370" formatCode="0.00E+00">
                  <c:v>-6.1880599999999996E-4</c:v>
                </c:pt>
                <c:pt idx="18371" formatCode="0.00E+00">
                  <c:v>-6.0267899999999995E-4</c:v>
                </c:pt>
                <c:pt idx="18372" formatCode="0.00E+00">
                  <c:v>-5.8594799999999998E-4</c:v>
                </c:pt>
                <c:pt idx="18373" formatCode="0.00E+00">
                  <c:v>-5.6862099999999995E-4</c:v>
                </c:pt>
                <c:pt idx="18374" formatCode="0.00E+00">
                  <c:v>-5.50707E-4</c:v>
                </c:pt>
                <c:pt idx="18375" formatCode="0.00E+00">
                  <c:v>-5.3221599999999996E-4</c:v>
                </c:pt>
                <c:pt idx="18376" formatCode="0.00E+00">
                  <c:v>-5.1315499999999995E-4</c:v>
                </c:pt>
                <c:pt idx="18377" formatCode="0.00E+00">
                  <c:v>-4.9353699999999995E-4</c:v>
                </c:pt>
                <c:pt idx="18378" formatCode="0.00E+00">
                  <c:v>-4.7337300000000002E-4</c:v>
                </c:pt>
                <c:pt idx="18379" formatCode="0.00E+00">
                  <c:v>-4.5267300000000001E-4</c:v>
                </c:pt>
                <c:pt idx="18380" formatCode="0.00E+00">
                  <c:v>-4.3145E-4</c:v>
                </c:pt>
                <c:pt idx="18381" formatCode="0.00E+00">
                  <c:v>-4.09718E-4</c:v>
                </c:pt>
                <c:pt idx="18382" formatCode="0.00E+00">
                  <c:v>-3.8748899999999998E-4</c:v>
                </c:pt>
                <c:pt idx="18383" formatCode="0.00E+00">
                  <c:v>-3.6477900000000003E-4</c:v>
                </c:pt>
                <c:pt idx="18384" formatCode="0.00E+00">
                  <c:v>-3.4160199999999999E-4</c:v>
                </c:pt>
                <c:pt idx="18385" formatCode="0.00E+00">
                  <c:v>-3.1797299999999999E-4</c:v>
                </c:pt>
                <c:pt idx="18386" formatCode="0.00E+00">
                  <c:v>-2.9390800000000001E-4</c:v>
                </c:pt>
                <c:pt idx="18387" formatCode="0.00E+00">
                  <c:v>-2.69425E-4</c:v>
                </c:pt>
                <c:pt idx="18388" formatCode="0.00E+00">
                  <c:v>-2.4454000000000001E-4</c:v>
                </c:pt>
                <c:pt idx="18389" formatCode="0.00E+00">
                  <c:v>-2.1927200000000001E-4</c:v>
                </c:pt>
                <c:pt idx="18390" formatCode="0.00E+00">
                  <c:v>-1.9363799999999999E-4</c:v>
                </c:pt>
                <c:pt idx="18391" formatCode="0.00E+00">
                  <c:v>-1.67658E-4</c:v>
                </c:pt>
                <c:pt idx="18392" formatCode="0.00E+00">
                  <c:v>-1.4135100000000001E-4</c:v>
                </c:pt>
                <c:pt idx="18393" formatCode="0.00E+00">
                  <c:v>-1.14737E-4</c:v>
                </c:pt>
                <c:pt idx="18394" formatCode="0.00E+00">
                  <c:v>-8.7836000000000004E-5</c:v>
                </c:pt>
                <c:pt idx="18395" formatCode="0.00E+00">
                  <c:v>-6.06698E-5</c:v>
                </c:pt>
                <c:pt idx="18396" formatCode="0.00E+00">
                  <c:v>-3.3259500000000002E-5</c:v>
                </c:pt>
                <c:pt idx="18397" formatCode="0.00E+00">
                  <c:v>-5.6268699999999999E-6</c:v>
                </c:pt>
                <c:pt idx="18398" formatCode="0.00E+00">
                  <c:v>2.22058E-5</c:v>
                </c:pt>
                <c:pt idx="18399" formatCode="0.00E+00">
                  <c:v>5.0215700000000001E-5</c:v>
                </c:pt>
                <c:pt idx="18400" formatCode="0.00E+00">
                  <c:v>7.8379800000000005E-5</c:v>
                </c:pt>
                <c:pt idx="18401" formatCode="0.00E+00">
                  <c:v>1.06675E-4</c:v>
                </c:pt>
                <c:pt idx="18402" formatCode="0.00E+00">
                  <c:v>1.3507699999999999E-4</c:v>
                </c:pt>
                <c:pt idx="18403" formatCode="0.00E+00">
                  <c:v>1.63561E-4</c:v>
                </c:pt>
                <c:pt idx="18404" formatCode="0.00E+00">
                  <c:v>1.9210399999999999E-4</c:v>
                </c:pt>
                <c:pt idx="18405" formatCode="0.00E+00">
                  <c:v>2.20681E-4</c:v>
                </c:pt>
                <c:pt idx="18406" formatCode="0.00E+00">
                  <c:v>2.4926700000000001E-4</c:v>
                </c:pt>
                <c:pt idx="18407" formatCode="0.00E+00">
                  <c:v>2.77836E-4</c:v>
                </c:pt>
                <c:pt idx="18408" formatCode="0.00E+00">
                  <c:v>3.06364E-4</c:v>
                </c:pt>
                <c:pt idx="18409" formatCode="0.00E+00">
                  <c:v>3.34824E-4</c:v>
                </c:pt>
                <c:pt idx="18410" formatCode="0.00E+00">
                  <c:v>3.6319100000000001E-4</c:v>
                </c:pt>
                <c:pt idx="18411" formatCode="0.00E+00">
                  <c:v>3.9143899999999999E-4</c:v>
                </c:pt>
                <c:pt idx="18412" formatCode="0.00E+00">
                  <c:v>4.1954299999999998E-4</c:v>
                </c:pt>
                <c:pt idx="18413" formatCode="0.00E+00">
                  <c:v>4.4747500000000002E-4</c:v>
                </c:pt>
                <c:pt idx="18414" formatCode="0.00E+00">
                  <c:v>4.7521100000000001E-4</c:v>
                </c:pt>
                <c:pt idx="18415" formatCode="0.00E+00">
                  <c:v>5.0272399999999997E-4</c:v>
                </c:pt>
                <c:pt idx="18416" formatCode="0.00E+00">
                  <c:v>5.2998800000000001E-4</c:v>
                </c:pt>
                <c:pt idx="18417" formatCode="0.00E+00">
                  <c:v>5.5697699999999995E-4</c:v>
                </c:pt>
                <c:pt idx="18418" formatCode="0.00E+00">
                  <c:v>5.8366600000000005E-4</c:v>
                </c:pt>
                <c:pt idx="18419" formatCode="0.00E+00">
                  <c:v>6.1002699999999997E-4</c:v>
                </c:pt>
                <c:pt idx="18420" formatCode="0.00E+00">
                  <c:v>6.36037E-4</c:v>
                </c:pt>
                <c:pt idx="18421" formatCode="0.00E+00">
                  <c:v>6.6166800000000002E-4</c:v>
                </c:pt>
                <c:pt idx="18422" formatCode="0.00E+00">
                  <c:v>6.8689599999999999E-4</c:v>
                </c:pt>
                <c:pt idx="18423" formatCode="0.00E+00">
                  <c:v>7.1169600000000005E-4</c:v>
                </c:pt>
                <c:pt idx="18424" formatCode="0.00E+00">
                  <c:v>7.3604200000000001E-4</c:v>
                </c:pt>
                <c:pt idx="18425" formatCode="0.00E+00">
                  <c:v>7.5991100000000005E-4</c:v>
                </c:pt>
                <c:pt idx="18426" formatCode="0.00E+00">
                  <c:v>7.8327699999999998E-4</c:v>
                </c:pt>
                <c:pt idx="18427" formatCode="0.00E+00">
                  <c:v>8.0611799999999998E-4</c:v>
                </c:pt>
                <c:pt idx="18428" formatCode="0.00E+00">
                  <c:v>8.2840799999999999E-4</c:v>
                </c:pt>
                <c:pt idx="18429" formatCode="0.00E+00">
                  <c:v>8.5012499999999997E-4</c:v>
                </c:pt>
                <c:pt idx="18430" formatCode="0.00E+00">
                  <c:v>8.71246E-4</c:v>
                </c:pt>
                <c:pt idx="18431" formatCode="0.00E+00">
                  <c:v>8.9174899999999995E-4</c:v>
                </c:pt>
                <c:pt idx="18432" formatCode="0.00E+00">
                  <c:v>9.1161200000000001E-4</c:v>
                </c:pt>
                <c:pt idx="18433" formatCode="0.00E+00">
                  <c:v>9.3081299999999995E-4</c:v>
                </c:pt>
                <c:pt idx="18434" formatCode="0.00E+00">
                  <c:v>9.49332E-4</c:v>
                </c:pt>
                <c:pt idx="18435" formatCode="0.00E+00">
                  <c:v>9.6714700000000002E-4</c:v>
                </c:pt>
                <c:pt idx="18436" formatCode="0.00E+00">
                  <c:v>9.8423999999999994E-4</c:v>
                </c:pt>
                <c:pt idx="18437" formatCode="0.00E+00">
                  <c:v>1.00059E-3</c:v>
                </c:pt>
                <c:pt idx="18438" formatCode="0.00E+00">
                  <c:v>1.01618E-3</c:v>
                </c:pt>
                <c:pt idx="18439" formatCode="0.00E+00">
                  <c:v>1.0309900000000001E-3</c:v>
                </c:pt>
                <c:pt idx="18440" formatCode="0.00E+00">
                  <c:v>1.0450100000000001E-3</c:v>
                </c:pt>
                <c:pt idx="18441" formatCode="0.00E+00">
                  <c:v>1.05821E-3</c:v>
                </c:pt>
                <c:pt idx="18442" formatCode="0.00E+00">
                  <c:v>1.07059E-3</c:v>
                </c:pt>
                <c:pt idx="18443" formatCode="0.00E+00">
                  <c:v>1.08212E-3</c:v>
                </c:pt>
                <c:pt idx="18444" formatCode="0.00E+00">
                  <c:v>1.0928000000000001E-3</c:v>
                </c:pt>
                <c:pt idx="18445" formatCode="0.00E+00">
                  <c:v>1.1026E-3</c:v>
                </c:pt>
                <c:pt idx="18446" formatCode="0.00E+00">
                  <c:v>1.11152E-3</c:v>
                </c:pt>
                <c:pt idx="18447" formatCode="0.00E+00">
                  <c:v>1.11954E-3</c:v>
                </c:pt>
                <c:pt idx="18448" formatCode="0.00E+00">
                  <c:v>1.12666E-3</c:v>
                </c:pt>
                <c:pt idx="18449" formatCode="0.00E+00">
                  <c:v>1.1328499999999999E-3</c:v>
                </c:pt>
                <c:pt idx="18450" formatCode="0.00E+00">
                  <c:v>1.1381200000000001E-3</c:v>
                </c:pt>
                <c:pt idx="18451" formatCode="0.00E+00">
                  <c:v>1.1424600000000001E-3</c:v>
                </c:pt>
                <c:pt idx="18452" formatCode="0.00E+00">
                  <c:v>1.1458499999999999E-3</c:v>
                </c:pt>
                <c:pt idx="18453" formatCode="0.00E+00">
                  <c:v>1.1482899999999999E-3</c:v>
                </c:pt>
                <c:pt idx="18454" formatCode="0.00E+00">
                  <c:v>1.14977E-3</c:v>
                </c:pt>
                <c:pt idx="18455" formatCode="0.00E+00">
                  <c:v>1.15029E-3</c:v>
                </c:pt>
                <c:pt idx="18456" formatCode="0.00E+00">
                  <c:v>1.14985E-3</c:v>
                </c:pt>
                <c:pt idx="18457" formatCode="0.00E+00">
                  <c:v>1.1484399999999999E-3</c:v>
                </c:pt>
                <c:pt idx="18458" formatCode="0.00E+00">
                  <c:v>1.14605E-3</c:v>
                </c:pt>
                <c:pt idx="18459" formatCode="0.00E+00">
                  <c:v>1.14269E-3</c:v>
                </c:pt>
                <c:pt idx="18460" formatCode="0.00E+00">
                  <c:v>1.1383599999999999E-3</c:v>
                </c:pt>
                <c:pt idx="18461" formatCode="0.00E+00">
                  <c:v>1.13306E-3</c:v>
                </c:pt>
                <c:pt idx="18462" formatCode="0.00E+00">
                  <c:v>1.12678E-3</c:v>
                </c:pt>
                <c:pt idx="18463" formatCode="0.00E+00">
                  <c:v>1.11954E-3</c:v>
                </c:pt>
                <c:pt idx="18464" formatCode="0.00E+00">
                  <c:v>1.11133E-3</c:v>
                </c:pt>
                <c:pt idx="18465" formatCode="0.00E+00">
                  <c:v>1.10216E-3</c:v>
                </c:pt>
                <c:pt idx="18466" formatCode="0.00E+00">
                  <c:v>1.0920400000000001E-3</c:v>
                </c:pt>
                <c:pt idx="18467" formatCode="0.00E+00">
                  <c:v>1.08096E-3</c:v>
                </c:pt>
                <c:pt idx="18468" formatCode="0.00E+00">
                  <c:v>1.0689499999999999E-3</c:v>
                </c:pt>
                <c:pt idx="18469" formatCode="0.00E+00">
                  <c:v>1.0559899999999999E-3</c:v>
                </c:pt>
                <c:pt idx="18470" formatCode="0.00E+00">
                  <c:v>1.0421199999999999E-3</c:v>
                </c:pt>
                <c:pt idx="18471" formatCode="0.00E+00">
                  <c:v>1.0273299999999999E-3</c:v>
                </c:pt>
                <c:pt idx="18472" formatCode="0.00E+00">
                  <c:v>1.0116299999999999E-3</c:v>
                </c:pt>
                <c:pt idx="18473" formatCode="0.00E+00">
                  <c:v>9.9503900000000008E-4</c:v>
                </c:pt>
                <c:pt idx="18474" formatCode="0.00E+00">
                  <c:v>9.7756899999999996E-4</c:v>
                </c:pt>
                <c:pt idx="18475" formatCode="0.00E+00">
                  <c:v>9.5923199999999997E-4</c:v>
                </c:pt>
                <c:pt idx="18476" formatCode="0.00E+00">
                  <c:v>9.40043E-4</c:v>
                </c:pt>
                <c:pt idx="18477" formatCode="0.00E+00">
                  <c:v>9.2001699999999997E-4</c:v>
                </c:pt>
                <c:pt idx="18478" formatCode="0.00E+00">
                  <c:v>8.9917000000000003E-4</c:v>
                </c:pt>
                <c:pt idx="18479" formatCode="0.00E+00">
                  <c:v>8.77519E-4</c:v>
                </c:pt>
                <c:pt idx="18480" formatCode="0.00E+00">
                  <c:v>8.5508100000000005E-4</c:v>
                </c:pt>
                <c:pt idx="18481" formatCode="0.00E+00">
                  <c:v>8.3187500000000004E-4</c:v>
                </c:pt>
                <c:pt idx="18482" formatCode="0.00E+00">
                  <c:v>8.0791999999999995E-4</c:v>
                </c:pt>
                <c:pt idx="18483" formatCode="0.00E+00">
                  <c:v>7.8323599999999998E-4</c:v>
                </c:pt>
                <c:pt idx="18484" formatCode="0.00E+00">
                  <c:v>7.5784400000000003E-4</c:v>
                </c:pt>
                <c:pt idx="18485" formatCode="0.00E+00">
                  <c:v>7.31765E-4</c:v>
                </c:pt>
                <c:pt idx="18486" formatCode="0.00E+00">
                  <c:v>7.0502100000000001E-4</c:v>
                </c:pt>
                <c:pt idx="18487" formatCode="0.00E+00">
                  <c:v>6.77635E-4</c:v>
                </c:pt>
                <c:pt idx="18488" formatCode="0.00E+00">
                  <c:v>6.4963100000000001E-4</c:v>
                </c:pt>
                <c:pt idx="18489" formatCode="0.00E+00">
                  <c:v>6.2103099999999997E-4</c:v>
                </c:pt>
                <c:pt idx="18490" formatCode="0.00E+00">
                  <c:v>5.9186199999999997E-4</c:v>
                </c:pt>
                <c:pt idx="18491" formatCode="0.00E+00">
                  <c:v>5.6214700000000004E-4</c:v>
                </c:pt>
                <c:pt idx="18492" formatCode="0.00E+00">
                  <c:v>5.3191200000000005E-4</c:v>
                </c:pt>
                <c:pt idx="18493" formatCode="0.00E+00">
                  <c:v>5.01184E-4</c:v>
                </c:pt>
                <c:pt idx="18494" formatCode="0.00E+00">
                  <c:v>4.6998999999999999E-4</c:v>
                </c:pt>
                <c:pt idx="18495" formatCode="0.00E+00">
                  <c:v>4.3835499999999997E-4</c:v>
                </c:pt>
                <c:pt idx="18496" formatCode="0.00E+00">
                  <c:v>4.0630899999999999E-4</c:v>
                </c:pt>
                <c:pt idx="18497" formatCode="0.00E+00">
                  <c:v>3.7387800000000001E-4</c:v>
                </c:pt>
                <c:pt idx="18498" formatCode="0.00E+00">
                  <c:v>3.4109E-4</c:v>
                </c:pt>
                <c:pt idx="18499" formatCode="0.00E+00">
                  <c:v>3.0797499999999999E-4</c:v>
                </c:pt>
                <c:pt idx="18500" formatCode="0.00E+00">
                  <c:v>2.74562E-4</c:v>
                </c:pt>
                <c:pt idx="18501" formatCode="0.00E+00">
                  <c:v>2.40879E-4</c:v>
                </c:pt>
                <c:pt idx="18502" formatCode="0.00E+00">
                  <c:v>2.0695500000000001E-4</c:v>
                </c:pt>
                <c:pt idx="18503" formatCode="0.00E+00">
                  <c:v>1.72821E-4</c:v>
                </c:pt>
                <c:pt idx="18504" formatCode="0.00E+00">
                  <c:v>1.3850599999999999E-4</c:v>
                </c:pt>
                <c:pt idx="18505" formatCode="0.00E+00">
                  <c:v>1.0404E-4</c:v>
                </c:pt>
                <c:pt idx="18506" formatCode="0.00E+00">
                  <c:v>6.9453000000000001E-5</c:v>
                </c:pt>
                <c:pt idx="18507" formatCode="0.00E+00">
                  <c:v>3.4775199999999999E-5</c:v>
                </c:pt>
                <c:pt idx="18508" formatCode="0.00E+00">
                  <c:v>3.6741300000000001E-8</c:v>
                </c:pt>
                <c:pt idx="18509" formatCode="0.00E+00">
                  <c:v>-3.4732199999999999E-5</c:v>
                </c:pt>
                <c:pt idx="18510" formatCode="0.00E+00">
                  <c:v>-6.9501500000000005E-5</c:v>
                </c:pt>
                <c:pt idx="18511" formatCode="0.00E+00">
                  <c:v>-1.0424099999999999E-4</c:v>
                </c:pt>
                <c:pt idx="18512" formatCode="0.00E+00">
                  <c:v>-1.3892E-4</c:v>
                </c:pt>
                <c:pt idx="18513" formatCode="0.00E+00">
                  <c:v>-1.7351000000000001E-4</c:v>
                </c:pt>
                <c:pt idx="18514" formatCode="0.00E+00">
                  <c:v>-2.0798E-4</c:v>
                </c:pt>
                <c:pt idx="18515" formatCode="0.00E+00">
                  <c:v>-2.4230000000000001E-4</c:v>
                </c:pt>
                <c:pt idx="18516" formatCode="0.00E+00">
                  <c:v>-2.7644200000000001E-4</c:v>
                </c:pt>
                <c:pt idx="18517" formatCode="0.00E+00">
                  <c:v>-3.10375E-4</c:v>
                </c:pt>
                <c:pt idx="18518" formatCode="0.00E+00">
                  <c:v>-3.4407099999999999E-4</c:v>
                </c:pt>
                <c:pt idx="18519" formatCode="0.00E+00">
                  <c:v>-3.7750199999999999E-4</c:v>
                </c:pt>
                <c:pt idx="18520" formatCode="0.00E+00">
                  <c:v>-4.1063699999999999E-4</c:v>
                </c:pt>
                <c:pt idx="18521" formatCode="0.00E+00">
                  <c:v>-4.4345099999999998E-4</c:v>
                </c:pt>
                <c:pt idx="18522" formatCode="0.00E+00">
                  <c:v>-4.7591400000000002E-4</c:v>
                </c:pt>
                <c:pt idx="18523" formatCode="0.00E+00">
                  <c:v>-5.0799899999999997E-4</c:v>
                </c:pt>
                <c:pt idx="18524" formatCode="0.00E+00">
                  <c:v>-5.3967999999999996E-4</c:v>
                </c:pt>
                <c:pt idx="18525" formatCode="0.00E+00">
                  <c:v>-5.7092899999999997E-4</c:v>
                </c:pt>
                <c:pt idx="18526" formatCode="0.00E+00">
                  <c:v>-6.0172199999999996E-4</c:v>
                </c:pt>
                <c:pt idx="18527" formatCode="0.00E+00">
                  <c:v>-6.3203200000000004E-4</c:v>
                </c:pt>
                <c:pt idx="18528" formatCode="0.00E+00">
                  <c:v>-6.6183400000000003E-4</c:v>
                </c:pt>
                <c:pt idx="18529" formatCode="0.00E+00">
                  <c:v>-6.91104E-4</c:v>
                </c:pt>
                <c:pt idx="18530" formatCode="0.00E+00">
                  <c:v>-7.1981699999999998E-4</c:v>
                </c:pt>
                <c:pt idx="18531" formatCode="0.00E+00">
                  <c:v>-7.4795099999999995E-4</c:v>
                </c:pt>
                <c:pt idx="18532" formatCode="0.00E+00">
                  <c:v>-7.7548299999999999E-4</c:v>
                </c:pt>
                <c:pt idx="18533" formatCode="0.00E+00">
                  <c:v>-8.0239000000000005E-4</c:v>
                </c:pt>
                <c:pt idx="18534" formatCode="0.00E+00">
                  <c:v>-8.2865100000000002E-4</c:v>
                </c:pt>
                <c:pt idx="18535" formatCode="0.00E+00">
                  <c:v>-8.54245E-4</c:v>
                </c:pt>
                <c:pt idx="18536" formatCode="0.00E+00">
                  <c:v>-8.7915200000000002E-4</c:v>
                </c:pt>
                <c:pt idx="18537" formatCode="0.00E+00">
                  <c:v>-9.0335199999999995E-4</c:v>
                </c:pt>
                <c:pt idx="18538" formatCode="0.00E+00">
                  <c:v>-9.2682699999999997E-4</c:v>
                </c:pt>
                <c:pt idx="18539" formatCode="0.00E+00">
                  <c:v>-9.4955799999999998E-4</c:v>
                </c:pt>
                <c:pt idx="18540" formatCode="0.00E+00">
                  <c:v>-9.7152800000000004E-4</c:v>
                </c:pt>
                <c:pt idx="18541" formatCode="0.00E+00">
                  <c:v>-9.927200000000001E-4</c:v>
                </c:pt>
                <c:pt idx="18542" formatCode="0.00E+00">
                  <c:v>-1.0131199999999999E-3</c:v>
                </c:pt>
                <c:pt idx="18543" formatCode="0.00E+00">
                  <c:v>-1.0327100000000001E-3</c:v>
                </c:pt>
                <c:pt idx="18544" formatCode="0.00E+00">
                  <c:v>-1.05148E-3</c:v>
                </c:pt>
                <c:pt idx="18545" formatCode="0.00E+00">
                  <c:v>-1.06941E-3</c:v>
                </c:pt>
                <c:pt idx="18546" formatCode="0.00E+00">
                  <c:v>-1.0864900000000001E-3</c:v>
                </c:pt>
                <c:pt idx="18547" formatCode="0.00E+00">
                  <c:v>-1.10271E-3</c:v>
                </c:pt>
                <c:pt idx="18548" formatCode="0.00E+00">
                  <c:v>-1.1180599999999999E-3</c:v>
                </c:pt>
                <c:pt idx="18549" formatCode="0.00E+00">
                  <c:v>-1.1325199999999999E-3</c:v>
                </c:pt>
                <c:pt idx="18550" formatCode="0.00E+00">
                  <c:v>-1.1460999999999999E-3</c:v>
                </c:pt>
                <c:pt idx="18551" formatCode="0.00E+00">
                  <c:v>-1.1587699999999999E-3</c:v>
                </c:pt>
                <c:pt idx="18552" formatCode="0.00E+00">
                  <c:v>-1.1705299999999999E-3</c:v>
                </c:pt>
                <c:pt idx="18553" formatCode="0.00E+00">
                  <c:v>-1.1813800000000001E-3</c:v>
                </c:pt>
                <c:pt idx="18554" formatCode="0.00E+00">
                  <c:v>-1.1913099999999999E-3</c:v>
                </c:pt>
                <c:pt idx="18555" formatCode="0.00E+00">
                  <c:v>-1.2003000000000001E-3</c:v>
                </c:pt>
                <c:pt idx="18556" formatCode="0.00E+00">
                  <c:v>-1.2083700000000001E-3</c:v>
                </c:pt>
                <c:pt idx="18557" formatCode="0.00E+00">
                  <c:v>-1.2155E-3</c:v>
                </c:pt>
                <c:pt idx="18558" formatCode="0.00E+00">
                  <c:v>-1.2216900000000001E-3</c:v>
                </c:pt>
                <c:pt idx="18559" formatCode="0.00E+00">
                  <c:v>-1.2269399999999999E-3</c:v>
                </c:pt>
                <c:pt idx="18560" formatCode="0.00E+00">
                  <c:v>-1.2312499999999999E-3</c:v>
                </c:pt>
                <c:pt idx="18561" formatCode="0.00E+00">
                  <c:v>-1.2346099999999999E-3</c:v>
                </c:pt>
                <c:pt idx="18562" formatCode="0.00E+00">
                  <c:v>-1.2370300000000001E-3</c:v>
                </c:pt>
                <c:pt idx="18563" formatCode="0.00E+00">
                  <c:v>-1.23851E-3</c:v>
                </c:pt>
                <c:pt idx="18564" formatCode="0.00E+00">
                  <c:v>-1.23905E-3</c:v>
                </c:pt>
                <c:pt idx="18565" formatCode="0.00E+00">
                  <c:v>-1.23865E-3</c:v>
                </c:pt>
                <c:pt idx="18566" formatCode="0.00E+00">
                  <c:v>-1.2373200000000001E-3</c:v>
                </c:pt>
                <c:pt idx="18567" formatCode="0.00E+00">
                  <c:v>-1.2350600000000001E-3</c:v>
                </c:pt>
                <c:pt idx="18568" formatCode="0.00E+00">
                  <c:v>-1.2318699999999999E-3</c:v>
                </c:pt>
                <c:pt idx="18569" formatCode="0.00E+00">
                  <c:v>-1.22777E-3</c:v>
                </c:pt>
                <c:pt idx="18570" formatCode="0.00E+00">
                  <c:v>-1.2227500000000001E-3</c:v>
                </c:pt>
                <c:pt idx="18571" formatCode="0.00E+00">
                  <c:v>-1.21682E-3</c:v>
                </c:pt>
                <c:pt idx="18572" formatCode="0.00E+00">
                  <c:v>-1.2099999999999999E-3</c:v>
                </c:pt>
                <c:pt idx="18573" formatCode="0.00E+00">
                  <c:v>-1.20228E-3</c:v>
                </c:pt>
                <c:pt idx="18574" formatCode="0.00E+00">
                  <c:v>-1.1936900000000001E-3</c:v>
                </c:pt>
                <c:pt idx="18575" formatCode="0.00E+00">
                  <c:v>-1.1842199999999999E-3</c:v>
                </c:pt>
                <c:pt idx="18576" formatCode="0.00E+00">
                  <c:v>-1.1738899999999999E-3</c:v>
                </c:pt>
                <c:pt idx="18577" formatCode="0.00E+00">
                  <c:v>-1.16271E-3</c:v>
                </c:pt>
                <c:pt idx="18578" formatCode="0.00E+00">
                  <c:v>-1.15069E-3</c:v>
                </c:pt>
                <c:pt idx="18579" formatCode="0.00E+00">
                  <c:v>-1.13784E-3</c:v>
                </c:pt>
                <c:pt idx="18580" formatCode="0.00E+00">
                  <c:v>-1.12418E-3</c:v>
                </c:pt>
                <c:pt idx="18581" formatCode="0.00E+00">
                  <c:v>-1.10972E-3</c:v>
                </c:pt>
                <c:pt idx="18582" formatCode="0.00E+00">
                  <c:v>-1.0944699999999999E-3</c:v>
                </c:pt>
                <c:pt idx="18583" formatCode="0.00E+00">
                  <c:v>-1.0784499999999999E-3</c:v>
                </c:pt>
                <c:pt idx="18584" formatCode="0.00E+00">
                  <c:v>-1.06167E-3</c:v>
                </c:pt>
                <c:pt idx="18585" formatCode="0.00E+00">
                  <c:v>-1.04414E-3</c:v>
                </c:pt>
                <c:pt idx="18586" formatCode="0.00E+00">
                  <c:v>-1.02589E-3</c:v>
                </c:pt>
                <c:pt idx="18587" formatCode="0.00E+00">
                  <c:v>-1.0069300000000001E-3</c:v>
                </c:pt>
                <c:pt idx="18588" formatCode="0.00E+00">
                  <c:v>-9.872660000000001E-4</c:v>
                </c:pt>
                <c:pt idx="18589" formatCode="0.00E+00">
                  <c:v>-9.6692900000000005E-4</c:v>
                </c:pt>
                <c:pt idx="18590" formatCode="0.00E+00">
                  <c:v>-9.4592999999999999E-4</c:v>
                </c:pt>
                <c:pt idx="18591" formatCode="0.00E+00">
                  <c:v>-9.24288E-4</c:v>
                </c:pt>
                <c:pt idx="18592" formatCode="0.00E+00">
                  <c:v>-9.0202100000000003E-4</c:v>
                </c:pt>
                <c:pt idx="18593" formatCode="0.00E+00">
                  <c:v>-8.7914700000000004E-4</c:v>
                </c:pt>
                <c:pt idx="18594" formatCode="0.00E+00">
                  <c:v>-8.55684E-4</c:v>
                </c:pt>
                <c:pt idx="18595" formatCode="0.00E+00">
                  <c:v>-8.31652E-4</c:v>
                </c:pt>
                <c:pt idx="18596" formatCode="0.00E+00">
                  <c:v>-8.0707000000000001E-4</c:v>
                </c:pt>
                <c:pt idx="18597" formatCode="0.00E+00">
                  <c:v>-7.8195599999999999E-4</c:v>
                </c:pt>
                <c:pt idx="18598" formatCode="0.00E+00">
                  <c:v>-7.5633199999999997E-4</c:v>
                </c:pt>
                <c:pt idx="18599" formatCode="0.00E+00">
                  <c:v>-7.30216E-4</c:v>
                </c:pt>
                <c:pt idx="18600" formatCode="0.00E+00">
                  <c:v>-7.0362899999999999E-4</c:v>
                </c:pt>
                <c:pt idx="18601" formatCode="0.00E+00">
                  <c:v>-6.7659100000000004E-4</c:v>
                </c:pt>
                <c:pt idx="18602" formatCode="0.00E+00">
                  <c:v>-6.4912200000000002E-4</c:v>
                </c:pt>
                <c:pt idx="18603" formatCode="0.00E+00">
                  <c:v>-6.2124399999999996E-4</c:v>
                </c:pt>
                <c:pt idx="18604" formatCode="0.00E+00">
                  <c:v>-5.9297500000000003E-4</c:v>
                </c:pt>
                <c:pt idx="18605" formatCode="0.00E+00">
                  <c:v>-5.6433899999999996E-4</c:v>
                </c:pt>
                <c:pt idx="18606" formatCode="0.00E+00">
                  <c:v>-5.3535400000000004E-4</c:v>
                </c:pt>
                <c:pt idx="18607" formatCode="0.00E+00">
                  <c:v>-5.0604199999999995E-4</c:v>
                </c:pt>
                <c:pt idx="18608" formatCode="0.00E+00">
                  <c:v>-4.7642399999999998E-4</c:v>
                </c:pt>
                <c:pt idx="18609" formatCode="0.00E+00">
                  <c:v>-4.4652199999999998E-4</c:v>
                </c:pt>
                <c:pt idx="18610" formatCode="0.00E+00">
                  <c:v>-4.1635499999999998E-4</c:v>
                </c:pt>
                <c:pt idx="18611" formatCode="0.00E+00">
                  <c:v>-3.8594600000000002E-4</c:v>
                </c:pt>
                <c:pt idx="18612" formatCode="0.00E+00">
                  <c:v>-3.5531499999999998E-4</c:v>
                </c:pt>
                <c:pt idx="18613" formatCode="0.00E+00">
                  <c:v>-3.2448299999999998E-4</c:v>
                </c:pt>
                <c:pt idx="18614" formatCode="0.00E+00">
                  <c:v>-2.9347200000000003E-4</c:v>
                </c:pt>
                <c:pt idx="18615" formatCode="0.00E+00">
                  <c:v>-2.6230099999999999E-4</c:v>
                </c:pt>
                <c:pt idx="18616" formatCode="0.00E+00">
                  <c:v>-2.30993E-4</c:v>
                </c:pt>
                <c:pt idx="18617" formatCode="0.00E+00">
                  <c:v>-1.99567E-4</c:v>
                </c:pt>
                <c:pt idx="18618" formatCode="0.00E+00">
                  <c:v>-1.6804499999999999E-4</c:v>
                </c:pt>
                <c:pt idx="18619" formatCode="0.00E+00">
                  <c:v>-1.3644800000000001E-4</c:v>
                </c:pt>
                <c:pt idx="18620" formatCode="0.00E+00">
                  <c:v>-1.04794E-4</c:v>
                </c:pt>
                <c:pt idx="18621" formatCode="0.00E+00">
                  <c:v>-7.3106499999999995E-5</c:v>
                </c:pt>
                <c:pt idx="18622" formatCode="0.00E+00">
                  <c:v>-4.1403899999999998E-5</c:v>
                </c:pt>
                <c:pt idx="18623" formatCode="0.00E+00">
                  <c:v>-9.7067399999999992E-6</c:v>
                </c:pt>
                <c:pt idx="18624" formatCode="0.00E+00">
                  <c:v>2.19649E-5</c:v>
                </c:pt>
                <c:pt idx="18625" formatCode="0.00E+00">
                  <c:v>5.3591300000000003E-5</c:v>
                </c:pt>
                <c:pt idx="18626" formatCode="0.00E+00">
                  <c:v>8.5152800000000002E-5</c:v>
                </c:pt>
                <c:pt idx="18627" formatCode="0.00E+00">
                  <c:v>1.1663E-4</c:v>
                </c:pt>
                <c:pt idx="18628" formatCode="0.00E+00">
                  <c:v>1.4800300000000001E-4</c:v>
                </c:pt>
                <c:pt idx="18629" formatCode="0.00E+00">
                  <c:v>1.79254E-4</c:v>
                </c:pt>
                <c:pt idx="18630" formatCode="0.00E+00">
                  <c:v>2.1036300000000001E-4</c:v>
                </c:pt>
                <c:pt idx="18631" formatCode="0.00E+00">
                  <c:v>2.4131200000000001E-4</c:v>
                </c:pt>
                <c:pt idx="18632" formatCode="0.00E+00">
                  <c:v>2.7208199999999999E-4</c:v>
                </c:pt>
                <c:pt idx="18633" formatCode="0.00E+00">
                  <c:v>3.0265499999999998E-4</c:v>
                </c:pt>
                <c:pt idx="18634" formatCode="0.00E+00">
                  <c:v>3.33013E-4</c:v>
                </c:pt>
                <c:pt idx="18635" formatCode="0.00E+00">
                  <c:v>3.6313799999999999E-4</c:v>
                </c:pt>
                <c:pt idx="18636" formatCode="0.00E+00">
                  <c:v>3.9301199999999998E-4</c:v>
                </c:pt>
                <c:pt idx="18637" formatCode="0.00E+00">
                  <c:v>4.22619E-4</c:v>
                </c:pt>
                <c:pt idx="18638" formatCode="0.00E+00">
                  <c:v>4.5194099999999997E-4</c:v>
                </c:pt>
                <c:pt idx="18639" formatCode="0.00E+00">
                  <c:v>4.8096100000000002E-4</c:v>
                </c:pt>
                <c:pt idx="18640" formatCode="0.00E+00">
                  <c:v>5.0966300000000004E-4</c:v>
                </c:pt>
                <c:pt idx="18641" formatCode="0.00E+00">
                  <c:v>5.3803100000000001E-4</c:v>
                </c:pt>
                <c:pt idx="18642" formatCode="0.00E+00">
                  <c:v>5.6604799999999999E-4</c:v>
                </c:pt>
                <c:pt idx="18643" formatCode="0.00E+00">
                  <c:v>5.9369800000000003E-4</c:v>
                </c:pt>
                <c:pt idx="18644" formatCode="0.00E+00">
                  <c:v>6.2096700000000005E-4</c:v>
                </c:pt>
                <c:pt idx="18645" formatCode="0.00E+00">
                  <c:v>6.4783799999999997E-4</c:v>
                </c:pt>
                <c:pt idx="18646" formatCode="0.00E+00">
                  <c:v>6.7429700000000003E-4</c:v>
                </c:pt>
                <c:pt idx="18647" formatCode="0.00E+00">
                  <c:v>7.0032799999999995E-4</c:v>
                </c:pt>
                <c:pt idx="18648" formatCode="0.00E+00">
                  <c:v>7.2591799999999998E-4</c:v>
                </c:pt>
                <c:pt idx="18649" formatCode="0.00E+00">
                  <c:v>7.5105300000000001E-4</c:v>
                </c:pt>
                <c:pt idx="18650" formatCode="0.00E+00">
                  <c:v>7.7571699999999999E-4</c:v>
                </c:pt>
                <c:pt idx="18651" formatCode="0.00E+00">
                  <c:v>7.9989799999999995E-4</c:v>
                </c:pt>
                <c:pt idx="18652" formatCode="0.00E+00">
                  <c:v>8.2358300000000002E-4</c:v>
                </c:pt>
                <c:pt idx="18653" formatCode="0.00E+00">
                  <c:v>8.4675699999999996E-4</c:v>
                </c:pt>
                <c:pt idx="18654" formatCode="0.00E+00">
                  <c:v>8.6940900000000002E-4</c:v>
                </c:pt>
                <c:pt idx="18655" formatCode="0.00E+00">
                  <c:v>8.91525E-4</c:v>
                </c:pt>
                <c:pt idx="18656" formatCode="0.00E+00">
                  <c:v>9.1309300000000002E-4</c:v>
                </c:pt>
                <c:pt idx="18657" formatCode="0.00E+00">
                  <c:v>9.3410200000000002E-4</c:v>
                </c:pt>
                <c:pt idx="18658" formatCode="0.00E+00">
                  <c:v>9.5453900000000002E-4</c:v>
                </c:pt>
                <c:pt idx="18659" formatCode="0.00E+00">
                  <c:v>9.7439399999999995E-4</c:v>
                </c:pt>
                <c:pt idx="18660" formatCode="0.00E+00">
                  <c:v>9.9365400000000006E-4</c:v>
                </c:pt>
                <c:pt idx="18661" formatCode="0.00E+00">
                  <c:v>1.01231E-3</c:v>
                </c:pt>
                <c:pt idx="18662" formatCode="0.00E+00">
                  <c:v>1.03035E-3</c:v>
                </c:pt>
                <c:pt idx="18663" formatCode="0.00E+00">
                  <c:v>1.04776E-3</c:v>
                </c:pt>
                <c:pt idx="18664" formatCode="0.00E+00">
                  <c:v>1.0645400000000001E-3</c:v>
                </c:pt>
                <c:pt idx="18665" formatCode="0.00E+00">
                  <c:v>1.0806699999999999E-3</c:v>
                </c:pt>
                <c:pt idx="18666" formatCode="0.00E+00">
                  <c:v>1.0961499999999999E-3</c:v>
                </c:pt>
                <c:pt idx="18667" formatCode="0.00E+00">
                  <c:v>1.11096E-3</c:v>
                </c:pt>
                <c:pt idx="18668" formatCode="0.00E+00">
                  <c:v>1.12509E-3</c:v>
                </c:pt>
                <c:pt idx="18669" formatCode="0.00E+00">
                  <c:v>1.1385499999999999E-3</c:v>
                </c:pt>
                <c:pt idx="18670" formatCode="0.00E+00">
                  <c:v>1.15131E-3</c:v>
                </c:pt>
                <c:pt idx="18671" formatCode="0.00E+00">
                  <c:v>1.1633800000000001E-3</c:v>
                </c:pt>
                <c:pt idx="18672" formatCode="0.00E+00">
                  <c:v>1.1747400000000001E-3</c:v>
                </c:pt>
                <c:pt idx="18673" formatCode="0.00E+00">
                  <c:v>1.18538E-3</c:v>
                </c:pt>
                <c:pt idx="18674" formatCode="0.00E+00">
                  <c:v>1.19531E-3</c:v>
                </c:pt>
                <c:pt idx="18675" formatCode="0.00E+00">
                  <c:v>1.2045000000000001E-3</c:v>
                </c:pt>
                <c:pt idx="18676" formatCode="0.00E+00">
                  <c:v>1.2129599999999999E-3</c:v>
                </c:pt>
                <c:pt idx="18677" formatCode="0.00E+00">
                  <c:v>1.22068E-3</c:v>
                </c:pt>
                <c:pt idx="18678" formatCode="0.00E+00">
                  <c:v>1.2276500000000001E-3</c:v>
                </c:pt>
                <c:pt idx="18679" formatCode="0.00E+00">
                  <c:v>1.23387E-3</c:v>
                </c:pt>
                <c:pt idx="18680" formatCode="0.00E+00">
                  <c:v>1.2393300000000001E-3</c:v>
                </c:pt>
                <c:pt idx="18681" formatCode="0.00E+00">
                  <c:v>1.2440299999999999E-3</c:v>
                </c:pt>
                <c:pt idx="18682" formatCode="0.00E+00">
                  <c:v>1.24796E-3</c:v>
                </c:pt>
                <c:pt idx="18683" formatCode="0.00E+00">
                  <c:v>1.2511099999999999E-3</c:v>
                </c:pt>
                <c:pt idx="18684" formatCode="0.00E+00">
                  <c:v>1.2534899999999999E-3</c:v>
                </c:pt>
                <c:pt idx="18685" formatCode="0.00E+00">
                  <c:v>1.2550899999999999E-3</c:v>
                </c:pt>
                <c:pt idx="18686" formatCode="0.00E+00">
                  <c:v>1.2559100000000001E-3</c:v>
                </c:pt>
                <c:pt idx="18687" formatCode="0.00E+00">
                  <c:v>1.2559299999999999E-3</c:v>
                </c:pt>
                <c:pt idx="18688" formatCode="0.00E+00">
                  <c:v>1.2551699999999999E-3</c:v>
                </c:pt>
                <c:pt idx="18689" formatCode="0.00E+00">
                  <c:v>1.2536100000000001E-3</c:v>
                </c:pt>
                <c:pt idx="18690" formatCode="0.00E+00">
                  <c:v>1.2512599999999999E-3</c:v>
                </c:pt>
                <c:pt idx="18691" formatCode="0.00E+00">
                  <c:v>1.2481199999999999E-3</c:v>
                </c:pt>
                <c:pt idx="18692" formatCode="0.00E+00">
                  <c:v>1.24417E-3</c:v>
                </c:pt>
                <c:pt idx="18693" formatCode="0.00E+00">
                  <c:v>1.2394299999999999E-3</c:v>
                </c:pt>
                <c:pt idx="18694" formatCode="0.00E+00">
                  <c:v>1.2338900000000001E-3</c:v>
                </c:pt>
                <c:pt idx="18695" formatCode="0.00E+00">
                  <c:v>1.2275400000000001E-3</c:v>
                </c:pt>
                <c:pt idx="18696" formatCode="0.00E+00">
                  <c:v>1.2204E-3</c:v>
                </c:pt>
                <c:pt idx="18697" formatCode="0.00E+00">
                  <c:v>1.2124600000000001E-3</c:v>
                </c:pt>
                <c:pt idx="18698" formatCode="0.00E+00">
                  <c:v>1.2037199999999999E-3</c:v>
                </c:pt>
                <c:pt idx="18699" formatCode="0.00E+00">
                  <c:v>1.19418E-3</c:v>
                </c:pt>
                <c:pt idx="18700" formatCode="0.00E+00">
                  <c:v>1.18384E-3</c:v>
                </c:pt>
                <c:pt idx="18701" formatCode="0.00E+00">
                  <c:v>1.1727199999999999E-3</c:v>
                </c:pt>
                <c:pt idx="18702" formatCode="0.00E+00">
                  <c:v>1.1608E-3</c:v>
                </c:pt>
                <c:pt idx="18703" formatCode="0.00E+00">
                  <c:v>1.14809E-3</c:v>
                </c:pt>
                <c:pt idx="18704" formatCode="0.00E+00">
                  <c:v>1.1345999999999999E-3</c:v>
                </c:pt>
                <c:pt idx="18705" formatCode="0.00E+00">
                  <c:v>1.1203299999999999E-3</c:v>
                </c:pt>
                <c:pt idx="18706" formatCode="0.00E+00">
                  <c:v>1.1052900000000001E-3</c:v>
                </c:pt>
                <c:pt idx="18707" formatCode="0.00E+00">
                  <c:v>1.0894699999999999E-3</c:v>
                </c:pt>
                <c:pt idx="18708" formatCode="0.00E+00">
                  <c:v>1.07288E-3</c:v>
                </c:pt>
                <c:pt idx="18709" formatCode="0.00E+00">
                  <c:v>1.05554E-3</c:v>
                </c:pt>
                <c:pt idx="18710" formatCode="0.00E+00">
                  <c:v>1.03743E-3</c:v>
                </c:pt>
                <c:pt idx="18711" formatCode="0.00E+00">
                  <c:v>1.01858E-3</c:v>
                </c:pt>
                <c:pt idx="18712" formatCode="0.00E+00">
                  <c:v>9.989930000000001E-4</c:v>
                </c:pt>
                <c:pt idx="18713" formatCode="0.00E+00">
                  <c:v>9.7866800000000003E-4</c:v>
                </c:pt>
                <c:pt idx="18714" formatCode="0.00E+00">
                  <c:v>9.5761800000000003E-4</c:v>
                </c:pt>
                <c:pt idx="18715" formatCode="0.00E+00">
                  <c:v>9.3585000000000001E-4</c:v>
                </c:pt>
                <c:pt idx="18716" formatCode="0.00E+00">
                  <c:v>9.13374E-4</c:v>
                </c:pt>
                <c:pt idx="18717" formatCode="0.00E+00">
                  <c:v>8.9019900000000005E-4</c:v>
                </c:pt>
                <c:pt idx="18718" formatCode="0.00E+00">
                  <c:v>8.6633599999999999E-4</c:v>
                </c:pt>
                <c:pt idx="18719" formatCode="0.00E+00">
                  <c:v>8.41795E-4</c:v>
                </c:pt>
                <c:pt idx="18720" formatCode="0.00E+00">
                  <c:v>8.16586E-4</c:v>
                </c:pt>
                <c:pt idx="18721" formatCode="0.00E+00">
                  <c:v>7.90722E-4</c:v>
                </c:pt>
                <c:pt idx="18722" formatCode="0.00E+00">
                  <c:v>7.6421400000000004E-4</c:v>
                </c:pt>
                <c:pt idx="18723" formatCode="0.00E+00">
                  <c:v>7.3707600000000003E-4</c:v>
                </c:pt>
                <c:pt idx="18724" formatCode="0.00E+00">
                  <c:v>7.0932000000000005E-4</c:v>
                </c:pt>
                <c:pt idx="18725" formatCode="0.00E+00">
                  <c:v>6.8095999999999999E-4</c:v>
                </c:pt>
                <c:pt idx="18726" formatCode="0.00E+00">
                  <c:v>6.5200999999999996E-4</c:v>
                </c:pt>
                <c:pt idx="18727" formatCode="0.00E+00">
                  <c:v>6.2248399999999997E-4</c:v>
                </c:pt>
                <c:pt idx="18728" formatCode="0.00E+00">
                  <c:v>5.9239899999999996E-4</c:v>
                </c:pt>
                <c:pt idx="18729" formatCode="0.00E+00">
                  <c:v>5.6176999999999996E-4</c:v>
                </c:pt>
                <c:pt idx="18730" formatCode="0.00E+00">
                  <c:v>5.3061299999999998E-4</c:v>
                </c:pt>
                <c:pt idx="18731" formatCode="0.00E+00">
                  <c:v>4.9894499999999999E-4</c:v>
                </c:pt>
                <c:pt idx="18732" formatCode="0.00E+00">
                  <c:v>4.6678300000000002E-4</c:v>
                </c:pt>
                <c:pt idx="18733" formatCode="0.00E+00">
                  <c:v>4.3414499999999998E-4</c:v>
                </c:pt>
                <c:pt idx="18734" formatCode="0.00E+00">
                  <c:v>4.01049E-4</c:v>
                </c:pt>
                <c:pt idx="18735" formatCode="0.00E+00">
                  <c:v>3.6751500000000001E-4</c:v>
                </c:pt>
                <c:pt idx="18736" formatCode="0.00E+00">
                  <c:v>3.3356199999999998E-4</c:v>
                </c:pt>
                <c:pt idx="18737" formatCode="0.00E+00">
                  <c:v>2.9921E-4</c:v>
                </c:pt>
                <c:pt idx="18738" formatCode="0.00E+00">
                  <c:v>2.6447800000000001E-4</c:v>
                </c:pt>
                <c:pt idx="18739" formatCode="0.00E+00">
                  <c:v>2.2938799999999999E-4</c:v>
                </c:pt>
                <c:pt idx="18740" formatCode="0.00E+00">
                  <c:v>1.93962E-4</c:v>
                </c:pt>
                <c:pt idx="18741" formatCode="0.00E+00">
                  <c:v>1.5822000000000001E-4</c:v>
                </c:pt>
                <c:pt idx="18742" formatCode="0.00E+00">
                  <c:v>1.2218600000000001E-4</c:v>
                </c:pt>
                <c:pt idx="18743" formatCode="0.00E+00">
                  <c:v>8.5882200000000003E-5</c:v>
                </c:pt>
                <c:pt idx="18744" formatCode="0.00E+00">
                  <c:v>4.93315E-5</c:v>
                </c:pt>
                <c:pt idx="18745" formatCode="0.00E+00">
                  <c:v>1.25577E-5</c:v>
                </c:pt>
                <c:pt idx="18746" formatCode="0.00E+00">
                  <c:v>-2.44152E-5</c:v>
                </c:pt>
                <c:pt idx="18747" formatCode="0.00E+00">
                  <c:v>-6.1562699999999999E-5</c:v>
                </c:pt>
                <c:pt idx="18748" formatCode="0.00E+00">
                  <c:v>-9.8859999999999999E-5</c:v>
                </c:pt>
                <c:pt idx="18749" formatCode="0.00E+00">
                  <c:v>-1.3628199999999999E-4</c:v>
                </c:pt>
                <c:pt idx="18750" formatCode="0.00E+00">
                  <c:v>-1.73802E-4</c:v>
                </c:pt>
                <c:pt idx="18751" formatCode="0.00E+00">
                  <c:v>-2.1139600000000001E-4</c:v>
                </c:pt>
                <c:pt idx="18752" formatCode="0.00E+00">
                  <c:v>-2.4903600000000001E-4</c:v>
                </c:pt>
                <c:pt idx="18753" formatCode="0.00E+00">
                  <c:v>-2.8669600000000002E-4</c:v>
                </c:pt>
                <c:pt idx="18754" formatCode="0.00E+00">
                  <c:v>-3.2435E-4</c:v>
                </c:pt>
                <c:pt idx="18755" formatCode="0.00E+00">
                  <c:v>-3.6196900000000002E-4</c:v>
                </c:pt>
                <c:pt idx="18756" formatCode="0.00E+00">
                  <c:v>-3.9952599999999998E-4</c:v>
                </c:pt>
                <c:pt idx="18757" formatCode="0.00E+00">
                  <c:v>-4.3699500000000003E-4</c:v>
                </c:pt>
                <c:pt idx="18758" formatCode="0.00E+00">
                  <c:v>-4.7434499999999999E-4</c:v>
                </c:pt>
                <c:pt idx="18759" formatCode="0.00E+00">
                  <c:v>-5.1155099999999995E-4</c:v>
                </c:pt>
                <c:pt idx="18760" formatCode="0.00E+00">
                  <c:v>-5.4858200000000004E-4</c:v>
                </c:pt>
                <c:pt idx="18761" formatCode="0.00E+00">
                  <c:v>-5.8541099999999998E-4</c:v>
                </c:pt>
                <c:pt idx="18762" formatCode="0.00E+00">
                  <c:v>-6.2200899999999997E-4</c:v>
                </c:pt>
                <c:pt idx="18763" formatCode="0.00E+00">
                  <c:v>-6.5834699999999999E-4</c:v>
                </c:pt>
                <c:pt idx="18764" formatCode="0.00E+00">
                  <c:v>-6.9439600000000001E-4</c:v>
                </c:pt>
                <c:pt idx="18765" formatCode="0.00E+00">
                  <c:v>-7.3012800000000003E-4</c:v>
                </c:pt>
                <c:pt idx="18766" formatCode="0.00E+00">
                  <c:v>-7.65513E-4</c:v>
                </c:pt>
                <c:pt idx="18767" formatCode="0.00E+00">
                  <c:v>-8.0052200000000002E-4</c:v>
                </c:pt>
                <c:pt idx="18768" formatCode="0.00E+00">
                  <c:v>-8.3512600000000005E-4</c:v>
                </c:pt>
                <c:pt idx="18769" formatCode="0.00E+00">
                  <c:v>-8.6929599999999998E-4</c:v>
                </c:pt>
                <c:pt idx="18770" formatCode="0.00E+00">
                  <c:v>-9.0300299999999999E-4</c:v>
                </c:pt>
                <c:pt idx="18771" formatCode="0.00E+00">
                  <c:v>-9.3621899999999996E-4</c:v>
                </c:pt>
                <c:pt idx="18772" formatCode="0.00E+00">
                  <c:v>-9.6891399999999997E-4</c:v>
                </c:pt>
                <c:pt idx="18773" formatCode="0.00E+00">
                  <c:v>-1.00106E-3</c:v>
                </c:pt>
                <c:pt idx="18774" formatCode="0.00E+00">
                  <c:v>-1.0326300000000001E-3</c:v>
                </c:pt>
                <c:pt idx="18775" formatCode="0.00E+00">
                  <c:v>-1.0635900000000001E-3</c:v>
                </c:pt>
                <c:pt idx="18776" formatCode="0.00E+00">
                  <c:v>-1.09392E-3</c:v>
                </c:pt>
                <c:pt idx="18777" formatCode="0.00E+00">
                  <c:v>-1.12359E-3</c:v>
                </c:pt>
                <c:pt idx="18778" formatCode="0.00E+00">
                  <c:v>-1.15256E-3</c:v>
                </c:pt>
                <c:pt idx="18779" formatCode="0.00E+00">
                  <c:v>-1.1808299999999999E-3</c:v>
                </c:pt>
                <c:pt idx="18780" formatCode="0.00E+00">
                  <c:v>-1.20834E-3</c:v>
                </c:pt>
                <c:pt idx="18781" formatCode="0.00E+00">
                  <c:v>-1.2350900000000001E-3</c:v>
                </c:pt>
                <c:pt idx="18782" formatCode="0.00E+00">
                  <c:v>-1.2610399999999999E-3</c:v>
                </c:pt>
                <c:pt idx="18783" formatCode="0.00E+00">
                  <c:v>-1.2861700000000001E-3</c:v>
                </c:pt>
                <c:pt idx="18784" formatCode="0.00E+00">
                  <c:v>-1.3104499999999999E-3</c:v>
                </c:pt>
                <c:pt idx="18785" formatCode="0.00E+00">
                  <c:v>-1.3338600000000001E-3</c:v>
                </c:pt>
                <c:pt idx="18786" formatCode="0.00E+00">
                  <c:v>-1.3563799999999999E-3</c:v>
                </c:pt>
                <c:pt idx="18787" formatCode="0.00E+00">
                  <c:v>-1.3779700000000001E-3</c:v>
                </c:pt>
                <c:pt idx="18788" formatCode="0.00E+00">
                  <c:v>-1.3986199999999999E-3</c:v>
                </c:pt>
                <c:pt idx="18789" formatCode="0.00E+00">
                  <c:v>-1.4183100000000001E-3</c:v>
                </c:pt>
                <c:pt idx="18790" formatCode="0.00E+00">
                  <c:v>-1.4370100000000001E-3</c:v>
                </c:pt>
                <c:pt idx="18791" formatCode="0.00E+00">
                  <c:v>-1.45469E-3</c:v>
                </c:pt>
                <c:pt idx="18792" formatCode="0.00E+00">
                  <c:v>-1.47135E-3</c:v>
                </c:pt>
                <c:pt idx="18793" formatCode="0.00E+00">
                  <c:v>-1.4869600000000001E-3</c:v>
                </c:pt>
                <c:pt idx="18794" formatCode="0.00E+00">
                  <c:v>-1.5015E-3</c:v>
                </c:pt>
                <c:pt idx="18795" formatCode="0.00E+00">
                  <c:v>-1.5149499999999999E-3</c:v>
                </c:pt>
                <c:pt idx="18796" formatCode="0.00E+00">
                  <c:v>-1.5273000000000001E-3</c:v>
                </c:pt>
                <c:pt idx="18797" formatCode="0.00E+00">
                  <c:v>-1.53853E-3</c:v>
                </c:pt>
                <c:pt idx="18798" formatCode="0.00E+00">
                  <c:v>-1.54861E-3</c:v>
                </c:pt>
                <c:pt idx="18799" formatCode="0.00E+00">
                  <c:v>-1.55755E-3</c:v>
                </c:pt>
                <c:pt idx="18800" formatCode="0.00E+00">
                  <c:v>-1.56532E-3</c:v>
                </c:pt>
                <c:pt idx="18801" formatCode="0.00E+00">
                  <c:v>-1.5719E-3</c:v>
                </c:pt>
                <c:pt idx="18802" formatCode="0.00E+00">
                  <c:v>-1.5772900000000001E-3</c:v>
                </c:pt>
                <c:pt idx="18803" formatCode="0.00E+00">
                  <c:v>-1.5814799999999999E-3</c:v>
                </c:pt>
                <c:pt idx="18804" formatCode="0.00E+00">
                  <c:v>-1.5844500000000001E-3</c:v>
                </c:pt>
                <c:pt idx="18805" formatCode="0.00E+00">
                  <c:v>-1.5862000000000001E-3</c:v>
                </c:pt>
                <c:pt idx="18806" formatCode="0.00E+00">
                  <c:v>-1.5867100000000001E-3</c:v>
                </c:pt>
                <c:pt idx="18807" formatCode="0.00E+00">
                  <c:v>-1.5859800000000001E-3</c:v>
                </c:pt>
                <c:pt idx="18808" formatCode="0.00E+00">
                  <c:v>-1.5840100000000001E-3</c:v>
                </c:pt>
                <c:pt idx="18809" formatCode="0.00E+00">
                  <c:v>-1.5807799999999999E-3</c:v>
                </c:pt>
                <c:pt idx="18810" formatCode="0.00E+00">
                  <c:v>-1.5762899999999999E-3</c:v>
                </c:pt>
                <c:pt idx="18811" formatCode="0.00E+00">
                  <c:v>-1.57054E-3</c:v>
                </c:pt>
                <c:pt idx="18812" formatCode="0.00E+00">
                  <c:v>-1.5635200000000001E-3</c:v>
                </c:pt>
                <c:pt idx="18813" formatCode="0.00E+00">
                  <c:v>-1.55525E-3</c:v>
                </c:pt>
                <c:pt idx="18814" formatCode="0.00E+00">
                  <c:v>-1.5456999999999999E-3</c:v>
                </c:pt>
                <c:pt idx="18815" formatCode="0.00E+00">
                  <c:v>-1.5349000000000001E-3</c:v>
                </c:pt>
                <c:pt idx="18816" formatCode="0.00E+00">
                  <c:v>-1.52283E-3</c:v>
                </c:pt>
                <c:pt idx="18817" formatCode="0.00E+00">
                  <c:v>-1.5095E-3</c:v>
                </c:pt>
                <c:pt idx="18818" formatCode="0.00E+00">
                  <c:v>-1.4949200000000001E-3</c:v>
                </c:pt>
                <c:pt idx="18819" formatCode="0.00E+00">
                  <c:v>-1.47909E-3</c:v>
                </c:pt>
                <c:pt idx="18820" formatCode="0.00E+00">
                  <c:v>-1.4620200000000001E-3</c:v>
                </c:pt>
                <c:pt idx="18821" formatCode="0.00E+00">
                  <c:v>-1.4437199999999999E-3</c:v>
                </c:pt>
                <c:pt idx="18822" formatCode="0.00E+00">
                  <c:v>-1.4241900000000001E-3</c:v>
                </c:pt>
                <c:pt idx="18823" formatCode="0.00E+00">
                  <c:v>-1.4034500000000001E-3</c:v>
                </c:pt>
                <c:pt idx="18824" formatCode="0.00E+00">
                  <c:v>-1.3815100000000001E-3</c:v>
                </c:pt>
                <c:pt idx="18825" formatCode="0.00E+00">
                  <c:v>-1.35837E-3</c:v>
                </c:pt>
                <c:pt idx="18826" formatCode="0.00E+00">
                  <c:v>-1.33406E-3</c:v>
                </c:pt>
                <c:pt idx="18827" formatCode="0.00E+00">
                  <c:v>-1.3085900000000001E-3</c:v>
                </c:pt>
                <c:pt idx="18828" formatCode="0.00E+00">
                  <c:v>-1.2819699999999999E-3</c:v>
                </c:pt>
                <c:pt idx="18829" formatCode="0.00E+00">
                  <c:v>-1.2542199999999999E-3</c:v>
                </c:pt>
                <c:pt idx="18830" formatCode="0.00E+00">
                  <c:v>-1.2253699999999999E-3</c:v>
                </c:pt>
                <c:pt idx="18831" formatCode="0.00E+00">
                  <c:v>-1.19542E-3</c:v>
                </c:pt>
                <c:pt idx="18832" formatCode="0.00E+00">
                  <c:v>-1.1643999999999999E-3</c:v>
                </c:pt>
                <c:pt idx="18833" formatCode="0.00E+00">
                  <c:v>-1.13233E-3</c:v>
                </c:pt>
                <c:pt idx="18834" formatCode="0.00E+00">
                  <c:v>-1.0992300000000001E-3</c:v>
                </c:pt>
                <c:pt idx="18835" formatCode="0.00E+00">
                  <c:v>-1.06514E-3</c:v>
                </c:pt>
                <c:pt idx="18836" formatCode="0.00E+00">
                  <c:v>-1.03006E-3</c:v>
                </c:pt>
                <c:pt idx="18837" formatCode="0.00E+00">
                  <c:v>-9.940280000000001E-4</c:v>
                </c:pt>
                <c:pt idx="18838" formatCode="0.00E+00">
                  <c:v>-9.57072E-4</c:v>
                </c:pt>
                <c:pt idx="18839" formatCode="0.00E+00">
                  <c:v>-9.1921799999999997E-4</c:v>
                </c:pt>
                <c:pt idx="18840" formatCode="0.00E+00">
                  <c:v>-8.8049299999999999E-4</c:v>
                </c:pt>
                <c:pt idx="18841" formatCode="0.00E+00">
                  <c:v>-8.4092900000000003E-4</c:v>
                </c:pt>
                <c:pt idx="18842" formatCode="0.00E+00">
                  <c:v>-8.0055399999999998E-4</c:v>
                </c:pt>
                <c:pt idx="18843" formatCode="0.00E+00">
                  <c:v>-7.5940000000000003E-4</c:v>
                </c:pt>
                <c:pt idx="18844" formatCode="0.00E+00">
                  <c:v>-7.1750000000000004E-4</c:v>
                </c:pt>
                <c:pt idx="18845" formatCode="0.00E+00">
                  <c:v>-6.7488599999999998E-4</c:v>
                </c:pt>
                <c:pt idx="18846" formatCode="0.00E+00">
                  <c:v>-6.3159200000000005E-4</c:v>
                </c:pt>
                <c:pt idx="18847" formatCode="0.00E+00">
                  <c:v>-5.8765300000000005E-4</c:v>
                </c:pt>
                <c:pt idx="18848" formatCode="0.00E+00">
                  <c:v>-5.43105E-4</c:v>
                </c:pt>
                <c:pt idx="18849" formatCode="0.00E+00">
                  <c:v>-4.97982E-4</c:v>
                </c:pt>
                <c:pt idx="18850" formatCode="0.00E+00">
                  <c:v>-4.5232200000000001E-4</c:v>
                </c:pt>
                <c:pt idx="18851" formatCode="0.00E+00">
                  <c:v>-4.0616200000000001E-4</c:v>
                </c:pt>
                <c:pt idx="18852" formatCode="0.00E+00">
                  <c:v>-3.5953999999999999E-4</c:v>
                </c:pt>
                <c:pt idx="18853" formatCode="0.00E+00">
                  <c:v>-3.1249499999999998E-4</c:v>
                </c:pt>
                <c:pt idx="18854" formatCode="0.00E+00">
                  <c:v>-2.6506499999999998E-4</c:v>
                </c:pt>
                <c:pt idx="18855" formatCode="0.00E+00">
                  <c:v>-2.1729E-4</c:v>
                </c:pt>
                <c:pt idx="18856" formatCode="0.00E+00">
                  <c:v>-1.6920999999999999E-4</c:v>
                </c:pt>
                <c:pt idx="18857" formatCode="0.00E+00">
                  <c:v>-1.20866E-4</c:v>
                </c:pt>
                <c:pt idx="18858" formatCode="0.00E+00">
                  <c:v>-7.2297600000000004E-5</c:v>
                </c:pt>
                <c:pt idx="18859" formatCode="0.00E+00">
                  <c:v>-2.35471E-5</c:v>
                </c:pt>
                <c:pt idx="18860" formatCode="0.00E+00">
                  <c:v>2.5344400000000001E-5</c:v>
                </c:pt>
                <c:pt idx="18861" formatCode="0.00E+00">
                  <c:v>7.4335300000000006E-5</c:v>
                </c:pt>
                <c:pt idx="18862" formatCode="0.00E+00">
                  <c:v>1.2338299999999999E-4</c:v>
                </c:pt>
                <c:pt idx="18863" formatCode="0.00E+00">
                  <c:v>1.72447E-4</c:v>
                </c:pt>
                <c:pt idx="18864" formatCode="0.00E+00">
                  <c:v>2.2148299999999999E-4</c:v>
                </c:pt>
                <c:pt idx="18865" formatCode="0.00E+00">
                  <c:v>2.7044999999999999E-4</c:v>
                </c:pt>
                <c:pt idx="18866" formatCode="0.00E+00">
                  <c:v>3.1930400000000002E-4</c:v>
                </c:pt>
                <c:pt idx="18867" formatCode="0.00E+00">
                  <c:v>3.6800500000000002E-4</c:v>
                </c:pt>
                <c:pt idx="18868" formatCode="0.00E+00">
                  <c:v>4.16508E-4</c:v>
                </c:pt>
                <c:pt idx="18869" formatCode="0.00E+00">
                  <c:v>4.6477200000000001E-4</c:v>
                </c:pt>
                <c:pt idx="18870" formatCode="0.00E+00">
                  <c:v>5.1275400000000003E-4</c:v>
                </c:pt>
                <c:pt idx="18871" formatCode="0.00E+00">
                  <c:v>5.6041299999999995E-4</c:v>
                </c:pt>
                <c:pt idx="18872" formatCode="0.00E+00">
                  <c:v>6.0770599999999996E-4</c:v>
                </c:pt>
                <c:pt idx="18873" formatCode="0.00E+00">
                  <c:v>6.5459100000000005E-4</c:v>
                </c:pt>
                <c:pt idx="18874" formatCode="0.00E+00">
                  <c:v>7.0102800000000002E-4</c:v>
                </c:pt>
                <c:pt idx="18875" formatCode="0.00E+00">
                  <c:v>7.4697499999999998E-4</c:v>
                </c:pt>
                <c:pt idx="18876" formatCode="0.00E+00">
                  <c:v>7.9239100000000004E-4</c:v>
                </c:pt>
                <c:pt idx="18877" formatCode="0.00E+00">
                  <c:v>8.3723599999999999E-4</c:v>
                </c:pt>
                <c:pt idx="18878" formatCode="0.00E+00">
                  <c:v>8.8146999999999997E-4</c:v>
                </c:pt>
                <c:pt idx="18879" formatCode="0.00E+00">
                  <c:v>9.2505400000000002E-4</c:v>
                </c:pt>
                <c:pt idx="18880" formatCode="0.00E+00">
                  <c:v>9.6794800000000005E-4</c:v>
                </c:pt>
                <c:pt idx="18881" formatCode="0.00E+00">
                  <c:v>1.01011E-3</c:v>
                </c:pt>
                <c:pt idx="18882" formatCode="0.00E+00">
                  <c:v>1.05152E-3</c:v>
                </c:pt>
                <c:pt idx="18883" formatCode="0.00E+00">
                  <c:v>1.09212E-3</c:v>
                </c:pt>
                <c:pt idx="18884" formatCode="0.00E+00">
                  <c:v>1.13188E-3</c:v>
                </c:pt>
                <c:pt idx="18885" formatCode="0.00E+00">
                  <c:v>1.1707600000000001E-3</c:v>
                </c:pt>
                <c:pt idx="18886" formatCode="0.00E+00">
                  <c:v>1.20874E-3</c:v>
                </c:pt>
                <c:pt idx="18887" formatCode="0.00E+00">
                  <c:v>1.24577E-3</c:v>
                </c:pt>
                <c:pt idx="18888" formatCode="0.00E+00">
                  <c:v>1.2818300000000001E-3</c:v>
                </c:pt>
                <c:pt idx="18889" formatCode="0.00E+00">
                  <c:v>1.3168699999999999E-3</c:v>
                </c:pt>
                <c:pt idx="18890" formatCode="0.00E+00">
                  <c:v>1.35088E-3</c:v>
                </c:pt>
                <c:pt idx="18891" formatCode="0.00E+00">
                  <c:v>1.3838100000000001E-3</c:v>
                </c:pt>
                <c:pt idx="18892" formatCode="0.00E+00">
                  <c:v>1.4156399999999999E-3</c:v>
                </c:pt>
                <c:pt idx="18893" formatCode="0.00E+00">
                  <c:v>1.4463499999999999E-3</c:v>
                </c:pt>
                <c:pt idx="18894" formatCode="0.00E+00">
                  <c:v>1.4758900000000001E-3</c:v>
                </c:pt>
                <c:pt idx="18895" formatCode="0.00E+00">
                  <c:v>1.5042499999999999E-3</c:v>
                </c:pt>
                <c:pt idx="18896" formatCode="0.00E+00">
                  <c:v>1.5314E-3</c:v>
                </c:pt>
                <c:pt idx="18897" formatCode="0.00E+00">
                  <c:v>1.5573200000000001E-3</c:v>
                </c:pt>
                <c:pt idx="18898" formatCode="0.00E+00">
                  <c:v>1.58198E-3</c:v>
                </c:pt>
                <c:pt idx="18899" formatCode="0.00E+00">
                  <c:v>1.60535E-3</c:v>
                </c:pt>
                <c:pt idx="18900" formatCode="0.00E+00">
                  <c:v>1.62743E-3</c:v>
                </c:pt>
                <c:pt idx="18901" formatCode="0.00E+00">
                  <c:v>1.6481899999999999E-3</c:v>
                </c:pt>
                <c:pt idx="18902" formatCode="0.00E+00">
                  <c:v>1.6676E-3</c:v>
                </c:pt>
                <c:pt idx="18903" formatCode="0.00E+00">
                  <c:v>1.6856600000000001E-3</c:v>
                </c:pt>
                <c:pt idx="18904" formatCode="0.00E+00">
                  <c:v>1.70235E-3</c:v>
                </c:pt>
                <c:pt idx="18905" formatCode="0.00E+00">
                  <c:v>1.71765E-3</c:v>
                </c:pt>
                <c:pt idx="18906" formatCode="0.00E+00">
                  <c:v>1.7315399999999999E-3</c:v>
                </c:pt>
                <c:pt idx="18907" formatCode="0.00E+00">
                  <c:v>1.74402E-3</c:v>
                </c:pt>
                <c:pt idx="18908" formatCode="0.00E+00">
                  <c:v>1.75508E-3</c:v>
                </c:pt>
                <c:pt idx="18909" formatCode="0.00E+00">
                  <c:v>1.7646999999999999E-3</c:v>
                </c:pt>
                <c:pt idx="18910" formatCode="0.00E+00">
                  <c:v>1.7728799999999999E-3</c:v>
                </c:pt>
                <c:pt idx="18911" formatCode="0.00E+00">
                  <c:v>1.77961E-3</c:v>
                </c:pt>
                <c:pt idx="18912" formatCode="0.00E+00">
                  <c:v>1.78488E-3</c:v>
                </c:pt>
                <c:pt idx="18913" formatCode="0.00E+00">
                  <c:v>1.7886899999999999E-3</c:v>
                </c:pt>
                <c:pt idx="18914" formatCode="0.00E+00">
                  <c:v>1.7910300000000001E-3</c:v>
                </c:pt>
                <c:pt idx="18915" formatCode="0.00E+00">
                  <c:v>1.7919100000000001E-3</c:v>
                </c:pt>
                <c:pt idx="18916" formatCode="0.00E+00">
                  <c:v>1.7913199999999999E-3</c:v>
                </c:pt>
                <c:pt idx="18917" formatCode="0.00E+00">
                  <c:v>1.7892699999999999E-3</c:v>
                </c:pt>
                <c:pt idx="18918" formatCode="0.00E+00">
                  <c:v>1.78575E-3</c:v>
                </c:pt>
                <c:pt idx="18919" formatCode="0.00E+00">
                  <c:v>1.78078E-3</c:v>
                </c:pt>
                <c:pt idx="18920" formatCode="0.00E+00">
                  <c:v>1.7743500000000001E-3</c:v>
                </c:pt>
                <c:pt idx="18921" formatCode="0.00E+00">
                  <c:v>1.76647E-3</c:v>
                </c:pt>
                <c:pt idx="18922" formatCode="0.00E+00">
                  <c:v>1.7571500000000001E-3</c:v>
                </c:pt>
                <c:pt idx="18923" formatCode="0.00E+00">
                  <c:v>1.74639E-3</c:v>
                </c:pt>
                <c:pt idx="18924" formatCode="0.00E+00">
                  <c:v>1.7342200000000001E-3</c:v>
                </c:pt>
                <c:pt idx="18925" formatCode="0.00E+00">
                  <c:v>1.7206299999999999E-3</c:v>
                </c:pt>
                <c:pt idx="18926" formatCode="0.00E+00">
                  <c:v>1.70565E-3</c:v>
                </c:pt>
                <c:pt idx="18927" formatCode="0.00E+00">
                  <c:v>1.68928E-3</c:v>
                </c:pt>
                <c:pt idx="18928" formatCode="0.00E+00">
                  <c:v>1.67154E-3</c:v>
                </c:pt>
                <c:pt idx="18929" formatCode="0.00E+00">
                  <c:v>1.65244E-3</c:v>
                </c:pt>
                <c:pt idx="18930" formatCode="0.00E+00">
                  <c:v>1.6320200000000001E-3</c:v>
                </c:pt>
                <c:pt idx="18931" formatCode="0.00E+00">
                  <c:v>1.61027E-3</c:v>
                </c:pt>
                <c:pt idx="18932" formatCode="0.00E+00">
                  <c:v>1.58723E-3</c:v>
                </c:pt>
                <c:pt idx="18933" formatCode="0.00E+00">
                  <c:v>1.56291E-3</c:v>
                </c:pt>
                <c:pt idx="18934" formatCode="0.00E+00">
                  <c:v>1.5373400000000001E-3</c:v>
                </c:pt>
                <c:pt idx="18935" formatCode="0.00E+00">
                  <c:v>1.5105400000000001E-3</c:v>
                </c:pt>
                <c:pt idx="18936" formatCode="0.00E+00">
                  <c:v>1.4825299999999999E-3</c:v>
                </c:pt>
                <c:pt idx="18937" formatCode="0.00E+00">
                  <c:v>1.45334E-3</c:v>
                </c:pt>
                <c:pt idx="18938" formatCode="0.00E+00">
                  <c:v>1.4229900000000001E-3</c:v>
                </c:pt>
                <c:pt idx="18939" formatCode="0.00E+00">
                  <c:v>1.39152E-3</c:v>
                </c:pt>
                <c:pt idx="18940" formatCode="0.00E+00">
                  <c:v>1.3589400000000001E-3</c:v>
                </c:pt>
                <c:pt idx="18941" formatCode="0.00E+00">
                  <c:v>1.3253E-3</c:v>
                </c:pt>
                <c:pt idx="18942" formatCode="0.00E+00">
                  <c:v>1.29061E-3</c:v>
                </c:pt>
                <c:pt idx="18943" formatCode="0.00E+00">
                  <c:v>1.2549200000000001E-3</c:v>
                </c:pt>
                <c:pt idx="18944" formatCode="0.00E+00">
                  <c:v>1.2182499999999999E-3</c:v>
                </c:pt>
                <c:pt idx="18945" formatCode="0.00E+00">
                  <c:v>1.18063E-3</c:v>
                </c:pt>
                <c:pt idx="18946" formatCode="0.00E+00">
                  <c:v>1.1421000000000001E-3</c:v>
                </c:pt>
                <c:pt idx="18947" formatCode="0.00E+00">
                  <c:v>1.1026899999999999E-3</c:v>
                </c:pt>
                <c:pt idx="18948" formatCode="0.00E+00">
                  <c:v>1.0624300000000001E-3</c:v>
                </c:pt>
                <c:pt idx="18949" formatCode="0.00E+00">
                  <c:v>1.02137E-3</c:v>
                </c:pt>
                <c:pt idx="18950" formatCode="0.00E+00">
                  <c:v>9.7953600000000004E-4</c:v>
                </c:pt>
                <c:pt idx="18951" formatCode="0.00E+00">
                  <c:v>9.3696399999999998E-4</c:v>
                </c:pt>
                <c:pt idx="18952" formatCode="0.00E+00">
                  <c:v>8.9369299999999998E-4</c:v>
                </c:pt>
                <c:pt idx="18953" formatCode="0.00E+00">
                  <c:v>8.4976099999999998E-4</c:v>
                </c:pt>
                <c:pt idx="18954" formatCode="0.00E+00">
                  <c:v>8.0520400000000001E-4</c:v>
                </c:pt>
                <c:pt idx="18955" formatCode="0.00E+00">
                  <c:v>7.6006100000000003E-4</c:v>
                </c:pt>
                <c:pt idx="18956" formatCode="0.00E+00">
                  <c:v>7.1437200000000001E-4</c:v>
                </c:pt>
                <c:pt idx="18957" formatCode="0.00E+00">
                  <c:v>6.68174E-4</c:v>
                </c:pt>
                <c:pt idx="18958" formatCode="0.00E+00">
                  <c:v>6.2150900000000002E-4</c:v>
                </c:pt>
                <c:pt idx="18959" formatCode="0.00E+00">
                  <c:v>5.7441399999999998E-4</c:v>
                </c:pt>
                <c:pt idx="18960" formatCode="0.00E+00">
                  <c:v>5.2693100000000001E-4</c:v>
                </c:pt>
                <c:pt idx="18961" formatCode="0.00E+00">
                  <c:v>4.7909899999999997E-4</c:v>
                </c:pt>
                <c:pt idx="18962" formatCode="0.00E+00">
                  <c:v>4.30958E-4</c:v>
                </c:pt>
                <c:pt idx="18963" formatCode="0.00E+00">
                  <c:v>3.8255E-4</c:v>
                </c:pt>
                <c:pt idx="18964" formatCode="0.00E+00">
                  <c:v>3.3391300000000003E-4</c:v>
                </c:pt>
                <c:pt idx="18965" formatCode="0.00E+00">
                  <c:v>2.8508899999999998E-4</c:v>
                </c:pt>
                <c:pt idx="18966" formatCode="0.00E+00">
                  <c:v>2.3611899999999999E-4</c:v>
                </c:pt>
                <c:pt idx="18967" formatCode="0.00E+00">
                  <c:v>1.87042E-4</c:v>
                </c:pt>
                <c:pt idx="18968" formatCode="0.00E+00">
                  <c:v>1.3789999999999999E-4</c:v>
                </c:pt>
                <c:pt idx="18969" formatCode="0.00E+00">
                  <c:v>8.8731299999999995E-5</c:v>
                </c:pt>
                <c:pt idx="18970" formatCode="0.00E+00">
                  <c:v>3.9577399999999998E-5</c:v>
                </c:pt>
                <c:pt idx="18971" formatCode="0.00E+00">
                  <c:v>-9.5220999999999999E-6</c:v>
                </c:pt>
                <c:pt idx="18972" formatCode="0.00E+00">
                  <c:v>-5.8527499999999998E-5</c:v>
                </c:pt>
                <c:pt idx="18973" formatCode="0.00E+00">
                  <c:v>-1.0739900000000001E-4</c:v>
                </c:pt>
                <c:pt idx="18974" formatCode="0.00E+00">
                  <c:v>-1.5609900000000001E-4</c:v>
                </c:pt>
                <c:pt idx="18975" formatCode="0.00E+00">
                  <c:v>-2.0458600000000001E-4</c:v>
                </c:pt>
                <c:pt idx="18976" formatCode="0.00E+00">
                  <c:v>-2.5282400000000002E-4</c:v>
                </c:pt>
                <c:pt idx="18977" formatCode="0.00E+00">
                  <c:v>-3.0077400000000002E-4</c:v>
                </c:pt>
                <c:pt idx="18978" formatCode="0.00E+00">
                  <c:v>-3.4839799999999998E-4</c:v>
                </c:pt>
                <c:pt idx="18979" formatCode="0.00E+00">
                  <c:v>-3.9565899999999997E-4</c:v>
                </c:pt>
                <c:pt idx="18980" formatCode="0.00E+00">
                  <c:v>-4.4252000000000001E-4</c:v>
                </c:pt>
                <c:pt idx="18981" formatCode="0.00E+00">
                  <c:v>-4.8894499999999996E-4</c:v>
                </c:pt>
                <c:pt idx="18982" formatCode="0.00E+00">
                  <c:v>-5.3489900000000003E-4</c:v>
                </c:pt>
                <c:pt idx="18983" formatCode="0.00E+00">
                  <c:v>-5.8034600000000003E-4</c:v>
                </c:pt>
                <c:pt idx="18984" formatCode="0.00E+00">
                  <c:v>-6.2525199999999997E-4</c:v>
                </c:pt>
                <c:pt idx="18985" formatCode="0.00E+00">
                  <c:v>-6.6958299999999996E-4</c:v>
                </c:pt>
                <c:pt idx="18986" formatCode="0.00E+00">
                  <c:v>-7.1330600000000003E-4</c:v>
                </c:pt>
                <c:pt idx="18987" formatCode="0.00E+00">
                  <c:v>-7.5638799999999998E-4</c:v>
                </c:pt>
                <c:pt idx="18988" formatCode="0.00E+00">
                  <c:v>-7.9879699999999996E-4</c:v>
                </c:pt>
                <c:pt idx="18989" formatCode="0.00E+00">
                  <c:v>-8.4050300000000004E-4</c:v>
                </c:pt>
                <c:pt idx="18990" formatCode="0.00E+00">
                  <c:v>-8.8147500000000005E-4</c:v>
                </c:pt>
                <c:pt idx="18991" formatCode="0.00E+00">
                  <c:v>-9.2168299999999996E-4</c:v>
                </c:pt>
                <c:pt idx="18992" formatCode="0.00E+00">
                  <c:v>-9.6109899999999998E-4</c:v>
                </c:pt>
                <c:pt idx="18993" formatCode="0.00E+00">
                  <c:v>-9.9969399999999997E-4</c:v>
                </c:pt>
                <c:pt idx="18994" formatCode="0.00E+00">
                  <c:v>-1.0374399999999999E-3</c:v>
                </c:pt>
                <c:pt idx="18995" formatCode="0.00E+00">
                  <c:v>-1.0743199999999999E-3</c:v>
                </c:pt>
                <c:pt idx="18996" formatCode="0.00E+00">
                  <c:v>-1.1102900000000001E-3</c:v>
                </c:pt>
                <c:pt idx="18997" formatCode="0.00E+00">
                  <c:v>-1.1453399999999999E-3</c:v>
                </c:pt>
                <c:pt idx="18998" formatCode="0.00E+00">
                  <c:v>-1.1794399999999999E-3</c:v>
                </c:pt>
                <c:pt idx="18999" formatCode="0.00E+00">
                  <c:v>-1.21258E-3</c:v>
                </c:pt>
                <c:pt idx="19000" formatCode="0.00E+00">
                  <c:v>-1.2447199999999999E-3</c:v>
                </c:pt>
                <c:pt idx="19001" formatCode="0.00E+00">
                  <c:v>-1.2758400000000001E-3</c:v>
                </c:pt>
                <c:pt idx="19002" formatCode="0.00E+00">
                  <c:v>-1.30594E-3</c:v>
                </c:pt>
                <c:pt idx="19003" formatCode="0.00E+00">
                  <c:v>-1.3349799999999999E-3</c:v>
                </c:pt>
                <c:pt idx="19004" formatCode="0.00E+00">
                  <c:v>-1.3629499999999999E-3</c:v>
                </c:pt>
                <c:pt idx="19005" formatCode="0.00E+00">
                  <c:v>-1.3898300000000001E-3</c:v>
                </c:pt>
                <c:pt idx="19006" formatCode="0.00E+00">
                  <c:v>-1.4156100000000001E-3</c:v>
                </c:pt>
                <c:pt idx="19007" formatCode="0.00E+00">
                  <c:v>-1.44027E-3</c:v>
                </c:pt>
                <c:pt idx="19008" formatCode="0.00E+00">
                  <c:v>-1.4637999999999999E-3</c:v>
                </c:pt>
                <c:pt idx="19009" formatCode="0.00E+00">
                  <c:v>-1.4861799999999999E-3</c:v>
                </c:pt>
                <c:pt idx="19010" formatCode="0.00E+00">
                  <c:v>-1.5074000000000001E-3</c:v>
                </c:pt>
                <c:pt idx="19011" formatCode="0.00E+00">
                  <c:v>-1.5274500000000001E-3</c:v>
                </c:pt>
                <c:pt idx="19012" formatCode="0.00E+00">
                  <c:v>-1.5463199999999999E-3</c:v>
                </c:pt>
                <c:pt idx="19013" formatCode="0.00E+00">
                  <c:v>-1.5640000000000001E-3</c:v>
                </c:pt>
                <c:pt idx="19014" formatCode="0.00E+00">
                  <c:v>-1.58048E-3</c:v>
                </c:pt>
                <c:pt idx="19015" formatCode="0.00E+00">
                  <c:v>-1.5957600000000001E-3</c:v>
                </c:pt>
                <c:pt idx="19016" formatCode="0.00E+00">
                  <c:v>-1.6098200000000001E-3</c:v>
                </c:pt>
                <c:pt idx="19017" formatCode="0.00E+00">
                  <c:v>-1.6226700000000001E-3</c:v>
                </c:pt>
                <c:pt idx="19018" formatCode="0.00E+00">
                  <c:v>-1.63429E-3</c:v>
                </c:pt>
                <c:pt idx="19019" formatCode="0.00E+00">
                  <c:v>-1.6446900000000001E-3</c:v>
                </c:pt>
                <c:pt idx="19020" formatCode="0.00E+00">
                  <c:v>-1.6538600000000001E-3</c:v>
                </c:pt>
                <c:pt idx="19021" formatCode="0.00E+00">
                  <c:v>-1.6618099999999999E-3</c:v>
                </c:pt>
                <c:pt idx="19022" formatCode="0.00E+00">
                  <c:v>-1.6685199999999999E-3</c:v>
                </c:pt>
                <c:pt idx="19023" formatCode="0.00E+00">
                  <c:v>-1.6739999999999999E-3</c:v>
                </c:pt>
                <c:pt idx="19024" formatCode="0.00E+00">
                  <c:v>-1.6782500000000001E-3</c:v>
                </c:pt>
                <c:pt idx="19025" formatCode="0.00E+00">
                  <c:v>-1.6812699999999999E-3</c:v>
                </c:pt>
                <c:pt idx="19026" formatCode="0.00E+00">
                  <c:v>-1.6830700000000001E-3</c:v>
                </c:pt>
                <c:pt idx="19027" formatCode="0.00E+00">
                  <c:v>-1.6836500000000001E-3</c:v>
                </c:pt>
                <c:pt idx="19028" formatCode="0.00E+00">
                  <c:v>-1.68301E-3</c:v>
                </c:pt>
                <c:pt idx="19029" formatCode="0.00E+00">
                  <c:v>-1.6811599999999999E-3</c:v>
                </c:pt>
                <c:pt idx="19030" formatCode="0.00E+00">
                  <c:v>-1.67811E-3</c:v>
                </c:pt>
                <c:pt idx="19031" formatCode="0.00E+00">
                  <c:v>-1.6738600000000001E-3</c:v>
                </c:pt>
                <c:pt idx="19032" formatCode="0.00E+00">
                  <c:v>-1.66843E-3</c:v>
                </c:pt>
                <c:pt idx="19033" formatCode="0.00E+00">
                  <c:v>-1.6618099999999999E-3</c:v>
                </c:pt>
                <c:pt idx="19034" formatCode="0.00E+00">
                  <c:v>-1.65402E-3</c:v>
                </c:pt>
                <c:pt idx="19035" formatCode="0.00E+00">
                  <c:v>-1.64507E-3</c:v>
                </c:pt>
                <c:pt idx="19036" formatCode="0.00E+00">
                  <c:v>-1.6349800000000001E-3</c:v>
                </c:pt>
                <c:pt idx="19037" formatCode="0.00E+00">
                  <c:v>-1.62374E-3</c:v>
                </c:pt>
                <c:pt idx="19038" formatCode="0.00E+00">
                  <c:v>-1.6113799999999999E-3</c:v>
                </c:pt>
                <c:pt idx="19039" formatCode="0.00E+00">
                  <c:v>-1.5979200000000001E-3</c:v>
                </c:pt>
                <c:pt idx="19040" formatCode="0.00E+00">
                  <c:v>-1.5833500000000001E-3</c:v>
                </c:pt>
                <c:pt idx="19041" formatCode="0.00E+00">
                  <c:v>-1.5677E-3</c:v>
                </c:pt>
                <c:pt idx="19042" formatCode="0.00E+00">
                  <c:v>-1.55098E-3</c:v>
                </c:pt>
                <c:pt idx="19043" formatCode="0.00E+00">
                  <c:v>-1.5332099999999999E-3</c:v>
                </c:pt>
                <c:pt idx="19044" formatCode="0.00E+00">
                  <c:v>-1.5144100000000001E-3</c:v>
                </c:pt>
                <c:pt idx="19045" formatCode="0.00E+00">
                  <c:v>-1.4945900000000001E-3</c:v>
                </c:pt>
                <c:pt idx="19046" formatCode="0.00E+00">
                  <c:v>-1.4737699999999999E-3</c:v>
                </c:pt>
                <c:pt idx="19047" formatCode="0.00E+00">
                  <c:v>-1.45196E-3</c:v>
                </c:pt>
                <c:pt idx="19048" formatCode="0.00E+00">
                  <c:v>-1.4292E-3</c:v>
                </c:pt>
                <c:pt idx="19049" formatCode="0.00E+00">
                  <c:v>-1.4054899999999999E-3</c:v>
                </c:pt>
                <c:pt idx="19050" formatCode="0.00E+00">
                  <c:v>-1.3808500000000001E-3</c:v>
                </c:pt>
                <c:pt idx="19051" formatCode="0.00E+00">
                  <c:v>-1.35531E-3</c:v>
                </c:pt>
                <c:pt idx="19052" formatCode="0.00E+00">
                  <c:v>-1.3288900000000001E-3</c:v>
                </c:pt>
                <c:pt idx="19053" formatCode="0.00E+00">
                  <c:v>-1.3016099999999999E-3</c:v>
                </c:pt>
                <c:pt idx="19054" formatCode="0.00E+00">
                  <c:v>-1.27348E-3</c:v>
                </c:pt>
                <c:pt idx="19055" formatCode="0.00E+00">
                  <c:v>-1.2445399999999999E-3</c:v>
                </c:pt>
                <c:pt idx="19056" formatCode="0.00E+00">
                  <c:v>-1.2148E-3</c:v>
                </c:pt>
                <c:pt idx="19057" formatCode="0.00E+00">
                  <c:v>-1.18429E-3</c:v>
                </c:pt>
                <c:pt idx="19058" formatCode="0.00E+00">
                  <c:v>-1.15303E-3</c:v>
                </c:pt>
                <c:pt idx="19059" formatCode="0.00E+00">
                  <c:v>-1.12104E-3</c:v>
                </c:pt>
                <c:pt idx="19060" formatCode="0.00E+00">
                  <c:v>-1.0883399999999999E-3</c:v>
                </c:pt>
                <c:pt idx="19061" formatCode="0.00E+00">
                  <c:v>-1.0549699999999999E-3</c:v>
                </c:pt>
                <c:pt idx="19062" formatCode="0.00E+00">
                  <c:v>-1.0209500000000001E-3</c:v>
                </c:pt>
                <c:pt idx="19063" formatCode="0.00E+00">
                  <c:v>-9.8628999999999991E-4</c:v>
                </c:pt>
                <c:pt idx="19064" formatCode="0.00E+00">
                  <c:v>-9.5102800000000003E-4</c:v>
                </c:pt>
                <c:pt idx="19065" formatCode="0.00E+00">
                  <c:v>-9.1518600000000002E-4</c:v>
                </c:pt>
                <c:pt idx="19066" formatCode="0.00E+00">
                  <c:v>-8.7878999999999995E-4</c:v>
                </c:pt>
                <c:pt idx="19067" formatCode="0.00E+00">
                  <c:v>-8.4186299999999999E-4</c:v>
                </c:pt>
                <c:pt idx="19068" formatCode="0.00E+00">
                  <c:v>-8.0443300000000001E-4</c:v>
                </c:pt>
                <c:pt idx="19069" formatCode="0.00E+00">
                  <c:v>-7.6652399999999998E-4</c:v>
                </c:pt>
                <c:pt idx="19070" formatCode="0.00E+00">
                  <c:v>-7.2816299999999999E-4</c:v>
                </c:pt>
                <c:pt idx="19071" formatCode="0.00E+00">
                  <c:v>-6.8937600000000001E-4</c:v>
                </c:pt>
                <c:pt idx="19072" formatCode="0.00E+00">
                  <c:v>-6.5018900000000002E-4</c:v>
                </c:pt>
                <c:pt idx="19073" formatCode="0.00E+00">
                  <c:v>-6.1062900000000001E-4</c:v>
                </c:pt>
                <c:pt idx="19074" formatCode="0.00E+00">
                  <c:v>-5.7072000000000004E-4</c:v>
                </c:pt>
                <c:pt idx="19075" formatCode="0.00E+00">
                  <c:v>-5.3049100000000001E-4</c:v>
                </c:pt>
                <c:pt idx="19076" formatCode="0.00E+00">
                  <c:v>-4.8996700000000001E-4</c:v>
                </c:pt>
                <c:pt idx="19077" formatCode="0.00E+00">
                  <c:v>-4.4917500000000001E-4</c:v>
                </c:pt>
                <c:pt idx="19078" formatCode="0.00E+00">
                  <c:v>-4.0814099999999999E-4</c:v>
                </c:pt>
                <c:pt idx="19079" formatCode="0.00E+00">
                  <c:v>-3.6689300000000003E-4</c:v>
                </c:pt>
                <c:pt idx="19080" formatCode="0.00E+00">
                  <c:v>-3.2545499999999999E-4</c:v>
                </c:pt>
                <c:pt idx="19081" formatCode="0.00E+00">
                  <c:v>-2.8385599999999997E-4</c:v>
                </c:pt>
                <c:pt idx="19082" formatCode="0.00E+00">
                  <c:v>-2.4212100000000001E-4</c:v>
                </c:pt>
                <c:pt idx="19083" formatCode="0.00E+00">
                  <c:v>-2.00278E-4</c:v>
                </c:pt>
                <c:pt idx="19084" formatCode="0.00E+00">
                  <c:v>-1.5835099999999999E-4</c:v>
                </c:pt>
                <c:pt idx="19085" formatCode="0.00E+00">
                  <c:v>-1.1636799999999999E-4</c:v>
                </c:pt>
                <c:pt idx="19086" formatCode="0.00E+00">
                  <c:v>-7.4355600000000003E-5</c:v>
                </c:pt>
                <c:pt idx="19087" formatCode="0.00E+00">
                  <c:v>-3.2338900000000003E-5</c:v>
                </c:pt>
                <c:pt idx="19088" formatCode="0.00E+00">
                  <c:v>9.6556299999999999E-6</c:v>
                </c:pt>
                <c:pt idx="19089" formatCode="0.00E+00">
                  <c:v>5.1601899999999998E-5</c:v>
                </c:pt>
                <c:pt idx="19090" formatCode="0.00E+00">
                  <c:v>9.3474199999999994E-5</c:v>
                </c:pt>
                <c:pt idx="19091" formatCode="0.00E+00">
                  <c:v>1.3524699999999999E-4</c:v>
                </c:pt>
                <c:pt idx="19092" formatCode="0.00E+00">
                  <c:v>1.76894E-4</c:v>
                </c:pt>
                <c:pt idx="19093" formatCode="0.00E+00">
                  <c:v>2.1839E-4</c:v>
                </c:pt>
                <c:pt idx="19094" formatCode="0.00E+00">
                  <c:v>2.5971000000000002E-4</c:v>
                </c:pt>
                <c:pt idx="19095" formatCode="0.00E+00">
                  <c:v>3.0082999999999998E-4</c:v>
                </c:pt>
                <c:pt idx="19096" formatCode="0.00E+00">
                  <c:v>3.4172199999999998E-4</c:v>
                </c:pt>
                <c:pt idx="19097" formatCode="0.00E+00">
                  <c:v>3.82364E-4</c:v>
                </c:pt>
                <c:pt idx="19098" formatCode="0.00E+00">
                  <c:v>4.2273099999999997E-4</c:v>
                </c:pt>
                <c:pt idx="19099" formatCode="0.00E+00">
                  <c:v>4.62798E-4</c:v>
                </c:pt>
                <c:pt idx="19100" formatCode="0.00E+00">
                  <c:v>5.0254100000000001E-4</c:v>
                </c:pt>
                <c:pt idx="19101" formatCode="0.00E+00">
                  <c:v>5.4193500000000001E-4</c:v>
                </c:pt>
                <c:pt idx="19102" formatCode="0.00E+00">
                  <c:v>5.8095900000000003E-4</c:v>
                </c:pt>
                <c:pt idx="19103" formatCode="0.00E+00">
                  <c:v>6.19587E-4</c:v>
                </c:pt>
                <c:pt idx="19104" formatCode="0.00E+00">
                  <c:v>6.57797E-4</c:v>
                </c:pt>
                <c:pt idx="19105" formatCode="0.00E+00">
                  <c:v>6.95566E-4</c:v>
                </c:pt>
                <c:pt idx="19106" formatCode="0.00E+00">
                  <c:v>7.3287000000000005E-4</c:v>
                </c:pt>
                <c:pt idx="19107" formatCode="0.00E+00">
                  <c:v>7.6968900000000005E-4</c:v>
                </c:pt>
                <c:pt idx="19108" formatCode="0.00E+00">
                  <c:v>8.0599899999999995E-4</c:v>
                </c:pt>
                <c:pt idx="19109" formatCode="0.00E+00">
                  <c:v>8.4177799999999995E-4</c:v>
                </c:pt>
                <c:pt idx="19110" formatCode="0.00E+00">
                  <c:v>8.7700600000000005E-4</c:v>
                </c:pt>
                <c:pt idx="19111" formatCode="0.00E+00">
                  <c:v>9.1166000000000001E-4</c:v>
                </c:pt>
                <c:pt idx="19112" formatCode="0.00E+00">
                  <c:v>9.4572000000000005E-4</c:v>
                </c:pt>
                <c:pt idx="19113" formatCode="0.00E+00">
                  <c:v>9.7916499999999994E-4</c:v>
                </c:pt>
                <c:pt idx="19114" formatCode="0.00E+00">
                  <c:v>1.0119700000000001E-3</c:v>
                </c:pt>
                <c:pt idx="19115" formatCode="0.00E+00">
                  <c:v>1.0441300000000001E-3</c:v>
                </c:pt>
                <c:pt idx="19116" formatCode="0.00E+00">
                  <c:v>1.0756100000000001E-3</c:v>
                </c:pt>
                <c:pt idx="19117" formatCode="0.00E+00">
                  <c:v>1.1063900000000001E-3</c:v>
                </c:pt>
                <c:pt idx="19118" formatCode="0.00E+00">
                  <c:v>1.1364700000000001E-3</c:v>
                </c:pt>
                <c:pt idx="19119" formatCode="0.00E+00">
                  <c:v>1.16581E-3</c:v>
                </c:pt>
                <c:pt idx="19120" formatCode="0.00E+00">
                  <c:v>1.1944E-3</c:v>
                </c:pt>
                <c:pt idx="19121" formatCode="0.00E+00">
                  <c:v>1.22222E-3</c:v>
                </c:pt>
                <c:pt idx="19122" formatCode="0.00E+00">
                  <c:v>1.2492600000000001E-3</c:v>
                </c:pt>
                <c:pt idx="19123" formatCode="0.00E+00">
                  <c:v>1.27549E-3</c:v>
                </c:pt>
                <c:pt idx="19124" formatCode="0.00E+00">
                  <c:v>1.30091E-3</c:v>
                </c:pt>
                <c:pt idx="19125" formatCode="0.00E+00">
                  <c:v>1.3254899999999999E-3</c:v>
                </c:pt>
                <c:pt idx="19126" formatCode="0.00E+00">
                  <c:v>1.3492199999999999E-3</c:v>
                </c:pt>
                <c:pt idx="19127" formatCode="0.00E+00">
                  <c:v>1.3720799999999999E-3</c:v>
                </c:pt>
                <c:pt idx="19128" formatCode="0.00E+00">
                  <c:v>1.3940599999999999E-3</c:v>
                </c:pt>
                <c:pt idx="19129" formatCode="0.00E+00">
                  <c:v>1.4151400000000001E-3</c:v>
                </c:pt>
                <c:pt idx="19130" formatCode="0.00E+00">
                  <c:v>1.4353199999999999E-3</c:v>
                </c:pt>
                <c:pt idx="19131" formatCode="0.00E+00">
                  <c:v>1.4545599999999999E-3</c:v>
                </c:pt>
                <c:pt idx="19132" formatCode="0.00E+00">
                  <c:v>1.47288E-3</c:v>
                </c:pt>
                <c:pt idx="19133" formatCode="0.00E+00">
                  <c:v>1.4902400000000001E-3</c:v>
                </c:pt>
                <c:pt idx="19134" formatCode="0.00E+00">
                  <c:v>1.5066400000000001E-3</c:v>
                </c:pt>
                <c:pt idx="19135" formatCode="0.00E+00">
                  <c:v>1.52206E-3</c:v>
                </c:pt>
                <c:pt idx="19136" formatCode="0.00E+00">
                  <c:v>1.5365000000000001E-3</c:v>
                </c:pt>
                <c:pt idx="19137" formatCode="0.00E+00">
                  <c:v>1.5499400000000001E-3</c:v>
                </c:pt>
                <c:pt idx="19138" formatCode="0.00E+00">
                  <c:v>1.5623799999999999E-3</c:v>
                </c:pt>
                <c:pt idx="19139" formatCode="0.00E+00">
                  <c:v>1.5738E-3</c:v>
                </c:pt>
                <c:pt idx="19140" formatCode="0.00E+00">
                  <c:v>1.5842E-3</c:v>
                </c:pt>
                <c:pt idx="19141" formatCode="0.00E+00">
                  <c:v>1.5935599999999999E-3</c:v>
                </c:pt>
                <c:pt idx="19142" formatCode="0.00E+00">
                  <c:v>1.60187E-3</c:v>
                </c:pt>
                <c:pt idx="19143" formatCode="0.00E+00">
                  <c:v>1.60914E-3</c:v>
                </c:pt>
                <c:pt idx="19144" formatCode="0.00E+00">
                  <c:v>1.61535E-3</c:v>
                </c:pt>
                <c:pt idx="19145" formatCode="0.00E+00">
                  <c:v>1.6205E-3</c:v>
                </c:pt>
                <c:pt idx="19146" formatCode="0.00E+00">
                  <c:v>1.62458E-3</c:v>
                </c:pt>
                <c:pt idx="19147" formatCode="0.00E+00">
                  <c:v>1.6275899999999999E-3</c:v>
                </c:pt>
                <c:pt idx="19148" formatCode="0.00E+00">
                  <c:v>1.62951E-3</c:v>
                </c:pt>
                <c:pt idx="19149" formatCode="0.00E+00">
                  <c:v>1.63035E-3</c:v>
                </c:pt>
                <c:pt idx="19150" formatCode="0.00E+00">
                  <c:v>1.6301099999999999E-3</c:v>
                </c:pt>
                <c:pt idx="19151" formatCode="0.00E+00">
                  <c:v>1.62878E-3</c:v>
                </c:pt>
                <c:pt idx="19152" formatCode="0.00E+00">
                  <c:v>1.6263499999999999E-3</c:v>
                </c:pt>
                <c:pt idx="19153" formatCode="0.00E+00">
                  <c:v>1.62283E-3</c:v>
                </c:pt>
                <c:pt idx="19154" formatCode="0.00E+00">
                  <c:v>1.6182200000000001E-3</c:v>
                </c:pt>
                <c:pt idx="19155" formatCode="0.00E+00">
                  <c:v>1.6125099999999999E-3</c:v>
                </c:pt>
                <c:pt idx="19156" formatCode="0.00E+00">
                  <c:v>1.6057000000000001E-3</c:v>
                </c:pt>
                <c:pt idx="19157" formatCode="0.00E+00">
                  <c:v>1.5978100000000001E-3</c:v>
                </c:pt>
                <c:pt idx="19158" formatCode="0.00E+00">
                  <c:v>1.5888199999999999E-3</c:v>
                </c:pt>
                <c:pt idx="19159" formatCode="0.00E+00">
                  <c:v>1.5787399999999999E-3</c:v>
                </c:pt>
                <c:pt idx="19160" formatCode="0.00E+00">
                  <c:v>1.5675699999999999E-3</c:v>
                </c:pt>
                <c:pt idx="19161" formatCode="0.00E+00">
                  <c:v>1.55533E-3</c:v>
                </c:pt>
                <c:pt idx="19162" formatCode="0.00E+00">
                  <c:v>1.542E-3</c:v>
                </c:pt>
                <c:pt idx="19163" formatCode="0.00E+00">
                  <c:v>1.5276000000000001E-3</c:v>
                </c:pt>
                <c:pt idx="19164" formatCode="0.00E+00">
                  <c:v>1.51213E-3</c:v>
                </c:pt>
                <c:pt idx="19165" formatCode="0.00E+00">
                  <c:v>1.4955999999999999E-3</c:v>
                </c:pt>
                <c:pt idx="19166" formatCode="0.00E+00">
                  <c:v>1.47802E-3</c:v>
                </c:pt>
                <c:pt idx="19167" formatCode="0.00E+00">
                  <c:v>1.4593900000000001E-3</c:v>
                </c:pt>
                <c:pt idx="19168" formatCode="0.00E+00">
                  <c:v>1.43973E-3</c:v>
                </c:pt>
                <c:pt idx="19169" formatCode="0.00E+00">
                  <c:v>1.4190299999999999E-3</c:v>
                </c:pt>
                <c:pt idx="19170" formatCode="0.00E+00">
                  <c:v>1.3973200000000001E-3</c:v>
                </c:pt>
                <c:pt idx="19171" formatCode="0.00E+00">
                  <c:v>1.3745999999999999E-3</c:v>
                </c:pt>
                <c:pt idx="19172" formatCode="0.00E+00">
                  <c:v>1.35088E-3</c:v>
                </c:pt>
                <c:pt idx="19173" formatCode="0.00E+00">
                  <c:v>1.3261799999999999E-3</c:v>
                </c:pt>
                <c:pt idx="19174" formatCode="0.00E+00">
                  <c:v>1.3005E-3</c:v>
                </c:pt>
                <c:pt idx="19175" formatCode="0.00E+00">
                  <c:v>1.2738700000000001E-3</c:v>
                </c:pt>
                <c:pt idx="19176" formatCode="0.00E+00">
                  <c:v>1.2463000000000001E-3</c:v>
                </c:pt>
                <c:pt idx="19177" formatCode="0.00E+00">
                  <c:v>1.2178E-3</c:v>
                </c:pt>
                <c:pt idx="19178" formatCode="0.00E+00">
                  <c:v>1.1883799999999999E-3</c:v>
                </c:pt>
                <c:pt idx="19179" formatCode="0.00E+00">
                  <c:v>1.15807E-3</c:v>
                </c:pt>
                <c:pt idx="19180" formatCode="0.00E+00">
                  <c:v>1.12688E-3</c:v>
                </c:pt>
                <c:pt idx="19181" formatCode="0.00E+00">
                  <c:v>1.09483E-3</c:v>
                </c:pt>
                <c:pt idx="19182" formatCode="0.00E+00">
                  <c:v>1.06193E-3</c:v>
                </c:pt>
                <c:pt idx="19183" formatCode="0.00E+00">
                  <c:v>1.0282100000000001E-3</c:v>
                </c:pt>
                <c:pt idx="19184" formatCode="0.00E+00">
                  <c:v>9.9369200000000001E-4</c:v>
                </c:pt>
                <c:pt idx="19185" formatCode="0.00E+00">
                  <c:v>9.58387E-4</c:v>
                </c:pt>
                <c:pt idx="19186" formatCode="0.00E+00">
                  <c:v>9.2232000000000002E-4</c:v>
                </c:pt>
                <c:pt idx="19187" formatCode="0.00E+00">
                  <c:v>8.8551299999999999E-4</c:v>
                </c:pt>
                <c:pt idx="19188" formatCode="0.00E+00">
                  <c:v>8.4798899999999995E-4</c:v>
                </c:pt>
                <c:pt idx="19189" formatCode="0.00E+00">
                  <c:v>8.0977200000000005E-4</c:v>
                </c:pt>
                <c:pt idx="19190" formatCode="0.00E+00">
                  <c:v>7.7088299999999998E-4</c:v>
                </c:pt>
                <c:pt idx="19191" formatCode="0.00E+00">
                  <c:v>7.3134999999999997E-4</c:v>
                </c:pt>
                <c:pt idx="19192" formatCode="0.00E+00">
                  <c:v>6.9119500000000003E-4</c:v>
                </c:pt>
                <c:pt idx="19193" formatCode="0.00E+00">
                  <c:v>6.5044600000000005E-4</c:v>
                </c:pt>
                <c:pt idx="19194" formatCode="0.00E+00">
                  <c:v>6.0912800000000001E-4</c:v>
                </c:pt>
                <c:pt idx="19195" formatCode="0.00E+00">
                  <c:v>5.6726900000000002E-4</c:v>
                </c:pt>
                <c:pt idx="19196" formatCode="0.00E+00">
                  <c:v>5.2489500000000005E-4</c:v>
                </c:pt>
                <c:pt idx="19197" formatCode="0.00E+00">
                  <c:v>4.8203500000000002E-4</c:v>
                </c:pt>
                <c:pt idx="19198" formatCode="0.00E+00">
                  <c:v>4.3871699999999998E-4</c:v>
                </c:pt>
                <c:pt idx="19199" formatCode="0.00E+00">
                  <c:v>3.9497099999999998E-4</c:v>
                </c:pt>
                <c:pt idx="19200" formatCode="0.00E+00">
                  <c:v>3.5082499999999998E-4</c:v>
                </c:pt>
                <c:pt idx="19201" formatCode="0.00E+00">
                  <c:v>3.0631000000000001E-4</c:v>
                </c:pt>
                <c:pt idx="19202" formatCode="0.00E+00">
                  <c:v>2.6145600000000003E-4</c:v>
                </c:pt>
                <c:pt idx="19203" formatCode="0.00E+00">
                  <c:v>2.16295E-4</c:v>
                </c:pt>
                <c:pt idx="19204" formatCode="0.00E+00">
                  <c:v>1.7085700000000001E-4</c:v>
                </c:pt>
                <c:pt idx="19205" formatCode="0.00E+00">
                  <c:v>1.25174E-4</c:v>
                </c:pt>
                <c:pt idx="19206" formatCode="0.00E+00">
                  <c:v>7.9278999999999998E-5</c:v>
                </c:pt>
                <c:pt idx="19207" formatCode="0.00E+00">
                  <c:v>3.3203600000000002E-5</c:v>
                </c:pt>
                <c:pt idx="19208" formatCode="0.00E+00">
                  <c:v>-1.3019E-5</c:v>
                </c:pt>
                <c:pt idx="19209" formatCode="0.00E+00">
                  <c:v>-5.9355799999999998E-5</c:v>
                </c:pt>
                <c:pt idx="19210" formatCode="0.00E+00">
                  <c:v>-1.0577300000000001E-4</c:v>
                </c:pt>
                <c:pt idx="19211" formatCode="0.00E+00">
                  <c:v>-1.5223799999999999E-4</c:v>
                </c:pt>
                <c:pt idx="19212" formatCode="0.00E+00">
                  <c:v>-1.98715E-4</c:v>
                </c:pt>
                <c:pt idx="19213" formatCode="0.00E+00">
                  <c:v>-2.4517199999999999E-4</c:v>
                </c:pt>
                <c:pt idx="19214" formatCode="0.00E+00">
                  <c:v>-2.9157299999999999E-4</c:v>
                </c:pt>
                <c:pt idx="19215" formatCode="0.00E+00">
                  <c:v>-3.3788399999999999E-4</c:v>
                </c:pt>
                <c:pt idx="19216" formatCode="0.00E+00">
                  <c:v>-3.8407099999999999E-4</c:v>
                </c:pt>
                <c:pt idx="19217" formatCode="0.00E+00">
                  <c:v>-4.3009800000000001E-4</c:v>
                </c:pt>
                <c:pt idx="19218" formatCode="0.00E+00">
                  <c:v>-4.7593100000000002E-4</c:v>
                </c:pt>
                <c:pt idx="19219" formatCode="0.00E+00">
                  <c:v>-5.2153400000000004E-4</c:v>
                </c:pt>
                <c:pt idx="19220" formatCode="0.00E+00">
                  <c:v>-5.6687399999999998E-4</c:v>
                </c:pt>
                <c:pt idx="19221" formatCode="0.00E+00">
                  <c:v>-6.1191499999999998E-4</c:v>
                </c:pt>
                <c:pt idx="19222" formatCode="0.00E+00">
                  <c:v>-6.5662100000000003E-4</c:v>
                </c:pt>
                <c:pt idx="19223" formatCode="0.00E+00">
                  <c:v>-7.0095900000000002E-4</c:v>
                </c:pt>
                <c:pt idx="19224" formatCode="0.00E+00">
                  <c:v>-7.4489399999999996E-4</c:v>
                </c:pt>
                <c:pt idx="19225" formatCode="0.00E+00">
                  <c:v>-7.8839000000000003E-4</c:v>
                </c:pt>
                <c:pt idx="19226" formatCode="0.00E+00">
                  <c:v>-8.3141300000000003E-4</c:v>
                </c:pt>
                <c:pt idx="19227" formatCode="0.00E+00">
                  <c:v>-8.7392899999999996E-4</c:v>
                </c:pt>
                <c:pt idx="19228" formatCode="0.00E+00">
                  <c:v>-9.1590400000000005E-4</c:v>
                </c:pt>
                <c:pt idx="19229" formatCode="0.00E+00">
                  <c:v>-9.5730499999999998E-4</c:v>
                </c:pt>
                <c:pt idx="19230" formatCode="0.00E+00">
                  <c:v>-9.9809599999999997E-4</c:v>
                </c:pt>
                <c:pt idx="19231" formatCode="0.00E+00">
                  <c:v>-1.0382499999999999E-3</c:v>
                </c:pt>
                <c:pt idx="19232" formatCode="0.00E+00">
                  <c:v>-1.0777199999999999E-3</c:v>
                </c:pt>
                <c:pt idx="19233" formatCode="0.00E+00">
                  <c:v>-1.1164899999999999E-3</c:v>
                </c:pt>
                <c:pt idx="19234" formatCode="0.00E+00">
                  <c:v>-1.1545100000000001E-3</c:v>
                </c:pt>
                <c:pt idx="19235" formatCode="0.00E+00">
                  <c:v>-1.19177E-3</c:v>
                </c:pt>
                <c:pt idx="19236" formatCode="0.00E+00">
                  <c:v>-1.2282199999999999E-3</c:v>
                </c:pt>
                <c:pt idx="19237" formatCode="0.00E+00">
                  <c:v>-1.26384E-3</c:v>
                </c:pt>
                <c:pt idx="19238" formatCode="0.00E+00">
                  <c:v>-1.2986E-3</c:v>
                </c:pt>
                <c:pt idx="19239" formatCode="0.00E+00">
                  <c:v>-1.3324599999999999E-3</c:v>
                </c:pt>
                <c:pt idx="19240" formatCode="0.00E+00">
                  <c:v>-1.3653999999999999E-3</c:v>
                </c:pt>
                <c:pt idx="19241" formatCode="0.00E+00">
                  <c:v>-1.3973799999999999E-3</c:v>
                </c:pt>
                <c:pt idx="19242" formatCode="0.00E+00">
                  <c:v>-1.4283900000000001E-3</c:v>
                </c:pt>
                <c:pt idx="19243" formatCode="0.00E+00">
                  <c:v>-1.4583899999999999E-3</c:v>
                </c:pt>
                <c:pt idx="19244" formatCode="0.00E+00">
                  <c:v>-1.4873499999999999E-3</c:v>
                </c:pt>
                <c:pt idx="19245" formatCode="0.00E+00">
                  <c:v>-1.51526E-3</c:v>
                </c:pt>
                <c:pt idx="19246" formatCode="0.00E+00">
                  <c:v>-1.5420799999999999E-3</c:v>
                </c:pt>
                <c:pt idx="19247" formatCode="0.00E+00">
                  <c:v>-1.5677899999999999E-3</c:v>
                </c:pt>
                <c:pt idx="19248" formatCode="0.00E+00">
                  <c:v>-1.5923700000000001E-3</c:v>
                </c:pt>
                <c:pt idx="19249" formatCode="0.00E+00">
                  <c:v>-1.61579E-3</c:v>
                </c:pt>
                <c:pt idx="19250" formatCode="0.00E+00">
                  <c:v>-1.63803E-3</c:v>
                </c:pt>
                <c:pt idx="19251" formatCode="0.00E+00">
                  <c:v>-1.6590800000000001E-3</c:v>
                </c:pt>
                <c:pt idx="19252" formatCode="0.00E+00">
                  <c:v>-1.67891E-3</c:v>
                </c:pt>
                <c:pt idx="19253" formatCode="0.00E+00">
                  <c:v>-1.6974900000000001E-3</c:v>
                </c:pt>
                <c:pt idx="19254" formatCode="0.00E+00">
                  <c:v>-1.7148300000000001E-3</c:v>
                </c:pt>
                <c:pt idx="19255" formatCode="0.00E+00">
                  <c:v>-1.73088E-3</c:v>
                </c:pt>
                <c:pt idx="19256" formatCode="0.00E+00">
                  <c:v>-1.7456500000000001E-3</c:v>
                </c:pt>
                <c:pt idx="19257" formatCode="0.00E+00">
                  <c:v>-1.7591099999999999E-3</c:v>
                </c:pt>
                <c:pt idx="19258" formatCode="0.00E+00">
                  <c:v>-1.77125E-3</c:v>
                </c:pt>
                <c:pt idx="19259" formatCode="0.00E+00">
                  <c:v>-1.78206E-3</c:v>
                </c:pt>
                <c:pt idx="19260" formatCode="0.00E+00">
                  <c:v>-1.79152E-3</c:v>
                </c:pt>
                <c:pt idx="19261" formatCode="0.00E+00">
                  <c:v>-1.79962E-3</c:v>
                </c:pt>
                <c:pt idx="19262" formatCode="0.00E+00">
                  <c:v>-1.8063599999999999E-3</c:v>
                </c:pt>
                <c:pt idx="19263" formatCode="0.00E+00">
                  <c:v>-1.81172E-3</c:v>
                </c:pt>
                <c:pt idx="19264" formatCode="0.00E+00">
                  <c:v>-1.81569E-3</c:v>
                </c:pt>
                <c:pt idx="19265" formatCode="0.00E+00">
                  <c:v>-1.81828E-3</c:v>
                </c:pt>
                <c:pt idx="19266" formatCode="0.00E+00">
                  <c:v>-1.8194699999999999E-3</c:v>
                </c:pt>
                <c:pt idx="19267" formatCode="0.00E+00">
                  <c:v>-1.8192499999999999E-3</c:v>
                </c:pt>
                <c:pt idx="19268" formatCode="0.00E+00">
                  <c:v>-1.8176399999999999E-3</c:v>
                </c:pt>
                <c:pt idx="19269" formatCode="0.00E+00">
                  <c:v>-1.8146099999999999E-3</c:v>
                </c:pt>
                <c:pt idx="19270" formatCode="0.00E+00">
                  <c:v>-1.81018E-3</c:v>
                </c:pt>
                <c:pt idx="19271" formatCode="0.00E+00">
                  <c:v>-1.80434E-3</c:v>
                </c:pt>
                <c:pt idx="19272" formatCode="0.00E+00">
                  <c:v>-1.7970900000000001E-3</c:v>
                </c:pt>
                <c:pt idx="19273" formatCode="0.00E+00">
                  <c:v>-1.7884400000000001E-3</c:v>
                </c:pt>
                <c:pt idx="19274" formatCode="0.00E+00">
                  <c:v>-1.7784000000000001E-3</c:v>
                </c:pt>
                <c:pt idx="19275" formatCode="0.00E+00">
                  <c:v>-1.76695E-3</c:v>
                </c:pt>
                <c:pt idx="19276" formatCode="0.00E+00">
                  <c:v>-1.7541200000000001E-3</c:v>
                </c:pt>
                <c:pt idx="19277" formatCode="0.00E+00">
                  <c:v>-1.7399E-3</c:v>
                </c:pt>
                <c:pt idx="19278" formatCode="0.00E+00">
                  <c:v>-1.7243200000000001E-3</c:v>
                </c:pt>
                <c:pt idx="19279" formatCode="0.00E+00">
                  <c:v>-1.7073699999999999E-3</c:v>
                </c:pt>
                <c:pt idx="19280" formatCode="0.00E+00">
                  <c:v>-1.68906E-3</c:v>
                </c:pt>
                <c:pt idx="19281" formatCode="0.00E+00">
                  <c:v>-1.66942E-3</c:v>
                </c:pt>
                <c:pt idx="19282" formatCode="0.00E+00">
                  <c:v>-1.6484500000000001E-3</c:v>
                </c:pt>
                <c:pt idx="19283" formatCode="0.00E+00">
                  <c:v>-1.6261699999999999E-3</c:v>
                </c:pt>
                <c:pt idx="19284" formatCode="0.00E+00">
                  <c:v>-1.6025900000000001E-3</c:v>
                </c:pt>
                <c:pt idx="19285" formatCode="0.00E+00">
                  <c:v>-1.5777300000000001E-3</c:v>
                </c:pt>
                <c:pt idx="19286" formatCode="0.00E+00">
                  <c:v>-1.5516099999999999E-3</c:v>
                </c:pt>
                <c:pt idx="19287" formatCode="0.00E+00">
                  <c:v>-1.5242400000000001E-3</c:v>
                </c:pt>
                <c:pt idx="19288" formatCode="0.00E+00">
                  <c:v>-1.4956500000000001E-3</c:v>
                </c:pt>
                <c:pt idx="19289" formatCode="0.00E+00">
                  <c:v>-1.46586E-3</c:v>
                </c:pt>
                <c:pt idx="19290" formatCode="0.00E+00">
                  <c:v>-1.4348799999999999E-3</c:v>
                </c:pt>
                <c:pt idx="19291" formatCode="0.00E+00">
                  <c:v>-1.4027499999999999E-3</c:v>
                </c:pt>
                <c:pt idx="19292" formatCode="0.00E+00">
                  <c:v>-1.3694899999999999E-3</c:v>
                </c:pt>
                <c:pt idx="19293" formatCode="0.00E+00">
                  <c:v>-1.33511E-3</c:v>
                </c:pt>
                <c:pt idx="19294" formatCode="0.00E+00">
                  <c:v>-1.29966E-3</c:v>
                </c:pt>
                <c:pt idx="19295" formatCode="0.00E+00">
                  <c:v>-1.26315E-3</c:v>
                </c:pt>
                <c:pt idx="19296" formatCode="0.00E+00">
                  <c:v>-1.22562E-3</c:v>
                </c:pt>
                <c:pt idx="19297" formatCode="0.00E+00">
                  <c:v>-1.18709E-3</c:v>
                </c:pt>
                <c:pt idx="19298" formatCode="0.00E+00">
                  <c:v>-1.14759E-3</c:v>
                </c:pt>
                <c:pt idx="19299" formatCode="0.00E+00">
                  <c:v>-1.10716E-3</c:v>
                </c:pt>
                <c:pt idx="19300" formatCode="0.00E+00">
                  <c:v>-1.0658200000000001E-3</c:v>
                </c:pt>
                <c:pt idx="19301" formatCode="0.00E+00">
                  <c:v>-1.0236100000000001E-3</c:v>
                </c:pt>
                <c:pt idx="19302" formatCode="0.00E+00">
                  <c:v>-9.805599999999999E-4</c:v>
                </c:pt>
                <c:pt idx="19303" formatCode="0.00E+00">
                  <c:v>-9.3670699999999995E-4</c:v>
                </c:pt>
                <c:pt idx="19304" formatCode="0.00E+00">
                  <c:v>-8.9208400000000002E-4</c:v>
                </c:pt>
                <c:pt idx="19305" formatCode="0.00E+00">
                  <c:v>-8.4672700000000003E-4</c:v>
                </c:pt>
                <c:pt idx="19306" formatCode="0.00E+00">
                  <c:v>-8.0067300000000001E-4</c:v>
                </c:pt>
                <c:pt idx="19307" formatCode="0.00E+00">
                  <c:v>-7.5395699999999998E-4</c:v>
                </c:pt>
                <c:pt idx="19308" formatCode="0.00E+00">
                  <c:v>-7.06618E-4</c:v>
                </c:pt>
                <c:pt idx="19309" formatCode="0.00E+00">
                  <c:v>-6.5869300000000002E-4</c:v>
                </c:pt>
                <c:pt idx="19310" formatCode="0.00E+00">
                  <c:v>-6.10222E-4</c:v>
                </c:pt>
                <c:pt idx="19311" formatCode="0.00E+00">
                  <c:v>-5.6124199999999999E-4</c:v>
                </c:pt>
                <c:pt idx="19312" formatCode="0.00E+00">
                  <c:v>-5.1179399999999999E-4</c:v>
                </c:pt>
                <c:pt idx="19313" formatCode="0.00E+00">
                  <c:v>-4.6191800000000002E-4</c:v>
                </c:pt>
                <c:pt idx="19314" formatCode="0.00E+00">
                  <c:v>-4.1165400000000001E-4</c:v>
                </c:pt>
                <c:pt idx="19315" formatCode="0.00E+00">
                  <c:v>-3.61042E-4</c:v>
                </c:pt>
                <c:pt idx="19316" formatCode="0.00E+00">
                  <c:v>-3.1012500000000002E-4</c:v>
                </c:pt>
                <c:pt idx="19317" formatCode="0.00E+00">
                  <c:v>-2.5894200000000002E-4</c:v>
                </c:pt>
                <c:pt idx="19318" formatCode="0.00E+00">
                  <c:v>-2.07536E-4</c:v>
                </c:pt>
                <c:pt idx="19319" formatCode="0.00E+00">
                  <c:v>-1.5594799999999999E-4</c:v>
                </c:pt>
                <c:pt idx="19320" formatCode="0.00E+00">
                  <c:v>-1.04221E-4</c:v>
                </c:pt>
                <c:pt idx="19321" formatCode="0.00E+00">
                  <c:v>-5.2396499999999999E-5</c:v>
                </c:pt>
                <c:pt idx="19322" formatCode="0.00E+00">
                  <c:v>-5.1665799999999997E-7</c:v>
                </c:pt>
                <c:pt idx="19323" formatCode="0.00E+00">
                  <c:v>5.1376299999999998E-5</c:v>
                </c:pt>
                <c:pt idx="19324" formatCode="0.00E+00">
                  <c:v>1.0323999999999999E-4</c:v>
                </c:pt>
                <c:pt idx="19325" formatCode="0.00E+00">
                  <c:v>1.5503199999999999E-4</c:v>
                </c:pt>
                <c:pt idx="19326" formatCode="0.00E+00">
                  <c:v>2.0671099999999999E-4</c:v>
                </c:pt>
                <c:pt idx="19327" formatCode="0.00E+00">
                  <c:v>2.5823300000000002E-4</c:v>
                </c:pt>
                <c:pt idx="19328" formatCode="0.00E+00">
                  <c:v>3.0955799999999998E-4</c:v>
                </c:pt>
                <c:pt idx="19329" formatCode="0.00E+00">
                  <c:v>3.6064400000000003E-4</c:v>
                </c:pt>
                <c:pt idx="19330" formatCode="0.00E+00">
                  <c:v>4.1144800000000002E-4</c:v>
                </c:pt>
                <c:pt idx="19331" formatCode="0.00E+00">
                  <c:v>4.6192999999999999E-4</c:v>
                </c:pt>
                <c:pt idx="19332" formatCode="0.00E+00">
                  <c:v>5.1204899999999999E-4</c:v>
                </c:pt>
                <c:pt idx="19333" formatCode="0.00E+00">
                  <c:v>5.6176299999999995E-4</c:v>
                </c:pt>
                <c:pt idx="19334" formatCode="0.00E+00">
                  <c:v>6.1103299999999998E-4</c:v>
                </c:pt>
                <c:pt idx="19335" formatCode="0.00E+00">
                  <c:v>6.5981899999999997E-4</c:v>
                </c:pt>
                <c:pt idx="19336" formatCode="0.00E+00">
                  <c:v>7.0808000000000004E-4</c:v>
                </c:pt>
                <c:pt idx="19337" formatCode="0.00E+00">
                  <c:v>7.5577900000000004E-4</c:v>
                </c:pt>
                <c:pt idx="19338" formatCode="0.00E+00">
                  <c:v>8.0287499999999999E-4</c:v>
                </c:pt>
                <c:pt idx="19339" formatCode="0.00E+00">
                  <c:v>8.4933199999999995E-4</c:v>
                </c:pt>
                <c:pt idx="19340" formatCode="0.00E+00">
                  <c:v>8.9511300000000001E-4</c:v>
                </c:pt>
                <c:pt idx="19341" formatCode="0.00E+00">
                  <c:v>9.4017899999999997E-4</c:v>
                </c:pt>
                <c:pt idx="19342" formatCode="0.00E+00">
                  <c:v>9.8449499999999994E-4</c:v>
                </c:pt>
                <c:pt idx="19343" formatCode="0.00E+00">
                  <c:v>1.0280300000000001E-3</c:v>
                </c:pt>
                <c:pt idx="19344" formatCode="0.00E+00">
                  <c:v>1.0707399999999999E-3</c:v>
                </c:pt>
                <c:pt idx="19345" formatCode="0.00E+00">
                  <c:v>1.1125900000000001E-3</c:v>
                </c:pt>
                <c:pt idx="19346" formatCode="0.00E+00">
                  <c:v>1.1535600000000001E-3</c:v>
                </c:pt>
                <c:pt idx="19347" formatCode="0.00E+00">
                  <c:v>1.1936E-3</c:v>
                </c:pt>
                <c:pt idx="19348" formatCode="0.00E+00">
                  <c:v>1.2327E-3</c:v>
                </c:pt>
                <c:pt idx="19349" formatCode="0.00E+00">
                  <c:v>1.27081E-3</c:v>
                </c:pt>
                <c:pt idx="19350" formatCode="0.00E+00">
                  <c:v>1.30791E-3</c:v>
                </c:pt>
                <c:pt idx="19351" formatCode="0.00E+00">
                  <c:v>1.3439700000000001E-3</c:v>
                </c:pt>
                <c:pt idx="19352" formatCode="0.00E+00">
                  <c:v>1.3789500000000001E-3</c:v>
                </c:pt>
                <c:pt idx="19353" formatCode="0.00E+00">
                  <c:v>1.4128400000000001E-3</c:v>
                </c:pt>
                <c:pt idx="19354" formatCode="0.00E+00">
                  <c:v>1.4456E-3</c:v>
                </c:pt>
                <c:pt idx="19355" formatCode="0.00E+00">
                  <c:v>1.47722E-3</c:v>
                </c:pt>
                <c:pt idx="19356" formatCode="0.00E+00">
                  <c:v>1.5076600000000001E-3</c:v>
                </c:pt>
                <c:pt idx="19357" formatCode="0.00E+00">
                  <c:v>1.5368999999999999E-3</c:v>
                </c:pt>
                <c:pt idx="19358" formatCode="0.00E+00">
                  <c:v>1.56493E-3</c:v>
                </c:pt>
                <c:pt idx="19359" formatCode="0.00E+00">
                  <c:v>1.5917100000000001E-3</c:v>
                </c:pt>
                <c:pt idx="19360" formatCode="0.00E+00">
                  <c:v>1.6172300000000001E-3</c:v>
                </c:pt>
                <c:pt idx="19361" formatCode="0.00E+00">
                  <c:v>1.6414800000000001E-3</c:v>
                </c:pt>
                <c:pt idx="19362" formatCode="0.00E+00">
                  <c:v>1.66442E-3</c:v>
                </c:pt>
                <c:pt idx="19363" formatCode="0.00E+00">
                  <c:v>1.6860600000000001E-3</c:v>
                </c:pt>
                <c:pt idx="19364" formatCode="0.00E+00">
                  <c:v>1.7063600000000001E-3</c:v>
                </c:pt>
                <c:pt idx="19365" formatCode="0.00E+00">
                  <c:v>1.72532E-3</c:v>
                </c:pt>
                <c:pt idx="19366" formatCode="0.00E+00">
                  <c:v>1.74292E-3</c:v>
                </c:pt>
                <c:pt idx="19367" formatCode="0.00E+00">
                  <c:v>1.7591499999999999E-3</c:v>
                </c:pt>
                <c:pt idx="19368" formatCode="0.00E+00">
                  <c:v>1.774E-3</c:v>
                </c:pt>
                <c:pt idx="19369" formatCode="0.00E+00">
                  <c:v>1.78746E-3</c:v>
                </c:pt>
                <c:pt idx="19370" formatCode="0.00E+00">
                  <c:v>1.79952E-3</c:v>
                </c:pt>
                <c:pt idx="19371" formatCode="0.00E+00">
                  <c:v>1.8101700000000001E-3</c:v>
                </c:pt>
                <c:pt idx="19372" formatCode="0.00E+00">
                  <c:v>1.81941E-3</c:v>
                </c:pt>
                <c:pt idx="19373" formatCode="0.00E+00">
                  <c:v>1.82723E-3</c:v>
                </c:pt>
                <c:pt idx="19374" formatCode="0.00E+00">
                  <c:v>1.8336299999999999E-3</c:v>
                </c:pt>
                <c:pt idx="19375" formatCode="0.00E+00">
                  <c:v>1.8385999999999999E-3</c:v>
                </c:pt>
                <c:pt idx="19376" formatCode="0.00E+00">
                  <c:v>1.8421500000000001E-3</c:v>
                </c:pt>
                <c:pt idx="19377" formatCode="0.00E+00">
                  <c:v>1.8442700000000001E-3</c:v>
                </c:pt>
                <c:pt idx="19378" formatCode="0.00E+00">
                  <c:v>1.8449600000000001E-3</c:v>
                </c:pt>
                <c:pt idx="19379" formatCode="0.00E+00">
                  <c:v>1.8442300000000001E-3</c:v>
                </c:pt>
                <c:pt idx="19380" formatCode="0.00E+00">
                  <c:v>1.8420800000000001E-3</c:v>
                </c:pt>
                <c:pt idx="19381" formatCode="0.00E+00">
                  <c:v>1.83851E-3</c:v>
                </c:pt>
                <c:pt idx="19382" formatCode="0.00E+00">
                  <c:v>1.8335300000000001E-3</c:v>
                </c:pt>
                <c:pt idx="19383" formatCode="0.00E+00">
                  <c:v>1.82715E-3</c:v>
                </c:pt>
                <c:pt idx="19384" formatCode="0.00E+00">
                  <c:v>1.8193700000000001E-3</c:v>
                </c:pt>
                <c:pt idx="19385" formatCode="0.00E+00">
                  <c:v>1.8102000000000001E-3</c:v>
                </c:pt>
                <c:pt idx="19386" formatCode="0.00E+00">
                  <c:v>1.7996500000000001E-3</c:v>
                </c:pt>
                <c:pt idx="19387" formatCode="0.00E+00">
                  <c:v>1.7877399999999999E-3</c:v>
                </c:pt>
                <c:pt idx="19388" formatCode="0.00E+00">
                  <c:v>1.77447E-3</c:v>
                </c:pt>
                <c:pt idx="19389" formatCode="0.00E+00">
                  <c:v>1.7598500000000001E-3</c:v>
                </c:pt>
                <c:pt idx="19390" formatCode="0.00E+00">
                  <c:v>1.74391E-3</c:v>
                </c:pt>
                <c:pt idx="19391" formatCode="0.00E+00">
                  <c:v>1.7266600000000001E-3</c:v>
                </c:pt>
                <c:pt idx="19392" formatCode="0.00E+00">
                  <c:v>1.7081100000000001E-3</c:v>
                </c:pt>
                <c:pt idx="19393" formatCode="0.00E+00">
                  <c:v>1.6882900000000001E-3</c:v>
                </c:pt>
                <c:pt idx="19394" formatCode="0.00E+00">
                  <c:v>1.6672E-3</c:v>
                </c:pt>
                <c:pt idx="19395" formatCode="0.00E+00">
                  <c:v>1.6448700000000001E-3</c:v>
                </c:pt>
                <c:pt idx="19396" formatCode="0.00E+00">
                  <c:v>1.6213200000000001E-3</c:v>
                </c:pt>
                <c:pt idx="19397" formatCode="0.00E+00">
                  <c:v>1.5965700000000001E-3</c:v>
                </c:pt>
                <c:pt idx="19398" formatCode="0.00E+00">
                  <c:v>1.5706400000000001E-3</c:v>
                </c:pt>
                <c:pt idx="19399" formatCode="0.00E+00">
                  <c:v>1.5435500000000001E-3</c:v>
                </c:pt>
                <c:pt idx="19400" formatCode="0.00E+00">
                  <c:v>1.5153300000000001E-3</c:v>
                </c:pt>
                <c:pt idx="19401" formatCode="0.00E+00">
                  <c:v>1.4860100000000001E-3</c:v>
                </c:pt>
                <c:pt idx="19402" formatCode="0.00E+00">
                  <c:v>1.4556E-3</c:v>
                </c:pt>
                <c:pt idx="19403" formatCode="0.00E+00">
                  <c:v>1.42414E-3</c:v>
                </c:pt>
                <c:pt idx="19404" formatCode="0.00E+00">
                  <c:v>1.3916499999999999E-3</c:v>
                </c:pt>
                <c:pt idx="19405" formatCode="0.00E+00">
                  <c:v>1.35815E-3</c:v>
                </c:pt>
                <c:pt idx="19406" formatCode="0.00E+00">
                  <c:v>1.32369E-3</c:v>
                </c:pt>
                <c:pt idx="19407" formatCode="0.00E+00">
                  <c:v>1.28827E-3</c:v>
                </c:pt>
                <c:pt idx="19408" formatCode="0.00E+00">
                  <c:v>1.2519499999999999E-3</c:v>
                </c:pt>
                <c:pt idx="19409" formatCode="0.00E+00">
                  <c:v>1.21473E-3</c:v>
                </c:pt>
                <c:pt idx="19410" formatCode="0.00E+00">
                  <c:v>1.1766700000000001E-3</c:v>
                </c:pt>
                <c:pt idx="19411" formatCode="0.00E+00">
                  <c:v>1.1377799999999999E-3</c:v>
                </c:pt>
                <c:pt idx="19412" formatCode="0.00E+00">
                  <c:v>1.0980899999999999E-3</c:v>
                </c:pt>
                <c:pt idx="19413" formatCode="0.00E+00">
                  <c:v>1.05765E-3</c:v>
                </c:pt>
                <c:pt idx="19414" formatCode="0.00E+00">
                  <c:v>1.0164900000000001E-3</c:v>
                </c:pt>
                <c:pt idx="19415" formatCode="0.00E+00">
                  <c:v>9.7462600000000003E-4</c:v>
                </c:pt>
                <c:pt idx="19416" formatCode="0.00E+00">
                  <c:v>9.3210600000000004E-4</c:v>
                </c:pt>
                <c:pt idx="19417" formatCode="0.00E+00">
                  <c:v>8.8896099999999996E-4</c:v>
                </c:pt>
                <c:pt idx="19418" formatCode="0.00E+00">
                  <c:v>8.45224E-4</c:v>
                </c:pt>
                <c:pt idx="19419" formatCode="0.00E+00">
                  <c:v>8.0093099999999995E-4</c:v>
                </c:pt>
                <c:pt idx="19420" formatCode="0.00E+00">
                  <c:v>7.5611700000000005E-4</c:v>
                </c:pt>
                <c:pt idx="19421" formatCode="0.00E+00">
                  <c:v>7.1081599999999997E-4</c:v>
                </c:pt>
                <c:pt idx="19422" formatCode="0.00E+00">
                  <c:v>6.6506400000000004E-4</c:v>
                </c:pt>
                <c:pt idx="19423" formatCode="0.00E+00">
                  <c:v>6.1889699999999998E-4</c:v>
                </c:pt>
                <c:pt idx="19424" formatCode="0.00E+00">
                  <c:v>5.7235000000000001E-4</c:v>
                </c:pt>
                <c:pt idx="19425" formatCode="0.00E+00">
                  <c:v>5.2545999999999995E-4</c:v>
                </c:pt>
                <c:pt idx="19426" formatCode="0.00E+00">
                  <c:v>4.7826299999999998E-4</c:v>
                </c:pt>
                <c:pt idx="19427" formatCode="0.00E+00">
                  <c:v>4.3079400000000002E-4</c:v>
                </c:pt>
                <c:pt idx="19428" formatCode="0.00E+00">
                  <c:v>3.8309100000000001E-4</c:v>
                </c:pt>
                <c:pt idx="19429" formatCode="0.00E+00">
                  <c:v>3.3518900000000001E-4</c:v>
                </c:pt>
                <c:pt idx="19430" formatCode="0.00E+00">
                  <c:v>2.8712399999999998E-4</c:v>
                </c:pt>
                <c:pt idx="19431" formatCode="0.00E+00">
                  <c:v>2.3893300000000001E-4</c:v>
                </c:pt>
                <c:pt idx="19432" formatCode="0.00E+00">
                  <c:v>1.90652E-4</c:v>
                </c:pt>
                <c:pt idx="19433" formatCode="0.00E+00">
                  <c:v>1.4231700000000001E-4</c:v>
                </c:pt>
                <c:pt idx="19434" formatCode="0.00E+00">
                  <c:v>9.3964100000000004E-5</c:v>
                </c:pt>
                <c:pt idx="19435" formatCode="0.00E+00">
                  <c:v>4.56293E-5</c:v>
                </c:pt>
                <c:pt idx="19436" formatCode="0.00E+00">
                  <c:v>-2.65201E-6</c:v>
                </c:pt>
                <c:pt idx="19437" formatCode="0.00E+00">
                  <c:v>-5.0844100000000003E-5</c:v>
                </c:pt>
                <c:pt idx="19438" formatCode="0.00E+00">
                  <c:v>-9.8911800000000004E-5</c:v>
                </c:pt>
                <c:pt idx="19439" formatCode="0.00E+00">
                  <c:v>-1.4682000000000001E-4</c:v>
                </c:pt>
                <c:pt idx="19440" formatCode="0.00E+00">
                  <c:v>-1.94534E-4</c:v>
                </c:pt>
                <c:pt idx="19441" formatCode="0.00E+00">
                  <c:v>-2.42019E-4</c:v>
                </c:pt>
                <c:pt idx="19442" formatCode="0.00E+00">
                  <c:v>-2.8924099999999998E-4</c:v>
                </c:pt>
                <c:pt idx="19443" formatCode="0.00E+00">
                  <c:v>-3.3616599999999999E-4</c:v>
                </c:pt>
                <c:pt idx="19444" formatCode="0.00E+00">
                  <c:v>-3.8276100000000002E-4</c:v>
                </c:pt>
                <c:pt idx="19445" formatCode="0.00E+00">
                  <c:v>-4.2899300000000002E-4</c:v>
                </c:pt>
                <c:pt idx="19446" formatCode="0.00E+00">
                  <c:v>-4.74828E-4</c:v>
                </c:pt>
                <c:pt idx="19447" formatCode="0.00E+00">
                  <c:v>-5.2023499999999997E-4</c:v>
                </c:pt>
                <c:pt idx="19448" formatCode="0.00E+00">
                  <c:v>-5.65181E-4</c:v>
                </c:pt>
                <c:pt idx="19449" formatCode="0.00E+00">
                  <c:v>-6.0963599999999999E-4</c:v>
                </c:pt>
                <c:pt idx="19450" formatCode="0.00E+00">
                  <c:v>-6.5356799999999999E-4</c:v>
                </c:pt>
                <c:pt idx="19451" formatCode="0.00E+00">
                  <c:v>-6.9694699999999995E-4</c:v>
                </c:pt>
                <c:pt idx="19452" formatCode="0.00E+00">
                  <c:v>-7.3974299999999995E-4</c:v>
                </c:pt>
                <c:pt idx="19453" formatCode="0.00E+00">
                  <c:v>-7.8192699999999997E-4</c:v>
                </c:pt>
                <c:pt idx="19454" formatCode="0.00E+00">
                  <c:v>-8.2346999999999997E-4</c:v>
                </c:pt>
                <c:pt idx="19455" formatCode="0.00E+00">
                  <c:v>-8.6434299999999995E-4</c:v>
                </c:pt>
                <c:pt idx="19456" formatCode="0.00E+00">
                  <c:v>-9.0452000000000002E-4</c:v>
                </c:pt>
                <c:pt idx="19457" formatCode="0.00E+00">
                  <c:v>-9.4397299999999997E-4</c:v>
                </c:pt>
                <c:pt idx="19458" formatCode="0.00E+00">
                  <c:v>-9.8267499999999991E-4</c:v>
                </c:pt>
                <c:pt idx="19459" formatCode="0.00E+00">
                  <c:v>-1.0206E-3</c:v>
                </c:pt>
                <c:pt idx="19460" formatCode="0.00E+00">
                  <c:v>-1.05773E-3</c:v>
                </c:pt>
                <c:pt idx="19461" formatCode="0.00E+00">
                  <c:v>-1.09403E-3</c:v>
                </c:pt>
                <c:pt idx="19462" formatCode="0.00E+00">
                  <c:v>-1.12948E-3</c:v>
                </c:pt>
                <c:pt idx="19463" formatCode="0.00E+00">
                  <c:v>-1.16406E-3</c:v>
                </c:pt>
                <c:pt idx="19464" formatCode="0.00E+00">
                  <c:v>-1.1977400000000001E-3</c:v>
                </c:pt>
                <c:pt idx="19465" formatCode="0.00E+00">
                  <c:v>-1.23051E-3</c:v>
                </c:pt>
                <c:pt idx="19466" formatCode="0.00E+00">
                  <c:v>-1.26234E-3</c:v>
                </c:pt>
                <c:pt idx="19467" formatCode="0.00E+00">
                  <c:v>-1.2932099999999999E-3</c:v>
                </c:pt>
                <c:pt idx="19468" formatCode="0.00E+00">
                  <c:v>-1.3231E-3</c:v>
                </c:pt>
                <c:pt idx="19469" formatCode="0.00E+00">
                  <c:v>-1.3519999999999999E-3</c:v>
                </c:pt>
                <c:pt idx="19470" formatCode="0.00E+00">
                  <c:v>-1.3798899999999999E-3</c:v>
                </c:pt>
                <c:pt idx="19471" formatCode="0.00E+00">
                  <c:v>-1.4067400000000001E-3</c:v>
                </c:pt>
                <c:pt idx="19472" formatCode="0.00E+00">
                  <c:v>-1.4325500000000001E-3</c:v>
                </c:pt>
                <c:pt idx="19473" formatCode="0.00E+00">
                  <c:v>-1.45729E-3</c:v>
                </c:pt>
                <c:pt idx="19474" formatCode="0.00E+00">
                  <c:v>-1.4809599999999999E-3</c:v>
                </c:pt>
                <c:pt idx="19475" formatCode="0.00E+00">
                  <c:v>-1.5035300000000001E-3</c:v>
                </c:pt>
                <c:pt idx="19476" formatCode="0.00E+00">
                  <c:v>-1.5250000000000001E-3</c:v>
                </c:pt>
                <c:pt idx="19477" formatCode="0.00E+00">
                  <c:v>-1.54535E-3</c:v>
                </c:pt>
                <c:pt idx="19478" formatCode="0.00E+00">
                  <c:v>-1.5645699999999999E-3</c:v>
                </c:pt>
                <c:pt idx="19479" formatCode="0.00E+00">
                  <c:v>-1.5826499999999999E-3</c:v>
                </c:pt>
                <c:pt idx="19480" formatCode="0.00E+00">
                  <c:v>-1.59957E-3</c:v>
                </c:pt>
                <c:pt idx="19481" formatCode="0.00E+00">
                  <c:v>-1.61534E-3</c:v>
                </c:pt>
                <c:pt idx="19482" formatCode="0.00E+00">
                  <c:v>-1.6299400000000001E-3</c:v>
                </c:pt>
                <c:pt idx="19483" formatCode="0.00E+00">
                  <c:v>-1.6433699999999999E-3</c:v>
                </c:pt>
                <c:pt idx="19484" formatCode="0.00E+00">
                  <c:v>-1.6556100000000001E-3</c:v>
                </c:pt>
                <c:pt idx="19485" formatCode="0.00E+00">
                  <c:v>-1.6666599999999999E-3</c:v>
                </c:pt>
                <c:pt idx="19486" formatCode="0.00E+00">
                  <c:v>-1.6765199999999999E-3</c:v>
                </c:pt>
                <c:pt idx="19487" formatCode="0.00E+00">
                  <c:v>-1.6851699999999999E-3</c:v>
                </c:pt>
                <c:pt idx="19488" formatCode="0.00E+00">
                  <c:v>-1.6926300000000001E-3</c:v>
                </c:pt>
                <c:pt idx="19489" formatCode="0.00E+00">
                  <c:v>-1.6988800000000001E-3</c:v>
                </c:pt>
                <c:pt idx="19490" formatCode="0.00E+00">
                  <c:v>-1.70392E-3</c:v>
                </c:pt>
                <c:pt idx="19491" formatCode="0.00E+00">
                  <c:v>-1.70776E-3</c:v>
                </c:pt>
                <c:pt idx="19492" formatCode="0.00E+00">
                  <c:v>-1.7103800000000001E-3</c:v>
                </c:pt>
                <c:pt idx="19493" formatCode="0.00E+00">
                  <c:v>-1.7118000000000001E-3</c:v>
                </c:pt>
                <c:pt idx="19494" formatCode="0.00E+00">
                  <c:v>-1.7120099999999999E-3</c:v>
                </c:pt>
                <c:pt idx="19495" formatCode="0.00E+00">
                  <c:v>-1.71101E-3</c:v>
                </c:pt>
                <c:pt idx="19496" formatCode="0.00E+00">
                  <c:v>-1.7088100000000001E-3</c:v>
                </c:pt>
                <c:pt idx="19497" formatCode="0.00E+00">
                  <c:v>-1.7054100000000001E-3</c:v>
                </c:pt>
                <c:pt idx="19498" formatCode="0.00E+00">
                  <c:v>-1.70082E-3</c:v>
                </c:pt>
                <c:pt idx="19499" formatCode="0.00E+00">
                  <c:v>-1.6950299999999999E-3</c:v>
                </c:pt>
                <c:pt idx="19500" formatCode="0.00E+00">
                  <c:v>-1.6880599999999999E-3</c:v>
                </c:pt>
                <c:pt idx="19501" formatCode="0.00E+00">
                  <c:v>-1.6799199999999999E-3</c:v>
                </c:pt>
                <c:pt idx="19502" formatCode="0.00E+00">
                  <c:v>-1.6705999999999999E-3</c:v>
                </c:pt>
                <c:pt idx="19503" formatCode="0.00E+00">
                  <c:v>-1.66012E-3</c:v>
                </c:pt>
                <c:pt idx="19504" formatCode="0.00E+00">
                  <c:v>-1.6484900000000001E-3</c:v>
                </c:pt>
                <c:pt idx="19505" formatCode="0.00E+00">
                  <c:v>-1.6357100000000001E-3</c:v>
                </c:pt>
                <c:pt idx="19506" formatCode="0.00E+00">
                  <c:v>-1.6218000000000001E-3</c:v>
                </c:pt>
                <c:pt idx="19507" formatCode="0.00E+00">
                  <c:v>-1.60677E-3</c:v>
                </c:pt>
                <c:pt idx="19508" formatCode="0.00E+00">
                  <c:v>-1.5906200000000001E-3</c:v>
                </c:pt>
                <c:pt idx="19509" formatCode="0.00E+00">
                  <c:v>-1.5733800000000001E-3</c:v>
                </c:pt>
                <c:pt idx="19510" formatCode="0.00E+00">
                  <c:v>-1.5550500000000001E-3</c:v>
                </c:pt>
                <c:pt idx="19511" formatCode="0.00E+00">
                  <c:v>-1.53564E-3</c:v>
                </c:pt>
                <c:pt idx="19512" formatCode="0.00E+00">
                  <c:v>-1.5151800000000001E-3</c:v>
                </c:pt>
                <c:pt idx="19513" formatCode="0.00E+00">
                  <c:v>-1.4936800000000001E-3</c:v>
                </c:pt>
                <c:pt idx="19514" formatCode="0.00E+00">
                  <c:v>-1.4711500000000001E-3</c:v>
                </c:pt>
                <c:pt idx="19515" formatCode="0.00E+00">
                  <c:v>-1.4476000000000001E-3</c:v>
                </c:pt>
                <c:pt idx="19516" formatCode="0.00E+00">
                  <c:v>-1.42307E-3</c:v>
                </c:pt>
                <c:pt idx="19517" formatCode="0.00E+00">
                  <c:v>-1.3975599999999999E-3</c:v>
                </c:pt>
                <c:pt idx="19518" formatCode="0.00E+00">
                  <c:v>-1.37108E-3</c:v>
                </c:pt>
                <c:pt idx="19519" formatCode="0.00E+00">
                  <c:v>-1.3436699999999999E-3</c:v>
                </c:pt>
                <c:pt idx="19520" formatCode="0.00E+00">
                  <c:v>-1.3153399999999999E-3</c:v>
                </c:pt>
                <c:pt idx="19521" formatCode="0.00E+00">
                  <c:v>-1.28611E-3</c:v>
                </c:pt>
                <c:pt idx="19522" formatCode="0.00E+00">
                  <c:v>-1.256E-3</c:v>
                </c:pt>
                <c:pt idx="19523" formatCode="0.00E+00">
                  <c:v>-1.22503E-3</c:v>
                </c:pt>
                <c:pt idx="19524" formatCode="0.00E+00">
                  <c:v>-1.19322E-3</c:v>
                </c:pt>
                <c:pt idx="19525" formatCode="0.00E+00">
                  <c:v>-1.16059E-3</c:v>
                </c:pt>
                <c:pt idx="19526" formatCode="0.00E+00">
                  <c:v>-1.12717E-3</c:v>
                </c:pt>
                <c:pt idx="19527" formatCode="0.00E+00">
                  <c:v>-1.0929900000000001E-3</c:v>
                </c:pt>
                <c:pt idx="19528" formatCode="0.00E+00">
                  <c:v>-1.05805E-3</c:v>
                </c:pt>
                <c:pt idx="19529" formatCode="0.00E+00">
                  <c:v>-1.02239E-3</c:v>
                </c:pt>
                <c:pt idx="19530" formatCode="0.00E+00">
                  <c:v>-9.8603800000000006E-4</c:v>
                </c:pt>
                <c:pt idx="19531" formatCode="0.00E+00">
                  <c:v>-9.4900900000000001E-4</c:v>
                </c:pt>
                <c:pt idx="19532" formatCode="0.00E+00">
                  <c:v>-9.1133200000000005E-4</c:v>
                </c:pt>
                <c:pt idx="19533" formatCode="0.00E+00">
                  <c:v>-8.7303299999999995E-4</c:v>
                </c:pt>
                <c:pt idx="19534" formatCode="0.00E+00">
                  <c:v>-8.3413699999999999E-4</c:v>
                </c:pt>
                <c:pt idx="19535" formatCode="0.00E+00">
                  <c:v>-7.9467199999999996E-4</c:v>
                </c:pt>
                <c:pt idx="19536" formatCode="0.00E+00">
                  <c:v>-7.5466300000000004E-4</c:v>
                </c:pt>
                <c:pt idx="19537" formatCode="0.00E+00">
                  <c:v>-7.1413900000000003E-4</c:v>
                </c:pt>
                <c:pt idx="19538" formatCode="0.00E+00">
                  <c:v>-6.7312700000000004E-4</c:v>
                </c:pt>
                <c:pt idx="19539" formatCode="0.00E+00">
                  <c:v>-6.3165400000000005E-4</c:v>
                </c:pt>
                <c:pt idx="19540" formatCode="0.00E+00">
                  <c:v>-5.8974899999999998E-4</c:v>
                </c:pt>
                <c:pt idx="19541" formatCode="0.00E+00">
                  <c:v>-5.4743999999999995E-4</c:v>
                </c:pt>
                <c:pt idx="19542" formatCode="0.00E+00">
                  <c:v>-5.0475699999999999E-4</c:v>
                </c:pt>
                <c:pt idx="19543" formatCode="0.00E+00">
                  <c:v>-4.6172699999999999E-4</c:v>
                </c:pt>
                <c:pt idx="19544" formatCode="0.00E+00">
                  <c:v>-4.1837999999999999E-4</c:v>
                </c:pt>
                <c:pt idx="19545" formatCode="0.00E+00">
                  <c:v>-3.7474600000000002E-4</c:v>
                </c:pt>
                <c:pt idx="19546" formatCode="0.00E+00">
                  <c:v>-3.30854E-4</c:v>
                </c:pt>
                <c:pt idx="19547" formatCode="0.00E+00">
                  <c:v>-2.8673400000000002E-4</c:v>
                </c:pt>
                <c:pt idx="19548" formatCode="0.00E+00">
                  <c:v>-2.4241599999999999E-4</c:v>
                </c:pt>
                <c:pt idx="19549" formatCode="0.00E+00">
                  <c:v>-1.9793100000000001E-4</c:v>
                </c:pt>
                <c:pt idx="19550" formatCode="0.00E+00">
                  <c:v>-1.53308E-4</c:v>
                </c:pt>
                <c:pt idx="19551" formatCode="0.00E+00">
                  <c:v>-1.08578E-4</c:v>
                </c:pt>
                <c:pt idx="19552" formatCode="0.00E+00">
                  <c:v>-6.3771599999999998E-5</c:v>
                </c:pt>
                <c:pt idx="19553" formatCode="0.00E+00">
                  <c:v>-1.89194E-5</c:v>
                </c:pt>
                <c:pt idx="19554" formatCode="0.00E+00">
                  <c:v>2.5948E-5</c:v>
                </c:pt>
                <c:pt idx="19555" formatCode="0.00E+00">
                  <c:v>7.0799900000000006E-5</c:v>
                </c:pt>
                <c:pt idx="19556" formatCode="0.00E+00">
                  <c:v>1.15605E-4</c:v>
                </c:pt>
                <c:pt idx="19557" formatCode="0.00E+00">
                  <c:v>1.6033399999999999E-4</c:v>
                </c:pt>
                <c:pt idx="19558" formatCode="0.00E+00">
                  <c:v>2.04954E-4</c:v>
                </c:pt>
                <c:pt idx="19559" formatCode="0.00E+00">
                  <c:v>2.4943600000000002E-4</c:v>
                </c:pt>
                <c:pt idx="19560" formatCode="0.00E+00">
                  <c:v>2.93749E-4</c:v>
                </c:pt>
                <c:pt idx="19561" formatCode="0.00E+00">
                  <c:v>3.3786100000000001E-4</c:v>
                </c:pt>
                <c:pt idx="19562" formatCode="0.00E+00">
                  <c:v>3.81744E-4</c:v>
                </c:pt>
                <c:pt idx="19563" formatCode="0.00E+00">
                  <c:v>4.2536499999999998E-4</c:v>
                </c:pt>
                <c:pt idx="19564" formatCode="0.00E+00">
                  <c:v>4.6869400000000002E-4</c:v>
                </c:pt>
                <c:pt idx="19565" formatCode="0.00E+00">
                  <c:v>5.1170299999999996E-4</c:v>
                </c:pt>
                <c:pt idx="19566" formatCode="0.00E+00">
                  <c:v>5.5436000000000005E-4</c:v>
                </c:pt>
                <c:pt idx="19567" formatCode="0.00E+00">
                  <c:v>5.9663499999999998E-4</c:v>
                </c:pt>
                <c:pt idx="19568" formatCode="0.00E+00">
                  <c:v>6.3849899999999995E-4</c:v>
                </c:pt>
                <c:pt idx="19569" formatCode="0.00E+00">
                  <c:v>6.7992300000000003E-4</c:v>
                </c:pt>
                <c:pt idx="19570" formatCode="0.00E+00">
                  <c:v>7.2087799999999999E-4</c:v>
                </c:pt>
                <c:pt idx="19571" formatCode="0.00E+00">
                  <c:v>7.61333E-4</c:v>
                </c:pt>
                <c:pt idx="19572" formatCode="0.00E+00">
                  <c:v>8.0126199999999996E-4</c:v>
                </c:pt>
                <c:pt idx="19573" formatCode="0.00E+00">
                  <c:v>8.4063400000000004E-4</c:v>
                </c:pt>
                <c:pt idx="19574" formatCode="0.00E+00">
                  <c:v>8.7942300000000005E-4</c:v>
                </c:pt>
                <c:pt idx="19575" formatCode="0.00E+00">
                  <c:v>9.1760099999999999E-4</c:v>
                </c:pt>
                <c:pt idx="19576" formatCode="0.00E+00">
                  <c:v>9.5514000000000005E-4</c:v>
                </c:pt>
                <c:pt idx="19577" formatCode="0.00E+00">
                  <c:v>9.9201299999999992E-4</c:v>
                </c:pt>
                <c:pt idx="19578" formatCode="0.00E+00">
                  <c:v>1.02819E-3</c:v>
                </c:pt>
                <c:pt idx="19579" formatCode="0.00E+00">
                  <c:v>1.0636599999999999E-3</c:v>
                </c:pt>
                <c:pt idx="19580" formatCode="0.00E+00">
                  <c:v>1.09837E-3</c:v>
                </c:pt>
                <c:pt idx="19581" formatCode="0.00E+00">
                  <c:v>1.13232E-3</c:v>
                </c:pt>
                <c:pt idx="19582" formatCode="0.00E+00">
                  <c:v>1.16547E-3</c:v>
                </c:pt>
                <c:pt idx="19583" formatCode="0.00E+00">
                  <c:v>1.1978100000000001E-3</c:v>
                </c:pt>
                <c:pt idx="19584" formatCode="0.00E+00">
                  <c:v>1.2293E-3</c:v>
                </c:pt>
                <c:pt idx="19585" formatCode="0.00E+00">
                  <c:v>1.25993E-3</c:v>
                </c:pt>
                <c:pt idx="19586" formatCode="0.00E+00">
                  <c:v>1.2896699999999999E-3</c:v>
                </c:pt>
                <c:pt idx="19587" formatCode="0.00E+00">
                  <c:v>1.3184900000000001E-3</c:v>
                </c:pt>
                <c:pt idx="19588" formatCode="0.00E+00">
                  <c:v>1.34639E-3</c:v>
                </c:pt>
                <c:pt idx="19589" formatCode="0.00E+00">
                  <c:v>1.3733300000000001E-3</c:v>
                </c:pt>
                <c:pt idx="19590" formatCode="0.00E+00">
                  <c:v>1.3992900000000001E-3</c:v>
                </c:pt>
                <c:pt idx="19591" formatCode="0.00E+00">
                  <c:v>1.42427E-3</c:v>
                </c:pt>
                <c:pt idx="19592" formatCode="0.00E+00">
                  <c:v>1.44823E-3</c:v>
                </c:pt>
                <c:pt idx="19593" formatCode="0.00E+00">
                  <c:v>1.4711500000000001E-3</c:v>
                </c:pt>
                <c:pt idx="19594" formatCode="0.00E+00">
                  <c:v>1.49303E-3</c:v>
                </c:pt>
                <c:pt idx="19595" formatCode="0.00E+00">
                  <c:v>1.51385E-3</c:v>
                </c:pt>
                <c:pt idx="19596" formatCode="0.00E+00">
                  <c:v>1.5335800000000001E-3</c:v>
                </c:pt>
                <c:pt idx="19597" formatCode="0.00E+00">
                  <c:v>1.55221E-3</c:v>
                </c:pt>
                <c:pt idx="19598" formatCode="0.00E+00">
                  <c:v>1.5697300000000001E-3</c:v>
                </c:pt>
                <c:pt idx="19599" formatCode="0.00E+00">
                  <c:v>1.5861200000000001E-3</c:v>
                </c:pt>
                <c:pt idx="19600" formatCode="0.00E+00">
                  <c:v>1.60137E-3</c:v>
                </c:pt>
                <c:pt idx="19601" formatCode="0.00E+00">
                  <c:v>1.6154699999999999E-3</c:v>
                </c:pt>
                <c:pt idx="19602" formatCode="0.00E+00">
                  <c:v>1.6284100000000001E-3</c:v>
                </c:pt>
                <c:pt idx="19603" formatCode="0.00E+00">
                  <c:v>1.6401600000000001E-3</c:v>
                </c:pt>
                <c:pt idx="19604" formatCode="0.00E+00">
                  <c:v>1.6507399999999999E-3</c:v>
                </c:pt>
                <c:pt idx="19605" formatCode="0.00E+00">
                  <c:v>1.66011E-3</c:v>
                </c:pt>
                <c:pt idx="19606" formatCode="0.00E+00">
                  <c:v>1.6682800000000001E-3</c:v>
                </c:pt>
                <c:pt idx="19607" formatCode="0.00E+00">
                  <c:v>1.6752399999999999E-3</c:v>
                </c:pt>
                <c:pt idx="19608" formatCode="0.00E+00">
                  <c:v>1.68099E-3</c:v>
                </c:pt>
                <c:pt idx="19609" formatCode="0.00E+00">
                  <c:v>1.6854999999999999E-3</c:v>
                </c:pt>
                <c:pt idx="19610" formatCode="0.00E+00">
                  <c:v>1.6887899999999999E-3</c:v>
                </c:pt>
                <c:pt idx="19611" formatCode="0.00E+00">
                  <c:v>1.69085E-3</c:v>
                </c:pt>
                <c:pt idx="19612" formatCode="0.00E+00">
                  <c:v>1.6916699999999999E-3</c:v>
                </c:pt>
                <c:pt idx="19613" formatCode="0.00E+00">
                  <c:v>1.69125E-3</c:v>
                </c:pt>
                <c:pt idx="19614" formatCode="0.00E+00">
                  <c:v>1.6895899999999999E-3</c:v>
                </c:pt>
                <c:pt idx="19615" formatCode="0.00E+00">
                  <c:v>1.68669E-3</c:v>
                </c:pt>
                <c:pt idx="19616" formatCode="0.00E+00">
                  <c:v>1.6825399999999999E-3</c:v>
                </c:pt>
                <c:pt idx="19617" formatCode="0.00E+00">
                  <c:v>1.67716E-3</c:v>
                </c:pt>
                <c:pt idx="19618" formatCode="0.00E+00">
                  <c:v>1.67055E-3</c:v>
                </c:pt>
                <c:pt idx="19619" formatCode="0.00E+00">
                  <c:v>1.6627E-3</c:v>
                </c:pt>
                <c:pt idx="19620" formatCode="0.00E+00">
                  <c:v>1.65362E-3</c:v>
                </c:pt>
                <c:pt idx="19621" formatCode="0.00E+00">
                  <c:v>1.64331E-3</c:v>
                </c:pt>
                <c:pt idx="19622" formatCode="0.00E+00">
                  <c:v>1.6317899999999999E-3</c:v>
                </c:pt>
                <c:pt idx="19623" formatCode="0.00E+00">
                  <c:v>1.6190499999999999E-3</c:v>
                </c:pt>
                <c:pt idx="19624" formatCode="0.00E+00">
                  <c:v>1.6051100000000001E-3</c:v>
                </c:pt>
                <c:pt idx="19625" formatCode="0.00E+00">
                  <c:v>1.58998E-3</c:v>
                </c:pt>
                <c:pt idx="19626" formatCode="0.00E+00">
                  <c:v>1.5736599999999999E-3</c:v>
                </c:pt>
                <c:pt idx="19627" formatCode="0.00E+00">
                  <c:v>1.5561699999999999E-3</c:v>
                </c:pt>
                <c:pt idx="19628" formatCode="0.00E+00">
                  <c:v>1.5375199999999999E-3</c:v>
                </c:pt>
                <c:pt idx="19629" formatCode="0.00E+00">
                  <c:v>1.51771E-3</c:v>
                </c:pt>
                <c:pt idx="19630" formatCode="0.00E+00">
                  <c:v>1.4967699999999999E-3</c:v>
                </c:pt>
                <c:pt idx="19631" formatCode="0.00E+00">
                  <c:v>1.4747E-3</c:v>
                </c:pt>
                <c:pt idx="19632" formatCode="0.00E+00">
                  <c:v>1.4515299999999999E-3</c:v>
                </c:pt>
                <c:pt idx="19633" formatCode="0.00E+00">
                  <c:v>1.42727E-3</c:v>
                </c:pt>
                <c:pt idx="19634" formatCode="0.00E+00">
                  <c:v>1.40193E-3</c:v>
                </c:pt>
                <c:pt idx="19635" formatCode="0.00E+00">
                  <c:v>1.37553E-3</c:v>
                </c:pt>
                <c:pt idx="19636" formatCode="0.00E+00">
                  <c:v>1.3481000000000001E-3</c:v>
                </c:pt>
                <c:pt idx="19637" formatCode="0.00E+00">
                  <c:v>1.31964E-3</c:v>
                </c:pt>
                <c:pt idx="19638" formatCode="0.00E+00">
                  <c:v>1.2901900000000001E-3</c:v>
                </c:pt>
                <c:pt idx="19639" formatCode="0.00E+00">
                  <c:v>1.2597699999999999E-3</c:v>
                </c:pt>
                <c:pt idx="19640" formatCode="0.00E+00">
                  <c:v>1.2283800000000001E-3</c:v>
                </c:pt>
                <c:pt idx="19641" formatCode="0.00E+00">
                  <c:v>1.19607E-3</c:v>
                </c:pt>
                <c:pt idx="19642" formatCode="0.00E+00">
                  <c:v>1.1628400000000001E-3</c:v>
                </c:pt>
                <c:pt idx="19643" formatCode="0.00E+00">
                  <c:v>1.1287300000000001E-3</c:v>
                </c:pt>
                <c:pt idx="19644" formatCode="0.00E+00">
                  <c:v>1.09377E-3</c:v>
                </c:pt>
                <c:pt idx="19645" formatCode="0.00E+00">
                  <c:v>1.0579599999999999E-3</c:v>
                </c:pt>
                <c:pt idx="19646" formatCode="0.00E+00">
                  <c:v>1.0213500000000001E-3</c:v>
                </c:pt>
                <c:pt idx="19647" formatCode="0.00E+00">
                  <c:v>9.8396300000000003E-4</c:v>
                </c:pt>
                <c:pt idx="19648" formatCode="0.00E+00">
                  <c:v>9.4582100000000001E-4</c:v>
                </c:pt>
                <c:pt idx="19649" formatCode="0.00E+00">
                  <c:v>9.0695399999999996E-4</c:v>
                </c:pt>
                <c:pt idx="19650" formatCode="0.00E+00">
                  <c:v>8.6739300000000005E-4</c:v>
                </c:pt>
                <c:pt idx="19651" formatCode="0.00E+00">
                  <c:v>8.2716599999999995E-4</c:v>
                </c:pt>
                <c:pt idx="19652" formatCode="0.00E+00">
                  <c:v>7.8630400000000004E-4</c:v>
                </c:pt>
                <c:pt idx="19653" formatCode="0.00E+00">
                  <c:v>7.4483800000000005E-4</c:v>
                </c:pt>
                <c:pt idx="19654" formatCode="0.00E+00">
                  <c:v>7.0279900000000005E-4</c:v>
                </c:pt>
                <c:pt idx="19655" formatCode="0.00E+00">
                  <c:v>6.6021899999999998E-4</c:v>
                </c:pt>
                <c:pt idx="19656" formatCode="0.00E+00">
                  <c:v>6.1713100000000004E-4</c:v>
                </c:pt>
                <c:pt idx="19657" formatCode="0.00E+00">
                  <c:v>5.7356599999999996E-4</c:v>
                </c:pt>
                <c:pt idx="19658" formatCode="0.00E+00">
                  <c:v>5.2955899999999998E-4</c:v>
                </c:pt>
                <c:pt idx="19659" formatCode="0.00E+00">
                  <c:v>4.85143E-4</c:v>
                </c:pt>
                <c:pt idx="19660" formatCode="0.00E+00">
                  <c:v>4.4035199999999997E-4</c:v>
                </c:pt>
                <c:pt idx="19661" formatCode="0.00E+00">
                  <c:v>3.9522E-4</c:v>
                </c:pt>
                <c:pt idx="19662" formatCode="0.00E+00">
                  <c:v>3.4978299999999999E-4</c:v>
                </c:pt>
                <c:pt idx="19663" formatCode="0.00E+00">
                  <c:v>3.0407500000000001E-4</c:v>
                </c:pt>
                <c:pt idx="19664" formatCode="0.00E+00">
                  <c:v>2.5813099999999999E-4</c:v>
                </c:pt>
                <c:pt idx="19665" formatCode="0.00E+00">
                  <c:v>2.1198699999999999E-4</c:v>
                </c:pt>
                <c:pt idx="19666" formatCode="0.00E+00">
                  <c:v>1.6567799999999999E-4</c:v>
                </c:pt>
                <c:pt idx="19667" formatCode="0.00E+00">
                  <c:v>1.1924100000000001E-4</c:v>
                </c:pt>
                <c:pt idx="19668" formatCode="0.00E+00">
                  <c:v>7.2711200000000003E-5</c:v>
                </c:pt>
                <c:pt idx="19669" formatCode="0.00E+00">
                  <c:v>2.6125199999999998E-5</c:v>
                </c:pt>
                <c:pt idx="19670" formatCode="0.00E+00">
                  <c:v>-2.0480799999999999E-5</c:v>
                </c:pt>
                <c:pt idx="19671" formatCode="0.00E+00">
                  <c:v>-6.7070700000000001E-5</c:v>
                </c:pt>
                <c:pt idx="19672" formatCode="0.00E+00">
                  <c:v>-1.13608E-4</c:v>
                </c:pt>
                <c:pt idx="19673" formatCode="0.00E+00">
                  <c:v>-1.60056E-4</c:v>
                </c:pt>
                <c:pt idx="19674" formatCode="0.00E+00">
                  <c:v>-2.0638000000000001E-4</c:v>
                </c:pt>
                <c:pt idx="19675" formatCode="0.00E+00">
                  <c:v>-2.5254200000000002E-4</c:v>
                </c:pt>
                <c:pt idx="19676" formatCode="0.00E+00">
                  <c:v>-2.9850599999999998E-4</c:v>
                </c:pt>
                <c:pt idx="19677" formatCode="0.00E+00">
                  <c:v>-3.44237E-4</c:v>
                </c:pt>
                <c:pt idx="19678" formatCode="0.00E+00">
                  <c:v>-3.8969800000000001E-4</c:v>
                </c:pt>
                <c:pt idx="19679" formatCode="0.00E+00">
                  <c:v>-4.34855E-4</c:v>
                </c:pt>
                <c:pt idx="19680" formatCode="0.00E+00">
                  <c:v>-4.7967099999999998E-4</c:v>
                </c:pt>
                <c:pt idx="19681" formatCode="0.00E+00">
                  <c:v>-5.2411099999999996E-4</c:v>
                </c:pt>
                <c:pt idx="19682" formatCode="0.00E+00">
                  <c:v>-5.6813999999999996E-4</c:v>
                </c:pt>
                <c:pt idx="19683" formatCode="0.00E+00">
                  <c:v>-6.1172500000000003E-4</c:v>
                </c:pt>
                <c:pt idx="19684" formatCode="0.00E+00">
                  <c:v>-6.5483000000000002E-4</c:v>
                </c:pt>
                <c:pt idx="19685" formatCode="0.00E+00">
                  <c:v>-6.9742100000000004E-4</c:v>
                </c:pt>
                <c:pt idx="19686" formatCode="0.00E+00">
                  <c:v>-7.3946600000000004E-4</c:v>
                </c:pt>
                <c:pt idx="19687" formatCode="0.00E+00">
                  <c:v>-7.8093100000000001E-4</c:v>
                </c:pt>
                <c:pt idx="19688" formatCode="0.00E+00">
                  <c:v>-8.2178299999999998E-4</c:v>
                </c:pt>
                <c:pt idx="19689" formatCode="0.00E+00">
                  <c:v>-8.6199099999999999E-4</c:v>
                </c:pt>
                <c:pt idx="19690" formatCode="0.00E+00">
                  <c:v>-9.0152299999999999E-4</c:v>
                </c:pt>
                <c:pt idx="19691" formatCode="0.00E+00">
                  <c:v>-9.4034700000000001E-4</c:v>
                </c:pt>
                <c:pt idx="19692" formatCode="0.00E+00">
                  <c:v>-9.7843400000000003E-4</c:v>
                </c:pt>
                <c:pt idx="19693" formatCode="0.00E+00">
                  <c:v>-1.0157499999999999E-3</c:v>
                </c:pt>
                <c:pt idx="19694" formatCode="0.00E+00">
                  <c:v>-1.0522800000000001E-3</c:v>
                </c:pt>
                <c:pt idx="19695" formatCode="0.00E+00">
                  <c:v>-1.08797E-3</c:v>
                </c:pt>
                <c:pt idx="19696" formatCode="0.00E+00">
                  <c:v>-1.1228200000000001E-3</c:v>
                </c:pt>
                <c:pt idx="19697" formatCode="0.00E+00">
                  <c:v>-1.15678E-3</c:v>
                </c:pt>
                <c:pt idx="19698" formatCode="0.00E+00">
                  <c:v>-1.18984E-3</c:v>
                </c:pt>
                <c:pt idx="19699" formatCode="0.00E+00">
                  <c:v>-1.22196E-3</c:v>
                </c:pt>
                <c:pt idx="19700" formatCode="0.00E+00">
                  <c:v>-1.2531300000000001E-3</c:v>
                </c:pt>
                <c:pt idx="19701" formatCode="0.00E+00">
                  <c:v>-1.28331E-3</c:v>
                </c:pt>
                <c:pt idx="19702" formatCode="0.00E+00">
                  <c:v>-1.3124899999999999E-3</c:v>
                </c:pt>
                <c:pt idx="19703" formatCode="0.00E+00">
                  <c:v>-1.3406399999999999E-3</c:v>
                </c:pt>
                <c:pt idx="19704" formatCode="0.00E+00">
                  <c:v>-1.3677400000000001E-3</c:v>
                </c:pt>
                <c:pt idx="19705" formatCode="0.00E+00">
                  <c:v>-1.3937699999999999E-3</c:v>
                </c:pt>
                <c:pt idx="19706" formatCode="0.00E+00">
                  <c:v>-1.4187099999999999E-3</c:v>
                </c:pt>
                <c:pt idx="19707" formatCode="0.00E+00">
                  <c:v>-1.44254E-3</c:v>
                </c:pt>
                <c:pt idx="19708" formatCode="0.00E+00">
                  <c:v>-1.46524E-3</c:v>
                </c:pt>
                <c:pt idx="19709" formatCode="0.00E+00">
                  <c:v>-1.4867999999999999E-3</c:v>
                </c:pt>
                <c:pt idx="19710" formatCode="0.00E+00">
                  <c:v>-1.5072E-3</c:v>
                </c:pt>
                <c:pt idx="19711" formatCode="0.00E+00">
                  <c:v>-1.5264199999999999E-3</c:v>
                </c:pt>
                <c:pt idx="19712" formatCode="0.00E+00">
                  <c:v>-1.5444499999999999E-3</c:v>
                </c:pt>
                <c:pt idx="19713" formatCode="0.00E+00">
                  <c:v>-1.56128E-3</c:v>
                </c:pt>
                <c:pt idx="19714" formatCode="0.00E+00">
                  <c:v>-1.5768900000000001E-3</c:v>
                </c:pt>
                <c:pt idx="19715" formatCode="0.00E+00">
                  <c:v>-1.59128E-3</c:v>
                </c:pt>
                <c:pt idx="19716" formatCode="0.00E+00">
                  <c:v>-1.60443E-3</c:v>
                </c:pt>
                <c:pt idx="19717" formatCode="0.00E+00">
                  <c:v>-1.61633E-3</c:v>
                </c:pt>
                <c:pt idx="19718" formatCode="0.00E+00">
                  <c:v>-1.6269800000000001E-3</c:v>
                </c:pt>
                <c:pt idx="19719" formatCode="0.00E+00">
                  <c:v>-1.6363599999999999E-3</c:v>
                </c:pt>
                <c:pt idx="19720" formatCode="0.00E+00">
                  <c:v>-1.64448E-3</c:v>
                </c:pt>
                <c:pt idx="19721" formatCode="0.00E+00">
                  <c:v>-1.6513299999999999E-3</c:v>
                </c:pt>
                <c:pt idx="19722" formatCode="0.00E+00">
                  <c:v>-1.6569E-3</c:v>
                </c:pt>
                <c:pt idx="19723" formatCode="0.00E+00">
                  <c:v>-1.6611900000000001E-3</c:v>
                </c:pt>
                <c:pt idx="19724" formatCode="0.00E+00">
                  <c:v>-1.6641900000000001E-3</c:v>
                </c:pt>
                <c:pt idx="19725" formatCode="0.00E+00">
                  <c:v>-1.66592E-3</c:v>
                </c:pt>
                <c:pt idx="19726" formatCode="0.00E+00">
                  <c:v>-1.66636E-3</c:v>
                </c:pt>
                <c:pt idx="19727" formatCode="0.00E+00">
                  <c:v>-1.6655299999999999E-3</c:v>
                </c:pt>
                <c:pt idx="19728" formatCode="0.00E+00">
                  <c:v>-1.6634099999999999E-3</c:v>
                </c:pt>
                <c:pt idx="19729" formatCode="0.00E+00">
                  <c:v>-1.6600199999999999E-3</c:v>
                </c:pt>
                <c:pt idx="19730" formatCode="0.00E+00">
                  <c:v>-1.65536E-3</c:v>
                </c:pt>
                <c:pt idx="19731" formatCode="0.00E+00">
                  <c:v>-1.6494400000000001E-3</c:v>
                </c:pt>
                <c:pt idx="19732" formatCode="0.00E+00">
                  <c:v>-1.64226E-3</c:v>
                </c:pt>
                <c:pt idx="19733" formatCode="0.00E+00">
                  <c:v>-1.63382E-3</c:v>
                </c:pt>
                <c:pt idx="19734" formatCode="0.00E+00">
                  <c:v>-1.62415E-3</c:v>
                </c:pt>
                <c:pt idx="19735" formatCode="0.00E+00">
                  <c:v>-1.6132399999999999E-3</c:v>
                </c:pt>
                <c:pt idx="19736" formatCode="0.00E+00">
                  <c:v>-1.60111E-3</c:v>
                </c:pt>
                <c:pt idx="19737" formatCode="0.00E+00">
                  <c:v>-1.58778E-3</c:v>
                </c:pt>
                <c:pt idx="19738" formatCode="0.00E+00">
                  <c:v>-1.5732400000000001E-3</c:v>
                </c:pt>
                <c:pt idx="19739" formatCode="0.00E+00">
                  <c:v>-1.55752E-3</c:v>
                </c:pt>
                <c:pt idx="19740" formatCode="0.00E+00">
                  <c:v>-1.5406300000000001E-3</c:v>
                </c:pt>
                <c:pt idx="19741" formatCode="0.00E+00">
                  <c:v>-1.5225900000000001E-3</c:v>
                </c:pt>
                <c:pt idx="19742" formatCode="0.00E+00">
                  <c:v>-1.5034099999999999E-3</c:v>
                </c:pt>
                <c:pt idx="19743" formatCode="0.00E+00">
                  <c:v>-1.4831099999999999E-3</c:v>
                </c:pt>
                <c:pt idx="19744" formatCode="0.00E+00">
                  <c:v>-1.4617E-3</c:v>
                </c:pt>
                <c:pt idx="19745" formatCode="0.00E+00">
                  <c:v>-1.43921E-3</c:v>
                </c:pt>
                <c:pt idx="19746" formatCode="0.00E+00">
                  <c:v>-1.41566E-3</c:v>
                </c:pt>
                <c:pt idx="19747" formatCode="0.00E+00">
                  <c:v>-1.3910699999999999E-3</c:v>
                </c:pt>
                <c:pt idx="19748" formatCode="0.00E+00">
                  <c:v>-1.36545E-3</c:v>
                </c:pt>
                <c:pt idx="19749" formatCode="0.00E+00">
                  <c:v>-1.33884E-3</c:v>
                </c:pt>
                <c:pt idx="19750" formatCode="0.00E+00">
                  <c:v>-1.3112499999999999E-3</c:v>
                </c:pt>
                <c:pt idx="19751" formatCode="0.00E+00">
                  <c:v>-1.2826999999999999E-3</c:v>
                </c:pt>
                <c:pt idx="19752" formatCode="0.00E+00">
                  <c:v>-1.2532299999999999E-3</c:v>
                </c:pt>
                <c:pt idx="19753" formatCode="0.00E+00">
                  <c:v>-1.2228600000000001E-3</c:v>
                </c:pt>
                <c:pt idx="19754" formatCode="0.00E+00">
                  <c:v>-1.1915999999999999E-3</c:v>
                </c:pt>
                <c:pt idx="19755" formatCode="0.00E+00">
                  <c:v>-1.1594999999999999E-3</c:v>
                </c:pt>
                <c:pt idx="19756" formatCode="0.00E+00">
                  <c:v>-1.1265699999999999E-3</c:v>
                </c:pt>
                <c:pt idx="19757" formatCode="0.00E+00">
                  <c:v>-1.09285E-3</c:v>
                </c:pt>
                <c:pt idx="19758" formatCode="0.00E+00">
                  <c:v>-1.05835E-3</c:v>
                </c:pt>
                <c:pt idx="19759" formatCode="0.00E+00">
                  <c:v>-1.02312E-3</c:v>
                </c:pt>
                <c:pt idx="19760" formatCode="0.00E+00">
                  <c:v>-9.8717899999999992E-4</c:v>
                </c:pt>
                <c:pt idx="19761" formatCode="0.00E+00">
                  <c:v>-9.5055699999999999E-4</c:v>
                </c:pt>
                <c:pt idx="19762" formatCode="0.00E+00">
                  <c:v>-9.1328399999999999E-4</c:v>
                </c:pt>
                <c:pt idx="19763" formatCode="0.00E+00">
                  <c:v>-8.7539200000000001E-4</c:v>
                </c:pt>
                <c:pt idx="19764" formatCode="0.00E+00">
                  <c:v>-8.3691099999999997E-4</c:v>
                </c:pt>
                <c:pt idx="19765" formatCode="0.00E+00">
                  <c:v>-7.9787300000000005E-4</c:v>
                </c:pt>
                <c:pt idx="19766" formatCode="0.00E+00">
                  <c:v>-7.5830899999999998E-4</c:v>
                </c:pt>
                <c:pt idx="19767" formatCode="0.00E+00">
                  <c:v>-7.1825199999999995E-4</c:v>
                </c:pt>
                <c:pt idx="19768" formatCode="0.00E+00">
                  <c:v>-6.7773400000000004E-4</c:v>
                </c:pt>
                <c:pt idx="19769" formatCode="0.00E+00">
                  <c:v>-6.36788E-4</c:v>
                </c:pt>
                <c:pt idx="19770" formatCode="0.00E+00">
                  <c:v>-5.9544600000000002E-4</c:v>
                </c:pt>
                <c:pt idx="19771" formatCode="0.00E+00">
                  <c:v>-5.5374099999999996E-4</c:v>
                </c:pt>
                <c:pt idx="19772" formatCode="0.00E+00">
                  <c:v>-5.1170700000000003E-4</c:v>
                </c:pt>
                <c:pt idx="19773" formatCode="0.00E+00">
                  <c:v>-4.69378E-4</c:v>
                </c:pt>
                <c:pt idx="19774" formatCode="0.00E+00">
                  <c:v>-4.2678600000000002E-4</c:v>
                </c:pt>
                <c:pt idx="19775" formatCode="0.00E+00">
                  <c:v>-3.8396399999999999E-4</c:v>
                </c:pt>
                <c:pt idx="19776" formatCode="0.00E+00">
                  <c:v>-3.4094799999999999E-4</c:v>
                </c:pt>
                <c:pt idx="19777" formatCode="0.00E+00">
                  <c:v>-2.9776999999999999E-4</c:v>
                </c:pt>
                <c:pt idx="19778" formatCode="0.00E+00">
                  <c:v>-2.5446399999999998E-4</c:v>
                </c:pt>
                <c:pt idx="19779" formatCode="0.00E+00">
                  <c:v>-2.1106400000000001E-4</c:v>
                </c:pt>
                <c:pt idx="19780" formatCode="0.00E+00">
                  <c:v>-1.67603E-4</c:v>
                </c:pt>
                <c:pt idx="19781" formatCode="0.00E+00">
                  <c:v>-1.24115E-4</c:v>
                </c:pt>
                <c:pt idx="19782" formatCode="0.00E+00">
                  <c:v>-8.0632999999999999E-5</c:v>
                </c:pt>
                <c:pt idx="19783" formatCode="0.00E+00">
                  <c:v>-3.7190300000000002E-5</c:v>
                </c:pt>
                <c:pt idx="19784" formatCode="0.00E+00">
                  <c:v>6.1800899999999996E-6</c:v>
                </c:pt>
                <c:pt idx="19785" formatCode="0.00E+00">
                  <c:v>4.9445199999999999E-5</c:v>
                </c:pt>
                <c:pt idx="19786" formatCode="0.00E+00">
                  <c:v>9.2572300000000001E-5</c:v>
                </c:pt>
                <c:pt idx="19787" formatCode="0.00E+00">
                  <c:v>1.3552900000000001E-4</c:v>
                </c:pt>
                <c:pt idx="19788" formatCode="0.00E+00">
                  <c:v>1.78283E-4</c:v>
                </c:pt>
                <c:pt idx="19789" formatCode="0.00E+00">
                  <c:v>2.2080299999999999E-4</c:v>
                </c:pt>
                <c:pt idx="19790" formatCode="0.00E+00">
                  <c:v>2.6305700000000003E-4</c:v>
                </c:pt>
                <c:pt idx="19791" formatCode="0.00E+00">
                  <c:v>3.0501399999999999E-4</c:v>
                </c:pt>
                <c:pt idx="19792" formatCode="0.00E+00">
                  <c:v>3.4664299999999999E-4</c:v>
                </c:pt>
                <c:pt idx="19793" formatCode="0.00E+00">
                  <c:v>3.87914E-4</c:v>
                </c:pt>
                <c:pt idx="19794" formatCode="0.00E+00">
                  <c:v>4.2879600000000001E-4</c:v>
                </c:pt>
                <c:pt idx="19795" formatCode="0.00E+00">
                  <c:v>4.6925999999999999E-4</c:v>
                </c:pt>
                <c:pt idx="19796" formatCode="0.00E+00">
                  <c:v>5.0927800000000005E-4</c:v>
                </c:pt>
                <c:pt idx="19797" formatCode="0.00E+00">
                  <c:v>5.4881899999999998E-4</c:v>
                </c:pt>
                <c:pt idx="19798" formatCode="0.00E+00">
                  <c:v>5.8785700000000001E-4</c:v>
                </c:pt>
                <c:pt idx="19799" formatCode="0.00E+00">
                  <c:v>6.2636300000000001E-4</c:v>
                </c:pt>
                <c:pt idx="19800" formatCode="0.00E+00">
                  <c:v>6.64311E-4</c:v>
                </c:pt>
                <c:pt idx="19801" formatCode="0.00E+00">
                  <c:v>7.0167299999999999E-4</c:v>
                </c:pt>
                <c:pt idx="19802" formatCode="0.00E+00">
                  <c:v>7.3842500000000002E-4</c:v>
                </c:pt>
                <c:pt idx="19803" formatCode="0.00E+00">
                  <c:v>7.7453899999999998E-4</c:v>
                </c:pt>
                <c:pt idx="19804" formatCode="0.00E+00">
                  <c:v>8.0999299999999995E-4</c:v>
                </c:pt>
                <c:pt idx="19805" formatCode="0.00E+00">
                  <c:v>8.4476099999999997E-4</c:v>
                </c:pt>
                <c:pt idx="19806" formatCode="0.00E+00">
                  <c:v>8.7881999999999999E-4</c:v>
                </c:pt>
                <c:pt idx="19807" formatCode="0.00E+00">
                  <c:v>9.1214699999999998E-4</c:v>
                </c:pt>
                <c:pt idx="19808" formatCode="0.00E+00">
                  <c:v>9.4472000000000002E-4</c:v>
                </c:pt>
                <c:pt idx="19809" formatCode="0.00E+00">
                  <c:v>9.76518E-4</c:v>
                </c:pt>
                <c:pt idx="19810" formatCode="0.00E+00">
                  <c:v>1.00752E-3</c:v>
                </c:pt>
                <c:pt idx="19811" formatCode="0.00E+00">
                  <c:v>1.0376999999999999E-3</c:v>
                </c:pt>
                <c:pt idx="19812" formatCode="0.00E+00">
                  <c:v>1.0670499999999999E-3</c:v>
                </c:pt>
                <c:pt idx="19813" formatCode="0.00E+00">
                  <c:v>1.09555E-3</c:v>
                </c:pt>
                <c:pt idx="19814" formatCode="0.00E+00">
                  <c:v>1.1231699999999999E-3</c:v>
                </c:pt>
                <c:pt idx="19815" formatCode="0.00E+00">
                  <c:v>1.1498999999999999E-3</c:v>
                </c:pt>
                <c:pt idx="19816" formatCode="0.00E+00">
                  <c:v>1.1757200000000001E-3</c:v>
                </c:pt>
                <c:pt idx="19817" formatCode="0.00E+00">
                  <c:v>1.2006300000000001E-3</c:v>
                </c:pt>
                <c:pt idx="19818" formatCode="0.00E+00">
                  <c:v>1.22459E-3</c:v>
                </c:pt>
                <c:pt idx="19819" formatCode="0.00E+00">
                  <c:v>1.2476099999999999E-3</c:v>
                </c:pt>
                <c:pt idx="19820" formatCode="0.00E+00">
                  <c:v>1.2696599999999999E-3</c:v>
                </c:pt>
                <c:pt idx="19821" formatCode="0.00E+00">
                  <c:v>1.2907299999999999E-3</c:v>
                </c:pt>
                <c:pt idx="19822" formatCode="0.00E+00">
                  <c:v>1.3108099999999999E-3</c:v>
                </c:pt>
                <c:pt idx="19823" formatCode="0.00E+00">
                  <c:v>1.3299E-3</c:v>
                </c:pt>
                <c:pt idx="19824" formatCode="0.00E+00">
                  <c:v>1.34797E-3</c:v>
                </c:pt>
                <c:pt idx="19825" formatCode="0.00E+00">
                  <c:v>1.36502E-3</c:v>
                </c:pt>
                <c:pt idx="19826" formatCode="0.00E+00">
                  <c:v>1.38105E-3</c:v>
                </c:pt>
                <c:pt idx="19827" formatCode="0.00E+00">
                  <c:v>1.3960400000000001E-3</c:v>
                </c:pt>
                <c:pt idx="19828" formatCode="0.00E+00">
                  <c:v>1.4099799999999999E-3</c:v>
                </c:pt>
                <c:pt idx="19829" formatCode="0.00E+00">
                  <c:v>1.4228699999999999E-3</c:v>
                </c:pt>
                <c:pt idx="19830" formatCode="0.00E+00">
                  <c:v>1.4347100000000001E-3</c:v>
                </c:pt>
                <c:pt idx="19831" formatCode="0.00E+00">
                  <c:v>1.44549E-3</c:v>
                </c:pt>
                <c:pt idx="19832" formatCode="0.00E+00">
                  <c:v>1.45521E-3</c:v>
                </c:pt>
                <c:pt idx="19833" formatCode="0.00E+00">
                  <c:v>1.46385E-3</c:v>
                </c:pt>
                <c:pt idx="19834" formatCode="0.00E+00">
                  <c:v>1.4714299999999999E-3</c:v>
                </c:pt>
                <c:pt idx="19835" formatCode="0.00E+00">
                  <c:v>1.4779299999999999E-3</c:v>
                </c:pt>
                <c:pt idx="19836" formatCode="0.00E+00">
                  <c:v>1.4833699999999999E-3</c:v>
                </c:pt>
                <c:pt idx="19837" formatCode="0.00E+00">
                  <c:v>1.48773E-3</c:v>
                </c:pt>
                <c:pt idx="19838" formatCode="0.00E+00">
                  <c:v>1.49102E-3</c:v>
                </c:pt>
                <c:pt idx="19839" formatCode="0.00E+00">
                  <c:v>1.4932400000000001E-3</c:v>
                </c:pt>
                <c:pt idx="19840" formatCode="0.00E+00">
                  <c:v>1.49439E-3</c:v>
                </c:pt>
                <c:pt idx="19841" formatCode="0.00E+00">
                  <c:v>1.4944699999999999E-3</c:v>
                </c:pt>
                <c:pt idx="19842" formatCode="0.00E+00">
                  <c:v>1.4934900000000001E-3</c:v>
                </c:pt>
                <c:pt idx="19843" formatCode="0.00E+00">
                  <c:v>1.49146E-3</c:v>
                </c:pt>
                <c:pt idx="19844" formatCode="0.00E+00">
                  <c:v>1.4883699999999999E-3</c:v>
                </c:pt>
                <c:pt idx="19845" formatCode="0.00E+00">
                  <c:v>1.48424E-3</c:v>
                </c:pt>
                <c:pt idx="19846" formatCode="0.00E+00">
                  <c:v>1.4790700000000001E-3</c:v>
                </c:pt>
                <c:pt idx="19847" formatCode="0.00E+00">
                  <c:v>1.4728600000000001E-3</c:v>
                </c:pt>
                <c:pt idx="19848" formatCode="0.00E+00">
                  <c:v>1.4656300000000001E-3</c:v>
                </c:pt>
                <c:pt idx="19849" formatCode="0.00E+00">
                  <c:v>1.45739E-3</c:v>
                </c:pt>
                <c:pt idx="19850" formatCode="0.00E+00">
                  <c:v>1.4481299999999999E-3</c:v>
                </c:pt>
                <c:pt idx="19851" formatCode="0.00E+00">
                  <c:v>1.4378800000000001E-3</c:v>
                </c:pt>
                <c:pt idx="19852" formatCode="0.00E+00">
                  <c:v>1.4266400000000001E-3</c:v>
                </c:pt>
                <c:pt idx="19853" formatCode="0.00E+00">
                  <c:v>1.41442E-3</c:v>
                </c:pt>
                <c:pt idx="19854" formatCode="0.00E+00">
                  <c:v>1.40124E-3</c:v>
                </c:pt>
                <c:pt idx="19855" formatCode="0.00E+00">
                  <c:v>1.38711E-3</c:v>
                </c:pt>
                <c:pt idx="19856" formatCode="0.00E+00">
                  <c:v>1.37203E-3</c:v>
                </c:pt>
                <c:pt idx="19857" formatCode="0.00E+00">
                  <c:v>1.35603E-3</c:v>
                </c:pt>
                <c:pt idx="19858" formatCode="0.00E+00">
                  <c:v>1.3391200000000001E-3</c:v>
                </c:pt>
                <c:pt idx="19859" formatCode="0.00E+00">
                  <c:v>1.32131E-3</c:v>
                </c:pt>
                <c:pt idx="19860" formatCode="0.00E+00">
                  <c:v>1.30262E-3</c:v>
                </c:pt>
                <c:pt idx="19861" formatCode="0.00E+00">
                  <c:v>1.2830599999999999E-3</c:v>
                </c:pt>
                <c:pt idx="19862" formatCode="0.00E+00">
                  <c:v>1.2626499999999999E-3</c:v>
                </c:pt>
                <c:pt idx="19863" formatCode="0.00E+00">
                  <c:v>1.2413999999999999E-3</c:v>
                </c:pt>
                <c:pt idx="19864" formatCode="0.00E+00">
                  <c:v>1.21933E-3</c:v>
                </c:pt>
                <c:pt idx="19865" formatCode="0.00E+00">
                  <c:v>1.19647E-3</c:v>
                </c:pt>
                <c:pt idx="19866" formatCode="0.00E+00">
                  <c:v>1.17282E-3</c:v>
                </c:pt>
                <c:pt idx="19867" formatCode="0.00E+00">
                  <c:v>1.1484100000000001E-3</c:v>
                </c:pt>
                <c:pt idx="19868" formatCode="0.00E+00">
                  <c:v>1.1232499999999999E-3</c:v>
                </c:pt>
                <c:pt idx="19869" formatCode="0.00E+00">
                  <c:v>1.0973599999999999E-3</c:v>
                </c:pt>
                <c:pt idx="19870" formatCode="0.00E+00">
                  <c:v>1.07077E-3</c:v>
                </c:pt>
                <c:pt idx="19871" formatCode="0.00E+00">
                  <c:v>1.04349E-3</c:v>
                </c:pt>
                <c:pt idx="19872" formatCode="0.00E+00">
                  <c:v>1.01555E-3</c:v>
                </c:pt>
                <c:pt idx="19873" formatCode="0.00E+00">
                  <c:v>9.8695199999999992E-4</c:v>
                </c:pt>
                <c:pt idx="19874" formatCode="0.00E+00">
                  <c:v>9.57733E-4</c:v>
                </c:pt>
                <c:pt idx="19875" formatCode="0.00E+00">
                  <c:v>9.2791E-4</c:v>
                </c:pt>
                <c:pt idx="19876" formatCode="0.00E+00">
                  <c:v>8.9750500000000005E-4</c:v>
                </c:pt>
                <c:pt idx="19877" formatCode="0.00E+00">
                  <c:v>8.6653800000000003E-4</c:v>
                </c:pt>
                <c:pt idx="19878" formatCode="0.00E+00">
                  <c:v>8.3503199999999998E-4</c:v>
                </c:pt>
                <c:pt idx="19879" formatCode="0.00E+00">
                  <c:v>8.0301000000000005E-4</c:v>
                </c:pt>
                <c:pt idx="19880" formatCode="0.00E+00">
                  <c:v>7.7049300000000002E-4</c:v>
                </c:pt>
                <c:pt idx="19881" formatCode="0.00E+00">
                  <c:v>7.3750599999999997E-4</c:v>
                </c:pt>
                <c:pt idx="19882" formatCode="0.00E+00">
                  <c:v>7.0407E-4</c:v>
                </c:pt>
                <c:pt idx="19883" formatCode="0.00E+00">
                  <c:v>6.7020999999999997E-4</c:v>
                </c:pt>
                <c:pt idx="19884" formatCode="0.00E+00">
                  <c:v>6.35948E-4</c:v>
                </c:pt>
                <c:pt idx="19885" formatCode="0.00E+00">
                  <c:v>6.0130700000000004E-4</c:v>
                </c:pt>
                <c:pt idx="19886" formatCode="0.00E+00">
                  <c:v>5.6631300000000004E-4</c:v>
                </c:pt>
                <c:pt idx="19887" formatCode="0.00E+00">
                  <c:v>5.3098900000000005E-4</c:v>
                </c:pt>
                <c:pt idx="19888" formatCode="0.00E+00">
                  <c:v>4.95358E-4</c:v>
                </c:pt>
                <c:pt idx="19889" formatCode="0.00E+00">
                  <c:v>4.5944399999999999E-4</c:v>
                </c:pt>
                <c:pt idx="19890" formatCode="0.00E+00">
                  <c:v>4.23273E-4</c:v>
                </c:pt>
                <c:pt idx="19891" formatCode="0.00E+00">
                  <c:v>3.8686800000000001E-4</c:v>
                </c:pt>
                <c:pt idx="19892" formatCode="0.00E+00">
                  <c:v>3.5025399999999998E-4</c:v>
                </c:pt>
                <c:pt idx="19893" formatCode="0.00E+00">
                  <c:v>3.1345599999999999E-4</c:v>
                </c:pt>
                <c:pt idx="19894" formatCode="0.00E+00">
                  <c:v>2.7649599999999999E-4</c:v>
                </c:pt>
                <c:pt idx="19895" formatCode="0.00E+00">
                  <c:v>2.3940100000000001E-4</c:v>
                </c:pt>
                <c:pt idx="19896" formatCode="0.00E+00">
                  <c:v>2.0219500000000001E-4</c:v>
                </c:pt>
                <c:pt idx="19897" formatCode="0.00E+00">
                  <c:v>1.64902E-4</c:v>
                </c:pt>
                <c:pt idx="19898" formatCode="0.00E+00">
                  <c:v>1.2754800000000001E-4</c:v>
                </c:pt>
                <c:pt idx="19899" formatCode="0.00E+00">
                  <c:v>9.01551E-5</c:v>
                </c:pt>
                <c:pt idx="19900" formatCode="0.00E+00">
                  <c:v>5.2749700000000001E-5</c:v>
                </c:pt>
                <c:pt idx="19901" formatCode="0.00E+00">
                  <c:v>1.5355699999999999E-5</c:v>
                </c:pt>
                <c:pt idx="19902" formatCode="0.00E+00">
                  <c:v>-2.2002400000000001E-5</c:v>
                </c:pt>
                <c:pt idx="19903" formatCode="0.00E+00">
                  <c:v>-5.9300299999999999E-5</c:v>
                </c:pt>
                <c:pt idx="19904" formatCode="0.00E+00">
                  <c:v>-9.6513699999999997E-5</c:v>
                </c:pt>
                <c:pt idx="19905" formatCode="0.00E+00">
                  <c:v>-1.33619E-4</c:v>
                </c:pt>
                <c:pt idx="19906" formatCode="0.00E+00">
                  <c:v>-1.7059099999999999E-4</c:v>
                </c:pt>
                <c:pt idx="19907" formatCode="0.00E+00">
                  <c:v>-2.0740600000000001E-4</c:v>
                </c:pt>
                <c:pt idx="19908" formatCode="0.00E+00">
                  <c:v>-2.4404099999999999E-4</c:v>
                </c:pt>
                <c:pt idx="19909" formatCode="0.00E+00">
                  <c:v>-2.8047100000000002E-4</c:v>
                </c:pt>
                <c:pt idx="19910" formatCode="0.00E+00">
                  <c:v>-3.1667400000000002E-4</c:v>
                </c:pt>
                <c:pt idx="19911" formatCode="0.00E+00">
                  <c:v>-3.5262599999999998E-4</c:v>
                </c:pt>
                <c:pt idx="19912" formatCode="0.00E+00">
                  <c:v>-3.88303E-4</c:v>
                </c:pt>
                <c:pt idx="19913" formatCode="0.00E+00">
                  <c:v>-4.23683E-4</c:v>
                </c:pt>
                <c:pt idx="19914" formatCode="0.00E+00">
                  <c:v>-4.5874300000000001E-4</c:v>
                </c:pt>
                <c:pt idx="19915" formatCode="0.00E+00">
                  <c:v>-4.9346100000000005E-4</c:v>
                </c:pt>
                <c:pt idx="19916" formatCode="0.00E+00">
                  <c:v>-5.2781300000000002E-4</c:v>
                </c:pt>
                <c:pt idx="19917" formatCode="0.00E+00">
                  <c:v>-5.6177799999999997E-4</c:v>
                </c:pt>
                <c:pt idx="19918" formatCode="0.00E+00">
                  <c:v>-5.9533399999999999E-4</c:v>
                </c:pt>
                <c:pt idx="19919" formatCode="0.00E+00">
                  <c:v>-6.2845900000000005E-4</c:v>
                </c:pt>
                <c:pt idx="19920" formatCode="0.00E+00">
                  <c:v>-6.6113200000000004E-4</c:v>
                </c:pt>
                <c:pt idx="19921" formatCode="0.00E+00">
                  <c:v>-6.9333100000000005E-4</c:v>
                </c:pt>
                <c:pt idx="19922" formatCode="0.00E+00">
                  <c:v>-7.2503699999999999E-4</c:v>
                </c:pt>
                <c:pt idx="19923" formatCode="0.00E+00">
                  <c:v>-7.5622799999999996E-4</c:v>
                </c:pt>
                <c:pt idx="19924" formatCode="0.00E+00">
                  <c:v>-7.8688399999999996E-4</c:v>
                </c:pt>
                <c:pt idx="19925" formatCode="0.00E+00">
                  <c:v>-8.1698600000000001E-4</c:v>
                </c:pt>
                <c:pt idx="19926" formatCode="0.00E+00">
                  <c:v>-8.4651300000000002E-4</c:v>
                </c:pt>
                <c:pt idx="19927" formatCode="0.00E+00">
                  <c:v>-8.7544700000000001E-4</c:v>
                </c:pt>
                <c:pt idx="19928" formatCode="0.00E+00">
                  <c:v>-9.03768E-4</c:v>
                </c:pt>
                <c:pt idx="19929" formatCode="0.00E+00">
                  <c:v>-9.3145900000000004E-4</c:v>
                </c:pt>
                <c:pt idx="19930" formatCode="0.00E+00">
                  <c:v>-9.5850099999999995E-4</c:v>
                </c:pt>
                <c:pt idx="19931" formatCode="0.00E+00">
                  <c:v>-9.8487599999999998E-4</c:v>
                </c:pt>
                <c:pt idx="19932" formatCode="0.00E+00">
                  <c:v>-1.0105699999999999E-3</c:v>
                </c:pt>
                <c:pt idx="19933" formatCode="0.00E+00">
                  <c:v>-1.03556E-3</c:v>
                </c:pt>
                <c:pt idx="19934" formatCode="0.00E+00">
                  <c:v>-1.0598300000000001E-3</c:v>
                </c:pt>
                <c:pt idx="19935" formatCode="0.00E+00">
                  <c:v>-1.0833699999999999E-3</c:v>
                </c:pt>
                <c:pt idx="19936" formatCode="0.00E+00">
                  <c:v>-1.1061599999999999E-3</c:v>
                </c:pt>
                <c:pt idx="19937" formatCode="0.00E+00">
                  <c:v>-1.1281799999999999E-3</c:v>
                </c:pt>
                <c:pt idx="19938" formatCode="0.00E+00">
                  <c:v>-1.1494299999999999E-3</c:v>
                </c:pt>
                <c:pt idx="19939" formatCode="0.00E+00">
                  <c:v>-1.1698800000000001E-3</c:v>
                </c:pt>
                <c:pt idx="19940" formatCode="0.00E+00">
                  <c:v>-1.1895199999999999E-3</c:v>
                </c:pt>
                <c:pt idx="19941" formatCode="0.00E+00">
                  <c:v>-1.20835E-3</c:v>
                </c:pt>
                <c:pt idx="19942" formatCode="0.00E+00">
                  <c:v>-1.22634E-3</c:v>
                </c:pt>
                <c:pt idx="19943" formatCode="0.00E+00">
                  <c:v>-1.2434799999999999E-3</c:v>
                </c:pt>
                <c:pt idx="19944" formatCode="0.00E+00">
                  <c:v>-1.25976E-3</c:v>
                </c:pt>
                <c:pt idx="19945" formatCode="0.00E+00">
                  <c:v>-1.2751800000000001E-3</c:v>
                </c:pt>
                <c:pt idx="19946" formatCode="0.00E+00">
                  <c:v>-1.2897099999999999E-3</c:v>
                </c:pt>
                <c:pt idx="19947" formatCode="0.00E+00">
                  <c:v>-1.3033599999999999E-3</c:v>
                </c:pt>
                <c:pt idx="19948" formatCode="0.00E+00">
                  <c:v>-1.3161E-3</c:v>
                </c:pt>
                <c:pt idx="19949" formatCode="0.00E+00">
                  <c:v>-1.32793E-3</c:v>
                </c:pt>
                <c:pt idx="19950" formatCode="0.00E+00">
                  <c:v>-1.3388499999999999E-3</c:v>
                </c:pt>
                <c:pt idx="19951" formatCode="0.00E+00">
                  <c:v>-1.34884E-3</c:v>
                </c:pt>
                <c:pt idx="19952" formatCode="0.00E+00">
                  <c:v>-1.3578900000000001E-3</c:v>
                </c:pt>
                <c:pt idx="19953" formatCode="0.00E+00">
                  <c:v>-1.366E-3</c:v>
                </c:pt>
                <c:pt idx="19954" formatCode="0.00E+00">
                  <c:v>-1.3731699999999999E-3</c:v>
                </c:pt>
                <c:pt idx="19955" formatCode="0.00E+00">
                  <c:v>-1.3793799999999999E-3</c:v>
                </c:pt>
                <c:pt idx="19956" formatCode="0.00E+00">
                  <c:v>-1.38463E-3</c:v>
                </c:pt>
                <c:pt idx="19957" formatCode="0.00E+00">
                  <c:v>-1.3889200000000001E-3</c:v>
                </c:pt>
                <c:pt idx="19958" formatCode="0.00E+00">
                  <c:v>-1.3922400000000001E-3</c:v>
                </c:pt>
                <c:pt idx="19959" formatCode="0.00E+00">
                  <c:v>-1.39459E-3</c:v>
                </c:pt>
                <c:pt idx="19960" formatCode="0.00E+00">
                  <c:v>-1.3959700000000001E-3</c:v>
                </c:pt>
                <c:pt idx="19961" formatCode="0.00E+00">
                  <c:v>-1.3963700000000001E-3</c:v>
                </c:pt>
                <c:pt idx="19962" formatCode="0.00E+00">
                  <c:v>-1.3957900000000001E-3</c:v>
                </c:pt>
                <c:pt idx="19963" formatCode="0.00E+00">
                  <c:v>-1.3942399999999999E-3</c:v>
                </c:pt>
                <c:pt idx="19964" formatCode="0.00E+00">
                  <c:v>-1.3917000000000001E-3</c:v>
                </c:pt>
                <c:pt idx="19965" formatCode="0.00E+00">
                  <c:v>-1.3881900000000001E-3</c:v>
                </c:pt>
                <c:pt idx="19966" formatCode="0.00E+00">
                  <c:v>-1.3837000000000001E-3</c:v>
                </c:pt>
                <c:pt idx="19967" formatCode="0.00E+00">
                  <c:v>-1.37824E-3</c:v>
                </c:pt>
                <c:pt idx="19968" formatCode="0.00E+00">
                  <c:v>-1.3718000000000001E-3</c:v>
                </c:pt>
                <c:pt idx="19969" formatCode="0.00E+00">
                  <c:v>-1.3644E-3</c:v>
                </c:pt>
                <c:pt idx="19970" formatCode="0.00E+00">
                  <c:v>-1.3560200000000001E-3</c:v>
                </c:pt>
                <c:pt idx="19971" formatCode="0.00E+00">
                  <c:v>-1.34669E-3</c:v>
                </c:pt>
                <c:pt idx="19972" formatCode="0.00E+00">
                  <c:v>-1.33639E-3</c:v>
                </c:pt>
                <c:pt idx="19973" formatCode="0.00E+00">
                  <c:v>-1.32515E-3</c:v>
                </c:pt>
                <c:pt idx="19974" formatCode="0.00E+00">
                  <c:v>-1.31296E-3</c:v>
                </c:pt>
                <c:pt idx="19975" formatCode="0.00E+00">
                  <c:v>-1.2998300000000001E-3</c:v>
                </c:pt>
                <c:pt idx="19976" formatCode="0.00E+00">
                  <c:v>-1.2857700000000001E-3</c:v>
                </c:pt>
                <c:pt idx="19977" formatCode="0.00E+00">
                  <c:v>-1.2707899999999999E-3</c:v>
                </c:pt>
                <c:pt idx="19978" formatCode="0.00E+00">
                  <c:v>-1.25489E-3</c:v>
                </c:pt>
                <c:pt idx="19979" formatCode="0.00E+00">
                  <c:v>-1.2380900000000001E-3</c:v>
                </c:pt>
                <c:pt idx="19980" formatCode="0.00E+00">
                  <c:v>-1.2204E-3</c:v>
                </c:pt>
                <c:pt idx="19981" formatCode="0.00E+00">
                  <c:v>-1.2018199999999999E-3</c:v>
                </c:pt>
                <c:pt idx="19982" formatCode="0.00E+00">
                  <c:v>-1.1823700000000001E-3</c:v>
                </c:pt>
                <c:pt idx="19983" formatCode="0.00E+00">
                  <c:v>-1.1620599999999999E-3</c:v>
                </c:pt>
                <c:pt idx="19984" formatCode="0.00E+00">
                  <c:v>-1.14091E-3</c:v>
                </c:pt>
                <c:pt idx="19985" formatCode="0.00E+00">
                  <c:v>-1.11892E-3</c:v>
                </c:pt>
                <c:pt idx="19986" formatCode="0.00E+00">
                  <c:v>-1.0961199999999999E-3</c:v>
                </c:pt>
                <c:pt idx="19987" formatCode="0.00E+00">
                  <c:v>-1.07251E-3</c:v>
                </c:pt>
                <c:pt idx="19988" formatCode="0.00E+00">
                  <c:v>-1.0481100000000001E-3</c:v>
                </c:pt>
                <c:pt idx="19989" formatCode="0.00E+00">
                  <c:v>-1.02294E-3</c:v>
                </c:pt>
                <c:pt idx="19990" formatCode="0.00E+00">
                  <c:v>-9.9700799999999997E-4</c:v>
                </c:pt>
                <c:pt idx="19991" formatCode="0.00E+00">
                  <c:v>-9.70341E-4</c:v>
                </c:pt>
                <c:pt idx="19992" formatCode="0.00E+00">
                  <c:v>-9.4295200000000005E-4</c:v>
                </c:pt>
                <c:pt idx="19993" formatCode="0.00E+00">
                  <c:v>-9.1486099999999999E-4</c:v>
                </c:pt>
                <c:pt idx="19994" formatCode="0.00E+00">
                  <c:v>-8.86085E-4</c:v>
                </c:pt>
                <c:pt idx="19995" formatCode="0.00E+00">
                  <c:v>-8.5664499999999995E-4</c:v>
                </c:pt>
                <c:pt idx="19996" formatCode="0.00E+00">
                  <c:v>-8.2655999999999995E-4</c:v>
                </c:pt>
                <c:pt idx="19997" formatCode="0.00E+00">
                  <c:v>-7.9585099999999998E-4</c:v>
                </c:pt>
                <c:pt idx="19998" formatCode="0.00E+00">
                  <c:v>-7.6453899999999995E-4</c:v>
                </c:pt>
                <c:pt idx="19999" formatCode="0.00E+00">
                  <c:v>-7.3264599999999999E-4</c:v>
                </c:pt>
                <c:pt idx="20000" formatCode="0.00E+00">
                  <c:v>-7.0019400000000001E-4</c:v>
                </c:pt>
                <c:pt idx="20001" formatCode="0.00E+00">
                  <c:v>-6.6720600000000005E-4</c:v>
                </c:pt>
                <c:pt idx="20002" formatCode="0.00E+00">
                  <c:v>-6.3370400000000002E-4</c:v>
                </c:pt>
                <c:pt idx="20003" formatCode="0.00E+00">
                  <c:v>-5.9971199999999997E-4</c:v>
                </c:pt>
                <c:pt idx="20004" formatCode="0.00E+00">
                  <c:v>-5.6525399999999995E-4</c:v>
                </c:pt>
                <c:pt idx="20005" formatCode="0.00E+00">
                  <c:v>-5.3035500000000004E-4</c:v>
                </c:pt>
                <c:pt idx="20006" formatCode="0.00E+00">
                  <c:v>-4.9503899999999996E-4</c:v>
                </c:pt>
                <c:pt idx="20007" formatCode="0.00E+00">
                  <c:v>-4.5933200000000001E-4</c:v>
                </c:pt>
                <c:pt idx="20008" formatCode="0.00E+00">
                  <c:v>-4.2326000000000001E-4</c:v>
                </c:pt>
                <c:pt idx="20009" formatCode="0.00E+00">
                  <c:v>-3.8684800000000002E-4</c:v>
                </c:pt>
                <c:pt idx="20010" formatCode="0.00E+00">
                  <c:v>-3.5012299999999998E-4</c:v>
                </c:pt>
                <c:pt idx="20011" formatCode="0.00E+00">
                  <c:v>-3.1311099999999998E-4</c:v>
                </c:pt>
                <c:pt idx="20012" formatCode="0.00E+00">
                  <c:v>-2.7584000000000002E-4</c:v>
                </c:pt>
                <c:pt idx="20013" formatCode="0.00E+00">
                  <c:v>-2.3833700000000001E-4</c:v>
                </c:pt>
                <c:pt idx="20014" formatCode="0.00E+00">
                  <c:v>-2.0063000000000001E-4</c:v>
                </c:pt>
                <c:pt idx="20015" formatCode="0.00E+00">
                  <c:v>-1.62745E-4</c:v>
                </c:pt>
                <c:pt idx="20016" formatCode="0.00E+00">
                  <c:v>-1.2471300000000001E-4</c:v>
                </c:pt>
                <c:pt idx="20017" formatCode="0.00E+00">
                  <c:v>-8.6559500000000004E-5</c:v>
                </c:pt>
                <c:pt idx="20018" formatCode="0.00E+00">
                  <c:v>-4.83147E-5</c:v>
                </c:pt>
                <c:pt idx="20019" formatCode="0.00E+00">
                  <c:v>-1.00068E-5</c:v>
                </c:pt>
                <c:pt idx="20020" formatCode="0.00E+00">
                  <c:v>2.83354E-5</c:v>
                </c:pt>
                <c:pt idx="20021" formatCode="0.00E+00">
                  <c:v>6.6682999999999998E-5</c:v>
                </c:pt>
                <c:pt idx="20022" formatCode="0.00E+00">
                  <c:v>1.0500700000000001E-4</c:v>
                </c:pt>
                <c:pt idx="20023" formatCode="0.00E+00">
                  <c:v>1.4327799999999999E-4</c:v>
                </c:pt>
                <c:pt idx="20024" formatCode="0.00E+00">
                  <c:v>1.8146699999999999E-4</c:v>
                </c:pt>
                <c:pt idx="20025" formatCode="0.00E+00">
                  <c:v>2.1954400000000001E-4</c:v>
                </c:pt>
                <c:pt idx="20026" formatCode="0.00E+00">
                  <c:v>2.5748200000000001E-4</c:v>
                </c:pt>
                <c:pt idx="20027" formatCode="0.00E+00">
                  <c:v>2.9524899999999998E-4</c:v>
                </c:pt>
                <c:pt idx="20028" formatCode="0.00E+00">
                  <c:v>3.3281800000000002E-4</c:v>
                </c:pt>
                <c:pt idx="20029" formatCode="0.00E+00">
                  <c:v>3.7015799999999999E-4</c:v>
                </c:pt>
                <c:pt idx="20030" formatCode="0.00E+00">
                  <c:v>4.0724199999999999E-4</c:v>
                </c:pt>
                <c:pt idx="20031" formatCode="0.00E+00">
                  <c:v>4.4403999999999998E-4</c:v>
                </c:pt>
                <c:pt idx="20032" formatCode="0.00E+00">
                  <c:v>4.8052300000000001E-4</c:v>
                </c:pt>
                <c:pt idx="20033" formatCode="0.00E+00">
                  <c:v>5.1666199999999998E-4</c:v>
                </c:pt>
                <c:pt idx="20034" formatCode="0.00E+00">
                  <c:v>5.5243000000000002E-4</c:v>
                </c:pt>
                <c:pt idx="20035" formatCode="0.00E+00">
                  <c:v>5.8779700000000004E-4</c:v>
                </c:pt>
                <c:pt idx="20036" formatCode="0.00E+00">
                  <c:v>6.2273700000000005E-4</c:v>
                </c:pt>
                <c:pt idx="20037" formatCode="0.00E+00">
                  <c:v>6.5722000000000003E-4</c:v>
                </c:pt>
                <c:pt idx="20038" formatCode="0.00E+00">
                  <c:v>6.91221E-4</c:v>
                </c:pt>
                <c:pt idx="20039" formatCode="0.00E+00">
                  <c:v>7.2471000000000005E-4</c:v>
                </c:pt>
                <c:pt idx="20040" formatCode="0.00E+00">
                  <c:v>7.57663E-4</c:v>
                </c:pt>
                <c:pt idx="20041" formatCode="0.00E+00">
                  <c:v>7.9005199999999996E-4</c:v>
                </c:pt>
                <c:pt idx="20042" formatCode="0.00E+00">
                  <c:v>8.2184999999999995E-4</c:v>
                </c:pt>
                <c:pt idx="20043" formatCode="0.00E+00">
                  <c:v>8.5303400000000002E-4</c:v>
                </c:pt>
                <c:pt idx="20044" formatCode="0.00E+00">
                  <c:v>8.8357599999999996E-4</c:v>
                </c:pt>
                <c:pt idx="20045" formatCode="0.00E+00">
                  <c:v>9.1345300000000005E-4</c:v>
                </c:pt>
                <c:pt idx="20046" formatCode="0.00E+00">
                  <c:v>9.42639E-4</c:v>
                </c:pt>
                <c:pt idx="20047" formatCode="0.00E+00">
                  <c:v>9.71112E-4</c:v>
                </c:pt>
                <c:pt idx="20048" formatCode="0.00E+00">
                  <c:v>9.988480000000001E-4</c:v>
                </c:pt>
                <c:pt idx="20049" formatCode="0.00E+00">
                  <c:v>1.02582E-3</c:v>
                </c:pt>
                <c:pt idx="20050" formatCode="0.00E+00">
                  <c:v>1.0520200000000001E-3</c:v>
                </c:pt>
                <c:pt idx="20051" formatCode="0.00E+00">
                  <c:v>1.07741E-3</c:v>
                </c:pt>
                <c:pt idx="20052" formatCode="0.00E+00">
                  <c:v>1.1019700000000001E-3</c:v>
                </c:pt>
                <c:pt idx="20053" formatCode="0.00E+00">
                  <c:v>1.1256899999999999E-3</c:v>
                </c:pt>
                <c:pt idx="20054" formatCode="0.00E+00">
                  <c:v>1.1485499999999999E-3</c:v>
                </c:pt>
                <c:pt idx="20055" formatCode="0.00E+00">
                  <c:v>1.17052E-3</c:v>
                </c:pt>
                <c:pt idx="20056" formatCode="0.00E+00">
                  <c:v>1.19159E-3</c:v>
                </c:pt>
                <c:pt idx="20057" formatCode="0.00E+00">
                  <c:v>1.21174E-3</c:v>
                </c:pt>
                <c:pt idx="20058" formatCode="0.00E+00">
                  <c:v>1.23095E-3</c:v>
                </c:pt>
                <c:pt idx="20059" formatCode="0.00E+00">
                  <c:v>1.2492099999999999E-3</c:v>
                </c:pt>
                <c:pt idx="20060" formatCode="0.00E+00">
                  <c:v>1.2665E-3</c:v>
                </c:pt>
                <c:pt idx="20061" formatCode="0.00E+00">
                  <c:v>1.2828099999999999E-3</c:v>
                </c:pt>
                <c:pt idx="20062" formatCode="0.00E+00">
                  <c:v>1.2981100000000001E-3</c:v>
                </c:pt>
                <c:pt idx="20063" formatCode="0.00E+00">
                  <c:v>1.31241E-3</c:v>
                </c:pt>
                <c:pt idx="20064" formatCode="0.00E+00">
                  <c:v>1.32569E-3</c:v>
                </c:pt>
                <c:pt idx="20065" formatCode="0.00E+00">
                  <c:v>1.33793E-3</c:v>
                </c:pt>
                <c:pt idx="20066" formatCode="0.00E+00">
                  <c:v>1.34913E-3</c:v>
                </c:pt>
                <c:pt idx="20067" formatCode="0.00E+00">
                  <c:v>1.35928E-3</c:v>
                </c:pt>
                <c:pt idx="20068" formatCode="0.00E+00">
                  <c:v>1.3683600000000001E-3</c:v>
                </c:pt>
                <c:pt idx="20069" formatCode="0.00E+00">
                  <c:v>1.37637E-3</c:v>
                </c:pt>
                <c:pt idx="20070" formatCode="0.00E+00">
                  <c:v>1.3833000000000001E-3</c:v>
                </c:pt>
                <c:pt idx="20071" formatCode="0.00E+00">
                  <c:v>1.38915E-3</c:v>
                </c:pt>
                <c:pt idx="20072" formatCode="0.00E+00">
                  <c:v>1.3939099999999999E-3</c:v>
                </c:pt>
                <c:pt idx="20073" formatCode="0.00E+00">
                  <c:v>1.3975700000000001E-3</c:v>
                </c:pt>
                <c:pt idx="20074" formatCode="0.00E+00">
                  <c:v>1.40014E-3</c:v>
                </c:pt>
                <c:pt idx="20075" formatCode="0.00E+00">
                  <c:v>1.40161E-3</c:v>
                </c:pt>
                <c:pt idx="20076" formatCode="0.00E+00">
                  <c:v>1.40197E-3</c:v>
                </c:pt>
                <c:pt idx="20077" formatCode="0.00E+00">
                  <c:v>1.40124E-3</c:v>
                </c:pt>
                <c:pt idx="20078" formatCode="0.00E+00">
                  <c:v>1.3994000000000001E-3</c:v>
                </c:pt>
                <c:pt idx="20079" formatCode="0.00E+00">
                  <c:v>1.39646E-3</c:v>
                </c:pt>
                <c:pt idx="20080" formatCode="0.00E+00">
                  <c:v>1.3924300000000001E-3</c:v>
                </c:pt>
                <c:pt idx="20081" formatCode="0.00E+00">
                  <c:v>1.38729E-3</c:v>
                </c:pt>
                <c:pt idx="20082" formatCode="0.00E+00">
                  <c:v>1.3810700000000001E-3</c:v>
                </c:pt>
                <c:pt idx="20083" formatCode="0.00E+00">
                  <c:v>1.3737599999999999E-3</c:v>
                </c:pt>
                <c:pt idx="20084" formatCode="0.00E+00">
                  <c:v>1.3653700000000001E-3</c:v>
                </c:pt>
                <c:pt idx="20085" formatCode="0.00E+00">
                  <c:v>1.3559100000000001E-3</c:v>
                </c:pt>
                <c:pt idx="20086" formatCode="0.00E+00">
                  <c:v>1.34538E-3</c:v>
                </c:pt>
                <c:pt idx="20087" formatCode="0.00E+00">
                  <c:v>1.3338E-3</c:v>
                </c:pt>
                <c:pt idx="20088" formatCode="0.00E+00">
                  <c:v>1.32116E-3</c:v>
                </c:pt>
                <c:pt idx="20089" formatCode="0.00E+00">
                  <c:v>1.3074899999999999E-3</c:v>
                </c:pt>
                <c:pt idx="20090" formatCode="0.00E+00">
                  <c:v>1.2928E-3</c:v>
                </c:pt>
                <c:pt idx="20091" formatCode="0.00E+00">
                  <c:v>1.27709E-3</c:v>
                </c:pt>
                <c:pt idx="20092" formatCode="0.00E+00">
                  <c:v>1.26038E-3</c:v>
                </c:pt>
                <c:pt idx="20093" formatCode="0.00E+00">
                  <c:v>1.2426900000000001E-3</c:v>
                </c:pt>
                <c:pt idx="20094" formatCode="0.00E+00">
                  <c:v>1.2240199999999999E-3</c:v>
                </c:pt>
                <c:pt idx="20095" formatCode="0.00E+00">
                  <c:v>1.2044E-3</c:v>
                </c:pt>
                <c:pt idx="20096" formatCode="0.00E+00">
                  <c:v>1.18385E-3</c:v>
                </c:pt>
                <c:pt idx="20097" formatCode="0.00E+00">
                  <c:v>1.16237E-3</c:v>
                </c:pt>
                <c:pt idx="20098" formatCode="0.00E+00">
                  <c:v>1.1399800000000001E-3</c:v>
                </c:pt>
                <c:pt idx="20099" formatCode="0.00E+00">
                  <c:v>1.1167200000000001E-3</c:v>
                </c:pt>
                <c:pt idx="20100" formatCode="0.00E+00">
                  <c:v>1.0925900000000001E-3</c:v>
                </c:pt>
                <c:pt idx="20101" formatCode="0.00E+00">
                  <c:v>1.0676100000000001E-3</c:v>
                </c:pt>
                <c:pt idx="20102" formatCode="0.00E+00">
                  <c:v>1.04181E-3</c:v>
                </c:pt>
                <c:pt idx="20103" formatCode="0.00E+00">
                  <c:v>1.0152099999999999E-3</c:v>
                </c:pt>
                <c:pt idx="20104" formatCode="0.00E+00">
                  <c:v>9.8783700000000009E-4</c:v>
                </c:pt>
                <c:pt idx="20105" formatCode="0.00E+00">
                  <c:v>9.5970599999999995E-4</c:v>
                </c:pt>
                <c:pt idx="20106" formatCode="0.00E+00">
                  <c:v>9.3084400000000001E-4</c:v>
                </c:pt>
                <c:pt idx="20107" formatCode="0.00E+00">
                  <c:v>9.0127499999999999E-4</c:v>
                </c:pt>
                <c:pt idx="20108" formatCode="0.00E+00">
                  <c:v>8.7102499999999999E-4</c:v>
                </c:pt>
                <c:pt idx="20109" formatCode="0.00E+00">
                  <c:v>8.4011999999999997E-4</c:v>
                </c:pt>
                <c:pt idx="20110" formatCode="0.00E+00">
                  <c:v>8.0858600000000003E-4</c:v>
                </c:pt>
                <c:pt idx="20111" formatCode="0.00E+00">
                  <c:v>7.7644900000000002E-4</c:v>
                </c:pt>
                <c:pt idx="20112" formatCode="0.00E+00">
                  <c:v>7.4373799999999997E-4</c:v>
                </c:pt>
                <c:pt idx="20113" formatCode="0.00E+00">
                  <c:v>7.1047899999999997E-4</c:v>
                </c:pt>
                <c:pt idx="20114" formatCode="0.00E+00">
                  <c:v>6.7670199999999995E-4</c:v>
                </c:pt>
                <c:pt idx="20115" formatCode="0.00E+00">
                  <c:v>6.42434E-4</c:v>
                </c:pt>
                <c:pt idx="20116" formatCode="0.00E+00">
                  <c:v>6.0770599999999996E-4</c:v>
                </c:pt>
                <c:pt idx="20117" formatCode="0.00E+00">
                  <c:v>5.7254599999999995E-4</c:v>
                </c:pt>
                <c:pt idx="20118" formatCode="0.00E+00">
                  <c:v>5.3698400000000001E-4</c:v>
                </c:pt>
                <c:pt idx="20119" formatCode="0.00E+00">
                  <c:v>5.0104999999999995E-4</c:v>
                </c:pt>
                <c:pt idx="20120" formatCode="0.00E+00">
                  <c:v>4.6477500000000001E-4</c:v>
                </c:pt>
                <c:pt idx="20121" formatCode="0.00E+00">
                  <c:v>4.2819000000000001E-4</c:v>
                </c:pt>
                <c:pt idx="20122" formatCode="0.00E+00">
                  <c:v>3.9132499999999998E-4</c:v>
                </c:pt>
                <c:pt idx="20123" formatCode="0.00E+00">
                  <c:v>3.5421200000000002E-4</c:v>
                </c:pt>
                <c:pt idx="20124" formatCode="0.00E+00">
                  <c:v>3.1688199999999999E-4</c:v>
                </c:pt>
                <c:pt idx="20125" formatCode="0.00E+00">
                  <c:v>2.7936600000000002E-4</c:v>
                </c:pt>
                <c:pt idx="20126" formatCode="0.00E+00">
                  <c:v>2.4169600000000001E-4</c:v>
                </c:pt>
                <c:pt idx="20127" formatCode="0.00E+00">
                  <c:v>2.0390299999999999E-4</c:v>
                </c:pt>
                <c:pt idx="20128" formatCode="0.00E+00">
                  <c:v>1.66019E-4</c:v>
                </c:pt>
                <c:pt idx="20129" formatCode="0.00E+00">
                  <c:v>1.2807699999999999E-4</c:v>
                </c:pt>
                <c:pt idx="20130" formatCode="0.00E+00">
                  <c:v>9.0106399999999995E-5</c:v>
                </c:pt>
                <c:pt idx="20131" formatCode="0.00E+00">
                  <c:v>5.21405E-5</c:v>
                </c:pt>
                <c:pt idx="20132" formatCode="0.00E+00">
                  <c:v>1.4210600000000001E-5</c:v>
                </c:pt>
                <c:pt idx="20133" formatCode="0.00E+00">
                  <c:v>-2.3652E-5</c:v>
                </c:pt>
                <c:pt idx="20134" formatCode="0.00E+00">
                  <c:v>-6.1415799999999996E-5</c:v>
                </c:pt>
                <c:pt idx="20135" formatCode="0.00E+00">
                  <c:v>-9.9049599999999994E-5</c:v>
                </c:pt>
                <c:pt idx="20136" formatCode="0.00E+00">
                  <c:v>-1.3652200000000001E-4</c:v>
                </c:pt>
                <c:pt idx="20137" formatCode="0.00E+00">
                  <c:v>-1.7380299999999999E-4</c:v>
                </c:pt>
                <c:pt idx="20138" formatCode="0.00E+00">
                  <c:v>-2.1086100000000001E-4</c:v>
                </c:pt>
                <c:pt idx="20139" formatCode="0.00E+00">
                  <c:v>-2.4766700000000003E-4</c:v>
                </c:pt>
                <c:pt idx="20140" formatCode="0.00E+00">
                  <c:v>-2.8418900000000001E-4</c:v>
                </c:pt>
                <c:pt idx="20141" formatCode="0.00E+00">
                  <c:v>-3.2039900000000002E-4</c:v>
                </c:pt>
                <c:pt idx="20142" formatCode="0.00E+00">
                  <c:v>-3.5626700000000001E-4</c:v>
                </c:pt>
                <c:pt idx="20143" formatCode="0.00E+00">
                  <c:v>-3.91763E-4</c:v>
                </c:pt>
                <c:pt idx="20144" formatCode="0.00E+00">
                  <c:v>-4.26861E-4</c:v>
                </c:pt>
                <c:pt idx="20145" formatCode="0.00E+00">
                  <c:v>-4.6152999999999998E-4</c:v>
                </c:pt>
                <c:pt idx="20146" formatCode="0.00E+00">
                  <c:v>-4.95744E-4</c:v>
                </c:pt>
                <c:pt idx="20147" formatCode="0.00E+00">
                  <c:v>-5.2947499999999995E-4</c:v>
                </c:pt>
                <c:pt idx="20148" formatCode="0.00E+00">
                  <c:v>-5.6269700000000002E-4</c:v>
                </c:pt>
                <c:pt idx="20149" formatCode="0.00E+00">
                  <c:v>-5.9538400000000002E-4</c:v>
                </c:pt>
                <c:pt idx="20150" formatCode="0.00E+00">
                  <c:v>-6.2750900000000005E-4</c:v>
                </c:pt>
                <c:pt idx="20151" formatCode="0.00E+00">
                  <c:v>-6.5904699999999995E-4</c:v>
                </c:pt>
                <c:pt idx="20152" formatCode="0.00E+00">
                  <c:v>-6.8997500000000001E-4</c:v>
                </c:pt>
                <c:pt idx="20153" formatCode="0.00E+00">
                  <c:v>-7.2026800000000004E-4</c:v>
                </c:pt>
                <c:pt idx="20154" formatCode="0.00E+00">
                  <c:v>-7.4990400000000002E-4</c:v>
                </c:pt>
                <c:pt idx="20155" formatCode="0.00E+00">
                  <c:v>-7.78858E-4</c:v>
                </c:pt>
                <c:pt idx="20156" formatCode="0.00E+00">
                  <c:v>-8.07111E-4</c:v>
                </c:pt>
                <c:pt idx="20157" formatCode="0.00E+00">
                  <c:v>-8.3463999999999999E-4</c:v>
                </c:pt>
                <c:pt idx="20158" formatCode="0.00E+00">
                  <c:v>-8.6142399999999996E-4</c:v>
                </c:pt>
                <c:pt idx="20159" formatCode="0.00E+00">
                  <c:v>-8.8744500000000005E-4</c:v>
                </c:pt>
                <c:pt idx="20160" formatCode="0.00E+00">
                  <c:v>-9.1268299999999996E-4</c:v>
                </c:pt>
                <c:pt idx="20161" formatCode="0.00E+00">
                  <c:v>-9.3712000000000005E-4</c:v>
                </c:pt>
                <c:pt idx="20162" formatCode="0.00E+00">
                  <c:v>-9.6073800000000004E-4</c:v>
                </c:pt>
                <c:pt idx="20163" formatCode="0.00E+00">
                  <c:v>-9.835200000000001E-4</c:v>
                </c:pt>
                <c:pt idx="20164" formatCode="0.00E+00">
                  <c:v>-1.00545E-3</c:v>
                </c:pt>
                <c:pt idx="20165" formatCode="0.00E+00">
                  <c:v>-1.0265199999999999E-3</c:v>
                </c:pt>
                <c:pt idx="20166" formatCode="0.00E+00">
                  <c:v>-1.0467E-3</c:v>
                </c:pt>
                <c:pt idx="20167" formatCode="0.00E+00">
                  <c:v>-1.0659899999999999E-3</c:v>
                </c:pt>
                <c:pt idx="20168" formatCode="0.00E+00">
                  <c:v>-1.0843700000000001E-3</c:v>
                </c:pt>
                <c:pt idx="20169" formatCode="0.00E+00">
                  <c:v>-1.10184E-3</c:v>
                </c:pt>
                <c:pt idx="20170" formatCode="0.00E+00">
                  <c:v>-1.11837E-3</c:v>
                </c:pt>
                <c:pt idx="20171" formatCode="0.00E+00">
                  <c:v>-1.13397E-3</c:v>
                </c:pt>
                <c:pt idx="20172" formatCode="0.00E+00">
                  <c:v>-1.14861E-3</c:v>
                </c:pt>
                <c:pt idx="20173" formatCode="0.00E+00">
                  <c:v>-1.1623E-3</c:v>
                </c:pt>
                <c:pt idx="20174" formatCode="0.00E+00">
                  <c:v>-1.1750300000000001E-3</c:v>
                </c:pt>
                <c:pt idx="20175" formatCode="0.00E+00">
                  <c:v>-1.1867799999999999E-3</c:v>
                </c:pt>
                <c:pt idx="20176" formatCode="0.00E+00">
                  <c:v>-1.1975499999999999E-3</c:v>
                </c:pt>
                <c:pt idx="20177" formatCode="0.00E+00">
                  <c:v>-1.20735E-3</c:v>
                </c:pt>
                <c:pt idx="20178" formatCode="0.00E+00">
                  <c:v>-1.21615E-3</c:v>
                </c:pt>
                <c:pt idx="20179" formatCode="0.00E+00">
                  <c:v>-1.22397E-3</c:v>
                </c:pt>
                <c:pt idx="20180" formatCode="0.00E+00">
                  <c:v>-1.2308E-3</c:v>
                </c:pt>
                <c:pt idx="20181" formatCode="0.00E+00">
                  <c:v>-1.23664E-3</c:v>
                </c:pt>
                <c:pt idx="20182" formatCode="0.00E+00">
                  <c:v>-1.2414800000000001E-3</c:v>
                </c:pt>
                <c:pt idx="20183" formatCode="0.00E+00">
                  <c:v>-1.24533E-3</c:v>
                </c:pt>
                <c:pt idx="20184" formatCode="0.00E+00">
                  <c:v>-1.24818E-3</c:v>
                </c:pt>
                <c:pt idx="20185" formatCode="0.00E+00">
                  <c:v>-1.2500499999999999E-3</c:v>
                </c:pt>
                <c:pt idx="20186" formatCode="0.00E+00">
                  <c:v>-1.2509299999999999E-3</c:v>
                </c:pt>
                <c:pt idx="20187" formatCode="0.00E+00">
                  <c:v>-1.2508300000000001E-3</c:v>
                </c:pt>
                <c:pt idx="20188" formatCode="0.00E+00">
                  <c:v>-1.24975E-3</c:v>
                </c:pt>
                <c:pt idx="20189" formatCode="0.00E+00">
                  <c:v>-1.2477E-3</c:v>
                </c:pt>
                <c:pt idx="20190" formatCode="0.00E+00">
                  <c:v>-1.24468E-3</c:v>
                </c:pt>
                <c:pt idx="20191" formatCode="0.00E+00">
                  <c:v>-1.2407E-3</c:v>
                </c:pt>
                <c:pt idx="20192" formatCode="0.00E+00">
                  <c:v>-1.23577E-3</c:v>
                </c:pt>
                <c:pt idx="20193" formatCode="0.00E+00">
                  <c:v>-1.22989E-3</c:v>
                </c:pt>
                <c:pt idx="20194" formatCode="0.00E+00">
                  <c:v>-1.22309E-3</c:v>
                </c:pt>
                <c:pt idx="20195" formatCode="0.00E+00">
                  <c:v>-1.21535E-3</c:v>
                </c:pt>
                <c:pt idx="20196" formatCode="0.00E+00">
                  <c:v>-1.2067099999999999E-3</c:v>
                </c:pt>
                <c:pt idx="20197" formatCode="0.00E+00">
                  <c:v>-1.1971600000000001E-3</c:v>
                </c:pt>
                <c:pt idx="20198" formatCode="0.00E+00">
                  <c:v>-1.18672E-3</c:v>
                </c:pt>
                <c:pt idx="20199" formatCode="0.00E+00">
                  <c:v>-1.17541E-3</c:v>
                </c:pt>
                <c:pt idx="20200" formatCode="0.00E+00">
                  <c:v>-1.1632299999999999E-3</c:v>
                </c:pt>
                <c:pt idx="20201" formatCode="0.00E+00">
                  <c:v>-1.1502000000000001E-3</c:v>
                </c:pt>
                <c:pt idx="20202" formatCode="0.00E+00">
                  <c:v>-1.13634E-3</c:v>
                </c:pt>
                <c:pt idx="20203" formatCode="0.00E+00">
                  <c:v>-1.12167E-3</c:v>
                </c:pt>
                <c:pt idx="20204" formatCode="0.00E+00">
                  <c:v>-1.10618E-3</c:v>
                </c:pt>
                <c:pt idx="20205" formatCode="0.00E+00">
                  <c:v>-1.0899200000000001E-3</c:v>
                </c:pt>
                <c:pt idx="20206" formatCode="0.00E+00">
                  <c:v>-1.07288E-3</c:v>
                </c:pt>
                <c:pt idx="20207" formatCode="0.00E+00">
                  <c:v>-1.0550900000000001E-3</c:v>
                </c:pt>
                <c:pt idx="20208" formatCode="0.00E+00">
                  <c:v>-1.0365699999999999E-3</c:v>
                </c:pt>
                <c:pt idx="20209" formatCode="0.00E+00">
                  <c:v>-1.0173300000000001E-3</c:v>
                </c:pt>
                <c:pt idx="20210" formatCode="0.00E+00">
                  <c:v>-9.9740399999999991E-4</c:v>
                </c:pt>
                <c:pt idx="20211" formatCode="0.00E+00">
                  <c:v>-9.7679699999999995E-4</c:v>
                </c:pt>
                <c:pt idx="20212" formatCode="0.00E+00">
                  <c:v>-9.5553499999999998E-4</c:v>
                </c:pt>
                <c:pt idx="20213" formatCode="0.00E+00">
                  <c:v>-9.3363799999999998E-4</c:v>
                </c:pt>
                <c:pt idx="20214" formatCode="0.00E+00">
                  <c:v>-9.1112599999999995E-4</c:v>
                </c:pt>
                <c:pt idx="20215" formatCode="0.00E+00">
                  <c:v>-8.8802200000000003E-4</c:v>
                </c:pt>
                <c:pt idx="20216" formatCode="0.00E+00">
                  <c:v>-8.6434599999999999E-4</c:v>
                </c:pt>
                <c:pt idx="20217" formatCode="0.00E+00">
                  <c:v>-8.4011999999999997E-4</c:v>
                </c:pt>
                <c:pt idx="20218" formatCode="0.00E+00">
                  <c:v>-8.15367E-4</c:v>
                </c:pt>
                <c:pt idx="20219" formatCode="0.00E+00">
                  <c:v>-7.9010899999999999E-4</c:v>
                </c:pt>
                <c:pt idx="20220" formatCode="0.00E+00">
                  <c:v>-7.6436799999999997E-4</c:v>
                </c:pt>
                <c:pt idx="20221" formatCode="0.00E+00">
                  <c:v>-7.3816799999999998E-4</c:v>
                </c:pt>
                <c:pt idx="20222" formatCode="0.00E+00">
                  <c:v>-7.1153199999999996E-4</c:v>
                </c:pt>
                <c:pt idx="20223" formatCode="0.00E+00">
                  <c:v>-6.8448200000000004E-4</c:v>
                </c:pt>
                <c:pt idx="20224" formatCode="0.00E+00">
                  <c:v>-6.5704399999999997E-4</c:v>
                </c:pt>
                <c:pt idx="20225" formatCode="0.00E+00">
                  <c:v>-6.2923899999999997E-4</c:v>
                </c:pt>
                <c:pt idx="20226" formatCode="0.00E+00">
                  <c:v>-6.0109200000000001E-4</c:v>
                </c:pt>
                <c:pt idx="20227" formatCode="0.00E+00">
                  <c:v>-5.7262600000000002E-4</c:v>
                </c:pt>
                <c:pt idx="20228" formatCode="0.00E+00">
                  <c:v>-5.4386599999999995E-4</c:v>
                </c:pt>
                <c:pt idx="20229" formatCode="0.00E+00">
                  <c:v>-5.1483599999999996E-4</c:v>
                </c:pt>
                <c:pt idx="20230" formatCode="0.00E+00">
                  <c:v>-4.8555899999999999E-4</c:v>
                </c:pt>
                <c:pt idx="20231" formatCode="0.00E+00">
                  <c:v>-4.5605999999999999E-4</c:v>
                </c:pt>
                <c:pt idx="20232" formatCode="0.00E+00">
                  <c:v>-4.2636200000000001E-4</c:v>
                </c:pt>
                <c:pt idx="20233" formatCode="0.00E+00">
                  <c:v>-3.9648899999999998E-4</c:v>
                </c:pt>
                <c:pt idx="20234" formatCode="0.00E+00">
                  <c:v>-3.6646600000000002E-4</c:v>
                </c:pt>
                <c:pt idx="20235" formatCode="0.00E+00">
                  <c:v>-3.3631600000000002E-4</c:v>
                </c:pt>
                <c:pt idx="20236" formatCode="0.00E+00">
                  <c:v>-3.0606200000000001E-4</c:v>
                </c:pt>
                <c:pt idx="20237" formatCode="0.00E+00">
                  <c:v>-2.75729E-4</c:v>
                </c:pt>
                <c:pt idx="20238" formatCode="0.00E+00">
                  <c:v>-2.4533999999999998E-4</c:v>
                </c:pt>
                <c:pt idx="20239" formatCode="0.00E+00">
                  <c:v>-2.14918E-4</c:v>
                </c:pt>
                <c:pt idx="20240" formatCode="0.00E+00">
                  <c:v>-1.84487E-4</c:v>
                </c:pt>
                <c:pt idx="20241" formatCode="0.00E+00">
                  <c:v>-1.54069E-4</c:v>
                </c:pt>
                <c:pt idx="20242" formatCode="0.00E+00">
                  <c:v>-1.2368700000000001E-4</c:v>
                </c:pt>
                <c:pt idx="20243" formatCode="0.00E+00">
                  <c:v>-9.3363700000000002E-5</c:v>
                </c:pt>
                <c:pt idx="20244" formatCode="0.00E+00">
                  <c:v>-6.3121399999999995E-5</c:v>
                </c:pt>
                <c:pt idx="20245" formatCode="0.00E+00">
                  <c:v>-3.2982299999999998E-5</c:v>
                </c:pt>
                <c:pt idx="20246" formatCode="0.00E+00">
                  <c:v>-2.9679200000000001E-6</c:v>
                </c:pt>
                <c:pt idx="20247" formatCode="0.00E+00">
                  <c:v>2.69001E-5</c:v>
                </c:pt>
                <c:pt idx="20248" formatCode="0.00E+00">
                  <c:v>5.6600500000000001E-5</c:v>
                </c:pt>
                <c:pt idx="20249" formatCode="0.00E+00">
                  <c:v>8.6112499999999999E-5</c:v>
                </c:pt>
                <c:pt idx="20250" formatCode="0.00E+00">
                  <c:v>1.1541599999999999E-4</c:v>
                </c:pt>
                <c:pt idx="20251" formatCode="0.00E+00">
                  <c:v>1.4448900000000001E-4</c:v>
                </c:pt>
                <c:pt idx="20252" formatCode="0.00E+00">
                  <c:v>1.7331399999999999E-4</c:v>
                </c:pt>
                <c:pt idx="20253" formatCode="0.00E+00">
                  <c:v>2.0186999999999999E-4</c:v>
                </c:pt>
                <c:pt idx="20254" formatCode="0.00E+00">
                  <c:v>2.3013800000000001E-4</c:v>
                </c:pt>
                <c:pt idx="20255" formatCode="0.00E+00">
                  <c:v>2.5809999999999999E-4</c:v>
                </c:pt>
                <c:pt idx="20256" formatCode="0.00E+00">
                  <c:v>2.8573699999999999E-4</c:v>
                </c:pt>
                <c:pt idx="20257" formatCode="0.00E+00">
                  <c:v>3.1303199999999998E-4</c:v>
                </c:pt>
                <c:pt idx="20258" formatCode="0.00E+00">
                  <c:v>3.3996599999999998E-4</c:v>
                </c:pt>
                <c:pt idx="20259" formatCode="0.00E+00">
                  <c:v>3.66523E-4</c:v>
                </c:pt>
                <c:pt idx="20260" formatCode="0.00E+00">
                  <c:v>3.92686E-4</c:v>
                </c:pt>
                <c:pt idx="20261" formatCode="0.00E+00">
                  <c:v>4.1843799999999998E-4</c:v>
                </c:pt>
                <c:pt idx="20262" formatCode="0.00E+00">
                  <c:v>4.4376499999999999E-4</c:v>
                </c:pt>
                <c:pt idx="20263" formatCode="0.00E+00">
                  <c:v>4.6864999999999998E-4</c:v>
                </c:pt>
                <c:pt idx="20264" formatCode="0.00E+00">
                  <c:v>4.93079E-4</c:v>
                </c:pt>
                <c:pt idx="20265" formatCode="0.00E+00">
                  <c:v>5.1703800000000005E-4</c:v>
                </c:pt>
                <c:pt idx="20266" formatCode="0.00E+00">
                  <c:v>5.4051200000000005E-4</c:v>
                </c:pt>
                <c:pt idx="20267" formatCode="0.00E+00">
                  <c:v>5.6348900000000003E-4</c:v>
                </c:pt>
                <c:pt idx="20268" formatCode="0.00E+00">
                  <c:v>5.8595399999999997E-4</c:v>
                </c:pt>
                <c:pt idx="20269" formatCode="0.00E+00">
                  <c:v>6.0789700000000004E-4</c:v>
                </c:pt>
                <c:pt idx="20270" formatCode="0.00E+00">
                  <c:v>6.2930400000000002E-4</c:v>
                </c:pt>
                <c:pt idx="20271" formatCode="0.00E+00">
                  <c:v>6.5016499999999997E-4</c:v>
                </c:pt>
                <c:pt idx="20272" formatCode="0.00E+00">
                  <c:v>6.70467E-4</c:v>
                </c:pt>
                <c:pt idx="20273" formatCode="0.00E+00">
                  <c:v>6.90202E-4</c:v>
                </c:pt>
                <c:pt idx="20274" formatCode="0.00E+00">
                  <c:v>7.0935900000000001E-4</c:v>
                </c:pt>
                <c:pt idx="20275" formatCode="0.00E+00">
                  <c:v>7.2792699999999996E-4</c:v>
                </c:pt>
                <c:pt idx="20276" formatCode="0.00E+00">
                  <c:v>7.4589899999999995E-4</c:v>
                </c:pt>
                <c:pt idx="20277" formatCode="0.00E+00">
                  <c:v>7.6326599999999997E-4</c:v>
                </c:pt>
                <c:pt idx="20278" formatCode="0.00E+00">
                  <c:v>7.8001999999999998E-4</c:v>
                </c:pt>
                <c:pt idx="20279" formatCode="0.00E+00">
                  <c:v>7.9615299999999996E-4</c:v>
                </c:pt>
                <c:pt idx="20280" formatCode="0.00E+00">
                  <c:v>8.1165800000000004E-4</c:v>
                </c:pt>
                <c:pt idx="20281" formatCode="0.00E+00">
                  <c:v>8.26529E-4</c:v>
                </c:pt>
                <c:pt idx="20282" formatCode="0.00E+00">
                  <c:v>8.4075899999999995E-4</c:v>
                </c:pt>
                <c:pt idx="20283" formatCode="0.00E+00">
                  <c:v>8.5434400000000005E-4</c:v>
                </c:pt>
                <c:pt idx="20284" formatCode="0.00E+00">
                  <c:v>8.6727699999999996E-4</c:v>
                </c:pt>
                <c:pt idx="20285" formatCode="0.00E+00">
                  <c:v>8.7955499999999996E-4</c:v>
                </c:pt>
                <c:pt idx="20286" formatCode="0.00E+00">
                  <c:v>8.9117299999999999E-4</c:v>
                </c:pt>
                <c:pt idx="20287" formatCode="0.00E+00">
                  <c:v>9.0212799999999998E-4</c:v>
                </c:pt>
                <c:pt idx="20288" formatCode="0.00E+00">
                  <c:v>9.1241599999999999E-4</c:v>
                </c:pt>
                <c:pt idx="20289" formatCode="0.00E+00">
                  <c:v>9.2203499999999998E-4</c:v>
                </c:pt>
                <c:pt idx="20290" formatCode="0.00E+00">
                  <c:v>9.3098300000000003E-4</c:v>
                </c:pt>
                <c:pt idx="20291" formatCode="0.00E+00">
                  <c:v>9.3925699999999998E-4</c:v>
                </c:pt>
                <c:pt idx="20292" formatCode="0.00E+00">
                  <c:v>9.4685600000000004E-4</c:v>
                </c:pt>
                <c:pt idx="20293" formatCode="0.00E+00">
                  <c:v>9.5377899999999998E-4</c:v>
                </c:pt>
                <c:pt idx="20294" formatCode="0.00E+00">
                  <c:v>9.6002700000000002E-4</c:v>
                </c:pt>
                <c:pt idx="20295" formatCode="0.00E+00">
                  <c:v>9.6559800000000002E-4</c:v>
                </c:pt>
                <c:pt idx="20296" formatCode="0.00E+00">
                  <c:v>9.7049400000000002E-4</c:v>
                </c:pt>
                <c:pt idx="20297" formatCode="0.00E+00">
                  <c:v>9.7471400000000001E-4</c:v>
                </c:pt>
                <c:pt idx="20298" formatCode="0.00E+00">
                  <c:v>9.7826100000000002E-4</c:v>
                </c:pt>
                <c:pt idx="20299" formatCode="0.00E+00">
                  <c:v>9.8113499999999995E-4</c:v>
                </c:pt>
                <c:pt idx="20300" formatCode="0.00E+00">
                  <c:v>9.8334000000000008E-4</c:v>
                </c:pt>
                <c:pt idx="20301" formatCode="0.00E+00">
                  <c:v>9.8487599999999998E-4</c:v>
                </c:pt>
                <c:pt idx="20302" formatCode="0.00E+00">
                  <c:v>9.8574800000000005E-4</c:v>
                </c:pt>
                <c:pt idx="20303" formatCode="0.00E+00">
                  <c:v>9.859580000000001E-4</c:v>
                </c:pt>
                <c:pt idx="20304" formatCode="0.00E+00">
                  <c:v>9.8550900000000008E-4</c:v>
                </c:pt>
                <c:pt idx="20305" formatCode="0.00E+00">
                  <c:v>9.8440700000000008E-4</c:v>
                </c:pt>
                <c:pt idx="20306" formatCode="0.00E+00">
                  <c:v>9.8265399999999991E-4</c:v>
                </c:pt>
                <c:pt idx="20307" formatCode="0.00E+00">
                  <c:v>9.802560000000001E-4</c:v>
                </c:pt>
                <c:pt idx="20308" formatCode="0.00E+00">
                  <c:v>9.7721700000000006E-4</c:v>
                </c:pt>
                <c:pt idx="20309" formatCode="0.00E+00">
                  <c:v>9.73543E-4</c:v>
                </c:pt>
                <c:pt idx="20310" formatCode="0.00E+00">
                  <c:v>9.6924000000000001E-4</c:v>
                </c:pt>
                <c:pt idx="20311" formatCode="0.00E+00">
                  <c:v>9.6431299999999995E-4</c:v>
                </c:pt>
                <c:pt idx="20312" formatCode="0.00E+00">
                  <c:v>9.5876800000000003E-4</c:v>
                </c:pt>
                <c:pt idx="20313" formatCode="0.00E+00">
                  <c:v>9.5261300000000005E-4</c:v>
                </c:pt>
                <c:pt idx="20314" formatCode="0.00E+00">
                  <c:v>9.4585399999999999E-4</c:v>
                </c:pt>
                <c:pt idx="20315" formatCode="0.00E+00">
                  <c:v>9.3849799999999996E-4</c:v>
                </c:pt>
                <c:pt idx="20316" formatCode="0.00E+00">
                  <c:v>9.3055299999999998E-4</c:v>
                </c:pt>
                <c:pt idx="20317" formatCode="0.00E+00">
                  <c:v>9.2202699999999996E-4</c:v>
                </c:pt>
                <c:pt idx="20318" formatCode="0.00E+00">
                  <c:v>9.1292599999999999E-4</c:v>
                </c:pt>
                <c:pt idx="20319" formatCode="0.00E+00">
                  <c:v>9.0326100000000004E-4</c:v>
                </c:pt>
                <c:pt idx="20320" formatCode="0.00E+00">
                  <c:v>8.9303799999999997E-4</c:v>
                </c:pt>
                <c:pt idx="20321" formatCode="0.00E+00">
                  <c:v>8.8226799999999996E-4</c:v>
                </c:pt>
                <c:pt idx="20322" formatCode="0.00E+00">
                  <c:v>8.7095800000000002E-4</c:v>
                </c:pt>
                <c:pt idx="20323" formatCode="0.00E+00">
                  <c:v>8.5911899999999999E-4</c:v>
                </c:pt>
                <c:pt idx="20324" formatCode="0.00E+00">
                  <c:v>8.4676E-4</c:v>
                </c:pt>
                <c:pt idx="20325" formatCode="0.00E+00">
                  <c:v>8.3388899999999998E-4</c:v>
                </c:pt>
                <c:pt idx="20326" formatCode="0.00E+00">
                  <c:v>8.2051800000000001E-4</c:v>
                </c:pt>
                <c:pt idx="20327" formatCode="0.00E+00">
                  <c:v>8.0665700000000001E-4</c:v>
                </c:pt>
                <c:pt idx="20328" formatCode="0.00E+00">
                  <c:v>7.9231500000000003E-4</c:v>
                </c:pt>
                <c:pt idx="20329" formatCode="0.00E+00">
                  <c:v>7.7750400000000004E-4</c:v>
                </c:pt>
                <c:pt idx="20330" formatCode="0.00E+00">
                  <c:v>7.6223299999999996E-4</c:v>
                </c:pt>
                <c:pt idx="20331" formatCode="0.00E+00">
                  <c:v>7.4651399999999999E-4</c:v>
                </c:pt>
                <c:pt idx="20332" formatCode="0.00E+00">
                  <c:v>7.3035899999999998E-4</c:v>
                </c:pt>
                <c:pt idx="20333" formatCode="0.00E+00">
                  <c:v>7.1377699999999997E-4</c:v>
                </c:pt>
                <c:pt idx="20334" formatCode="0.00E+00">
                  <c:v>6.9678100000000005E-4</c:v>
                </c:pt>
                <c:pt idx="20335" formatCode="0.00E+00">
                  <c:v>6.7938199999999997E-4</c:v>
                </c:pt>
                <c:pt idx="20336" formatCode="0.00E+00">
                  <c:v>6.6159300000000003E-4</c:v>
                </c:pt>
                <c:pt idx="20337" formatCode="0.00E+00">
                  <c:v>6.4342399999999997E-4</c:v>
                </c:pt>
                <c:pt idx="20338" formatCode="0.00E+00">
                  <c:v>6.2488799999999998E-4</c:v>
                </c:pt>
                <c:pt idx="20339" formatCode="0.00E+00">
                  <c:v>6.0599700000000005E-4</c:v>
                </c:pt>
                <c:pt idx="20340" formatCode="0.00E+00">
                  <c:v>5.8676300000000002E-4</c:v>
                </c:pt>
                <c:pt idx="20341" formatCode="0.00E+00">
                  <c:v>5.6720000000000002E-4</c:v>
                </c:pt>
                <c:pt idx="20342" formatCode="0.00E+00">
                  <c:v>5.4731799999999998E-4</c:v>
                </c:pt>
                <c:pt idx="20343" formatCode="0.00E+00">
                  <c:v>5.2713200000000003E-4</c:v>
                </c:pt>
                <c:pt idx="20344" formatCode="0.00E+00">
                  <c:v>5.0665400000000005E-4</c:v>
                </c:pt>
                <c:pt idx="20345" formatCode="0.00E+00">
                  <c:v>4.8589599999999998E-4</c:v>
                </c:pt>
                <c:pt idx="20346" formatCode="0.00E+00">
                  <c:v>4.6487200000000002E-4</c:v>
                </c:pt>
                <c:pt idx="20347" formatCode="0.00E+00">
                  <c:v>4.4359500000000002E-4</c:v>
                </c:pt>
                <c:pt idx="20348" formatCode="0.00E+00">
                  <c:v>4.2207900000000001E-4</c:v>
                </c:pt>
                <c:pt idx="20349" formatCode="0.00E+00">
                  <c:v>4.00336E-4</c:v>
                </c:pt>
                <c:pt idx="20350" formatCode="0.00E+00">
                  <c:v>3.7837899999999998E-4</c:v>
                </c:pt>
                <c:pt idx="20351" formatCode="0.00E+00">
                  <c:v>3.5622300000000002E-4</c:v>
                </c:pt>
                <c:pt idx="20352" formatCode="0.00E+00">
                  <c:v>3.3388100000000001E-4</c:v>
                </c:pt>
                <c:pt idx="20353" formatCode="0.00E+00">
                  <c:v>3.11367E-4</c:v>
                </c:pt>
                <c:pt idx="20354" formatCode="0.00E+00">
                  <c:v>2.8869300000000002E-4</c:v>
                </c:pt>
                <c:pt idx="20355" formatCode="0.00E+00">
                  <c:v>2.65875E-4</c:v>
                </c:pt>
                <c:pt idx="20356" formatCode="0.00E+00">
                  <c:v>2.4292500000000001E-4</c:v>
                </c:pt>
                <c:pt idx="20357" formatCode="0.00E+00">
                  <c:v>2.1985799999999999E-4</c:v>
                </c:pt>
                <c:pt idx="20358" formatCode="0.00E+00">
                  <c:v>1.9668800000000001E-4</c:v>
                </c:pt>
                <c:pt idx="20359" formatCode="0.00E+00">
                  <c:v>1.7342799999999999E-4</c:v>
                </c:pt>
                <c:pt idx="20360" formatCode="0.00E+00">
                  <c:v>1.50092E-4</c:v>
                </c:pt>
                <c:pt idx="20361" formatCode="0.00E+00">
                  <c:v>1.2669600000000001E-4</c:v>
                </c:pt>
                <c:pt idx="20362" formatCode="0.00E+00">
                  <c:v>1.03251E-4</c:v>
                </c:pt>
                <c:pt idx="20363" formatCode="0.00E+00">
                  <c:v>7.9773999999999999E-5</c:v>
                </c:pt>
                <c:pt idx="20364" formatCode="0.00E+00">
                  <c:v>5.6277299999999997E-5</c:v>
                </c:pt>
                <c:pt idx="20365" formatCode="0.00E+00">
                  <c:v>3.2775699999999999E-5</c:v>
                </c:pt>
                <c:pt idx="20366" formatCode="0.00E+00">
                  <c:v>9.2830999999999993E-6</c:v>
                </c:pt>
                <c:pt idx="20367" formatCode="0.00E+00">
                  <c:v>-1.41862E-5</c:v>
                </c:pt>
                <c:pt idx="20368" formatCode="0.00E+00">
                  <c:v>-3.7618199999999998E-5</c:v>
                </c:pt>
                <c:pt idx="20369" formatCode="0.00E+00">
                  <c:v>-6.0998500000000002E-5</c:v>
                </c:pt>
                <c:pt idx="20370" formatCode="0.00E+00">
                  <c:v>-8.4313299999999998E-5</c:v>
                </c:pt>
                <c:pt idx="20371" formatCode="0.00E+00">
                  <c:v>-1.0754799999999999E-4</c:v>
                </c:pt>
                <c:pt idx="20372" formatCode="0.00E+00">
                  <c:v>-1.30689E-4</c:v>
                </c:pt>
                <c:pt idx="20373" formatCode="0.00E+00">
                  <c:v>-1.5372300000000001E-4</c:v>
                </c:pt>
                <c:pt idx="20374" formatCode="0.00E+00">
                  <c:v>-1.76634E-4</c:v>
                </c:pt>
                <c:pt idx="20375" formatCode="0.00E+00">
                  <c:v>-1.99409E-4</c:v>
                </c:pt>
                <c:pt idx="20376" formatCode="0.00E+00">
                  <c:v>-2.22034E-4</c:v>
                </c:pt>
                <c:pt idx="20377" formatCode="0.00E+00">
                  <c:v>-2.4449600000000003E-4</c:v>
                </c:pt>
                <c:pt idx="20378" formatCode="0.00E+00">
                  <c:v>-2.6677999999999999E-4</c:v>
                </c:pt>
                <c:pt idx="20379" formatCode="0.00E+00">
                  <c:v>-2.8887299999999998E-4</c:v>
                </c:pt>
                <c:pt idx="20380" formatCode="0.00E+00">
                  <c:v>-3.1075999999999999E-4</c:v>
                </c:pt>
                <c:pt idx="20381" formatCode="0.00E+00">
                  <c:v>-3.3242900000000003E-4</c:v>
                </c:pt>
                <c:pt idx="20382" formatCode="0.00E+00">
                  <c:v>-3.5386499999999997E-4</c:v>
                </c:pt>
                <c:pt idx="20383" formatCode="0.00E+00">
                  <c:v>-3.7505600000000002E-4</c:v>
                </c:pt>
                <c:pt idx="20384" formatCode="0.00E+00">
                  <c:v>-3.95988E-4</c:v>
                </c:pt>
                <c:pt idx="20385" formatCode="0.00E+00">
                  <c:v>-4.1664700000000002E-4</c:v>
                </c:pt>
                <c:pt idx="20386" formatCode="0.00E+00">
                  <c:v>-4.37021E-4</c:v>
                </c:pt>
                <c:pt idx="20387" formatCode="0.00E+00">
                  <c:v>-4.5709599999999999E-4</c:v>
                </c:pt>
                <c:pt idx="20388" formatCode="0.00E+00">
                  <c:v>-4.7686000000000001E-4</c:v>
                </c:pt>
                <c:pt idx="20389" formatCode="0.00E+00">
                  <c:v>-4.9629999999999997E-4</c:v>
                </c:pt>
                <c:pt idx="20390" formatCode="0.00E+00">
                  <c:v>-5.15403E-4</c:v>
                </c:pt>
                <c:pt idx="20391" formatCode="0.00E+00">
                  <c:v>-5.3415699999999995E-4</c:v>
                </c:pt>
                <c:pt idx="20392" formatCode="0.00E+00">
                  <c:v>-5.5254900000000005E-4</c:v>
                </c:pt>
                <c:pt idx="20393" formatCode="0.00E+00">
                  <c:v>-5.7056800000000003E-4</c:v>
                </c:pt>
                <c:pt idx="20394" formatCode="0.00E+00">
                  <c:v>-5.88201E-4</c:v>
                </c:pt>
                <c:pt idx="20395" formatCode="0.00E+00">
                  <c:v>-6.05436E-4</c:v>
                </c:pt>
                <c:pt idx="20396" formatCode="0.00E+00">
                  <c:v>-6.2226200000000005E-4</c:v>
                </c:pt>
                <c:pt idx="20397" formatCode="0.00E+00">
                  <c:v>-6.38668E-4</c:v>
                </c:pt>
                <c:pt idx="20398" formatCode="0.00E+00">
                  <c:v>-6.5464199999999998E-4</c:v>
                </c:pt>
                <c:pt idx="20399" formatCode="0.00E+00">
                  <c:v>-6.7017400000000005E-4</c:v>
                </c:pt>
                <c:pt idx="20400" formatCode="0.00E+00">
                  <c:v>-6.8525200000000002E-4</c:v>
                </c:pt>
                <c:pt idx="20401" formatCode="0.00E+00">
                  <c:v>-6.9986600000000005E-4</c:v>
                </c:pt>
                <c:pt idx="20402" formatCode="0.00E+00">
                  <c:v>-7.1400599999999999E-4</c:v>
                </c:pt>
                <c:pt idx="20403" formatCode="0.00E+00">
                  <c:v>-7.27661E-4</c:v>
                </c:pt>
                <c:pt idx="20404" formatCode="0.00E+00">
                  <c:v>-7.4082300000000005E-4</c:v>
                </c:pt>
                <c:pt idx="20405" formatCode="0.00E+00">
                  <c:v>-7.5348099999999996E-4</c:v>
                </c:pt>
                <c:pt idx="20406" formatCode="0.00E+00">
                  <c:v>-7.6562600000000005E-4</c:v>
                </c:pt>
                <c:pt idx="20407" formatCode="0.00E+00">
                  <c:v>-7.7724900000000004E-4</c:v>
                </c:pt>
                <c:pt idx="20408" formatCode="0.00E+00">
                  <c:v>-7.8834100000000002E-4</c:v>
                </c:pt>
                <c:pt idx="20409" formatCode="0.00E+00">
                  <c:v>-7.9889499999999999E-4</c:v>
                </c:pt>
                <c:pt idx="20410" formatCode="0.00E+00">
                  <c:v>-8.08901E-4</c:v>
                </c:pt>
                <c:pt idx="20411" formatCode="0.00E+00">
                  <c:v>-8.1835299999999996E-4</c:v>
                </c:pt>
                <c:pt idx="20412" formatCode="0.00E+00">
                  <c:v>-8.2724299999999997E-4</c:v>
                </c:pt>
                <c:pt idx="20413" formatCode="0.00E+00">
                  <c:v>-8.35563E-4</c:v>
                </c:pt>
                <c:pt idx="20414" formatCode="0.00E+00">
                  <c:v>-8.4330799999999997E-4</c:v>
                </c:pt>
                <c:pt idx="20415" formatCode="0.00E+00">
                  <c:v>-8.5046999999999998E-4</c:v>
                </c:pt>
                <c:pt idx="20416" formatCode="0.00E+00">
                  <c:v>-8.5704300000000004E-4</c:v>
                </c:pt>
                <c:pt idx="20417" formatCode="0.00E+00">
                  <c:v>-8.6302199999999996E-4</c:v>
                </c:pt>
                <c:pt idx="20418" formatCode="0.00E+00">
                  <c:v>-8.68402E-4</c:v>
                </c:pt>
                <c:pt idx="20419" formatCode="0.00E+00">
                  <c:v>-8.7317700000000005E-4</c:v>
                </c:pt>
                <c:pt idx="20420" formatCode="0.00E+00">
                  <c:v>-8.7734300000000005E-4</c:v>
                </c:pt>
                <c:pt idx="20421" formatCode="0.00E+00">
                  <c:v>-8.8089600000000004E-4</c:v>
                </c:pt>
                <c:pt idx="20422" formatCode="0.00E+00">
                  <c:v>-8.8383199999999998E-4</c:v>
                </c:pt>
                <c:pt idx="20423" formatCode="0.00E+00">
                  <c:v>-8.8614800000000001E-4</c:v>
                </c:pt>
                <c:pt idx="20424" formatCode="0.00E+00">
                  <c:v>-8.87841E-4</c:v>
                </c:pt>
                <c:pt idx="20425" formatCode="0.00E+00">
                  <c:v>-8.8890699999999998E-4</c:v>
                </c:pt>
                <c:pt idx="20426" formatCode="0.00E+00">
                  <c:v>-8.8934599999999995E-4</c:v>
                </c:pt>
                <c:pt idx="20427" formatCode="0.00E+00">
                  <c:v>-8.8915499999999998E-4</c:v>
                </c:pt>
                <c:pt idx="20428" formatCode="0.00E+00">
                  <c:v>-8.8833399999999996E-4</c:v>
                </c:pt>
                <c:pt idx="20429" formatCode="0.00E+00">
                  <c:v>-8.8688099999999995E-4</c:v>
                </c:pt>
                <c:pt idx="20430" formatCode="0.00E+00">
                  <c:v>-8.8479599999999998E-4</c:v>
                </c:pt>
                <c:pt idx="20431" formatCode="0.00E+00">
                  <c:v>-8.8207900000000002E-4</c:v>
                </c:pt>
                <c:pt idx="20432" formatCode="0.00E+00">
                  <c:v>-8.78731E-4</c:v>
                </c:pt>
                <c:pt idx="20433" formatCode="0.00E+00">
                  <c:v>-8.7475200000000002E-4</c:v>
                </c:pt>
                <c:pt idx="20434" formatCode="0.00E+00">
                  <c:v>-8.7014500000000001E-4</c:v>
                </c:pt>
                <c:pt idx="20435" formatCode="0.00E+00">
                  <c:v>-8.64911E-4</c:v>
                </c:pt>
                <c:pt idx="20436" formatCode="0.00E+00">
                  <c:v>-8.5905200000000001E-4</c:v>
                </c:pt>
                <c:pt idx="20437" formatCode="0.00E+00">
                  <c:v>-8.5257200000000001E-4</c:v>
                </c:pt>
                <c:pt idx="20438" formatCode="0.00E+00">
                  <c:v>-8.4547400000000003E-4</c:v>
                </c:pt>
                <c:pt idx="20439" formatCode="0.00E+00">
                  <c:v>-8.3776200000000003E-4</c:v>
                </c:pt>
                <c:pt idx="20440" formatCode="0.00E+00">
                  <c:v>-8.2943899999999996E-4</c:v>
                </c:pt>
                <c:pt idx="20441" formatCode="0.00E+00">
                  <c:v>-8.2051100000000001E-4</c:v>
                </c:pt>
                <c:pt idx="20442" formatCode="0.00E+00">
                  <c:v>-8.1098300000000004E-4</c:v>
                </c:pt>
                <c:pt idx="20443" formatCode="0.00E+00">
                  <c:v>-8.0086000000000003E-4</c:v>
                </c:pt>
                <c:pt idx="20444" formatCode="0.00E+00">
                  <c:v>-7.9014999999999999E-4</c:v>
                </c:pt>
                <c:pt idx="20445" formatCode="0.00E+00">
                  <c:v>-7.78858E-4</c:v>
                </c:pt>
                <c:pt idx="20446" formatCode="0.00E+00">
                  <c:v>-7.6699099999999996E-4</c:v>
                </c:pt>
                <c:pt idx="20447" formatCode="0.00E+00">
                  <c:v>-7.5455800000000001E-4</c:v>
                </c:pt>
                <c:pt idx="20448" formatCode="0.00E+00">
                  <c:v>-7.4156600000000004E-4</c:v>
                </c:pt>
                <c:pt idx="20449" formatCode="0.00E+00">
                  <c:v>-7.2802499999999998E-4</c:v>
                </c:pt>
                <c:pt idx="20450" formatCode="0.00E+00">
                  <c:v>-7.1394199999999996E-4</c:v>
                </c:pt>
                <c:pt idx="20451" formatCode="0.00E+00">
                  <c:v>-6.9932700000000002E-4</c:v>
                </c:pt>
                <c:pt idx="20452" formatCode="0.00E+00">
                  <c:v>-6.8419100000000001E-4</c:v>
                </c:pt>
                <c:pt idx="20453" formatCode="0.00E+00">
                  <c:v>-6.6854299999999996E-4</c:v>
                </c:pt>
                <c:pt idx="20454" formatCode="0.00E+00">
                  <c:v>-6.5239499999999995E-4</c:v>
                </c:pt>
                <c:pt idx="20455" formatCode="0.00E+00">
                  <c:v>-6.3575800000000005E-4</c:v>
                </c:pt>
                <c:pt idx="20456" formatCode="0.00E+00">
                  <c:v>-6.1864299999999999E-4</c:v>
                </c:pt>
                <c:pt idx="20457" formatCode="0.00E+00">
                  <c:v>-6.0106299999999999E-4</c:v>
                </c:pt>
                <c:pt idx="20458" formatCode="0.00E+00">
                  <c:v>-5.8302899999999999E-4</c:v>
                </c:pt>
                <c:pt idx="20459" formatCode="0.00E+00">
                  <c:v>-5.6455600000000002E-4</c:v>
                </c:pt>
                <c:pt idx="20460" formatCode="0.00E+00">
                  <c:v>-5.4565600000000005E-4</c:v>
                </c:pt>
                <c:pt idx="20461" formatCode="0.00E+00">
                  <c:v>-5.2634299999999997E-4</c:v>
                </c:pt>
                <c:pt idx="20462" formatCode="0.00E+00">
                  <c:v>-5.0663100000000001E-4</c:v>
                </c:pt>
                <c:pt idx="20463" formatCode="0.00E+00">
                  <c:v>-4.86534E-4</c:v>
                </c:pt>
                <c:pt idx="20464" formatCode="0.00E+00">
                  <c:v>-4.6606799999999998E-4</c:v>
                </c:pt>
                <c:pt idx="20465" formatCode="0.00E+00">
                  <c:v>-4.4524799999999998E-4</c:v>
                </c:pt>
                <c:pt idx="20466" formatCode="0.00E+00">
                  <c:v>-4.24089E-4</c:v>
                </c:pt>
                <c:pt idx="20467" formatCode="0.00E+00">
                  <c:v>-4.0260699999999998E-4</c:v>
                </c:pt>
                <c:pt idx="20468" formatCode="0.00E+00">
                  <c:v>-3.80818E-4</c:v>
                </c:pt>
                <c:pt idx="20469" formatCode="0.00E+00">
                  <c:v>-3.5873900000000001E-4</c:v>
                </c:pt>
                <c:pt idx="20470" formatCode="0.00E+00">
                  <c:v>-3.36387E-4</c:v>
                </c:pt>
                <c:pt idx="20471" formatCode="0.00E+00">
                  <c:v>-3.1377800000000002E-4</c:v>
                </c:pt>
                <c:pt idx="20472" formatCode="0.00E+00">
                  <c:v>-2.9093000000000001E-4</c:v>
                </c:pt>
                <c:pt idx="20473" formatCode="0.00E+00">
                  <c:v>-2.6786099999999999E-4</c:v>
                </c:pt>
                <c:pt idx="20474" formatCode="0.00E+00">
                  <c:v>-2.4458800000000001E-4</c:v>
                </c:pt>
                <c:pt idx="20475" formatCode="0.00E+00">
                  <c:v>-2.2112999999999999E-4</c:v>
                </c:pt>
                <c:pt idx="20476" formatCode="0.00E+00">
                  <c:v>-1.9750400000000001E-4</c:v>
                </c:pt>
                <c:pt idx="20477" formatCode="0.00E+00">
                  <c:v>-1.7373000000000001E-4</c:v>
                </c:pt>
                <c:pt idx="20478" formatCode="0.00E+00">
                  <c:v>-1.49825E-4</c:v>
                </c:pt>
                <c:pt idx="20479" formatCode="0.00E+00">
                  <c:v>-1.25809E-4</c:v>
                </c:pt>
                <c:pt idx="20480" formatCode="0.00E+00">
                  <c:v>-1.0170099999999999E-4</c:v>
                </c:pt>
                <c:pt idx="20481" formatCode="0.00E+00">
                  <c:v>-7.7519000000000001E-5</c:v>
                </c:pt>
                <c:pt idx="20482" formatCode="0.00E+00">
                  <c:v>-5.3283299999999999E-5</c:v>
                </c:pt>
                <c:pt idx="20483" formatCode="0.00E+00">
                  <c:v>-2.9012700000000001E-5</c:v>
                </c:pt>
                <c:pt idx="20484" formatCode="0.00E+00">
                  <c:v>-4.7267400000000003E-6</c:v>
                </c:pt>
                <c:pt idx="20485" formatCode="0.00E+00">
                  <c:v>1.9555199999999999E-5</c:v>
                </c:pt>
                <c:pt idx="20486" formatCode="0.00E+00">
                  <c:v>4.3813599999999997E-5</c:v>
                </c:pt>
                <c:pt idx="20487" formatCode="0.00E+00">
                  <c:v>6.8028999999999995E-5</c:v>
                </c:pt>
                <c:pt idx="20488" formatCode="0.00E+00">
                  <c:v>9.2181899999999999E-5</c:v>
                </c:pt>
                <c:pt idx="20489" formatCode="0.00E+00">
                  <c:v>1.16253E-4</c:v>
                </c:pt>
                <c:pt idx="20490" formatCode="0.00E+00">
                  <c:v>1.4022199999999999E-4</c:v>
                </c:pt>
                <c:pt idx="20491" formatCode="0.00E+00">
                  <c:v>1.6406999999999999E-4</c:v>
                </c:pt>
                <c:pt idx="20492" formatCode="0.00E+00">
                  <c:v>1.8777799999999999E-4</c:v>
                </c:pt>
                <c:pt idx="20493" formatCode="0.00E+00">
                  <c:v>2.1132599999999999E-4</c:v>
                </c:pt>
                <c:pt idx="20494" formatCode="0.00E+00">
                  <c:v>2.3469499999999999E-4</c:v>
                </c:pt>
                <c:pt idx="20495" formatCode="0.00E+00">
                  <c:v>2.5786599999999999E-4</c:v>
                </c:pt>
                <c:pt idx="20496" formatCode="0.00E+00">
                  <c:v>2.8081999999999998E-4</c:v>
                </c:pt>
                <c:pt idx="20497" formatCode="0.00E+00">
                  <c:v>3.0353800000000001E-4</c:v>
                </c:pt>
                <c:pt idx="20498" formatCode="0.00E+00">
                  <c:v>3.2600199999999999E-4</c:v>
                </c:pt>
                <c:pt idx="20499" formatCode="0.00E+00">
                  <c:v>3.4819300000000001E-4</c:v>
                </c:pt>
                <c:pt idx="20500" formatCode="0.00E+00">
                  <c:v>3.70093E-4</c:v>
                </c:pt>
                <c:pt idx="20501" formatCode="0.00E+00">
                  <c:v>3.91684E-4</c:v>
                </c:pt>
                <c:pt idx="20502" formatCode="0.00E+00">
                  <c:v>4.12948E-4</c:v>
                </c:pt>
                <c:pt idx="20503" formatCode="0.00E+00">
                  <c:v>4.3386800000000001E-4</c:v>
                </c:pt>
                <c:pt idx="20504" formatCode="0.00E+00">
                  <c:v>4.54425E-4</c:v>
                </c:pt>
                <c:pt idx="20505" formatCode="0.00E+00">
                  <c:v>4.7460500000000001E-4</c:v>
                </c:pt>
                <c:pt idx="20506" formatCode="0.00E+00">
                  <c:v>4.9438900000000003E-4</c:v>
                </c:pt>
                <c:pt idx="20507" formatCode="0.00E+00">
                  <c:v>5.1376099999999995E-4</c:v>
                </c:pt>
                <c:pt idx="20508" formatCode="0.00E+00">
                  <c:v>5.3270599999999998E-4</c:v>
                </c:pt>
                <c:pt idx="20509" formatCode="0.00E+00">
                  <c:v>5.5120799999999997E-4</c:v>
                </c:pt>
                <c:pt idx="20510" formatCode="0.00E+00">
                  <c:v>5.69251E-4</c:v>
                </c:pt>
                <c:pt idx="20511" formatCode="0.00E+00">
                  <c:v>5.8682199999999997E-4</c:v>
                </c:pt>
                <c:pt idx="20512" formatCode="0.00E+00">
                  <c:v>6.0390400000000005E-4</c:v>
                </c:pt>
                <c:pt idx="20513" formatCode="0.00E+00">
                  <c:v>6.2048500000000005E-4</c:v>
                </c:pt>
                <c:pt idx="20514" formatCode="0.00E+00">
                  <c:v>6.3655099999999996E-4</c:v>
                </c:pt>
                <c:pt idx="20515" formatCode="0.00E+00">
                  <c:v>6.5208900000000001E-4</c:v>
                </c:pt>
                <c:pt idx="20516" formatCode="0.00E+00">
                  <c:v>6.6708499999999999E-4</c:v>
                </c:pt>
                <c:pt idx="20517" formatCode="0.00E+00">
                  <c:v>6.8152800000000004E-4</c:v>
                </c:pt>
                <c:pt idx="20518" formatCode="0.00E+00">
                  <c:v>6.9540599999999998E-4</c:v>
                </c:pt>
                <c:pt idx="20519" formatCode="0.00E+00">
                  <c:v>7.0870799999999995E-4</c:v>
                </c:pt>
                <c:pt idx="20520" formatCode="0.00E+00">
                  <c:v>7.2142300000000001E-4</c:v>
                </c:pt>
                <c:pt idx="20521" formatCode="0.00E+00">
                  <c:v>7.3354099999999999E-4</c:v>
                </c:pt>
                <c:pt idx="20522" formatCode="0.00E+00">
                  <c:v>7.4505299999999997E-4</c:v>
                </c:pt>
                <c:pt idx="20523" formatCode="0.00E+00">
                  <c:v>7.5594799999999999E-4</c:v>
                </c:pt>
                <c:pt idx="20524" formatCode="0.00E+00">
                  <c:v>7.6621899999999995E-4</c:v>
                </c:pt>
                <c:pt idx="20525" formatCode="0.00E+00">
                  <c:v>7.7585800000000004E-4</c:v>
                </c:pt>
                <c:pt idx="20526" formatCode="0.00E+00">
                  <c:v>7.8485600000000001E-4</c:v>
                </c:pt>
                <c:pt idx="20527" formatCode="0.00E+00">
                  <c:v>7.93208E-4</c:v>
                </c:pt>
                <c:pt idx="20528" formatCode="0.00E+00">
                  <c:v>8.0090700000000001E-4</c:v>
                </c:pt>
                <c:pt idx="20529" formatCode="0.00E+00">
                  <c:v>8.0794700000000005E-4</c:v>
                </c:pt>
                <c:pt idx="20530" formatCode="0.00E+00">
                  <c:v>8.1432300000000004E-4</c:v>
                </c:pt>
                <c:pt idx="20531" formatCode="0.00E+00">
                  <c:v>8.2003100000000004E-4</c:v>
                </c:pt>
                <c:pt idx="20532" formatCode="0.00E+00">
                  <c:v>8.2506699999999997E-4</c:v>
                </c:pt>
                <c:pt idx="20533" formatCode="0.00E+00">
                  <c:v>8.2942699999999999E-4</c:v>
                </c:pt>
                <c:pt idx="20534" formatCode="0.00E+00">
                  <c:v>8.3310800000000005E-4</c:v>
                </c:pt>
                <c:pt idx="20535" formatCode="0.00E+00">
                  <c:v>8.3611000000000004E-4</c:v>
                </c:pt>
                <c:pt idx="20536" formatCode="0.00E+00">
                  <c:v>8.3842900000000002E-4</c:v>
                </c:pt>
                <c:pt idx="20537" formatCode="0.00E+00">
                  <c:v>8.4006599999999999E-4</c:v>
                </c:pt>
                <c:pt idx="20538" formatCode="0.00E+00">
                  <c:v>8.4102000000000005E-4</c:v>
                </c:pt>
                <c:pt idx="20539" formatCode="0.00E+00">
                  <c:v>8.4129199999999999E-4</c:v>
                </c:pt>
                <c:pt idx="20540" formatCode="0.00E+00">
                  <c:v>8.4088200000000004E-4</c:v>
                </c:pt>
                <c:pt idx="20541" formatCode="0.00E+00">
                  <c:v>8.3979200000000001E-4</c:v>
                </c:pt>
                <c:pt idx="20542" formatCode="0.00E+00">
                  <c:v>8.3802400000000004E-4</c:v>
                </c:pt>
                <c:pt idx="20543" formatCode="0.00E+00">
                  <c:v>8.3558199999999997E-4</c:v>
                </c:pt>
                <c:pt idx="20544" formatCode="0.00E+00">
                  <c:v>8.3246800000000005E-4</c:v>
                </c:pt>
                <c:pt idx="20545" formatCode="0.00E+00">
                  <c:v>8.2868700000000004E-4</c:v>
                </c:pt>
                <c:pt idx="20546" formatCode="0.00E+00">
                  <c:v>8.24243E-4</c:v>
                </c:pt>
                <c:pt idx="20547" formatCode="0.00E+00">
                  <c:v>8.1914200000000003E-4</c:v>
                </c:pt>
                <c:pt idx="20548" formatCode="0.00E+00">
                  <c:v>8.1338899999999997E-4</c:v>
                </c:pt>
                <c:pt idx="20549" formatCode="0.00E+00">
                  <c:v>8.0699099999999996E-4</c:v>
                </c:pt>
                <c:pt idx="20550" formatCode="0.00E+00">
                  <c:v>7.9995499999999998E-4</c:v>
                </c:pt>
                <c:pt idx="20551" formatCode="0.00E+00">
                  <c:v>7.9228800000000004E-4</c:v>
                </c:pt>
                <c:pt idx="20552" formatCode="0.00E+00">
                  <c:v>7.8399899999999996E-4</c:v>
                </c:pt>
                <c:pt idx="20553" formatCode="0.00E+00">
                  <c:v>7.7509599999999997E-4</c:v>
                </c:pt>
                <c:pt idx="20554" formatCode="0.00E+00">
                  <c:v>7.6558799999999999E-4</c:v>
                </c:pt>
                <c:pt idx="20555" formatCode="0.00E+00">
                  <c:v>7.5548499999999997E-4</c:v>
                </c:pt>
                <c:pt idx="20556" formatCode="0.00E+00">
                  <c:v>7.4479699999999995E-4</c:v>
                </c:pt>
                <c:pt idx="20557" formatCode="0.00E+00">
                  <c:v>7.33535E-4</c:v>
                </c:pt>
                <c:pt idx="20558" formatCode="0.00E+00">
                  <c:v>7.2171099999999999E-4</c:v>
                </c:pt>
                <c:pt idx="20559" formatCode="0.00E+00">
                  <c:v>7.0933499999999996E-4</c:v>
                </c:pt>
                <c:pt idx="20560" formatCode="0.00E+00">
                  <c:v>6.9642100000000002E-4</c:v>
                </c:pt>
                <c:pt idx="20561" formatCode="0.00E+00">
                  <c:v>6.8298100000000004E-4</c:v>
                </c:pt>
                <c:pt idx="20562" formatCode="0.00E+00">
                  <c:v>6.6902800000000001E-4</c:v>
                </c:pt>
                <c:pt idx="20563" formatCode="0.00E+00">
                  <c:v>6.5457500000000001E-4</c:v>
                </c:pt>
                <c:pt idx="20564" formatCode="0.00E+00">
                  <c:v>6.3963599999999996E-4</c:v>
                </c:pt>
                <c:pt idx="20565" formatCode="0.00E+00">
                  <c:v>6.2422699999999999E-4</c:v>
                </c:pt>
                <c:pt idx="20566" formatCode="0.00E+00">
                  <c:v>6.0836099999999997E-4</c:v>
                </c:pt>
                <c:pt idx="20567" formatCode="0.00E+00">
                  <c:v>5.9205399999999995E-4</c:v>
                </c:pt>
                <c:pt idx="20568" formatCode="0.00E+00">
                  <c:v>5.7532099999999995E-4</c:v>
                </c:pt>
                <c:pt idx="20569" formatCode="0.00E+00">
                  <c:v>5.5817699999999998E-4</c:v>
                </c:pt>
                <c:pt idx="20570" formatCode="0.00E+00">
                  <c:v>5.4064E-4</c:v>
                </c:pt>
                <c:pt idx="20571" formatCode="0.00E+00">
                  <c:v>5.2272600000000005E-4</c:v>
                </c:pt>
                <c:pt idx="20572" formatCode="0.00E+00">
                  <c:v>5.0445100000000005E-4</c:v>
                </c:pt>
                <c:pt idx="20573" formatCode="0.00E+00">
                  <c:v>4.8583200000000001E-4</c:v>
                </c:pt>
                <c:pt idx="20574" formatCode="0.00E+00">
                  <c:v>4.6688600000000002E-4</c:v>
                </c:pt>
                <c:pt idx="20575" formatCode="0.00E+00">
                  <c:v>4.4763099999999998E-4</c:v>
                </c:pt>
                <c:pt idx="20576" formatCode="0.00E+00">
                  <c:v>4.2808499999999998E-4</c:v>
                </c:pt>
                <c:pt idx="20577" formatCode="0.00E+00">
                  <c:v>4.0826600000000001E-4</c:v>
                </c:pt>
                <c:pt idx="20578" formatCode="0.00E+00">
                  <c:v>3.8819100000000002E-4</c:v>
                </c:pt>
                <c:pt idx="20579" formatCode="0.00E+00">
                  <c:v>3.6787899999999999E-4</c:v>
                </c:pt>
                <c:pt idx="20580" formatCode="0.00E+00">
                  <c:v>3.47349E-4</c:v>
                </c:pt>
                <c:pt idx="20581" formatCode="0.00E+00">
                  <c:v>3.2661799999999998E-4</c:v>
                </c:pt>
                <c:pt idx="20582" formatCode="0.00E+00">
                  <c:v>3.0570499999999997E-4</c:v>
                </c:pt>
                <c:pt idx="20583" formatCode="0.00E+00">
                  <c:v>2.84629E-4</c:v>
                </c:pt>
                <c:pt idx="20584" formatCode="0.00E+00">
                  <c:v>2.6340899999999998E-4</c:v>
                </c:pt>
                <c:pt idx="20585" formatCode="0.00E+00">
                  <c:v>2.4206400000000001E-4</c:v>
                </c:pt>
                <c:pt idx="20586" formatCode="0.00E+00">
                  <c:v>2.2061199999999999E-4</c:v>
                </c:pt>
                <c:pt idx="20587" formatCode="0.00E+00">
                  <c:v>1.9907200000000001E-4</c:v>
                </c:pt>
                <c:pt idx="20588" formatCode="0.00E+00">
                  <c:v>1.7746400000000001E-4</c:v>
                </c:pt>
                <c:pt idx="20589" formatCode="0.00E+00">
                  <c:v>1.5580499999999999E-4</c:v>
                </c:pt>
                <c:pt idx="20590" formatCode="0.00E+00">
                  <c:v>1.34115E-4</c:v>
                </c:pt>
                <c:pt idx="20591" formatCode="0.00E+00">
                  <c:v>1.1241199999999999E-4</c:v>
                </c:pt>
                <c:pt idx="20592" formatCode="0.00E+00">
                  <c:v>9.0715499999999996E-5</c:v>
                </c:pt>
                <c:pt idx="20593" formatCode="0.00E+00">
                  <c:v>6.9043300000000004E-5</c:v>
                </c:pt>
                <c:pt idx="20594" formatCode="0.00E+00">
                  <c:v>4.7413999999999997E-5</c:v>
                </c:pt>
                <c:pt idx="20595" formatCode="0.00E+00">
                  <c:v>2.5845899999999999E-5</c:v>
                </c:pt>
                <c:pt idx="20596" formatCode="0.00E+00">
                  <c:v>4.3570400000000002E-6</c:v>
                </c:pt>
                <c:pt idx="20597" formatCode="0.00E+00">
                  <c:v>-1.7034600000000001E-5</c:v>
                </c:pt>
                <c:pt idx="20598" formatCode="0.00E+00">
                  <c:v>-3.83111E-5</c:v>
                </c:pt>
                <c:pt idx="20599" formatCode="0.00E+00">
                  <c:v>-5.94552E-5</c:v>
                </c:pt>
                <c:pt idx="20600" formatCode="0.00E+00">
                  <c:v>-8.0449299999999996E-5</c:v>
                </c:pt>
                <c:pt idx="20601" formatCode="0.00E+00">
                  <c:v>-1.01276E-4</c:v>
                </c:pt>
                <c:pt idx="20602" formatCode="0.00E+00">
                  <c:v>-1.2192E-4</c:v>
                </c:pt>
                <c:pt idx="20603" formatCode="0.00E+00">
                  <c:v>-1.4236199999999999E-4</c:v>
                </c:pt>
                <c:pt idx="20604" formatCode="0.00E+00">
                  <c:v>-1.62588E-4</c:v>
                </c:pt>
                <c:pt idx="20605" formatCode="0.00E+00">
                  <c:v>-1.8258200000000001E-4</c:v>
                </c:pt>
                <c:pt idx="20606" formatCode="0.00E+00">
                  <c:v>-2.0232599999999999E-4</c:v>
                </c:pt>
                <c:pt idx="20607" formatCode="0.00E+00">
                  <c:v>-2.21807E-4</c:v>
                </c:pt>
                <c:pt idx="20608" formatCode="0.00E+00">
                  <c:v>-2.4100900000000001E-4</c:v>
                </c:pt>
                <c:pt idx="20609" formatCode="0.00E+00">
                  <c:v>-2.5991700000000003E-4</c:v>
                </c:pt>
                <c:pt idx="20610" formatCode="0.00E+00">
                  <c:v>-2.7851699999999999E-4</c:v>
                </c:pt>
                <c:pt idx="20611" formatCode="0.00E+00">
                  <c:v>-2.9679499999999998E-4</c:v>
                </c:pt>
                <c:pt idx="20612" formatCode="0.00E+00">
                  <c:v>-3.1473800000000001E-4</c:v>
                </c:pt>
                <c:pt idx="20613" formatCode="0.00E+00">
                  <c:v>-3.32331E-4</c:v>
                </c:pt>
                <c:pt idx="20614" formatCode="0.00E+00">
                  <c:v>-3.49563E-4</c:v>
                </c:pt>
                <c:pt idx="20615" formatCode="0.00E+00">
                  <c:v>-3.6642199999999998E-4</c:v>
                </c:pt>
                <c:pt idx="20616" formatCode="0.00E+00">
                  <c:v>-3.82894E-4</c:v>
                </c:pt>
                <c:pt idx="20617" formatCode="0.00E+00">
                  <c:v>-3.9896799999999998E-4</c:v>
                </c:pt>
                <c:pt idx="20618" formatCode="0.00E+00">
                  <c:v>-4.1463399999999999E-4</c:v>
                </c:pt>
                <c:pt idx="20619" formatCode="0.00E+00">
                  <c:v>-4.2988100000000001E-4</c:v>
                </c:pt>
                <c:pt idx="20620" formatCode="0.00E+00">
                  <c:v>-4.4469799999999999E-4</c:v>
                </c:pt>
                <c:pt idx="20621" formatCode="0.00E+00">
                  <c:v>-4.5907599999999999E-4</c:v>
                </c:pt>
                <c:pt idx="20622" formatCode="0.00E+00">
                  <c:v>-4.7300599999999999E-4</c:v>
                </c:pt>
                <c:pt idx="20623" formatCode="0.00E+00">
                  <c:v>-4.8647799999999999E-4</c:v>
                </c:pt>
                <c:pt idx="20624" formatCode="0.00E+00">
                  <c:v>-4.9948500000000003E-4</c:v>
                </c:pt>
                <c:pt idx="20625" formatCode="0.00E+00">
                  <c:v>-5.1201800000000004E-4</c:v>
                </c:pt>
                <c:pt idx="20626" formatCode="0.00E+00">
                  <c:v>-5.2406999999999996E-4</c:v>
                </c:pt>
                <c:pt idx="20627" formatCode="0.00E+00">
                  <c:v>-5.35634E-4</c:v>
                </c:pt>
                <c:pt idx="20628" formatCode="0.00E+00">
                  <c:v>-5.4670499999999998E-4</c:v>
                </c:pt>
                <c:pt idx="20629" formatCode="0.00E+00">
                  <c:v>-5.5727499999999998E-4</c:v>
                </c:pt>
                <c:pt idx="20630" formatCode="0.00E+00">
                  <c:v>-5.6734000000000005E-4</c:v>
                </c:pt>
                <c:pt idx="20631" formatCode="0.00E+00">
                  <c:v>-5.76894E-4</c:v>
                </c:pt>
                <c:pt idx="20632" formatCode="0.00E+00">
                  <c:v>-5.8593399999999998E-4</c:v>
                </c:pt>
                <c:pt idx="20633" formatCode="0.00E+00">
                  <c:v>-5.9445500000000003E-4</c:v>
                </c:pt>
                <c:pt idx="20634" formatCode="0.00E+00">
                  <c:v>-6.0245299999999997E-4</c:v>
                </c:pt>
                <c:pt idx="20635" formatCode="0.00E+00">
                  <c:v>-6.0992700000000002E-4</c:v>
                </c:pt>
                <c:pt idx="20636" formatCode="0.00E+00">
                  <c:v>-6.1687299999999999E-4</c:v>
                </c:pt>
                <c:pt idx="20637" formatCode="0.00E+00">
                  <c:v>-6.2328899999999996E-4</c:v>
                </c:pt>
                <c:pt idx="20638" formatCode="0.00E+00">
                  <c:v>-6.2917500000000005E-4</c:v>
                </c:pt>
                <c:pt idx="20639" formatCode="0.00E+00">
                  <c:v>-6.3452799999999998E-4</c:v>
                </c:pt>
                <c:pt idx="20640" formatCode="0.00E+00">
                  <c:v>-6.3934899999999999E-4</c:v>
                </c:pt>
                <c:pt idx="20641" formatCode="0.00E+00">
                  <c:v>-6.4363699999999996E-4</c:v>
                </c:pt>
                <c:pt idx="20642" formatCode="0.00E+00">
                  <c:v>-6.4739300000000001E-4</c:v>
                </c:pt>
                <c:pt idx="20643" formatCode="0.00E+00">
                  <c:v>-6.5061800000000005E-4</c:v>
                </c:pt>
                <c:pt idx="20644" formatCode="0.00E+00">
                  <c:v>-6.5331199999999997E-4</c:v>
                </c:pt>
                <c:pt idx="20645" formatCode="0.00E+00">
                  <c:v>-6.5547900000000004E-4</c:v>
                </c:pt>
                <c:pt idx="20646" formatCode="0.00E+00">
                  <c:v>-6.5711999999999997E-4</c:v>
                </c:pt>
                <c:pt idx="20647" formatCode="0.00E+00">
                  <c:v>-6.5823699999999999E-4</c:v>
                </c:pt>
                <c:pt idx="20648" formatCode="0.00E+00">
                  <c:v>-6.5883399999999996E-4</c:v>
                </c:pt>
                <c:pt idx="20649" formatCode="0.00E+00">
                  <c:v>-6.5891500000000004E-4</c:v>
                </c:pt>
                <c:pt idx="20650" formatCode="0.00E+00">
                  <c:v>-6.5848299999999996E-4</c:v>
                </c:pt>
                <c:pt idx="20651" formatCode="0.00E+00">
                  <c:v>-6.5754300000000002E-4</c:v>
                </c:pt>
                <c:pt idx="20652" formatCode="0.00E+00">
                  <c:v>-6.5609900000000005E-4</c:v>
                </c:pt>
                <c:pt idx="20653" formatCode="0.00E+00">
                  <c:v>-6.5415700000000005E-4</c:v>
                </c:pt>
                <c:pt idx="20654" formatCode="0.00E+00">
                  <c:v>-6.5172199999999998E-4</c:v>
                </c:pt>
                <c:pt idx="20655" formatCode="0.00E+00">
                  <c:v>-6.4880000000000005E-4</c:v>
                </c:pt>
                <c:pt idx="20656" formatCode="0.00E+00">
                  <c:v>-6.4539800000000004E-4</c:v>
                </c:pt>
                <c:pt idx="20657" formatCode="0.00E+00">
                  <c:v>-6.4152100000000004E-4</c:v>
                </c:pt>
                <c:pt idx="20658" formatCode="0.00E+00">
                  <c:v>-6.3717799999999996E-4</c:v>
                </c:pt>
                <c:pt idx="20659" formatCode="0.00E+00">
                  <c:v>-6.3237500000000002E-4</c:v>
                </c:pt>
                <c:pt idx="20660" formatCode="0.00E+00">
                  <c:v>-6.2711899999999998E-4</c:v>
                </c:pt>
                <c:pt idx="20661" formatCode="0.00E+00">
                  <c:v>-6.2142000000000002E-4</c:v>
                </c:pt>
                <c:pt idx="20662" formatCode="0.00E+00">
                  <c:v>-6.1528500000000003E-4</c:v>
                </c:pt>
                <c:pt idx="20663" formatCode="0.00E+00">
                  <c:v>-6.0872200000000002E-4</c:v>
                </c:pt>
                <c:pt idx="20664" formatCode="0.00E+00">
                  <c:v>-6.0174100000000004E-4</c:v>
                </c:pt>
                <c:pt idx="20665" formatCode="0.00E+00">
                  <c:v>-5.9435E-4</c:v>
                </c:pt>
                <c:pt idx="20666" formatCode="0.00E+00">
                  <c:v>-5.8655899999999995E-4</c:v>
                </c:pt>
                <c:pt idx="20667" formatCode="0.00E+00">
                  <c:v>-5.7837700000000004E-4</c:v>
                </c:pt>
                <c:pt idx="20668" formatCode="0.00E+00">
                  <c:v>-5.6981399999999998E-4</c:v>
                </c:pt>
                <c:pt idx="20669" formatCode="0.00E+00">
                  <c:v>-5.6088000000000004E-4</c:v>
                </c:pt>
                <c:pt idx="20670" formatCode="0.00E+00">
                  <c:v>-5.5158599999999996E-4</c:v>
                </c:pt>
                <c:pt idx="20671" formatCode="0.00E+00">
                  <c:v>-5.4194099999999999E-4</c:v>
                </c:pt>
                <c:pt idx="20672" formatCode="0.00E+00">
                  <c:v>-5.3195800000000002E-4</c:v>
                </c:pt>
                <c:pt idx="20673" formatCode="0.00E+00">
                  <c:v>-5.2164500000000005E-4</c:v>
                </c:pt>
                <c:pt idx="20674" formatCode="0.00E+00">
                  <c:v>-5.1101200000000003E-4</c:v>
                </c:pt>
                <c:pt idx="20675" formatCode="0.00E+00">
                  <c:v>-5.0007199999999995E-4</c:v>
                </c:pt>
                <c:pt idx="20676" formatCode="0.00E+00">
                  <c:v>-4.8883599999999998E-4</c:v>
                </c:pt>
                <c:pt idx="20677" formatCode="0.00E+00">
                  <c:v>-4.7731899999999997E-4</c:v>
                </c:pt>
                <c:pt idx="20678" formatCode="0.00E+00">
                  <c:v>-4.6553300000000002E-4</c:v>
                </c:pt>
                <c:pt idx="20679" formatCode="0.00E+00">
                  <c:v>-4.53485E-4</c:v>
                </c:pt>
                <c:pt idx="20680" formatCode="0.00E+00">
                  <c:v>-4.41173E-4</c:v>
                </c:pt>
                <c:pt idx="20681" formatCode="0.00E+00">
                  <c:v>-4.2860499999999998E-4</c:v>
                </c:pt>
                <c:pt idx="20682" formatCode="0.00E+00">
                  <c:v>-4.15809E-4</c:v>
                </c:pt>
                <c:pt idx="20683" formatCode="0.00E+00">
                  <c:v>-4.0283700000000002E-4</c:v>
                </c:pt>
                <c:pt idx="20684" formatCode="0.00E+00">
                  <c:v>-3.8973000000000002E-4</c:v>
                </c:pt>
                <c:pt idx="20685" formatCode="0.00E+00">
                  <c:v>-3.7644399999999998E-4</c:v>
                </c:pt>
                <c:pt idx="20686" formatCode="0.00E+00">
                  <c:v>-3.6280999999999998E-4</c:v>
                </c:pt>
                <c:pt idx="20687" formatCode="0.00E+00">
                  <c:v>-3.4856500000000001E-4</c:v>
                </c:pt>
                <c:pt idx="20688" formatCode="0.00E+00">
                  <c:v>-3.3347100000000001E-4</c:v>
                </c:pt>
                <c:pt idx="20689" formatCode="0.00E+00">
                  <c:v>-3.17471E-4</c:v>
                </c:pt>
                <c:pt idx="20690" formatCode="0.00E+00">
                  <c:v>-3.0075799999999998E-4</c:v>
                </c:pt>
                <c:pt idx="20691" formatCode="0.00E+00">
                  <c:v>-2.8363500000000002E-4</c:v>
                </c:pt>
                <c:pt idx="20692" formatCode="0.00E+00">
                  <c:v>-2.6638600000000002E-4</c:v>
                </c:pt>
                <c:pt idx="20693" formatCode="0.00E+00">
                  <c:v>-2.49256E-4</c:v>
                </c:pt>
                <c:pt idx="20694" formatCode="0.00E+00">
                  <c:v>-2.32475E-4</c:v>
                </c:pt>
                <c:pt idx="20695" formatCode="0.00E+00">
                  <c:v>-2.1626999999999999E-4</c:v>
                </c:pt>
                <c:pt idx="20696" formatCode="0.00E+00">
                  <c:v>-2.0083699999999999E-4</c:v>
                </c:pt>
                <c:pt idx="20697" formatCode="0.00E+00">
                  <c:v>-1.8633500000000001E-4</c:v>
                </c:pt>
                <c:pt idx="20698" formatCode="0.00E+00">
                  <c:v>-1.7296600000000001E-4</c:v>
                </c:pt>
                <c:pt idx="20699" formatCode="0.00E+00">
                  <c:v>-1.6103299999999999E-4</c:v>
                </c:pt>
                <c:pt idx="20700" formatCode="0.00E+00">
                  <c:v>-1.50803E-4</c:v>
                </c:pt>
                <c:pt idx="20701" formatCode="0.00E+00">
                  <c:v>-1.42375E-4</c:v>
                </c:pt>
                <c:pt idx="20702" formatCode="0.00E+00">
                  <c:v>-1.35828E-4</c:v>
                </c:pt>
                <c:pt idx="20703" formatCode="0.00E+00">
                  <c:v>-1.31445E-4</c:v>
                </c:pt>
                <c:pt idx="20704" formatCode="0.00E+00">
                  <c:v>-1.2956799999999999E-4</c:v>
                </c:pt>
                <c:pt idx="20705" formatCode="0.00E+00">
                  <c:v>-1.3036800000000001E-4</c:v>
                </c:pt>
                <c:pt idx="20706" formatCode="0.00E+00">
                  <c:v>-1.3398699999999999E-4</c:v>
                </c:pt>
                <c:pt idx="20707" formatCode="0.00E+00">
                  <c:v>-1.40703E-4</c:v>
                </c:pt>
                <c:pt idx="20708" formatCode="0.00E+00">
                  <c:v>-1.5070200000000001E-4</c:v>
                </c:pt>
                <c:pt idx="20709" formatCode="0.00E+00">
                  <c:v>-1.6379400000000001E-4</c:v>
                </c:pt>
                <c:pt idx="20710" formatCode="0.00E+00">
                  <c:v>-1.79765E-4</c:v>
                </c:pt>
                <c:pt idx="20711" formatCode="0.00E+00">
                  <c:v>-1.9892900000000001E-4</c:v>
                </c:pt>
                <c:pt idx="20712" formatCode="0.00E+00">
                  <c:v>-2.2179799999999999E-4</c:v>
                </c:pt>
                <c:pt idx="20713" formatCode="0.00E+00">
                  <c:v>-2.48588E-4</c:v>
                </c:pt>
                <c:pt idx="20714" formatCode="0.00E+00">
                  <c:v>-2.7943800000000002E-4</c:v>
                </c:pt>
                <c:pt idx="20715" formatCode="0.00E+00">
                  <c:v>-3.1447099999999998E-4</c:v>
                </c:pt>
                <c:pt idx="20716" formatCode="0.00E+00">
                  <c:v>-3.5352300000000001E-4</c:v>
                </c:pt>
                <c:pt idx="20717" formatCode="0.00E+00">
                  <c:v>-3.9635400000000002E-4</c:v>
                </c:pt>
                <c:pt idx="20718" formatCode="0.00E+00">
                  <c:v>-4.42998E-4</c:v>
                </c:pt>
                <c:pt idx="20719" formatCode="0.00E+00">
                  <c:v>-4.9383200000000004E-4</c:v>
                </c:pt>
                <c:pt idx="20720" formatCode="0.00E+00">
                  <c:v>-5.4939400000000003E-4</c:v>
                </c:pt>
                <c:pt idx="20721" formatCode="0.00E+00">
                  <c:v>-6.0987200000000002E-4</c:v>
                </c:pt>
                <c:pt idx="20722" formatCode="0.00E+00">
                  <c:v>-6.7513899999999995E-4</c:v>
                </c:pt>
                <c:pt idx="20723" formatCode="0.00E+00">
                  <c:v>-7.4525199999999996E-4</c:v>
                </c:pt>
                <c:pt idx="20724" formatCode="0.00E+00">
                  <c:v>-8.2037400000000002E-4</c:v>
                </c:pt>
                <c:pt idx="20725" formatCode="0.00E+00">
                  <c:v>-9.0059099999999996E-4</c:v>
                </c:pt>
                <c:pt idx="20726" formatCode="0.00E+00">
                  <c:v>-9.8602E-4</c:v>
                </c:pt>
                <c:pt idx="20727" formatCode="0.00E+00">
                  <c:v>-1.0767000000000001E-3</c:v>
                </c:pt>
                <c:pt idx="20728" formatCode="0.00E+00">
                  <c:v>-1.17256E-3</c:v>
                </c:pt>
                <c:pt idx="20729" formatCode="0.00E+00">
                  <c:v>-1.2738599999999999E-3</c:v>
                </c:pt>
                <c:pt idx="20730" formatCode="0.00E+00">
                  <c:v>-1.3809200000000001E-3</c:v>
                </c:pt>
                <c:pt idx="20731" formatCode="0.00E+00">
                  <c:v>-1.4932700000000001E-3</c:v>
                </c:pt>
                <c:pt idx="20732" formatCode="0.00E+00">
                  <c:v>-1.6103599999999999E-3</c:v>
                </c:pt>
                <c:pt idx="20733" formatCode="0.00E+00">
                  <c:v>-1.7327200000000001E-3</c:v>
                </c:pt>
                <c:pt idx="20734" formatCode="0.00E+00">
                  <c:v>-1.86232E-3</c:v>
                </c:pt>
                <c:pt idx="20735" formatCode="0.00E+00">
                  <c:v>-2.0009300000000002E-3</c:v>
                </c:pt>
                <c:pt idx="20736" formatCode="0.00E+00">
                  <c:v>-2.1475499999999998E-3</c:v>
                </c:pt>
                <c:pt idx="20737" formatCode="0.00E+00">
                  <c:v>-2.29934E-3</c:v>
                </c:pt>
                <c:pt idx="20738" formatCode="0.00E+00">
                  <c:v>-2.4545700000000001E-3</c:v>
                </c:pt>
                <c:pt idx="20739" formatCode="0.00E+00">
                  <c:v>-2.6131499999999998E-3</c:v>
                </c:pt>
                <c:pt idx="20740" formatCode="0.00E+00">
                  <c:v>-2.7754400000000001E-3</c:v>
                </c:pt>
                <c:pt idx="20741" formatCode="0.00E+00">
                  <c:v>-2.9413799999999999E-3</c:v>
                </c:pt>
                <c:pt idx="20742" formatCode="0.00E+00">
                  <c:v>-3.1107600000000002E-3</c:v>
                </c:pt>
                <c:pt idx="20743" formatCode="0.00E+00">
                  <c:v>-3.2836900000000001E-3</c:v>
                </c:pt>
                <c:pt idx="20744" formatCode="0.00E+00">
                  <c:v>-3.4604000000000002E-3</c:v>
                </c:pt>
                <c:pt idx="20745" formatCode="0.00E+00">
                  <c:v>-3.6408999999999999E-3</c:v>
                </c:pt>
                <c:pt idx="20746" formatCode="0.00E+00">
                  <c:v>-3.8252400000000002E-3</c:v>
                </c:pt>
                <c:pt idx="20747" formatCode="0.00E+00">
                  <c:v>-4.0137899999999997E-3</c:v>
                </c:pt>
                <c:pt idx="20748" formatCode="0.00E+00">
                  <c:v>-4.2071799999999996E-3</c:v>
                </c:pt>
                <c:pt idx="20749" formatCode="0.00E+00">
                  <c:v>-4.4060200000000001E-3</c:v>
                </c:pt>
                <c:pt idx="20750" formatCode="0.00E+00">
                  <c:v>-4.6106300000000001E-3</c:v>
                </c:pt>
                <c:pt idx="20751" formatCode="0.00E+00">
                  <c:v>-4.8211E-3</c:v>
                </c:pt>
                <c:pt idx="20752" formatCode="0.00E+00">
                  <c:v>-5.0375999999999997E-3</c:v>
                </c:pt>
                <c:pt idx="20753" formatCode="0.00E+00">
                  <c:v>-5.2603499999999996E-3</c:v>
                </c:pt>
                <c:pt idx="20754" formatCode="0.00E+00">
                  <c:v>-5.4893199999999998E-3</c:v>
                </c:pt>
                <c:pt idx="20755" formatCode="0.00E+00">
                  <c:v>-5.7236800000000001E-3</c:v>
                </c:pt>
                <c:pt idx="20756" formatCode="0.00E+00">
                  <c:v>-5.9619399999999998E-3</c:v>
                </c:pt>
                <c:pt idx="20757" formatCode="0.00E+00">
                  <c:v>-6.2029399999999997E-3</c:v>
                </c:pt>
                <c:pt idx="20758" formatCode="0.00E+00">
                  <c:v>-6.4469599999999998E-3</c:v>
                </c:pt>
                <c:pt idx="20759" formatCode="0.00E+00">
                  <c:v>-6.69581E-3</c:v>
                </c:pt>
                <c:pt idx="20760" formatCode="0.00E+00">
                  <c:v>-6.9513099999999996E-3</c:v>
                </c:pt>
                <c:pt idx="20761" formatCode="0.00E+00">
                  <c:v>-7.2141100000000001E-3</c:v>
                </c:pt>
                <c:pt idx="20762" formatCode="0.00E+00">
                  <c:v>-7.48388E-3</c:v>
                </c:pt>
                <c:pt idx="20763" formatCode="0.00E+00">
                  <c:v>-7.75993E-3</c:v>
                </c:pt>
                <c:pt idx="20764" formatCode="0.00E+00">
                  <c:v>-8.04093E-3</c:v>
                </c:pt>
                <c:pt idx="20765" formatCode="0.00E+00">
                  <c:v>-8.3245300000000001E-3</c:v>
                </c:pt>
                <c:pt idx="20766" formatCode="0.00E+00">
                  <c:v>-8.6085499999999995E-3</c:v>
                </c:pt>
                <c:pt idx="20767" formatCode="0.00E+00">
                  <c:v>-8.8927199999999998E-3</c:v>
                </c:pt>
                <c:pt idx="20768" formatCode="0.00E+00">
                  <c:v>-9.1789300000000001E-3</c:v>
                </c:pt>
                <c:pt idx="20769" formatCode="0.00E+00">
                  <c:v>-9.4686900000000001E-3</c:v>
                </c:pt>
                <c:pt idx="20770" formatCode="0.00E+00">
                  <c:v>-9.7611499999999997E-3</c:v>
                </c:pt>
                <c:pt idx="20771">
                  <c:v>-1.00547E-2</c:v>
                </c:pt>
                <c:pt idx="20772">
                  <c:v>-1.0349300000000001E-2</c:v>
                </c:pt>
                <c:pt idx="20773">
                  <c:v>-1.0646600000000001E-2</c:v>
                </c:pt>
                <c:pt idx="20774">
                  <c:v>-1.09476E-2</c:v>
                </c:pt>
                <c:pt idx="20775">
                  <c:v>-1.1252E-2</c:v>
                </c:pt>
                <c:pt idx="20776">
                  <c:v>-1.15587E-2</c:v>
                </c:pt>
                <c:pt idx="20777">
                  <c:v>-1.18669E-2</c:v>
                </c:pt>
                <c:pt idx="20778">
                  <c:v>-1.21761E-2</c:v>
                </c:pt>
                <c:pt idx="20779">
                  <c:v>-1.24852E-2</c:v>
                </c:pt>
                <c:pt idx="20780">
                  <c:v>-1.2793300000000001E-2</c:v>
                </c:pt>
                <c:pt idx="20781">
                  <c:v>-1.30989E-2</c:v>
                </c:pt>
                <c:pt idx="20782">
                  <c:v>-1.3401700000000001E-2</c:v>
                </c:pt>
                <c:pt idx="20783">
                  <c:v>-1.37029E-2</c:v>
                </c:pt>
                <c:pt idx="20784">
                  <c:v>-1.40038E-2</c:v>
                </c:pt>
                <c:pt idx="20785">
                  <c:v>-1.4304300000000001E-2</c:v>
                </c:pt>
                <c:pt idx="20786">
                  <c:v>-1.4602499999999999E-2</c:v>
                </c:pt>
                <c:pt idx="20787">
                  <c:v>-1.48962E-2</c:v>
                </c:pt>
                <c:pt idx="20788">
                  <c:v>-1.5184400000000001E-2</c:v>
                </c:pt>
                <c:pt idx="20789">
                  <c:v>-1.5467399999999999E-2</c:v>
                </c:pt>
                <c:pt idx="20790">
                  <c:v>-1.57465E-2</c:v>
                </c:pt>
                <c:pt idx="20791">
                  <c:v>-1.6022100000000001E-2</c:v>
                </c:pt>
                <c:pt idx="20792">
                  <c:v>-1.6293700000000001E-2</c:v>
                </c:pt>
                <c:pt idx="20793">
                  <c:v>-1.6562299999999999E-2</c:v>
                </c:pt>
                <c:pt idx="20794">
                  <c:v>-1.6829799999999999E-2</c:v>
                </c:pt>
                <c:pt idx="20795">
                  <c:v>-1.70977E-2</c:v>
                </c:pt>
                <c:pt idx="20796">
                  <c:v>-1.7367500000000001E-2</c:v>
                </c:pt>
                <c:pt idx="20797">
                  <c:v>-1.7642100000000001E-2</c:v>
                </c:pt>
                <c:pt idx="20798">
                  <c:v>-1.7922799999999999E-2</c:v>
                </c:pt>
                <c:pt idx="20799">
                  <c:v>-1.82078E-2</c:v>
                </c:pt>
                <c:pt idx="20800">
                  <c:v>-1.8494900000000002E-2</c:v>
                </c:pt>
                <c:pt idx="20801">
                  <c:v>-1.8784200000000001E-2</c:v>
                </c:pt>
                <c:pt idx="20802">
                  <c:v>-1.9077E-2</c:v>
                </c:pt>
                <c:pt idx="20803">
                  <c:v>-1.93738E-2</c:v>
                </c:pt>
                <c:pt idx="20804">
                  <c:v>-1.9673699999999999E-2</c:v>
                </c:pt>
                <c:pt idx="20805">
                  <c:v>-1.9975300000000001E-2</c:v>
                </c:pt>
                <c:pt idx="20806">
                  <c:v>-2.0278600000000001E-2</c:v>
                </c:pt>
                <c:pt idx="20807">
                  <c:v>-2.0584499999999999E-2</c:v>
                </c:pt>
                <c:pt idx="20808">
                  <c:v>-2.0893599999999998E-2</c:v>
                </c:pt>
                <c:pt idx="20809">
                  <c:v>-2.1206200000000001E-2</c:v>
                </c:pt>
                <c:pt idx="20810">
                  <c:v>-2.1522199999999998E-2</c:v>
                </c:pt>
                <c:pt idx="20811">
                  <c:v>-2.18421E-2</c:v>
                </c:pt>
                <c:pt idx="20812">
                  <c:v>-2.21663E-2</c:v>
                </c:pt>
                <c:pt idx="20813">
                  <c:v>-2.2494199999999999E-2</c:v>
                </c:pt>
                <c:pt idx="20814">
                  <c:v>-2.2824299999999999E-2</c:v>
                </c:pt>
                <c:pt idx="20815">
                  <c:v>-2.3156400000000001E-2</c:v>
                </c:pt>
                <c:pt idx="20816">
                  <c:v>-2.3491000000000001E-2</c:v>
                </c:pt>
                <c:pt idx="20817">
                  <c:v>-2.3827600000000001E-2</c:v>
                </c:pt>
                <c:pt idx="20818">
                  <c:v>-2.4164000000000001E-2</c:v>
                </c:pt>
                <c:pt idx="20819">
                  <c:v>-2.4498900000000001E-2</c:v>
                </c:pt>
                <c:pt idx="20820">
                  <c:v>-2.4833399999999999E-2</c:v>
                </c:pt>
                <c:pt idx="20821">
                  <c:v>-2.5168900000000001E-2</c:v>
                </c:pt>
                <c:pt idx="20822">
                  <c:v>-2.55055E-2</c:v>
                </c:pt>
                <c:pt idx="20823">
                  <c:v>-2.58427E-2</c:v>
                </c:pt>
                <c:pt idx="20824">
                  <c:v>-2.61798E-2</c:v>
                </c:pt>
                <c:pt idx="20825">
                  <c:v>-2.65174E-2</c:v>
                </c:pt>
                <c:pt idx="20826">
                  <c:v>-2.6856999999999999E-2</c:v>
                </c:pt>
                <c:pt idx="20827">
                  <c:v>-2.7199500000000001E-2</c:v>
                </c:pt>
                <c:pt idx="20828">
                  <c:v>-2.7543999999999999E-2</c:v>
                </c:pt>
                <c:pt idx="20829">
                  <c:v>-2.7889299999999999E-2</c:v>
                </c:pt>
                <c:pt idx="20830">
                  <c:v>-2.8235E-2</c:v>
                </c:pt>
                <c:pt idx="20831">
                  <c:v>-2.8580899999999999E-2</c:v>
                </c:pt>
                <c:pt idx="20832">
                  <c:v>-2.8925200000000002E-2</c:v>
                </c:pt>
                <c:pt idx="20833">
                  <c:v>-2.9266400000000001E-2</c:v>
                </c:pt>
                <c:pt idx="20834">
                  <c:v>-2.96066E-2</c:v>
                </c:pt>
                <c:pt idx="20835">
                  <c:v>-2.9951200000000001E-2</c:v>
                </c:pt>
                <c:pt idx="20836">
                  <c:v>-3.0301499999999999E-2</c:v>
                </c:pt>
                <c:pt idx="20837">
                  <c:v>-3.0653E-2</c:v>
                </c:pt>
                <c:pt idx="20838">
                  <c:v>-3.10012E-2</c:v>
                </c:pt>
                <c:pt idx="20839">
                  <c:v>-3.13446E-2</c:v>
                </c:pt>
                <c:pt idx="20840">
                  <c:v>-3.16834E-2</c:v>
                </c:pt>
                <c:pt idx="20841">
                  <c:v>-3.2018100000000001E-2</c:v>
                </c:pt>
                <c:pt idx="20842">
                  <c:v>-3.2349900000000001E-2</c:v>
                </c:pt>
                <c:pt idx="20843">
                  <c:v>-3.2679399999999997E-2</c:v>
                </c:pt>
                <c:pt idx="20844">
                  <c:v>-3.3005899999999998E-2</c:v>
                </c:pt>
                <c:pt idx="20845">
                  <c:v>-3.3328799999999999E-2</c:v>
                </c:pt>
                <c:pt idx="20846">
                  <c:v>-3.3648400000000002E-2</c:v>
                </c:pt>
                <c:pt idx="20847">
                  <c:v>-3.3964899999999999E-2</c:v>
                </c:pt>
                <c:pt idx="20848">
                  <c:v>-3.4277000000000002E-2</c:v>
                </c:pt>
                <c:pt idx="20849">
                  <c:v>-3.45834E-2</c:v>
                </c:pt>
                <c:pt idx="20850">
                  <c:v>-3.4884199999999997E-2</c:v>
                </c:pt>
                <c:pt idx="20851">
                  <c:v>-3.5180700000000002E-2</c:v>
                </c:pt>
                <c:pt idx="20852">
                  <c:v>-3.5474600000000002E-2</c:v>
                </c:pt>
                <c:pt idx="20853">
                  <c:v>-3.5767E-2</c:v>
                </c:pt>
                <c:pt idx="20854">
                  <c:v>-3.6057600000000002E-2</c:v>
                </c:pt>
                <c:pt idx="20855">
                  <c:v>-3.6345500000000003E-2</c:v>
                </c:pt>
                <c:pt idx="20856">
                  <c:v>-3.66299E-2</c:v>
                </c:pt>
                <c:pt idx="20857">
                  <c:v>-3.6910400000000003E-2</c:v>
                </c:pt>
                <c:pt idx="20858">
                  <c:v>-3.7187100000000001E-2</c:v>
                </c:pt>
                <c:pt idx="20859">
                  <c:v>-3.7460300000000002E-2</c:v>
                </c:pt>
                <c:pt idx="20860">
                  <c:v>-3.7730100000000003E-2</c:v>
                </c:pt>
                <c:pt idx="20861">
                  <c:v>-3.79957E-2</c:v>
                </c:pt>
                <c:pt idx="20862">
                  <c:v>-3.8255400000000002E-2</c:v>
                </c:pt>
                <c:pt idx="20863">
                  <c:v>-3.8509500000000002E-2</c:v>
                </c:pt>
                <c:pt idx="20864">
                  <c:v>-3.8760000000000003E-2</c:v>
                </c:pt>
                <c:pt idx="20865">
                  <c:v>-3.9009200000000001E-2</c:v>
                </c:pt>
                <c:pt idx="20866">
                  <c:v>-3.9257800000000002E-2</c:v>
                </c:pt>
                <c:pt idx="20867">
                  <c:v>-3.9504400000000002E-2</c:v>
                </c:pt>
                <c:pt idx="20868">
                  <c:v>-3.9748199999999997E-2</c:v>
                </c:pt>
                <c:pt idx="20869">
                  <c:v>-3.9989200000000003E-2</c:v>
                </c:pt>
                <c:pt idx="20870">
                  <c:v>-4.0226699999999997E-2</c:v>
                </c:pt>
                <c:pt idx="20871">
                  <c:v>-4.0461499999999997E-2</c:v>
                </c:pt>
                <c:pt idx="20872">
                  <c:v>-4.0695200000000001E-2</c:v>
                </c:pt>
                <c:pt idx="20873">
                  <c:v>-4.0926700000000003E-2</c:v>
                </c:pt>
                <c:pt idx="20874">
                  <c:v>-4.1153200000000001E-2</c:v>
                </c:pt>
                <c:pt idx="20875">
                  <c:v>-4.1373500000000001E-2</c:v>
                </c:pt>
                <c:pt idx="20876">
                  <c:v>-4.1588699999999999E-2</c:v>
                </c:pt>
                <c:pt idx="20877">
                  <c:v>-4.1799900000000001E-2</c:v>
                </c:pt>
                <c:pt idx="20878">
                  <c:v>-4.20069E-2</c:v>
                </c:pt>
                <c:pt idx="20879">
                  <c:v>-4.2209000000000003E-2</c:v>
                </c:pt>
                <c:pt idx="20880">
                  <c:v>-4.2405499999999999E-2</c:v>
                </c:pt>
                <c:pt idx="20881">
                  <c:v>-4.2592600000000001E-2</c:v>
                </c:pt>
                <c:pt idx="20882">
                  <c:v>-4.2764400000000001E-2</c:v>
                </c:pt>
                <c:pt idx="20883">
                  <c:v>-4.2919100000000002E-2</c:v>
                </c:pt>
                <c:pt idx="20884">
                  <c:v>-4.30602E-2</c:v>
                </c:pt>
                <c:pt idx="20885">
                  <c:v>-4.3191300000000002E-2</c:v>
                </c:pt>
                <c:pt idx="20886">
                  <c:v>-4.3312900000000001E-2</c:v>
                </c:pt>
                <c:pt idx="20887">
                  <c:v>-4.3426199999999998E-2</c:v>
                </c:pt>
                <c:pt idx="20888">
                  <c:v>-4.3533299999999997E-2</c:v>
                </c:pt>
                <c:pt idx="20889">
                  <c:v>-4.3634899999999997E-2</c:v>
                </c:pt>
                <c:pt idx="20890">
                  <c:v>-4.3730499999999999E-2</c:v>
                </c:pt>
                <c:pt idx="20891">
                  <c:v>-4.3818799999999998E-2</c:v>
                </c:pt>
                <c:pt idx="20892">
                  <c:v>-4.3898899999999998E-2</c:v>
                </c:pt>
                <c:pt idx="20893">
                  <c:v>-4.3971999999999997E-2</c:v>
                </c:pt>
                <c:pt idx="20894">
                  <c:v>-4.4039700000000001E-2</c:v>
                </c:pt>
                <c:pt idx="20895">
                  <c:v>-4.41041E-2</c:v>
                </c:pt>
                <c:pt idx="20896">
                  <c:v>-4.4169800000000002E-2</c:v>
                </c:pt>
                <c:pt idx="20897">
                  <c:v>-4.4243699999999997E-2</c:v>
                </c:pt>
                <c:pt idx="20898">
                  <c:v>-4.4330799999999997E-2</c:v>
                </c:pt>
                <c:pt idx="20899">
                  <c:v>-4.4431900000000003E-2</c:v>
                </c:pt>
                <c:pt idx="20900">
                  <c:v>-4.4545300000000003E-2</c:v>
                </c:pt>
                <c:pt idx="20901">
                  <c:v>-4.4669500000000001E-2</c:v>
                </c:pt>
                <c:pt idx="20902">
                  <c:v>-4.4803900000000001E-2</c:v>
                </c:pt>
                <c:pt idx="20903">
                  <c:v>-4.4947000000000001E-2</c:v>
                </c:pt>
                <c:pt idx="20904">
                  <c:v>-4.5097400000000003E-2</c:v>
                </c:pt>
                <c:pt idx="20905">
                  <c:v>-4.5254700000000002E-2</c:v>
                </c:pt>
                <c:pt idx="20906">
                  <c:v>-4.5420799999999997E-2</c:v>
                </c:pt>
                <c:pt idx="20907">
                  <c:v>-4.55973E-2</c:v>
                </c:pt>
                <c:pt idx="20908">
                  <c:v>-4.5786300000000002E-2</c:v>
                </c:pt>
                <c:pt idx="20909">
                  <c:v>-4.5991400000000002E-2</c:v>
                </c:pt>
                <c:pt idx="20910">
                  <c:v>-4.6217099999999997E-2</c:v>
                </c:pt>
                <c:pt idx="20911">
                  <c:v>-4.6467399999999999E-2</c:v>
                </c:pt>
                <c:pt idx="20912">
                  <c:v>-4.6745099999999998E-2</c:v>
                </c:pt>
                <c:pt idx="20913">
                  <c:v>-4.70497E-2</c:v>
                </c:pt>
                <c:pt idx="20914">
                  <c:v>-4.73786E-2</c:v>
                </c:pt>
                <c:pt idx="20915">
                  <c:v>-4.7731999999999997E-2</c:v>
                </c:pt>
                <c:pt idx="20916">
                  <c:v>-4.8112599999999998E-2</c:v>
                </c:pt>
                <c:pt idx="20917">
                  <c:v>-4.8522999999999997E-2</c:v>
                </c:pt>
                <c:pt idx="20918">
                  <c:v>-4.8963600000000003E-2</c:v>
                </c:pt>
                <c:pt idx="20919">
                  <c:v>-4.9435399999999997E-2</c:v>
                </c:pt>
                <c:pt idx="20920">
                  <c:v>-4.9939799999999999E-2</c:v>
                </c:pt>
                <c:pt idx="20921">
                  <c:v>-5.0477000000000001E-2</c:v>
                </c:pt>
                <c:pt idx="20922">
                  <c:v>-5.1046599999999998E-2</c:v>
                </c:pt>
                <c:pt idx="20923">
                  <c:v>-5.1648899999999998E-2</c:v>
                </c:pt>
                <c:pt idx="20924">
                  <c:v>-5.2286699999999998E-2</c:v>
                </c:pt>
                <c:pt idx="20925">
                  <c:v>-5.2962700000000001E-2</c:v>
                </c:pt>
                <c:pt idx="20926">
                  <c:v>-5.3677799999999998E-2</c:v>
                </c:pt>
                <c:pt idx="20927">
                  <c:v>-5.4433299999999997E-2</c:v>
                </c:pt>
                <c:pt idx="20928">
                  <c:v>-5.52314E-2</c:v>
                </c:pt>
                <c:pt idx="20929">
                  <c:v>-5.6071299999999998E-2</c:v>
                </c:pt>
                <c:pt idx="20930">
                  <c:v>-5.6949899999999998E-2</c:v>
                </c:pt>
                <c:pt idx="20931">
                  <c:v>-5.78655E-2</c:v>
                </c:pt>
                <c:pt idx="20932">
                  <c:v>-5.8817300000000003E-2</c:v>
                </c:pt>
                <c:pt idx="20933">
                  <c:v>-5.9804000000000003E-2</c:v>
                </c:pt>
                <c:pt idx="20934">
                  <c:v>-6.08251E-2</c:v>
                </c:pt>
                <c:pt idx="20935">
                  <c:v>-6.18808E-2</c:v>
                </c:pt>
                <c:pt idx="20936">
                  <c:v>-6.2971899999999997E-2</c:v>
                </c:pt>
                <c:pt idx="20937">
                  <c:v>-6.4098799999999997E-2</c:v>
                </c:pt>
                <c:pt idx="20938">
                  <c:v>-6.5262500000000001E-2</c:v>
                </c:pt>
                <c:pt idx="20939">
                  <c:v>-6.6464700000000002E-2</c:v>
                </c:pt>
                <c:pt idx="20940">
                  <c:v>-6.7707500000000004E-2</c:v>
                </c:pt>
                <c:pt idx="20941">
                  <c:v>-6.8991399999999994E-2</c:v>
                </c:pt>
                <c:pt idx="20942">
                  <c:v>-7.0316100000000006E-2</c:v>
                </c:pt>
                <c:pt idx="20943">
                  <c:v>-7.1681800000000004E-2</c:v>
                </c:pt>
                <c:pt idx="20944">
                  <c:v>-7.3088700000000006E-2</c:v>
                </c:pt>
                <c:pt idx="20945">
                  <c:v>-7.4536900000000003E-2</c:v>
                </c:pt>
                <c:pt idx="20946">
                  <c:v>-7.6027300000000006E-2</c:v>
                </c:pt>
                <c:pt idx="20947">
                  <c:v>-7.7558600000000005E-2</c:v>
                </c:pt>
                <c:pt idx="20948">
                  <c:v>-7.9127699999999995E-2</c:v>
                </c:pt>
                <c:pt idx="20949">
                  <c:v>-8.0733100000000002E-2</c:v>
                </c:pt>
                <c:pt idx="20950">
                  <c:v>-8.2376500000000005E-2</c:v>
                </c:pt>
                <c:pt idx="20951">
                  <c:v>-8.4058300000000002E-2</c:v>
                </c:pt>
                <c:pt idx="20952">
                  <c:v>-8.5774900000000001E-2</c:v>
                </c:pt>
                <c:pt idx="20953">
                  <c:v>-8.7520600000000004E-2</c:v>
                </c:pt>
                <c:pt idx="20954">
                  <c:v>-8.9289499999999994E-2</c:v>
                </c:pt>
                <c:pt idx="20955">
                  <c:v>-9.10778E-2</c:v>
                </c:pt>
                <c:pt idx="20956">
                  <c:v>-9.2882999999999993E-2</c:v>
                </c:pt>
                <c:pt idx="20957">
                  <c:v>-9.4703800000000005E-2</c:v>
                </c:pt>
                <c:pt idx="20958">
                  <c:v>-9.6538100000000002E-2</c:v>
                </c:pt>
                <c:pt idx="20959">
                  <c:v>-9.8383200000000004E-2</c:v>
                </c:pt>
                <c:pt idx="20960">
                  <c:v>-0.10024</c:v>
                </c:pt>
                <c:pt idx="20961">
                  <c:v>-0.10211199999999999</c:v>
                </c:pt>
                <c:pt idx="20962">
                  <c:v>-0.104</c:v>
                </c:pt>
                <c:pt idx="20963">
                  <c:v>-0.105902</c:v>
                </c:pt>
                <c:pt idx="20964">
                  <c:v>-0.107817</c:v>
                </c:pt>
                <c:pt idx="20965">
                  <c:v>-0.10974399999999999</c:v>
                </c:pt>
                <c:pt idx="20966">
                  <c:v>-0.111682</c:v>
                </c:pt>
                <c:pt idx="20967">
                  <c:v>-0.11362800000000001</c:v>
                </c:pt>
                <c:pt idx="20968">
                  <c:v>-0.115582</c:v>
                </c:pt>
                <c:pt idx="20969">
                  <c:v>-0.11754199999999999</c:v>
                </c:pt>
                <c:pt idx="20970">
                  <c:v>-0.119509</c:v>
                </c:pt>
                <c:pt idx="20971">
                  <c:v>-0.12148200000000001</c:v>
                </c:pt>
                <c:pt idx="20972">
                  <c:v>-0.123463</c:v>
                </c:pt>
                <c:pt idx="20973">
                  <c:v>-0.12545300000000001</c:v>
                </c:pt>
                <c:pt idx="20974">
                  <c:v>-0.12744900000000001</c:v>
                </c:pt>
                <c:pt idx="20975">
                  <c:v>-0.12944700000000001</c:v>
                </c:pt>
                <c:pt idx="20976">
                  <c:v>-0.13144800000000001</c:v>
                </c:pt>
                <c:pt idx="20977">
                  <c:v>-0.13345000000000001</c:v>
                </c:pt>
                <c:pt idx="20978">
                  <c:v>-0.13544999999999999</c:v>
                </c:pt>
                <c:pt idx="20979">
                  <c:v>-0.13744600000000001</c:v>
                </c:pt>
                <c:pt idx="20980">
                  <c:v>-0.139434</c:v>
                </c:pt>
                <c:pt idx="20981">
                  <c:v>-0.14140900000000001</c:v>
                </c:pt>
                <c:pt idx="20982">
                  <c:v>-0.14335999999999999</c:v>
                </c:pt>
                <c:pt idx="20983">
                  <c:v>-0.14528199999999999</c:v>
                </c:pt>
                <c:pt idx="20984">
                  <c:v>-0.147177</c:v>
                </c:pt>
                <c:pt idx="20985">
                  <c:v>-0.14904500000000001</c:v>
                </c:pt>
                <c:pt idx="20986">
                  <c:v>-0.15088099999999999</c:v>
                </c:pt>
                <c:pt idx="20987">
                  <c:v>-0.15268200000000001</c:v>
                </c:pt>
                <c:pt idx="20988">
                  <c:v>-0.154446</c:v>
                </c:pt>
                <c:pt idx="20989">
                  <c:v>-0.15617400000000001</c:v>
                </c:pt>
                <c:pt idx="20990">
                  <c:v>-0.157863</c:v>
                </c:pt>
                <c:pt idx="20991">
                  <c:v>-0.15951199999999999</c:v>
                </c:pt>
                <c:pt idx="20992">
                  <c:v>-0.16112099999999999</c:v>
                </c:pt>
                <c:pt idx="20993">
                  <c:v>-0.162688</c:v>
                </c:pt>
                <c:pt idx="20994">
                  <c:v>-0.164215</c:v>
                </c:pt>
                <c:pt idx="20995">
                  <c:v>-0.16570099999999999</c:v>
                </c:pt>
                <c:pt idx="20996">
                  <c:v>-0.16714499999999999</c:v>
                </c:pt>
                <c:pt idx="20997">
                  <c:v>-0.168545</c:v>
                </c:pt>
                <c:pt idx="20998">
                  <c:v>-0.16989799999999999</c:v>
                </c:pt>
                <c:pt idx="20999">
                  <c:v>-0.17119699999999999</c:v>
                </c:pt>
                <c:pt idx="21000">
                  <c:v>-0.17244000000000001</c:v>
                </c:pt>
                <c:pt idx="21001">
                  <c:v>-0.173627</c:v>
                </c:pt>
                <c:pt idx="21002">
                  <c:v>-0.174763</c:v>
                </c:pt>
                <c:pt idx="21003">
                  <c:v>-0.175846</c:v>
                </c:pt>
                <c:pt idx="21004">
                  <c:v>-0.176871</c:v>
                </c:pt>
                <c:pt idx="21005">
                  <c:v>-0.17782899999999999</c:v>
                </c:pt>
                <c:pt idx="21006">
                  <c:v>-0.17871699999999999</c:v>
                </c:pt>
                <c:pt idx="21007">
                  <c:v>-0.179536</c:v>
                </c:pt>
                <c:pt idx="21008">
                  <c:v>-0.180286</c:v>
                </c:pt>
                <c:pt idx="21009">
                  <c:v>-0.18096799999999999</c:v>
                </c:pt>
                <c:pt idx="21010">
                  <c:v>-0.181586</c:v>
                </c:pt>
                <c:pt idx="21011">
                  <c:v>-0.182139</c:v>
                </c:pt>
                <c:pt idx="21012">
                  <c:v>-0.18262600000000001</c:v>
                </c:pt>
                <c:pt idx="21013">
                  <c:v>-0.18304699999999999</c:v>
                </c:pt>
                <c:pt idx="21014">
                  <c:v>-0.18340300000000001</c:v>
                </c:pt>
                <c:pt idx="21015">
                  <c:v>-0.18369199999999999</c:v>
                </c:pt>
                <c:pt idx="21016">
                  <c:v>-0.183915</c:v>
                </c:pt>
                <c:pt idx="21017">
                  <c:v>-0.18407399999999999</c:v>
                </c:pt>
                <c:pt idx="21018">
                  <c:v>-0.184172</c:v>
                </c:pt>
                <c:pt idx="21019">
                  <c:v>-0.18421000000000001</c:v>
                </c:pt>
                <c:pt idx="21020">
                  <c:v>-0.18418999999999999</c:v>
                </c:pt>
                <c:pt idx="21021">
                  <c:v>-0.18411</c:v>
                </c:pt>
                <c:pt idx="21022">
                  <c:v>-0.18396899999999999</c:v>
                </c:pt>
                <c:pt idx="21023">
                  <c:v>-0.18376200000000001</c:v>
                </c:pt>
                <c:pt idx="21024">
                  <c:v>-0.18348900000000001</c:v>
                </c:pt>
                <c:pt idx="21025">
                  <c:v>-0.18314900000000001</c:v>
                </c:pt>
                <c:pt idx="21026">
                  <c:v>-0.18274299999999999</c:v>
                </c:pt>
                <c:pt idx="21027">
                  <c:v>-0.18227299999999999</c:v>
                </c:pt>
                <c:pt idx="21028">
                  <c:v>-0.18174000000000001</c:v>
                </c:pt>
                <c:pt idx="21029">
                  <c:v>-0.181145</c:v>
                </c:pt>
                <c:pt idx="21030">
                  <c:v>-0.18048700000000001</c:v>
                </c:pt>
                <c:pt idx="21031">
                  <c:v>-0.17977000000000001</c:v>
                </c:pt>
                <c:pt idx="21032">
                  <c:v>-0.17900099999999999</c:v>
                </c:pt>
                <c:pt idx="21033">
                  <c:v>-0.17818400000000001</c:v>
                </c:pt>
                <c:pt idx="21034">
                  <c:v>-0.17732200000000001</c:v>
                </c:pt>
                <c:pt idx="21035">
                  <c:v>-0.17641599999999999</c:v>
                </c:pt>
                <c:pt idx="21036">
                  <c:v>-0.17546800000000001</c:v>
                </c:pt>
                <c:pt idx="21037">
                  <c:v>-0.17447799999999999</c:v>
                </c:pt>
                <c:pt idx="21038">
                  <c:v>-0.17344699999999999</c:v>
                </c:pt>
                <c:pt idx="21039">
                  <c:v>-0.172376</c:v>
                </c:pt>
                <c:pt idx="21040">
                  <c:v>-0.17127000000000001</c:v>
                </c:pt>
                <c:pt idx="21041">
                  <c:v>-0.170131</c:v>
                </c:pt>
                <c:pt idx="21042">
                  <c:v>-0.168961</c:v>
                </c:pt>
                <c:pt idx="21043">
                  <c:v>-0.16775999999999999</c:v>
                </c:pt>
                <c:pt idx="21044">
                  <c:v>-0.16652800000000001</c:v>
                </c:pt>
                <c:pt idx="21045">
                  <c:v>-0.165266</c:v>
                </c:pt>
                <c:pt idx="21046">
                  <c:v>-0.16397700000000001</c:v>
                </c:pt>
                <c:pt idx="21047">
                  <c:v>-0.162661</c:v>
                </c:pt>
                <c:pt idx="21048">
                  <c:v>-0.16131599999999999</c:v>
                </c:pt>
                <c:pt idx="21049">
                  <c:v>-0.15994800000000001</c:v>
                </c:pt>
                <c:pt idx="21050">
                  <c:v>-0.15856600000000001</c:v>
                </c:pt>
                <c:pt idx="21051">
                  <c:v>-0.15717700000000001</c:v>
                </c:pt>
                <c:pt idx="21052">
                  <c:v>-0.155782</c:v>
                </c:pt>
                <c:pt idx="21053">
                  <c:v>-0.15438299999999999</c:v>
                </c:pt>
                <c:pt idx="21054">
                  <c:v>-0.15298200000000001</c:v>
                </c:pt>
                <c:pt idx="21055">
                  <c:v>-0.15157799999999999</c:v>
                </c:pt>
                <c:pt idx="21056">
                  <c:v>-0.150173</c:v>
                </c:pt>
                <c:pt idx="21057">
                  <c:v>-0.14876900000000001</c:v>
                </c:pt>
                <c:pt idx="21058">
                  <c:v>-0.147365</c:v>
                </c:pt>
                <c:pt idx="21059">
                  <c:v>-0.14595900000000001</c:v>
                </c:pt>
                <c:pt idx="21060">
                  <c:v>-0.14455699999999999</c:v>
                </c:pt>
                <c:pt idx="21061">
                  <c:v>-0.14316799999999999</c:v>
                </c:pt>
                <c:pt idx="21062">
                  <c:v>-0.14180400000000001</c:v>
                </c:pt>
                <c:pt idx="21063">
                  <c:v>-0.14046600000000001</c:v>
                </c:pt>
                <c:pt idx="21064">
                  <c:v>-0.139155</c:v>
                </c:pt>
                <c:pt idx="21065">
                  <c:v>-0.137875</c:v>
                </c:pt>
                <c:pt idx="21066">
                  <c:v>-0.136624</c:v>
                </c:pt>
                <c:pt idx="21067">
                  <c:v>-0.13540099999999999</c:v>
                </c:pt>
                <c:pt idx="21068">
                  <c:v>-0.134211</c:v>
                </c:pt>
                <c:pt idx="21069">
                  <c:v>-0.13306000000000001</c:v>
                </c:pt>
                <c:pt idx="21070">
                  <c:v>-0.13195299999999999</c:v>
                </c:pt>
                <c:pt idx="21071">
                  <c:v>-0.13089200000000001</c:v>
                </c:pt>
                <c:pt idx="21072">
                  <c:v>-0.12988</c:v>
                </c:pt>
                <c:pt idx="21073">
                  <c:v>-0.128915</c:v>
                </c:pt>
                <c:pt idx="21074">
                  <c:v>-0.127994</c:v>
                </c:pt>
                <c:pt idx="21075">
                  <c:v>-0.12712399999999999</c:v>
                </c:pt>
                <c:pt idx="21076">
                  <c:v>-0.12631200000000001</c:v>
                </c:pt>
                <c:pt idx="21077">
                  <c:v>-0.12556899999999999</c:v>
                </c:pt>
                <c:pt idx="21078">
                  <c:v>-0.124899</c:v>
                </c:pt>
                <c:pt idx="21079">
                  <c:v>-0.124309</c:v>
                </c:pt>
                <c:pt idx="21080">
                  <c:v>-0.12379999999999999</c:v>
                </c:pt>
                <c:pt idx="21081">
                  <c:v>-0.123372</c:v>
                </c:pt>
                <c:pt idx="21082">
                  <c:v>-0.123025</c:v>
                </c:pt>
                <c:pt idx="21083">
                  <c:v>-0.122762</c:v>
                </c:pt>
                <c:pt idx="21084">
                  <c:v>-0.122589</c:v>
                </c:pt>
                <c:pt idx="21085">
                  <c:v>-0.12250900000000001</c:v>
                </c:pt>
                <c:pt idx="21086">
                  <c:v>-0.12252</c:v>
                </c:pt>
                <c:pt idx="21087">
                  <c:v>-0.12262199999999999</c:v>
                </c:pt>
                <c:pt idx="21088">
                  <c:v>-0.122821</c:v>
                </c:pt>
                <c:pt idx="21089">
                  <c:v>-0.123115</c:v>
                </c:pt>
                <c:pt idx="21090">
                  <c:v>-0.1235</c:v>
                </c:pt>
                <c:pt idx="21091">
                  <c:v>-0.123975</c:v>
                </c:pt>
                <c:pt idx="21092">
                  <c:v>-0.12454</c:v>
                </c:pt>
                <c:pt idx="21093">
                  <c:v>-0.125197</c:v>
                </c:pt>
                <c:pt idx="21094">
                  <c:v>-0.12595000000000001</c:v>
                </c:pt>
                <c:pt idx="21095">
                  <c:v>-0.12679799999999999</c:v>
                </c:pt>
                <c:pt idx="21096">
                  <c:v>-0.12773699999999999</c:v>
                </c:pt>
                <c:pt idx="21097">
                  <c:v>-0.128771</c:v>
                </c:pt>
                <c:pt idx="21098">
                  <c:v>-0.12989800000000001</c:v>
                </c:pt>
                <c:pt idx="21099">
                  <c:v>-0.13111900000000001</c:v>
                </c:pt>
                <c:pt idx="21100">
                  <c:v>-0.13243199999999999</c:v>
                </c:pt>
                <c:pt idx="21101">
                  <c:v>-0.13383900000000001</c:v>
                </c:pt>
                <c:pt idx="21102">
                  <c:v>-0.13533800000000001</c:v>
                </c:pt>
                <c:pt idx="21103">
                  <c:v>-0.136929</c:v>
                </c:pt>
                <c:pt idx="21104">
                  <c:v>-0.13860700000000001</c:v>
                </c:pt>
                <c:pt idx="21105">
                  <c:v>-0.14036999999999999</c:v>
                </c:pt>
                <c:pt idx="21106">
                  <c:v>-0.14221500000000001</c:v>
                </c:pt>
                <c:pt idx="21107">
                  <c:v>-0.14413999999999999</c:v>
                </c:pt>
                <c:pt idx="21108">
                  <c:v>-0.146144</c:v>
                </c:pt>
                <c:pt idx="21109">
                  <c:v>-0.148226</c:v>
                </c:pt>
                <c:pt idx="21110">
                  <c:v>-0.15038599999999999</c:v>
                </c:pt>
                <c:pt idx="21111">
                  <c:v>-0.15262000000000001</c:v>
                </c:pt>
                <c:pt idx="21112">
                  <c:v>-0.15493399999999999</c:v>
                </c:pt>
                <c:pt idx="21113">
                  <c:v>-0.157328</c:v>
                </c:pt>
                <c:pt idx="21114">
                  <c:v>-0.159803</c:v>
                </c:pt>
                <c:pt idx="21115">
                  <c:v>-0.162353</c:v>
                </c:pt>
                <c:pt idx="21116">
                  <c:v>-0.16498099999999999</c:v>
                </c:pt>
                <c:pt idx="21117">
                  <c:v>-0.16769100000000001</c:v>
                </c:pt>
                <c:pt idx="21118">
                  <c:v>-0.17047799999999999</c:v>
                </c:pt>
                <c:pt idx="21119">
                  <c:v>-0.17333599999999999</c:v>
                </c:pt>
                <c:pt idx="21120">
                  <c:v>-0.176263</c:v>
                </c:pt>
                <c:pt idx="21121">
                  <c:v>-0.17926400000000001</c:v>
                </c:pt>
                <c:pt idx="21122">
                  <c:v>-0.182337</c:v>
                </c:pt>
                <c:pt idx="21123">
                  <c:v>-0.185474</c:v>
                </c:pt>
                <c:pt idx="21124">
                  <c:v>-0.188663</c:v>
                </c:pt>
                <c:pt idx="21125">
                  <c:v>-0.19189300000000001</c:v>
                </c:pt>
                <c:pt idx="21126">
                  <c:v>-0.195155</c:v>
                </c:pt>
                <c:pt idx="21127">
                  <c:v>-0.19844700000000001</c:v>
                </c:pt>
                <c:pt idx="21128">
                  <c:v>-0.20177400000000001</c:v>
                </c:pt>
                <c:pt idx="21129">
                  <c:v>-0.20514099999999999</c:v>
                </c:pt>
                <c:pt idx="21130">
                  <c:v>-0.20854200000000001</c:v>
                </c:pt>
                <c:pt idx="21131">
                  <c:v>-0.21197099999999999</c:v>
                </c:pt>
                <c:pt idx="21132">
                  <c:v>-0.215417</c:v>
                </c:pt>
                <c:pt idx="21133">
                  <c:v>-0.21887699999999999</c:v>
                </c:pt>
                <c:pt idx="21134">
                  <c:v>-0.22234799999999999</c:v>
                </c:pt>
                <c:pt idx="21135">
                  <c:v>-0.225827</c:v>
                </c:pt>
                <c:pt idx="21136">
                  <c:v>-0.22931299999999999</c:v>
                </c:pt>
                <c:pt idx="21137">
                  <c:v>-0.23280000000000001</c:v>
                </c:pt>
                <c:pt idx="21138">
                  <c:v>-0.236288</c:v>
                </c:pt>
                <c:pt idx="21139">
                  <c:v>-0.23977799999999999</c:v>
                </c:pt>
                <c:pt idx="21140">
                  <c:v>-0.24326999999999999</c:v>
                </c:pt>
                <c:pt idx="21141">
                  <c:v>-0.24675900000000001</c:v>
                </c:pt>
                <c:pt idx="21142">
                  <c:v>-0.25023600000000001</c:v>
                </c:pt>
                <c:pt idx="21143">
                  <c:v>-0.253689</c:v>
                </c:pt>
                <c:pt idx="21144">
                  <c:v>-0.25711400000000001</c:v>
                </c:pt>
                <c:pt idx="21145">
                  <c:v>-0.26051200000000002</c:v>
                </c:pt>
                <c:pt idx="21146">
                  <c:v>-0.26388099999999998</c:v>
                </c:pt>
                <c:pt idx="21147">
                  <c:v>-0.26721699999999998</c:v>
                </c:pt>
                <c:pt idx="21148">
                  <c:v>-0.270513</c:v>
                </c:pt>
                <c:pt idx="21149">
                  <c:v>-0.27376400000000001</c:v>
                </c:pt>
                <c:pt idx="21150">
                  <c:v>-0.27696500000000002</c:v>
                </c:pt>
                <c:pt idx="21151">
                  <c:v>-0.28010800000000002</c:v>
                </c:pt>
                <c:pt idx="21152">
                  <c:v>-0.28318700000000002</c:v>
                </c:pt>
                <c:pt idx="21153">
                  <c:v>-0.28619499999999998</c:v>
                </c:pt>
                <c:pt idx="21154">
                  <c:v>-0.28912599999999999</c:v>
                </c:pt>
                <c:pt idx="21155">
                  <c:v>-0.29197600000000001</c:v>
                </c:pt>
                <c:pt idx="21156">
                  <c:v>-0.29474099999999998</c:v>
                </c:pt>
                <c:pt idx="21157">
                  <c:v>-0.29742200000000002</c:v>
                </c:pt>
                <c:pt idx="21158">
                  <c:v>-0.30001699999999998</c:v>
                </c:pt>
                <c:pt idx="21159">
                  <c:v>-0.30251699999999998</c:v>
                </c:pt>
                <c:pt idx="21160">
                  <c:v>-0.30491200000000002</c:v>
                </c:pt>
                <c:pt idx="21161">
                  <c:v>-0.307199</c:v>
                </c:pt>
                <c:pt idx="21162">
                  <c:v>-0.30937799999999999</c:v>
                </c:pt>
                <c:pt idx="21163">
                  <c:v>-0.311446</c:v>
                </c:pt>
                <c:pt idx="21164">
                  <c:v>-0.31339899999999998</c:v>
                </c:pt>
                <c:pt idx="21165">
                  <c:v>-0.31523699999999999</c:v>
                </c:pt>
                <c:pt idx="21166">
                  <c:v>-0.31695800000000002</c:v>
                </c:pt>
                <c:pt idx="21167">
                  <c:v>-0.31855800000000001</c:v>
                </c:pt>
                <c:pt idx="21168">
                  <c:v>-0.32003199999999998</c:v>
                </c:pt>
                <c:pt idx="21169">
                  <c:v>-0.321382</c:v>
                </c:pt>
                <c:pt idx="21170">
                  <c:v>-0.32260800000000001</c:v>
                </c:pt>
                <c:pt idx="21171">
                  <c:v>-0.32370900000000002</c:v>
                </c:pt>
                <c:pt idx="21172">
                  <c:v>-0.324685</c:v>
                </c:pt>
                <c:pt idx="21173">
                  <c:v>-0.32553599999999999</c:v>
                </c:pt>
                <c:pt idx="21174">
                  <c:v>-0.32626100000000002</c:v>
                </c:pt>
                <c:pt idx="21175">
                  <c:v>-0.32685500000000001</c:v>
                </c:pt>
                <c:pt idx="21176">
                  <c:v>-0.327316</c:v>
                </c:pt>
                <c:pt idx="21177">
                  <c:v>-0.32764500000000002</c:v>
                </c:pt>
                <c:pt idx="21178">
                  <c:v>-0.327847</c:v>
                </c:pt>
                <c:pt idx="21179">
                  <c:v>-0.32792399999999999</c:v>
                </c:pt>
                <c:pt idx="21180">
                  <c:v>-0.32788</c:v>
                </c:pt>
                <c:pt idx="21181">
                  <c:v>-0.32771</c:v>
                </c:pt>
                <c:pt idx="21182">
                  <c:v>-0.32741700000000001</c:v>
                </c:pt>
                <c:pt idx="21183">
                  <c:v>-0.32700000000000001</c:v>
                </c:pt>
                <c:pt idx="21184">
                  <c:v>-0.326461</c:v>
                </c:pt>
                <c:pt idx="21185">
                  <c:v>-0.32580300000000001</c:v>
                </c:pt>
                <c:pt idx="21186">
                  <c:v>-0.32502300000000001</c:v>
                </c:pt>
                <c:pt idx="21187">
                  <c:v>-0.32412000000000002</c:v>
                </c:pt>
                <c:pt idx="21188">
                  <c:v>-0.32308999999999999</c:v>
                </c:pt>
                <c:pt idx="21189">
                  <c:v>-0.32193899999999998</c:v>
                </c:pt>
                <c:pt idx="21190">
                  <c:v>-0.32067200000000001</c:v>
                </c:pt>
                <c:pt idx="21191">
                  <c:v>-0.319295</c:v>
                </c:pt>
                <c:pt idx="21192">
                  <c:v>-0.31780900000000001</c:v>
                </c:pt>
                <c:pt idx="21193">
                  <c:v>-0.31621500000000002</c:v>
                </c:pt>
                <c:pt idx="21194">
                  <c:v>-0.31451699999999999</c:v>
                </c:pt>
                <c:pt idx="21195">
                  <c:v>-0.31271500000000002</c:v>
                </c:pt>
                <c:pt idx="21196">
                  <c:v>-0.31081599999999998</c:v>
                </c:pt>
                <c:pt idx="21197">
                  <c:v>-0.30882399999999999</c:v>
                </c:pt>
                <c:pt idx="21198">
                  <c:v>-0.30675000000000002</c:v>
                </c:pt>
                <c:pt idx="21199">
                  <c:v>-0.30460199999999998</c:v>
                </c:pt>
                <c:pt idx="21200">
                  <c:v>-0.30238300000000001</c:v>
                </c:pt>
                <c:pt idx="21201">
                  <c:v>-0.300097</c:v>
                </c:pt>
                <c:pt idx="21202">
                  <c:v>-0.29774600000000001</c:v>
                </c:pt>
                <c:pt idx="21203">
                  <c:v>-0.29533399999999999</c:v>
                </c:pt>
                <c:pt idx="21204">
                  <c:v>-0.29286600000000002</c:v>
                </c:pt>
                <c:pt idx="21205">
                  <c:v>-0.29034799999999999</c:v>
                </c:pt>
                <c:pt idx="21206">
                  <c:v>-0.28778700000000002</c:v>
                </c:pt>
                <c:pt idx="21207">
                  <c:v>-0.28518500000000002</c:v>
                </c:pt>
                <c:pt idx="21208">
                  <c:v>-0.28254299999999999</c:v>
                </c:pt>
                <c:pt idx="21209">
                  <c:v>-0.279862</c:v>
                </c:pt>
                <c:pt idx="21210">
                  <c:v>-0.277144</c:v>
                </c:pt>
                <c:pt idx="21211">
                  <c:v>-0.27438600000000002</c:v>
                </c:pt>
                <c:pt idx="21212">
                  <c:v>-0.27159100000000003</c:v>
                </c:pt>
                <c:pt idx="21213">
                  <c:v>-0.268764</c:v>
                </c:pt>
                <c:pt idx="21214">
                  <c:v>-0.26590900000000001</c:v>
                </c:pt>
                <c:pt idx="21215">
                  <c:v>-0.26303199999999999</c:v>
                </c:pt>
                <c:pt idx="21216">
                  <c:v>-0.26013500000000001</c:v>
                </c:pt>
                <c:pt idx="21217">
                  <c:v>-0.25722600000000001</c:v>
                </c:pt>
                <c:pt idx="21218">
                  <c:v>-0.25431100000000001</c:v>
                </c:pt>
                <c:pt idx="21219">
                  <c:v>-0.25139400000000001</c:v>
                </c:pt>
                <c:pt idx="21220">
                  <c:v>-0.24848000000000001</c:v>
                </c:pt>
                <c:pt idx="21221">
                  <c:v>-0.24557999999999999</c:v>
                </c:pt>
                <c:pt idx="21222">
                  <c:v>-0.24270600000000001</c:v>
                </c:pt>
                <c:pt idx="21223">
                  <c:v>-0.23986499999999999</c:v>
                </c:pt>
                <c:pt idx="21224">
                  <c:v>-0.23705899999999999</c:v>
                </c:pt>
                <c:pt idx="21225">
                  <c:v>-0.234291</c:v>
                </c:pt>
                <c:pt idx="21226">
                  <c:v>-0.23156399999999999</c:v>
                </c:pt>
                <c:pt idx="21227">
                  <c:v>-0.22888500000000001</c:v>
                </c:pt>
                <c:pt idx="21228">
                  <c:v>-0.22626299999999999</c:v>
                </c:pt>
                <c:pt idx="21229">
                  <c:v>-0.22370799999999999</c:v>
                </c:pt>
                <c:pt idx="21230">
                  <c:v>-0.22122900000000001</c:v>
                </c:pt>
                <c:pt idx="21231">
                  <c:v>-0.21883</c:v>
                </c:pt>
                <c:pt idx="21232">
                  <c:v>-0.21651100000000001</c:v>
                </c:pt>
                <c:pt idx="21233">
                  <c:v>-0.21426899999999999</c:v>
                </c:pt>
                <c:pt idx="21234">
                  <c:v>-0.21210599999999999</c:v>
                </c:pt>
                <c:pt idx="21235">
                  <c:v>-0.21001900000000001</c:v>
                </c:pt>
                <c:pt idx="21236">
                  <c:v>-0.208009</c:v>
                </c:pt>
                <c:pt idx="21237">
                  <c:v>-0.20608199999999999</c:v>
                </c:pt>
                <c:pt idx="21238">
                  <c:v>-0.20424300000000001</c:v>
                </c:pt>
                <c:pt idx="21239">
                  <c:v>-0.20249700000000001</c:v>
                </c:pt>
                <c:pt idx="21240">
                  <c:v>-0.20084299999999999</c:v>
                </c:pt>
                <c:pt idx="21241">
                  <c:v>-0.19928199999999999</c:v>
                </c:pt>
                <c:pt idx="21242">
                  <c:v>-0.197821</c:v>
                </c:pt>
                <c:pt idx="21243">
                  <c:v>-0.196463</c:v>
                </c:pt>
                <c:pt idx="21244">
                  <c:v>-0.19520799999999999</c:v>
                </c:pt>
                <c:pt idx="21245">
                  <c:v>-0.19405700000000001</c:v>
                </c:pt>
                <c:pt idx="21246">
                  <c:v>-0.19301299999999999</c:v>
                </c:pt>
                <c:pt idx="21247">
                  <c:v>-0.192078</c:v>
                </c:pt>
                <c:pt idx="21248">
                  <c:v>-0.191251</c:v>
                </c:pt>
                <c:pt idx="21249">
                  <c:v>-0.19053500000000001</c:v>
                </c:pt>
                <c:pt idx="21250">
                  <c:v>-0.18993299999999999</c:v>
                </c:pt>
                <c:pt idx="21251">
                  <c:v>-0.189445</c:v>
                </c:pt>
                <c:pt idx="21252">
                  <c:v>-0.18906700000000001</c:v>
                </c:pt>
                <c:pt idx="21253">
                  <c:v>-0.18879199999999999</c:v>
                </c:pt>
                <c:pt idx="21254">
                  <c:v>-0.18861900000000001</c:v>
                </c:pt>
                <c:pt idx="21255">
                  <c:v>-0.18854899999999999</c:v>
                </c:pt>
                <c:pt idx="21256">
                  <c:v>-0.188584</c:v>
                </c:pt>
                <c:pt idx="21257">
                  <c:v>-0.18873000000000001</c:v>
                </c:pt>
                <c:pt idx="21258">
                  <c:v>-0.18898899999999999</c:v>
                </c:pt>
                <c:pt idx="21259">
                  <c:v>-0.189361</c:v>
                </c:pt>
                <c:pt idx="21260">
                  <c:v>-0.18984300000000001</c:v>
                </c:pt>
                <c:pt idx="21261">
                  <c:v>-0.19042799999999999</c:v>
                </c:pt>
                <c:pt idx="21262">
                  <c:v>-0.19111400000000001</c:v>
                </c:pt>
                <c:pt idx="21263">
                  <c:v>-0.19189400000000001</c:v>
                </c:pt>
                <c:pt idx="21264">
                  <c:v>-0.19276499999999999</c:v>
                </c:pt>
                <c:pt idx="21265">
                  <c:v>-0.19373000000000001</c:v>
                </c:pt>
                <c:pt idx="21266">
                  <c:v>-0.194795</c:v>
                </c:pt>
                <c:pt idx="21267">
                  <c:v>-0.195962</c:v>
                </c:pt>
                <c:pt idx="21268">
                  <c:v>-0.19722999999999999</c:v>
                </c:pt>
                <c:pt idx="21269">
                  <c:v>-0.19859399999999999</c:v>
                </c:pt>
                <c:pt idx="21270">
                  <c:v>-0.200042</c:v>
                </c:pt>
                <c:pt idx="21271">
                  <c:v>-0.201566</c:v>
                </c:pt>
                <c:pt idx="21272">
                  <c:v>-0.20316000000000001</c:v>
                </c:pt>
                <c:pt idx="21273">
                  <c:v>-0.204817</c:v>
                </c:pt>
                <c:pt idx="21274">
                  <c:v>-0.206536</c:v>
                </c:pt>
                <c:pt idx="21275">
                  <c:v>-0.208313</c:v>
                </c:pt>
                <c:pt idx="21276">
                  <c:v>-0.210147</c:v>
                </c:pt>
                <c:pt idx="21277">
                  <c:v>-0.212032</c:v>
                </c:pt>
                <c:pt idx="21278">
                  <c:v>-0.21396499999999999</c:v>
                </c:pt>
                <c:pt idx="21279">
                  <c:v>-0.215946</c:v>
                </c:pt>
                <c:pt idx="21280">
                  <c:v>-0.217975</c:v>
                </c:pt>
                <c:pt idx="21281">
                  <c:v>-0.220051</c:v>
                </c:pt>
                <c:pt idx="21282">
                  <c:v>-0.22217100000000001</c:v>
                </c:pt>
                <c:pt idx="21283">
                  <c:v>-0.22433500000000001</c:v>
                </c:pt>
                <c:pt idx="21284">
                  <c:v>-0.22653499999999999</c:v>
                </c:pt>
                <c:pt idx="21285">
                  <c:v>-0.22876299999999999</c:v>
                </c:pt>
                <c:pt idx="21286">
                  <c:v>-0.231015</c:v>
                </c:pt>
                <c:pt idx="21287">
                  <c:v>-0.23328199999999999</c:v>
                </c:pt>
                <c:pt idx="21288">
                  <c:v>-0.23555899999999999</c:v>
                </c:pt>
                <c:pt idx="21289">
                  <c:v>-0.23783799999999999</c:v>
                </c:pt>
                <c:pt idx="21290">
                  <c:v>-0.24011399999999999</c:v>
                </c:pt>
                <c:pt idx="21291">
                  <c:v>-0.24238499999999999</c:v>
                </c:pt>
                <c:pt idx="21292">
                  <c:v>-0.24464900000000001</c:v>
                </c:pt>
                <c:pt idx="21293">
                  <c:v>-0.24690400000000001</c:v>
                </c:pt>
                <c:pt idx="21294">
                  <c:v>-0.24915000000000001</c:v>
                </c:pt>
                <c:pt idx="21295">
                  <c:v>-0.251384</c:v>
                </c:pt>
                <c:pt idx="21296">
                  <c:v>-0.253604</c:v>
                </c:pt>
                <c:pt idx="21297">
                  <c:v>-0.25580199999999997</c:v>
                </c:pt>
                <c:pt idx="21298">
                  <c:v>-0.25797399999999998</c:v>
                </c:pt>
                <c:pt idx="21299">
                  <c:v>-0.26012200000000002</c:v>
                </c:pt>
                <c:pt idx="21300">
                  <c:v>-0.26224700000000001</c:v>
                </c:pt>
                <c:pt idx="21301">
                  <c:v>-0.264349</c:v>
                </c:pt>
                <c:pt idx="21302">
                  <c:v>-0.266428</c:v>
                </c:pt>
                <c:pt idx="21303">
                  <c:v>-0.268486</c:v>
                </c:pt>
                <c:pt idx="21304">
                  <c:v>-0.27052199999999998</c:v>
                </c:pt>
                <c:pt idx="21305">
                  <c:v>-0.27252999999999999</c:v>
                </c:pt>
                <c:pt idx="21306">
                  <c:v>-0.27449699999999999</c:v>
                </c:pt>
                <c:pt idx="21307">
                  <c:v>-0.27641700000000002</c:v>
                </c:pt>
                <c:pt idx="21308">
                  <c:v>-0.27828599999999998</c:v>
                </c:pt>
                <c:pt idx="21309">
                  <c:v>-0.28010200000000002</c:v>
                </c:pt>
                <c:pt idx="21310">
                  <c:v>-0.281864</c:v>
                </c:pt>
                <c:pt idx="21311">
                  <c:v>-0.28356799999999999</c:v>
                </c:pt>
                <c:pt idx="21312">
                  <c:v>-0.28521299999999999</c:v>
                </c:pt>
                <c:pt idx="21313">
                  <c:v>-0.2868</c:v>
                </c:pt>
                <c:pt idx="21314">
                  <c:v>-0.28832999999999998</c:v>
                </c:pt>
                <c:pt idx="21315">
                  <c:v>-0.28978199999999998</c:v>
                </c:pt>
                <c:pt idx="21316">
                  <c:v>-0.29112900000000003</c:v>
                </c:pt>
                <c:pt idx="21317">
                  <c:v>-0.29238700000000001</c:v>
                </c:pt>
                <c:pt idx="21318">
                  <c:v>-0.29358899999999999</c:v>
                </c:pt>
                <c:pt idx="21319">
                  <c:v>-0.29472199999999998</c:v>
                </c:pt>
                <c:pt idx="21320">
                  <c:v>-0.29577599999999998</c:v>
                </c:pt>
                <c:pt idx="21321">
                  <c:v>-0.296759</c:v>
                </c:pt>
                <c:pt idx="21322">
                  <c:v>-0.297678</c:v>
                </c:pt>
                <c:pt idx="21323">
                  <c:v>-0.29853200000000002</c:v>
                </c:pt>
                <c:pt idx="21324">
                  <c:v>-0.299313</c:v>
                </c:pt>
                <c:pt idx="21325">
                  <c:v>-0.30001499999999998</c:v>
                </c:pt>
                <c:pt idx="21326">
                  <c:v>-0.30063499999999999</c:v>
                </c:pt>
                <c:pt idx="21327">
                  <c:v>-0.301176</c:v>
                </c:pt>
                <c:pt idx="21328">
                  <c:v>-0.30163899999999999</c:v>
                </c:pt>
                <c:pt idx="21329">
                  <c:v>-0.30202499999999999</c:v>
                </c:pt>
                <c:pt idx="21330">
                  <c:v>-0.30233399999999999</c:v>
                </c:pt>
                <c:pt idx="21331">
                  <c:v>-0.30256899999999998</c:v>
                </c:pt>
                <c:pt idx="21332">
                  <c:v>-0.30273800000000001</c:v>
                </c:pt>
                <c:pt idx="21333">
                  <c:v>-0.302844</c:v>
                </c:pt>
                <c:pt idx="21334">
                  <c:v>-0.30289100000000002</c:v>
                </c:pt>
                <c:pt idx="21335">
                  <c:v>-0.30287700000000001</c:v>
                </c:pt>
                <c:pt idx="21336">
                  <c:v>-0.30280299999999999</c:v>
                </c:pt>
                <c:pt idx="21337">
                  <c:v>-0.30266500000000002</c:v>
                </c:pt>
                <c:pt idx="21338">
                  <c:v>-0.30246600000000001</c:v>
                </c:pt>
                <c:pt idx="21339">
                  <c:v>-0.30220799999999998</c:v>
                </c:pt>
                <c:pt idx="21340">
                  <c:v>-0.30189100000000002</c:v>
                </c:pt>
                <c:pt idx="21341">
                  <c:v>-0.30151800000000001</c:v>
                </c:pt>
                <c:pt idx="21342">
                  <c:v>-0.30108800000000002</c:v>
                </c:pt>
                <c:pt idx="21343">
                  <c:v>-0.30059999999999998</c:v>
                </c:pt>
                <c:pt idx="21344">
                  <c:v>-0.30005100000000001</c:v>
                </c:pt>
                <c:pt idx="21345">
                  <c:v>-0.29944199999999999</c:v>
                </c:pt>
                <c:pt idx="21346">
                  <c:v>-0.29877500000000001</c:v>
                </c:pt>
                <c:pt idx="21347">
                  <c:v>-0.29805199999999998</c:v>
                </c:pt>
                <c:pt idx="21348">
                  <c:v>-0.29726799999999998</c:v>
                </c:pt>
                <c:pt idx="21349">
                  <c:v>-0.29642499999999999</c:v>
                </c:pt>
                <c:pt idx="21350">
                  <c:v>-0.29553099999999999</c:v>
                </c:pt>
                <c:pt idx="21351">
                  <c:v>-0.29459600000000002</c:v>
                </c:pt>
                <c:pt idx="21352">
                  <c:v>-0.29362300000000002</c:v>
                </c:pt>
                <c:pt idx="21353">
                  <c:v>-0.29261300000000001</c:v>
                </c:pt>
                <c:pt idx="21354">
                  <c:v>-0.29156900000000002</c:v>
                </c:pt>
                <c:pt idx="21355">
                  <c:v>-0.290491</c:v>
                </c:pt>
                <c:pt idx="21356">
                  <c:v>-0.289379</c:v>
                </c:pt>
                <c:pt idx="21357">
                  <c:v>-0.28823399999999999</c:v>
                </c:pt>
                <c:pt idx="21358">
                  <c:v>-0.28705799999999998</c:v>
                </c:pt>
                <c:pt idx="21359">
                  <c:v>-0.28585500000000003</c:v>
                </c:pt>
                <c:pt idx="21360">
                  <c:v>-0.28462900000000002</c:v>
                </c:pt>
                <c:pt idx="21361">
                  <c:v>-0.28338099999999999</c:v>
                </c:pt>
                <c:pt idx="21362">
                  <c:v>-0.282111</c:v>
                </c:pt>
                <c:pt idx="21363">
                  <c:v>-0.28081699999999998</c:v>
                </c:pt>
                <c:pt idx="21364">
                  <c:v>-0.279501</c:v>
                </c:pt>
                <c:pt idx="21365">
                  <c:v>-0.27816200000000002</c:v>
                </c:pt>
                <c:pt idx="21366">
                  <c:v>-0.27679999999999999</c:v>
                </c:pt>
                <c:pt idx="21367">
                  <c:v>-0.27541700000000002</c:v>
                </c:pt>
                <c:pt idx="21368">
                  <c:v>-0.27401999999999999</c:v>
                </c:pt>
                <c:pt idx="21369">
                  <c:v>-0.27261400000000002</c:v>
                </c:pt>
                <c:pt idx="21370">
                  <c:v>-0.271204</c:v>
                </c:pt>
                <c:pt idx="21371">
                  <c:v>-0.269791</c:v>
                </c:pt>
                <c:pt idx="21372">
                  <c:v>-0.26837299999999997</c:v>
                </c:pt>
                <c:pt idx="21373">
                  <c:v>-0.26695000000000002</c:v>
                </c:pt>
                <c:pt idx="21374">
                  <c:v>-0.26552199999999998</c:v>
                </c:pt>
                <c:pt idx="21375">
                  <c:v>-0.26408500000000001</c:v>
                </c:pt>
                <c:pt idx="21376">
                  <c:v>-0.26263900000000001</c:v>
                </c:pt>
                <c:pt idx="21377">
                  <c:v>-0.261187</c:v>
                </c:pt>
                <c:pt idx="21378">
                  <c:v>-0.25973099999999999</c:v>
                </c:pt>
                <c:pt idx="21379">
                  <c:v>-0.25827800000000001</c:v>
                </c:pt>
                <c:pt idx="21380">
                  <c:v>-0.25683400000000001</c:v>
                </c:pt>
                <c:pt idx="21381">
                  <c:v>-0.25540000000000002</c:v>
                </c:pt>
                <c:pt idx="21382">
                  <c:v>-0.25397799999999998</c:v>
                </c:pt>
                <c:pt idx="21383">
                  <c:v>-0.25256899999999999</c:v>
                </c:pt>
                <c:pt idx="21384">
                  <c:v>-0.25117299999999998</c:v>
                </c:pt>
                <c:pt idx="21385">
                  <c:v>-0.24979000000000001</c:v>
                </c:pt>
                <c:pt idx="21386">
                  <c:v>-0.248422</c:v>
                </c:pt>
                <c:pt idx="21387">
                  <c:v>-0.24707599999999999</c:v>
                </c:pt>
                <c:pt idx="21388">
                  <c:v>-0.245755</c:v>
                </c:pt>
                <c:pt idx="21389">
                  <c:v>-0.24445500000000001</c:v>
                </c:pt>
                <c:pt idx="21390">
                  <c:v>-0.243172</c:v>
                </c:pt>
                <c:pt idx="21391">
                  <c:v>-0.2419</c:v>
                </c:pt>
                <c:pt idx="21392">
                  <c:v>-0.24063799999999999</c:v>
                </c:pt>
                <c:pt idx="21393">
                  <c:v>-0.23939199999999999</c:v>
                </c:pt>
                <c:pt idx="21394">
                  <c:v>-0.23816699999999999</c:v>
                </c:pt>
                <c:pt idx="21395">
                  <c:v>-0.23696400000000001</c:v>
                </c:pt>
                <c:pt idx="21396">
                  <c:v>-0.23577899999999999</c:v>
                </c:pt>
                <c:pt idx="21397">
                  <c:v>-0.23461099999999999</c:v>
                </c:pt>
                <c:pt idx="21398">
                  <c:v>-0.233464</c:v>
                </c:pt>
                <c:pt idx="21399">
                  <c:v>-0.23234099999999999</c:v>
                </c:pt>
                <c:pt idx="21400">
                  <c:v>-0.231243</c:v>
                </c:pt>
                <c:pt idx="21401">
                  <c:v>-0.23016900000000001</c:v>
                </c:pt>
                <c:pt idx="21402">
                  <c:v>-0.22912399999999999</c:v>
                </c:pt>
                <c:pt idx="21403">
                  <c:v>-0.22811600000000001</c:v>
                </c:pt>
                <c:pt idx="21404">
                  <c:v>-0.22714799999999999</c:v>
                </c:pt>
                <c:pt idx="21405">
                  <c:v>-0.226218</c:v>
                </c:pt>
                <c:pt idx="21406">
                  <c:v>-0.22532199999999999</c:v>
                </c:pt>
                <c:pt idx="21407">
                  <c:v>-0.22445699999999999</c:v>
                </c:pt>
                <c:pt idx="21408">
                  <c:v>-0.22362099999999999</c:v>
                </c:pt>
                <c:pt idx="21409">
                  <c:v>-0.22281599999999999</c:v>
                </c:pt>
                <c:pt idx="21410">
                  <c:v>-0.22204199999999999</c:v>
                </c:pt>
                <c:pt idx="21411">
                  <c:v>-0.221303</c:v>
                </c:pt>
                <c:pt idx="21412">
                  <c:v>-0.22059500000000001</c:v>
                </c:pt>
                <c:pt idx="21413">
                  <c:v>-0.219913</c:v>
                </c:pt>
                <c:pt idx="21414">
                  <c:v>-0.21925700000000001</c:v>
                </c:pt>
                <c:pt idx="21415">
                  <c:v>-0.218615</c:v>
                </c:pt>
                <c:pt idx="21416">
                  <c:v>-0.21796699999999999</c:v>
                </c:pt>
                <c:pt idx="21417">
                  <c:v>-0.21731900000000001</c:v>
                </c:pt>
                <c:pt idx="21418">
                  <c:v>-0.216694</c:v>
                </c:pt>
                <c:pt idx="21419">
                  <c:v>-0.21609300000000001</c:v>
                </c:pt>
                <c:pt idx="21420">
                  <c:v>-0.215506</c:v>
                </c:pt>
                <c:pt idx="21421">
                  <c:v>-0.21493699999999999</c:v>
                </c:pt>
                <c:pt idx="21422">
                  <c:v>-0.214389</c:v>
                </c:pt>
                <c:pt idx="21423">
                  <c:v>-0.213862</c:v>
                </c:pt>
                <c:pt idx="21424">
                  <c:v>-0.21335499999999999</c:v>
                </c:pt>
                <c:pt idx="21425">
                  <c:v>-0.212862</c:v>
                </c:pt>
                <c:pt idx="21426">
                  <c:v>-0.21237700000000001</c:v>
                </c:pt>
                <c:pt idx="21427">
                  <c:v>-0.211895</c:v>
                </c:pt>
                <c:pt idx="21428">
                  <c:v>-0.21141699999999999</c:v>
                </c:pt>
                <c:pt idx="21429">
                  <c:v>-0.21093999999999999</c:v>
                </c:pt>
                <c:pt idx="21430">
                  <c:v>-0.21046200000000001</c:v>
                </c:pt>
                <c:pt idx="21431">
                  <c:v>-0.20998700000000001</c:v>
                </c:pt>
                <c:pt idx="21432">
                  <c:v>-0.20951500000000001</c:v>
                </c:pt>
                <c:pt idx="21433">
                  <c:v>-0.20904200000000001</c:v>
                </c:pt>
                <c:pt idx="21434">
                  <c:v>-0.208565</c:v>
                </c:pt>
                <c:pt idx="21435">
                  <c:v>-0.20808499999999999</c:v>
                </c:pt>
                <c:pt idx="21436">
                  <c:v>-0.20760600000000001</c:v>
                </c:pt>
                <c:pt idx="21437">
                  <c:v>-0.20712900000000001</c:v>
                </c:pt>
                <c:pt idx="21438">
                  <c:v>-0.206652</c:v>
                </c:pt>
                <c:pt idx="21439">
                  <c:v>-0.206179</c:v>
                </c:pt>
                <c:pt idx="21440">
                  <c:v>-0.20571</c:v>
                </c:pt>
                <c:pt idx="21441">
                  <c:v>-0.20524100000000001</c:v>
                </c:pt>
                <c:pt idx="21442">
                  <c:v>-0.20477000000000001</c:v>
                </c:pt>
                <c:pt idx="21443">
                  <c:v>-0.204293</c:v>
                </c:pt>
                <c:pt idx="21444">
                  <c:v>-0.20380999999999999</c:v>
                </c:pt>
                <c:pt idx="21445">
                  <c:v>-0.20332</c:v>
                </c:pt>
                <c:pt idx="21446">
                  <c:v>-0.20282600000000001</c:v>
                </c:pt>
                <c:pt idx="21447">
                  <c:v>-0.20233499999999999</c:v>
                </c:pt>
                <c:pt idx="21448">
                  <c:v>-0.201853</c:v>
                </c:pt>
                <c:pt idx="21449">
                  <c:v>-0.20138</c:v>
                </c:pt>
                <c:pt idx="21450">
                  <c:v>-0.20091000000000001</c:v>
                </c:pt>
                <c:pt idx="21451">
                  <c:v>-0.200437</c:v>
                </c:pt>
                <c:pt idx="21452">
                  <c:v>-0.19995599999999999</c:v>
                </c:pt>
                <c:pt idx="21453">
                  <c:v>-0.19944700000000001</c:v>
                </c:pt>
                <c:pt idx="21454">
                  <c:v>-0.19889899999999999</c:v>
                </c:pt>
                <c:pt idx="21455">
                  <c:v>-0.19833300000000001</c:v>
                </c:pt>
                <c:pt idx="21456">
                  <c:v>-0.19775999999999999</c:v>
                </c:pt>
                <c:pt idx="21457">
                  <c:v>-0.19716900000000001</c:v>
                </c:pt>
                <c:pt idx="21458">
                  <c:v>-0.19655600000000001</c:v>
                </c:pt>
                <c:pt idx="21459">
                  <c:v>-0.19592799999999999</c:v>
                </c:pt>
                <c:pt idx="21460">
                  <c:v>-0.19528899999999999</c:v>
                </c:pt>
                <c:pt idx="21461">
                  <c:v>-0.194637</c:v>
                </c:pt>
                <c:pt idx="21462">
                  <c:v>-0.19397</c:v>
                </c:pt>
                <c:pt idx="21463">
                  <c:v>-0.19328899999999999</c:v>
                </c:pt>
                <c:pt idx="21464">
                  <c:v>-0.19259200000000001</c:v>
                </c:pt>
                <c:pt idx="21465">
                  <c:v>-0.191882</c:v>
                </c:pt>
                <c:pt idx="21466">
                  <c:v>-0.191159</c:v>
                </c:pt>
                <c:pt idx="21467">
                  <c:v>-0.19042400000000001</c:v>
                </c:pt>
                <c:pt idx="21468">
                  <c:v>-0.18968099999999999</c:v>
                </c:pt>
                <c:pt idx="21469">
                  <c:v>-0.18892800000000001</c:v>
                </c:pt>
                <c:pt idx="21470">
                  <c:v>-0.188164</c:v>
                </c:pt>
                <c:pt idx="21471">
                  <c:v>-0.18739</c:v>
                </c:pt>
                <c:pt idx="21472">
                  <c:v>-0.186611</c:v>
                </c:pt>
                <c:pt idx="21473">
                  <c:v>-0.18582699999999999</c:v>
                </c:pt>
                <c:pt idx="21474">
                  <c:v>-0.18503900000000001</c:v>
                </c:pt>
                <c:pt idx="21475">
                  <c:v>-0.184248</c:v>
                </c:pt>
                <c:pt idx="21476">
                  <c:v>-0.18345400000000001</c:v>
                </c:pt>
                <c:pt idx="21477">
                  <c:v>-0.18266099999999999</c:v>
                </c:pt>
                <c:pt idx="21478">
                  <c:v>-0.181866</c:v>
                </c:pt>
                <c:pt idx="21479">
                  <c:v>-0.181065</c:v>
                </c:pt>
                <c:pt idx="21480">
                  <c:v>-0.180261</c:v>
                </c:pt>
                <c:pt idx="21481">
                  <c:v>-0.17945700000000001</c:v>
                </c:pt>
                <c:pt idx="21482">
                  <c:v>-0.17865300000000001</c:v>
                </c:pt>
                <c:pt idx="21483">
                  <c:v>-0.17784700000000001</c:v>
                </c:pt>
                <c:pt idx="21484">
                  <c:v>-0.17704400000000001</c:v>
                </c:pt>
                <c:pt idx="21485">
                  <c:v>-0.17624699999999999</c:v>
                </c:pt>
                <c:pt idx="21486">
                  <c:v>-0.17546</c:v>
                </c:pt>
                <c:pt idx="21487">
                  <c:v>-0.174683</c:v>
                </c:pt>
                <c:pt idx="21488">
                  <c:v>-0.17391400000000001</c:v>
                </c:pt>
                <c:pt idx="21489">
                  <c:v>-0.173153</c:v>
                </c:pt>
                <c:pt idx="21490">
                  <c:v>-0.17239699999999999</c:v>
                </c:pt>
                <c:pt idx="21491">
                  <c:v>-0.17164699999999999</c:v>
                </c:pt>
                <c:pt idx="21492">
                  <c:v>-0.170903</c:v>
                </c:pt>
                <c:pt idx="21493">
                  <c:v>-0.17016899999999999</c:v>
                </c:pt>
                <c:pt idx="21494">
                  <c:v>-0.16944799999999999</c:v>
                </c:pt>
                <c:pt idx="21495">
                  <c:v>-0.168737</c:v>
                </c:pt>
                <c:pt idx="21496">
                  <c:v>-0.16803299999999999</c:v>
                </c:pt>
                <c:pt idx="21497">
                  <c:v>-0.16733700000000001</c:v>
                </c:pt>
                <c:pt idx="21498">
                  <c:v>-0.16664799999999999</c:v>
                </c:pt>
                <c:pt idx="21499">
                  <c:v>-0.165967</c:v>
                </c:pt>
                <c:pt idx="21500">
                  <c:v>-0.165294</c:v>
                </c:pt>
                <c:pt idx="21501">
                  <c:v>-0.164629</c:v>
                </c:pt>
                <c:pt idx="21502">
                  <c:v>-0.16397200000000001</c:v>
                </c:pt>
                <c:pt idx="21503">
                  <c:v>-0.163324</c:v>
                </c:pt>
                <c:pt idx="21504">
                  <c:v>-0.162689</c:v>
                </c:pt>
                <c:pt idx="21505">
                  <c:v>-0.16206799999999999</c:v>
                </c:pt>
                <c:pt idx="21506">
                  <c:v>-0.16146199999999999</c:v>
                </c:pt>
                <c:pt idx="21507">
                  <c:v>-0.16087199999999999</c:v>
                </c:pt>
                <c:pt idx="21508">
                  <c:v>-0.1603</c:v>
                </c:pt>
                <c:pt idx="21509">
                  <c:v>-0.159749</c:v>
                </c:pt>
                <c:pt idx="21510">
                  <c:v>-0.159221</c:v>
                </c:pt>
                <c:pt idx="21511">
                  <c:v>-0.158716</c:v>
                </c:pt>
                <c:pt idx="21512">
                  <c:v>-0.15823799999999999</c:v>
                </c:pt>
                <c:pt idx="21513">
                  <c:v>-0.15778800000000001</c:v>
                </c:pt>
                <c:pt idx="21514">
                  <c:v>-0.15736700000000001</c:v>
                </c:pt>
                <c:pt idx="21515">
                  <c:v>-0.15697800000000001</c:v>
                </c:pt>
                <c:pt idx="21516">
                  <c:v>-0.15662300000000001</c:v>
                </c:pt>
                <c:pt idx="21517">
                  <c:v>-0.156304</c:v>
                </c:pt>
                <c:pt idx="21518">
                  <c:v>-0.15602099999999999</c:v>
                </c:pt>
                <c:pt idx="21519">
                  <c:v>-0.155774</c:v>
                </c:pt>
                <c:pt idx="21520">
                  <c:v>-0.155561</c:v>
                </c:pt>
                <c:pt idx="21521">
                  <c:v>-0.15538199999999999</c:v>
                </c:pt>
                <c:pt idx="21522">
                  <c:v>-0.15523999999999999</c:v>
                </c:pt>
                <c:pt idx="21523">
                  <c:v>-0.155136</c:v>
                </c:pt>
                <c:pt idx="21524">
                  <c:v>-0.15507099999999999</c:v>
                </c:pt>
                <c:pt idx="21525">
                  <c:v>-0.15504299999999999</c:v>
                </c:pt>
                <c:pt idx="21526">
                  <c:v>-0.15505099999999999</c:v>
                </c:pt>
                <c:pt idx="21527">
                  <c:v>-0.15509600000000001</c:v>
                </c:pt>
                <c:pt idx="21528">
                  <c:v>-0.15517300000000001</c:v>
                </c:pt>
                <c:pt idx="21529">
                  <c:v>-0.155283</c:v>
                </c:pt>
                <c:pt idx="21530">
                  <c:v>-0.15542900000000001</c:v>
                </c:pt>
                <c:pt idx="21531">
                  <c:v>-0.155613</c:v>
                </c:pt>
                <c:pt idx="21532">
                  <c:v>-0.155836</c:v>
                </c:pt>
                <c:pt idx="21533">
                  <c:v>-0.15609700000000001</c:v>
                </c:pt>
                <c:pt idx="21534">
                  <c:v>-0.156392</c:v>
                </c:pt>
                <c:pt idx="21535">
                  <c:v>-0.156717</c:v>
                </c:pt>
                <c:pt idx="21536">
                  <c:v>-0.15707099999999999</c:v>
                </c:pt>
                <c:pt idx="21537">
                  <c:v>-0.15745300000000001</c:v>
                </c:pt>
                <c:pt idx="21538">
                  <c:v>-0.157861</c:v>
                </c:pt>
                <c:pt idx="21539">
                  <c:v>-0.15829099999999999</c:v>
                </c:pt>
                <c:pt idx="21540">
                  <c:v>-0.158744</c:v>
                </c:pt>
                <c:pt idx="21541">
                  <c:v>-0.159222</c:v>
                </c:pt>
                <c:pt idx="21542">
                  <c:v>-0.15972600000000001</c:v>
                </c:pt>
                <c:pt idx="21543">
                  <c:v>-0.16025400000000001</c:v>
                </c:pt>
                <c:pt idx="21544">
                  <c:v>-0.160804</c:v>
                </c:pt>
                <c:pt idx="21545">
                  <c:v>-0.16137499999999999</c:v>
                </c:pt>
                <c:pt idx="21546">
                  <c:v>-0.161966</c:v>
                </c:pt>
                <c:pt idx="21547">
                  <c:v>-0.162574</c:v>
                </c:pt>
                <c:pt idx="21548">
                  <c:v>-0.16319700000000001</c:v>
                </c:pt>
                <c:pt idx="21549">
                  <c:v>-0.16383800000000001</c:v>
                </c:pt>
                <c:pt idx="21550">
                  <c:v>-0.164497</c:v>
                </c:pt>
                <c:pt idx="21551">
                  <c:v>-0.16517399999999999</c:v>
                </c:pt>
                <c:pt idx="21552">
                  <c:v>-0.16586699999999999</c:v>
                </c:pt>
                <c:pt idx="21553">
                  <c:v>-0.166573</c:v>
                </c:pt>
                <c:pt idx="21554">
                  <c:v>-0.16728899999999999</c:v>
                </c:pt>
                <c:pt idx="21555">
                  <c:v>-0.168013</c:v>
                </c:pt>
                <c:pt idx="21556">
                  <c:v>-0.16874</c:v>
                </c:pt>
                <c:pt idx="21557">
                  <c:v>-0.16946800000000001</c:v>
                </c:pt>
                <c:pt idx="21558">
                  <c:v>-0.17019599999999999</c:v>
                </c:pt>
                <c:pt idx="21559">
                  <c:v>-0.17092299999999999</c:v>
                </c:pt>
                <c:pt idx="21560">
                  <c:v>-0.171649</c:v>
                </c:pt>
                <c:pt idx="21561">
                  <c:v>-0.172373</c:v>
                </c:pt>
                <c:pt idx="21562">
                  <c:v>-0.17309099999999999</c:v>
                </c:pt>
                <c:pt idx="21563">
                  <c:v>-0.17380100000000001</c:v>
                </c:pt>
                <c:pt idx="21564">
                  <c:v>-0.17450299999999999</c:v>
                </c:pt>
                <c:pt idx="21565">
                  <c:v>-0.17519399999999999</c:v>
                </c:pt>
                <c:pt idx="21566">
                  <c:v>-0.175871</c:v>
                </c:pt>
                <c:pt idx="21567">
                  <c:v>-0.176535</c:v>
                </c:pt>
                <c:pt idx="21568">
                  <c:v>-0.17718600000000001</c:v>
                </c:pt>
                <c:pt idx="21569">
                  <c:v>-0.17782100000000001</c:v>
                </c:pt>
                <c:pt idx="21570">
                  <c:v>-0.17843600000000001</c:v>
                </c:pt>
                <c:pt idx="21571">
                  <c:v>-0.17902799999999999</c:v>
                </c:pt>
                <c:pt idx="21572">
                  <c:v>-0.179594</c:v>
                </c:pt>
                <c:pt idx="21573">
                  <c:v>-0.18012900000000001</c:v>
                </c:pt>
                <c:pt idx="21574">
                  <c:v>-0.18063399999999999</c:v>
                </c:pt>
                <c:pt idx="21575">
                  <c:v>-0.18110599999999999</c:v>
                </c:pt>
                <c:pt idx="21576">
                  <c:v>-0.18154200000000001</c:v>
                </c:pt>
                <c:pt idx="21577">
                  <c:v>-0.18193799999999999</c:v>
                </c:pt>
                <c:pt idx="21578">
                  <c:v>-0.18229000000000001</c:v>
                </c:pt>
                <c:pt idx="21579">
                  <c:v>-0.18260199999999999</c:v>
                </c:pt>
                <c:pt idx="21580">
                  <c:v>-0.18287300000000001</c:v>
                </c:pt>
                <c:pt idx="21581">
                  <c:v>-0.18310199999999999</c:v>
                </c:pt>
                <c:pt idx="21582">
                  <c:v>-0.183285</c:v>
                </c:pt>
                <c:pt idx="21583">
                  <c:v>-0.183419</c:v>
                </c:pt>
                <c:pt idx="21584">
                  <c:v>-0.183503</c:v>
                </c:pt>
                <c:pt idx="21585">
                  <c:v>-0.183536</c:v>
                </c:pt>
                <c:pt idx="21586">
                  <c:v>-0.18351899999999999</c:v>
                </c:pt>
                <c:pt idx="21587">
                  <c:v>-0.183448</c:v>
                </c:pt>
                <c:pt idx="21588">
                  <c:v>-0.18332200000000001</c:v>
                </c:pt>
                <c:pt idx="21589">
                  <c:v>-0.183141</c:v>
                </c:pt>
                <c:pt idx="21590">
                  <c:v>-0.18290200000000001</c:v>
                </c:pt>
                <c:pt idx="21591">
                  <c:v>-0.18260599999999999</c:v>
                </c:pt>
                <c:pt idx="21592">
                  <c:v>-0.182251</c:v>
                </c:pt>
                <c:pt idx="21593">
                  <c:v>-0.18183199999999999</c:v>
                </c:pt>
                <c:pt idx="21594">
                  <c:v>-0.18135000000000001</c:v>
                </c:pt>
                <c:pt idx="21595">
                  <c:v>-0.18080599999999999</c:v>
                </c:pt>
                <c:pt idx="21596">
                  <c:v>-0.180197</c:v>
                </c:pt>
                <c:pt idx="21597">
                  <c:v>-0.17949599999999999</c:v>
                </c:pt>
                <c:pt idx="21598">
                  <c:v>-0.1787</c:v>
                </c:pt>
                <c:pt idx="21599">
                  <c:v>-0.17783599999999999</c:v>
                </c:pt>
                <c:pt idx="21600">
                  <c:v>-0.17690800000000001</c:v>
                </c:pt>
                <c:pt idx="21601">
                  <c:v>-0.175901</c:v>
                </c:pt>
                <c:pt idx="21602">
                  <c:v>-0.174816</c:v>
                </c:pt>
                <c:pt idx="21603">
                  <c:v>-0.17365800000000001</c:v>
                </c:pt>
                <c:pt idx="21604">
                  <c:v>-0.172427</c:v>
                </c:pt>
                <c:pt idx="21605">
                  <c:v>-0.171123</c:v>
                </c:pt>
                <c:pt idx="21606">
                  <c:v>-0.169743</c:v>
                </c:pt>
                <c:pt idx="21607">
                  <c:v>-0.16828499999999999</c:v>
                </c:pt>
                <c:pt idx="21608">
                  <c:v>-0.16674800000000001</c:v>
                </c:pt>
                <c:pt idx="21609">
                  <c:v>-0.165132</c:v>
                </c:pt>
                <c:pt idx="21610">
                  <c:v>-0.163438</c:v>
                </c:pt>
                <c:pt idx="21611">
                  <c:v>-0.16166800000000001</c:v>
                </c:pt>
                <c:pt idx="21612">
                  <c:v>-0.15982199999999999</c:v>
                </c:pt>
                <c:pt idx="21613">
                  <c:v>-0.15790499999999999</c:v>
                </c:pt>
                <c:pt idx="21614">
                  <c:v>-0.155917</c:v>
                </c:pt>
                <c:pt idx="21615">
                  <c:v>-0.153861</c:v>
                </c:pt>
                <c:pt idx="21616">
                  <c:v>-0.15174000000000001</c:v>
                </c:pt>
                <c:pt idx="21617">
                  <c:v>-0.149558</c:v>
                </c:pt>
                <c:pt idx="21618">
                  <c:v>-0.147317</c:v>
                </c:pt>
                <c:pt idx="21619">
                  <c:v>-0.14502100000000001</c:v>
                </c:pt>
                <c:pt idx="21620">
                  <c:v>-0.14266899999999999</c:v>
                </c:pt>
                <c:pt idx="21621">
                  <c:v>-0.140263</c:v>
                </c:pt>
                <c:pt idx="21622">
                  <c:v>-0.13780700000000001</c:v>
                </c:pt>
                <c:pt idx="21623">
                  <c:v>-0.135301</c:v>
                </c:pt>
                <c:pt idx="21624">
                  <c:v>-0.132746</c:v>
                </c:pt>
                <c:pt idx="21625">
                  <c:v>-0.13014100000000001</c:v>
                </c:pt>
                <c:pt idx="21626">
                  <c:v>-0.12748799999999999</c:v>
                </c:pt>
                <c:pt idx="21627">
                  <c:v>-0.124792</c:v>
                </c:pt>
                <c:pt idx="21628">
                  <c:v>-0.12205299999999999</c:v>
                </c:pt>
                <c:pt idx="21629">
                  <c:v>-0.11927599999999999</c:v>
                </c:pt>
                <c:pt idx="21630">
                  <c:v>-0.11645999999999999</c:v>
                </c:pt>
                <c:pt idx="21631">
                  <c:v>-0.113608</c:v>
                </c:pt>
                <c:pt idx="21632">
                  <c:v>-0.110725</c:v>
                </c:pt>
                <c:pt idx="21633">
                  <c:v>-0.107816</c:v>
                </c:pt>
                <c:pt idx="21634">
                  <c:v>-0.104869</c:v>
                </c:pt>
                <c:pt idx="21635">
                  <c:v>-0.101869</c:v>
                </c:pt>
                <c:pt idx="21636">
                  <c:v>-9.8832100000000006E-2</c:v>
                </c:pt>
                <c:pt idx="21637">
                  <c:v>-9.5775799999999994E-2</c:v>
                </c:pt>
                <c:pt idx="21638">
                  <c:v>-9.2691499999999996E-2</c:v>
                </c:pt>
                <c:pt idx="21639">
                  <c:v>-8.9577400000000001E-2</c:v>
                </c:pt>
                <c:pt idx="21640">
                  <c:v>-8.6443000000000006E-2</c:v>
                </c:pt>
                <c:pt idx="21641">
                  <c:v>-8.3294099999999996E-2</c:v>
                </c:pt>
                <c:pt idx="21642">
                  <c:v>-8.0132800000000004E-2</c:v>
                </c:pt>
                <c:pt idx="21643">
                  <c:v>-7.6960299999999995E-2</c:v>
                </c:pt>
                <c:pt idx="21644">
                  <c:v>-7.3777999999999996E-2</c:v>
                </c:pt>
                <c:pt idx="21645">
                  <c:v>-7.0587300000000006E-2</c:v>
                </c:pt>
                <c:pt idx="21646">
                  <c:v>-6.7390199999999997E-2</c:v>
                </c:pt>
                <c:pt idx="21647">
                  <c:v>-6.4189200000000002E-2</c:v>
                </c:pt>
                <c:pt idx="21648">
                  <c:v>-6.0987199999999998E-2</c:v>
                </c:pt>
                <c:pt idx="21649">
                  <c:v>-5.7788300000000001E-2</c:v>
                </c:pt>
                <c:pt idx="21650">
                  <c:v>-5.4598300000000002E-2</c:v>
                </c:pt>
                <c:pt idx="21651">
                  <c:v>-5.1423400000000001E-2</c:v>
                </c:pt>
                <c:pt idx="21652">
                  <c:v>-4.8269199999999998E-2</c:v>
                </c:pt>
                <c:pt idx="21653">
                  <c:v>-4.5140899999999998E-2</c:v>
                </c:pt>
                <c:pt idx="21654">
                  <c:v>-4.2042400000000001E-2</c:v>
                </c:pt>
                <c:pt idx="21655">
                  <c:v>-3.8975900000000001E-2</c:v>
                </c:pt>
                <c:pt idx="21656">
                  <c:v>-3.5942500000000002E-2</c:v>
                </c:pt>
                <c:pt idx="21657">
                  <c:v>-3.2943100000000003E-2</c:v>
                </c:pt>
                <c:pt idx="21658">
                  <c:v>-2.9980300000000001E-2</c:v>
                </c:pt>
                <c:pt idx="21659">
                  <c:v>-2.7057299999999999E-2</c:v>
                </c:pt>
                <c:pt idx="21660">
                  <c:v>-2.4176E-2</c:v>
                </c:pt>
                <c:pt idx="21661">
                  <c:v>-2.1339400000000001E-2</c:v>
                </c:pt>
                <c:pt idx="21662">
                  <c:v>-1.8550500000000001E-2</c:v>
                </c:pt>
                <c:pt idx="21663">
                  <c:v>-1.5809799999999999E-2</c:v>
                </c:pt>
                <c:pt idx="21664">
                  <c:v>-1.31165E-2</c:v>
                </c:pt>
                <c:pt idx="21665">
                  <c:v>-1.0471299999999999E-2</c:v>
                </c:pt>
                <c:pt idx="21666" formatCode="0.00E+00">
                  <c:v>-7.8756699999999995E-3</c:v>
                </c:pt>
                <c:pt idx="21667" formatCode="0.00E+00">
                  <c:v>-5.3312899999999998E-3</c:v>
                </c:pt>
                <c:pt idx="21668" formatCode="0.00E+00">
                  <c:v>-2.8407699999999998E-3</c:v>
                </c:pt>
                <c:pt idx="21669" formatCode="0.00E+00">
                  <c:v>-4.0804699999999998E-4</c:v>
                </c:pt>
                <c:pt idx="21670" formatCode="0.00E+00">
                  <c:v>1.9632500000000002E-3</c:v>
                </c:pt>
                <c:pt idx="21671" formatCode="0.00E+00">
                  <c:v>4.2723099999999996E-3</c:v>
                </c:pt>
                <c:pt idx="21672" formatCode="0.00E+00">
                  <c:v>6.5196500000000001E-3</c:v>
                </c:pt>
                <c:pt idx="21673" formatCode="0.00E+00">
                  <c:v>8.7035399999999992E-3</c:v>
                </c:pt>
                <c:pt idx="21674">
                  <c:v>1.08202E-2</c:v>
                </c:pt>
                <c:pt idx="21675">
                  <c:v>1.28656E-2</c:v>
                </c:pt>
                <c:pt idx="21676">
                  <c:v>1.4836500000000001E-2</c:v>
                </c:pt>
                <c:pt idx="21677">
                  <c:v>1.6731300000000001E-2</c:v>
                </c:pt>
                <c:pt idx="21678">
                  <c:v>1.85501E-2</c:v>
                </c:pt>
                <c:pt idx="21679">
                  <c:v>2.02928E-2</c:v>
                </c:pt>
                <c:pt idx="21680">
                  <c:v>2.19583E-2</c:v>
                </c:pt>
                <c:pt idx="21681">
                  <c:v>2.3545199999999999E-2</c:v>
                </c:pt>
                <c:pt idx="21682">
                  <c:v>2.5052100000000001E-2</c:v>
                </c:pt>
                <c:pt idx="21683">
                  <c:v>2.6478399999999999E-2</c:v>
                </c:pt>
                <c:pt idx="21684">
                  <c:v>2.7823400000000002E-2</c:v>
                </c:pt>
                <c:pt idx="21685">
                  <c:v>2.90862E-2</c:v>
                </c:pt>
                <c:pt idx="21686">
                  <c:v>3.0265799999999999E-2</c:v>
                </c:pt>
                <c:pt idx="21687">
                  <c:v>3.1361100000000003E-2</c:v>
                </c:pt>
                <c:pt idx="21688">
                  <c:v>3.2370900000000001E-2</c:v>
                </c:pt>
                <c:pt idx="21689">
                  <c:v>3.3293499999999997E-2</c:v>
                </c:pt>
                <c:pt idx="21690">
                  <c:v>3.4129800000000002E-2</c:v>
                </c:pt>
                <c:pt idx="21691">
                  <c:v>3.4881099999999998E-2</c:v>
                </c:pt>
                <c:pt idx="21692">
                  <c:v>3.55479E-2</c:v>
                </c:pt>
                <c:pt idx="21693">
                  <c:v>3.6130299999999997E-2</c:v>
                </c:pt>
                <c:pt idx="21694">
                  <c:v>3.6627899999999998E-2</c:v>
                </c:pt>
                <c:pt idx="21695">
                  <c:v>3.7039299999999997E-2</c:v>
                </c:pt>
                <c:pt idx="21696">
                  <c:v>3.7363599999999997E-2</c:v>
                </c:pt>
                <c:pt idx="21697">
                  <c:v>3.76014E-2</c:v>
                </c:pt>
                <c:pt idx="21698">
                  <c:v>3.77527E-2</c:v>
                </c:pt>
                <c:pt idx="21699">
                  <c:v>3.7816799999999998E-2</c:v>
                </c:pt>
                <c:pt idx="21700">
                  <c:v>3.7795200000000001E-2</c:v>
                </c:pt>
                <c:pt idx="21701">
                  <c:v>3.7691799999999998E-2</c:v>
                </c:pt>
                <c:pt idx="21702">
                  <c:v>3.7510000000000002E-2</c:v>
                </c:pt>
                <c:pt idx="21703">
                  <c:v>3.7250699999999998E-2</c:v>
                </c:pt>
                <c:pt idx="21704">
                  <c:v>3.6913399999999999E-2</c:v>
                </c:pt>
                <c:pt idx="21705">
                  <c:v>3.6498599999999999E-2</c:v>
                </c:pt>
                <c:pt idx="21706">
                  <c:v>3.6006400000000001E-2</c:v>
                </c:pt>
                <c:pt idx="21707">
                  <c:v>3.54369E-2</c:v>
                </c:pt>
                <c:pt idx="21708">
                  <c:v>3.4792499999999997E-2</c:v>
                </c:pt>
                <c:pt idx="21709">
                  <c:v>3.4077700000000002E-2</c:v>
                </c:pt>
                <c:pt idx="21710">
                  <c:v>3.3295100000000001E-2</c:v>
                </c:pt>
                <c:pt idx="21711">
                  <c:v>3.2444199999999999E-2</c:v>
                </c:pt>
                <c:pt idx="21712">
                  <c:v>3.1524299999999998E-2</c:v>
                </c:pt>
                <c:pt idx="21713">
                  <c:v>3.0535400000000001E-2</c:v>
                </c:pt>
                <c:pt idx="21714">
                  <c:v>2.9478899999999999E-2</c:v>
                </c:pt>
                <c:pt idx="21715">
                  <c:v>2.8357400000000001E-2</c:v>
                </c:pt>
                <c:pt idx="21716">
                  <c:v>2.7174299999999998E-2</c:v>
                </c:pt>
                <c:pt idx="21717">
                  <c:v>2.5932500000000001E-2</c:v>
                </c:pt>
                <c:pt idx="21718">
                  <c:v>2.46346E-2</c:v>
                </c:pt>
                <c:pt idx="21719">
                  <c:v>2.3282299999999999E-2</c:v>
                </c:pt>
                <c:pt idx="21720">
                  <c:v>2.1876699999999999E-2</c:v>
                </c:pt>
                <c:pt idx="21721">
                  <c:v>2.0419400000000001E-2</c:v>
                </c:pt>
                <c:pt idx="21722">
                  <c:v>1.89112E-2</c:v>
                </c:pt>
                <c:pt idx="21723">
                  <c:v>1.73531E-2</c:v>
                </c:pt>
                <c:pt idx="21724">
                  <c:v>1.57471E-2</c:v>
                </c:pt>
                <c:pt idx="21725">
                  <c:v>1.4096300000000001E-2</c:v>
                </c:pt>
                <c:pt idx="21726">
                  <c:v>1.2403300000000001E-2</c:v>
                </c:pt>
                <c:pt idx="21727">
                  <c:v>1.06704E-2</c:v>
                </c:pt>
                <c:pt idx="21728" formatCode="0.00E+00">
                  <c:v>8.9012399999999995E-3</c:v>
                </c:pt>
                <c:pt idx="21729" formatCode="0.00E+00">
                  <c:v>7.0987999999999997E-3</c:v>
                </c:pt>
                <c:pt idx="21730" formatCode="0.00E+00">
                  <c:v>5.2650600000000002E-3</c:v>
                </c:pt>
                <c:pt idx="21731" formatCode="0.00E+00">
                  <c:v>3.4021099999999999E-3</c:v>
                </c:pt>
                <c:pt idx="21732" formatCode="0.00E+00">
                  <c:v>1.51209E-3</c:v>
                </c:pt>
                <c:pt idx="21733" formatCode="0.00E+00">
                  <c:v>-4.02774E-4</c:v>
                </c:pt>
                <c:pt idx="21734" formatCode="0.00E+00">
                  <c:v>-2.3400999999999999E-3</c:v>
                </c:pt>
                <c:pt idx="21735" formatCode="0.00E+00">
                  <c:v>-4.2977800000000002E-3</c:v>
                </c:pt>
                <c:pt idx="21736" formatCode="0.00E+00">
                  <c:v>-6.2743399999999998E-3</c:v>
                </c:pt>
                <c:pt idx="21737" formatCode="0.00E+00">
                  <c:v>-8.2679999999999993E-3</c:v>
                </c:pt>
                <c:pt idx="21738">
                  <c:v>-1.02758E-2</c:v>
                </c:pt>
                <c:pt idx="21739">
                  <c:v>-1.22947E-2</c:v>
                </c:pt>
                <c:pt idx="21740">
                  <c:v>-1.4322100000000001E-2</c:v>
                </c:pt>
                <c:pt idx="21741">
                  <c:v>-1.63558E-2</c:v>
                </c:pt>
                <c:pt idx="21742">
                  <c:v>-1.8393099999999999E-2</c:v>
                </c:pt>
                <c:pt idx="21743">
                  <c:v>-2.0431000000000001E-2</c:v>
                </c:pt>
                <c:pt idx="21744">
                  <c:v>-2.2466699999999999E-2</c:v>
                </c:pt>
                <c:pt idx="21745">
                  <c:v>-2.4496899999999999E-2</c:v>
                </c:pt>
                <c:pt idx="21746">
                  <c:v>-2.65179E-2</c:v>
                </c:pt>
                <c:pt idx="21747">
                  <c:v>-2.85265E-2</c:v>
                </c:pt>
                <c:pt idx="21748">
                  <c:v>-3.0520599999999998E-2</c:v>
                </c:pt>
                <c:pt idx="21749">
                  <c:v>-3.2497699999999997E-2</c:v>
                </c:pt>
                <c:pt idx="21750">
                  <c:v>-3.4455100000000002E-2</c:v>
                </c:pt>
                <c:pt idx="21751">
                  <c:v>-3.6389999999999999E-2</c:v>
                </c:pt>
                <c:pt idx="21752">
                  <c:v>-3.8299800000000002E-2</c:v>
                </c:pt>
                <c:pt idx="21753">
                  <c:v>-4.0182799999999998E-2</c:v>
                </c:pt>
                <c:pt idx="21754">
                  <c:v>-4.2037900000000003E-2</c:v>
                </c:pt>
                <c:pt idx="21755">
                  <c:v>-4.38628E-2</c:v>
                </c:pt>
                <c:pt idx="21756">
                  <c:v>-4.5654800000000002E-2</c:v>
                </c:pt>
                <c:pt idx="21757">
                  <c:v>-4.7411300000000003E-2</c:v>
                </c:pt>
                <c:pt idx="21758">
                  <c:v>-4.9129899999999997E-2</c:v>
                </c:pt>
                <c:pt idx="21759">
                  <c:v>-5.0808300000000001E-2</c:v>
                </c:pt>
                <c:pt idx="21760">
                  <c:v>-5.2444699999999997E-2</c:v>
                </c:pt>
                <c:pt idx="21761">
                  <c:v>-5.4037700000000001E-2</c:v>
                </c:pt>
                <c:pt idx="21762">
                  <c:v>-5.5585000000000002E-2</c:v>
                </c:pt>
                <c:pt idx="21763">
                  <c:v>-5.7083700000000001E-2</c:v>
                </c:pt>
                <c:pt idx="21764">
                  <c:v>-5.8530499999999999E-2</c:v>
                </c:pt>
                <c:pt idx="21765">
                  <c:v>-5.9923700000000003E-2</c:v>
                </c:pt>
                <c:pt idx="21766">
                  <c:v>-6.1262400000000002E-2</c:v>
                </c:pt>
                <c:pt idx="21767">
                  <c:v>-6.2545600000000007E-2</c:v>
                </c:pt>
                <c:pt idx="21768">
                  <c:v>-6.3771300000000003E-2</c:v>
                </c:pt>
                <c:pt idx="21769">
                  <c:v>-6.49372E-2</c:v>
                </c:pt>
                <c:pt idx="21770">
                  <c:v>-6.6041699999999995E-2</c:v>
                </c:pt>
                <c:pt idx="21771">
                  <c:v>-6.7083699999999996E-2</c:v>
                </c:pt>
                <c:pt idx="21772">
                  <c:v>-6.8062600000000001E-2</c:v>
                </c:pt>
                <c:pt idx="21773">
                  <c:v>-6.8976800000000005E-2</c:v>
                </c:pt>
                <c:pt idx="21774">
                  <c:v>-6.9824899999999995E-2</c:v>
                </c:pt>
                <c:pt idx="21775">
                  <c:v>-7.0605500000000002E-2</c:v>
                </c:pt>
                <c:pt idx="21776">
                  <c:v>-7.1317599999999995E-2</c:v>
                </c:pt>
                <c:pt idx="21777">
                  <c:v>-7.1960099999999999E-2</c:v>
                </c:pt>
                <c:pt idx="21778">
                  <c:v>-7.2532700000000006E-2</c:v>
                </c:pt>
                <c:pt idx="21779">
                  <c:v>-7.3034799999999997E-2</c:v>
                </c:pt>
                <c:pt idx="21780">
                  <c:v>-7.3465299999999997E-2</c:v>
                </c:pt>
                <c:pt idx="21781">
                  <c:v>-7.3822600000000002E-2</c:v>
                </c:pt>
                <c:pt idx="21782">
                  <c:v>-7.4105599999999994E-2</c:v>
                </c:pt>
                <c:pt idx="21783">
                  <c:v>-7.4313199999999996E-2</c:v>
                </c:pt>
                <c:pt idx="21784">
                  <c:v>-7.4444899999999994E-2</c:v>
                </c:pt>
                <c:pt idx="21785">
                  <c:v>-7.4501399999999995E-2</c:v>
                </c:pt>
                <c:pt idx="21786">
                  <c:v>-7.4482400000000004E-2</c:v>
                </c:pt>
                <c:pt idx="21787">
                  <c:v>-7.4387599999999998E-2</c:v>
                </c:pt>
                <c:pt idx="21788">
                  <c:v>-7.4216900000000002E-2</c:v>
                </c:pt>
                <c:pt idx="21789">
                  <c:v>-7.3970499999999995E-2</c:v>
                </c:pt>
                <c:pt idx="21790">
                  <c:v>-7.3648900000000003E-2</c:v>
                </c:pt>
                <c:pt idx="21791">
                  <c:v>-7.3252399999999995E-2</c:v>
                </c:pt>
                <c:pt idx="21792">
                  <c:v>-7.2780300000000006E-2</c:v>
                </c:pt>
                <c:pt idx="21793">
                  <c:v>-7.2232000000000005E-2</c:v>
                </c:pt>
                <c:pt idx="21794">
                  <c:v>-7.1607699999999996E-2</c:v>
                </c:pt>
                <c:pt idx="21795">
                  <c:v>-7.0909200000000006E-2</c:v>
                </c:pt>
                <c:pt idx="21796">
                  <c:v>-7.0137900000000003E-2</c:v>
                </c:pt>
                <c:pt idx="21797">
                  <c:v>-6.92937E-2</c:v>
                </c:pt>
                <c:pt idx="21798">
                  <c:v>-6.8376999999999993E-2</c:v>
                </c:pt>
                <c:pt idx="21799">
                  <c:v>-6.7388600000000007E-2</c:v>
                </c:pt>
                <c:pt idx="21800">
                  <c:v>-6.6329700000000005E-2</c:v>
                </c:pt>
                <c:pt idx="21801">
                  <c:v>-6.5200099999999997E-2</c:v>
                </c:pt>
                <c:pt idx="21802">
                  <c:v>-6.3999100000000003E-2</c:v>
                </c:pt>
                <c:pt idx="21803">
                  <c:v>-6.2726500000000004E-2</c:v>
                </c:pt>
                <c:pt idx="21804">
                  <c:v>-6.1383199999999999E-2</c:v>
                </c:pt>
                <c:pt idx="21805">
                  <c:v>-5.9970000000000002E-2</c:v>
                </c:pt>
                <c:pt idx="21806">
                  <c:v>-5.8487499999999998E-2</c:v>
                </c:pt>
                <c:pt idx="21807">
                  <c:v>-5.69367E-2</c:v>
                </c:pt>
                <c:pt idx="21808">
                  <c:v>-5.5319100000000003E-2</c:v>
                </c:pt>
                <c:pt idx="21809">
                  <c:v>-5.3636400000000001E-2</c:v>
                </c:pt>
                <c:pt idx="21810">
                  <c:v>-5.1890100000000002E-2</c:v>
                </c:pt>
                <c:pt idx="21811">
                  <c:v>-5.0080600000000003E-2</c:v>
                </c:pt>
                <c:pt idx="21812">
                  <c:v>-4.8208800000000003E-2</c:v>
                </c:pt>
                <c:pt idx="21813">
                  <c:v>-4.6275900000000002E-2</c:v>
                </c:pt>
                <c:pt idx="21814">
                  <c:v>-4.4283400000000001E-2</c:v>
                </c:pt>
                <c:pt idx="21815">
                  <c:v>-4.2232699999999998E-2</c:v>
                </c:pt>
                <c:pt idx="21816">
                  <c:v>-4.0124899999999998E-2</c:v>
                </c:pt>
                <c:pt idx="21817">
                  <c:v>-3.7961300000000003E-2</c:v>
                </c:pt>
                <c:pt idx="21818">
                  <c:v>-3.57436E-2</c:v>
                </c:pt>
                <c:pt idx="21819">
                  <c:v>-3.3473599999999999E-2</c:v>
                </c:pt>
                <c:pt idx="21820">
                  <c:v>-3.1153199999999999E-2</c:v>
                </c:pt>
                <c:pt idx="21821">
                  <c:v>-2.8784400000000002E-2</c:v>
                </c:pt>
                <c:pt idx="21822">
                  <c:v>-2.6368900000000001E-2</c:v>
                </c:pt>
                <c:pt idx="21823">
                  <c:v>-2.39084E-2</c:v>
                </c:pt>
                <c:pt idx="21824">
                  <c:v>-2.1404699999999999E-2</c:v>
                </c:pt>
                <c:pt idx="21825">
                  <c:v>-1.8859600000000001E-2</c:v>
                </c:pt>
                <c:pt idx="21826">
                  <c:v>-1.62746E-2</c:v>
                </c:pt>
                <c:pt idx="21827">
                  <c:v>-1.3651E-2</c:v>
                </c:pt>
                <c:pt idx="21828">
                  <c:v>-1.09899E-2</c:v>
                </c:pt>
                <c:pt idx="21829" formatCode="0.00E+00">
                  <c:v>-8.29301E-3</c:v>
                </c:pt>
                <c:pt idx="21830" formatCode="0.00E+00">
                  <c:v>-5.5617899999999996E-3</c:v>
                </c:pt>
                <c:pt idx="21831" formatCode="0.00E+00">
                  <c:v>-2.7972299999999999E-3</c:v>
                </c:pt>
                <c:pt idx="21832" formatCode="0.00E+00">
                  <c:v>-1.20327E-6</c:v>
                </c:pt>
                <c:pt idx="21833" formatCode="0.00E+00">
                  <c:v>2.8236200000000002E-3</c:v>
                </c:pt>
                <c:pt idx="21834" formatCode="0.00E+00">
                  <c:v>5.6753200000000002E-3</c:v>
                </c:pt>
                <c:pt idx="21835" formatCode="0.00E+00">
                  <c:v>8.5526999999999999E-3</c:v>
                </c:pt>
                <c:pt idx="21836">
                  <c:v>1.1454000000000001E-2</c:v>
                </c:pt>
                <c:pt idx="21837">
                  <c:v>1.4376699999999999E-2</c:v>
                </c:pt>
                <c:pt idx="21838">
                  <c:v>1.7318500000000001E-2</c:v>
                </c:pt>
                <c:pt idx="21839">
                  <c:v>2.0277699999999999E-2</c:v>
                </c:pt>
                <c:pt idx="21840">
                  <c:v>2.3252700000000001E-2</c:v>
                </c:pt>
                <c:pt idx="21841">
                  <c:v>2.6242100000000001E-2</c:v>
                </c:pt>
                <c:pt idx="21842">
                  <c:v>2.92445E-2</c:v>
                </c:pt>
                <c:pt idx="21843">
                  <c:v>3.2258099999999998E-2</c:v>
                </c:pt>
                <c:pt idx="21844">
                  <c:v>3.5280899999999997E-2</c:v>
                </c:pt>
                <c:pt idx="21845">
                  <c:v>3.8310999999999998E-2</c:v>
                </c:pt>
                <c:pt idx="21846">
                  <c:v>4.1347099999999998E-2</c:v>
                </c:pt>
                <c:pt idx="21847">
                  <c:v>4.43881E-2</c:v>
                </c:pt>
                <c:pt idx="21848">
                  <c:v>4.7432500000000002E-2</c:v>
                </c:pt>
                <c:pt idx="21849">
                  <c:v>5.0478700000000001E-2</c:v>
                </c:pt>
                <c:pt idx="21850">
                  <c:v>5.3524500000000003E-2</c:v>
                </c:pt>
                <c:pt idx="21851">
                  <c:v>5.6568500000000001E-2</c:v>
                </c:pt>
                <c:pt idx="21852">
                  <c:v>5.9608899999999999E-2</c:v>
                </c:pt>
                <c:pt idx="21853">
                  <c:v>6.26443E-2</c:v>
                </c:pt>
                <c:pt idx="21854">
                  <c:v>6.5672800000000003E-2</c:v>
                </c:pt>
                <c:pt idx="21855">
                  <c:v>6.8692799999999998E-2</c:v>
                </c:pt>
                <c:pt idx="21856">
                  <c:v>7.1702199999999994E-2</c:v>
                </c:pt>
                <c:pt idx="21857">
                  <c:v>7.4698700000000007E-2</c:v>
                </c:pt>
                <c:pt idx="21858">
                  <c:v>7.7679999999999999E-2</c:v>
                </c:pt>
                <c:pt idx="21859">
                  <c:v>8.0644199999999999E-2</c:v>
                </c:pt>
                <c:pt idx="21860">
                  <c:v>8.3588999999999997E-2</c:v>
                </c:pt>
                <c:pt idx="21861">
                  <c:v>8.6512699999999998E-2</c:v>
                </c:pt>
                <c:pt idx="21862">
                  <c:v>8.9413900000000004E-2</c:v>
                </c:pt>
                <c:pt idx="21863">
                  <c:v>9.2291399999999996E-2</c:v>
                </c:pt>
                <c:pt idx="21864">
                  <c:v>9.5144099999999995E-2</c:v>
                </c:pt>
                <c:pt idx="21865">
                  <c:v>9.7970699999999994E-2</c:v>
                </c:pt>
                <c:pt idx="21866">
                  <c:v>0.10077</c:v>
                </c:pt>
                <c:pt idx="21867">
                  <c:v>0.103542</c:v>
                </c:pt>
                <c:pt idx="21868">
                  <c:v>0.106284</c:v>
                </c:pt>
                <c:pt idx="21869">
                  <c:v>0.10899499999999999</c:v>
                </c:pt>
                <c:pt idx="21870">
                  <c:v>0.111675</c:v>
                </c:pt>
                <c:pt idx="21871">
                  <c:v>0.11432100000000001</c:v>
                </c:pt>
                <c:pt idx="21872">
                  <c:v>0.11693099999999999</c:v>
                </c:pt>
                <c:pt idx="21873">
                  <c:v>0.119505</c:v>
                </c:pt>
                <c:pt idx="21874">
                  <c:v>0.122041</c:v>
                </c:pt>
                <c:pt idx="21875">
                  <c:v>0.12453599999999999</c:v>
                </c:pt>
                <c:pt idx="21876">
                  <c:v>0.12698799999999999</c:v>
                </c:pt>
                <c:pt idx="21877">
                  <c:v>0.12939800000000001</c:v>
                </c:pt>
                <c:pt idx="21878">
                  <c:v>0.13176299999999999</c:v>
                </c:pt>
                <c:pt idx="21879">
                  <c:v>0.13408300000000001</c:v>
                </c:pt>
                <c:pt idx="21880">
                  <c:v>0.13635700000000001</c:v>
                </c:pt>
                <c:pt idx="21881">
                  <c:v>0.13858400000000001</c:v>
                </c:pt>
                <c:pt idx="21882">
                  <c:v>0.140763</c:v>
                </c:pt>
                <c:pt idx="21883">
                  <c:v>0.14289099999999999</c:v>
                </c:pt>
                <c:pt idx="21884">
                  <c:v>0.14496800000000001</c:v>
                </c:pt>
                <c:pt idx="21885">
                  <c:v>0.14699200000000001</c:v>
                </c:pt>
                <c:pt idx="21886">
                  <c:v>0.14896200000000001</c:v>
                </c:pt>
                <c:pt idx="21887">
                  <c:v>0.15087800000000001</c:v>
                </c:pt>
                <c:pt idx="21888">
                  <c:v>0.15273800000000001</c:v>
                </c:pt>
                <c:pt idx="21889">
                  <c:v>0.15454000000000001</c:v>
                </c:pt>
                <c:pt idx="21890">
                  <c:v>0.15628400000000001</c:v>
                </c:pt>
                <c:pt idx="21891">
                  <c:v>0.157967</c:v>
                </c:pt>
                <c:pt idx="21892">
                  <c:v>0.15959000000000001</c:v>
                </c:pt>
                <c:pt idx="21893">
                  <c:v>0.16114999999999999</c:v>
                </c:pt>
                <c:pt idx="21894">
                  <c:v>0.16264799999999999</c:v>
                </c:pt>
                <c:pt idx="21895">
                  <c:v>0.16408300000000001</c:v>
                </c:pt>
                <c:pt idx="21896">
                  <c:v>0.16545299999999999</c:v>
                </c:pt>
                <c:pt idx="21897">
                  <c:v>0.16675499999999999</c:v>
                </c:pt>
                <c:pt idx="21898">
                  <c:v>0.167989</c:v>
                </c:pt>
                <c:pt idx="21899">
                  <c:v>0.169153</c:v>
                </c:pt>
                <c:pt idx="21900">
                  <c:v>0.17024500000000001</c:v>
                </c:pt>
                <c:pt idx="21901">
                  <c:v>0.171266</c:v>
                </c:pt>
                <c:pt idx="21902">
                  <c:v>0.17221400000000001</c:v>
                </c:pt>
                <c:pt idx="21903">
                  <c:v>0.17308899999999999</c:v>
                </c:pt>
                <c:pt idx="21904">
                  <c:v>0.17389099999999999</c:v>
                </c:pt>
                <c:pt idx="21905">
                  <c:v>0.17462</c:v>
                </c:pt>
                <c:pt idx="21906">
                  <c:v>0.17527599999999999</c:v>
                </c:pt>
                <c:pt idx="21907">
                  <c:v>0.17585700000000001</c:v>
                </c:pt>
                <c:pt idx="21908">
                  <c:v>0.17636299999999999</c:v>
                </c:pt>
                <c:pt idx="21909">
                  <c:v>0.17679300000000001</c:v>
                </c:pt>
                <c:pt idx="21910">
                  <c:v>0.177147</c:v>
                </c:pt>
                <c:pt idx="21911">
                  <c:v>0.177423</c:v>
                </c:pt>
                <c:pt idx="21912">
                  <c:v>0.177622</c:v>
                </c:pt>
                <c:pt idx="21913">
                  <c:v>0.17774300000000001</c:v>
                </c:pt>
                <c:pt idx="21914">
                  <c:v>0.177786</c:v>
                </c:pt>
                <c:pt idx="21915">
                  <c:v>0.17774999999999999</c:v>
                </c:pt>
                <c:pt idx="21916">
                  <c:v>0.17763499999999999</c:v>
                </c:pt>
                <c:pt idx="21917">
                  <c:v>0.17743900000000001</c:v>
                </c:pt>
                <c:pt idx="21918">
                  <c:v>0.17716199999999999</c:v>
                </c:pt>
                <c:pt idx="21919">
                  <c:v>0.17680599999999999</c:v>
                </c:pt>
                <c:pt idx="21920">
                  <c:v>0.176369</c:v>
                </c:pt>
                <c:pt idx="21921">
                  <c:v>0.17585100000000001</c:v>
                </c:pt>
                <c:pt idx="21922">
                  <c:v>0.17525299999999999</c:v>
                </c:pt>
                <c:pt idx="21923">
                  <c:v>0.17457300000000001</c:v>
                </c:pt>
                <c:pt idx="21924">
                  <c:v>0.17381099999999999</c:v>
                </c:pt>
                <c:pt idx="21925">
                  <c:v>0.17296800000000001</c:v>
                </c:pt>
                <c:pt idx="21926">
                  <c:v>0.172043</c:v>
                </c:pt>
                <c:pt idx="21927">
                  <c:v>0.17103599999999999</c:v>
                </c:pt>
                <c:pt idx="21928">
                  <c:v>0.16994699999999999</c:v>
                </c:pt>
                <c:pt idx="21929">
                  <c:v>0.16877400000000001</c:v>
                </c:pt>
                <c:pt idx="21930">
                  <c:v>0.16752</c:v>
                </c:pt>
                <c:pt idx="21931">
                  <c:v>0.166184</c:v>
                </c:pt>
                <c:pt idx="21932">
                  <c:v>0.164769</c:v>
                </c:pt>
                <c:pt idx="21933">
                  <c:v>0.163273</c:v>
                </c:pt>
                <c:pt idx="21934">
                  <c:v>0.16169700000000001</c:v>
                </c:pt>
                <c:pt idx="21935">
                  <c:v>0.16004199999999999</c:v>
                </c:pt>
                <c:pt idx="21936">
                  <c:v>0.15830900000000001</c:v>
                </c:pt>
                <c:pt idx="21937">
                  <c:v>0.156497</c:v>
                </c:pt>
                <c:pt idx="21938">
                  <c:v>0.154608</c:v>
                </c:pt>
                <c:pt idx="21939">
                  <c:v>0.152642</c:v>
                </c:pt>
                <c:pt idx="21940">
                  <c:v>0.15060000000000001</c:v>
                </c:pt>
                <c:pt idx="21941">
                  <c:v>0.14848500000000001</c:v>
                </c:pt>
                <c:pt idx="21942">
                  <c:v>0.14629800000000001</c:v>
                </c:pt>
                <c:pt idx="21943">
                  <c:v>0.144039</c:v>
                </c:pt>
                <c:pt idx="21944">
                  <c:v>0.14171</c:v>
                </c:pt>
                <c:pt idx="21945">
                  <c:v>0.13931199999999999</c:v>
                </c:pt>
                <c:pt idx="21946">
                  <c:v>0.136847</c:v>
                </c:pt>
                <c:pt idx="21947">
                  <c:v>0.13431699999999999</c:v>
                </c:pt>
                <c:pt idx="21948">
                  <c:v>0.13172400000000001</c:v>
                </c:pt>
                <c:pt idx="21949">
                  <c:v>0.12906799999999999</c:v>
                </c:pt>
                <c:pt idx="21950">
                  <c:v>0.12635299999999999</c:v>
                </c:pt>
                <c:pt idx="21951">
                  <c:v>0.12357899999999999</c:v>
                </c:pt>
                <c:pt idx="21952">
                  <c:v>0.12074799999999999</c:v>
                </c:pt>
                <c:pt idx="21953">
                  <c:v>0.11786099999999999</c:v>
                </c:pt>
                <c:pt idx="21954">
                  <c:v>0.11491999999999999</c:v>
                </c:pt>
                <c:pt idx="21955">
                  <c:v>0.111929</c:v>
                </c:pt>
                <c:pt idx="21956">
                  <c:v>0.108889</c:v>
                </c:pt>
                <c:pt idx="21957">
                  <c:v>0.105804</c:v>
                </c:pt>
                <c:pt idx="21958">
                  <c:v>0.102675</c:v>
                </c:pt>
                <c:pt idx="21959">
                  <c:v>9.9505200000000002E-2</c:v>
                </c:pt>
                <c:pt idx="21960">
                  <c:v>9.6296300000000001E-2</c:v>
                </c:pt>
                <c:pt idx="21961">
                  <c:v>9.3050900000000006E-2</c:v>
                </c:pt>
                <c:pt idx="21962">
                  <c:v>8.9770900000000001E-2</c:v>
                </c:pt>
                <c:pt idx="21963">
                  <c:v>8.6458699999999999E-2</c:v>
                </c:pt>
                <c:pt idx="21964">
                  <c:v>8.3116899999999994E-2</c:v>
                </c:pt>
                <c:pt idx="21965">
                  <c:v>7.97485E-2</c:v>
                </c:pt>
                <c:pt idx="21966">
                  <c:v>7.6355900000000004E-2</c:v>
                </c:pt>
                <c:pt idx="21967">
                  <c:v>7.2941699999999998E-2</c:v>
                </c:pt>
                <c:pt idx="21968">
                  <c:v>6.9509199999999993E-2</c:v>
                </c:pt>
                <c:pt idx="21969">
                  <c:v>6.6061599999999998E-2</c:v>
                </c:pt>
                <c:pt idx="21970">
                  <c:v>6.2601900000000002E-2</c:v>
                </c:pt>
                <c:pt idx="21971">
                  <c:v>5.9133100000000001E-2</c:v>
                </c:pt>
                <c:pt idx="21972">
                  <c:v>5.5658300000000001E-2</c:v>
                </c:pt>
                <c:pt idx="21973">
                  <c:v>5.2181400000000003E-2</c:v>
                </c:pt>
                <c:pt idx="21974">
                  <c:v>4.8706199999999998E-2</c:v>
                </c:pt>
                <c:pt idx="21975">
                  <c:v>4.5236100000000001E-2</c:v>
                </c:pt>
                <c:pt idx="21976">
                  <c:v>4.1773400000000002E-2</c:v>
                </c:pt>
                <c:pt idx="21977">
                  <c:v>3.8321000000000001E-2</c:v>
                </c:pt>
                <c:pt idx="21978">
                  <c:v>3.4882499999999997E-2</c:v>
                </c:pt>
                <c:pt idx="21979">
                  <c:v>3.14621E-2</c:v>
                </c:pt>
                <c:pt idx="21980">
                  <c:v>2.80632E-2</c:v>
                </c:pt>
                <c:pt idx="21981">
                  <c:v>2.46895E-2</c:v>
                </c:pt>
                <c:pt idx="21982">
                  <c:v>2.1344800000000001E-2</c:v>
                </c:pt>
                <c:pt idx="21983">
                  <c:v>1.80331E-2</c:v>
                </c:pt>
                <c:pt idx="21984">
                  <c:v>1.4759E-2</c:v>
                </c:pt>
                <c:pt idx="21985">
                  <c:v>1.15266E-2</c:v>
                </c:pt>
                <c:pt idx="21986" formatCode="0.00E+00">
                  <c:v>8.3401900000000008E-3</c:v>
                </c:pt>
                <c:pt idx="21987" formatCode="0.00E+00">
                  <c:v>5.2031400000000002E-3</c:v>
                </c:pt>
                <c:pt idx="21988" formatCode="0.00E+00">
                  <c:v>2.1186199999999999E-3</c:v>
                </c:pt>
                <c:pt idx="21989" formatCode="0.00E+00">
                  <c:v>-9.1032600000000004E-4</c:v>
                </c:pt>
                <c:pt idx="21990" formatCode="0.00E+00">
                  <c:v>-3.8804500000000001E-3</c:v>
                </c:pt>
                <c:pt idx="21991" formatCode="0.00E+00">
                  <c:v>-6.7879200000000002E-3</c:v>
                </c:pt>
                <c:pt idx="21992" formatCode="0.00E+00">
                  <c:v>-9.6284400000000003E-3</c:v>
                </c:pt>
                <c:pt idx="21993">
                  <c:v>-1.2397699999999999E-2</c:v>
                </c:pt>
                <c:pt idx="21994">
                  <c:v>-1.50913E-2</c:v>
                </c:pt>
                <c:pt idx="21995">
                  <c:v>-1.77053E-2</c:v>
                </c:pt>
                <c:pt idx="21996">
                  <c:v>-2.02361E-2</c:v>
                </c:pt>
                <c:pt idx="21997">
                  <c:v>-2.2680200000000001E-2</c:v>
                </c:pt>
                <c:pt idx="21998">
                  <c:v>-2.50342E-2</c:v>
                </c:pt>
                <c:pt idx="21999">
                  <c:v>-2.7295E-2</c:v>
                </c:pt>
                <c:pt idx="22000">
                  <c:v>-2.9460299999999998E-2</c:v>
                </c:pt>
                <c:pt idx="22001">
                  <c:v>-3.15275E-2</c:v>
                </c:pt>
                <c:pt idx="22002">
                  <c:v>-3.3494000000000003E-2</c:v>
                </c:pt>
                <c:pt idx="22003">
                  <c:v>-3.5356600000000002E-2</c:v>
                </c:pt>
                <c:pt idx="22004">
                  <c:v>-3.7112300000000001E-2</c:v>
                </c:pt>
                <c:pt idx="22005">
                  <c:v>-3.8758099999999997E-2</c:v>
                </c:pt>
                <c:pt idx="22006">
                  <c:v>-4.0291199999999999E-2</c:v>
                </c:pt>
                <c:pt idx="22007">
                  <c:v>-4.1708599999999998E-2</c:v>
                </c:pt>
                <c:pt idx="22008">
                  <c:v>-4.3007299999999998E-2</c:v>
                </c:pt>
                <c:pt idx="22009">
                  <c:v>-4.4184099999999997E-2</c:v>
                </c:pt>
                <c:pt idx="22010">
                  <c:v>-4.52358E-2</c:v>
                </c:pt>
                <c:pt idx="22011">
                  <c:v>-4.6159199999999997E-2</c:v>
                </c:pt>
                <c:pt idx="22012">
                  <c:v>-4.6951800000000002E-2</c:v>
                </c:pt>
                <c:pt idx="22013">
                  <c:v>-4.7611899999999999E-2</c:v>
                </c:pt>
                <c:pt idx="22014">
                  <c:v>-4.8138300000000002E-2</c:v>
                </c:pt>
                <c:pt idx="22015">
                  <c:v>-4.8529200000000002E-2</c:v>
                </c:pt>
                <c:pt idx="22016">
                  <c:v>-4.8782499999999999E-2</c:v>
                </c:pt>
                <c:pt idx="22017">
                  <c:v>-4.8896799999999997E-2</c:v>
                </c:pt>
                <c:pt idx="22018">
                  <c:v>-4.8871100000000001E-2</c:v>
                </c:pt>
                <c:pt idx="22019">
                  <c:v>-4.8703900000000001E-2</c:v>
                </c:pt>
                <c:pt idx="22020">
                  <c:v>-4.8393800000000001E-2</c:v>
                </c:pt>
                <c:pt idx="22021">
                  <c:v>-4.7939099999999998E-2</c:v>
                </c:pt>
                <c:pt idx="22022">
                  <c:v>-4.7338400000000003E-2</c:v>
                </c:pt>
                <c:pt idx="22023">
                  <c:v>-4.6590399999999997E-2</c:v>
                </c:pt>
                <c:pt idx="22024">
                  <c:v>-4.5693900000000003E-2</c:v>
                </c:pt>
                <c:pt idx="22025">
                  <c:v>-4.4648699999999999E-2</c:v>
                </c:pt>
                <c:pt idx="22026">
                  <c:v>-4.3455300000000002E-2</c:v>
                </c:pt>
                <c:pt idx="22027">
                  <c:v>-4.2114100000000002E-2</c:v>
                </c:pt>
                <c:pt idx="22028">
                  <c:v>-4.06252E-2</c:v>
                </c:pt>
                <c:pt idx="22029">
                  <c:v>-3.8988299999999997E-2</c:v>
                </c:pt>
                <c:pt idx="22030">
                  <c:v>-3.7203199999999999E-2</c:v>
                </c:pt>
                <c:pt idx="22031">
                  <c:v>-3.5270200000000002E-2</c:v>
                </c:pt>
                <c:pt idx="22032">
                  <c:v>-3.3189499999999997E-2</c:v>
                </c:pt>
                <c:pt idx="22033">
                  <c:v>-3.0961599999999999E-2</c:v>
                </c:pt>
                <c:pt idx="22034">
                  <c:v>-2.85873E-2</c:v>
                </c:pt>
                <c:pt idx="22035">
                  <c:v>-2.6068500000000001E-2</c:v>
                </c:pt>
                <c:pt idx="22036">
                  <c:v>-2.34071E-2</c:v>
                </c:pt>
                <c:pt idx="22037">
                  <c:v>-2.06053E-2</c:v>
                </c:pt>
                <c:pt idx="22038">
                  <c:v>-1.76656E-2</c:v>
                </c:pt>
                <c:pt idx="22039">
                  <c:v>-1.4590499999999999E-2</c:v>
                </c:pt>
                <c:pt idx="22040">
                  <c:v>-1.1382700000000001E-2</c:v>
                </c:pt>
                <c:pt idx="22041" formatCode="0.00E+00">
                  <c:v>-8.0448099999999995E-3</c:v>
                </c:pt>
                <c:pt idx="22042" formatCode="0.00E+00">
                  <c:v>-4.5801000000000001E-3</c:v>
                </c:pt>
                <c:pt idx="22043" formatCode="0.00E+00">
                  <c:v>-9.9141500000000005E-4</c:v>
                </c:pt>
                <c:pt idx="22044" formatCode="0.00E+00">
                  <c:v>2.7188400000000001E-3</c:v>
                </c:pt>
                <c:pt idx="22045" formatCode="0.00E+00">
                  <c:v>6.5480299999999998E-3</c:v>
                </c:pt>
                <c:pt idx="22046">
                  <c:v>1.04931E-2</c:v>
                </c:pt>
                <c:pt idx="22047">
                  <c:v>1.45507E-2</c:v>
                </c:pt>
                <c:pt idx="22048">
                  <c:v>1.8717600000000001E-2</c:v>
                </c:pt>
                <c:pt idx="22049">
                  <c:v>2.299E-2</c:v>
                </c:pt>
                <c:pt idx="22050">
                  <c:v>2.7364400000000001E-2</c:v>
                </c:pt>
                <c:pt idx="22051">
                  <c:v>3.1836799999999998E-2</c:v>
                </c:pt>
                <c:pt idx="22052">
                  <c:v>3.6403199999999997E-2</c:v>
                </c:pt>
                <c:pt idx="22053">
                  <c:v>4.10593E-2</c:v>
                </c:pt>
                <c:pt idx="22054">
                  <c:v>4.58E-2</c:v>
                </c:pt>
                <c:pt idx="22055">
                  <c:v>5.0619699999999997E-2</c:v>
                </c:pt>
                <c:pt idx="22056">
                  <c:v>5.5512800000000001E-2</c:v>
                </c:pt>
                <c:pt idx="22057">
                  <c:v>6.04745E-2</c:v>
                </c:pt>
                <c:pt idx="22058">
                  <c:v>6.5500199999999995E-2</c:v>
                </c:pt>
                <c:pt idx="22059">
                  <c:v>7.0584800000000003E-2</c:v>
                </c:pt>
                <c:pt idx="22060">
                  <c:v>7.5722800000000007E-2</c:v>
                </c:pt>
                <c:pt idx="22061">
                  <c:v>8.0909400000000006E-2</c:v>
                </c:pt>
                <c:pt idx="22062">
                  <c:v>8.6139099999999996E-2</c:v>
                </c:pt>
                <c:pt idx="22063">
                  <c:v>9.1405899999999998E-2</c:v>
                </c:pt>
                <c:pt idx="22064">
                  <c:v>9.6703700000000004E-2</c:v>
                </c:pt>
                <c:pt idx="22065">
                  <c:v>0.10202600000000001</c:v>
                </c:pt>
                <c:pt idx="22066">
                  <c:v>0.10736800000000001</c:v>
                </c:pt>
                <c:pt idx="22067">
                  <c:v>0.112722</c:v>
                </c:pt>
                <c:pt idx="22068">
                  <c:v>0.118085</c:v>
                </c:pt>
                <c:pt idx="22069">
                  <c:v>0.123449</c:v>
                </c:pt>
                <c:pt idx="22070">
                  <c:v>0.12880900000000001</c:v>
                </c:pt>
                <c:pt idx="22071">
                  <c:v>0.134158</c:v>
                </c:pt>
                <c:pt idx="22072">
                  <c:v>0.139489</c:v>
                </c:pt>
                <c:pt idx="22073">
                  <c:v>0.14479600000000001</c:v>
                </c:pt>
                <c:pt idx="22074">
                  <c:v>0.15007200000000001</c:v>
                </c:pt>
                <c:pt idx="22075">
                  <c:v>0.15531200000000001</c:v>
                </c:pt>
                <c:pt idx="22076">
                  <c:v>0.16051000000000001</c:v>
                </c:pt>
                <c:pt idx="22077">
                  <c:v>0.165659</c:v>
                </c:pt>
                <c:pt idx="22078">
                  <c:v>0.17075299999999999</c:v>
                </c:pt>
                <c:pt idx="22079">
                  <c:v>0.175784</c:v>
                </c:pt>
                <c:pt idx="22080">
                  <c:v>0.18074699999999999</c:v>
                </c:pt>
                <c:pt idx="22081">
                  <c:v>0.18563399999999999</c:v>
                </c:pt>
                <c:pt idx="22082">
                  <c:v>0.190442</c:v>
                </c:pt>
                <c:pt idx="22083">
                  <c:v>0.195164</c:v>
                </c:pt>
                <c:pt idx="22084">
                  <c:v>0.199795</c:v>
                </c:pt>
                <c:pt idx="22085">
                  <c:v>0.20432900000000001</c:v>
                </c:pt>
                <c:pt idx="22086">
                  <c:v>0.208762</c:v>
                </c:pt>
                <c:pt idx="22087">
                  <c:v>0.213086</c:v>
                </c:pt>
                <c:pt idx="22088">
                  <c:v>0.21729699999999999</c:v>
                </c:pt>
                <c:pt idx="22089">
                  <c:v>0.221391</c:v>
                </c:pt>
                <c:pt idx="22090">
                  <c:v>0.22536100000000001</c:v>
                </c:pt>
                <c:pt idx="22091">
                  <c:v>0.22920299999999999</c:v>
                </c:pt>
                <c:pt idx="22092">
                  <c:v>0.23291200000000001</c:v>
                </c:pt>
                <c:pt idx="22093">
                  <c:v>0.236483</c:v>
                </c:pt>
                <c:pt idx="22094">
                  <c:v>0.23991199999999999</c:v>
                </c:pt>
                <c:pt idx="22095">
                  <c:v>0.24319299999999999</c:v>
                </c:pt>
                <c:pt idx="22096">
                  <c:v>0.24632399999999999</c:v>
                </c:pt>
                <c:pt idx="22097">
                  <c:v>0.24929899999999999</c:v>
                </c:pt>
                <c:pt idx="22098">
                  <c:v>0.25211499999999998</c:v>
                </c:pt>
                <c:pt idx="22099">
                  <c:v>0.25476900000000002</c:v>
                </c:pt>
                <c:pt idx="22100">
                  <c:v>0.25725599999999998</c:v>
                </c:pt>
                <c:pt idx="22101">
                  <c:v>0.259575</c:v>
                </c:pt>
                <c:pt idx="22102">
                  <c:v>0.26172099999999998</c:v>
                </c:pt>
                <c:pt idx="22103">
                  <c:v>0.26369199999999998</c:v>
                </c:pt>
                <c:pt idx="22104">
                  <c:v>0.265486</c:v>
                </c:pt>
                <c:pt idx="22105">
                  <c:v>0.2671</c:v>
                </c:pt>
                <c:pt idx="22106">
                  <c:v>0.26853300000000002</c:v>
                </c:pt>
                <c:pt idx="22107">
                  <c:v>0.269783</c:v>
                </c:pt>
                <c:pt idx="22108">
                  <c:v>0.270847</c:v>
                </c:pt>
                <c:pt idx="22109">
                  <c:v>0.27172499999999999</c:v>
                </c:pt>
                <c:pt idx="22110">
                  <c:v>0.27241399999999999</c:v>
                </c:pt>
                <c:pt idx="22111">
                  <c:v>0.27291500000000002</c:v>
                </c:pt>
                <c:pt idx="22112">
                  <c:v>0.273225</c:v>
                </c:pt>
                <c:pt idx="22113">
                  <c:v>0.27334700000000001</c:v>
                </c:pt>
                <c:pt idx="22114">
                  <c:v>0.27327899999999999</c:v>
                </c:pt>
                <c:pt idx="22115">
                  <c:v>0.27302100000000001</c:v>
                </c:pt>
                <c:pt idx="22116">
                  <c:v>0.27257300000000001</c:v>
                </c:pt>
                <c:pt idx="22117">
                  <c:v>0.27193600000000001</c:v>
                </c:pt>
                <c:pt idx="22118">
                  <c:v>0.27110899999999999</c:v>
                </c:pt>
                <c:pt idx="22119">
                  <c:v>0.27009499999999997</c:v>
                </c:pt>
                <c:pt idx="22120">
                  <c:v>0.268895</c:v>
                </c:pt>
                <c:pt idx="22121">
                  <c:v>0.267509</c:v>
                </c:pt>
                <c:pt idx="22122">
                  <c:v>0.26594099999999998</c:v>
                </c:pt>
                <c:pt idx="22123">
                  <c:v>0.26419199999999998</c:v>
                </c:pt>
                <c:pt idx="22124">
                  <c:v>0.26226500000000003</c:v>
                </c:pt>
                <c:pt idx="22125">
                  <c:v>0.260162</c:v>
                </c:pt>
                <c:pt idx="22126">
                  <c:v>0.25788699999999998</c:v>
                </c:pt>
                <c:pt idx="22127">
                  <c:v>0.25544299999999998</c:v>
                </c:pt>
                <c:pt idx="22128">
                  <c:v>0.252834</c:v>
                </c:pt>
                <c:pt idx="22129">
                  <c:v>0.25006299999999998</c:v>
                </c:pt>
                <c:pt idx="22130">
                  <c:v>0.24713499999999999</c:v>
                </c:pt>
                <c:pt idx="22131">
                  <c:v>0.24405199999999999</c:v>
                </c:pt>
                <c:pt idx="22132">
                  <c:v>0.24082000000000001</c:v>
                </c:pt>
                <c:pt idx="22133">
                  <c:v>0.23744100000000001</c:v>
                </c:pt>
                <c:pt idx="22134">
                  <c:v>0.23392099999999999</c:v>
                </c:pt>
                <c:pt idx="22135">
                  <c:v>0.230264</c:v>
                </c:pt>
                <c:pt idx="22136">
                  <c:v>0.22647500000000001</c:v>
                </c:pt>
                <c:pt idx="22137">
                  <c:v>0.22256000000000001</c:v>
                </c:pt>
                <c:pt idx="22138">
                  <c:v>0.218525</c:v>
                </c:pt>
                <c:pt idx="22139">
                  <c:v>0.21437300000000001</c:v>
                </c:pt>
                <c:pt idx="22140">
                  <c:v>0.21011299999999999</c:v>
                </c:pt>
                <c:pt idx="22141">
                  <c:v>0.20574899999999999</c:v>
                </c:pt>
                <c:pt idx="22142">
                  <c:v>0.20128799999999999</c:v>
                </c:pt>
                <c:pt idx="22143">
                  <c:v>0.19673499999999999</c:v>
                </c:pt>
                <c:pt idx="22144">
                  <c:v>0.19209799999999999</c:v>
                </c:pt>
                <c:pt idx="22145">
                  <c:v>0.18738199999999999</c:v>
                </c:pt>
                <c:pt idx="22146">
                  <c:v>0.18259400000000001</c:v>
                </c:pt>
                <c:pt idx="22147">
                  <c:v>0.17773900000000001</c:v>
                </c:pt>
                <c:pt idx="22148">
                  <c:v>0.17282600000000001</c:v>
                </c:pt>
                <c:pt idx="22149">
                  <c:v>0.16786000000000001</c:v>
                </c:pt>
                <c:pt idx="22150">
                  <c:v>0.16284899999999999</c:v>
                </c:pt>
                <c:pt idx="22151">
                  <c:v>0.15779899999999999</c:v>
                </c:pt>
                <c:pt idx="22152">
                  <c:v>0.15271699999999999</c:v>
                </c:pt>
                <c:pt idx="22153">
                  <c:v>0.14760899999999999</c:v>
                </c:pt>
                <c:pt idx="22154">
                  <c:v>0.142484</c:v>
                </c:pt>
                <c:pt idx="22155">
                  <c:v>0.137348</c:v>
                </c:pt>
                <c:pt idx="22156">
                  <c:v>0.13220799999999999</c:v>
                </c:pt>
                <c:pt idx="22157">
                  <c:v>0.12707099999999999</c:v>
                </c:pt>
                <c:pt idx="22158">
                  <c:v>0.121945</c:v>
                </c:pt>
                <c:pt idx="22159">
                  <c:v>0.116836</c:v>
                </c:pt>
                <c:pt idx="22160">
                  <c:v>0.111752</c:v>
                </c:pt>
                <c:pt idx="22161">
                  <c:v>0.106698</c:v>
                </c:pt>
                <c:pt idx="22162">
                  <c:v>0.10168199999999999</c:v>
                </c:pt>
                <c:pt idx="22163">
                  <c:v>9.6711199999999997E-2</c:v>
                </c:pt>
                <c:pt idx="22164">
                  <c:v>9.1790899999999995E-2</c:v>
                </c:pt>
                <c:pt idx="22165">
                  <c:v>8.6928500000000006E-2</c:v>
                </c:pt>
                <c:pt idx="22166">
                  <c:v>8.2130800000000004E-2</c:v>
                </c:pt>
                <c:pt idx="22167">
                  <c:v>7.7404200000000006E-2</c:v>
                </c:pt>
                <c:pt idx="22168">
                  <c:v>7.2755200000000006E-2</c:v>
                </c:pt>
                <c:pt idx="22169">
                  <c:v>6.8189600000000003E-2</c:v>
                </c:pt>
                <c:pt idx="22170">
                  <c:v>6.37133E-2</c:v>
                </c:pt>
                <c:pt idx="22171">
                  <c:v>5.9332000000000003E-2</c:v>
                </c:pt>
                <c:pt idx="22172">
                  <c:v>5.50514E-2</c:v>
                </c:pt>
                <c:pt idx="22173">
                  <c:v>5.0876900000000003E-2</c:v>
                </c:pt>
                <c:pt idx="22174">
                  <c:v>4.6814099999999997E-2</c:v>
                </c:pt>
                <c:pt idx="22175">
                  <c:v>4.2868299999999998E-2</c:v>
                </c:pt>
                <c:pt idx="22176">
                  <c:v>3.9044700000000002E-2</c:v>
                </c:pt>
                <c:pt idx="22177">
                  <c:v>3.5347999999999997E-2</c:v>
                </c:pt>
                <c:pt idx="22178">
                  <c:v>3.1783100000000002E-2</c:v>
                </c:pt>
                <c:pt idx="22179">
                  <c:v>2.8354600000000001E-2</c:v>
                </c:pt>
                <c:pt idx="22180">
                  <c:v>2.5066499999999999E-2</c:v>
                </c:pt>
                <c:pt idx="22181">
                  <c:v>2.1922299999999999E-2</c:v>
                </c:pt>
                <c:pt idx="22182">
                  <c:v>1.8925299999999999E-2</c:v>
                </c:pt>
                <c:pt idx="22183">
                  <c:v>1.60789E-2</c:v>
                </c:pt>
                <c:pt idx="22184">
                  <c:v>1.3386800000000001E-2</c:v>
                </c:pt>
                <c:pt idx="22185">
                  <c:v>1.0852000000000001E-2</c:v>
                </c:pt>
                <c:pt idx="22186" formatCode="0.00E+00">
                  <c:v>8.4771800000000008E-3</c:v>
                </c:pt>
                <c:pt idx="22187" formatCode="0.00E+00">
                  <c:v>6.2648199999999999E-3</c:v>
                </c:pt>
                <c:pt idx="22188" formatCode="0.00E+00">
                  <c:v>4.2170599999999999E-3</c:v>
                </c:pt>
                <c:pt idx="22189" formatCode="0.00E+00">
                  <c:v>2.3355099999999998E-3</c:v>
                </c:pt>
                <c:pt idx="22190" formatCode="0.00E+00">
                  <c:v>6.2148499999999996E-4</c:v>
                </c:pt>
                <c:pt idx="22191" formatCode="0.00E+00">
                  <c:v>-9.2353300000000004E-4</c:v>
                </c:pt>
                <c:pt idx="22192" formatCode="0.00E+00">
                  <c:v>-2.2977900000000001E-3</c:v>
                </c:pt>
                <c:pt idx="22193" formatCode="0.00E+00">
                  <c:v>-3.4998899999999999E-3</c:v>
                </c:pt>
                <c:pt idx="22194" formatCode="0.00E+00">
                  <c:v>-4.5286099999999998E-3</c:v>
                </c:pt>
                <c:pt idx="22195" formatCode="0.00E+00">
                  <c:v>-5.3831399999999998E-3</c:v>
                </c:pt>
                <c:pt idx="22196" formatCode="0.00E+00">
                  <c:v>-6.0641000000000002E-3</c:v>
                </c:pt>
                <c:pt idx="22197" formatCode="0.00E+00">
                  <c:v>-6.5731299999999999E-3</c:v>
                </c:pt>
                <c:pt idx="22198" formatCode="0.00E+00">
                  <c:v>-6.9113500000000001E-3</c:v>
                </c:pt>
                <c:pt idx="22199" formatCode="0.00E+00">
                  <c:v>-7.0793399999999999E-3</c:v>
                </c:pt>
                <c:pt idx="22200" formatCode="0.00E+00">
                  <c:v>-7.0782099999999997E-3</c:v>
                </c:pt>
                <c:pt idx="22201" formatCode="0.00E+00">
                  <c:v>-6.9095700000000003E-3</c:v>
                </c:pt>
                <c:pt idx="22202" formatCode="0.00E+00">
                  <c:v>-6.5749600000000004E-3</c:v>
                </c:pt>
                <c:pt idx="22203" formatCode="0.00E+00">
                  <c:v>-6.07597E-3</c:v>
                </c:pt>
                <c:pt idx="22204" formatCode="0.00E+00">
                  <c:v>-5.4145199999999999E-3</c:v>
                </c:pt>
                <c:pt idx="22205" formatCode="0.00E+00">
                  <c:v>-4.5929100000000004E-3</c:v>
                </c:pt>
                <c:pt idx="22206" formatCode="0.00E+00">
                  <c:v>-3.6137700000000001E-3</c:v>
                </c:pt>
                <c:pt idx="22207" formatCode="0.00E+00">
                  <c:v>-2.4800899999999999E-3</c:v>
                </c:pt>
                <c:pt idx="22208" formatCode="0.00E+00">
                  <c:v>-1.19516E-3</c:v>
                </c:pt>
                <c:pt idx="22209" formatCode="0.00E+00">
                  <c:v>2.3758699999999999E-4</c:v>
                </c:pt>
                <c:pt idx="22210" formatCode="0.00E+00">
                  <c:v>1.8144700000000001E-3</c:v>
                </c:pt>
                <c:pt idx="22211" formatCode="0.00E+00">
                  <c:v>3.5317E-3</c:v>
                </c:pt>
                <c:pt idx="22212" formatCode="0.00E+00">
                  <c:v>5.3854100000000002E-3</c:v>
                </c:pt>
                <c:pt idx="22213" formatCode="0.00E+00">
                  <c:v>7.37143E-3</c:v>
                </c:pt>
                <c:pt idx="22214" formatCode="0.00E+00">
                  <c:v>9.4853200000000002E-3</c:v>
                </c:pt>
                <c:pt idx="22215">
                  <c:v>1.17226E-2</c:v>
                </c:pt>
                <c:pt idx="22216">
                  <c:v>1.40786E-2</c:v>
                </c:pt>
                <c:pt idx="22217">
                  <c:v>1.6548299999999998E-2</c:v>
                </c:pt>
                <c:pt idx="22218">
                  <c:v>1.9126500000000001E-2</c:v>
                </c:pt>
                <c:pt idx="22219">
                  <c:v>2.1807699999999999E-2</c:v>
                </c:pt>
                <c:pt idx="22220">
                  <c:v>2.4586299999999998E-2</c:v>
                </c:pt>
                <c:pt idx="22221">
                  <c:v>2.7456600000000001E-2</c:v>
                </c:pt>
                <c:pt idx="22222">
                  <c:v>3.0412600000000001E-2</c:v>
                </c:pt>
                <c:pt idx="22223">
                  <c:v>3.3447999999999999E-2</c:v>
                </c:pt>
                <c:pt idx="22224">
                  <c:v>3.6556199999999997E-2</c:v>
                </c:pt>
                <c:pt idx="22225">
                  <c:v>3.9730799999999997E-2</c:v>
                </c:pt>
                <c:pt idx="22226">
                  <c:v>4.2965900000000001E-2</c:v>
                </c:pt>
                <c:pt idx="22227">
                  <c:v>4.62551E-2</c:v>
                </c:pt>
                <c:pt idx="22228">
                  <c:v>4.95921E-2</c:v>
                </c:pt>
                <c:pt idx="22229">
                  <c:v>5.2970400000000001E-2</c:v>
                </c:pt>
                <c:pt idx="22230">
                  <c:v>5.6383000000000003E-2</c:v>
                </c:pt>
                <c:pt idx="22231">
                  <c:v>5.9823500000000002E-2</c:v>
                </c:pt>
                <c:pt idx="22232">
                  <c:v>6.3284900000000005E-2</c:v>
                </c:pt>
                <c:pt idx="22233">
                  <c:v>6.6760399999999998E-2</c:v>
                </c:pt>
                <c:pt idx="22234">
                  <c:v>7.0243200000000006E-2</c:v>
                </c:pt>
                <c:pt idx="22235">
                  <c:v>7.37265E-2</c:v>
                </c:pt>
                <c:pt idx="22236">
                  <c:v>7.7203499999999994E-2</c:v>
                </c:pt>
                <c:pt idx="22237">
                  <c:v>8.0667799999999998E-2</c:v>
                </c:pt>
                <c:pt idx="22238">
                  <c:v>8.4112800000000001E-2</c:v>
                </c:pt>
                <c:pt idx="22239">
                  <c:v>8.7532200000000004E-2</c:v>
                </c:pt>
                <c:pt idx="22240">
                  <c:v>9.0919799999999995E-2</c:v>
                </c:pt>
                <c:pt idx="22241">
                  <c:v>9.42693E-2</c:v>
                </c:pt>
                <c:pt idx="22242">
                  <c:v>9.7574400000000006E-2</c:v>
                </c:pt>
                <c:pt idx="22243">
                  <c:v>0.100829</c:v>
                </c:pt>
                <c:pt idx="22244">
                  <c:v>0.10402599999999999</c:v>
                </c:pt>
                <c:pt idx="22245">
                  <c:v>0.10716100000000001</c:v>
                </c:pt>
                <c:pt idx="22246">
                  <c:v>0.11022800000000001</c:v>
                </c:pt>
                <c:pt idx="22247">
                  <c:v>0.113222</c:v>
                </c:pt>
                <c:pt idx="22248">
                  <c:v>0.116135</c:v>
                </c:pt>
                <c:pt idx="22249">
                  <c:v>0.118964</c:v>
                </c:pt>
                <c:pt idx="22250">
                  <c:v>0.121702</c:v>
                </c:pt>
                <c:pt idx="22251">
                  <c:v>0.124345</c:v>
                </c:pt>
                <c:pt idx="22252">
                  <c:v>0.126887</c:v>
                </c:pt>
                <c:pt idx="22253">
                  <c:v>0.12932399999999999</c:v>
                </c:pt>
                <c:pt idx="22254">
                  <c:v>0.13165199999999999</c:v>
                </c:pt>
                <c:pt idx="22255">
                  <c:v>0.13386600000000001</c:v>
                </c:pt>
                <c:pt idx="22256">
                  <c:v>0.135962</c:v>
                </c:pt>
                <c:pt idx="22257">
                  <c:v>0.137937</c:v>
                </c:pt>
                <c:pt idx="22258">
                  <c:v>0.13978699999999999</c:v>
                </c:pt>
                <c:pt idx="22259">
                  <c:v>0.141509</c:v>
                </c:pt>
                <c:pt idx="22260">
                  <c:v>0.143099</c:v>
                </c:pt>
                <c:pt idx="22261">
                  <c:v>0.14455499999999999</c:v>
                </c:pt>
                <c:pt idx="22262">
                  <c:v>0.145873</c:v>
                </c:pt>
                <c:pt idx="22263">
                  <c:v>0.14705299999999999</c:v>
                </c:pt>
                <c:pt idx="22264">
                  <c:v>0.148092</c:v>
                </c:pt>
                <c:pt idx="22265">
                  <c:v>0.14898900000000001</c:v>
                </c:pt>
                <c:pt idx="22266">
                  <c:v>0.14974299999999999</c:v>
                </c:pt>
                <c:pt idx="22267">
                  <c:v>0.15035100000000001</c:v>
                </c:pt>
                <c:pt idx="22268">
                  <c:v>0.150814</c:v>
                </c:pt>
                <c:pt idx="22269">
                  <c:v>0.15112900000000001</c:v>
                </c:pt>
                <c:pt idx="22270">
                  <c:v>0.15129600000000001</c:v>
                </c:pt>
                <c:pt idx="22271">
                  <c:v>0.15131700000000001</c:v>
                </c:pt>
                <c:pt idx="22272">
                  <c:v>0.15118999999999999</c:v>
                </c:pt>
                <c:pt idx="22273">
                  <c:v>0.15091599999999999</c:v>
                </c:pt>
                <c:pt idx="22274">
                  <c:v>0.15049499999999999</c:v>
                </c:pt>
                <c:pt idx="22275">
                  <c:v>0.14992900000000001</c:v>
                </c:pt>
                <c:pt idx="22276">
                  <c:v>0.14921799999999999</c:v>
                </c:pt>
                <c:pt idx="22277">
                  <c:v>0.14836299999999999</c:v>
                </c:pt>
                <c:pt idx="22278">
                  <c:v>0.147368</c:v>
                </c:pt>
                <c:pt idx="22279">
                  <c:v>0.146233</c:v>
                </c:pt>
                <c:pt idx="22280">
                  <c:v>0.14496100000000001</c:v>
                </c:pt>
                <c:pt idx="22281">
                  <c:v>0.14355399999999999</c:v>
                </c:pt>
                <c:pt idx="22282">
                  <c:v>0.142014</c:v>
                </c:pt>
                <c:pt idx="22283">
                  <c:v>0.140346</c:v>
                </c:pt>
                <c:pt idx="22284">
                  <c:v>0.13855100000000001</c:v>
                </c:pt>
                <c:pt idx="22285">
                  <c:v>0.13663400000000001</c:v>
                </c:pt>
                <c:pt idx="22286">
                  <c:v>0.134599</c:v>
                </c:pt>
                <c:pt idx="22287">
                  <c:v>0.13244900000000001</c:v>
                </c:pt>
                <c:pt idx="22288">
                  <c:v>0.13019</c:v>
                </c:pt>
                <c:pt idx="22289">
                  <c:v>0.12782499999999999</c:v>
                </c:pt>
                <c:pt idx="22290">
                  <c:v>0.125358</c:v>
                </c:pt>
                <c:pt idx="22291">
                  <c:v>0.122795</c:v>
                </c:pt>
                <c:pt idx="22292">
                  <c:v>0.120139</c:v>
                </c:pt>
                <c:pt idx="22293">
                  <c:v>0.117398</c:v>
                </c:pt>
                <c:pt idx="22294">
                  <c:v>0.114576</c:v>
                </c:pt>
                <c:pt idx="22295">
                  <c:v>0.111679</c:v>
                </c:pt>
                <c:pt idx="22296">
                  <c:v>0.10871400000000001</c:v>
                </c:pt>
                <c:pt idx="22297">
                  <c:v>0.105684</c:v>
                </c:pt>
                <c:pt idx="22298">
                  <c:v>0.10259699999999999</c:v>
                </c:pt>
                <c:pt idx="22299">
                  <c:v>9.9457599999999993E-2</c:v>
                </c:pt>
                <c:pt idx="22300">
                  <c:v>9.6272399999999994E-2</c:v>
                </c:pt>
                <c:pt idx="22301">
                  <c:v>9.3047299999999999E-2</c:v>
                </c:pt>
                <c:pt idx="22302">
                  <c:v>8.9788499999999993E-2</c:v>
                </c:pt>
                <c:pt idx="22303">
                  <c:v>8.6502300000000004E-2</c:v>
                </c:pt>
                <c:pt idx="22304">
                  <c:v>8.3195099999999994E-2</c:v>
                </c:pt>
                <c:pt idx="22305">
                  <c:v>7.98735E-2</c:v>
                </c:pt>
                <c:pt idx="22306">
                  <c:v>7.6543799999999995E-2</c:v>
                </c:pt>
                <c:pt idx="22307">
                  <c:v>7.32125E-2</c:v>
                </c:pt>
                <c:pt idx="22308">
                  <c:v>6.9885699999999995E-2</c:v>
                </c:pt>
                <c:pt idx="22309">
                  <c:v>6.6569900000000001E-2</c:v>
                </c:pt>
                <c:pt idx="22310">
                  <c:v>6.3271499999999994E-2</c:v>
                </c:pt>
                <c:pt idx="22311">
                  <c:v>5.9996899999999999E-2</c:v>
                </c:pt>
                <c:pt idx="22312">
                  <c:v>5.67526E-2</c:v>
                </c:pt>
                <c:pt idx="22313">
                  <c:v>5.3545000000000002E-2</c:v>
                </c:pt>
                <c:pt idx="22314">
                  <c:v>5.0379800000000002E-2</c:v>
                </c:pt>
                <c:pt idx="22315">
                  <c:v>4.72635E-2</c:v>
                </c:pt>
                <c:pt idx="22316">
                  <c:v>4.4202499999999999E-2</c:v>
                </c:pt>
                <c:pt idx="22317">
                  <c:v>4.1203400000000001E-2</c:v>
                </c:pt>
                <c:pt idx="22318">
                  <c:v>3.8272199999999999E-2</c:v>
                </c:pt>
                <c:pt idx="22319">
                  <c:v>3.5414500000000002E-2</c:v>
                </c:pt>
                <c:pt idx="22320">
                  <c:v>3.2636199999999997E-2</c:v>
                </c:pt>
                <c:pt idx="22321">
                  <c:v>2.9943299999999999E-2</c:v>
                </c:pt>
                <c:pt idx="22322">
                  <c:v>2.7341399999999998E-2</c:v>
                </c:pt>
                <c:pt idx="22323">
                  <c:v>2.4835900000000001E-2</c:v>
                </c:pt>
                <c:pt idx="22324">
                  <c:v>2.2431900000000001E-2</c:v>
                </c:pt>
                <c:pt idx="22325">
                  <c:v>2.0134200000000001E-2</c:v>
                </c:pt>
                <c:pt idx="22326">
                  <c:v>1.7947999999999999E-2</c:v>
                </c:pt>
                <c:pt idx="22327">
                  <c:v>1.5877800000000001E-2</c:v>
                </c:pt>
                <c:pt idx="22328">
                  <c:v>1.39276E-2</c:v>
                </c:pt>
                <c:pt idx="22329">
                  <c:v>1.2101600000000001E-2</c:v>
                </c:pt>
                <c:pt idx="22330">
                  <c:v>1.04037E-2</c:v>
                </c:pt>
                <c:pt idx="22331" formatCode="0.00E+00">
                  <c:v>8.8382100000000009E-3</c:v>
                </c:pt>
                <c:pt idx="22332" formatCode="0.00E+00">
                  <c:v>7.4093800000000001E-3</c:v>
                </c:pt>
                <c:pt idx="22333" formatCode="0.00E+00">
                  <c:v>6.12095E-3</c:v>
                </c:pt>
                <c:pt idx="22334" formatCode="0.00E+00">
                  <c:v>4.9753999999999996E-3</c:v>
                </c:pt>
                <c:pt idx="22335" formatCode="0.00E+00">
                  <c:v>3.9747200000000002E-3</c:v>
                </c:pt>
                <c:pt idx="22336" formatCode="0.00E+00">
                  <c:v>3.12138E-3</c:v>
                </c:pt>
                <c:pt idx="22337" formatCode="0.00E+00">
                  <c:v>2.4178099999999998E-3</c:v>
                </c:pt>
                <c:pt idx="22338" formatCode="0.00E+00">
                  <c:v>1.8658100000000001E-3</c:v>
                </c:pt>
                <c:pt idx="22339" formatCode="0.00E+00">
                  <c:v>1.4668400000000001E-3</c:v>
                </c:pt>
                <c:pt idx="22340" formatCode="0.00E+00">
                  <c:v>1.2221700000000001E-3</c:v>
                </c:pt>
                <c:pt idx="22341" formatCode="0.00E+00">
                  <c:v>1.1328E-3</c:v>
                </c:pt>
                <c:pt idx="22342" formatCode="0.00E+00">
                  <c:v>1.19937E-3</c:v>
                </c:pt>
                <c:pt idx="22343" formatCode="0.00E+00">
                  <c:v>1.42227E-3</c:v>
                </c:pt>
                <c:pt idx="22344" formatCode="0.00E+00">
                  <c:v>1.8016799999999999E-3</c:v>
                </c:pt>
                <c:pt idx="22345" formatCode="0.00E+00">
                  <c:v>2.3374200000000002E-3</c:v>
                </c:pt>
                <c:pt idx="22346" formatCode="0.00E+00">
                  <c:v>3.0288400000000001E-3</c:v>
                </c:pt>
                <c:pt idx="22347" formatCode="0.00E+00">
                  <c:v>3.8749700000000002E-3</c:v>
                </c:pt>
                <c:pt idx="22348" formatCode="0.00E+00">
                  <c:v>4.8746800000000002E-3</c:v>
                </c:pt>
                <c:pt idx="22349" formatCode="0.00E+00">
                  <c:v>6.0267699999999999E-3</c:v>
                </c:pt>
                <c:pt idx="22350" formatCode="0.00E+00">
                  <c:v>7.3298800000000004E-3</c:v>
                </c:pt>
                <c:pt idx="22351" formatCode="0.00E+00">
                  <c:v>8.7820699999999995E-3</c:v>
                </c:pt>
                <c:pt idx="22352">
                  <c:v>1.03809E-2</c:v>
                </c:pt>
                <c:pt idx="22353">
                  <c:v>1.21242E-2</c:v>
                </c:pt>
                <c:pt idx="22354">
                  <c:v>1.4009300000000001E-2</c:v>
                </c:pt>
                <c:pt idx="22355">
                  <c:v>1.6033700000000001E-2</c:v>
                </c:pt>
                <c:pt idx="22356">
                  <c:v>1.81943E-2</c:v>
                </c:pt>
                <c:pt idx="22357">
                  <c:v>2.04878E-2</c:v>
                </c:pt>
                <c:pt idx="22358">
                  <c:v>2.2910799999999999E-2</c:v>
                </c:pt>
                <c:pt idx="22359">
                  <c:v>2.5459499999999999E-2</c:v>
                </c:pt>
                <c:pt idx="22360">
                  <c:v>2.8129999999999999E-2</c:v>
                </c:pt>
                <c:pt idx="22361">
                  <c:v>3.0918000000000001E-2</c:v>
                </c:pt>
                <c:pt idx="22362">
                  <c:v>3.3819000000000002E-2</c:v>
                </c:pt>
                <c:pt idx="22363">
                  <c:v>3.6828300000000001E-2</c:v>
                </c:pt>
                <c:pt idx="22364">
                  <c:v>3.9941299999999999E-2</c:v>
                </c:pt>
                <c:pt idx="22365">
                  <c:v>4.3152999999999997E-2</c:v>
                </c:pt>
                <c:pt idx="22366">
                  <c:v>4.6457900000000003E-2</c:v>
                </c:pt>
                <c:pt idx="22367">
                  <c:v>4.9850400000000003E-2</c:v>
                </c:pt>
                <c:pt idx="22368">
                  <c:v>5.33246E-2</c:v>
                </c:pt>
                <c:pt idx="22369">
                  <c:v>5.6874300000000003E-2</c:v>
                </c:pt>
                <c:pt idx="22370">
                  <c:v>6.04938E-2</c:v>
                </c:pt>
                <c:pt idx="22371">
                  <c:v>6.4176999999999998E-2</c:v>
                </c:pt>
                <c:pt idx="22372">
                  <c:v>6.79178E-2</c:v>
                </c:pt>
                <c:pt idx="22373">
                  <c:v>7.1710099999999999E-2</c:v>
                </c:pt>
                <c:pt idx="22374">
                  <c:v>7.5547400000000001E-2</c:v>
                </c:pt>
                <c:pt idx="22375">
                  <c:v>7.9422999999999994E-2</c:v>
                </c:pt>
                <c:pt idx="22376">
                  <c:v>8.3330500000000002E-2</c:v>
                </c:pt>
                <c:pt idx="22377">
                  <c:v>8.7263199999999999E-2</c:v>
                </c:pt>
                <c:pt idx="22378">
                  <c:v>9.1214500000000004E-2</c:v>
                </c:pt>
                <c:pt idx="22379">
                  <c:v>9.5177499999999998E-2</c:v>
                </c:pt>
                <c:pt idx="22380">
                  <c:v>9.9145200000000003E-2</c:v>
                </c:pt>
                <c:pt idx="22381">
                  <c:v>0.10311099999999999</c:v>
                </c:pt>
                <c:pt idx="22382">
                  <c:v>0.107069</c:v>
                </c:pt>
                <c:pt idx="22383">
                  <c:v>0.111011</c:v>
                </c:pt>
                <c:pt idx="22384">
                  <c:v>0.11493100000000001</c:v>
                </c:pt>
                <c:pt idx="22385">
                  <c:v>0.118822</c:v>
                </c:pt>
                <c:pt idx="22386">
                  <c:v>0.122678</c:v>
                </c:pt>
                <c:pt idx="22387">
                  <c:v>0.12649299999999999</c:v>
                </c:pt>
                <c:pt idx="22388">
                  <c:v>0.13025900000000001</c:v>
                </c:pt>
                <c:pt idx="22389">
                  <c:v>0.13397100000000001</c:v>
                </c:pt>
                <c:pt idx="22390">
                  <c:v>0.137623</c:v>
                </c:pt>
                <c:pt idx="22391">
                  <c:v>0.141208</c:v>
                </c:pt>
                <c:pt idx="22392">
                  <c:v>0.14471999999999999</c:v>
                </c:pt>
                <c:pt idx="22393">
                  <c:v>0.14815200000000001</c:v>
                </c:pt>
                <c:pt idx="22394">
                  <c:v>0.1515</c:v>
                </c:pt>
                <c:pt idx="22395">
                  <c:v>0.154756</c:v>
                </c:pt>
                <c:pt idx="22396">
                  <c:v>0.157915</c:v>
                </c:pt>
                <c:pt idx="22397">
                  <c:v>0.160972</c:v>
                </c:pt>
                <c:pt idx="22398">
                  <c:v>0.16392000000000001</c:v>
                </c:pt>
                <c:pt idx="22399">
                  <c:v>0.16675699999999999</c:v>
                </c:pt>
                <c:pt idx="22400">
                  <c:v>0.16947499999999999</c:v>
                </c:pt>
                <c:pt idx="22401">
                  <c:v>0.172071</c:v>
                </c:pt>
                <c:pt idx="22402">
                  <c:v>0.17454</c:v>
                </c:pt>
                <c:pt idx="22403">
                  <c:v>0.17687800000000001</c:v>
                </c:pt>
                <c:pt idx="22404">
                  <c:v>0.17907999999999999</c:v>
                </c:pt>
                <c:pt idx="22405">
                  <c:v>0.181144</c:v>
                </c:pt>
                <c:pt idx="22406">
                  <c:v>0.183063</c:v>
                </c:pt>
                <c:pt idx="22407">
                  <c:v>0.184836</c:v>
                </c:pt>
                <c:pt idx="22408">
                  <c:v>0.18645800000000001</c:v>
                </c:pt>
                <c:pt idx="22409">
                  <c:v>0.18792800000000001</c:v>
                </c:pt>
                <c:pt idx="22410">
                  <c:v>0.18924099999999999</c:v>
                </c:pt>
                <c:pt idx="22411">
                  <c:v>0.19039600000000001</c:v>
                </c:pt>
                <c:pt idx="22412">
                  <c:v>0.19139</c:v>
                </c:pt>
                <c:pt idx="22413">
                  <c:v>0.192221</c:v>
                </c:pt>
                <c:pt idx="22414">
                  <c:v>0.192886</c:v>
                </c:pt>
                <c:pt idx="22415">
                  <c:v>0.193383</c:v>
                </c:pt>
                <c:pt idx="22416">
                  <c:v>0.193713</c:v>
                </c:pt>
                <c:pt idx="22417">
                  <c:v>0.19387199999999999</c:v>
                </c:pt>
                <c:pt idx="22418">
                  <c:v>0.19386100000000001</c:v>
                </c:pt>
                <c:pt idx="22419">
                  <c:v>0.19367899999999999</c:v>
                </c:pt>
                <c:pt idx="22420">
                  <c:v>0.193325</c:v>
                </c:pt>
                <c:pt idx="22421">
                  <c:v>0.1928</c:v>
                </c:pt>
                <c:pt idx="22422">
                  <c:v>0.192104</c:v>
                </c:pt>
                <c:pt idx="22423">
                  <c:v>0.19123799999999999</c:v>
                </c:pt>
                <c:pt idx="22424">
                  <c:v>0.19020100000000001</c:v>
                </c:pt>
                <c:pt idx="22425">
                  <c:v>0.188995</c:v>
                </c:pt>
                <c:pt idx="22426">
                  <c:v>0.18762100000000001</c:v>
                </c:pt>
                <c:pt idx="22427">
                  <c:v>0.186082</c:v>
                </c:pt>
                <c:pt idx="22428">
                  <c:v>0.18437799999999999</c:v>
                </c:pt>
                <c:pt idx="22429">
                  <c:v>0.18251100000000001</c:v>
                </c:pt>
                <c:pt idx="22430">
                  <c:v>0.18048500000000001</c:v>
                </c:pt>
                <c:pt idx="22431">
                  <c:v>0.17829999999999999</c:v>
                </c:pt>
                <c:pt idx="22432">
                  <c:v>0.175959</c:v>
                </c:pt>
                <c:pt idx="22433">
                  <c:v>0.17346500000000001</c:v>
                </c:pt>
                <c:pt idx="22434">
                  <c:v>0.17082</c:v>
                </c:pt>
                <c:pt idx="22435">
                  <c:v>0.16802900000000001</c:v>
                </c:pt>
                <c:pt idx="22436">
                  <c:v>0.16509299999999999</c:v>
                </c:pt>
                <c:pt idx="22437">
                  <c:v>0.162018</c:v>
                </c:pt>
                <c:pt idx="22438">
                  <c:v>0.158807</c:v>
                </c:pt>
                <c:pt idx="22439">
                  <c:v>0.15546299999999999</c:v>
                </c:pt>
                <c:pt idx="22440">
                  <c:v>0.15199199999999999</c:v>
                </c:pt>
                <c:pt idx="22441">
                  <c:v>0.148397</c:v>
                </c:pt>
                <c:pt idx="22442">
                  <c:v>0.14468200000000001</c:v>
                </c:pt>
                <c:pt idx="22443">
                  <c:v>0.14085300000000001</c:v>
                </c:pt>
                <c:pt idx="22444">
                  <c:v>0.13691500000000001</c:v>
                </c:pt>
                <c:pt idx="22445">
                  <c:v>0.13287199999999999</c:v>
                </c:pt>
                <c:pt idx="22446">
                  <c:v>0.12872900000000001</c:v>
                </c:pt>
                <c:pt idx="22447">
                  <c:v>0.12449300000000001</c:v>
                </c:pt>
                <c:pt idx="22448">
                  <c:v>0.120167</c:v>
                </c:pt>
                <c:pt idx="22449">
                  <c:v>0.115757</c:v>
                </c:pt>
                <c:pt idx="22450">
                  <c:v>0.11126900000000001</c:v>
                </c:pt>
                <c:pt idx="22451">
                  <c:v>0.106709</c:v>
                </c:pt>
                <c:pt idx="22452">
                  <c:v>0.10208200000000001</c:v>
                </c:pt>
                <c:pt idx="22453">
                  <c:v>9.7393999999999994E-2</c:v>
                </c:pt>
                <c:pt idx="22454">
                  <c:v>9.2650300000000005E-2</c:v>
                </c:pt>
                <c:pt idx="22455">
                  <c:v>8.7857000000000005E-2</c:v>
                </c:pt>
                <c:pt idx="22456">
                  <c:v>8.3019899999999994E-2</c:v>
                </c:pt>
                <c:pt idx="22457">
                  <c:v>7.81448E-2</c:v>
                </c:pt>
                <c:pt idx="22458">
                  <c:v>7.3237499999999997E-2</c:v>
                </c:pt>
                <c:pt idx="22459">
                  <c:v>6.8304199999999995E-2</c:v>
                </c:pt>
                <c:pt idx="22460">
                  <c:v>6.3350799999999999E-2</c:v>
                </c:pt>
                <c:pt idx="22461">
                  <c:v>5.8383400000000002E-2</c:v>
                </c:pt>
                <c:pt idx="22462">
                  <c:v>5.3407299999999998E-2</c:v>
                </c:pt>
                <c:pt idx="22463">
                  <c:v>4.8428300000000001E-2</c:v>
                </c:pt>
                <c:pt idx="22464">
                  <c:v>4.3452400000000002E-2</c:v>
                </c:pt>
                <c:pt idx="22465">
                  <c:v>3.8485400000000003E-2</c:v>
                </c:pt>
                <c:pt idx="22466">
                  <c:v>3.3533399999999998E-2</c:v>
                </c:pt>
                <c:pt idx="22467">
                  <c:v>2.8602099999999998E-2</c:v>
                </c:pt>
                <c:pt idx="22468">
                  <c:v>2.3697599999999999E-2</c:v>
                </c:pt>
                <c:pt idx="22469">
                  <c:v>1.8825600000000001E-2</c:v>
                </c:pt>
                <c:pt idx="22470">
                  <c:v>1.39918E-2</c:v>
                </c:pt>
                <c:pt idx="22471" formatCode="0.00E+00">
                  <c:v>9.2016500000000005E-3</c:v>
                </c:pt>
                <c:pt idx="22472" formatCode="0.00E+00">
                  <c:v>4.4602899999999996E-3</c:v>
                </c:pt>
                <c:pt idx="22473" formatCode="0.00E+00">
                  <c:v>-2.2664899999999999E-4</c:v>
                </c:pt>
                <c:pt idx="22474" formatCode="0.00E+00">
                  <c:v>-4.85324E-3</c:v>
                </c:pt>
                <c:pt idx="22475" formatCode="0.00E+00">
                  <c:v>-9.4135699999999996E-3</c:v>
                </c:pt>
                <c:pt idx="22476">
                  <c:v>-1.39019E-2</c:v>
                </c:pt>
                <c:pt idx="22477">
                  <c:v>-1.8313200000000002E-2</c:v>
                </c:pt>
                <c:pt idx="22478">
                  <c:v>-2.2643099999999999E-2</c:v>
                </c:pt>
                <c:pt idx="22479">
                  <c:v>-2.68872E-2</c:v>
                </c:pt>
                <c:pt idx="22480">
                  <c:v>-3.1040999999999999E-2</c:v>
                </c:pt>
                <c:pt idx="22481">
                  <c:v>-3.5099699999999998E-2</c:v>
                </c:pt>
                <c:pt idx="22482">
                  <c:v>-3.9059400000000001E-2</c:v>
                </c:pt>
                <c:pt idx="22483">
                  <c:v>-4.2916000000000003E-2</c:v>
                </c:pt>
                <c:pt idx="22484">
                  <c:v>-4.6665499999999999E-2</c:v>
                </c:pt>
                <c:pt idx="22485">
                  <c:v>-5.0304300000000003E-2</c:v>
                </c:pt>
                <c:pt idx="22486">
                  <c:v>-5.3829099999999998E-2</c:v>
                </c:pt>
                <c:pt idx="22487">
                  <c:v>-5.7236200000000001E-2</c:v>
                </c:pt>
                <c:pt idx="22488">
                  <c:v>-6.0522399999999997E-2</c:v>
                </c:pt>
                <c:pt idx="22489">
                  <c:v>-6.3684500000000005E-2</c:v>
                </c:pt>
                <c:pt idx="22490">
                  <c:v>-6.6719700000000007E-2</c:v>
                </c:pt>
                <c:pt idx="22491">
                  <c:v>-6.9625699999999999E-2</c:v>
                </c:pt>
                <c:pt idx="22492">
                  <c:v>-7.2400000000000006E-2</c:v>
                </c:pt>
                <c:pt idx="22493">
                  <c:v>-7.5040399999999993E-2</c:v>
                </c:pt>
                <c:pt idx="22494">
                  <c:v>-7.75449E-2</c:v>
                </c:pt>
                <c:pt idx="22495">
                  <c:v>-7.9911599999999999E-2</c:v>
                </c:pt>
                <c:pt idx="22496">
                  <c:v>-8.2139199999999996E-2</c:v>
                </c:pt>
                <c:pt idx="22497">
                  <c:v>-8.4225700000000001E-2</c:v>
                </c:pt>
                <c:pt idx="22498">
                  <c:v>-8.6169700000000002E-2</c:v>
                </c:pt>
                <c:pt idx="22499">
                  <c:v>-8.7970000000000007E-2</c:v>
                </c:pt>
                <c:pt idx="22500">
                  <c:v>-8.9625800000000005E-2</c:v>
                </c:pt>
                <c:pt idx="22501">
                  <c:v>-9.1136599999999998E-2</c:v>
                </c:pt>
                <c:pt idx="22502">
                  <c:v>-9.2501600000000003E-2</c:v>
                </c:pt>
                <c:pt idx="22503">
                  <c:v>-9.3720399999999995E-2</c:v>
                </c:pt>
                <c:pt idx="22504">
                  <c:v>-9.4792799999999997E-2</c:v>
                </c:pt>
                <c:pt idx="22505">
                  <c:v>-9.5718700000000004E-2</c:v>
                </c:pt>
                <c:pt idx="22506">
                  <c:v>-9.6498299999999995E-2</c:v>
                </c:pt>
                <c:pt idx="22507">
                  <c:v>-9.7131899999999993E-2</c:v>
                </c:pt>
                <c:pt idx="22508">
                  <c:v>-9.7620200000000004E-2</c:v>
                </c:pt>
                <c:pt idx="22509">
                  <c:v>-9.7964200000000001E-2</c:v>
                </c:pt>
                <c:pt idx="22510">
                  <c:v>-9.8165000000000002E-2</c:v>
                </c:pt>
                <c:pt idx="22511">
                  <c:v>-9.8223699999999997E-2</c:v>
                </c:pt>
                <c:pt idx="22512">
                  <c:v>-9.8141199999999998E-2</c:v>
                </c:pt>
                <c:pt idx="22513">
                  <c:v>-9.7918199999999997E-2</c:v>
                </c:pt>
                <c:pt idx="22514">
                  <c:v>-9.7555799999999998E-2</c:v>
                </c:pt>
                <c:pt idx="22515">
                  <c:v>-9.7056299999999998E-2</c:v>
                </c:pt>
                <c:pt idx="22516">
                  <c:v>-9.64227E-2</c:v>
                </c:pt>
                <c:pt idx="22517">
                  <c:v>-9.5657199999999998E-2</c:v>
                </c:pt>
                <c:pt idx="22518">
                  <c:v>-9.4761999999999999E-2</c:v>
                </c:pt>
                <c:pt idx="22519">
                  <c:v>-9.3739500000000003E-2</c:v>
                </c:pt>
                <c:pt idx="22520">
                  <c:v>-9.2592599999999997E-2</c:v>
                </c:pt>
                <c:pt idx="22521">
                  <c:v>-9.1324000000000002E-2</c:v>
                </c:pt>
                <c:pt idx="22522">
                  <c:v>-8.99369E-2</c:v>
                </c:pt>
                <c:pt idx="22523">
                  <c:v>-8.8434299999999993E-2</c:v>
                </c:pt>
                <c:pt idx="22524">
                  <c:v>-8.6819800000000003E-2</c:v>
                </c:pt>
                <c:pt idx="22525">
                  <c:v>-8.5096599999999994E-2</c:v>
                </c:pt>
                <c:pt idx="22526">
                  <c:v>-8.3268200000000001E-2</c:v>
                </c:pt>
                <c:pt idx="22527">
                  <c:v>-8.1338400000000005E-2</c:v>
                </c:pt>
                <c:pt idx="22528">
                  <c:v>-7.9310900000000004E-2</c:v>
                </c:pt>
                <c:pt idx="22529">
                  <c:v>-7.7189800000000003E-2</c:v>
                </c:pt>
                <c:pt idx="22530">
                  <c:v>-7.4979100000000007E-2</c:v>
                </c:pt>
                <c:pt idx="22531">
                  <c:v>-7.2682499999999997E-2</c:v>
                </c:pt>
                <c:pt idx="22532">
                  <c:v>-7.0304199999999997E-2</c:v>
                </c:pt>
                <c:pt idx="22533">
                  <c:v>-6.7848099999999995E-2</c:v>
                </c:pt>
                <c:pt idx="22534">
                  <c:v>-6.5318600000000004E-2</c:v>
                </c:pt>
                <c:pt idx="22535">
                  <c:v>-6.2719700000000003E-2</c:v>
                </c:pt>
                <c:pt idx="22536">
                  <c:v>-6.0055299999999999E-2</c:v>
                </c:pt>
                <c:pt idx="22537">
                  <c:v>-5.73298E-2</c:v>
                </c:pt>
                <c:pt idx="22538">
                  <c:v>-5.45473E-2</c:v>
                </c:pt>
                <c:pt idx="22539">
                  <c:v>-5.1712399999999999E-2</c:v>
                </c:pt>
                <c:pt idx="22540">
                  <c:v>-4.8829400000000002E-2</c:v>
                </c:pt>
                <c:pt idx="22541">
                  <c:v>-4.5902499999999999E-2</c:v>
                </c:pt>
                <c:pt idx="22542">
                  <c:v>-4.2936200000000001E-2</c:v>
                </c:pt>
                <c:pt idx="22543">
                  <c:v>-3.9935100000000001E-2</c:v>
                </c:pt>
                <c:pt idx="22544">
                  <c:v>-3.6903499999999999E-2</c:v>
                </c:pt>
                <c:pt idx="22545">
                  <c:v>-3.3845600000000003E-2</c:v>
                </c:pt>
                <c:pt idx="22546">
                  <c:v>-3.07657E-2</c:v>
                </c:pt>
                <c:pt idx="22547">
                  <c:v>-2.7667799999999999E-2</c:v>
                </c:pt>
                <c:pt idx="22548">
                  <c:v>-2.45562E-2</c:v>
                </c:pt>
                <c:pt idx="22549">
                  <c:v>-2.14354E-2</c:v>
                </c:pt>
                <c:pt idx="22550">
                  <c:v>-1.8309599999999999E-2</c:v>
                </c:pt>
                <c:pt idx="22551">
                  <c:v>-1.5182899999999999E-2</c:v>
                </c:pt>
                <c:pt idx="22552">
                  <c:v>-1.20594E-2</c:v>
                </c:pt>
                <c:pt idx="22553" formatCode="0.00E+00">
                  <c:v>-8.9431100000000006E-3</c:v>
                </c:pt>
                <c:pt idx="22554" formatCode="0.00E+00">
                  <c:v>-5.8380899999999998E-3</c:v>
                </c:pt>
                <c:pt idx="22555" formatCode="0.00E+00">
                  <c:v>-2.74808E-3</c:v>
                </c:pt>
                <c:pt idx="22556" formatCode="0.00E+00">
                  <c:v>3.2330199999999998E-4</c:v>
                </c:pt>
                <c:pt idx="22557" formatCode="0.00E+00">
                  <c:v>3.3724599999999999E-3</c:v>
                </c:pt>
                <c:pt idx="22558" formatCode="0.00E+00">
                  <c:v>6.3957900000000002E-3</c:v>
                </c:pt>
                <c:pt idx="22559" formatCode="0.00E+00">
                  <c:v>9.3897900000000003E-3</c:v>
                </c:pt>
                <c:pt idx="22560">
                  <c:v>1.23509E-2</c:v>
                </c:pt>
                <c:pt idx="22561">
                  <c:v>1.5275800000000001E-2</c:v>
                </c:pt>
                <c:pt idx="22562">
                  <c:v>1.8161400000000001E-2</c:v>
                </c:pt>
                <c:pt idx="22563">
                  <c:v>2.1004700000000001E-2</c:v>
                </c:pt>
                <c:pt idx="22564">
                  <c:v>2.3802799999999999E-2</c:v>
                </c:pt>
                <c:pt idx="22565">
                  <c:v>2.6552900000000001E-2</c:v>
                </c:pt>
                <c:pt idx="22566">
                  <c:v>2.92521E-2</c:v>
                </c:pt>
                <c:pt idx="22567">
                  <c:v>3.1897799999999997E-2</c:v>
                </c:pt>
                <c:pt idx="22568">
                  <c:v>3.4487799999999999E-2</c:v>
                </c:pt>
                <c:pt idx="22569">
                  <c:v>3.7019900000000001E-2</c:v>
                </c:pt>
                <c:pt idx="22570">
                  <c:v>3.9491800000000001E-2</c:v>
                </c:pt>
                <c:pt idx="22571">
                  <c:v>4.1901599999999997E-2</c:v>
                </c:pt>
                <c:pt idx="22572">
                  <c:v>4.42472E-2</c:v>
                </c:pt>
                <c:pt idx="22573">
                  <c:v>4.6527100000000002E-2</c:v>
                </c:pt>
                <c:pt idx="22574">
                  <c:v>4.8739499999999998E-2</c:v>
                </c:pt>
                <c:pt idx="22575">
                  <c:v>5.0882799999999999E-2</c:v>
                </c:pt>
                <c:pt idx="22576">
                  <c:v>5.2955599999999999E-2</c:v>
                </c:pt>
                <c:pt idx="22577">
                  <c:v>5.4956100000000001E-2</c:v>
                </c:pt>
                <c:pt idx="22578">
                  <c:v>5.6883400000000001E-2</c:v>
                </c:pt>
                <c:pt idx="22579">
                  <c:v>5.8736400000000001E-2</c:v>
                </c:pt>
                <c:pt idx="22580">
                  <c:v>6.0514600000000002E-2</c:v>
                </c:pt>
                <c:pt idx="22581">
                  <c:v>6.2217000000000001E-2</c:v>
                </c:pt>
                <c:pt idx="22582">
                  <c:v>6.3843300000000006E-2</c:v>
                </c:pt>
                <c:pt idx="22583">
                  <c:v>6.5393199999999999E-2</c:v>
                </c:pt>
                <c:pt idx="22584">
                  <c:v>6.6866700000000001E-2</c:v>
                </c:pt>
                <c:pt idx="22585">
                  <c:v>6.8264000000000005E-2</c:v>
                </c:pt>
                <c:pt idx="22586">
                  <c:v>6.9585099999999997E-2</c:v>
                </c:pt>
                <c:pt idx="22587">
                  <c:v>7.0830099999999993E-2</c:v>
                </c:pt>
                <c:pt idx="22588">
                  <c:v>7.1998999999999994E-2</c:v>
                </c:pt>
                <c:pt idx="22589">
                  <c:v>7.3092299999999999E-2</c:v>
                </c:pt>
                <c:pt idx="22590">
                  <c:v>7.4110300000000004E-2</c:v>
                </c:pt>
                <c:pt idx="22591">
                  <c:v>7.5053999999999996E-2</c:v>
                </c:pt>
                <c:pt idx="22592">
                  <c:v>7.5924000000000005E-2</c:v>
                </c:pt>
                <c:pt idx="22593">
                  <c:v>7.6721200000000003E-2</c:v>
                </c:pt>
                <c:pt idx="22594">
                  <c:v>7.7446799999999996E-2</c:v>
                </c:pt>
                <c:pt idx="22595">
                  <c:v>7.8101799999999999E-2</c:v>
                </c:pt>
                <c:pt idx="22596">
                  <c:v>7.8687099999999996E-2</c:v>
                </c:pt>
                <c:pt idx="22597">
                  <c:v>7.9204200000000002E-2</c:v>
                </c:pt>
                <c:pt idx="22598">
                  <c:v>7.9654299999999997E-2</c:v>
                </c:pt>
                <c:pt idx="22599">
                  <c:v>8.0039200000000005E-2</c:v>
                </c:pt>
                <c:pt idx="22600">
                  <c:v>8.0360299999999996E-2</c:v>
                </c:pt>
                <c:pt idx="22601">
                  <c:v>8.0619399999999994E-2</c:v>
                </c:pt>
                <c:pt idx="22602">
                  <c:v>8.0818100000000004E-2</c:v>
                </c:pt>
                <c:pt idx="22603">
                  <c:v>8.0958100000000005E-2</c:v>
                </c:pt>
                <c:pt idx="22604">
                  <c:v>8.1041199999999994E-2</c:v>
                </c:pt>
                <c:pt idx="22605">
                  <c:v>8.1069299999999997E-2</c:v>
                </c:pt>
                <c:pt idx="22606">
                  <c:v>8.1044199999999997E-2</c:v>
                </c:pt>
                <c:pt idx="22607">
                  <c:v>8.0967999999999998E-2</c:v>
                </c:pt>
                <c:pt idx="22608">
                  <c:v>8.0842399999999995E-2</c:v>
                </c:pt>
                <c:pt idx="22609">
                  <c:v>8.0669699999999997E-2</c:v>
                </c:pt>
                <c:pt idx="22610">
                  <c:v>8.0451800000000004E-2</c:v>
                </c:pt>
                <c:pt idx="22611">
                  <c:v>8.0190800000000007E-2</c:v>
                </c:pt>
                <c:pt idx="22612">
                  <c:v>7.9888600000000004E-2</c:v>
                </c:pt>
                <c:pt idx="22613">
                  <c:v>7.9547199999999998E-2</c:v>
                </c:pt>
                <c:pt idx="22614">
                  <c:v>7.9168600000000006E-2</c:v>
                </c:pt>
                <c:pt idx="22615">
                  <c:v>7.8754900000000003E-2</c:v>
                </c:pt>
                <c:pt idx="22616">
                  <c:v>7.8308299999999997E-2</c:v>
                </c:pt>
                <c:pt idx="22617">
                  <c:v>7.7830899999999995E-2</c:v>
                </c:pt>
                <c:pt idx="22618">
                  <c:v>7.7324900000000002E-2</c:v>
                </c:pt>
                <c:pt idx="22619">
                  <c:v>7.6792299999999994E-2</c:v>
                </c:pt>
                <c:pt idx="22620">
                  <c:v>7.6234999999999997E-2</c:v>
                </c:pt>
                <c:pt idx="22621">
                  <c:v>7.5655E-2</c:v>
                </c:pt>
                <c:pt idx="22622">
                  <c:v>7.5054399999999993E-2</c:v>
                </c:pt>
                <c:pt idx="22623">
                  <c:v>7.4435000000000001E-2</c:v>
                </c:pt>
                <c:pt idx="22624">
                  <c:v>7.3799100000000006E-2</c:v>
                </c:pt>
                <c:pt idx="22625">
                  <c:v>7.3148500000000005E-2</c:v>
                </c:pt>
                <c:pt idx="22626">
                  <c:v>7.2484900000000005E-2</c:v>
                </c:pt>
                <c:pt idx="22627">
                  <c:v>7.1809899999999996E-2</c:v>
                </c:pt>
                <c:pt idx="22628">
                  <c:v>7.1125300000000002E-2</c:v>
                </c:pt>
                <c:pt idx="22629">
                  <c:v>7.0432800000000004E-2</c:v>
                </c:pt>
                <c:pt idx="22630">
                  <c:v>6.9734000000000004E-2</c:v>
                </c:pt>
                <c:pt idx="22631">
                  <c:v>6.90307E-2</c:v>
                </c:pt>
                <c:pt idx="22632">
                  <c:v>6.8324099999999999E-2</c:v>
                </c:pt>
                <c:pt idx="22633">
                  <c:v>6.7615599999999998E-2</c:v>
                </c:pt>
                <c:pt idx="22634">
                  <c:v>6.6906300000000002E-2</c:v>
                </c:pt>
                <c:pt idx="22635">
                  <c:v>6.6197800000000001E-2</c:v>
                </c:pt>
                <c:pt idx="22636">
                  <c:v>6.5491199999999999E-2</c:v>
                </c:pt>
                <c:pt idx="22637">
                  <c:v>6.4787600000000001E-2</c:v>
                </c:pt>
                <c:pt idx="22638">
                  <c:v>6.4088000000000006E-2</c:v>
                </c:pt>
                <c:pt idx="22639">
                  <c:v>6.33933E-2</c:v>
                </c:pt>
                <c:pt idx="22640">
                  <c:v>6.2704300000000004E-2</c:v>
                </c:pt>
                <c:pt idx="22641">
                  <c:v>6.2021800000000002E-2</c:v>
                </c:pt>
                <c:pt idx="22642">
                  <c:v>6.1346299999999999E-2</c:v>
                </c:pt>
                <c:pt idx="22643">
                  <c:v>6.0678299999999998E-2</c:v>
                </c:pt>
                <c:pt idx="22644">
                  <c:v>6.0018200000000001E-2</c:v>
                </c:pt>
                <c:pt idx="22645">
                  <c:v>5.9366299999999997E-2</c:v>
                </c:pt>
                <c:pt idx="22646">
                  <c:v>5.8722900000000001E-2</c:v>
                </c:pt>
                <c:pt idx="22647">
                  <c:v>5.8088099999999997E-2</c:v>
                </c:pt>
                <c:pt idx="22648">
                  <c:v>5.7461999999999999E-2</c:v>
                </c:pt>
                <c:pt idx="22649">
                  <c:v>5.6844600000000002E-2</c:v>
                </c:pt>
                <c:pt idx="22650">
                  <c:v>5.6235800000000002E-2</c:v>
                </c:pt>
                <c:pt idx="22651">
                  <c:v>5.5635400000000002E-2</c:v>
                </c:pt>
                <c:pt idx="22652">
                  <c:v>5.5043399999999999E-2</c:v>
                </c:pt>
                <c:pt idx="22653">
                  <c:v>5.4459500000000001E-2</c:v>
                </c:pt>
                <c:pt idx="22654">
                  <c:v>5.3883300000000002E-2</c:v>
                </c:pt>
                <c:pt idx="22655">
                  <c:v>5.3314399999999998E-2</c:v>
                </c:pt>
                <c:pt idx="22656">
                  <c:v>5.2752199999999999E-2</c:v>
                </c:pt>
                <c:pt idx="22657">
                  <c:v>5.2195999999999999E-2</c:v>
                </c:pt>
                <c:pt idx="22658">
                  <c:v>5.1645000000000003E-2</c:v>
                </c:pt>
                <c:pt idx="22659">
                  <c:v>5.1098600000000001E-2</c:v>
                </c:pt>
                <c:pt idx="22660">
                  <c:v>5.0555900000000001E-2</c:v>
                </c:pt>
                <c:pt idx="22661">
                  <c:v>5.0015999999999998E-2</c:v>
                </c:pt>
                <c:pt idx="22662">
                  <c:v>4.9478099999999997E-2</c:v>
                </c:pt>
                <c:pt idx="22663">
                  <c:v>4.8941199999999997E-2</c:v>
                </c:pt>
                <c:pt idx="22664">
                  <c:v>4.84044E-2</c:v>
                </c:pt>
                <c:pt idx="22665">
                  <c:v>4.7866499999999999E-2</c:v>
                </c:pt>
                <c:pt idx="22666">
                  <c:v>4.7326300000000002E-2</c:v>
                </c:pt>
                <c:pt idx="22667">
                  <c:v>4.6782700000000003E-2</c:v>
                </c:pt>
                <c:pt idx="22668">
                  <c:v>4.6234400000000002E-2</c:v>
                </c:pt>
                <c:pt idx="22669">
                  <c:v>4.5680199999999997E-2</c:v>
                </c:pt>
                <c:pt idx="22670">
                  <c:v>4.5118900000000003E-2</c:v>
                </c:pt>
                <c:pt idx="22671">
                  <c:v>4.4548999999999998E-2</c:v>
                </c:pt>
                <c:pt idx="22672">
                  <c:v>4.39692E-2</c:v>
                </c:pt>
                <c:pt idx="22673">
                  <c:v>4.3378100000000003E-2</c:v>
                </c:pt>
                <c:pt idx="22674">
                  <c:v>4.2774399999999997E-2</c:v>
                </c:pt>
                <c:pt idx="22675">
                  <c:v>4.2156800000000001E-2</c:v>
                </c:pt>
                <c:pt idx="22676">
                  <c:v>4.15238E-2</c:v>
                </c:pt>
                <c:pt idx="22677">
                  <c:v>4.0874000000000001E-2</c:v>
                </c:pt>
                <c:pt idx="22678">
                  <c:v>4.0205900000000003E-2</c:v>
                </c:pt>
                <c:pt idx="22679">
                  <c:v>3.9518400000000002E-2</c:v>
                </c:pt>
                <c:pt idx="22680">
                  <c:v>3.8809900000000001E-2</c:v>
                </c:pt>
                <c:pt idx="22681">
                  <c:v>3.8079200000000001E-2</c:v>
                </c:pt>
                <c:pt idx="22682">
                  <c:v>3.7324900000000001E-2</c:v>
                </c:pt>
                <c:pt idx="22683">
                  <c:v>3.65457E-2</c:v>
                </c:pt>
                <c:pt idx="22684">
                  <c:v>3.5740300000000003E-2</c:v>
                </c:pt>
                <c:pt idx="22685">
                  <c:v>3.4907300000000002E-2</c:v>
                </c:pt>
                <c:pt idx="22686">
                  <c:v>3.4045699999999998E-2</c:v>
                </c:pt>
                <c:pt idx="22687">
                  <c:v>3.3154299999999998E-2</c:v>
                </c:pt>
                <c:pt idx="22688">
                  <c:v>3.2231900000000001E-2</c:v>
                </c:pt>
                <c:pt idx="22689">
                  <c:v>3.12775E-2</c:v>
                </c:pt>
                <c:pt idx="22690">
                  <c:v>3.0290000000000001E-2</c:v>
                </c:pt>
                <c:pt idx="22691">
                  <c:v>2.9268599999999999E-2</c:v>
                </c:pt>
                <c:pt idx="22692">
                  <c:v>2.8212299999999999E-2</c:v>
                </c:pt>
                <c:pt idx="22693">
                  <c:v>2.7120499999999999E-2</c:v>
                </c:pt>
                <c:pt idx="22694">
                  <c:v>2.5992100000000001E-2</c:v>
                </c:pt>
                <c:pt idx="22695">
                  <c:v>2.48267E-2</c:v>
                </c:pt>
                <c:pt idx="22696">
                  <c:v>2.3623700000000001E-2</c:v>
                </c:pt>
                <c:pt idx="22697">
                  <c:v>2.2382599999999999E-2</c:v>
                </c:pt>
                <c:pt idx="22698">
                  <c:v>2.1102900000000001E-2</c:v>
                </c:pt>
                <c:pt idx="22699">
                  <c:v>1.9784300000000001E-2</c:v>
                </c:pt>
                <c:pt idx="22700">
                  <c:v>1.8426700000000001E-2</c:v>
                </c:pt>
                <c:pt idx="22701">
                  <c:v>1.7029800000000001E-2</c:v>
                </c:pt>
                <c:pt idx="22702">
                  <c:v>1.5593600000000001E-2</c:v>
                </c:pt>
                <c:pt idx="22703">
                  <c:v>1.4118199999999999E-2</c:v>
                </c:pt>
                <c:pt idx="22704">
                  <c:v>1.26035E-2</c:v>
                </c:pt>
                <c:pt idx="22705">
                  <c:v>1.1050000000000001E-2</c:v>
                </c:pt>
                <c:pt idx="22706" formatCode="0.00E+00">
                  <c:v>9.4577900000000006E-3</c:v>
                </c:pt>
                <c:pt idx="22707" formatCode="0.00E+00">
                  <c:v>7.8274099999999999E-3</c:v>
                </c:pt>
                <c:pt idx="22708" formatCode="0.00E+00">
                  <c:v>6.1593699999999999E-3</c:v>
                </c:pt>
                <c:pt idx="22709" formatCode="0.00E+00">
                  <c:v>4.4542699999999998E-3</c:v>
                </c:pt>
                <c:pt idx="22710" formatCode="0.00E+00">
                  <c:v>2.7127800000000001E-3</c:v>
                </c:pt>
                <c:pt idx="22711" formatCode="0.00E+00">
                  <c:v>9.3568799999999995E-4</c:v>
                </c:pt>
                <c:pt idx="22712" formatCode="0.00E+00">
                  <c:v>-8.7606299999999995E-4</c:v>
                </c:pt>
                <c:pt idx="22713" formatCode="0.00E+00">
                  <c:v>-2.7214299999999999E-3</c:v>
                </c:pt>
                <c:pt idx="22714" formatCode="0.00E+00">
                  <c:v>-4.5992999999999997E-3</c:v>
                </c:pt>
                <c:pt idx="22715" formatCode="0.00E+00">
                  <c:v>-6.5085000000000004E-3</c:v>
                </c:pt>
                <c:pt idx="22716" formatCode="0.00E+00">
                  <c:v>-8.4477100000000006E-3</c:v>
                </c:pt>
                <c:pt idx="22717">
                  <c:v>-1.0415499999999999E-2</c:v>
                </c:pt>
                <c:pt idx="22718">
                  <c:v>-1.24104E-2</c:v>
                </c:pt>
                <c:pt idx="22719">
                  <c:v>-1.4430800000000001E-2</c:v>
                </c:pt>
                <c:pt idx="22720">
                  <c:v>-1.6475199999999999E-2</c:v>
                </c:pt>
                <c:pt idx="22721">
                  <c:v>-1.8541999999999999E-2</c:v>
                </c:pt>
                <c:pt idx="22722">
                  <c:v>-2.06292E-2</c:v>
                </c:pt>
                <c:pt idx="22723">
                  <c:v>-2.2734899999999999E-2</c:v>
                </c:pt>
                <c:pt idx="22724">
                  <c:v>-2.4857199999999999E-2</c:v>
                </c:pt>
                <c:pt idx="22725">
                  <c:v>-2.6994000000000001E-2</c:v>
                </c:pt>
                <c:pt idx="22726">
                  <c:v>-2.9143200000000001E-2</c:v>
                </c:pt>
                <c:pt idx="22727">
                  <c:v>-3.1302499999999997E-2</c:v>
                </c:pt>
                <c:pt idx="22728">
                  <c:v>-3.3469699999999998E-2</c:v>
                </c:pt>
                <c:pt idx="22729">
                  <c:v>-3.5642399999999998E-2</c:v>
                </c:pt>
                <c:pt idx="22730">
                  <c:v>-3.7818200000000003E-2</c:v>
                </c:pt>
                <c:pt idx="22731">
                  <c:v>-3.9994500000000002E-2</c:v>
                </c:pt>
                <c:pt idx="22732">
                  <c:v>-4.2168900000000002E-2</c:v>
                </c:pt>
                <c:pt idx="22733">
                  <c:v>-4.4338599999999999E-2</c:v>
                </c:pt>
                <c:pt idx="22734">
                  <c:v>-4.6501199999999999E-2</c:v>
                </c:pt>
                <c:pt idx="22735">
                  <c:v>-4.8653799999999997E-2</c:v>
                </c:pt>
                <c:pt idx="22736">
                  <c:v>-5.0793699999999997E-2</c:v>
                </c:pt>
                <c:pt idx="22737">
                  <c:v>-5.2918199999999999E-2</c:v>
                </c:pt>
                <c:pt idx="22738">
                  <c:v>-5.5024400000000001E-2</c:v>
                </c:pt>
                <c:pt idx="22739">
                  <c:v>-5.7109600000000003E-2</c:v>
                </c:pt>
                <c:pt idx="22740">
                  <c:v>-5.91707E-2</c:v>
                </c:pt>
                <c:pt idx="22741">
                  <c:v>-6.1205099999999998E-2</c:v>
                </c:pt>
                <c:pt idx="22742">
                  <c:v>-6.3209699999999994E-2</c:v>
                </c:pt>
                <c:pt idx="22743">
                  <c:v>-6.5181699999999995E-2</c:v>
                </c:pt>
                <c:pt idx="22744">
                  <c:v>-6.71181E-2</c:v>
                </c:pt>
                <c:pt idx="22745">
                  <c:v>-6.9016099999999997E-2</c:v>
                </c:pt>
                <c:pt idx="22746">
                  <c:v>-7.08728E-2</c:v>
                </c:pt>
                <c:pt idx="22747">
                  <c:v>-7.2685299999999994E-2</c:v>
                </c:pt>
                <c:pt idx="22748">
                  <c:v>-7.4450699999999995E-2</c:v>
                </c:pt>
                <c:pt idx="22749">
                  <c:v>-7.6166300000000006E-2</c:v>
                </c:pt>
                <c:pt idx="22750">
                  <c:v>-7.7829099999999998E-2</c:v>
                </c:pt>
                <c:pt idx="22751">
                  <c:v>-7.9436499999999993E-2</c:v>
                </c:pt>
                <c:pt idx="22752">
                  <c:v>-8.0985799999999997E-2</c:v>
                </c:pt>
                <c:pt idx="22753">
                  <c:v>-8.2474199999999998E-2</c:v>
                </c:pt>
                <c:pt idx="22754">
                  <c:v>-8.3899000000000001E-2</c:v>
                </c:pt>
                <c:pt idx="22755">
                  <c:v>-8.5257899999999998E-2</c:v>
                </c:pt>
                <c:pt idx="22756">
                  <c:v>-8.6548100000000003E-2</c:v>
                </c:pt>
                <c:pt idx="22757">
                  <c:v>-8.7767300000000006E-2</c:v>
                </c:pt>
                <c:pt idx="22758">
                  <c:v>-8.8913300000000001E-2</c:v>
                </c:pt>
                <c:pt idx="22759">
                  <c:v>-8.9983800000000003E-2</c:v>
                </c:pt>
                <c:pt idx="22760">
                  <c:v>-9.0976600000000005E-2</c:v>
                </c:pt>
                <c:pt idx="22761">
                  <c:v>-9.1889499999999999E-2</c:v>
                </c:pt>
                <c:pt idx="22762">
                  <c:v>-9.2720700000000003E-2</c:v>
                </c:pt>
                <c:pt idx="22763">
                  <c:v>-9.3468099999999998E-2</c:v>
                </c:pt>
                <c:pt idx="22764">
                  <c:v>-9.41298E-2</c:v>
                </c:pt>
                <c:pt idx="22765">
                  <c:v>-9.4704300000000005E-2</c:v>
                </c:pt>
                <c:pt idx="22766">
                  <c:v>-9.5189700000000002E-2</c:v>
                </c:pt>
                <c:pt idx="22767">
                  <c:v>-9.5584600000000006E-2</c:v>
                </c:pt>
                <c:pt idx="22768">
                  <c:v>-9.5887600000000003E-2</c:v>
                </c:pt>
                <c:pt idx="22769">
                  <c:v>-9.6097299999999997E-2</c:v>
                </c:pt>
                <c:pt idx="22770">
                  <c:v>-9.6212599999999995E-2</c:v>
                </c:pt>
                <c:pt idx="22771">
                  <c:v>-9.6232399999999996E-2</c:v>
                </c:pt>
                <c:pt idx="22772">
                  <c:v>-9.6155699999999997E-2</c:v>
                </c:pt>
                <c:pt idx="22773">
                  <c:v>-9.5981800000000006E-2</c:v>
                </c:pt>
                <c:pt idx="22774">
                  <c:v>-9.5709900000000001E-2</c:v>
                </c:pt>
                <c:pt idx="22775">
                  <c:v>-9.5339499999999994E-2</c:v>
                </c:pt>
                <c:pt idx="22776">
                  <c:v>-9.4870099999999999E-2</c:v>
                </c:pt>
                <c:pt idx="22777">
                  <c:v>-9.4301399999999994E-2</c:v>
                </c:pt>
                <c:pt idx="22778">
                  <c:v>-9.36332E-2</c:v>
                </c:pt>
                <c:pt idx="22779">
                  <c:v>-9.2865600000000006E-2</c:v>
                </c:pt>
                <c:pt idx="22780">
                  <c:v>-9.19986E-2</c:v>
                </c:pt>
                <c:pt idx="22781">
                  <c:v>-9.1032399999999999E-2</c:v>
                </c:pt>
                <c:pt idx="22782">
                  <c:v>-8.9967500000000006E-2</c:v>
                </c:pt>
                <c:pt idx="22783">
                  <c:v>-8.8804400000000006E-2</c:v>
                </c:pt>
                <c:pt idx="22784">
                  <c:v>-8.7543599999999999E-2</c:v>
                </c:pt>
                <c:pt idx="22785">
                  <c:v>-8.6185999999999999E-2</c:v>
                </c:pt>
                <c:pt idx="22786">
                  <c:v>-8.4732600000000005E-2</c:v>
                </c:pt>
                <c:pt idx="22787">
                  <c:v>-8.3184300000000003E-2</c:v>
                </c:pt>
                <c:pt idx="22788">
                  <c:v>-8.1542400000000001E-2</c:v>
                </c:pt>
                <c:pt idx="22789">
                  <c:v>-7.9808299999999999E-2</c:v>
                </c:pt>
                <c:pt idx="22790">
                  <c:v>-7.7983300000000005E-2</c:v>
                </c:pt>
                <c:pt idx="22791">
                  <c:v>-7.6069100000000001E-2</c:v>
                </c:pt>
                <c:pt idx="22792">
                  <c:v>-7.4067499999999994E-2</c:v>
                </c:pt>
                <c:pt idx="22793">
                  <c:v>-7.1980199999999994E-2</c:v>
                </c:pt>
                <c:pt idx="22794">
                  <c:v>-6.9809399999999994E-2</c:v>
                </c:pt>
                <c:pt idx="22795">
                  <c:v>-6.7557000000000006E-2</c:v>
                </c:pt>
                <c:pt idx="22796">
                  <c:v>-6.52253E-2</c:v>
                </c:pt>
                <c:pt idx="22797">
                  <c:v>-6.2816700000000003E-2</c:v>
                </c:pt>
                <c:pt idx="22798">
                  <c:v>-6.0333699999999997E-2</c:v>
                </c:pt>
                <c:pt idx="22799">
                  <c:v>-5.7778700000000002E-2</c:v>
                </c:pt>
                <c:pt idx="22800">
                  <c:v>-5.5154599999999998E-2</c:v>
                </c:pt>
                <c:pt idx="22801">
                  <c:v>-5.24641E-2</c:v>
                </c:pt>
                <c:pt idx="22802">
                  <c:v>-4.97101E-2</c:v>
                </c:pt>
                <c:pt idx="22803">
                  <c:v>-4.6895600000000003E-2</c:v>
                </c:pt>
                <c:pt idx="22804">
                  <c:v>-4.4023600000000003E-2</c:v>
                </c:pt>
                <c:pt idx="22805">
                  <c:v>-4.1097399999999999E-2</c:v>
                </c:pt>
                <c:pt idx="22806">
                  <c:v>-3.8120300000000003E-2</c:v>
                </c:pt>
                <c:pt idx="22807">
                  <c:v>-3.5095500000000002E-2</c:v>
                </c:pt>
                <c:pt idx="22808">
                  <c:v>-3.2026399999999997E-2</c:v>
                </c:pt>
                <c:pt idx="22809">
                  <c:v>-2.89167E-2</c:v>
                </c:pt>
                <c:pt idx="22810">
                  <c:v>-2.57697E-2</c:v>
                </c:pt>
                <c:pt idx="22811">
                  <c:v>-2.25892E-2</c:v>
                </c:pt>
                <c:pt idx="22812">
                  <c:v>-1.9378800000000002E-2</c:v>
                </c:pt>
                <c:pt idx="22813">
                  <c:v>-1.6142199999999999E-2</c:v>
                </c:pt>
                <c:pt idx="22814">
                  <c:v>-1.2883199999999999E-2</c:v>
                </c:pt>
                <c:pt idx="22815" formatCode="0.00E+00">
                  <c:v>-9.6055299999999993E-3</c:v>
                </c:pt>
                <c:pt idx="22816" formatCode="0.00E+00">
                  <c:v>-6.3131100000000002E-3</c:v>
                </c:pt>
                <c:pt idx="22817" formatCode="0.00E+00">
                  <c:v>-3.0097800000000001E-3</c:v>
                </c:pt>
                <c:pt idx="22818" formatCode="0.00E+00">
                  <c:v>3.0058400000000001E-4</c:v>
                </c:pt>
                <c:pt idx="22819" formatCode="0.00E+00">
                  <c:v>3.61408E-3</c:v>
                </c:pt>
                <c:pt idx="22820" formatCode="0.00E+00">
                  <c:v>6.9267799999999996E-3</c:v>
                </c:pt>
                <c:pt idx="22821">
                  <c:v>1.02348E-2</c:v>
                </c:pt>
                <c:pt idx="22822">
                  <c:v>1.35342E-2</c:v>
                </c:pt>
                <c:pt idx="22823">
                  <c:v>1.6820999999999999E-2</c:v>
                </c:pt>
                <c:pt idx="22824">
                  <c:v>2.0091399999999999E-2</c:v>
                </c:pt>
                <c:pt idx="22825">
                  <c:v>2.3341500000000001E-2</c:v>
                </c:pt>
                <c:pt idx="22826">
                  <c:v>2.6567400000000001E-2</c:v>
                </c:pt>
                <c:pt idx="22827">
                  <c:v>2.9765400000000001E-2</c:v>
                </c:pt>
                <c:pt idx="22828">
                  <c:v>3.2931500000000002E-2</c:v>
                </c:pt>
                <c:pt idx="22829">
                  <c:v>3.60621E-2</c:v>
                </c:pt>
                <c:pt idx="22830">
                  <c:v>3.9153399999999998E-2</c:v>
                </c:pt>
                <c:pt idx="22831">
                  <c:v>4.2201900000000001E-2</c:v>
                </c:pt>
                <c:pt idx="22832">
                  <c:v>4.5203800000000002E-2</c:v>
                </c:pt>
                <c:pt idx="22833">
                  <c:v>4.8155700000000003E-2</c:v>
                </c:pt>
                <c:pt idx="22834">
                  <c:v>5.1054099999999998E-2</c:v>
                </c:pt>
                <c:pt idx="22835">
                  <c:v>5.3895600000000002E-2</c:v>
                </c:pt>
                <c:pt idx="22836">
                  <c:v>5.6676900000000002E-2</c:v>
                </c:pt>
                <c:pt idx="22837">
                  <c:v>5.9394700000000002E-2</c:v>
                </c:pt>
                <c:pt idx="22838">
                  <c:v>6.2045900000000001E-2</c:v>
                </c:pt>
                <c:pt idx="22839">
                  <c:v>6.4627500000000004E-2</c:v>
                </c:pt>
                <c:pt idx="22840">
                  <c:v>6.7136500000000002E-2</c:v>
                </c:pt>
                <c:pt idx="22841">
                  <c:v>6.9570000000000007E-2</c:v>
                </c:pt>
                <c:pt idx="22842">
                  <c:v>7.1925299999999998E-2</c:v>
                </c:pt>
                <c:pt idx="22843">
                  <c:v>7.4199699999999993E-2</c:v>
                </c:pt>
                <c:pt idx="22844">
                  <c:v>7.6390700000000006E-2</c:v>
                </c:pt>
                <c:pt idx="22845">
                  <c:v>7.8495800000000004E-2</c:v>
                </c:pt>
                <c:pt idx="22846">
                  <c:v>8.0512899999999998E-2</c:v>
                </c:pt>
                <c:pt idx="22847">
                  <c:v>8.2439600000000002E-2</c:v>
                </c:pt>
                <c:pt idx="22848">
                  <c:v>8.4274000000000002E-2</c:v>
                </c:pt>
                <c:pt idx="22849">
                  <c:v>8.6014099999999996E-2</c:v>
                </c:pt>
                <c:pt idx="22850">
                  <c:v>8.7658100000000003E-2</c:v>
                </c:pt>
                <c:pt idx="22851">
                  <c:v>8.9204400000000003E-2</c:v>
                </c:pt>
                <c:pt idx="22852">
                  <c:v>9.0651399999999993E-2</c:v>
                </c:pt>
                <c:pt idx="22853">
                  <c:v>9.1997800000000005E-2</c:v>
                </c:pt>
                <c:pt idx="22854">
                  <c:v>9.3242199999999997E-2</c:v>
                </c:pt>
                <c:pt idx="22855">
                  <c:v>9.4383700000000001E-2</c:v>
                </c:pt>
                <c:pt idx="22856">
                  <c:v>9.5421099999999995E-2</c:v>
                </c:pt>
                <c:pt idx="22857">
                  <c:v>9.63537E-2</c:v>
                </c:pt>
                <c:pt idx="22858">
                  <c:v>9.7180799999999998E-2</c:v>
                </c:pt>
                <c:pt idx="22859">
                  <c:v>9.79019E-2</c:v>
                </c:pt>
                <c:pt idx="22860">
                  <c:v>9.8516500000000007E-2</c:v>
                </c:pt>
                <c:pt idx="22861">
                  <c:v>9.9024399999999999E-2</c:v>
                </c:pt>
                <c:pt idx="22862">
                  <c:v>9.94255E-2</c:v>
                </c:pt>
                <c:pt idx="22863">
                  <c:v>9.9719799999999997E-2</c:v>
                </c:pt>
                <c:pt idx="22864">
                  <c:v>9.9907399999999993E-2</c:v>
                </c:pt>
                <c:pt idx="22865">
                  <c:v>9.9988800000000003E-2</c:v>
                </c:pt>
                <c:pt idx="22866">
                  <c:v>9.9964399999999995E-2</c:v>
                </c:pt>
                <c:pt idx="22867">
                  <c:v>9.9834699999999998E-2</c:v>
                </c:pt>
                <c:pt idx="22868">
                  <c:v>9.9600499999999995E-2</c:v>
                </c:pt>
                <c:pt idx="22869">
                  <c:v>9.9262699999999995E-2</c:v>
                </c:pt>
                <c:pt idx="22870">
                  <c:v>9.8822199999999999E-2</c:v>
                </c:pt>
                <c:pt idx="22871">
                  <c:v>9.8280199999999998E-2</c:v>
                </c:pt>
                <c:pt idx="22872">
                  <c:v>9.7638000000000003E-2</c:v>
                </c:pt>
                <c:pt idx="22873">
                  <c:v>9.6896999999999997E-2</c:v>
                </c:pt>
                <c:pt idx="22874">
                  <c:v>9.6058599999999994E-2</c:v>
                </c:pt>
                <c:pt idx="22875">
                  <c:v>9.5124600000000004E-2</c:v>
                </c:pt>
                <c:pt idx="22876">
                  <c:v>9.4096700000000005E-2</c:v>
                </c:pt>
                <c:pt idx="22877">
                  <c:v>9.2976699999999995E-2</c:v>
                </c:pt>
                <c:pt idx="22878">
                  <c:v>9.1766600000000004E-2</c:v>
                </c:pt>
                <c:pt idx="22879">
                  <c:v>9.0468499999999993E-2</c:v>
                </c:pt>
                <c:pt idx="22880">
                  <c:v>8.9084700000000003E-2</c:v>
                </c:pt>
                <c:pt idx="22881">
                  <c:v>8.7617399999999998E-2</c:v>
                </c:pt>
                <c:pt idx="22882">
                  <c:v>8.6069099999999996E-2</c:v>
                </c:pt>
                <c:pt idx="22883">
                  <c:v>8.4442100000000006E-2</c:v>
                </c:pt>
                <c:pt idx="22884">
                  <c:v>8.2739099999999996E-2</c:v>
                </c:pt>
                <c:pt idx="22885">
                  <c:v>8.0962699999999999E-2</c:v>
                </c:pt>
                <c:pt idx="22886">
                  <c:v>7.9115699999999997E-2</c:v>
                </c:pt>
                <c:pt idx="22887">
                  <c:v>7.7200900000000003E-2</c:v>
                </c:pt>
                <c:pt idx="22888">
                  <c:v>7.5221099999999999E-2</c:v>
                </c:pt>
                <c:pt idx="22889">
                  <c:v>7.3179300000000003E-2</c:v>
                </c:pt>
                <c:pt idx="22890">
                  <c:v>7.1078500000000003E-2</c:v>
                </c:pt>
                <c:pt idx="22891">
                  <c:v>6.8921700000000002E-2</c:v>
                </c:pt>
                <c:pt idx="22892">
                  <c:v>6.6712099999999996E-2</c:v>
                </c:pt>
                <c:pt idx="22893">
                  <c:v>6.4452800000000005E-2</c:v>
                </c:pt>
                <c:pt idx="22894">
                  <c:v>6.2147000000000001E-2</c:v>
                </c:pt>
                <c:pt idx="22895">
                  <c:v>5.9797900000000001E-2</c:v>
                </c:pt>
                <c:pt idx="22896">
                  <c:v>5.74087E-2</c:v>
                </c:pt>
                <c:pt idx="22897">
                  <c:v>5.4982799999999998E-2</c:v>
                </c:pt>
                <c:pt idx="22898">
                  <c:v>5.2523300000000002E-2</c:v>
                </c:pt>
                <c:pt idx="22899">
                  <c:v>5.00337E-2</c:v>
                </c:pt>
                <c:pt idx="22900">
                  <c:v>4.7517299999999998E-2</c:v>
                </c:pt>
                <c:pt idx="22901">
                  <c:v>4.4977200000000002E-2</c:v>
                </c:pt>
                <c:pt idx="22902">
                  <c:v>4.24169E-2</c:v>
                </c:pt>
                <c:pt idx="22903">
                  <c:v>3.9839699999999999E-2</c:v>
                </c:pt>
                <c:pt idx="22904">
                  <c:v>3.7248799999999999E-2</c:v>
                </c:pt>
                <c:pt idx="22905">
                  <c:v>3.4647499999999998E-2</c:v>
                </c:pt>
                <c:pt idx="22906">
                  <c:v>3.2039100000000001E-2</c:v>
                </c:pt>
                <c:pt idx="22907">
                  <c:v>2.94267E-2</c:v>
                </c:pt>
                <c:pt idx="22908">
                  <c:v>2.68136E-2</c:v>
                </c:pt>
                <c:pt idx="22909">
                  <c:v>2.42028E-2</c:v>
                </c:pt>
                <c:pt idx="22910">
                  <c:v>2.1597600000000002E-2</c:v>
                </c:pt>
                <c:pt idx="22911">
                  <c:v>1.9001000000000001E-2</c:v>
                </c:pt>
                <c:pt idx="22912">
                  <c:v>1.6415900000000001E-2</c:v>
                </c:pt>
                <c:pt idx="22913">
                  <c:v>1.38453E-2</c:v>
                </c:pt>
                <c:pt idx="22914">
                  <c:v>1.1292200000000001E-2</c:v>
                </c:pt>
                <c:pt idx="22915" formatCode="0.00E+00">
                  <c:v>8.7592799999999995E-3</c:v>
                </c:pt>
                <c:pt idx="22916" formatCode="0.00E+00">
                  <c:v>6.2493799999999997E-3</c:v>
                </c:pt>
                <c:pt idx="22917" formatCode="0.00E+00">
                  <c:v>3.7651799999999999E-3</c:v>
                </c:pt>
                <c:pt idx="22918" formatCode="0.00E+00">
                  <c:v>1.3092799999999999E-3</c:v>
                </c:pt>
                <c:pt idx="22919" formatCode="0.00E+00">
                  <c:v>-1.1157700000000001E-3</c:v>
                </c:pt>
                <c:pt idx="22920" formatCode="0.00E+00">
                  <c:v>-3.5075200000000001E-3</c:v>
                </c:pt>
                <c:pt idx="22921" formatCode="0.00E+00">
                  <c:v>-5.8636000000000001E-3</c:v>
                </c:pt>
                <c:pt idx="22922" formatCode="0.00E+00">
                  <c:v>-8.1817299999999999E-3</c:v>
                </c:pt>
                <c:pt idx="22923">
                  <c:v>-1.0459700000000001E-2</c:v>
                </c:pt>
                <c:pt idx="22924">
                  <c:v>-1.2695400000000001E-2</c:v>
                </c:pt>
                <c:pt idx="22925">
                  <c:v>-1.48869E-2</c:v>
                </c:pt>
                <c:pt idx="22926">
                  <c:v>-1.7032200000000001E-2</c:v>
                </c:pt>
                <c:pt idx="22927">
                  <c:v>-1.9129500000000001E-2</c:v>
                </c:pt>
                <c:pt idx="22928">
                  <c:v>-2.11772E-2</c:v>
                </c:pt>
                <c:pt idx="22929">
                  <c:v>-2.31735E-2</c:v>
                </c:pt>
                <c:pt idx="22930">
                  <c:v>-2.5117E-2</c:v>
                </c:pt>
                <c:pt idx="22931">
                  <c:v>-2.70064E-2</c:v>
                </c:pt>
                <c:pt idx="22932">
                  <c:v>-2.88402E-2</c:v>
                </c:pt>
                <c:pt idx="22933">
                  <c:v>-3.0617399999999999E-2</c:v>
                </c:pt>
                <c:pt idx="22934">
                  <c:v>-3.2336900000000002E-2</c:v>
                </c:pt>
                <c:pt idx="22935">
                  <c:v>-3.3997600000000003E-2</c:v>
                </c:pt>
                <c:pt idx="22936">
                  <c:v>-3.5598699999999997E-2</c:v>
                </c:pt>
                <c:pt idx="22937">
                  <c:v>-3.7139400000000003E-2</c:v>
                </c:pt>
                <c:pt idx="22938">
                  <c:v>-3.8619199999999999E-2</c:v>
                </c:pt>
                <c:pt idx="22939">
                  <c:v>-4.0037400000000001E-2</c:v>
                </c:pt>
                <c:pt idx="22940">
                  <c:v>-4.1393699999999999E-2</c:v>
                </c:pt>
                <c:pt idx="22941">
                  <c:v>-4.2687599999999999E-2</c:v>
                </c:pt>
                <c:pt idx="22942">
                  <c:v>-4.3919E-2</c:v>
                </c:pt>
                <c:pt idx="22943">
                  <c:v>-4.5087799999999997E-2</c:v>
                </c:pt>
                <c:pt idx="22944">
                  <c:v>-4.6193900000000003E-2</c:v>
                </c:pt>
                <c:pt idx="22945">
                  <c:v>-4.7237399999999999E-2</c:v>
                </c:pt>
                <c:pt idx="22946">
                  <c:v>-4.8218400000000002E-2</c:v>
                </c:pt>
                <c:pt idx="22947">
                  <c:v>-4.9137399999999998E-2</c:v>
                </c:pt>
                <c:pt idx="22948">
                  <c:v>-4.9994499999999997E-2</c:v>
                </c:pt>
                <c:pt idx="22949">
                  <c:v>-5.0790399999999999E-2</c:v>
                </c:pt>
                <c:pt idx="22950">
                  <c:v>-5.1525399999999999E-2</c:v>
                </c:pt>
                <c:pt idx="22951">
                  <c:v>-5.2200400000000001E-2</c:v>
                </c:pt>
                <c:pt idx="22952">
                  <c:v>-5.2815899999999999E-2</c:v>
                </c:pt>
                <c:pt idx="22953">
                  <c:v>-5.3372900000000001E-2</c:v>
                </c:pt>
                <c:pt idx="22954">
                  <c:v>-5.3872099999999999E-2</c:v>
                </c:pt>
                <c:pt idx="22955">
                  <c:v>-5.4314599999999998E-2</c:v>
                </c:pt>
                <c:pt idx="22956">
                  <c:v>-5.4701399999999997E-2</c:v>
                </c:pt>
                <c:pt idx="22957">
                  <c:v>-5.5033600000000002E-2</c:v>
                </c:pt>
                <c:pt idx="22958">
                  <c:v>-5.5312300000000002E-2</c:v>
                </c:pt>
                <c:pt idx="22959">
                  <c:v>-5.5538799999999999E-2</c:v>
                </c:pt>
                <c:pt idx="22960">
                  <c:v>-5.5714300000000001E-2</c:v>
                </c:pt>
                <c:pt idx="22961">
                  <c:v>-5.5840300000000002E-2</c:v>
                </c:pt>
                <c:pt idx="22962">
                  <c:v>-5.5918000000000002E-2</c:v>
                </c:pt>
                <c:pt idx="22963">
                  <c:v>-5.5948999999999999E-2</c:v>
                </c:pt>
                <c:pt idx="22964">
                  <c:v>-5.59348E-2</c:v>
                </c:pt>
                <c:pt idx="22965">
                  <c:v>-5.5876799999999997E-2</c:v>
                </c:pt>
                <c:pt idx="22966">
                  <c:v>-5.5776600000000003E-2</c:v>
                </c:pt>
                <c:pt idx="22967">
                  <c:v>-5.5635799999999999E-2</c:v>
                </c:pt>
                <c:pt idx="22968">
                  <c:v>-5.5456100000000001E-2</c:v>
                </c:pt>
                <c:pt idx="22969">
                  <c:v>-5.5239000000000003E-2</c:v>
                </c:pt>
                <c:pt idx="22970">
                  <c:v>-5.4986300000000002E-2</c:v>
                </c:pt>
                <c:pt idx="22971">
                  <c:v>-5.4699499999999998E-2</c:v>
                </c:pt>
                <c:pt idx="22972">
                  <c:v>-5.4380499999999998E-2</c:v>
                </c:pt>
                <c:pt idx="22973">
                  <c:v>-5.40309E-2</c:v>
                </c:pt>
                <c:pt idx="22974">
                  <c:v>-5.36523E-2</c:v>
                </c:pt>
                <c:pt idx="22975">
                  <c:v>-5.3246599999999998E-2</c:v>
                </c:pt>
                <c:pt idx="22976">
                  <c:v>-5.2815399999999998E-2</c:v>
                </c:pt>
                <c:pt idx="22977">
                  <c:v>-5.2360299999999999E-2</c:v>
                </c:pt>
                <c:pt idx="22978">
                  <c:v>-5.1883100000000001E-2</c:v>
                </c:pt>
                <c:pt idx="22979">
                  <c:v>-5.1385399999999998E-2</c:v>
                </c:pt>
                <c:pt idx="22980">
                  <c:v>-5.0868900000000002E-2</c:v>
                </c:pt>
                <c:pt idx="22981">
                  <c:v>-5.0335100000000001E-2</c:v>
                </c:pt>
                <c:pt idx="22982">
                  <c:v>-4.9785700000000002E-2</c:v>
                </c:pt>
                <c:pt idx="22983">
                  <c:v>-4.9222099999999998E-2</c:v>
                </c:pt>
                <c:pt idx="22984">
                  <c:v>-4.8646099999999998E-2</c:v>
                </c:pt>
                <c:pt idx="22985">
                  <c:v>-4.8058900000000002E-2</c:v>
                </c:pt>
                <c:pt idx="22986">
                  <c:v>-4.74621E-2</c:v>
                </c:pt>
                <c:pt idx="22987">
                  <c:v>-4.6857099999999999E-2</c:v>
                </c:pt>
                <c:pt idx="22988">
                  <c:v>-4.62452E-2</c:v>
                </c:pt>
                <c:pt idx="22989">
                  <c:v>-4.56277E-2</c:v>
                </c:pt>
                <c:pt idx="22990">
                  <c:v>-4.5005999999999997E-2</c:v>
                </c:pt>
                <c:pt idx="22991">
                  <c:v>-4.4381200000000003E-2</c:v>
                </c:pt>
                <c:pt idx="22992">
                  <c:v>-4.3754399999999999E-2</c:v>
                </c:pt>
                <c:pt idx="22993">
                  <c:v>-4.31268E-2</c:v>
                </c:pt>
                <c:pt idx="22994">
                  <c:v>-4.2499299999999997E-2</c:v>
                </c:pt>
                <c:pt idx="22995">
                  <c:v>-4.1873E-2</c:v>
                </c:pt>
                <c:pt idx="22996">
                  <c:v>-4.1248800000000002E-2</c:v>
                </c:pt>
                <c:pt idx="22997">
                  <c:v>-4.0627499999999997E-2</c:v>
                </c:pt>
                <c:pt idx="22998">
                  <c:v>-4.0009799999999998E-2</c:v>
                </c:pt>
                <c:pt idx="22999">
                  <c:v>-3.9396599999999997E-2</c:v>
                </c:pt>
                <c:pt idx="23000">
                  <c:v>-3.8788299999999998E-2</c:v>
                </c:pt>
                <c:pt idx="23001">
                  <c:v>-3.8185700000000003E-2</c:v>
                </c:pt>
                <c:pt idx="23002">
                  <c:v>-3.7589200000000003E-2</c:v>
                </c:pt>
                <c:pt idx="23003">
                  <c:v>-3.6999200000000003E-2</c:v>
                </c:pt>
                <c:pt idx="23004">
                  <c:v>-3.64161E-2</c:v>
                </c:pt>
                <c:pt idx="23005">
                  <c:v>-3.5840200000000003E-2</c:v>
                </c:pt>
                <c:pt idx="23006">
                  <c:v>-3.5271700000000003E-2</c:v>
                </c:pt>
                <c:pt idx="23007">
                  <c:v>-3.4710699999999997E-2</c:v>
                </c:pt>
                <c:pt idx="23008">
                  <c:v>-3.4157399999999997E-2</c:v>
                </c:pt>
                <c:pt idx="23009">
                  <c:v>-3.3611700000000001E-2</c:v>
                </c:pt>
                <c:pt idx="23010">
                  <c:v>-3.3073600000000002E-2</c:v>
                </c:pt>
                <c:pt idx="23011">
                  <c:v>-3.25429E-2</c:v>
                </c:pt>
                <c:pt idx="23012">
                  <c:v>-3.2019499999999999E-2</c:v>
                </c:pt>
                <c:pt idx="23013">
                  <c:v>-3.1503099999999999E-2</c:v>
                </c:pt>
                <c:pt idx="23014">
                  <c:v>-3.0993400000000001E-2</c:v>
                </c:pt>
                <c:pt idx="23015">
                  <c:v>-3.049E-2</c:v>
                </c:pt>
                <c:pt idx="23016">
                  <c:v>-2.9992399999999999E-2</c:v>
                </c:pt>
                <c:pt idx="23017">
                  <c:v>-2.9500100000000001E-2</c:v>
                </c:pt>
                <c:pt idx="23018">
                  <c:v>-2.9012699999999999E-2</c:v>
                </c:pt>
                <c:pt idx="23019">
                  <c:v>-2.85294E-2</c:v>
                </c:pt>
                <c:pt idx="23020">
                  <c:v>-2.8049600000000001E-2</c:v>
                </c:pt>
                <c:pt idx="23021">
                  <c:v>-2.75725E-2</c:v>
                </c:pt>
                <c:pt idx="23022">
                  <c:v>-2.70975E-2</c:v>
                </c:pt>
                <c:pt idx="23023">
                  <c:v>-2.66237E-2</c:v>
                </c:pt>
                <c:pt idx="23024">
                  <c:v>-2.6150300000000001E-2</c:v>
                </c:pt>
                <c:pt idx="23025">
                  <c:v>-2.5676299999999999E-2</c:v>
                </c:pt>
                <c:pt idx="23026">
                  <c:v>-2.5200799999999999E-2</c:v>
                </c:pt>
                <c:pt idx="23027">
                  <c:v>-2.4722999999999998E-2</c:v>
                </c:pt>
                <c:pt idx="23028">
                  <c:v>-2.4241700000000001E-2</c:v>
                </c:pt>
                <c:pt idx="23029">
                  <c:v>-2.3755999999999999E-2</c:v>
                </c:pt>
                <c:pt idx="23030">
                  <c:v>-2.3264900000000002E-2</c:v>
                </c:pt>
                <c:pt idx="23031">
                  <c:v>-2.2767200000000001E-2</c:v>
                </c:pt>
                <c:pt idx="23032">
                  <c:v>-2.2262000000000001E-2</c:v>
                </c:pt>
                <c:pt idx="23033">
                  <c:v>-2.1748099999999999E-2</c:v>
                </c:pt>
                <c:pt idx="23034">
                  <c:v>-2.12245E-2</c:v>
                </c:pt>
                <c:pt idx="23035">
                  <c:v>-2.069E-2</c:v>
                </c:pt>
                <c:pt idx="23036">
                  <c:v>-2.0143600000000001E-2</c:v>
                </c:pt>
                <c:pt idx="23037">
                  <c:v>-1.95841E-2</c:v>
                </c:pt>
                <c:pt idx="23038">
                  <c:v>-1.90105E-2</c:v>
                </c:pt>
                <c:pt idx="23039">
                  <c:v>-1.8421699999999999E-2</c:v>
                </c:pt>
                <c:pt idx="23040">
                  <c:v>-1.7816599999999998E-2</c:v>
                </c:pt>
                <c:pt idx="23041">
                  <c:v>-1.71942E-2</c:v>
                </c:pt>
                <c:pt idx="23042">
                  <c:v>-1.6553499999999999E-2</c:v>
                </c:pt>
                <c:pt idx="23043">
                  <c:v>-1.5893399999999999E-2</c:v>
                </c:pt>
                <c:pt idx="23044">
                  <c:v>-1.52129E-2</c:v>
                </c:pt>
                <c:pt idx="23045">
                  <c:v>-1.45112E-2</c:v>
                </c:pt>
                <c:pt idx="23046">
                  <c:v>-1.37874E-2</c:v>
                </c:pt>
                <c:pt idx="23047">
                  <c:v>-1.3040400000000001E-2</c:v>
                </c:pt>
                <c:pt idx="23048">
                  <c:v>-1.22696E-2</c:v>
                </c:pt>
                <c:pt idx="23049">
                  <c:v>-1.14742E-2</c:v>
                </c:pt>
                <c:pt idx="23050">
                  <c:v>-1.0653299999999999E-2</c:v>
                </c:pt>
                <c:pt idx="23051" formatCode="0.00E+00">
                  <c:v>-9.80637E-3</c:v>
                </c:pt>
                <c:pt idx="23052" formatCode="0.00E+00">
                  <c:v>-8.9327299999999998E-3</c:v>
                </c:pt>
                <c:pt idx="23053" formatCode="0.00E+00">
                  <c:v>-8.0318100000000003E-3</c:v>
                </c:pt>
                <c:pt idx="23054" formatCode="0.00E+00">
                  <c:v>-7.1031100000000002E-3</c:v>
                </c:pt>
                <c:pt idx="23055" formatCode="0.00E+00">
                  <c:v>-6.1461700000000003E-3</c:v>
                </c:pt>
                <c:pt idx="23056" formatCode="0.00E+00">
                  <c:v>-5.1606200000000003E-3</c:v>
                </c:pt>
                <c:pt idx="23057" formatCode="0.00E+00">
                  <c:v>-4.1461400000000004E-3</c:v>
                </c:pt>
                <c:pt idx="23058" formatCode="0.00E+00">
                  <c:v>-3.1024799999999999E-3</c:v>
                </c:pt>
                <c:pt idx="23059" formatCode="0.00E+00">
                  <c:v>-2.0294800000000002E-3</c:v>
                </c:pt>
                <c:pt idx="23060" formatCode="0.00E+00">
                  <c:v>-9.2703700000000002E-4</c:v>
                </c:pt>
                <c:pt idx="23061" formatCode="0.00E+00">
                  <c:v>2.0487000000000001E-4</c:v>
                </c:pt>
                <c:pt idx="23062" formatCode="0.00E+00">
                  <c:v>1.36618E-3</c:v>
                </c:pt>
                <c:pt idx="23063" formatCode="0.00E+00">
                  <c:v>2.5567699999999999E-3</c:v>
                </c:pt>
                <c:pt idx="23064" formatCode="0.00E+00">
                  <c:v>3.7764000000000001E-3</c:v>
                </c:pt>
                <c:pt idx="23065" formatCode="0.00E+00">
                  <c:v>5.0247900000000003E-3</c:v>
                </c:pt>
                <c:pt idx="23066" formatCode="0.00E+00">
                  <c:v>6.3015500000000004E-3</c:v>
                </c:pt>
                <c:pt idx="23067" formatCode="0.00E+00">
                  <c:v>7.6062100000000004E-3</c:v>
                </c:pt>
                <c:pt idx="23068" formatCode="0.00E+00">
                  <c:v>8.9382300000000001E-3</c:v>
                </c:pt>
                <c:pt idx="23069">
                  <c:v>1.0297000000000001E-2</c:v>
                </c:pt>
                <c:pt idx="23070">
                  <c:v>1.16817E-2</c:v>
                </c:pt>
                <c:pt idx="23071">
                  <c:v>1.30916E-2</c:v>
                </c:pt>
                <c:pt idx="23072">
                  <c:v>1.45259E-2</c:v>
                </c:pt>
                <c:pt idx="23073">
                  <c:v>1.5983399999999998E-2</c:v>
                </c:pt>
                <c:pt idx="23074">
                  <c:v>1.7463200000000002E-2</c:v>
                </c:pt>
                <c:pt idx="23075">
                  <c:v>1.8964100000000001E-2</c:v>
                </c:pt>
                <c:pt idx="23076">
                  <c:v>2.0485E-2</c:v>
                </c:pt>
                <c:pt idx="23077">
                  <c:v>2.20244E-2</c:v>
                </c:pt>
                <c:pt idx="23078">
                  <c:v>2.3580899999999998E-2</c:v>
                </c:pt>
                <c:pt idx="23079">
                  <c:v>2.5153200000000001E-2</c:v>
                </c:pt>
                <c:pt idx="23080">
                  <c:v>2.6739700000000002E-2</c:v>
                </c:pt>
                <c:pt idx="23081">
                  <c:v>2.8338700000000001E-2</c:v>
                </c:pt>
                <c:pt idx="23082">
                  <c:v>2.9948599999999999E-2</c:v>
                </c:pt>
                <c:pt idx="23083">
                  <c:v>3.1567499999999998E-2</c:v>
                </c:pt>
                <c:pt idx="23084">
                  <c:v>3.3193599999999997E-2</c:v>
                </c:pt>
                <c:pt idx="23085">
                  <c:v>3.4825099999999998E-2</c:v>
                </c:pt>
                <c:pt idx="23086">
                  <c:v>3.6459900000000003E-2</c:v>
                </c:pt>
                <c:pt idx="23087">
                  <c:v>3.8096100000000001E-2</c:v>
                </c:pt>
                <c:pt idx="23088">
                  <c:v>3.97314E-2</c:v>
                </c:pt>
                <c:pt idx="23089">
                  <c:v>4.1363900000000002E-2</c:v>
                </c:pt>
                <c:pt idx="23090">
                  <c:v>4.29912E-2</c:v>
                </c:pt>
                <c:pt idx="23091">
                  <c:v>4.4611100000000001E-2</c:v>
                </c:pt>
                <c:pt idx="23092">
                  <c:v>4.6221400000000003E-2</c:v>
                </c:pt>
                <c:pt idx="23093">
                  <c:v>4.78197E-2</c:v>
                </c:pt>
                <c:pt idx="23094">
                  <c:v>4.9403500000000003E-2</c:v>
                </c:pt>
                <c:pt idx="23095">
                  <c:v>5.0970599999999998E-2</c:v>
                </c:pt>
                <c:pt idx="23096">
                  <c:v>5.25184E-2</c:v>
                </c:pt>
                <c:pt idx="23097">
                  <c:v>5.4044599999999998E-2</c:v>
                </c:pt>
                <c:pt idx="23098">
                  <c:v>5.5546600000000002E-2</c:v>
                </c:pt>
                <c:pt idx="23099">
                  <c:v>5.7021799999999997E-2</c:v>
                </c:pt>
                <c:pt idx="23100">
                  <c:v>5.8467900000000003E-2</c:v>
                </c:pt>
                <c:pt idx="23101">
                  <c:v>5.9882199999999997E-2</c:v>
                </c:pt>
                <c:pt idx="23102">
                  <c:v>6.1262299999999999E-2</c:v>
                </c:pt>
                <c:pt idx="23103">
                  <c:v>6.2605599999999997E-2</c:v>
                </c:pt>
                <c:pt idx="23104">
                  <c:v>6.3909599999999997E-2</c:v>
                </c:pt>
                <c:pt idx="23105">
                  <c:v>6.5171800000000002E-2</c:v>
                </c:pt>
                <c:pt idx="23106">
                  <c:v>6.6389599999999993E-2</c:v>
                </c:pt>
                <c:pt idx="23107">
                  <c:v>6.7560700000000001E-2</c:v>
                </c:pt>
                <c:pt idx="23108">
                  <c:v>6.8682499999999994E-2</c:v>
                </c:pt>
                <c:pt idx="23109">
                  <c:v>6.9752700000000001E-2</c:v>
                </c:pt>
                <c:pt idx="23110">
                  <c:v>7.0768800000000007E-2</c:v>
                </c:pt>
                <c:pt idx="23111">
                  <c:v>7.1728600000000003E-2</c:v>
                </c:pt>
                <c:pt idx="23112">
                  <c:v>7.2629600000000002E-2</c:v>
                </c:pt>
                <c:pt idx="23113">
                  <c:v>7.3469599999999996E-2</c:v>
                </c:pt>
                <c:pt idx="23114">
                  <c:v>7.4246599999999996E-2</c:v>
                </c:pt>
                <c:pt idx="23115">
                  <c:v>7.4958200000000003E-2</c:v>
                </c:pt>
                <c:pt idx="23116">
                  <c:v>7.56024E-2</c:v>
                </c:pt>
                <c:pt idx="23117">
                  <c:v>7.61772E-2</c:v>
                </c:pt>
                <c:pt idx="23118">
                  <c:v>7.6680700000000004E-2</c:v>
                </c:pt>
                <c:pt idx="23119">
                  <c:v>7.7110899999999996E-2</c:v>
                </c:pt>
                <c:pt idx="23120">
                  <c:v>7.7466199999999999E-2</c:v>
                </c:pt>
                <c:pt idx="23121">
                  <c:v>7.7744800000000003E-2</c:v>
                </c:pt>
                <c:pt idx="23122">
                  <c:v>7.7945E-2</c:v>
                </c:pt>
                <c:pt idx="23123">
                  <c:v>7.8065499999999996E-2</c:v>
                </c:pt>
                <c:pt idx="23124">
                  <c:v>7.8104599999999996E-2</c:v>
                </c:pt>
                <c:pt idx="23125">
                  <c:v>7.8061199999999997E-2</c:v>
                </c:pt>
                <c:pt idx="23126">
                  <c:v>7.7934000000000003E-2</c:v>
                </c:pt>
                <c:pt idx="23127">
                  <c:v>7.7721799999999994E-2</c:v>
                </c:pt>
                <c:pt idx="23128">
                  <c:v>7.7423800000000001E-2</c:v>
                </c:pt>
                <c:pt idx="23129">
                  <c:v>7.7038899999999993E-2</c:v>
                </c:pt>
                <c:pt idx="23130">
                  <c:v>7.6566400000000007E-2</c:v>
                </c:pt>
                <c:pt idx="23131">
                  <c:v>7.6005699999999995E-2</c:v>
                </c:pt>
                <c:pt idx="23132">
                  <c:v>7.5356199999999998E-2</c:v>
                </c:pt>
                <c:pt idx="23133">
                  <c:v>7.4617500000000003E-2</c:v>
                </c:pt>
                <c:pt idx="23134">
                  <c:v>7.3789300000000002E-2</c:v>
                </c:pt>
                <c:pt idx="23135">
                  <c:v>7.2871500000000006E-2</c:v>
                </c:pt>
                <c:pt idx="23136">
                  <c:v>7.1863999999999997E-2</c:v>
                </c:pt>
                <c:pt idx="23137">
                  <c:v>7.0766899999999994E-2</c:v>
                </c:pt>
                <c:pt idx="23138">
                  <c:v>6.9580500000000003E-2</c:v>
                </c:pt>
                <c:pt idx="23139">
                  <c:v>6.8305199999999996E-2</c:v>
                </c:pt>
                <c:pt idx="23140">
                  <c:v>6.6941399999999998E-2</c:v>
                </c:pt>
                <c:pt idx="23141">
                  <c:v>6.5489800000000001E-2</c:v>
                </c:pt>
                <c:pt idx="23142">
                  <c:v>6.3951099999999997E-2</c:v>
                </c:pt>
                <c:pt idx="23143">
                  <c:v>6.2326300000000001E-2</c:v>
                </c:pt>
                <c:pt idx="23144">
                  <c:v>6.0616499999999997E-2</c:v>
                </c:pt>
                <c:pt idx="23145">
                  <c:v>5.8822699999999999E-2</c:v>
                </c:pt>
                <c:pt idx="23146">
                  <c:v>5.6946299999999998E-2</c:v>
                </c:pt>
                <c:pt idx="23147">
                  <c:v>5.49889E-2</c:v>
                </c:pt>
                <c:pt idx="23148">
                  <c:v>5.29518E-2</c:v>
                </c:pt>
                <c:pt idx="23149">
                  <c:v>5.0836899999999997E-2</c:v>
                </c:pt>
                <c:pt idx="23150">
                  <c:v>4.8646099999999998E-2</c:v>
                </c:pt>
                <c:pt idx="23151">
                  <c:v>4.6381199999999997E-2</c:v>
                </c:pt>
                <c:pt idx="23152">
                  <c:v>4.40445E-2</c:v>
                </c:pt>
                <c:pt idx="23153">
                  <c:v>4.1638000000000001E-2</c:v>
                </c:pt>
                <c:pt idx="23154">
                  <c:v>3.9164299999999999E-2</c:v>
                </c:pt>
                <c:pt idx="23155">
                  <c:v>3.6625699999999997E-2</c:v>
                </c:pt>
                <c:pt idx="23156">
                  <c:v>3.4024800000000001E-2</c:v>
                </c:pt>
                <c:pt idx="23157">
                  <c:v>3.1364400000000001E-2</c:v>
                </c:pt>
                <c:pt idx="23158">
                  <c:v>2.8647300000000001E-2</c:v>
                </c:pt>
                <c:pt idx="23159">
                  <c:v>2.5876400000000001E-2</c:v>
                </c:pt>
                <c:pt idx="23160">
                  <c:v>2.3054600000000001E-2</c:v>
                </c:pt>
                <c:pt idx="23161">
                  <c:v>2.01853E-2</c:v>
                </c:pt>
                <c:pt idx="23162">
                  <c:v>1.7271499999999999E-2</c:v>
                </c:pt>
                <c:pt idx="23163">
                  <c:v>1.43167E-2</c:v>
                </c:pt>
                <c:pt idx="23164">
                  <c:v>1.13241E-2</c:v>
                </c:pt>
                <c:pt idx="23165" formatCode="0.00E+00">
                  <c:v>8.2973700000000001E-3</c:v>
                </c:pt>
                <c:pt idx="23166" formatCode="0.00E+00">
                  <c:v>5.2399999999999999E-3</c:v>
                </c:pt>
                <c:pt idx="23167" formatCode="0.00E+00">
                  <c:v>2.1556399999999999E-3</c:v>
                </c:pt>
                <c:pt idx="23168" formatCode="0.00E+00">
                  <c:v>-9.5198600000000004E-4</c:v>
                </c:pt>
                <c:pt idx="23169" formatCode="0.00E+00">
                  <c:v>-4.0791100000000004E-3</c:v>
                </c:pt>
                <c:pt idx="23170" formatCode="0.00E+00">
                  <c:v>-7.2218899999999999E-3</c:v>
                </c:pt>
                <c:pt idx="23171">
                  <c:v>-1.0376399999999999E-2</c:v>
                </c:pt>
                <c:pt idx="23172">
                  <c:v>-1.35388E-2</c:v>
                </c:pt>
                <c:pt idx="23173">
                  <c:v>-1.6705100000000001E-2</c:v>
                </c:pt>
                <c:pt idx="23174">
                  <c:v>-1.9871199999999999E-2</c:v>
                </c:pt>
                <c:pt idx="23175">
                  <c:v>-2.3033100000000001E-2</c:v>
                </c:pt>
                <c:pt idx="23176">
                  <c:v>-2.61867E-2</c:v>
                </c:pt>
                <c:pt idx="23177">
                  <c:v>-2.9328E-2</c:v>
                </c:pt>
                <c:pt idx="23178">
                  <c:v>-3.2452799999999997E-2</c:v>
                </c:pt>
                <c:pt idx="23179">
                  <c:v>-3.5557100000000001E-2</c:v>
                </c:pt>
                <c:pt idx="23180">
                  <c:v>-3.8636700000000003E-2</c:v>
                </c:pt>
                <c:pt idx="23181">
                  <c:v>-4.1687599999999998E-2</c:v>
                </c:pt>
                <c:pt idx="23182">
                  <c:v>-4.4705700000000001E-2</c:v>
                </c:pt>
                <c:pt idx="23183">
                  <c:v>-4.7686899999999997E-2</c:v>
                </c:pt>
                <c:pt idx="23184">
                  <c:v>-5.0627100000000001E-2</c:v>
                </c:pt>
                <c:pt idx="23185">
                  <c:v>-5.3522500000000001E-2</c:v>
                </c:pt>
                <c:pt idx="23186">
                  <c:v>-5.63689E-2</c:v>
                </c:pt>
                <c:pt idx="23187">
                  <c:v>-5.91625E-2</c:v>
                </c:pt>
                <c:pt idx="23188">
                  <c:v>-6.18994E-2</c:v>
                </c:pt>
                <c:pt idx="23189">
                  <c:v>-6.45757E-2</c:v>
                </c:pt>
                <c:pt idx="23190">
                  <c:v>-6.7187800000000006E-2</c:v>
                </c:pt>
                <c:pt idx="23191">
                  <c:v>-6.9732000000000002E-2</c:v>
                </c:pt>
                <c:pt idx="23192">
                  <c:v>-7.2204599999999994E-2</c:v>
                </c:pt>
                <c:pt idx="23193">
                  <c:v>-7.4602100000000005E-2</c:v>
                </c:pt>
                <c:pt idx="23194">
                  <c:v>-7.6921000000000003E-2</c:v>
                </c:pt>
                <c:pt idx="23195">
                  <c:v>-7.9158099999999995E-2</c:v>
                </c:pt>
                <c:pt idx="23196">
                  <c:v>-8.1309999999999993E-2</c:v>
                </c:pt>
                <c:pt idx="23197">
                  <c:v>-8.3373699999999995E-2</c:v>
                </c:pt>
                <c:pt idx="23198">
                  <c:v>-8.5346000000000005E-2</c:v>
                </c:pt>
                <c:pt idx="23199">
                  <c:v>-8.7223999999999996E-2</c:v>
                </c:pt>
                <c:pt idx="23200">
                  <c:v>-8.9004899999999998E-2</c:v>
                </c:pt>
                <c:pt idx="23201">
                  <c:v>-9.0686100000000006E-2</c:v>
                </c:pt>
                <c:pt idx="23202">
                  <c:v>-9.2264899999999997E-2</c:v>
                </c:pt>
                <c:pt idx="23203">
                  <c:v>-9.3739000000000003E-2</c:v>
                </c:pt>
                <c:pt idx="23204">
                  <c:v>-9.5105999999999996E-2</c:v>
                </c:pt>
                <c:pt idx="23205">
                  <c:v>-9.6363799999999999E-2</c:v>
                </c:pt>
                <c:pt idx="23206">
                  <c:v>-9.7510299999999994E-2</c:v>
                </c:pt>
                <c:pt idx="23207">
                  <c:v>-9.8543800000000001E-2</c:v>
                </c:pt>
                <c:pt idx="23208">
                  <c:v>-9.9462400000000006E-2</c:v>
                </c:pt>
                <c:pt idx="23209">
                  <c:v>-0.10026500000000001</c:v>
                </c:pt>
                <c:pt idx="23210">
                  <c:v>-0.100949</c:v>
                </c:pt>
                <c:pt idx="23211">
                  <c:v>-0.10151499999999999</c:v>
                </c:pt>
                <c:pt idx="23212">
                  <c:v>-0.10196</c:v>
                </c:pt>
                <c:pt idx="23213">
                  <c:v>-0.102285</c:v>
                </c:pt>
                <c:pt idx="23214">
                  <c:v>-0.10248699999999999</c:v>
                </c:pt>
                <c:pt idx="23215">
                  <c:v>-0.10256800000000001</c:v>
                </c:pt>
                <c:pt idx="23216">
                  <c:v>-0.10252500000000001</c:v>
                </c:pt>
                <c:pt idx="23217">
                  <c:v>-0.10236000000000001</c:v>
                </c:pt>
                <c:pt idx="23218">
                  <c:v>-0.102071</c:v>
                </c:pt>
                <c:pt idx="23219">
                  <c:v>-0.10166</c:v>
                </c:pt>
                <c:pt idx="23220">
                  <c:v>-0.10112599999999999</c:v>
                </c:pt>
                <c:pt idx="23221">
                  <c:v>-0.100469</c:v>
                </c:pt>
                <c:pt idx="23222">
                  <c:v>-9.9691399999999999E-2</c:v>
                </c:pt>
                <c:pt idx="23223">
                  <c:v>-9.8792500000000005E-2</c:v>
                </c:pt>
                <c:pt idx="23224">
                  <c:v>-9.7773799999999994E-2</c:v>
                </c:pt>
                <c:pt idx="23225">
                  <c:v>-9.6636299999999994E-2</c:v>
                </c:pt>
                <c:pt idx="23226">
                  <c:v>-9.5381400000000005E-2</c:v>
                </c:pt>
                <c:pt idx="23227">
                  <c:v>-9.4010499999999997E-2</c:v>
                </c:pt>
                <c:pt idx="23228">
                  <c:v>-9.2525300000000005E-2</c:v>
                </c:pt>
                <c:pt idx="23229">
                  <c:v>-9.0927499999999994E-2</c:v>
                </c:pt>
                <c:pt idx="23230">
                  <c:v>-8.9219199999999999E-2</c:v>
                </c:pt>
                <c:pt idx="23231">
                  <c:v>-8.7402300000000002E-2</c:v>
                </c:pt>
                <c:pt idx="23232">
                  <c:v>-8.5479299999999994E-2</c:v>
                </c:pt>
                <c:pt idx="23233">
                  <c:v>-8.3452499999999999E-2</c:v>
                </c:pt>
                <c:pt idx="23234">
                  <c:v>-8.1324400000000005E-2</c:v>
                </c:pt>
                <c:pt idx="23235">
                  <c:v>-7.9097899999999999E-2</c:v>
                </c:pt>
                <c:pt idx="23236">
                  <c:v>-7.6775800000000005E-2</c:v>
                </c:pt>
                <c:pt idx="23237">
                  <c:v>-7.4361099999999999E-2</c:v>
                </c:pt>
                <c:pt idx="23238">
                  <c:v>-7.1856900000000001E-2</c:v>
                </c:pt>
                <c:pt idx="23239">
                  <c:v>-6.9266499999999995E-2</c:v>
                </c:pt>
                <c:pt idx="23240">
                  <c:v>-6.6593200000000005E-2</c:v>
                </c:pt>
                <c:pt idx="23241">
                  <c:v>-6.38407E-2</c:v>
                </c:pt>
                <c:pt idx="23242">
                  <c:v>-6.1012400000000001E-2</c:v>
                </c:pt>
                <c:pt idx="23243">
                  <c:v>-5.8112200000000003E-2</c:v>
                </c:pt>
                <c:pt idx="23244">
                  <c:v>-5.5143900000000003E-2</c:v>
                </c:pt>
                <c:pt idx="23245">
                  <c:v>-5.2111400000000002E-2</c:v>
                </c:pt>
                <c:pt idx="23246">
                  <c:v>-4.9018699999999998E-2</c:v>
                </c:pt>
                <c:pt idx="23247">
                  <c:v>-4.5870000000000001E-2</c:v>
                </c:pt>
                <c:pt idx="23248">
                  <c:v>-4.2669499999999999E-2</c:v>
                </c:pt>
                <c:pt idx="23249">
                  <c:v>-3.9421400000000002E-2</c:v>
                </c:pt>
                <c:pt idx="23250">
                  <c:v>-3.6130000000000002E-2</c:v>
                </c:pt>
                <c:pt idx="23251">
                  <c:v>-3.2799799999999997E-2</c:v>
                </c:pt>
                <c:pt idx="23252">
                  <c:v>-2.9435300000000001E-2</c:v>
                </c:pt>
                <c:pt idx="23253">
                  <c:v>-2.6040799999999999E-2</c:v>
                </c:pt>
                <c:pt idx="23254">
                  <c:v>-2.2621100000000002E-2</c:v>
                </c:pt>
                <c:pt idx="23255">
                  <c:v>-1.9180599999999999E-2</c:v>
                </c:pt>
                <c:pt idx="23256">
                  <c:v>-1.5723899999999999E-2</c:v>
                </c:pt>
                <c:pt idx="23257">
                  <c:v>-1.2255800000000001E-2</c:v>
                </c:pt>
                <c:pt idx="23258" formatCode="0.00E+00">
                  <c:v>-8.7807900000000001E-3</c:v>
                </c:pt>
                <c:pt idx="23259" formatCode="0.00E+00">
                  <c:v>-5.3035900000000004E-3</c:v>
                </c:pt>
                <c:pt idx="23260" formatCode="0.00E+00">
                  <c:v>-1.82884E-3</c:v>
                </c:pt>
                <c:pt idx="23261" formatCode="0.00E+00">
                  <c:v>1.63882E-3</c:v>
                </c:pt>
                <c:pt idx="23262" formatCode="0.00E+00">
                  <c:v>5.0947500000000003E-3</c:v>
                </c:pt>
                <c:pt idx="23263" formatCode="0.00E+00">
                  <c:v>8.5343499999999996E-3</c:v>
                </c:pt>
                <c:pt idx="23264">
                  <c:v>1.1953E-2</c:v>
                </c:pt>
                <c:pt idx="23265">
                  <c:v>1.5346200000000001E-2</c:v>
                </c:pt>
                <c:pt idx="23266">
                  <c:v>1.8709400000000001E-2</c:v>
                </c:pt>
                <c:pt idx="23267">
                  <c:v>2.2038200000000001E-2</c:v>
                </c:pt>
                <c:pt idx="23268">
                  <c:v>2.5328099999999999E-2</c:v>
                </c:pt>
                <c:pt idx="23269">
                  <c:v>2.8574800000000001E-2</c:v>
                </c:pt>
                <c:pt idx="23270">
                  <c:v>3.1773999999999997E-2</c:v>
                </c:pt>
                <c:pt idx="23271">
                  <c:v>3.4921599999999997E-2</c:v>
                </c:pt>
                <c:pt idx="23272">
                  <c:v>3.8013400000000003E-2</c:v>
                </c:pt>
                <c:pt idx="23273">
                  <c:v>4.10453E-2</c:v>
                </c:pt>
                <c:pt idx="23274">
                  <c:v>4.4013400000000001E-2</c:v>
                </c:pt>
                <c:pt idx="23275">
                  <c:v>4.6913900000000001E-2</c:v>
                </c:pt>
                <c:pt idx="23276">
                  <c:v>4.9743099999999998E-2</c:v>
                </c:pt>
                <c:pt idx="23277">
                  <c:v>5.2497200000000001E-2</c:v>
                </c:pt>
                <c:pt idx="23278">
                  <c:v>5.5172899999999997E-2</c:v>
                </c:pt>
                <c:pt idx="23279">
                  <c:v>5.7766600000000001E-2</c:v>
                </c:pt>
                <c:pt idx="23280">
                  <c:v>6.0275200000000001E-2</c:v>
                </c:pt>
                <c:pt idx="23281">
                  <c:v>6.2695399999999998E-2</c:v>
                </c:pt>
                <c:pt idx="23282">
                  <c:v>6.5024399999999996E-2</c:v>
                </c:pt>
                <c:pt idx="23283">
                  <c:v>6.7259100000000002E-2</c:v>
                </c:pt>
                <c:pt idx="23284">
                  <c:v>6.9397E-2</c:v>
                </c:pt>
                <c:pt idx="23285">
                  <c:v>7.1435399999999996E-2</c:v>
                </c:pt>
                <c:pt idx="23286">
                  <c:v>7.3371800000000001E-2</c:v>
                </c:pt>
                <c:pt idx="23287">
                  <c:v>7.5204199999999999E-2</c:v>
                </c:pt>
                <c:pt idx="23288">
                  <c:v>7.6930200000000004E-2</c:v>
                </c:pt>
                <c:pt idx="23289">
                  <c:v>7.8548000000000007E-2</c:v>
                </c:pt>
                <c:pt idx="23290">
                  <c:v>8.0055899999999999E-2</c:v>
                </c:pt>
                <c:pt idx="23291">
                  <c:v>8.14521E-2</c:v>
                </c:pt>
                <c:pt idx="23292">
                  <c:v>8.2735199999999995E-2</c:v>
                </c:pt>
                <c:pt idx="23293">
                  <c:v>8.3903900000000003E-2</c:v>
                </c:pt>
                <c:pt idx="23294">
                  <c:v>8.4957199999999997E-2</c:v>
                </c:pt>
                <c:pt idx="23295">
                  <c:v>8.5894100000000001E-2</c:v>
                </c:pt>
                <c:pt idx="23296">
                  <c:v>8.6713799999999994E-2</c:v>
                </c:pt>
                <c:pt idx="23297">
                  <c:v>8.7415800000000002E-2</c:v>
                </c:pt>
                <c:pt idx="23298">
                  <c:v>8.7999599999999997E-2</c:v>
                </c:pt>
                <c:pt idx="23299">
                  <c:v>8.8465000000000002E-2</c:v>
                </c:pt>
                <c:pt idx="23300">
                  <c:v>8.8811899999999999E-2</c:v>
                </c:pt>
                <c:pt idx="23301">
                  <c:v>8.9040499999999995E-2</c:v>
                </c:pt>
                <c:pt idx="23302">
                  <c:v>8.9150999999999994E-2</c:v>
                </c:pt>
                <c:pt idx="23303">
                  <c:v>8.9143899999999998E-2</c:v>
                </c:pt>
                <c:pt idx="23304">
                  <c:v>8.9019899999999999E-2</c:v>
                </c:pt>
                <c:pt idx="23305">
                  <c:v>8.8779700000000003E-2</c:v>
                </c:pt>
                <c:pt idx="23306">
                  <c:v>8.8424299999999997E-2</c:v>
                </c:pt>
                <c:pt idx="23307">
                  <c:v>8.7954900000000003E-2</c:v>
                </c:pt>
                <c:pt idx="23308">
                  <c:v>8.7372699999999998E-2</c:v>
                </c:pt>
                <c:pt idx="23309">
                  <c:v>8.6679300000000001E-2</c:v>
                </c:pt>
                <c:pt idx="23310">
                  <c:v>8.5876300000000003E-2</c:v>
                </c:pt>
                <c:pt idx="23311">
                  <c:v>8.4965399999999996E-2</c:v>
                </c:pt>
                <c:pt idx="23312">
                  <c:v>8.3948599999999998E-2</c:v>
                </c:pt>
                <c:pt idx="23313">
                  <c:v>8.2828100000000002E-2</c:v>
                </c:pt>
                <c:pt idx="23314">
                  <c:v>8.1605899999999995E-2</c:v>
                </c:pt>
                <c:pt idx="23315">
                  <c:v>8.0284599999999998E-2</c:v>
                </c:pt>
                <c:pt idx="23316">
                  <c:v>7.8866599999999995E-2</c:v>
                </c:pt>
                <c:pt idx="23317">
                  <c:v>7.7354699999999998E-2</c:v>
                </c:pt>
                <c:pt idx="23318">
                  <c:v>7.5751499999999999E-2</c:v>
                </c:pt>
                <c:pt idx="23319">
                  <c:v>7.4059899999999998E-2</c:v>
                </c:pt>
                <c:pt idx="23320">
                  <c:v>7.2283100000000003E-2</c:v>
                </c:pt>
                <c:pt idx="23321">
                  <c:v>7.0424200000000006E-2</c:v>
                </c:pt>
                <c:pt idx="23322">
                  <c:v>6.8486400000000003E-2</c:v>
                </c:pt>
                <c:pt idx="23323">
                  <c:v>6.6473000000000004E-2</c:v>
                </c:pt>
                <c:pt idx="23324">
                  <c:v>6.43875E-2</c:v>
                </c:pt>
                <c:pt idx="23325">
                  <c:v>6.2233499999999997E-2</c:v>
                </c:pt>
                <c:pt idx="23326">
                  <c:v>6.0014600000000001E-2</c:v>
                </c:pt>
                <c:pt idx="23327">
                  <c:v>5.7734500000000001E-2</c:v>
                </c:pt>
                <c:pt idx="23328">
                  <c:v>5.5396899999999999E-2</c:v>
                </c:pt>
                <c:pt idx="23329">
                  <c:v>5.3005799999999999E-2</c:v>
                </c:pt>
                <c:pt idx="23330">
                  <c:v>5.0565100000000002E-2</c:v>
                </c:pt>
                <c:pt idx="23331">
                  <c:v>4.8078700000000002E-2</c:v>
                </c:pt>
                <c:pt idx="23332">
                  <c:v>4.5550599999999997E-2</c:v>
                </c:pt>
                <c:pt idx="23333">
                  <c:v>4.2984899999999999E-2</c:v>
                </c:pt>
                <c:pt idx="23334">
                  <c:v>4.0385699999999997E-2</c:v>
                </c:pt>
                <c:pt idx="23335">
                  <c:v>3.7757100000000002E-2</c:v>
                </c:pt>
                <c:pt idx="23336">
                  <c:v>3.5103200000000001E-2</c:v>
                </c:pt>
                <c:pt idx="23337">
                  <c:v>3.24283E-2</c:v>
                </c:pt>
                <c:pt idx="23338">
                  <c:v>2.97364E-2</c:v>
                </c:pt>
                <c:pt idx="23339">
                  <c:v>2.7031699999999999E-2</c:v>
                </c:pt>
                <c:pt idx="23340">
                  <c:v>2.43185E-2</c:v>
                </c:pt>
                <c:pt idx="23341">
                  <c:v>2.16007E-2</c:v>
                </c:pt>
                <c:pt idx="23342">
                  <c:v>1.8882699999999999E-2</c:v>
                </c:pt>
                <c:pt idx="23343">
                  <c:v>1.6168399999999999E-2</c:v>
                </c:pt>
                <c:pt idx="23344">
                  <c:v>1.3462E-2</c:v>
                </c:pt>
                <c:pt idx="23345">
                  <c:v>1.07674E-2</c:v>
                </c:pt>
                <c:pt idx="23346" formatCode="0.00E+00">
                  <c:v>8.0887600000000004E-3</c:v>
                </c:pt>
                <c:pt idx="23347" formatCode="0.00E+00">
                  <c:v>5.4298699999999998E-3</c:v>
                </c:pt>
                <c:pt idx="23348" formatCode="0.00E+00">
                  <c:v>2.79467E-3</c:v>
                </c:pt>
                <c:pt idx="23349" formatCode="0.00E+00">
                  <c:v>1.86959E-4</c:v>
                </c:pt>
                <c:pt idx="23350" formatCode="0.00E+00">
                  <c:v>-2.3895100000000001E-3</c:v>
                </c:pt>
                <c:pt idx="23351" formatCode="0.00E+00">
                  <c:v>-4.9310600000000001E-3</c:v>
                </c:pt>
                <c:pt idx="23352" formatCode="0.00E+00">
                  <c:v>-7.4341099999999999E-3</c:v>
                </c:pt>
                <c:pt idx="23353" formatCode="0.00E+00">
                  <c:v>-9.8951600000000001E-3</c:v>
                </c:pt>
                <c:pt idx="23354">
                  <c:v>-1.23108E-2</c:v>
                </c:pt>
                <c:pt idx="23355">
                  <c:v>-1.46777E-2</c:v>
                </c:pt>
                <c:pt idx="23356">
                  <c:v>-1.69926E-2</c:v>
                </c:pt>
                <c:pt idx="23357">
                  <c:v>-1.9252499999999999E-2</c:v>
                </c:pt>
                <c:pt idx="23358">
                  <c:v>-2.1454399999999998E-2</c:v>
                </c:pt>
                <c:pt idx="23359">
                  <c:v>-2.35953E-2</c:v>
                </c:pt>
                <c:pt idx="23360">
                  <c:v>-2.56726E-2</c:v>
                </c:pt>
                <c:pt idx="23361">
                  <c:v>-2.76835E-2</c:v>
                </c:pt>
                <c:pt idx="23362">
                  <c:v>-2.9625599999999998E-2</c:v>
                </c:pt>
                <c:pt idx="23363">
                  <c:v>-3.1496499999999997E-2</c:v>
                </c:pt>
                <c:pt idx="23364">
                  <c:v>-3.3293999999999997E-2</c:v>
                </c:pt>
                <c:pt idx="23365">
                  <c:v>-3.5015900000000003E-2</c:v>
                </c:pt>
                <c:pt idx="23366">
                  <c:v>-3.66603E-2</c:v>
                </c:pt>
                <c:pt idx="23367">
                  <c:v>-3.82254E-2</c:v>
                </c:pt>
                <c:pt idx="23368">
                  <c:v>-3.9709500000000002E-2</c:v>
                </c:pt>
                <c:pt idx="23369">
                  <c:v>-4.1111099999999998E-2</c:v>
                </c:pt>
                <c:pt idx="23370">
                  <c:v>-4.2428800000000003E-2</c:v>
                </c:pt>
                <c:pt idx="23371">
                  <c:v>-4.3661400000000003E-2</c:v>
                </c:pt>
                <c:pt idx="23372">
                  <c:v>-4.4807699999999999E-2</c:v>
                </c:pt>
                <c:pt idx="23373">
                  <c:v>-4.5866900000000002E-2</c:v>
                </c:pt>
                <c:pt idx="23374">
                  <c:v>-4.6838299999999999E-2</c:v>
                </c:pt>
                <c:pt idx="23375">
                  <c:v>-4.7721100000000002E-2</c:v>
                </c:pt>
                <c:pt idx="23376">
                  <c:v>-4.8515000000000003E-2</c:v>
                </c:pt>
                <c:pt idx="23377">
                  <c:v>-4.9219600000000002E-2</c:v>
                </c:pt>
                <c:pt idx="23378">
                  <c:v>-4.9834799999999999E-2</c:v>
                </c:pt>
                <c:pt idx="23379">
                  <c:v>-5.0360599999999998E-2</c:v>
                </c:pt>
                <c:pt idx="23380">
                  <c:v>-5.0797099999999998E-2</c:v>
                </c:pt>
                <c:pt idx="23381">
                  <c:v>-5.1144700000000001E-2</c:v>
                </c:pt>
                <c:pt idx="23382">
                  <c:v>-5.1403900000000002E-2</c:v>
                </c:pt>
                <c:pt idx="23383">
                  <c:v>-5.1575099999999999E-2</c:v>
                </c:pt>
                <c:pt idx="23384">
                  <c:v>-5.1659200000000002E-2</c:v>
                </c:pt>
                <c:pt idx="23385">
                  <c:v>-5.1657099999999997E-2</c:v>
                </c:pt>
                <c:pt idx="23386">
                  <c:v>-5.1569799999999999E-2</c:v>
                </c:pt>
                <c:pt idx="23387">
                  <c:v>-5.1398600000000003E-2</c:v>
                </c:pt>
                <c:pt idx="23388">
                  <c:v>-5.1144599999999998E-2</c:v>
                </c:pt>
                <c:pt idx="23389">
                  <c:v>-5.0809399999999998E-2</c:v>
                </c:pt>
                <c:pt idx="23390">
                  <c:v>-5.0394599999999998E-2</c:v>
                </c:pt>
                <c:pt idx="23391">
                  <c:v>-4.9901899999999999E-2</c:v>
                </c:pt>
                <c:pt idx="23392">
                  <c:v>-4.9333000000000002E-2</c:v>
                </c:pt>
                <c:pt idx="23393">
                  <c:v>-4.8689999999999997E-2</c:v>
                </c:pt>
                <c:pt idx="23394">
                  <c:v>-4.7974999999999997E-2</c:v>
                </c:pt>
                <c:pt idx="23395">
                  <c:v>-4.7190000000000003E-2</c:v>
                </c:pt>
                <c:pt idx="23396">
                  <c:v>-4.6337499999999997E-2</c:v>
                </c:pt>
                <c:pt idx="23397">
                  <c:v>-4.54197E-2</c:v>
                </c:pt>
                <c:pt idx="23398">
                  <c:v>-4.4439199999999998E-2</c:v>
                </c:pt>
                <c:pt idx="23399">
                  <c:v>-4.33985E-2</c:v>
                </c:pt>
                <c:pt idx="23400">
                  <c:v>-4.2300400000000002E-2</c:v>
                </c:pt>
                <c:pt idx="23401">
                  <c:v>-4.1147499999999997E-2</c:v>
                </c:pt>
                <c:pt idx="23402">
                  <c:v>-3.9942699999999998E-2</c:v>
                </c:pt>
                <c:pt idx="23403">
                  <c:v>-3.8688899999999998E-2</c:v>
                </c:pt>
                <c:pt idx="23404">
                  <c:v>-3.7388999999999999E-2</c:v>
                </c:pt>
                <c:pt idx="23405">
                  <c:v>-3.6046099999999998E-2</c:v>
                </c:pt>
                <c:pt idx="23406">
                  <c:v>-3.4663300000000001E-2</c:v>
                </c:pt>
                <c:pt idx="23407">
                  <c:v>-3.3243599999999998E-2</c:v>
                </c:pt>
                <c:pt idx="23408">
                  <c:v>-3.1790300000000001E-2</c:v>
                </c:pt>
                <c:pt idx="23409">
                  <c:v>-3.0306400000000001E-2</c:v>
                </c:pt>
                <c:pt idx="23410">
                  <c:v>-2.8795399999999999E-2</c:v>
                </c:pt>
                <c:pt idx="23411">
                  <c:v>-2.7260400000000001E-2</c:v>
                </c:pt>
                <c:pt idx="23412">
                  <c:v>-2.57047E-2</c:v>
                </c:pt>
                <c:pt idx="23413">
                  <c:v>-2.41315E-2</c:v>
                </c:pt>
                <c:pt idx="23414">
                  <c:v>-2.25443E-2</c:v>
                </c:pt>
                <c:pt idx="23415">
                  <c:v>-2.0946200000000002E-2</c:v>
                </c:pt>
                <c:pt idx="23416">
                  <c:v>-1.9340599999999999E-2</c:v>
                </c:pt>
                <c:pt idx="23417">
                  <c:v>-1.7730800000000001E-2</c:v>
                </c:pt>
                <c:pt idx="23418">
                  <c:v>-1.6119999999999999E-2</c:v>
                </c:pt>
                <c:pt idx="23419">
                  <c:v>-1.4511400000000001E-2</c:v>
                </c:pt>
                <c:pt idx="23420">
                  <c:v>-1.29082E-2</c:v>
                </c:pt>
                <c:pt idx="23421">
                  <c:v>-1.1313699999999999E-2</c:v>
                </c:pt>
                <c:pt idx="23422" formatCode="0.00E+00">
                  <c:v>-9.7309000000000007E-3</c:v>
                </c:pt>
                <c:pt idx="23423" formatCode="0.00E+00">
                  <c:v>-8.1629400000000005E-3</c:v>
                </c:pt>
                <c:pt idx="23424" formatCode="0.00E+00">
                  <c:v>-6.61284E-3</c:v>
                </c:pt>
                <c:pt idx="23425" formatCode="0.00E+00">
                  <c:v>-5.0835799999999999E-3</c:v>
                </c:pt>
                <c:pt idx="23426" formatCode="0.00E+00">
                  <c:v>-3.5780600000000001E-3</c:v>
                </c:pt>
                <c:pt idx="23427" formatCode="0.00E+00">
                  <c:v>-2.0991299999999998E-3</c:v>
                </c:pt>
                <c:pt idx="23428" formatCode="0.00E+00">
                  <c:v>-6.4954599999999998E-4</c:v>
                </c:pt>
                <c:pt idx="23429" formatCode="0.00E+00">
                  <c:v>7.6798600000000002E-4</c:v>
                </c:pt>
                <c:pt idx="23430" formatCode="0.00E+00">
                  <c:v>2.1508600000000001E-3</c:v>
                </c:pt>
                <c:pt idx="23431" formatCode="0.00E+00">
                  <c:v>3.4965600000000001E-3</c:v>
                </c:pt>
                <c:pt idx="23432" formatCode="0.00E+00">
                  <c:v>4.8026500000000003E-3</c:v>
                </c:pt>
                <c:pt idx="23433" formatCode="0.00E+00">
                  <c:v>6.0667999999999998E-3</c:v>
                </c:pt>
                <c:pt idx="23434" formatCode="0.00E+00">
                  <c:v>7.2867699999999997E-3</c:v>
                </c:pt>
                <c:pt idx="23435" formatCode="0.00E+00">
                  <c:v>8.4604299999999997E-3</c:v>
                </c:pt>
                <c:pt idx="23436" formatCode="0.00E+00">
                  <c:v>9.5857500000000005E-3</c:v>
                </c:pt>
                <c:pt idx="23437">
                  <c:v>1.06608E-2</c:v>
                </c:pt>
                <c:pt idx="23438">
                  <c:v>1.1683799999999999E-2</c:v>
                </c:pt>
                <c:pt idx="23439">
                  <c:v>1.26531E-2</c:v>
                </c:pt>
                <c:pt idx="23440">
                  <c:v>1.35671E-2</c:v>
                </c:pt>
                <c:pt idx="23441">
                  <c:v>1.4424299999999999E-2</c:v>
                </c:pt>
                <c:pt idx="23442">
                  <c:v>1.52234E-2</c:v>
                </c:pt>
                <c:pt idx="23443">
                  <c:v>1.59633E-2</c:v>
                </c:pt>
                <c:pt idx="23444">
                  <c:v>1.6642799999999999E-2</c:v>
                </c:pt>
                <c:pt idx="23445">
                  <c:v>1.7261100000000001E-2</c:v>
                </c:pt>
                <c:pt idx="23446">
                  <c:v>1.7817300000000001E-2</c:v>
                </c:pt>
                <c:pt idx="23447">
                  <c:v>1.8310699999999999E-2</c:v>
                </c:pt>
                <c:pt idx="23448">
                  <c:v>1.8740799999999998E-2</c:v>
                </c:pt>
                <c:pt idx="23449">
                  <c:v>1.9107300000000001E-2</c:v>
                </c:pt>
                <c:pt idx="23450">
                  <c:v>1.9409699999999998E-2</c:v>
                </c:pt>
                <c:pt idx="23451">
                  <c:v>1.9647999999999999E-2</c:v>
                </c:pt>
                <c:pt idx="23452">
                  <c:v>1.9822200000000002E-2</c:v>
                </c:pt>
                <c:pt idx="23453">
                  <c:v>1.99323E-2</c:v>
                </c:pt>
                <c:pt idx="23454">
                  <c:v>1.9978699999999999E-2</c:v>
                </c:pt>
                <c:pt idx="23455">
                  <c:v>1.9961699999999999E-2</c:v>
                </c:pt>
                <c:pt idx="23456">
                  <c:v>1.9881900000000001E-2</c:v>
                </c:pt>
                <c:pt idx="23457">
                  <c:v>1.9739799999999998E-2</c:v>
                </c:pt>
                <c:pt idx="23458">
                  <c:v>1.9536299999999999E-2</c:v>
                </c:pt>
                <c:pt idx="23459">
                  <c:v>1.9272299999999999E-2</c:v>
                </c:pt>
                <c:pt idx="23460">
                  <c:v>1.8948699999999999E-2</c:v>
                </c:pt>
                <c:pt idx="23461">
                  <c:v>1.8566800000000001E-2</c:v>
                </c:pt>
                <c:pt idx="23462">
                  <c:v>1.81277E-2</c:v>
                </c:pt>
                <c:pt idx="23463">
                  <c:v>1.76329E-2</c:v>
                </c:pt>
                <c:pt idx="23464">
                  <c:v>1.7083899999999999E-2</c:v>
                </c:pt>
                <c:pt idx="23465">
                  <c:v>1.6482199999999999E-2</c:v>
                </c:pt>
                <c:pt idx="23466">
                  <c:v>1.58295E-2</c:v>
                </c:pt>
                <c:pt idx="23467">
                  <c:v>1.5127699999999999E-2</c:v>
                </c:pt>
                <c:pt idx="23468">
                  <c:v>1.4378699999999999E-2</c:v>
                </c:pt>
                <c:pt idx="23469">
                  <c:v>1.35844E-2</c:v>
                </c:pt>
                <c:pt idx="23470">
                  <c:v>1.2747E-2</c:v>
                </c:pt>
                <c:pt idx="23471">
                  <c:v>1.18686E-2</c:v>
                </c:pt>
                <c:pt idx="23472">
                  <c:v>1.0951600000000001E-2</c:v>
                </c:pt>
                <c:pt idx="23473" formatCode="0.00E+00">
                  <c:v>9.9981500000000008E-3</c:v>
                </c:pt>
                <c:pt idx="23474" formatCode="0.00E+00">
                  <c:v>9.0107699999999995E-3</c:v>
                </c:pt>
                <c:pt idx="23475" formatCode="0.00E+00">
                  <c:v>7.9919199999999996E-3</c:v>
                </c:pt>
                <c:pt idx="23476" formatCode="0.00E+00">
                  <c:v>6.9441399999999997E-3</c:v>
                </c:pt>
                <c:pt idx="23477" formatCode="0.00E+00">
                  <c:v>5.87004E-3</c:v>
                </c:pt>
                <c:pt idx="23478" formatCode="0.00E+00">
                  <c:v>4.7722600000000004E-3</c:v>
                </c:pt>
                <c:pt idx="23479" formatCode="0.00E+00">
                  <c:v>3.6535000000000001E-3</c:v>
                </c:pt>
                <c:pt idx="23480" formatCode="0.00E+00">
                  <c:v>2.51652E-3</c:v>
                </c:pt>
                <c:pt idx="23481" formatCode="0.00E+00">
                  <c:v>1.3640900000000001E-3</c:v>
                </c:pt>
                <c:pt idx="23482" formatCode="0.00E+00">
                  <c:v>1.9902099999999999E-4</c:v>
                </c:pt>
                <c:pt idx="23483" formatCode="0.00E+00">
                  <c:v>-9.7584500000000003E-4</c:v>
                </c:pt>
                <c:pt idx="23484" formatCode="0.00E+00">
                  <c:v>-2.1576500000000001E-3</c:v>
                </c:pt>
                <c:pt idx="23485" formatCode="0.00E+00">
                  <c:v>-3.3435299999999999E-3</c:v>
                </c:pt>
                <c:pt idx="23486" formatCode="0.00E+00">
                  <c:v>-4.5305900000000001E-3</c:v>
                </c:pt>
                <c:pt idx="23487" formatCode="0.00E+00">
                  <c:v>-5.71595E-3</c:v>
                </c:pt>
                <c:pt idx="23488" formatCode="0.00E+00">
                  <c:v>-6.8967300000000002E-3</c:v>
                </c:pt>
                <c:pt idx="23489" formatCode="0.00E+00">
                  <c:v>-8.0700500000000005E-3</c:v>
                </c:pt>
                <c:pt idx="23490" formatCode="0.00E+00">
                  <c:v>-9.2330599999999995E-3</c:v>
                </c:pt>
                <c:pt idx="23491">
                  <c:v>-1.03829E-2</c:v>
                </c:pt>
                <c:pt idx="23492">
                  <c:v>-1.1516800000000001E-2</c:v>
                </c:pt>
                <c:pt idx="23493">
                  <c:v>-1.26319E-2</c:v>
                </c:pt>
                <c:pt idx="23494">
                  <c:v>-1.37255E-2</c:v>
                </c:pt>
                <c:pt idx="23495">
                  <c:v>-1.47948E-2</c:v>
                </c:pt>
                <c:pt idx="23496">
                  <c:v>-1.5837299999999999E-2</c:v>
                </c:pt>
                <c:pt idx="23497">
                  <c:v>-1.6850299999999999E-2</c:v>
                </c:pt>
                <c:pt idx="23498">
                  <c:v>-1.7831199999999998E-2</c:v>
                </c:pt>
                <c:pt idx="23499">
                  <c:v>-1.8777599999999998E-2</c:v>
                </c:pt>
                <c:pt idx="23500">
                  <c:v>-1.9687E-2</c:v>
                </c:pt>
                <c:pt idx="23501">
                  <c:v>-2.0557099999999998E-2</c:v>
                </c:pt>
                <c:pt idx="23502">
                  <c:v>-2.1385500000000002E-2</c:v>
                </c:pt>
                <c:pt idx="23503">
                  <c:v>-2.2170200000000001E-2</c:v>
                </c:pt>
                <c:pt idx="23504">
                  <c:v>-2.2908899999999999E-2</c:v>
                </c:pt>
                <c:pt idx="23505">
                  <c:v>-2.3599700000000001E-2</c:v>
                </c:pt>
                <c:pt idx="23506">
                  <c:v>-2.4240600000000001E-2</c:v>
                </c:pt>
                <c:pt idx="23507">
                  <c:v>-2.4829799999999999E-2</c:v>
                </c:pt>
                <c:pt idx="23508">
                  <c:v>-2.5365599999999999E-2</c:v>
                </c:pt>
                <c:pt idx="23509">
                  <c:v>-2.5846299999999999E-2</c:v>
                </c:pt>
                <c:pt idx="23510">
                  <c:v>-2.6270399999999999E-2</c:v>
                </c:pt>
                <c:pt idx="23511">
                  <c:v>-2.66365E-2</c:v>
                </c:pt>
                <c:pt idx="23512">
                  <c:v>-2.69432E-2</c:v>
                </c:pt>
                <c:pt idx="23513">
                  <c:v>-2.7189499999999998E-2</c:v>
                </c:pt>
                <c:pt idx="23514">
                  <c:v>-2.7374300000000001E-2</c:v>
                </c:pt>
                <c:pt idx="23515">
                  <c:v>-2.74966E-2</c:v>
                </c:pt>
                <c:pt idx="23516">
                  <c:v>-2.75555E-2</c:v>
                </c:pt>
                <c:pt idx="23517">
                  <c:v>-2.7550499999999999E-2</c:v>
                </c:pt>
                <c:pt idx="23518">
                  <c:v>-2.7480899999999999E-2</c:v>
                </c:pt>
                <c:pt idx="23519">
                  <c:v>-2.73463E-2</c:v>
                </c:pt>
                <c:pt idx="23520">
                  <c:v>-2.7146300000000002E-2</c:v>
                </c:pt>
                <c:pt idx="23521">
                  <c:v>-2.6880899999999999E-2</c:v>
                </c:pt>
                <c:pt idx="23522">
                  <c:v>-2.6549900000000001E-2</c:v>
                </c:pt>
                <c:pt idx="23523">
                  <c:v>-2.61535E-2</c:v>
                </c:pt>
                <c:pt idx="23524">
                  <c:v>-2.5691700000000001E-2</c:v>
                </c:pt>
                <c:pt idx="23525">
                  <c:v>-2.5165099999999999E-2</c:v>
                </c:pt>
                <c:pt idx="23526">
                  <c:v>-2.4573999999999999E-2</c:v>
                </c:pt>
                <c:pt idx="23527">
                  <c:v>-2.3918999999999999E-2</c:v>
                </c:pt>
                <c:pt idx="23528">
                  <c:v>-2.3200999999999999E-2</c:v>
                </c:pt>
                <c:pt idx="23529">
                  <c:v>-2.2420599999999999E-2</c:v>
                </c:pt>
                <c:pt idx="23530">
                  <c:v>-2.1579000000000001E-2</c:v>
                </c:pt>
                <c:pt idx="23531">
                  <c:v>-2.06772E-2</c:v>
                </c:pt>
                <c:pt idx="23532">
                  <c:v>-1.9716500000000001E-2</c:v>
                </c:pt>
                <c:pt idx="23533">
                  <c:v>-1.8698099999999999E-2</c:v>
                </c:pt>
                <c:pt idx="23534">
                  <c:v>-1.7623699999999999E-2</c:v>
                </c:pt>
                <c:pt idx="23535">
                  <c:v>-1.6494700000000001E-2</c:v>
                </c:pt>
                <c:pt idx="23536">
                  <c:v>-1.5312900000000001E-2</c:v>
                </c:pt>
                <c:pt idx="23537">
                  <c:v>-1.40801E-2</c:v>
                </c:pt>
                <c:pt idx="23538">
                  <c:v>-1.2798199999999999E-2</c:v>
                </c:pt>
                <c:pt idx="23539">
                  <c:v>-1.1469200000000001E-2</c:v>
                </c:pt>
                <c:pt idx="23540">
                  <c:v>-1.00953E-2</c:v>
                </c:pt>
                <c:pt idx="23541" formatCode="0.00E+00">
                  <c:v>-8.6787300000000008E-3</c:v>
                </c:pt>
                <c:pt idx="23542" formatCode="0.00E+00">
                  <c:v>-7.22173E-3</c:v>
                </c:pt>
                <c:pt idx="23543" formatCode="0.00E+00">
                  <c:v>-5.7267400000000001E-3</c:v>
                </c:pt>
                <c:pt idx="23544" formatCode="0.00E+00">
                  <c:v>-4.1962600000000003E-3</c:v>
                </c:pt>
                <c:pt idx="23545" formatCode="0.00E+00">
                  <c:v>-2.6328599999999999E-3</c:v>
                </c:pt>
                <c:pt idx="23546" formatCode="0.00E+00">
                  <c:v>-1.0392000000000001E-3</c:v>
                </c:pt>
                <c:pt idx="23547" formatCode="0.00E+00">
                  <c:v>5.8199900000000004E-4</c:v>
                </c:pt>
                <c:pt idx="23548" formatCode="0.00E+00">
                  <c:v>2.2279499999999998E-3</c:v>
                </c:pt>
                <c:pt idx="23549" formatCode="0.00E+00">
                  <c:v>3.8957900000000001E-3</c:v>
                </c:pt>
                <c:pt idx="23550" formatCode="0.00E+00">
                  <c:v>5.5826199999999999E-3</c:v>
                </c:pt>
                <c:pt idx="23551" formatCode="0.00E+00">
                  <c:v>7.2854699999999996E-3</c:v>
                </c:pt>
                <c:pt idx="23552" formatCode="0.00E+00">
                  <c:v>9.0013300000000001E-3</c:v>
                </c:pt>
                <c:pt idx="23553">
                  <c:v>1.07271E-2</c:v>
                </c:pt>
                <c:pt idx="23554">
                  <c:v>1.24598E-2</c:v>
                </c:pt>
                <c:pt idx="23555">
                  <c:v>1.41963E-2</c:v>
                </c:pt>
                <c:pt idx="23556">
                  <c:v>1.59334E-2</c:v>
                </c:pt>
                <c:pt idx="23557">
                  <c:v>1.76679E-2</c:v>
                </c:pt>
                <c:pt idx="23558">
                  <c:v>1.9396699999999999E-2</c:v>
                </c:pt>
                <c:pt idx="23559">
                  <c:v>2.1116599999999999E-2</c:v>
                </c:pt>
                <c:pt idx="23560">
                  <c:v>2.2824400000000002E-2</c:v>
                </c:pt>
                <c:pt idx="23561">
                  <c:v>2.4516900000000001E-2</c:v>
                </c:pt>
                <c:pt idx="23562">
                  <c:v>2.61909E-2</c:v>
                </c:pt>
                <c:pt idx="23563">
                  <c:v>2.7843400000000001E-2</c:v>
                </c:pt>
                <c:pt idx="23564">
                  <c:v>2.94711E-2</c:v>
                </c:pt>
                <c:pt idx="23565">
                  <c:v>3.1071000000000001E-2</c:v>
                </c:pt>
                <c:pt idx="23566">
                  <c:v>3.2639899999999999E-2</c:v>
                </c:pt>
                <c:pt idx="23567">
                  <c:v>3.4174799999999998E-2</c:v>
                </c:pt>
                <c:pt idx="23568">
                  <c:v>3.5672799999999998E-2</c:v>
                </c:pt>
                <c:pt idx="23569">
                  <c:v>3.7130900000000001E-2</c:v>
                </c:pt>
                <c:pt idx="23570">
                  <c:v>3.85461E-2</c:v>
                </c:pt>
                <c:pt idx="23571">
                  <c:v>3.9915699999999998E-2</c:v>
                </c:pt>
                <c:pt idx="23572">
                  <c:v>4.1236799999999997E-2</c:v>
                </c:pt>
                <c:pt idx="23573">
                  <c:v>4.2506799999999997E-2</c:v>
                </c:pt>
                <c:pt idx="23574">
                  <c:v>4.3723100000000001E-2</c:v>
                </c:pt>
                <c:pt idx="23575">
                  <c:v>4.4883100000000002E-2</c:v>
                </c:pt>
                <c:pt idx="23576">
                  <c:v>4.5984299999999999E-2</c:v>
                </c:pt>
                <c:pt idx="23577">
                  <c:v>4.7024299999999998E-2</c:v>
                </c:pt>
                <c:pt idx="23578">
                  <c:v>4.8001000000000002E-2</c:v>
                </c:pt>
                <c:pt idx="23579">
                  <c:v>4.89121E-2</c:v>
                </c:pt>
                <c:pt idx="23580">
                  <c:v>4.9755399999999998E-2</c:v>
                </c:pt>
                <c:pt idx="23581">
                  <c:v>5.0529200000000003E-2</c:v>
                </c:pt>
                <c:pt idx="23582">
                  <c:v>5.1231400000000003E-2</c:v>
                </c:pt>
                <c:pt idx="23583">
                  <c:v>5.1860400000000001E-2</c:v>
                </c:pt>
                <c:pt idx="23584">
                  <c:v>5.24144E-2</c:v>
                </c:pt>
                <c:pt idx="23585">
                  <c:v>5.2892099999999997E-2</c:v>
                </c:pt>
                <c:pt idx="23586">
                  <c:v>5.3291999999999999E-2</c:v>
                </c:pt>
                <c:pt idx="23587">
                  <c:v>5.3612800000000002E-2</c:v>
                </c:pt>
                <c:pt idx="23588">
                  <c:v>5.3853400000000003E-2</c:v>
                </c:pt>
                <c:pt idx="23589">
                  <c:v>5.4012900000000003E-2</c:v>
                </c:pt>
                <c:pt idx="23590">
                  <c:v>5.4090199999999998E-2</c:v>
                </c:pt>
                <c:pt idx="23591">
                  <c:v>5.4084800000000002E-2</c:v>
                </c:pt>
                <c:pt idx="23592">
                  <c:v>5.3996000000000002E-2</c:v>
                </c:pt>
                <c:pt idx="23593">
                  <c:v>5.3823299999999998E-2</c:v>
                </c:pt>
                <c:pt idx="23594">
                  <c:v>5.35664E-2</c:v>
                </c:pt>
                <c:pt idx="23595">
                  <c:v>5.32252E-2</c:v>
                </c:pt>
                <c:pt idx="23596">
                  <c:v>5.2799600000000002E-2</c:v>
                </c:pt>
                <c:pt idx="23597">
                  <c:v>5.2289700000000001E-2</c:v>
                </c:pt>
                <c:pt idx="23598">
                  <c:v>5.1695699999999997E-2</c:v>
                </c:pt>
                <c:pt idx="23599">
                  <c:v>5.1018099999999997E-2</c:v>
                </c:pt>
                <c:pt idx="23600">
                  <c:v>5.0257299999999998E-2</c:v>
                </c:pt>
                <c:pt idx="23601">
                  <c:v>4.9414100000000002E-2</c:v>
                </c:pt>
                <c:pt idx="23602">
                  <c:v>4.8489299999999999E-2</c:v>
                </c:pt>
                <c:pt idx="23603">
                  <c:v>4.7483699999999997E-2</c:v>
                </c:pt>
                <c:pt idx="23604">
                  <c:v>4.6398599999999998E-2</c:v>
                </c:pt>
                <c:pt idx="23605">
                  <c:v>4.5234999999999997E-2</c:v>
                </c:pt>
                <c:pt idx="23606">
                  <c:v>4.3994499999999999E-2</c:v>
                </c:pt>
                <c:pt idx="23607">
                  <c:v>4.2678399999999998E-2</c:v>
                </c:pt>
                <c:pt idx="23608">
                  <c:v>4.1288400000000003E-2</c:v>
                </c:pt>
                <c:pt idx="23609">
                  <c:v>3.9826300000000002E-2</c:v>
                </c:pt>
                <c:pt idx="23610">
                  <c:v>3.8294000000000002E-2</c:v>
                </c:pt>
                <c:pt idx="23611">
                  <c:v>3.6693400000000001E-2</c:v>
                </c:pt>
                <c:pt idx="23612">
                  <c:v>3.5026700000000001E-2</c:v>
                </c:pt>
                <c:pt idx="23613">
                  <c:v>3.3296100000000002E-2</c:v>
                </c:pt>
                <c:pt idx="23614">
                  <c:v>3.1503999999999997E-2</c:v>
                </c:pt>
                <c:pt idx="23615">
                  <c:v>2.96528E-2</c:v>
                </c:pt>
                <c:pt idx="23616">
                  <c:v>2.7745200000000001E-2</c:v>
                </c:pt>
                <c:pt idx="23617">
                  <c:v>2.5783799999999999E-2</c:v>
                </c:pt>
                <c:pt idx="23618">
                  <c:v>2.3771299999999999E-2</c:v>
                </c:pt>
                <c:pt idx="23619">
                  <c:v>2.1710799999999999E-2</c:v>
                </c:pt>
                <c:pt idx="23620">
                  <c:v>1.9605000000000001E-2</c:v>
                </c:pt>
                <c:pt idx="23621">
                  <c:v>1.74571E-2</c:v>
                </c:pt>
                <c:pt idx="23622">
                  <c:v>1.52701E-2</c:v>
                </c:pt>
                <c:pt idx="23623">
                  <c:v>1.3047400000000001E-2</c:v>
                </c:pt>
                <c:pt idx="23624">
                  <c:v>1.0792100000000001E-2</c:v>
                </c:pt>
                <c:pt idx="23625" formatCode="0.00E+00">
                  <c:v>8.5075499999999991E-3</c:v>
                </c:pt>
                <c:pt idx="23626" formatCode="0.00E+00">
                  <c:v>6.1971999999999999E-3</c:v>
                </c:pt>
                <c:pt idx="23627" formatCode="0.00E+00">
                  <c:v>3.8644600000000001E-3</c:v>
                </c:pt>
                <c:pt idx="23628" formatCode="0.00E+00">
                  <c:v>1.5128299999999999E-3</c:v>
                </c:pt>
                <c:pt idx="23629" formatCode="0.00E+00">
                  <c:v>-8.5415399999999998E-4</c:v>
                </c:pt>
                <c:pt idx="23630" formatCode="0.00E+00">
                  <c:v>-3.2329199999999998E-3</c:v>
                </c:pt>
                <c:pt idx="23631" formatCode="0.00E+00">
                  <c:v>-5.61986E-3</c:v>
                </c:pt>
                <c:pt idx="23632" formatCode="0.00E+00">
                  <c:v>-8.0113500000000004E-3</c:v>
                </c:pt>
                <c:pt idx="23633">
                  <c:v>-1.04037E-2</c:v>
                </c:pt>
                <c:pt idx="23634">
                  <c:v>-1.27934E-2</c:v>
                </c:pt>
                <c:pt idx="23635">
                  <c:v>-1.51766E-2</c:v>
                </c:pt>
                <c:pt idx="23636">
                  <c:v>-1.7549700000000001E-2</c:v>
                </c:pt>
                <c:pt idx="23637">
                  <c:v>-1.9909E-2</c:v>
                </c:pt>
                <c:pt idx="23638">
                  <c:v>-2.2251E-2</c:v>
                </c:pt>
                <c:pt idx="23639">
                  <c:v>-2.4571900000000001E-2</c:v>
                </c:pt>
                <c:pt idx="23640">
                  <c:v>-2.6868099999999999E-2</c:v>
                </c:pt>
                <c:pt idx="23641">
                  <c:v>-2.9136100000000002E-2</c:v>
                </c:pt>
                <c:pt idx="23642">
                  <c:v>-3.1372299999999999E-2</c:v>
                </c:pt>
                <c:pt idx="23643">
                  <c:v>-3.3573100000000002E-2</c:v>
                </c:pt>
                <c:pt idx="23644">
                  <c:v>-3.5735200000000002E-2</c:v>
                </c:pt>
                <c:pt idx="23645">
                  <c:v>-3.7855199999999999E-2</c:v>
                </c:pt>
                <c:pt idx="23646">
                  <c:v>-3.9929600000000003E-2</c:v>
                </c:pt>
                <c:pt idx="23647">
                  <c:v>-4.1955100000000002E-2</c:v>
                </c:pt>
                <c:pt idx="23648">
                  <c:v>-4.3928599999999998E-2</c:v>
                </c:pt>
                <c:pt idx="23649">
                  <c:v>-4.5846900000000003E-2</c:v>
                </c:pt>
                <c:pt idx="23650">
                  <c:v>-4.7706999999999999E-2</c:v>
                </c:pt>
                <c:pt idx="23651">
                  <c:v>-4.9505800000000003E-2</c:v>
                </c:pt>
                <c:pt idx="23652">
                  <c:v>-5.1240399999999998E-2</c:v>
                </c:pt>
                <c:pt idx="23653">
                  <c:v>-5.29081E-2</c:v>
                </c:pt>
                <c:pt idx="23654">
                  <c:v>-5.4506100000000002E-2</c:v>
                </c:pt>
                <c:pt idx="23655">
                  <c:v>-5.6031900000000003E-2</c:v>
                </c:pt>
                <c:pt idx="23656">
                  <c:v>-5.7482999999999999E-2</c:v>
                </c:pt>
                <c:pt idx="23657">
                  <c:v>-5.8856899999999997E-2</c:v>
                </c:pt>
                <c:pt idx="23658">
                  <c:v>-6.0151400000000001E-2</c:v>
                </c:pt>
                <c:pt idx="23659">
                  <c:v>-6.13644E-2</c:v>
                </c:pt>
                <c:pt idx="23660">
                  <c:v>-6.2493899999999998E-2</c:v>
                </c:pt>
                <c:pt idx="23661">
                  <c:v>-6.3537899999999994E-2</c:v>
                </c:pt>
                <c:pt idx="23662">
                  <c:v>-6.4494599999999999E-2</c:v>
                </c:pt>
                <c:pt idx="23663">
                  <c:v>-6.5362500000000004E-2</c:v>
                </c:pt>
                <c:pt idx="23664">
                  <c:v>-6.6140099999999993E-2</c:v>
                </c:pt>
                <c:pt idx="23665">
                  <c:v>-6.6825899999999994E-2</c:v>
                </c:pt>
                <c:pt idx="23666">
                  <c:v>-6.7418800000000001E-2</c:v>
                </c:pt>
                <c:pt idx="23667">
                  <c:v>-6.7917599999999995E-2</c:v>
                </c:pt>
                <c:pt idx="23668">
                  <c:v>-6.8321599999999996E-2</c:v>
                </c:pt>
                <c:pt idx="23669">
                  <c:v>-6.8629700000000002E-2</c:v>
                </c:pt>
                <c:pt idx="23670">
                  <c:v>-6.88415E-2</c:v>
                </c:pt>
                <c:pt idx="23671">
                  <c:v>-6.8956400000000001E-2</c:v>
                </c:pt>
                <c:pt idx="23672">
                  <c:v>-6.8974099999999997E-2</c:v>
                </c:pt>
                <c:pt idx="23673">
                  <c:v>-6.8894399999999995E-2</c:v>
                </c:pt>
                <c:pt idx="23674">
                  <c:v>-6.8717100000000003E-2</c:v>
                </c:pt>
                <c:pt idx="23675">
                  <c:v>-6.8442600000000006E-2</c:v>
                </c:pt>
                <c:pt idx="23676">
                  <c:v>-6.8070900000000004E-2</c:v>
                </c:pt>
                <c:pt idx="23677">
                  <c:v>-6.7602499999999996E-2</c:v>
                </c:pt>
                <c:pt idx="23678">
                  <c:v>-6.7038E-2</c:v>
                </c:pt>
                <c:pt idx="23679">
                  <c:v>-6.6378000000000006E-2</c:v>
                </c:pt>
                <c:pt idx="23680">
                  <c:v>-6.5623399999999998E-2</c:v>
                </c:pt>
                <c:pt idx="23681">
                  <c:v>-6.4775200000000005E-2</c:v>
                </c:pt>
                <c:pt idx="23682">
                  <c:v>-6.3834600000000005E-2</c:v>
                </c:pt>
                <c:pt idx="23683">
                  <c:v>-6.2802700000000003E-2</c:v>
                </c:pt>
                <c:pt idx="23684">
                  <c:v>-6.1681199999999999E-2</c:v>
                </c:pt>
                <c:pt idx="23685">
                  <c:v>-6.0471400000000002E-2</c:v>
                </c:pt>
                <c:pt idx="23686">
                  <c:v>-5.9175100000000001E-2</c:v>
                </c:pt>
                <c:pt idx="23687">
                  <c:v>-5.7794199999999997E-2</c:v>
                </c:pt>
                <c:pt idx="23688">
                  <c:v>-5.6330499999999999E-2</c:v>
                </c:pt>
                <c:pt idx="23689">
                  <c:v>-5.4786300000000003E-2</c:v>
                </c:pt>
                <c:pt idx="23690">
                  <c:v>-5.3163599999999998E-2</c:v>
                </c:pt>
                <c:pt idx="23691">
                  <c:v>-5.1464900000000001E-2</c:v>
                </c:pt>
                <c:pt idx="23692">
                  <c:v>-4.9692600000000003E-2</c:v>
                </c:pt>
                <c:pt idx="23693">
                  <c:v>-4.7849200000000001E-2</c:v>
                </c:pt>
                <c:pt idx="23694">
                  <c:v>-4.5937499999999999E-2</c:v>
                </c:pt>
                <c:pt idx="23695">
                  <c:v>-4.3960100000000002E-2</c:v>
                </c:pt>
                <c:pt idx="23696">
                  <c:v>-4.1919999999999999E-2</c:v>
                </c:pt>
                <c:pt idx="23697">
                  <c:v>-3.98202E-2</c:v>
                </c:pt>
                <c:pt idx="23698">
                  <c:v>-3.7663700000000001E-2</c:v>
                </c:pt>
                <c:pt idx="23699">
                  <c:v>-3.5453600000000002E-2</c:v>
                </c:pt>
                <c:pt idx="23700">
                  <c:v>-3.3193300000000002E-2</c:v>
                </c:pt>
                <c:pt idx="23701">
                  <c:v>-3.0886E-2</c:v>
                </c:pt>
                <c:pt idx="23702">
                  <c:v>-2.8535000000000001E-2</c:v>
                </c:pt>
                <c:pt idx="23703">
                  <c:v>-2.6143900000000001E-2</c:v>
                </c:pt>
                <c:pt idx="23704">
                  <c:v>-2.37161E-2</c:v>
                </c:pt>
                <c:pt idx="23705">
                  <c:v>-2.1255099999999999E-2</c:v>
                </c:pt>
                <c:pt idx="23706">
                  <c:v>-1.8764699999999999E-2</c:v>
                </c:pt>
                <c:pt idx="23707">
                  <c:v>-1.62484E-2</c:v>
                </c:pt>
                <c:pt idx="23708">
                  <c:v>-1.371E-2</c:v>
                </c:pt>
                <c:pt idx="23709">
                  <c:v>-1.1153100000000001E-2</c:v>
                </c:pt>
                <c:pt idx="23710" formatCode="0.00E+00">
                  <c:v>-8.5814499999999991E-3</c:v>
                </c:pt>
                <c:pt idx="23711" formatCode="0.00E+00">
                  <c:v>-5.9988899999999998E-3</c:v>
                </c:pt>
                <c:pt idx="23712" formatCode="0.00E+00">
                  <c:v>-3.4091600000000001E-3</c:v>
                </c:pt>
                <c:pt idx="23713" formatCode="0.00E+00">
                  <c:v>-8.1604500000000005E-4</c:v>
                </c:pt>
                <c:pt idx="23714" formatCode="0.00E+00">
                  <c:v>1.77666E-3</c:v>
                </c:pt>
                <c:pt idx="23715" formatCode="0.00E+00">
                  <c:v>4.3651799999999998E-3</c:v>
                </c:pt>
                <c:pt idx="23716" formatCode="0.00E+00">
                  <c:v>6.9457499999999997E-3</c:v>
                </c:pt>
                <c:pt idx="23717" formatCode="0.00E+00">
                  <c:v>9.5145899999999999E-3</c:v>
                </c:pt>
                <c:pt idx="23718">
                  <c:v>1.2068000000000001E-2</c:v>
                </c:pt>
                <c:pt idx="23719">
                  <c:v>1.4602199999999999E-2</c:v>
                </c:pt>
                <c:pt idx="23720">
                  <c:v>1.71136E-2</c:v>
                </c:pt>
                <c:pt idx="23721">
                  <c:v>1.9598600000000001E-2</c:v>
                </c:pt>
                <c:pt idx="23722">
                  <c:v>2.2053400000000001E-2</c:v>
                </c:pt>
                <c:pt idx="23723">
                  <c:v>2.4474699999999999E-2</c:v>
                </c:pt>
                <c:pt idx="23724">
                  <c:v>2.6858900000000002E-2</c:v>
                </c:pt>
                <c:pt idx="23725">
                  <c:v>2.9202599999999999E-2</c:v>
                </c:pt>
                <c:pt idx="23726">
                  <c:v>3.15024E-2</c:v>
                </c:pt>
                <c:pt idx="23727">
                  <c:v>3.3755100000000003E-2</c:v>
                </c:pt>
                <c:pt idx="23728">
                  <c:v>3.59574E-2</c:v>
                </c:pt>
                <c:pt idx="23729">
                  <c:v>3.81062E-2</c:v>
                </c:pt>
                <c:pt idx="23730">
                  <c:v>4.0198499999999998E-2</c:v>
                </c:pt>
                <c:pt idx="23731">
                  <c:v>4.2231299999999999E-2</c:v>
                </c:pt>
                <c:pt idx="23732">
                  <c:v>4.4201699999999997E-2</c:v>
                </c:pt>
                <c:pt idx="23733">
                  <c:v>4.6107099999999998E-2</c:v>
                </c:pt>
                <c:pt idx="23734">
                  <c:v>4.79447E-2</c:v>
                </c:pt>
                <c:pt idx="23735">
                  <c:v>4.9711999999999999E-2</c:v>
                </c:pt>
                <c:pt idx="23736">
                  <c:v>5.1406599999999997E-2</c:v>
                </c:pt>
                <c:pt idx="23737">
                  <c:v>5.30261E-2</c:v>
                </c:pt>
                <c:pt idx="23738">
                  <c:v>5.4568400000000003E-2</c:v>
                </c:pt>
                <c:pt idx="23739">
                  <c:v>5.6031400000000002E-2</c:v>
                </c:pt>
                <c:pt idx="23740">
                  <c:v>5.7412999999999999E-2</c:v>
                </c:pt>
                <c:pt idx="23741">
                  <c:v>5.8711600000000003E-2</c:v>
                </c:pt>
                <c:pt idx="23742">
                  <c:v>5.9925300000000001E-2</c:v>
                </c:pt>
                <c:pt idx="23743">
                  <c:v>6.1052599999999999E-2</c:v>
                </c:pt>
                <c:pt idx="23744">
                  <c:v>6.2092099999999997E-2</c:v>
                </c:pt>
                <c:pt idx="23745">
                  <c:v>6.3042500000000001E-2</c:v>
                </c:pt>
                <c:pt idx="23746">
                  <c:v>6.3902700000000007E-2</c:v>
                </c:pt>
                <c:pt idx="23747">
                  <c:v>6.4671500000000007E-2</c:v>
                </c:pt>
                <c:pt idx="23748">
                  <c:v>6.5348100000000006E-2</c:v>
                </c:pt>
                <c:pt idx="23749">
                  <c:v>6.5931900000000002E-2</c:v>
                </c:pt>
                <c:pt idx="23750">
                  <c:v>6.6422099999999998E-2</c:v>
                </c:pt>
                <c:pt idx="23751">
                  <c:v>6.6818299999999997E-2</c:v>
                </c:pt>
                <c:pt idx="23752">
                  <c:v>6.7120299999999994E-2</c:v>
                </c:pt>
                <c:pt idx="23753">
                  <c:v>6.7327799999999993E-2</c:v>
                </c:pt>
                <c:pt idx="23754">
                  <c:v>6.7440899999999998E-2</c:v>
                </c:pt>
                <c:pt idx="23755">
                  <c:v>6.7459599999999995E-2</c:v>
                </c:pt>
                <c:pt idx="23756">
                  <c:v>6.7384200000000005E-2</c:v>
                </c:pt>
                <c:pt idx="23757">
                  <c:v>6.72151E-2</c:v>
                </c:pt>
                <c:pt idx="23758">
                  <c:v>6.6952800000000007E-2</c:v>
                </c:pt>
                <c:pt idx="23759">
                  <c:v>6.6598099999999993E-2</c:v>
                </c:pt>
                <c:pt idx="23760">
                  <c:v>6.6151799999999997E-2</c:v>
                </c:pt>
                <c:pt idx="23761">
                  <c:v>6.5614699999999998E-2</c:v>
                </c:pt>
                <c:pt idx="23762">
                  <c:v>6.4988000000000004E-2</c:v>
                </c:pt>
                <c:pt idx="23763">
                  <c:v>6.4272899999999994E-2</c:v>
                </c:pt>
                <c:pt idx="23764">
                  <c:v>6.3470799999999994E-2</c:v>
                </c:pt>
                <c:pt idx="23765">
                  <c:v>6.2583100000000003E-2</c:v>
                </c:pt>
                <c:pt idx="23766">
                  <c:v>6.1611399999999997E-2</c:v>
                </c:pt>
                <c:pt idx="23767">
                  <c:v>6.05575E-2</c:v>
                </c:pt>
                <c:pt idx="23768">
                  <c:v>5.94231E-2</c:v>
                </c:pt>
                <c:pt idx="23769">
                  <c:v>5.82103E-2</c:v>
                </c:pt>
                <c:pt idx="23770">
                  <c:v>5.6920999999999999E-2</c:v>
                </c:pt>
                <c:pt idx="23771">
                  <c:v>5.5557500000000003E-2</c:v>
                </c:pt>
                <c:pt idx="23772">
                  <c:v>5.4122099999999999E-2</c:v>
                </c:pt>
                <c:pt idx="23773">
                  <c:v>5.26171E-2</c:v>
                </c:pt>
                <c:pt idx="23774">
                  <c:v>5.1044899999999997E-2</c:v>
                </c:pt>
                <c:pt idx="23775">
                  <c:v>4.9408199999999999E-2</c:v>
                </c:pt>
                <c:pt idx="23776">
                  <c:v>4.7709599999999998E-2</c:v>
                </c:pt>
                <c:pt idx="23777">
                  <c:v>4.5951699999999998E-2</c:v>
                </c:pt>
                <c:pt idx="23778">
                  <c:v>4.4137599999999999E-2</c:v>
                </c:pt>
                <c:pt idx="23779">
                  <c:v>4.2269899999999999E-2</c:v>
                </c:pt>
                <c:pt idx="23780">
                  <c:v>4.0351699999999997E-2</c:v>
                </c:pt>
                <c:pt idx="23781">
                  <c:v>3.8385900000000001E-2</c:v>
                </c:pt>
                <c:pt idx="23782">
                  <c:v>3.6375699999999997E-2</c:v>
                </c:pt>
                <c:pt idx="23783">
                  <c:v>3.4324199999999999E-2</c:v>
                </c:pt>
                <c:pt idx="23784">
                  <c:v>3.2234499999999999E-2</c:v>
                </c:pt>
                <c:pt idx="23785">
                  <c:v>3.0109899999999998E-2</c:v>
                </c:pt>
                <c:pt idx="23786">
                  <c:v>2.7953599999999999E-2</c:v>
                </c:pt>
                <c:pt idx="23787">
                  <c:v>2.5768900000000001E-2</c:v>
                </c:pt>
                <c:pt idx="23788">
                  <c:v>2.3559099999999999E-2</c:v>
                </c:pt>
                <c:pt idx="23789">
                  <c:v>2.1327599999999999E-2</c:v>
                </c:pt>
                <c:pt idx="23790">
                  <c:v>1.90777E-2</c:v>
                </c:pt>
                <c:pt idx="23791">
                  <c:v>1.6812799999999999E-2</c:v>
                </c:pt>
                <c:pt idx="23792">
                  <c:v>1.45363E-2</c:v>
                </c:pt>
                <c:pt idx="23793">
                  <c:v>1.2251400000000001E-2</c:v>
                </c:pt>
                <c:pt idx="23794" formatCode="0.00E+00">
                  <c:v>9.9616900000000005E-3</c:v>
                </c:pt>
                <c:pt idx="23795" formatCode="0.00E+00">
                  <c:v>7.6704099999999999E-3</c:v>
                </c:pt>
                <c:pt idx="23796" formatCode="0.00E+00">
                  <c:v>5.38091E-3</c:v>
                </c:pt>
                <c:pt idx="23797" formatCode="0.00E+00">
                  <c:v>3.0965400000000001E-3</c:v>
                </c:pt>
                <c:pt idx="23798" formatCode="0.00E+00">
                  <c:v>8.2058100000000002E-4</c:v>
                </c:pt>
                <c:pt idx="23799" formatCode="0.00E+00">
                  <c:v>-1.4437E-3</c:v>
                </c:pt>
                <c:pt idx="23800" formatCode="0.00E+00">
                  <c:v>-3.6930600000000002E-3</c:v>
                </c:pt>
                <c:pt idx="23801" formatCode="0.00E+00">
                  <c:v>-5.9243300000000002E-3</c:v>
                </c:pt>
                <c:pt idx="23802" formatCode="0.00E+00">
                  <c:v>-8.1343400000000003E-3</c:v>
                </c:pt>
                <c:pt idx="23803">
                  <c:v>-1.0319999999999999E-2</c:v>
                </c:pt>
                <c:pt idx="23804">
                  <c:v>-1.2478299999999999E-2</c:v>
                </c:pt>
                <c:pt idx="23805">
                  <c:v>-1.46062E-2</c:v>
                </c:pt>
                <c:pt idx="23806">
                  <c:v>-1.6700900000000001E-2</c:v>
                </c:pt>
                <c:pt idx="23807">
                  <c:v>-1.8759399999999999E-2</c:v>
                </c:pt>
                <c:pt idx="23808">
                  <c:v>-2.0778899999999999E-2</c:v>
                </c:pt>
                <c:pt idx="23809">
                  <c:v>-2.27569E-2</c:v>
                </c:pt>
                <c:pt idx="23810">
                  <c:v>-2.46906E-2</c:v>
                </c:pt>
                <c:pt idx="23811">
                  <c:v>-2.65776E-2</c:v>
                </c:pt>
                <c:pt idx="23812">
                  <c:v>-2.8415300000000001E-2</c:v>
                </c:pt>
                <c:pt idx="23813">
                  <c:v>-3.0201499999999999E-2</c:v>
                </c:pt>
                <c:pt idx="23814">
                  <c:v>-3.1933700000000002E-2</c:v>
                </c:pt>
                <c:pt idx="23815">
                  <c:v>-3.3610000000000001E-2</c:v>
                </c:pt>
                <c:pt idx="23816">
                  <c:v>-3.5228099999999998E-2</c:v>
                </c:pt>
                <c:pt idx="23817">
                  <c:v>-3.6786199999999998E-2</c:v>
                </c:pt>
                <c:pt idx="23818">
                  <c:v>-3.8282299999999998E-2</c:v>
                </c:pt>
                <c:pt idx="23819">
                  <c:v>-3.9714800000000001E-2</c:v>
                </c:pt>
                <c:pt idx="23820">
                  <c:v>-4.1081800000000002E-2</c:v>
                </c:pt>
                <c:pt idx="23821">
                  <c:v>-4.2382099999999999E-2</c:v>
                </c:pt>
                <c:pt idx="23822">
                  <c:v>-4.3614E-2</c:v>
                </c:pt>
                <c:pt idx="23823">
                  <c:v>-4.4776299999999998E-2</c:v>
                </c:pt>
                <c:pt idx="23824">
                  <c:v>-4.58678E-2</c:v>
                </c:pt>
                <c:pt idx="23825">
                  <c:v>-4.6887400000000003E-2</c:v>
                </c:pt>
                <c:pt idx="23826">
                  <c:v>-4.7834099999999997E-2</c:v>
                </c:pt>
                <c:pt idx="23827">
                  <c:v>-4.8707199999999999E-2</c:v>
                </c:pt>
                <c:pt idx="23828">
                  <c:v>-4.9505899999999999E-2</c:v>
                </c:pt>
                <c:pt idx="23829">
                  <c:v>-5.0229599999999999E-2</c:v>
                </c:pt>
                <c:pt idx="23830">
                  <c:v>-5.0877800000000001E-2</c:v>
                </c:pt>
                <c:pt idx="23831">
                  <c:v>-5.1450099999999999E-2</c:v>
                </c:pt>
                <c:pt idx="23832">
                  <c:v>-5.1946399999999997E-2</c:v>
                </c:pt>
                <c:pt idx="23833">
                  <c:v>-5.2366500000000003E-2</c:v>
                </c:pt>
                <c:pt idx="23834">
                  <c:v>-5.2710300000000002E-2</c:v>
                </c:pt>
                <c:pt idx="23835">
                  <c:v>-5.29781E-2</c:v>
                </c:pt>
                <c:pt idx="23836">
                  <c:v>-5.3170000000000002E-2</c:v>
                </c:pt>
                <c:pt idx="23837">
                  <c:v>-5.3286399999999998E-2</c:v>
                </c:pt>
                <c:pt idx="23838">
                  <c:v>-5.3327699999999999E-2</c:v>
                </c:pt>
                <c:pt idx="23839">
                  <c:v>-5.3294599999999998E-2</c:v>
                </c:pt>
                <c:pt idx="23840">
                  <c:v>-5.3187600000000002E-2</c:v>
                </c:pt>
                <c:pt idx="23841">
                  <c:v>-5.3007699999999998E-2</c:v>
                </c:pt>
                <c:pt idx="23842">
                  <c:v>-5.27556E-2</c:v>
                </c:pt>
                <c:pt idx="23843">
                  <c:v>-5.24325E-2</c:v>
                </c:pt>
                <c:pt idx="23844">
                  <c:v>-5.2039299999999997E-2</c:v>
                </c:pt>
                <c:pt idx="23845">
                  <c:v>-5.1577400000000002E-2</c:v>
                </c:pt>
                <c:pt idx="23846">
                  <c:v>-5.1048000000000003E-2</c:v>
                </c:pt>
                <c:pt idx="23847">
                  <c:v>-5.04526E-2</c:v>
                </c:pt>
                <c:pt idx="23848">
                  <c:v>-4.9792500000000003E-2</c:v>
                </c:pt>
                <c:pt idx="23849">
                  <c:v>-4.9069399999999999E-2</c:v>
                </c:pt>
                <c:pt idx="23850">
                  <c:v>-4.8285000000000002E-2</c:v>
                </c:pt>
                <c:pt idx="23851">
                  <c:v>-4.7440999999999997E-2</c:v>
                </c:pt>
                <c:pt idx="23852">
                  <c:v>-4.6539200000000003E-2</c:v>
                </c:pt>
                <c:pt idx="23853">
                  <c:v>-4.5581499999999997E-2</c:v>
                </c:pt>
                <c:pt idx="23854">
                  <c:v>-4.45698E-2</c:v>
                </c:pt>
                <c:pt idx="23855">
                  <c:v>-4.3506299999999998E-2</c:v>
                </c:pt>
                <c:pt idx="23856">
                  <c:v>-4.2393E-2</c:v>
                </c:pt>
                <c:pt idx="23857">
                  <c:v>-4.1231999999999998E-2</c:v>
                </c:pt>
                <c:pt idx="23858">
                  <c:v>-4.0025600000000001E-2</c:v>
                </c:pt>
                <c:pt idx="23859">
                  <c:v>-3.8776100000000001E-2</c:v>
                </c:pt>
                <c:pt idx="23860">
                  <c:v>-3.7485699999999997E-2</c:v>
                </c:pt>
                <c:pt idx="23861">
                  <c:v>-3.61567E-2</c:v>
                </c:pt>
                <c:pt idx="23862">
                  <c:v>-3.4791599999999999E-2</c:v>
                </c:pt>
                <c:pt idx="23863">
                  <c:v>-3.3392900000000003E-2</c:v>
                </c:pt>
                <c:pt idx="23864">
                  <c:v>-3.19628E-2</c:v>
                </c:pt>
                <c:pt idx="23865">
                  <c:v>-3.0504E-2</c:v>
                </c:pt>
                <c:pt idx="23866">
                  <c:v>-2.90189E-2</c:v>
                </c:pt>
                <c:pt idx="23867">
                  <c:v>-2.751E-2</c:v>
                </c:pt>
                <c:pt idx="23868">
                  <c:v>-2.59799E-2</c:v>
                </c:pt>
                <c:pt idx="23869">
                  <c:v>-2.4431100000000001E-2</c:v>
                </c:pt>
                <c:pt idx="23870">
                  <c:v>-2.28661E-2</c:v>
                </c:pt>
                <c:pt idx="23871">
                  <c:v>-2.1287500000000001E-2</c:v>
                </c:pt>
                <c:pt idx="23872">
                  <c:v>-1.9697699999999999E-2</c:v>
                </c:pt>
                <c:pt idx="23873">
                  <c:v>-1.8099400000000002E-2</c:v>
                </c:pt>
                <c:pt idx="23874">
                  <c:v>-1.6494999999999999E-2</c:v>
                </c:pt>
                <c:pt idx="23875">
                  <c:v>-1.48871E-2</c:v>
                </c:pt>
                <c:pt idx="23876">
                  <c:v>-1.3278E-2</c:v>
                </c:pt>
                <c:pt idx="23877">
                  <c:v>-1.16702E-2</c:v>
                </c:pt>
                <c:pt idx="23878">
                  <c:v>-1.00663E-2</c:v>
                </c:pt>
                <c:pt idx="23879" formatCode="0.00E+00">
                  <c:v>-8.4684300000000007E-3</c:v>
                </c:pt>
                <c:pt idx="23880" formatCode="0.00E+00">
                  <c:v>-6.8790800000000001E-3</c:v>
                </c:pt>
                <c:pt idx="23881" formatCode="0.00E+00">
                  <c:v>-5.3005200000000004E-3</c:v>
                </c:pt>
                <c:pt idx="23882" formatCode="0.00E+00">
                  <c:v>-3.7350199999999999E-3</c:v>
                </c:pt>
                <c:pt idx="23883" formatCode="0.00E+00">
                  <c:v>-2.1847899999999998E-3</c:v>
                </c:pt>
                <c:pt idx="23884" formatCode="0.00E+00">
                  <c:v>-6.5198700000000003E-4</c:v>
                </c:pt>
                <c:pt idx="23885" formatCode="0.00E+00">
                  <c:v>8.6126499999999995E-4</c:v>
                </c:pt>
                <c:pt idx="23886" formatCode="0.00E+00">
                  <c:v>2.3529200000000001E-3</c:v>
                </c:pt>
                <c:pt idx="23887" formatCode="0.00E+00">
                  <c:v>3.8209799999999999E-3</c:v>
                </c:pt>
                <c:pt idx="23888" formatCode="0.00E+00">
                  <c:v>5.2635099999999999E-3</c:v>
                </c:pt>
                <c:pt idx="23889" formatCode="0.00E+00">
                  <c:v>6.6786500000000004E-3</c:v>
                </c:pt>
                <c:pt idx="23890" formatCode="0.00E+00">
                  <c:v>8.0646099999999998E-3</c:v>
                </c:pt>
                <c:pt idx="23891" formatCode="0.00E+00">
                  <c:v>9.41964E-3</c:v>
                </c:pt>
                <c:pt idx="23892">
                  <c:v>1.0742099999999999E-2</c:v>
                </c:pt>
                <c:pt idx="23893">
                  <c:v>1.20304E-2</c:v>
                </c:pt>
                <c:pt idx="23894">
                  <c:v>1.3283100000000001E-2</c:v>
                </c:pt>
                <c:pt idx="23895">
                  <c:v>1.44987E-2</c:v>
                </c:pt>
                <c:pt idx="23896">
                  <c:v>1.56758E-2</c:v>
                </c:pt>
                <c:pt idx="23897">
                  <c:v>1.68133E-2</c:v>
                </c:pt>
                <c:pt idx="23898">
                  <c:v>1.79098E-2</c:v>
                </c:pt>
                <c:pt idx="23899">
                  <c:v>1.8964499999999999E-2</c:v>
                </c:pt>
                <c:pt idx="23900">
                  <c:v>1.99761E-2</c:v>
                </c:pt>
                <c:pt idx="23901">
                  <c:v>2.0943900000000001E-2</c:v>
                </c:pt>
                <c:pt idx="23902">
                  <c:v>2.1866900000000002E-2</c:v>
                </c:pt>
                <c:pt idx="23903">
                  <c:v>2.2744400000000001E-2</c:v>
                </c:pt>
                <c:pt idx="23904">
                  <c:v>2.3575700000000002E-2</c:v>
                </c:pt>
                <c:pt idx="23905">
                  <c:v>2.4360300000000001E-2</c:v>
                </c:pt>
                <c:pt idx="23906">
                  <c:v>2.5097700000000001E-2</c:v>
                </c:pt>
                <c:pt idx="23907">
                  <c:v>2.5787500000000001E-2</c:v>
                </c:pt>
                <c:pt idx="23908">
                  <c:v>2.6429399999999999E-2</c:v>
                </c:pt>
                <c:pt idx="23909">
                  <c:v>2.7022999999999998E-2</c:v>
                </c:pt>
                <c:pt idx="23910">
                  <c:v>2.75684E-2</c:v>
                </c:pt>
                <c:pt idx="23911">
                  <c:v>2.80655E-2</c:v>
                </c:pt>
                <c:pt idx="23912">
                  <c:v>2.85142E-2</c:v>
                </c:pt>
                <c:pt idx="23913">
                  <c:v>2.8914700000000002E-2</c:v>
                </c:pt>
                <c:pt idx="23914">
                  <c:v>2.92672E-2</c:v>
                </c:pt>
                <c:pt idx="23915">
                  <c:v>2.9572000000000001E-2</c:v>
                </c:pt>
                <c:pt idx="23916">
                  <c:v>2.9829399999999999E-2</c:v>
                </c:pt>
                <c:pt idx="23917">
                  <c:v>3.0039900000000001E-2</c:v>
                </c:pt>
                <c:pt idx="23918">
                  <c:v>3.0204000000000002E-2</c:v>
                </c:pt>
                <c:pt idx="23919">
                  <c:v>3.0322200000000001E-2</c:v>
                </c:pt>
                <c:pt idx="23920">
                  <c:v>3.03953E-2</c:v>
                </c:pt>
                <c:pt idx="23921">
                  <c:v>3.04239E-2</c:v>
                </c:pt>
                <c:pt idx="23922">
                  <c:v>3.0408899999999999E-2</c:v>
                </c:pt>
                <c:pt idx="23923">
                  <c:v>3.0351199999999998E-2</c:v>
                </c:pt>
                <c:pt idx="23924">
                  <c:v>3.02516E-2</c:v>
                </c:pt>
                <c:pt idx="23925">
                  <c:v>3.0111099999999998E-2</c:v>
                </c:pt>
                <c:pt idx="23926">
                  <c:v>2.99309E-2</c:v>
                </c:pt>
                <c:pt idx="23927">
                  <c:v>2.9711899999999999E-2</c:v>
                </c:pt>
                <c:pt idx="23928">
                  <c:v>2.9455499999999999E-2</c:v>
                </c:pt>
                <c:pt idx="23929">
                  <c:v>2.91627E-2</c:v>
                </c:pt>
                <c:pt idx="23930">
                  <c:v>2.8834800000000001E-2</c:v>
                </c:pt>
                <c:pt idx="23931">
                  <c:v>2.8473100000000001E-2</c:v>
                </c:pt>
                <c:pt idx="23932">
                  <c:v>2.8079E-2</c:v>
                </c:pt>
                <c:pt idx="23933">
                  <c:v>2.7653899999999999E-2</c:v>
                </c:pt>
                <c:pt idx="23934">
                  <c:v>2.71991E-2</c:v>
                </c:pt>
                <c:pt idx="23935">
                  <c:v>2.6716199999999999E-2</c:v>
                </c:pt>
                <c:pt idx="23936">
                  <c:v>2.6206500000000001E-2</c:v>
                </c:pt>
                <c:pt idx="23937">
                  <c:v>2.5671599999999999E-2</c:v>
                </c:pt>
                <c:pt idx="23938">
                  <c:v>2.5113E-2</c:v>
                </c:pt>
                <c:pt idx="23939">
                  <c:v>2.45323E-2</c:v>
                </c:pt>
                <c:pt idx="23940">
                  <c:v>2.3930900000000001E-2</c:v>
                </c:pt>
                <c:pt idx="23941">
                  <c:v>2.3310600000000001E-2</c:v>
                </c:pt>
                <c:pt idx="23942">
                  <c:v>2.26728E-2</c:v>
                </c:pt>
                <c:pt idx="23943">
                  <c:v>2.20191E-2</c:v>
                </c:pt>
                <c:pt idx="23944">
                  <c:v>2.1351100000000001E-2</c:v>
                </c:pt>
                <c:pt idx="23945">
                  <c:v>2.0670500000000001E-2</c:v>
                </c:pt>
                <c:pt idx="23946">
                  <c:v>1.9978699999999999E-2</c:v>
                </c:pt>
                <c:pt idx="23947">
                  <c:v>1.92774E-2</c:v>
                </c:pt>
                <c:pt idx="23948">
                  <c:v>1.8568100000000001E-2</c:v>
                </c:pt>
                <c:pt idx="23949">
                  <c:v>1.7852400000000001E-2</c:v>
                </c:pt>
                <c:pt idx="23950">
                  <c:v>1.7131799999999999E-2</c:v>
                </c:pt>
                <c:pt idx="23951">
                  <c:v>1.64078E-2</c:v>
                </c:pt>
                <c:pt idx="23952">
                  <c:v>1.5681899999999999E-2</c:v>
                </c:pt>
                <c:pt idx="23953">
                  <c:v>1.4955700000000001E-2</c:v>
                </c:pt>
                <c:pt idx="23954">
                  <c:v>1.4230400000000001E-2</c:v>
                </c:pt>
                <c:pt idx="23955">
                  <c:v>1.35076E-2</c:v>
                </c:pt>
                <c:pt idx="23956">
                  <c:v>1.27887E-2</c:v>
                </c:pt>
                <c:pt idx="23957">
                  <c:v>1.20749E-2</c:v>
                </c:pt>
                <c:pt idx="23958">
                  <c:v>1.1367499999999999E-2</c:v>
                </c:pt>
                <c:pt idx="23959">
                  <c:v>1.0667899999999999E-2</c:v>
                </c:pt>
                <c:pt idx="23960" formatCode="0.00E+00">
                  <c:v>9.9772799999999998E-3</c:v>
                </c:pt>
                <c:pt idx="23961" formatCode="0.00E+00">
                  <c:v>9.2967799999999993E-3</c:v>
                </c:pt>
                <c:pt idx="23962" formatCode="0.00E+00">
                  <c:v>8.6275399999999995E-3</c:v>
                </c:pt>
                <c:pt idx="23963" formatCode="0.00E+00">
                  <c:v>7.9706599999999992E-3</c:v>
                </c:pt>
                <c:pt idx="23964" formatCode="0.00E+00">
                  <c:v>7.32717E-3</c:v>
                </c:pt>
                <c:pt idx="23965" formatCode="0.00E+00">
                  <c:v>6.6980599999999996E-3</c:v>
                </c:pt>
                <c:pt idx="23966" formatCode="0.00E+00">
                  <c:v>6.0842500000000002E-3</c:v>
                </c:pt>
                <c:pt idx="23967" formatCode="0.00E+00">
                  <c:v>5.4866200000000002E-3</c:v>
                </c:pt>
                <c:pt idx="23968" formatCode="0.00E+00">
                  <c:v>4.9059899999999998E-3</c:v>
                </c:pt>
                <c:pt idx="23969" formatCode="0.00E+00">
                  <c:v>4.3431299999999997E-3</c:v>
                </c:pt>
                <c:pt idx="23970" formatCode="0.00E+00">
                  <c:v>3.7987400000000001E-3</c:v>
                </c:pt>
                <c:pt idx="23971" formatCode="0.00E+00">
                  <c:v>3.2734700000000001E-3</c:v>
                </c:pt>
                <c:pt idx="23972" formatCode="0.00E+00">
                  <c:v>2.7679100000000002E-3</c:v>
                </c:pt>
                <c:pt idx="23973" formatCode="0.00E+00">
                  <c:v>2.2825900000000001E-3</c:v>
                </c:pt>
                <c:pt idx="23974" formatCode="0.00E+00">
                  <c:v>1.8179699999999999E-3</c:v>
                </c:pt>
                <c:pt idx="23975" formatCode="0.00E+00">
                  <c:v>1.3744600000000001E-3</c:v>
                </c:pt>
                <c:pt idx="23976" formatCode="0.00E+00">
                  <c:v>9.5240699999999995E-4</c:v>
                </c:pt>
                <c:pt idx="23977" formatCode="0.00E+00">
                  <c:v>5.5209599999999997E-4</c:v>
                </c:pt>
                <c:pt idx="23978" formatCode="0.00E+00">
                  <c:v>1.7375100000000001E-4</c:v>
                </c:pt>
                <c:pt idx="23979" formatCode="0.00E+00">
                  <c:v>-1.82468E-4</c:v>
                </c:pt>
                <c:pt idx="23980" formatCode="0.00E+00">
                  <c:v>-5.1645700000000001E-4</c:v>
                </c:pt>
                <c:pt idx="23981" formatCode="0.00E+00">
                  <c:v>-8.28175E-4</c:v>
                </c:pt>
                <c:pt idx="23982" formatCode="0.00E+00">
                  <c:v>-1.11764E-3</c:v>
                </c:pt>
                <c:pt idx="23983" formatCode="0.00E+00">
                  <c:v>-1.3849299999999999E-3</c:v>
                </c:pt>
                <c:pt idx="23984" formatCode="0.00E+00">
                  <c:v>-1.63018E-3</c:v>
                </c:pt>
                <c:pt idx="23985" formatCode="0.00E+00">
                  <c:v>-1.8535800000000001E-3</c:v>
                </c:pt>
                <c:pt idx="23986" formatCode="0.00E+00">
                  <c:v>-2.0553799999999999E-3</c:v>
                </c:pt>
                <c:pt idx="23987" formatCode="0.00E+00">
                  <c:v>-2.2358899999999999E-3</c:v>
                </c:pt>
                <c:pt idx="23988" formatCode="0.00E+00">
                  <c:v>-2.3954599999999999E-3</c:v>
                </c:pt>
                <c:pt idx="23989" formatCode="0.00E+00">
                  <c:v>-2.5344999999999999E-3</c:v>
                </c:pt>
                <c:pt idx="23990" formatCode="0.00E+00">
                  <c:v>-2.6534800000000002E-3</c:v>
                </c:pt>
                <c:pt idx="23991" formatCode="0.00E+00">
                  <c:v>-2.7529E-3</c:v>
                </c:pt>
                <c:pt idx="23992" formatCode="0.00E+00">
                  <c:v>-2.8333299999999998E-3</c:v>
                </c:pt>
                <c:pt idx="23993" formatCode="0.00E+00">
                  <c:v>-2.89536E-3</c:v>
                </c:pt>
                <c:pt idx="23994" formatCode="0.00E+00">
                  <c:v>-2.9396499999999998E-3</c:v>
                </c:pt>
                <c:pt idx="23995" formatCode="0.00E+00">
                  <c:v>-2.9668899999999998E-3</c:v>
                </c:pt>
                <c:pt idx="23996" formatCode="0.00E+00">
                  <c:v>-2.9778000000000001E-3</c:v>
                </c:pt>
                <c:pt idx="23997" formatCode="0.00E+00">
                  <c:v>-2.9731699999999998E-3</c:v>
                </c:pt>
                <c:pt idx="23998" formatCode="0.00E+00">
                  <c:v>-2.95378E-3</c:v>
                </c:pt>
                <c:pt idx="23999" formatCode="0.00E+00">
                  <c:v>-2.92048E-3</c:v>
                </c:pt>
                <c:pt idx="24000" formatCode="0.00E+00">
                  <c:v>-2.8741399999999999E-3</c:v>
                </c:pt>
                <c:pt idx="24001" formatCode="0.00E+00">
                  <c:v>-2.8156600000000002E-3</c:v>
                </c:pt>
                <c:pt idx="24002" formatCode="0.00E+00">
                  <c:v>-2.74596E-3</c:v>
                </c:pt>
                <c:pt idx="24003" formatCode="0.00E+00">
                  <c:v>-2.66599E-3</c:v>
                </c:pt>
                <c:pt idx="24004" formatCode="0.00E+00">
                  <c:v>-2.5767199999999998E-3</c:v>
                </c:pt>
                <c:pt idx="24005" formatCode="0.00E+00">
                  <c:v>-2.4791399999999999E-3</c:v>
                </c:pt>
                <c:pt idx="24006" formatCode="0.00E+00">
                  <c:v>-2.3742500000000001E-3</c:v>
                </c:pt>
                <c:pt idx="24007" formatCode="0.00E+00">
                  <c:v>-2.2630800000000002E-3</c:v>
                </c:pt>
                <c:pt idx="24008" formatCode="0.00E+00">
                  <c:v>-2.1466599999999999E-3</c:v>
                </c:pt>
                <c:pt idx="24009" formatCode="0.00E+00">
                  <c:v>-2.02601E-3</c:v>
                </c:pt>
                <c:pt idx="24010" formatCode="0.00E+00">
                  <c:v>-1.9021999999999999E-3</c:v>
                </c:pt>
                <c:pt idx="24011" formatCode="0.00E+00">
                  <c:v>-1.77626E-3</c:v>
                </c:pt>
                <c:pt idx="24012" formatCode="0.00E+00">
                  <c:v>-1.6492500000000001E-3</c:v>
                </c:pt>
                <c:pt idx="24013" formatCode="0.00E+00">
                  <c:v>-1.5222E-3</c:v>
                </c:pt>
                <c:pt idx="24014" formatCode="0.00E+00">
                  <c:v>-1.39617E-3</c:v>
                </c:pt>
                <c:pt idx="24015" formatCode="0.00E+00">
                  <c:v>-1.2721799999999999E-3</c:v>
                </c:pt>
                <c:pt idx="24016" formatCode="0.00E+00">
                  <c:v>-1.1512600000000001E-3</c:v>
                </c:pt>
                <c:pt idx="24017" formatCode="0.00E+00">
                  <c:v>-1.03443E-3</c:v>
                </c:pt>
                <c:pt idx="24018" formatCode="0.00E+00">
                  <c:v>-9.2266500000000003E-4</c:v>
                </c:pt>
                <c:pt idx="24019" formatCode="0.00E+00">
                  <c:v>-8.1695800000000001E-4</c:v>
                </c:pt>
                <c:pt idx="24020" formatCode="0.00E+00">
                  <c:v>-7.1826500000000005E-4</c:v>
                </c:pt>
                <c:pt idx="24021" formatCode="0.00E+00">
                  <c:v>-6.2752100000000002E-4</c:v>
                </c:pt>
                <c:pt idx="24022" formatCode="0.00E+00">
                  <c:v>-5.4563799999999998E-4</c:v>
                </c:pt>
                <c:pt idx="24023" formatCode="0.00E+00">
                  <c:v>-4.73499E-4</c:v>
                </c:pt>
                <c:pt idx="24024" formatCode="0.00E+00">
                  <c:v>-4.1196100000000002E-4</c:v>
                </c:pt>
                <c:pt idx="24025" formatCode="0.00E+00">
                  <c:v>-3.6184500000000002E-4</c:v>
                </c:pt>
                <c:pt idx="24026" formatCode="0.00E+00">
                  <c:v>-3.2394299999999998E-4</c:v>
                </c:pt>
                <c:pt idx="24027" formatCode="0.00E+00">
                  <c:v>-2.9900800000000002E-4</c:v>
                </c:pt>
                <c:pt idx="24028" formatCode="0.00E+00">
                  <c:v>-2.8775799999999999E-4</c:v>
                </c:pt>
                <c:pt idx="24029" formatCode="0.00E+00">
                  <c:v>-2.9086900000000002E-4</c:v>
                </c:pt>
                <c:pt idx="24030" formatCode="0.00E+00">
                  <c:v>-3.0897900000000002E-4</c:v>
                </c:pt>
                <c:pt idx="24031" formatCode="0.00E+00">
                  <c:v>-3.4268200000000002E-4</c:v>
                </c:pt>
                <c:pt idx="24032" formatCode="0.00E+00">
                  <c:v>-3.9252599999999998E-4</c:v>
                </c:pt>
                <c:pt idx="24033" formatCode="0.00E+00">
                  <c:v>-4.5901600000000002E-4</c:v>
                </c:pt>
                <c:pt idx="24034" formatCode="0.00E+00">
                  <c:v>-5.4260899999999999E-4</c:v>
                </c:pt>
                <c:pt idx="24035" formatCode="0.00E+00">
                  <c:v>-6.4371299999999997E-4</c:v>
                </c:pt>
                <c:pt idx="24036" formatCode="0.00E+00">
                  <c:v>-7.6268600000000005E-4</c:v>
                </c:pt>
                <c:pt idx="24037" formatCode="0.00E+00">
                  <c:v>-8.9983800000000003E-4</c:v>
                </c:pt>
                <c:pt idx="24038" formatCode="0.00E+00">
                  <c:v>-1.05543E-3</c:v>
                </c:pt>
                <c:pt idx="24039" formatCode="0.00E+00">
                  <c:v>-1.2296500000000001E-3</c:v>
                </c:pt>
                <c:pt idx="24040" formatCode="0.00E+00">
                  <c:v>-1.42267E-3</c:v>
                </c:pt>
                <c:pt idx="24041" formatCode="0.00E+00">
                  <c:v>-1.6345800000000001E-3</c:v>
                </c:pt>
                <c:pt idx="24042" formatCode="0.00E+00">
                  <c:v>-1.86542E-3</c:v>
                </c:pt>
                <c:pt idx="24043" formatCode="0.00E+00">
                  <c:v>-2.1151799999999999E-3</c:v>
                </c:pt>
                <c:pt idx="24044" formatCode="0.00E+00">
                  <c:v>-2.3838000000000002E-3</c:v>
                </c:pt>
                <c:pt idx="24045" formatCode="0.00E+00">
                  <c:v>-2.6711600000000001E-3</c:v>
                </c:pt>
                <c:pt idx="24046" formatCode="0.00E+00">
                  <c:v>-2.97708E-3</c:v>
                </c:pt>
                <c:pt idx="24047" formatCode="0.00E+00">
                  <c:v>-3.3013299999999999E-3</c:v>
                </c:pt>
                <c:pt idx="24048" formatCode="0.00E+00">
                  <c:v>-3.6436300000000001E-3</c:v>
                </c:pt>
                <c:pt idx="24049" formatCode="0.00E+00">
                  <c:v>-4.0036500000000001E-3</c:v>
                </c:pt>
                <c:pt idx="24050" formatCode="0.00E+00">
                  <c:v>-4.3809799999999996E-3</c:v>
                </c:pt>
                <c:pt idx="24051" formatCode="0.00E+00">
                  <c:v>-4.7751900000000003E-3</c:v>
                </c:pt>
                <c:pt idx="24052" formatCode="0.00E+00">
                  <c:v>-5.1857800000000001E-3</c:v>
                </c:pt>
                <c:pt idx="24053" formatCode="0.00E+00">
                  <c:v>-5.6122000000000003E-3</c:v>
                </c:pt>
                <c:pt idx="24054" formatCode="0.00E+00">
                  <c:v>-6.0538600000000003E-3</c:v>
                </c:pt>
                <c:pt idx="24055" formatCode="0.00E+00">
                  <c:v>-6.5100899999999996E-3</c:v>
                </c:pt>
                <c:pt idx="24056" formatCode="0.00E+00">
                  <c:v>-6.9802199999999997E-3</c:v>
                </c:pt>
                <c:pt idx="24057" formatCode="0.00E+00">
                  <c:v>-7.4634899999999997E-3</c:v>
                </c:pt>
                <c:pt idx="24058" formatCode="0.00E+00">
                  <c:v>-7.9591100000000001E-3</c:v>
                </c:pt>
                <c:pt idx="24059" formatCode="0.00E+00">
                  <c:v>-8.4662599999999998E-3</c:v>
                </c:pt>
                <c:pt idx="24060" formatCode="0.00E+00">
                  <c:v>-8.9840600000000003E-3</c:v>
                </c:pt>
                <c:pt idx="24061" formatCode="0.00E+00">
                  <c:v>-9.5115800000000004E-3</c:v>
                </c:pt>
                <c:pt idx="24062">
                  <c:v>-1.00479E-2</c:v>
                </c:pt>
                <c:pt idx="24063">
                  <c:v>-1.0592000000000001E-2</c:v>
                </c:pt>
                <c:pt idx="24064">
                  <c:v>-1.11428E-2</c:v>
                </c:pt>
                <c:pt idx="24065">
                  <c:v>-1.1699299999999999E-2</c:v>
                </c:pt>
                <c:pt idx="24066">
                  <c:v>-1.2260399999999999E-2</c:v>
                </c:pt>
                <c:pt idx="24067">
                  <c:v>-1.2825E-2</c:v>
                </c:pt>
                <c:pt idx="24068">
                  <c:v>-1.33919E-2</c:v>
                </c:pt>
                <c:pt idx="24069">
                  <c:v>-1.3959900000000001E-2</c:v>
                </c:pt>
                <c:pt idx="24070">
                  <c:v>-1.45279E-2</c:v>
                </c:pt>
                <c:pt idx="24071">
                  <c:v>-1.50946E-2</c:v>
                </c:pt>
                <c:pt idx="24072">
                  <c:v>-1.56589E-2</c:v>
                </c:pt>
                <c:pt idx="24073">
                  <c:v>-1.6219299999999999E-2</c:v>
                </c:pt>
                <c:pt idx="24074">
                  <c:v>-1.6774799999999999E-2</c:v>
                </c:pt>
                <c:pt idx="24075">
                  <c:v>-1.7323999999999999E-2</c:v>
                </c:pt>
                <c:pt idx="24076">
                  <c:v>-1.7865599999999999E-2</c:v>
                </c:pt>
                <c:pt idx="24077">
                  <c:v>-1.8398399999999999E-2</c:v>
                </c:pt>
                <c:pt idx="24078">
                  <c:v>-1.8921E-2</c:v>
                </c:pt>
                <c:pt idx="24079">
                  <c:v>-1.94322E-2</c:v>
                </c:pt>
                <c:pt idx="24080">
                  <c:v>-1.9930699999999999E-2</c:v>
                </c:pt>
                <c:pt idx="24081">
                  <c:v>-2.0415200000000001E-2</c:v>
                </c:pt>
                <c:pt idx="24082">
                  <c:v>-2.08845E-2</c:v>
                </c:pt>
                <c:pt idx="24083">
                  <c:v>-2.13373E-2</c:v>
                </c:pt>
                <c:pt idx="24084">
                  <c:v>-2.1772400000000001E-2</c:v>
                </c:pt>
                <c:pt idx="24085">
                  <c:v>-2.21884E-2</c:v>
                </c:pt>
                <c:pt idx="24086">
                  <c:v>-2.2584400000000001E-2</c:v>
                </c:pt>
                <c:pt idx="24087">
                  <c:v>-2.2958900000000001E-2</c:v>
                </c:pt>
                <c:pt idx="24088">
                  <c:v>-2.3310999999999998E-2</c:v>
                </c:pt>
                <c:pt idx="24089">
                  <c:v>-2.3639400000000001E-2</c:v>
                </c:pt>
                <c:pt idx="24090">
                  <c:v>-2.3943099999999998E-2</c:v>
                </c:pt>
                <c:pt idx="24091">
                  <c:v>-2.42209E-2</c:v>
                </c:pt>
                <c:pt idx="24092">
                  <c:v>-2.4471900000000001E-2</c:v>
                </c:pt>
                <c:pt idx="24093">
                  <c:v>-2.4695100000000001E-2</c:v>
                </c:pt>
                <c:pt idx="24094">
                  <c:v>-2.4889399999999999E-2</c:v>
                </c:pt>
                <c:pt idx="24095">
                  <c:v>-2.5054099999999999E-2</c:v>
                </c:pt>
                <c:pt idx="24096">
                  <c:v>-2.5188100000000001E-2</c:v>
                </c:pt>
                <c:pt idx="24097">
                  <c:v>-2.5290699999999999E-2</c:v>
                </c:pt>
                <c:pt idx="24098">
                  <c:v>-2.5361000000000002E-2</c:v>
                </c:pt>
                <c:pt idx="24099">
                  <c:v>-2.5398400000000002E-2</c:v>
                </c:pt>
                <c:pt idx="24100">
                  <c:v>-2.54022E-2</c:v>
                </c:pt>
                <c:pt idx="24101">
                  <c:v>-2.53718E-2</c:v>
                </c:pt>
                <c:pt idx="24102">
                  <c:v>-2.5306499999999999E-2</c:v>
                </c:pt>
                <c:pt idx="24103">
                  <c:v>-2.52058E-2</c:v>
                </c:pt>
                <c:pt idx="24104">
                  <c:v>-2.5069299999999999E-2</c:v>
                </c:pt>
                <c:pt idx="24105">
                  <c:v>-2.4896700000000001E-2</c:v>
                </c:pt>
                <c:pt idx="24106">
                  <c:v>-2.4687400000000002E-2</c:v>
                </c:pt>
                <c:pt idx="24107">
                  <c:v>-2.4441299999999999E-2</c:v>
                </c:pt>
                <c:pt idx="24108">
                  <c:v>-2.4158200000000001E-2</c:v>
                </c:pt>
                <c:pt idx="24109">
                  <c:v>-2.3837799999999999E-2</c:v>
                </c:pt>
                <c:pt idx="24110">
                  <c:v>-2.34801E-2</c:v>
                </c:pt>
                <c:pt idx="24111">
                  <c:v>-2.3085100000000001E-2</c:v>
                </c:pt>
                <c:pt idx="24112">
                  <c:v>-2.2652700000000001E-2</c:v>
                </c:pt>
                <c:pt idx="24113">
                  <c:v>-2.21832E-2</c:v>
                </c:pt>
                <c:pt idx="24114">
                  <c:v>-2.16767E-2</c:v>
                </c:pt>
                <c:pt idx="24115">
                  <c:v>-2.1133300000000001E-2</c:v>
                </c:pt>
                <c:pt idx="24116">
                  <c:v>-2.0553399999999999E-2</c:v>
                </c:pt>
                <c:pt idx="24117">
                  <c:v>-1.9937400000000001E-2</c:v>
                </c:pt>
                <c:pt idx="24118">
                  <c:v>-1.9285699999999999E-2</c:v>
                </c:pt>
                <c:pt idx="24119">
                  <c:v>-1.8598799999999999E-2</c:v>
                </c:pt>
                <c:pt idx="24120">
                  <c:v>-1.7877199999999999E-2</c:v>
                </c:pt>
                <c:pt idx="24121">
                  <c:v>-1.71217E-2</c:v>
                </c:pt>
                <c:pt idx="24122">
                  <c:v>-1.6332699999999999E-2</c:v>
                </c:pt>
                <c:pt idx="24123">
                  <c:v>-1.55113E-2</c:v>
                </c:pt>
                <c:pt idx="24124">
                  <c:v>-1.4657999999999999E-2</c:v>
                </c:pt>
                <c:pt idx="24125">
                  <c:v>-1.3773799999999999E-2</c:v>
                </c:pt>
                <c:pt idx="24126">
                  <c:v>-1.28597E-2</c:v>
                </c:pt>
                <c:pt idx="24127">
                  <c:v>-1.1916599999999999E-2</c:v>
                </c:pt>
                <c:pt idx="24128">
                  <c:v>-1.0945699999999999E-2</c:v>
                </c:pt>
                <c:pt idx="24129" formatCode="0.00E+00">
                  <c:v>-9.9478699999999993E-3</c:v>
                </c:pt>
                <c:pt idx="24130" formatCode="0.00E+00">
                  <c:v>-8.9244300000000006E-3</c:v>
                </c:pt>
                <c:pt idx="24131" formatCode="0.00E+00">
                  <c:v>-7.8765599999999995E-3</c:v>
                </c:pt>
                <c:pt idx="24132" formatCode="0.00E+00">
                  <c:v>-6.8055299999999997E-3</c:v>
                </c:pt>
                <c:pt idx="24133" formatCode="0.00E+00">
                  <c:v>-5.7126299999999998E-3</c:v>
                </c:pt>
                <c:pt idx="24134" formatCode="0.00E+00">
                  <c:v>-4.59925E-3</c:v>
                </c:pt>
                <c:pt idx="24135" formatCode="0.00E+00">
                  <c:v>-3.4667700000000001E-3</c:v>
                </c:pt>
                <c:pt idx="24136" formatCode="0.00E+00">
                  <c:v>-2.31664E-3</c:v>
                </c:pt>
                <c:pt idx="24137" formatCode="0.00E+00">
                  <c:v>-1.15036E-3</c:v>
                </c:pt>
                <c:pt idx="24138" formatCode="0.00E+00">
                  <c:v>3.0558700000000003E-5</c:v>
                </c:pt>
                <c:pt idx="24139" formatCode="0.00E+00">
                  <c:v>1.22455E-3</c:v>
                </c:pt>
                <c:pt idx="24140" formatCode="0.00E+00">
                  <c:v>2.4300200000000002E-3</c:v>
                </c:pt>
                <c:pt idx="24141" formatCode="0.00E+00">
                  <c:v>3.64534E-3</c:v>
                </c:pt>
                <c:pt idx="24142" formatCode="0.00E+00">
                  <c:v>4.86886E-3</c:v>
                </c:pt>
                <c:pt idx="24143" formatCode="0.00E+00">
                  <c:v>6.0989099999999999E-3</c:v>
                </c:pt>
                <c:pt idx="24144" formatCode="0.00E+00">
                  <c:v>7.3337899999999998E-3</c:v>
                </c:pt>
                <c:pt idx="24145" formatCode="0.00E+00">
                  <c:v>8.5717699999999994E-3</c:v>
                </c:pt>
                <c:pt idx="24146" formatCode="0.00E+00">
                  <c:v>9.8111099999999996E-3</c:v>
                </c:pt>
                <c:pt idx="24147">
                  <c:v>1.10501E-2</c:v>
                </c:pt>
                <c:pt idx="24148">
                  <c:v>1.22869E-2</c:v>
                </c:pt>
                <c:pt idx="24149">
                  <c:v>1.35198E-2</c:v>
                </c:pt>
                <c:pt idx="24150">
                  <c:v>1.4747E-2</c:v>
                </c:pt>
                <c:pt idx="24151">
                  <c:v>1.59667E-2</c:v>
                </c:pt>
                <c:pt idx="24152">
                  <c:v>1.71772E-2</c:v>
                </c:pt>
                <c:pt idx="24153">
                  <c:v>1.83766E-2</c:v>
                </c:pt>
                <c:pt idx="24154">
                  <c:v>1.9563299999999999E-2</c:v>
                </c:pt>
                <c:pt idx="24155">
                  <c:v>2.0735400000000001E-2</c:v>
                </c:pt>
                <c:pt idx="24156">
                  <c:v>2.18911E-2</c:v>
                </c:pt>
                <c:pt idx="24157">
                  <c:v>2.3028900000000001E-2</c:v>
                </c:pt>
                <c:pt idx="24158">
                  <c:v>2.4146899999999999E-2</c:v>
                </c:pt>
                <c:pt idx="24159">
                  <c:v>2.5243399999999999E-2</c:v>
                </c:pt>
                <c:pt idx="24160">
                  <c:v>2.6316900000000001E-2</c:v>
                </c:pt>
                <c:pt idx="24161">
                  <c:v>2.7365500000000001E-2</c:v>
                </c:pt>
                <c:pt idx="24162">
                  <c:v>2.8387800000000001E-2</c:v>
                </c:pt>
                <c:pt idx="24163">
                  <c:v>2.9382200000000001E-2</c:v>
                </c:pt>
                <c:pt idx="24164">
                  <c:v>3.0346999999999999E-2</c:v>
                </c:pt>
                <c:pt idx="24165">
                  <c:v>3.12809E-2</c:v>
                </c:pt>
                <c:pt idx="24166">
                  <c:v>3.2182200000000001E-2</c:v>
                </c:pt>
                <c:pt idx="24167">
                  <c:v>3.3049700000000001E-2</c:v>
                </c:pt>
                <c:pt idx="24168">
                  <c:v>3.3881799999999997E-2</c:v>
                </c:pt>
                <c:pt idx="24169">
                  <c:v>3.4677399999999997E-2</c:v>
                </c:pt>
                <c:pt idx="24170">
                  <c:v>3.5435099999999997E-2</c:v>
                </c:pt>
                <c:pt idx="24171">
                  <c:v>3.6153600000000001E-2</c:v>
                </c:pt>
                <c:pt idx="24172">
                  <c:v>3.6831799999999998E-2</c:v>
                </c:pt>
                <c:pt idx="24173">
                  <c:v>3.7468599999999998E-2</c:v>
                </c:pt>
                <c:pt idx="24174">
                  <c:v>3.8062800000000001E-2</c:v>
                </c:pt>
                <c:pt idx="24175">
                  <c:v>3.8613599999999998E-2</c:v>
                </c:pt>
                <c:pt idx="24176">
                  <c:v>3.9120000000000002E-2</c:v>
                </c:pt>
                <c:pt idx="24177">
                  <c:v>3.9580999999999998E-2</c:v>
                </c:pt>
                <c:pt idx="24178">
                  <c:v>3.9995900000000001E-2</c:v>
                </c:pt>
                <c:pt idx="24179">
                  <c:v>4.0363900000000001E-2</c:v>
                </c:pt>
                <c:pt idx="24180">
                  <c:v>4.0684400000000003E-2</c:v>
                </c:pt>
                <c:pt idx="24181">
                  <c:v>4.0956600000000003E-2</c:v>
                </c:pt>
                <c:pt idx="24182">
                  <c:v>4.11802E-2</c:v>
                </c:pt>
                <c:pt idx="24183">
                  <c:v>4.1354599999999998E-2</c:v>
                </c:pt>
                <c:pt idx="24184">
                  <c:v>4.14794E-2</c:v>
                </c:pt>
                <c:pt idx="24185">
                  <c:v>4.1554300000000002E-2</c:v>
                </c:pt>
                <c:pt idx="24186">
                  <c:v>4.1579100000000001E-2</c:v>
                </c:pt>
                <c:pt idx="24187">
                  <c:v>4.15535E-2</c:v>
                </c:pt>
                <c:pt idx="24188">
                  <c:v>4.14775E-2</c:v>
                </c:pt>
                <c:pt idx="24189">
                  <c:v>4.1350999999999999E-2</c:v>
                </c:pt>
                <c:pt idx="24190">
                  <c:v>4.1174099999999998E-2</c:v>
                </c:pt>
                <c:pt idx="24191">
                  <c:v>4.0946799999999998E-2</c:v>
                </c:pt>
                <c:pt idx="24192">
                  <c:v>4.0669499999999997E-2</c:v>
                </c:pt>
                <c:pt idx="24193">
                  <c:v>4.0342299999999998E-2</c:v>
                </c:pt>
                <c:pt idx="24194">
                  <c:v>3.9965599999999997E-2</c:v>
                </c:pt>
                <c:pt idx="24195">
                  <c:v>3.95398E-2</c:v>
                </c:pt>
                <c:pt idx="24196">
                  <c:v>3.9065299999999997E-2</c:v>
                </c:pt>
                <c:pt idx="24197">
                  <c:v>3.8542800000000002E-2</c:v>
                </c:pt>
                <c:pt idx="24198">
                  <c:v>3.7972899999999997E-2</c:v>
                </c:pt>
                <c:pt idx="24199">
                  <c:v>3.7356300000000002E-2</c:v>
                </c:pt>
                <c:pt idx="24200">
                  <c:v>3.66936E-2</c:v>
                </c:pt>
                <c:pt idx="24201">
                  <c:v>3.5985900000000001E-2</c:v>
                </c:pt>
                <c:pt idx="24202">
                  <c:v>3.5233899999999999E-2</c:v>
                </c:pt>
                <c:pt idx="24203">
                  <c:v>3.44386E-2</c:v>
                </c:pt>
                <c:pt idx="24204">
                  <c:v>3.3601100000000002E-2</c:v>
                </c:pt>
                <c:pt idx="24205">
                  <c:v>3.2722399999999999E-2</c:v>
                </c:pt>
                <c:pt idx="24206">
                  <c:v>3.1803699999999997E-2</c:v>
                </c:pt>
                <c:pt idx="24207">
                  <c:v>3.08463E-2</c:v>
                </c:pt>
                <c:pt idx="24208">
                  <c:v>2.9851200000000001E-2</c:v>
                </c:pt>
                <c:pt idx="24209">
                  <c:v>2.8819999999999998E-2</c:v>
                </c:pt>
                <c:pt idx="24210">
                  <c:v>2.7753799999999999E-2</c:v>
                </c:pt>
                <c:pt idx="24211">
                  <c:v>2.6654299999999999E-2</c:v>
                </c:pt>
                <c:pt idx="24212">
                  <c:v>2.5522699999999999E-2</c:v>
                </c:pt>
                <c:pt idx="24213">
                  <c:v>2.4360699999999999E-2</c:v>
                </c:pt>
                <c:pt idx="24214">
                  <c:v>2.3169800000000001E-2</c:v>
                </c:pt>
                <c:pt idx="24215">
                  <c:v>2.1951499999999999E-2</c:v>
                </c:pt>
                <c:pt idx="24216">
                  <c:v>2.07075E-2</c:v>
                </c:pt>
                <c:pt idx="24217">
                  <c:v>1.9439499999999998E-2</c:v>
                </c:pt>
                <c:pt idx="24218">
                  <c:v>1.8149200000000001E-2</c:v>
                </c:pt>
                <c:pt idx="24219">
                  <c:v>1.6838200000000001E-2</c:v>
                </c:pt>
                <c:pt idx="24220">
                  <c:v>1.5508299999999999E-2</c:v>
                </c:pt>
                <c:pt idx="24221">
                  <c:v>1.4161399999999999E-2</c:v>
                </c:pt>
                <c:pt idx="24222">
                  <c:v>1.2799100000000001E-2</c:v>
                </c:pt>
                <c:pt idx="24223">
                  <c:v>1.14234E-2</c:v>
                </c:pt>
                <c:pt idx="24224">
                  <c:v>1.0036E-2</c:v>
                </c:pt>
                <c:pt idx="24225" formatCode="0.00E+00">
                  <c:v>8.6387200000000008E-3</c:v>
                </c:pt>
                <c:pt idx="24226" formatCode="0.00E+00">
                  <c:v>7.2335100000000003E-3</c:v>
                </c:pt>
                <c:pt idx="24227" formatCode="0.00E+00">
                  <c:v>5.8221799999999997E-3</c:v>
                </c:pt>
                <c:pt idx="24228" formatCode="0.00E+00">
                  <c:v>4.4065800000000002E-3</c:v>
                </c:pt>
                <c:pt idx="24229" formatCode="0.00E+00">
                  <c:v>2.9885799999999998E-3</c:v>
                </c:pt>
                <c:pt idx="24230" formatCode="0.00E+00">
                  <c:v>1.57003E-3</c:v>
                </c:pt>
                <c:pt idx="24231" formatCode="0.00E+00">
                  <c:v>1.5278700000000001E-4</c:v>
                </c:pt>
                <c:pt idx="24232" formatCode="0.00E+00">
                  <c:v>-1.26132E-3</c:v>
                </c:pt>
                <c:pt idx="24233" formatCode="0.00E+00">
                  <c:v>-2.67045E-3</c:v>
                </c:pt>
                <c:pt idx="24234" formatCode="0.00E+00">
                  <c:v>-4.0727899999999997E-3</c:v>
                </c:pt>
                <c:pt idx="24235" formatCode="0.00E+00">
                  <c:v>-5.4665499999999997E-3</c:v>
                </c:pt>
                <c:pt idx="24236" formatCode="0.00E+00">
                  <c:v>-6.8499299999999997E-3</c:v>
                </c:pt>
                <c:pt idx="24237" formatCode="0.00E+00">
                  <c:v>-8.2211899999999997E-3</c:v>
                </c:pt>
                <c:pt idx="24238" formatCode="0.00E+00">
                  <c:v>-9.5785899999999997E-3</c:v>
                </c:pt>
                <c:pt idx="24239">
                  <c:v>-1.09204E-2</c:v>
                </c:pt>
                <c:pt idx="24240">
                  <c:v>-1.2245000000000001E-2</c:v>
                </c:pt>
                <c:pt idx="24241">
                  <c:v>-1.35508E-2</c:v>
                </c:pt>
                <c:pt idx="24242">
                  <c:v>-1.4836E-2</c:v>
                </c:pt>
                <c:pt idx="24243">
                  <c:v>-1.6099200000000001E-2</c:v>
                </c:pt>
                <c:pt idx="24244">
                  <c:v>-1.7338900000000001E-2</c:v>
                </c:pt>
                <c:pt idx="24245">
                  <c:v>-1.8553400000000001E-2</c:v>
                </c:pt>
                <c:pt idx="24246">
                  <c:v>-1.9741499999999999E-2</c:v>
                </c:pt>
                <c:pt idx="24247">
                  <c:v>-2.0901699999999999E-2</c:v>
                </c:pt>
                <c:pt idx="24248">
                  <c:v>-2.2032599999999999E-2</c:v>
                </c:pt>
                <c:pt idx="24249">
                  <c:v>-2.3133000000000001E-2</c:v>
                </c:pt>
                <c:pt idx="24250">
                  <c:v>-2.42017E-2</c:v>
                </c:pt>
                <c:pt idx="24251">
                  <c:v>-2.52374E-2</c:v>
                </c:pt>
                <c:pt idx="24252">
                  <c:v>-2.6238899999999999E-2</c:v>
                </c:pt>
                <c:pt idx="24253">
                  <c:v>-2.7205400000000001E-2</c:v>
                </c:pt>
                <c:pt idx="24254">
                  <c:v>-2.81356E-2</c:v>
                </c:pt>
                <c:pt idx="24255">
                  <c:v>-2.9028700000000001E-2</c:v>
                </c:pt>
                <c:pt idx="24256">
                  <c:v>-2.9883699999999999E-2</c:v>
                </c:pt>
                <c:pt idx="24257">
                  <c:v>-3.0699899999999999E-2</c:v>
                </c:pt>
                <c:pt idx="24258">
                  <c:v>-3.1476400000000002E-2</c:v>
                </c:pt>
                <c:pt idx="24259">
                  <c:v>-3.2212499999999998E-2</c:v>
                </c:pt>
                <c:pt idx="24260">
                  <c:v>-3.2907699999999998E-2</c:v>
                </c:pt>
                <c:pt idx="24261">
                  <c:v>-3.3561300000000002E-2</c:v>
                </c:pt>
                <c:pt idx="24262">
                  <c:v>-3.4172800000000003E-2</c:v>
                </c:pt>
                <c:pt idx="24263">
                  <c:v>-3.4741800000000003E-2</c:v>
                </c:pt>
                <c:pt idx="24264">
                  <c:v>-3.5267800000000002E-2</c:v>
                </c:pt>
                <c:pt idx="24265">
                  <c:v>-3.5750700000000003E-2</c:v>
                </c:pt>
                <c:pt idx="24266">
                  <c:v>-3.619E-2</c:v>
                </c:pt>
                <c:pt idx="24267">
                  <c:v>-3.6585699999999999E-2</c:v>
                </c:pt>
                <c:pt idx="24268">
                  <c:v>-3.6937699999999997E-2</c:v>
                </c:pt>
                <c:pt idx="24269">
                  <c:v>-3.7245800000000003E-2</c:v>
                </c:pt>
                <c:pt idx="24270">
                  <c:v>-3.7510099999999998E-2</c:v>
                </c:pt>
                <c:pt idx="24271">
                  <c:v>-3.7730800000000002E-2</c:v>
                </c:pt>
                <c:pt idx="24272">
                  <c:v>-3.7907799999999998E-2</c:v>
                </c:pt>
                <c:pt idx="24273">
                  <c:v>-3.8041499999999999E-2</c:v>
                </c:pt>
                <c:pt idx="24274">
                  <c:v>-3.8132100000000002E-2</c:v>
                </c:pt>
                <c:pt idx="24275">
                  <c:v>-3.8179900000000003E-2</c:v>
                </c:pt>
                <c:pt idx="24276">
                  <c:v>-3.8185400000000001E-2</c:v>
                </c:pt>
                <c:pt idx="24277">
                  <c:v>-3.8149000000000002E-2</c:v>
                </c:pt>
                <c:pt idx="24278">
                  <c:v>-3.8071199999999999E-2</c:v>
                </c:pt>
                <c:pt idx="24279">
                  <c:v>-3.7952600000000003E-2</c:v>
                </c:pt>
                <c:pt idx="24280">
                  <c:v>-3.7793800000000002E-2</c:v>
                </c:pt>
                <c:pt idx="24281">
                  <c:v>-3.7595400000000001E-2</c:v>
                </c:pt>
                <c:pt idx="24282">
                  <c:v>-3.7358299999999997E-2</c:v>
                </c:pt>
                <c:pt idx="24283">
                  <c:v>-3.7083199999999997E-2</c:v>
                </c:pt>
                <c:pt idx="24284">
                  <c:v>-3.6770799999999999E-2</c:v>
                </c:pt>
                <c:pt idx="24285">
                  <c:v>-3.6422200000000002E-2</c:v>
                </c:pt>
                <c:pt idx="24286">
                  <c:v>-3.6038199999999999E-2</c:v>
                </c:pt>
                <c:pt idx="24287">
                  <c:v>-3.56198E-2</c:v>
                </c:pt>
                <c:pt idx="24288">
                  <c:v>-3.5167900000000002E-2</c:v>
                </c:pt>
                <c:pt idx="24289">
                  <c:v>-3.4683699999999998E-2</c:v>
                </c:pt>
                <c:pt idx="24290">
                  <c:v>-3.4168200000000003E-2</c:v>
                </c:pt>
                <c:pt idx="24291">
                  <c:v>-3.36225E-2</c:v>
                </c:pt>
                <c:pt idx="24292">
                  <c:v>-3.3047699999999999E-2</c:v>
                </c:pt>
                <c:pt idx="24293">
                  <c:v>-3.2445099999999998E-2</c:v>
                </c:pt>
                <c:pt idx="24294">
                  <c:v>-3.1815799999999998E-2</c:v>
                </c:pt>
                <c:pt idx="24295">
                  <c:v>-3.1161000000000001E-2</c:v>
                </c:pt>
                <c:pt idx="24296">
                  <c:v>-3.0482100000000002E-2</c:v>
                </c:pt>
                <c:pt idx="24297">
                  <c:v>-2.97802E-2</c:v>
                </c:pt>
                <c:pt idx="24298">
                  <c:v>-2.9056700000000001E-2</c:v>
                </c:pt>
                <c:pt idx="24299">
                  <c:v>-2.8312899999999998E-2</c:v>
                </c:pt>
                <c:pt idx="24300">
                  <c:v>-2.7550000000000002E-2</c:v>
                </c:pt>
                <c:pt idx="24301">
                  <c:v>-2.6769299999999999E-2</c:v>
                </c:pt>
                <c:pt idx="24302">
                  <c:v>-2.59723E-2</c:v>
                </c:pt>
                <c:pt idx="24303">
                  <c:v>-2.51603E-2</c:v>
                </c:pt>
                <c:pt idx="24304">
                  <c:v>-2.4334499999999998E-2</c:v>
                </c:pt>
                <c:pt idx="24305">
                  <c:v>-2.3496300000000001E-2</c:v>
                </c:pt>
                <c:pt idx="24306">
                  <c:v>-2.2647E-2</c:v>
                </c:pt>
                <c:pt idx="24307">
                  <c:v>-2.1788100000000001E-2</c:v>
                </c:pt>
                <c:pt idx="24308">
                  <c:v>-2.09207E-2</c:v>
                </c:pt>
                <c:pt idx="24309">
                  <c:v>-2.00462E-2</c:v>
                </c:pt>
                <c:pt idx="24310">
                  <c:v>-1.91659E-2</c:v>
                </c:pt>
                <c:pt idx="24311">
                  <c:v>-1.8280999999999999E-2</c:v>
                </c:pt>
                <c:pt idx="24312">
                  <c:v>-1.7392999999999999E-2</c:v>
                </c:pt>
                <c:pt idx="24313">
                  <c:v>-1.6502900000000001E-2</c:v>
                </c:pt>
                <c:pt idx="24314">
                  <c:v>-1.5611999999999999E-2</c:v>
                </c:pt>
                <c:pt idx="24315">
                  <c:v>-1.47215E-2</c:v>
                </c:pt>
                <c:pt idx="24316">
                  <c:v>-1.38326E-2</c:v>
                </c:pt>
                <c:pt idx="24317">
                  <c:v>-1.29465E-2</c:v>
                </c:pt>
                <c:pt idx="24318">
                  <c:v>-1.2064200000000001E-2</c:v>
                </c:pt>
                <c:pt idx="24319">
                  <c:v>-1.11869E-2</c:v>
                </c:pt>
                <c:pt idx="24320">
                  <c:v>-1.0315599999999999E-2</c:v>
                </c:pt>
                <c:pt idx="24321" formatCode="0.00E+00">
                  <c:v>-9.4512799999999994E-3</c:v>
                </c:pt>
                <c:pt idx="24322" formatCode="0.00E+00">
                  <c:v>-8.59503E-3</c:v>
                </c:pt>
                <c:pt idx="24323" formatCode="0.00E+00">
                  <c:v>-7.7477500000000003E-3</c:v>
                </c:pt>
                <c:pt idx="24324" formatCode="0.00E+00">
                  <c:v>-6.9103599999999999E-3</c:v>
                </c:pt>
                <c:pt idx="24325" formatCode="0.00E+00">
                  <c:v>-6.0837299999999999E-3</c:v>
                </c:pt>
                <c:pt idx="24326" formatCode="0.00E+00">
                  <c:v>-5.2687000000000003E-3</c:v>
                </c:pt>
                <c:pt idx="24327" formatCode="0.00E+00">
                  <c:v>-4.4660500000000001E-3</c:v>
                </c:pt>
                <c:pt idx="24328" formatCode="0.00E+00">
                  <c:v>-3.6765299999999999E-3</c:v>
                </c:pt>
                <c:pt idx="24329" formatCode="0.00E+00">
                  <c:v>-2.90084E-3</c:v>
                </c:pt>
                <c:pt idx="24330" formatCode="0.00E+00">
                  <c:v>-2.1396399999999999E-3</c:v>
                </c:pt>
                <c:pt idx="24331" formatCode="0.00E+00">
                  <c:v>-1.39354E-3</c:v>
                </c:pt>
                <c:pt idx="24332" formatCode="0.00E+00">
                  <c:v>-6.6311400000000002E-4</c:v>
                </c:pt>
                <c:pt idx="24333" formatCode="0.00E+00">
                  <c:v>5.1124500000000002E-5</c:v>
                </c:pt>
                <c:pt idx="24334" formatCode="0.00E+00">
                  <c:v>7.4870199999999996E-4</c:v>
                </c:pt>
                <c:pt idx="24335" formatCode="0.00E+00">
                  <c:v>1.4291900000000001E-3</c:v>
                </c:pt>
                <c:pt idx="24336" formatCode="0.00E+00">
                  <c:v>2.0922200000000001E-3</c:v>
                </c:pt>
                <c:pt idx="24337" formatCode="0.00E+00">
                  <c:v>2.7374600000000002E-3</c:v>
                </c:pt>
                <c:pt idx="24338" formatCode="0.00E+00">
                  <c:v>3.3646100000000001E-3</c:v>
                </c:pt>
                <c:pt idx="24339" formatCode="0.00E+00">
                  <c:v>3.9734599999999998E-3</c:v>
                </c:pt>
                <c:pt idx="24340" formatCode="0.00E+00">
                  <c:v>4.5638099999999997E-3</c:v>
                </c:pt>
                <c:pt idx="24341" formatCode="0.00E+00">
                  <c:v>5.1355200000000002E-3</c:v>
                </c:pt>
                <c:pt idx="24342" formatCode="0.00E+00">
                  <c:v>5.6885E-3</c:v>
                </c:pt>
                <c:pt idx="24343" formatCode="0.00E+00">
                  <c:v>6.2227000000000003E-3</c:v>
                </c:pt>
                <c:pt idx="24344" formatCode="0.00E+00">
                  <c:v>6.7381200000000002E-3</c:v>
                </c:pt>
                <c:pt idx="24345" formatCode="0.00E+00">
                  <c:v>7.2348000000000004E-3</c:v>
                </c:pt>
                <c:pt idx="24346" formatCode="0.00E+00">
                  <c:v>7.7128199999999996E-3</c:v>
                </c:pt>
                <c:pt idx="24347" formatCode="0.00E+00">
                  <c:v>8.1723200000000003E-3</c:v>
                </c:pt>
                <c:pt idx="24348" formatCode="0.00E+00">
                  <c:v>8.6134699999999998E-3</c:v>
                </c:pt>
                <c:pt idx="24349" formatCode="0.00E+00">
                  <c:v>9.0364799999999995E-3</c:v>
                </c:pt>
                <c:pt idx="24350" formatCode="0.00E+00">
                  <c:v>9.4415999999999996E-3</c:v>
                </c:pt>
                <c:pt idx="24351" formatCode="0.00E+00">
                  <c:v>9.8291200000000002E-3</c:v>
                </c:pt>
                <c:pt idx="24352">
                  <c:v>1.0199400000000001E-2</c:v>
                </c:pt>
                <c:pt idx="24353">
                  <c:v>1.05527E-2</c:v>
                </c:pt>
                <c:pt idx="24354">
                  <c:v>1.0889599999999999E-2</c:v>
                </c:pt>
                <c:pt idx="24355">
                  <c:v>1.1210299999999999E-2</c:v>
                </c:pt>
                <c:pt idx="24356">
                  <c:v>1.15155E-2</c:v>
                </c:pt>
                <c:pt idx="24357">
                  <c:v>1.18055E-2</c:v>
                </c:pt>
                <c:pt idx="24358">
                  <c:v>1.20809E-2</c:v>
                </c:pt>
                <c:pt idx="24359">
                  <c:v>1.23423E-2</c:v>
                </c:pt>
                <c:pt idx="24360">
                  <c:v>1.2590199999999999E-2</c:v>
                </c:pt>
                <c:pt idx="24361">
                  <c:v>1.2825100000000001E-2</c:v>
                </c:pt>
                <c:pt idx="24362">
                  <c:v>1.30478E-2</c:v>
                </c:pt>
                <c:pt idx="24363">
                  <c:v>1.3258900000000001E-2</c:v>
                </c:pt>
                <c:pt idx="24364">
                  <c:v>1.3458899999999999E-2</c:v>
                </c:pt>
                <c:pt idx="24365">
                  <c:v>1.36486E-2</c:v>
                </c:pt>
                <c:pt idx="24366">
                  <c:v>1.38286E-2</c:v>
                </c:pt>
                <c:pt idx="24367">
                  <c:v>1.3999599999999999E-2</c:v>
                </c:pt>
                <c:pt idx="24368">
                  <c:v>1.4162299999999999E-2</c:v>
                </c:pt>
                <c:pt idx="24369">
                  <c:v>1.43175E-2</c:v>
                </c:pt>
                <c:pt idx="24370">
                  <c:v>1.44657E-2</c:v>
                </c:pt>
                <c:pt idx="24371">
                  <c:v>1.46077E-2</c:v>
                </c:pt>
                <c:pt idx="24372">
                  <c:v>1.4744200000000001E-2</c:v>
                </c:pt>
                <c:pt idx="24373">
                  <c:v>1.4876E-2</c:v>
                </c:pt>
                <c:pt idx="24374">
                  <c:v>1.5003600000000001E-2</c:v>
                </c:pt>
                <c:pt idx="24375">
                  <c:v>1.51278E-2</c:v>
                </c:pt>
                <c:pt idx="24376">
                  <c:v>1.52493E-2</c:v>
                </c:pt>
                <c:pt idx="24377">
                  <c:v>1.5368700000000001E-2</c:v>
                </c:pt>
                <c:pt idx="24378">
                  <c:v>1.5486700000000001E-2</c:v>
                </c:pt>
                <c:pt idx="24379">
                  <c:v>1.5604E-2</c:v>
                </c:pt>
                <c:pt idx="24380">
                  <c:v>1.5721099999999998E-2</c:v>
                </c:pt>
                <c:pt idx="24381">
                  <c:v>1.5838600000000001E-2</c:v>
                </c:pt>
                <c:pt idx="24382">
                  <c:v>1.5957200000000001E-2</c:v>
                </c:pt>
                <c:pt idx="24383">
                  <c:v>1.6077399999999999E-2</c:v>
                </c:pt>
                <c:pt idx="24384">
                  <c:v>1.61998E-2</c:v>
                </c:pt>
                <c:pt idx="24385">
                  <c:v>1.63248E-2</c:v>
                </c:pt>
                <c:pt idx="24386">
                  <c:v>1.6452999999999999E-2</c:v>
                </c:pt>
                <c:pt idx="24387">
                  <c:v>1.6584700000000001E-2</c:v>
                </c:pt>
                <c:pt idx="24388">
                  <c:v>1.6720499999999999E-2</c:v>
                </c:pt>
                <c:pt idx="24389">
                  <c:v>1.68606E-2</c:v>
                </c:pt>
                <c:pt idx="24390">
                  <c:v>1.7005599999999999E-2</c:v>
                </c:pt>
                <c:pt idx="24391">
                  <c:v>1.71556E-2</c:v>
                </c:pt>
                <c:pt idx="24392">
                  <c:v>1.7311099999999999E-2</c:v>
                </c:pt>
                <c:pt idx="24393">
                  <c:v>1.7472100000000001E-2</c:v>
                </c:pt>
                <c:pt idx="24394">
                  <c:v>1.7638999999999998E-2</c:v>
                </c:pt>
                <c:pt idx="24395">
                  <c:v>1.7812000000000001E-2</c:v>
                </c:pt>
                <c:pt idx="24396">
                  <c:v>1.7991099999999999E-2</c:v>
                </c:pt>
                <c:pt idx="24397">
                  <c:v>1.8176399999999999E-2</c:v>
                </c:pt>
                <c:pt idx="24398">
                  <c:v>1.8368099999999998E-2</c:v>
                </c:pt>
                <c:pt idx="24399">
                  <c:v>1.8566099999999999E-2</c:v>
                </c:pt>
                <c:pt idx="24400">
                  <c:v>1.87704E-2</c:v>
                </c:pt>
                <c:pt idx="24401">
                  <c:v>1.8980799999999999E-2</c:v>
                </c:pt>
                <c:pt idx="24402">
                  <c:v>1.91974E-2</c:v>
                </c:pt>
                <c:pt idx="24403">
                  <c:v>1.942E-2</c:v>
                </c:pt>
                <c:pt idx="24404">
                  <c:v>1.9648200000000001E-2</c:v>
                </c:pt>
                <c:pt idx="24405">
                  <c:v>1.9882E-2</c:v>
                </c:pt>
                <c:pt idx="24406">
                  <c:v>2.0121E-2</c:v>
                </c:pt>
                <c:pt idx="24407">
                  <c:v>2.0364799999999999E-2</c:v>
                </c:pt>
                <c:pt idx="24408">
                  <c:v>2.0613200000000002E-2</c:v>
                </c:pt>
                <c:pt idx="24409">
                  <c:v>2.0865600000000002E-2</c:v>
                </c:pt>
                <c:pt idx="24410">
                  <c:v>2.11217E-2</c:v>
                </c:pt>
                <c:pt idx="24411">
                  <c:v>2.1380900000000001E-2</c:v>
                </c:pt>
                <c:pt idx="24412">
                  <c:v>2.16428E-2</c:v>
                </c:pt>
                <c:pt idx="24413">
                  <c:v>2.1906599999999998E-2</c:v>
                </c:pt>
                <c:pt idx="24414">
                  <c:v>2.2172000000000001E-2</c:v>
                </c:pt>
                <c:pt idx="24415">
                  <c:v>2.2438E-2</c:v>
                </c:pt>
                <c:pt idx="24416">
                  <c:v>2.2704200000000001E-2</c:v>
                </c:pt>
                <c:pt idx="24417">
                  <c:v>2.2969799999999999E-2</c:v>
                </c:pt>
                <c:pt idx="24418">
                  <c:v>2.3234000000000001E-2</c:v>
                </c:pt>
                <c:pt idx="24419">
                  <c:v>2.3496E-2</c:v>
                </c:pt>
                <c:pt idx="24420">
                  <c:v>2.3755100000000001E-2</c:v>
                </c:pt>
                <c:pt idx="24421">
                  <c:v>2.4010400000000001E-2</c:v>
                </c:pt>
                <c:pt idx="24422">
                  <c:v>2.4261000000000001E-2</c:v>
                </c:pt>
                <c:pt idx="24423">
                  <c:v>2.4506099999999999E-2</c:v>
                </c:pt>
                <c:pt idx="24424">
                  <c:v>2.4744700000000001E-2</c:v>
                </c:pt>
                <c:pt idx="24425">
                  <c:v>2.4975899999999999E-2</c:v>
                </c:pt>
                <c:pt idx="24426">
                  <c:v>2.5198700000000001E-2</c:v>
                </c:pt>
                <c:pt idx="24427">
                  <c:v>2.5412199999999999E-2</c:v>
                </c:pt>
                <c:pt idx="24428">
                  <c:v>2.56154E-2</c:v>
                </c:pt>
                <c:pt idx="24429">
                  <c:v>2.5807299999999998E-2</c:v>
                </c:pt>
                <c:pt idx="24430">
                  <c:v>2.59869E-2</c:v>
                </c:pt>
                <c:pt idx="24431">
                  <c:v>2.61534E-2</c:v>
                </c:pt>
                <c:pt idx="24432">
                  <c:v>2.6305700000000001E-2</c:v>
                </c:pt>
                <c:pt idx="24433">
                  <c:v>2.6442799999999999E-2</c:v>
                </c:pt>
                <c:pt idx="24434">
                  <c:v>2.6563699999999999E-2</c:v>
                </c:pt>
                <c:pt idx="24435">
                  <c:v>2.6667199999999999E-2</c:v>
                </c:pt>
                <c:pt idx="24436">
                  <c:v>2.67523E-2</c:v>
                </c:pt>
                <c:pt idx="24437">
                  <c:v>2.6817799999999999E-2</c:v>
                </c:pt>
                <c:pt idx="24438">
                  <c:v>2.68627E-2</c:v>
                </c:pt>
                <c:pt idx="24439">
                  <c:v>2.6885900000000001E-2</c:v>
                </c:pt>
                <c:pt idx="24440">
                  <c:v>2.6886500000000001E-2</c:v>
                </c:pt>
                <c:pt idx="24441">
                  <c:v>2.68633E-2</c:v>
                </c:pt>
                <c:pt idx="24442">
                  <c:v>2.6815499999999999E-2</c:v>
                </c:pt>
                <c:pt idx="24443">
                  <c:v>2.6741899999999999E-2</c:v>
                </c:pt>
                <c:pt idx="24444">
                  <c:v>2.6641700000000001E-2</c:v>
                </c:pt>
                <c:pt idx="24445">
                  <c:v>2.65139E-2</c:v>
                </c:pt>
                <c:pt idx="24446">
                  <c:v>2.6357700000000001E-2</c:v>
                </c:pt>
                <c:pt idx="24447">
                  <c:v>2.61722E-2</c:v>
                </c:pt>
                <c:pt idx="24448">
                  <c:v>2.59566E-2</c:v>
                </c:pt>
                <c:pt idx="24449">
                  <c:v>2.5709900000000001E-2</c:v>
                </c:pt>
                <c:pt idx="24450">
                  <c:v>2.5431499999999999E-2</c:v>
                </c:pt>
                <c:pt idx="24451">
                  <c:v>2.5120699999999999E-2</c:v>
                </c:pt>
                <c:pt idx="24452">
                  <c:v>2.4776800000000002E-2</c:v>
                </c:pt>
                <c:pt idx="24453">
                  <c:v>2.4399299999999999E-2</c:v>
                </c:pt>
                <c:pt idx="24454">
                  <c:v>2.39879E-2</c:v>
                </c:pt>
                <c:pt idx="24455">
                  <c:v>2.3541800000000002E-2</c:v>
                </c:pt>
                <c:pt idx="24456">
                  <c:v>2.3060500000000001E-2</c:v>
                </c:pt>
                <c:pt idx="24457">
                  <c:v>2.25436E-2</c:v>
                </c:pt>
                <c:pt idx="24458">
                  <c:v>2.1990599999999999E-2</c:v>
                </c:pt>
                <c:pt idx="24459">
                  <c:v>2.1401300000000002E-2</c:v>
                </c:pt>
                <c:pt idx="24460">
                  <c:v>2.0775700000000001E-2</c:v>
                </c:pt>
                <c:pt idx="24461">
                  <c:v>2.0113599999999999E-2</c:v>
                </c:pt>
                <c:pt idx="24462">
                  <c:v>1.9414899999999999E-2</c:v>
                </c:pt>
                <c:pt idx="24463">
                  <c:v>1.8679500000000002E-2</c:v>
                </c:pt>
                <c:pt idx="24464">
                  <c:v>1.7907099999999999E-2</c:v>
                </c:pt>
                <c:pt idx="24465">
                  <c:v>1.70978E-2</c:v>
                </c:pt>
                <c:pt idx="24466">
                  <c:v>1.62519E-2</c:v>
                </c:pt>
                <c:pt idx="24467">
                  <c:v>1.53694E-2</c:v>
                </c:pt>
                <c:pt idx="24468">
                  <c:v>1.44507E-2</c:v>
                </c:pt>
                <c:pt idx="24469">
                  <c:v>1.34961E-2</c:v>
                </c:pt>
                <c:pt idx="24470">
                  <c:v>1.25059E-2</c:v>
                </c:pt>
                <c:pt idx="24471">
                  <c:v>1.1480600000000001E-2</c:v>
                </c:pt>
                <c:pt idx="24472">
                  <c:v>1.04207E-2</c:v>
                </c:pt>
                <c:pt idx="24473" formatCode="0.00E+00">
                  <c:v>9.3267599999999999E-3</c:v>
                </c:pt>
                <c:pt idx="24474" formatCode="0.00E+00">
                  <c:v>8.1993699999999992E-3</c:v>
                </c:pt>
                <c:pt idx="24475" formatCode="0.00E+00">
                  <c:v>7.0395700000000002E-3</c:v>
                </c:pt>
                <c:pt idx="24476" formatCode="0.00E+00">
                  <c:v>5.8483399999999996E-3</c:v>
                </c:pt>
                <c:pt idx="24477" formatCode="0.00E+00">
                  <c:v>4.6260499999999996E-3</c:v>
                </c:pt>
                <c:pt idx="24478" formatCode="0.00E+00">
                  <c:v>3.3726799999999999E-3</c:v>
                </c:pt>
                <c:pt idx="24479" formatCode="0.00E+00">
                  <c:v>2.0887200000000001E-3</c:v>
                </c:pt>
                <c:pt idx="24480" formatCode="0.00E+00">
                  <c:v>7.7603700000000004E-4</c:v>
                </c:pt>
                <c:pt idx="24481" formatCode="0.00E+00">
                  <c:v>-5.6297900000000002E-4</c:v>
                </c:pt>
                <c:pt idx="24482" formatCode="0.00E+00">
                  <c:v>-1.92654E-3</c:v>
                </c:pt>
                <c:pt idx="24483" formatCode="0.00E+00">
                  <c:v>-3.3134599999999998E-3</c:v>
                </c:pt>
                <c:pt idx="24484" formatCode="0.00E+00">
                  <c:v>-4.7225499999999998E-3</c:v>
                </c:pt>
                <c:pt idx="24485" formatCode="0.00E+00">
                  <c:v>-6.1523899999999998E-3</c:v>
                </c:pt>
                <c:pt idx="24486" formatCode="0.00E+00">
                  <c:v>-7.6014799999999999E-3</c:v>
                </c:pt>
                <c:pt idx="24487" formatCode="0.00E+00">
                  <c:v>-9.0684400000000005E-3</c:v>
                </c:pt>
                <c:pt idx="24488">
                  <c:v>-1.05518E-2</c:v>
                </c:pt>
                <c:pt idx="24489">
                  <c:v>-1.2050099999999999E-2</c:v>
                </c:pt>
                <c:pt idx="24490">
                  <c:v>-1.35616E-2</c:v>
                </c:pt>
                <c:pt idx="24491">
                  <c:v>-1.50849E-2</c:v>
                </c:pt>
                <c:pt idx="24492">
                  <c:v>-1.66187E-2</c:v>
                </c:pt>
                <c:pt idx="24493">
                  <c:v>-1.8161500000000001E-2</c:v>
                </c:pt>
                <c:pt idx="24494">
                  <c:v>-1.97115E-2</c:v>
                </c:pt>
                <c:pt idx="24495">
                  <c:v>-2.1267100000000001E-2</c:v>
                </c:pt>
                <c:pt idx="24496">
                  <c:v>-2.28264E-2</c:v>
                </c:pt>
                <c:pt idx="24497">
                  <c:v>-2.4387599999999999E-2</c:v>
                </c:pt>
                <c:pt idx="24498">
                  <c:v>-2.5948599999999999E-2</c:v>
                </c:pt>
                <c:pt idx="24499">
                  <c:v>-2.7507199999999999E-2</c:v>
                </c:pt>
                <c:pt idx="24500">
                  <c:v>-2.90605E-2</c:v>
                </c:pt>
                <c:pt idx="24501">
                  <c:v>-3.06062E-2</c:v>
                </c:pt>
                <c:pt idx="24502">
                  <c:v>-3.21426E-2</c:v>
                </c:pt>
                <c:pt idx="24503">
                  <c:v>-3.36686E-2</c:v>
                </c:pt>
                <c:pt idx="24504">
                  <c:v>-3.5182900000000003E-2</c:v>
                </c:pt>
                <c:pt idx="24505">
                  <c:v>-3.6683599999999997E-2</c:v>
                </c:pt>
                <c:pt idx="24506">
                  <c:v>-3.8168399999999998E-2</c:v>
                </c:pt>
                <c:pt idx="24507">
                  <c:v>-3.9634999999999997E-2</c:v>
                </c:pt>
                <c:pt idx="24508">
                  <c:v>-4.1080499999999999E-2</c:v>
                </c:pt>
                <c:pt idx="24509">
                  <c:v>-4.25016E-2</c:v>
                </c:pt>
                <c:pt idx="24510">
                  <c:v>-4.3895499999999997E-2</c:v>
                </c:pt>
                <c:pt idx="24511">
                  <c:v>-4.5260300000000003E-2</c:v>
                </c:pt>
                <c:pt idx="24512">
                  <c:v>-4.6594900000000002E-2</c:v>
                </c:pt>
                <c:pt idx="24513">
                  <c:v>-4.7897799999999997E-2</c:v>
                </c:pt>
                <c:pt idx="24514">
                  <c:v>-4.9166399999999999E-2</c:v>
                </c:pt>
                <c:pt idx="24515">
                  <c:v>-5.0398199999999997E-2</c:v>
                </c:pt>
                <c:pt idx="24516">
                  <c:v>-5.1591499999999998E-2</c:v>
                </c:pt>
                <c:pt idx="24517">
                  <c:v>-5.2745E-2</c:v>
                </c:pt>
                <c:pt idx="24518">
                  <c:v>-5.3857200000000001E-2</c:v>
                </c:pt>
                <c:pt idx="24519">
                  <c:v>-5.49259E-2</c:v>
                </c:pt>
                <c:pt idx="24520">
                  <c:v>-5.59488E-2</c:v>
                </c:pt>
                <c:pt idx="24521">
                  <c:v>-5.6923899999999999E-2</c:v>
                </c:pt>
                <c:pt idx="24522">
                  <c:v>-5.7849299999999999E-2</c:v>
                </c:pt>
                <c:pt idx="24523">
                  <c:v>-5.8722700000000003E-2</c:v>
                </c:pt>
                <c:pt idx="24524">
                  <c:v>-5.9542299999999999E-2</c:v>
                </c:pt>
                <c:pt idx="24525">
                  <c:v>-6.0305999999999998E-2</c:v>
                </c:pt>
                <c:pt idx="24526">
                  <c:v>-6.1012400000000001E-2</c:v>
                </c:pt>
                <c:pt idx="24527">
                  <c:v>-6.1660600000000003E-2</c:v>
                </c:pt>
                <c:pt idx="24528">
                  <c:v>-6.225E-2</c:v>
                </c:pt>
                <c:pt idx="24529">
                  <c:v>-6.2779100000000004E-2</c:v>
                </c:pt>
                <c:pt idx="24530">
                  <c:v>-6.3245999999999997E-2</c:v>
                </c:pt>
                <c:pt idx="24531">
                  <c:v>-6.3648999999999997E-2</c:v>
                </c:pt>
                <c:pt idx="24532">
                  <c:v>-6.3987000000000002E-2</c:v>
                </c:pt>
                <c:pt idx="24533">
                  <c:v>-6.4259200000000002E-2</c:v>
                </c:pt>
                <c:pt idx="24534">
                  <c:v>-6.4465300000000003E-2</c:v>
                </c:pt>
                <c:pt idx="24535">
                  <c:v>-6.4604300000000003E-2</c:v>
                </c:pt>
                <c:pt idx="24536">
                  <c:v>-6.4674999999999996E-2</c:v>
                </c:pt>
                <c:pt idx="24537">
                  <c:v>-6.4677100000000001E-2</c:v>
                </c:pt>
                <c:pt idx="24538">
                  <c:v>-6.4610799999999996E-2</c:v>
                </c:pt>
                <c:pt idx="24539">
                  <c:v>-6.4476199999999997E-2</c:v>
                </c:pt>
                <c:pt idx="24540">
                  <c:v>-6.42736E-2</c:v>
                </c:pt>
                <c:pt idx="24541">
                  <c:v>-6.4003400000000002E-2</c:v>
                </c:pt>
                <c:pt idx="24542">
                  <c:v>-6.3665600000000003E-2</c:v>
                </c:pt>
                <c:pt idx="24543">
                  <c:v>-6.3258900000000007E-2</c:v>
                </c:pt>
                <c:pt idx="24544">
                  <c:v>-6.2782599999999994E-2</c:v>
                </c:pt>
                <c:pt idx="24545">
                  <c:v>-6.2236699999999999E-2</c:v>
                </c:pt>
                <c:pt idx="24546">
                  <c:v>-6.1622000000000003E-2</c:v>
                </c:pt>
                <c:pt idx="24547">
                  <c:v>-6.09385E-2</c:v>
                </c:pt>
                <c:pt idx="24548">
                  <c:v>-6.0185599999999999E-2</c:v>
                </c:pt>
                <c:pt idx="24549">
                  <c:v>-5.9363100000000002E-2</c:v>
                </c:pt>
                <c:pt idx="24550">
                  <c:v>-5.8471700000000001E-2</c:v>
                </c:pt>
                <c:pt idx="24551">
                  <c:v>-5.75127E-2</c:v>
                </c:pt>
                <c:pt idx="24552">
                  <c:v>-5.64869E-2</c:v>
                </c:pt>
                <c:pt idx="24553">
                  <c:v>-5.5395199999999999E-2</c:v>
                </c:pt>
                <c:pt idx="24554">
                  <c:v>-5.4238700000000001E-2</c:v>
                </c:pt>
                <c:pt idx="24555">
                  <c:v>-5.3018599999999999E-2</c:v>
                </c:pt>
                <c:pt idx="24556">
                  <c:v>-5.1736200000000003E-2</c:v>
                </c:pt>
                <c:pt idx="24557">
                  <c:v>-5.0392100000000002E-2</c:v>
                </c:pt>
                <c:pt idx="24558">
                  <c:v>-4.8987099999999999E-2</c:v>
                </c:pt>
                <c:pt idx="24559">
                  <c:v>-4.7522399999999999E-2</c:v>
                </c:pt>
                <c:pt idx="24560">
                  <c:v>-4.6000100000000002E-2</c:v>
                </c:pt>
                <c:pt idx="24561">
                  <c:v>-4.4421500000000003E-2</c:v>
                </c:pt>
                <c:pt idx="24562">
                  <c:v>-4.2787499999999999E-2</c:v>
                </c:pt>
                <c:pt idx="24563">
                  <c:v>-4.1098900000000001E-2</c:v>
                </c:pt>
                <c:pt idx="24564">
                  <c:v>-3.9358200000000003E-2</c:v>
                </c:pt>
                <c:pt idx="24565">
                  <c:v>-3.7568900000000002E-2</c:v>
                </c:pt>
                <c:pt idx="24566">
                  <c:v>-3.5734099999999998E-2</c:v>
                </c:pt>
                <c:pt idx="24567">
                  <c:v>-3.3855499999999997E-2</c:v>
                </c:pt>
                <c:pt idx="24568">
                  <c:v>-3.1934400000000002E-2</c:v>
                </c:pt>
                <c:pt idx="24569">
                  <c:v>-2.9972800000000001E-2</c:v>
                </c:pt>
                <c:pt idx="24570">
                  <c:v>-2.79738E-2</c:v>
                </c:pt>
                <c:pt idx="24571">
                  <c:v>-2.59402E-2</c:v>
                </c:pt>
                <c:pt idx="24572">
                  <c:v>-2.3873800000000001E-2</c:v>
                </c:pt>
                <c:pt idx="24573">
                  <c:v>-2.1776E-2</c:v>
                </c:pt>
                <c:pt idx="24574">
                  <c:v>-1.9649199999999999E-2</c:v>
                </c:pt>
                <c:pt idx="24575">
                  <c:v>-1.7496000000000001E-2</c:v>
                </c:pt>
                <c:pt idx="24576">
                  <c:v>-1.53183E-2</c:v>
                </c:pt>
                <c:pt idx="24577">
                  <c:v>-1.3118100000000001E-2</c:v>
                </c:pt>
                <c:pt idx="24578">
                  <c:v>-1.08991E-2</c:v>
                </c:pt>
                <c:pt idx="24579" formatCode="0.00E+00">
                  <c:v>-8.66601E-3</c:v>
                </c:pt>
                <c:pt idx="24580" formatCode="0.00E+00">
                  <c:v>-6.4222300000000001E-3</c:v>
                </c:pt>
                <c:pt idx="24581" formatCode="0.00E+00">
                  <c:v>-4.1691200000000001E-3</c:v>
                </c:pt>
                <c:pt idx="24582" formatCode="0.00E+00">
                  <c:v>-1.90814E-3</c:v>
                </c:pt>
                <c:pt idx="24583" formatCode="0.00E+00">
                  <c:v>3.5789799999999999E-4</c:v>
                </c:pt>
                <c:pt idx="24584" formatCode="0.00E+00">
                  <c:v>2.62569E-3</c:v>
                </c:pt>
                <c:pt idx="24585" formatCode="0.00E+00">
                  <c:v>4.8919100000000002E-3</c:v>
                </c:pt>
                <c:pt idx="24586" formatCode="0.00E+00">
                  <c:v>7.1532399999999999E-3</c:v>
                </c:pt>
                <c:pt idx="24587" formatCode="0.00E+00">
                  <c:v>9.4071599999999995E-3</c:v>
                </c:pt>
                <c:pt idx="24588">
                  <c:v>1.1651699999999999E-2</c:v>
                </c:pt>
                <c:pt idx="24589">
                  <c:v>1.3884000000000001E-2</c:v>
                </c:pt>
                <c:pt idx="24590">
                  <c:v>1.6100099999999999E-2</c:v>
                </c:pt>
                <c:pt idx="24591">
                  <c:v>1.8296099999999999E-2</c:v>
                </c:pt>
                <c:pt idx="24592">
                  <c:v>2.0469299999999999E-2</c:v>
                </c:pt>
                <c:pt idx="24593">
                  <c:v>2.2617499999999999E-2</c:v>
                </c:pt>
                <c:pt idx="24594">
                  <c:v>2.4738199999999998E-2</c:v>
                </c:pt>
                <c:pt idx="24595">
                  <c:v>2.68282E-2</c:v>
                </c:pt>
                <c:pt idx="24596">
                  <c:v>2.8885000000000001E-2</c:v>
                </c:pt>
                <c:pt idx="24597">
                  <c:v>3.0906599999999999E-2</c:v>
                </c:pt>
                <c:pt idx="24598">
                  <c:v>3.2890700000000002E-2</c:v>
                </c:pt>
                <c:pt idx="24599">
                  <c:v>3.48341E-2</c:v>
                </c:pt>
                <c:pt idx="24600">
                  <c:v>3.6732800000000003E-2</c:v>
                </c:pt>
                <c:pt idx="24601">
                  <c:v>3.8584199999999999E-2</c:v>
                </c:pt>
                <c:pt idx="24602">
                  <c:v>4.03868E-2</c:v>
                </c:pt>
                <c:pt idx="24603">
                  <c:v>4.2138399999999999E-2</c:v>
                </c:pt>
                <c:pt idx="24604">
                  <c:v>4.38365E-2</c:v>
                </c:pt>
                <c:pt idx="24605">
                  <c:v>4.5478999999999999E-2</c:v>
                </c:pt>
                <c:pt idx="24606">
                  <c:v>4.70642E-2</c:v>
                </c:pt>
                <c:pt idx="24607">
                  <c:v>4.8589899999999998E-2</c:v>
                </c:pt>
                <c:pt idx="24608">
                  <c:v>5.0052800000000001E-2</c:v>
                </c:pt>
                <c:pt idx="24609">
                  <c:v>5.14492E-2</c:v>
                </c:pt>
                <c:pt idx="24610">
                  <c:v>5.27771E-2</c:v>
                </c:pt>
                <c:pt idx="24611">
                  <c:v>5.4035800000000002E-2</c:v>
                </c:pt>
                <c:pt idx="24612">
                  <c:v>5.5224599999999999E-2</c:v>
                </c:pt>
                <c:pt idx="24613">
                  <c:v>5.6342499999999997E-2</c:v>
                </c:pt>
                <c:pt idx="24614">
                  <c:v>5.7387399999999998E-2</c:v>
                </c:pt>
                <c:pt idx="24615">
                  <c:v>5.8356499999999999E-2</c:v>
                </c:pt>
                <c:pt idx="24616">
                  <c:v>5.9248599999999998E-2</c:v>
                </c:pt>
                <c:pt idx="24617">
                  <c:v>6.0064399999999997E-2</c:v>
                </c:pt>
                <c:pt idx="24618">
                  <c:v>6.0804499999999997E-2</c:v>
                </c:pt>
                <c:pt idx="24619">
                  <c:v>6.1467399999999998E-2</c:v>
                </c:pt>
                <c:pt idx="24620">
                  <c:v>6.2051099999999998E-2</c:v>
                </c:pt>
                <c:pt idx="24621">
                  <c:v>6.2553700000000004E-2</c:v>
                </c:pt>
                <c:pt idx="24622">
                  <c:v>6.2974299999999997E-2</c:v>
                </c:pt>
                <c:pt idx="24623">
                  <c:v>6.3312800000000002E-2</c:v>
                </c:pt>
                <c:pt idx="24624">
                  <c:v>6.3569000000000001E-2</c:v>
                </c:pt>
                <c:pt idx="24625">
                  <c:v>6.37437E-2</c:v>
                </c:pt>
                <c:pt idx="24626">
                  <c:v>6.3838199999999998E-2</c:v>
                </c:pt>
                <c:pt idx="24627">
                  <c:v>6.3852500000000006E-2</c:v>
                </c:pt>
                <c:pt idx="24628">
                  <c:v>6.3783999999999993E-2</c:v>
                </c:pt>
                <c:pt idx="24629">
                  <c:v>6.3630900000000004E-2</c:v>
                </c:pt>
                <c:pt idx="24630">
                  <c:v>6.3393699999999997E-2</c:v>
                </c:pt>
                <c:pt idx="24631">
                  <c:v>6.3073199999999996E-2</c:v>
                </c:pt>
                <c:pt idx="24632">
                  <c:v>6.2669199999999994E-2</c:v>
                </c:pt>
                <c:pt idx="24633">
                  <c:v>6.2182099999999997E-2</c:v>
                </c:pt>
                <c:pt idx="24634">
                  <c:v>6.1613399999999999E-2</c:v>
                </c:pt>
                <c:pt idx="24635">
                  <c:v>6.0964900000000002E-2</c:v>
                </c:pt>
                <c:pt idx="24636">
                  <c:v>6.0238199999999999E-2</c:v>
                </c:pt>
                <c:pt idx="24637">
                  <c:v>5.9433800000000002E-2</c:v>
                </c:pt>
                <c:pt idx="24638">
                  <c:v>5.8552300000000002E-2</c:v>
                </c:pt>
                <c:pt idx="24639">
                  <c:v>5.7593900000000003E-2</c:v>
                </c:pt>
                <c:pt idx="24640">
                  <c:v>5.6558299999999999E-2</c:v>
                </c:pt>
                <c:pt idx="24641">
                  <c:v>5.5445500000000002E-2</c:v>
                </c:pt>
                <c:pt idx="24642">
                  <c:v>5.4256100000000002E-2</c:v>
                </c:pt>
                <c:pt idx="24643">
                  <c:v>5.2991700000000003E-2</c:v>
                </c:pt>
                <c:pt idx="24644">
                  <c:v>5.1654699999999998E-2</c:v>
                </c:pt>
                <c:pt idx="24645">
                  <c:v>5.0248300000000003E-2</c:v>
                </c:pt>
                <c:pt idx="24646">
                  <c:v>4.8775699999999998E-2</c:v>
                </c:pt>
                <c:pt idx="24647">
                  <c:v>4.7238700000000002E-2</c:v>
                </c:pt>
                <c:pt idx="24648">
                  <c:v>4.5639600000000002E-2</c:v>
                </c:pt>
                <c:pt idx="24649">
                  <c:v>4.3981399999999997E-2</c:v>
                </c:pt>
                <c:pt idx="24650">
                  <c:v>4.2267199999999998E-2</c:v>
                </c:pt>
                <c:pt idx="24651">
                  <c:v>4.0498699999999999E-2</c:v>
                </c:pt>
                <c:pt idx="24652">
                  <c:v>3.8676799999999997E-2</c:v>
                </c:pt>
                <c:pt idx="24653">
                  <c:v>3.68017E-2</c:v>
                </c:pt>
                <c:pt idx="24654">
                  <c:v>3.4874799999999997E-2</c:v>
                </c:pt>
                <c:pt idx="24655">
                  <c:v>3.2897799999999998E-2</c:v>
                </c:pt>
                <c:pt idx="24656">
                  <c:v>3.0872400000000001E-2</c:v>
                </c:pt>
                <c:pt idx="24657">
                  <c:v>2.8801E-2</c:v>
                </c:pt>
                <c:pt idx="24658">
                  <c:v>2.6686399999999999E-2</c:v>
                </c:pt>
                <c:pt idx="24659">
                  <c:v>2.4531600000000001E-2</c:v>
                </c:pt>
                <c:pt idx="24660">
                  <c:v>2.2338799999999999E-2</c:v>
                </c:pt>
                <c:pt idx="24661">
                  <c:v>2.01104E-2</c:v>
                </c:pt>
                <c:pt idx="24662">
                  <c:v>1.7848599999999999E-2</c:v>
                </c:pt>
                <c:pt idx="24663">
                  <c:v>1.5555899999999999E-2</c:v>
                </c:pt>
                <c:pt idx="24664">
                  <c:v>1.32362E-2</c:v>
                </c:pt>
                <c:pt idx="24665">
                  <c:v>1.08935E-2</c:v>
                </c:pt>
                <c:pt idx="24666" formatCode="0.00E+00">
                  <c:v>8.5299699999999996E-3</c:v>
                </c:pt>
                <c:pt idx="24667" formatCode="0.00E+00">
                  <c:v>6.1469899999999997E-3</c:v>
                </c:pt>
                <c:pt idx="24668" formatCode="0.00E+00">
                  <c:v>3.7469999999999999E-3</c:v>
                </c:pt>
                <c:pt idx="24669" formatCode="0.00E+00">
                  <c:v>1.3341799999999999E-3</c:v>
                </c:pt>
                <c:pt idx="24670" formatCode="0.00E+00">
                  <c:v>-1.0869499999999999E-3</c:v>
                </c:pt>
                <c:pt idx="24671" formatCode="0.00E+00">
                  <c:v>-3.51352E-3</c:v>
                </c:pt>
                <c:pt idx="24672" formatCode="0.00E+00">
                  <c:v>-5.9436599999999999E-3</c:v>
                </c:pt>
                <c:pt idx="24673" formatCode="0.00E+00">
                  <c:v>-8.3746700000000007E-3</c:v>
                </c:pt>
                <c:pt idx="24674">
                  <c:v>-1.08027E-2</c:v>
                </c:pt>
                <c:pt idx="24675">
                  <c:v>-1.3223499999999999E-2</c:v>
                </c:pt>
                <c:pt idx="24676">
                  <c:v>-1.5633399999999999E-2</c:v>
                </c:pt>
                <c:pt idx="24677">
                  <c:v>-1.8029199999999999E-2</c:v>
                </c:pt>
                <c:pt idx="24678">
                  <c:v>-2.0407000000000002E-2</c:v>
                </c:pt>
                <c:pt idx="24679">
                  <c:v>-2.2761699999999999E-2</c:v>
                </c:pt>
                <c:pt idx="24680">
                  <c:v>-2.5089500000000001E-2</c:v>
                </c:pt>
                <c:pt idx="24681">
                  <c:v>-2.7389199999999999E-2</c:v>
                </c:pt>
                <c:pt idx="24682">
                  <c:v>-2.96604E-2</c:v>
                </c:pt>
                <c:pt idx="24683">
                  <c:v>-3.1902399999999997E-2</c:v>
                </c:pt>
                <c:pt idx="24684">
                  <c:v>-3.4113699999999997E-2</c:v>
                </c:pt>
                <c:pt idx="24685">
                  <c:v>-3.6292199999999997E-2</c:v>
                </c:pt>
                <c:pt idx="24686">
                  <c:v>-3.8435400000000002E-2</c:v>
                </c:pt>
                <c:pt idx="24687">
                  <c:v>-4.0541300000000002E-2</c:v>
                </c:pt>
                <c:pt idx="24688">
                  <c:v>-4.2608300000000002E-2</c:v>
                </c:pt>
                <c:pt idx="24689">
                  <c:v>-4.4634600000000003E-2</c:v>
                </c:pt>
                <c:pt idx="24690">
                  <c:v>-4.6617899999999997E-2</c:v>
                </c:pt>
                <c:pt idx="24691">
                  <c:v>-4.8555099999999997E-2</c:v>
                </c:pt>
                <c:pt idx="24692">
                  <c:v>-5.0442599999999997E-2</c:v>
                </c:pt>
                <c:pt idx="24693">
                  <c:v>-5.2278100000000001E-2</c:v>
                </c:pt>
                <c:pt idx="24694">
                  <c:v>-5.4060999999999998E-2</c:v>
                </c:pt>
                <c:pt idx="24695">
                  <c:v>-5.5790800000000002E-2</c:v>
                </c:pt>
                <c:pt idx="24696">
                  <c:v>-5.7466099999999999E-2</c:v>
                </c:pt>
                <c:pt idx="24697">
                  <c:v>-5.9083999999999998E-2</c:v>
                </c:pt>
                <c:pt idx="24698">
                  <c:v>-6.0640399999999997E-2</c:v>
                </c:pt>
                <c:pt idx="24699">
                  <c:v>-6.2132300000000001E-2</c:v>
                </c:pt>
                <c:pt idx="24700">
                  <c:v>-6.3558299999999998E-2</c:v>
                </c:pt>
                <c:pt idx="24701">
                  <c:v>-6.4917000000000002E-2</c:v>
                </c:pt>
                <c:pt idx="24702">
                  <c:v>-6.6206699999999993E-2</c:v>
                </c:pt>
                <c:pt idx="24703">
                  <c:v>-6.7426299999999995E-2</c:v>
                </c:pt>
                <c:pt idx="24704">
                  <c:v>-6.8575800000000006E-2</c:v>
                </c:pt>
                <c:pt idx="24705">
                  <c:v>-6.9655800000000004E-2</c:v>
                </c:pt>
                <c:pt idx="24706">
                  <c:v>-7.0666099999999996E-2</c:v>
                </c:pt>
                <c:pt idx="24707">
                  <c:v>-7.1606299999999998E-2</c:v>
                </c:pt>
                <c:pt idx="24708">
                  <c:v>-7.2475600000000001E-2</c:v>
                </c:pt>
                <c:pt idx="24709">
                  <c:v>-7.3272799999999999E-2</c:v>
                </c:pt>
                <c:pt idx="24710">
                  <c:v>-7.3997199999999999E-2</c:v>
                </c:pt>
                <c:pt idx="24711">
                  <c:v>-7.4649199999999999E-2</c:v>
                </c:pt>
                <c:pt idx="24712">
                  <c:v>-7.5228900000000001E-2</c:v>
                </c:pt>
                <c:pt idx="24713">
                  <c:v>-7.5735200000000003E-2</c:v>
                </c:pt>
                <c:pt idx="24714">
                  <c:v>-7.6167299999999993E-2</c:v>
                </c:pt>
                <c:pt idx="24715">
                  <c:v>-7.6527100000000001E-2</c:v>
                </c:pt>
                <c:pt idx="24716">
                  <c:v>-7.6817300000000005E-2</c:v>
                </c:pt>
                <c:pt idx="24717">
                  <c:v>-7.7039200000000002E-2</c:v>
                </c:pt>
                <c:pt idx="24718">
                  <c:v>-7.7193700000000004E-2</c:v>
                </c:pt>
                <c:pt idx="24719">
                  <c:v>-7.7283299999999999E-2</c:v>
                </c:pt>
                <c:pt idx="24720">
                  <c:v>-7.7309799999999998E-2</c:v>
                </c:pt>
                <c:pt idx="24721">
                  <c:v>-7.7272999999999994E-2</c:v>
                </c:pt>
                <c:pt idx="24722">
                  <c:v>-7.7172000000000004E-2</c:v>
                </c:pt>
                <c:pt idx="24723">
                  <c:v>-7.7006599999999994E-2</c:v>
                </c:pt>
                <c:pt idx="24724">
                  <c:v>-7.6777200000000004E-2</c:v>
                </c:pt>
                <c:pt idx="24725">
                  <c:v>-7.6483499999999996E-2</c:v>
                </c:pt>
                <c:pt idx="24726">
                  <c:v>-7.6125899999999996E-2</c:v>
                </c:pt>
                <c:pt idx="24727">
                  <c:v>-7.5707200000000002E-2</c:v>
                </c:pt>
                <c:pt idx="24728">
                  <c:v>-7.5230900000000003E-2</c:v>
                </c:pt>
                <c:pt idx="24729">
                  <c:v>-7.4699399999999999E-2</c:v>
                </c:pt>
                <c:pt idx="24730">
                  <c:v>-7.4113899999999996E-2</c:v>
                </c:pt>
                <c:pt idx="24731">
                  <c:v>-7.3475200000000004E-2</c:v>
                </c:pt>
                <c:pt idx="24732">
                  <c:v>-7.2784199999999993E-2</c:v>
                </c:pt>
                <c:pt idx="24733">
                  <c:v>-7.2041400000000005E-2</c:v>
                </c:pt>
                <c:pt idx="24734">
                  <c:v>-7.1248400000000003E-2</c:v>
                </c:pt>
                <c:pt idx="24735">
                  <c:v>-7.0407999999999998E-2</c:v>
                </c:pt>
                <c:pt idx="24736">
                  <c:v>-6.9522600000000004E-2</c:v>
                </c:pt>
                <c:pt idx="24737">
                  <c:v>-6.8594699999999995E-2</c:v>
                </c:pt>
                <c:pt idx="24738">
                  <c:v>-6.7626400000000003E-2</c:v>
                </c:pt>
                <c:pt idx="24739">
                  <c:v>-6.6620200000000004E-2</c:v>
                </c:pt>
                <c:pt idx="24740">
                  <c:v>-6.5579299999999993E-2</c:v>
                </c:pt>
                <c:pt idx="24741">
                  <c:v>-6.4506499999999994E-2</c:v>
                </c:pt>
                <c:pt idx="24742">
                  <c:v>-6.3403299999999996E-2</c:v>
                </c:pt>
                <c:pt idx="24743">
                  <c:v>-6.2270899999999997E-2</c:v>
                </c:pt>
                <c:pt idx="24744">
                  <c:v>-6.1111100000000002E-2</c:v>
                </c:pt>
                <c:pt idx="24745">
                  <c:v>-5.9926699999999999E-2</c:v>
                </c:pt>
                <c:pt idx="24746">
                  <c:v>-5.8720500000000002E-2</c:v>
                </c:pt>
                <c:pt idx="24747">
                  <c:v>-5.74946E-2</c:v>
                </c:pt>
                <c:pt idx="24748">
                  <c:v>-5.62497E-2</c:v>
                </c:pt>
                <c:pt idx="24749">
                  <c:v>-5.4987000000000001E-2</c:v>
                </c:pt>
                <c:pt idx="24750">
                  <c:v>-5.3709300000000001E-2</c:v>
                </c:pt>
                <c:pt idx="24751">
                  <c:v>-5.2420500000000002E-2</c:v>
                </c:pt>
                <c:pt idx="24752">
                  <c:v>-5.1122300000000002E-2</c:v>
                </c:pt>
                <c:pt idx="24753">
                  <c:v>-4.9815199999999997E-2</c:v>
                </c:pt>
                <c:pt idx="24754">
                  <c:v>-4.8501500000000003E-2</c:v>
                </c:pt>
                <c:pt idx="24755">
                  <c:v>-4.7184700000000003E-2</c:v>
                </c:pt>
                <c:pt idx="24756">
                  <c:v>-4.5867699999999997E-2</c:v>
                </c:pt>
                <c:pt idx="24757">
                  <c:v>-4.4552000000000001E-2</c:v>
                </c:pt>
                <c:pt idx="24758">
                  <c:v>-4.3238899999999997E-2</c:v>
                </c:pt>
                <c:pt idx="24759">
                  <c:v>-4.1929399999999999E-2</c:v>
                </c:pt>
                <c:pt idx="24760">
                  <c:v>-4.0624800000000003E-2</c:v>
                </c:pt>
                <c:pt idx="24761">
                  <c:v>-3.9326199999999999E-2</c:v>
                </c:pt>
                <c:pt idx="24762">
                  <c:v>-3.8035300000000001E-2</c:v>
                </c:pt>
                <c:pt idx="24763">
                  <c:v>-3.6755000000000003E-2</c:v>
                </c:pt>
                <c:pt idx="24764">
                  <c:v>-3.5487900000000003E-2</c:v>
                </c:pt>
                <c:pt idx="24765">
                  <c:v>-3.4234199999999999E-2</c:v>
                </c:pt>
                <c:pt idx="24766">
                  <c:v>-3.2992E-2</c:v>
                </c:pt>
                <c:pt idx="24767">
                  <c:v>-3.17594E-2</c:v>
                </c:pt>
                <c:pt idx="24768">
                  <c:v>-3.0537000000000002E-2</c:v>
                </c:pt>
                <c:pt idx="24769">
                  <c:v>-2.9326399999999999E-2</c:v>
                </c:pt>
                <c:pt idx="24770">
                  <c:v>-2.81298E-2</c:v>
                </c:pt>
                <c:pt idx="24771">
                  <c:v>-2.6950499999999999E-2</c:v>
                </c:pt>
                <c:pt idx="24772">
                  <c:v>-2.5790799999999999E-2</c:v>
                </c:pt>
                <c:pt idx="24773">
                  <c:v>-2.46508E-2</c:v>
                </c:pt>
                <c:pt idx="24774">
                  <c:v>-2.3531699999999999E-2</c:v>
                </c:pt>
                <c:pt idx="24775">
                  <c:v>-2.2437200000000001E-2</c:v>
                </c:pt>
                <c:pt idx="24776">
                  <c:v>-2.1371299999999999E-2</c:v>
                </c:pt>
                <c:pt idx="24777">
                  <c:v>-2.0336199999999999E-2</c:v>
                </c:pt>
                <c:pt idx="24778">
                  <c:v>-1.93329E-2</c:v>
                </c:pt>
                <c:pt idx="24779">
                  <c:v>-1.83619E-2</c:v>
                </c:pt>
                <c:pt idx="24780">
                  <c:v>-1.7423899999999999E-2</c:v>
                </c:pt>
                <c:pt idx="24781">
                  <c:v>-1.65194E-2</c:v>
                </c:pt>
                <c:pt idx="24782">
                  <c:v>-1.56489E-2</c:v>
                </c:pt>
                <c:pt idx="24783">
                  <c:v>-1.4812199999999999E-2</c:v>
                </c:pt>
                <c:pt idx="24784">
                  <c:v>-1.40076E-2</c:v>
                </c:pt>
                <c:pt idx="24785">
                  <c:v>-1.3233E-2</c:v>
                </c:pt>
                <c:pt idx="24786">
                  <c:v>-1.2486300000000001E-2</c:v>
                </c:pt>
                <c:pt idx="24787">
                  <c:v>-1.17661E-2</c:v>
                </c:pt>
                <c:pt idx="24788">
                  <c:v>-1.10718E-2</c:v>
                </c:pt>
                <c:pt idx="24789">
                  <c:v>-1.04025E-2</c:v>
                </c:pt>
                <c:pt idx="24790" formatCode="0.00E+00">
                  <c:v>-9.75642E-3</c:v>
                </c:pt>
                <c:pt idx="24791" formatCode="0.00E+00">
                  <c:v>-9.1324600000000002E-3</c:v>
                </c:pt>
                <c:pt idx="24792" formatCode="0.00E+00">
                  <c:v>-8.5323199999999995E-3</c:v>
                </c:pt>
                <c:pt idx="24793" formatCode="0.00E+00">
                  <c:v>-7.9582300000000002E-3</c:v>
                </c:pt>
                <c:pt idx="24794" formatCode="0.00E+00">
                  <c:v>-7.4114000000000003E-3</c:v>
                </c:pt>
                <c:pt idx="24795" formatCode="0.00E+00">
                  <c:v>-6.8920700000000001E-3</c:v>
                </c:pt>
                <c:pt idx="24796" formatCode="0.00E+00">
                  <c:v>-6.3997799999999999E-3</c:v>
                </c:pt>
                <c:pt idx="24797" formatCode="0.00E+00">
                  <c:v>-5.9330800000000003E-3</c:v>
                </c:pt>
                <c:pt idx="24798" formatCode="0.00E+00">
                  <c:v>-5.4904899999999998E-3</c:v>
                </c:pt>
                <c:pt idx="24799" formatCode="0.00E+00">
                  <c:v>-5.0720399999999999E-3</c:v>
                </c:pt>
                <c:pt idx="24800" formatCode="0.00E+00">
                  <c:v>-4.6784000000000001E-3</c:v>
                </c:pt>
                <c:pt idx="24801" formatCode="0.00E+00">
                  <c:v>-4.3094099999999996E-3</c:v>
                </c:pt>
                <c:pt idx="24802" formatCode="0.00E+00">
                  <c:v>-3.9645499999999998E-3</c:v>
                </c:pt>
                <c:pt idx="24803" formatCode="0.00E+00">
                  <c:v>-3.6440700000000001E-3</c:v>
                </c:pt>
                <c:pt idx="24804" formatCode="0.00E+00">
                  <c:v>-3.3496300000000001E-3</c:v>
                </c:pt>
                <c:pt idx="24805" formatCode="0.00E+00">
                  <c:v>-3.0828299999999999E-3</c:v>
                </c:pt>
                <c:pt idx="24806" formatCode="0.00E+00">
                  <c:v>-2.8444199999999998E-3</c:v>
                </c:pt>
                <c:pt idx="24807" formatCode="0.00E+00">
                  <c:v>-2.63466E-3</c:v>
                </c:pt>
                <c:pt idx="24808" formatCode="0.00E+00">
                  <c:v>-2.4529E-3</c:v>
                </c:pt>
                <c:pt idx="24809" formatCode="0.00E+00">
                  <c:v>-2.29707E-3</c:v>
                </c:pt>
                <c:pt idx="24810" formatCode="0.00E+00">
                  <c:v>-2.1638600000000001E-3</c:v>
                </c:pt>
                <c:pt idx="24811" formatCode="0.00E+00">
                  <c:v>-2.05047E-3</c:v>
                </c:pt>
                <c:pt idx="24812" formatCode="0.00E+00">
                  <c:v>-1.9558100000000001E-3</c:v>
                </c:pt>
                <c:pt idx="24813" formatCode="0.00E+00">
                  <c:v>-1.87911E-3</c:v>
                </c:pt>
                <c:pt idx="24814" formatCode="0.00E+00">
                  <c:v>-1.81927E-3</c:v>
                </c:pt>
                <c:pt idx="24815" formatCode="0.00E+00">
                  <c:v>-1.77585E-3</c:v>
                </c:pt>
                <c:pt idx="24816" formatCode="0.00E+00">
                  <c:v>-1.74792E-3</c:v>
                </c:pt>
                <c:pt idx="24817" formatCode="0.00E+00">
                  <c:v>-1.7324599999999999E-3</c:v>
                </c:pt>
                <c:pt idx="24818" formatCode="0.00E+00">
                  <c:v>-1.72624E-3</c:v>
                </c:pt>
                <c:pt idx="24819" formatCode="0.00E+00">
                  <c:v>-1.72847E-3</c:v>
                </c:pt>
                <c:pt idx="24820" formatCode="0.00E+00">
                  <c:v>-1.73979E-3</c:v>
                </c:pt>
                <c:pt idx="24821" formatCode="0.00E+00">
                  <c:v>-1.7602E-3</c:v>
                </c:pt>
                <c:pt idx="24822" formatCode="0.00E+00">
                  <c:v>-1.7891599999999999E-3</c:v>
                </c:pt>
                <c:pt idx="24823" formatCode="0.00E+00">
                  <c:v>-1.8263699999999999E-3</c:v>
                </c:pt>
                <c:pt idx="24824" formatCode="0.00E+00">
                  <c:v>-1.8719800000000001E-3</c:v>
                </c:pt>
                <c:pt idx="24825" formatCode="0.00E+00">
                  <c:v>-1.9256500000000001E-3</c:v>
                </c:pt>
                <c:pt idx="24826" formatCode="0.00E+00">
                  <c:v>-1.9861200000000001E-3</c:v>
                </c:pt>
                <c:pt idx="24827" formatCode="0.00E+00">
                  <c:v>-2.0528299999999998E-3</c:v>
                </c:pt>
                <c:pt idx="24828" formatCode="0.00E+00">
                  <c:v>-2.1261800000000001E-3</c:v>
                </c:pt>
                <c:pt idx="24829" formatCode="0.00E+00">
                  <c:v>-2.2050899999999998E-3</c:v>
                </c:pt>
                <c:pt idx="24830" formatCode="0.00E+00">
                  <c:v>-2.2863699999999998E-3</c:v>
                </c:pt>
                <c:pt idx="24831" formatCode="0.00E+00">
                  <c:v>-2.36762E-3</c:v>
                </c:pt>
                <c:pt idx="24832" formatCode="0.00E+00">
                  <c:v>-2.4487300000000001E-3</c:v>
                </c:pt>
                <c:pt idx="24833" formatCode="0.00E+00">
                  <c:v>-2.52959E-3</c:v>
                </c:pt>
                <c:pt idx="24834" formatCode="0.00E+00">
                  <c:v>-2.6084400000000001E-3</c:v>
                </c:pt>
                <c:pt idx="24835" formatCode="0.00E+00">
                  <c:v>-2.6823900000000002E-3</c:v>
                </c:pt>
                <c:pt idx="24836" formatCode="0.00E+00">
                  <c:v>-2.7485999999999999E-3</c:v>
                </c:pt>
                <c:pt idx="24837" formatCode="0.00E+00">
                  <c:v>-2.80577E-3</c:v>
                </c:pt>
                <c:pt idx="24838" formatCode="0.00E+00">
                  <c:v>-2.85448E-3</c:v>
                </c:pt>
                <c:pt idx="24839" formatCode="0.00E+00">
                  <c:v>-2.8950400000000002E-3</c:v>
                </c:pt>
                <c:pt idx="24840" formatCode="0.00E+00">
                  <c:v>-2.9268200000000001E-3</c:v>
                </c:pt>
                <c:pt idx="24841" formatCode="0.00E+00">
                  <c:v>-2.9498900000000002E-3</c:v>
                </c:pt>
                <c:pt idx="24842" formatCode="0.00E+00">
                  <c:v>-2.9650399999999999E-3</c:v>
                </c:pt>
                <c:pt idx="24843" formatCode="0.00E+00">
                  <c:v>-2.9720900000000001E-3</c:v>
                </c:pt>
                <c:pt idx="24844" formatCode="0.00E+00">
                  <c:v>-2.9702399999999999E-3</c:v>
                </c:pt>
                <c:pt idx="24845" formatCode="0.00E+00">
                  <c:v>-2.95912E-3</c:v>
                </c:pt>
                <c:pt idx="24846" formatCode="0.00E+00">
                  <c:v>-2.9373099999999998E-3</c:v>
                </c:pt>
                <c:pt idx="24847" formatCode="0.00E+00">
                  <c:v>-2.9026500000000001E-3</c:v>
                </c:pt>
                <c:pt idx="24848" formatCode="0.00E+00">
                  <c:v>-2.8549399999999998E-3</c:v>
                </c:pt>
                <c:pt idx="24849" formatCode="0.00E+00">
                  <c:v>-2.7955200000000001E-3</c:v>
                </c:pt>
                <c:pt idx="24850" formatCode="0.00E+00">
                  <c:v>-2.72486E-3</c:v>
                </c:pt>
                <c:pt idx="24851" formatCode="0.00E+00">
                  <c:v>-2.64248E-3</c:v>
                </c:pt>
                <c:pt idx="24852" formatCode="0.00E+00">
                  <c:v>-2.5479600000000002E-3</c:v>
                </c:pt>
                <c:pt idx="24853" formatCode="0.00E+00">
                  <c:v>-2.4396800000000001E-3</c:v>
                </c:pt>
                <c:pt idx="24854" formatCode="0.00E+00">
                  <c:v>-2.3147900000000002E-3</c:v>
                </c:pt>
                <c:pt idx="24855" formatCode="0.00E+00">
                  <c:v>-2.1716999999999999E-3</c:v>
                </c:pt>
                <c:pt idx="24856" formatCode="0.00E+00">
                  <c:v>-2.01052E-3</c:v>
                </c:pt>
                <c:pt idx="24857" formatCode="0.00E+00">
                  <c:v>-1.8312599999999999E-3</c:v>
                </c:pt>
                <c:pt idx="24858" formatCode="0.00E+00">
                  <c:v>-1.63397E-3</c:v>
                </c:pt>
                <c:pt idx="24859" formatCode="0.00E+00">
                  <c:v>-1.4197000000000001E-3</c:v>
                </c:pt>
                <c:pt idx="24860" formatCode="0.00E+00">
                  <c:v>-1.1901100000000001E-3</c:v>
                </c:pt>
                <c:pt idx="24861" formatCode="0.00E+00">
                  <c:v>-9.4651499999999999E-4</c:v>
                </c:pt>
                <c:pt idx="24862" formatCode="0.00E+00">
                  <c:v>-6.9055699999999995E-4</c:v>
                </c:pt>
                <c:pt idx="24863" formatCode="0.00E+00">
                  <c:v>-4.2542300000000002E-4</c:v>
                </c:pt>
                <c:pt idx="24864" formatCode="0.00E+00">
                  <c:v>-1.5464600000000001E-4</c:v>
                </c:pt>
                <c:pt idx="24865" formatCode="0.00E+00">
                  <c:v>1.19354E-4</c:v>
                </c:pt>
                <c:pt idx="24866" formatCode="0.00E+00">
                  <c:v>3.9496799999999999E-4</c:v>
                </c:pt>
                <c:pt idx="24867" formatCode="0.00E+00">
                  <c:v>6.7177199999999995E-4</c:v>
                </c:pt>
                <c:pt idx="24868" formatCode="0.00E+00">
                  <c:v>9.5138700000000004E-4</c:v>
                </c:pt>
                <c:pt idx="24869" formatCode="0.00E+00">
                  <c:v>1.2363999999999999E-3</c:v>
                </c:pt>
                <c:pt idx="24870" formatCode="0.00E+00">
                  <c:v>1.5277699999999999E-3</c:v>
                </c:pt>
                <c:pt idx="24871" formatCode="0.00E+00">
                  <c:v>1.8230399999999999E-3</c:v>
                </c:pt>
                <c:pt idx="24872" formatCode="0.00E+00">
                  <c:v>2.1172299999999999E-3</c:v>
                </c:pt>
                <c:pt idx="24873" formatCode="0.00E+00">
                  <c:v>2.4064400000000001E-3</c:v>
                </c:pt>
                <c:pt idx="24874" formatCode="0.00E+00">
                  <c:v>2.6916100000000001E-3</c:v>
                </c:pt>
                <c:pt idx="24875" formatCode="0.00E+00">
                  <c:v>2.97723E-3</c:v>
                </c:pt>
                <c:pt idx="24876" formatCode="0.00E+00">
                  <c:v>3.2667999999999998E-3</c:v>
                </c:pt>
                <c:pt idx="24877" formatCode="0.00E+00">
                  <c:v>3.5611000000000002E-3</c:v>
                </c:pt>
                <c:pt idx="24878" formatCode="0.00E+00">
                  <c:v>3.8599699999999999E-3</c:v>
                </c:pt>
                <c:pt idx="24879" formatCode="0.00E+00">
                  <c:v>4.1637999999999996E-3</c:v>
                </c:pt>
                <c:pt idx="24880" formatCode="0.00E+00">
                  <c:v>4.4715800000000002E-3</c:v>
                </c:pt>
                <c:pt idx="24881" formatCode="0.00E+00">
                  <c:v>4.7788800000000001E-3</c:v>
                </c:pt>
                <c:pt idx="24882" formatCode="0.00E+00">
                  <c:v>5.0805599999999996E-3</c:v>
                </c:pt>
                <c:pt idx="24883" formatCode="0.00E+00">
                  <c:v>5.3737999999999998E-3</c:v>
                </c:pt>
                <c:pt idx="24884" formatCode="0.00E+00">
                  <c:v>5.6571499999999997E-3</c:v>
                </c:pt>
                <c:pt idx="24885" formatCode="0.00E+00">
                  <c:v>5.9297000000000004E-3</c:v>
                </c:pt>
                <c:pt idx="24886" formatCode="0.00E+00">
                  <c:v>6.1914800000000001E-3</c:v>
                </c:pt>
                <c:pt idx="24887" formatCode="0.00E+00">
                  <c:v>6.4426600000000002E-3</c:v>
                </c:pt>
                <c:pt idx="24888" formatCode="0.00E+00">
                  <c:v>6.6822799999999996E-3</c:v>
                </c:pt>
                <c:pt idx="24889" formatCode="0.00E+00">
                  <c:v>6.9085300000000004E-3</c:v>
                </c:pt>
                <c:pt idx="24890" formatCode="0.00E+00">
                  <c:v>7.12007E-3</c:v>
                </c:pt>
                <c:pt idx="24891" formatCode="0.00E+00">
                  <c:v>7.3152099999999999E-3</c:v>
                </c:pt>
                <c:pt idx="24892" formatCode="0.00E+00">
                  <c:v>7.4905199999999996E-3</c:v>
                </c:pt>
                <c:pt idx="24893" formatCode="0.00E+00">
                  <c:v>7.6428800000000003E-3</c:v>
                </c:pt>
                <c:pt idx="24894" formatCode="0.00E+00">
                  <c:v>7.7716E-3</c:v>
                </c:pt>
                <c:pt idx="24895" formatCode="0.00E+00">
                  <c:v>7.8770999999999997E-3</c:v>
                </c:pt>
                <c:pt idx="24896" formatCode="0.00E+00">
                  <c:v>7.9600399999999998E-3</c:v>
                </c:pt>
                <c:pt idx="24897" formatCode="0.00E+00">
                  <c:v>8.0216799999999998E-3</c:v>
                </c:pt>
                <c:pt idx="24898" formatCode="0.00E+00">
                  <c:v>8.0628899999999996E-3</c:v>
                </c:pt>
                <c:pt idx="24899" formatCode="0.00E+00">
                  <c:v>8.0819800000000008E-3</c:v>
                </c:pt>
                <c:pt idx="24900" formatCode="0.00E+00">
                  <c:v>8.0745399999999998E-3</c:v>
                </c:pt>
                <c:pt idx="24901" formatCode="0.00E+00">
                  <c:v>8.0368899999999997E-3</c:v>
                </c:pt>
                <c:pt idx="24902" formatCode="0.00E+00">
                  <c:v>7.9685499999999996E-3</c:v>
                </c:pt>
                <c:pt idx="24903" formatCode="0.00E+00">
                  <c:v>7.8716600000000008E-3</c:v>
                </c:pt>
                <c:pt idx="24904" formatCode="0.00E+00">
                  <c:v>7.7488799999999997E-3</c:v>
                </c:pt>
                <c:pt idx="24905" formatCode="0.00E+00">
                  <c:v>7.6004799999999997E-3</c:v>
                </c:pt>
                <c:pt idx="24906" formatCode="0.00E+00">
                  <c:v>7.4236299999999996E-3</c:v>
                </c:pt>
                <c:pt idx="24907" formatCode="0.00E+00">
                  <c:v>7.2141799999999997E-3</c:v>
                </c:pt>
                <c:pt idx="24908" formatCode="0.00E+00">
                  <c:v>6.9686699999999997E-3</c:v>
                </c:pt>
                <c:pt idx="24909" formatCode="0.00E+00">
                  <c:v>6.6853499999999996E-3</c:v>
                </c:pt>
                <c:pt idx="24910" formatCode="0.00E+00">
                  <c:v>6.3633300000000004E-3</c:v>
                </c:pt>
                <c:pt idx="24911" formatCode="0.00E+00">
                  <c:v>6.0013999999999996E-3</c:v>
                </c:pt>
                <c:pt idx="24912" formatCode="0.00E+00">
                  <c:v>5.5995100000000003E-3</c:v>
                </c:pt>
                <c:pt idx="24913" formatCode="0.00E+00">
                  <c:v>5.1596000000000003E-3</c:v>
                </c:pt>
                <c:pt idx="24914" formatCode="0.00E+00">
                  <c:v>4.6829000000000003E-3</c:v>
                </c:pt>
                <c:pt idx="24915" formatCode="0.00E+00">
                  <c:v>4.1676600000000001E-3</c:v>
                </c:pt>
                <c:pt idx="24916" formatCode="0.00E+00">
                  <c:v>3.6112000000000002E-3</c:v>
                </c:pt>
                <c:pt idx="24917" formatCode="0.00E+00">
                  <c:v>3.0125E-3</c:v>
                </c:pt>
                <c:pt idx="24918" formatCode="0.00E+00">
                  <c:v>2.37221E-3</c:v>
                </c:pt>
                <c:pt idx="24919" formatCode="0.00E+00">
                  <c:v>1.6915400000000001E-3</c:v>
                </c:pt>
                <c:pt idx="24920" formatCode="0.00E+00">
                  <c:v>9.7250699999999995E-4</c:v>
                </c:pt>
                <c:pt idx="24921" formatCode="0.00E+00">
                  <c:v>2.1720999999999999E-4</c:v>
                </c:pt>
                <c:pt idx="24922" formatCode="0.00E+00">
                  <c:v>-5.7431599999999995E-4</c:v>
                </c:pt>
                <c:pt idx="24923" formatCode="0.00E+00">
                  <c:v>-1.4034399999999999E-3</c:v>
                </c:pt>
                <c:pt idx="24924" formatCode="0.00E+00">
                  <c:v>-2.2709700000000002E-3</c:v>
                </c:pt>
                <c:pt idx="24925" formatCode="0.00E+00">
                  <c:v>-3.1775200000000001E-3</c:v>
                </c:pt>
                <c:pt idx="24926" formatCode="0.00E+00">
                  <c:v>-4.1235200000000003E-3</c:v>
                </c:pt>
                <c:pt idx="24927" formatCode="0.00E+00">
                  <c:v>-5.1085000000000002E-3</c:v>
                </c:pt>
                <c:pt idx="24928" formatCode="0.00E+00">
                  <c:v>-6.1320799999999998E-3</c:v>
                </c:pt>
                <c:pt idx="24929" formatCode="0.00E+00">
                  <c:v>-7.19427E-3</c:v>
                </c:pt>
                <c:pt idx="24930" formatCode="0.00E+00">
                  <c:v>-8.2944200000000003E-3</c:v>
                </c:pt>
                <c:pt idx="24931" formatCode="0.00E+00">
                  <c:v>-9.4306400000000006E-3</c:v>
                </c:pt>
                <c:pt idx="24932">
                  <c:v>-1.0600699999999999E-2</c:v>
                </c:pt>
                <c:pt idx="24933">
                  <c:v>-1.18038E-2</c:v>
                </c:pt>
                <c:pt idx="24934">
                  <c:v>-1.30399E-2</c:v>
                </c:pt>
                <c:pt idx="24935">
                  <c:v>-1.4309000000000001E-2</c:v>
                </c:pt>
                <c:pt idx="24936">
                  <c:v>-1.5610799999999999E-2</c:v>
                </c:pt>
                <c:pt idx="24937">
                  <c:v>-1.6943799999999998E-2</c:v>
                </c:pt>
                <c:pt idx="24938">
                  <c:v>-1.83048E-2</c:v>
                </c:pt>
                <c:pt idx="24939">
                  <c:v>-1.9691E-2</c:v>
                </c:pt>
                <c:pt idx="24940">
                  <c:v>-2.1101600000000002E-2</c:v>
                </c:pt>
                <c:pt idx="24941">
                  <c:v>-2.2535300000000001E-2</c:v>
                </c:pt>
                <c:pt idx="24942">
                  <c:v>-2.39902E-2</c:v>
                </c:pt>
                <c:pt idx="24943">
                  <c:v>-2.5466200000000001E-2</c:v>
                </c:pt>
                <c:pt idx="24944">
                  <c:v>-2.6963399999999998E-2</c:v>
                </c:pt>
                <c:pt idx="24945">
                  <c:v>-2.84798E-2</c:v>
                </c:pt>
                <c:pt idx="24946">
                  <c:v>-3.0013000000000001E-2</c:v>
                </c:pt>
                <c:pt idx="24947">
                  <c:v>-3.1563000000000001E-2</c:v>
                </c:pt>
                <c:pt idx="24948">
                  <c:v>-3.3130399999999997E-2</c:v>
                </c:pt>
                <c:pt idx="24949">
                  <c:v>-3.47137E-2</c:v>
                </c:pt>
                <c:pt idx="24950">
                  <c:v>-3.63092E-2</c:v>
                </c:pt>
                <c:pt idx="24951">
                  <c:v>-3.7914299999999998E-2</c:v>
                </c:pt>
                <c:pt idx="24952">
                  <c:v>-3.9528500000000001E-2</c:v>
                </c:pt>
                <c:pt idx="24953">
                  <c:v>-4.11505E-2</c:v>
                </c:pt>
                <c:pt idx="24954">
                  <c:v>-4.2776399999999999E-2</c:v>
                </c:pt>
                <c:pt idx="24955">
                  <c:v>-4.44021E-2</c:v>
                </c:pt>
                <c:pt idx="24956">
                  <c:v>-4.6023399999999999E-2</c:v>
                </c:pt>
                <c:pt idx="24957">
                  <c:v>-4.7635700000000003E-2</c:v>
                </c:pt>
                <c:pt idx="24958">
                  <c:v>-4.9235899999999999E-2</c:v>
                </c:pt>
                <c:pt idx="24959">
                  <c:v>-5.0824500000000002E-2</c:v>
                </c:pt>
                <c:pt idx="24960">
                  <c:v>-5.2403600000000002E-2</c:v>
                </c:pt>
                <c:pt idx="24961">
                  <c:v>-5.3972600000000003E-2</c:v>
                </c:pt>
                <c:pt idx="24962">
                  <c:v>-5.5526499999999999E-2</c:v>
                </c:pt>
                <c:pt idx="24963">
                  <c:v>-5.7057999999999998E-2</c:v>
                </c:pt>
                <c:pt idx="24964">
                  <c:v>-5.8561700000000001E-2</c:v>
                </c:pt>
                <c:pt idx="24965">
                  <c:v>-6.0036199999999998E-2</c:v>
                </c:pt>
                <c:pt idx="24966">
                  <c:v>-6.1480899999999998E-2</c:v>
                </c:pt>
                <c:pt idx="24967">
                  <c:v>-6.2894599999999995E-2</c:v>
                </c:pt>
                <c:pt idx="24968">
                  <c:v>-6.4276600000000003E-2</c:v>
                </c:pt>
                <c:pt idx="24969">
                  <c:v>-6.5627400000000002E-2</c:v>
                </c:pt>
                <c:pt idx="24970">
                  <c:v>-6.6946900000000004E-2</c:v>
                </c:pt>
                <c:pt idx="24971">
                  <c:v>-6.8234100000000006E-2</c:v>
                </c:pt>
                <c:pt idx="24972">
                  <c:v>-6.9486699999999998E-2</c:v>
                </c:pt>
                <c:pt idx="24973">
                  <c:v>-7.0702899999999999E-2</c:v>
                </c:pt>
                <c:pt idx="24974">
                  <c:v>-7.18805E-2</c:v>
                </c:pt>
                <c:pt idx="24975">
                  <c:v>-7.3018E-2</c:v>
                </c:pt>
                <c:pt idx="24976">
                  <c:v>-7.4113899999999996E-2</c:v>
                </c:pt>
                <c:pt idx="24977">
                  <c:v>-7.5166999999999998E-2</c:v>
                </c:pt>
                <c:pt idx="24978">
                  <c:v>-7.6175300000000001E-2</c:v>
                </c:pt>
                <c:pt idx="24979">
                  <c:v>-7.7136099999999999E-2</c:v>
                </c:pt>
                <c:pt idx="24980">
                  <c:v>-7.8047000000000005E-2</c:v>
                </c:pt>
                <c:pt idx="24981">
                  <c:v>-7.8905299999999998E-2</c:v>
                </c:pt>
                <c:pt idx="24982">
                  <c:v>-7.9708200000000007E-2</c:v>
                </c:pt>
                <c:pt idx="24983">
                  <c:v>-8.0452599999999999E-2</c:v>
                </c:pt>
                <c:pt idx="24984">
                  <c:v>-8.1135600000000002E-2</c:v>
                </c:pt>
                <c:pt idx="24985">
                  <c:v>-8.1755400000000006E-2</c:v>
                </c:pt>
                <c:pt idx="24986">
                  <c:v>-8.2310300000000003E-2</c:v>
                </c:pt>
                <c:pt idx="24987">
                  <c:v>-8.27986E-2</c:v>
                </c:pt>
                <c:pt idx="24988">
                  <c:v>-8.3220299999999997E-2</c:v>
                </c:pt>
                <c:pt idx="24989">
                  <c:v>-8.3576800000000007E-2</c:v>
                </c:pt>
                <c:pt idx="24990">
                  <c:v>-8.3866800000000005E-2</c:v>
                </c:pt>
                <c:pt idx="24991">
                  <c:v>-8.4086999999999995E-2</c:v>
                </c:pt>
                <c:pt idx="24992">
                  <c:v>-8.4235599999999994E-2</c:v>
                </c:pt>
                <c:pt idx="24993">
                  <c:v>-8.4314299999999995E-2</c:v>
                </c:pt>
                <c:pt idx="24994">
                  <c:v>-8.4325999999999998E-2</c:v>
                </c:pt>
                <c:pt idx="24995">
                  <c:v>-8.4272200000000005E-2</c:v>
                </c:pt>
                <c:pt idx="24996">
                  <c:v>-8.4151799999999999E-2</c:v>
                </c:pt>
                <c:pt idx="24997">
                  <c:v>-8.3963899999999994E-2</c:v>
                </c:pt>
                <c:pt idx="24998">
                  <c:v>-8.3708900000000003E-2</c:v>
                </c:pt>
                <c:pt idx="24999">
                  <c:v>-8.3387000000000003E-2</c:v>
                </c:pt>
                <c:pt idx="25000">
                  <c:v>-8.2996500000000001E-2</c:v>
                </c:pt>
                <c:pt idx="25001">
                  <c:v>-8.25351E-2</c:v>
                </c:pt>
                <c:pt idx="25002">
                  <c:v>-8.2001199999999996E-2</c:v>
                </c:pt>
                <c:pt idx="25003">
                  <c:v>-8.1395400000000007E-2</c:v>
                </c:pt>
                <c:pt idx="25004">
                  <c:v>-8.0719399999999997E-2</c:v>
                </c:pt>
                <c:pt idx="25005">
                  <c:v>-7.9973799999999998E-2</c:v>
                </c:pt>
                <c:pt idx="25006">
                  <c:v>-7.9157199999999997E-2</c:v>
                </c:pt>
                <c:pt idx="25007">
                  <c:v>-7.8268000000000004E-2</c:v>
                </c:pt>
                <c:pt idx="25008">
                  <c:v>-7.7304700000000004E-2</c:v>
                </c:pt>
                <c:pt idx="25009">
                  <c:v>-7.6268199999999994E-2</c:v>
                </c:pt>
                <c:pt idx="25010">
                  <c:v>-7.5160699999999997E-2</c:v>
                </c:pt>
                <c:pt idx="25011">
                  <c:v>-7.39847E-2</c:v>
                </c:pt>
                <c:pt idx="25012">
                  <c:v>-7.2742799999999996E-2</c:v>
                </c:pt>
                <c:pt idx="25013">
                  <c:v>-7.1437299999999995E-2</c:v>
                </c:pt>
                <c:pt idx="25014">
                  <c:v>-7.0068800000000001E-2</c:v>
                </c:pt>
                <c:pt idx="25015">
                  <c:v>-6.8637199999999995E-2</c:v>
                </c:pt>
                <c:pt idx="25016">
                  <c:v>-6.7143599999999998E-2</c:v>
                </c:pt>
                <c:pt idx="25017">
                  <c:v>-6.5589499999999995E-2</c:v>
                </c:pt>
                <c:pt idx="25018">
                  <c:v>-6.3975199999999996E-2</c:v>
                </c:pt>
                <c:pt idx="25019">
                  <c:v>-6.2300000000000001E-2</c:v>
                </c:pt>
                <c:pt idx="25020">
                  <c:v>-6.05652E-2</c:v>
                </c:pt>
                <c:pt idx="25021">
                  <c:v>-5.87745E-2</c:v>
                </c:pt>
                <c:pt idx="25022">
                  <c:v>-5.6932200000000002E-2</c:v>
                </c:pt>
                <c:pt idx="25023">
                  <c:v>-5.5041199999999998E-2</c:v>
                </c:pt>
                <c:pt idx="25024">
                  <c:v>-5.3103999999999998E-2</c:v>
                </c:pt>
                <c:pt idx="25025">
                  <c:v>-5.1123200000000001E-2</c:v>
                </c:pt>
                <c:pt idx="25026">
                  <c:v>-4.9101199999999998E-2</c:v>
                </c:pt>
                <c:pt idx="25027">
                  <c:v>-4.70403E-2</c:v>
                </c:pt>
                <c:pt idx="25028">
                  <c:v>-4.4942299999999998E-2</c:v>
                </c:pt>
                <c:pt idx="25029">
                  <c:v>-4.2809300000000002E-2</c:v>
                </c:pt>
                <c:pt idx="25030">
                  <c:v>-4.0644100000000002E-2</c:v>
                </c:pt>
                <c:pt idx="25031">
                  <c:v>-3.8448599999999999E-2</c:v>
                </c:pt>
                <c:pt idx="25032">
                  <c:v>-3.6223499999999999E-2</c:v>
                </c:pt>
                <c:pt idx="25033">
                  <c:v>-3.39707E-2</c:v>
                </c:pt>
                <c:pt idx="25034">
                  <c:v>-3.1692900000000003E-2</c:v>
                </c:pt>
                <c:pt idx="25035">
                  <c:v>-2.9393499999999999E-2</c:v>
                </c:pt>
                <c:pt idx="25036">
                  <c:v>-2.7075399999999999E-2</c:v>
                </c:pt>
                <c:pt idx="25037">
                  <c:v>-2.4740999999999999E-2</c:v>
                </c:pt>
                <c:pt idx="25038">
                  <c:v>-2.2391299999999999E-2</c:v>
                </c:pt>
                <c:pt idx="25039">
                  <c:v>-2.00276E-2</c:v>
                </c:pt>
                <c:pt idx="25040">
                  <c:v>-1.7652000000000001E-2</c:v>
                </c:pt>
                <c:pt idx="25041">
                  <c:v>-1.52674E-2</c:v>
                </c:pt>
                <c:pt idx="25042">
                  <c:v>-1.28775E-2</c:v>
                </c:pt>
                <c:pt idx="25043">
                  <c:v>-1.04864E-2</c:v>
                </c:pt>
                <c:pt idx="25044" formatCode="0.00E+00">
                  <c:v>-8.0967999999999995E-3</c:v>
                </c:pt>
                <c:pt idx="25045" formatCode="0.00E+00">
                  <c:v>-5.7107E-3</c:v>
                </c:pt>
                <c:pt idx="25046" formatCode="0.00E+00">
                  <c:v>-3.3302599999999998E-3</c:v>
                </c:pt>
                <c:pt idx="25047" formatCode="0.00E+00">
                  <c:v>-9.5889300000000005E-4</c:v>
                </c:pt>
                <c:pt idx="25048" formatCode="0.00E+00">
                  <c:v>1.4004200000000001E-3</c:v>
                </c:pt>
                <c:pt idx="25049" formatCode="0.00E+00">
                  <c:v>3.7462799999999998E-3</c:v>
                </c:pt>
                <c:pt idx="25050" formatCode="0.00E+00">
                  <c:v>6.0771599999999999E-3</c:v>
                </c:pt>
                <c:pt idx="25051" formatCode="0.00E+00">
                  <c:v>8.3900999999999993E-3</c:v>
                </c:pt>
                <c:pt idx="25052">
                  <c:v>1.06812E-2</c:v>
                </c:pt>
                <c:pt idx="25053">
                  <c:v>1.29464E-2</c:v>
                </c:pt>
                <c:pt idx="25054">
                  <c:v>1.5182299999999999E-2</c:v>
                </c:pt>
                <c:pt idx="25055">
                  <c:v>1.7386599999999999E-2</c:v>
                </c:pt>
                <c:pt idx="25056">
                  <c:v>1.9556899999999999E-2</c:v>
                </c:pt>
                <c:pt idx="25057">
                  <c:v>2.1688200000000001E-2</c:v>
                </c:pt>
                <c:pt idx="25058">
                  <c:v>2.3777099999999999E-2</c:v>
                </c:pt>
                <c:pt idx="25059">
                  <c:v>2.58328E-2</c:v>
                </c:pt>
                <c:pt idx="25060">
                  <c:v>2.78623E-2</c:v>
                </c:pt>
                <c:pt idx="25061">
                  <c:v>2.9848900000000001E-2</c:v>
                </c:pt>
                <c:pt idx="25062">
                  <c:v>3.1779599999999998E-2</c:v>
                </c:pt>
                <c:pt idx="25063">
                  <c:v>3.3660700000000002E-2</c:v>
                </c:pt>
                <c:pt idx="25064">
                  <c:v>3.54924E-2</c:v>
                </c:pt>
                <c:pt idx="25065">
                  <c:v>3.7267700000000001E-2</c:v>
                </c:pt>
                <c:pt idx="25066">
                  <c:v>3.8982900000000001E-2</c:v>
                </c:pt>
                <c:pt idx="25067">
                  <c:v>4.0637600000000003E-2</c:v>
                </c:pt>
                <c:pt idx="25068">
                  <c:v>4.2231999999999999E-2</c:v>
                </c:pt>
                <c:pt idx="25069">
                  <c:v>4.3765699999999998E-2</c:v>
                </c:pt>
                <c:pt idx="25070">
                  <c:v>4.5236899999999997E-2</c:v>
                </c:pt>
                <c:pt idx="25071">
                  <c:v>4.6642999999999997E-2</c:v>
                </c:pt>
                <c:pt idx="25072">
                  <c:v>4.7981500000000003E-2</c:v>
                </c:pt>
                <c:pt idx="25073">
                  <c:v>4.92509E-2</c:v>
                </c:pt>
                <c:pt idx="25074">
                  <c:v>5.04509E-2</c:v>
                </c:pt>
                <c:pt idx="25075">
                  <c:v>5.1580000000000001E-2</c:v>
                </c:pt>
                <c:pt idx="25076">
                  <c:v>5.2634800000000002E-2</c:v>
                </c:pt>
                <c:pt idx="25077">
                  <c:v>5.3612E-2</c:v>
                </c:pt>
                <c:pt idx="25078">
                  <c:v>5.4508899999999999E-2</c:v>
                </c:pt>
                <c:pt idx="25079">
                  <c:v>5.5323900000000002E-2</c:v>
                </c:pt>
                <c:pt idx="25080">
                  <c:v>5.6056500000000002E-2</c:v>
                </c:pt>
                <c:pt idx="25081">
                  <c:v>5.6706600000000003E-2</c:v>
                </c:pt>
                <c:pt idx="25082">
                  <c:v>5.7274199999999997E-2</c:v>
                </c:pt>
                <c:pt idx="25083">
                  <c:v>5.7759199999999997E-2</c:v>
                </c:pt>
                <c:pt idx="25084">
                  <c:v>5.8162400000000003E-2</c:v>
                </c:pt>
                <c:pt idx="25085">
                  <c:v>5.84854E-2</c:v>
                </c:pt>
                <c:pt idx="25086">
                  <c:v>5.87284E-2</c:v>
                </c:pt>
                <c:pt idx="25087">
                  <c:v>5.8890900000000003E-2</c:v>
                </c:pt>
                <c:pt idx="25088">
                  <c:v>5.8973400000000002E-2</c:v>
                </c:pt>
                <c:pt idx="25089">
                  <c:v>5.8977599999999998E-2</c:v>
                </c:pt>
                <c:pt idx="25090">
                  <c:v>5.8903900000000002E-2</c:v>
                </c:pt>
                <c:pt idx="25091">
                  <c:v>5.8752699999999998E-2</c:v>
                </c:pt>
                <c:pt idx="25092">
                  <c:v>5.8524699999999999E-2</c:v>
                </c:pt>
                <c:pt idx="25093">
                  <c:v>5.8220800000000003E-2</c:v>
                </c:pt>
                <c:pt idx="25094">
                  <c:v>5.7842400000000002E-2</c:v>
                </c:pt>
                <c:pt idx="25095">
                  <c:v>5.7390099999999999E-2</c:v>
                </c:pt>
                <c:pt idx="25096">
                  <c:v>5.6864499999999998E-2</c:v>
                </c:pt>
                <c:pt idx="25097">
                  <c:v>5.6266299999999998E-2</c:v>
                </c:pt>
                <c:pt idx="25098">
                  <c:v>5.5596399999999997E-2</c:v>
                </c:pt>
                <c:pt idx="25099">
                  <c:v>5.4855099999999997E-2</c:v>
                </c:pt>
                <c:pt idx="25100">
                  <c:v>5.4042300000000001E-2</c:v>
                </c:pt>
                <c:pt idx="25101">
                  <c:v>5.3159499999999998E-2</c:v>
                </c:pt>
                <c:pt idx="25102">
                  <c:v>5.22088E-2</c:v>
                </c:pt>
                <c:pt idx="25103">
                  <c:v>5.1192399999999999E-2</c:v>
                </c:pt>
                <c:pt idx="25104">
                  <c:v>5.0111999999999997E-2</c:v>
                </c:pt>
                <c:pt idx="25105">
                  <c:v>4.8969899999999997E-2</c:v>
                </c:pt>
                <c:pt idx="25106">
                  <c:v>4.77683E-2</c:v>
                </c:pt>
                <c:pt idx="25107">
                  <c:v>4.6508800000000003E-2</c:v>
                </c:pt>
                <c:pt idx="25108">
                  <c:v>4.51936E-2</c:v>
                </c:pt>
                <c:pt idx="25109">
                  <c:v>4.3824299999999997E-2</c:v>
                </c:pt>
                <c:pt idx="25110">
                  <c:v>4.2402200000000001E-2</c:v>
                </c:pt>
                <c:pt idx="25111">
                  <c:v>4.0928300000000001E-2</c:v>
                </c:pt>
                <c:pt idx="25112">
                  <c:v>3.9403199999999999E-2</c:v>
                </c:pt>
                <c:pt idx="25113">
                  <c:v>3.7827E-2</c:v>
                </c:pt>
                <c:pt idx="25114">
                  <c:v>3.62016E-2</c:v>
                </c:pt>
                <c:pt idx="25115">
                  <c:v>3.4530100000000001E-2</c:v>
                </c:pt>
                <c:pt idx="25116">
                  <c:v>3.28156E-2</c:v>
                </c:pt>
                <c:pt idx="25117">
                  <c:v>3.1060500000000001E-2</c:v>
                </c:pt>
                <c:pt idx="25118">
                  <c:v>2.9267000000000001E-2</c:v>
                </c:pt>
                <c:pt idx="25119">
                  <c:v>2.7439100000000001E-2</c:v>
                </c:pt>
                <c:pt idx="25120">
                  <c:v>2.55804E-2</c:v>
                </c:pt>
                <c:pt idx="25121">
                  <c:v>2.3693599999999999E-2</c:v>
                </c:pt>
                <c:pt idx="25122">
                  <c:v>2.1780899999999999E-2</c:v>
                </c:pt>
                <c:pt idx="25123">
                  <c:v>1.98441E-2</c:v>
                </c:pt>
                <c:pt idx="25124">
                  <c:v>1.7884299999999999E-2</c:v>
                </c:pt>
                <c:pt idx="25125">
                  <c:v>1.5904399999999999E-2</c:v>
                </c:pt>
                <c:pt idx="25126">
                  <c:v>1.39089E-2</c:v>
                </c:pt>
                <c:pt idx="25127">
                  <c:v>1.1901999999999999E-2</c:v>
                </c:pt>
                <c:pt idx="25128" formatCode="0.00E+00">
                  <c:v>9.8854600000000004E-3</c:v>
                </c:pt>
                <c:pt idx="25129" formatCode="0.00E+00">
                  <c:v>7.8593399999999994E-3</c:v>
                </c:pt>
                <c:pt idx="25130" formatCode="0.00E+00">
                  <c:v>5.8237599999999999E-3</c:v>
                </c:pt>
                <c:pt idx="25131" formatCode="0.00E+00">
                  <c:v>3.77963E-3</c:v>
                </c:pt>
                <c:pt idx="25132" formatCode="0.00E+00">
                  <c:v>1.7283400000000001E-3</c:v>
                </c:pt>
                <c:pt idx="25133" formatCode="0.00E+00">
                  <c:v>-3.2684599999999999E-4</c:v>
                </c:pt>
                <c:pt idx="25134" formatCode="0.00E+00">
                  <c:v>-2.3819000000000002E-3</c:v>
                </c:pt>
                <c:pt idx="25135" formatCode="0.00E+00">
                  <c:v>-4.4348299999999998E-3</c:v>
                </c:pt>
                <c:pt idx="25136" formatCode="0.00E+00">
                  <c:v>-6.4844000000000004E-3</c:v>
                </c:pt>
                <c:pt idx="25137" formatCode="0.00E+00">
                  <c:v>-8.5287699999999998E-3</c:v>
                </c:pt>
                <c:pt idx="25138">
                  <c:v>-1.0566799999999999E-2</c:v>
                </c:pt>
                <c:pt idx="25139">
                  <c:v>-1.2597499999999999E-2</c:v>
                </c:pt>
                <c:pt idx="25140">
                  <c:v>-1.46182E-2</c:v>
                </c:pt>
                <c:pt idx="25141">
                  <c:v>-1.6625600000000001E-2</c:v>
                </c:pt>
                <c:pt idx="25142">
                  <c:v>-1.86167E-2</c:v>
                </c:pt>
                <c:pt idx="25143">
                  <c:v>-2.0588499999999999E-2</c:v>
                </c:pt>
                <c:pt idx="25144">
                  <c:v>-2.25396E-2</c:v>
                </c:pt>
                <c:pt idx="25145">
                  <c:v>-2.4471099999999999E-2</c:v>
                </c:pt>
                <c:pt idx="25146">
                  <c:v>-2.6376699999999999E-2</c:v>
                </c:pt>
                <c:pt idx="25147">
                  <c:v>-2.8237600000000002E-2</c:v>
                </c:pt>
                <c:pt idx="25148">
                  <c:v>-3.0054500000000001E-2</c:v>
                </c:pt>
                <c:pt idx="25149">
                  <c:v>-3.1846699999999999E-2</c:v>
                </c:pt>
                <c:pt idx="25150">
                  <c:v>-3.3612799999999998E-2</c:v>
                </c:pt>
                <c:pt idx="25151">
                  <c:v>-3.5341299999999999E-2</c:v>
                </c:pt>
                <c:pt idx="25152">
                  <c:v>-3.7032700000000002E-2</c:v>
                </c:pt>
                <c:pt idx="25153">
                  <c:v>-3.8688800000000002E-2</c:v>
                </c:pt>
                <c:pt idx="25154">
                  <c:v>-4.03074E-2</c:v>
                </c:pt>
                <c:pt idx="25155">
                  <c:v>-4.1886E-2</c:v>
                </c:pt>
                <c:pt idx="25156">
                  <c:v>-4.3422599999999999E-2</c:v>
                </c:pt>
                <c:pt idx="25157">
                  <c:v>-4.4915900000000002E-2</c:v>
                </c:pt>
                <c:pt idx="25158">
                  <c:v>-4.6365299999999998E-2</c:v>
                </c:pt>
                <c:pt idx="25159">
                  <c:v>-4.7770600000000003E-2</c:v>
                </c:pt>
                <c:pt idx="25160">
                  <c:v>-4.9131000000000001E-2</c:v>
                </c:pt>
                <c:pt idx="25161">
                  <c:v>-5.0445799999999999E-2</c:v>
                </c:pt>
                <c:pt idx="25162">
                  <c:v>-5.1714499999999997E-2</c:v>
                </c:pt>
                <c:pt idx="25163">
                  <c:v>-5.2937199999999997E-2</c:v>
                </c:pt>
                <c:pt idx="25164">
                  <c:v>-5.4113700000000001E-2</c:v>
                </c:pt>
                <c:pt idx="25165">
                  <c:v>-5.5244300000000003E-2</c:v>
                </c:pt>
                <c:pt idx="25166">
                  <c:v>-5.6329299999999999E-2</c:v>
                </c:pt>
                <c:pt idx="25167">
                  <c:v>-5.7367599999999998E-2</c:v>
                </c:pt>
                <c:pt idx="25168">
                  <c:v>-5.8357699999999998E-2</c:v>
                </c:pt>
                <c:pt idx="25169">
                  <c:v>-5.9297999999999997E-2</c:v>
                </c:pt>
                <c:pt idx="25170">
                  <c:v>-6.0186799999999999E-2</c:v>
                </c:pt>
                <c:pt idx="25171">
                  <c:v>-6.1023099999999997E-2</c:v>
                </c:pt>
                <c:pt idx="25172">
                  <c:v>-6.1806100000000003E-2</c:v>
                </c:pt>
                <c:pt idx="25173">
                  <c:v>-6.2535199999999999E-2</c:v>
                </c:pt>
                <c:pt idx="25174">
                  <c:v>-6.3210100000000005E-2</c:v>
                </c:pt>
                <c:pt idx="25175">
                  <c:v>-6.3830499999999998E-2</c:v>
                </c:pt>
                <c:pt idx="25176">
                  <c:v>-6.4395900000000006E-2</c:v>
                </c:pt>
                <c:pt idx="25177">
                  <c:v>-6.49063E-2</c:v>
                </c:pt>
                <c:pt idx="25178">
                  <c:v>-6.5361600000000006E-2</c:v>
                </c:pt>
                <c:pt idx="25179">
                  <c:v>-6.5760899999999997E-2</c:v>
                </c:pt>
                <c:pt idx="25180">
                  <c:v>-6.6104499999999997E-2</c:v>
                </c:pt>
                <c:pt idx="25181">
                  <c:v>-6.6392900000000005E-2</c:v>
                </c:pt>
                <c:pt idx="25182">
                  <c:v>-6.6626699999999997E-2</c:v>
                </c:pt>
                <c:pt idx="25183">
                  <c:v>-6.6806699999999997E-2</c:v>
                </c:pt>
                <c:pt idx="25184">
                  <c:v>-6.6933699999999999E-2</c:v>
                </c:pt>
                <c:pt idx="25185">
                  <c:v>-6.7008700000000004E-2</c:v>
                </c:pt>
                <c:pt idx="25186">
                  <c:v>-6.7032700000000001E-2</c:v>
                </c:pt>
                <c:pt idx="25187">
                  <c:v>-6.7006499999999997E-2</c:v>
                </c:pt>
                <c:pt idx="25188">
                  <c:v>-6.6930900000000002E-2</c:v>
                </c:pt>
                <c:pt idx="25189">
                  <c:v>-6.6806599999999994E-2</c:v>
                </c:pt>
                <c:pt idx="25190">
                  <c:v>-6.6634200000000005E-2</c:v>
                </c:pt>
                <c:pt idx="25191">
                  <c:v>-6.6414399999999998E-2</c:v>
                </c:pt>
                <c:pt idx="25192">
                  <c:v>-6.6148200000000004E-2</c:v>
                </c:pt>
                <c:pt idx="25193">
                  <c:v>-6.5836400000000003E-2</c:v>
                </c:pt>
                <c:pt idx="25194">
                  <c:v>-6.5479599999999999E-2</c:v>
                </c:pt>
                <c:pt idx="25195">
                  <c:v>-6.5078200000000003E-2</c:v>
                </c:pt>
                <c:pt idx="25196">
                  <c:v>-6.4632200000000001E-2</c:v>
                </c:pt>
                <c:pt idx="25197">
                  <c:v>-6.4141900000000002E-2</c:v>
                </c:pt>
                <c:pt idx="25198">
                  <c:v>-6.3608300000000007E-2</c:v>
                </c:pt>
                <c:pt idx="25199">
                  <c:v>-6.3033199999999998E-2</c:v>
                </c:pt>
                <c:pt idx="25200">
                  <c:v>-6.2418899999999999E-2</c:v>
                </c:pt>
                <c:pt idx="25201">
                  <c:v>-6.1767299999999997E-2</c:v>
                </c:pt>
                <c:pt idx="25202">
                  <c:v>-6.1079899999999999E-2</c:v>
                </c:pt>
                <c:pt idx="25203">
                  <c:v>-6.0357899999999999E-2</c:v>
                </c:pt>
                <c:pt idx="25204">
                  <c:v>-5.9602500000000003E-2</c:v>
                </c:pt>
                <c:pt idx="25205">
                  <c:v>-5.8814600000000002E-2</c:v>
                </c:pt>
                <c:pt idx="25206">
                  <c:v>-5.7994400000000002E-2</c:v>
                </c:pt>
                <c:pt idx="25207">
                  <c:v>-5.7142499999999999E-2</c:v>
                </c:pt>
                <c:pt idx="25208">
                  <c:v>-5.6259799999999999E-2</c:v>
                </c:pt>
                <c:pt idx="25209">
                  <c:v>-5.5348000000000001E-2</c:v>
                </c:pt>
                <c:pt idx="25210">
                  <c:v>-5.4409300000000001E-2</c:v>
                </c:pt>
                <c:pt idx="25211">
                  <c:v>-5.3445899999999998E-2</c:v>
                </c:pt>
                <c:pt idx="25212">
                  <c:v>-5.24593E-2</c:v>
                </c:pt>
                <c:pt idx="25213">
                  <c:v>-5.14492E-2</c:v>
                </c:pt>
                <c:pt idx="25214">
                  <c:v>-5.0414899999999999E-2</c:v>
                </c:pt>
                <c:pt idx="25215">
                  <c:v>-4.93573E-2</c:v>
                </c:pt>
                <c:pt idx="25216">
                  <c:v>-4.8278700000000001E-2</c:v>
                </c:pt>
                <c:pt idx="25217">
                  <c:v>-4.7181099999999997E-2</c:v>
                </c:pt>
                <c:pt idx="25218">
                  <c:v>-4.60664E-2</c:v>
                </c:pt>
                <c:pt idx="25219">
                  <c:v>-4.4937100000000001E-2</c:v>
                </c:pt>
                <c:pt idx="25220">
                  <c:v>-4.3794800000000002E-2</c:v>
                </c:pt>
                <c:pt idx="25221">
                  <c:v>-4.2639000000000003E-2</c:v>
                </c:pt>
                <c:pt idx="25222">
                  <c:v>-4.1469300000000001E-2</c:v>
                </c:pt>
                <c:pt idx="25223">
                  <c:v>-4.0287700000000003E-2</c:v>
                </c:pt>
                <c:pt idx="25224">
                  <c:v>-3.9097699999999999E-2</c:v>
                </c:pt>
                <c:pt idx="25225">
                  <c:v>-3.7901700000000003E-2</c:v>
                </c:pt>
                <c:pt idx="25226">
                  <c:v>-3.6700799999999999E-2</c:v>
                </c:pt>
                <c:pt idx="25227">
                  <c:v>-3.5494999999999999E-2</c:v>
                </c:pt>
                <c:pt idx="25228">
                  <c:v>-3.4284599999999998E-2</c:v>
                </c:pt>
                <c:pt idx="25229">
                  <c:v>-3.3070299999999997E-2</c:v>
                </c:pt>
                <c:pt idx="25230">
                  <c:v>-3.1852900000000003E-2</c:v>
                </c:pt>
                <c:pt idx="25231">
                  <c:v>-3.06331E-2</c:v>
                </c:pt>
                <c:pt idx="25232">
                  <c:v>-2.9412199999999999E-2</c:v>
                </c:pt>
                <c:pt idx="25233">
                  <c:v>-2.8191600000000001E-2</c:v>
                </c:pt>
                <c:pt idx="25234">
                  <c:v>-2.6973500000000001E-2</c:v>
                </c:pt>
                <c:pt idx="25235">
                  <c:v>-2.5759399999999998E-2</c:v>
                </c:pt>
                <c:pt idx="25236">
                  <c:v>-2.4550200000000001E-2</c:v>
                </c:pt>
                <c:pt idx="25237">
                  <c:v>-2.3346200000000001E-2</c:v>
                </c:pt>
                <c:pt idx="25238">
                  <c:v>-2.2148000000000001E-2</c:v>
                </c:pt>
                <c:pt idx="25239">
                  <c:v>-2.0956800000000001E-2</c:v>
                </c:pt>
                <c:pt idx="25240">
                  <c:v>-1.97728E-2</c:v>
                </c:pt>
                <c:pt idx="25241">
                  <c:v>-1.8595500000000001E-2</c:v>
                </c:pt>
                <c:pt idx="25242">
                  <c:v>-1.7425099999999999E-2</c:v>
                </c:pt>
                <c:pt idx="25243">
                  <c:v>-1.62623E-2</c:v>
                </c:pt>
                <c:pt idx="25244">
                  <c:v>-1.5108E-2</c:v>
                </c:pt>
                <c:pt idx="25245">
                  <c:v>-1.39633E-2</c:v>
                </c:pt>
                <c:pt idx="25246">
                  <c:v>-1.28288E-2</c:v>
                </c:pt>
                <c:pt idx="25247">
                  <c:v>-1.17051E-2</c:v>
                </c:pt>
                <c:pt idx="25248">
                  <c:v>-1.05924E-2</c:v>
                </c:pt>
                <c:pt idx="25249" formatCode="0.00E+00">
                  <c:v>-9.4916900000000005E-3</c:v>
                </c:pt>
                <c:pt idx="25250" formatCode="0.00E+00">
                  <c:v>-8.4033700000000003E-3</c:v>
                </c:pt>
                <c:pt idx="25251" formatCode="0.00E+00">
                  <c:v>-7.3275199999999997E-3</c:v>
                </c:pt>
                <c:pt idx="25252" formatCode="0.00E+00">
                  <c:v>-6.2642699999999997E-3</c:v>
                </c:pt>
                <c:pt idx="25253" formatCode="0.00E+00">
                  <c:v>-5.2140900000000002E-3</c:v>
                </c:pt>
                <c:pt idx="25254" formatCode="0.00E+00">
                  <c:v>-4.1776900000000004E-3</c:v>
                </c:pt>
                <c:pt idx="25255" formatCode="0.00E+00">
                  <c:v>-3.1555200000000002E-3</c:v>
                </c:pt>
                <c:pt idx="25256" formatCode="0.00E+00">
                  <c:v>-2.14759E-3</c:v>
                </c:pt>
                <c:pt idx="25257" formatCode="0.00E+00">
                  <c:v>-1.15368E-3</c:v>
                </c:pt>
                <c:pt idx="25258" formatCode="0.00E+00">
                  <c:v>-1.7336900000000001E-4</c:v>
                </c:pt>
                <c:pt idx="25259" formatCode="0.00E+00">
                  <c:v>7.9360699999999999E-4</c:v>
                </c:pt>
                <c:pt idx="25260" formatCode="0.00E+00">
                  <c:v>1.74708E-3</c:v>
                </c:pt>
                <c:pt idx="25261" formatCode="0.00E+00">
                  <c:v>2.6868899999999999E-3</c:v>
                </c:pt>
                <c:pt idx="25262" formatCode="0.00E+00">
                  <c:v>3.61291E-3</c:v>
                </c:pt>
                <c:pt idx="25263" formatCode="0.00E+00">
                  <c:v>4.5248099999999998E-3</c:v>
                </c:pt>
                <c:pt idx="25264" formatCode="0.00E+00">
                  <c:v>5.4223500000000003E-3</c:v>
                </c:pt>
                <c:pt idx="25265" formatCode="0.00E+00">
                  <c:v>6.3055699999999999E-3</c:v>
                </c:pt>
                <c:pt idx="25266" formatCode="0.00E+00">
                  <c:v>7.1748100000000002E-3</c:v>
                </c:pt>
                <c:pt idx="25267" formatCode="0.00E+00">
                  <c:v>8.03041E-3</c:v>
                </c:pt>
                <c:pt idx="25268" formatCode="0.00E+00">
                  <c:v>8.8725799999999997E-3</c:v>
                </c:pt>
                <c:pt idx="25269" formatCode="0.00E+00">
                  <c:v>9.7015799999999996E-3</c:v>
                </c:pt>
                <c:pt idx="25270">
                  <c:v>1.05179E-2</c:v>
                </c:pt>
                <c:pt idx="25271">
                  <c:v>1.1321899999999999E-2</c:v>
                </c:pt>
                <c:pt idx="25272">
                  <c:v>1.21133E-2</c:v>
                </c:pt>
                <c:pt idx="25273">
                  <c:v>1.28916E-2</c:v>
                </c:pt>
                <c:pt idx="25274">
                  <c:v>1.36563E-2</c:v>
                </c:pt>
                <c:pt idx="25275">
                  <c:v>1.44078E-2</c:v>
                </c:pt>
                <c:pt idx="25276">
                  <c:v>1.5146E-2</c:v>
                </c:pt>
                <c:pt idx="25277">
                  <c:v>1.5871199999999999E-2</c:v>
                </c:pt>
                <c:pt idx="25278">
                  <c:v>1.6583500000000001E-2</c:v>
                </c:pt>
                <c:pt idx="25279">
                  <c:v>1.72829E-2</c:v>
                </c:pt>
                <c:pt idx="25280">
                  <c:v>1.7969200000000001E-2</c:v>
                </c:pt>
                <c:pt idx="25281">
                  <c:v>1.8642499999999999E-2</c:v>
                </c:pt>
                <c:pt idx="25282">
                  <c:v>1.93032E-2</c:v>
                </c:pt>
                <c:pt idx="25283">
                  <c:v>1.99515E-2</c:v>
                </c:pt>
                <c:pt idx="25284">
                  <c:v>2.0587500000000002E-2</c:v>
                </c:pt>
                <c:pt idx="25285">
                  <c:v>2.1211399999999998E-2</c:v>
                </c:pt>
                <c:pt idx="25286">
                  <c:v>2.18234E-2</c:v>
                </c:pt>
                <c:pt idx="25287">
                  <c:v>2.2423700000000001E-2</c:v>
                </c:pt>
                <c:pt idx="25288">
                  <c:v>2.30122E-2</c:v>
                </c:pt>
                <c:pt idx="25289">
                  <c:v>2.3589200000000001E-2</c:v>
                </c:pt>
                <c:pt idx="25290">
                  <c:v>2.4154399999999999E-2</c:v>
                </c:pt>
                <c:pt idx="25291">
                  <c:v>2.47081E-2</c:v>
                </c:pt>
                <c:pt idx="25292">
                  <c:v>2.5250600000000002E-2</c:v>
                </c:pt>
                <c:pt idx="25293">
                  <c:v>2.5782200000000002E-2</c:v>
                </c:pt>
                <c:pt idx="25294">
                  <c:v>2.6303300000000002E-2</c:v>
                </c:pt>
                <c:pt idx="25295">
                  <c:v>2.6814000000000001E-2</c:v>
                </c:pt>
                <c:pt idx="25296">
                  <c:v>2.73143E-2</c:v>
                </c:pt>
                <c:pt idx="25297">
                  <c:v>2.7804300000000001E-2</c:v>
                </c:pt>
                <c:pt idx="25298">
                  <c:v>2.82835E-2</c:v>
                </c:pt>
                <c:pt idx="25299">
                  <c:v>2.8751499999999999E-2</c:v>
                </c:pt>
                <c:pt idx="25300">
                  <c:v>2.9208600000000001E-2</c:v>
                </c:pt>
                <c:pt idx="25301">
                  <c:v>2.9654900000000001E-2</c:v>
                </c:pt>
                <c:pt idx="25302">
                  <c:v>3.00904E-2</c:v>
                </c:pt>
                <c:pt idx="25303">
                  <c:v>3.0514800000000002E-2</c:v>
                </c:pt>
                <c:pt idx="25304">
                  <c:v>3.0927699999999999E-2</c:v>
                </c:pt>
                <c:pt idx="25305">
                  <c:v>3.1328599999999998E-2</c:v>
                </c:pt>
                <c:pt idx="25306">
                  <c:v>3.1717099999999998E-2</c:v>
                </c:pt>
                <c:pt idx="25307">
                  <c:v>3.2092900000000001E-2</c:v>
                </c:pt>
                <c:pt idx="25308">
                  <c:v>3.2455699999999997E-2</c:v>
                </c:pt>
                <c:pt idx="25309">
                  <c:v>3.2805599999999997E-2</c:v>
                </c:pt>
                <c:pt idx="25310">
                  <c:v>3.3142499999999998E-2</c:v>
                </c:pt>
                <c:pt idx="25311">
                  <c:v>3.3466000000000003E-2</c:v>
                </c:pt>
                <c:pt idx="25312">
                  <c:v>3.3775899999999998E-2</c:v>
                </c:pt>
                <c:pt idx="25313">
                  <c:v>3.40723E-2</c:v>
                </c:pt>
                <c:pt idx="25314">
                  <c:v>3.4355499999999997E-2</c:v>
                </c:pt>
                <c:pt idx="25315">
                  <c:v>3.4625200000000002E-2</c:v>
                </c:pt>
                <c:pt idx="25316">
                  <c:v>3.4880599999999998E-2</c:v>
                </c:pt>
                <c:pt idx="25317">
                  <c:v>3.5121100000000002E-2</c:v>
                </c:pt>
                <c:pt idx="25318">
                  <c:v>3.5346700000000002E-2</c:v>
                </c:pt>
                <c:pt idx="25319">
                  <c:v>3.55573E-2</c:v>
                </c:pt>
                <c:pt idx="25320">
                  <c:v>3.57525E-2</c:v>
                </c:pt>
                <c:pt idx="25321">
                  <c:v>3.59318E-2</c:v>
                </c:pt>
                <c:pt idx="25322">
                  <c:v>3.6094599999999998E-2</c:v>
                </c:pt>
                <c:pt idx="25323">
                  <c:v>3.6240300000000003E-2</c:v>
                </c:pt>
                <c:pt idx="25324">
                  <c:v>3.6368600000000001E-2</c:v>
                </c:pt>
                <c:pt idx="25325">
                  <c:v>3.6478999999999998E-2</c:v>
                </c:pt>
                <c:pt idx="25326">
                  <c:v>3.6570900000000003E-2</c:v>
                </c:pt>
                <c:pt idx="25327">
                  <c:v>3.6644000000000003E-2</c:v>
                </c:pt>
                <c:pt idx="25328">
                  <c:v>3.6697899999999999E-2</c:v>
                </c:pt>
                <c:pt idx="25329">
                  <c:v>3.67322E-2</c:v>
                </c:pt>
                <c:pt idx="25330">
                  <c:v>3.6746800000000003E-2</c:v>
                </c:pt>
                <c:pt idx="25331">
                  <c:v>3.6741500000000003E-2</c:v>
                </c:pt>
                <c:pt idx="25332">
                  <c:v>3.6716199999999997E-2</c:v>
                </c:pt>
                <c:pt idx="25333">
                  <c:v>3.6670300000000003E-2</c:v>
                </c:pt>
                <c:pt idx="25334">
                  <c:v>3.6603499999999997E-2</c:v>
                </c:pt>
                <c:pt idx="25335">
                  <c:v>3.6515100000000002E-2</c:v>
                </c:pt>
                <c:pt idx="25336">
                  <c:v>3.6404699999999998E-2</c:v>
                </c:pt>
                <c:pt idx="25337">
                  <c:v>3.62718E-2</c:v>
                </c:pt>
                <c:pt idx="25338">
                  <c:v>3.6116000000000002E-2</c:v>
                </c:pt>
                <c:pt idx="25339">
                  <c:v>3.5936700000000002E-2</c:v>
                </c:pt>
                <c:pt idx="25340">
                  <c:v>3.5733599999999997E-2</c:v>
                </c:pt>
                <c:pt idx="25341">
                  <c:v>3.5506299999999998E-2</c:v>
                </c:pt>
                <c:pt idx="25342">
                  <c:v>3.5254500000000001E-2</c:v>
                </c:pt>
                <c:pt idx="25343">
                  <c:v>3.4978000000000002E-2</c:v>
                </c:pt>
                <c:pt idx="25344">
                  <c:v>3.46763E-2</c:v>
                </c:pt>
                <c:pt idx="25345">
                  <c:v>3.4349400000000002E-2</c:v>
                </c:pt>
                <c:pt idx="25346">
                  <c:v>3.3996699999999998E-2</c:v>
                </c:pt>
                <c:pt idx="25347">
                  <c:v>3.3618200000000001E-2</c:v>
                </c:pt>
                <c:pt idx="25348">
                  <c:v>3.3213800000000002E-2</c:v>
                </c:pt>
                <c:pt idx="25349">
                  <c:v>3.2783399999999997E-2</c:v>
                </c:pt>
                <c:pt idx="25350">
                  <c:v>3.2326599999999997E-2</c:v>
                </c:pt>
                <c:pt idx="25351">
                  <c:v>3.18429E-2</c:v>
                </c:pt>
                <c:pt idx="25352">
                  <c:v>3.1332199999999998E-2</c:v>
                </c:pt>
                <c:pt idx="25353">
                  <c:v>3.0794599999999998E-2</c:v>
                </c:pt>
                <c:pt idx="25354">
                  <c:v>3.0230199999999999E-2</c:v>
                </c:pt>
                <c:pt idx="25355">
                  <c:v>2.9638999999999999E-2</c:v>
                </c:pt>
                <c:pt idx="25356">
                  <c:v>2.9021100000000001E-2</c:v>
                </c:pt>
                <c:pt idx="25357">
                  <c:v>2.8376599999999998E-2</c:v>
                </c:pt>
                <c:pt idx="25358">
                  <c:v>2.77056E-2</c:v>
                </c:pt>
                <c:pt idx="25359">
                  <c:v>2.70082E-2</c:v>
                </c:pt>
                <c:pt idx="25360">
                  <c:v>2.6284600000000002E-2</c:v>
                </c:pt>
                <c:pt idx="25361">
                  <c:v>2.55348E-2</c:v>
                </c:pt>
                <c:pt idx="25362">
                  <c:v>2.4759199999999999E-2</c:v>
                </c:pt>
                <c:pt idx="25363">
                  <c:v>2.3958E-2</c:v>
                </c:pt>
                <c:pt idx="25364">
                  <c:v>2.3131200000000001E-2</c:v>
                </c:pt>
                <c:pt idx="25365">
                  <c:v>2.2279299999999998E-2</c:v>
                </c:pt>
                <c:pt idx="25366">
                  <c:v>2.1402999999999998E-2</c:v>
                </c:pt>
                <c:pt idx="25367">
                  <c:v>2.0502800000000002E-2</c:v>
                </c:pt>
                <c:pt idx="25368">
                  <c:v>1.9579200000000001E-2</c:v>
                </c:pt>
                <c:pt idx="25369">
                  <c:v>1.8632300000000001E-2</c:v>
                </c:pt>
                <c:pt idx="25370">
                  <c:v>1.7662899999999999E-2</c:v>
                </c:pt>
                <c:pt idx="25371">
                  <c:v>1.66713E-2</c:v>
                </c:pt>
                <c:pt idx="25372">
                  <c:v>1.5657899999999999E-2</c:v>
                </c:pt>
                <c:pt idx="25373">
                  <c:v>1.4623199999999999E-2</c:v>
                </c:pt>
                <c:pt idx="25374">
                  <c:v>1.35678E-2</c:v>
                </c:pt>
                <c:pt idx="25375">
                  <c:v>1.24925E-2</c:v>
                </c:pt>
                <c:pt idx="25376">
                  <c:v>1.13981E-2</c:v>
                </c:pt>
                <c:pt idx="25377">
                  <c:v>1.02855E-2</c:v>
                </c:pt>
                <c:pt idx="25378" formatCode="0.00E+00">
                  <c:v>9.1552100000000004E-3</c:v>
                </c:pt>
                <c:pt idx="25379" formatCode="0.00E+00">
                  <c:v>8.0081700000000002E-3</c:v>
                </c:pt>
                <c:pt idx="25380" formatCode="0.00E+00">
                  <c:v>6.8452900000000004E-3</c:v>
                </c:pt>
                <c:pt idx="25381" formatCode="0.00E+00">
                  <c:v>5.6676000000000001E-3</c:v>
                </c:pt>
                <c:pt idx="25382" formatCode="0.00E+00">
                  <c:v>4.4760499999999996E-3</c:v>
                </c:pt>
                <c:pt idx="25383" formatCode="0.00E+00">
                  <c:v>3.27152E-3</c:v>
                </c:pt>
                <c:pt idx="25384" formatCode="0.00E+00">
                  <c:v>2.0549000000000001E-3</c:v>
                </c:pt>
                <c:pt idx="25385" formatCode="0.00E+00">
                  <c:v>8.2711799999999995E-4</c:v>
                </c:pt>
                <c:pt idx="25386" formatCode="0.00E+00">
                  <c:v>-4.1087600000000001E-4</c:v>
                </c:pt>
                <c:pt idx="25387" formatCode="0.00E+00">
                  <c:v>-1.65806E-3</c:v>
                </c:pt>
                <c:pt idx="25388" formatCode="0.00E+00">
                  <c:v>-2.91319E-3</c:v>
                </c:pt>
                <c:pt idx="25389" formatCode="0.00E+00">
                  <c:v>-4.1749200000000004E-3</c:v>
                </c:pt>
                <c:pt idx="25390" formatCode="0.00E+00">
                  <c:v>-5.4420400000000004E-3</c:v>
                </c:pt>
                <c:pt idx="25391" formatCode="0.00E+00">
                  <c:v>-6.7134500000000001E-3</c:v>
                </c:pt>
                <c:pt idx="25392" formatCode="0.00E+00">
                  <c:v>-7.9880999999999997E-3</c:v>
                </c:pt>
                <c:pt idx="25393" formatCode="0.00E+00">
                  <c:v>-9.2648799999999996E-3</c:v>
                </c:pt>
                <c:pt idx="25394">
                  <c:v>-1.0542599999999999E-2</c:v>
                </c:pt>
                <c:pt idx="25395">
                  <c:v>-1.1820000000000001E-2</c:v>
                </c:pt>
                <c:pt idx="25396">
                  <c:v>-1.3096E-2</c:v>
                </c:pt>
                <c:pt idx="25397">
                  <c:v>-1.43695E-2</c:v>
                </c:pt>
                <c:pt idx="25398">
                  <c:v>-1.5639199999999999E-2</c:v>
                </c:pt>
                <c:pt idx="25399">
                  <c:v>-1.6903499999999998E-2</c:v>
                </c:pt>
                <c:pt idx="25400">
                  <c:v>-1.8160800000000001E-2</c:v>
                </c:pt>
                <c:pt idx="25401">
                  <c:v>-1.9409800000000001E-2</c:v>
                </c:pt>
                <c:pt idx="25402">
                  <c:v>-2.0648900000000001E-2</c:v>
                </c:pt>
                <c:pt idx="25403">
                  <c:v>-2.1877000000000001E-2</c:v>
                </c:pt>
                <c:pt idx="25404">
                  <c:v>-2.3092499999999998E-2</c:v>
                </c:pt>
                <c:pt idx="25405">
                  <c:v>-2.4294300000000001E-2</c:v>
                </c:pt>
                <c:pt idx="25406">
                  <c:v>-2.5481E-2</c:v>
                </c:pt>
                <c:pt idx="25407">
                  <c:v>-2.6651500000000002E-2</c:v>
                </c:pt>
                <c:pt idx="25408">
                  <c:v>-2.7804499999999999E-2</c:v>
                </c:pt>
                <c:pt idx="25409">
                  <c:v>-2.8938700000000001E-2</c:v>
                </c:pt>
                <c:pt idx="25410">
                  <c:v>-3.0052599999999999E-2</c:v>
                </c:pt>
                <c:pt idx="25411">
                  <c:v>-3.1144999999999999E-2</c:v>
                </c:pt>
                <c:pt idx="25412">
                  <c:v>-3.22145E-2</c:v>
                </c:pt>
                <c:pt idx="25413">
                  <c:v>-3.3259900000000002E-2</c:v>
                </c:pt>
                <c:pt idx="25414">
                  <c:v>-3.4280199999999997E-2</c:v>
                </c:pt>
                <c:pt idx="25415">
                  <c:v>-3.5274E-2</c:v>
                </c:pt>
                <c:pt idx="25416">
                  <c:v>-3.62402E-2</c:v>
                </c:pt>
                <c:pt idx="25417">
                  <c:v>-3.7177300000000003E-2</c:v>
                </c:pt>
                <c:pt idx="25418">
                  <c:v>-3.8084E-2</c:v>
                </c:pt>
                <c:pt idx="25419">
                  <c:v>-3.8958899999999998E-2</c:v>
                </c:pt>
                <c:pt idx="25420">
                  <c:v>-3.9801000000000003E-2</c:v>
                </c:pt>
                <c:pt idx="25421">
                  <c:v>-4.0608999999999999E-2</c:v>
                </c:pt>
                <c:pt idx="25422">
                  <c:v>-4.1382200000000001E-2</c:v>
                </c:pt>
                <c:pt idx="25423">
                  <c:v>-4.2119700000000003E-2</c:v>
                </c:pt>
                <c:pt idx="25424">
                  <c:v>-4.28206E-2</c:v>
                </c:pt>
                <c:pt idx="25425">
                  <c:v>-4.3484200000000001E-2</c:v>
                </c:pt>
                <c:pt idx="25426">
                  <c:v>-4.4109700000000002E-2</c:v>
                </c:pt>
                <c:pt idx="25427">
                  <c:v>-4.4696E-2</c:v>
                </c:pt>
                <c:pt idx="25428">
                  <c:v>-4.5242499999999998E-2</c:v>
                </c:pt>
                <c:pt idx="25429">
                  <c:v>-4.5748299999999999E-2</c:v>
                </c:pt>
                <c:pt idx="25430">
                  <c:v>-4.6212700000000002E-2</c:v>
                </c:pt>
                <c:pt idx="25431">
                  <c:v>-4.6634700000000001E-2</c:v>
                </c:pt>
                <c:pt idx="25432">
                  <c:v>-4.7013800000000001E-2</c:v>
                </c:pt>
                <c:pt idx="25433">
                  <c:v>-4.7349000000000002E-2</c:v>
                </c:pt>
                <c:pt idx="25434">
                  <c:v>-4.7639399999999998E-2</c:v>
                </c:pt>
                <c:pt idx="25435">
                  <c:v>-4.7884500000000003E-2</c:v>
                </c:pt>
                <c:pt idx="25436">
                  <c:v>-4.8083800000000003E-2</c:v>
                </c:pt>
                <c:pt idx="25437">
                  <c:v>-4.8236800000000003E-2</c:v>
                </c:pt>
                <c:pt idx="25438">
                  <c:v>-4.83436E-2</c:v>
                </c:pt>
                <c:pt idx="25439">
                  <c:v>-4.84044E-2</c:v>
                </c:pt>
                <c:pt idx="25440">
                  <c:v>-4.8419299999999998E-2</c:v>
                </c:pt>
                <c:pt idx="25441">
                  <c:v>-4.8387600000000003E-2</c:v>
                </c:pt>
                <c:pt idx="25442">
                  <c:v>-4.8308799999999999E-2</c:v>
                </c:pt>
                <c:pt idx="25443">
                  <c:v>-4.8182700000000002E-2</c:v>
                </c:pt>
                <c:pt idx="25444">
                  <c:v>-4.80089E-2</c:v>
                </c:pt>
                <c:pt idx="25445">
                  <c:v>-4.7787400000000001E-2</c:v>
                </c:pt>
                <c:pt idx="25446">
                  <c:v>-4.7517999999999998E-2</c:v>
                </c:pt>
                <c:pt idx="25447">
                  <c:v>-4.7200699999999998E-2</c:v>
                </c:pt>
                <c:pt idx="25448">
                  <c:v>-4.6835599999999998E-2</c:v>
                </c:pt>
                <c:pt idx="25449">
                  <c:v>-4.64228E-2</c:v>
                </c:pt>
                <c:pt idx="25450">
                  <c:v>-4.5962700000000002E-2</c:v>
                </c:pt>
                <c:pt idx="25451">
                  <c:v>-4.54559E-2</c:v>
                </c:pt>
                <c:pt idx="25452">
                  <c:v>-4.4903100000000001E-2</c:v>
                </c:pt>
                <c:pt idx="25453">
                  <c:v>-4.4304700000000002E-2</c:v>
                </c:pt>
                <c:pt idx="25454">
                  <c:v>-4.36608E-2</c:v>
                </c:pt>
                <c:pt idx="25455">
                  <c:v>-4.2971799999999997E-2</c:v>
                </c:pt>
                <c:pt idx="25456">
                  <c:v>-4.2238199999999997E-2</c:v>
                </c:pt>
                <c:pt idx="25457">
                  <c:v>-4.1460400000000001E-2</c:v>
                </c:pt>
                <c:pt idx="25458">
                  <c:v>-4.0639000000000002E-2</c:v>
                </c:pt>
                <c:pt idx="25459">
                  <c:v>-3.9774900000000002E-2</c:v>
                </c:pt>
                <c:pt idx="25460">
                  <c:v>-3.8869000000000001E-2</c:v>
                </c:pt>
                <c:pt idx="25461">
                  <c:v>-3.7922200000000003E-2</c:v>
                </c:pt>
                <c:pt idx="25462">
                  <c:v>-3.6935599999999999E-2</c:v>
                </c:pt>
                <c:pt idx="25463">
                  <c:v>-3.5910200000000003E-2</c:v>
                </c:pt>
                <c:pt idx="25464">
                  <c:v>-3.4847099999999999E-2</c:v>
                </c:pt>
                <c:pt idx="25465">
                  <c:v>-3.3747399999999997E-2</c:v>
                </c:pt>
                <c:pt idx="25466">
                  <c:v>-3.2612200000000001E-2</c:v>
                </c:pt>
                <c:pt idx="25467">
                  <c:v>-3.1442499999999998E-2</c:v>
                </c:pt>
                <c:pt idx="25468">
                  <c:v>-3.02393E-2</c:v>
                </c:pt>
                <c:pt idx="25469">
                  <c:v>-2.9003500000000002E-2</c:v>
                </c:pt>
                <c:pt idx="25470">
                  <c:v>-2.7736E-2</c:v>
                </c:pt>
                <c:pt idx="25471">
                  <c:v>-2.6438E-2</c:v>
                </c:pt>
                <c:pt idx="25472">
                  <c:v>-2.5110799999999999E-2</c:v>
                </c:pt>
                <c:pt idx="25473">
                  <c:v>-2.3755700000000001E-2</c:v>
                </c:pt>
                <c:pt idx="25474">
                  <c:v>-2.2374000000000002E-2</c:v>
                </c:pt>
                <c:pt idx="25475">
                  <c:v>-2.0967199999999998E-2</c:v>
                </c:pt>
                <c:pt idx="25476">
                  <c:v>-1.9536399999999999E-2</c:v>
                </c:pt>
                <c:pt idx="25477">
                  <c:v>-1.80828E-2</c:v>
                </c:pt>
                <c:pt idx="25478">
                  <c:v>-1.66077E-2</c:v>
                </c:pt>
                <c:pt idx="25479">
                  <c:v>-1.51132E-2</c:v>
                </c:pt>
                <c:pt idx="25480">
                  <c:v>-1.3601200000000001E-2</c:v>
                </c:pt>
                <c:pt idx="25481">
                  <c:v>-1.2073499999999999E-2</c:v>
                </c:pt>
                <c:pt idx="25482">
                  <c:v>-1.0531799999999999E-2</c:v>
                </c:pt>
                <c:pt idx="25483" formatCode="0.00E+00">
                  <c:v>-8.9774E-3</c:v>
                </c:pt>
                <c:pt idx="25484" formatCode="0.00E+00">
                  <c:v>-7.4120899999999997E-3</c:v>
                </c:pt>
                <c:pt idx="25485" formatCode="0.00E+00">
                  <c:v>-5.8371899999999999E-3</c:v>
                </c:pt>
                <c:pt idx="25486" formatCode="0.00E+00">
                  <c:v>-4.2537499999999997E-3</c:v>
                </c:pt>
                <c:pt idx="25487" formatCode="0.00E+00">
                  <c:v>-2.663E-3</c:v>
                </c:pt>
                <c:pt idx="25488" formatCode="0.00E+00">
                  <c:v>-1.0666300000000001E-3</c:v>
                </c:pt>
                <c:pt idx="25489" formatCode="0.00E+00">
                  <c:v>5.3361800000000003E-4</c:v>
                </c:pt>
                <c:pt idx="25490" formatCode="0.00E+00">
                  <c:v>2.1362500000000001E-3</c:v>
                </c:pt>
                <c:pt idx="25491" formatCode="0.00E+00">
                  <c:v>3.7399999999999998E-3</c:v>
                </c:pt>
                <c:pt idx="25492" formatCode="0.00E+00">
                  <c:v>5.34353E-3</c:v>
                </c:pt>
                <c:pt idx="25493" formatCode="0.00E+00">
                  <c:v>6.9452799999999999E-3</c:v>
                </c:pt>
                <c:pt idx="25494" formatCode="0.00E+00">
                  <c:v>8.5435400000000005E-3</c:v>
                </c:pt>
                <c:pt idx="25495">
                  <c:v>1.01367E-2</c:v>
                </c:pt>
                <c:pt idx="25496">
                  <c:v>1.17235E-2</c:v>
                </c:pt>
                <c:pt idx="25497">
                  <c:v>1.3302100000000001E-2</c:v>
                </c:pt>
                <c:pt idx="25498">
                  <c:v>1.4870599999999999E-2</c:v>
                </c:pt>
                <c:pt idx="25499">
                  <c:v>1.6427500000000001E-2</c:v>
                </c:pt>
                <c:pt idx="25500">
                  <c:v>1.79712E-2</c:v>
                </c:pt>
                <c:pt idx="25501">
                  <c:v>1.9500099999999999E-2</c:v>
                </c:pt>
                <c:pt idx="25502">
                  <c:v>2.1012599999999999E-2</c:v>
                </c:pt>
                <c:pt idx="25503">
                  <c:v>2.2506999999999999E-2</c:v>
                </c:pt>
                <c:pt idx="25504">
                  <c:v>2.39819E-2</c:v>
                </c:pt>
                <c:pt idx="25505">
                  <c:v>2.5436E-2</c:v>
                </c:pt>
                <c:pt idx="25506">
                  <c:v>2.6868599999999999E-2</c:v>
                </c:pt>
                <c:pt idx="25507">
                  <c:v>2.82788E-2</c:v>
                </c:pt>
                <c:pt idx="25508">
                  <c:v>2.9665500000000001E-2</c:v>
                </c:pt>
                <c:pt idx="25509">
                  <c:v>3.1027200000000001E-2</c:v>
                </c:pt>
                <c:pt idx="25510">
                  <c:v>3.2362599999999998E-2</c:v>
                </c:pt>
                <c:pt idx="25511">
                  <c:v>3.3670499999999999E-2</c:v>
                </c:pt>
                <c:pt idx="25512">
                  <c:v>3.4949500000000001E-2</c:v>
                </c:pt>
                <c:pt idx="25513">
                  <c:v>3.6198399999999999E-2</c:v>
                </c:pt>
                <c:pt idx="25514">
                  <c:v>3.7416100000000001E-2</c:v>
                </c:pt>
                <c:pt idx="25515">
                  <c:v>3.8601400000000001E-2</c:v>
                </c:pt>
                <c:pt idx="25516">
                  <c:v>3.9753200000000002E-2</c:v>
                </c:pt>
                <c:pt idx="25517">
                  <c:v>4.08706E-2</c:v>
                </c:pt>
                <c:pt idx="25518">
                  <c:v>4.1952700000000002E-2</c:v>
                </c:pt>
                <c:pt idx="25519">
                  <c:v>4.2998500000000002E-2</c:v>
                </c:pt>
                <c:pt idx="25520">
                  <c:v>4.4007600000000001E-2</c:v>
                </c:pt>
                <c:pt idx="25521">
                  <c:v>4.4979400000000003E-2</c:v>
                </c:pt>
                <c:pt idx="25522">
                  <c:v>4.5913500000000003E-2</c:v>
                </c:pt>
                <c:pt idx="25523">
                  <c:v>4.6809099999999999E-2</c:v>
                </c:pt>
                <c:pt idx="25524">
                  <c:v>4.7665899999999997E-2</c:v>
                </c:pt>
                <c:pt idx="25525">
                  <c:v>4.8482999999999998E-2</c:v>
                </c:pt>
                <c:pt idx="25526">
                  <c:v>4.9259400000000002E-2</c:v>
                </c:pt>
                <c:pt idx="25527">
                  <c:v>4.9993999999999997E-2</c:v>
                </c:pt>
                <c:pt idx="25528">
                  <c:v>5.0686200000000001E-2</c:v>
                </c:pt>
                <c:pt idx="25529">
                  <c:v>5.1336100000000003E-2</c:v>
                </c:pt>
                <c:pt idx="25530">
                  <c:v>5.1943499999999997E-2</c:v>
                </c:pt>
                <c:pt idx="25531">
                  <c:v>5.25085E-2</c:v>
                </c:pt>
                <c:pt idx="25532">
                  <c:v>5.3030800000000003E-2</c:v>
                </c:pt>
                <c:pt idx="25533">
                  <c:v>5.3510000000000002E-2</c:v>
                </c:pt>
                <c:pt idx="25534">
                  <c:v>5.3945899999999998E-2</c:v>
                </c:pt>
                <c:pt idx="25535">
                  <c:v>5.4338499999999998E-2</c:v>
                </c:pt>
                <c:pt idx="25536">
                  <c:v>5.4688000000000001E-2</c:v>
                </c:pt>
                <c:pt idx="25537">
                  <c:v>5.4994800000000003E-2</c:v>
                </c:pt>
                <c:pt idx="25538">
                  <c:v>5.5259000000000003E-2</c:v>
                </c:pt>
                <c:pt idx="25539">
                  <c:v>5.5480099999999997E-2</c:v>
                </c:pt>
                <c:pt idx="25540">
                  <c:v>5.5658199999999998E-2</c:v>
                </c:pt>
                <c:pt idx="25541">
                  <c:v>5.5793200000000001E-2</c:v>
                </c:pt>
                <c:pt idx="25542">
                  <c:v>5.5885299999999999E-2</c:v>
                </c:pt>
                <c:pt idx="25543">
                  <c:v>5.5934699999999997E-2</c:v>
                </c:pt>
                <c:pt idx="25544">
                  <c:v>5.5941699999999997E-2</c:v>
                </c:pt>
                <c:pt idx="25545">
                  <c:v>5.5906900000000002E-2</c:v>
                </c:pt>
                <c:pt idx="25546">
                  <c:v>5.5831100000000002E-2</c:v>
                </c:pt>
                <c:pt idx="25547">
                  <c:v>5.5715000000000001E-2</c:v>
                </c:pt>
                <c:pt idx="25548">
                  <c:v>5.5559200000000003E-2</c:v>
                </c:pt>
                <c:pt idx="25549">
                  <c:v>5.5363999999999997E-2</c:v>
                </c:pt>
                <c:pt idx="25550">
                  <c:v>5.51298E-2</c:v>
                </c:pt>
                <c:pt idx="25551">
                  <c:v>5.4856799999999997E-2</c:v>
                </c:pt>
                <c:pt idx="25552">
                  <c:v>5.4545400000000001E-2</c:v>
                </c:pt>
                <c:pt idx="25553">
                  <c:v>5.41962E-2</c:v>
                </c:pt>
                <c:pt idx="25554">
                  <c:v>5.3809799999999998E-2</c:v>
                </c:pt>
                <c:pt idx="25555">
                  <c:v>5.3387299999999999E-2</c:v>
                </c:pt>
                <c:pt idx="25556">
                  <c:v>5.2929400000000001E-2</c:v>
                </c:pt>
                <c:pt idx="25557">
                  <c:v>5.2436999999999998E-2</c:v>
                </c:pt>
                <c:pt idx="25558">
                  <c:v>5.1910999999999999E-2</c:v>
                </c:pt>
                <c:pt idx="25559">
                  <c:v>5.1352399999999999E-2</c:v>
                </c:pt>
                <c:pt idx="25560">
                  <c:v>5.0762099999999998E-2</c:v>
                </c:pt>
                <c:pt idx="25561">
                  <c:v>5.0140799999999999E-2</c:v>
                </c:pt>
                <c:pt idx="25562">
                  <c:v>4.9489699999999998E-2</c:v>
                </c:pt>
                <c:pt idx="25563">
                  <c:v>4.8809400000000003E-2</c:v>
                </c:pt>
                <c:pt idx="25564">
                  <c:v>4.8101100000000001E-2</c:v>
                </c:pt>
                <c:pt idx="25565">
                  <c:v>4.73658E-2</c:v>
                </c:pt>
                <c:pt idx="25566">
                  <c:v>4.6604300000000001E-2</c:v>
                </c:pt>
                <c:pt idx="25567">
                  <c:v>4.5816999999999997E-2</c:v>
                </c:pt>
                <c:pt idx="25568">
                  <c:v>4.5004700000000002E-2</c:v>
                </c:pt>
                <c:pt idx="25569">
                  <c:v>4.4168100000000002E-2</c:v>
                </c:pt>
                <c:pt idx="25570">
                  <c:v>4.3308399999999997E-2</c:v>
                </c:pt>
                <c:pt idx="25571">
                  <c:v>4.2426800000000001E-2</c:v>
                </c:pt>
                <c:pt idx="25572">
                  <c:v>4.1524100000000001E-2</c:v>
                </c:pt>
                <c:pt idx="25573">
                  <c:v>4.0601600000000002E-2</c:v>
                </c:pt>
                <c:pt idx="25574">
                  <c:v>3.9660599999999997E-2</c:v>
                </c:pt>
                <c:pt idx="25575">
                  <c:v>3.8702300000000002E-2</c:v>
                </c:pt>
                <c:pt idx="25576">
                  <c:v>3.77276E-2</c:v>
                </c:pt>
                <c:pt idx="25577">
                  <c:v>3.6737199999999998E-2</c:v>
                </c:pt>
                <c:pt idx="25578">
                  <c:v>3.5732399999999997E-2</c:v>
                </c:pt>
                <c:pt idx="25579">
                  <c:v>3.4714500000000002E-2</c:v>
                </c:pt>
                <c:pt idx="25580">
                  <c:v>3.3684600000000002E-2</c:v>
                </c:pt>
                <c:pt idx="25581">
                  <c:v>3.2643800000000001E-2</c:v>
                </c:pt>
                <c:pt idx="25582">
                  <c:v>3.15929E-2</c:v>
                </c:pt>
                <c:pt idx="25583">
                  <c:v>3.0532900000000002E-2</c:v>
                </c:pt>
                <c:pt idx="25584">
                  <c:v>2.9464899999999999E-2</c:v>
                </c:pt>
                <c:pt idx="25585">
                  <c:v>2.83891E-2</c:v>
                </c:pt>
                <c:pt idx="25586">
                  <c:v>2.7306199999999999E-2</c:v>
                </c:pt>
                <c:pt idx="25587">
                  <c:v>2.6216900000000001E-2</c:v>
                </c:pt>
                <c:pt idx="25588">
                  <c:v>2.51223E-2</c:v>
                </c:pt>
                <c:pt idx="25589">
                  <c:v>2.40235E-2</c:v>
                </c:pt>
                <c:pt idx="25590">
                  <c:v>2.29216E-2</c:v>
                </c:pt>
                <c:pt idx="25591">
                  <c:v>2.18175E-2</c:v>
                </c:pt>
                <c:pt idx="25592">
                  <c:v>2.0712000000000001E-2</c:v>
                </c:pt>
                <c:pt idx="25593">
                  <c:v>1.96058E-2</c:v>
                </c:pt>
                <c:pt idx="25594">
                  <c:v>1.8500099999999998E-2</c:v>
                </c:pt>
                <c:pt idx="25595">
                  <c:v>1.73957E-2</c:v>
                </c:pt>
                <c:pt idx="25596">
                  <c:v>1.6293200000000001E-2</c:v>
                </c:pt>
                <c:pt idx="25597">
                  <c:v>1.5193399999999999E-2</c:v>
                </c:pt>
                <c:pt idx="25598">
                  <c:v>1.40974E-2</c:v>
                </c:pt>
                <c:pt idx="25599">
                  <c:v>1.3006E-2</c:v>
                </c:pt>
                <c:pt idx="25600">
                  <c:v>1.1920099999999999E-2</c:v>
                </c:pt>
                <c:pt idx="25601">
                  <c:v>1.0840300000000001E-2</c:v>
                </c:pt>
                <c:pt idx="25602" formatCode="0.00E+00">
                  <c:v>9.7671500000000005E-3</c:v>
                </c:pt>
                <c:pt idx="25603" formatCode="0.00E+00">
                  <c:v>8.7012300000000008E-3</c:v>
                </c:pt>
                <c:pt idx="25604" formatCode="0.00E+00">
                  <c:v>7.64322E-3</c:v>
                </c:pt>
                <c:pt idx="25605" formatCode="0.00E+00">
                  <c:v>6.5936500000000004E-3</c:v>
                </c:pt>
                <c:pt idx="25606" formatCode="0.00E+00">
                  <c:v>5.55297E-3</c:v>
                </c:pt>
                <c:pt idx="25607" formatCode="0.00E+00">
                  <c:v>4.5217E-3</c:v>
                </c:pt>
                <c:pt idx="25608" formatCode="0.00E+00">
                  <c:v>3.5004099999999998E-3</c:v>
                </c:pt>
                <c:pt idx="25609" formatCode="0.00E+00">
                  <c:v>2.4895999999999998E-3</c:v>
                </c:pt>
                <c:pt idx="25610" formatCode="0.00E+00">
                  <c:v>1.4897599999999999E-3</c:v>
                </c:pt>
                <c:pt idx="25611" formatCode="0.00E+00">
                  <c:v>5.0143699999999998E-4</c:v>
                </c:pt>
                <c:pt idx="25612" formatCode="0.00E+00">
                  <c:v>-4.7484799999999999E-4</c:v>
                </c:pt>
                <c:pt idx="25613" formatCode="0.00E+00">
                  <c:v>-1.4386500000000001E-3</c:v>
                </c:pt>
                <c:pt idx="25614" formatCode="0.00E+00">
                  <c:v>-2.3896999999999998E-3</c:v>
                </c:pt>
                <c:pt idx="25615" formatCode="0.00E+00">
                  <c:v>-3.3279400000000002E-3</c:v>
                </c:pt>
                <c:pt idx="25616" formatCode="0.00E+00">
                  <c:v>-4.2531499999999998E-3</c:v>
                </c:pt>
                <c:pt idx="25617" formatCode="0.00E+00">
                  <c:v>-5.1646799999999996E-3</c:v>
                </c:pt>
                <c:pt idx="25618" formatCode="0.00E+00">
                  <c:v>-6.06194E-3</c:v>
                </c:pt>
                <c:pt idx="25619" formatCode="0.00E+00">
                  <c:v>-6.9447900000000002E-3</c:v>
                </c:pt>
                <c:pt idx="25620" formatCode="0.00E+00">
                  <c:v>-7.8133200000000003E-3</c:v>
                </c:pt>
                <c:pt idx="25621" formatCode="0.00E+00">
                  <c:v>-8.6674899999999999E-3</c:v>
                </c:pt>
                <c:pt idx="25622" formatCode="0.00E+00">
                  <c:v>-9.5069799999999999E-3</c:v>
                </c:pt>
                <c:pt idx="25623">
                  <c:v>-1.03312E-2</c:v>
                </c:pt>
                <c:pt idx="25624">
                  <c:v>-1.11395E-2</c:v>
                </c:pt>
                <c:pt idx="25625">
                  <c:v>-1.19314E-2</c:v>
                </c:pt>
                <c:pt idx="25626">
                  <c:v>-1.2706800000000001E-2</c:v>
                </c:pt>
                <c:pt idx="25627">
                  <c:v>-1.3465700000000001E-2</c:v>
                </c:pt>
                <c:pt idx="25628">
                  <c:v>-1.42081E-2</c:v>
                </c:pt>
                <c:pt idx="25629">
                  <c:v>-1.49341E-2</c:v>
                </c:pt>
                <c:pt idx="25630">
                  <c:v>-1.56437E-2</c:v>
                </c:pt>
                <c:pt idx="25631">
                  <c:v>-1.6336799999999999E-2</c:v>
                </c:pt>
                <c:pt idx="25632">
                  <c:v>-1.70136E-2</c:v>
                </c:pt>
                <c:pt idx="25633">
                  <c:v>-1.7673500000000002E-2</c:v>
                </c:pt>
                <c:pt idx="25634">
                  <c:v>-1.8316200000000001E-2</c:v>
                </c:pt>
                <c:pt idx="25635">
                  <c:v>-1.8941300000000001E-2</c:v>
                </c:pt>
                <c:pt idx="25636">
                  <c:v>-1.9548599999999999E-2</c:v>
                </c:pt>
                <c:pt idx="25637">
                  <c:v>-2.0138099999999999E-2</c:v>
                </c:pt>
                <c:pt idx="25638">
                  <c:v>-2.0709600000000002E-2</c:v>
                </c:pt>
                <c:pt idx="25639">
                  <c:v>-2.1263199999999999E-2</c:v>
                </c:pt>
                <c:pt idx="25640">
                  <c:v>-2.1798999999999999E-2</c:v>
                </c:pt>
                <c:pt idx="25641">
                  <c:v>-2.2317199999999999E-2</c:v>
                </c:pt>
                <c:pt idx="25642">
                  <c:v>-2.28176E-2</c:v>
                </c:pt>
                <c:pt idx="25643">
                  <c:v>-2.3300299999999999E-2</c:v>
                </c:pt>
                <c:pt idx="25644">
                  <c:v>-2.3765399999999999E-2</c:v>
                </c:pt>
                <c:pt idx="25645">
                  <c:v>-2.4213200000000001E-2</c:v>
                </c:pt>
                <c:pt idx="25646">
                  <c:v>-2.4643499999999999E-2</c:v>
                </c:pt>
                <c:pt idx="25647">
                  <c:v>-2.50563E-2</c:v>
                </c:pt>
                <c:pt idx="25648">
                  <c:v>-2.5451700000000001E-2</c:v>
                </c:pt>
                <c:pt idx="25649">
                  <c:v>-2.5829700000000001E-2</c:v>
                </c:pt>
                <c:pt idx="25650">
                  <c:v>-2.61902E-2</c:v>
                </c:pt>
                <c:pt idx="25651">
                  <c:v>-2.6533299999999999E-2</c:v>
                </c:pt>
                <c:pt idx="25652">
                  <c:v>-2.6858900000000002E-2</c:v>
                </c:pt>
                <c:pt idx="25653">
                  <c:v>-2.7167E-2</c:v>
                </c:pt>
                <c:pt idx="25654">
                  <c:v>-2.74573E-2</c:v>
                </c:pt>
                <c:pt idx="25655">
                  <c:v>-2.7729899999999998E-2</c:v>
                </c:pt>
                <c:pt idx="25656">
                  <c:v>-2.7984599999999998E-2</c:v>
                </c:pt>
                <c:pt idx="25657">
                  <c:v>-2.8221300000000001E-2</c:v>
                </c:pt>
                <c:pt idx="25658">
                  <c:v>-2.844E-2</c:v>
                </c:pt>
                <c:pt idx="25659">
                  <c:v>-2.8640800000000001E-2</c:v>
                </c:pt>
                <c:pt idx="25660">
                  <c:v>-2.8823999999999999E-2</c:v>
                </c:pt>
                <c:pt idx="25661">
                  <c:v>-2.89897E-2</c:v>
                </c:pt>
                <c:pt idx="25662">
                  <c:v>-2.91375E-2</c:v>
                </c:pt>
                <c:pt idx="25663">
                  <c:v>-2.9267100000000001E-2</c:v>
                </c:pt>
                <c:pt idx="25664">
                  <c:v>-2.9378399999999999E-2</c:v>
                </c:pt>
                <c:pt idx="25665">
                  <c:v>-2.94711E-2</c:v>
                </c:pt>
                <c:pt idx="25666">
                  <c:v>-2.9545200000000001E-2</c:v>
                </c:pt>
                <c:pt idx="25667">
                  <c:v>-2.9600600000000001E-2</c:v>
                </c:pt>
                <c:pt idx="25668">
                  <c:v>-2.9637299999999998E-2</c:v>
                </c:pt>
                <c:pt idx="25669">
                  <c:v>-2.9655299999999999E-2</c:v>
                </c:pt>
                <c:pt idx="25670">
                  <c:v>-2.96546E-2</c:v>
                </c:pt>
                <c:pt idx="25671">
                  <c:v>-2.96352E-2</c:v>
                </c:pt>
                <c:pt idx="25672">
                  <c:v>-2.9597100000000001E-2</c:v>
                </c:pt>
                <c:pt idx="25673">
                  <c:v>-2.9540500000000001E-2</c:v>
                </c:pt>
                <c:pt idx="25674">
                  <c:v>-2.94652E-2</c:v>
                </c:pt>
                <c:pt idx="25675">
                  <c:v>-2.9371399999999999E-2</c:v>
                </c:pt>
                <c:pt idx="25676">
                  <c:v>-2.92585E-2</c:v>
                </c:pt>
                <c:pt idx="25677">
                  <c:v>-2.9126300000000001E-2</c:v>
                </c:pt>
                <c:pt idx="25678">
                  <c:v>-2.8974099999999999E-2</c:v>
                </c:pt>
                <c:pt idx="25679">
                  <c:v>-2.88017E-2</c:v>
                </c:pt>
                <c:pt idx="25680">
                  <c:v>-2.8609300000000001E-2</c:v>
                </c:pt>
                <c:pt idx="25681">
                  <c:v>-2.8396899999999999E-2</c:v>
                </c:pt>
                <c:pt idx="25682">
                  <c:v>-2.8164600000000001E-2</c:v>
                </c:pt>
                <c:pt idx="25683">
                  <c:v>-2.7912599999999999E-2</c:v>
                </c:pt>
                <c:pt idx="25684">
                  <c:v>-2.7640700000000001E-2</c:v>
                </c:pt>
                <c:pt idx="25685">
                  <c:v>-2.73487E-2</c:v>
                </c:pt>
                <c:pt idx="25686">
                  <c:v>-2.7036500000000002E-2</c:v>
                </c:pt>
                <c:pt idx="25687">
                  <c:v>-2.6703899999999999E-2</c:v>
                </c:pt>
                <c:pt idx="25688">
                  <c:v>-2.6350800000000001E-2</c:v>
                </c:pt>
                <c:pt idx="25689">
                  <c:v>-2.5977199999999999E-2</c:v>
                </c:pt>
                <c:pt idx="25690">
                  <c:v>-2.5582899999999999E-2</c:v>
                </c:pt>
                <c:pt idx="25691">
                  <c:v>-2.5167800000000001E-2</c:v>
                </c:pt>
                <c:pt idx="25692">
                  <c:v>-2.4731800000000002E-2</c:v>
                </c:pt>
                <c:pt idx="25693">
                  <c:v>-2.4274799999999999E-2</c:v>
                </c:pt>
                <c:pt idx="25694">
                  <c:v>-2.3796899999999999E-2</c:v>
                </c:pt>
                <c:pt idx="25695">
                  <c:v>-2.3297999999999999E-2</c:v>
                </c:pt>
                <c:pt idx="25696">
                  <c:v>-2.2778099999999999E-2</c:v>
                </c:pt>
                <c:pt idx="25697">
                  <c:v>-2.2237199999999999E-2</c:v>
                </c:pt>
                <c:pt idx="25698">
                  <c:v>-2.1675099999999999E-2</c:v>
                </c:pt>
                <c:pt idx="25699">
                  <c:v>-2.10919E-2</c:v>
                </c:pt>
                <c:pt idx="25700">
                  <c:v>-2.0487499999999999E-2</c:v>
                </c:pt>
                <c:pt idx="25701">
                  <c:v>-1.9862100000000001E-2</c:v>
                </c:pt>
                <c:pt idx="25702">
                  <c:v>-1.9215900000000001E-2</c:v>
                </c:pt>
                <c:pt idx="25703">
                  <c:v>-1.8549E-2</c:v>
                </c:pt>
                <c:pt idx="25704">
                  <c:v>-1.78613E-2</c:v>
                </c:pt>
                <c:pt idx="25705">
                  <c:v>-1.7152799999999999E-2</c:v>
                </c:pt>
                <c:pt idx="25706">
                  <c:v>-1.6423799999999999E-2</c:v>
                </c:pt>
                <c:pt idx="25707">
                  <c:v>-1.56746E-2</c:v>
                </c:pt>
                <c:pt idx="25708">
                  <c:v>-1.49052E-2</c:v>
                </c:pt>
                <c:pt idx="25709">
                  <c:v>-1.4115900000000001E-2</c:v>
                </c:pt>
                <c:pt idx="25710">
                  <c:v>-1.3306500000000001E-2</c:v>
                </c:pt>
                <c:pt idx="25711">
                  <c:v>-1.24774E-2</c:v>
                </c:pt>
                <c:pt idx="25712">
                  <c:v>-1.1628599999999999E-2</c:v>
                </c:pt>
                <c:pt idx="25713">
                  <c:v>-1.07604E-2</c:v>
                </c:pt>
                <c:pt idx="25714" formatCode="0.00E+00">
                  <c:v>-9.8732500000000001E-3</c:v>
                </c:pt>
                <c:pt idx="25715" formatCode="0.00E+00">
                  <c:v>-8.9674100000000003E-3</c:v>
                </c:pt>
                <c:pt idx="25716" formatCode="0.00E+00">
                  <c:v>-8.0432200000000002E-3</c:v>
                </c:pt>
                <c:pt idx="25717" formatCode="0.00E+00">
                  <c:v>-7.1010099999999996E-3</c:v>
                </c:pt>
                <c:pt idx="25718" formatCode="0.00E+00">
                  <c:v>-6.1411199999999999E-3</c:v>
                </c:pt>
                <c:pt idx="25719" formatCode="0.00E+00">
                  <c:v>-5.1640399999999999E-3</c:v>
                </c:pt>
                <c:pt idx="25720" formatCode="0.00E+00">
                  <c:v>-4.1702500000000003E-3</c:v>
                </c:pt>
                <c:pt idx="25721" formatCode="0.00E+00">
                  <c:v>-3.16015E-3</c:v>
                </c:pt>
                <c:pt idx="25722" formatCode="0.00E+00">
                  <c:v>-2.13408E-3</c:v>
                </c:pt>
                <c:pt idx="25723" formatCode="0.00E+00">
                  <c:v>-1.0924699999999999E-3</c:v>
                </c:pt>
                <c:pt idx="25724" formatCode="0.00E+00">
                  <c:v>-3.5763299999999997E-5</c:v>
                </c:pt>
                <c:pt idx="25725" formatCode="0.00E+00">
                  <c:v>1.0355900000000001E-3</c:v>
                </c:pt>
                <c:pt idx="25726" formatCode="0.00E+00">
                  <c:v>2.1211099999999998E-3</c:v>
                </c:pt>
                <c:pt idx="25727" formatCode="0.00E+00">
                  <c:v>3.2201700000000001E-3</c:v>
                </c:pt>
                <c:pt idx="25728" formatCode="0.00E+00">
                  <c:v>4.33199E-3</c:v>
                </c:pt>
                <c:pt idx="25729" formatCode="0.00E+00">
                  <c:v>5.4558100000000002E-3</c:v>
                </c:pt>
                <c:pt idx="25730" formatCode="0.00E+00">
                  <c:v>6.5908700000000004E-3</c:v>
                </c:pt>
                <c:pt idx="25731" formatCode="0.00E+00">
                  <c:v>7.7363900000000001E-3</c:v>
                </c:pt>
                <c:pt idx="25732" formatCode="0.00E+00">
                  <c:v>8.89152E-3</c:v>
                </c:pt>
                <c:pt idx="25733">
                  <c:v>1.00555E-2</c:v>
                </c:pt>
                <c:pt idx="25734">
                  <c:v>1.12278E-2</c:v>
                </c:pt>
                <c:pt idx="25735">
                  <c:v>1.24075E-2</c:v>
                </c:pt>
                <c:pt idx="25736">
                  <c:v>1.3593900000000001E-2</c:v>
                </c:pt>
                <c:pt idx="25737">
                  <c:v>1.4786000000000001E-2</c:v>
                </c:pt>
                <c:pt idx="25738">
                  <c:v>1.5983000000000001E-2</c:v>
                </c:pt>
                <c:pt idx="25739">
                  <c:v>1.7184000000000001E-2</c:v>
                </c:pt>
                <c:pt idx="25740">
                  <c:v>1.83883E-2</c:v>
                </c:pt>
                <c:pt idx="25741">
                  <c:v>1.9594899999999998E-2</c:v>
                </c:pt>
                <c:pt idx="25742">
                  <c:v>2.0802899999999999E-2</c:v>
                </c:pt>
                <c:pt idx="25743">
                  <c:v>2.20114E-2</c:v>
                </c:pt>
                <c:pt idx="25744">
                  <c:v>2.32196E-2</c:v>
                </c:pt>
                <c:pt idx="25745">
                  <c:v>2.4426400000000001E-2</c:v>
                </c:pt>
                <c:pt idx="25746">
                  <c:v>2.5630799999999999E-2</c:v>
                </c:pt>
                <c:pt idx="25747">
                  <c:v>2.6831600000000001E-2</c:v>
                </c:pt>
                <c:pt idx="25748">
                  <c:v>2.8027799999999999E-2</c:v>
                </c:pt>
                <c:pt idx="25749">
                  <c:v>2.92181E-2</c:v>
                </c:pt>
                <c:pt idx="25750">
                  <c:v>3.0401600000000001E-2</c:v>
                </c:pt>
                <c:pt idx="25751">
                  <c:v>3.1577099999999997E-2</c:v>
                </c:pt>
                <c:pt idx="25752">
                  <c:v>3.2743800000000003E-2</c:v>
                </c:pt>
                <c:pt idx="25753">
                  <c:v>3.39005E-2</c:v>
                </c:pt>
                <c:pt idx="25754">
                  <c:v>3.50462E-2</c:v>
                </c:pt>
                <c:pt idx="25755">
                  <c:v>3.6179700000000002E-2</c:v>
                </c:pt>
                <c:pt idx="25756">
                  <c:v>3.7299899999999997E-2</c:v>
                </c:pt>
                <c:pt idx="25757">
                  <c:v>3.8405500000000002E-2</c:v>
                </c:pt>
                <c:pt idx="25758">
                  <c:v>3.9495299999999997E-2</c:v>
                </c:pt>
                <c:pt idx="25759">
                  <c:v>4.0568199999999999E-2</c:v>
                </c:pt>
                <c:pt idx="25760">
                  <c:v>4.1622800000000001E-2</c:v>
                </c:pt>
                <c:pt idx="25761">
                  <c:v>4.2657899999999999E-2</c:v>
                </c:pt>
                <c:pt idx="25762">
                  <c:v>4.3672500000000003E-2</c:v>
                </c:pt>
                <c:pt idx="25763">
                  <c:v>4.4665499999999997E-2</c:v>
                </c:pt>
                <c:pt idx="25764">
                  <c:v>4.5635700000000001E-2</c:v>
                </c:pt>
                <c:pt idx="25765">
                  <c:v>4.6582100000000001E-2</c:v>
                </c:pt>
                <c:pt idx="25766">
                  <c:v>4.7503700000000003E-2</c:v>
                </c:pt>
                <c:pt idx="25767">
                  <c:v>4.8399299999999999E-2</c:v>
                </c:pt>
                <c:pt idx="25768">
                  <c:v>4.92678E-2</c:v>
                </c:pt>
                <c:pt idx="25769">
                  <c:v>5.0108199999999999E-2</c:v>
                </c:pt>
                <c:pt idx="25770">
                  <c:v>5.0919100000000002E-2</c:v>
                </c:pt>
                <c:pt idx="25771">
                  <c:v>5.1699599999999998E-2</c:v>
                </c:pt>
                <c:pt idx="25772">
                  <c:v>5.2448599999999998E-2</c:v>
                </c:pt>
                <c:pt idx="25773">
                  <c:v>5.3164999999999997E-2</c:v>
                </c:pt>
                <c:pt idx="25774">
                  <c:v>5.3847899999999997E-2</c:v>
                </c:pt>
                <c:pt idx="25775">
                  <c:v>5.4496200000000002E-2</c:v>
                </c:pt>
                <c:pt idx="25776">
                  <c:v>5.5109199999999997E-2</c:v>
                </c:pt>
                <c:pt idx="25777">
                  <c:v>5.5685800000000001E-2</c:v>
                </c:pt>
                <c:pt idx="25778">
                  <c:v>5.62251E-2</c:v>
                </c:pt>
                <c:pt idx="25779">
                  <c:v>5.67263E-2</c:v>
                </c:pt>
                <c:pt idx="25780">
                  <c:v>5.7188700000000002E-2</c:v>
                </c:pt>
                <c:pt idx="25781">
                  <c:v>5.7611299999999997E-2</c:v>
                </c:pt>
                <c:pt idx="25782">
                  <c:v>5.7993700000000002E-2</c:v>
                </c:pt>
                <c:pt idx="25783">
                  <c:v>5.8334900000000002E-2</c:v>
                </c:pt>
                <c:pt idx="25784">
                  <c:v>5.8634400000000003E-2</c:v>
                </c:pt>
                <c:pt idx="25785">
                  <c:v>5.8891499999999999E-2</c:v>
                </c:pt>
                <c:pt idx="25786">
                  <c:v>5.9105600000000001E-2</c:v>
                </c:pt>
                <c:pt idx="25787">
                  <c:v>5.9276000000000002E-2</c:v>
                </c:pt>
                <c:pt idx="25788">
                  <c:v>5.9402299999999998E-2</c:v>
                </c:pt>
                <c:pt idx="25789">
                  <c:v>5.9483800000000003E-2</c:v>
                </c:pt>
                <c:pt idx="25790">
                  <c:v>5.9520299999999998E-2</c:v>
                </c:pt>
                <c:pt idx="25791">
                  <c:v>5.9511099999999997E-2</c:v>
                </c:pt>
                <c:pt idx="25792">
                  <c:v>5.9455800000000003E-2</c:v>
                </c:pt>
                <c:pt idx="25793">
                  <c:v>5.9354200000000003E-2</c:v>
                </c:pt>
                <c:pt idx="25794">
                  <c:v>5.92057E-2</c:v>
                </c:pt>
                <c:pt idx="25795">
                  <c:v>5.9010199999999999E-2</c:v>
                </c:pt>
                <c:pt idx="25796">
                  <c:v>5.8767699999999999E-2</c:v>
                </c:pt>
                <c:pt idx="25797">
                  <c:v>5.8477899999999999E-2</c:v>
                </c:pt>
                <c:pt idx="25798">
                  <c:v>5.8140900000000002E-2</c:v>
                </c:pt>
                <c:pt idx="25799">
                  <c:v>5.7756700000000001E-2</c:v>
                </c:pt>
                <c:pt idx="25800">
                  <c:v>5.7325300000000003E-2</c:v>
                </c:pt>
                <c:pt idx="25801">
                  <c:v>5.6846800000000003E-2</c:v>
                </c:pt>
                <c:pt idx="25802">
                  <c:v>5.6321400000000001E-2</c:v>
                </c:pt>
                <c:pt idx="25803">
                  <c:v>5.5749199999999999E-2</c:v>
                </c:pt>
                <c:pt idx="25804">
                  <c:v>5.5130499999999999E-2</c:v>
                </c:pt>
                <c:pt idx="25805">
                  <c:v>5.44655E-2</c:v>
                </c:pt>
                <c:pt idx="25806">
                  <c:v>5.37546E-2</c:v>
                </c:pt>
                <c:pt idx="25807">
                  <c:v>5.2998099999999999E-2</c:v>
                </c:pt>
                <c:pt idx="25808">
                  <c:v>5.2196600000000003E-2</c:v>
                </c:pt>
                <c:pt idx="25809">
                  <c:v>5.13505E-2</c:v>
                </c:pt>
                <c:pt idx="25810">
                  <c:v>5.0460699999999997E-2</c:v>
                </c:pt>
                <c:pt idx="25811">
                  <c:v>4.9527599999999998E-2</c:v>
                </c:pt>
                <c:pt idx="25812">
                  <c:v>4.8552199999999997E-2</c:v>
                </c:pt>
                <c:pt idx="25813">
                  <c:v>4.75352E-2</c:v>
                </c:pt>
                <c:pt idx="25814">
                  <c:v>4.6477200000000003E-2</c:v>
                </c:pt>
                <c:pt idx="25815">
                  <c:v>4.5379200000000001E-2</c:v>
                </c:pt>
                <c:pt idx="25816">
                  <c:v>4.4241999999999997E-2</c:v>
                </c:pt>
                <c:pt idx="25817">
                  <c:v>4.3066599999999997E-2</c:v>
                </c:pt>
                <c:pt idx="25818">
                  <c:v>4.1854099999999998E-2</c:v>
                </c:pt>
                <c:pt idx="25819">
                  <c:v>4.0605599999999999E-2</c:v>
                </c:pt>
                <c:pt idx="25820">
                  <c:v>3.9322200000000002E-2</c:v>
                </c:pt>
                <c:pt idx="25821">
                  <c:v>3.8005299999999999E-2</c:v>
                </c:pt>
                <c:pt idx="25822">
                  <c:v>3.6656099999999997E-2</c:v>
                </c:pt>
                <c:pt idx="25823">
                  <c:v>3.5275800000000003E-2</c:v>
                </c:pt>
                <c:pt idx="25824">
                  <c:v>3.3865800000000001E-2</c:v>
                </c:pt>
                <c:pt idx="25825">
                  <c:v>3.2427499999999998E-2</c:v>
                </c:pt>
                <c:pt idx="25826">
                  <c:v>3.0962400000000001E-2</c:v>
                </c:pt>
                <c:pt idx="25827">
                  <c:v>2.9472000000000002E-2</c:v>
                </c:pt>
                <c:pt idx="25828">
                  <c:v>2.79575E-2</c:v>
                </c:pt>
                <c:pt idx="25829">
                  <c:v>2.6420599999999999E-2</c:v>
                </c:pt>
                <c:pt idx="25830">
                  <c:v>2.4862499999999999E-2</c:v>
                </c:pt>
                <c:pt idx="25831">
                  <c:v>2.3285E-2</c:v>
                </c:pt>
                <c:pt idx="25832">
                  <c:v>2.16895E-2</c:v>
                </c:pt>
                <c:pt idx="25833">
                  <c:v>2.0077899999999999E-2</c:v>
                </c:pt>
                <c:pt idx="25834">
                  <c:v>1.8451800000000001E-2</c:v>
                </c:pt>
                <c:pt idx="25835">
                  <c:v>1.68132E-2</c:v>
                </c:pt>
                <c:pt idx="25836">
                  <c:v>1.5163599999999999E-2</c:v>
                </c:pt>
                <c:pt idx="25837">
                  <c:v>1.35046E-2</c:v>
                </c:pt>
                <c:pt idx="25838">
                  <c:v>1.1837800000000001E-2</c:v>
                </c:pt>
                <c:pt idx="25839">
                  <c:v>1.01651E-2</c:v>
                </c:pt>
                <c:pt idx="25840" formatCode="0.00E+00">
                  <c:v>8.4882599999999992E-3</c:v>
                </c:pt>
                <c:pt idx="25841" formatCode="0.00E+00">
                  <c:v>6.8091699999999998E-3</c:v>
                </c:pt>
                <c:pt idx="25842" formatCode="0.00E+00">
                  <c:v>5.1296700000000002E-3</c:v>
                </c:pt>
                <c:pt idx="25843" formatCode="0.00E+00">
                  <c:v>3.4515700000000002E-3</c:v>
                </c:pt>
                <c:pt idx="25844" formatCode="0.00E+00">
                  <c:v>1.7767E-3</c:v>
                </c:pt>
                <c:pt idx="25845" formatCode="0.00E+00">
                  <c:v>1.0692E-4</c:v>
                </c:pt>
                <c:pt idx="25846" formatCode="0.00E+00">
                  <c:v>-1.5558799999999999E-3</c:v>
                </c:pt>
                <c:pt idx="25847" formatCode="0.00E+00">
                  <c:v>-3.2097800000000002E-3</c:v>
                </c:pt>
                <c:pt idx="25848" formatCode="0.00E+00">
                  <c:v>-4.8528900000000003E-3</c:v>
                </c:pt>
                <c:pt idx="25849" formatCode="0.00E+00">
                  <c:v>-6.4834100000000002E-3</c:v>
                </c:pt>
                <c:pt idx="25850" formatCode="0.00E+00">
                  <c:v>-8.0994799999999992E-3</c:v>
                </c:pt>
                <c:pt idx="25851" formatCode="0.00E+00">
                  <c:v>-9.6991899999999999E-3</c:v>
                </c:pt>
                <c:pt idx="25852">
                  <c:v>-1.12806E-2</c:v>
                </c:pt>
                <c:pt idx="25853">
                  <c:v>-1.2841999999999999E-2</c:v>
                </c:pt>
                <c:pt idx="25854">
                  <c:v>-1.4381400000000001E-2</c:v>
                </c:pt>
                <c:pt idx="25855">
                  <c:v>-1.5897499999999998E-2</c:v>
                </c:pt>
                <c:pt idx="25856">
                  <c:v>-1.7388500000000001E-2</c:v>
                </c:pt>
                <c:pt idx="25857">
                  <c:v>-1.8852899999999999E-2</c:v>
                </c:pt>
                <c:pt idx="25858">
                  <c:v>-2.02892E-2</c:v>
                </c:pt>
                <c:pt idx="25859">
                  <c:v>-2.1695900000000001E-2</c:v>
                </c:pt>
                <c:pt idx="25860">
                  <c:v>-2.3071399999999999E-2</c:v>
                </c:pt>
                <c:pt idx="25861">
                  <c:v>-2.4414100000000001E-2</c:v>
                </c:pt>
                <c:pt idx="25862">
                  <c:v>-2.5722700000000001E-2</c:v>
                </c:pt>
                <c:pt idx="25863">
                  <c:v>-2.6995499999999999E-2</c:v>
                </c:pt>
                <c:pt idx="25864">
                  <c:v>-2.82314E-2</c:v>
                </c:pt>
                <c:pt idx="25865">
                  <c:v>-2.9428800000000001E-2</c:v>
                </c:pt>
                <c:pt idx="25866">
                  <c:v>-3.0586800000000001E-2</c:v>
                </c:pt>
                <c:pt idx="25867">
                  <c:v>-3.1704000000000003E-2</c:v>
                </c:pt>
                <c:pt idx="25868">
                  <c:v>-3.2779000000000003E-2</c:v>
                </c:pt>
                <c:pt idx="25869">
                  <c:v>-3.3810699999999999E-2</c:v>
                </c:pt>
                <c:pt idx="25870">
                  <c:v>-3.47979E-2</c:v>
                </c:pt>
                <c:pt idx="25871">
                  <c:v>-3.5739399999999998E-2</c:v>
                </c:pt>
                <c:pt idx="25872">
                  <c:v>-3.6634199999999999E-2</c:v>
                </c:pt>
                <c:pt idx="25873">
                  <c:v>-3.7481500000000001E-2</c:v>
                </c:pt>
                <c:pt idx="25874">
                  <c:v>-3.8280399999999999E-2</c:v>
                </c:pt>
                <c:pt idx="25875">
                  <c:v>-3.90304E-2</c:v>
                </c:pt>
                <c:pt idx="25876">
                  <c:v>-3.9730799999999997E-2</c:v>
                </c:pt>
                <c:pt idx="25877">
                  <c:v>-4.0380899999999997E-2</c:v>
                </c:pt>
                <c:pt idx="25878">
                  <c:v>-4.0980200000000001E-2</c:v>
                </c:pt>
                <c:pt idx="25879">
                  <c:v>-4.1528299999999997E-2</c:v>
                </c:pt>
                <c:pt idx="25880">
                  <c:v>-4.2024600000000002E-2</c:v>
                </c:pt>
                <c:pt idx="25881">
                  <c:v>-4.2469E-2</c:v>
                </c:pt>
                <c:pt idx="25882">
                  <c:v>-4.2861000000000003E-2</c:v>
                </c:pt>
                <c:pt idx="25883">
                  <c:v>-4.32004E-2</c:v>
                </c:pt>
                <c:pt idx="25884">
                  <c:v>-4.3486799999999999E-2</c:v>
                </c:pt>
                <c:pt idx="25885">
                  <c:v>-4.3720200000000001E-2</c:v>
                </c:pt>
                <c:pt idx="25886">
                  <c:v>-4.3900399999999999E-2</c:v>
                </c:pt>
                <c:pt idx="25887">
                  <c:v>-4.40276E-2</c:v>
                </c:pt>
                <c:pt idx="25888">
                  <c:v>-4.4101700000000001E-2</c:v>
                </c:pt>
                <c:pt idx="25889">
                  <c:v>-4.4122799999999997E-2</c:v>
                </c:pt>
                <c:pt idx="25890">
                  <c:v>-4.4091100000000001E-2</c:v>
                </c:pt>
                <c:pt idx="25891">
                  <c:v>-4.4006799999999999E-2</c:v>
                </c:pt>
                <c:pt idx="25892">
                  <c:v>-4.3870399999999997E-2</c:v>
                </c:pt>
                <c:pt idx="25893">
                  <c:v>-4.3682100000000001E-2</c:v>
                </c:pt>
                <c:pt idx="25894">
                  <c:v>-4.3442500000000002E-2</c:v>
                </c:pt>
                <c:pt idx="25895">
                  <c:v>-4.3152099999999999E-2</c:v>
                </c:pt>
                <c:pt idx="25896">
                  <c:v>-4.2811599999999998E-2</c:v>
                </c:pt>
                <c:pt idx="25897">
                  <c:v>-4.2421800000000003E-2</c:v>
                </c:pt>
                <c:pt idx="25898">
                  <c:v>-4.1982999999999999E-2</c:v>
                </c:pt>
                <c:pt idx="25899">
                  <c:v>-4.1495799999999999E-2</c:v>
                </c:pt>
                <c:pt idx="25900">
                  <c:v>-4.0960999999999997E-2</c:v>
                </c:pt>
                <c:pt idx="25901">
                  <c:v>-4.03793E-2</c:v>
                </c:pt>
                <c:pt idx="25902">
                  <c:v>-3.9751799999999997E-2</c:v>
                </c:pt>
                <c:pt idx="25903">
                  <c:v>-3.9079299999999997E-2</c:v>
                </c:pt>
                <c:pt idx="25904">
                  <c:v>-3.8362899999999998E-2</c:v>
                </c:pt>
                <c:pt idx="25905">
                  <c:v>-3.7603400000000002E-2</c:v>
                </c:pt>
                <c:pt idx="25906">
                  <c:v>-3.6802099999999997E-2</c:v>
                </c:pt>
                <c:pt idx="25907">
                  <c:v>-3.5960100000000002E-2</c:v>
                </c:pt>
                <c:pt idx="25908">
                  <c:v>-3.5078400000000003E-2</c:v>
                </c:pt>
                <c:pt idx="25909">
                  <c:v>-3.4158399999999998E-2</c:v>
                </c:pt>
                <c:pt idx="25910">
                  <c:v>-3.3201300000000003E-2</c:v>
                </c:pt>
                <c:pt idx="25911">
                  <c:v>-3.2208399999999998E-2</c:v>
                </c:pt>
                <c:pt idx="25912">
                  <c:v>-3.1181E-2</c:v>
                </c:pt>
                <c:pt idx="25913">
                  <c:v>-3.01202E-2</c:v>
                </c:pt>
                <c:pt idx="25914">
                  <c:v>-2.9027299999999999E-2</c:v>
                </c:pt>
                <c:pt idx="25915">
                  <c:v>-2.7903799999999999E-2</c:v>
                </c:pt>
                <c:pt idx="25916">
                  <c:v>-2.6751199999999999E-2</c:v>
                </c:pt>
                <c:pt idx="25917">
                  <c:v>-2.5571199999999999E-2</c:v>
                </c:pt>
                <c:pt idx="25918">
                  <c:v>-2.4365499999999998E-2</c:v>
                </c:pt>
                <c:pt idx="25919">
                  <c:v>-2.3135599999999999E-2</c:v>
                </c:pt>
                <c:pt idx="25920">
                  <c:v>-2.1883E-2</c:v>
                </c:pt>
                <c:pt idx="25921">
                  <c:v>-2.0609300000000001E-2</c:v>
                </c:pt>
                <c:pt idx="25922">
                  <c:v>-1.93159E-2</c:v>
                </c:pt>
                <c:pt idx="25923">
                  <c:v>-1.8004200000000001E-2</c:v>
                </c:pt>
                <c:pt idx="25924">
                  <c:v>-1.6676099999999999E-2</c:v>
                </c:pt>
                <c:pt idx="25925">
                  <c:v>-1.5333400000000001E-2</c:v>
                </c:pt>
                <c:pt idx="25926">
                  <c:v>-1.39778E-2</c:v>
                </c:pt>
                <c:pt idx="25927">
                  <c:v>-1.26109E-2</c:v>
                </c:pt>
                <c:pt idx="25928">
                  <c:v>-1.1233999999999999E-2</c:v>
                </c:pt>
                <c:pt idx="25929" formatCode="0.00E+00">
                  <c:v>-9.8488099999999995E-3</c:v>
                </c:pt>
                <c:pt idx="25930" formatCode="0.00E+00">
                  <c:v>-8.4566899999999993E-3</c:v>
                </c:pt>
                <c:pt idx="25931" formatCode="0.00E+00">
                  <c:v>-7.0591500000000001E-3</c:v>
                </c:pt>
                <c:pt idx="25932" formatCode="0.00E+00">
                  <c:v>-5.6577900000000002E-3</c:v>
                </c:pt>
                <c:pt idx="25933" formatCode="0.00E+00">
                  <c:v>-4.2542300000000003E-3</c:v>
                </c:pt>
                <c:pt idx="25934" formatCode="0.00E+00">
                  <c:v>-2.8501099999999999E-3</c:v>
                </c:pt>
                <c:pt idx="25935" formatCode="0.00E+00">
                  <c:v>-1.4469699999999999E-3</c:v>
                </c:pt>
                <c:pt idx="25936" formatCode="0.00E+00">
                  <c:v>-4.61698E-5</c:v>
                </c:pt>
                <c:pt idx="25937" formatCode="0.00E+00">
                  <c:v>1.35107E-3</c:v>
                </c:pt>
                <c:pt idx="25938" formatCode="0.00E+00">
                  <c:v>2.7437500000000001E-3</c:v>
                </c:pt>
                <c:pt idx="25939" formatCode="0.00E+00">
                  <c:v>4.1307399999999999E-3</c:v>
                </c:pt>
                <c:pt idx="25940" formatCode="0.00E+00">
                  <c:v>5.51017E-3</c:v>
                </c:pt>
                <c:pt idx="25941" formatCode="0.00E+00">
                  <c:v>6.8799400000000002E-3</c:v>
                </c:pt>
                <c:pt idx="25942" formatCode="0.00E+00">
                  <c:v>8.2383999999999999E-3</c:v>
                </c:pt>
                <c:pt idx="25943" formatCode="0.00E+00">
                  <c:v>9.5840400000000003E-3</c:v>
                </c:pt>
                <c:pt idx="25944">
                  <c:v>1.0915299999999999E-2</c:v>
                </c:pt>
                <c:pt idx="25945">
                  <c:v>1.22305E-2</c:v>
                </c:pt>
                <c:pt idx="25946">
                  <c:v>1.35283E-2</c:v>
                </c:pt>
                <c:pt idx="25947">
                  <c:v>1.4807499999999999E-2</c:v>
                </c:pt>
                <c:pt idx="25948">
                  <c:v>1.6066500000000001E-2</c:v>
                </c:pt>
                <c:pt idx="25949">
                  <c:v>1.7304099999999999E-2</c:v>
                </c:pt>
                <c:pt idx="25950">
                  <c:v>1.85191E-2</c:v>
                </c:pt>
                <c:pt idx="25951">
                  <c:v>1.9710100000000001E-2</c:v>
                </c:pt>
                <c:pt idx="25952">
                  <c:v>2.08758E-2</c:v>
                </c:pt>
                <c:pt idx="25953">
                  <c:v>2.2015E-2</c:v>
                </c:pt>
                <c:pt idx="25954">
                  <c:v>2.3126399999999998E-2</c:v>
                </c:pt>
                <c:pt idx="25955">
                  <c:v>2.4209100000000001E-2</c:v>
                </c:pt>
                <c:pt idx="25956">
                  <c:v>2.5262099999999999E-2</c:v>
                </c:pt>
                <c:pt idx="25957">
                  <c:v>2.6284600000000002E-2</c:v>
                </c:pt>
                <c:pt idx="25958">
                  <c:v>2.72757E-2</c:v>
                </c:pt>
                <c:pt idx="25959">
                  <c:v>2.8234599999999999E-2</c:v>
                </c:pt>
                <c:pt idx="25960">
                  <c:v>2.9160499999999999E-2</c:v>
                </c:pt>
                <c:pt idx="25961">
                  <c:v>3.0052700000000002E-2</c:v>
                </c:pt>
                <c:pt idx="25962">
                  <c:v>3.0910400000000001E-2</c:v>
                </c:pt>
                <c:pt idx="25963">
                  <c:v>3.1732799999999999E-2</c:v>
                </c:pt>
                <c:pt idx="25964">
                  <c:v>3.2519300000000001E-2</c:v>
                </c:pt>
                <c:pt idx="25965">
                  <c:v>3.3269300000000002E-2</c:v>
                </c:pt>
                <c:pt idx="25966">
                  <c:v>3.3982199999999997E-2</c:v>
                </c:pt>
                <c:pt idx="25967">
                  <c:v>3.4657399999999998E-2</c:v>
                </c:pt>
                <c:pt idx="25968">
                  <c:v>3.5294499999999999E-2</c:v>
                </c:pt>
                <c:pt idx="25969">
                  <c:v>3.5893099999999997E-2</c:v>
                </c:pt>
                <c:pt idx="25970">
                  <c:v>3.6452699999999998E-2</c:v>
                </c:pt>
                <c:pt idx="25971">
                  <c:v>3.6973100000000002E-2</c:v>
                </c:pt>
                <c:pt idx="25972">
                  <c:v>3.74542E-2</c:v>
                </c:pt>
                <c:pt idx="25973">
                  <c:v>3.7895499999999999E-2</c:v>
                </c:pt>
                <c:pt idx="25974">
                  <c:v>3.8296999999999998E-2</c:v>
                </c:pt>
                <c:pt idx="25975">
                  <c:v>3.8658600000000001E-2</c:v>
                </c:pt>
                <c:pt idx="25976">
                  <c:v>3.89802E-2</c:v>
                </c:pt>
                <c:pt idx="25977">
                  <c:v>3.9261900000000002E-2</c:v>
                </c:pt>
                <c:pt idx="25978">
                  <c:v>3.9503799999999999E-2</c:v>
                </c:pt>
                <c:pt idx="25979">
                  <c:v>3.9705900000000002E-2</c:v>
                </c:pt>
                <c:pt idx="25980">
                  <c:v>3.9868599999999997E-2</c:v>
                </c:pt>
                <c:pt idx="25981">
                  <c:v>3.9992399999999997E-2</c:v>
                </c:pt>
                <c:pt idx="25982">
                  <c:v>4.0077399999999999E-2</c:v>
                </c:pt>
                <c:pt idx="25983">
                  <c:v>4.0124E-2</c:v>
                </c:pt>
                <c:pt idx="25984">
                  <c:v>4.0132399999999999E-2</c:v>
                </c:pt>
                <c:pt idx="25985">
                  <c:v>4.0103E-2</c:v>
                </c:pt>
                <c:pt idx="25986">
                  <c:v>4.0036500000000003E-2</c:v>
                </c:pt>
                <c:pt idx="25987">
                  <c:v>3.99336E-2</c:v>
                </c:pt>
                <c:pt idx="25988">
                  <c:v>3.9794900000000001E-2</c:v>
                </c:pt>
                <c:pt idx="25989">
                  <c:v>3.9621099999999999E-2</c:v>
                </c:pt>
                <c:pt idx="25990">
                  <c:v>3.9412999999999997E-2</c:v>
                </c:pt>
                <c:pt idx="25991">
                  <c:v>3.9171400000000002E-2</c:v>
                </c:pt>
                <c:pt idx="25992">
                  <c:v>3.8896899999999998E-2</c:v>
                </c:pt>
                <c:pt idx="25993">
                  <c:v>3.85905E-2</c:v>
                </c:pt>
                <c:pt idx="25994">
                  <c:v>3.8252899999999999E-2</c:v>
                </c:pt>
                <c:pt idx="25995">
                  <c:v>3.7885200000000001E-2</c:v>
                </c:pt>
                <c:pt idx="25996">
                  <c:v>3.7488199999999999E-2</c:v>
                </c:pt>
                <c:pt idx="25997">
                  <c:v>3.70628E-2</c:v>
                </c:pt>
                <c:pt idx="25998">
                  <c:v>3.6609900000000001E-2</c:v>
                </c:pt>
                <c:pt idx="25999">
                  <c:v>3.6130700000000002E-2</c:v>
                </c:pt>
                <c:pt idx="26000">
                  <c:v>3.5626400000000003E-2</c:v>
                </c:pt>
                <c:pt idx="26001">
                  <c:v>3.50981E-2</c:v>
                </c:pt>
                <c:pt idx="26002">
                  <c:v>3.4546899999999998E-2</c:v>
                </c:pt>
                <c:pt idx="26003">
                  <c:v>3.39741E-2</c:v>
                </c:pt>
                <c:pt idx="26004">
                  <c:v>3.3380699999999999E-2</c:v>
                </c:pt>
                <c:pt idx="26005">
                  <c:v>3.27678E-2</c:v>
                </c:pt>
                <c:pt idx="26006">
                  <c:v>3.2136400000000002E-2</c:v>
                </c:pt>
                <c:pt idx="26007">
                  <c:v>3.1487899999999999E-2</c:v>
                </c:pt>
                <c:pt idx="26008">
                  <c:v>3.08235E-2</c:v>
                </c:pt>
                <c:pt idx="26009">
                  <c:v>3.0144600000000001E-2</c:v>
                </c:pt>
                <c:pt idx="26010">
                  <c:v>2.9452699999999998E-2</c:v>
                </c:pt>
                <c:pt idx="26011">
                  <c:v>2.8748900000000001E-2</c:v>
                </c:pt>
                <c:pt idx="26012">
                  <c:v>2.8034099999999999E-2</c:v>
                </c:pt>
                <c:pt idx="26013">
                  <c:v>2.7309400000000001E-2</c:v>
                </c:pt>
                <c:pt idx="26014">
                  <c:v>2.6576200000000001E-2</c:v>
                </c:pt>
                <c:pt idx="26015">
                  <c:v>2.58357E-2</c:v>
                </c:pt>
                <c:pt idx="26016">
                  <c:v>2.5089299999999998E-2</c:v>
                </c:pt>
                <c:pt idx="26017">
                  <c:v>2.43383E-2</c:v>
                </c:pt>
                <c:pt idx="26018">
                  <c:v>2.3583799999999999E-2</c:v>
                </c:pt>
                <c:pt idx="26019">
                  <c:v>2.2827299999999998E-2</c:v>
                </c:pt>
                <c:pt idx="26020">
                  <c:v>2.2069800000000001E-2</c:v>
                </c:pt>
                <c:pt idx="26021">
                  <c:v>2.1312299999999999E-2</c:v>
                </c:pt>
                <c:pt idx="26022">
                  <c:v>2.0555799999999999E-2</c:v>
                </c:pt>
                <c:pt idx="26023">
                  <c:v>1.98015E-2</c:v>
                </c:pt>
                <c:pt idx="26024">
                  <c:v>1.90508E-2</c:v>
                </c:pt>
                <c:pt idx="26025">
                  <c:v>1.8304999999999998E-2</c:v>
                </c:pt>
                <c:pt idx="26026">
                  <c:v>1.7565799999999999E-2</c:v>
                </c:pt>
                <c:pt idx="26027">
                  <c:v>1.6833799999999999E-2</c:v>
                </c:pt>
                <c:pt idx="26028">
                  <c:v>1.6109399999999999E-2</c:v>
                </c:pt>
                <c:pt idx="26029">
                  <c:v>1.5393E-2</c:v>
                </c:pt>
                <c:pt idx="26030">
                  <c:v>1.4685800000000001E-2</c:v>
                </c:pt>
                <c:pt idx="26031">
                  <c:v>1.39886E-2</c:v>
                </c:pt>
                <c:pt idx="26032">
                  <c:v>1.3302100000000001E-2</c:v>
                </c:pt>
                <c:pt idx="26033">
                  <c:v>1.26269E-2</c:v>
                </c:pt>
                <c:pt idx="26034">
                  <c:v>1.1963700000000001E-2</c:v>
                </c:pt>
                <c:pt idx="26035">
                  <c:v>1.13133E-2</c:v>
                </c:pt>
                <c:pt idx="26036">
                  <c:v>1.06762E-2</c:v>
                </c:pt>
                <c:pt idx="26037">
                  <c:v>1.00529E-2</c:v>
                </c:pt>
                <c:pt idx="26038" formatCode="0.00E+00">
                  <c:v>9.4437800000000006E-3</c:v>
                </c:pt>
                <c:pt idx="26039" formatCode="0.00E+00">
                  <c:v>8.8491999999999998E-3</c:v>
                </c:pt>
                <c:pt idx="26040" formatCode="0.00E+00">
                  <c:v>8.2695000000000008E-3</c:v>
                </c:pt>
                <c:pt idx="26041" formatCode="0.00E+00">
                  <c:v>7.7050599999999997E-3</c:v>
                </c:pt>
                <c:pt idx="26042" formatCode="0.00E+00">
                  <c:v>7.1563299999999998E-3</c:v>
                </c:pt>
                <c:pt idx="26043" formatCode="0.00E+00">
                  <c:v>6.6237600000000002E-3</c:v>
                </c:pt>
                <c:pt idx="26044" formatCode="0.00E+00">
                  <c:v>6.1076300000000002E-3</c:v>
                </c:pt>
                <c:pt idx="26045" formatCode="0.00E+00">
                  <c:v>5.6080899999999996E-3</c:v>
                </c:pt>
                <c:pt idx="26046" formatCode="0.00E+00">
                  <c:v>5.12533E-3</c:v>
                </c:pt>
                <c:pt idx="26047" formatCode="0.00E+00">
                  <c:v>4.6596399999999996E-3</c:v>
                </c:pt>
                <c:pt idx="26048" formatCode="0.00E+00">
                  <c:v>4.21134E-3</c:v>
                </c:pt>
                <c:pt idx="26049" formatCode="0.00E+00">
                  <c:v>3.7805899999999999E-3</c:v>
                </c:pt>
                <c:pt idx="26050" formatCode="0.00E+00">
                  <c:v>3.36733E-3</c:v>
                </c:pt>
                <c:pt idx="26051" formatCode="0.00E+00">
                  <c:v>2.9714400000000001E-3</c:v>
                </c:pt>
                <c:pt idx="26052" formatCode="0.00E+00">
                  <c:v>2.5928499999999998E-3</c:v>
                </c:pt>
                <c:pt idx="26053" formatCode="0.00E+00">
                  <c:v>2.2314800000000001E-3</c:v>
                </c:pt>
                <c:pt idx="26054" formatCode="0.00E+00">
                  <c:v>1.88719E-3</c:v>
                </c:pt>
                <c:pt idx="26055" formatCode="0.00E+00">
                  <c:v>1.5597600000000001E-3</c:v>
                </c:pt>
                <c:pt idx="26056" formatCode="0.00E+00">
                  <c:v>1.24895E-3</c:v>
                </c:pt>
                <c:pt idx="26057" formatCode="0.00E+00">
                  <c:v>9.5443299999999997E-4</c:v>
                </c:pt>
                <c:pt idx="26058" formatCode="0.00E+00">
                  <c:v>6.7584600000000002E-4</c:v>
                </c:pt>
                <c:pt idx="26059" formatCode="0.00E+00">
                  <c:v>4.1279400000000002E-4</c:v>
                </c:pt>
                <c:pt idx="26060" formatCode="0.00E+00">
                  <c:v>1.64878E-4</c:v>
                </c:pt>
                <c:pt idx="26061" formatCode="0.00E+00">
                  <c:v>-6.8318299999999999E-5</c:v>
                </c:pt>
                <c:pt idx="26062" formatCode="0.00E+00">
                  <c:v>-2.87232E-4</c:v>
                </c:pt>
                <c:pt idx="26063" formatCode="0.00E+00">
                  <c:v>-4.9231800000000005E-4</c:v>
                </c:pt>
                <c:pt idx="26064" formatCode="0.00E+00">
                  <c:v>-6.8408599999999998E-4</c:v>
                </c:pt>
                <c:pt idx="26065" formatCode="0.00E+00">
                  <c:v>-8.6313999999999998E-4</c:v>
                </c:pt>
                <c:pt idx="26066" formatCode="0.00E+00">
                  <c:v>-1.03012E-3</c:v>
                </c:pt>
                <c:pt idx="26067" formatCode="0.00E+00">
                  <c:v>-1.1856E-3</c:v>
                </c:pt>
                <c:pt idx="26068" formatCode="0.00E+00">
                  <c:v>-1.3301599999999999E-3</c:v>
                </c:pt>
                <c:pt idx="26069" formatCode="0.00E+00">
                  <c:v>-1.4643900000000001E-3</c:v>
                </c:pt>
                <c:pt idx="26070" formatCode="0.00E+00">
                  <c:v>-1.58892E-3</c:v>
                </c:pt>
                <c:pt idx="26071" formatCode="0.00E+00">
                  <c:v>-1.70441E-3</c:v>
                </c:pt>
                <c:pt idx="26072" formatCode="0.00E+00">
                  <c:v>-1.8115900000000001E-3</c:v>
                </c:pt>
                <c:pt idx="26073" formatCode="0.00E+00">
                  <c:v>-1.91125E-3</c:v>
                </c:pt>
                <c:pt idx="26074" formatCode="0.00E+00">
                  <c:v>-2.0041E-3</c:v>
                </c:pt>
                <c:pt idx="26075" formatCode="0.00E+00">
                  <c:v>-2.0908200000000002E-3</c:v>
                </c:pt>
                <c:pt idx="26076" formatCode="0.00E+00">
                  <c:v>-2.1719899999999999E-3</c:v>
                </c:pt>
                <c:pt idx="26077" formatCode="0.00E+00">
                  <c:v>-2.2483099999999999E-3</c:v>
                </c:pt>
                <c:pt idx="26078" formatCode="0.00E+00">
                  <c:v>-2.32051E-3</c:v>
                </c:pt>
                <c:pt idx="26079" formatCode="0.00E+00">
                  <c:v>-2.3893E-3</c:v>
                </c:pt>
                <c:pt idx="26080" formatCode="0.00E+00">
                  <c:v>-2.4554400000000001E-3</c:v>
                </c:pt>
                <c:pt idx="26081" formatCode="0.00E+00">
                  <c:v>-2.51966E-3</c:v>
                </c:pt>
                <c:pt idx="26082" formatCode="0.00E+00">
                  <c:v>-2.5826400000000002E-3</c:v>
                </c:pt>
                <c:pt idx="26083" formatCode="0.00E+00">
                  <c:v>-2.64511E-3</c:v>
                </c:pt>
                <c:pt idx="26084" formatCode="0.00E+00">
                  <c:v>-2.7077799999999999E-3</c:v>
                </c:pt>
                <c:pt idx="26085" formatCode="0.00E+00">
                  <c:v>-2.77137E-3</c:v>
                </c:pt>
                <c:pt idx="26086" formatCode="0.00E+00">
                  <c:v>-2.8364900000000001E-3</c:v>
                </c:pt>
                <c:pt idx="26087" formatCode="0.00E+00">
                  <c:v>-2.9037400000000001E-3</c:v>
                </c:pt>
                <c:pt idx="26088" formatCode="0.00E+00">
                  <c:v>-2.9737399999999999E-3</c:v>
                </c:pt>
                <c:pt idx="26089" formatCode="0.00E+00">
                  <c:v>-3.04712E-3</c:v>
                </c:pt>
                <c:pt idx="26090" formatCode="0.00E+00">
                  <c:v>-3.1244900000000002E-3</c:v>
                </c:pt>
                <c:pt idx="26091" formatCode="0.00E+00">
                  <c:v>-3.2064400000000001E-3</c:v>
                </c:pt>
                <c:pt idx="26092" formatCode="0.00E+00">
                  <c:v>-3.2935299999999998E-3</c:v>
                </c:pt>
                <c:pt idx="26093" formatCode="0.00E+00">
                  <c:v>-3.3863299999999999E-3</c:v>
                </c:pt>
                <c:pt idx="26094" formatCode="0.00E+00">
                  <c:v>-3.48533E-3</c:v>
                </c:pt>
                <c:pt idx="26095" formatCode="0.00E+00">
                  <c:v>-3.5909499999999999E-3</c:v>
                </c:pt>
                <c:pt idx="26096" formatCode="0.00E+00">
                  <c:v>-3.70354E-3</c:v>
                </c:pt>
                <c:pt idx="26097" formatCode="0.00E+00">
                  <c:v>-3.8234100000000002E-3</c:v>
                </c:pt>
                <c:pt idx="26098" formatCode="0.00E+00">
                  <c:v>-3.95094E-3</c:v>
                </c:pt>
                <c:pt idx="26099" formatCode="0.00E+00">
                  <c:v>-4.08663E-3</c:v>
                </c:pt>
                <c:pt idx="26100" formatCode="0.00E+00">
                  <c:v>-4.2309399999999999E-3</c:v>
                </c:pt>
                <c:pt idx="26101" formatCode="0.00E+00">
                  <c:v>-4.3842400000000002E-3</c:v>
                </c:pt>
                <c:pt idx="26102" formatCode="0.00E+00">
                  <c:v>-4.5467800000000003E-3</c:v>
                </c:pt>
                <c:pt idx="26103" formatCode="0.00E+00">
                  <c:v>-4.7187599999999998E-3</c:v>
                </c:pt>
                <c:pt idx="26104" formatCode="0.00E+00">
                  <c:v>-4.9004399999999998E-3</c:v>
                </c:pt>
                <c:pt idx="26105" formatCode="0.00E+00">
                  <c:v>-5.0920499999999999E-3</c:v>
                </c:pt>
                <c:pt idx="26106" formatCode="0.00E+00">
                  <c:v>-5.2937100000000001E-3</c:v>
                </c:pt>
                <c:pt idx="26107" formatCode="0.00E+00">
                  <c:v>-5.5055E-3</c:v>
                </c:pt>
                <c:pt idx="26108" formatCode="0.00E+00">
                  <c:v>-5.7275499999999997E-3</c:v>
                </c:pt>
                <c:pt idx="26109" formatCode="0.00E+00">
                  <c:v>-5.9599900000000001E-3</c:v>
                </c:pt>
                <c:pt idx="26110" formatCode="0.00E+00">
                  <c:v>-6.2028500000000002E-3</c:v>
                </c:pt>
                <c:pt idx="26111" formatCode="0.00E+00">
                  <c:v>-6.4560800000000003E-3</c:v>
                </c:pt>
                <c:pt idx="26112" formatCode="0.00E+00">
                  <c:v>-6.7195400000000004E-3</c:v>
                </c:pt>
                <c:pt idx="26113" formatCode="0.00E+00">
                  <c:v>-6.9930599999999997E-3</c:v>
                </c:pt>
                <c:pt idx="26114" formatCode="0.00E+00">
                  <c:v>-7.2765E-3</c:v>
                </c:pt>
                <c:pt idx="26115" formatCode="0.00E+00">
                  <c:v>-7.5697400000000001E-3</c:v>
                </c:pt>
                <c:pt idx="26116" formatCode="0.00E+00">
                  <c:v>-7.8725800000000005E-3</c:v>
                </c:pt>
                <c:pt idx="26117" formatCode="0.00E+00">
                  <c:v>-8.1846699999999998E-3</c:v>
                </c:pt>
                <c:pt idx="26118" formatCode="0.00E+00">
                  <c:v>-8.5056400000000001E-3</c:v>
                </c:pt>
                <c:pt idx="26119" formatCode="0.00E+00">
                  <c:v>-8.8351999999999997E-3</c:v>
                </c:pt>
                <c:pt idx="26120" formatCode="0.00E+00">
                  <c:v>-9.1730000000000006E-3</c:v>
                </c:pt>
                <c:pt idx="26121" formatCode="0.00E+00">
                  <c:v>-9.5186400000000001E-3</c:v>
                </c:pt>
                <c:pt idx="26122" formatCode="0.00E+00">
                  <c:v>-9.8716399999999992E-3</c:v>
                </c:pt>
                <c:pt idx="26123">
                  <c:v>-1.0231499999999999E-2</c:v>
                </c:pt>
                <c:pt idx="26124">
                  <c:v>-1.0597799999999999E-2</c:v>
                </c:pt>
                <c:pt idx="26125">
                  <c:v>-1.09701E-2</c:v>
                </c:pt>
                <c:pt idx="26126">
                  <c:v>-1.1347899999999999E-2</c:v>
                </c:pt>
                <c:pt idx="26127">
                  <c:v>-1.17307E-2</c:v>
                </c:pt>
                <c:pt idx="26128">
                  <c:v>-1.21178E-2</c:v>
                </c:pt>
                <c:pt idx="26129">
                  <c:v>-1.25086E-2</c:v>
                </c:pt>
                <c:pt idx="26130">
                  <c:v>-1.2902200000000001E-2</c:v>
                </c:pt>
                <c:pt idx="26131">
                  <c:v>-1.32981E-2</c:v>
                </c:pt>
                <c:pt idx="26132">
                  <c:v>-1.3695300000000001E-2</c:v>
                </c:pt>
                <c:pt idx="26133">
                  <c:v>-1.40932E-2</c:v>
                </c:pt>
                <c:pt idx="26134">
                  <c:v>-1.4491E-2</c:v>
                </c:pt>
                <c:pt idx="26135">
                  <c:v>-1.4887900000000001E-2</c:v>
                </c:pt>
                <c:pt idx="26136">
                  <c:v>-1.52829E-2</c:v>
                </c:pt>
                <c:pt idx="26137">
                  <c:v>-1.56752E-2</c:v>
                </c:pt>
                <c:pt idx="26138">
                  <c:v>-1.6064100000000001E-2</c:v>
                </c:pt>
                <c:pt idx="26139">
                  <c:v>-1.64488E-2</c:v>
                </c:pt>
                <c:pt idx="26140">
                  <c:v>-1.6828300000000001E-2</c:v>
                </c:pt>
                <c:pt idx="26141">
                  <c:v>-1.7201899999999999E-2</c:v>
                </c:pt>
                <c:pt idx="26142">
                  <c:v>-1.7568400000000001E-2</c:v>
                </c:pt>
                <c:pt idx="26143">
                  <c:v>-1.7926999999999998E-2</c:v>
                </c:pt>
                <c:pt idx="26144">
                  <c:v>-1.82767E-2</c:v>
                </c:pt>
                <c:pt idx="26145">
                  <c:v>-1.86167E-2</c:v>
                </c:pt>
                <c:pt idx="26146">
                  <c:v>-1.89461E-2</c:v>
                </c:pt>
                <c:pt idx="26147">
                  <c:v>-1.92639E-2</c:v>
                </c:pt>
                <c:pt idx="26148">
                  <c:v>-1.9569300000000001E-2</c:v>
                </c:pt>
                <c:pt idx="26149">
                  <c:v>-1.98611E-2</c:v>
                </c:pt>
                <c:pt idx="26150">
                  <c:v>-2.0138699999999999E-2</c:v>
                </c:pt>
                <c:pt idx="26151">
                  <c:v>-2.0400999999999999E-2</c:v>
                </c:pt>
                <c:pt idx="26152">
                  <c:v>-2.0647200000000001E-2</c:v>
                </c:pt>
                <c:pt idx="26153">
                  <c:v>-2.08764E-2</c:v>
                </c:pt>
                <c:pt idx="26154">
                  <c:v>-2.10879E-2</c:v>
                </c:pt>
                <c:pt idx="26155">
                  <c:v>-2.1280799999999999E-2</c:v>
                </c:pt>
                <c:pt idx="26156">
                  <c:v>-2.1454299999999999E-2</c:v>
                </c:pt>
                <c:pt idx="26157">
                  <c:v>-2.16078E-2</c:v>
                </c:pt>
                <c:pt idx="26158">
                  <c:v>-2.1740300000000001E-2</c:v>
                </c:pt>
                <c:pt idx="26159">
                  <c:v>-2.1850999999999999E-2</c:v>
                </c:pt>
                <c:pt idx="26160">
                  <c:v>-2.1939400000000001E-2</c:v>
                </c:pt>
                <c:pt idx="26161">
                  <c:v>-2.2004699999999999E-2</c:v>
                </c:pt>
                <c:pt idx="26162">
                  <c:v>-2.2046099999999999E-2</c:v>
                </c:pt>
                <c:pt idx="26163">
                  <c:v>-2.2063099999999999E-2</c:v>
                </c:pt>
                <c:pt idx="26164">
                  <c:v>-2.2055000000000002E-2</c:v>
                </c:pt>
                <c:pt idx="26165">
                  <c:v>-2.2020999999999999E-2</c:v>
                </c:pt>
                <c:pt idx="26166">
                  <c:v>-2.19607E-2</c:v>
                </c:pt>
                <c:pt idx="26167">
                  <c:v>-2.1873500000000001E-2</c:v>
                </c:pt>
                <c:pt idx="26168">
                  <c:v>-2.1758900000000001E-2</c:v>
                </c:pt>
                <c:pt idx="26169">
                  <c:v>-2.16166E-2</c:v>
                </c:pt>
                <c:pt idx="26170">
                  <c:v>-2.1446199999999999E-2</c:v>
                </c:pt>
                <c:pt idx="26171">
                  <c:v>-2.12473E-2</c:v>
                </c:pt>
                <c:pt idx="26172">
                  <c:v>-2.1019699999999999E-2</c:v>
                </c:pt>
                <c:pt idx="26173">
                  <c:v>-2.07631E-2</c:v>
                </c:pt>
                <c:pt idx="26174">
                  <c:v>-2.0477200000000001E-2</c:v>
                </c:pt>
                <c:pt idx="26175">
                  <c:v>-2.0161700000000001E-2</c:v>
                </c:pt>
                <c:pt idx="26176">
                  <c:v>-1.98166E-2</c:v>
                </c:pt>
                <c:pt idx="26177">
                  <c:v>-1.9441799999999999E-2</c:v>
                </c:pt>
                <c:pt idx="26178">
                  <c:v>-1.9037200000000001E-2</c:v>
                </c:pt>
                <c:pt idx="26179">
                  <c:v>-1.8602899999999999E-2</c:v>
                </c:pt>
                <c:pt idx="26180">
                  <c:v>-1.81388E-2</c:v>
                </c:pt>
                <c:pt idx="26181">
                  <c:v>-1.76452E-2</c:v>
                </c:pt>
                <c:pt idx="26182">
                  <c:v>-1.7122200000000001E-2</c:v>
                </c:pt>
                <c:pt idx="26183">
                  <c:v>-1.6570100000000001E-2</c:v>
                </c:pt>
                <c:pt idx="26184">
                  <c:v>-1.5989E-2</c:v>
                </c:pt>
                <c:pt idx="26185">
                  <c:v>-1.5379500000000001E-2</c:v>
                </c:pt>
                <c:pt idx="26186">
                  <c:v>-1.47417E-2</c:v>
                </c:pt>
                <c:pt idx="26187">
                  <c:v>-1.4076099999999999E-2</c:v>
                </c:pt>
                <c:pt idx="26188">
                  <c:v>-1.33832E-2</c:v>
                </c:pt>
                <c:pt idx="26189">
                  <c:v>-1.2663600000000001E-2</c:v>
                </c:pt>
                <c:pt idx="26190">
                  <c:v>-1.1917799999999999E-2</c:v>
                </c:pt>
                <c:pt idx="26191">
                  <c:v>-1.1146400000000001E-2</c:v>
                </c:pt>
                <c:pt idx="26192">
                  <c:v>-1.0350099999999999E-2</c:v>
                </c:pt>
                <c:pt idx="26193" formatCode="0.00E+00">
                  <c:v>-9.5295599999999994E-3</c:v>
                </c:pt>
                <c:pt idx="26194" formatCode="0.00E+00">
                  <c:v>-8.68558E-3</c:v>
                </c:pt>
                <c:pt idx="26195" formatCode="0.00E+00">
                  <c:v>-7.8189499999999999E-3</c:v>
                </c:pt>
                <c:pt idx="26196" formatCode="0.00E+00">
                  <c:v>-6.9305900000000004E-3</c:v>
                </c:pt>
                <c:pt idx="26197" formatCode="0.00E+00">
                  <c:v>-6.0214300000000004E-3</c:v>
                </c:pt>
                <c:pt idx="26198" formatCode="0.00E+00">
                  <c:v>-5.0923599999999998E-3</c:v>
                </c:pt>
                <c:pt idx="26199" formatCode="0.00E+00">
                  <c:v>-4.1443299999999999E-3</c:v>
                </c:pt>
                <c:pt idx="26200" formatCode="0.00E+00">
                  <c:v>-3.1783900000000001E-3</c:v>
                </c:pt>
                <c:pt idx="26201" formatCode="0.00E+00">
                  <c:v>-2.1955899999999999E-3</c:v>
                </c:pt>
                <c:pt idx="26202" formatCode="0.00E+00">
                  <c:v>-1.1970100000000001E-3</c:v>
                </c:pt>
                <c:pt idx="26203" formatCode="0.00E+00">
                  <c:v>-1.8377199999999999E-4</c:v>
                </c:pt>
                <c:pt idx="26204" formatCode="0.00E+00">
                  <c:v>8.4297199999999999E-4</c:v>
                </c:pt>
                <c:pt idx="26205" formatCode="0.00E+00">
                  <c:v>1.8820200000000001E-3</c:v>
                </c:pt>
                <c:pt idx="26206" formatCode="0.00E+00">
                  <c:v>2.9321199999999999E-3</c:v>
                </c:pt>
                <c:pt idx="26207" formatCode="0.00E+00">
                  <c:v>3.9920099999999998E-3</c:v>
                </c:pt>
                <c:pt idx="26208" formatCode="0.00E+00">
                  <c:v>5.0604100000000004E-3</c:v>
                </c:pt>
                <c:pt idx="26209" formatCode="0.00E+00">
                  <c:v>6.1360499999999997E-3</c:v>
                </c:pt>
                <c:pt idx="26210" formatCode="0.00E+00">
                  <c:v>7.2175599999999996E-3</c:v>
                </c:pt>
                <c:pt idx="26211" formatCode="0.00E+00">
                  <c:v>8.3036199999999994E-3</c:v>
                </c:pt>
                <c:pt idx="26212" formatCode="0.00E+00">
                  <c:v>9.3928499999999995E-3</c:v>
                </c:pt>
                <c:pt idx="26213">
                  <c:v>1.0483900000000001E-2</c:v>
                </c:pt>
                <c:pt idx="26214">
                  <c:v>1.15753E-2</c:v>
                </c:pt>
                <c:pt idx="26215">
                  <c:v>1.2665600000000001E-2</c:v>
                </c:pt>
                <c:pt idx="26216">
                  <c:v>1.3753400000000001E-2</c:v>
                </c:pt>
                <c:pt idx="26217">
                  <c:v>1.4837299999999999E-2</c:v>
                </c:pt>
                <c:pt idx="26218">
                  <c:v>1.5915700000000001E-2</c:v>
                </c:pt>
                <c:pt idx="26219">
                  <c:v>1.6987200000000001E-2</c:v>
                </c:pt>
                <c:pt idx="26220">
                  <c:v>1.8050400000000001E-2</c:v>
                </c:pt>
                <c:pt idx="26221">
                  <c:v>1.9103700000000001E-2</c:v>
                </c:pt>
                <c:pt idx="26222">
                  <c:v>2.0145799999999998E-2</c:v>
                </c:pt>
                <c:pt idx="26223">
                  <c:v>2.1175099999999999E-2</c:v>
                </c:pt>
                <c:pt idx="26224">
                  <c:v>2.21902E-2</c:v>
                </c:pt>
                <c:pt idx="26225">
                  <c:v>2.3189600000000001E-2</c:v>
                </c:pt>
                <c:pt idx="26226">
                  <c:v>2.4171999999999999E-2</c:v>
                </c:pt>
                <c:pt idx="26227">
                  <c:v>2.51358E-2</c:v>
                </c:pt>
                <c:pt idx="26228">
                  <c:v>2.6079700000000001E-2</c:v>
                </c:pt>
                <c:pt idx="26229">
                  <c:v>2.70023E-2</c:v>
                </c:pt>
                <c:pt idx="26230">
                  <c:v>2.7902300000000001E-2</c:v>
                </c:pt>
                <c:pt idx="26231">
                  <c:v>2.87782E-2</c:v>
                </c:pt>
                <c:pt idx="26232">
                  <c:v>2.96288E-2</c:v>
                </c:pt>
                <c:pt idx="26233">
                  <c:v>3.0452699999999999E-2</c:v>
                </c:pt>
                <c:pt idx="26234">
                  <c:v>3.1248700000000001E-2</c:v>
                </c:pt>
                <c:pt idx="26235">
                  <c:v>3.2015599999999998E-2</c:v>
                </c:pt>
                <c:pt idx="26236">
                  <c:v>3.2752099999999999E-2</c:v>
                </c:pt>
                <c:pt idx="26237">
                  <c:v>3.3457000000000001E-2</c:v>
                </c:pt>
                <c:pt idx="26238">
                  <c:v>3.4129300000000001E-2</c:v>
                </c:pt>
                <c:pt idx="26239">
                  <c:v>3.4767800000000001E-2</c:v>
                </c:pt>
                <c:pt idx="26240">
                  <c:v>3.5371399999999997E-2</c:v>
                </c:pt>
                <c:pt idx="26241">
                  <c:v>3.5939100000000002E-2</c:v>
                </c:pt>
                <c:pt idx="26242">
                  <c:v>3.6470000000000002E-2</c:v>
                </c:pt>
                <c:pt idx="26243">
                  <c:v>3.6963000000000003E-2</c:v>
                </c:pt>
                <c:pt idx="26244">
                  <c:v>3.7417499999999999E-2</c:v>
                </c:pt>
                <c:pt idx="26245">
                  <c:v>3.7832499999999998E-2</c:v>
                </c:pt>
                <c:pt idx="26246">
                  <c:v>3.8207199999999997E-2</c:v>
                </c:pt>
                <c:pt idx="26247">
                  <c:v>3.8540900000000003E-2</c:v>
                </c:pt>
                <c:pt idx="26248">
                  <c:v>3.8832899999999997E-2</c:v>
                </c:pt>
                <c:pt idx="26249">
                  <c:v>3.9082699999999998E-2</c:v>
                </c:pt>
                <c:pt idx="26250">
                  <c:v>3.9289499999999998E-2</c:v>
                </c:pt>
                <c:pt idx="26251">
                  <c:v>3.9453099999999998E-2</c:v>
                </c:pt>
                <c:pt idx="26252">
                  <c:v>3.9572700000000002E-2</c:v>
                </c:pt>
                <c:pt idx="26253">
                  <c:v>3.9648200000000001E-2</c:v>
                </c:pt>
                <c:pt idx="26254">
                  <c:v>3.9679199999999998E-2</c:v>
                </c:pt>
                <c:pt idx="26255">
                  <c:v>3.9665300000000001E-2</c:v>
                </c:pt>
                <c:pt idx="26256">
                  <c:v>3.96064E-2</c:v>
                </c:pt>
                <c:pt idx="26257">
                  <c:v>3.9502200000000001E-2</c:v>
                </c:pt>
                <c:pt idx="26258">
                  <c:v>3.93528E-2</c:v>
                </c:pt>
                <c:pt idx="26259">
                  <c:v>3.9158100000000001E-2</c:v>
                </c:pt>
                <c:pt idx="26260">
                  <c:v>3.8918000000000001E-2</c:v>
                </c:pt>
                <c:pt idx="26261">
                  <c:v>3.8632800000000002E-2</c:v>
                </c:pt>
                <c:pt idx="26262">
                  <c:v>3.8302500000000003E-2</c:v>
                </c:pt>
                <c:pt idx="26263">
                  <c:v>3.7927299999999997E-2</c:v>
                </c:pt>
                <c:pt idx="26264">
                  <c:v>3.7507600000000002E-2</c:v>
                </c:pt>
                <c:pt idx="26265">
                  <c:v>3.7043600000000003E-2</c:v>
                </c:pt>
                <c:pt idx="26266">
                  <c:v>3.65358E-2</c:v>
                </c:pt>
                <c:pt idx="26267">
                  <c:v>3.5984599999999999E-2</c:v>
                </c:pt>
                <c:pt idx="26268">
                  <c:v>3.5390600000000001E-2</c:v>
                </c:pt>
                <c:pt idx="26269">
                  <c:v>3.4754199999999999E-2</c:v>
                </c:pt>
                <c:pt idx="26270">
                  <c:v>3.4076200000000001E-2</c:v>
                </c:pt>
                <c:pt idx="26271">
                  <c:v>3.3357299999999999E-2</c:v>
                </c:pt>
                <c:pt idx="26272">
                  <c:v>3.2598099999999998E-2</c:v>
                </c:pt>
                <c:pt idx="26273">
                  <c:v>3.1799500000000001E-2</c:v>
                </c:pt>
                <c:pt idx="26274">
                  <c:v>3.0962300000000002E-2</c:v>
                </c:pt>
                <c:pt idx="26275">
                  <c:v>3.00875E-2</c:v>
                </c:pt>
                <c:pt idx="26276">
                  <c:v>2.91761E-2</c:v>
                </c:pt>
                <c:pt idx="26277">
                  <c:v>2.8229000000000001E-2</c:v>
                </c:pt>
                <c:pt idx="26278">
                  <c:v>2.7247299999999999E-2</c:v>
                </c:pt>
                <c:pt idx="26279">
                  <c:v>2.6232200000000001E-2</c:v>
                </c:pt>
                <c:pt idx="26280">
                  <c:v>2.51849E-2</c:v>
                </c:pt>
                <c:pt idx="26281">
                  <c:v>2.4106499999999999E-2</c:v>
                </c:pt>
                <c:pt idx="26282">
                  <c:v>2.2998299999999999E-2</c:v>
                </c:pt>
                <c:pt idx="26283">
                  <c:v>2.1861599999999998E-2</c:v>
                </c:pt>
                <c:pt idx="26284">
                  <c:v>2.0697799999999999E-2</c:v>
                </c:pt>
                <c:pt idx="26285">
                  <c:v>1.95082E-2</c:v>
                </c:pt>
                <c:pt idx="26286">
                  <c:v>1.8294299999999999E-2</c:v>
                </c:pt>
                <c:pt idx="26287">
                  <c:v>1.7057599999999999E-2</c:v>
                </c:pt>
                <c:pt idx="26288">
                  <c:v>1.5799400000000002E-2</c:v>
                </c:pt>
                <c:pt idx="26289">
                  <c:v>1.45215E-2</c:v>
                </c:pt>
                <c:pt idx="26290">
                  <c:v>1.3225199999999999E-2</c:v>
                </c:pt>
                <c:pt idx="26291">
                  <c:v>1.19122E-2</c:v>
                </c:pt>
                <c:pt idx="26292">
                  <c:v>1.0584100000000001E-2</c:v>
                </c:pt>
                <c:pt idx="26293" formatCode="0.00E+00">
                  <c:v>9.2425500000000004E-3</c:v>
                </c:pt>
                <c:pt idx="26294" formatCode="0.00E+00">
                  <c:v>7.8891299999999994E-3</c:v>
                </c:pt>
                <c:pt idx="26295" formatCode="0.00E+00">
                  <c:v>6.5255499999999998E-3</c:v>
                </c:pt>
                <c:pt idx="26296" formatCode="0.00E+00">
                  <c:v>5.1534700000000003E-3</c:v>
                </c:pt>
                <c:pt idx="26297" formatCode="0.00E+00">
                  <c:v>3.77459E-3</c:v>
                </c:pt>
                <c:pt idx="26298" formatCode="0.00E+00">
                  <c:v>2.39061E-3</c:v>
                </c:pt>
                <c:pt idx="26299" formatCode="0.00E+00">
                  <c:v>1.00325E-3</c:v>
                </c:pt>
                <c:pt idx="26300" formatCode="0.00E+00">
                  <c:v>-3.8578199999999999E-4</c:v>
                </c:pt>
                <c:pt idx="26301" formatCode="0.00E+00">
                  <c:v>-1.77476E-3</c:v>
                </c:pt>
                <c:pt idx="26302" formatCode="0.00E+00">
                  <c:v>-3.1619700000000001E-3</c:v>
                </c:pt>
                <c:pt idx="26303" formatCode="0.00E+00">
                  <c:v>-4.5456799999999999E-3</c:v>
                </c:pt>
                <c:pt idx="26304" formatCode="0.00E+00">
                  <c:v>-5.9241900000000002E-3</c:v>
                </c:pt>
                <c:pt idx="26305" formatCode="0.00E+00">
                  <c:v>-7.29577E-3</c:v>
                </c:pt>
                <c:pt idx="26306" formatCode="0.00E+00">
                  <c:v>-8.6587399999999998E-3</c:v>
                </c:pt>
                <c:pt idx="26307">
                  <c:v>-1.00114E-2</c:v>
                </c:pt>
                <c:pt idx="26308">
                  <c:v>-1.13521E-2</c:v>
                </c:pt>
                <c:pt idx="26309">
                  <c:v>-1.26791E-2</c:v>
                </c:pt>
                <c:pt idx="26310">
                  <c:v>-1.3990900000000001E-2</c:v>
                </c:pt>
                <c:pt idx="26311">
                  <c:v>-1.52858E-2</c:v>
                </c:pt>
                <c:pt idx="26312">
                  <c:v>-1.6562199999999999E-2</c:v>
                </c:pt>
                <c:pt idx="26313">
                  <c:v>-1.7818500000000001E-2</c:v>
                </c:pt>
                <c:pt idx="26314">
                  <c:v>-1.9053199999999999E-2</c:v>
                </c:pt>
                <c:pt idx="26315">
                  <c:v>-2.0264799999999999E-2</c:v>
                </c:pt>
                <c:pt idx="26316">
                  <c:v>-2.14518E-2</c:v>
                </c:pt>
                <c:pt idx="26317">
                  <c:v>-2.2612799999999999E-2</c:v>
                </c:pt>
                <c:pt idx="26318">
                  <c:v>-2.3746300000000001E-2</c:v>
                </c:pt>
                <c:pt idx="26319">
                  <c:v>-2.4851000000000002E-2</c:v>
                </c:pt>
                <c:pt idx="26320">
                  <c:v>-2.5925500000000001E-2</c:v>
                </c:pt>
                <c:pt idx="26321">
                  <c:v>-2.6968499999999999E-2</c:v>
                </c:pt>
                <c:pt idx="26322">
                  <c:v>-2.7978900000000001E-2</c:v>
                </c:pt>
                <c:pt idx="26323">
                  <c:v>-2.8955399999999999E-2</c:v>
                </c:pt>
                <c:pt idx="26324">
                  <c:v>-2.9896800000000001E-2</c:v>
                </c:pt>
                <c:pt idx="26325">
                  <c:v>-3.0802099999999999E-2</c:v>
                </c:pt>
                <c:pt idx="26326">
                  <c:v>-3.1670200000000003E-2</c:v>
                </c:pt>
                <c:pt idx="26327">
                  <c:v>-3.2500000000000001E-2</c:v>
                </c:pt>
                <c:pt idx="26328">
                  <c:v>-3.3290699999999999E-2</c:v>
                </c:pt>
                <c:pt idx="26329">
                  <c:v>-3.4041299999999997E-2</c:v>
                </c:pt>
                <c:pt idx="26330">
                  <c:v>-3.4750999999999997E-2</c:v>
                </c:pt>
                <c:pt idx="26331">
                  <c:v>-3.5418999999999999E-2</c:v>
                </c:pt>
                <c:pt idx="26332">
                  <c:v>-3.6044600000000003E-2</c:v>
                </c:pt>
                <c:pt idx="26333">
                  <c:v>-3.6627E-2</c:v>
                </c:pt>
                <c:pt idx="26334">
                  <c:v>-3.7165799999999999E-2</c:v>
                </c:pt>
                <c:pt idx="26335">
                  <c:v>-3.7660399999999997E-2</c:v>
                </c:pt>
                <c:pt idx="26336">
                  <c:v>-3.8110100000000001E-2</c:v>
                </c:pt>
                <c:pt idx="26337">
                  <c:v>-3.8514800000000002E-2</c:v>
                </c:pt>
                <c:pt idx="26338">
                  <c:v>-3.88738E-2</c:v>
                </c:pt>
                <c:pt idx="26339">
                  <c:v>-3.9187E-2</c:v>
                </c:pt>
                <c:pt idx="26340">
                  <c:v>-3.9454200000000002E-2</c:v>
                </c:pt>
                <c:pt idx="26341">
                  <c:v>-3.9675000000000002E-2</c:v>
                </c:pt>
                <c:pt idx="26342">
                  <c:v>-3.9849500000000003E-2</c:v>
                </c:pt>
                <c:pt idx="26343">
                  <c:v>-3.9977499999999999E-2</c:v>
                </c:pt>
                <c:pt idx="26344">
                  <c:v>-4.0058999999999997E-2</c:v>
                </c:pt>
                <c:pt idx="26345">
                  <c:v>-4.0094200000000003E-2</c:v>
                </c:pt>
                <c:pt idx="26346">
                  <c:v>-4.0083199999999999E-2</c:v>
                </c:pt>
                <c:pt idx="26347">
                  <c:v>-4.0025999999999999E-2</c:v>
                </c:pt>
                <c:pt idx="26348">
                  <c:v>-3.9923100000000003E-2</c:v>
                </c:pt>
                <c:pt idx="26349">
                  <c:v>-3.97746E-2</c:v>
                </c:pt>
                <c:pt idx="26350">
                  <c:v>-3.9581100000000001E-2</c:v>
                </c:pt>
                <c:pt idx="26351">
                  <c:v>-3.9342799999999997E-2</c:v>
                </c:pt>
                <c:pt idx="26352">
                  <c:v>-3.9060400000000002E-2</c:v>
                </c:pt>
                <c:pt idx="26353">
                  <c:v>-3.8734299999999999E-2</c:v>
                </c:pt>
                <c:pt idx="26354">
                  <c:v>-3.8365099999999999E-2</c:v>
                </c:pt>
                <c:pt idx="26355">
                  <c:v>-3.7953500000000001E-2</c:v>
                </c:pt>
                <c:pt idx="26356">
                  <c:v>-3.7500199999999997E-2</c:v>
                </c:pt>
                <c:pt idx="26357">
                  <c:v>-3.70061E-2</c:v>
                </c:pt>
                <c:pt idx="26358">
                  <c:v>-3.6471799999999999E-2</c:v>
                </c:pt>
                <c:pt idx="26359">
                  <c:v>-3.5898199999999998E-2</c:v>
                </c:pt>
                <c:pt idx="26360">
                  <c:v>-3.5286400000000002E-2</c:v>
                </c:pt>
                <c:pt idx="26361">
                  <c:v>-3.4637099999999997E-2</c:v>
                </c:pt>
                <c:pt idx="26362">
                  <c:v>-3.3951599999999998E-2</c:v>
                </c:pt>
                <c:pt idx="26363">
                  <c:v>-3.3230700000000002E-2</c:v>
                </c:pt>
                <c:pt idx="26364">
                  <c:v>-3.24756E-2</c:v>
                </c:pt>
                <c:pt idx="26365">
                  <c:v>-3.1687399999999998E-2</c:v>
                </c:pt>
                <c:pt idx="26366">
                  <c:v>-3.08673E-2</c:v>
                </c:pt>
                <c:pt idx="26367">
                  <c:v>-3.0016600000000001E-2</c:v>
                </c:pt>
                <c:pt idx="26368">
                  <c:v>-2.91363E-2</c:v>
                </c:pt>
                <c:pt idx="26369">
                  <c:v>-2.82279E-2</c:v>
                </c:pt>
                <c:pt idx="26370">
                  <c:v>-2.72927E-2</c:v>
                </c:pt>
                <c:pt idx="26371">
                  <c:v>-2.6331899999999998E-2</c:v>
                </c:pt>
                <c:pt idx="26372">
                  <c:v>-2.5346899999999999E-2</c:v>
                </c:pt>
                <c:pt idx="26373">
                  <c:v>-2.4339199999999998E-2</c:v>
                </c:pt>
                <c:pt idx="26374">
                  <c:v>-2.33101E-2</c:v>
                </c:pt>
                <c:pt idx="26375">
                  <c:v>-2.2261099999999999E-2</c:v>
                </c:pt>
                <c:pt idx="26376">
                  <c:v>-2.11936E-2</c:v>
                </c:pt>
                <c:pt idx="26377">
                  <c:v>-2.0109100000000001E-2</c:v>
                </c:pt>
                <c:pt idx="26378">
                  <c:v>-1.9009100000000001E-2</c:v>
                </c:pt>
                <c:pt idx="26379">
                  <c:v>-1.7895000000000001E-2</c:v>
                </c:pt>
                <c:pt idx="26380">
                  <c:v>-1.6768399999999999E-2</c:v>
                </c:pt>
                <c:pt idx="26381">
                  <c:v>-1.5630700000000001E-2</c:v>
                </c:pt>
                <c:pt idx="26382">
                  <c:v>-1.44835E-2</c:v>
                </c:pt>
                <c:pt idx="26383">
                  <c:v>-1.33283E-2</c:v>
                </c:pt>
                <c:pt idx="26384">
                  <c:v>-1.2166700000000001E-2</c:v>
                </c:pt>
                <c:pt idx="26385">
                  <c:v>-1.0999999999999999E-2</c:v>
                </c:pt>
                <c:pt idx="26386" formatCode="0.00E+00">
                  <c:v>-9.8299200000000007E-3</c:v>
                </c:pt>
                <c:pt idx="26387" formatCode="0.00E+00">
                  <c:v>-8.6578599999999999E-3</c:v>
                </c:pt>
                <c:pt idx="26388" formatCode="0.00E+00">
                  <c:v>-7.48534E-3</c:v>
                </c:pt>
                <c:pt idx="26389" formatCode="0.00E+00">
                  <c:v>-6.3138400000000003E-3</c:v>
                </c:pt>
                <c:pt idx="26390" formatCode="0.00E+00">
                  <c:v>-5.1448400000000004E-3</c:v>
                </c:pt>
                <c:pt idx="26391" formatCode="0.00E+00">
                  <c:v>-3.9797900000000004E-3</c:v>
                </c:pt>
                <c:pt idx="26392" formatCode="0.00E+00">
                  <c:v>-2.82015E-3</c:v>
                </c:pt>
                <c:pt idx="26393" formatCode="0.00E+00">
                  <c:v>-1.6673300000000001E-3</c:v>
                </c:pt>
                <c:pt idx="26394" formatCode="0.00E+00">
                  <c:v>-5.2274400000000001E-4</c:v>
                </c:pt>
                <c:pt idx="26395" formatCode="0.00E+00">
                  <c:v>6.1223799999999997E-4</c:v>
                </c:pt>
                <c:pt idx="26396" formatCode="0.00E+00">
                  <c:v>1.7362499999999999E-3</c:v>
                </c:pt>
                <c:pt idx="26397" formatCode="0.00E+00">
                  <c:v>2.84798E-3</c:v>
                </c:pt>
                <c:pt idx="26398" formatCode="0.00E+00">
                  <c:v>3.9461000000000001E-3</c:v>
                </c:pt>
                <c:pt idx="26399" formatCode="0.00E+00">
                  <c:v>5.0293500000000001E-3</c:v>
                </c:pt>
                <c:pt idx="26400" formatCode="0.00E+00">
                  <c:v>6.0964900000000004E-3</c:v>
                </c:pt>
                <c:pt idx="26401" formatCode="0.00E+00">
                  <c:v>7.1463100000000003E-3</c:v>
                </c:pt>
                <c:pt idx="26402" formatCode="0.00E+00">
                  <c:v>8.17763E-3</c:v>
                </c:pt>
                <c:pt idx="26403" formatCode="0.00E+00">
                  <c:v>9.1893200000000008E-3</c:v>
                </c:pt>
                <c:pt idx="26404">
                  <c:v>1.01803E-2</c:v>
                </c:pt>
                <c:pt idx="26405">
                  <c:v>1.11494E-2</c:v>
                </c:pt>
                <c:pt idx="26406">
                  <c:v>1.20958E-2</c:v>
                </c:pt>
                <c:pt idx="26407">
                  <c:v>1.30183E-2</c:v>
                </c:pt>
                <c:pt idx="26408">
                  <c:v>1.3916100000000001E-2</c:v>
                </c:pt>
                <c:pt idx="26409">
                  <c:v>1.47882E-2</c:v>
                </c:pt>
                <c:pt idx="26410">
                  <c:v>1.5633899999999999E-2</c:v>
                </c:pt>
                <c:pt idx="26411">
                  <c:v>1.64523E-2</c:v>
                </c:pt>
                <c:pt idx="26412">
                  <c:v>1.72426E-2</c:v>
                </c:pt>
                <c:pt idx="26413">
                  <c:v>1.8004200000000001E-2</c:v>
                </c:pt>
                <c:pt idx="26414">
                  <c:v>1.8736300000000001E-2</c:v>
                </c:pt>
                <c:pt idx="26415">
                  <c:v>1.9438400000000002E-2</c:v>
                </c:pt>
                <c:pt idx="26416">
                  <c:v>2.01099E-2</c:v>
                </c:pt>
                <c:pt idx="26417">
                  <c:v>2.07502E-2</c:v>
                </c:pt>
                <c:pt idx="26418">
                  <c:v>2.13589E-2</c:v>
                </c:pt>
                <c:pt idx="26419">
                  <c:v>2.19356E-2</c:v>
                </c:pt>
                <c:pt idx="26420">
                  <c:v>2.2479900000000001E-2</c:v>
                </c:pt>
                <c:pt idx="26421">
                  <c:v>2.2991399999999999E-2</c:v>
                </c:pt>
                <c:pt idx="26422">
                  <c:v>2.3470000000000001E-2</c:v>
                </c:pt>
                <c:pt idx="26423">
                  <c:v>2.39154E-2</c:v>
                </c:pt>
                <c:pt idx="26424">
                  <c:v>2.43273E-2</c:v>
                </c:pt>
                <c:pt idx="26425">
                  <c:v>2.47058E-2</c:v>
                </c:pt>
                <c:pt idx="26426">
                  <c:v>2.5050699999999999E-2</c:v>
                </c:pt>
                <c:pt idx="26427">
                  <c:v>2.5361999999999999E-2</c:v>
                </c:pt>
                <c:pt idx="26428">
                  <c:v>2.5639700000000001E-2</c:v>
                </c:pt>
                <c:pt idx="26429">
                  <c:v>2.5883900000000001E-2</c:v>
                </c:pt>
                <c:pt idx="26430">
                  <c:v>2.6094699999999998E-2</c:v>
                </c:pt>
                <c:pt idx="26431">
                  <c:v>2.6272400000000001E-2</c:v>
                </c:pt>
                <c:pt idx="26432">
                  <c:v>2.6417E-2</c:v>
                </c:pt>
                <c:pt idx="26433">
                  <c:v>2.6528800000000002E-2</c:v>
                </c:pt>
                <c:pt idx="26434">
                  <c:v>2.6608300000000001E-2</c:v>
                </c:pt>
                <c:pt idx="26435">
                  <c:v>2.6655600000000002E-2</c:v>
                </c:pt>
                <c:pt idx="26436">
                  <c:v>2.6671199999999999E-2</c:v>
                </c:pt>
                <c:pt idx="26437">
                  <c:v>2.6655600000000002E-2</c:v>
                </c:pt>
                <c:pt idx="26438">
                  <c:v>2.66091E-2</c:v>
                </c:pt>
                <c:pt idx="26439">
                  <c:v>2.6532300000000002E-2</c:v>
                </c:pt>
                <c:pt idx="26440">
                  <c:v>2.6425799999999999E-2</c:v>
                </c:pt>
                <c:pt idx="26441">
                  <c:v>2.62902E-2</c:v>
                </c:pt>
                <c:pt idx="26442">
                  <c:v>2.6126E-2</c:v>
                </c:pt>
                <c:pt idx="26443">
                  <c:v>2.5933899999999999E-2</c:v>
                </c:pt>
                <c:pt idx="26444">
                  <c:v>2.5714600000000001E-2</c:v>
                </c:pt>
                <c:pt idx="26445">
                  <c:v>2.54688E-2</c:v>
                </c:pt>
                <c:pt idx="26446">
                  <c:v>2.5197199999999999E-2</c:v>
                </c:pt>
                <c:pt idx="26447">
                  <c:v>2.4900700000000001E-2</c:v>
                </c:pt>
                <c:pt idx="26448">
                  <c:v>2.4580000000000001E-2</c:v>
                </c:pt>
                <c:pt idx="26449">
                  <c:v>2.4236000000000001E-2</c:v>
                </c:pt>
                <c:pt idx="26450">
                  <c:v>2.3869399999999999E-2</c:v>
                </c:pt>
                <c:pt idx="26451">
                  <c:v>2.34813E-2</c:v>
                </c:pt>
                <c:pt idx="26452">
                  <c:v>2.30724E-2</c:v>
                </c:pt>
                <c:pt idx="26453">
                  <c:v>2.2643699999999999E-2</c:v>
                </c:pt>
                <c:pt idx="26454">
                  <c:v>2.21961E-2</c:v>
                </c:pt>
                <c:pt idx="26455">
                  <c:v>2.17305E-2</c:v>
                </c:pt>
                <c:pt idx="26456">
                  <c:v>2.12479E-2</c:v>
                </c:pt>
                <c:pt idx="26457">
                  <c:v>2.0749199999999999E-2</c:v>
                </c:pt>
                <c:pt idx="26458">
                  <c:v>2.02355E-2</c:v>
                </c:pt>
                <c:pt idx="26459">
                  <c:v>1.9707700000000002E-2</c:v>
                </c:pt>
                <c:pt idx="26460">
                  <c:v>1.9166800000000001E-2</c:v>
                </c:pt>
                <c:pt idx="26461">
                  <c:v>1.86138E-2</c:v>
                </c:pt>
                <c:pt idx="26462">
                  <c:v>1.8049599999999999E-2</c:v>
                </c:pt>
                <c:pt idx="26463">
                  <c:v>1.7475299999999999E-2</c:v>
                </c:pt>
                <c:pt idx="26464">
                  <c:v>1.6891900000000001E-2</c:v>
                </c:pt>
                <c:pt idx="26465">
                  <c:v>1.63004E-2</c:v>
                </c:pt>
                <c:pt idx="26466">
                  <c:v>1.5701699999999999E-2</c:v>
                </c:pt>
                <c:pt idx="26467">
                  <c:v>1.50969E-2</c:v>
                </c:pt>
                <c:pt idx="26468">
                  <c:v>1.44869E-2</c:v>
                </c:pt>
                <c:pt idx="26469">
                  <c:v>1.3872600000000001E-2</c:v>
                </c:pt>
                <c:pt idx="26470">
                  <c:v>1.3255100000000001E-2</c:v>
                </c:pt>
                <c:pt idx="26471">
                  <c:v>1.26353E-2</c:v>
                </c:pt>
                <c:pt idx="26472">
                  <c:v>1.20141E-2</c:v>
                </c:pt>
                <c:pt idx="26473">
                  <c:v>1.13924E-2</c:v>
                </c:pt>
                <c:pt idx="26474">
                  <c:v>1.07712E-2</c:v>
                </c:pt>
                <c:pt idx="26475">
                  <c:v>1.01513E-2</c:v>
                </c:pt>
                <c:pt idx="26476" formatCode="0.00E+00">
                  <c:v>9.5335899999999998E-3</c:v>
                </c:pt>
                <c:pt idx="26477" formatCode="0.00E+00">
                  <c:v>8.9189000000000004E-3</c:v>
                </c:pt>
                <c:pt idx="26478" formatCode="0.00E+00">
                  <c:v>8.3080700000000007E-3</c:v>
                </c:pt>
                <c:pt idx="26479" formatCode="0.00E+00">
                  <c:v>7.7019100000000002E-3</c:v>
                </c:pt>
                <c:pt idx="26480" formatCode="0.00E+00">
                  <c:v>7.1011800000000003E-3</c:v>
                </c:pt>
                <c:pt idx="26481" formatCode="0.00E+00">
                  <c:v>6.5066500000000001E-3</c:v>
                </c:pt>
                <c:pt idx="26482" formatCode="0.00E+00">
                  <c:v>5.9190400000000004E-3</c:v>
                </c:pt>
                <c:pt idx="26483" formatCode="0.00E+00">
                  <c:v>5.3390599999999996E-3</c:v>
                </c:pt>
                <c:pt idx="26484" formatCode="0.00E+00">
                  <c:v>4.7673799999999999E-3</c:v>
                </c:pt>
                <c:pt idx="26485" formatCode="0.00E+00">
                  <c:v>4.2046499999999999E-3</c:v>
                </c:pt>
                <c:pt idx="26486" formatCode="0.00E+00">
                  <c:v>3.6514899999999999E-3</c:v>
                </c:pt>
                <c:pt idx="26487" formatCode="0.00E+00">
                  <c:v>3.1084900000000002E-3</c:v>
                </c:pt>
                <c:pt idx="26488" formatCode="0.00E+00">
                  <c:v>2.5762099999999998E-3</c:v>
                </c:pt>
                <c:pt idx="26489" formatCode="0.00E+00">
                  <c:v>2.0551800000000002E-3</c:v>
                </c:pt>
                <c:pt idx="26490" formatCode="0.00E+00">
                  <c:v>1.5458900000000001E-3</c:v>
                </c:pt>
                <c:pt idx="26491" formatCode="0.00E+00">
                  <c:v>1.0488100000000001E-3</c:v>
                </c:pt>
                <c:pt idx="26492" formatCode="0.00E+00">
                  <c:v>5.6438400000000002E-4</c:v>
                </c:pt>
                <c:pt idx="26493" formatCode="0.00E+00">
                  <c:v>9.3001299999999993E-5</c:v>
                </c:pt>
                <c:pt idx="26494" formatCode="0.00E+00">
                  <c:v>-3.6496400000000001E-4</c:v>
                </c:pt>
                <c:pt idx="26495" formatCode="0.00E+00">
                  <c:v>-8.0917599999999999E-4</c:v>
                </c:pt>
                <c:pt idx="26496" formatCode="0.00E+00">
                  <c:v>-1.2393300000000001E-3</c:v>
                </c:pt>
                <c:pt idx="26497" formatCode="0.00E+00">
                  <c:v>-1.6551599999999999E-3</c:v>
                </c:pt>
                <c:pt idx="26498" formatCode="0.00E+00">
                  <c:v>-2.0564200000000002E-3</c:v>
                </c:pt>
                <c:pt idx="26499" formatCode="0.00E+00">
                  <c:v>-2.44291E-3</c:v>
                </c:pt>
                <c:pt idx="26500" formatCode="0.00E+00">
                  <c:v>-2.81446E-3</c:v>
                </c:pt>
                <c:pt idx="26501" formatCode="0.00E+00">
                  <c:v>-3.1709300000000002E-3</c:v>
                </c:pt>
                <c:pt idx="26502" formatCode="0.00E+00">
                  <c:v>-3.5122E-3</c:v>
                </c:pt>
                <c:pt idx="26503" formatCode="0.00E+00">
                  <c:v>-3.8382199999999998E-3</c:v>
                </c:pt>
                <c:pt idx="26504" formatCode="0.00E+00">
                  <c:v>-4.1489200000000004E-3</c:v>
                </c:pt>
                <c:pt idx="26505" formatCode="0.00E+00">
                  <c:v>-4.4443099999999999E-3</c:v>
                </c:pt>
                <c:pt idx="26506" formatCode="0.00E+00">
                  <c:v>-4.7243900000000002E-3</c:v>
                </c:pt>
                <c:pt idx="26507" formatCode="0.00E+00">
                  <c:v>-4.9892199999999999E-3</c:v>
                </c:pt>
                <c:pt idx="26508" formatCode="0.00E+00">
                  <c:v>-5.2388699999999996E-3</c:v>
                </c:pt>
                <c:pt idx="26509" formatCode="0.00E+00">
                  <c:v>-5.4734600000000003E-3</c:v>
                </c:pt>
                <c:pt idx="26510" formatCode="0.00E+00">
                  <c:v>-5.6931200000000003E-3</c:v>
                </c:pt>
                <c:pt idx="26511" formatCode="0.00E+00">
                  <c:v>-5.8979999999999996E-3</c:v>
                </c:pt>
                <c:pt idx="26512" formatCode="0.00E+00">
                  <c:v>-6.0883100000000004E-3</c:v>
                </c:pt>
                <c:pt idx="26513" formatCode="0.00E+00">
                  <c:v>-6.2642599999999998E-3</c:v>
                </c:pt>
                <c:pt idx="26514" formatCode="0.00E+00">
                  <c:v>-6.4260799999999998E-3</c:v>
                </c:pt>
                <c:pt idx="26515" formatCode="0.00E+00">
                  <c:v>-6.5740499999999997E-3</c:v>
                </c:pt>
                <c:pt idx="26516" formatCode="0.00E+00">
                  <c:v>-6.7084500000000004E-3</c:v>
                </c:pt>
                <c:pt idx="26517" formatCode="0.00E+00">
                  <c:v>-6.8295999999999999E-3</c:v>
                </c:pt>
                <c:pt idx="26518" formatCode="0.00E+00">
                  <c:v>-6.9378199999999999E-3</c:v>
                </c:pt>
                <c:pt idx="26519" formatCode="0.00E+00">
                  <c:v>-7.03347E-3</c:v>
                </c:pt>
                <c:pt idx="26520" formatCode="0.00E+00">
                  <c:v>-7.1169199999999997E-3</c:v>
                </c:pt>
                <c:pt idx="26521" formatCode="0.00E+00">
                  <c:v>-7.1885600000000001E-3</c:v>
                </c:pt>
                <c:pt idx="26522" formatCode="0.00E+00">
                  <c:v>-7.2487999999999997E-3</c:v>
                </c:pt>
                <c:pt idx="26523" formatCode="0.00E+00">
                  <c:v>-7.2980600000000003E-3</c:v>
                </c:pt>
                <c:pt idx="26524" formatCode="0.00E+00">
                  <c:v>-7.3367700000000003E-3</c:v>
                </c:pt>
                <c:pt idx="26525" formatCode="0.00E+00">
                  <c:v>-7.3653900000000003E-3</c:v>
                </c:pt>
                <c:pt idx="26526" formatCode="0.00E+00">
                  <c:v>-7.3843700000000003E-3</c:v>
                </c:pt>
                <c:pt idx="26527" formatCode="0.00E+00">
                  <c:v>-7.3942000000000001E-3</c:v>
                </c:pt>
                <c:pt idx="26528" formatCode="0.00E+00">
                  <c:v>-7.3953500000000002E-3</c:v>
                </c:pt>
                <c:pt idx="26529" formatCode="0.00E+00">
                  <c:v>-7.3883200000000003E-3</c:v>
                </c:pt>
                <c:pt idx="26530" formatCode="0.00E+00">
                  <c:v>-7.3736100000000001E-3</c:v>
                </c:pt>
                <c:pt idx="26531" formatCode="0.00E+00">
                  <c:v>-7.35171E-3</c:v>
                </c:pt>
                <c:pt idx="26532" formatCode="0.00E+00">
                  <c:v>-7.3231499999999996E-3</c:v>
                </c:pt>
                <c:pt idx="26533" formatCode="0.00E+00">
                  <c:v>-7.2884200000000003E-3</c:v>
                </c:pt>
                <c:pt idx="26534" formatCode="0.00E+00">
                  <c:v>-7.2480599999999997E-3</c:v>
                </c:pt>
                <c:pt idx="26535" formatCode="0.00E+00">
                  <c:v>-7.2025600000000002E-3</c:v>
                </c:pt>
                <c:pt idx="26536" formatCode="0.00E+00">
                  <c:v>-7.1524600000000002E-3</c:v>
                </c:pt>
                <c:pt idx="26537" formatCode="0.00E+00">
                  <c:v>-7.0982600000000003E-3</c:v>
                </c:pt>
                <c:pt idx="26538" formatCode="0.00E+00">
                  <c:v>-7.04048E-3</c:v>
                </c:pt>
                <c:pt idx="26539" formatCode="0.00E+00">
                  <c:v>-6.9796199999999997E-3</c:v>
                </c:pt>
                <c:pt idx="26540" formatCode="0.00E+00">
                  <c:v>-6.91619E-3</c:v>
                </c:pt>
                <c:pt idx="26541" formatCode="0.00E+00">
                  <c:v>-6.8506900000000004E-3</c:v>
                </c:pt>
                <c:pt idx="26542" formatCode="0.00E+00">
                  <c:v>-6.7835999999999999E-3</c:v>
                </c:pt>
                <c:pt idx="26543" formatCode="0.00E+00">
                  <c:v>-6.7153999999999998E-3</c:v>
                </c:pt>
                <c:pt idx="26544" formatCode="0.00E+00">
                  <c:v>-6.6465700000000001E-3</c:v>
                </c:pt>
                <c:pt idx="26545" formatCode="0.00E+00">
                  <c:v>-6.5775699999999996E-3</c:v>
                </c:pt>
                <c:pt idx="26546" formatCode="0.00E+00">
                  <c:v>-6.5088400000000001E-3</c:v>
                </c:pt>
                <c:pt idx="26547" formatCode="0.00E+00">
                  <c:v>-6.4408299999999998E-3</c:v>
                </c:pt>
                <c:pt idx="26548" formatCode="0.00E+00">
                  <c:v>-6.3739599999999997E-3</c:v>
                </c:pt>
                <c:pt idx="26549" formatCode="0.00E+00">
                  <c:v>-6.3086399999999999E-3</c:v>
                </c:pt>
                <c:pt idx="26550" formatCode="0.00E+00">
                  <c:v>-6.2452599999999999E-3</c:v>
                </c:pt>
                <c:pt idx="26551" formatCode="0.00E+00">
                  <c:v>-6.1841999999999999E-3</c:v>
                </c:pt>
                <c:pt idx="26552" formatCode="0.00E+00">
                  <c:v>-6.1258299999999996E-3</c:v>
                </c:pt>
                <c:pt idx="26553" formatCode="0.00E+00">
                  <c:v>-6.0704699999999997E-3</c:v>
                </c:pt>
                <c:pt idx="26554" formatCode="0.00E+00">
                  <c:v>-6.0184799999999997E-3</c:v>
                </c:pt>
                <c:pt idx="26555" formatCode="0.00E+00">
                  <c:v>-5.9701299999999997E-3</c:v>
                </c:pt>
                <c:pt idx="26556" formatCode="0.00E+00">
                  <c:v>-5.9257299999999997E-3</c:v>
                </c:pt>
                <c:pt idx="26557" formatCode="0.00E+00">
                  <c:v>-5.8855499999999998E-3</c:v>
                </c:pt>
                <c:pt idx="26558" formatCode="0.00E+00">
                  <c:v>-5.8498200000000004E-3</c:v>
                </c:pt>
                <c:pt idx="26559" formatCode="0.00E+00">
                  <c:v>-5.81877E-3</c:v>
                </c:pt>
                <c:pt idx="26560" formatCode="0.00E+00">
                  <c:v>-5.7926000000000002E-3</c:v>
                </c:pt>
                <c:pt idx="26561" formatCode="0.00E+00">
                  <c:v>-5.7715099999999997E-3</c:v>
                </c:pt>
                <c:pt idx="26562" formatCode="0.00E+00">
                  <c:v>-5.7556300000000003E-3</c:v>
                </c:pt>
                <c:pt idx="26563" formatCode="0.00E+00">
                  <c:v>-5.7451200000000003E-3</c:v>
                </c:pt>
                <c:pt idx="26564" formatCode="0.00E+00">
                  <c:v>-5.7400899999999998E-3</c:v>
                </c:pt>
                <c:pt idx="26565" formatCode="0.00E+00">
                  <c:v>-5.7406200000000001E-3</c:v>
                </c:pt>
                <c:pt idx="26566" formatCode="0.00E+00">
                  <c:v>-5.7467799999999999E-3</c:v>
                </c:pt>
                <c:pt idx="26567" formatCode="0.00E+00">
                  <c:v>-5.7586199999999999E-3</c:v>
                </c:pt>
                <c:pt idx="26568" formatCode="0.00E+00">
                  <c:v>-5.7761699999999997E-3</c:v>
                </c:pt>
                <c:pt idx="26569" formatCode="0.00E+00">
                  <c:v>-5.7994099999999996E-3</c:v>
                </c:pt>
                <c:pt idx="26570" formatCode="0.00E+00">
                  <c:v>-5.8283199999999997E-3</c:v>
                </c:pt>
                <c:pt idx="26571" formatCode="0.00E+00">
                  <c:v>-5.8628600000000001E-3</c:v>
                </c:pt>
                <c:pt idx="26572" formatCode="0.00E+00">
                  <c:v>-5.9029499999999997E-3</c:v>
                </c:pt>
                <c:pt idx="26573" formatCode="0.00E+00">
                  <c:v>-5.9485099999999997E-3</c:v>
                </c:pt>
                <c:pt idx="26574" formatCode="0.00E+00">
                  <c:v>-5.9994100000000002E-3</c:v>
                </c:pt>
                <c:pt idx="26575" formatCode="0.00E+00">
                  <c:v>-6.0555299999999999E-3</c:v>
                </c:pt>
                <c:pt idx="26576" formatCode="0.00E+00">
                  <c:v>-6.1167000000000001E-3</c:v>
                </c:pt>
                <c:pt idx="26577" formatCode="0.00E+00">
                  <c:v>-6.1827499999999999E-3</c:v>
                </c:pt>
                <c:pt idx="26578" formatCode="0.00E+00">
                  <c:v>-6.2534699999999997E-3</c:v>
                </c:pt>
                <c:pt idx="26579" formatCode="0.00E+00">
                  <c:v>-6.32864E-3</c:v>
                </c:pt>
                <c:pt idx="26580" formatCode="0.00E+00">
                  <c:v>-6.4080300000000003E-3</c:v>
                </c:pt>
                <c:pt idx="26581" formatCode="0.00E+00">
                  <c:v>-6.4913799999999997E-3</c:v>
                </c:pt>
                <c:pt idx="26582" formatCode="0.00E+00">
                  <c:v>-6.5784199999999998E-3</c:v>
                </c:pt>
                <c:pt idx="26583" formatCode="0.00E+00">
                  <c:v>-6.6688399999999997E-3</c:v>
                </c:pt>
                <c:pt idx="26584" formatCode="0.00E+00">
                  <c:v>-6.7623500000000003E-3</c:v>
                </c:pt>
                <c:pt idx="26585" formatCode="0.00E+00">
                  <c:v>-6.8586100000000002E-3</c:v>
                </c:pt>
                <c:pt idx="26586" formatCode="0.00E+00">
                  <c:v>-6.9572799999999997E-3</c:v>
                </c:pt>
                <c:pt idx="26587" formatCode="0.00E+00">
                  <c:v>-7.05801E-3</c:v>
                </c:pt>
                <c:pt idx="26588" formatCode="0.00E+00">
                  <c:v>-7.1604299999999997E-3</c:v>
                </c:pt>
                <c:pt idx="26589" formatCode="0.00E+00">
                  <c:v>-7.2641499999999996E-3</c:v>
                </c:pt>
                <c:pt idx="26590" formatCode="0.00E+00">
                  <c:v>-7.3687900000000001E-3</c:v>
                </c:pt>
                <c:pt idx="26591" formatCode="0.00E+00">
                  <c:v>-7.4739400000000001E-3</c:v>
                </c:pt>
                <c:pt idx="26592" formatCode="0.00E+00">
                  <c:v>-7.5791900000000004E-3</c:v>
                </c:pt>
                <c:pt idx="26593" formatCode="0.00E+00">
                  <c:v>-7.6841100000000001E-3</c:v>
                </c:pt>
                <c:pt idx="26594" formatCode="0.00E+00">
                  <c:v>-7.7882799999999999E-3</c:v>
                </c:pt>
                <c:pt idx="26595" formatCode="0.00E+00">
                  <c:v>-7.8912600000000006E-3</c:v>
                </c:pt>
                <c:pt idx="26596" formatCode="0.00E+00">
                  <c:v>-7.9926000000000007E-3</c:v>
                </c:pt>
                <c:pt idx="26597" formatCode="0.00E+00">
                  <c:v>-8.0918599999999993E-3</c:v>
                </c:pt>
                <c:pt idx="26598" formatCode="0.00E+00">
                  <c:v>-8.1885900000000008E-3</c:v>
                </c:pt>
                <c:pt idx="26599" formatCode="0.00E+00">
                  <c:v>-8.2823399999999991E-3</c:v>
                </c:pt>
                <c:pt idx="26600" formatCode="0.00E+00">
                  <c:v>-8.3726500000000006E-3</c:v>
                </c:pt>
                <c:pt idx="26601" formatCode="0.00E+00">
                  <c:v>-8.4590700000000008E-3</c:v>
                </c:pt>
                <c:pt idx="26602" formatCode="0.00E+00">
                  <c:v>-8.5411500000000008E-3</c:v>
                </c:pt>
                <c:pt idx="26603" formatCode="0.00E+00">
                  <c:v>-8.6184299999999998E-3</c:v>
                </c:pt>
                <c:pt idx="26604" formatCode="0.00E+00">
                  <c:v>-8.6904600000000005E-3</c:v>
                </c:pt>
                <c:pt idx="26605" formatCode="0.00E+00">
                  <c:v>-8.7568000000000003E-3</c:v>
                </c:pt>
                <c:pt idx="26606" formatCode="0.00E+00">
                  <c:v>-8.8170200000000001E-3</c:v>
                </c:pt>
                <c:pt idx="26607" formatCode="0.00E+00">
                  <c:v>-8.8706700000000006E-3</c:v>
                </c:pt>
                <c:pt idx="26608" formatCode="0.00E+00">
                  <c:v>-8.9173399999999993E-3</c:v>
                </c:pt>
                <c:pt idx="26609" formatCode="0.00E+00">
                  <c:v>-8.9566100000000003E-3</c:v>
                </c:pt>
                <c:pt idx="26610" formatCode="0.00E+00">
                  <c:v>-8.9880600000000008E-3</c:v>
                </c:pt>
                <c:pt idx="26611" formatCode="0.00E+00">
                  <c:v>-9.0113099999999998E-3</c:v>
                </c:pt>
                <c:pt idx="26612" formatCode="0.00E+00">
                  <c:v>-9.0259599999999995E-3</c:v>
                </c:pt>
                <c:pt idx="26613" formatCode="0.00E+00">
                  <c:v>-9.0316400000000005E-3</c:v>
                </c:pt>
                <c:pt idx="26614" formatCode="0.00E+00">
                  <c:v>-9.0279899999999996E-3</c:v>
                </c:pt>
                <c:pt idx="26615" formatCode="0.00E+00">
                  <c:v>-9.0146800000000006E-3</c:v>
                </c:pt>
                <c:pt idx="26616" formatCode="0.00E+00">
                  <c:v>-8.9913500000000004E-3</c:v>
                </c:pt>
                <c:pt idx="26617" formatCode="0.00E+00">
                  <c:v>-8.9577100000000007E-3</c:v>
                </c:pt>
                <c:pt idx="26618" formatCode="0.00E+00">
                  <c:v>-8.9134499999999998E-3</c:v>
                </c:pt>
                <c:pt idx="26619" formatCode="0.00E+00">
                  <c:v>-8.8582999999999995E-3</c:v>
                </c:pt>
                <c:pt idx="26620" formatCode="0.00E+00">
                  <c:v>-8.7919899999999995E-3</c:v>
                </c:pt>
                <c:pt idx="26621" formatCode="0.00E+00">
                  <c:v>-8.7142699999999997E-3</c:v>
                </c:pt>
                <c:pt idx="26622" formatCode="0.00E+00">
                  <c:v>-8.6249399999999993E-3</c:v>
                </c:pt>
                <c:pt idx="26623" formatCode="0.00E+00">
                  <c:v>-8.5237799999999999E-3</c:v>
                </c:pt>
                <c:pt idx="26624" formatCode="0.00E+00">
                  <c:v>-8.4106200000000006E-3</c:v>
                </c:pt>
                <c:pt idx="26625" formatCode="0.00E+00">
                  <c:v>-8.2852900000000007E-3</c:v>
                </c:pt>
                <c:pt idx="26626" formatCode="0.00E+00">
                  <c:v>-8.1476599999999993E-3</c:v>
                </c:pt>
                <c:pt idx="26627" formatCode="0.00E+00">
                  <c:v>-7.9976200000000004E-3</c:v>
                </c:pt>
                <c:pt idx="26628" formatCode="0.00E+00">
                  <c:v>-7.8350699999999995E-3</c:v>
                </c:pt>
                <c:pt idx="26629" formatCode="0.00E+00">
                  <c:v>-7.6599499999999996E-3</c:v>
                </c:pt>
                <c:pt idx="26630" formatCode="0.00E+00">
                  <c:v>-7.4722199999999999E-3</c:v>
                </c:pt>
                <c:pt idx="26631" formatCode="0.00E+00">
                  <c:v>-7.2718499999999998E-3</c:v>
                </c:pt>
                <c:pt idx="26632" formatCode="0.00E+00">
                  <c:v>-7.0588600000000001E-3</c:v>
                </c:pt>
                <c:pt idx="26633" formatCode="0.00E+00">
                  <c:v>-6.8332699999999998E-3</c:v>
                </c:pt>
                <c:pt idx="26634" formatCode="0.00E+00">
                  <c:v>-6.5951400000000002E-3</c:v>
                </c:pt>
                <c:pt idx="26635" formatCode="0.00E+00">
                  <c:v>-6.34456E-3</c:v>
                </c:pt>
                <c:pt idx="26636" formatCode="0.00E+00">
                  <c:v>-6.0816200000000003E-3</c:v>
                </c:pt>
                <c:pt idx="26637" formatCode="0.00E+00">
                  <c:v>-5.8064500000000003E-3</c:v>
                </c:pt>
                <c:pt idx="26638" formatCode="0.00E+00">
                  <c:v>-5.51923E-3</c:v>
                </c:pt>
                <c:pt idx="26639" formatCode="0.00E+00">
                  <c:v>-5.22011E-3</c:v>
                </c:pt>
                <c:pt idx="26640" formatCode="0.00E+00">
                  <c:v>-4.90932E-3</c:v>
                </c:pt>
                <c:pt idx="26641" formatCode="0.00E+00">
                  <c:v>-4.5870900000000003E-3</c:v>
                </c:pt>
                <c:pt idx="26642" formatCode="0.00E+00">
                  <c:v>-4.2536600000000003E-3</c:v>
                </c:pt>
                <c:pt idx="26643" formatCode="0.00E+00">
                  <c:v>-3.9093299999999999E-3</c:v>
                </c:pt>
                <c:pt idx="26644" formatCode="0.00E+00">
                  <c:v>-3.5543800000000002E-3</c:v>
                </c:pt>
                <c:pt idx="26645" formatCode="0.00E+00">
                  <c:v>-3.1891599999999999E-3</c:v>
                </c:pt>
                <c:pt idx="26646" formatCode="0.00E+00">
                  <c:v>-2.81401E-3</c:v>
                </c:pt>
                <c:pt idx="26647" formatCode="0.00E+00">
                  <c:v>-2.4293100000000001E-3</c:v>
                </c:pt>
                <c:pt idx="26648" formatCode="0.00E+00">
                  <c:v>-2.0354399999999999E-3</c:v>
                </c:pt>
                <c:pt idx="26649" formatCode="0.00E+00">
                  <c:v>-1.63283E-3</c:v>
                </c:pt>
                <c:pt idx="26650" formatCode="0.00E+00">
                  <c:v>-1.22192E-3</c:v>
                </c:pt>
                <c:pt idx="26651" formatCode="0.00E+00">
                  <c:v>-8.0315400000000004E-4</c:v>
                </c:pt>
                <c:pt idx="26652" formatCode="0.00E+00">
                  <c:v>-3.7702299999999998E-4</c:v>
                </c:pt>
                <c:pt idx="26653" formatCode="0.00E+00">
                  <c:v>5.59789E-5</c:v>
                </c:pt>
                <c:pt idx="26654" formatCode="0.00E+00">
                  <c:v>4.9533800000000001E-4</c:v>
                </c:pt>
                <c:pt idx="26655" formatCode="0.00E+00">
                  <c:v>9.4052199999999995E-4</c:v>
                </c:pt>
                <c:pt idx="26656" formatCode="0.00E+00">
                  <c:v>1.39098E-3</c:v>
                </c:pt>
                <c:pt idx="26657" formatCode="0.00E+00">
                  <c:v>1.84615E-3</c:v>
                </c:pt>
                <c:pt idx="26658" formatCode="0.00E+00">
                  <c:v>2.3054500000000001E-3</c:v>
                </c:pt>
                <c:pt idx="26659" formatCode="0.00E+00">
                  <c:v>2.7682900000000001E-3</c:v>
                </c:pt>
                <c:pt idx="26660" formatCode="0.00E+00">
                  <c:v>3.23406E-3</c:v>
                </c:pt>
                <c:pt idx="26661" formatCode="0.00E+00">
                  <c:v>3.70215E-3</c:v>
                </c:pt>
                <c:pt idx="26662" formatCode="0.00E+00">
                  <c:v>4.17192E-3</c:v>
                </c:pt>
                <c:pt idx="26663" formatCode="0.00E+00">
                  <c:v>4.6427300000000003E-3</c:v>
                </c:pt>
                <c:pt idx="26664" formatCode="0.00E+00">
                  <c:v>5.1139499999999999E-3</c:v>
                </c:pt>
                <c:pt idx="26665" formatCode="0.00E+00">
                  <c:v>5.5849100000000002E-3</c:v>
                </c:pt>
                <c:pt idx="26666" formatCode="0.00E+00">
                  <c:v>6.0549499999999999E-3</c:v>
                </c:pt>
                <c:pt idx="26667" formatCode="0.00E+00">
                  <c:v>6.5234000000000004E-3</c:v>
                </c:pt>
                <c:pt idx="26668" formatCode="0.00E+00">
                  <c:v>6.9896000000000003E-3</c:v>
                </c:pt>
                <c:pt idx="26669" formatCode="0.00E+00">
                  <c:v>7.4528700000000003E-3</c:v>
                </c:pt>
                <c:pt idx="26670" formatCode="0.00E+00">
                  <c:v>7.9125399999999992E-3</c:v>
                </c:pt>
                <c:pt idx="26671" formatCode="0.00E+00">
                  <c:v>8.3679099999999992E-3</c:v>
                </c:pt>
                <c:pt idx="26672" formatCode="0.00E+00">
                  <c:v>8.8183299999999992E-3</c:v>
                </c:pt>
                <c:pt idx="26673" formatCode="0.00E+00">
                  <c:v>9.2631099999999997E-3</c:v>
                </c:pt>
                <c:pt idx="26674" formatCode="0.00E+00">
                  <c:v>9.7015699999999996E-3</c:v>
                </c:pt>
                <c:pt idx="26675">
                  <c:v>1.0133100000000001E-2</c:v>
                </c:pt>
                <c:pt idx="26676">
                  <c:v>1.0556899999999999E-2</c:v>
                </c:pt>
                <c:pt idx="26677">
                  <c:v>1.09724E-2</c:v>
                </c:pt>
                <c:pt idx="26678">
                  <c:v>1.1379E-2</c:v>
                </c:pt>
                <c:pt idx="26679">
                  <c:v>1.1776E-2</c:v>
                </c:pt>
                <c:pt idx="26680">
                  <c:v>1.21628E-2</c:v>
                </c:pt>
                <c:pt idx="26681">
                  <c:v>1.25387E-2</c:v>
                </c:pt>
                <c:pt idx="26682">
                  <c:v>1.29032E-2</c:v>
                </c:pt>
                <c:pt idx="26683">
                  <c:v>1.3255599999999999E-2</c:v>
                </c:pt>
                <c:pt idx="26684">
                  <c:v>1.3595400000000001E-2</c:v>
                </c:pt>
                <c:pt idx="26685">
                  <c:v>1.3921899999999999E-2</c:v>
                </c:pt>
                <c:pt idx="26686">
                  <c:v>1.4234699999999999E-2</c:v>
                </c:pt>
                <c:pt idx="26687">
                  <c:v>1.4533300000000001E-2</c:v>
                </c:pt>
                <c:pt idx="26688">
                  <c:v>1.4817E-2</c:v>
                </c:pt>
                <c:pt idx="26689">
                  <c:v>1.5085400000000001E-2</c:v>
                </c:pt>
                <c:pt idx="26690">
                  <c:v>1.5337999999999999E-2</c:v>
                </c:pt>
                <c:pt idx="26691">
                  <c:v>1.55744E-2</c:v>
                </c:pt>
                <c:pt idx="26692">
                  <c:v>1.5794099999999998E-2</c:v>
                </c:pt>
                <c:pt idx="26693">
                  <c:v>1.5996699999999999E-2</c:v>
                </c:pt>
                <c:pt idx="26694">
                  <c:v>1.61818E-2</c:v>
                </c:pt>
                <c:pt idx="26695">
                  <c:v>1.6349099999999998E-2</c:v>
                </c:pt>
                <c:pt idx="26696">
                  <c:v>1.6498200000000001E-2</c:v>
                </c:pt>
                <c:pt idx="26697">
                  <c:v>1.6628799999999999E-2</c:v>
                </c:pt>
                <c:pt idx="26698">
                  <c:v>1.6740600000000001E-2</c:v>
                </c:pt>
                <c:pt idx="26699">
                  <c:v>1.6833399999999998E-2</c:v>
                </c:pt>
                <c:pt idx="26700">
                  <c:v>1.69068E-2</c:v>
                </c:pt>
                <c:pt idx="26701">
                  <c:v>1.6960800000000002E-2</c:v>
                </c:pt>
                <c:pt idx="26702">
                  <c:v>1.6995099999999999E-2</c:v>
                </c:pt>
                <c:pt idx="26703">
                  <c:v>1.70096E-2</c:v>
                </c:pt>
                <c:pt idx="26704">
                  <c:v>1.7004100000000001E-2</c:v>
                </c:pt>
                <c:pt idx="26705">
                  <c:v>1.6978500000000001E-2</c:v>
                </c:pt>
                <c:pt idx="26706">
                  <c:v>1.6932900000000001E-2</c:v>
                </c:pt>
                <c:pt idx="26707">
                  <c:v>1.6867099999999999E-2</c:v>
                </c:pt>
                <c:pt idx="26708">
                  <c:v>1.67812E-2</c:v>
                </c:pt>
                <c:pt idx="26709">
                  <c:v>1.6675100000000002E-2</c:v>
                </c:pt>
                <c:pt idx="26710">
                  <c:v>1.6548899999999998E-2</c:v>
                </c:pt>
                <c:pt idx="26711">
                  <c:v>1.6402799999999999E-2</c:v>
                </c:pt>
                <c:pt idx="26712">
                  <c:v>1.62367E-2</c:v>
                </c:pt>
                <c:pt idx="26713">
                  <c:v>1.6050999999999999E-2</c:v>
                </c:pt>
                <c:pt idx="26714">
                  <c:v>1.5845700000000001E-2</c:v>
                </c:pt>
                <c:pt idx="26715">
                  <c:v>1.5620999999999999E-2</c:v>
                </c:pt>
                <c:pt idx="26716">
                  <c:v>1.5377099999999999E-2</c:v>
                </c:pt>
                <c:pt idx="26717">
                  <c:v>1.51144E-2</c:v>
                </c:pt>
                <c:pt idx="26718">
                  <c:v>1.48331E-2</c:v>
                </c:pt>
                <c:pt idx="26719">
                  <c:v>1.4533600000000001E-2</c:v>
                </c:pt>
                <c:pt idx="26720">
                  <c:v>1.4216100000000001E-2</c:v>
                </c:pt>
                <c:pt idx="26721">
                  <c:v>1.3880999999999999E-2</c:v>
                </c:pt>
                <c:pt idx="26722">
                  <c:v>1.3528800000000001E-2</c:v>
                </c:pt>
                <c:pt idx="26723">
                  <c:v>1.3159799999999999E-2</c:v>
                </c:pt>
                <c:pt idx="26724">
                  <c:v>1.2774499999999999E-2</c:v>
                </c:pt>
                <c:pt idx="26725">
                  <c:v>1.23734E-2</c:v>
                </c:pt>
                <c:pt idx="26726">
                  <c:v>1.1957000000000001E-2</c:v>
                </c:pt>
                <c:pt idx="26727">
                  <c:v>1.1525799999999999E-2</c:v>
                </c:pt>
                <c:pt idx="26728">
                  <c:v>1.10803E-2</c:v>
                </c:pt>
                <c:pt idx="26729">
                  <c:v>1.06211E-2</c:v>
                </c:pt>
                <c:pt idx="26730">
                  <c:v>1.0148799999999999E-2</c:v>
                </c:pt>
                <c:pt idx="26731" formatCode="0.00E+00">
                  <c:v>9.6639399999999993E-3</c:v>
                </c:pt>
                <c:pt idx="26732" formatCode="0.00E+00">
                  <c:v>9.1672000000000003E-3</c:v>
                </c:pt>
                <c:pt idx="26733" formatCode="0.00E+00">
                  <c:v>8.6592100000000005E-3</c:v>
                </c:pt>
                <c:pt idx="26734" formatCode="0.00E+00">
                  <c:v>8.1406099999999995E-3</c:v>
                </c:pt>
                <c:pt idx="26735" formatCode="0.00E+00">
                  <c:v>7.6120800000000002E-3</c:v>
                </c:pt>
                <c:pt idx="26736" formatCode="0.00E+00">
                  <c:v>7.0743200000000003E-3</c:v>
                </c:pt>
                <c:pt idx="26737" formatCode="0.00E+00">
                  <c:v>6.5280399999999997E-3</c:v>
                </c:pt>
                <c:pt idx="26738" formatCode="0.00E+00">
                  <c:v>5.9739499999999996E-3</c:v>
                </c:pt>
                <c:pt idx="26739" formatCode="0.00E+00">
                  <c:v>5.4127400000000001E-3</c:v>
                </c:pt>
                <c:pt idx="26740" formatCode="0.00E+00">
                  <c:v>4.8451099999999997E-3</c:v>
                </c:pt>
                <c:pt idx="26741" formatCode="0.00E+00">
                  <c:v>4.2718299999999999E-3</c:v>
                </c:pt>
                <c:pt idx="26742" formatCode="0.00E+00">
                  <c:v>3.6937799999999998E-3</c:v>
                </c:pt>
                <c:pt idx="26743" formatCode="0.00E+00">
                  <c:v>3.1118700000000001E-3</c:v>
                </c:pt>
                <c:pt idx="26744" formatCode="0.00E+00">
                  <c:v>2.5270599999999998E-3</c:v>
                </c:pt>
                <c:pt idx="26745" formatCode="0.00E+00">
                  <c:v>1.9401900000000001E-3</c:v>
                </c:pt>
                <c:pt idx="26746" formatCode="0.00E+00">
                  <c:v>1.35194E-3</c:v>
                </c:pt>
                <c:pt idx="26747" formatCode="0.00E+00">
                  <c:v>7.62903E-4</c:v>
                </c:pt>
                <c:pt idx="26748" formatCode="0.00E+00">
                  <c:v>1.7368900000000001E-4</c:v>
                </c:pt>
                <c:pt idx="26749" formatCode="0.00E+00">
                  <c:v>-4.1507000000000002E-4</c:v>
                </c:pt>
                <c:pt idx="26750" formatCode="0.00E+00">
                  <c:v>-1.0027199999999999E-3</c:v>
                </c:pt>
                <c:pt idx="26751" formatCode="0.00E+00">
                  <c:v>-1.58859E-3</c:v>
                </c:pt>
                <c:pt idx="26752" formatCode="0.00E+00">
                  <c:v>-2.1719999999999999E-3</c:v>
                </c:pt>
                <c:pt idx="26753" formatCode="0.00E+00">
                  <c:v>-2.7522800000000002E-3</c:v>
                </c:pt>
                <c:pt idx="26754" formatCode="0.00E+00">
                  <c:v>-3.3287E-3</c:v>
                </c:pt>
                <c:pt idx="26755" formatCode="0.00E+00">
                  <c:v>-3.9006100000000001E-3</c:v>
                </c:pt>
                <c:pt idx="26756" formatCode="0.00E+00">
                  <c:v>-4.4673600000000001E-3</c:v>
                </c:pt>
                <c:pt idx="26757" formatCode="0.00E+00">
                  <c:v>-5.0282699999999996E-3</c:v>
                </c:pt>
                <c:pt idx="26758" formatCode="0.00E+00">
                  <c:v>-5.5825800000000002E-3</c:v>
                </c:pt>
                <c:pt idx="26759" formatCode="0.00E+00">
                  <c:v>-6.1295899999999999E-3</c:v>
                </c:pt>
                <c:pt idx="26760" formatCode="0.00E+00">
                  <c:v>-6.6687099999999996E-3</c:v>
                </c:pt>
                <c:pt idx="26761" formatCode="0.00E+00">
                  <c:v>-7.1992699999999998E-3</c:v>
                </c:pt>
                <c:pt idx="26762" formatCode="0.00E+00">
                  <c:v>-7.7205900000000003E-3</c:v>
                </c:pt>
                <c:pt idx="26763" formatCode="0.00E+00">
                  <c:v>-8.2320599999999994E-3</c:v>
                </c:pt>
                <c:pt idx="26764" formatCode="0.00E+00">
                  <c:v>-8.7330800000000007E-3</c:v>
                </c:pt>
                <c:pt idx="26765" formatCode="0.00E+00">
                  <c:v>-9.2229200000000008E-3</c:v>
                </c:pt>
                <c:pt idx="26766" formatCode="0.00E+00">
                  <c:v>-9.7007399999999994E-3</c:v>
                </c:pt>
                <c:pt idx="26767">
                  <c:v>-1.0165799999999999E-2</c:v>
                </c:pt>
                <c:pt idx="26768">
                  <c:v>-1.06178E-2</c:v>
                </c:pt>
                <c:pt idx="26769">
                  <c:v>-1.1056099999999999E-2</c:v>
                </c:pt>
                <c:pt idx="26770">
                  <c:v>-1.1480199999999999E-2</c:v>
                </c:pt>
                <c:pt idx="26771">
                  <c:v>-1.1889500000000001E-2</c:v>
                </c:pt>
                <c:pt idx="26772">
                  <c:v>-1.2283499999999999E-2</c:v>
                </c:pt>
                <c:pt idx="26773">
                  <c:v>-1.2661499999999999E-2</c:v>
                </c:pt>
                <c:pt idx="26774">
                  <c:v>-1.30229E-2</c:v>
                </c:pt>
                <c:pt idx="26775">
                  <c:v>-1.33673E-2</c:v>
                </c:pt>
                <c:pt idx="26776">
                  <c:v>-1.3694400000000001E-2</c:v>
                </c:pt>
                <c:pt idx="26777">
                  <c:v>-1.4004000000000001E-2</c:v>
                </c:pt>
                <c:pt idx="26778">
                  <c:v>-1.42956E-2</c:v>
                </c:pt>
                <c:pt idx="26779">
                  <c:v>-1.4569E-2</c:v>
                </c:pt>
                <c:pt idx="26780">
                  <c:v>-1.48238E-2</c:v>
                </c:pt>
                <c:pt idx="26781">
                  <c:v>-1.506E-2</c:v>
                </c:pt>
                <c:pt idx="26782">
                  <c:v>-1.5277199999999999E-2</c:v>
                </c:pt>
                <c:pt idx="26783">
                  <c:v>-1.54755E-2</c:v>
                </c:pt>
                <c:pt idx="26784">
                  <c:v>-1.5654499999999998E-2</c:v>
                </c:pt>
                <c:pt idx="26785">
                  <c:v>-1.5814399999999999E-2</c:v>
                </c:pt>
                <c:pt idx="26786">
                  <c:v>-1.5955199999999999E-2</c:v>
                </c:pt>
                <c:pt idx="26787">
                  <c:v>-1.6077000000000001E-2</c:v>
                </c:pt>
                <c:pt idx="26788">
                  <c:v>-1.61794E-2</c:v>
                </c:pt>
                <c:pt idx="26789">
                  <c:v>-1.6262599999999999E-2</c:v>
                </c:pt>
                <c:pt idx="26790">
                  <c:v>-1.6327500000000002E-2</c:v>
                </c:pt>
                <c:pt idx="26791">
                  <c:v>-1.6375299999999999E-2</c:v>
                </c:pt>
                <c:pt idx="26792">
                  <c:v>-1.6406799999999999E-2</c:v>
                </c:pt>
                <c:pt idx="26793">
                  <c:v>-1.64212E-2</c:v>
                </c:pt>
                <c:pt idx="26794">
                  <c:v>-1.64178E-2</c:v>
                </c:pt>
                <c:pt idx="26795">
                  <c:v>-1.6396600000000001E-2</c:v>
                </c:pt>
                <c:pt idx="26796">
                  <c:v>-1.6358000000000001E-2</c:v>
                </c:pt>
                <c:pt idx="26797">
                  <c:v>-1.6302199999999999E-2</c:v>
                </c:pt>
                <c:pt idx="26798">
                  <c:v>-1.6229500000000001E-2</c:v>
                </c:pt>
                <c:pt idx="26799">
                  <c:v>-1.61402E-2</c:v>
                </c:pt>
                <c:pt idx="26800">
                  <c:v>-1.6034699999999999E-2</c:v>
                </c:pt>
                <c:pt idx="26801">
                  <c:v>-1.59136E-2</c:v>
                </c:pt>
                <c:pt idx="26802">
                  <c:v>-1.57774E-2</c:v>
                </c:pt>
                <c:pt idx="26803">
                  <c:v>-1.56268E-2</c:v>
                </c:pt>
                <c:pt idx="26804">
                  <c:v>-1.54626E-2</c:v>
                </c:pt>
                <c:pt idx="26805">
                  <c:v>-1.5285999999999999E-2</c:v>
                </c:pt>
                <c:pt idx="26806">
                  <c:v>-1.50978E-2</c:v>
                </c:pt>
                <c:pt idx="26807">
                  <c:v>-1.4899300000000001E-2</c:v>
                </c:pt>
                <c:pt idx="26808">
                  <c:v>-1.4691299999999999E-2</c:v>
                </c:pt>
                <c:pt idx="26809">
                  <c:v>-1.4475E-2</c:v>
                </c:pt>
                <c:pt idx="26810">
                  <c:v>-1.42516E-2</c:v>
                </c:pt>
                <c:pt idx="26811">
                  <c:v>-1.40219E-2</c:v>
                </c:pt>
                <c:pt idx="26812">
                  <c:v>-1.37862E-2</c:v>
                </c:pt>
                <c:pt idx="26813">
                  <c:v>-1.3545E-2</c:v>
                </c:pt>
                <c:pt idx="26814">
                  <c:v>-1.3299E-2</c:v>
                </c:pt>
                <c:pt idx="26815">
                  <c:v>-1.30496E-2</c:v>
                </c:pt>
                <c:pt idx="26816">
                  <c:v>-1.2798800000000001E-2</c:v>
                </c:pt>
                <c:pt idx="26817">
                  <c:v>-1.2548500000000001E-2</c:v>
                </c:pt>
                <c:pt idx="26818">
                  <c:v>-1.22998E-2</c:v>
                </c:pt>
                <c:pt idx="26819">
                  <c:v>-1.2053899999999999E-2</c:v>
                </c:pt>
                <c:pt idx="26820">
                  <c:v>-1.18116E-2</c:v>
                </c:pt>
                <c:pt idx="26821">
                  <c:v>-1.1573E-2</c:v>
                </c:pt>
                <c:pt idx="26822">
                  <c:v>-1.13378E-2</c:v>
                </c:pt>
                <c:pt idx="26823">
                  <c:v>-1.11063E-2</c:v>
                </c:pt>
                <c:pt idx="26824">
                  <c:v>-1.08796E-2</c:v>
                </c:pt>
                <c:pt idx="26825">
                  <c:v>-1.0659500000000001E-2</c:v>
                </c:pt>
                <c:pt idx="26826">
                  <c:v>-1.04469E-2</c:v>
                </c:pt>
                <c:pt idx="26827">
                  <c:v>-1.0241999999999999E-2</c:v>
                </c:pt>
                <c:pt idx="26828">
                  <c:v>-1.00453E-2</c:v>
                </c:pt>
                <c:pt idx="26829" formatCode="0.00E+00">
                  <c:v>-9.8577100000000004E-3</c:v>
                </c:pt>
                <c:pt idx="26830" formatCode="0.00E+00">
                  <c:v>-9.6797500000000009E-3</c:v>
                </c:pt>
                <c:pt idx="26831" formatCode="0.00E+00">
                  <c:v>-9.5112500000000006E-3</c:v>
                </c:pt>
                <c:pt idx="26832" formatCode="0.00E+00">
                  <c:v>-9.3518100000000003E-3</c:v>
                </c:pt>
                <c:pt idx="26833" formatCode="0.00E+00">
                  <c:v>-9.2017499999999999E-3</c:v>
                </c:pt>
                <c:pt idx="26834" formatCode="0.00E+00">
                  <c:v>-9.0621299999999998E-3</c:v>
                </c:pt>
                <c:pt idx="26835" formatCode="0.00E+00">
                  <c:v>-8.9342399999999995E-3</c:v>
                </c:pt>
                <c:pt idx="26836" formatCode="0.00E+00">
                  <c:v>-8.8189800000000006E-3</c:v>
                </c:pt>
                <c:pt idx="26837" formatCode="0.00E+00">
                  <c:v>-8.7169099999999996E-3</c:v>
                </c:pt>
                <c:pt idx="26838" formatCode="0.00E+00">
                  <c:v>-8.6286599999999998E-3</c:v>
                </c:pt>
                <c:pt idx="26839" formatCode="0.00E+00">
                  <c:v>-8.5553899999999995E-3</c:v>
                </c:pt>
                <c:pt idx="26840" formatCode="0.00E+00">
                  <c:v>-8.49865E-3</c:v>
                </c:pt>
                <c:pt idx="26841" formatCode="0.00E+00">
                  <c:v>-8.4596600000000008E-3</c:v>
                </c:pt>
                <c:pt idx="26842" formatCode="0.00E+00">
                  <c:v>-8.4389500000000006E-3</c:v>
                </c:pt>
                <c:pt idx="26843" formatCode="0.00E+00">
                  <c:v>-8.4368199999999994E-3</c:v>
                </c:pt>
                <c:pt idx="26844" formatCode="0.00E+00">
                  <c:v>-8.4536100000000003E-3</c:v>
                </c:pt>
                <c:pt idx="26845" formatCode="0.00E+00">
                  <c:v>-8.4897700000000006E-3</c:v>
                </c:pt>
                <c:pt idx="26846" formatCode="0.00E+00">
                  <c:v>-8.5461900000000004E-3</c:v>
                </c:pt>
                <c:pt idx="26847" formatCode="0.00E+00">
                  <c:v>-8.6236899999999998E-3</c:v>
                </c:pt>
                <c:pt idx="26848" formatCode="0.00E+00">
                  <c:v>-8.7224599999999996E-3</c:v>
                </c:pt>
                <c:pt idx="26849" formatCode="0.00E+00">
                  <c:v>-8.8427000000000002E-3</c:v>
                </c:pt>
                <c:pt idx="26850" formatCode="0.00E+00">
                  <c:v>-8.9853999999999993E-3</c:v>
                </c:pt>
                <c:pt idx="26851" formatCode="0.00E+00">
                  <c:v>-9.1517000000000005E-3</c:v>
                </c:pt>
                <c:pt idx="26852" formatCode="0.00E+00">
                  <c:v>-9.3425299999999999E-3</c:v>
                </c:pt>
                <c:pt idx="26853" formatCode="0.00E+00">
                  <c:v>-9.5589899999999998E-3</c:v>
                </c:pt>
                <c:pt idx="26854" formatCode="0.00E+00">
                  <c:v>-9.8021800000000006E-3</c:v>
                </c:pt>
                <c:pt idx="26855">
                  <c:v>-1.00725E-2</c:v>
                </c:pt>
                <c:pt idx="26856">
                  <c:v>-1.0369400000000001E-2</c:v>
                </c:pt>
                <c:pt idx="26857">
                  <c:v>-1.06926E-2</c:v>
                </c:pt>
                <c:pt idx="26858">
                  <c:v>-1.10426E-2</c:v>
                </c:pt>
                <c:pt idx="26859">
                  <c:v>-1.14196E-2</c:v>
                </c:pt>
                <c:pt idx="26860">
                  <c:v>-1.18228E-2</c:v>
                </c:pt>
                <c:pt idx="26861">
                  <c:v>-1.2251E-2</c:v>
                </c:pt>
                <c:pt idx="26862">
                  <c:v>-1.27034E-2</c:v>
                </c:pt>
                <c:pt idx="26863">
                  <c:v>-1.3179700000000001E-2</c:v>
                </c:pt>
                <c:pt idx="26864">
                  <c:v>-1.3679999999999999E-2</c:v>
                </c:pt>
                <c:pt idx="26865">
                  <c:v>-1.4204E-2</c:v>
                </c:pt>
                <c:pt idx="26866">
                  <c:v>-1.47511E-2</c:v>
                </c:pt>
                <c:pt idx="26867">
                  <c:v>-1.53206E-2</c:v>
                </c:pt>
                <c:pt idx="26868">
                  <c:v>-1.5911999999999999E-2</c:v>
                </c:pt>
                <c:pt idx="26869">
                  <c:v>-1.65246E-2</c:v>
                </c:pt>
                <c:pt idx="26870">
                  <c:v>-1.7156999999999999E-2</c:v>
                </c:pt>
                <c:pt idx="26871">
                  <c:v>-1.7807799999999999E-2</c:v>
                </c:pt>
                <c:pt idx="26872">
                  <c:v>-1.8476099999999999E-2</c:v>
                </c:pt>
                <c:pt idx="26873">
                  <c:v>-1.9161299999999999E-2</c:v>
                </c:pt>
                <c:pt idx="26874">
                  <c:v>-1.9861699999999999E-2</c:v>
                </c:pt>
                <c:pt idx="26875">
                  <c:v>-2.0574700000000001E-2</c:v>
                </c:pt>
                <c:pt idx="26876">
                  <c:v>-2.1298399999999999E-2</c:v>
                </c:pt>
                <c:pt idx="26877">
                  <c:v>-2.2032900000000001E-2</c:v>
                </c:pt>
                <c:pt idx="26878">
                  <c:v>-2.2779500000000001E-2</c:v>
                </c:pt>
                <c:pt idx="26879">
                  <c:v>-2.35386E-2</c:v>
                </c:pt>
                <c:pt idx="26880">
                  <c:v>-2.4307599999999999E-2</c:v>
                </c:pt>
                <c:pt idx="26881">
                  <c:v>-2.5083399999999999E-2</c:v>
                </c:pt>
                <c:pt idx="26882">
                  <c:v>-2.5864000000000002E-2</c:v>
                </c:pt>
                <c:pt idx="26883">
                  <c:v>-2.6649200000000001E-2</c:v>
                </c:pt>
                <c:pt idx="26884">
                  <c:v>-2.7438000000000001E-2</c:v>
                </c:pt>
                <c:pt idx="26885">
                  <c:v>-2.82286E-2</c:v>
                </c:pt>
                <c:pt idx="26886">
                  <c:v>-2.9018800000000001E-2</c:v>
                </c:pt>
                <c:pt idx="26887">
                  <c:v>-2.9807199999999999E-2</c:v>
                </c:pt>
                <c:pt idx="26888">
                  <c:v>-3.05922E-2</c:v>
                </c:pt>
                <c:pt idx="26889">
                  <c:v>-3.1371400000000001E-2</c:v>
                </c:pt>
                <c:pt idx="26890">
                  <c:v>-3.2142999999999998E-2</c:v>
                </c:pt>
                <c:pt idx="26891">
                  <c:v>-3.2907600000000002E-2</c:v>
                </c:pt>
                <c:pt idx="26892">
                  <c:v>-3.3665899999999999E-2</c:v>
                </c:pt>
                <c:pt idx="26893">
                  <c:v>-3.4417099999999999E-2</c:v>
                </c:pt>
                <c:pt idx="26894">
                  <c:v>-3.5158799999999997E-2</c:v>
                </c:pt>
                <c:pt idx="26895">
                  <c:v>-3.5888999999999997E-2</c:v>
                </c:pt>
                <c:pt idx="26896">
                  <c:v>-3.6606699999999999E-2</c:v>
                </c:pt>
                <c:pt idx="26897">
                  <c:v>-3.7311299999999999E-2</c:v>
                </c:pt>
                <c:pt idx="26898">
                  <c:v>-3.8002300000000003E-2</c:v>
                </c:pt>
                <c:pt idx="26899">
                  <c:v>-3.8678400000000002E-2</c:v>
                </c:pt>
                <c:pt idx="26900">
                  <c:v>-3.93371E-2</c:v>
                </c:pt>
                <c:pt idx="26901">
                  <c:v>-3.9976200000000003E-2</c:v>
                </c:pt>
                <c:pt idx="26902">
                  <c:v>-4.0595600000000003E-2</c:v>
                </c:pt>
                <c:pt idx="26903">
                  <c:v>-4.1196900000000002E-2</c:v>
                </c:pt>
                <c:pt idx="26904">
                  <c:v>-4.17808E-2</c:v>
                </c:pt>
                <c:pt idx="26905">
                  <c:v>-4.2346799999999997E-2</c:v>
                </c:pt>
                <c:pt idx="26906">
                  <c:v>-4.28937E-2</c:v>
                </c:pt>
                <c:pt idx="26907">
                  <c:v>-4.3421000000000001E-2</c:v>
                </c:pt>
                <c:pt idx="26908">
                  <c:v>-4.3927500000000001E-2</c:v>
                </c:pt>
                <c:pt idx="26909">
                  <c:v>-4.4411199999999998E-2</c:v>
                </c:pt>
                <c:pt idx="26910">
                  <c:v>-4.4869699999999998E-2</c:v>
                </c:pt>
                <c:pt idx="26911">
                  <c:v>-4.53029E-2</c:v>
                </c:pt>
                <c:pt idx="26912">
                  <c:v>-4.57124E-2</c:v>
                </c:pt>
                <c:pt idx="26913">
                  <c:v>-4.6099899999999999E-2</c:v>
                </c:pt>
                <c:pt idx="26914">
                  <c:v>-4.64643E-2</c:v>
                </c:pt>
                <c:pt idx="26915">
                  <c:v>-4.6804600000000002E-2</c:v>
                </c:pt>
                <c:pt idx="26916">
                  <c:v>-4.71209E-2</c:v>
                </c:pt>
                <c:pt idx="26917">
                  <c:v>-4.7413499999999997E-2</c:v>
                </c:pt>
                <c:pt idx="26918">
                  <c:v>-4.7682000000000002E-2</c:v>
                </c:pt>
                <c:pt idx="26919">
                  <c:v>-4.7924500000000002E-2</c:v>
                </c:pt>
                <c:pt idx="26920">
                  <c:v>-4.81409E-2</c:v>
                </c:pt>
                <c:pt idx="26921">
                  <c:v>-4.8333300000000003E-2</c:v>
                </c:pt>
                <c:pt idx="26922">
                  <c:v>-4.8504400000000003E-2</c:v>
                </c:pt>
                <c:pt idx="26923">
                  <c:v>-4.8655299999999999E-2</c:v>
                </c:pt>
                <c:pt idx="26924">
                  <c:v>-4.8785799999999997E-2</c:v>
                </c:pt>
                <c:pt idx="26925">
                  <c:v>-4.8896000000000002E-2</c:v>
                </c:pt>
                <c:pt idx="26926">
                  <c:v>-4.8987200000000002E-2</c:v>
                </c:pt>
                <c:pt idx="26927">
                  <c:v>-4.9062300000000003E-2</c:v>
                </c:pt>
                <c:pt idx="26928">
                  <c:v>-4.91247E-2</c:v>
                </c:pt>
                <c:pt idx="26929">
                  <c:v>-4.9175299999999998E-2</c:v>
                </c:pt>
                <c:pt idx="26930">
                  <c:v>-4.9212800000000001E-2</c:v>
                </c:pt>
                <c:pt idx="26931">
                  <c:v>-4.9236700000000001E-2</c:v>
                </c:pt>
                <c:pt idx="26932">
                  <c:v>-4.9248699999999999E-2</c:v>
                </c:pt>
                <c:pt idx="26933">
                  <c:v>-4.9251700000000002E-2</c:v>
                </c:pt>
                <c:pt idx="26934">
                  <c:v>-4.9248399999999998E-2</c:v>
                </c:pt>
                <c:pt idx="26935">
                  <c:v>-4.9240199999999998E-2</c:v>
                </c:pt>
                <c:pt idx="26936">
                  <c:v>-4.9228000000000001E-2</c:v>
                </c:pt>
                <c:pt idx="26937">
                  <c:v>-4.9213E-2</c:v>
                </c:pt>
                <c:pt idx="26938">
                  <c:v>-4.9195900000000001E-2</c:v>
                </c:pt>
                <c:pt idx="26939">
                  <c:v>-4.9177499999999999E-2</c:v>
                </c:pt>
                <c:pt idx="26940">
                  <c:v>-4.91604E-2</c:v>
                </c:pt>
                <c:pt idx="26941">
                  <c:v>-4.9149100000000001E-2</c:v>
                </c:pt>
                <c:pt idx="26942">
                  <c:v>-4.9146299999999997E-2</c:v>
                </c:pt>
                <c:pt idx="26943">
                  <c:v>-4.9152399999999999E-2</c:v>
                </c:pt>
                <c:pt idx="26944">
                  <c:v>-4.91679E-2</c:v>
                </c:pt>
                <c:pt idx="26945">
                  <c:v>-4.9195200000000001E-2</c:v>
                </c:pt>
                <c:pt idx="26946">
                  <c:v>-4.92369E-2</c:v>
                </c:pt>
                <c:pt idx="26947">
                  <c:v>-4.9292900000000001E-2</c:v>
                </c:pt>
                <c:pt idx="26948">
                  <c:v>-4.9362099999999999E-2</c:v>
                </c:pt>
                <c:pt idx="26949">
                  <c:v>-4.9444000000000002E-2</c:v>
                </c:pt>
                <c:pt idx="26950">
                  <c:v>-4.9540599999999997E-2</c:v>
                </c:pt>
                <c:pt idx="26951">
                  <c:v>-4.9654200000000003E-2</c:v>
                </c:pt>
                <c:pt idx="26952">
                  <c:v>-4.9787499999999998E-2</c:v>
                </c:pt>
                <c:pt idx="26953">
                  <c:v>-4.9943099999999997E-2</c:v>
                </c:pt>
                <c:pt idx="26954">
                  <c:v>-5.0124000000000002E-2</c:v>
                </c:pt>
                <c:pt idx="26955">
                  <c:v>-5.0333000000000003E-2</c:v>
                </c:pt>
                <c:pt idx="26956">
                  <c:v>-5.0571999999999999E-2</c:v>
                </c:pt>
                <c:pt idx="26957">
                  <c:v>-5.08406E-2</c:v>
                </c:pt>
                <c:pt idx="26958">
                  <c:v>-5.1137799999999997E-2</c:v>
                </c:pt>
                <c:pt idx="26959">
                  <c:v>-5.1463599999999998E-2</c:v>
                </c:pt>
                <c:pt idx="26960">
                  <c:v>-5.18191E-2</c:v>
                </c:pt>
                <c:pt idx="26961">
                  <c:v>-5.22047E-2</c:v>
                </c:pt>
                <c:pt idx="26962">
                  <c:v>-5.2618499999999999E-2</c:v>
                </c:pt>
                <c:pt idx="26963">
                  <c:v>-5.3058500000000001E-2</c:v>
                </c:pt>
                <c:pt idx="26964">
                  <c:v>-5.35261E-2</c:v>
                </c:pt>
                <c:pt idx="26965">
                  <c:v>-5.4026100000000001E-2</c:v>
                </c:pt>
                <c:pt idx="26966">
                  <c:v>-5.4563100000000003E-2</c:v>
                </c:pt>
                <c:pt idx="26967">
                  <c:v>-5.5139000000000001E-2</c:v>
                </c:pt>
                <c:pt idx="26968">
                  <c:v>-5.5753200000000003E-2</c:v>
                </c:pt>
                <c:pt idx="26969">
                  <c:v>-5.6405999999999998E-2</c:v>
                </c:pt>
                <c:pt idx="26970">
                  <c:v>-5.7099200000000003E-2</c:v>
                </c:pt>
                <c:pt idx="26971">
                  <c:v>-5.7833900000000001E-2</c:v>
                </c:pt>
                <c:pt idx="26972">
                  <c:v>-5.8610099999999998E-2</c:v>
                </c:pt>
                <c:pt idx="26973">
                  <c:v>-5.9427399999999998E-2</c:v>
                </c:pt>
                <c:pt idx="26974">
                  <c:v>-6.0286300000000001E-2</c:v>
                </c:pt>
                <c:pt idx="26975">
                  <c:v>-6.1188300000000001E-2</c:v>
                </c:pt>
                <c:pt idx="26976">
                  <c:v>-6.2133000000000001E-2</c:v>
                </c:pt>
                <c:pt idx="26977">
                  <c:v>-6.3118599999999997E-2</c:v>
                </c:pt>
                <c:pt idx="26978">
                  <c:v>-6.4145599999999997E-2</c:v>
                </c:pt>
                <c:pt idx="26979">
                  <c:v>-6.5217899999999995E-2</c:v>
                </c:pt>
                <c:pt idx="26980">
                  <c:v>-6.6338300000000003E-2</c:v>
                </c:pt>
                <c:pt idx="26981">
                  <c:v>-6.7505499999999996E-2</c:v>
                </c:pt>
                <c:pt idx="26982">
                  <c:v>-6.87165E-2</c:v>
                </c:pt>
                <c:pt idx="26983">
                  <c:v>-6.9970000000000004E-2</c:v>
                </c:pt>
                <c:pt idx="26984">
                  <c:v>-7.1266899999999994E-2</c:v>
                </c:pt>
                <c:pt idx="26985">
                  <c:v>-7.2608199999999998E-2</c:v>
                </c:pt>
                <c:pt idx="26986">
                  <c:v>-7.3993600000000007E-2</c:v>
                </c:pt>
                <c:pt idx="26987">
                  <c:v>-7.5420399999999999E-2</c:v>
                </c:pt>
                <c:pt idx="26988">
                  <c:v>-7.6884499999999995E-2</c:v>
                </c:pt>
                <c:pt idx="26989">
                  <c:v>-7.8383700000000001E-2</c:v>
                </c:pt>
                <c:pt idx="26990">
                  <c:v>-7.9917699999999994E-2</c:v>
                </c:pt>
                <c:pt idx="26991">
                  <c:v>-8.1485299999999997E-2</c:v>
                </c:pt>
                <c:pt idx="26992">
                  <c:v>-8.3082799999999998E-2</c:v>
                </c:pt>
                <c:pt idx="26993">
                  <c:v>-8.4707400000000002E-2</c:v>
                </c:pt>
                <c:pt idx="26994">
                  <c:v>-8.6358400000000002E-2</c:v>
                </c:pt>
                <c:pt idx="26995">
                  <c:v>-8.8035600000000006E-2</c:v>
                </c:pt>
                <c:pt idx="26996">
                  <c:v>-8.9738200000000004E-2</c:v>
                </c:pt>
                <c:pt idx="26997">
                  <c:v>-9.14634E-2</c:v>
                </c:pt>
                <c:pt idx="26998">
                  <c:v>-9.3208299999999994E-2</c:v>
                </c:pt>
                <c:pt idx="26999">
                  <c:v>-9.4972799999999996E-2</c:v>
                </c:pt>
                <c:pt idx="27000">
                  <c:v>-9.6758499999999997E-2</c:v>
                </c:pt>
                <c:pt idx="27001">
                  <c:v>-9.8564799999999994E-2</c:v>
                </c:pt>
                <c:pt idx="27002">
                  <c:v>-0.10038900000000001</c:v>
                </c:pt>
                <c:pt idx="27003">
                  <c:v>-0.102229</c:v>
                </c:pt>
                <c:pt idx="27004">
                  <c:v>-0.10408299999999999</c:v>
                </c:pt>
                <c:pt idx="27005">
                  <c:v>-0.105947</c:v>
                </c:pt>
                <c:pt idx="27006">
                  <c:v>-0.107821</c:v>
                </c:pt>
                <c:pt idx="27007">
                  <c:v>-0.10970299999999999</c:v>
                </c:pt>
                <c:pt idx="27008">
                  <c:v>-0.111594</c:v>
                </c:pt>
                <c:pt idx="27009">
                  <c:v>-0.113495</c:v>
                </c:pt>
                <c:pt idx="27010">
                  <c:v>-0.1154</c:v>
                </c:pt>
                <c:pt idx="27011">
                  <c:v>-0.11730500000000001</c:v>
                </c:pt>
                <c:pt idx="27012">
                  <c:v>-0.119204</c:v>
                </c:pt>
                <c:pt idx="27013">
                  <c:v>-0.12109200000000001</c:v>
                </c:pt>
                <c:pt idx="27014">
                  <c:v>-0.12296899999999999</c:v>
                </c:pt>
                <c:pt idx="27015">
                  <c:v>-0.124831</c:v>
                </c:pt>
                <c:pt idx="27016">
                  <c:v>-0.12667900000000001</c:v>
                </c:pt>
                <c:pt idx="27017">
                  <c:v>-0.12850600000000001</c:v>
                </c:pt>
                <c:pt idx="27018">
                  <c:v>-0.13030900000000001</c:v>
                </c:pt>
                <c:pt idx="27019">
                  <c:v>-0.13208700000000001</c:v>
                </c:pt>
                <c:pt idx="27020">
                  <c:v>-0.13383900000000001</c:v>
                </c:pt>
                <c:pt idx="27021">
                  <c:v>-0.13556399999999999</c:v>
                </c:pt>
                <c:pt idx="27022">
                  <c:v>-0.13725899999999999</c:v>
                </c:pt>
                <c:pt idx="27023">
                  <c:v>-0.13892099999999999</c:v>
                </c:pt>
                <c:pt idx="27024">
                  <c:v>-0.14054900000000001</c:v>
                </c:pt>
                <c:pt idx="27025">
                  <c:v>-0.14213999999999999</c:v>
                </c:pt>
                <c:pt idx="27026">
                  <c:v>-0.14369000000000001</c:v>
                </c:pt>
                <c:pt idx="27027">
                  <c:v>-0.14519699999999999</c:v>
                </c:pt>
                <c:pt idx="27028">
                  <c:v>-0.14666499999999999</c:v>
                </c:pt>
                <c:pt idx="27029">
                  <c:v>-0.14809900000000001</c:v>
                </c:pt>
                <c:pt idx="27030">
                  <c:v>-0.14949999999999999</c:v>
                </c:pt>
                <c:pt idx="27031">
                  <c:v>-0.150866</c:v>
                </c:pt>
                <c:pt idx="27032">
                  <c:v>-0.1522</c:v>
                </c:pt>
                <c:pt idx="27033">
                  <c:v>-0.153502</c:v>
                </c:pt>
                <c:pt idx="27034">
                  <c:v>-0.15477299999999999</c:v>
                </c:pt>
                <c:pt idx="27035">
                  <c:v>-0.15600800000000001</c:v>
                </c:pt>
                <c:pt idx="27036">
                  <c:v>-0.15720600000000001</c:v>
                </c:pt>
                <c:pt idx="27037">
                  <c:v>-0.15836500000000001</c:v>
                </c:pt>
                <c:pt idx="27038">
                  <c:v>-0.15948499999999999</c:v>
                </c:pt>
                <c:pt idx="27039">
                  <c:v>-0.16056699999999999</c:v>
                </c:pt>
                <c:pt idx="27040">
                  <c:v>-0.16161400000000001</c:v>
                </c:pt>
                <c:pt idx="27041">
                  <c:v>-0.16263</c:v>
                </c:pt>
                <c:pt idx="27042">
                  <c:v>-0.16361899999999999</c:v>
                </c:pt>
                <c:pt idx="27043">
                  <c:v>-0.16458</c:v>
                </c:pt>
                <c:pt idx="27044">
                  <c:v>-0.16551399999999999</c:v>
                </c:pt>
                <c:pt idx="27045">
                  <c:v>-0.16641700000000001</c:v>
                </c:pt>
                <c:pt idx="27046">
                  <c:v>-0.16728799999999999</c:v>
                </c:pt>
                <c:pt idx="27047">
                  <c:v>-0.168128</c:v>
                </c:pt>
                <c:pt idx="27048">
                  <c:v>-0.168938</c:v>
                </c:pt>
                <c:pt idx="27049">
                  <c:v>-0.16971800000000001</c:v>
                </c:pt>
                <c:pt idx="27050">
                  <c:v>-0.17046700000000001</c:v>
                </c:pt>
                <c:pt idx="27051">
                  <c:v>-0.171186</c:v>
                </c:pt>
                <c:pt idx="27052">
                  <c:v>-0.17188100000000001</c:v>
                </c:pt>
                <c:pt idx="27053">
                  <c:v>-0.17255499999999999</c:v>
                </c:pt>
                <c:pt idx="27054">
                  <c:v>-0.17321400000000001</c:v>
                </c:pt>
                <c:pt idx="27055">
                  <c:v>-0.17385800000000001</c:v>
                </c:pt>
                <c:pt idx="27056">
                  <c:v>-0.17449000000000001</c:v>
                </c:pt>
                <c:pt idx="27057">
                  <c:v>-0.17511499999999999</c:v>
                </c:pt>
                <c:pt idx="27058">
                  <c:v>-0.175735</c:v>
                </c:pt>
                <c:pt idx="27059">
                  <c:v>-0.17635400000000001</c:v>
                </c:pt>
                <c:pt idx="27060">
                  <c:v>-0.17697299999999999</c:v>
                </c:pt>
                <c:pt idx="27061">
                  <c:v>-0.177592</c:v>
                </c:pt>
                <c:pt idx="27062">
                  <c:v>-0.17821400000000001</c:v>
                </c:pt>
                <c:pt idx="27063">
                  <c:v>-0.178842</c:v>
                </c:pt>
                <c:pt idx="27064">
                  <c:v>-0.179478</c:v>
                </c:pt>
                <c:pt idx="27065">
                  <c:v>-0.18012</c:v>
                </c:pt>
                <c:pt idx="27066">
                  <c:v>-0.18077099999999999</c:v>
                </c:pt>
                <c:pt idx="27067">
                  <c:v>-0.18143699999999999</c:v>
                </c:pt>
                <c:pt idx="27068">
                  <c:v>-0.18212200000000001</c:v>
                </c:pt>
                <c:pt idx="27069">
                  <c:v>-0.18282499999999999</c:v>
                </c:pt>
                <c:pt idx="27070">
                  <c:v>-0.18354400000000001</c:v>
                </c:pt>
                <c:pt idx="27071">
                  <c:v>-0.184281</c:v>
                </c:pt>
                <c:pt idx="27072">
                  <c:v>-0.18503700000000001</c:v>
                </c:pt>
                <c:pt idx="27073">
                  <c:v>-0.18581400000000001</c:v>
                </c:pt>
                <c:pt idx="27074">
                  <c:v>-0.186611</c:v>
                </c:pt>
                <c:pt idx="27075">
                  <c:v>-0.18742800000000001</c:v>
                </c:pt>
                <c:pt idx="27076">
                  <c:v>-0.18826599999999999</c:v>
                </c:pt>
                <c:pt idx="27077">
                  <c:v>-0.18912699999999999</c:v>
                </c:pt>
                <c:pt idx="27078">
                  <c:v>-0.19000700000000001</c:v>
                </c:pt>
                <c:pt idx="27079">
                  <c:v>-0.19089999999999999</c:v>
                </c:pt>
                <c:pt idx="27080">
                  <c:v>-0.1918</c:v>
                </c:pt>
                <c:pt idx="27081">
                  <c:v>-0.19270499999999999</c:v>
                </c:pt>
                <c:pt idx="27082">
                  <c:v>-0.19361900000000001</c:v>
                </c:pt>
                <c:pt idx="27083">
                  <c:v>-0.19454299999999999</c:v>
                </c:pt>
                <c:pt idx="27084">
                  <c:v>-0.19548099999999999</c:v>
                </c:pt>
                <c:pt idx="27085">
                  <c:v>-0.196434</c:v>
                </c:pt>
                <c:pt idx="27086">
                  <c:v>-0.19739799999999999</c:v>
                </c:pt>
                <c:pt idx="27087">
                  <c:v>-0.198377</c:v>
                </c:pt>
                <c:pt idx="27088">
                  <c:v>-0.199374</c:v>
                </c:pt>
                <c:pt idx="27089">
                  <c:v>-0.20039199999999999</c:v>
                </c:pt>
                <c:pt idx="27090">
                  <c:v>-0.201432</c:v>
                </c:pt>
                <c:pt idx="27091">
                  <c:v>-0.20249400000000001</c:v>
                </c:pt>
                <c:pt idx="27092">
                  <c:v>-0.20357500000000001</c:v>
                </c:pt>
                <c:pt idx="27093">
                  <c:v>-0.204675</c:v>
                </c:pt>
                <c:pt idx="27094">
                  <c:v>-0.205794</c:v>
                </c:pt>
                <c:pt idx="27095">
                  <c:v>-0.20693600000000001</c:v>
                </c:pt>
                <c:pt idx="27096">
                  <c:v>-0.20810200000000001</c:v>
                </c:pt>
                <c:pt idx="27097">
                  <c:v>-0.209289</c:v>
                </c:pt>
                <c:pt idx="27098">
                  <c:v>-0.21049100000000001</c:v>
                </c:pt>
                <c:pt idx="27099">
                  <c:v>-0.211703</c:v>
                </c:pt>
                <c:pt idx="27100">
                  <c:v>-0.21292</c:v>
                </c:pt>
                <c:pt idx="27101">
                  <c:v>-0.214141</c:v>
                </c:pt>
                <c:pt idx="27102">
                  <c:v>-0.21536</c:v>
                </c:pt>
                <c:pt idx="27103">
                  <c:v>-0.21657399999999999</c:v>
                </c:pt>
                <c:pt idx="27104">
                  <c:v>-0.217779</c:v>
                </c:pt>
                <c:pt idx="27105">
                  <c:v>-0.218975</c:v>
                </c:pt>
                <c:pt idx="27106">
                  <c:v>-0.220163</c:v>
                </c:pt>
                <c:pt idx="27107">
                  <c:v>-0.22134100000000001</c:v>
                </c:pt>
                <c:pt idx="27108">
                  <c:v>-0.22250800000000001</c:v>
                </c:pt>
                <c:pt idx="27109">
                  <c:v>-0.223662</c:v>
                </c:pt>
                <c:pt idx="27110">
                  <c:v>-0.224799</c:v>
                </c:pt>
                <c:pt idx="27111">
                  <c:v>-0.22591800000000001</c:v>
                </c:pt>
                <c:pt idx="27112">
                  <c:v>-0.227016</c:v>
                </c:pt>
                <c:pt idx="27113">
                  <c:v>-0.22808899999999999</c:v>
                </c:pt>
                <c:pt idx="27114">
                  <c:v>-0.229131</c:v>
                </c:pt>
                <c:pt idx="27115">
                  <c:v>-0.23014399999999999</c:v>
                </c:pt>
                <c:pt idx="27116">
                  <c:v>-0.23113</c:v>
                </c:pt>
                <c:pt idx="27117">
                  <c:v>-0.23209199999999999</c:v>
                </c:pt>
                <c:pt idx="27118">
                  <c:v>-0.23303299999999999</c:v>
                </c:pt>
                <c:pt idx="27119">
                  <c:v>-0.233957</c:v>
                </c:pt>
                <c:pt idx="27120">
                  <c:v>-0.23486799999999999</c:v>
                </c:pt>
                <c:pt idx="27121">
                  <c:v>-0.235764</c:v>
                </c:pt>
                <c:pt idx="27122">
                  <c:v>-0.23664199999999999</c:v>
                </c:pt>
                <c:pt idx="27123">
                  <c:v>-0.23749799999999999</c:v>
                </c:pt>
                <c:pt idx="27124">
                  <c:v>-0.23832800000000001</c:v>
                </c:pt>
                <c:pt idx="27125">
                  <c:v>-0.23913100000000001</c:v>
                </c:pt>
                <c:pt idx="27126">
                  <c:v>-0.23990700000000001</c:v>
                </c:pt>
                <c:pt idx="27127">
                  <c:v>-0.24065700000000001</c:v>
                </c:pt>
                <c:pt idx="27128">
                  <c:v>-0.24138599999999999</c:v>
                </c:pt>
                <c:pt idx="27129">
                  <c:v>-0.242095</c:v>
                </c:pt>
                <c:pt idx="27130">
                  <c:v>-0.242783</c:v>
                </c:pt>
                <c:pt idx="27131">
                  <c:v>-0.243448</c:v>
                </c:pt>
                <c:pt idx="27132">
                  <c:v>-0.244089</c:v>
                </c:pt>
                <c:pt idx="27133">
                  <c:v>-0.244704</c:v>
                </c:pt>
                <c:pt idx="27134">
                  <c:v>-0.24529400000000001</c:v>
                </c:pt>
                <c:pt idx="27135">
                  <c:v>-0.245861</c:v>
                </c:pt>
                <c:pt idx="27136">
                  <c:v>-0.24640500000000001</c:v>
                </c:pt>
                <c:pt idx="27137">
                  <c:v>-0.24693000000000001</c:v>
                </c:pt>
                <c:pt idx="27138">
                  <c:v>-0.24743599999999999</c:v>
                </c:pt>
                <c:pt idx="27139">
                  <c:v>-0.24792400000000001</c:v>
                </c:pt>
                <c:pt idx="27140">
                  <c:v>-0.24840000000000001</c:v>
                </c:pt>
                <c:pt idx="27141">
                  <c:v>-0.24887000000000001</c:v>
                </c:pt>
                <c:pt idx="27142">
                  <c:v>-0.249333</c:v>
                </c:pt>
                <c:pt idx="27143">
                  <c:v>-0.24978900000000001</c:v>
                </c:pt>
                <c:pt idx="27144">
                  <c:v>-0.25023899999999999</c:v>
                </c:pt>
                <c:pt idx="27145">
                  <c:v>-0.25068600000000002</c:v>
                </c:pt>
                <c:pt idx="27146">
                  <c:v>-0.25113000000000002</c:v>
                </c:pt>
                <c:pt idx="27147">
                  <c:v>-0.25157400000000002</c:v>
                </c:pt>
                <c:pt idx="27148">
                  <c:v>-0.25201400000000002</c:v>
                </c:pt>
                <c:pt idx="27149">
                  <c:v>-0.25245000000000001</c:v>
                </c:pt>
                <c:pt idx="27150">
                  <c:v>-0.252886</c:v>
                </c:pt>
                <c:pt idx="27151">
                  <c:v>-0.25332399999999999</c:v>
                </c:pt>
                <c:pt idx="27152">
                  <c:v>-0.25376799999999999</c:v>
                </c:pt>
                <c:pt idx="27153">
                  <c:v>-0.25421500000000002</c:v>
                </c:pt>
                <c:pt idx="27154">
                  <c:v>-0.25466699999999998</c:v>
                </c:pt>
                <c:pt idx="27155">
                  <c:v>-0.25512899999999999</c:v>
                </c:pt>
                <c:pt idx="27156">
                  <c:v>-0.25560500000000003</c:v>
                </c:pt>
                <c:pt idx="27157">
                  <c:v>-0.25609700000000002</c:v>
                </c:pt>
                <c:pt idx="27158">
                  <c:v>-0.25660300000000003</c:v>
                </c:pt>
                <c:pt idx="27159">
                  <c:v>-0.25712400000000002</c:v>
                </c:pt>
                <c:pt idx="27160">
                  <c:v>-0.257658</c:v>
                </c:pt>
                <c:pt idx="27161">
                  <c:v>-0.25820599999999999</c:v>
                </c:pt>
                <c:pt idx="27162">
                  <c:v>-0.258768</c:v>
                </c:pt>
                <c:pt idx="27163">
                  <c:v>-0.25934600000000002</c:v>
                </c:pt>
                <c:pt idx="27164">
                  <c:v>-0.25993899999999998</c:v>
                </c:pt>
                <c:pt idx="27165">
                  <c:v>-0.260544</c:v>
                </c:pt>
                <c:pt idx="27166">
                  <c:v>-0.26115300000000002</c:v>
                </c:pt>
                <c:pt idx="27167">
                  <c:v>-0.26175700000000002</c:v>
                </c:pt>
                <c:pt idx="27168">
                  <c:v>-0.26235000000000003</c:v>
                </c:pt>
                <c:pt idx="27169">
                  <c:v>-0.26293299999999997</c:v>
                </c:pt>
                <c:pt idx="27170">
                  <c:v>-0.26350499999999999</c:v>
                </c:pt>
                <c:pt idx="27171">
                  <c:v>-0.26406800000000002</c:v>
                </c:pt>
                <c:pt idx="27172">
                  <c:v>-0.26462200000000002</c:v>
                </c:pt>
                <c:pt idx="27173">
                  <c:v>-0.26516600000000001</c:v>
                </c:pt>
                <c:pt idx="27174">
                  <c:v>-0.26569900000000002</c:v>
                </c:pt>
                <c:pt idx="27175">
                  <c:v>-0.26622600000000002</c:v>
                </c:pt>
                <c:pt idx="27176">
                  <c:v>-0.26675399999999999</c:v>
                </c:pt>
                <c:pt idx="27177">
                  <c:v>-0.267287</c:v>
                </c:pt>
                <c:pt idx="27178">
                  <c:v>-0.26782800000000001</c:v>
                </c:pt>
                <c:pt idx="27179">
                  <c:v>-0.26837899999999998</c:v>
                </c:pt>
                <c:pt idx="27180">
                  <c:v>-0.26893899999999998</c:v>
                </c:pt>
                <c:pt idx="27181">
                  <c:v>-0.26950499999999999</c:v>
                </c:pt>
                <c:pt idx="27182">
                  <c:v>-0.27007700000000001</c:v>
                </c:pt>
                <c:pt idx="27183">
                  <c:v>-0.27065099999999997</c:v>
                </c:pt>
                <c:pt idx="27184">
                  <c:v>-0.271227</c:v>
                </c:pt>
                <c:pt idx="27185">
                  <c:v>-0.27180100000000001</c:v>
                </c:pt>
                <c:pt idx="27186">
                  <c:v>-0.27236900000000003</c:v>
                </c:pt>
                <c:pt idx="27187">
                  <c:v>-0.272924</c:v>
                </c:pt>
                <c:pt idx="27188">
                  <c:v>-0.27345799999999998</c:v>
                </c:pt>
                <c:pt idx="27189">
                  <c:v>-0.27396300000000001</c:v>
                </c:pt>
                <c:pt idx="27190">
                  <c:v>-0.27442899999999998</c:v>
                </c:pt>
                <c:pt idx="27191">
                  <c:v>-0.27485100000000001</c:v>
                </c:pt>
                <c:pt idx="27192">
                  <c:v>-0.275225</c:v>
                </c:pt>
                <c:pt idx="27193">
                  <c:v>-0.27555600000000002</c:v>
                </c:pt>
                <c:pt idx="27194">
                  <c:v>-0.27584399999999998</c:v>
                </c:pt>
                <c:pt idx="27195">
                  <c:v>-0.27609099999999998</c:v>
                </c:pt>
                <c:pt idx="27196">
                  <c:v>-0.27629300000000001</c:v>
                </c:pt>
                <c:pt idx="27197">
                  <c:v>-0.276447</c:v>
                </c:pt>
                <c:pt idx="27198">
                  <c:v>-0.27654800000000002</c:v>
                </c:pt>
                <c:pt idx="27199">
                  <c:v>-0.27659400000000001</c:v>
                </c:pt>
                <c:pt idx="27200">
                  <c:v>-0.27658500000000003</c:v>
                </c:pt>
                <c:pt idx="27201">
                  <c:v>-0.27651999999999999</c:v>
                </c:pt>
                <c:pt idx="27202">
                  <c:v>-0.27639999999999998</c:v>
                </c:pt>
                <c:pt idx="27203">
                  <c:v>-0.27622400000000003</c:v>
                </c:pt>
                <c:pt idx="27204">
                  <c:v>-0.27599699999999999</c:v>
                </c:pt>
                <c:pt idx="27205">
                  <c:v>-0.27572400000000002</c:v>
                </c:pt>
                <c:pt idx="27206">
                  <c:v>-0.27540900000000001</c:v>
                </c:pt>
                <c:pt idx="27207">
                  <c:v>-0.27505400000000002</c:v>
                </c:pt>
                <c:pt idx="27208">
                  <c:v>-0.27465800000000001</c:v>
                </c:pt>
                <c:pt idx="27209">
                  <c:v>-0.27421800000000002</c:v>
                </c:pt>
                <c:pt idx="27210">
                  <c:v>-0.273729</c:v>
                </c:pt>
                <c:pt idx="27211">
                  <c:v>-0.27318599999999998</c:v>
                </c:pt>
                <c:pt idx="27212">
                  <c:v>-0.27258900000000003</c:v>
                </c:pt>
                <c:pt idx="27213">
                  <c:v>-0.27193899999999999</c:v>
                </c:pt>
                <c:pt idx="27214">
                  <c:v>-0.27123599999999998</c:v>
                </c:pt>
                <c:pt idx="27215">
                  <c:v>-0.27048</c:v>
                </c:pt>
                <c:pt idx="27216">
                  <c:v>-0.26967000000000002</c:v>
                </c:pt>
                <c:pt idx="27217">
                  <c:v>-0.26879799999999998</c:v>
                </c:pt>
                <c:pt idx="27218">
                  <c:v>-0.26785999999999999</c:v>
                </c:pt>
                <c:pt idx="27219">
                  <c:v>-0.26685900000000001</c:v>
                </c:pt>
                <c:pt idx="27220">
                  <c:v>-0.26579900000000001</c:v>
                </c:pt>
                <c:pt idx="27221">
                  <c:v>-0.264685</c:v>
                </c:pt>
                <c:pt idx="27222">
                  <c:v>-0.26351999999999998</c:v>
                </c:pt>
                <c:pt idx="27223">
                  <c:v>-0.26230700000000001</c:v>
                </c:pt>
                <c:pt idx="27224">
                  <c:v>-0.26105200000000001</c:v>
                </c:pt>
                <c:pt idx="27225">
                  <c:v>-0.25975799999999999</c:v>
                </c:pt>
                <c:pt idx="27226">
                  <c:v>-0.25842599999999999</c:v>
                </c:pt>
                <c:pt idx="27227">
                  <c:v>-0.25705699999999998</c:v>
                </c:pt>
                <c:pt idx="27228">
                  <c:v>-0.25565700000000002</c:v>
                </c:pt>
                <c:pt idx="27229">
                  <c:v>-0.25423099999999998</c:v>
                </c:pt>
                <c:pt idx="27230">
                  <c:v>-0.25277699999999997</c:v>
                </c:pt>
                <c:pt idx="27231">
                  <c:v>-0.25129499999999999</c:v>
                </c:pt>
                <c:pt idx="27232">
                  <c:v>-0.24978700000000001</c:v>
                </c:pt>
                <c:pt idx="27233">
                  <c:v>-0.248256</c:v>
                </c:pt>
                <c:pt idx="27234">
                  <c:v>-0.24670300000000001</c:v>
                </c:pt>
                <c:pt idx="27235">
                  <c:v>-0.24512600000000001</c:v>
                </c:pt>
                <c:pt idx="27236">
                  <c:v>-0.24352599999999999</c:v>
                </c:pt>
                <c:pt idx="27237">
                  <c:v>-0.241901</c:v>
                </c:pt>
                <c:pt idx="27238">
                  <c:v>-0.240258</c:v>
                </c:pt>
                <c:pt idx="27239">
                  <c:v>-0.23860300000000001</c:v>
                </c:pt>
                <c:pt idx="27240">
                  <c:v>-0.23693600000000001</c:v>
                </c:pt>
                <c:pt idx="27241">
                  <c:v>-0.235262</c:v>
                </c:pt>
                <c:pt idx="27242">
                  <c:v>-0.23358799999999999</c:v>
                </c:pt>
                <c:pt idx="27243">
                  <c:v>-0.23191700000000001</c:v>
                </c:pt>
                <c:pt idx="27244">
                  <c:v>-0.23025100000000001</c:v>
                </c:pt>
                <c:pt idx="27245">
                  <c:v>-0.22858999999999999</c:v>
                </c:pt>
                <c:pt idx="27246">
                  <c:v>-0.226937</c:v>
                </c:pt>
                <c:pt idx="27247">
                  <c:v>-0.22529199999999999</c:v>
                </c:pt>
                <c:pt idx="27248">
                  <c:v>-0.223659</c:v>
                </c:pt>
                <c:pt idx="27249">
                  <c:v>-0.22204299999999999</c:v>
                </c:pt>
                <c:pt idx="27250">
                  <c:v>-0.22044900000000001</c:v>
                </c:pt>
                <c:pt idx="27251">
                  <c:v>-0.21887899999999999</c:v>
                </c:pt>
                <c:pt idx="27252">
                  <c:v>-0.217337</c:v>
                </c:pt>
                <c:pt idx="27253">
                  <c:v>-0.21582399999999999</c:v>
                </c:pt>
                <c:pt idx="27254">
                  <c:v>-0.214336</c:v>
                </c:pt>
                <c:pt idx="27255">
                  <c:v>-0.21287200000000001</c:v>
                </c:pt>
                <c:pt idx="27256">
                  <c:v>-0.21143300000000001</c:v>
                </c:pt>
                <c:pt idx="27257">
                  <c:v>-0.21002000000000001</c:v>
                </c:pt>
                <c:pt idx="27258">
                  <c:v>-0.20863399999999999</c:v>
                </c:pt>
                <c:pt idx="27259">
                  <c:v>-0.20727699999999999</c:v>
                </c:pt>
                <c:pt idx="27260">
                  <c:v>-0.205956</c:v>
                </c:pt>
                <c:pt idx="27261">
                  <c:v>-0.204675</c:v>
                </c:pt>
                <c:pt idx="27262">
                  <c:v>-0.20343700000000001</c:v>
                </c:pt>
                <c:pt idx="27263">
                  <c:v>-0.20224900000000001</c:v>
                </c:pt>
                <c:pt idx="27264">
                  <c:v>-0.20111999999999999</c:v>
                </c:pt>
                <c:pt idx="27265">
                  <c:v>-0.20005700000000001</c:v>
                </c:pt>
                <c:pt idx="27266">
                  <c:v>-0.19906399999999999</c:v>
                </c:pt>
                <c:pt idx="27267">
                  <c:v>-0.19814399999999999</c:v>
                </c:pt>
                <c:pt idx="27268">
                  <c:v>-0.197294</c:v>
                </c:pt>
                <c:pt idx="27269">
                  <c:v>-0.19650999999999999</c:v>
                </c:pt>
                <c:pt idx="27270">
                  <c:v>-0.19578699999999999</c:v>
                </c:pt>
                <c:pt idx="27271">
                  <c:v>-0.195128</c:v>
                </c:pt>
                <c:pt idx="27272">
                  <c:v>-0.19454299999999999</c:v>
                </c:pt>
                <c:pt idx="27273">
                  <c:v>-0.19404099999999999</c:v>
                </c:pt>
                <c:pt idx="27274">
                  <c:v>-0.19361999999999999</c:v>
                </c:pt>
                <c:pt idx="27275">
                  <c:v>-0.19327</c:v>
                </c:pt>
                <c:pt idx="27276">
                  <c:v>-0.19297900000000001</c:v>
                </c:pt>
                <c:pt idx="27277">
                  <c:v>-0.192743</c:v>
                </c:pt>
                <c:pt idx="27278">
                  <c:v>-0.19255700000000001</c:v>
                </c:pt>
                <c:pt idx="27279">
                  <c:v>-0.19241900000000001</c:v>
                </c:pt>
                <c:pt idx="27280">
                  <c:v>-0.19232299999999999</c:v>
                </c:pt>
                <c:pt idx="27281">
                  <c:v>-0.192276</c:v>
                </c:pt>
                <c:pt idx="27282">
                  <c:v>-0.19228600000000001</c:v>
                </c:pt>
                <c:pt idx="27283">
                  <c:v>-0.192356</c:v>
                </c:pt>
                <c:pt idx="27284">
                  <c:v>-0.19248699999999999</c:v>
                </c:pt>
                <c:pt idx="27285">
                  <c:v>-0.19267899999999999</c:v>
                </c:pt>
                <c:pt idx="27286">
                  <c:v>-0.19292999999999999</c:v>
                </c:pt>
                <c:pt idx="27287">
                  <c:v>-0.19323599999999999</c:v>
                </c:pt>
                <c:pt idx="27288">
                  <c:v>-0.19359699999999999</c:v>
                </c:pt>
                <c:pt idx="27289">
                  <c:v>-0.19401199999999999</c:v>
                </c:pt>
                <c:pt idx="27290">
                  <c:v>-0.19447999999999999</c:v>
                </c:pt>
                <c:pt idx="27291">
                  <c:v>-0.19500100000000001</c:v>
                </c:pt>
                <c:pt idx="27292">
                  <c:v>-0.195578</c:v>
                </c:pt>
                <c:pt idx="27293">
                  <c:v>-0.196213</c:v>
                </c:pt>
                <c:pt idx="27294">
                  <c:v>-0.196904</c:v>
                </c:pt>
                <c:pt idx="27295">
                  <c:v>-0.19764799999999999</c:v>
                </c:pt>
                <c:pt idx="27296">
                  <c:v>-0.198439</c:v>
                </c:pt>
                <c:pt idx="27297">
                  <c:v>-0.199271</c:v>
                </c:pt>
                <c:pt idx="27298">
                  <c:v>-0.20013600000000001</c:v>
                </c:pt>
                <c:pt idx="27299">
                  <c:v>-0.20102999999999999</c:v>
                </c:pt>
                <c:pt idx="27300">
                  <c:v>-0.201958</c:v>
                </c:pt>
                <c:pt idx="27301">
                  <c:v>-0.20292199999999999</c:v>
                </c:pt>
                <c:pt idx="27302">
                  <c:v>-0.20392199999999999</c:v>
                </c:pt>
                <c:pt idx="27303">
                  <c:v>-0.20494999999999999</c:v>
                </c:pt>
                <c:pt idx="27304">
                  <c:v>-0.20599799999999999</c:v>
                </c:pt>
                <c:pt idx="27305">
                  <c:v>-0.20705799999999999</c:v>
                </c:pt>
                <c:pt idx="27306">
                  <c:v>-0.20813200000000001</c:v>
                </c:pt>
                <c:pt idx="27307">
                  <c:v>-0.209226</c:v>
                </c:pt>
                <c:pt idx="27308">
                  <c:v>-0.210343</c:v>
                </c:pt>
                <c:pt idx="27309">
                  <c:v>-0.21148400000000001</c:v>
                </c:pt>
                <c:pt idx="27310">
                  <c:v>-0.212646</c:v>
                </c:pt>
                <c:pt idx="27311">
                  <c:v>-0.21383099999999999</c:v>
                </c:pt>
                <c:pt idx="27312">
                  <c:v>-0.21503700000000001</c:v>
                </c:pt>
                <c:pt idx="27313">
                  <c:v>-0.216257</c:v>
                </c:pt>
                <c:pt idx="27314">
                  <c:v>-0.21748500000000001</c:v>
                </c:pt>
                <c:pt idx="27315">
                  <c:v>-0.21872</c:v>
                </c:pt>
                <c:pt idx="27316">
                  <c:v>-0.21996599999999999</c:v>
                </c:pt>
                <c:pt idx="27317">
                  <c:v>-0.221224</c:v>
                </c:pt>
                <c:pt idx="27318">
                  <c:v>-0.22248999999999999</c:v>
                </c:pt>
                <c:pt idx="27319">
                  <c:v>-0.22375800000000001</c:v>
                </c:pt>
                <c:pt idx="27320">
                  <c:v>-0.225021</c:v>
                </c:pt>
                <c:pt idx="27321">
                  <c:v>-0.226271</c:v>
                </c:pt>
                <c:pt idx="27322">
                  <c:v>-0.22750400000000001</c:v>
                </c:pt>
                <c:pt idx="27323">
                  <c:v>-0.22872100000000001</c:v>
                </c:pt>
                <c:pt idx="27324">
                  <c:v>-0.22992199999999999</c:v>
                </c:pt>
                <c:pt idx="27325">
                  <c:v>-0.23110700000000001</c:v>
                </c:pt>
                <c:pt idx="27326">
                  <c:v>-0.23227700000000001</c:v>
                </c:pt>
                <c:pt idx="27327">
                  <c:v>-0.233429</c:v>
                </c:pt>
                <c:pt idx="27328">
                  <c:v>-0.23456099999999999</c:v>
                </c:pt>
                <c:pt idx="27329">
                  <c:v>-0.23567299999999999</c:v>
                </c:pt>
                <c:pt idx="27330">
                  <c:v>-0.236763</c:v>
                </c:pt>
                <c:pt idx="27331">
                  <c:v>-0.23782700000000001</c:v>
                </c:pt>
                <c:pt idx="27332">
                  <c:v>-0.23886099999999999</c:v>
                </c:pt>
                <c:pt idx="27333">
                  <c:v>-0.23986199999999999</c:v>
                </c:pt>
                <c:pt idx="27334">
                  <c:v>-0.24083099999999999</c:v>
                </c:pt>
                <c:pt idx="27335">
                  <c:v>-0.24177199999999999</c:v>
                </c:pt>
                <c:pt idx="27336">
                  <c:v>-0.24268500000000001</c:v>
                </c:pt>
                <c:pt idx="27337">
                  <c:v>-0.24357000000000001</c:v>
                </c:pt>
                <c:pt idx="27338">
                  <c:v>-0.244423</c:v>
                </c:pt>
                <c:pt idx="27339">
                  <c:v>-0.24524000000000001</c:v>
                </c:pt>
                <c:pt idx="27340">
                  <c:v>-0.24602099999999999</c:v>
                </c:pt>
                <c:pt idx="27341">
                  <c:v>-0.24676500000000001</c:v>
                </c:pt>
                <c:pt idx="27342">
                  <c:v>-0.24746799999999999</c:v>
                </c:pt>
                <c:pt idx="27343">
                  <c:v>-0.24813299999999999</c:v>
                </c:pt>
                <c:pt idx="27344">
                  <c:v>-0.24876200000000001</c:v>
                </c:pt>
                <c:pt idx="27345">
                  <c:v>-0.24935499999999999</c:v>
                </c:pt>
                <c:pt idx="27346">
                  <c:v>-0.24990799999999999</c:v>
                </c:pt>
                <c:pt idx="27347">
                  <c:v>-0.25042399999999998</c:v>
                </c:pt>
                <c:pt idx="27348">
                  <c:v>-0.25090800000000002</c:v>
                </c:pt>
                <c:pt idx="27349">
                  <c:v>-0.251363</c:v>
                </c:pt>
                <c:pt idx="27350">
                  <c:v>-0.25178699999999998</c:v>
                </c:pt>
                <c:pt idx="27351">
                  <c:v>-0.25217699999999998</c:v>
                </c:pt>
                <c:pt idx="27352">
                  <c:v>-0.25253799999999998</c:v>
                </c:pt>
                <c:pt idx="27353">
                  <c:v>-0.25287199999999999</c:v>
                </c:pt>
                <c:pt idx="27354">
                  <c:v>-0.25317800000000001</c:v>
                </c:pt>
                <c:pt idx="27355">
                  <c:v>-0.25345499999999999</c:v>
                </c:pt>
                <c:pt idx="27356">
                  <c:v>-0.25369999999999998</c:v>
                </c:pt>
                <c:pt idx="27357">
                  <c:v>-0.25390800000000002</c:v>
                </c:pt>
                <c:pt idx="27358">
                  <c:v>-0.254077</c:v>
                </c:pt>
                <c:pt idx="27359">
                  <c:v>-0.25421300000000002</c:v>
                </c:pt>
                <c:pt idx="27360">
                  <c:v>-0.254326</c:v>
                </c:pt>
                <c:pt idx="27361">
                  <c:v>-0.25442199999999998</c:v>
                </c:pt>
                <c:pt idx="27362">
                  <c:v>-0.254496</c:v>
                </c:pt>
                <c:pt idx="27363">
                  <c:v>-0.25453700000000001</c:v>
                </c:pt>
                <c:pt idx="27364">
                  <c:v>-0.25453999999999999</c:v>
                </c:pt>
                <c:pt idx="27365">
                  <c:v>-0.25450600000000001</c:v>
                </c:pt>
                <c:pt idx="27366">
                  <c:v>-0.25443700000000002</c:v>
                </c:pt>
                <c:pt idx="27367">
                  <c:v>-0.25433699999999998</c:v>
                </c:pt>
                <c:pt idx="27368">
                  <c:v>-0.25420700000000002</c:v>
                </c:pt>
                <c:pt idx="27369">
                  <c:v>-0.254054</c:v>
                </c:pt>
                <c:pt idx="27370">
                  <c:v>-0.25388699999999997</c:v>
                </c:pt>
                <c:pt idx="27371">
                  <c:v>-0.25370700000000002</c:v>
                </c:pt>
                <c:pt idx="27372">
                  <c:v>-0.253498</c:v>
                </c:pt>
                <c:pt idx="27373">
                  <c:v>-0.25325599999999998</c:v>
                </c:pt>
                <c:pt idx="27374">
                  <c:v>-0.25300400000000001</c:v>
                </c:pt>
                <c:pt idx="27375">
                  <c:v>-0.25274799999999997</c:v>
                </c:pt>
                <c:pt idx="27376">
                  <c:v>-0.25248100000000001</c:v>
                </c:pt>
                <c:pt idx="27377">
                  <c:v>-0.25220799999999999</c:v>
                </c:pt>
                <c:pt idx="27378">
                  <c:v>-0.25193599999999999</c:v>
                </c:pt>
                <c:pt idx="27379">
                  <c:v>-0.251666</c:v>
                </c:pt>
                <c:pt idx="27380">
                  <c:v>-0.25139800000000001</c:v>
                </c:pt>
                <c:pt idx="27381">
                  <c:v>-0.25113099999999999</c:v>
                </c:pt>
                <c:pt idx="27382">
                  <c:v>-0.250863</c:v>
                </c:pt>
                <c:pt idx="27383">
                  <c:v>-0.25059300000000001</c:v>
                </c:pt>
                <c:pt idx="27384">
                  <c:v>-0.25031799999999998</c:v>
                </c:pt>
                <c:pt idx="27385">
                  <c:v>-0.25003900000000001</c:v>
                </c:pt>
                <c:pt idx="27386">
                  <c:v>-0.24975600000000001</c:v>
                </c:pt>
                <c:pt idx="27387">
                  <c:v>-0.249468</c:v>
                </c:pt>
                <c:pt idx="27388">
                  <c:v>-0.24918000000000001</c:v>
                </c:pt>
                <c:pt idx="27389">
                  <c:v>-0.24889800000000001</c:v>
                </c:pt>
                <c:pt idx="27390">
                  <c:v>-0.24862500000000001</c:v>
                </c:pt>
                <c:pt idx="27391">
                  <c:v>-0.248359</c:v>
                </c:pt>
                <c:pt idx="27392">
                  <c:v>-0.24809700000000001</c:v>
                </c:pt>
                <c:pt idx="27393">
                  <c:v>-0.24784500000000001</c:v>
                </c:pt>
                <c:pt idx="27394">
                  <c:v>-0.247611</c:v>
                </c:pt>
                <c:pt idx="27395">
                  <c:v>-0.24740000000000001</c:v>
                </c:pt>
                <c:pt idx="27396">
                  <c:v>-0.24721399999999999</c:v>
                </c:pt>
                <c:pt idx="27397">
                  <c:v>-0.24705199999999999</c:v>
                </c:pt>
                <c:pt idx="27398">
                  <c:v>-0.246918</c:v>
                </c:pt>
                <c:pt idx="27399">
                  <c:v>-0.24681400000000001</c:v>
                </c:pt>
                <c:pt idx="27400">
                  <c:v>-0.24673700000000001</c:v>
                </c:pt>
                <c:pt idx="27401">
                  <c:v>-0.24668300000000001</c:v>
                </c:pt>
                <c:pt idx="27402">
                  <c:v>-0.24664900000000001</c:v>
                </c:pt>
                <c:pt idx="27403">
                  <c:v>-0.24663299999999999</c:v>
                </c:pt>
                <c:pt idx="27404">
                  <c:v>-0.246639</c:v>
                </c:pt>
                <c:pt idx="27405">
                  <c:v>-0.246666</c:v>
                </c:pt>
                <c:pt idx="27406">
                  <c:v>-0.24671100000000001</c:v>
                </c:pt>
                <c:pt idx="27407">
                  <c:v>-0.24676899999999999</c:v>
                </c:pt>
                <c:pt idx="27408">
                  <c:v>-0.246833</c:v>
                </c:pt>
                <c:pt idx="27409">
                  <c:v>-0.24690400000000001</c:v>
                </c:pt>
                <c:pt idx="27410">
                  <c:v>-0.24698100000000001</c:v>
                </c:pt>
                <c:pt idx="27411">
                  <c:v>-0.24706700000000001</c:v>
                </c:pt>
                <c:pt idx="27412">
                  <c:v>-0.247165</c:v>
                </c:pt>
                <c:pt idx="27413">
                  <c:v>-0.24727499999999999</c:v>
                </c:pt>
                <c:pt idx="27414">
                  <c:v>-0.24739800000000001</c:v>
                </c:pt>
                <c:pt idx="27415">
                  <c:v>-0.247528</c:v>
                </c:pt>
                <c:pt idx="27416">
                  <c:v>-0.24766299999999999</c:v>
                </c:pt>
                <c:pt idx="27417">
                  <c:v>-0.247803</c:v>
                </c:pt>
                <c:pt idx="27418">
                  <c:v>-0.247942</c:v>
                </c:pt>
                <c:pt idx="27419">
                  <c:v>-0.24807499999999999</c:v>
                </c:pt>
                <c:pt idx="27420">
                  <c:v>-0.248195</c:v>
                </c:pt>
                <c:pt idx="27421">
                  <c:v>-0.248305</c:v>
                </c:pt>
                <c:pt idx="27422">
                  <c:v>-0.24840599999999999</c:v>
                </c:pt>
                <c:pt idx="27423">
                  <c:v>-0.248499</c:v>
                </c:pt>
                <c:pt idx="27424">
                  <c:v>-0.248583</c:v>
                </c:pt>
                <c:pt idx="27425">
                  <c:v>-0.24865899999999999</c:v>
                </c:pt>
                <c:pt idx="27426">
                  <c:v>-0.24872900000000001</c:v>
                </c:pt>
                <c:pt idx="27427">
                  <c:v>-0.24879200000000001</c:v>
                </c:pt>
                <c:pt idx="27428">
                  <c:v>-0.24884600000000001</c:v>
                </c:pt>
                <c:pt idx="27429">
                  <c:v>-0.248891</c:v>
                </c:pt>
                <c:pt idx="27430">
                  <c:v>-0.24892600000000001</c:v>
                </c:pt>
                <c:pt idx="27431">
                  <c:v>-0.248949</c:v>
                </c:pt>
                <c:pt idx="27432">
                  <c:v>-0.24895400000000001</c:v>
                </c:pt>
                <c:pt idx="27433">
                  <c:v>-0.24893899999999999</c:v>
                </c:pt>
                <c:pt idx="27434">
                  <c:v>-0.24890200000000001</c:v>
                </c:pt>
                <c:pt idx="27435">
                  <c:v>-0.24884400000000001</c:v>
                </c:pt>
                <c:pt idx="27436">
                  <c:v>-0.24876599999999999</c:v>
                </c:pt>
                <c:pt idx="27437">
                  <c:v>-0.248665</c:v>
                </c:pt>
                <c:pt idx="27438">
                  <c:v>-0.24853600000000001</c:v>
                </c:pt>
                <c:pt idx="27439">
                  <c:v>-0.24837200000000001</c:v>
                </c:pt>
                <c:pt idx="27440">
                  <c:v>-0.248169</c:v>
                </c:pt>
                <c:pt idx="27441">
                  <c:v>-0.24792500000000001</c:v>
                </c:pt>
                <c:pt idx="27442">
                  <c:v>-0.24764</c:v>
                </c:pt>
                <c:pt idx="27443">
                  <c:v>-0.24731500000000001</c:v>
                </c:pt>
                <c:pt idx="27444">
                  <c:v>-0.24695</c:v>
                </c:pt>
                <c:pt idx="27445">
                  <c:v>-0.24654200000000001</c:v>
                </c:pt>
                <c:pt idx="27446">
                  <c:v>-0.246088</c:v>
                </c:pt>
                <c:pt idx="27447">
                  <c:v>-0.245586</c:v>
                </c:pt>
                <c:pt idx="27448">
                  <c:v>-0.245034</c:v>
                </c:pt>
                <c:pt idx="27449">
                  <c:v>-0.24443100000000001</c:v>
                </c:pt>
                <c:pt idx="27450">
                  <c:v>-0.24377399999999999</c:v>
                </c:pt>
                <c:pt idx="27451">
                  <c:v>-0.243064</c:v>
                </c:pt>
                <c:pt idx="27452">
                  <c:v>-0.24230099999999999</c:v>
                </c:pt>
                <c:pt idx="27453">
                  <c:v>-0.24148700000000001</c:v>
                </c:pt>
                <c:pt idx="27454">
                  <c:v>-0.240622</c:v>
                </c:pt>
                <c:pt idx="27455">
                  <c:v>-0.239705</c:v>
                </c:pt>
                <c:pt idx="27456">
                  <c:v>-0.238736</c:v>
                </c:pt>
                <c:pt idx="27457">
                  <c:v>-0.23771999999999999</c:v>
                </c:pt>
                <c:pt idx="27458">
                  <c:v>-0.23666100000000001</c:v>
                </c:pt>
                <c:pt idx="27459">
                  <c:v>-0.235537</c:v>
                </c:pt>
                <c:pt idx="27460">
                  <c:v>-0.234323</c:v>
                </c:pt>
                <c:pt idx="27461">
                  <c:v>-0.233046</c:v>
                </c:pt>
                <c:pt idx="27462">
                  <c:v>-0.23173099999999999</c:v>
                </c:pt>
                <c:pt idx="27463">
                  <c:v>-0.23036100000000001</c:v>
                </c:pt>
                <c:pt idx="27464">
                  <c:v>-0.228932</c:v>
                </c:pt>
                <c:pt idx="27465">
                  <c:v>-0.22745399999999999</c:v>
                </c:pt>
                <c:pt idx="27466">
                  <c:v>-0.22593199999999999</c:v>
                </c:pt>
                <c:pt idx="27467">
                  <c:v>-0.22436200000000001</c:v>
                </c:pt>
                <c:pt idx="27468">
                  <c:v>-0.222743</c:v>
                </c:pt>
                <c:pt idx="27469">
                  <c:v>-0.22107299999999999</c:v>
                </c:pt>
                <c:pt idx="27470">
                  <c:v>-0.21935199999999999</c:v>
                </c:pt>
                <c:pt idx="27471">
                  <c:v>-0.217584</c:v>
                </c:pt>
                <c:pt idx="27472">
                  <c:v>-0.21577299999999999</c:v>
                </c:pt>
                <c:pt idx="27473">
                  <c:v>-0.21392</c:v>
                </c:pt>
                <c:pt idx="27474">
                  <c:v>-0.21202299999999999</c:v>
                </c:pt>
                <c:pt idx="27475">
                  <c:v>-0.21008599999999999</c:v>
                </c:pt>
                <c:pt idx="27476">
                  <c:v>-0.20811399999999999</c:v>
                </c:pt>
                <c:pt idx="27477">
                  <c:v>-0.20611299999999999</c:v>
                </c:pt>
                <c:pt idx="27478">
                  <c:v>-0.20409099999999999</c:v>
                </c:pt>
                <c:pt idx="27479">
                  <c:v>-0.20205300000000001</c:v>
                </c:pt>
                <c:pt idx="27480">
                  <c:v>-0.20000299999999999</c:v>
                </c:pt>
                <c:pt idx="27481">
                  <c:v>-0.19794200000000001</c:v>
                </c:pt>
                <c:pt idx="27482">
                  <c:v>-0.19587199999999999</c:v>
                </c:pt>
                <c:pt idx="27483">
                  <c:v>-0.193795</c:v>
                </c:pt>
                <c:pt idx="27484">
                  <c:v>-0.19171199999999999</c:v>
                </c:pt>
                <c:pt idx="27485">
                  <c:v>-0.18961900000000001</c:v>
                </c:pt>
                <c:pt idx="27486">
                  <c:v>-0.18751999999999999</c:v>
                </c:pt>
                <c:pt idx="27487">
                  <c:v>-0.185417</c:v>
                </c:pt>
                <c:pt idx="27488">
                  <c:v>-0.18331</c:v>
                </c:pt>
                <c:pt idx="27489">
                  <c:v>-0.181199</c:v>
                </c:pt>
                <c:pt idx="27490">
                  <c:v>-0.17908399999999999</c:v>
                </c:pt>
                <c:pt idx="27491">
                  <c:v>-0.17696700000000001</c:v>
                </c:pt>
                <c:pt idx="27492">
                  <c:v>-0.174848</c:v>
                </c:pt>
                <c:pt idx="27493">
                  <c:v>-0.17272699999999999</c:v>
                </c:pt>
                <c:pt idx="27494">
                  <c:v>-0.170603</c:v>
                </c:pt>
                <c:pt idx="27495">
                  <c:v>-0.16847799999999999</c:v>
                </c:pt>
                <c:pt idx="27496">
                  <c:v>-0.166351</c:v>
                </c:pt>
                <c:pt idx="27497">
                  <c:v>-0.16422500000000001</c:v>
                </c:pt>
                <c:pt idx="27498">
                  <c:v>-0.162101</c:v>
                </c:pt>
                <c:pt idx="27499">
                  <c:v>-0.15998299999999999</c:v>
                </c:pt>
                <c:pt idx="27500">
                  <c:v>-0.15787300000000001</c:v>
                </c:pt>
                <c:pt idx="27501">
                  <c:v>-0.155774</c:v>
                </c:pt>
                <c:pt idx="27502">
                  <c:v>-0.15368599999999999</c:v>
                </c:pt>
                <c:pt idx="27503">
                  <c:v>-0.15160799999999999</c:v>
                </c:pt>
                <c:pt idx="27504">
                  <c:v>-0.14954200000000001</c:v>
                </c:pt>
                <c:pt idx="27505">
                  <c:v>-0.14748600000000001</c:v>
                </c:pt>
                <c:pt idx="27506">
                  <c:v>-0.14544099999999999</c:v>
                </c:pt>
                <c:pt idx="27507">
                  <c:v>-0.14340600000000001</c:v>
                </c:pt>
                <c:pt idx="27508">
                  <c:v>-0.14138300000000001</c:v>
                </c:pt>
                <c:pt idx="27509">
                  <c:v>-0.13936999999999999</c:v>
                </c:pt>
                <c:pt idx="27510">
                  <c:v>-0.13737099999999999</c:v>
                </c:pt>
                <c:pt idx="27511">
                  <c:v>-0.13538800000000001</c:v>
                </c:pt>
                <c:pt idx="27512">
                  <c:v>-0.13342499999999999</c:v>
                </c:pt>
                <c:pt idx="27513">
                  <c:v>-0.13148699999999999</c:v>
                </c:pt>
                <c:pt idx="27514">
                  <c:v>-0.129577</c:v>
                </c:pt>
                <c:pt idx="27515">
                  <c:v>-0.127695</c:v>
                </c:pt>
                <c:pt idx="27516">
                  <c:v>-0.12583900000000001</c:v>
                </c:pt>
                <c:pt idx="27517">
                  <c:v>-0.124012</c:v>
                </c:pt>
                <c:pt idx="27518">
                  <c:v>-0.122213</c:v>
                </c:pt>
                <c:pt idx="27519">
                  <c:v>-0.12044100000000001</c:v>
                </c:pt>
                <c:pt idx="27520">
                  <c:v>-0.11869</c:v>
                </c:pt>
                <c:pt idx="27521">
                  <c:v>-0.116962</c:v>
                </c:pt>
                <c:pt idx="27522">
                  <c:v>-0.115256</c:v>
                </c:pt>
                <c:pt idx="27523">
                  <c:v>-0.11357399999999999</c:v>
                </c:pt>
                <c:pt idx="27524">
                  <c:v>-0.111918</c:v>
                </c:pt>
                <c:pt idx="27525">
                  <c:v>-0.110289</c:v>
                </c:pt>
                <c:pt idx="27526">
                  <c:v>-0.108681</c:v>
                </c:pt>
                <c:pt idx="27527">
                  <c:v>-0.10709100000000001</c:v>
                </c:pt>
                <c:pt idx="27528">
                  <c:v>-0.105518</c:v>
                </c:pt>
                <c:pt idx="27529">
                  <c:v>-0.103967</c:v>
                </c:pt>
                <c:pt idx="27530">
                  <c:v>-0.10244399999999999</c:v>
                </c:pt>
                <c:pt idx="27531">
                  <c:v>-0.100954</c:v>
                </c:pt>
                <c:pt idx="27532">
                  <c:v>-9.9498900000000001E-2</c:v>
                </c:pt>
                <c:pt idx="27533">
                  <c:v>-9.8079700000000006E-2</c:v>
                </c:pt>
                <c:pt idx="27534">
                  <c:v>-9.6693299999999996E-2</c:v>
                </c:pt>
                <c:pt idx="27535">
                  <c:v>-9.5340900000000006E-2</c:v>
                </c:pt>
                <c:pt idx="27536">
                  <c:v>-9.4025700000000004E-2</c:v>
                </c:pt>
                <c:pt idx="27537">
                  <c:v>-9.2749600000000001E-2</c:v>
                </c:pt>
                <c:pt idx="27538">
                  <c:v>-9.1516E-2</c:v>
                </c:pt>
                <c:pt idx="27539">
                  <c:v>-9.03283E-2</c:v>
                </c:pt>
                <c:pt idx="27540">
                  <c:v>-8.9186799999999997E-2</c:v>
                </c:pt>
                <c:pt idx="27541">
                  <c:v>-8.8091100000000006E-2</c:v>
                </c:pt>
                <c:pt idx="27542">
                  <c:v>-8.7040500000000007E-2</c:v>
                </c:pt>
                <c:pt idx="27543">
                  <c:v>-8.6033600000000002E-2</c:v>
                </c:pt>
                <c:pt idx="27544">
                  <c:v>-8.5071400000000005E-2</c:v>
                </c:pt>
                <c:pt idx="27545">
                  <c:v>-8.4161299999999994E-2</c:v>
                </c:pt>
                <c:pt idx="27546">
                  <c:v>-8.3296400000000007E-2</c:v>
                </c:pt>
                <c:pt idx="27547">
                  <c:v>-8.2439700000000005E-2</c:v>
                </c:pt>
                <c:pt idx="27548">
                  <c:v>-8.1588800000000003E-2</c:v>
                </c:pt>
                <c:pt idx="27549">
                  <c:v>-8.0786999999999998E-2</c:v>
                </c:pt>
                <c:pt idx="27550">
                  <c:v>-8.0039700000000005E-2</c:v>
                </c:pt>
                <c:pt idx="27551">
                  <c:v>-7.9326199999999999E-2</c:v>
                </c:pt>
                <c:pt idx="27552">
                  <c:v>-7.8649999999999998E-2</c:v>
                </c:pt>
                <c:pt idx="27553">
                  <c:v>-7.8018900000000002E-2</c:v>
                </c:pt>
                <c:pt idx="27554">
                  <c:v>-7.7432000000000001E-2</c:v>
                </c:pt>
                <c:pt idx="27555">
                  <c:v>-7.6887499999999998E-2</c:v>
                </c:pt>
                <c:pt idx="27556">
                  <c:v>-7.6383699999999999E-2</c:v>
                </c:pt>
                <c:pt idx="27557">
                  <c:v>-7.5920299999999996E-2</c:v>
                </c:pt>
                <c:pt idx="27558">
                  <c:v>-7.5498399999999993E-2</c:v>
                </c:pt>
                <c:pt idx="27559">
                  <c:v>-7.5120300000000001E-2</c:v>
                </c:pt>
                <c:pt idx="27560">
                  <c:v>-7.47868E-2</c:v>
                </c:pt>
                <c:pt idx="27561">
                  <c:v>-7.4499099999999999E-2</c:v>
                </c:pt>
                <c:pt idx="27562">
                  <c:v>-7.4258900000000003E-2</c:v>
                </c:pt>
                <c:pt idx="27563">
                  <c:v>-7.4068700000000001E-2</c:v>
                </c:pt>
                <c:pt idx="27564">
                  <c:v>-7.3931200000000002E-2</c:v>
                </c:pt>
                <c:pt idx="27565">
                  <c:v>-7.3849600000000001E-2</c:v>
                </c:pt>
                <c:pt idx="27566">
                  <c:v>-7.3826900000000001E-2</c:v>
                </c:pt>
                <c:pt idx="27567">
                  <c:v>-7.3864100000000002E-2</c:v>
                </c:pt>
                <c:pt idx="27568">
                  <c:v>-7.3960200000000004E-2</c:v>
                </c:pt>
                <c:pt idx="27569">
                  <c:v>-7.4113200000000004E-2</c:v>
                </c:pt>
                <c:pt idx="27570">
                  <c:v>-7.4321100000000001E-2</c:v>
                </c:pt>
                <c:pt idx="27571">
                  <c:v>-7.4582399999999993E-2</c:v>
                </c:pt>
                <c:pt idx="27572">
                  <c:v>-7.4895699999999996E-2</c:v>
                </c:pt>
                <c:pt idx="27573">
                  <c:v>-7.5259099999999995E-2</c:v>
                </c:pt>
                <c:pt idx="27574">
                  <c:v>-7.5671600000000006E-2</c:v>
                </c:pt>
                <c:pt idx="27575">
                  <c:v>-7.61323E-2</c:v>
                </c:pt>
                <c:pt idx="27576">
                  <c:v>-7.6639399999999996E-2</c:v>
                </c:pt>
                <c:pt idx="27577">
                  <c:v>-7.7191899999999994E-2</c:v>
                </c:pt>
                <c:pt idx="27578">
                  <c:v>-7.7787899999999993E-2</c:v>
                </c:pt>
                <c:pt idx="27579">
                  <c:v>-7.8424199999999999E-2</c:v>
                </c:pt>
                <c:pt idx="27580">
                  <c:v>-7.9098799999999997E-2</c:v>
                </c:pt>
                <c:pt idx="27581">
                  <c:v>-7.9810800000000001E-2</c:v>
                </c:pt>
                <c:pt idx="27582">
                  <c:v>-8.0559099999999995E-2</c:v>
                </c:pt>
                <c:pt idx="27583">
                  <c:v>-8.1342700000000004E-2</c:v>
                </c:pt>
                <c:pt idx="27584">
                  <c:v>-8.2161200000000004E-2</c:v>
                </c:pt>
                <c:pt idx="27585">
                  <c:v>-8.3014299999999999E-2</c:v>
                </c:pt>
                <c:pt idx="27586">
                  <c:v>-8.3901600000000007E-2</c:v>
                </c:pt>
                <c:pt idx="27587">
                  <c:v>-8.4822599999999998E-2</c:v>
                </c:pt>
                <c:pt idx="27588">
                  <c:v>-8.5776000000000005E-2</c:v>
                </c:pt>
                <c:pt idx="27589">
                  <c:v>-8.6760900000000002E-2</c:v>
                </c:pt>
                <c:pt idx="27590">
                  <c:v>-8.7775300000000001E-2</c:v>
                </c:pt>
                <c:pt idx="27591">
                  <c:v>-8.8817800000000002E-2</c:v>
                </c:pt>
                <c:pt idx="27592">
                  <c:v>-8.9886900000000006E-2</c:v>
                </c:pt>
                <c:pt idx="27593">
                  <c:v>-9.0981199999999998E-2</c:v>
                </c:pt>
                <c:pt idx="27594">
                  <c:v>-9.2098600000000003E-2</c:v>
                </c:pt>
                <c:pt idx="27595">
                  <c:v>-9.3236299999999994E-2</c:v>
                </c:pt>
                <c:pt idx="27596">
                  <c:v>-9.4390500000000002E-2</c:v>
                </c:pt>
                <c:pt idx="27597">
                  <c:v>-9.5557299999999998E-2</c:v>
                </c:pt>
                <c:pt idx="27598">
                  <c:v>-9.6734100000000003E-2</c:v>
                </c:pt>
                <c:pt idx="27599">
                  <c:v>-9.7920099999999996E-2</c:v>
                </c:pt>
                <c:pt idx="27600">
                  <c:v>-9.9115700000000001E-2</c:v>
                </c:pt>
                <c:pt idx="27601">
                  <c:v>-0.10032099999999999</c:v>
                </c:pt>
                <c:pt idx="27602">
                  <c:v>-0.101535</c:v>
                </c:pt>
                <c:pt idx="27603">
                  <c:v>-0.102756</c:v>
                </c:pt>
                <c:pt idx="27604">
                  <c:v>-0.10398300000000001</c:v>
                </c:pt>
                <c:pt idx="27605">
                  <c:v>-0.105214</c:v>
                </c:pt>
                <c:pt idx="27606">
                  <c:v>-0.106444</c:v>
                </c:pt>
                <c:pt idx="27607">
                  <c:v>-0.10767</c:v>
                </c:pt>
                <c:pt idx="27608">
                  <c:v>-0.10889</c:v>
                </c:pt>
                <c:pt idx="27609">
                  <c:v>-0.110101</c:v>
                </c:pt>
                <c:pt idx="27610">
                  <c:v>-0.111305</c:v>
                </c:pt>
                <c:pt idx="27611">
                  <c:v>-0.112501</c:v>
                </c:pt>
                <c:pt idx="27612">
                  <c:v>-0.113688</c:v>
                </c:pt>
                <c:pt idx="27613">
                  <c:v>-0.114861</c:v>
                </c:pt>
                <c:pt idx="27614">
                  <c:v>-0.11601400000000001</c:v>
                </c:pt>
                <c:pt idx="27615">
                  <c:v>-0.117144</c:v>
                </c:pt>
                <c:pt idx="27616">
                  <c:v>-0.118251</c:v>
                </c:pt>
                <c:pt idx="27617">
                  <c:v>-0.11933299999999999</c:v>
                </c:pt>
                <c:pt idx="27618">
                  <c:v>-0.12039</c:v>
                </c:pt>
                <c:pt idx="27619">
                  <c:v>-0.121424</c:v>
                </c:pt>
                <c:pt idx="27620">
                  <c:v>-0.122434</c:v>
                </c:pt>
                <c:pt idx="27621">
                  <c:v>-0.123415</c:v>
                </c:pt>
                <c:pt idx="27622">
                  <c:v>-0.124361</c:v>
                </c:pt>
                <c:pt idx="27623">
                  <c:v>-0.125273</c:v>
                </c:pt>
                <c:pt idx="27624">
                  <c:v>-0.12615399999999999</c:v>
                </c:pt>
                <c:pt idx="27625">
                  <c:v>-0.12700500000000001</c:v>
                </c:pt>
                <c:pt idx="27626">
                  <c:v>-0.127826</c:v>
                </c:pt>
                <c:pt idx="27627">
                  <c:v>-0.12861400000000001</c:v>
                </c:pt>
                <c:pt idx="27628">
                  <c:v>-0.12936600000000001</c:v>
                </c:pt>
                <c:pt idx="27629">
                  <c:v>-0.13008</c:v>
                </c:pt>
                <c:pt idx="27630">
                  <c:v>-0.13075400000000001</c:v>
                </c:pt>
                <c:pt idx="27631">
                  <c:v>-0.131387</c:v>
                </c:pt>
                <c:pt idx="27632">
                  <c:v>-0.13197800000000001</c:v>
                </c:pt>
                <c:pt idx="27633">
                  <c:v>-0.132526</c:v>
                </c:pt>
                <c:pt idx="27634">
                  <c:v>-0.13303499999999999</c:v>
                </c:pt>
                <c:pt idx="27635">
                  <c:v>-0.13350400000000001</c:v>
                </c:pt>
                <c:pt idx="27636">
                  <c:v>-0.133934</c:v>
                </c:pt>
                <c:pt idx="27637">
                  <c:v>-0.134323</c:v>
                </c:pt>
                <c:pt idx="27638">
                  <c:v>-0.13467000000000001</c:v>
                </c:pt>
                <c:pt idx="27639">
                  <c:v>-0.13497700000000001</c:v>
                </c:pt>
                <c:pt idx="27640">
                  <c:v>-0.135241</c:v>
                </c:pt>
                <c:pt idx="27641">
                  <c:v>-0.13546</c:v>
                </c:pt>
                <c:pt idx="27642">
                  <c:v>-0.135632</c:v>
                </c:pt>
                <c:pt idx="27643">
                  <c:v>-0.13575599999999999</c:v>
                </c:pt>
                <c:pt idx="27644">
                  <c:v>-0.13583300000000001</c:v>
                </c:pt>
                <c:pt idx="27645">
                  <c:v>-0.13586200000000001</c:v>
                </c:pt>
                <c:pt idx="27646">
                  <c:v>-0.13584499999999999</c:v>
                </c:pt>
                <c:pt idx="27647">
                  <c:v>-0.13577900000000001</c:v>
                </c:pt>
                <c:pt idx="27648">
                  <c:v>-0.13566600000000001</c:v>
                </c:pt>
                <c:pt idx="27649">
                  <c:v>-0.13550599999999999</c:v>
                </c:pt>
                <c:pt idx="27650">
                  <c:v>-0.135299</c:v>
                </c:pt>
                <c:pt idx="27651">
                  <c:v>-0.135044</c:v>
                </c:pt>
                <c:pt idx="27652">
                  <c:v>-0.134741</c:v>
                </c:pt>
                <c:pt idx="27653">
                  <c:v>-0.13438900000000001</c:v>
                </c:pt>
                <c:pt idx="27654">
                  <c:v>-0.133991</c:v>
                </c:pt>
                <c:pt idx="27655">
                  <c:v>-0.133546</c:v>
                </c:pt>
                <c:pt idx="27656">
                  <c:v>-0.13305400000000001</c:v>
                </c:pt>
                <c:pt idx="27657">
                  <c:v>-0.13251599999999999</c:v>
                </c:pt>
                <c:pt idx="27658">
                  <c:v>-0.13192899999999999</c:v>
                </c:pt>
                <c:pt idx="27659">
                  <c:v>-0.13129199999999999</c:v>
                </c:pt>
                <c:pt idx="27660">
                  <c:v>-0.130607</c:v>
                </c:pt>
                <c:pt idx="27661">
                  <c:v>-0.12987199999999999</c:v>
                </c:pt>
                <c:pt idx="27662">
                  <c:v>-0.12908900000000001</c:v>
                </c:pt>
                <c:pt idx="27663">
                  <c:v>-0.12825800000000001</c:v>
                </c:pt>
                <c:pt idx="27664">
                  <c:v>-0.12737999999999999</c:v>
                </c:pt>
                <c:pt idx="27665">
                  <c:v>-0.12645400000000001</c:v>
                </c:pt>
                <c:pt idx="27666">
                  <c:v>-0.12548200000000001</c:v>
                </c:pt>
                <c:pt idx="27667">
                  <c:v>-0.124462</c:v>
                </c:pt>
                <c:pt idx="27668">
                  <c:v>-0.123393</c:v>
                </c:pt>
                <c:pt idx="27669">
                  <c:v>-0.122277</c:v>
                </c:pt>
                <c:pt idx="27670">
                  <c:v>-0.121111</c:v>
                </c:pt>
                <c:pt idx="27671">
                  <c:v>-0.119896</c:v>
                </c:pt>
                <c:pt idx="27672">
                  <c:v>-0.118631</c:v>
                </c:pt>
                <c:pt idx="27673">
                  <c:v>-0.11731900000000001</c:v>
                </c:pt>
                <c:pt idx="27674">
                  <c:v>-0.11596099999999999</c:v>
                </c:pt>
                <c:pt idx="27675">
                  <c:v>-0.11455700000000001</c:v>
                </c:pt>
                <c:pt idx="27676">
                  <c:v>-0.113108</c:v>
                </c:pt>
                <c:pt idx="27677">
                  <c:v>-0.11161500000000001</c:v>
                </c:pt>
                <c:pt idx="27678">
                  <c:v>-0.11007699999999999</c:v>
                </c:pt>
                <c:pt idx="27679">
                  <c:v>-0.108497</c:v>
                </c:pt>
                <c:pt idx="27680">
                  <c:v>-0.106874</c:v>
                </c:pt>
                <c:pt idx="27681">
                  <c:v>-0.10521</c:v>
                </c:pt>
                <c:pt idx="27682">
                  <c:v>-0.103505</c:v>
                </c:pt>
                <c:pt idx="27683">
                  <c:v>-0.10176</c:v>
                </c:pt>
                <c:pt idx="27684">
                  <c:v>-9.9974999999999994E-2</c:v>
                </c:pt>
                <c:pt idx="27685">
                  <c:v>-9.8151199999999994E-2</c:v>
                </c:pt>
                <c:pt idx="27686">
                  <c:v>-9.6289299999999994E-2</c:v>
                </c:pt>
                <c:pt idx="27687">
                  <c:v>-9.4389899999999999E-2</c:v>
                </c:pt>
                <c:pt idx="27688">
                  <c:v>-9.2453999999999995E-2</c:v>
                </c:pt>
                <c:pt idx="27689">
                  <c:v>-9.0482400000000004E-2</c:v>
                </c:pt>
                <c:pt idx="27690">
                  <c:v>-8.8475999999999999E-2</c:v>
                </c:pt>
                <c:pt idx="27691">
                  <c:v>-8.6435999999999999E-2</c:v>
                </c:pt>
                <c:pt idx="27692">
                  <c:v>-8.4362599999999996E-2</c:v>
                </c:pt>
                <c:pt idx="27693">
                  <c:v>-8.2255700000000001E-2</c:v>
                </c:pt>
                <c:pt idx="27694">
                  <c:v>-8.01153E-2</c:v>
                </c:pt>
                <c:pt idx="27695">
                  <c:v>-7.7941899999999995E-2</c:v>
                </c:pt>
                <c:pt idx="27696">
                  <c:v>-7.5735999999999998E-2</c:v>
                </c:pt>
                <c:pt idx="27697">
                  <c:v>-7.3498599999999997E-2</c:v>
                </c:pt>
                <c:pt idx="27698">
                  <c:v>-7.1231299999999997E-2</c:v>
                </c:pt>
                <c:pt idx="27699">
                  <c:v>-6.8935800000000005E-2</c:v>
                </c:pt>
                <c:pt idx="27700">
                  <c:v>-6.66128E-2</c:v>
                </c:pt>
                <c:pt idx="27701">
                  <c:v>-6.4262299999999994E-2</c:v>
                </c:pt>
                <c:pt idx="27702">
                  <c:v>-6.1884799999999997E-2</c:v>
                </c:pt>
                <c:pt idx="27703">
                  <c:v>-5.9481600000000003E-2</c:v>
                </c:pt>
                <c:pt idx="27704">
                  <c:v>-5.7054599999999997E-2</c:v>
                </c:pt>
                <c:pt idx="27705">
                  <c:v>-5.4605500000000001E-2</c:v>
                </c:pt>
                <c:pt idx="27706">
                  <c:v>-5.2136099999999998E-2</c:v>
                </c:pt>
                <c:pt idx="27707">
                  <c:v>-4.9647999999999998E-2</c:v>
                </c:pt>
                <c:pt idx="27708">
                  <c:v>-4.7142799999999999E-2</c:v>
                </c:pt>
                <c:pt idx="27709">
                  <c:v>-4.4621800000000003E-2</c:v>
                </c:pt>
                <c:pt idx="27710">
                  <c:v>-4.2086100000000001E-2</c:v>
                </c:pt>
                <c:pt idx="27711">
                  <c:v>-3.9537200000000002E-2</c:v>
                </c:pt>
                <c:pt idx="27712">
                  <c:v>-3.6976000000000002E-2</c:v>
                </c:pt>
                <c:pt idx="27713">
                  <c:v>-3.4403099999999999E-2</c:v>
                </c:pt>
                <c:pt idx="27714">
                  <c:v>-3.1818300000000001E-2</c:v>
                </c:pt>
                <c:pt idx="27715">
                  <c:v>-2.92223E-2</c:v>
                </c:pt>
                <c:pt idx="27716">
                  <c:v>-2.6617399999999999E-2</c:v>
                </c:pt>
                <c:pt idx="27717">
                  <c:v>-2.4005100000000001E-2</c:v>
                </c:pt>
                <c:pt idx="27718">
                  <c:v>-2.1386200000000001E-2</c:v>
                </c:pt>
                <c:pt idx="27719">
                  <c:v>-1.8761300000000002E-2</c:v>
                </c:pt>
                <c:pt idx="27720">
                  <c:v>-1.6131699999999999E-2</c:v>
                </c:pt>
                <c:pt idx="27721">
                  <c:v>-1.3498899999999999E-2</c:v>
                </c:pt>
                <c:pt idx="27722">
                  <c:v>-1.0864499999999999E-2</c:v>
                </c:pt>
                <c:pt idx="27723" formatCode="0.00E+00">
                  <c:v>-8.2297499999999992E-3</c:v>
                </c:pt>
                <c:pt idx="27724" formatCode="0.00E+00">
                  <c:v>-5.5960899999999997E-3</c:v>
                </c:pt>
                <c:pt idx="27725" formatCode="0.00E+00">
                  <c:v>-2.96511E-3</c:v>
                </c:pt>
                <c:pt idx="27726" formatCode="0.00E+00">
                  <c:v>-3.3848199999999998E-4</c:v>
                </c:pt>
                <c:pt idx="27727" formatCode="0.00E+00">
                  <c:v>2.2822900000000002E-3</c:v>
                </c:pt>
                <c:pt idx="27728" formatCode="0.00E+00">
                  <c:v>4.89588E-3</c:v>
                </c:pt>
                <c:pt idx="27729" formatCode="0.00E+00">
                  <c:v>7.5010900000000002E-3</c:v>
                </c:pt>
                <c:pt idx="27730">
                  <c:v>1.0097099999999999E-2</c:v>
                </c:pt>
                <c:pt idx="27731">
                  <c:v>1.2683699999999999E-2</c:v>
                </c:pt>
                <c:pt idx="27732">
                  <c:v>1.52604E-2</c:v>
                </c:pt>
                <c:pt idx="27733">
                  <c:v>1.7825799999999999E-2</c:v>
                </c:pt>
                <c:pt idx="27734">
                  <c:v>2.0378799999999999E-2</c:v>
                </c:pt>
                <c:pt idx="27735">
                  <c:v>2.2917699999999999E-2</c:v>
                </c:pt>
                <c:pt idx="27736">
                  <c:v>2.5440999999999998E-2</c:v>
                </c:pt>
                <c:pt idx="27737">
                  <c:v>2.7947099999999999E-2</c:v>
                </c:pt>
                <c:pt idx="27738">
                  <c:v>3.0434099999999999E-2</c:v>
                </c:pt>
                <c:pt idx="27739">
                  <c:v>3.29003E-2</c:v>
                </c:pt>
                <c:pt idx="27740">
                  <c:v>3.5344399999999998E-2</c:v>
                </c:pt>
                <c:pt idx="27741">
                  <c:v>3.7765E-2</c:v>
                </c:pt>
                <c:pt idx="27742">
                  <c:v>4.0160500000000002E-2</c:v>
                </c:pt>
                <c:pt idx="27743">
                  <c:v>4.2529900000000002E-2</c:v>
                </c:pt>
                <c:pt idx="27744">
                  <c:v>4.48717E-2</c:v>
                </c:pt>
                <c:pt idx="27745">
                  <c:v>4.7184900000000002E-2</c:v>
                </c:pt>
                <c:pt idx="27746">
                  <c:v>4.9468199999999997E-2</c:v>
                </c:pt>
                <c:pt idx="27747">
                  <c:v>5.1720799999999997E-2</c:v>
                </c:pt>
                <c:pt idx="27748">
                  <c:v>5.3942200000000003E-2</c:v>
                </c:pt>
                <c:pt idx="27749">
                  <c:v>5.6131300000000002E-2</c:v>
                </c:pt>
                <c:pt idx="27750">
                  <c:v>5.8286699999999997E-2</c:v>
                </c:pt>
                <c:pt idx="27751">
                  <c:v>6.0405899999999998E-2</c:v>
                </c:pt>
                <c:pt idx="27752">
                  <c:v>6.2487000000000001E-2</c:v>
                </c:pt>
                <c:pt idx="27753">
                  <c:v>6.4529000000000003E-2</c:v>
                </c:pt>
                <c:pt idx="27754">
                  <c:v>6.6531499999999993E-2</c:v>
                </c:pt>
                <c:pt idx="27755">
                  <c:v>6.8493700000000005E-2</c:v>
                </c:pt>
                <c:pt idx="27756">
                  <c:v>7.0414599999999994E-2</c:v>
                </c:pt>
                <c:pt idx="27757">
                  <c:v>7.2293399999999994E-2</c:v>
                </c:pt>
                <c:pt idx="27758">
                  <c:v>7.4129700000000007E-2</c:v>
                </c:pt>
                <c:pt idx="27759">
                  <c:v>7.5922600000000007E-2</c:v>
                </c:pt>
                <c:pt idx="27760">
                  <c:v>7.7671199999999996E-2</c:v>
                </c:pt>
                <c:pt idx="27761">
                  <c:v>7.9374700000000006E-2</c:v>
                </c:pt>
                <c:pt idx="27762">
                  <c:v>8.1032499999999993E-2</c:v>
                </c:pt>
                <c:pt idx="27763">
                  <c:v>8.2643499999999995E-2</c:v>
                </c:pt>
                <c:pt idx="27764">
                  <c:v>8.4206600000000006E-2</c:v>
                </c:pt>
                <c:pt idx="27765">
                  <c:v>8.5720900000000003E-2</c:v>
                </c:pt>
                <c:pt idx="27766">
                  <c:v>8.71865E-2</c:v>
                </c:pt>
                <c:pt idx="27767">
                  <c:v>8.8603299999999996E-2</c:v>
                </c:pt>
                <c:pt idx="27768">
                  <c:v>8.9970700000000001E-2</c:v>
                </c:pt>
                <c:pt idx="27769">
                  <c:v>9.1288099999999997E-2</c:v>
                </c:pt>
                <c:pt idx="27770">
                  <c:v>9.2555100000000001E-2</c:v>
                </c:pt>
                <c:pt idx="27771">
                  <c:v>9.3771199999999999E-2</c:v>
                </c:pt>
                <c:pt idx="27772">
                  <c:v>9.4935800000000001E-2</c:v>
                </c:pt>
                <c:pt idx="27773">
                  <c:v>9.6047900000000005E-2</c:v>
                </c:pt>
                <c:pt idx="27774">
                  <c:v>9.7106999999999999E-2</c:v>
                </c:pt>
                <c:pt idx="27775">
                  <c:v>9.8112900000000003E-2</c:v>
                </c:pt>
                <c:pt idx="27776">
                  <c:v>9.9064899999999997E-2</c:v>
                </c:pt>
                <c:pt idx="27777">
                  <c:v>9.9962700000000002E-2</c:v>
                </c:pt>
                <c:pt idx="27778">
                  <c:v>0.10080600000000001</c:v>
                </c:pt>
                <c:pt idx="27779">
                  <c:v>0.101593</c:v>
                </c:pt>
                <c:pt idx="27780">
                  <c:v>0.102326</c:v>
                </c:pt>
                <c:pt idx="27781">
                  <c:v>0.103003</c:v>
                </c:pt>
                <c:pt idx="27782">
                  <c:v>0.10362499999999999</c:v>
                </c:pt>
                <c:pt idx="27783">
                  <c:v>0.10419200000000001</c:v>
                </c:pt>
                <c:pt idx="27784">
                  <c:v>0.10470400000000001</c:v>
                </c:pt>
                <c:pt idx="27785">
                  <c:v>0.105161</c:v>
                </c:pt>
                <c:pt idx="27786">
                  <c:v>0.105562</c:v>
                </c:pt>
                <c:pt idx="27787">
                  <c:v>0.105908</c:v>
                </c:pt>
                <c:pt idx="27788">
                  <c:v>0.106199</c:v>
                </c:pt>
                <c:pt idx="27789">
                  <c:v>0.106436</c:v>
                </c:pt>
                <c:pt idx="27790">
                  <c:v>0.10662000000000001</c:v>
                </c:pt>
                <c:pt idx="27791">
                  <c:v>0.106749</c:v>
                </c:pt>
                <c:pt idx="27792">
                  <c:v>0.106825</c:v>
                </c:pt>
                <c:pt idx="27793">
                  <c:v>0.106847</c:v>
                </c:pt>
                <c:pt idx="27794">
                  <c:v>0.10681300000000001</c:v>
                </c:pt>
                <c:pt idx="27795">
                  <c:v>0.106726</c:v>
                </c:pt>
                <c:pt idx="27796">
                  <c:v>0.106584</c:v>
                </c:pt>
                <c:pt idx="27797">
                  <c:v>0.106388</c:v>
                </c:pt>
                <c:pt idx="27798">
                  <c:v>0.106138</c:v>
                </c:pt>
                <c:pt idx="27799">
                  <c:v>0.105835</c:v>
                </c:pt>
                <c:pt idx="27800">
                  <c:v>0.10548100000000001</c:v>
                </c:pt>
                <c:pt idx="27801">
                  <c:v>0.105075</c:v>
                </c:pt>
                <c:pt idx="27802">
                  <c:v>0.104618</c:v>
                </c:pt>
                <c:pt idx="27803">
                  <c:v>0.104111</c:v>
                </c:pt>
                <c:pt idx="27804">
                  <c:v>0.10355499999999999</c:v>
                </c:pt>
                <c:pt idx="27805">
                  <c:v>0.102951</c:v>
                </c:pt>
                <c:pt idx="27806">
                  <c:v>0.102299</c:v>
                </c:pt>
                <c:pt idx="27807">
                  <c:v>0.1016</c:v>
                </c:pt>
                <c:pt idx="27808">
                  <c:v>0.100855</c:v>
                </c:pt>
                <c:pt idx="27809">
                  <c:v>0.100064</c:v>
                </c:pt>
                <c:pt idx="27810">
                  <c:v>9.92286E-2</c:v>
                </c:pt>
                <c:pt idx="27811">
                  <c:v>9.8348599999999994E-2</c:v>
                </c:pt>
                <c:pt idx="27812">
                  <c:v>9.7424899999999995E-2</c:v>
                </c:pt>
                <c:pt idx="27813">
                  <c:v>9.6458100000000005E-2</c:v>
                </c:pt>
                <c:pt idx="27814">
                  <c:v>9.54488E-2</c:v>
                </c:pt>
                <c:pt idx="27815">
                  <c:v>9.4397499999999995E-2</c:v>
                </c:pt>
                <c:pt idx="27816">
                  <c:v>9.3304700000000004E-2</c:v>
                </c:pt>
                <c:pt idx="27817">
                  <c:v>9.2171500000000003E-2</c:v>
                </c:pt>
                <c:pt idx="27818">
                  <c:v>9.0999499999999997E-2</c:v>
                </c:pt>
                <c:pt idx="27819">
                  <c:v>8.9790300000000003E-2</c:v>
                </c:pt>
                <c:pt idx="27820">
                  <c:v>8.8545399999999996E-2</c:v>
                </c:pt>
                <c:pt idx="27821">
                  <c:v>8.7265800000000004E-2</c:v>
                </c:pt>
                <c:pt idx="27822">
                  <c:v>8.5952299999999995E-2</c:v>
                </c:pt>
                <c:pt idx="27823">
                  <c:v>8.4605899999999998E-2</c:v>
                </c:pt>
                <c:pt idx="27824">
                  <c:v>8.3227300000000004E-2</c:v>
                </c:pt>
                <c:pt idx="27825">
                  <c:v>8.1817399999999998E-2</c:v>
                </c:pt>
                <c:pt idx="27826">
                  <c:v>8.0377000000000004E-2</c:v>
                </c:pt>
                <c:pt idx="27827">
                  <c:v>7.8907400000000003E-2</c:v>
                </c:pt>
                <c:pt idx="27828">
                  <c:v>7.74093E-2</c:v>
                </c:pt>
                <c:pt idx="27829">
                  <c:v>7.5883800000000001E-2</c:v>
                </c:pt>
                <c:pt idx="27830">
                  <c:v>7.4331999999999995E-2</c:v>
                </c:pt>
                <c:pt idx="27831">
                  <c:v>7.2755100000000003E-2</c:v>
                </c:pt>
                <c:pt idx="27832">
                  <c:v>7.1154300000000004E-2</c:v>
                </c:pt>
                <c:pt idx="27833">
                  <c:v>6.9531599999999999E-2</c:v>
                </c:pt>
                <c:pt idx="27834">
                  <c:v>6.7888599999999993E-2</c:v>
                </c:pt>
                <c:pt idx="27835">
                  <c:v>6.6226999999999994E-2</c:v>
                </c:pt>
                <c:pt idx="27836">
                  <c:v>6.4547999999999994E-2</c:v>
                </c:pt>
                <c:pt idx="27837">
                  <c:v>6.2853099999999995E-2</c:v>
                </c:pt>
                <c:pt idx="27838">
                  <c:v>6.1143000000000003E-2</c:v>
                </c:pt>
                <c:pt idx="27839">
                  <c:v>5.9417499999999998E-2</c:v>
                </c:pt>
                <c:pt idx="27840">
                  <c:v>5.7676999999999999E-2</c:v>
                </c:pt>
                <c:pt idx="27841">
                  <c:v>5.5923300000000002E-2</c:v>
                </c:pt>
                <c:pt idx="27842">
                  <c:v>5.4158199999999997E-2</c:v>
                </c:pt>
                <c:pt idx="27843">
                  <c:v>5.2383699999999998E-2</c:v>
                </c:pt>
                <c:pt idx="27844">
                  <c:v>5.0601599999999997E-2</c:v>
                </c:pt>
                <c:pt idx="27845">
                  <c:v>4.8813200000000001E-2</c:v>
                </c:pt>
                <c:pt idx="27846">
                  <c:v>4.7020100000000002E-2</c:v>
                </c:pt>
                <c:pt idx="27847">
                  <c:v>4.5223800000000001E-2</c:v>
                </c:pt>
                <c:pt idx="27848">
                  <c:v>4.3426300000000001E-2</c:v>
                </c:pt>
                <c:pt idx="27849">
                  <c:v>4.1629600000000003E-2</c:v>
                </c:pt>
                <c:pt idx="27850">
                  <c:v>3.9835500000000003E-2</c:v>
                </c:pt>
                <c:pt idx="27851">
                  <c:v>3.8044799999999997E-2</c:v>
                </c:pt>
                <c:pt idx="27852">
                  <c:v>3.62583E-2</c:v>
                </c:pt>
                <c:pt idx="27853">
                  <c:v>3.4477300000000002E-2</c:v>
                </c:pt>
                <c:pt idx="27854">
                  <c:v>3.2703799999999998E-2</c:v>
                </c:pt>
                <c:pt idx="27855">
                  <c:v>3.0939500000000002E-2</c:v>
                </c:pt>
                <c:pt idx="27856">
                  <c:v>2.9186E-2</c:v>
                </c:pt>
                <c:pt idx="27857">
                  <c:v>2.74451E-2</c:v>
                </c:pt>
                <c:pt idx="27858">
                  <c:v>2.5718999999999999E-2</c:v>
                </c:pt>
                <c:pt idx="27859">
                  <c:v>2.4009300000000001E-2</c:v>
                </c:pt>
                <c:pt idx="27860">
                  <c:v>2.23176E-2</c:v>
                </c:pt>
                <c:pt idx="27861">
                  <c:v>2.0645199999999999E-2</c:v>
                </c:pt>
                <c:pt idx="27862">
                  <c:v>1.8993599999999999E-2</c:v>
                </c:pt>
                <c:pt idx="27863">
                  <c:v>1.7363900000000002E-2</c:v>
                </c:pt>
                <c:pt idx="27864">
                  <c:v>1.5757400000000001E-2</c:v>
                </c:pt>
                <c:pt idx="27865">
                  <c:v>1.4175200000000001E-2</c:v>
                </c:pt>
                <c:pt idx="27866">
                  <c:v>1.2618300000000001E-2</c:v>
                </c:pt>
                <c:pt idx="27867">
                  <c:v>1.10887E-2</c:v>
                </c:pt>
                <c:pt idx="27868" formatCode="0.00E+00">
                  <c:v>9.5881500000000001E-3</c:v>
                </c:pt>
                <c:pt idx="27869" formatCode="0.00E+00">
                  <c:v>8.1188300000000005E-3</c:v>
                </c:pt>
                <c:pt idx="27870" formatCode="0.00E+00">
                  <c:v>6.6825599999999997E-3</c:v>
                </c:pt>
                <c:pt idx="27871" formatCode="0.00E+00">
                  <c:v>5.2810399999999999E-3</c:v>
                </c:pt>
                <c:pt idx="27872" formatCode="0.00E+00">
                  <c:v>3.9158500000000002E-3</c:v>
                </c:pt>
                <c:pt idx="27873" formatCode="0.00E+00">
                  <c:v>2.58837E-3</c:v>
                </c:pt>
                <c:pt idx="27874" formatCode="0.00E+00">
                  <c:v>1.3000100000000001E-3</c:v>
                </c:pt>
                <c:pt idx="27875" formatCode="0.00E+00">
                  <c:v>5.2341800000000001E-5</c:v>
                </c:pt>
                <c:pt idx="27876" formatCode="0.00E+00">
                  <c:v>-1.1527E-3</c:v>
                </c:pt>
                <c:pt idx="27877" formatCode="0.00E+00">
                  <c:v>-2.3130899999999999E-3</c:v>
                </c:pt>
                <c:pt idx="27878" formatCode="0.00E+00">
                  <c:v>-3.4272999999999999E-3</c:v>
                </c:pt>
                <c:pt idx="27879" formatCode="0.00E+00">
                  <c:v>-4.4946200000000004E-3</c:v>
                </c:pt>
                <c:pt idx="27880" formatCode="0.00E+00">
                  <c:v>-5.5148799999999998E-3</c:v>
                </c:pt>
                <c:pt idx="27881" formatCode="0.00E+00">
                  <c:v>-6.48768E-3</c:v>
                </c:pt>
                <c:pt idx="27882" formatCode="0.00E+00">
                  <c:v>-7.4119099999999999E-3</c:v>
                </c:pt>
                <c:pt idx="27883" formatCode="0.00E+00">
                  <c:v>-8.2864600000000007E-3</c:v>
                </c:pt>
                <c:pt idx="27884" formatCode="0.00E+00">
                  <c:v>-9.1106699999999995E-3</c:v>
                </c:pt>
                <c:pt idx="27885" formatCode="0.00E+00">
                  <c:v>-9.8834600000000002E-3</c:v>
                </c:pt>
                <c:pt idx="27886">
                  <c:v>-1.0602800000000001E-2</c:v>
                </c:pt>
                <c:pt idx="27887">
                  <c:v>-1.12666E-2</c:v>
                </c:pt>
                <c:pt idx="27888">
                  <c:v>-1.18738E-2</c:v>
                </c:pt>
                <c:pt idx="27889">
                  <c:v>-1.24236E-2</c:v>
                </c:pt>
                <c:pt idx="27890">
                  <c:v>-1.2914699999999999E-2</c:v>
                </c:pt>
                <c:pt idx="27891">
                  <c:v>-1.3345600000000001E-2</c:v>
                </c:pt>
                <c:pt idx="27892">
                  <c:v>-1.3714499999999999E-2</c:v>
                </c:pt>
                <c:pt idx="27893">
                  <c:v>-1.4020400000000001E-2</c:v>
                </c:pt>
                <c:pt idx="27894">
                  <c:v>-1.4262499999999999E-2</c:v>
                </c:pt>
                <c:pt idx="27895">
                  <c:v>-1.4440100000000001E-2</c:v>
                </c:pt>
                <c:pt idx="27896">
                  <c:v>-1.4552000000000001E-2</c:v>
                </c:pt>
                <c:pt idx="27897">
                  <c:v>-1.45977E-2</c:v>
                </c:pt>
                <c:pt idx="27898">
                  <c:v>-1.4577100000000001E-2</c:v>
                </c:pt>
                <c:pt idx="27899">
                  <c:v>-1.4490400000000001E-2</c:v>
                </c:pt>
                <c:pt idx="27900">
                  <c:v>-1.43371E-2</c:v>
                </c:pt>
                <c:pt idx="27901">
                  <c:v>-1.41169E-2</c:v>
                </c:pt>
                <c:pt idx="27902">
                  <c:v>-1.38298E-2</c:v>
                </c:pt>
                <c:pt idx="27903">
                  <c:v>-1.3475600000000001E-2</c:v>
                </c:pt>
                <c:pt idx="27904">
                  <c:v>-1.30542E-2</c:v>
                </c:pt>
                <c:pt idx="27905">
                  <c:v>-1.2565099999999999E-2</c:v>
                </c:pt>
                <c:pt idx="27906">
                  <c:v>-1.20071E-2</c:v>
                </c:pt>
                <c:pt idx="27907">
                  <c:v>-1.13793E-2</c:v>
                </c:pt>
                <c:pt idx="27908">
                  <c:v>-1.0681299999999999E-2</c:v>
                </c:pt>
                <c:pt idx="27909" formatCode="0.00E+00">
                  <c:v>-9.9134700000000006E-3</c:v>
                </c:pt>
                <c:pt idx="27910" formatCode="0.00E+00">
                  <c:v>-9.0757700000000004E-3</c:v>
                </c:pt>
                <c:pt idx="27911" formatCode="0.00E+00">
                  <c:v>-8.1682000000000005E-3</c:v>
                </c:pt>
                <c:pt idx="27912" formatCode="0.00E+00">
                  <c:v>-7.1912599999999997E-3</c:v>
                </c:pt>
                <c:pt idx="27913" formatCode="0.00E+00">
                  <c:v>-6.1455600000000004E-3</c:v>
                </c:pt>
                <c:pt idx="27914" formatCode="0.00E+00">
                  <c:v>-5.0315500000000001E-3</c:v>
                </c:pt>
                <c:pt idx="27915" formatCode="0.00E+00">
                  <c:v>-3.8498299999999998E-3</c:v>
                </c:pt>
                <c:pt idx="27916" formatCode="0.00E+00">
                  <c:v>-2.6010600000000001E-3</c:v>
                </c:pt>
                <c:pt idx="27917" formatCode="0.00E+00">
                  <c:v>-1.28575E-3</c:v>
                </c:pt>
                <c:pt idx="27918" formatCode="0.00E+00">
                  <c:v>9.5341599999999995E-5</c:v>
                </c:pt>
                <c:pt idx="27919" formatCode="0.00E+00">
                  <c:v>1.5413600000000001E-3</c:v>
                </c:pt>
                <c:pt idx="27920" formatCode="0.00E+00">
                  <c:v>3.0519499999999999E-3</c:v>
                </c:pt>
                <c:pt idx="27921" formatCode="0.00E+00">
                  <c:v>4.6270599999999997E-3</c:v>
                </c:pt>
                <c:pt idx="27922" formatCode="0.00E+00">
                  <c:v>6.2663500000000004E-3</c:v>
                </c:pt>
                <c:pt idx="27923" formatCode="0.00E+00">
                  <c:v>7.9691699999999994E-3</c:v>
                </c:pt>
                <c:pt idx="27924" formatCode="0.00E+00">
                  <c:v>9.7349700000000008E-3</c:v>
                </c:pt>
                <c:pt idx="27925">
                  <c:v>1.15628E-2</c:v>
                </c:pt>
                <c:pt idx="27926">
                  <c:v>1.34503E-2</c:v>
                </c:pt>
                <c:pt idx="27927">
                  <c:v>1.5394700000000001E-2</c:v>
                </c:pt>
                <c:pt idx="27928">
                  <c:v>1.7394099999999999E-2</c:v>
                </c:pt>
                <c:pt idx="27929">
                  <c:v>1.9447900000000001E-2</c:v>
                </c:pt>
                <c:pt idx="27930">
                  <c:v>2.1555299999999999E-2</c:v>
                </c:pt>
                <c:pt idx="27931">
                  <c:v>2.37155E-2</c:v>
                </c:pt>
                <c:pt idx="27932">
                  <c:v>2.59268E-2</c:v>
                </c:pt>
                <c:pt idx="27933">
                  <c:v>2.8187299999999998E-2</c:v>
                </c:pt>
                <c:pt idx="27934">
                  <c:v>3.0494899999999998E-2</c:v>
                </c:pt>
                <c:pt idx="27935">
                  <c:v>3.2848200000000001E-2</c:v>
                </c:pt>
                <c:pt idx="27936">
                  <c:v>3.52465E-2</c:v>
                </c:pt>
                <c:pt idx="27937">
                  <c:v>3.7688800000000001E-2</c:v>
                </c:pt>
                <c:pt idx="27938">
                  <c:v>4.0173300000000002E-2</c:v>
                </c:pt>
                <c:pt idx="27939">
                  <c:v>4.2697499999999999E-2</c:v>
                </c:pt>
                <c:pt idx="27940">
                  <c:v>4.5258899999999998E-2</c:v>
                </c:pt>
                <c:pt idx="27941">
                  <c:v>4.7855300000000003E-2</c:v>
                </c:pt>
                <c:pt idx="27942">
                  <c:v>5.0484300000000003E-2</c:v>
                </c:pt>
                <c:pt idx="27943">
                  <c:v>5.3143500000000003E-2</c:v>
                </c:pt>
                <c:pt idx="27944">
                  <c:v>5.58308E-2</c:v>
                </c:pt>
                <c:pt idx="27945">
                  <c:v>5.8544199999999998E-2</c:v>
                </c:pt>
                <c:pt idx="27946">
                  <c:v>6.1282299999999998E-2</c:v>
                </c:pt>
                <c:pt idx="27947">
                  <c:v>6.4043799999999998E-2</c:v>
                </c:pt>
                <c:pt idx="27948">
                  <c:v>6.6826800000000006E-2</c:v>
                </c:pt>
                <c:pt idx="27949">
                  <c:v>6.9628999999999996E-2</c:v>
                </c:pt>
                <c:pt idx="27950">
                  <c:v>7.2447700000000004E-2</c:v>
                </c:pt>
                <c:pt idx="27951">
                  <c:v>7.5280100000000003E-2</c:v>
                </c:pt>
                <c:pt idx="27952">
                  <c:v>7.8122999999999998E-2</c:v>
                </c:pt>
                <c:pt idx="27953">
                  <c:v>8.0973699999999996E-2</c:v>
                </c:pt>
                <c:pt idx="27954">
                  <c:v>8.3829799999999996E-2</c:v>
                </c:pt>
                <c:pt idx="27955">
                  <c:v>8.6688799999999996E-2</c:v>
                </c:pt>
                <c:pt idx="27956">
                  <c:v>8.95484E-2</c:v>
                </c:pt>
                <c:pt idx="27957">
                  <c:v>9.2405899999999999E-2</c:v>
                </c:pt>
                <c:pt idx="27958">
                  <c:v>9.5258999999999996E-2</c:v>
                </c:pt>
                <c:pt idx="27959">
                  <c:v>9.8105600000000001E-2</c:v>
                </c:pt>
                <c:pt idx="27960">
                  <c:v>0.100943</c:v>
                </c:pt>
                <c:pt idx="27961">
                  <c:v>0.103769</c:v>
                </c:pt>
                <c:pt idx="27962">
                  <c:v>0.106582</c:v>
                </c:pt>
                <c:pt idx="27963">
                  <c:v>0.109378</c:v>
                </c:pt>
                <c:pt idx="27964">
                  <c:v>0.112155</c:v>
                </c:pt>
                <c:pt idx="27965">
                  <c:v>0.11491</c:v>
                </c:pt>
                <c:pt idx="27966">
                  <c:v>0.117643</c:v>
                </c:pt>
                <c:pt idx="27967">
                  <c:v>0.120348</c:v>
                </c:pt>
                <c:pt idx="27968">
                  <c:v>0.12302299999999999</c:v>
                </c:pt>
                <c:pt idx="27969">
                  <c:v>0.125665</c:v>
                </c:pt>
                <c:pt idx="27970">
                  <c:v>0.128271</c:v>
                </c:pt>
                <c:pt idx="27971">
                  <c:v>0.13083900000000001</c:v>
                </c:pt>
                <c:pt idx="27972">
                  <c:v>0.13336700000000001</c:v>
                </c:pt>
                <c:pt idx="27973">
                  <c:v>0.135852</c:v>
                </c:pt>
                <c:pt idx="27974">
                  <c:v>0.138292</c:v>
                </c:pt>
                <c:pt idx="27975">
                  <c:v>0.14068600000000001</c:v>
                </c:pt>
                <c:pt idx="27976">
                  <c:v>0.14303099999999999</c:v>
                </c:pt>
                <c:pt idx="27977">
                  <c:v>0.14532400000000001</c:v>
                </c:pt>
                <c:pt idx="27978">
                  <c:v>0.147565</c:v>
                </c:pt>
                <c:pt idx="27979">
                  <c:v>0.14974999999999999</c:v>
                </c:pt>
                <c:pt idx="27980">
                  <c:v>0.15187999999999999</c:v>
                </c:pt>
                <c:pt idx="27981">
                  <c:v>0.15395200000000001</c:v>
                </c:pt>
                <c:pt idx="27982">
                  <c:v>0.15596299999999999</c:v>
                </c:pt>
                <c:pt idx="27983">
                  <c:v>0.157913</c:v>
                </c:pt>
                <c:pt idx="27984">
                  <c:v>0.159799</c:v>
                </c:pt>
                <c:pt idx="27985">
                  <c:v>0.16161800000000001</c:v>
                </c:pt>
                <c:pt idx="27986">
                  <c:v>0.16336800000000001</c:v>
                </c:pt>
                <c:pt idx="27987">
                  <c:v>0.165046</c:v>
                </c:pt>
                <c:pt idx="27988">
                  <c:v>0.16665099999999999</c:v>
                </c:pt>
                <c:pt idx="27989">
                  <c:v>0.168182</c:v>
                </c:pt>
                <c:pt idx="27990">
                  <c:v>0.16963700000000001</c:v>
                </c:pt>
                <c:pt idx="27991">
                  <c:v>0.171016</c:v>
                </c:pt>
                <c:pt idx="27992">
                  <c:v>0.172317</c:v>
                </c:pt>
                <c:pt idx="27993">
                  <c:v>0.173537</c:v>
                </c:pt>
                <c:pt idx="27994">
                  <c:v>0.174678</c:v>
                </c:pt>
                <c:pt idx="27995">
                  <c:v>0.175737</c:v>
                </c:pt>
                <c:pt idx="27996">
                  <c:v>0.17671400000000001</c:v>
                </c:pt>
                <c:pt idx="27997">
                  <c:v>0.17760699999999999</c:v>
                </c:pt>
                <c:pt idx="27998">
                  <c:v>0.17841699999999999</c:v>
                </c:pt>
                <c:pt idx="27999">
                  <c:v>0.179142</c:v>
                </c:pt>
                <c:pt idx="28000">
                  <c:v>0.179784</c:v>
                </c:pt>
                <c:pt idx="28001">
                  <c:v>0.180341</c:v>
                </c:pt>
                <c:pt idx="28002">
                  <c:v>0.180812</c:v>
                </c:pt>
                <c:pt idx="28003">
                  <c:v>0.181199</c:v>
                </c:pt>
                <c:pt idx="28004">
                  <c:v>0.18149899999999999</c:v>
                </c:pt>
                <c:pt idx="28005">
                  <c:v>0.18171399999999999</c:v>
                </c:pt>
                <c:pt idx="28006">
                  <c:v>0.181843</c:v>
                </c:pt>
                <c:pt idx="28007">
                  <c:v>0.18188599999999999</c:v>
                </c:pt>
                <c:pt idx="28008">
                  <c:v>0.18184400000000001</c:v>
                </c:pt>
                <c:pt idx="28009">
                  <c:v>0.18171599999999999</c:v>
                </c:pt>
                <c:pt idx="28010">
                  <c:v>0.181503</c:v>
                </c:pt>
                <c:pt idx="28011">
                  <c:v>0.18120600000000001</c:v>
                </c:pt>
                <c:pt idx="28012">
                  <c:v>0.18082500000000001</c:v>
                </c:pt>
                <c:pt idx="28013">
                  <c:v>0.18036199999999999</c:v>
                </c:pt>
                <c:pt idx="28014">
                  <c:v>0.179817</c:v>
                </c:pt>
                <c:pt idx="28015">
                  <c:v>0.17918999999999999</c:v>
                </c:pt>
                <c:pt idx="28016">
                  <c:v>0.178481</c:v>
                </c:pt>
                <c:pt idx="28017">
                  <c:v>0.17769299999999999</c:v>
                </c:pt>
                <c:pt idx="28018">
                  <c:v>0.17682700000000001</c:v>
                </c:pt>
                <c:pt idx="28019">
                  <c:v>0.17588300000000001</c:v>
                </c:pt>
                <c:pt idx="28020">
                  <c:v>0.17486299999999999</c:v>
                </c:pt>
                <c:pt idx="28021">
                  <c:v>0.173767</c:v>
                </c:pt>
                <c:pt idx="28022">
                  <c:v>0.172597</c:v>
                </c:pt>
                <c:pt idx="28023">
                  <c:v>0.17135500000000001</c:v>
                </c:pt>
                <c:pt idx="28024">
                  <c:v>0.170043</c:v>
                </c:pt>
                <c:pt idx="28025">
                  <c:v>0.16866500000000001</c:v>
                </c:pt>
                <c:pt idx="28026">
                  <c:v>0.16722100000000001</c:v>
                </c:pt>
                <c:pt idx="28027">
                  <c:v>0.165713</c:v>
                </c:pt>
                <c:pt idx="28028">
                  <c:v>0.16414400000000001</c:v>
                </c:pt>
                <c:pt idx="28029">
                  <c:v>0.16251399999999999</c:v>
                </c:pt>
                <c:pt idx="28030">
                  <c:v>0.160826</c:v>
                </c:pt>
                <c:pt idx="28031">
                  <c:v>0.159082</c:v>
                </c:pt>
                <c:pt idx="28032">
                  <c:v>0.15728200000000001</c:v>
                </c:pt>
                <c:pt idx="28033">
                  <c:v>0.15543100000000001</c:v>
                </c:pt>
                <c:pt idx="28034">
                  <c:v>0.153531</c:v>
                </c:pt>
                <c:pt idx="28035">
                  <c:v>0.151585</c:v>
                </c:pt>
                <c:pt idx="28036">
                  <c:v>0.14959600000000001</c:v>
                </c:pt>
                <c:pt idx="28037">
                  <c:v>0.147568</c:v>
                </c:pt>
                <c:pt idx="28038">
                  <c:v>0.14550199999999999</c:v>
                </c:pt>
                <c:pt idx="28039">
                  <c:v>0.143401</c:v>
                </c:pt>
                <c:pt idx="28040">
                  <c:v>0.14126900000000001</c:v>
                </c:pt>
                <c:pt idx="28041">
                  <c:v>0.13910700000000001</c:v>
                </c:pt>
                <c:pt idx="28042">
                  <c:v>0.13691800000000001</c:v>
                </c:pt>
                <c:pt idx="28043">
                  <c:v>0.13470499999999999</c:v>
                </c:pt>
                <c:pt idx="28044">
                  <c:v>0.13247100000000001</c:v>
                </c:pt>
                <c:pt idx="28045">
                  <c:v>0.130217</c:v>
                </c:pt>
                <c:pt idx="28046">
                  <c:v>0.12794700000000001</c:v>
                </c:pt>
                <c:pt idx="28047">
                  <c:v>0.125664</c:v>
                </c:pt>
                <c:pt idx="28048">
                  <c:v>0.12336999999999999</c:v>
                </c:pt>
                <c:pt idx="28049">
                  <c:v>0.12106699999999999</c:v>
                </c:pt>
                <c:pt idx="28050">
                  <c:v>0.118759</c:v>
                </c:pt>
                <c:pt idx="28051">
                  <c:v>0.116449</c:v>
                </c:pt>
                <c:pt idx="28052">
                  <c:v>0.114139</c:v>
                </c:pt>
                <c:pt idx="28053">
                  <c:v>0.111831</c:v>
                </c:pt>
                <c:pt idx="28054">
                  <c:v>0.10953</c:v>
                </c:pt>
                <c:pt idx="28055">
                  <c:v>0.107238</c:v>
                </c:pt>
                <c:pt idx="28056">
                  <c:v>0.104958</c:v>
                </c:pt>
                <c:pt idx="28057">
                  <c:v>0.10269200000000001</c:v>
                </c:pt>
                <c:pt idx="28058">
                  <c:v>0.10044400000000001</c:v>
                </c:pt>
                <c:pt idx="28059">
                  <c:v>9.8215800000000006E-2</c:v>
                </c:pt>
                <c:pt idx="28060">
                  <c:v>9.6009200000000003E-2</c:v>
                </c:pt>
                <c:pt idx="28061">
                  <c:v>9.3826499999999993E-2</c:v>
                </c:pt>
                <c:pt idx="28062">
                  <c:v>9.1670500000000002E-2</c:v>
                </c:pt>
                <c:pt idx="28063">
                  <c:v>8.9544200000000004E-2</c:v>
                </c:pt>
                <c:pt idx="28064">
                  <c:v>8.7450399999999998E-2</c:v>
                </c:pt>
                <c:pt idx="28065">
                  <c:v>8.5391499999999995E-2</c:v>
                </c:pt>
                <c:pt idx="28066">
                  <c:v>8.337E-2</c:v>
                </c:pt>
                <c:pt idx="28067">
                  <c:v>8.1388100000000005E-2</c:v>
                </c:pt>
                <c:pt idx="28068">
                  <c:v>7.9447799999999999E-2</c:v>
                </c:pt>
                <c:pt idx="28069">
                  <c:v>7.7550999999999995E-2</c:v>
                </c:pt>
                <c:pt idx="28070">
                  <c:v>7.5699500000000003E-2</c:v>
                </c:pt>
                <c:pt idx="28071">
                  <c:v>7.3894799999999997E-2</c:v>
                </c:pt>
                <c:pt idx="28072">
                  <c:v>7.2138499999999994E-2</c:v>
                </c:pt>
                <c:pt idx="28073">
                  <c:v>7.0431800000000003E-2</c:v>
                </c:pt>
                <c:pt idx="28074">
                  <c:v>6.8775799999999998E-2</c:v>
                </c:pt>
                <c:pt idx="28075">
                  <c:v>6.7171900000000007E-2</c:v>
                </c:pt>
                <c:pt idx="28076">
                  <c:v>6.5621700000000005E-2</c:v>
                </c:pt>
                <c:pt idx="28077">
                  <c:v>6.4127199999999995E-2</c:v>
                </c:pt>
                <c:pt idx="28078">
                  <c:v>6.2690399999999993E-2</c:v>
                </c:pt>
                <c:pt idx="28079">
                  <c:v>6.1313100000000002E-2</c:v>
                </c:pt>
                <c:pt idx="28080">
                  <c:v>5.9996000000000001E-2</c:v>
                </c:pt>
                <c:pt idx="28081">
                  <c:v>5.8739399999999997E-2</c:v>
                </c:pt>
                <c:pt idx="28082">
                  <c:v>5.7543700000000003E-2</c:v>
                </c:pt>
                <c:pt idx="28083">
                  <c:v>5.64092E-2</c:v>
                </c:pt>
                <c:pt idx="28084">
                  <c:v>5.5336200000000002E-2</c:v>
                </c:pt>
                <c:pt idx="28085">
                  <c:v>5.4325199999999997E-2</c:v>
                </c:pt>
                <c:pt idx="28086">
                  <c:v>5.3376899999999998E-2</c:v>
                </c:pt>
                <c:pt idx="28087">
                  <c:v>5.2491500000000003E-2</c:v>
                </c:pt>
                <c:pt idx="28088">
                  <c:v>5.1669100000000003E-2</c:v>
                </c:pt>
                <c:pt idx="28089">
                  <c:v>5.0909799999999998E-2</c:v>
                </c:pt>
                <c:pt idx="28090">
                  <c:v>5.0213399999999998E-2</c:v>
                </c:pt>
                <c:pt idx="28091">
                  <c:v>4.9579999999999999E-2</c:v>
                </c:pt>
                <c:pt idx="28092">
                  <c:v>4.9009400000000002E-2</c:v>
                </c:pt>
                <c:pt idx="28093">
                  <c:v>4.8501299999999997E-2</c:v>
                </c:pt>
                <c:pt idx="28094">
                  <c:v>4.8055199999999999E-2</c:v>
                </c:pt>
                <c:pt idx="28095">
                  <c:v>4.7670400000000002E-2</c:v>
                </c:pt>
                <c:pt idx="28096">
                  <c:v>4.7346100000000002E-2</c:v>
                </c:pt>
                <c:pt idx="28097">
                  <c:v>4.7082100000000002E-2</c:v>
                </c:pt>
                <c:pt idx="28098">
                  <c:v>4.68774E-2</c:v>
                </c:pt>
                <c:pt idx="28099">
                  <c:v>4.6731300000000003E-2</c:v>
                </c:pt>
                <c:pt idx="28100">
                  <c:v>4.6642700000000002E-2</c:v>
                </c:pt>
                <c:pt idx="28101">
                  <c:v>4.6610400000000003E-2</c:v>
                </c:pt>
                <c:pt idx="28102">
                  <c:v>4.6632800000000002E-2</c:v>
                </c:pt>
                <c:pt idx="28103">
                  <c:v>4.6708399999999997E-2</c:v>
                </c:pt>
                <c:pt idx="28104">
                  <c:v>4.6836200000000001E-2</c:v>
                </c:pt>
                <c:pt idx="28105">
                  <c:v>4.7014800000000002E-2</c:v>
                </c:pt>
                <c:pt idx="28106">
                  <c:v>4.7242300000000001E-2</c:v>
                </c:pt>
                <c:pt idx="28107">
                  <c:v>4.7516700000000002E-2</c:v>
                </c:pt>
                <c:pt idx="28108">
                  <c:v>4.7836200000000002E-2</c:v>
                </c:pt>
                <c:pt idx="28109">
                  <c:v>4.8199499999999999E-2</c:v>
                </c:pt>
                <c:pt idx="28110">
                  <c:v>4.8604700000000001E-2</c:v>
                </c:pt>
                <c:pt idx="28111">
                  <c:v>4.9050299999999998E-2</c:v>
                </c:pt>
                <c:pt idx="28112">
                  <c:v>4.9534599999999998E-2</c:v>
                </c:pt>
                <c:pt idx="28113">
                  <c:v>5.0055700000000002E-2</c:v>
                </c:pt>
                <c:pt idx="28114">
                  <c:v>5.0611400000000001E-2</c:v>
                </c:pt>
                <c:pt idx="28115">
                  <c:v>5.1199799999999997E-2</c:v>
                </c:pt>
                <c:pt idx="28116">
                  <c:v>5.1818599999999999E-2</c:v>
                </c:pt>
                <c:pt idx="28117">
                  <c:v>5.2465900000000003E-2</c:v>
                </c:pt>
                <c:pt idx="28118">
                  <c:v>5.3139699999999998E-2</c:v>
                </c:pt>
                <c:pt idx="28119">
                  <c:v>5.3837500000000003E-2</c:v>
                </c:pt>
                <c:pt idx="28120">
                  <c:v>5.45572E-2</c:v>
                </c:pt>
                <c:pt idx="28121">
                  <c:v>5.5296600000000001E-2</c:v>
                </c:pt>
                <c:pt idx="28122">
                  <c:v>5.6053800000000001E-2</c:v>
                </c:pt>
                <c:pt idx="28123">
                  <c:v>5.6827000000000003E-2</c:v>
                </c:pt>
                <c:pt idx="28124">
                  <c:v>5.7614400000000003E-2</c:v>
                </c:pt>
                <c:pt idx="28125">
                  <c:v>5.8414099999999997E-2</c:v>
                </c:pt>
                <c:pt idx="28126">
                  <c:v>5.9224400000000003E-2</c:v>
                </c:pt>
                <c:pt idx="28127">
                  <c:v>6.0043199999999998E-2</c:v>
                </c:pt>
                <c:pt idx="28128">
                  <c:v>6.08683E-2</c:v>
                </c:pt>
                <c:pt idx="28129">
                  <c:v>6.1697299999999997E-2</c:v>
                </c:pt>
                <c:pt idx="28130">
                  <c:v>6.2528399999999998E-2</c:v>
                </c:pt>
                <c:pt idx="28131">
                  <c:v>6.3359299999999993E-2</c:v>
                </c:pt>
                <c:pt idx="28132">
                  <c:v>6.4188099999999998E-2</c:v>
                </c:pt>
                <c:pt idx="28133">
                  <c:v>6.5012799999999996E-2</c:v>
                </c:pt>
                <c:pt idx="28134">
                  <c:v>6.5832199999999994E-2</c:v>
                </c:pt>
                <c:pt idx="28135">
                  <c:v>6.6644700000000001E-2</c:v>
                </c:pt>
                <c:pt idx="28136">
                  <c:v>6.74487E-2</c:v>
                </c:pt>
                <c:pt idx="28137">
                  <c:v>6.8242499999999998E-2</c:v>
                </c:pt>
                <c:pt idx="28138">
                  <c:v>6.90249E-2</c:v>
                </c:pt>
                <c:pt idx="28139">
                  <c:v>6.9794700000000001E-2</c:v>
                </c:pt>
                <c:pt idx="28140">
                  <c:v>7.0550699999999994E-2</c:v>
                </c:pt>
                <c:pt idx="28141">
                  <c:v>7.1291900000000005E-2</c:v>
                </c:pt>
                <c:pt idx="28142">
                  <c:v>7.2017100000000001E-2</c:v>
                </c:pt>
                <c:pt idx="28143">
                  <c:v>7.2725700000000004E-2</c:v>
                </c:pt>
                <c:pt idx="28144">
                  <c:v>7.3416700000000001E-2</c:v>
                </c:pt>
                <c:pt idx="28145">
                  <c:v>7.4089600000000005E-2</c:v>
                </c:pt>
                <c:pt idx="28146">
                  <c:v>7.4743599999999993E-2</c:v>
                </c:pt>
                <c:pt idx="28147">
                  <c:v>7.5378100000000003E-2</c:v>
                </c:pt>
                <c:pt idx="28148">
                  <c:v>7.5992599999999993E-2</c:v>
                </c:pt>
                <c:pt idx="28149">
                  <c:v>7.6586399999999999E-2</c:v>
                </c:pt>
                <c:pt idx="28150">
                  <c:v>7.7158900000000002E-2</c:v>
                </c:pt>
                <c:pt idx="28151">
                  <c:v>7.7710100000000004E-2</c:v>
                </c:pt>
                <c:pt idx="28152">
                  <c:v>7.8240199999999996E-2</c:v>
                </c:pt>
                <c:pt idx="28153">
                  <c:v>7.8749299999999994E-2</c:v>
                </c:pt>
                <c:pt idx="28154">
                  <c:v>7.9237699999999994E-2</c:v>
                </c:pt>
                <c:pt idx="28155">
                  <c:v>7.9705399999999996E-2</c:v>
                </c:pt>
                <c:pt idx="28156">
                  <c:v>8.0152699999999993E-2</c:v>
                </c:pt>
                <c:pt idx="28157">
                  <c:v>8.0580100000000002E-2</c:v>
                </c:pt>
                <c:pt idx="28158">
                  <c:v>8.0987699999999996E-2</c:v>
                </c:pt>
                <c:pt idx="28159">
                  <c:v>8.1376100000000007E-2</c:v>
                </c:pt>
                <c:pt idx="28160">
                  <c:v>8.1745700000000004E-2</c:v>
                </c:pt>
                <c:pt idx="28161">
                  <c:v>8.2097299999999998E-2</c:v>
                </c:pt>
                <c:pt idx="28162">
                  <c:v>8.2431599999999994E-2</c:v>
                </c:pt>
                <c:pt idx="28163">
                  <c:v>8.2749600000000006E-2</c:v>
                </c:pt>
                <c:pt idx="28164">
                  <c:v>8.3052600000000004E-2</c:v>
                </c:pt>
                <c:pt idx="28165">
                  <c:v>8.3341899999999997E-2</c:v>
                </c:pt>
                <c:pt idx="28166">
                  <c:v>8.3618899999999996E-2</c:v>
                </c:pt>
                <c:pt idx="28167">
                  <c:v>8.3884799999999995E-2</c:v>
                </c:pt>
                <c:pt idx="28168">
                  <c:v>8.4140699999999999E-2</c:v>
                </c:pt>
                <c:pt idx="28169">
                  <c:v>8.4387799999999999E-2</c:v>
                </c:pt>
                <c:pt idx="28170">
                  <c:v>8.4626999999999994E-2</c:v>
                </c:pt>
                <c:pt idx="28171">
                  <c:v>8.4859799999999999E-2</c:v>
                </c:pt>
                <c:pt idx="28172">
                  <c:v>8.5087300000000005E-2</c:v>
                </c:pt>
                <c:pt idx="28173">
                  <c:v>8.5310800000000006E-2</c:v>
                </c:pt>
                <c:pt idx="28174">
                  <c:v>8.5531700000000002E-2</c:v>
                </c:pt>
                <c:pt idx="28175">
                  <c:v>8.5751499999999994E-2</c:v>
                </c:pt>
                <c:pt idx="28176">
                  <c:v>8.5971699999999998E-2</c:v>
                </c:pt>
                <c:pt idx="28177">
                  <c:v>8.6193699999999998E-2</c:v>
                </c:pt>
                <c:pt idx="28178">
                  <c:v>8.6418800000000004E-2</c:v>
                </c:pt>
                <c:pt idx="28179">
                  <c:v>8.66484E-2</c:v>
                </c:pt>
                <c:pt idx="28180">
                  <c:v>8.68839E-2</c:v>
                </c:pt>
                <c:pt idx="28181">
                  <c:v>8.7127099999999999E-2</c:v>
                </c:pt>
                <c:pt idx="28182">
                  <c:v>8.7379600000000002E-2</c:v>
                </c:pt>
                <c:pt idx="28183">
                  <c:v>8.7642800000000007E-2</c:v>
                </c:pt>
                <c:pt idx="28184">
                  <c:v>8.7918499999999997E-2</c:v>
                </c:pt>
                <c:pt idx="28185">
                  <c:v>8.82082E-2</c:v>
                </c:pt>
                <c:pt idx="28186">
                  <c:v>8.8512999999999994E-2</c:v>
                </c:pt>
                <c:pt idx="28187">
                  <c:v>8.8834099999999999E-2</c:v>
                </c:pt>
                <c:pt idx="28188">
                  <c:v>8.9172600000000005E-2</c:v>
                </c:pt>
                <c:pt idx="28189">
                  <c:v>8.9529700000000004E-2</c:v>
                </c:pt>
                <c:pt idx="28190">
                  <c:v>8.9906600000000003E-2</c:v>
                </c:pt>
                <c:pt idx="28191">
                  <c:v>9.0304099999999998E-2</c:v>
                </c:pt>
                <c:pt idx="28192">
                  <c:v>9.0723100000000001E-2</c:v>
                </c:pt>
                <c:pt idx="28193">
                  <c:v>9.1164200000000001E-2</c:v>
                </c:pt>
                <c:pt idx="28194">
                  <c:v>9.1628100000000004E-2</c:v>
                </c:pt>
                <c:pt idx="28195">
                  <c:v>9.21154E-2</c:v>
                </c:pt>
                <c:pt idx="28196">
                  <c:v>9.2626899999999998E-2</c:v>
                </c:pt>
                <c:pt idx="28197">
                  <c:v>9.3163399999999993E-2</c:v>
                </c:pt>
                <c:pt idx="28198">
                  <c:v>9.3725299999999998E-2</c:v>
                </c:pt>
                <c:pt idx="28199">
                  <c:v>9.43132E-2</c:v>
                </c:pt>
                <c:pt idx="28200">
                  <c:v>9.4927200000000003E-2</c:v>
                </c:pt>
                <c:pt idx="28201">
                  <c:v>9.5567799999999994E-2</c:v>
                </c:pt>
                <c:pt idx="28202">
                  <c:v>9.6235200000000007E-2</c:v>
                </c:pt>
                <c:pt idx="28203">
                  <c:v>9.6929299999999996E-2</c:v>
                </c:pt>
                <c:pt idx="28204">
                  <c:v>9.7650100000000004E-2</c:v>
                </c:pt>
                <c:pt idx="28205">
                  <c:v>9.8397499999999999E-2</c:v>
                </c:pt>
                <c:pt idx="28206">
                  <c:v>9.9171200000000001E-2</c:v>
                </c:pt>
                <c:pt idx="28207">
                  <c:v>9.9970900000000001E-2</c:v>
                </c:pt>
                <c:pt idx="28208">
                  <c:v>0.100796</c:v>
                </c:pt>
                <c:pt idx="28209">
                  <c:v>0.101647</c:v>
                </c:pt>
                <c:pt idx="28210">
                  <c:v>0.102522</c:v>
                </c:pt>
                <c:pt idx="28211">
                  <c:v>0.103421</c:v>
                </c:pt>
                <c:pt idx="28212">
                  <c:v>0.10434499999999999</c:v>
                </c:pt>
                <c:pt idx="28213">
                  <c:v>0.105292</c:v>
                </c:pt>
                <c:pt idx="28214">
                  <c:v>0.10626099999999999</c:v>
                </c:pt>
                <c:pt idx="28215">
                  <c:v>0.107252</c:v>
                </c:pt>
                <c:pt idx="28216">
                  <c:v>0.108264</c:v>
                </c:pt>
                <c:pt idx="28217">
                  <c:v>0.109296</c:v>
                </c:pt>
                <c:pt idx="28218">
                  <c:v>0.110347</c:v>
                </c:pt>
                <c:pt idx="28219">
                  <c:v>0.111417</c:v>
                </c:pt>
                <c:pt idx="28220">
                  <c:v>0.11250300000000001</c:v>
                </c:pt>
                <c:pt idx="28221">
                  <c:v>0.113606</c:v>
                </c:pt>
                <c:pt idx="28222">
                  <c:v>0.11472300000000001</c:v>
                </c:pt>
                <c:pt idx="28223">
                  <c:v>0.115855</c:v>
                </c:pt>
                <c:pt idx="28224">
                  <c:v>0.11699900000000001</c:v>
                </c:pt>
                <c:pt idx="28225">
                  <c:v>0.118155</c:v>
                </c:pt>
                <c:pt idx="28226">
                  <c:v>0.119321</c:v>
                </c:pt>
                <c:pt idx="28227">
                  <c:v>0.12049700000000001</c:v>
                </c:pt>
                <c:pt idx="28228">
                  <c:v>0.12168</c:v>
                </c:pt>
                <c:pt idx="28229">
                  <c:v>0.12286999999999999</c:v>
                </c:pt>
                <c:pt idx="28230">
                  <c:v>0.12406499999999999</c:v>
                </c:pt>
                <c:pt idx="28231">
                  <c:v>0.12526300000000001</c:v>
                </c:pt>
                <c:pt idx="28232">
                  <c:v>0.12646199999999999</c:v>
                </c:pt>
                <c:pt idx="28233">
                  <c:v>0.127661</c:v>
                </c:pt>
                <c:pt idx="28234">
                  <c:v>0.128859</c:v>
                </c:pt>
                <c:pt idx="28235">
                  <c:v>0.130055</c:v>
                </c:pt>
                <c:pt idx="28236">
                  <c:v>0.131246</c:v>
                </c:pt>
                <c:pt idx="28237">
                  <c:v>0.13243199999999999</c:v>
                </c:pt>
                <c:pt idx="28238">
                  <c:v>0.13360900000000001</c:v>
                </c:pt>
                <c:pt idx="28239">
                  <c:v>0.13477700000000001</c:v>
                </c:pt>
                <c:pt idx="28240">
                  <c:v>0.135934</c:v>
                </c:pt>
                <c:pt idx="28241">
                  <c:v>0.13707900000000001</c:v>
                </c:pt>
                <c:pt idx="28242">
                  <c:v>0.13821</c:v>
                </c:pt>
                <c:pt idx="28243">
                  <c:v>0.139325</c:v>
                </c:pt>
                <c:pt idx="28244">
                  <c:v>0.14042399999999999</c:v>
                </c:pt>
                <c:pt idx="28245">
                  <c:v>0.14150599999999999</c:v>
                </c:pt>
                <c:pt idx="28246">
                  <c:v>0.142568</c:v>
                </c:pt>
                <c:pt idx="28247">
                  <c:v>0.14360899999999999</c:v>
                </c:pt>
                <c:pt idx="28248">
                  <c:v>0.14462900000000001</c:v>
                </c:pt>
                <c:pt idx="28249">
                  <c:v>0.145625</c:v>
                </c:pt>
                <c:pt idx="28250">
                  <c:v>0.14659900000000001</c:v>
                </c:pt>
                <c:pt idx="28251">
                  <c:v>0.14754800000000001</c:v>
                </c:pt>
                <c:pt idx="28252">
                  <c:v>0.14847199999999999</c:v>
                </c:pt>
                <c:pt idx="28253">
                  <c:v>0.149371</c:v>
                </c:pt>
                <c:pt idx="28254">
                  <c:v>0.15024199999999999</c:v>
                </c:pt>
                <c:pt idx="28255">
                  <c:v>0.151084</c:v>
                </c:pt>
                <c:pt idx="28256">
                  <c:v>0.151896</c:v>
                </c:pt>
                <c:pt idx="28257">
                  <c:v>0.15267700000000001</c:v>
                </c:pt>
                <c:pt idx="28258">
                  <c:v>0.153424</c:v>
                </c:pt>
                <c:pt idx="28259">
                  <c:v>0.154137</c:v>
                </c:pt>
                <c:pt idx="28260">
                  <c:v>0.15481500000000001</c:v>
                </c:pt>
                <c:pt idx="28261">
                  <c:v>0.15545600000000001</c:v>
                </c:pt>
                <c:pt idx="28262">
                  <c:v>0.156059</c:v>
                </c:pt>
                <c:pt idx="28263">
                  <c:v>0.15662300000000001</c:v>
                </c:pt>
                <c:pt idx="28264">
                  <c:v>0.15714700000000001</c:v>
                </c:pt>
                <c:pt idx="28265">
                  <c:v>0.15762899999999999</c:v>
                </c:pt>
                <c:pt idx="28266">
                  <c:v>0.15806899999999999</c:v>
                </c:pt>
                <c:pt idx="28267">
                  <c:v>0.15846499999999999</c:v>
                </c:pt>
                <c:pt idx="28268">
                  <c:v>0.15881700000000001</c:v>
                </c:pt>
                <c:pt idx="28269">
                  <c:v>0.15912299999999999</c:v>
                </c:pt>
                <c:pt idx="28270">
                  <c:v>0.159382</c:v>
                </c:pt>
                <c:pt idx="28271">
                  <c:v>0.15959499999999999</c:v>
                </c:pt>
                <c:pt idx="28272">
                  <c:v>0.15976099999999999</c:v>
                </c:pt>
                <c:pt idx="28273">
                  <c:v>0.15987799999999999</c:v>
                </c:pt>
                <c:pt idx="28274">
                  <c:v>0.159946</c:v>
                </c:pt>
                <c:pt idx="28275">
                  <c:v>0.159964</c:v>
                </c:pt>
                <c:pt idx="28276">
                  <c:v>0.15993099999999999</c:v>
                </c:pt>
                <c:pt idx="28277">
                  <c:v>0.15984699999999999</c:v>
                </c:pt>
                <c:pt idx="28278">
                  <c:v>0.15970899999999999</c:v>
                </c:pt>
                <c:pt idx="28279">
                  <c:v>0.15951899999999999</c:v>
                </c:pt>
                <c:pt idx="28280">
                  <c:v>0.159274</c:v>
                </c:pt>
                <c:pt idx="28281">
                  <c:v>0.15897500000000001</c:v>
                </c:pt>
                <c:pt idx="28282">
                  <c:v>0.15861900000000001</c:v>
                </c:pt>
                <c:pt idx="28283">
                  <c:v>0.15820699999999999</c:v>
                </c:pt>
                <c:pt idx="28284">
                  <c:v>0.15773899999999999</c:v>
                </c:pt>
                <c:pt idx="28285">
                  <c:v>0.15721299999999999</c:v>
                </c:pt>
                <c:pt idx="28286">
                  <c:v>0.15662999999999999</c:v>
                </c:pt>
                <c:pt idx="28287">
                  <c:v>0.15598799999999999</c:v>
                </c:pt>
                <c:pt idx="28288">
                  <c:v>0.15528700000000001</c:v>
                </c:pt>
                <c:pt idx="28289">
                  <c:v>0.154527</c:v>
                </c:pt>
                <c:pt idx="28290">
                  <c:v>0.15370800000000001</c:v>
                </c:pt>
                <c:pt idx="28291">
                  <c:v>0.15282899999999999</c:v>
                </c:pt>
                <c:pt idx="28292">
                  <c:v>0.151891</c:v>
                </c:pt>
                <c:pt idx="28293">
                  <c:v>0.150892</c:v>
                </c:pt>
                <c:pt idx="28294">
                  <c:v>0.14983399999999999</c:v>
                </c:pt>
                <c:pt idx="28295">
                  <c:v>0.14871500000000001</c:v>
                </c:pt>
                <c:pt idx="28296">
                  <c:v>0.147537</c:v>
                </c:pt>
                <c:pt idx="28297">
                  <c:v>0.14629700000000001</c:v>
                </c:pt>
                <c:pt idx="28298">
                  <c:v>0.14499799999999999</c:v>
                </c:pt>
                <c:pt idx="28299">
                  <c:v>0.14363999999999999</c:v>
                </c:pt>
                <c:pt idx="28300">
                  <c:v>0.14222199999999999</c:v>
                </c:pt>
                <c:pt idx="28301">
                  <c:v>0.14074700000000001</c:v>
                </c:pt>
                <c:pt idx="28302">
                  <c:v>0.139214</c:v>
                </c:pt>
                <c:pt idx="28303">
                  <c:v>0.137624</c:v>
                </c:pt>
                <c:pt idx="28304">
                  <c:v>0.13597699999999999</c:v>
                </c:pt>
                <c:pt idx="28305">
                  <c:v>0.13427500000000001</c:v>
                </c:pt>
                <c:pt idx="28306">
                  <c:v>0.132519</c:v>
                </c:pt>
                <c:pt idx="28307">
                  <c:v>0.13070899999999999</c:v>
                </c:pt>
                <c:pt idx="28308">
                  <c:v>0.12884699999999999</c:v>
                </c:pt>
                <c:pt idx="28309">
                  <c:v>0.12693399999999999</c:v>
                </c:pt>
                <c:pt idx="28310">
                  <c:v>0.12497</c:v>
                </c:pt>
                <c:pt idx="28311">
                  <c:v>0.122958</c:v>
                </c:pt>
                <c:pt idx="28312">
                  <c:v>0.12089900000000001</c:v>
                </c:pt>
                <c:pt idx="28313">
                  <c:v>0.118796</c:v>
                </c:pt>
                <c:pt idx="28314">
                  <c:v>0.116649</c:v>
                </c:pt>
                <c:pt idx="28315">
                  <c:v>0.11446099999999999</c:v>
                </c:pt>
                <c:pt idx="28316">
                  <c:v>0.112233</c:v>
                </c:pt>
                <c:pt idx="28317">
                  <c:v>0.109968</c:v>
                </c:pt>
                <c:pt idx="28318">
                  <c:v>0.107666</c:v>
                </c:pt>
                <c:pt idx="28319">
                  <c:v>0.10532999999999999</c:v>
                </c:pt>
                <c:pt idx="28320">
                  <c:v>0.102961</c:v>
                </c:pt>
                <c:pt idx="28321">
                  <c:v>0.100563</c:v>
                </c:pt>
                <c:pt idx="28322">
                  <c:v>9.81379E-2</c:v>
                </c:pt>
                <c:pt idx="28323">
                  <c:v>9.5688499999999996E-2</c:v>
                </c:pt>
                <c:pt idx="28324">
                  <c:v>9.3216999999999994E-2</c:v>
                </c:pt>
                <c:pt idx="28325">
                  <c:v>9.0725100000000003E-2</c:v>
                </c:pt>
                <c:pt idx="28326">
                  <c:v>8.8215000000000002E-2</c:v>
                </c:pt>
                <c:pt idx="28327">
                  <c:v>8.5689600000000005E-2</c:v>
                </c:pt>
                <c:pt idx="28328">
                  <c:v>8.3152000000000004E-2</c:v>
                </c:pt>
                <c:pt idx="28329">
                  <c:v>8.0605099999999999E-2</c:v>
                </c:pt>
                <c:pt idx="28330">
                  <c:v>7.8051899999999994E-2</c:v>
                </c:pt>
                <c:pt idx="28331">
                  <c:v>7.5495499999999993E-2</c:v>
                </c:pt>
                <c:pt idx="28332">
                  <c:v>7.2939000000000004E-2</c:v>
                </c:pt>
                <c:pt idx="28333">
                  <c:v>7.0385400000000001E-2</c:v>
                </c:pt>
                <c:pt idx="28334">
                  <c:v>6.7837400000000006E-2</c:v>
                </c:pt>
                <c:pt idx="28335">
                  <c:v>6.5298099999999998E-2</c:v>
                </c:pt>
                <c:pt idx="28336">
                  <c:v>6.2770999999999993E-2</c:v>
                </c:pt>
                <c:pt idx="28337">
                  <c:v>6.0259899999999998E-2</c:v>
                </c:pt>
                <c:pt idx="28338">
                  <c:v>5.7769300000000003E-2</c:v>
                </c:pt>
                <c:pt idx="28339">
                  <c:v>5.53033E-2</c:v>
                </c:pt>
                <c:pt idx="28340">
                  <c:v>5.2864599999999998E-2</c:v>
                </c:pt>
                <c:pt idx="28341">
                  <c:v>5.0455199999999999E-2</c:v>
                </c:pt>
                <c:pt idx="28342">
                  <c:v>4.8077500000000002E-2</c:v>
                </c:pt>
                <c:pt idx="28343">
                  <c:v>4.5734700000000003E-2</c:v>
                </c:pt>
                <c:pt idx="28344">
                  <c:v>4.3429099999999998E-2</c:v>
                </c:pt>
                <c:pt idx="28345">
                  <c:v>4.1163100000000001E-2</c:v>
                </c:pt>
                <c:pt idx="28346">
                  <c:v>3.8939399999999999E-2</c:v>
                </c:pt>
                <c:pt idx="28347">
                  <c:v>3.6760599999999997E-2</c:v>
                </c:pt>
                <c:pt idx="28348">
                  <c:v>3.4629E-2</c:v>
                </c:pt>
                <c:pt idx="28349">
                  <c:v>3.2546899999999997E-2</c:v>
                </c:pt>
                <c:pt idx="28350">
                  <c:v>3.05163E-2</c:v>
                </c:pt>
                <c:pt idx="28351">
                  <c:v>2.8539399999999999E-2</c:v>
                </c:pt>
                <c:pt idx="28352">
                  <c:v>2.6617700000000001E-2</c:v>
                </c:pt>
                <c:pt idx="28353">
                  <c:v>2.4752699999999999E-2</c:v>
                </c:pt>
                <c:pt idx="28354">
                  <c:v>2.2945900000000002E-2</c:v>
                </c:pt>
                <c:pt idx="28355">
                  <c:v>2.1199099999999999E-2</c:v>
                </c:pt>
                <c:pt idx="28356">
                  <c:v>1.95141E-2</c:v>
                </c:pt>
                <c:pt idx="28357">
                  <c:v>1.7892600000000002E-2</c:v>
                </c:pt>
                <c:pt idx="28358">
                  <c:v>1.6335800000000001E-2</c:v>
                </c:pt>
                <c:pt idx="28359">
                  <c:v>1.48451E-2</c:v>
                </c:pt>
                <c:pt idx="28360">
                  <c:v>1.34219E-2</c:v>
                </c:pt>
                <c:pt idx="28361">
                  <c:v>1.20675E-2</c:v>
                </c:pt>
                <c:pt idx="28362">
                  <c:v>1.0782399999999999E-2</c:v>
                </c:pt>
                <c:pt idx="28363" formatCode="0.00E+00">
                  <c:v>9.5671899999999997E-3</c:v>
                </c:pt>
                <c:pt idx="28364" formatCode="0.00E+00">
                  <c:v>8.4221799999999996E-3</c:v>
                </c:pt>
                <c:pt idx="28365" formatCode="0.00E+00">
                  <c:v>7.3477899999999999E-3</c:v>
                </c:pt>
                <c:pt idx="28366" formatCode="0.00E+00">
                  <c:v>6.3442300000000002E-3</c:v>
                </c:pt>
                <c:pt idx="28367" formatCode="0.00E+00">
                  <c:v>5.4114899999999997E-3</c:v>
                </c:pt>
                <c:pt idx="28368" formatCode="0.00E+00">
                  <c:v>4.5493900000000004E-3</c:v>
                </c:pt>
                <c:pt idx="28369" formatCode="0.00E+00">
                  <c:v>3.7576100000000002E-3</c:v>
                </c:pt>
                <c:pt idx="28370" formatCode="0.00E+00">
                  <c:v>3.0356699999999999E-3</c:v>
                </c:pt>
                <c:pt idx="28371" formatCode="0.00E+00">
                  <c:v>2.3829799999999998E-3</c:v>
                </c:pt>
                <c:pt idx="28372" formatCode="0.00E+00">
                  <c:v>1.79889E-3</c:v>
                </c:pt>
                <c:pt idx="28373" formatCode="0.00E+00">
                  <c:v>1.28253E-3</c:v>
                </c:pt>
                <c:pt idx="28374" formatCode="0.00E+00">
                  <c:v>8.3274100000000002E-4</c:v>
                </c:pt>
                <c:pt idx="28375" formatCode="0.00E+00">
                  <c:v>4.483E-4</c:v>
                </c:pt>
                <c:pt idx="28376" formatCode="0.00E+00">
                  <c:v>1.27992E-4</c:v>
                </c:pt>
                <c:pt idx="28377" formatCode="0.00E+00">
                  <c:v>-1.2954500000000001E-4</c:v>
                </c:pt>
                <c:pt idx="28378" formatCode="0.00E+00">
                  <c:v>-3.2592599999999998E-4</c:v>
                </c:pt>
                <c:pt idx="28379" formatCode="0.00E+00">
                  <c:v>-4.6281099999999998E-4</c:v>
                </c:pt>
                <c:pt idx="28380" formatCode="0.00E+00">
                  <c:v>-5.4175700000000002E-4</c:v>
                </c:pt>
                <c:pt idx="28381" formatCode="0.00E+00">
                  <c:v>-5.6444700000000004E-4</c:v>
                </c:pt>
                <c:pt idx="28382" formatCode="0.00E+00">
                  <c:v>-5.32797E-4</c:v>
                </c:pt>
                <c:pt idx="28383" formatCode="0.00E+00">
                  <c:v>-4.4893299999999999E-4</c:v>
                </c:pt>
                <c:pt idx="28384" formatCode="0.00E+00">
                  <c:v>-3.1530000000000002E-4</c:v>
                </c:pt>
                <c:pt idx="28385" formatCode="0.00E+00">
                  <c:v>-1.34363E-4</c:v>
                </c:pt>
                <c:pt idx="28386" formatCode="0.00E+00">
                  <c:v>9.1801300000000005E-5</c:v>
                </c:pt>
                <c:pt idx="28387" formatCode="0.00E+00">
                  <c:v>3.6120500000000002E-4</c:v>
                </c:pt>
                <c:pt idx="28388" formatCode="0.00E+00">
                  <c:v>6.7163399999999995E-4</c:v>
                </c:pt>
                <c:pt idx="28389" formatCode="0.00E+00">
                  <c:v>1.02081E-3</c:v>
                </c:pt>
                <c:pt idx="28390" formatCode="0.00E+00">
                  <c:v>1.40642E-3</c:v>
                </c:pt>
                <c:pt idx="28391" formatCode="0.00E+00">
                  <c:v>1.82607E-3</c:v>
                </c:pt>
                <c:pt idx="28392" formatCode="0.00E+00">
                  <c:v>2.27729E-3</c:v>
                </c:pt>
                <c:pt idx="28393" formatCode="0.00E+00">
                  <c:v>2.7575799999999999E-3</c:v>
                </c:pt>
                <c:pt idx="28394" formatCode="0.00E+00">
                  <c:v>3.2644000000000002E-3</c:v>
                </c:pt>
                <c:pt idx="28395" formatCode="0.00E+00">
                  <c:v>3.7952200000000002E-3</c:v>
                </c:pt>
                <c:pt idx="28396" formatCode="0.00E+00">
                  <c:v>4.3474300000000002E-3</c:v>
                </c:pt>
                <c:pt idx="28397" formatCode="0.00E+00">
                  <c:v>4.9182000000000002E-3</c:v>
                </c:pt>
                <c:pt idx="28398" formatCode="0.00E+00">
                  <c:v>5.5048600000000003E-3</c:v>
                </c:pt>
                <c:pt idx="28399" formatCode="0.00E+00">
                  <c:v>6.1050999999999996E-3</c:v>
                </c:pt>
                <c:pt idx="28400" formatCode="0.00E+00">
                  <c:v>6.7167599999999996E-3</c:v>
                </c:pt>
                <c:pt idx="28401" formatCode="0.00E+00">
                  <c:v>7.3376200000000004E-3</c:v>
                </c:pt>
                <c:pt idx="28402" formatCode="0.00E+00">
                  <c:v>7.9654300000000008E-3</c:v>
                </c:pt>
                <c:pt idx="28403" formatCode="0.00E+00">
                  <c:v>8.5978900000000004E-3</c:v>
                </c:pt>
                <c:pt idx="28404" formatCode="0.00E+00">
                  <c:v>9.2326800000000001E-3</c:v>
                </c:pt>
                <c:pt idx="28405" formatCode="0.00E+00">
                  <c:v>9.8673300000000005E-3</c:v>
                </c:pt>
                <c:pt idx="28406">
                  <c:v>1.04995E-2</c:v>
                </c:pt>
                <c:pt idx="28407">
                  <c:v>1.1127099999999999E-2</c:v>
                </c:pt>
                <c:pt idx="28408">
                  <c:v>1.1748400000000001E-2</c:v>
                </c:pt>
                <c:pt idx="28409">
                  <c:v>1.23617E-2</c:v>
                </c:pt>
                <c:pt idx="28410">
                  <c:v>1.2965900000000001E-2</c:v>
                </c:pt>
                <c:pt idx="28411">
                  <c:v>1.3559E-2</c:v>
                </c:pt>
                <c:pt idx="28412">
                  <c:v>1.4139000000000001E-2</c:v>
                </c:pt>
                <c:pt idx="28413">
                  <c:v>1.47038E-2</c:v>
                </c:pt>
                <c:pt idx="28414">
                  <c:v>1.5252099999999999E-2</c:v>
                </c:pt>
                <c:pt idx="28415">
                  <c:v>1.5782899999999999E-2</c:v>
                </c:pt>
                <c:pt idx="28416">
                  <c:v>1.62951E-2</c:v>
                </c:pt>
                <c:pt idx="28417">
                  <c:v>1.6787699999999999E-2</c:v>
                </c:pt>
                <c:pt idx="28418">
                  <c:v>1.7260000000000001E-2</c:v>
                </c:pt>
                <c:pt idx="28419">
                  <c:v>1.7711399999999999E-2</c:v>
                </c:pt>
                <c:pt idx="28420">
                  <c:v>1.8141299999999999E-2</c:v>
                </c:pt>
                <c:pt idx="28421">
                  <c:v>1.8548700000000001E-2</c:v>
                </c:pt>
                <c:pt idx="28422">
                  <c:v>1.89327E-2</c:v>
                </c:pt>
                <c:pt idx="28423">
                  <c:v>1.9293000000000001E-2</c:v>
                </c:pt>
                <c:pt idx="28424">
                  <c:v>1.9630100000000001E-2</c:v>
                </c:pt>
                <c:pt idx="28425">
                  <c:v>1.9944799999999999E-2</c:v>
                </c:pt>
                <c:pt idx="28426">
                  <c:v>2.02384E-2</c:v>
                </c:pt>
                <c:pt idx="28427">
                  <c:v>2.0510899999999999E-2</c:v>
                </c:pt>
                <c:pt idx="28428">
                  <c:v>2.07612E-2</c:v>
                </c:pt>
                <c:pt idx="28429">
                  <c:v>2.0989000000000001E-2</c:v>
                </c:pt>
                <c:pt idx="28430">
                  <c:v>2.1194899999999999E-2</c:v>
                </c:pt>
                <c:pt idx="28431">
                  <c:v>2.1379599999999999E-2</c:v>
                </c:pt>
                <c:pt idx="28432">
                  <c:v>2.1543400000000001E-2</c:v>
                </c:pt>
                <c:pt idx="28433">
                  <c:v>2.16867E-2</c:v>
                </c:pt>
                <c:pt idx="28434">
                  <c:v>2.1810300000000001E-2</c:v>
                </c:pt>
                <c:pt idx="28435">
                  <c:v>2.1915400000000002E-2</c:v>
                </c:pt>
                <c:pt idx="28436">
                  <c:v>2.2002500000000001E-2</c:v>
                </c:pt>
                <c:pt idx="28437">
                  <c:v>2.2072499999999998E-2</c:v>
                </c:pt>
                <c:pt idx="28438">
                  <c:v>2.2126099999999999E-2</c:v>
                </c:pt>
                <c:pt idx="28439">
                  <c:v>2.2164300000000001E-2</c:v>
                </c:pt>
                <c:pt idx="28440">
                  <c:v>2.2187700000000001E-2</c:v>
                </c:pt>
                <c:pt idx="28441">
                  <c:v>2.2197600000000001E-2</c:v>
                </c:pt>
                <c:pt idx="28442">
                  <c:v>2.2195300000000001E-2</c:v>
                </c:pt>
                <c:pt idx="28443">
                  <c:v>2.2182400000000001E-2</c:v>
                </c:pt>
                <c:pt idx="28444">
                  <c:v>2.21604E-2</c:v>
                </c:pt>
                <c:pt idx="28445">
                  <c:v>2.21306E-2</c:v>
                </c:pt>
                <c:pt idx="28446">
                  <c:v>2.20945E-2</c:v>
                </c:pt>
                <c:pt idx="28447">
                  <c:v>2.20541E-2</c:v>
                </c:pt>
                <c:pt idx="28448">
                  <c:v>2.2011300000000001E-2</c:v>
                </c:pt>
                <c:pt idx="28449">
                  <c:v>2.1968100000000001E-2</c:v>
                </c:pt>
                <c:pt idx="28450">
                  <c:v>2.1926299999999999E-2</c:v>
                </c:pt>
                <c:pt idx="28451">
                  <c:v>2.1887500000000001E-2</c:v>
                </c:pt>
                <c:pt idx="28452">
                  <c:v>2.1853399999999999E-2</c:v>
                </c:pt>
                <c:pt idx="28453">
                  <c:v>2.1826100000000001E-2</c:v>
                </c:pt>
                <c:pt idx="28454">
                  <c:v>2.1807199999999999E-2</c:v>
                </c:pt>
                <c:pt idx="28455">
                  <c:v>2.1798700000000001E-2</c:v>
                </c:pt>
                <c:pt idx="28456">
                  <c:v>2.18023E-2</c:v>
                </c:pt>
                <c:pt idx="28457">
                  <c:v>2.18198E-2</c:v>
                </c:pt>
                <c:pt idx="28458">
                  <c:v>2.1852900000000001E-2</c:v>
                </c:pt>
                <c:pt idx="28459">
                  <c:v>2.1903200000000001E-2</c:v>
                </c:pt>
                <c:pt idx="28460">
                  <c:v>2.19723E-2</c:v>
                </c:pt>
                <c:pt idx="28461">
                  <c:v>2.2062100000000001E-2</c:v>
                </c:pt>
                <c:pt idx="28462">
                  <c:v>2.2174099999999999E-2</c:v>
                </c:pt>
                <c:pt idx="28463">
                  <c:v>2.231E-2</c:v>
                </c:pt>
                <c:pt idx="28464">
                  <c:v>2.2471399999999999E-2</c:v>
                </c:pt>
                <c:pt idx="28465">
                  <c:v>2.2659599999999998E-2</c:v>
                </c:pt>
                <c:pt idx="28466">
                  <c:v>2.2876000000000001E-2</c:v>
                </c:pt>
                <c:pt idx="28467">
                  <c:v>2.3121800000000001E-2</c:v>
                </c:pt>
                <c:pt idx="28468">
                  <c:v>2.3398499999999999E-2</c:v>
                </c:pt>
                <c:pt idx="28469">
                  <c:v>2.3707300000000001E-2</c:v>
                </c:pt>
                <c:pt idx="28470">
                  <c:v>2.4049500000000001E-2</c:v>
                </c:pt>
                <c:pt idx="28471">
                  <c:v>2.4426400000000001E-2</c:v>
                </c:pt>
                <c:pt idx="28472">
                  <c:v>2.4838599999999999E-2</c:v>
                </c:pt>
                <c:pt idx="28473">
                  <c:v>2.52871E-2</c:v>
                </c:pt>
                <c:pt idx="28474">
                  <c:v>2.57726E-2</c:v>
                </c:pt>
                <c:pt idx="28475">
                  <c:v>2.6295900000000001E-2</c:v>
                </c:pt>
                <c:pt idx="28476">
                  <c:v>2.6858E-2</c:v>
                </c:pt>
                <c:pt idx="28477">
                  <c:v>2.7459600000000001E-2</c:v>
                </c:pt>
                <c:pt idx="28478">
                  <c:v>2.81012E-2</c:v>
                </c:pt>
                <c:pt idx="28479">
                  <c:v>2.8783199999999998E-2</c:v>
                </c:pt>
                <c:pt idx="28480">
                  <c:v>2.9505900000000002E-2</c:v>
                </c:pt>
                <c:pt idx="28481">
                  <c:v>3.0269600000000001E-2</c:v>
                </c:pt>
                <c:pt idx="28482">
                  <c:v>3.1074399999999999E-2</c:v>
                </c:pt>
                <c:pt idx="28483">
                  <c:v>3.1920400000000002E-2</c:v>
                </c:pt>
                <c:pt idx="28484">
                  <c:v>3.28074E-2</c:v>
                </c:pt>
                <c:pt idx="28485">
                  <c:v>3.37352E-2</c:v>
                </c:pt>
                <c:pt idx="28486">
                  <c:v>3.4703600000000001E-2</c:v>
                </c:pt>
                <c:pt idx="28487">
                  <c:v>3.5712500000000001E-2</c:v>
                </c:pt>
                <c:pt idx="28488">
                  <c:v>3.67614E-2</c:v>
                </c:pt>
                <c:pt idx="28489">
                  <c:v>3.7849800000000003E-2</c:v>
                </c:pt>
                <c:pt idx="28490">
                  <c:v>3.8976999999999998E-2</c:v>
                </c:pt>
                <c:pt idx="28491">
                  <c:v>4.0142299999999999E-2</c:v>
                </c:pt>
                <c:pt idx="28492">
                  <c:v>4.1344699999999998E-2</c:v>
                </c:pt>
                <c:pt idx="28493">
                  <c:v>4.25834E-2</c:v>
                </c:pt>
                <c:pt idx="28494">
                  <c:v>4.3857199999999999E-2</c:v>
                </c:pt>
                <c:pt idx="28495">
                  <c:v>4.51651E-2</c:v>
                </c:pt>
                <c:pt idx="28496">
                  <c:v>4.6506199999999998E-2</c:v>
                </c:pt>
                <c:pt idx="28497">
                  <c:v>4.78793E-2</c:v>
                </c:pt>
                <c:pt idx="28498">
                  <c:v>4.9283300000000002E-2</c:v>
                </c:pt>
                <c:pt idx="28499">
                  <c:v>5.0716400000000002E-2</c:v>
                </c:pt>
                <c:pt idx="28500">
                  <c:v>5.2176699999999999E-2</c:v>
                </c:pt>
                <c:pt idx="28501">
                  <c:v>5.3662399999999999E-2</c:v>
                </c:pt>
                <c:pt idx="28502">
                  <c:v>5.5171900000000003E-2</c:v>
                </c:pt>
                <c:pt idx="28503">
                  <c:v>5.6703299999999998E-2</c:v>
                </c:pt>
                <c:pt idx="28504">
                  <c:v>5.8254500000000001E-2</c:v>
                </c:pt>
                <c:pt idx="28505">
                  <c:v>5.9823500000000002E-2</c:v>
                </c:pt>
                <c:pt idx="28506">
                  <c:v>6.1408200000000003E-2</c:v>
                </c:pt>
                <c:pt idx="28507">
                  <c:v>6.3006300000000001E-2</c:v>
                </c:pt>
                <c:pt idx="28508">
                  <c:v>6.4615599999999995E-2</c:v>
                </c:pt>
                <c:pt idx="28509">
                  <c:v>6.6233500000000001E-2</c:v>
                </c:pt>
                <c:pt idx="28510">
                  <c:v>6.7857500000000001E-2</c:v>
                </c:pt>
                <c:pt idx="28511">
                  <c:v>6.9485099999999994E-2</c:v>
                </c:pt>
                <c:pt idx="28512">
                  <c:v>7.1113800000000005E-2</c:v>
                </c:pt>
                <c:pt idx="28513">
                  <c:v>7.2741299999999995E-2</c:v>
                </c:pt>
                <c:pt idx="28514">
                  <c:v>7.4364899999999998E-2</c:v>
                </c:pt>
                <c:pt idx="28515">
                  <c:v>7.5981699999999999E-2</c:v>
                </c:pt>
                <c:pt idx="28516">
                  <c:v>7.7589099999999994E-2</c:v>
                </c:pt>
                <c:pt idx="28517">
                  <c:v>7.9184400000000002E-2</c:v>
                </c:pt>
                <c:pt idx="28518">
                  <c:v>8.0765000000000003E-2</c:v>
                </c:pt>
                <c:pt idx="28519">
                  <c:v>8.2328100000000001E-2</c:v>
                </c:pt>
                <c:pt idx="28520">
                  <c:v>8.3870799999999995E-2</c:v>
                </c:pt>
                <c:pt idx="28521">
                  <c:v>8.5390300000000002E-2</c:v>
                </c:pt>
                <c:pt idx="28522">
                  <c:v>8.68839E-2</c:v>
                </c:pt>
                <c:pt idx="28523">
                  <c:v>8.8348700000000002E-2</c:v>
                </c:pt>
                <c:pt idx="28524">
                  <c:v>8.9781700000000006E-2</c:v>
                </c:pt>
                <c:pt idx="28525">
                  <c:v>9.11801E-2</c:v>
                </c:pt>
                <c:pt idx="28526">
                  <c:v>9.2540700000000004E-2</c:v>
                </c:pt>
                <c:pt idx="28527">
                  <c:v>9.3860399999999997E-2</c:v>
                </c:pt>
                <c:pt idx="28528">
                  <c:v>9.5136399999999996E-2</c:v>
                </c:pt>
                <c:pt idx="28529">
                  <c:v>9.6365999999999993E-2</c:v>
                </c:pt>
                <c:pt idx="28530">
                  <c:v>9.7546400000000005E-2</c:v>
                </c:pt>
                <c:pt idx="28531">
                  <c:v>9.8674999999999999E-2</c:v>
                </c:pt>
                <c:pt idx="28532">
                  <c:v>9.9749199999999996E-2</c:v>
                </c:pt>
                <c:pt idx="28533">
                  <c:v>0.10076599999999999</c:v>
                </c:pt>
                <c:pt idx="28534">
                  <c:v>0.10172299999999999</c:v>
                </c:pt>
                <c:pt idx="28535">
                  <c:v>0.102619</c:v>
                </c:pt>
                <c:pt idx="28536">
                  <c:v>0.103449</c:v>
                </c:pt>
                <c:pt idx="28537">
                  <c:v>0.104213</c:v>
                </c:pt>
                <c:pt idx="28538">
                  <c:v>0.104907</c:v>
                </c:pt>
                <c:pt idx="28539">
                  <c:v>0.10553</c:v>
                </c:pt>
                <c:pt idx="28540">
                  <c:v>0.10607800000000001</c:v>
                </c:pt>
                <c:pt idx="28541">
                  <c:v>0.10655000000000001</c:v>
                </c:pt>
                <c:pt idx="28542">
                  <c:v>0.106945</c:v>
                </c:pt>
                <c:pt idx="28543">
                  <c:v>0.10725999999999999</c:v>
                </c:pt>
                <c:pt idx="28544">
                  <c:v>0.10749300000000001</c:v>
                </c:pt>
                <c:pt idx="28545">
                  <c:v>0.107643</c:v>
                </c:pt>
                <c:pt idx="28546">
                  <c:v>0.107707</c:v>
                </c:pt>
                <c:pt idx="28547">
                  <c:v>0.107686</c:v>
                </c:pt>
                <c:pt idx="28548">
                  <c:v>0.107576</c:v>
                </c:pt>
                <c:pt idx="28549">
                  <c:v>0.107378</c:v>
                </c:pt>
                <c:pt idx="28550">
                  <c:v>0.10709</c:v>
                </c:pt>
                <c:pt idx="28551">
                  <c:v>0.10671</c:v>
                </c:pt>
                <c:pt idx="28552">
                  <c:v>0.106238</c:v>
                </c:pt>
                <c:pt idx="28553">
                  <c:v>0.105674</c:v>
                </c:pt>
                <c:pt idx="28554">
                  <c:v>0.105016</c:v>
                </c:pt>
                <c:pt idx="28555">
                  <c:v>0.104264</c:v>
                </c:pt>
                <c:pt idx="28556">
                  <c:v>0.103417</c:v>
                </c:pt>
                <c:pt idx="28557">
                  <c:v>0.102474</c:v>
                </c:pt>
                <c:pt idx="28558">
                  <c:v>0.101437</c:v>
                </c:pt>
                <c:pt idx="28559">
                  <c:v>0.100304</c:v>
                </c:pt>
                <c:pt idx="28560">
                  <c:v>9.9076700000000004E-2</c:v>
                </c:pt>
                <c:pt idx="28561">
                  <c:v>9.7753999999999994E-2</c:v>
                </c:pt>
                <c:pt idx="28562">
                  <c:v>9.6336699999999997E-2</c:v>
                </c:pt>
                <c:pt idx="28563">
                  <c:v>9.4825400000000004E-2</c:v>
                </c:pt>
                <c:pt idx="28564">
                  <c:v>9.3220800000000006E-2</c:v>
                </c:pt>
                <c:pt idx="28565">
                  <c:v>9.1523999999999994E-2</c:v>
                </c:pt>
                <c:pt idx="28566">
                  <c:v>8.9735899999999993E-2</c:v>
                </c:pt>
                <c:pt idx="28567">
                  <c:v>8.7857699999999997E-2</c:v>
                </c:pt>
                <c:pt idx="28568">
                  <c:v>8.5890499999999995E-2</c:v>
                </c:pt>
                <c:pt idx="28569">
                  <c:v>8.3835800000000002E-2</c:v>
                </c:pt>
                <c:pt idx="28570">
                  <c:v>8.1694799999999998E-2</c:v>
                </c:pt>
                <c:pt idx="28571">
                  <c:v>7.9469100000000001E-2</c:v>
                </c:pt>
                <c:pt idx="28572">
                  <c:v>7.7160500000000007E-2</c:v>
                </c:pt>
                <c:pt idx="28573">
                  <c:v>7.4770799999999998E-2</c:v>
                </c:pt>
                <c:pt idx="28574">
                  <c:v>7.2302099999999994E-2</c:v>
                </c:pt>
                <c:pt idx="28575">
                  <c:v>6.9756499999999999E-2</c:v>
                </c:pt>
                <c:pt idx="28576">
                  <c:v>6.7136399999999999E-2</c:v>
                </c:pt>
                <c:pt idx="28577">
                  <c:v>6.4444199999999993E-2</c:v>
                </c:pt>
                <c:pt idx="28578">
                  <c:v>6.1682300000000002E-2</c:v>
                </c:pt>
                <c:pt idx="28579">
                  <c:v>5.8853200000000001E-2</c:v>
                </c:pt>
                <c:pt idx="28580">
                  <c:v>5.5959500000000002E-2</c:v>
                </c:pt>
                <c:pt idx="28581">
                  <c:v>5.3004200000000001E-2</c:v>
                </c:pt>
                <c:pt idx="28582">
                  <c:v>4.9990100000000003E-2</c:v>
                </c:pt>
                <c:pt idx="28583">
                  <c:v>4.6919799999999998E-2</c:v>
                </c:pt>
                <c:pt idx="28584">
                  <c:v>4.37962E-2</c:v>
                </c:pt>
                <c:pt idx="28585">
                  <c:v>4.0622499999999999E-2</c:v>
                </c:pt>
                <c:pt idx="28586">
                  <c:v>3.7401900000000002E-2</c:v>
                </c:pt>
                <c:pt idx="28587">
                  <c:v>3.41377E-2</c:v>
                </c:pt>
                <c:pt idx="28588">
                  <c:v>3.0833099999999999E-2</c:v>
                </c:pt>
                <c:pt idx="28589">
                  <c:v>2.7491499999999999E-2</c:v>
                </c:pt>
                <c:pt idx="28590">
                  <c:v>2.41163E-2</c:v>
                </c:pt>
                <c:pt idx="28591">
                  <c:v>2.0711E-2</c:v>
                </c:pt>
                <c:pt idx="28592">
                  <c:v>1.7279300000000001E-2</c:v>
                </c:pt>
                <c:pt idx="28593">
                  <c:v>1.3824599999999999E-2</c:v>
                </c:pt>
                <c:pt idx="28594">
                  <c:v>1.03508E-2</c:v>
                </c:pt>
                <c:pt idx="28595" formatCode="0.00E+00">
                  <c:v>6.86143E-3</c:v>
                </c:pt>
                <c:pt idx="28596" formatCode="0.00E+00">
                  <c:v>3.3601500000000001E-3</c:v>
                </c:pt>
                <c:pt idx="28597" formatCode="0.00E+00">
                  <c:v>-1.4940099999999999E-4</c:v>
                </c:pt>
                <c:pt idx="28598" formatCode="0.00E+00">
                  <c:v>-3.6633799999999999E-3</c:v>
                </c:pt>
                <c:pt idx="28599" formatCode="0.00E+00">
                  <c:v>-7.1779399999999998E-3</c:v>
                </c:pt>
                <c:pt idx="28600">
                  <c:v>-1.0689300000000001E-2</c:v>
                </c:pt>
                <c:pt idx="28601">
                  <c:v>-1.41937E-2</c:v>
                </c:pt>
                <c:pt idx="28602">
                  <c:v>-1.76872E-2</c:v>
                </c:pt>
                <c:pt idx="28603">
                  <c:v>-2.11661E-2</c:v>
                </c:pt>
                <c:pt idx="28604">
                  <c:v>-2.4626499999999999E-2</c:v>
                </c:pt>
                <c:pt idx="28605">
                  <c:v>-2.8064499999999999E-2</c:v>
                </c:pt>
                <c:pt idx="28606">
                  <c:v>-3.1476499999999998E-2</c:v>
                </c:pt>
                <c:pt idx="28607">
                  <c:v>-3.4858699999999999E-2</c:v>
                </c:pt>
                <c:pt idx="28608">
                  <c:v>-3.82073E-2</c:v>
                </c:pt>
                <c:pt idx="28609">
                  <c:v>-4.1518600000000003E-2</c:v>
                </c:pt>
                <c:pt idx="28610">
                  <c:v>-4.4789000000000002E-2</c:v>
                </c:pt>
                <c:pt idx="28611">
                  <c:v>-4.80147E-2</c:v>
                </c:pt>
                <c:pt idx="28612">
                  <c:v>-5.11922E-2</c:v>
                </c:pt>
                <c:pt idx="28613">
                  <c:v>-5.4317799999999999E-2</c:v>
                </c:pt>
                <c:pt idx="28614">
                  <c:v>-5.73882E-2</c:v>
                </c:pt>
                <c:pt idx="28615">
                  <c:v>-6.0399899999999999E-2</c:v>
                </c:pt>
                <c:pt idx="28616">
                  <c:v>-6.3349600000000006E-2</c:v>
                </c:pt>
                <c:pt idx="28617">
                  <c:v>-6.6234100000000004E-2</c:v>
                </c:pt>
                <c:pt idx="28618">
                  <c:v>-6.9050200000000006E-2</c:v>
                </c:pt>
                <c:pt idx="28619">
                  <c:v>-7.1794800000000006E-2</c:v>
                </c:pt>
                <c:pt idx="28620">
                  <c:v>-7.4464699999999995E-2</c:v>
                </c:pt>
                <c:pt idx="28621">
                  <c:v>-7.7057100000000003E-2</c:v>
                </c:pt>
                <c:pt idx="28622">
                  <c:v>-7.9569200000000007E-2</c:v>
                </c:pt>
                <c:pt idx="28623">
                  <c:v>-8.1998199999999993E-2</c:v>
                </c:pt>
                <c:pt idx="28624">
                  <c:v>-8.4341600000000003E-2</c:v>
                </c:pt>
                <c:pt idx="28625">
                  <c:v>-8.6596699999999999E-2</c:v>
                </c:pt>
                <c:pt idx="28626">
                  <c:v>-8.8761000000000007E-2</c:v>
                </c:pt>
                <c:pt idx="28627">
                  <c:v>-9.0832399999999994E-2</c:v>
                </c:pt>
                <c:pt idx="28628">
                  <c:v>-9.2808500000000002E-2</c:v>
                </c:pt>
                <c:pt idx="28629">
                  <c:v>-9.4687300000000002E-2</c:v>
                </c:pt>
                <c:pt idx="28630">
                  <c:v>-9.6466800000000005E-2</c:v>
                </c:pt>
                <c:pt idx="28631">
                  <c:v>-9.8144999999999996E-2</c:v>
                </c:pt>
                <c:pt idx="28632">
                  <c:v>-9.9720400000000001E-2</c:v>
                </c:pt>
                <c:pt idx="28633">
                  <c:v>-0.101191</c:v>
                </c:pt>
                <c:pt idx="28634">
                  <c:v>-0.10255599999999999</c:v>
                </c:pt>
                <c:pt idx="28635">
                  <c:v>-0.103814</c:v>
                </c:pt>
                <c:pt idx="28636">
                  <c:v>-0.104963</c:v>
                </c:pt>
                <c:pt idx="28637">
                  <c:v>-0.106002</c:v>
                </c:pt>
                <c:pt idx="28638">
                  <c:v>-0.106931</c:v>
                </c:pt>
                <c:pt idx="28639">
                  <c:v>-0.107749</c:v>
                </c:pt>
                <c:pt idx="28640">
                  <c:v>-0.10845399999999999</c:v>
                </c:pt>
                <c:pt idx="28641">
                  <c:v>-0.10904700000000001</c:v>
                </c:pt>
                <c:pt idx="28642">
                  <c:v>-0.109527</c:v>
                </c:pt>
                <c:pt idx="28643">
                  <c:v>-0.10989400000000001</c:v>
                </c:pt>
                <c:pt idx="28644">
                  <c:v>-0.110148</c:v>
                </c:pt>
                <c:pt idx="28645">
                  <c:v>-0.110288</c:v>
                </c:pt>
                <c:pt idx="28646">
                  <c:v>-0.110315</c:v>
                </c:pt>
                <c:pt idx="28647">
                  <c:v>-0.11022999999999999</c:v>
                </c:pt>
                <c:pt idx="28648">
                  <c:v>-0.110031</c:v>
                </c:pt>
                <c:pt idx="28649">
                  <c:v>-0.109721</c:v>
                </c:pt>
                <c:pt idx="28650">
                  <c:v>-0.10929999999999999</c:v>
                </c:pt>
                <c:pt idx="28651">
                  <c:v>-0.108768</c:v>
                </c:pt>
                <c:pt idx="28652">
                  <c:v>-0.108127</c:v>
                </c:pt>
                <c:pt idx="28653">
                  <c:v>-0.107378</c:v>
                </c:pt>
                <c:pt idx="28654">
                  <c:v>-0.106521</c:v>
                </c:pt>
                <c:pt idx="28655">
                  <c:v>-0.105558</c:v>
                </c:pt>
                <c:pt idx="28656">
                  <c:v>-0.104491</c:v>
                </c:pt>
                <c:pt idx="28657">
                  <c:v>-0.103321</c:v>
                </c:pt>
                <c:pt idx="28658">
                  <c:v>-0.102049</c:v>
                </c:pt>
                <c:pt idx="28659">
                  <c:v>-0.100678</c:v>
                </c:pt>
                <c:pt idx="28660">
                  <c:v>-9.9210000000000007E-2</c:v>
                </c:pt>
                <c:pt idx="28661">
                  <c:v>-9.7646200000000002E-2</c:v>
                </c:pt>
                <c:pt idx="28662">
                  <c:v>-9.5989099999999994E-2</c:v>
                </c:pt>
                <c:pt idx="28663">
                  <c:v>-9.42408E-2</c:v>
                </c:pt>
                <c:pt idx="28664">
                  <c:v>-9.2403700000000005E-2</c:v>
                </c:pt>
                <c:pt idx="28665">
                  <c:v>-9.0480199999999997E-2</c:v>
                </c:pt>
                <c:pt idx="28666">
                  <c:v>-8.8472899999999993E-2</c:v>
                </c:pt>
                <c:pt idx="28667">
                  <c:v>-8.63844E-2</c:v>
                </c:pt>
                <c:pt idx="28668">
                  <c:v>-8.4217299999999995E-2</c:v>
                </c:pt>
                <c:pt idx="28669">
                  <c:v>-8.1974599999999995E-2</c:v>
                </c:pt>
                <c:pt idx="28670">
                  <c:v>-7.9659199999999999E-2</c:v>
                </c:pt>
                <c:pt idx="28671">
                  <c:v>-7.7274200000000001E-2</c:v>
                </c:pt>
                <c:pt idx="28672">
                  <c:v>-7.4822600000000003E-2</c:v>
                </c:pt>
                <c:pt idx="28673">
                  <c:v>-7.23076E-2</c:v>
                </c:pt>
                <c:pt idx="28674">
                  <c:v>-6.9732299999999997E-2</c:v>
                </c:pt>
                <c:pt idx="28675">
                  <c:v>-6.7099900000000004E-2</c:v>
                </c:pt>
                <c:pt idx="28676">
                  <c:v>-6.4413799999999993E-2</c:v>
                </c:pt>
                <c:pt idx="28677">
                  <c:v>-6.1677200000000001E-2</c:v>
                </c:pt>
                <c:pt idx="28678">
                  <c:v>-5.8893599999999997E-2</c:v>
                </c:pt>
                <c:pt idx="28679">
                  <c:v>-5.6066299999999999E-2</c:v>
                </c:pt>
                <c:pt idx="28680">
                  <c:v>-5.3198700000000002E-2</c:v>
                </c:pt>
                <c:pt idx="28681">
                  <c:v>-5.0294400000000003E-2</c:v>
                </c:pt>
                <c:pt idx="28682">
                  <c:v>-4.7356799999999998E-2</c:v>
                </c:pt>
                <c:pt idx="28683">
                  <c:v>-4.4389400000000002E-2</c:v>
                </c:pt>
                <c:pt idx="28684">
                  <c:v>-4.1395800000000003E-2</c:v>
                </c:pt>
                <c:pt idx="28685">
                  <c:v>-3.8379400000000001E-2</c:v>
                </c:pt>
                <c:pt idx="28686">
                  <c:v>-3.5343800000000002E-2</c:v>
                </c:pt>
                <c:pt idx="28687">
                  <c:v>-3.2292500000000002E-2</c:v>
                </c:pt>
                <c:pt idx="28688">
                  <c:v>-2.9229000000000002E-2</c:v>
                </c:pt>
                <c:pt idx="28689">
                  <c:v>-2.61569E-2</c:v>
                </c:pt>
                <c:pt idx="28690">
                  <c:v>-2.3079499999999999E-2</c:v>
                </c:pt>
                <c:pt idx="28691">
                  <c:v>-2.0000400000000002E-2</c:v>
                </c:pt>
                <c:pt idx="28692">
                  <c:v>-1.69231E-2</c:v>
                </c:pt>
                <c:pt idx="28693">
                  <c:v>-1.38508E-2</c:v>
                </c:pt>
                <c:pt idx="28694">
                  <c:v>-1.0787E-2</c:v>
                </c:pt>
                <c:pt idx="28695" formatCode="0.00E+00">
                  <c:v>-7.7350700000000001E-3</c:v>
                </c:pt>
                <c:pt idx="28696" formatCode="0.00E+00">
                  <c:v>-4.6982200000000003E-3</c:v>
                </c:pt>
                <c:pt idx="28697" formatCode="0.00E+00">
                  <c:v>-1.6797400000000001E-3</c:v>
                </c:pt>
                <c:pt idx="28698" formatCode="0.00E+00">
                  <c:v>1.3171999999999999E-3</c:v>
                </c:pt>
                <c:pt idx="28699" formatCode="0.00E+00">
                  <c:v>4.2894500000000002E-3</c:v>
                </c:pt>
                <c:pt idx="28700" formatCode="0.00E+00">
                  <c:v>7.2339500000000003E-3</c:v>
                </c:pt>
                <c:pt idx="28701">
                  <c:v>1.0147700000000001E-2</c:v>
                </c:pt>
                <c:pt idx="28702">
                  <c:v>1.30277E-2</c:v>
                </c:pt>
                <c:pt idx="28703">
                  <c:v>1.5871099999999999E-2</c:v>
                </c:pt>
                <c:pt idx="28704">
                  <c:v>1.86751E-2</c:v>
                </c:pt>
                <c:pt idx="28705">
                  <c:v>2.1437000000000001E-2</c:v>
                </c:pt>
                <c:pt idx="28706">
                  <c:v>2.4154200000000001E-2</c:v>
                </c:pt>
                <c:pt idx="28707">
                  <c:v>2.6824000000000001E-2</c:v>
                </c:pt>
                <c:pt idx="28708">
                  <c:v>2.9444000000000001E-2</c:v>
                </c:pt>
                <c:pt idx="28709">
                  <c:v>3.20118E-2</c:v>
                </c:pt>
                <c:pt idx="28710">
                  <c:v>3.4525199999999999E-2</c:v>
                </c:pt>
                <c:pt idx="28711">
                  <c:v>3.6981800000000002E-2</c:v>
                </c:pt>
                <c:pt idx="28712">
                  <c:v>3.9379699999999997E-2</c:v>
                </c:pt>
                <c:pt idx="28713">
                  <c:v>4.1716700000000002E-2</c:v>
                </c:pt>
                <c:pt idx="28714">
                  <c:v>4.3991000000000002E-2</c:v>
                </c:pt>
                <c:pt idx="28715">
                  <c:v>4.62008E-2</c:v>
                </c:pt>
                <c:pt idx="28716">
                  <c:v>4.83443E-2</c:v>
                </c:pt>
                <c:pt idx="28717">
                  <c:v>5.0419899999999997E-2</c:v>
                </c:pt>
                <c:pt idx="28718">
                  <c:v>5.2426199999999999E-2</c:v>
                </c:pt>
                <c:pt idx="28719">
                  <c:v>5.4361699999999999E-2</c:v>
                </c:pt>
                <c:pt idx="28720">
                  <c:v>5.6225200000000003E-2</c:v>
                </c:pt>
                <c:pt idx="28721">
                  <c:v>5.8015400000000002E-2</c:v>
                </c:pt>
                <c:pt idx="28722">
                  <c:v>5.9731300000000001E-2</c:v>
                </c:pt>
                <c:pt idx="28723">
                  <c:v>6.13719E-2</c:v>
                </c:pt>
                <c:pt idx="28724">
                  <c:v>6.2936400000000003E-2</c:v>
                </c:pt>
                <c:pt idx="28725">
                  <c:v>6.4423900000000006E-2</c:v>
                </c:pt>
                <c:pt idx="28726">
                  <c:v>6.5833900000000001E-2</c:v>
                </c:pt>
                <c:pt idx="28727">
                  <c:v>6.7165799999999998E-2</c:v>
                </c:pt>
                <c:pt idx="28728">
                  <c:v>6.8419199999999999E-2</c:v>
                </c:pt>
                <c:pt idx="28729">
                  <c:v>6.9593699999999994E-2</c:v>
                </c:pt>
                <c:pt idx="28730">
                  <c:v>7.0689100000000005E-2</c:v>
                </c:pt>
                <c:pt idx="28731">
                  <c:v>7.17053E-2</c:v>
                </c:pt>
                <c:pt idx="28732">
                  <c:v>7.2642300000000007E-2</c:v>
                </c:pt>
                <c:pt idx="28733">
                  <c:v>7.3500200000000002E-2</c:v>
                </c:pt>
                <c:pt idx="28734">
                  <c:v>7.4278999999999998E-2</c:v>
                </c:pt>
                <c:pt idx="28735">
                  <c:v>7.4979199999999996E-2</c:v>
                </c:pt>
                <c:pt idx="28736">
                  <c:v>7.5601100000000004E-2</c:v>
                </c:pt>
                <c:pt idx="28737">
                  <c:v>7.6145199999999996E-2</c:v>
                </c:pt>
                <c:pt idx="28738">
                  <c:v>7.6612E-2</c:v>
                </c:pt>
                <c:pt idx="28739">
                  <c:v>7.7002200000000007E-2</c:v>
                </c:pt>
                <c:pt idx="28740">
                  <c:v>7.7316499999999996E-2</c:v>
                </c:pt>
                <c:pt idx="28741">
                  <c:v>7.7555799999999994E-2</c:v>
                </c:pt>
                <c:pt idx="28742">
                  <c:v>7.7720899999999996E-2</c:v>
                </c:pt>
                <c:pt idx="28743">
                  <c:v>7.7812900000000004E-2</c:v>
                </c:pt>
                <c:pt idx="28744">
                  <c:v>7.7832799999999994E-2</c:v>
                </c:pt>
                <c:pt idx="28745">
                  <c:v>7.7781799999999998E-2</c:v>
                </c:pt>
                <c:pt idx="28746">
                  <c:v>7.7660999999999994E-2</c:v>
                </c:pt>
                <c:pt idx="28747">
                  <c:v>7.7471899999999996E-2</c:v>
                </c:pt>
                <c:pt idx="28748">
                  <c:v>7.7215599999999995E-2</c:v>
                </c:pt>
                <c:pt idx="28749">
                  <c:v>7.6893699999999995E-2</c:v>
                </c:pt>
                <c:pt idx="28750">
                  <c:v>7.6507599999999995E-2</c:v>
                </c:pt>
                <c:pt idx="28751">
                  <c:v>7.6058799999999996E-2</c:v>
                </c:pt>
                <c:pt idx="28752">
                  <c:v>7.5549000000000005E-2</c:v>
                </c:pt>
                <c:pt idx="28753">
                  <c:v>7.4979699999999996E-2</c:v>
                </c:pt>
                <c:pt idx="28754">
                  <c:v>7.4352600000000005E-2</c:v>
                </c:pt>
                <c:pt idx="28755">
                  <c:v>7.3669499999999999E-2</c:v>
                </c:pt>
                <c:pt idx="28756">
                  <c:v>7.2932200000000003E-2</c:v>
                </c:pt>
                <c:pt idx="28757">
                  <c:v>7.2142300000000006E-2</c:v>
                </c:pt>
                <c:pt idx="28758">
                  <c:v>7.1301799999999999E-2</c:v>
                </c:pt>
                <c:pt idx="28759">
                  <c:v>7.0412500000000003E-2</c:v>
                </c:pt>
                <c:pt idx="28760">
                  <c:v>6.9476300000000005E-2</c:v>
                </c:pt>
                <c:pt idx="28761">
                  <c:v>6.8495100000000003E-2</c:v>
                </c:pt>
                <c:pt idx="28762">
                  <c:v>6.74709E-2</c:v>
                </c:pt>
                <c:pt idx="28763">
                  <c:v>6.6405500000000006E-2</c:v>
                </c:pt>
                <c:pt idx="28764">
                  <c:v>6.5300999999999998E-2</c:v>
                </c:pt>
                <c:pt idx="28765">
                  <c:v>6.41592E-2</c:v>
                </c:pt>
                <c:pt idx="28766">
                  <c:v>6.2982300000000005E-2</c:v>
                </c:pt>
                <c:pt idx="28767">
                  <c:v>6.1772000000000001E-2</c:v>
                </c:pt>
                <c:pt idx="28768">
                  <c:v>6.0530399999999998E-2</c:v>
                </c:pt>
                <c:pt idx="28769">
                  <c:v>5.92595E-2</c:v>
                </c:pt>
                <c:pt idx="28770">
                  <c:v>5.79613E-2</c:v>
                </c:pt>
                <c:pt idx="28771">
                  <c:v>5.66375E-2</c:v>
                </c:pt>
                <c:pt idx="28772">
                  <c:v>5.5290300000000001E-2</c:v>
                </c:pt>
                <c:pt idx="28773">
                  <c:v>5.3921400000000001E-2</c:v>
                </c:pt>
                <c:pt idx="28774">
                  <c:v>5.25329E-2</c:v>
                </c:pt>
                <c:pt idx="28775">
                  <c:v>5.1126400000000002E-2</c:v>
                </c:pt>
                <c:pt idx="28776">
                  <c:v>4.9703999999999998E-2</c:v>
                </c:pt>
                <c:pt idx="28777">
                  <c:v>4.8267400000000002E-2</c:v>
                </c:pt>
                <c:pt idx="28778">
                  <c:v>4.6818400000000003E-2</c:v>
                </c:pt>
                <c:pt idx="28779">
                  <c:v>4.5358700000000002E-2</c:v>
                </c:pt>
                <c:pt idx="28780">
                  <c:v>4.3890100000000001E-2</c:v>
                </c:pt>
                <c:pt idx="28781">
                  <c:v>4.2414199999999999E-2</c:v>
                </c:pt>
                <c:pt idx="28782">
                  <c:v>4.0932700000000002E-2</c:v>
                </c:pt>
                <c:pt idx="28783">
                  <c:v>3.9447099999999999E-2</c:v>
                </c:pt>
                <c:pt idx="28784">
                  <c:v>3.7959100000000003E-2</c:v>
                </c:pt>
                <c:pt idx="28785">
                  <c:v>3.6470000000000002E-2</c:v>
                </c:pt>
                <c:pt idx="28786">
                  <c:v>3.4981400000000003E-2</c:v>
                </c:pt>
                <c:pt idx="28787">
                  <c:v>3.3494599999999999E-2</c:v>
                </c:pt>
                <c:pt idx="28788">
                  <c:v>3.2011100000000001E-2</c:v>
                </c:pt>
                <c:pt idx="28789">
                  <c:v>3.05321E-2</c:v>
                </c:pt>
                <c:pt idx="28790">
                  <c:v>2.9058799999999999E-2</c:v>
                </c:pt>
                <c:pt idx="28791">
                  <c:v>2.7592499999999999E-2</c:v>
                </c:pt>
                <c:pt idx="28792">
                  <c:v>2.6134299999999999E-2</c:v>
                </c:pt>
                <c:pt idx="28793">
                  <c:v>2.46853E-2</c:v>
                </c:pt>
                <c:pt idx="28794">
                  <c:v>2.32465E-2</c:v>
                </c:pt>
                <c:pt idx="28795">
                  <c:v>2.1818899999999999E-2</c:v>
                </c:pt>
                <c:pt idx="28796">
                  <c:v>2.0403299999999999E-2</c:v>
                </c:pt>
                <c:pt idx="28797">
                  <c:v>1.9000699999999999E-2</c:v>
                </c:pt>
                <c:pt idx="28798">
                  <c:v>1.76119E-2</c:v>
                </c:pt>
                <c:pt idx="28799">
                  <c:v>1.6237499999999998E-2</c:v>
                </c:pt>
                <c:pt idx="28800">
                  <c:v>1.4878300000000001E-2</c:v>
                </c:pt>
                <c:pt idx="28801">
                  <c:v>1.3534900000000001E-2</c:v>
                </c:pt>
                <c:pt idx="28802">
                  <c:v>1.22078E-2</c:v>
                </c:pt>
                <c:pt idx="28803">
                  <c:v>1.0897499999999999E-2</c:v>
                </c:pt>
                <c:pt idx="28804" formatCode="0.00E+00">
                  <c:v>9.6046299999999994E-3</c:v>
                </c:pt>
                <c:pt idx="28805" formatCode="0.00E+00">
                  <c:v>8.3294200000000006E-3</c:v>
                </c:pt>
                <c:pt idx="28806" formatCode="0.00E+00">
                  <c:v>7.0722500000000004E-3</c:v>
                </c:pt>
                <c:pt idx="28807" formatCode="0.00E+00">
                  <c:v>5.8334299999999997E-3</c:v>
                </c:pt>
                <c:pt idx="28808" formatCode="0.00E+00">
                  <c:v>4.6131799999999997E-3</c:v>
                </c:pt>
                <c:pt idx="28809" formatCode="0.00E+00">
                  <c:v>3.4116900000000002E-3</c:v>
                </c:pt>
                <c:pt idx="28810" formatCode="0.00E+00">
                  <c:v>2.2290999999999999E-3</c:v>
                </c:pt>
                <c:pt idx="28811" formatCode="0.00E+00">
                  <c:v>1.0655E-3</c:v>
                </c:pt>
                <c:pt idx="28812" formatCode="0.00E+00">
                  <c:v>-7.9082600000000001E-5</c:v>
                </c:pt>
                <c:pt idx="28813" formatCode="0.00E+00">
                  <c:v>-1.2046400000000001E-3</c:v>
                </c:pt>
                <c:pt idx="28814" formatCode="0.00E+00">
                  <c:v>-2.31124E-3</c:v>
                </c:pt>
                <c:pt idx="28815" formatCode="0.00E+00">
                  <c:v>-3.39895E-3</c:v>
                </c:pt>
                <c:pt idx="28816" formatCode="0.00E+00">
                  <c:v>-4.4679200000000002E-3</c:v>
                </c:pt>
                <c:pt idx="28817" formatCode="0.00E+00">
                  <c:v>-5.5183200000000002E-3</c:v>
                </c:pt>
                <c:pt idx="28818" formatCode="0.00E+00">
                  <c:v>-6.5503499999999999E-3</c:v>
                </c:pt>
                <c:pt idx="28819" formatCode="0.00E+00">
                  <c:v>-7.5642599999999997E-3</c:v>
                </c:pt>
                <c:pt idx="28820" formatCode="0.00E+00">
                  <c:v>-8.5603199999999997E-3</c:v>
                </c:pt>
                <c:pt idx="28821" formatCode="0.00E+00">
                  <c:v>-9.5388299999999999E-3</c:v>
                </c:pt>
                <c:pt idx="28822">
                  <c:v>-1.05001E-2</c:v>
                </c:pt>
                <c:pt idx="28823">
                  <c:v>-1.1444599999999999E-2</c:v>
                </c:pt>
                <c:pt idx="28824">
                  <c:v>-1.23725E-2</c:v>
                </c:pt>
                <c:pt idx="28825">
                  <c:v>-1.32844E-2</c:v>
                </c:pt>
                <c:pt idx="28826">
                  <c:v>-1.4180699999999999E-2</c:v>
                </c:pt>
                <c:pt idx="28827">
                  <c:v>-1.50618E-2</c:v>
                </c:pt>
                <c:pt idx="28828">
                  <c:v>-1.5928100000000001E-2</c:v>
                </c:pt>
                <c:pt idx="28829">
                  <c:v>-1.6780099999999999E-2</c:v>
                </c:pt>
                <c:pt idx="28830">
                  <c:v>-1.76183E-2</c:v>
                </c:pt>
                <c:pt idx="28831">
                  <c:v>-1.84432E-2</c:v>
                </c:pt>
                <c:pt idx="28832">
                  <c:v>-1.92552E-2</c:v>
                </c:pt>
                <c:pt idx="28833">
                  <c:v>-2.0054900000000001E-2</c:v>
                </c:pt>
                <c:pt idx="28834">
                  <c:v>-2.0842800000000002E-2</c:v>
                </c:pt>
                <c:pt idx="28835">
                  <c:v>-2.1619300000000001E-2</c:v>
                </c:pt>
                <c:pt idx="28836">
                  <c:v>-2.2384899999999999E-2</c:v>
                </c:pt>
                <c:pt idx="28837">
                  <c:v>-2.31401E-2</c:v>
                </c:pt>
                <c:pt idx="28838">
                  <c:v>-2.3885300000000002E-2</c:v>
                </c:pt>
                <c:pt idx="28839">
                  <c:v>-2.46211E-2</c:v>
                </c:pt>
                <c:pt idx="28840">
                  <c:v>-2.53479E-2</c:v>
                </c:pt>
                <c:pt idx="28841">
                  <c:v>-2.6065999999999999E-2</c:v>
                </c:pt>
                <c:pt idx="28842">
                  <c:v>-2.6776000000000001E-2</c:v>
                </c:pt>
                <c:pt idx="28843">
                  <c:v>-2.7478099999999998E-2</c:v>
                </c:pt>
                <c:pt idx="28844">
                  <c:v>-2.8172800000000001E-2</c:v>
                </c:pt>
                <c:pt idx="28845">
                  <c:v>-2.8860500000000001E-2</c:v>
                </c:pt>
                <c:pt idx="28846">
                  <c:v>-2.9541399999999999E-2</c:v>
                </c:pt>
                <c:pt idx="28847">
                  <c:v>-3.02159E-2</c:v>
                </c:pt>
                <c:pt idx="28848">
                  <c:v>-3.0884100000000001E-2</c:v>
                </c:pt>
                <c:pt idx="28849">
                  <c:v>-3.1546499999999998E-2</c:v>
                </c:pt>
                <c:pt idx="28850">
                  <c:v>-3.2203099999999998E-2</c:v>
                </c:pt>
                <c:pt idx="28851">
                  <c:v>-3.2854099999999997E-2</c:v>
                </c:pt>
                <c:pt idx="28852">
                  <c:v>-3.3499800000000003E-2</c:v>
                </c:pt>
                <c:pt idx="28853">
                  <c:v>-3.41401E-2</c:v>
                </c:pt>
                <c:pt idx="28854">
                  <c:v>-3.4775199999999999E-2</c:v>
                </c:pt>
                <c:pt idx="28855">
                  <c:v>-3.5405199999999998E-2</c:v>
                </c:pt>
                <c:pt idx="28856">
                  <c:v>-3.603E-2</c:v>
                </c:pt>
                <c:pt idx="28857">
                  <c:v>-3.6649500000000002E-2</c:v>
                </c:pt>
                <c:pt idx="28858">
                  <c:v>-3.72638E-2</c:v>
                </c:pt>
                <c:pt idx="28859">
                  <c:v>-3.7872700000000002E-2</c:v>
                </c:pt>
                <c:pt idx="28860">
                  <c:v>-3.8476000000000003E-2</c:v>
                </c:pt>
                <c:pt idx="28861">
                  <c:v>-3.90736E-2</c:v>
                </c:pt>
                <c:pt idx="28862">
                  <c:v>-3.9665100000000002E-2</c:v>
                </c:pt>
                <c:pt idx="28863">
                  <c:v>-4.0250500000000002E-2</c:v>
                </c:pt>
                <c:pt idx="28864">
                  <c:v>-4.0829299999999999E-2</c:v>
                </c:pt>
                <c:pt idx="28865">
                  <c:v>-4.1401100000000003E-2</c:v>
                </c:pt>
                <c:pt idx="28866">
                  <c:v>-4.1965700000000002E-2</c:v>
                </c:pt>
                <c:pt idx="28867">
                  <c:v>-4.2522499999999998E-2</c:v>
                </c:pt>
                <c:pt idx="28868">
                  <c:v>-4.3071100000000001E-2</c:v>
                </c:pt>
                <c:pt idx="28869">
                  <c:v>-4.3610999999999997E-2</c:v>
                </c:pt>
                <c:pt idx="28870">
                  <c:v>-4.4141600000000003E-2</c:v>
                </c:pt>
                <c:pt idx="28871">
                  <c:v>-4.4662399999999998E-2</c:v>
                </c:pt>
                <c:pt idx="28872">
                  <c:v>-4.5172799999999999E-2</c:v>
                </c:pt>
                <c:pt idx="28873">
                  <c:v>-4.5671999999999997E-2</c:v>
                </c:pt>
                <c:pt idx="28874">
                  <c:v>-4.6159499999999999E-2</c:v>
                </c:pt>
                <c:pt idx="28875">
                  <c:v>-4.6634500000000002E-2</c:v>
                </c:pt>
                <c:pt idx="28876">
                  <c:v>-4.7096199999999998E-2</c:v>
                </c:pt>
                <c:pt idx="28877">
                  <c:v>-4.75439E-2</c:v>
                </c:pt>
                <c:pt idx="28878">
                  <c:v>-4.79768E-2</c:v>
                </c:pt>
                <c:pt idx="28879">
                  <c:v>-4.8394E-2</c:v>
                </c:pt>
                <c:pt idx="28880">
                  <c:v>-4.8794799999999999E-2</c:v>
                </c:pt>
                <c:pt idx="28881">
                  <c:v>-4.9178100000000002E-2</c:v>
                </c:pt>
                <c:pt idx="28882">
                  <c:v>-4.9543200000000003E-2</c:v>
                </c:pt>
                <c:pt idx="28883">
                  <c:v>-4.9889099999999999E-2</c:v>
                </c:pt>
                <c:pt idx="28884">
                  <c:v>-5.02149E-2</c:v>
                </c:pt>
                <c:pt idx="28885">
                  <c:v>-5.0519599999999998E-2</c:v>
                </c:pt>
                <c:pt idx="28886">
                  <c:v>-5.0802300000000002E-2</c:v>
                </c:pt>
                <c:pt idx="28887">
                  <c:v>-5.1062000000000003E-2</c:v>
                </c:pt>
                <c:pt idx="28888">
                  <c:v>-5.1297700000000002E-2</c:v>
                </c:pt>
                <c:pt idx="28889">
                  <c:v>-5.1508499999999999E-2</c:v>
                </c:pt>
                <c:pt idx="28890">
                  <c:v>-5.1693299999999998E-2</c:v>
                </c:pt>
                <c:pt idx="28891">
                  <c:v>-5.18512E-2</c:v>
                </c:pt>
                <c:pt idx="28892">
                  <c:v>-5.1981100000000002E-2</c:v>
                </c:pt>
                <c:pt idx="28893">
                  <c:v>-5.2082200000000002E-2</c:v>
                </c:pt>
                <c:pt idx="28894">
                  <c:v>-5.2153400000000003E-2</c:v>
                </c:pt>
                <c:pt idx="28895">
                  <c:v>-5.2193700000000003E-2</c:v>
                </c:pt>
                <c:pt idx="28896">
                  <c:v>-5.2202199999999997E-2</c:v>
                </c:pt>
                <c:pt idx="28897">
                  <c:v>-5.2178000000000002E-2</c:v>
                </c:pt>
                <c:pt idx="28898">
                  <c:v>-5.212E-2</c:v>
                </c:pt>
                <c:pt idx="28899">
                  <c:v>-5.2027499999999997E-2</c:v>
                </c:pt>
                <c:pt idx="28900">
                  <c:v>-5.1899500000000001E-2</c:v>
                </c:pt>
                <c:pt idx="28901">
                  <c:v>-5.1735099999999999E-2</c:v>
                </c:pt>
                <c:pt idx="28902">
                  <c:v>-5.1533599999999999E-2</c:v>
                </c:pt>
                <c:pt idx="28903">
                  <c:v>-5.1293999999999999E-2</c:v>
                </c:pt>
                <c:pt idx="28904">
                  <c:v>-5.1015699999999997E-2</c:v>
                </c:pt>
                <c:pt idx="28905">
                  <c:v>-5.0697899999999997E-2</c:v>
                </c:pt>
                <c:pt idx="28906">
                  <c:v>-5.0339799999999997E-2</c:v>
                </c:pt>
                <c:pt idx="28907">
                  <c:v>-4.99408E-2</c:v>
                </c:pt>
                <c:pt idx="28908">
                  <c:v>-4.9500200000000001E-2</c:v>
                </c:pt>
                <c:pt idx="28909">
                  <c:v>-4.9017499999999999E-2</c:v>
                </c:pt>
                <c:pt idx="28910">
                  <c:v>-4.8492199999999999E-2</c:v>
                </c:pt>
                <c:pt idx="28911">
                  <c:v>-4.7923599999999997E-2</c:v>
                </c:pt>
                <c:pt idx="28912">
                  <c:v>-4.7311400000000003E-2</c:v>
                </c:pt>
                <c:pt idx="28913">
                  <c:v>-4.6655200000000001E-2</c:v>
                </c:pt>
                <c:pt idx="28914">
                  <c:v>-4.5954599999999998E-2</c:v>
                </c:pt>
                <c:pt idx="28915">
                  <c:v>-4.5209399999999997E-2</c:v>
                </c:pt>
                <c:pt idx="28916">
                  <c:v>-4.4419199999999999E-2</c:v>
                </c:pt>
                <c:pt idx="28917">
                  <c:v>-4.3583999999999998E-2</c:v>
                </c:pt>
                <c:pt idx="28918">
                  <c:v>-4.2703499999999998E-2</c:v>
                </c:pt>
                <c:pt idx="28919">
                  <c:v>-4.1777799999999997E-2</c:v>
                </c:pt>
                <c:pt idx="28920">
                  <c:v>-4.0806799999999997E-2</c:v>
                </c:pt>
                <c:pt idx="28921">
                  <c:v>-3.9790600000000002E-2</c:v>
                </c:pt>
                <c:pt idx="28922">
                  <c:v>-3.8729300000000001E-2</c:v>
                </c:pt>
                <c:pt idx="28923">
                  <c:v>-3.7623200000000002E-2</c:v>
                </c:pt>
                <c:pt idx="28924">
                  <c:v>-3.6472499999999998E-2</c:v>
                </c:pt>
                <c:pt idx="28925">
                  <c:v>-3.5277500000000003E-2</c:v>
                </c:pt>
                <c:pt idx="28926">
                  <c:v>-3.4038600000000002E-2</c:v>
                </c:pt>
                <c:pt idx="28927">
                  <c:v>-3.2756300000000002E-2</c:v>
                </c:pt>
                <c:pt idx="28928">
                  <c:v>-3.1431099999999997E-2</c:v>
                </c:pt>
                <c:pt idx="28929">
                  <c:v>-3.0063699999999999E-2</c:v>
                </c:pt>
                <c:pt idx="28930">
                  <c:v>-2.8654700000000002E-2</c:v>
                </c:pt>
                <c:pt idx="28931">
                  <c:v>-2.7204900000000001E-2</c:v>
                </c:pt>
                <c:pt idx="28932">
                  <c:v>-2.5714999999999998E-2</c:v>
                </c:pt>
                <c:pt idx="28933">
                  <c:v>-2.4185999999999999E-2</c:v>
                </c:pt>
                <c:pt idx="28934">
                  <c:v>-2.2618800000000001E-2</c:v>
                </c:pt>
                <c:pt idx="28935">
                  <c:v>-2.1014399999999999E-2</c:v>
                </c:pt>
                <c:pt idx="28936">
                  <c:v>-1.9373999999999999E-2</c:v>
                </c:pt>
                <c:pt idx="28937">
                  <c:v>-1.7698700000000001E-2</c:v>
                </c:pt>
                <c:pt idx="28938">
                  <c:v>-1.59896E-2</c:v>
                </c:pt>
                <c:pt idx="28939">
                  <c:v>-1.4248200000000001E-2</c:v>
                </c:pt>
                <c:pt idx="28940">
                  <c:v>-1.24758E-2</c:v>
                </c:pt>
                <c:pt idx="28941">
                  <c:v>-1.06737E-2</c:v>
                </c:pt>
                <c:pt idx="28942" formatCode="0.00E+00">
                  <c:v>-8.8435600000000003E-3</c:v>
                </c:pt>
                <c:pt idx="28943" formatCode="0.00E+00">
                  <c:v>-6.9867999999999996E-3</c:v>
                </c:pt>
                <c:pt idx="28944" formatCode="0.00E+00">
                  <c:v>-5.1050699999999997E-3</c:v>
                </c:pt>
                <c:pt idx="28945" formatCode="0.00E+00">
                  <c:v>-3.20003E-3</c:v>
                </c:pt>
                <c:pt idx="28946" formatCode="0.00E+00">
                  <c:v>-1.2734000000000001E-3</c:v>
                </c:pt>
                <c:pt idx="28947" formatCode="0.00E+00">
                  <c:v>6.7304300000000001E-4</c:v>
                </c:pt>
                <c:pt idx="28948" formatCode="0.00E+00">
                  <c:v>2.6374800000000002E-3</c:v>
                </c:pt>
                <c:pt idx="28949" formatCode="0.00E+00">
                  <c:v>4.6180199999999996E-3</c:v>
                </c:pt>
                <c:pt idx="28950" formatCode="0.00E+00">
                  <c:v>6.6127599999999996E-3</c:v>
                </c:pt>
                <c:pt idx="28951" formatCode="0.00E+00">
                  <c:v>8.6197099999999992E-3</c:v>
                </c:pt>
                <c:pt idx="28952">
                  <c:v>1.0636899999999999E-2</c:v>
                </c:pt>
                <c:pt idx="28953">
                  <c:v>1.26622E-2</c:v>
                </c:pt>
                <c:pt idx="28954">
                  <c:v>1.46935E-2</c:v>
                </c:pt>
                <c:pt idx="28955">
                  <c:v>1.6728799999999999E-2</c:v>
                </c:pt>
                <c:pt idx="28956">
                  <c:v>1.8765899999999999E-2</c:v>
                </c:pt>
                <c:pt idx="28957">
                  <c:v>2.0802500000000002E-2</c:v>
                </c:pt>
                <c:pt idx="28958">
                  <c:v>2.2836499999999999E-2</c:v>
                </c:pt>
                <c:pt idx="28959">
                  <c:v>2.4865600000000002E-2</c:v>
                </c:pt>
                <c:pt idx="28960">
                  <c:v>2.6887500000000002E-2</c:v>
                </c:pt>
                <c:pt idx="28961">
                  <c:v>2.8900100000000001E-2</c:v>
                </c:pt>
                <c:pt idx="28962">
                  <c:v>3.0900899999999999E-2</c:v>
                </c:pt>
                <c:pt idx="28963">
                  <c:v>3.2887600000000003E-2</c:v>
                </c:pt>
                <c:pt idx="28964">
                  <c:v>3.4858100000000003E-2</c:v>
                </c:pt>
                <c:pt idx="28965">
                  <c:v>3.6809799999999997E-2</c:v>
                </c:pt>
                <c:pt idx="28966">
                  <c:v>3.87406E-2</c:v>
                </c:pt>
                <c:pt idx="28967">
                  <c:v>4.06481E-2</c:v>
                </c:pt>
                <c:pt idx="28968">
                  <c:v>4.2529999999999998E-2</c:v>
                </c:pt>
                <c:pt idx="28969">
                  <c:v>4.4384E-2</c:v>
                </c:pt>
                <c:pt idx="28970">
                  <c:v>4.62078E-2</c:v>
                </c:pt>
                <c:pt idx="28971">
                  <c:v>4.7999100000000003E-2</c:v>
                </c:pt>
                <c:pt idx="28972">
                  <c:v>4.9755599999999997E-2</c:v>
                </c:pt>
                <c:pt idx="28973">
                  <c:v>5.1475199999999999E-2</c:v>
                </c:pt>
                <c:pt idx="28974">
                  <c:v>5.3155599999999997E-2</c:v>
                </c:pt>
                <c:pt idx="28975">
                  <c:v>5.4794700000000002E-2</c:v>
                </c:pt>
                <c:pt idx="28976">
                  <c:v>5.6390200000000001E-2</c:v>
                </c:pt>
                <c:pt idx="28977">
                  <c:v>5.7940199999999997E-2</c:v>
                </c:pt>
                <c:pt idx="28978">
                  <c:v>5.9442399999999999E-2</c:v>
                </c:pt>
                <c:pt idx="28979">
                  <c:v>6.0894999999999998E-2</c:v>
                </c:pt>
                <c:pt idx="28980">
                  <c:v>6.2295900000000001E-2</c:v>
                </c:pt>
                <c:pt idx="28981">
                  <c:v>6.3643199999999997E-2</c:v>
                </c:pt>
                <c:pt idx="28982">
                  <c:v>6.4935099999999996E-2</c:v>
                </c:pt>
                <c:pt idx="28983">
                  <c:v>6.6169599999999995E-2</c:v>
                </c:pt>
                <c:pt idx="28984">
                  <c:v>6.7345000000000002E-2</c:v>
                </c:pt>
                <c:pt idx="28985">
                  <c:v>6.8459699999999998E-2</c:v>
                </c:pt>
                <c:pt idx="28986">
                  <c:v>6.9512000000000004E-2</c:v>
                </c:pt>
                <c:pt idx="28987">
                  <c:v>7.0500300000000002E-2</c:v>
                </c:pt>
                <c:pt idx="28988">
                  <c:v>7.1423200000000006E-2</c:v>
                </c:pt>
                <c:pt idx="28989">
                  <c:v>7.2279099999999999E-2</c:v>
                </c:pt>
                <c:pt idx="28990">
                  <c:v>7.3066800000000001E-2</c:v>
                </c:pt>
                <c:pt idx="28991">
                  <c:v>7.3785000000000003E-2</c:v>
                </c:pt>
                <c:pt idx="28992">
                  <c:v>7.4432499999999999E-2</c:v>
                </c:pt>
                <c:pt idx="28993">
                  <c:v>7.5008099999999994E-2</c:v>
                </c:pt>
                <c:pt idx="28994">
                  <c:v>7.5510900000000006E-2</c:v>
                </c:pt>
                <c:pt idx="28995">
                  <c:v>7.5939900000000005E-2</c:v>
                </c:pt>
                <c:pt idx="28996">
                  <c:v>7.6294200000000006E-2</c:v>
                </c:pt>
                <c:pt idx="28997">
                  <c:v>7.6573100000000005E-2</c:v>
                </c:pt>
                <c:pt idx="28998">
                  <c:v>7.6775899999999994E-2</c:v>
                </c:pt>
                <c:pt idx="28999">
                  <c:v>7.6901999999999998E-2</c:v>
                </c:pt>
                <c:pt idx="29000">
                  <c:v>7.6951000000000006E-2</c:v>
                </c:pt>
                <c:pt idx="29001">
                  <c:v>7.6922299999999999E-2</c:v>
                </c:pt>
                <c:pt idx="29002">
                  <c:v>7.6815900000000006E-2</c:v>
                </c:pt>
                <c:pt idx="29003">
                  <c:v>7.6631299999999999E-2</c:v>
                </c:pt>
                <c:pt idx="29004">
                  <c:v>7.6368599999999995E-2</c:v>
                </c:pt>
                <c:pt idx="29005">
                  <c:v>7.6027700000000004E-2</c:v>
                </c:pt>
                <c:pt idx="29006">
                  <c:v>7.5608700000000001E-2</c:v>
                </c:pt>
                <c:pt idx="29007">
                  <c:v>7.5111899999999995E-2</c:v>
                </c:pt>
                <c:pt idx="29008">
                  <c:v>7.4537400000000004E-2</c:v>
                </c:pt>
                <c:pt idx="29009">
                  <c:v>7.3885599999999996E-2</c:v>
                </c:pt>
                <c:pt idx="29010">
                  <c:v>7.3157200000000006E-2</c:v>
                </c:pt>
                <c:pt idx="29011">
                  <c:v>7.23525E-2</c:v>
                </c:pt>
                <c:pt idx="29012">
                  <c:v>7.1472400000000005E-2</c:v>
                </c:pt>
                <c:pt idx="29013">
                  <c:v>7.05176E-2</c:v>
                </c:pt>
                <c:pt idx="29014">
                  <c:v>6.9488999999999995E-2</c:v>
                </c:pt>
                <c:pt idx="29015">
                  <c:v>6.8387500000000004E-2</c:v>
                </c:pt>
                <c:pt idx="29016">
                  <c:v>6.7214300000000005E-2</c:v>
                </c:pt>
                <c:pt idx="29017">
                  <c:v>6.5970299999999996E-2</c:v>
                </c:pt>
                <c:pt idx="29018">
                  <c:v>6.4657000000000006E-2</c:v>
                </c:pt>
                <c:pt idx="29019">
                  <c:v>6.3275700000000004E-2</c:v>
                </c:pt>
                <c:pt idx="29020">
                  <c:v>6.1827699999999999E-2</c:v>
                </c:pt>
                <c:pt idx="29021">
                  <c:v>6.0314600000000003E-2</c:v>
                </c:pt>
                <c:pt idx="29022">
                  <c:v>5.8737999999999999E-2</c:v>
                </c:pt>
                <c:pt idx="29023">
                  <c:v>5.7099499999999997E-2</c:v>
                </c:pt>
                <c:pt idx="29024">
                  <c:v>5.5400999999999999E-2</c:v>
                </c:pt>
                <c:pt idx="29025">
                  <c:v>5.3644299999999999E-2</c:v>
                </c:pt>
                <c:pt idx="29026">
                  <c:v>5.1831299999999997E-2</c:v>
                </c:pt>
                <c:pt idx="29027">
                  <c:v>4.9963899999999999E-2</c:v>
                </c:pt>
                <c:pt idx="29028">
                  <c:v>4.8044299999999998E-2</c:v>
                </c:pt>
                <c:pt idx="29029">
                  <c:v>4.6074499999999997E-2</c:v>
                </c:pt>
                <c:pt idx="29030">
                  <c:v>4.4056900000000003E-2</c:v>
                </c:pt>
                <c:pt idx="29031">
                  <c:v>4.1993500000000003E-2</c:v>
                </c:pt>
                <c:pt idx="29032">
                  <c:v>3.98868E-2</c:v>
                </c:pt>
                <c:pt idx="29033">
                  <c:v>3.7739099999999998E-2</c:v>
                </c:pt>
                <c:pt idx="29034">
                  <c:v>3.5552800000000002E-2</c:v>
                </c:pt>
                <c:pt idx="29035">
                  <c:v>3.3330400000000003E-2</c:v>
                </c:pt>
                <c:pt idx="29036">
                  <c:v>3.1074500000000001E-2</c:v>
                </c:pt>
                <c:pt idx="29037">
                  <c:v>2.87876E-2</c:v>
                </c:pt>
                <c:pt idx="29038">
                  <c:v>2.6472300000000001E-2</c:v>
                </c:pt>
                <c:pt idx="29039">
                  <c:v>2.4131300000000001E-2</c:v>
                </c:pt>
                <c:pt idx="29040">
                  <c:v>2.1767100000000001E-2</c:v>
                </c:pt>
                <c:pt idx="29041">
                  <c:v>1.93826E-2</c:v>
                </c:pt>
                <c:pt idx="29042">
                  <c:v>1.69804E-2</c:v>
                </c:pt>
                <c:pt idx="29043">
                  <c:v>1.4563400000000001E-2</c:v>
                </c:pt>
                <c:pt idx="29044">
                  <c:v>1.21341E-2</c:v>
                </c:pt>
                <c:pt idx="29045" formatCode="0.00E+00">
                  <c:v>9.6955700000000006E-3</c:v>
                </c:pt>
                <c:pt idx="29046" formatCode="0.00E+00">
                  <c:v>7.2504099999999997E-3</c:v>
                </c:pt>
                <c:pt idx="29047" formatCode="0.00E+00">
                  <c:v>4.8014800000000003E-3</c:v>
                </c:pt>
                <c:pt idx="29048" formatCode="0.00E+00">
                  <c:v>2.3515599999999999E-3</c:v>
                </c:pt>
                <c:pt idx="29049" formatCode="0.00E+00">
                  <c:v>-9.6546799999999995E-5</c:v>
                </c:pt>
                <c:pt idx="29050" formatCode="0.00E+00">
                  <c:v>-2.5400599999999998E-3</c:v>
                </c:pt>
                <c:pt idx="29051" formatCode="0.00E+00">
                  <c:v>-4.9761900000000001E-3</c:v>
                </c:pt>
                <c:pt idx="29052" formatCode="0.00E+00">
                  <c:v>-7.4021800000000004E-3</c:v>
                </c:pt>
                <c:pt idx="29053" formatCode="0.00E+00">
                  <c:v>-9.8152799999999991E-3</c:v>
                </c:pt>
                <c:pt idx="29054">
                  <c:v>-1.2212799999999999E-2</c:v>
                </c:pt>
                <c:pt idx="29055">
                  <c:v>-1.45919E-2</c:v>
                </c:pt>
                <c:pt idx="29056">
                  <c:v>-1.695E-2</c:v>
                </c:pt>
                <c:pt idx="29057">
                  <c:v>-1.92845E-2</c:v>
                </c:pt>
                <c:pt idx="29058">
                  <c:v>-2.1592799999999999E-2</c:v>
                </c:pt>
                <c:pt idx="29059">
                  <c:v>-2.38722E-2</c:v>
                </c:pt>
                <c:pt idx="29060">
                  <c:v>-2.6120299999999999E-2</c:v>
                </c:pt>
                <c:pt idx="29061">
                  <c:v>-2.8334499999999999E-2</c:v>
                </c:pt>
                <c:pt idx="29062">
                  <c:v>-3.0512500000000001E-2</c:v>
                </c:pt>
                <c:pt idx="29063">
                  <c:v>-3.2651800000000002E-2</c:v>
                </c:pt>
                <c:pt idx="29064">
                  <c:v>-3.4750099999999999E-2</c:v>
                </c:pt>
                <c:pt idx="29065">
                  <c:v>-3.6805200000000003E-2</c:v>
                </c:pt>
                <c:pt idx="29066">
                  <c:v>-3.8814800000000003E-2</c:v>
                </c:pt>
                <c:pt idx="29067">
                  <c:v>-4.0776800000000002E-2</c:v>
                </c:pt>
                <c:pt idx="29068">
                  <c:v>-4.2689199999999997E-2</c:v>
                </c:pt>
                <c:pt idx="29069">
                  <c:v>-4.4549800000000001E-2</c:v>
                </c:pt>
                <c:pt idx="29070">
                  <c:v>-4.6356899999999999E-2</c:v>
                </c:pt>
                <c:pt idx="29071">
                  <c:v>-4.8108499999999998E-2</c:v>
                </c:pt>
                <c:pt idx="29072">
                  <c:v>-4.9802800000000001E-2</c:v>
                </c:pt>
                <c:pt idx="29073">
                  <c:v>-5.1438200000000003E-2</c:v>
                </c:pt>
                <c:pt idx="29074">
                  <c:v>-5.3012999999999998E-2</c:v>
                </c:pt>
                <c:pt idx="29075">
                  <c:v>-5.45256E-2</c:v>
                </c:pt>
                <c:pt idx="29076">
                  <c:v>-5.5974700000000002E-2</c:v>
                </c:pt>
                <c:pt idx="29077">
                  <c:v>-5.7358899999999997E-2</c:v>
                </c:pt>
                <c:pt idx="29078">
                  <c:v>-5.8676800000000001E-2</c:v>
                </c:pt>
                <c:pt idx="29079">
                  <c:v>-5.9927300000000003E-2</c:v>
                </c:pt>
                <c:pt idx="29080">
                  <c:v>-6.1109299999999998E-2</c:v>
                </c:pt>
                <c:pt idx="29081">
                  <c:v>-6.2221699999999998E-2</c:v>
                </c:pt>
                <c:pt idx="29082">
                  <c:v>-6.3263799999999995E-2</c:v>
                </c:pt>
                <c:pt idx="29083">
                  <c:v>-6.4234600000000003E-2</c:v>
                </c:pt>
                <c:pt idx="29084">
                  <c:v>-6.5133300000000005E-2</c:v>
                </c:pt>
                <c:pt idx="29085">
                  <c:v>-6.5959500000000004E-2</c:v>
                </c:pt>
                <c:pt idx="29086">
                  <c:v>-6.6712599999999997E-2</c:v>
                </c:pt>
                <c:pt idx="29087">
                  <c:v>-6.7391999999999994E-2</c:v>
                </c:pt>
                <c:pt idx="29088">
                  <c:v>-6.7997500000000002E-2</c:v>
                </c:pt>
                <c:pt idx="29089">
                  <c:v>-6.8528800000000001E-2</c:v>
                </c:pt>
                <c:pt idx="29090">
                  <c:v>-6.89858E-2</c:v>
                </c:pt>
                <c:pt idx="29091">
                  <c:v>-6.9368399999999997E-2</c:v>
                </c:pt>
                <c:pt idx="29092">
                  <c:v>-6.9676699999999994E-2</c:v>
                </c:pt>
                <c:pt idx="29093">
                  <c:v>-6.9910700000000006E-2</c:v>
                </c:pt>
                <c:pt idx="29094">
                  <c:v>-7.00707E-2</c:v>
                </c:pt>
                <c:pt idx="29095">
                  <c:v>-7.01571E-2</c:v>
                </c:pt>
                <c:pt idx="29096">
                  <c:v>-7.0170200000000002E-2</c:v>
                </c:pt>
                <c:pt idx="29097">
                  <c:v>-7.0110500000000006E-2</c:v>
                </c:pt>
                <c:pt idx="29098">
                  <c:v>-6.9978700000000005E-2</c:v>
                </c:pt>
                <c:pt idx="29099">
                  <c:v>-6.9775400000000001E-2</c:v>
                </c:pt>
                <c:pt idx="29100">
                  <c:v>-6.9501400000000005E-2</c:v>
                </c:pt>
                <c:pt idx="29101">
                  <c:v>-6.9157499999999997E-2</c:v>
                </c:pt>
                <c:pt idx="29102">
                  <c:v>-6.8744700000000006E-2</c:v>
                </c:pt>
                <c:pt idx="29103">
                  <c:v>-6.8263900000000002E-2</c:v>
                </c:pt>
                <c:pt idx="29104">
                  <c:v>-6.7716399999999996E-2</c:v>
                </c:pt>
                <c:pt idx="29105">
                  <c:v>-6.7103200000000002E-2</c:v>
                </c:pt>
                <c:pt idx="29106">
                  <c:v>-6.6425600000000001E-2</c:v>
                </c:pt>
                <c:pt idx="29107">
                  <c:v>-6.5684900000000004E-2</c:v>
                </c:pt>
                <c:pt idx="29108">
                  <c:v>-6.4882499999999996E-2</c:v>
                </c:pt>
                <c:pt idx="29109">
                  <c:v>-6.4019900000000005E-2</c:v>
                </c:pt>
                <c:pt idx="29110">
                  <c:v>-6.3098600000000005E-2</c:v>
                </c:pt>
                <c:pt idx="29111">
                  <c:v>-6.21202E-2</c:v>
                </c:pt>
                <c:pt idx="29112">
                  <c:v>-6.1086399999999999E-2</c:v>
                </c:pt>
                <c:pt idx="29113">
                  <c:v>-5.9998799999999998E-2</c:v>
                </c:pt>
                <c:pt idx="29114">
                  <c:v>-5.8859099999999998E-2</c:v>
                </c:pt>
                <c:pt idx="29115">
                  <c:v>-5.76693E-2</c:v>
                </c:pt>
                <c:pt idx="29116">
                  <c:v>-5.6431099999999998E-2</c:v>
                </c:pt>
                <c:pt idx="29117">
                  <c:v>-5.5146500000000001E-2</c:v>
                </c:pt>
                <c:pt idx="29118">
                  <c:v>-5.3817499999999997E-2</c:v>
                </c:pt>
                <c:pt idx="29119">
                  <c:v>-5.2445899999999997E-2</c:v>
                </c:pt>
                <c:pt idx="29120">
                  <c:v>-5.1033799999999997E-2</c:v>
                </c:pt>
                <c:pt idx="29121">
                  <c:v>-4.9583299999999997E-2</c:v>
                </c:pt>
                <c:pt idx="29122">
                  <c:v>-4.80965E-2</c:v>
                </c:pt>
                <c:pt idx="29123">
                  <c:v>-4.6575400000000003E-2</c:v>
                </c:pt>
                <c:pt idx="29124">
                  <c:v>-4.5022199999999998E-2</c:v>
                </c:pt>
                <c:pt idx="29125">
                  <c:v>-4.3439100000000001E-2</c:v>
                </c:pt>
                <c:pt idx="29126">
                  <c:v>-4.18281E-2</c:v>
                </c:pt>
                <c:pt idx="29127">
                  <c:v>-4.0191499999999998E-2</c:v>
                </c:pt>
                <c:pt idx="29128">
                  <c:v>-3.8531500000000003E-2</c:v>
                </c:pt>
                <c:pt idx="29129">
                  <c:v>-3.68502E-2</c:v>
                </c:pt>
                <c:pt idx="29130">
                  <c:v>-3.5149899999999998E-2</c:v>
                </c:pt>
                <c:pt idx="29131">
                  <c:v>-3.3432700000000003E-2</c:v>
                </c:pt>
                <c:pt idx="29132">
                  <c:v>-3.1700899999999997E-2</c:v>
                </c:pt>
                <c:pt idx="29133">
                  <c:v>-2.99566E-2</c:v>
                </c:pt>
                <c:pt idx="29134">
                  <c:v>-2.8201899999999998E-2</c:v>
                </c:pt>
                <c:pt idx="29135">
                  <c:v>-2.64391E-2</c:v>
                </c:pt>
                <c:pt idx="29136">
                  <c:v>-2.4670299999999999E-2</c:v>
                </c:pt>
                <c:pt idx="29137">
                  <c:v>-2.28977E-2</c:v>
                </c:pt>
                <c:pt idx="29138">
                  <c:v>-2.1123200000000002E-2</c:v>
                </c:pt>
                <c:pt idx="29139">
                  <c:v>-1.9349000000000002E-2</c:v>
                </c:pt>
                <c:pt idx="29140">
                  <c:v>-1.7577200000000001E-2</c:v>
                </c:pt>
                <c:pt idx="29141">
                  <c:v>-1.5809699999999999E-2</c:v>
                </c:pt>
                <c:pt idx="29142">
                  <c:v>-1.40486E-2</c:v>
                </c:pt>
                <c:pt idx="29143">
                  <c:v>-1.22957E-2</c:v>
                </c:pt>
                <c:pt idx="29144">
                  <c:v>-1.0553099999999999E-2</c:v>
                </c:pt>
                <c:pt idx="29145" formatCode="0.00E+00">
                  <c:v>-8.8224400000000008E-3</c:v>
                </c:pt>
                <c:pt idx="29146" formatCode="0.00E+00">
                  <c:v>-7.1057200000000003E-3</c:v>
                </c:pt>
                <c:pt idx="29147" formatCode="0.00E+00">
                  <c:v>-5.4046500000000004E-3</c:v>
                </c:pt>
                <c:pt idx="29148" formatCode="0.00E+00">
                  <c:v>-3.72098E-3</c:v>
                </c:pt>
                <c:pt idx="29149" formatCode="0.00E+00">
                  <c:v>-2.0563600000000001E-3</c:v>
                </c:pt>
                <c:pt idx="29150" formatCode="0.00E+00">
                  <c:v>-4.1244699999999998E-4</c:v>
                </c:pt>
                <c:pt idx="29151" formatCode="0.00E+00">
                  <c:v>1.2091999999999999E-3</c:v>
                </c:pt>
                <c:pt idx="29152" formatCode="0.00E+00">
                  <c:v>2.8070700000000001E-3</c:v>
                </c:pt>
                <c:pt idx="29153" formatCode="0.00E+00">
                  <c:v>4.3796900000000003E-3</c:v>
                </c:pt>
                <c:pt idx="29154" formatCode="0.00E+00">
                  <c:v>5.9256600000000001E-3</c:v>
                </c:pt>
                <c:pt idx="29155" formatCode="0.00E+00">
                  <c:v>7.4436399999999996E-3</c:v>
                </c:pt>
                <c:pt idx="29156" formatCode="0.00E+00">
                  <c:v>8.9323500000000004E-3</c:v>
                </c:pt>
                <c:pt idx="29157">
                  <c:v>1.03906E-2</c:v>
                </c:pt>
                <c:pt idx="29158">
                  <c:v>1.1817100000000001E-2</c:v>
                </c:pt>
                <c:pt idx="29159">
                  <c:v>1.3211000000000001E-2</c:v>
                </c:pt>
                <c:pt idx="29160">
                  <c:v>1.45711E-2</c:v>
                </c:pt>
                <c:pt idx="29161">
                  <c:v>1.5896400000000002E-2</c:v>
                </c:pt>
                <c:pt idx="29162">
                  <c:v>1.7186199999999999E-2</c:v>
                </c:pt>
                <c:pt idx="29163">
                  <c:v>1.8439500000000001E-2</c:v>
                </c:pt>
                <c:pt idx="29164">
                  <c:v>1.9655599999999999E-2</c:v>
                </c:pt>
                <c:pt idx="29165">
                  <c:v>2.08338E-2</c:v>
                </c:pt>
                <c:pt idx="29166">
                  <c:v>2.19735E-2</c:v>
                </c:pt>
                <c:pt idx="29167">
                  <c:v>2.30742E-2</c:v>
                </c:pt>
                <c:pt idx="29168">
                  <c:v>2.4135299999999998E-2</c:v>
                </c:pt>
                <c:pt idx="29169">
                  <c:v>2.5156399999999999E-2</c:v>
                </c:pt>
                <c:pt idx="29170">
                  <c:v>2.61371E-2</c:v>
                </c:pt>
                <c:pt idx="29171">
                  <c:v>2.7077199999999999E-2</c:v>
                </c:pt>
                <c:pt idx="29172">
                  <c:v>2.7976500000000001E-2</c:v>
                </c:pt>
                <c:pt idx="29173">
                  <c:v>2.8834800000000001E-2</c:v>
                </c:pt>
                <c:pt idx="29174">
                  <c:v>2.9651899999999998E-2</c:v>
                </c:pt>
                <c:pt idx="29175">
                  <c:v>3.0427900000000001E-2</c:v>
                </c:pt>
                <c:pt idx="29176">
                  <c:v>3.1162700000000002E-2</c:v>
                </c:pt>
                <c:pt idx="29177">
                  <c:v>3.1856599999999999E-2</c:v>
                </c:pt>
                <c:pt idx="29178">
                  <c:v>3.2509499999999997E-2</c:v>
                </c:pt>
                <c:pt idx="29179">
                  <c:v>3.31218E-2</c:v>
                </c:pt>
                <c:pt idx="29180">
                  <c:v>3.3693599999999997E-2</c:v>
                </c:pt>
                <c:pt idx="29181">
                  <c:v>3.42253E-2</c:v>
                </c:pt>
                <c:pt idx="29182">
                  <c:v>3.47173E-2</c:v>
                </c:pt>
                <c:pt idx="29183">
                  <c:v>3.517E-2</c:v>
                </c:pt>
                <c:pt idx="29184">
                  <c:v>3.5583900000000002E-2</c:v>
                </c:pt>
                <c:pt idx="29185">
                  <c:v>3.5959400000000002E-2</c:v>
                </c:pt>
                <c:pt idx="29186">
                  <c:v>3.6297099999999999E-2</c:v>
                </c:pt>
                <c:pt idx="29187">
                  <c:v>3.6597699999999997E-2</c:v>
                </c:pt>
                <c:pt idx="29188">
                  <c:v>3.68618E-2</c:v>
                </c:pt>
                <c:pt idx="29189">
                  <c:v>3.7090100000000001E-2</c:v>
                </c:pt>
                <c:pt idx="29190">
                  <c:v>3.7283299999999998E-2</c:v>
                </c:pt>
                <c:pt idx="29191">
                  <c:v>3.7442200000000002E-2</c:v>
                </c:pt>
                <c:pt idx="29192">
                  <c:v>3.75676E-2</c:v>
                </c:pt>
                <c:pt idx="29193">
                  <c:v>3.7660300000000001E-2</c:v>
                </c:pt>
                <c:pt idx="29194">
                  <c:v>3.77211E-2</c:v>
                </c:pt>
                <c:pt idx="29195">
                  <c:v>3.7751100000000003E-2</c:v>
                </c:pt>
                <c:pt idx="29196">
                  <c:v>3.7750899999999997E-2</c:v>
                </c:pt>
                <c:pt idx="29197">
                  <c:v>3.7721699999999997E-2</c:v>
                </c:pt>
                <c:pt idx="29198">
                  <c:v>3.7664400000000001E-2</c:v>
                </c:pt>
                <c:pt idx="29199">
                  <c:v>3.7579899999999999E-2</c:v>
                </c:pt>
                <c:pt idx="29200">
                  <c:v>3.7469200000000001E-2</c:v>
                </c:pt>
                <c:pt idx="29201">
                  <c:v>3.7333199999999997E-2</c:v>
                </c:pt>
                <c:pt idx="29202">
                  <c:v>3.7173100000000001E-2</c:v>
                </c:pt>
                <c:pt idx="29203">
                  <c:v>3.6989899999999999E-2</c:v>
                </c:pt>
                <c:pt idx="29204">
                  <c:v>3.6784400000000002E-2</c:v>
                </c:pt>
                <c:pt idx="29205">
                  <c:v>3.6557899999999997E-2</c:v>
                </c:pt>
                <c:pt idx="29206">
                  <c:v>3.6311200000000002E-2</c:v>
                </c:pt>
                <c:pt idx="29207">
                  <c:v>3.6045500000000001E-2</c:v>
                </c:pt>
                <c:pt idx="29208">
                  <c:v>3.57617E-2</c:v>
                </c:pt>
                <c:pt idx="29209">
                  <c:v>3.5460899999999997E-2</c:v>
                </c:pt>
                <c:pt idx="29210">
                  <c:v>3.5144000000000002E-2</c:v>
                </c:pt>
                <c:pt idx="29211">
                  <c:v>3.4812099999999999E-2</c:v>
                </c:pt>
                <c:pt idx="29212">
                  <c:v>3.44661E-2</c:v>
                </c:pt>
                <c:pt idx="29213">
                  <c:v>3.4107100000000001E-2</c:v>
                </c:pt>
                <c:pt idx="29214">
                  <c:v>3.3735899999999999E-2</c:v>
                </c:pt>
                <c:pt idx="29215">
                  <c:v>3.3353599999999997E-2</c:v>
                </c:pt>
                <c:pt idx="29216">
                  <c:v>3.2960999999999997E-2</c:v>
                </c:pt>
                <c:pt idx="29217">
                  <c:v>3.2558999999999998E-2</c:v>
                </c:pt>
                <c:pt idx="29218">
                  <c:v>3.2148500000000003E-2</c:v>
                </c:pt>
                <c:pt idx="29219">
                  <c:v>3.1730399999999999E-2</c:v>
                </c:pt>
                <c:pt idx="29220">
                  <c:v>3.1305399999999997E-2</c:v>
                </c:pt>
                <c:pt idx="29221">
                  <c:v>3.0874499999999999E-2</c:v>
                </c:pt>
                <c:pt idx="29222">
                  <c:v>3.0438199999999999E-2</c:v>
                </c:pt>
                <c:pt idx="29223">
                  <c:v>2.99975E-2</c:v>
                </c:pt>
                <c:pt idx="29224">
                  <c:v>2.95529E-2</c:v>
                </c:pt>
                <c:pt idx="29225">
                  <c:v>2.9105300000000001E-2</c:v>
                </c:pt>
                <c:pt idx="29226">
                  <c:v>2.8655099999999999E-2</c:v>
                </c:pt>
                <c:pt idx="29227">
                  <c:v>2.8202999999999999E-2</c:v>
                </c:pt>
                <c:pt idx="29228">
                  <c:v>2.7749699999999999E-2</c:v>
                </c:pt>
                <c:pt idx="29229">
                  <c:v>2.72955E-2</c:v>
                </c:pt>
                <c:pt idx="29230">
                  <c:v>2.68411E-2</c:v>
                </c:pt>
                <c:pt idx="29231">
                  <c:v>2.6386900000000001E-2</c:v>
                </c:pt>
                <c:pt idx="29232">
                  <c:v>2.59332E-2</c:v>
                </c:pt>
                <c:pt idx="29233">
                  <c:v>2.5480599999999999E-2</c:v>
                </c:pt>
                <c:pt idx="29234">
                  <c:v>2.5029300000000001E-2</c:v>
                </c:pt>
                <c:pt idx="29235">
                  <c:v>2.4579699999999999E-2</c:v>
                </c:pt>
                <c:pt idx="29236">
                  <c:v>2.4132000000000001E-2</c:v>
                </c:pt>
                <c:pt idx="29237">
                  <c:v>2.3686499999999999E-2</c:v>
                </c:pt>
                <c:pt idx="29238">
                  <c:v>2.3243400000000001E-2</c:v>
                </c:pt>
                <c:pt idx="29239">
                  <c:v>2.2802800000000002E-2</c:v>
                </c:pt>
                <c:pt idx="29240">
                  <c:v>2.2364800000000001E-2</c:v>
                </c:pt>
                <c:pt idx="29241">
                  <c:v>2.19296E-2</c:v>
                </c:pt>
                <c:pt idx="29242">
                  <c:v>2.1497100000000002E-2</c:v>
                </c:pt>
                <c:pt idx="29243">
                  <c:v>2.1067499999999999E-2</c:v>
                </c:pt>
                <c:pt idx="29244">
                  <c:v>2.0640599999999999E-2</c:v>
                </c:pt>
                <c:pt idx="29245">
                  <c:v>2.0216399999999999E-2</c:v>
                </c:pt>
                <c:pt idx="29246">
                  <c:v>1.9794800000000001E-2</c:v>
                </c:pt>
                <c:pt idx="29247">
                  <c:v>1.9375799999999999E-2</c:v>
                </c:pt>
                <c:pt idx="29248">
                  <c:v>1.8959E-2</c:v>
                </c:pt>
                <c:pt idx="29249">
                  <c:v>1.8544399999999999E-2</c:v>
                </c:pt>
                <c:pt idx="29250">
                  <c:v>1.81318E-2</c:v>
                </c:pt>
                <c:pt idx="29251">
                  <c:v>1.7720799999999998E-2</c:v>
                </c:pt>
                <c:pt idx="29252">
                  <c:v>1.7311199999999999E-2</c:v>
                </c:pt>
                <c:pt idx="29253">
                  <c:v>1.6902799999999999E-2</c:v>
                </c:pt>
                <c:pt idx="29254">
                  <c:v>1.6495099999999999E-2</c:v>
                </c:pt>
                <c:pt idx="29255">
                  <c:v>1.6087799999999999E-2</c:v>
                </c:pt>
                <c:pt idx="29256">
                  <c:v>1.5680699999999999E-2</c:v>
                </c:pt>
                <c:pt idx="29257">
                  <c:v>1.5273200000000001E-2</c:v>
                </c:pt>
                <c:pt idx="29258">
                  <c:v>1.4865E-2</c:v>
                </c:pt>
                <c:pt idx="29259">
                  <c:v>1.44557E-2</c:v>
                </c:pt>
                <c:pt idx="29260">
                  <c:v>1.40448E-2</c:v>
                </c:pt>
                <c:pt idx="29261">
                  <c:v>1.3631799999999999E-2</c:v>
                </c:pt>
                <c:pt idx="29262">
                  <c:v>1.32164E-2</c:v>
                </c:pt>
                <c:pt idx="29263">
                  <c:v>1.2798E-2</c:v>
                </c:pt>
                <c:pt idx="29264">
                  <c:v>1.2376099999999999E-2</c:v>
                </c:pt>
                <c:pt idx="29265">
                  <c:v>1.19504E-2</c:v>
                </c:pt>
                <c:pt idx="29266">
                  <c:v>1.15202E-2</c:v>
                </c:pt>
                <c:pt idx="29267">
                  <c:v>1.10852E-2</c:v>
                </c:pt>
                <c:pt idx="29268">
                  <c:v>1.06447E-2</c:v>
                </c:pt>
                <c:pt idx="29269">
                  <c:v>1.01984E-2</c:v>
                </c:pt>
                <c:pt idx="29270" formatCode="0.00E+00">
                  <c:v>9.7456899999999996E-3</c:v>
                </c:pt>
                <c:pt idx="29271" formatCode="0.00E+00">
                  <c:v>9.2861699999999998E-3</c:v>
                </c:pt>
                <c:pt idx="29272" formatCode="0.00E+00">
                  <c:v>8.8193400000000002E-3</c:v>
                </c:pt>
                <c:pt idx="29273" formatCode="0.00E+00">
                  <c:v>8.3447499999999997E-3</c:v>
                </c:pt>
                <c:pt idx="29274" formatCode="0.00E+00">
                  <c:v>7.8619399999999996E-3</c:v>
                </c:pt>
                <c:pt idx="29275" formatCode="0.00E+00">
                  <c:v>7.3704799999999996E-3</c:v>
                </c:pt>
                <c:pt idx="29276" formatCode="0.00E+00">
                  <c:v>6.8699499999999997E-3</c:v>
                </c:pt>
                <c:pt idx="29277" formatCode="0.00E+00">
                  <c:v>6.3599499999999996E-3</c:v>
                </c:pt>
                <c:pt idx="29278" formatCode="0.00E+00">
                  <c:v>5.84009E-3</c:v>
                </c:pt>
                <c:pt idx="29279" formatCode="0.00E+00">
                  <c:v>5.3099999999999996E-3</c:v>
                </c:pt>
                <c:pt idx="29280" formatCode="0.00E+00">
                  <c:v>4.7693500000000003E-3</c:v>
                </c:pt>
                <c:pt idx="29281" formatCode="0.00E+00">
                  <c:v>4.2178199999999997E-3</c:v>
                </c:pt>
                <c:pt idx="29282" formatCode="0.00E+00">
                  <c:v>3.6551000000000001E-3</c:v>
                </c:pt>
                <c:pt idx="29283" formatCode="0.00E+00">
                  <c:v>3.0809399999999999E-3</c:v>
                </c:pt>
                <c:pt idx="29284" formatCode="0.00E+00">
                  <c:v>2.4951000000000001E-3</c:v>
                </c:pt>
                <c:pt idx="29285" formatCode="0.00E+00">
                  <c:v>1.8973600000000001E-3</c:v>
                </c:pt>
                <c:pt idx="29286" formatCode="0.00E+00">
                  <c:v>1.2875600000000001E-3</c:v>
                </c:pt>
                <c:pt idx="29287" formatCode="0.00E+00">
                  <c:v>6.6553900000000004E-4</c:v>
                </c:pt>
                <c:pt idx="29288" formatCode="0.00E+00">
                  <c:v>3.1192599999999997E-5</c:v>
                </c:pt>
                <c:pt idx="29289" formatCode="0.00E+00">
                  <c:v>-6.1555799999999999E-4</c:v>
                </c:pt>
                <c:pt idx="29290" formatCode="0.00E+00">
                  <c:v>-1.2747500000000001E-3</c:v>
                </c:pt>
                <c:pt idx="29291" formatCode="0.00E+00">
                  <c:v>-1.9464E-3</c:v>
                </c:pt>
                <c:pt idx="29292" formatCode="0.00E+00">
                  <c:v>-2.6304599999999998E-3</c:v>
                </c:pt>
                <c:pt idx="29293" formatCode="0.00E+00">
                  <c:v>-3.3268600000000001E-3</c:v>
                </c:pt>
                <c:pt idx="29294" formatCode="0.00E+00">
                  <c:v>-4.0355E-3</c:v>
                </c:pt>
                <c:pt idx="29295" formatCode="0.00E+00">
                  <c:v>-4.7562200000000002E-3</c:v>
                </c:pt>
                <c:pt idx="29296" formatCode="0.00E+00">
                  <c:v>-5.4888300000000001E-3</c:v>
                </c:pt>
                <c:pt idx="29297" formatCode="0.00E+00">
                  <c:v>-6.2331000000000001E-3</c:v>
                </c:pt>
                <c:pt idx="29298" formatCode="0.00E+00">
                  <c:v>-6.9887500000000002E-3</c:v>
                </c:pt>
                <c:pt idx="29299" formatCode="0.00E+00">
                  <c:v>-7.7554700000000004E-3</c:v>
                </c:pt>
                <c:pt idx="29300" formatCode="0.00E+00">
                  <c:v>-8.5328999999999995E-3</c:v>
                </c:pt>
                <c:pt idx="29301" formatCode="0.00E+00">
                  <c:v>-9.3206499999999998E-3</c:v>
                </c:pt>
                <c:pt idx="29302">
                  <c:v>-1.01183E-2</c:v>
                </c:pt>
                <c:pt idx="29303">
                  <c:v>-1.0925300000000001E-2</c:v>
                </c:pt>
                <c:pt idx="29304">
                  <c:v>-1.1741100000000001E-2</c:v>
                </c:pt>
                <c:pt idx="29305">
                  <c:v>-1.25653E-2</c:v>
                </c:pt>
                <c:pt idx="29306">
                  <c:v>-1.33971E-2</c:v>
                </c:pt>
                <c:pt idx="29307">
                  <c:v>-1.4236E-2</c:v>
                </c:pt>
                <c:pt idx="29308">
                  <c:v>-1.5081300000000001E-2</c:v>
                </c:pt>
                <c:pt idx="29309">
                  <c:v>-1.5932100000000001E-2</c:v>
                </c:pt>
                <c:pt idx="29310">
                  <c:v>-1.6787900000000001E-2</c:v>
                </c:pt>
                <c:pt idx="29311">
                  <c:v>-1.7647699999999999E-2</c:v>
                </c:pt>
                <c:pt idx="29312">
                  <c:v>-1.8510700000000001E-2</c:v>
                </c:pt>
                <c:pt idx="29313">
                  <c:v>-1.9376000000000001E-2</c:v>
                </c:pt>
                <c:pt idx="29314">
                  <c:v>-2.0242799999999998E-2</c:v>
                </c:pt>
                <c:pt idx="29315">
                  <c:v>-2.111E-2</c:v>
                </c:pt>
                <c:pt idx="29316">
                  <c:v>-2.1976800000000001E-2</c:v>
                </c:pt>
                <c:pt idx="29317">
                  <c:v>-2.2842100000000001E-2</c:v>
                </c:pt>
                <c:pt idx="29318">
                  <c:v>-2.3704800000000002E-2</c:v>
                </c:pt>
                <c:pt idx="29319">
                  <c:v>-2.4563999999999999E-2</c:v>
                </c:pt>
                <c:pt idx="29320">
                  <c:v>-2.54185E-2</c:v>
                </c:pt>
                <c:pt idx="29321">
                  <c:v>-2.6267100000000002E-2</c:v>
                </c:pt>
                <c:pt idx="29322">
                  <c:v>-2.7108899999999998E-2</c:v>
                </c:pt>
                <c:pt idx="29323">
                  <c:v>-2.7942600000000001E-2</c:v>
                </c:pt>
                <c:pt idx="29324">
                  <c:v>-2.8767000000000001E-2</c:v>
                </c:pt>
                <c:pt idx="29325">
                  <c:v>-2.95809E-2</c:v>
                </c:pt>
                <c:pt idx="29326">
                  <c:v>-3.0383199999999999E-2</c:v>
                </c:pt>
                <c:pt idx="29327">
                  <c:v>-3.1172600000000002E-2</c:v>
                </c:pt>
                <c:pt idx="29328">
                  <c:v>-3.1947999999999997E-2</c:v>
                </c:pt>
                <c:pt idx="29329">
                  <c:v>-3.2707899999999998E-2</c:v>
                </c:pt>
                <c:pt idx="29330">
                  <c:v>-3.3451300000000003E-2</c:v>
                </c:pt>
                <c:pt idx="29331">
                  <c:v>-3.4176900000000003E-2</c:v>
                </c:pt>
                <c:pt idx="29332">
                  <c:v>-3.4883299999999999E-2</c:v>
                </c:pt>
                <c:pt idx="29333">
                  <c:v>-3.5569499999999997E-2</c:v>
                </c:pt>
                <c:pt idx="29334">
                  <c:v>-3.6234099999999998E-2</c:v>
                </c:pt>
                <c:pt idx="29335">
                  <c:v>-3.68758E-2</c:v>
                </c:pt>
                <c:pt idx="29336">
                  <c:v>-3.7493499999999999E-2</c:v>
                </c:pt>
                <c:pt idx="29337">
                  <c:v>-3.8086000000000002E-2</c:v>
                </c:pt>
                <c:pt idx="29338">
                  <c:v>-3.8651900000000003E-2</c:v>
                </c:pt>
                <c:pt idx="29339">
                  <c:v>-3.9190299999999997E-2</c:v>
                </c:pt>
                <c:pt idx="29340">
                  <c:v>-3.9699699999999997E-2</c:v>
                </c:pt>
                <c:pt idx="29341">
                  <c:v>-4.0179199999999998E-2</c:v>
                </c:pt>
                <c:pt idx="29342">
                  <c:v>-4.0627499999999997E-2</c:v>
                </c:pt>
                <c:pt idx="29343">
                  <c:v>-4.10436E-2</c:v>
                </c:pt>
                <c:pt idx="29344">
                  <c:v>-4.1426400000000002E-2</c:v>
                </c:pt>
                <c:pt idx="29345">
                  <c:v>-4.1774800000000001E-2</c:v>
                </c:pt>
                <c:pt idx="29346">
                  <c:v>-4.2087899999999998E-2</c:v>
                </c:pt>
                <c:pt idx="29347">
                  <c:v>-4.2364499999999999E-2</c:v>
                </c:pt>
                <c:pt idx="29348">
                  <c:v>-4.2603799999999997E-2</c:v>
                </c:pt>
                <c:pt idx="29349">
                  <c:v>-4.28049E-2</c:v>
                </c:pt>
                <c:pt idx="29350">
                  <c:v>-4.2966799999999999E-2</c:v>
                </c:pt>
                <c:pt idx="29351">
                  <c:v>-4.3088899999999999E-2</c:v>
                </c:pt>
                <c:pt idx="29352">
                  <c:v>-4.3170100000000003E-2</c:v>
                </c:pt>
                <c:pt idx="29353">
                  <c:v>-4.3209999999999998E-2</c:v>
                </c:pt>
                <c:pt idx="29354">
                  <c:v>-4.3207599999999999E-2</c:v>
                </c:pt>
                <c:pt idx="29355">
                  <c:v>-4.3162499999999999E-2</c:v>
                </c:pt>
                <c:pt idx="29356">
                  <c:v>-4.3074000000000001E-2</c:v>
                </c:pt>
                <c:pt idx="29357">
                  <c:v>-4.2941600000000003E-2</c:v>
                </c:pt>
                <c:pt idx="29358">
                  <c:v>-4.2764700000000003E-2</c:v>
                </c:pt>
                <c:pt idx="29359">
                  <c:v>-4.25431E-2</c:v>
                </c:pt>
                <c:pt idx="29360">
                  <c:v>-4.2276300000000003E-2</c:v>
                </c:pt>
                <c:pt idx="29361">
                  <c:v>-4.1964000000000001E-2</c:v>
                </c:pt>
                <c:pt idx="29362">
                  <c:v>-4.1605900000000001E-2</c:v>
                </c:pt>
                <c:pt idx="29363">
                  <c:v>-4.1202000000000003E-2</c:v>
                </c:pt>
                <c:pt idx="29364">
                  <c:v>-4.0751999999999997E-2</c:v>
                </c:pt>
                <c:pt idx="29365">
                  <c:v>-4.0255899999999997E-2</c:v>
                </c:pt>
                <c:pt idx="29366">
                  <c:v>-3.9713699999999998E-2</c:v>
                </c:pt>
                <c:pt idx="29367">
                  <c:v>-3.9125500000000001E-2</c:v>
                </c:pt>
                <c:pt idx="29368">
                  <c:v>-3.8491499999999998E-2</c:v>
                </c:pt>
                <c:pt idx="29369">
                  <c:v>-3.78118E-2</c:v>
                </c:pt>
                <c:pt idx="29370">
                  <c:v>-3.70867E-2</c:v>
                </c:pt>
                <c:pt idx="29371">
                  <c:v>-3.6316500000000002E-2</c:v>
                </c:pt>
                <c:pt idx="29372">
                  <c:v>-3.5501699999999997E-2</c:v>
                </c:pt>
                <c:pt idx="29373">
                  <c:v>-3.4642800000000001E-2</c:v>
                </c:pt>
                <c:pt idx="29374">
                  <c:v>-3.3740199999999998E-2</c:v>
                </c:pt>
                <c:pt idx="29375">
                  <c:v>-3.27946E-2</c:v>
                </c:pt>
                <c:pt idx="29376">
                  <c:v>-3.18067E-2</c:v>
                </c:pt>
                <c:pt idx="29377">
                  <c:v>-3.0777200000000001E-2</c:v>
                </c:pt>
                <c:pt idx="29378">
                  <c:v>-2.9706900000000001E-2</c:v>
                </c:pt>
                <c:pt idx="29379">
                  <c:v>-2.8596699999999999E-2</c:v>
                </c:pt>
                <c:pt idx="29380">
                  <c:v>-2.74475E-2</c:v>
                </c:pt>
                <c:pt idx="29381">
                  <c:v>-2.62604E-2</c:v>
                </c:pt>
                <c:pt idx="29382">
                  <c:v>-2.50364E-2</c:v>
                </c:pt>
                <c:pt idx="29383">
                  <c:v>-2.3776599999999998E-2</c:v>
                </c:pt>
                <c:pt idx="29384">
                  <c:v>-2.2482200000000001E-2</c:v>
                </c:pt>
                <c:pt idx="29385">
                  <c:v>-2.11545E-2</c:v>
                </c:pt>
                <c:pt idx="29386">
                  <c:v>-1.9794800000000001E-2</c:v>
                </c:pt>
                <c:pt idx="29387">
                  <c:v>-1.8404500000000001E-2</c:v>
                </c:pt>
                <c:pt idx="29388">
                  <c:v>-1.6984900000000001E-2</c:v>
                </c:pt>
                <c:pt idx="29389">
                  <c:v>-1.5537499999999999E-2</c:v>
                </c:pt>
                <c:pt idx="29390">
                  <c:v>-1.4063900000000001E-2</c:v>
                </c:pt>
                <c:pt idx="29391">
                  <c:v>-1.25656E-2</c:v>
                </c:pt>
                <c:pt idx="29392">
                  <c:v>-1.10443E-2</c:v>
                </c:pt>
                <c:pt idx="29393" formatCode="0.00E+00">
                  <c:v>-9.5015800000000008E-3</c:v>
                </c:pt>
                <c:pt idx="29394" formatCode="0.00E+00">
                  <c:v>-7.9392000000000004E-3</c:v>
                </c:pt>
                <c:pt idx="29395" formatCode="0.00E+00">
                  <c:v>-6.3588899999999999E-3</c:v>
                </c:pt>
                <c:pt idx="29396" formatCode="0.00E+00">
                  <c:v>-4.7624499999999997E-3</c:v>
                </c:pt>
                <c:pt idx="29397" formatCode="0.00E+00">
                  <c:v>-3.1516999999999999E-3</c:v>
                </c:pt>
                <c:pt idx="29398" formatCode="0.00E+00">
                  <c:v>-1.5284999999999999E-3</c:v>
                </c:pt>
                <c:pt idx="29399" formatCode="0.00E+00">
                  <c:v>1.05264E-4</c:v>
                </c:pt>
                <c:pt idx="29400" formatCode="0.00E+00">
                  <c:v>1.74767E-3</c:v>
                </c:pt>
                <c:pt idx="29401" formatCode="0.00E+00">
                  <c:v>3.3967699999999999E-3</c:v>
                </c:pt>
                <c:pt idx="29402" formatCode="0.00E+00">
                  <c:v>5.0505999999999997E-3</c:v>
                </c:pt>
                <c:pt idx="29403" formatCode="0.00E+00">
                  <c:v>6.7071700000000001E-3</c:v>
                </c:pt>
                <c:pt idx="29404" formatCode="0.00E+00">
                  <c:v>8.3644800000000005E-3</c:v>
                </c:pt>
                <c:pt idx="29405">
                  <c:v>1.00205E-2</c:v>
                </c:pt>
                <c:pt idx="29406">
                  <c:v>1.16732E-2</c:v>
                </c:pt>
                <c:pt idx="29407">
                  <c:v>1.3320500000000001E-2</c:v>
                </c:pt>
                <c:pt idx="29408">
                  <c:v>1.49605E-2</c:v>
                </c:pt>
                <c:pt idx="29409">
                  <c:v>1.6590899999999999E-2</c:v>
                </c:pt>
                <c:pt idx="29410">
                  <c:v>1.8209900000000001E-2</c:v>
                </c:pt>
                <c:pt idx="29411">
                  <c:v>1.9815300000000001E-2</c:v>
                </c:pt>
                <c:pt idx="29412">
                  <c:v>2.14051E-2</c:v>
                </c:pt>
                <c:pt idx="29413">
                  <c:v>2.2977299999999999E-2</c:v>
                </c:pt>
                <c:pt idx="29414">
                  <c:v>2.4529800000000001E-2</c:v>
                </c:pt>
                <c:pt idx="29415">
                  <c:v>2.6060699999999999E-2</c:v>
                </c:pt>
                <c:pt idx="29416">
                  <c:v>2.7567999999999999E-2</c:v>
                </c:pt>
                <c:pt idx="29417">
                  <c:v>2.9049599999999998E-2</c:v>
                </c:pt>
                <c:pt idx="29418">
                  <c:v>3.0503700000000002E-2</c:v>
                </c:pt>
                <c:pt idx="29419">
                  <c:v>3.1928400000000003E-2</c:v>
                </c:pt>
                <c:pt idx="29420">
                  <c:v>3.3321700000000003E-2</c:v>
                </c:pt>
                <c:pt idx="29421">
                  <c:v>3.4681900000000002E-2</c:v>
                </c:pt>
                <c:pt idx="29422">
                  <c:v>3.6006999999999997E-2</c:v>
                </c:pt>
                <c:pt idx="29423">
                  <c:v>3.7295399999999999E-2</c:v>
                </c:pt>
                <c:pt idx="29424">
                  <c:v>3.8545299999999998E-2</c:v>
                </c:pt>
                <c:pt idx="29425">
                  <c:v>3.9754999999999999E-2</c:v>
                </c:pt>
                <c:pt idx="29426">
                  <c:v>4.0922899999999998E-2</c:v>
                </c:pt>
                <c:pt idx="29427">
                  <c:v>4.2047300000000003E-2</c:v>
                </c:pt>
                <c:pt idx="29428">
                  <c:v>4.31268E-2</c:v>
                </c:pt>
                <c:pt idx="29429">
                  <c:v>4.4159900000000002E-2</c:v>
                </c:pt>
                <c:pt idx="29430">
                  <c:v>4.5145100000000001E-2</c:v>
                </c:pt>
                <c:pt idx="29431">
                  <c:v>4.60811E-2</c:v>
                </c:pt>
                <c:pt idx="29432">
                  <c:v>4.6966500000000001E-2</c:v>
                </c:pt>
                <c:pt idx="29433">
                  <c:v>4.7800200000000001E-2</c:v>
                </c:pt>
                <c:pt idx="29434">
                  <c:v>4.8580900000000003E-2</c:v>
                </c:pt>
                <c:pt idx="29435">
                  <c:v>4.93076E-2</c:v>
                </c:pt>
                <c:pt idx="29436">
                  <c:v>4.9979200000000001E-2</c:v>
                </c:pt>
                <c:pt idx="29437">
                  <c:v>5.0594699999999999E-2</c:v>
                </c:pt>
                <c:pt idx="29438">
                  <c:v>5.1153200000000003E-2</c:v>
                </c:pt>
                <c:pt idx="29439">
                  <c:v>5.1653999999999999E-2</c:v>
                </c:pt>
                <c:pt idx="29440">
                  <c:v>5.2096299999999998E-2</c:v>
                </c:pt>
                <c:pt idx="29441">
                  <c:v>5.2479400000000002E-2</c:v>
                </c:pt>
                <c:pt idx="29442">
                  <c:v>5.2802700000000001E-2</c:v>
                </c:pt>
                <c:pt idx="29443">
                  <c:v>5.3065800000000003E-2</c:v>
                </c:pt>
                <c:pt idx="29444">
                  <c:v>5.3268099999999999E-2</c:v>
                </c:pt>
                <c:pt idx="29445">
                  <c:v>5.3409499999999999E-2</c:v>
                </c:pt>
                <c:pt idx="29446">
                  <c:v>5.3489500000000002E-2</c:v>
                </c:pt>
                <c:pt idx="29447">
                  <c:v>5.3508E-2</c:v>
                </c:pt>
                <c:pt idx="29448">
                  <c:v>5.3464900000000003E-2</c:v>
                </c:pt>
                <c:pt idx="29449">
                  <c:v>5.3360200000000003E-2</c:v>
                </c:pt>
                <c:pt idx="29450">
                  <c:v>5.3193999999999998E-2</c:v>
                </c:pt>
                <c:pt idx="29451">
                  <c:v>5.2966300000000001E-2</c:v>
                </c:pt>
                <c:pt idx="29452">
                  <c:v>5.2677599999999998E-2</c:v>
                </c:pt>
                <c:pt idx="29453">
                  <c:v>5.2328E-2</c:v>
                </c:pt>
                <c:pt idx="29454">
                  <c:v>5.1917999999999999E-2</c:v>
                </c:pt>
                <c:pt idx="29455">
                  <c:v>5.1448000000000001E-2</c:v>
                </c:pt>
                <c:pt idx="29456">
                  <c:v>5.0918699999999997E-2</c:v>
                </c:pt>
                <c:pt idx="29457">
                  <c:v>5.0330699999999999E-2</c:v>
                </c:pt>
                <c:pt idx="29458">
                  <c:v>4.9684600000000002E-2</c:v>
                </c:pt>
                <c:pt idx="29459">
                  <c:v>4.8981400000000001E-2</c:v>
                </c:pt>
                <c:pt idx="29460">
                  <c:v>4.8221899999999998E-2</c:v>
                </c:pt>
                <c:pt idx="29461">
                  <c:v>4.7406999999999998E-2</c:v>
                </c:pt>
                <c:pt idx="29462">
                  <c:v>4.6537799999999997E-2</c:v>
                </c:pt>
                <c:pt idx="29463">
                  <c:v>4.5615500000000003E-2</c:v>
                </c:pt>
                <c:pt idx="29464">
                  <c:v>4.4641100000000003E-2</c:v>
                </c:pt>
                <c:pt idx="29465">
                  <c:v>4.3616000000000002E-2</c:v>
                </c:pt>
                <c:pt idx="29466">
                  <c:v>4.2541500000000003E-2</c:v>
                </c:pt>
                <c:pt idx="29467">
                  <c:v>4.1418999999999997E-2</c:v>
                </c:pt>
                <c:pt idx="29468">
                  <c:v>4.0250000000000001E-2</c:v>
                </c:pt>
                <c:pt idx="29469">
                  <c:v>3.9035899999999998E-2</c:v>
                </c:pt>
                <c:pt idx="29470">
                  <c:v>3.7778399999999997E-2</c:v>
                </c:pt>
                <c:pt idx="29471">
                  <c:v>3.64791E-2</c:v>
                </c:pt>
                <c:pt idx="29472">
                  <c:v>3.51396E-2</c:v>
                </c:pt>
                <c:pt idx="29473">
                  <c:v>3.3761899999999997E-2</c:v>
                </c:pt>
                <c:pt idx="29474">
                  <c:v>3.2347599999999997E-2</c:v>
                </c:pt>
                <c:pt idx="29475">
                  <c:v>3.0898599999999998E-2</c:v>
                </c:pt>
                <c:pt idx="29476">
                  <c:v>2.9416899999999999E-2</c:v>
                </c:pt>
                <c:pt idx="29477">
                  <c:v>2.79043E-2</c:v>
                </c:pt>
                <c:pt idx="29478">
                  <c:v>2.6362900000000002E-2</c:v>
                </c:pt>
                <c:pt idx="29479">
                  <c:v>2.47946E-2</c:v>
                </c:pt>
                <c:pt idx="29480">
                  <c:v>2.3201599999999999E-2</c:v>
                </c:pt>
                <c:pt idx="29481">
                  <c:v>2.1585900000000002E-2</c:v>
                </c:pt>
                <c:pt idx="29482">
                  <c:v>1.9949700000000001E-2</c:v>
                </c:pt>
                <c:pt idx="29483">
                  <c:v>1.8294999999999999E-2</c:v>
                </c:pt>
                <c:pt idx="29484">
                  <c:v>1.6624099999999999E-2</c:v>
                </c:pt>
                <c:pt idx="29485">
                  <c:v>1.49391E-2</c:v>
                </c:pt>
                <c:pt idx="29486">
                  <c:v>1.3242200000000001E-2</c:v>
                </c:pt>
                <c:pt idx="29487">
                  <c:v>1.15356E-2</c:v>
                </c:pt>
                <c:pt idx="29488" formatCode="0.00E+00">
                  <c:v>9.8216599999999994E-3</c:v>
                </c:pt>
                <c:pt idx="29489" formatCode="0.00E+00">
                  <c:v>8.1024600000000006E-3</c:v>
                </c:pt>
                <c:pt idx="29490" formatCode="0.00E+00">
                  <c:v>6.3802700000000004E-3</c:v>
                </c:pt>
                <c:pt idx="29491" formatCode="0.00E+00">
                  <c:v>4.6573300000000003E-3</c:v>
                </c:pt>
                <c:pt idx="29492" formatCode="0.00E+00">
                  <c:v>2.9358399999999999E-3</c:v>
                </c:pt>
                <c:pt idx="29493" formatCode="0.00E+00">
                  <c:v>1.2180400000000001E-3</c:v>
                </c:pt>
                <c:pt idx="29494" formatCode="0.00E+00">
                  <c:v>-4.9388199999999996E-4</c:v>
                </c:pt>
                <c:pt idx="29495" formatCode="0.00E+00">
                  <c:v>-2.1977199999999998E-3</c:v>
                </c:pt>
                <c:pt idx="29496" formatCode="0.00E+00">
                  <c:v>-3.8913099999999998E-3</c:v>
                </c:pt>
                <c:pt idx="29497" formatCode="0.00E+00">
                  <c:v>-5.5725000000000002E-3</c:v>
                </c:pt>
                <c:pt idx="29498" formatCode="0.00E+00">
                  <c:v>-7.2391399999999998E-3</c:v>
                </c:pt>
                <c:pt idx="29499" formatCode="0.00E+00">
                  <c:v>-8.8891500000000002E-3</c:v>
                </c:pt>
                <c:pt idx="29500">
                  <c:v>-1.0520399999999999E-2</c:v>
                </c:pt>
                <c:pt idx="29501">
                  <c:v>-1.2130999999999999E-2</c:v>
                </c:pt>
                <c:pt idx="29502">
                  <c:v>-1.37187E-2</c:v>
                </c:pt>
                <c:pt idx="29503">
                  <c:v>-1.52817E-2</c:v>
                </c:pt>
                <c:pt idx="29504">
                  <c:v>-1.6818099999999999E-2</c:v>
                </c:pt>
                <c:pt idx="29505">
                  <c:v>-1.8325899999999999E-2</c:v>
                </c:pt>
                <c:pt idx="29506">
                  <c:v>-1.9803299999999999E-2</c:v>
                </c:pt>
                <c:pt idx="29507">
                  <c:v>-2.1248599999999999E-2</c:v>
                </c:pt>
                <c:pt idx="29508">
                  <c:v>-2.266E-2</c:v>
                </c:pt>
                <c:pt idx="29509">
                  <c:v>-2.40357E-2</c:v>
                </c:pt>
                <c:pt idx="29510">
                  <c:v>-2.5374299999999999E-2</c:v>
                </c:pt>
                <c:pt idx="29511">
                  <c:v>-2.6674099999999999E-2</c:v>
                </c:pt>
                <c:pt idx="29512">
                  <c:v>-2.7933599999999999E-2</c:v>
                </c:pt>
                <c:pt idx="29513">
                  <c:v>-2.9151400000000001E-2</c:v>
                </c:pt>
                <c:pt idx="29514">
                  <c:v>-3.0325999999999999E-2</c:v>
                </c:pt>
                <c:pt idx="29515">
                  <c:v>-3.14563E-2</c:v>
                </c:pt>
                <c:pt idx="29516">
                  <c:v>-3.2540899999999998E-2</c:v>
                </c:pt>
                <c:pt idx="29517">
                  <c:v>-3.3578700000000003E-2</c:v>
                </c:pt>
                <c:pt idx="29518">
                  <c:v>-3.4568599999999998E-2</c:v>
                </c:pt>
                <c:pt idx="29519">
                  <c:v>-3.5509499999999999E-2</c:v>
                </c:pt>
                <c:pt idx="29520">
                  <c:v>-3.6400500000000002E-2</c:v>
                </c:pt>
                <c:pt idx="29521">
                  <c:v>-3.7240799999999998E-2</c:v>
                </c:pt>
                <c:pt idx="29522">
                  <c:v>-3.8029500000000001E-2</c:v>
                </c:pt>
                <c:pt idx="29523">
                  <c:v>-3.8765899999999999E-2</c:v>
                </c:pt>
                <c:pt idx="29524">
                  <c:v>-3.94493E-2</c:v>
                </c:pt>
                <c:pt idx="29525">
                  <c:v>-4.0079200000000002E-2</c:v>
                </c:pt>
                <c:pt idx="29526">
                  <c:v>-4.0655200000000002E-2</c:v>
                </c:pt>
                <c:pt idx="29527">
                  <c:v>-4.1176699999999997E-2</c:v>
                </c:pt>
                <c:pt idx="29528">
                  <c:v>-4.16435E-2</c:v>
                </c:pt>
                <c:pt idx="29529">
                  <c:v>-4.20554E-2</c:v>
                </c:pt>
                <c:pt idx="29530">
                  <c:v>-4.2412100000000001E-2</c:v>
                </c:pt>
                <c:pt idx="29531">
                  <c:v>-4.2713500000000001E-2</c:v>
                </c:pt>
                <c:pt idx="29532">
                  <c:v>-4.2959799999999999E-2</c:v>
                </c:pt>
                <c:pt idx="29533">
                  <c:v>-4.3150899999999999E-2</c:v>
                </c:pt>
                <c:pt idx="29534">
                  <c:v>-4.3286999999999999E-2</c:v>
                </c:pt>
                <c:pt idx="29535">
                  <c:v>-4.3368299999999999E-2</c:v>
                </c:pt>
                <c:pt idx="29536">
                  <c:v>-4.3395099999999999E-2</c:v>
                </c:pt>
                <c:pt idx="29537">
                  <c:v>-4.3367900000000001E-2</c:v>
                </c:pt>
                <c:pt idx="29538">
                  <c:v>-4.3287100000000002E-2</c:v>
                </c:pt>
                <c:pt idx="29539">
                  <c:v>-4.31531E-2</c:v>
                </c:pt>
                <c:pt idx="29540">
                  <c:v>-4.2966699999999997E-2</c:v>
                </c:pt>
                <c:pt idx="29541">
                  <c:v>-4.2728500000000003E-2</c:v>
                </c:pt>
                <c:pt idx="29542">
                  <c:v>-4.2439299999999999E-2</c:v>
                </c:pt>
                <c:pt idx="29543">
                  <c:v>-4.20998E-2</c:v>
                </c:pt>
                <c:pt idx="29544">
                  <c:v>-4.1710999999999998E-2</c:v>
                </c:pt>
                <c:pt idx="29545">
                  <c:v>-4.1273799999999999E-2</c:v>
                </c:pt>
                <c:pt idx="29546">
                  <c:v>-4.0789199999999998E-2</c:v>
                </c:pt>
                <c:pt idx="29547">
                  <c:v>-4.02584E-2</c:v>
                </c:pt>
                <c:pt idx="29548">
                  <c:v>-3.96824E-2</c:v>
                </c:pt>
                <c:pt idx="29549">
                  <c:v>-3.90625E-2</c:v>
                </c:pt>
                <c:pt idx="29550">
                  <c:v>-3.8399900000000001E-2</c:v>
                </c:pt>
                <c:pt idx="29551">
                  <c:v>-3.7695899999999997E-2</c:v>
                </c:pt>
                <c:pt idx="29552">
                  <c:v>-3.69518E-2</c:v>
                </c:pt>
                <c:pt idx="29553">
                  <c:v>-3.6169100000000003E-2</c:v>
                </c:pt>
                <c:pt idx="29554">
                  <c:v>-3.53493E-2</c:v>
                </c:pt>
                <c:pt idx="29555">
                  <c:v>-3.4493799999999998E-2</c:v>
                </c:pt>
                <c:pt idx="29556">
                  <c:v>-3.3604099999999998E-2</c:v>
                </c:pt>
                <c:pt idx="29557">
                  <c:v>-3.2681799999999997E-2</c:v>
                </c:pt>
                <c:pt idx="29558">
                  <c:v>-3.1728600000000003E-2</c:v>
                </c:pt>
                <c:pt idx="29559">
                  <c:v>-3.0746099999999998E-2</c:v>
                </c:pt>
                <c:pt idx="29560">
                  <c:v>-2.9735899999999999E-2</c:v>
                </c:pt>
                <c:pt idx="29561">
                  <c:v>-2.8699800000000001E-2</c:v>
                </c:pt>
                <c:pt idx="29562">
                  <c:v>-2.7639400000000001E-2</c:v>
                </c:pt>
                <c:pt idx="29563">
                  <c:v>-2.65566E-2</c:v>
                </c:pt>
                <c:pt idx="29564">
                  <c:v>-2.5453E-2</c:v>
                </c:pt>
                <c:pt idx="29565">
                  <c:v>-2.4330600000000001E-2</c:v>
                </c:pt>
                <c:pt idx="29566">
                  <c:v>-2.31909E-2</c:v>
                </c:pt>
                <c:pt idx="29567">
                  <c:v>-2.2035900000000001E-2</c:v>
                </c:pt>
                <c:pt idx="29568">
                  <c:v>-2.0867400000000001E-2</c:v>
                </c:pt>
                <c:pt idx="29569">
                  <c:v>-1.9687099999999999E-2</c:v>
                </c:pt>
                <c:pt idx="29570">
                  <c:v>-1.8497E-2</c:v>
                </c:pt>
                <c:pt idx="29571">
                  <c:v>-1.72987E-2</c:v>
                </c:pt>
                <c:pt idx="29572">
                  <c:v>-1.60941E-2</c:v>
                </c:pt>
                <c:pt idx="29573">
                  <c:v>-1.4885000000000001E-2</c:v>
                </c:pt>
                <c:pt idx="29574">
                  <c:v>-1.36732E-2</c:v>
                </c:pt>
                <c:pt idx="29575">
                  <c:v>-1.24604E-2</c:v>
                </c:pt>
                <c:pt idx="29576">
                  <c:v>-1.12484E-2</c:v>
                </c:pt>
                <c:pt idx="29577">
                  <c:v>-1.0038999999999999E-2</c:v>
                </c:pt>
                <c:pt idx="29578" formatCode="0.00E+00">
                  <c:v>-8.8338700000000006E-3</c:v>
                </c:pt>
                <c:pt idx="29579" formatCode="0.00E+00">
                  <c:v>-7.6346599999999997E-3</c:v>
                </c:pt>
                <c:pt idx="29580" formatCode="0.00E+00">
                  <c:v>-6.4430800000000003E-3</c:v>
                </c:pt>
                <c:pt idx="29581" formatCode="0.00E+00">
                  <c:v>-5.2607399999999999E-3</c:v>
                </c:pt>
                <c:pt idx="29582" formatCode="0.00E+00">
                  <c:v>-4.0892599999999999E-3</c:v>
                </c:pt>
                <c:pt idx="29583" formatCode="0.00E+00">
                  <c:v>-2.9302099999999999E-3</c:v>
                </c:pt>
                <c:pt idx="29584" formatCode="0.00E+00">
                  <c:v>-1.7851099999999999E-3</c:v>
                </c:pt>
                <c:pt idx="29585" formatCode="0.00E+00">
                  <c:v>-6.5546199999999999E-4</c:v>
                </c:pt>
                <c:pt idx="29586" formatCode="0.00E+00">
                  <c:v>4.5728000000000001E-4</c:v>
                </c:pt>
                <c:pt idx="29587" formatCode="0.00E+00">
                  <c:v>1.55171E-3</c:v>
                </c:pt>
                <c:pt idx="29588" formatCode="0.00E+00">
                  <c:v>2.6264499999999998E-3</c:v>
                </c:pt>
                <c:pt idx="29589" formatCode="0.00E+00">
                  <c:v>3.6801999999999998E-3</c:v>
                </c:pt>
                <c:pt idx="29590" formatCode="0.00E+00">
                  <c:v>4.7116800000000002E-3</c:v>
                </c:pt>
                <c:pt idx="29591" formatCode="0.00E+00">
                  <c:v>5.7196800000000004E-3</c:v>
                </c:pt>
                <c:pt idx="29592" formatCode="0.00E+00">
                  <c:v>6.7030099999999997E-3</c:v>
                </c:pt>
                <c:pt idx="29593" formatCode="0.00E+00">
                  <c:v>7.6605800000000002E-3</c:v>
                </c:pt>
                <c:pt idx="29594" formatCode="0.00E+00">
                  <c:v>8.5913099999999996E-3</c:v>
                </c:pt>
                <c:pt idx="29595" formatCode="0.00E+00">
                  <c:v>9.4942099999999995E-3</c:v>
                </c:pt>
                <c:pt idx="29596">
                  <c:v>1.03683E-2</c:v>
                </c:pt>
                <c:pt idx="29597">
                  <c:v>1.12128E-2</c:v>
                </c:pt>
                <c:pt idx="29598">
                  <c:v>1.2026800000000001E-2</c:v>
                </c:pt>
                <c:pt idx="29599">
                  <c:v>1.28095E-2</c:v>
                </c:pt>
                <c:pt idx="29600">
                  <c:v>1.35602E-2</c:v>
                </c:pt>
                <c:pt idx="29601">
                  <c:v>1.4278300000000001E-2</c:v>
                </c:pt>
                <c:pt idx="29602">
                  <c:v>1.4963199999999999E-2</c:v>
                </c:pt>
                <c:pt idx="29603">
                  <c:v>1.5614400000000001E-2</c:v>
                </c:pt>
                <c:pt idx="29604">
                  <c:v>1.62314E-2</c:v>
                </c:pt>
                <c:pt idx="29605">
                  <c:v>1.68139E-2</c:v>
                </c:pt>
                <c:pt idx="29606">
                  <c:v>1.7361499999999998E-2</c:v>
                </c:pt>
                <c:pt idx="29607">
                  <c:v>1.7873900000000002E-2</c:v>
                </c:pt>
                <c:pt idx="29608">
                  <c:v>1.83509E-2</c:v>
                </c:pt>
                <c:pt idx="29609">
                  <c:v>1.8792400000000001E-2</c:v>
                </c:pt>
                <c:pt idx="29610">
                  <c:v>1.9198400000000001E-2</c:v>
                </c:pt>
                <c:pt idx="29611">
                  <c:v>1.9568700000000001E-2</c:v>
                </c:pt>
                <c:pt idx="29612">
                  <c:v>1.9903500000000001E-2</c:v>
                </c:pt>
                <c:pt idx="29613">
                  <c:v>2.02028E-2</c:v>
                </c:pt>
                <c:pt idx="29614">
                  <c:v>2.04668E-2</c:v>
                </c:pt>
                <c:pt idx="29615">
                  <c:v>2.06958E-2</c:v>
                </c:pt>
                <c:pt idx="29616">
                  <c:v>2.0889999999999999E-2</c:v>
                </c:pt>
                <c:pt idx="29617">
                  <c:v>2.10498E-2</c:v>
                </c:pt>
                <c:pt idx="29618">
                  <c:v>2.1175599999999999E-2</c:v>
                </c:pt>
                <c:pt idx="29619">
                  <c:v>2.12677E-2</c:v>
                </c:pt>
                <c:pt idx="29620">
                  <c:v>2.13268E-2</c:v>
                </c:pt>
                <c:pt idx="29621">
                  <c:v>2.1353400000000002E-2</c:v>
                </c:pt>
                <c:pt idx="29622">
                  <c:v>2.1348099999999998E-2</c:v>
                </c:pt>
                <c:pt idx="29623">
                  <c:v>2.1311500000000001E-2</c:v>
                </c:pt>
                <c:pt idx="29624">
                  <c:v>2.12444E-2</c:v>
                </c:pt>
                <c:pt idx="29625">
                  <c:v>2.11474E-2</c:v>
                </c:pt>
                <c:pt idx="29626">
                  <c:v>2.1021499999999999E-2</c:v>
                </c:pt>
                <c:pt idx="29627">
                  <c:v>2.0867400000000001E-2</c:v>
                </c:pt>
                <c:pt idx="29628">
                  <c:v>2.0686E-2</c:v>
                </c:pt>
                <c:pt idx="29629">
                  <c:v>2.0478300000000001E-2</c:v>
                </c:pt>
                <c:pt idx="29630">
                  <c:v>2.0245099999999999E-2</c:v>
                </c:pt>
                <c:pt idx="29631">
                  <c:v>1.9987399999999999E-2</c:v>
                </c:pt>
                <c:pt idx="29632">
                  <c:v>1.97063E-2</c:v>
                </c:pt>
                <c:pt idx="29633">
                  <c:v>1.9402800000000001E-2</c:v>
                </c:pt>
                <c:pt idx="29634">
                  <c:v>1.9078000000000001E-2</c:v>
                </c:pt>
                <c:pt idx="29635">
                  <c:v>1.87329E-2</c:v>
                </c:pt>
                <c:pt idx="29636">
                  <c:v>1.8368700000000002E-2</c:v>
                </c:pt>
                <c:pt idx="29637">
                  <c:v>1.7986499999999999E-2</c:v>
                </c:pt>
                <c:pt idx="29638">
                  <c:v>1.7587499999999999E-2</c:v>
                </c:pt>
                <c:pt idx="29639">
                  <c:v>1.7172799999999998E-2</c:v>
                </c:pt>
                <c:pt idx="29640">
                  <c:v>1.6743600000000001E-2</c:v>
                </c:pt>
                <c:pt idx="29641">
                  <c:v>1.6301099999999999E-2</c:v>
                </c:pt>
                <c:pt idx="29642">
                  <c:v>1.5846499999999999E-2</c:v>
                </c:pt>
                <c:pt idx="29643">
                  <c:v>1.5380899999999999E-2</c:v>
                </c:pt>
                <c:pt idx="29644">
                  <c:v>1.4905699999999999E-2</c:v>
                </c:pt>
                <c:pt idx="29645">
                  <c:v>1.4422000000000001E-2</c:v>
                </c:pt>
                <c:pt idx="29646">
                  <c:v>1.3931000000000001E-2</c:v>
                </c:pt>
                <c:pt idx="29647">
                  <c:v>1.34339E-2</c:v>
                </c:pt>
                <c:pt idx="29648">
                  <c:v>1.29319E-2</c:v>
                </c:pt>
                <c:pt idx="29649">
                  <c:v>1.24262E-2</c:v>
                </c:pt>
                <c:pt idx="29650">
                  <c:v>1.19179E-2</c:v>
                </c:pt>
                <c:pt idx="29651">
                  <c:v>1.14082E-2</c:v>
                </c:pt>
                <c:pt idx="29652">
                  <c:v>1.08983E-2</c:v>
                </c:pt>
                <c:pt idx="29653">
                  <c:v>1.0389300000000001E-2</c:v>
                </c:pt>
                <c:pt idx="29654" formatCode="0.00E+00">
                  <c:v>9.8822300000000005E-3</c:v>
                </c:pt>
                <c:pt idx="29655" formatCode="0.00E+00">
                  <c:v>9.3782399999999995E-3</c:v>
                </c:pt>
                <c:pt idx="29656" formatCode="0.00E+00">
                  <c:v>8.87837E-3</c:v>
                </c:pt>
                <c:pt idx="29657" formatCode="0.00E+00">
                  <c:v>8.3836499999999994E-3</c:v>
                </c:pt>
                <c:pt idx="29658" formatCode="0.00E+00">
                  <c:v>7.8950900000000004E-3</c:v>
                </c:pt>
                <c:pt idx="29659" formatCode="0.00E+00">
                  <c:v>7.4136599999999999E-3</c:v>
                </c:pt>
                <c:pt idx="29660" formatCode="0.00E+00">
                  <c:v>6.9403099999999999E-3</c:v>
                </c:pt>
                <c:pt idx="29661" formatCode="0.00E+00">
                  <c:v>6.4759400000000003E-3</c:v>
                </c:pt>
                <c:pt idx="29662" formatCode="0.00E+00">
                  <c:v>6.0214200000000004E-3</c:v>
                </c:pt>
                <c:pt idx="29663" formatCode="0.00E+00">
                  <c:v>5.5776100000000002E-3</c:v>
                </c:pt>
                <c:pt idx="29664" formatCode="0.00E+00">
                  <c:v>5.1452800000000003E-3</c:v>
                </c:pt>
                <c:pt idx="29665" formatCode="0.00E+00">
                  <c:v>4.7252199999999996E-3</c:v>
                </c:pt>
                <c:pt idx="29666" formatCode="0.00E+00">
                  <c:v>4.3181399999999998E-3</c:v>
                </c:pt>
                <c:pt idx="29667" formatCode="0.00E+00">
                  <c:v>3.9247099999999997E-3</c:v>
                </c:pt>
                <c:pt idx="29668" formatCode="0.00E+00">
                  <c:v>3.5455700000000001E-3</c:v>
                </c:pt>
                <c:pt idx="29669" formatCode="0.00E+00">
                  <c:v>3.18133E-3</c:v>
                </c:pt>
                <c:pt idx="29670" formatCode="0.00E+00">
                  <c:v>2.8325199999999998E-3</c:v>
                </c:pt>
                <c:pt idx="29671" formatCode="0.00E+00">
                  <c:v>2.49964E-3</c:v>
                </c:pt>
                <c:pt idx="29672" formatCode="0.00E+00">
                  <c:v>2.1831699999999999E-3</c:v>
                </c:pt>
                <c:pt idx="29673" formatCode="0.00E+00">
                  <c:v>1.8835E-3</c:v>
                </c:pt>
                <c:pt idx="29674" formatCode="0.00E+00">
                  <c:v>1.6009900000000001E-3</c:v>
                </c:pt>
                <c:pt idx="29675" formatCode="0.00E+00">
                  <c:v>1.3359699999999999E-3</c:v>
                </c:pt>
                <c:pt idx="29676" formatCode="0.00E+00">
                  <c:v>1.0887099999999999E-3</c:v>
                </c:pt>
                <c:pt idx="29677" formatCode="0.00E+00">
                  <c:v>8.5940799999999998E-4</c:v>
                </c:pt>
                <c:pt idx="29678" formatCode="0.00E+00">
                  <c:v>6.4824900000000005E-4</c:v>
                </c:pt>
                <c:pt idx="29679" formatCode="0.00E+00">
                  <c:v>4.5535399999999999E-4</c:v>
                </c:pt>
                <c:pt idx="29680" formatCode="0.00E+00">
                  <c:v>2.8079599999999999E-4</c:v>
                </c:pt>
                <c:pt idx="29681" formatCode="0.00E+00">
                  <c:v>1.2459999999999999E-4</c:v>
                </c:pt>
                <c:pt idx="29682" formatCode="0.00E+00">
                  <c:v>-1.3254299999999999E-5</c:v>
                </c:pt>
                <c:pt idx="29683" formatCode="0.00E+00">
                  <c:v>-1.3283699999999999E-4</c:v>
                </c:pt>
                <c:pt idx="29684" formatCode="0.00E+00">
                  <c:v>-2.3426400000000001E-4</c:v>
                </c:pt>
                <c:pt idx="29685" formatCode="0.00E+00">
                  <c:v>-3.1769699999999998E-4</c:v>
                </c:pt>
                <c:pt idx="29686" formatCode="0.00E+00">
                  <c:v>-3.8334699999999997E-4</c:v>
                </c:pt>
                <c:pt idx="29687" formatCode="0.00E+00">
                  <c:v>-4.3146500000000002E-4</c:v>
                </c:pt>
                <c:pt idx="29688" formatCode="0.00E+00">
                  <c:v>-4.6234899999999997E-4</c:v>
                </c:pt>
                <c:pt idx="29689" formatCode="0.00E+00">
                  <c:v>-4.7634000000000001E-4</c:v>
                </c:pt>
                <c:pt idx="29690" formatCode="0.00E+00">
                  <c:v>-4.7382199999999999E-4</c:v>
                </c:pt>
                <c:pt idx="29691" formatCode="0.00E+00">
                  <c:v>-4.55217E-4</c:v>
                </c:pt>
                <c:pt idx="29692" formatCode="0.00E+00">
                  <c:v>-4.2099100000000001E-4</c:v>
                </c:pt>
                <c:pt idx="29693" formatCode="0.00E+00">
                  <c:v>-3.71646E-4</c:v>
                </c:pt>
                <c:pt idx="29694" formatCode="0.00E+00">
                  <c:v>-3.0772200000000002E-4</c:v>
                </c:pt>
                <c:pt idx="29695" formatCode="0.00E+00">
                  <c:v>-2.2979599999999999E-4</c:v>
                </c:pt>
                <c:pt idx="29696" formatCode="0.00E+00">
                  <c:v>-1.38477E-4</c:v>
                </c:pt>
                <c:pt idx="29697" formatCode="0.00E+00">
                  <c:v>-3.4409300000000003E-5</c:v>
                </c:pt>
                <c:pt idx="29698" formatCode="0.00E+00">
                  <c:v>8.1732399999999997E-5</c:v>
                </c:pt>
                <c:pt idx="29699" formatCode="0.00E+00">
                  <c:v>2.09244E-4</c:v>
                </c:pt>
                <c:pt idx="29700" formatCode="0.00E+00">
                  <c:v>3.4739200000000002E-4</c:v>
                </c:pt>
                <c:pt idx="29701" formatCode="0.00E+00">
                  <c:v>4.9542E-4</c:v>
                </c:pt>
                <c:pt idx="29702" formatCode="0.00E+00">
                  <c:v>6.5254400000000002E-4</c:v>
                </c:pt>
                <c:pt idx="29703" formatCode="0.00E+00">
                  <c:v>8.1795900000000005E-4</c:v>
                </c:pt>
                <c:pt idx="29704" formatCode="0.00E+00">
                  <c:v>9.9083900000000009E-4</c:v>
                </c:pt>
                <c:pt idx="29705" formatCode="0.00E+00">
                  <c:v>1.17034E-3</c:v>
                </c:pt>
                <c:pt idx="29706" formatCode="0.00E+00">
                  <c:v>1.3556E-3</c:v>
                </c:pt>
                <c:pt idx="29707" formatCode="0.00E+00">
                  <c:v>1.54575E-3</c:v>
                </c:pt>
                <c:pt idx="29708" formatCode="0.00E+00">
                  <c:v>1.73989E-3</c:v>
                </c:pt>
                <c:pt idx="29709" formatCode="0.00E+00">
                  <c:v>1.93714E-3</c:v>
                </c:pt>
                <c:pt idx="29710" formatCode="0.00E+00">
                  <c:v>2.13657E-3</c:v>
                </c:pt>
                <c:pt idx="29711" formatCode="0.00E+00">
                  <c:v>2.3372900000000001E-3</c:v>
                </c:pt>
                <c:pt idx="29712" formatCode="0.00E+00">
                  <c:v>2.5383699999999999E-3</c:v>
                </c:pt>
                <c:pt idx="29713" formatCode="0.00E+00">
                  <c:v>2.7388999999999998E-3</c:v>
                </c:pt>
                <c:pt idx="29714" formatCode="0.00E+00">
                  <c:v>2.9379499999999999E-3</c:v>
                </c:pt>
                <c:pt idx="29715" formatCode="0.00E+00">
                  <c:v>3.1346199999999999E-3</c:v>
                </c:pt>
                <c:pt idx="29716" formatCode="0.00E+00">
                  <c:v>3.3279799999999999E-3</c:v>
                </c:pt>
                <c:pt idx="29717" formatCode="0.00E+00">
                  <c:v>3.5171400000000002E-3</c:v>
                </c:pt>
                <c:pt idx="29718" formatCode="0.00E+00">
                  <c:v>3.70119E-3</c:v>
                </c:pt>
                <c:pt idx="29719" formatCode="0.00E+00">
                  <c:v>3.8792599999999998E-3</c:v>
                </c:pt>
                <c:pt idx="29720" formatCode="0.00E+00">
                  <c:v>4.0504699999999996E-3</c:v>
                </c:pt>
                <c:pt idx="29721" formatCode="0.00E+00">
                  <c:v>4.2139500000000002E-3</c:v>
                </c:pt>
                <c:pt idx="29722" formatCode="0.00E+00">
                  <c:v>4.3688800000000003E-3</c:v>
                </c:pt>
                <c:pt idx="29723" formatCode="0.00E+00">
                  <c:v>4.5144199999999999E-3</c:v>
                </c:pt>
                <c:pt idx="29724" formatCode="0.00E+00">
                  <c:v>4.6497800000000001E-3</c:v>
                </c:pt>
                <c:pt idx="29725" formatCode="0.00E+00">
                  <c:v>4.7741700000000003E-3</c:v>
                </c:pt>
                <c:pt idx="29726" formatCode="0.00E+00">
                  <c:v>4.88683E-3</c:v>
                </c:pt>
                <c:pt idx="29727" formatCode="0.00E+00">
                  <c:v>4.9870499999999998E-3</c:v>
                </c:pt>
                <c:pt idx="29728" formatCode="0.00E+00">
                  <c:v>5.0741199999999997E-3</c:v>
                </c:pt>
                <c:pt idx="29729" formatCode="0.00E+00">
                  <c:v>5.1473700000000001E-3</c:v>
                </c:pt>
                <c:pt idx="29730" formatCode="0.00E+00">
                  <c:v>5.2061499999999997E-3</c:v>
                </c:pt>
                <c:pt idx="29731" formatCode="0.00E+00">
                  <c:v>5.2498600000000003E-3</c:v>
                </c:pt>
                <c:pt idx="29732" formatCode="0.00E+00">
                  <c:v>5.2779200000000002E-3</c:v>
                </c:pt>
                <c:pt idx="29733" formatCode="0.00E+00">
                  <c:v>5.2898099999999998E-3</c:v>
                </c:pt>
                <c:pt idx="29734" formatCode="0.00E+00">
                  <c:v>5.2849999999999998E-3</c:v>
                </c:pt>
                <c:pt idx="29735" formatCode="0.00E+00">
                  <c:v>5.26305E-3</c:v>
                </c:pt>
                <c:pt idx="29736" formatCode="0.00E+00">
                  <c:v>5.2235299999999997E-3</c:v>
                </c:pt>
                <c:pt idx="29737" formatCode="0.00E+00">
                  <c:v>5.1660500000000002E-3</c:v>
                </c:pt>
                <c:pt idx="29738" formatCode="0.00E+00">
                  <c:v>5.09028E-3</c:v>
                </c:pt>
                <c:pt idx="29739" formatCode="0.00E+00">
                  <c:v>4.99592E-3</c:v>
                </c:pt>
                <c:pt idx="29740" formatCode="0.00E+00">
                  <c:v>4.8827000000000002E-3</c:v>
                </c:pt>
                <c:pt idx="29741" formatCode="0.00E+00">
                  <c:v>4.75042E-3</c:v>
                </c:pt>
                <c:pt idx="29742" formatCode="0.00E+00">
                  <c:v>4.5989100000000003E-3</c:v>
                </c:pt>
                <c:pt idx="29743" formatCode="0.00E+00">
                  <c:v>4.4280500000000002E-3</c:v>
                </c:pt>
                <c:pt idx="29744" formatCode="0.00E+00">
                  <c:v>4.2377600000000001E-3</c:v>
                </c:pt>
                <c:pt idx="29745" formatCode="0.00E+00">
                  <c:v>4.0280100000000003E-3</c:v>
                </c:pt>
                <c:pt idx="29746" formatCode="0.00E+00">
                  <c:v>3.79883E-3</c:v>
                </c:pt>
                <c:pt idx="29747" formatCode="0.00E+00">
                  <c:v>3.5502799999999998E-3</c:v>
                </c:pt>
                <c:pt idx="29748" formatCode="0.00E+00">
                  <c:v>3.2824600000000001E-3</c:v>
                </c:pt>
                <c:pt idx="29749" formatCode="0.00E+00">
                  <c:v>2.9955300000000002E-3</c:v>
                </c:pt>
                <c:pt idx="29750" formatCode="0.00E+00">
                  <c:v>2.6897100000000001E-3</c:v>
                </c:pt>
                <c:pt idx="29751" formatCode="0.00E+00">
                  <c:v>2.3652299999999998E-3</c:v>
                </c:pt>
                <c:pt idx="29752" formatCode="0.00E+00">
                  <c:v>2.0224100000000001E-3</c:v>
                </c:pt>
                <c:pt idx="29753" formatCode="0.00E+00">
                  <c:v>1.66158E-3</c:v>
                </c:pt>
                <c:pt idx="29754" formatCode="0.00E+00">
                  <c:v>1.2831400000000001E-3</c:v>
                </c:pt>
                <c:pt idx="29755" formatCode="0.00E+00">
                  <c:v>8.8752500000000001E-4</c:v>
                </c:pt>
                <c:pt idx="29756" formatCode="0.00E+00">
                  <c:v>4.7520899999999998E-4</c:v>
                </c:pt>
                <c:pt idx="29757" formatCode="0.00E+00">
                  <c:v>4.6718799999999997E-5</c:v>
                </c:pt>
                <c:pt idx="29758" formatCode="0.00E+00">
                  <c:v>-3.9737699999999997E-4</c:v>
                </c:pt>
                <c:pt idx="29759" formatCode="0.00E+00">
                  <c:v>-8.5647000000000002E-4</c:v>
                </c:pt>
                <c:pt idx="29760" formatCode="0.00E+00">
                  <c:v>-1.3299099999999999E-3</c:v>
                </c:pt>
                <c:pt idx="29761" formatCode="0.00E+00">
                  <c:v>-1.817E-3</c:v>
                </c:pt>
                <c:pt idx="29762" formatCode="0.00E+00">
                  <c:v>-2.3170199999999999E-3</c:v>
                </c:pt>
                <c:pt idx="29763" formatCode="0.00E+00">
                  <c:v>-2.8291900000000001E-3</c:v>
                </c:pt>
                <c:pt idx="29764" formatCode="0.00E+00">
                  <c:v>-3.35272E-3</c:v>
                </c:pt>
                <c:pt idx="29765" formatCode="0.00E+00">
                  <c:v>-3.88676E-3</c:v>
                </c:pt>
                <c:pt idx="29766" formatCode="0.00E+00">
                  <c:v>-4.4304399999999999E-3</c:v>
                </c:pt>
                <c:pt idx="29767" formatCode="0.00E+00">
                  <c:v>-4.9828600000000004E-3</c:v>
                </c:pt>
                <c:pt idx="29768" formatCode="0.00E+00">
                  <c:v>-5.5430699999999998E-3</c:v>
                </c:pt>
                <c:pt idx="29769" formatCode="0.00E+00">
                  <c:v>-6.1101300000000001E-3</c:v>
                </c:pt>
                <c:pt idx="29770" formatCode="0.00E+00">
                  <c:v>-6.6830199999999996E-3</c:v>
                </c:pt>
                <c:pt idx="29771" formatCode="0.00E+00">
                  <c:v>-7.2607499999999998E-3</c:v>
                </c:pt>
                <c:pt idx="29772" formatCode="0.00E+00">
                  <c:v>-7.8422600000000002E-3</c:v>
                </c:pt>
                <c:pt idx="29773" formatCode="0.00E+00">
                  <c:v>-8.4265E-3</c:v>
                </c:pt>
                <c:pt idx="29774" formatCode="0.00E+00">
                  <c:v>-9.0123900000000003E-3</c:v>
                </c:pt>
                <c:pt idx="29775" formatCode="0.00E+00">
                  <c:v>-9.5988299999999992E-3</c:v>
                </c:pt>
                <c:pt idx="29776">
                  <c:v>-1.01847E-2</c:v>
                </c:pt>
                <c:pt idx="29777">
                  <c:v>-1.07689E-2</c:v>
                </c:pt>
                <c:pt idx="29778">
                  <c:v>-1.13502E-2</c:v>
                </c:pt>
                <c:pt idx="29779">
                  <c:v>-1.19276E-2</c:v>
                </c:pt>
                <c:pt idx="29780">
                  <c:v>-1.24998E-2</c:v>
                </c:pt>
                <c:pt idx="29781">
                  <c:v>-1.3065800000000001E-2</c:v>
                </c:pt>
                <c:pt idx="29782">
                  <c:v>-1.36242E-2</c:v>
                </c:pt>
                <c:pt idx="29783">
                  <c:v>-1.41741E-2</c:v>
                </c:pt>
                <c:pt idx="29784">
                  <c:v>-1.47142E-2</c:v>
                </c:pt>
                <c:pt idx="29785">
                  <c:v>-1.5243400000000001E-2</c:v>
                </c:pt>
                <c:pt idx="29786">
                  <c:v>-1.57605E-2</c:v>
                </c:pt>
                <c:pt idx="29787">
                  <c:v>-1.6264299999999999E-2</c:v>
                </c:pt>
                <c:pt idx="29788">
                  <c:v>-1.6753899999999999E-2</c:v>
                </c:pt>
                <c:pt idx="29789">
                  <c:v>-1.7227900000000001E-2</c:v>
                </c:pt>
                <c:pt idx="29790">
                  <c:v>-1.76854E-2</c:v>
                </c:pt>
                <c:pt idx="29791">
                  <c:v>-1.81253E-2</c:v>
                </c:pt>
                <c:pt idx="29792">
                  <c:v>-1.8546400000000001E-2</c:v>
                </c:pt>
                <c:pt idx="29793">
                  <c:v>-1.8947800000000001E-2</c:v>
                </c:pt>
                <c:pt idx="29794">
                  <c:v>-1.9328399999999999E-2</c:v>
                </c:pt>
                <c:pt idx="29795">
                  <c:v>-1.9687300000000001E-2</c:v>
                </c:pt>
                <c:pt idx="29796">
                  <c:v>-2.00235E-2</c:v>
                </c:pt>
                <c:pt idx="29797">
                  <c:v>-2.0336E-2</c:v>
                </c:pt>
                <c:pt idx="29798">
                  <c:v>-2.0624E-2</c:v>
                </c:pt>
                <c:pt idx="29799">
                  <c:v>-2.0886499999999999E-2</c:v>
                </c:pt>
                <c:pt idx="29800">
                  <c:v>-2.11229E-2</c:v>
                </c:pt>
                <c:pt idx="29801">
                  <c:v>-2.1332199999999999E-2</c:v>
                </c:pt>
                <c:pt idx="29802">
                  <c:v>-2.15138E-2</c:v>
                </c:pt>
                <c:pt idx="29803">
                  <c:v>-2.16668E-2</c:v>
                </c:pt>
                <c:pt idx="29804">
                  <c:v>-2.17907E-2</c:v>
                </c:pt>
                <c:pt idx="29805">
                  <c:v>-2.1884899999999999E-2</c:v>
                </c:pt>
                <c:pt idx="29806">
                  <c:v>-2.1948700000000002E-2</c:v>
                </c:pt>
                <c:pt idx="29807">
                  <c:v>-2.19817E-2</c:v>
                </c:pt>
                <c:pt idx="29808">
                  <c:v>-2.1983300000000001E-2</c:v>
                </c:pt>
                <c:pt idx="29809">
                  <c:v>-2.19531E-2</c:v>
                </c:pt>
                <c:pt idx="29810">
                  <c:v>-2.1890799999999998E-2</c:v>
                </c:pt>
                <c:pt idx="29811">
                  <c:v>-2.1795999999999999E-2</c:v>
                </c:pt>
                <c:pt idx="29812">
                  <c:v>-2.16685E-2</c:v>
                </c:pt>
                <c:pt idx="29813">
                  <c:v>-2.1507999999999999E-2</c:v>
                </c:pt>
                <c:pt idx="29814">
                  <c:v>-2.1314300000000001E-2</c:v>
                </c:pt>
                <c:pt idx="29815">
                  <c:v>-2.1087499999999999E-2</c:v>
                </c:pt>
                <c:pt idx="29816">
                  <c:v>-2.0827399999999999E-2</c:v>
                </c:pt>
                <c:pt idx="29817">
                  <c:v>-2.0534E-2</c:v>
                </c:pt>
                <c:pt idx="29818">
                  <c:v>-2.0207300000000001E-2</c:v>
                </c:pt>
                <c:pt idx="29819">
                  <c:v>-1.98476E-2</c:v>
                </c:pt>
                <c:pt idx="29820">
                  <c:v>-1.9455E-2</c:v>
                </c:pt>
                <c:pt idx="29821">
                  <c:v>-1.90297E-2</c:v>
                </c:pt>
                <c:pt idx="29822">
                  <c:v>-1.8572000000000002E-2</c:v>
                </c:pt>
                <c:pt idx="29823">
                  <c:v>-1.8082299999999999E-2</c:v>
                </c:pt>
                <c:pt idx="29824">
                  <c:v>-1.7560900000000001E-2</c:v>
                </c:pt>
                <c:pt idx="29825">
                  <c:v>-1.70084E-2</c:v>
                </c:pt>
                <c:pt idx="29826">
                  <c:v>-1.6425200000000001E-2</c:v>
                </c:pt>
                <c:pt idx="29827">
                  <c:v>-1.5812E-2</c:v>
                </c:pt>
                <c:pt idx="29828">
                  <c:v>-1.51693E-2</c:v>
                </c:pt>
                <c:pt idx="29829">
                  <c:v>-1.4497899999999999E-2</c:v>
                </c:pt>
                <c:pt idx="29830">
                  <c:v>-1.37985E-2</c:v>
                </c:pt>
                <c:pt idx="29831">
                  <c:v>-1.3071899999999999E-2</c:v>
                </c:pt>
                <c:pt idx="29832">
                  <c:v>-1.2318900000000001E-2</c:v>
                </c:pt>
                <c:pt idx="29833">
                  <c:v>-1.1540399999999999E-2</c:v>
                </c:pt>
                <c:pt idx="29834">
                  <c:v>-1.0737399999999999E-2</c:v>
                </c:pt>
                <c:pt idx="29835" formatCode="0.00E+00">
                  <c:v>-9.9108100000000008E-3</c:v>
                </c:pt>
                <c:pt idx="29836" formatCode="0.00E+00">
                  <c:v>-9.0617600000000003E-3</c:v>
                </c:pt>
                <c:pt idx="29837" formatCode="0.00E+00">
                  <c:v>-8.1913000000000003E-3</c:v>
                </c:pt>
                <c:pt idx="29838" formatCode="0.00E+00">
                  <c:v>-7.3005500000000003E-3</c:v>
                </c:pt>
                <c:pt idx="29839" formatCode="0.00E+00">
                  <c:v>-6.3906800000000001E-3</c:v>
                </c:pt>
                <c:pt idx="29840" formatCode="0.00E+00">
                  <c:v>-5.4629099999999996E-3</c:v>
                </c:pt>
                <c:pt idx="29841" formatCode="0.00E+00">
                  <c:v>-4.5184800000000001E-3</c:v>
                </c:pt>
                <c:pt idx="29842" formatCode="0.00E+00">
                  <c:v>-3.5586799999999998E-3</c:v>
                </c:pt>
                <c:pt idx="29843" formatCode="0.00E+00">
                  <c:v>-2.5848300000000002E-3</c:v>
                </c:pt>
                <c:pt idx="29844" formatCode="0.00E+00">
                  <c:v>-1.5982800000000001E-3</c:v>
                </c:pt>
                <c:pt idx="29845" formatCode="0.00E+00">
                  <c:v>-6.0041100000000002E-4</c:v>
                </c:pt>
                <c:pt idx="29846" formatCode="0.00E+00">
                  <c:v>4.0736400000000001E-4</c:v>
                </c:pt>
                <c:pt idx="29847" formatCode="0.00E+00">
                  <c:v>1.4236100000000001E-3</c:v>
                </c:pt>
                <c:pt idx="29848" formatCode="0.00E+00">
                  <c:v>2.4468599999999999E-3</c:v>
                </c:pt>
                <c:pt idx="29849" formatCode="0.00E+00">
                  <c:v>3.4756399999999999E-3</c:v>
                </c:pt>
                <c:pt idx="29850" formatCode="0.00E+00">
                  <c:v>4.5084499999999998E-3</c:v>
                </c:pt>
                <c:pt idx="29851" formatCode="0.00E+00">
                  <c:v>5.54376E-3</c:v>
                </c:pt>
                <c:pt idx="29852" formatCode="0.00E+00">
                  <c:v>6.5800499999999996E-3</c:v>
                </c:pt>
                <c:pt idx="29853" formatCode="0.00E+00">
                  <c:v>7.6157600000000001E-3</c:v>
                </c:pt>
                <c:pt idx="29854" formatCode="0.00E+00">
                  <c:v>8.64936E-3</c:v>
                </c:pt>
                <c:pt idx="29855" formatCode="0.00E+00">
                  <c:v>9.6792700000000002E-3</c:v>
                </c:pt>
                <c:pt idx="29856">
                  <c:v>1.0703900000000001E-2</c:v>
                </c:pt>
                <c:pt idx="29857">
                  <c:v>1.1721799999999999E-2</c:v>
                </c:pt>
                <c:pt idx="29858">
                  <c:v>1.2731299999999999E-2</c:v>
                </c:pt>
                <c:pt idx="29859">
                  <c:v>1.37308E-2</c:v>
                </c:pt>
                <c:pt idx="29860">
                  <c:v>1.4718800000000001E-2</c:v>
                </c:pt>
                <c:pt idx="29861">
                  <c:v>1.5693800000000001E-2</c:v>
                </c:pt>
                <c:pt idx="29862">
                  <c:v>1.66543E-2</c:v>
                </c:pt>
                <c:pt idx="29863">
                  <c:v>1.7598599999999999E-2</c:v>
                </c:pt>
                <c:pt idx="29864">
                  <c:v>1.8525300000000001E-2</c:v>
                </c:pt>
                <c:pt idx="29865">
                  <c:v>1.9432899999999999E-2</c:v>
                </c:pt>
                <c:pt idx="29866">
                  <c:v>2.0320000000000001E-2</c:v>
                </c:pt>
                <c:pt idx="29867">
                  <c:v>2.1185099999999998E-2</c:v>
                </c:pt>
                <c:pt idx="29868">
                  <c:v>2.20267E-2</c:v>
                </c:pt>
                <c:pt idx="29869">
                  <c:v>2.2843599999999999E-2</c:v>
                </c:pt>
                <c:pt idx="29870">
                  <c:v>2.36343E-2</c:v>
                </c:pt>
                <c:pt idx="29871">
                  <c:v>2.4397499999999999E-2</c:v>
                </c:pt>
                <c:pt idx="29872">
                  <c:v>2.5131899999999999E-2</c:v>
                </c:pt>
                <c:pt idx="29873">
                  <c:v>2.5836399999999999E-2</c:v>
                </c:pt>
                <c:pt idx="29874">
                  <c:v>2.6509600000000001E-2</c:v>
                </c:pt>
                <c:pt idx="29875">
                  <c:v>2.7150400000000002E-2</c:v>
                </c:pt>
                <c:pt idx="29876">
                  <c:v>2.7757799999999999E-2</c:v>
                </c:pt>
                <c:pt idx="29877">
                  <c:v>2.8330500000000002E-2</c:v>
                </c:pt>
                <c:pt idx="29878">
                  <c:v>2.88677E-2</c:v>
                </c:pt>
                <c:pt idx="29879">
                  <c:v>2.9368200000000001E-2</c:v>
                </c:pt>
                <c:pt idx="29880">
                  <c:v>2.9831199999999999E-2</c:v>
                </c:pt>
                <c:pt idx="29881">
                  <c:v>3.0255899999999999E-2</c:v>
                </c:pt>
                <c:pt idx="29882">
                  <c:v>3.06413E-2</c:v>
                </c:pt>
                <c:pt idx="29883">
                  <c:v>3.0986699999999999E-2</c:v>
                </c:pt>
                <c:pt idx="29884">
                  <c:v>3.12915E-2</c:v>
                </c:pt>
                <c:pt idx="29885">
                  <c:v>3.1555E-2</c:v>
                </c:pt>
                <c:pt idx="29886">
                  <c:v>3.1776600000000002E-2</c:v>
                </c:pt>
                <c:pt idx="29887">
                  <c:v>3.1955699999999997E-2</c:v>
                </c:pt>
                <c:pt idx="29888">
                  <c:v>3.2092000000000002E-2</c:v>
                </c:pt>
                <c:pt idx="29889">
                  <c:v>3.2184900000000002E-2</c:v>
                </c:pt>
                <c:pt idx="29890">
                  <c:v>3.22343E-2</c:v>
                </c:pt>
                <c:pt idx="29891">
                  <c:v>3.2239799999999999E-2</c:v>
                </c:pt>
                <c:pt idx="29892">
                  <c:v>3.2201199999999999E-2</c:v>
                </c:pt>
                <c:pt idx="29893">
                  <c:v>3.2118300000000002E-2</c:v>
                </c:pt>
                <c:pt idx="29894">
                  <c:v>3.1991199999999997E-2</c:v>
                </c:pt>
                <c:pt idx="29895">
                  <c:v>3.1819800000000002E-2</c:v>
                </c:pt>
                <c:pt idx="29896">
                  <c:v>3.1604199999999999E-2</c:v>
                </c:pt>
                <c:pt idx="29897">
                  <c:v>3.1344400000000001E-2</c:v>
                </c:pt>
                <c:pt idx="29898">
                  <c:v>3.10408E-2</c:v>
                </c:pt>
                <c:pt idx="29899">
                  <c:v>3.0693499999999999E-2</c:v>
                </c:pt>
                <c:pt idx="29900">
                  <c:v>3.0302900000000001E-2</c:v>
                </c:pt>
                <c:pt idx="29901">
                  <c:v>2.9869400000000001E-2</c:v>
                </c:pt>
                <c:pt idx="29902">
                  <c:v>2.9393499999999999E-2</c:v>
                </c:pt>
                <c:pt idx="29903">
                  <c:v>2.8875700000000001E-2</c:v>
                </c:pt>
                <c:pt idx="29904">
                  <c:v>2.8316500000000001E-2</c:v>
                </c:pt>
                <c:pt idx="29905">
                  <c:v>2.77167E-2</c:v>
                </c:pt>
                <c:pt idx="29906">
                  <c:v>2.7076900000000001E-2</c:v>
                </c:pt>
                <c:pt idx="29907">
                  <c:v>2.6398000000000001E-2</c:v>
                </c:pt>
                <c:pt idx="29908">
                  <c:v>2.56808E-2</c:v>
                </c:pt>
                <c:pt idx="29909">
                  <c:v>2.49261E-2</c:v>
                </c:pt>
                <c:pt idx="29910">
                  <c:v>2.4135E-2</c:v>
                </c:pt>
                <c:pt idx="29911">
                  <c:v>2.3308499999999999E-2</c:v>
                </c:pt>
                <c:pt idx="29912">
                  <c:v>2.2447600000000002E-2</c:v>
                </c:pt>
                <c:pt idx="29913">
                  <c:v>2.15534E-2</c:v>
                </c:pt>
                <c:pt idx="29914">
                  <c:v>2.0627199999999998E-2</c:v>
                </c:pt>
                <c:pt idx="29915">
                  <c:v>1.9670199999999999E-2</c:v>
                </c:pt>
                <c:pt idx="29916">
                  <c:v>1.8683700000000001E-2</c:v>
                </c:pt>
                <c:pt idx="29917">
                  <c:v>1.7668900000000001E-2</c:v>
                </c:pt>
                <c:pt idx="29918">
                  <c:v>1.6627300000000001E-2</c:v>
                </c:pt>
                <c:pt idx="29919">
                  <c:v>1.55602E-2</c:v>
                </c:pt>
                <c:pt idx="29920">
                  <c:v>1.44692E-2</c:v>
                </c:pt>
                <c:pt idx="29921">
                  <c:v>1.33557E-2</c:v>
                </c:pt>
                <c:pt idx="29922">
                  <c:v>1.22212E-2</c:v>
                </c:pt>
                <c:pt idx="29923">
                  <c:v>1.10673E-2</c:v>
                </c:pt>
                <c:pt idx="29924" formatCode="0.00E+00">
                  <c:v>9.8956500000000006E-3</c:v>
                </c:pt>
                <c:pt idx="29925" formatCode="0.00E+00">
                  <c:v>8.7077999999999999E-3</c:v>
                </c:pt>
                <c:pt idx="29926" formatCode="0.00E+00">
                  <c:v>7.5054199999999996E-3</c:v>
                </c:pt>
                <c:pt idx="29927" formatCode="0.00E+00">
                  <c:v>6.2901900000000002E-3</c:v>
                </c:pt>
                <c:pt idx="29928" formatCode="0.00E+00">
                  <c:v>5.0638000000000002E-3</c:v>
                </c:pt>
                <c:pt idx="29929" formatCode="0.00E+00">
                  <c:v>3.82796E-3</c:v>
                </c:pt>
                <c:pt idx="29930" formatCode="0.00E+00">
                  <c:v>2.5844100000000001E-3</c:v>
                </c:pt>
                <c:pt idx="29931" formatCode="0.00E+00">
                  <c:v>1.3349E-3</c:v>
                </c:pt>
                <c:pt idx="29932" formatCode="0.00E+00">
                  <c:v>8.1165100000000007E-5</c:v>
                </c:pt>
                <c:pt idx="29933" formatCode="0.00E+00">
                  <c:v>-1.17501E-3</c:v>
                </c:pt>
                <c:pt idx="29934" formatCode="0.00E+00">
                  <c:v>-2.43187E-3</c:v>
                </c:pt>
                <c:pt idx="29935" formatCode="0.00E+00">
                  <c:v>-3.6876399999999998E-3</c:v>
                </c:pt>
                <c:pt idx="29936" formatCode="0.00E+00">
                  <c:v>-4.9405400000000002E-3</c:v>
                </c:pt>
                <c:pt idx="29937" formatCode="0.00E+00">
                  <c:v>-6.1888100000000003E-3</c:v>
                </c:pt>
                <c:pt idx="29938" formatCode="0.00E+00">
                  <c:v>-7.4306700000000003E-3</c:v>
                </c:pt>
                <c:pt idx="29939" formatCode="0.00E+00">
                  <c:v>-8.6643799999999993E-3</c:v>
                </c:pt>
                <c:pt idx="29940" formatCode="0.00E+00">
                  <c:v>-9.8881899999999998E-3</c:v>
                </c:pt>
                <c:pt idx="29941">
                  <c:v>-1.11004E-2</c:v>
                </c:pt>
                <c:pt idx="29942">
                  <c:v>-1.22992E-2</c:v>
                </c:pt>
                <c:pt idx="29943">
                  <c:v>-1.3483E-2</c:v>
                </c:pt>
                <c:pt idx="29944">
                  <c:v>-1.465E-2</c:v>
                </c:pt>
                <c:pt idx="29945">
                  <c:v>-1.5798699999999999E-2</c:v>
                </c:pt>
                <c:pt idx="29946">
                  <c:v>-1.6927399999999999E-2</c:v>
                </c:pt>
                <c:pt idx="29947">
                  <c:v>-1.8034399999999999E-2</c:v>
                </c:pt>
                <c:pt idx="29948">
                  <c:v>-1.9118300000000001E-2</c:v>
                </c:pt>
                <c:pt idx="29949">
                  <c:v>-2.0177500000000001E-2</c:v>
                </c:pt>
                <c:pt idx="29950">
                  <c:v>-2.12105E-2</c:v>
                </c:pt>
                <c:pt idx="29951">
                  <c:v>-2.22159E-2</c:v>
                </c:pt>
                <c:pt idx="29952">
                  <c:v>-2.31922E-2</c:v>
                </c:pt>
                <c:pt idx="29953">
                  <c:v>-2.4138E-2</c:v>
                </c:pt>
                <c:pt idx="29954">
                  <c:v>-2.5052100000000001E-2</c:v>
                </c:pt>
                <c:pt idx="29955">
                  <c:v>-2.5933100000000001E-2</c:v>
                </c:pt>
                <c:pt idx="29956">
                  <c:v>-2.6779799999999999E-2</c:v>
                </c:pt>
                <c:pt idx="29957">
                  <c:v>-2.7591000000000001E-2</c:v>
                </c:pt>
                <c:pt idx="29958">
                  <c:v>-2.8365700000000001E-2</c:v>
                </c:pt>
                <c:pt idx="29959">
                  <c:v>-2.9102599999999999E-2</c:v>
                </c:pt>
                <c:pt idx="29960">
                  <c:v>-2.9800900000000002E-2</c:v>
                </c:pt>
                <c:pt idx="29961">
                  <c:v>-3.04595E-2</c:v>
                </c:pt>
                <c:pt idx="29962">
                  <c:v>-3.1077500000000001E-2</c:v>
                </c:pt>
                <c:pt idx="29963">
                  <c:v>-3.1654099999999998E-2</c:v>
                </c:pt>
                <c:pt idx="29964">
                  <c:v>-3.2188500000000002E-2</c:v>
                </c:pt>
                <c:pt idx="29965">
                  <c:v>-3.2679899999999998E-2</c:v>
                </c:pt>
                <c:pt idx="29966">
                  <c:v>-3.3127799999999999E-2</c:v>
                </c:pt>
                <c:pt idx="29967">
                  <c:v>-3.3531600000000002E-2</c:v>
                </c:pt>
                <c:pt idx="29968">
                  <c:v>-3.38906E-2</c:v>
                </c:pt>
                <c:pt idx="29969">
                  <c:v>-3.4204400000000003E-2</c:v>
                </c:pt>
                <c:pt idx="29970">
                  <c:v>-3.4472700000000002E-2</c:v>
                </c:pt>
                <c:pt idx="29971">
                  <c:v>-3.46951E-2</c:v>
                </c:pt>
                <c:pt idx="29972">
                  <c:v>-3.4871399999999997E-2</c:v>
                </c:pt>
                <c:pt idx="29973">
                  <c:v>-3.5001299999999999E-2</c:v>
                </c:pt>
                <c:pt idx="29974">
                  <c:v>-3.5084700000000003E-2</c:v>
                </c:pt>
                <c:pt idx="29975">
                  <c:v>-3.5121600000000003E-2</c:v>
                </c:pt>
                <c:pt idx="29976">
                  <c:v>-3.5111999999999997E-2</c:v>
                </c:pt>
                <c:pt idx="29977">
                  <c:v>-3.5055999999999997E-2</c:v>
                </c:pt>
                <c:pt idx="29978">
                  <c:v>-3.4953600000000001E-2</c:v>
                </c:pt>
                <c:pt idx="29979">
                  <c:v>-3.4805200000000001E-2</c:v>
                </c:pt>
                <c:pt idx="29980">
                  <c:v>-3.4611000000000003E-2</c:v>
                </c:pt>
                <c:pt idx="29981">
                  <c:v>-3.43713E-2</c:v>
                </c:pt>
                <c:pt idx="29982">
                  <c:v>-3.4086600000000002E-2</c:v>
                </c:pt>
                <c:pt idx="29983">
                  <c:v>-3.3757299999999997E-2</c:v>
                </c:pt>
                <c:pt idx="29984">
                  <c:v>-3.3383900000000001E-2</c:v>
                </c:pt>
                <c:pt idx="29985">
                  <c:v>-3.2967200000000002E-2</c:v>
                </c:pt>
                <c:pt idx="29986">
                  <c:v>-3.2507599999999998E-2</c:v>
                </c:pt>
                <c:pt idx="29987">
                  <c:v>-3.2006100000000003E-2</c:v>
                </c:pt>
                <c:pt idx="29988">
                  <c:v>-3.14633E-2</c:v>
                </c:pt>
                <c:pt idx="29989">
                  <c:v>-3.0880100000000001E-2</c:v>
                </c:pt>
                <c:pt idx="29990">
                  <c:v>-3.0257300000000001E-2</c:v>
                </c:pt>
                <c:pt idx="29991">
                  <c:v>-2.95961E-2</c:v>
                </c:pt>
                <c:pt idx="29992">
                  <c:v>-2.8897200000000001E-2</c:v>
                </c:pt>
                <c:pt idx="29993">
                  <c:v>-2.81619E-2</c:v>
                </c:pt>
                <c:pt idx="29994">
                  <c:v>-2.73913E-2</c:v>
                </c:pt>
                <c:pt idx="29995">
                  <c:v>-2.65864E-2</c:v>
                </c:pt>
                <c:pt idx="29996">
                  <c:v>-2.5748500000000001E-2</c:v>
                </c:pt>
                <c:pt idx="29997">
                  <c:v>-2.48788E-2</c:v>
                </c:pt>
                <c:pt idx="29998">
                  <c:v>-2.3978699999999999E-2</c:v>
                </c:pt>
                <c:pt idx="29999">
                  <c:v>-2.3049500000000001E-2</c:v>
                </c:pt>
                <c:pt idx="30000">
                  <c:v>-2.2092500000000001E-2</c:v>
                </c:pt>
                <c:pt idx="30001">
                  <c:v>-2.1109099999999999E-2</c:v>
                </c:pt>
                <c:pt idx="30002">
                  <c:v>-2.0100799999999999E-2</c:v>
                </c:pt>
                <c:pt idx="30003">
                  <c:v>-1.9069099999999999E-2</c:v>
                </c:pt>
                <c:pt idx="30004">
                  <c:v>-1.8015400000000001E-2</c:v>
                </c:pt>
                <c:pt idx="30005">
                  <c:v>-1.6941299999999999E-2</c:v>
                </c:pt>
                <c:pt idx="30006">
                  <c:v>-1.5848299999999999E-2</c:v>
                </c:pt>
                <c:pt idx="30007">
                  <c:v>-1.4737999999999999E-2</c:v>
                </c:pt>
                <c:pt idx="30008">
                  <c:v>-1.36121E-2</c:v>
                </c:pt>
                <c:pt idx="30009">
                  <c:v>-1.2472E-2</c:v>
                </c:pt>
                <c:pt idx="30010">
                  <c:v>-1.13194E-2</c:v>
                </c:pt>
                <c:pt idx="30011">
                  <c:v>-1.0156E-2</c:v>
                </c:pt>
                <c:pt idx="30012" formatCode="0.00E+00">
                  <c:v>-8.9834100000000007E-3</c:v>
                </c:pt>
                <c:pt idx="30013" formatCode="0.00E+00">
                  <c:v>-7.8032500000000003E-3</c:v>
                </c:pt>
                <c:pt idx="30014" formatCode="0.00E+00">
                  <c:v>-6.6171900000000002E-3</c:v>
                </c:pt>
                <c:pt idx="30015" formatCode="0.00E+00">
                  <c:v>-5.4268700000000003E-3</c:v>
                </c:pt>
                <c:pt idx="30016" formatCode="0.00E+00">
                  <c:v>-4.2339600000000002E-3</c:v>
                </c:pt>
                <c:pt idx="30017" formatCode="0.00E+00">
                  <c:v>-3.0400900000000001E-3</c:v>
                </c:pt>
                <c:pt idx="30018" formatCode="0.00E+00">
                  <c:v>-1.8469199999999999E-3</c:v>
                </c:pt>
                <c:pt idx="30019" formatCode="0.00E+00">
                  <c:v>-6.5608300000000001E-4</c:v>
                </c:pt>
                <c:pt idx="30020" formatCode="0.00E+00">
                  <c:v>5.3081000000000005E-4</c:v>
                </c:pt>
                <c:pt idx="30021" formatCode="0.00E+00">
                  <c:v>1.71215E-3</c:v>
                </c:pt>
                <c:pt idx="30022" formatCode="0.00E+00">
                  <c:v>2.8863299999999999E-3</c:v>
                </c:pt>
                <c:pt idx="30023" formatCode="0.00E+00">
                  <c:v>4.0517900000000004E-3</c:v>
                </c:pt>
                <c:pt idx="30024" formatCode="0.00E+00">
                  <c:v>5.2069799999999999E-3</c:v>
                </c:pt>
                <c:pt idx="30025" formatCode="0.00E+00">
                  <c:v>6.3503500000000003E-3</c:v>
                </c:pt>
                <c:pt idx="30026" formatCode="0.00E+00">
                  <c:v>7.4804199999999998E-3</c:v>
                </c:pt>
                <c:pt idx="30027" formatCode="0.00E+00">
                  <c:v>8.5956899999999996E-3</c:v>
                </c:pt>
                <c:pt idx="30028" formatCode="0.00E+00">
                  <c:v>9.6947300000000004E-3</c:v>
                </c:pt>
                <c:pt idx="30029">
                  <c:v>1.07761E-2</c:v>
                </c:pt>
                <c:pt idx="30030">
                  <c:v>1.18385E-2</c:v>
                </c:pt>
                <c:pt idx="30031">
                  <c:v>1.28804E-2</c:v>
                </c:pt>
                <c:pt idx="30032">
                  <c:v>1.39007E-2</c:v>
                </c:pt>
                <c:pt idx="30033">
                  <c:v>1.4898E-2</c:v>
                </c:pt>
                <c:pt idx="30034">
                  <c:v>1.5871099999999999E-2</c:v>
                </c:pt>
                <c:pt idx="30035">
                  <c:v>1.6818900000000001E-2</c:v>
                </c:pt>
                <c:pt idx="30036">
                  <c:v>1.7740100000000002E-2</c:v>
                </c:pt>
                <c:pt idx="30037">
                  <c:v>1.86337E-2</c:v>
                </c:pt>
                <c:pt idx="30038">
                  <c:v>1.9498600000000001E-2</c:v>
                </c:pt>
                <c:pt idx="30039">
                  <c:v>2.0333899999999999E-2</c:v>
                </c:pt>
                <c:pt idx="30040">
                  <c:v>2.11386E-2</c:v>
                </c:pt>
                <c:pt idx="30041">
                  <c:v>2.1911699999999999E-2</c:v>
                </c:pt>
                <c:pt idx="30042">
                  <c:v>2.2652499999999999E-2</c:v>
                </c:pt>
                <c:pt idx="30043">
                  <c:v>2.3360200000000001E-2</c:v>
                </c:pt>
                <c:pt idx="30044">
                  <c:v>2.40339E-2</c:v>
                </c:pt>
                <c:pt idx="30045">
                  <c:v>2.46731E-2</c:v>
                </c:pt>
                <c:pt idx="30046">
                  <c:v>2.52771E-2</c:v>
                </c:pt>
                <c:pt idx="30047">
                  <c:v>2.5845300000000002E-2</c:v>
                </c:pt>
                <c:pt idx="30048">
                  <c:v>2.6377100000000001E-2</c:v>
                </c:pt>
                <c:pt idx="30049">
                  <c:v>2.6872299999999998E-2</c:v>
                </c:pt>
                <c:pt idx="30050">
                  <c:v>2.7330199999999999E-2</c:v>
                </c:pt>
                <c:pt idx="30051">
                  <c:v>2.77507E-2</c:v>
                </c:pt>
                <c:pt idx="30052">
                  <c:v>2.8133399999999999E-2</c:v>
                </c:pt>
                <c:pt idx="30053">
                  <c:v>2.8478E-2</c:v>
                </c:pt>
                <c:pt idx="30054">
                  <c:v>2.8784400000000002E-2</c:v>
                </c:pt>
                <c:pt idx="30055">
                  <c:v>2.9052600000000001E-2</c:v>
                </c:pt>
                <c:pt idx="30056">
                  <c:v>2.9282300000000001E-2</c:v>
                </c:pt>
                <c:pt idx="30057">
                  <c:v>2.9473699999999999E-2</c:v>
                </c:pt>
                <c:pt idx="30058">
                  <c:v>2.9626799999999998E-2</c:v>
                </c:pt>
                <c:pt idx="30059">
                  <c:v>2.9741699999999999E-2</c:v>
                </c:pt>
                <c:pt idx="30060">
                  <c:v>2.9818600000000001E-2</c:v>
                </c:pt>
                <c:pt idx="30061">
                  <c:v>2.9857700000000001E-2</c:v>
                </c:pt>
                <c:pt idx="30062">
                  <c:v>2.9859199999999999E-2</c:v>
                </c:pt>
                <c:pt idx="30063">
                  <c:v>2.9823499999999999E-2</c:v>
                </c:pt>
                <c:pt idx="30064">
                  <c:v>2.9751099999999999E-2</c:v>
                </c:pt>
                <c:pt idx="30065">
                  <c:v>2.96422E-2</c:v>
                </c:pt>
                <c:pt idx="30066">
                  <c:v>2.94974E-2</c:v>
                </c:pt>
                <c:pt idx="30067">
                  <c:v>2.9317300000000001E-2</c:v>
                </c:pt>
                <c:pt idx="30068">
                  <c:v>2.91024E-2</c:v>
                </c:pt>
                <c:pt idx="30069">
                  <c:v>2.8853299999999998E-2</c:v>
                </c:pt>
                <c:pt idx="30070">
                  <c:v>2.8570700000000001E-2</c:v>
                </c:pt>
                <c:pt idx="30071">
                  <c:v>2.8255300000000001E-2</c:v>
                </c:pt>
                <c:pt idx="30072">
                  <c:v>2.7907999999999999E-2</c:v>
                </c:pt>
                <c:pt idx="30073">
                  <c:v>2.7529399999999999E-2</c:v>
                </c:pt>
                <c:pt idx="30074">
                  <c:v>2.7120399999999999E-2</c:v>
                </c:pt>
                <c:pt idx="30075">
                  <c:v>2.6681900000000001E-2</c:v>
                </c:pt>
                <c:pt idx="30076">
                  <c:v>2.62148E-2</c:v>
                </c:pt>
                <c:pt idx="30077">
                  <c:v>2.572E-2</c:v>
                </c:pt>
                <c:pt idx="30078">
                  <c:v>2.5198499999999999E-2</c:v>
                </c:pt>
                <c:pt idx="30079">
                  <c:v>2.46514E-2</c:v>
                </c:pt>
                <c:pt idx="30080">
                  <c:v>2.40796E-2</c:v>
                </c:pt>
                <c:pt idx="30081">
                  <c:v>2.34842E-2</c:v>
                </c:pt>
                <c:pt idx="30082">
                  <c:v>2.28662E-2</c:v>
                </c:pt>
                <c:pt idx="30083">
                  <c:v>2.2226900000000001E-2</c:v>
                </c:pt>
                <c:pt idx="30084">
                  <c:v>2.1567200000000002E-2</c:v>
                </c:pt>
                <c:pt idx="30085">
                  <c:v>2.0888400000000001E-2</c:v>
                </c:pt>
                <c:pt idx="30086">
                  <c:v>2.0191600000000001E-2</c:v>
                </c:pt>
                <c:pt idx="30087">
                  <c:v>1.9477999999999999E-2</c:v>
                </c:pt>
                <c:pt idx="30088">
                  <c:v>1.8748799999999999E-2</c:v>
                </c:pt>
                <c:pt idx="30089">
                  <c:v>1.80051E-2</c:v>
                </c:pt>
                <c:pt idx="30090">
                  <c:v>1.7248099999999999E-2</c:v>
                </c:pt>
                <c:pt idx="30091">
                  <c:v>1.64791E-2</c:v>
                </c:pt>
                <c:pt idx="30092">
                  <c:v>1.5699299999999999E-2</c:v>
                </c:pt>
                <c:pt idx="30093">
                  <c:v>1.4909800000000001E-2</c:v>
                </c:pt>
                <c:pt idx="30094">
                  <c:v>1.4112E-2</c:v>
                </c:pt>
                <c:pt idx="30095">
                  <c:v>1.33069E-2</c:v>
                </c:pt>
                <c:pt idx="30096">
                  <c:v>1.2495900000000001E-2</c:v>
                </c:pt>
                <c:pt idx="30097">
                  <c:v>1.1680100000000001E-2</c:v>
                </c:pt>
                <c:pt idx="30098">
                  <c:v>1.08606E-2</c:v>
                </c:pt>
                <c:pt idx="30099">
                  <c:v>1.0038699999999999E-2</c:v>
                </c:pt>
                <c:pt idx="30100" formatCode="0.00E+00">
                  <c:v>9.2155899999999992E-3</c:v>
                </c:pt>
                <c:pt idx="30101" formatCode="0.00E+00">
                  <c:v>8.3923399999999999E-3</c:v>
                </c:pt>
                <c:pt idx="30102" formatCode="0.00E+00">
                  <c:v>7.5701299999999996E-3</c:v>
                </c:pt>
                <c:pt idx="30103" formatCode="0.00E+00">
                  <c:v>6.7500599999999996E-3</c:v>
                </c:pt>
                <c:pt idx="30104" formatCode="0.00E+00">
                  <c:v>5.9332400000000002E-3</c:v>
                </c:pt>
                <c:pt idx="30105" formatCode="0.00E+00">
                  <c:v>5.1207600000000002E-3</c:v>
                </c:pt>
                <c:pt idx="30106" formatCode="0.00E+00">
                  <c:v>4.3136600000000004E-3</c:v>
                </c:pt>
                <c:pt idx="30107" formatCode="0.00E+00">
                  <c:v>3.5129800000000002E-3</c:v>
                </c:pt>
                <c:pt idx="30108" formatCode="0.00E+00">
                  <c:v>2.7197300000000001E-3</c:v>
                </c:pt>
                <c:pt idx="30109" formatCode="0.00E+00">
                  <c:v>1.9348799999999999E-3</c:v>
                </c:pt>
                <c:pt idx="30110" formatCode="0.00E+00">
                  <c:v>1.1594000000000001E-3</c:v>
                </c:pt>
                <c:pt idx="30111" formatCode="0.00E+00">
                  <c:v>3.9420299999999998E-4</c:v>
                </c:pt>
                <c:pt idx="30112" formatCode="0.00E+00">
                  <c:v>-3.5982000000000001E-4</c:v>
                </c:pt>
                <c:pt idx="30113" formatCode="0.00E+00">
                  <c:v>-1.1018099999999999E-3</c:v>
                </c:pt>
                <c:pt idx="30114" formatCode="0.00E+00">
                  <c:v>-1.8309299999999999E-3</c:v>
                </c:pt>
                <c:pt idx="30115" formatCode="0.00E+00">
                  <c:v>-2.5463999999999999E-3</c:v>
                </c:pt>
                <c:pt idx="30116" formatCode="0.00E+00">
                  <c:v>-3.2474600000000002E-3</c:v>
                </c:pt>
                <c:pt idx="30117" formatCode="0.00E+00">
                  <c:v>-3.9333900000000002E-3</c:v>
                </c:pt>
                <c:pt idx="30118" formatCode="0.00E+00">
                  <c:v>-4.6035E-3</c:v>
                </c:pt>
                <c:pt idx="30119" formatCode="0.00E+00">
                  <c:v>-5.2571500000000004E-3</c:v>
                </c:pt>
                <c:pt idx="30120" formatCode="0.00E+00">
                  <c:v>-5.8937299999999998E-3</c:v>
                </c:pt>
                <c:pt idx="30121" formatCode="0.00E+00">
                  <c:v>-6.51266E-3</c:v>
                </c:pt>
                <c:pt idx="30122" formatCode="0.00E+00">
                  <c:v>-7.1134299999999996E-3</c:v>
                </c:pt>
                <c:pt idx="30123" formatCode="0.00E+00">
                  <c:v>-7.6955399999999998E-3</c:v>
                </c:pt>
                <c:pt idx="30124" formatCode="0.00E+00">
                  <c:v>-8.25853E-3</c:v>
                </c:pt>
                <c:pt idx="30125" formatCode="0.00E+00">
                  <c:v>-8.8020100000000007E-3</c:v>
                </c:pt>
                <c:pt idx="30126" formatCode="0.00E+00">
                  <c:v>-9.3255999999999999E-3</c:v>
                </c:pt>
                <c:pt idx="30127" formatCode="0.00E+00">
                  <c:v>-9.8289699999999994E-3</c:v>
                </c:pt>
                <c:pt idx="30128">
                  <c:v>-1.0311799999999999E-2</c:v>
                </c:pt>
                <c:pt idx="30129">
                  <c:v>-1.0774000000000001E-2</c:v>
                </c:pt>
                <c:pt idx="30130">
                  <c:v>-1.12151E-2</c:v>
                </c:pt>
                <c:pt idx="30131">
                  <c:v>-1.16352E-2</c:v>
                </c:pt>
                <c:pt idx="30132">
                  <c:v>-1.2034E-2</c:v>
                </c:pt>
                <c:pt idx="30133">
                  <c:v>-1.24114E-2</c:v>
                </c:pt>
                <c:pt idx="30134">
                  <c:v>-1.2767499999999999E-2</c:v>
                </c:pt>
                <c:pt idx="30135">
                  <c:v>-1.31022E-2</c:v>
                </c:pt>
                <c:pt idx="30136">
                  <c:v>-1.34156E-2</c:v>
                </c:pt>
                <c:pt idx="30137">
                  <c:v>-1.37076E-2</c:v>
                </c:pt>
                <c:pt idx="30138">
                  <c:v>-1.39785E-2</c:v>
                </c:pt>
                <c:pt idx="30139">
                  <c:v>-1.42284E-2</c:v>
                </c:pt>
                <c:pt idx="30140">
                  <c:v>-1.44574E-2</c:v>
                </c:pt>
                <c:pt idx="30141">
                  <c:v>-1.46657E-2</c:v>
                </c:pt>
                <c:pt idx="30142">
                  <c:v>-1.4853699999999999E-2</c:v>
                </c:pt>
                <c:pt idx="30143">
                  <c:v>-1.50215E-2</c:v>
                </c:pt>
                <c:pt idx="30144">
                  <c:v>-1.51696E-2</c:v>
                </c:pt>
                <c:pt idx="30145">
                  <c:v>-1.52981E-2</c:v>
                </c:pt>
                <c:pt idx="30146">
                  <c:v>-1.54076E-2</c:v>
                </c:pt>
                <c:pt idx="30147">
                  <c:v>-1.5498400000000001E-2</c:v>
                </c:pt>
                <c:pt idx="30148">
                  <c:v>-1.55709E-2</c:v>
                </c:pt>
                <c:pt idx="30149">
                  <c:v>-1.5625500000000001E-2</c:v>
                </c:pt>
                <c:pt idx="30150">
                  <c:v>-1.56629E-2</c:v>
                </c:pt>
                <c:pt idx="30151">
                  <c:v>-1.5683300000000001E-2</c:v>
                </c:pt>
                <c:pt idx="30152">
                  <c:v>-1.56875E-2</c:v>
                </c:pt>
                <c:pt idx="30153">
                  <c:v>-1.56758E-2</c:v>
                </c:pt>
                <c:pt idx="30154">
                  <c:v>-1.56489E-2</c:v>
                </c:pt>
                <c:pt idx="30155">
                  <c:v>-1.5607299999999999E-2</c:v>
                </c:pt>
                <c:pt idx="30156">
                  <c:v>-1.55517E-2</c:v>
                </c:pt>
                <c:pt idx="30157">
                  <c:v>-1.54825E-2</c:v>
                </c:pt>
                <c:pt idx="30158">
                  <c:v>-1.54006E-2</c:v>
                </c:pt>
                <c:pt idx="30159">
                  <c:v>-1.53064E-2</c:v>
                </c:pt>
                <c:pt idx="30160">
                  <c:v>-1.52005E-2</c:v>
                </c:pt>
                <c:pt idx="30161">
                  <c:v>-1.50838E-2</c:v>
                </c:pt>
                <c:pt idx="30162">
                  <c:v>-1.49567E-2</c:v>
                </c:pt>
                <c:pt idx="30163">
                  <c:v>-1.482E-2</c:v>
                </c:pt>
                <c:pt idx="30164">
                  <c:v>-1.4674299999999999E-2</c:v>
                </c:pt>
                <c:pt idx="30165">
                  <c:v>-1.45202E-2</c:v>
                </c:pt>
                <c:pt idx="30166">
                  <c:v>-1.43585E-2</c:v>
                </c:pt>
                <c:pt idx="30167">
                  <c:v>-1.41897E-2</c:v>
                </c:pt>
                <c:pt idx="30168">
                  <c:v>-1.40146E-2</c:v>
                </c:pt>
                <c:pt idx="30169">
                  <c:v>-1.38338E-2</c:v>
                </c:pt>
                <c:pt idx="30170">
                  <c:v>-1.36478E-2</c:v>
                </c:pt>
                <c:pt idx="30171">
                  <c:v>-1.3457500000000001E-2</c:v>
                </c:pt>
                <c:pt idx="30172">
                  <c:v>-1.32633E-2</c:v>
                </c:pt>
                <c:pt idx="30173">
                  <c:v>-1.3065800000000001E-2</c:v>
                </c:pt>
                <c:pt idx="30174">
                  <c:v>-1.28658E-2</c:v>
                </c:pt>
                <c:pt idx="30175">
                  <c:v>-1.2663799999999999E-2</c:v>
                </c:pt>
                <c:pt idx="30176">
                  <c:v>-1.2460300000000001E-2</c:v>
                </c:pt>
                <c:pt idx="30177">
                  <c:v>-1.2256E-2</c:v>
                </c:pt>
                <c:pt idx="30178">
                  <c:v>-1.2051299999999999E-2</c:v>
                </c:pt>
                <c:pt idx="30179">
                  <c:v>-1.1846799999999999E-2</c:v>
                </c:pt>
                <c:pt idx="30180">
                  <c:v>-1.1643000000000001E-2</c:v>
                </c:pt>
                <c:pt idx="30181">
                  <c:v>-1.14404E-2</c:v>
                </c:pt>
                <c:pt idx="30182">
                  <c:v>-1.12394E-2</c:v>
                </c:pt>
                <c:pt idx="30183">
                  <c:v>-1.10405E-2</c:v>
                </c:pt>
                <c:pt idx="30184">
                  <c:v>-1.0844100000000001E-2</c:v>
                </c:pt>
                <c:pt idx="30185">
                  <c:v>-1.06506E-2</c:v>
                </c:pt>
                <c:pt idx="30186">
                  <c:v>-1.04604E-2</c:v>
                </c:pt>
                <c:pt idx="30187">
                  <c:v>-1.02738E-2</c:v>
                </c:pt>
                <c:pt idx="30188">
                  <c:v>-1.00911E-2</c:v>
                </c:pt>
                <c:pt idx="30189" formatCode="0.00E+00">
                  <c:v>-9.9126700000000002E-3</c:v>
                </c:pt>
                <c:pt idx="30190" formatCode="0.00E+00">
                  <c:v>-9.7387399999999992E-3</c:v>
                </c:pt>
                <c:pt idx="30191" formatCode="0.00E+00">
                  <c:v>-9.5695499999999996E-3</c:v>
                </c:pt>
                <c:pt idx="30192" formatCode="0.00E+00">
                  <c:v>-9.40532E-3</c:v>
                </c:pt>
                <c:pt idx="30193" formatCode="0.00E+00">
                  <c:v>-9.2462199999999994E-3</c:v>
                </c:pt>
                <c:pt idx="30194" formatCode="0.00E+00">
                  <c:v>-9.0924100000000004E-3</c:v>
                </c:pt>
                <c:pt idx="30195" formatCode="0.00E+00">
                  <c:v>-8.9440300000000004E-3</c:v>
                </c:pt>
                <c:pt idx="30196" formatCode="0.00E+00">
                  <c:v>-8.8011700000000005E-3</c:v>
                </c:pt>
                <c:pt idx="30197" formatCode="0.00E+00">
                  <c:v>-8.6638900000000005E-3</c:v>
                </c:pt>
                <c:pt idx="30198" formatCode="0.00E+00">
                  <c:v>-8.5322499999999999E-3</c:v>
                </c:pt>
                <c:pt idx="30199" formatCode="0.00E+00">
                  <c:v>-8.4062600000000005E-3</c:v>
                </c:pt>
                <c:pt idx="30200" formatCode="0.00E+00">
                  <c:v>-8.2859000000000006E-3</c:v>
                </c:pt>
                <c:pt idx="30201" formatCode="0.00E+00">
                  <c:v>-8.1711300000000004E-3</c:v>
                </c:pt>
                <c:pt idx="30202" formatCode="0.00E+00">
                  <c:v>-8.0618800000000004E-3</c:v>
                </c:pt>
                <c:pt idx="30203" formatCode="0.00E+00">
                  <c:v>-7.9580499999999995E-3</c:v>
                </c:pt>
                <c:pt idx="30204" formatCode="0.00E+00">
                  <c:v>-7.8595100000000001E-3</c:v>
                </c:pt>
                <c:pt idx="30205" formatCode="0.00E+00">
                  <c:v>-7.7661199999999996E-3</c:v>
                </c:pt>
                <c:pt idx="30206" formatCode="0.00E+00">
                  <c:v>-7.6777E-3</c:v>
                </c:pt>
                <c:pt idx="30207" formatCode="0.00E+00">
                  <c:v>-7.5940499999999998E-3</c:v>
                </c:pt>
                <c:pt idx="30208" formatCode="0.00E+00">
                  <c:v>-7.5149300000000004E-3</c:v>
                </c:pt>
                <c:pt idx="30209" formatCode="0.00E+00">
                  <c:v>-7.4400999999999998E-3</c:v>
                </c:pt>
                <c:pt idx="30210" formatCode="0.00E+00">
                  <c:v>-7.3692799999999998E-3</c:v>
                </c:pt>
                <c:pt idx="30211" formatCode="0.00E+00">
                  <c:v>-7.3021800000000001E-3</c:v>
                </c:pt>
                <c:pt idx="30212" formatCode="0.00E+00">
                  <c:v>-7.2384800000000003E-3</c:v>
                </c:pt>
                <c:pt idx="30213" formatCode="0.00E+00">
                  <c:v>-7.1778399999999996E-3</c:v>
                </c:pt>
                <c:pt idx="30214" formatCode="0.00E+00">
                  <c:v>-7.1199100000000001E-3</c:v>
                </c:pt>
                <c:pt idx="30215" formatCode="0.00E+00">
                  <c:v>-7.0642999999999999E-3</c:v>
                </c:pt>
                <c:pt idx="30216" formatCode="0.00E+00">
                  <c:v>-7.0106200000000004E-3</c:v>
                </c:pt>
                <c:pt idx="30217" formatCode="0.00E+00">
                  <c:v>-6.9584599999999996E-3</c:v>
                </c:pt>
                <c:pt idx="30218" formatCode="0.00E+00">
                  <c:v>-6.9074000000000002E-3</c:v>
                </c:pt>
                <c:pt idx="30219" formatCode="0.00E+00">
                  <c:v>-6.8570000000000002E-3</c:v>
                </c:pt>
                <c:pt idx="30220" formatCode="0.00E+00">
                  <c:v>-6.8068099999999999E-3</c:v>
                </c:pt>
                <c:pt idx="30221" formatCode="0.00E+00">
                  <c:v>-6.7563500000000004E-3</c:v>
                </c:pt>
                <c:pt idx="30222" formatCode="0.00E+00">
                  <c:v>-6.7051699999999999E-3</c:v>
                </c:pt>
                <c:pt idx="30223" formatCode="0.00E+00">
                  <c:v>-6.6527799999999996E-3</c:v>
                </c:pt>
                <c:pt idx="30224" formatCode="0.00E+00">
                  <c:v>-6.59868E-3</c:v>
                </c:pt>
                <c:pt idx="30225" formatCode="0.00E+00">
                  <c:v>-6.5423900000000004E-3</c:v>
                </c:pt>
                <c:pt idx="30226" formatCode="0.00E+00">
                  <c:v>-6.4834000000000003E-3</c:v>
                </c:pt>
                <c:pt idx="30227" formatCode="0.00E+00">
                  <c:v>-6.4212000000000002E-3</c:v>
                </c:pt>
                <c:pt idx="30228" formatCode="0.00E+00">
                  <c:v>-6.3553000000000004E-3</c:v>
                </c:pt>
                <c:pt idx="30229" formatCode="0.00E+00">
                  <c:v>-6.2851900000000004E-3</c:v>
                </c:pt>
                <c:pt idx="30230" formatCode="0.00E+00">
                  <c:v>-6.2103499999999999E-3</c:v>
                </c:pt>
                <c:pt idx="30231" formatCode="0.00E+00">
                  <c:v>-6.13029E-3</c:v>
                </c:pt>
                <c:pt idx="30232" formatCode="0.00E+00">
                  <c:v>-6.0445100000000003E-3</c:v>
                </c:pt>
                <c:pt idx="30233" formatCode="0.00E+00">
                  <c:v>-5.9525100000000003E-3</c:v>
                </c:pt>
                <c:pt idx="30234" formatCode="0.00E+00">
                  <c:v>-5.8538000000000001E-3</c:v>
                </c:pt>
                <c:pt idx="30235" formatCode="0.00E+00">
                  <c:v>-5.7479100000000002E-3</c:v>
                </c:pt>
                <c:pt idx="30236" formatCode="0.00E+00">
                  <c:v>-5.6343699999999997E-3</c:v>
                </c:pt>
                <c:pt idx="30237" formatCode="0.00E+00">
                  <c:v>-5.5127099999999997E-3</c:v>
                </c:pt>
                <c:pt idx="30238" formatCode="0.00E+00">
                  <c:v>-5.3824900000000002E-3</c:v>
                </c:pt>
                <c:pt idx="30239" formatCode="0.00E+00">
                  <c:v>-5.2432700000000004E-3</c:v>
                </c:pt>
                <c:pt idx="30240" formatCode="0.00E+00">
                  <c:v>-5.0946400000000001E-3</c:v>
                </c:pt>
                <c:pt idx="30241" formatCode="0.00E+00">
                  <c:v>-4.9361800000000001E-3</c:v>
                </c:pt>
                <c:pt idx="30242" formatCode="0.00E+00">
                  <c:v>-4.7675199999999999E-3</c:v>
                </c:pt>
                <c:pt idx="30243" formatCode="0.00E+00">
                  <c:v>-4.5882900000000001E-3</c:v>
                </c:pt>
                <c:pt idx="30244" formatCode="0.00E+00">
                  <c:v>-4.39814E-3</c:v>
                </c:pt>
                <c:pt idx="30245" formatCode="0.00E+00">
                  <c:v>-4.19674E-3</c:v>
                </c:pt>
                <c:pt idx="30246" formatCode="0.00E+00">
                  <c:v>-3.9838E-3</c:v>
                </c:pt>
                <c:pt idx="30247" formatCode="0.00E+00">
                  <c:v>-3.7590100000000001E-3</c:v>
                </c:pt>
                <c:pt idx="30248" formatCode="0.00E+00">
                  <c:v>-3.52214E-3</c:v>
                </c:pt>
                <c:pt idx="30249" formatCode="0.00E+00">
                  <c:v>-3.2729399999999998E-3</c:v>
                </c:pt>
                <c:pt idx="30250" formatCode="0.00E+00">
                  <c:v>-3.0112200000000002E-3</c:v>
                </c:pt>
                <c:pt idx="30251" formatCode="0.00E+00">
                  <c:v>-2.7367899999999998E-3</c:v>
                </c:pt>
                <c:pt idx="30252" formatCode="0.00E+00">
                  <c:v>-2.4494999999999999E-3</c:v>
                </c:pt>
                <c:pt idx="30253" formatCode="0.00E+00">
                  <c:v>-2.1492299999999998E-3</c:v>
                </c:pt>
                <c:pt idx="30254" formatCode="0.00E+00">
                  <c:v>-1.83588E-3</c:v>
                </c:pt>
                <c:pt idx="30255" formatCode="0.00E+00">
                  <c:v>-1.5093999999999999E-3</c:v>
                </c:pt>
                <c:pt idx="30256" formatCode="0.00E+00">
                  <c:v>-1.16975E-3</c:v>
                </c:pt>
                <c:pt idx="30257" formatCode="0.00E+00">
                  <c:v>-8.1692600000000005E-4</c:v>
                </c:pt>
                <c:pt idx="30258" formatCode="0.00E+00">
                  <c:v>-4.5096300000000003E-4</c:v>
                </c:pt>
                <c:pt idx="30259" formatCode="0.00E+00">
                  <c:v>-7.1921800000000007E-5</c:v>
                </c:pt>
                <c:pt idx="30260" formatCode="0.00E+00">
                  <c:v>3.2010200000000001E-4</c:v>
                </c:pt>
                <c:pt idx="30261" formatCode="0.00E+00">
                  <c:v>7.2497999999999996E-4</c:v>
                </c:pt>
                <c:pt idx="30262" formatCode="0.00E+00">
                  <c:v>1.14255E-3</c:v>
                </c:pt>
                <c:pt idx="30263" formatCode="0.00E+00">
                  <c:v>1.5726200000000001E-3</c:v>
                </c:pt>
                <c:pt idx="30264" formatCode="0.00E+00">
                  <c:v>2.0149600000000001E-3</c:v>
                </c:pt>
                <c:pt idx="30265" formatCode="0.00E+00">
                  <c:v>2.4693200000000001E-3</c:v>
                </c:pt>
                <c:pt idx="30266" formatCode="0.00E+00">
                  <c:v>2.93538E-3</c:v>
                </c:pt>
                <c:pt idx="30267" formatCode="0.00E+00">
                  <c:v>3.4128399999999999E-3</c:v>
                </c:pt>
                <c:pt idx="30268" formatCode="0.00E+00">
                  <c:v>3.9013300000000002E-3</c:v>
                </c:pt>
                <c:pt idx="30269" formatCode="0.00E+00">
                  <c:v>4.4004500000000002E-3</c:v>
                </c:pt>
                <c:pt idx="30270" formatCode="0.00E+00">
                  <c:v>4.9097799999999999E-3</c:v>
                </c:pt>
                <c:pt idx="30271" formatCode="0.00E+00">
                  <c:v>5.4288599999999998E-3</c:v>
                </c:pt>
                <c:pt idx="30272" formatCode="0.00E+00">
                  <c:v>5.9572100000000001E-3</c:v>
                </c:pt>
                <c:pt idx="30273" formatCode="0.00E+00">
                  <c:v>6.4942899999999998E-3</c:v>
                </c:pt>
                <c:pt idx="30274" formatCode="0.00E+00">
                  <c:v>7.0395700000000002E-3</c:v>
                </c:pt>
                <c:pt idx="30275" formatCode="0.00E+00">
                  <c:v>7.5924599999999997E-3</c:v>
                </c:pt>
                <c:pt idx="30276" formatCode="0.00E+00">
                  <c:v>8.1523499999999992E-3</c:v>
                </c:pt>
                <c:pt idx="30277" formatCode="0.00E+00">
                  <c:v>8.7186E-3</c:v>
                </c:pt>
                <c:pt idx="30278" formatCode="0.00E+00">
                  <c:v>9.2905499999999999E-3</c:v>
                </c:pt>
                <c:pt idx="30279" formatCode="0.00E+00">
                  <c:v>9.8674999999999995E-3</c:v>
                </c:pt>
                <c:pt idx="30280">
                  <c:v>1.04487E-2</c:v>
                </c:pt>
                <c:pt idx="30281">
                  <c:v>1.10335E-2</c:v>
                </c:pt>
                <c:pt idx="30282">
                  <c:v>1.1621100000000001E-2</c:v>
                </c:pt>
                <c:pt idx="30283">
                  <c:v>1.22106E-2</c:v>
                </c:pt>
                <c:pt idx="30284">
                  <c:v>1.28013E-2</c:v>
                </c:pt>
                <c:pt idx="30285">
                  <c:v>1.33924E-2</c:v>
                </c:pt>
                <c:pt idx="30286">
                  <c:v>1.3983000000000001E-2</c:v>
                </c:pt>
                <c:pt idx="30287">
                  <c:v>1.45722E-2</c:v>
                </c:pt>
                <c:pt idx="30288">
                  <c:v>1.51591E-2</c:v>
                </c:pt>
                <c:pt idx="30289">
                  <c:v>1.5742900000000001E-2</c:v>
                </c:pt>
                <c:pt idx="30290">
                  <c:v>1.6322699999999999E-2</c:v>
                </c:pt>
                <c:pt idx="30291">
                  <c:v>1.6897499999999999E-2</c:v>
                </c:pt>
                <c:pt idx="30292">
                  <c:v>1.74664E-2</c:v>
                </c:pt>
                <c:pt idx="30293">
                  <c:v>1.80284E-2</c:v>
                </c:pt>
                <c:pt idx="30294">
                  <c:v>1.8582700000000001E-2</c:v>
                </c:pt>
                <c:pt idx="30295">
                  <c:v>1.9128200000000001E-2</c:v>
                </c:pt>
                <c:pt idx="30296">
                  <c:v>1.9664000000000001E-2</c:v>
                </c:pt>
                <c:pt idx="30297">
                  <c:v>2.0189200000000001E-2</c:v>
                </c:pt>
                <c:pt idx="30298">
                  <c:v>2.07028E-2</c:v>
                </c:pt>
                <c:pt idx="30299">
                  <c:v>2.1203799999999998E-2</c:v>
                </c:pt>
                <c:pt idx="30300">
                  <c:v>2.16913E-2</c:v>
                </c:pt>
                <c:pt idx="30301">
                  <c:v>2.2164400000000001E-2</c:v>
                </c:pt>
                <c:pt idx="30302">
                  <c:v>2.2622E-2</c:v>
                </c:pt>
                <c:pt idx="30303">
                  <c:v>2.3063299999999998E-2</c:v>
                </c:pt>
                <c:pt idx="30304">
                  <c:v>2.3487399999999999E-2</c:v>
                </c:pt>
                <c:pt idx="30305">
                  <c:v>2.3893299999999999E-2</c:v>
                </c:pt>
                <c:pt idx="30306">
                  <c:v>2.4280199999999998E-2</c:v>
                </c:pt>
                <c:pt idx="30307">
                  <c:v>2.4647100000000002E-2</c:v>
                </c:pt>
                <c:pt idx="30308">
                  <c:v>2.49933E-2</c:v>
                </c:pt>
                <c:pt idx="30309">
                  <c:v>2.5317800000000001E-2</c:v>
                </c:pt>
                <c:pt idx="30310">
                  <c:v>2.5619800000000002E-2</c:v>
                </c:pt>
                <c:pt idx="30311">
                  <c:v>2.5898600000000001E-2</c:v>
                </c:pt>
                <c:pt idx="30312">
                  <c:v>2.61534E-2</c:v>
                </c:pt>
                <c:pt idx="30313">
                  <c:v>2.6383299999999998E-2</c:v>
                </c:pt>
                <c:pt idx="30314">
                  <c:v>2.6587800000000002E-2</c:v>
                </c:pt>
                <c:pt idx="30315">
                  <c:v>2.6766000000000002E-2</c:v>
                </c:pt>
                <c:pt idx="30316">
                  <c:v>2.6917400000000001E-2</c:v>
                </c:pt>
                <c:pt idx="30317">
                  <c:v>2.7041300000000001E-2</c:v>
                </c:pt>
                <c:pt idx="30318">
                  <c:v>2.7137000000000001E-2</c:v>
                </c:pt>
                <c:pt idx="30319">
                  <c:v>2.7204099999999998E-2</c:v>
                </c:pt>
                <c:pt idx="30320">
                  <c:v>2.7241899999999999E-2</c:v>
                </c:pt>
                <c:pt idx="30321">
                  <c:v>2.7250099999999999E-2</c:v>
                </c:pt>
                <c:pt idx="30322">
                  <c:v>2.7227999999999999E-2</c:v>
                </c:pt>
                <c:pt idx="30323">
                  <c:v>2.7175399999999999E-2</c:v>
                </c:pt>
                <c:pt idx="30324">
                  <c:v>2.7091799999999999E-2</c:v>
                </c:pt>
                <c:pt idx="30325">
                  <c:v>2.6977000000000001E-2</c:v>
                </c:pt>
                <c:pt idx="30326">
                  <c:v>2.68305E-2</c:v>
                </c:pt>
                <c:pt idx="30327">
                  <c:v>2.6652100000000001E-2</c:v>
                </c:pt>
                <c:pt idx="30328">
                  <c:v>2.6441699999999999E-2</c:v>
                </c:pt>
                <c:pt idx="30329">
                  <c:v>2.6199099999999999E-2</c:v>
                </c:pt>
                <c:pt idx="30330">
                  <c:v>2.5924200000000001E-2</c:v>
                </c:pt>
                <c:pt idx="30331">
                  <c:v>2.5616799999999999E-2</c:v>
                </c:pt>
                <c:pt idx="30332">
                  <c:v>2.5276900000000001E-2</c:v>
                </c:pt>
                <c:pt idx="30333">
                  <c:v>2.4904699999999998E-2</c:v>
                </c:pt>
                <c:pt idx="30334">
                  <c:v>2.45001E-2</c:v>
                </c:pt>
                <c:pt idx="30335">
                  <c:v>2.40632E-2</c:v>
                </c:pt>
                <c:pt idx="30336">
                  <c:v>2.3594299999999999E-2</c:v>
                </c:pt>
                <c:pt idx="30337">
                  <c:v>2.3093499999999999E-2</c:v>
                </c:pt>
                <c:pt idx="30338">
                  <c:v>2.2561000000000001E-2</c:v>
                </c:pt>
                <c:pt idx="30339">
                  <c:v>2.1997300000000001E-2</c:v>
                </c:pt>
                <c:pt idx="30340">
                  <c:v>2.1402600000000001E-2</c:v>
                </c:pt>
                <c:pt idx="30341">
                  <c:v>2.0777400000000001E-2</c:v>
                </c:pt>
                <c:pt idx="30342">
                  <c:v>2.0122000000000001E-2</c:v>
                </c:pt>
                <c:pt idx="30343">
                  <c:v>1.9437099999999999E-2</c:v>
                </c:pt>
                <c:pt idx="30344">
                  <c:v>1.8723099999999999E-2</c:v>
                </c:pt>
                <c:pt idx="30345">
                  <c:v>1.7980599999999999E-2</c:v>
                </c:pt>
                <c:pt idx="30346">
                  <c:v>1.7210300000000001E-2</c:v>
                </c:pt>
                <c:pt idx="30347">
                  <c:v>1.6412900000000001E-2</c:v>
                </c:pt>
                <c:pt idx="30348">
                  <c:v>1.5589E-2</c:v>
                </c:pt>
                <c:pt idx="30349">
                  <c:v>1.47394E-2</c:v>
                </c:pt>
                <c:pt idx="30350">
                  <c:v>1.3865000000000001E-2</c:v>
                </c:pt>
                <c:pt idx="30351">
                  <c:v>1.2966699999999999E-2</c:v>
                </c:pt>
                <c:pt idx="30352">
                  <c:v>1.2045200000000001E-2</c:v>
                </c:pt>
                <c:pt idx="30353">
                  <c:v>1.11015E-2</c:v>
                </c:pt>
                <c:pt idx="30354">
                  <c:v>1.01367E-2</c:v>
                </c:pt>
                <c:pt idx="30355" formatCode="0.00E+00">
                  <c:v>9.1516900000000005E-3</c:v>
                </c:pt>
                <c:pt idx="30356" formatCode="0.00E+00">
                  <c:v>8.1475499999999999E-3</c:v>
                </c:pt>
                <c:pt idx="30357" formatCode="0.00E+00">
                  <c:v>7.1253599999999999E-3</c:v>
                </c:pt>
                <c:pt idx="30358" formatCode="0.00E+00">
                  <c:v>6.0862299999999998E-3</c:v>
                </c:pt>
                <c:pt idx="30359" formatCode="0.00E+00">
                  <c:v>5.0313199999999997E-3</c:v>
                </c:pt>
                <c:pt idx="30360" formatCode="0.00E+00">
                  <c:v>3.9617899999999998E-3</c:v>
                </c:pt>
                <c:pt idx="30361" formatCode="0.00E+00">
                  <c:v>2.87887E-3</c:v>
                </c:pt>
                <c:pt idx="30362" formatCode="0.00E+00">
                  <c:v>1.7837700000000001E-3</c:v>
                </c:pt>
                <c:pt idx="30363" formatCode="0.00E+00">
                  <c:v>6.77759E-4</c:v>
                </c:pt>
                <c:pt idx="30364" formatCode="0.00E+00">
                  <c:v>-4.3787900000000001E-4</c:v>
                </c:pt>
                <c:pt idx="30365" formatCode="0.00E+00">
                  <c:v>-1.5618400000000001E-3</c:v>
                </c:pt>
                <c:pt idx="30366" formatCode="0.00E+00">
                  <c:v>-2.6928E-3</c:v>
                </c:pt>
                <c:pt idx="30367" formatCode="0.00E+00">
                  <c:v>-3.82942E-3</c:v>
                </c:pt>
                <c:pt idx="30368" formatCode="0.00E+00">
                  <c:v>-4.9703300000000002E-3</c:v>
                </c:pt>
                <c:pt idx="30369" formatCode="0.00E+00">
                  <c:v>-6.1141600000000004E-3</c:v>
                </c:pt>
                <c:pt idx="30370" formatCode="0.00E+00">
                  <c:v>-7.2595200000000002E-3</c:v>
                </c:pt>
                <c:pt idx="30371" formatCode="0.00E+00">
                  <c:v>-8.4050300000000008E-3</c:v>
                </c:pt>
                <c:pt idx="30372" formatCode="0.00E+00">
                  <c:v>-9.5492600000000004E-3</c:v>
                </c:pt>
                <c:pt idx="30373">
                  <c:v>-1.06908E-2</c:v>
                </c:pt>
                <c:pt idx="30374">
                  <c:v>-1.18283E-2</c:v>
                </c:pt>
                <c:pt idx="30375">
                  <c:v>-1.29602E-2</c:v>
                </c:pt>
                <c:pt idx="30376">
                  <c:v>-1.4085200000000001E-2</c:v>
                </c:pt>
                <c:pt idx="30377">
                  <c:v>-1.52018E-2</c:v>
                </c:pt>
                <c:pt idx="30378">
                  <c:v>-1.6308599999999999E-2</c:v>
                </c:pt>
                <c:pt idx="30379">
                  <c:v>-1.7404300000000001E-2</c:v>
                </c:pt>
                <c:pt idx="30380">
                  <c:v>-1.8487400000000001E-2</c:v>
                </c:pt>
                <c:pt idx="30381">
                  <c:v>-1.9556500000000001E-2</c:v>
                </c:pt>
                <c:pt idx="30382">
                  <c:v>-2.0610199999999999E-2</c:v>
                </c:pt>
                <c:pt idx="30383">
                  <c:v>-2.1647300000000001E-2</c:v>
                </c:pt>
                <c:pt idx="30384">
                  <c:v>-2.2666200000000001E-2</c:v>
                </c:pt>
                <c:pt idx="30385">
                  <c:v>-2.3665800000000001E-2</c:v>
                </c:pt>
                <c:pt idx="30386">
                  <c:v>-2.4644599999999999E-2</c:v>
                </c:pt>
                <c:pt idx="30387">
                  <c:v>-2.56014E-2</c:v>
                </c:pt>
                <c:pt idx="30388">
                  <c:v>-2.6535E-2</c:v>
                </c:pt>
                <c:pt idx="30389">
                  <c:v>-2.7444E-2</c:v>
                </c:pt>
                <c:pt idx="30390">
                  <c:v>-2.83273E-2</c:v>
                </c:pt>
                <c:pt idx="30391">
                  <c:v>-2.91837E-2</c:v>
                </c:pt>
                <c:pt idx="30392">
                  <c:v>-3.00121E-2</c:v>
                </c:pt>
                <c:pt idx="30393">
                  <c:v>-3.08113E-2</c:v>
                </c:pt>
                <c:pt idx="30394">
                  <c:v>-3.1580200000000003E-2</c:v>
                </c:pt>
                <c:pt idx="30395">
                  <c:v>-3.2317800000000001E-2</c:v>
                </c:pt>
                <c:pt idx="30396">
                  <c:v>-3.30231E-2</c:v>
                </c:pt>
                <c:pt idx="30397">
                  <c:v>-3.3695000000000003E-2</c:v>
                </c:pt>
                <c:pt idx="30398">
                  <c:v>-3.4332799999999997E-2</c:v>
                </c:pt>
                <c:pt idx="30399">
                  <c:v>-3.4935399999999998E-2</c:v>
                </c:pt>
                <c:pt idx="30400">
                  <c:v>-3.5502100000000002E-2</c:v>
                </c:pt>
                <c:pt idx="30401">
                  <c:v>-3.6032099999999997E-2</c:v>
                </c:pt>
                <c:pt idx="30402">
                  <c:v>-3.6524500000000001E-2</c:v>
                </c:pt>
                <c:pt idx="30403">
                  <c:v>-3.6978700000000003E-2</c:v>
                </c:pt>
                <c:pt idx="30404">
                  <c:v>-3.73941E-2</c:v>
                </c:pt>
                <c:pt idx="30405">
                  <c:v>-3.7769900000000002E-2</c:v>
                </c:pt>
                <c:pt idx="30406">
                  <c:v>-3.8105800000000002E-2</c:v>
                </c:pt>
                <c:pt idx="30407">
                  <c:v>-3.8400999999999998E-2</c:v>
                </c:pt>
                <c:pt idx="30408">
                  <c:v>-3.8655299999999997E-2</c:v>
                </c:pt>
                <c:pt idx="30409">
                  <c:v>-3.8868199999999999E-2</c:v>
                </c:pt>
                <c:pt idx="30410">
                  <c:v>-3.9039299999999999E-2</c:v>
                </c:pt>
                <c:pt idx="30411">
                  <c:v>-3.9168300000000003E-2</c:v>
                </c:pt>
                <c:pt idx="30412">
                  <c:v>-3.9255100000000001E-2</c:v>
                </c:pt>
                <c:pt idx="30413">
                  <c:v>-3.9299399999999998E-2</c:v>
                </c:pt>
                <c:pt idx="30414">
                  <c:v>-3.9301000000000003E-2</c:v>
                </c:pt>
                <c:pt idx="30415">
                  <c:v>-3.9260000000000003E-2</c:v>
                </c:pt>
                <c:pt idx="30416">
                  <c:v>-3.9176299999999997E-2</c:v>
                </c:pt>
                <c:pt idx="30417">
                  <c:v>-3.9049800000000003E-2</c:v>
                </c:pt>
                <c:pt idx="30418">
                  <c:v>-3.88808E-2</c:v>
                </c:pt>
                <c:pt idx="30419">
                  <c:v>-3.8669299999999997E-2</c:v>
                </c:pt>
                <c:pt idx="30420">
                  <c:v>-3.8415600000000001E-2</c:v>
                </c:pt>
                <c:pt idx="30421">
                  <c:v>-3.8119899999999998E-2</c:v>
                </c:pt>
                <c:pt idx="30422">
                  <c:v>-3.7782499999999997E-2</c:v>
                </c:pt>
                <c:pt idx="30423">
                  <c:v>-3.7403699999999998E-2</c:v>
                </c:pt>
                <c:pt idx="30424">
                  <c:v>-3.6984099999999999E-2</c:v>
                </c:pt>
                <c:pt idx="30425">
                  <c:v>-3.6523899999999998E-2</c:v>
                </c:pt>
                <c:pt idx="30426">
                  <c:v>-3.6023899999999998E-2</c:v>
                </c:pt>
                <c:pt idx="30427">
                  <c:v>-3.5484500000000002E-2</c:v>
                </c:pt>
                <c:pt idx="30428">
                  <c:v>-3.4906300000000001E-2</c:v>
                </c:pt>
                <c:pt idx="30429">
                  <c:v>-3.4290099999999997E-2</c:v>
                </c:pt>
                <c:pt idx="30430">
                  <c:v>-3.36365E-2</c:v>
                </c:pt>
                <c:pt idx="30431">
                  <c:v>-3.2946299999999998E-2</c:v>
                </c:pt>
                <c:pt idx="30432">
                  <c:v>-3.2220400000000003E-2</c:v>
                </c:pt>
                <c:pt idx="30433">
                  <c:v>-3.1459500000000001E-2</c:v>
                </c:pt>
                <c:pt idx="30434">
                  <c:v>-3.06646E-2</c:v>
                </c:pt>
                <c:pt idx="30435">
                  <c:v>-2.9836700000000001E-2</c:v>
                </c:pt>
                <c:pt idx="30436">
                  <c:v>-2.8976600000000002E-2</c:v>
                </c:pt>
                <c:pt idx="30437">
                  <c:v>-2.8085499999999999E-2</c:v>
                </c:pt>
                <c:pt idx="30438">
                  <c:v>-2.7164399999999998E-2</c:v>
                </c:pt>
                <c:pt idx="30439">
                  <c:v>-2.6214399999999999E-2</c:v>
                </c:pt>
                <c:pt idx="30440">
                  <c:v>-2.5236600000000001E-2</c:v>
                </c:pt>
                <c:pt idx="30441">
                  <c:v>-2.4232199999999999E-2</c:v>
                </c:pt>
                <c:pt idx="30442">
                  <c:v>-2.3202500000000001E-2</c:v>
                </c:pt>
                <c:pt idx="30443">
                  <c:v>-2.2148600000000001E-2</c:v>
                </c:pt>
                <c:pt idx="30444">
                  <c:v>-2.1071699999999999E-2</c:v>
                </c:pt>
                <c:pt idx="30445">
                  <c:v>-1.9973299999999999E-2</c:v>
                </c:pt>
                <c:pt idx="30446">
                  <c:v>-1.88545E-2</c:v>
                </c:pt>
                <c:pt idx="30447">
                  <c:v>-1.7716800000000001E-2</c:v>
                </c:pt>
                <c:pt idx="30448">
                  <c:v>-1.65614E-2</c:v>
                </c:pt>
                <c:pt idx="30449">
                  <c:v>-1.53898E-2</c:v>
                </c:pt>
                <c:pt idx="30450">
                  <c:v>-1.42033E-2</c:v>
                </c:pt>
                <c:pt idx="30451">
                  <c:v>-1.30034E-2</c:v>
                </c:pt>
                <c:pt idx="30452">
                  <c:v>-1.17914E-2</c:v>
                </c:pt>
                <c:pt idx="30453">
                  <c:v>-1.05688E-2</c:v>
                </c:pt>
                <c:pt idx="30454" formatCode="0.00E+00">
                  <c:v>-9.3370399999999996E-3</c:v>
                </c:pt>
                <c:pt idx="30455" formatCode="0.00E+00">
                  <c:v>-8.0975400000000003E-3</c:v>
                </c:pt>
                <c:pt idx="30456" formatCode="0.00E+00">
                  <c:v>-6.8517600000000001E-3</c:v>
                </c:pt>
                <c:pt idx="30457" formatCode="0.00E+00">
                  <c:v>-5.6011400000000001E-3</c:v>
                </c:pt>
                <c:pt idx="30458" formatCode="0.00E+00">
                  <c:v>-4.3471400000000002E-3</c:v>
                </c:pt>
                <c:pt idx="30459" formatCode="0.00E+00">
                  <c:v>-3.0912100000000001E-3</c:v>
                </c:pt>
                <c:pt idx="30460" formatCode="0.00E+00">
                  <c:v>-1.8347999999999999E-3</c:v>
                </c:pt>
                <c:pt idx="30461" formatCode="0.00E+00">
                  <c:v>-5.7934399999999997E-4</c:v>
                </c:pt>
                <c:pt idx="30462" formatCode="0.00E+00">
                  <c:v>6.7371300000000005E-4</c:v>
                </c:pt>
                <c:pt idx="30463" formatCode="0.00E+00">
                  <c:v>1.9229500000000001E-3</c:v>
                </c:pt>
                <c:pt idx="30464" formatCode="0.00E+00">
                  <c:v>3.16695E-3</c:v>
                </c:pt>
                <c:pt idx="30465" formatCode="0.00E+00">
                  <c:v>4.4043099999999998E-3</c:v>
                </c:pt>
                <c:pt idx="30466" formatCode="0.00E+00">
                  <c:v>5.6336499999999996E-3</c:v>
                </c:pt>
                <c:pt idx="30467" formatCode="0.00E+00">
                  <c:v>6.8535999999999996E-3</c:v>
                </c:pt>
                <c:pt idx="30468" formatCode="0.00E+00">
                  <c:v>8.0628000000000002E-3</c:v>
                </c:pt>
                <c:pt idx="30469" formatCode="0.00E+00">
                  <c:v>9.2599199999999996E-3</c:v>
                </c:pt>
                <c:pt idx="30470">
                  <c:v>1.04437E-2</c:v>
                </c:pt>
                <c:pt idx="30471">
                  <c:v>1.16127E-2</c:v>
                </c:pt>
                <c:pt idx="30472">
                  <c:v>1.27659E-2</c:v>
                </c:pt>
                <c:pt idx="30473">
                  <c:v>1.3901800000000001E-2</c:v>
                </c:pt>
                <c:pt idx="30474">
                  <c:v>1.50194E-2</c:v>
                </c:pt>
                <c:pt idx="30475">
                  <c:v>1.61175E-2</c:v>
                </c:pt>
                <c:pt idx="30476">
                  <c:v>1.7194899999999999E-2</c:v>
                </c:pt>
                <c:pt idx="30477">
                  <c:v>1.8250499999999999E-2</c:v>
                </c:pt>
                <c:pt idx="30478">
                  <c:v>1.92832E-2</c:v>
                </c:pt>
                <c:pt idx="30479">
                  <c:v>2.02921E-2</c:v>
                </c:pt>
                <c:pt idx="30480">
                  <c:v>2.1276E-2</c:v>
                </c:pt>
                <c:pt idx="30481">
                  <c:v>2.22341E-2</c:v>
                </c:pt>
                <c:pt idx="30482">
                  <c:v>2.31653E-2</c:v>
                </c:pt>
                <c:pt idx="30483">
                  <c:v>2.4068900000000001E-2</c:v>
                </c:pt>
                <c:pt idx="30484">
                  <c:v>2.4944000000000001E-2</c:v>
                </c:pt>
                <c:pt idx="30485">
                  <c:v>2.5789699999999999E-2</c:v>
                </c:pt>
                <c:pt idx="30486">
                  <c:v>2.6605400000000001E-2</c:v>
                </c:pt>
                <c:pt idx="30487">
                  <c:v>2.73902E-2</c:v>
                </c:pt>
                <c:pt idx="30488">
                  <c:v>2.8143600000000001E-2</c:v>
                </c:pt>
                <c:pt idx="30489">
                  <c:v>2.8864899999999999E-2</c:v>
                </c:pt>
                <c:pt idx="30490">
                  <c:v>2.95535E-2</c:v>
                </c:pt>
                <c:pt idx="30491">
                  <c:v>3.02089E-2</c:v>
                </c:pt>
                <c:pt idx="30492">
                  <c:v>3.08306E-2</c:v>
                </c:pt>
                <c:pt idx="30493">
                  <c:v>3.14182E-2</c:v>
                </c:pt>
                <c:pt idx="30494">
                  <c:v>3.1971199999999998E-2</c:v>
                </c:pt>
                <c:pt idx="30495">
                  <c:v>3.2489400000000002E-2</c:v>
                </c:pt>
                <c:pt idx="30496">
                  <c:v>3.2972300000000003E-2</c:v>
                </c:pt>
                <c:pt idx="30497">
                  <c:v>3.34198E-2</c:v>
                </c:pt>
                <c:pt idx="30498">
                  <c:v>3.3831699999999999E-2</c:v>
                </c:pt>
                <c:pt idx="30499">
                  <c:v>3.4207700000000001E-2</c:v>
                </c:pt>
                <c:pt idx="30500">
                  <c:v>3.4547799999999997E-2</c:v>
                </c:pt>
                <c:pt idx="30501">
                  <c:v>3.4851899999999998E-2</c:v>
                </c:pt>
                <c:pt idx="30502">
                  <c:v>3.5119999999999998E-2</c:v>
                </c:pt>
                <c:pt idx="30503">
                  <c:v>3.5352099999999997E-2</c:v>
                </c:pt>
                <c:pt idx="30504">
                  <c:v>3.5548200000000002E-2</c:v>
                </c:pt>
                <c:pt idx="30505">
                  <c:v>3.5708499999999997E-2</c:v>
                </c:pt>
                <c:pt idx="30506">
                  <c:v>3.5833200000000003E-2</c:v>
                </c:pt>
                <c:pt idx="30507">
                  <c:v>3.59224E-2</c:v>
                </c:pt>
                <c:pt idx="30508">
                  <c:v>3.5976300000000003E-2</c:v>
                </c:pt>
                <c:pt idx="30509">
                  <c:v>3.5995300000000001E-2</c:v>
                </c:pt>
                <c:pt idx="30510">
                  <c:v>3.5979700000000003E-2</c:v>
                </c:pt>
                <c:pt idx="30511">
                  <c:v>3.5929900000000001E-2</c:v>
                </c:pt>
                <c:pt idx="30512">
                  <c:v>3.5846099999999999E-2</c:v>
                </c:pt>
                <c:pt idx="30513">
                  <c:v>3.5728999999999997E-2</c:v>
                </c:pt>
                <c:pt idx="30514">
                  <c:v>3.5578899999999997E-2</c:v>
                </c:pt>
                <c:pt idx="30515">
                  <c:v>3.5396400000000001E-2</c:v>
                </c:pt>
                <c:pt idx="30516">
                  <c:v>3.5181900000000002E-2</c:v>
                </c:pt>
                <c:pt idx="30517">
                  <c:v>3.4936200000000001E-2</c:v>
                </c:pt>
                <c:pt idx="30518">
                  <c:v>3.4659799999999998E-2</c:v>
                </c:pt>
                <c:pt idx="30519">
                  <c:v>3.4353300000000003E-2</c:v>
                </c:pt>
                <c:pt idx="30520">
                  <c:v>3.4017400000000003E-2</c:v>
                </c:pt>
                <c:pt idx="30521">
                  <c:v>3.3652899999999999E-2</c:v>
                </c:pt>
                <c:pt idx="30522">
                  <c:v>3.3260400000000002E-2</c:v>
                </c:pt>
                <c:pt idx="30523">
                  <c:v>3.2840599999999998E-2</c:v>
                </c:pt>
                <c:pt idx="30524">
                  <c:v>3.2394399999999997E-2</c:v>
                </c:pt>
                <c:pt idx="30525">
                  <c:v>3.1922600000000002E-2</c:v>
                </c:pt>
                <c:pt idx="30526">
                  <c:v>3.14259E-2</c:v>
                </c:pt>
                <c:pt idx="30527">
                  <c:v>3.09053E-2</c:v>
                </c:pt>
                <c:pt idx="30528">
                  <c:v>3.03615E-2</c:v>
                </c:pt>
                <c:pt idx="30529">
                  <c:v>2.97954E-2</c:v>
                </c:pt>
                <c:pt idx="30530">
                  <c:v>2.9208000000000001E-2</c:v>
                </c:pt>
                <c:pt idx="30531">
                  <c:v>2.86E-2</c:v>
                </c:pt>
                <c:pt idx="30532">
                  <c:v>2.7972500000000001E-2</c:v>
                </c:pt>
                <c:pt idx="30533">
                  <c:v>2.7326300000000001E-2</c:v>
                </c:pt>
                <c:pt idx="30534">
                  <c:v>2.66623E-2</c:v>
                </c:pt>
                <c:pt idx="30535">
                  <c:v>2.5981600000000001E-2</c:v>
                </c:pt>
                <c:pt idx="30536">
                  <c:v>2.5284999999999998E-2</c:v>
                </c:pt>
                <c:pt idx="30537">
                  <c:v>2.4573399999999999E-2</c:v>
                </c:pt>
                <c:pt idx="30538">
                  <c:v>2.3847899999999998E-2</c:v>
                </c:pt>
                <c:pt idx="30539">
                  <c:v>2.3109299999999999E-2</c:v>
                </c:pt>
                <c:pt idx="30540">
                  <c:v>2.2358599999999999E-2</c:v>
                </c:pt>
                <c:pt idx="30541">
                  <c:v>2.1596799999999999E-2</c:v>
                </c:pt>
                <c:pt idx="30542">
                  <c:v>2.0824800000000001E-2</c:v>
                </c:pt>
                <c:pt idx="30543">
                  <c:v>2.0043399999999999E-2</c:v>
                </c:pt>
                <c:pt idx="30544">
                  <c:v>1.9253800000000001E-2</c:v>
                </c:pt>
                <c:pt idx="30545">
                  <c:v>1.8456699999999999E-2</c:v>
                </c:pt>
                <c:pt idx="30546">
                  <c:v>1.7653100000000001E-2</c:v>
                </c:pt>
                <c:pt idx="30547">
                  <c:v>1.6843799999999999E-2</c:v>
                </c:pt>
                <c:pt idx="30548">
                  <c:v>1.60298E-2</c:v>
                </c:pt>
                <c:pt idx="30549">
                  <c:v>1.5212E-2</c:v>
                </c:pt>
                <c:pt idx="30550">
                  <c:v>1.43912E-2</c:v>
                </c:pt>
                <c:pt idx="30551">
                  <c:v>1.3568200000000001E-2</c:v>
                </c:pt>
                <c:pt idx="30552">
                  <c:v>1.2744E-2</c:v>
                </c:pt>
                <c:pt idx="30553">
                  <c:v>1.19192E-2</c:v>
                </c:pt>
                <c:pt idx="30554">
                  <c:v>1.1094700000000001E-2</c:v>
                </c:pt>
                <c:pt idx="30555">
                  <c:v>1.0271300000000001E-2</c:v>
                </c:pt>
                <c:pt idx="30556" formatCode="0.00E+00">
                  <c:v>9.4497499999999998E-3</c:v>
                </c:pt>
                <c:pt idx="30557" formatCode="0.00E+00">
                  <c:v>8.6307599999999995E-3</c:v>
                </c:pt>
                <c:pt idx="30558" formatCode="0.00E+00">
                  <c:v>7.8150600000000004E-3</c:v>
                </c:pt>
                <c:pt idx="30559" formatCode="0.00E+00">
                  <c:v>7.0033400000000003E-3</c:v>
                </c:pt>
                <c:pt idx="30560" formatCode="0.00E+00">
                  <c:v>6.1962700000000002E-3</c:v>
                </c:pt>
                <c:pt idx="30561" formatCode="0.00E+00">
                  <c:v>5.3945099999999999E-3</c:v>
                </c:pt>
                <c:pt idx="30562" formatCode="0.00E+00">
                  <c:v>4.5986600000000001E-3</c:v>
                </c:pt>
                <c:pt idx="30563" formatCode="0.00E+00">
                  <c:v>3.80934E-3</c:v>
                </c:pt>
                <c:pt idx="30564" formatCode="0.00E+00">
                  <c:v>3.0271199999999999E-3</c:v>
                </c:pt>
                <c:pt idx="30565" formatCode="0.00E+00">
                  <c:v>2.2525499999999999E-3</c:v>
                </c:pt>
                <c:pt idx="30566" formatCode="0.00E+00">
                  <c:v>1.4861399999999999E-3</c:v>
                </c:pt>
                <c:pt idx="30567" formatCode="0.00E+00">
                  <c:v>7.2840000000000003E-4</c:v>
                </c:pt>
                <c:pt idx="30568" formatCode="0.00E+00">
                  <c:v>-2.02001E-5</c:v>
                </c:pt>
                <c:pt idx="30569" formatCode="0.00E+00">
                  <c:v>-7.5921699999999996E-4</c:v>
                </c:pt>
                <c:pt idx="30570" formatCode="0.00E+00">
                  <c:v>-1.4882300000000001E-3</c:v>
                </c:pt>
                <c:pt idx="30571" formatCode="0.00E+00">
                  <c:v>-2.2068499999999998E-3</c:v>
                </c:pt>
                <c:pt idx="30572" formatCode="0.00E+00">
                  <c:v>-2.91471E-3</c:v>
                </c:pt>
                <c:pt idx="30573" formatCode="0.00E+00">
                  <c:v>-3.6114699999999999E-3</c:v>
                </c:pt>
                <c:pt idx="30574" formatCode="0.00E+00">
                  <c:v>-4.2968199999999998E-3</c:v>
                </c:pt>
                <c:pt idx="30575" formatCode="0.00E+00">
                  <c:v>-4.9704600000000003E-3</c:v>
                </c:pt>
                <c:pt idx="30576" formatCode="0.00E+00">
                  <c:v>-5.6321499999999998E-3</c:v>
                </c:pt>
                <c:pt idx="30577" formatCode="0.00E+00">
                  <c:v>-6.2816399999999998E-3</c:v>
                </c:pt>
                <c:pt idx="30578" formatCode="0.00E+00">
                  <c:v>-6.9187199999999997E-3</c:v>
                </c:pt>
                <c:pt idx="30579" formatCode="0.00E+00">
                  <c:v>-7.5432099999999998E-3</c:v>
                </c:pt>
                <c:pt idx="30580" formatCode="0.00E+00">
                  <c:v>-8.1549499999999994E-3</c:v>
                </c:pt>
                <c:pt idx="30581" formatCode="0.00E+00">
                  <c:v>-8.7538000000000008E-3</c:v>
                </c:pt>
                <c:pt idx="30582" formatCode="0.00E+00">
                  <c:v>-9.3396399999999997E-3</c:v>
                </c:pt>
                <c:pt idx="30583" formatCode="0.00E+00">
                  <c:v>-9.9123900000000001E-3</c:v>
                </c:pt>
                <c:pt idx="30584">
                  <c:v>-1.0472E-2</c:v>
                </c:pt>
                <c:pt idx="30585">
                  <c:v>-1.1018399999999999E-2</c:v>
                </c:pt>
                <c:pt idx="30586">
                  <c:v>-1.1551499999999999E-2</c:v>
                </c:pt>
                <c:pt idx="30587">
                  <c:v>-1.2071399999999999E-2</c:v>
                </c:pt>
                <c:pt idx="30588">
                  <c:v>-1.25781E-2</c:v>
                </c:pt>
                <c:pt idx="30589">
                  <c:v>-1.3071599999999999E-2</c:v>
                </c:pt>
                <c:pt idx="30590">
                  <c:v>-1.3552E-2</c:v>
                </c:pt>
                <c:pt idx="30591">
                  <c:v>-1.4019200000000001E-2</c:v>
                </c:pt>
                <c:pt idx="30592">
                  <c:v>-1.44736E-2</c:v>
                </c:pt>
                <c:pt idx="30593">
                  <c:v>-1.4914999999999999E-2</c:v>
                </c:pt>
                <c:pt idx="30594">
                  <c:v>-1.5343600000000001E-2</c:v>
                </c:pt>
                <c:pt idx="30595">
                  <c:v>-1.5759599999999999E-2</c:v>
                </c:pt>
                <c:pt idx="30596">
                  <c:v>-1.61631E-2</c:v>
                </c:pt>
                <c:pt idx="30597">
                  <c:v>-1.6554300000000001E-2</c:v>
                </c:pt>
                <c:pt idx="30598">
                  <c:v>-1.6933299999999998E-2</c:v>
                </c:pt>
                <c:pt idx="30599">
                  <c:v>-1.7300300000000001E-2</c:v>
                </c:pt>
                <c:pt idx="30600">
                  <c:v>-1.7655400000000002E-2</c:v>
                </c:pt>
                <c:pt idx="30601">
                  <c:v>-1.7998900000000002E-2</c:v>
                </c:pt>
                <c:pt idx="30602">
                  <c:v>-1.8330900000000001E-2</c:v>
                </c:pt>
                <c:pt idx="30603">
                  <c:v>-1.86518E-2</c:v>
                </c:pt>
                <c:pt idx="30604">
                  <c:v>-1.8961499999999999E-2</c:v>
                </c:pt>
                <c:pt idx="30605">
                  <c:v>-1.92605E-2</c:v>
                </c:pt>
                <c:pt idx="30606">
                  <c:v>-1.9548800000000002E-2</c:v>
                </c:pt>
                <c:pt idx="30607">
                  <c:v>-1.9826799999999999E-2</c:v>
                </c:pt>
                <c:pt idx="30608">
                  <c:v>-2.0094500000000001E-2</c:v>
                </c:pt>
                <c:pt idx="30609">
                  <c:v>-2.03523E-2</c:v>
                </c:pt>
                <c:pt idx="30610">
                  <c:v>-2.0600299999999998E-2</c:v>
                </c:pt>
                <c:pt idx="30611">
                  <c:v>-2.0838800000000001E-2</c:v>
                </c:pt>
                <c:pt idx="30612">
                  <c:v>-2.1067900000000001E-2</c:v>
                </c:pt>
                <c:pt idx="30613">
                  <c:v>-2.1287899999999998E-2</c:v>
                </c:pt>
                <c:pt idx="30614">
                  <c:v>-2.1499000000000001E-2</c:v>
                </c:pt>
                <c:pt idx="30615">
                  <c:v>-2.17013E-2</c:v>
                </c:pt>
                <c:pt idx="30616">
                  <c:v>-2.1895100000000001E-2</c:v>
                </c:pt>
                <c:pt idx="30617">
                  <c:v>-2.20804E-2</c:v>
                </c:pt>
                <c:pt idx="30618">
                  <c:v>-2.2257599999999999E-2</c:v>
                </c:pt>
                <c:pt idx="30619">
                  <c:v>-2.2426700000000001E-2</c:v>
                </c:pt>
                <c:pt idx="30620">
                  <c:v>-2.2588E-2</c:v>
                </c:pt>
                <c:pt idx="30621">
                  <c:v>-2.2741399999999998E-2</c:v>
                </c:pt>
                <c:pt idx="30622">
                  <c:v>-2.2887299999999999E-2</c:v>
                </c:pt>
                <c:pt idx="30623">
                  <c:v>-2.30256E-2</c:v>
                </c:pt>
                <c:pt idx="30624">
                  <c:v>-2.3156599999999999E-2</c:v>
                </c:pt>
                <c:pt idx="30625">
                  <c:v>-2.3280200000000001E-2</c:v>
                </c:pt>
                <c:pt idx="30626">
                  <c:v>-2.3396699999999999E-2</c:v>
                </c:pt>
                <c:pt idx="30627">
                  <c:v>-2.35059E-2</c:v>
                </c:pt>
                <c:pt idx="30628">
                  <c:v>-2.36081E-2</c:v>
                </c:pt>
                <c:pt idx="30629">
                  <c:v>-2.3703200000000001E-2</c:v>
                </c:pt>
                <c:pt idx="30630">
                  <c:v>-2.3791300000000001E-2</c:v>
                </c:pt>
                <c:pt idx="30631">
                  <c:v>-2.3872399999999998E-2</c:v>
                </c:pt>
                <c:pt idx="30632">
                  <c:v>-2.39464E-2</c:v>
                </c:pt>
                <c:pt idx="30633">
                  <c:v>-2.4013400000000001E-2</c:v>
                </c:pt>
                <c:pt idx="30634">
                  <c:v>-2.4073299999999999E-2</c:v>
                </c:pt>
                <c:pt idx="30635">
                  <c:v>-2.4126100000000001E-2</c:v>
                </c:pt>
                <c:pt idx="30636">
                  <c:v>-2.4171700000000001E-2</c:v>
                </c:pt>
                <c:pt idx="30637">
                  <c:v>-2.4209999999999999E-2</c:v>
                </c:pt>
                <c:pt idx="30638">
                  <c:v>-2.4240999999999999E-2</c:v>
                </c:pt>
                <c:pt idx="30639">
                  <c:v>-2.4264500000000001E-2</c:v>
                </c:pt>
                <c:pt idx="30640">
                  <c:v>-2.4280400000000001E-2</c:v>
                </c:pt>
                <c:pt idx="30641">
                  <c:v>-2.4288500000000001E-2</c:v>
                </c:pt>
                <c:pt idx="30642">
                  <c:v>-2.4288799999999999E-2</c:v>
                </c:pt>
                <c:pt idx="30643">
                  <c:v>-2.4281E-2</c:v>
                </c:pt>
                <c:pt idx="30644">
                  <c:v>-2.4264999999999998E-2</c:v>
                </c:pt>
                <c:pt idx="30645">
                  <c:v>-2.4240500000000002E-2</c:v>
                </c:pt>
                <c:pt idx="30646">
                  <c:v>-2.42074E-2</c:v>
                </c:pt>
                <c:pt idx="30647">
                  <c:v>-2.4165499999999999E-2</c:v>
                </c:pt>
                <c:pt idx="30648">
                  <c:v>-2.4114500000000001E-2</c:v>
                </c:pt>
                <c:pt idx="30649">
                  <c:v>-2.4054200000000001E-2</c:v>
                </c:pt>
                <c:pt idx="30650">
                  <c:v>-2.39843E-2</c:v>
                </c:pt>
                <c:pt idx="30651">
                  <c:v>-2.3904600000000002E-2</c:v>
                </c:pt>
                <c:pt idx="30652">
                  <c:v>-2.3814800000000001E-2</c:v>
                </c:pt>
                <c:pt idx="30653">
                  <c:v>-2.3714699999999998E-2</c:v>
                </c:pt>
                <c:pt idx="30654">
                  <c:v>-2.3603900000000001E-2</c:v>
                </c:pt>
                <c:pt idx="30655">
                  <c:v>-2.3482200000000002E-2</c:v>
                </c:pt>
                <c:pt idx="30656">
                  <c:v>-2.33493E-2</c:v>
                </c:pt>
                <c:pt idx="30657">
                  <c:v>-2.3204900000000001E-2</c:v>
                </c:pt>
                <c:pt idx="30658">
                  <c:v>-2.3048599999999999E-2</c:v>
                </c:pt>
                <c:pt idx="30659">
                  <c:v>-2.2880299999999999E-2</c:v>
                </c:pt>
                <c:pt idx="30660">
                  <c:v>-2.2699500000000001E-2</c:v>
                </c:pt>
                <c:pt idx="30661">
                  <c:v>-2.2505899999999999E-2</c:v>
                </c:pt>
                <c:pt idx="30662">
                  <c:v>-2.22994E-2</c:v>
                </c:pt>
                <c:pt idx="30663">
                  <c:v>-2.2079499999999998E-2</c:v>
                </c:pt>
                <c:pt idx="30664">
                  <c:v>-2.1845900000000001E-2</c:v>
                </c:pt>
                <c:pt idx="30665">
                  <c:v>-2.15985E-2</c:v>
                </c:pt>
                <c:pt idx="30666">
                  <c:v>-2.13368E-2</c:v>
                </c:pt>
                <c:pt idx="30667">
                  <c:v>-2.1060599999999999E-2</c:v>
                </c:pt>
                <c:pt idx="30668">
                  <c:v>-2.0769599999999999E-2</c:v>
                </c:pt>
                <c:pt idx="30669">
                  <c:v>-2.0463499999999999E-2</c:v>
                </c:pt>
                <c:pt idx="30670">
                  <c:v>-2.01421E-2</c:v>
                </c:pt>
                <c:pt idx="30671">
                  <c:v>-1.9805099999999999E-2</c:v>
                </c:pt>
                <c:pt idx="30672">
                  <c:v>-1.9452299999999999E-2</c:v>
                </c:pt>
                <c:pt idx="30673">
                  <c:v>-1.90835E-2</c:v>
                </c:pt>
                <c:pt idx="30674">
                  <c:v>-1.86984E-2</c:v>
                </c:pt>
                <c:pt idx="30675">
                  <c:v>-1.8296799999999998E-2</c:v>
                </c:pt>
                <c:pt idx="30676">
                  <c:v>-1.7878499999999999E-2</c:v>
                </c:pt>
                <c:pt idx="30677">
                  <c:v>-1.7443500000000001E-2</c:v>
                </c:pt>
                <c:pt idx="30678">
                  <c:v>-1.69914E-2</c:v>
                </c:pt>
                <c:pt idx="30679">
                  <c:v>-1.65223E-2</c:v>
                </c:pt>
                <c:pt idx="30680">
                  <c:v>-1.6035899999999999E-2</c:v>
                </c:pt>
                <c:pt idx="30681">
                  <c:v>-1.5532300000000001E-2</c:v>
                </c:pt>
                <c:pt idx="30682">
                  <c:v>-1.5011200000000001E-2</c:v>
                </c:pt>
                <c:pt idx="30683">
                  <c:v>-1.44727E-2</c:v>
                </c:pt>
                <c:pt idx="30684">
                  <c:v>-1.3916700000000001E-2</c:v>
                </c:pt>
                <c:pt idx="30685">
                  <c:v>-1.33432E-2</c:v>
                </c:pt>
                <c:pt idx="30686">
                  <c:v>-1.2752299999999999E-2</c:v>
                </c:pt>
                <c:pt idx="30687">
                  <c:v>-1.2144E-2</c:v>
                </c:pt>
                <c:pt idx="30688">
                  <c:v>-1.15184E-2</c:v>
                </c:pt>
                <c:pt idx="30689">
                  <c:v>-1.08755E-2</c:v>
                </c:pt>
                <c:pt idx="30690">
                  <c:v>-1.0215500000000001E-2</c:v>
                </c:pt>
                <c:pt idx="30691" formatCode="0.00E+00">
                  <c:v>-9.5385899999999996E-3</c:v>
                </c:pt>
                <c:pt idx="30692" formatCode="0.00E+00">
                  <c:v>-8.8448899999999993E-3</c:v>
                </c:pt>
                <c:pt idx="30693" formatCode="0.00E+00">
                  <c:v>-8.1346300000000003E-3</c:v>
                </c:pt>
                <c:pt idx="30694" formatCode="0.00E+00">
                  <c:v>-7.4080500000000002E-3</c:v>
                </c:pt>
                <c:pt idx="30695" formatCode="0.00E+00">
                  <c:v>-6.66543E-3</c:v>
                </c:pt>
                <c:pt idx="30696" formatCode="0.00E+00">
                  <c:v>-5.9070499999999996E-3</c:v>
                </c:pt>
                <c:pt idx="30697" formatCode="0.00E+00">
                  <c:v>-5.1332599999999997E-3</c:v>
                </c:pt>
                <c:pt idx="30698" formatCode="0.00E+00">
                  <c:v>-4.3444E-3</c:v>
                </c:pt>
                <c:pt idx="30699" formatCode="0.00E+00">
                  <c:v>-3.5408800000000002E-3</c:v>
                </c:pt>
                <c:pt idx="30700" formatCode="0.00E+00">
                  <c:v>-2.7231199999999999E-3</c:v>
                </c:pt>
                <c:pt idx="30701" formatCode="0.00E+00">
                  <c:v>-1.89156E-3</c:v>
                </c:pt>
                <c:pt idx="30702" formatCode="0.00E+00">
                  <c:v>-1.0466900000000001E-3</c:v>
                </c:pt>
                <c:pt idx="30703" formatCode="0.00E+00">
                  <c:v>-1.8902900000000001E-4</c:v>
                </c:pt>
                <c:pt idx="30704" formatCode="0.00E+00">
                  <c:v>6.8088800000000004E-4</c:v>
                </c:pt>
                <c:pt idx="30705" formatCode="0.00E+00">
                  <c:v>1.5624899999999999E-3</c:v>
                </c:pt>
                <c:pt idx="30706" formatCode="0.00E+00">
                  <c:v>2.4551600000000001E-3</c:v>
                </c:pt>
                <c:pt idx="30707" formatCode="0.00E+00">
                  <c:v>3.35827E-3</c:v>
                </c:pt>
                <c:pt idx="30708" formatCode="0.00E+00">
                  <c:v>4.2711700000000003E-3</c:v>
                </c:pt>
                <c:pt idx="30709" formatCode="0.00E+00">
                  <c:v>5.1931499999999997E-3</c:v>
                </c:pt>
                <c:pt idx="30710" formatCode="0.00E+00">
                  <c:v>6.1234999999999996E-3</c:v>
                </c:pt>
                <c:pt idx="30711" formatCode="0.00E+00">
                  <c:v>7.0614800000000002E-3</c:v>
                </c:pt>
                <c:pt idx="30712" formatCode="0.00E+00">
                  <c:v>8.0062999999999992E-3</c:v>
                </c:pt>
                <c:pt idx="30713" formatCode="0.00E+00">
                  <c:v>8.9571700000000004E-3</c:v>
                </c:pt>
                <c:pt idx="30714" formatCode="0.00E+00">
                  <c:v>9.9132600000000001E-3</c:v>
                </c:pt>
                <c:pt idx="30715">
                  <c:v>1.08737E-2</c:v>
                </c:pt>
                <c:pt idx="30716">
                  <c:v>1.18377E-2</c:v>
                </c:pt>
                <c:pt idx="30717">
                  <c:v>1.28042E-2</c:v>
                </c:pt>
                <c:pt idx="30718">
                  <c:v>1.37725E-2</c:v>
                </c:pt>
                <c:pt idx="30719">
                  <c:v>1.47414E-2</c:v>
                </c:pt>
                <c:pt idx="30720">
                  <c:v>1.5710200000000001E-2</c:v>
                </c:pt>
                <c:pt idx="30721">
                  <c:v>1.66777E-2</c:v>
                </c:pt>
                <c:pt idx="30722">
                  <c:v>1.7643099999999998E-2</c:v>
                </c:pt>
                <c:pt idx="30723">
                  <c:v>1.8605199999999999E-2</c:v>
                </c:pt>
                <c:pt idx="30724">
                  <c:v>1.95631E-2</c:v>
                </c:pt>
                <c:pt idx="30725">
                  <c:v>2.0515599999999998E-2</c:v>
                </c:pt>
                <c:pt idx="30726">
                  <c:v>2.1461899999999999E-2</c:v>
                </c:pt>
                <c:pt idx="30727">
                  <c:v>2.2400699999999999E-2</c:v>
                </c:pt>
                <c:pt idx="30728">
                  <c:v>2.33311E-2</c:v>
                </c:pt>
                <c:pt idx="30729">
                  <c:v>2.42518E-2</c:v>
                </c:pt>
                <c:pt idx="30730">
                  <c:v>2.5161900000000001E-2</c:v>
                </c:pt>
                <c:pt idx="30731">
                  <c:v>2.6060300000000002E-2</c:v>
                </c:pt>
                <c:pt idx="30732">
                  <c:v>2.6945799999999999E-2</c:v>
                </c:pt>
                <c:pt idx="30733">
                  <c:v>2.78173E-2</c:v>
                </c:pt>
                <c:pt idx="30734">
                  <c:v>2.86737E-2</c:v>
                </c:pt>
                <c:pt idx="30735">
                  <c:v>2.9513999999999999E-2</c:v>
                </c:pt>
                <c:pt idx="30736">
                  <c:v>3.03369E-2</c:v>
                </c:pt>
                <c:pt idx="30737">
                  <c:v>3.1141499999999999E-2</c:v>
                </c:pt>
                <c:pt idx="30738">
                  <c:v>3.1926700000000002E-2</c:v>
                </c:pt>
                <c:pt idx="30739">
                  <c:v>3.26913E-2</c:v>
                </c:pt>
                <c:pt idx="30740">
                  <c:v>3.34343E-2</c:v>
                </c:pt>
                <c:pt idx="30741">
                  <c:v>3.4154499999999997E-2</c:v>
                </c:pt>
                <c:pt idx="30742">
                  <c:v>3.4851100000000003E-2</c:v>
                </c:pt>
                <c:pt idx="30743">
                  <c:v>3.5522900000000003E-2</c:v>
                </c:pt>
                <c:pt idx="30744">
                  <c:v>3.6168899999999997E-2</c:v>
                </c:pt>
                <c:pt idx="30745">
                  <c:v>3.6788099999999997E-2</c:v>
                </c:pt>
                <c:pt idx="30746">
                  <c:v>3.7379500000000003E-2</c:v>
                </c:pt>
                <c:pt idx="30747">
                  <c:v>3.7942200000000002E-2</c:v>
                </c:pt>
                <c:pt idx="30748">
                  <c:v>3.8475200000000001E-2</c:v>
                </c:pt>
                <c:pt idx="30749">
                  <c:v>3.8977600000000001E-2</c:v>
                </c:pt>
                <c:pt idx="30750">
                  <c:v>3.9448499999999997E-2</c:v>
                </c:pt>
                <c:pt idx="30751">
                  <c:v>3.9887100000000002E-2</c:v>
                </c:pt>
                <c:pt idx="30752">
                  <c:v>4.0292500000000002E-2</c:v>
                </c:pt>
                <c:pt idx="30753">
                  <c:v>4.0663900000000003E-2</c:v>
                </c:pt>
                <c:pt idx="30754">
                  <c:v>4.1000500000000002E-2</c:v>
                </c:pt>
                <c:pt idx="30755">
                  <c:v>4.1301699999999997E-2</c:v>
                </c:pt>
                <c:pt idx="30756">
                  <c:v>4.1566600000000002E-2</c:v>
                </c:pt>
                <c:pt idx="30757">
                  <c:v>4.1794699999999997E-2</c:v>
                </c:pt>
                <c:pt idx="30758">
                  <c:v>4.1985300000000003E-2</c:v>
                </c:pt>
                <c:pt idx="30759">
                  <c:v>4.2137800000000003E-2</c:v>
                </c:pt>
                <c:pt idx="30760">
                  <c:v>4.22516E-2</c:v>
                </c:pt>
                <c:pt idx="30761">
                  <c:v>4.2326299999999997E-2</c:v>
                </c:pt>
                <c:pt idx="30762">
                  <c:v>4.2361299999999998E-2</c:v>
                </c:pt>
                <c:pt idx="30763">
                  <c:v>4.23563E-2</c:v>
                </c:pt>
                <c:pt idx="30764">
                  <c:v>4.2310899999999999E-2</c:v>
                </c:pt>
                <c:pt idx="30765">
                  <c:v>4.2224699999999997E-2</c:v>
                </c:pt>
                <c:pt idx="30766">
                  <c:v>4.20974E-2</c:v>
                </c:pt>
                <c:pt idx="30767">
                  <c:v>4.1928899999999998E-2</c:v>
                </c:pt>
                <c:pt idx="30768">
                  <c:v>4.17188E-2</c:v>
                </c:pt>
                <c:pt idx="30769">
                  <c:v>4.14671E-2</c:v>
                </c:pt>
                <c:pt idx="30770">
                  <c:v>4.1173599999999998E-2</c:v>
                </c:pt>
                <c:pt idx="30771">
                  <c:v>4.0838399999999997E-2</c:v>
                </c:pt>
                <c:pt idx="30772">
                  <c:v>4.0461299999999999E-2</c:v>
                </c:pt>
                <c:pt idx="30773">
                  <c:v>4.0042500000000002E-2</c:v>
                </c:pt>
                <c:pt idx="30774">
                  <c:v>3.9582100000000002E-2</c:v>
                </c:pt>
                <c:pt idx="30775">
                  <c:v>3.9080200000000002E-2</c:v>
                </c:pt>
                <c:pt idx="30776">
                  <c:v>3.8537000000000002E-2</c:v>
                </c:pt>
                <c:pt idx="30777">
                  <c:v>3.7952800000000002E-2</c:v>
                </c:pt>
                <c:pt idx="30778">
                  <c:v>3.7327800000000001E-2</c:v>
                </c:pt>
                <c:pt idx="30779">
                  <c:v>3.6662599999999997E-2</c:v>
                </c:pt>
                <c:pt idx="30780">
                  <c:v>3.5957299999999998E-2</c:v>
                </c:pt>
                <c:pt idx="30781">
                  <c:v>3.5212599999999997E-2</c:v>
                </c:pt>
                <c:pt idx="30782">
                  <c:v>3.4429000000000001E-2</c:v>
                </c:pt>
                <c:pt idx="30783">
                  <c:v>3.3606900000000002E-2</c:v>
                </c:pt>
                <c:pt idx="30784">
                  <c:v>3.2747100000000001E-2</c:v>
                </c:pt>
                <c:pt idx="30785">
                  <c:v>3.1850099999999999E-2</c:v>
                </c:pt>
                <c:pt idx="30786">
                  <c:v>3.0916800000000001E-2</c:v>
                </c:pt>
                <c:pt idx="30787">
                  <c:v>2.99478E-2</c:v>
                </c:pt>
                <c:pt idx="30788">
                  <c:v>2.8944000000000001E-2</c:v>
                </c:pt>
                <c:pt idx="30789">
                  <c:v>2.7906199999999999E-2</c:v>
                </c:pt>
                <c:pt idx="30790">
                  <c:v>2.6835399999999999E-2</c:v>
                </c:pt>
                <c:pt idx="30791">
                  <c:v>2.5732399999999999E-2</c:v>
                </c:pt>
                <c:pt idx="30792">
                  <c:v>2.4598399999999999E-2</c:v>
                </c:pt>
                <c:pt idx="30793">
                  <c:v>2.3434300000000002E-2</c:v>
                </c:pt>
                <c:pt idx="30794">
                  <c:v>2.2241199999999999E-2</c:v>
                </c:pt>
                <c:pt idx="30795">
                  <c:v>2.1020199999999999E-2</c:v>
                </c:pt>
                <c:pt idx="30796">
                  <c:v>1.9772499999999998E-2</c:v>
                </c:pt>
                <c:pt idx="30797">
                  <c:v>1.8499399999999999E-2</c:v>
                </c:pt>
                <c:pt idx="30798">
                  <c:v>1.7201999999999999E-2</c:v>
                </c:pt>
                <c:pt idx="30799">
                  <c:v>1.5881599999999999E-2</c:v>
                </c:pt>
                <c:pt idx="30800">
                  <c:v>1.45395E-2</c:v>
                </c:pt>
                <c:pt idx="30801">
                  <c:v>1.3177100000000001E-2</c:v>
                </c:pt>
                <c:pt idx="30802">
                  <c:v>1.17958E-2</c:v>
                </c:pt>
                <c:pt idx="30803">
                  <c:v>1.0396900000000001E-2</c:v>
                </c:pt>
                <c:pt idx="30804" formatCode="0.00E+00">
                  <c:v>8.9819099999999992E-3</c:v>
                </c:pt>
                <c:pt idx="30805" formatCode="0.00E+00">
                  <c:v>7.5522599999999999E-3</c:v>
                </c:pt>
                <c:pt idx="30806" formatCode="0.00E+00">
                  <c:v>6.1094299999999999E-3</c:v>
                </c:pt>
                <c:pt idx="30807" formatCode="0.00E+00">
                  <c:v>4.6549299999999998E-3</c:v>
                </c:pt>
                <c:pt idx="30808" formatCode="0.00E+00">
                  <c:v>3.1902900000000001E-3</c:v>
                </c:pt>
                <c:pt idx="30809" formatCode="0.00E+00">
                  <c:v>1.7170499999999999E-3</c:v>
                </c:pt>
                <c:pt idx="30810" formatCode="0.00E+00">
                  <c:v>2.36779E-4</c:v>
                </c:pt>
                <c:pt idx="30811" formatCode="0.00E+00">
                  <c:v>-1.2489599999999999E-3</c:v>
                </c:pt>
                <c:pt idx="30812" formatCode="0.00E+00">
                  <c:v>-2.7385700000000001E-3</c:v>
                </c:pt>
                <c:pt idx="30813" formatCode="0.00E+00">
                  <c:v>-4.2304500000000002E-3</c:v>
                </c:pt>
                <c:pt idx="30814" formatCode="0.00E+00">
                  <c:v>-5.7229999999999998E-3</c:v>
                </c:pt>
                <c:pt idx="30815" formatCode="0.00E+00">
                  <c:v>-7.2145899999999999E-3</c:v>
                </c:pt>
                <c:pt idx="30816" formatCode="0.00E+00">
                  <c:v>-8.7036200000000005E-3</c:v>
                </c:pt>
                <c:pt idx="30817">
                  <c:v>-1.01885E-2</c:v>
                </c:pt>
                <c:pt idx="30818">
                  <c:v>-1.1667500000000001E-2</c:v>
                </c:pt>
                <c:pt idx="30819">
                  <c:v>-1.3139100000000001E-2</c:v>
                </c:pt>
                <c:pt idx="30820">
                  <c:v>-1.4601599999999999E-2</c:v>
                </c:pt>
                <c:pt idx="30821">
                  <c:v>-1.6053499999999998E-2</c:v>
                </c:pt>
                <c:pt idx="30822">
                  <c:v>-1.7493100000000001E-2</c:v>
                </c:pt>
                <c:pt idx="30823">
                  <c:v>-1.8918899999999999E-2</c:v>
                </c:pt>
                <c:pt idx="30824">
                  <c:v>-2.0329199999999999E-2</c:v>
                </c:pt>
                <c:pt idx="30825">
                  <c:v>-2.1722499999999999E-2</c:v>
                </c:pt>
                <c:pt idx="30826">
                  <c:v>-2.3097300000000001E-2</c:v>
                </c:pt>
                <c:pt idx="30827">
                  <c:v>-2.4452000000000002E-2</c:v>
                </c:pt>
                <c:pt idx="30828">
                  <c:v>-2.5785099999999998E-2</c:v>
                </c:pt>
                <c:pt idx="30829">
                  <c:v>-2.70952E-2</c:v>
                </c:pt>
                <c:pt idx="30830">
                  <c:v>-2.8380699999999998E-2</c:v>
                </c:pt>
                <c:pt idx="30831">
                  <c:v>-2.9640199999999998E-2</c:v>
                </c:pt>
                <c:pt idx="30832">
                  <c:v>-3.0872299999999998E-2</c:v>
                </c:pt>
                <c:pt idx="30833">
                  <c:v>-3.2075699999999999E-2</c:v>
                </c:pt>
                <c:pt idx="30834">
                  <c:v>-3.3249000000000001E-2</c:v>
                </c:pt>
                <c:pt idx="30835">
                  <c:v>-3.4390900000000002E-2</c:v>
                </c:pt>
                <c:pt idx="30836">
                  <c:v>-3.55001E-2</c:v>
                </c:pt>
                <c:pt idx="30837">
                  <c:v>-3.6575299999999998E-2</c:v>
                </c:pt>
                <c:pt idx="30838">
                  <c:v>-3.7615500000000003E-2</c:v>
                </c:pt>
                <c:pt idx="30839">
                  <c:v>-3.8619300000000002E-2</c:v>
                </c:pt>
                <c:pt idx="30840">
                  <c:v>-3.9585700000000001E-2</c:v>
                </c:pt>
                <c:pt idx="30841">
                  <c:v>-4.05137E-2</c:v>
                </c:pt>
                <c:pt idx="30842">
                  <c:v>-4.14022E-2</c:v>
                </c:pt>
                <c:pt idx="30843">
                  <c:v>-4.2250099999999999E-2</c:v>
                </c:pt>
                <c:pt idx="30844">
                  <c:v>-4.3056700000000003E-2</c:v>
                </c:pt>
                <c:pt idx="30845">
                  <c:v>-4.3820900000000003E-2</c:v>
                </c:pt>
                <c:pt idx="30846">
                  <c:v>-4.4541999999999998E-2</c:v>
                </c:pt>
                <c:pt idx="30847">
                  <c:v>-4.5219200000000001E-2</c:v>
                </c:pt>
                <c:pt idx="30848">
                  <c:v>-4.5851700000000002E-2</c:v>
                </c:pt>
                <c:pt idx="30849">
                  <c:v>-4.6438800000000002E-2</c:v>
                </c:pt>
                <c:pt idx="30850">
                  <c:v>-4.6980000000000001E-2</c:v>
                </c:pt>
                <c:pt idx="30851">
                  <c:v>-4.7474700000000002E-2</c:v>
                </c:pt>
                <c:pt idx="30852">
                  <c:v>-4.7922199999999998E-2</c:v>
                </c:pt>
                <c:pt idx="30853">
                  <c:v>-4.8322299999999999E-2</c:v>
                </c:pt>
                <c:pt idx="30854">
                  <c:v>-4.8674500000000002E-2</c:v>
                </c:pt>
                <c:pt idx="30855">
                  <c:v>-4.8978399999999998E-2</c:v>
                </c:pt>
                <c:pt idx="30856">
                  <c:v>-4.9233699999999998E-2</c:v>
                </c:pt>
                <c:pt idx="30857">
                  <c:v>-4.9440199999999997E-2</c:v>
                </c:pt>
                <c:pt idx="30858">
                  <c:v>-4.9597799999999997E-2</c:v>
                </c:pt>
                <c:pt idx="30859">
                  <c:v>-4.9706199999999999E-2</c:v>
                </c:pt>
                <c:pt idx="30860">
                  <c:v>-4.97656E-2</c:v>
                </c:pt>
                <c:pt idx="30861">
                  <c:v>-4.9775800000000002E-2</c:v>
                </c:pt>
                <c:pt idx="30862">
                  <c:v>-4.9736900000000001E-2</c:v>
                </c:pt>
                <c:pt idx="30863">
                  <c:v>-4.9648999999999999E-2</c:v>
                </c:pt>
                <c:pt idx="30864">
                  <c:v>-4.9512300000000002E-2</c:v>
                </c:pt>
                <c:pt idx="30865">
                  <c:v>-4.9327099999999999E-2</c:v>
                </c:pt>
                <c:pt idx="30866">
                  <c:v>-4.9093499999999998E-2</c:v>
                </c:pt>
                <c:pt idx="30867">
                  <c:v>-4.8812099999999997E-2</c:v>
                </c:pt>
                <c:pt idx="30868">
                  <c:v>-4.8482999999999998E-2</c:v>
                </c:pt>
                <c:pt idx="30869">
                  <c:v>-4.8106900000000001E-2</c:v>
                </c:pt>
                <c:pt idx="30870">
                  <c:v>-4.7684200000000003E-2</c:v>
                </c:pt>
                <c:pt idx="30871">
                  <c:v>-4.7215500000000001E-2</c:v>
                </c:pt>
                <c:pt idx="30872">
                  <c:v>-4.6701300000000001E-2</c:v>
                </c:pt>
                <c:pt idx="30873">
                  <c:v>-4.61424E-2</c:v>
                </c:pt>
                <c:pt idx="30874">
                  <c:v>-4.5539499999999997E-2</c:v>
                </c:pt>
                <c:pt idx="30875">
                  <c:v>-4.4893299999999997E-2</c:v>
                </c:pt>
                <c:pt idx="30876">
                  <c:v>-4.4204599999999997E-2</c:v>
                </c:pt>
                <c:pt idx="30877">
                  <c:v>-4.3474400000000003E-2</c:v>
                </c:pt>
                <c:pt idx="30878">
                  <c:v>-4.2703400000000002E-2</c:v>
                </c:pt>
                <c:pt idx="30879">
                  <c:v>-4.1892699999999998E-2</c:v>
                </c:pt>
                <c:pt idx="30880">
                  <c:v>-4.1043200000000002E-2</c:v>
                </c:pt>
                <c:pt idx="30881">
                  <c:v>-4.01561E-2</c:v>
                </c:pt>
                <c:pt idx="30882">
                  <c:v>-3.9232200000000002E-2</c:v>
                </c:pt>
                <c:pt idx="30883">
                  <c:v>-3.8272899999999999E-2</c:v>
                </c:pt>
                <c:pt idx="30884">
                  <c:v>-3.7279100000000003E-2</c:v>
                </c:pt>
                <c:pt idx="30885">
                  <c:v>-3.6252199999999998E-2</c:v>
                </c:pt>
                <c:pt idx="30886">
                  <c:v>-3.5193299999999997E-2</c:v>
                </c:pt>
                <c:pt idx="30887">
                  <c:v>-3.4103700000000001E-2</c:v>
                </c:pt>
                <c:pt idx="30888">
                  <c:v>-3.2984600000000003E-2</c:v>
                </c:pt>
                <c:pt idx="30889">
                  <c:v>-3.1837400000000002E-2</c:v>
                </c:pt>
                <c:pt idx="30890">
                  <c:v>-3.06634E-2</c:v>
                </c:pt>
                <c:pt idx="30891">
                  <c:v>-2.9464000000000001E-2</c:v>
                </c:pt>
                <c:pt idx="30892">
                  <c:v>-2.8240500000000002E-2</c:v>
                </c:pt>
                <c:pt idx="30893">
                  <c:v>-2.6994299999999999E-2</c:v>
                </c:pt>
                <c:pt idx="30894">
                  <c:v>-2.57269E-2</c:v>
                </c:pt>
                <c:pt idx="30895">
                  <c:v>-2.4439800000000001E-2</c:v>
                </c:pt>
                <c:pt idx="30896">
                  <c:v>-2.31343E-2</c:v>
                </c:pt>
                <c:pt idx="30897">
                  <c:v>-2.1812000000000002E-2</c:v>
                </c:pt>
                <c:pt idx="30898">
                  <c:v>-2.0474300000000001E-2</c:v>
                </c:pt>
                <c:pt idx="30899">
                  <c:v>-1.91226E-2</c:v>
                </c:pt>
                <c:pt idx="30900">
                  <c:v>-1.7758599999999999E-2</c:v>
                </c:pt>
                <c:pt idx="30901">
                  <c:v>-1.6383700000000001E-2</c:v>
                </c:pt>
                <c:pt idx="30902">
                  <c:v>-1.49994E-2</c:v>
                </c:pt>
                <c:pt idx="30903">
                  <c:v>-1.36072E-2</c:v>
                </c:pt>
                <c:pt idx="30904">
                  <c:v>-1.2208699999999999E-2</c:v>
                </c:pt>
                <c:pt idx="30905">
                  <c:v>-1.0805199999999999E-2</c:v>
                </c:pt>
                <c:pt idx="30906" formatCode="0.00E+00">
                  <c:v>-9.3983699999999996E-3</c:v>
                </c:pt>
                <c:pt idx="30907" formatCode="0.00E+00">
                  <c:v>-7.9896499999999992E-3</c:v>
                </c:pt>
                <c:pt idx="30908" formatCode="0.00E+00">
                  <c:v>-6.5805100000000004E-3</c:v>
                </c:pt>
                <c:pt idx="30909" formatCode="0.00E+00">
                  <c:v>-5.1724300000000004E-3</c:v>
                </c:pt>
                <c:pt idx="30910" formatCode="0.00E+00">
                  <c:v>-3.7668799999999998E-3</c:v>
                </c:pt>
                <c:pt idx="30911" formatCode="0.00E+00">
                  <c:v>-2.3652899999999999E-3</c:v>
                </c:pt>
                <c:pt idx="30912" formatCode="0.00E+00">
                  <c:v>-9.6909100000000005E-4</c:v>
                </c:pt>
                <c:pt idx="30913" formatCode="0.00E+00">
                  <c:v>4.2029600000000002E-4</c:v>
                </c:pt>
                <c:pt idx="30914" formatCode="0.00E+00">
                  <c:v>1.8014800000000001E-3</c:v>
                </c:pt>
                <c:pt idx="30915" formatCode="0.00E+00">
                  <c:v>3.1730999999999999E-3</c:v>
                </c:pt>
                <c:pt idx="30916" formatCode="0.00E+00">
                  <c:v>4.5337900000000002E-3</c:v>
                </c:pt>
                <c:pt idx="30917" formatCode="0.00E+00">
                  <c:v>5.8822299999999996E-3</c:v>
                </c:pt>
                <c:pt idx="30918" formatCode="0.00E+00">
                  <c:v>7.2171199999999996E-3</c:v>
                </c:pt>
                <c:pt idx="30919" formatCode="0.00E+00">
                  <c:v>8.5371900000000001E-3</c:v>
                </c:pt>
                <c:pt idx="30920" formatCode="0.00E+00">
                  <c:v>9.8411999999999996E-3</c:v>
                </c:pt>
                <c:pt idx="30921">
                  <c:v>1.11279E-2</c:v>
                </c:pt>
                <c:pt idx="30922">
                  <c:v>1.23962E-2</c:v>
                </c:pt>
                <c:pt idx="30923">
                  <c:v>1.36448E-2</c:v>
                </c:pt>
                <c:pt idx="30924">
                  <c:v>1.4872700000000001E-2</c:v>
                </c:pt>
                <c:pt idx="30925">
                  <c:v>1.6078800000000001E-2</c:v>
                </c:pt>
                <c:pt idx="30926">
                  <c:v>1.7262099999999999E-2</c:v>
                </c:pt>
                <c:pt idx="30927">
                  <c:v>1.8421400000000001E-2</c:v>
                </c:pt>
                <c:pt idx="30928">
                  <c:v>1.9555900000000001E-2</c:v>
                </c:pt>
                <c:pt idx="30929">
                  <c:v>2.0664700000000001E-2</c:v>
                </c:pt>
                <c:pt idx="30930">
                  <c:v>2.17468E-2</c:v>
                </c:pt>
                <c:pt idx="30931">
                  <c:v>2.28013E-2</c:v>
                </c:pt>
                <c:pt idx="30932">
                  <c:v>2.3827500000000001E-2</c:v>
                </c:pt>
                <c:pt idx="30933">
                  <c:v>2.4824599999999999E-2</c:v>
                </c:pt>
                <c:pt idx="30934">
                  <c:v>2.57919E-2</c:v>
                </c:pt>
                <c:pt idx="30935">
                  <c:v>2.6728700000000001E-2</c:v>
                </c:pt>
                <c:pt idx="30936">
                  <c:v>2.7634300000000001E-2</c:v>
                </c:pt>
                <c:pt idx="30937">
                  <c:v>2.8508100000000001E-2</c:v>
                </c:pt>
                <c:pt idx="30938">
                  <c:v>2.9349699999999999E-2</c:v>
                </c:pt>
                <c:pt idx="30939">
                  <c:v>3.0158399999999998E-2</c:v>
                </c:pt>
                <c:pt idx="30940">
                  <c:v>3.0933800000000001E-2</c:v>
                </c:pt>
                <c:pt idx="30941">
                  <c:v>3.1675500000000002E-2</c:v>
                </c:pt>
                <c:pt idx="30942">
                  <c:v>3.2383099999999998E-2</c:v>
                </c:pt>
                <c:pt idx="30943">
                  <c:v>3.3056299999999997E-2</c:v>
                </c:pt>
                <c:pt idx="30944">
                  <c:v>3.3694799999999997E-2</c:v>
                </c:pt>
                <c:pt idx="30945">
                  <c:v>3.4298299999999997E-2</c:v>
                </c:pt>
                <c:pt idx="30946">
                  <c:v>3.48667E-2</c:v>
                </c:pt>
                <c:pt idx="30947">
                  <c:v>3.5399800000000002E-2</c:v>
                </c:pt>
                <c:pt idx="30948">
                  <c:v>3.5897400000000003E-2</c:v>
                </c:pt>
                <c:pt idx="30949">
                  <c:v>3.6359599999999999E-2</c:v>
                </c:pt>
                <c:pt idx="30950">
                  <c:v>3.6786199999999998E-2</c:v>
                </c:pt>
                <c:pt idx="30951">
                  <c:v>3.7177300000000003E-2</c:v>
                </c:pt>
                <c:pt idx="30952">
                  <c:v>3.7532900000000001E-2</c:v>
                </c:pt>
                <c:pt idx="30953">
                  <c:v>3.7853199999999997E-2</c:v>
                </c:pt>
                <c:pt idx="30954">
                  <c:v>3.8138199999999997E-2</c:v>
                </c:pt>
                <c:pt idx="30955">
                  <c:v>3.8388100000000001E-2</c:v>
                </c:pt>
                <c:pt idx="30956">
                  <c:v>3.8603199999999997E-2</c:v>
                </c:pt>
                <c:pt idx="30957">
                  <c:v>3.8783699999999997E-2</c:v>
                </c:pt>
                <c:pt idx="30958">
                  <c:v>3.8929800000000001E-2</c:v>
                </c:pt>
                <c:pt idx="30959">
                  <c:v>3.9041899999999997E-2</c:v>
                </c:pt>
                <c:pt idx="30960">
                  <c:v>3.91204E-2</c:v>
                </c:pt>
                <c:pt idx="30961">
                  <c:v>3.9165499999999999E-2</c:v>
                </c:pt>
                <c:pt idx="30962">
                  <c:v>3.9177900000000002E-2</c:v>
                </c:pt>
                <c:pt idx="30963">
                  <c:v>3.91578E-2</c:v>
                </c:pt>
                <c:pt idx="30964">
                  <c:v>3.91057E-2</c:v>
                </c:pt>
                <c:pt idx="30965">
                  <c:v>3.9022300000000003E-2</c:v>
                </c:pt>
                <c:pt idx="30966">
                  <c:v>3.8907900000000002E-2</c:v>
                </c:pt>
                <c:pt idx="30967">
                  <c:v>3.8763199999999998E-2</c:v>
                </c:pt>
                <c:pt idx="30968">
                  <c:v>3.8588799999999999E-2</c:v>
                </c:pt>
                <c:pt idx="30969">
                  <c:v>3.8385200000000001E-2</c:v>
                </c:pt>
                <c:pt idx="30970">
                  <c:v>3.8153100000000002E-2</c:v>
                </c:pt>
                <c:pt idx="30971">
                  <c:v>3.7893099999999999E-2</c:v>
                </c:pt>
                <c:pt idx="30972">
                  <c:v>3.7606000000000001E-2</c:v>
                </c:pt>
                <c:pt idx="30973">
                  <c:v>3.72923E-2</c:v>
                </c:pt>
                <c:pt idx="30974">
                  <c:v>3.6952800000000001E-2</c:v>
                </c:pt>
                <c:pt idx="30975">
                  <c:v>3.6588299999999997E-2</c:v>
                </c:pt>
                <c:pt idx="30976">
                  <c:v>3.61994E-2</c:v>
                </c:pt>
                <c:pt idx="30977">
                  <c:v>3.5786900000000003E-2</c:v>
                </c:pt>
                <c:pt idx="30978">
                  <c:v>3.5351500000000001E-2</c:v>
                </c:pt>
                <c:pt idx="30979">
                  <c:v>3.4894099999999997E-2</c:v>
                </c:pt>
                <c:pt idx="30980">
                  <c:v>3.4415399999999999E-2</c:v>
                </c:pt>
                <c:pt idx="30981">
                  <c:v>3.3916200000000001E-2</c:v>
                </c:pt>
                <c:pt idx="30982">
                  <c:v>3.3397299999999998E-2</c:v>
                </c:pt>
                <c:pt idx="30983">
                  <c:v>3.2859399999999997E-2</c:v>
                </c:pt>
                <c:pt idx="30984">
                  <c:v>3.2303400000000003E-2</c:v>
                </c:pt>
                <c:pt idx="30985">
                  <c:v>3.1730000000000001E-2</c:v>
                </c:pt>
                <c:pt idx="30986">
                  <c:v>3.11402E-2</c:v>
                </c:pt>
                <c:pt idx="30987">
                  <c:v>3.0534499999999999E-2</c:v>
                </c:pt>
                <c:pt idx="30988">
                  <c:v>2.9914E-2</c:v>
                </c:pt>
                <c:pt idx="30989">
                  <c:v>2.9279300000000001E-2</c:v>
                </c:pt>
                <c:pt idx="30990">
                  <c:v>2.8631199999999999E-2</c:v>
                </c:pt>
                <c:pt idx="30991">
                  <c:v>2.7970600000000002E-2</c:v>
                </c:pt>
                <c:pt idx="30992">
                  <c:v>2.7298200000000002E-2</c:v>
                </c:pt>
                <c:pt idx="30993">
                  <c:v>2.6614700000000002E-2</c:v>
                </c:pt>
                <c:pt idx="30994">
                  <c:v>2.5921E-2</c:v>
                </c:pt>
                <c:pt idx="30995">
                  <c:v>2.5217799999999999E-2</c:v>
                </c:pt>
                <c:pt idx="30996">
                  <c:v>2.4505699999999998E-2</c:v>
                </c:pt>
                <c:pt idx="30997">
                  <c:v>2.37857E-2</c:v>
                </c:pt>
                <c:pt idx="30998">
                  <c:v>2.30583E-2</c:v>
                </c:pt>
                <c:pt idx="30999">
                  <c:v>2.2324199999999999E-2</c:v>
                </c:pt>
                <c:pt idx="31000">
                  <c:v>2.1584200000000001E-2</c:v>
                </c:pt>
                <c:pt idx="31001">
                  <c:v>2.0839E-2</c:v>
                </c:pt>
                <c:pt idx="31002">
                  <c:v>2.0089099999999999E-2</c:v>
                </c:pt>
                <c:pt idx="31003">
                  <c:v>1.93352E-2</c:v>
                </c:pt>
                <c:pt idx="31004">
                  <c:v>1.8578000000000001E-2</c:v>
                </c:pt>
                <c:pt idx="31005">
                  <c:v>1.78181E-2</c:v>
                </c:pt>
                <c:pt idx="31006">
                  <c:v>1.7056000000000002E-2</c:v>
                </c:pt>
                <c:pt idx="31007">
                  <c:v>1.6292299999999999E-2</c:v>
                </c:pt>
                <c:pt idx="31008">
                  <c:v>1.55275E-2</c:v>
                </c:pt>
                <c:pt idx="31009">
                  <c:v>1.4762300000000001E-2</c:v>
                </c:pt>
                <c:pt idx="31010">
                  <c:v>1.3997000000000001E-2</c:v>
                </c:pt>
                <c:pt idx="31011">
                  <c:v>1.3232300000000001E-2</c:v>
                </c:pt>
                <c:pt idx="31012">
                  <c:v>1.24685E-2</c:v>
                </c:pt>
                <c:pt idx="31013">
                  <c:v>1.1706100000000001E-2</c:v>
                </c:pt>
                <c:pt idx="31014">
                  <c:v>1.09456E-2</c:v>
                </c:pt>
                <c:pt idx="31015">
                  <c:v>1.01873E-2</c:v>
                </c:pt>
                <c:pt idx="31016" formatCode="0.00E+00">
                  <c:v>9.4316499999999998E-3</c:v>
                </c:pt>
                <c:pt idx="31017" formatCode="0.00E+00">
                  <c:v>8.6790300000000008E-3</c:v>
                </c:pt>
                <c:pt idx="31018" formatCode="0.00E+00">
                  <c:v>7.9297699999999992E-3</c:v>
                </c:pt>
                <c:pt idx="31019" formatCode="0.00E+00">
                  <c:v>7.1842E-3</c:v>
                </c:pt>
                <c:pt idx="31020" formatCode="0.00E+00">
                  <c:v>6.4426300000000004E-3</c:v>
                </c:pt>
                <c:pt idx="31021" formatCode="0.00E+00">
                  <c:v>5.7053499999999997E-3</c:v>
                </c:pt>
                <c:pt idx="31022" formatCode="0.00E+00">
                  <c:v>4.9726199999999996E-3</c:v>
                </c:pt>
                <c:pt idx="31023" formatCode="0.00E+00">
                  <c:v>4.2446899999999997E-3</c:v>
                </c:pt>
                <c:pt idx="31024" formatCode="0.00E+00">
                  <c:v>3.5217999999999998E-3</c:v>
                </c:pt>
                <c:pt idx="31025" formatCode="0.00E+00">
                  <c:v>2.80416E-3</c:v>
                </c:pt>
                <c:pt idx="31026" formatCode="0.00E+00">
                  <c:v>2.0919599999999999E-3</c:v>
                </c:pt>
                <c:pt idx="31027" formatCode="0.00E+00">
                  <c:v>1.3853699999999999E-3</c:v>
                </c:pt>
                <c:pt idx="31028" formatCode="0.00E+00">
                  <c:v>6.84562E-4</c:v>
                </c:pt>
                <c:pt idx="31029" formatCode="0.00E+00">
                  <c:v>-1.03294E-5</c:v>
                </c:pt>
                <c:pt idx="31030" formatCode="0.00E+00">
                  <c:v>-6.9917600000000003E-4</c:v>
                </c:pt>
                <c:pt idx="31031" formatCode="0.00E+00">
                  <c:v>-1.3818700000000001E-3</c:v>
                </c:pt>
                <c:pt idx="31032" formatCode="0.00E+00">
                  <c:v>-2.0582999999999999E-3</c:v>
                </c:pt>
                <c:pt idx="31033" formatCode="0.00E+00">
                  <c:v>-2.7284100000000001E-3</c:v>
                </c:pt>
                <c:pt idx="31034" formatCode="0.00E+00">
                  <c:v>-3.3921099999999998E-3</c:v>
                </c:pt>
                <c:pt idx="31035" formatCode="0.00E+00">
                  <c:v>-4.0493400000000002E-3</c:v>
                </c:pt>
                <c:pt idx="31036" formatCode="0.00E+00">
                  <c:v>-4.7000799999999997E-3</c:v>
                </c:pt>
                <c:pt idx="31037" formatCode="0.00E+00">
                  <c:v>-5.3442699999999999E-3</c:v>
                </c:pt>
                <c:pt idx="31038" formatCode="0.00E+00">
                  <c:v>-5.9819000000000001E-3</c:v>
                </c:pt>
                <c:pt idx="31039" formatCode="0.00E+00">
                  <c:v>-6.6129600000000002E-3</c:v>
                </c:pt>
                <c:pt idx="31040" formatCode="0.00E+00">
                  <c:v>-7.2374400000000004E-3</c:v>
                </c:pt>
                <c:pt idx="31041" formatCode="0.00E+00">
                  <c:v>-7.8553300000000006E-3</c:v>
                </c:pt>
                <c:pt idx="31042" formatCode="0.00E+00">
                  <c:v>-8.4666700000000008E-3</c:v>
                </c:pt>
                <c:pt idx="31043" formatCode="0.00E+00">
                  <c:v>-9.0714400000000001E-3</c:v>
                </c:pt>
                <c:pt idx="31044" formatCode="0.00E+00">
                  <c:v>-9.6696899999999999E-3</c:v>
                </c:pt>
                <c:pt idx="31045">
                  <c:v>-1.02614E-2</c:v>
                </c:pt>
                <c:pt idx="31046">
                  <c:v>-1.0846700000000001E-2</c:v>
                </c:pt>
                <c:pt idx="31047">
                  <c:v>-1.14255E-2</c:v>
                </c:pt>
                <c:pt idx="31048">
                  <c:v>-1.1998E-2</c:v>
                </c:pt>
                <c:pt idx="31049">
                  <c:v>-1.2564000000000001E-2</c:v>
                </c:pt>
                <c:pt idx="31050">
                  <c:v>-1.31237E-2</c:v>
                </c:pt>
                <c:pt idx="31051">
                  <c:v>-1.3677099999999999E-2</c:v>
                </c:pt>
                <c:pt idx="31052">
                  <c:v>-1.4224199999999999E-2</c:v>
                </c:pt>
                <c:pt idx="31053">
                  <c:v>-1.47651E-2</c:v>
                </c:pt>
                <c:pt idx="31054">
                  <c:v>-1.5299800000000001E-2</c:v>
                </c:pt>
                <c:pt idx="31055">
                  <c:v>-1.58283E-2</c:v>
                </c:pt>
                <c:pt idx="31056">
                  <c:v>-1.63506E-2</c:v>
                </c:pt>
                <c:pt idx="31057">
                  <c:v>-1.6866800000000001E-2</c:v>
                </c:pt>
                <c:pt idx="31058">
                  <c:v>-1.7376800000000001E-2</c:v>
                </c:pt>
                <c:pt idx="31059">
                  <c:v>-1.78806E-2</c:v>
                </c:pt>
                <c:pt idx="31060">
                  <c:v>-1.83784E-2</c:v>
                </c:pt>
                <c:pt idx="31061">
                  <c:v>-1.8869899999999998E-2</c:v>
                </c:pt>
                <c:pt idx="31062">
                  <c:v>-1.9355199999999999E-2</c:v>
                </c:pt>
                <c:pt idx="31063">
                  <c:v>-1.9834299999999999E-2</c:v>
                </c:pt>
                <c:pt idx="31064">
                  <c:v>-2.0307200000000001E-2</c:v>
                </c:pt>
                <c:pt idx="31065">
                  <c:v>-2.0773699999999999E-2</c:v>
                </c:pt>
                <c:pt idx="31066">
                  <c:v>-2.1233800000000001E-2</c:v>
                </c:pt>
                <c:pt idx="31067">
                  <c:v>-2.1687499999999998E-2</c:v>
                </c:pt>
                <c:pt idx="31068">
                  <c:v>-2.2134500000000001E-2</c:v>
                </c:pt>
                <c:pt idx="31069">
                  <c:v>-2.2575000000000001E-2</c:v>
                </c:pt>
                <c:pt idx="31070">
                  <c:v>-2.30087E-2</c:v>
                </c:pt>
                <c:pt idx="31071">
                  <c:v>-2.3435399999999999E-2</c:v>
                </c:pt>
                <c:pt idx="31072">
                  <c:v>-2.38552E-2</c:v>
                </c:pt>
                <c:pt idx="31073">
                  <c:v>-2.42677E-2</c:v>
                </c:pt>
                <c:pt idx="31074">
                  <c:v>-2.4672900000000001E-2</c:v>
                </c:pt>
                <c:pt idx="31075">
                  <c:v>-2.5070599999999998E-2</c:v>
                </c:pt>
                <c:pt idx="31076">
                  <c:v>-2.54605E-2</c:v>
                </c:pt>
                <c:pt idx="31077">
                  <c:v>-2.58426E-2</c:v>
                </c:pt>
                <c:pt idx="31078">
                  <c:v>-2.6216400000000001E-2</c:v>
                </c:pt>
                <c:pt idx="31079">
                  <c:v>-2.6581899999999999E-2</c:v>
                </c:pt>
                <c:pt idx="31080">
                  <c:v>-2.6938799999999999E-2</c:v>
                </c:pt>
                <c:pt idx="31081">
                  <c:v>-2.7286700000000001E-2</c:v>
                </c:pt>
                <c:pt idx="31082">
                  <c:v>-2.7625500000000001E-2</c:v>
                </c:pt>
                <c:pt idx="31083">
                  <c:v>-2.7954900000000001E-2</c:v>
                </c:pt>
                <c:pt idx="31084">
                  <c:v>-2.8274500000000001E-2</c:v>
                </c:pt>
                <c:pt idx="31085">
                  <c:v>-2.8583999999999998E-2</c:v>
                </c:pt>
                <c:pt idx="31086">
                  <c:v>-2.8883099999999998E-2</c:v>
                </c:pt>
                <c:pt idx="31087">
                  <c:v>-2.91715E-2</c:v>
                </c:pt>
                <c:pt idx="31088">
                  <c:v>-2.94489E-2</c:v>
                </c:pt>
                <c:pt idx="31089">
                  <c:v>-2.97148E-2</c:v>
                </c:pt>
                <c:pt idx="31090">
                  <c:v>-2.99689E-2</c:v>
                </c:pt>
                <c:pt idx="31091">
                  <c:v>-3.0210899999999999E-2</c:v>
                </c:pt>
                <c:pt idx="31092">
                  <c:v>-3.04403E-2</c:v>
                </c:pt>
                <c:pt idx="31093">
                  <c:v>-3.0656800000000001E-2</c:v>
                </c:pt>
                <c:pt idx="31094">
                  <c:v>-3.0859899999999999E-2</c:v>
                </c:pt>
                <c:pt idx="31095">
                  <c:v>-3.1049199999999999E-2</c:v>
                </c:pt>
                <c:pt idx="31096">
                  <c:v>-3.1224399999999999E-2</c:v>
                </c:pt>
                <c:pt idx="31097">
                  <c:v>-3.1385000000000003E-2</c:v>
                </c:pt>
                <c:pt idx="31098">
                  <c:v>-3.1530500000000003E-2</c:v>
                </c:pt>
                <c:pt idx="31099">
                  <c:v>-3.1660599999999997E-2</c:v>
                </c:pt>
                <c:pt idx="31100">
                  <c:v>-3.1774900000000002E-2</c:v>
                </c:pt>
                <c:pt idx="31101">
                  <c:v>-3.18728E-2</c:v>
                </c:pt>
                <c:pt idx="31102">
                  <c:v>-3.1954000000000003E-2</c:v>
                </c:pt>
                <c:pt idx="31103">
                  <c:v>-3.2018100000000001E-2</c:v>
                </c:pt>
                <c:pt idx="31104">
                  <c:v>-3.2064500000000003E-2</c:v>
                </c:pt>
                <c:pt idx="31105">
                  <c:v>-3.2092900000000001E-2</c:v>
                </c:pt>
                <c:pt idx="31106">
                  <c:v>-3.2102800000000001E-2</c:v>
                </c:pt>
                <c:pt idx="31107">
                  <c:v>-3.2093900000000002E-2</c:v>
                </c:pt>
                <c:pt idx="31108">
                  <c:v>-3.20656E-2</c:v>
                </c:pt>
                <c:pt idx="31109">
                  <c:v>-3.2017700000000003E-2</c:v>
                </c:pt>
                <c:pt idx="31110">
                  <c:v>-3.1949699999999998E-2</c:v>
                </c:pt>
                <c:pt idx="31111">
                  <c:v>-3.1861100000000003E-2</c:v>
                </c:pt>
                <c:pt idx="31112">
                  <c:v>-3.1751700000000001E-2</c:v>
                </c:pt>
                <c:pt idx="31113">
                  <c:v>-3.1621000000000003E-2</c:v>
                </c:pt>
                <c:pt idx="31114">
                  <c:v>-3.1468700000000002E-2</c:v>
                </c:pt>
                <c:pt idx="31115">
                  <c:v>-3.12944E-2</c:v>
                </c:pt>
                <c:pt idx="31116">
                  <c:v>-3.1097699999999999E-2</c:v>
                </c:pt>
                <c:pt idx="31117">
                  <c:v>-3.08785E-2</c:v>
                </c:pt>
                <c:pt idx="31118">
                  <c:v>-3.0636300000000002E-2</c:v>
                </c:pt>
                <c:pt idx="31119">
                  <c:v>-3.0370899999999999E-2</c:v>
                </c:pt>
                <c:pt idx="31120">
                  <c:v>-3.0082000000000001E-2</c:v>
                </c:pt>
                <c:pt idx="31121">
                  <c:v>-2.9769400000000001E-2</c:v>
                </c:pt>
                <c:pt idx="31122">
                  <c:v>-2.9432799999999999E-2</c:v>
                </c:pt>
                <c:pt idx="31123">
                  <c:v>-2.9072000000000001E-2</c:v>
                </c:pt>
                <c:pt idx="31124">
                  <c:v>-2.8686799999999998E-2</c:v>
                </c:pt>
                <c:pt idx="31125">
                  <c:v>-2.8277199999999999E-2</c:v>
                </c:pt>
                <c:pt idx="31126">
                  <c:v>-2.7842800000000001E-2</c:v>
                </c:pt>
                <c:pt idx="31127">
                  <c:v>-2.7383600000000001E-2</c:v>
                </c:pt>
                <c:pt idx="31128">
                  <c:v>-2.6899599999999999E-2</c:v>
                </c:pt>
                <c:pt idx="31129">
                  <c:v>-2.63906E-2</c:v>
                </c:pt>
                <c:pt idx="31130">
                  <c:v>-2.58567E-2</c:v>
                </c:pt>
                <c:pt idx="31131">
                  <c:v>-2.5297699999999999E-2</c:v>
                </c:pt>
                <c:pt idx="31132">
                  <c:v>-2.4713800000000001E-2</c:v>
                </c:pt>
                <c:pt idx="31133">
                  <c:v>-2.4105000000000001E-2</c:v>
                </c:pt>
                <c:pt idx="31134">
                  <c:v>-2.34714E-2</c:v>
                </c:pt>
                <c:pt idx="31135">
                  <c:v>-2.2813E-2</c:v>
                </c:pt>
                <c:pt idx="31136">
                  <c:v>-2.21301E-2</c:v>
                </c:pt>
                <c:pt idx="31137">
                  <c:v>-2.1422699999999999E-2</c:v>
                </c:pt>
                <c:pt idx="31138">
                  <c:v>-2.06912E-2</c:v>
                </c:pt>
                <c:pt idx="31139">
                  <c:v>-1.9935700000000001E-2</c:v>
                </c:pt>
                <c:pt idx="31140">
                  <c:v>-1.9156599999999999E-2</c:v>
                </c:pt>
                <c:pt idx="31141">
                  <c:v>-1.8353999999999999E-2</c:v>
                </c:pt>
                <c:pt idx="31142">
                  <c:v>-1.7528499999999999E-2</c:v>
                </c:pt>
                <c:pt idx="31143">
                  <c:v>-1.6680199999999999E-2</c:v>
                </c:pt>
                <c:pt idx="31144">
                  <c:v>-1.5809799999999999E-2</c:v>
                </c:pt>
                <c:pt idx="31145">
                  <c:v>-1.49175E-2</c:v>
                </c:pt>
                <c:pt idx="31146">
                  <c:v>-1.40038E-2</c:v>
                </c:pt>
                <c:pt idx="31147">
                  <c:v>-1.30694E-2</c:v>
                </c:pt>
                <c:pt idx="31148">
                  <c:v>-1.2114700000000001E-2</c:v>
                </c:pt>
                <c:pt idx="31149">
                  <c:v>-1.1140199999999999E-2</c:v>
                </c:pt>
                <c:pt idx="31150">
                  <c:v>-1.01467E-2</c:v>
                </c:pt>
                <c:pt idx="31151" formatCode="0.00E+00">
                  <c:v>-9.1346900000000009E-3</c:v>
                </c:pt>
                <c:pt idx="31152" formatCode="0.00E+00">
                  <c:v>-8.1049299999999998E-3</c:v>
                </c:pt>
                <c:pt idx="31153" formatCode="0.00E+00">
                  <c:v>-7.0581100000000003E-3</c:v>
                </c:pt>
                <c:pt idx="31154" formatCode="0.00E+00">
                  <c:v>-5.9949599999999997E-3</c:v>
                </c:pt>
                <c:pt idx="31155" formatCode="0.00E+00">
                  <c:v>-4.9162600000000004E-3</c:v>
                </c:pt>
                <c:pt idx="31156" formatCode="0.00E+00">
                  <c:v>-3.8228200000000002E-3</c:v>
                </c:pt>
                <c:pt idx="31157" formatCode="0.00E+00">
                  <c:v>-2.7154700000000002E-3</c:v>
                </c:pt>
                <c:pt idx="31158" formatCode="0.00E+00">
                  <c:v>-1.5950700000000001E-3</c:v>
                </c:pt>
                <c:pt idx="31159" formatCode="0.00E+00">
                  <c:v>-4.6252499999999998E-4</c:v>
                </c:pt>
                <c:pt idx="31160" formatCode="0.00E+00">
                  <c:v>6.8125200000000003E-4</c:v>
                </c:pt>
                <c:pt idx="31161" formatCode="0.00E+00">
                  <c:v>1.8353099999999999E-3</c:v>
                </c:pt>
                <c:pt idx="31162" formatCode="0.00E+00">
                  <c:v>2.9986700000000002E-3</c:v>
                </c:pt>
                <c:pt idx="31163" formatCode="0.00E+00">
                  <c:v>4.1703299999999999E-3</c:v>
                </c:pt>
                <c:pt idx="31164" formatCode="0.00E+00">
                  <c:v>5.3492599999999998E-3</c:v>
                </c:pt>
                <c:pt idx="31165" formatCode="0.00E+00">
                  <c:v>6.53442E-3</c:v>
                </c:pt>
                <c:pt idx="31166" formatCode="0.00E+00">
                  <c:v>7.72473E-3</c:v>
                </c:pt>
                <c:pt idx="31167" formatCode="0.00E+00">
                  <c:v>8.9190999999999993E-3</c:v>
                </c:pt>
                <c:pt idx="31168">
                  <c:v>1.0116399999999999E-2</c:v>
                </c:pt>
                <c:pt idx="31169">
                  <c:v>1.1315499999999999E-2</c:v>
                </c:pt>
                <c:pt idx="31170">
                  <c:v>1.25153E-2</c:v>
                </c:pt>
                <c:pt idx="31171">
                  <c:v>1.37146E-2</c:v>
                </c:pt>
                <c:pt idx="31172">
                  <c:v>1.49122E-2</c:v>
                </c:pt>
                <c:pt idx="31173">
                  <c:v>1.61069E-2</c:v>
                </c:pt>
                <c:pt idx="31174">
                  <c:v>1.72975E-2</c:v>
                </c:pt>
                <c:pt idx="31175">
                  <c:v>1.8482800000000001E-2</c:v>
                </c:pt>
                <c:pt idx="31176">
                  <c:v>1.9661600000000001E-2</c:v>
                </c:pt>
                <c:pt idx="31177">
                  <c:v>2.08325E-2</c:v>
                </c:pt>
                <c:pt idx="31178">
                  <c:v>2.19945E-2</c:v>
                </c:pt>
                <c:pt idx="31179">
                  <c:v>2.3146199999999999E-2</c:v>
                </c:pt>
                <c:pt idx="31180">
                  <c:v>2.42864E-2</c:v>
                </c:pt>
                <c:pt idx="31181">
                  <c:v>2.54139E-2</c:v>
                </c:pt>
                <c:pt idx="31182">
                  <c:v>2.65273E-2</c:v>
                </c:pt>
                <c:pt idx="31183">
                  <c:v>2.7625500000000001E-2</c:v>
                </c:pt>
                <c:pt idx="31184">
                  <c:v>2.8707199999999999E-2</c:v>
                </c:pt>
                <c:pt idx="31185">
                  <c:v>2.9771200000000001E-2</c:v>
                </c:pt>
                <c:pt idx="31186">
                  <c:v>3.0816199999999998E-2</c:v>
                </c:pt>
                <c:pt idx="31187">
                  <c:v>3.1841000000000001E-2</c:v>
                </c:pt>
                <c:pt idx="31188">
                  <c:v>3.2844400000000003E-2</c:v>
                </c:pt>
                <c:pt idx="31189">
                  <c:v>3.38252E-2</c:v>
                </c:pt>
                <c:pt idx="31190">
                  <c:v>3.4782199999999999E-2</c:v>
                </c:pt>
                <c:pt idx="31191">
                  <c:v>3.5714299999999997E-2</c:v>
                </c:pt>
                <c:pt idx="31192">
                  <c:v>3.6620300000000001E-2</c:v>
                </c:pt>
                <c:pt idx="31193">
                  <c:v>3.74991E-2</c:v>
                </c:pt>
                <c:pt idx="31194">
                  <c:v>3.8349399999999999E-2</c:v>
                </c:pt>
                <c:pt idx="31195">
                  <c:v>3.9170400000000001E-2</c:v>
                </c:pt>
                <c:pt idx="31196">
                  <c:v>3.9960900000000001E-2</c:v>
                </c:pt>
                <c:pt idx="31197">
                  <c:v>4.07198E-2</c:v>
                </c:pt>
                <c:pt idx="31198">
                  <c:v>4.14461E-2</c:v>
                </c:pt>
                <c:pt idx="31199">
                  <c:v>4.21389E-2</c:v>
                </c:pt>
                <c:pt idx="31200">
                  <c:v>4.2797200000000001E-2</c:v>
                </c:pt>
                <c:pt idx="31201">
                  <c:v>4.3420100000000003E-2</c:v>
                </c:pt>
                <c:pt idx="31202">
                  <c:v>4.40066E-2</c:v>
                </c:pt>
                <c:pt idx="31203">
                  <c:v>4.4555999999999998E-2</c:v>
                </c:pt>
                <c:pt idx="31204">
                  <c:v>4.5067400000000001E-2</c:v>
                </c:pt>
                <c:pt idx="31205">
                  <c:v>4.5539999999999997E-2</c:v>
                </c:pt>
                <c:pt idx="31206">
                  <c:v>4.5973100000000003E-2</c:v>
                </c:pt>
                <c:pt idx="31207">
                  <c:v>4.6365999999999997E-2</c:v>
                </c:pt>
                <c:pt idx="31208">
                  <c:v>4.6718000000000003E-2</c:v>
                </c:pt>
                <c:pt idx="31209">
                  <c:v>4.7028500000000001E-2</c:v>
                </c:pt>
                <c:pt idx="31210">
                  <c:v>4.72968E-2</c:v>
                </c:pt>
                <c:pt idx="31211">
                  <c:v>4.7522599999999998E-2</c:v>
                </c:pt>
                <c:pt idx="31212">
                  <c:v>4.7705200000000003E-2</c:v>
                </c:pt>
                <c:pt idx="31213">
                  <c:v>4.7844299999999999E-2</c:v>
                </c:pt>
                <c:pt idx="31214">
                  <c:v>4.7939500000000003E-2</c:v>
                </c:pt>
                <c:pt idx="31215">
                  <c:v>4.79903E-2</c:v>
                </c:pt>
                <c:pt idx="31216">
                  <c:v>4.7996499999999997E-2</c:v>
                </c:pt>
                <c:pt idx="31217">
                  <c:v>4.7957800000000002E-2</c:v>
                </c:pt>
                <c:pt idx="31218">
                  <c:v>4.7874100000000003E-2</c:v>
                </c:pt>
                <c:pt idx="31219">
                  <c:v>4.7745200000000002E-2</c:v>
                </c:pt>
                <c:pt idx="31220">
                  <c:v>4.7571000000000002E-2</c:v>
                </c:pt>
                <c:pt idx="31221">
                  <c:v>4.7351400000000002E-2</c:v>
                </c:pt>
                <c:pt idx="31222">
                  <c:v>4.70864E-2</c:v>
                </c:pt>
                <c:pt idx="31223">
                  <c:v>4.6776100000000001E-2</c:v>
                </c:pt>
                <c:pt idx="31224">
                  <c:v>4.6420599999999999E-2</c:v>
                </c:pt>
                <c:pt idx="31225">
                  <c:v>4.6020100000000001E-2</c:v>
                </c:pt>
                <c:pt idx="31226">
                  <c:v>4.5574700000000003E-2</c:v>
                </c:pt>
                <c:pt idx="31227">
                  <c:v>4.5084800000000001E-2</c:v>
                </c:pt>
                <c:pt idx="31228">
                  <c:v>4.45505E-2</c:v>
                </c:pt>
                <c:pt idx="31229">
                  <c:v>4.3972400000000002E-2</c:v>
                </c:pt>
                <c:pt idx="31230">
                  <c:v>4.3350800000000002E-2</c:v>
                </c:pt>
                <c:pt idx="31231">
                  <c:v>4.2686200000000001E-2</c:v>
                </c:pt>
                <c:pt idx="31232">
                  <c:v>4.1979099999999998E-2</c:v>
                </c:pt>
                <c:pt idx="31233">
                  <c:v>4.1230000000000003E-2</c:v>
                </c:pt>
                <c:pt idx="31234">
                  <c:v>4.0439599999999999E-2</c:v>
                </c:pt>
                <c:pt idx="31235">
                  <c:v>3.9608600000000001E-2</c:v>
                </c:pt>
                <c:pt idx="31236">
                  <c:v>3.87377E-2</c:v>
                </c:pt>
                <c:pt idx="31237">
                  <c:v>3.7827600000000003E-2</c:v>
                </c:pt>
                <c:pt idx="31238">
                  <c:v>3.6879099999999998E-2</c:v>
                </c:pt>
                <c:pt idx="31239">
                  <c:v>3.58932E-2</c:v>
                </c:pt>
                <c:pt idx="31240">
                  <c:v>3.4870699999999998E-2</c:v>
                </c:pt>
                <c:pt idx="31241">
                  <c:v>3.3812500000000002E-2</c:v>
                </c:pt>
                <c:pt idx="31242">
                  <c:v>3.2719699999999997E-2</c:v>
                </c:pt>
                <c:pt idx="31243">
                  <c:v>3.1593299999999998E-2</c:v>
                </c:pt>
                <c:pt idx="31244">
                  <c:v>3.0434300000000001E-2</c:v>
                </c:pt>
                <c:pt idx="31245">
                  <c:v>2.92439E-2</c:v>
                </c:pt>
                <c:pt idx="31246">
                  <c:v>2.8023300000000001E-2</c:v>
                </c:pt>
                <c:pt idx="31247">
                  <c:v>2.6773499999999999E-2</c:v>
                </c:pt>
                <c:pt idx="31248">
                  <c:v>2.5496000000000001E-2</c:v>
                </c:pt>
                <c:pt idx="31249">
                  <c:v>2.4191799999999999E-2</c:v>
                </c:pt>
                <c:pt idx="31250">
                  <c:v>2.2862299999999999E-2</c:v>
                </c:pt>
                <c:pt idx="31251">
                  <c:v>2.1508900000000001E-2</c:v>
                </c:pt>
                <c:pt idx="31252">
                  <c:v>2.0132799999999999E-2</c:v>
                </c:pt>
                <c:pt idx="31253">
                  <c:v>1.8735499999999999E-2</c:v>
                </c:pt>
                <c:pt idx="31254">
                  <c:v>1.7318299999999998E-2</c:v>
                </c:pt>
                <c:pt idx="31255">
                  <c:v>1.5882799999999999E-2</c:v>
                </c:pt>
                <c:pt idx="31256">
                  <c:v>1.4430399999999999E-2</c:v>
                </c:pt>
                <c:pt idx="31257">
                  <c:v>1.2962400000000001E-2</c:v>
                </c:pt>
                <c:pt idx="31258">
                  <c:v>1.1480600000000001E-2</c:v>
                </c:pt>
                <c:pt idx="31259" formatCode="0.00E+00">
                  <c:v>9.9862300000000005E-3</c:v>
                </c:pt>
                <c:pt idx="31260" formatCode="0.00E+00">
                  <c:v>8.4809800000000008E-3</c:v>
                </c:pt>
                <c:pt idx="31261" formatCode="0.00E+00">
                  <c:v>6.9663700000000004E-3</c:v>
                </c:pt>
                <c:pt idx="31262" formatCode="0.00E+00">
                  <c:v>5.4439400000000004E-3</c:v>
                </c:pt>
                <c:pt idx="31263" formatCode="0.00E+00">
                  <c:v>3.9152600000000003E-3</c:v>
                </c:pt>
                <c:pt idx="31264" formatCode="0.00E+00">
                  <c:v>2.3819000000000002E-3</c:v>
                </c:pt>
                <c:pt idx="31265" formatCode="0.00E+00">
                  <c:v>8.4545699999999998E-4</c:v>
                </c:pt>
                <c:pt idx="31266" formatCode="0.00E+00">
                  <c:v>-6.9249800000000005E-4</c:v>
                </c:pt>
                <c:pt idx="31267" formatCode="0.00E+00">
                  <c:v>-2.2303800000000001E-3</c:v>
                </c:pt>
                <c:pt idx="31268" formatCode="0.00E+00">
                  <c:v>-3.7665900000000002E-3</c:v>
                </c:pt>
                <c:pt idx="31269" formatCode="0.00E+00">
                  <c:v>-5.2995500000000001E-3</c:v>
                </c:pt>
                <c:pt idx="31270" formatCode="0.00E+00">
                  <c:v>-6.8276700000000001E-3</c:v>
                </c:pt>
                <c:pt idx="31271" formatCode="0.00E+00">
                  <c:v>-8.3493899999999999E-3</c:v>
                </c:pt>
                <c:pt idx="31272" formatCode="0.00E+00">
                  <c:v>-9.8631299999999995E-3</c:v>
                </c:pt>
                <c:pt idx="31273">
                  <c:v>-1.13673E-2</c:v>
                </c:pt>
                <c:pt idx="31274">
                  <c:v>-1.28605E-2</c:v>
                </c:pt>
                <c:pt idx="31275">
                  <c:v>-1.4341E-2</c:v>
                </c:pt>
                <c:pt idx="31276">
                  <c:v>-1.58073E-2</c:v>
                </c:pt>
                <c:pt idx="31277">
                  <c:v>-1.7257999999999999E-2</c:v>
                </c:pt>
                <c:pt idx="31278">
                  <c:v>-1.8691599999999999E-2</c:v>
                </c:pt>
                <c:pt idx="31279">
                  <c:v>-2.0106599999999999E-2</c:v>
                </c:pt>
                <c:pt idx="31280">
                  <c:v>-2.1501599999999999E-2</c:v>
                </c:pt>
                <c:pt idx="31281">
                  <c:v>-2.2875199999999998E-2</c:v>
                </c:pt>
                <c:pt idx="31282">
                  <c:v>-2.4225900000000002E-2</c:v>
                </c:pt>
                <c:pt idx="31283">
                  <c:v>-2.5552399999999999E-2</c:v>
                </c:pt>
                <c:pt idx="31284">
                  <c:v>-2.6853399999999999E-2</c:v>
                </c:pt>
                <c:pt idx="31285">
                  <c:v>-2.81275E-2</c:v>
                </c:pt>
                <c:pt idx="31286">
                  <c:v>-2.93736E-2</c:v>
                </c:pt>
                <c:pt idx="31287">
                  <c:v>-3.0590300000000001E-2</c:v>
                </c:pt>
                <c:pt idx="31288">
                  <c:v>-3.1776400000000003E-2</c:v>
                </c:pt>
                <c:pt idx="31289">
                  <c:v>-3.2930899999999999E-2</c:v>
                </c:pt>
                <c:pt idx="31290">
                  <c:v>-3.4052499999999999E-2</c:v>
                </c:pt>
                <c:pt idx="31291">
                  <c:v>-3.5140299999999999E-2</c:v>
                </c:pt>
                <c:pt idx="31292">
                  <c:v>-3.6193000000000003E-2</c:v>
                </c:pt>
                <c:pt idx="31293">
                  <c:v>-3.7209800000000001E-2</c:v>
                </c:pt>
                <c:pt idx="31294">
                  <c:v>-3.81897E-2</c:v>
                </c:pt>
                <c:pt idx="31295">
                  <c:v>-3.9131699999999998E-2</c:v>
                </c:pt>
                <c:pt idx="31296">
                  <c:v>-4.0034899999999998E-2</c:v>
                </c:pt>
                <c:pt idx="31297">
                  <c:v>-4.0898700000000003E-2</c:v>
                </c:pt>
                <c:pt idx="31298">
                  <c:v>-4.1722099999999998E-2</c:v>
                </c:pt>
                <c:pt idx="31299">
                  <c:v>-4.2504399999999998E-2</c:v>
                </c:pt>
                <c:pt idx="31300">
                  <c:v>-4.3244999999999999E-2</c:v>
                </c:pt>
                <c:pt idx="31301">
                  <c:v>-4.3943299999999998E-2</c:v>
                </c:pt>
                <c:pt idx="31302">
                  <c:v>-4.4598499999999999E-2</c:v>
                </c:pt>
                <c:pt idx="31303">
                  <c:v>-4.5210199999999999E-2</c:v>
                </c:pt>
                <c:pt idx="31304">
                  <c:v>-4.5777999999999999E-2</c:v>
                </c:pt>
                <c:pt idx="31305">
                  <c:v>-4.6301299999999997E-2</c:v>
                </c:pt>
                <c:pt idx="31306">
                  <c:v>-4.6779800000000003E-2</c:v>
                </c:pt>
                <c:pt idx="31307">
                  <c:v>-4.7213199999999997E-2</c:v>
                </c:pt>
                <c:pt idx="31308">
                  <c:v>-4.7601200000000003E-2</c:v>
                </c:pt>
                <c:pt idx="31309">
                  <c:v>-4.79435E-2</c:v>
                </c:pt>
                <c:pt idx="31310">
                  <c:v>-4.8239999999999998E-2</c:v>
                </c:pt>
                <c:pt idx="31311">
                  <c:v>-4.8490499999999999E-2</c:v>
                </c:pt>
                <c:pt idx="31312">
                  <c:v>-4.8695000000000002E-2</c:v>
                </c:pt>
                <c:pt idx="31313">
                  <c:v>-4.8853399999999998E-2</c:v>
                </c:pt>
                <c:pt idx="31314">
                  <c:v>-4.89659E-2</c:v>
                </c:pt>
                <c:pt idx="31315">
                  <c:v>-4.9032399999999997E-2</c:v>
                </c:pt>
                <c:pt idx="31316">
                  <c:v>-4.9053100000000002E-2</c:v>
                </c:pt>
                <c:pt idx="31317">
                  <c:v>-4.9028099999999998E-2</c:v>
                </c:pt>
                <c:pt idx="31318">
                  <c:v>-4.8957800000000003E-2</c:v>
                </c:pt>
                <c:pt idx="31319">
                  <c:v>-4.8842400000000001E-2</c:v>
                </c:pt>
                <c:pt idx="31320">
                  <c:v>-4.8682200000000002E-2</c:v>
                </c:pt>
                <c:pt idx="31321">
                  <c:v>-4.84775E-2</c:v>
                </c:pt>
                <c:pt idx="31322">
                  <c:v>-4.8228899999999998E-2</c:v>
                </c:pt>
                <c:pt idx="31323">
                  <c:v>-4.7936800000000002E-2</c:v>
                </c:pt>
                <c:pt idx="31324">
                  <c:v>-4.7601699999999997E-2</c:v>
                </c:pt>
                <c:pt idx="31325">
                  <c:v>-4.7224099999999998E-2</c:v>
                </c:pt>
                <c:pt idx="31326">
                  <c:v>-4.6804699999999998E-2</c:v>
                </c:pt>
                <c:pt idx="31327">
                  <c:v>-4.6344099999999999E-2</c:v>
                </c:pt>
                <c:pt idx="31328">
                  <c:v>-4.5843000000000002E-2</c:v>
                </c:pt>
                <c:pt idx="31329">
                  <c:v>-4.5302099999999998E-2</c:v>
                </c:pt>
                <c:pt idx="31330">
                  <c:v>-4.4722199999999997E-2</c:v>
                </c:pt>
                <c:pt idx="31331">
                  <c:v>-4.41041E-2</c:v>
                </c:pt>
                <c:pt idx="31332">
                  <c:v>-4.3448599999999997E-2</c:v>
                </c:pt>
                <c:pt idx="31333">
                  <c:v>-4.2756599999999999E-2</c:v>
                </c:pt>
                <c:pt idx="31334">
                  <c:v>-4.2028999999999997E-2</c:v>
                </c:pt>
                <c:pt idx="31335">
                  <c:v>-4.1266799999999999E-2</c:v>
                </c:pt>
                <c:pt idx="31336">
                  <c:v>-4.0471E-2</c:v>
                </c:pt>
                <c:pt idx="31337">
                  <c:v>-3.9642400000000001E-2</c:v>
                </c:pt>
                <c:pt idx="31338">
                  <c:v>-3.8782200000000003E-2</c:v>
                </c:pt>
                <c:pt idx="31339">
                  <c:v>-3.7891399999999999E-2</c:v>
                </c:pt>
                <c:pt idx="31340">
                  <c:v>-3.6971200000000003E-2</c:v>
                </c:pt>
                <c:pt idx="31341">
                  <c:v>-3.6022499999999999E-2</c:v>
                </c:pt>
                <c:pt idx="31342">
                  <c:v>-3.5046599999999997E-2</c:v>
                </c:pt>
                <c:pt idx="31343">
                  <c:v>-3.4044600000000001E-2</c:v>
                </c:pt>
                <c:pt idx="31344">
                  <c:v>-3.3017600000000001E-2</c:v>
                </c:pt>
                <c:pt idx="31345">
                  <c:v>-3.1966799999999997E-2</c:v>
                </c:pt>
                <c:pt idx="31346">
                  <c:v>-3.0893500000000001E-2</c:v>
                </c:pt>
                <c:pt idx="31347">
                  <c:v>-2.97988E-2</c:v>
                </c:pt>
                <c:pt idx="31348">
                  <c:v>-2.8684000000000001E-2</c:v>
                </c:pt>
                <c:pt idx="31349">
                  <c:v>-2.7550399999999999E-2</c:v>
                </c:pt>
                <c:pt idx="31350">
                  <c:v>-2.6398999999999999E-2</c:v>
                </c:pt>
                <c:pt idx="31351">
                  <c:v>-2.5231300000000002E-2</c:v>
                </c:pt>
                <c:pt idx="31352">
                  <c:v>-2.40485E-2</c:v>
                </c:pt>
                <c:pt idx="31353">
                  <c:v>-2.2851799999999999E-2</c:v>
                </c:pt>
                <c:pt idx="31354">
                  <c:v>-2.1642499999999999E-2</c:v>
                </c:pt>
                <c:pt idx="31355">
                  <c:v>-2.04219E-2</c:v>
                </c:pt>
                <c:pt idx="31356">
                  <c:v>-1.9191199999999999E-2</c:v>
                </c:pt>
                <c:pt idx="31357">
                  <c:v>-1.7951700000000001E-2</c:v>
                </c:pt>
                <c:pt idx="31358">
                  <c:v>-1.67046E-2</c:v>
                </c:pt>
                <c:pt idx="31359">
                  <c:v>-1.5451299999999999E-2</c:v>
                </c:pt>
                <c:pt idx="31360">
                  <c:v>-1.4193000000000001E-2</c:v>
                </c:pt>
                <c:pt idx="31361">
                  <c:v>-1.2930799999999999E-2</c:v>
                </c:pt>
                <c:pt idx="31362">
                  <c:v>-1.16661E-2</c:v>
                </c:pt>
                <c:pt idx="31363">
                  <c:v>-1.0400100000000001E-2</c:v>
                </c:pt>
                <c:pt idx="31364" formatCode="0.00E+00">
                  <c:v>-9.1339100000000003E-3</c:v>
                </c:pt>
                <c:pt idx="31365" formatCode="0.00E+00">
                  <c:v>-7.8688000000000004E-3</c:v>
                </c:pt>
                <c:pt idx="31366" formatCode="0.00E+00">
                  <c:v>-6.6059300000000003E-3</c:v>
                </c:pt>
                <c:pt idx="31367" formatCode="0.00E+00">
                  <c:v>-5.3464699999999999E-3</c:v>
                </c:pt>
                <c:pt idx="31368" formatCode="0.00E+00">
                  <c:v>-4.0915600000000002E-3</c:v>
                </c:pt>
                <c:pt idx="31369" formatCode="0.00E+00">
                  <c:v>-2.8423300000000001E-3</c:v>
                </c:pt>
                <c:pt idx="31370" formatCode="0.00E+00">
                  <c:v>-1.5998900000000001E-3</c:v>
                </c:pt>
                <c:pt idx="31371" formatCode="0.00E+00">
                  <c:v>-3.6532099999999999E-4</c:v>
                </c:pt>
                <c:pt idx="31372" formatCode="0.00E+00">
                  <c:v>8.60311E-4</c:v>
                </c:pt>
                <c:pt idx="31373" formatCode="0.00E+00">
                  <c:v>2.07596E-3</c:v>
                </c:pt>
                <c:pt idx="31374" formatCode="0.00E+00">
                  <c:v>3.2806200000000002E-3</c:v>
                </c:pt>
                <c:pt idx="31375" formatCode="0.00E+00">
                  <c:v>4.4732900000000004E-3</c:v>
                </c:pt>
                <c:pt idx="31376" formatCode="0.00E+00">
                  <c:v>5.653E-3</c:v>
                </c:pt>
                <c:pt idx="31377" formatCode="0.00E+00">
                  <c:v>6.8188199999999997E-3</c:v>
                </c:pt>
                <c:pt idx="31378" formatCode="0.00E+00">
                  <c:v>7.9698300000000007E-3</c:v>
                </c:pt>
                <c:pt idx="31379" formatCode="0.00E+00">
                  <c:v>9.1051399999999994E-3</c:v>
                </c:pt>
                <c:pt idx="31380">
                  <c:v>1.0223899999999999E-2</c:v>
                </c:pt>
                <c:pt idx="31381">
                  <c:v>1.13253E-2</c:v>
                </c:pt>
                <c:pt idx="31382">
                  <c:v>1.2408499999999999E-2</c:v>
                </c:pt>
                <c:pt idx="31383">
                  <c:v>1.34728E-2</c:v>
                </c:pt>
                <c:pt idx="31384">
                  <c:v>1.45174E-2</c:v>
                </c:pt>
                <c:pt idx="31385">
                  <c:v>1.5541599999999999E-2</c:v>
                </c:pt>
                <c:pt idx="31386">
                  <c:v>1.6544799999999998E-2</c:v>
                </c:pt>
                <c:pt idx="31387">
                  <c:v>1.7526300000000002E-2</c:v>
                </c:pt>
                <c:pt idx="31388">
                  <c:v>1.8485499999999998E-2</c:v>
                </c:pt>
                <c:pt idx="31389">
                  <c:v>1.9421799999999999E-2</c:v>
                </c:pt>
                <c:pt idx="31390">
                  <c:v>2.0334700000000001E-2</c:v>
                </c:pt>
                <c:pt idx="31391">
                  <c:v>2.1223700000000002E-2</c:v>
                </c:pt>
                <c:pt idx="31392">
                  <c:v>2.2088199999999999E-2</c:v>
                </c:pt>
                <c:pt idx="31393">
                  <c:v>2.2928E-2</c:v>
                </c:pt>
                <c:pt idx="31394">
                  <c:v>2.37424E-2</c:v>
                </c:pt>
                <c:pt idx="31395">
                  <c:v>2.45312E-2</c:v>
                </c:pt>
                <c:pt idx="31396">
                  <c:v>2.52941E-2</c:v>
                </c:pt>
                <c:pt idx="31397">
                  <c:v>2.6030600000000001E-2</c:v>
                </c:pt>
                <c:pt idx="31398">
                  <c:v>2.67406E-2</c:v>
                </c:pt>
                <c:pt idx="31399">
                  <c:v>2.7423699999999999E-2</c:v>
                </c:pt>
                <c:pt idx="31400">
                  <c:v>2.8079799999999999E-2</c:v>
                </c:pt>
                <c:pt idx="31401">
                  <c:v>2.8708600000000001E-2</c:v>
                </c:pt>
                <c:pt idx="31402">
                  <c:v>2.9309999999999999E-2</c:v>
                </c:pt>
                <c:pt idx="31403">
                  <c:v>2.9883900000000001E-2</c:v>
                </c:pt>
                <c:pt idx="31404">
                  <c:v>3.0430200000000001E-2</c:v>
                </c:pt>
                <c:pt idx="31405">
                  <c:v>3.0948799999999999E-2</c:v>
                </c:pt>
                <c:pt idx="31406">
                  <c:v>3.1439700000000001E-2</c:v>
                </c:pt>
                <c:pt idx="31407">
                  <c:v>3.1902800000000002E-2</c:v>
                </c:pt>
                <c:pt idx="31408">
                  <c:v>3.2338199999999998E-2</c:v>
                </c:pt>
                <c:pt idx="31409">
                  <c:v>3.2745900000000001E-2</c:v>
                </c:pt>
                <c:pt idx="31410">
                  <c:v>3.3126000000000003E-2</c:v>
                </c:pt>
                <c:pt idx="31411">
                  <c:v>3.3478500000000001E-2</c:v>
                </c:pt>
                <c:pt idx="31412">
                  <c:v>3.3803699999999999E-2</c:v>
                </c:pt>
                <c:pt idx="31413">
                  <c:v>3.4101600000000003E-2</c:v>
                </c:pt>
                <c:pt idx="31414">
                  <c:v>3.4372399999999997E-2</c:v>
                </c:pt>
                <c:pt idx="31415">
                  <c:v>3.4616300000000003E-2</c:v>
                </c:pt>
                <c:pt idx="31416">
                  <c:v>3.48334E-2</c:v>
                </c:pt>
                <c:pt idx="31417">
                  <c:v>3.5024100000000002E-2</c:v>
                </c:pt>
                <c:pt idx="31418">
                  <c:v>3.51886E-2</c:v>
                </c:pt>
                <c:pt idx="31419">
                  <c:v>3.53271E-2</c:v>
                </c:pt>
                <c:pt idx="31420">
                  <c:v>3.5439900000000003E-2</c:v>
                </c:pt>
                <c:pt idx="31421">
                  <c:v>3.5527400000000001E-2</c:v>
                </c:pt>
                <c:pt idx="31422">
                  <c:v>3.5589799999999998E-2</c:v>
                </c:pt>
                <c:pt idx="31423">
                  <c:v>3.5627399999999997E-2</c:v>
                </c:pt>
                <c:pt idx="31424">
                  <c:v>3.5640699999999997E-2</c:v>
                </c:pt>
                <c:pt idx="31425">
                  <c:v>3.5630000000000002E-2</c:v>
                </c:pt>
                <c:pt idx="31426">
                  <c:v>3.5595599999999998E-2</c:v>
                </c:pt>
                <c:pt idx="31427">
                  <c:v>3.5538E-2</c:v>
                </c:pt>
                <c:pt idx="31428">
                  <c:v>3.5457500000000003E-2</c:v>
                </c:pt>
                <c:pt idx="31429">
                  <c:v>3.53546E-2</c:v>
                </c:pt>
                <c:pt idx="31430">
                  <c:v>3.52296E-2</c:v>
                </c:pt>
                <c:pt idx="31431">
                  <c:v>3.5083000000000003E-2</c:v>
                </c:pt>
                <c:pt idx="31432">
                  <c:v>3.49152E-2</c:v>
                </c:pt>
                <c:pt idx="31433">
                  <c:v>3.4726600000000003E-2</c:v>
                </c:pt>
                <c:pt idx="31434">
                  <c:v>3.4517699999999998E-2</c:v>
                </c:pt>
                <c:pt idx="31435">
                  <c:v>3.4288899999999997E-2</c:v>
                </c:pt>
                <c:pt idx="31436">
                  <c:v>3.40407E-2</c:v>
                </c:pt>
                <c:pt idx="31437">
                  <c:v>3.3773600000000001E-2</c:v>
                </c:pt>
                <c:pt idx="31438">
                  <c:v>3.3487900000000001E-2</c:v>
                </c:pt>
                <c:pt idx="31439">
                  <c:v>3.3184100000000001E-2</c:v>
                </c:pt>
                <c:pt idx="31440">
                  <c:v>3.2862799999999998E-2</c:v>
                </c:pt>
                <c:pt idx="31441">
                  <c:v>3.2524299999999999E-2</c:v>
                </c:pt>
                <c:pt idx="31442">
                  <c:v>3.2169000000000003E-2</c:v>
                </c:pt>
                <c:pt idx="31443">
                  <c:v>3.1797600000000002E-2</c:v>
                </c:pt>
                <c:pt idx="31444">
                  <c:v>3.1410300000000002E-2</c:v>
                </c:pt>
                <c:pt idx="31445">
                  <c:v>3.1007699999999999E-2</c:v>
                </c:pt>
                <c:pt idx="31446">
                  <c:v>3.0590099999999999E-2</c:v>
                </c:pt>
                <c:pt idx="31447">
                  <c:v>3.01581E-2</c:v>
                </c:pt>
                <c:pt idx="31448">
                  <c:v>2.9712100000000002E-2</c:v>
                </c:pt>
                <c:pt idx="31449">
                  <c:v>2.9252500000000001E-2</c:v>
                </c:pt>
                <c:pt idx="31450">
                  <c:v>2.8779699999999998E-2</c:v>
                </c:pt>
                <c:pt idx="31451">
                  <c:v>2.8294199999999999E-2</c:v>
                </c:pt>
                <c:pt idx="31452">
                  <c:v>2.7796299999999999E-2</c:v>
                </c:pt>
                <c:pt idx="31453">
                  <c:v>2.7286500000000002E-2</c:v>
                </c:pt>
                <c:pt idx="31454">
                  <c:v>2.6765199999999999E-2</c:v>
                </c:pt>
                <c:pt idx="31455">
                  <c:v>2.6232800000000001E-2</c:v>
                </c:pt>
                <c:pt idx="31456">
                  <c:v>2.56896E-2</c:v>
                </c:pt>
                <c:pt idx="31457">
                  <c:v>2.5135999999999999E-2</c:v>
                </c:pt>
                <c:pt idx="31458">
                  <c:v>2.4572400000000001E-2</c:v>
                </c:pt>
                <c:pt idx="31459">
                  <c:v>2.3999199999999998E-2</c:v>
                </c:pt>
                <c:pt idx="31460">
                  <c:v>2.3416800000000002E-2</c:v>
                </c:pt>
                <c:pt idx="31461">
                  <c:v>2.2825399999999999E-2</c:v>
                </c:pt>
                <c:pt idx="31462">
                  <c:v>2.2225399999999999E-2</c:v>
                </c:pt>
                <c:pt idx="31463">
                  <c:v>2.16172E-2</c:v>
                </c:pt>
                <c:pt idx="31464">
                  <c:v>2.1000999999999999E-2</c:v>
                </c:pt>
                <c:pt idx="31465">
                  <c:v>2.0377200000000002E-2</c:v>
                </c:pt>
                <c:pt idx="31466">
                  <c:v>1.9746099999999999E-2</c:v>
                </c:pt>
                <c:pt idx="31467">
                  <c:v>1.9107900000000001E-2</c:v>
                </c:pt>
                <c:pt idx="31468">
                  <c:v>1.8463E-2</c:v>
                </c:pt>
                <c:pt idx="31469">
                  <c:v>1.78117E-2</c:v>
                </c:pt>
                <c:pt idx="31470">
                  <c:v>1.7154200000000001E-2</c:v>
                </c:pt>
                <c:pt idx="31471">
                  <c:v>1.64908E-2</c:v>
                </c:pt>
                <c:pt idx="31472">
                  <c:v>1.58218E-2</c:v>
                </c:pt>
                <c:pt idx="31473">
                  <c:v>1.5147300000000001E-2</c:v>
                </c:pt>
                <c:pt idx="31474">
                  <c:v>1.44677E-2</c:v>
                </c:pt>
                <c:pt idx="31475">
                  <c:v>1.3783200000000001E-2</c:v>
                </c:pt>
                <c:pt idx="31476">
                  <c:v>1.3094E-2</c:v>
                </c:pt>
                <c:pt idx="31477">
                  <c:v>1.2400400000000001E-2</c:v>
                </c:pt>
                <c:pt idx="31478">
                  <c:v>1.1702600000000001E-2</c:v>
                </c:pt>
                <c:pt idx="31479">
                  <c:v>1.10007E-2</c:v>
                </c:pt>
                <c:pt idx="31480">
                  <c:v>1.02951E-2</c:v>
                </c:pt>
                <c:pt idx="31481" formatCode="0.00E+00">
                  <c:v>9.58583E-3</c:v>
                </c:pt>
                <c:pt idx="31482" formatCode="0.00E+00">
                  <c:v>8.8732299999999993E-3</c:v>
                </c:pt>
                <c:pt idx="31483" formatCode="0.00E+00">
                  <c:v>8.1574500000000001E-3</c:v>
                </c:pt>
                <c:pt idx="31484" formatCode="0.00E+00">
                  <c:v>7.4386900000000004E-3</c:v>
                </c:pt>
                <c:pt idx="31485" formatCode="0.00E+00">
                  <c:v>6.7171699999999997E-3</c:v>
                </c:pt>
                <c:pt idx="31486" formatCode="0.00E+00">
                  <c:v>5.9930599999999997E-3</c:v>
                </c:pt>
                <c:pt idx="31487" formatCode="0.00E+00">
                  <c:v>5.2665699999999999E-3</c:v>
                </c:pt>
                <c:pt idx="31488" formatCode="0.00E+00">
                  <c:v>4.5378900000000002E-3</c:v>
                </c:pt>
                <c:pt idx="31489" formatCode="0.00E+00">
                  <c:v>3.80722E-3</c:v>
                </c:pt>
                <c:pt idx="31490" formatCode="0.00E+00">
                  <c:v>3.0747499999999998E-3</c:v>
                </c:pt>
                <c:pt idx="31491" formatCode="0.00E+00">
                  <c:v>2.34066E-3</c:v>
                </c:pt>
                <c:pt idx="31492" formatCode="0.00E+00">
                  <c:v>1.6051699999999999E-3</c:v>
                </c:pt>
                <c:pt idx="31493" formatCode="0.00E+00">
                  <c:v>8.6846999999999998E-4</c:v>
                </c:pt>
                <c:pt idx="31494" formatCode="0.00E+00">
                  <c:v>1.3075599999999999E-4</c:v>
                </c:pt>
                <c:pt idx="31495" formatCode="0.00E+00">
                  <c:v>-6.0776799999999996E-4</c:v>
                </c:pt>
                <c:pt idx="31496" formatCode="0.00E+00">
                  <c:v>-1.3468899999999999E-3</c:v>
                </c:pt>
                <c:pt idx="31497" formatCode="0.00E+00">
                  <c:v>-2.0864099999999999E-3</c:v>
                </c:pt>
                <c:pt idx="31498" formatCode="0.00E+00">
                  <c:v>-2.8261100000000002E-3</c:v>
                </c:pt>
                <c:pt idx="31499" formatCode="0.00E+00">
                  <c:v>-3.5657699999999998E-3</c:v>
                </c:pt>
                <c:pt idx="31500" formatCode="0.00E+00">
                  <c:v>-4.3051699999999997E-3</c:v>
                </c:pt>
                <c:pt idx="31501" formatCode="0.00E+00">
                  <c:v>-5.0440700000000003E-3</c:v>
                </c:pt>
                <c:pt idx="31502" formatCode="0.00E+00">
                  <c:v>-5.7822500000000001E-3</c:v>
                </c:pt>
                <c:pt idx="31503" formatCode="0.00E+00">
                  <c:v>-6.5194700000000003E-3</c:v>
                </c:pt>
                <c:pt idx="31504" formatCode="0.00E+00">
                  <c:v>-7.25547E-3</c:v>
                </c:pt>
                <c:pt idx="31505" formatCode="0.00E+00">
                  <c:v>-7.9900000000000006E-3</c:v>
                </c:pt>
                <c:pt idx="31506" formatCode="0.00E+00">
                  <c:v>-8.7227999999999993E-3</c:v>
                </c:pt>
                <c:pt idx="31507" formatCode="0.00E+00">
                  <c:v>-9.4535999999999995E-3</c:v>
                </c:pt>
                <c:pt idx="31508">
                  <c:v>-1.0182099999999999E-2</c:v>
                </c:pt>
                <c:pt idx="31509">
                  <c:v>-1.09081E-2</c:v>
                </c:pt>
                <c:pt idx="31510">
                  <c:v>-1.16312E-2</c:v>
                </c:pt>
                <c:pt idx="31511">
                  <c:v>-1.23512E-2</c:v>
                </c:pt>
                <c:pt idx="31512">
                  <c:v>-1.30677E-2</c:v>
                </c:pt>
                <c:pt idx="31513">
                  <c:v>-1.37804E-2</c:v>
                </c:pt>
                <c:pt idx="31514">
                  <c:v>-1.4488900000000001E-2</c:v>
                </c:pt>
                <c:pt idx="31515">
                  <c:v>-1.5193099999999999E-2</c:v>
                </c:pt>
                <c:pt idx="31516">
                  <c:v>-1.5892400000000001E-2</c:v>
                </c:pt>
                <c:pt idx="31517">
                  <c:v>-1.65866E-2</c:v>
                </c:pt>
                <c:pt idx="31518">
                  <c:v>-1.72753E-2</c:v>
                </c:pt>
                <c:pt idx="31519">
                  <c:v>-1.7957999999999998E-2</c:v>
                </c:pt>
                <c:pt idx="31520">
                  <c:v>-1.8634499999999998E-2</c:v>
                </c:pt>
                <c:pt idx="31521">
                  <c:v>-1.93043E-2</c:v>
                </c:pt>
                <c:pt idx="31522">
                  <c:v>-1.9967100000000002E-2</c:v>
                </c:pt>
                <c:pt idx="31523">
                  <c:v>-2.06223E-2</c:v>
                </c:pt>
                <c:pt idx="31524">
                  <c:v>-2.1269699999999999E-2</c:v>
                </c:pt>
                <c:pt idx="31525">
                  <c:v>-2.19087E-2</c:v>
                </c:pt>
                <c:pt idx="31526">
                  <c:v>-2.2539E-2</c:v>
                </c:pt>
                <c:pt idx="31527">
                  <c:v>-2.3160099999999999E-2</c:v>
                </c:pt>
                <c:pt idx="31528">
                  <c:v>-2.3771500000000001E-2</c:v>
                </c:pt>
                <c:pt idx="31529">
                  <c:v>-2.43728E-2</c:v>
                </c:pt>
                <c:pt idx="31530">
                  <c:v>-2.49635E-2</c:v>
                </c:pt>
                <c:pt idx="31531">
                  <c:v>-2.5543199999999999E-2</c:v>
                </c:pt>
                <c:pt idx="31532">
                  <c:v>-2.61113E-2</c:v>
                </c:pt>
                <c:pt idx="31533">
                  <c:v>-2.66675E-2</c:v>
                </c:pt>
                <c:pt idx="31534">
                  <c:v>-2.7211099999999998E-2</c:v>
                </c:pt>
                <c:pt idx="31535">
                  <c:v>-2.77418E-2</c:v>
                </c:pt>
                <c:pt idx="31536">
                  <c:v>-2.82589E-2</c:v>
                </c:pt>
                <c:pt idx="31537">
                  <c:v>-2.8762099999999999E-2</c:v>
                </c:pt>
                <c:pt idx="31538">
                  <c:v>-2.92509E-2</c:v>
                </c:pt>
                <c:pt idx="31539">
                  <c:v>-2.97246E-2</c:v>
                </c:pt>
                <c:pt idx="31540">
                  <c:v>-3.0182899999999999E-2</c:v>
                </c:pt>
                <c:pt idx="31541">
                  <c:v>-3.0625200000000002E-2</c:v>
                </c:pt>
                <c:pt idx="31542">
                  <c:v>-3.1050999999999999E-2</c:v>
                </c:pt>
                <c:pt idx="31543">
                  <c:v>-3.1459599999999997E-2</c:v>
                </c:pt>
                <c:pt idx="31544">
                  <c:v>-3.18506E-2</c:v>
                </c:pt>
                <c:pt idx="31545">
                  <c:v>-3.2223399999999999E-2</c:v>
                </c:pt>
                <c:pt idx="31546">
                  <c:v>-3.2577399999999999E-2</c:v>
                </c:pt>
                <c:pt idx="31547">
                  <c:v>-3.2912400000000001E-2</c:v>
                </c:pt>
                <c:pt idx="31548">
                  <c:v>-3.3227899999999998E-2</c:v>
                </c:pt>
                <c:pt idx="31549">
                  <c:v>-3.3523499999999998E-2</c:v>
                </c:pt>
                <c:pt idx="31550">
                  <c:v>-3.3798700000000001E-2</c:v>
                </c:pt>
                <c:pt idx="31551">
                  <c:v>-3.4053199999999999E-2</c:v>
                </c:pt>
                <c:pt idx="31552">
                  <c:v>-3.42866E-2</c:v>
                </c:pt>
                <c:pt idx="31553">
                  <c:v>-3.4498500000000001E-2</c:v>
                </c:pt>
                <c:pt idx="31554">
                  <c:v>-3.4688400000000001E-2</c:v>
                </c:pt>
                <c:pt idx="31555">
                  <c:v>-3.4855900000000002E-2</c:v>
                </c:pt>
                <c:pt idx="31556">
                  <c:v>-3.5000799999999999E-2</c:v>
                </c:pt>
                <c:pt idx="31557">
                  <c:v>-3.51227E-2</c:v>
                </c:pt>
                <c:pt idx="31558">
                  <c:v>-3.5221200000000001E-2</c:v>
                </c:pt>
                <c:pt idx="31559">
                  <c:v>-3.5295899999999998E-2</c:v>
                </c:pt>
                <c:pt idx="31560">
                  <c:v>-3.5346599999999999E-2</c:v>
                </c:pt>
                <c:pt idx="31561">
                  <c:v>-3.5373000000000002E-2</c:v>
                </c:pt>
                <c:pt idx="31562">
                  <c:v>-3.5374700000000002E-2</c:v>
                </c:pt>
                <c:pt idx="31563">
                  <c:v>-3.5351599999999997E-2</c:v>
                </c:pt>
                <c:pt idx="31564">
                  <c:v>-3.5303500000000002E-2</c:v>
                </c:pt>
                <c:pt idx="31565">
                  <c:v>-3.5229799999999999E-2</c:v>
                </c:pt>
                <c:pt idx="31566">
                  <c:v>-3.5130300000000003E-2</c:v>
                </c:pt>
                <c:pt idx="31567">
                  <c:v>-3.5004599999999997E-2</c:v>
                </c:pt>
                <c:pt idx="31568">
                  <c:v>-3.4852899999999999E-2</c:v>
                </c:pt>
                <c:pt idx="31569">
                  <c:v>-3.4674999999999997E-2</c:v>
                </c:pt>
                <c:pt idx="31570">
                  <c:v>-3.44707E-2</c:v>
                </c:pt>
                <c:pt idx="31571">
                  <c:v>-3.424E-2</c:v>
                </c:pt>
                <c:pt idx="31572">
                  <c:v>-3.3982600000000002E-2</c:v>
                </c:pt>
                <c:pt idx="31573">
                  <c:v>-3.36983E-2</c:v>
                </c:pt>
                <c:pt idx="31574">
                  <c:v>-3.3387E-2</c:v>
                </c:pt>
                <c:pt idx="31575">
                  <c:v>-3.3048800000000003E-2</c:v>
                </c:pt>
                <c:pt idx="31576">
                  <c:v>-3.2683799999999999E-2</c:v>
                </c:pt>
                <c:pt idx="31577">
                  <c:v>-3.2292099999999997E-2</c:v>
                </c:pt>
                <c:pt idx="31578">
                  <c:v>-3.1873800000000001E-2</c:v>
                </c:pt>
                <c:pt idx="31579">
                  <c:v>-3.14288E-2</c:v>
                </c:pt>
                <c:pt idx="31580">
                  <c:v>-3.09573E-2</c:v>
                </c:pt>
                <c:pt idx="31581">
                  <c:v>-3.04595E-2</c:v>
                </c:pt>
                <c:pt idx="31582">
                  <c:v>-2.99356E-2</c:v>
                </c:pt>
                <c:pt idx="31583">
                  <c:v>-2.9385700000000001E-2</c:v>
                </c:pt>
                <c:pt idx="31584">
                  <c:v>-2.8809999999999999E-2</c:v>
                </c:pt>
                <c:pt idx="31585">
                  <c:v>-2.8208799999999999E-2</c:v>
                </c:pt>
                <c:pt idx="31586">
                  <c:v>-2.7582599999999999E-2</c:v>
                </c:pt>
                <c:pt idx="31587">
                  <c:v>-2.6931500000000001E-2</c:v>
                </c:pt>
                <c:pt idx="31588">
                  <c:v>-2.62556E-2</c:v>
                </c:pt>
                <c:pt idx="31589">
                  <c:v>-2.55553E-2</c:v>
                </c:pt>
                <c:pt idx="31590">
                  <c:v>-2.4831800000000001E-2</c:v>
                </c:pt>
                <c:pt idx="31591">
                  <c:v>-2.40865E-2</c:v>
                </c:pt>
                <c:pt idx="31592">
                  <c:v>-2.3319800000000002E-2</c:v>
                </c:pt>
                <c:pt idx="31593">
                  <c:v>-2.25309E-2</c:v>
                </c:pt>
                <c:pt idx="31594">
                  <c:v>-2.1719200000000001E-2</c:v>
                </c:pt>
                <c:pt idx="31595">
                  <c:v>-2.08852E-2</c:v>
                </c:pt>
                <c:pt idx="31596">
                  <c:v>-2.0029600000000002E-2</c:v>
                </c:pt>
                <c:pt idx="31597">
                  <c:v>-1.9153E-2</c:v>
                </c:pt>
                <c:pt idx="31598">
                  <c:v>-1.8256000000000001E-2</c:v>
                </c:pt>
                <c:pt idx="31599">
                  <c:v>-1.7339299999999998E-2</c:v>
                </c:pt>
                <c:pt idx="31600">
                  <c:v>-1.64037E-2</c:v>
                </c:pt>
                <c:pt idx="31601">
                  <c:v>-1.545E-2</c:v>
                </c:pt>
                <c:pt idx="31602">
                  <c:v>-1.4478899999999999E-2</c:v>
                </c:pt>
                <c:pt idx="31603">
                  <c:v>-1.3491400000000001E-2</c:v>
                </c:pt>
                <c:pt idx="31604">
                  <c:v>-1.24887E-2</c:v>
                </c:pt>
                <c:pt idx="31605">
                  <c:v>-1.1471800000000001E-2</c:v>
                </c:pt>
                <c:pt idx="31606">
                  <c:v>-1.0441799999999999E-2</c:v>
                </c:pt>
                <c:pt idx="31607" formatCode="0.00E+00">
                  <c:v>-9.3997999999999998E-3</c:v>
                </c:pt>
                <c:pt idx="31608" formatCode="0.00E+00">
                  <c:v>-8.3467000000000003E-3</c:v>
                </c:pt>
                <c:pt idx="31609" formatCode="0.00E+00">
                  <c:v>-7.2835900000000004E-3</c:v>
                </c:pt>
                <c:pt idx="31610" formatCode="0.00E+00">
                  <c:v>-6.2114800000000001E-3</c:v>
                </c:pt>
                <c:pt idx="31611" formatCode="0.00E+00">
                  <c:v>-5.1310699999999997E-3</c:v>
                </c:pt>
                <c:pt idx="31612" formatCode="0.00E+00">
                  <c:v>-4.0427299999999996E-3</c:v>
                </c:pt>
                <c:pt idx="31613" formatCode="0.00E+00">
                  <c:v>-2.9468799999999998E-3</c:v>
                </c:pt>
                <c:pt idx="31614" formatCode="0.00E+00">
                  <c:v>-1.8445099999999999E-3</c:v>
                </c:pt>
                <c:pt idx="31615" formatCode="0.00E+00">
                  <c:v>-7.3745500000000003E-4</c:v>
                </c:pt>
                <c:pt idx="31616" formatCode="0.00E+00">
                  <c:v>3.7230400000000001E-4</c:v>
                </c:pt>
                <c:pt idx="31617" formatCode="0.00E+00">
                  <c:v>1.4832199999999999E-3</c:v>
                </c:pt>
                <c:pt idx="31618" formatCode="0.00E+00">
                  <c:v>2.5942399999999998E-3</c:v>
                </c:pt>
                <c:pt idx="31619" formatCode="0.00E+00">
                  <c:v>3.7044700000000001E-3</c:v>
                </c:pt>
                <c:pt idx="31620" formatCode="0.00E+00">
                  <c:v>4.8133200000000003E-3</c:v>
                </c:pt>
                <c:pt idx="31621" formatCode="0.00E+00">
                  <c:v>5.9206800000000002E-3</c:v>
                </c:pt>
                <c:pt idx="31622" formatCode="0.00E+00">
                  <c:v>7.0265400000000004E-3</c:v>
                </c:pt>
                <c:pt idx="31623" formatCode="0.00E+00">
                  <c:v>8.1301700000000008E-3</c:v>
                </c:pt>
                <c:pt idx="31624" formatCode="0.00E+00">
                  <c:v>9.2296400000000008E-3</c:v>
                </c:pt>
                <c:pt idx="31625">
                  <c:v>1.03228E-2</c:v>
                </c:pt>
                <c:pt idx="31626">
                  <c:v>1.14086E-2</c:v>
                </c:pt>
                <c:pt idx="31627">
                  <c:v>1.2486799999999999E-2</c:v>
                </c:pt>
                <c:pt idx="31628">
                  <c:v>1.35564E-2</c:v>
                </c:pt>
                <c:pt idx="31629">
                  <c:v>1.46155E-2</c:v>
                </c:pt>
                <c:pt idx="31630">
                  <c:v>1.56624E-2</c:v>
                </c:pt>
                <c:pt idx="31631">
                  <c:v>1.6696099999999998E-2</c:v>
                </c:pt>
                <c:pt idx="31632">
                  <c:v>1.77158E-2</c:v>
                </c:pt>
                <c:pt idx="31633">
                  <c:v>1.8720899999999999E-2</c:v>
                </c:pt>
                <c:pt idx="31634">
                  <c:v>1.9710399999999999E-2</c:v>
                </c:pt>
                <c:pt idx="31635">
                  <c:v>2.0683400000000001E-2</c:v>
                </c:pt>
                <c:pt idx="31636">
                  <c:v>2.16394E-2</c:v>
                </c:pt>
                <c:pt idx="31637">
                  <c:v>2.2577799999999999E-2</c:v>
                </c:pt>
                <c:pt idx="31638">
                  <c:v>2.3497500000000001E-2</c:v>
                </c:pt>
                <c:pt idx="31639">
                  <c:v>2.43973E-2</c:v>
                </c:pt>
                <c:pt idx="31640">
                  <c:v>2.5275300000000001E-2</c:v>
                </c:pt>
                <c:pt idx="31641">
                  <c:v>2.6130199999999999E-2</c:v>
                </c:pt>
                <c:pt idx="31642">
                  <c:v>2.6961599999999999E-2</c:v>
                </c:pt>
                <c:pt idx="31643">
                  <c:v>2.7768999999999999E-2</c:v>
                </c:pt>
                <c:pt idx="31644">
                  <c:v>2.8551799999999999E-2</c:v>
                </c:pt>
                <c:pt idx="31645">
                  <c:v>2.9308899999999999E-2</c:v>
                </c:pt>
                <c:pt idx="31646">
                  <c:v>3.0039E-2</c:v>
                </c:pt>
                <c:pt idx="31647">
                  <c:v>3.0740900000000002E-2</c:v>
                </c:pt>
                <c:pt idx="31648">
                  <c:v>3.1414200000000003E-2</c:v>
                </c:pt>
                <c:pt idx="31649">
                  <c:v>3.2058099999999999E-2</c:v>
                </c:pt>
                <c:pt idx="31650">
                  <c:v>3.2670999999999999E-2</c:v>
                </c:pt>
                <c:pt idx="31651">
                  <c:v>3.3251599999999999E-2</c:v>
                </c:pt>
                <c:pt idx="31652">
                  <c:v>3.3798599999999998E-2</c:v>
                </c:pt>
                <c:pt idx="31653">
                  <c:v>3.4310399999999998E-2</c:v>
                </c:pt>
                <c:pt idx="31654">
                  <c:v>3.4785799999999999E-2</c:v>
                </c:pt>
                <c:pt idx="31655">
                  <c:v>3.5224699999999998E-2</c:v>
                </c:pt>
                <c:pt idx="31656">
                  <c:v>3.5627499999999999E-2</c:v>
                </c:pt>
                <c:pt idx="31657">
                  <c:v>3.5994100000000001E-2</c:v>
                </c:pt>
                <c:pt idx="31658">
                  <c:v>3.6323599999999998E-2</c:v>
                </c:pt>
                <c:pt idx="31659">
                  <c:v>3.6615200000000001E-2</c:v>
                </c:pt>
                <c:pt idx="31660">
                  <c:v>3.6869100000000002E-2</c:v>
                </c:pt>
                <c:pt idx="31661">
                  <c:v>3.7085800000000002E-2</c:v>
                </c:pt>
                <c:pt idx="31662">
                  <c:v>3.7265100000000002E-2</c:v>
                </c:pt>
                <c:pt idx="31663">
                  <c:v>3.7406399999999999E-2</c:v>
                </c:pt>
                <c:pt idx="31664">
                  <c:v>3.7509099999999997E-2</c:v>
                </c:pt>
                <c:pt idx="31665">
                  <c:v>3.7572500000000002E-2</c:v>
                </c:pt>
                <c:pt idx="31666">
                  <c:v>3.7596600000000001E-2</c:v>
                </c:pt>
                <c:pt idx="31667">
                  <c:v>3.7581099999999999E-2</c:v>
                </c:pt>
                <c:pt idx="31668">
                  <c:v>3.7525700000000002E-2</c:v>
                </c:pt>
                <c:pt idx="31669">
                  <c:v>3.7430499999999998E-2</c:v>
                </c:pt>
                <c:pt idx="31670">
                  <c:v>3.7296099999999999E-2</c:v>
                </c:pt>
                <c:pt idx="31671">
                  <c:v>3.7122799999999997E-2</c:v>
                </c:pt>
                <c:pt idx="31672">
                  <c:v>3.6910400000000003E-2</c:v>
                </c:pt>
                <c:pt idx="31673">
                  <c:v>3.6658900000000001E-2</c:v>
                </c:pt>
                <c:pt idx="31674">
                  <c:v>3.6368900000000003E-2</c:v>
                </c:pt>
                <c:pt idx="31675">
                  <c:v>3.6041700000000003E-2</c:v>
                </c:pt>
                <c:pt idx="31676">
                  <c:v>3.5677599999999997E-2</c:v>
                </c:pt>
                <c:pt idx="31677">
                  <c:v>3.5275800000000003E-2</c:v>
                </c:pt>
                <c:pt idx="31678">
                  <c:v>3.4834999999999998E-2</c:v>
                </c:pt>
                <c:pt idx="31679">
                  <c:v>3.4354999999999997E-2</c:v>
                </c:pt>
                <c:pt idx="31680">
                  <c:v>3.3837199999999998E-2</c:v>
                </c:pt>
                <c:pt idx="31681">
                  <c:v>3.3282600000000002E-2</c:v>
                </c:pt>
                <c:pt idx="31682">
                  <c:v>3.2691499999999998E-2</c:v>
                </c:pt>
                <c:pt idx="31683">
                  <c:v>3.2063399999999999E-2</c:v>
                </c:pt>
                <c:pt idx="31684">
                  <c:v>3.1399000000000003E-2</c:v>
                </c:pt>
                <c:pt idx="31685">
                  <c:v>3.06996E-2</c:v>
                </c:pt>
                <c:pt idx="31686">
                  <c:v>2.9966599999999999E-2</c:v>
                </c:pt>
                <c:pt idx="31687">
                  <c:v>2.92007E-2</c:v>
                </c:pt>
                <c:pt idx="31688">
                  <c:v>2.8402899999999998E-2</c:v>
                </c:pt>
                <c:pt idx="31689">
                  <c:v>2.7574899999999999E-2</c:v>
                </c:pt>
                <c:pt idx="31690">
                  <c:v>2.6717399999999999E-2</c:v>
                </c:pt>
                <c:pt idx="31691">
                  <c:v>2.5829399999999999E-2</c:v>
                </c:pt>
                <c:pt idx="31692">
                  <c:v>2.4910100000000001E-2</c:v>
                </c:pt>
                <c:pt idx="31693">
                  <c:v>2.3961E-2</c:v>
                </c:pt>
                <c:pt idx="31694">
                  <c:v>2.29847E-2</c:v>
                </c:pt>
                <c:pt idx="31695">
                  <c:v>2.19829E-2</c:v>
                </c:pt>
                <c:pt idx="31696">
                  <c:v>2.0956200000000001E-2</c:v>
                </c:pt>
                <c:pt idx="31697">
                  <c:v>1.9905099999999998E-2</c:v>
                </c:pt>
                <c:pt idx="31698">
                  <c:v>1.8830099999999999E-2</c:v>
                </c:pt>
                <c:pt idx="31699">
                  <c:v>1.77322E-2</c:v>
                </c:pt>
                <c:pt idx="31700">
                  <c:v>1.6613099999999999E-2</c:v>
                </c:pt>
                <c:pt idx="31701">
                  <c:v>1.54746E-2</c:v>
                </c:pt>
                <c:pt idx="31702">
                  <c:v>1.43173E-2</c:v>
                </c:pt>
                <c:pt idx="31703">
                  <c:v>1.3140799999999999E-2</c:v>
                </c:pt>
                <c:pt idx="31704">
                  <c:v>1.1945900000000001E-2</c:v>
                </c:pt>
                <c:pt idx="31705">
                  <c:v>1.07346E-2</c:v>
                </c:pt>
                <c:pt idx="31706" formatCode="0.00E+00">
                  <c:v>9.5083900000000002E-3</c:v>
                </c:pt>
                <c:pt idx="31707" formatCode="0.00E+00">
                  <c:v>8.2682399999999996E-3</c:v>
                </c:pt>
                <c:pt idx="31708" formatCode="0.00E+00">
                  <c:v>7.0152699999999997E-3</c:v>
                </c:pt>
                <c:pt idx="31709" formatCode="0.00E+00">
                  <c:v>5.7511999999999997E-3</c:v>
                </c:pt>
                <c:pt idx="31710" formatCode="0.00E+00">
                  <c:v>4.4779599999999996E-3</c:v>
                </c:pt>
                <c:pt idx="31711" formatCode="0.00E+00">
                  <c:v>3.19659E-3</c:v>
                </c:pt>
                <c:pt idx="31712" formatCode="0.00E+00">
                  <c:v>1.9072E-3</c:v>
                </c:pt>
                <c:pt idx="31713" formatCode="0.00E+00">
                  <c:v>6.1031599999999996E-4</c:v>
                </c:pt>
                <c:pt idx="31714" formatCode="0.00E+00">
                  <c:v>-6.92371E-4</c:v>
                </c:pt>
                <c:pt idx="31715" formatCode="0.00E+00">
                  <c:v>-1.99892E-3</c:v>
                </c:pt>
                <c:pt idx="31716" formatCode="0.00E+00">
                  <c:v>-3.3080399999999999E-3</c:v>
                </c:pt>
                <c:pt idx="31717" formatCode="0.00E+00">
                  <c:v>-4.6186400000000002E-3</c:v>
                </c:pt>
                <c:pt idx="31718" formatCode="0.00E+00">
                  <c:v>-5.9290699999999998E-3</c:v>
                </c:pt>
                <c:pt idx="31719" formatCode="0.00E+00">
                  <c:v>-7.23764E-3</c:v>
                </c:pt>
                <c:pt idx="31720" formatCode="0.00E+00">
                  <c:v>-8.5437499999999993E-3</c:v>
                </c:pt>
                <c:pt idx="31721" formatCode="0.00E+00">
                  <c:v>-9.8479899999999992E-3</c:v>
                </c:pt>
                <c:pt idx="31722">
                  <c:v>-1.11503E-2</c:v>
                </c:pt>
                <c:pt idx="31723">
                  <c:v>-1.2448900000000001E-2</c:v>
                </c:pt>
                <c:pt idx="31724">
                  <c:v>-1.3741E-2</c:v>
                </c:pt>
                <c:pt idx="31725">
                  <c:v>-1.50248E-2</c:v>
                </c:pt>
                <c:pt idx="31726">
                  <c:v>-1.6299000000000001E-2</c:v>
                </c:pt>
                <c:pt idx="31727">
                  <c:v>-1.7563499999999999E-2</c:v>
                </c:pt>
                <c:pt idx="31728">
                  <c:v>-1.8818100000000001E-2</c:v>
                </c:pt>
                <c:pt idx="31729">
                  <c:v>-2.00608E-2</c:v>
                </c:pt>
                <c:pt idx="31730">
                  <c:v>-2.1287899999999998E-2</c:v>
                </c:pt>
                <c:pt idx="31731">
                  <c:v>-2.2497799999999998E-2</c:v>
                </c:pt>
                <c:pt idx="31732">
                  <c:v>-2.3690099999999999E-2</c:v>
                </c:pt>
                <c:pt idx="31733">
                  <c:v>-2.48653E-2</c:v>
                </c:pt>
                <c:pt idx="31734">
                  <c:v>-2.6022799999999999E-2</c:v>
                </c:pt>
                <c:pt idx="31735">
                  <c:v>-2.7161399999999999E-2</c:v>
                </c:pt>
                <c:pt idx="31736">
                  <c:v>-2.82799E-2</c:v>
                </c:pt>
                <c:pt idx="31737">
                  <c:v>-2.9376699999999999E-2</c:v>
                </c:pt>
                <c:pt idx="31738">
                  <c:v>-3.0449199999999999E-2</c:v>
                </c:pt>
                <c:pt idx="31739">
                  <c:v>-3.1495299999999997E-2</c:v>
                </c:pt>
                <c:pt idx="31740">
                  <c:v>-3.2515799999999997E-2</c:v>
                </c:pt>
                <c:pt idx="31741">
                  <c:v>-3.3512E-2</c:v>
                </c:pt>
                <c:pt idx="31742">
                  <c:v>-3.4484099999999997E-2</c:v>
                </c:pt>
                <c:pt idx="31743">
                  <c:v>-3.5430400000000001E-2</c:v>
                </c:pt>
                <c:pt idx="31744">
                  <c:v>-3.6350399999999998E-2</c:v>
                </c:pt>
                <c:pt idx="31745">
                  <c:v>-3.7243999999999999E-2</c:v>
                </c:pt>
                <c:pt idx="31746">
                  <c:v>-3.8110400000000003E-2</c:v>
                </c:pt>
                <c:pt idx="31747">
                  <c:v>-3.8947700000000002E-2</c:v>
                </c:pt>
                <c:pt idx="31748">
                  <c:v>-3.9753999999999998E-2</c:v>
                </c:pt>
                <c:pt idx="31749">
                  <c:v>-4.0528599999999998E-2</c:v>
                </c:pt>
                <c:pt idx="31750">
                  <c:v>-4.1271599999999999E-2</c:v>
                </c:pt>
                <c:pt idx="31751">
                  <c:v>-4.1983199999999998E-2</c:v>
                </c:pt>
                <c:pt idx="31752">
                  <c:v>-4.2664199999999999E-2</c:v>
                </c:pt>
                <c:pt idx="31753">
                  <c:v>-4.3315600000000003E-2</c:v>
                </c:pt>
                <c:pt idx="31754">
                  <c:v>-4.3938100000000001E-2</c:v>
                </c:pt>
                <c:pt idx="31755">
                  <c:v>-4.4532000000000002E-2</c:v>
                </c:pt>
                <c:pt idx="31756">
                  <c:v>-4.5096600000000001E-2</c:v>
                </c:pt>
                <c:pt idx="31757">
                  <c:v>-4.5630299999999999E-2</c:v>
                </c:pt>
                <c:pt idx="31758">
                  <c:v>-4.61313E-2</c:v>
                </c:pt>
                <c:pt idx="31759">
                  <c:v>-4.65987E-2</c:v>
                </c:pt>
                <c:pt idx="31760">
                  <c:v>-4.7032400000000002E-2</c:v>
                </c:pt>
                <c:pt idx="31761">
                  <c:v>-4.7431599999999997E-2</c:v>
                </c:pt>
                <c:pt idx="31762">
                  <c:v>-4.7795400000000002E-2</c:v>
                </c:pt>
                <c:pt idx="31763">
                  <c:v>-4.8123100000000002E-2</c:v>
                </c:pt>
                <c:pt idx="31764">
                  <c:v>-4.8415699999999999E-2</c:v>
                </c:pt>
                <c:pt idx="31765">
                  <c:v>-4.8675299999999998E-2</c:v>
                </c:pt>
                <c:pt idx="31766">
                  <c:v>-4.8903599999999998E-2</c:v>
                </c:pt>
                <c:pt idx="31767">
                  <c:v>-4.9101600000000002E-2</c:v>
                </c:pt>
                <c:pt idx="31768">
                  <c:v>-4.9269800000000002E-2</c:v>
                </c:pt>
                <c:pt idx="31769">
                  <c:v>-4.94092E-2</c:v>
                </c:pt>
                <c:pt idx="31770">
                  <c:v>-4.9519899999999999E-2</c:v>
                </c:pt>
                <c:pt idx="31771">
                  <c:v>-4.9601899999999997E-2</c:v>
                </c:pt>
                <c:pt idx="31772">
                  <c:v>-4.9655299999999999E-2</c:v>
                </c:pt>
                <c:pt idx="31773">
                  <c:v>-4.9680799999999997E-2</c:v>
                </c:pt>
                <c:pt idx="31774">
                  <c:v>-4.96792E-2</c:v>
                </c:pt>
                <c:pt idx="31775">
                  <c:v>-4.9651599999999997E-2</c:v>
                </c:pt>
                <c:pt idx="31776">
                  <c:v>-4.9598000000000003E-2</c:v>
                </c:pt>
                <c:pt idx="31777">
                  <c:v>-4.9517400000000003E-2</c:v>
                </c:pt>
                <c:pt idx="31778">
                  <c:v>-4.94099E-2</c:v>
                </c:pt>
                <c:pt idx="31779">
                  <c:v>-4.9277099999999997E-2</c:v>
                </c:pt>
                <c:pt idx="31780">
                  <c:v>-4.9121100000000001E-2</c:v>
                </c:pt>
                <c:pt idx="31781">
                  <c:v>-4.8941600000000002E-2</c:v>
                </c:pt>
                <c:pt idx="31782">
                  <c:v>-4.8737299999999997E-2</c:v>
                </c:pt>
                <c:pt idx="31783">
                  <c:v>-4.8508099999999998E-2</c:v>
                </c:pt>
                <c:pt idx="31784">
                  <c:v>-4.8254999999999999E-2</c:v>
                </c:pt>
                <c:pt idx="31785">
                  <c:v>-4.7979500000000001E-2</c:v>
                </c:pt>
                <c:pt idx="31786">
                  <c:v>-4.7681800000000003E-2</c:v>
                </c:pt>
                <c:pt idx="31787">
                  <c:v>-4.7361100000000003E-2</c:v>
                </c:pt>
                <c:pt idx="31788">
                  <c:v>-4.7016799999999997E-2</c:v>
                </c:pt>
                <c:pt idx="31789">
                  <c:v>-4.6649000000000003E-2</c:v>
                </c:pt>
                <c:pt idx="31790">
                  <c:v>-4.6257800000000002E-2</c:v>
                </c:pt>
                <c:pt idx="31791">
                  <c:v>-4.5841800000000002E-2</c:v>
                </c:pt>
                <c:pt idx="31792">
                  <c:v>-4.53999E-2</c:v>
                </c:pt>
                <c:pt idx="31793">
                  <c:v>-4.4933099999999997E-2</c:v>
                </c:pt>
                <c:pt idx="31794">
                  <c:v>-4.4443900000000001E-2</c:v>
                </c:pt>
                <c:pt idx="31795">
                  <c:v>-4.3935000000000002E-2</c:v>
                </c:pt>
                <c:pt idx="31796">
                  <c:v>-4.34089E-2</c:v>
                </c:pt>
                <c:pt idx="31797">
                  <c:v>-4.2866899999999999E-2</c:v>
                </c:pt>
                <c:pt idx="31798">
                  <c:v>-4.23095E-2</c:v>
                </c:pt>
                <c:pt idx="31799">
                  <c:v>-4.17376E-2</c:v>
                </c:pt>
                <c:pt idx="31800">
                  <c:v>-4.1152300000000003E-2</c:v>
                </c:pt>
                <c:pt idx="31801">
                  <c:v>-4.0555099999999997E-2</c:v>
                </c:pt>
                <c:pt idx="31802">
                  <c:v>-3.99469E-2</c:v>
                </c:pt>
                <c:pt idx="31803">
                  <c:v>-3.9327899999999999E-2</c:v>
                </c:pt>
                <c:pt idx="31804">
                  <c:v>-3.86974E-2</c:v>
                </c:pt>
                <c:pt idx="31805">
                  <c:v>-3.80548E-2</c:v>
                </c:pt>
                <c:pt idx="31806">
                  <c:v>-3.7401200000000002E-2</c:v>
                </c:pt>
                <c:pt idx="31807">
                  <c:v>-3.6739000000000001E-2</c:v>
                </c:pt>
                <c:pt idx="31808">
                  <c:v>-3.6069400000000001E-2</c:v>
                </c:pt>
                <c:pt idx="31809">
                  <c:v>-3.5392600000000003E-2</c:v>
                </c:pt>
                <c:pt idx="31810">
                  <c:v>-3.4707099999999998E-2</c:v>
                </c:pt>
                <c:pt idx="31811">
                  <c:v>-3.40115E-2</c:v>
                </c:pt>
                <c:pt idx="31812">
                  <c:v>-3.3305500000000002E-2</c:v>
                </c:pt>
                <c:pt idx="31813">
                  <c:v>-3.2589699999999999E-2</c:v>
                </c:pt>
                <c:pt idx="31814">
                  <c:v>-3.1864499999999997E-2</c:v>
                </c:pt>
                <c:pt idx="31815">
                  <c:v>-3.1130000000000001E-2</c:v>
                </c:pt>
                <c:pt idx="31816">
                  <c:v>-3.03872E-2</c:v>
                </c:pt>
                <c:pt idx="31817">
                  <c:v>-2.9637899999999998E-2</c:v>
                </c:pt>
                <c:pt idx="31818">
                  <c:v>-2.8883900000000001E-2</c:v>
                </c:pt>
                <c:pt idx="31819">
                  <c:v>-2.8126200000000001E-2</c:v>
                </c:pt>
                <c:pt idx="31820">
                  <c:v>-2.7365299999999999E-2</c:v>
                </c:pt>
                <c:pt idx="31821">
                  <c:v>-2.6601400000000001E-2</c:v>
                </c:pt>
                <c:pt idx="31822">
                  <c:v>-2.5834200000000002E-2</c:v>
                </c:pt>
                <c:pt idx="31823">
                  <c:v>-2.5064300000000001E-2</c:v>
                </c:pt>
                <c:pt idx="31824">
                  <c:v>-2.42928E-2</c:v>
                </c:pt>
                <c:pt idx="31825">
                  <c:v>-2.3520200000000002E-2</c:v>
                </c:pt>
                <c:pt idx="31826">
                  <c:v>-2.2745600000000001E-2</c:v>
                </c:pt>
                <c:pt idx="31827">
                  <c:v>-2.1969499999999999E-2</c:v>
                </c:pt>
                <c:pt idx="31828">
                  <c:v>-2.11948E-2</c:v>
                </c:pt>
                <c:pt idx="31829">
                  <c:v>-2.0424000000000001E-2</c:v>
                </c:pt>
                <c:pt idx="31830">
                  <c:v>-1.9658200000000001E-2</c:v>
                </c:pt>
                <c:pt idx="31831">
                  <c:v>-1.8898999999999999E-2</c:v>
                </c:pt>
                <c:pt idx="31832">
                  <c:v>-1.8148600000000001E-2</c:v>
                </c:pt>
                <c:pt idx="31833">
                  <c:v>-1.7407099999999998E-2</c:v>
                </c:pt>
                <c:pt idx="31834">
                  <c:v>-1.66736E-2</c:v>
                </c:pt>
                <c:pt idx="31835">
                  <c:v>-1.5947099999999999E-2</c:v>
                </c:pt>
                <c:pt idx="31836">
                  <c:v>-1.52274E-2</c:v>
                </c:pt>
                <c:pt idx="31837">
                  <c:v>-1.4513699999999999E-2</c:v>
                </c:pt>
                <c:pt idx="31838">
                  <c:v>-1.3805100000000001E-2</c:v>
                </c:pt>
                <c:pt idx="31839">
                  <c:v>-1.31022E-2</c:v>
                </c:pt>
                <c:pt idx="31840">
                  <c:v>-1.24078E-2</c:v>
                </c:pt>
                <c:pt idx="31841">
                  <c:v>-1.17237E-2</c:v>
                </c:pt>
                <c:pt idx="31842">
                  <c:v>-1.1050600000000001E-2</c:v>
                </c:pt>
                <c:pt idx="31843">
                  <c:v>-1.03882E-2</c:v>
                </c:pt>
                <c:pt idx="31844" formatCode="0.00E+00">
                  <c:v>-9.7362600000000001E-3</c:v>
                </c:pt>
                <c:pt idx="31845" formatCode="0.00E+00">
                  <c:v>-9.09394E-3</c:v>
                </c:pt>
                <c:pt idx="31846" formatCode="0.00E+00">
                  <c:v>-8.4607499999999995E-3</c:v>
                </c:pt>
                <c:pt idx="31847" formatCode="0.00E+00">
                  <c:v>-7.8375700000000003E-3</c:v>
                </c:pt>
                <c:pt idx="31848" formatCode="0.00E+00">
                  <c:v>-7.2254299999999997E-3</c:v>
                </c:pt>
                <c:pt idx="31849" formatCode="0.00E+00">
                  <c:v>-6.62512E-3</c:v>
                </c:pt>
                <c:pt idx="31850" formatCode="0.00E+00">
                  <c:v>-6.0375400000000001E-3</c:v>
                </c:pt>
                <c:pt idx="31851" formatCode="0.00E+00">
                  <c:v>-5.4633700000000004E-3</c:v>
                </c:pt>
                <c:pt idx="31852" formatCode="0.00E+00">
                  <c:v>-4.9034999999999999E-3</c:v>
                </c:pt>
                <c:pt idx="31853" formatCode="0.00E+00">
                  <c:v>-4.35915E-3</c:v>
                </c:pt>
                <c:pt idx="31854" formatCode="0.00E+00">
                  <c:v>-3.8306E-3</c:v>
                </c:pt>
                <c:pt idx="31855" formatCode="0.00E+00">
                  <c:v>-3.3172599999999998E-3</c:v>
                </c:pt>
                <c:pt idx="31856" formatCode="0.00E+00">
                  <c:v>-2.8188699999999998E-3</c:v>
                </c:pt>
                <c:pt idx="31857" formatCode="0.00E+00">
                  <c:v>-2.33585E-3</c:v>
                </c:pt>
                <c:pt idx="31858" formatCode="0.00E+00">
                  <c:v>-1.8690099999999999E-3</c:v>
                </c:pt>
                <c:pt idx="31859" formatCode="0.00E+00">
                  <c:v>-1.4188499999999999E-3</c:v>
                </c:pt>
                <c:pt idx="31860" formatCode="0.00E+00">
                  <c:v>-9.8484599999999994E-4</c:v>
                </c:pt>
                <c:pt idx="31861" formatCode="0.00E+00">
                  <c:v>-5.6565399999999996E-4</c:v>
                </c:pt>
                <c:pt idx="31862" formatCode="0.00E+00">
                  <c:v>-1.6111000000000001E-4</c:v>
                </c:pt>
                <c:pt idx="31863" formatCode="0.00E+00">
                  <c:v>2.2682099999999999E-4</c:v>
                </c:pt>
                <c:pt idx="31864" formatCode="0.00E+00">
                  <c:v>5.97235E-4</c:v>
                </c:pt>
                <c:pt idx="31865" formatCode="0.00E+00">
                  <c:v>9.5173399999999998E-4</c:v>
                </c:pt>
                <c:pt idx="31866" formatCode="0.00E+00">
                  <c:v>1.29108E-3</c:v>
                </c:pt>
                <c:pt idx="31867" formatCode="0.00E+00">
                  <c:v>1.61381E-3</c:v>
                </c:pt>
                <c:pt idx="31868" formatCode="0.00E+00">
                  <c:v>1.9186400000000001E-3</c:v>
                </c:pt>
                <c:pt idx="31869" formatCode="0.00E+00">
                  <c:v>2.2056699999999999E-3</c:v>
                </c:pt>
                <c:pt idx="31870" formatCode="0.00E+00">
                  <c:v>2.47554E-3</c:v>
                </c:pt>
                <c:pt idx="31871" formatCode="0.00E+00">
                  <c:v>2.72879E-3</c:v>
                </c:pt>
                <c:pt idx="31872" formatCode="0.00E+00">
                  <c:v>2.9661000000000002E-3</c:v>
                </c:pt>
                <c:pt idx="31873" formatCode="0.00E+00">
                  <c:v>3.1883599999999999E-3</c:v>
                </c:pt>
                <c:pt idx="31874" formatCode="0.00E+00">
                  <c:v>3.39617E-3</c:v>
                </c:pt>
                <c:pt idx="31875" formatCode="0.00E+00">
                  <c:v>3.58889E-3</c:v>
                </c:pt>
                <c:pt idx="31876" formatCode="0.00E+00">
                  <c:v>3.7651199999999998E-3</c:v>
                </c:pt>
                <c:pt idx="31877" formatCode="0.00E+00">
                  <c:v>3.9248599999999996E-3</c:v>
                </c:pt>
                <c:pt idx="31878" formatCode="0.00E+00">
                  <c:v>4.0710499999999997E-3</c:v>
                </c:pt>
                <c:pt idx="31879" formatCode="0.00E+00">
                  <c:v>4.20769E-3</c:v>
                </c:pt>
                <c:pt idx="31880" formatCode="0.00E+00">
                  <c:v>4.3367400000000004E-3</c:v>
                </c:pt>
                <c:pt idx="31881" formatCode="0.00E+00">
                  <c:v>4.45861E-3</c:v>
                </c:pt>
                <c:pt idx="31882" formatCode="0.00E+00">
                  <c:v>4.57311E-3</c:v>
                </c:pt>
                <c:pt idx="31883" formatCode="0.00E+00">
                  <c:v>4.6786299999999996E-3</c:v>
                </c:pt>
                <c:pt idx="31884" formatCode="0.00E+00">
                  <c:v>4.7734300000000004E-3</c:v>
                </c:pt>
                <c:pt idx="31885" formatCode="0.00E+00">
                  <c:v>4.8577000000000004E-3</c:v>
                </c:pt>
                <c:pt idx="31886" formatCode="0.00E+00">
                  <c:v>4.9321499999999997E-3</c:v>
                </c:pt>
                <c:pt idx="31887" formatCode="0.00E+00">
                  <c:v>4.9952499999999997E-3</c:v>
                </c:pt>
                <c:pt idx="31888" formatCode="0.00E+00">
                  <c:v>5.0438899999999997E-3</c:v>
                </c:pt>
                <c:pt idx="31889" formatCode="0.00E+00">
                  <c:v>5.0761799999999996E-3</c:v>
                </c:pt>
                <c:pt idx="31890" formatCode="0.00E+00">
                  <c:v>5.09189E-3</c:v>
                </c:pt>
                <c:pt idx="31891" formatCode="0.00E+00">
                  <c:v>5.09116E-3</c:v>
                </c:pt>
                <c:pt idx="31892" formatCode="0.00E+00">
                  <c:v>5.0741199999999997E-3</c:v>
                </c:pt>
                <c:pt idx="31893" formatCode="0.00E+00">
                  <c:v>5.0407899999999999E-3</c:v>
                </c:pt>
                <c:pt idx="31894" formatCode="0.00E+00">
                  <c:v>4.99097E-3</c:v>
                </c:pt>
                <c:pt idx="31895" formatCode="0.00E+00">
                  <c:v>4.9249200000000002E-3</c:v>
                </c:pt>
                <c:pt idx="31896" formatCode="0.00E+00">
                  <c:v>4.8442800000000003E-3</c:v>
                </c:pt>
                <c:pt idx="31897" formatCode="0.00E+00">
                  <c:v>4.7517100000000001E-3</c:v>
                </c:pt>
                <c:pt idx="31898" formatCode="0.00E+00">
                  <c:v>4.64965E-3</c:v>
                </c:pt>
                <c:pt idx="31899" formatCode="0.00E+00">
                  <c:v>4.5400600000000003E-3</c:v>
                </c:pt>
                <c:pt idx="31900" formatCode="0.00E+00">
                  <c:v>4.4242500000000002E-3</c:v>
                </c:pt>
                <c:pt idx="31901" formatCode="0.00E+00">
                  <c:v>4.3027899999999999E-3</c:v>
                </c:pt>
                <c:pt idx="31902" formatCode="0.00E+00">
                  <c:v>4.1771600000000001E-3</c:v>
                </c:pt>
                <c:pt idx="31903" formatCode="0.00E+00">
                  <c:v>4.0493100000000004E-3</c:v>
                </c:pt>
                <c:pt idx="31904" formatCode="0.00E+00">
                  <c:v>3.9188299999999999E-3</c:v>
                </c:pt>
                <c:pt idx="31905" formatCode="0.00E+00">
                  <c:v>3.7832600000000001E-3</c:v>
                </c:pt>
                <c:pt idx="31906" formatCode="0.00E+00">
                  <c:v>3.64051E-3</c:v>
                </c:pt>
                <c:pt idx="31907" formatCode="0.00E+00">
                  <c:v>3.4897399999999999E-3</c:v>
                </c:pt>
                <c:pt idx="31908" formatCode="0.00E+00">
                  <c:v>3.3308399999999998E-3</c:v>
                </c:pt>
                <c:pt idx="31909" formatCode="0.00E+00">
                  <c:v>3.1642300000000001E-3</c:v>
                </c:pt>
                <c:pt idx="31910" formatCode="0.00E+00">
                  <c:v>2.9909400000000001E-3</c:v>
                </c:pt>
                <c:pt idx="31911" formatCode="0.00E+00">
                  <c:v>2.81131E-3</c:v>
                </c:pt>
                <c:pt idx="31912" formatCode="0.00E+00">
                  <c:v>2.62452E-3</c:v>
                </c:pt>
                <c:pt idx="31913" formatCode="0.00E+00">
                  <c:v>2.4297400000000001E-3</c:v>
                </c:pt>
                <c:pt idx="31914" formatCode="0.00E+00">
                  <c:v>2.22653E-3</c:v>
                </c:pt>
                <c:pt idx="31915" formatCode="0.00E+00">
                  <c:v>2.0143000000000001E-3</c:v>
                </c:pt>
                <c:pt idx="31916" formatCode="0.00E+00">
                  <c:v>1.7912200000000001E-3</c:v>
                </c:pt>
                <c:pt idx="31917" formatCode="0.00E+00">
                  <c:v>1.5549100000000001E-3</c:v>
                </c:pt>
                <c:pt idx="31918" formatCode="0.00E+00">
                  <c:v>1.3034800000000001E-3</c:v>
                </c:pt>
                <c:pt idx="31919" formatCode="0.00E+00">
                  <c:v>1.0354699999999999E-3</c:v>
                </c:pt>
                <c:pt idx="31920" formatCode="0.00E+00">
                  <c:v>7.5009000000000002E-4</c:v>
                </c:pt>
                <c:pt idx="31921" formatCode="0.00E+00">
                  <c:v>4.4766000000000001E-4</c:v>
                </c:pt>
                <c:pt idx="31922" formatCode="0.00E+00">
                  <c:v>1.3000300000000001E-4</c:v>
                </c:pt>
                <c:pt idx="31923" formatCode="0.00E+00">
                  <c:v>-2.00426E-4</c:v>
                </c:pt>
                <c:pt idx="31924" formatCode="0.00E+00">
                  <c:v>-5.4278099999999999E-4</c:v>
                </c:pt>
                <c:pt idx="31925" formatCode="0.00E+00">
                  <c:v>-8.9754199999999998E-4</c:v>
                </c:pt>
                <c:pt idx="31926" formatCode="0.00E+00">
                  <c:v>-1.26469E-3</c:v>
                </c:pt>
                <c:pt idx="31927" formatCode="0.00E+00">
                  <c:v>-1.64426E-3</c:v>
                </c:pt>
                <c:pt idx="31928" formatCode="0.00E+00">
                  <c:v>-2.0368600000000001E-3</c:v>
                </c:pt>
                <c:pt idx="31929" formatCode="0.00E+00">
                  <c:v>-2.4417599999999999E-3</c:v>
                </c:pt>
                <c:pt idx="31930" formatCode="0.00E+00">
                  <c:v>-2.8566400000000001E-3</c:v>
                </c:pt>
                <c:pt idx="31931" formatCode="0.00E+00">
                  <c:v>-3.2802600000000001E-3</c:v>
                </c:pt>
                <c:pt idx="31932" formatCode="0.00E+00">
                  <c:v>-3.7136199999999999E-3</c:v>
                </c:pt>
                <c:pt idx="31933" formatCode="0.00E+00">
                  <c:v>-4.1585099999999998E-3</c:v>
                </c:pt>
                <c:pt idx="31934" formatCode="0.00E+00">
                  <c:v>-4.6159599999999997E-3</c:v>
                </c:pt>
                <c:pt idx="31935" formatCode="0.00E+00">
                  <c:v>-5.0864600000000001E-3</c:v>
                </c:pt>
                <c:pt idx="31936" formatCode="0.00E+00">
                  <c:v>-5.5709399999999999E-3</c:v>
                </c:pt>
                <c:pt idx="31937" formatCode="0.00E+00">
                  <c:v>-6.0704000000000001E-3</c:v>
                </c:pt>
                <c:pt idx="31938" formatCode="0.00E+00">
                  <c:v>-6.58481E-3</c:v>
                </c:pt>
                <c:pt idx="31939" formatCode="0.00E+00">
                  <c:v>-7.11394E-3</c:v>
                </c:pt>
                <c:pt idx="31940" formatCode="0.00E+00">
                  <c:v>-7.6589600000000002E-3</c:v>
                </c:pt>
                <c:pt idx="31941" formatCode="0.00E+00">
                  <c:v>-8.2209699999999993E-3</c:v>
                </c:pt>
                <c:pt idx="31942" formatCode="0.00E+00">
                  <c:v>-8.7983200000000001E-3</c:v>
                </c:pt>
                <c:pt idx="31943" formatCode="0.00E+00">
                  <c:v>-9.3884599999999995E-3</c:v>
                </c:pt>
                <c:pt idx="31944" formatCode="0.00E+00">
                  <c:v>-9.9911800000000005E-3</c:v>
                </c:pt>
                <c:pt idx="31945">
                  <c:v>-1.0607500000000001E-2</c:v>
                </c:pt>
                <c:pt idx="31946">
                  <c:v>-1.1237199999999999E-2</c:v>
                </c:pt>
                <c:pt idx="31947">
                  <c:v>-1.18785E-2</c:v>
                </c:pt>
                <c:pt idx="31948">
                  <c:v>-1.25288E-2</c:v>
                </c:pt>
                <c:pt idx="31949">
                  <c:v>-1.31865E-2</c:v>
                </c:pt>
                <c:pt idx="31950">
                  <c:v>-1.38519E-2</c:v>
                </c:pt>
                <c:pt idx="31951">
                  <c:v>-1.45259E-2</c:v>
                </c:pt>
                <c:pt idx="31952">
                  <c:v>-1.5208899999999999E-2</c:v>
                </c:pt>
                <c:pt idx="31953">
                  <c:v>-1.5901200000000001E-2</c:v>
                </c:pt>
                <c:pt idx="31954">
                  <c:v>-1.6603300000000001E-2</c:v>
                </c:pt>
                <c:pt idx="31955">
                  <c:v>-1.7315199999999999E-2</c:v>
                </c:pt>
                <c:pt idx="31956">
                  <c:v>-1.8036900000000002E-2</c:v>
                </c:pt>
                <c:pt idx="31957">
                  <c:v>-1.8768199999999999E-2</c:v>
                </c:pt>
                <c:pt idx="31958">
                  <c:v>-1.95081E-2</c:v>
                </c:pt>
                <c:pt idx="31959">
                  <c:v>-2.0254500000000002E-2</c:v>
                </c:pt>
                <c:pt idx="31960">
                  <c:v>-2.1005900000000001E-2</c:v>
                </c:pt>
                <c:pt idx="31961">
                  <c:v>-2.1762900000000002E-2</c:v>
                </c:pt>
                <c:pt idx="31962">
                  <c:v>-2.2526299999999999E-2</c:v>
                </c:pt>
                <c:pt idx="31963">
                  <c:v>-2.3295900000000001E-2</c:v>
                </c:pt>
                <c:pt idx="31964">
                  <c:v>-2.4070500000000002E-2</c:v>
                </c:pt>
                <c:pt idx="31965">
                  <c:v>-2.4848700000000001E-2</c:v>
                </c:pt>
                <c:pt idx="31966">
                  <c:v>-2.5627899999999999E-2</c:v>
                </c:pt>
                <c:pt idx="31967">
                  <c:v>-2.6404799999999999E-2</c:v>
                </c:pt>
                <c:pt idx="31968">
                  <c:v>-2.71782E-2</c:v>
                </c:pt>
                <c:pt idx="31969">
                  <c:v>-2.7947799999999998E-2</c:v>
                </c:pt>
                <c:pt idx="31970">
                  <c:v>-2.8712600000000001E-2</c:v>
                </c:pt>
                <c:pt idx="31971">
                  <c:v>-2.9471899999999999E-2</c:v>
                </c:pt>
                <c:pt idx="31972">
                  <c:v>-3.02265E-2</c:v>
                </c:pt>
                <c:pt idx="31973">
                  <c:v>-3.0976900000000002E-2</c:v>
                </c:pt>
                <c:pt idx="31974">
                  <c:v>-3.1722800000000002E-2</c:v>
                </c:pt>
                <c:pt idx="31975">
                  <c:v>-3.2465399999999998E-2</c:v>
                </c:pt>
                <c:pt idx="31976">
                  <c:v>-3.3207300000000002E-2</c:v>
                </c:pt>
                <c:pt idx="31977">
                  <c:v>-3.39507E-2</c:v>
                </c:pt>
                <c:pt idx="31978">
                  <c:v>-3.4696400000000002E-2</c:v>
                </c:pt>
                <c:pt idx="31979">
                  <c:v>-3.54439E-2</c:v>
                </c:pt>
                <c:pt idx="31980">
                  <c:v>-3.61912E-2</c:v>
                </c:pt>
                <c:pt idx="31981">
                  <c:v>-3.69342E-2</c:v>
                </c:pt>
                <c:pt idx="31982">
                  <c:v>-3.7669399999999999E-2</c:v>
                </c:pt>
                <c:pt idx="31983">
                  <c:v>-3.8395800000000001E-2</c:v>
                </c:pt>
                <c:pt idx="31984">
                  <c:v>-3.9115999999999998E-2</c:v>
                </c:pt>
                <c:pt idx="31985">
                  <c:v>-3.9833599999999997E-2</c:v>
                </c:pt>
                <c:pt idx="31986">
                  <c:v>-4.05482E-2</c:v>
                </c:pt>
                <c:pt idx="31987">
                  <c:v>-4.1254899999999997E-2</c:v>
                </c:pt>
                <c:pt idx="31988">
                  <c:v>-4.1947600000000002E-2</c:v>
                </c:pt>
                <c:pt idx="31989">
                  <c:v>-4.2622399999999998E-2</c:v>
                </c:pt>
                <c:pt idx="31990">
                  <c:v>-4.3277200000000002E-2</c:v>
                </c:pt>
                <c:pt idx="31991">
                  <c:v>-4.3910400000000002E-2</c:v>
                </c:pt>
                <c:pt idx="31992">
                  <c:v>-4.4520299999999999E-2</c:v>
                </c:pt>
                <c:pt idx="31993">
                  <c:v>-4.5107700000000001E-2</c:v>
                </c:pt>
                <c:pt idx="31994">
                  <c:v>-4.5675599999999997E-2</c:v>
                </c:pt>
                <c:pt idx="31995">
                  <c:v>-4.6226400000000001E-2</c:v>
                </c:pt>
                <c:pt idx="31996">
                  <c:v>-4.6760200000000002E-2</c:v>
                </c:pt>
                <c:pt idx="31997">
                  <c:v>-4.7276199999999997E-2</c:v>
                </c:pt>
                <c:pt idx="31998">
                  <c:v>-4.77729E-2</c:v>
                </c:pt>
                <c:pt idx="31999">
                  <c:v>-4.8248300000000001E-2</c:v>
                </c:pt>
                <c:pt idx="32000">
                  <c:v>-4.8700899999999998E-2</c:v>
                </c:pt>
                <c:pt idx="32001">
                  <c:v>-4.9130399999999998E-2</c:v>
                </c:pt>
                <c:pt idx="32002">
                  <c:v>-4.9536499999999997E-2</c:v>
                </c:pt>
                <c:pt idx="32003">
                  <c:v>-4.9918799999999999E-2</c:v>
                </c:pt>
                <c:pt idx="32004">
                  <c:v>-5.0278099999999999E-2</c:v>
                </c:pt>
                <c:pt idx="32005">
                  <c:v>-5.0616099999999997E-2</c:v>
                </c:pt>
                <c:pt idx="32006">
                  <c:v>-5.0933100000000002E-2</c:v>
                </c:pt>
                <c:pt idx="32007">
                  <c:v>-5.1227300000000003E-2</c:v>
                </c:pt>
                <c:pt idx="32008">
                  <c:v>-5.1496599999999997E-2</c:v>
                </c:pt>
                <c:pt idx="32009">
                  <c:v>-5.1738399999999997E-2</c:v>
                </c:pt>
                <c:pt idx="32010">
                  <c:v>-5.1949799999999997E-2</c:v>
                </c:pt>
                <c:pt idx="32011">
                  <c:v>-5.2129700000000001E-2</c:v>
                </c:pt>
                <c:pt idx="32012">
                  <c:v>-5.2279800000000001E-2</c:v>
                </c:pt>
                <c:pt idx="32013">
                  <c:v>-5.2403100000000001E-2</c:v>
                </c:pt>
                <c:pt idx="32014">
                  <c:v>-5.2500400000000003E-2</c:v>
                </c:pt>
                <c:pt idx="32015">
                  <c:v>-5.25698E-2</c:v>
                </c:pt>
                <c:pt idx="32016">
                  <c:v>-5.2607300000000003E-2</c:v>
                </c:pt>
                <c:pt idx="32017">
                  <c:v>-5.2609999999999997E-2</c:v>
                </c:pt>
                <c:pt idx="32018">
                  <c:v>-5.2577899999999997E-2</c:v>
                </c:pt>
                <c:pt idx="32019">
                  <c:v>-5.2514100000000001E-2</c:v>
                </c:pt>
                <c:pt idx="32020">
                  <c:v>-5.2421799999999998E-2</c:v>
                </c:pt>
                <c:pt idx="32021">
                  <c:v>-5.2302500000000002E-2</c:v>
                </c:pt>
                <c:pt idx="32022">
                  <c:v>-5.2156399999999999E-2</c:v>
                </c:pt>
                <c:pt idx="32023">
                  <c:v>-5.1984099999999998E-2</c:v>
                </c:pt>
                <c:pt idx="32024">
                  <c:v>-5.1785900000000003E-2</c:v>
                </c:pt>
                <c:pt idx="32025">
                  <c:v>-5.1560099999999998E-2</c:v>
                </c:pt>
                <c:pt idx="32026">
                  <c:v>-5.13044E-2</c:v>
                </c:pt>
                <c:pt idx="32027">
                  <c:v>-5.1019000000000002E-2</c:v>
                </c:pt>
                <c:pt idx="32028">
                  <c:v>-5.0706000000000001E-2</c:v>
                </c:pt>
                <c:pt idx="32029">
                  <c:v>-5.0367500000000003E-2</c:v>
                </c:pt>
                <c:pt idx="32030">
                  <c:v>-5.0003600000000002E-2</c:v>
                </c:pt>
                <c:pt idx="32031">
                  <c:v>-4.96131E-2</c:v>
                </c:pt>
                <c:pt idx="32032">
                  <c:v>-4.9194700000000001E-2</c:v>
                </c:pt>
                <c:pt idx="32033">
                  <c:v>-4.8746499999999998E-2</c:v>
                </c:pt>
                <c:pt idx="32034">
                  <c:v>-4.8267600000000001E-2</c:v>
                </c:pt>
                <c:pt idx="32035">
                  <c:v>-4.7759500000000003E-2</c:v>
                </c:pt>
                <c:pt idx="32036">
                  <c:v>-4.7223899999999999E-2</c:v>
                </c:pt>
                <c:pt idx="32037">
                  <c:v>-4.6662200000000001E-2</c:v>
                </c:pt>
                <c:pt idx="32038">
                  <c:v>-4.6075900000000003E-2</c:v>
                </c:pt>
                <c:pt idx="32039">
                  <c:v>-4.5465699999999998E-2</c:v>
                </c:pt>
                <c:pt idx="32040">
                  <c:v>-4.4831799999999998E-2</c:v>
                </c:pt>
                <c:pt idx="32041">
                  <c:v>-4.4175399999999997E-2</c:v>
                </c:pt>
                <c:pt idx="32042">
                  <c:v>-4.3497599999999997E-2</c:v>
                </c:pt>
                <c:pt idx="32043">
                  <c:v>-4.2798599999999999E-2</c:v>
                </c:pt>
                <c:pt idx="32044">
                  <c:v>-4.2077499999999997E-2</c:v>
                </c:pt>
                <c:pt idx="32045">
                  <c:v>-4.1334099999999999E-2</c:v>
                </c:pt>
                <c:pt idx="32046">
                  <c:v>-4.05697E-2</c:v>
                </c:pt>
                <c:pt idx="32047">
                  <c:v>-3.9785800000000003E-2</c:v>
                </c:pt>
                <c:pt idx="32048">
                  <c:v>-3.89843E-2</c:v>
                </c:pt>
                <c:pt idx="32049">
                  <c:v>-3.8166499999999999E-2</c:v>
                </c:pt>
                <c:pt idx="32050">
                  <c:v>-3.7331999999999997E-2</c:v>
                </c:pt>
                <c:pt idx="32051">
                  <c:v>-3.6478999999999998E-2</c:v>
                </c:pt>
                <c:pt idx="32052">
                  <c:v>-3.5608099999999997E-2</c:v>
                </c:pt>
                <c:pt idx="32053">
                  <c:v>-3.47207E-2</c:v>
                </c:pt>
                <c:pt idx="32054">
                  <c:v>-3.3817300000000002E-2</c:v>
                </c:pt>
                <c:pt idx="32055">
                  <c:v>-3.2899299999999999E-2</c:v>
                </c:pt>
                <c:pt idx="32056">
                  <c:v>-3.1969299999999999E-2</c:v>
                </c:pt>
                <c:pt idx="32057">
                  <c:v>-3.10291E-2</c:v>
                </c:pt>
                <c:pt idx="32058">
                  <c:v>-3.00787E-2</c:v>
                </c:pt>
                <c:pt idx="32059">
                  <c:v>-2.91194E-2</c:v>
                </c:pt>
                <c:pt idx="32060">
                  <c:v>-2.8154499999999999E-2</c:v>
                </c:pt>
                <c:pt idx="32061">
                  <c:v>-2.71869E-2</c:v>
                </c:pt>
                <c:pt idx="32062">
                  <c:v>-2.6216300000000001E-2</c:v>
                </c:pt>
                <c:pt idx="32063">
                  <c:v>-2.5242199999999999E-2</c:v>
                </c:pt>
                <c:pt idx="32064">
                  <c:v>-2.4266300000000001E-2</c:v>
                </c:pt>
                <c:pt idx="32065">
                  <c:v>-2.32908E-2</c:v>
                </c:pt>
                <c:pt idx="32066">
                  <c:v>-2.2315999999999999E-2</c:v>
                </c:pt>
                <c:pt idx="32067">
                  <c:v>-2.13408E-2</c:v>
                </c:pt>
                <c:pt idx="32068">
                  <c:v>-2.0364E-2</c:v>
                </c:pt>
                <c:pt idx="32069">
                  <c:v>-1.93843E-2</c:v>
                </c:pt>
                <c:pt idx="32070">
                  <c:v>-1.8400799999999998E-2</c:v>
                </c:pt>
                <c:pt idx="32071">
                  <c:v>-1.7415099999999999E-2</c:v>
                </c:pt>
                <c:pt idx="32072">
                  <c:v>-1.64323E-2</c:v>
                </c:pt>
                <c:pt idx="32073">
                  <c:v>-1.54567E-2</c:v>
                </c:pt>
                <c:pt idx="32074">
                  <c:v>-1.44885E-2</c:v>
                </c:pt>
                <c:pt idx="32075">
                  <c:v>-1.3524400000000001E-2</c:v>
                </c:pt>
                <c:pt idx="32076">
                  <c:v>-1.25608E-2</c:v>
                </c:pt>
                <c:pt idx="32077">
                  <c:v>-1.1597400000000001E-2</c:v>
                </c:pt>
                <c:pt idx="32078">
                  <c:v>-1.0637000000000001E-2</c:v>
                </c:pt>
                <c:pt idx="32079" formatCode="0.00E+00">
                  <c:v>-9.6814599999999994E-3</c:v>
                </c:pt>
                <c:pt idx="32080" formatCode="0.00E+00">
                  <c:v>-8.7324800000000008E-3</c:v>
                </c:pt>
                <c:pt idx="32081" formatCode="0.00E+00">
                  <c:v>-7.7933999999999998E-3</c:v>
                </c:pt>
                <c:pt idx="32082" formatCode="0.00E+00">
                  <c:v>-6.8680700000000004E-3</c:v>
                </c:pt>
                <c:pt idx="32083" formatCode="0.00E+00">
                  <c:v>-5.9586800000000001E-3</c:v>
                </c:pt>
                <c:pt idx="32084" formatCode="0.00E+00">
                  <c:v>-5.06617E-3</c:v>
                </c:pt>
                <c:pt idx="32085" formatCode="0.00E+00">
                  <c:v>-4.19134E-3</c:v>
                </c:pt>
                <c:pt idx="32086" formatCode="0.00E+00">
                  <c:v>-3.3352400000000002E-3</c:v>
                </c:pt>
                <c:pt idx="32087" formatCode="0.00E+00">
                  <c:v>-2.4989399999999998E-3</c:v>
                </c:pt>
                <c:pt idx="32088" formatCode="0.00E+00">
                  <c:v>-1.6835299999999999E-3</c:v>
                </c:pt>
                <c:pt idx="32089" formatCode="0.00E+00">
                  <c:v>-8.9030800000000003E-4</c:v>
                </c:pt>
                <c:pt idx="32090" formatCode="0.00E+00">
                  <c:v>-1.20223E-4</c:v>
                </c:pt>
                <c:pt idx="32091" formatCode="0.00E+00">
                  <c:v>6.2662700000000004E-4</c:v>
                </c:pt>
                <c:pt idx="32092" formatCode="0.00E+00">
                  <c:v>1.3500599999999999E-3</c:v>
                </c:pt>
                <c:pt idx="32093" formatCode="0.00E+00">
                  <c:v>2.0501500000000001E-3</c:v>
                </c:pt>
                <c:pt idx="32094" formatCode="0.00E+00">
                  <c:v>2.72756E-3</c:v>
                </c:pt>
                <c:pt idx="32095" formatCode="0.00E+00">
                  <c:v>3.3831600000000001E-3</c:v>
                </c:pt>
                <c:pt idx="32096" formatCode="0.00E+00">
                  <c:v>4.0178100000000001E-3</c:v>
                </c:pt>
                <c:pt idx="32097" formatCode="0.00E+00">
                  <c:v>4.6316899999999999E-3</c:v>
                </c:pt>
                <c:pt idx="32098" formatCode="0.00E+00">
                  <c:v>5.2246300000000001E-3</c:v>
                </c:pt>
                <c:pt idx="32099" formatCode="0.00E+00">
                  <c:v>5.79687E-3</c:v>
                </c:pt>
                <c:pt idx="32100" formatCode="0.00E+00">
                  <c:v>6.3474899999999999E-3</c:v>
                </c:pt>
                <c:pt idx="32101" formatCode="0.00E+00">
                  <c:v>6.8737399999999997E-3</c:v>
                </c:pt>
                <c:pt idx="32102" formatCode="0.00E+00">
                  <c:v>7.3737300000000002E-3</c:v>
                </c:pt>
                <c:pt idx="32103" formatCode="0.00E+00">
                  <c:v>7.8487499999999998E-3</c:v>
                </c:pt>
                <c:pt idx="32104" formatCode="0.00E+00">
                  <c:v>8.3008000000000005E-3</c:v>
                </c:pt>
                <c:pt idx="32105" formatCode="0.00E+00">
                  <c:v>8.7284600000000004E-3</c:v>
                </c:pt>
                <c:pt idx="32106" formatCode="0.00E+00">
                  <c:v>9.1277600000000004E-3</c:v>
                </c:pt>
                <c:pt idx="32107" formatCode="0.00E+00">
                  <c:v>9.4956099999999998E-3</c:v>
                </c:pt>
                <c:pt idx="32108" formatCode="0.00E+00">
                  <c:v>9.8312099999999999E-3</c:v>
                </c:pt>
                <c:pt idx="32109">
                  <c:v>1.0134900000000001E-2</c:v>
                </c:pt>
                <c:pt idx="32110">
                  <c:v>1.04063E-2</c:v>
                </c:pt>
                <c:pt idx="32111">
                  <c:v>1.0644499999999999E-2</c:v>
                </c:pt>
                <c:pt idx="32112">
                  <c:v>1.0849599999999999E-2</c:v>
                </c:pt>
                <c:pt idx="32113">
                  <c:v>1.1023700000000001E-2</c:v>
                </c:pt>
                <c:pt idx="32114">
                  <c:v>1.1169500000000001E-2</c:v>
                </c:pt>
                <c:pt idx="32115">
                  <c:v>1.12871E-2</c:v>
                </c:pt>
                <c:pt idx="32116">
                  <c:v>1.13753E-2</c:v>
                </c:pt>
                <c:pt idx="32117">
                  <c:v>1.1433199999999999E-2</c:v>
                </c:pt>
                <c:pt idx="32118">
                  <c:v>1.1461600000000001E-2</c:v>
                </c:pt>
                <c:pt idx="32119">
                  <c:v>1.14626E-2</c:v>
                </c:pt>
                <c:pt idx="32120">
                  <c:v>1.1438800000000001E-2</c:v>
                </c:pt>
                <c:pt idx="32121">
                  <c:v>1.1391399999999999E-2</c:v>
                </c:pt>
                <c:pt idx="32122">
                  <c:v>1.13195E-2</c:v>
                </c:pt>
                <c:pt idx="32123">
                  <c:v>1.1221800000000001E-2</c:v>
                </c:pt>
                <c:pt idx="32124">
                  <c:v>1.10969E-2</c:v>
                </c:pt>
                <c:pt idx="32125">
                  <c:v>1.09436E-2</c:v>
                </c:pt>
                <c:pt idx="32126">
                  <c:v>1.0761700000000001E-2</c:v>
                </c:pt>
                <c:pt idx="32127">
                  <c:v>1.05529E-2</c:v>
                </c:pt>
                <c:pt idx="32128">
                  <c:v>1.03185E-2</c:v>
                </c:pt>
                <c:pt idx="32129">
                  <c:v>1.00587E-2</c:v>
                </c:pt>
                <c:pt idx="32130" formatCode="0.00E+00">
                  <c:v>9.7743599999999993E-3</c:v>
                </c:pt>
                <c:pt idx="32131" formatCode="0.00E+00">
                  <c:v>9.4678399999999999E-3</c:v>
                </c:pt>
                <c:pt idx="32132" formatCode="0.00E+00">
                  <c:v>9.1413499999999995E-3</c:v>
                </c:pt>
                <c:pt idx="32133" formatCode="0.00E+00">
                  <c:v>8.7946299999999995E-3</c:v>
                </c:pt>
                <c:pt idx="32134" formatCode="0.00E+00">
                  <c:v>8.4254399999999993E-3</c:v>
                </c:pt>
                <c:pt idx="32135" formatCode="0.00E+00">
                  <c:v>8.0324799999999998E-3</c:v>
                </c:pt>
                <c:pt idx="32136" formatCode="0.00E+00">
                  <c:v>7.6158600000000003E-3</c:v>
                </c:pt>
                <c:pt idx="32137" formatCode="0.00E+00">
                  <c:v>7.1757699999999997E-3</c:v>
                </c:pt>
                <c:pt idx="32138" formatCode="0.00E+00">
                  <c:v>6.7122299999999996E-3</c:v>
                </c:pt>
                <c:pt idx="32139" formatCode="0.00E+00">
                  <c:v>6.2255399999999999E-3</c:v>
                </c:pt>
                <c:pt idx="32140" formatCode="0.00E+00">
                  <c:v>5.7166200000000004E-3</c:v>
                </c:pt>
                <c:pt idx="32141" formatCode="0.00E+00">
                  <c:v>5.1864900000000002E-3</c:v>
                </c:pt>
                <c:pt idx="32142" formatCode="0.00E+00">
                  <c:v>4.6356899999999996E-3</c:v>
                </c:pt>
                <c:pt idx="32143" formatCode="0.00E+00">
                  <c:v>4.0649299999999996E-3</c:v>
                </c:pt>
                <c:pt idx="32144" formatCode="0.00E+00">
                  <c:v>3.4760699999999999E-3</c:v>
                </c:pt>
                <c:pt idx="32145" formatCode="0.00E+00">
                  <c:v>2.8712099999999999E-3</c:v>
                </c:pt>
                <c:pt idx="32146" formatCode="0.00E+00">
                  <c:v>2.25121E-3</c:v>
                </c:pt>
                <c:pt idx="32147" formatCode="0.00E+00">
                  <c:v>1.6162500000000001E-3</c:v>
                </c:pt>
                <c:pt idx="32148" formatCode="0.00E+00">
                  <c:v>9.6658300000000003E-4</c:v>
                </c:pt>
                <c:pt idx="32149" formatCode="0.00E+00">
                  <c:v>3.0276700000000001E-4</c:v>
                </c:pt>
                <c:pt idx="32150" formatCode="0.00E+00">
                  <c:v>-3.7342300000000001E-4</c:v>
                </c:pt>
                <c:pt idx="32151" formatCode="0.00E+00">
                  <c:v>-1.05956E-3</c:v>
                </c:pt>
                <c:pt idx="32152" formatCode="0.00E+00">
                  <c:v>-1.7537099999999999E-3</c:v>
                </c:pt>
                <c:pt idx="32153" formatCode="0.00E+00">
                  <c:v>-2.4547499999999999E-3</c:v>
                </c:pt>
                <c:pt idx="32154" formatCode="0.00E+00">
                  <c:v>-3.1625999999999998E-3</c:v>
                </c:pt>
                <c:pt idx="32155" formatCode="0.00E+00">
                  <c:v>-3.8777400000000002E-3</c:v>
                </c:pt>
                <c:pt idx="32156" formatCode="0.00E+00">
                  <c:v>-4.5999999999999999E-3</c:v>
                </c:pt>
                <c:pt idx="32157" formatCode="0.00E+00">
                  <c:v>-5.3282E-3</c:v>
                </c:pt>
                <c:pt idx="32158" formatCode="0.00E+00">
                  <c:v>-6.0604700000000001E-3</c:v>
                </c:pt>
                <c:pt idx="32159" formatCode="0.00E+00">
                  <c:v>-6.7959700000000001E-3</c:v>
                </c:pt>
                <c:pt idx="32160" formatCode="0.00E+00">
                  <c:v>-7.5348400000000001E-3</c:v>
                </c:pt>
                <c:pt idx="32161" formatCode="0.00E+00">
                  <c:v>-8.27577E-3</c:v>
                </c:pt>
                <c:pt idx="32162" formatCode="0.00E+00">
                  <c:v>-9.0163499999999994E-3</c:v>
                </c:pt>
                <c:pt idx="32163" formatCode="0.00E+00">
                  <c:v>-9.7551600000000006E-3</c:v>
                </c:pt>
                <c:pt idx="32164">
                  <c:v>-1.04922E-2</c:v>
                </c:pt>
                <c:pt idx="32165">
                  <c:v>-1.12283E-2</c:v>
                </c:pt>
                <c:pt idx="32166">
                  <c:v>-1.1963700000000001E-2</c:v>
                </c:pt>
                <c:pt idx="32167">
                  <c:v>-1.26979E-2</c:v>
                </c:pt>
                <c:pt idx="32168">
                  <c:v>-1.34298E-2</c:v>
                </c:pt>
                <c:pt idx="32169">
                  <c:v>-1.41592E-2</c:v>
                </c:pt>
                <c:pt idx="32170">
                  <c:v>-1.4888999999999999E-2</c:v>
                </c:pt>
                <c:pt idx="32171">
                  <c:v>-1.5613800000000001E-2</c:v>
                </c:pt>
                <c:pt idx="32172">
                  <c:v>-1.6315199999999998E-2</c:v>
                </c:pt>
                <c:pt idx="32173">
                  <c:v>-1.6994499999999999E-2</c:v>
                </c:pt>
                <c:pt idx="32174">
                  <c:v>-1.7673500000000002E-2</c:v>
                </c:pt>
                <c:pt idx="32175">
                  <c:v>-1.8353100000000001E-2</c:v>
                </c:pt>
                <c:pt idx="32176">
                  <c:v>-1.9022399999999998E-2</c:v>
                </c:pt>
                <c:pt idx="32177">
                  <c:v>-1.9682600000000001E-2</c:v>
                </c:pt>
                <c:pt idx="32178">
                  <c:v>-2.0336799999999999E-2</c:v>
                </c:pt>
                <c:pt idx="32179">
                  <c:v>-2.0983999999999999E-2</c:v>
                </c:pt>
                <c:pt idx="32180">
                  <c:v>-2.1621600000000001E-2</c:v>
                </c:pt>
                <c:pt idx="32181">
                  <c:v>-2.22475E-2</c:v>
                </c:pt>
                <c:pt idx="32182">
                  <c:v>-2.2860399999999999E-2</c:v>
                </c:pt>
                <c:pt idx="32183">
                  <c:v>-2.3460399999999999E-2</c:v>
                </c:pt>
                <c:pt idx="32184">
                  <c:v>-2.4048099999999999E-2</c:v>
                </c:pt>
                <c:pt idx="32185">
                  <c:v>-2.4623800000000001E-2</c:v>
                </c:pt>
                <c:pt idx="32186">
                  <c:v>-2.5186099999999999E-2</c:v>
                </c:pt>
                <c:pt idx="32187">
                  <c:v>-2.5734300000000002E-2</c:v>
                </c:pt>
                <c:pt idx="32188">
                  <c:v>-2.6268900000000001E-2</c:v>
                </c:pt>
                <c:pt idx="32189">
                  <c:v>-2.6792E-2</c:v>
                </c:pt>
                <c:pt idx="32190">
                  <c:v>-2.7305599999999999E-2</c:v>
                </c:pt>
                <c:pt idx="32191">
                  <c:v>-2.7810499999999998E-2</c:v>
                </c:pt>
                <c:pt idx="32192">
                  <c:v>-2.83062E-2</c:v>
                </c:pt>
                <c:pt idx="32193">
                  <c:v>-2.8792000000000002E-2</c:v>
                </c:pt>
                <c:pt idx="32194">
                  <c:v>-2.9266899999999998E-2</c:v>
                </c:pt>
                <c:pt idx="32195">
                  <c:v>-2.9730599999999999E-2</c:v>
                </c:pt>
                <c:pt idx="32196">
                  <c:v>-3.0181800000000002E-2</c:v>
                </c:pt>
                <c:pt idx="32197">
                  <c:v>-3.0618300000000001E-2</c:v>
                </c:pt>
                <c:pt idx="32198">
                  <c:v>-3.1038799999999998E-2</c:v>
                </c:pt>
                <c:pt idx="32199">
                  <c:v>-3.1443499999999999E-2</c:v>
                </c:pt>
                <c:pt idx="32200">
                  <c:v>-3.1831999999999999E-2</c:v>
                </c:pt>
                <c:pt idx="32201">
                  <c:v>-3.2203200000000001E-2</c:v>
                </c:pt>
                <c:pt idx="32202">
                  <c:v>-3.2556099999999998E-2</c:v>
                </c:pt>
                <c:pt idx="32203">
                  <c:v>-3.2890299999999997E-2</c:v>
                </c:pt>
                <c:pt idx="32204">
                  <c:v>-3.3205499999999999E-2</c:v>
                </c:pt>
                <c:pt idx="32205">
                  <c:v>-3.3501599999999999E-2</c:v>
                </c:pt>
                <c:pt idx="32206">
                  <c:v>-3.3777599999999998E-2</c:v>
                </c:pt>
                <c:pt idx="32207">
                  <c:v>-3.4033099999999997E-2</c:v>
                </c:pt>
                <c:pt idx="32208">
                  <c:v>-3.4268399999999997E-2</c:v>
                </c:pt>
                <c:pt idx="32209">
                  <c:v>-3.4483600000000003E-2</c:v>
                </c:pt>
                <c:pt idx="32210">
                  <c:v>-3.46787E-2</c:v>
                </c:pt>
                <c:pt idx="32211">
                  <c:v>-3.4854499999999997E-2</c:v>
                </c:pt>
                <c:pt idx="32212">
                  <c:v>-3.5012099999999997E-2</c:v>
                </c:pt>
                <c:pt idx="32213">
                  <c:v>-3.5151799999999997E-2</c:v>
                </c:pt>
                <c:pt idx="32214">
                  <c:v>-3.5273199999999998E-2</c:v>
                </c:pt>
                <c:pt idx="32215">
                  <c:v>-3.5375499999999997E-2</c:v>
                </c:pt>
                <c:pt idx="32216">
                  <c:v>-3.5458299999999998E-2</c:v>
                </c:pt>
                <c:pt idx="32217">
                  <c:v>-3.5521299999999999E-2</c:v>
                </c:pt>
                <c:pt idx="32218">
                  <c:v>-3.5564100000000001E-2</c:v>
                </c:pt>
                <c:pt idx="32219">
                  <c:v>-3.5586600000000003E-2</c:v>
                </c:pt>
                <c:pt idx="32220">
                  <c:v>-3.5588700000000001E-2</c:v>
                </c:pt>
                <c:pt idx="32221">
                  <c:v>-3.5570600000000001E-2</c:v>
                </c:pt>
                <c:pt idx="32222">
                  <c:v>-3.5532899999999999E-2</c:v>
                </c:pt>
                <c:pt idx="32223">
                  <c:v>-3.5476300000000002E-2</c:v>
                </c:pt>
                <c:pt idx="32224">
                  <c:v>-3.5402299999999998E-2</c:v>
                </c:pt>
                <c:pt idx="32225">
                  <c:v>-3.53131E-2</c:v>
                </c:pt>
                <c:pt idx="32226">
                  <c:v>-3.5210100000000001E-2</c:v>
                </c:pt>
                <c:pt idx="32227">
                  <c:v>-3.5093199999999998E-2</c:v>
                </c:pt>
                <c:pt idx="32228">
                  <c:v>-3.4961399999999997E-2</c:v>
                </c:pt>
                <c:pt idx="32229">
                  <c:v>-3.4814699999999997E-2</c:v>
                </c:pt>
                <c:pt idx="32230">
                  <c:v>-3.4653400000000001E-2</c:v>
                </c:pt>
                <c:pt idx="32231">
                  <c:v>-3.4477099999999997E-2</c:v>
                </c:pt>
                <c:pt idx="32232">
                  <c:v>-3.4284200000000001E-2</c:v>
                </c:pt>
                <c:pt idx="32233">
                  <c:v>-3.4074300000000002E-2</c:v>
                </c:pt>
                <c:pt idx="32234">
                  <c:v>-3.3847799999999997E-2</c:v>
                </c:pt>
                <c:pt idx="32235">
                  <c:v>-3.3605400000000001E-2</c:v>
                </c:pt>
                <c:pt idx="32236">
                  <c:v>-3.3348500000000003E-2</c:v>
                </c:pt>
                <c:pt idx="32237">
                  <c:v>-3.3078200000000002E-2</c:v>
                </c:pt>
                <c:pt idx="32238">
                  <c:v>-3.27934E-2</c:v>
                </c:pt>
                <c:pt idx="32239">
                  <c:v>-3.2492199999999999E-2</c:v>
                </c:pt>
                <c:pt idx="32240">
                  <c:v>-3.2174300000000003E-2</c:v>
                </c:pt>
                <c:pt idx="32241">
                  <c:v>-3.1842000000000002E-2</c:v>
                </c:pt>
                <c:pt idx="32242">
                  <c:v>-3.1498199999999997E-2</c:v>
                </c:pt>
                <c:pt idx="32243">
                  <c:v>-3.1144999999999999E-2</c:v>
                </c:pt>
                <c:pt idx="32244">
                  <c:v>-3.0784499999999999E-2</c:v>
                </c:pt>
                <c:pt idx="32245">
                  <c:v>-3.0417E-2</c:v>
                </c:pt>
                <c:pt idx="32246">
                  <c:v>-3.0041499999999999E-2</c:v>
                </c:pt>
                <c:pt idx="32247">
                  <c:v>-2.96574E-2</c:v>
                </c:pt>
                <c:pt idx="32248">
                  <c:v>-2.9266199999999999E-2</c:v>
                </c:pt>
                <c:pt idx="32249">
                  <c:v>-2.8869100000000002E-2</c:v>
                </c:pt>
                <c:pt idx="32250">
                  <c:v>-2.8467099999999999E-2</c:v>
                </c:pt>
                <c:pt idx="32251">
                  <c:v>-2.80621E-2</c:v>
                </c:pt>
                <c:pt idx="32252">
                  <c:v>-2.7654999999999999E-2</c:v>
                </c:pt>
                <c:pt idx="32253">
                  <c:v>-2.7245100000000001E-2</c:v>
                </c:pt>
                <c:pt idx="32254">
                  <c:v>-2.6831799999999999E-2</c:v>
                </c:pt>
                <c:pt idx="32255">
                  <c:v>-2.6414799999999999E-2</c:v>
                </c:pt>
                <c:pt idx="32256">
                  <c:v>-2.5994E-2</c:v>
                </c:pt>
                <c:pt idx="32257">
                  <c:v>-2.5571900000000002E-2</c:v>
                </c:pt>
                <c:pt idx="32258">
                  <c:v>-2.51498E-2</c:v>
                </c:pt>
                <c:pt idx="32259">
                  <c:v>-2.4717099999999999E-2</c:v>
                </c:pt>
                <c:pt idx="32260">
                  <c:v>-2.4265700000000001E-2</c:v>
                </c:pt>
                <c:pt idx="32261">
                  <c:v>-2.38097E-2</c:v>
                </c:pt>
                <c:pt idx="32262">
                  <c:v>-2.33587E-2</c:v>
                </c:pt>
                <c:pt idx="32263">
                  <c:v>-2.29041E-2</c:v>
                </c:pt>
                <c:pt idx="32264">
                  <c:v>-2.2444599999999999E-2</c:v>
                </c:pt>
                <c:pt idx="32265">
                  <c:v>-2.1985600000000001E-2</c:v>
                </c:pt>
                <c:pt idx="32266">
                  <c:v>-2.15283E-2</c:v>
                </c:pt>
                <c:pt idx="32267">
                  <c:v>-2.1071800000000002E-2</c:v>
                </c:pt>
                <c:pt idx="32268">
                  <c:v>-2.0615499999999998E-2</c:v>
                </c:pt>
                <c:pt idx="32269">
                  <c:v>-2.0159400000000001E-2</c:v>
                </c:pt>
                <c:pt idx="32270">
                  <c:v>-1.9704099999999999E-2</c:v>
                </c:pt>
                <c:pt idx="32271">
                  <c:v>-1.9250699999999999E-2</c:v>
                </c:pt>
                <c:pt idx="32272">
                  <c:v>-1.8800000000000001E-2</c:v>
                </c:pt>
                <c:pt idx="32273">
                  <c:v>-1.83526E-2</c:v>
                </c:pt>
                <c:pt idx="32274">
                  <c:v>-1.7909100000000001E-2</c:v>
                </c:pt>
                <c:pt idx="32275">
                  <c:v>-1.7470400000000001E-2</c:v>
                </c:pt>
                <c:pt idx="32276">
                  <c:v>-1.7037799999999999E-2</c:v>
                </c:pt>
                <c:pt idx="32277">
                  <c:v>-1.6611999999999998E-2</c:v>
                </c:pt>
                <c:pt idx="32278">
                  <c:v>-1.6194099999999999E-2</c:v>
                </c:pt>
                <c:pt idx="32279">
                  <c:v>-1.5784900000000001E-2</c:v>
                </c:pt>
                <c:pt idx="32280">
                  <c:v>-1.5383900000000001E-2</c:v>
                </c:pt>
                <c:pt idx="32281">
                  <c:v>-1.49899E-2</c:v>
                </c:pt>
                <c:pt idx="32282">
                  <c:v>-1.46017E-2</c:v>
                </c:pt>
                <c:pt idx="32283">
                  <c:v>-1.42186E-2</c:v>
                </c:pt>
                <c:pt idx="32284">
                  <c:v>-1.38403E-2</c:v>
                </c:pt>
                <c:pt idx="32285">
                  <c:v>-1.34661E-2</c:v>
                </c:pt>
                <c:pt idx="32286">
                  <c:v>-1.3095900000000001E-2</c:v>
                </c:pt>
                <c:pt idx="32287">
                  <c:v>-1.2729600000000001E-2</c:v>
                </c:pt>
                <c:pt idx="32288">
                  <c:v>-1.23669E-2</c:v>
                </c:pt>
                <c:pt idx="32289">
                  <c:v>-1.20076E-2</c:v>
                </c:pt>
                <c:pt idx="32290">
                  <c:v>-1.16515E-2</c:v>
                </c:pt>
                <c:pt idx="32291">
                  <c:v>-1.1298000000000001E-2</c:v>
                </c:pt>
                <c:pt idx="32292">
                  <c:v>-1.09464E-2</c:v>
                </c:pt>
                <c:pt idx="32293">
                  <c:v>-1.05971E-2</c:v>
                </c:pt>
                <c:pt idx="32294">
                  <c:v>-1.0250199999999999E-2</c:v>
                </c:pt>
                <c:pt idx="32295" formatCode="0.00E+00">
                  <c:v>-9.9059400000000002E-3</c:v>
                </c:pt>
                <c:pt idx="32296" formatCode="0.00E+00">
                  <c:v>-9.5647900000000001E-3</c:v>
                </c:pt>
                <c:pt idx="32297" formatCode="0.00E+00">
                  <c:v>-9.2270500000000005E-3</c:v>
                </c:pt>
                <c:pt idx="32298" formatCode="0.00E+00">
                  <c:v>-8.8930399999999996E-3</c:v>
                </c:pt>
                <c:pt idx="32299" formatCode="0.00E+00">
                  <c:v>-8.5629E-3</c:v>
                </c:pt>
                <c:pt idx="32300" formatCode="0.00E+00">
                  <c:v>-8.2368100000000007E-3</c:v>
                </c:pt>
                <c:pt idx="32301" formatCode="0.00E+00">
                  <c:v>-7.9149700000000003E-3</c:v>
                </c:pt>
                <c:pt idx="32302" formatCode="0.00E+00">
                  <c:v>-7.5972100000000001E-3</c:v>
                </c:pt>
                <c:pt idx="32303" formatCode="0.00E+00">
                  <c:v>-7.2832699999999997E-3</c:v>
                </c:pt>
                <c:pt idx="32304" formatCode="0.00E+00">
                  <c:v>-6.9730900000000004E-3</c:v>
                </c:pt>
                <c:pt idx="32305" formatCode="0.00E+00">
                  <c:v>-6.6665300000000004E-3</c:v>
                </c:pt>
                <c:pt idx="32306" formatCode="0.00E+00">
                  <c:v>-6.36324E-3</c:v>
                </c:pt>
                <c:pt idx="32307" formatCode="0.00E+00">
                  <c:v>-6.0626899999999999E-3</c:v>
                </c:pt>
                <c:pt idx="32308" formatCode="0.00E+00">
                  <c:v>-5.7640699999999996E-3</c:v>
                </c:pt>
                <c:pt idx="32309" formatCode="0.00E+00">
                  <c:v>-5.4663899999999998E-3</c:v>
                </c:pt>
                <c:pt idx="32310" formatCode="0.00E+00">
                  <c:v>-5.1690699999999996E-3</c:v>
                </c:pt>
                <c:pt idx="32311" formatCode="0.00E+00">
                  <c:v>-4.8723799999999999E-3</c:v>
                </c:pt>
                <c:pt idx="32312" formatCode="0.00E+00">
                  <c:v>-4.5772900000000004E-3</c:v>
                </c:pt>
                <c:pt idx="32313" formatCode="0.00E+00">
                  <c:v>-4.2847099999999997E-3</c:v>
                </c:pt>
                <c:pt idx="32314" formatCode="0.00E+00">
                  <c:v>-3.99504E-3</c:v>
                </c:pt>
                <c:pt idx="32315" formatCode="0.00E+00">
                  <c:v>-3.7083400000000001E-3</c:v>
                </c:pt>
                <c:pt idx="32316" formatCode="0.00E+00">
                  <c:v>-3.4246900000000002E-3</c:v>
                </c:pt>
                <c:pt idx="32317" formatCode="0.00E+00">
                  <c:v>-3.1437499999999998E-3</c:v>
                </c:pt>
                <c:pt idx="32318" formatCode="0.00E+00">
                  <c:v>-2.8646600000000002E-3</c:v>
                </c:pt>
                <c:pt idx="32319" formatCode="0.00E+00">
                  <c:v>-2.58661E-3</c:v>
                </c:pt>
                <c:pt idx="32320" formatCode="0.00E+00">
                  <c:v>-2.3091000000000001E-3</c:v>
                </c:pt>
                <c:pt idx="32321" formatCode="0.00E+00">
                  <c:v>-2.03206E-3</c:v>
                </c:pt>
                <c:pt idx="32322" formatCode="0.00E+00">
                  <c:v>-1.7560099999999999E-3</c:v>
                </c:pt>
                <c:pt idx="32323" formatCode="0.00E+00">
                  <c:v>-1.48208E-3</c:v>
                </c:pt>
                <c:pt idx="32324" formatCode="0.00E+00">
                  <c:v>-1.2110300000000001E-3</c:v>
                </c:pt>
                <c:pt idx="32325" formatCode="0.00E+00">
                  <c:v>-9.4188799999999999E-4</c:v>
                </c:pt>
                <c:pt idx="32326" formatCode="0.00E+00">
                  <c:v>-6.7259299999999998E-4</c:v>
                </c:pt>
                <c:pt idx="32327" formatCode="0.00E+00">
                  <c:v>-4.01992E-4</c:v>
                </c:pt>
                <c:pt idx="32328" formatCode="0.00E+00">
                  <c:v>-1.30543E-4</c:v>
                </c:pt>
                <c:pt idx="32329" formatCode="0.00E+00">
                  <c:v>1.4076099999999999E-4</c:v>
                </c:pt>
                <c:pt idx="32330" formatCode="0.00E+00">
                  <c:v>4.1128900000000001E-4</c:v>
                </c:pt>
                <c:pt idx="32331" formatCode="0.00E+00">
                  <c:v>6.8008200000000004E-4</c:v>
                </c:pt>
                <c:pt idx="32332" formatCode="0.00E+00">
                  <c:v>9.4594199999999996E-4</c:v>
                </c:pt>
                <c:pt idx="32333" formatCode="0.00E+00">
                  <c:v>1.2095000000000001E-3</c:v>
                </c:pt>
                <c:pt idx="32334" formatCode="0.00E+00">
                  <c:v>1.4728499999999999E-3</c:v>
                </c:pt>
                <c:pt idx="32335" formatCode="0.00E+00">
                  <c:v>1.7364399999999999E-3</c:v>
                </c:pt>
                <c:pt idx="32336" formatCode="0.00E+00">
                  <c:v>1.99832E-3</c:v>
                </c:pt>
                <c:pt idx="32337" formatCode="0.00E+00">
                  <c:v>2.2564400000000002E-3</c:v>
                </c:pt>
                <c:pt idx="32338" formatCode="0.00E+00">
                  <c:v>2.5099599999999999E-3</c:v>
                </c:pt>
                <c:pt idx="32339" formatCode="0.00E+00">
                  <c:v>2.7594400000000002E-3</c:v>
                </c:pt>
                <c:pt idx="32340" formatCode="0.00E+00">
                  <c:v>3.00592E-3</c:v>
                </c:pt>
                <c:pt idx="32341" formatCode="0.00E+00">
                  <c:v>3.2497300000000002E-3</c:v>
                </c:pt>
                <c:pt idx="32342" formatCode="0.00E+00">
                  <c:v>3.4909699999999999E-3</c:v>
                </c:pt>
                <c:pt idx="32343" formatCode="0.00E+00">
                  <c:v>3.7299799999999999E-3</c:v>
                </c:pt>
                <c:pt idx="32344" formatCode="0.00E+00">
                  <c:v>3.9665999999999998E-3</c:v>
                </c:pt>
                <c:pt idx="32345" formatCode="0.00E+00">
                  <c:v>4.2000900000000001E-3</c:v>
                </c:pt>
                <c:pt idx="32346" formatCode="0.00E+00">
                  <c:v>4.4294800000000004E-3</c:v>
                </c:pt>
                <c:pt idx="32347" formatCode="0.00E+00">
                  <c:v>4.6536399999999997E-3</c:v>
                </c:pt>
                <c:pt idx="32348" formatCode="0.00E+00">
                  <c:v>4.8718800000000003E-3</c:v>
                </c:pt>
                <c:pt idx="32349" formatCode="0.00E+00">
                  <c:v>5.08444E-3</c:v>
                </c:pt>
                <c:pt idx="32350" formatCode="0.00E+00">
                  <c:v>5.2915999999999996E-3</c:v>
                </c:pt>
                <c:pt idx="32351" formatCode="0.00E+00">
                  <c:v>5.4928399999999997E-3</c:v>
                </c:pt>
                <c:pt idx="32352" formatCode="0.00E+00">
                  <c:v>5.6879000000000001E-3</c:v>
                </c:pt>
                <c:pt idx="32353" formatCode="0.00E+00">
                  <c:v>5.8776499999999999E-3</c:v>
                </c:pt>
                <c:pt idx="32354" formatCode="0.00E+00">
                  <c:v>6.0627600000000004E-3</c:v>
                </c:pt>
                <c:pt idx="32355" formatCode="0.00E+00">
                  <c:v>6.24305E-3</c:v>
                </c:pt>
                <c:pt idx="32356" formatCode="0.00E+00">
                  <c:v>6.41817E-3</c:v>
                </c:pt>
                <c:pt idx="32357" formatCode="0.00E+00">
                  <c:v>6.5874699999999998E-3</c:v>
                </c:pt>
                <c:pt idx="32358" formatCode="0.00E+00">
                  <c:v>6.7502300000000003E-3</c:v>
                </c:pt>
                <c:pt idx="32359" formatCode="0.00E+00">
                  <c:v>6.90626E-3</c:v>
                </c:pt>
                <c:pt idx="32360" formatCode="0.00E+00">
                  <c:v>7.0554700000000003E-3</c:v>
                </c:pt>
                <c:pt idx="32361" formatCode="0.00E+00">
                  <c:v>7.1973899999999997E-3</c:v>
                </c:pt>
                <c:pt idx="32362" formatCode="0.00E+00">
                  <c:v>7.3315400000000001E-3</c:v>
                </c:pt>
                <c:pt idx="32363" formatCode="0.00E+00">
                  <c:v>7.4578099999999996E-3</c:v>
                </c:pt>
                <c:pt idx="32364" formatCode="0.00E+00">
                  <c:v>7.5762299999999998E-3</c:v>
                </c:pt>
                <c:pt idx="32365" formatCode="0.00E+00">
                  <c:v>7.6865900000000001E-3</c:v>
                </c:pt>
                <c:pt idx="32366" formatCode="0.00E+00">
                  <c:v>7.7883400000000004E-3</c:v>
                </c:pt>
                <c:pt idx="32367" formatCode="0.00E+00">
                  <c:v>7.8809299999999995E-3</c:v>
                </c:pt>
                <c:pt idx="32368" formatCode="0.00E+00">
                  <c:v>7.9641099999999999E-3</c:v>
                </c:pt>
                <c:pt idx="32369" formatCode="0.00E+00">
                  <c:v>8.0379400000000004E-3</c:v>
                </c:pt>
                <c:pt idx="32370" formatCode="0.00E+00">
                  <c:v>8.1026999999999991E-3</c:v>
                </c:pt>
                <c:pt idx="32371" formatCode="0.00E+00">
                  <c:v>8.1587799999999992E-3</c:v>
                </c:pt>
                <c:pt idx="32372" formatCode="0.00E+00">
                  <c:v>8.2060899999999992E-3</c:v>
                </c:pt>
                <c:pt idx="32373" formatCode="0.00E+00">
                  <c:v>8.2442999999999995E-3</c:v>
                </c:pt>
                <c:pt idx="32374" formatCode="0.00E+00">
                  <c:v>8.2732199999999995E-3</c:v>
                </c:pt>
                <c:pt idx="32375" formatCode="0.00E+00">
                  <c:v>8.2924599999999998E-3</c:v>
                </c:pt>
                <c:pt idx="32376" formatCode="0.00E+00">
                  <c:v>8.3015199999999997E-3</c:v>
                </c:pt>
                <c:pt idx="32377" formatCode="0.00E+00">
                  <c:v>8.3001800000000008E-3</c:v>
                </c:pt>
                <c:pt idx="32378" formatCode="0.00E+00">
                  <c:v>8.2885000000000007E-3</c:v>
                </c:pt>
                <c:pt idx="32379" formatCode="0.00E+00">
                  <c:v>8.2666100000000006E-3</c:v>
                </c:pt>
                <c:pt idx="32380" formatCode="0.00E+00">
                  <c:v>8.23458E-3</c:v>
                </c:pt>
                <c:pt idx="32381" formatCode="0.00E+00">
                  <c:v>8.1924300000000005E-3</c:v>
                </c:pt>
                <c:pt idx="32382" formatCode="0.00E+00">
                  <c:v>8.1403699999999992E-3</c:v>
                </c:pt>
                <c:pt idx="32383" formatCode="0.00E+00">
                  <c:v>8.0786999999999994E-3</c:v>
                </c:pt>
                <c:pt idx="32384" formatCode="0.00E+00">
                  <c:v>8.0072900000000002E-3</c:v>
                </c:pt>
                <c:pt idx="32385" formatCode="0.00E+00">
                  <c:v>7.9253899999999992E-3</c:v>
                </c:pt>
                <c:pt idx="32386" formatCode="0.00E+00">
                  <c:v>7.8323100000000003E-3</c:v>
                </c:pt>
                <c:pt idx="32387" formatCode="0.00E+00">
                  <c:v>7.7278599999999996E-3</c:v>
                </c:pt>
                <c:pt idx="32388" formatCode="0.00E+00">
                  <c:v>7.61198E-3</c:v>
                </c:pt>
                <c:pt idx="32389" formatCode="0.00E+00">
                  <c:v>7.4846299999999999E-3</c:v>
                </c:pt>
                <c:pt idx="32390" formatCode="0.00E+00">
                  <c:v>7.3458600000000001E-3</c:v>
                </c:pt>
                <c:pt idx="32391" formatCode="0.00E+00">
                  <c:v>7.1955700000000001E-3</c:v>
                </c:pt>
                <c:pt idx="32392" formatCode="0.00E+00">
                  <c:v>7.0334799999999999E-3</c:v>
                </c:pt>
                <c:pt idx="32393" formatCode="0.00E+00">
                  <c:v>6.8594299999999997E-3</c:v>
                </c:pt>
                <c:pt idx="32394" formatCode="0.00E+00">
                  <c:v>6.6735500000000003E-3</c:v>
                </c:pt>
                <c:pt idx="32395" formatCode="0.00E+00">
                  <c:v>6.4760399999999997E-3</c:v>
                </c:pt>
                <c:pt idx="32396" formatCode="0.00E+00">
                  <c:v>6.2670099999999999E-3</c:v>
                </c:pt>
                <c:pt idx="32397" formatCode="0.00E+00">
                  <c:v>6.0465199999999997E-3</c:v>
                </c:pt>
                <c:pt idx="32398" formatCode="0.00E+00">
                  <c:v>5.8148000000000002E-3</c:v>
                </c:pt>
                <c:pt idx="32399" formatCode="0.00E+00">
                  <c:v>5.5720300000000004E-3</c:v>
                </c:pt>
                <c:pt idx="32400" formatCode="0.00E+00">
                  <c:v>5.3182799999999999E-3</c:v>
                </c:pt>
                <c:pt idx="32401" formatCode="0.00E+00">
                  <c:v>5.0535800000000002E-3</c:v>
                </c:pt>
                <c:pt idx="32402" formatCode="0.00E+00">
                  <c:v>4.7780699999999997E-3</c:v>
                </c:pt>
                <c:pt idx="32403" formatCode="0.00E+00">
                  <c:v>4.4918900000000001E-3</c:v>
                </c:pt>
                <c:pt idx="32404" formatCode="0.00E+00">
                  <c:v>4.1952999999999999E-3</c:v>
                </c:pt>
                <c:pt idx="32405" formatCode="0.00E+00">
                  <c:v>3.8888500000000001E-3</c:v>
                </c:pt>
                <c:pt idx="32406" formatCode="0.00E+00">
                  <c:v>3.57311E-3</c:v>
                </c:pt>
                <c:pt idx="32407" formatCode="0.00E+00">
                  <c:v>3.2484499999999999E-3</c:v>
                </c:pt>
                <c:pt idx="32408" formatCode="0.00E+00">
                  <c:v>2.9152399999999999E-3</c:v>
                </c:pt>
                <c:pt idx="32409" formatCode="0.00E+00">
                  <c:v>2.5737999999999998E-3</c:v>
                </c:pt>
                <c:pt idx="32410" formatCode="0.00E+00">
                  <c:v>2.2241299999999999E-3</c:v>
                </c:pt>
                <c:pt idx="32411" formatCode="0.00E+00">
                  <c:v>1.86611E-3</c:v>
                </c:pt>
                <c:pt idx="32412" formatCode="0.00E+00">
                  <c:v>1.5000300000000001E-3</c:v>
                </c:pt>
                <c:pt idx="32413" formatCode="0.00E+00">
                  <c:v>1.1265100000000001E-3</c:v>
                </c:pt>
                <c:pt idx="32414" formatCode="0.00E+00">
                  <c:v>7.4611499999999999E-4</c:v>
                </c:pt>
                <c:pt idx="32415" formatCode="0.00E+00">
                  <c:v>3.5911E-4</c:v>
                </c:pt>
                <c:pt idx="32416" formatCode="0.00E+00">
                  <c:v>-3.4467900000000002E-5</c:v>
                </c:pt>
                <c:pt idx="32417" formatCode="0.00E+00">
                  <c:v>-4.34552E-4</c:v>
                </c:pt>
                <c:pt idx="32418" formatCode="0.00E+00">
                  <c:v>-8.4098199999999999E-4</c:v>
                </c:pt>
                <c:pt idx="32419" formatCode="0.00E+00">
                  <c:v>-1.2535599999999999E-3</c:v>
                </c:pt>
                <c:pt idx="32420" formatCode="0.00E+00">
                  <c:v>-1.67198E-3</c:v>
                </c:pt>
                <c:pt idx="32421" formatCode="0.00E+00">
                  <c:v>-2.0956999999999998E-3</c:v>
                </c:pt>
                <c:pt idx="32422" formatCode="0.00E+00">
                  <c:v>-2.5241399999999998E-3</c:v>
                </c:pt>
                <c:pt idx="32423" formatCode="0.00E+00">
                  <c:v>-2.9568099999999998E-3</c:v>
                </c:pt>
                <c:pt idx="32424" formatCode="0.00E+00">
                  <c:v>-3.3933399999999999E-3</c:v>
                </c:pt>
                <c:pt idx="32425" formatCode="0.00E+00">
                  <c:v>-3.83308E-3</c:v>
                </c:pt>
                <c:pt idx="32426" formatCode="0.00E+00">
                  <c:v>-4.2749099999999998E-3</c:v>
                </c:pt>
                <c:pt idx="32427" formatCode="0.00E+00">
                  <c:v>-4.71799E-3</c:v>
                </c:pt>
                <c:pt idx="32428" formatCode="0.00E+00">
                  <c:v>-5.1621799999999997E-3</c:v>
                </c:pt>
                <c:pt idx="32429" formatCode="0.00E+00">
                  <c:v>-5.6074100000000002E-3</c:v>
                </c:pt>
                <c:pt idx="32430" formatCode="0.00E+00">
                  <c:v>-6.0530999999999996E-3</c:v>
                </c:pt>
                <c:pt idx="32431" formatCode="0.00E+00">
                  <c:v>-6.4983999999999997E-3</c:v>
                </c:pt>
                <c:pt idx="32432" formatCode="0.00E+00">
                  <c:v>-6.9426399999999999E-3</c:v>
                </c:pt>
                <c:pt idx="32433" formatCode="0.00E+00">
                  <c:v>-7.3853900000000004E-3</c:v>
                </c:pt>
                <c:pt idx="32434" formatCode="0.00E+00">
                  <c:v>-7.8263399999999993E-3</c:v>
                </c:pt>
                <c:pt idx="32435" formatCode="0.00E+00">
                  <c:v>-8.2651100000000009E-3</c:v>
                </c:pt>
                <c:pt idx="32436" formatCode="0.00E+00">
                  <c:v>-8.7012400000000007E-3</c:v>
                </c:pt>
                <c:pt idx="32437" formatCode="0.00E+00">
                  <c:v>-9.1342100000000002E-3</c:v>
                </c:pt>
                <c:pt idx="32438" formatCode="0.00E+00">
                  <c:v>-9.5635600000000005E-3</c:v>
                </c:pt>
                <c:pt idx="32439" formatCode="0.00E+00">
                  <c:v>-9.9888100000000007E-3</c:v>
                </c:pt>
                <c:pt idx="32440">
                  <c:v>-1.0409399999999999E-2</c:v>
                </c:pt>
                <c:pt idx="32441">
                  <c:v>-1.08246E-2</c:v>
                </c:pt>
                <c:pt idx="32442">
                  <c:v>-1.12338E-2</c:v>
                </c:pt>
                <c:pt idx="32443">
                  <c:v>-1.1636199999999999E-2</c:v>
                </c:pt>
                <c:pt idx="32444">
                  <c:v>-1.2031E-2</c:v>
                </c:pt>
                <c:pt idx="32445">
                  <c:v>-1.24175E-2</c:v>
                </c:pt>
                <c:pt idx="32446">
                  <c:v>-1.27952E-2</c:v>
                </c:pt>
                <c:pt idx="32447">
                  <c:v>-1.31638E-2</c:v>
                </c:pt>
                <c:pt idx="32448">
                  <c:v>-1.35228E-2</c:v>
                </c:pt>
                <c:pt idx="32449">
                  <c:v>-1.38718E-2</c:v>
                </c:pt>
                <c:pt idx="32450">
                  <c:v>-1.4210499999999999E-2</c:v>
                </c:pt>
                <c:pt idx="32451">
                  <c:v>-1.4538300000000001E-2</c:v>
                </c:pt>
                <c:pt idx="32452">
                  <c:v>-1.4854900000000001E-2</c:v>
                </c:pt>
                <c:pt idx="32453">
                  <c:v>-1.5159799999999999E-2</c:v>
                </c:pt>
                <c:pt idx="32454">
                  <c:v>-1.54526E-2</c:v>
                </c:pt>
                <c:pt idx="32455">
                  <c:v>-1.5732800000000002E-2</c:v>
                </c:pt>
                <c:pt idx="32456">
                  <c:v>-1.5999900000000001E-2</c:v>
                </c:pt>
                <c:pt idx="32457">
                  <c:v>-1.6253400000000001E-2</c:v>
                </c:pt>
                <c:pt idx="32458">
                  <c:v>-1.6493000000000001E-2</c:v>
                </c:pt>
                <c:pt idx="32459">
                  <c:v>-1.6718299999999998E-2</c:v>
                </c:pt>
                <c:pt idx="32460">
                  <c:v>-1.6928800000000001E-2</c:v>
                </c:pt>
                <c:pt idx="32461">
                  <c:v>-1.7124E-2</c:v>
                </c:pt>
                <c:pt idx="32462">
                  <c:v>-1.7303499999999999E-2</c:v>
                </c:pt>
                <c:pt idx="32463">
                  <c:v>-1.74675E-2</c:v>
                </c:pt>
                <c:pt idx="32464">
                  <c:v>-1.7615599999999999E-2</c:v>
                </c:pt>
                <c:pt idx="32465">
                  <c:v>-1.7747599999999999E-2</c:v>
                </c:pt>
                <c:pt idx="32466">
                  <c:v>-1.7863E-2</c:v>
                </c:pt>
                <c:pt idx="32467">
                  <c:v>-1.79612E-2</c:v>
                </c:pt>
                <c:pt idx="32468">
                  <c:v>-1.8042200000000001E-2</c:v>
                </c:pt>
                <c:pt idx="32469">
                  <c:v>-1.8105599999999999E-2</c:v>
                </c:pt>
                <c:pt idx="32470">
                  <c:v>-1.8151E-2</c:v>
                </c:pt>
                <c:pt idx="32471">
                  <c:v>-1.8178300000000001E-2</c:v>
                </c:pt>
                <c:pt idx="32472">
                  <c:v>-1.8187399999999999E-2</c:v>
                </c:pt>
                <c:pt idx="32473">
                  <c:v>-1.8178099999999999E-2</c:v>
                </c:pt>
                <c:pt idx="32474">
                  <c:v>-1.8150199999999998E-2</c:v>
                </c:pt>
                <c:pt idx="32475">
                  <c:v>-1.8103600000000001E-2</c:v>
                </c:pt>
                <c:pt idx="32476">
                  <c:v>-1.80383E-2</c:v>
                </c:pt>
                <c:pt idx="32477">
                  <c:v>-1.7954299999999999E-2</c:v>
                </c:pt>
                <c:pt idx="32478">
                  <c:v>-1.7851499999999999E-2</c:v>
                </c:pt>
                <c:pt idx="32479">
                  <c:v>-1.77293E-2</c:v>
                </c:pt>
                <c:pt idx="32480">
                  <c:v>-1.75879E-2</c:v>
                </c:pt>
                <c:pt idx="32481">
                  <c:v>-1.74273E-2</c:v>
                </c:pt>
                <c:pt idx="32482">
                  <c:v>-1.7247700000000001E-2</c:v>
                </c:pt>
                <c:pt idx="32483">
                  <c:v>-1.70492E-2</c:v>
                </c:pt>
                <c:pt idx="32484">
                  <c:v>-1.68319E-2</c:v>
                </c:pt>
                <c:pt idx="32485">
                  <c:v>-1.6596199999999998E-2</c:v>
                </c:pt>
                <c:pt idx="32486">
                  <c:v>-1.6342300000000001E-2</c:v>
                </c:pt>
                <c:pt idx="32487">
                  <c:v>-1.6070399999999999E-2</c:v>
                </c:pt>
                <c:pt idx="32488">
                  <c:v>-1.57804E-2</c:v>
                </c:pt>
                <c:pt idx="32489">
                  <c:v>-1.5472700000000001E-2</c:v>
                </c:pt>
                <c:pt idx="32490">
                  <c:v>-1.5147300000000001E-2</c:v>
                </c:pt>
                <c:pt idx="32491">
                  <c:v>-1.48048E-2</c:v>
                </c:pt>
                <c:pt idx="32492">
                  <c:v>-1.44452E-2</c:v>
                </c:pt>
                <c:pt idx="32493">
                  <c:v>-1.4068900000000001E-2</c:v>
                </c:pt>
                <c:pt idx="32494">
                  <c:v>-1.3676000000000001E-2</c:v>
                </c:pt>
                <c:pt idx="32495">
                  <c:v>-1.3266999999999999E-2</c:v>
                </c:pt>
                <c:pt idx="32496">
                  <c:v>-1.2842299999999999E-2</c:v>
                </c:pt>
                <c:pt idx="32497">
                  <c:v>-1.24023E-2</c:v>
                </c:pt>
                <c:pt idx="32498">
                  <c:v>-1.1947599999999999E-2</c:v>
                </c:pt>
                <c:pt idx="32499">
                  <c:v>-1.1478800000000001E-2</c:v>
                </c:pt>
                <c:pt idx="32500">
                  <c:v>-1.09961E-2</c:v>
                </c:pt>
                <c:pt idx="32501">
                  <c:v>-1.0500000000000001E-2</c:v>
                </c:pt>
                <c:pt idx="32502" formatCode="0.00E+00">
                  <c:v>-9.9906700000000001E-3</c:v>
                </c:pt>
                <c:pt idx="32503" formatCode="0.00E+00">
                  <c:v>-9.4686900000000001E-3</c:v>
                </c:pt>
                <c:pt idx="32504" formatCode="0.00E+00">
                  <c:v>-8.9347200000000002E-3</c:v>
                </c:pt>
                <c:pt idx="32505" formatCode="0.00E+00">
                  <c:v>-8.3894199999999999E-3</c:v>
                </c:pt>
                <c:pt idx="32506" formatCode="0.00E+00">
                  <c:v>-7.8334200000000007E-3</c:v>
                </c:pt>
                <c:pt idx="32507" formatCode="0.00E+00">
                  <c:v>-7.26729E-3</c:v>
                </c:pt>
                <c:pt idx="32508" formatCode="0.00E+00">
                  <c:v>-6.69171E-3</c:v>
                </c:pt>
                <c:pt idx="32509" formatCode="0.00E+00">
                  <c:v>-6.10752E-3</c:v>
                </c:pt>
                <c:pt idx="32510" formatCode="0.00E+00">
                  <c:v>-5.5153800000000003E-3</c:v>
                </c:pt>
                <c:pt idx="32511" formatCode="0.00E+00">
                  <c:v>-4.91574E-3</c:v>
                </c:pt>
                <c:pt idx="32512" formatCode="0.00E+00">
                  <c:v>-4.3089399999999998E-3</c:v>
                </c:pt>
                <c:pt idx="32513" formatCode="0.00E+00">
                  <c:v>-3.6954700000000002E-3</c:v>
                </c:pt>
                <c:pt idx="32514" formatCode="0.00E+00">
                  <c:v>-3.0759300000000002E-3</c:v>
                </c:pt>
                <c:pt idx="32515" formatCode="0.00E+00">
                  <c:v>-2.45094E-3</c:v>
                </c:pt>
                <c:pt idx="32516" formatCode="0.00E+00">
                  <c:v>-1.8211099999999999E-3</c:v>
                </c:pt>
                <c:pt idx="32517" formatCode="0.00E+00">
                  <c:v>-1.1871200000000001E-3</c:v>
                </c:pt>
                <c:pt idx="32518" formatCode="0.00E+00">
                  <c:v>-5.4975800000000002E-4</c:v>
                </c:pt>
                <c:pt idx="32519" formatCode="0.00E+00">
                  <c:v>9.0175700000000005E-5</c:v>
                </c:pt>
                <c:pt idx="32520" formatCode="0.00E+00">
                  <c:v>7.3189000000000001E-4</c:v>
                </c:pt>
                <c:pt idx="32521" formatCode="0.00E+00">
                  <c:v>1.3746800000000001E-3</c:v>
                </c:pt>
                <c:pt idx="32522" formatCode="0.00E+00">
                  <c:v>2.0179099999999999E-3</c:v>
                </c:pt>
                <c:pt idx="32523" formatCode="0.00E+00">
                  <c:v>2.6609799999999999E-3</c:v>
                </c:pt>
                <c:pt idx="32524" formatCode="0.00E+00">
                  <c:v>3.3032199999999999E-3</c:v>
                </c:pt>
                <c:pt idx="32525" formatCode="0.00E+00">
                  <c:v>3.9438499999999996E-3</c:v>
                </c:pt>
                <c:pt idx="32526" formatCode="0.00E+00">
                  <c:v>4.5821100000000003E-3</c:v>
                </c:pt>
                <c:pt idx="32527" formatCode="0.00E+00">
                  <c:v>5.2172099999999999E-3</c:v>
                </c:pt>
                <c:pt idx="32528" formatCode="0.00E+00">
                  <c:v>5.8484299999999999E-3</c:v>
                </c:pt>
                <c:pt idx="32529" formatCode="0.00E+00">
                  <c:v>6.4752400000000002E-3</c:v>
                </c:pt>
                <c:pt idx="32530" formatCode="0.00E+00">
                  <c:v>7.0971799999999998E-3</c:v>
                </c:pt>
                <c:pt idx="32531" formatCode="0.00E+00">
                  <c:v>7.71377E-3</c:v>
                </c:pt>
                <c:pt idx="32532" formatCode="0.00E+00">
                  <c:v>8.3244400000000007E-3</c:v>
                </c:pt>
                <c:pt idx="32533" formatCode="0.00E+00">
                  <c:v>8.9285200000000006E-3</c:v>
                </c:pt>
                <c:pt idx="32534" formatCode="0.00E+00">
                  <c:v>9.5252500000000007E-3</c:v>
                </c:pt>
                <c:pt idx="32535">
                  <c:v>1.01139E-2</c:v>
                </c:pt>
                <c:pt idx="32536">
                  <c:v>1.0693599999999999E-2</c:v>
                </c:pt>
                <c:pt idx="32537">
                  <c:v>1.1263499999999999E-2</c:v>
                </c:pt>
                <c:pt idx="32538">
                  <c:v>1.1822900000000001E-2</c:v>
                </c:pt>
                <c:pt idx="32539">
                  <c:v>1.2371200000000001E-2</c:v>
                </c:pt>
                <c:pt idx="32540">
                  <c:v>1.29079E-2</c:v>
                </c:pt>
                <c:pt idx="32541">
                  <c:v>1.3432299999999999E-2</c:v>
                </c:pt>
                <c:pt idx="32542">
                  <c:v>1.3943799999999999E-2</c:v>
                </c:pt>
                <c:pt idx="32543">
                  <c:v>1.4442099999999999E-2</c:v>
                </c:pt>
                <c:pt idx="32544">
                  <c:v>1.49266E-2</c:v>
                </c:pt>
                <c:pt idx="32545">
                  <c:v>1.53971E-2</c:v>
                </c:pt>
                <c:pt idx="32546">
                  <c:v>1.5853200000000001E-2</c:v>
                </c:pt>
                <c:pt idx="32547">
                  <c:v>1.6294800000000002E-2</c:v>
                </c:pt>
                <c:pt idx="32548">
                  <c:v>1.6721400000000001E-2</c:v>
                </c:pt>
                <c:pt idx="32549">
                  <c:v>1.7132600000000001E-2</c:v>
                </c:pt>
                <c:pt idx="32550">
                  <c:v>1.7527999999999998E-2</c:v>
                </c:pt>
                <c:pt idx="32551">
                  <c:v>1.79063E-2</c:v>
                </c:pt>
                <c:pt idx="32552">
                  <c:v>1.8266899999999999E-2</c:v>
                </c:pt>
                <c:pt idx="32553">
                  <c:v>1.8609400000000002E-2</c:v>
                </c:pt>
                <c:pt idx="32554">
                  <c:v>1.8933999999999999E-2</c:v>
                </c:pt>
                <c:pt idx="32555">
                  <c:v>1.9240699999999999E-2</c:v>
                </c:pt>
                <c:pt idx="32556">
                  <c:v>1.95292E-2</c:v>
                </c:pt>
                <c:pt idx="32557">
                  <c:v>1.9799600000000001E-2</c:v>
                </c:pt>
                <c:pt idx="32558">
                  <c:v>2.0051800000000002E-2</c:v>
                </c:pt>
                <c:pt idx="32559">
                  <c:v>2.0285600000000001E-2</c:v>
                </c:pt>
                <c:pt idx="32560">
                  <c:v>2.0501100000000001E-2</c:v>
                </c:pt>
                <c:pt idx="32561">
                  <c:v>2.0698100000000001E-2</c:v>
                </c:pt>
                <c:pt idx="32562">
                  <c:v>2.0876499999999999E-2</c:v>
                </c:pt>
                <c:pt idx="32563">
                  <c:v>2.1035999999999999E-2</c:v>
                </c:pt>
                <c:pt idx="32564">
                  <c:v>2.1176199999999999E-2</c:v>
                </c:pt>
                <c:pt idx="32565">
                  <c:v>2.1296900000000001E-2</c:v>
                </c:pt>
                <c:pt idx="32566">
                  <c:v>2.1398199999999999E-2</c:v>
                </c:pt>
                <c:pt idx="32567">
                  <c:v>2.14804E-2</c:v>
                </c:pt>
                <c:pt idx="32568">
                  <c:v>2.1543699999999999E-2</c:v>
                </c:pt>
                <c:pt idx="32569">
                  <c:v>2.1588300000000001E-2</c:v>
                </c:pt>
                <c:pt idx="32570">
                  <c:v>2.1614399999999999E-2</c:v>
                </c:pt>
                <c:pt idx="32571">
                  <c:v>2.1621999999999999E-2</c:v>
                </c:pt>
                <c:pt idx="32572">
                  <c:v>2.1611100000000001E-2</c:v>
                </c:pt>
                <c:pt idx="32573">
                  <c:v>2.1581699999999999E-2</c:v>
                </c:pt>
                <c:pt idx="32574">
                  <c:v>2.1534000000000001E-2</c:v>
                </c:pt>
                <c:pt idx="32575">
                  <c:v>2.1467900000000002E-2</c:v>
                </c:pt>
                <c:pt idx="32576">
                  <c:v>2.1383599999999999E-2</c:v>
                </c:pt>
                <c:pt idx="32577">
                  <c:v>2.1281100000000001E-2</c:v>
                </c:pt>
                <c:pt idx="32578">
                  <c:v>2.1160700000000001E-2</c:v>
                </c:pt>
                <c:pt idx="32579">
                  <c:v>2.1022599999999999E-2</c:v>
                </c:pt>
                <c:pt idx="32580">
                  <c:v>2.0867299999999998E-2</c:v>
                </c:pt>
                <c:pt idx="32581">
                  <c:v>2.06953E-2</c:v>
                </c:pt>
                <c:pt idx="32582">
                  <c:v>2.0507299999999999E-2</c:v>
                </c:pt>
                <c:pt idx="32583">
                  <c:v>2.0303700000000001E-2</c:v>
                </c:pt>
                <c:pt idx="32584">
                  <c:v>2.0085100000000002E-2</c:v>
                </c:pt>
                <c:pt idx="32585">
                  <c:v>1.98517E-2</c:v>
                </c:pt>
                <c:pt idx="32586">
                  <c:v>1.9604099999999999E-2</c:v>
                </c:pt>
                <c:pt idx="32587">
                  <c:v>1.9342499999999999E-2</c:v>
                </c:pt>
                <c:pt idx="32588">
                  <c:v>1.9067600000000001E-2</c:v>
                </c:pt>
                <c:pt idx="32589">
                  <c:v>1.8780100000000001E-2</c:v>
                </c:pt>
                <c:pt idx="32590">
                  <c:v>1.8480699999999999E-2</c:v>
                </c:pt>
                <c:pt idx="32591">
                  <c:v>1.8169500000000002E-2</c:v>
                </c:pt>
                <c:pt idx="32592">
                  <c:v>1.78467E-2</c:v>
                </c:pt>
                <c:pt idx="32593">
                  <c:v>1.7512300000000001E-2</c:v>
                </c:pt>
                <c:pt idx="32594">
                  <c:v>1.7166500000000001E-2</c:v>
                </c:pt>
                <c:pt idx="32595">
                  <c:v>1.6810100000000001E-2</c:v>
                </c:pt>
                <c:pt idx="32596">
                  <c:v>1.6443599999999999E-2</c:v>
                </c:pt>
                <c:pt idx="32597">
                  <c:v>1.6067399999999999E-2</c:v>
                </c:pt>
                <c:pt idx="32598">
                  <c:v>1.5682600000000001E-2</c:v>
                </c:pt>
                <c:pt idx="32599">
                  <c:v>1.52903E-2</c:v>
                </c:pt>
                <c:pt idx="32600">
                  <c:v>1.4891E-2</c:v>
                </c:pt>
                <c:pt idx="32601">
                  <c:v>1.44852E-2</c:v>
                </c:pt>
                <c:pt idx="32602">
                  <c:v>1.4073499999999999E-2</c:v>
                </c:pt>
                <c:pt idx="32603">
                  <c:v>1.36566E-2</c:v>
                </c:pt>
                <c:pt idx="32604">
                  <c:v>1.32354E-2</c:v>
                </c:pt>
                <c:pt idx="32605">
                  <c:v>1.2810800000000001E-2</c:v>
                </c:pt>
                <c:pt idx="32606">
                  <c:v>1.23832E-2</c:v>
                </c:pt>
                <c:pt idx="32607">
                  <c:v>1.1953E-2</c:v>
                </c:pt>
                <c:pt idx="32608">
                  <c:v>1.1521099999999999E-2</c:v>
                </c:pt>
                <c:pt idx="32609">
                  <c:v>1.1087899999999999E-2</c:v>
                </c:pt>
                <c:pt idx="32610">
                  <c:v>1.0653899999999999E-2</c:v>
                </c:pt>
                <c:pt idx="32611">
                  <c:v>1.0219199999999999E-2</c:v>
                </c:pt>
                <c:pt idx="32612" formatCode="0.00E+00">
                  <c:v>9.7844999999999998E-3</c:v>
                </c:pt>
                <c:pt idx="32613" formatCode="0.00E+00">
                  <c:v>9.3501999999999995E-3</c:v>
                </c:pt>
                <c:pt idx="32614" formatCode="0.00E+00">
                  <c:v>8.9167399999999994E-3</c:v>
                </c:pt>
                <c:pt idx="32615" formatCode="0.00E+00">
                  <c:v>8.4844399999999993E-3</c:v>
                </c:pt>
                <c:pt idx="32616" formatCode="0.00E+00">
                  <c:v>8.0536600000000007E-3</c:v>
                </c:pt>
                <c:pt idx="32617" formatCode="0.00E+00">
                  <c:v>7.6250099999999998E-3</c:v>
                </c:pt>
                <c:pt idx="32618" formatCode="0.00E+00">
                  <c:v>7.1994600000000004E-3</c:v>
                </c:pt>
                <c:pt idx="32619" formatCode="0.00E+00">
                  <c:v>6.7780799999999997E-3</c:v>
                </c:pt>
                <c:pt idx="32620" formatCode="0.00E+00">
                  <c:v>6.3616000000000002E-3</c:v>
                </c:pt>
                <c:pt idx="32621" formatCode="0.00E+00">
                  <c:v>5.9504099999999997E-3</c:v>
                </c:pt>
                <c:pt idx="32622" formatCode="0.00E+00">
                  <c:v>5.5449000000000002E-3</c:v>
                </c:pt>
                <c:pt idx="32623" formatCode="0.00E+00">
                  <c:v>5.1455499999999996E-3</c:v>
                </c:pt>
                <c:pt idx="32624" formatCode="0.00E+00">
                  <c:v>4.7526499999999998E-3</c:v>
                </c:pt>
                <c:pt idx="32625" formatCode="0.00E+00">
                  <c:v>4.36645E-3</c:v>
                </c:pt>
                <c:pt idx="32626" formatCode="0.00E+00">
                  <c:v>3.9872800000000002E-3</c:v>
                </c:pt>
                <c:pt idx="32627" formatCode="0.00E+00">
                  <c:v>3.6155100000000002E-3</c:v>
                </c:pt>
                <c:pt idx="32628" formatCode="0.00E+00">
                  <c:v>3.2514100000000002E-3</c:v>
                </c:pt>
                <c:pt idx="32629" formatCode="0.00E+00">
                  <c:v>2.8953099999999999E-3</c:v>
                </c:pt>
                <c:pt idx="32630" formatCode="0.00E+00">
                  <c:v>2.5475900000000002E-3</c:v>
                </c:pt>
                <c:pt idx="32631" formatCode="0.00E+00">
                  <c:v>2.20849E-3</c:v>
                </c:pt>
                <c:pt idx="32632" formatCode="0.00E+00">
                  <c:v>1.8784699999999999E-3</c:v>
                </c:pt>
                <c:pt idx="32633" formatCode="0.00E+00">
                  <c:v>1.5582E-3</c:v>
                </c:pt>
                <c:pt idx="32634" formatCode="0.00E+00">
                  <c:v>1.24826E-3</c:v>
                </c:pt>
                <c:pt idx="32635" formatCode="0.00E+00">
                  <c:v>9.48974E-4</c:v>
                </c:pt>
                <c:pt idx="32636" formatCode="0.00E+00">
                  <c:v>6.6068400000000003E-4</c:v>
                </c:pt>
                <c:pt idx="32637" formatCode="0.00E+00">
                  <c:v>3.8370500000000003E-4</c:v>
                </c:pt>
                <c:pt idx="32638" formatCode="0.00E+00">
                  <c:v>1.1791299999999999E-4</c:v>
                </c:pt>
                <c:pt idx="32639" formatCode="0.00E+00">
                  <c:v>-1.3717199999999999E-4</c:v>
                </c:pt>
                <c:pt idx="32640" formatCode="0.00E+00">
                  <c:v>-3.81713E-4</c:v>
                </c:pt>
                <c:pt idx="32641" formatCode="0.00E+00">
                  <c:v>-6.1538599999999999E-4</c:v>
                </c:pt>
                <c:pt idx="32642" formatCode="0.00E+00">
                  <c:v>-8.3769900000000002E-4</c:v>
                </c:pt>
                <c:pt idx="32643" formatCode="0.00E+00">
                  <c:v>-1.0481900000000001E-3</c:v>
                </c:pt>
                <c:pt idx="32644" formatCode="0.00E+00">
                  <c:v>-1.2466300000000001E-3</c:v>
                </c:pt>
                <c:pt idx="32645" formatCode="0.00E+00">
                  <c:v>-1.4330499999999999E-3</c:v>
                </c:pt>
                <c:pt idx="32646" formatCode="0.00E+00">
                  <c:v>-1.60757E-3</c:v>
                </c:pt>
                <c:pt idx="32647" formatCode="0.00E+00">
                  <c:v>-1.77016E-3</c:v>
                </c:pt>
                <c:pt idx="32648" formatCode="0.00E+00">
                  <c:v>-1.9204599999999999E-3</c:v>
                </c:pt>
                <c:pt idx="32649" formatCode="0.00E+00">
                  <c:v>-2.0580899999999998E-3</c:v>
                </c:pt>
                <c:pt idx="32650" formatCode="0.00E+00">
                  <c:v>-2.1829000000000002E-3</c:v>
                </c:pt>
                <c:pt idx="32651" formatCode="0.00E+00">
                  <c:v>-2.29517E-3</c:v>
                </c:pt>
                <c:pt idx="32652" formatCode="0.00E+00">
                  <c:v>-2.3952700000000001E-3</c:v>
                </c:pt>
                <c:pt idx="32653" formatCode="0.00E+00">
                  <c:v>-2.48344E-3</c:v>
                </c:pt>
                <c:pt idx="32654" formatCode="0.00E+00">
                  <c:v>-2.55982E-3</c:v>
                </c:pt>
                <c:pt idx="32655" formatCode="0.00E+00">
                  <c:v>-2.6246199999999998E-3</c:v>
                </c:pt>
                <c:pt idx="32656" formatCode="0.00E+00">
                  <c:v>-2.6779999999999998E-3</c:v>
                </c:pt>
                <c:pt idx="32657" formatCode="0.00E+00">
                  <c:v>-2.7199099999999999E-3</c:v>
                </c:pt>
                <c:pt idx="32658" formatCode="0.00E+00">
                  <c:v>-2.7501600000000002E-3</c:v>
                </c:pt>
                <c:pt idx="32659" formatCode="0.00E+00">
                  <c:v>-2.76852E-3</c:v>
                </c:pt>
                <c:pt idx="32660" formatCode="0.00E+00">
                  <c:v>-2.77494E-3</c:v>
                </c:pt>
                <c:pt idx="32661" formatCode="0.00E+00">
                  <c:v>-2.7696399999999999E-3</c:v>
                </c:pt>
                <c:pt idx="32662" formatCode="0.00E+00">
                  <c:v>-2.7530900000000001E-3</c:v>
                </c:pt>
                <c:pt idx="32663" formatCode="0.00E+00">
                  <c:v>-2.7257200000000001E-3</c:v>
                </c:pt>
                <c:pt idx="32664" formatCode="0.00E+00">
                  <c:v>-2.68805E-3</c:v>
                </c:pt>
                <c:pt idx="32665" formatCode="0.00E+00">
                  <c:v>-2.6405000000000001E-3</c:v>
                </c:pt>
                <c:pt idx="32666" formatCode="0.00E+00">
                  <c:v>-2.5833100000000001E-3</c:v>
                </c:pt>
                <c:pt idx="32667" formatCode="0.00E+00">
                  <c:v>-2.5165500000000002E-3</c:v>
                </c:pt>
                <c:pt idx="32668" formatCode="0.00E+00">
                  <c:v>-2.4403599999999999E-3</c:v>
                </c:pt>
                <c:pt idx="32669" formatCode="0.00E+00">
                  <c:v>-2.35491E-3</c:v>
                </c:pt>
                <c:pt idx="32670" formatCode="0.00E+00">
                  <c:v>-2.2603800000000002E-3</c:v>
                </c:pt>
                <c:pt idx="32671" formatCode="0.00E+00">
                  <c:v>-2.15694E-3</c:v>
                </c:pt>
                <c:pt idx="32672" formatCode="0.00E+00">
                  <c:v>-2.0448200000000001E-3</c:v>
                </c:pt>
                <c:pt idx="32673" formatCode="0.00E+00">
                  <c:v>-1.9243299999999999E-3</c:v>
                </c:pt>
                <c:pt idx="32674" formatCode="0.00E+00">
                  <c:v>-1.79572E-3</c:v>
                </c:pt>
                <c:pt idx="32675" formatCode="0.00E+00">
                  <c:v>-1.6592600000000001E-3</c:v>
                </c:pt>
                <c:pt idx="32676" formatCode="0.00E+00">
                  <c:v>-1.5152900000000001E-3</c:v>
                </c:pt>
                <c:pt idx="32677" formatCode="0.00E+00">
                  <c:v>-1.3640900000000001E-3</c:v>
                </c:pt>
                <c:pt idx="32678" formatCode="0.00E+00">
                  <c:v>-1.2059900000000001E-3</c:v>
                </c:pt>
                <c:pt idx="32679" formatCode="0.00E+00">
                  <c:v>-1.04159E-3</c:v>
                </c:pt>
                <c:pt idx="32680" formatCode="0.00E+00">
                  <c:v>-8.7167400000000002E-4</c:v>
                </c:pt>
                <c:pt idx="32681" formatCode="0.00E+00">
                  <c:v>-6.9688300000000003E-4</c:v>
                </c:pt>
                <c:pt idx="32682" formatCode="0.00E+00">
                  <c:v>-5.1750699999999995E-4</c:v>
                </c:pt>
                <c:pt idx="32683" formatCode="0.00E+00">
                  <c:v>-3.3376499999999997E-4</c:v>
                </c:pt>
                <c:pt idx="32684" formatCode="0.00E+00">
                  <c:v>-1.4604200000000001E-4</c:v>
                </c:pt>
                <c:pt idx="32685" formatCode="0.00E+00">
                  <c:v>4.5355100000000002E-5</c:v>
                </c:pt>
                <c:pt idx="32686" formatCode="0.00E+00">
                  <c:v>2.40399E-4</c:v>
                </c:pt>
                <c:pt idx="32687" formatCode="0.00E+00">
                  <c:v>4.3901999999999998E-4</c:v>
                </c:pt>
                <c:pt idx="32688" formatCode="0.00E+00">
                  <c:v>6.4084000000000005E-4</c:v>
                </c:pt>
                <c:pt idx="32689" formatCode="0.00E+00">
                  <c:v>8.4531999999999999E-4</c:v>
                </c:pt>
                <c:pt idx="32690" formatCode="0.00E+00">
                  <c:v>1.0520799999999999E-3</c:v>
                </c:pt>
                <c:pt idx="32691" formatCode="0.00E+00">
                  <c:v>1.2610200000000001E-3</c:v>
                </c:pt>
                <c:pt idx="32692" formatCode="0.00E+00">
                  <c:v>1.4721199999999999E-3</c:v>
                </c:pt>
                <c:pt idx="32693" formatCode="0.00E+00">
                  <c:v>1.6851100000000001E-3</c:v>
                </c:pt>
                <c:pt idx="32694" formatCode="0.00E+00">
                  <c:v>1.8995100000000001E-3</c:v>
                </c:pt>
                <c:pt idx="32695" formatCode="0.00E+00">
                  <c:v>2.1150000000000001E-3</c:v>
                </c:pt>
                <c:pt idx="32696" formatCode="0.00E+00">
                  <c:v>2.33132E-3</c:v>
                </c:pt>
                <c:pt idx="32697" formatCode="0.00E+00">
                  <c:v>2.5479000000000001E-3</c:v>
                </c:pt>
                <c:pt idx="32698" formatCode="0.00E+00">
                  <c:v>2.76384E-3</c:v>
                </c:pt>
                <c:pt idx="32699" formatCode="0.00E+00">
                  <c:v>2.9785300000000001E-3</c:v>
                </c:pt>
                <c:pt idx="32700" formatCode="0.00E+00">
                  <c:v>3.1917500000000001E-3</c:v>
                </c:pt>
                <c:pt idx="32701" formatCode="0.00E+00">
                  <c:v>3.4034099999999999E-3</c:v>
                </c:pt>
                <c:pt idx="32702" formatCode="0.00E+00">
                  <c:v>3.6134399999999999E-3</c:v>
                </c:pt>
                <c:pt idx="32703" formatCode="0.00E+00">
                  <c:v>3.8216999999999999E-3</c:v>
                </c:pt>
                <c:pt idx="32704" formatCode="0.00E+00">
                  <c:v>4.0278400000000004E-3</c:v>
                </c:pt>
                <c:pt idx="32705" formatCode="0.00E+00">
                  <c:v>4.2315299999999998E-3</c:v>
                </c:pt>
                <c:pt idx="32706" formatCode="0.00E+00">
                  <c:v>4.4326299999999999E-3</c:v>
                </c:pt>
                <c:pt idx="32707" formatCode="0.00E+00">
                  <c:v>4.6311399999999997E-3</c:v>
                </c:pt>
                <c:pt idx="32708" formatCode="0.00E+00">
                  <c:v>4.8268399999999998E-3</c:v>
                </c:pt>
                <c:pt idx="32709" formatCode="0.00E+00">
                  <c:v>5.0193900000000003E-3</c:v>
                </c:pt>
                <c:pt idx="32710" formatCode="0.00E+00">
                  <c:v>5.20873E-3</c:v>
                </c:pt>
                <c:pt idx="32711" formatCode="0.00E+00">
                  <c:v>5.3949499999999999E-3</c:v>
                </c:pt>
                <c:pt idx="32712" formatCode="0.00E+00">
                  <c:v>5.5780300000000003E-3</c:v>
                </c:pt>
                <c:pt idx="32713" formatCode="0.00E+00">
                  <c:v>5.7578200000000003E-3</c:v>
                </c:pt>
                <c:pt idx="32714" formatCode="0.00E+00">
                  <c:v>5.9340800000000004E-3</c:v>
                </c:pt>
                <c:pt idx="32715" formatCode="0.00E+00">
                  <c:v>6.1065900000000003E-3</c:v>
                </c:pt>
                <c:pt idx="32716" formatCode="0.00E+00">
                  <c:v>6.2752700000000003E-3</c:v>
                </c:pt>
                <c:pt idx="32717" formatCode="0.00E+00">
                  <c:v>6.4400000000000004E-3</c:v>
                </c:pt>
                <c:pt idx="32718" formatCode="0.00E+00">
                  <c:v>6.6005300000000003E-3</c:v>
                </c:pt>
                <c:pt idx="32719" formatCode="0.00E+00">
                  <c:v>6.7566900000000001E-3</c:v>
                </c:pt>
                <c:pt idx="32720" formatCode="0.00E+00">
                  <c:v>6.90845E-3</c:v>
                </c:pt>
                <c:pt idx="32721" formatCode="0.00E+00">
                  <c:v>7.0557700000000003E-3</c:v>
                </c:pt>
                <c:pt idx="32722" formatCode="0.00E+00">
                  <c:v>7.1985599999999997E-3</c:v>
                </c:pt>
                <c:pt idx="32723" formatCode="0.00E+00">
                  <c:v>7.33682E-3</c:v>
                </c:pt>
                <c:pt idx="32724" formatCode="0.00E+00">
                  <c:v>7.4706399999999997E-3</c:v>
                </c:pt>
                <c:pt idx="32725" formatCode="0.00E+00">
                  <c:v>7.6000699999999996E-3</c:v>
                </c:pt>
                <c:pt idx="32726" formatCode="0.00E+00">
                  <c:v>7.7250499999999998E-3</c:v>
                </c:pt>
                <c:pt idx="32727" formatCode="0.00E+00">
                  <c:v>7.8453199999999994E-3</c:v>
                </c:pt>
                <c:pt idx="32728" formatCode="0.00E+00">
                  <c:v>7.9606099999999999E-3</c:v>
                </c:pt>
                <c:pt idx="32729" formatCode="0.00E+00">
                  <c:v>8.0710399999999998E-3</c:v>
                </c:pt>
                <c:pt idx="32730" formatCode="0.00E+00">
                  <c:v>8.1770200000000001E-3</c:v>
                </c:pt>
                <c:pt idx="32731" formatCode="0.00E+00">
                  <c:v>8.2786600000000002E-3</c:v>
                </c:pt>
                <c:pt idx="32732" formatCode="0.00E+00">
                  <c:v>8.3757199999999997E-3</c:v>
                </c:pt>
                <c:pt idx="32733" formatCode="0.00E+00">
                  <c:v>8.4679400000000002E-3</c:v>
                </c:pt>
                <c:pt idx="32734" formatCode="0.00E+00">
                  <c:v>8.5552900000000001E-3</c:v>
                </c:pt>
                <c:pt idx="32735" formatCode="0.00E+00">
                  <c:v>8.6380399999999996E-3</c:v>
                </c:pt>
                <c:pt idx="32736" formatCode="0.00E+00">
                  <c:v>8.7167800000000004E-3</c:v>
                </c:pt>
                <c:pt idx="32737" formatCode="0.00E+00">
                  <c:v>8.7920299999999993E-3</c:v>
                </c:pt>
                <c:pt idx="32738" formatCode="0.00E+00">
                  <c:v>8.8639200000000008E-3</c:v>
                </c:pt>
                <c:pt idx="32739" formatCode="0.00E+00">
                  <c:v>8.9323800000000002E-3</c:v>
                </c:pt>
                <c:pt idx="32740" formatCode="0.00E+00">
                  <c:v>8.9973899999999992E-3</c:v>
                </c:pt>
                <c:pt idx="32741" formatCode="0.00E+00">
                  <c:v>9.0589099999999999E-3</c:v>
                </c:pt>
                <c:pt idx="32742" formatCode="0.00E+00">
                  <c:v>9.1169500000000004E-3</c:v>
                </c:pt>
                <c:pt idx="32743" formatCode="0.00E+00">
                  <c:v>9.1714699999999993E-3</c:v>
                </c:pt>
                <c:pt idx="32744" formatCode="0.00E+00">
                  <c:v>9.22247E-3</c:v>
                </c:pt>
                <c:pt idx="32745" formatCode="0.00E+00">
                  <c:v>9.2701199999999997E-3</c:v>
                </c:pt>
                <c:pt idx="32746" formatCode="0.00E+00">
                  <c:v>9.3149900000000004E-3</c:v>
                </c:pt>
                <c:pt idx="32747" formatCode="0.00E+00">
                  <c:v>9.3576500000000003E-3</c:v>
                </c:pt>
                <c:pt idx="32748" formatCode="0.00E+00">
                  <c:v>9.3983899999999995E-3</c:v>
                </c:pt>
                <c:pt idx="32749" formatCode="0.00E+00">
                  <c:v>9.4373400000000007E-3</c:v>
                </c:pt>
                <c:pt idx="32750" formatCode="0.00E+00">
                  <c:v>9.4747500000000005E-3</c:v>
                </c:pt>
                <c:pt idx="32751" formatCode="0.00E+00">
                  <c:v>9.5108299999999996E-3</c:v>
                </c:pt>
                <c:pt idx="32752" formatCode="0.00E+00">
                  <c:v>9.5455699999999997E-3</c:v>
                </c:pt>
                <c:pt idx="32753" formatCode="0.00E+00">
                  <c:v>9.5788799999999997E-3</c:v>
                </c:pt>
                <c:pt idx="32754" formatCode="0.00E+00">
                  <c:v>9.6109100000000003E-3</c:v>
                </c:pt>
                <c:pt idx="32755" formatCode="0.00E+00">
                  <c:v>9.6419000000000001E-3</c:v>
                </c:pt>
                <c:pt idx="32756" formatCode="0.00E+00">
                  <c:v>9.6719000000000006E-3</c:v>
                </c:pt>
                <c:pt idx="32757" formatCode="0.00E+00">
                  <c:v>9.7007800000000009E-3</c:v>
                </c:pt>
                <c:pt idx="32758" formatCode="0.00E+00">
                  <c:v>9.7286400000000002E-3</c:v>
                </c:pt>
                <c:pt idx="32759" formatCode="0.00E+00">
                  <c:v>9.7557000000000008E-3</c:v>
                </c:pt>
                <c:pt idx="32760" formatCode="0.00E+00">
                  <c:v>9.7820600000000004E-3</c:v>
                </c:pt>
                <c:pt idx="32761" formatCode="0.00E+00">
                  <c:v>9.80783E-3</c:v>
                </c:pt>
                <c:pt idx="32762" formatCode="0.00E+00">
                  <c:v>9.8331500000000006E-3</c:v>
                </c:pt>
                <c:pt idx="32763" formatCode="0.00E+00">
                  <c:v>9.8581599999999995E-3</c:v>
                </c:pt>
                <c:pt idx="32764" formatCode="0.00E+00">
                  <c:v>9.8829899999999995E-3</c:v>
                </c:pt>
                <c:pt idx="32765" formatCode="0.00E+00">
                  <c:v>9.9078199999999995E-3</c:v>
                </c:pt>
                <c:pt idx="32766" formatCode="0.00E+00">
                  <c:v>9.9328799999999998E-3</c:v>
                </c:pt>
                <c:pt idx="32767" formatCode="0.00E+00">
                  <c:v>9.9583399999999996E-3</c:v>
                </c:pt>
                <c:pt idx="32768" formatCode="0.00E+00">
                  <c:v>9.9843399999999995E-3</c:v>
                </c:pt>
                <c:pt idx="32769">
                  <c:v>1.00111E-2</c:v>
                </c:pt>
                <c:pt idx="32770">
                  <c:v>1.0038699999999999E-2</c:v>
                </c:pt>
                <c:pt idx="32771">
                  <c:v>1.00673E-2</c:v>
                </c:pt>
                <c:pt idx="32772">
                  <c:v>1.0096600000000001E-2</c:v>
                </c:pt>
                <c:pt idx="32773">
                  <c:v>1.01265E-2</c:v>
                </c:pt>
                <c:pt idx="32774">
                  <c:v>1.0157100000000001E-2</c:v>
                </c:pt>
                <c:pt idx="32775">
                  <c:v>1.01887E-2</c:v>
                </c:pt>
                <c:pt idx="32776">
                  <c:v>1.02217E-2</c:v>
                </c:pt>
                <c:pt idx="32777">
                  <c:v>1.0256299999999999E-2</c:v>
                </c:pt>
                <c:pt idx="32778">
                  <c:v>1.02924E-2</c:v>
                </c:pt>
                <c:pt idx="32779">
                  <c:v>1.03301E-2</c:v>
                </c:pt>
                <c:pt idx="32780">
                  <c:v>1.0369400000000001E-2</c:v>
                </c:pt>
                <c:pt idx="32781">
                  <c:v>1.04104E-2</c:v>
                </c:pt>
                <c:pt idx="32782">
                  <c:v>1.0452700000000001E-2</c:v>
                </c:pt>
                <c:pt idx="32783">
                  <c:v>1.0496500000000001E-2</c:v>
                </c:pt>
                <c:pt idx="32784">
                  <c:v>1.0541399999999999E-2</c:v>
                </c:pt>
                <c:pt idx="32785">
                  <c:v>1.05875E-2</c:v>
                </c:pt>
                <c:pt idx="32786">
                  <c:v>1.06345E-2</c:v>
                </c:pt>
                <c:pt idx="32787">
                  <c:v>1.0682199999999999E-2</c:v>
                </c:pt>
                <c:pt idx="32788">
                  <c:v>1.07308E-2</c:v>
                </c:pt>
                <c:pt idx="32789">
                  <c:v>1.07803E-2</c:v>
                </c:pt>
                <c:pt idx="32790">
                  <c:v>1.08313E-2</c:v>
                </c:pt>
                <c:pt idx="32791">
                  <c:v>1.0883800000000001E-2</c:v>
                </c:pt>
                <c:pt idx="32792">
                  <c:v>1.09379E-2</c:v>
                </c:pt>
                <c:pt idx="32793">
                  <c:v>1.09931E-2</c:v>
                </c:pt>
                <c:pt idx="32794">
                  <c:v>1.1049099999999999E-2</c:v>
                </c:pt>
                <c:pt idx="32795">
                  <c:v>1.11056E-2</c:v>
                </c:pt>
                <c:pt idx="32796">
                  <c:v>1.1162399999999999E-2</c:v>
                </c:pt>
                <c:pt idx="32797">
                  <c:v>1.1219399999999999E-2</c:v>
                </c:pt>
                <c:pt idx="32798">
                  <c:v>1.1276599999999999E-2</c:v>
                </c:pt>
                <c:pt idx="32799">
                  <c:v>1.1333899999999999E-2</c:v>
                </c:pt>
                <c:pt idx="32800">
                  <c:v>1.13913E-2</c:v>
                </c:pt>
                <c:pt idx="32801">
                  <c:v>1.14485E-2</c:v>
                </c:pt>
                <c:pt idx="32802">
                  <c:v>1.1505400000000001E-2</c:v>
                </c:pt>
                <c:pt idx="32803">
                  <c:v>1.15619E-2</c:v>
                </c:pt>
                <c:pt idx="32804">
                  <c:v>1.16179E-2</c:v>
                </c:pt>
                <c:pt idx="32805">
                  <c:v>1.16732E-2</c:v>
                </c:pt>
                <c:pt idx="32806">
                  <c:v>1.1727700000000001E-2</c:v>
                </c:pt>
                <c:pt idx="32807">
                  <c:v>1.17812E-2</c:v>
                </c:pt>
                <c:pt idx="32808">
                  <c:v>1.1833400000000001E-2</c:v>
                </c:pt>
                <c:pt idx="32809">
                  <c:v>1.1884199999999999E-2</c:v>
                </c:pt>
                <c:pt idx="32810">
                  <c:v>1.19335E-2</c:v>
                </c:pt>
                <c:pt idx="32811">
                  <c:v>1.19811E-2</c:v>
                </c:pt>
                <c:pt idx="32812">
                  <c:v>1.20269E-2</c:v>
                </c:pt>
                <c:pt idx="32813">
                  <c:v>1.2070600000000001E-2</c:v>
                </c:pt>
                <c:pt idx="32814">
                  <c:v>1.2112100000000001E-2</c:v>
                </c:pt>
                <c:pt idx="32815">
                  <c:v>1.21508E-2</c:v>
                </c:pt>
                <c:pt idx="32816">
                  <c:v>1.2186799999999999E-2</c:v>
                </c:pt>
                <c:pt idx="32817">
                  <c:v>1.2219900000000001E-2</c:v>
                </c:pt>
                <c:pt idx="32818">
                  <c:v>1.2250199999999999E-2</c:v>
                </c:pt>
                <c:pt idx="32819">
                  <c:v>1.2277E-2</c:v>
                </c:pt>
                <c:pt idx="32820">
                  <c:v>1.23003E-2</c:v>
                </c:pt>
                <c:pt idx="32821">
                  <c:v>1.23199E-2</c:v>
                </c:pt>
                <c:pt idx="32822">
                  <c:v>1.23357E-2</c:v>
                </c:pt>
                <c:pt idx="32823">
                  <c:v>1.23477E-2</c:v>
                </c:pt>
                <c:pt idx="32824">
                  <c:v>1.23559E-2</c:v>
                </c:pt>
                <c:pt idx="32825">
                  <c:v>1.2359999999999999E-2</c:v>
                </c:pt>
                <c:pt idx="32826">
                  <c:v>1.2359999999999999E-2</c:v>
                </c:pt>
                <c:pt idx="32827">
                  <c:v>1.23555E-2</c:v>
                </c:pt>
                <c:pt idx="32828">
                  <c:v>1.23464E-2</c:v>
                </c:pt>
                <c:pt idx="32829">
                  <c:v>1.23327E-2</c:v>
                </c:pt>
                <c:pt idx="32830">
                  <c:v>1.2314200000000001E-2</c:v>
                </c:pt>
                <c:pt idx="32831">
                  <c:v>1.22909E-2</c:v>
                </c:pt>
                <c:pt idx="32832">
                  <c:v>1.22624E-2</c:v>
                </c:pt>
                <c:pt idx="32833">
                  <c:v>1.22287E-2</c:v>
                </c:pt>
                <c:pt idx="32834">
                  <c:v>1.21899E-2</c:v>
                </c:pt>
                <c:pt idx="32835">
                  <c:v>1.2146000000000001E-2</c:v>
                </c:pt>
                <c:pt idx="32836">
                  <c:v>1.2096900000000001E-2</c:v>
                </c:pt>
                <c:pt idx="32837">
                  <c:v>1.20427E-2</c:v>
                </c:pt>
                <c:pt idx="32838">
                  <c:v>1.1983499999999999E-2</c:v>
                </c:pt>
                <c:pt idx="32839">
                  <c:v>1.1919300000000001E-2</c:v>
                </c:pt>
                <c:pt idx="32840">
                  <c:v>1.18499E-2</c:v>
                </c:pt>
                <c:pt idx="32841">
                  <c:v>1.17752E-2</c:v>
                </c:pt>
                <c:pt idx="32842">
                  <c:v>1.16951E-2</c:v>
                </c:pt>
                <c:pt idx="32843">
                  <c:v>1.1609599999999999E-2</c:v>
                </c:pt>
                <c:pt idx="32844">
                  <c:v>1.1518499999999999E-2</c:v>
                </c:pt>
                <c:pt idx="32845">
                  <c:v>1.14219E-2</c:v>
                </c:pt>
                <c:pt idx="32846">
                  <c:v>1.13198E-2</c:v>
                </c:pt>
                <c:pt idx="32847">
                  <c:v>1.1212400000000001E-2</c:v>
                </c:pt>
                <c:pt idx="32848">
                  <c:v>1.1099899999999999E-2</c:v>
                </c:pt>
                <c:pt idx="32849">
                  <c:v>1.09821E-2</c:v>
                </c:pt>
                <c:pt idx="32850">
                  <c:v>1.0859300000000001E-2</c:v>
                </c:pt>
                <c:pt idx="32851">
                  <c:v>1.07315E-2</c:v>
                </c:pt>
                <c:pt idx="32852">
                  <c:v>1.05989E-2</c:v>
                </c:pt>
                <c:pt idx="32853">
                  <c:v>1.04618E-2</c:v>
                </c:pt>
                <c:pt idx="32854">
                  <c:v>1.03202E-2</c:v>
                </c:pt>
                <c:pt idx="32855">
                  <c:v>1.01744E-2</c:v>
                </c:pt>
                <c:pt idx="32856">
                  <c:v>1.00248E-2</c:v>
                </c:pt>
                <c:pt idx="32857" formatCode="0.00E+00">
                  <c:v>9.8713599999999992E-3</c:v>
                </c:pt>
                <c:pt idx="32858" formatCode="0.00E+00">
                  <c:v>9.7143899999999998E-3</c:v>
                </c:pt>
                <c:pt idx="32859" formatCode="0.00E+00">
                  <c:v>9.5539900000000001E-3</c:v>
                </c:pt>
                <c:pt idx="32860" formatCode="0.00E+00">
                  <c:v>9.3903000000000007E-3</c:v>
                </c:pt>
                <c:pt idx="32861" formatCode="0.00E+00">
                  <c:v>9.2234499999999994E-3</c:v>
                </c:pt>
                <c:pt idx="32862" formatCode="0.00E+00">
                  <c:v>9.0536000000000002E-3</c:v>
                </c:pt>
                <c:pt idx="32863" formatCode="0.00E+00">
                  <c:v>8.8810199999999999E-3</c:v>
                </c:pt>
                <c:pt idx="32864" formatCode="0.00E+00">
                  <c:v>8.7060799999999997E-3</c:v>
                </c:pt>
                <c:pt idx="32865" formatCode="0.00E+00">
                  <c:v>8.5291399999999993E-3</c:v>
                </c:pt>
                <c:pt idx="32866" formatCode="0.00E+00">
                  <c:v>8.3504600000000005E-3</c:v>
                </c:pt>
                <c:pt idx="32867" formatCode="0.00E+00">
                  <c:v>8.1702900000000002E-3</c:v>
                </c:pt>
                <c:pt idx="32868" formatCode="0.00E+00">
                  <c:v>7.9888500000000005E-3</c:v>
                </c:pt>
                <c:pt idx="32869" formatCode="0.00E+00">
                  <c:v>7.8063899999999999E-3</c:v>
                </c:pt>
                <c:pt idx="32870" formatCode="0.00E+00">
                  <c:v>7.6231099999999998E-3</c:v>
                </c:pt>
                <c:pt idx="32871" formatCode="0.00E+00">
                  <c:v>7.4392099999999999E-3</c:v>
                </c:pt>
                <c:pt idx="32872" formatCode="0.00E+00">
                  <c:v>7.25488E-3</c:v>
                </c:pt>
                <c:pt idx="32873" formatCode="0.00E+00">
                  <c:v>7.0703399999999996E-3</c:v>
                </c:pt>
                <c:pt idx="32874" formatCode="0.00E+00">
                  <c:v>6.8858699999999997E-3</c:v>
                </c:pt>
                <c:pt idx="32875" formatCode="0.00E+00">
                  <c:v>6.7017700000000001E-3</c:v>
                </c:pt>
                <c:pt idx="32876" formatCode="0.00E+00">
                  <c:v>6.5183799999999998E-3</c:v>
                </c:pt>
                <c:pt idx="32877" formatCode="0.00E+00">
                  <c:v>6.3360600000000001E-3</c:v>
                </c:pt>
                <c:pt idx="32878" formatCode="0.00E+00">
                  <c:v>6.1551799999999997E-3</c:v>
                </c:pt>
                <c:pt idx="32879" formatCode="0.00E+00">
                  <c:v>5.97607E-3</c:v>
                </c:pt>
                <c:pt idx="32880" formatCode="0.00E+00">
                  <c:v>5.7990200000000002E-3</c:v>
                </c:pt>
                <c:pt idx="32881" formatCode="0.00E+00">
                  <c:v>5.6242699999999998E-3</c:v>
                </c:pt>
                <c:pt idx="32882" formatCode="0.00E+00">
                  <c:v>5.4520300000000001E-3</c:v>
                </c:pt>
                <c:pt idx="32883" formatCode="0.00E+00">
                  <c:v>5.2825399999999996E-3</c:v>
                </c:pt>
                <c:pt idx="32884" formatCode="0.00E+00">
                  <c:v>5.1160700000000003E-3</c:v>
                </c:pt>
                <c:pt idx="32885" formatCode="0.00E+00">
                  <c:v>4.9528899999999997E-3</c:v>
                </c:pt>
                <c:pt idx="32886" formatCode="0.00E+00">
                  <c:v>4.7932399999999998E-3</c:v>
                </c:pt>
                <c:pt idx="32887" formatCode="0.00E+00">
                  <c:v>4.6374099999999998E-3</c:v>
                </c:pt>
                <c:pt idx="32888" formatCode="0.00E+00">
                  <c:v>4.4856799999999997E-3</c:v>
                </c:pt>
                <c:pt idx="32889" formatCode="0.00E+00">
                  <c:v>4.3383500000000004E-3</c:v>
                </c:pt>
                <c:pt idx="32890" formatCode="0.00E+00">
                  <c:v>4.1956900000000002E-3</c:v>
                </c:pt>
                <c:pt idx="32891" formatCode="0.00E+00">
                  <c:v>4.0579600000000002E-3</c:v>
                </c:pt>
                <c:pt idx="32892" formatCode="0.00E+00">
                  <c:v>3.9254099999999998E-3</c:v>
                </c:pt>
                <c:pt idx="32893" formatCode="0.00E+00">
                  <c:v>3.7983399999999999E-3</c:v>
                </c:pt>
                <c:pt idx="32894" formatCode="0.00E+00">
                  <c:v>3.67703E-3</c:v>
                </c:pt>
                <c:pt idx="32895" formatCode="0.00E+00">
                  <c:v>3.56172E-3</c:v>
                </c:pt>
                <c:pt idx="32896" formatCode="0.00E+00">
                  <c:v>3.4526800000000001E-3</c:v>
                </c:pt>
                <c:pt idx="32897" formatCode="0.00E+00">
                  <c:v>3.3501899999999999E-3</c:v>
                </c:pt>
                <c:pt idx="32898" formatCode="0.00E+00">
                  <c:v>3.2544200000000001E-3</c:v>
                </c:pt>
                <c:pt idx="32899" formatCode="0.00E+00">
                  <c:v>3.1654700000000001E-3</c:v>
                </c:pt>
                <c:pt idx="32900" formatCode="0.00E+00">
                  <c:v>3.0835099999999998E-3</c:v>
                </c:pt>
                <c:pt idx="32901" formatCode="0.00E+00">
                  <c:v>3.0087400000000002E-3</c:v>
                </c:pt>
                <c:pt idx="32902" formatCode="0.00E+00">
                  <c:v>2.9413199999999999E-3</c:v>
                </c:pt>
                <c:pt idx="32903" formatCode="0.00E+00">
                  <c:v>2.8813599999999999E-3</c:v>
                </c:pt>
                <c:pt idx="32904" formatCode="0.00E+00">
                  <c:v>2.82892E-3</c:v>
                </c:pt>
                <c:pt idx="32905" formatCode="0.00E+00">
                  <c:v>2.7840500000000002E-3</c:v>
                </c:pt>
                <c:pt idx="32906" formatCode="0.00E+00">
                  <c:v>2.7467799999999999E-3</c:v>
                </c:pt>
                <c:pt idx="32907" formatCode="0.00E+00">
                  <c:v>2.7171399999999998E-3</c:v>
                </c:pt>
                <c:pt idx="32908" formatCode="0.00E+00">
                  <c:v>2.69527E-3</c:v>
                </c:pt>
                <c:pt idx="32909" formatCode="0.00E+00">
                  <c:v>2.6813200000000001E-3</c:v>
                </c:pt>
                <c:pt idx="32910" formatCode="0.00E+00">
                  <c:v>2.67534E-3</c:v>
                </c:pt>
                <c:pt idx="32911" formatCode="0.00E+00">
                  <c:v>2.67739E-3</c:v>
                </c:pt>
                <c:pt idx="32912" formatCode="0.00E+00">
                  <c:v>2.68754E-3</c:v>
                </c:pt>
                <c:pt idx="32913" formatCode="0.00E+00">
                  <c:v>2.7058300000000002E-3</c:v>
                </c:pt>
                <c:pt idx="32914" formatCode="0.00E+00">
                  <c:v>2.7322800000000001E-3</c:v>
                </c:pt>
                <c:pt idx="32915" formatCode="0.00E+00">
                  <c:v>2.76684E-3</c:v>
                </c:pt>
                <c:pt idx="32916" formatCode="0.00E+00">
                  <c:v>2.8094499999999998E-3</c:v>
                </c:pt>
                <c:pt idx="32917" formatCode="0.00E+00">
                  <c:v>2.8600600000000002E-3</c:v>
                </c:pt>
                <c:pt idx="32918" formatCode="0.00E+00">
                  <c:v>2.91859E-3</c:v>
                </c:pt>
                <c:pt idx="32919" formatCode="0.00E+00">
                  <c:v>2.98497E-3</c:v>
                </c:pt>
                <c:pt idx="32920" formatCode="0.00E+00">
                  <c:v>3.0591099999999999E-3</c:v>
                </c:pt>
                <c:pt idx="32921" formatCode="0.00E+00">
                  <c:v>3.1409400000000001E-3</c:v>
                </c:pt>
                <c:pt idx="32922" formatCode="0.00E+00">
                  <c:v>3.23041E-3</c:v>
                </c:pt>
                <c:pt idx="32923" formatCode="0.00E+00">
                  <c:v>3.3274899999999998E-3</c:v>
                </c:pt>
                <c:pt idx="32924" formatCode="0.00E+00">
                  <c:v>3.4321299999999998E-3</c:v>
                </c:pt>
                <c:pt idx="32925" formatCode="0.00E+00">
                  <c:v>3.5442199999999998E-3</c:v>
                </c:pt>
                <c:pt idx="32926" formatCode="0.00E+00">
                  <c:v>3.6636099999999999E-3</c:v>
                </c:pt>
                <c:pt idx="32927" formatCode="0.00E+00">
                  <c:v>3.7900899999999999E-3</c:v>
                </c:pt>
                <c:pt idx="32928" formatCode="0.00E+00">
                  <c:v>3.9234400000000003E-3</c:v>
                </c:pt>
                <c:pt idx="32929" formatCode="0.00E+00">
                  <c:v>4.0635100000000002E-3</c:v>
                </c:pt>
                <c:pt idx="32930" formatCode="0.00E+00">
                  <c:v>4.2101600000000001E-3</c:v>
                </c:pt>
                <c:pt idx="32931" formatCode="0.00E+00">
                  <c:v>4.3632499999999999E-3</c:v>
                </c:pt>
                <c:pt idx="32932" formatCode="0.00E+00">
                  <c:v>4.5226499999999996E-3</c:v>
                </c:pt>
                <c:pt idx="32933" formatCode="0.00E+00">
                  <c:v>4.6882299999999998E-3</c:v>
                </c:pt>
                <c:pt idx="32934" formatCode="0.00E+00">
                  <c:v>4.8598399999999998E-3</c:v>
                </c:pt>
                <c:pt idx="32935" formatCode="0.00E+00">
                  <c:v>5.0372400000000001E-3</c:v>
                </c:pt>
                <c:pt idx="32936" formatCode="0.00E+00">
                  <c:v>5.2202300000000002E-3</c:v>
                </c:pt>
                <c:pt idx="32937" formatCode="0.00E+00">
                  <c:v>5.4086500000000001E-3</c:v>
                </c:pt>
                <c:pt idx="32938" formatCode="0.00E+00">
                  <c:v>5.60232E-3</c:v>
                </c:pt>
                <c:pt idx="32939" formatCode="0.00E+00">
                  <c:v>5.8010300000000004E-3</c:v>
                </c:pt>
                <c:pt idx="32940" formatCode="0.00E+00">
                  <c:v>6.0045000000000003E-3</c:v>
                </c:pt>
                <c:pt idx="32941" formatCode="0.00E+00">
                  <c:v>6.2123999999999999E-3</c:v>
                </c:pt>
                <c:pt idx="32942" formatCode="0.00E+00">
                  <c:v>6.4243700000000004E-3</c:v>
                </c:pt>
                <c:pt idx="32943" formatCode="0.00E+00">
                  <c:v>6.6400499999999998E-3</c:v>
                </c:pt>
                <c:pt idx="32944" formatCode="0.00E+00">
                  <c:v>6.8591700000000004E-3</c:v>
                </c:pt>
                <c:pt idx="32945" formatCode="0.00E+00">
                  <c:v>7.0815000000000001E-3</c:v>
                </c:pt>
                <c:pt idx="32946" formatCode="0.00E+00">
                  <c:v>7.3068200000000003E-3</c:v>
                </c:pt>
                <c:pt idx="32947" formatCode="0.00E+00">
                  <c:v>7.5349600000000003E-3</c:v>
                </c:pt>
                <c:pt idx="32948" formatCode="0.00E+00">
                  <c:v>7.7656299999999999E-3</c:v>
                </c:pt>
                <c:pt idx="32949" formatCode="0.00E+00">
                  <c:v>7.9984500000000007E-3</c:v>
                </c:pt>
                <c:pt idx="32950" formatCode="0.00E+00">
                  <c:v>8.2329299999999994E-3</c:v>
                </c:pt>
                <c:pt idx="32951" formatCode="0.00E+00">
                  <c:v>8.4686699999999993E-3</c:v>
                </c:pt>
                <c:pt idx="32952" formatCode="0.00E+00">
                  <c:v>8.7054300000000001E-3</c:v>
                </c:pt>
                <c:pt idx="32953" formatCode="0.00E+00">
                  <c:v>8.9429899999999996E-3</c:v>
                </c:pt>
                <c:pt idx="32954" formatCode="0.00E+00">
                  <c:v>9.1810599999999996E-3</c:v>
                </c:pt>
                <c:pt idx="32955" formatCode="0.00E+00">
                  <c:v>9.4193499999999999E-3</c:v>
                </c:pt>
                <c:pt idx="32956" formatCode="0.00E+00">
                  <c:v>9.6575299999999992E-3</c:v>
                </c:pt>
                <c:pt idx="32957" formatCode="0.00E+00">
                  <c:v>9.8953200000000009E-3</c:v>
                </c:pt>
                <c:pt idx="32958">
                  <c:v>1.01324E-2</c:v>
                </c:pt>
                <c:pt idx="32959">
                  <c:v>1.03687E-2</c:v>
                </c:pt>
                <c:pt idx="32960">
                  <c:v>1.06038E-2</c:v>
                </c:pt>
                <c:pt idx="32961">
                  <c:v>1.08375E-2</c:v>
                </c:pt>
                <c:pt idx="32962">
                  <c:v>1.1069499999999999E-2</c:v>
                </c:pt>
                <c:pt idx="32963">
                  <c:v>1.12996E-2</c:v>
                </c:pt>
                <c:pt idx="32964">
                  <c:v>1.15277E-2</c:v>
                </c:pt>
                <c:pt idx="32965">
                  <c:v>1.1753400000000001E-2</c:v>
                </c:pt>
                <c:pt idx="32966">
                  <c:v>1.19767E-2</c:v>
                </c:pt>
                <c:pt idx="32967">
                  <c:v>1.2197100000000001E-2</c:v>
                </c:pt>
                <c:pt idx="32968">
                  <c:v>1.24142E-2</c:v>
                </c:pt>
                <c:pt idx="32969">
                  <c:v>1.26277E-2</c:v>
                </c:pt>
                <c:pt idx="32970">
                  <c:v>1.2836999999999999E-2</c:v>
                </c:pt>
                <c:pt idx="32971">
                  <c:v>1.30419E-2</c:v>
                </c:pt>
                <c:pt idx="32972">
                  <c:v>1.32421E-2</c:v>
                </c:pt>
                <c:pt idx="32973">
                  <c:v>1.34372E-2</c:v>
                </c:pt>
                <c:pt idx="32974">
                  <c:v>1.36271E-2</c:v>
                </c:pt>
                <c:pt idx="32975">
                  <c:v>1.38114E-2</c:v>
                </c:pt>
                <c:pt idx="32976">
                  <c:v>1.39899E-2</c:v>
                </c:pt>
                <c:pt idx="32977">
                  <c:v>1.4162299999999999E-2</c:v>
                </c:pt>
                <c:pt idx="32978">
                  <c:v>1.4328199999999999E-2</c:v>
                </c:pt>
                <c:pt idx="32979">
                  <c:v>1.4487399999999999E-2</c:v>
                </c:pt>
                <c:pt idx="32980">
                  <c:v>1.4639599999999999E-2</c:v>
                </c:pt>
                <c:pt idx="32981">
                  <c:v>1.4784800000000001E-2</c:v>
                </c:pt>
                <c:pt idx="32982">
                  <c:v>1.49228E-2</c:v>
                </c:pt>
                <c:pt idx="32983">
                  <c:v>1.5053499999999999E-2</c:v>
                </c:pt>
                <c:pt idx="32984">
                  <c:v>1.5176800000000001E-2</c:v>
                </c:pt>
                <c:pt idx="32985">
                  <c:v>1.52923E-2</c:v>
                </c:pt>
                <c:pt idx="32986">
                  <c:v>1.5399899999999999E-2</c:v>
                </c:pt>
                <c:pt idx="32987">
                  <c:v>1.5499199999999999E-2</c:v>
                </c:pt>
                <c:pt idx="32988">
                  <c:v>1.559E-2</c:v>
                </c:pt>
                <c:pt idx="32989">
                  <c:v>1.5671899999999999E-2</c:v>
                </c:pt>
                <c:pt idx="32990">
                  <c:v>1.57448E-2</c:v>
                </c:pt>
                <c:pt idx="32991">
                  <c:v>1.58085E-2</c:v>
                </c:pt>
                <c:pt idx="32992">
                  <c:v>1.58628E-2</c:v>
                </c:pt>
                <c:pt idx="32993">
                  <c:v>1.5907399999999999E-2</c:v>
                </c:pt>
                <c:pt idx="32994">
                  <c:v>1.5942100000000001E-2</c:v>
                </c:pt>
                <c:pt idx="32995">
                  <c:v>1.59668E-2</c:v>
                </c:pt>
                <c:pt idx="32996">
                  <c:v>1.5981499999999999E-2</c:v>
                </c:pt>
                <c:pt idx="32997">
                  <c:v>1.5986199999999999E-2</c:v>
                </c:pt>
                <c:pt idx="32998">
                  <c:v>1.59808E-2</c:v>
                </c:pt>
                <c:pt idx="32999">
                  <c:v>1.5965099999999999E-2</c:v>
                </c:pt>
                <c:pt idx="33000">
                  <c:v>1.5939100000000001E-2</c:v>
                </c:pt>
                <c:pt idx="33001">
                  <c:v>1.5902699999999999E-2</c:v>
                </c:pt>
                <c:pt idx="33002">
                  <c:v>1.5855999999999999E-2</c:v>
                </c:pt>
                <c:pt idx="33003">
                  <c:v>1.5798900000000001E-2</c:v>
                </c:pt>
                <c:pt idx="33004">
                  <c:v>1.5731499999999999E-2</c:v>
                </c:pt>
                <c:pt idx="33005">
                  <c:v>1.56536E-2</c:v>
                </c:pt>
                <c:pt idx="33006">
                  <c:v>1.55654E-2</c:v>
                </c:pt>
                <c:pt idx="33007">
                  <c:v>1.5466799999999999E-2</c:v>
                </c:pt>
                <c:pt idx="33008">
                  <c:v>1.53578E-2</c:v>
                </c:pt>
                <c:pt idx="33009">
                  <c:v>1.52383E-2</c:v>
                </c:pt>
                <c:pt idx="33010">
                  <c:v>1.5108399999999999E-2</c:v>
                </c:pt>
                <c:pt idx="33011">
                  <c:v>1.4968499999999999E-2</c:v>
                </c:pt>
                <c:pt idx="33012">
                  <c:v>1.4819000000000001E-2</c:v>
                </c:pt>
                <c:pt idx="33013">
                  <c:v>1.4659800000000001E-2</c:v>
                </c:pt>
                <c:pt idx="33014">
                  <c:v>1.4491199999999999E-2</c:v>
                </c:pt>
                <c:pt idx="33015">
                  <c:v>1.43132E-2</c:v>
                </c:pt>
                <c:pt idx="33016">
                  <c:v>1.4126100000000001E-2</c:v>
                </c:pt>
                <c:pt idx="33017">
                  <c:v>1.3930100000000001E-2</c:v>
                </c:pt>
                <c:pt idx="33018">
                  <c:v>1.37255E-2</c:v>
                </c:pt>
                <c:pt idx="33019">
                  <c:v>1.3512400000000001E-2</c:v>
                </c:pt>
                <c:pt idx="33020">
                  <c:v>1.32912E-2</c:v>
                </c:pt>
                <c:pt idx="33021">
                  <c:v>1.3062000000000001E-2</c:v>
                </c:pt>
                <c:pt idx="33022">
                  <c:v>1.2825100000000001E-2</c:v>
                </c:pt>
                <c:pt idx="33023">
                  <c:v>1.25807E-2</c:v>
                </c:pt>
                <c:pt idx="33024">
                  <c:v>1.23293E-2</c:v>
                </c:pt>
                <c:pt idx="33025">
                  <c:v>1.2071200000000001E-2</c:v>
                </c:pt>
                <c:pt idx="33026">
                  <c:v>1.18069E-2</c:v>
                </c:pt>
                <c:pt idx="33027">
                  <c:v>1.1536899999999999E-2</c:v>
                </c:pt>
                <c:pt idx="33028">
                  <c:v>1.12613E-2</c:v>
                </c:pt>
                <c:pt idx="33029">
                  <c:v>1.09804E-2</c:v>
                </c:pt>
                <c:pt idx="33030">
                  <c:v>1.06943E-2</c:v>
                </c:pt>
                <c:pt idx="33031">
                  <c:v>1.0403300000000001E-2</c:v>
                </c:pt>
                <c:pt idx="33032">
                  <c:v>1.01078E-2</c:v>
                </c:pt>
                <c:pt idx="33033" formatCode="0.00E+00">
                  <c:v>9.8080600000000004E-3</c:v>
                </c:pt>
                <c:pt idx="33034" formatCode="0.00E+00">
                  <c:v>9.5047499999999993E-3</c:v>
                </c:pt>
                <c:pt idx="33035" formatCode="0.00E+00">
                  <c:v>9.1984100000000006E-3</c:v>
                </c:pt>
                <c:pt idx="33036" formatCode="0.00E+00">
                  <c:v>8.8894100000000004E-3</c:v>
                </c:pt>
                <c:pt idx="33037" formatCode="0.00E+00">
                  <c:v>8.5778499999999997E-3</c:v>
                </c:pt>
                <c:pt idx="33038" formatCode="0.00E+00">
                  <c:v>8.2638999999999994E-3</c:v>
                </c:pt>
                <c:pt idx="33039" formatCode="0.00E+00">
                  <c:v>7.94803E-3</c:v>
                </c:pt>
                <c:pt idx="33040" formatCode="0.00E+00">
                  <c:v>7.6308599999999997E-3</c:v>
                </c:pt>
                <c:pt idx="33041" formatCode="0.00E+00">
                  <c:v>7.3129500000000004E-3</c:v>
                </c:pt>
                <c:pt idx="33042" formatCode="0.00E+00">
                  <c:v>6.9947999999999998E-3</c:v>
                </c:pt>
                <c:pt idx="33043" formatCode="0.00E+00">
                  <c:v>6.67697E-3</c:v>
                </c:pt>
                <c:pt idx="33044" formatCode="0.00E+00">
                  <c:v>6.3600000000000002E-3</c:v>
                </c:pt>
                <c:pt idx="33045" formatCode="0.00E+00">
                  <c:v>6.0442999999999998E-3</c:v>
                </c:pt>
                <c:pt idx="33046" formatCode="0.00E+00">
                  <c:v>5.7302400000000002E-3</c:v>
                </c:pt>
                <c:pt idx="33047" formatCode="0.00E+00">
                  <c:v>5.4182199999999996E-3</c:v>
                </c:pt>
                <c:pt idx="33048" formatCode="0.00E+00">
                  <c:v>5.10882E-3</c:v>
                </c:pt>
                <c:pt idx="33049" formatCode="0.00E+00">
                  <c:v>4.8026800000000001E-3</c:v>
                </c:pt>
                <c:pt idx="33050" formatCode="0.00E+00">
                  <c:v>4.50067E-3</c:v>
                </c:pt>
                <c:pt idx="33051" formatCode="0.00E+00">
                  <c:v>4.2037100000000003E-3</c:v>
                </c:pt>
                <c:pt idx="33052" formatCode="0.00E+00">
                  <c:v>3.9121499999999997E-3</c:v>
                </c:pt>
                <c:pt idx="33053" formatCode="0.00E+00">
                  <c:v>3.6258200000000001E-3</c:v>
                </c:pt>
                <c:pt idx="33054" formatCode="0.00E+00">
                  <c:v>3.34469E-3</c:v>
                </c:pt>
                <c:pt idx="33055" formatCode="0.00E+00">
                  <c:v>3.0690299999999999E-3</c:v>
                </c:pt>
                <c:pt idx="33056" formatCode="0.00E+00">
                  <c:v>2.7990799999999998E-3</c:v>
                </c:pt>
                <c:pt idx="33057" formatCode="0.00E+00">
                  <c:v>2.5349299999999999E-3</c:v>
                </c:pt>
                <c:pt idx="33058" formatCode="0.00E+00">
                  <c:v>2.2767899999999999E-3</c:v>
                </c:pt>
                <c:pt idx="33059" formatCode="0.00E+00">
                  <c:v>2.0249899999999999E-3</c:v>
                </c:pt>
                <c:pt idx="33060" formatCode="0.00E+00">
                  <c:v>1.7797799999999999E-3</c:v>
                </c:pt>
                <c:pt idx="33061" formatCode="0.00E+00">
                  <c:v>1.54134E-3</c:v>
                </c:pt>
                <c:pt idx="33062" formatCode="0.00E+00">
                  <c:v>1.3098599999999999E-3</c:v>
                </c:pt>
                <c:pt idx="33063" formatCode="0.00E+00">
                  <c:v>1.0855999999999999E-3</c:v>
                </c:pt>
                <c:pt idx="33064" formatCode="0.00E+00">
                  <c:v>8.6866600000000003E-4</c:v>
                </c:pt>
                <c:pt idx="33065" formatCode="0.00E+00">
                  <c:v>6.5906299999999999E-4</c:v>
                </c:pt>
                <c:pt idx="33066" formatCode="0.00E+00">
                  <c:v>4.5679800000000001E-4</c:v>
                </c:pt>
                <c:pt idx="33067" formatCode="0.00E+00">
                  <c:v>2.6202700000000002E-4</c:v>
                </c:pt>
                <c:pt idx="33068" formatCode="0.00E+00">
                  <c:v>7.5041800000000004E-5</c:v>
                </c:pt>
                <c:pt idx="33069" formatCode="0.00E+00">
                  <c:v>-1.0390700000000001E-4</c:v>
                </c:pt>
                <c:pt idx="33070" formatCode="0.00E+00">
                  <c:v>-2.7469000000000001E-4</c:v>
                </c:pt>
                <c:pt idx="33071" formatCode="0.00E+00">
                  <c:v>-4.3717099999999998E-4</c:v>
                </c:pt>
                <c:pt idx="33072" formatCode="0.00E+00">
                  <c:v>-5.91148E-4</c:v>
                </c:pt>
                <c:pt idx="33073" formatCode="0.00E+00">
                  <c:v>-7.3646400000000004E-4</c:v>
                </c:pt>
                <c:pt idx="33074" formatCode="0.00E+00">
                  <c:v>-8.7310700000000003E-4</c:v>
                </c:pt>
                <c:pt idx="33075" formatCode="0.00E+00">
                  <c:v>-1.0011499999999999E-3</c:v>
                </c:pt>
                <c:pt idx="33076" formatCode="0.00E+00">
                  <c:v>-1.1206300000000001E-3</c:v>
                </c:pt>
                <c:pt idx="33077" formatCode="0.00E+00">
                  <c:v>-1.2315399999999999E-3</c:v>
                </c:pt>
                <c:pt idx="33078" formatCode="0.00E+00">
                  <c:v>-1.3338899999999999E-3</c:v>
                </c:pt>
                <c:pt idx="33079" formatCode="0.00E+00">
                  <c:v>-1.4277700000000001E-3</c:v>
                </c:pt>
                <c:pt idx="33080" formatCode="0.00E+00">
                  <c:v>-1.5133099999999999E-3</c:v>
                </c:pt>
                <c:pt idx="33081" formatCode="0.00E+00">
                  <c:v>-1.5906399999999999E-3</c:v>
                </c:pt>
                <c:pt idx="33082" formatCode="0.00E+00">
                  <c:v>-1.65985E-3</c:v>
                </c:pt>
                <c:pt idx="33083" formatCode="0.00E+00">
                  <c:v>-1.72101E-3</c:v>
                </c:pt>
                <c:pt idx="33084" formatCode="0.00E+00">
                  <c:v>-1.7742400000000001E-3</c:v>
                </c:pt>
                <c:pt idx="33085" formatCode="0.00E+00">
                  <c:v>-1.8196899999999999E-3</c:v>
                </c:pt>
                <c:pt idx="33086" formatCode="0.00E+00">
                  <c:v>-1.85758E-3</c:v>
                </c:pt>
                <c:pt idx="33087" formatCode="0.00E+00">
                  <c:v>-1.88814E-3</c:v>
                </c:pt>
                <c:pt idx="33088" formatCode="0.00E+00">
                  <c:v>-1.9114799999999999E-3</c:v>
                </c:pt>
                <c:pt idx="33089" formatCode="0.00E+00">
                  <c:v>-1.9277400000000001E-3</c:v>
                </c:pt>
                <c:pt idx="33090" formatCode="0.00E+00">
                  <c:v>-1.93713E-3</c:v>
                </c:pt>
                <c:pt idx="33091" formatCode="0.00E+00">
                  <c:v>-1.9398499999999999E-3</c:v>
                </c:pt>
                <c:pt idx="33092" formatCode="0.00E+00">
                  <c:v>-1.9360099999999999E-3</c:v>
                </c:pt>
                <c:pt idx="33093" formatCode="0.00E+00">
                  <c:v>-1.9256900000000001E-3</c:v>
                </c:pt>
                <c:pt idx="33094" formatCode="0.00E+00">
                  <c:v>-1.9090400000000001E-3</c:v>
                </c:pt>
                <c:pt idx="33095" formatCode="0.00E+00">
                  <c:v>-1.8863E-3</c:v>
                </c:pt>
                <c:pt idx="33096" formatCode="0.00E+00">
                  <c:v>-1.8577699999999999E-3</c:v>
                </c:pt>
                <c:pt idx="33097" formatCode="0.00E+00">
                  <c:v>-1.8238E-3</c:v>
                </c:pt>
                <c:pt idx="33098" formatCode="0.00E+00">
                  <c:v>-1.7845599999999999E-3</c:v>
                </c:pt>
                <c:pt idx="33099" formatCode="0.00E+00">
                  <c:v>-1.74007E-3</c:v>
                </c:pt>
                <c:pt idx="33100" formatCode="0.00E+00">
                  <c:v>-1.69042E-3</c:v>
                </c:pt>
                <c:pt idx="33101" formatCode="0.00E+00">
                  <c:v>-1.63579E-3</c:v>
                </c:pt>
                <c:pt idx="33102" formatCode="0.00E+00">
                  <c:v>-1.57636E-3</c:v>
                </c:pt>
                <c:pt idx="33103" formatCode="0.00E+00">
                  <c:v>-1.51231E-3</c:v>
                </c:pt>
                <c:pt idx="33104" formatCode="0.00E+00">
                  <c:v>-1.44381E-3</c:v>
                </c:pt>
                <c:pt idx="33105" formatCode="0.00E+00">
                  <c:v>-1.37111E-3</c:v>
                </c:pt>
                <c:pt idx="33106" formatCode="0.00E+00">
                  <c:v>-1.2944E-3</c:v>
                </c:pt>
                <c:pt idx="33107" formatCode="0.00E+00">
                  <c:v>-1.21386E-3</c:v>
                </c:pt>
                <c:pt idx="33108" formatCode="0.00E+00">
                  <c:v>-1.1296500000000001E-3</c:v>
                </c:pt>
                <c:pt idx="33109" formatCode="0.00E+00">
                  <c:v>-1.04203E-3</c:v>
                </c:pt>
                <c:pt idx="33110" formatCode="0.00E+00">
                  <c:v>-9.5131199999999995E-4</c:v>
                </c:pt>
                <c:pt idx="33111" formatCode="0.00E+00">
                  <c:v>-8.5764299999999995E-4</c:v>
                </c:pt>
                <c:pt idx="33112" formatCode="0.00E+00">
                  <c:v>-7.6106299999999997E-4</c:v>
                </c:pt>
                <c:pt idx="33113" formatCode="0.00E+00">
                  <c:v>-6.6162899999999995E-4</c:v>
                </c:pt>
                <c:pt idx="33114" formatCode="0.00E+00">
                  <c:v>-5.5945300000000001E-4</c:v>
                </c:pt>
                <c:pt idx="33115" formatCode="0.00E+00">
                  <c:v>-4.54673E-4</c:v>
                </c:pt>
                <c:pt idx="33116" formatCode="0.00E+00">
                  <c:v>-3.47442E-4</c:v>
                </c:pt>
                <c:pt idx="33117" formatCode="0.00E+00">
                  <c:v>-2.3799100000000001E-4</c:v>
                </c:pt>
                <c:pt idx="33118" formatCode="0.00E+00">
                  <c:v>-1.26585E-4</c:v>
                </c:pt>
                <c:pt idx="33119" formatCode="0.00E+00">
                  <c:v>-1.3375E-5</c:v>
                </c:pt>
                <c:pt idx="33120" formatCode="0.00E+00">
                  <c:v>1.01591E-4</c:v>
                </c:pt>
                <c:pt idx="33121" formatCode="0.00E+00">
                  <c:v>2.1834099999999999E-4</c:v>
                </c:pt>
                <c:pt idx="33122" formatCode="0.00E+00">
                  <c:v>3.3696300000000002E-4</c:v>
                </c:pt>
                <c:pt idx="33123" formatCode="0.00E+00">
                  <c:v>4.5742899999999997E-4</c:v>
                </c:pt>
                <c:pt idx="33124" formatCode="0.00E+00">
                  <c:v>5.7944699999999997E-4</c:v>
                </c:pt>
                <c:pt idx="33125" formatCode="0.00E+00">
                  <c:v>7.0263900000000002E-4</c:v>
                </c:pt>
                <c:pt idx="33126" formatCode="0.00E+00">
                  <c:v>8.2686299999999995E-4</c:v>
                </c:pt>
                <c:pt idx="33127" formatCode="0.00E+00">
                  <c:v>9.5220799999999996E-4</c:v>
                </c:pt>
                <c:pt idx="33128" formatCode="0.00E+00">
                  <c:v>1.07873E-3</c:v>
                </c:pt>
                <c:pt idx="33129" formatCode="0.00E+00">
                  <c:v>1.2063600000000001E-3</c:v>
                </c:pt>
                <c:pt idx="33130" formatCode="0.00E+00">
                  <c:v>1.3351000000000001E-3</c:v>
                </c:pt>
                <c:pt idx="33131" formatCode="0.00E+00">
                  <c:v>1.46502E-3</c:v>
                </c:pt>
                <c:pt idx="33132" formatCode="0.00E+00">
                  <c:v>1.59611E-3</c:v>
                </c:pt>
                <c:pt idx="33133" formatCode="0.00E+00">
                  <c:v>1.7282199999999999E-3</c:v>
                </c:pt>
                <c:pt idx="33134" formatCode="0.00E+00">
                  <c:v>1.8611400000000001E-3</c:v>
                </c:pt>
                <c:pt idx="33135" formatCode="0.00E+00">
                  <c:v>1.9947300000000001E-3</c:v>
                </c:pt>
                <c:pt idx="33136" formatCode="0.00E+00">
                  <c:v>2.1291399999999999E-3</c:v>
                </c:pt>
                <c:pt idx="33137" formatCode="0.00E+00">
                  <c:v>2.2646799999999998E-3</c:v>
                </c:pt>
                <c:pt idx="33138" formatCode="0.00E+00">
                  <c:v>2.40186E-3</c:v>
                </c:pt>
                <c:pt idx="33139" formatCode="0.00E+00">
                  <c:v>2.5408800000000001E-3</c:v>
                </c:pt>
                <c:pt idx="33140" formatCode="0.00E+00">
                  <c:v>2.6811700000000001E-3</c:v>
                </c:pt>
                <c:pt idx="33141" formatCode="0.00E+00">
                  <c:v>2.8219899999999999E-3</c:v>
                </c:pt>
                <c:pt idx="33142" formatCode="0.00E+00">
                  <c:v>2.9632700000000001E-3</c:v>
                </c:pt>
                <c:pt idx="33143" formatCode="0.00E+00">
                  <c:v>3.1051199999999998E-3</c:v>
                </c:pt>
                <c:pt idx="33144" formatCode="0.00E+00">
                  <c:v>3.2474299999999999E-3</c:v>
                </c:pt>
                <c:pt idx="33145" formatCode="0.00E+00">
                  <c:v>3.3899999999999998E-3</c:v>
                </c:pt>
                <c:pt idx="33146" formatCode="0.00E+00">
                  <c:v>3.5327499999999999E-3</c:v>
                </c:pt>
                <c:pt idx="33147" formatCode="0.00E+00">
                  <c:v>3.6757000000000001E-3</c:v>
                </c:pt>
                <c:pt idx="33148" formatCode="0.00E+00">
                  <c:v>3.8187799999999999E-3</c:v>
                </c:pt>
                <c:pt idx="33149" formatCode="0.00E+00">
                  <c:v>3.9617699999999999E-3</c:v>
                </c:pt>
                <c:pt idx="33150" formatCode="0.00E+00">
                  <c:v>4.1045300000000003E-3</c:v>
                </c:pt>
                <c:pt idx="33151" formatCode="0.00E+00">
                  <c:v>4.2468599999999999E-3</c:v>
                </c:pt>
                <c:pt idx="33152" formatCode="0.00E+00">
                  <c:v>4.3885699999999996E-3</c:v>
                </c:pt>
                <c:pt idx="33153" formatCode="0.00E+00">
                  <c:v>4.5295500000000002E-3</c:v>
                </c:pt>
                <c:pt idx="33154" formatCode="0.00E+00">
                  <c:v>4.6697500000000003E-3</c:v>
                </c:pt>
                <c:pt idx="33155" formatCode="0.00E+00">
                  <c:v>4.8092200000000003E-3</c:v>
                </c:pt>
                <c:pt idx="33156" formatCode="0.00E+00">
                  <c:v>4.9479900000000002E-3</c:v>
                </c:pt>
                <c:pt idx="33157" formatCode="0.00E+00">
                  <c:v>5.0859599999999996E-3</c:v>
                </c:pt>
                <c:pt idx="33158" formatCode="0.00E+00">
                  <c:v>5.2230100000000002E-3</c:v>
                </c:pt>
                <c:pt idx="33159" formatCode="0.00E+00">
                  <c:v>5.3591400000000001E-3</c:v>
                </c:pt>
                <c:pt idx="33160" formatCode="0.00E+00">
                  <c:v>5.4945100000000002E-3</c:v>
                </c:pt>
                <c:pt idx="33161" formatCode="0.00E+00">
                  <c:v>5.6292499999999997E-3</c:v>
                </c:pt>
                <c:pt idx="33162" formatCode="0.00E+00">
                  <c:v>5.7632899999999999E-3</c:v>
                </c:pt>
                <c:pt idx="33163" formatCode="0.00E+00">
                  <c:v>5.89647E-3</c:v>
                </c:pt>
                <c:pt idx="33164" formatCode="0.00E+00">
                  <c:v>6.0286799999999998E-3</c:v>
                </c:pt>
                <c:pt idx="33165" formatCode="0.00E+00">
                  <c:v>6.1598800000000004E-3</c:v>
                </c:pt>
                <c:pt idx="33166" formatCode="0.00E+00">
                  <c:v>6.2900400000000002E-3</c:v>
                </c:pt>
                <c:pt idx="33167" formatCode="0.00E+00">
                  <c:v>6.4190999999999996E-3</c:v>
                </c:pt>
                <c:pt idx="33168" formatCode="0.00E+00">
                  <c:v>6.54698E-3</c:v>
                </c:pt>
                <c:pt idx="33169" formatCode="0.00E+00">
                  <c:v>6.6735600000000003E-3</c:v>
                </c:pt>
                <c:pt idx="33170" formatCode="0.00E+00">
                  <c:v>6.7987000000000004E-3</c:v>
                </c:pt>
                <c:pt idx="33171" formatCode="0.00E+00">
                  <c:v>6.9222800000000003E-3</c:v>
                </c:pt>
                <c:pt idx="33172" formatCode="0.00E+00">
                  <c:v>7.0441999999999996E-3</c:v>
                </c:pt>
                <c:pt idx="33173" formatCode="0.00E+00">
                  <c:v>7.1643799999999997E-3</c:v>
                </c:pt>
                <c:pt idx="33174" formatCode="0.00E+00">
                  <c:v>7.2827300000000003E-3</c:v>
                </c:pt>
                <c:pt idx="33175" formatCode="0.00E+00">
                  <c:v>7.3992099999999998E-3</c:v>
                </c:pt>
                <c:pt idx="33176" formatCode="0.00E+00">
                  <c:v>7.5137299999999997E-3</c:v>
                </c:pt>
                <c:pt idx="33177" formatCode="0.00E+00">
                  <c:v>7.6261799999999998E-3</c:v>
                </c:pt>
                <c:pt idx="33178" formatCode="0.00E+00">
                  <c:v>7.7364E-3</c:v>
                </c:pt>
                <c:pt idx="33179" formatCode="0.00E+00">
                  <c:v>7.8442500000000005E-3</c:v>
                </c:pt>
                <c:pt idx="33180" formatCode="0.00E+00">
                  <c:v>7.9496800000000006E-3</c:v>
                </c:pt>
                <c:pt idx="33181" formatCode="0.00E+00">
                  <c:v>8.0526399999999998E-3</c:v>
                </c:pt>
                <c:pt idx="33182" formatCode="0.00E+00">
                  <c:v>8.1530700000000001E-3</c:v>
                </c:pt>
                <c:pt idx="33183" formatCode="0.00E+00">
                  <c:v>8.2508800000000004E-3</c:v>
                </c:pt>
                <c:pt idx="33184" formatCode="0.00E+00">
                  <c:v>8.3459599999999995E-3</c:v>
                </c:pt>
                <c:pt idx="33185" formatCode="0.00E+00">
                  <c:v>8.4381500000000002E-3</c:v>
                </c:pt>
                <c:pt idx="33186" formatCode="0.00E+00">
                  <c:v>8.52727E-3</c:v>
                </c:pt>
                <c:pt idx="33187" formatCode="0.00E+00">
                  <c:v>8.6132499999999994E-3</c:v>
                </c:pt>
                <c:pt idx="33188" formatCode="0.00E+00">
                  <c:v>8.69611E-3</c:v>
                </c:pt>
                <c:pt idx="33189" formatCode="0.00E+00">
                  <c:v>8.77585E-3</c:v>
                </c:pt>
                <c:pt idx="33190" formatCode="0.00E+00">
                  <c:v>8.8523999999999999E-3</c:v>
                </c:pt>
                <c:pt idx="33191" formatCode="0.00E+00">
                  <c:v>8.9256400000000003E-3</c:v>
                </c:pt>
                <c:pt idx="33192" formatCode="0.00E+00">
                  <c:v>8.9954900000000001E-3</c:v>
                </c:pt>
                <c:pt idx="33193" formatCode="0.00E+00">
                  <c:v>9.0618499999999998E-3</c:v>
                </c:pt>
                <c:pt idx="33194" formatCode="0.00E+00">
                  <c:v>9.1246799999999996E-3</c:v>
                </c:pt>
                <c:pt idx="33195" formatCode="0.00E+00">
                  <c:v>9.1838900000000001E-3</c:v>
                </c:pt>
                <c:pt idx="33196" formatCode="0.00E+00">
                  <c:v>9.2393900000000001E-3</c:v>
                </c:pt>
                <c:pt idx="33197" formatCode="0.00E+00">
                  <c:v>9.2910600000000003E-3</c:v>
                </c:pt>
                <c:pt idx="33198" formatCode="0.00E+00">
                  <c:v>9.3388700000000009E-3</c:v>
                </c:pt>
                <c:pt idx="33199" formatCode="0.00E+00">
                  <c:v>9.38282E-3</c:v>
                </c:pt>
                <c:pt idx="33200" formatCode="0.00E+00">
                  <c:v>9.4228799999999998E-3</c:v>
                </c:pt>
                <c:pt idx="33201" formatCode="0.00E+00">
                  <c:v>9.4590000000000004E-3</c:v>
                </c:pt>
                <c:pt idx="33202" formatCode="0.00E+00">
                  <c:v>9.4911200000000005E-3</c:v>
                </c:pt>
                <c:pt idx="33203" formatCode="0.00E+00">
                  <c:v>9.5191900000000003E-3</c:v>
                </c:pt>
                <c:pt idx="33204" formatCode="0.00E+00">
                  <c:v>9.5431500000000002E-3</c:v>
                </c:pt>
                <c:pt idx="33205" formatCode="0.00E+00">
                  <c:v>9.5629400000000007E-3</c:v>
                </c:pt>
                <c:pt idx="33206" formatCode="0.00E+00">
                  <c:v>9.5785000000000002E-3</c:v>
                </c:pt>
                <c:pt idx="33207" formatCode="0.00E+00">
                  <c:v>9.5898200000000006E-3</c:v>
                </c:pt>
                <c:pt idx="33208" formatCode="0.00E+00">
                  <c:v>9.5969599999999999E-3</c:v>
                </c:pt>
                <c:pt idx="33209" formatCode="0.00E+00">
                  <c:v>9.6000200000000008E-3</c:v>
                </c:pt>
                <c:pt idx="33210" formatCode="0.00E+00">
                  <c:v>9.5990399999999997E-3</c:v>
                </c:pt>
                <c:pt idx="33211" formatCode="0.00E+00">
                  <c:v>9.5939300000000005E-3</c:v>
                </c:pt>
                <c:pt idx="33212" formatCode="0.00E+00">
                  <c:v>9.5845400000000008E-3</c:v>
                </c:pt>
                <c:pt idx="33213" formatCode="0.00E+00">
                  <c:v>9.5707199999999996E-3</c:v>
                </c:pt>
                <c:pt idx="33214" formatCode="0.00E+00">
                  <c:v>9.5524500000000005E-3</c:v>
                </c:pt>
                <c:pt idx="33215" formatCode="0.00E+00">
                  <c:v>9.5297300000000001E-3</c:v>
                </c:pt>
                <c:pt idx="33216" formatCode="0.00E+00">
                  <c:v>9.5025600000000002E-3</c:v>
                </c:pt>
                <c:pt idx="33217" formatCode="0.00E+00">
                  <c:v>9.4708299999999995E-3</c:v>
                </c:pt>
                <c:pt idx="33218" formatCode="0.00E+00">
                  <c:v>9.4345100000000001E-3</c:v>
                </c:pt>
                <c:pt idx="33219" formatCode="0.00E+00">
                  <c:v>9.39363E-3</c:v>
                </c:pt>
                <c:pt idx="33220" formatCode="0.00E+00">
                  <c:v>9.3481399999999996E-3</c:v>
                </c:pt>
                <c:pt idx="33221" formatCode="0.00E+00">
                  <c:v>9.2979399999999993E-3</c:v>
                </c:pt>
                <c:pt idx="33222" formatCode="0.00E+00">
                  <c:v>9.2429399999999998E-3</c:v>
                </c:pt>
                <c:pt idx="33223" formatCode="0.00E+00">
                  <c:v>9.1831199999999995E-3</c:v>
                </c:pt>
                <c:pt idx="33224" formatCode="0.00E+00">
                  <c:v>9.1185299999999997E-3</c:v>
                </c:pt>
                <c:pt idx="33225" formatCode="0.00E+00">
                  <c:v>9.0492000000000003E-3</c:v>
                </c:pt>
                <c:pt idx="33226" formatCode="0.00E+00">
                  <c:v>8.9751599999999994E-3</c:v>
                </c:pt>
                <c:pt idx="33227" formatCode="0.00E+00">
                  <c:v>8.8963500000000008E-3</c:v>
                </c:pt>
                <c:pt idx="33228" formatCode="0.00E+00">
                  <c:v>8.8127099999999996E-3</c:v>
                </c:pt>
                <c:pt idx="33229" formatCode="0.00E+00">
                  <c:v>8.7242900000000009E-3</c:v>
                </c:pt>
                <c:pt idx="33230" formatCode="0.00E+00">
                  <c:v>8.6311800000000004E-3</c:v>
                </c:pt>
                <c:pt idx="33231" formatCode="0.00E+00">
                  <c:v>8.5333900000000001E-3</c:v>
                </c:pt>
                <c:pt idx="33232" formatCode="0.00E+00">
                  <c:v>8.4308999999999999E-3</c:v>
                </c:pt>
                <c:pt idx="33233" formatCode="0.00E+00">
                  <c:v>8.3236899999999999E-3</c:v>
                </c:pt>
                <c:pt idx="33234" formatCode="0.00E+00">
                  <c:v>8.2118E-3</c:v>
                </c:pt>
                <c:pt idx="33235" formatCode="0.00E+00">
                  <c:v>8.0952699999999999E-3</c:v>
                </c:pt>
                <c:pt idx="33236" formatCode="0.00E+00">
                  <c:v>7.9740799999999997E-3</c:v>
                </c:pt>
                <c:pt idx="33237" formatCode="0.00E+00">
                  <c:v>7.8481999999999996E-3</c:v>
                </c:pt>
                <c:pt idx="33238" formatCode="0.00E+00">
                  <c:v>7.71757E-3</c:v>
                </c:pt>
                <c:pt idx="33239" formatCode="0.00E+00">
                  <c:v>7.5821300000000003E-3</c:v>
                </c:pt>
                <c:pt idx="33240" formatCode="0.00E+00">
                  <c:v>7.4418499999999999E-3</c:v>
                </c:pt>
                <c:pt idx="33241" formatCode="0.00E+00">
                  <c:v>7.29679E-3</c:v>
                </c:pt>
                <c:pt idx="33242" formatCode="0.00E+00">
                  <c:v>7.1470800000000001E-3</c:v>
                </c:pt>
                <c:pt idx="33243" formatCode="0.00E+00">
                  <c:v>6.9928000000000004E-3</c:v>
                </c:pt>
                <c:pt idx="33244" formatCode="0.00E+00">
                  <c:v>6.8339999999999998E-3</c:v>
                </c:pt>
                <c:pt idx="33245" formatCode="0.00E+00">
                  <c:v>6.6707299999999997E-3</c:v>
                </c:pt>
                <c:pt idx="33246" formatCode="0.00E+00">
                  <c:v>6.5030599999999997E-3</c:v>
                </c:pt>
                <c:pt idx="33247" formatCode="0.00E+00">
                  <c:v>6.3310500000000004E-3</c:v>
                </c:pt>
                <c:pt idx="33248" formatCode="0.00E+00">
                  <c:v>6.1548000000000002E-3</c:v>
                </c:pt>
                <c:pt idx="33249" formatCode="0.00E+00">
                  <c:v>5.9744799999999999E-3</c:v>
                </c:pt>
                <c:pt idx="33250" formatCode="0.00E+00">
                  <c:v>5.7901000000000003E-3</c:v>
                </c:pt>
                <c:pt idx="33251" formatCode="0.00E+00">
                  <c:v>5.6016499999999997E-3</c:v>
                </c:pt>
                <c:pt idx="33252" formatCode="0.00E+00">
                  <c:v>5.4091299999999998E-3</c:v>
                </c:pt>
                <c:pt idx="33253" formatCode="0.00E+00">
                  <c:v>5.2126799999999999E-3</c:v>
                </c:pt>
                <c:pt idx="33254" formatCode="0.00E+00">
                  <c:v>5.01244E-3</c:v>
                </c:pt>
                <c:pt idx="33255" formatCode="0.00E+00">
                  <c:v>4.8085799999999998E-3</c:v>
                </c:pt>
                <c:pt idx="33256" formatCode="0.00E+00">
                  <c:v>4.6012300000000004E-3</c:v>
                </c:pt>
                <c:pt idx="33257" formatCode="0.00E+00">
                  <c:v>4.3904699999999996E-3</c:v>
                </c:pt>
                <c:pt idx="33258" formatCode="0.00E+00">
                  <c:v>4.1763199999999999E-3</c:v>
                </c:pt>
                <c:pt idx="33259" formatCode="0.00E+00">
                  <c:v>3.9589100000000004E-3</c:v>
                </c:pt>
                <c:pt idx="33260" formatCode="0.00E+00">
                  <c:v>3.73844E-3</c:v>
                </c:pt>
                <c:pt idx="33261" formatCode="0.00E+00">
                  <c:v>3.5150799999999999E-3</c:v>
                </c:pt>
                <c:pt idx="33262" formatCode="0.00E+00">
                  <c:v>3.2889500000000001E-3</c:v>
                </c:pt>
                <c:pt idx="33263" formatCode="0.00E+00">
                  <c:v>3.0601399999999998E-3</c:v>
                </c:pt>
                <c:pt idx="33264" formatCode="0.00E+00">
                  <c:v>2.8288100000000002E-3</c:v>
                </c:pt>
                <c:pt idx="33265" formatCode="0.00E+00">
                  <c:v>2.5951099999999999E-3</c:v>
                </c:pt>
                <c:pt idx="33266" formatCode="0.00E+00">
                  <c:v>2.3591799999999998E-3</c:v>
                </c:pt>
                <c:pt idx="33267" formatCode="0.00E+00">
                  <c:v>2.12109E-3</c:v>
                </c:pt>
                <c:pt idx="33268" formatCode="0.00E+00">
                  <c:v>1.8809199999999999E-3</c:v>
                </c:pt>
                <c:pt idx="33269" formatCode="0.00E+00">
                  <c:v>1.6387800000000001E-3</c:v>
                </c:pt>
                <c:pt idx="33270" formatCode="0.00E+00">
                  <c:v>1.39489E-3</c:v>
                </c:pt>
                <c:pt idx="33271" formatCode="0.00E+00">
                  <c:v>1.1494400000000001E-3</c:v>
                </c:pt>
                <c:pt idx="33272" formatCode="0.00E+00">
                  <c:v>9.0258600000000003E-4</c:v>
                </c:pt>
                <c:pt idx="33273" formatCode="0.00E+00">
                  <c:v>6.5446700000000005E-4</c:v>
                </c:pt>
                <c:pt idx="33274" formatCode="0.00E+00">
                  <c:v>4.0525000000000001E-4</c:v>
                </c:pt>
                <c:pt idx="33275" formatCode="0.00E+00">
                  <c:v>1.55131E-4</c:v>
                </c:pt>
                <c:pt idx="33276" formatCode="0.00E+00">
                  <c:v>-9.5656500000000001E-5</c:v>
                </c:pt>
                <c:pt idx="33277" formatCode="0.00E+00">
                  <c:v>-3.46867E-4</c:v>
                </c:pt>
                <c:pt idx="33278" formatCode="0.00E+00">
                  <c:v>-5.9827199999999995E-4</c:v>
                </c:pt>
                <c:pt idx="33279" formatCode="0.00E+00">
                  <c:v>-8.4965099999999999E-4</c:v>
                </c:pt>
                <c:pt idx="33280" formatCode="0.00E+00">
                  <c:v>-1.1008000000000001E-3</c:v>
                </c:pt>
                <c:pt idx="33281" formatCode="0.00E+00">
                  <c:v>-1.3515700000000001E-3</c:v>
                </c:pt>
                <c:pt idx="33282" formatCode="0.00E+00">
                  <c:v>-1.6018E-3</c:v>
                </c:pt>
                <c:pt idx="33283" formatCode="0.00E+00">
                  <c:v>-1.85133E-3</c:v>
                </c:pt>
                <c:pt idx="33284" formatCode="0.00E+00">
                  <c:v>-2.0999600000000001E-3</c:v>
                </c:pt>
                <c:pt idx="33285" formatCode="0.00E+00">
                  <c:v>-2.3474899999999998E-3</c:v>
                </c:pt>
                <c:pt idx="33286" formatCode="0.00E+00">
                  <c:v>-2.5936900000000001E-3</c:v>
                </c:pt>
                <c:pt idx="33287" formatCode="0.00E+00">
                  <c:v>-2.8383100000000001E-3</c:v>
                </c:pt>
                <c:pt idx="33288" formatCode="0.00E+00">
                  <c:v>-3.0811200000000001E-3</c:v>
                </c:pt>
                <c:pt idx="33289" formatCode="0.00E+00">
                  <c:v>-3.3219E-3</c:v>
                </c:pt>
                <c:pt idx="33290" formatCode="0.00E+00">
                  <c:v>-3.5604299999999998E-3</c:v>
                </c:pt>
                <c:pt idx="33291" formatCode="0.00E+00">
                  <c:v>-3.7965400000000002E-3</c:v>
                </c:pt>
                <c:pt idx="33292" formatCode="0.00E+00">
                  <c:v>-4.0300400000000004E-3</c:v>
                </c:pt>
                <c:pt idx="33293" formatCode="0.00E+00">
                  <c:v>-4.2607000000000001E-3</c:v>
                </c:pt>
                <c:pt idx="33294" formatCode="0.00E+00">
                  <c:v>-4.4882899999999998E-3</c:v>
                </c:pt>
                <c:pt idx="33295" formatCode="0.00E+00">
                  <c:v>-4.7126599999999996E-3</c:v>
                </c:pt>
                <c:pt idx="33296" formatCode="0.00E+00">
                  <c:v>-4.9336600000000003E-3</c:v>
                </c:pt>
                <c:pt idx="33297" formatCode="0.00E+00">
                  <c:v>-5.1510899999999997E-3</c:v>
                </c:pt>
                <c:pt idx="33298" formatCode="0.00E+00">
                  <c:v>-5.3647E-3</c:v>
                </c:pt>
                <c:pt idx="33299" formatCode="0.00E+00">
                  <c:v>-5.5742999999999999E-3</c:v>
                </c:pt>
                <c:pt idx="33300" formatCode="0.00E+00">
                  <c:v>-5.7797100000000004E-3</c:v>
                </c:pt>
                <c:pt idx="33301" formatCode="0.00E+00">
                  <c:v>-5.98075E-3</c:v>
                </c:pt>
                <c:pt idx="33302" formatCode="0.00E+00">
                  <c:v>-6.1772700000000003E-3</c:v>
                </c:pt>
                <c:pt idx="33303" formatCode="0.00E+00">
                  <c:v>-6.3690600000000002E-3</c:v>
                </c:pt>
                <c:pt idx="33304" formatCode="0.00E+00">
                  <c:v>-6.5559499999999996E-3</c:v>
                </c:pt>
                <c:pt idx="33305" formatCode="0.00E+00">
                  <c:v>-6.7377399999999999E-3</c:v>
                </c:pt>
                <c:pt idx="33306" formatCode="0.00E+00">
                  <c:v>-6.9142500000000003E-3</c:v>
                </c:pt>
                <c:pt idx="33307" formatCode="0.00E+00">
                  <c:v>-7.0852700000000003E-3</c:v>
                </c:pt>
                <c:pt idx="33308" formatCode="0.00E+00">
                  <c:v>-7.2506799999999998E-3</c:v>
                </c:pt>
                <c:pt idx="33309" formatCode="0.00E+00">
                  <c:v>-7.4103900000000002E-3</c:v>
                </c:pt>
                <c:pt idx="33310" formatCode="0.00E+00">
                  <c:v>-7.56422E-3</c:v>
                </c:pt>
                <c:pt idx="33311" formatCode="0.00E+00">
                  <c:v>-7.7119600000000003E-3</c:v>
                </c:pt>
                <c:pt idx="33312" formatCode="0.00E+00">
                  <c:v>-7.8534399999999997E-3</c:v>
                </c:pt>
                <c:pt idx="33313" formatCode="0.00E+00">
                  <c:v>-7.9885300000000006E-3</c:v>
                </c:pt>
                <c:pt idx="33314" formatCode="0.00E+00">
                  <c:v>-8.1170700000000005E-3</c:v>
                </c:pt>
                <c:pt idx="33315" formatCode="0.00E+00">
                  <c:v>-8.2389000000000004E-3</c:v>
                </c:pt>
                <c:pt idx="33316" formatCode="0.00E+00">
                  <c:v>-8.3538599999999994E-3</c:v>
                </c:pt>
                <c:pt idx="33317" formatCode="0.00E+00">
                  <c:v>-8.4618100000000002E-3</c:v>
                </c:pt>
                <c:pt idx="33318" formatCode="0.00E+00">
                  <c:v>-8.5626299999999999E-3</c:v>
                </c:pt>
                <c:pt idx="33319" formatCode="0.00E+00">
                  <c:v>-8.6562099999999993E-3</c:v>
                </c:pt>
                <c:pt idx="33320" formatCode="0.00E+00">
                  <c:v>-8.7424200000000007E-3</c:v>
                </c:pt>
                <c:pt idx="33321" formatCode="0.00E+00">
                  <c:v>-8.8211100000000001E-3</c:v>
                </c:pt>
                <c:pt idx="33322" formatCode="0.00E+00">
                  <c:v>-8.8921699999999996E-3</c:v>
                </c:pt>
                <c:pt idx="33323" formatCode="0.00E+00">
                  <c:v>-8.95549E-3</c:v>
                </c:pt>
                <c:pt idx="33324" formatCode="0.00E+00">
                  <c:v>-9.0109500000000002E-3</c:v>
                </c:pt>
                <c:pt idx="33325" formatCode="0.00E+00">
                  <c:v>-9.0584399999999992E-3</c:v>
                </c:pt>
                <c:pt idx="33326" formatCode="0.00E+00">
                  <c:v>-9.0978599999999993E-3</c:v>
                </c:pt>
                <c:pt idx="33327" formatCode="0.00E+00">
                  <c:v>-9.1291500000000008E-3</c:v>
                </c:pt>
                <c:pt idx="33328" formatCode="0.00E+00">
                  <c:v>-9.1522500000000007E-3</c:v>
                </c:pt>
                <c:pt idx="33329" formatCode="0.00E+00">
                  <c:v>-9.1670899999999993E-3</c:v>
                </c:pt>
                <c:pt idx="33330" formatCode="0.00E+00">
                  <c:v>-9.1736300000000003E-3</c:v>
                </c:pt>
                <c:pt idx="33331" formatCode="0.00E+00">
                  <c:v>-9.1717900000000008E-3</c:v>
                </c:pt>
                <c:pt idx="33332" formatCode="0.00E+00">
                  <c:v>-9.1615199999999994E-3</c:v>
                </c:pt>
                <c:pt idx="33333" formatCode="0.00E+00">
                  <c:v>-9.1427699999999997E-3</c:v>
                </c:pt>
                <c:pt idx="33334" formatCode="0.00E+00">
                  <c:v>-9.1155200000000002E-3</c:v>
                </c:pt>
                <c:pt idx="33335" formatCode="0.00E+00">
                  <c:v>-9.0797800000000008E-3</c:v>
                </c:pt>
                <c:pt idx="33336" formatCode="0.00E+00">
                  <c:v>-9.0355399999999999E-3</c:v>
                </c:pt>
                <c:pt idx="33337" formatCode="0.00E+00">
                  <c:v>-8.9827699999999993E-3</c:v>
                </c:pt>
                <c:pt idx="33338" formatCode="0.00E+00">
                  <c:v>-8.9214399999999992E-3</c:v>
                </c:pt>
                <c:pt idx="33339" formatCode="0.00E+00">
                  <c:v>-8.8515699999999996E-3</c:v>
                </c:pt>
                <c:pt idx="33340" formatCode="0.00E+00">
                  <c:v>-8.7731800000000002E-3</c:v>
                </c:pt>
                <c:pt idx="33341" formatCode="0.00E+00">
                  <c:v>-8.6862899999999993E-3</c:v>
                </c:pt>
                <c:pt idx="33342" formatCode="0.00E+00">
                  <c:v>-8.5909200000000002E-3</c:v>
                </c:pt>
                <c:pt idx="33343" formatCode="0.00E+00">
                  <c:v>-8.4870999999999992E-3</c:v>
                </c:pt>
                <c:pt idx="33344" formatCode="0.00E+00">
                  <c:v>-8.3748999999999994E-3</c:v>
                </c:pt>
                <c:pt idx="33345" formatCode="0.00E+00">
                  <c:v>-8.2543800000000004E-3</c:v>
                </c:pt>
                <c:pt idx="33346" formatCode="0.00E+00">
                  <c:v>-8.1255800000000003E-3</c:v>
                </c:pt>
                <c:pt idx="33347" formatCode="0.00E+00">
                  <c:v>-7.9885800000000003E-3</c:v>
                </c:pt>
                <c:pt idx="33348" formatCode="0.00E+00">
                  <c:v>-7.84347E-3</c:v>
                </c:pt>
                <c:pt idx="33349" formatCode="0.00E+00">
                  <c:v>-7.6903199999999996E-3</c:v>
                </c:pt>
                <c:pt idx="33350" formatCode="0.00E+00">
                  <c:v>-7.5292500000000004E-3</c:v>
                </c:pt>
                <c:pt idx="33351" formatCode="0.00E+00">
                  <c:v>-7.3603699999999998E-3</c:v>
                </c:pt>
                <c:pt idx="33352" formatCode="0.00E+00">
                  <c:v>-7.1838099999999997E-3</c:v>
                </c:pt>
                <c:pt idx="33353" formatCode="0.00E+00">
                  <c:v>-6.9996900000000003E-3</c:v>
                </c:pt>
                <c:pt idx="33354" formatCode="0.00E+00">
                  <c:v>-6.8081299999999999E-3</c:v>
                </c:pt>
                <c:pt idx="33355" formatCode="0.00E+00">
                  <c:v>-6.6092599999999996E-3</c:v>
                </c:pt>
                <c:pt idx="33356" formatCode="0.00E+00">
                  <c:v>-6.4032500000000001E-3</c:v>
                </c:pt>
                <c:pt idx="33357" formatCode="0.00E+00">
                  <c:v>-6.1902299999999997E-3</c:v>
                </c:pt>
                <c:pt idx="33358" formatCode="0.00E+00">
                  <c:v>-5.97037E-3</c:v>
                </c:pt>
                <c:pt idx="33359" formatCode="0.00E+00">
                  <c:v>-5.7438200000000002E-3</c:v>
                </c:pt>
                <c:pt idx="33360" formatCode="0.00E+00">
                  <c:v>-5.5107699999999999E-3</c:v>
                </c:pt>
                <c:pt idx="33361" formatCode="0.00E+00">
                  <c:v>-5.2714199999999998E-3</c:v>
                </c:pt>
                <c:pt idx="33362" formatCode="0.00E+00">
                  <c:v>-5.0259399999999996E-3</c:v>
                </c:pt>
                <c:pt idx="33363" formatCode="0.00E+00">
                  <c:v>-4.7745399999999999E-3</c:v>
                </c:pt>
                <c:pt idx="33364" formatCode="0.00E+00">
                  <c:v>-4.5174200000000003E-3</c:v>
                </c:pt>
                <c:pt idx="33365" formatCode="0.00E+00">
                  <c:v>-4.2547799999999997E-3</c:v>
                </c:pt>
                <c:pt idx="33366" formatCode="0.00E+00">
                  <c:v>-3.9868400000000002E-3</c:v>
                </c:pt>
                <c:pt idx="33367" formatCode="0.00E+00">
                  <c:v>-3.7138200000000001E-3</c:v>
                </c:pt>
                <c:pt idx="33368" formatCode="0.00E+00">
                  <c:v>-3.4359600000000001E-3</c:v>
                </c:pt>
                <c:pt idx="33369" formatCode="0.00E+00">
                  <c:v>-3.1534800000000002E-3</c:v>
                </c:pt>
                <c:pt idx="33370" formatCode="0.00E+00">
                  <c:v>-2.8666500000000001E-3</c:v>
                </c:pt>
                <c:pt idx="33371" formatCode="0.00E+00">
                  <c:v>-2.5757200000000001E-3</c:v>
                </c:pt>
                <c:pt idx="33372" formatCode="0.00E+00">
                  <c:v>-2.28093E-3</c:v>
                </c:pt>
                <c:pt idx="33373" formatCode="0.00E+00">
                  <c:v>-1.98255E-3</c:v>
                </c:pt>
                <c:pt idx="33374" formatCode="0.00E+00">
                  <c:v>-1.68085E-3</c:v>
                </c:pt>
                <c:pt idx="33375" formatCode="0.00E+00">
                  <c:v>-1.3761100000000001E-3</c:v>
                </c:pt>
                <c:pt idx="33376" formatCode="0.00E+00">
                  <c:v>-1.0685899999999999E-3</c:v>
                </c:pt>
                <c:pt idx="33377" formatCode="0.00E+00">
                  <c:v>-7.5858399999999997E-4</c:v>
                </c:pt>
                <c:pt idx="33378" formatCode="0.00E+00">
                  <c:v>-4.46379E-4</c:v>
                </c:pt>
                <c:pt idx="33379" formatCode="0.00E+00">
                  <c:v>-1.3226500000000001E-4</c:v>
                </c:pt>
                <c:pt idx="33380" formatCode="0.00E+00">
                  <c:v>1.8346399999999999E-4</c:v>
                </c:pt>
                <c:pt idx="33381" formatCode="0.00E+00">
                  <c:v>5.0051200000000005E-4</c:v>
                </c:pt>
                <c:pt idx="33382" formatCode="0.00E+00">
                  <c:v>8.18569E-4</c:v>
                </c:pt>
                <c:pt idx="33383" formatCode="0.00E+00">
                  <c:v>1.13732E-3</c:v>
                </c:pt>
                <c:pt idx="33384" formatCode="0.00E+00">
                  <c:v>1.4564300000000001E-3</c:v>
                </c:pt>
                <c:pt idx="33385" formatCode="0.00E+00">
                  <c:v>1.7756099999999999E-3</c:v>
                </c:pt>
                <c:pt idx="33386" formatCode="0.00E+00">
                  <c:v>2.0945299999999998E-3</c:v>
                </c:pt>
                <c:pt idx="33387" formatCode="0.00E+00">
                  <c:v>2.4128700000000001E-3</c:v>
                </c:pt>
                <c:pt idx="33388" formatCode="0.00E+00">
                  <c:v>2.73033E-3</c:v>
                </c:pt>
                <c:pt idx="33389" formatCode="0.00E+00">
                  <c:v>3.0465800000000001E-3</c:v>
                </c:pt>
                <c:pt idx="33390" formatCode="0.00E+00">
                  <c:v>3.3613100000000002E-3</c:v>
                </c:pt>
                <c:pt idx="33391" formatCode="0.00E+00">
                  <c:v>3.6741999999999999E-3</c:v>
                </c:pt>
                <c:pt idx="33392" formatCode="0.00E+00">
                  <c:v>3.9849300000000002E-3</c:v>
                </c:pt>
                <c:pt idx="33393" formatCode="0.00E+00">
                  <c:v>4.2931799999999997E-3</c:v>
                </c:pt>
                <c:pt idx="33394" formatCode="0.00E+00">
                  <c:v>4.5986500000000001E-3</c:v>
                </c:pt>
                <c:pt idx="33395" formatCode="0.00E+00">
                  <c:v>4.901E-3</c:v>
                </c:pt>
                <c:pt idx="33396" formatCode="0.00E+00">
                  <c:v>5.1999500000000001E-3</c:v>
                </c:pt>
                <c:pt idx="33397" formatCode="0.00E+00">
                  <c:v>5.4951599999999998E-3</c:v>
                </c:pt>
                <c:pt idx="33398" formatCode="0.00E+00">
                  <c:v>5.7863400000000001E-3</c:v>
                </c:pt>
                <c:pt idx="33399" formatCode="0.00E+00">
                  <c:v>6.07319E-3</c:v>
                </c:pt>
                <c:pt idx="33400" formatCode="0.00E+00">
                  <c:v>6.3553899999999998E-3</c:v>
                </c:pt>
                <c:pt idx="33401" formatCode="0.00E+00">
                  <c:v>6.6326600000000003E-3</c:v>
                </c:pt>
                <c:pt idx="33402" formatCode="0.00E+00">
                  <c:v>6.9046999999999997E-3</c:v>
                </c:pt>
                <c:pt idx="33403" formatCode="0.00E+00">
                  <c:v>7.1712199999999999E-3</c:v>
                </c:pt>
                <c:pt idx="33404" formatCode="0.00E+00">
                  <c:v>7.4319299999999998E-3</c:v>
                </c:pt>
                <c:pt idx="33405" formatCode="0.00E+00">
                  <c:v>7.6865600000000003E-3</c:v>
                </c:pt>
                <c:pt idx="33406" formatCode="0.00E+00">
                  <c:v>7.9348400000000003E-3</c:v>
                </c:pt>
                <c:pt idx="33407" formatCode="0.00E+00">
                  <c:v>8.1764899999999998E-3</c:v>
                </c:pt>
                <c:pt idx="33408" formatCode="0.00E+00">
                  <c:v>8.4112400000000004E-3</c:v>
                </c:pt>
                <c:pt idx="33409" formatCode="0.00E+00">
                  <c:v>8.6388599999999999E-3</c:v>
                </c:pt>
                <c:pt idx="33410" formatCode="0.00E+00">
                  <c:v>8.8590700000000001E-3</c:v>
                </c:pt>
                <c:pt idx="33411" formatCode="0.00E+00">
                  <c:v>9.0716500000000005E-3</c:v>
                </c:pt>
                <c:pt idx="33412" formatCode="0.00E+00">
                  <c:v>9.2763600000000009E-3</c:v>
                </c:pt>
                <c:pt idx="33413" formatCode="0.00E+00">
                  <c:v>9.4729700000000007E-3</c:v>
                </c:pt>
                <c:pt idx="33414" formatCode="0.00E+00">
                  <c:v>9.6612499999999997E-3</c:v>
                </c:pt>
                <c:pt idx="33415" formatCode="0.00E+00">
                  <c:v>9.8409900000000008E-3</c:v>
                </c:pt>
                <c:pt idx="33416">
                  <c:v>1.0012E-2</c:v>
                </c:pt>
                <c:pt idx="33417">
                  <c:v>1.01741E-2</c:v>
                </c:pt>
                <c:pt idx="33418">
                  <c:v>1.0326999999999999E-2</c:v>
                </c:pt>
                <c:pt idx="33419">
                  <c:v>1.0470699999999999E-2</c:v>
                </c:pt>
                <c:pt idx="33420">
                  <c:v>1.06049E-2</c:v>
                </c:pt>
                <c:pt idx="33421">
                  <c:v>1.07294E-2</c:v>
                </c:pt>
                <c:pt idx="33422">
                  <c:v>1.08442E-2</c:v>
                </c:pt>
                <c:pt idx="33423">
                  <c:v>1.09491E-2</c:v>
                </c:pt>
                <c:pt idx="33424">
                  <c:v>1.1043900000000001E-2</c:v>
                </c:pt>
                <c:pt idx="33425">
                  <c:v>1.1128600000000001E-2</c:v>
                </c:pt>
                <c:pt idx="33426">
                  <c:v>1.12029E-2</c:v>
                </c:pt>
                <c:pt idx="33427">
                  <c:v>1.12669E-2</c:v>
                </c:pt>
                <c:pt idx="33428">
                  <c:v>1.1320500000000001E-2</c:v>
                </c:pt>
                <c:pt idx="33429">
                  <c:v>1.13635E-2</c:v>
                </c:pt>
                <c:pt idx="33430">
                  <c:v>1.13959E-2</c:v>
                </c:pt>
                <c:pt idx="33431">
                  <c:v>1.1417699999999999E-2</c:v>
                </c:pt>
                <c:pt idx="33432">
                  <c:v>1.14287E-2</c:v>
                </c:pt>
                <c:pt idx="33433">
                  <c:v>1.1429E-2</c:v>
                </c:pt>
                <c:pt idx="33434">
                  <c:v>1.14185E-2</c:v>
                </c:pt>
                <c:pt idx="33435">
                  <c:v>1.1397300000000001E-2</c:v>
                </c:pt>
                <c:pt idx="33436">
                  <c:v>1.13653E-2</c:v>
                </c:pt>
                <c:pt idx="33437">
                  <c:v>1.13226E-2</c:v>
                </c:pt>
                <c:pt idx="33438">
                  <c:v>1.1269100000000001E-2</c:v>
                </c:pt>
                <c:pt idx="33439">
                  <c:v>1.12049E-2</c:v>
                </c:pt>
                <c:pt idx="33440">
                  <c:v>1.1129999999999999E-2</c:v>
                </c:pt>
                <c:pt idx="33441">
                  <c:v>1.10446E-2</c:v>
                </c:pt>
                <c:pt idx="33442">
                  <c:v>1.0948599999999999E-2</c:v>
                </c:pt>
                <c:pt idx="33443">
                  <c:v>1.08422E-2</c:v>
                </c:pt>
                <c:pt idx="33444">
                  <c:v>1.07253E-2</c:v>
                </c:pt>
                <c:pt idx="33445">
                  <c:v>1.05983E-2</c:v>
                </c:pt>
                <c:pt idx="33446">
                  <c:v>1.0461099999999999E-2</c:v>
                </c:pt>
                <c:pt idx="33447">
                  <c:v>1.03138E-2</c:v>
                </c:pt>
                <c:pt idx="33448">
                  <c:v>1.0156699999999999E-2</c:v>
                </c:pt>
                <c:pt idx="33449" formatCode="0.00E+00">
                  <c:v>9.9897500000000004E-3</c:v>
                </c:pt>
                <c:pt idx="33450" formatCode="0.00E+00">
                  <c:v>9.8132400000000009E-3</c:v>
                </c:pt>
                <c:pt idx="33451" formatCode="0.00E+00">
                  <c:v>9.6272900000000002E-3</c:v>
                </c:pt>
                <c:pt idx="33452" formatCode="0.00E+00">
                  <c:v>9.4320800000000007E-3</c:v>
                </c:pt>
                <c:pt idx="33453" formatCode="0.00E+00">
                  <c:v>9.2277799999999997E-3</c:v>
                </c:pt>
                <c:pt idx="33454" formatCode="0.00E+00">
                  <c:v>9.0145999999999993E-3</c:v>
                </c:pt>
                <c:pt idx="33455" formatCode="0.00E+00">
                  <c:v>8.7927300000000003E-3</c:v>
                </c:pt>
                <c:pt idx="33456" formatCode="0.00E+00">
                  <c:v>8.5623799999999996E-3</c:v>
                </c:pt>
                <c:pt idx="33457" formatCode="0.00E+00">
                  <c:v>8.3237699999999994E-3</c:v>
                </c:pt>
                <c:pt idx="33458" formatCode="0.00E+00">
                  <c:v>8.0771300000000001E-3</c:v>
                </c:pt>
                <c:pt idx="33459" formatCode="0.00E+00">
                  <c:v>7.8227100000000001E-3</c:v>
                </c:pt>
                <c:pt idx="33460" formatCode="0.00E+00">
                  <c:v>7.5607299999999999E-3</c:v>
                </c:pt>
                <c:pt idx="33461" formatCode="0.00E+00">
                  <c:v>7.2914700000000004E-3</c:v>
                </c:pt>
                <c:pt idx="33462" formatCode="0.00E+00">
                  <c:v>7.0151700000000003E-3</c:v>
                </c:pt>
                <c:pt idx="33463" formatCode="0.00E+00">
                  <c:v>6.7321000000000004E-3</c:v>
                </c:pt>
                <c:pt idx="33464" formatCode="0.00E+00">
                  <c:v>6.44255E-3</c:v>
                </c:pt>
                <c:pt idx="33465" formatCode="0.00E+00">
                  <c:v>6.1467800000000001E-3</c:v>
                </c:pt>
                <c:pt idx="33466" formatCode="0.00E+00">
                  <c:v>5.8450899999999998E-3</c:v>
                </c:pt>
                <c:pt idx="33467" formatCode="0.00E+00">
                  <c:v>5.53778E-3</c:v>
                </c:pt>
                <c:pt idx="33468" formatCode="0.00E+00">
                  <c:v>5.2251399999999996E-3</c:v>
                </c:pt>
                <c:pt idx="33469" formatCode="0.00E+00">
                  <c:v>4.9074699999999997E-3</c:v>
                </c:pt>
                <c:pt idx="33470" formatCode="0.00E+00">
                  <c:v>4.58509E-3</c:v>
                </c:pt>
                <c:pt idx="33471" formatCode="0.00E+00">
                  <c:v>4.2582999999999996E-3</c:v>
                </c:pt>
                <c:pt idx="33472" formatCode="0.00E+00">
                  <c:v>3.9274399999999999E-3</c:v>
                </c:pt>
                <c:pt idx="33473" formatCode="0.00E+00">
                  <c:v>3.59282E-3</c:v>
                </c:pt>
                <c:pt idx="33474" formatCode="0.00E+00">
                  <c:v>3.2547600000000002E-3</c:v>
                </c:pt>
                <c:pt idx="33475" formatCode="0.00E+00">
                  <c:v>2.9136100000000001E-3</c:v>
                </c:pt>
                <c:pt idx="33476" formatCode="0.00E+00">
                  <c:v>2.56968E-3</c:v>
                </c:pt>
                <c:pt idx="33477" formatCode="0.00E+00">
                  <c:v>2.22331E-3</c:v>
                </c:pt>
                <c:pt idx="33478" formatCode="0.00E+00">
                  <c:v>1.87485E-3</c:v>
                </c:pt>
                <c:pt idx="33479" formatCode="0.00E+00">
                  <c:v>1.52462E-3</c:v>
                </c:pt>
                <c:pt idx="33480" formatCode="0.00E+00">
                  <c:v>1.1729799999999999E-3</c:v>
                </c:pt>
                <c:pt idx="33481" formatCode="0.00E+00">
                  <c:v>8.2025200000000005E-4</c:v>
                </c:pt>
                <c:pt idx="33482" formatCode="0.00E+00">
                  <c:v>4.6678600000000001E-4</c:v>
                </c:pt>
                <c:pt idx="33483" formatCode="0.00E+00">
                  <c:v>1.12923E-4</c:v>
                </c:pt>
                <c:pt idx="33484" formatCode="0.00E+00">
                  <c:v>-2.4099599999999999E-4</c:v>
                </c:pt>
                <c:pt idx="33485" formatCode="0.00E+00">
                  <c:v>-5.9462999999999996E-4</c:v>
                </c:pt>
                <c:pt idx="33486" formatCode="0.00E+00">
                  <c:v>-9.4764000000000003E-4</c:v>
                </c:pt>
                <c:pt idx="33487" formatCode="0.00E+00">
                  <c:v>-1.29969E-3</c:v>
                </c:pt>
                <c:pt idx="33488" formatCode="0.00E+00">
                  <c:v>-1.65043E-3</c:v>
                </c:pt>
                <c:pt idx="33489" formatCode="0.00E+00">
                  <c:v>-1.9995500000000001E-3</c:v>
                </c:pt>
                <c:pt idx="33490" formatCode="0.00E+00">
                  <c:v>-2.3466899999999998E-3</c:v>
                </c:pt>
                <c:pt idx="33491" formatCode="0.00E+00">
                  <c:v>-2.6915400000000001E-3</c:v>
                </c:pt>
                <c:pt idx="33492" formatCode="0.00E+00">
                  <c:v>-3.0337699999999999E-3</c:v>
                </c:pt>
                <c:pt idx="33493" formatCode="0.00E+00">
                  <c:v>-3.3730399999999999E-3</c:v>
                </c:pt>
                <c:pt idx="33494" formatCode="0.00E+00">
                  <c:v>-3.7090600000000001E-3</c:v>
                </c:pt>
                <c:pt idx="33495" formatCode="0.00E+00">
                  <c:v>-4.04149E-3</c:v>
                </c:pt>
                <c:pt idx="33496" formatCode="0.00E+00">
                  <c:v>-4.3700299999999996E-3</c:v>
                </c:pt>
                <c:pt idx="33497" formatCode="0.00E+00">
                  <c:v>-4.6943799999999997E-3</c:v>
                </c:pt>
                <c:pt idx="33498" formatCode="0.00E+00">
                  <c:v>-5.0142299999999997E-3</c:v>
                </c:pt>
                <c:pt idx="33499" formatCode="0.00E+00">
                  <c:v>-5.3292799999999996E-3</c:v>
                </c:pt>
                <c:pt idx="33500" formatCode="0.00E+00">
                  <c:v>-5.6392600000000001E-3</c:v>
                </c:pt>
                <c:pt idx="33501" formatCode="0.00E+00">
                  <c:v>-5.9438700000000004E-3</c:v>
                </c:pt>
                <c:pt idx="33502" formatCode="0.00E+00">
                  <c:v>-6.2428300000000004E-3</c:v>
                </c:pt>
                <c:pt idx="33503" formatCode="0.00E+00">
                  <c:v>-6.5358899999999999E-3</c:v>
                </c:pt>
                <c:pt idx="33504" formatCode="0.00E+00">
                  <c:v>-6.8227599999999998E-3</c:v>
                </c:pt>
                <c:pt idx="33505" formatCode="0.00E+00">
                  <c:v>-7.1032100000000004E-3</c:v>
                </c:pt>
                <c:pt idx="33506" formatCode="0.00E+00">
                  <c:v>-7.37698E-3</c:v>
                </c:pt>
                <c:pt idx="33507" formatCode="0.00E+00">
                  <c:v>-7.64382E-3</c:v>
                </c:pt>
                <c:pt idx="33508" formatCode="0.00E+00">
                  <c:v>-7.9035000000000008E-3</c:v>
                </c:pt>
                <c:pt idx="33509" formatCode="0.00E+00">
                  <c:v>-8.1558099999999994E-3</c:v>
                </c:pt>
                <c:pt idx="33510" formatCode="0.00E+00">
                  <c:v>-8.4005099999999999E-3</c:v>
                </c:pt>
                <c:pt idx="33511" formatCode="0.00E+00">
                  <c:v>-8.6374099999999999E-3</c:v>
                </c:pt>
                <c:pt idx="33512" formatCode="0.00E+00">
                  <c:v>-8.8663000000000006E-3</c:v>
                </c:pt>
                <c:pt idx="33513" formatCode="0.00E+00">
                  <c:v>-9.0869899999999997E-3</c:v>
                </c:pt>
                <c:pt idx="33514" formatCode="0.00E+00">
                  <c:v>-9.2992999999999999E-3</c:v>
                </c:pt>
                <c:pt idx="33515" formatCode="0.00E+00">
                  <c:v>-9.5030500000000007E-3</c:v>
                </c:pt>
                <c:pt idx="33516" formatCode="0.00E+00">
                  <c:v>-9.6980899999999995E-3</c:v>
                </c:pt>
                <c:pt idx="33517" formatCode="0.00E+00">
                  <c:v>-9.8842500000000007E-3</c:v>
                </c:pt>
                <c:pt idx="33518">
                  <c:v>-1.00614E-2</c:v>
                </c:pt>
                <c:pt idx="33519">
                  <c:v>-1.02294E-2</c:v>
                </c:pt>
                <c:pt idx="33520">
                  <c:v>-1.0388100000000001E-2</c:v>
                </c:pt>
                <c:pt idx="33521">
                  <c:v>-1.0537400000000001E-2</c:v>
                </c:pt>
                <c:pt idx="33522">
                  <c:v>-1.06772E-2</c:v>
                </c:pt>
                <c:pt idx="33523">
                  <c:v>-1.08074E-2</c:v>
                </c:pt>
                <c:pt idx="33524">
                  <c:v>-1.0928E-2</c:v>
                </c:pt>
                <c:pt idx="33525">
                  <c:v>-1.10387E-2</c:v>
                </c:pt>
                <c:pt idx="33526">
                  <c:v>-1.1139700000000001E-2</c:v>
                </c:pt>
                <c:pt idx="33527">
                  <c:v>-1.12307E-2</c:v>
                </c:pt>
                <c:pt idx="33528">
                  <c:v>-1.13118E-2</c:v>
                </c:pt>
                <c:pt idx="33529">
                  <c:v>-1.1383000000000001E-2</c:v>
                </c:pt>
                <c:pt idx="33530">
                  <c:v>-1.14441E-2</c:v>
                </c:pt>
                <c:pt idx="33531">
                  <c:v>-1.14953E-2</c:v>
                </c:pt>
                <c:pt idx="33532">
                  <c:v>-1.15364E-2</c:v>
                </c:pt>
                <c:pt idx="33533">
                  <c:v>-1.15675E-2</c:v>
                </c:pt>
                <c:pt idx="33534">
                  <c:v>-1.1588599999999999E-2</c:v>
                </c:pt>
                <c:pt idx="33535">
                  <c:v>-1.1599699999999999E-2</c:v>
                </c:pt>
                <c:pt idx="33536">
                  <c:v>-1.16008E-2</c:v>
                </c:pt>
                <c:pt idx="33537">
                  <c:v>-1.1592E-2</c:v>
                </c:pt>
                <c:pt idx="33538">
                  <c:v>-1.1573399999999999E-2</c:v>
                </c:pt>
                <c:pt idx="33539">
                  <c:v>-1.15449E-2</c:v>
                </c:pt>
                <c:pt idx="33540">
                  <c:v>-1.1506799999999999E-2</c:v>
                </c:pt>
                <c:pt idx="33541">
                  <c:v>-1.1458899999999999E-2</c:v>
                </c:pt>
                <c:pt idx="33542">
                  <c:v>-1.14015E-2</c:v>
                </c:pt>
                <c:pt idx="33543">
                  <c:v>-1.13346E-2</c:v>
                </c:pt>
                <c:pt idx="33544">
                  <c:v>-1.1258199999999999E-2</c:v>
                </c:pt>
                <c:pt idx="33545">
                  <c:v>-1.1172700000000001E-2</c:v>
                </c:pt>
                <c:pt idx="33546">
                  <c:v>-1.10779E-2</c:v>
                </c:pt>
                <c:pt idx="33547">
                  <c:v>-1.0974100000000001E-2</c:v>
                </c:pt>
                <c:pt idx="33548">
                  <c:v>-1.08615E-2</c:v>
                </c:pt>
                <c:pt idx="33549">
                  <c:v>-1.074E-2</c:v>
                </c:pt>
                <c:pt idx="33550">
                  <c:v>-1.061E-2</c:v>
                </c:pt>
                <c:pt idx="33551">
                  <c:v>-1.04715E-2</c:v>
                </c:pt>
                <c:pt idx="33552">
                  <c:v>-1.0324699999999999E-2</c:v>
                </c:pt>
                <c:pt idx="33553">
                  <c:v>-1.01697E-2</c:v>
                </c:pt>
                <c:pt idx="33554">
                  <c:v>-1.00068E-2</c:v>
                </c:pt>
                <c:pt idx="33555" formatCode="0.00E+00">
                  <c:v>-9.8361500000000001E-3</c:v>
                </c:pt>
                <c:pt idx="33556" formatCode="0.00E+00">
                  <c:v>-9.6578800000000006E-3</c:v>
                </c:pt>
                <c:pt idx="33557" formatCode="0.00E+00">
                  <c:v>-9.4722000000000001E-3</c:v>
                </c:pt>
                <c:pt idx="33558" formatCode="0.00E+00">
                  <c:v>-9.2793200000000006E-3</c:v>
                </c:pt>
                <c:pt idx="33559" formatCode="0.00E+00">
                  <c:v>-9.0794299999999994E-3</c:v>
                </c:pt>
                <c:pt idx="33560" formatCode="0.00E+00">
                  <c:v>-8.8727300000000005E-3</c:v>
                </c:pt>
                <c:pt idx="33561" formatCode="0.00E+00">
                  <c:v>-8.6594500000000008E-3</c:v>
                </c:pt>
                <c:pt idx="33562" formatCode="0.00E+00">
                  <c:v>-8.4397900000000008E-3</c:v>
                </c:pt>
                <c:pt idx="33563" formatCode="0.00E+00">
                  <c:v>-8.2139699999999993E-3</c:v>
                </c:pt>
                <c:pt idx="33564" formatCode="0.00E+00">
                  <c:v>-7.98221E-3</c:v>
                </c:pt>
                <c:pt idx="33565" formatCode="0.00E+00">
                  <c:v>-7.74474E-3</c:v>
                </c:pt>
                <c:pt idx="33566" formatCode="0.00E+00">
                  <c:v>-7.5017900000000004E-3</c:v>
                </c:pt>
                <c:pt idx="33567" formatCode="0.00E+00">
                  <c:v>-7.2535799999999999E-3</c:v>
                </c:pt>
                <c:pt idx="33568" formatCode="0.00E+00">
                  <c:v>-7.0003499999999998E-3</c:v>
                </c:pt>
                <c:pt idx="33569" formatCode="0.00E+00">
                  <c:v>-6.7423500000000003E-3</c:v>
                </c:pt>
                <c:pt idx="33570" formatCode="0.00E+00">
                  <c:v>-6.47979E-3</c:v>
                </c:pt>
                <c:pt idx="33571" formatCode="0.00E+00">
                  <c:v>-6.2129400000000001E-3</c:v>
                </c:pt>
                <c:pt idx="33572" formatCode="0.00E+00">
                  <c:v>-5.9420200000000001E-3</c:v>
                </c:pt>
                <c:pt idx="33573" formatCode="0.00E+00">
                  <c:v>-5.6672800000000002E-3</c:v>
                </c:pt>
                <c:pt idx="33574" formatCode="0.00E+00">
                  <c:v>-5.3889699999999999E-3</c:v>
                </c:pt>
                <c:pt idx="33575" formatCode="0.00E+00">
                  <c:v>-5.1073300000000002E-3</c:v>
                </c:pt>
                <c:pt idx="33576" formatCode="0.00E+00">
                  <c:v>-4.8226099999999997E-3</c:v>
                </c:pt>
                <c:pt idx="33577" formatCode="0.00E+00">
                  <c:v>-4.5350499999999997E-3</c:v>
                </c:pt>
                <c:pt idx="33578" formatCode="0.00E+00">
                  <c:v>-4.2449000000000002E-3</c:v>
                </c:pt>
                <c:pt idx="33579" formatCode="0.00E+00">
                  <c:v>-3.9524E-3</c:v>
                </c:pt>
                <c:pt idx="33580" formatCode="0.00E+00">
                  <c:v>-3.6578100000000001E-3</c:v>
                </c:pt>
                <c:pt idx="33581" formatCode="0.00E+00">
                  <c:v>-3.3613599999999999E-3</c:v>
                </c:pt>
                <c:pt idx="33582" formatCode="0.00E+00">
                  <c:v>-3.0633100000000001E-3</c:v>
                </c:pt>
                <c:pt idx="33583" formatCode="0.00E+00">
                  <c:v>-2.7638900000000002E-3</c:v>
                </c:pt>
                <c:pt idx="33584" formatCode="0.00E+00">
                  <c:v>-2.46335E-3</c:v>
                </c:pt>
                <c:pt idx="33585" formatCode="0.00E+00">
                  <c:v>-2.1619199999999999E-3</c:v>
                </c:pt>
                <c:pt idx="33586" formatCode="0.00E+00">
                  <c:v>-1.8598600000000001E-3</c:v>
                </c:pt>
                <c:pt idx="33587" formatCode="0.00E+00">
                  <c:v>-1.5573900000000001E-3</c:v>
                </c:pt>
                <c:pt idx="33588" formatCode="0.00E+00">
                  <c:v>-1.25475E-3</c:v>
                </c:pt>
                <c:pt idx="33589" formatCode="0.00E+00">
                  <c:v>-9.5217499999999998E-4</c:v>
                </c:pt>
                <c:pt idx="33590" formatCode="0.00E+00">
                  <c:v>-6.4989500000000005E-4</c:v>
                </c:pt>
                <c:pt idx="33591" formatCode="0.00E+00">
                  <c:v>-3.4813999999999998E-4</c:v>
                </c:pt>
                <c:pt idx="33592" formatCode="0.00E+00">
                  <c:v>-4.7133199999999998E-5</c:v>
                </c:pt>
                <c:pt idx="33593" formatCode="0.00E+00">
                  <c:v>2.5290099999999998E-4</c:v>
                </c:pt>
                <c:pt idx="33594" formatCode="0.00E+00">
                  <c:v>5.5174300000000005E-4</c:v>
                </c:pt>
                <c:pt idx="33595" formatCode="0.00E+00">
                  <c:v>8.49177E-4</c:v>
                </c:pt>
                <c:pt idx="33596" formatCode="0.00E+00">
                  <c:v>1.14499E-3</c:v>
                </c:pt>
                <c:pt idx="33597" formatCode="0.00E+00">
                  <c:v>1.4389699999999999E-3</c:v>
                </c:pt>
                <c:pt idx="33598" formatCode="0.00E+00">
                  <c:v>1.73091E-3</c:v>
                </c:pt>
                <c:pt idx="33599" formatCode="0.00E+00">
                  <c:v>2.0206099999999999E-3</c:v>
                </c:pt>
                <c:pt idx="33600" formatCode="0.00E+00">
                  <c:v>2.30788E-3</c:v>
                </c:pt>
                <c:pt idx="33601" formatCode="0.00E+00">
                  <c:v>2.5925100000000001E-3</c:v>
                </c:pt>
                <c:pt idx="33602" formatCode="0.00E+00">
                  <c:v>2.8743100000000001E-3</c:v>
                </c:pt>
                <c:pt idx="33603" formatCode="0.00E+00">
                  <c:v>3.1531100000000002E-3</c:v>
                </c:pt>
                <c:pt idx="33604" formatCode="0.00E+00">
                  <c:v>3.4287100000000002E-3</c:v>
                </c:pt>
                <c:pt idx="33605" formatCode="0.00E+00">
                  <c:v>3.7009399999999998E-3</c:v>
                </c:pt>
                <c:pt idx="33606" formatCode="0.00E+00">
                  <c:v>3.9696200000000001E-3</c:v>
                </c:pt>
                <c:pt idx="33607" formatCode="0.00E+00">
                  <c:v>4.2345899999999999E-3</c:v>
                </c:pt>
                <c:pt idx="33608" formatCode="0.00E+00">
                  <c:v>4.4956800000000002E-3</c:v>
                </c:pt>
                <c:pt idx="33609" formatCode="0.00E+00">
                  <c:v>4.7527300000000001E-3</c:v>
                </c:pt>
                <c:pt idx="33610" formatCode="0.00E+00">
                  <c:v>5.0055799999999999E-3</c:v>
                </c:pt>
                <c:pt idx="33611" formatCode="0.00E+00">
                  <c:v>5.2540900000000003E-3</c:v>
                </c:pt>
                <c:pt idx="33612" formatCode="0.00E+00">
                  <c:v>5.4980999999999997E-3</c:v>
                </c:pt>
                <c:pt idx="33613" formatCode="0.00E+00">
                  <c:v>5.7374899999999996E-3</c:v>
                </c:pt>
                <c:pt idx="33614" formatCode="0.00E+00">
                  <c:v>5.9721000000000002E-3</c:v>
                </c:pt>
                <c:pt idx="33615" formatCode="0.00E+00">
                  <c:v>6.2018000000000004E-3</c:v>
                </c:pt>
                <c:pt idx="33616" formatCode="0.00E+00">
                  <c:v>6.42648E-3</c:v>
                </c:pt>
                <c:pt idx="33617" formatCode="0.00E+00">
                  <c:v>6.646E-3</c:v>
                </c:pt>
                <c:pt idx="33618" formatCode="0.00E+00">
                  <c:v>6.86025E-3</c:v>
                </c:pt>
                <c:pt idx="33619" formatCode="0.00E+00">
                  <c:v>7.0691199999999999E-3</c:v>
                </c:pt>
                <c:pt idx="33620" formatCode="0.00E+00">
                  <c:v>7.2724900000000004E-3</c:v>
                </c:pt>
                <c:pt idx="33621" formatCode="0.00E+00">
                  <c:v>7.4702700000000002E-3</c:v>
                </c:pt>
                <c:pt idx="33622" formatCode="0.00E+00">
                  <c:v>7.6623500000000001E-3</c:v>
                </c:pt>
                <c:pt idx="33623" formatCode="0.00E+00">
                  <c:v>7.8486400000000005E-3</c:v>
                </c:pt>
                <c:pt idx="33624" formatCode="0.00E+00">
                  <c:v>8.0290499999999994E-3</c:v>
                </c:pt>
                <c:pt idx="33625" formatCode="0.00E+00">
                  <c:v>8.2034900000000008E-3</c:v>
                </c:pt>
                <c:pt idx="33626" formatCode="0.00E+00">
                  <c:v>8.3718899999999999E-3</c:v>
                </c:pt>
                <c:pt idx="33627" formatCode="0.00E+00">
                  <c:v>8.5341700000000006E-3</c:v>
                </c:pt>
                <c:pt idx="33628" formatCode="0.00E+00">
                  <c:v>8.69026E-3</c:v>
                </c:pt>
                <c:pt idx="33629" formatCode="0.00E+00">
                  <c:v>8.8400900000000001E-3</c:v>
                </c:pt>
                <c:pt idx="33630" formatCode="0.00E+00">
                  <c:v>8.9835899999999996E-3</c:v>
                </c:pt>
                <c:pt idx="33631" formatCode="0.00E+00">
                  <c:v>9.1207100000000006E-3</c:v>
                </c:pt>
                <c:pt idx="33632" formatCode="0.00E+00">
                  <c:v>9.2513999999999999E-3</c:v>
                </c:pt>
                <c:pt idx="33633" formatCode="0.00E+00">
                  <c:v>9.3756099999999995E-3</c:v>
                </c:pt>
                <c:pt idx="33634" formatCode="0.00E+00">
                  <c:v>9.4932799999999998E-3</c:v>
                </c:pt>
                <c:pt idx="33635" formatCode="0.00E+00">
                  <c:v>9.6043799999999992E-3</c:v>
                </c:pt>
                <c:pt idx="33636" formatCode="0.00E+00">
                  <c:v>9.7088699999999997E-3</c:v>
                </c:pt>
                <c:pt idx="33637" formatCode="0.00E+00">
                  <c:v>9.8067199999999997E-3</c:v>
                </c:pt>
                <c:pt idx="33638" formatCode="0.00E+00">
                  <c:v>9.8978999999999994E-3</c:v>
                </c:pt>
                <c:pt idx="33639" formatCode="0.00E+00">
                  <c:v>9.9823700000000008E-3</c:v>
                </c:pt>
                <c:pt idx="33640">
                  <c:v>1.0060100000000001E-2</c:v>
                </c:pt>
                <c:pt idx="33641">
                  <c:v>1.0131100000000001E-2</c:v>
                </c:pt>
                <c:pt idx="33642">
                  <c:v>1.01954E-2</c:v>
                </c:pt>
                <c:pt idx="33643">
                  <c:v>1.0252900000000001E-2</c:v>
                </c:pt>
                <c:pt idx="33644">
                  <c:v>1.03036E-2</c:v>
                </c:pt>
                <c:pt idx="33645">
                  <c:v>1.03476E-2</c:v>
                </c:pt>
                <c:pt idx="33646">
                  <c:v>1.03847E-2</c:v>
                </c:pt>
                <c:pt idx="33647">
                  <c:v>1.04151E-2</c:v>
                </c:pt>
                <c:pt idx="33648">
                  <c:v>1.04387E-2</c:v>
                </c:pt>
                <c:pt idx="33649">
                  <c:v>1.04555E-2</c:v>
                </c:pt>
                <c:pt idx="33650">
                  <c:v>1.04656E-2</c:v>
                </c:pt>
                <c:pt idx="33651">
                  <c:v>1.0468999999999999E-2</c:v>
                </c:pt>
                <c:pt idx="33652">
                  <c:v>1.04656E-2</c:v>
                </c:pt>
                <c:pt idx="33653">
                  <c:v>1.04555E-2</c:v>
                </c:pt>
                <c:pt idx="33654">
                  <c:v>1.04387E-2</c:v>
                </c:pt>
                <c:pt idx="33655">
                  <c:v>1.0415300000000001E-2</c:v>
                </c:pt>
                <c:pt idx="33656">
                  <c:v>1.03853E-2</c:v>
                </c:pt>
                <c:pt idx="33657">
                  <c:v>1.0348599999999999E-2</c:v>
                </c:pt>
                <c:pt idx="33658">
                  <c:v>1.0305399999999999E-2</c:v>
                </c:pt>
                <c:pt idx="33659">
                  <c:v>1.02557E-2</c:v>
                </c:pt>
                <c:pt idx="33660">
                  <c:v>1.01995E-2</c:v>
                </c:pt>
                <c:pt idx="33661">
                  <c:v>1.01368E-2</c:v>
                </c:pt>
                <c:pt idx="33662">
                  <c:v>1.00678E-2</c:v>
                </c:pt>
                <c:pt idx="33663" formatCode="0.00E+00">
                  <c:v>9.9923200000000007E-3</c:v>
                </c:pt>
                <c:pt idx="33664" formatCode="0.00E+00">
                  <c:v>9.9105700000000005E-3</c:v>
                </c:pt>
                <c:pt idx="33665" formatCode="0.00E+00">
                  <c:v>9.8225599999999993E-3</c:v>
                </c:pt>
                <c:pt idx="33666" formatCode="0.00E+00">
                  <c:v>9.7283400000000003E-3</c:v>
                </c:pt>
                <c:pt idx="33667" formatCode="0.00E+00">
                  <c:v>9.6279599999999996E-3</c:v>
                </c:pt>
                <c:pt idx="33668" formatCode="0.00E+00">
                  <c:v>9.5214800000000006E-3</c:v>
                </c:pt>
                <c:pt idx="33669" formatCode="0.00E+00">
                  <c:v>9.4089599999999992E-3</c:v>
                </c:pt>
                <c:pt idx="33670" formatCode="0.00E+00">
                  <c:v>9.2904700000000003E-3</c:v>
                </c:pt>
                <c:pt idx="33671" formatCode="0.00E+00">
                  <c:v>9.1660500000000002E-3</c:v>
                </c:pt>
                <c:pt idx="33672" formatCode="0.00E+00">
                  <c:v>9.0357900000000001E-3</c:v>
                </c:pt>
                <c:pt idx="33673" formatCode="0.00E+00">
                  <c:v>8.8997399999999997E-3</c:v>
                </c:pt>
                <c:pt idx="33674" formatCode="0.00E+00">
                  <c:v>8.7579700000000003E-3</c:v>
                </c:pt>
                <c:pt idx="33675" formatCode="0.00E+00">
                  <c:v>8.6105699999999997E-3</c:v>
                </c:pt>
                <c:pt idx="33676" formatCode="0.00E+00">
                  <c:v>8.4575899999999992E-3</c:v>
                </c:pt>
                <c:pt idx="33677" formatCode="0.00E+00">
                  <c:v>8.2991200000000001E-3</c:v>
                </c:pt>
                <c:pt idx="33678" formatCode="0.00E+00">
                  <c:v>8.1352400000000002E-3</c:v>
                </c:pt>
                <c:pt idx="33679" formatCode="0.00E+00">
                  <c:v>7.9660200000000007E-3</c:v>
                </c:pt>
                <c:pt idx="33680" formatCode="0.00E+00">
                  <c:v>7.7915500000000004E-3</c:v>
                </c:pt>
                <c:pt idx="33681" formatCode="0.00E+00">
                  <c:v>7.6119200000000003E-3</c:v>
                </c:pt>
                <c:pt idx="33682" formatCode="0.00E+00">
                  <c:v>7.4272000000000001E-3</c:v>
                </c:pt>
                <c:pt idx="33683" formatCode="0.00E+00">
                  <c:v>7.2374900000000001E-3</c:v>
                </c:pt>
                <c:pt idx="33684" formatCode="0.00E+00">
                  <c:v>7.0428799999999996E-3</c:v>
                </c:pt>
                <c:pt idx="33685" formatCode="0.00E+00">
                  <c:v>6.8434699999999999E-3</c:v>
                </c:pt>
                <c:pt idx="33686" formatCode="0.00E+00">
                  <c:v>6.6393399999999997E-3</c:v>
                </c:pt>
                <c:pt idx="33687" formatCode="0.00E+00">
                  <c:v>6.4305999999999999E-3</c:v>
                </c:pt>
                <c:pt idx="33688" formatCode="0.00E+00">
                  <c:v>6.21735E-3</c:v>
                </c:pt>
                <c:pt idx="33689" formatCode="0.00E+00">
                  <c:v>5.9996800000000003E-3</c:v>
                </c:pt>
                <c:pt idx="33690" formatCode="0.00E+00">
                  <c:v>5.7777100000000001E-3</c:v>
                </c:pt>
                <c:pt idx="33691" formatCode="0.00E+00">
                  <c:v>5.5515499999999997E-3</c:v>
                </c:pt>
                <c:pt idx="33692" formatCode="0.00E+00">
                  <c:v>5.3212900000000002E-3</c:v>
                </c:pt>
                <c:pt idx="33693" formatCode="0.00E+00">
                  <c:v>5.08706E-3</c:v>
                </c:pt>
                <c:pt idx="33694" formatCode="0.00E+00">
                  <c:v>4.8489700000000002E-3</c:v>
                </c:pt>
                <c:pt idx="33695" formatCode="0.00E+00">
                  <c:v>4.6071300000000001E-3</c:v>
                </c:pt>
                <c:pt idx="33696" formatCode="0.00E+00">
                  <c:v>4.3616599999999998E-3</c:v>
                </c:pt>
                <c:pt idx="33697" formatCode="0.00E+00">
                  <c:v>4.1127000000000004E-3</c:v>
                </c:pt>
                <c:pt idx="33698" formatCode="0.00E+00">
                  <c:v>3.8603499999999998E-3</c:v>
                </c:pt>
                <c:pt idx="33699" formatCode="0.00E+00">
                  <c:v>3.6047499999999999E-3</c:v>
                </c:pt>
                <c:pt idx="33700" formatCode="0.00E+00">
                  <c:v>3.3460299999999998E-3</c:v>
                </c:pt>
                <c:pt idx="33701" formatCode="0.00E+00">
                  <c:v>3.0843200000000002E-3</c:v>
                </c:pt>
                <c:pt idx="33702" formatCode="0.00E+00">
                  <c:v>2.8197600000000001E-3</c:v>
                </c:pt>
                <c:pt idx="33703" formatCode="0.00E+00">
                  <c:v>2.5524800000000002E-3</c:v>
                </c:pt>
                <c:pt idx="33704" formatCode="0.00E+00">
                  <c:v>2.28262E-3</c:v>
                </c:pt>
                <c:pt idx="33705" formatCode="0.00E+00">
                  <c:v>2.0103199999999999E-3</c:v>
                </c:pt>
                <c:pt idx="33706" formatCode="0.00E+00">
                  <c:v>1.73573E-3</c:v>
                </c:pt>
                <c:pt idx="33707" formatCode="0.00E+00">
                  <c:v>1.459E-3</c:v>
                </c:pt>
                <c:pt idx="33708" formatCode="0.00E+00">
                  <c:v>1.1802799999999999E-3</c:v>
                </c:pt>
                <c:pt idx="33709" formatCode="0.00E+00">
                  <c:v>8.99719E-4</c:v>
                </c:pt>
                <c:pt idx="33710" formatCode="0.00E+00">
                  <c:v>6.1747199999999999E-4</c:v>
                </c:pt>
                <c:pt idx="33711" formatCode="0.00E+00">
                  <c:v>3.3369999999999998E-4</c:v>
                </c:pt>
                <c:pt idx="33712" formatCode="0.00E+00">
                  <c:v>4.8560699999999997E-5</c:v>
                </c:pt>
                <c:pt idx="33713" formatCode="0.00E+00">
                  <c:v>-2.3778100000000001E-4</c:v>
                </c:pt>
                <c:pt idx="33714" formatCode="0.00E+00">
                  <c:v>-5.2516100000000001E-4</c:v>
                </c:pt>
                <c:pt idx="33715" formatCode="0.00E+00">
                  <c:v>-8.1340999999999998E-4</c:v>
                </c:pt>
                <c:pt idx="33716" formatCode="0.00E+00">
                  <c:v>-1.1023599999999999E-3</c:v>
                </c:pt>
                <c:pt idx="33717" formatCode="0.00E+00">
                  <c:v>-1.3918299999999999E-3</c:v>
                </c:pt>
                <c:pt idx="33718" formatCode="0.00E+00">
                  <c:v>-1.68166E-3</c:v>
                </c:pt>
                <c:pt idx="33719" formatCode="0.00E+00">
                  <c:v>-1.9716600000000001E-3</c:v>
                </c:pt>
                <c:pt idx="33720" formatCode="0.00E+00">
                  <c:v>-2.26166E-3</c:v>
                </c:pt>
                <c:pt idx="33721" formatCode="0.00E+00">
                  <c:v>-2.5514700000000001E-3</c:v>
                </c:pt>
                <c:pt idx="33722" formatCode="0.00E+00">
                  <c:v>-2.8409099999999999E-3</c:v>
                </c:pt>
                <c:pt idx="33723" formatCode="0.00E+00">
                  <c:v>-3.1297899999999999E-3</c:v>
                </c:pt>
                <c:pt idx="33724" formatCode="0.00E+00">
                  <c:v>-3.41794E-3</c:v>
                </c:pt>
                <c:pt idx="33725" formatCode="0.00E+00">
                  <c:v>-3.7051499999999999E-3</c:v>
                </c:pt>
                <c:pt idx="33726" formatCode="0.00E+00">
                  <c:v>-3.9912300000000001E-3</c:v>
                </c:pt>
                <c:pt idx="33727" formatCode="0.00E+00">
                  <c:v>-4.2760000000000003E-3</c:v>
                </c:pt>
                <c:pt idx="33728" formatCode="0.00E+00">
                  <c:v>-4.5592599999999999E-3</c:v>
                </c:pt>
                <c:pt idx="33729" formatCode="0.00E+00">
                  <c:v>-4.8408100000000001E-3</c:v>
                </c:pt>
                <c:pt idx="33730" formatCode="0.00E+00">
                  <c:v>-5.1204600000000003E-3</c:v>
                </c:pt>
                <c:pt idx="33731" formatCode="0.00E+00">
                  <c:v>-5.398E-3</c:v>
                </c:pt>
                <c:pt idx="33732" formatCode="0.00E+00">
                  <c:v>-5.6732500000000003E-3</c:v>
                </c:pt>
                <c:pt idx="33733" formatCode="0.00E+00">
                  <c:v>-5.94599E-3</c:v>
                </c:pt>
                <c:pt idx="33734" formatCode="0.00E+00">
                  <c:v>-6.21603E-3</c:v>
                </c:pt>
                <c:pt idx="33735" formatCode="0.00E+00">
                  <c:v>-6.48316E-3</c:v>
                </c:pt>
                <c:pt idx="33736" formatCode="0.00E+00">
                  <c:v>-6.7471900000000001E-3</c:v>
                </c:pt>
                <c:pt idx="33737" formatCode="0.00E+00">
                  <c:v>-7.0079000000000001E-3</c:v>
                </c:pt>
                <c:pt idx="33738" formatCode="0.00E+00">
                  <c:v>-7.2651E-3</c:v>
                </c:pt>
                <c:pt idx="33739" formatCode="0.00E+00">
                  <c:v>-7.5185900000000003E-3</c:v>
                </c:pt>
                <c:pt idx="33740" formatCode="0.00E+00">
                  <c:v>-7.7681499999999997E-3</c:v>
                </c:pt>
                <c:pt idx="33741" formatCode="0.00E+00">
                  <c:v>-8.0135899999999993E-3</c:v>
                </c:pt>
                <c:pt idx="33742" formatCode="0.00E+00">
                  <c:v>-8.2547000000000002E-3</c:v>
                </c:pt>
                <c:pt idx="33743" formatCode="0.00E+00">
                  <c:v>-8.4912800000000004E-3</c:v>
                </c:pt>
                <c:pt idx="33744" formatCode="0.00E+00">
                  <c:v>-8.7231400000000008E-3</c:v>
                </c:pt>
                <c:pt idx="33745" formatCode="0.00E+00">
                  <c:v>-8.9500599999999993E-3</c:v>
                </c:pt>
                <c:pt idx="33746" formatCode="0.00E+00">
                  <c:v>-9.1718500000000005E-3</c:v>
                </c:pt>
                <c:pt idx="33747" formatCode="0.00E+00">
                  <c:v>-9.3883200000000003E-3</c:v>
                </c:pt>
                <c:pt idx="33748" formatCode="0.00E+00">
                  <c:v>-9.5992500000000001E-3</c:v>
                </c:pt>
                <c:pt idx="33749" formatCode="0.00E+00">
                  <c:v>-9.8044699999999992E-3</c:v>
                </c:pt>
                <c:pt idx="33750">
                  <c:v>-1.00038E-2</c:v>
                </c:pt>
                <c:pt idx="33751">
                  <c:v>-1.0196999999999999E-2</c:v>
                </c:pt>
                <c:pt idx="33752">
                  <c:v>-1.03839E-2</c:v>
                </c:pt>
                <c:pt idx="33753">
                  <c:v>-1.05643E-2</c:v>
                </c:pt>
                <c:pt idx="33754">
                  <c:v>-1.07381E-2</c:v>
                </c:pt>
                <c:pt idx="33755">
                  <c:v>-1.0905E-2</c:v>
                </c:pt>
                <c:pt idx="33756">
                  <c:v>-1.1064900000000001E-2</c:v>
                </c:pt>
                <c:pt idx="33757">
                  <c:v>-1.1217599999999999E-2</c:v>
                </c:pt>
                <c:pt idx="33758">
                  <c:v>-1.13629E-2</c:v>
                </c:pt>
                <c:pt idx="33759">
                  <c:v>-1.1500700000000001E-2</c:v>
                </c:pt>
                <c:pt idx="33760">
                  <c:v>-1.16309E-2</c:v>
                </c:pt>
                <c:pt idx="33761">
                  <c:v>-1.1753100000000001E-2</c:v>
                </c:pt>
                <c:pt idx="33762">
                  <c:v>-1.1867300000000001E-2</c:v>
                </c:pt>
                <c:pt idx="33763">
                  <c:v>-1.19734E-2</c:v>
                </c:pt>
                <c:pt idx="33764">
                  <c:v>-1.2071200000000001E-2</c:v>
                </c:pt>
                <c:pt idx="33765">
                  <c:v>-1.2160499999999999E-2</c:v>
                </c:pt>
                <c:pt idx="33766">
                  <c:v>-1.22413E-2</c:v>
                </c:pt>
                <c:pt idx="33767">
                  <c:v>-1.2313299999999999E-2</c:v>
                </c:pt>
                <c:pt idx="33768">
                  <c:v>-1.23765E-2</c:v>
                </c:pt>
                <c:pt idx="33769">
                  <c:v>-1.2430699999999999E-2</c:v>
                </c:pt>
                <c:pt idx="33770">
                  <c:v>-1.24759E-2</c:v>
                </c:pt>
                <c:pt idx="33771">
                  <c:v>-1.2511899999999999E-2</c:v>
                </c:pt>
                <c:pt idx="33772">
                  <c:v>-1.25387E-2</c:v>
                </c:pt>
                <c:pt idx="33773">
                  <c:v>-1.2555999999999999E-2</c:v>
                </c:pt>
                <c:pt idx="33774">
                  <c:v>-1.2563899999999999E-2</c:v>
                </c:pt>
                <c:pt idx="33775">
                  <c:v>-1.25623E-2</c:v>
                </c:pt>
                <c:pt idx="33776">
                  <c:v>-1.2551100000000001E-2</c:v>
                </c:pt>
                <c:pt idx="33777">
                  <c:v>-1.25302E-2</c:v>
                </c:pt>
                <c:pt idx="33778">
                  <c:v>-1.24996E-2</c:v>
                </c:pt>
                <c:pt idx="33779">
                  <c:v>-1.24592E-2</c:v>
                </c:pt>
                <c:pt idx="33780">
                  <c:v>-1.2409E-2</c:v>
                </c:pt>
                <c:pt idx="33781">
                  <c:v>-1.2349000000000001E-2</c:v>
                </c:pt>
                <c:pt idx="33782">
                  <c:v>-1.2279E-2</c:v>
                </c:pt>
                <c:pt idx="33783">
                  <c:v>-1.21992E-2</c:v>
                </c:pt>
                <c:pt idx="33784">
                  <c:v>-1.21095E-2</c:v>
                </c:pt>
                <c:pt idx="33785">
                  <c:v>-1.2009799999999999E-2</c:v>
                </c:pt>
                <c:pt idx="33786">
                  <c:v>-1.1900300000000001E-2</c:v>
                </c:pt>
                <c:pt idx="33787">
                  <c:v>-1.17809E-2</c:v>
                </c:pt>
                <c:pt idx="33788">
                  <c:v>-1.16516E-2</c:v>
                </c:pt>
                <c:pt idx="33789">
                  <c:v>-1.1512400000000001E-2</c:v>
                </c:pt>
                <c:pt idx="33790">
                  <c:v>-1.13635E-2</c:v>
                </c:pt>
                <c:pt idx="33791">
                  <c:v>-1.12049E-2</c:v>
                </c:pt>
                <c:pt idx="33792">
                  <c:v>-1.1036600000000001E-2</c:v>
                </c:pt>
                <c:pt idx="33793">
                  <c:v>-1.0858700000000001E-2</c:v>
                </c:pt>
                <c:pt idx="33794">
                  <c:v>-1.06712E-2</c:v>
                </c:pt>
                <c:pt idx="33795">
                  <c:v>-1.0474300000000001E-2</c:v>
                </c:pt>
                <c:pt idx="33796">
                  <c:v>-1.02681E-2</c:v>
                </c:pt>
                <c:pt idx="33797">
                  <c:v>-1.00526E-2</c:v>
                </c:pt>
                <c:pt idx="33798" formatCode="0.00E+00">
                  <c:v>-9.8280299999999998E-3</c:v>
                </c:pt>
                <c:pt idx="33799" formatCode="0.00E+00">
                  <c:v>-9.5944399999999992E-3</c:v>
                </c:pt>
                <c:pt idx="33800" formatCode="0.00E+00">
                  <c:v>-9.3519699999999994E-3</c:v>
                </c:pt>
                <c:pt idx="33801" formatCode="0.00E+00">
                  <c:v>-9.1007799999999993E-3</c:v>
                </c:pt>
                <c:pt idx="33802" formatCode="0.00E+00">
                  <c:v>-8.8410199999999998E-3</c:v>
                </c:pt>
                <c:pt idx="33803" formatCode="0.00E+00">
                  <c:v>-8.5728499999999999E-3</c:v>
                </c:pt>
                <c:pt idx="33804" formatCode="0.00E+00">
                  <c:v>-8.2964200000000005E-3</c:v>
                </c:pt>
                <c:pt idx="33805" formatCode="0.00E+00">
                  <c:v>-8.0119300000000004E-3</c:v>
                </c:pt>
                <c:pt idx="33806" formatCode="0.00E+00">
                  <c:v>-7.7195600000000003E-3</c:v>
                </c:pt>
                <c:pt idx="33807" formatCode="0.00E+00">
                  <c:v>-7.4194999999999999E-3</c:v>
                </c:pt>
                <c:pt idx="33808" formatCode="0.00E+00">
                  <c:v>-7.1119599999999996E-3</c:v>
                </c:pt>
                <c:pt idx="33809" formatCode="0.00E+00">
                  <c:v>-6.7971500000000001E-3</c:v>
                </c:pt>
                <c:pt idx="33810" formatCode="0.00E+00">
                  <c:v>-6.4752899999999999E-3</c:v>
                </c:pt>
                <c:pt idx="33811" formatCode="0.00E+00">
                  <c:v>-6.1466100000000003E-3</c:v>
                </c:pt>
                <c:pt idx="33812" formatCode="0.00E+00">
                  <c:v>-5.8113499999999998E-3</c:v>
                </c:pt>
                <c:pt idx="33813" formatCode="0.00E+00">
                  <c:v>-5.4697399999999998E-3</c:v>
                </c:pt>
                <c:pt idx="33814" formatCode="0.00E+00">
                  <c:v>-5.1220500000000004E-3</c:v>
                </c:pt>
                <c:pt idx="33815" formatCode="0.00E+00">
                  <c:v>-4.76853E-3</c:v>
                </c:pt>
                <c:pt idx="33816" formatCode="0.00E+00">
                  <c:v>-4.4094399999999997E-3</c:v>
                </c:pt>
                <c:pt idx="33817" formatCode="0.00E+00">
                  <c:v>-4.0450699999999996E-3</c:v>
                </c:pt>
                <c:pt idx="33818" formatCode="0.00E+00">
                  <c:v>-3.6757000000000001E-3</c:v>
                </c:pt>
                <c:pt idx="33819" formatCode="0.00E+00">
                  <c:v>-3.3016E-3</c:v>
                </c:pt>
                <c:pt idx="33820" formatCode="0.00E+00">
                  <c:v>-2.9230800000000002E-3</c:v>
                </c:pt>
                <c:pt idx="33821" formatCode="0.00E+00">
                  <c:v>-2.5404400000000001E-3</c:v>
                </c:pt>
                <c:pt idx="33822" formatCode="0.00E+00">
                  <c:v>-2.1539799999999998E-3</c:v>
                </c:pt>
                <c:pt idx="33823" formatCode="0.00E+00">
                  <c:v>-1.7640100000000001E-3</c:v>
                </c:pt>
                <c:pt idx="33824" formatCode="0.00E+00">
                  <c:v>-1.3708500000000001E-3</c:v>
                </c:pt>
                <c:pt idx="33825" formatCode="0.00E+00">
                  <c:v>-9.7482299999999999E-4</c:v>
                </c:pt>
                <c:pt idx="33826" formatCode="0.00E+00">
                  <c:v>-5.7625799999999996E-4</c:v>
                </c:pt>
                <c:pt idx="33827" formatCode="0.00E+00">
                  <c:v>-1.75487E-4</c:v>
                </c:pt>
                <c:pt idx="33828" formatCode="0.00E+00">
                  <c:v>2.27152E-4</c:v>
                </c:pt>
                <c:pt idx="33829" formatCode="0.00E+00">
                  <c:v>6.3132499999999996E-4</c:v>
                </c:pt>
                <c:pt idx="33830" formatCode="0.00E+00">
                  <c:v>1.0367E-3</c:v>
                </c:pt>
                <c:pt idx="33831" formatCode="0.00E+00">
                  <c:v>1.4429200000000001E-3</c:v>
                </c:pt>
                <c:pt idx="33832" formatCode="0.00E+00">
                  <c:v>1.8496400000000001E-3</c:v>
                </c:pt>
                <c:pt idx="33833" formatCode="0.00E+00">
                  <c:v>2.25647E-3</c:v>
                </c:pt>
                <c:pt idx="33834" formatCode="0.00E+00">
                  <c:v>2.6630500000000001E-3</c:v>
                </c:pt>
                <c:pt idx="33835" formatCode="0.00E+00">
                  <c:v>3.0690499999999998E-3</c:v>
                </c:pt>
                <c:pt idx="33836" formatCode="0.00E+00">
                  <c:v>3.47423E-3</c:v>
                </c:pt>
                <c:pt idx="33837" formatCode="0.00E+00">
                  <c:v>3.8784399999999999E-3</c:v>
                </c:pt>
                <c:pt idx="33838" formatCode="0.00E+00">
                  <c:v>4.2815099999999997E-3</c:v>
                </c:pt>
                <c:pt idx="33839" formatCode="0.00E+00">
                  <c:v>4.6831599999999996E-3</c:v>
                </c:pt>
                <c:pt idx="33840" formatCode="0.00E+00">
                  <c:v>5.0828599999999998E-3</c:v>
                </c:pt>
                <c:pt idx="33841" formatCode="0.00E+00">
                  <c:v>5.4800200000000004E-3</c:v>
                </c:pt>
                <c:pt idx="33842" formatCode="0.00E+00">
                  <c:v>5.8740900000000002E-3</c:v>
                </c:pt>
                <c:pt idx="33843" formatCode="0.00E+00">
                  <c:v>6.2645599999999997E-3</c:v>
                </c:pt>
                <c:pt idx="33844" formatCode="0.00E+00">
                  <c:v>6.6509100000000003E-3</c:v>
                </c:pt>
                <c:pt idx="33845" formatCode="0.00E+00">
                  <c:v>7.0326399999999997E-3</c:v>
                </c:pt>
                <c:pt idx="33846" formatCode="0.00E+00">
                  <c:v>7.4092899999999998E-3</c:v>
                </c:pt>
                <c:pt idx="33847" formatCode="0.00E+00">
                  <c:v>7.7805000000000001E-3</c:v>
                </c:pt>
                <c:pt idx="33848" formatCode="0.00E+00">
                  <c:v>8.1458399999999997E-3</c:v>
                </c:pt>
                <c:pt idx="33849" formatCode="0.00E+00">
                  <c:v>8.5047100000000004E-3</c:v>
                </c:pt>
                <c:pt idx="33850" formatCode="0.00E+00">
                  <c:v>8.8565399999999996E-3</c:v>
                </c:pt>
                <c:pt idx="33851" formatCode="0.00E+00">
                  <c:v>9.2011000000000003E-3</c:v>
                </c:pt>
                <c:pt idx="33852" formatCode="0.00E+00">
                  <c:v>9.5381600000000004E-3</c:v>
                </c:pt>
                <c:pt idx="33853" formatCode="0.00E+00">
                  <c:v>9.8671599999999998E-3</c:v>
                </c:pt>
                <c:pt idx="33854">
                  <c:v>1.0187399999999999E-2</c:v>
                </c:pt>
                <c:pt idx="33855">
                  <c:v>1.04986E-2</c:v>
                </c:pt>
                <c:pt idx="33856">
                  <c:v>1.08004E-2</c:v>
                </c:pt>
                <c:pt idx="33857">
                  <c:v>1.10922E-2</c:v>
                </c:pt>
                <c:pt idx="33858">
                  <c:v>1.1373599999999999E-2</c:v>
                </c:pt>
                <c:pt idx="33859">
                  <c:v>1.1645000000000001E-2</c:v>
                </c:pt>
                <c:pt idx="33860">
                  <c:v>1.19066E-2</c:v>
                </c:pt>
                <c:pt idx="33861">
                  <c:v>1.21578E-2</c:v>
                </c:pt>
                <c:pt idx="33862">
                  <c:v>1.23976E-2</c:v>
                </c:pt>
                <c:pt idx="33863">
                  <c:v>1.26257E-2</c:v>
                </c:pt>
                <c:pt idx="33864">
                  <c:v>1.2841699999999999E-2</c:v>
                </c:pt>
                <c:pt idx="33865">
                  <c:v>1.30454E-2</c:v>
                </c:pt>
                <c:pt idx="33866">
                  <c:v>1.3236899999999999E-2</c:v>
                </c:pt>
                <c:pt idx="33867">
                  <c:v>1.3416600000000001E-2</c:v>
                </c:pt>
                <c:pt idx="33868">
                  <c:v>1.35844E-2</c:v>
                </c:pt>
                <c:pt idx="33869">
                  <c:v>1.3739599999999999E-2</c:v>
                </c:pt>
                <c:pt idx="33870">
                  <c:v>1.38812E-2</c:v>
                </c:pt>
                <c:pt idx="33871">
                  <c:v>1.40088E-2</c:v>
                </c:pt>
                <c:pt idx="33872">
                  <c:v>1.41225E-2</c:v>
                </c:pt>
                <c:pt idx="33873">
                  <c:v>1.42221E-2</c:v>
                </c:pt>
                <c:pt idx="33874">
                  <c:v>1.43074E-2</c:v>
                </c:pt>
                <c:pt idx="33875">
                  <c:v>1.43781E-2</c:v>
                </c:pt>
                <c:pt idx="33876">
                  <c:v>1.44339E-2</c:v>
                </c:pt>
                <c:pt idx="33877">
                  <c:v>1.44747E-2</c:v>
                </c:pt>
                <c:pt idx="33878">
                  <c:v>1.4500600000000001E-2</c:v>
                </c:pt>
                <c:pt idx="33879">
                  <c:v>1.45109E-2</c:v>
                </c:pt>
                <c:pt idx="33880">
                  <c:v>1.45053E-2</c:v>
                </c:pt>
                <c:pt idx="33881">
                  <c:v>1.4484199999999999E-2</c:v>
                </c:pt>
                <c:pt idx="33882">
                  <c:v>1.44487E-2</c:v>
                </c:pt>
                <c:pt idx="33883">
                  <c:v>1.4397800000000001E-2</c:v>
                </c:pt>
                <c:pt idx="33884">
                  <c:v>1.43281E-2</c:v>
                </c:pt>
                <c:pt idx="33885">
                  <c:v>1.4236199999999999E-2</c:v>
                </c:pt>
                <c:pt idx="33886">
                  <c:v>1.4123999999999999E-2</c:v>
                </c:pt>
                <c:pt idx="33887">
                  <c:v>1.3996400000000001E-2</c:v>
                </c:pt>
                <c:pt idx="33888">
                  <c:v>1.3856200000000001E-2</c:v>
                </c:pt>
                <c:pt idx="33889">
                  <c:v>1.3703699999999999E-2</c:v>
                </c:pt>
                <c:pt idx="33890">
                  <c:v>1.35382E-2</c:v>
                </c:pt>
                <c:pt idx="33891">
                  <c:v>1.33597E-2</c:v>
                </c:pt>
                <c:pt idx="33892">
                  <c:v>1.3168600000000001E-2</c:v>
                </c:pt>
                <c:pt idx="33893">
                  <c:v>1.29646E-2</c:v>
                </c:pt>
                <c:pt idx="33894">
                  <c:v>1.27473E-2</c:v>
                </c:pt>
                <c:pt idx="33895">
                  <c:v>1.25167E-2</c:v>
                </c:pt>
                <c:pt idx="33896">
                  <c:v>1.22725E-2</c:v>
                </c:pt>
                <c:pt idx="33897">
                  <c:v>1.20141E-2</c:v>
                </c:pt>
                <c:pt idx="33898">
                  <c:v>1.17403E-2</c:v>
                </c:pt>
                <c:pt idx="33899">
                  <c:v>1.14501E-2</c:v>
                </c:pt>
                <c:pt idx="33900">
                  <c:v>1.1142900000000001E-2</c:v>
                </c:pt>
                <c:pt idx="33901">
                  <c:v>1.0818400000000001E-2</c:v>
                </c:pt>
                <c:pt idx="33902">
                  <c:v>1.04764E-2</c:v>
                </c:pt>
                <c:pt idx="33903">
                  <c:v>1.01165E-2</c:v>
                </c:pt>
                <c:pt idx="33904" formatCode="0.00E+00">
                  <c:v>9.7387099999999994E-3</c:v>
                </c:pt>
                <c:pt idx="33905" formatCode="0.00E+00">
                  <c:v>9.3444800000000005E-3</c:v>
                </c:pt>
                <c:pt idx="33906" formatCode="0.00E+00">
                  <c:v>8.9364500000000003E-3</c:v>
                </c:pt>
                <c:pt idx="33907" formatCode="0.00E+00">
                  <c:v>8.5166800000000004E-3</c:v>
                </c:pt>
                <c:pt idx="33908" formatCode="0.00E+00">
                  <c:v>8.08473E-3</c:v>
                </c:pt>
                <c:pt idx="33909" formatCode="0.00E+00">
                  <c:v>7.6375000000000002E-3</c:v>
                </c:pt>
                <c:pt idx="33910" formatCode="0.00E+00">
                  <c:v>7.1718900000000002E-3</c:v>
                </c:pt>
                <c:pt idx="33911" formatCode="0.00E+00">
                  <c:v>6.6867799999999998E-3</c:v>
                </c:pt>
                <c:pt idx="33912" formatCode="0.00E+00">
                  <c:v>6.1828500000000002E-3</c:v>
                </c:pt>
                <c:pt idx="33913" formatCode="0.00E+00">
                  <c:v>5.6613799999999997E-3</c:v>
                </c:pt>
                <c:pt idx="33914" formatCode="0.00E+00">
                  <c:v>5.1247999999999997E-3</c:v>
                </c:pt>
                <c:pt idx="33915" formatCode="0.00E+00">
                  <c:v>4.5773000000000003E-3</c:v>
                </c:pt>
                <c:pt idx="33916" formatCode="0.00E+00">
                  <c:v>4.0228299999999998E-3</c:v>
                </c:pt>
                <c:pt idx="33917" formatCode="0.00E+00">
                  <c:v>3.4620699999999998E-3</c:v>
                </c:pt>
                <c:pt idx="33918" formatCode="0.00E+00">
                  <c:v>2.8919000000000002E-3</c:v>
                </c:pt>
                <c:pt idx="33919" formatCode="0.00E+00">
                  <c:v>2.3097700000000001E-3</c:v>
                </c:pt>
                <c:pt idx="33920" formatCode="0.00E+00">
                  <c:v>1.71722E-3</c:v>
                </c:pt>
                <c:pt idx="33921" formatCode="0.00E+00">
                  <c:v>1.1171099999999999E-3</c:v>
                </c:pt>
                <c:pt idx="33922" formatCode="0.00E+00">
                  <c:v>5.0959400000000004E-4</c:v>
                </c:pt>
                <c:pt idx="33923" formatCode="0.00E+00">
                  <c:v>-1.0747999999999999E-4</c:v>
                </c:pt>
                <c:pt idx="33924" formatCode="0.00E+00">
                  <c:v>-7.3518900000000002E-4</c:v>
                </c:pt>
                <c:pt idx="33925" formatCode="0.00E+00">
                  <c:v>-1.37188E-3</c:v>
                </c:pt>
                <c:pt idx="33926" formatCode="0.00E+00">
                  <c:v>-2.0150200000000002E-3</c:v>
                </c:pt>
                <c:pt idx="33927" formatCode="0.00E+00">
                  <c:v>-2.6632100000000001E-3</c:v>
                </c:pt>
                <c:pt idx="33928" formatCode="0.00E+00">
                  <c:v>-3.3158100000000002E-3</c:v>
                </c:pt>
                <c:pt idx="33929" formatCode="0.00E+00">
                  <c:v>-3.97197E-3</c:v>
                </c:pt>
                <c:pt idx="33930" formatCode="0.00E+00">
                  <c:v>-4.63022E-3</c:v>
                </c:pt>
                <c:pt idx="33931" formatCode="0.00E+00">
                  <c:v>-5.2888299999999996E-3</c:v>
                </c:pt>
                <c:pt idx="33932" formatCode="0.00E+00">
                  <c:v>-5.9474799999999998E-3</c:v>
                </c:pt>
                <c:pt idx="33933" formatCode="0.00E+00">
                  <c:v>-6.60832E-3</c:v>
                </c:pt>
                <c:pt idx="33934" formatCode="0.00E+00">
                  <c:v>-7.2740499999999998E-3</c:v>
                </c:pt>
                <c:pt idx="33935" formatCode="0.00E+00">
                  <c:v>-7.9450000000000007E-3</c:v>
                </c:pt>
                <c:pt idx="33936" formatCode="0.00E+00">
                  <c:v>-8.6190799999999995E-3</c:v>
                </c:pt>
                <c:pt idx="33937" formatCode="0.00E+00">
                  <c:v>-9.2943699999999997E-3</c:v>
                </c:pt>
                <c:pt idx="33938" formatCode="0.00E+00">
                  <c:v>-9.9704500000000005E-3</c:v>
                </c:pt>
                <c:pt idx="33939">
                  <c:v>-1.06482E-2</c:v>
                </c:pt>
                <c:pt idx="33940">
                  <c:v>-1.13296E-2</c:v>
                </c:pt>
                <c:pt idx="33941">
                  <c:v>-1.2014800000000001E-2</c:v>
                </c:pt>
                <c:pt idx="33942">
                  <c:v>-1.27023E-2</c:v>
                </c:pt>
                <c:pt idx="33943">
                  <c:v>-1.3392899999999999E-2</c:v>
                </c:pt>
                <c:pt idx="33944">
                  <c:v>-1.40898E-2</c:v>
                </c:pt>
                <c:pt idx="33945">
                  <c:v>-1.47952E-2</c:v>
                </c:pt>
                <c:pt idx="33946">
                  <c:v>-1.5510899999999999E-2</c:v>
                </c:pt>
                <c:pt idx="33947">
                  <c:v>-1.62408E-2</c:v>
                </c:pt>
                <c:pt idx="33948">
                  <c:v>-1.6986299999999999E-2</c:v>
                </c:pt>
                <c:pt idx="33949">
                  <c:v>-1.7744200000000002E-2</c:v>
                </c:pt>
                <c:pt idx="33950">
                  <c:v>-1.85104E-2</c:v>
                </c:pt>
                <c:pt idx="33951">
                  <c:v>-1.9284599999999999E-2</c:v>
                </c:pt>
                <c:pt idx="33952">
                  <c:v>-2.0069E-2</c:v>
                </c:pt>
                <c:pt idx="33953">
                  <c:v>-2.08635E-2</c:v>
                </c:pt>
                <c:pt idx="33954">
                  <c:v>-2.1665E-2</c:v>
                </c:pt>
                <c:pt idx="33955">
                  <c:v>-2.2470500000000001E-2</c:v>
                </c:pt>
                <c:pt idx="33956">
                  <c:v>-2.3279899999999999E-2</c:v>
                </c:pt>
                <c:pt idx="33957">
                  <c:v>-2.4094399999999998E-2</c:v>
                </c:pt>
                <c:pt idx="33958">
                  <c:v>-2.4915300000000001E-2</c:v>
                </c:pt>
                <c:pt idx="33959">
                  <c:v>-2.57428E-2</c:v>
                </c:pt>
                <c:pt idx="33960">
                  <c:v>-2.6576700000000002E-2</c:v>
                </c:pt>
                <c:pt idx="33961">
                  <c:v>-2.7417500000000001E-2</c:v>
                </c:pt>
                <c:pt idx="33962">
                  <c:v>-2.8265800000000001E-2</c:v>
                </c:pt>
                <c:pt idx="33963">
                  <c:v>-2.9119900000000001E-2</c:v>
                </c:pt>
                <c:pt idx="33964">
                  <c:v>-2.9977199999999999E-2</c:v>
                </c:pt>
                <c:pt idx="33965">
                  <c:v>-3.0836800000000001E-2</c:v>
                </c:pt>
                <c:pt idx="33966">
                  <c:v>-3.1700100000000002E-2</c:v>
                </c:pt>
                <c:pt idx="33967">
                  <c:v>-3.2566999999999999E-2</c:v>
                </c:pt>
                <c:pt idx="33968">
                  <c:v>-3.3433900000000003E-2</c:v>
                </c:pt>
                <c:pt idx="33969">
                  <c:v>-3.42972E-2</c:v>
                </c:pt>
                <c:pt idx="33970">
                  <c:v>-3.5157899999999999E-2</c:v>
                </c:pt>
                <c:pt idx="33971">
                  <c:v>-3.6020299999999998E-2</c:v>
                </c:pt>
                <c:pt idx="33972">
                  <c:v>-3.6888799999999999E-2</c:v>
                </c:pt>
                <c:pt idx="33973">
                  <c:v>-3.7763600000000001E-2</c:v>
                </c:pt>
                <c:pt idx="33974">
                  <c:v>-3.8641599999999998E-2</c:v>
                </c:pt>
                <c:pt idx="33975">
                  <c:v>-3.9520899999999998E-2</c:v>
                </c:pt>
                <c:pt idx="33976">
                  <c:v>-4.0403500000000002E-2</c:v>
                </c:pt>
                <c:pt idx="33977">
                  <c:v>-4.1291500000000002E-2</c:v>
                </c:pt>
                <c:pt idx="33978">
                  <c:v>-4.2182799999999999E-2</c:v>
                </c:pt>
                <c:pt idx="33979">
                  <c:v>-4.3073599999999997E-2</c:v>
                </c:pt>
                <c:pt idx="33980">
                  <c:v>-4.3961800000000002E-2</c:v>
                </c:pt>
                <c:pt idx="33981">
                  <c:v>-4.4846999999999998E-2</c:v>
                </c:pt>
                <c:pt idx="33982">
                  <c:v>-4.5726500000000003E-2</c:v>
                </c:pt>
                <c:pt idx="33983">
                  <c:v>-4.6596400000000003E-2</c:v>
                </c:pt>
                <c:pt idx="33984">
                  <c:v>-4.7458100000000003E-2</c:v>
                </c:pt>
                <c:pt idx="33985">
                  <c:v>-4.8318600000000003E-2</c:v>
                </c:pt>
                <c:pt idx="33986">
                  <c:v>-4.9181299999999997E-2</c:v>
                </c:pt>
                <c:pt idx="33987">
                  <c:v>-5.0041599999999999E-2</c:v>
                </c:pt>
                <c:pt idx="33988">
                  <c:v>-5.0893599999999997E-2</c:v>
                </c:pt>
                <c:pt idx="33989">
                  <c:v>-5.1735400000000001E-2</c:v>
                </c:pt>
                <c:pt idx="33990">
                  <c:v>-5.2567500000000003E-2</c:v>
                </c:pt>
                <c:pt idx="33991">
                  <c:v>-5.33912E-2</c:v>
                </c:pt>
                <c:pt idx="33992">
                  <c:v>-5.4208300000000001E-2</c:v>
                </c:pt>
                <c:pt idx="33993">
                  <c:v>-5.5018400000000002E-2</c:v>
                </c:pt>
                <c:pt idx="33994">
                  <c:v>-5.5817699999999998E-2</c:v>
                </c:pt>
                <c:pt idx="33995">
                  <c:v>-5.66042E-2</c:v>
                </c:pt>
                <c:pt idx="33996">
                  <c:v>-5.73807E-2</c:v>
                </c:pt>
                <c:pt idx="33997">
                  <c:v>-5.8151000000000001E-2</c:v>
                </c:pt>
                <c:pt idx="33998">
                  <c:v>-5.8914899999999999E-2</c:v>
                </c:pt>
                <c:pt idx="33999">
                  <c:v>-5.96695E-2</c:v>
                </c:pt>
                <c:pt idx="34000">
                  <c:v>-6.0413599999999998E-2</c:v>
                </c:pt>
                <c:pt idx="34001">
                  <c:v>-6.11482E-2</c:v>
                </c:pt>
                <c:pt idx="34002">
                  <c:v>-6.1872999999999997E-2</c:v>
                </c:pt>
                <c:pt idx="34003">
                  <c:v>-6.2585600000000005E-2</c:v>
                </c:pt>
                <c:pt idx="34004">
                  <c:v>-6.3283400000000004E-2</c:v>
                </c:pt>
                <c:pt idx="34005">
                  <c:v>-6.3967499999999997E-2</c:v>
                </c:pt>
                <c:pt idx="34006">
                  <c:v>-6.4641500000000005E-2</c:v>
                </c:pt>
                <c:pt idx="34007">
                  <c:v>-6.5306199999999995E-2</c:v>
                </c:pt>
                <c:pt idx="34008">
                  <c:v>-6.5959400000000001E-2</c:v>
                </c:pt>
                <c:pt idx="34009">
                  <c:v>-6.6598500000000005E-2</c:v>
                </c:pt>
                <c:pt idx="34010">
                  <c:v>-6.7223099999999994E-2</c:v>
                </c:pt>
                <c:pt idx="34011">
                  <c:v>-6.7832699999999996E-2</c:v>
                </c:pt>
                <c:pt idx="34012">
                  <c:v>-6.8425200000000005E-2</c:v>
                </c:pt>
                <c:pt idx="34013">
                  <c:v>-6.9000099999999995E-2</c:v>
                </c:pt>
                <c:pt idx="34014">
                  <c:v>-6.9560700000000003E-2</c:v>
                </c:pt>
                <c:pt idx="34015">
                  <c:v>-7.01127E-2</c:v>
                </c:pt>
                <c:pt idx="34016">
                  <c:v>-7.0658600000000002E-2</c:v>
                </c:pt>
                <c:pt idx="34017">
                  <c:v>-7.1194900000000005E-2</c:v>
                </c:pt>
                <c:pt idx="34018">
                  <c:v>-7.1716199999999994E-2</c:v>
                </c:pt>
                <c:pt idx="34019">
                  <c:v>-7.2220099999999995E-2</c:v>
                </c:pt>
                <c:pt idx="34020">
                  <c:v>-7.2706800000000002E-2</c:v>
                </c:pt>
                <c:pt idx="34021">
                  <c:v>-7.3179900000000006E-2</c:v>
                </c:pt>
                <c:pt idx="34022">
                  <c:v>-7.3640800000000006E-2</c:v>
                </c:pt>
                <c:pt idx="34023">
                  <c:v>-7.4083599999999999E-2</c:v>
                </c:pt>
                <c:pt idx="34024">
                  <c:v>-7.4500800000000006E-2</c:v>
                </c:pt>
                <c:pt idx="34025">
                  <c:v>-7.4891100000000002E-2</c:v>
                </c:pt>
                <c:pt idx="34026">
                  <c:v>-7.5258000000000005E-2</c:v>
                </c:pt>
                <c:pt idx="34027">
                  <c:v>-7.5605000000000006E-2</c:v>
                </c:pt>
                <c:pt idx="34028">
                  <c:v>-7.5932899999999998E-2</c:v>
                </c:pt>
                <c:pt idx="34029">
                  <c:v>-7.6240199999999994E-2</c:v>
                </c:pt>
                <c:pt idx="34030">
                  <c:v>-7.65261E-2</c:v>
                </c:pt>
                <c:pt idx="34031">
                  <c:v>-7.6786999999999994E-2</c:v>
                </c:pt>
                <c:pt idx="34032">
                  <c:v>-7.7015500000000001E-2</c:v>
                </c:pt>
                <c:pt idx="34033">
                  <c:v>-7.7209E-2</c:v>
                </c:pt>
                <c:pt idx="34034">
                  <c:v>-7.7374999999999999E-2</c:v>
                </c:pt>
                <c:pt idx="34035">
                  <c:v>-7.7521999999999994E-2</c:v>
                </c:pt>
                <c:pt idx="34036">
                  <c:v>-7.7650999999999998E-2</c:v>
                </c:pt>
                <c:pt idx="34037">
                  <c:v>-7.7760399999999993E-2</c:v>
                </c:pt>
                <c:pt idx="34038">
                  <c:v>-7.7851199999999995E-2</c:v>
                </c:pt>
                <c:pt idx="34039">
                  <c:v>-7.7924900000000005E-2</c:v>
                </c:pt>
                <c:pt idx="34040">
                  <c:v>-7.79802E-2</c:v>
                </c:pt>
                <c:pt idx="34041">
                  <c:v>-7.8012999999999999E-2</c:v>
                </c:pt>
                <c:pt idx="34042">
                  <c:v>-7.8020099999999995E-2</c:v>
                </c:pt>
                <c:pt idx="34043">
                  <c:v>-7.8001899999999999E-2</c:v>
                </c:pt>
                <c:pt idx="34044">
                  <c:v>-7.7960699999999994E-2</c:v>
                </c:pt>
                <c:pt idx="34045">
                  <c:v>-7.7899700000000002E-2</c:v>
                </c:pt>
                <c:pt idx="34046">
                  <c:v>-7.7824000000000004E-2</c:v>
                </c:pt>
                <c:pt idx="34047">
                  <c:v>-7.77389E-2</c:v>
                </c:pt>
                <c:pt idx="34048">
                  <c:v>-7.7648200000000001E-2</c:v>
                </c:pt>
                <c:pt idx="34049">
                  <c:v>-7.7553700000000003E-2</c:v>
                </c:pt>
                <c:pt idx="34050">
                  <c:v>-7.7453300000000003E-2</c:v>
                </c:pt>
                <c:pt idx="34051">
                  <c:v>-7.73422E-2</c:v>
                </c:pt>
                <c:pt idx="34052">
                  <c:v>-7.7215800000000001E-2</c:v>
                </c:pt>
                <c:pt idx="34053">
                  <c:v>-7.7073000000000003E-2</c:v>
                </c:pt>
                <c:pt idx="34054">
                  <c:v>-7.6913599999999999E-2</c:v>
                </c:pt>
                <c:pt idx="34055">
                  <c:v>-7.6735600000000001E-2</c:v>
                </c:pt>
                <c:pt idx="34056">
                  <c:v>-7.6535599999999995E-2</c:v>
                </c:pt>
                <c:pt idx="34057">
                  <c:v>-7.6313199999999998E-2</c:v>
                </c:pt>
                <c:pt idx="34058">
                  <c:v>-7.6073500000000002E-2</c:v>
                </c:pt>
                <c:pt idx="34059">
                  <c:v>-7.5824699999999995E-2</c:v>
                </c:pt>
                <c:pt idx="34060">
                  <c:v>-7.5572E-2</c:v>
                </c:pt>
                <c:pt idx="34061">
                  <c:v>-7.5317899999999993E-2</c:v>
                </c:pt>
                <c:pt idx="34062">
                  <c:v>-7.5064500000000006E-2</c:v>
                </c:pt>
                <c:pt idx="34063">
                  <c:v>-7.4812900000000002E-2</c:v>
                </c:pt>
                <c:pt idx="34064">
                  <c:v>-7.4563000000000004E-2</c:v>
                </c:pt>
                <c:pt idx="34065">
                  <c:v>-7.4315199999999998E-2</c:v>
                </c:pt>
                <c:pt idx="34066">
                  <c:v>-7.4071999999999999E-2</c:v>
                </c:pt>
                <c:pt idx="34067">
                  <c:v>-7.3836499999999999E-2</c:v>
                </c:pt>
                <c:pt idx="34068">
                  <c:v>-7.36121E-2</c:v>
                </c:pt>
                <c:pt idx="34069">
                  <c:v>-7.3401900000000006E-2</c:v>
                </c:pt>
                <c:pt idx="34070">
                  <c:v>-7.3205099999999995E-2</c:v>
                </c:pt>
                <c:pt idx="34071">
                  <c:v>-7.3017600000000002E-2</c:v>
                </c:pt>
                <c:pt idx="34072">
                  <c:v>-7.2840100000000005E-2</c:v>
                </c:pt>
                <c:pt idx="34073">
                  <c:v>-7.2678999999999994E-2</c:v>
                </c:pt>
                <c:pt idx="34074">
                  <c:v>-7.2539900000000004E-2</c:v>
                </c:pt>
                <c:pt idx="34075">
                  <c:v>-7.2420999999999999E-2</c:v>
                </c:pt>
                <c:pt idx="34076">
                  <c:v>-7.23163E-2</c:v>
                </c:pt>
                <c:pt idx="34077">
                  <c:v>-7.2225600000000001E-2</c:v>
                </c:pt>
                <c:pt idx="34078">
                  <c:v>-7.2153400000000006E-2</c:v>
                </c:pt>
                <c:pt idx="34079">
                  <c:v>-7.2101799999999994E-2</c:v>
                </c:pt>
                <c:pt idx="34080">
                  <c:v>-7.2069099999999997E-2</c:v>
                </c:pt>
                <c:pt idx="34081">
                  <c:v>-7.2051299999999999E-2</c:v>
                </c:pt>
                <c:pt idx="34082">
                  <c:v>-7.2045700000000004E-2</c:v>
                </c:pt>
                <c:pt idx="34083">
                  <c:v>-7.2051400000000002E-2</c:v>
                </c:pt>
                <c:pt idx="34084">
                  <c:v>-7.2065400000000002E-2</c:v>
                </c:pt>
                <c:pt idx="34085">
                  <c:v>-7.2080000000000005E-2</c:v>
                </c:pt>
                <c:pt idx="34086">
                  <c:v>-7.2091199999999994E-2</c:v>
                </c:pt>
                <c:pt idx="34087">
                  <c:v>-7.2103600000000004E-2</c:v>
                </c:pt>
                <c:pt idx="34088">
                  <c:v>-7.2125599999999998E-2</c:v>
                </c:pt>
                <c:pt idx="34089">
                  <c:v>-7.2164500000000006E-2</c:v>
                </c:pt>
                <c:pt idx="34090">
                  <c:v>-7.2225899999999996E-2</c:v>
                </c:pt>
                <c:pt idx="34091">
                  <c:v>-7.2312000000000001E-2</c:v>
                </c:pt>
                <c:pt idx="34092">
                  <c:v>-7.2422299999999995E-2</c:v>
                </c:pt>
                <c:pt idx="34093">
                  <c:v>-7.2558399999999995E-2</c:v>
                </c:pt>
                <c:pt idx="34094">
                  <c:v>-7.2723599999999999E-2</c:v>
                </c:pt>
                <c:pt idx="34095">
                  <c:v>-7.2920399999999996E-2</c:v>
                </c:pt>
                <c:pt idx="34096">
                  <c:v>-7.3150300000000001E-2</c:v>
                </c:pt>
                <c:pt idx="34097">
                  <c:v>-7.3410900000000001E-2</c:v>
                </c:pt>
                <c:pt idx="34098">
                  <c:v>-7.3697200000000004E-2</c:v>
                </c:pt>
                <c:pt idx="34099">
                  <c:v>-7.4006500000000003E-2</c:v>
                </c:pt>
                <c:pt idx="34100">
                  <c:v>-7.4341900000000002E-2</c:v>
                </c:pt>
                <c:pt idx="34101">
                  <c:v>-7.47086E-2</c:v>
                </c:pt>
                <c:pt idx="34102">
                  <c:v>-7.5108599999999998E-2</c:v>
                </c:pt>
                <c:pt idx="34103">
                  <c:v>-7.55382E-2</c:v>
                </c:pt>
                <c:pt idx="34104">
                  <c:v>-7.5990000000000002E-2</c:v>
                </c:pt>
                <c:pt idx="34105">
                  <c:v>-7.6457700000000003E-2</c:v>
                </c:pt>
                <c:pt idx="34106">
                  <c:v>-7.6939300000000002E-2</c:v>
                </c:pt>
                <c:pt idx="34107">
                  <c:v>-7.7434000000000003E-2</c:v>
                </c:pt>
                <c:pt idx="34108">
                  <c:v>-7.7941300000000005E-2</c:v>
                </c:pt>
                <c:pt idx="34109">
                  <c:v>-7.8462699999999996E-2</c:v>
                </c:pt>
                <c:pt idx="34110">
                  <c:v>-7.90043E-2</c:v>
                </c:pt>
                <c:pt idx="34111">
                  <c:v>-7.9571100000000006E-2</c:v>
                </c:pt>
                <c:pt idx="34112">
                  <c:v>-8.01621E-2</c:v>
                </c:pt>
                <c:pt idx="34113">
                  <c:v>-8.0774299999999993E-2</c:v>
                </c:pt>
                <c:pt idx="34114">
                  <c:v>-8.1406300000000001E-2</c:v>
                </c:pt>
                <c:pt idx="34115">
                  <c:v>-8.2056699999999996E-2</c:v>
                </c:pt>
                <c:pt idx="34116">
                  <c:v>-8.2723199999999997E-2</c:v>
                </c:pt>
                <c:pt idx="34117">
                  <c:v>-8.3406499999999995E-2</c:v>
                </c:pt>
                <c:pt idx="34118">
                  <c:v>-8.4109100000000006E-2</c:v>
                </c:pt>
                <c:pt idx="34119">
                  <c:v>-8.4828100000000003E-2</c:v>
                </c:pt>
                <c:pt idx="34120">
                  <c:v>-8.5559499999999997E-2</c:v>
                </c:pt>
                <c:pt idx="34121">
                  <c:v>-8.6305599999999996E-2</c:v>
                </c:pt>
                <c:pt idx="34122">
                  <c:v>-8.7074899999999997E-2</c:v>
                </c:pt>
                <c:pt idx="34123">
                  <c:v>-8.78723E-2</c:v>
                </c:pt>
                <c:pt idx="34124">
                  <c:v>-8.8700000000000001E-2</c:v>
                </c:pt>
                <c:pt idx="34125">
                  <c:v>-8.9563799999999999E-2</c:v>
                </c:pt>
                <c:pt idx="34126">
                  <c:v>-9.0468900000000005E-2</c:v>
                </c:pt>
                <c:pt idx="34127">
                  <c:v>-9.1413099999999997E-2</c:v>
                </c:pt>
                <c:pt idx="34128">
                  <c:v>-9.2390700000000006E-2</c:v>
                </c:pt>
                <c:pt idx="34129">
                  <c:v>-9.3397099999999997E-2</c:v>
                </c:pt>
                <c:pt idx="34130">
                  <c:v>-9.4427800000000006E-2</c:v>
                </c:pt>
                <c:pt idx="34131">
                  <c:v>-9.5475099999999993E-2</c:v>
                </c:pt>
                <c:pt idx="34132">
                  <c:v>-9.6531500000000006E-2</c:v>
                </c:pt>
                <c:pt idx="34133">
                  <c:v>-9.7600199999999998E-2</c:v>
                </c:pt>
                <c:pt idx="34134">
                  <c:v>-9.8692000000000002E-2</c:v>
                </c:pt>
                <c:pt idx="34135">
                  <c:v>-9.9814399999999998E-2</c:v>
                </c:pt>
                <c:pt idx="34136">
                  <c:v>-0.100968</c:v>
                </c:pt>
                <c:pt idx="34137">
                  <c:v>-0.10215200000000001</c:v>
                </c:pt>
                <c:pt idx="34138">
                  <c:v>-0.10336099999999999</c:v>
                </c:pt>
                <c:pt idx="34139">
                  <c:v>-0.104589</c:v>
                </c:pt>
                <c:pt idx="34140">
                  <c:v>-0.105833</c:v>
                </c:pt>
                <c:pt idx="34141">
                  <c:v>-0.107089</c:v>
                </c:pt>
                <c:pt idx="34142">
                  <c:v>-0.108359</c:v>
                </c:pt>
                <c:pt idx="34143">
                  <c:v>-0.109649</c:v>
                </c:pt>
                <c:pt idx="34144">
                  <c:v>-0.110961</c:v>
                </c:pt>
                <c:pt idx="34145">
                  <c:v>-0.112294</c:v>
                </c:pt>
                <c:pt idx="34146">
                  <c:v>-0.11365</c:v>
                </c:pt>
                <c:pt idx="34147">
                  <c:v>-0.11502999999999999</c:v>
                </c:pt>
                <c:pt idx="34148">
                  <c:v>-0.116435</c:v>
                </c:pt>
                <c:pt idx="34149">
                  <c:v>-0.117864</c:v>
                </c:pt>
                <c:pt idx="34150">
                  <c:v>-0.119315</c:v>
                </c:pt>
                <c:pt idx="34151">
                  <c:v>-0.12078800000000001</c:v>
                </c:pt>
                <c:pt idx="34152">
                  <c:v>-0.12228600000000001</c:v>
                </c:pt>
                <c:pt idx="34153">
                  <c:v>-0.123807</c:v>
                </c:pt>
                <c:pt idx="34154">
                  <c:v>-0.12534500000000001</c:v>
                </c:pt>
                <c:pt idx="34155">
                  <c:v>-0.12689300000000001</c:v>
                </c:pt>
                <c:pt idx="34156">
                  <c:v>-0.12845000000000001</c:v>
                </c:pt>
                <c:pt idx="34157">
                  <c:v>-0.130021</c:v>
                </c:pt>
                <c:pt idx="34158">
                  <c:v>-0.13161</c:v>
                </c:pt>
                <c:pt idx="34159">
                  <c:v>-0.133213</c:v>
                </c:pt>
                <c:pt idx="34160">
                  <c:v>-0.134829</c:v>
                </c:pt>
                <c:pt idx="34161">
                  <c:v>-0.13646</c:v>
                </c:pt>
                <c:pt idx="34162">
                  <c:v>-0.13810700000000001</c:v>
                </c:pt>
                <c:pt idx="34163">
                  <c:v>-0.139769</c:v>
                </c:pt>
                <c:pt idx="34164">
                  <c:v>-0.14144399999999999</c:v>
                </c:pt>
                <c:pt idx="34165">
                  <c:v>-0.14312900000000001</c:v>
                </c:pt>
                <c:pt idx="34166">
                  <c:v>-0.14482400000000001</c:v>
                </c:pt>
                <c:pt idx="34167">
                  <c:v>-0.14652200000000001</c:v>
                </c:pt>
                <c:pt idx="34168">
                  <c:v>-0.14822199999999999</c:v>
                </c:pt>
                <c:pt idx="34169">
                  <c:v>-0.14993200000000001</c:v>
                </c:pt>
                <c:pt idx="34170">
                  <c:v>-0.15165500000000001</c:v>
                </c:pt>
                <c:pt idx="34171">
                  <c:v>-0.153393</c:v>
                </c:pt>
                <c:pt idx="34172">
                  <c:v>-0.155137</c:v>
                </c:pt>
                <c:pt idx="34173">
                  <c:v>-0.15687300000000001</c:v>
                </c:pt>
                <c:pt idx="34174">
                  <c:v>-0.15859300000000001</c:v>
                </c:pt>
                <c:pt idx="34175">
                  <c:v>-0.16028999999999999</c:v>
                </c:pt>
                <c:pt idx="34176">
                  <c:v>-0.161964</c:v>
                </c:pt>
                <c:pt idx="34177">
                  <c:v>-0.16362499999999999</c:v>
                </c:pt>
                <c:pt idx="34178">
                  <c:v>-0.16527600000000001</c:v>
                </c:pt>
                <c:pt idx="34179">
                  <c:v>-0.16691300000000001</c:v>
                </c:pt>
                <c:pt idx="34180">
                  <c:v>-0.16853099999999999</c:v>
                </c:pt>
                <c:pt idx="34181">
                  <c:v>-0.17013800000000001</c:v>
                </c:pt>
                <c:pt idx="34182">
                  <c:v>-0.17174700000000001</c:v>
                </c:pt>
                <c:pt idx="34183">
                  <c:v>-0.17336199999999999</c:v>
                </c:pt>
                <c:pt idx="34184">
                  <c:v>-0.174986</c:v>
                </c:pt>
                <c:pt idx="34185">
                  <c:v>-0.176619</c:v>
                </c:pt>
                <c:pt idx="34186">
                  <c:v>-0.178259</c:v>
                </c:pt>
                <c:pt idx="34187">
                  <c:v>-0.17990800000000001</c:v>
                </c:pt>
                <c:pt idx="34188">
                  <c:v>-0.181563</c:v>
                </c:pt>
                <c:pt idx="34189">
                  <c:v>-0.183223</c:v>
                </c:pt>
                <c:pt idx="34190">
                  <c:v>-0.18487799999999999</c:v>
                </c:pt>
                <c:pt idx="34191">
                  <c:v>-0.18652299999999999</c:v>
                </c:pt>
                <c:pt idx="34192">
                  <c:v>-0.18814600000000001</c:v>
                </c:pt>
                <c:pt idx="34193">
                  <c:v>-0.18973799999999999</c:v>
                </c:pt>
                <c:pt idx="34194">
                  <c:v>-0.19129099999999999</c:v>
                </c:pt>
                <c:pt idx="34195">
                  <c:v>-0.192802</c:v>
                </c:pt>
                <c:pt idx="34196">
                  <c:v>-0.194268</c:v>
                </c:pt>
                <c:pt idx="34197">
                  <c:v>-0.19568099999999999</c:v>
                </c:pt>
                <c:pt idx="34198">
                  <c:v>-0.197043</c:v>
                </c:pt>
                <c:pt idx="34199">
                  <c:v>-0.19836400000000001</c:v>
                </c:pt>
                <c:pt idx="34200">
                  <c:v>-0.199651</c:v>
                </c:pt>
                <c:pt idx="34201">
                  <c:v>-0.20091000000000001</c:v>
                </c:pt>
                <c:pt idx="34202">
                  <c:v>-0.20214499999999999</c:v>
                </c:pt>
                <c:pt idx="34203">
                  <c:v>-0.203349</c:v>
                </c:pt>
                <c:pt idx="34204">
                  <c:v>-0.20451800000000001</c:v>
                </c:pt>
                <c:pt idx="34205">
                  <c:v>-0.205648</c:v>
                </c:pt>
                <c:pt idx="34206">
                  <c:v>-0.20674200000000001</c:v>
                </c:pt>
                <c:pt idx="34207">
                  <c:v>-0.20780000000000001</c:v>
                </c:pt>
                <c:pt idx="34208">
                  <c:v>-0.20882100000000001</c:v>
                </c:pt>
                <c:pt idx="34209">
                  <c:v>-0.20980699999999999</c:v>
                </c:pt>
                <c:pt idx="34210">
                  <c:v>-0.21077299999999999</c:v>
                </c:pt>
                <c:pt idx="34211">
                  <c:v>-0.211731</c:v>
                </c:pt>
                <c:pt idx="34212">
                  <c:v>-0.21268200000000001</c:v>
                </c:pt>
                <c:pt idx="34213">
                  <c:v>-0.21362800000000001</c:v>
                </c:pt>
                <c:pt idx="34214">
                  <c:v>-0.21456900000000001</c:v>
                </c:pt>
                <c:pt idx="34215">
                  <c:v>-0.215503</c:v>
                </c:pt>
                <c:pt idx="34216">
                  <c:v>-0.21642400000000001</c:v>
                </c:pt>
                <c:pt idx="34217">
                  <c:v>-0.21732699999999999</c:v>
                </c:pt>
                <c:pt idx="34218">
                  <c:v>-0.21821399999999999</c:v>
                </c:pt>
                <c:pt idx="34219">
                  <c:v>-0.219085</c:v>
                </c:pt>
                <c:pt idx="34220">
                  <c:v>-0.21994</c:v>
                </c:pt>
                <c:pt idx="34221">
                  <c:v>-0.22078100000000001</c:v>
                </c:pt>
                <c:pt idx="34222">
                  <c:v>-0.22161</c:v>
                </c:pt>
                <c:pt idx="34223">
                  <c:v>-0.22242100000000001</c:v>
                </c:pt>
                <c:pt idx="34224">
                  <c:v>-0.22320200000000001</c:v>
                </c:pt>
                <c:pt idx="34225">
                  <c:v>-0.22395200000000001</c:v>
                </c:pt>
                <c:pt idx="34226">
                  <c:v>-0.22467799999999999</c:v>
                </c:pt>
                <c:pt idx="34227">
                  <c:v>-0.22538800000000001</c:v>
                </c:pt>
                <c:pt idx="34228">
                  <c:v>-0.22608700000000001</c:v>
                </c:pt>
                <c:pt idx="34229">
                  <c:v>-0.22677700000000001</c:v>
                </c:pt>
                <c:pt idx="34230">
                  <c:v>-0.227462</c:v>
                </c:pt>
                <c:pt idx="34231">
                  <c:v>-0.22814699999999999</c:v>
                </c:pt>
                <c:pt idx="34232">
                  <c:v>-0.22883300000000001</c:v>
                </c:pt>
                <c:pt idx="34233">
                  <c:v>-0.229521</c:v>
                </c:pt>
                <c:pt idx="34234">
                  <c:v>-0.230217</c:v>
                </c:pt>
                <c:pt idx="34235">
                  <c:v>-0.23092299999999999</c:v>
                </c:pt>
                <c:pt idx="34236">
                  <c:v>-0.23163</c:v>
                </c:pt>
                <c:pt idx="34237">
                  <c:v>-0.23232900000000001</c:v>
                </c:pt>
                <c:pt idx="34238">
                  <c:v>-0.23302100000000001</c:v>
                </c:pt>
                <c:pt idx="34239">
                  <c:v>-0.23371400000000001</c:v>
                </c:pt>
                <c:pt idx="34240">
                  <c:v>-0.23441300000000001</c:v>
                </c:pt>
                <c:pt idx="34241">
                  <c:v>-0.23511599999999999</c:v>
                </c:pt>
                <c:pt idx="34242">
                  <c:v>-0.235817</c:v>
                </c:pt>
                <c:pt idx="34243">
                  <c:v>-0.236507</c:v>
                </c:pt>
                <c:pt idx="34244">
                  <c:v>-0.23719100000000001</c:v>
                </c:pt>
                <c:pt idx="34245">
                  <c:v>-0.237872</c:v>
                </c:pt>
                <c:pt idx="34246">
                  <c:v>-0.23855299999999999</c:v>
                </c:pt>
                <c:pt idx="34247">
                  <c:v>-0.239236</c:v>
                </c:pt>
                <c:pt idx="34248">
                  <c:v>-0.239923</c:v>
                </c:pt>
                <c:pt idx="34249">
                  <c:v>-0.24060799999999999</c:v>
                </c:pt>
                <c:pt idx="34250">
                  <c:v>-0.24129200000000001</c:v>
                </c:pt>
                <c:pt idx="34251">
                  <c:v>-0.241981</c:v>
                </c:pt>
                <c:pt idx="34252">
                  <c:v>-0.242671</c:v>
                </c:pt>
                <c:pt idx="34253">
                  <c:v>-0.24335799999999999</c:v>
                </c:pt>
                <c:pt idx="34254">
                  <c:v>-0.244038</c:v>
                </c:pt>
                <c:pt idx="34255">
                  <c:v>-0.24471799999999999</c:v>
                </c:pt>
                <c:pt idx="34256">
                  <c:v>-0.245395</c:v>
                </c:pt>
                <c:pt idx="34257">
                  <c:v>-0.246059</c:v>
                </c:pt>
                <c:pt idx="34258">
                  <c:v>-0.24670300000000001</c:v>
                </c:pt>
                <c:pt idx="34259">
                  <c:v>-0.24732499999999999</c:v>
                </c:pt>
                <c:pt idx="34260">
                  <c:v>-0.247922</c:v>
                </c:pt>
                <c:pt idx="34261">
                  <c:v>-0.24848700000000001</c:v>
                </c:pt>
                <c:pt idx="34262">
                  <c:v>-0.24901999999999999</c:v>
                </c:pt>
                <c:pt idx="34263">
                  <c:v>-0.24952299999999999</c:v>
                </c:pt>
                <c:pt idx="34264">
                  <c:v>-0.24999399999999999</c:v>
                </c:pt>
                <c:pt idx="34265">
                  <c:v>-0.25043100000000001</c:v>
                </c:pt>
                <c:pt idx="34266">
                  <c:v>-0.25083299999999997</c:v>
                </c:pt>
                <c:pt idx="34267">
                  <c:v>-0.25120199999999998</c:v>
                </c:pt>
                <c:pt idx="34268">
                  <c:v>-0.25154199999999999</c:v>
                </c:pt>
                <c:pt idx="34269">
                  <c:v>-0.251859</c:v>
                </c:pt>
                <c:pt idx="34270">
                  <c:v>-0.25216499999999997</c:v>
                </c:pt>
                <c:pt idx="34271">
                  <c:v>-0.252473</c:v>
                </c:pt>
                <c:pt idx="34272">
                  <c:v>-0.25279099999999999</c:v>
                </c:pt>
                <c:pt idx="34273">
                  <c:v>-0.25312099999999998</c:v>
                </c:pt>
                <c:pt idx="34274">
                  <c:v>-0.25345899999999999</c:v>
                </c:pt>
                <c:pt idx="34275">
                  <c:v>-0.25379000000000002</c:v>
                </c:pt>
                <c:pt idx="34276">
                  <c:v>-0.25409999999999999</c:v>
                </c:pt>
                <c:pt idx="34277">
                  <c:v>-0.25439099999999998</c:v>
                </c:pt>
                <c:pt idx="34278">
                  <c:v>-0.25467299999999998</c:v>
                </c:pt>
                <c:pt idx="34279">
                  <c:v>-0.25495899999999999</c:v>
                </c:pt>
                <c:pt idx="34280">
                  <c:v>-0.25524400000000003</c:v>
                </c:pt>
                <c:pt idx="34281">
                  <c:v>-0.25551000000000001</c:v>
                </c:pt>
                <c:pt idx="34282">
                  <c:v>-0.25573600000000002</c:v>
                </c:pt>
                <c:pt idx="34283">
                  <c:v>-0.25591599999999998</c:v>
                </c:pt>
                <c:pt idx="34284">
                  <c:v>-0.25605</c:v>
                </c:pt>
                <c:pt idx="34285">
                  <c:v>-0.25613599999999997</c:v>
                </c:pt>
                <c:pt idx="34286">
                  <c:v>-0.25617499999999999</c:v>
                </c:pt>
                <c:pt idx="34287">
                  <c:v>-0.25617499999999999</c:v>
                </c:pt>
                <c:pt idx="34288">
                  <c:v>-0.25614700000000001</c:v>
                </c:pt>
                <c:pt idx="34289">
                  <c:v>-0.25609599999999999</c:v>
                </c:pt>
                <c:pt idx="34290">
                  <c:v>-0.25602200000000003</c:v>
                </c:pt>
                <c:pt idx="34291">
                  <c:v>-0.25592599999999999</c:v>
                </c:pt>
                <c:pt idx="34292">
                  <c:v>-0.25580999999999998</c:v>
                </c:pt>
                <c:pt idx="34293">
                  <c:v>-0.25566899999999998</c:v>
                </c:pt>
                <c:pt idx="34294">
                  <c:v>-0.25550499999999998</c:v>
                </c:pt>
                <c:pt idx="34295">
                  <c:v>-0.25531999999999999</c:v>
                </c:pt>
                <c:pt idx="34296">
                  <c:v>-0.25511099999999998</c:v>
                </c:pt>
                <c:pt idx="34297">
                  <c:v>-0.25487500000000002</c:v>
                </c:pt>
                <c:pt idx="34298">
                  <c:v>-0.25461800000000001</c:v>
                </c:pt>
                <c:pt idx="34299">
                  <c:v>-0.25435200000000002</c:v>
                </c:pt>
                <c:pt idx="34300">
                  <c:v>-0.254081</c:v>
                </c:pt>
                <c:pt idx="34301">
                  <c:v>-0.25379800000000002</c:v>
                </c:pt>
                <c:pt idx="34302">
                  <c:v>-0.253496</c:v>
                </c:pt>
                <c:pt idx="34303">
                  <c:v>-0.25317000000000001</c:v>
                </c:pt>
                <c:pt idx="34304">
                  <c:v>-0.25281300000000001</c:v>
                </c:pt>
                <c:pt idx="34305">
                  <c:v>-0.25241999999999998</c:v>
                </c:pt>
                <c:pt idx="34306">
                  <c:v>-0.25199700000000003</c:v>
                </c:pt>
                <c:pt idx="34307">
                  <c:v>-0.25155300000000003</c:v>
                </c:pt>
                <c:pt idx="34308">
                  <c:v>-0.25108799999999998</c:v>
                </c:pt>
                <c:pt idx="34309">
                  <c:v>-0.25058900000000001</c:v>
                </c:pt>
                <c:pt idx="34310">
                  <c:v>-0.25003700000000001</c:v>
                </c:pt>
                <c:pt idx="34311">
                  <c:v>-0.249422</c:v>
                </c:pt>
                <c:pt idx="34312">
                  <c:v>-0.248754</c:v>
                </c:pt>
                <c:pt idx="34313">
                  <c:v>-0.24805099999999999</c:v>
                </c:pt>
                <c:pt idx="34314">
                  <c:v>-0.24732699999999999</c:v>
                </c:pt>
                <c:pt idx="34315">
                  <c:v>-0.246591</c:v>
                </c:pt>
                <c:pt idx="34316">
                  <c:v>-0.24584500000000001</c:v>
                </c:pt>
                <c:pt idx="34317">
                  <c:v>-0.245092</c:v>
                </c:pt>
                <c:pt idx="34318">
                  <c:v>-0.244334</c:v>
                </c:pt>
                <c:pt idx="34319">
                  <c:v>-0.24356700000000001</c:v>
                </c:pt>
                <c:pt idx="34320">
                  <c:v>-0.242782</c:v>
                </c:pt>
                <c:pt idx="34321">
                  <c:v>-0.24198600000000001</c:v>
                </c:pt>
                <c:pt idx="34322">
                  <c:v>-0.24118700000000001</c:v>
                </c:pt>
                <c:pt idx="34323">
                  <c:v>-0.24038799999999999</c:v>
                </c:pt>
                <c:pt idx="34324">
                  <c:v>-0.239589</c:v>
                </c:pt>
                <c:pt idx="34325">
                  <c:v>-0.23879</c:v>
                </c:pt>
                <c:pt idx="34326">
                  <c:v>-0.23798900000000001</c:v>
                </c:pt>
                <c:pt idx="34327">
                  <c:v>-0.237176</c:v>
                </c:pt>
                <c:pt idx="34328">
                  <c:v>-0.236342</c:v>
                </c:pt>
                <c:pt idx="34329">
                  <c:v>-0.235483</c:v>
                </c:pt>
                <c:pt idx="34330">
                  <c:v>-0.2346</c:v>
                </c:pt>
                <c:pt idx="34331">
                  <c:v>-0.23369699999999999</c:v>
                </c:pt>
                <c:pt idx="34332">
                  <c:v>-0.23277800000000001</c:v>
                </c:pt>
                <c:pt idx="34333">
                  <c:v>-0.23184099999999999</c:v>
                </c:pt>
                <c:pt idx="34334">
                  <c:v>-0.230882</c:v>
                </c:pt>
                <c:pt idx="34335">
                  <c:v>-0.229908</c:v>
                </c:pt>
                <c:pt idx="34336">
                  <c:v>-0.228933</c:v>
                </c:pt>
                <c:pt idx="34337">
                  <c:v>-0.22796</c:v>
                </c:pt>
                <c:pt idx="34338">
                  <c:v>-0.22698099999999999</c:v>
                </c:pt>
                <c:pt idx="34339">
                  <c:v>-0.225993</c:v>
                </c:pt>
                <c:pt idx="34340">
                  <c:v>-0.224998</c:v>
                </c:pt>
                <c:pt idx="34341">
                  <c:v>-0.223998</c:v>
                </c:pt>
                <c:pt idx="34342">
                  <c:v>-0.222997</c:v>
                </c:pt>
                <c:pt idx="34343">
                  <c:v>-0.222001</c:v>
                </c:pt>
                <c:pt idx="34344">
                  <c:v>-0.22101199999999999</c:v>
                </c:pt>
                <c:pt idx="34345">
                  <c:v>-0.220026</c:v>
                </c:pt>
                <c:pt idx="34346">
                  <c:v>-0.21904699999999999</c:v>
                </c:pt>
                <c:pt idx="34347">
                  <c:v>-0.218083</c:v>
                </c:pt>
                <c:pt idx="34348">
                  <c:v>-0.21713499999999999</c:v>
                </c:pt>
                <c:pt idx="34349">
                  <c:v>-0.21620600000000001</c:v>
                </c:pt>
                <c:pt idx="34350">
                  <c:v>-0.215308</c:v>
                </c:pt>
                <c:pt idx="34351">
                  <c:v>-0.21444299999999999</c:v>
                </c:pt>
                <c:pt idx="34352">
                  <c:v>-0.213612</c:v>
                </c:pt>
                <c:pt idx="34353">
                  <c:v>-0.21281800000000001</c:v>
                </c:pt>
                <c:pt idx="34354">
                  <c:v>-0.21206900000000001</c:v>
                </c:pt>
                <c:pt idx="34355">
                  <c:v>-0.211369</c:v>
                </c:pt>
                <c:pt idx="34356">
                  <c:v>-0.210706</c:v>
                </c:pt>
                <c:pt idx="34357">
                  <c:v>-0.21007300000000001</c:v>
                </c:pt>
                <c:pt idx="34358">
                  <c:v>-0.20947499999999999</c:v>
                </c:pt>
                <c:pt idx="34359">
                  <c:v>-0.208921</c:v>
                </c:pt>
                <c:pt idx="34360">
                  <c:v>-0.20840900000000001</c:v>
                </c:pt>
                <c:pt idx="34361">
                  <c:v>-0.207929</c:v>
                </c:pt>
                <c:pt idx="34362">
                  <c:v>-0.20747699999999999</c:v>
                </c:pt>
                <c:pt idx="34363">
                  <c:v>-0.20704400000000001</c:v>
                </c:pt>
                <c:pt idx="34364">
                  <c:v>-0.206625</c:v>
                </c:pt>
                <c:pt idx="34365">
                  <c:v>-0.20622799999999999</c:v>
                </c:pt>
                <c:pt idx="34366">
                  <c:v>-0.205872</c:v>
                </c:pt>
                <c:pt idx="34367">
                  <c:v>-0.20557</c:v>
                </c:pt>
                <c:pt idx="34368">
                  <c:v>-0.205322</c:v>
                </c:pt>
                <c:pt idx="34369">
                  <c:v>-0.20511499999999999</c:v>
                </c:pt>
                <c:pt idx="34370">
                  <c:v>-0.20493800000000001</c:v>
                </c:pt>
                <c:pt idx="34371">
                  <c:v>-0.204791</c:v>
                </c:pt>
                <c:pt idx="34372">
                  <c:v>-0.204677</c:v>
                </c:pt>
                <c:pt idx="34373">
                  <c:v>-0.204598</c:v>
                </c:pt>
                <c:pt idx="34374">
                  <c:v>-0.20455100000000001</c:v>
                </c:pt>
                <c:pt idx="34375">
                  <c:v>-0.204545</c:v>
                </c:pt>
                <c:pt idx="34376">
                  <c:v>-0.204594</c:v>
                </c:pt>
                <c:pt idx="34377">
                  <c:v>-0.204709</c:v>
                </c:pt>
                <c:pt idx="34378">
                  <c:v>-0.20488999999999999</c:v>
                </c:pt>
                <c:pt idx="34379">
                  <c:v>-0.20512900000000001</c:v>
                </c:pt>
                <c:pt idx="34380">
                  <c:v>-0.20542099999999999</c:v>
                </c:pt>
                <c:pt idx="34381">
                  <c:v>-0.205764</c:v>
                </c:pt>
                <c:pt idx="34382">
                  <c:v>-0.20616399999999999</c:v>
                </c:pt>
                <c:pt idx="34383">
                  <c:v>-0.206626</c:v>
                </c:pt>
                <c:pt idx="34384">
                  <c:v>-0.207148</c:v>
                </c:pt>
                <c:pt idx="34385">
                  <c:v>-0.207729</c:v>
                </c:pt>
                <c:pt idx="34386">
                  <c:v>-0.208368</c:v>
                </c:pt>
                <c:pt idx="34387">
                  <c:v>-0.209062</c:v>
                </c:pt>
                <c:pt idx="34388">
                  <c:v>-0.20980399999999999</c:v>
                </c:pt>
                <c:pt idx="34389">
                  <c:v>-0.210591</c:v>
                </c:pt>
                <c:pt idx="34390">
                  <c:v>-0.21141199999999999</c:v>
                </c:pt>
                <c:pt idx="34391">
                  <c:v>-0.21226200000000001</c:v>
                </c:pt>
                <c:pt idx="34392">
                  <c:v>-0.21313699999999999</c:v>
                </c:pt>
                <c:pt idx="34393">
                  <c:v>-0.214035</c:v>
                </c:pt>
                <c:pt idx="34394">
                  <c:v>-0.21496599999999999</c:v>
                </c:pt>
                <c:pt idx="34395">
                  <c:v>-0.21594099999999999</c:v>
                </c:pt>
                <c:pt idx="34396">
                  <c:v>-0.21696699999999999</c:v>
                </c:pt>
                <c:pt idx="34397">
                  <c:v>-0.218029</c:v>
                </c:pt>
                <c:pt idx="34398">
                  <c:v>-0.219111</c:v>
                </c:pt>
                <c:pt idx="34399">
                  <c:v>-0.22021099999999999</c:v>
                </c:pt>
                <c:pt idx="34400">
                  <c:v>-0.221335</c:v>
                </c:pt>
                <c:pt idx="34401">
                  <c:v>-0.22248399999999999</c:v>
                </c:pt>
                <c:pt idx="34402">
                  <c:v>-0.22366</c:v>
                </c:pt>
                <c:pt idx="34403">
                  <c:v>-0.22486100000000001</c:v>
                </c:pt>
                <c:pt idx="34404">
                  <c:v>-0.22608500000000001</c:v>
                </c:pt>
                <c:pt idx="34405">
                  <c:v>-0.22733100000000001</c:v>
                </c:pt>
                <c:pt idx="34406">
                  <c:v>-0.228601</c:v>
                </c:pt>
                <c:pt idx="34407">
                  <c:v>-0.22989399999999999</c:v>
                </c:pt>
                <c:pt idx="34408">
                  <c:v>-0.23120599999999999</c:v>
                </c:pt>
                <c:pt idx="34409">
                  <c:v>-0.23253599999999999</c:v>
                </c:pt>
                <c:pt idx="34410">
                  <c:v>-0.23389099999999999</c:v>
                </c:pt>
                <c:pt idx="34411">
                  <c:v>-0.23527400000000001</c:v>
                </c:pt>
                <c:pt idx="34412">
                  <c:v>-0.236675</c:v>
                </c:pt>
                <c:pt idx="34413">
                  <c:v>-0.23808299999999999</c:v>
                </c:pt>
                <c:pt idx="34414">
                  <c:v>-0.23948700000000001</c:v>
                </c:pt>
                <c:pt idx="34415">
                  <c:v>-0.24088499999999999</c:v>
                </c:pt>
                <c:pt idx="34416">
                  <c:v>-0.24228</c:v>
                </c:pt>
                <c:pt idx="34417">
                  <c:v>-0.243675</c:v>
                </c:pt>
                <c:pt idx="34418">
                  <c:v>-0.24507000000000001</c:v>
                </c:pt>
                <c:pt idx="34419">
                  <c:v>-0.24646199999999999</c:v>
                </c:pt>
                <c:pt idx="34420">
                  <c:v>-0.24785099999999999</c:v>
                </c:pt>
                <c:pt idx="34421">
                  <c:v>-0.249225</c:v>
                </c:pt>
                <c:pt idx="34422">
                  <c:v>-0.25057600000000002</c:v>
                </c:pt>
                <c:pt idx="34423">
                  <c:v>-0.25189800000000001</c:v>
                </c:pt>
                <c:pt idx="34424">
                  <c:v>-0.25318499999999999</c:v>
                </c:pt>
                <c:pt idx="34425">
                  <c:v>-0.25443399999999999</c:v>
                </c:pt>
                <c:pt idx="34426">
                  <c:v>-0.25564199999999998</c:v>
                </c:pt>
                <c:pt idx="34427">
                  <c:v>-0.25681799999999999</c:v>
                </c:pt>
                <c:pt idx="34428">
                  <c:v>-0.257967</c:v>
                </c:pt>
                <c:pt idx="34429">
                  <c:v>-0.25909199999999999</c:v>
                </c:pt>
                <c:pt idx="34430">
                  <c:v>-0.26019100000000001</c:v>
                </c:pt>
                <c:pt idx="34431">
                  <c:v>-0.26125999999999999</c:v>
                </c:pt>
                <c:pt idx="34432">
                  <c:v>-0.26229999999999998</c:v>
                </c:pt>
                <c:pt idx="34433">
                  <c:v>-0.26330799999999999</c:v>
                </c:pt>
                <c:pt idx="34434">
                  <c:v>-0.26427800000000001</c:v>
                </c:pt>
                <c:pt idx="34435">
                  <c:v>-0.265212</c:v>
                </c:pt>
                <c:pt idx="34436">
                  <c:v>-0.26611800000000002</c:v>
                </c:pt>
                <c:pt idx="34437">
                  <c:v>-0.26699800000000001</c:v>
                </c:pt>
                <c:pt idx="34438">
                  <c:v>-0.267849</c:v>
                </c:pt>
                <c:pt idx="34439">
                  <c:v>-0.26866699999999999</c:v>
                </c:pt>
                <c:pt idx="34440">
                  <c:v>-0.269451</c:v>
                </c:pt>
                <c:pt idx="34441">
                  <c:v>-0.27019700000000002</c:v>
                </c:pt>
                <c:pt idx="34442">
                  <c:v>-0.27089999999999997</c:v>
                </c:pt>
                <c:pt idx="34443">
                  <c:v>-0.27156400000000003</c:v>
                </c:pt>
                <c:pt idx="34444">
                  <c:v>-0.27219199999999999</c:v>
                </c:pt>
                <c:pt idx="34445">
                  <c:v>-0.27277899999999999</c:v>
                </c:pt>
                <c:pt idx="34446">
                  <c:v>-0.27332099999999998</c:v>
                </c:pt>
                <c:pt idx="34447">
                  <c:v>-0.273816</c:v>
                </c:pt>
                <c:pt idx="34448">
                  <c:v>-0.27426499999999998</c:v>
                </c:pt>
                <c:pt idx="34449">
                  <c:v>-0.27466499999999999</c:v>
                </c:pt>
                <c:pt idx="34450">
                  <c:v>-0.27501500000000001</c:v>
                </c:pt>
                <c:pt idx="34451">
                  <c:v>-0.27531600000000001</c:v>
                </c:pt>
                <c:pt idx="34452">
                  <c:v>-0.27556900000000001</c:v>
                </c:pt>
                <c:pt idx="34453">
                  <c:v>-0.27577600000000002</c:v>
                </c:pt>
                <c:pt idx="34454">
                  <c:v>-0.27593499999999999</c:v>
                </c:pt>
                <c:pt idx="34455">
                  <c:v>-0.27604499999999998</c:v>
                </c:pt>
                <c:pt idx="34456">
                  <c:v>-0.27609800000000001</c:v>
                </c:pt>
                <c:pt idx="34457">
                  <c:v>-0.27609400000000001</c:v>
                </c:pt>
                <c:pt idx="34458">
                  <c:v>-0.276034</c:v>
                </c:pt>
                <c:pt idx="34459">
                  <c:v>-0.27593000000000001</c:v>
                </c:pt>
                <c:pt idx="34460">
                  <c:v>-0.27578999999999998</c:v>
                </c:pt>
                <c:pt idx="34461">
                  <c:v>-0.27561200000000002</c:v>
                </c:pt>
                <c:pt idx="34462">
                  <c:v>-0.27539200000000003</c:v>
                </c:pt>
                <c:pt idx="34463">
                  <c:v>-0.27513599999999999</c:v>
                </c:pt>
                <c:pt idx="34464">
                  <c:v>-0.27484999999999998</c:v>
                </c:pt>
                <c:pt idx="34465">
                  <c:v>-0.274501</c:v>
                </c:pt>
                <c:pt idx="34466">
                  <c:v>-0.27403499999999997</c:v>
                </c:pt>
                <c:pt idx="34467">
                  <c:v>-0.27348499999999998</c:v>
                </c:pt>
                <c:pt idx="34468">
                  <c:v>-0.27291599999999999</c:v>
                </c:pt>
                <c:pt idx="34469">
                  <c:v>-0.27231699999999998</c:v>
                </c:pt>
                <c:pt idx="34470">
                  <c:v>-0.27166400000000002</c:v>
                </c:pt>
                <c:pt idx="34471">
                  <c:v>-0.27097399999999999</c:v>
                </c:pt>
                <c:pt idx="34472">
                  <c:v>-0.27026</c:v>
                </c:pt>
                <c:pt idx="34473">
                  <c:v>-0.26952100000000001</c:v>
                </c:pt>
                <c:pt idx="34474">
                  <c:v>-0.26875100000000002</c:v>
                </c:pt>
                <c:pt idx="34475">
                  <c:v>-0.26794699999999999</c:v>
                </c:pt>
                <c:pt idx="34476">
                  <c:v>-0.26711099999999999</c:v>
                </c:pt>
                <c:pt idx="34477">
                  <c:v>-0.26624300000000001</c:v>
                </c:pt>
                <c:pt idx="34478">
                  <c:v>-0.265347</c:v>
                </c:pt>
                <c:pt idx="34479">
                  <c:v>-0.26442599999999999</c:v>
                </c:pt>
                <c:pt idx="34480">
                  <c:v>-0.26348300000000002</c:v>
                </c:pt>
                <c:pt idx="34481">
                  <c:v>-0.26251400000000003</c:v>
                </c:pt>
                <c:pt idx="34482">
                  <c:v>-0.261519</c:v>
                </c:pt>
                <c:pt idx="34483">
                  <c:v>-0.26050200000000001</c:v>
                </c:pt>
                <c:pt idx="34484">
                  <c:v>-0.25946999999999998</c:v>
                </c:pt>
                <c:pt idx="34485">
                  <c:v>-0.25842399999999999</c:v>
                </c:pt>
                <c:pt idx="34486">
                  <c:v>-0.25736500000000001</c:v>
                </c:pt>
                <c:pt idx="34487">
                  <c:v>-0.256295</c:v>
                </c:pt>
                <c:pt idx="34488">
                  <c:v>-0.25522</c:v>
                </c:pt>
                <c:pt idx="34489">
                  <c:v>-0.254139</c:v>
                </c:pt>
                <c:pt idx="34490">
                  <c:v>-0.25304599999999999</c:v>
                </c:pt>
                <c:pt idx="34491">
                  <c:v>-0.25194</c:v>
                </c:pt>
                <c:pt idx="34492">
                  <c:v>-0.25082599999999999</c:v>
                </c:pt>
                <c:pt idx="34493">
                  <c:v>-0.24970600000000001</c:v>
                </c:pt>
                <c:pt idx="34494">
                  <c:v>-0.24858</c:v>
                </c:pt>
                <c:pt idx="34495">
                  <c:v>-0.247449</c:v>
                </c:pt>
                <c:pt idx="34496">
                  <c:v>-0.24631700000000001</c:v>
                </c:pt>
                <c:pt idx="34497">
                  <c:v>-0.24518899999999999</c:v>
                </c:pt>
                <c:pt idx="34498">
                  <c:v>-0.244062</c:v>
                </c:pt>
                <c:pt idx="34499">
                  <c:v>-0.24293300000000001</c:v>
                </c:pt>
                <c:pt idx="34500">
                  <c:v>-0.24179100000000001</c:v>
                </c:pt>
                <c:pt idx="34501">
                  <c:v>-0.24063200000000001</c:v>
                </c:pt>
                <c:pt idx="34502">
                  <c:v>-0.239458</c:v>
                </c:pt>
                <c:pt idx="34503">
                  <c:v>-0.23828199999999999</c:v>
                </c:pt>
                <c:pt idx="34504">
                  <c:v>-0.237118</c:v>
                </c:pt>
                <c:pt idx="34505">
                  <c:v>-0.23596900000000001</c:v>
                </c:pt>
                <c:pt idx="34506">
                  <c:v>-0.23483100000000001</c:v>
                </c:pt>
                <c:pt idx="34507">
                  <c:v>-0.23369000000000001</c:v>
                </c:pt>
                <c:pt idx="34508">
                  <c:v>-0.23253699999999999</c:v>
                </c:pt>
                <c:pt idx="34509">
                  <c:v>-0.23136899999999999</c:v>
                </c:pt>
                <c:pt idx="34510">
                  <c:v>-0.230184</c:v>
                </c:pt>
                <c:pt idx="34511">
                  <c:v>-0.22898299999999999</c:v>
                </c:pt>
                <c:pt idx="34512">
                  <c:v>-0.227768</c:v>
                </c:pt>
                <c:pt idx="34513">
                  <c:v>-0.226546</c:v>
                </c:pt>
                <c:pt idx="34514">
                  <c:v>-0.22531899999999999</c:v>
                </c:pt>
                <c:pt idx="34515">
                  <c:v>-0.22408700000000001</c:v>
                </c:pt>
                <c:pt idx="34516">
                  <c:v>-0.222855</c:v>
                </c:pt>
                <c:pt idx="34517">
                  <c:v>-0.22162299999999999</c:v>
                </c:pt>
                <c:pt idx="34518">
                  <c:v>-0.22039400000000001</c:v>
                </c:pt>
                <c:pt idx="34519">
                  <c:v>-0.21917500000000001</c:v>
                </c:pt>
                <c:pt idx="34520">
                  <c:v>-0.217974</c:v>
                </c:pt>
                <c:pt idx="34521">
                  <c:v>-0.21679100000000001</c:v>
                </c:pt>
                <c:pt idx="34522">
                  <c:v>-0.21562400000000001</c:v>
                </c:pt>
                <c:pt idx="34523">
                  <c:v>-0.21447099999999999</c:v>
                </c:pt>
                <c:pt idx="34524">
                  <c:v>-0.213335</c:v>
                </c:pt>
                <c:pt idx="34525">
                  <c:v>-0.21221000000000001</c:v>
                </c:pt>
                <c:pt idx="34526">
                  <c:v>-0.21108299999999999</c:v>
                </c:pt>
                <c:pt idx="34527">
                  <c:v>-0.20994699999999999</c:v>
                </c:pt>
                <c:pt idx="34528">
                  <c:v>-0.20879900000000001</c:v>
                </c:pt>
                <c:pt idx="34529">
                  <c:v>-0.20763699999999999</c:v>
                </c:pt>
                <c:pt idx="34530">
                  <c:v>-0.20646600000000001</c:v>
                </c:pt>
                <c:pt idx="34531">
                  <c:v>-0.205289</c:v>
                </c:pt>
                <c:pt idx="34532">
                  <c:v>-0.20410300000000001</c:v>
                </c:pt>
                <c:pt idx="34533">
                  <c:v>-0.202903</c:v>
                </c:pt>
                <c:pt idx="34534">
                  <c:v>-0.201681</c:v>
                </c:pt>
                <c:pt idx="34535">
                  <c:v>-0.200434</c:v>
                </c:pt>
                <c:pt idx="34536">
                  <c:v>-0.19916600000000001</c:v>
                </c:pt>
                <c:pt idx="34537">
                  <c:v>-0.19789200000000001</c:v>
                </c:pt>
                <c:pt idx="34538">
                  <c:v>-0.196626</c:v>
                </c:pt>
                <c:pt idx="34539">
                  <c:v>-0.19537199999999999</c:v>
                </c:pt>
                <c:pt idx="34540">
                  <c:v>-0.19412599999999999</c:v>
                </c:pt>
                <c:pt idx="34541">
                  <c:v>-0.19289000000000001</c:v>
                </c:pt>
                <c:pt idx="34542">
                  <c:v>-0.19167300000000001</c:v>
                </c:pt>
                <c:pt idx="34543">
                  <c:v>-0.19047600000000001</c:v>
                </c:pt>
                <c:pt idx="34544">
                  <c:v>-0.18929799999999999</c:v>
                </c:pt>
                <c:pt idx="34545">
                  <c:v>-0.188137</c:v>
                </c:pt>
                <c:pt idx="34546">
                  <c:v>-0.18699299999999999</c:v>
                </c:pt>
                <c:pt idx="34547">
                  <c:v>-0.185864</c:v>
                </c:pt>
                <c:pt idx="34548">
                  <c:v>-0.184749</c:v>
                </c:pt>
                <c:pt idx="34549">
                  <c:v>-0.18365000000000001</c:v>
                </c:pt>
                <c:pt idx="34550">
                  <c:v>-0.182562</c:v>
                </c:pt>
                <c:pt idx="34551">
                  <c:v>-0.18149100000000001</c:v>
                </c:pt>
                <c:pt idx="34552">
                  <c:v>-0.180427</c:v>
                </c:pt>
                <c:pt idx="34553">
                  <c:v>-0.17932799999999999</c:v>
                </c:pt>
                <c:pt idx="34554">
                  <c:v>-0.17818200000000001</c:v>
                </c:pt>
                <c:pt idx="34555">
                  <c:v>-0.17705099999999999</c:v>
                </c:pt>
                <c:pt idx="34556">
                  <c:v>-0.175953</c:v>
                </c:pt>
                <c:pt idx="34557">
                  <c:v>-0.17485800000000001</c:v>
                </c:pt>
                <c:pt idx="34558">
                  <c:v>-0.173767</c:v>
                </c:pt>
                <c:pt idx="34559">
                  <c:v>-0.17269200000000001</c:v>
                </c:pt>
                <c:pt idx="34560">
                  <c:v>-0.17163600000000001</c:v>
                </c:pt>
                <c:pt idx="34561">
                  <c:v>-0.170595</c:v>
                </c:pt>
                <c:pt idx="34562">
                  <c:v>-0.16956399999999999</c:v>
                </c:pt>
                <c:pt idx="34563">
                  <c:v>-0.16853499999999999</c:v>
                </c:pt>
                <c:pt idx="34564">
                  <c:v>-0.16750899999999999</c:v>
                </c:pt>
                <c:pt idx="34565">
                  <c:v>-0.16649600000000001</c:v>
                </c:pt>
                <c:pt idx="34566">
                  <c:v>-0.16550000000000001</c:v>
                </c:pt>
                <c:pt idx="34567">
                  <c:v>-0.164524</c:v>
                </c:pt>
                <c:pt idx="34568">
                  <c:v>-0.16356999999999999</c:v>
                </c:pt>
                <c:pt idx="34569">
                  <c:v>-0.16264100000000001</c:v>
                </c:pt>
                <c:pt idx="34570">
                  <c:v>-0.16173999999999999</c:v>
                </c:pt>
                <c:pt idx="34571">
                  <c:v>-0.16087599999999999</c:v>
                </c:pt>
                <c:pt idx="34572">
                  <c:v>-0.160054</c:v>
                </c:pt>
                <c:pt idx="34573">
                  <c:v>-0.159277</c:v>
                </c:pt>
                <c:pt idx="34574">
                  <c:v>-0.15854599999999999</c:v>
                </c:pt>
                <c:pt idx="34575">
                  <c:v>-0.157857</c:v>
                </c:pt>
                <c:pt idx="34576">
                  <c:v>-0.15720400000000001</c:v>
                </c:pt>
                <c:pt idx="34577">
                  <c:v>-0.156586</c:v>
                </c:pt>
                <c:pt idx="34578">
                  <c:v>-0.15600600000000001</c:v>
                </c:pt>
                <c:pt idx="34579">
                  <c:v>-0.15546499999999999</c:v>
                </c:pt>
                <c:pt idx="34580">
                  <c:v>-0.15496399999999999</c:v>
                </c:pt>
                <c:pt idx="34581">
                  <c:v>-0.154499</c:v>
                </c:pt>
                <c:pt idx="34582">
                  <c:v>-0.15406400000000001</c:v>
                </c:pt>
                <c:pt idx="34583">
                  <c:v>-0.15365699999999999</c:v>
                </c:pt>
                <c:pt idx="34584">
                  <c:v>-0.153276</c:v>
                </c:pt>
                <c:pt idx="34585">
                  <c:v>-0.15291399999999999</c:v>
                </c:pt>
                <c:pt idx="34586">
                  <c:v>-0.15256700000000001</c:v>
                </c:pt>
                <c:pt idx="34587">
                  <c:v>-0.15223500000000001</c:v>
                </c:pt>
                <c:pt idx="34588">
                  <c:v>-0.151918</c:v>
                </c:pt>
                <c:pt idx="34589">
                  <c:v>-0.151612</c:v>
                </c:pt>
                <c:pt idx="34590">
                  <c:v>-0.15131900000000001</c:v>
                </c:pt>
                <c:pt idx="34591">
                  <c:v>-0.15103900000000001</c:v>
                </c:pt>
                <c:pt idx="34592">
                  <c:v>-0.15077399999999999</c:v>
                </c:pt>
                <c:pt idx="34593">
                  <c:v>-0.15052499999999999</c:v>
                </c:pt>
                <c:pt idx="34594">
                  <c:v>-0.15029000000000001</c:v>
                </c:pt>
                <c:pt idx="34595">
                  <c:v>-0.15006800000000001</c:v>
                </c:pt>
                <c:pt idx="34596">
                  <c:v>-0.14985799999999999</c:v>
                </c:pt>
                <c:pt idx="34597">
                  <c:v>-0.14966499999999999</c:v>
                </c:pt>
                <c:pt idx="34598">
                  <c:v>-0.14949100000000001</c:v>
                </c:pt>
                <c:pt idx="34599">
                  <c:v>-0.149337</c:v>
                </c:pt>
                <c:pt idx="34600">
                  <c:v>-0.149202</c:v>
                </c:pt>
                <c:pt idx="34601">
                  <c:v>-0.149088</c:v>
                </c:pt>
                <c:pt idx="34602">
                  <c:v>-0.14899399999999999</c:v>
                </c:pt>
                <c:pt idx="34603">
                  <c:v>-0.14891599999999999</c:v>
                </c:pt>
                <c:pt idx="34604">
                  <c:v>-0.14885399999999999</c:v>
                </c:pt>
                <c:pt idx="34605">
                  <c:v>-0.148811</c:v>
                </c:pt>
                <c:pt idx="34606">
                  <c:v>-0.14879300000000001</c:v>
                </c:pt>
                <c:pt idx="34607">
                  <c:v>-0.14880399999999999</c:v>
                </c:pt>
                <c:pt idx="34608">
                  <c:v>-0.148843</c:v>
                </c:pt>
                <c:pt idx="34609">
                  <c:v>-0.14890999999999999</c:v>
                </c:pt>
                <c:pt idx="34610">
                  <c:v>-0.149003</c:v>
                </c:pt>
                <c:pt idx="34611">
                  <c:v>-0.149118</c:v>
                </c:pt>
                <c:pt idx="34612">
                  <c:v>-0.14925099999999999</c:v>
                </c:pt>
                <c:pt idx="34613">
                  <c:v>-0.149396</c:v>
                </c:pt>
                <c:pt idx="34614">
                  <c:v>-0.14955399999999999</c:v>
                </c:pt>
                <c:pt idx="34615">
                  <c:v>-0.149725</c:v>
                </c:pt>
                <c:pt idx="34616">
                  <c:v>-0.14991199999999999</c:v>
                </c:pt>
                <c:pt idx="34617">
                  <c:v>-0.150117</c:v>
                </c:pt>
                <c:pt idx="34618">
                  <c:v>-0.150338</c:v>
                </c:pt>
                <c:pt idx="34619">
                  <c:v>-0.15056700000000001</c:v>
                </c:pt>
                <c:pt idx="34620">
                  <c:v>-0.15080099999999999</c:v>
                </c:pt>
                <c:pt idx="34621">
                  <c:v>-0.15104100000000001</c:v>
                </c:pt>
                <c:pt idx="34622">
                  <c:v>-0.15129300000000001</c:v>
                </c:pt>
                <c:pt idx="34623">
                  <c:v>-0.15156</c:v>
                </c:pt>
                <c:pt idx="34624">
                  <c:v>-0.15184500000000001</c:v>
                </c:pt>
                <c:pt idx="34625">
                  <c:v>-0.15215500000000001</c:v>
                </c:pt>
                <c:pt idx="34626">
                  <c:v>-0.15249299999999999</c:v>
                </c:pt>
                <c:pt idx="34627">
                  <c:v>-0.15285399999999999</c:v>
                </c:pt>
                <c:pt idx="34628">
                  <c:v>-0.153226</c:v>
                </c:pt>
                <c:pt idx="34629">
                  <c:v>-0.15360699999999999</c:v>
                </c:pt>
                <c:pt idx="34630">
                  <c:v>-0.154004</c:v>
                </c:pt>
                <c:pt idx="34631">
                  <c:v>-0.15442400000000001</c:v>
                </c:pt>
                <c:pt idx="34632">
                  <c:v>-0.154866</c:v>
                </c:pt>
                <c:pt idx="34633">
                  <c:v>-0.15532399999999999</c:v>
                </c:pt>
                <c:pt idx="34634">
                  <c:v>-0.15579399999999999</c:v>
                </c:pt>
                <c:pt idx="34635">
                  <c:v>-0.156277</c:v>
                </c:pt>
                <c:pt idx="34636">
                  <c:v>-0.15676999999999999</c:v>
                </c:pt>
                <c:pt idx="34637">
                  <c:v>-0.15726699999999999</c:v>
                </c:pt>
                <c:pt idx="34638">
                  <c:v>-0.15776399999999999</c:v>
                </c:pt>
                <c:pt idx="34639">
                  <c:v>-0.15826100000000001</c:v>
                </c:pt>
                <c:pt idx="34640">
                  <c:v>-0.15875800000000001</c:v>
                </c:pt>
                <c:pt idx="34641">
                  <c:v>-0.15925900000000001</c:v>
                </c:pt>
                <c:pt idx="34642">
                  <c:v>-0.15976399999999999</c:v>
                </c:pt>
                <c:pt idx="34643">
                  <c:v>-0.160274</c:v>
                </c:pt>
                <c:pt idx="34644">
                  <c:v>-0.16079099999999999</c:v>
                </c:pt>
                <c:pt idx="34645">
                  <c:v>-0.16131300000000001</c:v>
                </c:pt>
                <c:pt idx="34646">
                  <c:v>-0.16183700000000001</c:v>
                </c:pt>
                <c:pt idx="34647">
                  <c:v>-0.162356</c:v>
                </c:pt>
                <c:pt idx="34648">
                  <c:v>-0.16286500000000001</c:v>
                </c:pt>
                <c:pt idx="34649">
                  <c:v>-0.16336300000000001</c:v>
                </c:pt>
                <c:pt idx="34650">
                  <c:v>-0.16384799999999999</c:v>
                </c:pt>
                <c:pt idx="34651">
                  <c:v>-0.16431999999999999</c:v>
                </c:pt>
                <c:pt idx="34652">
                  <c:v>-0.16478200000000001</c:v>
                </c:pt>
                <c:pt idx="34653">
                  <c:v>-0.16523599999999999</c:v>
                </c:pt>
                <c:pt idx="34654">
                  <c:v>-0.165683</c:v>
                </c:pt>
                <c:pt idx="34655">
                  <c:v>-0.16612499999999999</c:v>
                </c:pt>
                <c:pt idx="34656">
                  <c:v>-0.16656399999999999</c:v>
                </c:pt>
                <c:pt idx="34657">
                  <c:v>-0.16700100000000001</c:v>
                </c:pt>
                <c:pt idx="34658">
                  <c:v>-0.167435</c:v>
                </c:pt>
                <c:pt idx="34659">
                  <c:v>-0.16785900000000001</c:v>
                </c:pt>
                <c:pt idx="34660">
                  <c:v>-0.168271</c:v>
                </c:pt>
                <c:pt idx="34661">
                  <c:v>-0.16867199999999999</c:v>
                </c:pt>
                <c:pt idx="34662">
                  <c:v>-0.16905899999999999</c:v>
                </c:pt>
                <c:pt idx="34663">
                  <c:v>-0.169429</c:v>
                </c:pt>
                <c:pt idx="34664">
                  <c:v>-0.16977400000000001</c:v>
                </c:pt>
                <c:pt idx="34665">
                  <c:v>-0.17008999999999999</c:v>
                </c:pt>
                <c:pt idx="34666">
                  <c:v>-0.170373</c:v>
                </c:pt>
                <c:pt idx="34667">
                  <c:v>-0.170624</c:v>
                </c:pt>
                <c:pt idx="34668">
                  <c:v>-0.17084299999999999</c:v>
                </c:pt>
                <c:pt idx="34669">
                  <c:v>-0.17102999999999999</c:v>
                </c:pt>
                <c:pt idx="34670">
                  <c:v>-0.171183</c:v>
                </c:pt>
                <c:pt idx="34671">
                  <c:v>-0.17129800000000001</c:v>
                </c:pt>
                <c:pt idx="34672">
                  <c:v>-0.171377</c:v>
                </c:pt>
                <c:pt idx="34673">
                  <c:v>-0.17142399999999999</c:v>
                </c:pt>
                <c:pt idx="34674">
                  <c:v>-0.17144100000000001</c:v>
                </c:pt>
                <c:pt idx="34675">
                  <c:v>-0.171431</c:v>
                </c:pt>
                <c:pt idx="34676">
                  <c:v>-0.17139099999999999</c:v>
                </c:pt>
                <c:pt idx="34677">
                  <c:v>-0.171318</c:v>
                </c:pt>
                <c:pt idx="34678">
                  <c:v>-0.171213</c:v>
                </c:pt>
                <c:pt idx="34679">
                  <c:v>-0.17108200000000001</c:v>
                </c:pt>
                <c:pt idx="34680">
                  <c:v>-0.17091999999999999</c:v>
                </c:pt>
                <c:pt idx="34681">
                  <c:v>-0.17072499999999999</c:v>
                </c:pt>
                <c:pt idx="34682">
                  <c:v>-0.17049600000000001</c:v>
                </c:pt>
                <c:pt idx="34683">
                  <c:v>-0.170238</c:v>
                </c:pt>
                <c:pt idx="34684">
                  <c:v>-0.16995099999999999</c:v>
                </c:pt>
                <c:pt idx="34685">
                  <c:v>-0.16963500000000001</c:v>
                </c:pt>
                <c:pt idx="34686">
                  <c:v>-0.169289</c:v>
                </c:pt>
                <c:pt idx="34687">
                  <c:v>-0.16891</c:v>
                </c:pt>
                <c:pt idx="34688">
                  <c:v>-0.16850300000000001</c:v>
                </c:pt>
                <c:pt idx="34689">
                  <c:v>-0.168071</c:v>
                </c:pt>
                <c:pt idx="34690">
                  <c:v>-0.16758400000000001</c:v>
                </c:pt>
                <c:pt idx="34691">
                  <c:v>-0.16699600000000001</c:v>
                </c:pt>
                <c:pt idx="34692">
                  <c:v>-0.16633000000000001</c:v>
                </c:pt>
                <c:pt idx="34693">
                  <c:v>-0.16563800000000001</c:v>
                </c:pt>
                <c:pt idx="34694">
                  <c:v>-0.164909</c:v>
                </c:pt>
                <c:pt idx="34695">
                  <c:v>-0.16412099999999999</c:v>
                </c:pt>
                <c:pt idx="34696">
                  <c:v>-0.16328599999999999</c:v>
                </c:pt>
                <c:pt idx="34697">
                  <c:v>-0.16241700000000001</c:v>
                </c:pt>
                <c:pt idx="34698">
                  <c:v>-0.16151099999999999</c:v>
                </c:pt>
                <c:pt idx="34699">
                  <c:v>-0.16056300000000001</c:v>
                </c:pt>
                <c:pt idx="34700">
                  <c:v>-0.15956899999999999</c:v>
                </c:pt>
                <c:pt idx="34701">
                  <c:v>-0.158526</c:v>
                </c:pt>
                <c:pt idx="34702">
                  <c:v>-0.15743699999999999</c:v>
                </c:pt>
                <c:pt idx="34703">
                  <c:v>-0.156303</c:v>
                </c:pt>
                <c:pt idx="34704">
                  <c:v>-0.15512799999999999</c:v>
                </c:pt>
                <c:pt idx="34705">
                  <c:v>-0.153915</c:v>
                </c:pt>
                <c:pt idx="34706">
                  <c:v>-0.15266399999999999</c:v>
                </c:pt>
                <c:pt idx="34707">
                  <c:v>-0.15138099999999999</c:v>
                </c:pt>
                <c:pt idx="34708">
                  <c:v>-0.15007000000000001</c:v>
                </c:pt>
                <c:pt idx="34709">
                  <c:v>-0.148733</c:v>
                </c:pt>
                <c:pt idx="34710">
                  <c:v>-0.14737700000000001</c:v>
                </c:pt>
                <c:pt idx="34711">
                  <c:v>-0.14599899999999999</c:v>
                </c:pt>
                <c:pt idx="34712">
                  <c:v>-0.14459900000000001</c:v>
                </c:pt>
                <c:pt idx="34713">
                  <c:v>-0.143175</c:v>
                </c:pt>
                <c:pt idx="34714">
                  <c:v>-0.14172699999999999</c:v>
                </c:pt>
                <c:pt idx="34715">
                  <c:v>-0.14025599999999999</c:v>
                </c:pt>
                <c:pt idx="34716">
                  <c:v>-0.13875899999999999</c:v>
                </c:pt>
                <c:pt idx="34717">
                  <c:v>-0.137235</c:v>
                </c:pt>
                <c:pt idx="34718">
                  <c:v>-0.135685</c:v>
                </c:pt>
                <c:pt idx="34719">
                  <c:v>-0.134108</c:v>
                </c:pt>
                <c:pt idx="34720">
                  <c:v>-0.13250000000000001</c:v>
                </c:pt>
                <c:pt idx="34721">
                  <c:v>-0.13086200000000001</c:v>
                </c:pt>
                <c:pt idx="34722">
                  <c:v>-0.129194</c:v>
                </c:pt>
                <c:pt idx="34723">
                  <c:v>-0.127496</c:v>
                </c:pt>
                <c:pt idx="34724">
                  <c:v>-0.12576999999999999</c:v>
                </c:pt>
                <c:pt idx="34725">
                  <c:v>-0.124016</c:v>
                </c:pt>
                <c:pt idx="34726">
                  <c:v>-0.122237</c:v>
                </c:pt>
                <c:pt idx="34727">
                  <c:v>-0.120437</c:v>
                </c:pt>
                <c:pt idx="34728">
                  <c:v>-0.118618</c:v>
                </c:pt>
                <c:pt idx="34729">
                  <c:v>-0.11677999999999999</c:v>
                </c:pt>
                <c:pt idx="34730">
                  <c:v>-0.114926</c:v>
                </c:pt>
                <c:pt idx="34731">
                  <c:v>-0.113057</c:v>
                </c:pt>
                <c:pt idx="34732">
                  <c:v>-0.111174</c:v>
                </c:pt>
                <c:pt idx="34733">
                  <c:v>-0.109278</c:v>
                </c:pt>
                <c:pt idx="34734">
                  <c:v>-0.10736999999999999</c:v>
                </c:pt>
                <c:pt idx="34735">
                  <c:v>-0.10545</c:v>
                </c:pt>
                <c:pt idx="34736">
                  <c:v>-0.103517</c:v>
                </c:pt>
                <c:pt idx="34737">
                  <c:v>-0.10156999999999999</c:v>
                </c:pt>
                <c:pt idx="34738">
                  <c:v>-9.9609799999999998E-2</c:v>
                </c:pt>
                <c:pt idx="34739">
                  <c:v>-9.7635200000000005E-2</c:v>
                </c:pt>
                <c:pt idx="34740">
                  <c:v>-9.5644199999999999E-2</c:v>
                </c:pt>
                <c:pt idx="34741">
                  <c:v>-9.3635499999999997E-2</c:v>
                </c:pt>
                <c:pt idx="34742">
                  <c:v>-9.1610800000000006E-2</c:v>
                </c:pt>
                <c:pt idx="34743">
                  <c:v>-8.9574299999999996E-2</c:v>
                </c:pt>
                <c:pt idx="34744">
                  <c:v>-8.7530999999999998E-2</c:v>
                </c:pt>
                <c:pt idx="34745">
                  <c:v>-8.5484400000000002E-2</c:v>
                </c:pt>
                <c:pt idx="34746">
                  <c:v>-8.3436200000000002E-2</c:v>
                </c:pt>
                <c:pt idx="34747">
                  <c:v>-8.1387899999999999E-2</c:v>
                </c:pt>
                <c:pt idx="34748">
                  <c:v>-7.9340999999999995E-2</c:v>
                </c:pt>
                <c:pt idx="34749">
                  <c:v>-7.7296100000000006E-2</c:v>
                </c:pt>
                <c:pt idx="34750">
                  <c:v>-7.5252600000000003E-2</c:v>
                </c:pt>
                <c:pt idx="34751">
                  <c:v>-7.3209899999999994E-2</c:v>
                </c:pt>
                <c:pt idx="34752">
                  <c:v>-7.1169200000000002E-2</c:v>
                </c:pt>
                <c:pt idx="34753">
                  <c:v>-6.9132799999999994E-2</c:v>
                </c:pt>
                <c:pt idx="34754">
                  <c:v>-6.7103800000000005E-2</c:v>
                </c:pt>
                <c:pt idx="34755">
                  <c:v>-6.5084900000000001E-2</c:v>
                </c:pt>
                <c:pt idx="34756">
                  <c:v>-6.3077099999999997E-2</c:v>
                </c:pt>
                <c:pt idx="34757">
                  <c:v>-6.1077199999999998E-2</c:v>
                </c:pt>
                <c:pt idx="34758">
                  <c:v>-5.9081599999999998E-2</c:v>
                </c:pt>
                <c:pt idx="34759">
                  <c:v>-5.7090399999999999E-2</c:v>
                </c:pt>
                <c:pt idx="34760">
                  <c:v>-5.5105899999999999E-2</c:v>
                </c:pt>
                <c:pt idx="34761">
                  <c:v>-5.3129900000000001E-2</c:v>
                </c:pt>
                <c:pt idx="34762">
                  <c:v>-5.1164800000000003E-2</c:v>
                </c:pt>
                <c:pt idx="34763">
                  <c:v>-4.9215399999999999E-2</c:v>
                </c:pt>
                <c:pt idx="34764">
                  <c:v>-4.7281999999999998E-2</c:v>
                </c:pt>
                <c:pt idx="34765">
                  <c:v>-4.5358799999999998E-2</c:v>
                </c:pt>
                <c:pt idx="34766">
                  <c:v>-4.3443299999999997E-2</c:v>
                </c:pt>
                <c:pt idx="34767">
                  <c:v>-4.1541000000000002E-2</c:v>
                </c:pt>
                <c:pt idx="34768">
                  <c:v>-3.9659600000000003E-2</c:v>
                </c:pt>
                <c:pt idx="34769">
                  <c:v>-3.78048E-2</c:v>
                </c:pt>
                <c:pt idx="34770">
                  <c:v>-3.5979299999999999E-2</c:v>
                </c:pt>
                <c:pt idx="34771">
                  <c:v>-3.4181400000000001E-2</c:v>
                </c:pt>
                <c:pt idx="34772">
                  <c:v>-3.2407199999999997E-2</c:v>
                </c:pt>
                <c:pt idx="34773">
                  <c:v>-3.0654600000000001E-2</c:v>
                </c:pt>
                <c:pt idx="34774">
                  <c:v>-2.8923899999999999E-2</c:v>
                </c:pt>
                <c:pt idx="34775">
                  <c:v>-2.7217000000000002E-2</c:v>
                </c:pt>
                <c:pt idx="34776">
                  <c:v>-2.5536300000000001E-2</c:v>
                </c:pt>
                <c:pt idx="34777">
                  <c:v>-2.3884699999999998E-2</c:v>
                </c:pt>
                <c:pt idx="34778">
                  <c:v>-2.22668E-2</c:v>
                </c:pt>
                <c:pt idx="34779">
                  <c:v>-2.0686300000000001E-2</c:v>
                </c:pt>
                <c:pt idx="34780">
                  <c:v>-1.9143899999999998E-2</c:v>
                </c:pt>
                <c:pt idx="34781">
                  <c:v>-1.7637699999999999E-2</c:v>
                </c:pt>
                <c:pt idx="34782">
                  <c:v>-1.61677E-2</c:v>
                </c:pt>
                <c:pt idx="34783">
                  <c:v>-1.47358E-2</c:v>
                </c:pt>
                <c:pt idx="34784">
                  <c:v>-1.3340400000000001E-2</c:v>
                </c:pt>
                <c:pt idx="34785">
                  <c:v>-1.19787E-2</c:v>
                </c:pt>
                <c:pt idx="34786">
                  <c:v>-1.06505E-2</c:v>
                </c:pt>
                <c:pt idx="34787" formatCode="0.00E+00">
                  <c:v>-9.3571699999999997E-3</c:v>
                </c:pt>
                <c:pt idx="34788" formatCode="0.00E+00">
                  <c:v>-8.1010300000000004E-3</c:v>
                </c:pt>
                <c:pt idx="34789" formatCode="0.00E+00">
                  <c:v>-6.8846300000000001E-3</c:v>
                </c:pt>
                <c:pt idx="34790" formatCode="0.00E+00">
                  <c:v>-5.7088599999999996E-3</c:v>
                </c:pt>
                <c:pt idx="34791" formatCode="0.00E+00">
                  <c:v>-4.5737499999999997E-3</c:v>
                </c:pt>
                <c:pt idx="34792" formatCode="0.00E+00">
                  <c:v>-3.4803199999999999E-3</c:v>
                </c:pt>
                <c:pt idx="34793" formatCode="0.00E+00">
                  <c:v>-2.4299299999999999E-3</c:v>
                </c:pt>
                <c:pt idx="34794" formatCode="0.00E+00">
                  <c:v>-1.42205E-3</c:v>
                </c:pt>
                <c:pt idx="34795" formatCode="0.00E+00">
                  <c:v>-4.5477000000000001E-4</c:v>
                </c:pt>
                <c:pt idx="34796" formatCode="0.00E+00">
                  <c:v>4.7255300000000001E-4</c:v>
                </c:pt>
                <c:pt idx="34797" formatCode="0.00E+00">
                  <c:v>1.3586E-3</c:v>
                </c:pt>
                <c:pt idx="34798" formatCode="0.00E+00">
                  <c:v>2.20119E-3</c:v>
                </c:pt>
                <c:pt idx="34799" formatCode="0.00E+00">
                  <c:v>2.9991000000000002E-3</c:v>
                </c:pt>
                <c:pt idx="34800" formatCode="0.00E+00">
                  <c:v>3.7528599999999998E-3</c:v>
                </c:pt>
                <c:pt idx="34801" formatCode="0.00E+00">
                  <c:v>4.4640399999999998E-3</c:v>
                </c:pt>
                <c:pt idx="34802" formatCode="0.00E+00">
                  <c:v>5.1341900000000003E-3</c:v>
                </c:pt>
                <c:pt idx="34803" formatCode="0.00E+00">
                  <c:v>5.7631499999999999E-3</c:v>
                </c:pt>
                <c:pt idx="34804" formatCode="0.00E+00">
                  <c:v>6.3498799999999996E-3</c:v>
                </c:pt>
                <c:pt idx="34805" formatCode="0.00E+00">
                  <c:v>6.8948400000000002E-3</c:v>
                </c:pt>
                <c:pt idx="34806" formatCode="0.00E+00">
                  <c:v>7.3993399999999999E-3</c:v>
                </c:pt>
                <c:pt idx="34807" formatCode="0.00E+00">
                  <c:v>7.8639899999999995E-3</c:v>
                </c:pt>
                <c:pt idx="34808" formatCode="0.00E+00">
                  <c:v>8.2889599999999997E-3</c:v>
                </c:pt>
                <c:pt idx="34809" formatCode="0.00E+00">
                  <c:v>8.6747000000000005E-3</c:v>
                </c:pt>
                <c:pt idx="34810" formatCode="0.00E+00">
                  <c:v>9.0222500000000008E-3</c:v>
                </c:pt>
                <c:pt idx="34811" formatCode="0.00E+00">
                  <c:v>9.3326799999999994E-3</c:v>
                </c:pt>
                <c:pt idx="34812" formatCode="0.00E+00">
                  <c:v>9.6066799999999994E-3</c:v>
                </c:pt>
                <c:pt idx="34813" formatCode="0.00E+00">
                  <c:v>9.8451300000000005E-3</c:v>
                </c:pt>
                <c:pt idx="34814">
                  <c:v>1.00494E-2</c:v>
                </c:pt>
                <c:pt idx="34815">
                  <c:v>1.0220699999999999E-2</c:v>
                </c:pt>
                <c:pt idx="34816">
                  <c:v>1.0358600000000001E-2</c:v>
                </c:pt>
                <c:pt idx="34817">
                  <c:v>1.04621E-2</c:v>
                </c:pt>
                <c:pt idx="34818">
                  <c:v>1.05308E-2</c:v>
                </c:pt>
                <c:pt idx="34819">
                  <c:v>1.05647E-2</c:v>
                </c:pt>
                <c:pt idx="34820">
                  <c:v>1.0563899999999999E-2</c:v>
                </c:pt>
                <c:pt idx="34821">
                  <c:v>1.0528600000000001E-2</c:v>
                </c:pt>
                <c:pt idx="34822">
                  <c:v>1.04589E-2</c:v>
                </c:pt>
                <c:pt idx="34823">
                  <c:v>1.03547E-2</c:v>
                </c:pt>
                <c:pt idx="34824">
                  <c:v>1.02171E-2</c:v>
                </c:pt>
                <c:pt idx="34825">
                  <c:v>1.0047800000000001E-2</c:v>
                </c:pt>
                <c:pt idx="34826" formatCode="0.00E+00">
                  <c:v>9.8483700000000004E-3</c:v>
                </c:pt>
                <c:pt idx="34827" formatCode="0.00E+00">
                  <c:v>9.61972E-3</c:v>
                </c:pt>
                <c:pt idx="34828" formatCode="0.00E+00">
                  <c:v>9.3620600000000002E-3</c:v>
                </c:pt>
                <c:pt idx="34829" formatCode="0.00E+00">
                  <c:v>9.0758699999999998E-3</c:v>
                </c:pt>
                <c:pt idx="34830" formatCode="0.00E+00">
                  <c:v>8.7615499999999999E-3</c:v>
                </c:pt>
                <c:pt idx="34831" formatCode="0.00E+00">
                  <c:v>8.4190199999999993E-3</c:v>
                </c:pt>
                <c:pt idx="34832" formatCode="0.00E+00">
                  <c:v>8.0484600000000003E-3</c:v>
                </c:pt>
                <c:pt idx="34833" formatCode="0.00E+00">
                  <c:v>7.6507199999999997E-3</c:v>
                </c:pt>
                <c:pt idx="34834" formatCode="0.00E+00">
                  <c:v>7.2262999999999997E-3</c:v>
                </c:pt>
                <c:pt idx="34835" formatCode="0.00E+00">
                  <c:v>6.7759099999999996E-3</c:v>
                </c:pt>
                <c:pt idx="34836" formatCode="0.00E+00">
                  <c:v>6.3017799999999999E-3</c:v>
                </c:pt>
                <c:pt idx="34837" formatCode="0.00E+00">
                  <c:v>5.80665E-3</c:v>
                </c:pt>
                <c:pt idx="34838" formatCode="0.00E+00">
                  <c:v>5.2923099999999997E-3</c:v>
                </c:pt>
                <c:pt idx="34839" formatCode="0.00E+00">
                  <c:v>4.7607300000000003E-3</c:v>
                </c:pt>
                <c:pt idx="34840" formatCode="0.00E+00">
                  <c:v>4.2144499999999998E-3</c:v>
                </c:pt>
                <c:pt idx="34841" formatCode="0.00E+00">
                  <c:v>3.6544500000000001E-3</c:v>
                </c:pt>
                <c:pt idx="34842" formatCode="0.00E+00">
                  <c:v>3.0802799999999999E-3</c:v>
                </c:pt>
                <c:pt idx="34843" formatCode="0.00E+00">
                  <c:v>2.4925300000000002E-3</c:v>
                </c:pt>
                <c:pt idx="34844" formatCode="0.00E+00">
                  <c:v>1.89211E-3</c:v>
                </c:pt>
                <c:pt idx="34845" formatCode="0.00E+00">
                  <c:v>1.27827E-3</c:v>
                </c:pt>
                <c:pt idx="34846" formatCode="0.00E+00">
                  <c:v>6.5055699999999996E-4</c:v>
                </c:pt>
                <c:pt idx="34847" formatCode="0.00E+00">
                  <c:v>1.03495E-5</c:v>
                </c:pt>
                <c:pt idx="34848" formatCode="0.00E+00">
                  <c:v>-6.4090100000000004E-4</c:v>
                </c:pt>
                <c:pt idx="34849" formatCode="0.00E+00">
                  <c:v>-1.30243E-3</c:v>
                </c:pt>
                <c:pt idx="34850" formatCode="0.00E+00">
                  <c:v>-1.9735899999999999E-3</c:v>
                </c:pt>
                <c:pt idx="34851" formatCode="0.00E+00">
                  <c:v>-2.6533899999999998E-3</c:v>
                </c:pt>
                <c:pt idx="34852" formatCode="0.00E+00">
                  <c:v>-3.3400999999999999E-3</c:v>
                </c:pt>
                <c:pt idx="34853" formatCode="0.00E+00">
                  <c:v>-4.03186E-3</c:v>
                </c:pt>
                <c:pt idx="34854" formatCode="0.00E+00">
                  <c:v>-4.7271700000000002E-3</c:v>
                </c:pt>
                <c:pt idx="34855" formatCode="0.00E+00">
                  <c:v>-5.4249700000000003E-3</c:v>
                </c:pt>
                <c:pt idx="34856" formatCode="0.00E+00">
                  <c:v>-6.1243000000000001E-3</c:v>
                </c:pt>
                <c:pt idx="34857" formatCode="0.00E+00">
                  <c:v>-6.8234000000000003E-3</c:v>
                </c:pt>
                <c:pt idx="34858" formatCode="0.00E+00">
                  <c:v>-7.5206500000000003E-3</c:v>
                </c:pt>
                <c:pt idx="34859" formatCode="0.00E+00">
                  <c:v>-8.2157900000000006E-3</c:v>
                </c:pt>
                <c:pt idx="34860" formatCode="0.00E+00">
                  <c:v>-8.9085799999999993E-3</c:v>
                </c:pt>
                <c:pt idx="34861" formatCode="0.00E+00">
                  <c:v>-9.5974400000000005E-3</c:v>
                </c:pt>
                <c:pt idx="34862">
                  <c:v>-1.02798E-2</c:v>
                </c:pt>
                <c:pt idx="34863">
                  <c:v>-1.09531E-2</c:v>
                </c:pt>
                <c:pt idx="34864">
                  <c:v>-1.16159E-2</c:v>
                </c:pt>
                <c:pt idx="34865">
                  <c:v>-1.2267999999999999E-2</c:v>
                </c:pt>
                <c:pt idx="34866">
                  <c:v>-1.29093E-2</c:v>
                </c:pt>
                <c:pt idx="34867">
                  <c:v>-1.3539600000000001E-2</c:v>
                </c:pt>
                <c:pt idx="34868">
                  <c:v>-1.41583E-2</c:v>
                </c:pt>
                <c:pt idx="34869">
                  <c:v>-1.4765500000000001E-2</c:v>
                </c:pt>
                <c:pt idx="34870">
                  <c:v>-1.53613E-2</c:v>
                </c:pt>
                <c:pt idx="34871">
                  <c:v>-1.5945299999999999E-2</c:v>
                </c:pt>
                <c:pt idx="34872">
                  <c:v>-1.65165E-2</c:v>
                </c:pt>
                <c:pt idx="34873">
                  <c:v>-1.7073899999999999E-2</c:v>
                </c:pt>
                <c:pt idx="34874">
                  <c:v>-1.7615200000000001E-2</c:v>
                </c:pt>
                <c:pt idx="34875">
                  <c:v>-1.8137400000000001E-2</c:v>
                </c:pt>
                <c:pt idx="34876">
                  <c:v>-1.86383E-2</c:v>
                </c:pt>
                <c:pt idx="34877">
                  <c:v>-1.91168E-2</c:v>
                </c:pt>
                <c:pt idx="34878">
                  <c:v>-1.95719E-2</c:v>
                </c:pt>
                <c:pt idx="34879">
                  <c:v>-2.0003099999999999E-2</c:v>
                </c:pt>
                <c:pt idx="34880">
                  <c:v>-2.0409900000000002E-2</c:v>
                </c:pt>
                <c:pt idx="34881">
                  <c:v>-2.0792399999999999E-2</c:v>
                </c:pt>
                <c:pt idx="34882">
                  <c:v>-2.11498E-2</c:v>
                </c:pt>
                <c:pt idx="34883">
                  <c:v>-2.1480599999999999E-2</c:v>
                </c:pt>
                <c:pt idx="34884">
                  <c:v>-2.1783899999999998E-2</c:v>
                </c:pt>
                <c:pt idx="34885">
                  <c:v>-2.2059800000000001E-2</c:v>
                </c:pt>
                <c:pt idx="34886">
                  <c:v>-2.2309800000000001E-2</c:v>
                </c:pt>
                <c:pt idx="34887">
                  <c:v>-2.2534700000000001E-2</c:v>
                </c:pt>
                <c:pt idx="34888">
                  <c:v>-2.27342E-2</c:v>
                </c:pt>
                <c:pt idx="34889">
                  <c:v>-2.2907500000000001E-2</c:v>
                </c:pt>
                <c:pt idx="34890">
                  <c:v>-2.3054399999999999E-2</c:v>
                </c:pt>
                <c:pt idx="34891">
                  <c:v>-2.31735E-2</c:v>
                </c:pt>
                <c:pt idx="34892">
                  <c:v>-2.3262000000000001E-2</c:v>
                </c:pt>
                <c:pt idx="34893">
                  <c:v>-2.3317999999999998E-2</c:v>
                </c:pt>
                <c:pt idx="34894">
                  <c:v>-2.3342000000000002E-2</c:v>
                </c:pt>
                <c:pt idx="34895">
                  <c:v>-2.3334899999999999E-2</c:v>
                </c:pt>
                <c:pt idx="34896">
                  <c:v>-2.32962E-2</c:v>
                </c:pt>
                <c:pt idx="34897">
                  <c:v>-2.3223899999999999E-2</c:v>
                </c:pt>
                <c:pt idx="34898">
                  <c:v>-2.3116299999999999E-2</c:v>
                </c:pt>
                <c:pt idx="34899">
                  <c:v>-2.2972599999999999E-2</c:v>
                </c:pt>
                <c:pt idx="34900">
                  <c:v>-2.27931E-2</c:v>
                </c:pt>
                <c:pt idx="34901">
                  <c:v>-2.2577400000000001E-2</c:v>
                </c:pt>
                <c:pt idx="34902">
                  <c:v>-2.23246E-2</c:v>
                </c:pt>
                <c:pt idx="34903">
                  <c:v>-2.20348E-2</c:v>
                </c:pt>
                <c:pt idx="34904">
                  <c:v>-2.1709800000000001E-2</c:v>
                </c:pt>
                <c:pt idx="34905">
                  <c:v>-2.1350299999999999E-2</c:v>
                </c:pt>
                <c:pt idx="34906">
                  <c:v>-2.09559E-2</c:v>
                </c:pt>
                <c:pt idx="34907">
                  <c:v>-2.05265E-2</c:v>
                </c:pt>
                <c:pt idx="34908">
                  <c:v>-2.0062799999999999E-2</c:v>
                </c:pt>
                <c:pt idx="34909">
                  <c:v>-1.9564999999999999E-2</c:v>
                </c:pt>
                <c:pt idx="34910">
                  <c:v>-1.90333E-2</c:v>
                </c:pt>
                <c:pt idx="34911">
                  <c:v>-1.8466900000000001E-2</c:v>
                </c:pt>
                <c:pt idx="34912">
                  <c:v>-1.7864499999999998E-2</c:v>
                </c:pt>
                <c:pt idx="34913">
                  <c:v>-1.72246E-2</c:v>
                </c:pt>
                <c:pt idx="34914">
                  <c:v>-1.65468E-2</c:v>
                </c:pt>
                <c:pt idx="34915">
                  <c:v>-1.5831499999999998E-2</c:v>
                </c:pt>
                <c:pt idx="34916">
                  <c:v>-1.5079E-2</c:v>
                </c:pt>
                <c:pt idx="34917">
                  <c:v>-1.4289400000000001E-2</c:v>
                </c:pt>
                <c:pt idx="34918">
                  <c:v>-1.34637E-2</c:v>
                </c:pt>
                <c:pt idx="34919">
                  <c:v>-1.26026E-2</c:v>
                </c:pt>
                <c:pt idx="34920">
                  <c:v>-1.17068E-2</c:v>
                </c:pt>
                <c:pt idx="34921">
                  <c:v>-1.07768E-2</c:v>
                </c:pt>
                <c:pt idx="34922" formatCode="0.00E+00">
                  <c:v>-9.8132900000000006E-3</c:v>
                </c:pt>
                <c:pt idx="34923" formatCode="0.00E+00">
                  <c:v>-8.8169800000000003E-3</c:v>
                </c:pt>
                <c:pt idx="34924" formatCode="0.00E+00">
                  <c:v>-7.7884800000000004E-3</c:v>
                </c:pt>
                <c:pt idx="34925" formatCode="0.00E+00">
                  <c:v>-6.72852E-3</c:v>
                </c:pt>
                <c:pt idx="34926" formatCode="0.00E+00">
                  <c:v>-5.6370200000000004E-3</c:v>
                </c:pt>
                <c:pt idx="34927" formatCode="0.00E+00">
                  <c:v>-4.51309E-3</c:v>
                </c:pt>
                <c:pt idx="34928" formatCode="0.00E+00">
                  <c:v>-3.3564100000000002E-3</c:v>
                </c:pt>
                <c:pt idx="34929" formatCode="0.00E+00">
                  <c:v>-2.1673399999999998E-3</c:v>
                </c:pt>
                <c:pt idx="34930" formatCode="0.00E+00">
                  <c:v>-9.4605799999999995E-4</c:v>
                </c:pt>
                <c:pt idx="34931" formatCode="0.00E+00">
                  <c:v>3.0708100000000001E-4</c:v>
                </c:pt>
                <c:pt idx="34932" formatCode="0.00E+00">
                  <c:v>1.5900199999999999E-3</c:v>
                </c:pt>
                <c:pt idx="34933" formatCode="0.00E+00">
                  <c:v>2.8998100000000001E-3</c:v>
                </c:pt>
                <c:pt idx="34934" formatCode="0.00E+00">
                  <c:v>4.2348200000000003E-3</c:v>
                </c:pt>
                <c:pt idx="34935" formatCode="0.00E+00">
                  <c:v>5.5949900000000002E-3</c:v>
                </c:pt>
                <c:pt idx="34936" formatCode="0.00E+00">
                  <c:v>6.9807899999999997E-3</c:v>
                </c:pt>
                <c:pt idx="34937" formatCode="0.00E+00">
                  <c:v>8.3925300000000005E-3</c:v>
                </c:pt>
                <c:pt idx="34938" formatCode="0.00E+00">
                  <c:v>9.8297000000000002E-3</c:v>
                </c:pt>
                <c:pt idx="34939">
                  <c:v>1.12908E-2</c:v>
                </c:pt>
                <c:pt idx="34940">
                  <c:v>1.2774300000000001E-2</c:v>
                </c:pt>
                <c:pt idx="34941">
                  <c:v>1.42796E-2</c:v>
                </c:pt>
                <c:pt idx="34942">
                  <c:v>1.58073E-2</c:v>
                </c:pt>
                <c:pt idx="34943">
                  <c:v>1.73577E-2</c:v>
                </c:pt>
                <c:pt idx="34944">
                  <c:v>1.8930300000000001E-2</c:v>
                </c:pt>
                <c:pt idx="34945">
                  <c:v>2.0523099999999999E-2</c:v>
                </c:pt>
                <c:pt idx="34946">
                  <c:v>2.2134000000000001E-2</c:v>
                </c:pt>
                <c:pt idx="34947">
                  <c:v>2.3761500000000001E-2</c:v>
                </c:pt>
                <c:pt idx="34948">
                  <c:v>2.5404300000000001E-2</c:v>
                </c:pt>
                <c:pt idx="34949">
                  <c:v>2.7060899999999999E-2</c:v>
                </c:pt>
                <c:pt idx="34950">
                  <c:v>2.87303E-2</c:v>
                </c:pt>
                <c:pt idx="34951">
                  <c:v>3.0412000000000002E-2</c:v>
                </c:pt>
                <c:pt idx="34952">
                  <c:v>3.2106299999999997E-2</c:v>
                </c:pt>
                <c:pt idx="34953">
                  <c:v>3.3813000000000003E-2</c:v>
                </c:pt>
                <c:pt idx="34954">
                  <c:v>3.5531600000000003E-2</c:v>
                </c:pt>
                <c:pt idx="34955">
                  <c:v>3.7260599999999998E-2</c:v>
                </c:pt>
                <c:pt idx="34956">
                  <c:v>3.89983E-2</c:v>
                </c:pt>
                <c:pt idx="34957">
                  <c:v>4.0742800000000003E-2</c:v>
                </c:pt>
                <c:pt idx="34958">
                  <c:v>4.2492000000000002E-2</c:v>
                </c:pt>
                <c:pt idx="34959">
                  <c:v>4.4244400000000003E-2</c:v>
                </c:pt>
                <c:pt idx="34960">
                  <c:v>4.5998999999999998E-2</c:v>
                </c:pt>
                <c:pt idx="34961">
                  <c:v>4.7755400000000003E-2</c:v>
                </c:pt>
                <c:pt idx="34962">
                  <c:v>4.9512899999999999E-2</c:v>
                </c:pt>
                <c:pt idx="34963">
                  <c:v>5.1270400000000001E-2</c:v>
                </c:pt>
                <c:pt idx="34964">
                  <c:v>5.3027499999999998E-2</c:v>
                </c:pt>
                <c:pt idx="34965">
                  <c:v>5.4783499999999999E-2</c:v>
                </c:pt>
                <c:pt idx="34966">
                  <c:v>5.6537200000000003E-2</c:v>
                </c:pt>
                <c:pt idx="34967">
                  <c:v>5.8287400000000003E-2</c:v>
                </c:pt>
                <c:pt idx="34968">
                  <c:v>6.0033599999999999E-2</c:v>
                </c:pt>
                <c:pt idx="34969">
                  <c:v>6.1774999999999997E-2</c:v>
                </c:pt>
                <c:pt idx="34970">
                  <c:v>6.3510700000000003E-2</c:v>
                </c:pt>
                <c:pt idx="34971">
                  <c:v>6.5240099999999995E-2</c:v>
                </c:pt>
                <c:pt idx="34972">
                  <c:v>6.6961900000000005E-2</c:v>
                </c:pt>
                <c:pt idx="34973">
                  <c:v>6.8673700000000004E-2</c:v>
                </c:pt>
                <c:pt idx="34974">
                  <c:v>7.0372699999999996E-2</c:v>
                </c:pt>
                <c:pt idx="34975">
                  <c:v>7.2057499999999997E-2</c:v>
                </c:pt>
                <c:pt idx="34976">
                  <c:v>7.3727399999999998E-2</c:v>
                </c:pt>
                <c:pt idx="34977">
                  <c:v>7.5381600000000007E-2</c:v>
                </c:pt>
                <c:pt idx="34978">
                  <c:v>7.7018500000000004E-2</c:v>
                </c:pt>
                <c:pt idx="34979">
                  <c:v>7.8637100000000001E-2</c:v>
                </c:pt>
                <c:pt idx="34980">
                  <c:v>8.0237299999999998E-2</c:v>
                </c:pt>
                <c:pt idx="34981">
                  <c:v>8.1819100000000006E-2</c:v>
                </c:pt>
                <c:pt idx="34982">
                  <c:v>8.3381200000000003E-2</c:v>
                </c:pt>
                <c:pt idx="34983">
                  <c:v>8.4921999999999997E-2</c:v>
                </c:pt>
                <c:pt idx="34984">
                  <c:v>8.6440500000000003E-2</c:v>
                </c:pt>
                <c:pt idx="34985">
                  <c:v>8.7936799999999996E-2</c:v>
                </c:pt>
                <c:pt idx="34986">
                  <c:v>8.9411199999999996E-2</c:v>
                </c:pt>
                <c:pt idx="34987">
                  <c:v>9.0862999999999999E-2</c:v>
                </c:pt>
                <c:pt idx="34988">
                  <c:v>9.2290999999999998E-2</c:v>
                </c:pt>
                <c:pt idx="34989">
                  <c:v>9.3694700000000006E-2</c:v>
                </c:pt>
                <c:pt idx="34990">
                  <c:v>9.5073400000000002E-2</c:v>
                </c:pt>
                <c:pt idx="34991">
                  <c:v>9.6425399999999994E-2</c:v>
                </c:pt>
                <c:pt idx="34992">
                  <c:v>9.7748299999999996E-2</c:v>
                </c:pt>
                <c:pt idx="34993">
                  <c:v>9.9040500000000004E-2</c:v>
                </c:pt>
                <c:pt idx="34994">
                  <c:v>0.100302</c:v>
                </c:pt>
                <c:pt idx="34995">
                  <c:v>0.101531</c:v>
                </c:pt>
                <c:pt idx="34996">
                  <c:v>0.102728</c:v>
                </c:pt>
                <c:pt idx="34997">
                  <c:v>0.103893</c:v>
                </c:pt>
                <c:pt idx="34998">
                  <c:v>0.10502599999999999</c:v>
                </c:pt>
                <c:pt idx="34999">
                  <c:v>0.106125</c:v>
                </c:pt>
                <c:pt idx="35000">
                  <c:v>0.10719099999999999</c:v>
                </c:pt>
                <c:pt idx="35001">
                  <c:v>0.108223</c:v>
                </c:pt>
                <c:pt idx="35002">
                  <c:v>0.109221</c:v>
                </c:pt>
                <c:pt idx="35003">
                  <c:v>0.110184</c:v>
                </c:pt>
                <c:pt idx="35004">
                  <c:v>0.11111</c:v>
                </c:pt>
                <c:pt idx="35005">
                  <c:v>0.112001</c:v>
                </c:pt>
                <c:pt idx="35006">
                  <c:v>0.112856</c:v>
                </c:pt>
                <c:pt idx="35007">
                  <c:v>0.113676</c:v>
                </c:pt>
                <c:pt idx="35008">
                  <c:v>0.11445900000000001</c:v>
                </c:pt>
                <c:pt idx="35009">
                  <c:v>0.115206</c:v>
                </c:pt>
                <c:pt idx="35010">
                  <c:v>0.115915</c:v>
                </c:pt>
                <c:pt idx="35011">
                  <c:v>0.116587</c:v>
                </c:pt>
                <c:pt idx="35012">
                  <c:v>0.11722100000000001</c:v>
                </c:pt>
                <c:pt idx="35013">
                  <c:v>0.11781700000000001</c:v>
                </c:pt>
                <c:pt idx="35014">
                  <c:v>0.118376</c:v>
                </c:pt>
                <c:pt idx="35015">
                  <c:v>0.118895</c:v>
                </c:pt>
                <c:pt idx="35016">
                  <c:v>0.119376</c:v>
                </c:pt>
                <c:pt idx="35017">
                  <c:v>0.11981700000000001</c:v>
                </c:pt>
                <c:pt idx="35018">
                  <c:v>0.12021900000000001</c:v>
                </c:pt>
                <c:pt idx="35019">
                  <c:v>0.12058099999999999</c:v>
                </c:pt>
                <c:pt idx="35020">
                  <c:v>0.120905</c:v>
                </c:pt>
                <c:pt idx="35021">
                  <c:v>0.12118900000000001</c:v>
                </c:pt>
                <c:pt idx="35022">
                  <c:v>0.121433</c:v>
                </c:pt>
                <c:pt idx="35023">
                  <c:v>0.121637</c:v>
                </c:pt>
                <c:pt idx="35024">
                  <c:v>0.12180100000000001</c:v>
                </c:pt>
                <c:pt idx="35025">
                  <c:v>0.12192699999999999</c:v>
                </c:pt>
                <c:pt idx="35026">
                  <c:v>0.12201099999999999</c:v>
                </c:pt>
                <c:pt idx="35027">
                  <c:v>0.122054</c:v>
                </c:pt>
                <c:pt idx="35028">
                  <c:v>0.122054</c:v>
                </c:pt>
                <c:pt idx="35029">
                  <c:v>0.122013</c:v>
                </c:pt>
                <c:pt idx="35030">
                  <c:v>0.121933</c:v>
                </c:pt>
                <c:pt idx="35031">
                  <c:v>0.12181599999999999</c:v>
                </c:pt>
                <c:pt idx="35032">
                  <c:v>0.12166299999999999</c:v>
                </c:pt>
                <c:pt idx="35033">
                  <c:v>0.121474</c:v>
                </c:pt>
                <c:pt idx="35034">
                  <c:v>0.121249</c:v>
                </c:pt>
                <c:pt idx="35035">
                  <c:v>0.120988</c:v>
                </c:pt>
                <c:pt idx="35036">
                  <c:v>0.12069100000000001</c:v>
                </c:pt>
                <c:pt idx="35037">
                  <c:v>0.12035800000000001</c:v>
                </c:pt>
                <c:pt idx="35038">
                  <c:v>0.119988</c:v>
                </c:pt>
                <c:pt idx="35039">
                  <c:v>0.11958100000000001</c:v>
                </c:pt>
                <c:pt idx="35040">
                  <c:v>0.11914</c:v>
                </c:pt>
                <c:pt idx="35041">
                  <c:v>0.118668</c:v>
                </c:pt>
                <c:pt idx="35042">
                  <c:v>0.11816599999999999</c:v>
                </c:pt>
                <c:pt idx="35043">
                  <c:v>0.117633</c:v>
                </c:pt>
                <c:pt idx="35044">
                  <c:v>0.11707099999999999</c:v>
                </c:pt>
                <c:pt idx="35045">
                  <c:v>0.116481</c:v>
                </c:pt>
                <c:pt idx="35046">
                  <c:v>0.11586100000000001</c:v>
                </c:pt>
                <c:pt idx="35047">
                  <c:v>0.11521099999999999</c:v>
                </c:pt>
                <c:pt idx="35048">
                  <c:v>0.114533</c:v>
                </c:pt>
                <c:pt idx="35049">
                  <c:v>0.113828</c:v>
                </c:pt>
                <c:pt idx="35050">
                  <c:v>0.113097</c:v>
                </c:pt>
                <c:pt idx="35051">
                  <c:v>0.112341</c:v>
                </c:pt>
                <c:pt idx="35052">
                  <c:v>0.11155900000000001</c:v>
                </c:pt>
                <c:pt idx="35053">
                  <c:v>0.110753</c:v>
                </c:pt>
                <c:pt idx="35054">
                  <c:v>0.10992200000000001</c:v>
                </c:pt>
                <c:pt idx="35055">
                  <c:v>0.109067</c:v>
                </c:pt>
                <c:pt idx="35056">
                  <c:v>0.10818800000000001</c:v>
                </c:pt>
                <c:pt idx="35057">
                  <c:v>0.107284</c:v>
                </c:pt>
                <c:pt idx="35058">
                  <c:v>0.10635699999999999</c:v>
                </c:pt>
                <c:pt idx="35059">
                  <c:v>0.105408</c:v>
                </c:pt>
                <c:pt idx="35060">
                  <c:v>0.104437</c:v>
                </c:pt>
                <c:pt idx="35061">
                  <c:v>0.103446</c:v>
                </c:pt>
                <c:pt idx="35062">
                  <c:v>0.102436</c:v>
                </c:pt>
                <c:pt idx="35063">
                  <c:v>0.101408</c:v>
                </c:pt>
                <c:pt idx="35064">
                  <c:v>0.10036399999999999</c:v>
                </c:pt>
                <c:pt idx="35065">
                  <c:v>9.9305500000000005E-2</c:v>
                </c:pt>
                <c:pt idx="35066">
                  <c:v>9.8232799999999995E-2</c:v>
                </c:pt>
                <c:pt idx="35067">
                  <c:v>9.7146499999999997E-2</c:v>
                </c:pt>
                <c:pt idx="35068">
                  <c:v>9.60482E-2</c:v>
                </c:pt>
                <c:pt idx="35069">
                  <c:v>9.4939099999999998E-2</c:v>
                </c:pt>
                <c:pt idx="35070">
                  <c:v>9.3818499999999999E-2</c:v>
                </c:pt>
                <c:pt idx="35071">
                  <c:v>9.2686099999999993E-2</c:v>
                </c:pt>
                <c:pt idx="35072">
                  <c:v>9.1543899999999997E-2</c:v>
                </c:pt>
                <c:pt idx="35073">
                  <c:v>9.0394100000000005E-2</c:v>
                </c:pt>
                <c:pt idx="35074">
                  <c:v>8.9237700000000003E-2</c:v>
                </c:pt>
                <c:pt idx="35075">
                  <c:v>8.8075500000000001E-2</c:v>
                </c:pt>
                <c:pt idx="35076">
                  <c:v>8.6908600000000003E-2</c:v>
                </c:pt>
                <c:pt idx="35077">
                  <c:v>8.5737999999999995E-2</c:v>
                </c:pt>
                <c:pt idx="35078">
                  <c:v>8.4564799999999996E-2</c:v>
                </c:pt>
                <c:pt idx="35079">
                  <c:v>8.3389099999999994E-2</c:v>
                </c:pt>
                <c:pt idx="35080">
                  <c:v>8.2211400000000004E-2</c:v>
                </c:pt>
                <c:pt idx="35081">
                  <c:v>8.1032199999999999E-2</c:v>
                </c:pt>
                <c:pt idx="35082">
                  <c:v>7.9852500000000007E-2</c:v>
                </c:pt>
                <c:pt idx="35083">
                  <c:v>7.8673599999999996E-2</c:v>
                </c:pt>
                <c:pt idx="35084">
                  <c:v>7.7497399999999994E-2</c:v>
                </c:pt>
                <c:pt idx="35085">
                  <c:v>7.6326000000000005E-2</c:v>
                </c:pt>
                <c:pt idx="35086">
                  <c:v>7.5160299999999999E-2</c:v>
                </c:pt>
                <c:pt idx="35087">
                  <c:v>7.40006E-2</c:v>
                </c:pt>
                <c:pt idx="35088">
                  <c:v>7.2847700000000001E-2</c:v>
                </c:pt>
                <c:pt idx="35089">
                  <c:v>7.1702100000000005E-2</c:v>
                </c:pt>
                <c:pt idx="35090">
                  <c:v>7.0564399999999999E-2</c:v>
                </c:pt>
                <c:pt idx="35091">
                  <c:v>6.9435899999999995E-2</c:v>
                </c:pt>
                <c:pt idx="35092">
                  <c:v>6.8317900000000001E-2</c:v>
                </c:pt>
                <c:pt idx="35093">
                  <c:v>6.7211300000000002E-2</c:v>
                </c:pt>
                <c:pt idx="35094">
                  <c:v>6.6115999999999994E-2</c:v>
                </c:pt>
                <c:pt idx="35095">
                  <c:v>6.5032000000000006E-2</c:v>
                </c:pt>
                <c:pt idx="35096">
                  <c:v>6.39599E-2</c:v>
                </c:pt>
                <c:pt idx="35097">
                  <c:v>6.2900600000000001E-2</c:v>
                </c:pt>
                <c:pt idx="35098">
                  <c:v>6.1855300000000002E-2</c:v>
                </c:pt>
                <c:pt idx="35099">
                  <c:v>6.0824799999999998E-2</c:v>
                </c:pt>
                <c:pt idx="35100">
                  <c:v>5.9810599999999998E-2</c:v>
                </c:pt>
                <c:pt idx="35101">
                  <c:v>5.8813699999999997E-2</c:v>
                </c:pt>
                <c:pt idx="35102">
                  <c:v>5.7835600000000001E-2</c:v>
                </c:pt>
                <c:pt idx="35103">
                  <c:v>5.68783E-2</c:v>
                </c:pt>
                <c:pt idx="35104">
                  <c:v>5.5943E-2</c:v>
                </c:pt>
                <c:pt idx="35105">
                  <c:v>5.5030799999999998E-2</c:v>
                </c:pt>
                <c:pt idx="35106">
                  <c:v>5.41424E-2</c:v>
                </c:pt>
                <c:pt idx="35107">
                  <c:v>5.3278800000000001E-2</c:v>
                </c:pt>
                <c:pt idx="35108">
                  <c:v>5.24407E-2</c:v>
                </c:pt>
                <c:pt idx="35109">
                  <c:v>5.16287E-2</c:v>
                </c:pt>
                <c:pt idx="35110">
                  <c:v>5.0843100000000002E-2</c:v>
                </c:pt>
                <c:pt idx="35111">
                  <c:v>5.0083999999999997E-2</c:v>
                </c:pt>
                <c:pt idx="35112">
                  <c:v>4.9350600000000001E-2</c:v>
                </c:pt>
                <c:pt idx="35113">
                  <c:v>4.8642600000000001E-2</c:v>
                </c:pt>
                <c:pt idx="35114">
                  <c:v>4.7960900000000001E-2</c:v>
                </c:pt>
                <c:pt idx="35115">
                  <c:v>4.7307099999999998E-2</c:v>
                </c:pt>
                <c:pt idx="35116">
                  <c:v>4.6682700000000001E-2</c:v>
                </c:pt>
                <c:pt idx="35117">
                  <c:v>4.60898E-2</c:v>
                </c:pt>
                <c:pt idx="35118">
                  <c:v>4.5529899999999998E-2</c:v>
                </c:pt>
                <c:pt idx="35119">
                  <c:v>4.5003000000000001E-2</c:v>
                </c:pt>
                <c:pt idx="35120">
                  <c:v>4.4508699999999998E-2</c:v>
                </c:pt>
                <c:pt idx="35121">
                  <c:v>4.40474E-2</c:v>
                </c:pt>
                <c:pt idx="35122">
                  <c:v>4.3620100000000002E-2</c:v>
                </c:pt>
                <c:pt idx="35123">
                  <c:v>4.3228500000000003E-2</c:v>
                </c:pt>
                <c:pt idx="35124">
                  <c:v>4.2874099999999998E-2</c:v>
                </c:pt>
                <c:pt idx="35125">
                  <c:v>4.2557200000000003E-2</c:v>
                </c:pt>
                <c:pt idx="35126">
                  <c:v>4.2278099999999999E-2</c:v>
                </c:pt>
                <c:pt idx="35127">
                  <c:v>4.20378E-2</c:v>
                </c:pt>
                <c:pt idx="35128">
                  <c:v>4.18368E-2</c:v>
                </c:pt>
                <c:pt idx="35129">
                  <c:v>4.1674200000000002E-2</c:v>
                </c:pt>
                <c:pt idx="35130">
                  <c:v>4.1549799999999998E-2</c:v>
                </c:pt>
                <c:pt idx="35131">
                  <c:v>4.1464500000000001E-2</c:v>
                </c:pt>
                <c:pt idx="35132">
                  <c:v>4.1419200000000003E-2</c:v>
                </c:pt>
                <c:pt idx="35133">
                  <c:v>4.1414100000000002E-2</c:v>
                </c:pt>
                <c:pt idx="35134">
                  <c:v>4.1448499999999999E-2</c:v>
                </c:pt>
                <c:pt idx="35135">
                  <c:v>4.1521599999999999E-2</c:v>
                </c:pt>
                <c:pt idx="35136">
                  <c:v>4.16329E-2</c:v>
                </c:pt>
                <c:pt idx="35137">
                  <c:v>4.1783399999999998E-2</c:v>
                </c:pt>
                <c:pt idx="35138">
                  <c:v>4.1974200000000003E-2</c:v>
                </c:pt>
                <c:pt idx="35139">
                  <c:v>4.2205800000000002E-2</c:v>
                </c:pt>
                <c:pt idx="35140">
                  <c:v>4.2478500000000002E-2</c:v>
                </c:pt>
                <c:pt idx="35141">
                  <c:v>4.2792799999999999E-2</c:v>
                </c:pt>
                <c:pt idx="35142">
                  <c:v>4.3149199999999999E-2</c:v>
                </c:pt>
                <c:pt idx="35143">
                  <c:v>4.3547599999999999E-2</c:v>
                </c:pt>
                <c:pt idx="35144">
                  <c:v>4.3988600000000003E-2</c:v>
                </c:pt>
                <c:pt idx="35145">
                  <c:v>4.4471999999999998E-2</c:v>
                </c:pt>
                <c:pt idx="35146">
                  <c:v>4.4997700000000002E-2</c:v>
                </c:pt>
                <c:pt idx="35147">
                  <c:v>4.5565399999999999E-2</c:v>
                </c:pt>
                <c:pt idx="35148">
                  <c:v>4.6175099999999997E-2</c:v>
                </c:pt>
                <c:pt idx="35149">
                  <c:v>4.6826399999999997E-2</c:v>
                </c:pt>
                <c:pt idx="35150">
                  <c:v>4.75193E-2</c:v>
                </c:pt>
                <c:pt idx="35151">
                  <c:v>4.8253900000000002E-2</c:v>
                </c:pt>
                <c:pt idx="35152">
                  <c:v>4.9030200000000003E-2</c:v>
                </c:pt>
                <c:pt idx="35153">
                  <c:v>4.9847299999999997E-2</c:v>
                </c:pt>
                <c:pt idx="35154">
                  <c:v>5.0704300000000001E-2</c:v>
                </c:pt>
                <c:pt idx="35155">
                  <c:v>5.1600800000000002E-2</c:v>
                </c:pt>
                <c:pt idx="35156">
                  <c:v>5.2536300000000001E-2</c:v>
                </c:pt>
                <c:pt idx="35157">
                  <c:v>5.3510599999999998E-2</c:v>
                </c:pt>
                <c:pt idx="35158">
                  <c:v>5.4523700000000001E-2</c:v>
                </c:pt>
                <c:pt idx="35159">
                  <c:v>5.5574699999999998E-2</c:v>
                </c:pt>
                <c:pt idx="35160">
                  <c:v>5.6662299999999999E-2</c:v>
                </c:pt>
                <c:pt idx="35161">
                  <c:v>5.7786299999999999E-2</c:v>
                </c:pt>
                <c:pt idx="35162">
                  <c:v>5.8946800000000001E-2</c:v>
                </c:pt>
                <c:pt idx="35163">
                  <c:v>6.01427E-2</c:v>
                </c:pt>
                <c:pt idx="35164">
                  <c:v>6.13719E-2</c:v>
                </c:pt>
                <c:pt idx="35165">
                  <c:v>6.2632099999999996E-2</c:v>
                </c:pt>
                <c:pt idx="35166">
                  <c:v>6.3922400000000004E-2</c:v>
                </c:pt>
                <c:pt idx="35167">
                  <c:v>6.5242599999999998E-2</c:v>
                </c:pt>
                <c:pt idx="35168">
                  <c:v>6.6593100000000002E-2</c:v>
                </c:pt>
                <c:pt idx="35169">
                  <c:v>6.7973400000000003E-2</c:v>
                </c:pt>
                <c:pt idx="35170">
                  <c:v>6.9382299999999994E-2</c:v>
                </c:pt>
                <c:pt idx="35171">
                  <c:v>7.0818599999999995E-2</c:v>
                </c:pt>
                <c:pt idx="35172">
                  <c:v>7.2280700000000003E-2</c:v>
                </c:pt>
                <c:pt idx="35173">
                  <c:v>7.3767100000000002E-2</c:v>
                </c:pt>
                <c:pt idx="35174">
                  <c:v>7.5275700000000001E-2</c:v>
                </c:pt>
                <c:pt idx="35175">
                  <c:v>7.6804499999999998E-2</c:v>
                </c:pt>
                <c:pt idx="35176">
                  <c:v>7.8352199999999997E-2</c:v>
                </c:pt>
                <c:pt idx="35177">
                  <c:v>7.9918299999999998E-2</c:v>
                </c:pt>
                <c:pt idx="35178">
                  <c:v>8.1502599999999994E-2</c:v>
                </c:pt>
                <c:pt idx="35179">
                  <c:v>8.3103999999999997E-2</c:v>
                </c:pt>
                <c:pt idx="35180">
                  <c:v>8.4720699999999996E-2</c:v>
                </c:pt>
                <c:pt idx="35181">
                  <c:v>8.6351300000000006E-2</c:v>
                </c:pt>
                <c:pt idx="35182">
                  <c:v>8.79944E-2</c:v>
                </c:pt>
                <c:pt idx="35183">
                  <c:v>8.9648099999999994E-2</c:v>
                </c:pt>
                <c:pt idx="35184">
                  <c:v>9.13104E-2</c:v>
                </c:pt>
                <c:pt idx="35185">
                  <c:v>9.2979900000000004E-2</c:v>
                </c:pt>
                <c:pt idx="35186">
                  <c:v>9.4655900000000001E-2</c:v>
                </c:pt>
                <c:pt idx="35187">
                  <c:v>9.63368E-2</c:v>
                </c:pt>
                <c:pt idx="35188">
                  <c:v>9.8020700000000002E-2</c:v>
                </c:pt>
                <c:pt idx="35189">
                  <c:v>9.9706000000000003E-2</c:v>
                </c:pt>
                <c:pt idx="35190">
                  <c:v>0.101391</c:v>
                </c:pt>
                <c:pt idx="35191">
                  <c:v>0.103073</c:v>
                </c:pt>
                <c:pt idx="35192">
                  <c:v>0.104751</c:v>
                </c:pt>
                <c:pt idx="35193">
                  <c:v>0.106423</c:v>
                </c:pt>
                <c:pt idx="35194">
                  <c:v>0.108087</c:v>
                </c:pt>
                <c:pt idx="35195">
                  <c:v>0.10974100000000001</c:v>
                </c:pt>
                <c:pt idx="35196">
                  <c:v>0.111384</c:v>
                </c:pt>
                <c:pt idx="35197">
                  <c:v>0.113013</c:v>
                </c:pt>
                <c:pt idx="35198">
                  <c:v>0.11462700000000001</c:v>
                </c:pt>
                <c:pt idx="35199">
                  <c:v>0.11622300000000001</c:v>
                </c:pt>
                <c:pt idx="35200">
                  <c:v>0.117799</c:v>
                </c:pt>
                <c:pt idx="35201">
                  <c:v>0.119354</c:v>
                </c:pt>
                <c:pt idx="35202">
                  <c:v>0.12088500000000001</c:v>
                </c:pt>
                <c:pt idx="35203">
                  <c:v>0.122391</c:v>
                </c:pt>
                <c:pt idx="35204">
                  <c:v>0.12386999999999999</c:v>
                </c:pt>
                <c:pt idx="35205">
                  <c:v>0.12531900000000001</c:v>
                </c:pt>
                <c:pt idx="35206">
                  <c:v>0.12673799999999999</c:v>
                </c:pt>
                <c:pt idx="35207">
                  <c:v>0.12812699999999999</c:v>
                </c:pt>
                <c:pt idx="35208">
                  <c:v>0.12948200000000001</c:v>
                </c:pt>
                <c:pt idx="35209">
                  <c:v>0.130803</c:v>
                </c:pt>
                <c:pt idx="35210">
                  <c:v>0.13208700000000001</c:v>
                </c:pt>
                <c:pt idx="35211">
                  <c:v>0.13333300000000001</c:v>
                </c:pt>
                <c:pt idx="35212">
                  <c:v>0.13453899999999999</c:v>
                </c:pt>
                <c:pt idx="35213">
                  <c:v>0.13570399999999999</c:v>
                </c:pt>
                <c:pt idx="35214">
                  <c:v>0.136825</c:v>
                </c:pt>
                <c:pt idx="35215">
                  <c:v>0.137901</c:v>
                </c:pt>
                <c:pt idx="35216">
                  <c:v>0.13893</c:v>
                </c:pt>
                <c:pt idx="35217">
                  <c:v>0.13991300000000001</c:v>
                </c:pt>
                <c:pt idx="35218">
                  <c:v>0.140845</c:v>
                </c:pt>
                <c:pt idx="35219">
                  <c:v>0.14172799999999999</c:v>
                </c:pt>
                <c:pt idx="35220">
                  <c:v>0.14255899999999999</c:v>
                </c:pt>
                <c:pt idx="35221">
                  <c:v>0.14333899999999999</c:v>
                </c:pt>
                <c:pt idx="35222">
                  <c:v>0.144068</c:v>
                </c:pt>
                <c:pt idx="35223">
                  <c:v>0.14474400000000001</c:v>
                </c:pt>
                <c:pt idx="35224">
                  <c:v>0.145367</c:v>
                </c:pt>
                <c:pt idx="35225">
                  <c:v>0.14593600000000001</c:v>
                </c:pt>
                <c:pt idx="35226">
                  <c:v>0.14644799999999999</c:v>
                </c:pt>
                <c:pt idx="35227">
                  <c:v>0.14690500000000001</c:v>
                </c:pt>
                <c:pt idx="35228">
                  <c:v>0.14730399999999999</c:v>
                </c:pt>
                <c:pt idx="35229">
                  <c:v>0.147646</c:v>
                </c:pt>
                <c:pt idx="35230">
                  <c:v>0.14793200000000001</c:v>
                </c:pt>
                <c:pt idx="35231">
                  <c:v>0.14815999999999999</c:v>
                </c:pt>
                <c:pt idx="35232">
                  <c:v>0.14833199999999999</c:v>
                </c:pt>
                <c:pt idx="35233">
                  <c:v>0.148447</c:v>
                </c:pt>
                <c:pt idx="35234">
                  <c:v>0.148504</c:v>
                </c:pt>
                <c:pt idx="35235">
                  <c:v>0.148505</c:v>
                </c:pt>
                <c:pt idx="35236">
                  <c:v>0.148449</c:v>
                </c:pt>
                <c:pt idx="35237">
                  <c:v>0.14833499999999999</c:v>
                </c:pt>
                <c:pt idx="35238">
                  <c:v>0.14816399999999999</c:v>
                </c:pt>
                <c:pt idx="35239">
                  <c:v>0.14793700000000001</c:v>
                </c:pt>
                <c:pt idx="35240">
                  <c:v>0.14765300000000001</c:v>
                </c:pt>
                <c:pt idx="35241">
                  <c:v>0.147315</c:v>
                </c:pt>
                <c:pt idx="35242">
                  <c:v>0.146923</c:v>
                </c:pt>
                <c:pt idx="35243">
                  <c:v>0.146478</c:v>
                </c:pt>
                <c:pt idx="35244">
                  <c:v>0.145979</c:v>
                </c:pt>
                <c:pt idx="35245">
                  <c:v>0.145428</c:v>
                </c:pt>
                <c:pt idx="35246">
                  <c:v>0.14482300000000001</c:v>
                </c:pt>
                <c:pt idx="35247">
                  <c:v>0.14416799999999999</c:v>
                </c:pt>
                <c:pt idx="35248">
                  <c:v>0.14346300000000001</c:v>
                </c:pt>
                <c:pt idx="35249">
                  <c:v>0.142711</c:v>
                </c:pt>
                <c:pt idx="35250">
                  <c:v>0.14191100000000001</c:v>
                </c:pt>
                <c:pt idx="35251">
                  <c:v>0.141066</c:v>
                </c:pt>
                <c:pt idx="35252">
                  <c:v>0.14017499999999999</c:v>
                </c:pt>
                <c:pt idx="35253">
                  <c:v>0.13924300000000001</c:v>
                </c:pt>
                <c:pt idx="35254">
                  <c:v>0.13827</c:v>
                </c:pt>
                <c:pt idx="35255">
                  <c:v>0.13725899999999999</c:v>
                </c:pt>
                <c:pt idx="35256">
                  <c:v>0.136211</c:v>
                </c:pt>
                <c:pt idx="35257">
                  <c:v>0.135129</c:v>
                </c:pt>
                <c:pt idx="35258">
                  <c:v>0.13401399999999999</c:v>
                </c:pt>
                <c:pt idx="35259">
                  <c:v>0.13286899999999999</c:v>
                </c:pt>
                <c:pt idx="35260">
                  <c:v>0.13169600000000001</c:v>
                </c:pt>
                <c:pt idx="35261">
                  <c:v>0.130496</c:v>
                </c:pt>
                <c:pt idx="35262">
                  <c:v>0.129271</c:v>
                </c:pt>
                <c:pt idx="35263">
                  <c:v>0.128022</c:v>
                </c:pt>
                <c:pt idx="35264">
                  <c:v>0.12675</c:v>
                </c:pt>
                <c:pt idx="35265">
                  <c:v>0.12545799999999999</c:v>
                </c:pt>
                <c:pt idx="35266">
                  <c:v>0.12414699999999999</c:v>
                </c:pt>
                <c:pt idx="35267">
                  <c:v>0.122821</c:v>
                </c:pt>
                <c:pt idx="35268">
                  <c:v>0.12148</c:v>
                </c:pt>
                <c:pt idx="35269">
                  <c:v>0.120128</c:v>
                </c:pt>
                <c:pt idx="35270">
                  <c:v>0.118767</c:v>
                </c:pt>
                <c:pt idx="35271">
                  <c:v>0.117398</c:v>
                </c:pt>
                <c:pt idx="35272">
                  <c:v>0.116023</c:v>
                </c:pt>
                <c:pt idx="35273">
                  <c:v>0.11464299999999999</c:v>
                </c:pt>
                <c:pt idx="35274">
                  <c:v>0.113261</c:v>
                </c:pt>
                <c:pt idx="35275">
                  <c:v>0.11187800000000001</c:v>
                </c:pt>
                <c:pt idx="35276">
                  <c:v>0.110496</c:v>
                </c:pt>
                <c:pt idx="35277">
                  <c:v>0.10911800000000001</c:v>
                </c:pt>
                <c:pt idx="35278">
                  <c:v>0.10774599999999999</c:v>
                </c:pt>
                <c:pt idx="35279">
                  <c:v>0.10638300000000001</c:v>
                </c:pt>
                <c:pt idx="35280">
                  <c:v>0.105029</c:v>
                </c:pt>
                <c:pt idx="35281">
                  <c:v>0.103685</c:v>
                </c:pt>
                <c:pt idx="35282">
                  <c:v>0.102355</c:v>
                </c:pt>
                <c:pt idx="35283">
                  <c:v>0.101038</c:v>
                </c:pt>
                <c:pt idx="35284">
                  <c:v>9.9737199999999998E-2</c:v>
                </c:pt>
                <c:pt idx="35285">
                  <c:v>9.8454100000000003E-2</c:v>
                </c:pt>
                <c:pt idx="35286">
                  <c:v>9.7190399999999996E-2</c:v>
                </c:pt>
                <c:pt idx="35287">
                  <c:v>9.5947699999999997E-2</c:v>
                </c:pt>
                <c:pt idx="35288">
                  <c:v>9.4727599999999995E-2</c:v>
                </c:pt>
                <c:pt idx="35289">
                  <c:v>9.3531600000000006E-2</c:v>
                </c:pt>
                <c:pt idx="35290">
                  <c:v>9.2361399999999996E-2</c:v>
                </c:pt>
                <c:pt idx="35291">
                  <c:v>9.1218300000000002E-2</c:v>
                </c:pt>
                <c:pt idx="35292">
                  <c:v>9.0103600000000006E-2</c:v>
                </c:pt>
                <c:pt idx="35293">
                  <c:v>8.9017899999999997E-2</c:v>
                </c:pt>
                <c:pt idx="35294">
                  <c:v>8.7962600000000002E-2</c:v>
                </c:pt>
                <c:pt idx="35295">
                  <c:v>8.6939699999999995E-2</c:v>
                </c:pt>
                <c:pt idx="35296">
                  <c:v>8.5951E-2</c:v>
                </c:pt>
                <c:pt idx="35297">
                  <c:v>8.4997699999999995E-2</c:v>
                </c:pt>
                <c:pt idx="35298">
                  <c:v>8.4080799999999997E-2</c:v>
                </c:pt>
                <c:pt idx="35299">
                  <c:v>8.32011E-2</c:v>
                </c:pt>
                <c:pt idx="35300">
                  <c:v>8.2359500000000002E-2</c:v>
                </c:pt>
                <c:pt idx="35301">
                  <c:v>8.1556400000000001E-2</c:v>
                </c:pt>
                <c:pt idx="35302">
                  <c:v>8.0792100000000006E-2</c:v>
                </c:pt>
                <c:pt idx="35303">
                  <c:v>8.0066600000000002E-2</c:v>
                </c:pt>
                <c:pt idx="35304">
                  <c:v>7.9380699999999998E-2</c:v>
                </c:pt>
                <c:pt idx="35305">
                  <c:v>7.8735700000000006E-2</c:v>
                </c:pt>
                <c:pt idx="35306">
                  <c:v>7.8132800000000002E-2</c:v>
                </c:pt>
                <c:pt idx="35307">
                  <c:v>7.7572299999999997E-2</c:v>
                </c:pt>
                <c:pt idx="35308">
                  <c:v>7.7054600000000001E-2</c:v>
                </c:pt>
                <c:pt idx="35309">
                  <c:v>7.6580400000000007E-2</c:v>
                </c:pt>
                <c:pt idx="35310">
                  <c:v>7.6150099999999998E-2</c:v>
                </c:pt>
                <c:pt idx="35311">
                  <c:v>7.5764100000000001E-2</c:v>
                </c:pt>
                <c:pt idx="35312">
                  <c:v>7.5422199999999995E-2</c:v>
                </c:pt>
                <c:pt idx="35313">
                  <c:v>7.5124499999999997E-2</c:v>
                </c:pt>
                <c:pt idx="35314">
                  <c:v>7.4870699999999998E-2</c:v>
                </c:pt>
                <c:pt idx="35315">
                  <c:v>7.4661000000000005E-2</c:v>
                </c:pt>
                <c:pt idx="35316">
                  <c:v>7.44948E-2</c:v>
                </c:pt>
                <c:pt idx="35317">
                  <c:v>7.4371499999999993E-2</c:v>
                </c:pt>
                <c:pt idx="35318">
                  <c:v>7.4291499999999996E-2</c:v>
                </c:pt>
                <c:pt idx="35319">
                  <c:v>7.4254899999999999E-2</c:v>
                </c:pt>
                <c:pt idx="35320">
                  <c:v>7.4261900000000006E-2</c:v>
                </c:pt>
                <c:pt idx="35321">
                  <c:v>7.43119E-2</c:v>
                </c:pt>
                <c:pt idx="35322">
                  <c:v>7.4404200000000004E-2</c:v>
                </c:pt>
                <c:pt idx="35323">
                  <c:v>7.4537300000000001E-2</c:v>
                </c:pt>
                <c:pt idx="35324">
                  <c:v>7.4709899999999996E-2</c:v>
                </c:pt>
                <c:pt idx="35325">
                  <c:v>7.4921100000000004E-2</c:v>
                </c:pt>
                <c:pt idx="35326">
                  <c:v>7.5170100000000004E-2</c:v>
                </c:pt>
                <c:pt idx="35327">
                  <c:v>7.5456200000000001E-2</c:v>
                </c:pt>
                <c:pt idx="35328">
                  <c:v>7.5779200000000005E-2</c:v>
                </c:pt>
                <c:pt idx="35329">
                  <c:v>7.6138700000000004E-2</c:v>
                </c:pt>
                <c:pt idx="35330">
                  <c:v>7.6533000000000004E-2</c:v>
                </c:pt>
                <c:pt idx="35331">
                  <c:v>7.6959700000000006E-2</c:v>
                </c:pt>
                <c:pt idx="35332">
                  <c:v>7.7417399999999997E-2</c:v>
                </c:pt>
                <c:pt idx="35333">
                  <c:v>7.7905199999999994E-2</c:v>
                </c:pt>
                <c:pt idx="35334">
                  <c:v>7.8422500000000006E-2</c:v>
                </c:pt>
                <c:pt idx="35335">
                  <c:v>7.8968300000000005E-2</c:v>
                </c:pt>
                <c:pt idx="35336">
                  <c:v>7.9541700000000007E-2</c:v>
                </c:pt>
                <c:pt idx="35337">
                  <c:v>8.0141599999999993E-2</c:v>
                </c:pt>
                <c:pt idx="35338">
                  <c:v>8.0766900000000003E-2</c:v>
                </c:pt>
                <c:pt idx="35339">
                  <c:v>8.1416000000000002E-2</c:v>
                </c:pt>
                <c:pt idx="35340">
                  <c:v>8.2087300000000002E-2</c:v>
                </c:pt>
                <c:pt idx="35341">
                  <c:v>8.27793E-2</c:v>
                </c:pt>
                <c:pt idx="35342">
                  <c:v>8.3491300000000004E-2</c:v>
                </c:pt>
                <c:pt idx="35343">
                  <c:v>8.42228E-2</c:v>
                </c:pt>
                <c:pt idx="35344">
                  <c:v>8.4973900000000005E-2</c:v>
                </c:pt>
                <c:pt idx="35345">
                  <c:v>8.5744799999999996E-2</c:v>
                </c:pt>
                <c:pt idx="35346">
                  <c:v>8.6532700000000004E-2</c:v>
                </c:pt>
                <c:pt idx="35347">
                  <c:v>8.7333800000000003E-2</c:v>
                </c:pt>
                <c:pt idx="35348">
                  <c:v>8.8145500000000002E-2</c:v>
                </c:pt>
                <c:pt idx="35349">
                  <c:v>8.8965799999999998E-2</c:v>
                </c:pt>
                <c:pt idx="35350">
                  <c:v>8.9792499999999997E-2</c:v>
                </c:pt>
                <c:pt idx="35351">
                  <c:v>9.0623099999999998E-2</c:v>
                </c:pt>
                <c:pt idx="35352">
                  <c:v>9.1455800000000004E-2</c:v>
                </c:pt>
                <c:pt idx="35353">
                  <c:v>9.2288800000000004E-2</c:v>
                </c:pt>
                <c:pt idx="35354">
                  <c:v>9.31202E-2</c:v>
                </c:pt>
                <c:pt idx="35355">
                  <c:v>9.3947799999999998E-2</c:v>
                </c:pt>
                <c:pt idx="35356">
                  <c:v>9.4769699999999998E-2</c:v>
                </c:pt>
                <c:pt idx="35357">
                  <c:v>9.5584199999999994E-2</c:v>
                </c:pt>
                <c:pt idx="35358">
                  <c:v>9.6389000000000002E-2</c:v>
                </c:pt>
                <c:pt idx="35359">
                  <c:v>9.7181500000000004E-2</c:v>
                </c:pt>
                <c:pt idx="35360">
                  <c:v>9.7959400000000002E-2</c:v>
                </c:pt>
                <c:pt idx="35361">
                  <c:v>9.8721000000000003E-2</c:v>
                </c:pt>
                <c:pt idx="35362">
                  <c:v>9.9465200000000004E-2</c:v>
                </c:pt>
                <c:pt idx="35363">
                  <c:v>0.10019</c:v>
                </c:pt>
                <c:pt idx="35364">
                  <c:v>0.100895</c:v>
                </c:pt>
                <c:pt idx="35365">
                  <c:v>0.101578</c:v>
                </c:pt>
                <c:pt idx="35366">
                  <c:v>0.10223699999999999</c:v>
                </c:pt>
                <c:pt idx="35367">
                  <c:v>0.10287200000000001</c:v>
                </c:pt>
                <c:pt idx="35368">
                  <c:v>0.103481</c:v>
                </c:pt>
                <c:pt idx="35369">
                  <c:v>0.104062</c:v>
                </c:pt>
                <c:pt idx="35370">
                  <c:v>0.104613</c:v>
                </c:pt>
                <c:pt idx="35371">
                  <c:v>0.105133</c:v>
                </c:pt>
                <c:pt idx="35372">
                  <c:v>0.10562000000000001</c:v>
                </c:pt>
                <c:pt idx="35373">
                  <c:v>0.106073</c:v>
                </c:pt>
                <c:pt idx="35374">
                  <c:v>0.106491</c:v>
                </c:pt>
                <c:pt idx="35375">
                  <c:v>0.10687099999999999</c:v>
                </c:pt>
                <c:pt idx="35376">
                  <c:v>0.107212</c:v>
                </c:pt>
                <c:pt idx="35377">
                  <c:v>0.107514</c:v>
                </c:pt>
                <c:pt idx="35378">
                  <c:v>0.107775</c:v>
                </c:pt>
                <c:pt idx="35379">
                  <c:v>0.10799499999999999</c:v>
                </c:pt>
                <c:pt idx="35380">
                  <c:v>0.108171</c:v>
                </c:pt>
                <c:pt idx="35381">
                  <c:v>0.108303</c:v>
                </c:pt>
                <c:pt idx="35382">
                  <c:v>0.10839</c:v>
                </c:pt>
                <c:pt idx="35383">
                  <c:v>0.108431</c:v>
                </c:pt>
                <c:pt idx="35384">
                  <c:v>0.10842599999999999</c:v>
                </c:pt>
                <c:pt idx="35385">
                  <c:v>0.108374</c:v>
                </c:pt>
                <c:pt idx="35386">
                  <c:v>0.108274</c:v>
                </c:pt>
                <c:pt idx="35387">
                  <c:v>0.108128</c:v>
                </c:pt>
                <c:pt idx="35388">
                  <c:v>0.107933</c:v>
                </c:pt>
                <c:pt idx="35389">
                  <c:v>0.107692</c:v>
                </c:pt>
                <c:pt idx="35390">
                  <c:v>0.107402</c:v>
                </c:pt>
                <c:pt idx="35391">
                  <c:v>0.10706300000000001</c:v>
                </c:pt>
                <c:pt idx="35392">
                  <c:v>0.10667600000000001</c:v>
                </c:pt>
                <c:pt idx="35393">
                  <c:v>0.106241</c:v>
                </c:pt>
                <c:pt idx="35394">
                  <c:v>0.10576000000000001</c:v>
                </c:pt>
                <c:pt idx="35395">
                  <c:v>0.10523200000000001</c:v>
                </c:pt>
                <c:pt idx="35396">
                  <c:v>0.104659</c:v>
                </c:pt>
                <c:pt idx="35397">
                  <c:v>0.104042</c:v>
                </c:pt>
                <c:pt idx="35398">
                  <c:v>0.10338</c:v>
                </c:pt>
                <c:pt idx="35399">
                  <c:v>0.102676</c:v>
                </c:pt>
                <c:pt idx="35400">
                  <c:v>0.10193000000000001</c:v>
                </c:pt>
                <c:pt idx="35401">
                  <c:v>0.101144</c:v>
                </c:pt>
                <c:pt idx="35402">
                  <c:v>0.100317</c:v>
                </c:pt>
                <c:pt idx="35403">
                  <c:v>9.9452299999999993E-2</c:v>
                </c:pt>
                <c:pt idx="35404">
                  <c:v>9.8549499999999998E-2</c:v>
                </c:pt>
                <c:pt idx="35405">
                  <c:v>9.7610799999999998E-2</c:v>
                </c:pt>
                <c:pt idx="35406">
                  <c:v>9.6638100000000005E-2</c:v>
                </c:pt>
                <c:pt idx="35407">
                  <c:v>9.5633399999999993E-2</c:v>
                </c:pt>
                <c:pt idx="35408">
                  <c:v>9.4598799999999997E-2</c:v>
                </c:pt>
                <c:pt idx="35409">
                  <c:v>9.3535999999999994E-2</c:v>
                </c:pt>
                <c:pt idx="35410">
                  <c:v>9.2447199999999993E-2</c:v>
                </c:pt>
                <c:pt idx="35411">
                  <c:v>9.1333899999999996E-2</c:v>
                </c:pt>
                <c:pt idx="35412">
                  <c:v>9.0198E-2</c:v>
                </c:pt>
                <c:pt idx="35413">
                  <c:v>8.9041599999999999E-2</c:v>
                </c:pt>
                <c:pt idx="35414">
                  <c:v>8.7867299999999995E-2</c:v>
                </c:pt>
                <c:pt idx="35415">
                  <c:v>8.6677900000000002E-2</c:v>
                </c:pt>
                <c:pt idx="35416">
                  <c:v>8.54766E-2</c:v>
                </c:pt>
                <c:pt idx="35417">
                  <c:v>8.4265699999999999E-2</c:v>
                </c:pt>
                <c:pt idx="35418">
                  <c:v>8.3046599999999998E-2</c:v>
                </c:pt>
                <c:pt idx="35419">
                  <c:v>8.1820699999999996E-2</c:v>
                </c:pt>
                <c:pt idx="35420">
                  <c:v>8.0590400000000006E-2</c:v>
                </c:pt>
                <c:pt idx="35421">
                  <c:v>7.9358700000000004E-2</c:v>
                </c:pt>
                <c:pt idx="35422">
                  <c:v>7.8128299999999998E-2</c:v>
                </c:pt>
                <c:pt idx="35423">
                  <c:v>7.6901499999999998E-2</c:v>
                </c:pt>
                <c:pt idx="35424">
                  <c:v>7.5680700000000004E-2</c:v>
                </c:pt>
                <c:pt idx="35425">
                  <c:v>7.4468599999999996E-2</c:v>
                </c:pt>
                <c:pt idx="35426">
                  <c:v>7.3267600000000002E-2</c:v>
                </c:pt>
                <c:pt idx="35427">
                  <c:v>7.2080000000000005E-2</c:v>
                </c:pt>
                <c:pt idx="35428">
                  <c:v>7.0907700000000004E-2</c:v>
                </c:pt>
                <c:pt idx="35429">
                  <c:v>6.9752900000000007E-2</c:v>
                </c:pt>
                <c:pt idx="35430">
                  <c:v>6.8618799999999994E-2</c:v>
                </c:pt>
                <c:pt idx="35431">
                  <c:v>6.7509100000000002E-2</c:v>
                </c:pt>
                <c:pt idx="35432">
                  <c:v>6.6428100000000004E-2</c:v>
                </c:pt>
                <c:pt idx="35433">
                  <c:v>6.5378599999999995E-2</c:v>
                </c:pt>
                <c:pt idx="35434">
                  <c:v>6.4360700000000007E-2</c:v>
                </c:pt>
                <c:pt idx="35435">
                  <c:v>6.3374299999999995E-2</c:v>
                </c:pt>
                <c:pt idx="35436">
                  <c:v>6.2421699999999997E-2</c:v>
                </c:pt>
                <c:pt idx="35437">
                  <c:v>6.15051E-2</c:v>
                </c:pt>
                <c:pt idx="35438">
                  <c:v>6.0625900000000003E-2</c:v>
                </c:pt>
                <c:pt idx="35439">
                  <c:v>5.9785100000000001E-2</c:v>
                </c:pt>
                <c:pt idx="35440">
                  <c:v>5.8984300000000003E-2</c:v>
                </c:pt>
                <c:pt idx="35441">
                  <c:v>5.8225499999999999E-2</c:v>
                </c:pt>
                <c:pt idx="35442">
                  <c:v>5.7510100000000001E-2</c:v>
                </c:pt>
                <c:pt idx="35443">
                  <c:v>5.6838899999999998E-2</c:v>
                </c:pt>
                <c:pt idx="35444">
                  <c:v>5.6212999999999999E-2</c:v>
                </c:pt>
                <c:pt idx="35445">
                  <c:v>5.56327E-2</c:v>
                </c:pt>
                <c:pt idx="35446">
                  <c:v>5.5098300000000003E-2</c:v>
                </c:pt>
                <c:pt idx="35447">
                  <c:v>5.4610400000000003E-2</c:v>
                </c:pt>
                <c:pt idx="35448">
                  <c:v>5.4170099999999999E-2</c:v>
                </c:pt>
                <c:pt idx="35449">
                  <c:v>5.37785E-2</c:v>
                </c:pt>
                <c:pt idx="35450">
                  <c:v>5.3436400000000002E-2</c:v>
                </c:pt>
                <c:pt idx="35451">
                  <c:v>5.3144299999999998E-2</c:v>
                </c:pt>
                <c:pt idx="35452">
                  <c:v>5.2902600000000001E-2</c:v>
                </c:pt>
                <c:pt idx="35453">
                  <c:v>5.2712000000000002E-2</c:v>
                </c:pt>
                <c:pt idx="35454">
                  <c:v>5.2573399999999999E-2</c:v>
                </c:pt>
                <c:pt idx="35455">
                  <c:v>5.2487499999999999E-2</c:v>
                </c:pt>
                <c:pt idx="35456">
                  <c:v>5.2454300000000002E-2</c:v>
                </c:pt>
                <c:pt idx="35457">
                  <c:v>5.2473499999999999E-2</c:v>
                </c:pt>
                <c:pt idx="35458">
                  <c:v>5.2545000000000001E-2</c:v>
                </c:pt>
                <c:pt idx="35459">
                  <c:v>5.2668300000000001E-2</c:v>
                </c:pt>
                <c:pt idx="35460">
                  <c:v>5.2842699999999999E-2</c:v>
                </c:pt>
                <c:pt idx="35461">
                  <c:v>5.3067400000000001E-2</c:v>
                </c:pt>
                <c:pt idx="35462">
                  <c:v>5.3341300000000001E-2</c:v>
                </c:pt>
                <c:pt idx="35463">
                  <c:v>5.3663500000000003E-2</c:v>
                </c:pt>
                <c:pt idx="35464">
                  <c:v>5.4033100000000001E-2</c:v>
                </c:pt>
                <c:pt idx="35465">
                  <c:v>5.4448999999999997E-2</c:v>
                </c:pt>
                <c:pt idx="35466">
                  <c:v>5.4910399999999998E-2</c:v>
                </c:pt>
                <c:pt idx="35467">
                  <c:v>5.5416E-2</c:v>
                </c:pt>
                <c:pt idx="35468">
                  <c:v>5.5964100000000003E-2</c:v>
                </c:pt>
                <c:pt idx="35469">
                  <c:v>5.65528E-2</c:v>
                </c:pt>
                <c:pt idx="35470">
                  <c:v>5.71802E-2</c:v>
                </c:pt>
                <c:pt idx="35471">
                  <c:v>5.7845000000000001E-2</c:v>
                </c:pt>
                <c:pt idx="35472">
                  <c:v>5.8545199999999999E-2</c:v>
                </c:pt>
                <c:pt idx="35473">
                  <c:v>5.9278900000000002E-2</c:v>
                </c:pt>
                <c:pt idx="35474">
                  <c:v>6.0044500000000001E-2</c:v>
                </c:pt>
                <c:pt idx="35475">
                  <c:v>6.0840100000000001E-2</c:v>
                </c:pt>
                <c:pt idx="35476">
                  <c:v>6.1663799999999998E-2</c:v>
                </c:pt>
                <c:pt idx="35477">
                  <c:v>6.2513799999999994E-2</c:v>
                </c:pt>
                <c:pt idx="35478">
                  <c:v>6.3388100000000003E-2</c:v>
                </c:pt>
                <c:pt idx="35479">
                  <c:v>6.4284499999999994E-2</c:v>
                </c:pt>
                <c:pt idx="35480">
                  <c:v>6.5200599999999997E-2</c:v>
                </c:pt>
                <c:pt idx="35481">
                  <c:v>6.6134299999999993E-2</c:v>
                </c:pt>
                <c:pt idx="35482">
                  <c:v>6.7084099999999994E-2</c:v>
                </c:pt>
                <c:pt idx="35483">
                  <c:v>6.8048200000000003E-2</c:v>
                </c:pt>
                <c:pt idx="35484">
                  <c:v>6.9024600000000005E-2</c:v>
                </c:pt>
                <c:pt idx="35485">
                  <c:v>7.0011000000000004E-2</c:v>
                </c:pt>
                <c:pt idx="35486">
                  <c:v>7.1004600000000001E-2</c:v>
                </c:pt>
                <c:pt idx="35487">
                  <c:v>7.2002499999999997E-2</c:v>
                </c:pt>
                <c:pt idx="35488">
                  <c:v>7.3001899999999995E-2</c:v>
                </c:pt>
                <c:pt idx="35489">
                  <c:v>7.4000099999999999E-2</c:v>
                </c:pt>
                <c:pt idx="35490">
                  <c:v>7.4994500000000006E-2</c:v>
                </c:pt>
                <c:pt idx="35491">
                  <c:v>7.5982499999999994E-2</c:v>
                </c:pt>
                <c:pt idx="35492">
                  <c:v>7.6961500000000002E-2</c:v>
                </c:pt>
                <c:pt idx="35493">
                  <c:v>7.7929300000000007E-2</c:v>
                </c:pt>
                <c:pt idx="35494">
                  <c:v>7.8883700000000001E-2</c:v>
                </c:pt>
                <c:pt idx="35495">
                  <c:v>7.9822100000000007E-2</c:v>
                </c:pt>
                <c:pt idx="35496">
                  <c:v>8.07417E-2</c:v>
                </c:pt>
                <c:pt idx="35497">
                  <c:v>8.1639699999999996E-2</c:v>
                </c:pt>
                <c:pt idx="35498">
                  <c:v>8.2513600000000006E-2</c:v>
                </c:pt>
                <c:pt idx="35499">
                  <c:v>8.3361099999999994E-2</c:v>
                </c:pt>
                <c:pt idx="35500">
                  <c:v>8.4180199999999997E-2</c:v>
                </c:pt>
                <c:pt idx="35501">
                  <c:v>8.4969000000000003E-2</c:v>
                </c:pt>
                <c:pt idx="35502">
                  <c:v>8.5725999999999997E-2</c:v>
                </c:pt>
                <c:pt idx="35503">
                  <c:v>8.6449399999999996E-2</c:v>
                </c:pt>
                <c:pt idx="35504">
                  <c:v>8.7137300000000001E-2</c:v>
                </c:pt>
                <c:pt idx="35505">
                  <c:v>8.7787100000000007E-2</c:v>
                </c:pt>
                <c:pt idx="35506">
                  <c:v>8.8396100000000005E-2</c:v>
                </c:pt>
                <c:pt idx="35507">
                  <c:v>8.8961799999999994E-2</c:v>
                </c:pt>
                <c:pt idx="35508">
                  <c:v>8.9482099999999995E-2</c:v>
                </c:pt>
                <c:pt idx="35509">
                  <c:v>8.9955400000000005E-2</c:v>
                </c:pt>
                <c:pt idx="35510">
                  <c:v>9.0379699999999993E-2</c:v>
                </c:pt>
                <c:pt idx="35511">
                  <c:v>9.0753200000000006E-2</c:v>
                </c:pt>
                <c:pt idx="35512">
                  <c:v>9.1074199999999994E-2</c:v>
                </c:pt>
                <c:pt idx="35513">
                  <c:v>9.1341500000000006E-2</c:v>
                </c:pt>
                <c:pt idx="35514">
                  <c:v>9.1553300000000004E-2</c:v>
                </c:pt>
                <c:pt idx="35515">
                  <c:v>9.1707999999999998E-2</c:v>
                </c:pt>
                <c:pt idx="35516">
                  <c:v>9.1804399999999994E-2</c:v>
                </c:pt>
                <c:pt idx="35517">
                  <c:v>9.1841400000000004E-2</c:v>
                </c:pt>
                <c:pt idx="35518">
                  <c:v>9.1817700000000002E-2</c:v>
                </c:pt>
                <c:pt idx="35519">
                  <c:v>9.1732599999999997E-2</c:v>
                </c:pt>
                <c:pt idx="35520">
                  <c:v>9.1585100000000003E-2</c:v>
                </c:pt>
                <c:pt idx="35521">
                  <c:v>9.1374800000000006E-2</c:v>
                </c:pt>
                <c:pt idx="35522">
                  <c:v>9.1100700000000007E-2</c:v>
                </c:pt>
                <c:pt idx="35523">
                  <c:v>9.0762800000000005E-2</c:v>
                </c:pt>
                <c:pt idx="35524">
                  <c:v>9.0360899999999994E-2</c:v>
                </c:pt>
                <c:pt idx="35525">
                  <c:v>8.9894600000000005E-2</c:v>
                </c:pt>
                <c:pt idx="35526">
                  <c:v>8.9363799999999993E-2</c:v>
                </c:pt>
                <c:pt idx="35527">
                  <c:v>8.8768E-2</c:v>
                </c:pt>
                <c:pt idx="35528">
                  <c:v>8.8107099999999994E-2</c:v>
                </c:pt>
                <c:pt idx="35529">
                  <c:v>8.7381500000000001E-2</c:v>
                </c:pt>
                <c:pt idx="35530">
                  <c:v>8.6592100000000005E-2</c:v>
                </c:pt>
                <c:pt idx="35531">
                  <c:v>8.5739499999999996E-2</c:v>
                </c:pt>
                <c:pt idx="35532">
                  <c:v>8.4823999999999997E-2</c:v>
                </c:pt>
                <c:pt idx="35533">
                  <c:v>8.3846000000000004E-2</c:v>
                </c:pt>
                <c:pt idx="35534">
                  <c:v>8.2806500000000005E-2</c:v>
                </c:pt>
                <c:pt idx="35535">
                  <c:v>8.1706899999999999E-2</c:v>
                </c:pt>
                <c:pt idx="35536">
                  <c:v>8.0548499999999995E-2</c:v>
                </c:pt>
                <c:pt idx="35537">
                  <c:v>7.93325E-2</c:v>
                </c:pt>
                <c:pt idx="35538">
                  <c:v>7.8060299999999999E-2</c:v>
                </c:pt>
                <c:pt idx="35539">
                  <c:v>7.6733099999999999E-2</c:v>
                </c:pt>
                <c:pt idx="35540">
                  <c:v>7.5352500000000003E-2</c:v>
                </c:pt>
                <c:pt idx="35541">
                  <c:v>7.3919899999999997E-2</c:v>
                </c:pt>
                <c:pt idx="35542">
                  <c:v>7.2437100000000004E-2</c:v>
                </c:pt>
                <c:pt idx="35543">
                  <c:v>7.0906399999999994E-2</c:v>
                </c:pt>
                <c:pt idx="35544">
                  <c:v>6.9330199999999995E-2</c:v>
                </c:pt>
                <c:pt idx="35545">
                  <c:v>6.7710500000000007E-2</c:v>
                </c:pt>
                <c:pt idx="35546">
                  <c:v>6.6049300000000005E-2</c:v>
                </c:pt>
                <c:pt idx="35547">
                  <c:v>6.4349299999999998E-2</c:v>
                </c:pt>
                <c:pt idx="35548">
                  <c:v>6.2612600000000004E-2</c:v>
                </c:pt>
                <c:pt idx="35549">
                  <c:v>6.0841600000000003E-2</c:v>
                </c:pt>
                <c:pt idx="35550">
                  <c:v>5.9038800000000002E-2</c:v>
                </c:pt>
                <c:pt idx="35551">
                  <c:v>5.7206600000000003E-2</c:v>
                </c:pt>
                <c:pt idx="35552">
                  <c:v>5.5347300000000002E-2</c:v>
                </c:pt>
                <c:pt idx="35553">
                  <c:v>5.3463999999999998E-2</c:v>
                </c:pt>
                <c:pt idx="35554">
                  <c:v>5.1560099999999998E-2</c:v>
                </c:pt>
                <c:pt idx="35555">
                  <c:v>4.9638599999999998E-2</c:v>
                </c:pt>
                <c:pt idx="35556">
                  <c:v>4.7701800000000003E-2</c:v>
                </c:pt>
                <c:pt idx="35557">
                  <c:v>4.57522E-2</c:v>
                </c:pt>
                <c:pt idx="35558">
                  <c:v>4.3793100000000001E-2</c:v>
                </c:pt>
                <c:pt idx="35559">
                  <c:v>4.18281E-2</c:v>
                </c:pt>
                <c:pt idx="35560">
                  <c:v>3.9860199999999998E-2</c:v>
                </c:pt>
                <c:pt idx="35561">
                  <c:v>3.7892700000000001E-2</c:v>
                </c:pt>
                <c:pt idx="35562">
                  <c:v>3.59289E-2</c:v>
                </c:pt>
                <c:pt idx="35563">
                  <c:v>3.3972200000000001E-2</c:v>
                </c:pt>
                <c:pt idx="35564">
                  <c:v>3.2025600000000001E-2</c:v>
                </c:pt>
                <c:pt idx="35565">
                  <c:v>3.0091900000000001E-2</c:v>
                </c:pt>
                <c:pt idx="35566">
                  <c:v>2.8173900000000002E-2</c:v>
                </c:pt>
                <c:pt idx="35567">
                  <c:v>2.6275099999999999E-2</c:v>
                </c:pt>
                <c:pt idx="35568">
                  <c:v>2.4399500000000001E-2</c:v>
                </c:pt>
                <c:pt idx="35569">
                  <c:v>2.25519E-2</c:v>
                </c:pt>
                <c:pt idx="35570">
                  <c:v>2.07368E-2</c:v>
                </c:pt>
                <c:pt idx="35571">
                  <c:v>1.8956500000000001E-2</c:v>
                </c:pt>
                <c:pt idx="35572">
                  <c:v>1.72117E-2</c:v>
                </c:pt>
                <c:pt idx="35573">
                  <c:v>1.55046E-2</c:v>
                </c:pt>
                <c:pt idx="35574">
                  <c:v>1.38383E-2</c:v>
                </c:pt>
                <c:pt idx="35575">
                  <c:v>1.22154E-2</c:v>
                </c:pt>
                <c:pt idx="35576">
                  <c:v>1.0637799999999999E-2</c:v>
                </c:pt>
                <c:pt idx="35577" formatCode="0.00E+00">
                  <c:v>9.1078900000000004E-3</c:v>
                </c:pt>
                <c:pt idx="35578" formatCode="0.00E+00">
                  <c:v>7.6281300000000003E-3</c:v>
                </c:pt>
                <c:pt idx="35579" formatCode="0.00E+00">
                  <c:v>6.2008599999999999E-3</c:v>
                </c:pt>
                <c:pt idx="35580" formatCode="0.00E+00">
                  <c:v>4.8281799999999996E-3</c:v>
                </c:pt>
                <c:pt idx="35581" formatCode="0.00E+00">
                  <c:v>3.51213E-3</c:v>
                </c:pt>
                <c:pt idx="35582" formatCode="0.00E+00">
                  <c:v>2.2547299999999999E-3</c:v>
                </c:pt>
                <c:pt idx="35583" formatCode="0.00E+00">
                  <c:v>1.0577200000000001E-3</c:v>
                </c:pt>
                <c:pt idx="35584" formatCode="0.00E+00">
                  <c:v>-7.7413199999999999E-5</c:v>
                </c:pt>
                <c:pt idx="35585" formatCode="0.00E+00">
                  <c:v>-1.14937E-3</c:v>
                </c:pt>
                <c:pt idx="35586" formatCode="0.00E+00">
                  <c:v>-2.1566699999999999E-3</c:v>
                </c:pt>
                <c:pt idx="35587" formatCode="0.00E+00">
                  <c:v>-3.09757E-3</c:v>
                </c:pt>
                <c:pt idx="35588" formatCode="0.00E+00">
                  <c:v>-3.9708E-3</c:v>
                </c:pt>
                <c:pt idx="35589" formatCode="0.00E+00">
                  <c:v>-4.77569E-3</c:v>
                </c:pt>
                <c:pt idx="35590" formatCode="0.00E+00">
                  <c:v>-5.5113000000000002E-3</c:v>
                </c:pt>
                <c:pt idx="35591" formatCode="0.00E+00">
                  <c:v>-6.1762099999999997E-3</c:v>
                </c:pt>
                <c:pt idx="35592" formatCode="0.00E+00">
                  <c:v>-6.7692300000000002E-3</c:v>
                </c:pt>
                <c:pt idx="35593" formatCode="0.00E+00">
                  <c:v>-7.2896799999999998E-3</c:v>
                </c:pt>
                <c:pt idx="35594" formatCode="0.00E+00">
                  <c:v>-7.73713E-3</c:v>
                </c:pt>
                <c:pt idx="35595" formatCode="0.00E+00">
                  <c:v>-8.1111900000000008E-3</c:v>
                </c:pt>
                <c:pt idx="35596" formatCode="0.00E+00">
                  <c:v>-8.4116299999999998E-3</c:v>
                </c:pt>
                <c:pt idx="35597" formatCode="0.00E+00">
                  <c:v>-8.6383799999999993E-3</c:v>
                </c:pt>
                <c:pt idx="35598" formatCode="0.00E+00">
                  <c:v>-8.7916599999999998E-3</c:v>
                </c:pt>
                <c:pt idx="35599" formatCode="0.00E+00">
                  <c:v>-8.8720199999999996E-3</c:v>
                </c:pt>
                <c:pt idx="35600" formatCode="0.00E+00">
                  <c:v>-8.8800300000000006E-3</c:v>
                </c:pt>
                <c:pt idx="35601" formatCode="0.00E+00">
                  <c:v>-8.8161100000000003E-3</c:v>
                </c:pt>
                <c:pt idx="35602" formatCode="0.00E+00">
                  <c:v>-8.6811700000000002E-3</c:v>
                </c:pt>
                <c:pt idx="35603" formatCode="0.00E+00">
                  <c:v>-8.4764200000000001E-3</c:v>
                </c:pt>
                <c:pt idx="35604" formatCode="0.00E+00">
                  <c:v>-8.2030699999999998E-3</c:v>
                </c:pt>
                <c:pt idx="35605" formatCode="0.00E+00">
                  <c:v>-7.8622799999999993E-3</c:v>
                </c:pt>
                <c:pt idx="35606" formatCode="0.00E+00">
                  <c:v>-7.4551900000000004E-3</c:v>
                </c:pt>
                <c:pt idx="35607" formatCode="0.00E+00">
                  <c:v>-6.98309E-3</c:v>
                </c:pt>
                <c:pt idx="35608" formatCode="0.00E+00">
                  <c:v>-6.4476799999999999E-3</c:v>
                </c:pt>
                <c:pt idx="35609" formatCode="0.00E+00">
                  <c:v>-5.8508900000000001E-3</c:v>
                </c:pt>
                <c:pt idx="35610" formatCode="0.00E+00">
                  <c:v>-5.1944799999999996E-3</c:v>
                </c:pt>
                <c:pt idx="35611" formatCode="0.00E+00">
                  <c:v>-4.4800300000000003E-3</c:v>
                </c:pt>
                <c:pt idx="35612" formatCode="0.00E+00">
                  <c:v>-3.7092200000000001E-3</c:v>
                </c:pt>
                <c:pt idx="35613" formatCode="0.00E+00">
                  <c:v>-2.8840599999999999E-3</c:v>
                </c:pt>
                <c:pt idx="35614" formatCode="0.00E+00">
                  <c:v>-2.00672E-3</c:v>
                </c:pt>
                <c:pt idx="35615" formatCode="0.00E+00">
                  <c:v>-1.07949E-3</c:v>
                </c:pt>
                <c:pt idx="35616" formatCode="0.00E+00">
                  <c:v>-1.0492099999999999E-4</c:v>
                </c:pt>
                <c:pt idx="35617" formatCode="0.00E+00">
                  <c:v>9.14338E-4</c:v>
                </c:pt>
                <c:pt idx="35618" formatCode="0.00E+00">
                  <c:v>1.9757799999999999E-3</c:v>
                </c:pt>
                <c:pt idx="35619" formatCode="0.00E+00">
                  <c:v>3.0769899999999999E-3</c:v>
                </c:pt>
                <c:pt idx="35620" formatCode="0.00E+00">
                  <c:v>4.2154699999999998E-3</c:v>
                </c:pt>
                <c:pt idx="35621" formatCode="0.00E+00">
                  <c:v>5.3883400000000001E-3</c:v>
                </c:pt>
                <c:pt idx="35622" formatCode="0.00E+00">
                  <c:v>6.5925899999999997E-3</c:v>
                </c:pt>
                <c:pt idx="35623" formatCode="0.00E+00">
                  <c:v>7.8252200000000008E-3</c:v>
                </c:pt>
                <c:pt idx="35624" formatCode="0.00E+00">
                  <c:v>9.0832699999999992E-3</c:v>
                </c:pt>
                <c:pt idx="35625">
                  <c:v>1.0363900000000001E-2</c:v>
                </c:pt>
                <c:pt idx="35626">
                  <c:v>1.16645E-2</c:v>
                </c:pt>
                <c:pt idx="35627">
                  <c:v>1.2982E-2</c:v>
                </c:pt>
                <c:pt idx="35628">
                  <c:v>1.4313299999999999E-2</c:v>
                </c:pt>
                <c:pt idx="35629">
                  <c:v>1.5655100000000002E-2</c:v>
                </c:pt>
                <c:pt idx="35630">
                  <c:v>1.7004499999999999E-2</c:v>
                </c:pt>
                <c:pt idx="35631">
                  <c:v>1.8358699999999999E-2</c:v>
                </c:pt>
                <c:pt idx="35632">
                  <c:v>1.9714599999999999E-2</c:v>
                </c:pt>
                <c:pt idx="35633">
                  <c:v>2.10691E-2</c:v>
                </c:pt>
                <c:pt idx="35634">
                  <c:v>2.2419000000000001E-2</c:v>
                </c:pt>
                <c:pt idx="35635">
                  <c:v>2.37617E-2</c:v>
                </c:pt>
                <c:pt idx="35636">
                  <c:v>2.5094100000000001E-2</c:v>
                </c:pt>
                <c:pt idx="35637">
                  <c:v>2.6413099999999998E-2</c:v>
                </c:pt>
                <c:pt idx="35638">
                  <c:v>2.7715900000000002E-2</c:v>
                </c:pt>
                <c:pt idx="35639">
                  <c:v>2.9000100000000001E-2</c:v>
                </c:pt>
                <c:pt idx="35640">
                  <c:v>3.0263399999999999E-2</c:v>
                </c:pt>
                <c:pt idx="35641">
                  <c:v>3.1503499999999997E-2</c:v>
                </c:pt>
                <c:pt idx="35642">
                  <c:v>3.2717599999999999E-2</c:v>
                </c:pt>
                <c:pt idx="35643">
                  <c:v>3.3902799999999997E-2</c:v>
                </c:pt>
                <c:pt idx="35644">
                  <c:v>3.50561E-2</c:v>
                </c:pt>
                <c:pt idx="35645">
                  <c:v>3.6174900000000003E-2</c:v>
                </c:pt>
                <c:pt idx="35646">
                  <c:v>3.7257199999999997E-2</c:v>
                </c:pt>
                <c:pt idx="35647">
                  <c:v>3.83007E-2</c:v>
                </c:pt>
                <c:pt idx="35648">
                  <c:v>3.9302900000000002E-2</c:v>
                </c:pt>
                <c:pt idx="35649">
                  <c:v>4.02618E-2</c:v>
                </c:pt>
                <c:pt idx="35650">
                  <c:v>4.1175200000000002E-2</c:v>
                </c:pt>
                <c:pt idx="35651">
                  <c:v>4.2041200000000001E-2</c:v>
                </c:pt>
                <c:pt idx="35652">
                  <c:v>4.2858100000000003E-2</c:v>
                </c:pt>
                <c:pt idx="35653">
                  <c:v>4.3624000000000003E-2</c:v>
                </c:pt>
                <c:pt idx="35654">
                  <c:v>4.4337099999999997E-2</c:v>
                </c:pt>
                <c:pt idx="35655">
                  <c:v>4.4995800000000002E-2</c:v>
                </c:pt>
                <c:pt idx="35656">
                  <c:v>4.5599000000000001E-2</c:v>
                </c:pt>
                <c:pt idx="35657">
                  <c:v>4.6145499999999999E-2</c:v>
                </c:pt>
                <c:pt idx="35658">
                  <c:v>4.6634200000000001E-2</c:v>
                </c:pt>
                <c:pt idx="35659">
                  <c:v>4.7063599999999997E-2</c:v>
                </c:pt>
                <c:pt idx="35660">
                  <c:v>4.74329E-2</c:v>
                </c:pt>
                <c:pt idx="35661">
                  <c:v>4.7741499999999999E-2</c:v>
                </c:pt>
                <c:pt idx="35662">
                  <c:v>4.79891E-2</c:v>
                </c:pt>
                <c:pt idx="35663">
                  <c:v>4.8174799999999997E-2</c:v>
                </c:pt>
                <c:pt idx="35664">
                  <c:v>4.8298300000000002E-2</c:v>
                </c:pt>
                <c:pt idx="35665">
                  <c:v>4.8359100000000002E-2</c:v>
                </c:pt>
                <c:pt idx="35666">
                  <c:v>4.83571E-2</c:v>
                </c:pt>
                <c:pt idx="35667">
                  <c:v>4.82922E-2</c:v>
                </c:pt>
                <c:pt idx="35668">
                  <c:v>4.81643E-2</c:v>
                </c:pt>
                <c:pt idx="35669">
                  <c:v>4.7973099999999998E-2</c:v>
                </c:pt>
                <c:pt idx="35670">
                  <c:v>4.7718700000000003E-2</c:v>
                </c:pt>
                <c:pt idx="35671">
                  <c:v>4.7401199999999998E-2</c:v>
                </c:pt>
                <c:pt idx="35672">
                  <c:v>4.7021199999999999E-2</c:v>
                </c:pt>
                <c:pt idx="35673">
                  <c:v>4.6579700000000002E-2</c:v>
                </c:pt>
                <c:pt idx="35674">
                  <c:v>4.60775E-2</c:v>
                </c:pt>
                <c:pt idx="35675">
                  <c:v>4.55155E-2</c:v>
                </c:pt>
                <c:pt idx="35676">
                  <c:v>4.4894499999999997E-2</c:v>
                </c:pt>
                <c:pt idx="35677">
                  <c:v>4.4215600000000001E-2</c:v>
                </c:pt>
                <c:pt idx="35678">
                  <c:v>4.3479999999999998E-2</c:v>
                </c:pt>
                <c:pt idx="35679">
                  <c:v>4.2689100000000001E-2</c:v>
                </c:pt>
                <c:pt idx="35680">
                  <c:v>4.1844899999999997E-2</c:v>
                </c:pt>
                <c:pt idx="35681">
                  <c:v>4.0948699999999998E-2</c:v>
                </c:pt>
                <c:pt idx="35682">
                  <c:v>4.0001700000000001E-2</c:v>
                </c:pt>
                <c:pt idx="35683">
                  <c:v>3.9005400000000003E-2</c:v>
                </c:pt>
                <c:pt idx="35684">
                  <c:v>3.7961700000000001E-2</c:v>
                </c:pt>
                <c:pt idx="35685">
                  <c:v>3.6872700000000001E-2</c:v>
                </c:pt>
                <c:pt idx="35686">
                  <c:v>3.5740500000000001E-2</c:v>
                </c:pt>
                <c:pt idx="35687">
                  <c:v>3.4567500000000001E-2</c:v>
                </c:pt>
                <c:pt idx="35688">
                  <c:v>3.3355900000000001E-2</c:v>
                </c:pt>
                <c:pt idx="35689">
                  <c:v>3.2107499999999997E-2</c:v>
                </c:pt>
                <c:pt idx="35690">
                  <c:v>3.08247E-2</c:v>
                </c:pt>
                <c:pt idx="35691">
                  <c:v>2.9510000000000002E-2</c:v>
                </c:pt>
                <c:pt idx="35692">
                  <c:v>2.8166299999999998E-2</c:v>
                </c:pt>
                <c:pt idx="35693">
                  <c:v>2.6796E-2</c:v>
                </c:pt>
                <c:pt idx="35694">
                  <c:v>2.54015E-2</c:v>
                </c:pt>
                <c:pt idx="35695">
                  <c:v>2.3985699999999999E-2</c:v>
                </c:pt>
                <c:pt idx="35696">
                  <c:v>2.25513E-2</c:v>
                </c:pt>
                <c:pt idx="35697">
                  <c:v>2.1101000000000002E-2</c:v>
                </c:pt>
                <c:pt idx="35698">
                  <c:v>1.96372E-2</c:v>
                </c:pt>
                <c:pt idx="35699">
                  <c:v>1.8162600000000001E-2</c:v>
                </c:pt>
                <c:pt idx="35700">
                  <c:v>1.6679699999999999E-2</c:v>
                </c:pt>
                <c:pt idx="35701">
                  <c:v>1.5191400000000001E-2</c:v>
                </c:pt>
                <c:pt idx="35702">
                  <c:v>1.37006E-2</c:v>
                </c:pt>
                <c:pt idx="35703">
                  <c:v>1.22101E-2</c:v>
                </c:pt>
                <c:pt idx="35704">
                  <c:v>1.0722600000000001E-2</c:v>
                </c:pt>
                <c:pt idx="35705" formatCode="0.00E+00">
                  <c:v>9.2408300000000002E-3</c:v>
                </c:pt>
                <c:pt idx="35706" formatCode="0.00E+00">
                  <c:v>7.76767E-3</c:v>
                </c:pt>
                <c:pt idx="35707" formatCode="0.00E+00">
                  <c:v>6.3060199999999999E-3</c:v>
                </c:pt>
                <c:pt idx="35708" formatCode="0.00E+00">
                  <c:v>4.8588399999999997E-3</c:v>
                </c:pt>
                <c:pt idx="35709" formatCode="0.00E+00">
                  <c:v>3.4289899999999998E-3</c:v>
                </c:pt>
                <c:pt idx="35710" formatCode="0.00E+00">
                  <c:v>2.01929E-3</c:v>
                </c:pt>
                <c:pt idx="35711" formatCode="0.00E+00">
                  <c:v>6.3243900000000005E-4</c:v>
                </c:pt>
                <c:pt idx="35712" formatCode="0.00E+00">
                  <c:v>-7.2898400000000001E-4</c:v>
                </c:pt>
                <c:pt idx="35713" formatCode="0.00E+00">
                  <c:v>-2.0625499999999998E-3</c:v>
                </c:pt>
                <c:pt idx="35714" formatCode="0.00E+00">
                  <c:v>-3.36587E-3</c:v>
                </c:pt>
                <c:pt idx="35715" formatCode="0.00E+00">
                  <c:v>-4.6365299999999998E-3</c:v>
                </c:pt>
                <c:pt idx="35716" formatCode="0.00E+00">
                  <c:v>-5.8721099999999998E-3</c:v>
                </c:pt>
                <c:pt idx="35717" formatCode="0.00E+00">
                  <c:v>-7.0701899999999996E-3</c:v>
                </c:pt>
                <c:pt idx="35718" formatCode="0.00E+00">
                  <c:v>-8.2284100000000002E-3</c:v>
                </c:pt>
                <c:pt idx="35719" formatCode="0.00E+00">
                  <c:v>-9.3445000000000004E-3</c:v>
                </c:pt>
                <c:pt idx="35720">
                  <c:v>-1.04162E-2</c:v>
                </c:pt>
                <c:pt idx="35721">
                  <c:v>-1.14416E-2</c:v>
                </c:pt>
                <c:pt idx="35722">
                  <c:v>-1.24186E-2</c:v>
                </c:pt>
                <c:pt idx="35723">
                  <c:v>-1.33455E-2</c:v>
                </c:pt>
                <c:pt idx="35724">
                  <c:v>-1.4220699999999999E-2</c:v>
                </c:pt>
                <c:pt idx="35725">
                  <c:v>-1.50422E-2</c:v>
                </c:pt>
                <c:pt idx="35726">
                  <c:v>-1.5808699999999998E-2</c:v>
                </c:pt>
                <c:pt idx="35727">
                  <c:v>-1.65188E-2</c:v>
                </c:pt>
                <c:pt idx="35728">
                  <c:v>-1.7171200000000001E-2</c:v>
                </c:pt>
                <c:pt idx="35729">
                  <c:v>-1.7764700000000001E-2</c:v>
                </c:pt>
                <c:pt idx="35730">
                  <c:v>-1.8297999999999998E-2</c:v>
                </c:pt>
                <c:pt idx="35731">
                  <c:v>-1.8770200000000001E-2</c:v>
                </c:pt>
                <c:pt idx="35732">
                  <c:v>-1.9180599999999999E-2</c:v>
                </c:pt>
                <c:pt idx="35733">
                  <c:v>-1.9528500000000001E-2</c:v>
                </c:pt>
                <c:pt idx="35734">
                  <c:v>-1.98132E-2</c:v>
                </c:pt>
                <c:pt idx="35735">
                  <c:v>-2.0034300000000001E-2</c:v>
                </c:pt>
                <c:pt idx="35736">
                  <c:v>-2.0191400000000002E-2</c:v>
                </c:pt>
                <c:pt idx="35737">
                  <c:v>-2.0284199999999999E-2</c:v>
                </c:pt>
                <c:pt idx="35738">
                  <c:v>-2.03126E-2</c:v>
                </c:pt>
                <c:pt idx="35739">
                  <c:v>-2.0276599999999999E-2</c:v>
                </c:pt>
                <c:pt idx="35740">
                  <c:v>-2.0176699999999999E-2</c:v>
                </c:pt>
                <c:pt idx="35741">
                  <c:v>-2.0013300000000001E-2</c:v>
                </c:pt>
                <c:pt idx="35742">
                  <c:v>-1.9786399999999999E-2</c:v>
                </c:pt>
                <c:pt idx="35743">
                  <c:v>-1.9496699999999999E-2</c:v>
                </c:pt>
                <c:pt idx="35744">
                  <c:v>-1.91448E-2</c:v>
                </c:pt>
                <c:pt idx="35745">
                  <c:v>-1.8731500000000002E-2</c:v>
                </c:pt>
                <c:pt idx="35746">
                  <c:v>-1.8257700000000002E-2</c:v>
                </c:pt>
                <c:pt idx="35747">
                  <c:v>-1.7724299999999998E-2</c:v>
                </c:pt>
                <c:pt idx="35748">
                  <c:v>-1.71323E-2</c:v>
                </c:pt>
                <c:pt idx="35749">
                  <c:v>-1.64832E-2</c:v>
                </c:pt>
                <c:pt idx="35750">
                  <c:v>-1.5778199999999999E-2</c:v>
                </c:pt>
                <c:pt idx="35751">
                  <c:v>-1.50189E-2</c:v>
                </c:pt>
                <c:pt idx="35752">
                  <c:v>-1.4206699999999999E-2</c:v>
                </c:pt>
                <c:pt idx="35753">
                  <c:v>-1.3343300000000001E-2</c:v>
                </c:pt>
                <c:pt idx="35754">
                  <c:v>-1.2430500000000001E-2</c:v>
                </c:pt>
                <c:pt idx="35755">
                  <c:v>-1.14701E-2</c:v>
                </c:pt>
                <c:pt idx="35756">
                  <c:v>-1.04639E-2</c:v>
                </c:pt>
                <c:pt idx="35757" formatCode="0.00E+00">
                  <c:v>-9.4140100000000004E-3</c:v>
                </c:pt>
                <c:pt idx="35758" formatCode="0.00E+00">
                  <c:v>-8.3226299999999993E-3</c:v>
                </c:pt>
                <c:pt idx="35759" formatCode="0.00E+00">
                  <c:v>-7.1920100000000004E-3</c:v>
                </c:pt>
                <c:pt idx="35760" formatCode="0.00E+00">
                  <c:v>-6.0244699999999997E-3</c:v>
                </c:pt>
                <c:pt idx="35761" formatCode="0.00E+00">
                  <c:v>-4.8224399999999999E-3</c:v>
                </c:pt>
                <c:pt idx="35762" formatCode="0.00E+00">
                  <c:v>-3.5883600000000001E-3</c:v>
                </c:pt>
                <c:pt idx="35763" formatCode="0.00E+00">
                  <c:v>-2.3247099999999998E-3</c:v>
                </c:pt>
                <c:pt idx="35764" formatCode="0.00E+00">
                  <c:v>-1.03403E-3</c:v>
                </c:pt>
                <c:pt idx="35765" formatCode="0.00E+00">
                  <c:v>2.8103900000000002E-4</c:v>
                </c:pt>
                <c:pt idx="35766" formatCode="0.00E+00">
                  <c:v>1.61769E-3</c:v>
                </c:pt>
                <c:pt idx="35767" formatCode="0.00E+00">
                  <c:v>2.9730999999999998E-3</c:v>
                </c:pt>
                <c:pt idx="35768" formatCode="0.00E+00">
                  <c:v>4.34454E-3</c:v>
                </c:pt>
                <c:pt idx="35769" formatCode="0.00E+00">
                  <c:v>5.7292999999999997E-3</c:v>
                </c:pt>
                <c:pt idx="35770" formatCode="0.00E+00">
                  <c:v>7.1245199999999996E-3</c:v>
                </c:pt>
                <c:pt idx="35771" formatCode="0.00E+00">
                  <c:v>8.5272799999999999E-3</c:v>
                </c:pt>
                <c:pt idx="35772" formatCode="0.00E+00">
                  <c:v>9.9346999999999994E-3</c:v>
                </c:pt>
                <c:pt idx="35773">
                  <c:v>1.1343900000000001E-2</c:v>
                </c:pt>
                <c:pt idx="35774">
                  <c:v>1.2751999999999999E-2</c:v>
                </c:pt>
                <c:pt idx="35775">
                  <c:v>1.4156E-2</c:v>
                </c:pt>
                <c:pt idx="35776">
                  <c:v>1.5553000000000001E-2</c:v>
                </c:pt>
                <c:pt idx="35777">
                  <c:v>1.694E-2</c:v>
                </c:pt>
                <c:pt idx="35778">
                  <c:v>1.8314299999999999E-2</c:v>
                </c:pt>
                <c:pt idx="35779">
                  <c:v>1.9672800000000001E-2</c:v>
                </c:pt>
                <c:pt idx="35780">
                  <c:v>2.1012800000000002E-2</c:v>
                </c:pt>
                <c:pt idx="35781">
                  <c:v>2.2331400000000001E-2</c:v>
                </c:pt>
                <c:pt idx="35782">
                  <c:v>2.3625699999999999E-2</c:v>
                </c:pt>
                <c:pt idx="35783">
                  <c:v>2.4892899999999999E-2</c:v>
                </c:pt>
                <c:pt idx="35784">
                  <c:v>2.6130299999999999E-2</c:v>
                </c:pt>
                <c:pt idx="35785">
                  <c:v>2.73352E-2</c:v>
                </c:pt>
                <c:pt idx="35786">
                  <c:v>2.8505099999999998E-2</c:v>
                </c:pt>
                <c:pt idx="35787">
                  <c:v>2.9637299999999998E-2</c:v>
                </c:pt>
                <c:pt idx="35788">
                  <c:v>3.07294E-2</c:v>
                </c:pt>
                <c:pt idx="35789">
                  <c:v>3.1778899999999999E-2</c:v>
                </c:pt>
                <c:pt idx="35790">
                  <c:v>3.2783600000000003E-2</c:v>
                </c:pt>
                <c:pt idx="35791">
                  <c:v>3.3741100000000003E-2</c:v>
                </c:pt>
                <c:pt idx="35792">
                  <c:v>3.4649199999999998E-2</c:v>
                </c:pt>
                <c:pt idx="35793">
                  <c:v>3.55059E-2</c:v>
                </c:pt>
                <c:pt idx="35794">
                  <c:v>3.6309099999999997E-2</c:v>
                </c:pt>
                <c:pt idx="35795">
                  <c:v>3.7056899999999997E-2</c:v>
                </c:pt>
                <c:pt idx="35796">
                  <c:v>3.7747500000000003E-2</c:v>
                </c:pt>
                <c:pt idx="35797">
                  <c:v>3.8379200000000002E-2</c:v>
                </c:pt>
                <c:pt idx="35798">
                  <c:v>3.8950499999999999E-2</c:v>
                </c:pt>
                <c:pt idx="35799">
                  <c:v>3.9459800000000003E-2</c:v>
                </c:pt>
                <c:pt idx="35800">
                  <c:v>3.9905700000000002E-2</c:v>
                </c:pt>
                <c:pt idx="35801">
                  <c:v>4.02869E-2</c:v>
                </c:pt>
                <c:pt idx="35802">
                  <c:v>4.0602300000000001E-2</c:v>
                </c:pt>
                <c:pt idx="35803">
                  <c:v>4.08508E-2</c:v>
                </c:pt>
                <c:pt idx="35804">
                  <c:v>4.1031499999999999E-2</c:v>
                </c:pt>
                <c:pt idx="35805">
                  <c:v>4.1143600000000002E-2</c:v>
                </c:pt>
                <c:pt idx="35806">
                  <c:v>4.1186399999999998E-2</c:v>
                </c:pt>
                <c:pt idx="35807">
                  <c:v>4.1159399999999999E-2</c:v>
                </c:pt>
                <c:pt idx="35808">
                  <c:v>4.1062000000000001E-2</c:v>
                </c:pt>
                <c:pt idx="35809">
                  <c:v>4.0894100000000003E-2</c:v>
                </c:pt>
                <c:pt idx="35810">
                  <c:v>4.0655299999999998E-2</c:v>
                </c:pt>
                <c:pt idx="35811">
                  <c:v>4.0345699999999998E-2</c:v>
                </c:pt>
                <c:pt idx="35812">
                  <c:v>3.9965399999999998E-2</c:v>
                </c:pt>
                <c:pt idx="35813">
                  <c:v>3.9514399999999998E-2</c:v>
                </c:pt>
                <c:pt idx="35814">
                  <c:v>3.8993E-2</c:v>
                </c:pt>
                <c:pt idx="35815">
                  <c:v>3.8401400000000002E-2</c:v>
                </c:pt>
                <c:pt idx="35816">
                  <c:v>3.7740299999999997E-2</c:v>
                </c:pt>
                <c:pt idx="35817">
                  <c:v>3.7010300000000003E-2</c:v>
                </c:pt>
                <c:pt idx="35818">
                  <c:v>3.62122E-2</c:v>
                </c:pt>
                <c:pt idx="35819">
                  <c:v>3.5347000000000003E-2</c:v>
                </c:pt>
                <c:pt idx="35820">
                  <c:v>3.4415599999999998E-2</c:v>
                </c:pt>
                <c:pt idx="35821">
                  <c:v>3.3419299999999999E-2</c:v>
                </c:pt>
                <c:pt idx="35822">
                  <c:v>3.2359300000000001E-2</c:v>
                </c:pt>
                <c:pt idx="35823">
                  <c:v>3.12371E-2</c:v>
                </c:pt>
                <c:pt idx="35824">
                  <c:v>3.00541E-2</c:v>
                </c:pt>
                <c:pt idx="35825">
                  <c:v>2.88121E-2</c:v>
                </c:pt>
                <c:pt idx="35826">
                  <c:v>2.7512700000000001E-2</c:v>
                </c:pt>
                <c:pt idx="35827">
                  <c:v>2.6157900000000001E-2</c:v>
                </c:pt>
                <c:pt idx="35828">
                  <c:v>2.47496E-2</c:v>
                </c:pt>
                <c:pt idx="35829">
                  <c:v>2.3289899999999999E-2</c:v>
                </c:pt>
                <c:pt idx="35830">
                  <c:v>2.1780899999999999E-2</c:v>
                </c:pt>
                <c:pt idx="35831">
                  <c:v>2.0224900000000001E-2</c:v>
                </c:pt>
                <c:pt idx="35832">
                  <c:v>1.86242E-2</c:v>
                </c:pt>
                <c:pt idx="35833">
                  <c:v>1.6981300000000001E-2</c:v>
                </c:pt>
                <c:pt idx="35834">
                  <c:v>1.52988E-2</c:v>
                </c:pt>
                <c:pt idx="35835">
                  <c:v>1.35791E-2</c:v>
                </c:pt>
                <c:pt idx="35836">
                  <c:v>1.18251E-2</c:v>
                </c:pt>
                <c:pt idx="35837">
                  <c:v>1.0039299999999999E-2</c:v>
                </c:pt>
                <c:pt idx="35838" formatCode="0.00E+00">
                  <c:v>8.2247599999999994E-3</c:v>
                </c:pt>
                <c:pt idx="35839" formatCode="0.00E+00">
                  <c:v>6.3841899999999997E-3</c:v>
                </c:pt>
                <c:pt idx="35840" formatCode="0.00E+00">
                  <c:v>4.5205599999999999E-3</c:v>
                </c:pt>
                <c:pt idx="35841" formatCode="0.00E+00">
                  <c:v>2.6368400000000001E-3</c:v>
                </c:pt>
                <c:pt idx="35842" formatCode="0.00E+00">
                  <c:v>7.3604699999999998E-4</c:v>
                </c:pt>
                <c:pt idx="35843" formatCode="0.00E+00">
                  <c:v>-1.1787499999999999E-3</c:v>
                </c:pt>
                <c:pt idx="35844" formatCode="0.00E+00">
                  <c:v>-3.1044699999999998E-3</c:v>
                </c:pt>
                <c:pt idx="35845" formatCode="0.00E+00">
                  <c:v>-5.0379800000000001E-3</c:v>
                </c:pt>
                <c:pt idx="35846" formatCode="0.00E+00">
                  <c:v>-6.9761500000000004E-3</c:v>
                </c:pt>
                <c:pt idx="35847" formatCode="0.00E+00">
                  <c:v>-8.9157999999999998E-3</c:v>
                </c:pt>
                <c:pt idx="35848">
                  <c:v>-1.08538E-2</c:v>
                </c:pt>
                <c:pt idx="35849">
                  <c:v>-1.27869E-2</c:v>
                </c:pt>
                <c:pt idx="35850">
                  <c:v>-1.47119E-2</c:v>
                </c:pt>
                <c:pt idx="35851">
                  <c:v>-1.66257E-2</c:v>
                </c:pt>
                <c:pt idx="35852">
                  <c:v>-1.8525099999999999E-2</c:v>
                </c:pt>
                <c:pt idx="35853">
                  <c:v>-2.0407000000000002E-2</c:v>
                </c:pt>
                <c:pt idx="35854">
                  <c:v>-2.2268099999999999E-2</c:v>
                </c:pt>
                <c:pt idx="35855">
                  <c:v>-2.4105499999999998E-2</c:v>
                </c:pt>
                <c:pt idx="35856">
                  <c:v>-2.5916000000000002E-2</c:v>
                </c:pt>
                <c:pt idx="35857">
                  <c:v>-2.7696700000000001E-2</c:v>
                </c:pt>
                <c:pt idx="35858">
                  <c:v>-2.9444399999999999E-2</c:v>
                </c:pt>
                <c:pt idx="35859">
                  <c:v>-3.1156300000000001E-2</c:v>
                </c:pt>
                <c:pt idx="35860">
                  <c:v>-3.2829400000000002E-2</c:v>
                </c:pt>
                <c:pt idx="35861">
                  <c:v>-3.4460999999999999E-2</c:v>
                </c:pt>
                <c:pt idx="35862">
                  <c:v>-3.6048299999999998E-2</c:v>
                </c:pt>
                <c:pt idx="35863">
                  <c:v>-3.7588499999999997E-2</c:v>
                </c:pt>
                <c:pt idx="35864">
                  <c:v>-3.9079000000000003E-2</c:v>
                </c:pt>
                <c:pt idx="35865">
                  <c:v>-4.0517400000000002E-2</c:v>
                </c:pt>
                <c:pt idx="35866">
                  <c:v>-4.1901099999999997E-2</c:v>
                </c:pt>
                <c:pt idx="35867">
                  <c:v>-4.3227700000000001E-2</c:v>
                </c:pt>
                <c:pt idx="35868">
                  <c:v>-4.4494899999999997E-2</c:v>
                </c:pt>
                <c:pt idx="35869">
                  <c:v>-4.5700699999999997E-2</c:v>
                </c:pt>
                <c:pt idx="35870">
                  <c:v>-4.6842799999999997E-2</c:v>
                </c:pt>
                <c:pt idx="35871">
                  <c:v>-4.7919200000000002E-2</c:v>
                </c:pt>
                <c:pt idx="35872">
                  <c:v>-4.8928100000000002E-2</c:v>
                </c:pt>
                <c:pt idx="35873">
                  <c:v>-4.9867799999999997E-2</c:v>
                </c:pt>
                <c:pt idx="35874">
                  <c:v>-5.0736400000000001E-2</c:v>
                </c:pt>
                <c:pt idx="35875">
                  <c:v>-5.1532599999999998E-2</c:v>
                </c:pt>
                <c:pt idx="35876">
                  <c:v>-5.2254799999999997E-2</c:v>
                </c:pt>
                <c:pt idx="35877">
                  <c:v>-5.2901799999999999E-2</c:v>
                </c:pt>
                <c:pt idx="35878">
                  <c:v>-5.3472400000000003E-2</c:v>
                </c:pt>
                <c:pt idx="35879">
                  <c:v>-5.3965399999999997E-2</c:v>
                </c:pt>
                <c:pt idx="35880">
                  <c:v>-5.4379999999999998E-2</c:v>
                </c:pt>
                <c:pt idx="35881">
                  <c:v>-5.4715399999999997E-2</c:v>
                </c:pt>
                <c:pt idx="35882">
                  <c:v>-5.4970900000000003E-2</c:v>
                </c:pt>
                <c:pt idx="35883">
                  <c:v>-5.5145899999999998E-2</c:v>
                </c:pt>
                <c:pt idx="35884">
                  <c:v>-5.52401E-2</c:v>
                </c:pt>
                <c:pt idx="35885">
                  <c:v>-5.5253200000000002E-2</c:v>
                </c:pt>
                <c:pt idx="35886">
                  <c:v>-5.5184999999999998E-2</c:v>
                </c:pt>
                <c:pt idx="35887">
                  <c:v>-5.5035500000000001E-2</c:v>
                </c:pt>
                <c:pt idx="35888">
                  <c:v>-5.4804899999999997E-2</c:v>
                </c:pt>
                <c:pt idx="35889">
                  <c:v>-5.4493399999999997E-2</c:v>
                </c:pt>
                <c:pt idx="35890">
                  <c:v>-5.4101400000000001E-2</c:v>
                </c:pt>
                <c:pt idx="35891">
                  <c:v>-5.3629400000000001E-2</c:v>
                </c:pt>
                <c:pt idx="35892">
                  <c:v>-5.3078199999999999E-2</c:v>
                </c:pt>
                <c:pt idx="35893">
                  <c:v>-5.2448500000000002E-2</c:v>
                </c:pt>
                <c:pt idx="35894">
                  <c:v>-5.1741099999999998E-2</c:v>
                </c:pt>
                <c:pt idx="35895">
                  <c:v>-5.0957299999999997E-2</c:v>
                </c:pt>
                <c:pt idx="35896">
                  <c:v>-5.00981E-2</c:v>
                </c:pt>
                <c:pt idx="35897">
                  <c:v>-4.9164899999999997E-2</c:v>
                </c:pt>
                <c:pt idx="35898">
                  <c:v>-4.8159E-2</c:v>
                </c:pt>
                <c:pt idx="35899">
                  <c:v>-4.7082100000000002E-2</c:v>
                </c:pt>
                <c:pt idx="35900">
                  <c:v>-4.5935799999999999E-2</c:v>
                </c:pt>
                <c:pt idx="35901">
                  <c:v>-4.4721799999999999E-2</c:v>
                </c:pt>
                <c:pt idx="35902">
                  <c:v>-4.3442099999999997E-2</c:v>
                </c:pt>
                <c:pt idx="35903">
                  <c:v>-4.20986E-2</c:v>
                </c:pt>
                <c:pt idx="35904">
                  <c:v>-4.0693500000000001E-2</c:v>
                </c:pt>
                <c:pt idx="35905">
                  <c:v>-3.9229E-2</c:v>
                </c:pt>
                <c:pt idx="35906">
                  <c:v>-3.7707299999999999E-2</c:v>
                </c:pt>
                <c:pt idx="35907">
                  <c:v>-3.6130799999999998E-2</c:v>
                </c:pt>
                <c:pt idx="35908">
                  <c:v>-3.4502100000000001E-2</c:v>
                </c:pt>
                <c:pt idx="35909">
                  <c:v>-3.2823699999999997E-2</c:v>
                </c:pt>
                <c:pt idx="35910">
                  <c:v>-3.1098199999999999E-2</c:v>
                </c:pt>
                <c:pt idx="35911">
                  <c:v>-2.9328300000000002E-2</c:v>
                </c:pt>
                <c:pt idx="35912">
                  <c:v>-2.75169E-2</c:v>
                </c:pt>
                <c:pt idx="35913">
                  <c:v>-2.5666899999999999E-2</c:v>
                </c:pt>
                <c:pt idx="35914">
                  <c:v>-2.3781E-2</c:v>
                </c:pt>
                <c:pt idx="35915">
                  <c:v>-2.1862400000000001E-2</c:v>
                </c:pt>
                <c:pt idx="35916">
                  <c:v>-1.9914100000000001E-2</c:v>
                </c:pt>
                <c:pt idx="35917">
                  <c:v>-1.7939E-2</c:v>
                </c:pt>
                <c:pt idx="35918">
                  <c:v>-1.59404E-2</c:v>
                </c:pt>
                <c:pt idx="35919">
                  <c:v>-1.39214E-2</c:v>
                </c:pt>
                <c:pt idx="35920">
                  <c:v>-1.18852E-2</c:v>
                </c:pt>
                <c:pt idx="35921" formatCode="0.00E+00">
                  <c:v>-9.8349400000000003E-3</c:v>
                </c:pt>
                <c:pt idx="35922" formatCode="0.00E+00">
                  <c:v>-7.7739000000000003E-3</c:v>
                </c:pt>
                <c:pt idx="35923" formatCode="0.00E+00">
                  <c:v>-5.7053199999999998E-3</c:v>
                </c:pt>
                <c:pt idx="35924" formatCode="0.00E+00">
                  <c:v>-3.6324500000000002E-3</c:v>
                </c:pt>
                <c:pt idx="35925" formatCode="0.00E+00">
                  <c:v>-1.55853E-3</c:v>
                </c:pt>
                <c:pt idx="35926" formatCode="0.00E+00">
                  <c:v>5.1318100000000003E-4</c:v>
                </c:pt>
                <c:pt idx="35927" formatCode="0.00E+00">
                  <c:v>2.5794500000000001E-3</c:v>
                </c:pt>
                <c:pt idx="35928" formatCode="0.00E+00">
                  <c:v>4.6370300000000003E-3</c:v>
                </c:pt>
                <c:pt idx="35929" formatCode="0.00E+00">
                  <c:v>6.6827400000000004E-3</c:v>
                </c:pt>
                <c:pt idx="35930" formatCode="0.00E+00">
                  <c:v>8.7133799999999997E-3</c:v>
                </c:pt>
                <c:pt idx="35931">
                  <c:v>1.0725800000000001E-2</c:v>
                </c:pt>
                <c:pt idx="35932">
                  <c:v>1.27169E-2</c:v>
                </c:pt>
                <c:pt idx="35933">
                  <c:v>1.46835E-2</c:v>
                </c:pt>
                <c:pt idx="35934">
                  <c:v>1.6622700000000001E-2</c:v>
                </c:pt>
                <c:pt idx="35935">
                  <c:v>1.8531499999999999E-2</c:v>
                </c:pt>
                <c:pt idx="35936">
                  <c:v>2.0406899999999999E-2</c:v>
                </c:pt>
                <c:pt idx="35937">
                  <c:v>2.2246100000000001E-2</c:v>
                </c:pt>
                <c:pt idx="35938">
                  <c:v>2.40462E-2</c:v>
                </c:pt>
                <c:pt idx="35939">
                  <c:v>2.58046E-2</c:v>
                </c:pt>
                <c:pt idx="35940">
                  <c:v>2.7518600000000001E-2</c:v>
                </c:pt>
                <c:pt idx="35941">
                  <c:v>2.9185599999999999E-2</c:v>
                </c:pt>
                <c:pt idx="35942">
                  <c:v>3.08031E-2</c:v>
                </c:pt>
                <c:pt idx="35943">
                  <c:v>3.23687E-2</c:v>
                </c:pt>
                <c:pt idx="35944">
                  <c:v>3.3880100000000003E-2</c:v>
                </c:pt>
                <c:pt idx="35945">
                  <c:v>3.5335100000000001E-2</c:v>
                </c:pt>
                <c:pt idx="35946">
                  <c:v>3.6731600000000003E-2</c:v>
                </c:pt>
                <c:pt idx="35947">
                  <c:v>3.8067499999999997E-2</c:v>
                </c:pt>
                <c:pt idx="35948">
                  <c:v>3.9340899999999998E-2</c:v>
                </c:pt>
                <c:pt idx="35949">
                  <c:v>4.0550000000000003E-2</c:v>
                </c:pt>
                <c:pt idx="35950">
                  <c:v>4.16932E-2</c:v>
                </c:pt>
                <c:pt idx="35951">
                  <c:v>4.2768800000000003E-2</c:v>
                </c:pt>
                <c:pt idx="35952">
                  <c:v>4.3775300000000003E-2</c:v>
                </c:pt>
                <c:pt idx="35953">
                  <c:v>4.4711599999999997E-2</c:v>
                </c:pt>
                <c:pt idx="35954">
                  <c:v>4.5576199999999997E-2</c:v>
                </c:pt>
                <c:pt idx="35955">
                  <c:v>4.6368100000000002E-2</c:v>
                </c:pt>
                <c:pt idx="35956">
                  <c:v>4.70864E-2</c:v>
                </c:pt>
                <c:pt idx="35957">
                  <c:v>4.7730099999999998E-2</c:v>
                </c:pt>
                <c:pt idx="35958">
                  <c:v>4.8298599999999997E-2</c:v>
                </c:pt>
                <c:pt idx="35959">
                  <c:v>4.8791300000000003E-2</c:v>
                </c:pt>
                <c:pt idx="35960">
                  <c:v>4.9207599999999997E-2</c:v>
                </c:pt>
                <c:pt idx="35961">
                  <c:v>4.9547300000000002E-2</c:v>
                </c:pt>
                <c:pt idx="35962">
                  <c:v>4.9810100000000003E-2</c:v>
                </c:pt>
                <c:pt idx="35963">
                  <c:v>4.9995900000000003E-2</c:v>
                </c:pt>
                <c:pt idx="35964">
                  <c:v>5.0104900000000001E-2</c:v>
                </c:pt>
                <c:pt idx="35965">
                  <c:v>5.0137099999999997E-2</c:v>
                </c:pt>
                <c:pt idx="35966">
                  <c:v>5.00928E-2</c:v>
                </c:pt>
                <c:pt idx="35967">
                  <c:v>4.9972599999999999E-2</c:v>
                </c:pt>
                <c:pt idx="35968">
                  <c:v>4.9776899999999999E-2</c:v>
                </c:pt>
                <c:pt idx="35969">
                  <c:v>4.9506500000000002E-2</c:v>
                </c:pt>
                <c:pt idx="35970">
                  <c:v>4.91621E-2</c:v>
                </c:pt>
                <c:pt idx="35971">
                  <c:v>4.8744700000000002E-2</c:v>
                </c:pt>
                <c:pt idx="35972">
                  <c:v>4.8255199999999998E-2</c:v>
                </c:pt>
                <c:pt idx="35973">
                  <c:v>4.7695000000000001E-2</c:v>
                </c:pt>
                <c:pt idx="35974">
                  <c:v>4.7065099999999999E-2</c:v>
                </c:pt>
                <c:pt idx="35975">
                  <c:v>4.6367199999999997E-2</c:v>
                </c:pt>
                <c:pt idx="35976">
                  <c:v>4.5602499999999997E-2</c:v>
                </c:pt>
                <c:pt idx="35977">
                  <c:v>4.4772800000000001E-2</c:v>
                </c:pt>
                <c:pt idx="35978">
                  <c:v>4.3879799999999997E-2</c:v>
                </c:pt>
                <c:pt idx="35979">
                  <c:v>4.2925199999999997E-2</c:v>
                </c:pt>
                <c:pt idx="35980">
                  <c:v>4.1910999999999997E-2</c:v>
                </c:pt>
                <c:pt idx="35981">
                  <c:v>4.0839199999999999E-2</c:v>
                </c:pt>
                <c:pt idx="35982">
                  <c:v>3.9711799999999998E-2</c:v>
                </c:pt>
                <c:pt idx="35983">
                  <c:v>3.8531099999999999E-2</c:v>
                </c:pt>
                <c:pt idx="35984">
                  <c:v>3.7299300000000001E-2</c:v>
                </c:pt>
                <c:pt idx="35985">
                  <c:v>3.6018700000000001E-2</c:v>
                </c:pt>
                <c:pt idx="35986">
                  <c:v>3.4691800000000002E-2</c:v>
                </c:pt>
                <c:pt idx="35987">
                  <c:v>3.3321000000000003E-2</c:v>
                </c:pt>
                <c:pt idx="35988">
                  <c:v>3.1908899999999997E-2</c:v>
                </c:pt>
                <c:pt idx="35989">
                  <c:v>3.0458099999999998E-2</c:v>
                </c:pt>
                <c:pt idx="35990">
                  <c:v>2.8971199999999999E-2</c:v>
                </c:pt>
                <c:pt idx="35991">
                  <c:v>2.74509E-2</c:v>
                </c:pt>
                <c:pt idx="35992">
                  <c:v>2.5900099999999999E-2</c:v>
                </c:pt>
                <c:pt idx="35993">
                  <c:v>2.43214E-2</c:v>
                </c:pt>
                <c:pt idx="35994">
                  <c:v>2.27178E-2</c:v>
                </c:pt>
                <c:pt idx="35995">
                  <c:v>2.1092E-2</c:v>
                </c:pt>
                <c:pt idx="35996">
                  <c:v>1.9446999999999999E-2</c:v>
                </c:pt>
                <c:pt idx="35997">
                  <c:v>1.7785700000000002E-2</c:v>
                </c:pt>
                <c:pt idx="35998">
                  <c:v>1.6111E-2</c:v>
                </c:pt>
                <c:pt idx="35999">
                  <c:v>1.44257E-2</c:v>
                </c:pt>
                <c:pt idx="36000">
                  <c:v>1.2733E-2</c:v>
                </c:pt>
                <c:pt idx="36001">
                  <c:v>1.10356E-2</c:v>
                </c:pt>
                <c:pt idx="36002" formatCode="0.00E+00">
                  <c:v>9.3364799999999994E-3</c:v>
                </c:pt>
                <c:pt idx="36003" formatCode="0.00E+00">
                  <c:v>7.6385999999999997E-3</c:v>
                </c:pt>
                <c:pt idx="36004" formatCode="0.00E+00">
                  <c:v>5.9448399999999998E-3</c:v>
                </c:pt>
                <c:pt idx="36005" formatCode="0.00E+00">
                  <c:v>4.2580600000000001E-3</c:v>
                </c:pt>
                <c:pt idx="36006" formatCode="0.00E+00">
                  <c:v>2.5811100000000002E-3</c:v>
                </c:pt>
                <c:pt idx="36007" formatCode="0.00E+00">
                  <c:v>9.1681300000000005E-4</c:v>
                </c:pt>
                <c:pt idx="36008" formatCode="0.00E+00">
                  <c:v>-7.3205199999999996E-4</c:v>
                </c:pt>
                <c:pt idx="36009" formatCode="0.00E+00">
                  <c:v>-2.3627499999999998E-3</c:v>
                </c:pt>
                <c:pt idx="36010" formatCode="0.00E+00">
                  <c:v>-3.9725799999999999E-3</c:v>
                </c:pt>
                <c:pt idx="36011" formatCode="0.00E+00">
                  <c:v>-5.5589200000000002E-3</c:v>
                </c:pt>
                <c:pt idx="36012" formatCode="0.00E+00">
                  <c:v>-7.1191600000000002E-3</c:v>
                </c:pt>
                <c:pt idx="36013" formatCode="0.00E+00">
                  <c:v>-8.6507900000000002E-3</c:v>
                </c:pt>
                <c:pt idx="36014">
                  <c:v>-1.01513E-2</c:v>
                </c:pt>
                <c:pt idx="36015">
                  <c:v>-1.1618399999999999E-2</c:v>
                </c:pt>
                <c:pt idx="36016">
                  <c:v>-1.3049699999999999E-2</c:v>
                </c:pt>
                <c:pt idx="36017">
                  <c:v>-1.4442999999999999E-2</c:v>
                </c:pt>
                <c:pt idx="36018">
                  <c:v>-1.5796000000000001E-2</c:v>
                </c:pt>
                <c:pt idx="36019">
                  <c:v>-1.7106799999999998E-2</c:v>
                </c:pt>
                <c:pt idx="36020">
                  <c:v>-1.8373199999999999E-2</c:v>
                </c:pt>
                <c:pt idx="36021">
                  <c:v>-1.95935E-2</c:v>
                </c:pt>
                <c:pt idx="36022">
                  <c:v>-2.07659E-2</c:v>
                </c:pt>
                <c:pt idx="36023">
                  <c:v>-2.1888500000000002E-2</c:v>
                </c:pt>
                <c:pt idx="36024">
                  <c:v>-2.29597E-2</c:v>
                </c:pt>
                <c:pt idx="36025">
                  <c:v>-2.3978200000000002E-2</c:v>
                </c:pt>
                <c:pt idx="36026">
                  <c:v>-2.49424E-2</c:v>
                </c:pt>
                <c:pt idx="36027">
                  <c:v>-2.5850999999999999E-2</c:v>
                </c:pt>
                <c:pt idx="36028">
                  <c:v>-2.6702900000000002E-2</c:v>
                </c:pt>
                <c:pt idx="36029">
                  <c:v>-2.7497000000000001E-2</c:v>
                </c:pt>
                <c:pt idx="36030">
                  <c:v>-2.8232299999999998E-2</c:v>
                </c:pt>
                <c:pt idx="36031">
                  <c:v>-2.89079E-2</c:v>
                </c:pt>
                <c:pt idx="36032">
                  <c:v>-2.95231E-2</c:v>
                </c:pt>
                <c:pt idx="36033">
                  <c:v>-3.0077300000000001E-2</c:v>
                </c:pt>
                <c:pt idx="36034">
                  <c:v>-3.057E-2</c:v>
                </c:pt>
                <c:pt idx="36035">
                  <c:v>-3.1000699999999999E-2</c:v>
                </c:pt>
                <c:pt idx="36036">
                  <c:v>-3.1369099999999997E-2</c:v>
                </c:pt>
                <c:pt idx="36037">
                  <c:v>-3.1675200000000001E-2</c:v>
                </c:pt>
                <c:pt idx="36038">
                  <c:v>-3.1918799999999997E-2</c:v>
                </c:pt>
                <c:pt idx="36039">
                  <c:v>-3.2099999999999997E-2</c:v>
                </c:pt>
                <c:pt idx="36040">
                  <c:v>-3.2219100000000001E-2</c:v>
                </c:pt>
                <c:pt idx="36041">
                  <c:v>-3.2276199999999998E-2</c:v>
                </c:pt>
                <c:pt idx="36042">
                  <c:v>-3.2271899999999999E-2</c:v>
                </c:pt>
                <c:pt idx="36043">
                  <c:v>-3.2206600000000002E-2</c:v>
                </c:pt>
                <c:pt idx="36044">
                  <c:v>-3.2080900000000002E-2</c:v>
                </c:pt>
                <c:pt idx="36045">
                  <c:v>-3.1895699999999999E-2</c:v>
                </c:pt>
                <c:pt idx="36046">
                  <c:v>-3.1651800000000001E-2</c:v>
                </c:pt>
                <c:pt idx="36047">
                  <c:v>-3.1350000000000003E-2</c:v>
                </c:pt>
                <c:pt idx="36048">
                  <c:v>-3.0991600000000001E-2</c:v>
                </c:pt>
                <c:pt idx="36049">
                  <c:v>-3.05776E-2</c:v>
                </c:pt>
                <c:pt idx="36050">
                  <c:v>-3.0109400000000001E-2</c:v>
                </c:pt>
                <c:pt idx="36051">
                  <c:v>-2.9588199999999999E-2</c:v>
                </c:pt>
                <c:pt idx="36052">
                  <c:v>-2.90155E-2</c:v>
                </c:pt>
                <c:pt idx="36053">
                  <c:v>-2.8392899999999999E-2</c:v>
                </c:pt>
                <c:pt idx="36054">
                  <c:v>-2.7722E-2</c:v>
                </c:pt>
                <c:pt idx="36055">
                  <c:v>-2.7004500000000001E-2</c:v>
                </c:pt>
                <c:pt idx="36056">
                  <c:v>-2.62422E-2</c:v>
                </c:pt>
                <c:pt idx="36057">
                  <c:v>-2.5436899999999998E-2</c:v>
                </c:pt>
                <c:pt idx="36058">
                  <c:v>-2.4590600000000001E-2</c:v>
                </c:pt>
                <c:pt idx="36059">
                  <c:v>-2.3705400000000001E-2</c:v>
                </c:pt>
                <c:pt idx="36060">
                  <c:v>-2.2783299999999999E-2</c:v>
                </c:pt>
                <c:pt idx="36061">
                  <c:v>-2.18263E-2</c:v>
                </c:pt>
                <c:pt idx="36062">
                  <c:v>-2.0836799999999999E-2</c:v>
                </c:pt>
                <c:pt idx="36063">
                  <c:v>-1.9816899999999998E-2</c:v>
                </c:pt>
                <c:pt idx="36064">
                  <c:v>-1.8769000000000001E-2</c:v>
                </c:pt>
                <c:pt idx="36065">
                  <c:v>-1.7695300000000001E-2</c:v>
                </c:pt>
                <c:pt idx="36066">
                  <c:v>-1.65982E-2</c:v>
                </c:pt>
                <c:pt idx="36067">
                  <c:v>-1.5480300000000001E-2</c:v>
                </c:pt>
                <c:pt idx="36068">
                  <c:v>-1.4343699999999999E-2</c:v>
                </c:pt>
                <c:pt idx="36069">
                  <c:v>-1.3191100000000001E-2</c:v>
                </c:pt>
                <c:pt idx="36070">
                  <c:v>-1.2024999999999999E-2</c:v>
                </c:pt>
                <c:pt idx="36071">
                  <c:v>-1.08477E-2</c:v>
                </c:pt>
                <c:pt idx="36072" formatCode="0.00E+00">
                  <c:v>-9.6617999999999999E-3</c:v>
                </c:pt>
                <c:pt idx="36073" formatCode="0.00E+00">
                  <c:v>-8.4698199999999994E-3</c:v>
                </c:pt>
                <c:pt idx="36074" formatCode="0.00E+00">
                  <c:v>-7.2742500000000003E-3</c:v>
                </c:pt>
                <c:pt idx="36075" formatCode="0.00E+00">
                  <c:v>-6.0775999999999998E-3</c:v>
                </c:pt>
                <c:pt idx="36076" formatCode="0.00E+00">
                  <c:v>-4.8823599999999997E-3</c:v>
                </c:pt>
                <c:pt idx="36077" formatCode="0.00E+00">
                  <c:v>-3.6909999999999998E-3</c:v>
                </c:pt>
                <c:pt idx="36078" formatCode="0.00E+00">
                  <c:v>-2.50599E-3</c:v>
                </c:pt>
                <c:pt idx="36079" formatCode="0.00E+00">
                  <c:v>-1.32975E-3</c:v>
                </c:pt>
                <c:pt idx="36080" formatCode="0.00E+00">
                  <c:v>-1.6471300000000001E-4</c:v>
                </c:pt>
                <c:pt idx="36081" formatCode="0.00E+00">
                  <c:v>9.8676100000000006E-4</c:v>
                </c:pt>
                <c:pt idx="36082" formatCode="0.00E+00">
                  <c:v>2.12233E-3</c:v>
                </c:pt>
                <c:pt idx="36083" formatCode="0.00E+00">
                  <c:v>3.2396899999999999E-3</c:v>
                </c:pt>
                <c:pt idx="36084" formatCode="0.00E+00">
                  <c:v>4.3366000000000004E-3</c:v>
                </c:pt>
                <c:pt idx="36085" formatCode="0.00E+00">
                  <c:v>5.41085E-3</c:v>
                </c:pt>
                <c:pt idx="36086" formatCode="0.00E+00">
                  <c:v>6.4603000000000004E-3</c:v>
                </c:pt>
                <c:pt idx="36087" formatCode="0.00E+00">
                  <c:v>7.4828500000000001E-3</c:v>
                </c:pt>
                <c:pt idx="36088" formatCode="0.00E+00">
                  <c:v>8.4764699999999998E-3</c:v>
                </c:pt>
                <c:pt idx="36089" formatCode="0.00E+00">
                  <c:v>9.4392E-3</c:v>
                </c:pt>
                <c:pt idx="36090">
                  <c:v>1.03692E-2</c:v>
                </c:pt>
                <c:pt idx="36091">
                  <c:v>1.12645E-2</c:v>
                </c:pt>
                <c:pt idx="36092">
                  <c:v>1.2123500000000001E-2</c:v>
                </c:pt>
                <c:pt idx="36093">
                  <c:v>1.2944499999999999E-2</c:v>
                </c:pt>
                <c:pt idx="36094">
                  <c:v>1.3725899999999999E-2</c:v>
                </c:pt>
                <c:pt idx="36095">
                  <c:v>1.44662E-2</c:v>
                </c:pt>
                <c:pt idx="36096">
                  <c:v>1.5164E-2</c:v>
                </c:pt>
                <c:pt idx="36097">
                  <c:v>1.5817999999999999E-2</c:v>
                </c:pt>
                <c:pt idx="36098">
                  <c:v>1.6426900000000001E-2</c:v>
                </c:pt>
                <c:pt idx="36099">
                  <c:v>1.69897E-2</c:v>
                </c:pt>
                <c:pt idx="36100">
                  <c:v>1.7505199999999999E-2</c:v>
                </c:pt>
                <c:pt idx="36101">
                  <c:v>1.7972599999999998E-2</c:v>
                </c:pt>
                <c:pt idx="36102">
                  <c:v>1.8391000000000001E-2</c:v>
                </c:pt>
                <c:pt idx="36103">
                  <c:v>1.8759700000000001E-2</c:v>
                </c:pt>
                <c:pt idx="36104">
                  <c:v>1.9078000000000001E-2</c:v>
                </c:pt>
                <c:pt idx="36105">
                  <c:v>1.9345399999999999E-2</c:v>
                </c:pt>
                <c:pt idx="36106">
                  <c:v>1.9561599999999998E-2</c:v>
                </c:pt>
                <c:pt idx="36107">
                  <c:v>1.97261E-2</c:v>
                </c:pt>
                <c:pt idx="36108">
                  <c:v>1.98388E-2</c:v>
                </c:pt>
                <c:pt idx="36109">
                  <c:v>1.98996E-2</c:v>
                </c:pt>
                <c:pt idx="36110">
                  <c:v>1.99084E-2</c:v>
                </c:pt>
                <c:pt idx="36111">
                  <c:v>1.9865399999999998E-2</c:v>
                </c:pt>
                <c:pt idx="36112">
                  <c:v>1.9770800000000002E-2</c:v>
                </c:pt>
                <c:pt idx="36113">
                  <c:v>1.9624900000000001E-2</c:v>
                </c:pt>
                <c:pt idx="36114">
                  <c:v>1.94282E-2</c:v>
                </c:pt>
                <c:pt idx="36115">
                  <c:v>1.91811E-2</c:v>
                </c:pt>
                <c:pt idx="36116">
                  <c:v>1.88843E-2</c:v>
                </c:pt>
                <c:pt idx="36117">
                  <c:v>1.8538499999999999E-2</c:v>
                </c:pt>
                <c:pt idx="36118">
                  <c:v>1.81446E-2</c:v>
                </c:pt>
                <c:pt idx="36119">
                  <c:v>1.77035E-2</c:v>
                </c:pt>
                <c:pt idx="36120">
                  <c:v>1.7216200000000001E-2</c:v>
                </c:pt>
                <c:pt idx="36121">
                  <c:v>1.6683799999999999E-2</c:v>
                </c:pt>
                <c:pt idx="36122">
                  <c:v>1.61075E-2</c:v>
                </c:pt>
                <c:pt idx="36123">
                  <c:v>1.54886E-2</c:v>
                </c:pt>
                <c:pt idx="36124">
                  <c:v>1.4828600000000001E-2</c:v>
                </c:pt>
                <c:pt idx="36125">
                  <c:v>1.41289E-2</c:v>
                </c:pt>
                <c:pt idx="36126">
                  <c:v>1.3390900000000001E-2</c:v>
                </c:pt>
                <c:pt idx="36127">
                  <c:v>1.26164E-2</c:v>
                </c:pt>
                <c:pt idx="36128">
                  <c:v>1.1807099999999999E-2</c:v>
                </c:pt>
                <c:pt idx="36129">
                  <c:v>1.0964700000000001E-2</c:v>
                </c:pt>
                <c:pt idx="36130">
                  <c:v>1.00911E-2</c:v>
                </c:pt>
                <c:pt idx="36131" formatCode="0.00E+00">
                  <c:v>9.1880899999999995E-3</c:v>
                </c:pt>
                <c:pt idx="36132" formatCode="0.00E+00">
                  <c:v>8.2577399999999995E-3</c:v>
                </c:pt>
                <c:pt idx="36133" formatCode="0.00E+00">
                  <c:v>7.3020400000000001E-3</c:v>
                </c:pt>
                <c:pt idx="36134" formatCode="0.00E+00">
                  <c:v>6.3230500000000002E-3</c:v>
                </c:pt>
                <c:pt idx="36135" formatCode="0.00E+00">
                  <c:v>5.3229000000000002E-3</c:v>
                </c:pt>
                <c:pt idx="36136" formatCode="0.00E+00">
                  <c:v>4.3037500000000003E-3</c:v>
                </c:pt>
                <c:pt idx="36137" formatCode="0.00E+00">
                  <c:v>3.2678099999999999E-3</c:v>
                </c:pt>
                <c:pt idx="36138" formatCode="0.00E+00">
                  <c:v>2.2173100000000001E-3</c:v>
                </c:pt>
                <c:pt idx="36139" formatCode="0.00E+00">
                  <c:v>1.15453E-3</c:v>
                </c:pt>
                <c:pt idx="36140" formatCode="0.00E+00">
                  <c:v>8.1756300000000002E-5</c:v>
                </c:pt>
                <c:pt idx="36141" formatCode="0.00E+00">
                  <c:v>-9.9868299999999999E-4</c:v>
                </c:pt>
                <c:pt idx="36142" formatCode="0.00E+00">
                  <c:v>-2.0844499999999998E-3</c:v>
                </c:pt>
                <c:pt idx="36143" formatCode="0.00E+00">
                  <c:v>-3.1732000000000002E-3</c:v>
                </c:pt>
                <c:pt idx="36144" formatCode="0.00E+00">
                  <c:v>-4.2625600000000003E-3</c:v>
                </c:pt>
                <c:pt idx="36145" formatCode="0.00E+00">
                  <c:v>-5.3501900000000003E-3</c:v>
                </c:pt>
                <c:pt idx="36146" formatCode="0.00E+00">
                  <c:v>-6.4336999999999997E-3</c:v>
                </c:pt>
                <c:pt idx="36147" formatCode="0.00E+00">
                  <c:v>-7.5107400000000001E-3</c:v>
                </c:pt>
                <c:pt idx="36148" formatCode="0.00E+00">
                  <c:v>-8.5789799999999999E-3</c:v>
                </c:pt>
                <c:pt idx="36149" formatCode="0.00E+00">
                  <c:v>-9.6360600000000001E-3</c:v>
                </c:pt>
                <c:pt idx="36150">
                  <c:v>-1.06797E-2</c:v>
                </c:pt>
                <c:pt idx="36151">
                  <c:v>-1.1707499999999999E-2</c:v>
                </c:pt>
                <c:pt idx="36152">
                  <c:v>-1.27174E-2</c:v>
                </c:pt>
                <c:pt idx="36153">
                  <c:v>-1.3706899999999999E-2</c:v>
                </c:pt>
                <c:pt idx="36154">
                  <c:v>-1.4674100000000001E-2</c:v>
                </c:pt>
                <c:pt idx="36155">
                  <c:v>-1.56166E-2</c:v>
                </c:pt>
                <c:pt idx="36156">
                  <c:v>-1.6532399999999999E-2</c:v>
                </c:pt>
                <c:pt idx="36157">
                  <c:v>-1.7419400000000002E-2</c:v>
                </c:pt>
                <c:pt idx="36158">
                  <c:v>-1.8275699999999999E-2</c:v>
                </c:pt>
                <c:pt idx="36159">
                  <c:v>-1.90992E-2</c:v>
                </c:pt>
                <c:pt idx="36160">
                  <c:v>-1.9888099999999999E-2</c:v>
                </c:pt>
                <c:pt idx="36161">
                  <c:v>-2.0640499999999999E-2</c:v>
                </c:pt>
                <c:pt idx="36162">
                  <c:v>-2.1354700000000001E-2</c:v>
                </c:pt>
                <c:pt idx="36163">
                  <c:v>-2.2029099999999999E-2</c:v>
                </c:pt>
                <c:pt idx="36164">
                  <c:v>-2.2661899999999999E-2</c:v>
                </c:pt>
                <c:pt idx="36165">
                  <c:v>-2.32517E-2</c:v>
                </c:pt>
                <c:pt idx="36166">
                  <c:v>-2.3796999999999999E-2</c:v>
                </c:pt>
                <c:pt idx="36167">
                  <c:v>-2.4296499999999999E-2</c:v>
                </c:pt>
                <c:pt idx="36168">
                  <c:v>-2.4748900000000001E-2</c:v>
                </c:pt>
                <c:pt idx="36169">
                  <c:v>-2.5152899999999999E-2</c:v>
                </c:pt>
                <c:pt idx="36170">
                  <c:v>-2.5507599999999998E-2</c:v>
                </c:pt>
                <c:pt idx="36171">
                  <c:v>-2.5811799999999999E-2</c:v>
                </c:pt>
                <c:pt idx="36172">
                  <c:v>-2.60647E-2</c:v>
                </c:pt>
                <c:pt idx="36173">
                  <c:v>-2.6265400000000001E-2</c:v>
                </c:pt>
                <c:pt idx="36174">
                  <c:v>-2.64134E-2</c:v>
                </c:pt>
                <c:pt idx="36175">
                  <c:v>-2.6507800000000002E-2</c:v>
                </c:pt>
                <c:pt idx="36176">
                  <c:v>-2.65484E-2</c:v>
                </c:pt>
                <c:pt idx="36177">
                  <c:v>-2.6534599999999998E-2</c:v>
                </c:pt>
                <c:pt idx="36178">
                  <c:v>-2.6466099999999999E-2</c:v>
                </c:pt>
                <c:pt idx="36179">
                  <c:v>-2.63428E-2</c:v>
                </c:pt>
                <c:pt idx="36180">
                  <c:v>-2.61646E-2</c:v>
                </c:pt>
                <c:pt idx="36181">
                  <c:v>-2.59315E-2</c:v>
                </c:pt>
                <c:pt idx="36182">
                  <c:v>-2.5643699999999998E-2</c:v>
                </c:pt>
                <c:pt idx="36183">
                  <c:v>-2.5301299999999999E-2</c:v>
                </c:pt>
                <c:pt idx="36184">
                  <c:v>-2.4904699999999998E-2</c:v>
                </c:pt>
                <c:pt idx="36185">
                  <c:v>-2.4454400000000001E-2</c:v>
                </c:pt>
                <c:pt idx="36186">
                  <c:v>-2.3950900000000001E-2</c:v>
                </c:pt>
                <c:pt idx="36187">
                  <c:v>-2.33949E-2</c:v>
                </c:pt>
                <c:pt idx="36188">
                  <c:v>-2.2787100000000001E-2</c:v>
                </c:pt>
                <c:pt idx="36189">
                  <c:v>-2.2128399999999999E-2</c:v>
                </c:pt>
                <c:pt idx="36190">
                  <c:v>-2.1419799999999999E-2</c:v>
                </c:pt>
                <c:pt idx="36191">
                  <c:v>-2.0662300000000001E-2</c:v>
                </c:pt>
                <c:pt idx="36192">
                  <c:v>-1.9857E-2</c:v>
                </c:pt>
                <c:pt idx="36193">
                  <c:v>-1.9005399999999999E-2</c:v>
                </c:pt>
                <c:pt idx="36194">
                  <c:v>-1.8108599999999999E-2</c:v>
                </c:pt>
                <c:pt idx="36195">
                  <c:v>-1.7168099999999999E-2</c:v>
                </c:pt>
                <c:pt idx="36196">
                  <c:v>-1.6185499999999998E-2</c:v>
                </c:pt>
                <c:pt idx="36197">
                  <c:v>-1.51623E-2</c:v>
                </c:pt>
                <c:pt idx="36198">
                  <c:v>-1.41003E-2</c:v>
                </c:pt>
                <c:pt idx="36199">
                  <c:v>-1.30013E-2</c:v>
                </c:pt>
                <c:pt idx="36200">
                  <c:v>-1.1867000000000001E-2</c:v>
                </c:pt>
                <c:pt idx="36201">
                  <c:v>-1.06994E-2</c:v>
                </c:pt>
                <c:pt idx="36202" formatCode="0.00E+00">
                  <c:v>-9.5005599999999999E-3</c:v>
                </c:pt>
                <c:pt idx="36203" formatCode="0.00E+00">
                  <c:v>-8.2724700000000005E-3</c:v>
                </c:pt>
                <c:pt idx="36204" formatCode="0.00E+00">
                  <c:v>-7.01726E-3</c:v>
                </c:pt>
                <c:pt idx="36205" formatCode="0.00E+00">
                  <c:v>-5.73713E-3</c:v>
                </c:pt>
                <c:pt idx="36206" formatCode="0.00E+00">
                  <c:v>-4.4342899999999996E-3</c:v>
                </c:pt>
                <c:pt idx="36207" formatCode="0.00E+00">
                  <c:v>-3.1110600000000001E-3</c:v>
                </c:pt>
                <c:pt idx="36208" formatCode="0.00E+00">
                  <c:v>-1.7697399999999999E-3</c:v>
                </c:pt>
                <c:pt idx="36209" formatCode="0.00E+00">
                  <c:v>-4.1272699999999999E-4</c:v>
                </c:pt>
                <c:pt idx="36210" formatCode="0.00E+00">
                  <c:v>9.5757399999999999E-4</c:v>
                </c:pt>
                <c:pt idx="36211" formatCode="0.00E+00">
                  <c:v>2.3387099999999999E-3</c:v>
                </c:pt>
                <c:pt idx="36212" formatCode="0.00E+00">
                  <c:v>3.72822E-3</c:v>
                </c:pt>
                <c:pt idx="36213" formatCode="0.00E+00">
                  <c:v>5.1235899999999999E-3</c:v>
                </c:pt>
                <c:pt idx="36214" formatCode="0.00E+00">
                  <c:v>6.5223E-3</c:v>
                </c:pt>
                <c:pt idx="36215" formatCode="0.00E+00">
                  <c:v>7.9218099999999996E-3</c:v>
                </c:pt>
                <c:pt idx="36216" formatCode="0.00E+00">
                  <c:v>9.3195900000000009E-3</c:v>
                </c:pt>
                <c:pt idx="36217">
                  <c:v>1.07131E-2</c:v>
                </c:pt>
                <c:pt idx="36218">
                  <c:v>1.20997E-2</c:v>
                </c:pt>
                <c:pt idx="36219">
                  <c:v>1.3476999999999999E-2</c:v>
                </c:pt>
                <c:pt idx="36220">
                  <c:v>1.4842299999999999E-2</c:v>
                </c:pt>
                <c:pt idx="36221">
                  <c:v>1.6193099999999998E-2</c:v>
                </c:pt>
                <c:pt idx="36222">
                  <c:v>1.7527000000000001E-2</c:v>
                </c:pt>
                <c:pt idx="36223">
                  <c:v>1.8841299999999998E-2</c:v>
                </c:pt>
                <c:pt idx="36224">
                  <c:v>2.01338E-2</c:v>
                </c:pt>
                <c:pt idx="36225">
                  <c:v>2.1401900000000001E-2</c:v>
                </c:pt>
                <c:pt idx="36226">
                  <c:v>2.2643199999999999E-2</c:v>
                </c:pt>
                <c:pt idx="36227">
                  <c:v>2.3855299999999999E-2</c:v>
                </c:pt>
                <c:pt idx="36228">
                  <c:v>2.5036099999999999E-2</c:v>
                </c:pt>
                <c:pt idx="36229">
                  <c:v>2.6183100000000001E-2</c:v>
                </c:pt>
                <c:pt idx="36230">
                  <c:v>2.7294300000000001E-2</c:v>
                </c:pt>
                <c:pt idx="36231">
                  <c:v>2.8367400000000001E-2</c:v>
                </c:pt>
                <c:pt idx="36232">
                  <c:v>2.9400300000000001E-2</c:v>
                </c:pt>
                <c:pt idx="36233">
                  <c:v>3.0391000000000001E-2</c:v>
                </c:pt>
                <c:pt idx="36234">
                  <c:v>3.13376E-2</c:v>
                </c:pt>
                <c:pt idx="36235">
                  <c:v>3.2238200000000002E-2</c:v>
                </c:pt>
                <c:pt idx="36236">
                  <c:v>3.3090899999999999E-2</c:v>
                </c:pt>
                <c:pt idx="36237">
                  <c:v>3.3894100000000003E-2</c:v>
                </c:pt>
                <c:pt idx="36238">
                  <c:v>3.4646099999999999E-2</c:v>
                </c:pt>
                <c:pt idx="36239">
                  <c:v>3.5345300000000003E-2</c:v>
                </c:pt>
                <c:pt idx="36240">
                  <c:v>3.59902E-2</c:v>
                </c:pt>
                <c:pt idx="36241">
                  <c:v>3.6579599999999997E-2</c:v>
                </c:pt>
                <c:pt idx="36242">
                  <c:v>3.7111999999999999E-2</c:v>
                </c:pt>
                <c:pt idx="36243">
                  <c:v>3.7586300000000003E-2</c:v>
                </c:pt>
                <c:pt idx="36244">
                  <c:v>3.8001399999999998E-2</c:v>
                </c:pt>
                <c:pt idx="36245">
                  <c:v>3.8356399999999999E-2</c:v>
                </c:pt>
                <c:pt idx="36246">
                  <c:v>3.8650299999999999E-2</c:v>
                </c:pt>
                <c:pt idx="36247">
                  <c:v>3.8882399999999998E-2</c:v>
                </c:pt>
                <c:pt idx="36248">
                  <c:v>3.9052000000000003E-2</c:v>
                </c:pt>
                <c:pt idx="36249">
                  <c:v>3.9158499999999999E-2</c:v>
                </c:pt>
                <c:pt idx="36250">
                  <c:v>3.92015E-2</c:v>
                </c:pt>
                <c:pt idx="36251">
                  <c:v>3.9180600000000003E-2</c:v>
                </c:pt>
                <c:pt idx="36252">
                  <c:v>3.9095699999999997E-2</c:v>
                </c:pt>
                <c:pt idx="36253">
                  <c:v>3.8946500000000002E-2</c:v>
                </c:pt>
                <c:pt idx="36254">
                  <c:v>3.8733099999999999E-2</c:v>
                </c:pt>
                <c:pt idx="36255">
                  <c:v>3.84556E-2</c:v>
                </c:pt>
                <c:pt idx="36256">
                  <c:v>3.8114099999999998E-2</c:v>
                </c:pt>
                <c:pt idx="36257">
                  <c:v>3.7709100000000002E-2</c:v>
                </c:pt>
                <c:pt idx="36258">
                  <c:v>3.7241000000000003E-2</c:v>
                </c:pt>
                <c:pt idx="36259">
                  <c:v>3.6710300000000001E-2</c:v>
                </c:pt>
                <c:pt idx="36260">
                  <c:v>3.6117700000000003E-2</c:v>
                </c:pt>
                <c:pt idx="36261">
                  <c:v>3.54639E-2</c:v>
                </c:pt>
                <c:pt idx="36262">
                  <c:v>3.47499E-2</c:v>
                </c:pt>
                <c:pt idx="36263">
                  <c:v>3.3976699999999999E-2</c:v>
                </c:pt>
                <c:pt idx="36264">
                  <c:v>3.31452E-2</c:v>
                </c:pt>
                <c:pt idx="36265">
                  <c:v>3.2256800000000002E-2</c:v>
                </c:pt>
                <c:pt idx="36266">
                  <c:v>3.1312699999999999E-2</c:v>
                </c:pt>
                <c:pt idx="36267">
                  <c:v>3.0314299999999999E-2</c:v>
                </c:pt>
                <c:pt idx="36268">
                  <c:v>2.92632E-2</c:v>
                </c:pt>
                <c:pt idx="36269">
                  <c:v>2.81608E-2</c:v>
                </c:pt>
                <c:pt idx="36270">
                  <c:v>2.7008999999999998E-2</c:v>
                </c:pt>
                <c:pt idx="36271">
                  <c:v>2.58094E-2</c:v>
                </c:pt>
                <c:pt idx="36272">
                  <c:v>2.4563999999999999E-2</c:v>
                </c:pt>
                <c:pt idx="36273">
                  <c:v>2.3274599999999999E-2</c:v>
                </c:pt>
                <c:pt idx="36274">
                  <c:v>2.1943399999999998E-2</c:v>
                </c:pt>
                <c:pt idx="36275">
                  <c:v>2.0572300000000002E-2</c:v>
                </c:pt>
                <c:pt idx="36276">
                  <c:v>1.9163599999999999E-2</c:v>
                </c:pt>
                <c:pt idx="36277">
                  <c:v>1.7719599999999999E-2</c:v>
                </c:pt>
                <c:pt idx="36278">
                  <c:v>1.6242400000000001E-2</c:v>
                </c:pt>
                <c:pt idx="36279">
                  <c:v>1.47346E-2</c:v>
                </c:pt>
                <c:pt idx="36280">
                  <c:v>1.3198400000000001E-2</c:v>
                </c:pt>
                <c:pt idx="36281">
                  <c:v>1.1636499999999999E-2</c:v>
                </c:pt>
                <c:pt idx="36282">
                  <c:v>1.0051300000000001E-2</c:v>
                </c:pt>
                <c:pt idx="36283" formatCode="0.00E+00">
                  <c:v>8.4453700000000007E-3</c:v>
                </c:pt>
                <c:pt idx="36284" formatCode="0.00E+00">
                  <c:v>6.8213700000000002E-3</c:v>
                </c:pt>
                <c:pt idx="36285" formatCode="0.00E+00">
                  <c:v>5.1819300000000004E-3</c:v>
                </c:pt>
                <c:pt idx="36286" formatCode="0.00E+00">
                  <c:v>3.52974E-3</c:v>
                </c:pt>
                <c:pt idx="36287" formatCode="0.00E+00">
                  <c:v>1.8675E-3</c:v>
                </c:pt>
                <c:pt idx="36288" formatCode="0.00E+00">
                  <c:v>1.9793600000000001E-4</c:v>
                </c:pt>
                <c:pt idx="36289" formatCode="0.00E+00">
                  <c:v>-1.4762E-3</c:v>
                </c:pt>
                <c:pt idx="36290" formatCode="0.00E+00">
                  <c:v>-3.1521600000000002E-3</c:v>
                </c:pt>
                <c:pt idx="36291" formatCode="0.00E+00">
                  <c:v>-4.8271599999999996E-3</c:v>
                </c:pt>
                <c:pt idx="36292" formatCode="0.00E+00">
                  <c:v>-6.4984500000000002E-3</c:v>
                </c:pt>
                <c:pt idx="36293" formatCode="0.00E+00">
                  <c:v>-8.1632600000000003E-3</c:v>
                </c:pt>
                <c:pt idx="36294" formatCode="0.00E+00">
                  <c:v>-9.8188200000000007E-3</c:v>
                </c:pt>
                <c:pt idx="36295">
                  <c:v>-1.1462399999999999E-2</c:v>
                </c:pt>
                <c:pt idx="36296">
                  <c:v>-1.3091200000000001E-2</c:v>
                </c:pt>
                <c:pt idx="36297">
                  <c:v>-1.47026E-2</c:v>
                </c:pt>
                <c:pt idx="36298">
                  <c:v>-1.62939E-2</c:v>
                </c:pt>
                <c:pt idx="36299">
                  <c:v>-1.78625E-2</c:v>
                </c:pt>
                <c:pt idx="36300">
                  <c:v>-1.9405599999999999E-2</c:v>
                </c:pt>
                <c:pt idx="36301">
                  <c:v>-2.09208E-2</c:v>
                </c:pt>
                <c:pt idx="36302">
                  <c:v>-2.2405399999999999E-2</c:v>
                </c:pt>
                <c:pt idx="36303">
                  <c:v>-2.3857099999999999E-2</c:v>
                </c:pt>
                <c:pt idx="36304">
                  <c:v>-2.5273400000000001E-2</c:v>
                </c:pt>
                <c:pt idx="36305">
                  <c:v>-2.66518E-2</c:v>
                </c:pt>
                <c:pt idx="36306">
                  <c:v>-2.79902E-2</c:v>
                </c:pt>
                <c:pt idx="36307">
                  <c:v>-2.9286199999999998E-2</c:v>
                </c:pt>
                <c:pt idx="36308">
                  <c:v>-3.0537700000000001E-2</c:v>
                </c:pt>
                <c:pt idx="36309">
                  <c:v>-3.17425E-2</c:v>
                </c:pt>
                <c:pt idx="36310">
                  <c:v>-3.28986E-2</c:v>
                </c:pt>
                <c:pt idx="36311">
                  <c:v>-3.4004199999999998E-2</c:v>
                </c:pt>
                <c:pt idx="36312">
                  <c:v>-3.50573E-2</c:v>
                </c:pt>
                <c:pt idx="36313">
                  <c:v>-3.6056100000000001E-2</c:v>
                </c:pt>
                <c:pt idx="36314">
                  <c:v>-3.6998900000000001E-2</c:v>
                </c:pt>
                <c:pt idx="36315">
                  <c:v>-3.7884300000000003E-2</c:v>
                </c:pt>
                <c:pt idx="36316">
                  <c:v>-3.8710599999999998E-2</c:v>
                </c:pt>
                <c:pt idx="36317">
                  <c:v>-3.9476400000000002E-2</c:v>
                </c:pt>
                <c:pt idx="36318">
                  <c:v>-4.0180599999999997E-2</c:v>
                </c:pt>
                <c:pt idx="36319">
                  <c:v>-4.0821799999999998E-2</c:v>
                </c:pt>
                <c:pt idx="36320">
                  <c:v>-4.1398999999999998E-2</c:v>
                </c:pt>
                <c:pt idx="36321">
                  <c:v>-4.1911299999999999E-2</c:v>
                </c:pt>
                <c:pt idx="36322">
                  <c:v>-4.2357600000000002E-2</c:v>
                </c:pt>
                <c:pt idx="36323">
                  <c:v>-4.2737400000000002E-2</c:v>
                </c:pt>
                <c:pt idx="36324">
                  <c:v>-4.3049900000000002E-2</c:v>
                </c:pt>
                <c:pt idx="36325">
                  <c:v>-4.3294600000000003E-2</c:v>
                </c:pt>
                <c:pt idx="36326">
                  <c:v>-4.3471099999999999E-2</c:v>
                </c:pt>
                <c:pt idx="36327">
                  <c:v>-4.3579100000000003E-2</c:v>
                </c:pt>
                <c:pt idx="36328">
                  <c:v>-4.3618400000000002E-2</c:v>
                </c:pt>
                <c:pt idx="36329">
                  <c:v>-4.3588799999999997E-2</c:v>
                </c:pt>
                <c:pt idx="36330">
                  <c:v>-4.3490599999999997E-2</c:v>
                </c:pt>
                <c:pt idx="36331">
                  <c:v>-4.33237E-2</c:v>
                </c:pt>
                <c:pt idx="36332">
                  <c:v>-4.3088599999999998E-2</c:v>
                </c:pt>
                <c:pt idx="36333">
                  <c:v>-4.2785499999999997E-2</c:v>
                </c:pt>
                <c:pt idx="36334">
                  <c:v>-4.2415000000000001E-2</c:v>
                </c:pt>
                <c:pt idx="36335">
                  <c:v>-4.1977800000000003E-2</c:v>
                </c:pt>
                <c:pt idx="36336">
                  <c:v>-4.1474400000000002E-2</c:v>
                </c:pt>
                <c:pt idx="36337">
                  <c:v>-4.0905900000000002E-2</c:v>
                </c:pt>
                <c:pt idx="36338">
                  <c:v>-4.0273099999999999E-2</c:v>
                </c:pt>
                <c:pt idx="36339">
                  <c:v>-3.9577099999999997E-2</c:v>
                </c:pt>
                <c:pt idx="36340">
                  <c:v>-3.8818999999999999E-2</c:v>
                </c:pt>
                <c:pt idx="36341">
                  <c:v>-3.8000199999999998E-2</c:v>
                </c:pt>
                <c:pt idx="36342">
                  <c:v>-3.7122000000000002E-2</c:v>
                </c:pt>
                <c:pt idx="36343">
                  <c:v>-3.61859E-2</c:v>
                </c:pt>
                <c:pt idx="36344">
                  <c:v>-3.5193500000000003E-2</c:v>
                </c:pt>
                <c:pt idx="36345">
                  <c:v>-3.41464E-2</c:v>
                </c:pt>
                <c:pt idx="36346">
                  <c:v>-3.3046399999999997E-2</c:v>
                </c:pt>
                <c:pt idx="36347">
                  <c:v>-3.1895300000000001E-2</c:v>
                </c:pt>
                <c:pt idx="36348">
                  <c:v>-3.0695099999999999E-2</c:v>
                </c:pt>
                <c:pt idx="36349">
                  <c:v>-2.94478E-2</c:v>
                </c:pt>
                <c:pt idx="36350">
                  <c:v>-2.81555E-2</c:v>
                </c:pt>
                <c:pt idx="36351">
                  <c:v>-2.6820299999999998E-2</c:v>
                </c:pt>
                <c:pt idx="36352">
                  <c:v>-2.5444600000000001E-2</c:v>
                </c:pt>
                <c:pt idx="36353">
                  <c:v>-2.40305E-2</c:v>
                </c:pt>
                <c:pt idx="36354">
                  <c:v>-2.25805E-2</c:v>
                </c:pt>
                <c:pt idx="36355">
                  <c:v>-2.1097000000000001E-2</c:v>
                </c:pt>
                <c:pt idx="36356">
                  <c:v>-1.9582599999999999E-2</c:v>
                </c:pt>
                <c:pt idx="36357">
                  <c:v>-1.8039599999999999E-2</c:v>
                </c:pt>
                <c:pt idx="36358">
                  <c:v>-1.6470800000000001E-2</c:v>
                </c:pt>
                <c:pt idx="36359">
                  <c:v>-1.48787E-2</c:v>
                </c:pt>
                <c:pt idx="36360">
                  <c:v>-1.3266E-2</c:v>
                </c:pt>
                <c:pt idx="36361">
                  <c:v>-1.16355E-2</c:v>
                </c:pt>
                <c:pt idx="36362" formatCode="0.00E+00">
                  <c:v>-9.9897200000000005E-3</c:v>
                </c:pt>
                <c:pt idx="36363" formatCode="0.00E+00">
                  <c:v>-8.3315400000000001E-3</c:v>
                </c:pt>
                <c:pt idx="36364" formatCode="0.00E+00">
                  <c:v>-6.6637099999999998E-3</c:v>
                </c:pt>
                <c:pt idx="36365" formatCode="0.00E+00">
                  <c:v>-4.9890000000000004E-3</c:v>
                </c:pt>
                <c:pt idx="36366" formatCode="0.00E+00">
                  <c:v>-3.3101900000000002E-3</c:v>
                </c:pt>
                <c:pt idx="36367" formatCode="0.00E+00">
                  <c:v>-1.6300900000000001E-3</c:v>
                </c:pt>
                <c:pt idx="36368" formatCode="0.00E+00">
                  <c:v>4.8523799999999998E-5</c:v>
                </c:pt>
                <c:pt idx="36369" formatCode="0.00E+00">
                  <c:v>1.7228600000000001E-3</c:v>
                </c:pt>
                <c:pt idx="36370" formatCode="0.00E+00">
                  <c:v>3.3901299999999999E-3</c:v>
                </c:pt>
                <c:pt idx="36371" formatCode="0.00E+00">
                  <c:v>5.0475900000000002E-3</c:v>
                </c:pt>
                <c:pt idx="36372" formatCode="0.00E+00">
                  <c:v>6.6924899999999997E-3</c:v>
                </c:pt>
                <c:pt idx="36373" formatCode="0.00E+00">
                  <c:v>8.3221200000000006E-3</c:v>
                </c:pt>
                <c:pt idx="36374" formatCode="0.00E+00">
                  <c:v>9.9337799999999997E-3</c:v>
                </c:pt>
                <c:pt idx="36375">
                  <c:v>1.15248E-2</c:v>
                </c:pt>
                <c:pt idx="36376">
                  <c:v>1.3092700000000001E-2</c:v>
                </c:pt>
                <c:pt idx="36377">
                  <c:v>1.46347E-2</c:v>
                </c:pt>
                <c:pt idx="36378">
                  <c:v>1.61484E-2</c:v>
                </c:pt>
                <c:pt idx="36379">
                  <c:v>1.7631299999999999E-2</c:v>
                </c:pt>
                <c:pt idx="36380">
                  <c:v>1.9080900000000001E-2</c:v>
                </c:pt>
                <c:pt idx="36381">
                  <c:v>2.0494999999999999E-2</c:v>
                </c:pt>
                <c:pt idx="36382">
                  <c:v>2.18713E-2</c:v>
                </c:pt>
                <c:pt idx="36383">
                  <c:v>2.32074E-2</c:v>
                </c:pt>
                <c:pt idx="36384">
                  <c:v>2.45013E-2</c:v>
                </c:pt>
                <c:pt idx="36385">
                  <c:v>2.57509E-2</c:v>
                </c:pt>
                <c:pt idx="36386">
                  <c:v>2.6954200000000001E-2</c:v>
                </c:pt>
                <c:pt idx="36387">
                  <c:v>2.8109200000000001E-2</c:v>
                </c:pt>
                <c:pt idx="36388">
                  <c:v>2.9214199999999999E-2</c:v>
                </c:pt>
                <c:pt idx="36389">
                  <c:v>3.02674E-2</c:v>
                </c:pt>
                <c:pt idx="36390">
                  <c:v>3.1267099999999999E-2</c:v>
                </c:pt>
                <c:pt idx="36391">
                  <c:v>3.2211799999999999E-2</c:v>
                </c:pt>
                <c:pt idx="36392">
                  <c:v>3.3099999999999997E-2</c:v>
                </c:pt>
                <c:pt idx="36393">
                  <c:v>3.3930399999999999E-2</c:v>
                </c:pt>
                <c:pt idx="36394">
                  <c:v>3.4701700000000002E-2</c:v>
                </c:pt>
                <c:pt idx="36395">
                  <c:v>3.5412699999999998E-2</c:v>
                </c:pt>
                <c:pt idx="36396">
                  <c:v>3.6062499999999997E-2</c:v>
                </c:pt>
                <c:pt idx="36397">
                  <c:v>3.6650000000000002E-2</c:v>
                </c:pt>
                <c:pt idx="36398">
                  <c:v>3.7174499999999999E-2</c:v>
                </c:pt>
                <c:pt idx="36399">
                  <c:v>3.7635200000000001E-2</c:v>
                </c:pt>
                <c:pt idx="36400">
                  <c:v>3.8031500000000003E-2</c:v>
                </c:pt>
                <c:pt idx="36401">
                  <c:v>3.8362800000000002E-2</c:v>
                </c:pt>
                <c:pt idx="36402">
                  <c:v>3.8628900000000001E-2</c:v>
                </c:pt>
                <c:pt idx="36403">
                  <c:v>3.88294E-2</c:v>
                </c:pt>
                <c:pt idx="36404">
                  <c:v>3.8964199999999997E-2</c:v>
                </c:pt>
                <c:pt idx="36405">
                  <c:v>3.9033199999999997E-2</c:v>
                </c:pt>
                <c:pt idx="36406">
                  <c:v>3.9036500000000002E-2</c:v>
                </c:pt>
                <c:pt idx="36407">
                  <c:v>3.8974300000000003E-2</c:v>
                </c:pt>
                <c:pt idx="36408">
                  <c:v>3.8846899999999997E-2</c:v>
                </c:pt>
                <c:pt idx="36409">
                  <c:v>3.8654599999999997E-2</c:v>
                </c:pt>
                <c:pt idx="36410">
                  <c:v>3.8398000000000002E-2</c:v>
                </c:pt>
                <c:pt idx="36411">
                  <c:v>3.8077699999999999E-2</c:v>
                </c:pt>
                <c:pt idx="36412">
                  <c:v>3.7694499999999999E-2</c:v>
                </c:pt>
                <c:pt idx="36413">
                  <c:v>3.7249200000000003E-2</c:v>
                </c:pt>
                <c:pt idx="36414">
                  <c:v>3.6742700000000003E-2</c:v>
                </c:pt>
                <c:pt idx="36415">
                  <c:v>3.6176E-2</c:v>
                </c:pt>
                <c:pt idx="36416">
                  <c:v>3.5550499999999999E-2</c:v>
                </c:pt>
                <c:pt idx="36417">
                  <c:v>3.4867200000000001E-2</c:v>
                </c:pt>
                <c:pt idx="36418">
                  <c:v>3.4127600000000001E-2</c:v>
                </c:pt>
                <c:pt idx="36419">
                  <c:v>3.3333099999999997E-2</c:v>
                </c:pt>
                <c:pt idx="36420">
                  <c:v>3.2485100000000003E-2</c:v>
                </c:pt>
                <c:pt idx="36421">
                  <c:v>3.1585500000000002E-2</c:v>
                </c:pt>
                <c:pt idx="36422">
                  <c:v>3.0635800000000001E-2</c:v>
                </c:pt>
                <c:pt idx="36423">
                  <c:v>2.9637899999999998E-2</c:v>
                </c:pt>
                <c:pt idx="36424">
                  <c:v>2.85937E-2</c:v>
                </c:pt>
                <c:pt idx="36425">
                  <c:v>2.7505000000000002E-2</c:v>
                </c:pt>
                <c:pt idx="36426">
                  <c:v>2.6374000000000002E-2</c:v>
                </c:pt>
                <c:pt idx="36427">
                  <c:v>2.5202700000000001E-2</c:v>
                </c:pt>
                <c:pt idx="36428">
                  <c:v>2.3993199999999999E-2</c:v>
                </c:pt>
                <c:pt idx="36429">
                  <c:v>2.2747900000000001E-2</c:v>
                </c:pt>
                <c:pt idx="36430">
                  <c:v>2.1468899999999999E-2</c:v>
                </c:pt>
                <c:pt idx="36431">
                  <c:v>2.0158700000000002E-2</c:v>
                </c:pt>
                <c:pt idx="36432">
                  <c:v>1.8819599999999999E-2</c:v>
                </c:pt>
                <c:pt idx="36433">
                  <c:v>1.7453900000000001E-2</c:v>
                </c:pt>
                <c:pt idx="36434">
                  <c:v>1.60643E-2</c:v>
                </c:pt>
                <c:pt idx="36435">
                  <c:v>1.46532E-2</c:v>
                </c:pt>
                <c:pt idx="36436">
                  <c:v>1.32231E-2</c:v>
                </c:pt>
                <c:pt idx="36437">
                  <c:v>1.1776500000000001E-2</c:v>
                </c:pt>
                <c:pt idx="36438">
                  <c:v>1.0316199999999999E-2</c:v>
                </c:pt>
                <c:pt idx="36439" formatCode="0.00E+00">
                  <c:v>8.8446299999999992E-3</c:v>
                </c:pt>
                <c:pt idx="36440" formatCode="0.00E+00">
                  <c:v>7.3644599999999998E-3</c:v>
                </c:pt>
                <c:pt idx="36441" formatCode="0.00E+00">
                  <c:v>5.8783100000000003E-3</c:v>
                </c:pt>
                <c:pt idx="36442" formatCode="0.00E+00">
                  <c:v>4.3888099999999999E-3</c:v>
                </c:pt>
                <c:pt idx="36443" formatCode="0.00E+00">
                  <c:v>2.8985999999999999E-3</c:v>
                </c:pt>
                <c:pt idx="36444" formatCode="0.00E+00">
                  <c:v>1.4102800000000001E-3</c:v>
                </c:pt>
                <c:pt idx="36445" formatCode="0.00E+00">
                  <c:v>-7.3520600000000002E-5</c:v>
                </c:pt>
                <c:pt idx="36446" formatCode="0.00E+00">
                  <c:v>-1.55021E-3</c:v>
                </c:pt>
                <c:pt idx="36447" formatCode="0.00E+00">
                  <c:v>-3.0171899999999999E-3</c:v>
                </c:pt>
                <c:pt idx="36448" formatCode="0.00E+00">
                  <c:v>-4.4719299999999998E-3</c:v>
                </c:pt>
                <c:pt idx="36449" formatCode="0.00E+00">
                  <c:v>-5.9118800000000004E-3</c:v>
                </c:pt>
                <c:pt idx="36450" formatCode="0.00E+00">
                  <c:v>-7.3345600000000004E-3</c:v>
                </c:pt>
                <c:pt idx="36451" formatCode="0.00E+00">
                  <c:v>-8.7375000000000005E-3</c:v>
                </c:pt>
                <c:pt idx="36452">
                  <c:v>-1.01183E-2</c:v>
                </c:pt>
                <c:pt idx="36453">
                  <c:v>-1.14745E-2</c:v>
                </c:pt>
                <c:pt idx="36454">
                  <c:v>-1.28039E-2</c:v>
                </c:pt>
                <c:pt idx="36455">
                  <c:v>-1.4104200000000001E-2</c:v>
                </c:pt>
                <c:pt idx="36456">
                  <c:v>-1.5373100000000001E-2</c:v>
                </c:pt>
                <c:pt idx="36457">
                  <c:v>-1.6608600000000001E-2</c:v>
                </c:pt>
                <c:pt idx="36458">
                  <c:v>-1.7808399999999999E-2</c:v>
                </c:pt>
                <c:pt idx="36459">
                  <c:v>-1.89707E-2</c:v>
                </c:pt>
                <c:pt idx="36460">
                  <c:v>-2.0093400000000001E-2</c:v>
                </c:pt>
                <c:pt idx="36461">
                  <c:v>-2.1174700000000001E-2</c:v>
                </c:pt>
                <c:pt idx="36462">
                  <c:v>-2.2212800000000001E-2</c:v>
                </c:pt>
                <c:pt idx="36463">
                  <c:v>-2.3206000000000001E-2</c:v>
                </c:pt>
                <c:pt idx="36464">
                  <c:v>-2.41526E-2</c:v>
                </c:pt>
                <c:pt idx="36465">
                  <c:v>-2.50511E-2</c:v>
                </c:pt>
                <c:pt idx="36466">
                  <c:v>-2.5900099999999999E-2</c:v>
                </c:pt>
                <c:pt idx="36467">
                  <c:v>-2.6698199999999998E-2</c:v>
                </c:pt>
                <c:pt idx="36468">
                  <c:v>-2.7444099999999999E-2</c:v>
                </c:pt>
                <c:pt idx="36469">
                  <c:v>-2.8136600000000001E-2</c:v>
                </c:pt>
                <c:pt idx="36470">
                  <c:v>-2.87748E-2</c:v>
                </c:pt>
                <c:pt idx="36471">
                  <c:v>-2.9357600000000001E-2</c:v>
                </c:pt>
                <c:pt idx="36472">
                  <c:v>-2.98841E-2</c:v>
                </c:pt>
                <c:pt idx="36473">
                  <c:v>-3.0353600000000001E-2</c:v>
                </c:pt>
                <c:pt idx="36474">
                  <c:v>-3.0765399999999998E-2</c:v>
                </c:pt>
                <c:pt idx="36475">
                  <c:v>-3.1119000000000001E-2</c:v>
                </c:pt>
                <c:pt idx="36476">
                  <c:v>-3.1413999999999997E-2</c:v>
                </c:pt>
                <c:pt idx="36477">
                  <c:v>-3.1649799999999999E-2</c:v>
                </c:pt>
                <c:pt idx="36478">
                  <c:v>-3.1826500000000001E-2</c:v>
                </c:pt>
                <c:pt idx="36479">
                  <c:v>-3.1943699999999998E-2</c:v>
                </c:pt>
                <c:pt idx="36480">
                  <c:v>-3.2001500000000002E-2</c:v>
                </c:pt>
                <c:pt idx="36481">
                  <c:v>-3.2000000000000001E-2</c:v>
                </c:pt>
                <c:pt idx="36482">
                  <c:v>-3.1939299999999997E-2</c:v>
                </c:pt>
                <c:pt idx="36483">
                  <c:v>-3.1819699999999999E-2</c:v>
                </c:pt>
                <c:pt idx="36484">
                  <c:v>-3.1641799999999998E-2</c:v>
                </c:pt>
                <c:pt idx="36485">
                  <c:v>-3.1405799999999998E-2</c:v>
                </c:pt>
                <c:pt idx="36486">
                  <c:v>-3.1112600000000001E-2</c:v>
                </c:pt>
                <c:pt idx="36487">
                  <c:v>-3.07627E-2</c:v>
                </c:pt>
                <c:pt idx="36488">
                  <c:v>-3.0356999999999999E-2</c:v>
                </c:pt>
                <c:pt idx="36489">
                  <c:v>-2.98964E-2</c:v>
                </c:pt>
                <c:pt idx="36490">
                  <c:v>-2.9381999999999998E-2</c:v>
                </c:pt>
                <c:pt idx="36491">
                  <c:v>-2.8814699999999999E-2</c:v>
                </c:pt>
                <c:pt idx="36492">
                  <c:v>-2.8195899999999999E-2</c:v>
                </c:pt>
                <c:pt idx="36493">
                  <c:v>-2.7526700000000001E-2</c:v>
                </c:pt>
                <c:pt idx="36494">
                  <c:v>-2.6808700000000001E-2</c:v>
                </c:pt>
                <c:pt idx="36495">
                  <c:v>-2.60431E-2</c:v>
                </c:pt>
                <c:pt idx="36496">
                  <c:v>-2.5231699999999999E-2</c:v>
                </c:pt>
                <c:pt idx="36497">
                  <c:v>-2.4375999999999998E-2</c:v>
                </c:pt>
                <c:pt idx="36498">
                  <c:v>-2.3477600000000001E-2</c:v>
                </c:pt>
                <c:pt idx="36499">
                  <c:v>-2.25385E-2</c:v>
                </c:pt>
                <c:pt idx="36500">
                  <c:v>-2.15604E-2</c:v>
                </c:pt>
                <c:pt idx="36501">
                  <c:v>-2.05452E-2</c:v>
                </c:pt>
                <c:pt idx="36502">
                  <c:v>-1.9494999999999998E-2</c:v>
                </c:pt>
                <c:pt idx="36503">
                  <c:v>-1.84117E-2</c:v>
                </c:pt>
                <c:pt idx="36504">
                  <c:v>-1.7297400000000001E-2</c:v>
                </c:pt>
                <c:pt idx="36505">
                  <c:v>-1.61543E-2</c:v>
                </c:pt>
                <c:pt idx="36506">
                  <c:v>-1.49847E-2</c:v>
                </c:pt>
                <c:pt idx="36507">
                  <c:v>-1.37906E-2</c:v>
                </c:pt>
                <c:pt idx="36508">
                  <c:v>-1.2574399999999999E-2</c:v>
                </c:pt>
                <c:pt idx="36509">
                  <c:v>-1.13384E-2</c:v>
                </c:pt>
                <c:pt idx="36510">
                  <c:v>-1.0084900000000001E-2</c:v>
                </c:pt>
                <c:pt idx="36511" formatCode="0.00E+00">
                  <c:v>-8.8164000000000003E-3</c:v>
                </c:pt>
                <c:pt idx="36512" formatCode="0.00E+00">
                  <c:v>-7.5351599999999999E-3</c:v>
                </c:pt>
                <c:pt idx="36513" formatCode="0.00E+00">
                  <c:v>-6.24363E-3</c:v>
                </c:pt>
                <c:pt idx="36514" formatCode="0.00E+00">
                  <c:v>-4.9442399999999999E-3</c:v>
                </c:pt>
                <c:pt idx="36515" formatCode="0.00E+00">
                  <c:v>-3.63941E-3</c:v>
                </c:pt>
                <c:pt idx="36516" formatCode="0.00E+00">
                  <c:v>-2.3315900000000001E-3</c:v>
                </c:pt>
                <c:pt idx="36517" formatCode="0.00E+00">
                  <c:v>-1.02322E-3</c:v>
                </c:pt>
                <c:pt idx="36518" formatCode="0.00E+00">
                  <c:v>2.8327300000000001E-4</c:v>
                </c:pt>
                <c:pt idx="36519" formatCode="0.00E+00">
                  <c:v>1.58545E-3</c:v>
                </c:pt>
                <c:pt idx="36520" formatCode="0.00E+00">
                  <c:v>2.88091E-3</c:v>
                </c:pt>
                <c:pt idx="36521" formatCode="0.00E+00">
                  <c:v>4.16724E-3</c:v>
                </c:pt>
                <c:pt idx="36522" formatCode="0.00E+00">
                  <c:v>5.4420700000000002E-3</c:v>
                </c:pt>
                <c:pt idx="36523" formatCode="0.00E+00">
                  <c:v>6.7030500000000003E-3</c:v>
                </c:pt>
                <c:pt idx="36524" formatCode="0.00E+00">
                  <c:v>7.9478599999999993E-3</c:v>
                </c:pt>
                <c:pt idx="36525" formatCode="0.00E+00">
                  <c:v>9.1742100000000004E-3</c:v>
                </c:pt>
                <c:pt idx="36526">
                  <c:v>1.0379899999999999E-2</c:v>
                </c:pt>
                <c:pt idx="36527">
                  <c:v>1.1562599999999999E-2</c:v>
                </c:pt>
                <c:pt idx="36528">
                  <c:v>1.2720199999999999E-2</c:v>
                </c:pt>
                <c:pt idx="36529">
                  <c:v>1.3850700000000001E-2</c:v>
                </c:pt>
                <c:pt idx="36530">
                  <c:v>1.4951900000000001E-2</c:v>
                </c:pt>
                <c:pt idx="36531">
                  <c:v>1.6021899999999999E-2</c:v>
                </c:pt>
                <c:pt idx="36532">
                  <c:v>1.70587E-2</c:v>
                </c:pt>
                <c:pt idx="36533">
                  <c:v>1.8060400000000001E-2</c:v>
                </c:pt>
                <c:pt idx="36534">
                  <c:v>1.9025299999999998E-2</c:v>
                </c:pt>
                <c:pt idx="36535">
                  <c:v>1.99516E-2</c:v>
                </c:pt>
                <c:pt idx="36536">
                  <c:v>2.0837600000000001E-2</c:v>
                </c:pt>
                <c:pt idx="36537">
                  <c:v>2.1681700000000002E-2</c:v>
                </c:pt>
                <c:pt idx="36538">
                  <c:v>2.2482599999999998E-2</c:v>
                </c:pt>
                <c:pt idx="36539">
                  <c:v>2.3238600000000002E-2</c:v>
                </c:pt>
                <c:pt idx="36540">
                  <c:v>2.39486E-2</c:v>
                </c:pt>
                <c:pt idx="36541">
                  <c:v>2.46111E-2</c:v>
                </c:pt>
                <c:pt idx="36542">
                  <c:v>2.52252E-2</c:v>
                </c:pt>
                <c:pt idx="36543">
                  <c:v>2.5789699999999999E-2</c:v>
                </c:pt>
                <c:pt idx="36544">
                  <c:v>2.63036E-2</c:v>
                </c:pt>
                <c:pt idx="36545">
                  <c:v>2.6766000000000002E-2</c:v>
                </c:pt>
                <c:pt idx="36546">
                  <c:v>2.71763E-2</c:v>
                </c:pt>
                <c:pt idx="36547">
                  <c:v>2.7533599999999998E-2</c:v>
                </c:pt>
                <c:pt idx="36548">
                  <c:v>2.7837400000000002E-2</c:v>
                </c:pt>
                <c:pt idx="36549">
                  <c:v>2.80872E-2</c:v>
                </c:pt>
                <c:pt idx="36550">
                  <c:v>2.8282600000000001E-2</c:v>
                </c:pt>
                <c:pt idx="36551">
                  <c:v>2.8423400000000001E-2</c:v>
                </c:pt>
                <c:pt idx="36552">
                  <c:v>2.8509300000000001E-2</c:v>
                </c:pt>
                <c:pt idx="36553">
                  <c:v>2.8540300000000001E-2</c:v>
                </c:pt>
                <c:pt idx="36554">
                  <c:v>2.8516300000000001E-2</c:v>
                </c:pt>
                <c:pt idx="36555">
                  <c:v>2.84376E-2</c:v>
                </c:pt>
                <c:pt idx="36556">
                  <c:v>2.8304200000000002E-2</c:v>
                </c:pt>
                <c:pt idx="36557">
                  <c:v>2.8116599999999999E-2</c:v>
                </c:pt>
                <c:pt idx="36558">
                  <c:v>2.7875199999999999E-2</c:v>
                </c:pt>
                <c:pt idx="36559">
                  <c:v>2.7580400000000001E-2</c:v>
                </c:pt>
                <c:pt idx="36560">
                  <c:v>2.7232900000000001E-2</c:v>
                </c:pt>
                <c:pt idx="36561">
                  <c:v>2.68335E-2</c:v>
                </c:pt>
                <c:pt idx="36562">
                  <c:v>2.6382900000000001E-2</c:v>
                </c:pt>
                <c:pt idx="36563">
                  <c:v>2.5881999999999999E-2</c:v>
                </c:pt>
                <c:pt idx="36564">
                  <c:v>2.5331800000000002E-2</c:v>
                </c:pt>
                <c:pt idx="36565">
                  <c:v>2.4733399999999999E-2</c:v>
                </c:pt>
                <c:pt idx="36566">
                  <c:v>2.4087999999999998E-2</c:v>
                </c:pt>
                <c:pt idx="36567">
                  <c:v>2.3396900000000002E-2</c:v>
                </c:pt>
                <c:pt idx="36568">
                  <c:v>2.2661299999999999E-2</c:v>
                </c:pt>
                <c:pt idx="36569">
                  <c:v>2.1882800000000001E-2</c:v>
                </c:pt>
                <c:pt idx="36570">
                  <c:v>2.10628E-2</c:v>
                </c:pt>
                <c:pt idx="36571">
                  <c:v>2.02028E-2</c:v>
                </c:pt>
                <c:pt idx="36572">
                  <c:v>1.9304600000000002E-2</c:v>
                </c:pt>
                <c:pt idx="36573">
                  <c:v>1.8369900000000002E-2</c:v>
                </c:pt>
                <c:pt idx="36574">
                  <c:v>1.74004E-2</c:v>
                </c:pt>
                <c:pt idx="36575">
                  <c:v>1.6397999999999999E-2</c:v>
                </c:pt>
                <c:pt idx="36576">
                  <c:v>1.5364600000000001E-2</c:v>
                </c:pt>
                <c:pt idx="36577">
                  <c:v>1.43021E-2</c:v>
                </c:pt>
                <c:pt idx="36578">
                  <c:v>1.32126E-2</c:v>
                </c:pt>
                <c:pt idx="36579">
                  <c:v>1.20982E-2</c:v>
                </c:pt>
                <c:pt idx="36580">
                  <c:v>1.09608E-2</c:v>
                </c:pt>
                <c:pt idx="36581" formatCode="0.00E+00">
                  <c:v>9.8027800000000005E-3</c:v>
                </c:pt>
                <c:pt idx="36582" formatCode="0.00E+00">
                  <c:v>8.6262100000000005E-3</c:v>
                </c:pt>
                <c:pt idx="36583" formatCode="0.00E+00">
                  <c:v>7.4333100000000003E-3</c:v>
                </c:pt>
                <c:pt idx="36584" formatCode="0.00E+00">
                  <c:v>6.2263300000000004E-3</c:v>
                </c:pt>
                <c:pt idx="36585" formatCode="0.00E+00">
                  <c:v>5.0075600000000003E-3</c:v>
                </c:pt>
                <c:pt idx="36586" formatCode="0.00E+00">
                  <c:v>3.77926E-3</c:v>
                </c:pt>
                <c:pt idx="36587" formatCode="0.00E+00">
                  <c:v>2.5437400000000001E-3</c:v>
                </c:pt>
                <c:pt idx="36588" formatCode="0.00E+00">
                  <c:v>1.3033299999999999E-3</c:v>
                </c:pt>
                <c:pt idx="36589" formatCode="0.00E+00">
                  <c:v>6.0339900000000001E-5</c:v>
                </c:pt>
                <c:pt idx="36590" formatCode="0.00E+00">
                  <c:v>-1.1829E-3</c:v>
                </c:pt>
                <c:pt idx="36591" formatCode="0.00E+00">
                  <c:v>-2.42407E-3</c:v>
                </c:pt>
                <c:pt idx="36592" formatCode="0.00E+00">
                  <c:v>-3.6608399999999998E-3</c:v>
                </c:pt>
                <c:pt idx="36593" formatCode="0.00E+00">
                  <c:v>-4.8909000000000001E-3</c:v>
                </c:pt>
                <c:pt idx="36594" formatCode="0.00E+00">
                  <c:v>-6.1119700000000004E-3</c:v>
                </c:pt>
                <c:pt idx="36595" formatCode="0.00E+00">
                  <c:v>-7.3217600000000001E-3</c:v>
                </c:pt>
                <c:pt idx="36596" formatCode="0.00E+00">
                  <c:v>-8.5180099999999995E-3</c:v>
                </c:pt>
                <c:pt idx="36597" formatCode="0.00E+00">
                  <c:v>-9.6985100000000005E-3</c:v>
                </c:pt>
                <c:pt idx="36598">
                  <c:v>-1.0861000000000001E-2</c:v>
                </c:pt>
                <c:pt idx="36599">
                  <c:v>-1.2003399999999999E-2</c:v>
                </c:pt>
                <c:pt idx="36600">
                  <c:v>-1.3123599999999999E-2</c:v>
                </c:pt>
                <c:pt idx="36601">
                  <c:v>-1.42194E-2</c:v>
                </c:pt>
                <c:pt idx="36602">
                  <c:v>-1.52888E-2</c:v>
                </c:pt>
                <c:pt idx="36603">
                  <c:v>-1.6329900000000001E-2</c:v>
                </c:pt>
                <c:pt idx="36604">
                  <c:v>-1.7340600000000001E-2</c:v>
                </c:pt>
                <c:pt idx="36605">
                  <c:v>-1.8319200000000001E-2</c:v>
                </c:pt>
                <c:pt idx="36606">
                  <c:v>-1.9263800000000001E-2</c:v>
                </c:pt>
                <c:pt idx="36607">
                  <c:v>-2.0172599999999999E-2</c:v>
                </c:pt>
                <c:pt idx="36608">
                  <c:v>-2.1044E-2</c:v>
                </c:pt>
                <c:pt idx="36609">
                  <c:v>-2.1876300000000001E-2</c:v>
                </c:pt>
                <c:pt idx="36610">
                  <c:v>-2.2668000000000001E-2</c:v>
                </c:pt>
                <c:pt idx="36611">
                  <c:v>-2.34176E-2</c:v>
                </c:pt>
                <c:pt idx="36612">
                  <c:v>-2.4123800000000001E-2</c:v>
                </c:pt>
                <c:pt idx="36613">
                  <c:v>-2.4785100000000001E-2</c:v>
                </c:pt>
                <c:pt idx="36614">
                  <c:v>-2.5400499999999999E-2</c:v>
                </c:pt>
                <c:pt idx="36615">
                  <c:v>-2.5968700000000001E-2</c:v>
                </c:pt>
                <c:pt idx="36616">
                  <c:v>-2.6488600000000001E-2</c:v>
                </c:pt>
                <c:pt idx="36617">
                  <c:v>-2.6959400000000001E-2</c:v>
                </c:pt>
                <c:pt idx="36618">
                  <c:v>-2.7380000000000002E-2</c:v>
                </c:pt>
                <c:pt idx="36619">
                  <c:v>-2.7749900000000001E-2</c:v>
                </c:pt>
                <c:pt idx="36620">
                  <c:v>-2.8068200000000001E-2</c:v>
                </c:pt>
                <c:pt idx="36621">
                  <c:v>-2.83343E-2</c:v>
                </c:pt>
                <c:pt idx="36622">
                  <c:v>-2.8547800000000002E-2</c:v>
                </c:pt>
                <c:pt idx="36623">
                  <c:v>-2.87082E-2</c:v>
                </c:pt>
                <c:pt idx="36624">
                  <c:v>-2.8815299999999999E-2</c:v>
                </c:pt>
                <c:pt idx="36625">
                  <c:v>-2.8868700000000001E-2</c:v>
                </c:pt>
                <c:pt idx="36626">
                  <c:v>-2.8868499999999998E-2</c:v>
                </c:pt>
                <c:pt idx="36627">
                  <c:v>-2.8814699999999999E-2</c:v>
                </c:pt>
                <c:pt idx="36628">
                  <c:v>-2.8707099999999999E-2</c:v>
                </c:pt>
                <c:pt idx="36629">
                  <c:v>-2.8546200000000001E-2</c:v>
                </c:pt>
                <c:pt idx="36630">
                  <c:v>-2.8332099999999999E-2</c:v>
                </c:pt>
                <c:pt idx="36631">
                  <c:v>-2.8065300000000001E-2</c:v>
                </c:pt>
                <c:pt idx="36632">
                  <c:v>-2.7746099999999999E-2</c:v>
                </c:pt>
                <c:pt idx="36633">
                  <c:v>-2.7375300000000002E-2</c:v>
                </c:pt>
                <c:pt idx="36634">
                  <c:v>-2.6953299999999999E-2</c:v>
                </c:pt>
                <c:pt idx="36635">
                  <c:v>-2.64811E-2</c:v>
                </c:pt>
                <c:pt idx="36636">
                  <c:v>-2.5959400000000001E-2</c:v>
                </c:pt>
                <c:pt idx="36637">
                  <c:v>-2.53893E-2</c:v>
                </c:pt>
                <c:pt idx="36638">
                  <c:v>-2.4771600000000001E-2</c:v>
                </c:pt>
                <c:pt idx="36639">
                  <c:v>-2.41076E-2</c:v>
                </c:pt>
                <c:pt idx="36640">
                  <c:v>-2.3398499999999999E-2</c:v>
                </c:pt>
                <c:pt idx="36641">
                  <c:v>-2.2645499999999999E-2</c:v>
                </c:pt>
                <c:pt idx="36642">
                  <c:v>-2.1850000000000001E-2</c:v>
                </c:pt>
                <c:pt idx="36643">
                  <c:v>-2.1013400000000002E-2</c:v>
                </c:pt>
                <c:pt idx="36644">
                  <c:v>-2.01373E-2</c:v>
                </c:pt>
                <c:pt idx="36645">
                  <c:v>-1.9223199999999999E-2</c:v>
                </c:pt>
                <c:pt idx="36646">
                  <c:v>-1.8272900000000002E-2</c:v>
                </c:pt>
                <c:pt idx="36647">
                  <c:v>-1.7288000000000001E-2</c:v>
                </c:pt>
                <c:pt idx="36648">
                  <c:v>-1.6270300000000001E-2</c:v>
                </c:pt>
                <c:pt idx="36649">
                  <c:v>-1.5221699999999999E-2</c:v>
                </c:pt>
                <c:pt idx="36650">
                  <c:v>-1.41441E-2</c:v>
                </c:pt>
                <c:pt idx="36651">
                  <c:v>-1.30394E-2</c:v>
                </c:pt>
                <c:pt idx="36652">
                  <c:v>-1.19097E-2</c:v>
                </c:pt>
                <c:pt idx="36653">
                  <c:v>-1.07569E-2</c:v>
                </c:pt>
                <c:pt idx="36654" formatCode="0.00E+00">
                  <c:v>-9.5833199999999993E-3</c:v>
                </c:pt>
                <c:pt idx="36655" formatCode="0.00E+00">
                  <c:v>-8.3909399999999995E-3</c:v>
                </c:pt>
                <c:pt idx="36656" formatCode="0.00E+00">
                  <c:v>-7.1819700000000002E-3</c:v>
                </c:pt>
                <c:pt idx="36657" formatCode="0.00E+00">
                  <c:v>-5.9586200000000004E-3</c:v>
                </c:pt>
                <c:pt idx="36658" formatCode="0.00E+00">
                  <c:v>-4.7231E-3</c:v>
                </c:pt>
                <c:pt idx="36659" formatCode="0.00E+00">
                  <c:v>-3.47767E-3</c:v>
                </c:pt>
                <c:pt idx="36660" formatCode="0.00E+00">
                  <c:v>-2.2246000000000002E-3</c:v>
                </c:pt>
                <c:pt idx="36661" formatCode="0.00E+00">
                  <c:v>-9.6617100000000004E-4</c:v>
                </c:pt>
                <c:pt idx="36662" formatCode="0.00E+00">
                  <c:v>2.95323E-4</c:v>
                </c:pt>
                <c:pt idx="36663" formatCode="0.00E+00">
                  <c:v>1.55758E-3</c:v>
                </c:pt>
                <c:pt idx="36664" formatCode="0.00E+00">
                  <c:v>2.8183100000000001E-3</c:v>
                </c:pt>
                <c:pt idx="36665" formatCode="0.00E+00">
                  <c:v>4.0752000000000002E-3</c:v>
                </c:pt>
                <c:pt idx="36666" formatCode="0.00E+00">
                  <c:v>5.3259700000000002E-3</c:v>
                </c:pt>
                <c:pt idx="36667" formatCode="0.00E+00">
                  <c:v>6.5683199999999999E-3</c:v>
                </c:pt>
                <c:pt idx="36668" formatCode="0.00E+00">
                  <c:v>7.7999999999999996E-3</c:v>
                </c:pt>
                <c:pt idx="36669" formatCode="0.00E+00">
                  <c:v>9.0187500000000007E-3</c:v>
                </c:pt>
                <c:pt idx="36670">
                  <c:v>1.02224E-2</c:v>
                </c:pt>
                <c:pt idx="36671">
                  <c:v>1.14086E-2</c:v>
                </c:pt>
                <c:pt idx="36672">
                  <c:v>1.2575299999999999E-2</c:v>
                </c:pt>
                <c:pt idx="36673">
                  <c:v>1.3720400000000001E-2</c:v>
                </c:pt>
                <c:pt idx="36674">
                  <c:v>1.48418E-2</c:v>
                </c:pt>
                <c:pt idx="36675">
                  <c:v>1.5937300000000001E-2</c:v>
                </c:pt>
                <c:pt idx="36676">
                  <c:v>1.7004999999999999E-2</c:v>
                </c:pt>
                <c:pt idx="36677">
                  <c:v>1.8043E-2</c:v>
                </c:pt>
                <c:pt idx="36678">
                  <c:v>1.9049300000000002E-2</c:v>
                </c:pt>
                <c:pt idx="36679">
                  <c:v>2.0022100000000001E-2</c:v>
                </c:pt>
                <c:pt idx="36680">
                  <c:v>2.0959599999999998E-2</c:v>
                </c:pt>
                <c:pt idx="36681">
                  <c:v>2.18601E-2</c:v>
                </c:pt>
                <c:pt idx="36682">
                  <c:v>2.27219E-2</c:v>
                </c:pt>
                <c:pt idx="36683">
                  <c:v>2.3543399999999999E-2</c:v>
                </c:pt>
                <c:pt idx="36684">
                  <c:v>2.43232E-2</c:v>
                </c:pt>
                <c:pt idx="36685">
                  <c:v>2.5059700000000001E-2</c:v>
                </c:pt>
                <c:pt idx="36686">
                  <c:v>2.5751699999999999E-2</c:v>
                </c:pt>
                <c:pt idx="36687">
                  <c:v>2.6397799999999999E-2</c:v>
                </c:pt>
                <c:pt idx="36688">
                  <c:v>2.6996800000000001E-2</c:v>
                </c:pt>
                <c:pt idx="36689">
                  <c:v>2.7547700000000001E-2</c:v>
                </c:pt>
                <c:pt idx="36690">
                  <c:v>2.8049299999999999E-2</c:v>
                </c:pt>
                <c:pt idx="36691">
                  <c:v>2.85008E-2</c:v>
                </c:pt>
                <c:pt idx="36692">
                  <c:v>2.8901400000000001E-2</c:v>
                </c:pt>
                <c:pt idx="36693">
                  <c:v>2.9250100000000001E-2</c:v>
                </c:pt>
                <c:pt idx="36694">
                  <c:v>2.95465E-2</c:v>
                </c:pt>
                <c:pt idx="36695">
                  <c:v>2.9789800000000002E-2</c:v>
                </c:pt>
                <c:pt idx="36696">
                  <c:v>2.9979700000000001E-2</c:v>
                </c:pt>
                <c:pt idx="36697">
                  <c:v>3.0115800000000002E-2</c:v>
                </c:pt>
                <c:pt idx="36698">
                  <c:v>3.0197700000000001E-2</c:v>
                </c:pt>
                <c:pt idx="36699">
                  <c:v>3.02253E-2</c:v>
                </c:pt>
                <c:pt idx="36700">
                  <c:v>3.01985E-2</c:v>
                </c:pt>
                <c:pt idx="36701">
                  <c:v>3.01173E-2</c:v>
                </c:pt>
                <c:pt idx="36702">
                  <c:v>2.9981799999999999E-2</c:v>
                </c:pt>
                <c:pt idx="36703">
                  <c:v>2.9792300000000001E-2</c:v>
                </c:pt>
                <c:pt idx="36704">
                  <c:v>2.9548899999999999E-2</c:v>
                </c:pt>
                <c:pt idx="36705">
                  <c:v>2.9252199999999999E-2</c:v>
                </c:pt>
                <c:pt idx="36706">
                  <c:v>2.89027E-2</c:v>
                </c:pt>
                <c:pt idx="36707">
                  <c:v>2.85008E-2</c:v>
                </c:pt>
                <c:pt idx="36708">
                  <c:v>2.8047300000000001E-2</c:v>
                </c:pt>
                <c:pt idx="36709">
                  <c:v>2.7543000000000002E-2</c:v>
                </c:pt>
                <c:pt idx="36710">
                  <c:v>2.69888E-2</c:v>
                </c:pt>
                <c:pt idx="36711">
                  <c:v>2.6385499999999999E-2</c:v>
                </c:pt>
                <c:pt idx="36712">
                  <c:v>2.5734300000000002E-2</c:v>
                </c:pt>
                <c:pt idx="36713">
                  <c:v>2.5036300000000001E-2</c:v>
                </c:pt>
                <c:pt idx="36714">
                  <c:v>2.42927E-2</c:v>
                </c:pt>
                <c:pt idx="36715">
                  <c:v>2.35047E-2</c:v>
                </c:pt>
                <c:pt idx="36716">
                  <c:v>2.26739E-2</c:v>
                </c:pt>
                <c:pt idx="36717">
                  <c:v>2.1801600000000001E-2</c:v>
                </c:pt>
                <c:pt idx="36718">
                  <c:v>2.08893E-2</c:v>
                </c:pt>
                <c:pt idx="36719">
                  <c:v>1.99387E-2</c:v>
                </c:pt>
                <c:pt idx="36720">
                  <c:v>1.89515E-2</c:v>
                </c:pt>
                <c:pt idx="36721">
                  <c:v>1.7929299999999999E-2</c:v>
                </c:pt>
                <c:pt idx="36722">
                  <c:v>1.68741E-2</c:v>
                </c:pt>
                <c:pt idx="36723">
                  <c:v>1.5787499999999999E-2</c:v>
                </c:pt>
                <c:pt idx="36724">
                  <c:v>1.4671699999999999E-2</c:v>
                </c:pt>
                <c:pt idx="36725">
                  <c:v>1.3528399999999999E-2</c:v>
                </c:pt>
                <c:pt idx="36726">
                  <c:v>1.2359800000000001E-2</c:v>
                </c:pt>
                <c:pt idx="36727">
                  <c:v>1.1168000000000001E-2</c:v>
                </c:pt>
                <c:pt idx="36728" formatCode="0.00E+00">
                  <c:v>9.9549200000000008E-3</c:v>
                </c:pt>
                <c:pt idx="36729" formatCode="0.00E+00">
                  <c:v>8.7228400000000008E-3</c:v>
                </c:pt>
                <c:pt idx="36730" formatCode="0.00E+00">
                  <c:v>7.4739200000000002E-3</c:v>
                </c:pt>
                <c:pt idx="36731" formatCode="0.00E+00">
                  <c:v>6.2103599999999998E-3</c:v>
                </c:pt>
                <c:pt idx="36732" formatCode="0.00E+00">
                  <c:v>4.9344000000000002E-3</c:v>
                </c:pt>
                <c:pt idx="36733" formatCode="0.00E+00">
                  <c:v>3.6483000000000002E-3</c:v>
                </c:pt>
                <c:pt idx="36734" formatCode="0.00E+00">
                  <c:v>2.3543499999999998E-3</c:v>
                </c:pt>
                <c:pt idx="36735" formatCode="0.00E+00">
                  <c:v>1.0548300000000001E-3</c:v>
                </c:pt>
                <c:pt idx="36736" formatCode="0.00E+00">
                  <c:v>-2.47944E-4</c:v>
                </c:pt>
                <c:pt idx="36737" formatCode="0.00E+00">
                  <c:v>-1.55167E-3</c:v>
                </c:pt>
                <c:pt idx="36738" formatCode="0.00E+00">
                  <c:v>-2.8540200000000001E-3</c:v>
                </c:pt>
                <c:pt idx="36739" formatCode="0.00E+00">
                  <c:v>-4.1526899999999997E-3</c:v>
                </c:pt>
                <c:pt idx="36740" formatCode="0.00E+00">
                  <c:v>-5.4453799999999997E-3</c:v>
                </c:pt>
                <c:pt idx="36741" formatCode="0.00E+00">
                  <c:v>-6.7297900000000003E-3</c:v>
                </c:pt>
                <c:pt idx="36742" formatCode="0.00E+00">
                  <c:v>-8.0036299999999994E-3</c:v>
                </c:pt>
                <c:pt idx="36743" formatCode="0.00E+00">
                  <c:v>-9.2646499999999993E-3</c:v>
                </c:pt>
                <c:pt idx="36744">
                  <c:v>-1.05106E-2</c:v>
                </c:pt>
                <c:pt idx="36745">
                  <c:v>-1.1739299999999999E-2</c:v>
                </c:pt>
                <c:pt idx="36746">
                  <c:v>-1.2948400000000001E-2</c:v>
                </c:pt>
                <c:pt idx="36747">
                  <c:v>-1.4135999999999999E-2</c:v>
                </c:pt>
                <c:pt idx="36748">
                  <c:v>-1.5299800000000001E-2</c:v>
                </c:pt>
                <c:pt idx="36749">
                  <c:v>-1.6437899999999998E-2</c:v>
                </c:pt>
                <c:pt idx="36750">
                  <c:v>-1.7548100000000001E-2</c:v>
                </c:pt>
                <c:pt idx="36751">
                  <c:v>-1.86284E-2</c:v>
                </c:pt>
                <c:pt idx="36752">
                  <c:v>-1.9677099999999999E-2</c:v>
                </c:pt>
                <c:pt idx="36753">
                  <c:v>-2.0692100000000001E-2</c:v>
                </c:pt>
                <c:pt idx="36754">
                  <c:v>-2.1671699999999999E-2</c:v>
                </c:pt>
                <c:pt idx="36755">
                  <c:v>-2.2614100000000002E-2</c:v>
                </c:pt>
                <c:pt idx="36756">
                  <c:v>-2.3517699999999999E-2</c:v>
                </c:pt>
                <c:pt idx="36757">
                  <c:v>-2.4380800000000001E-2</c:v>
                </c:pt>
                <c:pt idx="36758">
                  <c:v>-2.52018E-2</c:v>
                </c:pt>
                <c:pt idx="36759">
                  <c:v>-2.59794E-2</c:v>
                </c:pt>
                <c:pt idx="36760">
                  <c:v>-2.6712099999999999E-2</c:v>
                </c:pt>
                <c:pt idx="36761">
                  <c:v>-2.7398599999999999E-2</c:v>
                </c:pt>
                <c:pt idx="36762">
                  <c:v>-2.8037699999999999E-2</c:v>
                </c:pt>
                <c:pt idx="36763">
                  <c:v>-2.8628199999999999E-2</c:v>
                </c:pt>
                <c:pt idx="36764">
                  <c:v>-2.9169E-2</c:v>
                </c:pt>
                <c:pt idx="36765">
                  <c:v>-2.96592E-2</c:v>
                </c:pt>
                <c:pt idx="36766">
                  <c:v>-3.00979E-2</c:v>
                </c:pt>
                <c:pt idx="36767">
                  <c:v>-3.0484199999999999E-2</c:v>
                </c:pt>
                <c:pt idx="36768">
                  <c:v>-3.0817600000000001E-2</c:v>
                </c:pt>
                <c:pt idx="36769">
                  <c:v>-3.1097300000000001E-2</c:v>
                </c:pt>
                <c:pt idx="36770">
                  <c:v>-3.1322799999999998E-2</c:v>
                </c:pt>
                <c:pt idx="36771">
                  <c:v>-3.1493699999999999E-2</c:v>
                </c:pt>
                <c:pt idx="36772">
                  <c:v>-3.1609699999999998E-2</c:v>
                </c:pt>
                <c:pt idx="36773">
                  <c:v>-3.16706E-2</c:v>
                </c:pt>
                <c:pt idx="36774">
                  <c:v>-3.1676099999999999E-2</c:v>
                </c:pt>
                <c:pt idx="36775">
                  <c:v>-3.1626399999999999E-2</c:v>
                </c:pt>
                <c:pt idx="36776">
                  <c:v>-3.1521300000000002E-2</c:v>
                </c:pt>
                <c:pt idx="36777">
                  <c:v>-3.1361199999999999E-2</c:v>
                </c:pt>
                <c:pt idx="36778">
                  <c:v>-3.1146199999999999E-2</c:v>
                </c:pt>
                <c:pt idx="36779">
                  <c:v>-3.0876600000000001E-2</c:v>
                </c:pt>
                <c:pt idx="36780">
                  <c:v>-3.0553E-2</c:v>
                </c:pt>
                <c:pt idx="36781">
                  <c:v>-3.0175899999999999E-2</c:v>
                </c:pt>
                <c:pt idx="36782">
                  <c:v>-2.9745799999999999E-2</c:v>
                </c:pt>
                <c:pt idx="36783">
                  <c:v>-2.9263600000000001E-2</c:v>
                </c:pt>
                <c:pt idx="36784">
                  <c:v>-2.8729899999999999E-2</c:v>
                </c:pt>
                <c:pt idx="36785">
                  <c:v>-2.8145900000000001E-2</c:v>
                </c:pt>
                <c:pt idx="36786">
                  <c:v>-2.75123E-2</c:v>
                </c:pt>
                <c:pt idx="36787">
                  <c:v>-2.6830300000000001E-2</c:v>
                </c:pt>
                <c:pt idx="36788">
                  <c:v>-2.6101200000000001E-2</c:v>
                </c:pt>
                <c:pt idx="36789">
                  <c:v>-2.5326000000000001E-2</c:v>
                </c:pt>
                <c:pt idx="36790">
                  <c:v>-2.4506199999999999E-2</c:v>
                </c:pt>
                <c:pt idx="36791">
                  <c:v>-2.36431E-2</c:v>
                </c:pt>
                <c:pt idx="36792">
                  <c:v>-2.2738299999999999E-2</c:v>
                </c:pt>
                <c:pt idx="36793">
                  <c:v>-2.1793199999999999E-2</c:v>
                </c:pt>
                <c:pt idx="36794">
                  <c:v>-2.0809600000000001E-2</c:v>
                </c:pt>
                <c:pt idx="36795">
                  <c:v>-1.9789000000000001E-2</c:v>
                </c:pt>
                <c:pt idx="36796">
                  <c:v>-1.8733300000000001E-2</c:v>
                </c:pt>
                <c:pt idx="36797">
                  <c:v>-1.7644199999999999E-2</c:v>
                </c:pt>
                <c:pt idx="36798">
                  <c:v>-1.6523699999999999E-2</c:v>
                </c:pt>
                <c:pt idx="36799">
                  <c:v>-1.5373700000000001E-2</c:v>
                </c:pt>
                <c:pt idx="36800">
                  <c:v>-1.41961E-2</c:v>
                </c:pt>
                <c:pt idx="36801">
                  <c:v>-1.2992999999999999E-2</c:v>
                </c:pt>
                <c:pt idx="36802">
                  <c:v>-1.17664E-2</c:v>
                </c:pt>
                <c:pt idx="36803">
                  <c:v>-1.05185E-2</c:v>
                </c:pt>
                <c:pt idx="36804" formatCode="0.00E+00">
                  <c:v>-9.2514099999999998E-3</c:v>
                </c:pt>
                <c:pt idx="36805" formatCode="0.00E+00">
                  <c:v>-7.9673000000000001E-3</c:v>
                </c:pt>
                <c:pt idx="36806" formatCode="0.00E+00">
                  <c:v>-6.6683799999999998E-3</c:v>
                </c:pt>
                <c:pt idx="36807" formatCode="0.00E+00">
                  <c:v>-5.3569100000000003E-3</c:v>
                </c:pt>
                <c:pt idx="36808" formatCode="0.00E+00">
                  <c:v>-4.0351299999999996E-3</c:v>
                </c:pt>
                <c:pt idx="36809" formatCode="0.00E+00">
                  <c:v>-2.7053300000000001E-3</c:v>
                </c:pt>
                <c:pt idx="36810" formatCode="0.00E+00">
                  <c:v>-1.3697799999999999E-3</c:v>
                </c:pt>
                <c:pt idx="36811" formatCode="0.00E+00">
                  <c:v>-3.08014E-5</c:v>
                </c:pt>
                <c:pt idx="36812" formatCode="0.00E+00">
                  <c:v>1.3093200000000001E-3</c:v>
                </c:pt>
                <c:pt idx="36813" formatCode="0.00E+00">
                  <c:v>2.6482599999999999E-3</c:v>
                </c:pt>
                <c:pt idx="36814" formatCode="0.00E+00">
                  <c:v>3.9837300000000004E-3</c:v>
                </c:pt>
                <c:pt idx="36815" formatCode="0.00E+00">
                  <c:v>5.3134300000000001E-3</c:v>
                </c:pt>
                <c:pt idx="36816" formatCode="0.00E+00">
                  <c:v>6.6350699999999999E-3</c:v>
                </c:pt>
                <c:pt idx="36817" formatCode="0.00E+00">
                  <c:v>7.9463699999999995E-3</c:v>
                </c:pt>
                <c:pt idx="36818" formatCode="0.00E+00">
                  <c:v>9.2450999999999992E-3</c:v>
                </c:pt>
                <c:pt idx="36819">
                  <c:v>1.0529E-2</c:v>
                </c:pt>
                <c:pt idx="36820">
                  <c:v>1.17959E-2</c:v>
                </c:pt>
                <c:pt idx="36821">
                  <c:v>1.3043600000000001E-2</c:v>
                </c:pt>
                <c:pt idx="36822">
                  <c:v>1.42699E-2</c:v>
                </c:pt>
                <c:pt idx="36823">
                  <c:v>1.54729E-2</c:v>
                </c:pt>
                <c:pt idx="36824">
                  <c:v>1.66503E-2</c:v>
                </c:pt>
                <c:pt idx="36825">
                  <c:v>1.7800199999999999E-2</c:v>
                </c:pt>
                <c:pt idx="36826">
                  <c:v>1.8920599999999999E-2</c:v>
                </c:pt>
                <c:pt idx="36827">
                  <c:v>2.0009599999999999E-2</c:v>
                </c:pt>
                <c:pt idx="36828">
                  <c:v>2.1065299999999999E-2</c:v>
                </c:pt>
                <c:pt idx="36829">
                  <c:v>2.2086000000000001E-2</c:v>
                </c:pt>
                <c:pt idx="36830">
                  <c:v>2.3069900000000001E-2</c:v>
                </c:pt>
                <c:pt idx="36831">
                  <c:v>2.40152E-2</c:v>
                </c:pt>
                <c:pt idx="36832">
                  <c:v>2.4920500000000002E-2</c:v>
                </c:pt>
                <c:pt idx="36833">
                  <c:v>2.5784100000000001E-2</c:v>
                </c:pt>
                <c:pt idx="36834">
                  <c:v>2.6604599999999999E-2</c:v>
                </c:pt>
                <c:pt idx="36835">
                  <c:v>2.7380600000000001E-2</c:v>
                </c:pt>
                <c:pt idx="36836">
                  <c:v>2.8110799999999998E-2</c:v>
                </c:pt>
                <c:pt idx="36837">
                  <c:v>2.8793900000000001E-2</c:v>
                </c:pt>
                <c:pt idx="36838">
                  <c:v>2.9428800000000001E-2</c:v>
                </c:pt>
                <c:pt idx="36839">
                  <c:v>3.00145E-2</c:v>
                </c:pt>
                <c:pt idx="36840">
                  <c:v>3.0549799999999998E-2</c:v>
                </c:pt>
                <c:pt idx="36841">
                  <c:v>3.1033999999999999E-2</c:v>
                </c:pt>
                <c:pt idx="36842">
                  <c:v>3.14662E-2</c:v>
                </c:pt>
                <c:pt idx="36843">
                  <c:v>3.1845699999999998E-2</c:v>
                </c:pt>
                <c:pt idx="36844">
                  <c:v>3.2171900000000003E-2</c:v>
                </c:pt>
                <c:pt idx="36845">
                  <c:v>3.2444199999999999E-2</c:v>
                </c:pt>
                <c:pt idx="36846">
                  <c:v>3.2662200000000002E-2</c:v>
                </c:pt>
                <c:pt idx="36847">
                  <c:v>3.2825600000000003E-2</c:v>
                </c:pt>
                <c:pt idx="36848">
                  <c:v>3.2933999999999998E-2</c:v>
                </c:pt>
                <c:pt idx="36849">
                  <c:v>3.29874E-2</c:v>
                </c:pt>
                <c:pt idx="36850">
                  <c:v>3.2985599999999997E-2</c:v>
                </c:pt>
                <c:pt idx="36851">
                  <c:v>3.2928800000000001E-2</c:v>
                </c:pt>
                <c:pt idx="36852">
                  <c:v>3.2816900000000003E-2</c:v>
                </c:pt>
                <c:pt idx="36853">
                  <c:v>3.26503E-2</c:v>
                </c:pt>
                <c:pt idx="36854">
                  <c:v>3.2429199999999998E-2</c:v>
                </c:pt>
                <c:pt idx="36855">
                  <c:v>3.2154099999999998E-2</c:v>
                </c:pt>
                <c:pt idx="36856">
                  <c:v>3.1825399999999997E-2</c:v>
                </c:pt>
                <c:pt idx="36857">
                  <c:v>3.1443699999999998E-2</c:v>
                </c:pt>
                <c:pt idx="36858">
                  <c:v>3.1009800000000001E-2</c:v>
                </c:pt>
                <c:pt idx="36859">
                  <c:v>3.05244E-2</c:v>
                </c:pt>
                <c:pt idx="36860">
                  <c:v>2.99882E-2</c:v>
                </c:pt>
                <c:pt idx="36861">
                  <c:v>2.9402399999999999E-2</c:v>
                </c:pt>
                <c:pt idx="36862">
                  <c:v>2.8767899999999999E-2</c:v>
                </c:pt>
                <c:pt idx="36863">
                  <c:v>2.8085800000000001E-2</c:v>
                </c:pt>
                <c:pt idx="36864">
                  <c:v>2.7357300000000001E-2</c:v>
                </c:pt>
                <c:pt idx="36865">
                  <c:v>2.6583599999999999E-2</c:v>
                </c:pt>
                <c:pt idx="36866">
                  <c:v>2.57662E-2</c:v>
                </c:pt>
                <c:pt idx="36867">
                  <c:v>2.4906399999999999E-2</c:v>
                </c:pt>
                <c:pt idx="36868">
                  <c:v>2.4005800000000001E-2</c:v>
                </c:pt>
                <c:pt idx="36869">
                  <c:v>2.3065800000000001E-2</c:v>
                </c:pt>
                <c:pt idx="36870">
                  <c:v>2.2088099999999999E-2</c:v>
                </c:pt>
                <c:pt idx="36871">
                  <c:v>2.10744E-2</c:v>
                </c:pt>
                <c:pt idx="36872">
                  <c:v>2.00264E-2</c:v>
                </c:pt>
                <c:pt idx="36873">
                  <c:v>1.8946000000000001E-2</c:v>
                </c:pt>
                <c:pt idx="36874">
                  <c:v>1.7834900000000001E-2</c:v>
                </c:pt>
                <c:pt idx="36875">
                  <c:v>1.6695100000000001E-2</c:v>
                </c:pt>
                <c:pt idx="36876">
                  <c:v>1.55286E-2</c:v>
                </c:pt>
                <c:pt idx="36877">
                  <c:v>1.4337300000000001E-2</c:v>
                </c:pt>
                <c:pt idx="36878">
                  <c:v>1.31232E-2</c:v>
                </c:pt>
                <c:pt idx="36879">
                  <c:v>1.18885E-2</c:v>
                </c:pt>
                <c:pt idx="36880">
                  <c:v>1.0635199999999999E-2</c:v>
                </c:pt>
                <c:pt idx="36881" formatCode="0.00E+00">
                  <c:v>9.3654199999999993E-3</c:v>
                </c:pt>
                <c:pt idx="36882" formatCode="0.00E+00">
                  <c:v>8.0814000000000007E-3</c:v>
                </c:pt>
                <c:pt idx="36883" formatCode="0.00E+00">
                  <c:v>6.7852800000000003E-3</c:v>
                </c:pt>
                <c:pt idx="36884" formatCode="0.00E+00">
                  <c:v>5.4792399999999998E-3</c:v>
                </c:pt>
                <c:pt idx="36885" formatCode="0.00E+00">
                  <c:v>4.16549E-3</c:v>
                </c:pt>
                <c:pt idx="36886" formatCode="0.00E+00">
                  <c:v>2.8462600000000002E-3</c:v>
                </c:pt>
                <c:pt idx="36887" formatCode="0.00E+00">
                  <c:v>1.5237600000000001E-3</c:v>
                </c:pt>
                <c:pt idx="36888" formatCode="0.00E+00">
                  <c:v>2.00216E-4</c:v>
                </c:pt>
                <c:pt idx="36889" formatCode="0.00E+00">
                  <c:v>-1.12214E-3</c:v>
                </c:pt>
                <c:pt idx="36890" formatCode="0.00E+00">
                  <c:v>-2.4410999999999999E-3</c:v>
                </c:pt>
                <c:pt idx="36891" formatCode="0.00E+00">
                  <c:v>-3.7544599999999998E-3</c:v>
                </c:pt>
                <c:pt idx="36892" formatCode="0.00E+00">
                  <c:v>-5.0600100000000002E-3</c:v>
                </c:pt>
                <c:pt idx="36893" formatCode="0.00E+00">
                  <c:v>-6.3555900000000004E-3</c:v>
                </c:pt>
                <c:pt idx="36894" formatCode="0.00E+00">
                  <c:v>-7.6390299999999998E-3</c:v>
                </c:pt>
                <c:pt idx="36895" formatCode="0.00E+00">
                  <c:v>-8.9082099999999997E-3</c:v>
                </c:pt>
                <c:pt idx="36896">
                  <c:v>-1.0161E-2</c:v>
                </c:pt>
                <c:pt idx="36897">
                  <c:v>-1.13954E-2</c:v>
                </c:pt>
                <c:pt idx="36898">
                  <c:v>-1.26093E-2</c:v>
                </c:pt>
                <c:pt idx="36899">
                  <c:v>-1.3800700000000001E-2</c:v>
                </c:pt>
                <c:pt idx="36900">
                  <c:v>-1.49677E-2</c:v>
                </c:pt>
                <c:pt idx="36901">
                  <c:v>-1.6108399999999998E-2</c:v>
                </c:pt>
                <c:pt idx="36902">
                  <c:v>-1.7220900000000001E-2</c:v>
                </c:pt>
                <c:pt idx="36903">
                  <c:v>-1.8303400000000001E-2</c:v>
                </c:pt>
                <c:pt idx="36904">
                  <c:v>-1.9354099999999999E-2</c:v>
                </c:pt>
                <c:pt idx="36905">
                  <c:v>-2.0371400000000001E-2</c:v>
                </c:pt>
                <c:pt idx="36906">
                  <c:v>-2.13536E-2</c:v>
                </c:pt>
                <c:pt idx="36907">
                  <c:v>-2.2299099999999999E-2</c:v>
                </c:pt>
                <c:pt idx="36908">
                  <c:v>-2.3206500000000001E-2</c:v>
                </c:pt>
                <c:pt idx="36909">
                  <c:v>-2.40743E-2</c:v>
                </c:pt>
                <c:pt idx="36910">
                  <c:v>-2.4901199999999998E-2</c:v>
                </c:pt>
                <c:pt idx="36911">
                  <c:v>-2.5685699999999999E-2</c:v>
                </c:pt>
                <c:pt idx="36912">
                  <c:v>-2.64269E-2</c:v>
                </c:pt>
                <c:pt idx="36913">
                  <c:v>-2.7123399999999999E-2</c:v>
                </c:pt>
                <c:pt idx="36914">
                  <c:v>-2.7774199999999999E-2</c:v>
                </c:pt>
                <c:pt idx="36915">
                  <c:v>-2.8378400000000002E-2</c:v>
                </c:pt>
                <c:pt idx="36916">
                  <c:v>-2.8935099999999998E-2</c:v>
                </c:pt>
                <c:pt idx="36917">
                  <c:v>-2.9443400000000002E-2</c:v>
                </c:pt>
                <c:pt idx="36918">
                  <c:v>-2.9902600000000001E-2</c:v>
                </c:pt>
                <c:pt idx="36919">
                  <c:v>-3.0312100000000002E-2</c:v>
                </c:pt>
                <c:pt idx="36920">
                  <c:v>-3.0671299999999999E-2</c:v>
                </c:pt>
                <c:pt idx="36921">
                  <c:v>-3.0979699999999999E-2</c:v>
                </c:pt>
                <c:pt idx="36922">
                  <c:v>-3.1237000000000001E-2</c:v>
                </c:pt>
                <c:pt idx="36923">
                  <c:v>-3.1442900000000003E-2</c:v>
                </c:pt>
                <c:pt idx="36924">
                  <c:v>-3.1597199999999999E-2</c:v>
                </c:pt>
                <c:pt idx="36925">
                  <c:v>-3.1699699999999997E-2</c:v>
                </c:pt>
                <c:pt idx="36926">
                  <c:v>-3.1750399999999998E-2</c:v>
                </c:pt>
                <c:pt idx="36927">
                  <c:v>-3.1749399999999997E-2</c:v>
                </c:pt>
                <c:pt idx="36928">
                  <c:v>-3.16969E-2</c:v>
                </c:pt>
                <c:pt idx="36929">
                  <c:v>-3.1593000000000003E-2</c:v>
                </c:pt>
                <c:pt idx="36930">
                  <c:v>-3.1438199999999999E-2</c:v>
                </c:pt>
                <c:pt idx="36931">
                  <c:v>-3.1232800000000002E-2</c:v>
                </c:pt>
                <c:pt idx="36932">
                  <c:v>-3.0977299999999999E-2</c:v>
                </c:pt>
                <c:pt idx="36933">
                  <c:v>-3.0672399999999999E-2</c:v>
                </c:pt>
                <c:pt idx="36934">
                  <c:v>-3.0318600000000001E-2</c:v>
                </c:pt>
                <c:pt idx="36935">
                  <c:v>-2.9916700000000001E-2</c:v>
                </c:pt>
                <c:pt idx="36936">
                  <c:v>-2.9467699999999999E-2</c:v>
                </c:pt>
                <c:pt idx="36937">
                  <c:v>-2.89722E-2</c:v>
                </c:pt>
                <c:pt idx="36938">
                  <c:v>-2.8431499999999998E-2</c:v>
                </c:pt>
                <c:pt idx="36939">
                  <c:v>-2.78464E-2</c:v>
                </c:pt>
                <c:pt idx="36940">
                  <c:v>-2.7218300000000001E-2</c:v>
                </c:pt>
                <c:pt idx="36941">
                  <c:v>-2.6548100000000002E-2</c:v>
                </c:pt>
                <c:pt idx="36942">
                  <c:v>-2.5837300000000001E-2</c:v>
                </c:pt>
                <c:pt idx="36943">
                  <c:v>-2.50872E-2</c:v>
                </c:pt>
                <c:pt idx="36944">
                  <c:v>-2.42992E-2</c:v>
                </c:pt>
                <c:pt idx="36945">
                  <c:v>-2.3474700000000001E-2</c:v>
                </c:pt>
                <c:pt idx="36946">
                  <c:v>-2.2615300000000001E-2</c:v>
                </c:pt>
                <c:pt idx="36947">
                  <c:v>-2.1722499999999999E-2</c:v>
                </c:pt>
                <c:pt idx="36948">
                  <c:v>-2.0797900000000001E-2</c:v>
                </c:pt>
                <c:pt idx="36949">
                  <c:v>-1.9843400000000001E-2</c:v>
                </c:pt>
                <c:pt idx="36950">
                  <c:v>-1.8860499999999999E-2</c:v>
                </c:pt>
                <c:pt idx="36951">
                  <c:v>-1.7851100000000002E-2</c:v>
                </c:pt>
                <c:pt idx="36952">
                  <c:v>-1.6816899999999999E-2</c:v>
                </c:pt>
                <c:pt idx="36953">
                  <c:v>-1.5759800000000001E-2</c:v>
                </c:pt>
                <c:pt idx="36954">
                  <c:v>-1.46818E-2</c:v>
                </c:pt>
                <c:pt idx="36955">
                  <c:v>-1.35846E-2</c:v>
                </c:pt>
                <c:pt idx="36956">
                  <c:v>-1.24703E-2</c:v>
                </c:pt>
                <c:pt idx="36957">
                  <c:v>-1.13407E-2</c:v>
                </c:pt>
                <c:pt idx="36958">
                  <c:v>-1.0197899999999999E-2</c:v>
                </c:pt>
                <c:pt idx="36959" formatCode="0.00E+00">
                  <c:v>-9.0439400000000003E-3</c:v>
                </c:pt>
                <c:pt idx="36960" formatCode="0.00E+00">
                  <c:v>-7.8807100000000008E-3</c:v>
                </c:pt>
                <c:pt idx="36961" formatCode="0.00E+00">
                  <c:v>-6.71027E-3</c:v>
                </c:pt>
                <c:pt idx="36962" formatCode="0.00E+00">
                  <c:v>-5.5346500000000003E-3</c:v>
                </c:pt>
                <c:pt idx="36963" formatCode="0.00E+00">
                  <c:v>-4.3558599999999996E-3</c:v>
                </c:pt>
                <c:pt idx="36964" formatCode="0.00E+00">
                  <c:v>-3.1759399999999999E-3</c:v>
                </c:pt>
                <c:pt idx="36965" formatCode="0.00E+00">
                  <c:v>-1.9968799999999999E-3</c:v>
                </c:pt>
                <c:pt idx="36966" formatCode="0.00E+00">
                  <c:v>-8.2070699999999995E-4</c:v>
                </c:pt>
                <c:pt idx="36967" formatCode="0.00E+00">
                  <c:v>3.5059199999999999E-4</c:v>
                </c:pt>
                <c:pt idx="36968" formatCode="0.00E+00">
                  <c:v>1.51504E-3</c:v>
                </c:pt>
                <c:pt idx="36969" formatCode="0.00E+00">
                  <c:v>2.67067E-3</c:v>
                </c:pt>
                <c:pt idx="36970" formatCode="0.00E+00">
                  <c:v>3.81556E-3</c:v>
                </c:pt>
                <c:pt idx="36971" formatCode="0.00E+00">
                  <c:v>4.9477899999999997E-3</c:v>
                </c:pt>
                <c:pt idx="36972" formatCode="0.00E+00">
                  <c:v>6.0654799999999998E-3</c:v>
                </c:pt>
                <c:pt idx="36973" formatCode="0.00E+00">
                  <c:v>7.1667900000000001E-3</c:v>
                </c:pt>
                <c:pt idx="36974" formatCode="0.00E+00">
                  <c:v>8.2498999999999992E-3</c:v>
                </c:pt>
                <c:pt idx="36975" formatCode="0.00E+00">
                  <c:v>9.3130399999999999E-3</c:v>
                </c:pt>
                <c:pt idx="36976">
                  <c:v>1.0354500000000001E-2</c:v>
                </c:pt>
                <c:pt idx="36977">
                  <c:v>1.13726E-2</c:v>
                </c:pt>
                <c:pt idx="36978">
                  <c:v>1.2365599999999999E-2</c:v>
                </c:pt>
                <c:pt idx="36979">
                  <c:v>1.3332E-2</c:v>
                </c:pt>
                <c:pt idx="36980">
                  <c:v>1.42703E-2</c:v>
                </c:pt>
                <c:pt idx="36981">
                  <c:v>1.5179E-2</c:v>
                </c:pt>
                <c:pt idx="36982">
                  <c:v>1.60567E-2</c:v>
                </c:pt>
                <c:pt idx="36983">
                  <c:v>1.6901900000000001E-2</c:v>
                </c:pt>
                <c:pt idx="36984">
                  <c:v>1.77135E-2</c:v>
                </c:pt>
                <c:pt idx="36985">
                  <c:v>1.8490099999999999E-2</c:v>
                </c:pt>
                <c:pt idx="36986">
                  <c:v>1.92307E-2</c:v>
                </c:pt>
                <c:pt idx="36987">
                  <c:v>1.9934E-2</c:v>
                </c:pt>
                <c:pt idx="36988">
                  <c:v>2.0599200000000002E-2</c:v>
                </c:pt>
                <c:pt idx="36989">
                  <c:v>2.12252E-2</c:v>
                </c:pt>
                <c:pt idx="36990">
                  <c:v>2.1811199999999999E-2</c:v>
                </c:pt>
                <c:pt idx="36991">
                  <c:v>2.2356399999999998E-2</c:v>
                </c:pt>
                <c:pt idx="36992">
                  <c:v>2.2859999999999998E-2</c:v>
                </c:pt>
                <c:pt idx="36993">
                  <c:v>2.3321399999999999E-2</c:v>
                </c:pt>
                <c:pt idx="36994">
                  <c:v>2.3740000000000001E-2</c:v>
                </c:pt>
                <c:pt idx="36995">
                  <c:v>2.4115299999999999E-2</c:v>
                </c:pt>
                <c:pt idx="36996">
                  <c:v>2.4447E-2</c:v>
                </c:pt>
                <c:pt idx="36997">
                  <c:v>2.4734599999999999E-2</c:v>
                </c:pt>
                <c:pt idx="36998">
                  <c:v>2.4977900000000001E-2</c:v>
                </c:pt>
                <c:pt idx="36999">
                  <c:v>2.5176799999999999E-2</c:v>
                </c:pt>
                <c:pt idx="37000">
                  <c:v>2.5331200000000002E-2</c:v>
                </c:pt>
                <c:pt idx="37001">
                  <c:v>2.5440999999999998E-2</c:v>
                </c:pt>
                <c:pt idx="37002">
                  <c:v>2.5506399999999999E-2</c:v>
                </c:pt>
                <c:pt idx="37003">
                  <c:v>2.5527399999999999E-2</c:v>
                </c:pt>
                <c:pt idx="37004">
                  <c:v>2.5504300000000001E-2</c:v>
                </c:pt>
                <c:pt idx="37005">
                  <c:v>2.5437399999999999E-2</c:v>
                </c:pt>
                <c:pt idx="37006">
                  <c:v>2.5327100000000002E-2</c:v>
                </c:pt>
                <c:pt idx="37007">
                  <c:v>2.51738E-2</c:v>
                </c:pt>
                <c:pt idx="37008">
                  <c:v>2.49781E-2</c:v>
                </c:pt>
                <c:pt idx="37009">
                  <c:v>2.4740700000000001E-2</c:v>
                </c:pt>
                <c:pt idx="37010">
                  <c:v>2.4462100000000001E-2</c:v>
                </c:pt>
                <c:pt idx="37011">
                  <c:v>2.4143100000000001E-2</c:v>
                </c:pt>
                <c:pt idx="37012">
                  <c:v>2.3784599999999999E-2</c:v>
                </c:pt>
                <c:pt idx="37013">
                  <c:v>2.3387499999999999E-2</c:v>
                </c:pt>
                <c:pt idx="37014">
                  <c:v>2.2952699999999999E-2</c:v>
                </c:pt>
                <c:pt idx="37015">
                  <c:v>2.24812E-2</c:v>
                </c:pt>
                <c:pt idx="37016">
                  <c:v>2.1974199999999999E-2</c:v>
                </c:pt>
                <c:pt idx="37017">
                  <c:v>2.1432699999999999E-2</c:v>
                </c:pt>
                <c:pt idx="37018">
                  <c:v>2.0858000000000002E-2</c:v>
                </c:pt>
                <c:pt idx="37019">
                  <c:v>2.02513E-2</c:v>
                </c:pt>
                <c:pt idx="37020">
                  <c:v>1.9613999999999999E-2</c:v>
                </c:pt>
                <c:pt idx="37021">
                  <c:v>1.89474E-2</c:v>
                </c:pt>
                <c:pt idx="37022">
                  <c:v>1.8252999999999998E-2</c:v>
                </c:pt>
                <c:pt idx="37023">
                  <c:v>1.7532099999999998E-2</c:v>
                </c:pt>
                <c:pt idx="37024">
                  <c:v>1.6786300000000001E-2</c:v>
                </c:pt>
                <c:pt idx="37025">
                  <c:v>1.6017099999999999E-2</c:v>
                </c:pt>
                <c:pt idx="37026">
                  <c:v>1.5226099999999999E-2</c:v>
                </c:pt>
                <c:pt idx="37027">
                  <c:v>1.44148E-2</c:v>
                </c:pt>
                <c:pt idx="37028">
                  <c:v>1.3585E-2</c:v>
                </c:pt>
                <c:pt idx="37029">
                  <c:v>1.2738299999999999E-2</c:v>
                </c:pt>
                <c:pt idx="37030">
                  <c:v>1.1876299999999999E-2</c:v>
                </c:pt>
                <c:pt idx="37031">
                  <c:v>1.1000899999999999E-2</c:v>
                </c:pt>
                <c:pt idx="37032">
                  <c:v>1.01136E-2</c:v>
                </c:pt>
                <c:pt idx="37033" formatCode="0.00E+00">
                  <c:v>9.2162300000000006E-3</c:v>
                </c:pt>
                <c:pt idx="37034" formatCode="0.00E+00">
                  <c:v>8.3105599999999998E-3</c:v>
                </c:pt>
                <c:pt idx="37035" formatCode="0.00E+00">
                  <c:v>7.3983299999999998E-3</c:v>
                </c:pt>
                <c:pt idx="37036" formatCode="0.00E+00">
                  <c:v>6.4812899999999998E-3</c:v>
                </c:pt>
                <c:pt idx="37037" formatCode="0.00E+00">
                  <c:v>5.5612099999999996E-3</c:v>
                </c:pt>
                <c:pt idx="37038" formatCode="0.00E+00">
                  <c:v>4.6398400000000001E-3</c:v>
                </c:pt>
                <c:pt idx="37039" formatCode="0.00E+00">
                  <c:v>3.7189300000000001E-3</c:v>
                </c:pt>
                <c:pt idx="37040" formatCode="0.00E+00">
                  <c:v>2.80022E-3</c:v>
                </c:pt>
                <c:pt idx="37041" formatCode="0.00E+00">
                  <c:v>1.8854500000000001E-3</c:v>
                </c:pt>
                <c:pt idx="37042" formatCode="0.00E+00">
                  <c:v>9.7632399999999999E-4</c:v>
                </c:pt>
                <c:pt idx="37043" formatCode="0.00E+00">
                  <c:v>7.45454E-5</c:v>
                </c:pt>
                <c:pt idx="37044" formatCode="0.00E+00">
                  <c:v>-8.1821499999999996E-4</c:v>
                </c:pt>
                <c:pt idx="37045" formatCode="0.00E+00">
                  <c:v>-1.70031E-3</c:v>
                </c:pt>
                <c:pt idx="37046" formatCode="0.00E+00">
                  <c:v>-2.57011E-3</c:v>
                </c:pt>
                <c:pt idx="37047" formatCode="0.00E+00">
                  <c:v>-3.42603E-3</c:v>
                </c:pt>
                <c:pt idx="37048" formatCode="0.00E+00">
                  <c:v>-4.2665200000000002E-3</c:v>
                </c:pt>
                <c:pt idx="37049" formatCode="0.00E+00">
                  <c:v>-5.0900499999999996E-3</c:v>
                </c:pt>
                <c:pt idx="37050" formatCode="0.00E+00">
                  <c:v>-5.8951300000000002E-3</c:v>
                </c:pt>
                <c:pt idx="37051" formatCode="0.00E+00">
                  <c:v>-6.6803399999999999E-3</c:v>
                </c:pt>
                <c:pt idx="37052" formatCode="0.00E+00">
                  <c:v>-7.4442700000000002E-3</c:v>
                </c:pt>
                <c:pt idx="37053" formatCode="0.00E+00">
                  <c:v>-8.1855899999999995E-3</c:v>
                </c:pt>
                <c:pt idx="37054" formatCode="0.00E+00">
                  <c:v>-8.9029799999999996E-3</c:v>
                </c:pt>
                <c:pt idx="37055" formatCode="0.00E+00">
                  <c:v>-9.5951999999999999E-3</c:v>
                </c:pt>
                <c:pt idx="37056">
                  <c:v>-1.02611E-2</c:v>
                </c:pt>
                <c:pt idx="37057">
                  <c:v>-1.08994E-2</c:v>
                </c:pt>
                <c:pt idx="37058">
                  <c:v>-1.1509200000000001E-2</c:v>
                </c:pt>
                <c:pt idx="37059">
                  <c:v>-1.20894E-2</c:v>
                </c:pt>
                <c:pt idx="37060">
                  <c:v>-1.2638999999999999E-2</c:v>
                </c:pt>
                <c:pt idx="37061">
                  <c:v>-1.3157200000000001E-2</c:v>
                </c:pt>
                <c:pt idx="37062">
                  <c:v>-1.36431E-2</c:v>
                </c:pt>
                <c:pt idx="37063">
                  <c:v>-1.40959E-2</c:v>
                </c:pt>
                <c:pt idx="37064">
                  <c:v>-1.4515E-2</c:v>
                </c:pt>
                <c:pt idx="37065">
                  <c:v>-1.48997E-2</c:v>
                </c:pt>
                <c:pt idx="37066">
                  <c:v>-1.5249499999999999E-2</c:v>
                </c:pt>
                <c:pt idx="37067">
                  <c:v>-1.55639E-2</c:v>
                </c:pt>
                <c:pt idx="37068">
                  <c:v>-1.58424E-2</c:v>
                </c:pt>
                <c:pt idx="37069">
                  <c:v>-1.60848E-2</c:v>
                </c:pt>
                <c:pt idx="37070">
                  <c:v>-1.6290700000000002E-2</c:v>
                </c:pt>
                <c:pt idx="37071">
                  <c:v>-1.64599E-2</c:v>
                </c:pt>
                <c:pt idx="37072">
                  <c:v>-1.65924E-2</c:v>
                </c:pt>
                <c:pt idx="37073">
                  <c:v>-1.6688000000000001E-2</c:v>
                </c:pt>
                <c:pt idx="37074">
                  <c:v>-1.6746799999999999E-2</c:v>
                </c:pt>
                <c:pt idx="37075">
                  <c:v>-1.67688E-2</c:v>
                </c:pt>
                <c:pt idx="37076">
                  <c:v>-1.67542E-2</c:v>
                </c:pt>
                <c:pt idx="37077">
                  <c:v>-1.6703300000000001E-2</c:v>
                </c:pt>
                <c:pt idx="37078">
                  <c:v>-1.66164E-2</c:v>
                </c:pt>
                <c:pt idx="37079">
                  <c:v>-1.6493799999999999E-2</c:v>
                </c:pt>
                <c:pt idx="37080">
                  <c:v>-1.6336E-2</c:v>
                </c:pt>
                <c:pt idx="37081">
                  <c:v>-1.6143399999999999E-2</c:v>
                </c:pt>
                <c:pt idx="37082">
                  <c:v>-1.5916699999999999E-2</c:v>
                </c:pt>
                <c:pt idx="37083">
                  <c:v>-1.56565E-2</c:v>
                </c:pt>
                <c:pt idx="37084">
                  <c:v>-1.53635E-2</c:v>
                </c:pt>
                <c:pt idx="37085">
                  <c:v>-1.50385E-2</c:v>
                </c:pt>
                <c:pt idx="37086">
                  <c:v>-1.4682300000000001E-2</c:v>
                </c:pt>
                <c:pt idx="37087">
                  <c:v>-1.4295799999999999E-2</c:v>
                </c:pt>
                <c:pt idx="37088">
                  <c:v>-1.388E-2</c:v>
                </c:pt>
                <c:pt idx="37089">
                  <c:v>-1.3435799999999999E-2</c:v>
                </c:pt>
                <c:pt idx="37090">
                  <c:v>-1.2964399999999999E-2</c:v>
                </c:pt>
                <c:pt idx="37091">
                  <c:v>-1.2466700000000001E-2</c:v>
                </c:pt>
                <c:pt idx="37092">
                  <c:v>-1.1944099999999999E-2</c:v>
                </c:pt>
                <c:pt idx="37093">
                  <c:v>-1.13977E-2</c:v>
                </c:pt>
                <c:pt idx="37094">
                  <c:v>-1.08287E-2</c:v>
                </c:pt>
                <c:pt idx="37095">
                  <c:v>-1.02384E-2</c:v>
                </c:pt>
                <c:pt idx="37096" formatCode="0.00E+00">
                  <c:v>-9.6282E-3</c:v>
                </c:pt>
                <c:pt idx="37097" formatCode="0.00E+00">
                  <c:v>-8.9994500000000009E-3</c:v>
                </c:pt>
                <c:pt idx="37098" formatCode="0.00E+00">
                  <c:v>-8.3535499999999995E-3</c:v>
                </c:pt>
                <c:pt idx="37099" formatCode="0.00E+00">
                  <c:v>-7.6919199999999997E-3</c:v>
                </c:pt>
                <c:pt idx="37100" formatCode="0.00E+00">
                  <c:v>-7.0160300000000004E-3</c:v>
                </c:pt>
                <c:pt idx="37101" formatCode="0.00E+00">
                  <c:v>-6.3273699999999997E-3</c:v>
                </c:pt>
                <c:pt idx="37102" formatCode="0.00E+00">
                  <c:v>-5.6274599999999999E-3</c:v>
                </c:pt>
                <c:pt idx="37103" formatCode="0.00E+00">
                  <c:v>-4.9178199999999998E-3</c:v>
                </c:pt>
                <c:pt idx="37104" formatCode="0.00E+00">
                  <c:v>-4.1999999999999997E-3</c:v>
                </c:pt>
                <c:pt idx="37105" formatCode="0.00E+00">
                  <c:v>-3.4755599999999999E-3</c:v>
                </c:pt>
                <c:pt idx="37106" formatCode="0.00E+00">
                  <c:v>-2.7460800000000001E-3</c:v>
                </c:pt>
                <c:pt idx="37107" formatCode="0.00E+00">
                  <c:v>-2.0131400000000001E-3</c:v>
                </c:pt>
                <c:pt idx="37108" formatCode="0.00E+00">
                  <c:v>-1.2783099999999999E-3</c:v>
                </c:pt>
                <c:pt idx="37109" formatCode="0.00E+00">
                  <c:v>-5.4319500000000001E-4</c:v>
                </c:pt>
                <c:pt idx="37110" formatCode="0.00E+00">
                  <c:v>1.9063199999999999E-4</c:v>
                </c:pt>
                <c:pt idx="37111" formatCode="0.00E+00">
                  <c:v>9.2158699999999997E-4</c:v>
                </c:pt>
                <c:pt idx="37112" formatCode="0.00E+00">
                  <c:v>1.6481E-3</c:v>
                </c:pt>
                <c:pt idx="37113" formatCode="0.00E+00">
                  <c:v>2.3686100000000002E-3</c:v>
                </c:pt>
                <c:pt idx="37114" formatCode="0.00E+00">
                  <c:v>3.0815600000000001E-3</c:v>
                </c:pt>
                <c:pt idx="37115" formatCode="0.00E+00">
                  <c:v>3.7854299999999998E-3</c:v>
                </c:pt>
                <c:pt idx="37116" formatCode="0.00E+00">
                  <c:v>4.4787100000000003E-3</c:v>
                </c:pt>
                <c:pt idx="37117" formatCode="0.00E+00">
                  <c:v>5.1599100000000002E-3</c:v>
                </c:pt>
                <c:pt idx="37118" formatCode="0.00E+00">
                  <c:v>5.8275599999999999E-3</c:v>
                </c:pt>
                <c:pt idx="37119" formatCode="0.00E+00">
                  <c:v>6.4802200000000001E-3</c:v>
                </c:pt>
                <c:pt idx="37120" formatCode="0.00E+00">
                  <c:v>7.1165100000000004E-3</c:v>
                </c:pt>
                <c:pt idx="37121" formatCode="0.00E+00">
                  <c:v>7.7350400000000003E-3</c:v>
                </c:pt>
                <c:pt idx="37122" formatCode="0.00E+00">
                  <c:v>8.33448E-3</c:v>
                </c:pt>
                <c:pt idx="37123" formatCode="0.00E+00">
                  <c:v>8.9135399999999993E-3</c:v>
                </c:pt>
                <c:pt idx="37124" formatCode="0.00E+00">
                  <c:v>9.4709700000000004E-3</c:v>
                </c:pt>
                <c:pt idx="37125">
                  <c:v>1.0005500000000001E-2</c:v>
                </c:pt>
                <c:pt idx="37126">
                  <c:v>1.05161E-2</c:v>
                </c:pt>
                <c:pt idx="37127">
                  <c:v>1.10016E-2</c:v>
                </c:pt>
                <c:pt idx="37128">
                  <c:v>1.14608E-2</c:v>
                </c:pt>
                <c:pt idx="37129">
                  <c:v>1.18929E-2</c:v>
                </c:pt>
                <c:pt idx="37130">
                  <c:v>1.22968E-2</c:v>
                </c:pt>
                <c:pt idx="37131">
                  <c:v>1.2671699999999999E-2</c:v>
                </c:pt>
                <c:pt idx="37132">
                  <c:v>1.30166E-2</c:v>
                </c:pt>
                <c:pt idx="37133">
                  <c:v>1.33309E-2</c:v>
                </c:pt>
                <c:pt idx="37134">
                  <c:v>1.3613800000000001E-2</c:v>
                </c:pt>
                <c:pt idx="37135">
                  <c:v>1.3864599999999999E-2</c:v>
                </c:pt>
                <c:pt idx="37136">
                  <c:v>1.40827E-2</c:v>
                </c:pt>
                <c:pt idx="37137">
                  <c:v>1.4267699999999999E-2</c:v>
                </c:pt>
                <c:pt idx="37138">
                  <c:v>1.4419E-2</c:v>
                </c:pt>
                <c:pt idx="37139">
                  <c:v>1.45363E-2</c:v>
                </c:pt>
                <c:pt idx="37140">
                  <c:v>1.4619200000000001E-2</c:v>
                </c:pt>
                <c:pt idx="37141">
                  <c:v>1.46675E-2</c:v>
                </c:pt>
                <c:pt idx="37142">
                  <c:v>1.46809E-2</c:v>
                </c:pt>
                <c:pt idx="37143">
                  <c:v>1.46594E-2</c:v>
                </c:pt>
                <c:pt idx="37144">
                  <c:v>1.46029E-2</c:v>
                </c:pt>
                <c:pt idx="37145">
                  <c:v>1.4511400000000001E-2</c:v>
                </c:pt>
                <c:pt idx="37146">
                  <c:v>1.4385E-2</c:v>
                </c:pt>
                <c:pt idx="37147">
                  <c:v>1.4223899999999999E-2</c:v>
                </c:pt>
                <c:pt idx="37148">
                  <c:v>1.40283E-2</c:v>
                </c:pt>
                <c:pt idx="37149">
                  <c:v>1.3798400000000001E-2</c:v>
                </c:pt>
                <c:pt idx="37150">
                  <c:v>1.35347E-2</c:v>
                </c:pt>
                <c:pt idx="37151">
                  <c:v>1.32376E-2</c:v>
                </c:pt>
                <c:pt idx="37152">
                  <c:v>1.2907500000000001E-2</c:v>
                </c:pt>
                <c:pt idx="37153">
                  <c:v>1.25451E-2</c:v>
                </c:pt>
                <c:pt idx="37154">
                  <c:v>1.2151E-2</c:v>
                </c:pt>
                <c:pt idx="37155">
                  <c:v>1.17258E-2</c:v>
                </c:pt>
                <c:pt idx="37156">
                  <c:v>1.12703E-2</c:v>
                </c:pt>
                <c:pt idx="37157">
                  <c:v>1.0785400000000001E-2</c:v>
                </c:pt>
                <c:pt idx="37158">
                  <c:v>1.02719E-2</c:v>
                </c:pt>
                <c:pt idx="37159" formatCode="0.00E+00">
                  <c:v>9.7307599999999998E-3</c:v>
                </c:pt>
                <c:pt idx="37160" formatCode="0.00E+00">
                  <c:v>9.1629599999999995E-3</c:v>
                </c:pt>
                <c:pt idx="37161" formatCode="0.00E+00">
                  <c:v>8.5695500000000004E-3</c:v>
                </c:pt>
                <c:pt idx="37162" formatCode="0.00E+00">
                  <c:v>7.9516399999999994E-3</c:v>
                </c:pt>
                <c:pt idx="37163" formatCode="0.00E+00">
                  <c:v>7.3103700000000001E-3</c:v>
                </c:pt>
                <c:pt idx="37164" formatCode="0.00E+00">
                  <c:v>6.6469500000000004E-3</c:v>
                </c:pt>
                <c:pt idx="37165" formatCode="0.00E+00">
                  <c:v>5.9626100000000001E-3</c:v>
                </c:pt>
                <c:pt idx="37166" formatCode="0.00E+00">
                  <c:v>5.2586600000000001E-3</c:v>
                </c:pt>
                <c:pt idx="37167" formatCode="0.00E+00">
                  <c:v>4.5364100000000003E-3</c:v>
                </c:pt>
                <c:pt idx="37168" formatCode="0.00E+00">
                  <c:v>3.7972499999999998E-3</c:v>
                </c:pt>
                <c:pt idx="37169" formatCode="0.00E+00">
                  <c:v>3.0425700000000001E-3</c:v>
                </c:pt>
                <c:pt idx="37170" formatCode="0.00E+00">
                  <c:v>2.2738200000000002E-3</c:v>
                </c:pt>
                <c:pt idx="37171" formatCode="0.00E+00">
                  <c:v>1.49248E-3</c:v>
                </c:pt>
                <c:pt idx="37172" formatCode="0.00E+00">
                  <c:v>7.0003399999999999E-4</c:v>
                </c:pt>
                <c:pt idx="37173" formatCode="0.00E+00">
                  <c:v>-1.0198E-4</c:v>
                </c:pt>
                <c:pt idx="37174" formatCode="0.00E+00">
                  <c:v>-9.1201499999999996E-4</c:v>
                </c:pt>
                <c:pt idx="37175" formatCode="0.00E+00">
                  <c:v>-1.7285E-3</c:v>
                </c:pt>
                <c:pt idx="37176" formatCode="0.00E+00">
                  <c:v>-2.5498500000000002E-3</c:v>
                </c:pt>
                <c:pt idx="37177" formatCode="0.00E+00">
                  <c:v>-3.3744600000000001E-3</c:v>
                </c:pt>
                <c:pt idx="37178" formatCode="0.00E+00">
                  <c:v>-4.2007199999999998E-3</c:v>
                </c:pt>
                <c:pt idx="37179" formatCode="0.00E+00">
                  <c:v>-5.0270100000000002E-3</c:v>
                </c:pt>
                <c:pt idx="37180" formatCode="0.00E+00">
                  <c:v>-5.8516999999999996E-3</c:v>
                </c:pt>
                <c:pt idx="37181" formatCode="0.00E+00">
                  <c:v>-6.67317E-3</c:v>
                </c:pt>
                <c:pt idx="37182" formatCode="0.00E+00">
                  <c:v>-7.4897799999999997E-3</c:v>
                </c:pt>
                <c:pt idx="37183" formatCode="0.00E+00">
                  <c:v>-8.2999200000000006E-3</c:v>
                </c:pt>
                <c:pt idx="37184" formatCode="0.00E+00">
                  <c:v>-9.1019699999999992E-3</c:v>
                </c:pt>
                <c:pt idx="37185" formatCode="0.00E+00">
                  <c:v>-9.8943199999999999E-3</c:v>
                </c:pt>
                <c:pt idx="37186">
                  <c:v>-1.06754E-2</c:v>
                </c:pt>
                <c:pt idx="37187">
                  <c:v>-1.14436E-2</c:v>
                </c:pt>
                <c:pt idx="37188">
                  <c:v>-1.2197400000000001E-2</c:v>
                </c:pt>
                <c:pt idx="37189">
                  <c:v>-1.2935200000000001E-2</c:v>
                </c:pt>
                <c:pt idx="37190">
                  <c:v>-1.3655499999999999E-2</c:v>
                </c:pt>
                <c:pt idx="37191">
                  <c:v>-1.4356900000000001E-2</c:v>
                </c:pt>
                <c:pt idx="37192">
                  <c:v>-1.50379E-2</c:v>
                </c:pt>
                <c:pt idx="37193">
                  <c:v>-1.5696999999999999E-2</c:v>
                </c:pt>
                <c:pt idx="37194">
                  <c:v>-1.6333E-2</c:v>
                </c:pt>
                <c:pt idx="37195">
                  <c:v>-1.6944399999999998E-2</c:v>
                </c:pt>
                <c:pt idx="37196">
                  <c:v>-1.7529900000000001E-2</c:v>
                </c:pt>
                <c:pt idx="37197">
                  <c:v>-1.8088300000000002E-2</c:v>
                </c:pt>
                <c:pt idx="37198">
                  <c:v>-1.86184E-2</c:v>
                </c:pt>
                <c:pt idx="37199">
                  <c:v>-1.9119000000000001E-2</c:v>
                </c:pt>
                <c:pt idx="37200">
                  <c:v>-1.9588999999999999E-2</c:v>
                </c:pt>
                <c:pt idx="37201">
                  <c:v>-2.0027300000000001E-2</c:v>
                </c:pt>
                <c:pt idx="37202">
                  <c:v>-2.0433E-2</c:v>
                </c:pt>
                <c:pt idx="37203">
                  <c:v>-2.0805000000000001E-2</c:v>
                </c:pt>
                <c:pt idx="37204">
                  <c:v>-2.1142500000000002E-2</c:v>
                </c:pt>
                <c:pt idx="37205">
                  <c:v>-2.1444600000000001E-2</c:v>
                </c:pt>
                <c:pt idx="37206">
                  <c:v>-2.1710699999999999E-2</c:v>
                </c:pt>
                <c:pt idx="37207">
                  <c:v>-2.1939799999999999E-2</c:v>
                </c:pt>
                <c:pt idx="37208">
                  <c:v>-2.2131600000000001E-2</c:v>
                </c:pt>
                <c:pt idx="37209">
                  <c:v>-2.2285300000000001E-2</c:v>
                </c:pt>
                <c:pt idx="37210">
                  <c:v>-2.2400400000000001E-2</c:v>
                </c:pt>
                <c:pt idx="37211">
                  <c:v>-2.2476599999999999E-2</c:v>
                </c:pt>
                <c:pt idx="37212">
                  <c:v>-2.2513399999999999E-2</c:v>
                </c:pt>
                <c:pt idx="37213">
                  <c:v>-2.2510499999999999E-2</c:v>
                </c:pt>
                <c:pt idx="37214">
                  <c:v>-2.24678E-2</c:v>
                </c:pt>
                <c:pt idx="37215">
                  <c:v>-2.2384999999999999E-2</c:v>
                </c:pt>
                <c:pt idx="37216">
                  <c:v>-2.22621E-2</c:v>
                </c:pt>
                <c:pt idx="37217">
                  <c:v>-2.20991E-2</c:v>
                </c:pt>
                <c:pt idx="37218">
                  <c:v>-2.1895999999999999E-2</c:v>
                </c:pt>
                <c:pt idx="37219">
                  <c:v>-2.1652999999999999E-2</c:v>
                </c:pt>
                <c:pt idx="37220">
                  <c:v>-2.1370199999999999E-2</c:v>
                </c:pt>
                <c:pt idx="37221">
                  <c:v>-2.1048000000000001E-2</c:v>
                </c:pt>
                <c:pt idx="37222">
                  <c:v>-2.0686699999999999E-2</c:v>
                </c:pt>
                <c:pt idx="37223">
                  <c:v>-2.0286700000000001E-2</c:v>
                </c:pt>
                <c:pt idx="37224">
                  <c:v>-1.9848399999999999E-2</c:v>
                </c:pt>
                <c:pt idx="37225">
                  <c:v>-1.93726E-2</c:v>
                </c:pt>
                <c:pt idx="37226">
                  <c:v>-1.88597E-2</c:v>
                </c:pt>
                <c:pt idx="37227">
                  <c:v>-1.83105E-2</c:v>
                </c:pt>
                <c:pt idx="37228">
                  <c:v>-1.77257E-2</c:v>
                </c:pt>
                <c:pt idx="37229">
                  <c:v>-1.7106300000000001E-2</c:v>
                </c:pt>
                <c:pt idx="37230">
                  <c:v>-1.6452899999999999E-2</c:v>
                </c:pt>
                <c:pt idx="37231">
                  <c:v>-1.5766800000000001E-2</c:v>
                </c:pt>
                <c:pt idx="37232">
                  <c:v>-1.50487E-2</c:v>
                </c:pt>
                <c:pt idx="37233">
                  <c:v>-1.4299900000000001E-2</c:v>
                </c:pt>
                <c:pt idx="37234">
                  <c:v>-1.3521399999999999E-2</c:v>
                </c:pt>
                <c:pt idx="37235">
                  <c:v>-1.27145E-2</c:v>
                </c:pt>
                <c:pt idx="37236">
                  <c:v>-1.18803E-2</c:v>
                </c:pt>
                <c:pt idx="37237">
                  <c:v>-1.1020200000000001E-2</c:v>
                </c:pt>
                <c:pt idx="37238">
                  <c:v>-1.01355E-2</c:v>
                </c:pt>
                <c:pt idx="37239" formatCode="0.00E+00">
                  <c:v>-9.2276600000000004E-3</c:v>
                </c:pt>
                <c:pt idx="37240" formatCode="0.00E+00">
                  <c:v>-8.2980299999999996E-3</c:v>
                </c:pt>
                <c:pt idx="37241" formatCode="0.00E+00">
                  <c:v>-7.3481299999999996E-3</c:v>
                </c:pt>
                <c:pt idx="37242" formatCode="0.00E+00">
                  <c:v>-6.3794500000000001E-3</c:v>
                </c:pt>
                <c:pt idx="37243" formatCode="0.00E+00">
                  <c:v>-5.3935700000000003E-3</c:v>
                </c:pt>
                <c:pt idx="37244" formatCode="0.00E+00">
                  <c:v>-4.3920599999999997E-3</c:v>
                </c:pt>
                <c:pt idx="37245" formatCode="0.00E+00">
                  <c:v>-3.3765399999999999E-3</c:v>
                </c:pt>
                <c:pt idx="37246" formatCode="0.00E+00">
                  <c:v>-2.3486599999999998E-3</c:v>
                </c:pt>
                <c:pt idx="37247" formatCode="0.00E+00">
                  <c:v>-1.3100900000000001E-3</c:v>
                </c:pt>
                <c:pt idx="37248" formatCode="0.00E+00">
                  <c:v>-2.6254000000000002E-4</c:v>
                </c:pt>
                <c:pt idx="37249" formatCode="0.00E+00">
                  <c:v>7.9228899999999995E-4</c:v>
                </c:pt>
                <c:pt idx="37250" formatCode="0.00E+00">
                  <c:v>1.8526599999999999E-3</c:v>
                </c:pt>
                <c:pt idx="37251" formatCode="0.00E+00">
                  <c:v>2.9168200000000001E-3</c:v>
                </c:pt>
                <c:pt idx="37252" formatCode="0.00E+00">
                  <c:v>3.9830200000000003E-3</c:v>
                </c:pt>
                <c:pt idx="37253" formatCode="0.00E+00">
                  <c:v>5.0494900000000002E-3</c:v>
                </c:pt>
                <c:pt idx="37254" formatCode="0.00E+00">
                  <c:v>6.1144600000000004E-3</c:v>
                </c:pt>
                <c:pt idx="37255" formatCode="0.00E+00">
                  <c:v>7.17616E-3</c:v>
                </c:pt>
                <c:pt idx="37256" formatCode="0.00E+00">
                  <c:v>8.2328200000000001E-3</c:v>
                </c:pt>
                <c:pt idx="37257" formatCode="0.00E+00">
                  <c:v>9.2826599999999999E-3</c:v>
                </c:pt>
                <c:pt idx="37258">
                  <c:v>1.03239E-2</c:v>
                </c:pt>
                <c:pt idx="37259">
                  <c:v>1.1354899999999999E-2</c:v>
                </c:pt>
                <c:pt idx="37260">
                  <c:v>1.2373800000000001E-2</c:v>
                </c:pt>
                <c:pt idx="37261">
                  <c:v>1.3379E-2</c:v>
                </c:pt>
                <c:pt idx="37262">
                  <c:v>1.43686E-2</c:v>
                </c:pt>
                <c:pt idx="37263">
                  <c:v>1.5341199999999999E-2</c:v>
                </c:pt>
                <c:pt idx="37264">
                  <c:v>1.6294900000000001E-2</c:v>
                </c:pt>
                <c:pt idx="37265">
                  <c:v>1.7228199999999999E-2</c:v>
                </c:pt>
                <c:pt idx="37266">
                  <c:v>1.8139599999999999E-2</c:v>
                </c:pt>
                <c:pt idx="37267">
                  <c:v>1.90273E-2</c:v>
                </c:pt>
                <c:pt idx="37268">
                  <c:v>1.9890000000000001E-2</c:v>
                </c:pt>
                <c:pt idx="37269">
                  <c:v>2.07262E-2</c:v>
                </c:pt>
                <c:pt idx="37270">
                  <c:v>2.1534299999999999E-2</c:v>
                </c:pt>
                <c:pt idx="37271">
                  <c:v>2.2313099999999999E-2</c:v>
                </c:pt>
                <c:pt idx="37272">
                  <c:v>2.3061100000000001E-2</c:v>
                </c:pt>
                <c:pt idx="37273">
                  <c:v>2.3777099999999999E-2</c:v>
                </c:pt>
                <c:pt idx="37274">
                  <c:v>2.44598E-2</c:v>
                </c:pt>
                <c:pt idx="37275">
                  <c:v>2.5108100000000001E-2</c:v>
                </c:pt>
                <c:pt idx="37276">
                  <c:v>2.5720799999999999E-2</c:v>
                </c:pt>
                <c:pt idx="37277">
                  <c:v>2.6296799999999999E-2</c:v>
                </c:pt>
                <c:pt idx="37278">
                  <c:v>2.6835100000000001E-2</c:v>
                </c:pt>
                <c:pt idx="37279">
                  <c:v>2.73347E-2</c:v>
                </c:pt>
                <c:pt idx="37280">
                  <c:v>2.7794800000000001E-2</c:v>
                </c:pt>
                <c:pt idx="37281">
                  <c:v>2.8214599999999999E-2</c:v>
                </c:pt>
                <c:pt idx="37282">
                  <c:v>2.8593199999999999E-2</c:v>
                </c:pt>
                <c:pt idx="37283">
                  <c:v>2.8930000000000001E-2</c:v>
                </c:pt>
                <c:pt idx="37284">
                  <c:v>2.9224300000000002E-2</c:v>
                </c:pt>
                <c:pt idx="37285">
                  <c:v>2.9475700000000001E-2</c:v>
                </c:pt>
                <c:pt idx="37286">
                  <c:v>2.9683500000000002E-2</c:v>
                </c:pt>
                <c:pt idx="37287">
                  <c:v>2.9847499999999999E-2</c:v>
                </c:pt>
                <c:pt idx="37288">
                  <c:v>2.9967199999999999E-2</c:v>
                </c:pt>
                <c:pt idx="37289">
                  <c:v>3.00425E-2</c:v>
                </c:pt>
                <c:pt idx="37290">
                  <c:v>3.0072999999999999E-2</c:v>
                </c:pt>
                <c:pt idx="37291">
                  <c:v>3.0058700000000001E-2</c:v>
                </c:pt>
                <c:pt idx="37292">
                  <c:v>2.9999499999999998E-2</c:v>
                </c:pt>
                <c:pt idx="37293">
                  <c:v>2.9895499999999998E-2</c:v>
                </c:pt>
                <c:pt idx="37294">
                  <c:v>2.97468E-2</c:v>
                </c:pt>
                <c:pt idx="37295">
                  <c:v>2.95535E-2</c:v>
                </c:pt>
                <c:pt idx="37296">
                  <c:v>2.9315899999999999E-2</c:v>
                </c:pt>
                <c:pt idx="37297">
                  <c:v>2.9034299999999999E-2</c:v>
                </c:pt>
                <c:pt idx="37298">
                  <c:v>2.8709100000000001E-2</c:v>
                </c:pt>
                <c:pt idx="37299">
                  <c:v>2.8340899999999999E-2</c:v>
                </c:pt>
                <c:pt idx="37300">
                  <c:v>2.793E-2</c:v>
                </c:pt>
                <c:pt idx="37301">
                  <c:v>2.74772E-2</c:v>
                </c:pt>
                <c:pt idx="37302">
                  <c:v>2.6983E-2</c:v>
                </c:pt>
                <c:pt idx="37303">
                  <c:v>2.64484E-2</c:v>
                </c:pt>
                <c:pt idx="37304">
                  <c:v>2.5873899999999998E-2</c:v>
                </c:pt>
                <c:pt idx="37305">
                  <c:v>2.5260700000000001E-2</c:v>
                </c:pt>
                <c:pt idx="37306">
                  <c:v>2.4609499999999999E-2</c:v>
                </c:pt>
                <c:pt idx="37307">
                  <c:v>2.3921399999999999E-2</c:v>
                </c:pt>
                <c:pt idx="37308">
                  <c:v>2.3197499999999999E-2</c:v>
                </c:pt>
                <c:pt idx="37309">
                  <c:v>2.2438900000000001E-2</c:v>
                </c:pt>
                <c:pt idx="37310">
                  <c:v>2.1646700000000001E-2</c:v>
                </c:pt>
                <c:pt idx="37311">
                  <c:v>2.0822199999999999E-2</c:v>
                </c:pt>
                <c:pt idx="37312">
                  <c:v>1.99667E-2</c:v>
                </c:pt>
                <c:pt idx="37313">
                  <c:v>1.9081500000000001E-2</c:v>
                </c:pt>
                <c:pt idx="37314">
                  <c:v>1.8168E-2</c:v>
                </c:pt>
                <c:pt idx="37315">
                  <c:v>1.7227699999999999E-2</c:v>
                </c:pt>
                <c:pt idx="37316">
                  <c:v>1.6261999999999999E-2</c:v>
                </c:pt>
                <c:pt idx="37317">
                  <c:v>1.52724E-2</c:v>
                </c:pt>
                <c:pt idx="37318">
                  <c:v>1.4260500000000001E-2</c:v>
                </c:pt>
                <c:pt idx="37319">
                  <c:v>1.32278E-2</c:v>
                </c:pt>
                <c:pt idx="37320">
                  <c:v>1.2175999999999999E-2</c:v>
                </c:pt>
                <c:pt idx="37321">
                  <c:v>1.11068E-2</c:v>
                </c:pt>
                <c:pt idx="37322">
                  <c:v>1.0021800000000001E-2</c:v>
                </c:pt>
                <c:pt idx="37323" formatCode="0.00E+00">
                  <c:v>8.9227300000000002E-3</c:v>
                </c:pt>
                <c:pt idx="37324" formatCode="0.00E+00">
                  <c:v>7.8112900000000002E-3</c:v>
                </c:pt>
                <c:pt idx="37325" formatCode="0.00E+00">
                  <c:v>6.6892399999999999E-3</c:v>
                </c:pt>
                <c:pt idx="37326" formatCode="0.00E+00">
                  <c:v>5.5583200000000003E-3</c:v>
                </c:pt>
                <c:pt idx="37327" formatCode="0.00E+00">
                  <c:v>4.4203200000000002E-3</c:v>
                </c:pt>
                <c:pt idx="37328" formatCode="0.00E+00">
                  <c:v>3.277E-3</c:v>
                </c:pt>
                <c:pt idx="37329" formatCode="0.00E+00">
                  <c:v>2.1301599999999999E-3</c:v>
                </c:pt>
                <c:pt idx="37330" formatCode="0.00E+00">
                  <c:v>9.8157699999999997E-4</c:v>
                </c:pt>
                <c:pt idx="37331" formatCode="0.00E+00">
                  <c:v>-1.66954E-4</c:v>
                </c:pt>
                <c:pt idx="37332" formatCode="0.00E+00">
                  <c:v>-1.31365E-3</c:v>
                </c:pt>
                <c:pt idx="37333" formatCode="0.00E+00">
                  <c:v>-2.4567299999999999E-3</c:v>
                </c:pt>
                <c:pt idx="37334" formatCode="0.00E+00">
                  <c:v>-3.5944200000000001E-3</c:v>
                </c:pt>
                <c:pt idx="37335" formatCode="0.00E+00">
                  <c:v>-4.7249700000000002E-3</c:v>
                </c:pt>
                <c:pt idx="37336" formatCode="0.00E+00">
                  <c:v>-5.8466400000000002E-3</c:v>
                </c:pt>
                <c:pt idx="37337" formatCode="0.00E+00">
                  <c:v>-6.9576799999999999E-3</c:v>
                </c:pt>
                <c:pt idx="37338" formatCode="0.00E+00">
                  <c:v>-8.05641E-3</c:v>
                </c:pt>
                <c:pt idx="37339" formatCode="0.00E+00">
                  <c:v>-9.1411300000000008E-3</c:v>
                </c:pt>
                <c:pt idx="37340">
                  <c:v>-1.0210199999999999E-2</c:v>
                </c:pt>
                <c:pt idx="37341">
                  <c:v>-1.1261999999999999E-2</c:v>
                </c:pt>
                <c:pt idx="37342">
                  <c:v>-1.2294899999999999E-2</c:v>
                </c:pt>
                <c:pt idx="37343">
                  <c:v>-1.3307299999999999E-2</c:v>
                </c:pt>
                <c:pt idx="37344">
                  <c:v>-1.4297799999999999E-2</c:v>
                </c:pt>
                <c:pt idx="37345">
                  <c:v>-1.52648E-2</c:v>
                </c:pt>
                <c:pt idx="37346">
                  <c:v>-1.6206999999999999E-2</c:v>
                </c:pt>
                <c:pt idx="37347">
                  <c:v>-1.7122800000000001E-2</c:v>
                </c:pt>
                <c:pt idx="37348">
                  <c:v>-1.8010999999999999E-2</c:v>
                </c:pt>
                <c:pt idx="37349">
                  <c:v>-1.88703E-2</c:v>
                </c:pt>
                <c:pt idx="37350">
                  <c:v>-1.9699399999999999E-2</c:v>
                </c:pt>
                <c:pt idx="37351">
                  <c:v>-2.0497100000000001E-2</c:v>
                </c:pt>
                <c:pt idx="37352">
                  <c:v>-2.1262199999999998E-2</c:v>
                </c:pt>
                <c:pt idx="37353">
                  <c:v>-2.1993700000000001E-2</c:v>
                </c:pt>
                <c:pt idx="37354">
                  <c:v>-2.2690599999999998E-2</c:v>
                </c:pt>
                <c:pt idx="37355">
                  <c:v>-2.3351899999999998E-2</c:v>
                </c:pt>
                <c:pt idx="37356">
                  <c:v>-2.3976600000000001E-2</c:v>
                </c:pt>
                <c:pt idx="37357">
                  <c:v>-2.4563999999999999E-2</c:v>
                </c:pt>
                <c:pt idx="37358">
                  <c:v>-2.5113199999999999E-2</c:v>
                </c:pt>
                <c:pt idx="37359">
                  <c:v>-2.56235E-2</c:v>
                </c:pt>
                <c:pt idx="37360">
                  <c:v>-2.60944E-2</c:v>
                </c:pt>
                <c:pt idx="37361">
                  <c:v>-2.6525099999999999E-2</c:v>
                </c:pt>
                <c:pt idx="37362">
                  <c:v>-2.69153E-2</c:v>
                </c:pt>
                <c:pt idx="37363">
                  <c:v>-2.7264400000000001E-2</c:v>
                </c:pt>
                <c:pt idx="37364">
                  <c:v>-2.7571999999999999E-2</c:v>
                </c:pt>
                <c:pt idx="37365">
                  <c:v>-2.7838000000000002E-2</c:v>
                </c:pt>
                <c:pt idx="37366">
                  <c:v>-2.8062E-2</c:v>
                </c:pt>
                <c:pt idx="37367">
                  <c:v>-2.8243899999999999E-2</c:v>
                </c:pt>
                <c:pt idx="37368">
                  <c:v>-2.8383599999999998E-2</c:v>
                </c:pt>
                <c:pt idx="37369">
                  <c:v>-2.8480999999999999E-2</c:v>
                </c:pt>
                <c:pt idx="37370">
                  <c:v>-2.8536300000000001E-2</c:v>
                </c:pt>
                <c:pt idx="37371">
                  <c:v>-2.8549499999999998E-2</c:v>
                </c:pt>
                <c:pt idx="37372">
                  <c:v>-2.8520799999999999E-2</c:v>
                </c:pt>
                <c:pt idx="37373">
                  <c:v>-2.84505E-2</c:v>
                </c:pt>
                <c:pt idx="37374">
                  <c:v>-2.83389E-2</c:v>
                </c:pt>
                <c:pt idx="37375">
                  <c:v>-2.81865E-2</c:v>
                </c:pt>
                <c:pt idx="37376">
                  <c:v>-2.7993500000000001E-2</c:v>
                </c:pt>
                <c:pt idx="37377">
                  <c:v>-2.7760699999999999E-2</c:v>
                </c:pt>
                <c:pt idx="37378">
                  <c:v>-2.7488499999999999E-2</c:v>
                </c:pt>
                <c:pt idx="37379">
                  <c:v>-2.7177699999999999E-2</c:v>
                </c:pt>
                <c:pt idx="37380">
                  <c:v>-2.6828899999999999E-2</c:v>
                </c:pt>
                <c:pt idx="37381">
                  <c:v>-2.6442899999999998E-2</c:v>
                </c:pt>
                <c:pt idx="37382">
                  <c:v>-2.6020600000000001E-2</c:v>
                </c:pt>
                <c:pt idx="37383">
                  <c:v>-2.55628E-2</c:v>
                </c:pt>
                <c:pt idx="37384">
                  <c:v>-2.5070499999999999E-2</c:v>
                </c:pt>
                <c:pt idx="37385">
                  <c:v>-2.4544699999999999E-2</c:v>
                </c:pt>
                <c:pt idx="37386">
                  <c:v>-2.3986500000000001E-2</c:v>
                </c:pt>
                <c:pt idx="37387">
                  <c:v>-2.3396900000000002E-2</c:v>
                </c:pt>
                <c:pt idx="37388">
                  <c:v>-2.2777100000000002E-2</c:v>
                </c:pt>
                <c:pt idx="37389">
                  <c:v>-2.21283E-2</c:v>
                </c:pt>
                <c:pt idx="37390">
                  <c:v>-2.1451700000000001E-2</c:v>
                </c:pt>
                <c:pt idx="37391">
                  <c:v>-2.0748699999999998E-2</c:v>
                </c:pt>
                <c:pt idx="37392">
                  <c:v>-2.0020400000000001E-2</c:v>
                </c:pt>
                <c:pt idx="37393">
                  <c:v>-1.9268400000000001E-2</c:v>
                </c:pt>
                <c:pt idx="37394">
                  <c:v>-1.8493900000000001E-2</c:v>
                </c:pt>
                <c:pt idx="37395">
                  <c:v>-1.7698499999999999E-2</c:v>
                </c:pt>
                <c:pt idx="37396">
                  <c:v>-1.68834E-2</c:v>
                </c:pt>
                <c:pt idx="37397">
                  <c:v>-1.60503E-2</c:v>
                </c:pt>
                <c:pt idx="37398">
                  <c:v>-1.52006E-2</c:v>
                </c:pt>
                <c:pt idx="37399">
                  <c:v>-1.4335799999999999E-2</c:v>
                </c:pt>
                <c:pt idx="37400">
                  <c:v>-1.34574E-2</c:v>
                </c:pt>
                <c:pt idx="37401">
                  <c:v>-1.2567099999999999E-2</c:v>
                </c:pt>
                <c:pt idx="37402">
                  <c:v>-1.1666299999999999E-2</c:v>
                </c:pt>
                <c:pt idx="37403">
                  <c:v>-1.07566E-2</c:v>
                </c:pt>
                <c:pt idx="37404" formatCode="0.00E+00">
                  <c:v>-9.8396200000000003E-3</c:v>
                </c:pt>
                <c:pt idx="37405" formatCode="0.00E+00">
                  <c:v>-8.9169200000000001E-3</c:v>
                </c:pt>
                <c:pt idx="37406" formatCode="0.00E+00">
                  <c:v>-7.9900700000000002E-3</c:v>
                </c:pt>
                <c:pt idx="37407" formatCode="0.00E+00">
                  <c:v>-7.06064E-3</c:v>
                </c:pt>
                <c:pt idx="37408" formatCode="0.00E+00">
                  <c:v>-6.1302199999999996E-3</c:v>
                </c:pt>
                <c:pt idx="37409" formatCode="0.00E+00">
                  <c:v>-5.2003500000000003E-3</c:v>
                </c:pt>
                <c:pt idx="37410" formatCode="0.00E+00">
                  <c:v>-4.2725999999999997E-3</c:v>
                </c:pt>
                <c:pt idx="37411" formatCode="0.00E+00">
                  <c:v>-3.34849E-3</c:v>
                </c:pt>
                <c:pt idx="37412" formatCode="0.00E+00">
                  <c:v>-2.4295599999999999E-3</c:v>
                </c:pt>
                <c:pt idx="37413" formatCode="0.00E+00">
                  <c:v>-1.51731E-3</c:v>
                </c:pt>
                <c:pt idx="37414" formatCode="0.00E+00">
                  <c:v>-6.1321100000000001E-4</c:v>
                </c:pt>
                <c:pt idx="37415" formatCode="0.00E+00">
                  <c:v>2.8126900000000001E-4</c:v>
                </c:pt>
                <c:pt idx="37416" formatCode="0.00E+00">
                  <c:v>1.1647000000000001E-3</c:v>
                </c:pt>
                <c:pt idx="37417" formatCode="0.00E+00">
                  <c:v>2.0356800000000002E-3</c:v>
                </c:pt>
                <c:pt idx="37418" formatCode="0.00E+00">
                  <c:v>2.8928399999999998E-3</c:v>
                </c:pt>
                <c:pt idx="37419" formatCode="0.00E+00">
                  <c:v>3.7348300000000002E-3</c:v>
                </c:pt>
                <c:pt idx="37420" formatCode="0.00E+00">
                  <c:v>4.5603600000000003E-3</c:v>
                </c:pt>
                <c:pt idx="37421" formatCode="0.00E+00">
                  <c:v>5.3681700000000002E-3</c:v>
                </c:pt>
                <c:pt idx="37422" formatCode="0.00E+00">
                  <c:v>6.15702E-3</c:v>
                </c:pt>
                <c:pt idx="37423" formatCode="0.00E+00">
                  <c:v>6.9257399999999997E-3</c:v>
                </c:pt>
                <c:pt idx="37424" formatCode="0.00E+00">
                  <c:v>7.6731799999999999E-3</c:v>
                </c:pt>
                <c:pt idx="37425" formatCode="0.00E+00">
                  <c:v>8.3982699999999993E-3</c:v>
                </c:pt>
                <c:pt idx="37426" formatCode="0.00E+00">
                  <c:v>9.0999400000000008E-3</c:v>
                </c:pt>
                <c:pt idx="37427" formatCode="0.00E+00">
                  <c:v>9.7772199999999997E-3</c:v>
                </c:pt>
                <c:pt idx="37428">
                  <c:v>1.04292E-2</c:v>
                </c:pt>
                <c:pt idx="37429">
                  <c:v>1.10548E-2</c:v>
                </c:pt>
                <c:pt idx="37430">
                  <c:v>1.1653500000000001E-2</c:v>
                </c:pt>
                <c:pt idx="37431">
                  <c:v>1.22243E-2</c:v>
                </c:pt>
                <c:pt idx="37432">
                  <c:v>1.27665E-2</c:v>
                </c:pt>
                <c:pt idx="37433">
                  <c:v>1.32794E-2</c:v>
                </c:pt>
                <c:pt idx="37434">
                  <c:v>1.37625E-2</c:v>
                </c:pt>
                <c:pt idx="37435">
                  <c:v>1.4215200000000001E-2</c:v>
                </c:pt>
                <c:pt idx="37436">
                  <c:v>1.4637000000000001E-2</c:v>
                </c:pt>
                <c:pt idx="37437">
                  <c:v>1.5027499999999999E-2</c:v>
                </c:pt>
                <c:pt idx="37438">
                  <c:v>1.53863E-2</c:v>
                </c:pt>
                <c:pt idx="37439">
                  <c:v>1.5713100000000001E-2</c:v>
                </c:pt>
                <c:pt idx="37440">
                  <c:v>1.60076E-2</c:v>
                </c:pt>
                <c:pt idx="37441">
                  <c:v>1.6269800000000001E-2</c:v>
                </c:pt>
                <c:pt idx="37442">
                  <c:v>1.6499400000000001E-2</c:v>
                </c:pt>
                <c:pt idx="37443">
                  <c:v>1.66964E-2</c:v>
                </c:pt>
                <c:pt idx="37444">
                  <c:v>1.6860799999999999E-2</c:v>
                </c:pt>
                <c:pt idx="37445">
                  <c:v>1.69926E-2</c:v>
                </c:pt>
                <c:pt idx="37446">
                  <c:v>1.7092099999999999E-2</c:v>
                </c:pt>
                <c:pt idx="37447">
                  <c:v>1.7159299999999999E-2</c:v>
                </c:pt>
                <c:pt idx="37448">
                  <c:v>1.7194600000000001E-2</c:v>
                </c:pt>
                <c:pt idx="37449">
                  <c:v>1.71982E-2</c:v>
                </c:pt>
                <c:pt idx="37450">
                  <c:v>1.7170500000000002E-2</c:v>
                </c:pt>
                <c:pt idx="37451">
                  <c:v>1.7111899999999999E-2</c:v>
                </c:pt>
                <c:pt idx="37452">
                  <c:v>1.7022900000000001E-2</c:v>
                </c:pt>
                <c:pt idx="37453">
                  <c:v>1.6904099999999998E-2</c:v>
                </c:pt>
                <c:pt idx="37454">
                  <c:v>1.6755900000000001E-2</c:v>
                </c:pt>
                <c:pt idx="37455">
                  <c:v>1.6579099999999999E-2</c:v>
                </c:pt>
                <c:pt idx="37456">
                  <c:v>1.6374400000000001E-2</c:v>
                </c:pt>
                <c:pt idx="37457">
                  <c:v>1.6142500000000001E-2</c:v>
                </c:pt>
                <c:pt idx="37458">
                  <c:v>1.5884100000000002E-2</c:v>
                </c:pt>
                <c:pt idx="37459">
                  <c:v>1.56001E-2</c:v>
                </c:pt>
                <c:pt idx="37460">
                  <c:v>1.52914E-2</c:v>
                </c:pt>
                <c:pt idx="37461">
                  <c:v>1.4958900000000001E-2</c:v>
                </c:pt>
                <c:pt idx="37462">
                  <c:v>1.46036E-2</c:v>
                </c:pt>
                <c:pt idx="37463">
                  <c:v>1.42265E-2</c:v>
                </c:pt>
                <c:pt idx="37464">
                  <c:v>1.38286E-2</c:v>
                </c:pt>
                <c:pt idx="37465">
                  <c:v>1.34109E-2</c:v>
                </c:pt>
                <c:pt idx="37466">
                  <c:v>1.2974599999999999E-2</c:v>
                </c:pt>
                <c:pt idx="37467">
                  <c:v>1.25209E-2</c:v>
                </c:pt>
                <c:pt idx="37468">
                  <c:v>1.2050699999999999E-2</c:v>
                </c:pt>
                <c:pt idx="37469">
                  <c:v>1.1565499999999999E-2</c:v>
                </c:pt>
                <c:pt idx="37470">
                  <c:v>1.1066299999999999E-2</c:v>
                </c:pt>
                <c:pt idx="37471">
                  <c:v>1.05544E-2</c:v>
                </c:pt>
                <c:pt idx="37472">
                  <c:v>1.0031E-2</c:v>
                </c:pt>
                <c:pt idx="37473" formatCode="0.00E+00">
                  <c:v>9.4974699999999992E-3</c:v>
                </c:pt>
                <c:pt idx="37474" formatCode="0.00E+00">
                  <c:v>8.9549599999999997E-3</c:v>
                </c:pt>
                <c:pt idx="37475" formatCode="0.00E+00">
                  <c:v>8.4048100000000004E-3</c:v>
                </c:pt>
                <c:pt idx="37476" formatCode="0.00E+00">
                  <c:v>7.8482900000000008E-3</c:v>
                </c:pt>
                <c:pt idx="37477" formatCode="0.00E+00">
                  <c:v>7.2867000000000001E-3</c:v>
                </c:pt>
                <c:pt idx="37478" formatCode="0.00E+00">
                  <c:v>6.7213500000000001E-3</c:v>
                </c:pt>
                <c:pt idx="37479" formatCode="0.00E+00">
                  <c:v>6.1535299999999999E-3</c:v>
                </c:pt>
                <c:pt idx="37480" formatCode="0.00E+00">
                  <c:v>5.5845399999999998E-3</c:v>
                </c:pt>
                <c:pt idx="37481" formatCode="0.00E+00">
                  <c:v>5.0156599999999999E-3</c:v>
                </c:pt>
                <c:pt idx="37482" formatCode="0.00E+00">
                  <c:v>4.4481800000000004E-3</c:v>
                </c:pt>
                <c:pt idx="37483" formatCode="0.00E+00">
                  <c:v>3.8833600000000002E-3</c:v>
                </c:pt>
                <c:pt idx="37484" formatCode="0.00E+00">
                  <c:v>3.3224700000000001E-3</c:v>
                </c:pt>
                <c:pt idx="37485" formatCode="0.00E+00">
                  <c:v>2.7667500000000001E-3</c:v>
                </c:pt>
                <c:pt idx="37486" formatCode="0.00E+00">
                  <c:v>2.2174199999999999E-3</c:v>
                </c:pt>
                <c:pt idx="37487" formatCode="0.00E+00">
                  <c:v>1.6756900000000001E-3</c:v>
                </c:pt>
                <c:pt idx="37488" formatCode="0.00E+00">
                  <c:v>1.1427500000000001E-3</c:v>
                </c:pt>
                <c:pt idx="37489" formatCode="0.00E+00">
                  <c:v>6.1974199999999995E-4</c:v>
                </c:pt>
                <c:pt idx="37490" formatCode="0.00E+00">
                  <c:v>1.07806E-4</c:v>
                </c:pt>
                <c:pt idx="37491" formatCode="0.00E+00">
                  <c:v>-3.9195899999999999E-4</c:v>
                </c:pt>
                <c:pt idx="37492" formatCode="0.00E+00">
                  <c:v>-8.7848199999999998E-4</c:v>
                </c:pt>
                <c:pt idx="37493" formatCode="0.00E+00">
                  <c:v>-1.3507300000000001E-3</c:v>
                </c:pt>
                <c:pt idx="37494" formatCode="0.00E+00">
                  <c:v>-1.80769E-3</c:v>
                </c:pt>
                <c:pt idx="37495" formatCode="0.00E+00">
                  <c:v>-2.2484200000000001E-3</c:v>
                </c:pt>
                <c:pt idx="37496" formatCode="0.00E+00">
                  <c:v>-2.67198E-3</c:v>
                </c:pt>
                <c:pt idx="37497" formatCode="0.00E+00">
                  <c:v>-3.0774800000000001E-3</c:v>
                </c:pt>
                <c:pt idx="37498" formatCode="0.00E+00">
                  <c:v>-3.4640999999999999E-3</c:v>
                </c:pt>
                <c:pt idx="37499" formatCode="0.00E+00">
                  <c:v>-3.83103E-3</c:v>
                </c:pt>
                <c:pt idx="37500" formatCode="0.00E+00">
                  <c:v>-4.1775299999999996E-3</c:v>
                </c:pt>
                <c:pt idx="37501" formatCode="0.00E+00">
                  <c:v>-4.5028799999999999E-3</c:v>
                </c:pt>
                <c:pt idx="37502" formatCode="0.00E+00">
                  <c:v>-4.8064400000000004E-3</c:v>
                </c:pt>
                <c:pt idx="37503" formatCode="0.00E+00">
                  <c:v>-5.0876100000000002E-3</c:v>
                </c:pt>
                <c:pt idx="37504" formatCode="0.00E+00">
                  <c:v>-5.3458200000000003E-3</c:v>
                </c:pt>
                <c:pt idx="37505" formatCode="0.00E+00">
                  <c:v>-5.58057E-3</c:v>
                </c:pt>
                <c:pt idx="37506" formatCode="0.00E+00">
                  <c:v>-5.7914300000000002E-3</c:v>
                </c:pt>
                <c:pt idx="37507" formatCode="0.00E+00">
                  <c:v>-5.9779799999999999E-3</c:v>
                </c:pt>
                <c:pt idx="37508" formatCode="0.00E+00">
                  <c:v>-6.1399000000000002E-3</c:v>
                </c:pt>
                <c:pt idx="37509" formatCode="0.00E+00">
                  <c:v>-6.2769000000000002E-3</c:v>
                </c:pt>
                <c:pt idx="37510" formatCode="0.00E+00">
                  <c:v>-6.3887500000000003E-3</c:v>
                </c:pt>
                <c:pt idx="37511" formatCode="0.00E+00">
                  <c:v>-6.47527E-3</c:v>
                </c:pt>
                <c:pt idx="37512" formatCode="0.00E+00">
                  <c:v>-6.5363599999999997E-3</c:v>
                </c:pt>
                <c:pt idx="37513" formatCode="0.00E+00">
                  <c:v>-6.5719400000000001E-3</c:v>
                </c:pt>
                <c:pt idx="37514" formatCode="0.00E+00">
                  <c:v>-6.5820200000000001E-3</c:v>
                </c:pt>
                <c:pt idx="37515" formatCode="0.00E+00">
                  <c:v>-6.5666400000000003E-3</c:v>
                </c:pt>
                <c:pt idx="37516" formatCode="0.00E+00">
                  <c:v>-6.5259200000000002E-3</c:v>
                </c:pt>
                <c:pt idx="37517" formatCode="0.00E+00">
                  <c:v>-6.4600300000000003E-3</c:v>
                </c:pt>
                <c:pt idx="37518" formatCode="0.00E+00">
                  <c:v>-6.3691800000000003E-3</c:v>
                </c:pt>
                <c:pt idx="37519" formatCode="0.00E+00">
                  <c:v>-6.2536500000000004E-3</c:v>
                </c:pt>
                <c:pt idx="37520" formatCode="0.00E+00">
                  <c:v>-6.1137800000000001E-3</c:v>
                </c:pt>
                <c:pt idx="37521" formatCode="0.00E+00">
                  <c:v>-5.9499399999999999E-3</c:v>
                </c:pt>
                <c:pt idx="37522" formatCode="0.00E+00">
                  <c:v>-5.7625799999999998E-3</c:v>
                </c:pt>
                <c:pt idx="37523" formatCode="0.00E+00">
                  <c:v>-5.5521900000000003E-3</c:v>
                </c:pt>
                <c:pt idx="37524" formatCode="0.00E+00">
                  <c:v>-5.3193099999999998E-3</c:v>
                </c:pt>
                <c:pt idx="37525" formatCode="0.00E+00">
                  <c:v>-5.0645400000000002E-3</c:v>
                </c:pt>
                <c:pt idx="37526" formatCode="0.00E+00">
                  <c:v>-4.7885100000000002E-3</c:v>
                </c:pt>
                <c:pt idx="37527" formatCode="0.00E+00">
                  <c:v>-4.49191E-3</c:v>
                </c:pt>
                <c:pt idx="37528" formatCode="0.00E+00">
                  <c:v>-4.1754899999999996E-3</c:v>
                </c:pt>
                <c:pt idx="37529" formatCode="0.00E+00">
                  <c:v>-3.84002E-3</c:v>
                </c:pt>
                <c:pt idx="37530" formatCode="0.00E+00">
                  <c:v>-3.4863300000000002E-3</c:v>
                </c:pt>
                <c:pt idx="37531" formatCode="0.00E+00">
                  <c:v>-3.1152699999999998E-3</c:v>
                </c:pt>
                <c:pt idx="37532" formatCode="0.00E+00">
                  <c:v>-2.72777E-3</c:v>
                </c:pt>
                <c:pt idx="37533" formatCode="0.00E+00">
                  <c:v>-2.3247599999999999E-3</c:v>
                </c:pt>
                <c:pt idx="37534" formatCode="0.00E+00">
                  <c:v>-1.9072099999999999E-3</c:v>
                </c:pt>
                <c:pt idx="37535" formatCode="0.00E+00">
                  <c:v>-1.4761500000000001E-3</c:v>
                </c:pt>
                <c:pt idx="37536" formatCode="0.00E+00">
                  <c:v>-1.0326300000000001E-3</c:v>
                </c:pt>
                <c:pt idx="37537" formatCode="0.00E+00">
                  <c:v>-5.7771099999999996E-4</c:v>
                </c:pt>
                <c:pt idx="37538" formatCode="0.00E+00">
                  <c:v>-1.1250499999999999E-4</c:v>
                </c:pt>
                <c:pt idx="37539" formatCode="0.00E+00">
                  <c:v>3.6185900000000002E-4</c:v>
                </c:pt>
                <c:pt idx="37540" formatCode="0.00E+00">
                  <c:v>8.4422700000000002E-4</c:v>
                </c:pt>
                <c:pt idx="37541" formatCode="0.00E+00">
                  <c:v>1.3334200000000001E-3</c:v>
                </c:pt>
                <c:pt idx="37542" formatCode="0.00E+00">
                  <c:v>1.82826E-3</c:v>
                </c:pt>
                <c:pt idx="37543" formatCode="0.00E+00">
                  <c:v>2.32752E-3</c:v>
                </c:pt>
                <c:pt idx="37544" formatCode="0.00E+00">
                  <c:v>2.8299800000000002E-3</c:v>
                </c:pt>
                <c:pt idx="37545" formatCode="0.00E+00">
                  <c:v>3.3344099999999999E-3</c:v>
                </c:pt>
                <c:pt idx="37546" formatCode="0.00E+00">
                  <c:v>3.8395600000000001E-3</c:v>
                </c:pt>
                <c:pt idx="37547" formatCode="0.00E+00">
                  <c:v>4.3441900000000004E-3</c:v>
                </c:pt>
                <c:pt idx="37548" formatCode="0.00E+00">
                  <c:v>4.8470299999999996E-3</c:v>
                </c:pt>
                <c:pt idx="37549" formatCode="0.00E+00">
                  <c:v>5.3468400000000003E-3</c:v>
                </c:pt>
                <c:pt idx="37550" formatCode="0.00E+00">
                  <c:v>5.8423499999999996E-3</c:v>
                </c:pt>
                <c:pt idx="37551" formatCode="0.00E+00">
                  <c:v>6.3323099999999998E-3</c:v>
                </c:pt>
                <c:pt idx="37552" formatCode="0.00E+00">
                  <c:v>6.8154799999999996E-3</c:v>
                </c:pt>
                <c:pt idx="37553" formatCode="0.00E+00">
                  <c:v>7.2906200000000003E-3</c:v>
                </c:pt>
                <c:pt idx="37554" formatCode="0.00E+00">
                  <c:v>7.7565100000000003E-3</c:v>
                </c:pt>
                <c:pt idx="37555" formatCode="0.00E+00">
                  <c:v>8.2119299999999992E-3</c:v>
                </c:pt>
                <c:pt idx="37556" formatCode="0.00E+00">
                  <c:v>8.6556900000000006E-3</c:v>
                </c:pt>
                <c:pt idx="37557" formatCode="0.00E+00">
                  <c:v>9.0866100000000002E-3</c:v>
                </c:pt>
                <c:pt idx="37558" formatCode="0.00E+00">
                  <c:v>9.5035399999999996E-3</c:v>
                </c:pt>
                <c:pt idx="37559" formatCode="0.00E+00">
                  <c:v>9.9053300000000004E-3</c:v>
                </c:pt>
                <c:pt idx="37560">
                  <c:v>1.02909E-2</c:v>
                </c:pt>
                <c:pt idx="37561">
                  <c:v>1.0659099999999999E-2</c:v>
                </c:pt>
                <c:pt idx="37562">
                  <c:v>1.1009E-2</c:v>
                </c:pt>
                <c:pt idx="37563">
                  <c:v>1.1339500000000001E-2</c:v>
                </c:pt>
                <c:pt idx="37564">
                  <c:v>1.16496E-2</c:v>
                </c:pt>
                <c:pt idx="37565">
                  <c:v>1.19384E-2</c:v>
                </c:pt>
                <c:pt idx="37566">
                  <c:v>1.2205000000000001E-2</c:v>
                </c:pt>
                <c:pt idx="37567">
                  <c:v>1.2448499999999999E-2</c:v>
                </c:pt>
                <c:pt idx="37568">
                  <c:v>1.26681E-2</c:v>
                </c:pt>
                <c:pt idx="37569">
                  <c:v>1.2862999999999999E-2</c:v>
                </c:pt>
                <c:pt idx="37570">
                  <c:v>1.3032500000000001E-2</c:v>
                </c:pt>
                <c:pt idx="37571">
                  <c:v>1.3175900000000001E-2</c:v>
                </c:pt>
                <c:pt idx="37572">
                  <c:v>1.32925E-2</c:v>
                </c:pt>
                <c:pt idx="37573">
                  <c:v>1.3381799999999999E-2</c:v>
                </c:pt>
                <c:pt idx="37574">
                  <c:v>1.3443200000000001E-2</c:v>
                </c:pt>
                <c:pt idx="37575">
                  <c:v>1.3476200000000001E-2</c:v>
                </c:pt>
                <c:pt idx="37576">
                  <c:v>1.3480499999999999E-2</c:v>
                </c:pt>
                <c:pt idx="37577">
                  <c:v>1.34556E-2</c:v>
                </c:pt>
                <c:pt idx="37578">
                  <c:v>1.34012E-2</c:v>
                </c:pt>
                <c:pt idx="37579">
                  <c:v>1.33171E-2</c:v>
                </c:pt>
                <c:pt idx="37580">
                  <c:v>1.3202999999999999E-2</c:v>
                </c:pt>
                <c:pt idx="37581">
                  <c:v>1.3058800000000001E-2</c:v>
                </c:pt>
                <c:pt idx="37582">
                  <c:v>1.28845E-2</c:v>
                </c:pt>
                <c:pt idx="37583">
                  <c:v>1.2679899999999999E-2</c:v>
                </c:pt>
                <c:pt idx="37584">
                  <c:v>1.24452E-2</c:v>
                </c:pt>
                <c:pt idx="37585">
                  <c:v>1.2180399999999999E-2</c:v>
                </c:pt>
                <c:pt idx="37586">
                  <c:v>1.18856E-2</c:v>
                </c:pt>
                <c:pt idx="37587">
                  <c:v>1.1561200000000001E-2</c:v>
                </c:pt>
                <c:pt idx="37588">
                  <c:v>1.12073E-2</c:v>
                </c:pt>
                <c:pt idx="37589">
                  <c:v>1.0824200000000001E-2</c:v>
                </c:pt>
                <c:pt idx="37590">
                  <c:v>1.04125E-2</c:v>
                </c:pt>
                <c:pt idx="37591" formatCode="0.00E+00">
                  <c:v>9.9724199999999992E-3</c:v>
                </c:pt>
                <c:pt idx="37592" formatCode="0.00E+00">
                  <c:v>9.5046000000000002E-3</c:v>
                </c:pt>
                <c:pt idx="37593" formatCode="0.00E+00">
                  <c:v>9.0095699999999997E-3</c:v>
                </c:pt>
                <c:pt idx="37594" formatCode="0.00E+00">
                  <c:v>8.4879299999999994E-3</c:v>
                </c:pt>
                <c:pt idx="37595" formatCode="0.00E+00">
                  <c:v>7.9403700000000004E-3</c:v>
                </c:pt>
                <c:pt idx="37596" formatCode="0.00E+00">
                  <c:v>7.3676200000000001E-3</c:v>
                </c:pt>
                <c:pt idx="37597" formatCode="0.00E+00">
                  <c:v>6.7704599999999998E-3</c:v>
                </c:pt>
                <c:pt idx="37598" formatCode="0.00E+00">
                  <c:v>6.1497100000000001E-3</c:v>
                </c:pt>
                <c:pt idx="37599" formatCode="0.00E+00">
                  <c:v>5.5062699999999997E-3</c:v>
                </c:pt>
                <c:pt idx="37600" formatCode="0.00E+00">
                  <c:v>4.8410700000000003E-3</c:v>
                </c:pt>
                <c:pt idx="37601" formatCode="0.00E+00">
                  <c:v>4.1550900000000002E-3</c:v>
                </c:pt>
                <c:pt idx="37602" formatCode="0.00E+00">
                  <c:v>3.4493499999999999E-3</c:v>
                </c:pt>
                <c:pt idx="37603" formatCode="0.00E+00">
                  <c:v>2.7249399999999999E-3</c:v>
                </c:pt>
                <c:pt idx="37604" formatCode="0.00E+00">
                  <c:v>1.9829600000000002E-3</c:v>
                </c:pt>
                <c:pt idx="37605" formatCode="0.00E+00">
                  <c:v>1.2245699999999999E-3</c:v>
                </c:pt>
                <c:pt idx="37606" formatCode="0.00E+00">
                  <c:v>4.5096200000000001E-4</c:v>
                </c:pt>
                <c:pt idx="37607" formatCode="0.00E+00">
                  <c:v>-3.36628E-4</c:v>
                </c:pt>
                <c:pt idx="37608" formatCode="0.00E+00">
                  <c:v>-1.1369399999999999E-3</c:v>
                </c:pt>
                <c:pt idx="37609" formatCode="0.00E+00">
                  <c:v>-1.94867E-3</c:v>
                </c:pt>
                <c:pt idx="37610" formatCode="0.00E+00">
                  <c:v>-2.77049E-3</c:v>
                </c:pt>
                <c:pt idx="37611" formatCode="0.00E+00">
                  <c:v>-3.6010399999999998E-3</c:v>
                </c:pt>
                <c:pt idx="37612" formatCode="0.00E+00">
                  <c:v>-4.4389499999999997E-3</c:v>
                </c:pt>
                <c:pt idx="37613" formatCode="0.00E+00">
                  <c:v>-5.2827999999999998E-3</c:v>
                </c:pt>
                <c:pt idx="37614" formatCode="0.00E+00">
                  <c:v>-6.13117E-3</c:v>
                </c:pt>
                <c:pt idx="37615" formatCode="0.00E+00">
                  <c:v>-6.9826100000000002E-3</c:v>
                </c:pt>
                <c:pt idx="37616" formatCode="0.00E+00">
                  <c:v>-7.8356699999999994E-3</c:v>
                </c:pt>
                <c:pt idx="37617" formatCode="0.00E+00">
                  <c:v>-8.6888699999999996E-3</c:v>
                </c:pt>
                <c:pt idx="37618" formatCode="0.00E+00">
                  <c:v>-9.5407200000000008E-3</c:v>
                </c:pt>
                <c:pt idx="37619">
                  <c:v>-1.03897E-2</c:v>
                </c:pt>
                <c:pt idx="37620">
                  <c:v>-1.12344E-2</c:v>
                </c:pt>
                <c:pt idx="37621">
                  <c:v>-1.20733E-2</c:v>
                </c:pt>
                <c:pt idx="37622">
                  <c:v>-1.2904799999999999E-2</c:v>
                </c:pt>
                <c:pt idx="37623">
                  <c:v>-1.3727400000000001E-2</c:v>
                </c:pt>
                <c:pt idx="37624">
                  <c:v>-1.45398E-2</c:v>
                </c:pt>
                <c:pt idx="37625">
                  <c:v>-1.5340299999999999E-2</c:v>
                </c:pt>
                <c:pt idx="37626">
                  <c:v>-1.6127499999999999E-2</c:v>
                </c:pt>
                <c:pt idx="37627">
                  <c:v>-1.6899999999999998E-2</c:v>
                </c:pt>
                <c:pt idx="37628">
                  <c:v>-1.76563E-2</c:v>
                </c:pt>
                <c:pt idx="37629">
                  <c:v>-1.8395000000000002E-2</c:v>
                </c:pt>
                <c:pt idx="37630">
                  <c:v>-1.9114699999999998E-2</c:v>
                </c:pt>
                <c:pt idx="37631">
                  <c:v>-1.9813899999999999E-2</c:v>
                </c:pt>
                <c:pt idx="37632">
                  <c:v>-2.04914E-2</c:v>
                </c:pt>
                <c:pt idx="37633">
                  <c:v>-2.1145899999999999E-2</c:v>
                </c:pt>
                <c:pt idx="37634">
                  <c:v>-2.1775900000000001E-2</c:v>
                </c:pt>
                <c:pt idx="37635">
                  <c:v>-2.2380299999999999E-2</c:v>
                </c:pt>
                <c:pt idx="37636">
                  <c:v>-2.29579E-2</c:v>
                </c:pt>
                <c:pt idx="37637">
                  <c:v>-2.3507400000000001E-2</c:v>
                </c:pt>
                <c:pt idx="37638">
                  <c:v>-2.4027699999999999E-2</c:v>
                </c:pt>
                <c:pt idx="37639">
                  <c:v>-2.4517799999999999E-2</c:v>
                </c:pt>
                <c:pt idx="37640">
                  <c:v>-2.4976399999999999E-2</c:v>
                </c:pt>
                <c:pt idx="37641">
                  <c:v>-2.54028E-2</c:v>
                </c:pt>
                <c:pt idx="37642">
                  <c:v>-2.5795800000000001E-2</c:v>
                </c:pt>
                <c:pt idx="37643">
                  <c:v>-2.6154500000000001E-2</c:v>
                </c:pt>
                <c:pt idx="37644">
                  <c:v>-2.64782E-2</c:v>
                </c:pt>
                <c:pt idx="37645">
                  <c:v>-2.6766000000000002E-2</c:v>
                </c:pt>
                <c:pt idx="37646">
                  <c:v>-2.7017099999999999E-2</c:v>
                </c:pt>
                <c:pt idx="37647">
                  <c:v>-2.7231000000000002E-2</c:v>
                </c:pt>
                <c:pt idx="37648">
                  <c:v>-2.7406799999999999E-2</c:v>
                </c:pt>
                <c:pt idx="37649">
                  <c:v>-2.7544099999999998E-2</c:v>
                </c:pt>
                <c:pt idx="37650">
                  <c:v>-2.7642400000000001E-2</c:v>
                </c:pt>
                <c:pt idx="37651">
                  <c:v>-2.7701099999999999E-2</c:v>
                </c:pt>
                <c:pt idx="37652">
                  <c:v>-2.7720000000000002E-2</c:v>
                </c:pt>
                <c:pt idx="37653">
                  <c:v>-2.76986E-2</c:v>
                </c:pt>
                <c:pt idx="37654">
                  <c:v>-2.76368E-2</c:v>
                </c:pt>
                <c:pt idx="37655">
                  <c:v>-2.7534400000000001E-2</c:v>
                </c:pt>
                <c:pt idx="37656">
                  <c:v>-2.7391200000000001E-2</c:v>
                </c:pt>
                <c:pt idx="37657">
                  <c:v>-2.7207100000000001E-2</c:v>
                </c:pt>
                <c:pt idx="37658">
                  <c:v>-2.6982200000000001E-2</c:v>
                </c:pt>
                <c:pt idx="37659">
                  <c:v>-2.6716500000000001E-2</c:v>
                </c:pt>
                <c:pt idx="37660">
                  <c:v>-2.6410300000000001E-2</c:v>
                </c:pt>
                <c:pt idx="37661">
                  <c:v>-2.6063599999999999E-2</c:v>
                </c:pt>
                <c:pt idx="37662">
                  <c:v>-2.56768E-2</c:v>
                </c:pt>
                <c:pt idx="37663">
                  <c:v>-2.52503E-2</c:v>
                </c:pt>
                <c:pt idx="37664">
                  <c:v>-2.4784299999999999E-2</c:v>
                </c:pt>
                <c:pt idx="37665">
                  <c:v>-2.4279499999999999E-2</c:v>
                </c:pt>
                <c:pt idx="37666">
                  <c:v>-2.3736299999999998E-2</c:v>
                </c:pt>
                <c:pt idx="37667">
                  <c:v>-2.31554E-2</c:v>
                </c:pt>
                <c:pt idx="37668">
                  <c:v>-2.2537499999999999E-2</c:v>
                </c:pt>
                <c:pt idx="37669">
                  <c:v>-2.1883099999999999E-2</c:v>
                </c:pt>
                <c:pt idx="37670">
                  <c:v>-2.1193300000000002E-2</c:v>
                </c:pt>
                <c:pt idx="37671">
                  <c:v>-2.0468699999999999E-2</c:v>
                </c:pt>
                <c:pt idx="37672">
                  <c:v>-1.9710399999999999E-2</c:v>
                </c:pt>
                <c:pt idx="37673">
                  <c:v>-1.89193E-2</c:v>
                </c:pt>
                <c:pt idx="37674">
                  <c:v>-1.8096399999999999E-2</c:v>
                </c:pt>
                <c:pt idx="37675">
                  <c:v>-1.7242799999999999E-2</c:v>
                </c:pt>
                <c:pt idx="37676">
                  <c:v>-1.6359700000000001E-2</c:v>
                </c:pt>
                <c:pt idx="37677">
                  <c:v>-1.54483E-2</c:v>
                </c:pt>
                <c:pt idx="37678">
                  <c:v>-1.45097E-2</c:v>
                </c:pt>
                <c:pt idx="37679">
                  <c:v>-1.35453E-2</c:v>
                </c:pt>
                <c:pt idx="37680">
                  <c:v>-1.2556400000000001E-2</c:v>
                </c:pt>
                <c:pt idx="37681">
                  <c:v>-1.15444E-2</c:v>
                </c:pt>
                <c:pt idx="37682">
                  <c:v>-1.05106E-2</c:v>
                </c:pt>
                <c:pt idx="37683" formatCode="0.00E+00">
                  <c:v>-9.4566900000000002E-3</c:v>
                </c:pt>
                <c:pt idx="37684" formatCode="0.00E+00">
                  <c:v>-8.3839899999999992E-3</c:v>
                </c:pt>
                <c:pt idx="37685" formatCode="0.00E+00">
                  <c:v>-7.2940799999999997E-3</c:v>
                </c:pt>
                <c:pt idx="37686" formatCode="0.00E+00">
                  <c:v>-6.1885100000000004E-3</c:v>
                </c:pt>
                <c:pt idx="37687" formatCode="0.00E+00">
                  <c:v>-5.0688799999999996E-3</c:v>
                </c:pt>
                <c:pt idx="37688" formatCode="0.00E+00">
                  <c:v>-3.9367999999999998E-3</c:v>
                </c:pt>
                <c:pt idx="37689" formatCode="0.00E+00">
                  <c:v>-2.7939100000000001E-3</c:v>
                </c:pt>
                <c:pt idx="37690" formatCode="0.00E+00">
                  <c:v>-1.64189E-3</c:v>
                </c:pt>
                <c:pt idx="37691" formatCode="0.00E+00">
                  <c:v>-4.82409E-4</c:v>
                </c:pt>
                <c:pt idx="37692" formatCode="0.00E+00">
                  <c:v>6.8283199999999997E-4</c:v>
                </c:pt>
                <c:pt idx="37693" formatCode="0.00E+00">
                  <c:v>1.8521200000000001E-3</c:v>
                </c:pt>
                <c:pt idx="37694" formatCode="0.00E+00">
                  <c:v>3.0237300000000001E-3</c:v>
                </c:pt>
                <c:pt idx="37695" formatCode="0.00E+00">
                  <c:v>4.1959299999999996E-3</c:v>
                </c:pt>
                <c:pt idx="37696" formatCode="0.00E+00">
                  <c:v>5.3669900000000003E-3</c:v>
                </c:pt>
                <c:pt idx="37697" formatCode="0.00E+00">
                  <c:v>6.5351599999999999E-3</c:v>
                </c:pt>
                <c:pt idx="37698" formatCode="0.00E+00">
                  <c:v>7.6987100000000001E-3</c:v>
                </c:pt>
                <c:pt idx="37699" formatCode="0.00E+00">
                  <c:v>8.8559099999999998E-3</c:v>
                </c:pt>
                <c:pt idx="37700">
                  <c:v>1.0005E-2</c:v>
                </c:pt>
                <c:pt idx="37701">
                  <c:v>1.1144299999999999E-2</c:v>
                </c:pt>
                <c:pt idx="37702">
                  <c:v>1.2272099999999999E-2</c:v>
                </c:pt>
                <c:pt idx="37703">
                  <c:v>1.3386800000000001E-2</c:v>
                </c:pt>
                <c:pt idx="37704">
                  <c:v>1.4486499999999999E-2</c:v>
                </c:pt>
                <c:pt idx="37705">
                  <c:v>1.5569700000000001E-2</c:v>
                </c:pt>
                <c:pt idx="37706">
                  <c:v>1.6634699999999999E-2</c:v>
                </c:pt>
                <c:pt idx="37707">
                  <c:v>1.7680000000000001E-2</c:v>
                </c:pt>
                <c:pt idx="37708">
                  <c:v>1.8703999999999998E-2</c:v>
                </c:pt>
                <c:pt idx="37709">
                  <c:v>1.9705E-2</c:v>
                </c:pt>
                <c:pt idx="37710">
                  <c:v>2.0681700000000001E-2</c:v>
                </c:pt>
                <c:pt idx="37711">
                  <c:v>2.1632499999999999E-2</c:v>
                </c:pt>
                <c:pt idx="37712">
                  <c:v>2.25559E-2</c:v>
                </c:pt>
                <c:pt idx="37713">
                  <c:v>2.3450700000000001E-2</c:v>
                </c:pt>
                <c:pt idx="37714">
                  <c:v>2.4315400000000001E-2</c:v>
                </c:pt>
                <c:pt idx="37715">
                  <c:v>2.51487E-2</c:v>
                </c:pt>
                <c:pt idx="37716">
                  <c:v>2.5949400000000001E-2</c:v>
                </c:pt>
                <c:pt idx="37717">
                  <c:v>2.6716299999999998E-2</c:v>
                </c:pt>
                <c:pt idx="37718">
                  <c:v>2.7448199999999999E-2</c:v>
                </c:pt>
                <c:pt idx="37719">
                  <c:v>2.8143899999999999E-2</c:v>
                </c:pt>
                <c:pt idx="37720">
                  <c:v>2.8802500000000002E-2</c:v>
                </c:pt>
                <c:pt idx="37721">
                  <c:v>2.9423000000000001E-2</c:v>
                </c:pt>
                <c:pt idx="37722">
                  <c:v>3.0004300000000001E-2</c:v>
                </c:pt>
                <c:pt idx="37723">
                  <c:v>3.0545699999999999E-2</c:v>
                </c:pt>
                <c:pt idx="37724">
                  <c:v>3.1046299999999999E-2</c:v>
                </c:pt>
                <c:pt idx="37725">
                  <c:v>3.1505400000000003E-2</c:v>
                </c:pt>
                <c:pt idx="37726">
                  <c:v>3.1922300000000001E-2</c:v>
                </c:pt>
                <c:pt idx="37727">
                  <c:v>3.2296400000000003E-2</c:v>
                </c:pt>
                <c:pt idx="37728">
                  <c:v>3.2627099999999999E-2</c:v>
                </c:pt>
                <c:pt idx="37729">
                  <c:v>3.2913900000000003E-2</c:v>
                </c:pt>
                <c:pt idx="37730">
                  <c:v>3.3156400000000003E-2</c:v>
                </c:pt>
                <c:pt idx="37731">
                  <c:v>3.3354200000000001E-2</c:v>
                </c:pt>
                <c:pt idx="37732">
                  <c:v>3.3507200000000001E-2</c:v>
                </c:pt>
                <c:pt idx="37733">
                  <c:v>3.3614999999999999E-2</c:v>
                </c:pt>
                <c:pt idx="37734">
                  <c:v>3.3677499999999999E-2</c:v>
                </c:pt>
                <c:pt idx="37735">
                  <c:v>3.3694700000000001E-2</c:v>
                </c:pt>
                <c:pt idx="37736">
                  <c:v>3.3666500000000002E-2</c:v>
                </c:pt>
                <c:pt idx="37737">
                  <c:v>3.3593100000000001E-2</c:v>
                </c:pt>
                <c:pt idx="37738">
                  <c:v>3.3474499999999997E-2</c:v>
                </c:pt>
                <c:pt idx="37739">
                  <c:v>3.3310899999999997E-2</c:v>
                </c:pt>
                <c:pt idx="37740">
                  <c:v>3.3102699999999999E-2</c:v>
                </c:pt>
                <c:pt idx="37741">
                  <c:v>3.2850200000000003E-2</c:v>
                </c:pt>
                <c:pt idx="37742">
                  <c:v>3.2553699999999998E-2</c:v>
                </c:pt>
                <c:pt idx="37743">
                  <c:v>3.2213899999999997E-2</c:v>
                </c:pt>
                <c:pt idx="37744">
                  <c:v>3.1831199999999997E-2</c:v>
                </c:pt>
                <c:pt idx="37745">
                  <c:v>3.1406200000000002E-2</c:v>
                </c:pt>
                <c:pt idx="37746">
                  <c:v>3.0939600000000001E-2</c:v>
                </c:pt>
                <c:pt idx="37747">
                  <c:v>3.04322E-2</c:v>
                </c:pt>
                <c:pt idx="37748">
                  <c:v>2.98847E-2</c:v>
                </c:pt>
                <c:pt idx="37749">
                  <c:v>2.9298100000000001E-2</c:v>
                </c:pt>
                <c:pt idx="37750">
                  <c:v>2.8673199999999999E-2</c:v>
                </c:pt>
                <c:pt idx="37751">
                  <c:v>2.8011100000000001E-2</c:v>
                </c:pt>
                <c:pt idx="37752">
                  <c:v>2.7312699999999999E-2</c:v>
                </c:pt>
                <c:pt idx="37753">
                  <c:v>2.6579100000000001E-2</c:v>
                </c:pt>
                <c:pt idx="37754">
                  <c:v>2.5811600000000001E-2</c:v>
                </c:pt>
                <c:pt idx="37755">
                  <c:v>2.50113E-2</c:v>
                </c:pt>
                <c:pt idx="37756">
                  <c:v>2.41794E-2</c:v>
                </c:pt>
                <c:pt idx="37757">
                  <c:v>2.33172E-2</c:v>
                </c:pt>
                <c:pt idx="37758">
                  <c:v>2.2426100000000001E-2</c:v>
                </c:pt>
                <c:pt idx="37759">
                  <c:v>2.1507399999999999E-2</c:v>
                </c:pt>
                <c:pt idx="37760">
                  <c:v>2.05626E-2</c:v>
                </c:pt>
                <c:pt idx="37761">
                  <c:v>1.9592999999999999E-2</c:v>
                </c:pt>
                <c:pt idx="37762">
                  <c:v>1.8600200000000001E-2</c:v>
                </c:pt>
                <c:pt idx="37763">
                  <c:v>1.7585799999999999E-2</c:v>
                </c:pt>
                <c:pt idx="37764">
                  <c:v>1.6551199999999999E-2</c:v>
                </c:pt>
                <c:pt idx="37765">
                  <c:v>1.5498E-2</c:v>
                </c:pt>
                <c:pt idx="37766">
                  <c:v>1.4427799999999999E-2</c:v>
                </c:pt>
                <c:pt idx="37767">
                  <c:v>1.33423E-2</c:v>
                </c:pt>
                <c:pt idx="37768">
                  <c:v>1.2243E-2</c:v>
                </c:pt>
                <c:pt idx="37769">
                  <c:v>1.11317E-2</c:v>
                </c:pt>
                <c:pt idx="37770">
                  <c:v>1.0010099999999999E-2</c:v>
                </c:pt>
                <c:pt idx="37771" formatCode="0.00E+00">
                  <c:v>8.8796699999999992E-3</c:v>
                </c:pt>
                <c:pt idx="37772" formatCode="0.00E+00">
                  <c:v>7.7422599999999999E-3</c:v>
                </c:pt>
                <c:pt idx="37773" formatCode="0.00E+00">
                  <c:v>6.5995300000000002E-3</c:v>
                </c:pt>
                <c:pt idx="37774" formatCode="0.00E+00">
                  <c:v>5.4531800000000002E-3</c:v>
                </c:pt>
                <c:pt idx="37775" formatCode="0.00E+00">
                  <c:v>4.3049100000000003E-3</c:v>
                </c:pt>
                <c:pt idx="37776" formatCode="0.00E+00">
                  <c:v>3.1564000000000002E-3</c:v>
                </c:pt>
                <c:pt idx="37777" formatCode="0.00E+00">
                  <c:v>2.00935E-3</c:v>
                </c:pt>
                <c:pt idx="37778" formatCode="0.00E+00">
                  <c:v>8.65448E-4</c:v>
                </c:pt>
                <c:pt idx="37779" formatCode="0.00E+00">
                  <c:v>-2.73649E-4</c:v>
                </c:pt>
                <c:pt idx="37780" formatCode="0.00E+00">
                  <c:v>-1.40628E-3</c:v>
                </c:pt>
                <c:pt idx="37781" formatCode="0.00E+00">
                  <c:v>-2.5308100000000001E-3</c:v>
                </c:pt>
                <c:pt idx="37782" formatCode="0.00E+00">
                  <c:v>-3.6456100000000001E-3</c:v>
                </c:pt>
                <c:pt idx="37783" formatCode="0.00E+00">
                  <c:v>-4.7491E-3</c:v>
                </c:pt>
                <c:pt idx="37784" formatCode="0.00E+00">
                  <c:v>-5.8396799999999999E-3</c:v>
                </c:pt>
                <c:pt idx="37785" formatCode="0.00E+00">
                  <c:v>-6.9158300000000004E-3</c:v>
                </c:pt>
                <c:pt idx="37786" formatCode="0.00E+00">
                  <c:v>-7.9760100000000004E-3</c:v>
                </c:pt>
                <c:pt idx="37787" formatCode="0.00E+00">
                  <c:v>-9.0187400000000008E-3</c:v>
                </c:pt>
                <c:pt idx="37788">
                  <c:v>-1.00426E-2</c:v>
                </c:pt>
                <c:pt idx="37789">
                  <c:v>-1.10461E-2</c:v>
                </c:pt>
                <c:pt idx="37790">
                  <c:v>-1.2027899999999999E-2</c:v>
                </c:pt>
                <c:pt idx="37791">
                  <c:v>-1.29867E-2</c:v>
                </c:pt>
                <c:pt idx="37792">
                  <c:v>-1.39212E-2</c:v>
                </c:pt>
                <c:pt idx="37793">
                  <c:v>-1.4830100000000001E-2</c:v>
                </c:pt>
                <c:pt idx="37794">
                  <c:v>-1.5712299999999998E-2</c:v>
                </c:pt>
                <c:pt idx="37795">
                  <c:v>-1.6566500000000001E-2</c:v>
                </c:pt>
                <c:pt idx="37796">
                  <c:v>-1.73917E-2</c:v>
                </c:pt>
                <c:pt idx="37797">
                  <c:v>-1.8186799999999999E-2</c:v>
                </c:pt>
                <c:pt idx="37798">
                  <c:v>-1.89508E-2</c:v>
                </c:pt>
                <c:pt idx="37799">
                  <c:v>-1.96828E-2</c:v>
                </c:pt>
                <c:pt idx="37800">
                  <c:v>-2.0381900000000001E-2</c:v>
                </c:pt>
                <c:pt idx="37801">
                  <c:v>-2.1047199999999999E-2</c:v>
                </c:pt>
                <c:pt idx="37802">
                  <c:v>-2.1677999999999999E-2</c:v>
                </c:pt>
                <c:pt idx="37803">
                  <c:v>-2.2273600000000001E-2</c:v>
                </c:pt>
                <c:pt idx="37804">
                  <c:v>-2.2833300000000001E-2</c:v>
                </c:pt>
                <c:pt idx="37805">
                  <c:v>-2.3356600000000002E-2</c:v>
                </c:pt>
                <c:pt idx="37806">
                  <c:v>-2.38429E-2</c:v>
                </c:pt>
                <c:pt idx="37807">
                  <c:v>-2.4291699999999999E-2</c:v>
                </c:pt>
                <c:pt idx="37808">
                  <c:v>-2.4702600000000002E-2</c:v>
                </c:pt>
                <c:pt idx="37809">
                  <c:v>-2.5075299999999998E-2</c:v>
                </c:pt>
                <c:pt idx="37810">
                  <c:v>-2.5409600000000001E-2</c:v>
                </c:pt>
                <c:pt idx="37811">
                  <c:v>-2.5705200000000001E-2</c:v>
                </c:pt>
                <c:pt idx="37812">
                  <c:v>-2.5961999999999999E-2</c:v>
                </c:pt>
                <c:pt idx="37813">
                  <c:v>-2.61798E-2</c:v>
                </c:pt>
                <c:pt idx="37814">
                  <c:v>-2.6358699999999999E-2</c:v>
                </c:pt>
                <c:pt idx="37815">
                  <c:v>-2.6498799999999999E-2</c:v>
                </c:pt>
                <c:pt idx="37816">
                  <c:v>-2.6599999999999999E-2</c:v>
                </c:pt>
                <c:pt idx="37817">
                  <c:v>-2.6662700000000001E-2</c:v>
                </c:pt>
                <c:pt idx="37818">
                  <c:v>-2.6686999999999999E-2</c:v>
                </c:pt>
                <c:pt idx="37819">
                  <c:v>-2.6673200000000001E-2</c:v>
                </c:pt>
                <c:pt idx="37820">
                  <c:v>-2.6621800000000001E-2</c:v>
                </c:pt>
                <c:pt idx="37821">
                  <c:v>-2.6533000000000001E-2</c:v>
                </c:pt>
                <c:pt idx="37822">
                  <c:v>-2.6407400000000001E-2</c:v>
                </c:pt>
                <c:pt idx="37823">
                  <c:v>-2.6245500000000001E-2</c:v>
                </c:pt>
                <c:pt idx="37824">
                  <c:v>-2.6047899999999999E-2</c:v>
                </c:pt>
                <c:pt idx="37825">
                  <c:v>-2.5815299999999999E-2</c:v>
                </c:pt>
                <c:pt idx="37826">
                  <c:v>-2.5548399999999999E-2</c:v>
                </c:pt>
                <c:pt idx="37827">
                  <c:v>-2.5247800000000001E-2</c:v>
                </c:pt>
                <c:pt idx="37828">
                  <c:v>-2.49144E-2</c:v>
                </c:pt>
                <c:pt idx="37829">
                  <c:v>-2.45492E-2</c:v>
                </c:pt>
                <c:pt idx="37830">
                  <c:v>-2.4152799999999999E-2</c:v>
                </c:pt>
                <c:pt idx="37831">
                  <c:v>-2.3726400000000002E-2</c:v>
                </c:pt>
                <c:pt idx="37832">
                  <c:v>-2.3270800000000001E-2</c:v>
                </c:pt>
                <c:pt idx="37833">
                  <c:v>-2.2787200000000001E-2</c:v>
                </c:pt>
                <c:pt idx="37834">
                  <c:v>-2.2276600000000001E-2</c:v>
                </c:pt>
                <c:pt idx="37835">
                  <c:v>-2.1740099999999998E-2</c:v>
                </c:pt>
                <c:pt idx="37836">
                  <c:v>-2.1178800000000001E-2</c:v>
                </c:pt>
                <c:pt idx="37837">
                  <c:v>-2.0593899999999998E-2</c:v>
                </c:pt>
                <c:pt idx="37838">
                  <c:v>-1.99867E-2</c:v>
                </c:pt>
                <c:pt idx="37839">
                  <c:v>-1.9358400000000001E-2</c:v>
                </c:pt>
                <c:pt idx="37840">
                  <c:v>-1.87102E-2</c:v>
                </c:pt>
                <c:pt idx="37841">
                  <c:v>-1.8043400000000001E-2</c:v>
                </c:pt>
                <c:pt idx="37842">
                  <c:v>-1.7359300000000001E-2</c:v>
                </c:pt>
                <c:pt idx="37843">
                  <c:v>-1.6659299999999998E-2</c:v>
                </c:pt>
                <c:pt idx="37844">
                  <c:v>-1.5944699999999999E-2</c:v>
                </c:pt>
                <c:pt idx="37845">
                  <c:v>-1.52169E-2</c:v>
                </c:pt>
                <c:pt idx="37846">
                  <c:v>-1.44773E-2</c:v>
                </c:pt>
                <c:pt idx="37847">
                  <c:v>-1.3727100000000001E-2</c:v>
                </c:pt>
                <c:pt idx="37848">
                  <c:v>-1.2967899999999999E-2</c:v>
                </c:pt>
                <c:pt idx="37849">
                  <c:v>-1.2200900000000001E-2</c:v>
                </c:pt>
                <c:pt idx="37850">
                  <c:v>-1.1427700000000001E-2</c:v>
                </c:pt>
                <c:pt idx="37851">
                  <c:v>-1.06496E-2</c:v>
                </c:pt>
                <c:pt idx="37852" formatCode="0.00E+00">
                  <c:v>-9.8679600000000003E-3</c:v>
                </c:pt>
                <c:pt idx="37853" formatCode="0.00E+00">
                  <c:v>-9.0841900000000007E-3</c:v>
                </c:pt>
                <c:pt idx="37854" formatCode="0.00E+00">
                  <c:v>-8.2996800000000003E-3</c:v>
                </c:pt>
                <c:pt idx="37855" formatCode="0.00E+00">
                  <c:v>-7.5157799999999997E-3</c:v>
                </c:pt>
                <c:pt idx="37856" formatCode="0.00E+00">
                  <c:v>-6.7338500000000004E-3</c:v>
                </c:pt>
                <c:pt idx="37857" formatCode="0.00E+00">
                  <c:v>-5.9552299999999997E-3</c:v>
                </c:pt>
                <c:pt idx="37858" formatCode="0.00E+00">
                  <c:v>-5.1812500000000001E-3</c:v>
                </c:pt>
                <c:pt idx="37859" formatCode="0.00E+00">
                  <c:v>-4.41319E-3</c:v>
                </c:pt>
                <c:pt idx="37860" formatCode="0.00E+00">
                  <c:v>-3.65235E-3</c:v>
                </c:pt>
                <c:pt idx="37861" formatCode="0.00E+00">
                  <c:v>-2.89997E-3</c:v>
                </c:pt>
                <c:pt idx="37862" formatCode="0.00E+00">
                  <c:v>-2.1572800000000001E-3</c:v>
                </c:pt>
                <c:pt idx="37863" formatCode="0.00E+00">
                  <c:v>-1.42548E-3</c:v>
                </c:pt>
                <c:pt idx="37864" formatCode="0.00E+00">
                  <c:v>-7.0573900000000004E-4</c:v>
                </c:pt>
                <c:pt idx="37865" formatCode="0.00E+00">
                  <c:v>8.0881300000000003E-7</c:v>
                </c:pt>
                <c:pt idx="37866" formatCode="0.00E+00">
                  <c:v>6.9306299999999995E-4</c:v>
                </c:pt>
                <c:pt idx="37867" formatCode="0.00E+00">
                  <c:v>1.3699599999999999E-3</c:v>
                </c:pt>
                <c:pt idx="37868" formatCode="0.00E+00">
                  <c:v>2.0304699999999999E-3</c:v>
                </c:pt>
                <c:pt idx="37869" formatCode="0.00E+00">
                  <c:v>2.6736199999999998E-3</c:v>
                </c:pt>
                <c:pt idx="37870" formatCode="0.00E+00">
                  <c:v>3.2984500000000001E-3</c:v>
                </c:pt>
                <c:pt idx="37871" formatCode="0.00E+00">
                  <c:v>3.9040699999999999E-3</c:v>
                </c:pt>
                <c:pt idx="37872" formatCode="0.00E+00">
                  <c:v>4.4896099999999998E-3</c:v>
                </c:pt>
                <c:pt idx="37873" formatCode="0.00E+00">
                  <c:v>5.0542800000000004E-3</c:v>
                </c:pt>
                <c:pt idx="37874" formatCode="0.00E+00">
                  <c:v>5.5972900000000004E-3</c:v>
                </c:pt>
                <c:pt idx="37875" formatCode="0.00E+00">
                  <c:v>6.1179499999999996E-3</c:v>
                </c:pt>
                <c:pt idx="37876" formatCode="0.00E+00">
                  <c:v>6.6155700000000003E-3</c:v>
                </c:pt>
                <c:pt idx="37877" formatCode="0.00E+00">
                  <c:v>7.08956E-3</c:v>
                </c:pt>
                <c:pt idx="37878" formatCode="0.00E+00">
                  <c:v>7.5393300000000003E-3</c:v>
                </c:pt>
                <c:pt idx="37879" formatCode="0.00E+00">
                  <c:v>7.9643800000000001E-3</c:v>
                </c:pt>
                <c:pt idx="37880" formatCode="0.00E+00">
                  <c:v>8.3642500000000002E-3</c:v>
                </c:pt>
                <c:pt idx="37881" formatCode="0.00E+00">
                  <c:v>8.7385299999999996E-3</c:v>
                </c:pt>
                <c:pt idx="37882" formatCode="0.00E+00">
                  <c:v>9.0868700000000004E-3</c:v>
                </c:pt>
                <c:pt idx="37883" formatCode="0.00E+00">
                  <c:v>9.4089699999999991E-3</c:v>
                </c:pt>
                <c:pt idx="37884" formatCode="0.00E+00">
                  <c:v>9.7045800000000008E-3</c:v>
                </c:pt>
                <c:pt idx="37885" formatCode="0.00E+00">
                  <c:v>9.9735099999999997E-3</c:v>
                </c:pt>
                <c:pt idx="37886">
                  <c:v>1.02156E-2</c:v>
                </c:pt>
                <c:pt idx="37887">
                  <c:v>1.04309E-2</c:v>
                </c:pt>
                <c:pt idx="37888">
                  <c:v>1.0619200000000001E-2</c:v>
                </c:pt>
                <c:pt idx="37889">
                  <c:v>1.07806E-2</c:v>
                </c:pt>
                <c:pt idx="37890">
                  <c:v>1.09152E-2</c:v>
                </c:pt>
                <c:pt idx="37891">
                  <c:v>1.1023099999999999E-2</c:v>
                </c:pt>
                <c:pt idx="37892">
                  <c:v>1.11045E-2</c:v>
                </c:pt>
                <c:pt idx="37893">
                  <c:v>1.11597E-2</c:v>
                </c:pt>
                <c:pt idx="37894">
                  <c:v>1.1188999999999999E-2</c:v>
                </c:pt>
                <c:pt idx="37895">
                  <c:v>1.11926E-2</c:v>
                </c:pt>
                <c:pt idx="37896">
                  <c:v>1.1170899999999999E-2</c:v>
                </c:pt>
                <c:pt idx="37897">
                  <c:v>1.1124500000000001E-2</c:v>
                </c:pt>
                <c:pt idx="37898">
                  <c:v>1.1053800000000001E-2</c:v>
                </c:pt>
                <c:pt idx="37899">
                  <c:v>1.0959399999999999E-2</c:v>
                </c:pt>
                <c:pt idx="37900">
                  <c:v>1.0841699999999999E-2</c:v>
                </c:pt>
                <c:pt idx="37901">
                  <c:v>1.0701499999999999E-2</c:v>
                </c:pt>
                <c:pt idx="37902">
                  <c:v>1.0539400000000001E-2</c:v>
                </c:pt>
                <c:pt idx="37903">
                  <c:v>1.03561E-2</c:v>
                </c:pt>
                <c:pt idx="37904">
                  <c:v>1.0152400000000001E-2</c:v>
                </c:pt>
                <c:pt idx="37905" formatCode="0.00E+00">
                  <c:v>9.9289600000000006E-3</c:v>
                </c:pt>
                <c:pt idx="37906" formatCode="0.00E+00">
                  <c:v>9.6867099999999994E-3</c:v>
                </c:pt>
                <c:pt idx="37907" formatCode="0.00E+00">
                  <c:v>9.4264699999999993E-3</c:v>
                </c:pt>
                <c:pt idx="37908" formatCode="0.00E+00">
                  <c:v>9.1491300000000001E-3</c:v>
                </c:pt>
                <c:pt idx="37909" formatCode="0.00E+00">
                  <c:v>8.8555999999999999E-3</c:v>
                </c:pt>
                <c:pt idx="37910" formatCode="0.00E+00">
                  <c:v>8.5468200000000001E-3</c:v>
                </c:pt>
                <c:pt idx="37911" formatCode="0.00E+00">
                  <c:v>8.22377E-3</c:v>
                </c:pt>
                <c:pt idx="37912" formatCode="0.00E+00">
                  <c:v>7.8874300000000008E-3</c:v>
                </c:pt>
                <c:pt idx="37913" formatCode="0.00E+00">
                  <c:v>7.5388299999999998E-3</c:v>
                </c:pt>
                <c:pt idx="37914" formatCode="0.00E+00">
                  <c:v>7.1789999999999996E-3</c:v>
                </c:pt>
                <c:pt idx="37915" formatCode="0.00E+00">
                  <c:v>6.80899E-3</c:v>
                </c:pt>
                <c:pt idx="37916" formatCode="0.00E+00">
                  <c:v>6.4298799999999998E-3</c:v>
                </c:pt>
                <c:pt idx="37917" formatCode="0.00E+00">
                  <c:v>6.0427500000000004E-3</c:v>
                </c:pt>
                <c:pt idx="37918" formatCode="0.00E+00">
                  <c:v>5.6486899999999996E-3</c:v>
                </c:pt>
                <c:pt idx="37919" formatCode="0.00E+00">
                  <c:v>5.2488099999999996E-3</c:v>
                </c:pt>
                <c:pt idx="37920" formatCode="0.00E+00">
                  <c:v>4.8442199999999998E-3</c:v>
                </c:pt>
                <c:pt idx="37921" formatCode="0.00E+00">
                  <c:v>4.4360299999999997E-3</c:v>
                </c:pt>
                <c:pt idx="37922" formatCode="0.00E+00">
                  <c:v>4.0253600000000004E-3</c:v>
                </c:pt>
                <c:pt idx="37923" formatCode="0.00E+00">
                  <c:v>3.6133300000000001E-3</c:v>
                </c:pt>
                <c:pt idx="37924" formatCode="0.00E+00">
                  <c:v>3.20105E-3</c:v>
                </c:pt>
                <c:pt idx="37925" formatCode="0.00E+00">
                  <c:v>2.78963E-3</c:v>
                </c:pt>
                <c:pt idx="37926" formatCode="0.00E+00">
                  <c:v>2.38017E-3</c:v>
                </c:pt>
                <c:pt idx="37927" formatCode="0.00E+00">
                  <c:v>1.9737600000000002E-3</c:v>
                </c:pt>
                <c:pt idx="37928" formatCode="0.00E+00">
                  <c:v>1.5715E-3</c:v>
                </c:pt>
                <c:pt idx="37929" formatCode="0.00E+00">
                  <c:v>1.1744399999999999E-3</c:v>
                </c:pt>
                <c:pt idx="37930" formatCode="0.00E+00">
                  <c:v>7.8364799999999996E-4</c:v>
                </c:pt>
                <c:pt idx="37931" formatCode="0.00E+00">
                  <c:v>4.00147E-4</c:v>
                </c:pt>
                <c:pt idx="37932" formatCode="0.00E+00">
                  <c:v>2.4955699999999999E-5</c:v>
                </c:pt>
                <c:pt idx="37933" formatCode="0.00E+00">
                  <c:v>-3.4093200000000001E-4</c:v>
                </c:pt>
                <c:pt idx="37934" formatCode="0.00E+00">
                  <c:v>-6.9654700000000005E-4</c:v>
                </c:pt>
                <c:pt idx="37935" formatCode="0.00E+00">
                  <c:v>-1.0409499999999999E-3</c:v>
                </c:pt>
                <c:pt idx="37936" formatCode="0.00E+00">
                  <c:v>-1.3732200000000001E-3</c:v>
                </c:pt>
                <c:pt idx="37937" formatCode="0.00E+00">
                  <c:v>-1.69247E-3</c:v>
                </c:pt>
                <c:pt idx="37938" formatCode="0.00E+00">
                  <c:v>-1.9978499999999998E-3</c:v>
                </c:pt>
                <c:pt idx="37939" formatCode="0.00E+00">
                  <c:v>-2.2885399999999999E-3</c:v>
                </c:pt>
                <c:pt idx="37940" formatCode="0.00E+00">
                  <c:v>-2.56376E-3</c:v>
                </c:pt>
                <c:pt idx="37941" formatCode="0.00E+00">
                  <c:v>-2.8227500000000002E-3</c:v>
                </c:pt>
                <c:pt idx="37942" formatCode="0.00E+00">
                  <c:v>-3.06479E-3</c:v>
                </c:pt>
                <c:pt idx="37943" formatCode="0.00E+00">
                  <c:v>-3.2892300000000002E-3</c:v>
                </c:pt>
                <c:pt idx="37944" formatCode="0.00E+00">
                  <c:v>-3.4954299999999999E-3</c:v>
                </c:pt>
                <c:pt idx="37945" formatCode="0.00E+00">
                  <c:v>-3.68279E-3</c:v>
                </c:pt>
                <c:pt idx="37946" formatCode="0.00E+00">
                  <c:v>-3.8507699999999999E-3</c:v>
                </c:pt>
                <c:pt idx="37947" formatCode="0.00E+00">
                  <c:v>-3.9988699999999999E-3</c:v>
                </c:pt>
                <c:pt idx="37948" formatCode="0.00E+00">
                  <c:v>-4.1266300000000001E-3</c:v>
                </c:pt>
                <c:pt idx="37949" formatCode="0.00E+00">
                  <c:v>-4.2336400000000003E-3</c:v>
                </c:pt>
                <c:pt idx="37950" formatCode="0.00E+00">
                  <c:v>-4.3195400000000002E-3</c:v>
                </c:pt>
                <c:pt idx="37951" formatCode="0.00E+00">
                  <c:v>-4.3840099999999998E-3</c:v>
                </c:pt>
                <c:pt idx="37952" formatCode="0.00E+00">
                  <c:v>-4.42678E-3</c:v>
                </c:pt>
                <c:pt idx="37953" formatCode="0.00E+00">
                  <c:v>-4.4476300000000002E-3</c:v>
                </c:pt>
                <c:pt idx="37954" formatCode="0.00E+00">
                  <c:v>-4.4464099999999996E-3</c:v>
                </c:pt>
                <c:pt idx="37955" formatCode="0.00E+00">
                  <c:v>-4.42298E-3</c:v>
                </c:pt>
                <c:pt idx="37956" formatCode="0.00E+00">
                  <c:v>-4.3772799999999999E-3</c:v>
                </c:pt>
                <c:pt idx="37957" formatCode="0.00E+00">
                  <c:v>-4.3092800000000004E-3</c:v>
                </c:pt>
                <c:pt idx="37958" formatCode="0.00E+00">
                  <c:v>-4.2190400000000003E-3</c:v>
                </c:pt>
                <c:pt idx="37959" formatCode="0.00E+00">
                  <c:v>-4.1066100000000001E-3</c:v>
                </c:pt>
                <c:pt idx="37960" formatCode="0.00E+00">
                  <c:v>-3.9721399999999999E-3</c:v>
                </c:pt>
                <c:pt idx="37961" formatCode="0.00E+00">
                  <c:v>-3.8158100000000002E-3</c:v>
                </c:pt>
                <c:pt idx="37962" formatCode="0.00E+00">
                  <c:v>-3.6378600000000001E-3</c:v>
                </c:pt>
                <c:pt idx="37963" formatCode="0.00E+00">
                  <c:v>-3.4385599999999998E-3</c:v>
                </c:pt>
                <c:pt idx="37964" formatCode="0.00E+00">
                  <c:v>-3.2182399999999998E-3</c:v>
                </c:pt>
                <c:pt idx="37965" formatCode="0.00E+00">
                  <c:v>-2.9772900000000001E-3</c:v>
                </c:pt>
                <c:pt idx="37966" formatCode="0.00E+00">
                  <c:v>-2.7161199999999998E-3</c:v>
                </c:pt>
                <c:pt idx="37967" formatCode="0.00E+00">
                  <c:v>-2.43523E-3</c:v>
                </c:pt>
                <c:pt idx="37968" formatCode="0.00E+00">
                  <c:v>-2.13511E-3</c:v>
                </c:pt>
                <c:pt idx="37969" formatCode="0.00E+00">
                  <c:v>-1.8163400000000001E-3</c:v>
                </c:pt>
                <c:pt idx="37970" formatCode="0.00E+00">
                  <c:v>-1.47953E-3</c:v>
                </c:pt>
                <c:pt idx="37971" formatCode="0.00E+00">
                  <c:v>-1.12532E-3</c:v>
                </c:pt>
                <c:pt idx="37972" formatCode="0.00E+00">
                  <c:v>-7.5441799999999997E-4</c:v>
                </c:pt>
                <c:pt idx="37973" formatCode="0.00E+00">
                  <c:v>-3.67542E-4</c:v>
                </c:pt>
                <c:pt idx="37974" formatCode="0.00E+00">
                  <c:v>3.4531299999999999E-5</c:v>
                </c:pt>
                <c:pt idx="37975" formatCode="0.00E+00">
                  <c:v>4.5099199999999999E-4</c:v>
                </c:pt>
                <c:pt idx="37976" formatCode="0.00E+00">
                  <c:v>8.8099700000000001E-4</c:v>
                </c:pt>
                <c:pt idx="37977" formatCode="0.00E+00">
                  <c:v>1.3236700000000001E-3</c:v>
                </c:pt>
                <c:pt idx="37978" formatCode="0.00E+00">
                  <c:v>1.77809E-3</c:v>
                </c:pt>
                <c:pt idx="37979" formatCode="0.00E+00">
                  <c:v>2.24332E-3</c:v>
                </c:pt>
                <c:pt idx="37980" formatCode="0.00E+00">
                  <c:v>2.7183900000000002E-3</c:v>
                </c:pt>
                <c:pt idx="37981" formatCode="0.00E+00">
                  <c:v>3.2022999999999999E-3</c:v>
                </c:pt>
                <c:pt idx="37982" formatCode="0.00E+00">
                  <c:v>3.6940200000000001E-3</c:v>
                </c:pt>
                <c:pt idx="37983" formatCode="0.00E+00">
                  <c:v>4.1925199999999999E-3</c:v>
                </c:pt>
                <c:pt idx="37984" formatCode="0.00E+00">
                  <c:v>4.6967099999999998E-3</c:v>
                </c:pt>
                <c:pt idx="37985" formatCode="0.00E+00">
                  <c:v>5.20551E-3</c:v>
                </c:pt>
                <c:pt idx="37986" formatCode="0.00E+00">
                  <c:v>5.7178200000000002E-3</c:v>
                </c:pt>
                <c:pt idx="37987" formatCode="0.00E+00">
                  <c:v>6.2325100000000001E-3</c:v>
                </c:pt>
                <c:pt idx="37988" formatCode="0.00E+00">
                  <c:v>6.7484600000000004E-3</c:v>
                </c:pt>
                <c:pt idx="37989" formatCode="0.00E+00">
                  <c:v>7.2645100000000001E-3</c:v>
                </c:pt>
                <c:pt idx="37990" formatCode="0.00E+00">
                  <c:v>7.7795199999999998E-3</c:v>
                </c:pt>
                <c:pt idx="37991" formatCode="0.00E+00">
                  <c:v>8.2923200000000006E-3</c:v>
                </c:pt>
                <c:pt idx="37992" formatCode="0.00E+00">
                  <c:v>8.8017500000000005E-3</c:v>
                </c:pt>
                <c:pt idx="37993" formatCode="0.00E+00">
                  <c:v>9.3066599999999996E-3</c:v>
                </c:pt>
                <c:pt idx="37994" formatCode="0.00E+00">
                  <c:v>9.8058599999999996E-3</c:v>
                </c:pt>
                <c:pt idx="37995">
                  <c:v>1.02982E-2</c:v>
                </c:pt>
                <c:pt idx="37996">
                  <c:v>1.07825E-2</c:v>
                </c:pt>
                <c:pt idx="37997">
                  <c:v>1.1257700000000001E-2</c:v>
                </c:pt>
                <c:pt idx="37998">
                  <c:v>1.17226E-2</c:v>
                </c:pt>
                <c:pt idx="37999">
                  <c:v>1.2175999999999999E-2</c:v>
                </c:pt>
                <c:pt idx="38000">
                  <c:v>1.26169E-2</c:v>
                </c:pt>
                <c:pt idx="38001">
                  <c:v>1.3044200000000001E-2</c:v>
                </c:pt>
                <c:pt idx="38002">
                  <c:v>1.34567E-2</c:v>
                </c:pt>
                <c:pt idx="38003">
                  <c:v>1.3853499999999999E-2</c:v>
                </c:pt>
                <c:pt idx="38004">
                  <c:v>1.42334E-2</c:v>
                </c:pt>
                <c:pt idx="38005">
                  <c:v>1.4595500000000001E-2</c:v>
                </c:pt>
                <c:pt idx="38006">
                  <c:v>1.49388E-2</c:v>
                </c:pt>
                <c:pt idx="38007">
                  <c:v>1.5262299999999999E-2</c:v>
                </c:pt>
                <c:pt idx="38008">
                  <c:v>1.55651E-2</c:v>
                </c:pt>
                <c:pt idx="38009">
                  <c:v>1.58464E-2</c:v>
                </c:pt>
                <c:pt idx="38010">
                  <c:v>1.61052E-2</c:v>
                </c:pt>
                <c:pt idx="38011">
                  <c:v>1.6340799999999999E-2</c:v>
                </c:pt>
                <c:pt idx="38012">
                  <c:v>1.6552299999999999E-2</c:v>
                </c:pt>
                <c:pt idx="38013">
                  <c:v>1.6739E-2</c:v>
                </c:pt>
                <c:pt idx="38014">
                  <c:v>1.6900200000000001E-2</c:v>
                </c:pt>
                <c:pt idx="38015">
                  <c:v>1.70353E-2</c:v>
                </c:pt>
                <c:pt idx="38016">
                  <c:v>1.7143599999999998E-2</c:v>
                </c:pt>
                <c:pt idx="38017">
                  <c:v>1.72245E-2</c:v>
                </c:pt>
                <c:pt idx="38018">
                  <c:v>1.7277600000000001E-2</c:v>
                </c:pt>
                <c:pt idx="38019">
                  <c:v>1.7302399999999999E-2</c:v>
                </c:pt>
                <c:pt idx="38020">
                  <c:v>1.7298399999999998E-2</c:v>
                </c:pt>
                <c:pt idx="38021">
                  <c:v>1.7265200000000001E-2</c:v>
                </c:pt>
                <c:pt idx="38022">
                  <c:v>1.7202599999999998E-2</c:v>
                </c:pt>
                <c:pt idx="38023">
                  <c:v>1.7110299999999998E-2</c:v>
                </c:pt>
                <c:pt idx="38024">
                  <c:v>1.69879E-2</c:v>
                </c:pt>
                <c:pt idx="38025">
                  <c:v>1.68355E-2</c:v>
                </c:pt>
                <c:pt idx="38026">
                  <c:v>1.6652799999999999E-2</c:v>
                </c:pt>
                <c:pt idx="38027">
                  <c:v>1.6439800000000001E-2</c:v>
                </c:pt>
                <c:pt idx="38028">
                  <c:v>1.6196499999999999E-2</c:v>
                </c:pt>
                <c:pt idx="38029">
                  <c:v>1.5923E-2</c:v>
                </c:pt>
                <c:pt idx="38030">
                  <c:v>1.5619299999999999E-2</c:v>
                </c:pt>
                <c:pt idx="38031">
                  <c:v>1.52856E-2</c:v>
                </c:pt>
                <c:pt idx="38032">
                  <c:v>1.4922100000000001E-2</c:v>
                </c:pt>
                <c:pt idx="38033">
                  <c:v>1.4529200000000001E-2</c:v>
                </c:pt>
                <c:pt idx="38034">
                  <c:v>1.4107E-2</c:v>
                </c:pt>
                <c:pt idx="38035">
                  <c:v>1.3656099999999999E-2</c:v>
                </c:pt>
                <c:pt idx="38036">
                  <c:v>1.31767E-2</c:v>
                </c:pt>
                <c:pt idx="38037">
                  <c:v>1.26695E-2</c:v>
                </c:pt>
                <c:pt idx="38038">
                  <c:v>1.2135E-2</c:v>
                </c:pt>
                <c:pt idx="38039">
                  <c:v>1.1573699999999999E-2</c:v>
                </c:pt>
                <c:pt idx="38040">
                  <c:v>1.0986299999999999E-2</c:v>
                </c:pt>
                <c:pt idx="38041">
                  <c:v>1.0373500000000001E-2</c:v>
                </c:pt>
                <c:pt idx="38042" formatCode="0.00E+00">
                  <c:v>9.73597E-3</c:v>
                </c:pt>
                <c:pt idx="38043" formatCode="0.00E+00">
                  <c:v>9.0746000000000004E-3</c:v>
                </c:pt>
                <c:pt idx="38044" formatCode="0.00E+00">
                  <c:v>8.3901900000000005E-3</c:v>
                </c:pt>
                <c:pt idx="38045" formatCode="0.00E+00">
                  <c:v>7.6836099999999996E-3</c:v>
                </c:pt>
                <c:pt idx="38046" formatCode="0.00E+00">
                  <c:v>6.9558099999999998E-3</c:v>
                </c:pt>
                <c:pt idx="38047" formatCode="0.00E+00">
                  <c:v>6.2077499999999997E-3</c:v>
                </c:pt>
                <c:pt idx="38048" formatCode="0.00E+00">
                  <c:v>5.4404400000000004E-3</c:v>
                </c:pt>
                <c:pt idx="38049" formatCode="0.00E+00">
                  <c:v>4.6549399999999998E-3</c:v>
                </c:pt>
                <c:pt idx="38050" formatCode="0.00E+00">
                  <c:v>3.8523400000000001E-3</c:v>
                </c:pt>
                <c:pt idx="38051" formatCode="0.00E+00">
                  <c:v>3.0337599999999999E-3</c:v>
                </c:pt>
                <c:pt idx="38052" formatCode="0.00E+00">
                  <c:v>2.2003700000000001E-3</c:v>
                </c:pt>
                <c:pt idx="38053" formatCode="0.00E+00">
                  <c:v>1.3533600000000001E-3</c:v>
                </c:pt>
                <c:pt idx="38054" formatCode="0.00E+00">
                  <c:v>4.9396300000000004E-4</c:v>
                </c:pt>
                <c:pt idx="38055" formatCode="0.00E+00">
                  <c:v>-3.7657499999999998E-4</c:v>
                </c:pt>
                <c:pt idx="38056" formatCode="0.00E+00">
                  <c:v>-1.25697E-3</c:v>
                </c:pt>
                <c:pt idx="38057" formatCode="0.00E+00">
                  <c:v>-2.14591E-3</c:v>
                </c:pt>
                <c:pt idx="38058" formatCode="0.00E+00">
                  <c:v>-3.04208E-3</c:v>
                </c:pt>
                <c:pt idx="38059" formatCode="0.00E+00">
                  <c:v>-3.9441199999999997E-3</c:v>
                </c:pt>
                <c:pt idx="38060" formatCode="0.00E+00">
                  <c:v>-4.8506599999999997E-3</c:v>
                </c:pt>
                <c:pt idx="38061" formatCode="0.00E+00">
                  <c:v>-5.7603300000000001E-3</c:v>
                </c:pt>
                <c:pt idx="38062" formatCode="0.00E+00">
                  <c:v>-6.6717199999999999E-3</c:v>
                </c:pt>
                <c:pt idx="38063" formatCode="0.00E+00">
                  <c:v>-7.5834300000000004E-3</c:v>
                </c:pt>
                <c:pt idx="38064" formatCode="0.00E+00">
                  <c:v>-8.4940399999999996E-3</c:v>
                </c:pt>
                <c:pt idx="38065" formatCode="0.00E+00">
                  <c:v>-9.4021199999999999E-3</c:v>
                </c:pt>
                <c:pt idx="38066">
                  <c:v>-1.0306299999999999E-2</c:v>
                </c:pt>
                <c:pt idx="38067">
                  <c:v>-1.1205E-2</c:v>
                </c:pt>
                <c:pt idx="38068">
                  <c:v>-1.2097E-2</c:v>
                </c:pt>
                <c:pt idx="38069">
                  <c:v>-1.29807E-2</c:v>
                </c:pt>
                <c:pt idx="38070">
                  <c:v>-1.38548E-2</c:v>
                </c:pt>
                <c:pt idx="38071">
                  <c:v>-1.47178E-2</c:v>
                </c:pt>
                <c:pt idx="38072">
                  <c:v>-1.55684E-2</c:v>
                </c:pt>
                <c:pt idx="38073">
                  <c:v>-1.6405099999999999E-2</c:v>
                </c:pt>
                <c:pt idx="38074">
                  <c:v>-1.7226600000000002E-2</c:v>
                </c:pt>
                <c:pt idx="38075">
                  <c:v>-1.8031499999999999E-2</c:v>
                </c:pt>
                <c:pt idx="38076">
                  <c:v>-1.8818499999999998E-2</c:v>
                </c:pt>
                <c:pt idx="38077">
                  <c:v>-1.9586200000000002E-2</c:v>
                </c:pt>
                <c:pt idx="38078">
                  <c:v>-2.0333500000000001E-2</c:v>
                </c:pt>
                <c:pt idx="38079">
                  <c:v>-2.1059000000000001E-2</c:v>
                </c:pt>
                <c:pt idx="38080">
                  <c:v>-2.17615E-2</c:v>
                </c:pt>
                <c:pt idx="38081">
                  <c:v>-2.24397E-2</c:v>
                </c:pt>
                <c:pt idx="38082">
                  <c:v>-2.3092600000000001E-2</c:v>
                </c:pt>
                <c:pt idx="38083">
                  <c:v>-2.3719E-2</c:v>
                </c:pt>
                <c:pt idx="38084">
                  <c:v>-2.4317800000000001E-2</c:v>
                </c:pt>
                <c:pt idx="38085">
                  <c:v>-2.4887900000000001E-2</c:v>
                </c:pt>
                <c:pt idx="38086">
                  <c:v>-2.54284E-2</c:v>
                </c:pt>
                <c:pt idx="38087">
                  <c:v>-2.5938200000000002E-2</c:v>
                </c:pt>
                <c:pt idx="38088">
                  <c:v>-2.64164E-2</c:v>
                </c:pt>
                <c:pt idx="38089">
                  <c:v>-2.68621E-2</c:v>
                </c:pt>
                <c:pt idx="38090">
                  <c:v>-2.72745E-2</c:v>
                </c:pt>
                <c:pt idx="38091">
                  <c:v>-2.7652900000000001E-2</c:v>
                </c:pt>
                <c:pt idx="38092">
                  <c:v>-2.7996400000000001E-2</c:v>
                </c:pt>
                <c:pt idx="38093">
                  <c:v>-2.83044E-2</c:v>
                </c:pt>
                <c:pt idx="38094">
                  <c:v>-2.8576299999999999E-2</c:v>
                </c:pt>
                <c:pt idx="38095">
                  <c:v>-2.8811400000000001E-2</c:v>
                </c:pt>
                <c:pt idx="38096">
                  <c:v>-2.9009400000000001E-2</c:v>
                </c:pt>
                <c:pt idx="38097">
                  <c:v>-2.91696E-2</c:v>
                </c:pt>
                <c:pt idx="38098">
                  <c:v>-2.92917E-2</c:v>
                </c:pt>
                <c:pt idx="38099">
                  <c:v>-2.9375399999999999E-2</c:v>
                </c:pt>
                <c:pt idx="38100">
                  <c:v>-2.94203E-2</c:v>
                </c:pt>
                <c:pt idx="38101">
                  <c:v>-2.94262E-2</c:v>
                </c:pt>
                <c:pt idx="38102">
                  <c:v>-2.9392999999999999E-2</c:v>
                </c:pt>
                <c:pt idx="38103">
                  <c:v>-2.9320499999999999E-2</c:v>
                </c:pt>
                <c:pt idx="38104">
                  <c:v>-2.9208700000000001E-2</c:v>
                </c:pt>
                <c:pt idx="38105">
                  <c:v>-2.9057599999999999E-2</c:v>
                </c:pt>
                <c:pt idx="38106">
                  <c:v>-2.8867299999999999E-2</c:v>
                </c:pt>
                <c:pt idx="38107">
                  <c:v>-2.8637900000000001E-2</c:v>
                </c:pt>
                <c:pt idx="38108">
                  <c:v>-2.8369499999999999E-2</c:v>
                </c:pt>
                <c:pt idx="38109">
                  <c:v>-2.8062500000000001E-2</c:v>
                </c:pt>
                <c:pt idx="38110">
                  <c:v>-2.7717100000000001E-2</c:v>
                </c:pt>
                <c:pt idx="38111">
                  <c:v>-2.7333799999999998E-2</c:v>
                </c:pt>
                <c:pt idx="38112">
                  <c:v>-2.69129E-2</c:v>
                </c:pt>
                <c:pt idx="38113">
                  <c:v>-2.6454999999999999E-2</c:v>
                </c:pt>
                <c:pt idx="38114">
                  <c:v>-2.59606E-2</c:v>
                </c:pt>
                <c:pt idx="38115">
                  <c:v>-2.54302E-2</c:v>
                </c:pt>
                <c:pt idx="38116">
                  <c:v>-2.4864600000000001E-2</c:v>
                </c:pt>
                <c:pt idx="38117">
                  <c:v>-2.4264500000000001E-2</c:v>
                </c:pt>
                <c:pt idx="38118">
                  <c:v>-2.3630600000000002E-2</c:v>
                </c:pt>
                <c:pt idx="38119">
                  <c:v>-2.2963799999999999E-2</c:v>
                </c:pt>
                <c:pt idx="38120">
                  <c:v>-2.2264900000000001E-2</c:v>
                </c:pt>
                <c:pt idx="38121">
                  <c:v>-2.15348E-2</c:v>
                </c:pt>
                <c:pt idx="38122">
                  <c:v>-2.0774600000000001E-2</c:v>
                </c:pt>
                <c:pt idx="38123">
                  <c:v>-1.9985300000000001E-2</c:v>
                </c:pt>
                <c:pt idx="38124">
                  <c:v>-1.9167799999999999E-2</c:v>
                </c:pt>
                <c:pt idx="38125">
                  <c:v>-1.83234E-2</c:v>
                </c:pt>
                <c:pt idx="38126">
                  <c:v>-1.7453199999999999E-2</c:v>
                </c:pt>
                <c:pt idx="38127">
                  <c:v>-1.6558300000000001E-2</c:v>
                </c:pt>
                <c:pt idx="38128">
                  <c:v>-1.5640000000000001E-2</c:v>
                </c:pt>
                <c:pt idx="38129">
                  <c:v>-1.46996E-2</c:v>
                </c:pt>
                <c:pt idx="38130">
                  <c:v>-1.37384E-2</c:v>
                </c:pt>
                <c:pt idx="38131">
                  <c:v>-1.2757599999999999E-2</c:v>
                </c:pt>
                <c:pt idx="38132">
                  <c:v>-1.17587E-2</c:v>
                </c:pt>
                <c:pt idx="38133">
                  <c:v>-1.07431E-2</c:v>
                </c:pt>
                <c:pt idx="38134" formatCode="0.00E+00">
                  <c:v>-9.7121800000000008E-3</c:v>
                </c:pt>
                <c:pt idx="38135" formatCode="0.00E+00">
                  <c:v>-8.6673600000000007E-3</c:v>
                </c:pt>
                <c:pt idx="38136" formatCode="0.00E+00">
                  <c:v>-7.6101199999999997E-3</c:v>
                </c:pt>
                <c:pt idx="38137" formatCode="0.00E+00">
                  <c:v>-6.5419500000000004E-3</c:v>
                </c:pt>
                <c:pt idx="38138" formatCode="0.00E+00">
                  <c:v>-5.4643399999999998E-3</c:v>
                </c:pt>
                <c:pt idx="38139" formatCode="0.00E+00">
                  <c:v>-4.3788200000000003E-3</c:v>
                </c:pt>
                <c:pt idx="38140" formatCode="0.00E+00">
                  <c:v>-3.2869000000000002E-3</c:v>
                </c:pt>
                <c:pt idx="38141" formatCode="0.00E+00">
                  <c:v>-2.1901199999999998E-3</c:v>
                </c:pt>
                <c:pt idx="38142" formatCode="0.00E+00">
                  <c:v>-1.0900300000000001E-3</c:v>
                </c:pt>
                <c:pt idx="38143" formatCode="0.00E+00">
                  <c:v>1.18231E-5</c:v>
                </c:pt>
                <c:pt idx="38144" formatCode="0.00E+00">
                  <c:v>1.1138999999999999E-3</c:v>
                </c:pt>
                <c:pt idx="38145" formatCode="0.00E+00">
                  <c:v>2.2146399999999999E-3</c:v>
                </c:pt>
                <c:pt idx="38146" formatCode="0.00E+00">
                  <c:v>3.3124999999999999E-3</c:v>
                </c:pt>
                <c:pt idx="38147" formatCode="0.00E+00">
                  <c:v>4.4059499999999996E-3</c:v>
                </c:pt>
                <c:pt idx="38148" formatCode="0.00E+00">
                  <c:v>5.4934399999999996E-3</c:v>
                </c:pt>
                <c:pt idx="38149" formatCode="0.00E+00">
                  <c:v>6.5734499999999998E-3</c:v>
                </c:pt>
                <c:pt idx="38150" formatCode="0.00E+00">
                  <c:v>7.6444700000000004E-3</c:v>
                </c:pt>
                <c:pt idx="38151" formatCode="0.00E+00">
                  <c:v>8.7049999999999992E-3</c:v>
                </c:pt>
                <c:pt idx="38152" formatCode="0.00E+00">
                  <c:v>9.7535599999999997E-3</c:v>
                </c:pt>
                <c:pt idx="38153">
                  <c:v>1.07887E-2</c:v>
                </c:pt>
                <c:pt idx="38154">
                  <c:v>1.1809E-2</c:v>
                </c:pt>
                <c:pt idx="38155">
                  <c:v>1.2813E-2</c:v>
                </c:pt>
                <c:pt idx="38156">
                  <c:v>1.37993E-2</c:v>
                </c:pt>
                <c:pt idx="38157">
                  <c:v>1.47666E-2</c:v>
                </c:pt>
                <c:pt idx="38158">
                  <c:v>1.5713499999999998E-2</c:v>
                </c:pt>
                <c:pt idx="38159">
                  <c:v>1.6638799999999999E-2</c:v>
                </c:pt>
                <c:pt idx="38160">
                  <c:v>1.75412E-2</c:v>
                </c:pt>
                <c:pt idx="38161">
                  <c:v>1.8419399999999999E-2</c:v>
                </c:pt>
                <c:pt idx="38162">
                  <c:v>1.9272299999999999E-2</c:v>
                </c:pt>
                <c:pt idx="38163">
                  <c:v>2.0098700000000001E-2</c:v>
                </c:pt>
                <c:pt idx="38164">
                  <c:v>2.0897599999999999E-2</c:v>
                </c:pt>
                <c:pt idx="38165">
                  <c:v>2.1667800000000001E-2</c:v>
                </c:pt>
                <c:pt idx="38166">
                  <c:v>2.2408299999999999E-2</c:v>
                </c:pt>
                <c:pt idx="38167">
                  <c:v>2.3118199999999998E-2</c:v>
                </c:pt>
                <c:pt idx="38168">
                  <c:v>2.3796600000000001E-2</c:v>
                </c:pt>
                <c:pt idx="38169">
                  <c:v>2.4442499999999999E-2</c:v>
                </c:pt>
                <c:pt idx="38170">
                  <c:v>2.50552E-2</c:v>
                </c:pt>
                <c:pt idx="38171">
                  <c:v>2.5633900000000001E-2</c:v>
                </c:pt>
                <c:pt idx="38172">
                  <c:v>2.61779E-2</c:v>
                </c:pt>
                <c:pt idx="38173">
                  <c:v>2.6686499999999998E-2</c:v>
                </c:pt>
                <c:pt idx="38174">
                  <c:v>2.7158999999999999E-2</c:v>
                </c:pt>
                <c:pt idx="38175">
                  <c:v>2.7595100000000001E-2</c:v>
                </c:pt>
                <c:pt idx="38176">
                  <c:v>2.7994100000000001E-2</c:v>
                </c:pt>
                <c:pt idx="38177">
                  <c:v>2.8355600000000002E-2</c:v>
                </c:pt>
                <c:pt idx="38178">
                  <c:v>2.8679300000000001E-2</c:v>
                </c:pt>
                <c:pt idx="38179">
                  <c:v>2.8964799999999999E-2</c:v>
                </c:pt>
                <c:pt idx="38180">
                  <c:v>2.92118E-2</c:v>
                </c:pt>
                <c:pt idx="38181">
                  <c:v>2.9420200000000001E-2</c:v>
                </c:pt>
                <c:pt idx="38182">
                  <c:v>2.9589899999999999E-2</c:v>
                </c:pt>
                <c:pt idx="38183">
                  <c:v>2.97206E-2</c:v>
                </c:pt>
                <c:pt idx="38184">
                  <c:v>2.9812499999999999E-2</c:v>
                </c:pt>
                <c:pt idx="38185">
                  <c:v>2.98655E-2</c:v>
                </c:pt>
                <c:pt idx="38186">
                  <c:v>2.9879699999999999E-2</c:v>
                </c:pt>
                <c:pt idx="38187">
                  <c:v>2.9855300000000001E-2</c:v>
                </c:pt>
                <c:pt idx="38188">
                  <c:v>2.97925E-2</c:v>
                </c:pt>
                <c:pt idx="38189">
                  <c:v>2.9691599999999999E-2</c:v>
                </c:pt>
                <c:pt idx="38190">
                  <c:v>2.9552800000000001E-2</c:v>
                </c:pt>
                <c:pt idx="38191">
                  <c:v>2.9376599999999999E-2</c:v>
                </c:pt>
                <c:pt idx="38192">
                  <c:v>2.91633E-2</c:v>
                </c:pt>
                <c:pt idx="38193">
                  <c:v>2.8913600000000001E-2</c:v>
                </c:pt>
                <c:pt idx="38194">
                  <c:v>2.8627799999999998E-2</c:v>
                </c:pt>
                <c:pt idx="38195">
                  <c:v>2.8306600000000001E-2</c:v>
                </c:pt>
                <c:pt idx="38196">
                  <c:v>2.7950699999999998E-2</c:v>
                </c:pt>
                <c:pt idx="38197">
                  <c:v>2.75608E-2</c:v>
                </c:pt>
                <c:pt idx="38198">
                  <c:v>2.7137499999999998E-2</c:v>
                </c:pt>
                <c:pt idx="38199">
                  <c:v>2.6681699999999999E-2</c:v>
                </c:pt>
                <c:pt idx="38200">
                  <c:v>2.6194100000000001E-2</c:v>
                </c:pt>
                <c:pt idx="38201">
                  <c:v>2.5675799999999999E-2</c:v>
                </c:pt>
                <c:pt idx="38202">
                  <c:v>2.51276E-2</c:v>
                </c:pt>
                <c:pt idx="38203">
                  <c:v>2.4550499999999999E-2</c:v>
                </c:pt>
                <c:pt idx="38204">
                  <c:v>2.3945399999999999E-2</c:v>
                </c:pt>
                <c:pt idx="38205">
                  <c:v>2.3313400000000001E-2</c:v>
                </c:pt>
                <c:pt idx="38206">
                  <c:v>2.2655700000000001E-2</c:v>
                </c:pt>
                <c:pt idx="38207">
                  <c:v>2.1973199999999998E-2</c:v>
                </c:pt>
                <c:pt idx="38208">
                  <c:v>2.12672E-2</c:v>
                </c:pt>
                <c:pt idx="38209">
                  <c:v>2.05387E-2</c:v>
                </c:pt>
                <c:pt idx="38210">
                  <c:v>1.97891E-2</c:v>
                </c:pt>
                <c:pt idx="38211">
                  <c:v>1.9019500000000002E-2</c:v>
                </c:pt>
                <c:pt idx="38212">
                  <c:v>1.8231199999999999E-2</c:v>
                </c:pt>
                <c:pt idx="38213">
                  <c:v>1.7425400000000001E-2</c:v>
                </c:pt>
                <c:pt idx="38214">
                  <c:v>1.6603400000000001E-2</c:v>
                </c:pt>
                <c:pt idx="38215">
                  <c:v>1.5766599999999999E-2</c:v>
                </c:pt>
                <c:pt idx="38216">
                  <c:v>1.4916199999999999E-2</c:v>
                </c:pt>
                <c:pt idx="38217">
                  <c:v>1.4053700000000001E-2</c:v>
                </c:pt>
                <c:pt idx="38218">
                  <c:v>1.31802E-2</c:v>
                </c:pt>
                <c:pt idx="38219">
                  <c:v>1.2297199999999999E-2</c:v>
                </c:pt>
                <c:pt idx="38220">
                  <c:v>1.1405999999999999E-2</c:v>
                </c:pt>
                <c:pt idx="38221">
                  <c:v>1.0508099999999999E-2</c:v>
                </c:pt>
                <c:pt idx="38222" formatCode="0.00E+00">
                  <c:v>9.6046199999999995E-3</c:v>
                </c:pt>
                <c:pt idx="38223" formatCode="0.00E+00">
                  <c:v>8.6970999999999993E-3</c:v>
                </c:pt>
                <c:pt idx="38224" formatCode="0.00E+00">
                  <c:v>7.7868299999999998E-3</c:v>
                </c:pt>
                <c:pt idx="38225" formatCode="0.00E+00">
                  <c:v>6.8751799999999998E-3</c:v>
                </c:pt>
                <c:pt idx="38226" formatCode="0.00E+00">
                  <c:v>5.9634800000000002E-3</c:v>
                </c:pt>
                <c:pt idx="38227" formatCode="0.00E+00">
                  <c:v>5.0530599999999998E-3</c:v>
                </c:pt>
                <c:pt idx="38228" formatCode="0.00E+00">
                  <c:v>4.1452499999999996E-3</c:v>
                </c:pt>
                <c:pt idx="38229" formatCode="0.00E+00">
                  <c:v>3.24135E-3</c:v>
                </c:pt>
                <c:pt idx="38230" formatCode="0.00E+00">
                  <c:v>2.3426599999999999E-3</c:v>
                </c:pt>
                <c:pt idx="38231" formatCode="0.00E+00">
                  <c:v>1.4504400000000001E-3</c:v>
                </c:pt>
                <c:pt idx="38232" formatCode="0.00E+00">
                  <c:v>5.6595199999999999E-4</c:v>
                </c:pt>
                <c:pt idx="38233" formatCode="0.00E+00">
                  <c:v>-3.0958299999999999E-4</c:v>
                </c:pt>
                <c:pt idx="38234" formatCode="0.00E+00">
                  <c:v>-1.1749600000000001E-3</c:v>
                </c:pt>
                <c:pt idx="38235" formatCode="0.00E+00">
                  <c:v>-2.02899E-3</c:v>
                </c:pt>
                <c:pt idx="38236" formatCode="0.00E+00">
                  <c:v>-2.87053E-3</c:v>
                </c:pt>
                <c:pt idx="38237" formatCode="0.00E+00">
                  <c:v>-3.6984499999999998E-3</c:v>
                </c:pt>
                <c:pt idx="38238" formatCode="0.00E+00">
                  <c:v>-4.5116699999999997E-3</c:v>
                </c:pt>
                <c:pt idx="38239" formatCode="0.00E+00">
                  <c:v>-5.3091299999999996E-3</c:v>
                </c:pt>
                <c:pt idx="38240" formatCode="0.00E+00">
                  <c:v>-6.0898000000000002E-3</c:v>
                </c:pt>
                <c:pt idx="38241" formatCode="0.00E+00">
                  <c:v>-6.8526999999999998E-3</c:v>
                </c:pt>
                <c:pt idx="38242" formatCode="0.00E+00">
                  <c:v>-7.5968700000000004E-3</c:v>
                </c:pt>
                <c:pt idx="38243" formatCode="0.00E+00">
                  <c:v>-8.3214099999999996E-3</c:v>
                </c:pt>
                <c:pt idx="38244" formatCode="0.00E+00">
                  <c:v>-9.0254399999999992E-3</c:v>
                </c:pt>
                <c:pt idx="38245" formatCode="0.00E+00">
                  <c:v>-9.7081300000000006E-3</c:v>
                </c:pt>
                <c:pt idx="38246">
                  <c:v>-1.03687E-2</c:v>
                </c:pt>
                <c:pt idx="38247">
                  <c:v>-1.10064E-2</c:v>
                </c:pt>
                <c:pt idx="38248">
                  <c:v>-1.1620500000000001E-2</c:v>
                </c:pt>
                <c:pt idx="38249">
                  <c:v>-1.2210499999999999E-2</c:v>
                </c:pt>
                <c:pt idx="38250">
                  <c:v>-1.27755E-2</c:v>
                </c:pt>
                <c:pt idx="38251">
                  <c:v>-1.3315199999999999E-2</c:v>
                </c:pt>
                <c:pt idx="38252">
                  <c:v>-1.3828999999999999E-2</c:v>
                </c:pt>
                <c:pt idx="38253">
                  <c:v>-1.43164E-2</c:v>
                </c:pt>
                <c:pt idx="38254">
                  <c:v>-1.47771E-2</c:v>
                </c:pt>
                <c:pt idx="38255">
                  <c:v>-1.52105E-2</c:v>
                </c:pt>
                <c:pt idx="38256">
                  <c:v>-1.56165E-2</c:v>
                </c:pt>
                <c:pt idx="38257">
                  <c:v>-1.59948E-2</c:v>
                </c:pt>
                <c:pt idx="38258">
                  <c:v>-1.6344999999999998E-2</c:v>
                </c:pt>
                <c:pt idx="38259">
                  <c:v>-1.66672E-2</c:v>
                </c:pt>
                <c:pt idx="38260">
                  <c:v>-1.6961E-2</c:v>
                </c:pt>
                <c:pt idx="38261">
                  <c:v>-1.7226499999999999E-2</c:v>
                </c:pt>
                <c:pt idx="38262">
                  <c:v>-1.7463699999999999E-2</c:v>
                </c:pt>
                <c:pt idx="38263">
                  <c:v>-1.7672500000000001E-2</c:v>
                </c:pt>
                <c:pt idx="38264">
                  <c:v>-1.78531E-2</c:v>
                </c:pt>
                <c:pt idx="38265">
                  <c:v>-1.8005500000000001E-2</c:v>
                </c:pt>
                <c:pt idx="38266">
                  <c:v>-1.8129900000000001E-2</c:v>
                </c:pt>
                <c:pt idx="38267">
                  <c:v>-1.8226599999999999E-2</c:v>
                </c:pt>
                <c:pt idx="38268">
                  <c:v>-1.8295800000000001E-2</c:v>
                </c:pt>
                <c:pt idx="38269">
                  <c:v>-1.8337699999999998E-2</c:v>
                </c:pt>
                <c:pt idx="38270">
                  <c:v>-1.8352799999999999E-2</c:v>
                </c:pt>
                <c:pt idx="38271">
                  <c:v>-1.83415E-2</c:v>
                </c:pt>
                <c:pt idx="38272">
                  <c:v>-1.83041E-2</c:v>
                </c:pt>
                <c:pt idx="38273">
                  <c:v>-1.8241199999999999E-2</c:v>
                </c:pt>
                <c:pt idx="38274">
                  <c:v>-1.8153200000000001E-2</c:v>
                </c:pt>
                <c:pt idx="38275">
                  <c:v>-1.80407E-2</c:v>
                </c:pt>
                <c:pt idx="38276">
                  <c:v>-1.7904300000000001E-2</c:v>
                </c:pt>
                <c:pt idx="38277">
                  <c:v>-1.7744699999999999E-2</c:v>
                </c:pt>
                <c:pt idx="38278">
                  <c:v>-1.7562399999999999E-2</c:v>
                </c:pt>
                <c:pt idx="38279">
                  <c:v>-1.7358200000000001E-2</c:v>
                </c:pt>
                <c:pt idx="38280">
                  <c:v>-1.71328E-2</c:v>
                </c:pt>
                <c:pt idx="38281">
                  <c:v>-1.6886999999999999E-2</c:v>
                </c:pt>
                <c:pt idx="38282">
                  <c:v>-1.6621500000000001E-2</c:v>
                </c:pt>
                <c:pt idx="38283">
                  <c:v>-1.63371E-2</c:v>
                </c:pt>
                <c:pt idx="38284">
                  <c:v>-1.6034699999999999E-2</c:v>
                </c:pt>
                <c:pt idx="38285">
                  <c:v>-1.5715099999999999E-2</c:v>
                </c:pt>
                <c:pt idx="38286">
                  <c:v>-1.53793E-2</c:v>
                </c:pt>
                <c:pt idx="38287">
                  <c:v>-1.5028E-2</c:v>
                </c:pt>
                <c:pt idx="38288">
                  <c:v>-1.46622E-2</c:v>
                </c:pt>
                <c:pt idx="38289">
                  <c:v>-1.4282899999999999E-2</c:v>
                </c:pt>
                <c:pt idx="38290">
                  <c:v>-1.3890899999999999E-2</c:v>
                </c:pt>
                <c:pt idx="38291">
                  <c:v>-1.3487300000000001E-2</c:v>
                </c:pt>
                <c:pt idx="38292">
                  <c:v>-1.3073E-2</c:v>
                </c:pt>
                <c:pt idx="38293">
                  <c:v>-1.2649000000000001E-2</c:v>
                </c:pt>
                <c:pt idx="38294">
                  <c:v>-1.22162E-2</c:v>
                </c:pt>
                <c:pt idx="38295">
                  <c:v>-1.1775600000000001E-2</c:v>
                </c:pt>
                <c:pt idx="38296">
                  <c:v>-1.1328299999999999E-2</c:v>
                </c:pt>
                <c:pt idx="38297">
                  <c:v>-1.08752E-2</c:v>
                </c:pt>
                <c:pt idx="38298">
                  <c:v>-1.04172E-2</c:v>
                </c:pt>
                <c:pt idx="38299" formatCode="0.00E+00">
                  <c:v>-9.9554699999999993E-3</c:v>
                </c:pt>
                <c:pt idx="38300" formatCode="0.00E+00">
                  <c:v>-9.4908500000000003E-3</c:v>
                </c:pt>
                <c:pt idx="38301" formatCode="0.00E+00">
                  <c:v>-9.0243500000000004E-3</c:v>
                </c:pt>
                <c:pt idx="38302" formatCode="0.00E+00">
                  <c:v>-8.5569200000000008E-3</c:v>
                </c:pt>
                <c:pt idx="38303" formatCode="0.00E+00">
                  <c:v>-8.0895199999999994E-3</c:v>
                </c:pt>
                <c:pt idx="38304" formatCode="0.00E+00">
                  <c:v>-7.62308E-3</c:v>
                </c:pt>
                <c:pt idx="38305" formatCode="0.00E+00">
                  <c:v>-7.1585199999999998E-3</c:v>
                </c:pt>
                <c:pt idx="38306" formatCode="0.00E+00">
                  <c:v>-6.6967600000000004E-3</c:v>
                </c:pt>
                <c:pt idx="38307" formatCode="0.00E+00">
                  <c:v>-6.23867E-3</c:v>
                </c:pt>
                <c:pt idx="38308" formatCode="0.00E+00">
                  <c:v>-5.7851400000000002E-3</c:v>
                </c:pt>
                <c:pt idx="38309" formatCode="0.00E+00">
                  <c:v>-5.3370099999999997E-3</c:v>
                </c:pt>
                <c:pt idx="38310" formatCode="0.00E+00">
                  <c:v>-4.8951100000000003E-3</c:v>
                </c:pt>
                <c:pt idx="38311" formatCode="0.00E+00">
                  <c:v>-4.4602499999999998E-3</c:v>
                </c:pt>
                <c:pt idx="38312" formatCode="0.00E+00">
                  <c:v>-4.0331899999999999E-3</c:v>
                </c:pt>
                <c:pt idx="38313" formatCode="0.00E+00">
                  <c:v>-3.6147000000000002E-3</c:v>
                </c:pt>
                <c:pt idx="38314" formatCode="0.00E+00">
                  <c:v>-3.2054900000000001E-3</c:v>
                </c:pt>
                <c:pt idx="38315" formatCode="0.00E+00">
                  <c:v>-2.80627E-3</c:v>
                </c:pt>
                <c:pt idx="38316" formatCode="0.00E+00">
                  <c:v>-2.4176900000000001E-3</c:v>
                </c:pt>
                <c:pt idx="38317" formatCode="0.00E+00">
                  <c:v>-2.0403999999999999E-3</c:v>
                </c:pt>
                <c:pt idx="38318" formatCode="0.00E+00">
                  <c:v>-1.6749899999999999E-3</c:v>
                </c:pt>
                <c:pt idx="38319" formatCode="0.00E+00">
                  <c:v>-1.3220300000000001E-3</c:v>
                </c:pt>
                <c:pt idx="38320" formatCode="0.00E+00">
                  <c:v>-9.8205100000000006E-4</c:v>
                </c:pt>
                <c:pt idx="38321" formatCode="0.00E+00">
                  <c:v>-6.5555799999999999E-4</c:v>
                </c:pt>
                <c:pt idx="38322" formatCode="0.00E+00">
                  <c:v>-3.43011E-4</c:v>
                </c:pt>
                <c:pt idx="38323" formatCode="0.00E+00">
                  <c:v>-4.4835200000000001E-5</c:v>
                </c:pt>
                <c:pt idx="38324" formatCode="0.00E+00">
                  <c:v>2.3858000000000001E-4</c:v>
                </c:pt>
                <c:pt idx="38325" formatCode="0.00E+00">
                  <c:v>5.06885E-4</c:v>
                </c:pt>
                <c:pt idx="38326" formatCode="0.00E+00">
                  <c:v>7.5976500000000003E-4</c:v>
                </c:pt>
                <c:pt idx="38327" formatCode="0.00E+00">
                  <c:v>9.969480000000001E-4</c:v>
                </c:pt>
                <c:pt idx="38328" formatCode="0.00E+00">
                  <c:v>1.2182E-3</c:v>
                </c:pt>
                <c:pt idx="38329" formatCode="0.00E+00">
                  <c:v>1.4233200000000001E-3</c:v>
                </c:pt>
                <c:pt idx="38330" formatCode="0.00E+00">
                  <c:v>1.6121499999999999E-3</c:v>
                </c:pt>
                <c:pt idx="38331" formatCode="0.00E+00">
                  <c:v>1.78459E-3</c:v>
                </c:pt>
                <c:pt idx="38332" formatCode="0.00E+00">
                  <c:v>1.9405399999999999E-3</c:v>
                </c:pt>
                <c:pt idx="38333" formatCode="0.00E+00">
                  <c:v>2.0799799999999999E-3</c:v>
                </c:pt>
                <c:pt idx="38334" formatCode="0.00E+00">
                  <c:v>2.2028999999999998E-3</c:v>
                </c:pt>
                <c:pt idx="38335" formatCode="0.00E+00">
                  <c:v>2.30934E-3</c:v>
                </c:pt>
                <c:pt idx="38336" formatCode="0.00E+00">
                  <c:v>2.39938E-3</c:v>
                </c:pt>
                <c:pt idx="38337" formatCode="0.00E+00">
                  <c:v>2.47314E-3</c:v>
                </c:pt>
                <c:pt idx="38338" formatCode="0.00E+00">
                  <c:v>2.5307799999999998E-3</c:v>
                </c:pt>
                <c:pt idx="38339" formatCode="0.00E+00">
                  <c:v>2.5724799999999998E-3</c:v>
                </c:pt>
                <c:pt idx="38340" formatCode="0.00E+00">
                  <c:v>2.5984699999999999E-3</c:v>
                </c:pt>
                <c:pt idx="38341" formatCode="0.00E+00">
                  <c:v>2.60903E-3</c:v>
                </c:pt>
                <c:pt idx="38342" formatCode="0.00E+00">
                  <c:v>2.60444E-3</c:v>
                </c:pt>
                <c:pt idx="38343" formatCode="0.00E+00">
                  <c:v>2.5850500000000002E-3</c:v>
                </c:pt>
                <c:pt idx="38344" formatCode="0.00E+00">
                  <c:v>2.5512199999999999E-3</c:v>
                </c:pt>
                <c:pt idx="38345" formatCode="0.00E+00">
                  <c:v>2.5033500000000001E-3</c:v>
                </c:pt>
                <c:pt idx="38346" formatCode="0.00E+00">
                  <c:v>2.44188E-3</c:v>
                </c:pt>
                <c:pt idx="38347" formatCode="0.00E+00">
                  <c:v>2.3672599999999999E-3</c:v>
                </c:pt>
                <c:pt idx="38348" formatCode="0.00E+00">
                  <c:v>2.2799999999999999E-3</c:v>
                </c:pt>
                <c:pt idx="38349" formatCode="0.00E+00">
                  <c:v>2.1806E-3</c:v>
                </c:pt>
                <c:pt idx="38350" formatCode="0.00E+00">
                  <c:v>2.0696299999999998E-3</c:v>
                </c:pt>
                <c:pt idx="38351" formatCode="0.00E+00">
                  <c:v>1.94764E-3</c:v>
                </c:pt>
                <c:pt idx="38352" formatCode="0.00E+00">
                  <c:v>1.81525E-3</c:v>
                </c:pt>
                <c:pt idx="38353" formatCode="0.00E+00">
                  <c:v>1.6730600000000001E-3</c:v>
                </c:pt>
                <c:pt idx="38354" formatCode="0.00E+00">
                  <c:v>1.52173E-3</c:v>
                </c:pt>
                <c:pt idx="38355" formatCode="0.00E+00">
                  <c:v>1.36191E-3</c:v>
                </c:pt>
                <c:pt idx="38356" formatCode="0.00E+00">
                  <c:v>1.19429E-3</c:v>
                </c:pt>
                <c:pt idx="38357" formatCode="0.00E+00">
                  <c:v>1.0195499999999999E-3</c:v>
                </c:pt>
                <c:pt idx="38358" formatCode="0.00E+00">
                  <c:v>8.3842599999999997E-4</c:v>
                </c:pt>
                <c:pt idx="38359" formatCode="0.00E+00">
                  <c:v>6.5163199999999997E-4</c:v>
                </c:pt>
                <c:pt idx="38360" formatCode="0.00E+00">
                  <c:v>4.5990899999999999E-4</c:v>
                </c:pt>
                <c:pt idx="38361" formatCode="0.00E+00">
                  <c:v>2.64009E-4</c:v>
                </c:pt>
                <c:pt idx="38362" formatCode="0.00E+00">
                  <c:v>6.4688400000000002E-5</c:v>
                </c:pt>
                <c:pt idx="38363" formatCode="0.00E+00">
                  <c:v>-1.37286E-4</c:v>
                </c:pt>
                <c:pt idx="38364" formatCode="0.00E+00">
                  <c:v>-3.4114200000000001E-4</c:v>
                </c:pt>
                <c:pt idx="38365" formatCode="0.00E+00">
                  <c:v>-5.4610499999999996E-4</c:v>
                </c:pt>
                <c:pt idx="38366" formatCode="0.00E+00">
                  <c:v>-7.5139800000000002E-4</c:v>
                </c:pt>
                <c:pt idx="38367" formatCode="0.00E+00">
                  <c:v>-9.5624200000000005E-4</c:v>
                </c:pt>
                <c:pt idx="38368" formatCode="0.00E+00">
                  <c:v>-1.15986E-3</c:v>
                </c:pt>
                <c:pt idx="38369" formatCode="0.00E+00">
                  <c:v>-1.36148E-3</c:v>
                </c:pt>
                <c:pt idx="38370" formatCode="0.00E+00">
                  <c:v>-1.5603399999999999E-3</c:v>
                </c:pt>
                <c:pt idx="38371" formatCode="0.00E+00">
                  <c:v>-1.75567E-3</c:v>
                </c:pt>
                <c:pt idx="38372" formatCode="0.00E+00">
                  <c:v>-1.9467099999999999E-3</c:v>
                </c:pt>
                <c:pt idx="38373" formatCode="0.00E+00">
                  <c:v>-2.1327199999999998E-3</c:v>
                </c:pt>
                <c:pt idx="38374" formatCode="0.00E+00">
                  <c:v>-2.3129800000000001E-3</c:v>
                </c:pt>
                <c:pt idx="38375" formatCode="0.00E+00">
                  <c:v>-2.4867499999999998E-3</c:v>
                </c:pt>
                <c:pt idx="38376" formatCode="0.00E+00">
                  <c:v>-2.6533400000000001E-3</c:v>
                </c:pt>
                <c:pt idx="38377" formatCode="0.00E+00">
                  <c:v>-2.81205E-3</c:v>
                </c:pt>
                <c:pt idx="38378" formatCode="0.00E+00">
                  <c:v>-2.9622099999999998E-3</c:v>
                </c:pt>
                <c:pt idx="38379" formatCode="0.00E+00">
                  <c:v>-3.1031700000000001E-3</c:v>
                </c:pt>
                <c:pt idx="38380" formatCode="0.00E+00">
                  <c:v>-3.2342999999999998E-3</c:v>
                </c:pt>
                <c:pt idx="38381" formatCode="0.00E+00">
                  <c:v>-3.35499E-3</c:v>
                </c:pt>
                <c:pt idx="38382" formatCode="0.00E+00">
                  <c:v>-3.4646400000000002E-3</c:v>
                </c:pt>
                <c:pt idx="38383" formatCode="0.00E+00">
                  <c:v>-3.5627100000000002E-3</c:v>
                </c:pt>
                <c:pt idx="38384" formatCode="0.00E+00">
                  <c:v>-3.6486499999999998E-3</c:v>
                </c:pt>
                <c:pt idx="38385" formatCode="0.00E+00">
                  <c:v>-3.7219499999999999E-3</c:v>
                </c:pt>
                <c:pt idx="38386" formatCode="0.00E+00">
                  <c:v>-3.7821299999999999E-3</c:v>
                </c:pt>
                <c:pt idx="38387" formatCode="0.00E+00">
                  <c:v>-3.8287500000000001E-3</c:v>
                </c:pt>
                <c:pt idx="38388" formatCode="0.00E+00">
                  <c:v>-3.8613699999999998E-3</c:v>
                </c:pt>
                <c:pt idx="38389" formatCode="0.00E+00">
                  <c:v>-3.8796199999999999E-3</c:v>
                </c:pt>
                <c:pt idx="38390" formatCode="0.00E+00">
                  <c:v>-3.8831299999999998E-3</c:v>
                </c:pt>
                <c:pt idx="38391" formatCode="0.00E+00">
                  <c:v>-3.8715799999999999E-3</c:v>
                </c:pt>
                <c:pt idx="38392" formatCode="0.00E+00">
                  <c:v>-3.8446700000000001E-3</c:v>
                </c:pt>
                <c:pt idx="38393" formatCode="0.00E+00">
                  <c:v>-3.8021700000000001E-3</c:v>
                </c:pt>
                <c:pt idx="38394" formatCode="0.00E+00">
                  <c:v>-3.7438300000000001E-3</c:v>
                </c:pt>
                <c:pt idx="38395" formatCode="0.00E+00">
                  <c:v>-3.6694900000000001E-3</c:v>
                </c:pt>
                <c:pt idx="38396" formatCode="0.00E+00">
                  <c:v>-3.5789900000000002E-3</c:v>
                </c:pt>
                <c:pt idx="38397" formatCode="0.00E+00">
                  <c:v>-3.4722199999999998E-3</c:v>
                </c:pt>
                <c:pt idx="38398" formatCode="0.00E+00">
                  <c:v>-3.3491100000000002E-3</c:v>
                </c:pt>
                <c:pt idx="38399" formatCode="0.00E+00">
                  <c:v>-3.2096199999999998E-3</c:v>
                </c:pt>
                <c:pt idx="38400" formatCode="0.00E+00">
                  <c:v>-3.05375E-3</c:v>
                </c:pt>
                <c:pt idx="38401" formatCode="0.00E+00">
                  <c:v>-2.8815500000000001E-3</c:v>
                </c:pt>
                <c:pt idx="38402" formatCode="0.00E+00">
                  <c:v>-2.69308E-3</c:v>
                </c:pt>
                <c:pt idx="38403" formatCode="0.00E+00">
                  <c:v>-2.4884799999999999E-3</c:v>
                </c:pt>
                <c:pt idx="38404" formatCode="0.00E+00">
                  <c:v>-2.2678799999999999E-3</c:v>
                </c:pt>
                <c:pt idx="38405" formatCode="0.00E+00">
                  <c:v>-2.0314899999999999E-3</c:v>
                </c:pt>
                <c:pt idx="38406" formatCode="0.00E+00">
                  <c:v>-1.7795300000000001E-3</c:v>
                </c:pt>
                <c:pt idx="38407" formatCode="0.00E+00">
                  <c:v>-1.5122600000000001E-3</c:v>
                </c:pt>
                <c:pt idx="38408" formatCode="0.00E+00">
                  <c:v>-1.22999E-3</c:v>
                </c:pt>
                <c:pt idx="38409" formatCode="0.00E+00">
                  <c:v>-9.3305099999999995E-4</c:v>
                </c:pt>
                <c:pt idx="38410" formatCode="0.00E+00">
                  <c:v>-6.2182800000000005E-4</c:v>
                </c:pt>
                <c:pt idx="38411" formatCode="0.00E+00">
                  <c:v>-2.9672599999999998E-4</c:v>
                </c:pt>
                <c:pt idx="38412" formatCode="0.00E+00">
                  <c:v>4.1810200000000002E-5</c:v>
                </c:pt>
                <c:pt idx="38413" formatCode="0.00E+00">
                  <c:v>3.9330300000000001E-4</c:v>
                </c:pt>
                <c:pt idx="38414" formatCode="0.00E+00">
                  <c:v>7.5723999999999995E-4</c:v>
                </c:pt>
                <c:pt idx="38415" formatCode="0.00E+00">
                  <c:v>1.1330800000000001E-3</c:v>
                </c:pt>
                <c:pt idx="38416" formatCode="0.00E+00">
                  <c:v>1.5202499999999999E-3</c:v>
                </c:pt>
                <c:pt idx="38417" formatCode="0.00E+00">
                  <c:v>1.91814E-3</c:v>
                </c:pt>
                <c:pt idx="38418" formatCode="0.00E+00">
                  <c:v>2.3261200000000001E-3</c:v>
                </c:pt>
                <c:pt idx="38419" formatCode="0.00E+00">
                  <c:v>2.7435200000000002E-3</c:v>
                </c:pt>
                <c:pt idx="38420" formatCode="0.00E+00">
                  <c:v>3.1696699999999999E-3</c:v>
                </c:pt>
                <c:pt idx="38421" formatCode="0.00E+00">
                  <c:v>3.6038400000000001E-3</c:v>
                </c:pt>
                <c:pt idx="38422" formatCode="0.00E+00">
                  <c:v>4.0452999999999999E-3</c:v>
                </c:pt>
                <c:pt idx="38423" formatCode="0.00E+00">
                  <c:v>4.4932899999999996E-3</c:v>
                </c:pt>
                <c:pt idx="38424" formatCode="0.00E+00">
                  <c:v>4.9470199999999999E-3</c:v>
                </c:pt>
                <c:pt idx="38425" formatCode="0.00E+00">
                  <c:v>5.4056900000000003E-3</c:v>
                </c:pt>
                <c:pt idx="38426" formatCode="0.00E+00">
                  <c:v>5.8684699999999998E-3</c:v>
                </c:pt>
                <c:pt idx="38427" formatCode="0.00E+00">
                  <c:v>6.3345399999999996E-3</c:v>
                </c:pt>
                <c:pt idx="38428" formatCode="0.00E+00">
                  <c:v>6.8030399999999998E-3</c:v>
                </c:pt>
                <c:pt idx="38429" formatCode="0.00E+00">
                  <c:v>7.2730900000000003E-3</c:v>
                </c:pt>
                <c:pt idx="38430" formatCode="0.00E+00">
                  <c:v>7.7438200000000002E-3</c:v>
                </c:pt>
                <c:pt idx="38431" formatCode="0.00E+00">
                  <c:v>8.2143300000000006E-3</c:v>
                </c:pt>
                <c:pt idx="38432" formatCode="0.00E+00">
                  <c:v>8.6837300000000006E-3</c:v>
                </c:pt>
                <c:pt idx="38433" formatCode="0.00E+00">
                  <c:v>9.1511100000000005E-3</c:v>
                </c:pt>
                <c:pt idx="38434" formatCode="0.00E+00">
                  <c:v>9.6155500000000005E-3</c:v>
                </c:pt>
                <c:pt idx="38435">
                  <c:v>1.0076099999999999E-2</c:v>
                </c:pt>
                <c:pt idx="38436">
                  <c:v>1.0532E-2</c:v>
                </c:pt>
                <c:pt idx="38437">
                  <c:v>1.09821E-2</c:v>
                </c:pt>
                <c:pt idx="38438">
                  <c:v>1.1425599999999999E-2</c:v>
                </c:pt>
                <c:pt idx="38439">
                  <c:v>1.18616E-2</c:v>
                </c:pt>
                <c:pt idx="38440">
                  <c:v>1.2289100000000001E-2</c:v>
                </c:pt>
                <c:pt idx="38441">
                  <c:v>1.2707299999999999E-2</c:v>
                </c:pt>
                <c:pt idx="38442">
                  <c:v>1.31153E-2</c:v>
                </c:pt>
                <c:pt idx="38443">
                  <c:v>1.3512100000000001E-2</c:v>
                </c:pt>
                <c:pt idx="38444">
                  <c:v>1.38969E-2</c:v>
                </c:pt>
                <c:pt idx="38445">
                  <c:v>1.4268899999999999E-2</c:v>
                </c:pt>
                <c:pt idx="38446">
                  <c:v>1.4627100000000001E-2</c:v>
                </c:pt>
                <c:pt idx="38447">
                  <c:v>1.4970900000000001E-2</c:v>
                </c:pt>
                <c:pt idx="38448">
                  <c:v>1.5299200000000001E-2</c:v>
                </c:pt>
                <c:pt idx="38449">
                  <c:v>1.56115E-2</c:v>
                </c:pt>
                <c:pt idx="38450">
                  <c:v>1.5906799999999999E-2</c:v>
                </c:pt>
                <c:pt idx="38451">
                  <c:v>1.6184500000000001E-2</c:v>
                </c:pt>
                <c:pt idx="38452">
                  <c:v>1.6443800000000001E-2</c:v>
                </c:pt>
                <c:pt idx="38453">
                  <c:v>1.6684000000000001E-2</c:v>
                </c:pt>
                <c:pt idx="38454">
                  <c:v>1.6904499999999999E-2</c:v>
                </c:pt>
                <c:pt idx="38455">
                  <c:v>1.7104600000000001E-2</c:v>
                </c:pt>
                <c:pt idx="38456">
                  <c:v>1.7283799999999998E-2</c:v>
                </c:pt>
                <c:pt idx="38457">
                  <c:v>1.74413E-2</c:v>
                </c:pt>
                <c:pt idx="38458">
                  <c:v>1.75768E-2</c:v>
                </c:pt>
                <c:pt idx="38459">
                  <c:v>1.7689699999999999E-2</c:v>
                </c:pt>
                <c:pt idx="38460">
                  <c:v>1.77795E-2</c:v>
                </c:pt>
                <c:pt idx="38461">
                  <c:v>1.7845699999999999E-2</c:v>
                </c:pt>
                <c:pt idx="38462">
                  <c:v>1.7888000000000001E-2</c:v>
                </c:pt>
                <c:pt idx="38463">
                  <c:v>1.7905999999999998E-2</c:v>
                </c:pt>
                <c:pt idx="38464">
                  <c:v>1.7899399999999999E-2</c:v>
                </c:pt>
                <c:pt idx="38465">
                  <c:v>1.7867899999999999E-2</c:v>
                </c:pt>
                <c:pt idx="38466">
                  <c:v>1.7811299999999999E-2</c:v>
                </c:pt>
                <c:pt idx="38467">
                  <c:v>1.77293E-2</c:v>
                </c:pt>
                <c:pt idx="38468">
                  <c:v>1.76218E-2</c:v>
                </c:pt>
                <c:pt idx="38469">
                  <c:v>1.74886E-2</c:v>
                </c:pt>
                <c:pt idx="38470">
                  <c:v>1.73297E-2</c:v>
                </c:pt>
                <c:pt idx="38471">
                  <c:v>1.71451E-2</c:v>
                </c:pt>
                <c:pt idx="38472">
                  <c:v>1.69347E-2</c:v>
                </c:pt>
                <c:pt idx="38473">
                  <c:v>1.66987E-2</c:v>
                </c:pt>
                <c:pt idx="38474">
                  <c:v>1.6437E-2</c:v>
                </c:pt>
                <c:pt idx="38475">
                  <c:v>1.6149899999999998E-2</c:v>
                </c:pt>
                <c:pt idx="38476">
                  <c:v>1.5837500000000001E-2</c:v>
                </c:pt>
                <c:pt idx="38477">
                  <c:v>1.55E-2</c:v>
                </c:pt>
                <c:pt idx="38478">
                  <c:v>1.51378E-2</c:v>
                </c:pt>
                <c:pt idx="38479">
                  <c:v>1.47511E-2</c:v>
                </c:pt>
                <c:pt idx="38480">
                  <c:v>1.4340200000000001E-2</c:v>
                </c:pt>
                <c:pt idx="38481">
                  <c:v>1.39057E-2</c:v>
                </c:pt>
                <c:pt idx="38482">
                  <c:v>1.3447799999999999E-2</c:v>
                </c:pt>
                <c:pt idx="38483">
                  <c:v>1.29672E-2</c:v>
                </c:pt>
                <c:pt idx="38484">
                  <c:v>1.24642E-2</c:v>
                </c:pt>
                <c:pt idx="38485">
                  <c:v>1.19395E-2</c:v>
                </c:pt>
                <c:pt idx="38486">
                  <c:v>1.13937E-2</c:v>
                </c:pt>
                <c:pt idx="38487">
                  <c:v>1.0827399999999999E-2</c:v>
                </c:pt>
                <c:pt idx="38488">
                  <c:v>1.0241200000000001E-2</c:v>
                </c:pt>
                <c:pt idx="38489" formatCode="0.00E+00">
                  <c:v>9.6359600000000007E-3</c:v>
                </c:pt>
                <c:pt idx="38490" formatCode="0.00E+00">
                  <c:v>9.0123300000000007E-3</c:v>
                </c:pt>
                <c:pt idx="38491" formatCode="0.00E+00">
                  <c:v>8.3710999999999994E-3</c:v>
                </c:pt>
                <c:pt idx="38492" formatCode="0.00E+00">
                  <c:v>7.7130799999999998E-3</c:v>
                </c:pt>
                <c:pt idx="38493" formatCode="0.00E+00">
                  <c:v>7.0391300000000002E-3</c:v>
                </c:pt>
                <c:pt idx="38494" formatCode="0.00E+00">
                  <c:v>6.35011E-3</c:v>
                </c:pt>
                <c:pt idx="38495" formatCode="0.00E+00">
                  <c:v>5.6469299999999997E-3</c:v>
                </c:pt>
                <c:pt idx="38496" formatCode="0.00E+00">
                  <c:v>4.9305199999999999E-3</c:v>
                </c:pt>
                <c:pt idx="38497" formatCode="0.00E+00">
                  <c:v>4.2018300000000001E-3</c:v>
                </c:pt>
                <c:pt idx="38498" formatCode="0.00E+00">
                  <c:v>3.4618399999999999E-3</c:v>
                </c:pt>
                <c:pt idx="38499" formatCode="0.00E+00">
                  <c:v>2.71156E-3</c:v>
                </c:pt>
                <c:pt idx="38500" formatCode="0.00E+00">
                  <c:v>1.9520200000000001E-3</c:v>
                </c:pt>
                <c:pt idx="38501" formatCode="0.00E+00">
                  <c:v>1.18425E-3</c:v>
                </c:pt>
                <c:pt idx="38502" formatCode="0.00E+00">
                  <c:v>4.0932400000000003E-4</c:v>
                </c:pt>
                <c:pt idx="38503" formatCode="0.00E+00">
                  <c:v>-3.71677E-4</c:v>
                </c:pt>
                <c:pt idx="38504" formatCode="0.00E+00">
                  <c:v>-1.15766E-3</c:v>
                </c:pt>
                <c:pt idx="38505" formatCode="0.00E+00">
                  <c:v>-1.9475199999999999E-3</c:v>
                </c:pt>
                <c:pt idx="38506" formatCode="0.00E+00">
                  <c:v>-2.7401399999999999E-3</c:v>
                </c:pt>
                <c:pt idx="38507" formatCode="0.00E+00">
                  <c:v>-3.5343800000000002E-3</c:v>
                </c:pt>
                <c:pt idx="38508" formatCode="0.00E+00">
                  <c:v>-4.3291099999999997E-3</c:v>
                </c:pt>
                <c:pt idx="38509" formatCode="0.00E+00">
                  <c:v>-5.1231999999999996E-3</c:v>
                </c:pt>
                <c:pt idx="38510" formatCode="0.00E+00">
                  <c:v>-5.9154799999999999E-3</c:v>
                </c:pt>
                <c:pt idx="38511" formatCode="0.00E+00">
                  <c:v>-6.7048300000000002E-3</c:v>
                </c:pt>
                <c:pt idx="38512" formatCode="0.00E+00">
                  <c:v>-7.4900899999999996E-3</c:v>
                </c:pt>
                <c:pt idx="38513" formatCode="0.00E+00">
                  <c:v>-8.2701100000000007E-3</c:v>
                </c:pt>
                <c:pt idx="38514" formatCode="0.00E+00">
                  <c:v>-9.0437499999999997E-3</c:v>
                </c:pt>
                <c:pt idx="38515" formatCode="0.00E+00">
                  <c:v>-9.80988E-3</c:v>
                </c:pt>
                <c:pt idx="38516">
                  <c:v>-1.0567399999999999E-2</c:v>
                </c:pt>
                <c:pt idx="38517">
                  <c:v>-1.13151E-2</c:v>
                </c:pt>
                <c:pt idx="38518">
                  <c:v>-1.2051900000000001E-2</c:v>
                </c:pt>
                <c:pt idx="38519">
                  <c:v>-1.27768E-2</c:v>
                </c:pt>
                <c:pt idx="38520">
                  <c:v>-1.3488699999999999E-2</c:v>
                </c:pt>
                <c:pt idx="38521">
                  <c:v>-1.41864E-2</c:v>
                </c:pt>
                <c:pt idx="38522">
                  <c:v>-1.4869E-2</c:v>
                </c:pt>
                <c:pt idx="38523">
                  <c:v>-1.55354E-2</c:v>
                </c:pt>
                <c:pt idx="38524">
                  <c:v>-1.61846E-2</c:v>
                </c:pt>
                <c:pt idx="38525">
                  <c:v>-1.68156E-2</c:v>
                </c:pt>
                <c:pt idx="38526">
                  <c:v>-1.7427600000000001E-2</c:v>
                </c:pt>
                <c:pt idx="38527">
                  <c:v>-1.8019400000000001E-2</c:v>
                </c:pt>
                <c:pt idx="38528">
                  <c:v>-1.85904E-2</c:v>
                </c:pt>
                <c:pt idx="38529">
                  <c:v>-1.91395E-2</c:v>
                </c:pt>
                <c:pt idx="38530">
                  <c:v>-1.9665999999999999E-2</c:v>
                </c:pt>
                <c:pt idx="38531">
                  <c:v>-2.0168999999999999E-2</c:v>
                </c:pt>
                <c:pt idx="38532">
                  <c:v>-2.0647700000000001E-2</c:v>
                </c:pt>
                <c:pt idx="38533">
                  <c:v>-2.1101499999999999E-2</c:v>
                </c:pt>
                <c:pt idx="38534">
                  <c:v>-2.1529599999999999E-2</c:v>
                </c:pt>
                <c:pt idx="38535">
                  <c:v>-2.19314E-2</c:v>
                </c:pt>
                <c:pt idx="38536">
                  <c:v>-2.2306300000000001E-2</c:v>
                </c:pt>
                <c:pt idx="38537">
                  <c:v>-2.2653599999999999E-2</c:v>
                </c:pt>
                <c:pt idx="38538">
                  <c:v>-2.2972800000000002E-2</c:v>
                </c:pt>
                <c:pt idx="38539">
                  <c:v>-2.32634E-2</c:v>
                </c:pt>
                <c:pt idx="38540">
                  <c:v>-2.3525000000000001E-2</c:v>
                </c:pt>
                <c:pt idx="38541">
                  <c:v>-2.37571E-2</c:v>
                </c:pt>
                <c:pt idx="38542">
                  <c:v>-2.3959399999999999E-2</c:v>
                </c:pt>
                <c:pt idx="38543">
                  <c:v>-2.41315E-2</c:v>
                </c:pt>
                <c:pt idx="38544">
                  <c:v>-2.4273200000000002E-2</c:v>
                </c:pt>
                <c:pt idx="38545">
                  <c:v>-2.4384200000000002E-2</c:v>
                </c:pt>
                <c:pt idx="38546">
                  <c:v>-2.4464300000000001E-2</c:v>
                </c:pt>
                <c:pt idx="38547">
                  <c:v>-2.4513500000000001E-2</c:v>
                </c:pt>
                <c:pt idx="38548">
                  <c:v>-2.4531500000000001E-2</c:v>
                </c:pt>
                <c:pt idx="38549">
                  <c:v>-2.4518399999999999E-2</c:v>
                </c:pt>
                <c:pt idx="38550">
                  <c:v>-2.4474099999999999E-2</c:v>
                </c:pt>
                <c:pt idx="38551">
                  <c:v>-2.4398699999999999E-2</c:v>
                </c:pt>
                <c:pt idx="38552">
                  <c:v>-2.4292299999999999E-2</c:v>
                </c:pt>
                <c:pt idx="38553">
                  <c:v>-2.4154999999999999E-2</c:v>
                </c:pt>
                <c:pt idx="38554">
                  <c:v>-2.3987000000000001E-2</c:v>
                </c:pt>
                <c:pt idx="38555">
                  <c:v>-2.3788500000000001E-2</c:v>
                </c:pt>
                <c:pt idx="38556">
                  <c:v>-2.3559799999999999E-2</c:v>
                </c:pt>
                <c:pt idx="38557">
                  <c:v>-2.33013E-2</c:v>
                </c:pt>
                <c:pt idx="38558">
                  <c:v>-2.30133E-2</c:v>
                </c:pt>
                <c:pt idx="38559">
                  <c:v>-2.26961E-2</c:v>
                </c:pt>
                <c:pt idx="38560">
                  <c:v>-2.2350399999999999E-2</c:v>
                </c:pt>
                <c:pt idx="38561">
                  <c:v>-2.19764E-2</c:v>
                </c:pt>
                <c:pt idx="38562">
                  <c:v>-2.1574900000000001E-2</c:v>
                </c:pt>
                <c:pt idx="38563">
                  <c:v>-2.1146399999999999E-2</c:v>
                </c:pt>
                <c:pt idx="38564">
                  <c:v>-2.0691399999999999E-2</c:v>
                </c:pt>
                <c:pt idx="38565">
                  <c:v>-2.0210700000000002E-2</c:v>
                </c:pt>
                <c:pt idx="38566">
                  <c:v>-1.9705E-2</c:v>
                </c:pt>
                <c:pt idx="38567">
                  <c:v>-1.9174900000000002E-2</c:v>
                </c:pt>
                <c:pt idx="38568">
                  <c:v>-1.86213E-2</c:v>
                </c:pt>
                <c:pt idx="38569">
                  <c:v>-1.8044999999999999E-2</c:v>
                </c:pt>
                <c:pt idx="38570">
                  <c:v>-1.7446799999999998E-2</c:v>
                </c:pt>
                <c:pt idx="38571">
                  <c:v>-1.6827499999999999E-2</c:v>
                </c:pt>
                <c:pt idx="38572">
                  <c:v>-1.61881E-2</c:v>
                </c:pt>
                <c:pt idx="38573">
                  <c:v>-1.55295E-2</c:v>
                </c:pt>
                <c:pt idx="38574">
                  <c:v>-1.4852600000000001E-2</c:v>
                </c:pt>
                <c:pt idx="38575">
                  <c:v>-1.4158499999999999E-2</c:v>
                </c:pt>
                <c:pt idx="38576">
                  <c:v>-1.3448099999999999E-2</c:v>
                </c:pt>
                <c:pt idx="38577">
                  <c:v>-1.2722499999999999E-2</c:v>
                </c:pt>
                <c:pt idx="38578">
                  <c:v>-1.1982700000000001E-2</c:v>
                </c:pt>
                <c:pt idx="38579">
                  <c:v>-1.12297E-2</c:v>
                </c:pt>
                <c:pt idx="38580">
                  <c:v>-1.04647E-2</c:v>
                </c:pt>
                <c:pt idx="38581" formatCode="0.00E+00">
                  <c:v>-9.6888100000000008E-3</c:v>
                </c:pt>
                <c:pt idx="38582" formatCode="0.00E+00">
                  <c:v>-8.9030700000000008E-3</c:v>
                </c:pt>
                <c:pt idx="38583" formatCode="0.00E+00">
                  <c:v>-8.1086300000000004E-3</c:v>
                </c:pt>
                <c:pt idx="38584" formatCode="0.00E+00">
                  <c:v>-7.3066199999999998E-3</c:v>
                </c:pt>
                <c:pt idx="38585" formatCode="0.00E+00">
                  <c:v>-6.4982E-3</c:v>
                </c:pt>
                <c:pt idx="38586" formatCode="0.00E+00">
                  <c:v>-5.6845000000000003E-3</c:v>
                </c:pt>
                <c:pt idx="38587" formatCode="0.00E+00">
                  <c:v>-4.8666899999999999E-3</c:v>
                </c:pt>
                <c:pt idx="38588" formatCode="0.00E+00">
                  <c:v>-4.0459199999999997E-3</c:v>
                </c:pt>
                <c:pt idx="38589" formatCode="0.00E+00">
                  <c:v>-3.2233499999999998E-3</c:v>
                </c:pt>
                <c:pt idx="38590" formatCode="0.00E+00">
                  <c:v>-2.4001500000000002E-3</c:v>
                </c:pt>
                <c:pt idx="38591" formatCode="0.00E+00">
                  <c:v>-1.57745E-3</c:v>
                </c:pt>
                <c:pt idx="38592" formatCode="0.00E+00">
                  <c:v>-7.5641300000000005E-4</c:v>
                </c:pt>
                <c:pt idx="38593" formatCode="0.00E+00">
                  <c:v>6.1816799999999994E-5</c:v>
                </c:pt>
                <c:pt idx="38594" formatCode="0.00E+00">
                  <c:v>8.7610699999999999E-4</c:v>
                </c:pt>
                <c:pt idx="38595" formatCode="0.00E+00">
                  <c:v>1.6853300000000001E-3</c:v>
                </c:pt>
                <c:pt idx="38596" formatCode="0.00E+00">
                  <c:v>2.4883800000000001E-3</c:v>
                </c:pt>
                <c:pt idx="38597" formatCode="0.00E+00">
                  <c:v>3.2841599999999999E-3</c:v>
                </c:pt>
                <c:pt idx="38598" formatCode="0.00E+00">
                  <c:v>4.07158E-3</c:v>
                </c:pt>
                <c:pt idx="38599" formatCode="0.00E+00">
                  <c:v>4.8495700000000001E-3</c:v>
                </c:pt>
                <c:pt idx="38600" formatCode="0.00E+00">
                  <c:v>5.6170899999999999E-3</c:v>
                </c:pt>
                <c:pt idx="38601" formatCode="0.00E+00">
                  <c:v>6.3731100000000004E-3</c:v>
                </c:pt>
                <c:pt idx="38602" formatCode="0.00E+00">
                  <c:v>7.1166199999999997E-3</c:v>
                </c:pt>
                <c:pt idx="38603" formatCode="0.00E+00">
                  <c:v>7.8466500000000002E-3</c:v>
                </c:pt>
                <c:pt idx="38604" formatCode="0.00E+00">
                  <c:v>8.5622300000000005E-3</c:v>
                </c:pt>
                <c:pt idx="38605" formatCode="0.00E+00">
                  <c:v>9.2624500000000002E-3</c:v>
                </c:pt>
                <c:pt idx="38606" formatCode="0.00E+00">
                  <c:v>9.9463899999999994E-3</c:v>
                </c:pt>
                <c:pt idx="38607">
                  <c:v>1.06132E-2</c:v>
                </c:pt>
                <c:pt idx="38608">
                  <c:v>1.1261999999999999E-2</c:v>
                </c:pt>
                <c:pt idx="38609">
                  <c:v>1.1892E-2</c:v>
                </c:pt>
                <c:pt idx="38610">
                  <c:v>1.25024E-2</c:v>
                </c:pt>
                <c:pt idx="38611">
                  <c:v>1.30925E-2</c:v>
                </c:pt>
                <c:pt idx="38612">
                  <c:v>1.3661599999999999E-2</c:v>
                </c:pt>
                <c:pt idx="38613">
                  <c:v>1.42089E-2</c:v>
                </c:pt>
                <c:pt idx="38614">
                  <c:v>1.4734000000000001E-2</c:v>
                </c:pt>
                <c:pt idx="38615">
                  <c:v>1.5236100000000001E-2</c:v>
                </c:pt>
                <c:pt idx="38616">
                  <c:v>1.5714700000000002E-2</c:v>
                </c:pt>
                <c:pt idx="38617">
                  <c:v>1.6169300000000001E-2</c:v>
                </c:pt>
                <c:pt idx="38618">
                  <c:v>1.65994E-2</c:v>
                </c:pt>
                <c:pt idx="38619">
                  <c:v>1.7004499999999999E-2</c:v>
                </c:pt>
                <c:pt idx="38620">
                  <c:v>1.7384400000000001E-2</c:v>
                </c:pt>
                <c:pt idx="38621">
                  <c:v>1.77386E-2</c:v>
                </c:pt>
                <c:pt idx="38622">
                  <c:v>1.8066700000000002E-2</c:v>
                </c:pt>
                <c:pt idx="38623">
                  <c:v>1.8368599999999999E-2</c:v>
                </c:pt>
                <c:pt idx="38624">
                  <c:v>1.86441E-2</c:v>
                </c:pt>
                <c:pt idx="38625">
                  <c:v>1.8892800000000001E-2</c:v>
                </c:pt>
                <c:pt idx="38626">
                  <c:v>1.9114800000000001E-2</c:v>
                </c:pt>
                <c:pt idx="38627">
                  <c:v>1.9309799999999998E-2</c:v>
                </c:pt>
                <c:pt idx="38628">
                  <c:v>1.9477899999999999E-2</c:v>
                </c:pt>
                <c:pt idx="38629">
                  <c:v>1.9618900000000002E-2</c:v>
                </c:pt>
                <c:pt idx="38630">
                  <c:v>1.9733000000000001E-2</c:v>
                </c:pt>
                <c:pt idx="38631">
                  <c:v>1.9820299999999999E-2</c:v>
                </c:pt>
                <c:pt idx="38632">
                  <c:v>1.9880800000000001E-2</c:v>
                </c:pt>
                <c:pt idx="38633">
                  <c:v>1.9914600000000001E-2</c:v>
                </c:pt>
                <c:pt idx="38634">
                  <c:v>1.9922100000000002E-2</c:v>
                </c:pt>
                <c:pt idx="38635">
                  <c:v>1.9903299999999999E-2</c:v>
                </c:pt>
                <c:pt idx="38636">
                  <c:v>1.98587E-2</c:v>
                </c:pt>
                <c:pt idx="38637">
                  <c:v>1.9788500000000001E-2</c:v>
                </c:pt>
                <c:pt idx="38638">
                  <c:v>1.9692999999999999E-2</c:v>
                </c:pt>
                <c:pt idx="38639">
                  <c:v>1.9572699999999998E-2</c:v>
                </c:pt>
                <c:pt idx="38640">
                  <c:v>1.9428000000000001E-2</c:v>
                </c:pt>
                <c:pt idx="38641">
                  <c:v>1.9259399999999999E-2</c:v>
                </c:pt>
                <c:pt idx="38642">
                  <c:v>1.9067199999999999E-2</c:v>
                </c:pt>
                <c:pt idx="38643">
                  <c:v>1.88522E-2</c:v>
                </c:pt>
                <c:pt idx="38644">
                  <c:v>1.8614800000000001E-2</c:v>
                </c:pt>
                <c:pt idx="38645">
                  <c:v>1.8355699999999999E-2</c:v>
                </c:pt>
                <c:pt idx="38646">
                  <c:v>1.8075399999999998E-2</c:v>
                </c:pt>
                <c:pt idx="38647">
                  <c:v>1.7774700000000001E-2</c:v>
                </c:pt>
                <c:pt idx="38648">
                  <c:v>1.74542E-2</c:v>
                </c:pt>
                <c:pt idx="38649">
                  <c:v>1.7114600000000001E-2</c:v>
                </c:pt>
                <c:pt idx="38650">
                  <c:v>1.67566E-2</c:v>
                </c:pt>
                <c:pt idx="38651">
                  <c:v>1.6381E-2</c:v>
                </c:pt>
                <c:pt idx="38652">
                  <c:v>1.5988700000000002E-2</c:v>
                </c:pt>
                <c:pt idx="38653">
                  <c:v>1.55803E-2</c:v>
                </c:pt>
                <c:pt idx="38654">
                  <c:v>1.51567E-2</c:v>
                </c:pt>
                <c:pt idx="38655">
                  <c:v>1.4718800000000001E-2</c:v>
                </c:pt>
                <c:pt idx="38656">
                  <c:v>1.42674E-2</c:v>
                </c:pt>
                <c:pt idx="38657">
                  <c:v>1.38034E-2</c:v>
                </c:pt>
                <c:pt idx="38658">
                  <c:v>1.33276E-2</c:v>
                </c:pt>
                <c:pt idx="38659">
                  <c:v>1.2840900000000001E-2</c:v>
                </c:pt>
                <c:pt idx="38660">
                  <c:v>1.2344300000000001E-2</c:v>
                </c:pt>
                <c:pt idx="38661">
                  <c:v>1.1838599999999999E-2</c:v>
                </c:pt>
                <c:pt idx="38662">
                  <c:v>1.13247E-2</c:v>
                </c:pt>
                <c:pt idx="38663">
                  <c:v>1.0803699999999999E-2</c:v>
                </c:pt>
                <c:pt idx="38664">
                  <c:v>1.02763E-2</c:v>
                </c:pt>
                <c:pt idx="38665" formatCode="0.00E+00">
                  <c:v>9.7436099999999998E-3</c:v>
                </c:pt>
                <c:pt idx="38666" formatCode="0.00E+00">
                  <c:v>9.2064199999999999E-3</c:v>
                </c:pt>
                <c:pt idx="38667" formatCode="0.00E+00">
                  <c:v>8.6657000000000001E-3</c:v>
                </c:pt>
                <c:pt idx="38668" formatCode="0.00E+00">
                  <c:v>8.1223600000000003E-3</c:v>
                </c:pt>
                <c:pt idx="38669" formatCode="0.00E+00">
                  <c:v>7.5773200000000002E-3</c:v>
                </c:pt>
                <c:pt idx="38670" formatCode="0.00E+00">
                  <c:v>7.0314699999999997E-3</c:v>
                </c:pt>
                <c:pt idx="38671" formatCode="0.00E+00">
                  <c:v>6.4857100000000004E-3</c:v>
                </c:pt>
                <c:pt idx="38672" formatCode="0.00E+00">
                  <c:v>5.9409299999999996E-3</c:v>
                </c:pt>
                <c:pt idx="38673" formatCode="0.00E+00">
                  <c:v>5.39801E-3</c:v>
                </c:pt>
                <c:pt idx="38674" formatCode="0.00E+00">
                  <c:v>4.8577999999999998E-3</c:v>
                </c:pt>
                <c:pt idx="38675" formatCode="0.00E+00">
                  <c:v>4.3211500000000002E-3</c:v>
                </c:pt>
                <c:pt idx="38676" formatCode="0.00E+00">
                  <c:v>3.7888900000000001E-3</c:v>
                </c:pt>
                <c:pt idx="38677" formatCode="0.00E+00">
                  <c:v>3.2618500000000002E-3</c:v>
                </c:pt>
                <c:pt idx="38678" formatCode="0.00E+00">
                  <c:v>2.7407999999999998E-3</c:v>
                </c:pt>
                <c:pt idx="38679" formatCode="0.00E+00">
                  <c:v>2.22653E-3</c:v>
                </c:pt>
                <c:pt idx="38680" formatCode="0.00E+00">
                  <c:v>1.7198000000000001E-3</c:v>
                </c:pt>
                <c:pt idx="38681" formatCode="0.00E+00">
                  <c:v>1.2213199999999999E-3</c:v>
                </c:pt>
                <c:pt idx="38682" formatCode="0.00E+00">
                  <c:v>7.3182100000000001E-4</c:v>
                </c:pt>
                <c:pt idx="38683" formatCode="0.00E+00">
                  <c:v>2.5197400000000002E-4</c:v>
                </c:pt>
                <c:pt idx="38684" formatCode="0.00E+00">
                  <c:v>-2.1756E-4</c:v>
                </c:pt>
                <c:pt idx="38685" formatCode="0.00E+00">
                  <c:v>-6.7615000000000004E-4</c:v>
                </c:pt>
                <c:pt idx="38686" formatCode="0.00E+00">
                  <c:v>-1.12319E-3</c:v>
                </c:pt>
                <c:pt idx="38687" formatCode="0.00E+00">
                  <c:v>-1.5581200000000001E-3</c:v>
                </c:pt>
                <c:pt idx="38688" formatCode="0.00E+00">
                  <c:v>-1.98037E-3</c:v>
                </c:pt>
                <c:pt idx="38689" formatCode="0.00E+00">
                  <c:v>-2.38945E-3</c:v>
                </c:pt>
                <c:pt idx="38690" formatCode="0.00E+00">
                  <c:v>-2.7848600000000001E-3</c:v>
                </c:pt>
                <c:pt idx="38691" formatCode="0.00E+00">
                  <c:v>-3.1661599999999999E-3</c:v>
                </c:pt>
                <c:pt idx="38692" formatCode="0.00E+00">
                  <c:v>-3.5329200000000002E-3</c:v>
                </c:pt>
                <c:pt idx="38693" formatCode="0.00E+00">
                  <c:v>-3.8847500000000002E-3</c:v>
                </c:pt>
                <c:pt idx="38694" formatCode="0.00E+00">
                  <c:v>-4.2213099999999998E-3</c:v>
                </c:pt>
                <c:pt idx="38695" formatCode="0.00E+00">
                  <c:v>-4.5422700000000002E-3</c:v>
                </c:pt>
                <c:pt idx="38696" formatCode="0.00E+00">
                  <c:v>-4.8473600000000002E-3</c:v>
                </c:pt>
                <c:pt idx="38697" formatCode="0.00E+00">
                  <c:v>-5.1362999999999999E-3</c:v>
                </c:pt>
                <c:pt idx="38698" formatCode="0.00E+00">
                  <c:v>-5.4089000000000003E-3</c:v>
                </c:pt>
                <c:pt idx="38699" formatCode="0.00E+00">
                  <c:v>-5.6649700000000001E-3</c:v>
                </c:pt>
                <c:pt idx="38700" formatCode="0.00E+00">
                  <c:v>-5.90435E-3</c:v>
                </c:pt>
                <c:pt idx="38701" formatCode="0.00E+00">
                  <c:v>-6.1269499999999999E-3</c:v>
                </c:pt>
                <c:pt idx="38702" formatCode="0.00E+00">
                  <c:v>-6.3326700000000003E-3</c:v>
                </c:pt>
                <c:pt idx="38703" formatCode="0.00E+00">
                  <c:v>-6.5214799999999996E-3</c:v>
                </c:pt>
                <c:pt idx="38704" formatCode="0.00E+00">
                  <c:v>-6.6933599999999998E-3</c:v>
                </c:pt>
                <c:pt idx="38705" formatCode="0.00E+00">
                  <c:v>-6.8483499999999996E-3</c:v>
                </c:pt>
                <c:pt idx="38706" formatCode="0.00E+00">
                  <c:v>-6.9864999999999997E-3</c:v>
                </c:pt>
                <c:pt idx="38707" formatCode="0.00E+00">
                  <c:v>-7.1079100000000003E-3</c:v>
                </c:pt>
                <c:pt idx="38708" formatCode="0.00E+00">
                  <c:v>-7.2126899999999999E-3</c:v>
                </c:pt>
                <c:pt idx="38709" formatCode="0.00E+00">
                  <c:v>-7.3010200000000001E-3</c:v>
                </c:pt>
                <c:pt idx="38710" formatCode="0.00E+00">
                  <c:v>-7.3730699999999998E-3</c:v>
                </c:pt>
                <c:pt idx="38711" formatCode="0.00E+00">
                  <c:v>-7.4290700000000003E-3</c:v>
                </c:pt>
                <c:pt idx="38712" formatCode="0.00E+00">
                  <c:v>-7.4692700000000001E-3</c:v>
                </c:pt>
                <c:pt idx="38713" formatCode="0.00E+00">
                  <c:v>-7.49396E-3</c:v>
                </c:pt>
                <c:pt idx="38714" formatCode="0.00E+00">
                  <c:v>-7.5034500000000001E-3</c:v>
                </c:pt>
                <c:pt idx="38715" formatCode="0.00E+00">
                  <c:v>-7.49806E-3</c:v>
                </c:pt>
                <c:pt idx="38716" formatCode="0.00E+00">
                  <c:v>-7.4781800000000001E-3</c:v>
                </c:pt>
                <c:pt idx="38717" formatCode="0.00E+00">
                  <c:v>-7.4441999999999998E-3</c:v>
                </c:pt>
                <c:pt idx="38718" formatCode="0.00E+00">
                  <c:v>-7.3965200000000002E-3</c:v>
                </c:pt>
                <c:pt idx="38719" formatCode="0.00E+00">
                  <c:v>-7.3356100000000002E-3</c:v>
                </c:pt>
                <c:pt idx="38720" formatCode="0.00E+00">
                  <c:v>-7.2619099999999999E-3</c:v>
                </c:pt>
                <c:pt idx="38721" formatCode="0.00E+00">
                  <c:v>-7.1759299999999996E-3</c:v>
                </c:pt>
                <c:pt idx="38722" formatCode="0.00E+00">
                  <c:v>-7.0781699999999999E-3</c:v>
                </c:pt>
                <c:pt idx="38723" formatCode="0.00E+00">
                  <c:v>-6.9691600000000003E-3</c:v>
                </c:pt>
                <c:pt idx="38724" formatCode="0.00E+00">
                  <c:v>-6.84944E-3</c:v>
                </c:pt>
                <c:pt idx="38725" formatCode="0.00E+00">
                  <c:v>-6.7196000000000001E-3</c:v>
                </c:pt>
                <c:pt idx="38726" formatCode="0.00E+00">
                  <c:v>-6.5801899999999997E-3</c:v>
                </c:pt>
                <c:pt idx="38727" formatCode="0.00E+00">
                  <c:v>-6.4318300000000004E-3</c:v>
                </c:pt>
                <c:pt idx="38728" formatCode="0.00E+00">
                  <c:v>-6.2751200000000004E-3</c:v>
                </c:pt>
                <c:pt idx="38729" formatCode="0.00E+00">
                  <c:v>-6.1106800000000003E-3</c:v>
                </c:pt>
                <c:pt idx="38730" formatCode="0.00E+00">
                  <c:v>-5.9391499999999998E-3</c:v>
                </c:pt>
                <c:pt idx="38731" formatCode="0.00E+00">
                  <c:v>-5.7611600000000004E-3</c:v>
                </c:pt>
                <c:pt idx="38732" formatCode="0.00E+00">
                  <c:v>-5.5773699999999999E-3</c:v>
                </c:pt>
                <c:pt idx="38733" formatCode="0.00E+00">
                  <c:v>-5.3884199999999997E-3</c:v>
                </c:pt>
                <c:pt idx="38734" formatCode="0.00E+00">
                  <c:v>-5.19499E-3</c:v>
                </c:pt>
                <c:pt idx="38735" formatCode="0.00E+00">
                  <c:v>-4.9977399999999996E-3</c:v>
                </c:pt>
                <c:pt idx="38736" formatCode="0.00E+00">
                  <c:v>-4.7973199999999999E-3</c:v>
                </c:pt>
                <c:pt idx="38737" formatCode="0.00E+00">
                  <c:v>-4.5944200000000001E-3</c:v>
                </c:pt>
                <c:pt idx="38738" formatCode="0.00E+00">
                  <c:v>-4.38968E-3</c:v>
                </c:pt>
                <c:pt idx="38739" formatCode="0.00E+00">
                  <c:v>-4.1837899999999997E-3</c:v>
                </c:pt>
                <c:pt idx="38740" formatCode="0.00E+00">
                  <c:v>-3.9773899999999999E-3</c:v>
                </c:pt>
                <c:pt idx="38741" formatCode="0.00E+00">
                  <c:v>-3.77115E-3</c:v>
                </c:pt>
                <c:pt idx="38742" formatCode="0.00E+00">
                  <c:v>-3.5657000000000002E-3</c:v>
                </c:pt>
                <c:pt idx="38743" formatCode="0.00E+00">
                  <c:v>-3.3617E-3</c:v>
                </c:pt>
                <c:pt idx="38744" formatCode="0.00E+00">
                  <c:v>-3.1597700000000001E-3</c:v>
                </c:pt>
                <c:pt idx="38745" formatCode="0.00E+00">
                  <c:v>-2.9605399999999998E-3</c:v>
                </c:pt>
                <c:pt idx="38746" formatCode="0.00E+00">
                  <c:v>-2.7646099999999998E-3</c:v>
                </c:pt>
                <c:pt idx="38747" formatCode="0.00E+00">
                  <c:v>-2.57259E-3</c:v>
                </c:pt>
                <c:pt idx="38748" formatCode="0.00E+00">
                  <c:v>-2.3850400000000002E-3</c:v>
                </c:pt>
                <c:pt idx="38749" formatCode="0.00E+00">
                  <c:v>-2.2025399999999998E-3</c:v>
                </c:pt>
                <c:pt idx="38750" formatCode="0.00E+00">
                  <c:v>-2.02564E-3</c:v>
                </c:pt>
                <c:pt idx="38751" formatCode="0.00E+00">
                  <c:v>-1.85487E-3</c:v>
                </c:pt>
                <c:pt idx="38752" formatCode="0.00E+00">
                  <c:v>-1.69075E-3</c:v>
                </c:pt>
                <c:pt idx="38753" formatCode="0.00E+00">
                  <c:v>-1.53375E-3</c:v>
                </c:pt>
                <c:pt idx="38754" formatCode="0.00E+00">
                  <c:v>-1.38437E-3</c:v>
                </c:pt>
                <c:pt idx="38755" formatCode="0.00E+00">
                  <c:v>-1.2430399999999999E-3</c:v>
                </c:pt>
                <c:pt idx="38756" formatCode="0.00E+00">
                  <c:v>-1.11019E-3</c:v>
                </c:pt>
                <c:pt idx="38757" formatCode="0.00E+00">
                  <c:v>-9.8622500000000008E-4</c:v>
                </c:pt>
                <c:pt idx="38758" formatCode="0.00E+00">
                  <c:v>-8.7152499999999995E-4</c:v>
                </c:pt>
                <c:pt idx="38759" formatCode="0.00E+00">
                  <c:v>-7.6644099999999998E-4</c:v>
                </c:pt>
                <c:pt idx="38760" formatCode="0.00E+00">
                  <c:v>-6.7129699999999995E-4</c:v>
                </c:pt>
                <c:pt idx="38761" formatCode="0.00E+00">
                  <c:v>-5.8639499999999997E-4</c:v>
                </c:pt>
                <c:pt idx="38762" formatCode="0.00E+00">
                  <c:v>-5.1200499999999995E-4</c:v>
                </c:pt>
                <c:pt idx="38763" formatCode="0.00E+00">
                  <c:v>-4.4837099999999998E-4</c:v>
                </c:pt>
                <c:pt idx="38764" formatCode="0.00E+00">
                  <c:v>-3.9570799999999999E-4</c:v>
                </c:pt>
                <c:pt idx="38765" formatCode="0.00E+00">
                  <c:v>-3.5420299999999998E-4</c:v>
                </c:pt>
                <c:pt idx="38766" formatCode="0.00E+00">
                  <c:v>-3.2401199999999999E-4</c:v>
                </c:pt>
                <c:pt idx="38767" formatCode="0.00E+00">
                  <c:v>-3.0526300000000001E-4</c:v>
                </c:pt>
                <c:pt idx="38768" formatCode="0.00E+00">
                  <c:v>-2.9805199999999998E-4</c:v>
                </c:pt>
                <c:pt idx="38769" formatCode="0.00E+00">
                  <c:v>-3.02446E-4</c:v>
                </c:pt>
                <c:pt idx="38770" formatCode="0.00E+00">
                  <c:v>-3.1848199999999998E-4</c:v>
                </c:pt>
                <c:pt idx="38771" formatCode="0.00E+00">
                  <c:v>-3.4616600000000002E-4</c:v>
                </c:pt>
                <c:pt idx="38772" formatCode="0.00E+00">
                  <c:v>-3.8547400000000002E-4</c:v>
                </c:pt>
                <c:pt idx="38773" formatCode="0.00E+00">
                  <c:v>-4.3635100000000002E-4</c:v>
                </c:pt>
                <c:pt idx="38774" formatCode="0.00E+00">
                  <c:v>-4.9871300000000002E-4</c:v>
                </c:pt>
                <c:pt idx="38775" formatCode="0.00E+00">
                  <c:v>-5.7244499999999999E-4</c:v>
                </c:pt>
                <c:pt idx="38776" formatCode="0.00E+00">
                  <c:v>-6.5740099999999995E-4</c:v>
                </c:pt>
                <c:pt idx="38777" formatCode="0.00E+00">
                  <c:v>-7.5340900000000002E-4</c:v>
                </c:pt>
                <c:pt idx="38778" formatCode="0.00E+00">
                  <c:v>-8.6026400000000002E-4</c:v>
                </c:pt>
                <c:pt idx="38779" formatCode="0.00E+00">
                  <c:v>-9.7773499999999998E-4</c:v>
                </c:pt>
                <c:pt idx="38780" formatCode="0.00E+00">
                  <c:v>-1.10556E-3</c:v>
                </c:pt>
                <c:pt idx="38781" formatCode="0.00E+00">
                  <c:v>-1.2434499999999999E-3</c:v>
                </c:pt>
                <c:pt idx="38782" formatCode="0.00E+00">
                  <c:v>-1.3910999999999999E-3</c:v>
                </c:pt>
                <c:pt idx="38783" formatCode="0.00E+00">
                  <c:v>-1.5481500000000001E-3</c:v>
                </c:pt>
                <c:pt idx="38784" formatCode="0.00E+00">
                  <c:v>-1.7142500000000001E-3</c:v>
                </c:pt>
                <c:pt idx="38785" formatCode="0.00E+00">
                  <c:v>-1.8889899999999999E-3</c:v>
                </c:pt>
                <c:pt idx="38786" formatCode="0.00E+00">
                  <c:v>-2.0719699999999998E-3</c:v>
                </c:pt>
                <c:pt idx="38787" formatCode="0.00E+00">
                  <c:v>-2.2627400000000001E-3</c:v>
                </c:pt>
                <c:pt idx="38788" formatCode="0.00E+00">
                  <c:v>-2.4608299999999998E-3</c:v>
                </c:pt>
                <c:pt idx="38789" formatCode="0.00E+00">
                  <c:v>-2.66577E-3</c:v>
                </c:pt>
                <c:pt idx="38790" formatCode="0.00E+00">
                  <c:v>-2.8770499999999999E-3</c:v>
                </c:pt>
                <c:pt idx="38791" formatCode="0.00E+00">
                  <c:v>-3.0941499999999999E-3</c:v>
                </c:pt>
                <c:pt idx="38792" formatCode="0.00E+00">
                  <c:v>-3.3165199999999999E-3</c:v>
                </c:pt>
                <c:pt idx="38793" formatCode="0.00E+00">
                  <c:v>-3.5435900000000001E-3</c:v>
                </c:pt>
                <c:pt idx="38794" formatCode="0.00E+00">
                  <c:v>-3.77481E-3</c:v>
                </c:pt>
                <c:pt idx="38795" formatCode="0.00E+00">
                  <c:v>-4.0095599999999997E-3</c:v>
                </c:pt>
                <c:pt idx="38796" formatCode="0.00E+00">
                  <c:v>-4.2472600000000001E-3</c:v>
                </c:pt>
                <c:pt idx="38797" formatCode="0.00E+00">
                  <c:v>-4.4872699999999998E-3</c:v>
                </c:pt>
                <c:pt idx="38798" formatCode="0.00E+00">
                  <c:v>-4.7289699999999999E-3</c:v>
                </c:pt>
                <c:pt idx="38799" formatCode="0.00E+00">
                  <c:v>-4.9717299999999997E-3</c:v>
                </c:pt>
                <c:pt idx="38800" formatCode="0.00E+00">
                  <c:v>-5.2148899999999998E-3</c:v>
                </c:pt>
                <c:pt idx="38801" formatCode="0.00E+00">
                  <c:v>-5.4577999999999996E-3</c:v>
                </c:pt>
                <c:pt idx="38802" formatCode="0.00E+00">
                  <c:v>-5.6997899999999997E-3</c:v>
                </c:pt>
                <c:pt idx="38803" formatCode="0.00E+00">
                  <c:v>-5.9402099999999996E-3</c:v>
                </c:pt>
                <c:pt idx="38804" formatCode="0.00E+00">
                  <c:v>-6.1783899999999998E-3</c:v>
                </c:pt>
                <c:pt idx="38805" formatCode="0.00E+00">
                  <c:v>-6.4136499999999999E-3</c:v>
                </c:pt>
                <c:pt idx="38806" formatCode="0.00E+00">
                  <c:v>-6.6453199999999997E-3</c:v>
                </c:pt>
                <c:pt idx="38807" formatCode="0.00E+00">
                  <c:v>-6.8727299999999996E-3</c:v>
                </c:pt>
                <c:pt idx="38808" formatCode="0.00E+00">
                  <c:v>-7.0952300000000001E-3</c:v>
                </c:pt>
                <c:pt idx="38809" formatCode="0.00E+00">
                  <c:v>-7.31213E-3</c:v>
                </c:pt>
                <c:pt idx="38810" formatCode="0.00E+00">
                  <c:v>-7.5227899999999997E-3</c:v>
                </c:pt>
                <c:pt idx="38811" formatCode="0.00E+00">
                  <c:v>-7.7265600000000004E-3</c:v>
                </c:pt>
                <c:pt idx="38812" formatCode="0.00E+00">
                  <c:v>-7.9227900000000007E-3</c:v>
                </c:pt>
                <c:pt idx="38813" formatCode="0.00E+00">
                  <c:v>-8.1108399999999994E-3</c:v>
                </c:pt>
                <c:pt idx="38814" formatCode="0.00E+00">
                  <c:v>-8.2900999999999999E-3</c:v>
                </c:pt>
                <c:pt idx="38815" formatCode="0.00E+00">
                  <c:v>-8.4599600000000007E-3</c:v>
                </c:pt>
                <c:pt idx="38816" formatCode="0.00E+00">
                  <c:v>-8.6198100000000003E-3</c:v>
                </c:pt>
                <c:pt idx="38817" formatCode="0.00E+00">
                  <c:v>-8.7690700000000003E-3</c:v>
                </c:pt>
                <c:pt idx="38818" formatCode="0.00E+00">
                  <c:v>-8.9071900000000006E-3</c:v>
                </c:pt>
                <c:pt idx="38819" formatCode="0.00E+00">
                  <c:v>-9.0336099999999992E-3</c:v>
                </c:pt>
                <c:pt idx="38820" formatCode="0.00E+00">
                  <c:v>-9.1477899999999994E-3</c:v>
                </c:pt>
                <c:pt idx="38821" formatCode="0.00E+00">
                  <c:v>-9.2492300000000006E-3</c:v>
                </c:pt>
                <c:pt idx="38822" formatCode="0.00E+00">
                  <c:v>-9.3374500000000006E-3</c:v>
                </c:pt>
                <c:pt idx="38823" formatCode="0.00E+00">
                  <c:v>-9.4119600000000005E-3</c:v>
                </c:pt>
                <c:pt idx="38824" formatCode="0.00E+00">
                  <c:v>-9.4723299999999993E-3</c:v>
                </c:pt>
                <c:pt idx="38825" formatCode="0.00E+00">
                  <c:v>-9.5181399999999996E-3</c:v>
                </c:pt>
                <c:pt idx="38826" formatCode="0.00E+00">
                  <c:v>-9.5489800000000003E-3</c:v>
                </c:pt>
                <c:pt idx="38827" formatCode="0.00E+00">
                  <c:v>-9.5645000000000001E-3</c:v>
                </c:pt>
                <c:pt idx="38828" formatCode="0.00E+00">
                  <c:v>-9.5643499999999992E-3</c:v>
                </c:pt>
                <c:pt idx="38829" formatCode="0.00E+00">
                  <c:v>-9.5482099999999997E-3</c:v>
                </c:pt>
                <c:pt idx="38830" formatCode="0.00E+00">
                  <c:v>-9.5157999999999996E-3</c:v>
                </c:pt>
                <c:pt idx="38831" formatCode="0.00E+00">
                  <c:v>-9.4668700000000005E-3</c:v>
                </c:pt>
                <c:pt idx="38832" formatCode="0.00E+00">
                  <c:v>-9.4011800000000003E-3</c:v>
                </c:pt>
                <c:pt idx="38833" formatCode="0.00E+00">
                  <c:v>-9.3185400000000002E-3</c:v>
                </c:pt>
                <c:pt idx="38834" formatCode="0.00E+00">
                  <c:v>-9.2187799999999993E-3</c:v>
                </c:pt>
                <c:pt idx="38835" formatCode="0.00E+00">
                  <c:v>-9.1017800000000003E-3</c:v>
                </c:pt>
                <c:pt idx="38836" formatCode="0.00E+00">
                  <c:v>-8.9674400000000001E-3</c:v>
                </c:pt>
                <c:pt idx="38837" formatCode="0.00E+00">
                  <c:v>-8.8156699999999994E-3</c:v>
                </c:pt>
                <c:pt idx="38838" formatCode="0.00E+00">
                  <c:v>-8.6464599999999999E-3</c:v>
                </c:pt>
                <c:pt idx="38839" formatCode="0.00E+00">
                  <c:v>-8.4598E-3</c:v>
                </c:pt>
                <c:pt idx="38840" formatCode="0.00E+00">
                  <c:v>-8.2557199999999994E-3</c:v>
                </c:pt>
                <c:pt idx="38841" formatCode="0.00E+00">
                  <c:v>-8.0342799999999995E-3</c:v>
                </c:pt>
                <c:pt idx="38842" formatCode="0.00E+00">
                  <c:v>-7.7955999999999998E-3</c:v>
                </c:pt>
                <c:pt idx="38843" formatCode="0.00E+00">
                  <c:v>-7.5397900000000002E-3</c:v>
                </c:pt>
                <c:pt idx="38844" formatCode="0.00E+00">
                  <c:v>-7.2670399999999998E-3</c:v>
                </c:pt>
                <c:pt idx="38845" formatCode="0.00E+00">
                  <c:v>-6.97753E-3</c:v>
                </c:pt>
                <c:pt idx="38846" formatCode="0.00E+00">
                  <c:v>-6.6715100000000003E-3</c:v>
                </c:pt>
                <c:pt idx="38847" formatCode="0.00E+00">
                  <c:v>-6.3492499999999999E-3</c:v>
                </c:pt>
                <c:pt idx="38848" formatCode="0.00E+00">
                  <c:v>-6.0110299999999997E-3</c:v>
                </c:pt>
                <c:pt idx="38849" formatCode="0.00E+00">
                  <c:v>-5.6572100000000002E-3</c:v>
                </c:pt>
                <c:pt idx="38850" formatCode="0.00E+00">
                  <c:v>-5.2881400000000002E-3</c:v>
                </c:pt>
                <c:pt idx="38851" formatCode="0.00E+00">
                  <c:v>-4.9042199999999999E-3</c:v>
                </c:pt>
                <c:pt idx="38852" formatCode="0.00E+00">
                  <c:v>-4.5058900000000002E-3</c:v>
                </c:pt>
                <c:pt idx="38853" formatCode="0.00E+00">
                  <c:v>-4.0935900000000002E-3</c:v>
                </c:pt>
                <c:pt idx="38854" formatCode="0.00E+00">
                  <c:v>-3.66783E-3</c:v>
                </c:pt>
                <c:pt idx="38855" formatCode="0.00E+00">
                  <c:v>-3.2291199999999998E-3</c:v>
                </c:pt>
                <c:pt idx="38856" formatCode="0.00E+00">
                  <c:v>-2.77801E-3</c:v>
                </c:pt>
                <c:pt idx="38857" formatCode="0.00E+00">
                  <c:v>-2.3150699999999998E-3</c:v>
                </c:pt>
                <c:pt idx="38858" formatCode="0.00E+00">
                  <c:v>-1.8409100000000001E-3</c:v>
                </c:pt>
                <c:pt idx="38859" formatCode="0.00E+00">
                  <c:v>-1.3561599999999999E-3</c:v>
                </c:pt>
                <c:pt idx="38860" formatCode="0.00E+00">
                  <c:v>-8.6146900000000002E-4</c:v>
                </c:pt>
                <c:pt idx="38861" formatCode="0.00E+00">
                  <c:v>-3.5751499999999998E-4</c:v>
                </c:pt>
                <c:pt idx="38862" formatCode="0.00E+00">
                  <c:v>1.5500099999999999E-4</c:v>
                </c:pt>
                <c:pt idx="38863" formatCode="0.00E+00">
                  <c:v>6.7535800000000003E-4</c:v>
                </c:pt>
                <c:pt idx="38864" formatCode="0.00E+00">
                  <c:v>1.2028099999999999E-3</c:v>
                </c:pt>
                <c:pt idx="38865" formatCode="0.00E+00">
                  <c:v>1.7366E-3</c:v>
                </c:pt>
                <c:pt idx="38866" formatCode="0.00E+00">
                  <c:v>2.2759500000000001E-3</c:v>
                </c:pt>
                <c:pt idx="38867" formatCode="0.00E+00">
                  <c:v>2.8200500000000002E-3</c:v>
                </c:pt>
                <c:pt idx="38868" formatCode="0.00E+00">
                  <c:v>3.3681000000000002E-3</c:v>
                </c:pt>
                <c:pt idx="38869" formatCode="0.00E+00">
                  <c:v>3.9192699999999999E-3</c:v>
                </c:pt>
                <c:pt idx="38870" formatCode="0.00E+00">
                  <c:v>4.4727200000000003E-3</c:v>
                </c:pt>
                <c:pt idx="38871" formatCode="0.00E+00">
                  <c:v>5.0276000000000001E-3</c:v>
                </c:pt>
                <c:pt idx="38872" formatCode="0.00E+00">
                  <c:v>5.5830599999999999E-3</c:v>
                </c:pt>
                <c:pt idx="38873" formatCode="0.00E+00">
                  <c:v>6.1382099999999998E-3</c:v>
                </c:pt>
                <c:pt idx="38874" formatCode="0.00E+00">
                  <c:v>6.6921899999999998E-3</c:v>
                </c:pt>
                <c:pt idx="38875" formatCode="0.00E+00">
                  <c:v>7.2441099999999998E-3</c:v>
                </c:pt>
                <c:pt idx="38876" formatCode="0.00E+00">
                  <c:v>7.7930999999999999E-3</c:v>
                </c:pt>
                <c:pt idx="38877" formatCode="0.00E+00">
                  <c:v>8.3382600000000001E-3</c:v>
                </c:pt>
                <c:pt idx="38878" formatCode="0.00E+00">
                  <c:v>8.8786999999999998E-3</c:v>
                </c:pt>
                <c:pt idx="38879" formatCode="0.00E+00">
                  <c:v>9.4135399999999998E-3</c:v>
                </c:pt>
                <c:pt idx="38880" formatCode="0.00E+00">
                  <c:v>9.9418900000000001E-3</c:v>
                </c:pt>
                <c:pt idx="38881">
                  <c:v>1.0462900000000001E-2</c:v>
                </c:pt>
                <c:pt idx="38882">
                  <c:v>1.09756E-2</c:v>
                </c:pt>
                <c:pt idx="38883">
                  <c:v>1.14793E-2</c:v>
                </c:pt>
                <c:pt idx="38884">
                  <c:v>1.19729E-2</c:v>
                </c:pt>
                <c:pt idx="38885">
                  <c:v>1.24557E-2</c:v>
                </c:pt>
                <c:pt idx="38886">
                  <c:v>1.29269E-2</c:v>
                </c:pt>
                <c:pt idx="38887">
                  <c:v>1.3385599999999999E-2</c:v>
                </c:pt>
                <c:pt idx="38888">
                  <c:v>1.3831E-2</c:v>
                </c:pt>
                <c:pt idx="38889">
                  <c:v>1.42623E-2</c:v>
                </c:pt>
                <c:pt idx="38890">
                  <c:v>1.4678699999999999E-2</c:v>
                </c:pt>
                <c:pt idx="38891">
                  <c:v>1.5079499999999999E-2</c:v>
                </c:pt>
                <c:pt idx="38892">
                  <c:v>1.5463899999999999E-2</c:v>
                </c:pt>
                <c:pt idx="38893">
                  <c:v>1.58313E-2</c:v>
                </c:pt>
                <c:pt idx="38894">
                  <c:v>1.6180900000000002E-2</c:v>
                </c:pt>
                <c:pt idx="38895">
                  <c:v>1.6511999999999999E-2</c:v>
                </c:pt>
                <c:pt idx="38896">
                  <c:v>1.6823999999999999E-2</c:v>
                </c:pt>
                <c:pt idx="38897">
                  <c:v>1.7116300000000001E-2</c:v>
                </c:pt>
                <c:pt idx="38898">
                  <c:v>1.7388399999999998E-2</c:v>
                </c:pt>
                <c:pt idx="38899">
                  <c:v>1.7639499999999999E-2</c:v>
                </c:pt>
                <c:pt idx="38900">
                  <c:v>1.7869300000000001E-2</c:v>
                </c:pt>
                <c:pt idx="38901">
                  <c:v>1.8077200000000002E-2</c:v>
                </c:pt>
                <c:pt idx="38902">
                  <c:v>1.8262799999999999E-2</c:v>
                </c:pt>
                <c:pt idx="38903">
                  <c:v>1.8425500000000001E-2</c:v>
                </c:pt>
                <c:pt idx="38904">
                  <c:v>1.8565100000000001E-2</c:v>
                </c:pt>
                <c:pt idx="38905">
                  <c:v>1.8681099999999999E-2</c:v>
                </c:pt>
                <c:pt idx="38906">
                  <c:v>1.87732E-2</c:v>
                </c:pt>
                <c:pt idx="38907">
                  <c:v>1.8841199999999999E-2</c:v>
                </c:pt>
                <c:pt idx="38908">
                  <c:v>1.8884700000000001E-2</c:v>
                </c:pt>
                <c:pt idx="38909">
                  <c:v>1.89036E-2</c:v>
                </c:pt>
                <c:pt idx="38910">
                  <c:v>1.8897600000000001E-2</c:v>
                </c:pt>
                <c:pt idx="38911">
                  <c:v>1.88667E-2</c:v>
                </c:pt>
                <c:pt idx="38912">
                  <c:v>1.88106E-2</c:v>
                </c:pt>
                <c:pt idx="38913">
                  <c:v>1.87294E-2</c:v>
                </c:pt>
                <c:pt idx="38914">
                  <c:v>1.86231E-2</c:v>
                </c:pt>
                <c:pt idx="38915">
                  <c:v>1.84916E-2</c:v>
                </c:pt>
                <c:pt idx="38916">
                  <c:v>1.8334900000000001E-2</c:v>
                </c:pt>
                <c:pt idx="38917">
                  <c:v>1.8153300000000001E-2</c:v>
                </c:pt>
                <c:pt idx="38918">
                  <c:v>1.7946699999999999E-2</c:v>
                </c:pt>
                <c:pt idx="38919">
                  <c:v>1.7715499999999999E-2</c:v>
                </c:pt>
                <c:pt idx="38920">
                  <c:v>1.7459700000000002E-2</c:v>
                </c:pt>
                <c:pt idx="38921">
                  <c:v>1.71796E-2</c:v>
                </c:pt>
                <c:pt idx="38922">
                  <c:v>1.6875600000000001E-2</c:v>
                </c:pt>
                <c:pt idx="38923">
                  <c:v>1.6548E-2</c:v>
                </c:pt>
                <c:pt idx="38924">
                  <c:v>1.6197099999999999E-2</c:v>
                </c:pt>
                <c:pt idx="38925">
                  <c:v>1.5823299999999998E-2</c:v>
                </c:pt>
                <c:pt idx="38926">
                  <c:v>1.5427E-2</c:v>
                </c:pt>
                <c:pt idx="38927">
                  <c:v>1.5008799999999999E-2</c:v>
                </c:pt>
                <c:pt idx="38928">
                  <c:v>1.45691E-2</c:v>
                </c:pt>
                <c:pt idx="38929">
                  <c:v>1.4108600000000001E-2</c:v>
                </c:pt>
                <c:pt idx="38930">
                  <c:v>1.36277E-2</c:v>
                </c:pt>
                <c:pt idx="38931">
                  <c:v>1.3127099999999999E-2</c:v>
                </c:pt>
                <c:pt idx="38932">
                  <c:v>1.26074E-2</c:v>
                </c:pt>
                <c:pt idx="38933">
                  <c:v>1.20693E-2</c:v>
                </c:pt>
                <c:pt idx="38934">
                  <c:v>1.1513600000000001E-2</c:v>
                </c:pt>
                <c:pt idx="38935">
                  <c:v>1.09409E-2</c:v>
                </c:pt>
                <c:pt idx="38936">
                  <c:v>1.0352E-2</c:v>
                </c:pt>
                <c:pt idx="38937" formatCode="0.00E+00">
                  <c:v>9.7477699999999994E-3</c:v>
                </c:pt>
                <c:pt idx="38938" formatCode="0.00E+00">
                  <c:v>9.1289400000000003E-3</c:v>
                </c:pt>
                <c:pt idx="38939" formatCode="0.00E+00">
                  <c:v>8.4963899999999995E-3</c:v>
                </c:pt>
                <c:pt idx="38940" formatCode="0.00E+00">
                  <c:v>7.8509800000000005E-3</c:v>
                </c:pt>
                <c:pt idx="38941" formatCode="0.00E+00">
                  <c:v>7.1935999999999996E-3</c:v>
                </c:pt>
                <c:pt idx="38942" formatCode="0.00E+00">
                  <c:v>6.5251399999999996E-3</c:v>
                </c:pt>
                <c:pt idx="38943" formatCode="0.00E+00">
                  <c:v>5.8465499999999998E-3</c:v>
                </c:pt>
                <c:pt idx="38944" formatCode="0.00E+00">
                  <c:v>5.15877E-3</c:v>
                </c:pt>
                <c:pt idx="38945" formatCode="0.00E+00">
                  <c:v>4.4627499999999997E-3</c:v>
                </c:pt>
                <c:pt idx="38946" formatCode="0.00E+00">
                  <c:v>3.75947E-3</c:v>
                </c:pt>
                <c:pt idx="38947" formatCode="0.00E+00">
                  <c:v>3.0499199999999998E-3</c:v>
                </c:pt>
                <c:pt idx="38948" formatCode="0.00E+00">
                  <c:v>2.3351000000000001E-3</c:v>
                </c:pt>
                <c:pt idx="38949" formatCode="0.00E+00">
                  <c:v>1.61601E-3</c:v>
                </c:pt>
                <c:pt idx="38950" formatCode="0.00E+00">
                  <c:v>8.9367899999999998E-4</c:v>
                </c:pt>
                <c:pt idx="38951" formatCode="0.00E+00">
                  <c:v>1.6912399999999999E-4</c:v>
                </c:pt>
                <c:pt idx="38952" formatCode="0.00E+00">
                  <c:v>-5.5662500000000005E-4</c:v>
                </c:pt>
                <c:pt idx="38953" formatCode="0.00E+00">
                  <c:v>-1.28254E-3</c:v>
                </c:pt>
                <c:pt idx="38954" formatCode="0.00E+00">
                  <c:v>-2.0075800000000001E-3</c:v>
                </c:pt>
                <c:pt idx="38955" formatCode="0.00E+00">
                  <c:v>-2.7307099999999999E-3</c:v>
                </c:pt>
                <c:pt idx="38956" formatCode="0.00E+00">
                  <c:v>-3.4509100000000002E-3</c:v>
                </c:pt>
                <c:pt idx="38957" formatCode="0.00E+00">
                  <c:v>-4.1671499999999997E-3</c:v>
                </c:pt>
                <c:pt idx="38958" formatCode="0.00E+00">
                  <c:v>-4.8783999999999998E-3</c:v>
                </c:pt>
                <c:pt idx="38959" formatCode="0.00E+00">
                  <c:v>-5.5836499999999999E-3</c:v>
                </c:pt>
                <c:pt idx="38960" formatCode="0.00E+00">
                  <c:v>-6.2818800000000001E-3</c:v>
                </c:pt>
                <c:pt idx="38961" formatCode="0.00E+00">
                  <c:v>-6.9721000000000002E-3</c:v>
                </c:pt>
                <c:pt idx="38962" formatCode="0.00E+00">
                  <c:v>-7.6533299999999999E-3</c:v>
                </c:pt>
                <c:pt idx="38963" formatCode="0.00E+00">
                  <c:v>-8.3245899999999998E-3</c:v>
                </c:pt>
                <c:pt idx="38964" formatCode="0.00E+00">
                  <c:v>-8.9849100000000005E-3</c:v>
                </c:pt>
                <c:pt idx="38965" formatCode="0.00E+00">
                  <c:v>-9.6333700000000005E-3</c:v>
                </c:pt>
                <c:pt idx="38966">
                  <c:v>-1.0269E-2</c:v>
                </c:pt>
                <c:pt idx="38967">
                  <c:v>-1.0891E-2</c:v>
                </c:pt>
                <c:pt idx="38968">
                  <c:v>-1.1498400000000001E-2</c:v>
                </c:pt>
                <c:pt idx="38969">
                  <c:v>-1.20903E-2</c:v>
                </c:pt>
                <c:pt idx="38970">
                  <c:v>-1.2665900000000001E-2</c:v>
                </c:pt>
                <c:pt idx="38971">
                  <c:v>-1.32245E-2</c:v>
                </c:pt>
                <c:pt idx="38972">
                  <c:v>-1.3765100000000001E-2</c:v>
                </c:pt>
                <c:pt idx="38973">
                  <c:v>-1.42871E-2</c:v>
                </c:pt>
                <c:pt idx="38974">
                  <c:v>-1.4789699999999999E-2</c:v>
                </c:pt>
                <c:pt idx="38975">
                  <c:v>-1.52722E-2</c:v>
                </c:pt>
                <c:pt idx="38976">
                  <c:v>-1.5734000000000001E-2</c:v>
                </c:pt>
                <c:pt idx="38977">
                  <c:v>-1.6174399999999999E-2</c:v>
                </c:pt>
                <c:pt idx="38978">
                  <c:v>-1.6592800000000001E-2</c:v>
                </c:pt>
                <c:pt idx="38979">
                  <c:v>-1.69886E-2</c:v>
                </c:pt>
                <c:pt idx="38980">
                  <c:v>-1.73613E-2</c:v>
                </c:pt>
                <c:pt idx="38981">
                  <c:v>-1.7710299999999998E-2</c:v>
                </c:pt>
                <c:pt idx="38982">
                  <c:v>-1.8035300000000001E-2</c:v>
                </c:pt>
                <c:pt idx="38983">
                  <c:v>-1.8335799999999999E-2</c:v>
                </c:pt>
                <c:pt idx="38984">
                  <c:v>-1.86115E-2</c:v>
                </c:pt>
                <c:pt idx="38985">
                  <c:v>-1.8861800000000001E-2</c:v>
                </c:pt>
                <c:pt idx="38986">
                  <c:v>-1.9086599999999999E-2</c:v>
                </c:pt>
                <c:pt idx="38987">
                  <c:v>-1.92856E-2</c:v>
                </c:pt>
                <c:pt idx="38988">
                  <c:v>-1.94585E-2</c:v>
                </c:pt>
                <c:pt idx="38989">
                  <c:v>-1.96052E-2</c:v>
                </c:pt>
                <c:pt idx="38990">
                  <c:v>-1.9725400000000001E-2</c:v>
                </c:pt>
                <c:pt idx="38991">
                  <c:v>-1.9819099999999999E-2</c:v>
                </c:pt>
                <c:pt idx="38992">
                  <c:v>-1.9886299999999999E-2</c:v>
                </c:pt>
                <c:pt idx="38993">
                  <c:v>-1.9926800000000001E-2</c:v>
                </c:pt>
                <c:pt idx="38994">
                  <c:v>-1.9940699999999999E-2</c:v>
                </c:pt>
                <c:pt idx="38995">
                  <c:v>-1.9928000000000001E-2</c:v>
                </c:pt>
                <c:pt idx="38996">
                  <c:v>-1.9888900000000001E-2</c:v>
                </c:pt>
                <c:pt idx="38997">
                  <c:v>-1.9823500000000001E-2</c:v>
                </c:pt>
                <c:pt idx="38998">
                  <c:v>-1.97319E-2</c:v>
                </c:pt>
                <c:pt idx="38999">
                  <c:v>-1.9614300000000001E-2</c:v>
                </c:pt>
                <c:pt idx="39000">
                  <c:v>-1.9470999999999999E-2</c:v>
                </c:pt>
                <c:pt idx="39001">
                  <c:v>-1.9302400000000001E-2</c:v>
                </c:pt>
                <c:pt idx="39002">
                  <c:v>-1.9108699999999999E-2</c:v>
                </c:pt>
                <c:pt idx="39003">
                  <c:v>-1.8890199999999999E-2</c:v>
                </c:pt>
                <c:pt idx="39004">
                  <c:v>-1.8647500000000001E-2</c:v>
                </c:pt>
                <c:pt idx="39005">
                  <c:v>-1.8380899999999999E-2</c:v>
                </c:pt>
                <c:pt idx="39006">
                  <c:v>-1.80909E-2</c:v>
                </c:pt>
                <c:pt idx="39007">
                  <c:v>-1.7778100000000002E-2</c:v>
                </c:pt>
                <c:pt idx="39008">
                  <c:v>-1.7442900000000001E-2</c:v>
                </c:pt>
                <c:pt idx="39009">
                  <c:v>-1.7086E-2</c:v>
                </c:pt>
                <c:pt idx="39010">
                  <c:v>-1.6707900000000001E-2</c:v>
                </c:pt>
                <c:pt idx="39011">
                  <c:v>-1.6309299999999999E-2</c:v>
                </c:pt>
                <c:pt idx="39012">
                  <c:v>-1.5890899999999999E-2</c:v>
                </c:pt>
                <c:pt idx="39013">
                  <c:v>-1.5453400000000001E-2</c:v>
                </c:pt>
                <c:pt idx="39014">
                  <c:v>-1.49975E-2</c:v>
                </c:pt>
                <c:pt idx="39015">
                  <c:v>-1.4523899999999999E-2</c:v>
                </c:pt>
                <c:pt idx="39016">
                  <c:v>-1.4033500000000001E-2</c:v>
                </c:pt>
                <c:pt idx="39017">
                  <c:v>-1.3527000000000001E-2</c:v>
                </c:pt>
                <c:pt idx="39018">
                  <c:v>-1.30052E-2</c:v>
                </c:pt>
                <c:pt idx="39019">
                  <c:v>-1.24691E-2</c:v>
                </c:pt>
                <c:pt idx="39020">
                  <c:v>-1.19194E-2</c:v>
                </c:pt>
                <c:pt idx="39021">
                  <c:v>-1.1357000000000001E-2</c:v>
                </c:pt>
                <c:pt idx="39022">
                  <c:v>-1.07829E-2</c:v>
                </c:pt>
                <c:pt idx="39023">
                  <c:v>-1.0197899999999999E-2</c:v>
                </c:pt>
                <c:pt idx="39024" formatCode="0.00E+00">
                  <c:v>-9.6030300000000002E-3</c:v>
                </c:pt>
                <c:pt idx="39025" formatCode="0.00E+00">
                  <c:v>-8.9991499999999992E-3</c:v>
                </c:pt>
                <c:pt idx="39026" formatCode="0.00E+00">
                  <c:v>-8.3872400000000007E-3</c:v>
                </c:pt>
                <c:pt idx="39027" formatCode="0.00E+00">
                  <c:v>-7.76824E-3</c:v>
                </c:pt>
                <c:pt idx="39028" formatCode="0.00E+00">
                  <c:v>-7.1431300000000001E-3</c:v>
                </c:pt>
                <c:pt idx="39029" formatCode="0.00E+00">
                  <c:v>-6.5128599999999997E-3</c:v>
                </c:pt>
                <c:pt idx="39030" formatCode="0.00E+00">
                  <c:v>-5.8784099999999997E-3</c:v>
                </c:pt>
                <c:pt idx="39031" formatCode="0.00E+00">
                  <c:v>-5.2407599999999997E-3</c:v>
                </c:pt>
                <c:pt idx="39032" formatCode="0.00E+00">
                  <c:v>-4.6008799999999999E-3</c:v>
                </c:pt>
                <c:pt idx="39033" formatCode="0.00E+00">
                  <c:v>-3.9597399999999998E-3</c:v>
                </c:pt>
                <c:pt idx="39034" formatCode="0.00E+00">
                  <c:v>-3.3183100000000001E-3</c:v>
                </c:pt>
                <c:pt idx="39035" formatCode="0.00E+00">
                  <c:v>-2.6775599999999998E-3</c:v>
                </c:pt>
                <c:pt idx="39036" formatCode="0.00E+00">
                  <c:v>-2.0384600000000002E-3</c:v>
                </c:pt>
                <c:pt idx="39037" formatCode="0.00E+00">
                  <c:v>-1.4019499999999999E-3</c:v>
                </c:pt>
                <c:pt idx="39038" formatCode="0.00E+00">
                  <c:v>-7.6897399999999996E-4</c:v>
                </c:pt>
                <c:pt idx="39039" formatCode="0.00E+00">
                  <c:v>-1.4047199999999999E-4</c:v>
                </c:pt>
                <c:pt idx="39040" formatCode="0.00E+00">
                  <c:v>4.8263700000000001E-4</c:v>
                </c:pt>
                <c:pt idx="39041" formatCode="0.00E+00">
                  <c:v>1.0994399999999999E-3</c:v>
                </c:pt>
                <c:pt idx="39042" formatCode="0.00E+00">
                  <c:v>1.7090600000000001E-3</c:v>
                </c:pt>
                <c:pt idx="39043" formatCode="0.00E+00">
                  <c:v>2.3105999999999999E-3</c:v>
                </c:pt>
                <c:pt idx="39044" formatCode="0.00E+00">
                  <c:v>2.9032099999999998E-3</c:v>
                </c:pt>
                <c:pt idx="39045" formatCode="0.00E+00">
                  <c:v>3.48606E-3</c:v>
                </c:pt>
                <c:pt idx="39046" formatCode="0.00E+00">
                  <c:v>4.0583099999999999E-3</c:v>
                </c:pt>
                <c:pt idx="39047" formatCode="0.00E+00">
                  <c:v>4.6191899999999996E-3</c:v>
                </c:pt>
                <c:pt idx="39048" formatCode="0.00E+00">
                  <c:v>5.1678999999999996E-3</c:v>
                </c:pt>
                <c:pt idx="39049" formatCode="0.00E+00">
                  <c:v>5.7036999999999999E-3</c:v>
                </c:pt>
                <c:pt idx="39050" formatCode="0.00E+00">
                  <c:v>6.2258699999999997E-3</c:v>
                </c:pt>
                <c:pt idx="39051" formatCode="0.00E+00">
                  <c:v>6.7337100000000004E-3</c:v>
                </c:pt>
                <c:pt idx="39052" formatCode="0.00E+00">
                  <c:v>7.22655E-3</c:v>
                </c:pt>
                <c:pt idx="39053" formatCode="0.00E+00">
                  <c:v>7.7037499999999997E-3</c:v>
                </c:pt>
                <c:pt idx="39054" formatCode="0.00E+00">
                  <c:v>8.1646900000000005E-3</c:v>
                </c:pt>
                <c:pt idx="39055" formatCode="0.00E+00">
                  <c:v>8.6087899999999998E-3</c:v>
                </c:pt>
                <c:pt idx="39056" formatCode="0.00E+00">
                  <c:v>9.0355100000000001E-3</c:v>
                </c:pt>
                <c:pt idx="39057" formatCode="0.00E+00">
                  <c:v>9.4443300000000008E-3</c:v>
                </c:pt>
                <c:pt idx="39058" formatCode="0.00E+00">
                  <c:v>9.8347499999999997E-3</c:v>
                </c:pt>
                <c:pt idx="39059">
                  <c:v>1.02063E-2</c:v>
                </c:pt>
                <c:pt idx="39060">
                  <c:v>1.0558700000000001E-2</c:v>
                </c:pt>
                <c:pt idx="39061">
                  <c:v>1.08913E-2</c:v>
                </c:pt>
                <c:pt idx="39062">
                  <c:v>1.1204E-2</c:v>
                </c:pt>
                <c:pt idx="39063">
                  <c:v>1.14964E-2</c:v>
                </c:pt>
                <c:pt idx="39064">
                  <c:v>1.1768300000000001E-2</c:v>
                </c:pt>
                <c:pt idx="39065">
                  <c:v>1.20193E-2</c:v>
                </c:pt>
                <c:pt idx="39066">
                  <c:v>1.22492E-2</c:v>
                </c:pt>
                <c:pt idx="39067">
                  <c:v>1.2458E-2</c:v>
                </c:pt>
                <c:pt idx="39068">
                  <c:v>1.26455E-2</c:v>
                </c:pt>
                <c:pt idx="39069">
                  <c:v>1.2811599999999999E-2</c:v>
                </c:pt>
                <c:pt idx="39070">
                  <c:v>1.2956199999999999E-2</c:v>
                </c:pt>
                <c:pt idx="39071">
                  <c:v>1.30794E-2</c:v>
                </c:pt>
                <c:pt idx="39072">
                  <c:v>1.3181E-2</c:v>
                </c:pt>
                <c:pt idx="39073">
                  <c:v>1.32613E-2</c:v>
                </c:pt>
                <c:pt idx="39074">
                  <c:v>1.3320200000000001E-2</c:v>
                </c:pt>
                <c:pt idx="39075">
                  <c:v>1.3358E-2</c:v>
                </c:pt>
                <c:pt idx="39076">
                  <c:v>1.33747E-2</c:v>
                </c:pt>
                <c:pt idx="39077">
                  <c:v>1.33705E-2</c:v>
                </c:pt>
                <c:pt idx="39078">
                  <c:v>1.33458E-2</c:v>
                </c:pt>
                <c:pt idx="39079">
                  <c:v>1.33007E-2</c:v>
                </c:pt>
                <c:pt idx="39080">
                  <c:v>1.32356E-2</c:v>
                </c:pt>
                <c:pt idx="39081">
                  <c:v>1.31507E-2</c:v>
                </c:pt>
                <c:pt idx="39082">
                  <c:v>1.3046500000000001E-2</c:v>
                </c:pt>
                <c:pt idx="39083">
                  <c:v>1.29234E-2</c:v>
                </c:pt>
                <c:pt idx="39084">
                  <c:v>1.27817E-2</c:v>
                </c:pt>
                <c:pt idx="39085">
                  <c:v>1.26219E-2</c:v>
                </c:pt>
                <c:pt idx="39086">
                  <c:v>1.2444500000000001E-2</c:v>
                </c:pt>
                <c:pt idx="39087">
                  <c:v>1.225E-2</c:v>
                </c:pt>
                <c:pt idx="39088">
                  <c:v>1.2038999999999999E-2</c:v>
                </c:pt>
                <c:pt idx="39089">
                  <c:v>1.18119E-2</c:v>
                </c:pt>
                <c:pt idx="39090">
                  <c:v>1.1569400000000001E-2</c:v>
                </c:pt>
                <c:pt idx="39091">
                  <c:v>1.13121E-2</c:v>
                </c:pt>
                <c:pt idx="39092">
                  <c:v>1.1040599999999999E-2</c:v>
                </c:pt>
                <c:pt idx="39093">
                  <c:v>1.0755499999999999E-2</c:v>
                </c:pt>
                <c:pt idx="39094">
                  <c:v>1.0457599999999999E-2</c:v>
                </c:pt>
                <c:pt idx="39095">
                  <c:v>1.0147400000000001E-2</c:v>
                </c:pt>
                <c:pt idx="39096" formatCode="0.00E+00">
                  <c:v>9.8257899999999992E-3</c:v>
                </c:pt>
                <c:pt idx="39097" formatCode="0.00E+00">
                  <c:v>9.4933799999999992E-3</c:v>
                </c:pt>
                <c:pt idx="39098" formatCode="0.00E+00">
                  <c:v>9.1509E-3</c:v>
                </c:pt>
                <c:pt idx="39099" formatCode="0.00E+00">
                  <c:v>8.7991200000000006E-3</c:v>
                </c:pt>
                <c:pt idx="39100" formatCode="0.00E+00">
                  <c:v>8.43877E-3</c:v>
                </c:pt>
                <c:pt idx="39101" formatCode="0.00E+00">
                  <c:v>8.0706200000000006E-3</c:v>
                </c:pt>
                <c:pt idx="39102" formatCode="0.00E+00">
                  <c:v>7.6954399999999996E-3</c:v>
                </c:pt>
                <c:pt idx="39103" formatCode="0.00E+00">
                  <c:v>7.3140100000000001E-3</c:v>
                </c:pt>
                <c:pt idx="39104" formatCode="0.00E+00">
                  <c:v>6.9271100000000002E-3</c:v>
                </c:pt>
                <c:pt idx="39105" formatCode="0.00E+00">
                  <c:v>6.5355200000000004E-3</c:v>
                </c:pt>
                <c:pt idx="39106" formatCode="0.00E+00">
                  <c:v>6.1400200000000004E-3</c:v>
                </c:pt>
                <c:pt idx="39107" formatCode="0.00E+00">
                  <c:v>5.7414199999999997E-3</c:v>
                </c:pt>
                <c:pt idx="39108" formatCode="0.00E+00">
                  <c:v>5.3404899999999998E-3</c:v>
                </c:pt>
                <c:pt idx="39109" formatCode="0.00E+00">
                  <c:v>4.9380099999999996E-3</c:v>
                </c:pt>
                <c:pt idx="39110" formatCode="0.00E+00">
                  <c:v>4.5347800000000004E-3</c:v>
                </c:pt>
                <c:pt idx="39111" formatCode="0.00E+00">
                  <c:v>4.1315600000000003E-3</c:v>
                </c:pt>
                <c:pt idx="39112" formatCode="0.00E+00">
                  <c:v>3.7291300000000002E-3</c:v>
                </c:pt>
                <c:pt idx="39113" formatCode="0.00E+00">
                  <c:v>3.32825E-3</c:v>
                </c:pt>
                <c:pt idx="39114" formatCode="0.00E+00">
                  <c:v>2.9296700000000001E-3</c:v>
                </c:pt>
                <c:pt idx="39115" formatCode="0.00E+00">
                  <c:v>2.5341399999999998E-3</c:v>
                </c:pt>
                <c:pt idx="39116" formatCode="0.00E+00">
                  <c:v>2.1423700000000002E-3</c:v>
                </c:pt>
                <c:pt idx="39117" formatCode="0.00E+00">
                  <c:v>1.7551000000000001E-3</c:v>
                </c:pt>
                <c:pt idx="39118" formatCode="0.00E+00">
                  <c:v>1.3730299999999999E-3</c:v>
                </c:pt>
                <c:pt idx="39119" formatCode="0.00E+00">
                  <c:v>9.9682999999999998E-4</c:v>
                </c:pt>
                <c:pt idx="39120" formatCode="0.00E+00">
                  <c:v>6.2718599999999995E-4</c:v>
                </c:pt>
                <c:pt idx="39121" formatCode="0.00E+00">
                  <c:v>2.64746E-4</c:v>
                </c:pt>
                <c:pt idx="39122" formatCode="0.00E+00">
                  <c:v>-8.98583E-5</c:v>
                </c:pt>
                <c:pt idx="39123" formatCode="0.00E+00">
                  <c:v>-4.3601300000000001E-4</c:v>
                </c:pt>
                <c:pt idx="39124" formatCode="0.00E+00">
                  <c:v>-7.7312799999999999E-4</c:v>
                </c:pt>
                <c:pt idx="39125" formatCode="0.00E+00">
                  <c:v>-1.10063E-3</c:v>
                </c:pt>
                <c:pt idx="39126" formatCode="0.00E+00">
                  <c:v>-1.41799E-3</c:v>
                </c:pt>
                <c:pt idx="39127" formatCode="0.00E+00">
                  <c:v>-1.72466E-3</c:v>
                </c:pt>
                <c:pt idx="39128" formatCode="0.00E+00">
                  <c:v>-2.02016E-3</c:v>
                </c:pt>
                <c:pt idx="39129" formatCode="0.00E+00">
                  <c:v>-2.3040299999999999E-3</c:v>
                </c:pt>
                <c:pt idx="39130" formatCode="0.00E+00">
                  <c:v>-2.57581E-3</c:v>
                </c:pt>
                <c:pt idx="39131" formatCode="0.00E+00">
                  <c:v>-2.8350799999999998E-3</c:v>
                </c:pt>
                <c:pt idx="39132" formatCode="0.00E+00">
                  <c:v>-3.0814700000000002E-3</c:v>
                </c:pt>
                <c:pt idx="39133" formatCode="0.00E+00">
                  <c:v>-3.31461E-3</c:v>
                </c:pt>
                <c:pt idx="39134" formatCode="0.00E+00">
                  <c:v>-3.53418E-3</c:v>
                </c:pt>
                <c:pt idx="39135" formatCode="0.00E+00">
                  <c:v>-3.7398599999999998E-3</c:v>
                </c:pt>
                <c:pt idx="39136" formatCode="0.00E+00">
                  <c:v>-3.9313999999999998E-3</c:v>
                </c:pt>
                <c:pt idx="39137" formatCode="0.00E+00">
                  <c:v>-4.1085599999999998E-3</c:v>
                </c:pt>
                <c:pt idx="39138" formatCode="0.00E+00">
                  <c:v>-4.2711199999999998E-3</c:v>
                </c:pt>
                <c:pt idx="39139" formatCode="0.00E+00">
                  <c:v>-4.4189099999999999E-3</c:v>
                </c:pt>
                <c:pt idx="39140" formatCode="0.00E+00">
                  <c:v>-4.55179E-3</c:v>
                </c:pt>
                <c:pt idx="39141" formatCode="0.00E+00">
                  <c:v>-4.6696400000000001E-3</c:v>
                </c:pt>
                <c:pt idx="39142" formatCode="0.00E+00">
                  <c:v>-4.7723799999999997E-3</c:v>
                </c:pt>
                <c:pt idx="39143" formatCode="0.00E+00">
                  <c:v>-4.85995E-3</c:v>
                </c:pt>
                <c:pt idx="39144" formatCode="0.00E+00">
                  <c:v>-4.9323400000000003E-3</c:v>
                </c:pt>
                <c:pt idx="39145" formatCode="0.00E+00">
                  <c:v>-4.9895699999999996E-3</c:v>
                </c:pt>
                <c:pt idx="39146" formatCode="0.00E+00">
                  <c:v>-5.0316700000000002E-3</c:v>
                </c:pt>
                <c:pt idx="39147" formatCode="0.00E+00">
                  <c:v>-5.05873E-3</c:v>
                </c:pt>
                <c:pt idx="39148" formatCode="0.00E+00">
                  <c:v>-5.0708400000000001E-3</c:v>
                </c:pt>
                <c:pt idx="39149" formatCode="0.00E+00">
                  <c:v>-5.0681500000000004E-3</c:v>
                </c:pt>
                <c:pt idx="39150" formatCode="0.00E+00">
                  <c:v>-5.0508200000000001E-3</c:v>
                </c:pt>
                <c:pt idx="39151" formatCode="0.00E+00">
                  <c:v>-5.0190599999999997E-3</c:v>
                </c:pt>
                <c:pt idx="39152" formatCode="0.00E+00">
                  <c:v>-4.9730699999999996E-3</c:v>
                </c:pt>
                <c:pt idx="39153" formatCode="0.00E+00">
                  <c:v>-4.9131299999999999E-3</c:v>
                </c:pt>
                <c:pt idx="39154" formatCode="0.00E+00">
                  <c:v>-4.8395199999999999E-3</c:v>
                </c:pt>
                <c:pt idx="39155" formatCode="0.00E+00">
                  <c:v>-4.7525299999999996E-3</c:v>
                </c:pt>
                <c:pt idx="39156" formatCode="0.00E+00">
                  <c:v>-4.6525200000000003E-3</c:v>
                </c:pt>
                <c:pt idx="39157" formatCode="0.00E+00">
                  <c:v>-4.5398499999999998E-3</c:v>
                </c:pt>
                <c:pt idx="39158" formatCode="0.00E+00">
                  <c:v>-4.4149000000000002E-3</c:v>
                </c:pt>
                <c:pt idx="39159" formatCode="0.00E+00">
                  <c:v>-4.27809E-3</c:v>
                </c:pt>
                <c:pt idx="39160" formatCode="0.00E+00">
                  <c:v>-4.12985E-3</c:v>
                </c:pt>
                <c:pt idx="39161" formatCode="0.00E+00">
                  <c:v>-3.97065E-3</c:v>
                </c:pt>
                <c:pt idx="39162" formatCode="0.00E+00">
                  <c:v>-3.8009599999999999E-3</c:v>
                </c:pt>
                <c:pt idx="39163" formatCode="0.00E+00">
                  <c:v>-3.6212800000000002E-3</c:v>
                </c:pt>
                <c:pt idx="39164" formatCode="0.00E+00">
                  <c:v>-3.4321400000000002E-3</c:v>
                </c:pt>
                <c:pt idx="39165" formatCode="0.00E+00">
                  <c:v>-3.2340799999999999E-3</c:v>
                </c:pt>
                <c:pt idx="39166" formatCode="0.00E+00">
                  <c:v>-3.0276399999999998E-3</c:v>
                </c:pt>
                <c:pt idx="39167" formatCode="0.00E+00">
                  <c:v>-2.8134100000000001E-3</c:v>
                </c:pt>
                <c:pt idx="39168" formatCode="0.00E+00">
                  <c:v>-2.5919699999999999E-3</c:v>
                </c:pt>
                <c:pt idx="39169" formatCode="0.00E+00">
                  <c:v>-2.3639300000000002E-3</c:v>
                </c:pt>
                <c:pt idx="39170" formatCode="0.00E+00">
                  <c:v>-2.1298900000000002E-3</c:v>
                </c:pt>
                <c:pt idx="39171" formatCode="0.00E+00">
                  <c:v>-1.89047E-3</c:v>
                </c:pt>
                <c:pt idx="39172" formatCode="0.00E+00">
                  <c:v>-1.6463300000000001E-3</c:v>
                </c:pt>
                <c:pt idx="39173" formatCode="0.00E+00">
                  <c:v>-1.3980900000000001E-3</c:v>
                </c:pt>
                <c:pt idx="39174" formatCode="0.00E+00">
                  <c:v>-1.1464100000000001E-3</c:v>
                </c:pt>
                <c:pt idx="39175" formatCode="0.00E+00">
                  <c:v>-8.9195300000000002E-4</c:v>
                </c:pt>
                <c:pt idx="39176" formatCode="0.00E+00">
                  <c:v>-6.3537000000000001E-4</c:v>
                </c:pt>
                <c:pt idx="39177" formatCode="0.00E+00">
                  <c:v>-3.7732899999999998E-4</c:v>
                </c:pt>
                <c:pt idx="39178" formatCode="0.00E+00">
                  <c:v>-1.18498E-4</c:v>
                </c:pt>
                <c:pt idx="39179" formatCode="0.00E+00">
                  <c:v>1.4045600000000001E-4</c:v>
                </c:pt>
                <c:pt idx="39180" formatCode="0.00E+00">
                  <c:v>3.98866E-4</c:v>
                </c:pt>
                <c:pt idx="39181" formatCode="0.00E+00">
                  <c:v>6.5606699999999998E-4</c:v>
                </c:pt>
                <c:pt idx="39182" formatCode="0.00E+00">
                  <c:v>9.1139699999999999E-4</c:v>
                </c:pt>
                <c:pt idx="39183" formatCode="0.00E+00">
                  <c:v>1.1642E-3</c:v>
                </c:pt>
                <c:pt idx="39184" formatCode="0.00E+00">
                  <c:v>1.4138200000000001E-3</c:v>
                </c:pt>
                <c:pt idx="39185" formatCode="0.00E+00">
                  <c:v>1.65963E-3</c:v>
                </c:pt>
                <c:pt idx="39186" formatCode="0.00E+00">
                  <c:v>1.9009700000000001E-3</c:v>
                </c:pt>
                <c:pt idx="39187" formatCode="0.00E+00">
                  <c:v>2.1372399999999999E-3</c:v>
                </c:pt>
                <c:pt idx="39188" formatCode="0.00E+00">
                  <c:v>2.3678100000000001E-3</c:v>
                </c:pt>
                <c:pt idx="39189" formatCode="0.00E+00">
                  <c:v>2.5920800000000001E-3</c:v>
                </c:pt>
                <c:pt idx="39190" formatCode="0.00E+00">
                  <c:v>2.8094600000000002E-3</c:v>
                </c:pt>
                <c:pt idx="39191" formatCode="0.00E+00">
                  <c:v>3.0193899999999998E-3</c:v>
                </c:pt>
                <c:pt idx="39192" formatCode="0.00E+00">
                  <c:v>3.2212999999999999E-3</c:v>
                </c:pt>
                <c:pt idx="39193" formatCode="0.00E+00">
                  <c:v>3.41465E-3</c:v>
                </c:pt>
                <c:pt idx="39194" formatCode="0.00E+00">
                  <c:v>3.5989300000000002E-3</c:v>
                </c:pt>
                <c:pt idx="39195" formatCode="0.00E+00">
                  <c:v>3.7736200000000001E-3</c:v>
                </c:pt>
                <c:pt idx="39196" formatCode="0.00E+00">
                  <c:v>3.93824E-3</c:v>
                </c:pt>
                <c:pt idx="39197" formatCode="0.00E+00">
                  <c:v>4.0923399999999999E-3</c:v>
                </c:pt>
                <c:pt idx="39198" formatCode="0.00E+00">
                  <c:v>4.2354699999999999E-3</c:v>
                </c:pt>
                <c:pt idx="39199" formatCode="0.00E+00">
                  <c:v>4.3672199999999998E-3</c:v>
                </c:pt>
                <c:pt idx="39200" formatCode="0.00E+00">
                  <c:v>4.4871900000000003E-3</c:v>
                </c:pt>
                <c:pt idx="39201" formatCode="0.00E+00">
                  <c:v>4.59502E-3</c:v>
                </c:pt>
                <c:pt idx="39202" formatCode="0.00E+00">
                  <c:v>4.6903500000000002E-3</c:v>
                </c:pt>
                <c:pt idx="39203" formatCode="0.00E+00">
                  <c:v>4.7728800000000002E-3</c:v>
                </c:pt>
                <c:pt idx="39204" formatCode="0.00E+00">
                  <c:v>4.8423199999999998E-3</c:v>
                </c:pt>
                <c:pt idx="39205" formatCode="0.00E+00">
                  <c:v>4.8983999999999998E-3</c:v>
                </c:pt>
                <c:pt idx="39206" formatCode="0.00E+00">
                  <c:v>4.9408799999999999E-3</c:v>
                </c:pt>
                <c:pt idx="39207" formatCode="0.00E+00">
                  <c:v>4.9695599999999996E-3</c:v>
                </c:pt>
                <c:pt idx="39208" formatCode="0.00E+00">
                  <c:v>4.9842599999999999E-3</c:v>
                </c:pt>
                <c:pt idx="39209" formatCode="0.00E+00">
                  <c:v>4.9848399999999999E-3</c:v>
                </c:pt>
                <c:pt idx="39210" formatCode="0.00E+00">
                  <c:v>4.9711699999999996E-3</c:v>
                </c:pt>
                <c:pt idx="39211" formatCode="0.00E+00">
                  <c:v>4.9431700000000002E-3</c:v>
                </c:pt>
                <c:pt idx="39212" formatCode="0.00E+00">
                  <c:v>4.9007699999999996E-3</c:v>
                </c:pt>
                <c:pt idx="39213" formatCode="0.00E+00">
                  <c:v>4.8439499999999996E-3</c:v>
                </c:pt>
                <c:pt idx="39214" formatCode="0.00E+00">
                  <c:v>4.7727100000000003E-3</c:v>
                </c:pt>
                <c:pt idx="39215" formatCode="0.00E+00">
                  <c:v>4.6870699999999998E-3</c:v>
                </c:pt>
                <c:pt idx="39216" formatCode="0.00E+00">
                  <c:v>4.5871100000000001E-3</c:v>
                </c:pt>
                <c:pt idx="39217" formatCode="0.00E+00">
                  <c:v>4.47292E-3</c:v>
                </c:pt>
                <c:pt idx="39218" formatCode="0.00E+00">
                  <c:v>4.3446099999999996E-3</c:v>
                </c:pt>
                <c:pt idx="39219" formatCode="0.00E+00">
                  <c:v>4.2023299999999998E-3</c:v>
                </c:pt>
                <c:pt idx="39220" formatCode="0.00E+00">
                  <c:v>4.0462800000000002E-3</c:v>
                </c:pt>
                <c:pt idx="39221" formatCode="0.00E+00">
                  <c:v>3.87667E-3</c:v>
                </c:pt>
                <c:pt idx="39222" formatCode="0.00E+00">
                  <c:v>3.6937300000000001E-3</c:v>
                </c:pt>
                <c:pt idx="39223" formatCode="0.00E+00">
                  <c:v>3.4977300000000001E-3</c:v>
                </c:pt>
                <c:pt idx="39224" formatCode="0.00E+00">
                  <c:v>3.28897E-3</c:v>
                </c:pt>
                <c:pt idx="39225" formatCode="0.00E+00">
                  <c:v>3.06778E-3</c:v>
                </c:pt>
                <c:pt idx="39226" formatCode="0.00E+00">
                  <c:v>2.8345000000000002E-3</c:v>
                </c:pt>
                <c:pt idx="39227" formatCode="0.00E+00">
                  <c:v>2.58953E-3</c:v>
                </c:pt>
                <c:pt idx="39228" formatCode="0.00E+00">
                  <c:v>2.3332499999999998E-3</c:v>
                </c:pt>
                <c:pt idx="39229" formatCode="0.00E+00">
                  <c:v>2.0661099999999999E-3</c:v>
                </c:pt>
                <c:pt idx="39230" formatCode="0.00E+00">
                  <c:v>1.7885500000000001E-3</c:v>
                </c:pt>
                <c:pt idx="39231" formatCode="0.00E+00">
                  <c:v>1.50106E-3</c:v>
                </c:pt>
                <c:pt idx="39232" formatCode="0.00E+00">
                  <c:v>1.2041300000000001E-3</c:v>
                </c:pt>
                <c:pt idx="39233" formatCode="0.00E+00">
                  <c:v>8.9829299999999999E-4</c:v>
                </c:pt>
                <c:pt idx="39234" formatCode="0.00E+00">
                  <c:v>5.8407900000000004E-4</c:v>
                </c:pt>
                <c:pt idx="39235" formatCode="0.00E+00">
                  <c:v>2.62057E-4</c:v>
                </c:pt>
                <c:pt idx="39236" formatCode="0.00E+00">
                  <c:v>-6.7192600000000004E-5</c:v>
                </c:pt>
                <c:pt idx="39237" formatCode="0.00E+00">
                  <c:v>-4.0307100000000002E-4</c:v>
                </c:pt>
                <c:pt idx="39238" formatCode="0.00E+00">
                  <c:v>-7.4496199999999995E-4</c:v>
                </c:pt>
                <c:pt idx="39239" formatCode="0.00E+00">
                  <c:v>-1.09224E-3</c:v>
                </c:pt>
                <c:pt idx="39240" formatCode="0.00E+00">
                  <c:v>-1.44425E-3</c:v>
                </c:pt>
                <c:pt idx="39241" formatCode="0.00E+00">
                  <c:v>-1.8003299999999999E-3</c:v>
                </c:pt>
                <c:pt idx="39242" formatCode="0.00E+00">
                  <c:v>-2.1598300000000002E-3</c:v>
                </c:pt>
                <c:pt idx="39243" formatCode="0.00E+00">
                  <c:v>-2.52206E-3</c:v>
                </c:pt>
                <c:pt idx="39244" formatCode="0.00E+00">
                  <c:v>-2.8863199999999999E-3</c:v>
                </c:pt>
                <c:pt idx="39245" formatCode="0.00E+00">
                  <c:v>-3.2519200000000002E-3</c:v>
                </c:pt>
                <c:pt idx="39246" formatCode="0.00E+00">
                  <c:v>-3.6181500000000001E-3</c:v>
                </c:pt>
                <c:pt idx="39247" formatCode="0.00E+00">
                  <c:v>-3.9843099999999996E-3</c:v>
                </c:pt>
                <c:pt idx="39248" formatCode="0.00E+00">
                  <c:v>-4.3496699999999999E-3</c:v>
                </c:pt>
                <c:pt idx="39249" formatCode="0.00E+00">
                  <c:v>-4.7135299999999996E-3</c:v>
                </c:pt>
                <c:pt idx="39250" formatCode="0.00E+00">
                  <c:v>-5.0751599999999996E-3</c:v>
                </c:pt>
                <c:pt idx="39251" formatCode="0.00E+00">
                  <c:v>-5.4338399999999997E-3</c:v>
                </c:pt>
                <c:pt idx="39252" formatCode="0.00E+00">
                  <c:v>-5.7888599999999998E-3</c:v>
                </c:pt>
                <c:pt idx="39253" formatCode="0.00E+00">
                  <c:v>-6.1394900000000001E-3</c:v>
                </c:pt>
                <c:pt idx="39254" formatCode="0.00E+00">
                  <c:v>-6.4850400000000001E-3</c:v>
                </c:pt>
                <c:pt idx="39255" formatCode="0.00E+00">
                  <c:v>-6.8247899999999998E-3</c:v>
                </c:pt>
                <c:pt idx="39256" formatCode="0.00E+00">
                  <c:v>-7.1580400000000001E-3</c:v>
                </c:pt>
                <c:pt idx="39257" formatCode="0.00E+00">
                  <c:v>-7.4840999999999996E-3</c:v>
                </c:pt>
                <c:pt idx="39258" formatCode="0.00E+00">
                  <c:v>-7.8022999999999999E-3</c:v>
                </c:pt>
                <c:pt idx="39259" formatCode="0.00E+00">
                  <c:v>-8.1119499999999997E-3</c:v>
                </c:pt>
                <c:pt idx="39260" formatCode="0.00E+00">
                  <c:v>-8.4124100000000004E-3</c:v>
                </c:pt>
                <c:pt idx="39261" formatCode="0.00E+00">
                  <c:v>-8.7030100000000006E-3</c:v>
                </c:pt>
                <c:pt idx="39262" formatCode="0.00E+00">
                  <c:v>-8.9831400000000006E-3</c:v>
                </c:pt>
                <c:pt idx="39263" formatCode="0.00E+00">
                  <c:v>-9.2521700000000005E-3</c:v>
                </c:pt>
                <c:pt idx="39264" formatCode="0.00E+00">
                  <c:v>-9.5095100000000005E-3</c:v>
                </c:pt>
                <c:pt idx="39265" formatCode="0.00E+00">
                  <c:v>-9.7545700000000006E-3</c:v>
                </c:pt>
                <c:pt idx="39266" formatCode="0.00E+00">
                  <c:v>-9.9867800000000007E-3</c:v>
                </c:pt>
                <c:pt idx="39267">
                  <c:v>-1.02056E-2</c:v>
                </c:pt>
                <c:pt idx="39268">
                  <c:v>-1.0410600000000001E-2</c:v>
                </c:pt>
                <c:pt idx="39269">
                  <c:v>-1.06011E-2</c:v>
                </c:pt>
                <c:pt idx="39270">
                  <c:v>-1.07767E-2</c:v>
                </c:pt>
                <c:pt idx="39271">
                  <c:v>-1.09371E-2</c:v>
                </c:pt>
                <c:pt idx="39272">
                  <c:v>-1.10816E-2</c:v>
                </c:pt>
                <c:pt idx="39273">
                  <c:v>-1.1209999999999999E-2</c:v>
                </c:pt>
                <c:pt idx="39274">
                  <c:v>-1.1321899999999999E-2</c:v>
                </c:pt>
                <c:pt idx="39275">
                  <c:v>-1.1416900000000001E-2</c:v>
                </c:pt>
                <c:pt idx="39276">
                  <c:v>-1.14947E-2</c:v>
                </c:pt>
                <c:pt idx="39277">
                  <c:v>-1.1554999999999999E-2</c:v>
                </c:pt>
                <c:pt idx="39278">
                  <c:v>-1.15976E-2</c:v>
                </c:pt>
                <c:pt idx="39279">
                  <c:v>-1.1622199999999999E-2</c:v>
                </c:pt>
                <c:pt idx="39280">
                  <c:v>-1.1628599999999999E-2</c:v>
                </c:pt>
                <c:pt idx="39281">
                  <c:v>-1.1616700000000001E-2</c:v>
                </c:pt>
                <c:pt idx="39282">
                  <c:v>-1.15864E-2</c:v>
                </c:pt>
                <c:pt idx="39283">
                  <c:v>-1.15374E-2</c:v>
                </c:pt>
                <c:pt idx="39284">
                  <c:v>-1.14698E-2</c:v>
                </c:pt>
                <c:pt idx="39285">
                  <c:v>-1.13835E-2</c:v>
                </c:pt>
                <c:pt idx="39286">
                  <c:v>-1.12785E-2</c:v>
                </c:pt>
                <c:pt idx="39287">
                  <c:v>-1.1154799999999999E-2</c:v>
                </c:pt>
                <c:pt idx="39288">
                  <c:v>-1.1012600000000001E-2</c:v>
                </c:pt>
                <c:pt idx="39289">
                  <c:v>-1.08518E-2</c:v>
                </c:pt>
                <c:pt idx="39290">
                  <c:v>-1.0672600000000001E-2</c:v>
                </c:pt>
                <c:pt idx="39291">
                  <c:v>-1.04752E-2</c:v>
                </c:pt>
                <c:pt idx="39292">
                  <c:v>-1.02597E-2</c:v>
                </c:pt>
                <c:pt idx="39293">
                  <c:v>-1.00264E-2</c:v>
                </c:pt>
                <c:pt idx="39294" formatCode="0.00E+00">
                  <c:v>-9.7754899999999995E-3</c:v>
                </c:pt>
                <c:pt idx="39295" formatCode="0.00E+00">
                  <c:v>-9.5073199999999997E-3</c:v>
                </c:pt>
                <c:pt idx="39296" formatCode="0.00E+00">
                  <c:v>-9.22217E-3</c:v>
                </c:pt>
                <c:pt idx="39297" formatCode="0.00E+00">
                  <c:v>-8.9203900000000003E-3</c:v>
                </c:pt>
                <c:pt idx="39298" formatCode="0.00E+00">
                  <c:v>-8.6023599999999999E-3</c:v>
                </c:pt>
                <c:pt idx="39299" formatCode="0.00E+00">
                  <c:v>-8.2684799999999999E-3</c:v>
                </c:pt>
                <c:pt idx="39300" formatCode="0.00E+00">
                  <c:v>-7.9191899999999996E-3</c:v>
                </c:pt>
                <c:pt idx="39301" formatCode="0.00E+00">
                  <c:v>-7.5549600000000003E-3</c:v>
                </c:pt>
                <c:pt idx="39302" formatCode="0.00E+00">
                  <c:v>-7.1762800000000002E-3</c:v>
                </c:pt>
                <c:pt idx="39303" formatCode="0.00E+00">
                  <c:v>-6.7836499999999996E-3</c:v>
                </c:pt>
                <c:pt idx="39304" formatCode="0.00E+00">
                  <c:v>-6.3776400000000004E-3</c:v>
                </c:pt>
                <c:pt idx="39305" formatCode="0.00E+00">
                  <c:v>-5.9588000000000002E-3</c:v>
                </c:pt>
                <c:pt idx="39306" formatCode="0.00E+00">
                  <c:v>-5.5277399999999997E-3</c:v>
                </c:pt>
                <c:pt idx="39307" formatCode="0.00E+00">
                  <c:v>-5.0850599999999998E-3</c:v>
                </c:pt>
                <c:pt idx="39308" formatCode="0.00E+00">
                  <c:v>-4.6314099999999999E-3</c:v>
                </c:pt>
                <c:pt idx="39309" formatCode="0.00E+00">
                  <c:v>-4.1674399999999997E-3</c:v>
                </c:pt>
                <c:pt idx="39310" formatCode="0.00E+00">
                  <c:v>-3.6938499999999998E-3</c:v>
                </c:pt>
                <c:pt idx="39311" formatCode="0.00E+00">
                  <c:v>-3.2113200000000001E-3</c:v>
                </c:pt>
                <c:pt idx="39312" formatCode="0.00E+00">
                  <c:v>-2.7205799999999998E-3</c:v>
                </c:pt>
                <c:pt idx="39313" formatCode="0.00E+00">
                  <c:v>-2.2223500000000001E-3</c:v>
                </c:pt>
                <c:pt idx="39314" formatCode="0.00E+00">
                  <c:v>-1.7174E-3</c:v>
                </c:pt>
                <c:pt idx="39315" formatCode="0.00E+00">
                  <c:v>-1.2064700000000001E-3</c:v>
                </c:pt>
                <c:pt idx="39316" formatCode="0.00E+00">
                  <c:v>-6.9036E-4</c:v>
                </c:pt>
                <c:pt idx="39317" formatCode="0.00E+00">
                  <c:v>-1.6984300000000001E-4</c:v>
                </c:pt>
                <c:pt idx="39318" formatCode="0.00E+00">
                  <c:v>3.5427899999999999E-4</c:v>
                </c:pt>
                <c:pt idx="39319" formatCode="0.00E+00">
                  <c:v>8.8119700000000001E-4</c:v>
                </c:pt>
                <c:pt idx="39320" formatCode="0.00E+00">
                  <c:v>1.4101000000000001E-3</c:v>
                </c:pt>
                <c:pt idx="39321" formatCode="0.00E+00">
                  <c:v>1.94016E-3</c:v>
                </c:pt>
                <c:pt idx="39322" formatCode="0.00E+00">
                  <c:v>2.4705500000000002E-3</c:v>
                </c:pt>
                <c:pt idx="39323" formatCode="0.00E+00">
                  <c:v>3.00045E-3</c:v>
                </c:pt>
                <c:pt idx="39324" formatCode="0.00E+00">
                  <c:v>3.52901E-3</c:v>
                </c:pt>
                <c:pt idx="39325" formatCode="0.00E+00">
                  <c:v>4.0554199999999997E-3</c:v>
                </c:pt>
                <c:pt idx="39326" formatCode="0.00E+00">
                  <c:v>4.5788399999999998E-3</c:v>
                </c:pt>
                <c:pt idx="39327" formatCode="0.00E+00">
                  <c:v>5.0984300000000001E-3</c:v>
                </c:pt>
                <c:pt idx="39328" formatCode="0.00E+00">
                  <c:v>5.6133800000000003E-3</c:v>
                </c:pt>
                <c:pt idx="39329" formatCode="0.00E+00">
                  <c:v>6.1228599999999999E-3</c:v>
                </c:pt>
                <c:pt idx="39330" formatCode="0.00E+00">
                  <c:v>6.6260599999999996E-3</c:v>
                </c:pt>
                <c:pt idx="39331" formatCode="0.00E+00">
                  <c:v>7.1221599999999998E-3</c:v>
                </c:pt>
                <c:pt idx="39332" formatCode="0.00E+00">
                  <c:v>7.6103799999999999E-3</c:v>
                </c:pt>
                <c:pt idx="39333" formatCode="0.00E+00">
                  <c:v>8.0899200000000004E-3</c:v>
                </c:pt>
                <c:pt idx="39334" formatCode="0.00E+00">
                  <c:v>8.5600199999999998E-3</c:v>
                </c:pt>
                <c:pt idx="39335" formatCode="0.00E+00">
                  <c:v>9.0199000000000008E-3</c:v>
                </c:pt>
                <c:pt idx="39336" formatCode="0.00E+00">
                  <c:v>9.4688299999999993E-3</c:v>
                </c:pt>
                <c:pt idx="39337" formatCode="0.00E+00">
                  <c:v>9.9060599999999995E-3</c:v>
                </c:pt>
                <c:pt idx="39338">
                  <c:v>1.03309E-2</c:v>
                </c:pt>
                <c:pt idx="39339">
                  <c:v>1.07426E-2</c:v>
                </c:pt>
                <c:pt idx="39340">
                  <c:v>1.1140600000000001E-2</c:v>
                </c:pt>
                <c:pt idx="39341">
                  <c:v>1.1524100000000001E-2</c:v>
                </c:pt>
                <c:pt idx="39342">
                  <c:v>1.18925E-2</c:v>
                </c:pt>
                <c:pt idx="39343">
                  <c:v>1.2245300000000001E-2</c:v>
                </c:pt>
                <c:pt idx="39344">
                  <c:v>1.2581800000000001E-2</c:v>
                </c:pt>
                <c:pt idx="39345">
                  <c:v>1.29015E-2</c:v>
                </c:pt>
                <c:pt idx="39346">
                  <c:v>1.32038E-2</c:v>
                </c:pt>
                <c:pt idx="39347">
                  <c:v>1.3488200000000001E-2</c:v>
                </c:pt>
                <c:pt idx="39348">
                  <c:v>1.3754300000000001E-2</c:v>
                </c:pt>
                <c:pt idx="39349">
                  <c:v>1.4001599999999999E-2</c:v>
                </c:pt>
                <c:pt idx="39350">
                  <c:v>1.42296E-2</c:v>
                </c:pt>
                <c:pt idx="39351">
                  <c:v>1.4437999999999999E-2</c:v>
                </c:pt>
                <c:pt idx="39352">
                  <c:v>1.4626399999999999E-2</c:v>
                </c:pt>
                <c:pt idx="39353">
                  <c:v>1.47945E-2</c:v>
                </c:pt>
                <c:pt idx="39354">
                  <c:v>1.4942E-2</c:v>
                </c:pt>
                <c:pt idx="39355">
                  <c:v>1.50686E-2</c:v>
                </c:pt>
                <c:pt idx="39356">
                  <c:v>1.5174099999999999E-2</c:v>
                </c:pt>
                <c:pt idx="39357">
                  <c:v>1.52582E-2</c:v>
                </c:pt>
                <c:pt idx="39358">
                  <c:v>1.53209E-2</c:v>
                </c:pt>
                <c:pt idx="39359">
                  <c:v>1.53619E-2</c:v>
                </c:pt>
                <c:pt idx="39360">
                  <c:v>1.5381300000000001E-2</c:v>
                </c:pt>
                <c:pt idx="39361">
                  <c:v>1.53788E-2</c:v>
                </c:pt>
                <c:pt idx="39362">
                  <c:v>1.5354599999999999E-2</c:v>
                </c:pt>
                <c:pt idx="39363">
                  <c:v>1.5308499999999999E-2</c:v>
                </c:pt>
                <c:pt idx="39364">
                  <c:v>1.5240699999999999E-2</c:v>
                </c:pt>
                <c:pt idx="39365">
                  <c:v>1.51512E-2</c:v>
                </c:pt>
                <c:pt idx="39366">
                  <c:v>1.50402E-2</c:v>
                </c:pt>
                <c:pt idx="39367">
                  <c:v>1.4907699999999999E-2</c:v>
                </c:pt>
                <c:pt idx="39368">
                  <c:v>1.47539E-2</c:v>
                </c:pt>
                <c:pt idx="39369">
                  <c:v>1.45792E-2</c:v>
                </c:pt>
                <c:pt idx="39370">
                  <c:v>1.43836E-2</c:v>
                </c:pt>
                <c:pt idx="39371">
                  <c:v>1.4167600000000001E-2</c:v>
                </c:pt>
                <c:pt idx="39372">
                  <c:v>1.3931300000000001E-2</c:v>
                </c:pt>
                <c:pt idx="39373">
                  <c:v>1.36753E-2</c:v>
                </c:pt>
                <c:pt idx="39374">
                  <c:v>1.33997E-2</c:v>
                </c:pt>
                <c:pt idx="39375">
                  <c:v>1.31051E-2</c:v>
                </c:pt>
                <c:pt idx="39376">
                  <c:v>1.27919E-2</c:v>
                </c:pt>
                <c:pt idx="39377">
                  <c:v>1.2460499999999999E-2</c:v>
                </c:pt>
                <c:pt idx="39378">
                  <c:v>1.2111500000000001E-2</c:v>
                </c:pt>
                <c:pt idx="39379">
                  <c:v>1.17453E-2</c:v>
                </c:pt>
                <c:pt idx="39380">
                  <c:v>1.13626E-2</c:v>
                </c:pt>
                <c:pt idx="39381">
                  <c:v>1.09639E-2</c:v>
                </c:pt>
                <c:pt idx="39382">
                  <c:v>1.05498E-2</c:v>
                </c:pt>
                <c:pt idx="39383">
                  <c:v>1.0121E-2</c:v>
                </c:pt>
                <c:pt idx="39384" formatCode="0.00E+00">
                  <c:v>9.6779899999999992E-3</c:v>
                </c:pt>
                <c:pt idx="39385" formatCode="0.00E+00">
                  <c:v>9.2215999999999999E-3</c:v>
                </c:pt>
                <c:pt idx="39386" formatCode="0.00E+00">
                  <c:v>8.75248E-3</c:v>
                </c:pt>
                <c:pt idx="39387" formatCode="0.00E+00">
                  <c:v>8.2713300000000003E-3</c:v>
                </c:pt>
                <c:pt idx="39388" formatCode="0.00E+00">
                  <c:v>7.77891E-3</c:v>
                </c:pt>
                <c:pt idx="39389" formatCode="0.00E+00">
                  <c:v>7.2759599999999997E-3</c:v>
                </c:pt>
                <c:pt idx="39390" formatCode="0.00E+00">
                  <c:v>6.7632400000000002E-3</c:v>
                </c:pt>
                <c:pt idx="39391" formatCode="0.00E+00">
                  <c:v>6.2415500000000002E-3</c:v>
                </c:pt>
                <c:pt idx="39392" formatCode="0.00E+00">
                  <c:v>5.7116800000000002E-3</c:v>
                </c:pt>
                <c:pt idx="39393" formatCode="0.00E+00">
                  <c:v>5.1744399999999998E-3</c:v>
                </c:pt>
                <c:pt idx="39394" formatCode="0.00E+00">
                  <c:v>4.63065E-3</c:v>
                </c:pt>
                <c:pt idx="39395" formatCode="0.00E+00">
                  <c:v>4.0811399999999996E-3</c:v>
                </c:pt>
                <c:pt idx="39396" formatCode="0.00E+00">
                  <c:v>3.5267599999999999E-3</c:v>
                </c:pt>
                <c:pt idx="39397" formatCode="0.00E+00">
                  <c:v>2.9683399999999999E-3</c:v>
                </c:pt>
                <c:pt idx="39398" formatCode="0.00E+00">
                  <c:v>2.40675E-3</c:v>
                </c:pt>
                <c:pt idx="39399" formatCode="0.00E+00">
                  <c:v>1.8428299999999999E-3</c:v>
                </c:pt>
                <c:pt idx="39400" formatCode="0.00E+00">
                  <c:v>1.2774500000000001E-3</c:v>
                </c:pt>
                <c:pt idx="39401" formatCode="0.00E+00">
                  <c:v>7.1145900000000001E-4</c:v>
                </c:pt>
                <c:pt idx="39402" formatCode="0.00E+00">
                  <c:v>1.45725E-4</c:v>
                </c:pt>
                <c:pt idx="39403" formatCode="0.00E+00">
                  <c:v>-4.1889599999999998E-4</c:v>
                </c:pt>
                <c:pt idx="39404" formatCode="0.00E+00">
                  <c:v>-9.8154899999999996E-4</c:v>
                </c:pt>
                <c:pt idx="39405" formatCode="0.00E+00">
                  <c:v>-1.54138E-3</c:v>
                </c:pt>
                <c:pt idx="39406" formatCode="0.00E+00">
                  <c:v>-2.0975500000000001E-3</c:v>
                </c:pt>
                <c:pt idx="39407" formatCode="0.00E+00">
                  <c:v>-2.6492099999999999E-3</c:v>
                </c:pt>
                <c:pt idx="39408" formatCode="0.00E+00">
                  <c:v>-3.1955500000000001E-3</c:v>
                </c:pt>
                <c:pt idx="39409" formatCode="0.00E+00">
                  <c:v>-3.7357200000000001E-3</c:v>
                </c:pt>
                <c:pt idx="39410" formatCode="0.00E+00">
                  <c:v>-4.2689399999999997E-3</c:v>
                </c:pt>
                <c:pt idx="39411" formatCode="0.00E+00">
                  <c:v>-4.7943999999999999E-3</c:v>
                </c:pt>
                <c:pt idx="39412" formatCode="0.00E+00">
                  <c:v>-5.3113199999999996E-3</c:v>
                </c:pt>
                <c:pt idx="39413" formatCode="0.00E+00">
                  <c:v>-5.8189299999999999E-3</c:v>
                </c:pt>
                <c:pt idx="39414" formatCode="0.00E+00">
                  <c:v>-6.3164900000000001E-3</c:v>
                </c:pt>
                <c:pt idx="39415" formatCode="0.00E+00">
                  <c:v>-6.8032500000000003E-3</c:v>
                </c:pt>
                <c:pt idx="39416" formatCode="0.00E+00">
                  <c:v>-7.2785100000000002E-3</c:v>
                </c:pt>
                <c:pt idx="39417" formatCode="0.00E+00">
                  <c:v>-7.7415599999999998E-3</c:v>
                </c:pt>
                <c:pt idx="39418" formatCode="0.00E+00">
                  <c:v>-8.1917399999999994E-3</c:v>
                </c:pt>
                <c:pt idx="39419" formatCode="0.00E+00">
                  <c:v>-8.6283899999999997E-3</c:v>
                </c:pt>
                <c:pt idx="39420" formatCode="0.00E+00">
                  <c:v>-9.0508900000000007E-3</c:v>
                </c:pt>
                <c:pt idx="39421" formatCode="0.00E+00">
                  <c:v>-9.4586300000000009E-3</c:v>
                </c:pt>
                <c:pt idx="39422" formatCode="0.00E+00">
                  <c:v>-9.8510300000000002E-3</c:v>
                </c:pt>
                <c:pt idx="39423">
                  <c:v>-1.02275E-2</c:v>
                </c:pt>
                <c:pt idx="39424">
                  <c:v>-1.0587600000000001E-2</c:v>
                </c:pt>
                <c:pt idx="39425">
                  <c:v>-1.0930799999999999E-2</c:v>
                </c:pt>
                <c:pt idx="39426">
                  <c:v>-1.12566E-2</c:v>
                </c:pt>
                <c:pt idx="39427">
                  <c:v>-1.15645E-2</c:v>
                </c:pt>
                <c:pt idx="39428">
                  <c:v>-1.1854200000000001E-2</c:v>
                </c:pt>
                <c:pt idx="39429">
                  <c:v>-1.21253E-2</c:v>
                </c:pt>
                <c:pt idx="39430">
                  <c:v>-1.23774E-2</c:v>
                </c:pt>
                <c:pt idx="39431">
                  <c:v>-1.26102E-2</c:v>
                </c:pt>
                <c:pt idx="39432">
                  <c:v>-1.28235E-2</c:v>
                </c:pt>
                <c:pt idx="39433">
                  <c:v>-1.30169E-2</c:v>
                </c:pt>
                <c:pt idx="39434">
                  <c:v>-1.3190199999999999E-2</c:v>
                </c:pt>
                <c:pt idx="39435">
                  <c:v>-1.3343300000000001E-2</c:v>
                </c:pt>
                <c:pt idx="39436">
                  <c:v>-1.3476E-2</c:v>
                </c:pt>
                <c:pt idx="39437">
                  <c:v>-1.35882E-2</c:v>
                </c:pt>
                <c:pt idx="39438">
                  <c:v>-1.3679800000000001E-2</c:v>
                </c:pt>
                <c:pt idx="39439">
                  <c:v>-1.3750699999999999E-2</c:v>
                </c:pt>
                <c:pt idx="39440">
                  <c:v>-1.38009E-2</c:v>
                </c:pt>
                <c:pt idx="39441">
                  <c:v>-1.3830500000000001E-2</c:v>
                </c:pt>
                <c:pt idx="39442">
                  <c:v>-1.38394E-2</c:v>
                </c:pt>
                <c:pt idx="39443">
                  <c:v>-1.38277E-2</c:v>
                </c:pt>
                <c:pt idx="39444">
                  <c:v>-1.3795699999999999E-2</c:v>
                </c:pt>
                <c:pt idx="39445">
                  <c:v>-1.37433E-2</c:v>
                </c:pt>
                <c:pt idx="39446">
                  <c:v>-1.36709E-2</c:v>
                </c:pt>
                <c:pt idx="39447">
                  <c:v>-1.35785E-2</c:v>
                </c:pt>
                <c:pt idx="39448">
                  <c:v>-1.3466499999999999E-2</c:v>
                </c:pt>
                <c:pt idx="39449">
                  <c:v>-1.3335E-2</c:v>
                </c:pt>
                <c:pt idx="39450">
                  <c:v>-1.31845E-2</c:v>
                </c:pt>
                <c:pt idx="39451">
                  <c:v>-1.3015199999999999E-2</c:v>
                </c:pt>
                <c:pt idx="39452">
                  <c:v>-1.28276E-2</c:v>
                </c:pt>
                <c:pt idx="39453">
                  <c:v>-1.26219E-2</c:v>
                </c:pt>
                <c:pt idx="39454">
                  <c:v>-1.2398599999999999E-2</c:v>
                </c:pt>
                <c:pt idx="39455">
                  <c:v>-1.21583E-2</c:v>
                </c:pt>
                <c:pt idx="39456">
                  <c:v>-1.1901200000000001E-2</c:v>
                </c:pt>
                <c:pt idx="39457">
                  <c:v>-1.1627999999999999E-2</c:v>
                </c:pt>
                <c:pt idx="39458">
                  <c:v>-1.13391E-2</c:v>
                </c:pt>
                <c:pt idx="39459">
                  <c:v>-1.1035100000000001E-2</c:v>
                </c:pt>
                <c:pt idx="39460">
                  <c:v>-1.07166E-2</c:v>
                </c:pt>
                <c:pt idx="39461">
                  <c:v>-1.03842E-2</c:v>
                </c:pt>
                <c:pt idx="39462">
                  <c:v>-1.0038399999999999E-2</c:v>
                </c:pt>
                <c:pt idx="39463" formatCode="0.00E+00">
                  <c:v>-9.67989E-3</c:v>
                </c:pt>
                <c:pt idx="39464" formatCode="0.00E+00">
                  <c:v>-9.3093399999999993E-3</c:v>
                </c:pt>
                <c:pt idx="39465" formatCode="0.00E+00">
                  <c:v>-8.9274000000000003E-3</c:v>
                </c:pt>
                <c:pt idx="39466" formatCode="0.00E+00">
                  <c:v>-8.5347500000000007E-3</c:v>
                </c:pt>
                <c:pt idx="39467" formatCode="0.00E+00">
                  <c:v>-8.1320799999999999E-3</c:v>
                </c:pt>
                <c:pt idx="39468" formatCode="0.00E+00">
                  <c:v>-7.7200999999999997E-3</c:v>
                </c:pt>
                <c:pt idx="39469" formatCode="0.00E+00">
                  <c:v>-7.2995300000000003E-3</c:v>
                </c:pt>
                <c:pt idx="39470" formatCode="0.00E+00">
                  <c:v>-6.8710999999999998E-3</c:v>
                </c:pt>
                <c:pt idx="39471" formatCode="0.00E+00">
                  <c:v>-6.4355599999999999E-3</c:v>
                </c:pt>
                <c:pt idx="39472" formatCode="0.00E+00">
                  <c:v>-5.9936599999999996E-3</c:v>
                </c:pt>
                <c:pt idx="39473" formatCode="0.00E+00">
                  <c:v>-5.5461399999999998E-3</c:v>
                </c:pt>
                <c:pt idx="39474" formatCode="0.00E+00">
                  <c:v>-5.09378E-3</c:v>
                </c:pt>
                <c:pt idx="39475" formatCode="0.00E+00">
                  <c:v>-4.6373400000000002E-3</c:v>
                </c:pt>
                <c:pt idx="39476" formatCode="0.00E+00">
                  <c:v>-4.1775800000000002E-3</c:v>
                </c:pt>
                <c:pt idx="39477" formatCode="0.00E+00">
                  <c:v>-3.71529E-3</c:v>
                </c:pt>
                <c:pt idx="39478" formatCode="0.00E+00">
                  <c:v>-3.2512299999999999E-3</c:v>
                </c:pt>
                <c:pt idx="39479" formatCode="0.00E+00">
                  <c:v>-2.7861800000000001E-3</c:v>
                </c:pt>
                <c:pt idx="39480" formatCode="0.00E+00">
                  <c:v>-2.3208999999999999E-3</c:v>
                </c:pt>
                <c:pt idx="39481" formatCode="0.00E+00">
                  <c:v>-1.8561599999999999E-3</c:v>
                </c:pt>
                <c:pt idx="39482" formatCode="0.00E+00">
                  <c:v>-1.3927200000000001E-3</c:v>
                </c:pt>
                <c:pt idx="39483" formatCode="0.00E+00">
                  <c:v>-9.3133099999999998E-4</c:v>
                </c:pt>
                <c:pt idx="39484" formatCode="0.00E+00">
                  <c:v>-4.7274399999999999E-4</c:v>
                </c:pt>
                <c:pt idx="39485" formatCode="0.00E+00">
                  <c:v>-1.76969E-5</c:v>
                </c:pt>
                <c:pt idx="39486" formatCode="0.00E+00">
                  <c:v>4.33082E-4</c:v>
                </c:pt>
                <c:pt idx="39487" formatCode="0.00E+00">
                  <c:v>8.7887499999999999E-4</c:v>
                </c:pt>
                <c:pt idx="39488" formatCode="0.00E+00">
                  <c:v>1.31898E-3</c:v>
                </c:pt>
                <c:pt idx="39489" formatCode="0.00E+00">
                  <c:v>1.7527E-3</c:v>
                </c:pt>
                <c:pt idx="39490" formatCode="0.00E+00">
                  <c:v>2.17936E-3</c:v>
                </c:pt>
                <c:pt idx="39491" formatCode="0.00E+00">
                  <c:v>2.5982900000000001E-3</c:v>
                </c:pt>
                <c:pt idx="39492" formatCode="0.00E+00">
                  <c:v>3.0088599999999999E-3</c:v>
                </c:pt>
                <c:pt idx="39493" formatCode="0.00E+00">
                  <c:v>3.4104399999999998E-3</c:v>
                </c:pt>
                <c:pt idx="39494" formatCode="0.00E+00">
                  <c:v>3.80241E-3</c:v>
                </c:pt>
                <c:pt idx="39495" formatCode="0.00E+00">
                  <c:v>4.1841999999999999E-3</c:v>
                </c:pt>
                <c:pt idx="39496" formatCode="0.00E+00">
                  <c:v>4.5552300000000004E-3</c:v>
                </c:pt>
                <c:pt idx="39497" formatCode="0.00E+00">
                  <c:v>4.9149500000000004E-3</c:v>
                </c:pt>
                <c:pt idx="39498" formatCode="0.00E+00">
                  <c:v>5.2628500000000003E-3</c:v>
                </c:pt>
                <c:pt idx="39499" formatCode="0.00E+00">
                  <c:v>5.5984199999999998E-3</c:v>
                </c:pt>
                <c:pt idx="39500" formatCode="0.00E+00">
                  <c:v>5.9211799999999998E-3</c:v>
                </c:pt>
                <c:pt idx="39501" formatCode="0.00E+00">
                  <c:v>6.2306899999999997E-3</c:v>
                </c:pt>
                <c:pt idx="39502" formatCode="0.00E+00">
                  <c:v>6.52653E-3</c:v>
                </c:pt>
                <c:pt idx="39503" formatCode="0.00E+00">
                  <c:v>6.8082799999999999E-3</c:v>
                </c:pt>
                <c:pt idx="39504" formatCode="0.00E+00">
                  <c:v>7.0755799999999997E-3</c:v>
                </c:pt>
                <c:pt idx="39505" formatCode="0.00E+00">
                  <c:v>7.3280799999999998E-3</c:v>
                </c:pt>
                <c:pt idx="39506" formatCode="0.00E+00">
                  <c:v>7.5654600000000004E-3</c:v>
                </c:pt>
                <c:pt idx="39507" formatCode="0.00E+00">
                  <c:v>7.7874499999999996E-3</c:v>
                </c:pt>
                <c:pt idx="39508" formatCode="0.00E+00">
                  <c:v>7.9937600000000008E-3</c:v>
                </c:pt>
                <c:pt idx="39509" formatCode="0.00E+00">
                  <c:v>8.1841799999999992E-3</c:v>
                </c:pt>
                <c:pt idx="39510" formatCode="0.00E+00">
                  <c:v>8.3584899999999997E-3</c:v>
                </c:pt>
                <c:pt idx="39511" formatCode="0.00E+00">
                  <c:v>8.5165399999999995E-3</c:v>
                </c:pt>
                <c:pt idx="39512" formatCode="0.00E+00">
                  <c:v>8.6581599999999998E-3</c:v>
                </c:pt>
                <c:pt idx="39513" formatCode="0.00E+00">
                  <c:v>8.7832499999999994E-3</c:v>
                </c:pt>
                <c:pt idx="39514" formatCode="0.00E+00">
                  <c:v>8.8917300000000005E-3</c:v>
                </c:pt>
                <c:pt idx="39515" formatCode="0.00E+00">
                  <c:v>8.98353E-3</c:v>
                </c:pt>
                <c:pt idx="39516" formatCode="0.00E+00">
                  <c:v>9.0586399999999997E-3</c:v>
                </c:pt>
                <c:pt idx="39517" formatCode="0.00E+00">
                  <c:v>9.1170599999999997E-3</c:v>
                </c:pt>
                <c:pt idx="39518" formatCode="0.00E+00">
                  <c:v>9.1588299999999997E-3</c:v>
                </c:pt>
                <c:pt idx="39519" formatCode="0.00E+00">
                  <c:v>9.1840099999999994E-3</c:v>
                </c:pt>
                <c:pt idx="39520" formatCode="0.00E+00">
                  <c:v>9.1926799999999999E-3</c:v>
                </c:pt>
                <c:pt idx="39521" formatCode="0.00E+00">
                  <c:v>9.1849800000000006E-3</c:v>
                </c:pt>
                <c:pt idx="39522" formatCode="0.00E+00">
                  <c:v>9.1610600000000004E-3</c:v>
                </c:pt>
                <c:pt idx="39523" formatCode="0.00E+00">
                  <c:v>9.1210900000000001E-3</c:v>
                </c:pt>
                <c:pt idx="39524" formatCode="0.00E+00">
                  <c:v>9.0652900000000002E-3</c:v>
                </c:pt>
                <c:pt idx="39525" formatCode="0.00E+00">
                  <c:v>8.9938699999999993E-3</c:v>
                </c:pt>
                <c:pt idx="39526" formatCode="0.00E+00">
                  <c:v>8.9071099999999993E-3</c:v>
                </c:pt>
                <c:pt idx="39527" formatCode="0.00E+00">
                  <c:v>8.8052900000000003E-3</c:v>
                </c:pt>
                <c:pt idx="39528" formatCode="0.00E+00">
                  <c:v>8.6887200000000005E-3</c:v>
                </c:pt>
                <c:pt idx="39529" formatCode="0.00E+00">
                  <c:v>8.5577399999999994E-3</c:v>
                </c:pt>
                <c:pt idx="39530" formatCode="0.00E+00">
                  <c:v>8.4127100000000003E-3</c:v>
                </c:pt>
                <c:pt idx="39531" formatCode="0.00E+00">
                  <c:v>8.2540100000000009E-3</c:v>
                </c:pt>
                <c:pt idx="39532" formatCode="0.00E+00">
                  <c:v>8.0820500000000003E-3</c:v>
                </c:pt>
                <c:pt idx="39533" formatCode="0.00E+00">
                  <c:v>7.8972499999999998E-3</c:v>
                </c:pt>
                <c:pt idx="39534" formatCode="0.00E+00">
                  <c:v>7.7000699999999998E-3</c:v>
                </c:pt>
                <c:pt idx="39535" formatCode="0.00E+00">
                  <c:v>7.4909800000000004E-3</c:v>
                </c:pt>
                <c:pt idx="39536" formatCode="0.00E+00">
                  <c:v>7.2704500000000003E-3</c:v>
                </c:pt>
                <c:pt idx="39537" formatCode="0.00E+00">
                  <c:v>7.0390000000000001E-3</c:v>
                </c:pt>
                <c:pt idx="39538" formatCode="0.00E+00">
                  <c:v>6.7971500000000001E-3</c:v>
                </c:pt>
                <c:pt idx="39539" formatCode="0.00E+00">
                  <c:v>6.5454299999999997E-3</c:v>
                </c:pt>
                <c:pt idx="39540" formatCode="0.00E+00">
                  <c:v>6.2843999999999999E-3</c:v>
                </c:pt>
                <c:pt idx="39541" formatCode="0.00E+00">
                  <c:v>6.01463E-3</c:v>
                </c:pt>
                <c:pt idx="39542" formatCode="0.00E+00">
                  <c:v>5.7367E-3</c:v>
                </c:pt>
                <c:pt idx="39543" formatCode="0.00E+00">
                  <c:v>5.4511899999999999E-3</c:v>
                </c:pt>
                <c:pt idx="39544" formatCode="0.00E+00">
                  <c:v>5.1587100000000004E-3</c:v>
                </c:pt>
                <c:pt idx="39545" formatCode="0.00E+00">
                  <c:v>4.8598699999999996E-3</c:v>
                </c:pt>
                <c:pt idx="39546" formatCode="0.00E+00">
                  <c:v>4.55529E-3</c:v>
                </c:pt>
                <c:pt idx="39547" formatCode="0.00E+00">
                  <c:v>4.2456000000000004E-3</c:v>
                </c:pt>
                <c:pt idx="39548" formatCode="0.00E+00">
                  <c:v>3.9314199999999997E-3</c:v>
                </c:pt>
                <c:pt idx="39549" formatCode="0.00E+00">
                  <c:v>3.6134000000000001E-3</c:v>
                </c:pt>
                <c:pt idx="39550" formatCode="0.00E+00">
                  <c:v>3.29218E-3</c:v>
                </c:pt>
                <c:pt idx="39551" formatCode="0.00E+00">
                  <c:v>2.96839E-3</c:v>
                </c:pt>
                <c:pt idx="39552" formatCode="0.00E+00">
                  <c:v>2.6426800000000001E-3</c:v>
                </c:pt>
                <c:pt idx="39553" formatCode="0.00E+00">
                  <c:v>2.31569E-3</c:v>
                </c:pt>
                <c:pt idx="39554" formatCode="0.00E+00">
                  <c:v>1.9880800000000001E-3</c:v>
                </c:pt>
                <c:pt idx="39555" formatCode="0.00E+00">
                  <c:v>1.6604600000000001E-3</c:v>
                </c:pt>
                <c:pt idx="39556" formatCode="0.00E+00">
                  <c:v>1.3334899999999999E-3</c:v>
                </c:pt>
                <c:pt idx="39557" formatCode="0.00E+00">
                  <c:v>1.0077899999999999E-3</c:v>
                </c:pt>
                <c:pt idx="39558" formatCode="0.00E+00">
                  <c:v>6.8399400000000005E-4</c:v>
                </c:pt>
                <c:pt idx="39559" formatCode="0.00E+00">
                  <c:v>3.6271099999999999E-4</c:v>
                </c:pt>
                <c:pt idx="39560" formatCode="0.00E+00">
                  <c:v>4.4552699999999998E-5</c:v>
                </c:pt>
                <c:pt idx="39561" formatCode="0.00E+00">
                  <c:v>-2.69879E-4</c:v>
                </c:pt>
                <c:pt idx="39562" formatCode="0.00E+00">
                  <c:v>-5.7999400000000002E-4</c:v>
                </c:pt>
                <c:pt idx="39563" formatCode="0.00E+00">
                  <c:v>-8.8521300000000004E-4</c:v>
                </c:pt>
                <c:pt idx="39564" formatCode="0.00E+00">
                  <c:v>-1.18497E-3</c:v>
                </c:pt>
                <c:pt idx="39565" formatCode="0.00E+00">
                  <c:v>-1.47872E-3</c:v>
                </c:pt>
                <c:pt idx="39566" formatCode="0.00E+00">
                  <c:v>-1.7659100000000001E-3</c:v>
                </c:pt>
                <c:pt idx="39567" formatCode="0.00E+00">
                  <c:v>-2.0460299999999999E-3</c:v>
                </c:pt>
                <c:pt idx="39568" formatCode="0.00E+00">
                  <c:v>-2.3185599999999999E-3</c:v>
                </c:pt>
                <c:pt idx="39569" formatCode="0.00E+00">
                  <c:v>-2.58303E-3</c:v>
                </c:pt>
                <c:pt idx="39570" formatCode="0.00E+00">
                  <c:v>-2.8389499999999998E-3</c:v>
                </c:pt>
                <c:pt idx="39571" formatCode="0.00E+00">
                  <c:v>-3.08588E-3</c:v>
                </c:pt>
                <c:pt idx="39572" formatCode="0.00E+00">
                  <c:v>-3.3233799999999999E-3</c:v>
                </c:pt>
                <c:pt idx="39573" formatCode="0.00E+00">
                  <c:v>-3.5510400000000001E-3</c:v>
                </c:pt>
                <c:pt idx="39574" formatCode="0.00E+00">
                  <c:v>-3.7684799999999998E-3</c:v>
                </c:pt>
                <c:pt idx="39575" formatCode="0.00E+00">
                  <c:v>-3.9753100000000001E-3</c:v>
                </c:pt>
                <c:pt idx="39576" formatCode="0.00E+00">
                  <c:v>-4.1711999999999999E-3</c:v>
                </c:pt>
                <c:pt idx="39577" formatCode="0.00E+00">
                  <c:v>-4.3558099999999999E-3</c:v>
                </c:pt>
                <c:pt idx="39578" formatCode="0.00E+00">
                  <c:v>-4.52886E-3</c:v>
                </c:pt>
                <c:pt idx="39579" formatCode="0.00E+00">
                  <c:v>-4.6900500000000003E-3</c:v>
                </c:pt>
                <c:pt idx="39580" formatCode="0.00E+00">
                  <c:v>-4.8391500000000004E-3</c:v>
                </c:pt>
                <c:pt idx="39581" formatCode="0.00E+00">
                  <c:v>-4.9759100000000001E-3</c:v>
                </c:pt>
                <c:pt idx="39582" formatCode="0.00E+00">
                  <c:v>-5.1001500000000003E-3</c:v>
                </c:pt>
                <c:pt idx="39583" formatCode="0.00E+00">
                  <c:v>-5.2116699999999998E-3</c:v>
                </c:pt>
                <c:pt idx="39584" formatCode="0.00E+00">
                  <c:v>-5.3103400000000002E-3</c:v>
                </c:pt>
                <c:pt idx="39585" formatCode="0.00E+00">
                  <c:v>-5.3960199999999996E-3</c:v>
                </c:pt>
                <c:pt idx="39586" formatCode="0.00E+00">
                  <c:v>-5.4686200000000004E-3</c:v>
                </c:pt>
                <c:pt idx="39587" formatCode="0.00E+00">
                  <c:v>-5.5280499999999996E-3</c:v>
                </c:pt>
                <c:pt idx="39588" formatCode="0.00E+00">
                  <c:v>-5.57428E-3</c:v>
                </c:pt>
                <c:pt idx="39589" formatCode="0.00E+00">
                  <c:v>-5.6072800000000001E-3</c:v>
                </c:pt>
                <c:pt idx="39590" formatCode="0.00E+00">
                  <c:v>-5.6270499999999998E-3</c:v>
                </c:pt>
                <c:pt idx="39591" formatCode="0.00E+00">
                  <c:v>-5.6336399999999997E-3</c:v>
                </c:pt>
                <c:pt idx="39592" formatCode="0.00E+00">
                  <c:v>-5.6270799999999996E-3</c:v>
                </c:pt>
                <c:pt idx="39593" formatCode="0.00E+00">
                  <c:v>-5.6074699999999998E-3</c:v>
                </c:pt>
                <c:pt idx="39594" formatCode="0.00E+00">
                  <c:v>-5.5749199999999997E-3</c:v>
                </c:pt>
                <c:pt idx="39595" formatCode="0.00E+00">
                  <c:v>-5.5295500000000003E-3</c:v>
                </c:pt>
                <c:pt idx="39596" formatCode="0.00E+00">
                  <c:v>-5.4715199999999997E-3</c:v>
                </c:pt>
                <c:pt idx="39597" formatCode="0.00E+00">
                  <c:v>-5.4010200000000003E-3</c:v>
                </c:pt>
                <c:pt idx="39598" formatCode="0.00E+00">
                  <c:v>-5.3182500000000001E-3</c:v>
                </c:pt>
                <c:pt idx="39599" formatCode="0.00E+00">
                  <c:v>-5.2234400000000002E-3</c:v>
                </c:pt>
                <c:pt idx="39600" formatCode="0.00E+00">
                  <c:v>-5.1168400000000001E-3</c:v>
                </c:pt>
                <c:pt idx="39601" formatCode="0.00E+00">
                  <c:v>-4.9987299999999998E-3</c:v>
                </c:pt>
                <c:pt idx="39602" formatCode="0.00E+00">
                  <c:v>-4.8694000000000003E-3</c:v>
                </c:pt>
                <c:pt idx="39603" formatCode="0.00E+00">
                  <c:v>-4.7291800000000004E-3</c:v>
                </c:pt>
                <c:pt idx="39604" formatCode="0.00E+00">
                  <c:v>-4.5783899999999999E-3</c:v>
                </c:pt>
                <c:pt idx="39605" formatCode="0.00E+00">
                  <c:v>-4.4174100000000001E-3</c:v>
                </c:pt>
                <c:pt idx="39606" formatCode="0.00E+00">
                  <c:v>-4.2466099999999996E-3</c:v>
                </c:pt>
                <c:pt idx="39607" formatCode="0.00E+00">
                  <c:v>-4.0663699999999997E-3</c:v>
                </c:pt>
                <c:pt idx="39608" formatCode="0.00E+00">
                  <c:v>-3.8771299999999999E-3</c:v>
                </c:pt>
                <c:pt idx="39609" formatCode="0.00E+00">
                  <c:v>-3.6792999999999999E-3</c:v>
                </c:pt>
                <c:pt idx="39610" formatCode="0.00E+00">
                  <c:v>-3.4733300000000002E-3</c:v>
                </c:pt>
                <c:pt idx="39611" formatCode="0.00E+00">
                  <c:v>-3.2596999999999999E-3</c:v>
                </c:pt>
                <c:pt idx="39612" formatCode="0.00E+00">
                  <c:v>-3.03886E-3</c:v>
                </c:pt>
                <c:pt idx="39613" formatCode="0.00E+00">
                  <c:v>-2.8113000000000001E-3</c:v>
                </c:pt>
                <c:pt idx="39614" formatCode="0.00E+00">
                  <c:v>-2.5775400000000001E-3</c:v>
                </c:pt>
                <c:pt idx="39615" formatCode="0.00E+00">
                  <c:v>-2.3380800000000002E-3</c:v>
                </c:pt>
                <c:pt idx="39616" formatCode="0.00E+00">
                  <c:v>-2.0934399999999998E-3</c:v>
                </c:pt>
                <c:pt idx="39617" formatCode="0.00E+00">
                  <c:v>-1.8441499999999999E-3</c:v>
                </c:pt>
                <c:pt idx="39618" formatCode="0.00E+00">
                  <c:v>-1.5907600000000001E-3</c:v>
                </c:pt>
                <c:pt idx="39619" formatCode="0.00E+00">
                  <c:v>-1.3338E-3</c:v>
                </c:pt>
                <c:pt idx="39620" formatCode="0.00E+00">
                  <c:v>-1.07383E-3</c:v>
                </c:pt>
                <c:pt idx="39621" formatCode="0.00E+00">
                  <c:v>-8.1140400000000005E-4</c:v>
                </c:pt>
                <c:pt idx="39622" formatCode="0.00E+00">
                  <c:v>-5.4708700000000003E-4</c:v>
                </c:pt>
                <c:pt idx="39623" formatCode="0.00E+00">
                  <c:v>-2.8143899999999997E-4</c:v>
                </c:pt>
                <c:pt idx="39624" formatCode="0.00E+00">
                  <c:v>-1.50262E-5</c:v>
                </c:pt>
                <c:pt idx="39625" formatCode="0.00E+00">
                  <c:v>2.51587E-4</c:v>
                </c:pt>
                <c:pt idx="39626" formatCode="0.00E+00">
                  <c:v>5.1783700000000005E-4</c:v>
                </c:pt>
                <c:pt idx="39627" formatCode="0.00E+00">
                  <c:v>7.8315899999999996E-4</c:v>
                </c:pt>
                <c:pt idx="39628" formatCode="0.00E+00">
                  <c:v>1.04699E-3</c:v>
                </c:pt>
                <c:pt idx="39629" formatCode="0.00E+00">
                  <c:v>1.3087800000000001E-3</c:v>
                </c:pt>
                <c:pt idx="39630" formatCode="0.00E+00">
                  <c:v>1.5679800000000001E-3</c:v>
                </c:pt>
                <c:pt idx="39631" formatCode="0.00E+00">
                  <c:v>1.8240299999999999E-3</c:v>
                </c:pt>
                <c:pt idx="39632" formatCode="0.00E+00">
                  <c:v>2.0763999999999999E-3</c:v>
                </c:pt>
                <c:pt idx="39633" formatCode="0.00E+00">
                  <c:v>2.3245599999999998E-3</c:v>
                </c:pt>
                <c:pt idx="39634" formatCode="0.00E+00">
                  <c:v>2.56799E-3</c:v>
                </c:pt>
                <c:pt idx="39635" formatCode="0.00E+00">
                  <c:v>2.8061700000000002E-3</c:v>
                </c:pt>
                <c:pt idx="39636" formatCode="0.00E+00">
                  <c:v>3.0386100000000002E-3</c:v>
                </c:pt>
                <c:pt idx="39637" formatCode="0.00E+00">
                  <c:v>3.2648099999999999E-3</c:v>
                </c:pt>
                <c:pt idx="39638" formatCode="0.00E+00">
                  <c:v>3.4843000000000001E-3</c:v>
                </c:pt>
                <c:pt idx="39639" formatCode="0.00E+00">
                  <c:v>3.6966199999999999E-3</c:v>
                </c:pt>
                <c:pt idx="39640" formatCode="0.00E+00">
                  <c:v>3.9013099999999998E-3</c:v>
                </c:pt>
                <c:pt idx="39641" formatCode="0.00E+00">
                  <c:v>4.0979500000000004E-3</c:v>
                </c:pt>
                <c:pt idx="39642" formatCode="0.00E+00">
                  <c:v>4.28613E-3</c:v>
                </c:pt>
                <c:pt idx="39643" formatCode="0.00E+00">
                  <c:v>4.4654300000000003E-3</c:v>
                </c:pt>
                <c:pt idx="39644" formatCode="0.00E+00">
                  <c:v>4.6354899999999999E-3</c:v>
                </c:pt>
                <c:pt idx="39645" formatCode="0.00E+00">
                  <c:v>4.7959300000000003E-3</c:v>
                </c:pt>
                <c:pt idx="39646" formatCode="0.00E+00">
                  <c:v>4.94642E-3</c:v>
                </c:pt>
                <c:pt idx="39647" formatCode="0.00E+00">
                  <c:v>5.08662E-3</c:v>
                </c:pt>
                <c:pt idx="39648" formatCode="0.00E+00">
                  <c:v>5.2162500000000004E-3</c:v>
                </c:pt>
                <c:pt idx="39649" formatCode="0.00E+00">
                  <c:v>5.3350100000000003E-3</c:v>
                </c:pt>
                <c:pt idx="39650" formatCode="0.00E+00">
                  <c:v>5.4426400000000003E-3</c:v>
                </c:pt>
                <c:pt idx="39651" formatCode="0.00E+00">
                  <c:v>5.5389100000000002E-3</c:v>
                </c:pt>
                <c:pt idx="39652" formatCode="0.00E+00">
                  <c:v>5.6236000000000003E-3</c:v>
                </c:pt>
                <c:pt idx="39653" formatCode="0.00E+00">
                  <c:v>5.6965100000000001E-3</c:v>
                </c:pt>
                <c:pt idx="39654" formatCode="0.00E+00">
                  <c:v>5.7574699999999998E-3</c:v>
                </c:pt>
                <c:pt idx="39655" formatCode="0.00E+00">
                  <c:v>5.8063500000000001E-3</c:v>
                </c:pt>
                <c:pt idx="39656" formatCode="0.00E+00">
                  <c:v>5.84301E-3</c:v>
                </c:pt>
                <c:pt idx="39657" formatCode="0.00E+00">
                  <c:v>5.8673600000000003E-3</c:v>
                </c:pt>
                <c:pt idx="39658" formatCode="0.00E+00">
                  <c:v>5.8793200000000004E-3</c:v>
                </c:pt>
                <c:pt idx="39659" formatCode="0.00E+00">
                  <c:v>5.8788399999999998E-3</c:v>
                </c:pt>
                <c:pt idx="39660" formatCode="0.00E+00">
                  <c:v>5.8658900000000003E-3</c:v>
                </c:pt>
                <c:pt idx="39661" formatCode="0.00E+00">
                  <c:v>5.8404800000000003E-3</c:v>
                </c:pt>
                <c:pt idx="39662" formatCode="0.00E+00">
                  <c:v>5.8026199999999997E-3</c:v>
                </c:pt>
                <c:pt idx="39663" formatCode="0.00E+00">
                  <c:v>5.7523699999999997E-3</c:v>
                </c:pt>
                <c:pt idx="39664" formatCode="0.00E+00">
                  <c:v>5.6897900000000001E-3</c:v>
                </c:pt>
                <c:pt idx="39665" formatCode="0.00E+00">
                  <c:v>5.6149800000000003E-3</c:v>
                </c:pt>
                <c:pt idx="39666" formatCode="0.00E+00">
                  <c:v>5.5280599999999996E-3</c:v>
                </c:pt>
                <c:pt idx="39667" formatCode="0.00E+00">
                  <c:v>5.4291699999999997E-3</c:v>
                </c:pt>
                <c:pt idx="39668" formatCode="0.00E+00">
                  <c:v>5.3184800000000004E-3</c:v>
                </c:pt>
                <c:pt idx="39669" formatCode="0.00E+00">
                  <c:v>5.1961799999999999E-3</c:v>
                </c:pt>
                <c:pt idx="39670" formatCode="0.00E+00">
                  <c:v>5.0624800000000003E-3</c:v>
                </c:pt>
                <c:pt idx="39671" formatCode="0.00E+00">
                  <c:v>4.9176200000000002E-3</c:v>
                </c:pt>
                <c:pt idx="39672" formatCode="0.00E+00">
                  <c:v>4.7618399999999998E-3</c:v>
                </c:pt>
                <c:pt idx="39673" formatCode="0.00E+00">
                  <c:v>4.5954400000000001E-3</c:v>
                </c:pt>
                <c:pt idx="39674" formatCode="0.00E+00">
                  <c:v>4.4187100000000002E-3</c:v>
                </c:pt>
                <c:pt idx="39675" formatCode="0.00E+00">
                  <c:v>4.2319699999999998E-3</c:v>
                </c:pt>
                <c:pt idx="39676" formatCode="0.00E+00">
                  <c:v>4.0355499999999997E-3</c:v>
                </c:pt>
                <c:pt idx="39677" formatCode="0.00E+00">
                  <c:v>3.8298199999999998E-3</c:v>
                </c:pt>
                <c:pt idx="39678" formatCode="0.00E+00">
                  <c:v>3.6151600000000001E-3</c:v>
                </c:pt>
                <c:pt idx="39679" formatCode="0.00E+00">
                  <c:v>3.39194E-3</c:v>
                </c:pt>
                <c:pt idx="39680" formatCode="0.00E+00">
                  <c:v>3.1606E-3</c:v>
                </c:pt>
                <c:pt idx="39681" formatCode="0.00E+00">
                  <c:v>2.9215500000000002E-3</c:v>
                </c:pt>
                <c:pt idx="39682" formatCode="0.00E+00">
                  <c:v>2.6752299999999998E-3</c:v>
                </c:pt>
                <c:pt idx="39683" formatCode="0.00E+00">
                  <c:v>2.4221099999999999E-3</c:v>
                </c:pt>
                <c:pt idx="39684" formatCode="0.00E+00">
                  <c:v>2.1626499999999999E-3</c:v>
                </c:pt>
                <c:pt idx="39685" formatCode="0.00E+00">
                  <c:v>1.89734E-3</c:v>
                </c:pt>
                <c:pt idx="39686" formatCode="0.00E+00">
                  <c:v>1.62667E-3</c:v>
                </c:pt>
                <c:pt idx="39687" formatCode="0.00E+00">
                  <c:v>1.35115E-3</c:v>
                </c:pt>
                <c:pt idx="39688" formatCode="0.00E+00">
                  <c:v>1.0712899999999999E-3</c:v>
                </c:pt>
                <c:pt idx="39689" formatCode="0.00E+00">
                  <c:v>7.8762500000000002E-4</c:v>
                </c:pt>
                <c:pt idx="39690" formatCode="0.00E+00">
                  <c:v>5.00681E-4</c:v>
                </c:pt>
                <c:pt idx="39691" formatCode="0.00E+00">
                  <c:v>2.1099899999999999E-4</c:v>
                </c:pt>
                <c:pt idx="39692" formatCode="0.00E+00">
                  <c:v>-8.08746E-5</c:v>
                </c:pt>
                <c:pt idx="39693" formatCode="0.00E+00">
                  <c:v>-3.7438800000000002E-4</c:v>
                </c:pt>
                <c:pt idx="39694" formatCode="0.00E+00">
                  <c:v>-6.6898800000000003E-4</c:v>
                </c:pt>
                <c:pt idx="39695" formatCode="0.00E+00">
                  <c:v>-9.6411499999999998E-4</c:v>
                </c:pt>
                <c:pt idx="39696" formatCode="0.00E+00">
                  <c:v>-1.25921E-3</c:v>
                </c:pt>
                <c:pt idx="39697" formatCode="0.00E+00">
                  <c:v>-1.55371E-3</c:v>
                </c:pt>
                <c:pt idx="39698" formatCode="0.00E+00">
                  <c:v>-1.84706E-3</c:v>
                </c:pt>
                <c:pt idx="39699" formatCode="0.00E+00">
                  <c:v>-2.1386999999999999E-3</c:v>
                </c:pt>
                <c:pt idx="39700" formatCode="0.00E+00">
                  <c:v>-2.4280700000000001E-3</c:v>
                </c:pt>
                <c:pt idx="39701" formatCode="0.00E+00">
                  <c:v>-2.7146100000000001E-3</c:v>
                </c:pt>
                <c:pt idx="39702" formatCode="0.00E+00">
                  <c:v>-2.9977900000000002E-3</c:v>
                </c:pt>
                <c:pt idx="39703" formatCode="0.00E+00">
                  <c:v>-3.2770500000000001E-3</c:v>
                </c:pt>
                <c:pt idx="39704" formatCode="0.00E+00">
                  <c:v>-3.5518699999999999E-3</c:v>
                </c:pt>
                <c:pt idx="39705" formatCode="0.00E+00">
                  <c:v>-3.8216999999999999E-3</c:v>
                </c:pt>
                <c:pt idx="39706" formatCode="0.00E+00">
                  <c:v>-4.08603E-3</c:v>
                </c:pt>
                <c:pt idx="39707" formatCode="0.00E+00">
                  <c:v>-4.3443500000000003E-3</c:v>
                </c:pt>
                <c:pt idx="39708" formatCode="0.00E+00">
                  <c:v>-4.5961500000000002E-3</c:v>
                </c:pt>
                <c:pt idx="39709" formatCode="0.00E+00">
                  <c:v>-4.8409600000000001E-3</c:v>
                </c:pt>
                <c:pt idx="39710" formatCode="0.00E+00">
                  <c:v>-5.0782800000000001E-3</c:v>
                </c:pt>
                <c:pt idx="39711" formatCode="0.00E+00">
                  <c:v>-5.3076599999999996E-3</c:v>
                </c:pt>
                <c:pt idx="39712" formatCode="0.00E+00">
                  <c:v>-5.5286399999999996E-3</c:v>
                </c:pt>
                <c:pt idx="39713" formatCode="0.00E+00">
                  <c:v>-5.74079E-3</c:v>
                </c:pt>
                <c:pt idx="39714" formatCode="0.00E+00">
                  <c:v>-5.9436899999999997E-3</c:v>
                </c:pt>
                <c:pt idx="39715" formatCode="0.00E+00">
                  <c:v>-6.1369399999999996E-3</c:v>
                </c:pt>
                <c:pt idx="39716" formatCode="0.00E+00">
                  <c:v>-6.3201400000000001E-3</c:v>
                </c:pt>
                <c:pt idx="39717" formatCode="0.00E+00">
                  <c:v>-6.4929499999999999E-3</c:v>
                </c:pt>
                <c:pt idx="39718" formatCode="0.00E+00">
                  <c:v>-6.6549900000000004E-3</c:v>
                </c:pt>
                <c:pt idx="39719" formatCode="0.00E+00">
                  <c:v>-6.8059499999999998E-3</c:v>
                </c:pt>
                <c:pt idx="39720" formatCode="0.00E+00">
                  <c:v>-6.9455100000000002E-3</c:v>
                </c:pt>
                <c:pt idx="39721" formatCode="0.00E+00">
                  <c:v>-7.0733799999999998E-3</c:v>
                </c:pt>
                <c:pt idx="39722" formatCode="0.00E+00">
                  <c:v>-7.1893E-3</c:v>
                </c:pt>
                <c:pt idx="39723" formatCode="0.00E+00">
                  <c:v>-7.2930199999999999E-3</c:v>
                </c:pt>
                <c:pt idx="39724" formatCode="0.00E+00">
                  <c:v>-7.3843099999999998E-3</c:v>
                </c:pt>
                <c:pt idx="39725" formatCode="0.00E+00">
                  <c:v>-7.4629700000000002E-3</c:v>
                </c:pt>
                <c:pt idx="39726" formatCode="0.00E+00">
                  <c:v>-7.5288200000000003E-3</c:v>
                </c:pt>
                <c:pt idx="39727" formatCode="0.00E+00">
                  <c:v>-7.5817100000000002E-3</c:v>
                </c:pt>
                <c:pt idx="39728" formatCode="0.00E+00">
                  <c:v>-7.6214999999999998E-3</c:v>
                </c:pt>
                <c:pt idx="39729" formatCode="0.00E+00">
                  <c:v>-7.6480799999999998E-3</c:v>
                </c:pt>
                <c:pt idx="39730" formatCode="0.00E+00">
                  <c:v>-7.6613699999999998E-3</c:v>
                </c:pt>
                <c:pt idx="39731" formatCode="0.00E+00">
                  <c:v>-7.6613100000000002E-3</c:v>
                </c:pt>
                <c:pt idx="39732" formatCode="0.00E+00">
                  <c:v>-7.6478600000000002E-3</c:v>
                </c:pt>
                <c:pt idx="39733" formatCode="0.00E+00">
                  <c:v>-7.6210100000000001E-3</c:v>
                </c:pt>
                <c:pt idx="39734" formatCode="0.00E+00">
                  <c:v>-7.5807699999999997E-3</c:v>
                </c:pt>
                <c:pt idx="39735" formatCode="0.00E+00">
                  <c:v>-7.5271799999999996E-3</c:v>
                </c:pt>
                <c:pt idx="39736" formatCode="0.00E+00">
                  <c:v>-7.4602999999999996E-3</c:v>
                </c:pt>
                <c:pt idx="39737" formatCode="0.00E+00">
                  <c:v>-7.3802099999999999E-3</c:v>
                </c:pt>
                <c:pt idx="39738" formatCode="0.00E+00">
                  <c:v>-7.28702E-3</c:v>
                </c:pt>
                <c:pt idx="39739" formatCode="0.00E+00">
                  <c:v>-7.1808799999999997E-3</c:v>
                </c:pt>
                <c:pt idx="39740" formatCode="0.00E+00">
                  <c:v>-7.0619200000000002E-3</c:v>
                </c:pt>
                <c:pt idx="39741" formatCode="0.00E+00">
                  <c:v>-6.9303500000000001E-3</c:v>
                </c:pt>
                <c:pt idx="39742" formatCode="0.00E+00">
                  <c:v>-6.78635E-3</c:v>
                </c:pt>
                <c:pt idx="39743" formatCode="0.00E+00">
                  <c:v>-6.6301499999999996E-3</c:v>
                </c:pt>
                <c:pt idx="39744" formatCode="0.00E+00">
                  <c:v>-6.4620099999999998E-3</c:v>
                </c:pt>
                <c:pt idx="39745" formatCode="0.00E+00">
                  <c:v>-6.2821999999999999E-3</c:v>
                </c:pt>
                <c:pt idx="39746" formatCode="0.00E+00">
                  <c:v>-6.0910000000000001E-3</c:v>
                </c:pt>
                <c:pt idx="39747" formatCode="0.00E+00">
                  <c:v>-5.88873E-3</c:v>
                </c:pt>
                <c:pt idx="39748" formatCode="0.00E+00">
                  <c:v>-5.6757300000000004E-3</c:v>
                </c:pt>
                <c:pt idx="39749" formatCode="0.00E+00">
                  <c:v>-5.4523499999999999E-3</c:v>
                </c:pt>
                <c:pt idx="39750" formatCode="0.00E+00">
                  <c:v>-5.21895E-3</c:v>
                </c:pt>
                <c:pt idx="39751" formatCode="0.00E+00">
                  <c:v>-4.9759299999999999E-3</c:v>
                </c:pt>
                <c:pt idx="39752" formatCode="0.00E+00">
                  <c:v>-4.7237099999999999E-3</c:v>
                </c:pt>
                <c:pt idx="39753" formatCode="0.00E+00">
                  <c:v>-4.4627E-3</c:v>
                </c:pt>
                <c:pt idx="39754" formatCode="0.00E+00">
                  <c:v>-4.1933500000000002E-3</c:v>
                </c:pt>
                <c:pt idx="39755" formatCode="0.00E+00">
                  <c:v>-3.9161100000000004E-3</c:v>
                </c:pt>
                <c:pt idx="39756" formatCode="0.00E+00">
                  <c:v>-3.6314699999999999E-3</c:v>
                </c:pt>
                <c:pt idx="39757" formatCode="0.00E+00">
                  <c:v>-3.3398999999999998E-3</c:v>
                </c:pt>
                <c:pt idx="39758" formatCode="0.00E+00">
                  <c:v>-3.0419000000000002E-3</c:v>
                </c:pt>
                <c:pt idx="39759" formatCode="0.00E+00">
                  <c:v>-2.73799E-3</c:v>
                </c:pt>
                <c:pt idx="39760" formatCode="0.00E+00">
                  <c:v>-2.4286799999999999E-3</c:v>
                </c:pt>
                <c:pt idx="39761" formatCode="0.00E+00">
                  <c:v>-2.1145199999999999E-3</c:v>
                </c:pt>
                <c:pt idx="39762" formatCode="0.00E+00">
                  <c:v>-1.79604E-3</c:v>
                </c:pt>
                <c:pt idx="39763" formatCode="0.00E+00">
                  <c:v>-1.47379E-3</c:v>
                </c:pt>
                <c:pt idx="39764" formatCode="0.00E+00">
                  <c:v>-1.1483299999999999E-3</c:v>
                </c:pt>
                <c:pt idx="39765" formatCode="0.00E+00">
                  <c:v>-8.2023399999999998E-4</c:v>
                </c:pt>
                <c:pt idx="39766" formatCode="0.00E+00">
                  <c:v>-4.9005700000000001E-4</c:v>
                </c:pt>
                <c:pt idx="39767" formatCode="0.00E+00">
                  <c:v>-1.58379E-4</c:v>
                </c:pt>
                <c:pt idx="39768" formatCode="0.00E+00">
                  <c:v>1.74224E-4</c:v>
                </c:pt>
                <c:pt idx="39769" formatCode="0.00E+00">
                  <c:v>5.0717199999999996E-4</c:v>
                </c:pt>
                <c:pt idx="39770" formatCode="0.00E+00">
                  <c:v>8.3988599999999997E-4</c:v>
                </c:pt>
                <c:pt idx="39771" formatCode="0.00E+00">
                  <c:v>1.17179E-3</c:v>
                </c:pt>
                <c:pt idx="39772" formatCode="0.00E+00">
                  <c:v>1.5022900000000001E-3</c:v>
                </c:pt>
                <c:pt idx="39773" formatCode="0.00E+00">
                  <c:v>1.8308199999999999E-3</c:v>
                </c:pt>
                <c:pt idx="39774" formatCode="0.00E+00">
                  <c:v>2.1568099999999999E-3</c:v>
                </c:pt>
                <c:pt idx="39775" formatCode="0.00E+00">
                  <c:v>2.4796800000000002E-3</c:v>
                </c:pt>
                <c:pt idx="39776" formatCode="0.00E+00">
                  <c:v>2.7988599999999998E-3</c:v>
                </c:pt>
                <c:pt idx="39777" formatCode="0.00E+00">
                  <c:v>3.1137999999999999E-3</c:v>
                </c:pt>
                <c:pt idx="39778" formatCode="0.00E+00">
                  <c:v>3.4239499999999998E-3</c:v>
                </c:pt>
                <c:pt idx="39779" formatCode="0.00E+00">
                  <c:v>3.7287599999999998E-3</c:v>
                </c:pt>
                <c:pt idx="39780" formatCode="0.00E+00">
                  <c:v>4.0276899999999996E-3</c:v>
                </c:pt>
                <c:pt idx="39781" formatCode="0.00E+00">
                  <c:v>4.3202199999999996E-3</c:v>
                </c:pt>
                <c:pt idx="39782" formatCode="0.00E+00">
                  <c:v>4.6058399999999999E-3</c:v>
                </c:pt>
                <c:pt idx="39783" formatCode="0.00E+00">
                  <c:v>4.8840400000000001E-3</c:v>
                </c:pt>
                <c:pt idx="39784" formatCode="0.00E+00">
                  <c:v>5.1543300000000004E-3</c:v>
                </c:pt>
                <c:pt idx="39785" formatCode="0.00E+00">
                  <c:v>5.4162400000000001E-3</c:v>
                </c:pt>
                <c:pt idx="39786" formatCode="0.00E+00">
                  <c:v>5.6693000000000004E-3</c:v>
                </c:pt>
                <c:pt idx="39787" formatCode="0.00E+00">
                  <c:v>5.9130700000000003E-3</c:v>
                </c:pt>
                <c:pt idx="39788" formatCode="0.00E+00">
                  <c:v>6.1471199999999998E-3</c:v>
                </c:pt>
                <c:pt idx="39789" formatCode="0.00E+00">
                  <c:v>6.3710299999999997E-3</c:v>
                </c:pt>
                <c:pt idx="39790" formatCode="0.00E+00">
                  <c:v>6.5844099999999997E-3</c:v>
                </c:pt>
                <c:pt idx="39791" formatCode="0.00E+00">
                  <c:v>6.7868800000000003E-3</c:v>
                </c:pt>
                <c:pt idx="39792" formatCode="0.00E+00">
                  <c:v>6.9780800000000002E-3</c:v>
                </c:pt>
                <c:pt idx="39793" formatCode="0.00E+00">
                  <c:v>7.1576699999999997E-3</c:v>
                </c:pt>
                <c:pt idx="39794" formatCode="0.00E+00">
                  <c:v>7.3253399999999996E-3</c:v>
                </c:pt>
                <c:pt idx="39795" formatCode="0.00E+00">
                  <c:v>7.4807800000000002E-3</c:v>
                </c:pt>
                <c:pt idx="39796" formatCode="0.00E+00">
                  <c:v>7.6237299999999996E-3</c:v>
                </c:pt>
                <c:pt idx="39797" formatCode="0.00E+00">
                  <c:v>7.7539100000000001E-3</c:v>
                </c:pt>
                <c:pt idx="39798" formatCode="0.00E+00">
                  <c:v>7.8711100000000006E-3</c:v>
                </c:pt>
                <c:pt idx="39799" formatCode="0.00E+00">
                  <c:v>7.9751100000000005E-3</c:v>
                </c:pt>
                <c:pt idx="39800" formatCode="0.00E+00">
                  <c:v>8.0657300000000001E-3</c:v>
                </c:pt>
                <c:pt idx="39801" formatCode="0.00E+00">
                  <c:v>8.1428000000000004E-3</c:v>
                </c:pt>
                <c:pt idx="39802" formatCode="0.00E+00">
                  <c:v>8.2061900000000004E-3</c:v>
                </c:pt>
                <c:pt idx="39803" formatCode="0.00E+00">
                  <c:v>8.2557700000000008E-3</c:v>
                </c:pt>
                <c:pt idx="39804" formatCode="0.00E+00">
                  <c:v>8.2914600000000005E-3</c:v>
                </c:pt>
                <c:pt idx="39805" formatCode="0.00E+00">
                  <c:v>8.3131899999999998E-3</c:v>
                </c:pt>
                <c:pt idx="39806" formatCode="0.00E+00">
                  <c:v>8.3209100000000008E-3</c:v>
                </c:pt>
                <c:pt idx="39807" formatCode="0.00E+00">
                  <c:v>8.31462E-3</c:v>
                </c:pt>
                <c:pt idx="39808" formatCode="0.00E+00">
                  <c:v>8.2943099999999992E-3</c:v>
                </c:pt>
                <c:pt idx="39809" formatCode="0.00E+00">
                  <c:v>8.2600199999999999E-3</c:v>
                </c:pt>
                <c:pt idx="39810" formatCode="0.00E+00">
                  <c:v>8.2118E-3</c:v>
                </c:pt>
                <c:pt idx="39811" formatCode="0.00E+00">
                  <c:v>8.1497300000000009E-3</c:v>
                </c:pt>
                <c:pt idx="39812" formatCode="0.00E+00">
                  <c:v>8.0739200000000001E-3</c:v>
                </c:pt>
                <c:pt idx="39813" formatCode="0.00E+00">
                  <c:v>7.9845000000000003E-3</c:v>
                </c:pt>
                <c:pt idx="39814" formatCode="0.00E+00">
                  <c:v>7.8816100000000007E-3</c:v>
                </c:pt>
                <c:pt idx="39815" formatCode="0.00E+00">
                  <c:v>7.7654400000000002E-3</c:v>
                </c:pt>
                <c:pt idx="39816" formatCode="0.00E+00">
                  <c:v>7.6361700000000003E-3</c:v>
                </c:pt>
                <c:pt idx="39817" formatCode="0.00E+00">
                  <c:v>7.4940500000000004E-3</c:v>
                </c:pt>
                <c:pt idx="39818" formatCode="0.00E+00">
                  <c:v>7.3393E-3</c:v>
                </c:pt>
                <c:pt idx="39819" formatCode="0.00E+00">
                  <c:v>7.1721900000000002E-3</c:v>
                </c:pt>
                <c:pt idx="39820" formatCode="0.00E+00">
                  <c:v>6.99302E-3</c:v>
                </c:pt>
                <c:pt idx="39821" formatCode="0.00E+00">
                  <c:v>6.8020900000000002E-3</c:v>
                </c:pt>
                <c:pt idx="39822" formatCode="0.00E+00">
                  <c:v>6.5997299999999998E-3</c:v>
                </c:pt>
                <c:pt idx="39823" formatCode="0.00E+00">
                  <c:v>6.3863000000000001E-3</c:v>
                </c:pt>
                <c:pt idx="39824" formatCode="0.00E+00">
                  <c:v>6.1621499999999999E-3</c:v>
                </c:pt>
                <c:pt idx="39825" formatCode="0.00E+00">
                  <c:v>5.9276800000000003E-3</c:v>
                </c:pt>
                <c:pt idx="39826" formatCode="0.00E+00">
                  <c:v>5.6832999999999996E-3</c:v>
                </c:pt>
                <c:pt idx="39827" formatCode="0.00E+00">
                  <c:v>5.4294199999999999E-3</c:v>
                </c:pt>
                <c:pt idx="39828" formatCode="0.00E+00">
                  <c:v>5.1664800000000002E-3</c:v>
                </c:pt>
                <c:pt idx="39829" formatCode="0.00E+00">
                  <c:v>4.8949500000000003E-3</c:v>
                </c:pt>
                <c:pt idx="39830" formatCode="0.00E+00">
                  <c:v>4.6152800000000003E-3</c:v>
                </c:pt>
                <c:pt idx="39831" formatCode="0.00E+00">
                  <c:v>4.3279700000000004E-3</c:v>
                </c:pt>
                <c:pt idx="39832" formatCode="0.00E+00">
                  <c:v>4.0335099999999997E-3</c:v>
                </c:pt>
                <c:pt idx="39833" formatCode="0.00E+00">
                  <c:v>3.7324099999999998E-3</c:v>
                </c:pt>
                <c:pt idx="39834" formatCode="0.00E+00">
                  <c:v>3.4252000000000002E-3</c:v>
                </c:pt>
                <c:pt idx="39835" formatCode="0.00E+00">
                  <c:v>3.11239E-3</c:v>
                </c:pt>
                <c:pt idx="39836" formatCode="0.00E+00">
                  <c:v>2.7945399999999999E-3</c:v>
                </c:pt>
                <c:pt idx="39837" formatCode="0.00E+00">
                  <c:v>2.4721999999999999E-3</c:v>
                </c:pt>
                <c:pt idx="39838" formatCode="0.00E+00">
                  <c:v>2.14591E-3</c:v>
                </c:pt>
                <c:pt idx="39839" formatCode="0.00E+00">
                  <c:v>1.8162499999999999E-3</c:v>
                </c:pt>
                <c:pt idx="39840" formatCode="0.00E+00">
                  <c:v>1.4837800000000001E-3</c:v>
                </c:pt>
                <c:pt idx="39841" formatCode="0.00E+00">
                  <c:v>1.14908E-3</c:v>
                </c:pt>
                <c:pt idx="39842" formatCode="0.00E+00">
                  <c:v>8.1273200000000004E-4</c:v>
                </c:pt>
                <c:pt idx="39843" formatCode="0.00E+00">
                  <c:v>4.7530700000000001E-4</c:v>
                </c:pt>
                <c:pt idx="39844" formatCode="0.00E+00">
                  <c:v>1.3739000000000001E-4</c:v>
                </c:pt>
                <c:pt idx="39845" formatCode="0.00E+00">
                  <c:v>-2.0043599999999999E-4</c:v>
                </c:pt>
                <c:pt idx="39846" formatCode="0.00E+00">
                  <c:v>-5.3758899999999999E-4</c:v>
                </c:pt>
                <c:pt idx="39847" formatCode="0.00E+00">
                  <c:v>-8.7348700000000005E-4</c:v>
                </c:pt>
                <c:pt idx="39848" formatCode="0.00E+00">
                  <c:v>-1.2075499999999999E-3</c:v>
                </c:pt>
                <c:pt idx="39849" formatCode="0.00E+00">
                  <c:v>-1.5392100000000001E-3</c:v>
                </c:pt>
                <c:pt idx="39850" formatCode="0.00E+00">
                  <c:v>-1.8679E-3</c:v>
                </c:pt>
                <c:pt idx="39851" formatCode="0.00E+00">
                  <c:v>-2.1930399999999998E-3</c:v>
                </c:pt>
                <c:pt idx="39852" formatCode="0.00E+00">
                  <c:v>-2.5140900000000001E-3</c:v>
                </c:pt>
                <c:pt idx="39853" formatCode="0.00E+00">
                  <c:v>-2.8304799999999998E-3</c:v>
                </c:pt>
                <c:pt idx="39854" formatCode="0.00E+00">
                  <c:v>-3.1416899999999999E-3</c:v>
                </c:pt>
                <c:pt idx="39855" formatCode="0.00E+00">
                  <c:v>-3.4471699999999998E-3</c:v>
                </c:pt>
                <c:pt idx="39856" formatCode="0.00E+00">
                  <c:v>-3.7464099999999999E-3</c:v>
                </c:pt>
                <c:pt idx="39857" formatCode="0.00E+00">
                  <c:v>-4.0388899999999998E-3</c:v>
                </c:pt>
                <c:pt idx="39858" formatCode="0.00E+00">
                  <c:v>-4.3241099999999999E-3</c:v>
                </c:pt>
                <c:pt idx="39859" formatCode="0.00E+00">
                  <c:v>-4.6016E-3</c:v>
                </c:pt>
                <c:pt idx="39860" formatCode="0.00E+00">
                  <c:v>-4.8708700000000002E-3</c:v>
                </c:pt>
                <c:pt idx="39861" formatCode="0.00E+00">
                  <c:v>-5.1314799999999999E-3</c:v>
                </c:pt>
                <c:pt idx="39862" formatCode="0.00E+00">
                  <c:v>-5.3829699999999999E-3</c:v>
                </c:pt>
                <c:pt idx="39863" formatCode="0.00E+00">
                  <c:v>-5.6249300000000002E-3</c:v>
                </c:pt>
                <c:pt idx="39864" formatCode="0.00E+00">
                  <c:v>-5.8569399999999997E-3</c:v>
                </c:pt>
                <c:pt idx="39865" formatCode="0.00E+00">
                  <c:v>-6.0786199999999999E-3</c:v>
                </c:pt>
                <c:pt idx="39866" formatCode="0.00E+00">
                  <c:v>-6.2895900000000003E-3</c:v>
                </c:pt>
                <c:pt idx="39867" formatCode="0.00E+00">
                  <c:v>-6.4894999999999996E-3</c:v>
                </c:pt>
                <c:pt idx="39868" formatCode="0.00E+00">
                  <c:v>-6.6780199999999998E-3</c:v>
                </c:pt>
                <c:pt idx="39869" formatCode="0.00E+00">
                  <c:v>-6.8548400000000001E-3</c:v>
                </c:pt>
                <c:pt idx="39870" formatCode="0.00E+00">
                  <c:v>-7.0196499999999997E-3</c:v>
                </c:pt>
                <c:pt idx="39871" formatCode="0.00E+00">
                  <c:v>-7.1721900000000002E-3</c:v>
                </c:pt>
                <c:pt idx="39872" formatCode="0.00E+00">
                  <c:v>-7.3122100000000004E-3</c:v>
                </c:pt>
                <c:pt idx="39873" formatCode="0.00E+00">
                  <c:v>-7.4394800000000001E-3</c:v>
                </c:pt>
                <c:pt idx="39874" formatCode="0.00E+00">
                  <c:v>-7.5538000000000003E-3</c:v>
                </c:pt>
                <c:pt idx="39875" formatCode="0.00E+00">
                  <c:v>-7.6549900000000004E-3</c:v>
                </c:pt>
                <c:pt idx="39876" formatCode="0.00E+00">
                  <c:v>-7.7428799999999997E-3</c:v>
                </c:pt>
                <c:pt idx="39877" formatCode="0.00E+00">
                  <c:v>-7.8173400000000007E-3</c:v>
                </c:pt>
                <c:pt idx="39878" formatCode="0.00E+00">
                  <c:v>-7.8782499999999998E-3</c:v>
                </c:pt>
                <c:pt idx="39879" formatCode="0.00E+00">
                  <c:v>-7.92554E-3</c:v>
                </c:pt>
                <c:pt idx="39880" formatCode="0.00E+00">
                  <c:v>-7.9591200000000001E-3</c:v>
                </c:pt>
                <c:pt idx="39881" formatCode="0.00E+00">
                  <c:v>-7.9789800000000001E-3</c:v>
                </c:pt>
                <c:pt idx="39882" formatCode="0.00E+00">
                  <c:v>-7.9850700000000004E-3</c:v>
                </c:pt>
                <c:pt idx="39883" formatCode="0.00E+00">
                  <c:v>-7.9774300000000006E-3</c:v>
                </c:pt>
                <c:pt idx="39884" formatCode="0.00E+00">
                  <c:v>-7.9560700000000008E-3</c:v>
                </c:pt>
                <c:pt idx="39885" formatCode="0.00E+00">
                  <c:v>-7.9210500000000007E-3</c:v>
                </c:pt>
                <c:pt idx="39886" formatCode="0.00E+00">
                  <c:v>-7.8724499999999996E-3</c:v>
                </c:pt>
                <c:pt idx="39887" formatCode="0.00E+00">
                  <c:v>-7.8103699999999996E-3</c:v>
                </c:pt>
                <c:pt idx="39888" formatCode="0.00E+00">
                  <c:v>-7.73494E-3</c:v>
                </c:pt>
                <c:pt idx="39889" formatCode="0.00E+00">
                  <c:v>-7.6463099999999999E-3</c:v>
                </c:pt>
                <c:pt idx="39890" formatCode="0.00E+00">
                  <c:v>-7.54465E-3</c:v>
                </c:pt>
                <c:pt idx="39891" formatCode="0.00E+00">
                  <c:v>-7.4301599999999999E-3</c:v>
                </c:pt>
                <c:pt idx="39892" formatCode="0.00E+00">
                  <c:v>-7.3030500000000002E-3</c:v>
                </c:pt>
                <c:pt idx="39893" formatCode="0.00E+00">
                  <c:v>-7.1635500000000003E-3</c:v>
                </c:pt>
                <c:pt idx="39894" formatCode="0.00E+00">
                  <c:v>-7.0119400000000004E-3</c:v>
                </c:pt>
                <c:pt idx="39895" formatCode="0.00E+00">
                  <c:v>-6.8484899999999996E-3</c:v>
                </c:pt>
                <c:pt idx="39896" formatCode="0.00E+00">
                  <c:v>-6.6735099999999997E-3</c:v>
                </c:pt>
                <c:pt idx="39897" formatCode="0.00E+00">
                  <c:v>-6.4872999999999997E-3</c:v>
                </c:pt>
                <c:pt idx="39898" formatCode="0.00E+00">
                  <c:v>-6.29022E-3</c:v>
                </c:pt>
                <c:pt idx="39899" formatCode="0.00E+00">
                  <c:v>-6.0826200000000004E-3</c:v>
                </c:pt>
                <c:pt idx="39900" formatCode="0.00E+00">
                  <c:v>-5.8648800000000003E-3</c:v>
                </c:pt>
                <c:pt idx="39901" formatCode="0.00E+00">
                  <c:v>-5.6373899999999999E-3</c:v>
                </c:pt>
                <c:pt idx="39902" formatCode="0.00E+00">
                  <c:v>-5.4005600000000004E-3</c:v>
                </c:pt>
                <c:pt idx="39903" formatCode="0.00E+00">
                  <c:v>-5.1548200000000001E-3</c:v>
                </c:pt>
                <c:pt idx="39904" formatCode="0.00E+00">
                  <c:v>-4.9005999999999997E-3</c:v>
                </c:pt>
                <c:pt idx="39905" formatCode="0.00E+00">
                  <c:v>-4.6383700000000002E-3</c:v>
                </c:pt>
                <c:pt idx="39906" formatCode="0.00E+00">
                  <c:v>-4.3685900000000003E-3</c:v>
                </c:pt>
                <c:pt idx="39907" formatCode="0.00E+00">
                  <c:v>-4.09173E-3</c:v>
                </c:pt>
                <c:pt idx="39908" formatCode="0.00E+00">
                  <c:v>-3.8083000000000001E-3</c:v>
                </c:pt>
                <c:pt idx="39909" formatCode="0.00E+00">
                  <c:v>-3.5187999999999999E-3</c:v>
                </c:pt>
                <c:pt idx="39910" formatCode="0.00E+00">
                  <c:v>-3.2237300000000002E-3</c:v>
                </c:pt>
                <c:pt idx="39911" formatCode="0.00E+00">
                  <c:v>-2.92363E-3</c:v>
                </c:pt>
                <c:pt idx="39912" formatCode="0.00E+00">
                  <c:v>-2.6190100000000002E-3</c:v>
                </c:pt>
                <c:pt idx="39913" formatCode="0.00E+00">
                  <c:v>-2.3104200000000001E-3</c:v>
                </c:pt>
                <c:pt idx="39914" formatCode="0.00E+00">
                  <c:v>-1.9984E-3</c:v>
                </c:pt>
                <c:pt idx="39915" formatCode="0.00E+00">
                  <c:v>-1.6834899999999999E-3</c:v>
                </c:pt>
                <c:pt idx="39916" formatCode="0.00E+00">
                  <c:v>-1.3662500000000001E-3</c:v>
                </c:pt>
                <c:pt idx="39917" formatCode="0.00E+00">
                  <c:v>-1.0472299999999999E-3</c:v>
                </c:pt>
                <c:pt idx="39918" formatCode="0.00E+00">
                  <c:v>-7.2699799999999997E-4</c:v>
                </c:pt>
                <c:pt idx="39919" formatCode="0.00E+00">
                  <c:v>-4.0610100000000002E-4</c:v>
                </c:pt>
                <c:pt idx="39920" formatCode="0.00E+00">
                  <c:v>-8.5099799999999995E-5</c:v>
                </c:pt>
                <c:pt idx="39921" formatCode="0.00E+00">
                  <c:v>2.3544700000000001E-4</c:v>
                </c:pt>
                <c:pt idx="39922" formatCode="0.00E+00">
                  <c:v>5.5498400000000001E-4</c:v>
                </c:pt>
                <c:pt idx="39923" formatCode="0.00E+00">
                  <c:v>8.7295799999999996E-4</c:v>
                </c:pt>
                <c:pt idx="39924" formatCode="0.00E+00">
                  <c:v>1.1888199999999999E-3</c:v>
                </c:pt>
                <c:pt idx="39925" formatCode="0.00E+00">
                  <c:v>1.50202E-3</c:v>
                </c:pt>
                <c:pt idx="39926" formatCode="0.00E+00">
                  <c:v>1.8120300000000001E-3</c:v>
                </c:pt>
                <c:pt idx="39927" formatCode="0.00E+00">
                  <c:v>2.11831E-3</c:v>
                </c:pt>
                <c:pt idx="39928" formatCode="0.00E+00">
                  <c:v>2.42034E-3</c:v>
                </c:pt>
                <c:pt idx="39929" formatCode="0.00E+00">
                  <c:v>2.7176000000000001E-3</c:v>
                </c:pt>
                <c:pt idx="39930" formatCode="0.00E+00">
                  <c:v>3.00958E-3</c:v>
                </c:pt>
                <c:pt idx="39931" formatCode="0.00E+00">
                  <c:v>3.2958000000000002E-3</c:v>
                </c:pt>
                <c:pt idx="39932" formatCode="0.00E+00">
                  <c:v>3.5757499999999999E-3</c:v>
                </c:pt>
                <c:pt idx="39933" formatCode="0.00E+00">
                  <c:v>3.8489700000000002E-3</c:v>
                </c:pt>
                <c:pt idx="39934" formatCode="0.00E+00">
                  <c:v>4.1149999999999997E-3</c:v>
                </c:pt>
                <c:pt idx="39935" formatCode="0.00E+00">
                  <c:v>4.3733899999999996E-3</c:v>
                </c:pt>
                <c:pt idx="39936" formatCode="0.00E+00">
                  <c:v>4.6236999999999997E-3</c:v>
                </c:pt>
                <c:pt idx="39937" formatCode="0.00E+00">
                  <c:v>4.8655299999999999E-3</c:v>
                </c:pt>
                <c:pt idx="39938" formatCode="0.00E+00">
                  <c:v>5.09846E-3</c:v>
                </c:pt>
                <c:pt idx="39939" formatCode="0.00E+00">
                  <c:v>5.3221099999999997E-3</c:v>
                </c:pt>
                <c:pt idx="39940" formatCode="0.00E+00">
                  <c:v>5.5361200000000003E-3</c:v>
                </c:pt>
                <c:pt idx="39941" formatCode="0.00E+00">
                  <c:v>5.7401300000000004E-3</c:v>
                </c:pt>
                <c:pt idx="39942" formatCode="0.00E+00">
                  <c:v>5.9338100000000003E-3</c:v>
                </c:pt>
                <c:pt idx="39943" formatCode="0.00E+00">
                  <c:v>6.1168400000000001E-3</c:v>
                </c:pt>
                <c:pt idx="39944" formatCode="0.00E+00">
                  <c:v>6.2889299999999999E-3</c:v>
                </c:pt>
                <c:pt idx="39945" formatCode="0.00E+00">
                  <c:v>6.4498100000000003E-3</c:v>
                </c:pt>
                <c:pt idx="39946" formatCode="0.00E+00">
                  <c:v>6.5992300000000002E-3</c:v>
                </c:pt>
                <c:pt idx="39947" formatCode="0.00E+00">
                  <c:v>6.7369400000000003E-3</c:v>
                </c:pt>
                <c:pt idx="39948" formatCode="0.00E+00">
                  <c:v>6.86274E-3</c:v>
                </c:pt>
                <c:pt idx="39949" formatCode="0.00E+00">
                  <c:v>6.9764299999999996E-3</c:v>
                </c:pt>
                <c:pt idx="39950" formatCode="0.00E+00">
                  <c:v>7.0778600000000001E-3</c:v>
                </c:pt>
                <c:pt idx="39951" formatCode="0.00E+00">
                  <c:v>7.1668599999999997E-3</c:v>
                </c:pt>
                <c:pt idx="39952" formatCode="0.00E+00">
                  <c:v>7.2433200000000001E-3</c:v>
                </c:pt>
                <c:pt idx="39953" formatCode="0.00E+00">
                  <c:v>7.3071300000000002E-3</c:v>
                </c:pt>
                <c:pt idx="39954" formatCode="0.00E+00">
                  <c:v>7.3582099999999996E-3</c:v>
                </c:pt>
                <c:pt idx="39955" formatCode="0.00E+00">
                  <c:v>7.3965000000000003E-3</c:v>
                </c:pt>
                <c:pt idx="39956" formatCode="0.00E+00">
                  <c:v>7.4219799999999999E-3</c:v>
                </c:pt>
                <c:pt idx="39957" formatCode="0.00E+00">
                  <c:v>7.4346200000000003E-3</c:v>
                </c:pt>
                <c:pt idx="39958" formatCode="0.00E+00">
                  <c:v>7.4344500000000004E-3</c:v>
                </c:pt>
                <c:pt idx="39959" formatCode="0.00E+00">
                  <c:v>7.4214800000000003E-3</c:v>
                </c:pt>
                <c:pt idx="39960" formatCode="0.00E+00">
                  <c:v>7.3957800000000002E-3</c:v>
                </c:pt>
                <c:pt idx="39961" formatCode="0.00E+00">
                  <c:v>7.3574299999999999E-3</c:v>
                </c:pt>
                <c:pt idx="39962" formatCode="0.00E+00">
                  <c:v>7.3065300000000003E-3</c:v>
                </c:pt>
                <c:pt idx="39963" formatCode="0.00E+00">
                  <c:v>7.24319E-3</c:v>
                </c:pt>
                <c:pt idx="39964" formatCode="0.00E+00">
                  <c:v>7.1675599999999999E-3</c:v>
                </c:pt>
                <c:pt idx="39965" formatCode="0.00E+00">
                  <c:v>7.0798099999999997E-3</c:v>
                </c:pt>
                <c:pt idx="39966" formatCode="0.00E+00">
                  <c:v>6.9801200000000002E-3</c:v>
                </c:pt>
                <c:pt idx="39967" formatCode="0.00E+00">
                  <c:v>6.8687000000000002E-3</c:v>
                </c:pt>
                <c:pt idx="39968" formatCode="0.00E+00">
                  <c:v>6.7457799999999998E-3</c:v>
                </c:pt>
                <c:pt idx="39969" formatCode="0.00E+00">
                  <c:v>6.6115999999999996E-3</c:v>
                </c:pt>
                <c:pt idx="39970" formatCode="0.00E+00">
                  <c:v>6.4664299999999996E-3</c:v>
                </c:pt>
                <c:pt idx="39971" formatCode="0.00E+00">
                  <c:v>6.3105499999999998E-3</c:v>
                </c:pt>
                <c:pt idx="39972" formatCode="0.00E+00">
                  <c:v>6.1442700000000003E-3</c:v>
                </c:pt>
                <c:pt idx="39973" formatCode="0.00E+00">
                  <c:v>5.9678999999999999E-3</c:v>
                </c:pt>
                <c:pt idx="39974" formatCode="0.00E+00">
                  <c:v>5.7817900000000002E-3</c:v>
                </c:pt>
                <c:pt idx="39975" formatCode="0.00E+00">
                  <c:v>5.5862899999999998E-3</c:v>
                </c:pt>
                <c:pt idx="39976" formatCode="0.00E+00">
                  <c:v>5.3817700000000001E-3</c:v>
                </c:pt>
                <c:pt idx="39977" formatCode="0.00E+00">
                  <c:v>5.1686099999999997E-3</c:v>
                </c:pt>
                <c:pt idx="39978" formatCode="0.00E+00">
                  <c:v>4.9472099999999996E-3</c:v>
                </c:pt>
                <c:pt idx="39979" formatCode="0.00E+00">
                  <c:v>4.71799E-3</c:v>
                </c:pt>
                <c:pt idx="39980" formatCode="0.00E+00">
                  <c:v>4.4813700000000001E-3</c:v>
                </c:pt>
                <c:pt idx="39981" formatCode="0.00E+00">
                  <c:v>4.23778E-3</c:v>
                </c:pt>
                <c:pt idx="39982" formatCode="0.00E+00">
                  <c:v>3.9876800000000004E-3</c:v>
                </c:pt>
                <c:pt idx="39983" formatCode="0.00E+00">
                  <c:v>3.7315199999999999E-3</c:v>
                </c:pt>
                <c:pt idx="39984" formatCode="0.00E+00">
                  <c:v>3.4697700000000001E-3</c:v>
                </c:pt>
                <c:pt idx="39985" formatCode="0.00E+00">
                  <c:v>3.2029200000000002E-3</c:v>
                </c:pt>
                <c:pt idx="39986" formatCode="0.00E+00">
                  <c:v>2.9314300000000001E-3</c:v>
                </c:pt>
                <c:pt idx="39987" formatCode="0.00E+00">
                  <c:v>2.6558100000000002E-3</c:v>
                </c:pt>
                <c:pt idx="39988" formatCode="0.00E+00">
                  <c:v>2.3765599999999998E-3</c:v>
                </c:pt>
                <c:pt idx="39989" formatCode="0.00E+00">
                  <c:v>2.0941599999999999E-3</c:v>
                </c:pt>
                <c:pt idx="39990" formatCode="0.00E+00">
                  <c:v>1.8091400000000001E-3</c:v>
                </c:pt>
                <c:pt idx="39991" formatCode="0.00E+00">
                  <c:v>1.5219999999999999E-3</c:v>
                </c:pt>
                <c:pt idx="39992" formatCode="0.00E+00">
                  <c:v>1.23325E-3</c:v>
                </c:pt>
                <c:pt idx="39993" formatCode="0.00E+00">
                  <c:v>9.4341100000000001E-4</c:v>
                </c:pt>
                <c:pt idx="39994" formatCode="0.00E+00">
                  <c:v>6.5298699999999995E-4</c:v>
                </c:pt>
                <c:pt idx="39995" formatCode="0.00E+00">
                  <c:v>3.6249699999999998E-4</c:v>
                </c:pt>
                <c:pt idx="39996" formatCode="0.00E+00">
                  <c:v>7.2450499999999994E-5</c:v>
                </c:pt>
                <c:pt idx="39997" formatCode="0.00E+00">
                  <c:v>-2.1664199999999999E-4</c:v>
                </c:pt>
                <c:pt idx="39998" formatCode="0.00E+00">
                  <c:v>-5.0427299999999996E-4</c:v>
                </c:pt>
                <c:pt idx="39999" formatCode="0.00E+00">
                  <c:v>-7.8994299999999998E-4</c:v>
                </c:pt>
                <c:pt idx="40000" formatCode="0.00E+00">
                  <c:v>-1.0731499999999999E-3</c:v>
                </c:pt>
                <c:pt idx="40001" formatCode="0.00E+00">
                  <c:v>-1.35341E-3</c:v>
                </c:pt>
                <c:pt idx="40002" formatCode="0.00E+00">
                  <c:v>-1.63024E-3</c:v>
                </c:pt>
                <c:pt idx="40003" formatCode="0.00E+00">
                  <c:v>-1.9031499999999999E-3</c:v>
                </c:pt>
                <c:pt idx="40004" formatCode="0.00E+00">
                  <c:v>-2.17169E-3</c:v>
                </c:pt>
                <c:pt idx="40005" formatCode="0.00E+00">
                  <c:v>-2.43539E-3</c:v>
                </c:pt>
                <c:pt idx="40006" formatCode="0.00E+00">
                  <c:v>-2.6938000000000001E-3</c:v>
                </c:pt>
                <c:pt idx="40007" formatCode="0.00E+00">
                  <c:v>-2.94649E-3</c:v>
                </c:pt>
                <c:pt idx="40008" formatCode="0.00E+00">
                  <c:v>-3.1930299999999999E-3</c:v>
                </c:pt>
                <c:pt idx="40009" formatCode="0.00E+00">
                  <c:v>-3.4330099999999998E-3</c:v>
                </c:pt>
                <c:pt idx="40010" formatCode="0.00E+00">
                  <c:v>-3.6660199999999999E-3</c:v>
                </c:pt>
                <c:pt idx="40011" formatCode="0.00E+00">
                  <c:v>-3.8916799999999998E-3</c:v>
                </c:pt>
                <c:pt idx="40012" formatCode="0.00E+00">
                  <c:v>-4.1096199999999996E-3</c:v>
                </c:pt>
                <c:pt idx="40013" formatCode="0.00E+00">
                  <c:v>-4.3194899999999996E-3</c:v>
                </c:pt>
                <c:pt idx="40014" formatCode="0.00E+00">
                  <c:v>-4.5209300000000003E-3</c:v>
                </c:pt>
                <c:pt idx="40015" formatCode="0.00E+00">
                  <c:v>-4.7136299999999999E-3</c:v>
                </c:pt>
                <c:pt idx="40016" formatCode="0.00E+00">
                  <c:v>-4.8972800000000004E-3</c:v>
                </c:pt>
                <c:pt idx="40017" formatCode="0.00E+00">
                  <c:v>-5.07159E-3</c:v>
                </c:pt>
                <c:pt idx="40018" formatCode="0.00E+00">
                  <c:v>-5.2362800000000003E-3</c:v>
                </c:pt>
                <c:pt idx="40019" formatCode="0.00E+00">
                  <c:v>-5.3911100000000002E-3</c:v>
                </c:pt>
                <c:pt idx="40020" formatCode="0.00E+00">
                  <c:v>-5.5358300000000003E-3</c:v>
                </c:pt>
                <c:pt idx="40021" formatCode="0.00E+00">
                  <c:v>-5.6702300000000001E-3</c:v>
                </c:pt>
                <c:pt idx="40022" formatCode="0.00E+00">
                  <c:v>-5.7941099999999999E-3</c:v>
                </c:pt>
                <c:pt idx="40023" formatCode="0.00E+00">
                  <c:v>-5.9072999999999999E-3</c:v>
                </c:pt>
                <c:pt idx="40024" formatCode="0.00E+00">
                  <c:v>-6.0096400000000001E-3</c:v>
                </c:pt>
                <c:pt idx="40025" formatCode="0.00E+00">
                  <c:v>-6.1009899999999997E-3</c:v>
                </c:pt>
                <c:pt idx="40026" formatCode="0.00E+00">
                  <c:v>-6.1812300000000002E-3</c:v>
                </c:pt>
                <c:pt idx="40027" formatCode="0.00E+00">
                  <c:v>-6.2502800000000004E-3</c:v>
                </c:pt>
                <c:pt idx="40028" formatCode="0.00E+00">
                  <c:v>-6.3080599999999999E-3</c:v>
                </c:pt>
                <c:pt idx="40029" formatCode="0.00E+00">
                  <c:v>-6.3544999999999999E-3</c:v>
                </c:pt>
                <c:pt idx="40030" formatCode="0.00E+00">
                  <c:v>-6.3895899999999997E-3</c:v>
                </c:pt>
                <c:pt idx="40031" formatCode="0.00E+00">
                  <c:v>-6.4133000000000003E-3</c:v>
                </c:pt>
                <c:pt idx="40032" formatCode="0.00E+00">
                  <c:v>-6.4256399999999998E-3</c:v>
                </c:pt>
                <c:pt idx="40033" formatCode="0.00E+00">
                  <c:v>-6.4266499999999999E-3</c:v>
                </c:pt>
                <c:pt idx="40034" formatCode="0.00E+00">
                  <c:v>-6.4163800000000002E-3</c:v>
                </c:pt>
                <c:pt idx="40035" formatCode="0.00E+00">
                  <c:v>-6.3948900000000003E-3</c:v>
                </c:pt>
                <c:pt idx="40036" formatCode="0.00E+00">
                  <c:v>-6.3622699999999997E-3</c:v>
                </c:pt>
                <c:pt idx="40037" formatCode="0.00E+00">
                  <c:v>-6.3186500000000003E-3</c:v>
                </c:pt>
                <c:pt idx="40038" formatCode="0.00E+00">
                  <c:v>-6.2641399999999996E-3</c:v>
                </c:pt>
                <c:pt idx="40039" formatCode="0.00E+00">
                  <c:v>-6.1989000000000002E-3</c:v>
                </c:pt>
                <c:pt idx="40040" formatCode="0.00E+00">
                  <c:v>-6.1230900000000003E-3</c:v>
                </c:pt>
                <c:pt idx="40041" formatCode="0.00E+00">
                  <c:v>-6.0369100000000004E-3</c:v>
                </c:pt>
                <c:pt idx="40042" formatCode="0.00E+00">
                  <c:v>-5.9405700000000001E-3</c:v>
                </c:pt>
                <c:pt idx="40043" formatCode="0.00E+00">
                  <c:v>-5.8342799999999998E-3</c:v>
                </c:pt>
                <c:pt idx="40044" formatCode="0.00E+00">
                  <c:v>-5.71829E-3</c:v>
                </c:pt>
                <c:pt idx="40045" formatCode="0.00E+00">
                  <c:v>-5.5928599999999998E-3</c:v>
                </c:pt>
                <c:pt idx="40046" formatCode="0.00E+00">
                  <c:v>-5.4582700000000003E-3</c:v>
                </c:pt>
                <c:pt idx="40047" formatCode="0.00E+00">
                  <c:v>-5.3147999999999997E-3</c:v>
                </c:pt>
                <c:pt idx="40048" formatCode="0.00E+00">
                  <c:v>-5.1627699999999997E-3</c:v>
                </c:pt>
                <c:pt idx="40049" formatCode="0.00E+00">
                  <c:v>-5.0024900000000001E-3</c:v>
                </c:pt>
                <c:pt idx="40050" formatCode="0.00E+00">
                  <c:v>-4.8343099999999996E-3</c:v>
                </c:pt>
                <c:pt idx="40051" formatCode="0.00E+00">
                  <c:v>-4.6585699999999999E-3</c:v>
                </c:pt>
                <c:pt idx="40052" formatCode="0.00E+00">
                  <c:v>-4.4756300000000004E-3</c:v>
                </c:pt>
                <c:pt idx="40053" formatCode="0.00E+00">
                  <c:v>-4.2858699999999998E-3</c:v>
                </c:pt>
                <c:pt idx="40054" formatCode="0.00E+00">
                  <c:v>-4.0896700000000001E-3</c:v>
                </c:pt>
                <c:pt idx="40055" formatCode="0.00E+00">
                  <c:v>-3.8874399999999998E-3</c:v>
                </c:pt>
                <c:pt idx="40056" formatCode="0.00E+00">
                  <c:v>-3.6795700000000001E-3</c:v>
                </c:pt>
                <c:pt idx="40057" formatCode="0.00E+00">
                  <c:v>-3.4664800000000001E-3</c:v>
                </c:pt>
                <c:pt idx="40058" formatCode="0.00E+00">
                  <c:v>-3.2485999999999999E-3</c:v>
                </c:pt>
                <c:pt idx="40059" formatCode="0.00E+00">
                  <c:v>-3.0263500000000001E-3</c:v>
                </c:pt>
                <c:pt idx="40060" formatCode="0.00E+00">
                  <c:v>-2.8001800000000002E-3</c:v>
                </c:pt>
                <c:pt idx="40061" formatCode="0.00E+00">
                  <c:v>-2.5705200000000002E-3</c:v>
                </c:pt>
                <c:pt idx="40062" formatCode="0.00E+00">
                  <c:v>-2.3378299999999999E-3</c:v>
                </c:pt>
                <c:pt idx="40063" formatCode="0.00E+00">
                  <c:v>-2.1025499999999999E-3</c:v>
                </c:pt>
                <c:pt idx="40064" formatCode="0.00E+00">
                  <c:v>-1.8651500000000001E-3</c:v>
                </c:pt>
                <c:pt idx="40065" formatCode="0.00E+00">
                  <c:v>-1.6260700000000001E-3</c:v>
                </c:pt>
                <c:pt idx="40066" formatCode="0.00E+00">
                  <c:v>-1.3857800000000001E-3</c:v>
                </c:pt>
                <c:pt idx="40067" formatCode="0.00E+00">
                  <c:v>-1.14474E-3</c:v>
                </c:pt>
                <c:pt idx="40068" formatCode="0.00E+00">
                  <c:v>-9.0339900000000004E-4</c:v>
                </c:pt>
                <c:pt idx="40069" formatCode="0.00E+00">
                  <c:v>-6.6222700000000004E-4</c:v>
                </c:pt>
                <c:pt idx="40070" formatCode="0.00E+00">
                  <c:v>-4.2167600000000001E-4</c:v>
                </c:pt>
                <c:pt idx="40071" formatCode="0.00E+00">
                  <c:v>-1.8219800000000001E-4</c:v>
                </c:pt>
                <c:pt idx="40072" formatCode="0.00E+00">
                  <c:v>5.5755999999999999E-5</c:v>
                </c:pt>
                <c:pt idx="40073" formatCode="0.00E+00">
                  <c:v>2.91742E-4</c:v>
                </c:pt>
                <c:pt idx="40074" formatCode="0.00E+00">
                  <c:v>5.2532000000000002E-4</c:v>
                </c:pt>
                <c:pt idx="40075" formatCode="0.00E+00">
                  <c:v>7.5605699999999997E-4</c:v>
                </c:pt>
                <c:pt idx="40076" formatCode="0.00E+00">
                  <c:v>9.8352599999999997E-4</c:v>
                </c:pt>
                <c:pt idx="40077" formatCode="0.00E+00">
                  <c:v>1.2073100000000001E-3</c:v>
                </c:pt>
                <c:pt idx="40078" formatCode="0.00E+00">
                  <c:v>1.4269899999999999E-3</c:v>
                </c:pt>
                <c:pt idx="40079" formatCode="0.00E+00">
                  <c:v>1.64218E-3</c:v>
                </c:pt>
                <c:pt idx="40080" formatCode="0.00E+00">
                  <c:v>1.85249E-3</c:v>
                </c:pt>
                <c:pt idx="40081" formatCode="0.00E+00">
                  <c:v>2.0575200000000002E-3</c:v>
                </c:pt>
                <c:pt idx="40082" formatCode="0.00E+00">
                  <c:v>2.2569199999999999E-3</c:v>
                </c:pt>
                <c:pt idx="40083" formatCode="0.00E+00">
                  <c:v>2.4503200000000002E-3</c:v>
                </c:pt>
                <c:pt idx="40084" formatCode="0.00E+00">
                  <c:v>2.6373899999999999E-3</c:v>
                </c:pt>
                <c:pt idx="40085" formatCode="0.00E+00">
                  <c:v>2.8177900000000001E-3</c:v>
                </c:pt>
                <c:pt idx="40086" formatCode="0.00E+00">
                  <c:v>2.9912099999999998E-3</c:v>
                </c:pt>
                <c:pt idx="40087" formatCode="0.00E+00">
                  <c:v>3.1573500000000002E-3</c:v>
                </c:pt>
                <c:pt idx="40088" formatCode="0.00E+00">
                  <c:v>3.31592E-3</c:v>
                </c:pt>
                <c:pt idx="40089" formatCode="0.00E+00">
                  <c:v>3.4666499999999999E-3</c:v>
                </c:pt>
                <c:pt idx="40090" formatCode="0.00E+00">
                  <c:v>3.6092799999999999E-3</c:v>
                </c:pt>
                <c:pt idx="40091" formatCode="0.00E+00">
                  <c:v>3.7435699999999999E-3</c:v>
                </c:pt>
                <c:pt idx="40092" formatCode="0.00E+00">
                  <c:v>3.8693199999999999E-3</c:v>
                </c:pt>
                <c:pt idx="40093" formatCode="0.00E+00">
                  <c:v>3.9862999999999999E-3</c:v>
                </c:pt>
                <c:pt idx="40094" formatCode="0.00E+00">
                  <c:v>4.0943400000000001E-3</c:v>
                </c:pt>
                <c:pt idx="40095" formatCode="0.00E+00">
                  <c:v>4.1932699999999998E-3</c:v>
                </c:pt>
                <c:pt idx="40096" formatCode="0.00E+00">
                  <c:v>4.2829399999999998E-3</c:v>
                </c:pt>
                <c:pt idx="40097" formatCode="0.00E+00">
                  <c:v>4.3632200000000001E-3</c:v>
                </c:pt>
                <c:pt idx="40098" formatCode="0.00E+00">
                  <c:v>4.4339899999999996E-3</c:v>
                </c:pt>
                <c:pt idx="40099" formatCode="0.00E+00">
                  <c:v>4.4951599999999998E-3</c:v>
                </c:pt>
                <c:pt idx="40100" formatCode="0.00E+00">
                  <c:v>4.5466600000000001E-3</c:v>
                </c:pt>
                <c:pt idx="40101" formatCode="0.00E+00">
                  <c:v>4.5884300000000001E-3</c:v>
                </c:pt>
                <c:pt idx="40102" formatCode="0.00E+00">
                  <c:v>4.62044E-3</c:v>
                </c:pt>
                <c:pt idx="40103" formatCode="0.00E+00">
                  <c:v>4.6426699999999998E-3</c:v>
                </c:pt>
                <c:pt idx="40104" formatCode="0.00E+00">
                  <c:v>4.6551300000000004E-3</c:v>
                </c:pt>
                <c:pt idx="40105" formatCode="0.00E+00">
                  <c:v>4.65783E-3</c:v>
                </c:pt>
                <c:pt idx="40106" formatCode="0.00E+00">
                  <c:v>4.65082E-3</c:v>
                </c:pt>
                <c:pt idx="40107" formatCode="0.00E+00">
                  <c:v>4.6341500000000001E-3</c:v>
                </c:pt>
                <c:pt idx="40108" formatCode="0.00E+00">
                  <c:v>4.6079199999999997E-3</c:v>
                </c:pt>
                <c:pt idx="40109" formatCode="0.00E+00">
                  <c:v>4.5722100000000002E-3</c:v>
                </c:pt>
                <c:pt idx="40110" formatCode="0.00E+00">
                  <c:v>4.5271399999999998E-3</c:v>
                </c:pt>
                <c:pt idx="40111" formatCode="0.00E+00">
                  <c:v>4.4728499999999996E-3</c:v>
                </c:pt>
                <c:pt idx="40112" formatCode="0.00E+00">
                  <c:v>4.4094900000000003E-3</c:v>
                </c:pt>
                <c:pt idx="40113" formatCode="0.00E+00">
                  <c:v>4.3372300000000001E-3</c:v>
                </c:pt>
                <c:pt idx="40114" formatCode="0.00E+00">
                  <c:v>4.2562499999999996E-3</c:v>
                </c:pt>
                <c:pt idx="40115" formatCode="0.00E+00">
                  <c:v>4.1667700000000002E-3</c:v>
                </c:pt>
                <c:pt idx="40116" formatCode="0.00E+00">
                  <c:v>4.0690099999999996E-3</c:v>
                </c:pt>
                <c:pt idx="40117" formatCode="0.00E+00">
                  <c:v>3.9632000000000001E-3</c:v>
                </c:pt>
                <c:pt idx="40118" formatCode="0.00E+00">
                  <c:v>3.84959E-3</c:v>
                </c:pt>
                <c:pt idx="40119" formatCode="0.00E+00">
                  <c:v>3.7284499999999999E-3</c:v>
                </c:pt>
                <c:pt idx="40120" formatCode="0.00E+00">
                  <c:v>3.6000699999999999E-3</c:v>
                </c:pt>
                <c:pt idx="40121" formatCode="0.00E+00">
                  <c:v>3.4647300000000001E-3</c:v>
                </c:pt>
                <c:pt idx="40122" formatCode="0.00E+00">
                  <c:v>3.3227600000000001E-3</c:v>
                </c:pt>
                <c:pt idx="40123" formatCode="0.00E+00">
                  <c:v>3.17447E-3</c:v>
                </c:pt>
                <c:pt idx="40124" formatCode="0.00E+00">
                  <c:v>3.0201899999999999E-3</c:v>
                </c:pt>
                <c:pt idx="40125" formatCode="0.00E+00">
                  <c:v>2.8602800000000002E-3</c:v>
                </c:pt>
                <c:pt idx="40126" formatCode="0.00E+00">
                  <c:v>2.6950799999999999E-3</c:v>
                </c:pt>
                <c:pt idx="40127" formatCode="0.00E+00">
                  <c:v>2.5249700000000001E-3</c:v>
                </c:pt>
                <c:pt idx="40128" formatCode="0.00E+00">
                  <c:v>2.3503199999999999E-3</c:v>
                </c:pt>
                <c:pt idx="40129" formatCode="0.00E+00">
                  <c:v>2.1715100000000002E-3</c:v>
                </c:pt>
                <c:pt idx="40130" formatCode="0.00E+00">
                  <c:v>1.9889399999999998E-3</c:v>
                </c:pt>
                <c:pt idx="40131" formatCode="0.00E+00">
                  <c:v>1.8030100000000001E-3</c:v>
                </c:pt>
                <c:pt idx="40132" formatCode="0.00E+00">
                  <c:v>1.6141199999999999E-3</c:v>
                </c:pt>
                <c:pt idx="40133" formatCode="0.00E+00">
                  <c:v>1.42267E-3</c:v>
                </c:pt>
                <c:pt idx="40134" formatCode="0.00E+00">
                  <c:v>1.2290999999999999E-3</c:v>
                </c:pt>
                <c:pt idx="40135" formatCode="0.00E+00">
                  <c:v>1.0338000000000001E-3</c:v>
                </c:pt>
                <c:pt idx="40136" formatCode="0.00E+00">
                  <c:v>8.3722099999999997E-4</c:v>
                </c:pt>
                <c:pt idx="40137" formatCode="0.00E+00">
                  <c:v>6.3977000000000001E-4</c:v>
                </c:pt>
                <c:pt idx="40138" formatCode="0.00E+00">
                  <c:v>4.4187600000000001E-4</c:v>
                </c:pt>
                <c:pt idx="40139" formatCode="0.00E+00">
                  <c:v>2.43966E-4</c:v>
                </c:pt>
                <c:pt idx="40140" formatCode="0.00E+00">
                  <c:v>4.6464800000000003E-5</c:v>
                </c:pt>
                <c:pt idx="40141" formatCode="0.00E+00">
                  <c:v>-1.50202E-4</c:v>
                </c:pt>
                <c:pt idx="40142" formatCode="0.00E+00">
                  <c:v>-3.4561299999999999E-4</c:v>
                </c:pt>
                <c:pt idx="40143" formatCode="0.00E+00">
                  <c:v>-5.3934600000000001E-4</c:v>
                </c:pt>
                <c:pt idx="40144" formatCode="0.00E+00">
                  <c:v>-7.3098800000000002E-4</c:v>
                </c:pt>
                <c:pt idx="40145" formatCode="0.00E+00">
                  <c:v>-9.2012500000000004E-4</c:v>
                </c:pt>
                <c:pt idx="40146" formatCode="0.00E+00">
                  <c:v>-1.1063500000000001E-3</c:v>
                </c:pt>
                <c:pt idx="40147" formatCode="0.00E+00">
                  <c:v>-1.2892699999999999E-3</c:v>
                </c:pt>
                <c:pt idx="40148" formatCode="0.00E+00">
                  <c:v>-1.4684800000000001E-3</c:v>
                </c:pt>
                <c:pt idx="40149" formatCode="0.00E+00">
                  <c:v>-1.6436000000000001E-3</c:v>
                </c:pt>
                <c:pt idx="40150" formatCode="0.00E+00">
                  <c:v>-1.8142500000000001E-3</c:v>
                </c:pt>
                <c:pt idx="40151" formatCode="0.00E+00">
                  <c:v>-1.9800600000000001E-3</c:v>
                </c:pt>
                <c:pt idx="40152" formatCode="0.00E+00">
                  <c:v>-2.1406799999999998E-3</c:v>
                </c:pt>
                <c:pt idx="40153" formatCode="0.00E+00">
                  <c:v>-2.29576E-3</c:v>
                </c:pt>
                <c:pt idx="40154" formatCode="0.00E+00">
                  <c:v>-2.44495E-3</c:v>
                </c:pt>
                <c:pt idx="40155" formatCode="0.00E+00">
                  <c:v>-2.5879399999999999E-3</c:v>
                </c:pt>
                <c:pt idx="40156" formatCode="0.00E+00">
                  <c:v>-2.72441E-3</c:v>
                </c:pt>
                <c:pt idx="40157" formatCode="0.00E+00">
                  <c:v>-2.8540599999999998E-3</c:v>
                </c:pt>
                <c:pt idx="40158" formatCode="0.00E+00">
                  <c:v>-2.9766100000000002E-3</c:v>
                </c:pt>
                <c:pt idx="40159" formatCode="0.00E+00">
                  <c:v>-3.0917800000000001E-3</c:v>
                </c:pt>
                <c:pt idx="40160" formatCode="0.00E+00">
                  <c:v>-3.1993199999999999E-3</c:v>
                </c:pt>
                <c:pt idx="40161" formatCode="0.00E+00">
                  <c:v>-3.2989899999999999E-3</c:v>
                </c:pt>
                <c:pt idx="40162" formatCode="0.00E+00">
                  <c:v>-3.3905599999999999E-3</c:v>
                </c:pt>
                <c:pt idx="40163" formatCode="0.00E+00">
                  <c:v>-3.4738199999999999E-3</c:v>
                </c:pt>
                <c:pt idx="40164" formatCode="0.00E+00">
                  <c:v>-3.54858E-3</c:v>
                </c:pt>
                <c:pt idx="40165" formatCode="0.00E+00">
                  <c:v>-3.6146699999999999E-3</c:v>
                </c:pt>
                <c:pt idx="40166" formatCode="0.00E+00">
                  <c:v>-3.67192E-3</c:v>
                </c:pt>
                <c:pt idx="40167" formatCode="0.00E+00">
                  <c:v>-3.72019E-3</c:v>
                </c:pt>
                <c:pt idx="40168" formatCode="0.00E+00">
                  <c:v>-3.7593700000000002E-3</c:v>
                </c:pt>
                <c:pt idx="40169" formatCode="0.00E+00">
                  <c:v>-3.7893499999999999E-3</c:v>
                </c:pt>
                <c:pt idx="40170" formatCode="0.00E+00">
                  <c:v>-3.8100400000000002E-3</c:v>
                </c:pt>
                <c:pt idx="40171" formatCode="0.00E+00">
                  <c:v>-3.8213800000000001E-3</c:v>
                </c:pt>
                <c:pt idx="40172" formatCode="0.00E+00">
                  <c:v>-3.8233199999999998E-3</c:v>
                </c:pt>
                <c:pt idx="40173" formatCode="0.00E+00">
                  <c:v>-3.8158200000000001E-3</c:v>
                </c:pt>
                <c:pt idx="40174" formatCode="0.00E+00">
                  <c:v>-3.7988900000000001E-3</c:v>
                </c:pt>
                <c:pt idx="40175" formatCode="0.00E+00">
                  <c:v>-3.7725300000000001E-3</c:v>
                </c:pt>
                <c:pt idx="40176" formatCode="0.00E+00">
                  <c:v>-3.73676E-3</c:v>
                </c:pt>
                <c:pt idx="40177" formatCode="0.00E+00">
                  <c:v>-3.6916399999999999E-3</c:v>
                </c:pt>
                <c:pt idx="40178" formatCode="0.00E+00">
                  <c:v>-3.6372399999999999E-3</c:v>
                </c:pt>
                <c:pt idx="40179" formatCode="0.00E+00">
                  <c:v>-3.57362E-3</c:v>
                </c:pt>
                <c:pt idx="40180" formatCode="0.00E+00">
                  <c:v>-3.5009099999999999E-3</c:v>
                </c:pt>
                <c:pt idx="40181" formatCode="0.00E+00">
                  <c:v>-3.4192300000000001E-3</c:v>
                </c:pt>
                <c:pt idx="40182" formatCode="0.00E+00">
                  <c:v>-3.3287099999999999E-3</c:v>
                </c:pt>
                <c:pt idx="40183" formatCode="0.00E+00">
                  <c:v>-3.2295100000000001E-3</c:v>
                </c:pt>
                <c:pt idx="40184" formatCode="0.00E+00">
                  <c:v>-3.12181E-3</c:v>
                </c:pt>
                <c:pt idx="40185" formatCode="0.00E+00">
                  <c:v>-3.0058099999999998E-3</c:v>
                </c:pt>
                <c:pt idx="40186" formatCode="0.00E+00">
                  <c:v>-2.8817199999999999E-3</c:v>
                </c:pt>
                <c:pt idx="40187" formatCode="0.00E+00">
                  <c:v>-2.74976E-3</c:v>
                </c:pt>
                <c:pt idx="40188" formatCode="0.00E+00">
                  <c:v>-2.6101800000000001E-3</c:v>
                </c:pt>
                <c:pt idx="40189" formatCode="0.00E+00">
                  <c:v>-2.4632500000000002E-3</c:v>
                </c:pt>
                <c:pt idx="40190" formatCode="0.00E+00">
                  <c:v>-2.3092299999999998E-3</c:v>
                </c:pt>
                <c:pt idx="40191" formatCode="0.00E+00">
                  <c:v>-2.1484299999999998E-3</c:v>
                </c:pt>
                <c:pt idx="40192" formatCode="0.00E+00">
                  <c:v>-1.9811400000000002E-3</c:v>
                </c:pt>
                <c:pt idx="40193" formatCode="0.00E+00">
                  <c:v>-1.80769E-3</c:v>
                </c:pt>
                <c:pt idx="40194" formatCode="0.00E+00">
                  <c:v>-1.6284100000000001E-3</c:v>
                </c:pt>
                <c:pt idx="40195" formatCode="0.00E+00">
                  <c:v>-1.4436500000000001E-3</c:v>
                </c:pt>
                <c:pt idx="40196" formatCode="0.00E+00">
                  <c:v>-1.25376E-3</c:v>
                </c:pt>
                <c:pt idx="40197" formatCode="0.00E+00">
                  <c:v>-1.05911E-3</c:v>
                </c:pt>
                <c:pt idx="40198" formatCode="0.00E+00">
                  <c:v>-8.6008899999999997E-4</c:v>
                </c:pt>
                <c:pt idx="40199" formatCode="0.00E+00">
                  <c:v>-6.5707999999999999E-4</c:v>
                </c:pt>
                <c:pt idx="40200" formatCode="0.00E+00">
                  <c:v>-4.50486E-4</c:v>
                </c:pt>
                <c:pt idx="40201" formatCode="0.00E+00">
                  <c:v>-2.4071300000000001E-4</c:v>
                </c:pt>
                <c:pt idx="40202" formatCode="0.00E+00">
                  <c:v>-2.8178699999999998E-5</c:v>
                </c:pt>
                <c:pt idx="40203" formatCode="0.00E+00">
                  <c:v>1.8669499999999999E-4</c:v>
                </c:pt>
                <c:pt idx="40204" formatCode="0.00E+00">
                  <c:v>4.0347899999999999E-4</c:v>
                </c:pt>
                <c:pt idx="40205" formatCode="0.00E+00">
                  <c:v>6.2173700000000003E-4</c:v>
                </c:pt>
                <c:pt idx="40206" formatCode="0.00E+00">
                  <c:v>8.4103200000000002E-4</c:v>
                </c:pt>
                <c:pt idx="40207" formatCode="0.00E+00">
                  <c:v>1.0609199999999999E-3</c:v>
                </c:pt>
                <c:pt idx="40208" formatCode="0.00E+00">
                  <c:v>1.2809500000000001E-3</c:v>
                </c:pt>
                <c:pt idx="40209" formatCode="0.00E+00">
                  <c:v>1.5006900000000001E-3</c:v>
                </c:pt>
                <c:pt idx="40210" formatCode="0.00E+00">
                  <c:v>1.71967E-3</c:v>
                </c:pt>
                <c:pt idx="40211" formatCode="0.00E+00">
                  <c:v>1.9374500000000001E-3</c:v>
                </c:pt>
                <c:pt idx="40212" formatCode="0.00E+00">
                  <c:v>2.15358E-3</c:v>
                </c:pt>
                <c:pt idx="40213" formatCode="0.00E+00">
                  <c:v>2.36762E-3</c:v>
                </c:pt>
                <c:pt idx="40214" formatCode="0.00E+00">
                  <c:v>2.5791099999999999E-3</c:v>
                </c:pt>
                <c:pt idx="40215" formatCode="0.00E+00">
                  <c:v>2.7876099999999998E-3</c:v>
                </c:pt>
                <c:pt idx="40216" formatCode="0.00E+00">
                  <c:v>2.9926900000000001E-3</c:v>
                </c:pt>
                <c:pt idx="40217" formatCode="0.00E+00">
                  <c:v>3.1939E-3</c:v>
                </c:pt>
                <c:pt idx="40218" formatCode="0.00E+00">
                  <c:v>3.3908300000000001E-3</c:v>
                </c:pt>
                <c:pt idx="40219" formatCode="0.00E+00">
                  <c:v>3.58304E-3</c:v>
                </c:pt>
                <c:pt idx="40220" formatCode="0.00E+00">
                  <c:v>3.7701200000000001E-3</c:v>
                </c:pt>
                <c:pt idx="40221" formatCode="0.00E+00">
                  <c:v>3.95167E-3</c:v>
                </c:pt>
                <c:pt idx="40222" formatCode="0.00E+00">
                  <c:v>4.1272799999999997E-3</c:v>
                </c:pt>
                <c:pt idx="40223" formatCode="0.00E+00">
                  <c:v>4.2965700000000004E-3</c:v>
                </c:pt>
                <c:pt idx="40224" formatCode="0.00E+00">
                  <c:v>4.4591500000000003E-3</c:v>
                </c:pt>
                <c:pt idx="40225" formatCode="0.00E+00">
                  <c:v>4.6146599999999996E-3</c:v>
                </c:pt>
                <c:pt idx="40226" formatCode="0.00E+00">
                  <c:v>4.7627499999999996E-3</c:v>
                </c:pt>
                <c:pt idx="40227" formatCode="0.00E+00">
                  <c:v>4.9030499999999999E-3</c:v>
                </c:pt>
                <c:pt idx="40228" formatCode="0.00E+00">
                  <c:v>5.0352599999999997E-3</c:v>
                </c:pt>
                <c:pt idx="40229" formatCode="0.00E+00">
                  <c:v>5.1590400000000002E-3</c:v>
                </c:pt>
                <c:pt idx="40230" formatCode="0.00E+00">
                  <c:v>5.2741000000000003E-3</c:v>
                </c:pt>
                <c:pt idx="40231" formatCode="0.00E+00">
                  <c:v>5.3801400000000003E-3</c:v>
                </c:pt>
                <c:pt idx="40232" formatCode="0.00E+00">
                  <c:v>5.4768999999999998E-3</c:v>
                </c:pt>
                <c:pt idx="40233" formatCode="0.00E+00">
                  <c:v>5.5641199999999997E-3</c:v>
                </c:pt>
                <c:pt idx="40234" formatCode="0.00E+00">
                  <c:v>5.6415600000000003E-3</c:v>
                </c:pt>
                <c:pt idx="40235" formatCode="0.00E+00">
                  <c:v>5.7089899999999997E-3</c:v>
                </c:pt>
                <c:pt idx="40236" formatCode="0.00E+00">
                  <c:v>5.7662099999999999E-3</c:v>
                </c:pt>
                <c:pt idx="40237" formatCode="0.00E+00">
                  <c:v>5.8130400000000002E-3</c:v>
                </c:pt>
                <c:pt idx="40238" formatCode="0.00E+00">
                  <c:v>5.8493E-3</c:v>
                </c:pt>
                <c:pt idx="40239" formatCode="0.00E+00">
                  <c:v>5.87485E-3</c:v>
                </c:pt>
                <c:pt idx="40240" formatCode="0.00E+00">
                  <c:v>5.8895500000000003E-3</c:v>
                </c:pt>
                <c:pt idx="40241" formatCode="0.00E+00">
                  <c:v>5.8932999999999998E-3</c:v>
                </c:pt>
                <c:pt idx="40242" formatCode="0.00E+00">
                  <c:v>5.8859999999999997E-3</c:v>
                </c:pt>
                <c:pt idx="40243" formatCode="0.00E+00">
                  <c:v>5.8675799999999998E-3</c:v>
                </c:pt>
                <c:pt idx="40244" formatCode="0.00E+00">
                  <c:v>5.8379900000000004E-3</c:v>
                </c:pt>
                <c:pt idx="40245" formatCode="0.00E+00">
                  <c:v>5.7971899999999998E-3</c:v>
                </c:pt>
                <c:pt idx="40246" formatCode="0.00E+00">
                  <c:v>5.7451899999999998E-3</c:v>
                </c:pt>
                <c:pt idx="40247" formatCode="0.00E+00">
                  <c:v>5.6819799999999997E-3</c:v>
                </c:pt>
                <c:pt idx="40248" formatCode="0.00E+00">
                  <c:v>5.6075999999999999E-3</c:v>
                </c:pt>
                <c:pt idx="40249" formatCode="0.00E+00">
                  <c:v>5.5220900000000003E-3</c:v>
                </c:pt>
                <c:pt idx="40250" formatCode="0.00E+00">
                  <c:v>5.4255400000000004E-3</c:v>
                </c:pt>
                <c:pt idx="40251" formatCode="0.00E+00">
                  <c:v>5.3180199999999997E-3</c:v>
                </c:pt>
                <c:pt idx="40252" formatCode="0.00E+00">
                  <c:v>5.19966E-3</c:v>
                </c:pt>
                <c:pt idx="40253" formatCode="0.00E+00">
                  <c:v>5.0705899999999998E-3</c:v>
                </c:pt>
                <c:pt idx="40254" formatCode="0.00E+00">
                  <c:v>4.9309499999999999E-3</c:v>
                </c:pt>
                <c:pt idx="40255" formatCode="0.00E+00">
                  <c:v>4.7809200000000001E-3</c:v>
                </c:pt>
                <c:pt idx="40256" formatCode="0.00E+00">
                  <c:v>4.6207000000000002E-3</c:v>
                </c:pt>
                <c:pt idx="40257" formatCode="0.00E+00">
                  <c:v>4.4504799999999997E-3</c:v>
                </c:pt>
                <c:pt idx="40258" formatCode="0.00E+00">
                  <c:v>4.2705199999999999E-3</c:v>
                </c:pt>
                <c:pt idx="40259" formatCode="0.00E+00">
                  <c:v>4.0810400000000002E-3</c:v>
                </c:pt>
                <c:pt idx="40260" formatCode="0.00E+00">
                  <c:v>3.8823199999999999E-3</c:v>
                </c:pt>
                <c:pt idx="40261" formatCode="0.00E+00">
                  <c:v>3.6746399999999999E-3</c:v>
                </c:pt>
                <c:pt idx="40262" formatCode="0.00E+00">
                  <c:v>3.45831E-3</c:v>
                </c:pt>
                <c:pt idx="40263" formatCode="0.00E+00">
                  <c:v>3.2336499999999998E-3</c:v>
                </c:pt>
                <c:pt idx="40264" formatCode="0.00E+00">
                  <c:v>3.0009799999999999E-3</c:v>
                </c:pt>
                <c:pt idx="40265" formatCode="0.00E+00">
                  <c:v>2.7606699999999998E-3</c:v>
                </c:pt>
                <c:pt idx="40266" formatCode="0.00E+00">
                  <c:v>2.5130700000000001E-3</c:v>
                </c:pt>
                <c:pt idx="40267" formatCode="0.00E+00">
                  <c:v>2.25858E-3</c:v>
                </c:pt>
                <c:pt idx="40268" formatCode="0.00E+00">
                  <c:v>1.9975700000000002E-3</c:v>
                </c:pt>
                <c:pt idx="40269" formatCode="0.00E+00">
                  <c:v>1.73047E-3</c:v>
                </c:pt>
                <c:pt idx="40270" formatCode="0.00E+00">
                  <c:v>1.4576999999999999E-3</c:v>
                </c:pt>
                <c:pt idx="40271" formatCode="0.00E+00">
                  <c:v>1.1796700000000001E-3</c:v>
                </c:pt>
                <c:pt idx="40272" formatCode="0.00E+00">
                  <c:v>8.96855E-4</c:v>
                </c:pt>
                <c:pt idx="40273" formatCode="0.00E+00">
                  <c:v>6.0968999999999997E-4</c:v>
                </c:pt>
                <c:pt idx="40274" formatCode="0.00E+00">
                  <c:v>3.1864600000000001E-4</c:v>
                </c:pt>
                <c:pt idx="40275" formatCode="0.00E+00">
                  <c:v>2.41961E-5</c:v>
                </c:pt>
                <c:pt idx="40276" formatCode="0.00E+00">
                  <c:v>-2.7317900000000002E-4</c:v>
                </c:pt>
                <c:pt idx="40277" formatCode="0.00E+00">
                  <c:v>-5.7299E-4</c:v>
                </c:pt>
                <c:pt idx="40278" formatCode="0.00E+00">
                  <c:v>-8.7474299999999998E-4</c:v>
                </c:pt>
                <c:pt idx="40279" formatCode="0.00E+00">
                  <c:v>-1.17793E-3</c:v>
                </c:pt>
                <c:pt idx="40280" formatCode="0.00E+00">
                  <c:v>-1.4820600000000001E-3</c:v>
                </c:pt>
                <c:pt idx="40281" formatCode="0.00E+00">
                  <c:v>-1.7866100000000001E-3</c:v>
                </c:pt>
                <c:pt idx="40282" formatCode="0.00E+00">
                  <c:v>-2.0910799999999999E-3</c:v>
                </c:pt>
                <c:pt idx="40283" formatCode="0.00E+00">
                  <c:v>-2.3949399999999999E-3</c:v>
                </c:pt>
                <c:pt idx="40284" formatCode="0.00E+00">
                  <c:v>-2.69768E-3</c:v>
                </c:pt>
                <c:pt idx="40285" formatCode="0.00E+00">
                  <c:v>-2.9987899999999999E-3</c:v>
                </c:pt>
                <c:pt idx="40286" formatCode="0.00E+00">
                  <c:v>-3.2977499999999999E-3</c:v>
                </c:pt>
                <c:pt idx="40287" formatCode="0.00E+00">
                  <c:v>-3.5940500000000001E-3</c:v>
                </c:pt>
                <c:pt idx="40288" formatCode="0.00E+00">
                  <c:v>-3.8871800000000001E-3</c:v>
                </c:pt>
                <c:pt idx="40289" formatCode="0.00E+00">
                  <c:v>-4.1766199999999998E-3</c:v>
                </c:pt>
                <c:pt idx="40290" formatCode="0.00E+00">
                  <c:v>-4.4618699999999997E-3</c:v>
                </c:pt>
                <c:pt idx="40291" formatCode="0.00E+00">
                  <c:v>-4.7424299999999997E-3</c:v>
                </c:pt>
                <c:pt idx="40292" formatCode="0.00E+00">
                  <c:v>-5.0178200000000001E-3</c:v>
                </c:pt>
                <c:pt idx="40293" formatCode="0.00E+00">
                  <c:v>-5.2875400000000003E-3</c:v>
                </c:pt>
                <c:pt idx="40294" formatCode="0.00E+00">
                  <c:v>-5.5511199999999997E-3</c:v>
                </c:pt>
                <c:pt idx="40295" formatCode="0.00E+00">
                  <c:v>-5.8080800000000002E-3</c:v>
                </c:pt>
                <c:pt idx="40296" formatCode="0.00E+00">
                  <c:v>-6.0579700000000002E-3</c:v>
                </c:pt>
                <c:pt idx="40297" formatCode="0.00E+00">
                  <c:v>-6.3003299999999998E-3</c:v>
                </c:pt>
                <c:pt idx="40298" formatCode="0.00E+00">
                  <c:v>-6.5347199999999999E-3</c:v>
                </c:pt>
                <c:pt idx="40299" formatCode="0.00E+00">
                  <c:v>-6.7607199999999996E-3</c:v>
                </c:pt>
                <c:pt idx="40300" formatCode="0.00E+00">
                  <c:v>-6.9779100000000004E-3</c:v>
                </c:pt>
                <c:pt idx="40301" formatCode="0.00E+00">
                  <c:v>-7.1858900000000003E-3</c:v>
                </c:pt>
                <c:pt idx="40302" formatCode="0.00E+00">
                  <c:v>-7.3842700000000001E-3</c:v>
                </c:pt>
                <c:pt idx="40303" formatCode="0.00E+00">
                  <c:v>-7.57268E-3</c:v>
                </c:pt>
                <c:pt idx="40304" formatCode="0.00E+00">
                  <c:v>-7.7507499999999998E-3</c:v>
                </c:pt>
                <c:pt idx="40305" formatCode="0.00E+00">
                  <c:v>-7.9181500000000005E-3</c:v>
                </c:pt>
                <c:pt idx="40306" formatCode="0.00E+00">
                  <c:v>-8.0745499999999998E-3</c:v>
                </c:pt>
                <c:pt idx="40307" formatCode="0.00E+00">
                  <c:v>-8.2196400000000003E-3</c:v>
                </c:pt>
                <c:pt idx="40308" formatCode="0.00E+00">
                  <c:v>-8.3531400000000002E-3</c:v>
                </c:pt>
                <c:pt idx="40309" formatCode="0.00E+00">
                  <c:v>-8.4747599999999996E-3</c:v>
                </c:pt>
                <c:pt idx="40310" formatCode="0.00E+00">
                  <c:v>-8.5842599999999998E-3</c:v>
                </c:pt>
                <c:pt idx="40311" formatCode="0.00E+00">
                  <c:v>-8.6814000000000006E-3</c:v>
                </c:pt>
                <c:pt idx="40312" formatCode="0.00E+00">
                  <c:v>-8.7659599999999997E-3</c:v>
                </c:pt>
                <c:pt idx="40313" formatCode="0.00E+00">
                  <c:v>-8.8377600000000001E-3</c:v>
                </c:pt>
                <c:pt idx="40314" formatCode="0.00E+00">
                  <c:v>-8.8966199999999992E-3</c:v>
                </c:pt>
                <c:pt idx="40315" formatCode="0.00E+00">
                  <c:v>-8.9423799999999998E-3</c:v>
                </c:pt>
                <c:pt idx="40316" formatCode="0.00E+00">
                  <c:v>-8.9749099999999991E-3</c:v>
                </c:pt>
                <c:pt idx="40317" formatCode="0.00E+00">
                  <c:v>-8.9941099999999996E-3</c:v>
                </c:pt>
                <c:pt idx="40318" formatCode="0.00E+00">
                  <c:v>-8.99988E-3</c:v>
                </c:pt>
                <c:pt idx="40319" formatCode="0.00E+00">
                  <c:v>-8.9921600000000008E-3</c:v>
                </c:pt>
                <c:pt idx="40320" formatCode="0.00E+00">
                  <c:v>-8.9709000000000004E-3</c:v>
                </c:pt>
                <c:pt idx="40321" formatCode="0.00E+00">
                  <c:v>-8.9360800000000008E-3</c:v>
                </c:pt>
                <c:pt idx="40322" formatCode="0.00E+00">
                  <c:v>-8.8877000000000001E-3</c:v>
                </c:pt>
                <c:pt idx="40323" formatCode="0.00E+00">
                  <c:v>-8.8257700000000001E-3</c:v>
                </c:pt>
                <c:pt idx="40324" formatCode="0.00E+00">
                  <c:v>-8.7503500000000005E-3</c:v>
                </c:pt>
                <c:pt idx="40325" formatCode="0.00E+00">
                  <c:v>-8.6615000000000008E-3</c:v>
                </c:pt>
                <c:pt idx="40326" formatCode="0.00E+00">
                  <c:v>-8.5593000000000006E-3</c:v>
                </c:pt>
                <c:pt idx="40327" formatCode="0.00E+00">
                  <c:v>-8.4438699999999992E-3</c:v>
                </c:pt>
                <c:pt idx="40328" formatCode="0.00E+00">
                  <c:v>-8.3153399999999992E-3</c:v>
                </c:pt>
                <c:pt idx="40329" formatCode="0.00E+00">
                  <c:v>-8.1738599999999998E-3</c:v>
                </c:pt>
                <c:pt idx="40330" formatCode="0.00E+00">
                  <c:v>-8.0196099999999999E-3</c:v>
                </c:pt>
                <c:pt idx="40331" formatCode="0.00E+00">
                  <c:v>-7.8527800000000002E-3</c:v>
                </c:pt>
                <c:pt idx="40332" formatCode="0.00E+00">
                  <c:v>-7.6735900000000001E-3</c:v>
                </c:pt>
                <c:pt idx="40333" formatCode="0.00E+00">
                  <c:v>-7.4822700000000001E-3</c:v>
                </c:pt>
                <c:pt idx="40334" formatCode="0.00E+00">
                  <c:v>-7.2790900000000002E-3</c:v>
                </c:pt>
                <c:pt idx="40335" formatCode="0.00E+00">
                  <c:v>-7.0643199999999998E-3</c:v>
                </c:pt>
                <c:pt idx="40336" formatCode="0.00E+00">
                  <c:v>-6.8382499999999997E-3</c:v>
                </c:pt>
                <c:pt idx="40337" formatCode="0.00E+00">
                  <c:v>-6.6012099999999997E-3</c:v>
                </c:pt>
                <c:pt idx="40338" formatCode="0.00E+00">
                  <c:v>-6.3535299999999996E-3</c:v>
                </c:pt>
                <c:pt idx="40339" formatCode="0.00E+00">
                  <c:v>-6.0955599999999999E-3</c:v>
                </c:pt>
                <c:pt idx="40340" formatCode="0.00E+00">
                  <c:v>-5.8276700000000001E-3</c:v>
                </c:pt>
                <c:pt idx="40341" formatCode="0.00E+00">
                  <c:v>-5.5502399999999997E-3</c:v>
                </c:pt>
                <c:pt idx="40342" formatCode="0.00E+00">
                  <c:v>-5.2636699999999998E-3</c:v>
                </c:pt>
                <c:pt idx="40343" formatCode="0.00E+00">
                  <c:v>-4.9683899999999996E-3</c:v>
                </c:pt>
                <c:pt idx="40344" formatCode="0.00E+00">
                  <c:v>-4.6648200000000001E-3</c:v>
                </c:pt>
                <c:pt idx="40345" formatCode="0.00E+00">
                  <c:v>-4.3534100000000003E-3</c:v>
                </c:pt>
                <c:pt idx="40346" formatCode="0.00E+00">
                  <c:v>-4.03462E-3</c:v>
                </c:pt>
                <c:pt idx="40347" formatCode="0.00E+00">
                  <c:v>-3.70893E-3</c:v>
                </c:pt>
                <c:pt idx="40348" formatCode="0.00E+00">
                  <c:v>-3.3768000000000001E-3</c:v>
                </c:pt>
                <c:pt idx="40349" formatCode="0.00E+00">
                  <c:v>-3.0387499999999998E-3</c:v>
                </c:pt>
                <c:pt idx="40350" formatCode="0.00E+00">
                  <c:v>-2.6952600000000001E-3</c:v>
                </c:pt>
                <c:pt idx="40351" formatCode="0.00E+00">
                  <c:v>-2.34687E-3</c:v>
                </c:pt>
                <c:pt idx="40352" formatCode="0.00E+00">
                  <c:v>-1.9940800000000001E-3</c:v>
                </c:pt>
                <c:pt idx="40353" formatCode="0.00E+00">
                  <c:v>-1.63743E-3</c:v>
                </c:pt>
                <c:pt idx="40354" formatCode="0.00E+00">
                  <c:v>-1.27746E-3</c:v>
                </c:pt>
                <c:pt idx="40355" formatCode="0.00E+00">
                  <c:v>-9.1470500000000003E-4</c:v>
                </c:pt>
                <c:pt idx="40356" formatCode="0.00E+00">
                  <c:v>-5.4971499999999999E-4</c:v>
                </c:pt>
                <c:pt idx="40357" formatCode="0.00E+00">
                  <c:v>-1.8304199999999999E-4</c:v>
                </c:pt>
                <c:pt idx="40358" formatCode="0.00E+00">
                  <c:v>1.8476000000000001E-4</c:v>
                </c:pt>
                <c:pt idx="40359" formatCode="0.00E+00">
                  <c:v>5.5313300000000003E-4</c:v>
                </c:pt>
                <c:pt idx="40360" formatCode="0.00E+00">
                  <c:v>9.2152E-4</c:v>
                </c:pt>
                <c:pt idx="40361" formatCode="0.00E+00">
                  <c:v>1.28936E-3</c:v>
                </c:pt>
                <c:pt idx="40362" formatCode="0.00E+00">
                  <c:v>1.6561E-3</c:v>
                </c:pt>
                <c:pt idx="40363" formatCode="0.00E+00">
                  <c:v>2.02118E-3</c:v>
                </c:pt>
                <c:pt idx="40364" formatCode="0.00E+00">
                  <c:v>2.38404E-3</c:v>
                </c:pt>
                <c:pt idx="40365" formatCode="0.00E+00">
                  <c:v>2.7441399999999999E-3</c:v>
                </c:pt>
                <c:pt idx="40366" formatCode="0.00E+00">
                  <c:v>3.10093E-3</c:v>
                </c:pt>
                <c:pt idx="40367" formatCode="0.00E+00">
                  <c:v>3.45386E-3</c:v>
                </c:pt>
                <c:pt idx="40368" formatCode="0.00E+00">
                  <c:v>3.8024000000000001E-3</c:v>
                </c:pt>
                <c:pt idx="40369" formatCode="0.00E+00">
                  <c:v>4.1460300000000002E-3</c:v>
                </c:pt>
                <c:pt idx="40370" formatCode="0.00E+00">
                  <c:v>4.4842199999999997E-3</c:v>
                </c:pt>
                <c:pt idx="40371" formatCode="0.00E+00">
                  <c:v>4.8164499999999999E-3</c:v>
                </c:pt>
                <c:pt idx="40372" formatCode="0.00E+00">
                  <c:v>5.1422300000000002E-3</c:v>
                </c:pt>
                <c:pt idx="40373" formatCode="0.00E+00">
                  <c:v>5.4610500000000003E-3</c:v>
                </c:pt>
                <c:pt idx="40374" formatCode="0.00E+00">
                  <c:v>5.7724500000000002E-3</c:v>
                </c:pt>
                <c:pt idx="40375" formatCode="0.00E+00">
                  <c:v>6.0759500000000001E-3</c:v>
                </c:pt>
                <c:pt idx="40376" formatCode="0.00E+00">
                  <c:v>6.3710900000000003E-3</c:v>
                </c:pt>
                <c:pt idx="40377" formatCode="0.00E+00">
                  <c:v>6.6574299999999998E-3</c:v>
                </c:pt>
                <c:pt idx="40378" formatCode="0.00E+00">
                  <c:v>6.9345400000000003E-3</c:v>
                </c:pt>
                <c:pt idx="40379" formatCode="0.00E+00">
                  <c:v>7.2020000000000001E-3</c:v>
                </c:pt>
                <c:pt idx="40380" formatCode="0.00E+00">
                  <c:v>7.4594099999999997E-3</c:v>
                </c:pt>
                <c:pt idx="40381" formatCode="0.00E+00">
                  <c:v>7.7064000000000004E-3</c:v>
                </c:pt>
                <c:pt idx="40382" formatCode="0.00E+00">
                  <c:v>7.9425899999999994E-3</c:v>
                </c:pt>
                <c:pt idx="40383" formatCode="0.00E+00">
                  <c:v>8.1676300000000004E-3</c:v>
                </c:pt>
                <c:pt idx="40384" formatCode="0.00E+00">
                  <c:v>8.3811900000000002E-3</c:v>
                </c:pt>
                <c:pt idx="40385" formatCode="0.00E+00">
                  <c:v>8.5829600000000006E-3</c:v>
                </c:pt>
                <c:pt idx="40386" formatCode="0.00E+00">
                  <c:v>8.77264E-3</c:v>
                </c:pt>
                <c:pt idx="40387" formatCode="0.00E+00">
                  <c:v>8.9499699999999998E-3</c:v>
                </c:pt>
                <c:pt idx="40388" formatCode="0.00E+00">
                  <c:v>9.11468E-3</c:v>
                </c:pt>
                <c:pt idx="40389" formatCode="0.00E+00">
                  <c:v>9.2665300000000003E-3</c:v>
                </c:pt>
                <c:pt idx="40390" formatCode="0.00E+00">
                  <c:v>9.4053299999999999E-3</c:v>
                </c:pt>
                <c:pt idx="40391" formatCode="0.00E+00">
                  <c:v>9.5308600000000004E-3</c:v>
                </c:pt>
                <c:pt idx="40392" formatCode="0.00E+00">
                  <c:v>9.6429600000000008E-3</c:v>
                </c:pt>
                <c:pt idx="40393" formatCode="0.00E+00">
                  <c:v>9.7414800000000003E-3</c:v>
                </c:pt>
                <c:pt idx="40394" formatCode="0.00E+00">
                  <c:v>9.8262799999999997E-3</c:v>
                </c:pt>
                <c:pt idx="40395" formatCode="0.00E+00">
                  <c:v>9.8972699999999997E-3</c:v>
                </c:pt>
                <c:pt idx="40396" formatCode="0.00E+00">
                  <c:v>9.9543600000000006E-3</c:v>
                </c:pt>
                <c:pt idx="40397" formatCode="0.00E+00">
                  <c:v>9.9974699999999996E-3</c:v>
                </c:pt>
                <c:pt idx="40398">
                  <c:v>1.00266E-2</c:v>
                </c:pt>
                <c:pt idx="40399">
                  <c:v>1.0041700000000001E-2</c:v>
                </c:pt>
                <c:pt idx="40400">
                  <c:v>1.00427E-2</c:v>
                </c:pt>
                <c:pt idx="40401">
                  <c:v>1.00298E-2</c:v>
                </c:pt>
                <c:pt idx="40402">
                  <c:v>1.00029E-2</c:v>
                </c:pt>
                <c:pt idx="40403" formatCode="0.00E+00">
                  <c:v>9.9620999999999998E-3</c:v>
                </c:pt>
                <c:pt idx="40404" formatCode="0.00E+00">
                  <c:v>9.9075299999999995E-3</c:v>
                </c:pt>
                <c:pt idx="40405" formatCode="0.00E+00">
                  <c:v>9.8392900000000005E-3</c:v>
                </c:pt>
                <c:pt idx="40406" formatCode="0.00E+00">
                  <c:v>9.7575000000000005E-3</c:v>
                </c:pt>
                <c:pt idx="40407" formatCode="0.00E+00">
                  <c:v>9.6623200000000003E-3</c:v>
                </c:pt>
                <c:pt idx="40408" formatCode="0.00E+00">
                  <c:v>9.5539400000000003E-3</c:v>
                </c:pt>
                <c:pt idx="40409" formatCode="0.00E+00">
                  <c:v>9.4325299999999997E-3</c:v>
                </c:pt>
                <c:pt idx="40410" formatCode="0.00E+00">
                  <c:v>9.2983300000000005E-3</c:v>
                </c:pt>
                <c:pt idx="40411" formatCode="0.00E+00">
                  <c:v>9.1515699999999995E-3</c:v>
                </c:pt>
                <c:pt idx="40412" formatCode="0.00E+00">
                  <c:v>8.9925100000000004E-3</c:v>
                </c:pt>
                <c:pt idx="40413" formatCode="0.00E+00">
                  <c:v>8.82141E-3</c:v>
                </c:pt>
                <c:pt idx="40414" formatCode="0.00E+00">
                  <c:v>8.6385799999999999E-3</c:v>
                </c:pt>
                <c:pt idx="40415" formatCode="0.00E+00">
                  <c:v>8.44432E-3</c:v>
                </c:pt>
                <c:pt idx="40416" formatCode="0.00E+00">
                  <c:v>8.23896E-3</c:v>
                </c:pt>
                <c:pt idx="40417" formatCode="0.00E+00">
                  <c:v>8.0228499999999998E-3</c:v>
                </c:pt>
                <c:pt idx="40418" formatCode="0.00E+00">
                  <c:v>7.7963499999999996E-3</c:v>
                </c:pt>
                <c:pt idx="40419" formatCode="0.00E+00">
                  <c:v>7.55983E-3</c:v>
                </c:pt>
                <c:pt idx="40420" formatCode="0.00E+00">
                  <c:v>7.3136900000000003E-3</c:v>
                </c:pt>
                <c:pt idx="40421" formatCode="0.00E+00">
                  <c:v>7.0583299999999998E-3</c:v>
                </c:pt>
                <c:pt idx="40422" formatCode="0.00E+00">
                  <c:v>6.7941700000000004E-3</c:v>
                </c:pt>
                <c:pt idx="40423" formatCode="0.00E+00">
                  <c:v>6.5216400000000004E-3</c:v>
                </c:pt>
                <c:pt idx="40424" formatCode="0.00E+00">
                  <c:v>6.2411899999999998E-3</c:v>
                </c:pt>
                <c:pt idx="40425" formatCode="0.00E+00">
                  <c:v>5.9532600000000001E-3</c:v>
                </c:pt>
                <c:pt idx="40426" formatCode="0.00E+00">
                  <c:v>5.6583199999999997E-3</c:v>
                </c:pt>
                <c:pt idx="40427" formatCode="0.00E+00">
                  <c:v>5.3568499999999998E-3</c:v>
                </c:pt>
                <c:pt idx="40428" formatCode="0.00E+00">
                  <c:v>5.0493300000000003E-3</c:v>
                </c:pt>
                <c:pt idx="40429" formatCode="0.00E+00">
                  <c:v>4.7362599999999999E-3</c:v>
                </c:pt>
                <c:pt idx="40430" formatCode="0.00E+00">
                  <c:v>4.4181200000000002E-3</c:v>
                </c:pt>
                <c:pt idx="40431" formatCode="0.00E+00">
                  <c:v>4.0954199999999998E-3</c:v>
                </c:pt>
                <c:pt idx="40432" formatCode="0.00E+00">
                  <c:v>3.76867E-3</c:v>
                </c:pt>
                <c:pt idx="40433" formatCode="0.00E+00">
                  <c:v>3.4383899999999999E-3</c:v>
                </c:pt>
                <c:pt idx="40434" formatCode="0.00E+00">
                  <c:v>3.10509E-3</c:v>
                </c:pt>
                <c:pt idx="40435" formatCode="0.00E+00">
                  <c:v>2.7692900000000002E-3</c:v>
                </c:pt>
                <c:pt idx="40436" formatCode="0.00E+00">
                  <c:v>2.4315199999999999E-3</c:v>
                </c:pt>
                <c:pt idx="40437" formatCode="0.00E+00">
                  <c:v>2.0922900000000001E-3</c:v>
                </c:pt>
                <c:pt idx="40438" formatCode="0.00E+00">
                  <c:v>1.75213E-3</c:v>
                </c:pt>
                <c:pt idx="40439" formatCode="0.00E+00">
                  <c:v>1.41157E-3</c:v>
                </c:pt>
                <c:pt idx="40440" formatCode="0.00E+00">
                  <c:v>1.0711200000000001E-3</c:v>
                </c:pt>
                <c:pt idx="40441" formatCode="0.00E+00">
                  <c:v>7.3129499999999997E-4</c:v>
                </c:pt>
                <c:pt idx="40442" formatCode="0.00E+00">
                  <c:v>3.9261800000000001E-4</c:v>
                </c:pt>
                <c:pt idx="40443" formatCode="0.00E+00">
                  <c:v>5.5596800000000003E-5</c:v>
                </c:pt>
                <c:pt idx="40444" formatCode="0.00E+00">
                  <c:v>-2.7926399999999999E-4</c:v>
                </c:pt>
                <c:pt idx="40445" formatCode="0.00E+00">
                  <c:v>-6.1146499999999995E-4</c:v>
                </c:pt>
                <c:pt idx="40446" formatCode="0.00E+00">
                  <c:v>-9.4051400000000004E-4</c:v>
                </c:pt>
                <c:pt idx="40447" formatCode="0.00E+00">
                  <c:v>-1.26593E-3</c:v>
                </c:pt>
                <c:pt idx="40448" formatCode="0.00E+00">
                  <c:v>-1.5872200000000001E-3</c:v>
                </c:pt>
                <c:pt idx="40449" formatCode="0.00E+00">
                  <c:v>-1.90394E-3</c:v>
                </c:pt>
                <c:pt idx="40450" formatCode="0.00E+00">
                  <c:v>-2.2156200000000002E-3</c:v>
                </c:pt>
                <c:pt idx="40451" formatCode="0.00E+00">
                  <c:v>-2.5218100000000002E-3</c:v>
                </c:pt>
                <c:pt idx="40452" formatCode="0.00E+00">
                  <c:v>-2.8220799999999998E-3</c:v>
                </c:pt>
                <c:pt idx="40453" formatCode="0.00E+00">
                  <c:v>-3.1159999999999998E-3</c:v>
                </c:pt>
                <c:pt idx="40454" formatCode="0.00E+00">
                  <c:v>-3.4031700000000001E-3</c:v>
                </c:pt>
                <c:pt idx="40455" formatCode="0.00E+00">
                  <c:v>-3.6831799999999999E-3</c:v>
                </c:pt>
                <c:pt idx="40456" formatCode="0.00E+00">
                  <c:v>-3.9556599999999997E-3</c:v>
                </c:pt>
                <c:pt idx="40457" formatCode="0.00E+00">
                  <c:v>-4.2202300000000002E-3</c:v>
                </c:pt>
                <c:pt idx="40458" formatCode="0.00E+00">
                  <c:v>-4.4765300000000003E-3</c:v>
                </c:pt>
                <c:pt idx="40459" formatCode="0.00E+00">
                  <c:v>-4.7242400000000002E-3</c:v>
                </c:pt>
                <c:pt idx="40460" formatCode="0.00E+00">
                  <c:v>-4.9630200000000003E-3</c:v>
                </c:pt>
                <c:pt idx="40461" formatCode="0.00E+00">
                  <c:v>-5.1925799999999996E-3</c:v>
                </c:pt>
                <c:pt idx="40462" formatCode="0.00E+00">
                  <c:v>-5.4126199999999999E-3</c:v>
                </c:pt>
                <c:pt idx="40463" formatCode="0.00E+00">
                  <c:v>-5.6228700000000003E-3</c:v>
                </c:pt>
                <c:pt idx="40464" formatCode="0.00E+00">
                  <c:v>-5.8230799999999996E-3</c:v>
                </c:pt>
                <c:pt idx="40465" formatCode="0.00E+00">
                  <c:v>-6.0130100000000001E-3</c:v>
                </c:pt>
                <c:pt idx="40466" formatCode="0.00E+00">
                  <c:v>-6.1924600000000003E-3</c:v>
                </c:pt>
                <c:pt idx="40467" formatCode="0.00E+00">
                  <c:v>-6.36121E-3</c:v>
                </c:pt>
                <c:pt idx="40468" formatCode="0.00E+00">
                  <c:v>-6.51909E-3</c:v>
                </c:pt>
                <c:pt idx="40469" formatCode="0.00E+00">
                  <c:v>-6.6659500000000003E-3</c:v>
                </c:pt>
                <c:pt idx="40470" formatCode="0.00E+00">
                  <c:v>-6.8016400000000003E-3</c:v>
                </c:pt>
                <c:pt idx="40471" formatCode="0.00E+00">
                  <c:v>-6.9260499999999996E-3</c:v>
                </c:pt>
                <c:pt idx="40472" formatCode="0.00E+00">
                  <c:v>-7.0390699999999997E-3</c:v>
                </c:pt>
                <c:pt idx="40473" formatCode="0.00E+00">
                  <c:v>-7.1406200000000003E-3</c:v>
                </c:pt>
                <c:pt idx="40474" formatCode="0.00E+00">
                  <c:v>-7.23064E-3</c:v>
                </c:pt>
                <c:pt idx="40475" formatCode="0.00E+00">
                  <c:v>-7.3090999999999998E-3</c:v>
                </c:pt>
                <c:pt idx="40476" formatCode="0.00E+00">
                  <c:v>-7.3759699999999999E-3</c:v>
                </c:pt>
                <c:pt idx="40477" formatCode="0.00E+00">
                  <c:v>-7.4312500000000004E-3</c:v>
                </c:pt>
                <c:pt idx="40478" formatCode="0.00E+00">
                  <c:v>-7.4749700000000001E-3</c:v>
                </c:pt>
                <c:pt idx="40479" formatCode="0.00E+00">
                  <c:v>-7.5071499999999998E-3</c:v>
                </c:pt>
                <c:pt idx="40480" formatCode="0.00E+00">
                  <c:v>-7.5278599999999999E-3</c:v>
                </c:pt>
                <c:pt idx="40481" formatCode="0.00E+00">
                  <c:v>-7.5371700000000002E-3</c:v>
                </c:pt>
                <c:pt idx="40482" formatCode="0.00E+00">
                  <c:v>-7.5351899999999998E-3</c:v>
                </c:pt>
                <c:pt idx="40483" formatCode="0.00E+00">
                  <c:v>-7.5220199999999999E-3</c:v>
                </c:pt>
                <c:pt idx="40484" formatCode="0.00E+00">
                  <c:v>-7.4977999999999998E-3</c:v>
                </c:pt>
                <c:pt idx="40485" formatCode="0.00E+00">
                  <c:v>-7.4626800000000002E-3</c:v>
                </c:pt>
                <c:pt idx="40486" formatCode="0.00E+00">
                  <c:v>-7.4168300000000001E-3</c:v>
                </c:pt>
                <c:pt idx="40487" formatCode="0.00E+00">
                  <c:v>-7.3604400000000002E-3</c:v>
                </c:pt>
                <c:pt idx="40488" formatCode="0.00E+00">
                  <c:v>-7.2937200000000001E-3</c:v>
                </c:pt>
                <c:pt idx="40489" formatCode="0.00E+00">
                  <c:v>-7.2168700000000002E-3</c:v>
                </c:pt>
                <c:pt idx="40490" formatCode="0.00E+00">
                  <c:v>-7.1301400000000001E-3</c:v>
                </c:pt>
                <c:pt idx="40491" formatCode="0.00E+00">
                  <c:v>-7.0337799999999999E-3</c:v>
                </c:pt>
                <c:pt idx="40492" formatCode="0.00E+00">
                  <c:v>-6.9280499999999998E-3</c:v>
                </c:pt>
                <c:pt idx="40493" formatCode="0.00E+00">
                  <c:v>-6.8132399999999999E-3</c:v>
                </c:pt>
                <c:pt idx="40494" formatCode="0.00E+00">
                  <c:v>-6.6896500000000001E-3</c:v>
                </c:pt>
                <c:pt idx="40495" formatCode="0.00E+00">
                  <c:v>-6.5575700000000004E-3</c:v>
                </c:pt>
                <c:pt idx="40496" formatCode="0.00E+00">
                  <c:v>-6.4173299999999997E-3</c:v>
                </c:pt>
                <c:pt idx="40497" formatCode="0.00E+00">
                  <c:v>-6.2692700000000004E-3</c:v>
                </c:pt>
                <c:pt idx="40498" formatCode="0.00E+00">
                  <c:v>-6.1137199999999996E-3</c:v>
                </c:pt>
                <c:pt idx="40499" formatCode="0.00E+00">
                  <c:v>-5.9510500000000003E-3</c:v>
                </c:pt>
                <c:pt idx="40500" formatCode="0.00E+00">
                  <c:v>-5.7816100000000004E-3</c:v>
                </c:pt>
                <c:pt idx="40501" formatCode="0.00E+00">
                  <c:v>-5.6057800000000003E-3</c:v>
                </c:pt>
                <c:pt idx="40502" formatCode="0.00E+00">
                  <c:v>-5.4239400000000004E-3</c:v>
                </c:pt>
                <c:pt idx="40503" formatCode="0.00E+00">
                  <c:v>-5.2364899999999999E-3</c:v>
                </c:pt>
                <c:pt idx="40504" formatCode="0.00E+00">
                  <c:v>-5.0438100000000001E-3</c:v>
                </c:pt>
                <c:pt idx="40505" formatCode="0.00E+00">
                  <c:v>-4.8463100000000004E-3</c:v>
                </c:pt>
                <c:pt idx="40506" formatCode="0.00E+00">
                  <c:v>-4.6444099999999999E-3</c:v>
                </c:pt>
                <c:pt idx="40507" formatCode="0.00E+00">
                  <c:v>-4.4385099999999997E-3</c:v>
                </c:pt>
                <c:pt idx="40508" formatCode="0.00E+00">
                  <c:v>-4.2290299999999999E-3</c:v>
                </c:pt>
                <c:pt idx="40509" formatCode="0.00E+00">
                  <c:v>-4.0163899999999999E-3</c:v>
                </c:pt>
                <c:pt idx="40510" formatCode="0.00E+00">
                  <c:v>-3.8010100000000001E-3</c:v>
                </c:pt>
                <c:pt idx="40511" formatCode="0.00E+00">
                  <c:v>-3.5833200000000001E-3</c:v>
                </c:pt>
                <c:pt idx="40512" formatCode="0.00E+00">
                  <c:v>-3.36374E-3</c:v>
                </c:pt>
                <c:pt idx="40513" formatCode="0.00E+00">
                  <c:v>-3.1427E-3</c:v>
                </c:pt>
                <c:pt idx="40514" formatCode="0.00E+00">
                  <c:v>-2.9206200000000001E-3</c:v>
                </c:pt>
                <c:pt idx="40515" formatCode="0.00E+00">
                  <c:v>-2.6979199999999999E-3</c:v>
                </c:pt>
                <c:pt idx="40516" formatCode="0.00E+00">
                  <c:v>-2.4750200000000001E-3</c:v>
                </c:pt>
                <c:pt idx="40517" formatCode="0.00E+00">
                  <c:v>-2.2523399999999998E-3</c:v>
                </c:pt>
                <c:pt idx="40518" formatCode="0.00E+00">
                  <c:v>-2.0302900000000001E-3</c:v>
                </c:pt>
                <c:pt idx="40519" formatCode="0.00E+00">
                  <c:v>-1.8092799999999999E-3</c:v>
                </c:pt>
                <c:pt idx="40520" formatCode="0.00E+00">
                  <c:v>-1.58971E-3</c:v>
                </c:pt>
                <c:pt idx="40521" formatCode="0.00E+00">
                  <c:v>-1.3719800000000001E-3</c:v>
                </c:pt>
                <c:pt idx="40522" formatCode="0.00E+00">
                  <c:v>-1.1564699999999999E-3</c:v>
                </c:pt>
                <c:pt idx="40523" formatCode="0.00E+00">
                  <c:v>-9.4357600000000001E-4</c:v>
                </c:pt>
                <c:pt idx="40524" formatCode="0.00E+00">
                  <c:v>-7.3366000000000002E-4</c:v>
                </c:pt>
                <c:pt idx="40525" formatCode="0.00E+00">
                  <c:v>-5.2708900000000001E-4</c:v>
                </c:pt>
                <c:pt idx="40526" formatCode="0.00E+00">
                  <c:v>-3.2421899999999999E-4</c:v>
                </c:pt>
                <c:pt idx="40527" formatCode="0.00E+00">
                  <c:v>-1.2539499999999999E-4</c:v>
                </c:pt>
                <c:pt idx="40528" formatCode="0.00E+00">
                  <c:v>6.90508E-5</c:v>
                </c:pt>
                <c:pt idx="40529" formatCode="0.00E+00">
                  <c:v>2.5879499999999998E-4</c:v>
                </c:pt>
                <c:pt idx="40530" formatCode="0.00E+00">
                  <c:v>4.4352699999999998E-4</c:v>
                </c:pt>
                <c:pt idx="40531" formatCode="0.00E+00">
                  <c:v>6.2294900000000003E-4</c:v>
                </c:pt>
                <c:pt idx="40532" formatCode="0.00E+00">
                  <c:v>7.9677600000000002E-4</c:v>
                </c:pt>
                <c:pt idx="40533" formatCode="0.00E+00">
                  <c:v>9.64736E-4</c:v>
                </c:pt>
                <c:pt idx="40534" formatCode="0.00E+00">
                  <c:v>1.1265699999999999E-3</c:v>
                </c:pt>
                <c:pt idx="40535" formatCode="0.00E+00">
                  <c:v>1.2820399999999999E-3</c:v>
                </c:pt>
                <c:pt idx="40536" formatCode="0.00E+00">
                  <c:v>1.43092E-3</c:v>
                </c:pt>
                <c:pt idx="40537" formatCode="0.00E+00">
                  <c:v>1.5729800000000001E-3</c:v>
                </c:pt>
                <c:pt idx="40538" formatCode="0.00E+00">
                  <c:v>1.7080400000000001E-3</c:v>
                </c:pt>
                <c:pt idx="40539" formatCode="0.00E+00">
                  <c:v>1.8359100000000001E-3</c:v>
                </c:pt>
                <c:pt idx="40540" formatCode="0.00E+00">
                  <c:v>1.9564299999999999E-3</c:v>
                </c:pt>
                <c:pt idx="40541" formatCode="0.00E+00">
                  <c:v>2.0694400000000001E-3</c:v>
                </c:pt>
                <c:pt idx="40542" formatCode="0.00E+00">
                  <c:v>2.1748100000000001E-3</c:v>
                </c:pt>
                <c:pt idx="40543" formatCode="0.00E+00">
                  <c:v>2.2724300000000002E-3</c:v>
                </c:pt>
                <c:pt idx="40544" formatCode="0.00E+00">
                  <c:v>2.3622000000000001E-3</c:v>
                </c:pt>
                <c:pt idx="40545" formatCode="0.00E+00">
                  <c:v>2.4440400000000002E-3</c:v>
                </c:pt>
                <c:pt idx="40546" formatCode="0.00E+00">
                  <c:v>2.5178700000000002E-3</c:v>
                </c:pt>
                <c:pt idx="40547" formatCode="0.00E+00">
                  <c:v>2.5836499999999998E-3</c:v>
                </c:pt>
                <c:pt idx="40548" formatCode="0.00E+00">
                  <c:v>2.6413600000000001E-3</c:v>
                </c:pt>
                <c:pt idx="40549" formatCode="0.00E+00">
                  <c:v>2.69097E-3</c:v>
                </c:pt>
                <c:pt idx="40550" formatCode="0.00E+00">
                  <c:v>2.7324900000000002E-3</c:v>
                </c:pt>
                <c:pt idx="40551" formatCode="0.00E+00">
                  <c:v>2.7659400000000002E-3</c:v>
                </c:pt>
                <c:pt idx="40552" formatCode="0.00E+00">
                  <c:v>2.7913600000000001E-3</c:v>
                </c:pt>
                <c:pt idx="40553" formatCode="0.00E+00">
                  <c:v>2.8087899999999998E-3</c:v>
                </c:pt>
                <c:pt idx="40554" formatCode="0.00E+00">
                  <c:v>2.81832E-3</c:v>
                </c:pt>
                <c:pt idx="40555" formatCode="0.00E+00">
                  <c:v>2.8200299999999998E-3</c:v>
                </c:pt>
                <c:pt idx="40556" formatCode="0.00E+00">
                  <c:v>2.81402E-3</c:v>
                </c:pt>
                <c:pt idx="40557" formatCode="0.00E+00">
                  <c:v>2.8004100000000001E-3</c:v>
                </c:pt>
                <c:pt idx="40558" formatCode="0.00E+00">
                  <c:v>2.77933E-3</c:v>
                </c:pt>
                <c:pt idx="40559" formatCode="0.00E+00">
                  <c:v>2.7509399999999999E-3</c:v>
                </c:pt>
                <c:pt idx="40560" formatCode="0.00E+00">
                  <c:v>2.7154000000000002E-3</c:v>
                </c:pt>
                <c:pt idx="40561" formatCode="0.00E+00">
                  <c:v>2.6728899999999998E-3</c:v>
                </c:pt>
                <c:pt idx="40562" formatCode="0.00E+00">
                  <c:v>2.6235999999999998E-3</c:v>
                </c:pt>
                <c:pt idx="40563" formatCode="0.00E+00">
                  <c:v>2.5677400000000002E-3</c:v>
                </c:pt>
                <c:pt idx="40564" formatCode="0.00E+00">
                  <c:v>2.5055300000000002E-3</c:v>
                </c:pt>
                <c:pt idx="40565" formatCode="0.00E+00">
                  <c:v>2.4372E-3</c:v>
                </c:pt>
                <c:pt idx="40566" formatCode="0.00E+00">
                  <c:v>2.3630000000000001E-3</c:v>
                </c:pt>
                <c:pt idx="40567" formatCode="0.00E+00">
                  <c:v>2.28319E-3</c:v>
                </c:pt>
                <c:pt idx="40568" formatCode="0.00E+00">
                  <c:v>2.1980300000000001E-3</c:v>
                </c:pt>
                <c:pt idx="40569" formatCode="0.00E+00">
                  <c:v>2.1078E-3</c:v>
                </c:pt>
                <c:pt idx="40570" formatCode="0.00E+00">
                  <c:v>2.0127999999999999E-3</c:v>
                </c:pt>
                <c:pt idx="40571" formatCode="0.00E+00">
                  <c:v>1.91332E-3</c:v>
                </c:pt>
                <c:pt idx="40572" formatCode="0.00E+00">
                  <c:v>1.80966E-3</c:v>
                </c:pt>
                <c:pt idx="40573" formatCode="0.00E+00">
                  <c:v>1.70214E-3</c:v>
                </c:pt>
                <c:pt idx="40574" formatCode="0.00E+00">
                  <c:v>1.5910900000000001E-3</c:v>
                </c:pt>
                <c:pt idx="40575" formatCode="0.00E+00">
                  <c:v>1.4768299999999999E-3</c:v>
                </c:pt>
                <c:pt idx="40576" formatCode="0.00E+00">
                  <c:v>1.3596999999999999E-3</c:v>
                </c:pt>
                <c:pt idx="40577" formatCode="0.00E+00">
                  <c:v>1.24004E-3</c:v>
                </c:pt>
                <c:pt idx="40578" formatCode="0.00E+00">
                  <c:v>1.1182E-3</c:v>
                </c:pt>
                <c:pt idx="40579" formatCode="0.00E+00">
                  <c:v>9.9451199999999991E-4</c:v>
                </c:pt>
                <c:pt idx="40580" formatCode="0.00E+00">
                  <c:v>8.6934499999999999E-4</c:v>
                </c:pt>
                <c:pt idx="40581" formatCode="0.00E+00">
                  <c:v>7.4304799999999995E-4</c:v>
                </c:pt>
                <c:pt idx="40582" formatCode="0.00E+00">
                  <c:v>6.1597900000000001E-4</c:v>
                </c:pt>
                <c:pt idx="40583" formatCode="0.00E+00">
                  <c:v>4.8849500000000003E-4</c:v>
                </c:pt>
                <c:pt idx="40584" formatCode="0.00E+00">
                  <c:v>3.6095300000000001E-4</c:v>
                </c:pt>
                <c:pt idx="40585" formatCode="0.00E+00">
                  <c:v>2.33713E-4</c:v>
                </c:pt>
                <c:pt idx="40586" formatCode="0.00E+00">
                  <c:v>1.07129E-4</c:v>
                </c:pt>
                <c:pt idx="40587" formatCode="0.00E+00">
                  <c:v>-1.8442999999999999E-5</c:v>
                </c:pt>
                <c:pt idx="40588" formatCode="0.00E+00">
                  <c:v>-1.42652E-4</c:v>
                </c:pt>
                <c:pt idx="40589" formatCode="0.00E+00">
                  <c:v>-2.6515000000000002E-4</c:v>
                </c:pt>
                <c:pt idx="40590" formatCode="0.00E+00">
                  <c:v>-3.8559100000000002E-4</c:v>
                </c:pt>
                <c:pt idx="40591" formatCode="0.00E+00">
                  <c:v>-5.0363800000000005E-4</c:v>
                </c:pt>
                <c:pt idx="40592" formatCode="0.00E+00">
                  <c:v>-6.1895500000000003E-4</c:v>
                </c:pt>
                <c:pt idx="40593" formatCode="0.00E+00">
                  <c:v>-7.31214E-4</c:v>
                </c:pt>
                <c:pt idx="40594" formatCode="0.00E+00">
                  <c:v>-8.4009500000000001E-4</c:v>
                </c:pt>
                <c:pt idx="40595" formatCode="0.00E+00">
                  <c:v>-9.4528500000000003E-4</c:v>
                </c:pt>
                <c:pt idx="40596" formatCode="0.00E+00">
                  <c:v>-1.04648E-3</c:v>
                </c:pt>
                <c:pt idx="40597" formatCode="0.00E+00">
                  <c:v>-1.14338E-3</c:v>
                </c:pt>
                <c:pt idx="40598" formatCode="0.00E+00">
                  <c:v>-1.23569E-3</c:v>
                </c:pt>
                <c:pt idx="40599" formatCode="0.00E+00">
                  <c:v>-1.3231499999999999E-3</c:v>
                </c:pt>
                <c:pt idx="40600" formatCode="0.00E+00">
                  <c:v>-1.4054899999999999E-3</c:v>
                </c:pt>
                <c:pt idx="40601" formatCode="0.00E+00">
                  <c:v>-1.48244E-3</c:v>
                </c:pt>
                <c:pt idx="40602" formatCode="0.00E+00">
                  <c:v>-1.5537700000000001E-3</c:v>
                </c:pt>
                <c:pt idx="40603" formatCode="0.00E+00">
                  <c:v>-1.61925E-3</c:v>
                </c:pt>
                <c:pt idx="40604" formatCode="0.00E+00">
                  <c:v>-1.6786500000000001E-3</c:v>
                </c:pt>
                <c:pt idx="40605" formatCode="0.00E+00">
                  <c:v>-1.7317700000000001E-3</c:v>
                </c:pt>
                <c:pt idx="40606" formatCode="0.00E+00">
                  <c:v>-1.77842E-3</c:v>
                </c:pt>
                <c:pt idx="40607" formatCode="0.00E+00">
                  <c:v>-1.8184099999999999E-3</c:v>
                </c:pt>
                <c:pt idx="40608" formatCode="0.00E+00">
                  <c:v>-1.8515999999999999E-3</c:v>
                </c:pt>
                <c:pt idx="40609" formatCode="0.00E+00">
                  <c:v>-1.8778200000000001E-3</c:v>
                </c:pt>
                <c:pt idx="40610" formatCode="0.00E+00">
                  <c:v>-1.89694E-3</c:v>
                </c:pt>
                <c:pt idx="40611" formatCode="0.00E+00">
                  <c:v>-1.90884E-3</c:v>
                </c:pt>
                <c:pt idx="40612" formatCode="0.00E+00">
                  <c:v>-1.9134200000000001E-3</c:v>
                </c:pt>
                <c:pt idx="40613" formatCode="0.00E+00">
                  <c:v>-1.9105999999999999E-3</c:v>
                </c:pt>
                <c:pt idx="40614" formatCode="0.00E+00">
                  <c:v>-1.9002999999999999E-3</c:v>
                </c:pt>
                <c:pt idx="40615" formatCode="0.00E+00">
                  <c:v>-1.8824600000000001E-3</c:v>
                </c:pt>
                <c:pt idx="40616" formatCode="0.00E+00">
                  <c:v>-1.85706E-3</c:v>
                </c:pt>
                <c:pt idx="40617" formatCode="0.00E+00">
                  <c:v>-1.82406E-3</c:v>
                </c:pt>
                <c:pt idx="40618" formatCode="0.00E+00">
                  <c:v>-1.7834599999999999E-3</c:v>
                </c:pt>
                <c:pt idx="40619" formatCode="0.00E+00">
                  <c:v>-1.7352699999999999E-3</c:v>
                </c:pt>
                <c:pt idx="40620" formatCode="0.00E+00">
                  <c:v>-1.6795200000000001E-3</c:v>
                </c:pt>
                <c:pt idx="40621" formatCode="0.00E+00">
                  <c:v>-1.6162500000000001E-3</c:v>
                </c:pt>
                <c:pt idx="40622" formatCode="0.00E+00">
                  <c:v>-1.54554E-3</c:v>
                </c:pt>
                <c:pt idx="40623" formatCode="0.00E+00">
                  <c:v>-1.46744E-3</c:v>
                </c:pt>
                <c:pt idx="40624" formatCode="0.00E+00">
                  <c:v>-1.38207E-3</c:v>
                </c:pt>
                <c:pt idx="40625" formatCode="0.00E+00">
                  <c:v>-1.2895199999999999E-3</c:v>
                </c:pt>
                <c:pt idx="40626" formatCode="0.00E+00">
                  <c:v>-1.1899300000000001E-3</c:v>
                </c:pt>
                <c:pt idx="40627" formatCode="0.00E+00">
                  <c:v>-1.08343E-3</c:v>
                </c:pt>
                <c:pt idx="40628" formatCode="0.00E+00">
                  <c:v>-9.7019300000000005E-4</c:v>
                </c:pt>
                <c:pt idx="40629" formatCode="0.00E+00">
                  <c:v>-8.5038599999999996E-4</c:v>
                </c:pt>
                <c:pt idx="40630" formatCode="0.00E+00">
                  <c:v>-7.2419699999999999E-4</c:v>
                </c:pt>
                <c:pt idx="40631" formatCode="0.00E+00">
                  <c:v>-5.9183200000000004E-4</c:v>
                </c:pt>
                <c:pt idx="40632" formatCode="0.00E+00">
                  <c:v>-4.53509E-4</c:v>
                </c:pt>
                <c:pt idx="40633" formatCode="0.00E+00">
                  <c:v>-3.0946000000000001E-4</c:v>
                </c:pt>
                <c:pt idx="40634" formatCode="0.00E+00">
                  <c:v>-1.5993100000000001E-4</c:v>
                </c:pt>
                <c:pt idx="40635" formatCode="0.00E+00">
                  <c:v>-5.1821699999999997E-6</c:v>
                </c:pt>
                <c:pt idx="40636" formatCode="0.00E+00">
                  <c:v>1.5451500000000001E-4</c:v>
                </c:pt>
                <c:pt idx="40637" formatCode="0.00E+00">
                  <c:v>3.1887400000000002E-4</c:v>
                </c:pt>
                <c:pt idx="40638" formatCode="0.00E+00">
                  <c:v>4.87601E-4</c:v>
                </c:pt>
                <c:pt idx="40639" formatCode="0.00E+00">
                  <c:v>6.60386E-4</c:v>
                </c:pt>
                <c:pt idx="40640" formatCode="0.00E+00">
                  <c:v>8.3691199999999999E-4</c:v>
                </c:pt>
                <c:pt idx="40641" formatCode="0.00E+00">
                  <c:v>1.0168499999999999E-3</c:v>
                </c:pt>
                <c:pt idx="40642" formatCode="0.00E+00">
                  <c:v>1.1998600000000001E-3</c:v>
                </c:pt>
                <c:pt idx="40643" formatCode="0.00E+00">
                  <c:v>1.3856000000000001E-3</c:v>
                </c:pt>
                <c:pt idx="40644" formatCode="0.00E+00">
                  <c:v>1.5736999999999999E-3</c:v>
                </c:pt>
                <c:pt idx="40645" formatCode="0.00E+00">
                  <c:v>1.7638199999999999E-3</c:v>
                </c:pt>
                <c:pt idx="40646" formatCode="0.00E+00">
                  <c:v>1.9555699999999998E-3</c:v>
                </c:pt>
                <c:pt idx="40647" formatCode="0.00E+00">
                  <c:v>2.1485800000000002E-3</c:v>
                </c:pt>
                <c:pt idx="40648" formatCode="0.00E+00">
                  <c:v>2.3424700000000001E-3</c:v>
                </c:pt>
                <c:pt idx="40649" formatCode="0.00E+00">
                  <c:v>2.5368600000000002E-3</c:v>
                </c:pt>
                <c:pt idx="40650" formatCode="0.00E+00">
                  <c:v>2.7313400000000001E-3</c:v>
                </c:pt>
                <c:pt idx="40651" formatCode="0.00E+00">
                  <c:v>2.92553E-3</c:v>
                </c:pt>
                <c:pt idx="40652" formatCode="0.00E+00">
                  <c:v>3.1190200000000001E-3</c:v>
                </c:pt>
                <c:pt idx="40653" formatCode="0.00E+00">
                  <c:v>3.3114199999999998E-3</c:v>
                </c:pt>
                <c:pt idx="40654" formatCode="0.00E+00">
                  <c:v>3.5023300000000001E-3</c:v>
                </c:pt>
                <c:pt idx="40655" formatCode="0.00E+00">
                  <c:v>3.6913499999999999E-3</c:v>
                </c:pt>
                <c:pt idx="40656" formatCode="0.00E+00">
                  <c:v>3.87807E-3</c:v>
                </c:pt>
                <c:pt idx="40657" formatCode="0.00E+00">
                  <c:v>4.0620999999999999E-3</c:v>
                </c:pt>
                <c:pt idx="40658" formatCode="0.00E+00">
                  <c:v>4.2430300000000001E-3</c:v>
                </c:pt>
                <c:pt idx="40659" formatCode="0.00E+00">
                  <c:v>4.4204800000000001E-3</c:v>
                </c:pt>
                <c:pt idx="40660" formatCode="0.00E+00">
                  <c:v>4.5940399999999998E-3</c:v>
                </c:pt>
                <c:pt idx="40661" formatCode="0.00E+00">
                  <c:v>4.7633399999999996E-3</c:v>
                </c:pt>
                <c:pt idx="40662" formatCode="0.00E+00">
                  <c:v>4.9279800000000002E-3</c:v>
                </c:pt>
                <c:pt idx="40663" formatCode="0.00E+00">
                  <c:v>5.0875900000000003E-3</c:v>
                </c:pt>
                <c:pt idx="40664" formatCode="0.00E+00">
                  <c:v>5.2417999999999996E-3</c:v>
                </c:pt>
                <c:pt idx="40665" formatCode="0.00E+00">
                  <c:v>5.3902300000000002E-3</c:v>
                </c:pt>
                <c:pt idx="40666" formatCode="0.00E+00">
                  <c:v>5.5325499999999998E-3</c:v>
                </c:pt>
                <c:pt idx="40667" formatCode="0.00E+00">
                  <c:v>5.6683899999999997E-3</c:v>
                </c:pt>
                <c:pt idx="40668" formatCode="0.00E+00">
                  <c:v>5.7974200000000002E-3</c:v>
                </c:pt>
                <c:pt idx="40669" formatCode="0.00E+00">
                  <c:v>5.9192999999999997E-3</c:v>
                </c:pt>
                <c:pt idx="40670" formatCode="0.00E+00">
                  <c:v>6.0337200000000002E-3</c:v>
                </c:pt>
                <c:pt idx="40671" formatCode="0.00E+00">
                  <c:v>6.14037E-3</c:v>
                </c:pt>
                <c:pt idx="40672" formatCode="0.00E+00">
                  <c:v>6.2389500000000001E-3</c:v>
                </c:pt>
                <c:pt idx="40673" formatCode="0.00E+00">
                  <c:v>6.3291800000000002E-3</c:v>
                </c:pt>
                <c:pt idx="40674" formatCode="0.00E+00">
                  <c:v>6.4107799999999996E-3</c:v>
                </c:pt>
                <c:pt idx="40675" formatCode="0.00E+00">
                  <c:v>6.4834999999999997E-3</c:v>
                </c:pt>
                <c:pt idx="40676" formatCode="0.00E+00">
                  <c:v>6.5470900000000002E-3</c:v>
                </c:pt>
                <c:pt idx="40677" formatCode="0.00E+00">
                  <c:v>6.6013199999999999E-3</c:v>
                </c:pt>
                <c:pt idx="40678" formatCode="0.00E+00">
                  <c:v>6.6459800000000001E-3</c:v>
                </c:pt>
                <c:pt idx="40679" formatCode="0.00E+00">
                  <c:v>6.6808600000000003E-3</c:v>
                </c:pt>
                <c:pt idx="40680" formatCode="0.00E+00">
                  <c:v>6.7057899999999997E-3</c:v>
                </c:pt>
                <c:pt idx="40681" formatCode="0.00E+00">
                  <c:v>6.7205900000000002E-3</c:v>
                </c:pt>
                <c:pt idx="40682" formatCode="0.00E+00">
                  <c:v>6.7251200000000002E-3</c:v>
                </c:pt>
                <c:pt idx="40683" formatCode="0.00E+00">
                  <c:v>6.7192399999999996E-3</c:v>
                </c:pt>
                <c:pt idx="40684" formatCode="0.00E+00">
                  <c:v>6.70282E-3</c:v>
                </c:pt>
                <c:pt idx="40685" formatCode="0.00E+00">
                  <c:v>6.6757800000000001E-3</c:v>
                </c:pt>
                <c:pt idx="40686" formatCode="0.00E+00">
                  <c:v>6.6380299999999996E-3</c:v>
                </c:pt>
                <c:pt idx="40687" formatCode="0.00E+00">
                  <c:v>6.5895099999999998E-3</c:v>
                </c:pt>
                <c:pt idx="40688" formatCode="0.00E+00">
                  <c:v>6.53018E-3</c:v>
                </c:pt>
                <c:pt idx="40689" formatCode="0.00E+00">
                  <c:v>6.4599899999999997E-3</c:v>
                </c:pt>
                <c:pt idx="40690" formatCode="0.00E+00">
                  <c:v>6.3789600000000004E-3</c:v>
                </c:pt>
                <c:pt idx="40691" formatCode="0.00E+00">
                  <c:v>6.2870799999999996E-3</c:v>
                </c:pt>
                <c:pt idx="40692" formatCode="0.00E+00">
                  <c:v>6.1843899999999997E-3</c:v>
                </c:pt>
                <c:pt idx="40693" formatCode="0.00E+00">
                  <c:v>6.0709300000000004E-3</c:v>
                </c:pt>
                <c:pt idx="40694" formatCode="0.00E+00">
                  <c:v>5.9467799999999996E-3</c:v>
                </c:pt>
                <c:pt idx="40695" formatCode="0.00E+00">
                  <c:v>5.8120100000000003E-3</c:v>
                </c:pt>
                <c:pt idx="40696" formatCode="0.00E+00">
                  <c:v>5.66674E-3</c:v>
                </c:pt>
                <c:pt idx="40697" formatCode="0.00E+00">
                  <c:v>5.5110699999999999E-3</c:v>
                </c:pt>
                <c:pt idx="40698" formatCode="0.00E+00">
                  <c:v>5.3451699999999998E-3</c:v>
                </c:pt>
                <c:pt idx="40699" formatCode="0.00E+00">
                  <c:v>5.1691699999999998E-3</c:v>
                </c:pt>
                <c:pt idx="40700" formatCode="0.00E+00">
                  <c:v>4.9832699999999997E-3</c:v>
                </c:pt>
                <c:pt idx="40701" formatCode="0.00E+00">
                  <c:v>4.78766E-3</c:v>
                </c:pt>
                <c:pt idx="40702" formatCode="0.00E+00">
                  <c:v>4.5825500000000003E-3</c:v>
                </c:pt>
                <c:pt idx="40703" formatCode="0.00E+00">
                  <c:v>4.3681700000000002E-3</c:v>
                </c:pt>
                <c:pt idx="40704" formatCode="0.00E+00">
                  <c:v>4.1447599999999999E-3</c:v>
                </c:pt>
                <c:pt idx="40705" formatCode="0.00E+00">
                  <c:v>3.9126100000000004E-3</c:v>
                </c:pt>
                <c:pt idx="40706" formatCode="0.00E+00">
                  <c:v>3.6719700000000001E-3</c:v>
                </c:pt>
                <c:pt idx="40707" formatCode="0.00E+00">
                  <c:v>3.4231600000000002E-3</c:v>
                </c:pt>
                <c:pt idx="40708" formatCode="0.00E+00">
                  <c:v>3.1664800000000002E-3</c:v>
                </c:pt>
                <c:pt idx="40709" formatCode="0.00E+00">
                  <c:v>2.9022499999999999E-3</c:v>
                </c:pt>
                <c:pt idx="40710" formatCode="0.00E+00">
                  <c:v>2.6308299999999998E-3</c:v>
                </c:pt>
                <c:pt idx="40711" formatCode="0.00E+00">
                  <c:v>2.35257E-3</c:v>
                </c:pt>
                <c:pt idx="40712" formatCode="0.00E+00">
                  <c:v>2.0678300000000001E-3</c:v>
                </c:pt>
                <c:pt idx="40713" formatCode="0.00E+00">
                  <c:v>1.77699E-3</c:v>
                </c:pt>
                <c:pt idx="40714" formatCode="0.00E+00">
                  <c:v>1.4804600000000001E-3</c:v>
                </c:pt>
                <c:pt idx="40715" formatCode="0.00E+00">
                  <c:v>1.17863E-3</c:v>
                </c:pt>
                <c:pt idx="40716" formatCode="0.00E+00">
                  <c:v>8.7192400000000005E-4</c:v>
                </c:pt>
                <c:pt idx="40717" formatCode="0.00E+00">
                  <c:v>5.6076900000000002E-4</c:v>
                </c:pt>
                <c:pt idx="40718" formatCode="0.00E+00">
                  <c:v>2.4560100000000002E-4</c:v>
                </c:pt>
                <c:pt idx="40719" formatCode="0.00E+00">
                  <c:v>-7.3135700000000005E-5</c:v>
                </c:pt>
                <c:pt idx="40720" formatCode="0.00E+00">
                  <c:v>-3.94986E-4</c:v>
                </c:pt>
                <c:pt idx="40721" formatCode="0.00E+00">
                  <c:v>-7.1948800000000001E-4</c:v>
                </c:pt>
                <c:pt idx="40722" formatCode="0.00E+00">
                  <c:v>-1.0461699999999999E-3</c:v>
                </c:pt>
                <c:pt idx="40723" formatCode="0.00E+00">
                  <c:v>-1.3745700000000001E-3</c:v>
                </c:pt>
                <c:pt idx="40724" formatCode="0.00E+00">
                  <c:v>-1.70419E-3</c:v>
                </c:pt>
                <c:pt idx="40725" formatCode="0.00E+00">
                  <c:v>-2.0345599999999999E-3</c:v>
                </c:pt>
                <c:pt idx="40726" formatCode="0.00E+00">
                  <c:v>-2.3651900000000001E-3</c:v>
                </c:pt>
                <c:pt idx="40727" formatCode="0.00E+00">
                  <c:v>-2.6955799999999999E-3</c:v>
                </c:pt>
                <c:pt idx="40728" formatCode="0.00E+00">
                  <c:v>-3.0252399999999998E-3</c:v>
                </c:pt>
                <c:pt idx="40729" formatCode="0.00E+00">
                  <c:v>-3.3536899999999999E-3</c:v>
                </c:pt>
                <c:pt idx="40730" formatCode="0.00E+00">
                  <c:v>-3.6804099999999998E-3</c:v>
                </c:pt>
                <c:pt idx="40731" formatCode="0.00E+00">
                  <c:v>-4.0049300000000003E-3</c:v>
                </c:pt>
                <c:pt idx="40732" formatCode="0.00E+00">
                  <c:v>-4.32673E-3</c:v>
                </c:pt>
                <c:pt idx="40733" formatCode="0.00E+00">
                  <c:v>-4.6453500000000003E-3</c:v>
                </c:pt>
                <c:pt idx="40734" formatCode="0.00E+00">
                  <c:v>-4.9602700000000001E-3</c:v>
                </c:pt>
                <c:pt idx="40735" formatCode="0.00E+00">
                  <c:v>-5.2710300000000003E-3</c:v>
                </c:pt>
                <c:pt idx="40736" formatCode="0.00E+00">
                  <c:v>-5.5771299999999996E-3</c:v>
                </c:pt>
                <c:pt idx="40737" formatCode="0.00E+00">
                  <c:v>-5.8780999999999998E-3</c:v>
                </c:pt>
                <c:pt idx="40738" formatCode="0.00E+00">
                  <c:v>-6.1734700000000003E-3</c:v>
                </c:pt>
                <c:pt idx="40739" formatCode="0.00E+00">
                  <c:v>-6.4627799999999996E-3</c:v>
                </c:pt>
                <c:pt idx="40740" formatCode="0.00E+00">
                  <c:v>-6.7455700000000002E-3</c:v>
                </c:pt>
                <c:pt idx="40741" formatCode="0.00E+00">
                  <c:v>-7.0213999999999997E-3</c:v>
                </c:pt>
                <c:pt idx="40742" formatCode="0.00E+00">
                  <c:v>-7.2898199999999998E-3</c:v>
                </c:pt>
                <c:pt idx="40743" formatCode="0.00E+00">
                  <c:v>-7.5503999999999996E-3</c:v>
                </c:pt>
                <c:pt idx="40744" formatCode="0.00E+00">
                  <c:v>-7.8027399999999998E-3</c:v>
                </c:pt>
                <c:pt idx="40745" formatCode="0.00E+00">
                  <c:v>-8.0464100000000004E-3</c:v>
                </c:pt>
                <c:pt idx="40746" formatCode="0.00E+00">
                  <c:v>-8.28102E-3</c:v>
                </c:pt>
                <c:pt idx="40747" formatCode="0.00E+00">
                  <c:v>-8.5062000000000002E-3</c:v>
                </c:pt>
                <c:pt idx="40748" formatCode="0.00E+00">
                  <c:v>-8.7215699999999997E-3</c:v>
                </c:pt>
                <c:pt idx="40749" formatCode="0.00E+00">
                  <c:v>-8.9267700000000005E-3</c:v>
                </c:pt>
                <c:pt idx="40750" formatCode="0.00E+00">
                  <c:v>-9.1214599999999996E-3</c:v>
                </c:pt>
                <c:pt idx="40751" formatCode="0.00E+00">
                  <c:v>-9.3053200000000006E-3</c:v>
                </c:pt>
                <c:pt idx="40752" formatCode="0.00E+00">
                  <c:v>-9.4780300000000001E-3</c:v>
                </c:pt>
                <c:pt idx="40753" formatCode="0.00E+00">
                  <c:v>-9.6393E-3</c:v>
                </c:pt>
                <c:pt idx="40754" formatCode="0.00E+00">
                  <c:v>-9.78884E-3</c:v>
                </c:pt>
                <c:pt idx="40755" formatCode="0.00E+00">
                  <c:v>-9.9264000000000002E-3</c:v>
                </c:pt>
                <c:pt idx="40756">
                  <c:v>-1.00517E-2</c:v>
                </c:pt>
                <c:pt idx="40757">
                  <c:v>-1.0164599999999999E-2</c:v>
                </c:pt>
                <c:pt idx="40758">
                  <c:v>-1.0264799999999999E-2</c:v>
                </c:pt>
                <c:pt idx="40759">
                  <c:v>-1.0352200000000001E-2</c:v>
                </c:pt>
                <c:pt idx="40760">
                  <c:v>-1.04265E-2</c:v>
                </c:pt>
                <c:pt idx="40761">
                  <c:v>-1.0487700000000001E-2</c:v>
                </c:pt>
                <c:pt idx="40762">
                  <c:v>-1.05355E-2</c:v>
                </c:pt>
                <c:pt idx="40763">
                  <c:v>-1.057E-2</c:v>
                </c:pt>
                <c:pt idx="40764">
                  <c:v>-1.05909E-2</c:v>
                </c:pt>
                <c:pt idx="40765">
                  <c:v>-1.05982E-2</c:v>
                </c:pt>
                <c:pt idx="40766">
                  <c:v>-1.05919E-2</c:v>
                </c:pt>
                <c:pt idx="40767">
                  <c:v>-1.05719E-2</c:v>
                </c:pt>
                <c:pt idx="40768">
                  <c:v>-1.05383E-2</c:v>
                </c:pt>
                <c:pt idx="40769">
                  <c:v>-1.0490899999999999E-2</c:v>
                </c:pt>
                <c:pt idx="40770">
                  <c:v>-1.043E-2</c:v>
                </c:pt>
                <c:pt idx="40771">
                  <c:v>-1.0355400000000001E-2</c:v>
                </c:pt>
                <c:pt idx="40772">
                  <c:v>-1.02673E-2</c:v>
                </c:pt>
                <c:pt idx="40773">
                  <c:v>-1.0165799999999999E-2</c:v>
                </c:pt>
                <c:pt idx="40774">
                  <c:v>-1.0050999999999999E-2</c:v>
                </c:pt>
                <c:pt idx="40775" formatCode="0.00E+00">
                  <c:v>-9.9229399999999999E-3</c:v>
                </c:pt>
                <c:pt idx="40776" formatCode="0.00E+00">
                  <c:v>-9.7818699999999998E-3</c:v>
                </c:pt>
                <c:pt idx="40777" formatCode="0.00E+00">
                  <c:v>-9.6279399999999998E-3</c:v>
                </c:pt>
                <c:pt idx="40778" formatCode="0.00E+00">
                  <c:v>-9.4613300000000004E-3</c:v>
                </c:pt>
                <c:pt idx="40779" formatCode="0.00E+00">
                  <c:v>-9.2822500000000006E-3</c:v>
                </c:pt>
                <c:pt idx="40780" formatCode="0.00E+00">
                  <c:v>-9.0909300000000005E-3</c:v>
                </c:pt>
                <c:pt idx="40781" formatCode="0.00E+00">
                  <c:v>-8.8876200000000006E-3</c:v>
                </c:pt>
                <c:pt idx="40782" formatCode="0.00E+00">
                  <c:v>-8.6725699999999992E-3</c:v>
                </c:pt>
                <c:pt idx="40783" formatCode="0.00E+00">
                  <c:v>-8.44607E-3</c:v>
                </c:pt>
                <c:pt idx="40784" formatCode="0.00E+00">
                  <c:v>-8.2084299999999992E-3</c:v>
                </c:pt>
                <c:pt idx="40785" formatCode="0.00E+00">
                  <c:v>-7.9599400000000004E-3</c:v>
                </c:pt>
                <c:pt idx="40786" formatCode="0.00E+00">
                  <c:v>-7.7009499999999998E-3</c:v>
                </c:pt>
                <c:pt idx="40787" formatCode="0.00E+00">
                  <c:v>-7.4317999999999997E-3</c:v>
                </c:pt>
                <c:pt idx="40788" formatCode="0.00E+00">
                  <c:v>-7.1528599999999996E-3</c:v>
                </c:pt>
                <c:pt idx="40789" formatCode="0.00E+00">
                  <c:v>-6.8644999999999999E-3</c:v>
                </c:pt>
                <c:pt idx="40790" formatCode="0.00E+00">
                  <c:v>-6.5671000000000002E-3</c:v>
                </c:pt>
                <c:pt idx="40791" formatCode="0.00E+00">
                  <c:v>-6.2610900000000004E-3</c:v>
                </c:pt>
                <c:pt idx="40792" formatCode="0.00E+00">
                  <c:v>-5.94686E-3</c:v>
                </c:pt>
                <c:pt idx="40793" formatCode="0.00E+00">
                  <c:v>-5.6248599999999998E-3</c:v>
                </c:pt>
                <c:pt idx="40794" formatCode="0.00E+00">
                  <c:v>-5.2955199999999997E-3</c:v>
                </c:pt>
                <c:pt idx="40795" formatCode="0.00E+00">
                  <c:v>-4.9592899999999999E-3</c:v>
                </c:pt>
                <c:pt idx="40796" formatCode="0.00E+00">
                  <c:v>-4.61663E-3</c:v>
                </c:pt>
                <c:pt idx="40797" formatCode="0.00E+00">
                  <c:v>-4.26802E-3</c:v>
                </c:pt>
                <c:pt idx="40798" formatCode="0.00E+00">
                  <c:v>-3.9139200000000004E-3</c:v>
                </c:pt>
                <c:pt idx="40799" formatCode="0.00E+00">
                  <c:v>-3.5548400000000001E-3</c:v>
                </c:pt>
                <c:pt idx="40800" formatCode="0.00E+00">
                  <c:v>-3.1912500000000001E-3</c:v>
                </c:pt>
                <c:pt idx="40801" formatCode="0.00E+00">
                  <c:v>-2.82366E-3</c:v>
                </c:pt>
                <c:pt idx="40802" formatCode="0.00E+00">
                  <c:v>-2.4525800000000002E-3</c:v>
                </c:pt>
                <c:pt idx="40803" formatCode="0.00E+00">
                  <c:v>-2.07851E-3</c:v>
                </c:pt>
                <c:pt idx="40804" formatCode="0.00E+00">
                  <c:v>-1.70196E-3</c:v>
                </c:pt>
                <c:pt idx="40805" formatCode="0.00E+00">
                  <c:v>-1.32346E-3</c:v>
                </c:pt>
                <c:pt idx="40806" formatCode="0.00E+00">
                  <c:v>-9.4351999999999999E-4</c:v>
                </c:pt>
                <c:pt idx="40807" formatCode="0.00E+00">
                  <c:v>-5.6265999999999998E-4</c:v>
                </c:pt>
                <c:pt idx="40808" formatCode="0.00E+00">
                  <c:v>-1.8140100000000001E-4</c:v>
                </c:pt>
                <c:pt idx="40809" formatCode="0.00E+00">
                  <c:v>1.99736E-4</c:v>
                </c:pt>
                <c:pt idx="40810" formatCode="0.00E+00">
                  <c:v>5.8023199999999997E-4</c:v>
                </c:pt>
                <c:pt idx="40811" formatCode="0.00E+00">
                  <c:v>9.5957099999999999E-4</c:v>
                </c:pt>
                <c:pt idx="40812" formatCode="0.00E+00">
                  <c:v>1.33724E-3</c:v>
                </c:pt>
                <c:pt idx="40813" formatCode="0.00E+00">
                  <c:v>1.71272E-3</c:v>
                </c:pt>
                <c:pt idx="40814" formatCode="0.00E+00">
                  <c:v>2.0855100000000001E-3</c:v>
                </c:pt>
                <c:pt idx="40815" formatCode="0.00E+00">
                  <c:v>2.4551099999999999E-3</c:v>
                </c:pt>
                <c:pt idx="40816" formatCode="0.00E+00">
                  <c:v>2.82102E-3</c:v>
                </c:pt>
                <c:pt idx="40817" formatCode="0.00E+00">
                  <c:v>3.1827499999999998E-3</c:v>
                </c:pt>
                <c:pt idx="40818" formatCode="0.00E+00">
                  <c:v>3.5398199999999999E-3</c:v>
                </c:pt>
                <c:pt idx="40819" formatCode="0.00E+00">
                  <c:v>3.8917499999999998E-3</c:v>
                </c:pt>
                <c:pt idx="40820" formatCode="0.00E+00">
                  <c:v>4.23808E-3</c:v>
                </c:pt>
                <c:pt idx="40821" formatCode="0.00E+00">
                  <c:v>4.5783500000000001E-3</c:v>
                </c:pt>
                <c:pt idx="40822" formatCode="0.00E+00">
                  <c:v>4.9121199999999999E-3</c:v>
                </c:pt>
                <c:pt idx="40823" formatCode="0.00E+00">
                  <c:v>5.23895E-3</c:v>
                </c:pt>
                <c:pt idx="40824" formatCode="0.00E+00">
                  <c:v>5.5584099999999997E-3</c:v>
                </c:pt>
                <c:pt idx="40825" formatCode="0.00E+00">
                  <c:v>5.8700999999999996E-3</c:v>
                </c:pt>
                <c:pt idx="40826" formatCode="0.00E+00">
                  <c:v>6.1736200000000003E-3</c:v>
                </c:pt>
                <c:pt idx="40827" formatCode="0.00E+00">
                  <c:v>6.4685699999999999E-3</c:v>
                </c:pt>
                <c:pt idx="40828" formatCode="0.00E+00">
                  <c:v>6.7545900000000004E-3</c:v>
                </c:pt>
                <c:pt idx="40829" formatCode="0.00E+00">
                  <c:v>7.0313099999999998E-3</c:v>
                </c:pt>
                <c:pt idx="40830" formatCode="0.00E+00">
                  <c:v>7.2984E-3</c:v>
                </c:pt>
                <c:pt idx="40831" formatCode="0.00E+00">
                  <c:v>7.5555300000000004E-3</c:v>
                </c:pt>
                <c:pt idx="40832" formatCode="0.00E+00">
                  <c:v>7.8023900000000002E-3</c:v>
                </c:pt>
                <c:pt idx="40833" formatCode="0.00E+00">
                  <c:v>8.0386799999999994E-3</c:v>
                </c:pt>
                <c:pt idx="40834" formatCode="0.00E+00">
                  <c:v>8.2641099999999999E-3</c:v>
                </c:pt>
                <c:pt idx="40835" formatCode="0.00E+00">
                  <c:v>8.4784400000000003E-3</c:v>
                </c:pt>
                <c:pt idx="40836" formatCode="0.00E+00">
                  <c:v>8.6814100000000005E-3</c:v>
                </c:pt>
                <c:pt idx="40837" formatCode="0.00E+00">
                  <c:v>8.8728000000000001E-3</c:v>
                </c:pt>
                <c:pt idx="40838" formatCode="0.00E+00">
                  <c:v>9.0523900000000004E-3</c:v>
                </c:pt>
                <c:pt idx="40839" formatCode="0.00E+00">
                  <c:v>9.2200100000000007E-3</c:v>
                </c:pt>
                <c:pt idx="40840" formatCode="0.00E+00">
                  <c:v>9.3754700000000003E-3</c:v>
                </c:pt>
                <c:pt idx="40841" formatCode="0.00E+00">
                  <c:v>9.5186200000000002E-3</c:v>
                </c:pt>
                <c:pt idx="40842" formatCode="0.00E+00">
                  <c:v>9.6493299999999994E-3</c:v>
                </c:pt>
                <c:pt idx="40843" formatCode="0.00E+00">
                  <c:v>9.7674800000000003E-3</c:v>
                </c:pt>
                <c:pt idx="40844" formatCode="0.00E+00">
                  <c:v>9.87297E-3</c:v>
                </c:pt>
                <c:pt idx="40845" formatCode="0.00E+00">
                  <c:v>9.9657400000000007E-3</c:v>
                </c:pt>
                <c:pt idx="40846">
                  <c:v>1.0045699999999999E-2</c:v>
                </c:pt>
                <c:pt idx="40847">
                  <c:v>1.0112899999999999E-2</c:v>
                </c:pt>
                <c:pt idx="40848">
                  <c:v>1.01671E-2</c:v>
                </c:pt>
                <c:pt idx="40849">
                  <c:v>1.02086E-2</c:v>
                </c:pt>
                <c:pt idx="40850">
                  <c:v>1.02372E-2</c:v>
                </c:pt>
                <c:pt idx="40851">
                  <c:v>1.0253E-2</c:v>
                </c:pt>
                <c:pt idx="40852">
                  <c:v>1.0256100000000001E-2</c:v>
                </c:pt>
                <c:pt idx="40853">
                  <c:v>1.02465E-2</c:v>
                </c:pt>
                <c:pt idx="40854">
                  <c:v>1.02243E-2</c:v>
                </c:pt>
                <c:pt idx="40855">
                  <c:v>1.0189699999999999E-2</c:v>
                </c:pt>
                <c:pt idx="40856">
                  <c:v>1.0142699999999999E-2</c:v>
                </c:pt>
                <c:pt idx="40857">
                  <c:v>1.00836E-2</c:v>
                </c:pt>
                <c:pt idx="40858">
                  <c:v>1.0012399999999999E-2</c:v>
                </c:pt>
                <c:pt idx="40859" formatCode="0.00E+00">
                  <c:v>9.9293999999999997E-3</c:v>
                </c:pt>
                <c:pt idx="40860" formatCode="0.00E+00">
                  <c:v>9.8347399999999998E-3</c:v>
                </c:pt>
                <c:pt idx="40861" formatCode="0.00E+00">
                  <c:v>9.7286400000000002E-3</c:v>
                </c:pt>
                <c:pt idx="40862" formatCode="0.00E+00">
                  <c:v>9.6113499999999994E-3</c:v>
                </c:pt>
                <c:pt idx="40863" formatCode="0.00E+00">
                  <c:v>9.4830899999999996E-3</c:v>
                </c:pt>
                <c:pt idx="40864" formatCode="0.00E+00">
                  <c:v>9.3441400000000008E-3</c:v>
                </c:pt>
                <c:pt idx="40865" formatCode="0.00E+00">
                  <c:v>9.1947499999999998E-3</c:v>
                </c:pt>
                <c:pt idx="40866" formatCode="0.00E+00">
                  <c:v>9.03523E-3</c:v>
                </c:pt>
                <c:pt idx="40867" formatCode="0.00E+00">
                  <c:v>8.8658599999999997E-3</c:v>
                </c:pt>
                <c:pt idx="40868" formatCode="0.00E+00">
                  <c:v>8.6869700000000005E-3</c:v>
                </c:pt>
                <c:pt idx="40869" formatCode="0.00E+00">
                  <c:v>8.4988700000000004E-3</c:v>
                </c:pt>
                <c:pt idx="40870" formatCode="0.00E+00">
                  <c:v>8.3019099999999992E-3</c:v>
                </c:pt>
                <c:pt idx="40871" formatCode="0.00E+00">
                  <c:v>8.09642E-3</c:v>
                </c:pt>
                <c:pt idx="40872" formatCode="0.00E+00">
                  <c:v>7.8827800000000007E-3</c:v>
                </c:pt>
                <c:pt idx="40873" formatCode="0.00E+00">
                  <c:v>7.66133E-3</c:v>
                </c:pt>
                <c:pt idx="40874" formatCode="0.00E+00">
                  <c:v>7.43247E-3</c:v>
                </c:pt>
                <c:pt idx="40875" formatCode="0.00E+00">
                  <c:v>7.1965700000000002E-3</c:v>
                </c:pt>
                <c:pt idx="40876" formatCode="0.00E+00">
                  <c:v>6.9540299999999999E-3</c:v>
                </c:pt>
                <c:pt idx="40877" formatCode="0.00E+00">
                  <c:v>6.7052400000000003E-3</c:v>
                </c:pt>
                <c:pt idx="40878" formatCode="0.00E+00">
                  <c:v>6.4506099999999999E-3</c:v>
                </c:pt>
                <c:pt idx="40879" formatCode="0.00E+00">
                  <c:v>6.1905600000000003E-3</c:v>
                </c:pt>
                <c:pt idx="40880" formatCode="0.00E+00">
                  <c:v>5.9254800000000003E-3</c:v>
                </c:pt>
                <c:pt idx="40881" formatCode="0.00E+00">
                  <c:v>5.6558099999999998E-3</c:v>
                </c:pt>
                <c:pt idx="40882" formatCode="0.00E+00">
                  <c:v>5.3819699999999998E-3</c:v>
                </c:pt>
                <c:pt idx="40883" formatCode="0.00E+00">
                  <c:v>5.1043800000000004E-3</c:v>
                </c:pt>
                <c:pt idx="40884" formatCode="0.00E+00">
                  <c:v>4.8234699999999998E-3</c:v>
                </c:pt>
                <c:pt idx="40885" formatCode="0.00E+00">
                  <c:v>4.53967E-3</c:v>
                </c:pt>
                <c:pt idx="40886" formatCode="0.00E+00">
                  <c:v>4.2534000000000001E-3</c:v>
                </c:pt>
                <c:pt idx="40887" formatCode="0.00E+00">
                  <c:v>3.9651E-3</c:v>
                </c:pt>
                <c:pt idx="40888" formatCode="0.00E+00">
                  <c:v>3.6751900000000001E-3</c:v>
                </c:pt>
                <c:pt idx="40889" formatCode="0.00E+00">
                  <c:v>3.3841100000000001E-3</c:v>
                </c:pt>
                <c:pt idx="40890" formatCode="0.00E+00">
                  <c:v>3.0922699999999998E-3</c:v>
                </c:pt>
                <c:pt idx="40891" formatCode="0.00E+00">
                  <c:v>2.8000899999999999E-3</c:v>
                </c:pt>
                <c:pt idx="40892" formatCode="0.00E+00">
                  <c:v>2.5079999999999998E-3</c:v>
                </c:pt>
                <c:pt idx="40893" formatCode="0.00E+00">
                  <c:v>2.2163999999999999E-3</c:v>
                </c:pt>
                <c:pt idx="40894" formatCode="0.00E+00">
                  <c:v>1.92571E-3</c:v>
                </c:pt>
                <c:pt idx="40895" formatCode="0.00E+00">
                  <c:v>1.6363199999999999E-3</c:v>
                </c:pt>
                <c:pt idx="40896" formatCode="0.00E+00">
                  <c:v>1.3486399999999999E-3</c:v>
                </c:pt>
                <c:pt idx="40897" formatCode="0.00E+00">
                  <c:v>1.0630500000000001E-3</c:v>
                </c:pt>
                <c:pt idx="40898" formatCode="0.00E+00">
                  <c:v>7.7992899999999995E-4</c:v>
                </c:pt>
                <c:pt idx="40899" formatCode="0.00E+00">
                  <c:v>4.9965999999999997E-4</c:v>
                </c:pt>
                <c:pt idx="40900" formatCode="0.00E+00">
                  <c:v>2.2260499999999999E-4</c:v>
                </c:pt>
                <c:pt idx="40901" formatCode="0.00E+00">
                  <c:v>-5.08798E-5</c:v>
                </c:pt>
                <c:pt idx="40902" formatCode="0.00E+00">
                  <c:v>-3.2044899999999999E-4</c:v>
                </c:pt>
                <c:pt idx="40903" formatCode="0.00E+00">
                  <c:v>-5.8576500000000003E-4</c:v>
                </c:pt>
                <c:pt idx="40904" formatCode="0.00E+00">
                  <c:v>-8.4650399999999998E-4</c:v>
                </c:pt>
                <c:pt idx="40905" formatCode="0.00E+00">
                  <c:v>-1.10235E-3</c:v>
                </c:pt>
                <c:pt idx="40906" formatCode="0.00E+00">
                  <c:v>-1.353E-3</c:v>
                </c:pt>
                <c:pt idx="40907" formatCode="0.00E+00">
                  <c:v>-1.5981599999999999E-3</c:v>
                </c:pt>
                <c:pt idx="40908" formatCode="0.00E+00">
                  <c:v>-1.83756E-3</c:v>
                </c:pt>
                <c:pt idx="40909" formatCode="0.00E+00">
                  <c:v>-2.0709299999999999E-3</c:v>
                </c:pt>
                <c:pt idx="40910" formatCode="0.00E+00">
                  <c:v>-2.2980100000000001E-3</c:v>
                </c:pt>
                <c:pt idx="40911" formatCode="0.00E+00">
                  <c:v>-2.5185699999999999E-3</c:v>
                </c:pt>
                <c:pt idx="40912" formatCode="0.00E+00">
                  <c:v>-2.7323899999999999E-3</c:v>
                </c:pt>
                <c:pt idx="40913" formatCode="0.00E+00">
                  <c:v>-2.9392400000000001E-3</c:v>
                </c:pt>
                <c:pt idx="40914" formatCode="0.00E+00">
                  <c:v>-3.1389399999999998E-3</c:v>
                </c:pt>
                <c:pt idx="40915" formatCode="0.00E+00">
                  <c:v>-3.3312900000000002E-3</c:v>
                </c:pt>
                <c:pt idx="40916" formatCode="0.00E+00">
                  <c:v>-3.5161400000000001E-3</c:v>
                </c:pt>
                <c:pt idx="40917" formatCode="0.00E+00">
                  <c:v>-3.6933199999999999E-3</c:v>
                </c:pt>
                <c:pt idx="40918" formatCode="0.00E+00">
                  <c:v>-3.8627000000000002E-3</c:v>
                </c:pt>
                <c:pt idx="40919" formatCode="0.00E+00">
                  <c:v>-4.0241599999999997E-3</c:v>
                </c:pt>
                <c:pt idx="40920" formatCode="0.00E+00">
                  <c:v>-4.1775900000000001E-3</c:v>
                </c:pt>
                <c:pt idx="40921" formatCode="0.00E+00">
                  <c:v>-4.3228900000000002E-3</c:v>
                </c:pt>
                <c:pt idx="40922" formatCode="0.00E+00">
                  <c:v>-4.4599799999999997E-3</c:v>
                </c:pt>
                <c:pt idx="40923" formatCode="0.00E+00">
                  <c:v>-4.5888099999999996E-3</c:v>
                </c:pt>
                <c:pt idx="40924" formatCode="0.00E+00">
                  <c:v>-4.7093200000000003E-3</c:v>
                </c:pt>
                <c:pt idx="40925" formatCode="0.00E+00">
                  <c:v>-4.8214800000000004E-3</c:v>
                </c:pt>
                <c:pt idx="40926" formatCode="0.00E+00">
                  <c:v>-4.9252799999999998E-3</c:v>
                </c:pt>
                <c:pt idx="40927" formatCode="0.00E+00">
                  <c:v>-5.0207000000000003E-3</c:v>
                </c:pt>
                <c:pt idx="40928" formatCode="0.00E+00">
                  <c:v>-5.1077600000000003E-3</c:v>
                </c:pt>
                <c:pt idx="40929" formatCode="0.00E+00">
                  <c:v>-5.1865000000000001E-3</c:v>
                </c:pt>
                <c:pt idx="40930" formatCode="0.00E+00">
                  <c:v>-5.2569399999999999E-3</c:v>
                </c:pt>
                <c:pt idx="40931" formatCode="0.00E+00">
                  <c:v>-5.31914E-3</c:v>
                </c:pt>
                <c:pt idx="40932" formatCode="0.00E+00">
                  <c:v>-5.37317E-3</c:v>
                </c:pt>
                <c:pt idx="40933" formatCode="0.00E+00">
                  <c:v>-5.4191100000000004E-3</c:v>
                </c:pt>
                <c:pt idx="40934" formatCode="0.00E+00">
                  <c:v>-5.4570599999999997E-3</c:v>
                </c:pt>
                <c:pt idx="40935" formatCode="0.00E+00">
                  <c:v>-5.4871199999999998E-3</c:v>
                </c:pt>
                <c:pt idx="40936" formatCode="0.00E+00">
                  <c:v>-5.5094300000000001E-3</c:v>
                </c:pt>
                <c:pt idx="40937" formatCode="0.00E+00">
                  <c:v>-5.5240899999999997E-3</c:v>
                </c:pt>
                <c:pt idx="40938" formatCode="0.00E+00">
                  <c:v>-5.5312800000000004E-3</c:v>
                </c:pt>
                <c:pt idx="40939" formatCode="0.00E+00">
                  <c:v>-5.5311300000000004E-3</c:v>
                </c:pt>
                <c:pt idx="40940" formatCode="0.00E+00">
                  <c:v>-5.5238199999999996E-3</c:v>
                </c:pt>
                <c:pt idx="40941" formatCode="0.00E+00">
                  <c:v>-5.5095300000000003E-3</c:v>
                </c:pt>
                <c:pt idx="40942" formatCode="0.00E+00">
                  <c:v>-5.4884399999999998E-3</c:v>
                </c:pt>
                <c:pt idx="40943" formatCode="0.00E+00">
                  <c:v>-5.4607500000000003E-3</c:v>
                </c:pt>
                <c:pt idx="40944" formatCode="0.00E+00">
                  <c:v>-5.4266699999999998E-3</c:v>
                </c:pt>
                <c:pt idx="40945" formatCode="0.00E+00">
                  <c:v>-5.3864200000000003E-3</c:v>
                </c:pt>
                <c:pt idx="40946" formatCode="0.00E+00">
                  <c:v>-5.3402199999999997E-3</c:v>
                </c:pt>
                <c:pt idx="40947" formatCode="0.00E+00">
                  <c:v>-5.2883000000000001E-3</c:v>
                </c:pt>
                <c:pt idx="40948" formatCode="0.00E+00">
                  <c:v>-5.2309000000000001E-3</c:v>
                </c:pt>
                <c:pt idx="40949" formatCode="0.00E+00">
                  <c:v>-5.16827E-3</c:v>
                </c:pt>
                <c:pt idx="40950" formatCode="0.00E+00">
                  <c:v>-5.1006599999999999E-3</c:v>
                </c:pt>
                <c:pt idx="40951" formatCode="0.00E+00">
                  <c:v>-5.0283300000000001E-3</c:v>
                </c:pt>
                <c:pt idx="40952" formatCode="0.00E+00">
                  <c:v>-4.9515399999999999E-3</c:v>
                </c:pt>
                <c:pt idx="40953" formatCode="0.00E+00">
                  <c:v>-4.8705500000000004E-3</c:v>
                </c:pt>
                <c:pt idx="40954" formatCode="0.00E+00">
                  <c:v>-4.7856399999999999E-3</c:v>
                </c:pt>
                <c:pt idx="40955" formatCode="0.00E+00">
                  <c:v>-4.6970800000000002E-3</c:v>
                </c:pt>
                <c:pt idx="40956" formatCode="0.00E+00">
                  <c:v>-4.6051499999999997E-3</c:v>
                </c:pt>
                <c:pt idx="40957" formatCode="0.00E+00">
                  <c:v>-4.5101200000000003E-3</c:v>
                </c:pt>
                <c:pt idx="40958" formatCode="0.00E+00">
                  <c:v>-4.4122800000000002E-3</c:v>
                </c:pt>
                <c:pt idx="40959" formatCode="0.00E+00">
                  <c:v>-4.3119100000000004E-3</c:v>
                </c:pt>
                <c:pt idx="40960" formatCode="0.00E+00">
                  <c:v>-4.2092800000000001E-3</c:v>
                </c:pt>
                <c:pt idx="40961" formatCode="0.00E+00">
                  <c:v>-4.1046800000000003E-3</c:v>
                </c:pt>
                <c:pt idx="40962" formatCode="0.00E+00">
                  <c:v>-3.9983900000000001E-3</c:v>
                </c:pt>
                <c:pt idx="40963" formatCode="0.00E+00">
                  <c:v>-3.89069E-3</c:v>
                </c:pt>
                <c:pt idx="40964" formatCode="0.00E+00">
                  <c:v>-3.7818499999999998E-3</c:v>
                </c:pt>
                <c:pt idx="40965" formatCode="0.00E+00">
                  <c:v>-3.6721499999999999E-3</c:v>
                </c:pt>
                <c:pt idx="40966" formatCode="0.00E+00">
                  <c:v>-3.56186E-3</c:v>
                </c:pt>
                <c:pt idx="40967" formatCode="0.00E+00">
                  <c:v>-3.45124E-3</c:v>
                </c:pt>
                <c:pt idx="40968" formatCode="0.00E+00">
                  <c:v>-3.3405599999999998E-3</c:v>
                </c:pt>
                <c:pt idx="40969" formatCode="0.00E+00">
                  <c:v>-3.2300699999999998E-3</c:v>
                </c:pt>
                <c:pt idx="40970" formatCode="0.00E+00">
                  <c:v>-3.1200400000000001E-3</c:v>
                </c:pt>
                <c:pt idx="40971" formatCode="0.00E+00">
                  <c:v>-3.0106999999999998E-3</c:v>
                </c:pt>
                <c:pt idx="40972" formatCode="0.00E+00">
                  <c:v>-2.9023E-3</c:v>
                </c:pt>
                <c:pt idx="40973" formatCode="0.00E+00">
                  <c:v>-2.7950800000000001E-3</c:v>
                </c:pt>
                <c:pt idx="40974" formatCode="0.00E+00">
                  <c:v>-2.6892499999999998E-3</c:v>
                </c:pt>
                <c:pt idx="40975" formatCode="0.00E+00">
                  <c:v>-2.5850399999999998E-3</c:v>
                </c:pt>
                <c:pt idx="40976" formatCode="0.00E+00">
                  <c:v>-2.4826700000000002E-3</c:v>
                </c:pt>
                <c:pt idx="40977" formatCode="0.00E+00">
                  <c:v>-2.3823300000000002E-3</c:v>
                </c:pt>
                <c:pt idx="40978" formatCode="0.00E+00">
                  <c:v>-2.28422E-3</c:v>
                </c:pt>
                <c:pt idx="40979" formatCode="0.00E+00">
                  <c:v>-2.1885300000000002E-3</c:v>
                </c:pt>
                <c:pt idx="40980" formatCode="0.00E+00">
                  <c:v>-2.0954400000000001E-3</c:v>
                </c:pt>
                <c:pt idx="40981" formatCode="0.00E+00">
                  <c:v>-2.0051000000000001E-3</c:v>
                </c:pt>
                <c:pt idx="40982" formatCode="0.00E+00">
                  <c:v>-1.9176799999999999E-3</c:v>
                </c:pt>
                <c:pt idx="40983" formatCode="0.00E+00">
                  <c:v>-1.83332E-3</c:v>
                </c:pt>
                <c:pt idx="40984" formatCode="0.00E+00">
                  <c:v>-1.7521699999999999E-3</c:v>
                </c:pt>
                <c:pt idx="40985" formatCode="0.00E+00">
                  <c:v>-1.6743400000000001E-3</c:v>
                </c:pt>
                <c:pt idx="40986" formatCode="0.00E+00">
                  <c:v>-1.5999499999999999E-3</c:v>
                </c:pt>
                <c:pt idx="40987" formatCode="0.00E+00">
                  <c:v>-1.52911E-3</c:v>
                </c:pt>
                <c:pt idx="40988" formatCode="0.00E+00">
                  <c:v>-1.4618999999999999E-3</c:v>
                </c:pt>
                <c:pt idx="40989" formatCode="0.00E+00">
                  <c:v>-1.3984100000000001E-3</c:v>
                </c:pt>
                <c:pt idx="40990" formatCode="0.00E+00">
                  <c:v>-1.3387E-3</c:v>
                </c:pt>
                <c:pt idx="40991" formatCode="0.00E+00">
                  <c:v>-1.2828399999999999E-3</c:v>
                </c:pt>
                <c:pt idx="40992" formatCode="0.00E+00">
                  <c:v>-1.23087E-3</c:v>
                </c:pt>
                <c:pt idx="40993" formatCode="0.00E+00">
                  <c:v>-1.18282E-3</c:v>
                </c:pt>
                <c:pt idx="40994" formatCode="0.00E+00">
                  <c:v>-1.13872E-3</c:v>
                </c:pt>
                <c:pt idx="40995" formatCode="0.00E+00">
                  <c:v>-1.09858E-3</c:v>
                </c:pt>
                <c:pt idx="40996" formatCode="0.00E+00">
                  <c:v>-1.0624E-3</c:v>
                </c:pt>
                <c:pt idx="40997" formatCode="0.00E+00">
                  <c:v>-1.03016E-3</c:v>
                </c:pt>
                <c:pt idx="40998" formatCode="0.00E+00">
                  <c:v>-1.0018500000000001E-3</c:v>
                </c:pt>
                <c:pt idx="40999" formatCode="0.00E+00">
                  <c:v>-9.7742500000000008E-4</c:v>
                </c:pt>
                <c:pt idx="41000" formatCode="0.00E+00">
                  <c:v>-9.5684199999999996E-4</c:v>
                </c:pt>
                <c:pt idx="41001" formatCode="0.00E+00">
                  <c:v>-9.4004400000000001E-4</c:v>
                </c:pt>
                <c:pt idx="41002" formatCode="0.00E+00">
                  <c:v>-9.2696399999999996E-4</c:v>
                </c:pt>
                <c:pt idx="41003" formatCode="0.00E+00">
                  <c:v>-9.1752200000000004E-4</c:v>
                </c:pt>
                <c:pt idx="41004" formatCode="0.00E+00">
                  <c:v>-9.1162999999999997E-4</c:v>
                </c:pt>
                <c:pt idx="41005" formatCode="0.00E+00">
                  <c:v>-9.0918900000000003E-4</c:v>
                </c:pt>
                <c:pt idx="41006" formatCode="0.00E+00">
                  <c:v>-9.1008899999999999E-4</c:v>
                </c:pt>
                <c:pt idx="41007" formatCode="0.00E+00">
                  <c:v>-9.1421199999999997E-4</c:v>
                </c:pt>
                <c:pt idx="41008" formatCode="0.00E+00">
                  <c:v>-9.2143100000000001E-4</c:v>
                </c:pt>
                <c:pt idx="41009" formatCode="0.00E+00">
                  <c:v>-9.3160699999999999E-4</c:v>
                </c:pt>
                <c:pt idx="41010" formatCode="0.00E+00">
                  <c:v>-9.4459600000000002E-4</c:v>
                </c:pt>
                <c:pt idx="41011" formatCode="0.00E+00">
                  <c:v>-9.6024399999999996E-4</c:v>
                </c:pt>
                <c:pt idx="41012" formatCode="0.00E+00">
                  <c:v>-9.7838900000000008E-4</c:v>
                </c:pt>
                <c:pt idx="41013" formatCode="0.00E+00">
                  <c:v>-9.9886099999999998E-4</c:v>
                </c:pt>
                <c:pt idx="41014" formatCode="0.00E+00">
                  <c:v>-1.0214899999999999E-3</c:v>
                </c:pt>
                <c:pt idx="41015" formatCode="0.00E+00">
                  <c:v>-1.04608E-3</c:v>
                </c:pt>
                <c:pt idx="41016" formatCode="0.00E+00">
                  <c:v>-1.07245E-3</c:v>
                </c:pt>
                <c:pt idx="41017" formatCode="0.00E+00">
                  <c:v>-1.10041E-3</c:v>
                </c:pt>
                <c:pt idx="41018" formatCode="0.00E+00">
                  <c:v>-1.1297499999999999E-3</c:v>
                </c:pt>
                <c:pt idx="41019" formatCode="0.00E+00">
                  <c:v>-1.1602699999999999E-3</c:v>
                </c:pt>
                <c:pt idx="41020" formatCode="0.00E+00">
                  <c:v>-1.19176E-3</c:v>
                </c:pt>
                <c:pt idx="41021" formatCode="0.00E+00">
                  <c:v>-1.22401E-3</c:v>
                </c:pt>
                <c:pt idx="41022" formatCode="0.00E+00">
                  <c:v>-1.2568E-3</c:v>
                </c:pt>
                <c:pt idx="41023" formatCode="0.00E+00">
                  <c:v>-1.28991E-3</c:v>
                </c:pt>
                <c:pt idx="41024" formatCode="0.00E+00">
                  <c:v>-1.3231199999999999E-3</c:v>
                </c:pt>
                <c:pt idx="41025" formatCode="0.00E+00">
                  <c:v>-1.3562100000000001E-3</c:v>
                </c:pt>
                <c:pt idx="41026" formatCode="0.00E+00">
                  <c:v>-1.3889499999999999E-3</c:v>
                </c:pt>
                <c:pt idx="41027" formatCode="0.00E+00">
                  <c:v>-1.4211199999999999E-3</c:v>
                </c:pt>
                <c:pt idx="41028" formatCode="0.00E+00">
                  <c:v>-1.4524900000000001E-3</c:v>
                </c:pt>
                <c:pt idx="41029" formatCode="0.00E+00">
                  <c:v>-1.48284E-3</c:v>
                </c:pt>
                <c:pt idx="41030" formatCode="0.00E+00">
                  <c:v>-1.51195E-3</c:v>
                </c:pt>
                <c:pt idx="41031" formatCode="0.00E+00">
                  <c:v>-1.53958E-3</c:v>
                </c:pt>
                <c:pt idx="41032" formatCode="0.00E+00">
                  <c:v>-1.5655199999999999E-3</c:v>
                </c:pt>
                <c:pt idx="41033" formatCode="0.00E+00">
                  <c:v>-1.5895600000000001E-3</c:v>
                </c:pt>
                <c:pt idx="41034" formatCode="0.00E+00">
                  <c:v>-1.61147E-3</c:v>
                </c:pt>
                <c:pt idx="41035" formatCode="0.00E+00">
                  <c:v>-1.6310400000000001E-3</c:v>
                </c:pt>
                <c:pt idx="41036" formatCode="0.00E+00">
                  <c:v>-1.6480799999999999E-3</c:v>
                </c:pt>
                <c:pt idx="41037" formatCode="0.00E+00">
                  <c:v>-1.66237E-3</c:v>
                </c:pt>
                <c:pt idx="41038" formatCode="0.00E+00">
                  <c:v>-1.6737099999999999E-3</c:v>
                </c:pt>
                <c:pt idx="41039" formatCode="0.00E+00">
                  <c:v>-1.6819199999999999E-3</c:v>
                </c:pt>
                <c:pt idx="41040" formatCode="0.00E+00">
                  <c:v>-1.6868E-3</c:v>
                </c:pt>
                <c:pt idx="41041" formatCode="0.00E+00">
                  <c:v>-1.68819E-3</c:v>
                </c:pt>
                <c:pt idx="41042" formatCode="0.00E+00">
                  <c:v>-1.68589E-3</c:v>
                </c:pt>
                <c:pt idx="41043" formatCode="0.00E+00">
                  <c:v>-1.67975E-3</c:v>
                </c:pt>
                <c:pt idx="41044" formatCode="0.00E+00">
                  <c:v>-1.66961E-3</c:v>
                </c:pt>
                <c:pt idx="41045" formatCode="0.00E+00">
                  <c:v>-1.65533E-3</c:v>
                </c:pt>
                <c:pt idx="41046" formatCode="0.00E+00">
                  <c:v>-1.63674E-3</c:v>
                </c:pt>
                <c:pt idx="41047" formatCode="0.00E+00">
                  <c:v>-1.61374E-3</c:v>
                </c:pt>
                <c:pt idx="41048" formatCode="0.00E+00">
                  <c:v>-1.58618E-3</c:v>
                </c:pt>
                <c:pt idx="41049" formatCode="0.00E+00">
                  <c:v>-1.5539600000000001E-3</c:v>
                </c:pt>
                <c:pt idx="41050" formatCode="0.00E+00">
                  <c:v>-1.51698E-3</c:v>
                </c:pt>
                <c:pt idx="41051" formatCode="0.00E+00">
                  <c:v>-1.4751300000000001E-3</c:v>
                </c:pt>
                <c:pt idx="41052" formatCode="0.00E+00">
                  <c:v>-1.4283399999999999E-3</c:v>
                </c:pt>
                <c:pt idx="41053" formatCode="0.00E+00">
                  <c:v>-1.3765400000000001E-3</c:v>
                </c:pt>
                <c:pt idx="41054" formatCode="0.00E+00">
                  <c:v>-1.3196600000000001E-3</c:v>
                </c:pt>
                <c:pt idx="41055" formatCode="0.00E+00">
                  <c:v>-1.2576499999999999E-3</c:v>
                </c:pt>
                <c:pt idx="41056" formatCode="0.00E+00">
                  <c:v>-1.1904699999999999E-3</c:v>
                </c:pt>
                <c:pt idx="41057" formatCode="0.00E+00">
                  <c:v>-1.1181100000000001E-3</c:v>
                </c:pt>
                <c:pt idx="41058" formatCode="0.00E+00">
                  <c:v>-1.04053E-3</c:v>
                </c:pt>
                <c:pt idx="41059" formatCode="0.00E+00">
                  <c:v>-9.5774E-4</c:v>
                </c:pt>
                <c:pt idx="41060" formatCode="0.00E+00">
                  <c:v>-8.6974800000000005E-4</c:v>
                </c:pt>
                <c:pt idx="41061" formatCode="0.00E+00">
                  <c:v>-7.7656899999999996E-4</c:v>
                </c:pt>
                <c:pt idx="41062" formatCode="0.00E+00">
                  <c:v>-6.7823700000000005E-4</c:v>
                </c:pt>
                <c:pt idx="41063" formatCode="0.00E+00">
                  <c:v>-5.7479600000000003E-4</c:v>
                </c:pt>
                <c:pt idx="41064" formatCode="0.00E+00">
                  <c:v>-4.6631100000000001E-4</c:v>
                </c:pt>
                <c:pt idx="41065" formatCode="0.00E+00">
                  <c:v>-3.5285600000000002E-4</c:v>
                </c:pt>
                <c:pt idx="41066" formatCode="0.00E+00">
                  <c:v>-2.3450599999999999E-4</c:v>
                </c:pt>
                <c:pt idx="41067" formatCode="0.00E+00">
                  <c:v>-1.11333E-4</c:v>
                </c:pt>
                <c:pt idx="41068" formatCode="0.00E+00">
                  <c:v>1.6582099999999998E-5</c:v>
                </c:pt>
                <c:pt idx="41069" formatCode="0.00E+00">
                  <c:v>1.4911300000000001E-4</c:v>
                </c:pt>
                <c:pt idx="41070" formatCode="0.00E+00">
                  <c:v>2.86058E-4</c:v>
                </c:pt>
                <c:pt idx="41071" formatCode="0.00E+00">
                  <c:v>4.2718200000000002E-4</c:v>
                </c:pt>
                <c:pt idx="41072" formatCode="0.00E+00">
                  <c:v>5.7234400000000002E-4</c:v>
                </c:pt>
                <c:pt idx="41073" formatCode="0.00E+00">
                  <c:v>7.2165300000000005E-4</c:v>
                </c:pt>
                <c:pt idx="41074" formatCode="0.00E+00">
                  <c:v>8.7547999999999999E-4</c:v>
                </c:pt>
                <c:pt idx="41075" formatCode="0.00E+00">
                  <c:v>1.03426E-3</c:v>
                </c:pt>
                <c:pt idx="41076" formatCode="0.00E+00">
                  <c:v>1.1981699999999999E-3</c:v>
                </c:pt>
                <c:pt idx="41077" formatCode="0.00E+00">
                  <c:v>1.36688E-3</c:v>
                </c:pt>
                <c:pt idx="41078" formatCode="0.00E+00">
                  <c:v>1.5396299999999999E-3</c:v>
                </c:pt>
                <c:pt idx="41079" formatCode="0.00E+00">
                  <c:v>1.71554E-3</c:v>
                </c:pt>
                <c:pt idx="41080" formatCode="0.00E+00">
                  <c:v>1.8938E-3</c:v>
                </c:pt>
                <c:pt idx="41081" formatCode="0.00E+00">
                  <c:v>2.0736700000000001E-3</c:v>
                </c:pt>
                <c:pt idx="41082" formatCode="0.00E+00">
                  <c:v>2.2544000000000002E-3</c:v>
                </c:pt>
                <c:pt idx="41083" formatCode="0.00E+00">
                  <c:v>2.4352900000000001E-3</c:v>
                </c:pt>
                <c:pt idx="41084" formatCode="0.00E+00">
                  <c:v>2.61561E-3</c:v>
                </c:pt>
                <c:pt idx="41085" formatCode="0.00E+00">
                  <c:v>2.79466E-3</c:v>
                </c:pt>
                <c:pt idx="41086" formatCode="0.00E+00">
                  <c:v>2.9716999999999999E-3</c:v>
                </c:pt>
                <c:pt idx="41087" formatCode="0.00E+00">
                  <c:v>3.1458200000000001E-3</c:v>
                </c:pt>
                <c:pt idx="41088" formatCode="0.00E+00">
                  <c:v>3.3162500000000002E-3</c:v>
                </c:pt>
                <c:pt idx="41089" formatCode="0.00E+00">
                  <c:v>3.4824399999999998E-3</c:v>
                </c:pt>
                <c:pt idx="41090" formatCode="0.00E+00">
                  <c:v>3.64372E-3</c:v>
                </c:pt>
                <c:pt idx="41091" formatCode="0.00E+00">
                  <c:v>3.7992E-3</c:v>
                </c:pt>
                <c:pt idx="41092" formatCode="0.00E+00">
                  <c:v>3.9481100000000003E-3</c:v>
                </c:pt>
                <c:pt idx="41093" formatCode="0.00E+00">
                  <c:v>4.0897599999999996E-3</c:v>
                </c:pt>
                <c:pt idx="41094" formatCode="0.00E+00">
                  <c:v>4.2234500000000001E-3</c:v>
                </c:pt>
                <c:pt idx="41095" formatCode="0.00E+00">
                  <c:v>4.3483699999999998E-3</c:v>
                </c:pt>
                <c:pt idx="41096" formatCode="0.00E+00">
                  <c:v>4.4640399999999998E-3</c:v>
                </c:pt>
                <c:pt idx="41097" formatCode="0.00E+00">
                  <c:v>4.5703999999999996E-3</c:v>
                </c:pt>
                <c:pt idx="41098" formatCode="0.00E+00">
                  <c:v>4.6670699999999997E-3</c:v>
                </c:pt>
                <c:pt idx="41099" formatCode="0.00E+00">
                  <c:v>4.7530200000000002E-3</c:v>
                </c:pt>
                <c:pt idx="41100" formatCode="0.00E+00">
                  <c:v>4.82739E-3</c:v>
                </c:pt>
                <c:pt idx="41101" formatCode="0.00E+00">
                  <c:v>4.8896499999999997E-3</c:v>
                </c:pt>
                <c:pt idx="41102" formatCode="0.00E+00">
                  <c:v>4.9392100000000003E-3</c:v>
                </c:pt>
                <c:pt idx="41103" formatCode="0.00E+00">
                  <c:v>4.9757600000000001E-3</c:v>
                </c:pt>
                <c:pt idx="41104" formatCode="0.00E+00">
                  <c:v>4.9993399999999997E-3</c:v>
                </c:pt>
                <c:pt idx="41105" formatCode="0.00E+00">
                  <c:v>5.0098299999999998E-3</c:v>
                </c:pt>
                <c:pt idx="41106" formatCode="0.00E+00">
                  <c:v>5.0066700000000004E-3</c:v>
                </c:pt>
                <c:pt idx="41107" formatCode="0.00E+00">
                  <c:v>4.9889699999999997E-3</c:v>
                </c:pt>
                <c:pt idx="41108" formatCode="0.00E+00">
                  <c:v>4.9560799999999999E-3</c:v>
                </c:pt>
                <c:pt idx="41109" formatCode="0.00E+00">
                  <c:v>4.90786E-3</c:v>
                </c:pt>
                <c:pt idx="41110" formatCode="0.00E+00">
                  <c:v>4.8441500000000002E-3</c:v>
                </c:pt>
                <c:pt idx="41111" formatCode="0.00E+00">
                  <c:v>4.7645400000000003E-3</c:v>
                </c:pt>
                <c:pt idx="41112" formatCode="0.00E+00">
                  <c:v>4.6686999999999996E-3</c:v>
                </c:pt>
                <c:pt idx="41113" formatCode="0.00E+00">
                  <c:v>4.5564400000000001E-3</c:v>
                </c:pt>
                <c:pt idx="41114" formatCode="0.00E+00">
                  <c:v>4.42751E-3</c:v>
                </c:pt>
                <c:pt idx="41115" formatCode="0.00E+00">
                  <c:v>4.2818600000000002E-3</c:v>
                </c:pt>
                <c:pt idx="41116" formatCode="0.00E+00">
                  <c:v>4.1192900000000003E-3</c:v>
                </c:pt>
                <c:pt idx="41117" formatCode="0.00E+00">
                  <c:v>3.9392400000000001E-3</c:v>
                </c:pt>
                <c:pt idx="41118" formatCode="0.00E+00">
                  <c:v>3.7417399999999999E-3</c:v>
                </c:pt>
                <c:pt idx="41119" formatCode="0.00E+00">
                  <c:v>3.5276399999999999E-3</c:v>
                </c:pt>
                <c:pt idx="41120" formatCode="0.00E+00">
                  <c:v>3.29707E-3</c:v>
                </c:pt>
                <c:pt idx="41121" formatCode="0.00E+00">
                  <c:v>3.04836E-3</c:v>
                </c:pt>
                <c:pt idx="41122" formatCode="0.00E+00">
                  <c:v>2.7788499999999998E-3</c:v>
                </c:pt>
                <c:pt idx="41123" formatCode="0.00E+00">
                  <c:v>2.4879300000000002E-3</c:v>
                </c:pt>
                <c:pt idx="41124" formatCode="0.00E+00">
                  <c:v>2.1782099999999999E-3</c:v>
                </c:pt>
                <c:pt idx="41125" formatCode="0.00E+00">
                  <c:v>1.8527999999999999E-3</c:v>
                </c:pt>
                <c:pt idx="41126" formatCode="0.00E+00">
                  <c:v>1.5129799999999999E-3</c:v>
                </c:pt>
                <c:pt idx="41127" formatCode="0.00E+00">
                  <c:v>1.1586599999999999E-3</c:v>
                </c:pt>
                <c:pt idx="41128" formatCode="0.00E+00">
                  <c:v>7.8990699999999996E-4</c:v>
                </c:pt>
                <c:pt idx="41129" formatCode="0.00E+00">
                  <c:v>4.0734300000000001E-4</c:v>
                </c:pt>
                <c:pt idx="41130" formatCode="0.00E+00">
                  <c:v>1.1423899999999999E-5</c:v>
                </c:pt>
                <c:pt idx="41131" formatCode="0.00E+00">
                  <c:v>-3.9775200000000002E-4</c:v>
                </c:pt>
                <c:pt idx="41132" formatCode="0.00E+00">
                  <c:v>-8.1996399999999996E-4</c:v>
                </c:pt>
                <c:pt idx="41133" formatCode="0.00E+00">
                  <c:v>-1.2548100000000001E-3</c:v>
                </c:pt>
                <c:pt idx="41134" formatCode="0.00E+00">
                  <c:v>-1.70214E-3</c:v>
                </c:pt>
                <c:pt idx="41135" formatCode="0.00E+00">
                  <c:v>-2.1622299999999998E-3</c:v>
                </c:pt>
                <c:pt idx="41136" formatCode="0.00E+00">
                  <c:v>-2.6354999999999998E-3</c:v>
                </c:pt>
                <c:pt idx="41137" formatCode="0.00E+00">
                  <c:v>-3.1222899999999998E-3</c:v>
                </c:pt>
                <c:pt idx="41138" formatCode="0.00E+00">
                  <c:v>-3.6225699999999999E-3</c:v>
                </c:pt>
                <c:pt idx="41139" formatCode="0.00E+00">
                  <c:v>-4.1361599999999998E-3</c:v>
                </c:pt>
                <c:pt idx="41140" formatCode="0.00E+00">
                  <c:v>-4.6630600000000001E-3</c:v>
                </c:pt>
                <c:pt idx="41141" formatCode="0.00E+00">
                  <c:v>-5.2031400000000002E-3</c:v>
                </c:pt>
                <c:pt idx="41142" formatCode="0.00E+00">
                  <c:v>-5.7556700000000001E-3</c:v>
                </c:pt>
                <c:pt idx="41143" formatCode="0.00E+00">
                  <c:v>-6.3189400000000003E-3</c:v>
                </c:pt>
                <c:pt idx="41144" formatCode="0.00E+00">
                  <c:v>-6.8906999999999996E-3</c:v>
                </c:pt>
                <c:pt idx="41145" formatCode="0.00E+00">
                  <c:v>-7.4697899999999996E-3</c:v>
                </c:pt>
                <c:pt idx="41146" formatCode="0.00E+00">
                  <c:v>-8.0572300000000003E-3</c:v>
                </c:pt>
                <c:pt idx="41147" formatCode="0.00E+00">
                  <c:v>-8.6550399999999993E-3</c:v>
                </c:pt>
                <c:pt idx="41148" formatCode="0.00E+00">
                  <c:v>-9.2643900000000008E-3</c:v>
                </c:pt>
                <c:pt idx="41149" formatCode="0.00E+00">
                  <c:v>-9.8852200000000001E-3</c:v>
                </c:pt>
                <c:pt idx="41150">
                  <c:v>-1.05168E-2</c:v>
                </c:pt>
                <c:pt idx="41151">
                  <c:v>-1.11577E-2</c:v>
                </c:pt>
                <c:pt idx="41152">
                  <c:v>-1.1805400000000001E-2</c:v>
                </c:pt>
                <c:pt idx="41153">
                  <c:v>-1.24563E-2</c:v>
                </c:pt>
                <c:pt idx="41154">
                  <c:v>-1.3108099999999999E-2</c:v>
                </c:pt>
                <c:pt idx="41155">
                  <c:v>-1.3761199999999999E-2</c:v>
                </c:pt>
                <c:pt idx="41156">
                  <c:v>-1.4417900000000001E-2</c:v>
                </c:pt>
                <c:pt idx="41157">
                  <c:v>-1.50779E-2</c:v>
                </c:pt>
                <c:pt idx="41158">
                  <c:v>-1.5739099999999999E-2</c:v>
                </c:pt>
                <c:pt idx="41159">
                  <c:v>-1.63997E-2</c:v>
                </c:pt>
                <c:pt idx="41160">
                  <c:v>-1.70604E-2</c:v>
                </c:pt>
                <c:pt idx="41161">
                  <c:v>-1.7722499999999999E-2</c:v>
                </c:pt>
                <c:pt idx="41162">
                  <c:v>-1.8386199999999998E-2</c:v>
                </c:pt>
                <c:pt idx="41163">
                  <c:v>-1.9050399999999999E-2</c:v>
                </c:pt>
                <c:pt idx="41164">
                  <c:v>-1.9713600000000001E-2</c:v>
                </c:pt>
                <c:pt idx="41165">
                  <c:v>-2.0374900000000001E-2</c:v>
                </c:pt>
                <c:pt idx="41166">
                  <c:v>-2.1032800000000001E-2</c:v>
                </c:pt>
                <c:pt idx="41167">
                  <c:v>-2.1684800000000001E-2</c:v>
                </c:pt>
                <c:pt idx="41168">
                  <c:v>-2.2328400000000002E-2</c:v>
                </c:pt>
                <c:pt idx="41169">
                  <c:v>-2.29614E-2</c:v>
                </c:pt>
                <c:pt idx="41170">
                  <c:v>-2.3583400000000001E-2</c:v>
                </c:pt>
                <c:pt idx="41171">
                  <c:v>-2.4195600000000001E-2</c:v>
                </c:pt>
                <c:pt idx="41172">
                  <c:v>-2.47993E-2</c:v>
                </c:pt>
                <c:pt idx="41173">
                  <c:v>-2.5393800000000001E-2</c:v>
                </c:pt>
                <c:pt idx="41174">
                  <c:v>-2.59776E-2</c:v>
                </c:pt>
                <c:pt idx="41175">
                  <c:v>-2.6549300000000001E-2</c:v>
                </c:pt>
                <c:pt idx="41176">
                  <c:v>-2.7108899999999998E-2</c:v>
                </c:pt>
                <c:pt idx="41177">
                  <c:v>-2.76577E-2</c:v>
                </c:pt>
                <c:pt idx="41178">
                  <c:v>-2.8196300000000001E-2</c:v>
                </c:pt>
                <c:pt idx="41179">
                  <c:v>-2.8724099999999999E-2</c:v>
                </c:pt>
                <c:pt idx="41180">
                  <c:v>-2.9240499999999999E-2</c:v>
                </c:pt>
                <c:pt idx="41181">
                  <c:v>-2.9747099999999999E-2</c:v>
                </c:pt>
                <c:pt idx="41182">
                  <c:v>-3.0245999999999999E-2</c:v>
                </c:pt>
                <c:pt idx="41183">
                  <c:v>-3.0738700000000001E-2</c:v>
                </c:pt>
                <c:pt idx="41184">
                  <c:v>-3.1227999999999999E-2</c:v>
                </c:pt>
                <c:pt idx="41185">
                  <c:v>-3.1717200000000001E-2</c:v>
                </c:pt>
                <c:pt idx="41186">
                  <c:v>-3.2206199999999997E-2</c:v>
                </c:pt>
                <c:pt idx="41187">
                  <c:v>-3.2692600000000002E-2</c:v>
                </c:pt>
                <c:pt idx="41188">
                  <c:v>-3.31749E-2</c:v>
                </c:pt>
                <c:pt idx="41189">
                  <c:v>-3.3654499999999997E-2</c:v>
                </c:pt>
                <c:pt idx="41190">
                  <c:v>-3.4132900000000001E-2</c:v>
                </c:pt>
                <c:pt idx="41191">
                  <c:v>-3.4609800000000003E-2</c:v>
                </c:pt>
                <c:pt idx="41192">
                  <c:v>-3.50836E-2</c:v>
                </c:pt>
                <c:pt idx="41193">
                  <c:v>-3.5553700000000001E-2</c:v>
                </c:pt>
                <c:pt idx="41194">
                  <c:v>-3.6020999999999997E-2</c:v>
                </c:pt>
                <c:pt idx="41195">
                  <c:v>-3.6486600000000001E-2</c:v>
                </c:pt>
                <c:pt idx="41196">
                  <c:v>-3.69518E-2</c:v>
                </c:pt>
                <c:pt idx="41197">
                  <c:v>-3.7417100000000002E-2</c:v>
                </c:pt>
                <c:pt idx="41198">
                  <c:v>-3.78825E-2</c:v>
                </c:pt>
                <c:pt idx="41199">
                  <c:v>-3.8348300000000002E-2</c:v>
                </c:pt>
                <c:pt idx="41200">
                  <c:v>-3.8814599999999998E-2</c:v>
                </c:pt>
                <c:pt idx="41201">
                  <c:v>-3.92804E-2</c:v>
                </c:pt>
                <c:pt idx="41202">
                  <c:v>-3.9744599999999998E-2</c:v>
                </c:pt>
                <c:pt idx="41203">
                  <c:v>-4.0208599999999997E-2</c:v>
                </c:pt>
                <c:pt idx="41204">
                  <c:v>-4.0674099999999998E-2</c:v>
                </c:pt>
                <c:pt idx="41205">
                  <c:v>-4.1141200000000003E-2</c:v>
                </c:pt>
                <c:pt idx="41206">
                  <c:v>-4.1608699999999998E-2</c:v>
                </c:pt>
                <c:pt idx="41207">
                  <c:v>-4.2076599999999999E-2</c:v>
                </c:pt>
                <c:pt idx="41208">
                  <c:v>-4.2547300000000003E-2</c:v>
                </c:pt>
                <c:pt idx="41209">
                  <c:v>-4.3023400000000003E-2</c:v>
                </c:pt>
                <c:pt idx="41210">
                  <c:v>-4.3506200000000002E-2</c:v>
                </c:pt>
                <c:pt idx="41211">
                  <c:v>-4.39967E-2</c:v>
                </c:pt>
                <c:pt idx="41212">
                  <c:v>-4.4496599999999997E-2</c:v>
                </c:pt>
                <c:pt idx="41213">
                  <c:v>-4.5008699999999999E-2</c:v>
                </c:pt>
                <c:pt idx="41214">
                  <c:v>-4.5536500000000001E-2</c:v>
                </c:pt>
                <c:pt idx="41215">
                  <c:v>-4.6082600000000001E-2</c:v>
                </c:pt>
                <c:pt idx="41216">
                  <c:v>-4.6647800000000003E-2</c:v>
                </c:pt>
                <c:pt idx="41217">
                  <c:v>-4.7231599999999999E-2</c:v>
                </c:pt>
                <c:pt idx="41218">
                  <c:v>-4.7832699999999999E-2</c:v>
                </c:pt>
                <c:pt idx="41219">
                  <c:v>-4.8449800000000001E-2</c:v>
                </c:pt>
                <c:pt idx="41220">
                  <c:v>-4.9081100000000003E-2</c:v>
                </c:pt>
                <c:pt idx="41221">
                  <c:v>-4.9726199999999998E-2</c:v>
                </c:pt>
                <c:pt idx="41222">
                  <c:v>-5.0388200000000001E-2</c:v>
                </c:pt>
                <c:pt idx="41223">
                  <c:v>-5.1071400000000003E-2</c:v>
                </c:pt>
                <c:pt idx="41224">
                  <c:v>-5.1776000000000003E-2</c:v>
                </c:pt>
                <c:pt idx="41225">
                  <c:v>-5.2498200000000002E-2</c:v>
                </c:pt>
                <c:pt idx="41226">
                  <c:v>-5.3234900000000002E-2</c:v>
                </c:pt>
                <c:pt idx="41227">
                  <c:v>-5.3986800000000001E-2</c:v>
                </c:pt>
                <c:pt idx="41228">
                  <c:v>-5.4755100000000001E-2</c:v>
                </c:pt>
                <c:pt idx="41229">
                  <c:v>-5.5541199999999999E-2</c:v>
                </c:pt>
                <c:pt idx="41230">
                  <c:v>-5.6347000000000001E-2</c:v>
                </c:pt>
                <c:pt idx="41231">
                  <c:v>-5.7173500000000002E-2</c:v>
                </c:pt>
                <c:pt idx="41232">
                  <c:v>-5.8020299999999997E-2</c:v>
                </c:pt>
                <c:pt idx="41233">
                  <c:v>-5.8888099999999999E-2</c:v>
                </c:pt>
                <c:pt idx="41234">
                  <c:v>-5.9778299999999999E-2</c:v>
                </c:pt>
                <c:pt idx="41235">
                  <c:v>-6.0690500000000001E-2</c:v>
                </c:pt>
                <c:pt idx="41236">
                  <c:v>-6.16226E-2</c:v>
                </c:pt>
                <c:pt idx="41237">
                  <c:v>-6.2572199999999994E-2</c:v>
                </c:pt>
                <c:pt idx="41238">
                  <c:v>-6.3538800000000006E-2</c:v>
                </c:pt>
                <c:pt idx="41239">
                  <c:v>-6.4523999999999998E-2</c:v>
                </c:pt>
                <c:pt idx="41240">
                  <c:v>-6.5530400000000003E-2</c:v>
                </c:pt>
                <c:pt idx="41241">
                  <c:v>-6.6559999999999994E-2</c:v>
                </c:pt>
                <c:pt idx="41242">
                  <c:v>-6.7613400000000004E-2</c:v>
                </c:pt>
                <c:pt idx="41243">
                  <c:v>-6.8690699999999993E-2</c:v>
                </c:pt>
                <c:pt idx="41244">
                  <c:v>-6.9791599999999995E-2</c:v>
                </c:pt>
                <c:pt idx="41245">
                  <c:v>-7.0915500000000006E-2</c:v>
                </c:pt>
                <c:pt idx="41246">
                  <c:v>-7.2061399999999998E-2</c:v>
                </c:pt>
                <c:pt idx="41247">
                  <c:v>-7.3228100000000004E-2</c:v>
                </c:pt>
                <c:pt idx="41248">
                  <c:v>-7.4413499999999994E-2</c:v>
                </c:pt>
                <c:pt idx="41249">
                  <c:v>-7.5614000000000001E-2</c:v>
                </c:pt>
                <c:pt idx="41250">
                  <c:v>-7.6826900000000004E-2</c:v>
                </c:pt>
                <c:pt idx="41251">
                  <c:v>-7.80526E-2</c:v>
                </c:pt>
                <c:pt idx="41252">
                  <c:v>-7.9294299999999998E-2</c:v>
                </c:pt>
                <c:pt idx="41253">
                  <c:v>-8.0555299999999996E-2</c:v>
                </c:pt>
                <c:pt idx="41254">
                  <c:v>-8.1836099999999995E-2</c:v>
                </c:pt>
                <c:pt idx="41255">
                  <c:v>-8.3135100000000003E-2</c:v>
                </c:pt>
                <c:pt idx="41256">
                  <c:v>-8.4450300000000006E-2</c:v>
                </c:pt>
                <c:pt idx="41257">
                  <c:v>-8.5780099999999998E-2</c:v>
                </c:pt>
                <c:pt idx="41258">
                  <c:v>-8.7123699999999998E-2</c:v>
                </c:pt>
                <c:pt idx="41259">
                  <c:v>-8.8481299999999999E-2</c:v>
                </c:pt>
                <c:pt idx="41260">
                  <c:v>-8.9850200000000005E-2</c:v>
                </c:pt>
                <c:pt idx="41261">
                  <c:v>-9.1224899999999998E-2</c:v>
                </c:pt>
                <c:pt idx="41262">
                  <c:v>-9.2601699999999995E-2</c:v>
                </c:pt>
                <c:pt idx="41263">
                  <c:v>-9.3981300000000004E-2</c:v>
                </c:pt>
                <c:pt idx="41264">
                  <c:v>-9.5365500000000006E-2</c:v>
                </c:pt>
                <c:pt idx="41265">
                  <c:v>-9.6754999999999994E-2</c:v>
                </c:pt>
                <c:pt idx="41266">
                  <c:v>-9.8149200000000006E-2</c:v>
                </c:pt>
                <c:pt idx="41267">
                  <c:v>-9.9546599999999999E-2</c:v>
                </c:pt>
                <c:pt idx="41268">
                  <c:v>-0.100943</c:v>
                </c:pt>
                <c:pt idx="41269">
                  <c:v>-0.102328</c:v>
                </c:pt>
                <c:pt idx="41270">
                  <c:v>-0.103695</c:v>
                </c:pt>
                <c:pt idx="41271">
                  <c:v>-0.105043</c:v>
                </c:pt>
                <c:pt idx="41272">
                  <c:v>-0.106376</c:v>
                </c:pt>
                <c:pt idx="41273">
                  <c:v>-0.107693</c:v>
                </c:pt>
                <c:pt idx="41274">
                  <c:v>-0.108996</c:v>
                </c:pt>
                <c:pt idx="41275">
                  <c:v>-0.11028499999999999</c:v>
                </c:pt>
                <c:pt idx="41276">
                  <c:v>-0.11156199999999999</c:v>
                </c:pt>
                <c:pt idx="41277">
                  <c:v>-0.11282300000000001</c:v>
                </c:pt>
                <c:pt idx="41278">
                  <c:v>-0.114064</c:v>
                </c:pt>
                <c:pt idx="41279">
                  <c:v>-0.115283</c:v>
                </c:pt>
                <c:pt idx="41280">
                  <c:v>-0.116478</c:v>
                </c:pt>
                <c:pt idx="41281">
                  <c:v>-0.117649</c:v>
                </c:pt>
                <c:pt idx="41282">
                  <c:v>-0.118795</c:v>
                </c:pt>
                <c:pt idx="41283">
                  <c:v>-0.119917</c:v>
                </c:pt>
                <c:pt idx="41284">
                  <c:v>-0.121016</c:v>
                </c:pt>
                <c:pt idx="41285">
                  <c:v>-0.122095</c:v>
                </c:pt>
                <c:pt idx="41286">
                  <c:v>-0.123155</c:v>
                </c:pt>
                <c:pt idx="41287">
                  <c:v>-0.124195</c:v>
                </c:pt>
                <c:pt idx="41288">
                  <c:v>-0.12520999999999999</c:v>
                </c:pt>
                <c:pt idx="41289">
                  <c:v>-0.12619900000000001</c:v>
                </c:pt>
                <c:pt idx="41290">
                  <c:v>-0.12715799999999999</c:v>
                </c:pt>
                <c:pt idx="41291">
                  <c:v>-0.128084</c:v>
                </c:pt>
                <c:pt idx="41292">
                  <c:v>-0.12897600000000001</c:v>
                </c:pt>
                <c:pt idx="41293">
                  <c:v>-0.12983</c:v>
                </c:pt>
                <c:pt idx="41294">
                  <c:v>-0.13064500000000001</c:v>
                </c:pt>
                <c:pt idx="41295">
                  <c:v>-0.13141900000000001</c:v>
                </c:pt>
                <c:pt idx="41296">
                  <c:v>-0.132156</c:v>
                </c:pt>
                <c:pt idx="41297">
                  <c:v>-0.132858</c:v>
                </c:pt>
                <c:pt idx="41298">
                  <c:v>-0.13352800000000001</c:v>
                </c:pt>
                <c:pt idx="41299">
                  <c:v>-0.13416500000000001</c:v>
                </c:pt>
                <c:pt idx="41300">
                  <c:v>-0.134767</c:v>
                </c:pt>
                <c:pt idx="41301">
                  <c:v>-0.13533100000000001</c:v>
                </c:pt>
                <c:pt idx="41302">
                  <c:v>-0.135855</c:v>
                </c:pt>
                <c:pt idx="41303">
                  <c:v>-0.13634199999999999</c:v>
                </c:pt>
                <c:pt idx="41304">
                  <c:v>-0.136794</c:v>
                </c:pt>
                <c:pt idx="41305">
                  <c:v>-0.137213</c:v>
                </c:pt>
                <c:pt idx="41306">
                  <c:v>-0.137601</c:v>
                </c:pt>
                <c:pt idx="41307">
                  <c:v>-0.137965</c:v>
                </c:pt>
                <c:pt idx="41308">
                  <c:v>-0.13830600000000001</c:v>
                </c:pt>
                <c:pt idx="41309">
                  <c:v>-0.138623</c:v>
                </c:pt>
                <c:pt idx="41310">
                  <c:v>-0.13891500000000001</c:v>
                </c:pt>
                <c:pt idx="41311">
                  <c:v>-0.139185</c:v>
                </c:pt>
                <c:pt idx="41312">
                  <c:v>-0.139435</c:v>
                </c:pt>
                <c:pt idx="41313">
                  <c:v>-0.13966400000000001</c:v>
                </c:pt>
                <c:pt idx="41314">
                  <c:v>-0.139871</c:v>
                </c:pt>
                <c:pt idx="41315">
                  <c:v>-0.14005699999999999</c:v>
                </c:pt>
                <c:pt idx="41316">
                  <c:v>-0.14022699999999999</c:v>
                </c:pt>
                <c:pt idx="41317">
                  <c:v>-0.14038100000000001</c:v>
                </c:pt>
                <c:pt idx="41318">
                  <c:v>-0.140515</c:v>
                </c:pt>
                <c:pt idx="41319">
                  <c:v>-0.140623</c:v>
                </c:pt>
                <c:pt idx="41320">
                  <c:v>-0.140705</c:v>
                </c:pt>
                <c:pt idx="41321">
                  <c:v>-0.140759</c:v>
                </c:pt>
                <c:pt idx="41322">
                  <c:v>-0.14078099999999999</c:v>
                </c:pt>
                <c:pt idx="41323">
                  <c:v>-0.14077000000000001</c:v>
                </c:pt>
                <c:pt idx="41324">
                  <c:v>-0.14072599999999999</c:v>
                </c:pt>
                <c:pt idx="41325">
                  <c:v>-0.140656</c:v>
                </c:pt>
                <c:pt idx="41326">
                  <c:v>-0.14056199999999999</c:v>
                </c:pt>
                <c:pt idx="41327">
                  <c:v>-0.14044699999999999</c:v>
                </c:pt>
                <c:pt idx="41328">
                  <c:v>-0.140315</c:v>
                </c:pt>
                <c:pt idx="41329">
                  <c:v>-0.14016600000000001</c:v>
                </c:pt>
                <c:pt idx="41330">
                  <c:v>-0.13999900000000001</c:v>
                </c:pt>
                <c:pt idx="41331">
                  <c:v>-0.13981399999999999</c:v>
                </c:pt>
                <c:pt idx="41332">
                  <c:v>-0.13961499999999999</c:v>
                </c:pt>
                <c:pt idx="41333">
                  <c:v>-0.139405</c:v>
                </c:pt>
                <c:pt idx="41334">
                  <c:v>-0.13918700000000001</c:v>
                </c:pt>
                <c:pt idx="41335">
                  <c:v>-0.138961</c:v>
                </c:pt>
                <c:pt idx="41336">
                  <c:v>-0.13872699999999999</c:v>
                </c:pt>
                <c:pt idx="41337">
                  <c:v>-0.138488</c:v>
                </c:pt>
                <c:pt idx="41338">
                  <c:v>-0.13825000000000001</c:v>
                </c:pt>
                <c:pt idx="41339">
                  <c:v>-0.138018</c:v>
                </c:pt>
                <c:pt idx="41340">
                  <c:v>-0.13778699999999999</c:v>
                </c:pt>
                <c:pt idx="41341">
                  <c:v>-0.13755000000000001</c:v>
                </c:pt>
                <c:pt idx="41342">
                  <c:v>-0.13730100000000001</c:v>
                </c:pt>
                <c:pt idx="41343">
                  <c:v>-0.13703799999999999</c:v>
                </c:pt>
                <c:pt idx="41344">
                  <c:v>-0.13676199999999999</c:v>
                </c:pt>
                <c:pt idx="41345">
                  <c:v>-0.13647200000000001</c:v>
                </c:pt>
                <c:pt idx="41346">
                  <c:v>-0.13616900000000001</c:v>
                </c:pt>
                <c:pt idx="41347">
                  <c:v>-0.13585700000000001</c:v>
                </c:pt>
                <c:pt idx="41348">
                  <c:v>-0.135544</c:v>
                </c:pt>
                <c:pt idx="41349">
                  <c:v>-0.135239</c:v>
                </c:pt>
                <c:pt idx="41350">
                  <c:v>-0.13494</c:v>
                </c:pt>
                <c:pt idx="41351">
                  <c:v>-0.13464400000000001</c:v>
                </c:pt>
                <c:pt idx="41352">
                  <c:v>-0.13435</c:v>
                </c:pt>
                <c:pt idx="41353">
                  <c:v>-0.13405800000000001</c:v>
                </c:pt>
                <c:pt idx="41354">
                  <c:v>-0.133768</c:v>
                </c:pt>
                <c:pt idx="41355">
                  <c:v>-0.13348099999999999</c:v>
                </c:pt>
                <c:pt idx="41356">
                  <c:v>-0.13320100000000001</c:v>
                </c:pt>
                <c:pt idx="41357">
                  <c:v>-0.132933</c:v>
                </c:pt>
                <c:pt idx="41358">
                  <c:v>-0.13268199999999999</c:v>
                </c:pt>
                <c:pt idx="41359">
                  <c:v>-0.13245299999999999</c:v>
                </c:pt>
                <c:pt idx="41360">
                  <c:v>-0.13224900000000001</c:v>
                </c:pt>
                <c:pt idx="41361">
                  <c:v>-0.13207199999999999</c:v>
                </c:pt>
                <c:pt idx="41362">
                  <c:v>-0.13192300000000001</c:v>
                </c:pt>
                <c:pt idx="41363">
                  <c:v>-0.1318</c:v>
                </c:pt>
                <c:pt idx="41364">
                  <c:v>-0.13170499999999999</c:v>
                </c:pt>
                <c:pt idx="41365">
                  <c:v>-0.13164100000000001</c:v>
                </c:pt>
                <c:pt idx="41366">
                  <c:v>-0.131608</c:v>
                </c:pt>
                <c:pt idx="41367">
                  <c:v>-0.131608</c:v>
                </c:pt>
                <c:pt idx="41368">
                  <c:v>-0.13164000000000001</c:v>
                </c:pt>
                <c:pt idx="41369">
                  <c:v>-0.13170000000000001</c:v>
                </c:pt>
                <c:pt idx="41370">
                  <c:v>-0.13178899999999999</c:v>
                </c:pt>
                <c:pt idx="41371">
                  <c:v>-0.131909</c:v>
                </c:pt>
                <c:pt idx="41372">
                  <c:v>-0.13206000000000001</c:v>
                </c:pt>
                <c:pt idx="41373">
                  <c:v>-0.13224</c:v>
                </c:pt>
                <c:pt idx="41374">
                  <c:v>-0.13244800000000001</c:v>
                </c:pt>
                <c:pt idx="41375">
                  <c:v>-0.132683</c:v>
                </c:pt>
                <c:pt idx="41376">
                  <c:v>-0.13294800000000001</c:v>
                </c:pt>
                <c:pt idx="41377">
                  <c:v>-0.133246</c:v>
                </c:pt>
                <c:pt idx="41378">
                  <c:v>-0.13358600000000001</c:v>
                </c:pt>
                <c:pt idx="41379">
                  <c:v>-0.13397300000000001</c:v>
                </c:pt>
                <c:pt idx="41380">
                  <c:v>-0.134411</c:v>
                </c:pt>
                <c:pt idx="41381">
                  <c:v>-0.13490199999999999</c:v>
                </c:pt>
                <c:pt idx="41382">
                  <c:v>-0.13544700000000001</c:v>
                </c:pt>
                <c:pt idx="41383">
                  <c:v>-0.136047</c:v>
                </c:pt>
                <c:pt idx="41384">
                  <c:v>-0.13669999999999999</c:v>
                </c:pt>
                <c:pt idx="41385">
                  <c:v>-0.137405</c:v>
                </c:pt>
                <c:pt idx="41386">
                  <c:v>-0.138156</c:v>
                </c:pt>
                <c:pt idx="41387">
                  <c:v>-0.13894799999999999</c:v>
                </c:pt>
                <c:pt idx="41388">
                  <c:v>-0.13978299999999999</c:v>
                </c:pt>
                <c:pt idx="41389">
                  <c:v>-0.14066799999999999</c:v>
                </c:pt>
                <c:pt idx="41390">
                  <c:v>-0.14160900000000001</c:v>
                </c:pt>
                <c:pt idx="41391">
                  <c:v>-0.14260400000000001</c:v>
                </c:pt>
                <c:pt idx="41392">
                  <c:v>-0.143649</c:v>
                </c:pt>
                <c:pt idx="41393">
                  <c:v>-0.14474100000000001</c:v>
                </c:pt>
                <c:pt idx="41394">
                  <c:v>-0.14587600000000001</c:v>
                </c:pt>
                <c:pt idx="41395">
                  <c:v>-0.14705399999999999</c:v>
                </c:pt>
                <c:pt idx="41396">
                  <c:v>-0.14827099999999999</c:v>
                </c:pt>
                <c:pt idx="41397">
                  <c:v>-0.14953</c:v>
                </c:pt>
                <c:pt idx="41398">
                  <c:v>-0.150834</c:v>
                </c:pt>
                <c:pt idx="41399">
                  <c:v>-0.15218599999999999</c:v>
                </c:pt>
                <c:pt idx="41400">
                  <c:v>-0.153587</c:v>
                </c:pt>
                <c:pt idx="41401">
                  <c:v>-0.15503800000000001</c:v>
                </c:pt>
                <c:pt idx="41402">
                  <c:v>-0.15653700000000001</c:v>
                </c:pt>
                <c:pt idx="41403">
                  <c:v>-0.158077</c:v>
                </c:pt>
                <c:pt idx="41404">
                  <c:v>-0.15965399999999999</c:v>
                </c:pt>
                <c:pt idx="41405">
                  <c:v>-0.16127</c:v>
                </c:pt>
                <c:pt idx="41406">
                  <c:v>-0.16292999999999999</c:v>
                </c:pt>
                <c:pt idx="41407">
                  <c:v>-0.16464000000000001</c:v>
                </c:pt>
                <c:pt idx="41408">
                  <c:v>-0.166403</c:v>
                </c:pt>
                <c:pt idx="41409">
                  <c:v>-0.16821700000000001</c:v>
                </c:pt>
                <c:pt idx="41410">
                  <c:v>-0.17008200000000001</c:v>
                </c:pt>
                <c:pt idx="41411">
                  <c:v>-0.17199</c:v>
                </c:pt>
                <c:pt idx="41412">
                  <c:v>-0.173933</c:v>
                </c:pt>
                <c:pt idx="41413">
                  <c:v>-0.175903</c:v>
                </c:pt>
                <c:pt idx="41414">
                  <c:v>-0.177896</c:v>
                </c:pt>
                <c:pt idx="41415">
                  <c:v>-0.17991099999999999</c:v>
                </c:pt>
                <c:pt idx="41416">
                  <c:v>-0.18194199999999999</c:v>
                </c:pt>
                <c:pt idx="41417">
                  <c:v>-0.18398300000000001</c:v>
                </c:pt>
                <c:pt idx="41418">
                  <c:v>-0.186033</c:v>
                </c:pt>
                <c:pt idx="41419">
                  <c:v>-0.18809699999999999</c:v>
                </c:pt>
                <c:pt idx="41420">
                  <c:v>-0.19018299999999999</c:v>
                </c:pt>
                <c:pt idx="41421">
                  <c:v>-0.19229199999999999</c:v>
                </c:pt>
                <c:pt idx="41422">
                  <c:v>-0.19442699999999999</c:v>
                </c:pt>
                <c:pt idx="41423">
                  <c:v>-0.19659199999999999</c:v>
                </c:pt>
                <c:pt idx="41424">
                  <c:v>-0.19878599999999999</c:v>
                </c:pt>
                <c:pt idx="41425">
                  <c:v>-0.20100699999999999</c:v>
                </c:pt>
                <c:pt idx="41426">
                  <c:v>-0.20325099999999999</c:v>
                </c:pt>
                <c:pt idx="41427">
                  <c:v>-0.205516</c:v>
                </c:pt>
                <c:pt idx="41428">
                  <c:v>-0.20780199999999999</c:v>
                </c:pt>
                <c:pt idx="41429">
                  <c:v>-0.21011099999999999</c:v>
                </c:pt>
                <c:pt idx="41430">
                  <c:v>-0.21243799999999999</c:v>
                </c:pt>
                <c:pt idx="41431">
                  <c:v>-0.214781</c:v>
                </c:pt>
                <c:pt idx="41432">
                  <c:v>-0.217141</c:v>
                </c:pt>
                <c:pt idx="41433">
                  <c:v>-0.21951300000000001</c:v>
                </c:pt>
                <c:pt idx="41434">
                  <c:v>-0.221889</c:v>
                </c:pt>
                <c:pt idx="41435">
                  <c:v>-0.22425700000000001</c:v>
                </c:pt>
                <c:pt idx="41436">
                  <c:v>-0.22661200000000001</c:v>
                </c:pt>
                <c:pt idx="41437">
                  <c:v>-0.22895299999999999</c:v>
                </c:pt>
                <c:pt idx="41438">
                  <c:v>-0.23128399999999999</c:v>
                </c:pt>
                <c:pt idx="41439">
                  <c:v>-0.23360400000000001</c:v>
                </c:pt>
                <c:pt idx="41440">
                  <c:v>-0.23591100000000001</c:v>
                </c:pt>
                <c:pt idx="41441">
                  <c:v>-0.238204</c:v>
                </c:pt>
                <c:pt idx="41442">
                  <c:v>-0.240481</c:v>
                </c:pt>
                <c:pt idx="41443">
                  <c:v>-0.24274100000000001</c:v>
                </c:pt>
                <c:pt idx="41444">
                  <c:v>-0.244978</c:v>
                </c:pt>
                <c:pt idx="41445">
                  <c:v>-0.24718699999999999</c:v>
                </c:pt>
                <c:pt idx="41446">
                  <c:v>-0.249362</c:v>
                </c:pt>
                <c:pt idx="41447">
                  <c:v>-0.251498</c:v>
                </c:pt>
                <c:pt idx="41448">
                  <c:v>-0.25359199999999998</c:v>
                </c:pt>
                <c:pt idx="41449">
                  <c:v>-0.25564999999999999</c:v>
                </c:pt>
                <c:pt idx="41450">
                  <c:v>-0.25767699999999999</c:v>
                </c:pt>
                <c:pt idx="41451">
                  <c:v>-0.25967499999999999</c:v>
                </c:pt>
                <c:pt idx="41452">
                  <c:v>-0.26164700000000002</c:v>
                </c:pt>
                <c:pt idx="41453">
                  <c:v>-0.26359100000000002</c:v>
                </c:pt>
                <c:pt idx="41454">
                  <c:v>-0.26550299999999999</c:v>
                </c:pt>
                <c:pt idx="41455">
                  <c:v>-0.26738099999999998</c:v>
                </c:pt>
                <c:pt idx="41456">
                  <c:v>-0.269231</c:v>
                </c:pt>
                <c:pt idx="41457">
                  <c:v>-0.27105899999999999</c:v>
                </c:pt>
                <c:pt idx="41458">
                  <c:v>-0.272866</c:v>
                </c:pt>
                <c:pt idx="41459">
                  <c:v>-0.27465099999999998</c:v>
                </c:pt>
                <c:pt idx="41460">
                  <c:v>-0.27641100000000002</c:v>
                </c:pt>
                <c:pt idx="41461">
                  <c:v>-0.27813900000000003</c:v>
                </c:pt>
                <c:pt idx="41462">
                  <c:v>-0.279831</c:v>
                </c:pt>
                <c:pt idx="41463">
                  <c:v>-0.28148699999999999</c:v>
                </c:pt>
                <c:pt idx="41464">
                  <c:v>-0.28310999999999997</c:v>
                </c:pt>
                <c:pt idx="41465">
                  <c:v>-0.28470000000000001</c:v>
                </c:pt>
                <c:pt idx="41466">
                  <c:v>-0.28625200000000001</c:v>
                </c:pt>
                <c:pt idx="41467">
                  <c:v>-0.28776000000000002</c:v>
                </c:pt>
                <c:pt idx="41468">
                  <c:v>-0.28922300000000001</c:v>
                </c:pt>
                <c:pt idx="41469">
                  <c:v>-0.29064000000000001</c:v>
                </c:pt>
                <c:pt idx="41470">
                  <c:v>-0.29200599999999999</c:v>
                </c:pt>
                <c:pt idx="41471">
                  <c:v>-0.29332399999999997</c:v>
                </c:pt>
                <c:pt idx="41472">
                  <c:v>-0.294597</c:v>
                </c:pt>
                <c:pt idx="41473">
                  <c:v>-0.29583199999999998</c:v>
                </c:pt>
                <c:pt idx="41474">
                  <c:v>-0.29703099999999999</c:v>
                </c:pt>
                <c:pt idx="41475">
                  <c:v>-0.29819499999999999</c:v>
                </c:pt>
                <c:pt idx="41476">
                  <c:v>-0.29932399999999998</c:v>
                </c:pt>
                <c:pt idx="41477">
                  <c:v>-0.30041200000000001</c:v>
                </c:pt>
                <c:pt idx="41478">
                  <c:v>-0.301456</c:v>
                </c:pt>
                <c:pt idx="41479">
                  <c:v>-0.30245300000000003</c:v>
                </c:pt>
                <c:pt idx="41480">
                  <c:v>-0.30340200000000001</c:v>
                </c:pt>
                <c:pt idx="41481">
                  <c:v>-0.30430600000000002</c:v>
                </c:pt>
                <c:pt idx="41482">
                  <c:v>-0.30516799999999999</c:v>
                </c:pt>
                <c:pt idx="41483">
                  <c:v>-0.30599300000000001</c:v>
                </c:pt>
                <c:pt idx="41484">
                  <c:v>-0.30678499999999997</c:v>
                </c:pt>
                <c:pt idx="41485">
                  <c:v>-0.30754599999999999</c:v>
                </c:pt>
                <c:pt idx="41486">
                  <c:v>-0.30827300000000002</c:v>
                </c:pt>
                <c:pt idx="41487">
                  <c:v>-0.30896899999999999</c:v>
                </c:pt>
                <c:pt idx="41488">
                  <c:v>-0.309637</c:v>
                </c:pt>
                <c:pt idx="41489">
                  <c:v>-0.31028</c:v>
                </c:pt>
                <c:pt idx="41490">
                  <c:v>-0.31089800000000001</c:v>
                </c:pt>
                <c:pt idx="41491">
                  <c:v>-0.31148900000000002</c:v>
                </c:pt>
                <c:pt idx="41492">
                  <c:v>-0.31205699999999997</c:v>
                </c:pt>
                <c:pt idx="41493">
                  <c:v>-0.31260199999999999</c:v>
                </c:pt>
                <c:pt idx="41494">
                  <c:v>-0.31311800000000001</c:v>
                </c:pt>
                <c:pt idx="41495">
                  <c:v>-0.31359799999999999</c:v>
                </c:pt>
                <c:pt idx="41496">
                  <c:v>-0.31404100000000001</c:v>
                </c:pt>
                <c:pt idx="41497">
                  <c:v>-0.31444499999999997</c:v>
                </c:pt>
                <c:pt idx="41498">
                  <c:v>-0.31480599999999997</c:v>
                </c:pt>
                <c:pt idx="41499">
                  <c:v>-0.31512699999999999</c:v>
                </c:pt>
                <c:pt idx="41500">
                  <c:v>-0.315415</c:v>
                </c:pt>
                <c:pt idx="41501">
                  <c:v>-0.31567600000000001</c:v>
                </c:pt>
                <c:pt idx="41502">
                  <c:v>-0.31590800000000002</c:v>
                </c:pt>
                <c:pt idx="41503">
                  <c:v>-0.316112</c:v>
                </c:pt>
                <c:pt idx="41504">
                  <c:v>-0.31629299999999999</c:v>
                </c:pt>
                <c:pt idx="41505">
                  <c:v>-0.31645099999999998</c:v>
                </c:pt>
                <c:pt idx="41506">
                  <c:v>-0.31658599999999998</c:v>
                </c:pt>
                <c:pt idx="41507">
                  <c:v>-0.31669700000000001</c:v>
                </c:pt>
                <c:pt idx="41508">
                  <c:v>-0.31679000000000002</c:v>
                </c:pt>
                <c:pt idx="41509">
                  <c:v>-0.31686999999999999</c:v>
                </c:pt>
                <c:pt idx="41510">
                  <c:v>-0.316938</c:v>
                </c:pt>
                <c:pt idx="41511">
                  <c:v>-0.31698500000000002</c:v>
                </c:pt>
                <c:pt idx="41512">
                  <c:v>-0.31700899999999999</c:v>
                </c:pt>
                <c:pt idx="41513">
                  <c:v>-0.31700800000000001</c:v>
                </c:pt>
                <c:pt idx="41514">
                  <c:v>-0.31698500000000002</c:v>
                </c:pt>
                <c:pt idx="41515">
                  <c:v>-0.31694699999999998</c:v>
                </c:pt>
                <c:pt idx="41516">
                  <c:v>-0.31690699999999999</c:v>
                </c:pt>
                <c:pt idx="41517">
                  <c:v>-0.31686900000000001</c:v>
                </c:pt>
                <c:pt idx="41518">
                  <c:v>-0.31682700000000003</c:v>
                </c:pt>
                <c:pt idx="41519">
                  <c:v>-0.31677</c:v>
                </c:pt>
                <c:pt idx="41520">
                  <c:v>-0.316691</c:v>
                </c:pt>
                <c:pt idx="41521">
                  <c:v>-0.31658599999999998</c:v>
                </c:pt>
                <c:pt idx="41522">
                  <c:v>-0.31645800000000002</c:v>
                </c:pt>
                <c:pt idx="41523">
                  <c:v>-0.31630599999999998</c:v>
                </c:pt>
                <c:pt idx="41524">
                  <c:v>-0.316131</c:v>
                </c:pt>
                <c:pt idx="41525">
                  <c:v>-0.31593500000000002</c:v>
                </c:pt>
                <c:pt idx="41526">
                  <c:v>-0.315722</c:v>
                </c:pt>
                <c:pt idx="41527">
                  <c:v>-0.31548999999999999</c:v>
                </c:pt>
                <c:pt idx="41528">
                  <c:v>-0.31523699999999999</c:v>
                </c:pt>
                <c:pt idx="41529">
                  <c:v>-0.31495600000000001</c:v>
                </c:pt>
                <c:pt idx="41530">
                  <c:v>-0.31464599999999998</c:v>
                </c:pt>
                <c:pt idx="41531">
                  <c:v>-0.31430799999999998</c:v>
                </c:pt>
                <c:pt idx="41532">
                  <c:v>-0.31394899999999998</c:v>
                </c:pt>
                <c:pt idx="41533">
                  <c:v>-0.31357200000000002</c:v>
                </c:pt>
                <c:pt idx="41534">
                  <c:v>-0.31318000000000001</c:v>
                </c:pt>
                <c:pt idx="41535">
                  <c:v>-0.31276900000000002</c:v>
                </c:pt>
                <c:pt idx="41536">
                  <c:v>-0.31233300000000003</c:v>
                </c:pt>
                <c:pt idx="41537">
                  <c:v>-0.31186700000000001</c:v>
                </c:pt>
                <c:pt idx="41538">
                  <c:v>-0.311365</c:v>
                </c:pt>
                <c:pt idx="41539">
                  <c:v>-0.31081799999999998</c:v>
                </c:pt>
                <c:pt idx="41540">
                  <c:v>-0.31022100000000002</c:v>
                </c:pt>
                <c:pt idx="41541">
                  <c:v>-0.30957200000000001</c:v>
                </c:pt>
                <c:pt idx="41542">
                  <c:v>-0.30886999999999998</c:v>
                </c:pt>
                <c:pt idx="41543">
                  <c:v>-0.308118</c:v>
                </c:pt>
                <c:pt idx="41544">
                  <c:v>-0.30732100000000001</c:v>
                </c:pt>
                <c:pt idx="41545">
                  <c:v>-0.30648799999999998</c:v>
                </c:pt>
                <c:pt idx="41546">
                  <c:v>-0.305616</c:v>
                </c:pt>
                <c:pt idx="41547">
                  <c:v>-0.30469600000000002</c:v>
                </c:pt>
                <c:pt idx="41548">
                  <c:v>-0.30371900000000002</c:v>
                </c:pt>
                <c:pt idx="41549">
                  <c:v>-0.30268800000000001</c:v>
                </c:pt>
                <c:pt idx="41550">
                  <c:v>-0.30161199999999999</c:v>
                </c:pt>
                <c:pt idx="41551">
                  <c:v>-0.30049599999999999</c:v>
                </c:pt>
                <c:pt idx="41552">
                  <c:v>-0.299342</c:v>
                </c:pt>
                <c:pt idx="41553">
                  <c:v>-0.298151</c:v>
                </c:pt>
                <c:pt idx="41554">
                  <c:v>-0.29692499999999999</c:v>
                </c:pt>
                <c:pt idx="41555">
                  <c:v>-0.29566300000000001</c:v>
                </c:pt>
                <c:pt idx="41556">
                  <c:v>-0.29435600000000001</c:v>
                </c:pt>
                <c:pt idx="41557">
                  <c:v>-0.29299999999999998</c:v>
                </c:pt>
                <c:pt idx="41558">
                  <c:v>-0.29159200000000002</c:v>
                </c:pt>
                <c:pt idx="41559">
                  <c:v>-0.290132</c:v>
                </c:pt>
                <c:pt idx="41560">
                  <c:v>-0.28861799999999999</c:v>
                </c:pt>
                <c:pt idx="41561">
                  <c:v>-0.28704800000000003</c:v>
                </c:pt>
                <c:pt idx="41562">
                  <c:v>-0.28542400000000001</c:v>
                </c:pt>
                <c:pt idx="41563">
                  <c:v>-0.28374300000000002</c:v>
                </c:pt>
                <c:pt idx="41564">
                  <c:v>-0.28200199999999997</c:v>
                </c:pt>
                <c:pt idx="41565">
                  <c:v>-0.28020400000000001</c:v>
                </c:pt>
                <c:pt idx="41566">
                  <c:v>-0.27835300000000002</c:v>
                </c:pt>
                <c:pt idx="41567">
                  <c:v>-0.27645199999999998</c:v>
                </c:pt>
                <c:pt idx="41568">
                  <c:v>-0.27450000000000002</c:v>
                </c:pt>
                <c:pt idx="41569">
                  <c:v>-0.27249699999999999</c:v>
                </c:pt>
                <c:pt idx="41570">
                  <c:v>-0.27044600000000002</c:v>
                </c:pt>
                <c:pt idx="41571">
                  <c:v>-0.26834000000000002</c:v>
                </c:pt>
                <c:pt idx="41572">
                  <c:v>-0.26617800000000003</c:v>
                </c:pt>
                <c:pt idx="41573">
                  <c:v>-0.26396399999999998</c:v>
                </c:pt>
                <c:pt idx="41574">
                  <c:v>-0.26170100000000002</c:v>
                </c:pt>
                <c:pt idx="41575">
                  <c:v>-0.25938600000000001</c:v>
                </c:pt>
                <c:pt idx="41576">
                  <c:v>-0.257019</c:v>
                </c:pt>
                <c:pt idx="41577">
                  <c:v>-0.25460100000000002</c:v>
                </c:pt>
                <c:pt idx="41578">
                  <c:v>-0.252139</c:v>
                </c:pt>
                <c:pt idx="41579">
                  <c:v>-0.24963199999999999</c:v>
                </c:pt>
                <c:pt idx="41580">
                  <c:v>-0.247081</c:v>
                </c:pt>
                <c:pt idx="41581">
                  <c:v>-0.24449100000000001</c:v>
                </c:pt>
                <c:pt idx="41582">
                  <c:v>-0.241866</c:v>
                </c:pt>
                <c:pt idx="41583">
                  <c:v>-0.239208</c:v>
                </c:pt>
                <c:pt idx="41584">
                  <c:v>-0.23652100000000001</c:v>
                </c:pt>
                <c:pt idx="41585">
                  <c:v>-0.23380699999999999</c:v>
                </c:pt>
                <c:pt idx="41586">
                  <c:v>-0.231069</c:v>
                </c:pt>
                <c:pt idx="41587">
                  <c:v>-0.22830500000000001</c:v>
                </c:pt>
                <c:pt idx="41588">
                  <c:v>-0.22551399999999999</c:v>
                </c:pt>
                <c:pt idx="41589">
                  <c:v>-0.22269800000000001</c:v>
                </c:pt>
                <c:pt idx="41590">
                  <c:v>-0.21986</c:v>
                </c:pt>
                <c:pt idx="41591">
                  <c:v>-0.217004</c:v>
                </c:pt>
                <c:pt idx="41592">
                  <c:v>-0.21412999999999999</c:v>
                </c:pt>
                <c:pt idx="41593">
                  <c:v>-0.21124200000000001</c:v>
                </c:pt>
                <c:pt idx="41594">
                  <c:v>-0.20834</c:v>
                </c:pt>
                <c:pt idx="41595">
                  <c:v>-0.20542299999999999</c:v>
                </c:pt>
                <c:pt idx="41596">
                  <c:v>-0.20249300000000001</c:v>
                </c:pt>
                <c:pt idx="41597">
                  <c:v>-0.19955400000000001</c:v>
                </c:pt>
                <c:pt idx="41598">
                  <c:v>-0.196608</c:v>
                </c:pt>
                <c:pt idx="41599">
                  <c:v>-0.19365599999999999</c:v>
                </c:pt>
                <c:pt idx="41600">
                  <c:v>-0.19070100000000001</c:v>
                </c:pt>
                <c:pt idx="41601">
                  <c:v>-0.18774299999999999</c:v>
                </c:pt>
                <c:pt idx="41602">
                  <c:v>-0.184784</c:v>
                </c:pt>
                <c:pt idx="41603">
                  <c:v>-0.18182699999999999</c:v>
                </c:pt>
                <c:pt idx="41604">
                  <c:v>-0.178873</c:v>
                </c:pt>
                <c:pt idx="41605">
                  <c:v>-0.175925</c:v>
                </c:pt>
                <c:pt idx="41606">
                  <c:v>-0.172982</c:v>
                </c:pt>
                <c:pt idx="41607">
                  <c:v>-0.17004</c:v>
                </c:pt>
                <c:pt idx="41608">
                  <c:v>-0.167102</c:v>
                </c:pt>
                <c:pt idx="41609">
                  <c:v>-0.16417699999999999</c:v>
                </c:pt>
                <c:pt idx="41610">
                  <c:v>-0.161278</c:v>
                </c:pt>
                <c:pt idx="41611">
                  <c:v>-0.158411</c:v>
                </c:pt>
                <c:pt idx="41612">
                  <c:v>-0.155579</c:v>
                </c:pt>
                <c:pt idx="41613">
                  <c:v>-0.15278</c:v>
                </c:pt>
                <c:pt idx="41614">
                  <c:v>-0.15001500000000001</c:v>
                </c:pt>
                <c:pt idx="41615">
                  <c:v>-0.147286</c:v>
                </c:pt>
                <c:pt idx="41616">
                  <c:v>-0.144595</c:v>
                </c:pt>
                <c:pt idx="41617">
                  <c:v>-0.14194599999999999</c:v>
                </c:pt>
                <c:pt idx="41618">
                  <c:v>-0.139348</c:v>
                </c:pt>
                <c:pt idx="41619">
                  <c:v>-0.13680300000000001</c:v>
                </c:pt>
                <c:pt idx="41620">
                  <c:v>-0.13431499999999999</c:v>
                </c:pt>
                <c:pt idx="41621">
                  <c:v>-0.131882</c:v>
                </c:pt>
                <c:pt idx="41622">
                  <c:v>-0.12950800000000001</c:v>
                </c:pt>
                <c:pt idx="41623">
                  <c:v>-0.12719</c:v>
                </c:pt>
                <c:pt idx="41624">
                  <c:v>-0.12493</c:v>
                </c:pt>
                <c:pt idx="41625">
                  <c:v>-0.12273000000000001</c:v>
                </c:pt>
                <c:pt idx="41626">
                  <c:v>-0.12059599999999999</c:v>
                </c:pt>
                <c:pt idx="41627">
                  <c:v>-0.118529</c:v>
                </c:pt>
                <c:pt idx="41628">
                  <c:v>-0.116534</c:v>
                </c:pt>
                <c:pt idx="41629">
                  <c:v>-0.11461499999999999</c:v>
                </c:pt>
                <c:pt idx="41630">
                  <c:v>-0.112774</c:v>
                </c:pt>
                <c:pt idx="41631">
                  <c:v>-0.111011</c:v>
                </c:pt>
                <c:pt idx="41632">
                  <c:v>-0.10932699999999999</c:v>
                </c:pt>
                <c:pt idx="41633">
                  <c:v>-0.107727</c:v>
                </c:pt>
                <c:pt idx="41634">
                  <c:v>-0.10621700000000001</c:v>
                </c:pt>
                <c:pt idx="41635">
                  <c:v>-0.1048</c:v>
                </c:pt>
                <c:pt idx="41636">
                  <c:v>-0.103477</c:v>
                </c:pt>
                <c:pt idx="41637">
                  <c:v>-0.10225099999999999</c:v>
                </c:pt>
                <c:pt idx="41638">
                  <c:v>-0.101122</c:v>
                </c:pt>
                <c:pt idx="41639">
                  <c:v>-0.100093</c:v>
                </c:pt>
                <c:pt idx="41640">
                  <c:v>-9.9163600000000005E-2</c:v>
                </c:pt>
                <c:pt idx="41641">
                  <c:v>-9.8333699999999996E-2</c:v>
                </c:pt>
                <c:pt idx="41642">
                  <c:v>-9.7605300000000006E-2</c:v>
                </c:pt>
                <c:pt idx="41643">
                  <c:v>-9.6981700000000004E-2</c:v>
                </c:pt>
                <c:pt idx="41644">
                  <c:v>-9.6462400000000004E-2</c:v>
                </c:pt>
                <c:pt idx="41645">
                  <c:v>-9.6043400000000001E-2</c:v>
                </c:pt>
                <c:pt idx="41646">
                  <c:v>-9.57234E-2</c:v>
                </c:pt>
                <c:pt idx="41647">
                  <c:v>-9.5505199999999998E-2</c:v>
                </c:pt>
                <c:pt idx="41648">
                  <c:v>-9.5391599999999993E-2</c:v>
                </c:pt>
                <c:pt idx="41649">
                  <c:v>-9.5382700000000001E-2</c:v>
                </c:pt>
                <c:pt idx="41650">
                  <c:v>-9.5476699999999998E-2</c:v>
                </c:pt>
                <c:pt idx="41651">
                  <c:v>-9.5671800000000001E-2</c:v>
                </c:pt>
                <c:pt idx="41652">
                  <c:v>-9.5966499999999996E-2</c:v>
                </c:pt>
                <c:pt idx="41653">
                  <c:v>-9.6360399999999999E-2</c:v>
                </c:pt>
                <c:pt idx="41654">
                  <c:v>-9.6854800000000005E-2</c:v>
                </c:pt>
                <c:pt idx="41655">
                  <c:v>-9.7452200000000003E-2</c:v>
                </c:pt>
                <c:pt idx="41656">
                  <c:v>-9.8153699999999997E-2</c:v>
                </c:pt>
                <c:pt idx="41657">
                  <c:v>-9.8957400000000001E-2</c:v>
                </c:pt>
                <c:pt idx="41658">
                  <c:v>-9.9860000000000004E-2</c:v>
                </c:pt>
                <c:pt idx="41659">
                  <c:v>-0.10086000000000001</c:v>
                </c:pt>
                <c:pt idx="41660">
                  <c:v>-0.10195899999999999</c:v>
                </c:pt>
                <c:pt idx="41661">
                  <c:v>-0.103156</c:v>
                </c:pt>
                <c:pt idx="41662">
                  <c:v>-0.10445</c:v>
                </c:pt>
                <c:pt idx="41663">
                  <c:v>-0.105839</c:v>
                </c:pt>
                <c:pt idx="41664">
                  <c:v>-0.107321</c:v>
                </c:pt>
                <c:pt idx="41665">
                  <c:v>-0.108892</c:v>
                </c:pt>
                <c:pt idx="41666">
                  <c:v>-0.110554</c:v>
                </c:pt>
                <c:pt idx="41667">
                  <c:v>-0.112305</c:v>
                </c:pt>
                <c:pt idx="41668">
                  <c:v>-0.114145</c:v>
                </c:pt>
                <c:pt idx="41669">
                  <c:v>-0.11607199999999999</c:v>
                </c:pt>
                <c:pt idx="41670">
                  <c:v>-0.118086</c:v>
                </c:pt>
                <c:pt idx="41671">
                  <c:v>-0.120185</c:v>
                </c:pt>
                <c:pt idx="41672">
                  <c:v>-0.122359</c:v>
                </c:pt>
                <c:pt idx="41673">
                  <c:v>-0.12460400000000001</c:v>
                </c:pt>
                <c:pt idx="41674">
                  <c:v>-0.126918</c:v>
                </c:pt>
                <c:pt idx="41675">
                  <c:v>-0.129301</c:v>
                </c:pt>
                <c:pt idx="41676">
                  <c:v>-0.13175200000000001</c:v>
                </c:pt>
                <c:pt idx="41677">
                  <c:v>-0.134267</c:v>
                </c:pt>
                <c:pt idx="41678">
                  <c:v>-0.136846</c:v>
                </c:pt>
                <c:pt idx="41679">
                  <c:v>-0.139489</c:v>
                </c:pt>
                <c:pt idx="41680">
                  <c:v>-0.14219699999999999</c:v>
                </c:pt>
                <c:pt idx="41681">
                  <c:v>-0.14496600000000001</c:v>
                </c:pt>
                <c:pt idx="41682">
                  <c:v>-0.14779</c:v>
                </c:pt>
                <c:pt idx="41683">
                  <c:v>-0.15066399999999999</c:v>
                </c:pt>
                <c:pt idx="41684">
                  <c:v>-0.153586</c:v>
                </c:pt>
                <c:pt idx="41685">
                  <c:v>-0.156559</c:v>
                </c:pt>
                <c:pt idx="41686">
                  <c:v>-0.15958800000000001</c:v>
                </c:pt>
                <c:pt idx="41687">
                  <c:v>-0.16267300000000001</c:v>
                </c:pt>
                <c:pt idx="41688">
                  <c:v>-0.16580800000000001</c:v>
                </c:pt>
                <c:pt idx="41689">
                  <c:v>-0.168986</c:v>
                </c:pt>
                <c:pt idx="41690">
                  <c:v>-0.172205</c:v>
                </c:pt>
                <c:pt idx="41691">
                  <c:v>-0.17546400000000001</c:v>
                </c:pt>
                <c:pt idx="41692">
                  <c:v>-0.178758</c:v>
                </c:pt>
                <c:pt idx="41693">
                  <c:v>-0.18208299999999999</c:v>
                </c:pt>
                <c:pt idx="41694">
                  <c:v>-0.18543299999999999</c:v>
                </c:pt>
                <c:pt idx="41695">
                  <c:v>-0.188809</c:v>
                </c:pt>
                <c:pt idx="41696">
                  <c:v>-0.19220999999999999</c:v>
                </c:pt>
                <c:pt idx="41697">
                  <c:v>-0.19563</c:v>
                </c:pt>
                <c:pt idx="41698">
                  <c:v>-0.19906699999999999</c:v>
                </c:pt>
                <c:pt idx="41699">
                  <c:v>-0.202517</c:v>
                </c:pt>
                <c:pt idx="41700">
                  <c:v>-0.20597099999999999</c:v>
                </c:pt>
                <c:pt idx="41701">
                  <c:v>-0.209429</c:v>
                </c:pt>
                <c:pt idx="41702">
                  <c:v>-0.21288299999999999</c:v>
                </c:pt>
                <c:pt idx="41703">
                  <c:v>-0.21629599999999999</c:v>
                </c:pt>
                <c:pt idx="41704">
                  <c:v>-0.21965399999999999</c:v>
                </c:pt>
                <c:pt idx="41705">
                  <c:v>-0.222998</c:v>
                </c:pt>
                <c:pt idx="41706">
                  <c:v>-0.22634099999999999</c:v>
                </c:pt>
                <c:pt idx="41707">
                  <c:v>-0.229656</c:v>
                </c:pt>
                <c:pt idx="41708">
                  <c:v>-0.23294200000000001</c:v>
                </c:pt>
                <c:pt idx="41709">
                  <c:v>-0.236211</c:v>
                </c:pt>
                <c:pt idx="41710">
                  <c:v>-0.23946500000000001</c:v>
                </c:pt>
                <c:pt idx="41711">
                  <c:v>-0.242701</c:v>
                </c:pt>
                <c:pt idx="41712">
                  <c:v>-0.24591399999999999</c:v>
                </c:pt>
                <c:pt idx="41713">
                  <c:v>-0.24910199999999999</c:v>
                </c:pt>
                <c:pt idx="41714">
                  <c:v>-0.25225999999999998</c:v>
                </c:pt>
                <c:pt idx="41715">
                  <c:v>-0.25539000000000001</c:v>
                </c:pt>
                <c:pt idx="41716">
                  <c:v>-0.258494</c:v>
                </c:pt>
                <c:pt idx="41717">
                  <c:v>-0.26156800000000002</c:v>
                </c:pt>
                <c:pt idx="41718">
                  <c:v>-0.26461099999999999</c:v>
                </c:pt>
                <c:pt idx="41719">
                  <c:v>-0.267621</c:v>
                </c:pt>
                <c:pt idx="41720">
                  <c:v>-0.27059800000000001</c:v>
                </c:pt>
                <c:pt idx="41721">
                  <c:v>-0.27354200000000001</c:v>
                </c:pt>
                <c:pt idx="41722">
                  <c:v>-0.276453</c:v>
                </c:pt>
                <c:pt idx="41723">
                  <c:v>-0.27932699999999999</c:v>
                </c:pt>
                <c:pt idx="41724">
                  <c:v>-0.28215699999999999</c:v>
                </c:pt>
                <c:pt idx="41725">
                  <c:v>-0.284937</c:v>
                </c:pt>
                <c:pt idx="41726">
                  <c:v>-0.287663</c:v>
                </c:pt>
                <c:pt idx="41727">
                  <c:v>-0.29033399999999998</c:v>
                </c:pt>
                <c:pt idx="41728">
                  <c:v>-0.29294700000000001</c:v>
                </c:pt>
                <c:pt idx="41729">
                  <c:v>-0.29549900000000001</c:v>
                </c:pt>
                <c:pt idx="41730">
                  <c:v>-0.29798799999999998</c:v>
                </c:pt>
                <c:pt idx="41731">
                  <c:v>-0.30041299999999999</c:v>
                </c:pt>
                <c:pt idx="41732">
                  <c:v>-0.30276999999999998</c:v>
                </c:pt>
                <c:pt idx="41733">
                  <c:v>-0.30505700000000002</c:v>
                </c:pt>
                <c:pt idx="41734">
                  <c:v>-0.30726900000000001</c:v>
                </c:pt>
                <c:pt idx="41735">
                  <c:v>-0.30940600000000001</c:v>
                </c:pt>
                <c:pt idx="41736">
                  <c:v>-0.31146299999999999</c:v>
                </c:pt>
                <c:pt idx="41737">
                  <c:v>-0.31344300000000003</c:v>
                </c:pt>
                <c:pt idx="41738">
                  <c:v>-0.31534600000000002</c:v>
                </c:pt>
                <c:pt idx="41739">
                  <c:v>-0.31717099999999998</c:v>
                </c:pt>
                <c:pt idx="41740">
                  <c:v>-0.31891999999999998</c:v>
                </c:pt>
                <c:pt idx="41741">
                  <c:v>-0.32059199999999999</c:v>
                </c:pt>
                <c:pt idx="41742">
                  <c:v>-0.32218599999999997</c:v>
                </c:pt>
                <c:pt idx="41743">
                  <c:v>-0.32370100000000002</c:v>
                </c:pt>
                <c:pt idx="41744">
                  <c:v>-0.32513599999999998</c:v>
                </c:pt>
                <c:pt idx="41745">
                  <c:v>-0.326488</c:v>
                </c:pt>
                <c:pt idx="41746">
                  <c:v>-0.32775500000000002</c:v>
                </c:pt>
                <c:pt idx="41747">
                  <c:v>-0.32893499999999998</c:v>
                </c:pt>
                <c:pt idx="41748">
                  <c:v>-0.33002399999999998</c:v>
                </c:pt>
                <c:pt idx="41749">
                  <c:v>-0.33102199999999998</c:v>
                </c:pt>
                <c:pt idx="41750">
                  <c:v>-0.331928</c:v>
                </c:pt>
                <c:pt idx="41751">
                  <c:v>-0.33273999999999998</c:v>
                </c:pt>
                <c:pt idx="41752">
                  <c:v>-0.333453</c:v>
                </c:pt>
                <c:pt idx="41753">
                  <c:v>-0.334065</c:v>
                </c:pt>
                <c:pt idx="41754">
                  <c:v>-0.33457300000000001</c:v>
                </c:pt>
                <c:pt idx="41755">
                  <c:v>-0.33497500000000002</c:v>
                </c:pt>
                <c:pt idx="41756">
                  <c:v>-0.33527200000000001</c:v>
                </c:pt>
                <c:pt idx="41757">
                  <c:v>-0.33546399999999998</c:v>
                </c:pt>
                <c:pt idx="41758">
                  <c:v>-0.33555499999999999</c:v>
                </c:pt>
                <c:pt idx="41759">
                  <c:v>-0.33554600000000001</c:v>
                </c:pt>
                <c:pt idx="41760">
                  <c:v>-0.33544099999999999</c:v>
                </c:pt>
                <c:pt idx="41761">
                  <c:v>-0.33524100000000001</c:v>
                </c:pt>
                <c:pt idx="41762">
                  <c:v>-0.33494699999999999</c:v>
                </c:pt>
                <c:pt idx="41763">
                  <c:v>-0.33456000000000002</c:v>
                </c:pt>
                <c:pt idx="41764">
                  <c:v>-0.33408100000000002</c:v>
                </c:pt>
                <c:pt idx="41765">
                  <c:v>-0.333507</c:v>
                </c:pt>
                <c:pt idx="41766">
                  <c:v>-0.33283699999999999</c:v>
                </c:pt>
                <c:pt idx="41767">
                  <c:v>-0.33207300000000001</c:v>
                </c:pt>
                <c:pt idx="41768">
                  <c:v>-0.33121699999999998</c:v>
                </c:pt>
                <c:pt idx="41769">
                  <c:v>-0.33026699999999998</c:v>
                </c:pt>
                <c:pt idx="41770">
                  <c:v>-0.32921400000000001</c:v>
                </c:pt>
                <c:pt idx="41771">
                  <c:v>-0.32805400000000001</c:v>
                </c:pt>
                <c:pt idx="41772">
                  <c:v>-0.32679000000000002</c:v>
                </c:pt>
                <c:pt idx="41773">
                  <c:v>-0.32542100000000002</c:v>
                </c:pt>
                <c:pt idx="41774">
                  <c:v>-0.32395000000000002</c:v>
                </c:pt>
                <c:pt idx="41775">
                  <c:v>-0.322378</c:v>
                </c:pt>
                <c:pt idx="41776">
                  <c:v>-0.32070399999999999</c:v>
                </c:pt>
                <c:pt idx="41777">
                  <c:v>-0.31892399999999999</c:v>
                </c:pt>
                <c:pt idx="41778">
                  <c:v>-0.31703300000000001</c:v>
                </c:pt>
                <c:pt idx="41779">
                  <c:v>-0.31503399999999998</c:v>
                </c:pt>
                <c:pt idx="41780">
                  <c:v>-0.31293799999999999</c:v>
                </c:pt>
                <c:pt idx="41781">
                  <c:v>-0.310751</c:v>
                </c:pt>
                <c:pt idx="41782">
                  <c:v>-0.308479</c:v>
                </c:pt>
                <c:pt idx="41783">
                  <c:v>-0.30612</c:v>
                </c:pt>
                <c:pt idx="41784">
                  <c:v>-0.303672</c:v>
                </c:pt>
                <c:pt idx="41785">
                  <c:v>-0.30113600000000001</c:v>
                </c:pt>
                <c:pt idx="41786">
                  <c:v>-0.29851100000000003</c:v>
                </c:pt>
                <c:pt idx="41787">
                  <c:v>-0.29579499999999997</c:v>
                </c:pt>
                <c:pt idx="41788">
                  <c:v>-0.29298999999999997</c:v>
                </c:pt>
                <c:pt idx="41789">
                  <c:v>-0.29010000000000002</c:v>
                </c:pt>
                <c:pt idx="41790">
                  <c:v>-0.287132</c:v>
                </c:pt>
                <c:pt idx="41791">
                  <c:v>-0.28409000000000001</c:v>
                </c:pt>
                <c:pt idx="41792">
                  <c:v>-0.28097899999999998</c:v>
                </c:pt>
                <c:pt idx="41793">
                  <c:v>-0.27779900000000002</c:v>
                </c:pt>
                <c:pt idx="41794">
                  <c:v>-0.27455099999999999</c:v>
                </c:pt>
                <c:pt idx="41795">
                  <c:v>-0.27124300000000001</c:v>
                </c:pt>
                <c:pt idx="41796">
                  <c:v>-0.26787</c:v>
                </c:pt>
                <c:pt idx="41797">
                  <c:v>-0.264403</c:v>
                </c:pt>
                <c:pt idx="41798">
                  <c:v>-0.26083800000000001</c:v>
                </c:pt>
                <c:pt idx="41799">
                  <c:v>-0.25720799999999999</c:v>
                </c:pt>
                <c:pt idx="41800">
                  <c:v>-0.25352000000000002</c:v>
                </c:pt>
                <c:pt idx="41801">
                  <c:v>-0.24976000000000001</c:v>
                </c:pt>
                <c:pt idx="41802">
                  <c:v>-0.24593200000000001</c:v>
                </c:pt>
                <c:pt idx="41803">
                  <c:v>-0.24204200000000001</c:v>
                </c:pt>
                <c:pt idx="41804">
                  <c:v>-0.238094</c:v>
                </c:pt>
                <c:pt idx="41805">
                  <c:v>-0.23408799999999999</c:v>
                </c:pt>
                <c:pt idx="41806">
                  <c:v>-0.23002500000000001</c:v>
                </c:pt>
                <c:pt idx="41807">
                  <c:v>-0.225906</c:v>
                </c:pt>
                <c:pt idx="41808">
                  <c:v>-0.22173100000000001</c:v>
                </c:pt>
                <c:pt idx="41809">
                  <c:v>-0.217503</c:v>
                </c:pt>
                <c:pt idx="41810">
                  <c:v>-0.213228</c:v>
                </c:pt>
                <c:pt idx="41811">
                  <c:v>-0.20891199999999999</c:v>
                </c:pt>
                <c:pt idx="41812">
                  <c:v>-0.20456199999999999</c:v>
                </c:pt>
                <c:pt idx="41813">
                  <c:v>-0.20018</c:v>
                </c:pt>
                <c:pt idx="41814">
                  <c:v>-0.19577</c:v>
                </c:pt>
                <c:pt idx="41815">
                  <c:v>-0.19133600000000001</c:v>
                </c:pt>
                <c:pt idx="41816">
                  <c:v>-0.186885</c:v>
                </c:pt>
                <c:pt idx="41817">
                  <c:v>-0.182419</c:v>
                </c:pt>
                <c:pt idx="41818">
                  <c:v>-0.17793800000000001</c:v>
                </c:pt>
                <c:pt idx="41819">
                  <c:v>-0.17344300000000001</c:v>
                </c:pt>
                <c:pt idx="41820">
                  <c:v>-0.168938</c:v>
                </c:pt>
                <c:pt idx="41821">
                  <c:v>-0.16442899999999999</c:v>
                </c:pt>
                <c:pt idx="41822">
                  <c:v>-0.159917</c:v>
                </c:pt>
                <c:pt idx="41823">
                  <c:v>-0.15540200000000001</c:v>
                </c:pt>
                <c:pt idx="41824">
                  <c:v>-0.15088699999999999</c:v>
                </c:pt>
                <c:pt idx="41825">
                  <c:v>-0.146373</c:v>
                </c:pt>
                <c:pt idx="41826">
                  <c:v>-0.14186399999999999</c:v>
                </c:pt>
                <c:pt idx="41827">
                  <c:v>-0.13735900000000001</c:v>
                </c:pt>
                <c:pt idx="41828">
                  <c:v>-0.13283900000000001</c:v>
                </c:pt>
                <c:pt idx="41829">
                  <c:v>-0.12829599999999999</c:v>
                </c:pt>
                <c:pt idx="41830">
                  <c:v>-0.12376</c:v>
                </c:pt>
                <c:pt idx="41831">
                  <c:v>-0.119241</c:v>
                </c:pt>
                <c:pt idx="41832">
                  <c:v>-0.114729</c:v>
                </c:pt>
                <c:pt idx="41833">
                  <c:v>-0.11022800000000001</c:v>
                </c:pt>
                <c:pt idx="41834">
                  <c:v>-0.10574699999999999</c:v>
                </c:pt>
                <c:pt idx="41835">
                  <c:v>-0.10129299999999999</c:v>
                </c:pt>
                <c:pt idx="41836">
                  <c:v>-9.6868200000000002E-2</c:v>
                </c:pt>
                <c:pt idx="41837">
                  <c:v>-9.2472899999999997E-2</c:v>
                </c:pt>
                <c:pt idx="41838">
                  <c:v>-8.8108199999999998E-2</c:v>
                </c:pt>
                <c:pt idx="41839">
                  <c:v>-8.3776500000000004E-2</c:v>
                </c:pt>
                <c:pt idx="41840">
                  <c:v>-7.9481300000000005E-2</c:v>
                </c:pt>
                <c:pt idx="41841">
                  <c:v>-7.5226000000000001E-2</c:v>
                </c:pt>
                <c:pt idx="41842">
                  <c:v>-7.1012900000000004E-2</c:v>
                </c:pt>
                <c:pt idx="41843">
                  <c:v>-6.6844600000000004E-2</c:v>
                </c:pt>
                <c:pt idx="41844">
                  <c:v>-6.2725400000000001E-2</c:v>
                </c:pt>
                <c:pt idx="41845">
                  <c:v>-5.8659299999999998E-2</c:v>
                </c:pt>
                <c:pt idx="41846">
                  <c:v>-5.4649900000000001E-2</c:v>
                </c:pt>
                <c:pt idx="41847">
                  <c:v>-5.06997E-2</c:v>
                </c:pt>
                <c:pt idx="41848">
                  <c:v>-4.6810600000000001E-2</c:v>
                </c:pt>
                <c:pt idx="41849">
                  <c:v>-4.2984300000000003E-2</c:v>
                </c:pt>
                <c:pt idx="41850">
                  <c:v>-3.92225E-2</c:v>
                </c:pt>
                <c:pt idx="41851">
                  <c:v>-3.5527299999999998E-2</c:v>
                </c:pt>
                <c:pt idx="41852">
                  <c:v>-3.1901100000000002E-2</c:v>
                </c:pt>
                <c:pt idx="41853">
                  <c:v>-2.8345800000000001E-2</c:v>
                </c:pt>
                <c:pt idx="41854">
                  <c:v>-2.48636E-2</c:v>
                </c:pt>
                <c:pt idx="41855">
                  <c:v>-2.1456900000000001E-2</c:v>
                </c:pt>
                <c:pt idx="41856">
                  <c:v>-1.8126699999999999E-2</c:v>
                </c:pt>
                <c:pt idx="41857">
                  <c:v>-1.48725E-2</c:v>
                </c:pt>
                <c:pt idx="41858">
                  <c:v>-1.16948E-2</c:v>
                </c:pt>
                <c:pt idx="41859" formatCode="0.00E+00">
                  <c:v>-8.59591E-3</c:v>
                </c:pt>
                <c:pt idx="41860" formatCode="0.00E+00">
                  <c:v>-5.5782399999999999E-3</c:v>
                </c:pt>
                <c:pt idx="41861" formatCode="0.00E+00">
                  <c:v>-2.6444699999999999E-3</c:v>
                </c:pt>
                <c:pt idx="41862" formatCode="0.00E+00">
                  <c:v>2.0239699999999999E-4</c:v>
                </c:pt>
                <c:pt idx="41863" formatCode="0.00E+00">
                  <c:v>2.9613600000000001E-3</c:v>
                </c:pt>
                <c:pt idx="41864" formatCode="0.00E+00">
                  <c:v>5.6323600000000003E-3</c:v>
                </c:pt>
                <c:pt idx="41865" formatCode="0.00E+00">
                  <c:v>8.2143500000000005E-3</c:v>
                </c:pt>
                <c:pt idx="41866">
                  <c:v>1.0705599999999999E-2</c:v>
                </c:pt>
                <c:pt idx="41867">
                  <c:v>1.3104599999999999E-2</c:v>
                </c:pt>
                <c:pt idx="41868">
                  <c:v>1.5409300000000001E-2</c:v>
                </c:pt>
                <c:pt idx="41869">
                  <c:v>1.7617600000000001E-2</c:v>
                </c:pt>
                <c:pt idx="41870">
                  <c:v>1.9729199999999999E-2</c:v>
                </c:pt>
                <c:pt idx="41871">
                  <c:v>2.1746000000000001E-2</c:v>
                </c:pt>
                <c:pt idx="41872">
                  <c:v>2.36689E-2</c:v>
                </c:pt>
                <c:pt idx="41873">
                  <c:v>2.54956E-2</c:v>
                </c:pt>
                <c:pt idx="41874">
                  <c:v>2.7222900000000001E-2</c:v>
                </c:pt>
                <c:pt idx="41875">
                  <c:v>2.8849099999999999E-2</c:v>
                </c:pt>
                <c:pt idx="41876">
                  <c:v>3.0372900000000001E-2</c:v>
                </c:pt>
                <c:pt idx="41877">
                  <c:v>3.1795400000000001E-2</c:v>
                </c:pt>
                <c:pt idx="41878">
                  <c:v>3.3118599999999998E-2</c:v>
                </c:pt>
                <c:pt idx="41879">
                  <c:v>3.4343800000000001E-2</c:v>
                </c:pt>
                <c:pt idx="41880">
                  <c:v>3.54702E-2</c:v>
                </c:pt>
                <c:pt idx="41881">
                  <c:v>3.6495800000000002E-2</c:v>
                </c:pt>
                <c:pt idx="41882">
                  <c:v>3.7418100000000003E-2</c:v>
                </c:pt>
                <c:pt idx="41883">
                  <c:v>3.8235400000000003E-2</c:v>
                </c:pt>
                <c:pt idx="41884">
                  <c:v>3.8946099999999997E-2</c:v>
                </c:pt>
                <c:pt idx="41885">
                  <c:v>3.95485E-2</c:v>
                </c:pt>
                <c:pt idx="41886">
                  <c:v>4.0042399999999999E-2</c:v>
                </c:pt>
                <c:pt idx="41887">
                  <c:v>4.0429899999999998E-2</c:v>
                </c:pt>
                <c:pt idx="41888">
                  <c:v>4.0713100000000002E-2</c:v>
                </c:pt>
                <c:pt idx="41889">
                  <c:v>4.0891799999999999E-2</c:v>
                </c:pt>
                <c:pt idx="41890">
                  <c:v>4.09664E-2</c:v>
                </c:pt>
                <c:pt idx="41891">
                  <c:v>4.0937899999999999E-2</c:v>
                </c:pt>
                <c:pt idx="41892">
                  <c:v>4.08064E-2</c:v>
                </c:pt>
                <c:pt idx="41893">
                  <c:v>4.0570799999999997E-2</c:v>
                </c:pt>
                <c:pt idx="41894">
                  <c:v>4.0231799999999998E-2</c:v>
                </c:pt>
                <c:pt idx="41895">
                  <c:v>3.97915E-2</c:v>
                </c:pt>
                <c:pt idx="41896">
                  <c:v>3.9251800000000003E-2</c:v>
                </c:pt>
                <c:pt idx="41897">
                  <c:v>3.8613300000000003E-2</c:v>
                </c:pt>
                <c:pt idx="41898">
                  <c:v>3.7876600000000003E-2</c:v>
                </c:pt>
                <c:pt idx="41899">
                  <c:v>3.7041600000000001E-2</c:v>
                </c:pt>
                <c:pt idx="41900">
                  <c:v>3.61082E-2</c:v>
                </c:pt>
                <c:pt idx="41901">
                  <c:v>3.5076799999999998E-2</c:v>
                </c:pt>
                <c:pt idx="41902">
                  <c:v>3.3950399999999999E-2</c:v>
                </c:pt>
                <c:pt idx="41903">
                  <c:v>3.2733100000000001E-2</c:v>
                </c:pt>
                <c:pt idx="41904">
                  <c:v>3.1426200000000001E-2</c:v>
                </c:pt>
                <c:pt idx="41905">
                  <c:v>3.0028300000000001E-2</c:v>
                </c:pt>
                <c:pt idx="41906">
                  <c:v>2.8537799999999999E-2</c:v>
                </c:pt>
                <c:pt idx="41907">
                  <c:v>2.6954499999999999E-2</c:v>
                </c:pt>
                <c:pt idx="41908">
                  <c:v>2.5280500000000001E-2</c:v>
                </c:pt>
                <c:pt idx="41909">
                  <c:v>2.35199E-2</c:v>
                </c:pt>
                <c:pt idx="41910">
                  <c:v>2.16756E-2</c:v>
                </c:pt>
                <c:pt idx="41911">
                  <c:v>1.9749599999999999E-2</c:v>
                </c:pt>
                <c:pt idx="41912">
                  <c:v>1.77439E-2</c:v>
                </c:pt>
                <c:pt idx="41913">
                  <c:v>1.56601E-2</c:v>
                </c:pt>
                <c:pt idx="41914">
                  <c:v>1.3499300000000001E-2</c:v>
                </c:pt>
                <c:pt idx="41915">
                  <c:v>1.1262400000000001E-2</c:v>
                </c:pt>
                <c:pt idx="41916" formatCode="0.00E+00">
                  <c:v>8.9497299999999995E-3</c:v>
                </c:pt>
                <c:pt idx="41917" formatCode="0.00E+00">
                  <c:v>6.5629299999999998E-3</c:v>
                </c:pt>
                <c:pt idx="41918" formatCode="0.00E+00">
                  <c:v>4.1051799999999999E-3</c:v>
                </c:pt>
                <c:pt idx="41919" formatCode="0.00E+00">
                  <c:v>1.5798100000000001E-3</c:v>
                </c:pt>
                <c:pt idx="41920" formatCode="0.00E+00">
                  <c:v>-1.0110399999999999E-3</c:v>
                </c:pt>
                <c:pt idx="41921" formatCode="0.00E+00">
                  <c:v>-3.6642900000000002E-3</c:v>
                </c:pt>
                <c:pt idx="41922" formatCode="0.00E+00">
                  <c:v>-6.3753899999999999E-3</c:v>
                </c:pt>
                <c:pt idx="41923" formatCode="0.00E+00">
                  <c:v>-9.14127E-3</c:v>
                </c:pt>
                <c:pt idx="41924">
                  <c:v>-1.1960500000000001E-2</c:v>
                </c:pt>
                <c:pt idx="41925">
                  <c:v>-1.4831799999999999E-2</c:v>
                </c:pt>
                <c:pt idx="41926">
                  <c:v>-1.7753499999999998E-2</c:v>
                </c:pt>
                <c:pt idx="41927">
                  <c:v>-2.0723599999999998E-2</c:v>
                </c:pt>
                <c:pt idx="41928">
                  <c:v>-2.37395E-2</c:v>
                </c:pt>
                <c:pt idx="41929">
                  <c:v>-2.67989E-2</c:v>
                </c:pt>
                <c:pt idx="41930">
                  <c:v>-2.9899800000000001E-2</c:v>
                </c:pt>
                <c:pt idx="41931">
                  <c:v>-3.3039600000000002E-2</c:v>
                </c:pt>
                <c:pt idx="41932">
                  <c:v>-3.6214900000000001E-2</c:v>
                </c:pt>
                <c:pt idx="41933">
                  <c:v>-3.9422100000000002E-2</c:v>
                </c:pt>
                <c:pt idx="41934">
                  <c:v>-4.2658500000000002E-2</c:v>
                </c:pt>
                <c:pt idx="41935">
                  <c:v>-4.5921900000000002E-2</c:v>
                </c:pt>
                <c:pt idx="41936">
                  <c:v>-4.9209700000000002E-2</c:v>
                </c:pt>
                <c:pt idx="41937">
                  <c:v>-5.2519099999999999E-2</c:v>
                </c:pt>
                <c:pt idx="41938">
                  <c:v>-5.5846800000000002E-2</c:v>
                </c:pt>
                <c:pt idx="41939">
                  <c:v>-5.9189199999999997E-2</c:v>
                </c:pt>
                <c:pt idx="41940">
                  <c:v>-6.2542500000000001E-2</c:v>
                </c:pt>
                <c:pt idx="41941">
                  <c:v>-6.5903699999999996E-2</c:v>
                </c:pt>
                <c:pt idx="41942">
                  <c:v>-6.9269899999999995E-2</c:v>
                </c:pt>
                <c:pt idx="41943">
                  <c:v>-7.2637300000000002E-2</c:v>
                </c:pt>
                <c:pt idx="41944">
                  <c:v>-7.6002200000000006E-2</c:v>
                </c:pt>
                <c:pt idx="41945">
                  <c:v>-7.9361500000000001E-2</c:v>
                </c:pt>
                <c:pt idx="41946">
                  <c:v>-8.2711499999999993E-2</c:v>
                </c:pt>
                <c:pt idx="41947">
                  <c:v>-8.6049200000000006E-2</c:v>
                </c:pt>
                <c:pt idx="41948">
                  <c:v>-8.9371599999999995E-2</c:v>
                </c:pt>
                <c:pt idx="41949">
                  <c:v>-9.26757E-2</c:v>
                </c:pt>
                <c:pt idx="41950">
                  <c:v>-9.5957700000000007E-2</c:v>
                </c:pt>
                <c:pt idx="41951">
                  <c:v>-9.9213499999999996E-2</c:v>
                </c:pt>
                <c:pt idx="41952">
                  <c:v>-0.102439</c:v>
                </c:pt>
                <c:pt idx="41953">
                  <c:v>-0.105632</c:v>
                </c:pt>
                <c:pt idx="41954">
                  <c:v>-0.10879</c:v>
                </c:pt>
                <c:pt idx="41955">
                  <c:v>-0.11191</c:v>
                </c:pt>
                <c:pt idx="41956">
                  <c:v>-0.114992</c:v>
                </c:pt>
                <c:pt idx="41957">
                  <c:v>-0.118031</c:v>
                </c:pt>
                <c:pt idx="41958">
                  <c:v>-0.12102599999999999</c:v>
                </c:pt>
                <c:pt idx="41959">
                  <c:v>-0.123974</c:v>
                </c:pt>
                <c:pt idx="41960">
                  <c:v>-0.12687100000000001</c:v>
                </c:pt>
                <c:pt idx="41961">
                  <c:v>-0.129716</c:v>
                </c:pt>
                <c:pt idx="41962">
                  <c:v>-0.13250700000000001</c:v>
                </c:pt>
                <c:pt idx="41963">
                  <c:v>-0.135239</c:v>
                </c:pt>
                <c:pt idx="41964">
                  <c:v>-0.137909</c:v>
                </c:pt>
                <c:pt idx="41965">
                  <c:v>-0.140515</c:v>
                </c:pt>
                <c:pt idx="41966">
                  <c:v>-0.14305499999999999</c:v>
                </c:pt>
                <c:pt idx="41967">
                  <c:v>-0.14552599999999999</c:v>
                </c:pt>
                <c:pt idx="41968">
                  <c:v>-0.147926</c:v>
                </c:pt>
                <c:pt idx="41969">
                  <c:v>-0.150251</c:v>
                </c:pt>
                <c:pt idx="41970">
                  <c:v>-0.1525</c:v>
                </c:pt>
                <c:pt idx="41971">
                  <c:v>-0.15467</c:v>
                </c:pt>
                <c:pt idx="41972">
                  <c:v>-0.15675900000000001</c:v>
                </c:pt>
                <c:pt idx="41973">
                  <c:v>-0.15876399999999999</c:v>
                </c:pt>
                <c:pt idx="41974">
                  <c:v>-0.16068299999999999</c:v>
                </c:pt>
                <c:pt idx="41975">
                  <c:v>-0.16251399999999999</c:v>
                </c:pt>
                <c:pt idx="41976">
                  <c:v>-0.16425400000000001</c:v>
                </c:pt>
                <c:pt idx="41977">
                  <c:v>-0.16589999999999999</c:v>
                </c:pt>
                <c:pt idx="41978">
                  <c:v>-0.16745199999999999</c:v>
                </c:pt>
                <c:pt idx="41979">
                  <c:v>-0.168908</c:v>
                </c:pt>
                <c:pt idx="41980">
                  <c:v>-0.170266</c:v>
                </c:pt>
                <c:pt idx="41981">
                  <c:v>-0.17152400000000001</c:v>
                </c:pt>
                <c:pt idx="41982">
                  <c:v>-0.172679</c:v>
                </c:pt>
                <c:pt idx="41983">
                  <c:v>-0.17372899999999999</c:v>
                </c:pt>
                <c:pt idx="41984">
                  <c:v>-0.174674</c:v>
                </c:pt>
                <c:pt idx="41985">
                  <c:v>-0.175512</c:v>
                </c:pt>
                <c:pt idx="41986">
                  <c:v>-0.17624300000000001</c:v>
                </c:pt>
                <c:pt idx="41987">
                  <c:v>-0.17686499999999999</c:v>
                </c:pt>
                <c:pt idx="41988">
                  <c:v>-0.17738000000000001</c:v>
                </c:pt>
                <c:pt idx="41989">
                  <c:v>-0.177785</c:v>
                </c:pt>
                <c:pt idx="41990">
                  <c:v>-0.17807999999999999</c:v>
                </c:pt>
                <c:pt idx="41991">
                  <c:v>-0.17826500000000001</c:v>
                </c:pt>
                <c:pt idx="41992">
                  <c:v>-0.178338</c:v>
                </c:pt>
                <c:pt idx="41993">
                  <c:v>-0.17829999999999999</c:v>
                </c:pt>
                <c:pt idx="41994">
                  <c:v>-0.178149</c:v>
                </c:pt>
                <c:pt idx="41995">
                  <c:v>-0.17788499999999999</c:v>
                </c:pt>
                <c:pt idx="41996">
                  <c:v>-0.177506</c:v>
                </c:pt>
                <c:pt idx="41997">
                  <c:v>-0.177013</c:v>
                </c:pt>
                <c:pt idx="41998">
                  <c:v>-0.17640600000000001</c:v>
                </c:pt>
                <c:pt idx="41999">
                  <c:v>-0.17568300000000001</c:v>
                </c:pt>
                <c:pt idx="42000">
                  <c:v>-0.174845</c:v>
                </c:pt>
                <c:pt idx="42001">
                  <c:v>-0.17389199999999999</c:v>
                </c:pt>
                <c:pt idx="42002">
                  <c:v>-0.17282400000000001</c:v>
                </c:pt>
                <c:pt idx="42003">
                  <c:v>-0.17164099999999999</c:v>
                </c:pt>
                <c:pt idx="42004">
                  <c:v>-0.17034299999999999</c:v>
                </c:pt>
                <c:pt idx="42005">
                  <c:v>-0.16893</c:v>
                </c:pt>
                <c:pt idx="42006">
                  <c:v>-0.167404</c:v>
                </c:pt>
                <c:pt idx="42007">
                  <c:v>-0.165765</c:v>
                </c:pt>
                <c:pt idx="42008">
                  <c:v>-0.16401399999999999</c:v>
                </c:pt>
                <c:pt idx="42009">
                  <c:v>-0.16215299999999999</c:v>
                </c:pt>
                <c:pt idx="42010">
                  <c:v>-0.16017999999999999</c:v>
                </c:pt>
                <c:pt idx="42011">
                  <c:v>-0.15809899999999999</c:v>
                </c:pt>
                <c:pt idx="42012">
                  <c:v>-0.15590699999999999</c:v>
                </c:pt>
                <c:pt idx="42013">
                  <c:v>-0.15360799999999999</c:v>
                </c:pt>
                <c:pt idx="42014">
                  <c:v>-0.1512</c:v>
                </c:pt>
                <c:pt idx="42015">
                  <c:v>-0.14868600000000001</c:v>
                </c:pt>
                <c:pt idx="42016">
                  <c:v>-0.146067</c:v>
                </c:pt>
                <c:pt idx="42017">
                  <c:v>-0.143346</c:v>
                </c:pt>
                <c:pt idx="42018">
                  <c:v>-0.14052300000000001</c:v>
                </c:pt>
                <c:pt idx="42019">
                  <c:v>-0.137601</c:v>
                </c:pt>
                <c:pt idx="42020">
                  <c:v>-0.13458200000000001</c:v>
                </c:pt>
                <c:pt idx="42021">
                  <c:v>-0.131466</c:v>
                </c:pt>
                <c:pt idx="42022">
                  <c:v>-0.12825800000000001</c:v>
                </c:pt>
                <c:pt idx="42023">
                  <c:v>-0.124957</c:v>
                </c:pt>
                <c:pt idx="42024">
                  <c:v>-0.12156599999999999</c:v>
                </c:pt>
                <c:pt idx="42025">
                  <c:v>-0.118087</c:v>
                </c:pt>
                <c:pt idx="42026">
                  <c:v>-0.114522</c:v>
                </c:pt>
                <c:pt idx="42027">
                  <c:v>-0.110874</c:v>
                </c:pt>
                <c:pt idx="42028">
                  <c:v>-0.107144</c:v>
                </c:pt>
                <c:pt idx="42029">
                  <c:v>-0.103335</c:v>
                </c:pt>
                <c:pt idx="42030">
                  <c:v>-9.9449700000000002E-2</c:v>
                </c:pt>
                <c:pt idx="42031">
                  <c:v>-9.5491000000000006E-2</c:v>
                </c:pt>
                <c:pt idx="42032">
                  <c:v>-9.1461200000000006E-2</c:v>
                </c:pt>
                <c:pt idx="42033">
                  <c:v>-8.7362800000000004E-2</c:v>
                </c:pt>
                <c:pt idx="42034">
                  <c:v>-8.31982E-2</c:v>
                </c:pt>
                <c:pt idx="42035">
                  <c:v>-7.8969899999999996E-2</c:v>
                </c:pt>
                <c:pt idx="42036">
                  <c:v>-7.4680999999999997E-2</c:v>
                </c:pt>
                <c:pt idx="42037">
                  <c:v>-7.03347E-2</c:v>
                </c:pt>
                <c:pt idx="42038">
                  <c:v>-6.5933699999999998E-2</c:v>
                </c:pt>
                <c:pt idx="42039">
                  <c:v>-6.1481000000000001E-2</c:v>
                </c:pt>
                <c:pt idx="42040">
                  <c:v>-5.6980099999999999E-2</c:v>
                </c:pt>
                <c:pt idx="42041">
                  <c:v>-5.2434599999999998E-2</c:v>
                </c:pt>
                <c:pt idx="42042">
                  <c:v>-4.7847500000000001E-2</c:v>
                </c:pt>
                <c:pt idx="42043">
                  <c:v>-4.3221200000000001E-2</c:v>
                </c:pt>
                <c:pt idx="42044">
                  <c:v>-3.8558200000000001E-2</c:v>
                </c:pt>
                <c:pt idx="42045">
                  <c:v>-3.38614E-2</c:v>
                </c:pt>
                <c:pt idx="42046">
                  <c:v>-2.9133900000000001E-2</c:v>
                </c:pt>
                <c:pt idx="42047">
                  <c:v>-2.4378299999999999E-2</c:v>
                </c:pt>
                <c:pt idx="42048">
                  <c:v>-1.9597699999999999E-2</c:v>
                </c:pt>
                <c:pt idx="42049">
                  <c:v>-1.47955E-2</c:v>
                </c:pt>
                <c:pt idx="42050" formatCode="0.00E+00">
                  <c:v>-9.9754700000000002E-3</c:v>
                </c:pt>
                <c:pt idx="42051" formatCode="0.00E+00">
                  <c:v>-5.14111E-3</c:v>
                </c:pt>
                <c:pt idx="42052" formatCode="0.00E+00">
                  <c:v>-2.9568999999999998E-4</c:v>
                </c:pt>
                <c:pt idx="42053" formatCode="0.00E+00">
                  <c:v>4.5577300000000003E-3</c:v>
                </c:pt>
                <c:pt idx="42054" formatCode="0.00E+00">
                  <c:v>9.4162699999999992E-3</c:v>
                </c:pt>
                <c:pt idx="42055">
                  <c:v>1.4276799999999999E-2</c:v>
                </c:pt>
                <c:pt idx="42056">
                  <c:v>1.9135699999999999E-2</c:v>
                </c:pt>
                <c:pt idx="42057">
                  <c:v>2.3989300000000002E-2</c:v>
                </c:pt>
                <c:pt idx="42058">
                  <c:v>2.8833899999999999E-2</c:v>
                </c:pt>
                <c:pt idx="42059">
                  <c:v>3.3666000000000001E-2</c:v>
                </c:pt>
                <c:pt idx="42060">
                  <c:v>3.8482000000000002E-2</c:v>
                </c:pt>
                <c:pt idx="42061">
                  <c:v>4.32793E-2</c:v>
                </c:pt>
                <c:pt idx="42062">
                  <c:v>4.8054899999999998E-2</c:v>
                </c:pt>
                <c:pt idx="42063">
                  <c:v>5.2805999999999999E-2</c:v>
                </c:pt>
                <c:pt idx="42064">
                  <c:v>5.7529299999999998E-2</c:v>
                </c:pt>
                <c:pt idx="42065">
                  <c:v>6.2221400000000003E-2</c:v>
                </c:pt>
                <c:pt idx="42066">
                  <c:v>6.6879099999999997E-2</c:v>
                </c:pt>
                <c:pt idx="42067">
                  <c:v>7.1498699999999998E-2</c:v>
                </c:pt>
                <c:pt idx="42068">
                  <c:v>7.6076400000000002E-2</c:v>
                </c:pt>
                <c:pt idx="42069">
                  <c:v>8.0608399999999997E-2</c:v>
                </c:pt>
                <c:pt idx="42070">
                  <c:v>8.5091399999999998E-2</c:v>
                </c:pt>
                <c:pt idx="42071">
                  <c:v>8.9522599999999994E-2</c:v>
                </c:pt>
                <c:pt idx="42072">
                  <c:v>9.3898400000000007E-2</c:v>
                </c:pt>
                <c:pt idx="42073">
                  <c:v>9.8215899999999995E-2</c:v>
                </c:pt>
                <c:pt idx="42074">
                  <c:v>0.10247199999999999</c:v>
                </c:pt>
                <c:pt idx="42075">
                  <c:v>0.10666399999999999</c:v>
                </c:pt>
                <c:pt idx="42076">
                  <c:v>0.11079</c:v>
                </c:pt>
                <c:pt idx="42077">
                  <c:v>0.114847</c:v>
                </c:pt>
                <c:pt idx="42078">
                  <c:v>0.11883199999999999</c:v>
                </c:pt>
                <c:pt idx="42079">
                  <c:v>0.12274500000000001</c:v>
                </c:pt>
                <c:pt idx="42080">
                  <c:v>0.126581</c:v>
                </c:pt>
                <c:pt idx="42081">
                  <c:v>0.13033900000000001</c:v>
                </c:pt>
                <c:pt idx="42082">
                  <c:v>0.134015</c:v>
                </c:pt>
                <c:pt idx="42083">
                  <c:v>0.137604</c:v>
                </c:pt>
                <c:pt idx="42084">
                  <c:v>0.14110300000000001</c:v>
                </c:pt>
                <c:pt idx="42085">
                  <c:v>0.144512</c:v>
                </c:pt>
                <c:pt idx="42086">
                  <c:v>0.14782799999999999</c:v>
                </c:pt>
                <c:pt idx="42087">
                  <c:v>0.15104899999999999</c:v>
                </c:pt>
                <c:pt idx="42088">
                  <c:v>0.154173</c:v>
                </c:pt>
                <c:pt idx="42089">
                  <c:v>0.15719900000000001</c:v>
                </c:pt>
                <c:pt idx="42090">
                  <c:v>0.16012299999999999</c:v>
                </c:pt>
                <c:pt idx="42091">
                  <c:v>0.16294600000000001</c:v>
                </c:pt>
                <c:pt idx="42092">
                  <c:v>0.165663</c:v>
                </c:pt>
                <c:pt idx="42093">
                  <c:v>0.16827500000000001</c:v>
                </c:pt>
                <c:pt idx="42094">
                  <c:v>0.17077800000000001</c:v>
                </c:pt>
                <c:pt idx="42095">
                  <c:v>0.17317199999999999</c:v>
                </c:pt>
                <c:pt idx="42096">
                  <c:v>0.175453</c:v>
                </c:pt>
                <c:pt idx="42097">
                  <c:v>0.177621</c:v>
                </c:pt>
                <c:pt idx="42098">
                  <c:v>0.179675</c:v>
                </c:pt>
                <c:pt idx="42099">
                  <c:v>0.181614</c:v>
                </c:pt>
                <c:pt idx="42100">
                  <c:v>0.18343599999999999</c:v>
                </c:pt>
                <c:pt idx="42101">
                  <c:v>0.185142</c:v>
                </c:pt>
                <c:pt idx="42102">
                  <c:v>0.18672900000000001</c:v>
                </c:pt>
                <c:pt idx="42103">
                  <c:v>0.188198</c:v>
                </c:pt>
                <c:pt idx="42104">
                  <c:v>0.18954799999999999</c:v>
                </c:pt>
                <c:pt idx="42105">
                  <c:v>0.190778</c:v>
                </c:pt>
                <c:pt idx="42106">
                  <c:v>0.191887</c:v>
                </c:pt>
                <c:pt idx="42107">
                  <c:v>0.19287499999999999</c:v>
                </c:pt>
                <c:pt idx="42108">
                  <c:v>0.19374</c:v>
                </c:pt>
                <c:pt idx="42109">
                  <c:v>0.19448199999999999</c:v>
                </c:pt>
                <c:pt idx="42110">
                  <c:v>0.1951</c:v>
                </c:pt>
                <c:pt idx="42111">
                  <c:v>0.19559499999999999</c:v>
                </c:pt>
                <c:pt idx="42112">
                  <c:v>0.195966</c:v>
                </c:pt>
                <c:pt idx="42113">
                  <c:v>0.196214</c:v>
                </c:pt>
                <c:pt idx="42114">
                  <c:v>0.19633999999999999</c:v>
                </c:pt>
                <c:pt idx="42115">
                  <c:v>0.19634499999999999</c:v>
                </c:pt>
                <c:pt idx="42116">
                  <c:v>0.19622899999999999</c:v>
                </c:pt>
                <c:pt idx="42117">
                  <c:v>0.195993</c:v>
                </c:pt>
                <c:pt idx="42118">
                  <c:v>0.19563700000000001</c:v>
                </c:pt>
                <c:pt idx="42119">
                  <c:v>0.195164</c:v>
                </c:pt>
                <c:pt idx="42120">
                  <c:v>0.194573</c:v>
                </c:pt>
                <c:pt idx="42121">
                  <c:v>0.19386600000000001</c:v>
                </c:pt>
                <c:pt idx="42122">
                  <c:v>0.19304399999999999</c:v>
                </c:pt>
                <c:pt idx="42123">
                  <c:v>0.192106</c:v>
                </c:pt>
                <c:pt idx="42124">
                  <c:v>0.191053</c:v>
                </c:pt>
                <c:pt idx="42125">
                  <c:v>0.189886</c:v>
                </c:pt>
                <c:pt idx="42126">
                  <c:v>0.188606</c:v>
                </c:pt>
                <c:pt idx="42127">
                  <c:v>0.18721599999999999</c:v>
                </c:pt>
                <c:pt idx="42128">
                  <c:v>0.18571599999999999</c:v>
                </c:pt>
                <c:pt idx="42129">
                  <c:v>0.184111</c:v>
                </c:pt>
                <c:pt idx="42130">
                  <c:v>0.18240100000000001</c:v>
                </c:pt>
                <c:pt idx="42131">
                  <c:v>0.18059</c:v>
                </c:pt>
                <c:pt idx="42132">
                  <c:v>0.178678</c:v>
                </c:pt>
                <c:pt idx="42133">
                  <c:v>0.17666499999999999</c:v>
                </c:pt>
                <c:pt idx="42134">
                  <c:v>0.17455499999999999</c:v>
                </c:pt>
                <c:pt idx="42135">
                  <c:v>0.17235</c:v>
                </c:pt>
                <c:pt idx="42136">
                  <c:v>0.17005400000000001</c:v>
                </c:pt>
                <c:pt idx="42137">
                  <c:v>0.16766900000000001</c:v>
                </c:pt>
                <c:pt idx="42138">
                  <c:v>0.16519800000000001</c:v>
                </c:pt>
                <c:pt idx="42139">
                  <c:v>0.16264400000000001</c:v>
                </c:pt>
                <c:pt idx="42140">
                  <c:v>0.16001099999999999</c:v>
                </c:pt>
                <c:pt idx="42141">
                  <c:v>0.15729799999999999</c:v>
                </c:pt>
                <c:pt idx="42142">
                  <c:v>0.15450800000000001</c:v>
                </c:pt>
                <c:pt idx="42143">
                  <c:v>0.151644</c:v>
                </c:pt>
                <c:pt idx="42144">
                  <c:v>0.14870700000000001</c:v>
                </c:pt>
                <c:pt idx="42145">
                  <c:v>0.145702</c:v>
                </c:pt>
                <c:pt idx="42146">
                  <c:v>0.14263100000000001</c:v>
                </c:pt>
                <c:pt idx="42147">
                  <c:v>0.13949500000000001</c:v>
                </c:pt>
                <c:pt idx="42148">
                  <c:v>0.136298</c:v>
                </c:pt>
                <c:pt idx="42149">
                  <c:v>0.13304299999999999</c:v>
                </c:pt>
                <c:pt idx="42150">
                  <c:v>0.12973499999999999</c:v>
                </c:pt>
                <c:pt idx="42151">
                  <c:v>0.12637699999999999</c:v>
                </c:pt>
                <c:pt idx="42152">
                  <c:v>0.122972</c:v>
                </c:pt>
                <c:pt idx="42153">
                  <c:v>0.11952400000000001</c:v>
                </c:pt>
                <c:pt idx="42154">
                  <c:v>0.116034</c:v>
                </c:pt>
                <c:pt idx="42155">
                  <c:v>0.112508</c:v>
                </c:pt>
                <c:pt idx="42156">
                  <c:v>0.108948</c:v>
                </c:pt>
                <c:pt idx="42157">
                  <c:v>0.10536</c:v>
                </c:pt>
                <c:pt idx="42158">
                  <c:v>0.101745</c:v>
                </c:pt>
                <c:pt idx="42159">
                  <c:v>9.8107700000000006E-2</c:v>
                </c:pt>
                <c:pt idx="42160">
                  <c:v>9.4450699999999999E-2</c:v>
                </c:pt>
                <c:pt idx="42161">
                  <c:v>9.0776800000000005E-2</c:v>
                </c:pt>
                <c:pt idx="42162">
                  <c:v>8.7088299999999993E-2</c:v>
                </c:pt>
                <c:pt idx="42163">
                  <c:v>8.3388299999999999E-2</c:v>
                </c:pt>
                <c:pt idx="42164">
                  <c:v>7.9680500000000001E-2</c:v>
                </c:pt>
                <c:pt idx="42165">
                  <c:v>7.5967599999999996E-2</c:v>
                </c:pt>
                <c:pt idx="42166">
                  <c:v>7.2252300000000005E-2</c:v>
                </c:pt>
                <c:pt idx="42167">
                  <c:v>6.8538100000000005E-2</c:v>
                </c:pt>
                <c:pt idx="42168">
                  <c:v>6.4828800000000006E-2</c:v>
                </c:pt>
                <c:pt idx="42169">
                  <c:v>6.1128099999999998E-2</c:v>
                </c:pt>
                <c:pt idx="42170">
                  <c:v>5.74396E-2</c:v>
                </c:pt>
                <c:pt idx="42171">
                  <c:v>5.3766799999999997E-2</c:v>
                </c:pt>
                <c:pt idx="42172">
                  <c:v>5.0112999999999998E-2</c:v>
                </c:pt>
                <c:pt idx="42173">
                  <c:v>4.6481399999999999E-2</c:v>
                </c:pt>
                <c:pt idx="42174">
                  <c:v>4.28761E-2</c:v>
                </c:pt>
                <c:pt idx="42175">
                  <c:v>3.93002E-2</c:v>
                </c:pt>
                <c:pt idx="42176">
                  <c:v>3.5755500000000003E-2</c:v>
                </c:pt>
                <c:pt idx="42177">
                  <c:v>3.22432E-2</c:v>
                </c:pt>
                <c:pt idx="42178">
                  <c:v>2.8766099999999999E-2</c:v>
                </c:pt>
                <c:pt idx="42179">
                  <c:v>2.5328400000000001E-2</c:v>
                </c:pt>
                <c:pt idx="42180">
                  <c:v>2.1934499999999999E-2</c:v>
                </c:pt>
                <c:pt idx="42181">
                  <c:v>1.8588E-2</c:v>
                </c:pt>
                <c:pt idx="42182">
                  <c:v>1.52917E-2</c:v>
                </c:pt>
                <c:pt idx="42183">
                  <c:v>1.20483E-2</c:v>
                </c:pt>
                <c:pt idx="42184" formatCode="0.00E+00">
                  <c:v>8.8601700000000005E-3</c:v>
                </c:pt>
                <c:pt idx="42185" formatCode="0.00E+00">
                  <c:v>5.7297099999999998E-3</c:v>
                </c:pt>
                <c:pt idx="42186" formatCode="0.00E+00">
                  <c:v>2.6593900000000002E-3</c:v>
                </c:pt>
                <c:pt idx="42187" formatCode="0.00E+00">
                  <c:v>-3.48399E-4</c:v>
                </c:pt>
                <c:pt idx="42188" formatCode="0.00E+00">
                  <c:v>-3.29124E-3</c:v>
                </c:pt>
                <c:pt idx="42189" formatCode="0.00E+00">
                  <c:v>-6.1663999999999998E-3</c:v>
                </c:pt>
                <c:pt idx="42190" formatCode="0.00E+00">
                  <c:v>-8.9708600000000006E-3</c:v>
                </c:pt>
                <c:pt idx="42191">
                  <c:v>-1.17016E-2</c:v>
                </c:pt>
                <c:pt idx="42192">
                  <c:v>-1.4356600000000001E-2</c:v>
                </c:pt>
                <c:pt idx="42193">
                  <c:v>-1.6933900000000002E-2</c:v>
                </c:pt>
                <c:pt idx="42194">
                  <c:v>-1.94317E-2</c:v>
                </c:pt>
                <c:pt idx="42195">
                  <c:v>-2.1847999999999999E-2</c:v>
                </c:pt>
                <c:pt idx="42196">
                  <c:v>-2.4181299999999999E-2</c:v>
                </c:pt>
                <c:pt idx="42197">
                  <c:v>-2.64298E-2</c:v>
                </c:pt>
                <c:pt idx="42198">
                  <c:v>-2.8591399999999999E-2</c:v>
                </c:pt>
                <c:pt idx="42199">
                  <c:v>-3.0664E-2</c:v>
                </c:pt>
                <c:pt idx="42200">
                  <c:v>-3.2646399999999999E-2</c:v>
                </c:pt>
                <c:pt idx="42201">
                  <c:v>-3.45378E-2</c:v>
                </c:pt>
                <c:pt idx="42202">
                  <c:v>-3.6336899999999998E-2</c:v>
                </c:pt>
                <c:pt idx="42203">
                  <c:v>-3.8042100000000002E-2</c:v>
                </c:pt>
                <c:pt idx="42204">
                  <c:v>-3.9652199999999999E-2</c:v>
                </c:pt>
                <c:pt idx="42205">
                  <c:v>-4.1165800000000002E-2</c:v>
                </c:pt>
                <c:pt idx="42206">
                  <c:v>-4.2581599999999997E-2</c:v>
                </c:pt>
                <c:pt idx="42207">
                  <c:v>-4.3899300000000002E-2</c:v>
                </c:pt>
                <c:pt idx="42208">
                  <c:v>-4.5118699999999998E-2</c:v>
                </c:pt>
                <c:pt idx="42209">
                  <c:v>-4.6239000000000002E-2</c:v>
                </c:pt>
                <c:pt idx="42210">
                  <c:v>-4.7258599999999998E-2</c:v>
                </c:pt>
                <c:pt idx="42211">
                  <c:v>-4.8176499999999997E-2</c:v>
                </c:pt>
                <c:pt idx="42212">
                  <c:v>-4.89922E-2</c:v>
                </c:pt>
                <c:pt idx="42213">
                  <c:v>-4.9704900000000003E-2</c:v>
                </c:pt>
                <c:pt idx="42214">
                  <c:v>-5.0313700000000003E-2</c:v>
                </c:pt>
                <c:pt idx="42215">
                  <c:v>-5.0818099999999998E-2</c:v>
                </c:pt>
                <c:pt idx="42216">
                  <c:v>-5.1218699999999999E-2</c:v>
                </c:pt>
                <c:pt idx="42217">
                  <c:v>-5.1516100000000002E-2</c:v>
                </c:pt>
                <c:pt idx="42218">
                  <c:v>-5.1710600000000002E-2</c:v>
                </c:pt>
                <c:pt idx="42219">
                  <c:v>-5.1801899999999998E-2</c:v>
                </c:pt>
                <c:pt idx="42220">
                  <c:v>-5.1790200000000002E-2</c:v>
                </c:pt>
                <c:pt idx="42221">
                  <c:v>-5.1676199999999999E-2</c:v>
                </c:pt>
                <c:pt idx="42222">
                  <c:v>-5.1460100000000002E-2</c:v>
                </c:pt>
                <c:pt idx="42223">
                  <c:v>-5.1141699999999998E-2</c:v>
                </c:pt>
                <c:pt idx="42224">
                  <c:v>-5.0721000000000002E-2</c:v>
                </c:pt>
                <c:pt idx="42225">
                  <c:v>-5.0199000000000001E-2</c:v>
                </c:pt>
                <c:pt idx="42226">
                  <c:v>-4.9576599999999998E-2</c:v>
                </c:pt>
                <c:pt idx="42227">
                  <c:v>-4.8854799999999997E-2</c:v>
                </c:pt>
                <c:pt idx="42228">
                  <c:v>-4.8034300000000002E-2</c:v>
                </c:pt>
                <c:pt idx="42229">
                  <c:v>-4.7115700000000003E-2</c:v>
                </c:pt>
                <c:pt idx="42230">
                  <c:v>-4.6100099999999998E-2</c:v>
                </c:pt>
                <c:pt idx="42231">
                  <c:v>-4.4988899999999998E-2</c:v>
                </c:pt>
                <c:pt idx="42232">
                  <c:v>-4.3783500000000003E-2</c:v>
                </c:pt>
                <c:pt idx="42233">
                  <c:v>-4.24847E-2</c:v>
                </c:pt>
                <c:pt idx="42234">
                  <c:v>-4.1092999999999998E-2</c:v>
                </c:pt>
                <c:pt idx="42235">
                  <c:v>-3.9609699999999998E-2</c:v>
                </c:pt>
                <c:pt idx="42236">
                  <c:v>-3.8037099999999997E-2</c:v>
                </c:pt>
                <c:pt idx="42237">
                  <c:v>-3.63775E-2</c:v>
                </c:pt>
                <c:pt idx="42238">
                  <c:v>-3.4632400000000001E-2</c:v>
                </c:pt>
                <c:pt idx="42239">
                  <c:v>-3.2803899999999997E-2</c:v>
                </c:pt>
                <c:pt idx="42240">
                  <c:v>-3.08937E-2</c:v>
                </c:pt>
                <c:pt idx="42241">
                  <c:v>-2.89038E-2</c:v>
                </c:pt>
                <c:pt idx="42242">
                  <c:v>-2.68358E-2</c:v>
                </c:pt>
                <c:pt idx="42243">
                  <c:v>-2.4691100000000001E-2</c:v>
                </c:pt>
                <c:pt idx="42244">
                  <c:v>-2.2471100000000001E-2</c:v>
                </c:pt>
                <c:pt idx="42245">
                  <c:v>-2.0177299999999999E-2</c:v>
                </c:pt>
                <c:pt idx="42246">
                  <c:v>-1.78117E-2</c:v>
                </c:pt>
                <c:pt idx="42247">
                  <c:v>-1.5376000000000001E-2</c:v>
                </c:pt>
                <c:pt idx="42248">
                  <c:v>-1.28726E-2</c:v>
                </c:pt>
                <c:pt idx="42249">
                  <c:v>-1.0304000000000001E-2</c:v>
                </c:pt>
                <c:pt idx="42250" formatCode="0.00E+00">
                  <c:v>-7.6729299999999997E-3</c:v>
                </c:pt>
                <c:pt idx="42251" formatCode="0.00E+00">
                  <c:v>-4.9816699999999997E-3</c:v>
                </c:pt>
                <c:pt idx="42252" formatCode="0.00E+00">
                  <c:v>-2.2327499999999999E-3</c:v>
                </c:pt>
                <c:pt idx="42253" formatCode="0.00E+00">
                  <c:v>5.7169800000000004E-4</c:v>
                </c:pt>
                <c:pt idx="42254" formatCode="0.00E+00">
                  <c:v>3.42991E-3</c:v>
                </c:pt>
                <c:pt idx="42255" formatCode="0.00E+00">
                  <c:v>6.3398899999999999E-3</c:v>
                </c:pt>
                <c:pt idx="42256" formatCode="0.00E+00">
                  <c:v>9.2990999999999994E-3</c:v>
                </c:pt>
                <c:pt idx="42257">
                  <c:v>1.23047E-2</c:v>
                </c:pt>
                <c:pt idx="42258">
                  <c:v>1.5353500000000001E-2</c:v>
                </c:pt>
                <c:pt idx="42259">
                  <c:v>1.8442900000000002E-2</c:v>
                </c:pt>
                <c:pt idx="42260">
                  <c:v>2.15709E-2</c:v>
                </c:pt>
                <c:pt idx="42261">
                  <c:v>2.4735900000000002E-2</c:v>
                </c:pt>
                <c:pt idx="42262">
                  <c:v>2.7935399999999999E-2</c:v>
                </c:pt>
                <c:pt idx="42263">
                  <c:v>3.11664E-2</c:v>
                </c:pt>
                <c:pt idx="42264">
                  <c:v>3.4426499999999999E-2</c:v>
                </c:pt>
                <c:pt idx="42265">
                  <c:v>3.7713299999999998E-2</c:v>
                </c:pt>
                <c:pt idx="42266">
                  <c:v>4.1023499999999997E-2</c:v>
                </c:pt>
                <c:pt idx="42267">
                  <c:v>4.4354200000000003E-2</c:v>
                </c:pt>
                <c:pt idx="42268">
                  <c:v>4.7703099999999998E-2</c:v>
                </c:pt>
                <c:pt idx="42269">
                  <c:v>5.1067799999999997E-2</c:v>
                </c:pt>
                <c:pt idx="42270">
                  <c:v>5.4445300000000002E-2</c:v>
                </c:pt>
                <c:pt idx="42271">
                  <c:v>5.7831899999999999E-2</c:v>
                </c:pt>
                <c:pt idx="42272">
                  <c:v>6.1224599999999997E-2</c:v>
                </c:pt>
                <c:pt idx="42273">
                  <c:v>6.4620700000000003E-2</c:v>
                </c:pt>
                <c:pt idx="42274">
                  <c:v>6.8018599999999999E-2</c:v>
                </c:pt>
                <c:pt idx="42275">
                  <c:v>7.1416400000000005E-2</c:v>
                </c:pt>
                <c:pt idx="42276">
                  <c:v>7.4811500000000003E-2</c:v>
                </c:pt>
                <c:pt idx="42277">
                  <c:v>7.8201300000000001E-2</c:v>
                </c:pt>
                <c:pt idx="42278">
                  <c:v>8.1583299999999997E-2</c:v>
                </c:pt>
                <c:pt idx="42279">
                  <c:v>8.4955100000000006E-2</c:v>
                </c:pt>
                <c:pt idx="42280">
                  <c:v>8.8314199999999995E-2</c:v>
                </c:pt>
                <c:pt idx="42281">
                  <c:v>9.1658199999999995E-2</c:v>
                </c:pt>
                <c:pt idx="42282">
                  <c:v>9.4985E-2</c:v>
                </c:pt>
                <c:pt idx="42283">
                  <c:v>9.8292400000000002E-2</c:v>
                </c:pt>
                <c:pt idx="42284">
                  <c:v>0.101578</c:v>
                </c:pt>
                <c:pt idx="42285">
                  <c:v>0.10484</c:v>
                </c:pt>
                <c:pt idx="42286">
                  <c:v>0.108075</c:v>
                </c:pt>
                <c:pt idx="42287">
                  <c:v>0.111281</c:v>
                </c:pt>
                <c:pt idx="42288">
                  <c:v>0.114454</c:v>
                </c:pt>
                <c:pt idx="42289">
                  <c:v>0.117593</c:v>
                </c:pt>
                <c:pt idx="42290">
                  <c:v>0.120695</c:v>
                </c:pt>
                <c:pt idx="42291">
                  <c:v>0.12375899999999999</c:v>
                </c:pt>
                <c:pt idx="42292">
                  <c:v>0.126781</c:v>
                </c:pt>
                <c:pt idx="42293">
                  <c:v>0.12976099999999999</c:v>
                </c:pt>
                <c:pt idx="42294">
                  <c:v>0.13269600000000001</c:v>
                </c:pt>
                <c:pt idx="42295">
                  <c:v>0.13558400000000001</c:v>
                </c:pt>
                <c:pt idx="42296">
                  <c:v>0.13842199999999999</c:v>
                </c:pt>
                <c:pt idx="42297">
                  <c:v>0.14121</c:v>
                </c:pt>
                <c:pt idx="42298">
                  <c:v>0.14394399999999999</c:v>
                </c:pt>
                <c:pt idx="42299">
                  <c:v>0.146623</c:v>
                </c:pt>
                <c:pt idx="42300">
                  <c:v>0.14924599999999999</c:v>
                </c:pt>
                <c:pt idx="42301">
                  <c:v>0.151812</c:v>
                </c:pt>
                <c:pt idx="42302">
                  <c:v>0.15431600000000001</c:v>
                </c:pt>
                <c:pt idx="42303">
                  <c:v>0.15675900000000001</c:v>
                </c:pt>
                <c:pt idx="42304">
                  <c:v>0.159137</c:v>
                </c:pt>
                <c:pt idx="42305">
                  <c:v>0.16145000000000001</c:v>
                </c:pt>
                <c:pt idx="42306">
                  <c:v>0.16369700000000001</c:v>
                </c:pt>
                <c:pt idx="42307">
                  <c:v>0.165876</c:v>
                </c:pt>
                <c:pt idx="42308">
                  <c:v>0.167986</c:v>
                </c:pt>
                <c:pt idx="42309">
                  <c:v>0.17002700000000001</c:v>
                </c:pt>
                <c:pt idx="42310">
                  <c:v>0.17199500000000001</c:v>
                </c:pt>
                <c:pt idx="42311">
                  <c:v>0.17388999999999999</c:v>
                </c:pt>
                <c:pt idx="42312">
                  <c:v>0.17571000000000001</c:v>
                </c:pt>
                <c:pt idx="42313">
                  <c:v>0.177454</c:v>
                </c:pt>
                <c:pt idx="42314">
                  <c:v>0.179122</c:v>
                </c:pt>
                <c:pt idx="42315">
                  <c:v>0.18071200000000001</c:v>
                </c:pt>
                <c:pt idx="42316">
                  <c:v>0.182225</c:v>
                </c:pt>
                <c:pt idx="42317">
                  <c:v>0.18365799999999999</c:v>
                </c:pt>
                <c:pt idx="42318">
                  <c:v>0.18501100000000001</c:v>
                </c:pt>
                <c:pt idx="42319">
                  <c:v>0.18628400000000001</c:v>
                </c:pt>
                <c:pt idx="42320">
                  <c:v>0.187475</c:v>
                </c:pt>
                <c:pt idx="42321">
                  <c:v>0.188584</c:v>
                </c:pt>
                <c:pt idx="42322">
                  <c:v>0.18961</c:v>
                </c:pt>
                <c:pt idx="42323">
                  <c:v>0.190554</c:v>
                </c:pt>
                <c:pt idx="42324">
                  <c:v>0.191413</c:v>
                </c:pt>
                <c:pt idx="42325">
                  <c:v>0.192189</c:v>
                </c:pt>
                <c:pt idx="42326">
                  <c:v>0.19288</c:v>
                </c:pt>
                <c:pt idx="42327">
                  <c:v>0.19348599999999999</c:v>
                </c:pt>
                <c:pt idx="42328">
                  <c:v>0.19400700000000001</c:v>
                </c:pt>
                <c:pt idx="42329">
                  <c:v>0.19444500000000001</c:v>
                </c:pt>
                <c:pt idx="42330">
                  <c:v>0.194797</c:v>
                </c:pt>
                <c:pt idx="42331">
                  <c:v>0.19506399999999999</c:v>
                </c:pt>
                <c:pt idx="42332">
                  <c:v>0.195246</c:v>
                </c:pt>
                <c:pt idx="42333">
                  <c:v>0.19534299999999999</c:v>
                </c:pt>
                <c:pt idx="42334">
                  <c:v>0.195354</c:v>
                </c:pt>
                <c:pt idx="42335">
                  <c:v>0.19528000000000001</c:v>
                </c:pt>
                <c:pt idx="42336">
                  <c:v>0.19512199999999999</c:v>
                </c:pt>
                <c:pt idx="42337">
                  <c:v>0.194879</c:v>
                </c:pt>
                <c:pt idx="42338">
                  <c:v>0.194553</c:v>
                </c:pt>
                <c:pt idx="42339">
                  <c:v>0.19414300000000001</c:v>
                </c:pt>
                <c:pt idx="42340">
                  <c:v>0.19365099999999999</c:v>
                </c:pt>
                <c:pt idx="42341">
                  <c:v>0.193076</c:v>
                </c:pt>
                <c:pt idx="42342">
                  <c:v>0.19242000000000001</c:v>
                </c:pt>
                <c:pt idx="42343">
                  <c:v>0.19168299999999999</c:v>
                </c:pt>
                <c:pt idx="42344">
                  <c:v>0.19086600000000001</c:v>
                </c:pt>
                <c:pt idx="42345">
                  <c:v>0.18997</c:v>
                </c:pt>
                <c:pt idx="42346">
                  <c:v>0.188996</c:v>
                </c:pt>
                <c:pt idx="42347">
                  <c:v>0.187945</c:v>
                </c:pt>
                <c:pt idx="42348">
                  <c:v>0.18681800000000001</c:v>
                </c:pt>
                <c:pt idx="42349">
                  <c:v>0.185617</c:v>
                </c:pt>
                <c:pt idx="42350">
                  <c:v>0.18434200000000001</c:v>
                </c:pt>
                <c:pt idx="42351">
                  <c:v>0.18299399999999999</c:v>
                </c:pt>
                <c:pt idx="42352">
                  <c:v>0.18157400000000001</c:v>
                </c:pt>
                <c:pt idx="42353">
                  <c:v>0.18008399999999999</c:v>
                </c:pt>
                <c:pt idx="42354">
                  <c:v>0.17852499999999999</c:v>
                </c:pt>
                <c:pt idx="42355">
                  <c:v>0.176898</c:v>
                </c:pt>
                <c:pt idx="42356">
                  <c:v>0.175205</c:v>
                </c:pt>
                <c:pt idx="42357">
                  <c:v>0.17344599999999999</c:v>
                </c:pt>
                <c:pt idx="42358">
                  <c:v>0.171624</c:v>
                </c:pt>
                <c:pt idx="42359">
                  <c:v>0.169742</c:v>
                </c:pt>
                <c:pt idx="42360">
                  <c:v>0.1678</c:v>
                </c:pt>
                <c:pt idx="42361">
                  <c:v>0.165801</c:v>
                </c:pt>
                <c:pt idx="42362">
                  <c:v>0.163747</c:v>
                </c:pt>
                <c:pt idx="42363">
                  <c:v>0.161639</c:v>
                </c:pt>
                <c:pt idx="42364">
                  <c:v>0.15947900000000001</c:v>
                </c:pt>
                <c:pt idx="42365">
                  <c:v>0.15726899999999999</c:v>
                </c:pt>
                <c:pt idx="42366">
                  <c:v>0.15501100000000001</c:v>
                </c:pt>
                <c:pt idx="42367">
                  <c:v>0.15270600000000001</c:v>
                </c:pt>
                <c:pt idx="42368">
                  <c:v>0.15035899999999999</c:v>
                </c:pt>
                <c:pt idx="42369">
                  <c:v>0.14796999999999999</c:v>
                </c:pt>
                <c:pt idx="42370">
                  <c:v>0.145542</c:v>
                </c:pt>
                <c:pt idx="42371">
                  <c:v>0.14307700000000001</c:v>
                </c:pt>
                <c:pt idx="42372">
                  <c:v>0.14057700000000001</c:v>
                </c:pt>
                <c:pt idx="42373">
                  <c:v>0.138046</c:v>
                </c:pt>
                <c:pt idx="42374">
                  <c:v>0.13548499999999999</c:v>
                </c:pt>
                <c:pt idx="42375">
                  <c:v>0.13289799999999999</c:v>
                </c:pt>
                <c:pt idx="42376">
                  <c:v>0.13028600000000001</c:v>
                </c:pt>
                <c:pt idx="42377">
                  <c:v>0.12765299999999999</c:v>
                </c:pt>
                <c:pt idx="42378">
                  <c:v>0.125001</c:v>
                </c:pt>
                <c:pt idx="42379">
                  <c:v>0.122332</c:v>
                </c:pt>
                <c:pt idx="42380">
                  <c:v>0.11964900000000001</c:v>
                </c:pt>
                <c:pt idx="42381">
                  <c:v>0.116954</c:v>
                </c:pt>
                <c:pt idx="42382">
                  <c:v>0.11425100000000001</c:v>
                </c:pt>
                <c:pt idx="42383">
                  <c:v>0.11154</c:v>
                </c:pt>
                <c:pt idx="42384">
                  <c:v>0.10882500000000001</c:v>
                </c:pt>
                <c:pt idx="42385">
                  <c:v>0.10610799999999999</c:v>
                </c:pt>
                <c:pt idx="42386">
                  <c:v>0.103394</c:v>
                </c:pt>
                <c:pt idx="42387">
                  <c:v>0.10068299999999999</c:v>
                </c:pt>
                <c:pt idx="42388">
                  <c:v>9.7978399999999993E-2</c:v>
                </c:pt>
                <c:pt idx="42389">
                  <c:v>9.5283099999999996E-2</c:v>
                </c:pt>
                <c:pt idx="42390">
                  <c:v>9.2599899999999999E-2</c:v>
                </c:pt>
                <c:pt idx="42391">
                  <c:v>8.99316E-2</c:v>
                </c:pt>
                <c:pt idx="42392">
                  <c:v>8.7280999999999997E-2</c:v>
                </c:pt>
                <c:pt idx="42393">
                  <c:v>8.4651199999999996E-2</c:v>
                </c:pt>
                <c:pt idx="42394">
                  <c:v>8.2044900000000004E-2</c:v>
                </c:pt>
                <c:pt idx="42395">
                  <c:v>7.9464699999999999E-2</c:v>
                </c:pt>
                <c:pt idx="42396">
                  <c:v>7.6913200000000001E-2</c:v>
                </c:pt>
                <c:pt idx="42397">
                  <c:v>7.4393000000000001E-2</c:v>
                </c:pt>
                <c:pt idx="42398">
                  <c:v>7.1906499999999998E-2</c:v>
                </c:pt>
                <c:pt idx="42399">
                  <c:v>6.9456400000000001E-2</c:v>
                </c:pt>
                <c:pt idx="42400">
                  <c:v>6.7044999999999993E-2</c:v>
                </c:pt>
                <c:pt idx="42401">
                  <c:v>6.4674899999999994E-2</c:v>
                </c:pt>
                <c:pt idx="42402">
                  <c:v>6.23487E-2</c:v>
                </c:pt>
                <c:pt idx="42403">
                  <c:v>6.00691E-2</c:v>
                </c:pt>
                <c:pt idx="42404">
                  <c:v>5.7838599999999997E-2</c:v>
                </c:pt>
                <c:pt idx="42405">
                  <c:v>5.5659800000000002E-2</c:v>
                </c:pt>
                <c:pt idx="42406">
                  <c:v>5.3534999999999999E-2</c:v>
                </c:pt>
                <c:pt idx="42407">
                  <c:v>5.1466699999999997E-2</c:v>
                </c:pt>
                <c:pt idx="42408">
                  <c:v>4.9457000000000001E-2</c:v>
                </c:pt>
                <c:pt idx="42409">
                  <c:v>4.7508000000000002E-2</c:v>
                </c:pt>
                <c:pt idx="42410">
                  <c:v>4.5621299999999997E-2</c:v>
                </c:pt>
                <c:pt idx="42411">
                  <c:v>4.3798900000000002E-2</c:v>
                </c:pt>
                <c:pt idx="42412">
                  <c:v>4.2042400000000001E-2</c:v>
                </c:pt>
                <c:pt idx="42413">
                  <c:v>4.0353600000000003E-2</c:v>
                </c:pt>
                <c:pt idx="42414">
                  <c:v>3.8733999999999998E-2</c:v>
                </c:pt>
                <c:pt idx="42415">
                  <c:v>3.71854E-2</c:v>
                </c:pt>
                <c:pt idx="42416">
                  <c:v>3.5709699999999997E-2</c:v>
                </c:pt>
                <c:pt idx="42417">
                  <c:v>3.4308400000000003E-2</c:v>
                </c:pt>
                <c:pt idx="42418">
                  <c:v>3.2982699999999997E-2</c:v>
                </c:pt>
                <c:pt idx="42419">
                  <c:v>3.1733999999999998E-2</c:v>
                </c:pt>
                <c:pt idx="42420">
                  <c:v>3.05635E-2</c:v>
                </c:pt>
                <c:pt idx="42421">
                  <c:v>2.9472600000000002E-2</c:v>
                </c:pt>
                <c:pt idx="42422">
                  <c:v>2.8462399999999999E-2</c:v>
                </c:pt>
                <c:pt idx="42423">
                  <c:v>2.7533999999999999E-2</c:v>
                </c:pt>
                <c:pt idx="42424">
                  <c:v>2.66886E-2</c:v>
                </c:pt>
                <c:pt idx="42425">
                  <c:v>2.5927100000000002E-2</c:v>
                </c:pt>
                <c:pt idx="42426">
                  <c:v>2.5250399999999999E-2</c:v>
                </c:pt>
                <c:pt idx="42427">
                  <c:v>2.46591E-2</c:v>
                </c:pt>
                <c:pt idx="42428">
                  <c:v>2.41537E-2</c:v>
                </c:pt>
                <c:pt idx="42429">
                  <c:v>2.3734700000000001E-2</c:v>
                </c:pt>
                <c:pt idx="42430">
                  <c:v>2.3402200000000001E-2</c:v>
                </c:pt>
                <c:pt idx="42431">
                  <c:v>2.3156300000000001E-2</c:v>
                </c:pt>
                <c:pt idx="42432">
                  <c:v>2.2997199999999999E-2</c:v>
                </c:pt>
                <c:pt idx="42433">
                  <c:v>2.29251E-2</c:v>
                </c:pt>
                <c:pt idx="42434">
                  <c:v>2.2940200000000001E-2</c:v>
                </c:pt>
                <c:pt idx="42435">
                  <c:v>2.3042199999999999E-2</c:v>
                </c:pt>
                <c:pt idx="42436">
                  <c:v>2.3230399999999998E-2</c:v>
                </c:pt>
                <c:pt idx="42437">
                  <c:v>2.3504199999999999E-2</c:v>
                </c:pt>
                <c:pt idx="42438">
                  <c:v>2.3862899999999999E-2</c:v>
                </c:pt>
                <c:pt idx="42439">
                  <c:v>2.4305899999999998E-2</c:v>
                </c:pt>
                <c:pt idx="42440">
                  <c:v>2.4832400000000001E-2</c:v>
                </c:pt>
                <c:pt idx="42441">
                  <c:v>2.5441399999999999E-2</c:v>
                </c:pt>
                <c:pt idx="42442">
                  <c:v>2.6131600000000001E-2</c:v>
                </c:pt>
                <c:pt idx="42443">
                  <c:v>2.6901999999999999E-2</c:v>
                </c:pt>
                <c:pt idx="42444">
                  <c:v>2.7751499999999998E-2</c:v>
                </c:pt>
                <c:pt idx="42445">
                  <c:v>2.8678800000000001E-2</c:v>
                </c:pt>
                <c:pt idx="42446">
                  <c:v>2.9682500000000001E-2</c:v>
                </c:pt>
                <c:pt idx="42447">
                  <c:v>3.07611E-2</c:v>
                </c:pt>
                <c:pt idx="42448">
                  <c:v>3.1912900000000001E-2</c:v>
                </c:pt>
                <c:pt idx="42449">
                  <c:v>3.3136199999999998E-2</c:v>
                </c:pt>
                <c:pt idx="42450">
                  <c:v>3.4428899999999998E-2</c:v>
                </c:pt>
                <c:pt idx="42451">
                  <c:v>3.5788899999999998E-2</c:v>
                </c:pt>
                <c:pt idx="42452">
                  <c:v>3.72141E-2</c:v>
                </c:pt>
                <c:pt idx="42453">
                  <c:v>3.8702199999999999E-2</c:v>
                </c:pt>
                <c:pt idx="42454">
                  <c:v>4.0251099999999998E-2</c:v>
                </c:pt>
                <c:pt idx="42455">
                  <c:v>4.1858600000000003E-2</c:v>
                </c:pt>
                <c:pt idx="42456">
                  <c:v>4.3522400000000003E-2</c:v>
                </c:pt>
                <c:pt idx="42457">
                  <c:v>4.52399E-2</c:v>
                </c:pt>
                <c:pt idx="42458">
                  <c:v>4.7008500000000002E-2</c:v>
                </c:pt>
                <c:pt idx="42459">
                  <c:v>4.8825399999999998E-2</c:v>
                </c:pt>
                <c:pt idx="42460">
                  <c:v>5.0687900000000001E-2</c:v>
                </c:pt>
                <c:pt idx="42461">
                  <c:v>5.25932E-2</c:v>
                </c:pt>
                <c:pt idx="42462">
                  <c:v>5.4538700000000002E-2</c:v>
                </c:pt>
                <c:pt idx="42463">
                  <c:v>5.6521700000000001E-2</c:v>
                </c:pt>
                <c:pt idx="42464">
                  <c:v>5.8539500000000001E-2</c:v>
                </c:pt>
                <c:pt idx="42465">
                  <c:v>6.0589299999999999E-2</c:v>
                </c:pt>
                <c:pt idx="42466">
                  <c:v>6.2668299999999996E-2</c:v>
                </c:pt>
                <c:pt idx="42467">
                  <c:v>6.4773499999999998E-2</c:v>
                </c:pt>
                <c:pt idx="42468">
                  <c:v>6.6901799999999997E-2</c:v>
                </c:pt>
                <c:pt idx="42469">
                  <c:v>6.9050500000000001E-2</c:v>
                </c:pt>
                <c:pt idx="42470">
                  <c:v>7.12169E-2</c:v>
                </c:pt>
                <c:pt idx="42471">
                  <c:v>7.3397699999999996E-2</c:v>
                </c:pt>
                <c:pt idx="42472">
                  <c:v>7.5589799999999999E-2</c:v>
                </c:pt>
                <c:pt idx="42473">
                  <c:v>7.7789800000000006E-2</c:v>
                </c:pt>
                <c:pt idx="42474">
                  <c:v>7.9994399999999993E-2</c:v>
                </c:pt>
                <c:pt idx="42475">
                  <c:v>8.2200400000000007E-2</c:v>
                </c:pt>
                <c:pt idx="42476">
                  <c:v>8.4404900000000005E-2</c:v>
                </c:pt>
                <c:pt idx="42477">
                  <c:v>8.6604899999999999E-2</c:v>
                </c:pt>
                <c:pt idx="42478">
                  <c:v>8.8797600000000004E-2</c:v>
                </c:pt>
                <c:pt idx="42479">
                  <c:v>9.0980400000000003E-2</c:v>
                </c:pt>
                <c:pt idx="42480">
                  <c:v>9.3149999999999997E-2</c:v>
                </c:pt>
                <c:pt idx="42481">
                  <c:v>9.5303100000000002E-2</c:v>
                </c:pt>
                <c:pt idx="42482">
                  <c:v>9.7436400000000006E-2</c:v>
                </c:pt>
                <c:pt idx="42483">
                  <c:v>9.9547099999999999E-2</c:v>
                </c:pt>
                <c:pt idx="42484">
                  <c:v>0.101633</c:v>
                </c:pt>
                <c:pt idx="42485">
                  <c:v>0.10369</c:v>
                </c:pt>
                <c:pt idx="42486">
                  <c:v>0.10571700000000001</c:v>
                </c:pt>
                <c:pt idx="42487">
                  <c:v>0.107711</c:v>
                </c:pt>
                <c:pt idx="42488">
                  <c:v>0.109669</c:v>
                </c:pt>
                <c:pt idx="42489">
                  <c:v>0.11158800000000001</c:v>
                </c:pt>
                <c:pt idx="42490">
                  <c:v>0.113467</c:v>
                </c:pt>
                <c:pt idx="42491">
                  <c:v>0.115303</c:v>
                </c:pt>
                <c:pt idx="42492">
                  <c:v>0.117094</c:v>
                </c:pt>
                <c:pt idx="42493">
                  <c:v>0.118838</c:v>
                </c:pt>
                <c:pt idx="42494">
                  <c:v>0.120534</c:v>
                </c:pt>
                <c:pt idx="42495">
                  <c:v>0.12217799999999999</c:v>
                </c:pt>
                <c:pt idx="42496">
                  <c:v>0.12377100000000001</c:v>
                </c:pt>
                <c:pt idx="42497">
                  <c:v>0.125309</c:v>
                </c:pt>
                <c:pt idx="42498">
                  <c:v>0.12679199999999999</c:v>
                </c:pt>
                <c:pt idx="42499">
                  <c:v>0.128217</c:v>
                </c:pt>
                <c:pt idx="42500">
                  <c:v>0.129583</c:v>
                </c:pt>
                <c:pt idx="42501">
                  <c:v>0.130887</c:v>
                </c:pt>
                <c:pt idx="42502">
                  <c:v>0.13213</c:v>
                </c:pt>
                <c:pt idx="42503">
                  <c:v>0.13330800000000001</c:v>
                </c:pt>
                <c:pt idx="42504">
                  <c:v>0.13442200000000001</c:v>
                </c:pt>
                <c:pt idx="42505">
                  <c:v>0.13546900000000001</c:v>
                </c:pt>
                <c:pt idx="42506">
                  <c:v>0.13644999999999999</c:v>
                </c:pt>
                <c:pt idx="42507">
                  <c:v>0.13736300000000001</c:v>
                </c:pt>
                <c:pt idx="42508">
                  <c:v>0.138208</c:v>
                </c:pt>
                <c:pt idx="42509">
                  <c:v>0.138983</c:v>
                </c:pt>
                <c:pt idx="42510">
                  <c:v>0.13968700000000001</c:v>
                </c:pt>
                <c:pt idx="42511">
                  <c:v>0.140321</c:v>
                </c:pt>
                <c:pt idx="42512">
                  <c:v>0.14088500000000001</c:v>
                </c:pt>
                <c:pt idx="42513">
                  <c:v>0.141377</c:v>
                </c:pt>
                <c:pt idx="42514">
                  <c:v>0.14179900000000001</c:v>
                </c:pt>
                <c:pt idx="42515">
                  <c:v>0.14215</c:v>
                </c:pt>
                <c:pt idx="42516">
                  <c:v>0.142431</c:v>
                </c:pt>
                <c:pt idx="42517">
                  <c:v>0.14264099999999999</c:v>
                </c:pt>
                <c:pt idx="42518">
                  <c:v>0.14278199999999999</c:v>
                </c:pt>
                <c:pt idx="42519">
                  <c:v>0.14285300000000001</c:v>
                </c:pt>
                <c:pt idx="42520">
                  <c:v>0.14285400000000001</c:v>
                </c:pt>
                <c:pt idx="42521">
                  <c:v>0.142786</c:v>
                </c:pt>
                <c:pt idx="42522">
                  <c:v>0.14265</c:v>
                </c:pt>
                <c:pt idx="42523">
                  <c:v>0.14244699999999999</c:v>
                </c:pt>
                <c:pt idx="42524">
                  <c:v>0.142177</c:v>
                </c:pt>
                <c:pt idx="42525">
                  <c:v>0.14184099999999999</c:v>
                </c:pt>
                <c:pt idx="42526">
                  <c:v>0.14144100000000001</c:v>
                </c:pt>
                <c:pt idx="42527">
                  <c:v>0.14097699999999999</c:v>
                </c:pt>
                <c:pt idx="42528">
                  <c:v>0.14044999999999999</c:v>
                </c:pt>
                <c:pt idx="42529">
                  <c:v>0.13986399999999999</c:v>
                </c:pt>
                <c:pt idx="42530">
                  <c:v>0.13921700000000001</c:v>
                </c:pt>
                <c:pt idx="42531">
                  <c:v>0.138512</c:v>
                </c:pt>
                <c:pt idx="42532">
                  <c:v>0.13775000000000001</c:v>
                </c:pt>
                <c:pt idx="42533">
                  <c:v>0.136933</c:v>
                </c:pt>
                <c:pt idx="42534">
                  <c:v>0.13606199999999999</c:v>
                </c:pt>
                <c:pt idx="42535">
                  <c:v>0.13514000000000001</c:v>
                </c:pt>
                <c:pt idx="42536">
                  <c:v>0.13416800000000001</c:v>
                </c:pt>
                <c:pt idx="42537">
                  <c:v>0.13314799999999999</c:v>
                </c:pt>
                <c:pt idx="42538">
                  <c:v>0.13208300000000001</c:v>
                </c:pt>
                <c:pt idx="42539">
                  <c:v>0.13097400000000001</c:v>
                </c:pt>
                <c:pt idx="42540">
                  <c:v>0.12982299999999999</c:v>
                </c:pt>
                <c:pt idx="42541">
                  <c:v>0.128632</c:v>
                </c:pt>
                <c:pt idx="42542">
                  <c:v>0.12740299999999999</c:v>
                </c:pt>
                <c:pt idx="42543">
                  <c:v>0.126139</c:v>
                </c:pt>
                <c:pt idx="42544">
                  <c:v>0.124843</c:v>
                </c:pt>
                <c:pt idx="42545">
                  <c:v>0.123517</c:v>
                </c:pt>
                <c:pt idx="42546">
                  <c:v>0.12216200000000001</c:v>
                </c:pt>
                <c:pt idx="42547">
                  <c:v>0.120783</c:v>
                </c:pt>
                <c:pt idx="42548">
                  <c:v>0.119382</c:v>
                </c:pt>
                <c:pt idx="42549">
                  <c:v>0.11796</c:v>
                </c:pt>
                <c:pt idx="42550">
                  <c:v>0.116522</c:v>
                </c:pt>
                <c:pt idx="42551">
                  <c:v>0.115069</c:v>
                </c:pt>
                <c:pt idx="42552">
                  <c:v>0.113603</c:v>
                </c:pt>
                <c:pt idx="42553">
                  <c:v>0.11212800000000001</c:v>
                </c:pt>
                <c:pt idx="42554">
                  <c:v>0.11064400000000001</c:v>
                </c:pt>
                <c:pt idx="42555">
                  <c:v>0.109157</c:v>
                </c:pt>
                <c:pt idx="42556">
                  <c:v>0.107667</c:v>
                </c:pt>
                <c:pt idx="42557">
                  <c:v>0.10617699999999999</c:v>
                </c:pt>
                <c:pt idx="42558">
                  <c:v>0.10469199999999999</c:v>
                </c:pt>
                <c:pt idx="42559">
                  <c:v>0.103213</c:v>
                </c:pt>
                <c:pt idx="42560">
                  <c:v>0.101743</c:v>
                </c:pt>
                <c:pt idx="42561">
                  <c:v>0.100283</c:v>
                </c:pt>
                <c:pt idx="42562">
                  <c:v>9.8836599999999997E-2</c:v>
                </c:pt>
                <c:pt idx="42563">
                  <c:v>9.7405699999999998E-2</c:v>
                </c:pt>
                <c:pt idx="42564">
                  <c:v>9.5992800000000003E-2</c:v>
                </c:pt>
                <c:pt idx="42565">
                  <c:v>9.4600299999999998E-2</c:v>
                </c:pt>
                <c:pt idx="42566">
                  <c:v>9.3230499999999994E-2</c:v>
                </c:pt>
                <c:pt idx="42567">
                  <c:v>9.1885800000000004E-2</c:v>
                </c:pt>
                <c:pt idx="42568">
                  <c:v>9.0567900000000007E-2</c:v>
                </c:pt>
                <c:pt idx="42569">
                  <c:v>8.9278700000000003E-2</c:v>
                </c:pt>
                <c:pt idx="42570">
                  <c:v>8.8020299999999996E-2</c:v>
                </c:pt>
                <c:pt idx="42571">
                  <c:v>8.6795200000000003E-2</c:v>
                </c:pt>
                <c:pt idx="42572">
                  <c:v>8.5605600000000004E-2</c:v>
                </c:pt>
                <c:pt idx="42573">
                  <c:v>8.4453600000000004E-2</c:v>
                </c:pt>
                <c:pt idx="42574">
                  <c:v>8.3341200000000004E-2</c:v>
                </c:pt>
                <c:pt idx="42575">
                  <c:v>8.2270200000000002E-2</c:v>
                </c:pt>
                <c:pt idx="42576">
                  <c:v>8.1242099999999998E-2</c:v>
                </c:pt>
                <c:pt idx="42577">
                  <c:v>8.0258200000000002E-2</c:v>
                </c:pt>
                <c:pt idx="42578">
                  <c:v>7.9319899999999999E-2</c:v>
                </c:pt>
                <c:pt idx="42579">
                  <c:v>7.8428600000000001E-2</c:v>
                </c:pt>
                <c:pt idx="42580">
                  <c:v>7.75864E-2</c:v>
                </c:pt>
                <c:pt idx="42581">
                  <c:v>7.67954E-2</c:v>
                </c:pt>
                <c:pt idx="42582">
                  <c:v>7.6058100000000003E-2</c:v>
                </c:pt>
                <c:pt idx="42583">
                  <c:v>7.5375999999999999E-2</c:v>
                </c:pt>
                <c:pt idx="42584">
                  <c:v>7.4748599999999998E-2</c:v>
                </c:pt>
                <c:pt idx="42585">
                  <c:v>7.4175699999999997E-2</c:v>
                </c:pt>
                <c:pt idx="42586">
                  <c:v>7.3657799999999995E-2</c:v>
                </c:pt>
                <c:pt idx="42587">
                  <c:v>7.3195800000000005E-2</c:v>
                </c:pt>
                <c:pt idx="42588">
                  <c:v>7.2790099999999996E-2</c:v>
                </c:pt>
                <c:pt idx="42589">
                  <c:v>7.2441000000000005E-2</c:v>
                </c:pt>
                <c:pt idx="42590">
                  <c:v>7.2149199999999997E-2</c:v>
                </c:pt>
                <c:pt idx="42591">
                  <c:v>7.1915000000000007E-2</c:v>
                </c:pt>
                <c:pt idx="42592">
                  <c:v>7.1738399999999994E-2</c:v>
                </c:pt>
                <c:pt idx="42593">
                  <c:v>7.1618799999999996E-2</c:v>
                </c:pt>
                <c:pt idx="42594">
                  <c:v>7.1555999999999995E-2</c:v>
                </c:pt>
                <c:pt idx="42595">
                  <c:v>7.1549600000000005E-2</c:v>
                </c:pt>
                <c:pt idx="42596">
                  <c:v>7.1598700000000001E-2</c:v>
                </c:pt>
                <c:pt idx="42597">
                  <c:v>7.1702600000000005E-2</c:v>
                </c:pt>
                <c:pt idx="42598">
                  <c:v>7.1860300000000002E-2</c:v>
                </c:pt>
                <c:pt idx="42599">
                  <c:v>7.2070700000000001E-2</c:v>
                </c:pt>
                <c:pt idx="42600">
                  <c:v>7.2333099999999997E-2</c:v>
                </c:pt>
                <c:pt idx="42601">
                  <c:v>7.2646299999999997E-2</c:v>
                </c:pt>
                <c:pt idx="42602">
                  <c:v>7.3008900000000002E-2</c:v>
                </c:pt>
                <c:pt idx="42603">
                  <c:v>7.3419899999999996E-2</c:v>
                </c:pt>
                <c:pt idx="42604">
                  <c:v>7.3878200000000005E-2</c:v>
                </c:pt>
                <c:pt idx="42605">
                  <c:v>7.4382400000000001E-2</c:v>
                </c:pt>
                <c:pt idx="42606">
                  <c:v>7.4930800000000006E-2</c:v>
                </c:pt>
                <c:pt idx="42607">
                  <c:v>7.5521599999999994E-2</c:v>
                </c:pt>
                <c:pt idx="42608">
                  <c:v>7.6153499999999999E-2</c:v>
                </c:pt>
                <c:pt idx="42609">
                  <c:v>7.6824600000000007E-2</c:v>
                </c:pt>
                <c:pt idx="42610">
                  <c:v>7.7533099999999994E-2</c:v>
                </c:pt>
                <c:pt idx="42611">
                  <c:v>7.8276600000000002E-2</c:v>
                </c:pt>
                <c:pt idx="42612">
                  <c:v>7.9052600000000001E-2</c:v>
                </c:pt>
                <c:pt idx="42613">
                  <c:v>7.9858700000000005E-2</c:v>
                </c:pt>
                <c:pt idx="42614">
                  <c:v>8.0692600000000003E-2</c:v>
                </c:pt>
                <c:pt idx="42615">
                  <c:v>8.1551899999999997E-2</c:v>
                </c:pt>
                <c:pt idx="42616">
                  <c:v>8.2433999999999993E-2</c:v>
                </c:pt>
                <c:pt idx="42617">
                  <c:v>8.3336199999999999E-2</c:v>
                </c:pt>
                <c:pt idx="42618">
                  <c:v>8.4255800000000006E-2</c:v>
                </c:pt>
                <c:pt idx="42619">
                  <c:v>8.5190600000000005E-2</c:v>
                </c:pt>
                <c:pt idx="42620">
                  <c:v>8.61378E-2</c:v>
                </c:pt>
                <c:pt idx="42621">
                  <c:v>8.70948E-2</c:v>
                </c:pt>
                <c:pt idx="42622">
                  <c:v>8.8058700000000004E-2</c:v>
                </c:pt>
                <c:pt idx="42623">
                  <c:v>8.9026999999999995E-2</c:v>
                </c:pt>
                <c:pt idx="42624">
                  <c:v>8.9996800000000002E-2</c:v>
                </c:pt>
                <c:pt idx="42625">
                  <c:v>9.0965199999999996E-2</c:v>
                </c:pt>
                <c:pt idx="42626">
                  <c:v>9.1929200000000003E-2</c:v>
                </c:pt>
                <c:pt idx="42627">
                  <c:v>9.2885899999999993E-2</c:v>
                </c:pt>
                <c:pt idx="42628">
                  <c:v>9.3832399999999996E-2</c:v>
                </c:pt>
                <c:pt idx="42629">
                  <c:v>9.4765500000000003E-2</c:v>
                </c:pt>
                <c:pt idx="42630">
                  <c:v>9.5682100000000006E-2</c:v>
                </c:pt>
                <c:pt idx="42631">
                  <c:v>9.6579600000000002E-2</c:v>
                </c:pt>
                <c:pt idx="42632">
                  <c:v>9.7455200000000006E-2</c:v>
                </c:pt>
                <c:pt idx="42633">
                  <c:v>9.8305900000000002E-2</c:v>
                </c:pt>
                <c:pt idx="42634">
                  <c:v>9.9128499999999994E-2</c:v>
                </c:pt>
                <c:pt idx="42635">
                  <c:v>9.9919800000000003E-2</c:v>
                </c:pt>
                <c:pt idx="42636">
                  <c:v>0.100677</c:v>
                </c:pt>
                <c:pt idx="42637">
                  <c:v>0.101398</c:v>
                </c:pt>
                <c:pt idx="42638">
                  <c:v>0.10208100000000001</c:v>
                </c:pt>
                <c:pt idx="42639">
                  <c:v>0.10272299999999999</c:v>
                </c:pt>
                <c:pt idx="42640">
                  <c:v>0.103322</c:v>
                </c:pt>
                <c:pt idx="42641">
                  <c:v>0.103876</c:v>
                </c:pt>
                <c:pt idx="42642">
                  <c:v>0.104381</c:v>
                </c:pt>
                <c:pt idx="42643">
                  <c:v>0.104837</c:v>
                </c:pt>
                <c:pt idx="42644">
                  <c:v>0.10524</c:v>
                </c:pt>
                <c:pt idx="42645">
                  <c:v>0.105589</c:v>
                </c:pt>
                <c:pt idx="42646">
                  <c:v>0.105881</c:v>
                </c:pt>
                <c:pt idx="42647">
                  <c:v>0.106114</c:v>
                </c:pt>
                <c:pt idx="42648">
                  <c:v>0.10628700000000001</c:v>
                </c:pt>
                <c:pt idx="42649">
                  <c:v>0.10639800000000001</c:v>
                </c:pt>
                <c:pt idx="42650">
                  <c:v>0.106445</c:v>
                </c:pt>
                <c:pt idx="42651">
                  <c:v>0.10642699999999999</c:v>
                </c:pt>
                <c:pt idx="42652">
                  <c:v>0.10634299999999999</c:v>
                </c:pt>
                <c:pt idx="42653">
                  <c:v>0.106194</c:v>
                </c:pt>
                <c:pt idx="42654">
                  <c:v>0.105977</c:v>
                </c:pt>
                <c:pt idx="42655">
                  <c:v>0.10569099999999999</c:v>
                </c:pt>
                <c:pt idx="42656">
                  <c:v>0.105336</c:v>
                </c:pt>
                <c:pt idx="42657">
                  <c:v>0.104909</c:v>
                </c:pt>
                <c:pt idx="42658">
                  <c:v>0.104412</c:v>
                </c:pt>
                <c:pt idx="42659">
                  <c:v>0.103843</c:v>
                </c:pt>
                <c:pt idx="42660">
                  <c:v>0.103202</c:v>
                </c:pt>
                <c:pt idx="42661">
                  <c:v>0.102489</c:v>
                </c:pt>
                <c:pt idx="42662">
                  <c:v>0.101705</c:v>
                </c:pt>
                <c:pt idx="42663">
                  <c:v>0.10084799999999999</c:v>
                </c:pt>
                <c:pt idx="42664">
                  <c:v>9.9918900000000005E-2</c:v>
                </c:pt>
                <c:pt idx="42665">
                  <c:v>9.8918699999999998E-2</c:v>
                </c:pt>
                <c:pt idx="42666">
                  <c:v>9.7847299999999998E-2</c:v>
                </c:pt>
                <c:pt idx="42667">
                  <c:v>9.6705600000000003E-2</c:v>
                </c:pt>
                <c:pt idx="42668">
                  <c:v>9.5495200000000002E-2</c:v>
                </c:pt>
                <c:pt idx="42669">
                  <c:v>9.4217400000000007E-2</c:v>
                </c:pt>
                <c:pt idx="42670">
                  <c:v>9.2873399999999995E-2</c:v>
                </c:pt>
                <c:pt idx="42671">
                  <c:v>9.1464100000000007E-2</c:v>
                </c:pt>
                <c:pt idx="42672">
                  <c:v>8.9990799999999996E-2</c:v>
                </c:pt>
                <c:pt idx="42673">
                  <c:v>8.8455400000000003E-2</c:v>
                </c:pt>
                <c:pt idx="42674">
                  <c:v>8.6860099999999996E-2</c:v>
                </c:pt>
                <c:pt idx="42675">
                  <c:v>8.5207500000000005E-2</c:v>
                </c:pt>
                <c:pt idx="42676">
                  <c:v>8.3500099999999994E-2</c:v>
                </c:pt>
                <c:pt idx="42677">
                  <c:v>8.1739699999999998E-2</c:v>
                </c:pt>
                <c:pt idx="42678">
                  <c:v>7.9927799999999993E-2</c:v>
                </c:pt>
                <c:pt idx="42679">
                  <c:v>7.8065899999999994E-2</c:v>
                </c:pt>
                <c:pt idx="42680">
                  <c:v>7.6156299999999996E-2</c:v>
                </c:pt>
                <c:pt idx="42681">
                  <c:v>7.4201299999999998E-2</c:v>
                </c:pt>
                <c:pt idx="42682">
                  <c:v>7.2203299999999998E-2</c:v>
                </c:pt>
                <c:pt idx="42683">
                  <c:v>7.0164500000000005E-2</c:v>
                </c:pt>
                <c:pt idx="42684">
                  <c:v>6.8087700000000001E-2</c:v>
                </c:pt>
                <c:pt idx="42685">
                  <c:v>6.5975599999999995E-2</c:v>
                </c:pt>
                <c:pt idx="42686">
                  <c:v>6.3830899999999996E-2</c:v>
                </c:pt>
                <c:pt idx="42687">
                  <c:v>6.16564E-2</c:v>
                </c:pt>
                <c:pt idx="42688">
                  <c:v>5.9455000000000001E-2</c:v>
                </c:pt>
                <c:pt idx="42689">
                  <c:v>5.72294E-2</c:v>
                </c:pt>
                <c:pt idx="42690">
                  <c:v>5.4982499999999997E-2</c:v>
                </c:pt>
                <c:pt idx="42691">
                  <c:v>5.2717300000000002E-2</c:v>
                </c:pt>
                <c:pt idx="42692">
                  <c:v>5.04374E-2</c:v>
                </c:pt>
                <c:pt idx="42693">
                  <c:v>4.8145800000000002E-2</c:v>
                </c:pt>
                <c:pt idx="42694">
                  <c:v>4.5845400000000001E-2</c:v>
                </c:pt>
                <c:pt idx="42695">
                  <c:v>4.35387E-2</c:v>
                </c:pt>
                <c:pt idx="42696">
                  <c:v>4.1229200000000001E-2</c:v>
                </c:pt>
                <c:pt idx="42697">
                  <c:v>3.8920299999999998E-2</c:v>
                </c:pt>
                <c:pt idx="42698">
                  <c:v>3.6615700000000001E-2</c:v>
                </c:pt>
                <c:pt idx="42699">
                  <c:v>3.4319000000000002E-2</c:v>
                </c:pt>
                <c:pt idx="42700">
                  <c:v>3.2033800000000001E-2</c:v>
                </c:pt>
                <c:pt idx="42701">
                  <c:v>2.9763399999999999E-2</c:v>
                </c:pt>
                <c:pt idx="42702">
                  <c:v>2.7510699999999999E-2</c:v>
                </c:pt>
                <c:pt idx="42703">
                  <c:v>2.5278700000000001E-2</c:v>
                </c:pt>
                <c:pt idx="42704">
                  <c:v>2.3071000000000001E-2</c:v>
                </c:pt>
                <c:pt idx="42705">
                  <c:v>2.08909E-2</c:v>
                </c:pt>
                <c:pt idx="42706">
                  <c:v>1.8742000000000002E-2</c:v>
                </c:pt>
                <c:pt idx="42707">
                  <c:v>1.6628E-2</c:v>
                </c:pt>
                <c:pt idx="42708">
                  <c:v>1.4552499999999999E-2</c:v>
                </c:pt>
                <c:pt idx="42709">
                  <c:v>1.25177E-2</c:v>
                </c:pt>
                <c:pt idx="42710">
                  <c:v>1.0525400000000001E-2</c:v>
                </c:pt>
                <c:pt idx="42711" formatCode="0.00E+00">
                  <c:v>8.5779800000000007E-3</c:v>
                </c:pt>
                <c:pt idx="42712" formatCode="0.00E+00">
                  <c:v>6.6781200000000001E-3</c:v>
                </c:pt>
                <c:pt idx="42713" formatCode="0.00E+00">
                  <c:v>4.8281900000000004E-3</c:v>
                </c:pt>
                <c:pt idx="42714" formatCode="0.00E+00">
                  <c:v>3.03053E-3</c:v>
                </c:pt>
                <c:pt idx="42715" formatCode="0.00E+00">
                  <c:v>1.2874E-3</c:v>
                </c:pt>
                <c:pt idx="42716" formatCode="0.00E+00">
                  <c:v>-3.9905000000000002E-4</c:v>
                </c:pt>
                <c:pt idx="42717" formatCode="0.00E+00">
                  <c:v>-2.0267499999999999E-3</c:v>
                </c:pt>
                <c:pt idx="42718" formatCode="0.00E+00">
                  <c:v>-3.59363E-3</c:v>
                </c:pt>
                <c:pt idx="42719" formatCode="0.00E+00">
                  <c:v>-5.0976800000000003E-3</c:v>
                </c:pt>
                <c:pt idx="42720" formatCode="0.00E+00">
                  <c:v>-6.53705E-3</c:v>
                </c:pt>
                <c:pt idx="42721" formatCode="0.00E+00">
                  <c:v>-7.9100999999999998E-3</c:v>
                </c:pt>
                <c:pt idx="42722" formatCode="0.00E+00">
                  <c:v>-9.2153800000000004E-3</c:v>
                </c:pt>
                <c:pt idx="42723">
                  <c:v>-1.04516E-2</c:v>
                </c:pt>
                <c:pt idx="42724">
                  <c:v>-1.16174E-2</c:v>
                </c:pt>
                <c:pt idx="42725">
                  <c:v>-1.2711699999999999E-2</c:v>
                </c:pt>
                <c:pt idx="42726">
                  <c:v>-1.3733499999999999E-2</c:v>
                </c:pt>
                <c:pt idx="42727">
                  <c:v>-1.46821E-2</c:v>
                </c:pt>
                <c:pt idx="42728">
                  <c:v>-1.55567E-2</c:v>
                </c:pt>
                <c:pt idx="42729">
                  <c:v>-1.63565E-2</c:v>
                </c:pt>
                <c:pt idx="42730">
                  <c:v>-1.70808E-2</c:v>
                </c:pt>
                <c:pt idx="42731">
                  <c:v>-1.7729100000000001E-2</c:v>
                </c:pt>
                <c:pt idx="42732">
                  <c:v>-1.8301000000000001E-2</c:v>
                </c:pt>
                <c:pt idx="42733">
                  <c:v>-1.87961E-2</c:v>
                </c:pt>
                <c:pt idx="42734">
                  <c:v>-1.92144E-2</c:v>
                </c:pt>
                <c:pt idx="42735">
                  <c:v>-1.9556199999999999E-2</c:v>
                </c:pt>
                <c:pt idx="42736">
                  <c:v>-1.9821700000000001E-2</c:v>
                </c:pt>
                <c:pt idx="42737">
                  <c:v>-2.0011500000000002E-2</c:v>
                </c:pt>
                <c:pt idx="42738">
                  <c:v>-2.0125899999999999E-2</c:v>
                </c:pt>
                <c:pt idx="42739">
                  <c:v>-2.0165700000000002E-2</c:v>
                </c:pt>
                <c:pt idx="42740">
                  <c:v>-2.0131900000000001E-2</c:v>
                </c:pt>
                <c:pt idx="42741">
                  <c:v>-2.0025399999999999E-2</c:v>
                </c:pt>
                <c:pt idx="42742">
                  <c:v>-1.9847299999999998E-2</c:v>
                </c:pt>
                <c:pt idx="42743">
                  <c:v>-1.95987E-2</c:v>
                </c:pt>
                <c:pt idx="42744">
                  <c:v>-1.92809E-2</c:v>
                </c:pt>
                <c:pt idx="42745">
                  <c:v>-1.8895200000000001E-2</c:v>
                </c:pt>
                <c:pt idx="42746">
                  <c:v>-1.84431E-2</c:v>
                </c:pt>
                <c:pt idx="42747">
                  <c:v>-1.7926000000000001E-2</c:v>
                </c:pt>
                <c:pt idx="42748">
                  <c:v>-1.7345599999999999E-2</c:v>
                </c:pt>
                <c:pt idx="42749">
                  <c:v>-1.6703699999999998E-2</c:v>
                </c:pt>
                <c:pt idx="42750">
                  <c:v>-1.6001999999999999E-2</c:v>
                </c:pt>
                <c:pt idx="42751">
                  <c:v>-1.52426E-2</c:v>
                </c:pt>
                <c:pt idx="42752">
                  <c:v>-1.44276E-2</c:v>
                </c:pt>
                <c:pt idx="42753">
                  <c:v>-1.35593E-2</c:v>
                </c:pt>
                <c:pt idx="42754">
                  <c:v>-1.264E-2</c:v>
                </c:pt>
                <c:pt idx="42755">
                  <c:v>-1.1672E-2</c:v>
                </c:pt>
                <c:pt idx="42756">
                  <c:v>-1.0657700000000001E-2</c:v>
                </c:pt>
                <c:pt idx="42757" formatCode="0.00E+00">
                  <c:v>-9.5993999999999993E-3</c:v>
                </c:pt>
                <c:pt idx="42758" formatCode="0.00E+00">
                  <c:v>-8.4995799999999996E-3</c:v>
                </c:pt>
                <c:pt idx="42759" formatCode="0.00E+00">
                  <c:v>-7.3608199999999997E-3</c:v>
                </c:pt>
                <c:pt idx="42760" formatCode="0.00E+00">
                  <c:v>-6.1857800000000001E-3</c:v>
                </c:pt>
                <c:pt idx="42761" formatCode="0.00E+00">
                  <c:v>-4.9771700000000004E-3</c:v>
                </c:pt>
                <c:pt idx="42762" formatCode="0.00E+00">
                  <c:v>-3.7376000000000002E-3</c:v>
                </c:pt>
                <c:pt idx="42763" formatCode="0.00E+00">
                  <c:v>-2.4695899999999998E-3</c:v>
                </c:pt>
                <c:pt idx="42764" formatCode="0.00E+00">
                  <c:v>-1.1757499999999999E-3</c:v>
                </c:pt>
                <c:pt idx="42765" formatCode="0.00E+00">
                  <c:v>1.4113999999999999E-4</c:v>
                </c:pt>
                <c:pt idx="42766" formatCode="0.00E+00">
                  <c:v>1.4782700000000001E-3</c:v>
                </c:pt>
                <c:pt idx="42767" formatCode="0.00E+00">
                  <c:v>2.8330500000000002E-3</c:v>
                </c:pt>
                <c:pt idx="42768" formatCode="0.00E+00">
                  <c:v>4.2030100000000001E-3</c:v>
                </c:pt>
                <c:pt idx="42769" formatCode="0.00E+00">
                  <c:v>5.5855000000000002E-3</c:v>
                </c:pt>
                <c:pt idx="42770" formatCode="0.00E+00">
                  <c:v>6.9777099999999998E-3</c:v>
                </c:pt>
                <c:pt idx="42771" formatCode="0.00E+00">
                  <c:v>8.3768799999999997E-3</c:v>
                </c:pt>
                <c:pt idx="42772" formatCode="0.00E+00">
                  <c:v>9.7803999999999999E-3</c:v>
                </c:pt>
                <c:pt idx="42773">
                  <c:v>1.11857E-2</c:v>
                </c:pt>
                <c:pt idx="42774">
                  <c:v>1.259E-2</c:v>
                </c:pt>
                <c:pt idx="42775">
                  <c:v>1.3990600000000001E-2</c:v>
                </c:pt>
                <c:pt idx="42776">
                  <c:v>1.5384999999999999E-2</c:v>
                </c:pt>
                <c:pt idx="42777">
                  <c:v>1.6770699999999999E-2</c:v>
                </c:pt>
                <c:pt idx="42778">
                  <c:v>1.8145600000000001E-2</c:v>
                </c:pt>
                <c:pt idx="42779">
                  <c:v>1.9507400000000001E-2</c:v>
                </c:pt>
                <c:pt idx="42780">
                  <c:v>2.08536E-2</c:v>
                </c:pt>
                <c:pt idx="42781">
                  <c:v>2.2182E-2</c:v>
                </c:pt>
                <c:pt idx="42782">
                  <c:v>2.3490400000000002E-2</c:v>
                </c:pt>
                <c:pt idx="42783">
                  <c:v>2.4776800000000002E-2</c:v>
                </c:pt>
                <c:pt idx="42784">
                  <c:v>2.6039E-2</c:v>
                </c:pt>
                <c:pt idx="42785">
                  <c:v>2.7275400000000002E-2</c:v>
                </c:pt>
                <c:pt idx="42786">
                  <c:v>2.8484099999999998E-2</c:v>
                </c:pt>
                <c:pt idx="42787">
                  <c:v>2.96633E-2</c:v>
                </c:pt>
                <c:pt idx="42788">
                  <c:v>3.08113E-2</c:v>
                </c:pt>
                <c:pt idx="42789">
                  <c:v>3.1926200000000002E-2</c:v>
                </c:pt>
                <c:pt idx="42790">
                  <c:v>3.3006599999999997E-2</c:v>
                </c:pt>
                <c:pt idx="42791">
                  <c:v>3.4051100000000001E-2</c:v>
                </c:pt>
                <c:pt idx="42792">
                  <c:v>3.5058300000000001E-2</c:v>
                </c:pt>
                <c:pt idx="42793">
                  <c:v>3.6027299999999998E-2</c:v>
                </c:pt>
                <c:pt idx="42794">
                  <c:v>3.6956900000000001E-2</c:v>
                </c:pt>
                <c:pt idx="42795">
                  <c:v>3.7846200000000003E-2</c:v>
                </c:pt>
                <c:pt idx="42796">
                  <c:v>3.8693900000000003E-2</c:v>
                </c:pt>
                <c:pt idx="42797">
                  <c:v>3.9499199999999998E-2</c:v>
                </c:pt>
                <c:pt idx="42798">
                  <c:v>4.02618E-2</c:v>
                </c:pt>
                <c:pt idx="42799">
                  <c:v>4.0981200000000002E-2</c:v>
                </c:pt>
                <c:pt idx="42800">
                  <c:v>4.1656899999999997E-2</c:v>
                </c:pt>
                <c:pt idx="42801">
                  <c:v>4.2288399999999997E-2</c:v>
                </c:pt>
                <c:pt idx="42802">
                  <c:v>4.2875700000000003E-2</c:v>
                </c:pt>
                <c:pt idx="42803">
                  <c:v>4.3418600000000002E-2</c:v>
                </c:pt>
                <c:pt idx="42804">
                  <c:v>4.3916999999999998E-2</c:v>
                </c:pt>
                <c:pt idx="42805">
                  <c:v>4.4370699999999999E-2</c:v>
                </c:pt>
                <c:pt idx="42806">
                  <c:v>4.4779600000000003E-2</c:v>
                </c:pt>
                <c:pt idx="42807">
                  <c:v>4.5143900000000001E-2</c:v>
                </c:pt>
                <c:pt idx="42808">
                  <c:v>4.5463799999999999E-2</c:v>
                </c:pt>
                <c:pt idx="42809">
                  <c:v>4.5739599999999998E-2</c:v>
                </c:pt>
                <c:pt idx="42810">
                  <c:v>4.5971999999999999E-2</c:v>
                </c:pt>
                <c:pt idx="42811">
                  <c:v>4.6161500000000001E-2</c:v>
                </c:pt>
                <c:pt idx="42812">
                  <c:v>4.6309000000000003E-2</c:v>
                </c:pt>
                <c:pt idx="42813">
                  <c:v>4.6415199999999997E-2</c:v>
                </c:pt>
                <c:pt idx="42814">
                  <c:v>4.6481099999999997E-2</c:v>
                </c:pt>
                <c:pt idx="42815">
                  <c:v>4.6507699999999999E-2</c:v>
                </c:pt>
                <c:pt idx="42816">
                  <c:v>4.6496099999999999E-2</c:v>
                </c:pt>
                <c:pt idx="42817">
                  <c:v>4.6447799999999997E-2</c:v>
                </c:pt>
                <c:pt idx="42818">
                  <c:v>4.63639E-2</c:v>
                </c:pt>
                <c:pt idx="42819">
                  <c:v>4.6245599999999998E-2</c:v>
                </c:pt>
                <c:pt idx="42820">
                  <c:v>4.6094000000000003E-2</c:v>
                </c:pt>
                <c:pt idx="42821">
                  <c:v>4.5910399999999997E-2</c:v>
                </c:pt>
                <c:pt idx="42822">
                  <c:v>4.5696300000000002E-2</c:v>
                </c:pt>
                <c:pt idx="42823">
                  <c:v>4.5453300000000002E-2</c:v>
                </c:pt>
                <c:pt idx="42824">
                  <c:v>4.5183099999999997E-2</c:v>
                </c:pt>
                <c:pt idx="42825">
                  <c:v>4.4887400000000001E-2</c:v>
                </c:pt>
                <c:pt idx="42826">
                  <c:v>4.4567900000000001E-2</c:v>
                </c:pt>
                <c:pt idx="42827">
                  <c:v>4.4225899999999999E-2</c:v>
                </c:pt>
                <c:pt idx="42828">
                  <c:v>4.3863300000000001E-2</c:v>
                </c:pt>
                <c:pt idx="42829">
                  <c:v>4.3481899999999997E-2</c:v>
                </c:pt>
                <c:pt idx="42830">
                  <c:v>4.3083400000000001E-2</c:v>
                </c:pt>
                <c:pt idx="42831">
                  <c:v>4.2669699999999998E-2</c:v>
                </c:pt>
                <c:pt idx="42832">
                  <c:v>4.2242599999999998E-2</c:v>
                </c:pt>
                <c:pt idx="42833">
                  <c:v>4.1803800000000002E-2</c:v>
                </c:pt>
                <c:pt idx="42834">
                  <c:v>4.1355299999999998E-2</c:v>
                </c:pt>
                <c:pt idx="42835">
                  <c:v>4.0898799999999999E-2</c:v>
                </c:pt>
                <c:pt idx="42836">
                  <c:v>4.0436199999999999E-2</c:v>
                </c:pt>
                <c:pt idx="42837">
                  <c:v>3.9968900000000002E-2</c:v>
                </c:pt>
                <c:pt idx="42838">
                  <c:v>3.9498900000000003E-2</c:v>
                </c:pt>
                <c:pt idx="42839">
                  <c:v>3.9027899999999997E-2</c:v>
                </c:pt>
                <c:pt idx="42840">
                  <c:v>3.85577E-2</c:v>
                </c:pt>
                <c:pt idx="42841">
                  <c:v>3.8089900000000003E-2</c:v>
                </c:pt>
                <c:pt idx="42842">
                  <c:v>3.7626199999999999E-2</c:v>
                </c:pt>
                <c:pt idx="42843">
                  <c:v>3.7168399999999997E-2</c:v>
                </c:pt>
                <c:pt idx="42844">
                  <c:v>3.6717899999999998E-2</c:v>
                </c:pt>
                <c:pt idx="42845">
                  <c:v>3.6276700000000002E-2</c:v>
                </c:pt>
                <c:pt idx="42846">
                  <c:v>3.5846000000000003E-2</c:v>
                </c:pt>
                <c:pt idx="42847">
                  <c:v>3.5427500000000001E-2</c:v>
                </c:pt>
                <c:pt idx="42848">
                  <c:v>3.5022600000000001E-2</c:v>
                </c:pt>
                <c:pt idx="42849">
                  <c:v>3.4632799999999998E-2</c:v>
                </c:pt>
                <c:pt idx="42850">
                  <c:v>3.4259400000000002E-2</c:v>
                </c:pt>
                <c:pt idx="42851">
                  <c:v>3.3903500000000003E-2</c:v>
                </c:pt>
                <c:pt idx="42852">
                  <c:v>3.35663E-2</c:v>
                </c:pt>
                <c:pt idx="42853">
                  <c:v>3.3249000000000001E-2</c:v>
                </c:pt>
                <c:pt idx="42854">
                  <c:v>3.2952599999999999E-2</c:v>
                </c:pt>
                <c:pt idx="42855">
                  <c:v>3.2678199999999998E-2</c:v>
                </c:pt>
                <c:pt idx="42856">
                  <c:v>3.2426700000000003E-2</c:v>
                </c:pt>
                <c:pt idx="42857">
                  <c:v>3.2198999999999998E-2</c:v>
                </c:pt>
                <c:pt idx="42858">
                  <c:v>3.1995799999999998E-2</c:v>
                </c:pt>
                <c:pt idx="42859">
                  <c:v>3.1817900000000003E-2</c:v>
                </c:pt>
                <c:pt idx="42860">
                  <c:v>3.1665800000000001E-2</c:v>
                </c:pt>
                <c:pt idx="42861">
                  <c:v>3.1539999999999999E-2</c:v>
                </c:pt>
                <c:pt idx="42862">
                  <c:v>3.14411E-2</c:v>
                </c:pt>
                <c:pt idx="42863">
                  <c:v>3.1369300000000003E-2</c:v>
                </c:pt>
                <c:pt idx="42864">
                  <c:v>3.1324900000000003E-2</c:v>
                </c:pt>
                <c:pt idx="42865">
                  <c:v>3.13079E-2</c:v>
                </c:pt>
                <c:pt idx="42866">
                  <c:v>3.1318400000000003E-2</c:v>
                </c:pt>
                <c:pt idx="42867">
                  <c:v>3.13564E-2</c:v>
                </c:pt>
                <c:pt idx="42868">
                  <c:v>3.1421600000000001E-2</c:v>
                </c:pt>
                <c:pt idx="42869">
                  <c:v>3.1514E-2</c:v>
                </c:pt>
                <c:pt idx="42870">
                  <c:v>3.1633099999999997E-2</c:v>
                </c:pt>
                <c:pt idx="42871">
                  <c:v>3.1778500000000001E-2</c:v>
                </c:pt>
                <c:pt idx="42872">
                  <c:v>3.1949600000000002E-2</c:v>
                </c:pt>
                <c:pt idx="42873">
                  <c:v>3.2145800000000002E-2</c:v>
                </c:pt>
                <c:pt idx="42874">
                  <c:v>3.2366399999999997E-2</c:v>
                </c:pt>
                <c:pt idx="42875">
                  <c:v>3.2610599999999997E-2</c:v>
                </c:pt>
                <c:pt idx="42876">
                  <c:v>3.2877700000000003E-2</c:v>
                </c:pt>
                <c:pt idx="42877">
                  <c:v>3.3166399999999999E-2</c:v>
                </c:pt>
                <c:pt idx="42878">
                  <c:v>3.34758E-2</c:v>
                </c:pt>
                <c:pt idx="42879">
                  <c:v>3.3804599999999997E-2</c:v>
                </c:pt>
                <c:pt idx="42880">
                  <c:v>3.4151800000000003E-2</c:v>
                </c:pt>
                <c:pt idx="42881">
                  <c:v>3.4515900000000002E-2</c:v>
                </c:pt>
                <c:pt idx="42882">
                  <c:v>3.4895700000000002E-2</c:v>
                </c:pt>
                <c:pt idx="42883">
                  <c:v>3.5289599999999997E-2</c:v>
                </c:pt>
                <c:pt idx="42884">
                  <c:v>3.5696199999999997E-2</c:v>
                </c:pt>
                <c:pt idx="42885">
                  <c:v>3.6114E-2</c:v>
                </c:pt>
                <c:pt idx="42886">
                  <c:v>3.6541200000000003E-2</c:v>
                </c:pt>
                <c:pt idx="42887">
                  <c:v>3.6976200000000001E-2</c:v>
                </c:pt>
                <c:pt idx="42888">
                  <c:v>3.7417100000000002E-2</c:v>
                </c:pt>
                <c:pt idx="42889">
                  <c:v>3.7862199999999999E-2</c:v>
                </c:pt>
                <c:pt idx="42890">
                  <c:v>3.8309599999999999E-2</c:v>
                </c:pt>
                <c:pt idx="42891">
                  <c:v>3.8757399999999997E-2</c:v>
                </c:pt>
                <c:pt idx="42892">
                  <c:v>3.9203700000000001E-2</c:v>
                </c:pt>
                <c:pt idx="42893">
                  <c:v>3.9646500000000001E-2</c:v>
                </c:pt>
                <c:pt idx="42894">
                  <c:v>4.0083899999999999E-2</c:v>
                </c:pt>
                <c:pt idx="42895">
                  <c:v>4.0513800000000003E-2</c:v>
                </c:pt>
                <c:pt idx="42896">
                  <c:v>4.0934199999999997E-2</c:v>
                </c:pt>
                <c:pt idx="42897">
                  <c:v>4.1342999999999998E-2</c:v>
                </c:pt>
                <c:pt idx="42898">
                  <c:v>4.1737999999999997E-2</c:v>
                </c:pt>
                <c:pt idx="42899">
                  <c:v>4.21172E-2</c:v>
                </c:pt>
                <c:pt idx="42900">
                  <c:v>4.2478500000000002E-2</c:v>
                </c:pt>
                <c:pt idx="42901">
                  <c:v>4.2819700000000002E-2</c:v>
                </c:pt>
                <c:pt idx="42902">
                  <c:v>4.3138999999999997E-2</c:v>
                </c:pt>
                <c:pt idx="42903">
                  <c:v>4.3434E-2</c:v>
                </c:pt>
                <c:pt idx="42904">
                  <c:v>4.3702699999999997E-2</c:v>
                </c:pt>
                <c:pt idx="42905">
                  <c:v>4.3943099999999999E-2</c:v>
                </c:pt>
                <c:pt idx="42906">
                  <c:v>4.4153199999999997E-2</c:v>
                </c:pt>
                <c:pt idx="42907">
                  <c:v>4.4330899999999999E-2</c:v>
                </c:pt>
                <c:pt idx="42908">
                  <c:v>4.4474399999999997E-2</c:v>
                </c:pt>
                <c:pt idx="42909">
                  <c:v>4.4581599999999999E-2</c:v>
                </c:pt>
                <c:pt idx="42910">
                  <c:v>4.4650700000000001E-2</c:v>
                </c:pt>
                <c:pt idx="42911">
                  <c:v>4.4679900000000002E-2</c:v>
                </c:pt>
                <c:pt idx="42912">
                  <c:v>4.4667400000000003E-2</c:v>
                </c:pt>
                <c:pt idx="42913">
                  <c:v>4.4611400000000002E-2</c:v>
                </c:pt>
                <c:pt idx="42914">
                  <c:v>4.45102E-2</c:v>
                </c:pt>
                <c:pt idx="42915">
                  <c:v>4.43623E-2</c:v>
                </c:pt>
                <c:pt idx="42916">
                  <c:v>4.41661E-2</c:v>
                </c:pt>
                <c:pt idx="42917">
                  <c:v>4.39202E-2</c:v>
                </c:pt>
                <c:pt idx="42918">
                  <c:v>4.3623000000000002E-2</c:v>
                </c:pt>
                <c:pt idx="42919">
                  <c:v>4.3273399999999997E-2</c:v>
                </c:pt>
                <c:pt idx="42920">
                  <c:v>4.28698E-2</c:v>
                </c:pt>
                <c:pt idx="42921">
                  <c:v>4.2411200000000003E-2</c:v>
                </c:pt>
                <c:pt idx="42922">
                  <c:v>4.1896299999999997E-2</c:v>
                </c:pt>
                <c:pt idx="42923">
                  <c:v>4.1324199999999998E-2</c:v>
                </c:pt>
                <c:pt idx="42924">
                  <c:v>4.0694000000000001E-2</c:v>
                </c:pt>
                <c:pt idx="42925">
                  <c:v>4.0004900000000003E-2</c:v>
                </c:pt>
                <c:pt idx="42926">
                  <c:v>3.9256199999999998E-2</c:v>
                </c:pt>
                <c:pt idx="42927">
                  <c:v>3.84474E-2</c:v>
                </c:pt>
                <c:pt idx="42928">
                  <c:v>3.7577899999999997E-2</c:v>
                </c:pt>
                <c:pt idx="42929">
                  <c:v>3.6647399999999997E-2</c:v>
                </c:pt>
                <c:pt idx="42930">
                  <c:v>3.5655600000000003E-2</c:v>
                </c:pt>
                <c:pt idx="42931">
                  <c:v>3.4602300000000003E-2</c:v>
                </c:pt>
                <c:pt idx="42932">
                  <c:v>3.3487599999999999E-2</c:v>
                </c:pt>
                <c:pt idx="42933">
                  <c:v>3.23115E-2</c:v>
                </c:pt>
                <c:pt idx="42934">
                  <c:v>3.10742E-2</c:v>
                </c:pt>
                <c:pt idx="42935">
                  <c:v>2.9776199999999999E-2</c:v>
                </c:pt>
                <c:pt idx="42936">
                  <c:v>2.8417700000000001E-2</c:v>
                </c:pt>
                <c:pt idx="42937">
                  <c:v>2.69994E-2</c:v>
                </c:pt>
                <c:pt idx="42938">
                  <c:v>2.5522E-2</c:v>
                </c:pt>
                <c:pt idx="42939">
                  <c:v>2.3986199999999999E-2</c:v>
                </c:pt>
                <c:pt idx="42940">
                  <c:v>2.2393E-2</c:v>
                </c:pt>
                <c:pt idx="42941">
                  <c:v>2.0743399999999999E-2</c:v>
                </c:pt>
                <c:pt idx="42942">
                  <c:v>1.9038599999999999E-2</c:v>
                </c:pt>
                <c:pt idx="42943">
                  <c:v>1.7279800000000001E-2</c:v>
                </c:pt>
                <c:pt idx="42944">
                  <c:v>1.54685E-2</c:v>
                </c:pt>
                <c:pt idx="42945">
                  <c:v>1.3606099999999999E-2</c:v>
                </c:pt>
                <c:pt idx="42946">
                  <c:v>1.16942E-2</c:v>
                </c:pt>
                <c:pt idx="42947" formatCode="0.00E+00">
                  <c:v>9.7345899999999996E-3</c:v>
                </c:pt>
                <c:pt idx="42948" formatCode="0.00E+00">
                  <c:v>7.7290800000000002E-3</c:v>
                </c:pt>
                <c:pt idx="42949" formatCode="0.00E+00">
                  <c:v>5.6795999999999999E-3</c:v>
                </c:pt>
                <c:pt idx="42950" formatCode="0.00E+00">
                  <c:v>3.5882000000000002E-3</c:v>
                </c:pt>
                <c:pt idx="42951" formatCode="0.00E+00">
                  <c:v>1.4569800000000001E-3</c:v>
                </c:pt>
                <c:pt idx="42952" formatCode="0.00E+00">
                  <c:v>-7.1193700000000005E-4</c:v>
                </c:pt>
                <c:pt idx="42953" formatCode="0.00E+00">
                  <c:v>-2.9162699999999999E-3</c:v>
                </c:pt>
                <c:pt idx="42954" formatCode="0.00E+00">
                  <c:v>-5.1536100000000003E-3</c:v>
                </c:pt>
                <c:pt idx="42955" formatCode="0.00E+00">
                  <c:v>-7.4214700000000003E-3</c:v>
                </c:pt>
                <c:pt idx="42956" formatCode="0.00E+00">
                  <c:v>-9.71728E-3</c:v>
                </c:pt>
                <c:pt idx="42957">
                  <c:v>-1.2038399999999999E-2</c:v>
                </c:pt>
                <c:pt idx="42958">
                  <c:v>-1.4382000000000001E-2</c:v>
                </c:pt>
                <c:pt idx="42959">
                  <c:v>-1.6745300000000001E-2</c:v>
                </c:pt>
                <c:pt idx="42960">
                  <c:v>-1.91255E-2</c:v>
                </c:pt>
                <c:pt idx="42961">
                  <c:v>-2.15196E-2</c:v>
                </c:pt>
                <c:pt idx="42962">
                  <c:v>-2.3924500000000001E-2</c:v>
                </c:pt>
                <c:pt idx="42963">
                  <c:v>-2.6337200000000002E-2</c:v>
                </c:pt>
                <c:pt idx="42964">
                  <c:v>-2.8754700000000001E-2</c:v>
                </c:pt>
                <c:pt idx="42965">
                  <c:v>-3.1173599999999999E-2</c:v>
                </c:pt>
                <c:pt idx="42966">
                  <c:v>-3.35909E-2</c:v>
                </c:pt>
                <c:pt idx="42967">
                  <c:v>-3.6003300000000002E-2</c:v>
                </c:pt>
                <c:pt idx="42968">
                  <c:v>-3.8407400000000001E-2</c:v>
                </c:pt>
                <c:pt idx="42969">
                  <c:v>-4.0800000000000003E-2</c:v>
                </c:pt>
                <c:pt idx="42970">
                  <c:v>-4.3177800000000002E-2</c:v>
                </c:pt>
                <c:pt idx="42971">
                  <c:v>-4.5537399999999999E-2</c:v>
                </c:pt>
                <c:pt idx="42972">
                  <c:v>-4.7875500000000001E-2</c:v>
                </c:pt>
                <c:pt idx="42973">
                  <c:v>-5.0188700000000003E-2</c:v>
                </c:pt>
                <c:pt idx="42974">
                  <c:v>-5.2473699999999998E-2</c:v>
                </c:pt>
                <c:pt idx="42975">
                  <c:v>-5.4727100000000001E-2</c:v>
                </c:pt>
                <c:pt idx="42976">
                  <c:v>-5.6945599999999999E-2</c:v>
                </c:pt>
                <c:pt idx="42977">
                  <c:v>-5.9125900000000002E-2</c:v>
                </c:pt>
                <c:pt idx="42978">
                  <c:v>-6.1264699999999998E-2</c:v>
                </c:pt>
                <c:pt idx="42979">
                  <c:v>-6.3358700000000004E-2</c:v>
                </c:pt>
                <c:pt idx="42980">
                  <c:v>-6.5404599999999993E-2</c:v>
                </c:pt>
                <c:pt idx="42981">
                  <c:v>-6.7399399999999998E-2</c:v>
                </c:pt>
                <c:pt idx="42982">
                  <c:v>-6.9339799999999993E-2</c:v>
                </c:pt>
                <c:pt idx="42983">
                  <c:v>-7.1222800000000003E-2</c:v>
                </c:pt>
                <c:pt idx="42984">
                  <c:v>-7.3045399999999996E-2</c:v>
                </c:pt>
                <c:pt idx="42985">
                  <c:v>-7.4804499999999996E-2</c:v>
                </c:pt>
                <c:pt idx="42986">
                  <c:v>-7.6497200000000001E-2</c:v>
                </c:pt>
                <c:pt idx="42987">
                  <c:v>-7.8120800000000004E-2</c:v>
                </c:pt>
                <c:pt idx="42988">
                  <c:v>-7.9672400000000004E-2</c:v>
                </c:pt>
                <c:pt idx="42989">
                  <c:v>-8.1149499999999999E-2</c:v>
                </c:pt>
                <c:pt idx="42990">
                  <c:v>-8.2549300000000006E-2</c:v>
                </c:pt>
                <c:pt idx="42991">
                  <c:v>-8.38695E-2</c:v>
                </c:pt>
                <c:pt idx="42992">
                  <c:v>-8.5107500000000003E-2</c:v>
                </c:pt>
                <c:pt idx="42993">
                  <c:v>-8.6261199999999996E-2</c:v>
                </c:pt>
                <c:pt idx="42994">
                  <c:v>-8.7328299999999998E-2</c:v>
                </c:pt>
                <c:pt idx="42995">
                  <c:v>-8.8306800000000005E-2</c:v>
                </c:pt>
                <c:pt idx="42996">
                  <c:v>-8.9194599999999999E-2</c:v>
                </c:pt>
                <c:pt idx="42997">
                  <c:v>-8.9990000000000001E-2</c:v>
                </c:pt>
                <c:pt idx="42998">
                  <c:v>-9.0691099999999997E-2</c:v>
                </c:pt>
                <c:pt idx="42999">
                  <c:v>-9.1296500000000003E-2</c:v>
                </c:pt>
                <c:pt idx="43000">
                  <c:v>-9.1804499999999997E-2</c:v>
                </c:pt>
                <c:pt idx="43001">
                  <c:v>-9.2213799999999999E-2</c:v>
                </c:pt>
                <c:pt idx="43002">
                  <c:v>-9.2523300000000003E-2</c:v>
                </c:pt>
                <c:pt idx="43003">
                  <c:v>-9.2731900000000006E-2</c:v>
                </c:pt>
                <c:pt idx="43004">
                  <c:v>-9.2838500000000004E-2</c:v>
                </c:pt>
                <c:pt idx="43005">
                  <c:v>-9.2842499999999994E-2</c:v>
                </c:pt>
                <c:pt idx="43006">
                  <c:v>-9.2743099999999995E-2</c:v>
                </c:pt>
                <c:pt idx="43007">
                  <c:v>-9.2539800000000005E-2</c:v>
                </c:pt>
                <c:pt idx="43008">
                  <c:v>-9.22322E-2</c:v>
                </c:pt>
                <c:pt idx="43009">
                  <c:v>-9.1820200000000005E-2</c:v>
                </c:pt>
                <c:pt idx="43010">
                  <c:v>-9.1303499999999996E-2</c:v>
                </c:pt>
                <c:pt idx="43011">
                  <c:v>-9.0682399999999996E-2</c:v>
                </c:pt>
                <c:pt idx="43012">
                  <c:v>-8.9956999999999995E-2</c:v>
                </c:pt>
                <c:pt idx="43013">
                  <c:v>-8.9127700000000004E-2</c:v>
                </c:pt>
                <c:pt idx="43014">
                  <c:v>-8.8194999999999996E-2</c:v>
                </c:pt>
                <c:pt idx="43015">
                  <c:v>-8.7159500000000001E-2</c:v>
                </c:pt>
                <c:pt idx="43016">
                  <c:v>-8.6022100000000004E-2</c:v>
                </c:pt>
                <c:pt idx="43017">
                  <c:v>-8.4783700000000004E-2</c:v>
                </c:pt>
                <c:pt idx="43018">
                  <c:v>-8.3445500000000006E-2</c:v>
                </c:pt>
                <c:pt idx="43019">
                  <c:v>-8.2008600000000001E-2</c:v>
                </c:pt>
                <c:pt idx="43020">
                  <c:v>-8.0474500000000004E-2</c:v>
                </c:pt>
                <c:pt idx="43021">
                  <c:v>-7.8844700000000004E-2</c:v>
                </c:pt>
                <c:pt idx="43022">
                  <c:v>-7.7120900000000006E-2</c:v>
                </c:pt>
                <c:pt idx="43023">
                  <c:v>-7.5304899999999994E-2</c:v>
                </c:pt>
                <c:pt idx="43024">
                  <c:v>-7.3398599999999994E-2</c:v>
                </c:pt>
                <c:pt idx="43025">
                  <c:v>-7.1404200000000001E-2</c:v>
                </c:pt>
                <c:pt idx="43026">
                  <c:v>-6.9323800000000005E-2</c:v>
                </c:pt>
                <c:pt idx="43027">
                  <c:v>-6.7159800000000006E-2</c:v>
                </c:pt>
                <c:pt idx="43028">
                  <c:v>-6.4914700000000006E-2</c:v>
                </c:pt>
                <c:pt idx="43029">
                  <c:v>-6.2590999999999994E-2</c:v>
                </c:pt>
                <c:pt idx="43030">
                  <c:v>-6.0191399999999999E-2</c:v>
                </c:pt>
                <c:pt idx="43031">
                  <c:v>-5.7718800000000001E-2</c:v>
                </c:pt>
                <c:pt idx="43032">
                  <c:v>-5.5176099999999999E-2</c:v>
                </c:pt>
                <c:pt idx="43033">
                  <c:v>-5.25662E-2</c:v>
                </c:pt>
                <c:pt idx="43034">
                  <c:v>-4.9892400000000003E-2</c:v>
                </c:pt>
                <c:pt idx="43035">
                  <c:v>-4.7157900000000003E-2</c:v>
                </c:pt>
                <c:pt idx="43036">
                  <c:v>-4.4366000000000003E-2</c:v>
                </c:pt>
                <c:pt idx="43037">
                  <c:v>-4.1520000000000001E-2</c:v>
                </c:pt>
                <c:pt idx="43038">
                  <c:v>-3.8623600000000001E-2</c:v>
                </c:pt>
                <c:pt idx="43039">
                  <c:v>-3.5680099999999999E-2</c:v>
                </c:pt>
                <c:pt idx="43040">
                  <c:v>-3.2693300000000002E-2</c:v>
                </c:pt>
                <c:pt idx="43041">
                  <c:v>-2.96669E-2</c:v>
                </c:pt>
                <c:pt idx="43042">
                  <c:v>-2.6604599999999999E-2</c:v>
                </c:pt>
                <c:pt idx="43043">
                  <c:v>-2.3510300000000001E-2</c:v>
                </c:pt>
                <c:pt idx="43044">
                  <c:v>-2.0387700000000002E-2</c:v>
                </c:pt>
                <c:pt idx="43045">
                  <c:v>-1.7240800000000001E-2</c:v>
                </c:pt>
                <c:pt idx="43046">
                  <c:v>-1.4073499999999999E-2</c:v>
                </c:pt>
                <c:pt idx="43047">
                  <c:v>-1.0889899999999999E-2</c:v>
                </c:pt>
                <c:pt idx="43048" formatCode="0.00E+00">
                  <c:v>-7.6938099999999997E-3</c:v>
                </c:pt>
                <c:pt idx="43049" formatCode="0.00E+00">
                  <c:v>-4.4893700000000003E-3</c:v>
                </c:pt>
                <c:pt idx="43050" formatCode="0.00E+00">
                  <c:v>-1.28056E-3</c:v>
                </c:pt>
                <c:pt idx="43051" formatCode="0.00E+00">
                  <c:v>1.9285699999999999E-3</c:v>
                </c:pt>
                <c:pt idx="43052" formatCode="0.00E+00">
                  <c:v>5.1339899999999997E-3</c:v>
                </c:pt>
                <c:pt idx="43053" formatCode="0.00E+00">
                  <c:v>8.3316699999999994E-3</c:v>
                </c:pt>
                <c:pt idx="43054">
                  <c:v>1.1517599999999999E-2</c:v>
                </c:pt>
                <c:pt idx="43055">
                  <c:v>1.4687800000000001E-2</c:v>
                </c:pt>
                <c:pt idx="43056">
                  <c:v>1.7838199999999999E-2</c:v>
                </c:pt>
                <c:pt idx="43057">
                  <c:v>2.0964900000000002E-2</c:v>
                </c:pt>
                <c:pt idx="43058">
                  <c:v>2.4064100000000001E-2</c:v>
                </c:pt>
                <c:pt idx="43059">
                  <c:v>2.7131700000000002E-2</c:v>
                </c:pt>
                <c:pt idx="43060">
                  <c:v>3.0164099999999999E-2</c:v>
                </c:pt>
                <c:pt idx="43061">
                  <c:v>3.3157399999999997E-2</c:v>
                </c:pt>
                <c:pt idx="43062">
                  <c:v>3.6108000000000001E-2</c:v>
                </c:pt>
                <c:pt idx="43063">
                  <c:v>3.9012100000000001E-2</c:v>
                </c:pt>
                <c:pt idx="43064">
                  <c:v>4.1866199999999999E-2</c:v>
                </c:pt>
                <c:pt idx="43065">
                  <c:v>4.4666699999999997E-2</c:v>
                </c:pt>
                <c:pt idx="43066">
                  <c:v>4.7410399999999998E-2</c:v>
                </c:pt>
                <c:pt idx="43067">
                  <c:v>5.0093800000000001E-2</c:v>
                </c:pt>
                <c:pt idx="43068">
                  <c:v>5.2713599999999999E-2</c:v>
                </c:pt>
                <c:pt idx="43069">
                  <c:v>5.5266799999999998E-2</c:v>
                </c:pt>
                <c:pt idx="43070">
                  <c:v>5.7750200000000002E-2</c:v>
                </c:pt>
                <c:pt idx="43071">
                  <c:v>6.0160900000000003E-2</c:v>
                </c:pt>
                <c:pt idx="43072">
                  <c:v>6.2496099999999999E-2</c:v>
                </c:pt>
                <c:pt idx="43073">
                  <c:v>6.4753099999999994E-2</c:v>
                </c:pt>
                <c:pt idx="43074">
                  <c:v>6.6929100000000005E-2</c:v>
                </c:pt>
                <c:pt idx="43075">
                  <c:v>6.9021799999999994E-2</c:v>
                </c:pt>
                <c:pt idx="43076">
                  <c:v>7.10287E-2</c:v>
                </c:pt>
                <c:pt idx="43077">
                  <c:v>7.2947700000000004E-2</c:v>
                </c:pt>
                <c:pt idx="43078">
                  <c:v>7.4776499999999996E-2</c:v>
                </c:pt>
                <c:pt idx="43079">
                  <c:v>7.6513200000000003E-2</c:v>
                </c:pt>
                <c:pt idx="43080">
                  <c:v>7.8156000000000003E-2</c:v>
                </c:pt>
                <c:pt idx="43081">
                  <c:v>7.9703200000000002E-2</c:v>
                </c:pt>
                <c:pt idx="43082">
                  <c:v>8.1153100000000006E-2</c:v>
                </c:pt>
                <c:pt idx="43083">
                  <c:v>8.2504400000000006E-2</c:v>
                </c:pt>
                <c:pt idx="43084">
                  <c:v>8.3755700000000002E-2</c:v>
                </c:pt>
                <c:pt idx="43085">
                  <c:v>8.4905999999999995E-2</c:v>
                </c:pt>
                <c:pt idx="43086">
                  <c:v>8.5954199999999994E-2</c:v>
                </c:pt>
                <c:pt idx="43087">
                  <c:v>8.6899500000000005E-2</c:v>
                </c:pt>
                <c:pt idx="43088">
                  <c:v>8.7741200000000005E-2</c:v>
                </c:pt>
                <c:pt idx="43089">
                  <c:v>8.8478699999999993E-2</c:v>
                </c:pt>
                <c:pt idx="43090">
                  <c:v>8.9111700000000002E-2</c:v>
                </c:pt>
                <c:pt idx="43091">
                  <c:v>8.9639899999999995E-2</c:v>
                </c:pt>
                <c:pt idx="43092">
                  <c:v>9.0063199999999996E-2</c:v>
                </c:pt>
                <c:pt idx="43093">
                  <c:v>9.0381600000000006E-2</c:v>
                </c:pt>
                <c:pt idx="43094">
                  <c:v>9.0595400000000006E-2</c:v>
                </c:pt>
                <c:pt idx="43095">
                  <c:v>9.0704900000000005E-2</c:v>
                </c:pt>
                <c:pt idx="43096">
                  <c:v>9.0710600000000002E-2</c:v>
                </c:pt>
                <c:pt idx="43097">
                  <c:v>9.0613100000000002E-2</c:v>
                </c:pt>
                <c:pt idx="43098">
                  <c:v>9.0413199999999999E-2</c:v>
                </c:pt>
                <c:pt idx="43099">
                  <c:v>9.0111800000000006E-2</c:v>
                </c:pt>
                <c:pt idx="43100">
                  <c:v>8.9709999999999998E-2</c:v>
                </c:pt>
                <c:pt idx="43101">
                  <c:v>8.9208899999999994E-2</c:v>
                </c:pt>
                <c:pt idx="43102">
                  <c:v>8.8609999999999994E-2</c:v>
                </c:pt>
                <c:pt idx="43103">
                  <c:v>8.7914599999999996E-2</c:v>
                </c:pt>
                <c:pt idx="43104">
                  <c:v>8.7124400000000005E-2</c:v>
                </c:pt>
                <c:pt idx="43105">
                  <c:v>8.6241100000000001E-2</c:v>
                </c:pt>
                <c:pt idx="43106">
                  <c:v>8.5266499999999995E-2</c:v>
                </c:pt>
                <c:pt idx="43107">
                  <c:v>8.42025E-2</c:v>
                </c:pt>
                <c:pt idx="43108">
                  <c:v>8.3051299999999995E-2</c:v>
                </c:pt>
                <c:pt idx="43109">
                  <c:v>8.1815100000000002E-2</c:v>
                </c:pt>
                <c:pt idx="43110">
                  <c:v>8.0496100000000001E-2</c:v>
                </c:pt>
                <c:pt idx="43111">
                  <c:v>7.9096700000000006E-2</c:v>
                </c:pt>
                <c:pt idx="43112">
                  <c:v>7.7619400000000005E-2</c:v>
                </c:pt>
                <c:pt idx="43113">
                  <c:v>7.6066900000000007E-2</c:v>
                </c:pt>
                <c:pt idx="43114">
                  <c:v>7.4441800000000002E-2</c:v>
                </c:pt>
                <c:pt idx="43115">
                  <c:v>7.27468E-2</c:v>
                </c:pt>
                <c:pt idx="43116">
                  <c:v>7.0984800000000001E-2</c:v>
                </c:pt>
                <c:pt idx="43117">
                  <c:v>6.9158800000000006E-2</c:v>
                </c:pt>
                <c:pt idx="43118">
                  <c:v>6.7271600000000001E-2</c:v>
                </c:pt>
                <c:pt idx="43119">
                  <c:v>6.5326499999999996E-2</c:v>
                </c:pt>
                <c:pt idx="43120">
                  <c:v>6.3326499999999994E-2</c:v>
                </c:pt>
                <c:pt idx="43121">
                  <c:v>6.1274700000000001E-2</c:v>
                </c:pt>
                <c:pt idx="43122">
                  <c:v>5.9174499999999998E-2</c:v>
                </c:pt>
                <c:pt idx="43123">
                  <c:v>5.7029000000000003E-2</c:v>
                </c:pt>
                <c:pt idx="43124">
                  <c:v>5.4841500000000001E-2</c:v>
                </c:pt>
                <c:pt idx="43125">
                  <c:v>5.2615500000000003E-2</c:v>
                </c:pt>
                <c:pt idx="43126">
                  <c:v>5.0354200000000002E-2</c:v>
                </c:pt>
                <c:pt idx="43127">
                  <c:v>4.8061E-2</c:v>
                </c:pt>
                <c:pt idx="43128">
                  <c:v>4.5739500000000002E-2</c:v>
                </c:pt>
                <c:pt idx="43129">
                  <c:v>4.3392800000000002E-2</c:v>
                </c:pt>
                <c:pt idx="43130">
                  <c:v>4.1024600000000001E-2</c:v>
                </c:pt>
                <c:pt idx="43131">
                  <c:v>3.8638100000000002E-2</c:v>
                </c:pt>
                <c:pt idx="43132">
                  <c:v>3.62368E-2</c:v>
                </c:pt>
                <c:pt idx="43133">
                  <c:v>3.3824199999999999E-2</c:v>
                </c:pt>
                <c:pt idx="43134">
                  <c:v>3.1403500000000001E-2</c:v>
                </c:pt>
                <c:pt idx="43135">
                  <c:v>2.89781E-2</c:v>
                </c:pt>
                <c:pt idx="43136">
                  <c:v>2.6551399999999999E-2</c:v>
                </c:pt>
                <c:pt idx="43137">
                  <c:v>2.4126700000000001E-2</c:v>
                </c:pt>
                <c:pt idx="43138">
                  <c:v>2.1707199999999999E-2</c:v>
                </c:pt>
                <c:pt idx="43139">
                  <c:v>1.92961E-2</c:v>
                </c:pt>
                <c:pt idx="43140">
                  <c:v>1.6896700000000001E-2</c:v>
                </c:pt>
                <c:pt idx="43141">
                  <c:v>1.4511899999999999E-2</c:v>
                </c:pt>
                <c:pt idx="43142">
                  <c:v>1.2145E-2</c:v>
                </c:pt>
                <c:pt idx="43143" formatCode="0.00E+00">
                  <c:v>9.79878E-3</c:v>
                </c:pt>
                <c:pt idx="43144" formatCode="0.00E+00">
                  <c:v>7.4762800000000001E-3</c:v>
                </c:pt>
                <c:pt idx="43145" formatCode="0.00E+00">
                  <c:v>5.1803300000000004E-3</c:v>
                </c:pt>
                <c:pt idx="43146" formatCode="0.00E+00">
                  <c:v>2.9137199999999999E-3</c:v>
                </c:pt>
                <c:pt idx="43147" formatCode="0.00E+00">
                  <c:v>6.7913999999999995E-4</c:v>
                </c:pt>
                <c:pt idx="43148" formatCode="0.00E+00">
                  <c:v>-1.5207899999999999E-3</c:v>
                </c:pt>
                <c:pt idx="43149" formatCode="0.00E+00">
                  <c:v>-3.68353E-3</c:v>
                </c:pt>
                <c:pt idx="43150" formatCode="0.00E+00">
                  <c:v>-5.8066400000000001E-3</c:v>
                </c:pt>
                <c:pt idx="43151" formatCode="0.00E+00">
                  <c:v>-7.8877800000000005E-3</c:v>
                </c:pt>
                <c:pt idx="43152" formatCode="0.00E+00">
                  <c:v>-9.9246999999999998E-3</c:v>
                </c:pt>
                <c:pt idx="43153">
                  <c:v>-1.1915200000000001E-2</c:v>
                </c:pt>
                <c:pt idx="43154">
                  <c:v>-1.3857400000000001E-2</c:v>
                </c:pt>
                <c:pt idx="43155">
                  <c:v>-1.5749099999999999E-2</c:v>
                </c:pt>
                <c:pt idx="43156">
                  <c:v>-1.7588599999999999E-2</c:v>
                </c:pt>
                <c:pt idx="43157">
                  <c:v>-1.9374300000000001E-2</c:v>
                </c:pt>
                <c:pt idx="43158">
                  <c:v>-2.1104299999999999E-2</c:v>
                </c:pt>
                <c:pt idx="43159">
                  <c:v>-2.27774E-2</c:v>
                </c:pt>
                <c:pt idx="43160">
                  <c:v>-2.4392E-2</c:v>
                </c:pt>
                <c:pt idx="43161">
                  <c:v>-2.5946799999999999E-2</c:v>
                </c:pt>
                <c:pt idx="43162">
                  <c:v>-2.7440900000000001E-2</c:v>
                </c:pt>
                <c:pt idx="43163">
                  <c:v>-2.8872999999999999E-2</c:v>
                </c:pt>
                <c:pt idx="43164">
                  <c:v>-3.02423E-2</c:v>
                </c:pt>
                <c:pt idx="43165">
                  <c:v>-3.1548100000000003E-2</c:v>
                </c:pt>
                <c:pt idx="43166">
                  <c:v>-3.2789499999999999E-2</c:v>
                </c:pt>
                <c:pt idx="43167">
                  <c:v>-3.3966099999999999E-2</c:v>
                </c:pt>
                <c:pt idx="43168">
                  <c:v>-3.5077400000000002E-2</c:v>
                </c:pt>
                <c:pt idx="43169">
                  <c:v>-3.6123099999999998E-2</c:v>
                </c:pt>
                <c:pt idx="43170">
                  <c:v>-3.7102999999999997E-2</c:v>
                </c:pt>
                <c:pt idx="43171">
                  <c:v>-3.8016899999999999E-2</c:v>
                </c:pt>
                <c:pt idx="43172">
                  <c:v>-3.88651E-2</c:v>
                </c:pt>
                <c:pt idx="43173">
                  <c:v>-3.9647500000000002E-2</c:v>
                </c:pt>
                <c:pt idx="43174">
                  <c:v>-4.0364400000000002E-2</c:v>
                </c:pt>
                <c:pt idx="43175">
                  <c:v>-4.1016200000000003E-2</c:v>
                </c:pt>
                <c:pt idx="43176">
                  <c:v>-4.1603500000000002E-2</c:v>
                </c:pt>
                <c:pt idx="43177">
                  <c:v>-4.2126700000000003E-2</c:v>
                </c:pt>
                <c:pt idx="43178">
                  <c:v>-4.2586499999999999E-2</c:v>
                </c:pt>
                <c:pt idx="43179">
                  <c:v>-4.2983899999999998E-2</c:v>
                </c:pt>
                <c:pt idx="43180">
                  <c:v>-4.33196E-2</c:v>
                </c:pt>
                <c:pt idx="43181">
                  <c:v>-4.3594599999999997E-2</c:v>
                </c:pt>
                <c:pt idx="43182">
                  <c:v>-4.3810099999999998E-2</c:v>
                </c:pt>
                <c:pt idx="43183">
                  <c:v>-4.3967199999999998E-2</c:v>
                </c:pt>
                <c:pt idx="43184">
                  <c:v>-4.4067200000000001E-2</c:v>
                </c:pt>
                <c:pt idx="43185">
                  <c:v>-4.4111400000000002E-2</c:v>
                </c:pt>
                <c:pt idx="43186">
                  <c:v>-4.4101300000000003E-2</c:v>
                </c:pt>
                <c:pt idx="43187">
                  <c:v>-4.4038399999999998E-2</c:v>
                </c:pt>
                <c:pt idx="43188">
                  <c:v>-4.3924299999999999E-2</c:v>
                </c:pt>
                <c:pt idx="43189">
                  <c:v>-4.3760599999999997E-2</c:v>
                </c:pt>
                <c:pt idx="43190">
                  <c:v>-4.3548999999999997E-2</c:v>
                </c:pt>
                <c:pt idx="43191">
                  <c:v>-4.3291400000000001E-2</c:v>
                </c:pt>
                <c:pt idx="43192">
                  <c:v>-4.2989600000000003E-2</c:v>
                </c:pt>
                <c:pt idx="43193">
                  <c:v>-4.2645500000000003E-2</c:v>
                </c:pt>
                <c:pt idx="43194">
                  <c:v>-4.2261E-2</c:v>
                </c:pt>
                <c:pt idx="43195">
                  <c:v>-4.1838100000000003E-2</c:v>
                </c:pt>
                <c:pt idx="43196">
                  <c:v>-4.13788E-2</c:v>
                </c:pt>
                <c:pt idx="43197">
                  <c:v>-4.0885199999999997E-2</c:v>
                </c:pt>
                <c:pt idx="43198">
                  <c:v>-4.03595E-2</c:v>
                </c:pt>
                <c:pt idx="43199">
                  <c:v>-3.9803699999999997E-2</c:v>
                </c:pt>
                <c:pt idx="43200">
                  <c:v>-3.9219900000000002E-2</c:v>
                </c:pt>
                <c:pt idx="43201">
                  <c:v>-3.8610400000000003E-2</c:v>
                </c:pt>
                <c:pt idx="43202">
                  <c:v>-3.7977299999999999E-2</c:v>
                </c:pt>
                <c:pt idx="43203">
                  <c:v>-3.7322800000000003E-2</c:v>
                </c:pt>
                <c:pt idx="43204">
                  <c:v>-3.6649000000000001E-2</c:v>
                </c:pt>
                <c:pt idx="43205">
                  <c:v>-3.5958200000000003E-2</c:v>
                </c:pt>
                <c:pt idx="43206">
                  <c:v>-3.5252499999999999E-2</c:v>
                </c:pt>
                <c:pt idx="43207">
                  <c:v>-3.4534099999999998E-2</c:v>
                </c:pt>
                <c:pt idx="43208">
                  <c:v>-3.3805200000000001E-2</c:v>
                </c:pt>
                <c:pt idx="43209">
                  <c:v>-3.3067800000000001E-2</c:v>
                </c:pt>
                <c:pt idx="43210">
                  <c:v>-3.2324199999999997E-2</c:v>
                </c:pt>
                <c:pt idx="43211">
                  <c:v>-3.1576300000000002E-2</c:v>
                </c:pt>
                <c:pt idx="43212">
                  <c:v>-3.0826200000000002E-2</c:v>
                </c:pt>
                <c:pt idx="43213">
                  <c:v>-3.0075899999999999E-2</c:v>
                </c:pt>
                <c:pt idx="43214">
                  <c:v>-2.93274E-2</c:v>
                </c:pt>
                <c:pt idx="43215">
                  <c:v>-2.8582699999999999E-2</c:v>
                </c:pt>
                <c:pt idx="43216">
                  <c:v>-2.78435E-2</c:v>
                </c:pt>
                <c:pt idx="43217">
                  <c:v>-2.7111799999999998E-2</c:v>
                </c:pt>
                <c:pt idx="43218">
                  <c:v>-2.6389200000000002E-2</c:v>
                </c:pt>
                <c:pt idx="43219">
                  <c:v>-2.5677599999999998E-2</c:v>
                </c:pt>
                <c:pt idx="43220">
                  <c:v>-2.4978400000000001E-2</c:v>
                </c:pt>
                <c:pt idx="43221">
                  <c:v>-2.4293499999999999E-2</c:v>
                </c:pt>
                <c:pt idx="43222">
                  <c:v>-2.3624099999999999E-2</c:v>
                </c:pt>
                <c:pt idx="43223">
                  <c:v>-2.2971800000000001E-2</c:v>
                </c:pt>
                <c:pt idx="43224">
                  <c:v>-2.2338E-2</c:v>
                </c:pt>
                <c:pt idx="43225">
                  <c:v>-2.1723900000000001E-2</c:v>
                </c:pt>
                <c:pt idx="43226">
                  <c:v>-2.1130800000000002E-2</c:v>
                </c:pt>
                <c:pt idx="43227">
                  <c:v>-2.05597E-2</c:v>
                </c:pt>
                <c:pt idx="43228">
                  <c:v>-2.00118E-2</c:v>
                </c:pt>
                <c:pt idx="43229">
                  <c:v>-1.9487999999999998E-2</c:v>
                </c:pt>
                <c:pt idx="43230">
                  <c:v>-1.8989099999999998E-2</c:v>
                </c:pt>
                <c:pt idx="43231">
                  <c:v>-1.8516000000000001E-2</c:v>
                </c:pt>
                <c:pt idx="43232">
                  <c:v>-1.80693E-2</c:v>
                </c:pt>
                <c:pt idx="43233">
                  <c:v>-1.7649700000000001E-2</c:v>
                </c:pt>
                <c:pt idx="43234">
                  <c:v>-1.7257700000000001E-2</c:v>
                </c:pt>
                <c:pt idx="43235">
                  <c:v>-1.6893600000000002E-2</c:v>
                </c:pt>
                <c:pt idx="43236">
                  <c:v>-1.65579E-2</c:v>
                </c:pt>
                <c:pt idx="43237">
                  <c:v>-1.62507E-2</c:v>
                </c:pt>
                <c:pt idx="43238">
                  <c:v>-1.5972299999999998E-2</c:v>
                </c:pt>
                <c:pt idx="43239">
                  <c:v>-1.57226E-2</c:v>
                </c:pt>
                <c:pt idx="43240">
                  <c:v>-1.55017E-2</c:v>
                </c:pt>
                <c:pt idx="43241">
                  <c:v>-1.5309400000000001E-2</c:v>
                </c:pt>
                <c:pt idx="43242">
                  <c:v>-1.51454E-2</c:v>
                </c:pt>
                <c:pt idx="43243">
                  <c:v>-1.50095E-2</c:v>
                </c:pt>
                <c:pt idx="43244">
                  <c:v>-1.49012E-2</c:v>
                </c:pt>
                <c:pt idx="43245">
                  <c:v>-1.4820099999999999E-2</c:v>
                </c:pt>
                <c:pt idx="43246">
                  <c:v>-1.47657E-2</c:v>
                </c:pt>
                <c:pt idx="43247">
                  <c:v>-1.47371E-2</c:v>
                </c:pt>
                <c:pt idx="43248">
                  <c:v>-1.4733700000000001E-2</c:v>
                </c:pt>
                <c:pt idx="43249">
                  <c:v>-1.4754700000000001E-2</c:v>
                </c:pt>
                <c:pt idx="43250">
                  <c:v>-1.47992E-2</c:v>
                </c:pt>
                <c:pt idx="43251">
                  <c:v>-1.48661E-2</c:v>
                </c:pt>
                <c:pt idx="43252">
                  <c:v>-1.4954500000000001E-2</c:v>
                </c:pt>
                <c:pt idx="43253">
                  <c:v>-1.5063200000000001E-2</c:v>
                </c:pt>
                <c:pt idx="43254">
                  <c:v>-1.51909E-2</c:v>
                </c:pt>
                <c:pt idx="43255">
                  <c:v>-1.5336499999999999E-2</c:v>
                </c:pt>
                <c:pt idx="43256">
                  <c:v>-1.5498700000000001E-2</c:v>
                </c:pt>
                <c:pt idx="43257">
                  <c:v>-1.56759E-2</c:v>
                </c:pt>
                <c:pt idx="43258">
                  <c:v>-1.58669E-2</c:v>
                </c:pt>
                <c:pt idx="43259">
                  <c:v>-1.60701E-2</c:v>
                </c:pt>
                <c:pt idx="43260">
                  <c:v>-1.62839E-2</c:v>
                </c:pt>
                <c:pt idx="43261">
                  <c:v>-1.6506799999999999E-2</c:v>
                </c:pt>
                <c:pt idx="43262">
                  <c:v>-1.6737200000000001E-2</c:v>
                </c:pt>
                <c:pt idx="43263">
                  <c:v>-1.69734E-2</c:v>
                </c:pt>
                <c:pt idx="43264">
                  <c:v>-1.7213699999999998E-2</c:v>
                </c:pt>
                <c:pt idx="43265">
                  <c:v>-1.7456300000000001E-2</c:v>
                </c:pt>
                <c:pt idx="43266">
                  <c:v>-1.7699599999999999E-2</c:v>
                </c:pt>
                <c:pt idx="43267">
                  <c:v>-1.7941700000000001E-2</c:v>
                </c:pt>
                <c:pt idx="43268">
                  <c:v>-1.81809E-2</c:v>
                </c:pt>
                <c:pt idx="43269">
                  <c:v>-1.8415299999999999E-2</c:v>
                </c:pt>
                <c:pt idx="43270">
                  <c:v>-1.8643099999999999E-2</c:v>
                </c:pt>
                <c:pt idx="43271">
                  <c:v>-1.8862500000000001E-2</c:v>
                </c:pt>
                <c:pt idx="43272">
                  <c:v>-1.90718E-2</c:v>
                </c:pt>
                <c:pt idx="43273">
                  <c:v>-1.9269000000000001E-2</c:v>
                </c:pt>
                <c:pt idx="43274">
                  <c:v>-1.9452400000000002E-2</c:v>
                </c:pt>
                <c:pt idx="43275">
                  <c:v>-1.9620200000000001E-2</c:v>
                </c:pt>
                <c:pt idx="43276">
                  <c:v>-1.9770599999999999E-2</c:v>
                </c:pt>
                <c:pt idx="43277">
                  <c:v>-1.99019E-2</c:v>
                </c:pt>
                <c:pt idx="43278">
                  <c:v>-2.00123E-2</c:v>
                </c:pt>
                <c:pt idx="43279">
                  <c:v>-2.0100099999999999E-2</c:v>
                </c:pt>
                <c:pt idx="43280">
                  <c:v>-2.01637E-2</c:v>
                </c:pt>
                <c:pt idx="43281">
                  <c:v>-2.0201500000000001E-2</c:v>
                </c:pt>
                <c:pt idx="43282">
                  <c:v>-2.0211799999999999E-2</c:v>
                </c:pt>
                <c:pt idx="43283">
                  <c:v>-2.0193200000000001E-2</c:v>
                </c:pt>
                <c:pt idx="43284">
                  <c:v>-2.0144100000000002E-2</c:v>
                </c:pt>
                <c:pt idx="43285">
                  <c:v>-2.00631E-2</c:v>
                </c:pt>
                <c:pt idx="43286">
                  <c:v>-1.9948799999999999E-2</c:v>
                </c:pt>
                <c:pt idx="43287">
                  <c:v>-1.9800000000000002E-2</c:v>
                </c:pt>
                <c:pt idx="43288">
                  <c:v>-1.9615299999999999E-2</c:v>
                </c:pt>
                <c:pt idx="43289">
                  <c:v>-1.93937E-2</c:v>
                </c:pt>
                <c:pt idx="43290">
                  <c:v>-1.9133899999999999E-2</c:v>
                </c:pt>
                <c:pt idx="43291">
                  <c:v>-1.8835000000000001E-2</c:v>
                </c:pt>
                <c:pt idx="43292">
                  <c:v>-1.8495899999999999E-2</c:v>
                </c:pt>
                <c:pt idx="43293">
                  <c:v>-1.8115900000000001E-2</c:v>
                </c:pt>
                <c:pt idx="43294">
                  <c:v>-1.7694000000000001E-2</c:v>
                </c:pt>
                <c:pt idx="43295">
                  <c:v>-1.7229700000000001E-2</c:v>
                </c:pt>
                <c:pt idx="43296">
                  <c:v>-1.67222E-2</c:v>
                </c:pt>
                <c:pt idx="43297">
                  <c:v>-1.6171100000000001E-2</c:v>
                </c:pt>
                <c:pt idx="43298">
                  <c:v>-1.5575800000000001E-2</c:v>
                </c:pt>
                <c:pt idx="43299">
                  <c:v>-1.4936100000000001E-2</c:v>
                </c:pt>
                <c:pt idx="43300">
                  <c:v>-1.4251700000000001E-2</c:v>
                </c:pt>
                <c:pt idx="43301">
                  <c:v>-1.35224E-2</c:v>
                </c:pt>
                <c:pt idx="43302">
                  <c:v>-1.2748199999999999E-2</c:v>
                </c:pt>
                <c:pt idx="43303">
                  <c:v>-1.19291E-2</c:v>
                </c:pt>
                <c:pt idx="43304">
                  <c:v>-1.1065200000000001E-2</c:v>
                </c:pt>
                <c:pt idx="43305">
                  <c:v>-1.0156800000000001E-2</c:v>
                </c:pt>
                <c:pt idx="43306" formatCode="0.00E+00">
                  <c:v>-9.2041299999999996E-3</c:v>
                </c:pt>
                <c:pt idx="43307" formatCode="0.00E+00">
                  <c:v>-8.2077399999999998E-3</c:v>
                </c:pt>
                <c:pt idx="43308" formatCode="0.00E+00">
                  <c:v>-7.16812E-3</c:v>
                </c:pt>
                <c:pt idx="43309" formatCode="0.00E+00">
                  <c:v>-6.0859099999999999E-3</c:v>
                </c:pt>
                <c:pt idx="43310" formatCode="0.00E+00">
                  <c:v>-4.9618600000000002E-3</c:v>
                </c:pt>
                <c:pt idx="43311" formatCode="0.00E+00">
                  <c:v>-3.79679E-3</c:v>
                </c:pt>
                <c:pt idx="43312" formatCode="0.00E+00">
                  <c:v>-2.5916400000000001E-3</c:v>
                </c:pt>
                <c:pt idx="43313" formatCode="0.00E+00">
                  <c:v>-1.34746E-3</c:v>
                </c:pt>
                <c:pt idx="43314" formatCode="0.00E+00">
                  <c:v>-6.5359599999999997E-5</c:v>
                </c:pt>
                <c:pt idx="43315" formatCode="0.00E+00">
                  <c:v>1.2534200000000001E-3</c:v>
                </c:pt>
                <c:pt idx="43316" formatCode="0.00E+00">
                  <c:v>2.6075600000000001E-3</c:v>
                </c:pt>
                <c:pt idx="43317" formatCode="0.00E+00">
                  <c:v>3.9956499999999999E-3</c:v>
                </c:pt>
                <c:pt idx="43318" formatCode="0.00E+00">
                  <c:v>5.4161900000000004E-3</c:v>
                </c:pt>
                <c:pt idx="43319" formatCode="0.00E+00">
                  <c:v>6.8675699999999999E-3</c:v>
                </c:pt>
                <c:pt idx="43320" formatCode="0.00E+00">
                  <c:v>8.3481300000000005E-3</c:v>
                </c:pt>
                <c:pt idx="43321" formatCode="0.00E+00">
                  <c:v>9.8560899999999996E-3</c:v>
                </c:pt>
                <c:pt idx="43322">
                  <c:v>1.13896E-2</c:v>
                </c:pt>
                <c:pt idx="43323">
                  <c:v>1.29468E-2</c:v>
                </c:pt>
                <c:pt idx="43324">
                  <c:v>1.45256E-2</c:v>
                </c:pt>
                <c:pt idx="43325">
                  <c:v>1.6123999999999999E-2</c:v>
                </c:pt>
                <c:pt idx="43326">
                  <c:v>1.77398E-2</c:v>
                </c:pt>
                <c:pt idx="43327">
                  <c:v>1.9370800000000001E-2</c:v>
                </c:pt>
                <c:pt idx="43328">
                  <c:v>2.10148E-2</c:v>
                </c:pt>
                <c:pt idx="43329">
                  <c:v>2.2669399999999999E-2</c:v>
                </c:pt>
                <c:pt idx="43330">
                  <c:v>2.4332300000000001E-2</c:v>
                </c:pt>
                <c:pt idx="43331">
                  <c:v>2.6001E-2</c:v>
                </c:pt>
                <c:pt idx="43332">
                  <c:v>2.7673099999999999E-2</c:v>
                </c:pt>
                <c:pt idx="43333">
                  <c:v>2.9345900000000001E-2</c:v>
                </c:pt>
                <c:pt idx="43334">
                  <c:v>3.1017099999999999E-2</c:v>
                </c:pt>
                <c:pt idx="43335">
                  <c:v>3.2683900000000002E-2</c:v>
                </c:pt>
                <c:pt idx="43336">
                  <c:v>3.4343699999999998E-2</c:v>
                </c:pt>
                <c:pt idx="43337">
                  <c:v>3.5993900000000002E-2</c:v>
                </c:pt>
                <c:pt idx="43338">
                  <c:v>3.7631900000000003E-2</c:v>
                </c:pt>
                <c:pt idx="43339">
                  <c:v>3.9254999999999998E-2</c:v>
                </c:pt>
                <c:pt idx="43340">
                  <c:v>4.0860399999999998E-2</c:v>
                </c:pt>
                <c:pt idx="43341">
                  <c:v>4.2445400000000001E-2</c:v>
                </c:pt>
                <c:pt idx="43342">
                  <c:v>4.4007400000000002E-2</c:v>
                </c:pt>
                <c:pt idx="43343">
                  <c:v>4.5543699999999999E-2</c:v>
                </c:pt>
                <c:pt idx="43344">
                  <c:v>4.7051599999999999E-2</c:v>
                </c:pt>
                <c:pt idx="43345">
                  <c:v>4.8528300000000003E-2</c:v>
                </c:pt>
                <c:pt idx="43346">
                  <c:v>4.9971300000000003E-2</c:v>
                </c:pt>
                <c:pt idx="43347">
                  <c:v>5.1377899999999997E-2</c:v>
                </c:pt>
                <c:pt idx="43348">
                  <c:v>5.2745500000000001E-2</c:v>
                </c:pt>
                <c:pt idx="43349">
                  <c:v>5.4071500000000002E-2</c:v>
                </c:pt>
                <c:pt idx="43350">
                  <c:v>5.53535E-2</c:v>
                </c:pt>
                <c:pt idx="43351">
                  <c:v>5.6588800000000002E-2</c:v>
                </c:pt>
                <c:pt idx="43352">
                  <c:v>5.7775100000000003E-2</c:v>
                </c:pt>
                <c:pt idx="43353">
                  <c:v>5.8909900000000001E-2</c:v>
                </c:pt>
                <c:pt idx="43354">
                  <c:v>5.99909E-2</c:v>
                </c:pt>
                <c:pt idx="43355">
                  <c:v>6.1015899999999998E-2</c:v>
                </c:pt>
                <c:pt idx="43356">
                  <c:v>6.1982599999999999E-2</c:v>
                </c:pt>
                <c:pt idx="43357">
                  <c:v>6.2888899999999998E-2</c:v>
                </c:pt>
                <c:pt idx="43358">
                  <c:v>6.3732700000000003E-2</c:v>
                </c:pt>
                <c:pt idx="43359">
                  <c:v>6.4512100000000003E-2</c:v>
                </c:pt>
                <c:pt idx="43360">
                  <c:v>6.5225000000000005E-2</c:v>
                </c:pt>
                <c:pt idx="43361">
                  <c:v>6.5869800000000006E-2</c:v>
                </c:pt>
                <c:pt idx="43362">
                  <c:v>6.6444500000000004E-2</c:v>
                </c:pt>
                <c:pt idx="43363">
                  <c:v>6.6947699999999999E-2</c:v>
                </c:pt>
                <c:pt idx="43364">
                  <c:v>6.7377800000000002E-2</c:v>
                </c:pt>
                <c:pt idx="43365">
                  <c:v>6.7733199999999993E-2</c:v>
                </c:pt>
                <c:pt idx="43366">
                  <c:v>6.8012699999999995E-2</c:v>
                </c:pt>
                <c:pt idx="43367">
                  <c:v>6.8215100000000001E-2</c:v>
                </c:pt>
                <c:pt idx="43368">
                  <c:v>6.83391E-2</c:v>
                </c:pt>
                <c:pt idx="43369">
                  <c:v>6.8383899999999997E-2</c:v>
                </c:pt>
                <c:pt idx="43370">
                  <c:v>6.8348400000000004E-2</c:v>
                </c:pt>
                <c:pt idx="43371">
                  <c:v>6.8231899999999998E-2</c:v>
                </c:pt>
                <c:pt idx="43372">
                  <c:v>6.8033700000000003E-2</c:v>
                </c:pt>
                <c:pt idx="43373">
                  <c:v>6.7753300000000002E-2</c:v>
                </c:pt>
                <c:pt idx="43374">
                  <c:v>6.7390199999999997E-2</c:v>
                </c:pt>
                <c:pt idx="43375">
                  <c:v>6.6944199999999995E-2</c:v>
                </c:pt>
                <c:pt idx="43376">
                  <c:v>6.6415000000000002E-2</c:v>
                </c:pt>
                <c:pt idx="43377">
                  <c:v>6.5802600000000003E-2</c:v>
                </c:pt>
                <c:pt idx="43378">
                  <c:v>6.5106999999999998E-2</c:v>
                </c:pt>
                <c:pt idx="43379">
                  <c:v>6.43286E-2</c:v>
                </c:pt>
                <c:pt idx="43380">
                  <c:v>6.3467399999999993E-2</c:v>
                </c:pt>
                <c:pt idx="43381">
                  <c:v>6.2524200000000002E-2</c:v>
                </c:pt>
                <c:pt idx="43382">
                  <c:v>6.14993E-2</c:v>
                </c:pt>
                <c:pt idx="43383">
                  <c:v>6.0393599999999999E-2</c:v>
                </c:pt>
                <c:pt idx="43384">
                  <c:v>5.9207799999999998E-2</c:v>
                </c:pt>
                <c:pt idx="43385">
                  <c:v>5.7942899999999999E-2</c:v>
                </c:pt>
                <c:pt idx="43386">
                  <c:v>5.6599999999999998E-2</c:v>
                </c:pt>
                <c:pt idx="43387">
                  <c:v>5.5180300000000002E-2</c:v>
                </c:pt>
                <c:pt idx="43388">
                  <c:v>5.3685099999999999E-2</c:v>
                </c:pt>
                <c:pt idx="43389">
                  <c:v>5.2116000000000003E-2</c:v>
                </c:pt>
                <c:pt idx="43390">
                  <c:v>5.0474400000000003E-2</c:v>
                </c:pt>
                <c:pt idx="43391">
                  <c:v>4.8762E-2</c:v>
                </c:pt>
                <c:pt idx="43392">
                  <c:v>4.69807E-2</c:v>
                </c:pt>
                <c:pt idx="43393">
                  <c:v>4.5132400000000003E-2</c:v>
                </c:pt>
                <c:pt idx="43394">
                  <c:v>4.3219100000000003E-2</c:v>
                </c:pt>
                <c:pt idx="43395">
                  <c:v>4.1243000000000002E-2</c:v>
                </c:pt>
                <c:pt idx="43396">
                  <c:v>3.9206199999999997E-2</c:v>
                </c:pt>
                <c:pt idx="43397">
                  <c:v>3.7111199999999997E-2</c:v>
                </c:pt>
                <c:pt idx="43398">
                  <c:v>3.4960400000000003E-2</c:v>
                </c:pt>
                <c:pt idx="43399">
                  <c:v>3.2756300000000002E-2</c:v>
                </c:pt>
                <c:pt idx="43400">
                  <c:v>3.05016E-2</c:v>
                </c:pt>
                <c:pt idx="43401">
                  <c:v>2.8198899999999999E-2</c:v>
                </c:pt>
                <c:pt idx="43402">
                  <c:v>2.5851200000000001E-2</c:v>
                </c:pt>
                <c:pt idx="43403">
                  <c:v>2.3461200000000001E-2</c:v>
                </c:pt>
                <c:pt idx="43404">
                  <c:v>2.1031899999999999E-2</c:v>
                </c:pt>
                <c:pt idx="43405">
                  <c:v>1.85664E-2</c:v>
                </c:pt>
                <c:pt idx="43406">
                  <c:v>1.60678E-2</c:v>
                </c:pt>
                <c:pt idx="43407">
                  <c:v>1.35391E-2</c:v>
                </c:pt>
                <c:pt idx="43408">
                  <c:v>1.0983700000000001E-2</c:v>
                </c:pt>
                <c:pt idx="43409" formatCode="0.00E+00">
                  <c:v>8.4048600000000001E-3</c:v>
                </c:pt>
                <c:pt idx="43410" formatCode="0.00E+00">
                  <c:v>5.8057999999999998E-3</c:v>
                </c:pt>
                <c:pt idx="43411" formatCode="0.00E+00">
                  <c:v>3.1899200000000002E-3</c:v>
                </c:pt>
                <c:pt idx="43412" formatCode="0.00E+00">
                  <c:v>5.6062199999999999E-4</c:v>
                </c:pt>
                <c:pt idx="43413" formatCode="0.00E+00">
                  <c:v>-2.07866E-3</c:v>
                </c:pt>
                <c:pt idx="43414" formatCode="0.00E+00">
                  <c:v>-4.7244799999999997E-3</c:v>
                </c:pt>
                <c:pt idx="43415" formatCode="0.00E+00">
                  <c:v>-7.3733499999999999E-3</c:v>
                </c:pt>
                <c:pt idx="43416">
                  <c:v>-1.0021800000000001E-2</c:v>
                </c:pt>
                <c:pt idx="43417">
                  <c:v>-1.26663E-2</c:v>
                </c:pt>
                <c:pt idx="43418">
                  <c:v>-1.5303300000000001E-2</c:v>
                </c:pt>
                <c:pt idx="43419">
                  <c:v>-1.7929400000000002E-2</c:v>
                </c:pt>
                <c:pt idx="43420">
                  <c:v>-2.0541E-2</c:v>
                </c:pt>
                <c:pt idx="43421">
                  <c:v>-2.3134600000000002E-2</c:v>
                </c:pt>
                <c:pt idx="43422">
                  <c:v>-2.5706799999999998E-2</c:v>
                </c:pt>
                <c:pt idx="43423">
                  <c:v>-2.8254100000000001E-2</c:v>
                </c:pt>
                <c:pt idx="43424">
                  <c:v>-3.0772999999999998E-2</c:v>
                </c:pt>
                <c:pt idx="43425">
                  <c:v>-3.32603E-2</c:v>
                </c:pt>
                <c:pt idx="43426">
                  <c:v>-3.5712399999999998E-2</c:v>
                </c:pt>
                <c:pt idx="43427">
                  <c:v>-3.8126199999999999E-2</c:v>
                </c:pt>
                <c:pt idx="43428">
                  <c:v>-4.0498300000000001E-2</c:v>
                </c:pt>
                <c:pt idx="43429">
                  <c:v>-4.2825500000000002E-2</c:v>
                </c:pt>
                <c:pt idx="43430">
                  <c:v>-4.5104699999999998E-2</c:v>
                </c:pt>
                <c:pt idx="43431">
                  <c:v>-4.7332800000000001E-2</c:v>
                </c:pt>
                <c:pt idx="43432">
                  <c:v>-4.9506799999999997E-2</c:v>
                </c:pt>
                <c:pt idx="43433">
                  <c:v>-5.1623700000000002E-2</c:v>
                </c:pt>
                <c:pt idx="43434">
                  <c:v>-5.3680699999999998E-2</c:v>
                </c:pt>
                <c:pt idx="43435">
                  <c:v>-5.5674899999999999E-2</c:v>
                </c:pt>
                <c:pt idx="43436">
                  <c:v>-5.7603599999999998E-2</c:v>
                </c:pt>
                <c:pt idx="43437">
                  <c:v>-5.9464400000000001E-2</c:v>
                </c:pt>
                <c:pt idx="43438">
                  <c:v>-6.1254500000000003E-2</c:v>
                </c:pt>
                <c:pt idx="43439">
                  <c:v>-6.2971700000000005E-2</c:v>
                </c:pt>
                <c:pt idx="43440">
                  <c:v>-6.4613699999999996E-2</c:v>
                </c:pt>
                <c:pt idx="43441">
                  <c:v>-6.6178100000000004E-2</c:v>
                </c:pt>
                <c:pt idx="43442">
                  <c:v>-6.7663000000000001E-2</c:v>
                </c:pt>
                <c:pt idx="43443">
                  <c:v>-6.9066299999999997E-2</c:v>
                </c:pt>
                <c:pt idx="43444">
                  <c:v>-7.0386199999999996E-2</c:v>
                </c:pt>
                <c:pt idx="43445">
                  <c:v>-7.1621000000000004E-2</c:v>
                </c:pt>
                <c:pt idx="43446">
                  <c:v>-7.2769E-2</c:v>
                </c:pt>
                <c:pt idx="43447">
                  <c:v>-7.3828699999999997E-2</c:v>
                </c:pt>
                <c:pt idx="43448">
                  <c:v>-7.4798699999999996E-2</c:v>
                </c:pt>
                <c:pt idx="43449">
                  <c:v>-7.5677900000000006E-2</c:v>
                </c:pt>
                <c:pt idx="43450">
                  <c:v>-7.6465099999999994E-2</c:v>
                </c:pt>
                <c:pt idx="43451">
                  <c:v>-7.71593E-2</c:v>
                </c:pt>
                <c:pt idx="43452">
                  <c:v>-7.7759800000000004E-2</c:v>
                </c:pt>
                <c:pt idx="43453">
                  <c:v>-7.8265699999999994E-2</c:v>
                </c:pt>
                <c:pt idx="43454">
                  <c:v>-7.8676599999999999E-2</c:v>
                </c:pt>
                <c:pt idx="43455">
                  <c:v>-7.8991900000000004E-2</c:v>
                </c:pt>
                <c:pt idx="43456">
                  <c:v>-7.9211500000000004E-2</c:v>
                </c:pt>
                <c:pt idx="43457">
                  <c:v>-7.9335199999999995E-2</c:v>
                </c:pt>
                <c:pt idx="43458">
                  <c:v>-7.9362799999999997E-2</c:v>
                </c:pt>
                <c:pt idx="43459">
                  <c:v>-7.9294699999999996E-2</c:v>
                </c:pt>
                <c:pt idx="43460">
                  <c:v>-7.9131000000000007E-2</c:v>
                </c:pt>
                <c:pt idx="43461">
                  <c:v>-7.8872100000000001E-2</c:v>
                </c:pt>
                <c:pt idx="43462">
                  <c:v>-7.8518699999999997E-2</c:v>
                </c:pt>
                <c:pt idx="43463">
                  <c:v>-7.8071199999999993E-2</c:v>
                </c:pt>
                <c:pt idx="43464">
                  <c:v>-7.7530699999999994E-2</c:v>
                </c:pt>
                <c:pt idx="43465">
                  <c:v>-7.6897999999999994E-2</c:v>
                </c:pt>
                <c:pt idx="43466">
                  <c:v>-7.6174099999999995E-2</c:v>
                </c:pt>
                <c:pt idx="43467">
                  <c:v>-7.5360399999999994E-2</c:v>
                </c:pt>
                <c:pt idx="43468">
                  <c:v>-7.4458099999999999E-2</c:v>
                </c:pt>
                <c:pt idx="43469">
                  <c:v>-7.3468699999999998E-2</c:v>
                </c:pt>
                <c:pt idx="43470">
                  <c:v>-7.2393799999999994E-2</c:v>
                </c:pt>
                <c:pt idx="43471">
                  <c:v>-7.1235000000000007E-2</c:v>
                </c:pt>
                <c:pt idx="43472">
                  <c:v>-6.9994299999999995E-2</c:v>
                </c:pt>
                <c:pt idx="43473">
                  <c:v>-6.8673600000000001E-2</c:v>
                </c:pt>
                <c:pt idx="43474">
                  <c:v>-6.7274899999999999E-2</c:v>
                </c:pt>
                <c:pt idx="43475">
                  <c:v>-6.5800300000000006E-2</c:v>
                </c:pt>
                <c:pt idx="43476">
                  <c:v>-6.4252199999999995E-2</c:v>
                </c:pt>
                <c:pt idx="43477">
                  <c:v>-6.2632800000000002E-2</c:v>
                </c:pt>
                <c:pt idx="43478">
                  <c:v>-6.09448E-2</c:v>
                </c:pt>
                <c:pt idx="43479">
                  <c:v>-5.91905E-2</c:v>
                </c:pt>
                <c:pt idx="43480">
                  <c:v>-5.7372800000000002E-2</c:v>
                </c:pt>
                <c:pt idx="43481">
                  <c:v>-5.54942E-2</c:v>
                </c:pt>
                <c:pt idx="43482">
                  <c:v>-5.35577E-2</c:v>
                </c:pt>
                <c:pt idx="43483">
                  <c:v>-5.1566000000000001E-2</c:v>
                </c:pt>
                <c:pt idx="43484">
                  <c:v>-4.9522200000000002E-2</c:v>
                </c:pt>
                <c:pt idx="43485">
                  <c:v>-4.7429300000000001E-2</c:v>
                </c:pt>
                <c:pt idx="43486">
                  <c:v>-4.5290400000000001E-2</c:v>
                </c:pt>
                <c:pt idx="43487">
                  <c:v>-4.3108599999999997E-2</c:v>
                </c:pt>
                <c:pt idx="43488">
                  <c:v>-4.0887E-2</c:v>
                </c:pt>
                <c:pt idx="43489">
                  <c:v>-3.86291E-2</c:v>
                </c:pt>
                <c:pt idx="43490">
                  <c:v>-3.6337899999999999E-2</c:v>
                </c:pt>
                <c:pt idx="43491">
                  <c:v>-3.4016900000000003E-2</c:v>
                </c:pt>
                <c:pt idx="43492">
                  <c:v>-3.16694E-2</c:v>
                </c:pt>
                <c:pt idx="43493">
                  <c:v>-2.92988E-2</c:v>
                </c:pt>
                <c:pt idx="43494">
                  <c:v>-2.6908399999999999E-2</c:v>
                </c:pt>
                <c:pt idx="43495">
                  <c:v>-2.4501599999999998E-2</c:v>
                </c:pt>
                <c:pt idx="43496">
                  <c:v>-2.2082000000000001E-2</c:v>
                </c:pt>
                <c:pt idx="43497">
                  <c:v>-1.9652800000000002E-2</c:v>
                </c:pt>
                <c:pt idx="43498">
                  <c:v>-1.72175E-2</c:v>
                </c:pt>
                <c:pt idx="43499">
                  <c:v>-1.4779499999999999E-2</c:v>
                </c:pt>
                <c:pt idx="43500">
                  <c:v>-1.23423E-2</c:v>
                </c:pt>
                <c:pt idx="43501" formatCode="0.00E+00">
                  <c:v>-9.9091000000000005E-3</c:v>
                </c:pt>
                <c:pt idx="43502" formatCode="0.00E+00">
                  <c:v>-7.4833699999999996E-3</c:v>
                </c:pt>
                <c:pt idx="43503" formatCode="0.00E+00">
                  <c:v>-5.0683999999999998E-3</c:v>
                </c:pt>
                <c:pt idx="43504" formatCode="0.00E+00">
                  <c:v>-2.6674799999999999E-3</c:v>
                </c:pt>
                <c:pt idx="43505" formatCode="0.00E+00">
                  <c:v>-2.8386200000000001E-4</c:v>
                </c:pt>
                <c:pt idx="43506" formatCode="0.00E+00">
                  <c:v>2.07924E-3</c:v>
                </c:pt>
                <c:pt idx="43507" formatCode="0.00E+00">
                  <c:v>4.4186700000000004E-3</c:v>
                </c:pt>
                <c:pt idx="43508" formatCode="0.00E+00">
                  <c:v>6.7313199999999998E-3</c:v>
                </c:pt>
                <c:pt idx="43509" formatCode="0.00E+00">
                  <c:v>9.0141500000000003E-3</c:v>
                </c:pt>
                <c:pt idx="43510">
                  <c:v>1.12642E-2</c:v>
                </c:pt>
                <c:pt idx="43511">
                  <c:v>1.3478499999999999E-2</c:v>
                </c:pt>
                <c:pt idx="43512">
                  <c:v>1.56542E-2</c:v>
                </c:pt>
                <c:pt idx="43513">
                  <c:v>1.7788600000000002E-2</c:v>
                </c:pt>
                <c:pt idx="43514">
                  <c:v>1.9879000000000001E-2</c:v>
                </c:pt>
                <c:pt idx="43515">
                  <c:v>2.1922799999999999E-2</c:v>
                </c:pt>
                <c:pt idx="43516">
                  <c:v>2.3917399999999998E-2</c:v>
                </c:pt>
                <c:pt idx="43517">
                  <c:v>2.5860500000000002E-2</c:v>
                </c:pt>
                <c:pt idx="43518">
                  <c:v>2.7749699999999999E-2</c:v>
                </c:pt>
                <c:pt idx="43519">
                  <c:v>2.95827E-2</c:v>
                </c:pt>
                <c:pt idx="43520">
                  <c:v>3.1357599999999999E-2</c:v>
                </c:pt>
                <c:pt idx="43521">
                  <c:v>3.3072200000000003E-2</c:v>
                </c:pt>
                <c:pt idx="43522">
                  <c:v>3.4724600000000001E-2</c:v>
                </c:pt>
                <c:pt idx="43523">
                  <c:v>3.6312999999999998E-2</c:v>
                </c:pt>
                <c:pt idx="43524">
                  <c:v>3.7835800000000003E-2</c:v>
                </c:pt>
                <c:pt idx="43525">
                  <c:v>3.9291300000000001E-2</c:v>
                </c:pt>
                <c:pt idx="43526">
                  <c:v>4.0678199999999998E-2</c:v>
                </c:pt>
                <c:pt idx="43527">
                  <c:v>4.1994999999999998E-2</c:v>
                </c:pt>
                <c:pt idx="43528">
                  <c:v>4.3240500000000001E-2</c:v>
                </c:pt>
                <c:pt idx="43529">
                  <c:v>4.44137E-2</c:v>
                </c:pt>
                <c:pt idx="43530">
                  <c:v>4.5513499999999998E-2</c:v>
                </c:pt>
                <c:pt idx="43531">
                  <c:v>4.6539200000000003E-2</c:v>
                </c:pt>
                <c:pt idx="43532">
                  <c:v>4.7489900000000002E-2</c:v>
                </c:pt>
                <c:pt idx="43533">
                  <c:v>4.8365100000000001E-2</c:v>
                </c:pt>
                <c:pt idx="43534">
                  <c:v>4.9164300000000001E-2</c:v>
                </c:pt>
                <c:pt idx="43535">
                  <c:v>4.98872E-2</c:v>
                </c:pt>
                <c:pt idx="43536">
                  <c:v>5.0533500000000002E-2</c:v>
                </c:pt>
                <c:pt idx="43537">
                  <c:v>5.1103099999999999E-2</c:v>
                </c:pt>
                <c:pt idx="43538">
                  <c:v>5.1596000000000003E-2</c:v>
                </c:pt>
                <c:pt idx="43539">
                  <c:v>5.2012500000000003E-2</c:v>
                </c:pt>
                <c:pt idx="43540">
                  <c:v>5.2352700000000002E-2</c:v>
                </c:pt>
                <c:pt idx="43541">
                  <c:v>5.2616999999999997E-2</c:v>
                </c:pt>
                <c:pt idx="43542">
                  <c:v>5.2805999999999999E-2</c:v>
                </c:pt>
                <c:pt idx="43543">
                  <c:v>5.2920200000000001E-2</c:v>
                </c:pt>
                <c:pt idx="43544">
                  <c:v>5.2960500000000001E-2</c:v>
                </c:pt>
                <c:pt idx="43545">
                  <c:v>5.2927700000000001E-2</c:v>
                </c:pt>
                <c:pt idx="43546">
                  <c:v>5.28227E-2</c:v>
                </c:pt>
                <c:pt idx="43547">
                  <c:v>5.2646699999999998E-2</c:v>
                </c:pt>
                <c:pt idx="43548">
                  <c:v>5.2400799999999997E-2</c:v>
                </c:pt>
                <c:pt idx="43549">
                  <c:v>5.2086300000000002E-2</c:v>
                </c:pt>
                <c:pt idx="43550">
                  <c:v>5.1704600000000003E-2</c:v>
                </c:pt>
                <c:pt idx="43551">
                  <c:v>5.1257200000000003E-2</c:v>
                </c:pt>
                <c:pt idx="43552">
                  <c:v>5.0745800000000001E-2</c:v>
                </c:pt>
                <c:pt idx="43553">
                  <c:v>5.0171899999999998E-2</c:v>
                </c:pt>
                <c:pt idx="43554">
                  <c:v>4.9537400000000002E-2</c:v>
                </c:pt>
                <c:pt idx="43555">
                  <c:v>4.8844100000000001E-2</c:v>
                </c:pt>
                <c:pt idx="43556">
                  <c:v>4.8093999999999998E-2</c:v>
                </c:pt>
                <c:pt idx="43557">
                  <c:v>4.7289100000000001E-2</c:v>
                </c:pt>
                <c:pt idx="43558">
                  <c:v>4.6431399999999998E-2</c:v>
                </c:pt>
                <c:pt idx="43559">
                  <c:v>4.55232E-2</c:v>
                </c:pt>
                <c:pt idx="43560">
                  <c:v>4.4566599999999998E-2</c:v>
                </c:pt>
                <c:pt idx="43561">
                  <c:v>4.3563999999999999E-2</c:v>
                </c:pt>
                <c:pt idx="43562">
                  <c:v>4.2517699999999999E-2</c:v>
                </c:pt>
                <c:pt idx="43563">
                  <c:v>4.1430000000000002E-2</c:v>
                </c:pt>
                <c:pt idx="43564">
                  <c:v>4.0303499999999999E-2</c:v>
                </c:pt>
                <c:pt idx="43565">
                  <c:v>3.9140599999999998E-2</c:v>
                </c:pt>
                <c:pt idx="43566">
                  <c:v>3.7943900000000003E-2</c:v>
                </c:pt>
                <c:pt idx="43567">
                  <c:v>3.67158E-2</c:v>
                </c:pt>
                <c:pt idx="43568">
                  <c:v>3.5458999999999997E-2</c:v>
                </c:pt>
                <c:pt idx="43569">
                  <c:v>3.4176199999999997E-2</c:v>
                </c:pt>
                <c:pt idx="43570">
                  <c:v>3.2869900000000001E-2</c:v>
                </c:pt>
                <c:pt idx="43571">
                  <c:v>3.15427E-2</c:v>
                </c:pt>
                <c:pt idx="43572">
                  <c:v>3.0197399999999999E-2</c:v>
                </c:pt>
                <c:pt idx="43573">
                  <c:v>2.88366E-2</c:v>
                </c:pt>
                <c:pt idx="43574">
                  <c:v>2.7462899999999998E-2</c:v>
                </c:pt>
                <c:pt idx="43575">
                  <c:v>2.6079000000000001E-2</c:v>
                </c:pt>
                <c:pt idx="43576">
                  <c:v>2.4687600000000001E-2</c:v>
                </c:pt>
                <c:pt idx="43577">
                  <c:v>2.3291200000000001E-2</c:v>
                </c:pt>
                <c:pt idx="43578">
                  <c:v>2.1892499999999999E-2</c:v>
                </c:pt>
                <c:pt idx="43579">
                  <c:v>2.0494100000000001E-2</c:v>
                </c:pt>
                <c:pt idx="43580">
                  <c:v>1.9098500000000001E-2</c:v>
                </c:pt>
                <c:pt idx="43581">
                  <c:v>1.77082E-2</c:v>
                </c:pt>
                <c:pt idx="43582">
                  <c:v>1.6325800000000001E-2</c:v>
                </c:pt>
                <c:pt idx="43583">
                  <c:v>1.4953599999999999E-2</c:v>
                </c:pt>
                <c:pt idx="43584">
                  <c:v>1.35941E-2</c:v>
                </c:pt>
                <c:pt idx="43585">
                  <c:v>1.2249599999999999E-2</c:v>
                </c:pt>
                <c:pt idx="43586">
                  <c:v>1.09225E-2</c:v>
                </c:pt>
                <c:pt idx="43587" formatCode="0.00E+00">
                  <c:v>9.6148699999999993E-3</c:v>
                </c:pt>
                <c:pt idx="43588" formatCode="0.00E+00">
                  <c:v>8.3289899999999997E-3</c:v>
                </c:pt>
                <c:pt idx="43589" formatCode="0.00E+00">
                  <c:v>7.0669299999999999E-3</c:v>
                </c:pt>
                <c:pt idx="43590" formatCode="0.00E+00">
                  <c:v>5.83075E-3</c:v>
                </c:pt>
                <c:pt idx="43591" formatCode="0.00E+00">
                  <c:v>4.6224100000000004E-3</c:v>
                </c:pt>
                <c:pt idx="43592" formatCode="0.00E+00">
                  <c:v>3.44379E-3</c:v>
                </c:pt>
                <c:pt idx="43593" formatCode="0.00E+00">
                  <c:v>2.2967199999999999E-3</c:v>
                </c:pt>
                <c:pt idx="43594" formatCode="0.00E+00">
                  <c:v>1.1829200000000001E-3</c:v>
                </c:pt>
                <c:pt idx="43595" formatCode="0.00E+00">
                  <c:v>1.04041E-4</c:v>
                </c:pt>
                <c:pt idx="43596" formatCode="0.00E+00">
                  <c:v>-9.3836099999999997E-4</c:v>
                </c:pt>
                <c:pt idx="43597" formatCode="0.00E+00">
                  <c:v>-1.9428099999999999E-3</c:v>
                </c:pt>
                <c:pt idx="43598" formatCode="0.00E+00">
                  <c:v>-2.9079399999999999E-3</c:v>
                </c:pt>
                <c:pt idx="43599" formatCode="0.00E+00">
                  <c:v>-3.8324499999999998E-3</c:v>
                </c:pt>
                <c:pt idx="43600" formatCode="0.00E+00">
                  <c:v>-4.7151600000000004E-3</c:v>
                </c:pt>
                <c:pt idx="43601" formatCode="0.00E+00">
                  <c:v>-5.5549700000000002E-3</c:v>
                </c:pt>
                <c:pt idx="43602" formatCode="0.00E+00">
                  <c:v>-6.3508999999999996E-3</c:v>
                </c:pt>
                <c:pt idx="43603" formatCode="0.00E+00">
                  <c:v>-7.1020500000000004E-3</c:v>
                </c:pt>
                <c:pt idx="43604" formatCode="0.00E+00">
                  <c:v>-7.8076200000000004E-3</c:v>
                </c:pt>
                <c:pt idx="43605" formatCode="0.00E+00">
                  <c:v>-8.4669299999999992E-3</c:v>
                </c:pt>
                <c:pt idx="43606" formatCode="0.00E+00">
                  <c:v>-9.0793899999999997E-3</c:v>
                </c:pt>
                <c:pt idx="43607" formatCode="0.00E+00">
                  <c:v>-9.6445200000000002E-3</c:v>
                </c:pt>
                <c:pt idx="43608">
                  <c:v>-1.01619E-2</c:v>
                </c:pt>
                <c:pt idx="43609">
                  <c:v>-1.06313E-2</c:v>
                </c:pt>
                <c:pt idx="43610">
                  <c:v>-1.1052599999999999E-2</c:v>
                </c:pt>
                <c:pt idx="43611">
                  <c:v>-1.1425599999999999E-2</c:v>
                </c:pt>
                <c:pt idx="43612">
                  <c:v>-1.1750500000000001E-2</c:v>
                </c:pt>
                <c:pt idx="43613">
                  <c:v>-1.20272E-2</c:v>
                </c:pt>
                <c:pt idx="43614">
                  <c:v>-1.22562E-2</c:v>
                </c:pt>
                <c:pt idx="43615">
                  <c:v>-1.24376E-2</c:v>
                </c:pt>
                <c:pt idx="43616">
                  <c:v>-1.2572E-2</c:v>
                </c:pt>
                <c:pt idx="43617">
                  <c:v>-1.26599E-2</c:v>
                </c:pt>
                <c:pt idx="43618">
                  <c:v>-1.27019E-2</c:v>
                </c:pt>
                <c:pt idx="43619">
                  <c:v>-1.26988E-2</c:v>
                </c:pt>
                <c:pt idx="43620">
                  <c:v>-1.2651300000000001E-2</c:v>
                </c:pt>
                <c:pt idx="43621">
                  <c:v>-1.2560399999999999E-2</c:v>
                </c:pt>
                <c:pt idx="43622">
                  <c:v>-1.24271E-2</c:v>
                </c:pt>
                <c:pt idx="43623">
                  <c:v>-1.22524E-2</c:v>
                </c:pt>
                <c:pt idx="43624">
                  <c:v>-1.2037600000000001E-2</c:v>
                </c:pt>
                <c:pt idx="43625">
                  <c:v>-1.17839E-2</c:v>
                </c:pt>
                <c:pt idx="43626">
                  <c:v>-1.1492499999999999E-2</c:v>
                </c:pt>
                <c:pt idx="43627">
                  <c:v>-1.1165E-2</c:v>
                </c:pt>
                <c:pt idx="43628">
                  <c:v>-1.08027E-2</c:v>
                </c:pt>
                <c:pt idx="43629">
                  <c:v>-1.04073E-2</c:v>
                </c:pt>
                <c:pt idx="43630" formatCode="0.00E+00">
                  <c:v>-9.9802299999999997E-3</c:v>
                </c:pt>
                <c:pt idx="43631" formatCode="0.00E+00">
                  <c:v>-9.5233000000000002E-3</c:v>
                </c:pt>
                <c:pt idx="43632" formatCode="0.00E+00">
                  <c:v>-9.0381799999999998E-3</c:v>
                </c:pt>
                <c:pt idx="43633" formatCode="0.00E+00">
                  <c:v>-8.5266700000000001E-3</c:v>
                </c:pt>
                <c:pt idx="43634" formatCode="0.00E+00">
                  <c:v>-7.9905700000000007E-3</c:v>
                </c:pt>
                <c:pt idx="43635" formatCode="0.00E+00">
                  <c:v>-7.4317699999999999E-3</c:v>
                </c:pt>
                <c:pt idx="43636" formatCode="0.00E+00">
                  <c:v>-6.8521900000000002E-3</c:v>
                </c:pt>
                <c:pt idx="43637" formatCode="0.00E+00">
                  <c:v>-6.2537900000000004E-3</c:v>
                </c:pt>
                <c:pt idx="43638" formatCode="0.00E+00">
                  <c:v>-5.63854E-3</c:v>
                </c:pt>
                <c:pt idx="43639" formatCode="0.00E+00">
                  <c:v>-5.00848E-3</c:v>
                </c:pt>
                <c:pt idx="43640" formatCode="0.00E+00">
                  <c:v>-4.3656399999999996E-3</c:v>
                </c:pt>
                <c:pt idx="43641" formatCode="0.00E+00">
                  <c:v>-3.7120999999999999E-3</c:v>
                </c:pt>
                <c:pt idx="43642" formatCode="0.00E+00">
                  <c:v>-3.0499300000000002E-3</c:v>
                </c:pt>
                <c:pt idx="43643" formatCode="0.00E+00">
                  <c:v>-2.3812400000000002E-3</c:v>
                </c:pt>
                <c:pt idx="43644" formatCode="0.00E+00">
                  <c:v>-1.70813E-3</c:v>
                </c:pt>
                <c:pt idx="43645" formatCode="0.00E+00">
                  <c:v>-1.0326999999999999E-3</c:v>
                </c:pt>
                <c:pt idx="43646" formatCode="0.00E+00">
                  <c:v>-3.5706600000000001E-4</c:v>
                </c:pt>
                <c:pt idx="43647" formatCode="0.00E+00">
                  <c:v>3.1666799999999998E-4</c:v>
                </c:pt>
                <c:pt idx="43648" formatCode="0.00E+00">
                  <c:v>9.8640800000000003E-4</c:v>
                </c:pt>
                <c:pt idx="43649" formatCode="0.00E+00">
                  <c:v>1.65007E-3</c:v>
                </c:pt>
                <c:pt idx="43650" formatCode="0.00E+00">
                  <c:v>2.3056000000000001E-3</c:v>
                </c:pt>
                <c:pt idx="43651" formatCode="0.00E+00">
                  <c:v>2.9509499999999999E-3</c:v>
                </c:pt>
                <c:pt idx="43652" formatCode="0.00E+00">
                  <c:v>3.5840999999999998E-3</c:v>
                </c:pt>
                <c:pt idx="43653" formatCode="0.00E+00">
                  <c:v>4.2030699999999997E-3</c:v>
                </c:pt>
                <c:pt idx="43654" formatCode="0.00E+00">
                  <c:v>4.80591E-3</c:v>
                </c:pt>
                <c:pt idx="43655" formatCode="0.00E+00">
                  <c:v>5.3907E-3</c:v>
                </c:pt>
                <c:pt idx="43656" formatCode="0.00E+00">
                  <c:v>5.9555800000000002E-3</c:v>
                </c:pt>
                <c:pt idx="43657" formatCode="0.00E+00">
                  <c:v>6.4987100000000004E-3</c:v>
                </c:pt>
                <c:pt idx="43658" formatCode="0.00E+00">
                  <c:v>7.0183299999999997E-3</c:v>
                </c:pt>
                <c:pt idx="43659" formatCode="0.00E+00">
                  <c:v>7.5127099999999997E-3</c:v>
                </c:pt>
                <c:pt idx="43660" formatCode="0.00E+00">
                  <c:v>7.9801899999999999E-3</c:v>
                </c:pt>
                <c:pt idx="43661" formatCode="0.00E+00">
                  <c:v>8.4191600000000002E-3</c:v>
                </c:pt>
                <c:pt idx="43662" formatCode="0.00E+00">
                  <c:v>8.8280800000000003E-3</c:v>
                </c:pt>
                <c:pt idx="43663" formatCode="0.00E+00">
                  <c:v>9.2054800000000003E-3</c:v>
                </c:pt>
                <c:pt idx="43664" formatCode="0.00E+00">
                  <c:v>9.5499499999999998E-3</c:v>
                </c:pt>
                <c:pt idx="43665" formatCode="0.00E+00">
                  <c:v>9.8601599999999998E-3</c:v>
                </c:pt>
                <c:pt idx="43666">
                  <c:v>1.0134900000000001E-2</c:v>
                </c:pt>
                <c:pt idx="43667">
                  <c:v>1.0372899999999999E-2</c:v>
                </c:pt>
                <c:pt idx="43668">
                  <c:v>1.05731E-2</c:v>
                </c:pt>
                <c:pt idx="43669">
                  <c:v>1.0734499999999999E-2</c:v>
                </c:pt>
                <c:pt idx="43670">
                  <c:v>1.08562E-2</c:v>
                </c:pt>
                <c:pt idx="43671">
                  <c:v>1.09373E-2</c:v>
                </c:pt>
                <c:pt idx="43672">
                  <c:v>1.09771E-2</c:v>
                </c:pt>
                <c:pt idx="43673">
                  <c:v>1.0974899999999999E-2</c:v>
                </c:pt>
                <c:pt idx="43674">
                  <c:v>1.09301E-2</c:v>
                </c:pt>
                <c:pt idx="43675">
                  <c:v>1.0842299999999999E-2</c:v>
                </c:pt>
                <c:pt idx="43676">
                  <c:v>1.0711099999999999E-2</c:v>
                </c:pt>
                <c:pt idx="43677">
                  <c:v>1.0536200000000001E-2</c:v>
                </c:pt>
                <c:pt idx="43678">
                  <c:v>1.03173E-2</c:v>
                </c:pt>
                <c:pt idx="43679">
                  <c:v>1.0054499999999999E-2</c:v>
                </c:pt>
                <c:pt idx="43680" formatCode="0.00E+00">
                  <c:v>9.7476999999999998E-3</c:v>
                </c:pt>
                <c:pt idx="43681" formatCode="0.00E+00">
                  <c:v>9.3969899999999992E-3</c:v>
                </c:pt>
                <c:pt idx="43682" formatCode="0.00E+00">
                  <c:v>9.0025899999999996E-3</c:v>
                </c:pt>
                <c:pt idx="43683" formatCode="0.00E+00">
                  <c:v>8.5647799999999993E-3</c:v>
                </c:pt>
                <c:pt idx="43684" formatCode="0.00E+00">
                  <c:v>8.0839599999999994E-3</c:v>
                </c:pt>
                <c:pt idx="43685" formatCode="0.00E+00">
                  <c:v>7.5606099999999997E-3</c:v>
                </c:pt>
                <c:pt idx="43686" formatCode="0.00E+00">
                  <c:v>6.9953200000000002E-3</c:v>
                </c:pt>
                <c:pt idx="43687" formatCode="0.00E+00">
                  <c:v>6.3887700000000002E-3</c:v>
                </c:pt>
                <c:pt idx="43688" formatCode="0.00E+00">
                  <c:v>5.7417099999999997E-3</c:v>
                </c:pt>
                <c:pt idx="43689" formatCode="0.00E+00">
                  <c:v>5.0550200000000003E-3</c:v>
                </c:pt>
                <c:pt idx="43690" formatCode="0.00E+00">
                  <c:v>4.3296400000000001E-3</c:v>
                </c:pt>
                <c:pt idx="43691" formatCode="0.00E+00">
                  <c:v>3.5666199999999999E-3</c:v>
                </c:pt>
                <c:pt idx="43692" formatCode="0.00E+00">
                  <c:v>2.7670799999999999E-3</c:v>
                </c:pt>
                <c:pt idx="43693" formatCode="0.00E+00">
                  <c:v>1.93224E-3</c:v>
                </c:pt>
                <c:pt idx="43694" formatCode="0.00E+00">
                  <c:v>1.0633999999999999E-3</c:v>
                </c:pt>
                <c:pt idx="43695" formatCode="0.00E+00">
                  <c:v>1.6192600000000001E-4</c:v>
                </c:pt>
                <c:pt idx="43696" formatCode="0.00E+00">
                  <c:v>-7.7071699999999997E-4</c:v>
                </c:pt>
                <c:pt idx="43697" formatCode="0.00E+00">
                  <c:v>-1.7329999999999999E-3</c:v>
                </c:pt>
                <c:pt idx="43698" formatCode="0.00E+00">
                  <c:v>-2.72332E-3</c:v>
                </c:pt>
                <c:pt idx="43699" formatCode="0.00E+00">
                  <c:v>-3.7400100000000002E-3</c:v>
                </c:pt>
                <c:pt idx="43700" formatCode="0.00E+00">
                  <c:v>-4.7813100000000004E-3</c:v>
                </c:pt>
                <c:pt idx="43701" formatCode="0.00E+00">
                  <c:v>-5.8454300000000004E-3</c:v>
                </c:pt>
                <c:pt idx="43702" formatCode="0.00E+00">
                  <c:v>-6.93051E-3</c:v>
                </c:pt>
                <c:pt idx="43703" formatCode="0.00E+00">
                  <c:v>-8.0346099999999993E-3</c:v>
                </c:pt>
                <c:pt idx="43704" formatCode="0.00E+00">
                  <c:v>-9.1557600000000006E-3</c:v>
                </c:pt>
                <c:pt idx="43705">
                  <c:v>-1.02919E-2</c:v>
                </c:pt>
                <c:pt idx="43706">
                  <c:v>-1.1441099999999999E-2</c:v>
                </c:pt>
                <c:pt idx="43707">
                  <c:v>-1.2600999999999999E-2</c:v>
                </c:pt>
                <c:pt idx="43708">
                  <c:v>-1.3769699999999999E-2</c:v>
                </c:pt>
                <c:pt idx="43709">
                  <c:v>-1.4944799999999999E-2</c:v>
                </c:pt>
                <c:pt idx="43710">
                  <c:v>-1.6124200000000002E-2</c:v>
                </c:pt>
                <c:pt idx="43711">
                  <c:v>-1.73057E-2</c:v>
                </c:pt>
                <c:pt idx="43712">
                  <c:v>-1.8486900000000001E-2</c:v>
                </c:pt>
                <c:pt idx="43713">
                  <c:v>-1.9665599999999998E-2</c:v>
                </c:pt>
                <c:pt idx="43714">
                  <c:v>-2.08395E-2</c:v>
                </c:pt>
                <c:pt idx="43715">
                  <c:v>-2.20062E-2</c:v>
                </c:pt>
                <c:pt idx="43716">
                  <c:v>-2.3163599999999999E-2</c:v>
                </c:pt>
                <c:pt idx="43717">
                  <c:v>-2.43091E-2</c:v>
                </c:pt>
                <c:pt idx="43718">
                  <c:v>-2.5440600000000001E-2</c:v>
                </c:pt>
                <c:pt idx="43719">
                  <c:v>-2.6555700000000002E-2</c:v>
                </c:pt>
                <c:pt idx="43720">
                  <c:v>-2.7652199999999998E-2</c:v>
                </c:pt>
                <c:pt idx="43721">
                  <c:v>-2.8727699999999998E-2</c:v>
                </c:pt>
                <c:pt idx="43722">
                  <c:v>-2.9780000000000001E-2</c:v>
                </c:pt>
                <c:pt idx="43723">
                  <c:v>-3.0807000000000001E-2</c:v>
                </c:pt>
                <c:pt idx="43724">
                  <c:v>-3.1806300000000003E-2</c:v>
                </c:pt>
                <c:pt idx="43725">
                  <c:v>-3.2775800000000001E-2</c:v>
                </c:pt>
                <c:pt idx="43726">
                  <c:v>-3.37135E-2</c:v>
                </c:pt>
                <c:pt idx="43727">
                  <c:v>-3.4617200000000001E-2</c:v>
                </c:pt>
                <c:pt idx="43728">
                  <c:v>-3.5484799999999997E-2</c:v>
                </c:pt>
                <c:pt idx="43729">
                  <c:v>-3.6314399999999997E-2</c:v>
                </c:pt>
                <c:pt idx="43730">
                  <c:v>-3.7104100000000001E-2</c:v>
                </c:pt>
                <c:pt idx="43731">
                  <c:v>-3.7851900000000001E-2</c:v>
                </c:pt>
                <c:pt idx="43732">
                  <c:v>-3.8556199999999999E-2</c:v>
                </c:pt>
                <c:pt idx="43733">
                  <c:v>-3.9215E-2</c:v>
                </c:pt>
                <c:pt idx="43734">
                  <c:v>-3.98267E-2</c:v>
                </c:pt>
                <c:pt idx="43735">
                  <c:v>-4.0389799999999997E-2</c:v>
                </c:pt>
                <c:pt idx="43736">
                  <c:v>-4.0902599999999997E-2</c:v>
                </c:pt>
                <c:pt idx="43737">
                  <c:v>-4.1363799999999999E-2</c:v>
                </c:pt>
                <c:pt idx="43738">
                  <c:v>-4.1771900000000001E-2</c:v>
                </c:pt>
                <c:pt idx="43739">
                  <c:v>-4.2125599999999999E-2</c:v>
                </c:pt>
                <c:pt idx="43740">
                  <c:v>-4.2423799999999998E-2</c:v>
                </c:pt>
                <c:pt idx="43741">
                  <c:v>-4.2665300000000003E-2</c:v>
                </c:pt>
                <c:pt idx="43742">
                  <c:v>-4.2849100000000001E-2</c:v>
                </c:pt>
                <c:pt idx="43743">
                  <c:v>-4.29743E-2</c:v>
                </c:pt>
                <c:pt idx="43744">
                  <c:v>-4.3039899999999999E-2</c:v>
                </c:pt>
                <c:pt idx="43745">
                  <c:v>-4.3045399999999998E-2</c:v>
                </c:pt>
                <c:pt idx="43746">
                  <c:v>-4.2989899999999998E-2</c:v>
                </c:pt>
                <c:pt idx="43747">
                  <c:v>-4.2873099999999997E-2</c:v>
                </c:pt>
                <c:pt idx="43748">
                  <c:v>-4.26944E-2</c:v>
                </c:pt>
                <c:pt idx="43749">
                  <c:v>-4.2453499999999998E-2</c:v>
                </c:pt>
                <c:pt idx="43750">
                  <c:v>-4.2150199999999999E-2</c:v>
                </c:pt>
                <c:pt idx="43751">
                  <c:v>-4.1784300000000003E-2</c:v>
                </c:pt>
                <c:pt idx="43752">
                  <c:v>-4.1355900000000001E-2</c:v>
                </c:pt>
                <c:pt idx="43753">
                  <c:v>-4.0864999999999999E-2</c:v>
                </c:pt>
                <c:pt idx="43754">
                  <c:v>-4.0311699999999999E-2</c:v>
                </c:pt>
                <c:pt idx="43755">
                  <c:v>-3.9696500000000003E-2</c:v>
                </c:pt>
                <c:pt idx="43756">
                  <c:v>-3.9019600000000002E-2</c:v>
                </c:pt>
                <c:pt idx="43757">
                  <c:v>-3.8281700000000002E-2</c:v>
                </c:pt>
                <c:pt idx="43758">
                  <c:v>-3.7483200000000001E-2</c:v>
                </c:pt>
                <c:pt idx="43759">
                  <c:v>-3.6624999999999998E-2</c:v>
                </c:pt>
                <c:pt idx="43760">
                  <c:v>-3.5707799999999998E-2</c:v>
                </c:pt>
                <c:pt idx="43761">
                  <c:v>-3.4732600000000002E-2</c:v>
                </c:pt>
                <c:pt idx="43762">
                  <c:v>-3.3700399999999998E-2</c:v>
                </c:pt>
                <c:pt idx="43763">
                  <c:v>-3.26124E-2</c:v>
                </c:pt>
                <c:pt idx="43764">
                  <c:v>-3.14696E-2</c:v>
                </c:pt>
                <c:pt idx="43765">
                  <c:v>-3.0273499999999998E-2</c:v>
                </c:pt>
                <c:pt idx="43766">
                  <c:v>-2.9025599999999999E-2</c:v>
                </c:pt>
                <c:pt idx="43767">
                  <c:v>-2.77272E-2</c:v>
                </c:pt>
                <c:pt idx="43768">
                  <c:v>-2.6379900000000001E-2</c:v>
                </c:pt>
                <c:pt idx="43769">
                  <c:v>-2.49856E-2</c:v>
                </c:pt>
                <c:pt idx="43770">
                  <c:v>-2.3545900000000002E-2</c:v>
                </c:pt>
                <c:pt idx="43771">
                  <c:v>-2.2062700000000001E-2</c:v>
                </c:pt>
                <c:pt idx="43772">
                  <c:v>-2.0537900000000001E-2</c:v>
                </c:pt>
                <c:pt idx="43773">
                  <c:v>-1.8973500000000001E-2</c:v>
                </c:pt>
                <c:pt idx="43774">
                  <c:v>-1.73717E-2</c:v>
                </c:pt>
                <c:pt idx="43775">
                  <c:v>-1.5734499999999998E-2</c:v>
                </c:pt>
                <c:pt idx="43776">
                  <c:v>-1.4064200000000001E-2</c:v>
                </c:pt>
                <c:pt idx="43777">
                  <c:v>-1.23631E-2</c:v>
                </c:pt>
                <c:pt idx="43778">
                  <c:v>-1.0633500000000001E-2</c:v>
                </c:pt>
                <c:pt idx="43779" formatCode="0.00E+00">
                  <c:v>-8.8778099999999999E-3</c:v>
                </c:pt>
                <c:pt idx="43780" formatCode="0.00E+00">
                  <c:v>-7.0984799999999999E-3</c:v>
                </c:pt>
                <c:pt idx="43781" formatCode="0.00E+00">
                  <c:v>-5.2980099999999997E-3</c:v>
                </c:pt>
                <c:pt idx="43782" formatCode="0.00E+00">
                  <c:v>-3.4789299999999999E-3</c:v>
                </c:pt>
                <c:pt idx="43783" formatCode="0.00E+00">
                  <c:v>-1.64383E-3</c:v>
                </c:pt>
                <c:pt idx="43784" formatCode="0.00E+00">
                  <c:v>2.0467200000000001E-4</c:v>
                </c:pt>
                <c:pt idx="43785" formatCode="0.00E+00">
                  <c:v>2.0639399999999998E-3</c:v>
                </c:pt>
                <c:pt idx="43786" formatCode="0.00E+00">
                  <c:v>3.9312899999999996E-3</c:v>
                </c:pt>
                <c:pt idx="43787" formatCode="0.00E+00">
                  <c:v>5.8040399999999999E-3</c:v>
                </c:pt>
                <c:pt idx="43788" formatCode="0.00E+00">
                  <c:v>7.6794699999999999E-3</c:v>
                </c:pt>
                <c:pt idx="43789" formatCode="0.00E+00">
                  <c:v>9.5548500000000001E-3</c:v>
                </c:pt>
                <c:pt idx="43790">
                  <c:v>1.14275E-2</c:v>
                </c:pt>
                <c:pt idx="43791">
                  <c:v>1.3294500000000001E-2</c:v>
                </c:pt>
                <c:pt idx="43792">
                  <c:v>1.5153399999999999E-2</c:v>
                </c:pt>
                <c:pt idx="43793">
                  <c:v>1.7001200000000001E-2</c:v>
                </c:pt>
                <c:pt idx="43794">
                  <c:v>1.8835299999999999E-2</c:v>
                </c:pt>
                <c:pt idx="43795">
                  <c:v>2.0652899999999998E-2</c:v>
                </c:pt>
                <c:pt idx="43796">
                  <c:v>2.2451499999999999E-2</c:v>
                </c:pt>
                <c:pt idx="43797">
                  <c:v>2.4228199999999998E-2</c:v>
                </c:pt>
                <c:pt idx="43798">
                  <c:v>2.59805E-2</c:v>
                </c:pt>
                <c:pt idx="43799">
                  <c:v>2.7705799999999999E-2</c:v>
                </c:pt>
                <c:pt idx="43800">
                  <c:v>2.9401400000000001E-2</c:v>
                </c:pt>
                <c:pt idx="43801">
                  <c:v>3.10648E-2</c:v>
                </c:pt>
                <c:pt idx="43802">
                  <c:v>3.2693600000000003E-2</c:v>
                </c:pt>
                <c:pt idx="43803">
                  <c:v>3.4285299999999998E-2</c:v>
                </c:pt>
                <c:pt idx="43804">
                  <c:v>3.5837599999999997E-2</c:v>
                </c:pt>
                <c:pt idx="43805">
                  <c:v>3.7347900000000003E-2</c:v>
                </c:pt>
                <c:pt idx="43806">
                  <c:v>3.88142E-2</c:v>
                </c:pt>
                <c:pt idx="43807">
                  <c:v>4.0234199999999998E-2</c:v>
                </c:pt>
                <c:pt idx="43808">
                  <c:v>4.1605799999999998E-2</c:v>
                </c:pt>
                <c:pt idx="43809">
                  <c:v>4.2926800000000001E-2</c:v>
                </c:pt>
                <c:pt idx="43810">
                  <c:v>4.41953E-2</c:v>
                </c:pt>
                <c:pt idx="43811">
                  <c:v>4.5409400000000003E-2</c:v>
                </c:pt>
                <c:pt idx="43812">
                  <c:v>4.6567299999999999E-2</c:v>
                </c:pt>
                <c:pt idx="43813">
                  <c:v>4.7667099999999997E-2</c:v>
                </c:pt>
                <c:pt idx="43814">
                  <c:v>4.8707300000000002E-2</c:v>
                </c:pt>
                <c:pt idx="43815">
                  <c:v>4.96862E-2</c:v>
                </c:pt>
                <c:pt idx="43816">
                  <c:v>5.0602399999999999E-2</c:v>
                </c:pt>
                <c:pt idx="43817">
                  <c:v>5.14545E-2</c:v>
                </c:pt>
                <c:pt idx="43818">
                  <c:v>5.2241299999999997E-2</c:v>
                </c:pt>
                <c:pt idx="43819">
                  <c:v>5.2961399999999999E-2</c:v>
                </c:pt>
                <c:pt idx="43820">
                  <c:v>5.3613899999999999E-2</c:v>
                </c:pt>
                <c:pt idx="43821">
                  <c:v>5.4197799999999997E-2</c:v>
                </c:pt>
                <c:pt idx="43822">
                  <c:v>5.47121E-2</c:v>
                </c:pt>
                <c:pt idx="43823">
                  <c:v>5.51561E-2</c:v>
                </c:pt>
                <c:pt idx="43824">
                  <c:v>5.5529200000000001E-2</c:v>
                </c:pt>
                <c:pt idx="43825">
                  <c:v>5.58308E-2</c:v>
                </c:pt>
                <c:pt idx="43826">
                  <c:v>5.6060499999999999E-2</c:v>
                </c:pt>
                <c:pt idx="43827">
                  <c:v>5.6217900000000001E-2</c:v>
                </c:pt>
                <c:pt idx="43828">
                  <c:v>5.6302699999999997E-2</c:v>
                </c:pt>
                <c:pt idx="43829">
                  <c:v>5.6314999999999997E-2</c:v>
                </c:pt>
                <c:pt idx="43830">
                  <c:v>5.6254699999999998E-2</c:v>
                </c:pt>
                <c:pt idx="43831">
                  <c:v>5.6121900000000002E-2</c:v>
                </c:pt>
                <c:pt idx="43832">
                  <c:v>5.5916800000000003E-2</c:v>
                </c:pt>
                <c:pt idx="43833">
                  <c:v>5.56397E-2</c:v>
                </c:pt>
                <c:pt idx="43834">
                  <c:v>5.5291199999999999E-2</c:v>
                </c:pt>
                <c:pt idx="43835">
                  <c:v>5.4871799999999998E-2</c:v>
                </c:pt>
                <c:pt idx="43836">
                  <c:v>5.4382E-2</c:v>
                </c:pt>
                <c:pt idx="43837">
                  <c:v>5.3822799999999997E-2</c:v>
                </c:pt>
                <c:pt idx="43838">
                  <c:v>5.3194999999999999E-2</c:v>
                </c:pt>
                <c:pt idx="43839">
                  <c:v>5.2499499999999998E-2</c:v>
                </c:pt>
                <c:pt idx="43840">
                  <c:v>5.1737400000000003E-2</c:v>
                </c:pt>
                <c:pt idx="43841">
                  <c:v>5.0909900000000001E-2</c:v>
                </c:pt>
                <c:pt idx="43842">
                  <c:v>5.0018399999999998E-2</c:v>
                </c:pt>
                <c:pt idx="43843">
                  <c:v>4.9064200000000002E-2</c:v>
                </c:pt>
                <c:pt idx="43844">
                  <c:v>4.80487E-2</c:v>
                </c:pt>
                <c:pt idx="43845">
                  <c:v>4.6973500000000001E-2</c:v>
                </c:pt>
                <c:pt idx="43846">
                  <c:v>4.58403E-2</c:v>
                </c:pt>
                <c:pt idx="43847">
                  <c:v>4.4650799999999997E-2</c:v>
                </c:pt>
                <c:pt idx="43848">
                  <c:v>4.3406899999999998E-2</c:v>
                </c:pt>
                <c:pt idx="43849">
                  <c:v>4.2110500000000002E-2</c:v>
                </c:pt>
                <c:pt idx="43850">
                  <c:v>4.0763399999999998E-2</c:v>
                </c:pt>
                <c:pt idx="43851">
                  <c:v>3.9367899999999997E-2</c:v>
                </c:pt>
                <c:pt idx="43852">
                  <c:v>3.7926000000000001E-2</c:v>
                </c:pt>
                <c:pt idx="43853">
                  <c:v>3.6439899999999997E-2</c:v>
                </c:pt>
                <c:pt idx="43854">
                  <c:v>3.4911900000000003E-2</c:v>
                </c:pt>
                <c:pt idx="43855">
                  <c:v>3.3344199999999997E-2</c:v>
                </c:pt>
                <c:pt idx="43856">
                  <c:v>3.1739400000000001E-2</c:v>
                </c:pt>
                <c:pt idx="43857">
                  <c:v>3.00997E-2</c:v>
                </c:pt>
                <c:pt idx="43858">
                  <c:v>2.84277E-2</c:v>
                </c:pt>
                <c:pt idx="43859">
                  <c:v>2.6725800000000001E-2</c:v>
                </c:pt>
                <c:pt idx="43860">
                  <c:v>2.49967E-2</c:v>
                </c:pt>
                <c:pt idx="43861">
                  <c:v>2.32429E-2</c:v>
                </c:pt>
                <c:pt idx="43862">
                  <c:v>2.1467099999999999E-2</c:v>
                </c:pt>
                <c:pt idx="43863">
                  <c:v>1.96718E-2</c:v>
                </c:pt>
                <c:pt idx="43864">
                  <c:v>1.7859799999999999E-2</c:v>
                </c:pt>
                <c:pt idx="43865">
                  <c:v>1.6033700000000001E-2</c:v>
                </c:pt>
                <c:pt idx="43866">
                  <c:v>1.4196200000000001E-2</c:v>
                </c:pt>
                <c:pt idx="43867">
                  <c:v>1.2350099999999999E-2</c:v>
                </c:pt>
                <c:pt idx="43868">
                  <c:v>1.04981E-2</c:v>
                </c:pt>
                <c:pt idx="43869" formatCode="0.00E+00">
                  <c:v>8.6428700000000004E-3</c:v>
                </c:pt>
                <c:pt idx="43870" formatCode="0.00E+00">
                  <c:v>6.7870999999999999E-3</c:v>
                </c:pt>
                <c:pt idx="43871" formatCode="0.00E+00">
                  <c:v>4.9335100000000003E-3</c:v>
                </c:pt>
                <c:pt idx="43872" formatCode="0.00E+00">
                  <c:v>3.08479E-3</c:v>
                </c:pt>
                <c:pt idx="43873" formatCode="0.00E+00">
                  <c:v>1.24361E-3</c:v>
                </c:pt>
                <c:pt idx="43874" formatCode="0.00E+00">
                  <c:v>-5.8738799999999999E-4</c:v>
                </c:pt>
                <c:pt idx="43875" formatCode="0.00E+00">
                  <c:v>-2.40558E-3</c:v>
                </c:pt>
                <c:pt idx="43876" formatCode="0.00E+00">
                  <c:v>-4.2083800000000003E-3</c:v>
                </c:pt>
                <c:pt idx="43877" formatCode="0.00E+00">
                  <c:v>-5.9932300000000004E-3</c:v>
                </c:pt>
                <c:pt idx="43878" formatCode="0.00E+00">
                  <c:v>-7.7576199999999998E-3</c:v>
                </c:pt>
                <c:pt idx="43879" formatCode="0.00E+00">
                  <c:v>-9.4990700000000001E-3</c:v>
                </c:pt>
                <c:pt idx="43880">
                  <c:v>-1.12152E-2</c:v>
                </c:pt>
                <c:pt idx="43881">
                  <c:v>-1.29035E-2</c:v>
                </c:pt>
                <c:pt idx="43882">
                  <c:v>-1.45618E-2</c:v>
                </c:pt>
                <c:pt idx="43883">
                  <c:v>-1.6187699999999999E-2</c:v>
                </c:pt>
                <c:pt idx="43884">
                  <c:v>-1.7779099999999999E-2</c:v>
                </c:pt>
                <c:pt idx="43885">
                  <c:v>-1.9333900000000001E-2</c:v>
                </c:pt>
                <c:pt idx="43886">
                  <c:v>-2.0849900000000001E-2</c:v>
                </c:pt>
                <c:pt idx="43887">
                  <c:v>-2.23252E-2</c:v>
                </c:pt>
                <c:pt idx="43888">
                  <c:v>-2.3757799999999999E-2</c:v>
                </c:pt>
                <c:pt idx="43889">
                  <c:v>-2.5145899999999999E-2</c:v>
                </c:pt>
                <c:pt idx="43890">
                  <c:v>-2.6487699999999999E-2</c:v>
                </c:pt>
                <c:pt idx="43891">
                  <c:v>-2.77816E-2</c:v>
                </c:pt>
                <c:pt idx="43892">
                  <c:v>-2.90259E-2</c:v>
                </c:pt>
                <c:pt idx="43893">
                  <c:v>-3.0219200000000002E-2</c:v>
                </c:pt>
                <c:pt idx="43894">
                  <c:v>-3.1359999999999999E-2</c:v>
                </c:pt>
                <c:pt idx="43895">
                  <c:v>-3.2446900000000001E-2</c:v>
                </c:pt>
                <c:pt idx="43896">
                  <c:v>-3.3478800000000003E-2</c:v>
                </c:pt>
                <c:pt idx="43897">
                  <c:v>-3.4454499999999999E-2</c:v>
                </c:pt>
                <c:pt idx="43898">
                  <c:v>-3.5373000000000002E-2</c:v>
                </c:pt>
                <c:pt idx="43899">
                  <c:v>-3.6233300000000003E-2</c:v>
                </c:pt>
                <c:pt idx="43900">
                  <c:v>-3.7034499999999998E-2</c:v>
                </c:pt>
                <c:pt idx="43901">
                  <c:v>-3.7775999999999997E-2</c:v>
                </c:pt>
                <c:pt idx="43902">
                  <c:v>-3.8457100000000001E-2</c:v>
                </c:pt>
                <c:pt idx="43903">
                  <c:v>-3.9077199999999999E-2</c:v>
                </c:pt>
                <c:pt idx="43904">
                  <c:v>-3.9635900000000002E-2</c:v>
                </c:pt>
                <c:pt idx="43905">
                  <c:v>-4.0132899999999999E-2</c:v>
                </c:pt>
                <c:pt idx="43906">
                  <c:v>-4.0567899999999997E-2</c:v>
                </c:pt>
                <c:pt idx="43907">
                  <c:v>-4.0940799999999999E-2</c:v>
                </c:pt>
                <c:pt idx="43908">
                  <c:v>-4.1251500000000003E-2</c:v>
                </c:pt>
                <c:pt idx="43909">
                  <c:v>-4.1500200000000001E-2</c:v>
                </c:pt>
                <c:pt idx="43910">
                  <c:v>-4.1687099999999998E-2</c:v>
                </c:pt>
                <c:pt idx="43911">
                  <c:v>-4.1812299999999997E-2</c:v>
                </c:pt>
                <c:pt idx="43912">
                  <c:v>-4.1876200000000002E-2</c:v>
                </c:pt>
                <c:pt idx="43913">
                  <c:v>-4.1879399999999997E-2</c:v>
                </c:pt>
                <c:pt idx="43914">
                  <c:v>-4.1822400000000003E-2</c:v>
                </c:pt>
                <c:pt idx="43915">
                  <c:v>-4.1705899999999997E-2</c:v>
                </c:pt>
                <c:pt idx="43916">
                  <c:v>-4.1530600000000001E-2</c:v>
                </c:pt>
                <c:pt idx="43917">
                  <c:v>-4.1297399999999998E-2</c:v>
                </c:pt>
                <c:pt idx="43918">
                  <c:v>-4.1007299999999997E-2</c:v>
                </c:pt>
                <c:pt idx="43919">
                  <c:v>-4.0661200000000002E-2</c:v>
                </c:pt>
                <c:pt idx="43920">
                  <c:v>-4.0260200000000003E-2</c:v>
                </c:pt>
                <c:pt idx="43921">
                  <c:v>-3.9805699999999999E-2</c:v>
                </c:pt>
                <c:pt idx="43922">
                  <c:v>-3.9298800000000002E-2</c:v>
                </c:pt>
                <c:pt idx="43923">
                  <c:v>-3.8740999999999998E-2</c:v>
                </c:pt>
                <c:pt idx="43924">
                  <c:v>-3.8133599999999997E-2</c:v>
                </c:pt>
                <c:pt idx="43925">
                  <c:v>-3.7478299999999999E-2</c:v>
                </c:pt>
                <c:pt idx="43926">
                  <c:v>-3.6776499999999997E-2</c:v>
                </c:pt>
                <c:pt idx="43927">
                  <c:v>-3.6029899999999997E-2</c:v>
                </c:pt>
                <c:pt idx="43928">
                  <c:v>-3.5240300000000002E-2</c:v>
                </c:pt>
                <c:pt idx="43929">
                  <c:v>-3.4409299999999997E-2</c:v>
                </c:pt>
                <c:pt idx="43930">
                  <c:v>-3.3538999999999999E-2</c:v>
                </c:pt>
                <c:pt idx="43931">
                  <c:v>-3.2631E-2</c:v>
                </c:pt>
                <c:pt idx="43932">
                  <c:v>-3.16875E-2</c:v>
                </c:pt>
                <c:pt idx="43933">
                  <c:v>-3.0710299999999999E-2</c:v>
                </c:pt>
                <c:pt idx="43934">
                  <c:v>-2.9701399999999999E-2</c:v>
                </c:pt>
                <c:pt idx="43935">
                  <c:v>-2.8663000000000001E-2</c:v>
                </c:pt>
                <c:pt idx="43936">
                  <c:v>-2.7597199999999999E-2</c:v>
                </c:pt>
                <c:pt idx="43937">
                  <c:v>-2.6506100000000001E-2</c:v>
                </c:pt>
                <c:pt idx="43938">
                  <c:v>-2.53917E-2</c:v>
                </c:pt>
                <c:pt idx="43939">
                  <c:v>-2.4256400000000001E-2</c:v>
                </c:pt>
                <c:pt idx="43940">
                  <c:v>-2.3102399999999999E-2</c:v>
                </c:pt>
                <c:pt idx="43941">
                  <c:v>-2.1931800000000001E-2</c:v>
                </c:pt>
                <c:pt idx="43942">
                  <c:v>-2.0746799999999999E-2</c:v>
                </c:pt>
                <c:pt idx="43943">
                  <c:v>-1.9549799999999999E-2</c:v>
                </c:pt>
                <c:pt idx="43944">
                  <c:v>-1.8342899999999999E-2</c:v>
                </c:pt>
                <c:pt idx="43945">
                  <c:v>-1.7128399999999998E-2</c:v>
                </c:pt>
                <c:pt idx="43946">
                  <c:v>-1.5908499999999999E-2</c:v>
                </c:pt>
                <c:pt idx="43947">
                  <c:v>-1.4685399999999999E-2</c:v>
                </c:pt>
                <c:pt idx="43948">
                  <c:v>-1.34615E-2</c:v>
                </c:pt>
                <c:pt idx="43949">
                  <c:v>-1.2238799999999999E-2</c:v>
                </c:pt>
                <c:pt idx="43950">
                  <c:v>-1.10195E-2</c:v>
                </c:pt>
                <c:pt idx="43951" formatCode="0.00E+00">
                  <c:v>-9.80579E-3</c:v>
                </c:pt>
                <c:pt idx="43952" formatCode="0.00E+00">
                  <c:v>-8.5998199999999993E-3</c:v>
                </c:pt>
                <c:pt idx="43953" formatCode="0.00E+00">
                  <c:v>-7.4036500000000003E-3</c:v>
                </c:pt>
                <c:pt idx="43954" formatCode="0.00E+00">
                  <c:v>-6.2193500000000002E-3</c:v>
                </c:pt>
                <c:pt idx="43955" formatCode="0.00E+00">
                  <c:v>-5.04894E-3</c:v>
                </c:pt>
                <c:pt idx="43956" formatCode="0.00E+00">
                  <c:v>-3.8943799999999998E-3</c:v>
                </c:pt>
                <c:pt idx="43957" formatCode="0.00E+00">
                  <c:v>-2.7576200000000001E-3</c:v>
                </c:pt>
                <c:pt idx="43958" formatCode="0.00E+00">
                  <c:v>-1.6405300000000001E-3</c:v>
                </c:pt>
                <c:pt idx="43959" formatCode="0.00E+00">
                  <c:v>-5.4494700000000005E-4</c:v>
                </c:pt>
                <c:pt idx="43960" formatCode="0.00E+00">
                  <c:v>5.2735800000000002E-4</c:v>
                </c:pt>
                <c:pt idx="43961" formatCode="0.00E+00">
                  <c:v>1.5746600000000001E-3</c:v>
                </c:pt>
                <c:pt idx="43962" formatCode="0.00E+00">
                  <c:v>2.5953199999999999E-3</c:v>
                </c:pt>
                <c:pt idx="43963" formatCode="0.00E+00">
                  <c:v>3.58772E-3</c:v>
                </c:pt>
                <c:pt idx="43964" formatCode="0.00E+00">
                  <c:v>4.5503599999999998E-3</c:v>
                </c:pt>
                <c:pt idx="43965" formatCode="0.00E+00">
                  <c:v>5.4817599999999996E-3</c:v>
                </c:pt>
                <c:pt idx="43966" formatCode="0.00E+00">
                  <c:v>6.3805499999999996E-3</c:v>
                </c:pt>
                <c:pt idx="43967" formatCode="0.00E+00">
                  <c:v>7.2453999999999999E-3</c:v>
                </c:pt>
                <c:pt idx="43968" formatCode="0.00E+00">
                  <c:v>8.07509E-3</c:v>
                </c:pt>
                <c:pt idx="43969" formatCode="0.00E+00">
                  <c:v>8.86844E-3</c:v>
                </c:pt>
                <c:pt idx="43970" formatCode="0.00E+00">
                  <c:v>9.6243800000000001E-3</c:v>
                </c:pt>
                <c:pt idx="43971">
                  <c:v>1.0341899999999999E-2</c:v>
                </c:pt>
                <c:pt idx="43972">
                  <c:v>1.10201E-2</c:v>
                </c:pt>
                <c:pt idx="43973">
                  <c:v>1.1658099999999999E-2</c:v>
                </c:pt>
                <c:pt idx="43974">
                  <c:v>1.2255200000000001E-2</c:v>
                </c:pt>
                <c:pt idx="43975">
                  <c:v>1.28107E-2</c:v>
                </c:pt>
                <c:pt idx="43976">
                  <c:v>1.33241E-2</c:v>
                </c:pt>
                <c:pt idx="43977">
                  <c:v>1.37947E-2</c:v>
                </c:pt>
                <c:pt idx="43978">
                  <c:v>1.42223E-2</c:v>
                </c:pt>
                <c:pt idx="43979">
                  <c:v>1.46065E-2</c:v>
                </c:pt>
                <c:pt idx="43980">
                  <c:v>1.49471E-2</c:v>
                </c:pt>
                <c:pt idx="43981">
                  <c:v>1.5243899999999999E-2</c:v>
                </c:pt>
                <c:pt idx="43982">
                  <c:v>1.5496899999999999E-2</c:v>
                </c:pt>
                <c:pt idx="43983">
                  <c:v>1.5706100000000001E-2</c:v>
                </c:pt>
                <c:pt idx="43984">
                  <c:v>1.58716E-2</c:v>
                </c:pt>
                <c:pt idx="43985">
                  <c:v>1.59937E-2</c:v>
                </c:pt>
                <c:pt idx="43986">
                  <c:v>1.6072599999999999E-2</c:v>
                </c:pt>
                <c:pt idx="43987">
                  <c:v>1.61087E-2</c:v>
                </c:pt>
                <c:pt idx="43988">
                  <c:v>1.6102399999999999E-2</c:v>
                </c:pt>
                <c:pt idx="43989">
                  <c:v>1.60544E-2</c:v>
                </c:pt>
                <c:pt idx="43990">
                  <c:v>1.5965199999999999E-2</c:v>
                </c:pt>
                <c:pt idx="43991">
                  <c:v>1.5835499999999999E-2</c:v>
                </c:pt>
                <c:pt idx="43992">
                  <c:v>1.5665999999999999E-2</c:v>
                </c:pt>
                <c:pt idx="43993">
                  <c:v>1.5457800000000001E-2</c:v>
                </c:pt>
                <c:pt idx="43994">
                  <c:v>1.52116E-2</c:v>
                </c:pt>
                <c:pt idx="43995">
                  <c:v>1.4928500000000001E-2</c:v>
                </c:pt>
                <c:pt idx="43996">
                  <c:v>1.4609499999999999E-2</c:v>
                </c:pt>
                <c:pt idx="43997">
                  <c:v>1.42559E-2</c:v>
                </c:pt>
                <c:pt idx="43998">
                  <c:v>1.3868699999999999E-2</c:v>
                </c:pt>
                <c:pt idx="43999">
                  <c:v>1.34492E-2</c:v>
                </c:pt>
                <c:pt idx="44000">
                  <c:v>1.29988E-2</c:v>
                </c:pt>
                <c:pt idx="44001">
                  <c:v>1.2518899999999999E-2</c:v>
                </c:pt>
                <c:pt idx="44002">
                  <c:v>1.20108E-2</c:v>
                </c:pt>
                <c:pt idx="44003">
                  <c:v>1.1476099999999999E-2</c:v>
                </c:pt>
                <c:pt idx="44004">
                  <c:v>1.09163E-2</c:v>
                </c:pt>
                <c:pt idx="44005">
                  <c:v>1.0333E-2</c:v>
                </c:pt>
                <c:pt idx="44006" formatCode="0.00E+00">
                  <c:v>9.7276900000000006E-3</c:v>
                </c:pt>
                <c:pt idx="44007" formatCode="0.00E+00">
                  <c:v>9.1021399999999999E-3</c:v>
                </c:pt>
                <c:pt idx="44008" formatCode="0.00E+00">
                  <c:v>8.4580100000000002E-3</c:v>
                </c:pt>
                <c:pt idx="44009" formatCode="0.00E+00">
                  <c:v>7.7970100000000001E-3</c:v>
                </c:pt>
                <c:pt idx="44010" formatCode="0.00E+00">
                  <c:v>7.1209000000000003E-3</c:v>
                </c:pt>
                <c:pt idx="44011" formatCode="0.00E+00">
                  <c:v>6.4314400000000001E-3</c:v>
                </c:pt>
                <c:pt idx="44012" formatCode="0.00E+00">
                  <c:v>5.7304299999999999E-3</c:v>
                </c:pt>
                <c:pt idx="44013" formatCode="0.00E+00">
                  <c:v>5.0196800000000003E-3</c:v>
                </c:pt>
                <c:pt idx="44014" formatCode="0.00E+00">
                  <c:v>4.3010000000000001E-3</c:v>
                </c:pt>
                <c:pt idx="44015" formatCode="0.00E+00">
                  <c:v>3.5762300000000001E-3</c:v>
                </c:pt>
                <c:pt idx="44016" formatCode="0.00E+00">
                  <c:v>2.8471999999999998E-3</c:v>
                </c:pt>
                <c:pt idx="44017" formatCode="0.00E+00">
                  <c:v>2.1157699999999999E-3</c:v>
                </c:pt>
                <c:pt idx="44018" formatCode="0.00E+00">
                  <c:v>1.3837599999999999E-3</c:v>
                </c:pt>
                <c:pt idx="44019" formatCode="0.00E+00">
                  <c:v>6.5301699999999999E-4</c:v>
                </c:pt>
                <c:pt idx="44020" formatCode="0.00E+00">
                  <c:v>-7.4637700000000005E-5</c:v>
                </c:pt>
                <c:pt idx="44021" formatCode="0.00E+00">
                  <c:v>-7.9738699999999999E-4</c:v>
                </c:pt>
                <c:pt idx="44022" formatCode="0.00E+00">
                  <c:v>-1.5134300000000001E-3</c:v>
                </c:pt>
                <c:pt idx="44023" formatCode="0.00E+00">
                  <c:v>-2.2209899999999999E-3</c:v>
                </c:pt>
                <c:pt idx="44024" formatCode="0.00E+00">
                  <c:v>-2.9183E-3</c:v>
                </c:pt>
                <c:pt idx="44025" formatCode="0.00E+00">
                  <c:v>-3.60364E-3</c:v>
                </c:pt>
                <c:pt idx="44026" formatCode="0.00E+00">
                  <c:v>-4.2752900000000002E-3</c:v>
                </c:pt>
                <c:pt idx="44027" formatCode="0.00E+00">
                  <c:v>-4.9315899999999996E-3</c:v>
                </c:pt>
                <c:pt idx="44028" formatCode="0.00E+00">
                  <c:v>-5.5708900000000002E-3</c:v>
                </c:pt>
                <c:pt idx="44029" formatCode="0.00E+00">
                  <c:v>-6.1916200000000001E-3</c:v>
                </c:pt>
                <c:pt idx="44030" formatCode="0.00E+00">
                  <c:v>-6.79219E-3</c:v>
                </c:pt>
                <c:pt idx="44031" formatCode="0.00E+00">
                  <c:v>-7.3711200000000001E-3</c:v>
                </c:pt>
                <c:pt idx="44032" formatCode="0.00E+00">
                  <c:v>-7.9269300000000004E-3</c:v>
                </c:pt>
                <c:pt idx="44033" formatCode="0.00E+00">
                  <c:v>-8.4582100000000007E-3</c:v>
                </c:pt>
                <c:pt idx="44034" formatCode="0.00E+00">
                  <c:v>-8.9636100000000003E-3</c:v>
                </c:pt>
                <c:pt idx="44035" formatCode="0.00E+00">
                  <c:v>-9.4418100000000001E-3</c:v>
                </c:pt>
                <c:pt idx="44036" formatCode="0.00E+00">
                  <c:v>-9.8915800000000005E-3</c:v>
                </c:pt>
                <c:pt idx="44037">
                  <c:v>-1.03117E-2</c:v>
                </c:pt>
                <c:pt idx="44038">
                  <c:v>-1.07011E-2</c:v>
                </c:pt>
                <c:pt idx="44039">
                  <c:v>-1.1058699999999999E-2</c:v>
                </c:pt>
                <c:pt idx="44040">
                  <c:v>-1.1383600000000001E-2</c:v>
                </c:pt>
                <c:pt idx="44041">
                  <c:v>-1.16747E-2</c:v>
                </c:pt>
                <c:pt idx="44042">
                  <c:v>-1.1931300000000001E-2</c:v>
                </c:pt>
                <c:pt idx="44043">
                  <c:v>-1.21525E-2</c:v>
                </c:pt>
                <c:pt idx="44044">
                  <c:v>-1.23377E-2</c:v>
                </c:pt>
                <c:pt idx="44045">
                  <c:v>-1.2486199999999999E-2</c:v>
                </c:pt>
                <c:pt idx="44046">
                  <c:v>-1.25976E-2</c:v>
                </c:pt>
                <c:pt idx="44047">
                  <c:v>-1.2671200000000001E-2</c:v>
                </c:pt>
                <c:pt idx="44048">
                  <c:v>-1.2706800000000001E-2</c:v>
                </c:pt>
                <c:pt idx="44049">
                  <c:v>-1.2703900000000001E-2</c:v>
                </c:pt>
                <c:pt idx="44050">
                  <c:v>-1.26625E-2</c:v>
                </c:pt>
                <c:pt idx="44051">
                  <c:v>-1.25822E-2</c:v>
                </c:pt>
                <c:pt idx="44052">
                  <c:v>-1.24631E-2</c:v>
                </c:pt>
                <c:pt idx="44053">
                  <c:v>-1.2305099999999999E-2</c:v>
                </c:pt>
                <c:pt idx="44054">
                  <c:v>-1.21084E-2</c:v>
                </c:pt>
                <c:pt idx="44055">
                  <c:v>-1.1873E-2</c:v>
                </c:pt>
                <c:pt idx="44056">
                  <c:v>-1.15993E-2</c:v>
                </c:pt>
                <c:pt idx="44057">
                  <c:v>-1.1287500000000001E-2</c:v>
                </c:pt>
                <c:pt idx="44058">
                  <c:v>-1.0938099999999999E-2</c:v>
                </c:pt>
                <c:pt idx="44059">
                  <c:v>-1.05515E-2</c:v>
                </c:pt>
                <c:pt idx="44060">
                  <c:v>-1.0128399999999999E-2</c:v>
                </c:pt>
                <c:pt idx="44061" formatCode="0.00E+00">
                  <c:v>-9.6693100000000004E-3</c:v>
                </c:pt>
                <c:pt idx="44062" formatCode="0.00E+00">
                  <c:v>-9.1749699999999993E-3</c:v>
                </c:pt>
                <c:pt idx="44063" formatCode="0.00E+00">
                  <c:v>-8.6461799999999998E-3</c:v>
                </c:pt>
                <c:pt idx="44064" formatCode="0.00E+00">
                  <c:v>-8.0837900000000004E-3</c:v>
                </c:pt>
                <c:pt idx="44065" formatCode="0.00E+00">
                  <c:v>-7.4887199999999999E-3</c:v>
                </c:pt>
                <c:pt idx="44066" formatCode="0.00E+00">
                  <c:v>-6.8619900000000001E-3</c:v>
                </c:pt>
                <c:pt idx="44067" formatCode="0.00E+00">
                  <c:v>-6.20464E-3</c:v>
                </c:pt>
                <c:pt idx="44068" formatCode="0.00E+00">
                  <c:v>-5.5178199999999997E-3</c:v>
                </c:pt>
                <c:pt idx="44069" formatCode="0.00E+00">
                  <c:v>-4.8027199999999999E-3</c:v>
                </c:pt>
                <c:pt idx="44070" formatCode="0.00E+00">
                  <c:v>-4.0605800000000003E-3</c:v>
                </c:pt>
                <c:pt idx="44071" formatCode="0.00E+00">
                  <c:v>-3.2927199999999998E-3</c:v>
                </c:pt>
                <c:pt idx="44072" formatCode="0.00E+00">
                  <c:v>-2.5005100000000001E-3</c:v>
                </c:pt>
                <c:pt idx="44073" formatCode="0.00E+00">
                  <c:v>-1.6853700000000001E-3</c:v>
                </c:pt>
                <c:pt idx="44074" formatCode="0.00E+00">
                  <c:v>-8.4876899999999998E-4</c:v>
                </c:pt>
                <c:pt idx="44075" formatCode="0.00E+00">
                  <c:v>7.7691399999999993E-6</c:v>
                </c:pt>
                <c:pt idx="44076" formatCode="0.00E+00">
                  <c:v>8.8268000000000005E-4</c:v>
                </c:pt>
                <c:pt idx="44077" formatCode="0.00E+00">
                  <c:v>1.77436E-3</c:v>
                </c:pt>
                <c:pt idx="44078" formatCode="0.00E+00">
                  <c:v>2.6811500000000002E-3</c:v>
                </c:pt>
                <c:pt idx="44079" formatCode="0.00E+00">
                  <c:v>3.6013799999999999E-3</c:v>
                </c:pt>
                <c:pt idx="44080" formatCode="0.00E+00">
                  <c:v>4.5333400000000003E-3</c:v>
                </c:pt>
                <c:pt idx="44081" formatCode="0.00E+00">
                  <c:v>5.47526E-3</c:v>
                </c:pt>
                <c:pt idx="44082" formatCode="0.00E+00">
                  <c:v>6.4253899999999996E-3</c:v>
                </c:pt>
                <c:pt idx="44083" formatCode="0.00E+00">
                  <c:v>7.3819300000000001E-3</c:v>
                </c:pt>
                <c:pt idx="44084" formatCode="0.00E+00">
                  <c:v>8.3430499999999994E-3</c:v>
                </c:pt>
                <c:pt idx="44085" formatCode="0.00E+00">
                  <c:v>9.3069399999999997E-3</c:v>
                </c:pt>
                <c:pt idx="44086">
                  <c:v>1.02717E-2</c:v>
                </c:pt>
                <c:pt idx="44087">
                  <c:v>1.12356E-2</c:v>
                </c:pt>
                <c:pt idx="44088">
                  <c:v>1.21967E-2</c:v>
                </c:pt>
                <c:pt idx="44089">
                  <c:v>1.3153E-2</c:v>
                </c:pt>
                <c:pt idx="44090">
                  <c:v>1.41029E-2</c:v>
                </c:pt>
                <c:pt idx="44091">
                  <c:v>1.5044399999999999E-2</c:v>
                </c:pt>
                <c:pt idx="44092">
                  <c:v>1.59756E-2</c:v>
                </c:pt>
                <c:pt idx="44093">
                  <c:v>1.6894800000000001E-2</c:v>
                </c:pt>
                <c:pt idx="44094">
                  <c:v>1.7800099999999999E-2</c:v>
                </c:pt>
                <c:pt idx="44095">
                  <c:v>1.8689600000000001E-2</c:v>
                </c:pt>
                <c:pt idx="44096">
                  <c:v>1.9561700000000001E-2</c:v>
                </c:pt>
                <c:pt idx="44097">
                  <c:v>2.0414499999999999E-2</c:v>
                </c:pt>
                <c:pt idx="44098">
                  <c:v>2.1246299999999999E-2</c:v>
                </c:pt>
                <c:pt idx="44099">
                  <c:v>2.2055399999999999E-2</c:v>
                </c:pt>
                <c:pt idx="44100">
                  <c:v>2.2840099999999999E-2</c:v>
                </c:pt>
                <c:pt idx="44101">
                  <c:v>2.3598899999999999E-2</c:v>
                </c:pt>
                <c:pt idx="44102">
                  <c:v>2.43301E-2</c:v>
                </c:pt>
                <c:pt idx="44103">
                  <c:v>2.5032200000000001E-2</c:v>
                </c:pt>
                <c:pt idx="44104">
                  <c:v>2.57036E-2</c:v>
                </c:pt>
                <c:pt idx="44105">
                  <c:v>2.6342999999999998E-2</c:v>
                </c:pt>
                <c:pt idx="44106">
                  <c:v>2.6948900000000001E-2</c:v>
                </c:pt>
                <c:pt idx="44107">
                  <c:v>2.75199E-2</c:v>
                </c:pt>
                <c:pt idx="44108">
                  <c:v>2.8054900000000001E-2</c:v>
                </c:pt>
                <c:pt idx="44109">
                  <c:v>2.8552600000000001E-2</c:v>
                </c:pt>
                <c:pt idx="44110">
                  <c:v>2.9011700000000001E-2</c:v>
                </c:pt>
                <c:pt idx="44111">
                  <c:v>2.9431300000000001E-2</c:v>
                </c:pt>
                <c:pt idx="44112">
                  <c:v>2.9810199999999999E-2</c:v>
                </c:pt>
                <c:pt idx="44113">
                  <c:v>3.01476E-2</c:v>
                </c:pt>
                <c:pt idx="44114">
                  <c:v>3.0442400000000001E-2</c:v>
                </c:pt>
                <c:pt idx="44115">
                  <c:v>3.0693999999999999E-2</c:v>
                </c:pt>
                <c:pt idx="44116">
                  <c:v>3.0901399999999999E-2</c:v>
                </c:pt>
                <c:pt idx="44117">
                  <c:v>3.10642E-2</c:v>
                </c:pt>
                <c:pt idx="44118">
                  <c:v>3.11816E-2</c:v>
                </c:pt>
                <c:pt idx="44119">
                  <c:v>3.1253099999999999E-2</c:v>
                </c:pt>
                <c:pt idx="44120">
                  <c:v>3.1278300000000002E-2</c:v>
                </c:pt>
                <c:pt idx="44121">
                  <c:v>3.1256899999999997E-2</c:v>
                </c:pt>
                <c:pt idx="44122">
                  <c:v>3.1188500000000001E-2</c:v>
                </c:pt>
                <c:pt idx="44123">
                  <c:v>3.1072900000000001E-2</c:v>
                </c:pt>
                <c:pt idx="44124">
                  <c:v>3.0910099999999999E-2</c:v>
                </c:pt>
                <c:pt idx="44125">
                  <c:v>3.0699899999999999E-2</c:v>
                </c:pt>
                <c:pt idx="44126">
                  <c:v>3.0442400000000001E-2</c:v>
                </c:pt>
                <c:pt idx="44127">
                  <c:v>3.0137799999999999E-2</c:v>
                </c:pt>
                <c:pt idx="44128">
                  <c:v>2.9786199999999999E-2</c:v>
                </c:pt>
                <c:pt idx="44129">
                  <c:v>2.9388000000000001E-2</c:v>
                </c:pt>
                <c:pt idx="44130">
                  <c:v>2.8943400000000001E-2</c:v>
                </c:pt>
                <c:pt idx="44131">
                  <c:v>2.8452999999999999E-2</c:v>
                </c:pt>
                <c:pt idx="44132">
                  <c:v>2.79172E-2</c:v>
                </c:pt>
                <c:pt idx="44133">
                  <c:v>2.7336699999999999E-2</c:v>
                </c:pt>
                <c:pt idx="44134">
                  <c:v>2.6712099999999999E-2</c:v>
                </c:pt>
                <c:pt idx="44135">
                  <c:v>2.6044299999999999E-2</c:v>
                </c:pt>
                <c:pt idx="44136">
                  <c:v>2.5333999999999999E-2</c:v>
                </c:pt>
                <c:pt idx="44137">
                  <c:v>2.4582099999999999E-2</c:v>
                </c:pt>
                <c:pt idx="44138">
                  <c:v>2.37897E-2</c:v>
                </c:pt>
                <c:pt idx="44139">
                  <c:v>2.2957700000000001E-2</c:v>
                </c:pt>
                <c:pt idx="44140">
                  <c:v>2.20874E-2</c:v>
                </c:pt>
                <c:pt idx="44141">
                  <c:v>2.1179799999999999E-2</c:v>
                </c:pt>
                <c:pt idx="44142">
                  <c:v>2.0236299999999999E-2</c:v>
                </c:pt>
                <c:pt idx="44143">
                  <c:v>1.92582E-2</c:v>
                </c:pt>
                <c:pt idx="44144">
                  <c:v>1.8246800000000001E-2</c:v>
                </c:pt>
                <c:pt idx="44145">
                  <c:v>1.7203599999999999E-2</c:v>
                </c:pt>
                <c:pt idx="44146">
                  <c:v>1.6130100000000001E-2</c:v>
                </c:pt>
                <c:pt idx="44147">
                  <c:v>1.5027799999999999E-2</c:v>
                </c:pt>
                <c:pt idx="44148">
                  <c:v>1.3898300000000001E-2</c:v>
                </c:pt>
                <c:pt idx="44149">
                  <c:v>1.27432E-2</c:v>
                </c:pt>
                <c:pt idx="44150">
                  <c:v>1.1564400000000001E-2</c:v>
                </c:pt>
                <c:pt idx="44151">
                  <c:v>1.03634E-2</c:v>
                </c:pt>
                <c:pt idx="44152" formatCode="0.00E+00">
                  <c:v>9.1420200000000007E-3</c:v>
                </c:pt>
                <c:pt idx="44153" formatCode="0.00E+00">
                  <c:v>7.9021400000000002E-3</c:v>
                </c:pt>
                <c:pt idx="44154" formatCode="0.00E+00">
                  <c:v>6.6455799999999999E-3</c:v>
                </c:pt>
                <c:pt idx="44155" formatCode="0.00E+00">
                  <c:v>5.37419E-3</c:v>
                </c:pt>
                <c:pt idx="44156" formatCode="0.00E+00">
                  <c:v>4.0898799999999997E-3</c:v>
                </c:pt>
                <c:pt idx="44157" formatCode="0.00E+00">
                  <c:v>2.7945800000000001E-3</c:v>
                </c:pt>
                <c:pt idx="44158" formatCode="0.00E+00">
                  <c:v>1.49022E-3</c:v>
                </c:pt>
                <c:pt idx="44159" formatCode="0.00E+00">
                  <c:v>1.7877400000000001E-4</c:v>
                </c:pt>
                <c:pt idx="44160" formatCode="0.00E+00">
                  <c:v>-1.1378E-3</c:v>
                </c:pt>
                <c:pt idx="44161" formatCode="0.00E+00">
                  <c:v>-2.4575E-3</c:v>
                </c:pt>
                <c:pt idx="44162" formatCode="0.00E+00">
                  <c:v>-3.7783500000000002E-3</c:v>
                </c:pt>
                <c:pt idx="44163" formatCode="0.00E+00">
                  <c:v>-5.0983399999999998E-3</c:v>
                </c:pt>
                <c:pt idx="44164" formatCode="0.00E+00">
                  <c:v>-6.4154900000000003E-3</c:v>
                </c:pt>
                <c:pt idx="44165" formatCode="0.00E+00">
                  <c:v>-7.7278099999999999E-3</c:v>
                </c:pt>
                <c:pt idx="44166" formatCode="0.00E+00">
                  <c:v>-9.0332999999999993E-3</c:v>
                </c:pt>
                <c:pt idx="44167">
                  <c:v>-1.0330000000000001E-2</c:v>
                </c:pt>
                <c:pt idx="44168">
                  <c:v>-1.16159E-2</c:v>
                </c:pt>
                <c:pt idx="44169">
                  <c:v>-1.28892E-2</c:v>
                </c:pt>
                <c:pt idx="44170">
                  <c:v>-1.41478E-2</c:v>
                </c:pt>
                <c:pt idx="44171">
                  <c:v>-1.53898E-2</c:v>
                </c:pt>
                <c:pt idx="44172">
                  <c:v>-1.66135E-2</c:v>
                </c:pt>
                <c:pt idx="44173">
                  <c:v>-1.7817E-2</c:v>
                </c:pt>
                <c:pt idx="44174">
                  <c:v>-1.8998299999999999E-2</c:v>
                </c:pt>
                <c:pt idx="44175">
                  <c:v>-2.0155900000000001E-2</c:v>
                </c:pt>
                <c:pt idx="44176">
                  <c:v>-2.1287799999999999E-2</c:v>
                </c:pt>
                <c:pt idx="44177">
                  <c:v>-2.2392599999999999E-2</c:v>
                </c:pt>
                <c:pt idx="44178">
                  <c:v>-2.34684E-2</c:v>
                </c:pt>
                <c:pt idx="44179">
                  <c:v>-2.45136E-2</c:v>
                </c:pt>
                <c:pt idx="44180">
                  <c:v>-2.5526900000000002E-2</c:v>
                </c:pt>
                <c:pt idx="44181">
                  <c:v>-2.6506499999999999E-2</c:v>
                </c:pt>
                <c:pt idx="44182">
                  <c:v>-2.7451099999999999E-2</c:v>
                </c:pt>
                <c:pt idx="44183">
                  <c:v>-2.83594E-2</c:v>
                </c:pt>
                <c:pt idx="44184">
                  <c:v>-2.92299E-2</c:v>
                </c:pt>
                <c:pt idx="44185">
                  <c:v>-3.0061399999999999E-2</c:v>
                </c:pt>
                <c:pt idx="44186">
                  <c:v>-3.08528E-2</c:v>
                </c:pt>
                <c:pt idx="44187">
                  <c:v>-3.16028E-2</c:v>
                </c:pt>
                <c:pt idx="44188">
                  <c:v>-3.2310400000000003E-2</c:v>
                </c:pt>
                <c:pt idx="44189">
                  <c:v>-3.2974700000000003E-2</c:v>
                </c:pt>
                <c:pt idx="44190">
                  <c:v>-3.3594600000000002E-2</c:v>
                </c:pt>
                <c:pt idx="44191">
                  <c:v>-3.4169400000000003E-2</c:v>
                </c:pt>
                <c:pt idx="44192">
                  <c:v>-3.4698300000000001E-2</c:v>
                </c:pt>
                <c:pt idx="44193">
                  <c:v>-3.5180500000000003E-2</c:v>
                </c:pt>
                <c:pt idx="44194">
                  <c:v>-3.5615399999999998E-2</c:v>
                </c:pt>
                <c:pt idx="44195">
                  <c:v>-3.60025E-2</c:v>
                </c:pt>
                <c:pt idx="44196">
                  <c:v>-3.63413E-2</c:v>
                </c:pt>
                <c:pt idx="44197">
                  <c:v>-3.6631499999999997E-2</c:v>
                </c:pt>
                <c:pt idx="44198">
                  <c:v>-3.6872599999999998E-2</c:v>
                </c:pt>
                <c:pt idx="44199">
                  <c:v>-3.7064600000000003E-2</c:v>
                </c:pt>
                <c:pt idx="44200">
                  <c:v>-3.72071E-2</c:v>
                </c:pt>
                <c:pt idx="44201">
                  <c:v>-3.7300199999999999E-2</c:v>
                </c:pt>
                <c:pt idx="44202">
                  <c:v>-3.7343800000000003E-2</c:v>
                </c:pt>
                <c:pt idx="44203">
                  <c:v>-3.7338099999999999E-2</c:v>
                </c:pt>
                <c:pt idx="44204">
                  <c:v>-3.72831E-2</c:v>
                </c:pt>
                <c:pt idx="44205">
                  <c:v>-3.7179200000000003E-2</c:v>
                </c:pt>
                <c:pt idx="44206">
                  <c:v>-3.7026700000000003E-2</c:v>
                </c:pt>
                <c:pt idx="44207">
                  <c:v>-3.6825900000000002E-2</c:v>
                </c:pt>
                <c:pt idx="44208">
                  <c:v>-3.65773E-2</c:v>
                </c:pt>
                <c:pt idx="44209">
                  <c:v>-3.6281599999999997E-2</c:v>
                </c:pt>
                <c:pt idx="44210">
                  <c:v>-3.59393E-2</c:v>
                </c:pt>
                <c:pt idx="44211">
                  <c:v>-3.5550999999999999E-2</c:v>
                </c:pt>
                <c:pt idx="44212">
                  <c:v>-3.5117700000000002E-2</c:v>
                </c:pt>
                <c:pt idx="44213">
                  <c:v>-3.46401E-2</c:v>
                </c:pt>
                <c:pt idx="44214">
                  <c:v>-3.4119099999999999E-2</c:v>
                </c:pt>
                <c:pt idx="44215">
                  <c:v>-3.3555700000000001E-2</c:v>
                </c:pt>
                <c:pt idx="44216">
                  <c:v>-3.2951000000000001E-2</c:v>
                </c:pt>
                <c:pt idx="44217">
                  <c:v>-3.2306099999999997E-2</c:v>
                </c:pt>
                <c:pt idx="44218">
                  <c:v>-3.16221E-2</c:v>
                </c:pt>
                <c:pt idx="44219">
                  <c:v>-3.0900199999999999E-2</c:v>
                </c:pt>
                <c:pt idx="44220">
                  <c:v>-3.01417E-2</c:v>
                </c:pt>
                <c:pt idx="44221">
                  <c:v>-2.9348099999999998E-2</c:v>
                </c:pt>
                <c:pt idx="44222">
                  <c:v>-2.85206E-2</c:v>
                </c:pt>
                <c:pt idx="44223">
                  <c:v>-2.76606E-2</c:v>
                </c:pt>
                <c:pt idx="44224">
                  <c:v>-2.67698E-2</c:v>
                </c:pt>
                <c:pt idx="44225">
                  <c:v>-2.5849500000000001E-2</c:v>
                </c:pt>
                <c:pt idx="44226">
                  <c:v>-2.4901400000000001E-2</c:v>
                </c:pt>
                <c:pt idx="44227">
                  <c:v>-2.39271E-2</c:v>
                </c:pt>
                <c:pt idx="44228">
                  <c:v>-2.2928199999999999E-2</c:v>
                </c:pt>
                <c:pt idx="44229">
                  <c:v>-2.1906399999999999E-2</c:v>
                </c:pt>
                <c:pt idx="44230">
                  <c:v>-2.0863400000000001E-2</c:v>
                </c:pt>
                <c:pt idx="44231">
                  <c:v>-1.98008E-2</c:v>
                </c:pt>
                <c:pt idx="44232">
                  <c:v>-1.87206E-2</c:v>
                </c:pt>
                <c:pt idx="44233">
                  <c:v>-1.7624399999999998E-2</c:v>
                </c:pt>
                <c:pt idx="44234">
                  <c:v>-1.6514000000000001E-2</c:v>
                </c:pt>
                <c:pt idx="44235">
                  <c:v>-1.5391200000000001E-2</c:v>
                </c:pt>
                <c:pt idx="44236">
                  <c:v>-1.42579E-2</c:v>
                </c:pt>
                <c:pt idx="44237">
                  <c:v>-1.31159E-2</c:v>
                </c:pt>
                <c:pt idx="44238">
                  <c:v>-1.1966900000000001E-2</c:v>
                </c:pt>
                <c:pt idx="44239">
                  <c:v>-1.0812799999999999E-2</c:v>
                </c:pt>
                <c:pt idx="44240" formatCode="0.00E+00">
                  <c:v>-9.6554599999999994E-3</c:v>
                </c:pt>
                <c:pt idx="44241" formatCode="0.00E+00">
                  <c:v>-8.4966499999999997E-3</c:v>
                </c:pt>
                <c:pt idx="44242" formatCode="0.00E+00">
                  <c:v>-7.3381999999999996E-3</c:v>
                </c:pt>
                <c:pt idx="44243" formatCode="0.00E+00">
                  <c:v>-6.1818899999999998E-3</c:v>
                </c:pt>
                <c:pt idx="44244" formatCode="0.00E+00">
                  <c:v>-5.0295100000000001E-3</c:v>
                </c:pt>
                <c:pt idx="44245" formatCode="0.00E+00">
                  <c:v>-3.88281E-3</c:v>
                </c:pt>
                <c:pt idx="44246" formatCode="0.00E+00">
                  <c:v>-2.74355E-3</c:v>
                </c:pt>
                <c:pt idx="44247" formatCode="0.00E+00">
                  <c:v>-1.6134299999999999E-3</c:v>
                </c:pt>
                <c:pt idx="44248" formatCode="0.00E+00">
                  <c:v>-4.9415699999999995E-4</c:v>
                </c:pt>
                <c:pt idx="44249" formatCode="0.00E+00">
                  <c:v>6.1262100000000004E-4</c:v>
                </c:pt>
                <c:pt idx="44250" formatCode="0.00E+00">
                  <c:v>1.70527E-3</c:v>
                </c:pt>
                <c:pt idx="44251" formatCode="0.00E+00">
                  <c:v>2.7821999999999999E-3</c:v>
                </c:pt>
                <c:pt idx="44252" formatCode="0.00E+00">
                  <c:v>3.8418599999999999E-3</c:v>
                </c:pt>
                <c:pt idx="44253" formatCode="0.00E+00">
                  <c:v>4.8827300000000001E-3</c:v>
                </c:pt>
                <c:pt idx="44254" formatCode="0.00E+00">
                  <c:v>5.90334E-3</c:v>
                </c:pt>
                <c:pt idx="44255" formatCode="0.00E+00">
                  <c:v>6.9022600000000003E-3</c:v>
                </c:pt>
                <c:pt idx="44256" formatCode="0.00E+00">
                  <c:v>7.8781300000000005E-3</c:v>
                </c:pt>
                <c:pt idx="44257" formatCode="0.00E+00">
                  <c:v>8.8295999999999999E-3</c:v>
                </c:pt>
                <c:pt idx="44258" formatCode="0.00E+00">
                  <c:v>9.7554100000000008E-3</c:v>
                </c:pt>
                <c:pt idx="44259">
                  <c:v>1.06543E-2</c:v>
                </c:pt>
                <c:pt idx="44260">
                  <c:v>1.1525199999999999E-2</c:v>
                </c:pt>
                <c:pt idx="44261">
                  <c:v>1.23669E-2</c:v>
                </c:pt>
                <c:pt idx="44262">
                  <c:v>1.31784E-2</c:v>
                </c:pt>
                <c:pt idx="44263">
                  <c:v>1.3958699999999999E-2</c:v>
                </c:pt>
                <c:pt idx="44264">
                  <c:v>1.47069E-2</c:v>
                </c:pt>
                <c:pt idx="44265">
                  <c:v>1.54222E-2</c:v>
                </c:pt>
                <c:pt idx="44266">
                  <c:v>1.6103599999999999E-2</c:v>
                </c:pt>
                <c:pt idx="44267">
                  <c:v>1.6750600000000001E-2</c:v>
                </c:pt>
                <c:pt idx="44268">
                  <c:v>1.73624E-2</c:v>
                </c:pt>
                <c:pt idx="44269">
                  <c:v>1.79385E-2</c:v>
                </c:pt>
                <c:pt idx="44270">
                  <c:v>1.84783E-2</c:v>
                </c:pt>
                <c:pt idx="44271">
                  <c:v>1.8981399999999999E-2</c:v>
                </c:pt>
                <c:pt idx="44272">
                  <c:v>1.94474E-2</c:v>
                </c:pt>
                <c:pt idx="44273">
                  <c:v>1.9876000000000001E-2</c:v>
                </c:pt>
                <c:pt idx="44274">
                  <c:v>2.0266900000000001E-2</c:v>
                </c:pt>
                <c:pt idx="44275">
                  <c:v>2.0619999999999999E-2</c:v>
                </c:pt>
                <c:pt idx="44276">
                  <c:v>2.0935100000000002E-2</c:v>
                </c:pt>
                <c:pt idx="44277">
                  <c:v>2.12123E-2</c:v>
                </c:pt>
                <c:pt idx="44278">
                  <c:v>2.1451600000000001E-2</c:v>
                </c:pt>
                <c:pt idx="44279">
                  <c:v>2.1653100000000002E-2</c:v>
                </c:pt>
                <c:pt idx="44280">
                  <c:v>2.18169E-2</c:v>
                </c:pt>
                <c:pt idx="44281">
                  <c:v>2.1943399999999998E-2</c:v>
                </c:pt>
                <c:pt idx="44282">
                  <c:v>2.2032800000000002E-2</c:v>
                </c:pt>
                <c:pt idx="44283">
                  <c:v>2.2085500000000001E-2</c:v>
                </c:pt>
                <c:pt idx="44284">
                  <c:v>2.2102E-2</c:v>
                </c:pt>
                <c:pt idx="44285">
                  <c:v>2.20827E-2</c:v>
                </c:pt>
                <c:pt idx="44286">
                  <c:v>2.2028300000000001E-2</c:v>
                </c:pt>
                <c:pt idx="44287">
                  <c:v>2.1939400000000001E-2</c:v>
                </c:pt>
                <c:pt idx="44288">
                  <c:v>2.1816599999999998E-2</c:v>
                </c:pt>
                <c:pt idx="44289">
                  <c:v>2.1660800000000001E-2</c:v>
                </c:pt>
                <c:pt idx="44290">
                  <c:v>2.1472700000000001E-2</c:v>
                </c:pt>
                <c:pt idx="44291">
                  <c:v>2.1253299999999999E-2</c:v>
                </c:pt>
                <c:pt idx="44292">
                  <c:v>2.1003299999999999E-2</c:v>
                </c:pt>
                <c:pt idx="44293">
                  <c:v>2.07239E-2</c:v>
                </c:pt>
                <c:pt idx="44294">
                  <c:v>2.0416E-2</c:v>
                </c:pt>
                <c:pt idx="44295">
                  <c:v>2.0080600000000001E-2</c:v>
                </c:pt>
                <c:pt idx="44296">
                  <c:v>1.9718900000000001E-2</c:v>
                </c:pt>
                <c:pt idx="44297">
                  <c:v>1.9332100000000001E-2</c:v>
                </c:pt>
                <c:pt idx="44298">
                  <c:v>1.8921299999999999E-2</c:v>
                </c:pt>
                <c:pt idx="44299">
                  <c:v>1.8487699999999999E-2</c:v>
                </c:pt>
                <c:pt idx="44300">
                  <c:v>1.8032699999999999E-2</c:v>
                </c:pt>
                <c:pt idx="44301">
                  <c:v>1.75575E-2</c:v>
                </c:pt>
                <c:pt idx="44302">
                  <c:v>1.7063399999999999E-2</c:v>
                </c:pt>
                <c:pt idx="44303">
                  <c:v>1.6551699999999999E-2</c:v>
                </c:pt>
                <c:pt idx="44304">
                  <c:v>1.6023900000000001E-2</c:v>
                </c:pt>
                <c:pt idx="44305">
                  <c:v>1.5481399999999999E-2</c:v>
                </c:pt>
                <c:pt idx="44306">
                  <c:v>1.49255E-2</c:v>
                </c:pt>
                <c:pt idx="44307">
                  <c:v>1.4357699999999999E-2</c:v>
                </c:pt>
                <c:pt idx="44308">
                  <c:v>1.3779400000000001E-2</c:v>
                </c:pt>
                <c:pt idx="44309">
                  <c:v>1.3192000000000001E-2</c:v>
                </c:pt>
                <c:pt idx="44310">
                  <c:v>1.2597000000000001E-2</c:v>
                </c:pt>
                <c:pt idx="44311">
                  <c:v>1.19959E-2</c:v>
                </c:pt>
                <c:pt idx="44312">
                  <c:v>1.13902E-2</c:v>
                </c:pt>
                <c:pt idx="44313">
                  <c:v>1.0781199999999999E-2</c:v>
                </c:pt>
                <c:pt idx="44314">
                  <c:v>1.01704E-2</c:v>
                </c:pt>
                <c:pt idx="44315" formatCode="0.00E+00">
                  <c:v>9.5592400000000001E-3</c:v>
                </c:pt>
                <c:pt idx="44316" formatCode="0.00E+00">
                  <c:v>8.9491999999999992E-3</c:v>
                </c:pt>
                <c:pt idx="44317" formatCode="0.00E+00">
                  <c:v>8.3416600000000007E-3</c:v>
                </c:pt>
                <c:pt idx="44318" formatCode="0.00E+00">
                  <c:v>7.73802E-3</c:v>
                </c:pt>
                <c:pt idx="44319" formatCode="0.00E+00">
                  <c:v>7.1396599999999999E-3</c:v>
                </c:pt>
                <c:pt idx="44320" formatCode="0.00E+00">
                  <c:v>6.5479300000000004E-3</c:v>
                </c:pt>
                <c:pt idx="44321" formatCode="0.00E+00">
                  <c:v>5.9641700000000004E-3</c:v>
                </c:pt>
                <c:pt idx="44322" formatCode="0.00E+00">
                  <c:v>5.38968E-3</c:v>
                </c:pt>
                <c:pt idx="44323" formatCode="0.00E+00">
                  <c:v>4.8257300000000003E-3</c:v>
                </c:pt>
                <c:pt idx="44324" formatCode="0.00E+00">
                  <c:v>4.27357E-3</c:v>
                </c:pt>
                <c:pt idx="44325" formatCode="0.00E+00">
                  <c:v>3.7344000000000001E-3</c:v>
                </c:pt>
                <c:pt idx="44326" formatCode="0.00E+00">
                  <c:v>3.2093999999999998E-3</c:v>
                </c:pt>
                <c:pt idx="44327" formatCode="0.00E+00">
                  <c:v>2.6996899999999998E-3</c:v>
                </c:pt>
                <c:pt idx="44328" formatCode="0.00E+00">
                  <c:v>2.2063600000000001E-3</c:v>
                </c:pt>
                <c:pt idx="44329" formatCode="0.00E+00">
                  <c:v>1.7304499999999999E-3</c:v>
                </c:pt>
                <c:pt idx="44330" formatCode="0.00E+00">
                  <c:v>1.27297E-3</c:v>
                </c:pt>
                <c:pt idx="44331" formatCode="0.00E+00">
                  <c:v>8.3487299999999997E-4</c:v>
                </c:pt>
                <c:pt idx="44332" formatCode="0.00E+00">
                  <c:v>4.1705099999999999E-4</c:v>
                </c:pt>
                <c:pt idx="44333" formatCode="0.00E+00">
                  <c:v>2.0358699999999999E-5</c:v>
                </c:pt>
                <c:pt idx="44334" formatCode="0.00E+00">
                  <c:v>-3.5440500000000002E-4</c:v>
                </c:pt>
                <c:pt idx="44335" formatCode="0.00E+00">
                  <c:v>-7.0649600000000003E-4</c:v>
                </c:pt>
                <c:pt idx="44336" formatCode="0.00E+00">
                  <c:v>-1.03523E-3</c:v>
                </c:pt>
                <c:pt idx="44337" formatCode="0.00E+00">
                  <c:v>-1.3399600000000001E-3</c:v>
                </c:pt>
                <c:pt idx="44338" formatCode="0.00E+00">
                  <c:v>-1.6201399999999999E-3</c:v>
                </c:pt>
                <c:pt idx="44339" formatCode="0.00E+00">
                  <c:v>-1.8752300000000001E-3</c:v>
                </c:pt>
                <c:pt idx="44340" formatCode="0.00E+00">
                  <c:v>-2.10479E-3</c:v>
                </c:pt>
                <c:pt idx="44341" formatCode="0.00E+00">
                  <c:v>-2.3084300000000002E-3</c:v>
                </c:pt>
                <c:pt idx="44342" formatCode="0.00E+00">
                  <c:v>-2.4857999999999998E-3</c:v>
                </c:pt>
                <c:pt idx="44343" formatCode="0.00E+00">
                  <c:v>-2.6366499999999999E-3</c:v>
                </c:pt>
                <c:pt idx="44344" formatCode="0.00E+00">
                  <c:v>-2.7607700000000001E-3</c:v>
                </c:pt>
                <c:pt idx="44345" formatCode="0.00E+00">
                  <c:v>-2.8580099999999998E-3</c:v>
                </c:pt>
                <c:pt idx="44346" formatCode="0.00E+00">
                  <c:v>-2.9282900000000001E-3</c:v>
                </c:pt>
                <c:pt idx="44347" formatCode="0.00E+00">
                  <c:v>-2.9716E-3</c:v>
                </c:pt>
                <c:pt idx="44348" formatCode="0.00E+00">
                  <c:v>-2.9879799999999999E-3</c:v>
                </c:pt>
                <c:pt idx="44349" formatCode="0.00E+00">
                  <c:v>-2.9775399999999999E-3</c:v>
                </c:pt>
                <c:pt idx="44350" formatCode="0.00E+00">
                  <c:v>-2.9404600000000002E-3</c:v>
                </c:pt>
                <c:pt idx="44351" formatCode="0.00E+00">
                  <c:v>-2.87696E-3</c:v>
                </c:pt>
                <c:pt idx="44352" formatCode="0.00E+00">
                  <c:v>-2.7873500000000001E-3</c:v>
                </c:pt>
                <c:pt idx="44353" formatCode="0.00E+00">
                  <c:v>-2.6719700000000001E-3</c:v>
                </c:pt>
                <c:pt idx="44354" formatCode="0.00E+00">
                  <c:v>-2.53126E-3</c:v>
                </c:pt>
                <c:pt idx="44355" formatCode="0.00E+00">
                  <c:v>-2.3656800000000002E-3</c:v>
                </c:pt>
                <c:pt idx="44356" formatCode="0.00E+00">
                  <c:v>-2.17577E-3</c:v>
                </c:pt>
                <c:pt idx="44357" formatCode="0.00E+00">
                  <c:v>-1.9621299999999999E-3</c:v>
                </c:pt>
                <c:pt idx="44358" formatCode="0.00E+00">
                  <c:v>-1.7254E-3</c:v>
                </c:pt>
                <c:pt idx="44359" formatCode="0.00E+00">
                  <c:v>-1.4662900000000001E-3</c:v>
                </c:pt>
                <c:pt idx="44360" formatCode="0.00E+00">
                  <c:v>-1.1855500000000001E-3</c:v>
                </c:pt>
                <c:pt idx="44361" formatCode="0.00E+00">
                  <c:v>-8.8399099999999999E-4</c:v>
                </c:pt>
                <c:pt idx="44362" formatCode="0.00E+00">
                  <c:v>-5.6247600000000001E-4</c:v>
                </c:pt>
                <c:pt idx="44363" formatCode="0.00E+00">
                  <c:v>-2.2190999999999999E-4</c:v>
                </c:pt>
                <c:pt idx="44364" formatCode="0.00E+00">
                  <c:v>1.36754E-4</c:v>
                </c:pt>
                <c:pt idx="44365" formatCode="0.00E+00">
                  <c:v>5.12518E-4</c:v>
                </c:pt>
                <c:pt idx="44366" formatCode="0.00E+00">
                  <c:v>9.0434100000000002E-4</c:v>
                </c:pt>
                <c:pt idx="44367" formatCode="0.00E+00">
                  <c:v>1.3111399999999999E-3</c:v>
                </c:pt>
                <c:pt idx="44368" formatCode="0.00E+00">
                  <c:v>1.7318100000000001E-3</c:v>
                </c:pt>
                <c:pt idx="44369" formatCode="0.00E+00">
                  <c:v>2.1651800000000001E-3</c:v>
                </c:pt>
                <c:pt idx="44370" formatCode="0.00E+00">
                  <c:v>2.61006E-3</c:v>
                </c:pt>
                <c:pt idx="44371" formatCode="0.00E+00">
                  <c:v>3.0652499999999998E-3</c:v>
                </c:pt>
                <c:pt idx="44372" formatCode="0.00E+00">
                  <c:v>3.5294900000000001E-3</c:v>
                </c:pt>
                <c:pt idx="44373" formatCode="0.00E+00">
                  <c:v>4.0014999999999998E-3</c:v>
                </c:pt>
                <c:pt idx="44374" formatCode="0.00E+00">
                  <c:v>4.4799999999999996E-3</c:v>
                </c:pt>
                <c:pt idx="44375" formatCode="0.00E+00">
                  <c:v>4.9636599999999999E-3</c:v>
                </c:pt>
                <c:pt idx="44376" formatCode="0.00E+00">
                  <c:v>5.4511400000000002E-3</c:v>
                </c:pt>
                <c:pt idx="44377" formatCode="0.00E+00">
                  <c:v>5.9411000000000004E-3</c:v>
                </c:pt>
                <c:pt idx="44378" formatCode="0.00E+00">
                  <c:v>6.43218E-3</c:v>
                </c:pt>
                <c:pt idx="44379" formatCode="0.00E+00">
                  <c:v>6.9229900000000004E-3</c:v>
                </c:pt>
                <c:pt idx="44380" formatCode="0.00E+00">
                  <c:v>7.4121600000000001E-3</c:v>
                </c:pt>
                <c:pt idx="44381" formatCode="0.00E+00">
                  <c:v>7.8983000000000005E-3</c:v>
                </c:pt>
                <c:pt idx="44382" formatCode="0.00E+00">
                  <c:v>8.3800300000000001E-3</c:v>
                </c:pt>
                <c:pt idx="44383" formatCode="0.00E+00">
                  <c:v>8.8559599999999995E-3</c:v>
                </c:pt>
                <c:pt idx="44384" formatCode="0.00E+00">
                  <c:v>9.3247099999999999E-3</c:v>
                </c:pt>
                <c:pt idx="44385" formatCode="0.00E+00">
                  <c:v>9.7849100000000008E-3</c:v>
                </c:pt>
                <c:pt idx="44386">
                  <c:v>1.02352E-2</c:v>
                </c:pt>
                <c:pt idx="44387">
                  <c:v>1.06742E-2</c:v>
                </c:pt>
                <c:pt idx="44388">
                  <c:v>1.11006E-2</c:v>
                </c:pt>
                <c:pt idx="44389">
                  <c:v>1.15131E-2</c:v>
                </c:pt>
                <c:pt idx="44390">
                  <c:v>1.19104E-2</c:v>
                </c:pt>
                <c:pt idx="44391">
                  <c:v>1.22912E-2</c:v>
                </c:pt>
                <c:pt idx="44392">
                  <c:v>1.26543E-2</c:v>
                </c:pt>
                <c:pt idx="44393">
                  <c:v>1.29984E-2</c:v>
                </c:pt>
                <c:pt idx="44394">
                  <c:v>1.33224E-2</c:v>
                </c:pt>
                <c:pt idx="44395">
                  <c:v>1.3625099999999999E-2</c:v>
                </c:pt>
                <c:pt idx="44396">
                  <c:v>1.39054E-2</c:v>
                </c:pt>
                <c:pt idx="44397">
                  <c:v>1.41622E-2</c:v>
                </c:pt>
                <c:pt idx="44398">
                  <c:v>1.4394499999999999E-2</c:v>
                </c:pt>
                <c:pt idx="44399">
                  <c:v>1.46014E-2</c:v>
                </c:pt>
                <c:pt idx="44400">
                  <c:v>1.4781799999999999E-2</c:v>
                </c:pt>
                <c:pt idx="44401">
                  <c:v>1.49348E-2</c:v>
                </c:pt>
                <c:pt idx="44402">
                  <c:v>1.5059700000000001E-2</c:v>
                </c:pt>
                <c:pt idx="44403">
                  <c:v>1.5155500000000001E-2</c:v>
                </c:pt>
                <c:pt idx="44404">
                  <c:v>1.5221699999999999E-2</c:v>
                </c:pt>
                <c:pt idx="44405">
                  <c:v>1.5257400000000001E-2</c:v>
                </c:pt>
                <c:pt idx="44406">
                  <c:v>1.5262100000000001E-2</c:v>
                </c:pt>
                <c:pt idx="44407">
                  <c:v>1.5235200000000001E-2</c:v>
                </c:pt>
                <c:pt idx="44408">
                  <c:v>1.5176200000000001E-2</c:v>
                </c:pt>
                <c:pt idx="44409">
                  <c:v>1.50846E-2</c:v>
                </c:pt>
                <c:pt idx="44410">
                  <c:v>1.4959999999999999E-2</c:v>
                </c:pt>
                <c:pt idx="44411">
                  <c:v>1.48021E-2</c:v>
                </c:pt>
                <c:pt idx="44412">
                  <c:v>1.46106E-2</c:v>
                </c:pt>
                <c:pt idx="44413">
                  <c:v>1.43854E-2</c:v>
                </c:pt>
                <c:pt idx="44414">
                  <c:v>1.41263E-2</c:v>
                </c:pt>
                <c:pt idx="44415">
                  <c:v>1.38332E-2</c:v>
                </c:pt>
                <c:pt idx="44416">
                  <c:v>1.3506199999999999E-2</c:v>
                </c:pt>
                <c:pt idx="44417">
                  <c:v>1.31453E-2</c:v>
                </c:pt>
                <c:pt idx="44418">
                  <c:v>1.2750600000000001E-2</c:v>
                </c:pt>
                <c:pt idx="44419">
                  <c:v>1.2322400000000001E-2</c:v>
                </c:pt>
                <c:pt idx="44420">
                  <c:v>1.1860799999999999E-2</c:v>
                </c:pt>
                <c:pt idx="44421">
                  <c:v>1.1366299999999999E-2</c:v>
                </c:pt>
                <c:pt idx="44422">
                  <c:v>1.08393E-2</c:v>
                </c:pt>
                <c:pt idx="44423">
                  <c:v>1.02802E-2</c:v>
                </c:pt>
                <c:pt idx="44424" formatCode="0.00E+00">
                  <c:v>9.6895100000000001E-3</c:v>
                </c:pt>
                <c:pt idx="44425" formatCode="0.00E+00">
                  <c:v>9.0678800000000004E-3</c:v>
                </c:pt>
                <c:pt idx="44426" formatCode="0.00E+00">
                  <c:v>8.4159600000000001E-3</c:v>
                </c:pt>
                <c:pt idx="44427" formatCode="0.00E+00">
                  <c:v>7.7344800000000002E-3</c:v>
                </c:pt>
                <c:pt idx="44428" formatCode="0.00E+00">
                  <c:v>7.0242100000000003E-3</c:v>
                </c:pt>
                <c:pt idx="44429" formatCode="0.00E+00">
                  <c:v>6.2860199999999998E-3</c:v>
                </c:pt>
                <c:pt idx="44430" formatCode="0.00E+00">
                  <c:v>5.5208100000000001E-3</c:v>
                </c:pt>
                <c:pt idx="44431" formatCode="0.00E+00">
                  <c:v>4.7295499999999999E-3</c:v>
                </c:pt>
                <c:pt idx="44432" formatCode="0.00E+00">
                  <c:v>3.91326E-3</c:v>
                </c:pt>
                <c:pt idx="44433" formatCode="0.00E+00">
                  <c:v>3.0730200000000001E-3</c:v>
                </c:pt>
                <c:pt idx="44434" formatCode="0.00E+00">
                  <c:v>2.2099699999999999E-3</c:v>
                </c:pt>
                <c:pt idx="44435" formatCode="0.00E+00">
                  <c:v>1.32529E-3</c:v>
                </c:pt>
                <c:pt idx="44436" formatCode="0.00E+00">
                  <c:v>4.2022199999999999E-4</c:v>
                </c:pt>
                <c:pt idx="44437" formatCode="0.00E+00">
                  <c:v>-5.03959E-4</c:v>
                </c:pt>
                <c:pt idx="44438" formatCode="0.00E+00">
                  <c:v>-1.4459200000000001E-3</c:v>
                </c:pt>
                <c:pt idx="44439" formatCode="0.00E+00">
                  <c:v>-2.4042899999999999E-3</c:v>
                </c:pt>
                <c:pt idx="44440" formatCode="0.00E+00">
                  <c:v>-3.3776600000000002E-3</c:v>
                </c:pt>
                <c:pt idx="44441" formatCode="0.00E+00">
                  <c:v>-4.36456E-3</c:v>
                </c:pt>
                <c:pt idx="44442" formatCode="0.00E+00">
                  <c:v>-5.3635200000000001E-3</c:v>
                </c:pt>
                <c:pt idx="44443" formatCode="0.00E+00">
                  <c:v>-6.3730100000000001E-3</c:v>
                </c:pt>
                <c:pt idx="44444" formatCode="0.00E+00">
                  <c:v>-7.3914799999999998E-3</c:v>
                </c:pt>
                <c:pt idx="44445" formatCode="0.00E+00">
                  <c:v>-8.4173300000000006E-3</c:v>
                </c:pt>
                <c:pt idx="44446" formatCode="0.00E+00">
                  <c:v>-9.4489699999999992E-3</c:v>
                </c:pt>
                <c:pt idx="44447">
                  <c:v>-1.04847E-2</c:v>
                </c:pt>
                <c:pt idx="44448">
                  <c:v>-1.1523E-2</c:v>
                </c:pt>
                <c:pt idx="44449">
                  <c:v>-1.25621E-2</c:v>
                </c:pt>
                <c:pt idx="44450">
                  <c:v>-1.36004E-2</c:v>
                </c:pt>
                <c:pt idx="44451">
                  <c:v>-1.4636E-2</c:v>
                </c:pt>
                <c:pt idx="44452">
                  <c:v>-1.5667400000000001E-2</c:v>
                </c:pt>
                <c:pt idx="44453">
                  <c:v>-1.66929E-2</c:v>
                </c:pt>
                <c:pt idx="44454">
                  <c:v>-1.77106E-2</c:v>
                </c:pt>
                <c:pt idx="44455">
                  <c:v>-1.87189E-2</c:v>
                </c:pt>
                <c:pt idx="44456">
                  <c:v>-1.97161E-2</c:v>
                </c:pt>
                <c:pt idx="44457">
                  <c:v>-2.0700400000000001E-2</c:v>
                </c:pt>
                <c:pt idx="44458">
                  <c:v>-2.16703E-2</c:v>
                </c:pt>
                <c:pt idx="44459">
                  <c:v>-2.2623899999999999E-2</c:v>
                </c:pt>
                <c:pt idx="44460">
                  <c:v>-2.35596E-2</c:v>
                </c:pt>
                <c:pt idx="44461">
                  <c:v>-2.4475799999999999E-2</c:v>
                </c:pt>
                <c:pt idx="44462">
                  <c:v>-2.5370799999999999E-2</c:v>
                </c:pt>
                <c:pt idx="44463">
                  <c:v>-2.6242999999999999E-2</c:v>
                </c:pt>
                <c:pt idx="44464">
                  <c:v>-2.7090900000000001E-2</c:v>
                </c:pt>
                <c:pt idx="44465">
                  <c:v>-2.7912900000000001E-2</c:v>
                </c:pt>
                <c:pt idx="44466">
                  <c:v>-2.8707400000000001E-2</c:v>
                </c:pt>
                <c:pt idx="44467">
                  <c:v>-2.9473099999999999E-2</c:v>
                </c:pt>
                <c:pt idx="44468">
                  <c:v>-3.02084E-2</c:v>
                </c:pt>
                <c:pt idx="44469">
                  <c:v>-3.0911899999999999E-2</c:v>
                </c:pt>
                <c:pt idx="44470">
                  <c:v>-3.1582300000000001E-2</c:v>
                </c:pt>
                <c:pt idx="44471">
                  <c:v>-3.2218200000000002E-2</c:v>
                </c:pt>
                <c:pt idx="44472">
                  <c:v>-3.28185E-2</c:v>
                </c:pt>
                <c:pt idx="44473">
                  <c:v>-3.3381800000000003E-2</c:v>
                </c:pt>
                <c:pt idx="44474">
                  <c:v>-3.3907E-2</c:v>
                </c:pt>
                <c:pt idx="44475">
                  <c:v>-3.4393100000000003E-2</c:v>
                </c:pt>
                <c:pt idx="44476">
                  <c:v>-3.4838800000000003E-2</c:v>
                </c:pt>
                <c:pt idx="44477">
                  <c:v>-3.5243400000000001E-2</c:v>
                </c:pt>
                <c:pt idx="44478">
                  <c:v>-3.5605699999999997E-2</c:v>
                </c:pt>
                <c:pt idx="44479">
                  <c:v>-3.5924999999999999E-2</c:v>
                </c:pt>
                <c:pt idx="44480">
                  <c:v>-3.6200400000000001E-2</c:v>
                </c:pt>
                <c:pt idx="44481">
                  <c:v>-3.6431199999999997E-2</c:v>
                </c:pt>
                <c:pt idx="44482">
                  <c:v>-3.6616799999999998E-2</c:v>
                </c:pt>
                <c:pt idx="44483">
                  <c:v>-3.6756499999999998E-2</c:v>
                </c:pt>
                <c:pt idx="44484">
                  <c:v>-3.6849699999999999E-2</c:v>
                </c:pt>
                <c:pt idx="44485">
                  <c:v>-3.6896100000000001E-2</c:v>
                </c:pt>
                <c:pt idx="44486">
                  <c:v>-3.68951E-2</c:v>
                </c:pt>
                <c:pt idx="44487">
                  <c:v>-3.68466E-2</c:v>
                </c:pt>
                <c:pt idx="44488">
                  <c:v>-3.67503E-2</c:v>
                </c:pt>
                <c:pt idx="44489">
                  <c:v>-3.6605899999999997E-2</c:v>
                </c:pt>
                <c:pt idx="44490">
                  <c:v>-3.6413399999999999E-2</c:v>
                </c:pt>
                <c:pt idx="44491">
                  <c:v>-3.6172700000000002E-2</c:v>
                </c:pt>
                <c:pt idx="44492">
                  <c:v>-3.5883999999999999E-2</c:v>
                </c:pt>
                <c:pt idx="44493">
                  <c:v>-3.55474E-2</c:v>
                </c:pt>
                <c:pt idx="44494">
                  <c:v>-3.5162899999999997E-2</c:v>
                </c:pt>
                <c:pt idx="44495">
                  <c:v>-3.4730999999999998E-2</c:v>
                </c:pt>
                <c:pt idx="44496">
                  <c:v>-3.4251999999999998E-2</c:v>
                </c:pt>
                <c:pt idx="44497">
                  <c:v>-3.3726300000000001E-2</c:v>
                </c:pt>
                <c:pt idx="44498">
                  <c:v>-3.3154400000000001E-2</c:v>
                </c:pt>
                <c:pt idx="44499">
                  <c:v>-3.2536900000000001E-2</c:v>
                </c:pt>
                <c:pt idx="44500">
                  <c:v>-3.1874399999999997E-2</c:v>
                </c:pt>
                <c:pt idx="44501">
                  <c:v>-3.11677E-2</c:v>
                </c:pt>
                <c:pt idx="44502">
                  <c:v>-3.04175E-2</c:v>
                </c:pt>
                <c:pt idx="44503">
                  <c:v>-2.96247E-2</c:v>
                </c:pt>
                <c:pt idx="44504">
                  <c:v>-2.8790199999999998E-2</c:v>
                </c:pt>
                <c:pt idx="44505">
                  <c:v>-2.7915100000000002E-2</c:v>
                </c:pt>
                <c:pt idx="44506">
                  <c:v>-2.7000400000000001E-2</c:v>
                </c:pt>
                <c:pt idx="44507">
                  <c:v>-2.60471E-2</c:v>
                </c:pt>
                <c:pt idx="44508">
                  <c:v>-2.5056599999999998E-2</c:v>
                </c:pt>
                <c:pt idx="44509">
                  <c:v>-2.4029999999999999E-2</c:v>
                </c:pt>
                <c:pt idx="44510">
                  <c:v>-2.2968700000000002E-2</c:v>
                </c:pt>
                <c:pt idx="44511">
                  <c:v>-2.1874000000000001E-2</c:v>
                </c:pt>
                <c:pt idx="44512">
                  <c:v>-2.07473E-2</c:v>
                </c:pt>
                <c:pt idx="44513">
                  <c:v>-1.9590099999999999E-2</c:v>
                </c:pt>
                <c:pt idx="44514">
                  <c:v>-1.8403900000000001E-2</c:v>
                </c:pt>
                <c:pt idx="44515">
                  <c:v>-1.7190299999999999E-2</c:v>
                </c:pt>
                <c:pt idx="44516">
                  <c:v>-1.5950800000000001E-2</c:v>
                </c:pt>
                <c:pt idx="44517">
                  <c:v>-1.4687199999999999E-2</c:v>
                </c:pt>
                <c:pt idx="44518">
                  <c:v>-1.34012E-2</c:v>
                </c:pt>
                <c:pt idx="44519">
                  <c:v>-1.2094300000000001E-2</c:v>
                </c:pt>
                <c:pt idx="44520">
                  <c:v>-1.07685E-2</c:v>
                </c:pt>
                <c:pt idx="44521" formatCode="0.00E+00">
                  <c:v>-9.42548E-3</c:v>
                </c:pt>
                <c:pt idx="44522" formatCode="0.00E+00">
                  <c:v>-8.0670900000000007E-3</c:v>
                </c:pt>
                <c:pt idx="44523" formatCode="0.00E+00">
                  <c:v>-6.6951600000000003E-3</c:v>
                </c:pt>
                <c:pt idx="44524" formatCode="0.00E+00">
                  <c:v>-5.3115699999999998E-3</c:v>
                </c:pt>
                <c:pt idx="44525" formatCode="0.00E+00">
                  <c:v>-3.9182000000000002E-3</c:v>
                </c:pt>
                <c:pt idx="44526" formatCode="0.00E+00">
                  <c:v>-2.5169599999999999E-3</c:v>
                </c:pt>
                <c:pt idx="44527" formatCode="0.00E+00">
                  <c:v>-1.1097699999999999E-3</c:v>
                </c:pt>
                <c:pt idx="44528" formatCode="0.00E+00">
                  <c:v>3.0144500000000001E-4</c:v>
                </c:pt>
                <c:pt idx="44529" formatCode="0.00E+00">
                  <c:v>1.7147499999999999E-3</c:v>
                </c:pt>
                <c:pt idx="44530" formatCode="0.00E+00">
                  <c:v>3.1282100000000002E-3</c:v>
                </c:pt>
                <c:pt idx="44531" formatCode="0.00E+00">
                  <c:v>4.5398699999999997E-3</c:v>
                </c:pt>
                <c:pt idx="44532" formatCode="0.00E+00">
                  <c:v>5.9478100000000004E-3</c:v>
                </c:pt>
                <c:pt idx="44533" formatCode="0.00E+00">
                  <c:v>7.3500900000000001E-3</c:v>
                </c:pt>
                <c:pt idx="44534" formatCode="0.00E+00">
                  <c:v>8.7447700000000007E-3</c:v>
                </c:pt>
                <c:pt idx="44535">
                  <c:v>1.013E-2</c:v>
                </c:pt>
                <c:pt idx="44536">
                  <c:v>1.15038E-2</c:v>
                </c:pt>
                <c:pt idx="44537">
                  <c:v>1.28643E-2</c:v>
                </c:pt>
                <c:pt idx="44538">
                  <c:v>1.4209599999999999E-2</c:v>
                </c:pt>
                <c:pt idx="44539">
                  <c:v>1.5538E-2</c:v>
                </c:pt>
                <c:pt idx="44540">
                  <c:v>1.6847600000000001E-2</c:v>
                </c:pt>
                <c:pt idx="44541">
                  <c:v>1.8136599999999999E-2</c:v>
                </c:pt>
                <c:pt idx="44542">
                  <c:v>1.9403400000000001E-2</c:v>
                </c:pt>
                <c:pt idx="44543">
                  <c:v>2.0646000000000001E-2</c:v>
                </c:pt>
                <c:pt idx="44544">
                  <c:v>2.1863E-2</c:v>
                </c:pt>
                <c:pt idx="44545">
                  <c:v>2.3052599999999999E-2</c:v>
                </c:pt>
                <c:pt idx="44546">
                  <c:v>2.4213200000000001E-2</c:v>
                </c:pt>
                <c:pt idx="44547">
                  <c:v>2.5343399999999999E-2</c:v>
                </c:pt>
                <c:pt idx="44548">
                  <c:v>2.6441599999999999E-2</c:v>
                </c:pt>
                <c:pt idx="44549">
                  <c:v>2.7506300000000001E-2</c:v>
                </c:pt>
                <c:pt idx="44550">
                  <c:v>2.8536200000000001E-2</c:v>
                </c:pt>
                <c:pt idx="44551">
                  <c:v>2.9529900000000001E-2</c:v>
                </c:pt>
                <c:pt idx="44552">
                  <c:v>3.0486099999999999E-2</c:v>
                </c:pt>
                <c:pt idx="44553">
                  <c:v>3.14037E-2</c:v>
                </c:pt>
                <c:pt idx="44554">
                  <c:v>3.2281299999999999E-2</c:v>
                </c:pt>
                <c:pt idx="44555">
                  <c:v>3.3118000000000002E-2</c:v>
                </c:pt>
                <c:pt idx="44556">
                  <c:v>3.3912600000000001E-2</c:v>
                </c:pt>
                <c:pt idx="44557">
                  <c:v>3.4664300000000002E-2</c:v>
                </c:pt>
                <c:pt idx="44558">
                  <c:v>3.5372000000000001E-2</c:v>
                </c:pt>
                <c:pt idx="44559">
                  <c:v>3.6034999999999998E-2</c:v>
                </c:pt>
                <c:pt idx="44560">
                  <c:v>3.6652499999999998E-2</c:v>
                </c:pt>
                <c:pt idx="44561">
                  <c:v>3.7223800000000001E-2</c:v>
                </c:pt>
                <c:pt idx="44562">
                  <c:v>3.7748200000000003E-2</c:v>
                </c:pt>
                <c:pt idx="44563">
                  <c:v>3.8225200000000001E-2</c:v>
                </c:pt>
                <c:pt idx="44564">
                  <c:v>3.86542E-2</c:v>
                </c:pt>
                <c:pt idx="44565">
                  <c:v>3.9035E-2</c:v>
                </c:pt>
                <c:pt idx="44566">
                  <c:v>3.9367199999999998E-2</c:v>
                </c:pt>
                <c:pt idx="44567">
                  <c:v>3.9650400000000002E-2</c:v>
                </c:pt>
                <c:pt idx="44568">
                  <c:v>3.9884500000000003E-2</c:v>
                </c:pt>
                <c:pt idx="44569">
                  <c:v>4.0069399999999998E-2</c:v>
                </c:pt>
                <c:pt idx="44570">
                  <c:v>4.0205100000000001E-2</c:v>
                </c:pt>
                <c:pt idx="44571">
                  <c:v>4.0291500000000001E-2</c:v>
                </c:pt>
                <c:pt idx="44572">
                  <c:v>4.0328799999999998E-2</c:v>
                </c:pt>
                <c:pt idx="44573">
                  <c:v>4.0317199999999997E-2</c:v>
                </c:pt>
                <c:pt idx="44574">
                  <c:v>4.0256899999999998E-2</c:v>
                </c:pt>
                <c:pt idx="44575">
                  <c:v>4.0148299999999998E-2</c:v>
                </c:pt>
                <c:pt idx="44576">
                  <c:v>3.9991699999999998E-2</c:v>
                </c:pt>
                <c:pt idx="44577">
                  <c:v>3.9787700000000002E-2</c:v>
                </c:pt>
                <c:pt idx="44578">
                  <c:v>3.9536700000000001E-2</c:v>
                </c:pt>
                <c:pt idx="44579">
                  <c:v>3.9239400000000001E-2</c:v>
                </c:pt>
                <c:pt idx="44580">
                  <c:v>3.8896500000000001E-2</c:v>
                </c:pt>
                <c:pt idx="44581">
                  <c:v>3.85087E-2</c:v>
                </c:pt>
                <c:pt idx="44582">
                  <c:v>3.8076800000000001E-2</c:v>
                </c:pt>
                <c:pt idx="44583">
                  <c:v>3.7601599999999999E-2</c:v>
                </c:pt>
                <c:pt idx="44584">
                  <c:v>3.7084199999999998E-2</c:v>
                </c:pt>
                <c:pt idx="44585">
                  <c:v>3.65254E-2</c:v>
                </c:pt>
                <c:pt idx="44586">
                  <c:v>3.59265E-2</c:v>
                </c:pt>
                <c:pt idx="44587">
                  <c:v>3.5288399999999998E-2</c:v>
                </c:pt>
                <c:pt idx="44588">
                  <c:v>3.4612200000000003E-2</c:v>
                </c:pt>
                <c:pt idx="44589">
                  <c:v>3.3899400000000003E-2</c:v>
                </c:pt>
                <c:pt idx="44590">
                  <c:v>3.3151E-2</c:v>
                </c:pt>
                <c:pt idx="44591">
                  <c:v>3.2368399999999999E-2</c:v>
                </c:pt>
                <c:pt idx="44592">
                  <c:v>3.1552900000000002E-2</c:v>
                </c:pt>
                <c:pt idx="44593">
                  <c:v>3.0706000000000001E-2</c:v>
                </c:pt>
                <c:pt idx="44594">
                  <c:v>2.9829100000000001E-2</c:v>
                </c:pt>
                <c:pt idx="44595">
                  <c:v>2.8923600000000001E-2</c:v>
                </c:pt>
                <c:pt idx="44596">
                  <c:v>2.7991100000000001E-2</c:v>
                </c:pt>
                <c:pt idx="44597">
                  <c:v>2.7033000000000001E-2</c:v>
                </c:pt>
                <c:pt idx="44598">
                  <c:v>2.6051000000000001E-2</c:v>
                </c:pt>
                <c:pt idx="44599">
                  <c:v>2.5046599999999999E-2</c:v>
                </c:pt>
                <c:pt idx="44600">
                  <c:v>2.4021500000000001E-2</c:v>
                </c:pt>
                <c:pt idx="44601">
                  <c:v>2.2977299999999999E-2</c:v>
                </c:pt>
                <c:pt idx="44602">
                  <c:v>2.19156E-2</c:v>
                </c:pt>
                <c:pt idx="44603">
                  <c:v>2.0838200000000001E-2</c:v>
                </c:pt>
                <c:pt idx="44604">
                  <c:v>1.97466E-2</c:v>
                </c:pt>
                <c:pt idx="44605">
                  <c:v>1.8642599999999999E-2</c:v>
                </c:pt>
                <c:pt idx="44606">
                  <c:v>1.7527899999999999E-2</c:v>
                </c:pt>
                <c:pt idx="44607">
                  <c:v>1.6404200000000001E-2</c:v>
                </c:pt>
                <c:pt idx="44608">
                  <c:v>1.5273200000000001E-2</c:v>
                </c:pt>
                <c:pt idx="44609">
                  <c:v>1.41365E-2</c:v>
                </c:pt>
                <c:pt idx="44610">
                  <c:v>1.2996000000000001E-2</c:v>
                </c:pt>
                <c:pt idx="44611">
                  <c:v>1.18531E-2</c:v>
                </c:pt>
                <c:pt idx="44612">
                  <c:v>1.0709700000000001E-2</c:v>
                </c:pt>
                <c:pt idx="44613" formatCode="0.00E+00">
                  <c:v>9.56743E-3</c:v>
                </c:pt>
                <c:pt idx="44614" formatCode="0.00E+00">
                  <c:v>8.4278600000000006E-3</c:v>
                </c:pt>
                <c:pt idx="44615" formatCode="0.00E+00">
                  <c:v>7.2926299999999996E-3</c:v>
                </c:pt>
                <c:pt idx="44616" formatCode="0.00E+00">
                  <c:v>6.1633699999999996E-3</c:v>
                </c:pt>
                <c:pt idx="44617" formatCode="0.00E+00">
                  <c:v>5.0416300000000001E-3</c:v>
                </c:pt>
                <c:pt idx="44618" formatCode="0.00E+00">
                  <c:v>3.9289700000000004E-3</c:v>
                </c:pt>
                <c:pt idx="44619" formatCode="0.00E+00">
                  <c:v>2.8269200000000001E-3</c:v>
                </c:pt>
                <c:pt idx="44620" formatCode="0.00E+00">
                  <c:v>1.7369499999999999E-3</c:v>
                </c:pt>
                <c:pt idx="44621" formatCode="0.00E+00">
                  <c:v>6.6053100000000001E-4</c:v>
                </c:pt>
                <c:pt idx="44622" formatCode="0.00E+00">
                  <c:v>-4.0093300000000002E-4</c:v>
                </c:pt>
                <c:pt idx="44623" formatCode="0.00E+00">
                  <c:v>-1.4460600000000001E-3</c:v>
                </c:pt>
                <c:pt idx="44624" formatCode="0.00E+00">
                  <c:v>-2.4735099999999999E-3</c:v>
                </c:pt>
                <c:pt idx="44625" formatCode="0.00E+00">
                  <c:v>-3.4819999999999999E-3</c:v>
                </c:pt>
                <c:pt idx="44626" formatCode="0.00E+00">
                  <c:v>-4.4702700000000001E-3</c:v>
                </c:pt>
                <c:pt idx="44627" formatCode="0.00E+00">
                  <c:v>-5.4371300000000001E-3</c:v>
                </c:pt>
                <c:pt idx="44628" formatCode="0.00E+00">
                  <c:v>-6.3814199999999996E-3</c:v>
                </c:pt>
                <c:pt idx="44629" formatCode="0.00E+00">
                  <c:v>-7.3020400000000001E-3</c:v>
                </c:pt>
                <c:pt idx="44630" formatCode="0.00E+00">
                  <c:v>-8.1979400000000008E-3</c:v>
                </c:pt>
                <c:pt idx="44631" formatCode="0.00E+00">
                  <c:v>-9.0681300000000006E-3</c:v>
                </c:pt>
                <c:pt idx="44632" formatCode="0.00E+00">
                  <c:v>-9.9116599999999992E-3</c:v>
                </c:pt>
                <c:pt idx="44633">
                  <c:v>-1.07277E-2</c:v>
                </c:pt>
                <c:pt idx="44634">
                  <c:v>-1.1515299999999999E-2</c:v>
                </c:pt>
                <c:pt idx="44635">
                  <c:v>-1.22738E-2</c:v>
                </c:pt>
                <c:pt idx="44636">
                  <c:v>-1.3002400000000001E-2</c:v>
                </c:pt>
                <c:pt idx="44637">
                  <c:v>-1.37006E-2</c:v>
                </c:pt>
                <c:pt idx="44638">
                  <c:v>-1.4367700000000001E-2</c:v>
                </c:pt>
                <c:pt idx="44639">
                  <c:v>-1.50031E-2</c:v>
                </c:pt>
                <c:pt idx="44640">
                  <c:v>-1.5606500000000001E-2</c:v>
                </c:pt>
                <c:pt idx="44641">
                  <c:v>-1.6177500000000001E-2</c:v>
                </c:pt>
                <c:pt idx="44642">
                  <c:v>-1.6715600000000001E-2</c:v>
                </c:pt>
                <c:pt idx="44643">
                  <c:v>-1.7220699999999999E-2</c:v>
                </c:pt>
                <c:pt idx="44644">
                  <c:v>-1.76925E-2</c:v>
                </c:pt>
                <c:pt idx="44645">
                  <c:v>-1.8130799999999999E-2</c:v>
                </c:pt>
                <c:pt idx="44646">
                  <c:v>-1.8535599999999999E-2</c:v>
                </c:pt>
                <c:pt idx="44647">
                  <c:v>-1.8906800000000001E-2</c:v>
                </c:pt>
                <c:pt idx="44648">
                  <c:v>-1.9244600000000001E-2</c:v>
                </c:pt>
                <c:pt idx="44649">
                  <c:v>-1.9548900000000001E-2</c:v>
                </c:pt>
                <c:pt idx="44650">
                  <c:v>-1.9820000000000001E-2</c:v>
                </c:pt>
                <c:pt idx="44651">
                  <c:v>-2.0058099999999999E-2</c:v>
                </c:pt>
                <c:pt idx="44652">
                  <c:v>-2.0263400000000001E-2</c:v>
                </c:pt>
                <c:pt idx="44653">
                  <c:v>-2.0436200000000002E-2</c:v>
                </c:pt>
                <c:pt idx="44654">
                  <c:v>-2.0577100000000001E-2</c:v>
                </c:pt>
                <c:pt idx="44655">
                  <c:v>-2.0686400000000001E-2</c:v>
                </c:pt>
                <c:pt idx="44656">
                  <c:v>-2.0764700000000001E-2</c:v>
                </c:pt>
                <c:pt idx="44657">
                  <c:v>-2.0812400000000002E-2</c:v>
                </c:pt>
                <c:pt idx="44658">
                  <c:v>-2.08303E-2</c:v>
                </c:pt>
                <c:pt idx="44659">
                  <c:v>-2.0818900000000001E-2</c:v>
                </c:pt>
                <c:pt idx="44660">
                  <c:v>-2.0778999999999999E-2</c:v>
                </c:pt>
                <c:pt idx="44661">
                  <c:v>-2.0711299999999998E-2</c:v>
                </c:pt>
                <c:pt idx="44662">
                  <c:v>-2.0616700000000002E-2</c:v>
                </c:pt>
                <c:pt idx="44663">
                  <c:v>-2.0495900000000001E-2</c:v>
                </c:pt>
                <c:pt idx="44664">
                  <c:v>-2.0349900000000001E-2</c:v>
                </c:pt>
                <c:pt idx="44665">
                  <c:v>-2.0179599999999999E-2</c:v>
                </c:pt>
                <c:pt idx="44666">
                  <c:v>-1.9985900000000001E-2</c:v>
                </c:pt>
                <c:pt idx="44667">
                  <c:v>-1.9769800000000001E-2</c:v>
                </c:pt>
                <c:pt idx="44668">
                  <c:v>-1.9532399999999998E-2</c:v>
                </c:pt>
                <c:pt idx="44669">
                  <c:v>-1.9274699999999999E-2</c:v>
                </c:pt>
                <c:pt idx="44670">
                  <c:v>-1.8997799999999999E-2</c:v>
                </c:pt>
                <c:pt idx="44671">
                  <c:v>-1.8702900000000001E-2</c:v>
                </c:pt>
                <c:pt idx="44672">
                  <c:v>-1.8390900000000002E-2</c:v>
                </c:pt>
                <c:pt idx="44673">
                  <c:v>-1.8063099999999999E-2</c:v>
                </c:pt>
                <c:pt idx="44674">
                  <c:v>-1.7720699999999999E-2</c:v>
                </c:pt>
                <c:pt idx="44675">
                  <c:v>-1.7364899999999999E-2</c:v>
                </c:pt>
                <c:pt idx="44676">
                  <c:v>-1.69967E-2</c:v>
                </c:pt>
                <c:pt idx="44677">
                  <c:v>-1.66175E-2</c:v>
                </c:pt>
                <c:pt idx="44678">
                  <c:v>-1.62285E-2</c:v>
                </c:pt>
                <c:pt idx="44679">
                  <c:v>-1.5830899999999998E-2</c:v>
                </c:pt>
                <c:pt idx="44680">
                  <c:v>-1.54258E-2</c:v>
                </c:pt>
                <c:pt idx="44681">
                  <c:v>-1.5014599999999999E-2</c:v>
                </c:pt>
                <c:pt idx="44682">
                  <c:v>-1.45985E-2</c:v>
                </c:pt>
                <c:pt idx="44683">
                  <c:v>-1.41785E-2</c:v>
                </c:pt>
                <c:pt idx="44684">
                  <c:v>-1.37561E-2</c:v>
                </c:pt>
                <c:pt idx="44685">
                  <c:v>-1.33323E-2</c:v>
                </c:pt>
                <c:pt idx="44686">
                  <c:v>-1.29084E-2</c:v>
                </c:pt>
                <c:pt idx="44687">
                  <c:v>-1.2485400000000001E-2</c:v>
                </c:pt>
                <c:pt idx="44688">
                  <c:v>-1.2064699999999999E-2</c:v>
                </c:pt>
                <c:pt idx="44689">
                  <c:v>-1.16472E-2</c:v>
                </c:pt>
                <c:pt idx="44690">
                  <c:v>-1.12342E-2</c:v>
                </c:pt>
                <c:pt idx="44691">
                  <c:v>-1.08266E-2</c:v>
                </c:pt>
                <c:pt idx="44692">
                  <c:v>-1.0425500000000001E-2</c:v>
                </c:pt>
                <c:pt idx="44693">
                  <c:v>-1.00321E-2</c:v>
                </c:pt>
                <c:pt idx="44694" formatCode="0.00E+00">
                  <c:v>-9.64718E-3</c:v>
                </c:pt>
                <c:pt idx="44695" formatCode="0.00E+00">
                  <c:v>-9.2718200000000001E-3</c:v>
                </c:pt>
                <c:pt idx="44696" formatCode="0.00E+00">
                  <c:v>-8.9069200000000005E-3</c:v>
                </c:pt>
                <c:pt idx="44697" formatCode="0.00E+00">
                  <c:v>-8.5533699999999994E-3</c:v>
                </c:pt>
                <c:pt idx="44698" formatCode="0.00E+00">
                  <c:v>-8.2120300000000004E-3</c:v>
                </c:pt>
                <c:pt idx="44699" formatCode="0.00E+00">
                  <c:v>-7.8837000000000004E-3</c:v>
                </c:pt>
                <c:pt idx="44700" formatCode="0.00E+00">
                  <c:v>-7.5691700000000001E-3</c:v>
                </c:pt>
                <c:pt idx="44701" formatCode="0.00E+00">
                  <c:v>-7.2691500000000003E-3</c:v>
                </c:pt>
                <c:pt idx="44702" formatCode="0.00E+00">
                  <c:v>-6.9843300000000004E-3</c:v>
                </c:pt>
                <c:pt idx="44703" formatCode="0.00E+00">
                  <c:v>-6.7153400000000002E-3</c:v>
                </c:pt>
                <c:pt idx="44704" formatCode="0.00E+00">
                  <c:v>-6.4627799999999996E-3</c:v>
                </c:pt>
                <c:pt idx="44705" formatCode="0.00E+00">
                  <c:v>-6.2271799999999997E-3</c:v>
                </c:pt>
                <c:pt idx="44706" formatCode="0.00E+00">
                  <c:v>-6.0090300000000003E-3</c:v>
                </c:pt>
                <c:pt idx="44707" formatCode="0.00E+00">
                  <c:v>-5.8087700000000004E-3</c:v>
                </c:pt>
                <c:pt idx="44708" formatCode="0.00E+00">
                  <c:v>-5.6267899999999996E-3</c:v>
                </c:pt>
                <c:pt idx="44709" formatCode="0.00E+00">
                  <c:v>-5.4634100000000001E-3</c:v>
                </c:pt>
                <c:pt idx="44710" formatCode="0.00E+00">
                  <c:v>-5.3189300000000004E-3</c:v>
                </c:pt>
                <c:pt idx="44711" formatCode="0.00E+00">
                  <c:v>-5.1935699999999998E-3</c:v>
                </c:pt>
                <c:pt idx="44712" formatCode="0.00E+00">
                  <c:v>-5.0875E-3</c:v>
                </c:pt>
                <c:pt idx="44713" formatCode="0.00E+00">
                  <c:v>-5.0008400000000003E-3</c:v>
                </c:pt>
                <c:pt idx="44714" formatCode="0.00E+00">
                  <c:v>-4.9336600000000003E-3</c:v>
                </c:pt>
                <c:pt idx="44715" formatCode="0.00E+00">
                  <c:v>-4.8859699999999999E-3</c:v>
                </c:pt>
                <c:pt idx="44716" formatCode="0.00E+00">
                  <c:v>-4.8577200000000003E-3</c:v>
                </c:pt>
                <c:pt idx="44717" formatCode="0.00E+00">
                  <c:v>-4.8488100000000003E-3</c:v>
                </c:pt>
                <c:pt idx="44718" formatCode="0.00E+00">
                  <c:v>-4.8590999999999999E-3</c:v>
                </c:pt>
                <c:pt idx="44719" formatCode="0.00E+00">
                  <c:v>-4.8883599999999996E-3</c:v>
                </c:pt>
                <c:pt idx="44720" formatCode="0.00E+00">
                  <c:v>-4.9363499999999999E-3</c:v>
                </c:pt>
                <c:pt idx="44721" formatCode="0.00E+00">
                  <c:v>-5.0027500000000003E-3</c:v>
                </c:pt>
                <c:pt idx="44722" formatCode="0.00E+00">
                  <c:v>-5.0872000000000001E-3</c:v>
                </c:pt>
                <c:pt idx="44723" formatCode="0.00E+00">
                  <c:v>-5.1892700000000002E-3</c:v>
                </c:pt>
                <c:pt idx="44724" formatCode="0.00E+00">
                  <c:v>-5.3084999999999999E-3</c:v>
                </c:pt>
                <c:pt idx="44725" formatCode="0.00E+00">
                  <c:v>-5.4443800000000004E-3</c:v>
                </c:pt>
                <c:pt idx="44726" formatCode="0.00E+00">
                  <c:v>-5.5963300000000001E-3</c:v>
                </c:pt>
                <c:pt idx="44727" formatCode="0.00E+00">
                  <c:v>-5.7637499999999998E-3</c:v>
                </c:pt>
                <c:pt idx="44728" formatCode="0.00E+00">
                  <c:v>-5.94598E-3</c:v>
                </c:pt>
                <c:pt idx="44729" formatCode="0.00E+00">
                  <c:v>-6.1423099999999998E-3</c:v>
                </c:pt>
                <c:pt idx="44730" formatCode="0.00E+00">
                  <c:v>-6.3520099999999999E-3</c:v>
                </c:pt>
                <c:pt idx="44731" formatCode="0.00E+00">
                  <c:v>-6.5742800000000001E-3</c:v>
                </c:pt>
                <c:pt idx="44732" formatCode="0.00E+00">
                  <c:v>-6.8082999999999998E-3</c:v>
                </c:pt>
                <c:pt idx="44733" formatCode="0.00E+00">
                  <c:v>-7.0531999999999999E-3</c:v>
                </c:pt>
                <c:pt idx="44734" formatCode="0.00E+00">
                  <c:v>-7.3080899999999997E-3</c:v>
                </c:pt>
                <c:pt idx="44735" formatCode="0.00E+00">
                  <c:v>-7.5720199999999996E-3</c:v>
                </c:pt>
                <c:pt idx="44736" formatCode="0.00E+00">
                  <c:v>-7.84404E-3</c:v>
                </c:pt>
                <c:pt idx="44737" formatCode="0.00E+00">
                  <c:v>-8.1231399999999992E-3</c:v>
                </c:pt>
                <c:pt idx="44738" formatCode="0.00E+00">
                  <c:v>-8.4083100000000004E-3</c:v>
                </c:pt>
                <c:pt idx="44739" formatCode="0.00E+00">
                  <c:v>-8.6984799999999998E-3</c:v>
                </c:pt>
                <c:pt idx="44740" formatCode="0.00E+00">
                  <c:v>-8.99259E-3</c:v>
                </c:pt>
                <c:pt idx="44741" formatCode="0.00E+00">
                  <c:v>-9.2895300000000007E-3</c:v>
                </c:pt>
                <c:pt idx="44742" formatCode="0.00E+00">
                  <c:v>-9.5881999999999998E-3</c:v>
                </c:pt>
                <c:pt idx="44743" formatCode="0.00E+00">
                  <c:v>-9.8874600000000007E-3</c:v>
                </c:pt>
                <c:pt idx="44744">
                  <c:v>-1.0186199999999999E-2</c:v>
                </c:pt>
                <c:pt idx="44745">
                  <c:v>-1.04832E-2</c:v>
                </c:pt>
                <c:pt idx="44746">
                  <c:v>-1.07773E-2</c:v>
                </c:pt>
                <c:pt idx="44747">
                  <c:v>-1.10674E-2</c:v>
                </c:pt>
                <c:pt idx="44748">
                  <c:v>-1.13522E-2</c:v>
                </c:pt>
                <c:pt idx="44749">
                  <c:v>-1.16306E-2</c:v>
                </c:pt>
                <c:pt idx="44750">
                  <c:v>-1.1901500000000001E-2</c:v>
                </c:pt>
                <c:pt idx="44751">
                  <c:v>-1.21636E-2</c:v>
                </c:pt>
                <c:pt idx="44752">
                  <c:v>-1.24157E-2</c:v>
                </c:pt>
                <c:pt idx="44753">
                  <c:v>-1.26567E-2</c:v>
                </c:pt>
                <c:pt idx="44754">
                  <c:v>-1.2885600000000001E-2</c:v>
                </c:pt>
                <c:pt idx="44755">
                  <c:v>-1.3101E-2</c:v>
                </c:pt>
                <c:pt idx="44756">
                  <c:v>-1.33019E-2</c:v>
                </c:pt>
                <c:pt idx="44757">
                  <c:v>-1.34872E-2</c:v>
                </c:pt>
                <c:pt idx="44758">
                  <c:v>-1.36559E-2</c:v>
                </c:pt>
                <c:pt idx="44759">
                  <c:v>-1.3806799999999999E-2</c:v>
                </c:pt>
                <c:pt idx="44760">
                  <c:v>-1.3938900000000001E-2</c:v>
                </c:pt>
                <c:pt idx="44761">
                  <c:v>-1.4051299999999999E-2</c:v>
                </c:pt>
                <c:pt idx="44762">
                  <c:v>-1.41429E-2</c:v>
                </c:pt>
                <c:pt idx="44763">
                  <c:v>-1.4212900000000001E-2</c:v>
                </c:pt>
                <c:pt idx="44764">
                  <c:v>-1.4260200000000001E-2</c:v>
                </c:pt>
                <c:pt idx="44765">
                  <c:v>-1.42842E-2</c:v>
                </c:pt>
                <c:pt idx="44766">
                  <c:v>-1.4283799999999999E-2</c:v>
                </c:pt>
                <c:pt idx="44767">
                  <c:v>-1.42583E-2</c:v>
                </c:pt>
                <c:pt idx="44768">
                  <c:v>-1.42071E-2</c:v>
                </c:pt>
                <c:pt idx="44769">
                  <c:v>-1.41294E-2</c:v>
                </c:pt>
                <c:pt idx="44770">
                  <c:v>-1.4024500000000001E-2</c:v>
                </c:pt>
                <c:pt idx="44771">
                  <c:v>-1.3891799999999999E-2</c:v>
                </c:pt>
                <c:pt idx="44772">
                  <c:v>-1.37308E-2</c:v>
                </c:pt>
                <c:pt idx="44773">
                  <c:v>-1.35411E-2</c:v>
                </c:pt>
                <c:pt idx="44774">
                  <c:v>-1.33221E-2</c:v>
                </c:pt>
                <c:pt idx="44775">
                  <c:v>-1.3073400000000001E-2</c:v>
                </c:pt>
                <c:pt idx="44776">
                  <c:v>-1.2794700000000001E-2</c:v>
                </c:pt>
                <c:pt idx="44777">
                  <c:v>-1.24858E-2</c:v>
                </c:pt>
                <c:pt idx="44778">
                  <c:v>-1.21464E-2</c:v>
                </c:pt>
                <c:pt idx="44779">
                  <c:v>-1.1776399999999999E-2</c:v>
                </c:pt>
                <c:pt idx="44780">
                  <c:v>-1.13756E-2</c:v>
                </c:pt>
                <c:pt idx="44781">
                  <c:v>-1.09441E-2</c:v>
                </c:pt>
                <c:pt idx="44782">
                  <c:v>-1.04817E-2</c:v>
                </c:pt>
                <c:pt idx="44783" formatCode="0.00E+00">
                  <c:v>-9.9887299999999995E-3</c:v>
                </c:pt>
                <c:pt idx="44784" formatCode="0.00E+00">
                  <c:v>-9.4651700000000002E-3</c:v>
                </c:pt>
                <c:pt idx="44785" formatCode="0.00E+00">
                  <c:v>-8.9112700000000006E-3</c:v>
                </c:pt>
                <c:pt idx="44786" formatCode="0.00E+00">
                  <c:v>-8.3273099999999992E-3</c:v>
                </c:pt>
                <c:pt idx="44787" formatCode="0.00E+00">
                  <c:v>-7.7136000000000001E-3</c:v>
                </c:pt>
                <c:pt idx="44788" formatCode="0.00E+00">
                  <c:v>-7.0705500000000001E-3</c:v>
                </c:pt>
                <c:pt idx="44789" formatCode="0.00E+00">
                  <c:v>-6.3985999999999999E-3</c:v>
                </c:pt>
                <c:pt idx="44790" formatCode="0.00E+00">
                  <c:v>-5.6982700000000001E-3</c:v>
                </c:pt>
                <c:pt idx="44791" formatCode="0.00E+00">
                  <c:v>-4.9701399999999996E-3</c:v>
                </c:pt>
                <c:pt idx="44792" formatCode="0.00E+00">
                  <c:v>-4.21485E-3</c:v>
                </c:pt>
                <c:pt idx="44793" formatCode="0.00E+00">
                  <c:v>-3.4331000000000001E-3</c:v>
                </c:pt>
                <c:pt idx="44794" formatCode="0.00E+00">
                  <c:v>-2.6256399999999998E-3</c:v>
                </c:pt>
                <c:pt idx="44795" formatCode="0.00E+00">
                  <c:v>-1.7932899999999999E-3</c:v>
                </c:pt>
                <c:pt idx="44796" formatCode="0.00E+00">
                  <c:v>-9.3691599999999999E-4</c:v>
                </c:pt>
                <c:pt idx="44797" formatCode="0.00E+00">
                  <c:v>-5.7458099999999998E-5</c:v>
                </c:pt>
                <c:pt idx="44798" formatCode="0.00E+00">
                  <c:v>8.44102E-4</c:v>
                </c:pt>
                <c:pt idx="44799" formatCode="0.00E+00">
                  <c:v>1.76673E-3</c:v>
                </c:pt>
                <c:pt idx="44800" formatCode="0.00E+00">
                  <c:v>2.7093299999999998E-3</c:v>
                </c:pt>
                <c:pt idx="44801" formatCode="0.00E+00">
                  <c:v>3.6707599999999999E-3</c:v>
                </c:pt>
                <c:pt idx="44802" formatCode="0.00E+00">
                  <c:v>4.6498299999999998E-3</c:v>
                </c:pt>
                <c:pt idx="44803" formatCode="0.00E+00">
                  <c:v>5.6452999999999998E-3</c:v>
                </c:pt>
                <c:pt idx="44804" formatCode="0.00E+00">
                  <c:v>6.6559000000000002E-3</c:v>
                </c:pt>
                <c:pt idx="44805" formatCode="0.00E+00">
                  <c:v>7.6802900000000002E-3</c:v>
                </c:pt>
                <c:pt idx="44806" formatCode="0.00E+00">
                  <c:v>8.7171000000000002E-3</c:v>
                </c:pt>
                <c:pt idx="44807" formatCode="0.00E+00">
                  <c:v>9.7649299999999998E-3</c:v>
                </c:pt>
                <c:pt idx="44808">
                  <c:v>1.08223E-2</c:v>
                </c:pt>
                <c:pt idx="44809">
                  <c:v>1.18878E-2</c:v>
                </c:pt>
                <c:pt idx="44810">
                  <c:v>1.29599E-2</c:v>
                </c:pt>
                <c:pt idx="44811">
                  <c:v>1.4037000000000001E-2</c:v>
                </c:pt>
                <c:pt idx="44812">
                  <c:v>1.5117500000000001E-2</c:v>
                </c:pt>
                <c:pt idx="44813">
                  <c:v>1.6199999999999999E-2</c:v>
                </c:pt>
                <c:pt idx="44814">
                  <c:v>1.7282599999999999E-2</c:v>
                </c:pt>
                <c:pt idx="44815">
                  <c:v>1.8363899999999999E-2</c:v>
                </c:pt>
                <c:pt idx="44816">
                  <c:v>1.94422E-2</c:v>
                </c:pt>
                <c:pt idx="44817">
                  <c:v>2.0515700000000001E-2</c:v>
                </c:pt>
                <c:pt idx="44818">
                  <c:v>2.1582799999999999E-2</c:v>
                </c:pt>
                <c:pt idx="44819">
                  <c:v>2.26418E-2</c:v>
                </c:pt>
                <c:pt idx="44820">
                  <c:v>2.3691E-2</c:v>
                </c:pt>
                <c:pt idx="44821">
                  <c:v>2.4728699999999999E-2</c:v>
                </c:pt>
                <c:pt idx="44822">
                  <c:v>2.57533E-2</c:v>
                </c:pt>
                <c:pt idx="44823">
                  <c:v>2.6762899999999999E-2</c:v>
                </c:pt>
                <c:pt idx="44824">
                  <c:v>2.77559E-2</c:v>
                </c:pt>
                <c:pt idx="44825">
                  <c:v>2.8730700000000001E-2</c:v>
                </c:pt>
                <c:pt idx="44826">
                  <c:v>2.96855E-2</c:v>
                </c:pt>
                <c:pt idx="44827">
                  <c:v>3.0618699999999999E-2</c:v>
                </c:pt>
                <c:pt idx="44828">
                  <c:v>3.15287E-2</c:v>
                </c:pt>
                <c:pt idx="44829">
                  <c:v>3.2413699999999997E-2</c:v>
                </c:pt>
                <c:pt idx="44830">
                  <c:v>3.3272299999999998E-2</c:v>
                </c:pt>
                <c:pt idx="44831">
                  <c:v>3.4102800000000003E-2</c:v>
                </c:pt>
                <c:pt idx="44832">
                  <c:v>3.4903799999999999E-2</c:v>
                </c:pt>
                <c:pt idx="44833">
                  <c:v>3.56736E-2</c:v>
                </c:pt>
                <c:pt idx="44834">
                  <c:v>3.64108E-2</c:v>
                </c:pt>
                <c:pt idx="44835">
                  <c:v>3.7114000000000001E-2</c:v>
                </c:pt>
                <c:pt idx="44836">
                  <c:v>3.7781700000000001E-2</c:v>
                </c:pt>
                <c:pt idx="44837">
                  <c:v>3.8412599999999998E-2</c:v>
                </c:pt>
                <c:pt idx="44838">
                  <c:v>3.9005400000000003E-2</c:v>
                </c:pt>
                <c:pt idx="44839">
                  <c:v>3.9558700000000002E-2</c:v>
                </c:pt>
                <c:pt idx="44840">
                  <c:v>4.00714E-2</c:v>
                </c:pt>
                <c:pt idx="44841">
                  <c:v>4.0542399999999999E-2</c:v>
                </c:pt>
                <c:pt idx="44842">
                  <c:v>4.0970399999999997E-2</c:v>
                </c:pt>
                <c:pt idx="44843">
                  <c:v>4.1354399999999999E-2</c:v>
                </c:pt>
                <c:pt idx="44844">
                  <c:v>4.1693399999999999E-2</c:v>
                </c:pt>
                <c:pt idx="44845">
                  <c:v>4.1986500000000003E-2</c:v>
                </c:pt>
                <c:pt idx="44846">
                  <c:v>4.2232699999999998E-2</c:v>
                </c:pt>
                <c:pt idx="44847">
                  <c:v>4.2431299999999998E-2</c:v>
                </c:pt>
                <c:pt idx="44848">
                  <c:v>4.2581500000000001E-2</c:v>
                </c:pt>
                <c:pt idx="44849">
                  <c:v>4.2682699999999997E-2</c:v>
                </c:pt>
                <c:pt idx="44850">
                  <c:v>4.2734099999999997E-2</c:v>
                </c:pt>
                <c:pt idx="44851">
                  <c:v>4.2735200000000001E-2</c:v>
                </c:pt>
                <c:pt idx="44852">
                  <c:v>4.26857E-2</c:v>
                </c:pt>
                <c:pt idx="44853">
                  <c:v>4.2584900000000002E-2</c:v>
                </c:pt>
                <c:pt idx="44854">
                  <c:v>4.2432699999999997E-2</c:v>
                </c:pt>
                <c:pt idx="44855">
                  <c:v>4.2228799999999997E-2</c:v>
                </c:pt>
                <c:pt idx="44856">
                  <c:v>4.19729E-2</c:v>
                </c:pt>
                <c:pt idx="44857">
                  <c:v>4.1665000000000001E-2</c:v>
                </c:pt>
                <c:pt idx="44858">
                  <c:v>4.1305000000000001E-2</c:v>
                </c:pt>
                <c:pt idx="44859">
                  <c:v>4.0892999999999999E-2</c:v>
                </c:pt>
                <c:pt idx="44860">
                  <c:v>4.0429E-2</c:v>
                </c:pt>
                <c:pt idx="44861">
                  <c:v>3.9913400000000002E-2</c:v>
                </c:pt>
                <c:pt idx="44862">
                  <c:v>3.9346300000000001E-2</c:v>
                </c:pt>
                <c:pt idx="44863">
                  <c:v>3.8728100000000001E-2</c:v>
                </c:pt>
                <c:pt idx="44864">
                  <c:v>3.8059299999999997E-2</c:v>
                </c:pt>
                <c:pt idx="44865">
                  <c:v>3.7340199999999997E-2</c:v>
                </c:pt>
                <c:pt idx="44866">
                  <c:v>3.6571600000000003E-2</c:v>
                </c:pt>
                <c:pt idx="44867">
                  <c:v>3.5754099999999997E-2</c:v>
                </c:pt>
                <c:pt idx="44868">
                  <c:v>3.48884E-2</c:v>
                </c:pt>
                <c:pt idx="44869">
                  <c:v>3.3975199999999997E-2</c:v>
                </c:pt>
                <c:pt idx="44870">
                  <c:v>3.3015599999999999E-2</c:v>
                </c:pt>
                <c:pt idx="44871">
                  <c:v>3.2010299999999998E-2</c:v>
                </c:pt>
                <c:pt idx="44872">
                  <c:v>3.0960499999999998E-2</c:v>
                </c:pt>
                <c:pt idx="44873">
                  <c:v>2.98672E-2</c:v>
                </c:pt>
                <c:pt idx="44874">
                  <c:v>2.8731699999999999E-2</c:v>
                </c:pt>
                <c:pt idx="44875">
                  <c:v>2.7555E-2</c:v>
                </c:pt>
                <c:pt idx="44876">
                  <c:v>2.6338500000000001E-2</c:v>
                </c:pt>
                <c:pt idx="44877">
                  <c:v>2.5083500000000002E-2</c:v>
                </c:pt>
                <c:pt idx="44878">
                  <c:v>2.37915E-2</c:v>
                </c:pt>
                <c:pt idx="44879">
                  <c:v>2.2464000000000001E-2</c:v>
                </c:pt>
                <c:pt idx="44880">
                  <c:v>2.1102300000000001E-2</c:v>
                </c:pt>
                <c:pt idx="44881">
                  <c:v>1.9708199999999999E-2</c:v>
                </c:pt>
                <c:pt idx="44882">
                  <c:v>1.8283299999999999E-2</c:v>
                </c:pt>
                <c:pt idx="44883">
                  <c:v>1.6829299999999998E-2</c:v>
                </c:pt>
                <c:pt idx="44884">
                  <c:v>1.53478E-2</c:v>
                </c:pt>
                <c:pt idx="44885">
                  <c:v>1.3840699999999999E-2</c:v>
                </c:pt>
                <c:pt idx="44886">
                  <c:v>1.23097E-2</c:v>
                </c:pt>
                <c:pt idx="44887">
                  <c:v>1.07569E-2</c:v>
                </c:pt>
                <c:pt idx="44888" formatCode="0.00E+00">
                  <c:v>9.1839299999999999E-3</c:v>
                </c:pt>
                <c:pt idx="44889" formatCode="0.00E+00">
                  <c:v>7.5928999999999996E-3</c:v>
                </c:pt>
                <c:pt idx="44890" formatCode="0.00E+00">
                  <c:v>5.9857199999999999E-3</c:v>
                </c:pt>
                <c:pt idx="44891" formatCode="0.00E+00">
                  <c:v>4.3643900000000001E-3</c:v>
                </c:pt>
                <c:pt idx="44892" formatCode="0.00E+00">
                  <c:v>2.7309299999999999E-3</c:v>
                </c:pt>
                <c:pt idx="44893" formatCode="0.00E+00">
                  <c:v>1.0873899999999999E-3</c:v>
                </c:pt>
                <c:pt idx="44894" formatCode="0.00E+00">
                  <c:v>-5.64169E-4</c:v>
                </c:pt>
                <c:pt idx="44895" formatCode="0.00E+00">
                  <c:v>-2.2216599999999999E-3</c:v>
                </c:pt>
                <c:pt idx="44896" formatCode="0.00E+00">
                  <c:v>-3.8829899999999998E-3</c:v>
                </c:pt>
                <c:pt idx="44897" formatCode="0.00E+00">
                  <c:v>-5.5460500000000003E-3</c:v>
                </c:pt>
                <c:pt idx="44898" formatCode="0.00E+00">
                  <c:v>-7.20873E-3</c:v>
                </c:pt>
                <c:pt idx="44899" formatCode="0.00E+00">
                  <c:v>-8.8689000000000007E-3</c:v>
                </c:pt>
                <c:pt idx="44900">
                  <c:v>-1.05244E-2</c:v>
                </c:pt>
                <c:pt idx="44901">
                  <c:v>-1.21732E-2</c:v>
                </c:pt>
                <c:pt idx="44902">
                  <c:v>-1.3813199999999999E-2</c:v>
                </c:pt>
                <c:pt idx="44903">
                  <c:v>-1.54422E-2</c:v>
                </c:pt>
                <c:pt idx="44904">
                  <c:v>-1.70581E-2</c:v>
                </c:pt>
                <c:pt idx="44905">
                  <c:v>-1.8658899999999999E-2</c:v>
                </c:pt>
                <c:pt idx="44906">
                  <c:v>-2.02425E-2</c:v>
                </c:pt>
                <c:pt idx="44907">
                  <c:v>-2.1806800000000001E-2</c:v>
                </c:pt>
                <c:pt idx="44908">
                  <c:v>-2.33499E-2</c:v>
                </c:pt>
                <c:pt idx="44909">
                  <c:v>-2.4869700000000002E-2</c:v>
                </c:pt>
                <c:pt idx="44910">
                  <c:v>-2.63644E-2</c:v>
                </c:pt>
                <c:pt idx="44911">
                  <c:v>-2.78318E-2</c:v>
                </c:pt>
                <c:pt idx="44912">
                  <c:v>-2.9270299999999999E-2</c:v>
                </c:pt>
                <c:pt idx="44913">
                  <c:v>-3.0677900000000001E-2</c:v>
                </c:pt>
                <c:pt idx="44914">
                  <c:v>-3.2052700000000003E-2</c:v>
                </c:pt>
                <c:pt idx="44915">
                  <c:v>-3.3393100000000002E-2</c:v>
                </c:pt>
                <c:pt idx="44916">
                  <c:v>-3.46973E-2</c:v>
                </c:pt>
                <c:pt idx="44917">
                  <c:v>-3.5963700000000001E-2</c:v>
                </c:pt>
                <c:pt idx="44918">
                  <c:v>-3.7190500000000001E-2</c:v>
                </c:pt>
                <c:pt idx="44919">
                  <c:v>-3.8376300000000002E-2</c:v>
                </c:pt>
                <c:pt idx="44920">
                  <c:v>-3.9519499999999999E-2</c:v>
                </c:pt>
                <c:pt idx="44921">
                  <c:v>-4.0618700000000001E-2</c:v>
                </c:pt>
                <c:pt idx="44922">
                  <c:v>-4.1672500000000001E-2</c:v>
                </c:pt>
                <c:pt idx="44923">
                  <c:v>-4.2679599999999998E-2</c:v>
                </c:pt>
                <c:pt idx="44924">
                  <c:v>-4.36386E-2</c:v>
                </c:pt>
                <c:pt idx="44925">
                  <c:v>-4.4548499999999998E-2</c:v>
                </c:pt>
                <c:pt idx="44926">
                  <c:v>-4.5407999999999997E-2</c:v>
                </c:pt>
                <c:pt idx="44927">
                  <c:v>-4.6216100000000003E-2</c:v>
                </c:pt>
                <c:pt idx="44928">
                  <c:v>-4.6971800000000001E-2</c:v>
                </c:pt>
                <c:pt idx="44929">
                  <c:v>-4.76742E-2</c:v>
                </c:pt>
                <c:pt idx="44930">
                  <c:v>-4.8322499999999997E-2</c:v>
                </c:pt>
                <c:pt idx="44931">
                  <c:v>-4.8915899999999998E-2</c:v>
                </c:pt>
                <c:pt idx="44932">
                  <c:v>-4.94536E-2</c:v>
                </c:pt>
                <c:pt idx="44933">
                  <c:v>-4.9935199999999999E-2</c:v>
                </c:pt>
                <c:pt idx="44934">
                  <c:v>-5.0360000000000002E-2</c:v>
                </c:pt>
                <c:pt idx="44935">
                  <c:v>-5.0727599999999998E-2</c:v>
                </c:pt>
                <c:pt idx="44936">
                  <c:v>-5.1037600000000002E-2</c:v>
                </c:pt>
                <c:pt idx="44937">
                  <c:v>-5.1289700000000001E-2</c:v>
                </c:pt>
                <c:pt idx="44938">
                  <c:v>-5.1483800000000003E-2</c:v>
                </c:pt>
                <c:pt idx="44939">
                  <c:v>-5.1619499999999999E-2</c:v>
                </c:pt>
                <c:pt idx="44940">
                  <c:v>-5.1697E-2</c:v>
                </c:pt>
                <c:pt idx="44941">
                  <c:v>-5.17163E-2</c:v>
                </c:pt>
                <c:pt idx="44942">
                  <c:v>-5.1677300000000002E-2</c:v>
                </c:pt>
                <c:pt idx="44943">
                  <c:v>-5.1580399999999998E-2</c:v>
                </c:pt>
                <c:pt idx="44944">
                  <c:v>-5.1425699999999998E-2</c:v>
                </c:pt>
                <c:pt idx="44945">
                  <c:v>-5.1213700000000001E-2</c:v>
                </c:pt>
                <c:pt idx="44946">
                  <c:v>-5.09446E-2</c:v>
                </c:pt>
                <c:pt idx="44947">
                  <c:v>-5.06191E-2</c:v>
                </c:pt>
                <c:pt idx="44948">
                  <c:v>-5.0237700000000003E-2</c:v>
                </c:pt>
                <c:pt idx="44949">
                  <c:v>-4.9800999999999998E-2</c:v>
                </c:pt>
                <c:pt idx="44950">
                  <c:v>-4.9309800000000001E-2</c:v>
                </c:pt>
                <c:pt idx="44951">
                  <c:v>-4.8764799999999997E-2</c:v>
                </c:pt>
                <c:pt idx="44952">
                  <c:v>-4.8166899999999999E-2</c:v>
                </c:pt>
                <c:pt idx="44953">
                  <c:v>-4.75171E-2</c:v>
                </c:pt>
                <c:pt idx="44954">
                  <c:v>-4.6816299999999998E-2</c:v>
                </c:pt>
                <c:pt idx="44955">
                  <c:v>-4.6065599999999998E-2</c:v>
                </c:pt>
                <c:pt idx="44956">
                  <c:v>-4.5266099999999997E-2</c:v>
                </c:pt>
                <c:pt idx="44957">
                  <c:v>-4.4419100000000003E-2</c:v>
                </c:pt>
                <c:pt idx="44958">
                  <c:v>-4.3525800000000003E-2</c:v>
                </c:pt>
                <c:pt idx="44959">
                  <c:v>-4.2587399999999997E-2</c:v>
                </c:pt>
                <c:pt idx="44960">
                  <c:v>-4.1605499999999997E-2</c:v>
                </c:pt>
                <c:pt idx="44961">
                  <c:v>-4.0581300000000001E-2</c:v>
                </c:pt>
                <c:pt idx="44962">
                  <c:v>-3.95164E-2</c:v>
                </c:pt>
                <c:pt idx="44963">
                  <c:v>-3.8412200000000001E-2</c:v>
                </c:pt>
                <c:pt idx="44964">
                  <c:v>-3.7270499999999998E-2</c:v>
                </c:pt>
                <c:pt idx="44965">
                  <c:v>-3.6092699999999998E-2</c:v>
                </c:pt>
                <c:pt idx="44966">
                  <c:v>-3.4880500000000002E-2</c:v>
                </c:pt>
                <c:pt idx="44967">
                  <c:v>-3.3635699999999998E-2</c:v>
                </c:pt>
                <c:pt idx="44968">
                  <c:v>-3.2359899999999997E-2</c:v>
                </c:pt>
                <c:pt idx="44969">
                  <c:v>-3.10549E-2</c:v>
                </c:pt>
                <c:pt idx="44970">
                  <c:v>-2.9722599999999998E-2</c:v>
                </c:pt>
                <c:pt idx="44971">
                  <c:v>-2.83647E-2</c:v>
                </c:pt>
                <c:pt idx="44972">
                  <c:v>-2.6983099999999999E-2</c:v>
                </c:pt>
                <c:pt idx="44973">
                  <c:v>-2.55797E-2</c:v>
                </c:pt>
                <c:pt idx="44974">
                  <c:v>-2.4156299999999999E-2</c:v>
                </c:pt>
                <c:pt idx="44975">
                  <c:v>-2.27149E-2</c:v>
                </c:pt>
                <c:pt idx="44976">
                  <c:v>-2.12573E-2</c:v>
                </c:pt>
                <c:pt idx="44977">
                  <c:v>-1.97856E-2</c:v>
                </c:pt>
                <c:pt idx="44978">
                  <c:v>-1.8301600000000001E-2</c:v>
                </c:pt>
                <c:pt idx="44979">
                  <c:v>-1.6807300000000001E-2</c:v>
                </c:pt>
                <c:pt idx="44980">
                  <c:v>-1.53046E-2</c:v>
                </c:pt>
                <c:pt idx="44981">
                  <c:v>-1.37955E-2</c:v>
                </c:pt>
                <c:pt idx="44982">
                  <c:v>-1.22819E-2</c:v>
                </c:pt>
                <c:pt idx="44983">
                  <c:v>-1.0765800000000001E-2</c:v>
                </c:pt>
                <c:pt idx="44984" formatCode="0.00E+00">
                  <c:v>-9.2489700000000005E-3</c:v>
                </c:pt>
                <c:pt idx="44985" formatCode="0.00E+00">
                  <c:v>-7.7334300000000003E-3</c:v>
                </c:pt>
                <c:pt idx="44986" formatCode="0.00E+00">
                  <c:v>-6.2210399999999997E-3</c:v>
                </c:pt>
                <c:pt idx="44987" formatCode="0.00E+00">
                  <c:v>-4.7136699999999997E-3</c:v>
                </c:pt>
                <c:pt idx="44988" formatCode="0.00E+00">
                  <c:v>-3.21317E-3</c:v>
                </c:pt>
                <c:pt idx="44989" formatCode="0.00E+00">
                  <c:v>-1.7213700000000001E-3</c:v>
                </c:pt>
                <c:pt idx="44990" formatCode="0.00E+00">
                  <c:v>-2.40055E-4</c:v>
                </c:pt>
                <c:pt idx="44991" formatCode="0.00E+00">
                  <c:v>1.2290000000000001E-3</c:v>
                </c:pt>
                <c:pt idx="44992" formatCode="0.00E+00">
                  <c:v>2.6840599999999998E-3</c:v>
                </c:pt>
                <c:pt idx="44993" formatCode="0.00E+00">
                  <c:v>4.12342E-3</c:v>
                </c:pt>
                <c:pt idx="44994" formatCode="0.00E+00">
                  <c:v>5.5454099999999997E-3</c:v>
                </c:pt>
                <c:pt idx="44995" formatCode="0.00E+00">
                  <c:v>6.9484200000000003E-3</c:v>
                </c:pt>
                <c:pt idx="44996" formatCode="0.00E+00">
                  <c:v>8.3308500000000008E-3</c:v>
                </c:pt>
                <c:pt idx="44997" formatCode="0.00E+00">
                  <c:v>9.6911800000000006E-3</c:v>
                </c:pt>
                <c:pt idx="44998">
                  <c:v>1.10279E-2</c:v>
                </c:pt>
                <c:pt idx="44999">
                  <c:v>1.23395E-2</c:v>
                </c:pt>
                <c:pt idx="45000">
                  <c:v>1.36247E-2</c:v>
                </c:pt>
                <c:pt idx="45001">
                  <c:v>1.4882100000000001E-2</c:v>
                </c:pt>
                <c:pt idx="45002">
                  <c:v>1.61104E-2</c:v>
                </c:pt>
                <c:pt idx="45003">
                  <c:v>1.7308400000000002E-2</c:v>
                </c:pt>
                <c:pt idx="45004">
                  <c:v>1.8474899999999999E-2</c:v>
                </c:pt>
                <c:pt idx="45005">
                  <c:v>1.96087E-2</c:v>
                </c:pt>
                <c:pt idx="45006">
                  <c:v>2.0708799999999999E-2</c:v>
                </c:pt>
                <c:pt idx="45007">
                  <c:v>2.1774100000000001E-2</c:v>
                </c:pt>
                <c:pt idx="45008">
                  <c:v>2.2803799999999999E-2</c:v>
                </c:pt>
                <c:pt idx="45009">
                  <c:v>2.3796999999999999E-2</c:v>
                </c:pt>
                <c:pt idx="45010">
                  <c:v>2.4752799999999998E-2</c:v>
                </c:pt>
                <c:pt idx="45011">
                  <c:v>2.5670499999999999E-2</c:v>
                </c:pt>
                <c:pt idx="45012">
                  <c:v>2.6549300000000001E-2</c:v>
                </c:pt>
                <c:pt idx="45013">
                  <c:v>2.7388699999999998E-2</c:v>
                </c:pt>
                <c:pt idx="45014">
                  <c:v>2.8188100000000001E-2</c:v>
                </c:pt>
                <c:pt idx="45015">
                  <c:v>2.8947000000000001E-2</c:v>
                </c:pt>
                <c:pt idx="45016">
                  <c:v>2.9664900000000001E-2</c:v>
                </c:pt>
                <c:pt idx="45017">
                  <c:v>3.03416E-2</c:v>
                </c:pt>
                <c:pt idx="45018">
                  <c:v>3.09766E-2</c:v>
                </c:pt>
                <c:pt idx="45019">
                  <c:v>3.1569800000000002E-2</c:v>
                </c:pt>
                <c:pt idx="45020">
                  <c:v>3.2120999999999997E-2</c:v>
                </c:pt>
                <c:pt idx="45021">
                  <c:v>3.2630100000000002E-2</c:v>
                </c:pt>
                <c:pt idx="45022">
                  <c:v>3.3097000000000001E-2</c:v>
                </c:pt>
                <c:pt idx="45023">
                  <c:v>3.3521799999999997E-2</c:v>
                </c:pt>
                <c:pt idx="45024">
                  <c:v>3.39046E-2</c:v>
                </c:pt>
                <c:pt idx="45025">
                  <c:v>3.4245499999999998E-2</c:v>
                </c:pt>
                <c:pt idx="45026">
                  <c:v>3.4544699999999998E-2</c:v>
                </c:pt>
                <c:pt idx="45027">
                  <c:v>3.48025E-2</c:v>
                </c:pt>
                <c:pt idx="45028">
                  <c:v>3.50192E-2</c:v>
                </c:pt>
                <c:pt idx="45029">
                  <c:v>3.5195299999999999E-2</c:v>
                </c:pt>
                <c:pt idx="45030">
                  <c:v>3.5331099999999997E-2</c:v>
                </c:pt>
                <c:pt idx="45031">
                  <c:v>3.5427199999999999E-2</c:v>
                </c:pt>
                <c:pt idx="45032">
                  <c:v>3.5484099999999998E-2</c:v>
                </c:pt>
                <c:pt idx="45033">
                  <c:v>3.5502499999999999E-2</c:v>
                </c:pt>
                <c:pt idx="45034">
                  <c:v>3.5483000000000001E-2</c:v>
                </c:pt>
                <c:pt idx="45035">
                  <c:v>3.5426199999999998E-2</c:v>
                </c:pt>
                <c:pt idx="45036">
                  <c:v>3.5333099999999999E-2</c:v>
                </c:pt>
                <c:pt idx="45037">
                  <c:v>3.5204300000000001E-2</c:v>
                </c:pt>
                <c:pt idx="45038">
                  <c:v>3.5040799999999997E-2</c:v>
                </c:pt>
                <c:pt idx="45039">
                  <c:v>3.4843300000000001E-2</c:v>
                </c:pt>
                <c:pt idx="45040">
                  <c:v>3.4612900000000002E-2</c:v>
                </c:pt>
                <c:pt idx="45041">
                  <c:v>3.4350499999999999E-2</c:v>
                </c:pt>
                <c:pt idx="45042">
                  <c:v>3.40571E-2</c:v>
                </c:pt>
                <c:pt idx="45043">
                  <c:v>3.3733800000000001E-2</c:v>
                </c:pt>
                <c:pt idx="45044">
                  <c:v>3.3381500000000001E-2</c:v>
                </c:pt>
                <c:pt idx="45045">
                  <c:v>3.3001500000000003E-2</c:v>
                </c:pt>
                <c:pt idx="45046">
                  <c:v>3.25948E-2</c:v>
                </c:pt>
                <c:pt idx="45047">
                  <c:v>3.21626E-2</c:v>
                </c:pt>
                <c:pt idx="45048">
                  <c:v>3.1705999999999998E-2</c:v>
                </c:pt>
                <c:pt idx="45049">
                  <c:v>3.1226299999999999E-2</c:v>
                </c:pt>
                <c:pt idx="45050">
                  <c:v>3.0724600000000001E-2</c:v>
                </c:pt>
                <c:pt idx="45051">
                  <c:v>3.0202199999999998E-2</c:v>
                </c:pt>
                <c:pt idx="45052">
                  <c:v>2.9660300000000001E-2</c:v>
                </c:pt>
                <c:pt idx="45053">
                  <c:v>2.91001E-2</c:v>
                </c:pt>
                <c:pt idx="45054">
                  <c:v>2.85229E-2</c:v>
                </c:pt>
                <c:pt idx="45055">
                  <c:v>2.7929900000000001E-2</c:v>
                </c:pt>
                <c:pt idx="45056">
                  <c:v>2.73224E-2</c:v>
                </c:pt>
                <c:pt idx="45057">
                  <c:v>2.6701699999999998E-2</c:v>
                </c:pt>
                <c:pt idx="45058">
                  <c:v>2.6068999999999998E-2</c:v>
                </c:pt>
                <c:pt idx="45059">
                  <c:v>2.54256E-2</c:v>
                </c:pt>
                <c:pt idx="45060">
                  <c:v>2.4772599999999999E-2</c:v>
                </c:pt>
                <c:pt idx="45061">
                  <c:v>2.4111500000000001E-2</c:v>
                </c:pt>
                <c:pt idx="45062">
                  <c:v>2.3443200000000001E-2</c:v>
                </c:pt>
                <c:pt idx="45063">
                  <c:v>2.27692E-2</c:v>
                </c:pt>
                <c:pt idx="45064">
                  <c:v>2.2090499999999999E-2</c:v>
                </c:pt>
                <c:pt idx="45065">
                  <c:v>2.1408400000000001E-2</c:v>
                </c:pt>
                <c:pt idx="45066">
                  <c:v>2.07239E-2</c:v>
                </c:pt>
                <c:pt idx="45067">
                  <c:v>2.0038400000000001E-2</c:v>
                </c:pt>
                <c:pt idx="45068">
                  <c:v>1.93527E-2</c:v>
                </c:pt>
                <c:pt idx="45069">
                  <c:v>1.86681E-2</c:v>
                </c:pt>
                <c:pt idx="45070">
                  <c:v>1.7985600000000001E-2</c:v>
                </c:pt>
                <c:pt idx="45071">
                  <c:v>1.7306200000000001E-2</c:v>
                </c:pt>
                <c:pt idx="45072">
                  <c:v>1.6631E-2</c:v>
                </c:pt>
                <c:pt idx="45073">
                  <c:v>1.5960800000000001E-2</c:v>
                </c:pt>
                <c:pt idx="45074">
                  <c:v>1.52966E-2</c:v>
                </c:pt>
                <c:pt idx="45075">
                  <c:v>1.46394E-2</c:v>
                </c:pt>
                <c:pt idx="45076">
                  <c:v>1.39899E-2</c:v>
                </c:pt>
                <c:pt idx="45077">
                  <c:v>1.3349E-2</c:v>
                </c:pt>
                <c:pt idx="45078">
                  <c:v>1.27175E-2</c:v>
                </c:pt>
                <c:pt idx="45079">
                  <c:v>1.20961E-2</c:v>
                </c:pt>
                <c:pt idx="45080">
                  <c:v>1.1485499999999999E-2</c:v>
                </c:pt>
                <c:pt idx="45081">
                  <c:v>1.0886399999999999E-2</c:v>
                </c:pt>
                <c:pt idx="45082">
                  <c:v>1.0299300000000001E-2</c:v>
                </c:pt>
                <c:pt idx="45083" formatCode="0.00E+00">
                  <c:v>9.7249399999999996E-3</c:v>
                </c:pt>
                <c:pt idx="45084" formatCode="0.00E+00">
                  <c:v>9.1637100000000003E-3</c:v>
                </c:pt>
                <c:pt idx="45085" formatCode="0.00E+00">
                  <c:v>8.6161199999999997E-3</c:v>
                </c:pt>
                <c:pt idx="45086" formatCode="0.00E+00">
                  <c:v>8.0826100000000005E-3</c:v>
                </c:pt>
                <c:pt idx="45087" formatCode="0.00E+00">
                  <c:v>7.5635700000000004E-3</c:v>
                </c:pt>
                <c:pt idx="45088" formatCode="0.00E+00">
                  <c:v>7.0593399999999999E-3</c:v>
                </c:pt>
                <c:pt idx="45089" formatCode="0.00E+00">
                  <c:v>6.5702099999999999E-3</c:v>
                </c:pt>
                <c:pt idx="45090" formatCode="0.00E+00">
                  <c:v>6.09642E-3</c:v>
                </c:pt>
                <c:pt idx="45091" formatCode="0.00E+00">
                  <c:v>5.6381900000000004E-3</c:v>
                </c:pt>
                <c:pt idx="45092" formatCode="0.00E+00">
                  <c:v>5.1956499999999996E-3</c:v>
                </c:pt>
                <c:pt idx="45093" formatCode="0.00E+00">
                  <c:v>4.7689200000000003E-3</c:v>
                </c:pt>
                <c:pt idx="45094" formatCode="0.00E+00">
                  <c:v>4.3580600000000004E-3</c:v>
                </c:pt>
                <c:pt idx="45095" formatCode="0.00E+00">
                  <c:v>3.9630799999999999E-3</c:v>
                </c:pt>
                <c:pt idx="45096" formatCode="0.00E+00">
                  <c:v>3.5839600000000002E-3</c:v>
                </c:pt>
                <c:pt idx="45097" formatCode="0.00E+00">
                  <c:v>3.22062E-3</c:v>
                </c:pt>
                <c:pt idx="45098" formatCode="0.00E+00">
                  <c:v>2.87295E-3</c:v>
                </c:pt>
                <c:pt idx="45099" formatCode="0.00E+00">
                  <c:v>2.5407799999999999E-3</c:v>
                </c:pt>
                <c:pt idx="45100" formatCode="0.00E+00">
                  <c:v>2.2239199999999999E-3</c:v>
                </c:pt>
                <c:pt idx="45101" formatCode="0.00E+00">
                  <c:v>1.9221100000000001E-3</c:v>
                </c:pt>
                <c:pt idx="45102" formatCode="0.00E+00">
                  <c:v>1.6350799999999999E-3</c:v>
                </c:pt>
                <c:pt idx="45103" formatCode="0.00E+00">
                  <c:v>1.3625E-3</c:v>
                </c:pt>
                <c:pt idx="45104" formatCode="0.00E+00">
                  <c:v>1.1040100000000001E-3</c:v>
                </c:pt>
                <c:pt idx="45105" formatCode="0.00E+00">
                  <c:v>8.5921900000000004E-4</c:v>
                </c:pt>
                <c:pt idx="45106" formatCode="0.00E+00">
                  <c:v>6.2768700000000004E-4</c:v>
                </c:pt>
                <c:pt idx="45107" formatCode="0.00E+00">
                  <c:v>4.0895100000000001E-4</c:v>
                </c:pt>
                <c:pt idx="45108" formatCode="0.00E+00">
                  <c:v>2.0251199999999999E-4</c:v>
                </c:pt>
                <c:pt idx="45109" formatCode="0.00E+00">
                  <c:v>7.8412500000000005E-6</c:v>
                </c:pt>
                <c:pt idx="45110" formatCode="0.00E+00">
                  <c:v>-1.7562E-4</c:v>
                </c:pt>
                <c:pt idx="45111" formatCode="0.00E+00">
                  <c:v>-3.4845900000000002E-4</c:v>
                </c:pt>
                <c:pt idx="45112" formatCode="0.00E+00">
                  <c:v>-5.1128700000000003E-4</c:v>
                </c:pt>
                <c:pt idx="45113" formatCode="0.00E+00">
                  <c:v>-6.6474000000000004E-4</c:v>
                </c:pt>
                <c:pt idx="45114" formatCode="0.00E+00">
                  <c:v>-8.0947600000000005E-4</c:v>
                </c:pt>
                <c:pt idx="45115" formatCode="0.00E+00">
                  <c:v>-9.4617599999999996E-4</c:v>
                </c:pt>
                <c:pt idx="45116" formatCode="0.00E+00">
                  <c:v>-1.0755300000000001E-3</c:v>
                </c:pt>
                <c:pt idx="45117" formatCode="0.00E+00">
                  <c:v>-1.19827E-3</c:v>
                </c:pt>
                <c:pt idx="45118" formatCode="0.00E+00">
                  <c:v>-1.3151E-3</c:v>
                </c:pt>
                <c:pt idx="45119" formatCode="0.00E+00">
                  <c:v>-1.42679E-3</c:v>
                </c:pt>
                <c:pt idx="45120" formatCode="0.00E+00">
                  <c:v>-1.5340600000000001E-3</c:v>
                </c:pt>
                <c:pt idx="45121" formatCode="0.00E+00">
                  <c:v>-1.6377E-3</c:v>
                </c:pt>
                <c:pt idx="45122" formatCode="0.00E+00">
                  <c:v>-1.73846E-3</c:v>
                </c:pt>
                <c:pt idx="45123" formatCode="0.00E+00">
                  <c:v>-1.83712E-3</c:v>
                </c:pt>
                <c:pt idx="45124" formatCode="0.00E+00">
                  <c:v>-1.9344500000000001E-3</c:v>
                </c:pt>
                <c:pt idx="45125" formatCode="0.00E+00">
                  <c:v>-2.0312300000000002E-3</c:v>
                </c:pt>
                <c:pt idx="45126" formatCode="0.00E+00">
                  <c:v>-2.1282300000000001E-3</c:v>
                </c:pt>
                <c:pt idx="45127" formatCode="0.00E+00">
                  <c:v>-2.22623E-3</c:v>
                </c:pt>
                <c:pt idx="45128" formatCode="0.00E+00">
                  <c:v>-2.3259800000000001E-3</c:v>
                </c:pt>
                <c:pt idx="45129" formatCode="0.00E+00">
                  <c:v>-2.4282399999999999E-3</c:v>
                </c:pt>
                <c:pt idx="45130" formatCode="0.00E+00">
                  <c:v>-2.5337699999999999E-3</c:v>
                </c:pt>
                <c:pt idx="45131" formatCode="0.00E+00">
                  <c:v>-2.64329E-3</c:v>
                </c:pt>
                <c:pt idx="45132" formatCode="0.00E+00">
                  <c:v>-2.7575400000000002E-3</c:v>
                </c:pt>
                <c:pt idx="45133" formatCode="0.00E+00">
                  <c:v>-2.8771999999999999E-3</c:v>
                </c:pt>
                <c:pt idx="45134" formatCode="0.00E+00">
                  <c:v>-3.0029900000000001E-3</c:v>
                </c:pt>
                <c:pt idx="45135" formatCode="0.00E+00">
                  <c:v>-3.1355599999999999E-3</c:v>
                </c:pt>
                <c:pt idx="45136" formatCode="0.00E+00">
                  <c:v>-3.2755599999999998E-3</c:v>
                </c:pt>
                <c:pt idx="45137" formatCode="0.00E+00">
                  <c:v>-3.42363E-3</c:v>
                </c:pt>
                <c:pt idx="45138" formatCode="0.00E+00">
                  <c:v>-3.5803599999999999E-3</c:v>
                </c:pt>
                <c:pt idx="45139" formatCode="0.00E+00">
                  <c:v>-3.74632E-3</c:v>
                </c:pt>
                <c:pt idx="45140" formatCode="0.00E+00">
                  <c:v>-3.9220699999999997E-3</c:v>
                </c:pt>
                <c:pt idx="45141" formatCode="0.00E+00">
                  <c:v>-4.1081199999999998E-3</c:v>
                </c:pt>
                <c:pt idx="45142" formatCode="0.00E+00">
                  <c:v>-4.30497E-3</c:v>
                </c:pt>
                <c:pt idx="45143" formatCode="0.00E+00">
                  <c:v>-4.5130600000000002E-3</c:v>
                </c:pt>
                <c:pt idx="45144" formatCode="0.00E+00">
                  <c:v>-4.7328200000000004E-3</c:v>
                </c:pt>
                <c:pt idx="45145" formatCode="0.00E+00">
                  <c:v>-4.9646300000000003E-3</c:v>
                </c:pt>
                <c:pt idx="45146" formatCode="0.00E+00">
                  <c:v>-5.2088400000000002E-3</c:v>
                </c:pt>
                <c:pt idx="45147" formatCode="0.00E+00">
                  <c:v>-5.4657799999999999E-3</c:v>
                </c:pt>
                <c:pt idx="45148" formatCode="0.00E+00">
                  <c:v>-5.7356999999999998E-3</c:v>
                </c:pt>
                <c:pt idx="45149" formatCode="0.00E+00">
                  <c:v>-6.0188500000000001E-3</c:v>
                </c:pt>
                <c:pt idx="45150" formatCode="0.00E+00">
                  <c:v>-6.3154300000000003E-3</c:v>
                </c:pt>
                <c:pt idx="45151" formatCode="0.00E+00">
                  <c:v>-6.6255699999999999E-3</c:v>
                </c:pt>
                <c:pt idx="45152" formatCode="0.00E+00">
                  <c:v>-6.9494099999999996E-3</c:v>
                </c:pt>
                <c:pt idx="45153" formatCode="0.00E+00">
                  <c:v>-7.28701E-3</c:v>
                </c:pt>
                <c:pt idx="45154" formatCode="0.00E+00">
                  <c:v>-7.6383900000000001E-3</c:v>
                </c:pt>
                <c:pt idx="45155" formatCode="0.00E+00">
                  <c:v>-8.00354E-3</c:v>
                </c:pt>
                <c:pt idx="45156" formatCode="0.00E+00">
                  <c:v>-8.3823999999999999E-3</c:v>
                </c:pt>
                <c:pt idx="45157" formatCode="0.00E+00">
                  <c:v>-8.7748600000000006E-3</c:v>
                </c:pt>
                <c:pt idx="45158" formatCode="0.00E+00">
                  <c:v>-9.1807799999999995E-3</c:v>
                </c:pt>
                <c:pt idx="45159" formatCode="0.00E+00">
                  <c:v>-9.5999599999999994E-3</c:v>
                </c:pt>
                <c:pt idx="45160">
                  <c:v>-1.00322E-2</c:v>
                </c:pt>
                <c:pt idx="45161">
                  <c:v>-1.04771E-2</c:v>
                </c:pt>
                <c:pt idx="45162">
                  <c:v>-1.09345E-2</c:v>
                </c:pt>
                <c:pt idx="45163">
                  <c:v>-1.14039E-2</c:v>
                </c:pt>
                <c:pt idx="45164">
                  <c:v>-1.18849E-2</c:v>
                </c:pt>
                <c:pt idx="45165">
                  <c:v>-1.23772E-2</c:v>
                </c:pt>
                <c:pt idx="45166">
                  <c:v>-1.28801E-2</c:v>
                </c:pt>
                <c:pt idx="45167">
                  <c:v>-1.33931E-2</c:v>
                </c:pt>
                <c:pt idx="45168">
                  <c:v>-1.39157E-2</c:v>
                </c:pt>
                <c:pt idx="45169">
                  <c:v>-1.44473E-2</c:v>
                </c:pt>
                <c:pt idx="45170">
                  <c:v>-1.49871E-2</c:v>
                </c:pt>
                <c:pt idx="45171">
                  <c:v>-1.55345E-2</c:v>
                </c:pt>
                <c:pt idx="45172">
                  <c:v>-1.6088700000000001E-2</c:v>
                </c:pt>
                <c:pt idx="45173">
                  <c:v>-1.66491E-2</c:v>
                </c:pt>
                <c:pt idx="45174">
                  <c:v>-1.72146E-2</c:v>
                </c:pt>
                <c:pt idx="45175">
                  <c:v>-1.7784600000000001E-2</c:v>
                </c:pt>
                <c:pt idx="45176">
                  <c:v>-1.8358200000000002E-2</c:v>
                </c:pt>
                <c:pt idx="45177">
                  <c:v>-1.8934400000000001E-2</c:v>
                </c:pt>
                <c:pt idx="45178">
                  <c:v>-1.95123E-2</c:v>
                </c:pt>
                <c:pt idx="45179">
                  <c:v>-2.0091000000000001E-2</c:v>
                </c:pt>
                <c:pt idx="45180">
                  <c:v>-2.06695E-2</c:v>
                </c:pt>
                <c:pt idx="45181">
                  <c:v>-2.12467E-2</c:v>
                </c:pt>
                <c:pt idx="45182">
                  <c:v>-2.18216E-2</c:v>
                </c:pt>
                <c:pt idx="45183">
                  <c:v>-2.2393300000000001E-2</c:v>
                </c:pt>
                <c:pt idx="45184">
                  <c:v>-2.2960499999999998E-2</c:v>
                </c:pt>
                <c:pt idx="45185">
                  <c:v>-2.3522299999999999E-2</c:v>
                </c:pt>
                <c:pt idx="45186">
                  <c:v>-2.4077500000000002E-2</c:v>
                </c:pt>
                <c:pt idx="45187">
                  <c:v>-2.4625000000000001E-2</c:v>
                </c:pt>
                <c:pt idx="45188">
                  <c:v>-2.5163700000000001E-2</c:v>
                </c:pt>
                <c:pt idx="45189">
                  <c:v>-2.56925E-2</c:v>
                </c:pt>
                <c:pt idx="45190">
                  <c:v>-2.6210199999999999E-2</c:v>
                </c:pt>
                <c:pt idx="45191">
                  <c:v>-2.6715599999999999E-2</c:v>
                </c:pt>
                <c:pt idx="45192">
                  <c:v>-2.7207700000000001E-2</c:v>
                </c:pt>
                <c:pt idx="45193">
                  <c:v>-2.7685299999999999E-2</c:v>
                </c:pt>
                <c:pt idx="45194">
                  <c:v>-2.8147200000000001E-2</c:v>
                </c:pt>
                <c:pt idx="45195">
                  <c:v>-2.85924E-2</c:v>
                </c:pt>
                <c:pt idx="45196">
                  <c:v>-2.90196E-2</c:v>
                </c:pt>
                <c:pt idx="45197">
                  <c:v>-2.94279E-2</c:v>
                </c:pt>
                <c:pt idx="45198">
                  <c:v>-2.9815899999999999E-2</c:v>
                </c:pt>
                <c:pt idx="45199">
                  <c:v>-3.0182799999999999E-2</c:v>
                </c:pt>
                <c:pt idx="45200">
                  <c:v>-3.05273E-2</c:v>
                </c:pt>
                <c:pt idx="45201">
                  <c:v>-3.0848500000000001E-2</c:v>
                </c:pt>
                <c:pt idx="45202">
                  <c:v>-3.1145300000000001E-2</c:v>
                </c:pt>
                <c:pt idx="45203">
                  <c:v>-3.1416699999999999E-2</c:v>
                </c:pt>
                <c:pt idx="45204">
                  <c:v>-3.1661599999999998E-2</c:v>
                </c:pt>
                <c:pt idx="45205">
                  <c:v>-3.1879200000000003E-2</c:v>
                </c:pt>
                <c:pt idx="45206">
                  <c:v>-3.20685E-2</c:v>
                </c:pt>
                <c:pt idx="45207">
                  <c:v>-3.2228600000000003E-2</c:v>
                </c:pt>
                <c:pt idx="45208">
                  <c:v>-3.2358600000000001E-2</c:v>
                </c:pt>
                <c:pt idx="45209">
                  <c:v>-3.2457600000000003E-2</c:v>
                </c:pt>
                <c:pt idx="45210">
                  <c:v>-3.2524999999999998E-2</c:v>
                </c:pt>
                <c:pt idx="45211">
                  <c:v>-3.2559900000000003E-2</c:v>
                </c:pt>
                <c:pt idx="45212">
                  <c:v>-3.2561600000000003E-2</c:v>
                </c:pt>
                <c:pt idx="45213">
                  <c:v>-3.25294E-2</c:v>
                </c:pt>
                <c:pt idx="45214">
                  <c:v>-3.24628E-2</c:v>
                </c:pt>
                <c:pt idx="45215">
                  <c:v>-3.2361000000000001E-2</c:v>
                </c:pt>
                <c:pt idx="45216">
                  <c:v>-3.2223599999999998E-2</c:v>
                </c:pt>
                <c:pt idx="45217">
                  <c:v>-3.2050099999999998E-2</c:v>
                </c:pt>
                <c:pt idx="45218">
                  <c:v>-3.184E-2</c:v>
                </c:pt>
                <c:pt idx="45219">
                  <c:v>-3.1593000000000003E-2</c:v>
                </c:pt>
                <c:pt idx="45220">
                  <c:v>-3.1308599999999999E-2</c:v>
                </c:pt>
                <c:pt idx="45221">
                  <c:v>-3.0986699999999999E-2</c:v>
                </c:pt>
                <c:pt idx="45222">
                  <c:v>-3.0627000000000001E-2</c:v>
                </c:pt>
                <c:pt idx="45223">
                  <c:v>-3.0229200000000001E-2</c:v>
                </c:pt>
                <c:pt idx="45224">
                  <c:v>-2.9793400000000001E-2</c:v>
                </c:pt>
                <c:pt idx="45225">
                  <c:v>-2.9319399999999999E-2</c:v>
                </c:pt>
                <c:pt idx="45226">
                  <c:v>-2.8807200000000002E-2</c:v>
                </c:pt>
                <c:pt idx="45227">
                  <c:v>-2.8256799999999999E-2</c:v>
                </c:pt>
                <c:pt idx="45228">
                  <c:v>-2.7668499999999999E-2</c:v>
                </c:pt>
                <c:pt idx="45229">
                  <c:v>-2.7042299999999998E-2</c:v>
                </c:pt>
                <c:pt idx="45230">
                  <c:v>-2.6378499999999999E-2</c:v>
                </c:pt>
                <c:pt idx="45231">
                  <c:v>-2.56773E-2</c:v>
                </c:pt>
                <c:pt idx="45232">
                  <c:v>-2.4939200000000002E-2</c:v>
                </c:pt>
                <c:pt idx="45233">
                  <c:v>-2.4164499999999998E-2</c:v>
                </c:pt>
                <c:pt idx="45234">
                  <c:v>-2.3353700000000002E-2</c:v>
                </c:pt>
                <c:pt idx="45235">
                  <c:v>-2.2507300000000001E-2</c:v>
                </c:pt>
                <c:pt idx="45236">
                  <c:v>-2.16259E-2</c:v>
                </c:pt>
                <c:pt idx="45237">
                  <c:v>-2.0710200000000002E-2</c:v>
                </c:pt>
                <c:pt idx="45238">
                  <c:v>-1.9760799999999999E-2</c:v>
                </c:pt>
                <c:pt idx="45239">
                  <c:v>-1.87785E-2</c:v>
                </c:pt>
                <c:pt idx="45240">
                  <c:v>-1.7764100000000001E-2</c:v>
                </c:pt>
                <c:pt idx="45241">
                  <c:v>-1.67186E-2</c:v>
                </c:pt>
                <c:pt idx="45242">
                  <c:v>-1.5642699999999999E-2</c:v>
                </c:pt>
                <c:pt idx="45243">
                  <c:v>-1.4537599999999999E-2</c:v>
                </c:pt>
                <c:pt idx="45244">
                  <c:v>-1.34042E-2</c:v>
                </c:pt>
                <c:pt idx="45245">
                  <c:v>-1.22436E-2</c:v>
                </c:pt>
                <c:pt idx="45246">
                  <c:v>-1.10569E-2</c:v>
                </c:pt>
                <c:pt idx="45247" formatCode="0.00E+00">
                  <c:v>-9.8454300000000005E-3</c:v>
                </c:pt>
                <c:pt idx="45248" formatCode="0.00E+00">
                  <c:v>-8.6102599999999998E-3</c:v>
                </c:pt>
                <c:pt idx="45249" formatCode="0.00E+00">
                  <c:v>-7.35273E-3</c:v>
                </c:pt>
                <c:pt idx="45250" formatCode="0.00E+00">
                  <c:v>-6.0741500000000004E-3</c:v>
                </c:pt>
                <c:pt idx="45251" formatCode="0.00E+00">
                  <c:v>-4.7758799999999997E-3</c:v>
                </c:pt>
                <c:pt idx="45252" formatCode="0.00E+00">
                  <c:v>-3.4593200000000001E-3</c:v>
                </c:pt>
                <c:pt idx="45253" formatCode="0.00E+00">
                  <c:v>-2.12591E-3</c:v>
                </c:pt>
                <c:pt idx="45254" formatCode="0.00E+00">
                  <c:v>-7.7712400000000002E-4</c:v>
                </c:pt>
                <c:pt idx="45255" formatCode="0.00E+00">
                  <c:v>5.8552300000000001E-4</c:v>
                </c:pt>
                <c:pt idx="45256" formatCode="0.00E+00">
                  <c:v>1.9604900000000001E-3</c:v>
                </c:pt>
                <c:pt idx="45257" formatCode="0.00E+00">
                  <c:v>3.3462000000000001E-3</c:v>
                </c:pt>
                <c:pt idx="45258" formatCode="0.00E+00">
                  <c:v>4.74107E-3</c:v>
                </c:pt>
                <c:pt idx="45259" formatCode="0.00E+00">
                  <c:v>6.14345E-3</c:v>
                </c:pt>
                <c:pt idx="45260" formatCode="0.00E+00">
                  <c:v>7.5516999999999997E-3</c:v>
                </c:pt>
                <c:pt idx="45261" formatCode="0.00E+00">
                  <c:v>8.9641400000000006E-3</c:v>
                </c:pt>
                <c:pt idx="45262">
                  <c:v>1.03791E-2</c:v>
                </c:pt>
                <c:pt idx="45263">
                  <c:v>1.1794900000000001E-2</c:v>
                </c:pt>
                <c:pt idx="45264">
                  <c:v>1.32097E-2</c:v>
                </c:pt>
                <c:pt idx="45265">
                  <c:v>1.46219E-2</c:v>
                </c:pt>
                <c:pt idx="45266">
                  <c:v>1.6029700000000001E-2</c:v>
                </c:pt>
                <c:pt idx="45267">
                  <c:v>1.74313E-2</c:v>
                </c:pt>
                <c:pt idx="45268">
                  <c:v>1.8825100000000001E-2</c:v>
                </c:pt>
                <c:pt idx="45269">
                  <c:v>2.02092E-2</c:v>
                </c:pt>
                <c:pt idx="45270">
                  <c:v>2.1582E-2</c:v>
                </c:pt>
                <c:pt idx="45271">
                  <c:v>2.2941599999999999E-2</c:v>
                </c:pt>
                <c:pt idx="45272">
                  <c:v>2.42863E-2</c:v>
                </c:pt>
                <c:pt idx="45273">
                  <c:v>2.5614499999999998E-2</c:v>
                </c:pt>
                <c:pt idx="45274">
                  <c:v>2.6924300000000002E-2</c:v>
                </c:pt>
                <c:pt idx="45275">
                  <c:v>2.8214099999999999E-2</c:v>
                </c:pt>
                <c:pt idx="45276">
                  <c:v>2.94822E-2</c:v>
                </c:pt>
                <c:pt idx="45277">
                  <c:v>3.0726900000000001E-2</c:v>
                </c:pt>
                <c:pt idx="45278">
                  <c:v>3.1946700000000001E-2</c:v>
                </c:pt>
                <c:pt idx="45279">
                  <c:v>3.3139799999999997E-2</c:v>
                </c:pt>
                <c:pt idx="45280">
                  <c:v>3.4304599999999998E-2</c:v>
                </c:pt>
                <c:pt idx="45281">
                  <c:v>3.5439699999999998E-2</c:v>
                </c:pt>
                <c:pt idx="45282">
                  <c:v>3.65435E-2</c:v>
                </c:pt>
                <c:pt idx="45283">
                  <c:v>3.7614500000000002E-2</c:v>
                </c:pt>
                <c:pt idx="45284">
                  <c:v>3.8651199999999997E-2</c:v>
                </c:pt>
                <c:pt idx="45285">
                  <c:v>3.9652199999999999E-2</c:v>
                </c:pt>
                <c:pt idx="45286">
                  <c:v>4.0616199999999998E-2</c:v>
                </c:pt>
                <c:pt idx="45287">
                  <c:v>4.1541799999999997E-2</c:v>
                </c:pt>
                <c:pt idx="45288">
                  <c:v>4.2427699999999999E-2</c:v>
                </c:pt>
                <c:pt idx="45289">
                  <c:v>4.3272699999999997E-2</c:v>
                </c:pt>
                <c:pt idx="45290">
                  <c:v>4.40756E-2</c:v>
                </c:pt>
                <c:pt idx="45291">
                  <c:v>4.4835199999999999E-2</c:v>
                </c:pt>
                <c:pt idx="45292">
                  <c:v>4.5550500000000001E-2</c:v>
                </c:pt>
                <c:pt idx="45293">
                  <c:v>4.6220400000000002E-2</c:v>
                </c:pt>
                <c:pt idx="45294">
                  <c:v>4.6843999999999997E-2</c:v>
                </c:pt>
                <c:pt idx="45295">
                  <c:v>4.7420299999999999E-2</c:v>
                </c:pt>
                <c:pt idx="45296">
                  <c:v>4.7948499999999998E-2</c:v>
                </c:pt>
                <c:pt idx="45297">
                  <c:v>4.84278E-2</c:v>
                </c:pt>
                <c:pt idx="45298">
                  <c:v>4.8857400000000002E-2</c:v>
                </c:pt>
                <c:pt idx="45299">
                  <c:v>4.9236700000000001E-2</c:v>
                </c:pt>
                <c:pt idx="45300">
                  <c:v>4.9564999999999998E-2</c:v>
                </c:pt>
                <c:pt idx="45301">
                  <c:v>4.9841900000000001E-2</c:v>
                </c:pt>
                <c:pt idx="45302">
                  <c:v>5.0066800000000002E-2</c:v>
                </c:pt>
                <c:pt idx="45303">
                  <c:v>5.0239300000000001E-2</c:v>
                </c:pt>
                <c:pt idx="45304">
                  <c:v>5.0359099999999997E-2</c:v>
                </c:pt>
                <c:pt idx="45305">
                  <c:v>5.0425999999999999E-2</c:v>
                </c:pt>
                <c:pt idx="45306">
                  <c:v>5.0439600000000001E-2</c:v>
                </c:pt>
                <c:pt idx="45307">
                  <c:v>5.0399899999999997E-2</c:v>
                </c:pt>
                <c:pt idx="45308">
                  <c:v>5.0306799999999999E-2</c:v>
                </c:pt>
                <c:pt idx="45309">
                  <c:v>5.0160400000000001E-2</c:v>
                </c:pt>
                <c:pt idx="45310">
                  <c:v>4.9960600000000001E-2</c:v>
                </c:pt>
                <c:pt idx="45311">
                  <c:v>4.9707599999999998E-2</c:v>
                </c:pt>
                <c:pt idx="45312">
                  <c:v>4.94017E-2</c:v>
                </c:pt>
                <c:pt idx="45313">
                  <c:v>4.9043099999999999E-2</c:v>
                </c:pt>
                <c:pt idx="45314">
                  <c:v>4.8632099999999998E-2</c:v>
                </c:pt>
                <c:pt idx="45315">
                  <c:v>4.8169200000000002E-2</c:v>
                </c:pt>
                <c:pt idx="45316">
                  <c:v>4.76549E-2</c:v>
                </c:pt>
                <c:pt idx="45317">
                  <c:v>4.7089699999999998E-2</c:v>
                </c:pt>
                <c:pt idx="45318">
                  <c:v>4.64742E-2</c:v>
                </c:pt>
                <c:pt idx="45319">
                  <c:v>4.5809099999999998E-2</c:v>
                </c:pt>
                <c:pt idx="45320">
                  <c:v>4.5095200000000002E-2</c:v>
                </c:pt>
                <c:pt idx="45321">
                  <c:v>4.4333200000000003E-2</c:v>
                </c:pt>
                <c:pt idx="45322">
                  <c:v>4.3524100000000003E-2</c:v>
                </c:pt>
                <c:pt idx="45323">
                  <c:v>4.26688E-2</c:v>
                </c:pt>
                <c:pt idx="45324">
                  <c:v>4.1768199999999998E-2</c:v>
                </c:pt>
                <c:pt idx="45325">
                  <c:v>4.0823499999999999E-2</c:v>
                </c:pt>
                <c:pt idx="45326">
                  <c:v>3.9835700000000002E-2</c:v>
                </c:pt>
                <c:pt idx="45327">
                  <c:v>3.8806E-2</c:v>
                </c:pt>
                <c:pt idx="45328">
                  <c:v>3.7735499999999998E-2</c:v>
                </c:pt>
                <c:pt idx="45329">
                  <c:v>3.6625699999999997E-2</c:v>
                </c:pt>
                <c:pt idx="45330">
                  <c:v>3.5477700000000001E-2</c:v>
                </c:pt>
                <c:pt idx="45331">
                  <c:v>3.4292999999999997E-2</c:v>
                </c:pt>
                <c:pt idx="45332">
                  <c:v>3.3072900000000002E-2</c:v>
                </c:pt>
                <c:pt idx="45333">
                  <c:v>3.1819E-2</c:v>
                </c:pt>
                <c:pt idx="45334">
                  <c:v>3.0532699999999999E-2</c:v>
                </c:pt>
                <c:pt idx="45335">
                  <c:v>2.9215499999999998E-2</c:v>
                </c:pt>
                <c:pt idx="45336">
                  <c:v>2.7869000000000001E-2</c:v>
                </c:pt>
                <c:pt idx="45337">
                  <c:v>2.6494799999999999E-2</c:v>
                </c:pt>
                <c:pt idx="45338">
                  <c:v>2.5094600000000002E-2</c:v>
                </c:pt>
                <c:pt idx="45339">
                  <c:v>2.367E-2</c:v>
                </c:pt>
                <c:pt idx="45340">
                  <c:v>2.2222800000000001E-2</c:v>
                </c:pt>
                <c:pt idx="45341">
                  <c:v>2.0754499999999999E-2</c:v>
                </c:pt>
                <c:pt idx="45342">
                  <c:v>1.9267099999999999E-2</c:v>
                </c:pt>
                <c:pt idx="45343">
                  <c:v>1.7762199999999999E-2</c:v>
                </c:pt>
                <c:pt idx="45344">
                  <c:v>1.6241599999999998E-2</c:v>
                </c:pt>
                <c:pt idx="45345">
                  <c:v>1.47072E-2</c:v>
                </c:pt>
                <c:pt idx="45346">
                  <c:v>1.3160699999999999E-2</c:v>
                </c:pt>
                <c:pt idx="45347">
                  <c:v>1.1604E-2</c:v>
                </c:pt>
                <c:pt idx="45348">
                  <c:v>1.0038800000000001E-2</c:v>
                </c:pt>
                <c:pt idx="45349" formatCode="0.00E+00">
                  <c:v>8.4671E-3</c:v>
                </c:pt>
                <c:pt idx="45350" formatCode="0.00E+00">
                  <c:v>6.8906100000000001E-3</c:v>
                </c:pt>
                <c:pt idx="45351" formatCode="0.00E+00">
                  <c:v>5.3112000000000003E-3</c:v>
                </c:pt>
                <c:pt idx="45352" formatCode="0.00E+00">
                  <c:v>3.7307099999999999E-3</c:v>
                </c:pt>
                <c:pt idx="45353" formatCode="0.00E+00">
                  <c:v>2.1509599999999999E-3</c:v>
                </c:pt>
                <c:pt idx="45354" formatCode="0.00E+00">
                  <c:v>5.7376300000000003E-4</c:v>
                </c:pt>
                <c:pt idx="45355" formatCode="0.00E+00">
                  <c:v>-9.9907399999999997E-4</c:v>
                </c:pt>
                <c:pt idx="45356" formatCode="0.00E+00">
                  <c:v>-2.5657599999999998E-3</c:v>
                </c:pt>
                <c:pt idx="45357" formatCode="0.00E+00">
                  <c:v>-4.1245099999999996E-3</c:v>
                </c:pt>
                <c:pt idx="45358" formatCode="0.00E+00">
                  <c:v>-5.6735700000000002E-3</c:v>
                </c:pt>
                <c:pt idx="45359" formatCode="0.00E+00">
                  <c:v>-7.2111900000000001E-3</c:v>
                </c:pt>
                <c:pt idx="45360" formatCode="0.00E+00">
                  <c:v>-8.7356699999999992E-3</c:v>
                </c:pt>
                <c:pt idx="45361">
                  <c:v>-1.0245300000000001E-2</c:v>
                </c:pt>
                <c:pt idx="45362">
                  <c:v>-1.1738500000000001E-2</c:v>
                </c:pt>
                <c:pt idx="45363">
                  <c:v>-1.32135E-2</c:v>
                </c:pt>
                <c:pt idx="45364">
                  <c:v>-1.46687E-2</c:v>
                </c:pt>
                <c:pt idx="45365">
                  <c:v>-1.6102700000000001E-2</c:v>
                </c:pt>
                <c:pt idx="45366">
                  <c:v>-1.75138E-2</c:v>
                </c:pt>
                <c:pt idx="45367">
                  <c:v>-1.89006E-2</c:v>
                </c:pt>
                <c:pt idx="45368">
                  <c:v>-2.0261600000000001E-2</c:v>
                </c:pt>
                <c:pt idx="45369">
                  <c:v>-2.1595300000000001E-2</c:v>
                </c:pt>
                <c:pt idx="45370">
                  <c:v>-2.2900500000000001E-2</c:v>
                </c:pt>
                <c:pt idx="45371">
                  <c:v>-2.4175800000000001E-2</c:v>
                </c:pt>
                <c:pt idx="45372">
                  <c:v>-2.5419899999999999E-2</c:v>
                </c:pt>
                <c:pt idx="45373">
                  <c:v>-2.6631700000000001E-2</c:v>
                </c:pt>
                <c:pt idx="45374">
                  <c:v>-2.7809799999999999E-2</c:v>
                </c:pt>
                <c:pt idx="45375">
                  <c:v>-2.8953199999999998E-2</c:v>
                </c:pt>
                <c:pt idx="45376">
                  <c:v>-3.0060699999999999E-2</c:v>
                </c:pt>
                <c:pt idx="45377">
                  <c:v>-3.1131499999999999E-2</c:v>
                </c:pt>
                <c:pt idx="45378">
                  <c:v>-3.2164499999999999E-2</c:v>
                </c:pt>
                <c:pt idx="45379">
                  <c:v>-3.3158800000000002E-2</c:v>
                </c:pt>
                <c:pt idx="45380">
                  <c:v>-3.4113400000000002E-2</c:v>
                </c:pt>
                <c:pt idx="45381">
                  <c:v>-3.5027799999999998E-2</c:v>
                </c:pt>
                <c:pt idx="45382">
                  <c:v>-3.5901000000000002E-2</c:v>
                </c:pt>
                <c:pt idx="45383">
                  <c:v>-3.6732399999999998E-2</c:v>
                </c:pt>
                <c:pt idx="45384">
                  <c:v>-3.7521499999999999E-2</c:v>
                </c:pt>
                <c:pt idx="45385">
                  <c:v>-3.8267500000000003E-2</c:v>
                </c:pt>
                <c:pt idx="45386">
                  <c:v>-3.8969999999999998E-2</c:v>
                </c:pt>
                <c:pt idx="45387">
                  <c:v>-3.9628700000000003E-2</c:v>
                </c:pt>
                <c:pt idx="45388">
                  <c:v>-4.0243000000000001E-2</c:v>
                </c:pt>
                <c:pt idx="45389">
                  <c:v>-4.0812599999999997E-2</c:v>
                </c:pt>
                <c:pt idx="45390">
                  <c:v>-4.1337400000000003E-2</c:v>
                </c:pt>
                <c:pt idx="45391">
                  <c:v>-4.1817100000000003E-2</c:v>
                </c:pt>
                <c:pt idx="45392">
                  <c:v>-4.2251499999999997E-2</c:v>
                </c:pt>
                <c:pt idx="45393">
                  <c:v>-4.2640600000000001E-2</c:v>
                </c:pt>
                <c:pt idx="45394">
                  <c:v>-4.2984399999999999E-2</c:v>
                </c:pt>
                <c:pt idx="45395">
                  <c:v>-4.3282800000000003E-2</c:v>
                </c:pt>
                <c:pt idx="45396">
                  <c:v>-4.3535999999999998E-2</c:v>
                </c:pt>
                <c:pt idx="45397">
                  <c:v>-4.3744199999999997E-2</c:v>
                </c:pt>
                <c:pt idx="45398">
                  <c:v>-4.3907500000000002E-2</c:v>
                </c:pt>
                <c:pt idx="45399">
                  <c:v>-4.4026200000000001E-2</c:v>
                </c:pt>
                <c:pt idx="45400">
                  <c:v>-4.41007E-2</c:v>
                </c:pt>
                <c:pt idx="45401">
                  <c:v>-4.4131200000000002E-2</c:v>
                </c:pt>
                <c:pt idx="45402">
                  <c:v>-4.4118299999999999E-2</c:v>
                </c:pt>
                <c:pt idx="45403">
                  <c:v>-4.4062400000000002E-2</c:v>
                </c:pt>
                <c:pt idx="45404">
                  <c:v>-4.3964000000000003E-2</c:v>
                </c:pt>
                <c:pt idx="45405">
                  <c:v>-4.38237E-2</c:v>
                </c:pt>
                <c:pt idx="45406">
                  <c:v>-4.3642199999999999E-2</c:v>
                </c:pt>
                <c:pt idx="45407">
                  <c:v>-4.3420100000000003E-2</c:v>
                </c:pt>
                <c:pt idx="45408">
                  <c:v>-4.3158200000000001E-2</c:v>
                </c:pt>
                <c:pt idx="45409">
                  <c:v>-4.2857100000000002E-2</c:v>
                </c:pt>
                <c:pt idx="45410">
                  <c:v>-4.2517800000000001E-2</c:v>
                </c:pt>
                <c:pt idx="45411">
                  <c:v>-4.2140999999999998E-2</c:v>
                </c:pt>
                <c:pt idx="45412">
                  <c:v>-4.17277E-2</c:v>
                </c:pt>
                <c:pt idx="45413">
                  <c:v>-4.1278700000000002E-2</c:v>
                </c:pt>
                <c:pt idx="45414">
                  <c:v>-4.0794999999999998E-2</c:v>
                </c:pt>
                <c:pt idx="45415">
                  <c:v>-4.0277599999999997E-2</c:v>
                </c:pt>
                <c:pt idx="45416">
                  <c:v>-3.9727600000000002E-2</c:v>
                </c:pt>
                <c:pt idx="45417">
                  <c:v>-3.9145899999999997E-2</c:v>
                </c:pt>
                <c:pt idx="45418">
                  <c:v>-3.8533600000000001E-2</c:v>
                </c:pt>
                <c:pt idx="45419">
                  <c:v>-3.7891899999999999E-2</c:v>
                </c:pt>
                <c:pt idx="45420">
                  <c:v>-3.7221900000000002E-2</c:v>
                </c:pt>
                <c:pt idx="45421">
                  <c:v>-3.65247E-2</c:v>
                </c:pt>
                <c:pt idx="45422">
                  <c:v>-3.5801399999999997E-2</c:v>
                </c:pt>
                <c:pt idx="45423">
                  <c:v>-3.5053399999999998E-2</c:v>
                </c:pt>
                <c:pt idx="45424">
                  <c:v>-3.4281699999999998E-2</c:v>
                </c:pt>
                <c:pt idx="45425">
                  <c:v>-3.3487500000000003E-2</c:v>
                </c:pt>
                <c:pt idx="45426">
                  <c:v>-3.2672199999999998E-2</c:v>
                </c:pt>
                <c:pt idx="45427">
                  <c:v>-3.1836799999999998E-2</c:v>
                </c:pt>
                <c:pt idx="45428">
                  <c:v>-3.0982800000000001E-2</c:v>
                </c:pt>
                <c:pt idx="45429">
                  <c:v>-3.0111200000000001E-2</c:v>
                </c:pt>
                <c:pt idx="45430">
                  <c:v>-2.92234E-2</c:v>
                </c:pt>
                <c:pt idx="45431">
                  <c:v>-2.8320600000000001E-2</c:v>
                </c:pt>
                <c:pt idx="45432">
                  <c:v>-2.7404000000000001E-2</c:v>
                </c:pt>
                <c:pt idx="45433">
                  <c:v>-2.6474899999999999E-2</c:v>
                </c:pt>
                <c:pt idx="45434">
                  <c:v>-2.5534600000000001E-2</c:v>
                </c:pt>
                <c:pt idx="45435">
                  <c:v>-2.45842E-2</c:v>
                </c:pt>
                <c:pt idx="45436">
                  <c:v>-2.3624900000000001E-2</c:v>
                </c:pt>
                <c:pt idx="45437">
                  <c:v>-2.26581E-2</c:v>
                </c:pt>
                <c:pt idx="45438">
                  <c:v>-2.1684800000000001E-2</c:v>
                </c:pt>
                <c:pt idx="45439">
                  <c:v>-2.07063E-2</c:v>
                </c:pt>
                <c:pt idx="45440">
                  <c:v>-1.97238E-2</c:v>
                </c:pt>
                <c:pt idx="45441">
                  <c:v>-1.8738299999999999E-2</c:v>
                </c:pt>
                <c:pt idx="45442">
                  <c:v>-1.7751099999999999E-2</c:v>
                </c:pt>
                <c:pt idx="45443">
                  <c:v>-1.6763199999999999E-2</c:v>
                </c:pt>
                <c:pt idx="45444">
                  <c:v>-1.57757E-2</c:v>
                </c:pt>
                <c:pt idx="45445">
                  <c:v>-1.4789800000000001E-2</c:v>
                </c:pt>
                <c:pt idx="45446">
                  <c:v>-1.3806300000000001E-2</c:v>
                </c:pt>
                <c:pt idx="45447">
                  <c:v>-1.28264E-2</c:v>
                </c:pt>
                <c:pt idx="45448">
                  <c:v>-1.18511E-2</c:v>
                </c:pt>
                <c:pt idx="45449">
                  <c:v>-1.0881200000000001E-2</c:v>
                </c:pt>
                <c:pt idx="45450" formatCode="0.00E+00">
                  <c:v>-9.9177799999999993E-3</c:v>
                </c:pt>
                <c:pt idx="45451" formatCode="0.00E+00">
                  <c:v>-8.9616599999999998E-3</c:v>
                </c:pt>
                <c:pt idx="45452" formatCode="0.00E+00">
                  <c:v>-8.0137300000000002E-3</c:v>
                </c:pt>
                <c:pt idx="45453" formatCode="0.00E+00">
                  <c:v>-7.0748299999999998E-3</c:v>
                </c:pt>
                <c:pt idx="45454" formatCode="0.00E+00">
                  <c:v>-6.1457400000000002E-3</c:v>
                </c:pt>
                <c:pt idx="45455" formatCode="0.00E+00">
                  <c:v>-5.2272400000000002E-3</c:v>
                </c:pt>
                <c:pt idx="45456" formatCode="0.00E+00">
                  <c:v>-4.3200599999999997E-3</c:v>
                </c:pt>
                <c:pt idx="45457" formatCode="0.00E+00">
                  <c:v>-3.4248899999999999E-3</c:v>
                </c:pt>
                <c:pt idx="45458" formatCode="0.00E+00">
                  <c:v>-2.5423899999999998E-3</c:v>
                </c:pt>
                <c:pt idx="45459" formatCode="0.00E+00">
                  <c:v>-1.67318E-3</c:v>
                </c:pt>
                <c:pt idx="45460" formatCode="0.00E+00">
                  <c:v>-8.1784900000000005E-4</c:v>
                </c:pt>
                <c:pt idx="45461" formatCode="0.00E+00">
                  <c:v>2.3056100000000001E-5</c:v>
                </c:pt>
                <c:pt idx="45462" formatCode="0.00E+00">
                  <c:v>8.4902600000000001E-4</c:v>
                </c:pt>
                <c:pt idx="45463" formatCode="0.00E+00">
                  <c:v>1.6595900000000001E-3</c:v>
                </c:pt>
                <c:pt idx="45464" formatCode="0.00E+00">
                  <c:v>2.4543099999999999E-3</c:v>
                </c:pt>
                <c:pt idx="45465" formatCode="0.00E+00">
                  <c:v>3.2327900000000001E-3</c:v>
                </c:pt>
                <c:pt idx="45466" formatCode="0.00E+00">
                  <c:v>3.9946699999999996E-3</c:v>
                </c:pt>
                <c:pt idx="45467" formatCode="0.00E+00">
                  <c:v>4.7396399999999998E-3</c:v>
                </c:pt>
                <c:pt idx="45468" formatCode="0.00E+00">
                  <c:v>5.4673999999999999E-3</c:v>
                </c:pt>
                <c:pt idx="45469" formatCode="0.00E+00">
                  <c:v>6.1777100000000003E-3</c:v>
                </c:pt>
                <c:pt idx="45470" formatCode="0.00E+00">
                  <c:v>6.8703499999999999E-3</c:v>
                </c:pt>
                <c:pt idx="45471" formatCode="0.00E+00">
                  <c:v>7.5451700000000003E-3</c:v>
                </c:pt>
                <c:pt idx="45472" formatCode="0.00E+00">
                  <c:v>8.2020099999999992E-3</c:v>
                </c:pt>
                <c:pt idx="45473" formatCode="0.00E+00">
                  <c:v>8.8407699999999995E-3</c:v>
                </c:pt>
                <c:pt idx="45474" formatCode="0.00E+00">
                  <c:v>9.4613900000000001E-3</c:v>
                </c:pt>
                <c:pt idx="45475">
                  <c:v>1.0063799999999999E-2</c:v>
                </c:pt>
                <c:pt idx="45476">
                  <c:v>1.0648100000000001E-2</c:v>
                </c:pt>
                <c:pt idx="45477">
                  <c:v>1.1214200000000001E-2</c:v>
                </c:pt>
                <c:pt idx="45478">
                  <c:v>1.17622E-2</c:v>
                </c:pt>
                <c:pt idx="45479">
                  <c:v>1.22922E-2</c:v>
                </c:pt>
                <c:pt idx="45480">
                  <c:v>1.2804400000000001E-2</c:v>
                </c:pt>
                <c:pt idx="45481">
                  <c:v>1.32988E-2</c:v>
                </c:pt>
                <c:pt idx="45482">
                  <c:v>1.37757E-2</c:v>
                </c:pt>
                <c:pt idx="45483">
                  <c:v>1.42352E-2</c:v>
                </c:pt>
                <c:pt idx="45484">
                  <c:v>1.4677600000000001E-2</c:v>
                </c:pt>
                <c:pt idx="45485">
                  <c:v>1.5103200000000001E-2</c:v>
                </c:pt>
                <c:pt idx="45486">
                  <c:v>1.5512099999999999E-2</c:v>
                </c:pt>
                <c:pt idx="45487">
                  <c:v>1.59048E-2</c:v>
                </c:pt>
                <c:pt idx="45488">
                  <c:v>1.62816E-2</c:v>
                </c:pt>
                <c:pt idx="45489">
                  <c:v>1.66426E-2</c:v>
                </c:pt>
                <c:pt idx="45490">
                  <c:v>1.69885E-2</c:v>
                </c:pt>
                <c:pt idx="45491">
                  <c:v>1.7319399999999999E-2</c:v>
                </c:pt>
                <c:pt idx="45492">
                  <c:v>1.7635700000000001E-2</c:v>
                </c:pt>
                <c:pt idx="45493">
                  <c:v>1.7937999999999999E-2</c:v>
                </c:pt>
                <c:pt idx="45494">
                  <c:v>1.82265E-2</c:v>
                </c:pt>
                <c:pt idx="45495">
                  <c:v>1.8501799999999999E-2</c:v>
                </c:pt>
                <c:pt idx="45496">
                  <c:v>1.8764099999999999E-2</c:v>
                </c:pt>
                <c:pt idx="45497">
                  <c:v>1.9014E-2</c:v>
                </c:pt>
                <c:pt idx="45498">
                  <c:v>1.9251999999999998E-2</c:v>
                </c:pt>
                <c:pt idx="45499">
                  <c:v>1.94784E-2</c:v>
                </c:pt>
                <c:pt idx="45500">
                  <c:v>1.9693700000000001E-2</c:v>
                </c:pt>
                <c:pt idx="45501">
                  <c:v>1.9898300000000001E-2</c:v>
                </c:pt>
                <c:pt idx="45502">
                  <c:v>2.0092800000000001E-2</c:v>
                </c:pt>
                <c:pt idx="45503">
                  <c:v>2.02775E-2</c:v>
                </c:pt>
                <c:pt idx="45504">
                  <c:v>2.04529E-2</c:v>
                </c:pt>
                <c:pt idx="45505">
                  <c:v>2.0619499999999999E-2</c:v>
                </c:pt>
                <c:pt idx="45506">
                  <c:v>2.07776E-2</c:v>
                </c:pt>
                <c:pt idx="45507">
                  <c:v>2.09278E-2</c:v>
                </c:pt>
                <c:pt idx="45508">
                  <c:v>2.10704E-2</c:v>
                </c:pt>
                <c:pt idx="45509">
                  <c:v>2.12059E-2</c:v>
                </c:pt>
                <c:pt idx="45510">
                  <c:v>2.1334599999999999E-2</c:v>
                </c:pt>
                <c:pt idx="45511">
                  <c:v>2.1457E-2</c:v>
                </c:pt>
                <c:pt idx="45512">
                  <c:v>2.15734E-2</c:v>
                </c:pt>
                <c:pt idx="45513">
                  <c:v>2.1684200000000001E-2</c:v>
                </c:pt>
                <c:pt idx="45514">
                  <c:v>2.1789800000000002E-2</c:v>
                </c:pt>
                <c:pt idx="45515">
                  <c:v>2.18905E-2</c:v>
                </c:pt>
                <c:pt idx="45516">
                  <c:v>2.1986599999999999E-2</c:v>
                </c:pt>
                <c:pt idx="45517">
                  <c:v>2.2078400000000001E-2</c:v>
                </c:pt>
                <c:pt idx="45518">
                  <c:v>2.21662E-2</c:v>
                </c:pt>
                <c:pt idx="45519">
                  <c:v>2.2250300000000001E-2</c:v>
                </c:pt>
                <c:pt idx="45520">
                  <c:v>2.2330900000000001E-2</c:v>
                </c:pt>
                <c:pt idx="45521">
                  <c:v>2.24082E-2</c:v>
                </c:pt>
                <c:pt idx="45522">
                  <c:v>2.24824E-2</c:v>
                </c:pt>
                <c:pt idx="45523">
                  <c:v>2.2553799999999999E-2</c:v>
                </c:pt>
                <c:pt idx="45524">
                  <c:v>2.2622400000000001E-2</c:v>
                </c:pt>
                <c:pt idx="45525">
                  <c:v>2.2688400000000001E-2</c:v>
                </c:pt>
                <c:pt idx="45526">
                  <c:v>2.2751899999999999E-2</c:v>
                </c:pt>
                <c:pt idx="45527">
                  <c:v>2.2813E-2</c:v>
                </c:pt>
                <c:pt idx="45528">
                  <c:v>2.2871800000000001E-2</c:v>
                </c:pt>
                <c:pt idx="45529">
                  <c:v>2.2928299999999999E-2</c:v>
                </c:pt>
                <c:pt idx="45530">
                  <c:v>2.2982499999999999E-2</c:v>
                </c:pt>
                <c:pt idx="45531">
                  <c:v>2.30344E-2</c:v>
                </c:pt>
                <c:pt idx="45532">
                  <c:v>2.3084E-2</c:v>
                </c:pt>
                <c:pt idx="45533">
                  <c:v>2.3131100000000002E-2</c:v>
                </c:pt>
                <c:pt idx="45534">
                  <c:v>2.31758E-2</c:v>
                </c:pt>
                <c:pt idx="45535">
                  <c:v>2.3217999999999999E-2</c:v>
                </c:pt>
                <c:pt idx="45536">
                  <c:v>2.3257400000000001E-2</c:v>
                </c:pt>
                <c:pt idx="45537">
                  <c:v>2.3293899999999999E-2</c:v>
                </c:pt>
                <c:pt idx="45538">
                  <c:v>2.3327500000000001E-2</c:v>
                </c:pt>
                <c:pt idx="45539">
                  <c:v>2.3357699999999999E-2</c:v>
                </c:pt>
                <c:pt idx="45540">
                  <c:v>2.3384499999999999E-2</c:v>
                </c:pt>
                <c:pt idx="45541">
                  <c:v>2.3407600000000001E-2</c:v>
                </c:pt>
                <c:pt idx="45542">
                  <c:v>2.3426800000000001E-2</c:v>
                </c:pt>
                <c:pt idx="45543">
                  <c:v>2.3441699999999999E-2</c:v>
                </c:pt>
                <c:pt idx="45544">
                  <c:v>2.3452000000000001E-2</c:v>
                </c:pt>
                <c:pt idx="45545">
                  <c:v>2.34574E-2</c:v>
                </c:pt>
                <c:pt idx="45546">
                  <c:v>2.3457599999999999E-2</c:v>
                </c:pt>
                <c:pt idx="45547">
                  <c:v>2.3452199999999999E-2</c:v>
                </c:pt>
                <c:pt idx="45548">
                  <c:v>2.3440900000000001E-2</c:v>
                </c:pt>
                <c:pt idx="45549">
                  <c:v>2.3423200000000002E-2</c:v>
                </c:pt>
                <c:pt idx="45550">
                  <c:v>2.3398800000000001E-2</c:v>
                </c:pt>
                <c:pt idx="45551">
                  <c:v>2.3367200000000001E-2</c:v>
                </c:pt>
                <c:pt idx="45552">
                  <c:v>2.3328100000000001E-2</c:v>
                </c:pt>
                <c:pt idx="45553">
                  <c:v>2.32809E-2</c:v>
                </c:pt>
                <c:pt idx="45554">
                  <c:v>2.3225200000000001E-2</c:v>
                </c:pt>
                <c:pt idx="45555">
                  <c:v>2.31606E-2</c:v>
                </c:pt>
                <c:pt idx="45556">
                  <c:v>2.3086599999999999E-2</c:v>
                </c:pt>
                <c:pt idx="45557">
                  <c:v>2.3002700000000001E-2</c:v>
                </c:pt>
                <c:pt idx="45558">
                  <c:v>2.2908499999999998E-2</c:v>
                </c:pt>
                <c:pt idx="45559">
                  <c:v>2.2803500000000001E-2</c:v>
                </c:pt>
                <c:pt idx="45560">
                  <c:v>2.2687200000000001E-2</c:v>
                </c:pt>
                <c:pt idx="45561">
                  <c:v>2.2559099999999999E-2</c:v>
                </c:pt>
                <c:pt idx="45562">
                  <c:v>2.2418799999999999E-2</c:v>
                </c:pt>
                <c:pt idx="45563">
                  <c:v>2.2265699999999999E-2</c:v>
                </c:pt>
                <c:pt idx="45564">
                  <c:v>2.2099500000000001E-2</c:v>
                </c:pt>
                <c:pt idx="45565">
                  <c:v>2.1919600000000001E-2</c:v>
                </c:pt>
                <c:pt idx="45566">
                  <c:v>2.1725600000000001E-2</c:v>
                </c:pt>
                <c:pt idx="45567">
                  <c:v>2.1517000000000001E-2</c:v>
                </c:pt>
                <c:pt idx="45568">
                  <c:v>2.1293400000000001E-2</c:v>
                </c:pt>
                <c:pt idx="45569">
                  <c:v>2.1054400000000001E-2</c:v>
                </c:pt>
                <c:pt idx="45570">
                  <c:v>2.0799600000000001E-2</c:v>
                </c:pt>
                <c:pt idx="45571">
                  <c:v>2.0528399999999999E-2</c:v>
                </c:pt>
                <c:pt idx="45572">
                  <c:v>2.02407E-2</c:v>
                </c:pt>
                <c:pt idx="45573">
                  <c:v>1.9935899999999999E-2</c:v>
                </c:pt>
                <c:pt idx="45574">
                  <c:v>1.9613800000000001E-2</c:v>
                </c:pt>
                <c:pt idx="45575">
                  <c:v>1.92739E-2</c:v>
                </c:pt>
                <c:pt idx="45576">
                  <c:v>1.8916100000000002E-2</c:v>
                </c:pt>
                <c:pt idx="45577">
                  <c:v>1.8539900000000002E-2</c:v>
                </c:pt>
                <c:pt idx="45578">
                  <c:v>1.8145100000000001E-2</c:v>
                </c:pt>
                <c:pt idx="45579">
                  <c:v>1.7731500000000001E-2</c:v>
                </c:pt>
                <c:pt idx="45580">
                  <c:v>1.7298899999999999E-2</c:v>
                </c:pt>
                <c:pt idx="45581">
                  <c:v>1.6847000000000001E-2</c:v>
                </c:pt>
                <c:pt idx="45582">
                  <c:v>1.63757E-2</c:v>
                </c:pt>
                <c:pt idx="45583">
                  <c:v>1.58849E-2</c:v>
                </c:pt>
                <c:pt idx="45584">
                  <c:v>1.53744E-2</c:v>
                </c:pt>
                <c:pt idx="45585">
                  <c:v>1.4844100000000001E-2</c:v>
                </c:pt>
                <c:pt idx="45586">
                  <c:v>1.4294100000000001E-2</c:v>
                </c:pt>
                <c:pt idx="45587">
                  <c:v>1.37243E-2</c:v>
                </c:pt>
                <c:pt idx="45588">
                  <c:v>1.31346E-2</c:v>
                </c:pt>
                <c:pt idx="45589">
                  <c:v>1.25253E-2</c:v>
                </c:pt>
                <c:pt idx="45590">
                  <c:v>1.1896199999999999E-2</c:v>
                </c:pt>
                <c:pt idx="45591">
                  <c:v>1.12476E-2</c:v>
                </c:pt>
                <c:pt idx="45592">
                  <c:v>1.0579699999999999E-2</c:v>
                </c:pt>
                <c:pt idx="45593" formatCode="0.00E+00">
                  <c:v>9.8925200000000001E-3</c:v>
                </c:pt>
                <c:pt idx="45594" formatCode="0.00E+00">
                  <c:v>9.1863899999999991E-3</c:v>
                </c:pt>
                <c:pt idx="45595" formatCode="0.00E+00">
                  <c:v>8.4615300000000001E-3</c:v>
                </c:pt>
                <c:pt idx="45596" formatCode="0.00E+00">
                  <c:v>7.7182500000000003E-3</c:v>
                </c:pt>
                <c:pt idx="45597" formatCode="0.00E+00">
                  <c:v>6.9568900000000003E-3</c:v>
                </c:pt>
                <c:pt idx="45598" formatCode="0.00E+00">
                  <c:v>6.1778099999999997E-3</c:v>
                </c:pt>
                <c:pt idx="45599" formatCode="0.00E+00">
                  <c:v>5.3814099999999997E-3</c:v>
                </c:pt>
                <c:pt idx="45600" formatCode="0.00E+00">
                  <c:v>4.56814E-3</c:v>
                </c:pt>
                <c:pt idx="45601" formatCode="0.00E+00">
                  <c:v>3.7384900000000001E-3</c:v>
                </c:pt>
                <c:pt idx="45602" formatCode="0.00E+00">
                  <c:v>2.89295E-3</c:v>
                </c:pt>
                <c:pt idx="45603" formatCode="0.00E+00">
                  <c:v>2.0320999999999998E-3</c:v>
                </c:pt>
                <c:pt idx="45604" formatCode="0.00E+00">
                  <c:v>1.1565099999999999E-3</c:v>
                </c:pt>
                <c:pt idx="45605" formatCode="0.00E+00">
                  <c:v>2.6679900000000002E-4</c:v>
                </c:pt>
                <c:pt idx="45606" formatCode="0.00E+00">
                  <c:v>-6.3636400000000005E-4</c:v>
                </c:pt>
                <c:pt idx="45607" formatCode="0.00E+00">
                  <c:v>-1.55229E-3</c:v>
                </c:pt>
                <c:pt idx="45608" formatCode="0.00E+00">
                  <c:v>-2.4802600000000002E-3</c:v>
                </c:pt>
                <c:pt idx="45609" formatCode="0.00E+00">
                  <c:v>-3.4194999999999998E-3</c:v>
                </c:pt>
                <c:pt idx="45610" formatCode="0.00E+00">
                  <c:v>-4.36923E-3</c:v>
                </c:pt>
                <c:pt idx="45611" formatCode="0.00E+00">
                  <c:v>-5.32863E-3</c:v>
                </c:pt>
                <c:pt idx="45612" formatCode="0.00E+00">
                  <c:v>-6.2968399999999997E-3</c:v>
                </c:pt>
                <c:pt idx="45613" formatCode="0.00E+00">
                  <c:v>-7.2729800000000001E-3</c:v>
                </c:pt>
                <c:pt idx="45614" formatCode="0.00E+00">
                  <c:v>-8.2561400000000004E-3</c:v>
                </c:pt>
                <c:pt idx="45615" formatCode="0.00E+00">
                  <c:v>-9.2453799999999992E-3</c:v>
                </c:pt>
                <c:pt idx="45616">
                  <c:v>-1.0239699999999999E-2</c:v>
                </c:pt>
                <c:pt idx="45617">
                  <c:v>-1.12382E-2</c:v>
                </c:pt>
                <c:pt idx="45618">
                  <c:v>-1.22398E-2</c:v>
                </c:pt>
                <c:pt idx="45619">
                  <c:v>-1.3243400000000001E-2</c:v>
                </c:pt>
                <c:pt idx="45620">
                  <c:v>-1.42481E-2</c:v>
                </c:pt>
                <c:pt idx="45621">
                  <c:v>-1.5252699999999999E-2</c:v>
                </c:pt>
                <c:pt idx="45622">
                  <c:v>-1.6256099999999999E-2</c:v>
                </c:pt>
                <c:pt idx="45623">
                  <c:v>-1.72572E-2</c:v>
                </c:pt>
                <c:pt idx="45624">
                  <c:v>-1.8254900000000001E-2</c:v>
                </c:pt>
                <c:pt idx="45625">
                  <c:v>-1.9248100000000001E-2</c:v>
                </c:pt>
                <c:pt idx="45626">
                  <c:v>-2.0235599999999999E-2</c:v>
                </c:pt>
                <c:pt idx="45627">
                  <c:v>-2.1216100000000002E-2</c:v>
                </c:pt>
                <c:pt idx="45628">
                  <c:v>-2.2188599999999999E-2</c:v>
                </c:pt>
                <c:pt idx="45629">
                  <c:v>-2.31519E-2</c:v>
                </c:pt>
                <c:pt idx="45630">
                  <c:v>-2.4104799999999999E-2</c:v>
                </c:pt>
                <c:pt idx="45631">
                  <c:v>-2.5045999999999999E-2</c:v>
                </c:pt>
                <c:pt idx="45632">
                  <c:v>-2.5974500000000001E-2</c:v>
                </c:pt>
                <c:pt idx="45633">
                  <c:v>-2.68889E-2</c:v>
                </c:pt>
                <c:pt idx="45634">
                  <c:v>-2.77881E-2</c:v>
                </c:pt>
                <c:pt idx="45635">
                  <c:v>-2.8670999999999999E-2</c:v>
                </c:pt>
                <c:pt idx="45636">
                  <c:v>-2.9536300000000001E-2</c:v>
                </c:pt>
                <c:pt idx="45637">
                  <c:v>-3.0382800000000001E-2</c:v>
                </c:pt>
                <c:pt idx="45638">
                  <c:v>-3.1209400000000002E-2</c:v>
                </c:pt>
                <c:pt idx="45639">
                  <c:v>-3.2015000000000002E-2</c:v>
                </c:pt>
                <c:pt idx="45640">
                  <c:v>-3.2798399999999998E-2</c:v>
                </c:pt>
                <c:pt idx="45641">
                  <c:v>-3.3558499999999998E-2</c:v>
                </c:pt>
                <c:pt idx="45642">
                  <c:v>-3.4294100000000001E-2</c:v>
                </c:pt>
                <c:pt idx="45643">
                  <c:v>-3.5004199999999999E-2</c:v>
                </c:pt>
                <c:pt idx="45644">
                  <c:v>-3.5687700000000003E-2</c:v>
                </c:pt>
                <c:pt idx="45645">
                  <c:v>-3.6343599999999997E-2</c:v>
                </c:pt>
                <c:pt idx="45646">
                  <c:v>-3.6970799999999998E-2</c:v>
                </c:pt>
                <c:pt idx="45647">
                  <c:v>-3.7568400000000002E-2</c:v>
                </c:pt>
                <c:pt idx="45648">
                  <c:v>-3.8135299999999997E-2</c:v>
                </c:pt>
                <c:pt idx="45649">
                  <c:v>-3.8670599999999999E-2</c:v>
                </c:pt>
                <c:pt idx="45650">
                  <c:v>-3.91735E-2</c:v>
                </c:pt>
                <c:pt idx="45651">
                  <c:v>-3.9642999999999998E-2</c:v>
                </c:pt>
                <c:pt idx="45652">
                  <c:v>-4.0078299999999997E-2</c:v>
                </c:pt>
                <c:pt idx="45653">
                  <c:v>-4.0478699999999999E-2</c:v>
                </c:pt>
                <c:pt idx="45654">
                  <c:v>-4.0843200000000003E-2</c:v>
                </c:pt>
                <c:pt idx="45655">
                  <c:v>-4.1171199999999998E-2</c:v>
                </c:pt>
                <c:pt idx="45656">
                  <c:v>-4.1462100000000002E-2</c:v>
                </c:pt>
                <c:pt idx="45657">
                  <c:v>-4.1715000000000002E-2</c:v>
                </c:pt>
                <c:pt idx="45658">
                  <c:v>-4.1929599999999997E-2</c:v>
                </c:pt>
                <c:pt idx="45659">
                  <c:v>-4.2105099999999999E-2</c:v>
                </c:pt>
                <c:pt idx="45660">
                  <c:v>-4.2241000000000001E-2</c:v>
                </c:pt>
                <c:pt idx="45661">
                  <c:v>-4.2337E-2</c:v>
                </c:pt>
                <c:pt idx="45662">
                  <c:v>-4.23925E-2</c:v>
                </c:pt>
                <c:pt idx="45663">
                  <c:v>-4.2407300000000002E-2</c:v>
                </c:pt>
                <c:pt idx="45664">
                  <c:v>-4.2380800000000003E-2</c:v>
                </c:pt>
                <c:pt idx="45665">
                  <c:v>-4.2313000000000003E-2</c:v>
                </c:pt>
                <c:pt idx="45666">
                  <c:v>-4.2203499999999998E-2</c:v>
                </c:pt>
                <c:pt idx="45667">
                  <c:v>-4.2052199999999998E-2</c:v>
                </c:pt>
                <c:pt idx="45668">
                  <c:v>-4.1858899999999997E-2</c:v>
                </c:pt>
                <c:pt idx="45669">
                  <c:v>-4.1623599999999997E-2</c:v>
                </c:pt>
                <c:pt idx="45670">
                  <c:v>-4.1346300000000002E-2</c:v>
                </c:pt>
                <c:pt idx="45671">
                  <c:v>-4.1027000000000001E-2</c:v>
                </c:pt>
                <c:pt idx="45672">
                  <c:v>-4.0665699999999999E-2</c:v>
                </c:pt>
                <c:pt idx="45673">
                  <c:v>-4.0262699999999998E-2</c:v>
                </c:pt>
                <c:pt idx="45674">
                  <c:v>-3.9817999999999999E-2</c:v>
                </c:pt>
                <c:pt idx="45675">
                  <c:v>-3.9332100000000002E-2</c:v>
                </c:pt>
                <c:pt idx="45676">
                  <c:v>-3.8804999999999999E-2</c:v>
                </c:pt>
                <c:pt idx="45677">
                  <c:v>-3.8237300000000002E-2</c:v>
                </c:pt>
                <c:pt idx="45678">
                  <c:v>-3.7629299999999997E-2</c:v>
                </c:pt>
                <c:pt idx="45679">
                  <c:v>-3.69815E-2</c:v>
                </c:pt>
                <c:pt idx="45680">
                  <c:v>-3.6294399999999997E-2</c:v>
                </c:pt>
                <c:pt idx="45681">
                  <c:v>-3.5568599999999999E-2</c:v>
                </c:pt>
                <c:pt idx="45682">
                  <c:v>-3.4804599999999998E-2</c:v>
                </c:pt>
                <c:pt idx="45683">
                  <c:v>-3.4003100000000001E-2</c:v>
                </c:pt>
                <c:pt idx="45684">
                  <c:v>-3.3164899999999997E-2</c:v>
                </c:pt>
                <c:pt idx="45685">
                  <c:v>-3.2290800000000001E-2</c:v>
                </c:pt>
                <c:pt idx="45686">
                  <c:v>-3.13815E-2</c:v>
                </c:pt>
                <c:pt idx="45687">
                  <c:v>-3.0437800000000001E-2</c:v>
                </c:pt>
                <c:pt idx="45688">
                  <c:v>-2.9460799999999999E-2</c:v>
                </c:pt>
                <c:pt idx="45689">
                  <c:v>-2.8451400000000002E-2</c:v>
                </c:pt>
                <c:pt idx="45690">
                  <c:v>-2.7410500000000001E-2</c:v>
                </c:pt>
                <c:pt idx="45691">
                  <c:v>-2.63392E-2</c:v>
                </c:pt>
                <c:pt idx="45692">
                  <c:v>-2.5238699999999999E-2</c:v>
                </c:pt>
                <c:pt idx="45693">
                  <c:v>-2.41099E-2</c:v>
                </c:pt>
                <c:pt idx="45694">
                  <c:v>-2.2954200000000001E-2</c:v>
                </c:pt>
                <c:pt idx="45695">
                  <c:v>-2.17726E-2</c:v>
                </c:pt>
                <c:pt idx="45696">
                  <c:v>-2.0566399999999999E-2</c:v>
                </c:pt>
                <c:pt idx="45697">
                  <c:v>-1.9336900000000001E-2</c:v>
                </c:pt>
                <c:pt idx="45698">
                  <c:v>-1.8085500000000001E-2</c:v>
                </c:pt>
                <c:pt idx="45699">
                  <c:v>-1.68133E-2</c:v>
                </c:pt>
                <c:pt idx="45700">
                  <c:v>-1.55219E-2</c:v>
                </c:pt>
                <c:pt idx="45701">
                  <c:v>-1.4212499999999999E-2</c:v>
                </c:pt>
                <c:pt idx="45702">
                  <c:v>-1.2886699999999999E-2</c:v>
                </c:pt>
                <c:pt idx="45703">
                  <c:v>-1.15458E-2</c:v>
                </c:pt>
                <c:pt idx="45704">
                  <c:v>-1.01913E-2</c:v>
                </c:pt>
                <c:pt idx="45705" formatCode="0.00E+00">
                  <c:v>-8.8246399999999999E-3</c:v>
                </c:pt>
                <c:pt idx="45706" formatCode="0.00E+00">
                  <c:v>-7.4474299999999997E-3</c:v>
                </c:pt>
                <c:pt idx="45707" formatCode="0.00E+00">
                  <c:v>-6.0611099999999998E-3</c:v>
                </c:pt>
                <c:pt idx="45708" formatCode="0.00E+00">
                  <c:v>-4.6672399999999996E-3</c:v>
                </c:pt>
                <c:pt idx="45709" formatCode="0.00E+00">
                  <c:v>-3.2673400000000001E-3</c:v>
                </c:pt>
                <c:pt idx="45710" formatCode="0.00E+00">
                  <c:v>-1.8629600000000001E-3</c:v>
                </c:pt>
                <c:pt idx="45711" formatCode="0.00E+00">
                  <c:v>-4.5567300000000003E-4</c:v>
                </c:pt>
                <c:pt idx="45712" formatCode="0.00E+00">
                  <c:v>9.5297199999999996E-4</c:v>
                </c:pt>
                <c:pt idx="45713" formatCode="0.00E+00">
                  <c:v>2.36141E-3</c:v>
                </c:pt>
                <c:pt idx="45714" formatCode="0.00E+00">
                  <c:v>3.7680600000000002E-3</c:v>
                </c:pt>
                <c:pt idx="45715" formatCode="0.00E+00">
                  <c:v>5.1713799999999997E-3</c:v>
                </c:pt>
                <c:pt idx="45716" formatCode="0.00E+00">
                  <c:v>6.5697899999999998E-3</c:v>
                </c:pt>
                <c:pt idx="45717" formatCode="0.00E+00">
                  <c:v>7.9617400000000001E-3</c:v>
                </c:pt>
                <c:pt idx="45718" formatCode="0.00E+00">
                  <c:v>9.3456800000000003E-3</c:v>
                </c:pt>
                <c:pt idx="45719">
                  <c:v>1.07201E-2</c:v>
                </c:pt>
                <c:pt idx="45720">
                  <c:v>1.2083399999999999E-2</c:v>
                </c:pt>
                <c:pt idx="45721">
                  <c:v>1.3434099999999999E-2</c:v>
                </c:pt>
                <c:pt idx="45722">
                  <c:v>1.4770800000000001E-2</c:v>
                </c:pt>
                <c:pt idx="45723">
                  <c:v>1.6091899999999999E-2</c:v>
                </c:pt>
                <c:pt idx="45724">
                  <c:v>1.7395899999999999E-2</c:v>
                </c:pt>
                <c:pt idx="45725">
                  <c:v>1.86816E-2</c:v>
                </c:pt>
                <c:pt idx="45726">
                  <c:v>1.9947300000000001E-2</c:v>
                </c:pt>
                <c:pt idx="45727">
                  <c:v>2.11918E-2</c:v>
                </c:pt>
                <c:pt idx="45728">
                  <c:v>2.2413700000000002E-2</c:v>
                </c:pt>
                <c:pt idx="45729">
                  <c:v>2.36116E-2</c:v>
                </c:pt>
                <c:pt idx="45730">
                  <c:v>2.4784400000000002E-2</c:v>
                </c:pt>
                <c:pt idx="45731">
                  <c:v>2.5930600000000002E-2</c:v>
                </c:pt>
                <c:pt idx="45732">
                  <c:v>2.70491E-2</c:v>
                </c:pt>
                <c:pt idx="45733">
                  <c:v>2.81386E-2</c:v>
                </c:pt>
                <c:pt idx="45734">
                  <c:v>2.9198100000000001E-2</c:v>
                </c:pt>
                <c:pt idx="45735">
                  <c:v>3.02264E-2</c:v>
                </c:pt>
                <c:pt idx="45736">
                  <c:v>3.12225E-2</c:v>
                </c:pt>
                <c:pt idx="45737">
                  <c:v>3.2185199999999997E-2</c:v>
                </c:pt>
                <c:pt idx="45738">
                  <c:v>3.3113700000000003E-2</c:v>
                </c:pt>
                <c:pt idx="45739">
                  <c:v>3.40069E-2</c:v>
                </c:pt>
                <c:pt idx="45740">
                  <c:v>3.4863999999999999E-2</c:v>
                </c:pt>
                <c:pt idx="45741">
                  <c:v>3.5684199999999999E-2</c:v>
                </c:pt>
                <c:pt idx="45742">
                  <c:v>3.6466600000000002E-2</c:v>
                </c:pt>
                <c:pt idx="45743">
                  <c:v>3.7210399999999998E-2</c:v>
                </c:pt>
                <c:pt idx="45744">
                  <c:v>3.79151E-2</c:v>
                </c:pt>
                <c:pt idx="45745">
                  <c:v>3.85799E-2</c:v>
                </c:pt>
                <c:pt idx="45746">
                  <c:v>3.9204200000000002E-2</c:v>
                </c:pt>
                <c:pt idx="45747">
                  <c:v>3.9787500000000003E-2</c:v>
                </c:pt>
                <c:pt idx="45748">
                  <c:v>4.0329299999999998E-2</c:v>
                </c:pt>
                <c:pt idx="45749">
                  <c:v>4.08291E-2</c:v>
                </c:pt>
                <c:pt idx="45750">
                  <c:v>4.12866E-2</c:v>
                </c:pt>
                <c:pt idx="45751">
                  <c:v>4.1701500000000002E-2</c:v>
                </c:pt>
                <c:pt idx="45752">
                  <c:v>4.2073399999999997E-2</c:v>
                </c:pt>
                <c:pt idx="45753">
                  <c:v>4.2402200000000001E-2</c:v>
                </c:pt>
                <c:pt idx="45754">
                  <c:v>4.2687599999999999E-2</c:v>
                </c:pt>
                <c:pt idx="45755">
                  <c:v>4.2929599999999998E-2</c:v>
                </c:pt>
                <c:pt idx="45756">
                  <c:v>4.3128E-2</c:v>
                </c:pt>
                <c:pt idx="45757">
                  <c:v>4.3283000000000002E-2</c:v>
                </c:pt>
                <c:pt idx="45758">
                  <c:v>4.3394599999999998E-2</c:v>
                </c:pt>
                <c:pt idx="45759">
                  <c:v>4.34627E-2</c:v>
                </c:pt>
                <c:pt idx="45760">
                  <c:v>4.3487699999999997E-2</c:v>
                </c:pt>
                <c:pt idx="45761">
                  <c:v>4.34697E-2</c:v>
                </c:pt>
                <c:pt idx="45762">
                  <c:v>4.3409000000000003E-2</c:v>
                </c:pt>
                <c:pt idx="45763">
                  <c:v>4.3305900000000001E-2</c:v>
                </c:pt>
                <c:pt idx="45764">
                  <c:v>4.3160700000000003E-2</c:v>
                </c:pt>
                <c:pt idx="45765">
                  <c:v>4.2973900000000002E-2</c:v>
                </c:pt>
                <c:pt idx="45766">
                  <c:v>4.2745999999999999E-2</c:v>
                </c:pt>
                <c:pt idx="45767">
                  <c:v>4.2477399999999998E-2</c:v>
                </c:pt>
                <c:pt idx="45768">
                  <c:v>4.2168700000000003E-2</c:v>
                </c:pt>
                <c:pt idx="45769">
                  <c:v>4.1820599999999999E-2</c:v>
                </c:pt>
                <c:pt idx="45770">
                  <c:v>4.1433600000000001E-2</c:v>
                </c:pt>
                <c:pt idx="45771">
                  <c:v>4.1008500000000003E-2</c:v>
                </c:pt>
                <c:pt idx="45772">
                  <c:v>4.0545999999999999E-2</c:v>
                </c:pt>
                <c:pt idx="45773">
                  <c:v>4.0046900000000003E-2</c:v>
                </c:pt>
                <c:pt idx="45774">
                  <c:v>3.9512100000000001E-2</c:v>
                </c:pt>
                <c:pt idx="45775">
                  <c:v>3.8942299999999999E-2</c:v>
                </c:pt>
                <c:pt idx="45776">
                  <c:v>3.8338400000000002E-2</c:v>
                </c:pt>
                <c:pt idx="45777">
                  <c:v>3.7701499999999999E-2</c:v>
                </c:pt>
                <c:pt idx="45778">
                  <c:v>3.70324E-2</c:v>
                </c:pt>
                <c:pt idx="45779">
                  <c:v>3.6332200000000002E-2</c:v>
                </c:pt>
                <c:pt idx="45780">
                  <c:v>3.5601899999999999E-2</c:v>
                </c:pt>
                <c:pt idx="45781">
                  <c:v>3.4842600000000001E-2</c:v>
                </c:pt>
                <c:pt idx="45782">
                  <c:v>3.4055299999999997E-2</c:v>
                </c:pt>
                <c:pt idx="45783">
                  <c:v>3.3241100000000003E-2</c:v>
                </c:pt>
                <c:pt idx="45784">
                  <c:v>3.2401300000000001E-2</c:v>
                </c:pt>
                <c:pt idx="45785">
                  <c:v>3.1536799999999997E-2</c:v>
                </c:pt>
                <c:pt idx="45786">
                  <c:v>3.0648999999999999E-2</c:v>
                </c:pt>
                <c:pt idx="45787">
                  <c:v>2.9739000000000002E-2</c:v>
                </c:pt>
                <c:pt idx="45788">
                  <c:v>2.88081E-2</c:v>
                </c:pt>
                <c:pt idx="45789">
                  <c:v>2.7857400000000001E-2</c:v>
                </c:pt>
                <c:pt idx="45790">
                  <c:v>2.6888200000000001E-2</c:v>
                </c:pt>
                <c:pt idx="45791">
                  <c:v>2.59017E-2</c:v>
                </c:pt>
                <c:pt idx="45792">
                  <c:v>2.4899299999999999E-2</c:v>
                </c:pt>
                <c:pt idx="45793">
                  <c:v>2.38821E-2</c:v>
                </c:pt>
                <c:pt idx="45794">
                  <c:v>2.2851400000000001E-2</c:v>
                </c:pt>
                <c:pt idx="45795">
                  <c:v>2.1808600000000001E-2</c:v>
                </c:pt>
                <c:pt idx="45796">
                  <c:v>2.07549E-2</c:v>
                </c:pt>
                <c:pt idx="45797">
                  <c:v>1.9691500000000001E-2</c:v>
                </c:pt>
                <c:pt idx="45798">
                  <c:v>1.8619799999999999E-2</c:v>
                </c:pt>
                <c:pt idx="45799">
                  <c:v>1.7540900000000002E-2</c:v>
                </c:pt>
                <c:pt idx="45800">
                  <c:v>1.64563E-2</c:v>
                </c:pt>
                <c:pt idx="45801">
                  <c:v>1.5367E-2</c:v>
                </c:pt>
                <c:pt idx="45802">
                  <c:v>1.42744E-2</c:v>
                </c:pt>
                <c:pt idx="45803">
                  <c:v>1.31798E-2</c:v>
                </c:pt>
                <c:pt idx="45804">
                  <c:v>1.20842E-2</c:v>
                </c:pt>
                <c:pt idx="45805">
                  <c:v>1.0989000000000001E-2</c:v>
                </c:pt>
                <c:pt idx="45806" formatCode="0.00E+00">
                  <c:v>9.8952399999999996E-3</c:v>
                </c:pt>
                <c:pt idx="45807" formatCode="0.00E+00">
                  <c:v>8.8042099999999998E-3</c:v>
                </c:pt>
                <c:pt idx="45808" formatCode="0.00E+00">
                  <c:v>7.7170099999999998E-3</c:v>
                </c:pt>
                <c:pt idx="45809" formatCode="0.00E+00">
                  <c:v>6.6347799999999998E-3</c:v>
                </c:pt>
                <c:pt idx="45810" formatCode="0.00E+00">
                  <c:v>5.5586200000000002E-3</c:v>
                </c:pt>
                <c:pt idx="45811" formatCode="0.00E+00">
                  <c:v>4.4896299999999997E-3</c:v>
                </c:pt>
                <c:pt idx="45812" formatCode="0.00E+00">
                  <c:v>3.4288600000000002E-3</c:v>
                </c:pt>
                <c:pt idx="45813" formatCode="0.00E+00">
                  <c:v>2.3773399999999999E-3</c:v>
                </c:pt>
                <c:pt idx="45814" formatCode="0.00E+00">
                  <c:v>1.3360900000000001E-3</c:v>
                </c:pt>
                <c:pt idx="45815" formatCode="0.00E+00">
                  <c:v>3.06068E-4</c:v>
                </c:pt>
                <c:pt idx="45816" formatCode="0.00E+00">
                  <c:v>-7.1176500000000005E-4</c:v>
                </c:pt>
                <c:pt idx="45817" formatCode="0.00E+00">
                  <c:v>-1.7164999999999999E-3</c:v>
                </c:pt>
                <c:pt idx="45818" formatCode="0.00E+00">
                  <c:v>-2.7072400000000001E-3</c:v>
                </c:pt>
                <c:pt idx="45819" formatCode="0.00E+00">
                  <c:v>-3.6831500000000001E-3</c:v>
                </c:pt>
                <c:pt idx="45820" formatCode="0.00E+00">
                  <c:v>-4.6433999999999998E-3</c:v>
                </c:pt>
                <c:pt idx="45821" formatCode="0.00E+00">
                  <c:v>-5.5872099999999996E-3</c:v>
                </c:pt>
                <c:pt idx="45822" formatCode="0.00E+00">
                  <c:v>-6.5138399999999999E-3</c:v>
                </c:pt>
                <c:pt idx="45823" formatCode="0.00E+00">
                  <c:v>-7.4225699999999999E-3</c:v>
                </c:pt>
                <c:pt idx="45824" formatCode="0.00E+00">
                  <c:v>-8.3127199999999991E-3</c:v>
                </c:pt>
                <c:pt idx="45825" formatCode="0.00E+00">
                  <c:v>-9.1836599999999997E-3</c:v>
                </c:pt>
                <c:pt idx="45826">
                  <c:v>-1.00348E-2</c:v>
                </c:pt>
                <c:pt idx="45827">
                  <c:v>-1.08655E-2</c:v>
                </c:pt>
                <c:pt idx="45828">
                  <c:v>-1.1675400000000001E-2</c:v>
                </c:pt>
                <c:pt idx="45829">
                  <c:v>-1.2463800000000001E-2</c:v>
                </c:pt>
                <c:pt idx="45830">
                  <c:v>-1.32304E-2</c:v>
                </c:pt>
                <c:pt idx="45831">
                  <c:v>-1.3974800000000001E-2</c:v>
                </c:pt>
                <c:pt idx="45832">
                  <c:v>-1.4696499999999999E-2</c:v>
                </c:pt>
                <c:pt idx="45833">
                  <c:v>-1.5395300000000001E-2</c:v>
                </c:pt>
                <c:pt idx="45834">
                  <c:v>-1.60708E-2</c:v>
                </c:pt>
                <c:pt idx="45835">
                  <c:v>-1.6722799999999999E-2</c:v>
                </c:pt>
                <c:pt idx="45836">
                  <c:v>-1.7351200000000001E-2</c:v>
                </c:pt>
                <c:pt idx="45837">
                  <c:v>-1.7955599999999999E-2</c:v>
                </c:pt>
                <c:pt idx="45838">
                  <c:v>-1.8535900000000001E-2</c:v>
                </c:pt>
                <c:pt idx="45839">
                  <c:v>-1.9092100000000001E-2</c:v>
                </c:pt>
                <c:pt idx="45840">
                  <c:v>-1.9624099999999998E-2</c:v>
                </c:pt>
                <c:pt idx="45841">
                  <c:v>-2.0131900000000001E-2</c:v>
                </c:pt>
                <c:pt idx="45842">
                  <c:v>-2.06153E-2</c:v>
                </c:pt>
                <c:pt idx="45843">
                  <c:v>-2.1074599999999999E-2</c:v>
                </c:pt>
                <c:pt idx="45844">
                  <c:v>-2.1509799999999999E-2</c:v>
                </c:pt>
                <c:pt idx="45845">
                  <c:v>-2.19209E-2</c:v>
                </c:pt>
                <c:pt idx="45846">
                  <c:v>-2.2308100000000001E-2</c:v>
                </c:pt>
                <c:pt idx="45847">
                  <c:v>-2.26716E-2</c:v>
                </c:pt>
                <c:pt idx="45848">
                  <c:v>-2.3011500000000001E-2</c:v>
                </c:pt>
                <c:pt idx="45849">
                  <c:v>-2.3328100000000001E-2</c:v>
                </c:pt>
                <c:pt idx="45850">
                  <c:v>-2.3621699999999999E-2</c:v>
                </c:pt>
                <c:pt idx="45851">
                  <c:v>-2.38926E-2</c:v>
                </c:pt>
                <c:pt idx="45852">
                  <c:v>-2.4140999999999999E-2</c:v>
                </c:pt>
                <c:pt idx="45853">
                  <c:v>-2.4367199999999999E-2</c:v>
                </c:pt>
                <c:pt idx="45854">
                  <c:v>-2.4571699999999998E-2</c:v>
                </c:pt>
                <c:pt idx="45855">
                  <c:v>-2.47549E-2</c:v>
                </c:pt>
                <c:pt idx="45856">
                  <c:v>-2.4917100000000001E-2</c:v>
                </c:pt>
                <c:pt idx="45857">
                  <c:v>-2.50587E-2</c:v>
                </c:pt>
                <c:pt idx="45858">
                  <c:v>-2.5180299999999999E-2</c:v>
                </c:pt>
                <c:pt idx="45859">
                  <c:v>-2.5282200000000001E-2</c:v>
                </c:pt>
                <c:pt idx="45860">
                  <c:v>-2.5364899999999999E-2</c:v>
                </c:pt>
                <c:pt idx="45861">
                  <c:v>-2.5429E-2</c:v>
                </c:pt>
                <c:pt idx="45862">
                  <c:v>-2.5475000000000001E-2</c:v>
                </c:pt>
                <c:pt idx="45863">
                  <c:v>-2.55033E-2</c:v>
                </c:pt>
                <c:pt idx="45864">
                  <c:v>-2.5514499999999999E-2</c:v>
                </c:pt>
                <c:pt idx="45865">
                  <c:v>-2.55091E-2</c:v>
                </c:pt>
                <c:pt idx="45866">
                  <c:v>-2.5487800000000001E-2</c:v>
                </c:pt>
                <c:pt idx="45867">
                  <c:v>-2.5451000000000001E-2</c:v>
                </c:pt>
                <c:pt idx="45868">
                  <c:v>-2.53992E-2</c:v>
                </c:pt>
                <c:pt idx="45869">
                  <c:v>-2.53332E-2</c:v>
                </c:pt>
                <c:pt idx="45870">
                  <c:v>-2.5253399999999999E-2</c:v>
                </c:pt>
                <c:pt idx="45871">
                  <c:v>-2.5160399999999999E-2</c:v>
                </c:pt>
                <c:pt idx="45872">
                  <c:v>-2.5054799999999999E-2</c:v>
                </c:pt>
                <c:pt idx="45873">
                  <c:v>-2.49372E-2</c:v>
                </c:pt>
                <c:pt idx="45874">
                  <c:v>-2.48081E-2</c:v>
                </c:pt>
                <c:pt idx="45875">
                  <c:v>-2.4667999999999999E-2</c:v>
                </c:pt>
                <c:pt idx="45876">
                  <c:v>-2.4517600000000001E-2</c:v>
                </c:pt>
                <c:pt idx="45877">
                  <c:v>-2.4357400000000001E-2</c:v>
                </c:pt>
                <c:pt idx="45878">
                  <c:v>-2.4188000000000001E-2</c:v>
                </c:pt>
                <c:pt idx="45879">
                  <c:v>-2.4009800000000001E-2</c:v>
                </c:pt>
                <c:pt idx="45880">
                  <c:v>-2.3823400000000002E-2</c:v>
                </c:pt>
                <c:pt idx="45881">
                  <c:v>-2.3629299999999999E-2</c:v>
                </c:pt>
                <c:pt idx="45882">
                  <c:v>-2.34281E-2</c:v>
                </c:pt>
                <c:pt idx="45883">
                  <c:v>-2.32202E-2</c:v>
                </c:pt>
                <c:pt idx="45884">
                  <c:v>-2.3006100000000002E-2</c:v>
                </c:pt>
                <c:pt idx="45885">
                  <c:v>-2.27862E-2</c:v>
                </c:pt>
                <c:pt idx="45886">
                  <c:v>-2.2561100000000001E-2</c:v>
                </c:pt>
                <c:pt idx="45887">
                  <c:v>-2.23311E-2</c:v>
                </c:pt>
                <c:pt idx="45888">
                  <c:v>-2.20967E-2</c:v>
                </c:pt>
                <c:pt idx="45889">
                  <c:v>-2.1858200000000001E-2</c:v>
                </c:pt>
                <c:pt idx="45890">
                  <c:v>-2.1616E-2</c:v>
                </c:pt>
                <c:pt idx="45891">
                  <c:v>-2.13706E-2</c:v>
                </c:pt>
                <c:pt idx="45892">
                  <c:v>-2.1122100000000001E-2</c:v>
                </c:pt>
                <c:pt idx="45893">
                  <c:v>-2.08711E-2</c:v>
                </c:pt>
                <c:pt idx="45894">
                  <c:v>-2.06176E-2</c:v>
                </c:pt>
                <c:pt idx="45895">
                  <c:v>-2.0362100000000001E-2</c:v>
                </c:pt>
                <c:pt idx="45896">
                  <c:v>-2.0104799999999999E-2</c:v>
                </c:pt>
                <c:pt idx="45897">
                  <c:v>-1.98459E-2</c:v>
                </c:pt>
                <c:pt idx="45898">
                  <c:v>-1.9585700000000001E-2</c:v>
                </c:pt>
                <c:pt idx="45899">
                  <c:v>-1.93242E-2</c:v>
                </c:pt>
                <c:pt idx="45900">
                  <c:v>-1.9061700000000001E-2</c:v>
                </c:pt>
                <c:pt idx="45901">
                  <c:v>-1.87983E-2</c:v>
                </c:pt>
                <c:pt idx="45902">
                  <c:v>-1.8534399999999999E-2</c:v>
                </c:pt>
                <c:pt idx="45903">
                  <c:v>-1.8269899999999999E-2</c:v>
                </c:pt>
                <c:pt idx="45904">
                  <c:v>-1.8004800000000001E-2</c:v>
                </c:pt>
                <c:pt idx="45905">
                  <c:v>-1.77387E-2</c:v>
                </c:pt>
                <c:pt idx="45906">
                  <c:v>-1.7470900000000001E-2</c:v>
                </c:pt>
                <c:pt idx="45907">
                  <c:v>-1.72011E-2</c:v>
                </c:pt>
                <c:pt idx="45908">
                  <c:v>-1.6929199999999998E-2</c:v>
                </c:pt>
                <c:pt idx="45909">
                  <c:v>-1.66556E-2</c:v>
                </c:pt>
                <c:pt idx="45910">
                  <c:v>-1.6381E-2</c:v>
                </c:pt>
                <c:pt idx="45911">
                  <c:v>-1.61058E-2</c:v>
                </c:pt>
                <c:pt idx="45912">
                  <c:v>-1.58306E-2</c:v>
                </c:pt>
                <c:pt idx="45913">
                  <c:v>-1.5555599999999999E-2</c:v>
                </c:pt>
                <c:pt idx="45914">
                  <c:v>-1.5281299999999999E-2</c:v>
                </c:pt>
                <c:pt idx="45915">
                  <c:v>-1.5007899999999999E-2</c:v>
                </c:pt>
                <c:pt idx="45916">
                  <c:v>-1.4735699999999999E-2</c:v>
                </c:pt>
                <c:pt idx="45917">
                  <c:v>-1.4465E-2</c:v>
                </c:pt>
                <c:pt idx="45918">
                  <c:v>-1.41963E-2</c:v>
                </c:pt>
                <c:pt idx="45919">
                  <c:v>-1.39297E-2</c:v>
                </c:pt>
                <c:pt idx="45920">
                  <c:v>-1.3665500000000001E-2</c:v>
                </c:pt>
                <c:pt idx="45921">
                  <c:v>-1.34036E-2</c:v>
                </c:pt>
                <c:pt idx="45922">
                  <c:v>-1.3144299999999999E-2</c:v>
                </c:pt>
                <c:pt idx="45923">
                  <c:v>-1.28881E-2</c:v>
                </c:pt>
                <c:pt idx="45924">
                  <c:v>-1.2634899999999999E-2</c:v>
                </c:pt>
                <c:pt idx="45925">
                  <c:v>-1.2384900000000001E-2</c:v>
                </c:pt>
                <c:pt idx="45926">
                  <c:v>-1.2138299999999999E-2</c:v>
                </c:pt>
                <c:pt idx="45927">
                  <c:v>-1.18951E-2</c:v>
                </c:pt>
                <c:pt idx="45928">
                  <c:v>-1.16548E-2</c:v>
                </c:pt>
                <c:pt idx="45929">
                  <c:v>-1.1417E-2</c:v>
                </c:pt>
                <c:pt idx="45930">
                  <c:v>-1.1181999999999999E-2</c:v>
                </c:pt>
                <c:pt idx="45931">
                  <c:v>-1.09502E-2</c:v>
                </c:pt>
                <c:pt idx="45932">
                  <c:v>-1.07216E-2</c:v>
                </c:pt>
                <c:pt idx="45933">
                  <c:v>-1.0496E-2</c:v>
                </c:pt>
                <c:pt idx="45934">
                  <c:v>-1.02734E-2</c:v>
                </c:pt>
                <c:pt idx="45935">
                  <c:v>-1.0052999999999999E-2</c:v>
                </c:pt>
                <c:pt idx="45936" formatCode="0.00E+00">
                  <c:v>-9.8345099999999994E-3</c:v>
                </c:pt>
                <c:pt idx="45937" formatCode="0.00E+00">
                  <c:v>-9.6176100000000004E-3</c:v>
                </c:pt>
                <c:pt idx="45938" formatCode="0.00E+00">
                  <c:v>-9.4025500000000008E-3</c:v>
                </c:pt>
                <c:pt idx="45939" formatCode="0.00E+00">
                  <c:v>-9.1895799999999993E-3</c:v>
                </c:pt>
                <c:pt idx="45940" formatCode="0.00E+00">
                  <c:v>-8.9784600000000006E-3</c:v>
                </c:pt>
                <c:pt idx="45941" formatCode="0.00E+00">
                  <c:v>-8.7687800000000003E-3</c:v>
                </c:pt>
                <c:pt idx="45942" formatCode="0.00E+00">
                  <c:v>-8.5603699999999994E-3</c:v>
                </c:pt>
                <c:pt idx="45943" formatCode="0.00E+00">
                  <c:v>-8.3530400000000008E-3</c:v>
                </c:pt>
                <c:pt idx="45944" formatCode="0.00E+00">
                  <c:v>-8.1465700000000005E-3</c:v>
                </c:pt>
                <c:pt idx="45945" formatCode="0.00E+00">
                  <c:v>-7.9408199999999995E-3</c:v>
                </c:pt>
                <c:pt idx="45946" formatCode="0.00E+00">
                  <c:v>-7.7355200000000001E-3</c:v>
                </c:pt>
                <c:pt idx="45947" formatCode="0.00E+00">
                  <c:v>-7.53034E-3</c:v>
                </c:pt>
                <c:pt idx="45948" formatCode="0.00E+00">
                  <c:v>-7.3253900000000002E-3</c:v>
                </c:pt>
                <c:pt idx="45949" formatCode="0.00E+00">
                  <c:v>-7.1205299999999999E-3</c:v>
                </c:pt>
                <c:pt idx="45950" formatCode="0.00E+00">
                  <c:v>-6.9147499999999999E-3</c:v>
                </c:pt>
                <c:pt idx="45951" formatCode="0.00E+00">
                  <c:v>-6.7073100000000002E-3</c:v>
                </c:pt>
                <c:pt idx="45952" formatCode="0.00E+00">
                  <c:v>-6.4991700000000003E-3</c:v>
                </c:pt>
                <c:pt idx="45953" formatCode="0.00E+00">
                  <c:v>-6.2926600000000003E-3</c:v>
                </c:pt>
                <c:pt idx="45954" formatCode="0.00E+00">
                  <c:v>-6.0890400000000004E-3</c:v>
                </c:pt>
                <c:pt idx="45955" formatCode="0.00E+00">
                  <c:v>-5.8863300000000004E-3</c:v>
                </c:pt>
                <c:pt idx="45956" formatCode="0.00E+00">
                  <c:v>-5.6811700000000001E-3</c:v>
                </c:pt>
                <c:pt idx="45957" formatCode="0.00E+00">
                  <c:v>-5.4717000000000003E-3</c:v>
                </c:pt>
                <c:pt idx="45958" formatCode="0.00E+00">
                  <c:v>-5.2577300000000004E-3</c:v>
                </c:pt>
                <c:pt idx="45959" formatCode="0.00E+00">
                  <c:v>-5.0393199999999999E-3</c:v>
                </c:pt>
                <c:pt idx="45960" formatCode="0.00E+00">
                  <c:v>-4.8160099999999999E-3</c:v>
                </c:pt>
                <c:pt idx="45961" formatCode="0.00E+00">
                  <c:v>-4.5873499999999996E-3</c:v>
                </c:pt>
                <c:pt idx="45962" formatCode="0.00E+00">
                  <c:v>-4.3533199999999999E-3</c:v>
                </c:pt>
                <c:pt idx="45963" formatCode="0.00E+00">
                  <c:v>-4.1139799999999997E-3</c:v>
                </c:pt>
                <c:pt idx="45964" formatCode="0.00E+00">
                  <c:v>-3.8691300000000001E-3</c:v>
                </c:pt>
                <c:pt idx="45965" formatCode="0.00E+00">
                  <c:v>-3.6188000000000001E-3</c:v>
                </c:pt>
                <c:pt idx="45966" formatCode="0.00E+00">
                  <c:v>-3.36346E-3</c:v>
                </c:pt>
                <c:pt idx="45967" formatCode="0.00E+00">
                  <c:v>-3.1039000000000001E-3</c:v>
                </c:pt>
                <c:pt idx="45968" formatCode="0.00E+00">
                  <c:v>-2.8409500000000001E-3</c:v>
                </c:pt>
                <c:pt idx="45969" formatCode="0.00E+00">
                  <c:v>-2.5751099999999998E-3</c:v>
                </c:pt>
                <c:pt idx="45970" formatCode="0.00E+00">
                  <c:v>-2.3066300000000001E-3</c:v>
                </c:pt>
                <c:pt idx="45971" formatCode="0.00E+00">
                  <c:v>-2.0359699999999998E-3</c:v>
                </c:pt>
                <c:pt idx="45972" formatCode="0.00E+00">
                  <c:v>-1.76367E-3</c:v>
                </c:pt>
                <c:pt idx="45973" formatCode="0.00E+00">
                  <c:v>-1.48982E-3</c:v>
                </c:pt>
                <c:pt idx="45974" formatCode="0.00E+00">
                  <c:v>-1.2136E-3</c:v>
                </c:pt>
                <c:pt idx="45975" formatCode="0.00E+00">
                  <c:v>-9.33481E-4</c:v>
                </c:pt>
                <c:pt idx="45976" formatCode="0.00E+00">
                  <c:v>-6.4862800000000005E-4</c:v>
                </c:pt>
                <c:pt idx="45977" formatCode="0.00E+00">
                  <c:v>-3.6023000000000001E-4</c:v>
                </c:pt>
                <c:pt idx="45978" formatCode="0.00E+00">
                  <c:v>-7.09453E-5</c:v>
                </c:pt>
                <c:pt idx="45979" formatCode="0.00E+00">
                  <c:v>2.16806E-4</c:v>
                </c:pt>
                <c:pt idx="45980" formatCode="0.00E+00">
                  <c:v>5.0184299999999997E-4</c:v>
                </c:pt>
                <c:pt idx="45981" formatCode="0.00E+00">
                  <c:v>7.8394200000000004E-4</c:v>
                </c:pt>
                <c:pt idx="45982" formatCode="0.00E+00">
                  <c:v>1.0633400000000001E-3</c:v>
                </c:pt>
                <c:pt idx="45983" formatCode="0.00E+00">
                  <c:v>1.3412400000000001E-3</c:v>
                </c:pt>
                <c:pt idx="45984" formatCode="0.00E+00">
                  <c:v>1.62002E-3</c:v>
                </c:pt>
                <c:pt idx="45985" formatCode="0.00E+00">
                  <c:v>1.9016E-3</c:v>
                </c:pt>
                <c:pt idx="45986" formatCode="0.00E+00">
                  <c:v>2.1851800000000001E-3</c:v>
                </c:pt>
                <c:pt idx="45987" formatCode="0.00E+00">
                  <c:v>2.46766E-3</c:v>
                </c:pt>
                <c:pt idx="45988" formatCode="0.00E+00">
                  <c:v>2.74712E-3</c:v>
                </c:pt>
                <c:pt idx="45989" formatCode="0.00E+00">
                  <c:v>3.0243700000000002E-3</c:v>
                </c:pt>
                <c:pt idx="45990" formatCode="0.00E+00">
                  <c:v>3.3003899999999998E-3</c:v>
                </c:pt>
                <c:pt idx="45991" formatCode="0.00E+00">
                  <c:v>3.5739000000000001E-3</c:v>
                </c:pt>
                <c:pt idx="45992" formatCode="0.00E+00">
                  <c:v>3.84228E-3</c:v>
                </c:pt>
                <c:pt idx="45993" formatCode="0.00E+00">
                  <c:v>4.1036700000000002E-3</c:v>
                </c:pt>
                <c:pt idx="45994" formatCode="0.00E+00">
                  <c:v>4.3577700000000004E-3</c:v>
                </c:pt>
                <c:pt idx="45995" formatCode="0.00E+00">
                  <c:v>4.6048199999999999E-3</c:v>
                </c:pt>
                <c:pt idx="45996" formatCode="0.00E+00">
                  <c:v>4.8447000000000004E-3</c:v>
                </c:pt>
                <c:pt idx="45997" formatCode="0.00E+00">
                  <c:v>5.0774399999999999E-3</c:v>
                </c:pt>
                <c:pt idx="45998" formatCode="0.00E+00">
                  <c:v>5.3037500000000003E-3</c:v>
                </c:pt>
                <c:pt idx="45999" formatCode="0.00E+00">
                  <c:v>5.5249000000000001E-3</c:v>
                </c:pt>
                <c:pt idx="46000" formatCode="0.00E+00">
                  <c:v>5.7421E-3</c:v>
                </c:pt>
                <c:pt idx="46001" formatCode="0.00E+00">
                  <c:v>5.9551500000000002E-3</c:v>
                </c:pt>
                <c:pt idx="46002" formatCode="0.00E+00">
                  <c:v>6.1617499999999997E-3</c:v>
                </c:pt>
                <c:pt idx="46003" formatCode="0.00E+00">
                  <c:v>6.3590499999999998E-3</c:v>
                </c:pt>
                <c:pt idx="46004" formatCode="0.00E+00">
                  <c:v>6.5458299999999999E-3</c:v>
                </c:pt>
                <c:pt idx="46005" formatCode="0.00E+00">
                  <c:v>6.7225499999999999E-3</c:v>
                </c:pt>
                <c:pt idx="46006" formatCode="0.00E+00">
                  <c:v>6.8895199999999997E-3</c:v>
                </c:pt>
                <c:pt idx="46007" formatCode="0.00E+00">
                  <c:v>7.0457599999999999E-3</c:v>
                </c:pt>
                <c:pt idx="46008" formatCode="0.00E+00">
                  <c:v>7.1890799999999996E-3</c:v>
                </c:pt>
                <c:pt idx="46009" formatCode="0.00E+00">
                  <c:v>7.3171299999999998E-3</c:v>
                </c:pt>
                <c:pt idx="46010" formatCode="0.00E+00">
                  <c:v>7.4291000000000001E-3</c:v>
                </c:pt>
                <c:pt idx="46011" formatCode="0.00E+00">
                  <c:v>7.52479E-3</c:v>
                </c:pt>
                <c:pt idx="46012" formatCode="0.00E+00">
                  <c:v>7.6020000000000003E-3</c:v>
                </c:pt>
                <c:pt idx="46013" formatCode="0.00E+00">
                  <c:v>7.6572899999999998E-3</c:v>
                </c:pt>
                <c:pt idx="46014" formatCode="0.00E+00">
                  <c:v>7.6880200000000003E-3</c:v>
                </c:pt>
                <c:pt idx="46015" formatCode="0.00E+00">
                  <c:v>7.6908300000000001E-3</c:v>
                </c:pt>
                <c:pt idx="46016" formatCode="0.00E+00">
                  <c:v>7.6613100000000002E-3</c:v>
                </c:pt>
                <c:pt idx="46017" formatCode="0.00E+00">
                  <c:v>7.5973500000000001E-3</c:v>
                </c:pt>
                <c:pt idx="46018" formatCode="0.00E+00">
                  <c:v>7.50024E-3</c:v>
                </c:pt>
                <c:pt idx="46019" formatCode="0.00E+00">
                  <c:v>7.3711000000000002E-3</c:v>
                </c:pt>
                <c:pt idx="46020" formatCode="0.00E+00">
                  <c:v>7.2081799999999998E-3</c:v>
                </c:pt>
                <c:pt idx="46021" formatCode="0.00E+00">
                  <c:v>7.0088099999999999E-3</c:v>
                </c:pt>
                <c:pt idx="46022" formatCode="0.00E+00">
                  <c:v>6.7721700000000001E-3</c:v>
                </c:pt>
                <c:pt idx="46023" formatCode="0.00E+00">
                  <c:v>6.49908E-3</c:v>
                </c:pt>
                <c:pt idx="46024" formatCode="0.00E+00">
                  <c:v>6.1898400000000003E-3</c:v>
                </c:pt>
                <c:pt idx="46025" formatCode="0.00E+00">
                  <c:v>5.8430299999999999E-3</c:v>
                </c:pt>
                <c:pt idx="46026" formatCode="0.00E+00">
                  <c:v>5.4567299999999999E-3</c:v>
                </c:pt>
                <c:pt idx="46027" formatCode="0.00E+00">
                  <c:v>5.0293600000000001E-3</c:v>
                </c:pt>
                <c:pt idx="46028" formatCode="0.00E+00">
                  <c:v>4.5598100000000001E-3</c:v>
                </c:pt>
                <c:pt idx="46029" formatCode="0.00E+00">
                  <c:v>4.0473599999999998E-3</c:v>
                </c:pt>
                <c:pt idx="46030" formatCode="0.00E+00">
                  <c:v>3.49125E-3</c:v>
                </c:pt>
                <c:pt idx="46031" formatCode="0.00E+00">
                  <c:v>2.8909000000000001E-3</c:v>
                </c:pt>
                <c:pt idx="46032" formatCode="0.00E+00">
                  <c:v>2.2470599999999999E-3</c:v>
                </c:pt>
                <c:pt idx="46033" formatCode="0.00E+00">
                  <c:v>1.56073E-3</c:v>
                </c:pt>
                <c:pt idx="46034" formatCode="0.00E+00">
                  <c:v>8.3097599999999998E-4</c:v>
                </c:pt>
                <c:pt idx="46035" formatCode="0.00E+00">
                  <c:v>5.5696199999999997E-5</c:v>
                </c:pt>
                <c:pt idx="46036" formatCode="0.00E+00">
                  <c:v>-7.6570800000000004E-4</c:v>
                </c:pt>
                <c:pt idx="46037" formatCode="0.00E+00">
                  <c:v>-1.632E-3</c:v>
                </c:pt>
                <c:pt idx="46038" formatCode="0.00E+00">
                  <c:v>-2.5427399999999999E-3</c:v>
                </c:pt>
                <c:pt idx="46039" formatCode="0.00E+00">
                  <c:v>-3.49987E-3</c:v>
                </c:pt>
                <c:pt idx="46040" formatCode="0.00E+00">
                  <c:v>-4.5057600000000001E-3</c:v>
                </c:pt>
                <c:pt idx="46041" formatCode="0.00E+00">
                  <c:v>-5.5615400000000002E-3</c:v>
                </c:pt>
                <c:pt idx="46042" formatCode="0.00E+00">
                  <c:v>-6.6679299999999999E-3</c:v>
                </c:pt>
                <c:pt idx="46043" formatCode="0.00E+00">
                  <c:v>-7.8260099999999996E-3</c:v>
                </c:pt>
                <c:pt idx="46044" formatCode="0.00E+00">
                  <c:v>-9.0380100000000008E-3</c:v>
                </c:pt>
                <c:pt idx="46045">
                  <c:v>-1.03071E-2</c:v>
                </c:pt>
                <c:pt idx="46046">
                  <c:v>-1.16355E-2</c:v>
                </c:pt>
                <c:pt idx="46047">
                  <c:v>-1.3023699999999999E-2</c:v>
                </c:pt>
                <c:pt idx="46048">
                  <c:v>-1.4470500000000001E-2</c:v>
                </c:pt>
                <c:pt idx="46049">
                  <c:v>-1.5973999999999999E-2</c:v>
                </c:pt>
                <c:pt idx="46050">
                  <c:v>-1.75324E-2</c:v>
                </c:pt>
                <c:pt idx="46051">
                  <c:v>-1.9143299999999999E-2</c:v>
                </c:pt>
                <c:pt idx="46052">
                  <c:v>-2.08045E-2</c:v>
                </c:pt>
                <c:pt idx="46053">
                  <c:v>-2.2517100000000002E-2</c:v>
                </c:pt>
                <c:pt idx="46054">
                  <c:v>-2.4284799999999999E-2</c:v>
                </c:pt>
                <c:pt idx="46055">
                  <c:v>-2.6107999999999999E-2</c:v>
                </c:pt>
                <c:pt idx="46056">
                  <c:v>-2.7982400000000001E-2</c:v>
                </c:pt>
                <c:pt idx="46057">
                  <c:v>-2.9903300000000001E-2</c:v>
                </c:pt>
                <c:pt idx="46058">
                  <c:v>-3.1869300000000003E-2</c:v>
                </c:pt>
                <c:pt idx="46059">
                  <c:v>-3.388E-2</c:v>
                </c:pt>
                <c:pt idx="46060">
                  <c:v>-3.5935300000000003E-2</c:v>
                </c:pt>
                <c:pt idx="46061">
                  <c:v>-3.8035899999999997E-2</c:v>
                </c:pt>
                <c:pt idx="46062">
                  <c:v>-4.0181799999999997E-2</c:v>
                </c:pt>
                <c:pt idx="46063">
                  <c:v>-4.2371100000000002E-2</c:v>
                </c:pt>
                <c:pt idx="46064">
                  <c:v>-4.4602799999999998E-2</c:v>
                </c:pt>
                <c:pt idx="46065">
                  <c:v>-4.68767E-2</c:v>
                </c:pt>
                <c:pt idx="46066">
                  <c:v>-4.9191600000000002E-2</c:v>
                </c:pt>
                <c:pt idx="46067">
                  <c:v>-5.1544100000000002E-2</c:v>
                </c:pt>
                <c:pt idx="46068">
                  <c:v>-5.3929900000000003E-2</c:v>
                </c:pt>
                <c:pt idx="46069">
                  <c:v>-5.6346300000000002E-2</c:v>
                </c:pt>
                <c:pt idx="46070">
                  <c:v>-5.8792700000000003E-2</c:v>
                </c:pt>
                <c:pt idx="46071">
                  <c:v>-6.12703E-2</c:v>
                </c:pt>
                <c:pt idx="46072">
                  <c:v>-6.37794E-2</c:v>
                </c:pt>
                <c:pt idx="46073">
                  <c:v>-6.6319100000000006E-2</c:v>
                </c:pt>
                <c:pt idx="46074">
                  <c:v>-6.8887799999999999E-2</c:v>
                </c:pt>
                <c:pt idx="46075">
                  <c:v>-7.1483699999999997E-2</c:v>
                </c:pt>
                <c:pt idx="46076">
                  <c:v>-7.4104400000000001E-2</c:v>
                </c:pt>
                <c:pt idx="46077">
                  <c:v>-7.6747099999999999E-2</c:v>
                </c:pt>
                <c:pt idx="46078">
                  <c:v>-7.9409199999999999E-2</c:v>
                </c:pt>
                <c:pt idx="46079">
                  <c:v>-8.2086699999999999E-2</c:v>
                </c:pt>
                <c:pt idx="46080">
                  <c:v>-8.4774600000000006E-2</c:v>
                </c:pt>
                <c:pt idx="46081">
                  <c:v>-8.7468299999999999E-2</c:v>
                </c:pt>
                <c:pt idx="46082">
                  <c:v>-9.0165700000000001E-2</c:v>
                </c:pt>
                <c:pt idx="46083">
                  <c:v>-9.28673E-2</c:v>
                </c:pt>
                <c:pt idx="46084">
                  <c:v>-9.5574400000000004E-2</c:v>
                </c:pt>
                <c:pt idx="46085">
                  <c:v>-9.8286799999999994E-2</c:v>
                </c:pt>
                <c:pt idx="46086">
                  <c:v>-0.10100199999999999</c:v>
                </c:pt>
                <c:pt idx="46087">
                  <c:v>-0.103715</c:v>
                </c:pt>
                <c:pt idx="46088">
                  <c:v>-0.106424</c:v>
                </c:pt>
                <c:pt idx="46089">
                  <c:v>-0.109126</c:v>
                </c:pt>
                <c:pt idx="46090">
                  <c:v>-0.111819</c:v>
                </c:pt>
                <c:pt idx="46091">
                  <c:v>-0.1145</c:v>
                </c:pt>
                <c:pt idx="46092">
                  <c:v>-0.117161</c:v>
                </c:pt>
                <c:pt idx="46093">
                  <c:v>-0.119797</c:v>
                </c:pt>
                <c:pt idx="46094">
                  <c:v>-0.122407</c:v>
                </c:pt>
                <c:pt idx="46095">
                  <c:v>-0.12499</c:v>
                </c:pt>
                <c:pt idx="46096">
                  <c:v>-0.12754699999999999</c:v>
                </c:pt>
                <c:pt idx="46097">
                  <c:v>-0.130074</c:v>
                </c:pt>
                <c:pt idx="46098">
                  <c:v>-0.13257099999999999</c:v>
                </c:pt>
                <c:pt idx="46099">
                  <c:v>-0.13503000000000001</c:v>
                </c:pt>
                <c:pt idx="46100">
                  <c:v>-0.13744500000000001</c:v>
                </c:pt>
                <c:pt idx="46101">
                  <c:v>-0.13980400000000001</c:v>
                </c:pt>
                <c:pt idx="46102">
                  <c:v>-0.14210400000000001</c:v>
                </c:pt>
                <c:pt idx="46103">
                  <c:v>-0.144346</c:v>
                </c:pt>
                <c:pt idx="46104">
                  <c:v>-0.146533</c:v>
                </c:pt>
                <c:pt idx="46105">
                  <c:v>-0.14866099999999999</c:v>
                </c:pt>
                <c:pt idx="46106">
                  <c:v>-0.150731</c:v>
                </c:pt>
                <c:pt idx="46107">
                  <c:v>-0.15274499999999999</c:v>
                </c:pt>
                <c:pt idx="46108">
                  <c:v>-0.154698</c:v>
                </c:pt>
                <c:pt idx="46109">
                  <c:v>-0.156585</c:v>
                </c:pt>
                <c:pt idx="46110">
                  <c:v>-0.15840399999999999</c:v>
                </c:pt>
                <c:pt idx="46111">
                  <c:v>-0.16015099999999999</c:v>
                </c:pt>
                <c:pt idx="46112">
                  <c:v>-0.161827</c:v>
                </c:pt>
                <c:pt idx="46113">
                  <c:v>-0.16342899999999999</c:v>
                </c:pt>
                <c:pt idx="46114">
                  <c:v>-0.16495699999999999</c:v>
                </c:pt>
                <c:pt idx="46115">
                  <c:v>-0.166412</c:v>
                </c:pt>
                <c:pt idx="46116">
                  <c:v>-0.167798</c:v>
                </c:pt>
                <c:pt idx="46117">
                  <c:v>-0.16911399999999999</c:v>
                </c:pt>
                <c:pt idx="46118">
                  <c:v>-0.17036000000000001</c:v>
                </c:pt>
                <c:pt idx="46119">
                  <c:v>-0.17153299999999999</c:v>
                </c:pt>
                <c:pt idx="46120">
                  <c:v>-0.172629</c:v>
                </c:pt>
                <c:pt idx="46121">
                  <c:v>-0.17364599999999999</c:v>
                </c:pt>
                <c:pt idx="46122">
                  <c:v>-0.17458099999999999</c:v>
                </c:pt>
                <c:pt idx="46123">
                  <c:v>-0.175432</c:v>
                </c:pt>
                <c:pt idx="46124">
                  <c:v>-0.17619699999999999</c:v>
                </c:pt>
                <c:pt idx="46125">
                  <c:v>-0.176873</c:v>
                </c:pt>
                <c:pt idx="46126">
                  <c:v>-0.17746000000000001</c:v>
                </c:pt>
                <c:pt idx="46127">
                  <c:v>-0.17796000000000001</c:v>
                </c:pt>
                <c:pt idx="46128">
                  <c:v>-0.17837700000000001</c:v>
                </c:pt>
                <c:pt idx="46129">
                  <c:v>-0.17871400000000001</c:v>
                </c:pt>
                <c:pt idx="46130">
                  <c:v>-0.17897099999999999</c:v>
                </c:pt>
                <c:pt idx="46131">
                  <c:v>-0.179147</c:v>
                </c:pt>
                <c:pt idx="46132">
                  <c:v>-0.17924100000000001</c:v>
                </c:pt>
                <c:pt idx="46133">
                  <c:v>-0.17925199999999999</c:v>
                </c:pt>
                <c:pt idx="46134">
                  <c:v>-0.17918000000000001</c:v>
                </c:pt>
                <c:pt idx="46135">
                  <c:v>-0.179031</c:v>
                </c:pt>
                <c:pt idx="46136">
                  <c:v>-0.17880599999999999</c:v>
                </c:pt>
                <c:pt idx="46137">
                  <c:v>-0.178509</c:v>
                </c:pt>
                <c:pt idx="46138">
                  <c:v>-0.178147</c:v>
                </c:pt>
                <c:pt idx="46139">
                  <c:v>-0.17772299999999999</c:v>
                </c:pt>
                <c:pt idx="46140">
                  <c:v>-0.17723800000000001</c:v>
                </c:pt>
                <c:pt idx="46141">
                  <c:v>-0.17669299999999999</c:v>
                </c:pt>
                <c:pt idx="46142">
                  <c:v>-0.17609</c:v>
                </c:pt>
                <c:pt idx="46143">
                  <c:v>-0.17543300000000001</c:v>
                </c:pt>
                <c:pt idx="46144">
                  <c:v>-0.17472299999999999</c:v>
                </c:pt>
                <c:pt idx="46145">
                  <c:v>-0.173961</c:v>
                </c:pt>
                <c:pt idx="46146">
                  <c:v>-0.173148</c:v>
                </c:pt>
                <c:pt idx="46147">
                  <c:v>-0.17229</c:v>
                </c:pt>
                <c:pt idx="46148">
                  <c:v>-0.17139099999999999</c:v>
                </c:pt>
                <c:pt idx="46149">
                  <c:v>-0.17044699999999999</c:v>
                </c:pt>
                <c:pt idx="46150">
                  <c:v>-0.169456</c:v>
                </c:pt>
                <c:pt idx="46151">
                  <c:v>-0.16841600000000001</c:v>
                </c:pt>
                <c:pt idx="46152">
                  <c:v>-0.16733000000000001</c:v>
                </c:pt>
                <c:pt idx="46153">
                  <c:v>-0.16619400000000001</c:v>
                </c:pt>
                <c:pt idx="46154">
                  <c:v>-0.16500799999999999</c:v>
                </c:pt>
                <c:pt idx="46155">
                  <c:v>-0.163773</c:v>
                </c:pt>
                <c:pt idx="46156">
                  <c:v>-0.162496</c:v>
                </c:pt>
                <c:pt idx="46157">
                  <c:v>-0.16118399999999999</c:v>
                </c:pt>
                <c:pt idx="46158">
                  <c:v>-0.15983900000000001</c:v>
                </c:pt>
                <c:pt idx="46159">
                  <c:v>-0.158467</c:v>
                </c:pt>
                <c:pt idx="46160">
                  <c:v>-0.15707199999999999</c:v>
                </c:pt>
                <c:pt idx="46161">
                  <c:v>-0.15565300000000001</c:v>
                </c:pt>
                <c:pt idx="46162">
                  <c:v>-0.15421299999999999</c:v>
                </c:pt>
                <c:pt idx="46163">
                  <c:v>-0.152755</c:v>
                </c:pt>
                <c:pt idx="46164">
                  <c:v>-0.151285</c:v>
                </c:pt>
                <c:pt idx="46165">
                  <c:v>-0.149807</c:v>
                </c:pt>
                <c:pt idx="46166">
                  <c:v>-0.14832400000000001</c:v>
                </c:pt>
                <c:pt idx="46167">
                  <c:v>-0.14683599999999999</c:v>
                </c:pt>
                <c:pt idx="46168">
                  <c:v>-0.145346</c:v>
                </c:pt>
                <c:pt idx="46169">
                  <c:v>-0.14386499999999999</c:v>
                </c:pt>
                <c:pt idx="46170">
                  <c:v>-0.142397</c:v>
                </c:pt>
                <c:pt idx="46171">
                  <c:v>-0.14094200000000001</c:v>
                </c:pt>
                <c:pt idx="46172">
                  <c:v>-0.13949500000000001</c:v>
                </c:pt>
                <c:pt idx="46173">
                  <c:v>-0.13804900000000001</c:v>
                </c:pt>
                <c:pt idx="46174">
                  <c:v>-0.136605</c:v>
                </c:pt>
                <c:pt idx="46175">
                  <c:v>-0.135162</c:v>
                </c:pt>
                <c:pt idx="46176">
                  <c:v>-0.13372200000000001</c:v>
                </c:pt>
                <c:pt idx="46177">
                  <c:v>-0.13228699999999999</c:v>
                </c:pt>
                <c:pt idx="46178">
                  <c:v>-0.13086100000000001</c:v>
                </c:pt>
                <c:pt idx="46179">
                  <c:v>-0.12945300000000001</c:v>
                </c:pt>
                <c:pt idx="46180">
                  <c:v>-0.12807199999999999</c:v>
                </c:pt>
                <c:pt idx="46181">
                  <c:v>-0.126722</c:v>
                </c:pt>
                <c:pt idx="46182">
                  <c:v>-0.12539900000000001</c:v>
                </c:pt>
                <c:pt idx="46183">
                  <c:v>-0.124103</c:v>
                </c:pt>
                <c:pt idx="46184">
                  <c:v>-0.122834</c:v>
                </c:pt>
                <c:pt idx="46185">
                  <c:v>-0.12159399999999999</c:v>
                </c:pt>
                <c:pt idx="46186">
                  <c:v>-0.120383</c:v>
                </c:pt>
                <c:pt idx="46187">
                  <c:v>-0.11920600000000001</c:v>
                </c:pt>
                <c:pt idx="46188">
                  <c:v>-0.11806899999999999</c:v>
                </c:pt>
                <c:pt idx="46189">
                  <c:v>-0.116977</c:v>
                </c:pt>
                <c:pt idx="46190">
                  <c:v>-0.115936</c:v>
                </c:pt>
                <c:pt idx="46191">
                  <c:v>-0.114951</c:v>
                </c:pt>
                <c:pt idx="46192">
                  <c:v>-0.114024</c:v>
                </c:pt>
                <c:pt idx="46193">
                  <c:v>-0.11315500000000001</c:v>
                </c:pt>
                <c:pt idx="46194">
                  <c:v>-0.112346</c:v>
                </c:pt>
                <c:pt idx="46195">
                  <c:v>-0.111596</c:v>
                </c:pt>
                <c:pt idx="46196">
                  <c:v>-0.11090899999999999</c:v>
                </c:pt>
                <c:pt idx="46197">
                  <c:v>-0.110286</c:v>
                </c:pt>
                <c:pt idx="46198">
                  <c:v>-0.10972899999999999</c:v>
                </c:pt>
                <c:pt idx="46199">
                  <c:v>-0.109236</c:v>
                </c:pt>
                <c:pt idx="46200">
                  <c:v>-0.108807</c:v>
                </c:pt>
                <c:pt idx="46201">
                  <c:v>-0.10843899999999999</c:v>
                </c:pt>
                <c:pt idx="46202">
                  <c:v>-0.108135</c:v>
                </c:pt>
                <c:pt idx="46203">
                  <c:v>-0.107895</c:v>
                </c:pt>
                <c:pt idx="46204">
                  <c:v>-0.10771799999999999</c:v>
                </c:pt>
                <c:pt idx="46205">
                  <c:v>-0.107601</c:v>
                </c:pt>
                <c:pt idx="46206">
                  <c:v>-0.107545</c:v>
                </c:pt>
                <c:pt idx="46207">
                  <c:v>-0.10754900000000001</c:v>
                </c:pt>
                <c:pt idx="46208">
                  <c:v>-0.10761800000000001</c:v>
                </c:pt>
                <c:pt idx="46209">
                  <c:v>-0.107756</c:v>
                </c:pt>
                <c:pt idx="46210">
                  <c:v>-0.107972</c:v>
                </c:pt>
                <c:pt idx="46211">
                  <c:v>-0.108269</c:v>
                </c:pt>
                <c:pt idx="46212">
                  <c:v>-0.108649</c:v>
                </c:pt>
                <c:pt idx="46213">
                  <c:v>-0.109111</c:v>
                </c:pt>
                <c:pt idx="46214">
                  <c:v>-0.109657</c:v>
                </c:pt>
                <c:pt idx="46215">
                  <c:v>-0.11028399999999999</c:v>
                </c:pt>
                <c:pt idx="46216">
                  <c:v>-0.11099199999999999</c:v>
                </c:pt>
                <c:pt idx="46217">
                  <c:v>-0.111773</c:v>
                </c:pt>
                <c:pt idx="46218">
                  <c:v>-0.112622</c:v>
                </c:pt>
                <c:pt idx="46219">
                  <c:v>-0.113538</c:v>
                </c:pt>
                <c:pt idx="46220">
                  <c:v>-0.114527</c:v>
                </c:pt>
                <c:pt idx="46221">
                  <c:v>-0.115594</c:v>
                </c:pt>
                <c:pt idx="46222">
                  <c:v>-0.11673799999999999</c:v>
                </c:pt>
                <c:pt idx="46223">
                  <c:v>-0.117955</c:v>
                </c:pt>
                <c:pt idx="46224">
                  <c:v>-0.11924</c:v>
                </c:pt>
                <c:pt idx="46225">
                  <c:v>-0.120589</c:v>
                </c:pt>
                <c:pt idx="46226">
                  <c:v>-0.121999</c:v>
                </c:pt>
                <c:pt idx="46227">
                  <c:v>-0.12346600000000001</c:v>
                </c:pt>
                <c:pt idx="46228">
                  <c:v>-0.124991</c:v>
                </c:pt>
                <c:pt idx="46229">
                  <c:v>-0.126577</c:v>
                </c:pt>
                <c:pt idx="46230">
                  <c:v>-0.128224</c:v>
                </c:pt>
                <c:pt idx="46231">
                  <c:v>-0.12993399999999999</c:v>
                </c:pt>
                <c:pt idx="46232">
                  <c:v>-0.13170699999999999</c:v>
                </c:pt>
                <c:pt idx="46233">
                  <c:v>-0.13354199999999999</c:v>
                </c:pt>
                <c:pt idx="46234">
                  <c:v>-0.13542999999999999</c:v>
                </c:pt>
                <c:pt idx="46235">
                  <c:v>-0.13736400000000001</c:v>
                </c:pt>
                <c:pt idx="46236">
                  <c:v>-0.139345</c:v>
                </c:pt>
                <c:pt idx="46237">
                  <c:v>-0.141377</c:v>
                </c:pt>
                <c:pt idx="46238">
                  <c:v>-0.14346400000000001</c:v>
                </c:pt>
                <c:pt idx="46239">
                  <c:v>-0.14560799999999999</c:v>
                </c:pt>
                <c:pt idx="46240">
                  <c:v>-0.147809</c:v>
                </c:pt>
                <c:pt idx="46241">
                  <c:v>-0.150065</c:v>
                </c:pt>
                <c:pt idx="46242">
                  <c:v>-0.152369</c:v>
                </c:pt>
                <c:pt idx="46243">
                  <c:v>-0.15471299999999999</c:v>
                </c:pt>
                <c:pt idx="46244">
                  <c:v>-0.157086</c:v>
                </c:pt>
                <c:pt idx="46245">
                  <c:v>-0.15948399999999999</c:v>
                </c:pt>
                <c:pt idx="46246">
                  <c:v>-0.16190299999999999</c:v>
                </c:pt>
                <c:pt idx="46247">
                  <c:v>-0.16434000000000001</c:v>
                </c:pt>
                <c:pt idx="46248">
                  <c:v>-0.16678499999999999</c:v>
                </c:pt>
                <c:pt idx="46249">
                  <c:v>-0.169234</c:v>
                </c:pt>
                <c:pt idx="46250">
                  <c:v>-0.17169200000000001</c:v>
                </c:pt>
                <c:pt idx="46251">
                  <c:v>-0.17416499999999999</c:v>
                </c:pt>
                <c:pt idx="46252">
                  <c:v>-0.17665600000000001</c:v>
                </c:pt>
                <c:pt idx="46253">
                  <c:v>-0.17916699999999999</c:v>
                </c:pt>
                <c:pt idx="46254">
                  <c:v>-0.1817</c:v>
                </c:pt>
                <c:pt idx="46255">
                  <c:v>-0.184255</c:v>
                </c:pt>
                <c:pt idx="46256">
                  <c:v>-0.18683</c:v>
                </c:pt>
                <c:pt idx="46257">
                  <c:v>-0.18942000000000001</c:v>
                </c:pt>
                <c:pt idx="46258">
                  <c:v>-0.192024</c:v>
                </c:pt>
                <c:pt idx="46259">
                  <c:v>-0.19464000000000001</c:v>
                </c:pt>
                <c:pt idx="46260">
                  <c:v>-0.197268</c:v>
                </c:pt>
                <c:pt idx="46261">
                  <c:v>-0.199905</c:v>
                </c:pt>
                <c:pt idx="46262">
                  <c:v>-0.20254900000000001</c:v>
                </c:pt>
                <c:pt idx="46263">
                  <c:v>-0.20519899999999999</c:v>
                </c:pt>
                <c:pt idx="46264">
                  <c:v>-0.20785200000000001</c:v>
                </c:pt>
                <c:pt idx="46265">
                  <c:v>-0.21049999999999999</c:v>
                </c:pt>
                <c:pt idx="46266">
                  <c:v>-0.21313099999999999</c:v>
                </c:pt>
                <c:pt idx="46267">
                  <c:v>-0.21573899999999999</c:v>
                </c:pt>
                <c:pt idx="46268">
                  <c:v>-0.21832099999999999</c:v>
                </c:pt>
                <c:pt idx="46269">
                  <c:v>-0.22088099999999999</c:v>
                </c:pt>
                <c:pt idx="46270">
                  <c:v>-0.22341900000000001</c:v>
                </c:pt>
                <c:pt idx="46271">
                  <c:v>-0.225934</c:v>
                </c:pt>
                <c:pt idx="46272">
                  <c:v>-0.22842299999999999</c:v>
                </c:pt>
                <c:pt idx="46273">
                  <c:v>-0.23088600000000001</c:v>
                </c:pt>
                <c:pt idx="46274">
                  <c:v>-0.23332</c:v>
                </c:pt>
                <c:pt idx="46275">
                  <c:v>-0.23572299999999999</c:v>
                </c:pt>
                <c:pt idx="46276">
                  <c:v>-0.238089</c:v>
                </c:pt>
                <c:pt idx="46277">
                  <c:v>-0.24041100000000001</c:v>
                </c:pt>
                <c:pt idx="46278">
                  <c:v>-0.24268500000000001</c:v>
                </c:pt>
                <c:pt idx="46279">
                  <c:v>-0.24490799999999999</c:v>
                </c:pt>
                <c:pt idx="46280">
                  <c:v>-0.247084</c:v>
                </c:pt>
                <c:pt idx="46281">
                  <c:v>-0.249219</c:v>
                </c:pt>
                <c:pt idx="46282">
                  <c:v>-0.25131700000000001</c:v>
                </c:pt>
                <c:pt idx="46283">
                  <c:v>-0.25337900000000002</c:v>
                </c:pt>
                <c:pt idx="46284">
                  <c:v>-0.25540600000000002</c:v>
                </c:pt>
                <c:pt idx="46285">
                  <c:v>-0.25739499999999998</c:v>
                </c:pt>
                <c:pt idx="46286">
                  <c:v>-0.25934400000000002</c:v>
                </c:pt>
                <c:pt idx="46287">
                  <c:v>-0.26125599999999999</c:v>
                </c:pt>
                <c:pt idx="46288">
                  <c:v>-0.26314100000000001</c:v>
                </c:pt>
                <c:pt idx="46289">
                  <c:v>-0.26499899999999998</c:v>
                </c:pt>
                <c:pt idx="46290">
                  <c:v>-0.26683200000000001</c:v>
                </c:pt>
                <c:pt idx="46291">
                  <c:v>-0.26863700000000001</c:v>
                </c:pt>
                <c:pt idx="46292">
                  <c:v>-0.27040999999999998</c:v>
                </c:pt>
                <c:pt idx="46293">
                  <c:v>-0.272144</c:v>
                </c:pt>
                <c:pt idx="46294">
                  <c:v>-0.27383999999999997</c:v>
                </c:pt>
                <c:pt idx="46295">
                  <c:v>-0.27550200000000002</c:v>
                </c:pt>
                <c:pt idx="46296">
                  <c:v>-0.27713100000000002</c:v>
                </c:pt>
                <c:pt idx="46297">
                  <c:v>-0.278723</c:v>
                </c:pt>
                <c:pt idx="46298">
                  <c:v>-0.28027400000000002</c:v>
                </c:pt>
                <c:pt idx="46299">
                  <c:v>-0.28178199999999998</c:v>
                </c:pt>
                <c:pt idx="46300">
                  <c:v>-0.28324700000000003</c:v>
                </c:pt>
                <c:pt idx="46301">
                  <c:v>-0.284665</c:v>
                </c:pt>
                <c:pt idx="46302">
                  <c:v>-0.28603800000000001</c:v>
                </c:pt>
                <c:pt idx="46303">
                  <c:v>-0.28737000000000001</c:v>
                </c:pt>
                <c:pt idx="46304">
                  <c:v>-0.28866700000000001</c:v>
                </c:pt>
                <c:pt idx="46305">
                  <c:v>-0.28993400000000003</c:v>
                </c:pt>
                <c:pt idx="46306">
                  <c:v>-0.29117300000000002</c:v>
                </c:pt>
                <c:pt idx="46307">
                  <c:v>-0.292383</c:v>
                </c:pt>
                <c:pt idx="46308">
                  <c:v>-0.29356300000000002</c:v>
                </c:pt>
                <c:pt idx="46309">
                  <c:v>-0.294707</c:v>
                </c:pt>
                <c:pt idx="46310">
                  <c:v>-0.29581400000000002</c:v>
                </c:pt>
                <c:pt idx="46311">
                  <c:v>-0.29688399999999998</c:v>
                </c:pt>
                <c:pt idx="46312">
                  <c:v>-0.29791699999999999</c:v>
                </c:pt>
                <c:pt idx="46313">
                  <c:v>-0.29891899999999999</c:v>
                </c:pt>
                <c:pt idx="46314">
                  <c:v>-0.29989300000000002</c:v>
                </c:pt>
                <c:pt idx="46315">
                  <c:v>-0.30084499999999997</c:v>
                </c:pt>
                <c:pt idx="46316">
                  <c:v>-0.30177900000000002</c:v>
                </c:pt>
                <c:pt idx="46317">
                  <c:v>-0.30269299999999999</c:v>
                </c:pt>
                <c:pt idx="46318">
                  <c:v>-0.303587</c:v>
                </c:pt>
                <c:pt idx="46319">
                  <c:v>-0.30446699999999999</c:v>
                </c:pt>
                <c:pt idx="46320">
                  <c:v>-0.30533500000000002</c:v>
                </c:pt>
                <c:pt idx="46321">
                  <c:v>-0.30619200000000002</c:v>
                </c:pt>
                <c:pt idx="46322">
                  <c:v>-0.30703599999999998</c:v>
                </c:pt>
                <c:pt idx="46323">
                  <c:v>-0.30787199999999998</c:v>
                </c:pt>
                <c:pt idx="46324">
                  <c:v>-0.30869999999999997</c:v>
                </c:pt>
                <c:pt idx="46325">
                  <c:v>-0.30951600000000001</c:v>
                </c:pt>
                <c:pt idx="46326">
                  <c:v>-0.31031300000000001</c:v>
                </c:pt>
                <c:pt idx="46327">
                  <c:v>-0.31108799999999998</c:v>
                </c:pt>
                <c:pt idx="46328">
                  <c:v>-0.31184000000000001</c:v>
                </c:pt>
                <c:pt idx="46329">
                  <c:v>-0.31256600000000001</c:v>
                </c:pt>
                <c:pt idx="46330">
                  <c:v>-0.31326500000000002</c:v>
                </c:pt>
                <c:pt idx="46331">
                  <c:v>-0.31394499999999997</c:v>
                </c:pt>
                <c:pt idx="46332">
                  <c:v>-0.314612</c:v>
                </c:pt>
                <c:pt idx="46333">
                  <c:v>-0.31526700000000002</c:v>
                </c:pt>
                <c:pt idx="46334">
                  <c:v>-0.31590800000000002</c:v>
                </c:pt>
                <c:pt idx="46335">
                  <c:v>-0.31653900000000001</c:v>
                </c:pt>
                <c:pt idx="46336">
                  <c:v>-0.31716299999999997</c:v>
                </c:pt>
                <c:pt idx="46337">
                  <c:v>-0.317778</c:v>
                </c:pt>
                <c:pt idx="46338">
                  <c:v>-0.31838300000000003</c:v>
                </c:pt>
                <c:pt idx="46339">
                  <c:v>-0.31898100000000001</c:v>
                </c:pt>
                <c:pt idx="46340">
                  <c:v>-0.319579</c:v>
                </c:pt>
                <c:pt idx="46341">
                  <c:v>-0.32017699999999999</c:v>
                </c:pt>
                <c:pt idx="46342">
                  <c:v>-0.32077099999999997</c:v>
                </c:pt>
                <c:pt idx="46343">
                  <c:v>-0.32135200000000003</c:v>
                </c:pt>
                <c:pt idx="46344">
                  <c:v>-0.32191900000000001</c:v>
                </c:pt>
                <c:pt idx="46345">
                  <c:v>-0.32247399999999998</c:v>
                </c:pt>
                <c:pt idx="46346">
                  <c:v>-0.323023</c:v>
                </c:pt>
                <c:pt idx="46347">
                  <c:v>-0.323575</c:v>
                </c:pt>
                <c:pt idx="46348">
                  <c:v>-0.32413799999999998</c:v>
                </c:pt>
                <c:pt idx="46349">
                  <c:v>-0.32470900000000003</c:v>
                </c:pt>
                <c:pt idx="46350">
                  <c:v>-0.32527400000000001</c:v>
                </c:pt>
                <c:pt idx="46351">
                  <c:v>-0.325824</c:v>
                </c:pt>
                <c:pt idx="46352">
                  <c:v>-0.32635500000000001</c:v>
                </c:pt>
                <c:pt idx="46353">
                  <c:v>-0.32686700000000002</c:v>
                </c:pt>
                <c:pt idx="46354">
                  <c:v>-0.32735900000000001</c:v>
                </c:pt>
                <c:pt idx="46355">
                  <c:v>-0.32783099999999998</c:v>
                </c:pt>
                <c:pt idx="46356">
                  <c:v>-0.32828299999999999</c:v>
                </c:pt>
                <c:pt idx="46357">
                  <c:v>-0.32871899999999998</c:v>
                </c:pt>
                <c:pt idx="46358">
                  <c:v>-0.32913900000000001</c:v>
                </c:pt>
                <c:pt idx="46359">
                  <c:v>-0.329536</c:v>
                </c:pt>
                <c:pt idx="46360">
                  <c:v>-0.32990700000000001</c:v>
                </c:pt>
                <c:pt idx="46361">
                  <c:v>-0.33024700000000001</c:v>
                </c:pt>
                <c:pt idx="46362">
                  <c:v>-0.33055400000000001</c:v>
                </c:pt>
                <c:pt idx="46363">
                  <c:v>-0.33083400000000002</c:v>
                </c:pt>
                <c:pt idx="46364">
                  <c:v>-0.33109</c:v>
                </c:pt>
                <c:pt idx="46365">
                  <c:v>-0.33132499999999998</c:v>
                </c:pt>
                <c:pt idx="46366">
                  <c:v>-0.33153300000000002</c:v>
                </c:pt>
                <c:pt idx="46367">
                  <c:v>-0.33171</c:v>
                </c:pt>
                <c:pt idx="46368">
                  <c:v>-0.33184900000000001</c:v>
                </c:pt>
                <c:pt idx="46369">
                  <c:v>-0.33194400000000002</c:v>
                </c:pt>
                <c:pt idx="46370">
                  <c:v>-0.33198499999999997</c:v>
                </c:pt>
                <c:pt idx="46371">
                  <c:v>-0.33196500000000001</c:v>
                </c:pt>
                <c:pt idx="46372">
                  <c:v>-0.33188000000000001</c:v>
                </c:pt>
                <c:pt idx="46373">
                  <c:v>-0.33172699999999999</c:v>
                </c:pt>
                <c:pt idx="46374">
                  <c:v>-0.331509</c:v>
                </c:pt>
                <c:pt idx="46375">
                  <c:v>-0.33122699999999999</c:v>
                </c:pt>
                <c:pt idx="46376">
                  <c:v>-0.33089000000000002</c:v>
                </c:pt>
                <c:pt idx="46377">
                  <c:v>-0.33049800000000001</c:v>
                </c:pt>
                <c:pt idx="46378">
                  <c:v>-0.330042</c:v>
                </c:pt>
                <c:pt idx="46379">
                  <c:v>-0.32951000000000003</c:v>
                </c:pt>
                <c:pt idx="46380">
                  <c:v>-0.32890200000000003</c:v>
                </c:pt>
                <c:pt idx="46381">
                  <c:v>-0.32822600000000002</c:v>
                </c:pt>
                <c:pt idx="46382">
                  <c:v>-0.327486</c:v>
                </c:pt>
                <c:pt idx="46383">
                  <c:v>-0.32668399999999997</c:v>
                </c:pt>
                <c:pt idx="46384">
                  <c:v>-0.32582100000000003</c:v>
                </c:pt>
                <c:pt idx="46385">
                  <c:v>-0.32489899999999999</c:v>
                </c:pt>
                <c:pt idx="46386">
                  <c:v>-0.32391700000000001</c:v>
                </c:pt>
                <c:pt idx="46387">
                  <c:v>-0.32286599999999999</c:v>
                </c:pt>
                <c:pt idx="46388">
                  <c:v>-0.32174000000000003</c:v>
                </c:pt>
                <c:pt idx="46389">
                  <c:v>-0.32053599999999999</c:v>
                </c:pt>
                <c:pt idx="46390">
                  <c:v>-0.31925300000000001</c:v>
                </c:pt>
                <c:pt idx="46391">
                  <c:v>-0.31788699999999998</c:v>
                </c:pt>
                <c:pt idx="46392">
                  <c:v>-0.31643700000000002</c:v>
                </c:pt>
                <c:pt idx="46393">
                  <c:v>-0.31490299999999999</c:v>
                </c:pt>
                <c:pt idx="46394">
                  <c:v>-0.31328499999999998</c:v>
                </c:pt>
                <c:pt idx="46395">
                  <c:v>-0.31157699999999999</c:v>
                </c:pt>
                <c:pt idx="46396">
                  <c:v>-0.30978099999999997</c:v>
                </c:pt>
                <c:pt idx="46397">
                  <c:v>-0.30790000000000001</c:v>
                </c:pt>
                <c:pt idx="46398">
                  <c:v>-0.30593900000000002</c:v>
                </c:pt>
                <c:pt idx="46399">
                  <c:v>-0.30389500000000003</c:v>
                </c:pt>
                <c:pt idx="46400">
                  <c:v>-0.30176999999999998</c:v>
                </c:pt>
                <c:pt idx="46401">
                  <c:v>-0.29956500000000003</c:v>
                </c:pt>
                <c:pt idx="46402">
                  <c:v>-0.29727599999999998</c:v>
                </c:pt>
                <c:pt idx="46403">
                  <c:v>-0.2949</c:v>
                </c:pt>
                <c:pt idx="46404">
                  <c:v>-0.29243999999999998</c:v>
                </c:pt>
                <c:pt idx="46405">
                  <c:v>-0.28989900000000002</c:v>
                </c:pt>
                <c:pt idx="46406">
                  <c:v>-0.28727799999999998</c:v>
                </c:pt>
                <c:pt idx="46407">
                  <c:v>-0.28457300000000002</c:v>
                </c:pt>
                <c:pt idx="46408">
                  <c:v>-0.28178599999999998</c:v>
                </c:pt>
                <c:pt idx="46409">
                  <c:v>-0.27892400000000001</c:v>
                </c:pt>
                <c:pt idx="46410">
                  <c:v>-0.27598699999999998</c:v>
                </c:pt>
                <c:pt idx="46411">
                  <c:v>-0.272976</c:v>
                </c:pt>
                <c:pt idx="46412">
                  <c:v>-0.269897</c:v>
                </c:pt>
                <c:pt idx="46413">
                  <c:v>-0.26675199999999999</c:v>
                </c:pt>
                <c:pt idx="46414">
                  <c:v>-0.26354699999999998</c:v>
                </c:pt>
                <c:pt idx="46415">
                  <c:v>-0.26028499999999999</c:v>
                </c:pt>
                <c:pt idx="46416">
                  <c:v>-0.256969</c:v>
                </c:pt>
                <c:pt idx="46417">
                  <c:v>-0.25360199999999999</c:v>
                </c:pt>
                <c:pt idx="46418">
                  <c:v>-0.25018400000000002</c:v>
                </c:pt>
                <c:pt idx="46419">
                  <c:v>-0.24671599999999999</c:v>
                </c:pt>
                <c:pt idx="46420">
                  <c:v>-0.243198</c:v>
                </c:pt>
                <c:pt idx="46421">
                  <c:v>-0.23963400000000001</c:v>
                </c:pt>
                <c:pt idx="46422">
                  <c:v>-0.23602899999999999</c:v>
                </c:pt>
                <c:pt idx="46423">
                  <c:v>-0.23238400000000001</c:v>
                </c:pt>
                <c:pt idx="46424">
                  <c:v>-0.22870399999999999</c:v>
                </c:pt>
                <c:pt idx="46425">
                  <c:v>-0.224991</c:v>
                </c:pt>
                <c:pt idx="46426">
                  <c:v>-0.221244</c:v>
                </c:pt>
                <c:pt idx="46427">
                  <c:v>-0.21746599999999999</c:v>
                </c:pt>
                <c:pt idx="46428">
                  <c:v>-0.21366099999999999</c:v>
                </c:pt>
                <c:pt idx="46429">
                  <c:v>-0.20983299999999999</c:v>
                </c:pt>
                <c:pt idx="46430">
                  <c:v>-0.205985</c:v>
                </c:pt>
                <c:pt idx="46431">
                  <c:v>-0.20211999999999999</c:v>
                </c:pt>
                <c:pt idx="46432">
                  <c:v>-0.198239</c:v>
                </c:pt>
                <c:pt idx="46433">
                  <c:v>-0.19434699999999999</c:v>
                </c:pt>
                <c:pt idx="46434">
                  <c:v>-0.190445</c:v>
                </c:pt>
                <c:pt idx="46435">
                  <c:v>-0.18653800000000001</c:v>
                </c:pt>
                <c:pt idx="46436">
                  <c:v>-0.18262900000000001</c:v>
                </c:pt>
                <c:pt idx="46437">
                  <c:v>-0.17871799999999999</c:v>
                </c:pt>
                <c:pt idx="46438">
                  <c:v>-0.17480499999999999</c:v>
                </c:pt>
                <c:pt idx="46439">
                  <c:v>-0.17088999999999999</c:v>
                </c:pt>
                <c:pt idx="46440">
                  <c:v>-0.16698199999999999</c:v>
                </c:pt>
                <c:pt idx="46441">
                  <c:v>-0.16309599999999999</c:v>
                </c:pt>
                <c:pt idx="46442">
                  <c:v>-0.15924099999999999</c:v>
                </c:pt>
                <c:pt idx="46443">
                  <c:v>-0.155421</c:v>
                </c:pt>
                <c:pt idx="46444">
                  <c:v>-0.15163699999999999</c:v>
                </c:pt>
                <c:pt idx="46445">
                  <c:v>-0.14788999999999999</c:v>
                </c:pt>
                <c:pt idx="46446">
                  <c:v>-0.14418300000000001</c:v>
                </c:pt>
                <c:pt idx="46447">
                  <c:v>-0.14051900000000001</c:v>
                </c:pt>
                <c:pt idx="46448">
                  <c:v>-0.136903</c:v>
                </c:pt>
                <c:pt idx="46449">
                  <c:v>-0.13334299999999999</c:v>
                </c:pt>
                <c:pt idx="46450">
                  <c:v>-0.12984599999999999</c:v>
                </c:pt>
                <c:pt idx="46451">
                  <c:v>-0.126415</c:v>
                </c:pt>
                <c:pt idx="46452">
                  <c:v>-0.12305199999999999</c:v>
                </c:pt>
                <c:pt idx="46453">
                  <c:v>-0.11976000000000001</c:v>
                </c:pt>
                <c:pt idx="46454">
                  <c:v>-0.116538</c:v>
                </c:pt>
                <c:pt idx="46455">
                  <c:v>-0.113388</c:v>
                </c:pt>
                <c:pt idx="46456">
                  <c:v>-0.11031299999999999</c:v>
                </c:pt>
                <c:pt idx="46457">
                  <c:v>-0.107319</c:v>
                </c:pt>
                <c:pt idx="46458">
                  <c:v>-0.104411</c:v>
                </c:pt>
                <c:pt idx="46459">
                  <c:v>-0.101593</c:v>
                </c:pt>
                <c:pt idx="46460">
                  <c:v>-9.8869499999999999E-2</c:v>
                </c:pt>
                <c:pt idx="46461">
                  <c:v>-9.6244800000000005E-2</c:v>
                </c:pt>
                <c:pt idx="46462">
                  <c:v>-9.37196E-2</c:v>
                </c:pt>
                <c:pt idx="46463">
                  <c:v>-9.1295399999999999E-2</c:v>
                </c:pt>
                <c:pt idx="46464">
                  <c:v>-8.8977600000000004E-2</c:v>
                </c:pt>
                <c:pt idx="46465">
                  <c:v>-8.6772500000000002E-2</c:v>
                </c:pt>
                <c:pt idx="46466">
                  <c:v>-8.4684700000000002E-2</c:v>
                </c:pt>
                <c:pt idx="46467">
                  <c:v>-8.2716899999999996E-2</c:v>
                </c:pt>
                <c:pt idx="46468">
                  <c:v>-8.0870800000000007E-2</c:v>
                </c:pt>
                <c:pt idx="46469">
                  <c:v>-7.9148700000000002E-2</c:v>
                </c:pt>
                <c:pt idx="46470">
                  <c:v>-7.7553800000000006E-2</c:v>
                </c:pt>
                <c:pt idx="46471">
                  <c:v>-7.6087100000000005E-2</c:v>
                </c:pt>
                <c:pt idx="46472">
                  <c:v>-7.4747999999999995E-2</c:v>
                </c:pt>
                <c:pt idx="46473">
                  <c:v>-7.3538500000000007E-2</c:v>
                </c:pt>
                <c:pt idx="46474">
                  <c:v>-7.2462600000000002E-2</c:v>
                </c:pt>
                <c:pt idx="46475">
                  <c:v>-7.1521500000000002E-2</c:v>
                </c:pt>
                <c:pt idx="46476">
                  <c:v>-7.0712200000000003E-2</c:v>
                </c:pt>
                <c:pt idx="46477">
                  <c:v>-7.00321E-2</c:v>
                </c:pt>
                <c:pt idx="46478">
                  <c:v>-6.9483500000000004E-2</c:v>
                </c:pt>
                <c:pt idx="46479">
                  <c:v>-6.9069900000000004E-2</c:v>
                </c:pt>
                <c:pt idx="46480">
                  <c:v>-6.8792000000000006E-2</c:v>
                </c:pt>
                <c:pt idx="46481">
                  <c:v>-6.8648799999999996E-2</c:v>
                </c:pt>
                <c:pt idx="46482">
                  <c:v>-6.8638599999999994E-2</c:v>
                </c:pt>
                <c:pt idx="46483">
                  <c:v>-6.8759299999999995E-2</c:v>
                </c:pt>
                <c:pt idx="46484">
                  <c:v>-6.9010000000000002E-2</c:v>
                </c:pt>
                <c:pt idx="46485">
                  <c:v>-6.9391999999999995E-2</c:v>
                </c:pt>
                <c:pt idx="46486">
                  <c:v>-6.9907499999999997E-2</c:v>
                </c:pt>
                <c:pt idx="46487">
                  <c:v>-7.0557700000000001E-2</c:v>
                </c:pt>
                <c:pt idx="46488">
                  <c:v>-7.1341399999999999E-2</c:v>
                </c:pt>
                <c:pt idx="46489">
                  <c:v>-7.2255200000000006E-2</c:v>
                </c:pt>
                <c:pt idx="46490">
                  <c:v>-7.3296899999999998E-2</c:v>
                </c:pt>
                <c:pt idx="46491">
                  <c:v>-7.4466400000000002E-2</c:v>
                </c:pt>
                <c:pt idx="46492">
                  <c:v>-7.5763700000000003E-2</c:v>
                </c:pt>
                <c:pt idx="46493">
                  <c:v>-7.71873E-2</c:v>
                </c:pt>
                <c:pt idx="46494">
                  <c:v>-7.8734999999999999E-2</c:v>
                </c:pt>
                <c:pt idx="46495">
                  <c:v>-8.0404100000000006E-2</c:v>
                </c:pt>
                <c:pt idx="46496">
                  <c:v>-8.2191399999999998E-2</c:v>
                </c:pt>
                <c:pt idx="46497">
                  <c:v>-8.4095100000000006E-2</c:v>
                </c:pt>
                <c:pt idx="46498">
                  <c:v>-8.6114599999999999E-2</c:v>
                </c:pt>
                <c:pt idx="46499">
                  <c:v>-8.8248599999999996E-2</c:v>
                </c:pt>
                <c:pt idx="46500">
                  <c:v>-9.0495300000000001E-2</c:v>
                </c:pt>
                <c:pt idx="46501">
                  <c:v>-9.2853699999999997E-2</c:v>
                </c:pt>
                <c:pt idx="46502">
                  <c:v>-9.53209E-2</c:v>
                </c:pt>
                <c:pt idx="46503">
                  <c:v>-9.7889100000000007E-2</c:v>
                </c:pt>
                <c:pt idx="46504">
                  <c:v>-0.10055</c:v>
                </c:pt>
                <c:pt idx="46505">
                  <c:v>-0.103301</c:v>
                </c:pt>
                <c:pt idx="46506">
                  <c:v>-0.106142</c:v>
                </c:pt>
                <c:pt idx="46507">
                  <c:v>-0.10907</c:v>
                </c:pt>
                <c:pt idx="46508">
                  <c:v>-0.112082</c:v>
                </c:pt>
                <c:pt idx="46509">
                  <c:v>-0.115177</c:v>
                </c:pt>
                <c:pt idx="46510">
                  <c:v>-0.118351</c:v>
                </c:pt>
                <c:pt idx="46511">
                  <c:v>-0.12160600000000001</c:v>
                </c:pt>
                <c:pt idx="46512">
                  <c:v>-0.12493799999999999</c:v>
                </c:pt>
                <c:pt idx="46513">
                  <c:v>-0.12834200000000001</c:v>
                </c:pt>
                <c:pt idx="46514">
                  <c:v>-0.13180800000000001</c:v>
                </c:pt>
                <c:pt idx="46515">
                  <c:v>-0.13533500000000001</c:v>
                </c:pt>
                <c:pt idx="46516">
                  <c:v>-0.13892199999999999</c:v>
                </c:pt>
                <c:pt idx="46517">
                  <c:v>-0.14257400000000001</c:v>
                </c:pt>
                <c:pt idx="46518">
                  <c:v>-0.14629200000000001</c:v>
                </c:pt>
                <c:pt idx="46519">
                  <c:v>-0.15006900000000001</c:v>
                </c:pt>
                <c:pt idx="46520">
                  <c:v>-0.15389900000000001</c:v>
                </c:pt>
                <c:pt idx="46521">
                  <c:v>-0.157775</c:v>
                </c:pt>
                <c:pt idx="46522">
                  <c:v>-0.16169500000000001</c:v>
                </c:pt>
                <c:pt idx="46523">
                  <c:v>-0.165657</c:v>
                </c:pt>
                <c:pt idx="46524">
                  <c:v>-0.169653</c:v>
                </c:pt>
                <c:pt idx="46525">
                  <c:v>-0.173677</c:v>
                </c:pt>
                <c:pt idx="46526">
                  <c:v>-0.177728</c:v>
                </c:pt>
                <c:pt idx="46527">
                  <c:v>-0.18180399999999999</c:v>
                </c:pt>
                <c:pt idx="46528">
                  <c:v>-0.18590000000000001</c:v>
                </c:pt>
                <c:pt idx="46529">
                  <c:v>-0.19001100000000001</c:v>
                </c:pt>
                <c:pt idx="46530">
                  <c:v>-0.194134</c:v>
                </c:pt>
                <c:pt idx="46531">
                  <c:v>-0.19825799999999999</c:v>
                </c:pt>
                <c:pt idx="46532">
                  <c:v>-0.20238200000000001</c:v>
                </c:pt>
                <c:pt idx="46533">
                  <c:v>-0.20650099999999999</c:v>
                </c:pt>
                <c:pt idx="46534">
                  <c:v>-0.21058499999999999</c:v>
                </c:pt>
                <c:pt idx="46535">
                  <c:v>-0.21460699999999999</c:v>
                </c:pt>
                <c:pt idx="46536">
                  <c:v>-0.21859600000000001</c:v>
                </c:pt>
                <c:pt idx="46537">
                  <c:v>-0.222575</c:v>
                </c:pt>
                <c:pt idx="46538">
                  <c:v>-0.226519</c:v>
                </c:pt>
                <c:pt idx="46539">
                  <c:v>-0.23042099999999999</c:v>
                </c:pt>
                <c:pt idx="46540">
                  <c:v>-0.234292</c:v>
                </c:pt>
                <c:pt idx="46541">
                  <c:v>-0.23813799999999999</c:v>
                </c:pt>
                <c:pt idx="46542">
                  <c:v>-0.241953</c:v>
                </c:pt>
                <c:pt idx="46543">
                  <c:v>-0.24573300000000001</c:v>
                </c:pt>
                <c:pt idx="46544">
                  <c:v>-0.249474</c:v>
                </c:pt>
                <c:pt idx="46545">
                  <c:v>-0.25317299999999998</c:v>
                </c:pt>
                <c:pt idx="46546">
                  <c:v>-0.256828</c:v>
                </c:pt>
                <c:pt idx="46547">
                  <c:v>-0.26044</c:v>
                </c:pt>
                <c:pt idx="46548">
                  <c:v>-0.26400699999999999</c:v>
                </c:pt>
                <c:pt idx="46549">
                  <c:v>-0.26752700000000001</c:v>
                </c:pt>
                <c:pt idx="46550">
                  <c:v>-0.27099800000000002</c:v>
                </c:pt>
                <c:pt idx="46551">
                  <c:v>-0.274418</c:v>
                </c:pt>
                <c:pt idx="46552">
                  <c:v>-0.27778799999999998</c:v>
                </c:pt>
                <c:pt idx="46553">
                  <c:v>-0.281107</c:v>
                </c:pt>
                <c:pt idx="46554">
                  <c:v>-0.28437099999999998</c:v>
                </c:pt>
                <c:pt idx="46555">
                  <c:v>-0.287576</c:v>
                </c:pt>
                <c:pt idx="46556">
                  <c:v>-0.29071399999999997</c:v>
                </c:pt>
                <c:pt idx="46557">
                  <c:v>-0.29377900000000001</c:v>
                </c:pt>
                <c:pt idx="46558">
                  <c:v>-0.29676999999999998</c:v>
                </c:pt>
                <c:pt idx="46559">
                  <c:v>-0.29968499999999998</c:v>
                </c:pt>
                <c:pt idx="46560">
                  <c:v>-0.30252200000000001</c:v>
                </c:pt>
                <c:pt idx="46561">
                  <c:v>-0.30527700000000002</c:v>
                </c:pt>
                <c:pt idx="46562">
                  <c:v>-0.30794899999999997</c:v>
                </c:pt>
                <c:pt idx="46563">
                  <c:v>-0.31053500000000001</c:v>
                </c:pt>
                <c:pt idx="46564">
                  <c:v>-0.31303199999999998</c:v>
                </c:pt>
                <c:pt idx="46565">
                  <c:v>-0.315438</c:v>
                </c:pt>
                <c:pt idx="46566">
                  <c:v>-0.31774799999999997</c:v>
                </c:pt>
                <c:pt idx="46567">
                  <c:v>-0.319963</c:v>
                </c:pt>
                <c:pt idx="46568">
                  <c:v>-0.32208100000000001</c:v>
                </c:pt>
                <c:pt idx="46569">
                  <c:v>-0.32410299999999997</c:v>
                </c:pt>
                <c:pt idx="46570">
                  <c:v>-0.32603199999999999</c:v>
                </c:pt>
                <c:pt idx="46571">
                  <c:v>-0.32786599999999999</c:v>
                </c:pt>
                <c:pt idx="46572">
                  <c:v>-0.32960499999999998</c:v>
                </c:pt>
                <c:pt idx="46573">
                  <c:v>-0.33125100000000002</c:v>
                </c:pt>
                <c:pt idx="46574">
                  <c:v>-0.33280100000000001</c:v>
                </c:pt>
                <c:pt idx="46575">
                  <c:v>-0.33425500000000002</c:v>
                </c:pt>
                <c:pt idx="46576">
                  <c:v>-0.33561200000000002</c:v>
                </c:pt>
                <c:pt idx="46577">
                  <c:v>-0.33687</c:v>
                </c:pt>
                <c:pt idx="46578">
                  <c:v>-0.33802599999999999</c:v>
                </c:pt>
                <c:pt idx="46579">
                  <c:v>-0.33907900000000002</c:v>
                </c:pt>
                <c:pt idx="46580">
                  <c:v>-0.340028</c:v>
                </c:pt>
                <c:pt idx="46581">
                  <c:v>-0.34087099999999998</c:v>
                </c:pt>
                <c:pt idx="46582">
                  <c:v>-0.34160800000000002</c:v>
                </c:pt>
                <c:pt idx="46583">
                  <c:v>-0.34223599999999998</c:v>
                </c:pt>
                <c:pt idx="46584">
                  <c:v>-0.34275299999999997</c:v>
                </c:pt>
                <c:pt idx="46585">
                  <c:v>-0.34315499999999999</c:v>
                </c:pt>
                <c:pt idx="46586">
                  <c:v>-0.343443</c:v>
                </c:pt>
                <c:pt idx="46587">
                  <c:v>-0.343615</c:v>
                </c:pt>
                <c:pt idx="46588">
                  <c:v>-0.34367300000000001</c:v>
                </c:pt>
                <c:pt idx="46589">
                  <c:v>-0.34362100000000001</c:v>
                </c:pt>
                <c:pt idx="46590">
                  <c:v>-0.34346199999999999</c:v>
                </c:pt>
                <c:pt idx="46591">
                  <c:v>-0.34319899999999998</c:v>
                </c:pt>
                <c:pt idx="46592">
                  <c:v>-0.342835</c:v>
                </c:pt>
                <c:pt idx="46593">
                  <c:v>-0.34237099999999998</c:v>
                </c:pt>
                <c:pt idx="46594">
                  <c:v>-0.34180899999999997</c:v>
                </c:pt>
                <c:pt idx="46595">
                  <c:v>-0.34115099999999998</c:v>
                </c:pt>
                <c:pt idx="46596">
                  <c:v>-0.340395</c:v>
                </c:pt>
                <c:pt idx="46597">
                  <c:v>-0.33954099999999998</c:v>
                </c:pt>
                <c:pt idx="46598">
                  <c:v>-0.33859</c:v>
                </c:pt>
                <c:pt idx="46599">
                  <c:v>-0.33754699999999999</c:v>
                </c:pt>
                <c:pt idx="46600">
                  <c:v>-0.33640799999999998</c:v>
                </c:pt>
                <c:pt idx="46601">
                  <c:v>-0.33516899999999999</c:v>
                </c:pt>
                <c:pt idx="46602">
                  <c:v>-0.33382499999999998</c:v>
                </c:pt>
                <c:pt idx="46603">
                  <c:v>-0.33237699999999998</c:v>
                </c:pt>
                <c:pt idx="46604">
                  <c:v>-0.33082600000000001</c:v>
                </c:pt>
                <c:pt idx="46605">
                  <c:v>-0.329175</c:v>
                </c:pt>
                <c:pt idx="46606">
                  <c:v>-0.32742500000000002</c:v>
                </c:pt>
                <c:pt idx="46607">
                  <c:v>-0.32557700000000001</c:v>
                </c:pt>
                <c:pt idx="46608">
                  <c:v>-0.32362999999999997</c:v>
                </c:pt>
                <c:pt idx="46609">
                  <c:v>-0.32157599999999997</c:v>
                </c:pt>
                <c:pt idx="46610">
                  <c:v>-0.31941900000000001</c:v>
                </c:pt>
                <c:pt idx="46611">
                  <c:v>-0.31716699999999998</c:v>
                </c:pt>
                <c:pt idx="46612">
                  <c:v>-0.31482900000000003</c:v>
                </c:pt>
                <c:pt idx="46613">
                  <c:v>-0.31241200000000002</c:v>
                </c:pt>
                <c:pt idx="46614">
                  <c:v>-0.309917</c:v>
                </c:pt>
                <c:pt idx="46615">
                  <c:v>-0.30734099999999998</c:v>
                </c:pt>
                <c:pt idx="46616">
                  <c:v>-0.30468499999999998</c:v>
                </c:pt>
                <c:pt idx="46617">
                  <c:v>-0.30194900000000002</c:v>
                </c:pt>
                <c:pt idx="46618">
                  <c:v>-0.29913099999999998</c:v>
                </c:pt>
                <c:pt idx="46619">
                  <c:v>-0.296232</c:v>
                </c:pt>
                <c:pt idx="46620">
                  <c:v>-0.29325600000000002</c:v>
                </c:pt>
                <c:pt idx="46621">
                  <c:v>-0.29021000000000002</c:v>
                </c:pt>
                <c:pt idx="46622">
                  <c:v>-0.287101</c:v>
                </c:pt>
                <c:pt idx="46623">
                  <c:v>-0.28393099999999999</c:v>
                </c:pt>
                <c:pt idx="46624">
                  <c:v>-0.28070200000000001</c:v>
                </c:pt>
                <c:pt idx="46625">
                  <c:v>-0.27741500000000002</c:v>
                </c:pt>
                <c:pt idx="46626">
                  <c:v>-0.27407799999999999</c:v>
                </c:pt>
                <c:pt idx="46627">
                  <c:v>-0.27068900000000001</c:v>
                </c:pt>
                <c:pt idx="46628">
                  <c:v>-0.26722499999999999</c:v>
                </c:pt>
                <c:pt idx="46629">
                  <c:v>-0.26367600000000002</c:v>
                </c:pt>
                <c:pt idx="46630">
                  <c:v>-0.26006600000000002</c:v>
                </c:pt>
                <c:pt idx="46631">
                  <c:v>-0.25640800000000002</c:v>
                </c:pt>
                <c:pt idx="46632">
                  <c:v>-0.25269000000000003</c:v>
                </c:pt>
                <c:pt idx="46633">
                  <c:v>-0.248913</c:v>
                </c:pt>
                <c:pt idx="46634">
                  <c:v>-0.245084</c:v>
                </c:pt>
                <c:pt idx="46635">
                  <c:v>-0.241207</c:v>
                </c:pt>
                <c:pt idx="46636">
                  <c:v>-0.23728299999999999</c:v>
                </c:pt>
                <c:pt idx="46637">
                  <c:v>-0.23331299999999999</c:v>
                </c:pt>
                <c:pt idx="46638">
                  <c:v>-0.229297</c:v>
                </c:pt>
                <c:pt idx="46639">
                  <c:v>-0.22523399999999999</c:v>
                </c:pt>
                <c:pt idx="46640">
                  <c:v>-0.22112699999999999</c:v>
                </c:pt>
                <c:pt idx="46641">
                  <c:v>-0.21698100000000001</c:v>
                </c:pt>
                <c:pt idx="46642">
                  <c:v>-0.21280299999999999</c:v>
                </c:pt>
                <c:pt idx="46643">
                  <c:v>-0.208597</c:v>
                </c:pt>
                <c:pt idx="46644">
                  <c:v>-0.20436799999999999</c:v>
                </c:pt>
                <c:pt idx="46645">
                  <c:v>-0.20011899999999999</c:v>
                </c:pt>
                <c:pt idx="46646">
                  <c:v>-0.195853</c:v>
                </c:pt>
                <c:pt idx="46647">
                  <c:v>-0.191575</c:v>
                </c:pt>
                <c:pt idx="46648">
                  <c:v>-0.18728900000000001</c:v>
                </c:pt>
                <c:pt idx="46649">
                  <c:v>-0.18299499999999999</c:v>
                </c:pt>
                <c:pt idx="46650">
                  <c:v>-0.17869299999999999</c:v>
                </c:pt>
                <c:pt idx="46651">
                  <c:v>-0.17438600000000001</c:v>
                </c:pt>
                <c:pt idx="46652">
                  <c:v>-0.17007900000000001</c:v>
                </c:pt>
                <c:pt idx="46653">
                  <c:v>-0.165773</c:v>
                </c:pt>
                <c:pt idx="46654">
                  <c:v>-0.161469</c:v>
                </c:pt>
                <c:pt idx="46655">
                  <c:v>-0.157168</c:v>
                </c:pt>
                <c:pt idx="46656">
                  <c:v>-0.15287100000000001</c:v>
                </c:pt>
                <c:pt idx="46657">
                  <c:v>-0.14858099999999999</c:v>
                </c:pt>
                <c:pt idx="46658">
                  <c:v>-0.14429900000000001</c:v>
                </c:pt>
                <c:pt idx="46659">
                  <c:v>-0.14001</c:v>
                </c:pt>
                <c:pt idx="46660">
                  <c:v>-0.13570099999999999</c:v>
                </c:pt>
                <c:pt idx="46661">
                  <c:v>-0.13139000000000001</c:v>
                </c:pt>
                <c:pt idx="46662">
                  <c:v>-0.12709500000000001</c:v>
                </c:pt>
                <c:pt idx="46663">
                  <c:v>-0.122808</c:v>
                </c:pt>
                <c:pt idx="46664">
                  <c:v>-0.11852699999999999</c:v>
                </c:pt>
                <c:pt idx="46665">
                  <c:v>-0.114262</c:v>
                </c:pt>
                <c:pt idx="46666">
                  <c:v>-0.11002099999999999</c:v>
                </c:pt>
                <c:pt idx="46667">
                  <c:v>-0.105805</c:v>
                </c:pt>
                <c:pt idx="46668">
                  <c:v>-0.101615</c:v>
                </c:pt>
                <c:pt idx="46669">
                  <c:v>-9.7450099999999998E-2</c:v>
                </c:pt>
                <c:pt idx="46670">
                  <c:v>-9.3312800000000001E-2</c:v>
                </c:pt>
                <c:pt idx="46671">
                  <c:v>-8.9205699999999999E-2</c:v>
                </c:pt>
                <c:pt idx="46672">
                  <c:v>-8.5131600000000002E-2</c:v>
                </c:pt>
                <c:pt idx="46673">
                  <c:v>-8.1092300000000006E-2</c:v>
                </c:pt>
                <c:pt idx="46674">
                  <c:v>-7.7089599999999994E-2</c:v>
                </c:pt>
                <c:pt idx="46675">
                  <c:v>-7.3126800000000006E-2</c:v>
                </c:pt>
                <c:pt idx="46676">
                  <c:v>-6.92078E-2</c:v>
                </c:pt>
                <c:pt idx="46677">
                  <c:v>-6.5335599999999994E-2</c:v>
                </c:pt>
                <c:pt idx="46678">
                  <c:v>-6.1512299999999999E-2</c:v>
                </c:pt>
                <c:pt idx="46679">
                  <c:v>-5.7739600000000002E-2</c:v>
                </c:pt>
                <c:pt idx="46680">
                  <c:v>-5.4018999999999998E-2</c:v>
                </c:pt>
                <c:pt idx="46681">
                  <c:v>-5.0351399999999998E-2</c:v>
                </c:pt>
                <c:pt idx="46682">
                  <c:v>-4.6738399999999999E-2</c:v>
                </c:pt>
                <c:pt idx="46683">
                  <c:v>-4.3181999999999998E-2</c:v>
                </c:pt>
                <c:pt idx="46684">
                  <c:v>-3.9683799999999998E-2</c:v>
                </c:pt>
                <c:pt idx="46685">
                  <c:v>-3.62455E-2</c:v>
                </c:pt>
                <c:pt idx="46686">
                  <c:v>-3.2868799999999997E-2</c:v>
                </c:pt>
                <c:pt idx="46687">
                  <c:v>-2.9555100000000001E-2</c:v>
                </c:pt>
                <c:pt idx="46688">
                  <c:v>-2.6303699999999999E-2</c:v>
                </c:pt>
                <c:pt idx="46689">
                  <c:v>-2.31145E-2</c:v>
                </c:pt>
                <c:pt idx="46690">
                  <c:v>-1.9989199999999999E-2</c:v>
                </c:pt>
                <c:pt idx="46691">
                  <c:v>-1.6929799999999998E-2</c:v>
                </c:pt>
                <c:pt idx="46692">
                  <c:v>-1.39387E-2</c:v>
                </c:pt>
                <c:pt idx="46693">
                  <c:v>-1.1018999999999999E-2</c:v>
                </c:pt>
                <c:pt idx="46694" formatCode="0.00E+00">
                  <c:v>-8.1718399999999997E-3</c:v>
                </c:pt>
                <c:pt idx="46695" formatCode="0.00E+00">
                  <c:v>-5.3970700000000003E-3</c:v>
                </c:pt>
                <c:pt idx="46696" formatCode="0.00E+00">
                  <c:v>-2.6953200000000002E-3</c:v>
                </c:pt>
                <c:pt idx="46697" formatCode="0.00E+00">
                  <c:v>-6.8131099999999996E-5</c:v>
                </c:pt>
                <c:pt idx="46698" formatCode="0.00E+00">
                  <c:v>2.4829299999999999E-3</c:v>
                </c:pt>
                <c:pt idx="46699" formatCode="0.00E+00">
                  <c:v>4.9562399999999998E-3</c:v>
                </c:pt>
                <c:pt idx="46700" formatCode="0.00E+00">
                  <c:v>7.34952E-3</c:v>
                </c:pt>
                <c:pt idx="46701" formatCode="0.00E+00">
                  <c:v>9.6616400000000009E-3</c:v>
                </c:pt>
                <c:pt idx="46702">
                  <c:v>1.1894200000000001E-2</c:v>
                </c:pt>
                <c:pt idx="46703">
                  <c:v>1.40486E-2</c:v>
                </c:pt>
                <c:pt idx="46704">
                  <c:v>1.6123200000000001E-2</c:v>
                </c:pt>
                <c:pt idx="46705">
                  <c:v>1.81149E-2</c:v>
                </c:pt>
                <c:pt idx="46706">
                  <c:v>2.0021299999999999E-2</c:v>
                </c:pt>
                <c:pt idx="46707">
                  <c:v>2.18408E-2</c:v>
                </c:pt>
                <c:pt idx="46708">
                  <c:v>2.3573400000000001E-2</c:v>
                </c:pt>
                <c:pt idx="46709">
                  <c:v>2.52211E-2</c:v>
                </c:pt>
                <c:pt idx="46710">
                  <c:v>2.6785E-2</c:v>
                </c:pt>
                <c:pt idx="46711">
                  <c:v>2.82647E-2</c:v>
                </c:pt>
                <c:pt idx="46712">
                  <c:v>2.9658299999999999E-2</c:v>
                </c:pt>
                <c:pt idx="46713">
                  <c:v>3.0962900000000002E-2</c:v>
                </c:pt>
                <c:pt idx="46714">
                  <c:v>3.2176099999999999E-2</c:v>
                </c:pt>
                <c:pt idx="46715">
                  <c:v>3.3295999999999999E-2</c:v>
                </c:pt>
                <c:pt idx="46716">
                  <c:v>3.43206E-2</c:v>
                </c:pt>
                <c:pt idx="46717">
                  <c:v>3.5248599999999998E-2</c:v>
                </c:pt>
                <c:pt idx="46718">
                  <c:v>3.6081200000000001E-2</c:v>
                </c:pt>
                <c:pt idx="46719">
                  <c:v>3.6820400000000003E-2</c:v>
                </c:pt>
                <c:pt idx="46720">
                  <c:v>3.7465699999999998E-2</c:v>
                </c:pt>
                <c:pt idx="46721">
                  <c:v>3.8016599999999998E-2</c:v>
                </c:pt>
                <c:pt idx="46722">
                  <c:v>3.8474000000000001E-2</c:v>
                </c:pt>
                <c:pt idx="46723">
                  <c:v>3.88376E-2</c:v>
                </c:pt>
                <c:pt idx="46724">
                  <c:v>3.91057E-2</c:v>
                </c:pt>
                <c:pt idx="46725">
                  <c:v>3.9278E-2</c:v>
                </c:pt>
                <c:pt idx="46726">
                  <c:v>3.93557E-2</c:v>
                </c:pt>
                <c:pt idx="46727">
                  <c:v>3.9340100000000003E-2</c:v>
                </c:pt>
                <c:pt idx="46728">
                  <c:v>3.9231700000000001E-2</c:v>
                </c:pt>
                <c:pt idx="46729">
                  <c:v>3.9030200000000001E-2</c:v>
                </c:pt>
                <c:pt idx="46730">
                  <c:v>3.8735100000000001E-2</c:v>
                </c:pt>
                <c:pt idx="46731">
                  <c:v>3.8345700000000003E-2</c:v>
                </c:pt>
                <c:pt idx="46732">
                  <c:v>3.7861300000000001E-2</c:v>
                </c:pt>
                <c:pt idx="46733">
                  <c:v>3.72836E-2</c:v>
                </c:pt>
                <c:pt idx="46734">
                  <c:v>3.6616099999999999E-2</c:v>
                </c:pt>
                <c:pt idx="46735">
                  <c:v>3.5860099999999999E-2</c:v>
                </c:pt>
                <c:pt idx="46736">
                  <c:v>3.5014099999999999E-2</c:v>
                </c:pt>
                <c:pt idx="46737">
                  <c:v>3.40757E-2</c:v>
                </c:pt>
                <c:pt idx="46738">
                  <c:v>3.3043200000000002E-2</c:v>
                </c:pt>
                <c:pt idx="46739">
                  <c:v>3.1917399999999999E-2</c:v>
                </c:pt>
                <c:pt idx="46740">
                  <c:v>3.07015E-2</c:v>
                </c:pt>
                <c:pt idx="46741">
                  <c:v>2.9398199999999999E-2</c:v>
                </c:pt>
                <c:pt idx="46742">
                  <c:v>2.8008700000000001E-2</c:v>
                </c:pt>
                <c:pt idx="46743">
                  <c:v>2.65344E-2</c:v>
                </c:pt>
                <c:pt idx="46744">
                  <c:v>2.49763E-2</c:v>
                </c:pt>
                <c:pt idx="46745">
                  <c:v>2.3334899999999999E-2</c:v>
                </c:pt>
                <c:pt idx="46746">
                  <c:v>2.1610299999999999E-2</c:v>
                </c:pt>
                <c:pt idx="46747">
                  <c:v>1.9802400000000001E-2</c:v>
                </c:pt>
                <c:pt idx="46748">
                  <c:v>1.79116E-2</c:v>
                </c:pt>
                <c:pt idx="46749">
                  <c:v>1.5940099999999999E-2</c:v>
                </c:pt>
                <c:pt idx="46750">
                  <c:v>1.3890599999999999E-2</c:v>
                </c:pt>
                <c:pt idx="46751">
                  <c:v>1.17649E-2</c:v>
                </c:pt>
                <c:pt idx="46752" formatCode="0.00E+00">
                  <c:v>9.5652099999999993E-3</c:v>
                </c:pt>
                <c:pt idx="46753" formatCode="0.00E+00">
                  <c:v>7.2949299999999998E-3</c:v>
                </c:pt>
                <c:pt idx="46754" formatCode="0.00E+00">
                  <c:v>4.9570300000000003E-3</c:v>
                </c:pt>
                <c:pt idx="46755" formatCode="0.00E+00">
                  <c:v>2.55266E-3</c:v>
                </c:pt>
                <c:pt idx="46756" formatCode="0.00E+00">
                  <c:v>8.2580800000000001E-5</c:v>
                </c:pt>
                <c:pt idx="46757" formatCode="0.00E+00">
                  <c:v>-2.4523399999999999E-3</c:v>
                </c:pt>
                <c:pt idx="46758" formatCode="0.00E+00">
                  <c:v>-5.0507499999999997E-3</c:v>
                </c:pt>
                <c:pt idx="46759" formatCode="0.00E+00">
                  <c:v>-7.7105899999999998E-3</c:v>
                </c:pt>
                <c:pt idx="46760">
                  <c:v>-1.043E-2</c:v>
                </c:pt>
                <c:pt idx="46761">
                  <c:v>-1.32075E-2</c:v>
                </c:pt>
                <c:pt idx="46762">
                  <c:v>-1.6041300000000001E-2</c:v>
                </c:pt>
                <c:pt idx="46763">
                  <c:v>-1.8928299999999999E-2</c:v>
                </c:pt>
                <c:pt idx="46764">
                  <c:v>-2.18655E-2</c:v>
                </c:pt>
                <c:pt idx="46765">
                  <c:v>-2.4850299999999999E-2</c:v>
                </c:pt>
                <c:pt idx="46766">
                  <c:v>-2.7880700000000001E-2</c:v>
                </c:pt>
                <c:pt idx="46767">
                  <c:v>-3.0954700000000002E-2</c:v>
                </c:pt>
                <c:pt idx="46768">
                  <c:v>-3.4070000000000003E-2</c:v>
                </c:pt>
                <c:pt idx="46769">
                  <c:v>-3.7223600000000003E-2</c:v>
                </c:pt>
                <c:pt idx="46770">
                  <c:v>-4.0412200000000002E-2</c:v>
                </c:pt>
                <c:pt idx="46771">
                  <c:v>-4.3632200000000003E-2</c:v>
                </c:pt>
                <c:pt idx="46772">
                  <c:v>-4.6880699999999997E-2</c:v>
                </c:pt>
                <c:pt idx="46773">
                  <c:v>-5.0155100000000001E-2</c:v>
                </c:pt>
                <c:pt idx="46774">
                  <c:v>-5.3452E-2</c:v>
                </c:pt>
                <c:pt idx="46775">
                  <c:v>-5.6767699999999997E-2</c:v>
                </c:pt>
                <c:pt idx="46776">
                  <c:v>-6.0098899999999997E-2</c:v>
                </c:pt>
                <c:pt idx="46777">
                  <c:v>-6.3442299999999993E-2</c:v>
                </c:pt>
                <c:pt idx="46778">
                  <c:v>-6.6794599999999996E-2</c:v>
                </c:pt>
                <c:pt idx="46779">
                  <c:v>-7.0152999999999993E-2</c:v>
                </c:pt>
                <c:pt idx="46780">
                  <c:v>-7.3514499999999997E-2</c:v>
                </c:pt>
                <c:pt idx="46781">
                  <c:v>-7.6875399999999997E-2</c:v>
                </c:pt>
                <c:pt idx="46782">
                  <c:v>-8.0231700000000003E-2</c:v>
                </c:pt>
                <c:pt idx="46783">
                  <c:v>-8.3579000000000001E-2</c:v>
                </c:pt>
                <c:pt idx="46784">
                  <c:v>-8.6914199999999997E-2</c:v>
                </c:pt>
                <c:pt idx="46785">
                  <c:v>-9.0234999999999996E-2</c:v>
                </c:pt>
                <c:pt idx="46786">
                  <c:v>-9.3539200000000003E-2</c:v>
                </c:pt>
                <c:pt idx="46787">
                  <c:v>-9.6824499999999994E-2</c:v>
                </c:pt>
                <c:pt idx="46788">
                  <c:v>-0.100088</c:v>
                </c:pt>
                <c:pt idx="46789">
                  <c:v>-0.103327</c:v>
                </c:pt>
                <c:pt idx="46790">
                  <c:v>-0.10653700000000001</c:v>
                </c:pt>
                <c:pt idx="46791">
                  <c:v>-0.109717</c:v>
                </c:pt>
                <c:pt idx="46792">
                  <c:v>-0.11286400000000001</c:v>
                </c:pt>
                <c:pt idx="46793">
                  <c:v>-0.11597399999999999</c:v>
                </c:pt>
                <c:pt idx="46794">
                  <c:v>-0.119044</c:v>
                </c:pt>
                <c:pt idx="46795">
                  <c:v>-0.12207</c:v>
                </c:pt>
                <c:pt idx="46796">
                  <c:v>-0.12504899999999999</c:v>
                </c:pt>
                <c:pt idx="46797">
                  <c:v>-0.12797800000000001</c:v>
                </c:pt>
                <c:pt idx="46798">
                  <c:v>-0.130856</c:v>
                </c:pt>
                <c:pt idx="46799">
                  <c:v>-0.13367699999999999</c:v>
                </c:pt>
                <c:pt idx="46800">
                  <c:v>-0.13644000000000001</c:v>
                </c:pt>
                <c:pt idx="46801">
                  <c:v>-0.13914000000000001</c:v>
                </c:pt>
                <c:pt idx="46802">
                  <c:v>-0.14177500000000001</c:v>
                </c:pt>
                <c:pt idx="46803">
                  <c:v>-0.144343</c:v>
                </c:pt>
                <c:pt idx="46804">
                  <c:v>-0.14684</c:v>
                </c:pt>
                <c:pt idx="46805">
                  <c:v>-0.14926300000000001</c:v>
                </c:pt>
                <c:pt idx="46806">
                  <c:v>-0.15160999999999999</c:v>
                </c:pt>
                <c:pt idx="46807">
                  <c:v>-0.15387600000000001</c:v>
                </c:pt>
                <c:pt idx="46808">
                  <c:v>-0.15606</c:v>
                </c:pt>
                <c:pt idx="46809">
                  <c:v>-0.15815799999999999</c:v>
                </c:pt>
                <c:pt idx="46810">
                  <c:v>-0.16016900000000001</c:v>
                </c:pt>
                <c:pt idx="46811">
                  <c:v>-0.16209000000000001</c:v>
                </c:pt>
                <c:pt idx="46812">
                  <c:v>-0.16391900000000001</c:v>
                </c:pt>
                <c:pt idx="46813">
                  <c:v>-0.16565199999999999</c:v>
                </c:pt>
                <c:pt idx="46814">
                  <c:v>-0.16728599999999999</c:v>
                </c:pt>
                <c:pt idx="46815">
                  <c:v>-0.168819</c:v>
                </c:pt>
                <c:pt idx="46816">
                  <c:v>-0.17025100000000001</c:v>
                </c:pt>
                <c:pt idx="46817">
                  <c:v>-0.17157800000000001</c:v>
                </c:pt>
                <c:pt idx="46818">
                  <c:v>-0.17280100000000001</c:v>
                </c:pt>
                <c:pt idx="46819">
                  <c:v>-0.17391699999999999</c:v>
                </c:pt>
                <c:pt idx="46820">
                  <c:v>-0.174926</c:v>
                </c:pt>
                <c:pt idx="46821">
                  <c:v>-0.17582500000000001</c:v>
                </c:pt>
                <c:pt idx="46822">
                  <c:v>-0.17661299999999999</c:v>
                </c:pt>
                <c:pt idx="46823">
                  <c:v>-0.17729</c:v>
                </c:pt>
                <c:pt idx="46824">
                  <c:v>-0.17785400000000001</c:v>
                </c:pt>
                <c:pt idx="46825">
                  <c:v>-0.17830299999999999</c:v>
                </c:pt>
                <c:pt idx="46826">
                  <c:v>-0.17863599999999999</c:v>
                </c:pt>
                <c:pt idx="46827">
                  <c:v>-0.17885000000000001</c:v>
                </c:pt>
                <c:pt idx="46828">
                  <c:v>-0.17894599999999999</c:v>
                </c:pt>
                <c:pt idx="46829">
                  <c:v>-0.178923</c:v>
                </c:pt>
                <c:pt idx="46830">
                  <c:v>-0.17877899999999999</c:v>
                </c:pt>
                <c:pt idx="46831">
                  <c:v>-0.17851400000000001</c:v>
                </c:pt>
                <c:pt idx="46832">
                  <c:v>-0.17812600000000001</c:v>
                </c:pt>
                <c:pt idx="46833">
                  <c:v>-0.177615</c:v>
                </c:pt>
                <c:pt idx="46834">
                  <c:v>-0.176982</c:v>
                </c:pt>
                <c:pt idx="46835">
                  <c:v>-0.17622499999999999</c:v>
                </c:pt>
                <c:pt idx="46836">
                  <c:v>-0.175344</c:v>
                </c:pt>
                <c:pt idx="46837">
                  <c:v>-0.17433899999999999</c:v>
                </c:pt>
                <c:pt idx="46838">
                  <c:v>-0.17321</c:v>
                </c:pt>
                <c:pt idx="46839">
                  <c:v>-0.171959</c:v>
                </c:pt>
                <c:pt idx="46840">
                  <c:v>-0.17058499999999999</c:v>
                </c:pt>
                <c:pt idx="46841">
                  <c:v>-0.16908899999999999</c:v>
                </c:pt>
                <c:pt idx="46842">
                  <c:v>-0.16747000000000001</c:v>
                </c:pt>
                <c:pt idx="46843">
                  <c:v>-0.16572999999999999</c:v>
                </c:pt>
                <c:pt idx="46844">
                  <c:v>-0.16386700000000001</c:v>
                </c:pt>
                <c:pt idx="46845">
                  <c:v>-0.161883</c:v>
                </c:pt>
                <c:pt idx="46846">
                  <c:v>-0.159778</c:v>
                </c:pt>
                <c:pt idx="46847">
                  <c:v>-0.157553</c:v>
                </c:pt>
                <c:pt idx="46848">
                  <c:v>-0.15520999999999999</c:v>
                </c:pt>
                <c:pt idx="46849">
                  <c:v>-0.152752</c:v>
                </c:pt>
                <c:pt idx="46850">
                  <c:v>-0.15017800000000001</c:v>
                </c:pt>
                <c:pt idx="46851">
                  <c:v>-0.14749000000000001</c:v>
                </c:pt>
                <c:pt idx="46852">
                  <c:v>-0.14469099999999999</c:v>
                </c:pt>
                <c:pt idx="46853">
                  <c:v>-0.14178099999999999</c:v>
                </c:pt>
                <c:pt idx="46854">
                  <c:v>-0.138764</c:v>
                </c:pt>
                <c:pt idx="46855">
                  <c:v>-0.13564000000000001</c:v>
                </c:pt>
                <c:pt idx="46856">
                  <c:v>-0.13241</c:v>
                </c:pt>
                <c:pt idx="46857">
                  <c:v>-0.129078</c:v>
                </c:pt>
                <c:pt idx="46858">
                  <c:v>-0.12564500000000001</c:v>
                </c:pt>
                <c:pt idx="46859">
                  <c:v>-0.122113</c:v>
                </c:pt>
                <c:pt idx="46860">
                  <c:v>-0.11848499999999999</c:v>
                </c:pt>
                <c:pt idx="46861">
                  <c:v>-0.114764</c:v>
                </c:pt>
                <c:pt idx="46862">
                  <c:v>-0.110952</c:v>
                </c:pt>
                <c:pt idx="46863">
                  <c:v>-0.10705099999999999</c:v>
                </c:pt>
                <c:pt idx="46864">
                  <c:v>-0.103065</c:v>
                </c:pt>
                <c:pt idx="46865">
                  <c:v>-9.8995799999999995E-2</c:v>
                </c:pt>
                <c:pt idx="46866">
                  <c:v>-9.4845899999999997E-2</c:v>
                </c:pt>
                <c:pt idx="46867">
                  <c:v>-9.0618400000000002E-2</c:v>
                </c:pt>
                <c:pt idx="46868">
                  <c:v>-8.6316699999999996E-2</c:v>
                </c:pt>
                <c:pt idx="46869">
                  <c:v>-8.1943799999999997E-2</c:v>
                </c:pt>
                <c:pt idx="46870">
                  <c:v>-7.75029E-2</c:v>
                </c:pt>
                <c:pt idx="46871">
                  <c:v>-7.2997500000000007E-2</c:v>
                </c:pt>
                <c:pt idx="46872">
                  <c:v>-6.8431400000000003E-2</c:v>
                </c:pt>
                <c:pt idx="46873">
                  <c:v>-6.3808299999999998E-2</c:v>
                </c:pt>
                <c:pt idx="46874">
                  <c:v>-5.9130700000000001E-2</c:v>
                </c:pt>
                <c:pt idx="46875">
                  <c:v>-5.4401499999999998E-2</c:v>
                </c:pt>
                <c:pt idx="46876">
                  <c:v>-4.96237E-2</c:v>
                </c:pt>
                <c:pt idx="46877">
                  <c:v>-4.4800800000000002E-2</c:v>
                </c:pt>
                <c:pt idx="46878">
                  <c:v>-3.99358E-2</c:v>
                </c:pt>
                <c:pt idx="46879">
                  <c:v>-3.5032000000000001E-2</c:v>
                </c:pt>
                <c:pt idx="46880">
                  <c:v>-3.0093200000000001E-2</c:v>
                </c:pt>
                <c:pt idx="46881">
                  <c:v>-2.5123400000000001E-2</c:v>
                </c:pt>
                <c:pt idx="46882">
                  <c:v>-2.0126600000000001E-2</c:v>
                </c:pt>
                <c:pt idx="46883">
                  <c:v>-1.51066E-2</c:v>
                </c:pt>
                <c:pt idx="46884">
                  <c:v>-1.00669E-2</c:v>
                </c:pt>
                <c:pt idx="46885" formatCode="0.00E+00">
                  <c:v>-5.0109000000000004E-3</c:v>
                </c:pt>
                <c:pt idx="46886" formatCode="0.00E+00">
                  <c:v>5.8037E-5</c:v>
                </c:pt>
                <c:pt idx="46887" formatCode="0.00E+00">
                  <c:v>5.1359400000000003E-3</c:v>
                </c:pt>
                <c:pt idx="46888">
                  <c:v>1.02186E-2</c:v>
                </c:pt>
                <c:pt idx="46889">
                  <c:v>1.53019E-2</c:v>
                </c:pt>
                <c:pt idx="46890">
                  <c:v>2.0381699999999999E-2</c:v>
                </c:pt>
                <c:pt idx="46891">
                  <c:v>2.54541E-2</c:v>
                </c:pt>
                <c:pt idx="46892">
                  <c:v>3.05156E-2</c:v>
                </c:pt>
                <c:pt idx="46893">
                  <c:v>3.55631E-2</c:v>
                </c:pt>
                <c:pt idx="46894">
                  <c:v>4.0592999999999997E-2</c:v>
                </c:pt>
                <c:pt idx="46895">
                  <c:v>4.5601799999999998E-2</c:v>
                </c:pt>
                <c:pt idx="46896">
                  <c:v>5.0585699999999997E-2</c:v>
                </c:pt>
                <c:pt idx="46897">
                  <c:v>5.5540699999999998E-2</c:v>
                </c:pt>
                <c:pt idx="46898">
                  <c:v>6.0463000000000003E-2</c:v>
                </c:pt>
                <c:pt idx="46899">
                  <c:v>6.5348299999999998E-2</c:v>
                </c:pt>
                <c:pt idx="46900">
                  <c:v>7.0192099999999993E-2</c:v>
                </c:pt>
                <c:pt idx="46901">
                  <c:v>7.4990699999999993E-2</c:v>
                </c:pt>
                <c:pt idx="46902">
                  <c:v>7.9740599999999995E-2</c:v>
                </c:pt>
                <c:pt idx="46903">
                  <c:v>8.4438100000000002E-2</c:v>
                </c:pt>
                <c:pt idx="46904">
                  <c:v>8.9079500000000006E-2</c:v>
                </c:pt>
                <c:pt idx="46905">
                  <c:v>9.3661499999999995E-2</c:v>
                </c:pt>
                <c:pt idx="46906">
                  <c:v>9.8180900000000002E-2</c:v>
                </c:pt>
                <c:pt idx="46907">
                  <c:v>0.102634</c:v>
                </c:pt>
                <c:pt idx="46908">
                  <c:v>0.107019</c:v>
                </c:pt>
                <c:pt idx="46909">
                  <c:v>0.111333</c:v>
                </c:pt>
                <c:pt idx="46910">
                  <c:v>0.115573</c:v>
                </c:pt>
                <c:pt idx="46911">
                  <c:v>0.119737</c:v>
                </c:pt>
                <c:pt idx="46912">
                  <c:v>0.123821</c:v>
                </c:pt>
                <c:pt idx="46913">
                  <c:v>0.12782099999999999</c:v>
                </c:pt>
                <c:pt idx="46914">
                  <c:v>0.13173399999999999</c:v>
                </c:pt>
                <c:pt idx="46915">
                  <c:v>0.13555400000000001</c:v>
                </c:pt>
                <c:pt idx="46916">
                  <c:v>0.13928099999999999</c:v>
                </c:pt>
                <c:pt idx="46917">
                  <c:v>0.14291300000000001</c:v>
                </c:pt>
                <c:pt idx="46918">
                  <c:v>0.14644599999999999</c:v>
                </c:pt>
                <c:pt idx="46919">
                  <c:v>0.14987800000000001</c:v>
                </c:pt>
                <c:pt idx="46920">
                  <c:v>0.15320900000000001</c:v>
                </c:pt>
                <c:pt idx="46921">
                  <c:v>0.15643399999999999</c:v>
                </c:pt>
                <c:pt idx="46922">
                  <c:v>0.159552</c:v>
                </c:pt>
                <c:pt idx="46923">
                  <c:v>0.16256200000000001</c:v>
                </c:pt>
                <c:pt idx="46924">
                  <c:v>0.16546</c:v>
                </c:pt>
                <c:pt idx="46925">
                  <c:v>0.16824600000000001</c:v>
                </c:pt>
                <c:pt idx="46926">
                  <c:v>0.17091600000000001</c:v>
                </c:pt>
                <c:pt idx="46927">
                  <c:v>0.17347000000000001</c:v>
                </c:pt>
                <c:pt idx="46928">
                  <c:v>0.175904</c:v>
                </c:pt>
                <c:pt idx="46929">
                  <c:v>0.17821799999999999</c:v>
                </c:pt>
                <c:pt idx="46930">
                  <c:v>0.18041199999999999</c:v>
                </c:pt>
                <c:pt idx="46931">
                  <c:v>0.18248300000000001</c:v>
                </c:pt>
                <c:pt idx="46932">
                  <c:v>0.18443200000000001</c:v>
                </c:pt>
                <c:pt idx="46933">
                  <c:v>0.186256</c:v>
                </c:pt>
                <c:pt idx="46934">
                  <c:v>0.18795600000000001</c:v>
                </c:pt>
                <c:pt idx="46935">
                  <c:v>0.18953100000000001</c:v>
                </c:pt>
                <c:pt idx="46936">
                  <c:v>0.19097900000000001</c:v>
                </c:pt>
                <c:pt idx="46937">
                  <c:v>0.192301</c:v>
                </c:pt>
                <c:pt idx="46938">
                  <c:v>0.193496</c:v>
                </c:pt>
                <c:pt idx="46939">
                  <c:v>0.19456200000000001</c:v>
                </c:pt>
                <c:pt idx="46940">
                  <c:v>0.19549900000000001</c:v>
                </c:pt>
                <c:pt idx="46941">
                  <c:v>0.19630600000000001</c:v>
                </c:pt>
                <c:pt idx="46942">
                  <c:v>0.19698399999999999</c:v>
                </c:pt>
                <c:pt idx="46943">
                  <c:v>0.19753200000000001</c:v>
                </c:pt>
                <c:pt idx="46944">
                  <c:v>0.19795099999999999</c:v>
                </c:pt>
                <c:pt idx="46945">
                  <c:v>0.198243</c:v>
                </c:pt>
                <c:pt idx="46946">
                  <c:v>0.198407</c:v>
                </c:pt>
                <c:pt idx="46947">
                  <c:v>0.19844600000000001</c:v>
                </c:pt>
                <c:pt idx="46948">
                  <c:v>0.19835900000000001</c:v>
                </c:pt>
                <c:pt idx="46949">
                  <c:v>0.19814799999999999</c:v>
                </c:pt>
                <c:pt idx="46950">
                  <c:v>0.19781399999999999</c:v>
                </c:pt>
                <c:pt idx="46951">
                  <c:v>0.19735800000000001</c:v>
                </c:pt>
                <c:pt idx="46952">
                  <c:v>0.19678100000000001</c:v>
                </c:pt>
                <c:pt idx="46953">
                  <c:v>0.19608400000000001</c:v>
                </c:pt>
                <c:pt idx="46954">
                  <c:v>0.195269</c:v>
                </c:pt>
                <c:pt idx="46955">
                  <c:v>0.19433400000000001</c:v>
                </c:pt>
                <c:pt idx="46956">
                  <c:v>0.19328200000000001</c:v>
                </c:pt>
                <c:pt idx="46957">
                  <c:v>0.19211300000000001</c:v>
                </c:pt>
                <c:pt idx="46958">
                  <c:v>0.19083</c:v>
                </c:pt>
                <c:pt idx="46959">
                  <c:v>0.18943499999999999</c:v>
                </c:pt>
                <c:pt idx="46960">
                  <c:v>0.18793099999999999</c:v>
                </c:pt>
                <c:pt idx="46961">
                  <c:v>0.18632000000000001</c:v>
                </c:pt>
                <c:pt idx="46962">
                  <c:v>0.18460499999999999</c:v>
                </c:pt>
                <c:pt idx="46963">
                  <c:v>0.18278700000000001</c:v>
                </c:pt>
                <c:pt idx="46964">
                  <c:v>0.180867</c:v>
                </c:pt>
                <c:pt idx="46965">
                  <c:v>0.17884800000000001</c:v>
                </c:pt>
                <c:pt idx="46966">
                  <c:v>0.176732</c:v>
                </c:pt>
                <c:pt idx="46967">
                  <c:v>0.17452300000000001</c:v>
                </c:pt>
                <c:pt idx="46968">
                  <c:v>0.17222499999999999</c:v>
                </c:pt>
                <c:pt idx="46969">
                  <c:v>0.16983999999999999</c:v>
                </c:pt>
                <c:pt idx="46970">
                  <c:v>0.16737099999999999</c:v>
                </c:pt>
                <c:pt idx="46971">
                  <c:v>0.164822</c:v>
                </c:pt>
                <c:pt idx="46972">
                  <c:v>0.16219500000000001</c:v>
                </c:pt>
                <c:pt idx="46973">
                  <c:v>0.15948999999999999</c:v>
                </c:pt>
                <c:pt idx="46974">
                  <c:v>0.15671099999999999</c:v>
                </c:pt>
                <c:pt idx="46975">
                  <c:v>0.153861</c:v>
                </c:pt>
                <c:pt idx="46976">
                  <c:v>0.15094299999999999</c:v>
                </c:pt>
                <c:pt idx="46977">
                  <c:v>0.14795900000000001</c:v>
                </c:pt>
                <c:pt idx="46978">
                  <c:v>0.14491200000000001</c:v>
                </c:pt>
                <c:pt idx="46979">
                  <c:v>0.14180499999999999</c:v>
                </c:pt>
                <c:pt idx="46980">
                  <c:v>0.13864099999999999</c:v>
                </c:pt>
                <c:pt idx="46981">
                  <c:v>0.13542499999999999</c:v>
                </c:pt>
                <c:pt idx="46982">
                  <c:v>0.13216</c:v>
                </c:pt>
                <c:pt idx="46983">
                  <c:v>0.12885099999999999</c:v>
                </c:pt>
                <c:pt idx="46984">
                  <c:v>0.125499</c:v>
                </c:pt>
                <c:pt idx="46985">
                  <c:v>0.12210799999999999</c:v>
                </c:pt>
                <c:pt idx="46986">
                  <c:v>0.118683</c:v>
                </c:pt>
                <c:pt idx="46987">
                  <c:v>0.115226</c:v>
                </c:pt>
                <c:pt idx="46988">
                  <c:v>0.11174199999999999</c:v>
                </c:pt>
                <c:pt idx="46989">
                  <c:v>0.108234</c:v>
                </c:pt>
                <c:pt idx="46990">
                  <c:v>0.10470500000000001</c:v>
                </c:pt>
                <c:pt idx="46991">
                  <c:v>0.101159</c:v>
                </c:pt>
                <c:pt idx="46992">
                  <c:v>9.7597900000000001E-2</c:v>
                </c:pt>
                <c:pt idx="46993">
                  <c:v>9.4024899999999995E-2</c:v>
                </c:pt>
                <c:pt idx="46994">
                  <c:v>9.0442400000000006E-2</c:v>
                </c:pt>
                <c:pt idx="46995">
                  <c:v>8.6854000000000001E-2</c:v>
                </c:pt>
                <c:pt idx="46996">
                  <c:v>8.3262699999999995E-2</c:v>
                </c:pt>
                <c:pt idx="46997">
                  <c:v>7.9670900000000003E-2</c:v>
                </c:pt>
                <c:pt idx="46998">
                  <c:v>7.6081899999999994E-2</c:v>
                </c:pt>
                <c:pt idx="46999">
                  <c:v>7.2499300000000003E-2</c:v>
                </c:pt>
                <c:pt idx="47000">
                  <c:v>6.8926699999999994E-2</c:v>
                </c:pt>
                <c:pt idx="47001">
                  <c:v>6.5367700000000001E-2</c:v>
                </c:pt>
                <c:pt idx="47002">
                  <c:v>6.1825600000000001E-2</c:v>
                </c:pt>
                <c:pt idx="47003">
                  <c:v>5.8303500000000001E-2</c:v>
                </c:pt>
                <c:pt idx="47004">
                  <c:v>5.4804499999999999E-2</c:v>
                </c:pt>
                <c:pt idx="47005">
                  <c:v>5.1332200000000001E-2</c:v>
                </c:pt>
                <c:pt idx="47006">
                  <c:v>4.7890000000000002E-2</c:v>
                </c:pt>
                <c:pt idx="47007">
                  <c:v>4.4479900000000003E-2</c:v>
                </c:pt>
                <c:pt idx="47008">
                  <c:v>4.11025E-2</c:v>
                </c:pt>
                <c:pt idx="47009">
                  <c:v>3.7760099999999998E-2</c:v>
                </c:pt>
                <c:pt idx="47010">
                  <c:v>3.4456199999999999E-2</c:v>
                </c:pt>
                <c:pt idx="47011">
                  <c:v>3.1195199999999999E-2</c:v>
                </c:pt>
                <c:pt idx="47012">
                  <c:v>2.7980399999999999E-2</c:v>
                </c:pt>
                <c:pt idx="47013">
                  <c:v>2.4814699999999999E-2</c:v>
                </c:pt>
                <c:pt idx="47014">
                  <c:v>2.1700400000000002E-2</c:v>
                </c:pt>
                <c:pt idx="47015">
                  <c:v>1.8639599999999999E-2</c:v>
                </c:pt>
                <c:pt idx="47016">
                  <c:v>1.5634499999999999E-2</c:v>
                </c:pt>
                <c:pt idx="47017">
                  <c:v>1.26871E-2</c:v>
                </c:pt>
                <c:pt idx="47018" formatCode="0.00E+00">
                  <c:v>9.7995500000000006E-3</c:v>
                </c:pt>
                <c:pt idx="47019" formatCode="0.00E+00">
                  <c:v>6.9738600000000001E-3</c:v>
                </c:pt>
                <c:pt idx="47020" formatCode="0.00E+00">
                  <c:v>4.2122599999999998E-3</c:v>
                </c:pt>
                <c:pt idx="47021" formatCode="0.00E+00">
                  <c:v>1.51738E-3</c:v>
                </c:pt>
                <c:pt idx="47022" formatCode="0.00E+00">
                  <c:v>-1.10805E-3</c:v>
                </c:pt>
                <c:pt idx="47023" formatCode="0.00E+00">
                  <c:v>-3.6619600000000001E-3</c:v>
                </c:pt>
                <c:pt idx="47024" formatCode="0.00E+00">
                  <c:v>-6.14301E-3</c:v>
                </c:pt>
                <c:pt idx="47025" formatCode="0.00E+00">
                  <c:v>-8.5497100000000003E-3</c:v>
                </c:pt>
                <c:pt idx="47026">
                  <c:v>-1.08804E-2</c:v>
                </c:pt>
                <c:pt idx="47027">
                  <c:v>-1.31337E-2</c:v>
                </c:pt>
                <c:pt idx="47028">
                  <c:v>-1.5308499999999999E-2</c:v>
                </c:pt>
                <c:pt idx="47029">
                  <c:v>-1.7403100000000001E-2</c:v>
                </c:pt>
                <c:pt idx="47030">
                  <c:v>-1.9415700000000001E-2</c:v>
                </c:pt>
                <c:pt idx="47031">
                  <c:v>-2.1345099999999999E-2</c:v>
                </c:pt>
                <c:pt idx="47032">
                  <c:v>-2.3191199999999999E-2</c:v>
                </c:pt>
                <c:pt idx="47033">
                  <c:v>-2.4952800000000001E-2</c:v>
                </c:pt>
                <c:pt idx="47034">
                  <c:v>-2.66289E-2</c:v>
                </c:pt>
                <c:pt idx="47035">
                  <c:v>-2.8218500000000001E-2</c:v>
                </c:pt>
                <c:pt idx="47036">
                  <c:v>-2.97206E-2</c:v>
                </c:pt>
                <c:pt idx="47037">
                  <c:v>-3.11343E-2</c:v>
                </c:pt>
                <c:pt idx="47038">
                  <c:v>-3.2459099999999998E-2</c:v>
                </c:pt>
                <c:pt idx="47039">
                  <c:v>-3.36954E-2</c:v>
                </c:pt>
                <c:pt idx="47040">
                  <c:v>-3.48428E-2</c:v>
                </c:pt>
                <c:pt idx="47041">
                  <c:v>-3.5900000000000001E-2</c:v>
                </c:pt>
                <c:pt idx="47042">
                  <c:v>-3.6866299999999998E-2</c:v>
                </c:pt>
                <c:pt idx="47043">
                  <c:v>-3.7741400000000001E-2</c:v>
                </c:pt>
                <c:pt idx="47044">
                  <c:v>-3.8524799999999998E-2</c:v>
                </c:pt>
                <c:pt idx="47045">
                  <c:v>-3.9215800000000002E-2</c:v>
                </c:pt>
                <c:pt idx="47046">
                  <c:v>-3.9814099999999998E-2</c:v>
                </c:pt>
                <c:pt idx="47047">
                  <c:v>-4.0320000000000002E-2</c:v>
                </c:pt>
                <c:pt idx="47048">
                  <c:v>-4.0734600000000003E-2</c:v>
                </c:pt>
                <c:pt idx="47049">
                  <c:v>-4.1058499999999998E-2</c:v>
                </c:pt>
                <c:pt idx="47050">
                  <c:v>-4.1291599999999998E-2</c:v>
                </c:pt>
                <c:pt idx="47051">
                  <c:v>-4.1434100000000001E-2</c:v>
                </c:pt>
                <c:pt idx="47052">
                  <c:v>-4.1486799999999997E-2</c:v>
                </c:pt>
                <c:pt idx="47053">
                  <c:v>-4.1450000000000001E-2</c:v>
                </c:pt>
                <c:pt idx="47054">
                  <c:v>-4.1323899999999997E-2</c:v>
                </c:pt>
                <c:pt idx="47055">
                  <c:v>-4.1108400000000003E-2</c:v>
                </c:pt>
                <c:pt idx="47056">
                  <c:v>-4.0804300000000002E-2</c:v>
                </c:pt>
                <c:pt idx="47057">
                  <c:v>-4.04126E-2</c:v>
                </c:pt>
                <c:pt idx="47058">
                  <c:v>-3.9934400000000002E-2</c:v>
                </c:pt>
                <c:pt idx="47059">
                  <c:v>-3.9370299999999997E-2</c:v>
                </c:pt>
                <c:pt idx="47060">
                  <c:v>-3.8720999999999998E-2</c:v>
                </c:pt>
                <c:pt idx="47061">
                  <c:v>-3.7987300000000002E-2</c:v>
                </c:pt>
                <c:pt idx="47062">
                  <c:v>-3.7170599999999998E-2</c:v>
                </c:pt>
                <c:pt idx="47063">
                  <c:v>-3.62723E-2</c:v>
                </c:pt>
                <c:pt idx="47064">
                  <c:v>-3.52933E-2</c:v>
                </c:pt>
                <c:pt idx="47065">
                  <c:v>-3.4233699999999999E-2</c:v>
                </c:pt>
                <c:pt idx="47066">
                  <c:v>-3.3094499999999999E-2</c:v>
                </c:pt>
                <c:pt idx="47067">
                  <c:v>-3.1877799999999998E-2</c:v>
                </c:pt>
                <c:pt idx="47068">
                  <c:v>-3.0585500000000002E-2</c:v>
                </c:pt>
                <c:pt idx="47069">
                  <c:v>-2.92194E-2</c:v>
                </c:pt>
                <c:pt idx="47070">
                  <c:v>-2.7780800000000001E-2</c:v>
                </c:pt>
                <c:pt idx="47071">
                  <c:v>-2.6271599999999999E-2</c:v>
                </c:pt>
                <c:pt idx="47072">
                  <c:v>-2.4693199999999998E-2</c:v>
                </c:pt>
                <c:pt idx="47073">
                  <c:v>-2.30472E-2</c:v>
                </c:pt>
                <c:pt idx="47074">
                  <c:v>-2.1334599999999999E-2</c:v>
                </c:pt>
                <c:pt idx="47075">
                  <c:v>-1.9556400000000002E-2</c:v>
                </c:pt>
                <c:pt idx="47076">
                  <c:v>-1.7713900000000001E-2</c:v>
                </c:pt>
                <c:pt idx="47077">
                  <c:v>-1.5808300000000001E-2</c:v>
                </c:pt>
                <c:pt idx="47078">
                  <c:v>-1.38412E-2</c:v>
                </c:pt>
                <c:pt idx="47079">
                  <c:v>-1.18143E-2</c:v>
                </c:pt>
                <c:pt idx="47080" formatCode="0.00E+00">
                  <c:v>-9.7297400000000006E-3</c:v>
                </c:pt>
                <c:pt idx="47081" formatCode="0.00E+00">
                  <c:v>-7.5895499999999996E-3</c:v>
                </c:pt>
                <c:pt idx="47082" formatCode="0.00E+00">
                  <c:v>-5.3957500000000004E-3</c:v>
                </c:pt>
                <c:pt idx="47083" formatCode="0.00E+00">
                  <c:v>-3.1503600000000001E-3</c:v>
                </c:pt>
                <c:pt idx="47084" formatCode="0.00E+00">
                  <c:v>-8.5511500000000004E-4</c:v>
                </c:pt>
                <c:pt idx="47085" formatCode="0.00E+00">
                  <c:v>1.4886999999999999E-3</c:v>
                </c:pt>
                <c:pt idx="47086" formatCode="0.00E+00">
                  <c:v>3.8797699999999998E-3</c:v>
                </c:pt>
                <c:pt idx="47087" formatCode="0.00E+00">
                  <c:v>6.3162100000000001E-3</c:v>
                </c:pt>
                <c:pt idx="47088" formatCode="0.00E+00">
                  <c:v>8.7957699999999996E-3</c:v>
                </c:pt>
                <c:pt idx="47089">
                  <c:v>1.1316E-2</c:v>
                </c:pt>
                <c:pt idx="47090">
                  <c:v>1.38747E-2</c:v>
                </c:pt>
                <c:pt idx="47091">
                  <c:v>1.6470200000000001E-2</c:v>
                </c:pt>
                <c:pt idx="47092">
                  <c:v>1.91016E-2</c:v>
                </c:pt>
                <c:pt idx="47093">
                  <c:v>2.17673E-2</c:v>
                </c:pt>
                <c:pt idx="47094">
                  <c:v>2.4465000000000001E-2</c:v>
                </c:pt>
                <c:pt idx="47095">
                  <c:v>2.7192600000000001E-2</c:v>
                </c:pt>
                <c:pt idx="47096">
                  <c:v>2.9948499999999999E-2</c:v>
                </c:pt>
                <c:pt idx="47097">
                  <c:v>3.2730500000000003E-2</c:v>
                </c:pt>
                <c:pt idx="47098">
                  <c:v>3.5535799999999999E-2</c:v>
                </c:pt>
                <c:pt idx="47099">
                  <c:v>3.8362800000000002E-2</c:v>
                </c:pt>
                <c:pt idx="47100">
                  <c:v>4.12101E-2</c:v>
                </c:pt>
                <c:pt idx="47101">
                  <c:v>4.4075099999999999E-2</c:v>
                </c:pt>
                <c:pt idx="47102">
                  <c:v>4.6955299999999998E-2</c:v>
                </c:pt>
                <c:pt idx="47103">
                  <c:v>4.9847799999999998E-2</c:v>
                </c:pt>
                <c:pt idx="47104">
                  <c:v>5.2750699999999998E-2</c:v>
                </c:pt>
                <c:pt idx="47105">
                  <c:v>5.5662700000000002E-2</c:v>
                </c:pt>
                <c:pt idx="47106">
                  <c:v>5.8582700000000001E-2</c:v>
                </c:pt>
                <c:pt idx="47107">
                  <c:v>6.1509000000000001E-2</c:v>
                </c:pt>
                <c:pt idx="47108">
                  <c:v>6.44396E-2</c:v>
                </c:pt>
                <c:pt idx="47109">
                  <c:v>6.7372699999999994E-2</c:v>
                </c:pt>
                <c:pt idx="47110">
                  <c:v>7.0306300000000002E-2</c:v>
                </c:pt>
                <c:pt idx="47111">
                  <c:v>7.3238700000000004E-2</c:v>
                </c:pt>
                <c:pt idx="47112">
                  <c:v>7.6168100000000002E-2</c:v>
                </c:pt>
                <c:pt idx="47113">
                  <c:v>7.9092800000000005E-2</c:v>
                </c:pt>
                <c:pt idx="47114">
                  <c:v>8.2011500000000001E-2</c:v>
                </c:pt>
                <c:pt idx="47115">
                  <c:v>8.4922399999999995E-2</c:v>
                </c:pt>
                <c:pt idx="47116">
                  <c:v>8.7823700000000005E-2</c:v>
                </c:pt>
                <c:pt idx="47117">
                  <c:v>9.0713299999999997E-2</c:v>
                </c:pt>
                <c:pt idx="47118">
                  <c:v>9.3588900000000003E-2</c:v>
                </c:pt>
                <c:pt idx="47119">
                  <c:v>9.6448500000000006E-2</c:v>
                </c:pt>
                <c:pt idx="47120">
                  <c:v>9.9290100000000006E-2</c:v>
                </c:pt>
                <c:pt idx="47121">
                  <c:v>0.10211199999999999</c:v>
                </c:pt>
                <c:pt idx="47122">
                  <c:v>0.10491300000000001</c:v>
                </c:pt>
                <c:pt idx="47123">
                  <c:v>0.10768999999999999</c:v>
                </c:pt>
                <c:pt idx="47124">
                  <c:v>0.110444</c:v>
                </c:pt>
                <c:pt idx="47125">
                  <c:v>0.11317000000000001</c:v>
                </c:pt>
                <c:pt idx="47126">
                  <c:v>0.11587</c:v>
                </c:pt>
                <c:pt idx="47127">
                  <c:v>0.11853900000000001</c:v>
                </c:pt>
                <c:pt idx="47128">
                  <c:v>0.12117700000000001</c:v>
                </c:pt>
                <c:pt idx="47129">
                  <c:v>0.123781</c:v>
                </c:pt>
                <c:pt idx="47130">
                  <c:v>0.12635099999999999</c:v>
                </c:pt>
                <c:pt idx="47131">
                  <c:v>0.128886</c:v>
                </c:pt>
                <c:pt idx="47132">
                  <c:v>0.131383</c:v>
                </c:pt>
                <c:pt idx="47133">
                  <c:v>0.13384099999999999</c:v>
                </c:pt>
                <c:pt idx="47134">
                  <c:v>0.13625799999999999</c:v>
                </c:pt>
                <c:pt idx="47135">
                  <c:v>0.13863300000000001</c:v>
                </c:pt>
                <c:pt idx="47136">
                  <c:v>0.140963</c:v>
                </c:pt>
                <c:pt idx="47137">
                  <c:v>0.14324799999999999</c:v>
                </c:pt>
                <c:pt idx="47138">
                  <c:v>0.14548800000000001</c:v>
                </c:pt>
                <c:pt idx="47139">
                  <c:v>0.14768000000000001</c:v>
                </c:pt>
                <c:pt idx="47140">
                  <c:v>0.14982400000000001</c:v>
                </c:pt>
                <c:pt idx="47141">
                  <c:v>0.151918</c:v>
                </c:pt>
                <c:pt idx="47142">
                  <c:v>0.15396099999999999</c:v>
                </c:pt>
                <c:pt idx="47143">
                  <c:v>0.15595000000000001</c:v>
                </c:pt>
                <c:pt idx="47144">
                  <c:v>0.157884</c:v>
                </c:pt>
                <c:pt idx="47145">
                  <c:v>0.15976299999999999</c:v>
                </c:pt>
                <c:pt idx="47146">
                  <c:v>0.16158600000000001</c:v>
                </c:pt>
                <c:pt idx="47147">
                  <c:v>0.163352</c:v>
                </c:pt>
                <c:pt idx="47148">
                  <c:v>0.16505900000000001</c:v>
                </c:pt>
                <c:pt idx="47149">
                  <c:v>0.16670699999999999</c:v>
                </c:pt>
                <c:pt idx="47150">
                  <c:v>0.168295</c:v>
                </c:pt>
                <c:pt idx="47151">
                  <c:v>0.169821</c:v>
                </c:pt>
                <c:pt idx="47152">
                  <c:v>0.17128399999999999</c:v>
                </c:pt>
                <c:pt idx="47153">
                  <c:v>0.172684</c:v>
                </c:pt>
                <c:pt idx="47154">
                  <c:v>0.17402000000000001</c:v>
                </c:pt>
                <c:pt idx="47155">
                  <c:v>0.17529</c:v>
                </c:pt>
                <c:pt idx="47156">
                  <c:v>0.17649500000000001</c:v>
                </c:pt>
                <c:pt idx="47157">
                  <c:v>0.17763200000000001</c:v>
                </c:pt>
                <c:pt idx="47158">
                  <c:v>0.178702</c:v>
                </c:pt>
                <c:pt idx="47159">
                  <c:v>0.179703</c:v>
                </c:pt>
                <c:pt idx="47160">
                  <c:v>0.18063599999999999</c:v>
                </c:pt>
                <c:pt idx="47161">
                  <c:v>0.18149999999999999</c:v>
                </c:pt>
                <c:pt idx="47162">
                  <c:v>0.18229400000000001</c:v>
                </c:pt>
                <c:pt idx="47163">
                  <c:v>0.18301700000000001</c:v>
                </c:pt>
                <c:pt idx="47164">
                  <c:v>0.183668</c:v>
                </c:pt>
                <c:pt idx="47165">
                  <c:v>0.18424699999999999</c:v>
                </c:pt>
                <c:pt idx="47166">
                  <c:v>0.184753</c:v>
                </c:pt>
                <c:pt idx="47167">
                  <c:v>0.18518699999999999</c:v>
                </c:pt>
                <c:pt idx="47168">
                  <c:v>0.18554699999999999</c:v>
                </c:pt>
                <c:pt idx="47169">
                  <c:v>0.185834</c:v>
                </c:pt>
                <c:pt idx="47170">
                  <c:v>0.18604699999999999</c:v>
                </c:pt>
                <c:pt idx="47171">
                  <c:v>0.18618599999999999</c:v>
                </c:pt>
                <c:pt idx="47172">
                  <c:v>0.186252</c:v>
                </c:pt>
                <c:pt idx="47173">
                  <c:v>0.18624399999999999</c:v>
                </c:pt>
                <c:pt idx="47174">
                  <c:v>0.18616099999999999</c:v>
                </c:pt>
                <c:pt idx="47175">
                  <c:v>0.186004</c:v>
                </c:pt>
                <c:pt idx="47176">
                  <c:v>0.18577399999999999</c:v>
                </c:pt>
                <c:pt idx="47177">
                  <c:v>0.18547</c:v>
                </c:pt>
                <c:pt idx="47178">
                  <c:v>0.18509200000000001</c:v>
                </c:pt>
                <c:pt idx="47179">
                  <c:v>0.184642</c:v>
                </c:pt>
                <c:pt idx="47180">
                  <c:v>0.184118</c:v>
                </c:pt>
                <c:pt idx="47181">
                  <c:v>0.18352299999999999</c:v>
                </c:pt>
                <c:pt idx="47182">
                  <c:v>0.18285499999999999</c:v>
                </c:pt>
                <c:pt idx="47183">
                  <c:v>0.182115</c:v>
                </c:pt>
                <c:pt idx="47184">
                  <c:v>0.18130299999999999</c:v>
                </c:pt>
                <c:pt idx="47185">
                  <c:v>0.18042</c:v>
                </c:pt>
                <c:pt idx="47186">
                  <c:v>0.17946699999999999</c:v>
                </c:pt>
                <c:pt idx="47187">
                  <c:v>0.17844399999999999</c:v>
                </c:pt>
                <c:pt idx="47188">
                  <c:v>0.17735200000000001</c:v>
                </c:pt>
                <c:pt idx="47189">
                  <c:v>0.17619099999999999</c:v>
                </c:pt>
                <c:pt idx="47190">
                  <c:v>0.17496300000000001</c:v>
                </c:pt>
                <c:pt idx="47191">
                  <c:v>0.17366899999999999</c:v>
                </c:pt>
                <c:pt idx="47192">
                  <c:v>0.17231199999999999</c:v>
                </c:pt>
                <c:pt idx="47193">
                  <c:v>0.17088999999999999</c:v>
                </c:pt>
                <c:pt idx="47194">
                  <c:v>0.169406</c:v>
                </c:pt>
                <c:pt idx="47195">
                  <c:v>0.16786000000000001</c:v>
                </c:pt>
                <c:pt idx="47196">
                  <c:v>0.16625400000000001</c:v>
                </c:pt>
                <c:pt idx="47197">
                  <c:v>0.16458900000000001</c:v>
                </c:pt>
                <c:pt idx="47198">
                  <c:v>0.16286600000000001</c:v>
                </c:pt>
                <c:pt idx="47199">
                  <c:v>0.16108800000000001</c:v>
                </c:pt>
                <c:pt idx="47200">
                  <c:v>0.15925500000000001</c:v>
                </c:pt>
                <c:pt idx="47201">
                  <c:v>0.15737000000000001</c:v>
                </c:pt>
                <c:pt idx="47202">
                  <c:v>0.15543299999999999</c:v>
                </c:pt>
                <c:pt idx="47203">
                  <c:v>0.153447</c:v>
                </c:pt>
                <c:pt idx="47204">
                  <c:v>0.15141399999999999</c:v>
                </c:pt>
                <c:pt idx="47205">
                  <c:v>0.149336</c:v>
                </c:pt>
                <c:pt idx="47206">
                  <c:v>0.14721500000000001</c:v>
                </c:pt>
                <c:pt idx="47207">
                  <c:v>0.14505299999999999</c:v>
                </c:pt>
                <c:pt idx="47208">
                  <c:v>0.14285200000000001</c:v>
                </c:pt>
                <c:pt idx="47209">
                  <c:v>0.14061399999999999</c:v>
                </c:pt>
                <c:pt idx="47210">
                  <c:v>0.13834199999999999</c:v>
                </c:pt>
                <c:pt idx="47211">
                  <c:v>0.13603599999999999</c:v>
                </c:pt>
                <c:pt idx="47212">
                  <c:v>0.13370000000000001</c:v>
                </c:pt>
                <c:pt idx="47213">
                  <c:v>0.13133600000000001</c:v>
                </c:pt>
                <c:pt idx="47214">
                  <c:v>0.12894600000000001</c:v>
                </c:pt>
                <c:pt idx="47215">
                  <c:v>0.126531</c:v>
                </c:pt>
                <c:pt idx="47216">
                  <c:v>0.124095</c:v>
                </c:pt>
                <c:pt idx="47217">
                  <c:v>0.12164</c:v>
                </c:pt>
                <c:pt idx="47218">
                  <c:v>0.119168</c:v>
                </c:pt>
                <c:pt idx="47219">
                  <c:v>0.11668199999999999</c:v>
                </c:pt>
                <c:pt idx="47220">
                  <c:v>0.11418499999999999</c:v>
                </c:pt>
                <c:pt idx="47221">
                  <c:v>0.111678</c:v>
                </c:pt>
                <c:pt idx="47222">
                  <c:v>0.109165</c:v>
                </c:pt>
                <c:pt idx="47223">
                  <c:v>0.10664899999999999</c:v>
                </c:pt>
                <c:pt idx="47224">
                  <c:v>0.104132</c:v>
                </c:pt>
                <c:pt idx="47225">
                  <c:v>0.101618</c:v>
                </c:pt>
                <c:pt idx="47226">
                  <c:v>9.9108000000000002E-2</c:v>
                </c:pt>
                <c:pt idx="47227">
                  <c:v>9.6605999999999997E-2</c:v>
                </c:pt>
                <c:pt idx="47228">
                  <c:v>9.4114199999999995E-2</c:v>
                </c:pt>
                <c:pt idx="47229">
                  <c:v>9.16352E-2</c:v>
                </c:pt>
                <c:pt idx="47230">
                  <c:v>8.9171600000000004E-2</c:v>
                </c:pt>
                <c:pt idx="47231">
                  <c:v>8.6726200000000003E-2</c:v>
                </c:pt>
                <c:pt idx="47232">
                  <c:v>8.4301500000000001E-2</c:v>
                </c:pt>
                <c:pt idx="47233">
                  <c:v>8.1900299999999995E-2</c:v>
                </c:pt>
                <c:pt idx="47234">
                  <c:v>7.9525700000000005E-2</c:v>
                </c:pt>
                <c:pt idx="47235">
                  <c:v>7.7180299999999993E-2</c:v>
                </c:pt>
                <c:pt idx="47236">
                  <c:v>7.4867000000000003E-2</c:v>
                </c:pt>
                <c:pt idx="47237">
                  <c:v>7.2588399999999997E-2</c:v>
                </c:pt>
                <c:pt idx="47238">
                  <c:v>7.0347400000000004E-2</c:v>
                </c:pt>
                <c:pt idx="47239">
                  <c:v>6.8146499999999999E-2</c:v>
                </c:pt>
                <c:pt idx="47240">
                  <c:v>6.5988199999999997E-2</c:v>
                </c:pt>
                <c:pt idx="47241">
                  <c:v>6.3874399999999998E-2</c:v>
                </c:pt>
                <c:pt idx="47242">
                  <c:v>6.1807599999999997E-2</c:v>
                </c:pt>
                <c:pt idx="47243">
                  <c:v>5.97899E-2</c:v>
                </c:pt>
                <c:pt idx="47244">
                  <c:v>5.7823399999999997E-2</c:v>
                </c:pt>
                <c:pt idx="47245">
                  <c:v>5.5910099999999997E-2</c:v>
                </c:pt>
                <c:pt idx="47246">
                  <c:v>5.4052299999999998E-2</c:v>
                </c:pt>
                <c:pt idx="47247">
                  <c:v>5.2252300000000002E-2</c:v>
                </c:pt>
                <c:pt idx="47248">
                  <c:v>5.0512300000000003E-2</c:v>
                </c:pt>
                <c:pt idx="47249">
                  <c:v>4.8834000000000002E-2</c:v>
                </c:pt>
                <c:pt idx="47250">
                  <c:v>4.7219299999999999E-2</c:v>
                </c:pt>
                <c:pt idx="47251">
                  <c:v>4.5670000000000002E-2</c:v>
                </c:pt>
                <c:pt idx="47252">
                  <c:v>4.4187900000000002E-2</c:v>
                </c:pt>
                <c:pt idx="47253">
                  <c:v>4.2774800000000002E-2</c:v>
                </c:pt>
                <c:pt idx="47254">
                  <c:v>4.1432499999999997E-2</c:v>
                </c:pt>
                <c:pt idx="47255">
                  <c:v>4.01626E-2</c:v>
                </c:pt>
                <c:pt idx="47256">
                  <c:v>3.89667E-2</c:v>
                </c:pt>
                <c:pt idx="47257">
                  <c:v>3.7846400000000002E-2</c:v>
                </c:pt>
                <c:pt idx="47258">
                  <c:v>3.6802799999999997E-2</c:v>
                </c:pt>
                <c:pt idx="47259">
                  <c:v>3.58372E-2</c:v>
                </c:pt>
                <c:pt idx="47260">
                  <c:v>3.4950700000000001E-2</c:v>
                </c:pt>
                <c:pt idx="47261">
                  <c:v>3.4143899999999998E-2</c:v>
                </c:pt>
                <c:pt idx="47262">
                  <c:v>3.3417700000000002E-2</c:v>
                </c:pt>
                <c:pt idx="47263">
                  <c:v>3.2772900000000001E-2</c:v>
                </c:pt>
                <c:pt idx="47264">
                  <c:v>3.2210299999999997E-2</c:v>
                </c:pt>
                <c:pt idx="47265">
                  <c:v>3.1730700000000001E-2</c:v>
                </c:pt>
                <c:pt idx="47266">
                  <c:v>3.1334399999999998E-2</c:v>
                </c:pt>
                <c:pt idx="47267">
                  <c:v>3.1021699999999999E-2</c:v>
                </c:pt>
                <c:pt idx="47268">
                  <c:v>3.0792400000000001E-2</c:v>
                </c:pt>
                <c:pt idx="47269">
                  <c:v>3.0646400000000001E-2</c:v>
                </c:pt>
                <c:pt idx="47270">
                  <c:v>3.0583699999999998E-2</c:v>
                </c:pt>
                <c:pt idx="47271">
                  <c:v>3.0604200000000002E-2</c:v>
                </c:pt>
                <c:pt idx="47272">
                  <c:v>3.0707499999999999E-2</c:v>
                </c:pt>
                <c:pt idx="47273">
                  <c:v>3.0892900000000001E-2</c:v>
                </c:pt>
                <c:pt idx="47274">
                  <c:v>3.116E-2</c:v>
                </c:pt>
                <c:pt idx="47275">
                  <c:v>3.15082E-2</c:v>
                </c:pt>
                <c:pt idx="47276">
                  <c:v>3.1936800000000001E-2</c:v>
                </c:pt>
                <c:pt idx="47277">
                  <c:v>3.2445000000000002E-2</c:v>
                </c:pt>
                <c:pt idx="47278">
                  <c:v>3.3031900000000003E-2</c:v>
                </c:pt>
                <c:pt idx="47279">
                  <c:v>3.3696299999999998E-2</c:v>
                </c:pt>
                <c:pt idx="47280">
                  <c:v>3.4436899999999999E-2</c:v>
                </c:pt>
                <c:pt idx="47281">
                  <c:v>3.5252400000000003E-2</c:v>
                </c:pt>
                <c:pt idx="47282">
                  <c:v>3.6141100000000002E-2</c:v>
                </c:pt>
                <c:pt idx="47283">
                  <c:v>3.7101099999999998E-2</c:v>
                </c:pt>
                <c:pt idx="47284">
                  <c:v>3.8130900000000002E-2</c:v>
                </c:pt>
                <c:pt idx="47285">
                  <c:v>3.9228800000000001E-2</c:v>
                </c:pt>
                <c:pt idx="47286">
                  <c:v>4.0392900000000002E-2</c:v>
                </c:pt>
                <c:pt idx="47287">
                  <c:v>4.1621199999999997E-2</c:v>
                </c:pt>
                <c:pt idx="47288">
                  <c:v>4.29118E-2</c:v>
                </c:pt>
                <c:pt idx="47289">
                  <c:v>4.42624E-2</c:v>
                </c:pt>
                <c:pt idx="47290">
                  <c:v>4.5670500000000003E-2</c:v>
                </c:pt>
                <c:pt idx="47291">
                  <c:v>4.7133799999999997E-2</c:v>
                </c:pt>
                <c:pt idx="47292">
                  <c:v>4.8649699999999997E-2</c:v>
                </c:pt>
                <c:pt idx="47293">
                  <c:v>5.0215900000000001E-2</c:v>
                </c:pt>
                <c:pt idx="47294">
                  <c:v>5.1830000000000001E-2</c:v>
                </c:pt>
                <c:pt idx="47295">
                  <c:v>5.3489500000000002E-2</c:v>
                </c:pt>
                <c:pt idx="47296">
                  <c:v>5.5191999999999998E-2</c:v>
                </c:pt>
                <c:pt idx="47297">
                  <c:v>5.6934899999999997E-2</c:v>
                </c:pt>
                <c:pt idx="47298">
                  <c:v>5.8715200000000002E-2</c:v>
                </c:pt>
                <c:pt idx="47299">
                  <c:v>6.0530300000000002E-2</c:v>
                </c:pt>
                <c:pt idx="47300">
                  <c:v>6.2377299999999997E-2</c:v>
                </c:pt>
                <c:pt idx="47301">
                  <c:v>6.42538E-2</c:v>
                </c:pt>
                <c:pt idx="47302">
                  <c:v>6.6156699999999999E-2</c:v>
                </c:pt>
                <c:pt idx="47303">
                  <c:v>6.8083000000000005E-2</c:v>
                </c:pt>
                <c:pt idx="47304">
                  <c:v>7.0029400000000006E-2</c:v>
                </c:pt>
                <c:pt idx="47305">
                  <c:v>7.1992700000000007E-2</c:v>
                </c:pt>
                <c:pt idx="47306">
                  <c:v>7.3969599999999996E-2</c:v>
                </c:pt>
                <c:pt idx="47307">
                  <c:v>7.5957200000000002E-2</c:v>
                </c:pt>
                <c:pt idx="47308">
                  <c:v>7.7952499999999994E-2</c:v>
                </c:pt>
                <c:pt idx="47309">
                  <c:v>7.9952700000000002E-2</c:v>
                </c:pt>
                <c:pt idx="47310">
                  <c:v>8.1955100000000003E-2</c:v>
                </c:pt>
                <c:pt idx="47311">
                  <c:v>8.3956500000000003E-2</c:v>
                </c:pt>
                <c:pt idx="47312">
                  <c:v>8.5953699999999994E-2</c:v>
                </c:pt>
                <c:pt idx="47313">
                  <c:v>8.7943099999999996E-2</c:v>
                </c:pt>
                <c:pt idx="47314">
                  <c:v>8.9921699999999993E-2</c:v>
                </c:pt>
                <c:pt idx="47315">
                  <c:v>9.1886800000000005E-2</c:v>
                </c:pt>
                <c:pt idx="47316">
                  <c:v>9.3835699999999994E-2</c:v>
                </c:pt>
                <c:pt idx="47317">
                  <c:v>9.5765400000000001E-2</c:v>
                </c:pt>
                <c:pt idx="47318">
                  <c:v>9.7672999999999996E-2</c:v>
                </c:pt>
                <c:pt idx="47319">
                  <c:v>9.95558E-2</c:v>
                </c:pt>
                <c:pt idx="47320">
                  <c:v>0.101411</c:v>
                </c:pt>
                <c:pt idx="47321">
                  <c:v>0.103237</c:v>
                </c:pt>
                <c:pt idx="47322">
                  <c:v>0.10503</c:v>
                </c:pt>
                <c:pt idx="47323">
                  <c:v>0.10678799999999999</c:v>
                </c:pt>
                <c:pt idx="47324">
                  <c:v>0.10851</c:v>
                </c:pt>
                <c:pt idx="47325">
                  <c:v>0.110192</c:v>
                </c:pt>
                <c:pt idx="47326">
                  <c:v>0.111833</c:v>
                </c:pt>
                <c:pt idx="47327">
                  <c:v>0.113431</c:v>
                </c:pt>
                <c:pt idx="47328">
                  <c:v>0.114984</c:v>
                </c:pt>
                <c:pt idx="47329">
                  <c:v>0.11649</c:v>
                </c:pt>
                <c:pt idx="47330">
                  <c:v>0.117947</c:v>
                </c:pt>
                <c:pt idx="47331">
                  <c:v>0.119352</c:v>
                </c:pt>
                <c:pt idx="47332">
                  <c:v>0.12070400000000001</c:v>
                </c:pt>
                <c:pt idx="47333">
                  <c:v>0.122001</c:v>
                </c:pt>
                <c:pt idx="47334">
                  <c:v>0.123242</c:v>
                </c:pt>
                <c:pt idx="47335">
                  <c:v>0.12442400000000001</c:v>
                </c:pt>
                <c:pt idx="47336">
                  <c:v>0.12554699999999999</c:v>
                </c:pt>
                <c:pt idx="47337">
                  <c:v>0.126609</c:v>
                </c:pt>
                <c:pt idx="47338">
                  <c:v>0.127609</c:v>
                </c:pt>
                <c:pt idx="47339">
                  <c:v>0.12854699999999999</c:v>
                </c:pt>
                <c:pt idx="47340">
                  <c:v>0.12942000000000001</c:v>
                </c:pt>
                <c:pt idx="47341">
                  <c:v>0.13022800000000001</c:v>
                </c:pt>
                <c:pt idx="47342">
                  <c:v>0.130969</c:v>
                </c:pt>
                <c:pt idx="47343">
                  <c:v>0.13164400000000001</c:v>
                </c:pt>
                <c:pt idx="47344">
                  <c:v>0.13225200000000001</c:v>
                </c:pt>
                <c:pt idx="47345">
                  <c:v>0.13279299999999999</c:v>
                </c:pt>
                <c:pt idx="47346">
                  <c:v>0.133266</c:v>
                </c:pt>
                <c:pt idx="47347">
                  <c:v>0.13367200000000001</c:v>
                </c:pt>
                <c:pt idx="47348">
                  <c:v>0.13401099999999999</c:v>
                </c:pt>
                <c:pt idx="47349">
                  <c:v>0.13428200000000001</c:v>
                </c:pt>
                <c:pt idx="47350">
                  <c:v>0.13448599999999999</c:v>
                </c:pt>
                <c:pt idx="47351">
                  <c:v>0.13462099999999999</c:v>
                </c:pt>
                <c:pt idx="47352">
                  <c:v>0.134689</c:v>
                </c:pt>
                <c:pt idx="47353">
                  <c:v>0.13469100000000001</c:v>
                </c:pt>
                <c:pt idx="47354">
                  <c:v>0.13462499999999999</c:v>
                </c:pt>
                <c:pt idx="47355">
                  <c:v>0.134494</c:v>
                </c:pt>
                <c:pt idx="47356">
                  <c:v>0.134298</c:v>
                </c:pt>
                <c:pt idx="47357">
                  <c:v>0.13403799999999999</c:v>
                </c:pt>
                <c:pt idx="47358">
                  <c:v>0.133714</c:v>
                </c:pt>
                <c:pt idx="47359">
                  <c:v>0.133327</c:v>
                </c:pt>
                <c:pt idx="47360">
                  <c:v>0.13288</c:v>
                </c:pt>
                <c:pt idx="47361">
                  <c:v>0.13237299999999999</c:v>
                </c:pt>
                <c:pt idx="47362">
                  <c:v>0.13180600000000001</c:v>
                </c:pt>
                <c:pt idx="47363">
                  <c:v>0.13118099999999999</c:v>
                </c:pt>
                <c:pt idx="47364">
                  <c:v>0.1305</c:v>
                </c:pt>
                <c:pt idx="47365">
                  <c:v>0.12976499999999999</c:v>
                </c:pt>
                <c:pt idx="47366">
                  <c:v>0.12897600000000001</c:v>
                </c:pt>
                <c:pt idx="47367">
                  <c:v>0.128137</c:v>
                </c:pt>
                <c:pt idx="47368">
                  <c:v>0.127248</c:v>
                </c:pt>
                <c:pt idx="47369">
                  <c:v>0.12631200000000001</c:v>
                </c:pt>
                <c:pt idx="47370">
                  <c:v>0.12533</c:v>
                </c:pt>
                <c:pt idx="47371">
                  <c:v>0.124305</c:v>
                </c:pt>
                <c:pt idx="47372">
                  <c:v>0.123237</c:v>
                </c:pt>
                <c:pt idx="47373">
                  <c:v>0.12213</c:v>
                </c:pt>
                <c:pt idx="47374">
                  <c:v>0.120986</c:v>
                </c:pt>
                <c:pt idx="47375">
                  <c:v>0.119808</c:v>
                </c:pt>
                <c:pt idx="47376">
                  <c:v>0.11859699999999999</c:v>
                </c:pt>
                <c:pt idx="47377">
                  <c:v>0.117356</c:v>
                </c:pt>
                <c:pt idx="47378">
                  <c:v>0.116088</c:v>
                </c:pt>
                <c:pt idx="47379">
                  <c:v>0.114796</c:v>
                </c:pt>
                <c:pt idx="47380">
                  <c:v>0.113481</c:v>
                </c:pt>
                <c:pt idx="47381">
                  <c:v>0.112148</c:v>
                </c:pt>
                <c:pt idx="47382">
                  <c:v>0.11079799999999999</c:v>
                </c:pt>
                <c:pt idx="47383">
                  <c:v>0.109433</c:v>
                </c:pt>
                <c:pt idx="47384">
                  <c:v>0.108057</c:v>
                </c:pt>
                <c:pt idx="47385">
                  <c:v>0.106672</c:v>
                </c:pt>
                <c:pt idx="47386">
                  <c:v>0.10528</c:v>
                </c:pt>
                <c:pt idx="47387">
                  <c:v>0.103884</c:v>
                </c:pt>
                <c:pt idx="47388">
                  <c:v>0.10248699999999999</c:v>
                </c:pt>
                <c:pt idx="47389">
                  <c:v>0.101093</c:v>
                </c:pt>
                <c:pt idx="47390">
                  <c:v>9.9703299999999995E-2</c:v>
                </c:pt>
                <c:pt idx="47391">
                  <c:v>9.8321400000000003E-2</c:v>
                </c:pt>
                <c:pt idx="47392">
                  <c:v>9.6949400000000005E-2</c:v>
                </c:pt>
                <c:pt idx="47393">
                  <c:v>9.5589499999999994E-2</c:v>
                </c:pt>
                <c:pt idx="47394">
                  <c:v>9.4244400000000006E-2</c:v>
                </c:pt>
                <c:pt idx="47395">
                  <c:v>9.2916499999999999E-2</c:v>
                </c:pt>
                <c:pt idx="47396">
                  <c:v>9.1608300000000004E-2</c:v>
                </c:pt>
                <c:pt idx="47397">
                  <c:v>9.03225E-2</c:v>
                </c:pt>
                <c:pt idx="47398">
                  <c:v>8.9061600000000005E-2</c:v>
                </c:pt>
                <c:pt idx="47399">
                  <c:v>8.7827500000000003E-2</c:v>
                </c:pt>
                <c:pt idx="47400">
                  <c:v>8.6622099999999994E-2</c:v>
                </c:pt>
                <c:pt idx="47401">
                  <c:v>8.5447800000000004E-2</c:v>
                </c:pt>
                <c:pt idx="47402">
                  <c:v>8.4306900000000004E-2</c:v>
                </c:pt>
                <c:pt idx="47403">
                  <c:v>8.3201999999999998E-2</c:v>
                </c:pt>
                <c:pt idx="47404">
                  <c:v>8.2135299999999994E-2</c:v>
                </c:pt>
                <c:pt idx="47405">
                  <c:v>8.1108899999999998E-2</c:v>
                </c:pt>
                <c:pt idx="47406">
                  <c:v>8.0125000000000002E-2</c:v>
                </c:pt>
                <c:pt idx="47407">
                  <c:v>7.9185000000000005E-2</c:v>
                </c:pt>
                <c:pt idx="47408">
                  <c:v>7.8290700000000005E-2</c:v>
                </c:pt>
                <c:pt idx="47409">
                  <c:v>7.7443300000000007E-2</c:v>
                </c:pt>
                <c:pt idx="47410">
                  <c:v>7.6644400000000001E-2</c:v>
                </c:pt>
                <c:pt idx="47411">
                  <c:v>7.5896199999999997E-2</c:v>
                </c:pt>
                <c:pt idx="47412">
                  <c:v>7.5200799999999998E-2</c:v>
                </c:pt>
                <c:pt idx="47413">
                  <c:v>7.4560799999999997E-2</c:v>
                </c:pt>
                <c:pt idx="47414">
                  <c:v>7.3978100000000005E-2</c:v>
                </c:pt>
                <c:pt idx="47415">
                  <c:v>7.3453000000000004E-2</c:v>
                </c:pt>
                <c:pt idx="47416">
                  <c:v>7.2984599999999997E-2</c:v>
                </c:pt>
                <c:pt idx="47417">
                  <c:v>7.2573799999999994E-2</c:v>
                </c:pt>
                <c:pt idx="47418">
                  <c:v>7.2221300000000002E-2</c:v>
                </c:pt>
                <c:pt idx="47419">
                  <c:v>7.19278E-2</c:v>
                </c:pt>
                <c:pt idx="47420">
                  <c:v>7.1693800000000002E-2</c:v>
                </c:pt>
                <c:pt idx="47421">
                  <c:v>7.1519799999999994E-2</c:v>
                </c:pt>
                <c:pt idx="47422">
                  <c:v>7.1406399999999995E-2</c:v>
                </c:pt>
                <c:pt idx="47423">
                  <c:v>7.1353399999999997E-2</c:v>
                </c:pt>
                <c:pt idx="47424">
                  <c:v>7.1360800000000002E-2</c:v>
                </c:pt>
                <c:pt idx="47425">
                  <c:v>7.1428000000000005E-2</c:v>
                </c:pt>
                <c:pt idx="47426">
                  <c:v>7.1554800000000002E-2</c:v>
                </c:pt>
                <c:pt idx="47427">
                  <c:v>7.1740499999999999E-2</c:v>
                </c:pt>
                <c:pt idx="47428">
                  <c:v>7.1984199999999998E-2</c:v>
                </c:pt>
                <c:pt idx="47429">
                  <c:v>7.2285000000000002E-2</c:v>
                </c:pt>
                <c:pt idx="47430">
                  <c:v>7.2641700000000003E-2</c:v>
                </c:pt>
                <c:pt idx="47431">
                  <c:v>7.3053699999999999E-2</c:v>
                </c:pt>
                <c:pt idx="47432">
                  <c:v>7.3519699999999993E-2</c:v>
                </c:pt>
                <c:pt idx="47433">
                  <c:v>7.4038400000000004E-2</c:v>
                </c:pt>
                <c:pt idx="47434">
                  <c:v>7.4608499999999994E-2</c:v>
                </c:pt>
                <c:pt idx="47435">
                  <c:v>7.5229000000000004E-2</c:v>
                </c:pt>
                <c:pt idx="47436">
                  <c:v>7.5898400000000005E-2</c:v>
                </c:pt>
                <c:pt idx="47437">
                  <c:v>7.66149E-2</c:v>
                </c:pt>
                <c:pt idx="47438">
                  <c:v>7.7376899999999998E-2</c:v>
                </c:pt>
                <c:pt idx="47439">
                  <c:v>7.8182500000000002E-2</c:v>
                </c:pt>
                <c:pt idx="47440">
                  <c:v>7.9030100000000006E-2</c:v>
                </c:pt>
                <c:pt idx="47441">
                  <c:v>7.9917600000000005E-2</c:v>
                </c:pt>
                <c:pt idx="47442">
                  <c:v>8.0842700000000003E-2</c:v>
                </c:pt>
                <c:pt idx="47443">
                  <c:v>8.1802799999999995E-2</c:v>
                </c:pt>
                <c:pt idx="47444">
                  <c:v>8.2795099999999996E-2</c:v>
                </c:pt>
                <c:pt idx="47445">
                  <c:v>8.3817199999999994E-2</c:v>
                </c:pt>
                <c:pt idx="47446">
                  <c:v>8.48666E-2</c:v>
                </c:pt>
                <c:pt idx="47447">
                  <c:v>8.5940600000000006E-2</c:v>
                </c:pt>
                <c:pt idx="47448">
                  <c:v>8.7036100000000005E-2</c:v>
                </c:pt>
                <c:pt idx="47449">
                  <c:v>8.8150500000000007E-2</c:v>
                </c:pt>
                <c:pt idx="47450">
                  <c:v>8.9280999999999999E-2</c:v>
                </c:pt>
                <c:pt idx="47451">
                  <c:v>9.0424900000000002E-2</c:v>
                </c:pt>
                <c:pt idx="47452">
                  <c:v>9.1579199999999999E-2</c:v>
                </c:pt>
                <c:pt idx="47453">
                  <c:v>9.2741000000000004E-2</c:v>
                </c:pt>
                <c:pt idx="47454">
                  <c:v>9.3907299999999999E-2</c:v>
                </c:pt>
                <c:pt idx="47455">
                  <c:v>9.5075199999999999E-2</c:v>
                </c:pt>
                <c:pt idx="47456">
                  <c:v>9.6241400000000005E-2</c:v>
                </c:pt>
                <c:pt idx="47457">
                  <c:v>9.7402799999999998E-2</c:v>
                </c:pt>
                <c:pt idx="47458">
                  <c:v>9.8556099999999994E-2</c:v>
                </c:pt>
                <c:pt idx="47459">
                  <c:v>9.9698200000000001E-2</c:v>
                </c:pt>
                <c:pt idx="47460">
                  <c:v>0.100826</c:v>
                </c:pt>
                <c:pt idx="47461">
                  <c:v>0.101935</c:v>
                </c:pt>
                <c:pt idx="47462">
                  <c:v>0.103024</c:v>
                </c:pt>
                <c:pt idx="47463">
                  <c:v>0.104088</c:v>
                </c:pt>
                <c:pt idx="47464">
                  <c:v>0.105126</c:v>
                </c:pt>
                <c:pt idx="47465">
                  <c:v>0.106132</c:v>
                </c:pt>
                <c:pt idx="47466">
                  <c:v>0.10710500000000001</c:v>
                </c:pt>
                <c:pt idx="47467">
                  <c:v>0.10804</c:v>
                </c:pt>
                <c:pt idx="47468">
                  <c:v>0.108935</c:v>
                </c:pt>
                <c:pt idx="47469">
                  <c:v>0.109788</c:v>
                </c:pt>
                <c:pt idx="47470">
                  <c:v>0.110596</c:v>
                </c:pt>
                <c:pt idx="47471">
                  <c:v>0.111357</c:v>
                </c:pt>
                <c:pt idx="47472">
                  <c:v>0.112067</c:v>
                </c:pt>
                <c:pt idx="47473">
                  <c:v>0.11272500000000001</c:v>
                </c:pt>
                <c:pt idx="47474">
                  <c:v>0.113327</c:v>
                </c:pt>
                <c:pt idx="47475">
                  <c:v>0.113872</c:v>
                </c:pt>
                <c:pt idx="47476">
                  <c:v>0.114356</c:v>
                </c:pt>
                <c:pt idx="47477">
                  <c:v>0.114777</c:v>
                </c:pt>
                <c:pt idx="47478">
                  <c:v>0.115134</c:v>
                </c:pt>
                <c:pt idx="47479">
                  <c:v>0.115423</c:v>
                </c:pt>
                <c:pt idx="47480">
                  <c:v>0.115644</c:v>
                </c:pt>
                <c:pt idx="47481">
                  <c:v>0.11579299999999999</c:v>
                </c:pt>
                <c:pt idx="47482">
                  <c:v>0.11587</c:v>
                </c:pt>
                <c:pt idx="47483">
                  <c:v>0.115874</c:v>
                </c:pt>
                <c:pt idx="47484">
                  <c:v>0.115804</c:v>
                </c:pt>
                <c:pt idx="47485">
                  <c:v>0.115658</c:v>
                </c:pt>
                <c:pt idx="47486">
                  <c:v>0.115436</c:v>
                </c:pt>
                <c:pt idx="47487">
                  <c:v>0.115136</c:v>
                </c:pt>
                <c:pt idx="47488">
                  <c:v>0.114755</c:v>
                </c:pt>
                <c:pt idx="47489">
                  <c:v>0.11429499999999999</c:v>
                </c:pt>
                <c:pt idx="47490">
                  <c:v>0.113755</c:v>
                </c:pt>
                <c:pt idx="47491">
                  <c:v>0.113133</c:v>
                </c:pt>
                <c:pt idx="47492">
                  <c:v>0.112431</c:v>
                </c:pt>
                <c:pt idx="47493">
                  <c:v>0.111647</c:v>
                </c:pt>
                <c:pt idx="47494">
                  <c:v>0.110781</c:v>
                </c:pt>
                <c:pt idx="47495">
                  <c:v>0.109834</c:v>
                </c:pt>
                <c:pt idx="47496">
                  <c:v>0.108806</c:v>
                </c:pt>
                <c:pt idx="47497">
                  <c:v>0.107696</c:v>
                </c:pt>
                <c:pt idx="47498">
                  <c:v>0.106507</c:v>
                </c:pt>
                <c:pt idx="47499">
                  <c:v>0.105238</c:v>
                </c:pt>
                <c:pt idx="47500">
                  <c:v>0.103892</c:v>
                </c:pt>
                <c:pt idx="47501">
                  <c:v>0.10247000000000001</c:v>
                </c:pt>
                <c:pt idx="47502">
                  <c:v>0.10097299999999999</c:v>
                </c:pt>
                <c:pt idx="47503">
                  <c:v>9.9401799999999998E-2</c:v>
                </c:pt>
                <c:pt idx="47504">
                  <c:v>9.7758200000000003E-2</c:v>
                </c:pt>
                <c:pt idx="47505">
                  <c:v>9.6044599999999994E-2</c:v>
                </c:pt>
                <c:pt idx="47506">
                  <c:v>9.4263399999999997E-2</c:v>
                </c:pt>
                <c:pt idx="47507">
                  <c:v>9.2417399999999997E-2</c:v>
                </c:pt>
                <c:pt idx="47508">
                  <c:v>9.05088E-2</c:v>
                </c:pt>
                <c:pt idx="47509">
                  <c:v>8.8539300000000001E-2</c:v>
                </c:pt>
                <c:pt idx="47510">
                  <c:v>8.6510299999999998E-2</c:v>
                </c:pt>
                <c:pt idx="47511">
                  <c:v>8.4424100000000002E-2</c:v>
                </c:pt>
                <c:pt idx="47512">
                  <c:v>8.2283300000000004E-2</c:v>
                </c:pt>
                <c:pt idx="47513">
                  <c:v>8.00902E-2</c:v>
                </c:pt>
                <c:pt idx="47514">
                  <c:v>7.78475E-2</c:v>
                </c:pt>
                <c:pt idx="47515">
                  <c:v>7.5557700000000005E-2</c:v>
                </c:pt>
                <c:pt idx="47516">
                  <c:v>7.32241E-2</c:v>
                </c:pt>
                <c:pt idx="47517">
                  <c:v>7.0849499999999996E-2</c:v>
                </c:pt>
                <c:pt idx="47518">
                  <c:v>6.8436899999999995E-2</c:v>
                </c:pt>
                <c:pt idx="47519">
                  <c:v>6.5989400000000004E-2</c:v>
                </c:pt>
                <c:pt idx="47520">
                  <c:v>6.3509999999999997E-2</c:v>
                </c:pt>
                <c:pt idx="47521">
                  <c:v>6.1001800000000002E-2</c:v>
                </c:pt>
                <c:pt idx="47522">
                  <c:v>5.8468199999999998E-2</c:v>
                </c:pt>
                <c:pt idx="47523">
                  <c:v>5.5912799999999999E-2</c:v>
                </c:pt>
                <c:pt idx="47524">
                  <c:v>5.33391E-2</c:v>
                </c:pt>
                <c:pt idx="47525">
                  <c:v>5.0750400000000001E-2</c:v>
                </c:pt>
                <c:pt idx="47526">
                  <c:v>4.8149499999999998E-2</c:v>
                </c:pt>
                <c:pt idx="47527">
                  <c:v>4.5539999999999997E-2</c:v>
                </c:pt>
                <c:pt idx="47528">
                  <c:v>4.2925600000000001E-2</c:v>
                </c:pt>
                <c:pt idx="47529">
                  <c:v>4.0310400000000003E-2</c:v>
                </c:pt>
                <c:pt idx="47530">
                  <c:v>3.7698299999999997E-2</c:v>
                </c:pt>
                <c:pt idx="47531">
                  <c:v>3.5093399999999997E-2</c:v>
                </c:pt>
                <c:pt idx="47532">
                  <c:v>3.2499300000000002E-2</c:v>
                </c:pt>
                <c:pt idx="47533">
                  <c:v>2.9919299999999999E-2</c:v>
                </c:pt>
                <c:pt idx="47534">
                  <c:v>2.7356999999999999E-2</c:v>
                </c:pt>
                <c:pt idx="47535">
                  <c:v>2.4815899999999998E-2</c:v>
                </c:pt>
                <c:pt idx="47536">
                  <c:v>2.23E-2</c:v>
                </c:pt>
                <c:pt idx="47537">
                  <c:v>1.98131E-2</c:v>
                </c:pt>
                <c:pt idx="47538">
                  <c:v>1.7359300000000001E-2</c:v>
                </c:pt>
                <c:pt idx="47539">
                  <c:v>1.4942799999999999E-2</c:v>
                </c:pt>
                <c:pt idx="47540">
                  <c:v>1.25664E-2</c:v>
                </c:pt>
                <c:pt idx="47541">
                  <c:v>1.02323E-2</c:v>
                </c:pt>
                <c:pt idx="47542" formatCode="0.00E+00">
                  <c:v>7.9431999999999992E-3</c:v>
                </c:pt>
                <c:pt idx="47543" formatCode="0.00E+00">
                  <c:v>5.7020300000000003E-3</c:v>
                </c:pt>
                <c:pt idx="47544" formatCode="0.00E+00">
                  <c:v>3.51169E-3</c:v>
                </c:pt>
                <c:pt idx="47545" formatCode="0.00E+00">
                  <c:v>1.3749299999999999E-3</c:v>
                </c:pt>
                <c:pt idx="47546" formatCode="0.00E+00">
                  <c:v>-7.0557900000000002E-4</c:v>
                </c:pt>
                <c:pt idx="47547" formatCode="0.00E+00">
                  <c:v>-2.7273000000000002E-3</c:v>
                </c:pt>
                <c:pt idx="47548" formatCode="0.00E+00">
                  <c:v>-4.6877500000000001E-3</c:v>
                </c:pt>
                <c:pt idx="47549" formatCode="0.00E+00">
                  <c:v>-6.5844800000000002E-3</c:v>
                </c:pt>
                <c:pt idx="47550" formatCode="0.00E+00">
                  <c:v>-8.4150700000000002E-3</c:v>
                </c:pt>
                <c:pt idx="47551">
                  <c:v>-1.01773E-2</c:v>
                </c:pt>
                <c:pt idx="47552">
                  <c:v>-1.1868999999999999E-2</c:v>
                </c:pt>
                <c:pt idx="47553">
                  <c:v>-1.3488399999999999E-2</c:v>
                </c:pt>
                <c:pt idx="47554">
                  <c:v>-1.50338E-2</c:v>
                </c:pt>
                <c:pt idx="47555">
                  <c:v>-1.65036E-2</c:v>
                </c:pt>
                <c:pt idx="47556">
                  <c:v>-1.7896200000000001E-2</c:v>
                </c:pt>
                <c:pt idx="47557">
                  <c:v>-1.92102E-2</c:v>
                </c:pt>
                <c:pt idx="47558">
                  <c:v>-2.04447E-2</c:v>
                </c:pt>
                <c:pt idx="47559">
                  <c:v>-2.15985E-2</c:v>
                </c:pt>
                <c:pt idx="47560">
                  <c:v>-2.26704E-2</c:v>
                </c:pt>
                <c:pt idx="47561">
                  <c:v>-2.36595E-2</c:v>
                </c:pt>
                <c:pt idx="47562">
                  <c:v>-2.4565099999999999E-2</c:v>
                </c:pt>
                <c:pt idx="47563">
                  <c:v>-2.5386200000000001E-2</c:v>
                </c:pt>
                <c:pt idx="47564">
                  <c:v>-2.6122300000000001E-2</c:v>
                </c:pt>
                <c:pt idx="47565">
                  <c:v>-2.6773100000000001E-2</c:v>
                </c:pt>
                <c:pt idx="47566">
                  <c:v>-2.7338500000000002E-2</c:v>
                </c:pt>
                <c:pt idx="47567">
                  <c:v>-2.7818499999999999E-2</c:v>
                </c:pt>
                <c:pt idx="47568">
                  <c:v>-2.82134E-2</c:v>
                </c:pt>
                <c:pt idx="47569">
                  <c:v>-2.8523400000000001E-2</c:v>
                </c:pt>
                <c:pt idx="47570">
                  <c:v>-2.87491E-2</c:v>
                </c:pt>
                <c:pt idx="47571">
                  <c:v>-2.8891099999999999E-2</c:v>
                </c:pt>
                <c:pt idx="47572">
                  <c:v>-2.8950199999999999E-2</c:v>
                </c:pt>
                <c:pt idx="47573">
                  <c:v>-2.8927399999999999E-2</c:v>
                </c:pt>
                <c:pt idx="47574">
                  <c:v>-2.8823499999999998E-2</c:v>
                </c:pt>
                <c:pt idx="47575">
                  <c:v>-2.8639899999999999E-2</c:v>
                </c:pt>
                <c:pt idx="47576">
                  <c:v>-2.8377599999999999E-2</c:v>
                </c:pt>
                <c:pt idx="47577">
                  <c:v>-2.80381E-2</c:v>
                </c:pt>
                <c:pt idx="47578">
                  <c:v>-2.7622600000000001E-2</c:v>
                </c:pt>
                <c:pt idx="47579">
                  <c:v>-2.7132699999999999E-2</c:v>
                </c:pt>
                <c:pt idx="47580">
                  <c:v>-2.6570199999999999E-2</c:v>
                </c:pt>
                <c:pt idx="47581">
                  <c:v>-2.59367E-2</c:v>
                </c:pt>
                <c:pt idx="47582">
                  <c:v>-2.5234300000000001E-2</c:v>
                </c:pt>
                <c:pt idx="47583">
                  <c:v>-2.4465000000000001E-2</c:v>
                </c:pt>
                <c:pt idx="47584">
                  <c:v>-2.3631200000000002E-2</c:v>
                </c:pt>
                <c:pt idx="47585">
                  <c:v>-2.2735100000000001E-2</c:v>
                </c:pt>
                <c:pt idx="47586">
                  <c:v>-2.1779199999999999E-2</c:v>
                </c:pt>
                <c:pt idx="47587">
                  <c:v>-2.0765800000000001E-2</c:v>
                </c:pt>
                <c:pt idx="47588">
                  <c:v>-1.96974E-2</c:v>
                </c:pt>
                <c:pt idx="47589">
                  <c:v>-1.8576499999999999E-2</c:v>
                </c:pt>
                <c:pt idx="47590">
                  <c:v>-1.74057E-2</c:v>
                </c:pt>
                <c:pt idx="47591">
                  <c:v>-1.6187799999999999E-2</c:v>
                </c:pt>
                <c:pt idx="47592">
                  <c:v>-1.49257E-2</c:v>
                </c:pt>
                <c:pt idx="47593">
                  <c:v>-1.36221E-2</c:v>
                </c:pt>
                <c:pt idx="47594">
                  <c:v>-1.22796E-2</c:v>
                </c:pt>
                <c:pt idx="47595">
                  <c:v>-1.09012E-2</c:v>
                </c:pt>
                <c:pt idx="47596" formatCode="0.00E+00">
                  <c:v>-9.4895499999999994E-3</c:v>
                </c:pt>
                <c:pt idx="47597" formatCode="0.00E+00">
                  <c:v>-8.0478600000000004E-3</c:v>
                </c:pt>
                <c:pt idx="47598" formatCode="0.00E+00">
                  <c:v>-6.5789200000000003E-3</c:v>
                </c:pt>
                <c:pt idx="47599" formatCode="0.00E+00">
                  <c:v>-5.0854300000000002E-3</c:v>
                </c:pt>
                <c:pt idx="47600" formatCode="0.00E+00">
                  <c:v>-3.5702199999999998E-3</c:v>
                </c:pt>
                <c:pt idx="47601" formatCode="0.00E+00">
                  <c:v>-2.0363E-3</c:v>
                </c:pt>
                <c:pt idx="47602" formatCode="0.00E+00">
                  <c:v>-4.86713E-4</c:v>
                </c:pt>
                <c:pt idx="47603" formatCode="0.00E+00">
                  <c:v>1.0756400000000001E-3</c:v>
                </c:pt>
                <c:pt idx="47604" formatCode="0.00E+00">
                  <c:v>2.6479199999999998E-3</c:v>
                </c:pt>
                <c:pt idx="47605" formatCode="0.00E+00">
                  <c:v>4.2271299999999999E-3</c:v>
                </c:pt>
                <c:pt idx="47606" formatCode="0.00E+00">
                  <c:v>5.8102300000000004E-3</c:v>
                </c:pt>
                <c:pt idx="47607" formatCode="0.00E+00">
                  <c:v>7.3943200000000002E-3</c:v>
                </c:pt>
                <c:pt idx="47608" formatCode="0.00E+00">
                  <c:v>8.9767400000000004E-3</c:v>
                </c:pt>
                <c:pt idx="47609">
                  <c:v>1.0554900000000001E-2</c:v>
                </c:pt>
                <c:pt idx="47610">
                  <c:v>1.21262E-2</c:v>
                </c:pt>
                <c:pt idx="47611">
                  <c:v>1.3687899999999999E-2</c:v>
                </c:pt>
                <c:pt idx="47612">
                  <c:v>1.52376E-2</c:v>
                </c:pt>
                <c:pt idx="47613">
                  <c:v>1.6772499999999999E-2</c:v>
                </c:pt>
                <c:pt idx="47614">
                  <c:v>1.82902E-2</c:v>
                </c:pt>
                <c:pt idx="47615">
                  <c:v>1.9788400000000001E-2</c:v>
                </c:pt>
                <c:pt idx="47616">
                  <c:v>2.12649E-2</c:v>
                </c:pt>
                <c:pt idx="47617">
                  <c:v>2.2717500000000002E-2</c:v>
                </c:pt>
                <c:pt idx="47618">
                  <c:v>2.4144200000000001E-2</c:v>
                </c:pt>
                <c:pt idx="47619">
                  <c:v>2.5542800000000001E-2</c:v>
                </c:pt>
                <c:pt idx="47620">
                  <c:v>2.69112E-2</c:v>
                </c:pt>
                <c:pt idx="47621">
                  <c:v>2.8247399999999999E-2</c:v>
                </c:pt>
                <c:pt idx="47622">
                  <c:v>2.9549700000000002E-2</c:v>
                </c:pt>
                <c:pt idx="47623">
                  <c:v>3.0816400000000001E-2</c:v>
                </c:pt>
                <c:pt idx="47624">
                  <c:v>3.2045900000000002E-2</c:v>
                </c:pt>
                <c:pt idx="47625">
                  <c:v>3.3237200000000001E-2</c:v>
                </c:pt>
                <c:pt idx="47626">
                  <c:v>3.4388599999999998E-2</c:v>
                </c:pt>
                <c:pt idx="47627">
                  <c:v>3.5498700000000001E-2</c:v>
                </c:pt>
                <c:pt idx="47628">
                  <c:v>3.65662E-2</c:v>
                </c:pt>
                <c:pt idx="47629">
                  <c:v>3.7590400000000003E-2</c:v>
                </c:pt>
                <c:pt idx="47630">
                  <c:v>3.8570500000000001E-2</c:v>
                </c:pt>
                <c:pt idx="47631">
                  <c:v>3.9505699999999998E-2</c:v>
                </c:pt>
                <c:pt idx="47632">
                  <c:v>4.0395300000000002E-2</c:v>
                </c:pt>
                <c:pt idx="47633">
                  <c:v>4.12386E-2</c:v>
                </c:pt>
                <c:pt idx="47634">
                  <c:v>4.2035400000000001E-2</c:v>
                </c:pt>
                <c:pt idx="47635">
                  <c:v>4.27851E-2</c:v>
                </c:pt>
                <c:pt idx="47636">
                  <c:v>4.3487400000000002E-2</c:v>
                </c:pt>
                <c:pt idx="47637">
                  <c:v>4.4141800000000002E-2</c:v>
                </c:pt>
                <c:pt idx="47638">
                  <c:v>4.4748200000000002E-2</c:v>
                </c:pt>
                <c:pt idx="47639">
                  <c:v>4.53065E-2</c:v>
                </c:pt>
                <c:pt idx="47640">
                  <c:v>4.5816799999999998E-2</c:v>
                </c:pt>
                <c:pt idx="47641">
                  <c:v>4.6279399999999998E-2</c:v>
                </c:pt>
                <c:pt idx="47642">
                  <c:v>4.6694600000000003E-2</c:v>
                </c:pt>
                <c:pt idx="47643">
                  <c:v>4.7063000000000001E-2</c:v>
                </c:pt>
                <c:pt idx="47644">
                  <c:v>4.7385200000000002E-2</c:v>
                </c:pt>
                <c:pt idx="47645">
                  <c:v>4.76619E-2</c:v>
                </c:pt>
                <c:pt idx="47646">
                  <c:v>4.7893900000000003E-2</c:v>
                </c:pt>
                <c:pt idx="47647">
                  <c:v>4.8082199999999999E-2</c:v>
                </c:pt>
                <c:pt idx="47648">
                  <c:v>4.8227699999999998E-2</c:v>
                </c:pt>
                <c:pt idx="47649">
                  <c:v>4.8331899999999997E-2</c:v>
                </c:pt>
                <c:pt idx="47650">
                  <c:v>4.8395500000000001E-2</c:v>
                </c:pt>
                <c:pt idx="47651">
                  <c:v>4.8419700000000003E-2</c:v>
                </c:pt>
                <c:pt idx="47652">
                  <c:v>4.8405400000000001E-2</c:v>
                </c:pt>
                <c:pt idx="47653">
                  <c:v>4.83542E-2</c:v>
                </c:pt>
                <c:pt idx="47654">
                  <c:v>4.8267400000000002E-2</c:v>
                </c:pt>
                <c:pt idx="47655">
                  <c:v>4.8146599999999998E-2</c:v>
                </c:pt>
                <c:pt idx="47656">
                  <c:v>4.7993599999999997E-2</c:v>
                </c:pt>
                <c:pt idx="47657">
                  <c:v>4.7809900000000002E-2</c:v>
                </c:pt>
                <c:pt idx="47658">
                  <c:v>4.7596899999999998E-2</c:v>
                </c:pt>
                <c:pt idx="47659">
                  <c:v>4.7356299999999997E-2</c:v>
                </c:pt>
                <c:pt idx="47660">
                  <c:v>4.7089800000000001E-2</c:v>
                </c:pt>
                <c:pt idx="47661">
                  <c:v>4.6799300000000002E-2</c:v>
                </c:pt>
                <c:pt idx="47662">
                  <c:v>4.6486600000000003E-2</c:v>
                </c:pt>
                <c:pt idx="47663">
                  <c:v>4.61535E-2</c:v>
                </c:pt>
                <c:pt idx="47664">
                  <c:v>4.58019E-2</c:v>
                </c:pt>
                <c:pt idx="47665">
                  <c:v>4.5433500000000002E-2</c:v>
                </c:pt>
                <c:pt idx="47666">
                  <c:v>4.5050399999999997E-2</c:v>
                </c:pt>
                <c:pt idx="47667">
                  <c:v>4.4654199999999998E-2</c:v>
                </c:pt>
                <c:pt idx="47668">
                  <c:v>4.4246800000000003E-2</c:v>
                </c:pt>
                <c:pt idx="47669">
                  <c:v>4.3830000000000001E-2</c:v>
                </c:pt>
                <c:pt idx="47670">
                  <c:v>4.3405699999999998E-2</c:v>
                </c:pt>
                <c:pt idx="47671">
                  <c:v>4.2975600000000003E-2</c:v>
                </c:pt>
                <c:pt idx="47672">
                  <c:v>4.2541799999999998E-2</c:v>
                </c:pt>
                <c:pt idx="47673">
                  <c:v>4.2105799999999999E-2</c:v>
                </c:pt>
                <c:pt idx="47674">
                  <c:v>4.1669699999999997E-2</c:v>
                </c:pt>
                <c:pt idx="47675">
                  <c:v>4.1235000000000001E-2</c:v>
                </c:pt>
                <c:pt idx="47676">
                  <c:v>4.0803699999999998E-2</c:v>
                </c:pt>
                <c:pt idx="47677">
                  <c:v>4.0377499999999997E-2</c:v>
                </c:pt>
                <c:pt idx="47678">
                  <c:v>3.9958100000000003E-2</c:v>
                </c:pt>
                <c:pt idx="47679">
                  <c:v>3.9546999999999999E-2</c:v>
                </c:pt>
                <c:pt idx="47680">
                  <c:v>3.9146E-2</c:v>
                </c:pt>
                <c:pt idx="47681">
                  <c:v>3.8756600000000002E-2</c:v>
                </c:pt>
                <c:pt idx="47682">
                  <c:v>3.8380200000000003E-2</c:v>
                </c:pt>
                <c:pt idx="47683">
                  <c:v>3.8018000000000003E-2</c:v>
                </c:pt>
                <c:pt idx="47684">
                  <c:v>3.76716E-2</c:v>
                </c:pt>
                <c:pt idx="47685">
                  <c:v>3.7342100000000003E-2</c:v>
                </c:pt>
                <c:pt idx="47686">
                  <c:v>3.7030800000000003E-2</c:v>
                </c:pt>
                <c:pt idx="47687">
                  <c:v>3.6739000000000001E-2</c:v>
                </c:pt>
                <c:pt idx="47688">
                  <c:v>3.6467600000000003E-2</c:v>
                </c:pt>
                <c:pt idx="47689">
                  <c:v>3.6217699999999999E-2</c:v>
                </c:pt>
                <c:pt idx="47690">
                  <c:v>3.5990399999999999E-2</c:v>
                </c:pt>
                <c:pt idx="47691">
                  <c:v>3.57863E-2</c:v>
                </c:pt>
                <c:pt idx="47692">
                  <c:v>3.56063E-2</c:v>
                </c:pt>
                <c:pt idx="47693">
                  <c:v>3.5451000000000003E-2</c:v>
                </c:pt>
                <c:pt idx="47694">
                  <c:v>3.5321100000000001E-2</c:v>
                </c:pt>
                <c:pt idx="47695">
                  <c:v>3.5217100000000001E-2</c:v>
                </c:pt>
                <c:pt idx="47696">
                  <c:v>3.51391E-2</c:v>
                </c:pt>
                <c:pt idx="47697">
                  <c:v>3.5087599999999997E-2</c:v>
                </c:pt>
                <c:pt idx="47698">
                  <c:v>3.5062700000000002E-2</c:v>
                </c:pt>
                <c:pt idx="47699">
                  <c:v>3.5064600000000001E-2</c:v>
                </c:pt>
                <c:pt idx="47700">
                  <c:v>3.5093300000000001E-2</c:v>
                </c:pt>
                <c:pt idx="47701">
                  <c:v>3.5148499999999999E-2</c:v>
                </c:pt>
                <c:pt idx="47702">
                  <c:v>3.5230299999999999E-2</c:v>
                </c:pt>
                <c:pt idx="47703">
                  <c:v>3.5338099999999997E-2</c:v>
                </c:pt>
                <c:pt idx="47704">
                  <c:v>3.5471700000000002E-2</c:v>
                </c:pt>
                <c:pt idx="47705">
                  <c:v>3.56304E-2</c:v>
                </c:pt>
                <c:pt idx="47706">
                  <c:v>3.5813699999999997E-2</c:v>
                </c:pt>
                <c:pt idx="47707">
                  <c:v>3.6021200000000003E-2</c:v>
                </c:pt>
                <c:pt idx="47708">
                  <c:v>3.6251800000000001E-2</c:v>
                </c:pt>
                <c:pt idx="47709">
                  <c:v>3.6504700000000001E-2</c:v>
                </c:pt>
                <c:pt idx="47710">
                  <c:v>3.67788E-2</c:v>
                </c:pt>
                <c:pt idx="47711">
                  <c:v>3.7073200000000001E-2</c:v>
                </c:pt>
                <c:pt idx="47712">
                  <c:v>3.7386799999999998E-2</c:v>
                </c:pt>
                <c:pt idx="47713">
                  <c:v>3.7718300000000003E-2</c:v>
                </c:pt>
                <c:pt idx="47714">
                  <c:v>3.8066500000000003E-2</c:v>
                </c:pt>
                <c:pt idx="47715">
                  <c:v>3.8429900000000003E-2</c:v>
                </c:pt>
                <c:pt idx="47716">
                  <c:v>3.8807300000000003E-2</c:v>
                </c:pt>
                <c:pt idx="47717">
                  <c:v>3.91969E-2</c:v>
                </c:pt>
                <c:pt idx="47718">
                  <c:v>3.9597399999999998E-2</c:v>
                </c:pt>
                <c:pt idx="47719">
                  <c:v>4.0006899999999998E-2</c:v>
                </c:pt>
                <c:pt idx="47720">
                  <c:v>4.04237E-2</c:v>
                </c:pt>
                <c:pt idx="47721">
                  <c:v>4.0846100000000003E-2</c:v>
                </c:pt>
                <c:pt idx="47722">
                  <c:v>4.1272200000000002E-2</c:v>
                </c:pt>
                <c:pt idx="47723">
                  <c:v>4.17002E-2</c:v>
                </c:pt>
                <c:pt idx="47724">
                  <c:v>4.2128199999999998E-2</c:v>
                </c:pt>
                <c:pt idx="47725">
                  <c:v>4.2554300000000003E-2</c:v>
                </c:pt>
                <c:pt idx="47726">
                  <c:v>4.2976399999999998E-2</c:v>
                </c:pt>
                <c:pt idx="47727">
                  <c:v>4.3392399999999998E-2</c:v>
                </c:pt>
                <c:pt idx="47728">
                  <c:v>4.3800400000000003E-2</c:v>
                </c:pt>
                <c:pt idx="47729">
                  <c:v>4.41982E-2</c:v>
                </c:pt>
                <c:pt idx="47730">
                  <c:v>4.4583699999999997E-2</c:v>
                </c:pt>
                <c:pt idx="47731">
                  <c:v>4.49547E-2</c:v>
                </c:pt>
                <c:pt idx="47732">
                  <c:v>4.5309099999999998E-2</c:v>
                </c:pt>
                <c:pt idx="47733">
                  <c:v>4.5644799999999999E-2</c:v>
                </c:pt>
                <c:pt idx="47734">
                  <c:v>4.5959699999999999E-2</c:v>
                </c:pt>
                <c:pt idx="47735">
                  <c:v>4.6251500000000001E-2</c:v>
                </c:pt>
                <c:pt idx="47736">
                  <c:v>4.65181E-2</c:v>
                </c:pt>
                <c:pt idx="47737">
                  <c:v>4.6757399999999998E-2</c:v>
                </c:pt>
                <c:pt idx="47738">
                  <c:v>4.6967399999999999E-2</c:v>
                </c:pt>
                <c:pt idx="47739">
                  <c:v>4.7145800000000002E-2</c:v>
                </c:pt>
                <c:pt idx="47740">
                  <c:v>4.7290800000000001E-2</c:v>
                </c:pt>
                <c:pt idx="47741">
                  <c:v>4.7400100000000001E-2</c:v>
                </c:pt>
                <c:pt idx="47742">
                  <c:v>4.7472E-2</c:v>
                </c:pt>
                <c:pt idx="47743">
                  <c:v>4.7504400000000002E-2</c:v>
                </c:pt>
                <c:pt idx="47744">
                  <c:v>4.74954E-2</c:v>
                </c:pt>
                <c:pt idx="47745">
                  <c:v>4.7443100000000002E-2</c:v>
                </c:pt>
                <c:pt idx="47746">
                  <c:v>4.7345900000000003E-2</c:v>
                </c:pt>
                <c:pt idx="47747">
                  <c:v>4.7201800000000002E-2</c:v>
                </c:pt>
                <c:pt idx="47748">
                  <c:v>4.70094E-2</c:v>
                </c:pt>
                <c:pt idx="47749">
                  <c:v>4.67669E-2</c:v>
                </c:pt>
                <c:pt idx="47750">
                  <c:v>4.6472800000000002E-2</c:v>
                </c:pt>
                <c:pt idx="47751">
                  <c:v>4.6125600000000003E-2</c:v>
                </c:pt>
                <c:pt idx="47752">
                  <c:v>4.5723800000000002E-2</c:v>
                </c:pt>
                <c:pt idx="47753">
                  <c:v>4.5266099999999997E-2</c:v>
                </c:pt>
                <c:pt idx="47754">
                  <c:v>4.4751100000000002E-2</c:v>
                </c:pt>
                <c:pt idx="47755">
                  <c:v>4.4177899999999999E-2</c:v>
                </c:pt>
                <c:pt idx="47756">
                  <c:v>4.3545199999999999E-2</c:v>
                </c:pt>
                <c:pt idx="47757">
                  <c:v>4.28522E-2</c:v>
                </c:pt>
                <c:pt idx="47758">
                  <c:v>4.2098099999999999E-2</c:v>
                </c:pt>
                <c:pt idx="47759">
                  <c:v>4.1282100000000002E-2</c:v>
                </c:pt>
                <c:pt idx="47760">
                  <c:v>4.0403599999999998E-2</c:v>
                </c:pt>
                <c:pt idx="47761">
                  <c:v>3.94621E-2</c:v>
                </c:pt>
                <c:pt idx="47762">
                  <c:v>3.8457199999999997E-2</c:v>
                </c:pt>
                <c:pt idx="47763">
                  <c:v>3.7388499999999998E-2</c:v>
                </c:pt>
                <c:pt idx="47764">
                  <c:v>3.6255900000000001E-2</c:v>
                </c:pt>
                <c:pt idx="47765">
                  <c:v>3.5059399999999998E-2</c:v>
                </c:pt>
                <c:pt idx="47766">
                  <c:v>3.3799099999999999E-2</c:v>
                </c:pt>
                <c:pt idx="47767">
                  <c:v>3.24751E-2</c:v>
                </c:pt>
                <c:pt idx="47768">
                  <c:v>3.1087799999999999E-2</c:v>
                </c:pt>
                <c:pt idx="47769">
                  <c:v>2.96376E-2</c:v>
                </c:pt>
                <c:pt idx="47770">
                  <c:v>2.81251E-2</c:v>
                </c:pt>
                <c:pt idx="47771">
                  <c:v>2.6550799999999999E-2</c:v>
                </c:pt>
                <c:pt idx="47772">
                  <c:v>2.4915799999999998E-2</c:v>
                </c:pt>
                <c:pt idx="47773">
                  <c:v>2.32208E-2</c:v>
                </c:pt>
                <c:pt idx="47774">
                  <c:v>2.1466900000000001E-2</c:v>
                </c:pt>
                <c:pt idx="47775">
                  <c:v>1.9655300000000001E-2</c:v>
                </c:pt>
                <c:pt idx="47776">
                  <c:v>1.7787399999999998E-2</c:v>
                </c:pt>
                <c:pt idx="47777">
                  <c:v>1.5864400000000001E-2</c:v>
                </c:pt>
                <c:pt idx="47778">
                  <c:v>1.3887999999999999E-2</c:v>
                </c:pt>
                <c:pt idx="47779">
                  <c:v>1.1859700000000001E-2</c:v>
                </c:pt>
                <c:pt idx="47780" formatCode="0.00E+00">
                  <c:v>9.7814700000000004E-3</c:v>
                </c:pt>
                <c:pt idx="47781" formatCode="0.00E+00">
                  <c:v>7.6550400000000001E-3</c:v>
                </c:pt>
                <c:pt idx="47782" formatCode="0.00E+00">
                  <c:v>5.4823900000000002E-3</c:v>
                </c:pt>
                <c:pt idx="47783" formatCode="0.00E+00">
                  <c:v>3.2655200000000001E-3</c:v>
                </c:pt>
                <c:pt idx="47784" formatCode="0.00E+00">
                  <c:v>1.0065499999999999E-3</c:v>
                </c:pt>
                <c:pt idx="47785" formatCode="0.00E+00">
                  <c:v>-1.29221E-3</c:v>
                </c:pt>
                <c:pt idx="47786" formatCode="0.00E+00">
                  <c:v>-3.6283999999999999E-3</c:v>
                </c:pt>
                <c:pt idx="47787" formatCode="0.00E+00">
                  <c:v>-5.9995300000000003E-3</c:v>
                </c:pt>
                <c:pt idx="47788" formatCode="0.00E+00">
                  <c:v>-8.4030200000000006E-3</c:v>
                </c:pt>
                <c:pt idx="47789">
                  <c:v>-1.0836200000000001E-2</c:v>
                </c:pt>
                <c:pt idx="47790">
                  <c:v>-1.32964E-2</c:v>
                </c:pt>
                <c:pt idx="47791">
                  <c:v>-1.5780599999999999E-2</c:v>
                </c:pt>
                <c:pt idx="47792">
                  <c:v>-1.82861E-2</c:v>
                </c:pt>
                <c:pt idx="47793">
                  <c:v>-2.08098E-2</c:v>
                </c:pt>
                <c:pt idx="47794">
                  <c:v>-2.3348600000000001E-2</c:v>
                </c:pt>
                <c:pt idx="47795">
                  <c:v>-2.58994E-2</c:v>
                </c:pt>
                <c:pt idx="47796">
                  <c:v>-2.8459100000000001E-2</c:v>
                </c:pt>
                <c:pt idx="47797">
                  <c:v>-3.1024400000000001E-2</c:v>
                </c:pt>
                <c:pt idx="47798">
                  <c:v>-3.3591999999999997E-2</c:v>
                </c:pt>
                <c:pt idx="47799">
                  <c:v>-3.6158599999999999E-2</c:v>
                </c:pt>
                <c:pt idx="47800">
                  <c:v>-3.87208E-2</c:v>
                </c:pt>
                <c:pt idx="47801">
                  <c:v>-4.1275100000000002E-2</c:v>
                </c:pt>
                <c:pt idx="47802">
                  <c:v>-4.3818200000000002E-2</c:v>
                </c:pt>
                <c:pt idx="47803">
                  <c:v>-4.6346600000000002E-2</c:v>
                </c:pt>
                <c:pt idx="47804">
                  <c:v>-4.8856799999999999E-2</c:v>
                </c:pt>
                <c:pt idx="47805">
                  <c:v>-5.1345200000000001E-2</c:v>
                </c:pt>
                <c:pt idx="47806">
                  <c:v>-5.3808399999999999E-2</c:v>
                </c:pt>
                <c:pt idx="47807">
                  <c:v>-5.6242899999999998E-2</c:v>
                </c:pt>
                <c:pt idx="47808">
                  <c:v>-5.8645200000000001E-2</c:v>
                </c:pt>
                <c:pt idx="47809">
                  <c:v>-6.1011700000000002E-2</c:v>
                </c:pt>
                <c:pt idx="47810">
                  <c:v>-6.3339099999999995E-2</c:v>
                </c:pt>
                <c:pt idx="47811">
                  <c:v>-6.5623799999999996E-2</c:v>
                </c:pt>
                <c:pt idx="47812">
                  <c:v>-6.7862400000000003E-2</c:v>
                </c:pt>
                <c:pt idx="47813">
                  <c:v>-7.0051600000000006E-2</c:v>
                </c:pt>
                <c:pt idx="47814">
                  <c:v>-7.2187899999999999E-2</c:v>
                </c:pt>
                <c:pt idx="47815">
                  <c:v>-7.4268100000000004E-2</c:v>
                </c:pt>
                <c:pt idx="47816">
                  <c:v>-7.6288900000000007E-2</c:v>
                </c:pt>
                <c:pt idx="47817">
                  <c:v>-7.82471E-2</c:v>
                </c:pt>
                <c:pt idx="47818">
                  <c:v>-8.0139500000000002E-2</c:v>
                </c:pt>
                <c:pt idx="47819">
                  <c:v>-8.19632E-2</c:v>
                </c:pt>
                <c:pt idx="47820">
                  <c:v>-8.3714999999999998E-2</c:v>
                </c:pt>
                <c:pt idx="47821">
                  <c:v>-8.5392099999999999E-2</c:v>
                </c:pt>
                <c:pt idx="47822">
                  <c:v>-8.6991600000000002E-2</c:v>
                </c:pt>
                <c:pt idx="47823">
                  <c:v>-8.8510800000000001E-2</c:v>
                </c:pt>
                <c:pt idx="47824">
                  <c:v>-8.9946899999999996E-2</c:v>
                </c:pt>
                <c:pt idx="47825">
                  <c:v>-9.1297600000000007E-2</c:v>
                </c:pt>
                <c:pt idx="47826">
                  <c:v>-9.2560199999999995E-2</c:v>
                </c:pt>
                <c:pt idx="47827">
                  <c:v>-9.3732399999999994E-2</c:v>
                </c:pt>
                <c:pt idx="47828">
                  <c:v>-9.4812099999999996E-2</c:v>
                </c:pt>
                <c:pt idx="47829">
                  <c:v>-9.5796999999999993E-2</c:v>
                </c:pt>
                <c:pt idx="47830">
                  <c:v>-9.6685199999999999E-2</c:v>
                </c:pt>
                <c:pt idx="47831">
                  <c:v>-9.74748E-2</c:v>
                </c:pt>
                <c:pt idx="47832">
                  <c:v>-9.8164000000000001E-2</c:v>
                </c:pt>
                <c:pt idx="47833">
                  <c:v>-9.8751199999999997E-2</c:v>
                </c:pt>
                <c:pt idx="47834">
                  <c:v>-9.9234900000000001E-2</c:v>
                </c:pt>
                <c:pt idx="47835">
                  <c:v>-9.9613800000000002E-2</c:v>
                </c:pt>
                <c:pt idx="47836">
                  <c:v>-9.9886600000000006E-2</c:v>
                </c:pt>
                <c:pt idx="47837">
                  <c:v>-0.100052</c:v>
                </c:pt>
                <c:pt idx="47838">
                  <c:v>-0.10011</c:v>
                </c:pt>
                <c:pt idx="47839">
                  <c:v>-0.100059</c:v>
                </c:pt>
                <c:pt idx="47840">
                  <c:v>-9.9898200000000006E-2</c:v>
                </c:pt>
                <c:pt idx="47841">
                  <c:v>-9.9627599999999997E-2</c:v>
                </c:pt>
                <c:pt idx="47842">
                  <c:v>-9.9246699999999993E-2</c:v>
                </c:pt>
                <c:pt idx="47843">
                  <c:v>-9.8755399999999993E-2</c:v>
                </c:pt>
                <c:pt idx="47844">
                  <c:v>-9.8153599999999994E-2</c:v>
                </c:pt>
                <c:pt idx="47845">
                  <c:v>-9.74415E-2</c:v>
                </c:pt>
                <c:pt idx="47846">
                  <c:v>-9.6619300000000005E-2</c:v>
                </c:pt>
                <c:pt idx="47847">
                  <c:v>-9.5687400000000006E-2</c:v>
                </c:pt>
                <c:pt idx="47848">
                  <c:v>-9.4646599999999997E-2</c:v>
                </c:pt>
                <c:pt idx="47849">
                  <c:v>-9.3497399999999994E-2</c:v>
                </c:pt>
                <c:pt idx="47850">
                  <c:v>-9.2240900000000001E-2</c:v>
                </c:pt>
                <c:pt idx="47851">
                  <c:v>-9.0878E-2</c:v>
                </c:pt>
                <c:pt idx="47852">
                  <c:v>-8.9410000000000003E-2</c:v>
                </c:pt>
                <c:pt idx="47853">
                  <c:v>-8.7838299999999994E-2</c:v>
                </c:pt>
                <c:pt idx="47854">
                  <c:v>-8.6164299999999999E-2</c:v>
                </c:pt>
                <c:pt idx="47855">
                  <c:v>-8.4389699999999998E-2</c:v>
                </c:pt>
                <c:pt idx="47856">
                  <c:v>-8.2516400000000004E-2</c:v>
                </c:pt>
                <c:pt idx="47857">
                  <c:v>-8.0546199999999998E-2</c:v>
                </c:pt>
                <c:pt idx="47858">
                  <c:v>-7.8481200000000001E-2</c:v>
                </c:pt>
                <c:pt idx="47859">
                  <c:v>-7.6323699999999994E-2</c:v>
                </c:pt>
                <c:pt idx="47860">
                  <c:v>-7.40759E-2</c:v>
                </c:pt>
                <c:pt idx="47861">
                  <c:v>-7.1740499999999999E-2</c:v>
                </c:pt>
                <c:pt idx="47862">
                  <c:v>-6.9320000000000007E-2</c:v>
                </c:pt>
                <c:pt idx="47863">
                  <c:v>-6.6817199999999993E-2</c:v>
                </c:pt>
                <c:pt idx="47864">
                  <c:v>-6.4234899999999998E-2</c:v>
                </c:pt>
                <c:pt idx="47865">
                  <c:v>-6.1575999999999999E-2</c:v>
                </c:pt>
                <c:pt idx="47866">
                  <c:v>-5.8843800000000002E-2</c:v>
                </c:pt>
                <c:pt idx="47867">
                  <c:v>-5.6041300000000002E-2</c:v>
                </c:pt>
                <c:pt idx="47868">
                  <c:v>-5.3171900000000001E-2</c:v>
                </c:pt>
                <c:pt idx="47869">
                  <c:v>-5.0238999999999999E-2</c:v>
                </c:pt>
                <c:pt idx="47870">
                  <c:v>-4.7246000000000003E-2</c:v>
                </c:pt>
                <c:pt idx="47871">
                  <c:v>-4.4196600000000003E-2</c:v>
                </c:pt>
                <c:pt idx="47872">
                  <c:v>-4.1094400000000003E-2</c:v>
                </c:pt>
                <c:pt idx="47873">
                  <c:v>-3.7943200000000003E-2</c:v>
                </c:pt>
                <c:pt idx="47874">
                  <c:v>-3.4746699999999998E-2</c:v>
                </c:pt>
                <c:pt idx="47875">
                  <c:v>-3.1508899999999999E-2</c:v>
                </c:pt>
                <c:pt idx="47876">
                  <c:v>-2.8233600000000001E-2</c:v>
                </c:pt>
                <c:pt idx="47877">
                  <c:v>-2.4924999999999999E-2</c:v>
                </c:pt>
                <c:pt idx="47878">
                  <c:v>-2.1586999999999999E-2</c:v>
                </c:pt>
                <c:pt idx="47879">
                  <c:v>-1.8223699999999999E-2</c:v>
                </c:pt>
                <c:pt idx="47880">
                  <c:v>-1.48392E-2</c:v>
                </c:pt>
                <c:pt idx="47881">
                  <c:v>-1.14377E-2</c:v>
                </c:pt>
                <c:pt idx="47882" formatCode="0.00E+00">
                  <c:v>-8.0234399999999997E-3</c:v>
                </c:pt>
                <c:pt idx="47883" formatCode="0.00E+00">
                  <c:v>-4.6005400000000002E-3</c:v>
                </c:pt>
                <c:pt idx="47884" formatCode="0.00E+00">
                  <c:v>-1.17322E-3</c:v>
                </c:pt>
                <c:pt idx="47885" formatCode="0.00E+00">
                  <c:v>2.25428E-3</c:v>
                </c:pt>
                <c:pt idx="47886" formatCode="0.00E+00">
                  <c:v>5.6777599999999996E-3</c:v>
                </c:pt>
                <c:pt idx="47887" formatCode="0.00E+00">
                  <c:v>9.0930000000000004E-3</c:v>
                </c:pt>
                <c:pt idx="47888">
                  <c:v>1.24958E-2</c:v>
                </c:pt>
                <c:pt idx="47889">
                  <c:v>1.5882E-2</c:v>
                </c:pt>
                <c:pt idx="47890">
                  <c:v>1.9247400000000001E-2</c:v>
                </c:pt>
                <c:pt idx="47891">
                  <c:v>2.2587900000000001E-2</c:v>
                </c:pt>
                <c:pt idx="47892">
                  <c:v>2.5899499999999999E-2</c:v>
                </c:pt>
                <c:pt idx="47893">
                  <c:v>2.9177999999999999E-2</c:v>
                </c:pt>
                <c:pt idx="47894">
                  <c:v>3.2419499999999997E-2</c:v>
                </c:pt>
                <c:pt idx="47895">
                  <c:v>3.5620100000000002E-2</c:v>
                </c:pt>
                <c:pt idx="47896">
                  <c:v>3.8775799999999999E-2</c:v>
                </c:pt>
                <c:pt idx="47897">
                  <c:v>4.1882999999999997E-2</c:v>
                </c:pt>
                <c:pt idx="47898">
                  <c:v>4.4937699999999997E-2</c:v>
                </c:pt>
                <c:pt idx="47899">
                  <c:v>4.7936399999999997E-2</c:v>
                </c:pt>
                <c:pt idx="47900">
                  <c:v>5.08756E-2</c:v>
                </c:pt>
                <c:pt idx="47901">
                  <c:v>5.3751599999999997E-2</c:v>
                </c:pt>
                <c:pt idx="47902">
                  <c:v>5.6561199999999999E-2</c:v>
                </c:pt>
                <c:pt idx="47903">
                  <c:v>5.9301E-2</c:v>
                </c:pt>
                <c:pt idx="47904">
                  <c:v>6.1967899999999999E-2</c:v>
                </c:pt>
                <c:pt idx="47905">
                  <c:v>6.4558699999999997E-2</c:v>
                </c:pt>
                <c:pt idx="47906">
                  <c:v>6.7070500000000005E-2</c:v>
                </c:pt>
                <c:pt idx="47907">
                  <c:v>6.9500400000000004E-2</c:v>
                </c:pt>
                <c:pt idx="47908">
                  <c:v>7.1845699999999998E-2</c:v>
                </c:pt>
                <c:pt idx="47909">
                  <c:v>7.4103799999999997E-2</c:v>
                </c:pt>
                <c:pt idx="47910">
                  <c:v>7.6272300000000001E-2</c:v>
                </c:pt>
                <c:pt idx="47911">
                  <c:v>7.8348600000000004E-2</c:v>
                </c:pt>
                <c:pt idx="47912">
                  <c:v>8.0330700000000005E-2</c:v>
                </c:pt>
                <c:pt idx="47913">
                  <c:v>8.2216499999999998E-2</c:v>
                </c:pt>
                <c:pt idx="47914">
                  <c:v>8.4003999999999995E-2</c:v>
                </c:pt>
                <c:pt idx="47915">
                  <c:v>8.5691400000000001E-2</c:v>
                </c:pt>
                <c:pt idx="47916">
                  <c:v>8.7277099999999996E-2</c:v>
                </c:pt>
                <c:pt idx="47917">
                  <c:v>8.8759500000000005E-2</c:v>
                </c:pt>
                <c:pt idx="47918">
                  <c:v>9.0137300000000004E-2</c:v>
                </c:pt>
                <c:pt idx="47919">
                  <c:v>9.1409299999999999E-2</c:v>
                </c:pt>
                <c:pt idx="47920">
                  <c:v>9.2574500000000004E-2</c:v>
                </c:pt>
                <c:pt idx="47921">
                  <c:v>9.3631800000000001E-2</c:v>
                </c:pt>
                <c:pt idx="47922">
                  <c:v>9.4580700000000004E-2</c:v>
                </c:pt>
                <c:pt idx="47923">
                  <c:v>9.5420400000000002E-2</c:v>
                </c:pt>
                <c:pt idx="47924">
                  <c:v>9.61505E-2</c:v>
                </c:pt>
                <c:pt idx="47925">
                  <c:v>9.6770800000000004E-2</c:v>
                </c:pt>
                <c:pt idx="47926">
                  <c:v>9.7281000000000006E-2</c:v>
                </c:pt>
                <c:pt idx="47927">
                  <c:v>9.7681299999999999E-2</c:v>
                </c:pt>
                <c:pt idx="47928">
                  <c:v>9.7971699999999995E-2</c:v>
                </c:pt>
                <c:pt idx="47929">
                  <c:v>9.8152699999999996E-2</c:v>
                </c:pt>
                <c:pt idx="47930">
                  <c:v>9.8224599999999995E-2</c:v>
                </c:pt>
                <c:pt idx="47931">
                  <c:v>9.8187999999999998E-2</c:v>
                </c:pt>
                <c:pt idx="47932">
                  <c:v>9.8043900000000003E-2</c:v>
                </c:pt>
                <c:pt idx="47933">
                  <c:v>9.7792900000000002E-2</c:v>
                </c:pt>
                <c:pt idx="47934">
                  <c:v>9.7436300000000003E-2</c:v>
                </c:pt>
                <c:pt idx="47935">
                  <c:v>9.6975199999999998E-2</c:v>
                </c:pt>
                <c:pt idx="47936">
                  <c:v>9.6410999999999997E-2</c:v>
                </c:pt>
                <c:pt idx="47937">
                  <c:v>9.5744999999999997E-2</c:v>
                </c:pt>
                <c:pt idx="47938">
                  <c:v>9.4978900000000005E-2</c:v>
                </c:pt>
                <c:pt idx="47939">
                  <c:v>9.4114500000000004E-2</c:v>
                </c:pt>
                <c:pt idx="47940">
                  <c:v>9.3153600000000003E-2</c:v>
                </c:pt>
                <c:pt idx="47941">
                  <c:v>9.2098200000000005E-2</c:v>
                </c:pt>
                <c:pt idx="47942">
                  <c:v>9.0950299999999998E-2</c:v>
                </c:pt>
                <c:pt idx="47943">
                  <c:v>8.9712200000000006E-2</c:v>
                </c:pt>
                <c:pt idx="47944">
                  <c:v>8.8386199999999998E-2</c:v>
                </c:pt>
                <c:pt idx="47945">
                  <c:v>8.6974700000000002E-2</c:v>
                </c:pt>
                <c:pt idx="47946">
                  <c:v>8.5480299999999995E-2</c:v>
                </c:pt>
                <c:pt idx="47947">
                  <c:v>8.3905599999999997E-2</c:v>
                </c:pt>
                <c:pt idx="47948">
                  <c:v>8.2253300000000001E-2</c:v>
                </c:pt>
                <c:pt idx="47949">
                  <c:v>8.0526299999999995E-2</c:v>
                </c:pt>
                <c:pt idx="47950">
                  <c:v>7.87273E-2</c:v>
                </c:pt>
                <c:pt idx="47951">
                  <c:v>7.6859499999999997E-2</c:v>
                </c:pt>
                <c:pt idx="47952">
                  <c:v>7.4925800000000001E-2</c:v>
                </c:pt>
                <c:pt idx="47953">
                  <c:v>7.2929300000000002E-2</c:v>
                </c:pt>
                <c:pt idx="47954">
                  <c:v>7.0873199999999997E-2</c:v>
                </c:pt>
                <c:pt idx="47955">
                  <c:v>6.8760799999999997E-2</c:v>
                </c:pt>
                <c:pt idx="47956">
                  <c:v>6.6595299999999996E-2</c:v>
                </c:pt>
                <c:pt idx="47957">
                  <c:v>6.4380099999999996E-2</c:v>
                </c:pt>
                <c:pt idx="47958">
                  <c:v>6.2118399999999997E-2</c:v>
                </c:pt>
                <c:pt idx="47959">
                  <c:v>5.98138E-2</c:v>
                </c:pt>
                <c:pt idx="47960">
                  <c:v>5.7469600000000003E-2</c:v>
                </c:pt>
                <c:pt idx="47961">
                  <c:v>5.5089399999999997E-2</c:v>
                </c:pt>
                <c:pt idx="47962">
                  <c:v>5.2676399999999998E-2</c:v>
                </c:pt>
                <c:pt idx="47963">
                  <c:v>5.0234399999999998E-2</c:v>
                </c:pt>
                <c:pt idx="47964">
                  <c:v>4.7766599999999999E-2</c:v>
                </c:pt>
                <c:pt idx="47965">
                  <c:v>4.5276700000000003E-2</c:v>
                </c:pt>
                <c:pt idx="47966">
                  <c:v>4.2768100000000003E-2</c:v>
                </c:pt>
                <c:pt idx="47967">
                  <c:v>4.0244299999999997E-2</c:v>
                </c:pt>
                <c:pt idx="47968">
                  <c:v>3.7708699999999998E-2</c:v>
                </c:pt>
                <c:pt idx="47969">
                  <c:v>3.5164800000000003E-2</c:v>
                </c:pt>
                <c:pt idx="47970">
                  <c:v>3.2615900000000003E-2</c:v>
                </c:pt>
                <c:pt idx="47971">
                  <c:v>3.0065499999999998E-2</c:v>
                </c:pt>
                <c:pt idx="47972">
                  <c:v>2.75169E-2</c:v>
                </c:pt>
                <c:pt idx="47973">
                  <c:v>2.49734E-2</c:v>
                </c:pt>
                <c:pt idx="47974">
                  <c:v>2.2438099999999999E-2</c:v>
                </c:pt>
                <c:pt idx="47975">
                  <c:v>1.9914500000000002E-2</c:v>
                </c:pt>
                <c:pt idx="47976">
                  <c:v>1.7405400000000001E-2</c:v>
                </c:pt>
                <c:pt idx="47977">
                  <c:v>1.4914200000000001E-2</c:v>
                </c:pt>
                <c:pt idx="47978">
                  <c:v>1.2443600000000001E-2</c:v>
                </c:pt>
                <c:pt idx="47979" formatCode="0.00E+00">
                  <c:v>9.9967800000000002E-3</c:v>
                </c:pt>
                <c:pt idx="47980" formatCode="0.00E+00">
                  <c:v>7.57648E-3</c:v>
                </c:pt>
                <c:pt idx="47981" formatCode="0.00E+00">
                  <c:v>5.1855199999999999E-3</c:v>
                </c:pt>
                <c:pt idx="47982" formatCode="0.00E+00">
                  <c:v>2.8265999999999999E-3</c:v>
                </c:pt>
                <c:pt idx="47983" formatCode="0.00E+00">
                  <c:v>5.0232499999999997E-4</c:v>
                </c:pt>
                <c:pt idx="47984" formatCode="0.00E+00">
                  <c:v>-1.78477E-3</c:v>
                </c:pt>
                <c:pt idx="47985" formatCode="0.00E+00">
                  <c:v>-4.0322500000000002E-3</c:v>
                </c:pt>
                <c:pt idx="47986" formatCode="0.00E+00">
                  <c:v>-6.2377800000000001E-3</c:v>
                </c:pt>
                <c:pt idx="47987" formatCode="0.00E+00">
                  <c:v>-8.3991199999999995E-3</c:v>
                </c:pt>
                <c:pt idx="47988">
                  <c:v>-1.05142E-2</c:v>
                </c:pt>
                <c:pt idx="47989">
                  <c:v>-1.25808E-2</c:v>
                </c:pt>
                <c:pt idx="47990">
                  <c:v>-1.4597199999999999E-2</c:v>
                </c:pt>
                <c:pt idx="47991">
                  <c:v>-1.6561599999999999E-2</c:v>
                </c:pt>
                <c:pt idx="47992">
                  <c:v>-1.8472100000000002E-2</c:v>
                </c:pt>
                <c:pt idx="47993">
                  <c:v>-2.03273E-2</c:v>
                </c:pt>
                <c:pt idx="47994">
                  <c:v>-2.2125599999999999E-2</c:v>
                </c:pt>
                <c:pt idx="47995">
                  <c:v>-2.38657E-2</c:v>
                </c:pt>
                <c:pt idx="47996">
                  <c:v>-2.55464E-2</c:v>
                </c:pt>
                <c:pt idx="47997">
                  <c:v>-2.71665E-2</c:v>
                </c:pt>
                <c:pt idx="47998">
                  <c:v>-2.8725000000000001E-2</c:v>
                </c:pt>
                <c:pt idx="47999">
                  <c:v>-3.0221000000000001E-2</c:v>
                </c:pt>
                <c:pt idx="48000">
                  <c:v>-3.1653800000000003E-2</c:v>
                </c:pt>
                <c:pt idx="48001">
                  <c:v>-3.3022799999999998E-2</c:v>
                </c:pt>
                <c:pt idx="48002">
                  <c:v>-3.4327299999999998E-2</c:v>
                </c:pt>
                <c:pt idx="48003">
                  <c:v>-3.5567000000000001E-2</c:v>
                </c:pt>
                <c:pt idx="48004">
                  <c:v>-3.6741500000000003E-2</c:v>
                </c:pt>
                <c:pt idx="48005">
                  <c:v>-3.7850799999999997E-2</c:v>
                </c:pt>
                <c:pt idx="48006">
                  <c:v>-3.8894699999999997E-2</c:v>
                </c:pt>
                <c:pt idx="48007">
                  <c:v>-3.98733E-2</c:v>
                </c:pt>
                <c:pt idx="48008">
                  <c:v>-4.0786700000000002E-2</c:v>
                </c:pt>
                <c:pt idx="48009">
                  <c:v>-4.16353E-2</c:v>
                </c:pt>
                <c:pt idx="48010">
                  <c:v>-4.2419400000000003E-2</c:v>
                </c:pt>
                <c:pt idx="48011">
                  <c:v>-4.3139499999999997E-2</c:v>
                </c:pt>
                <c:pt idx="48012">
                  <c:v>-4.37962E-2</c:v>
                </c:pt>
                <c:pt idx="48013">
                  <c:v>-4.4390199999999998E-2</c:v>
                </c:pt>
                <c:pt idx="48014">
                  <c:v>-4.4922299999999998E-2</c:v>
                </c:pt>
                <c:pt idx="48015">
                  <c:v>-4.5393299999999998E-2</c:v>
                </c:pt>
                <c:pt idx="48016">
                  <c:v>-4.5804400000000002E-2</c:v>
                </c:pt>
                <c:pt idx="48017">
                  <c:v>-4.6156599999999999E-2</c:v>
                </c:pt>
                <c:pt idx="48018">
                  <c:v>-4.6450900000000003E-2</c:v>
                </c:pt>
                <c:pt idx="48019">
                  <c:v>-4.6688800000000003E-2</c:v>
                </c:pt>
                <c:pt idx="48020">
                  <c:v>-4.6871500000000003E-2</c:v>
                </c:pt>
                <c:pt idx="48021">
                  <c:v>-4.7000399999999998E-2</c:v>
                </c:pt>
                <c:pt idx="48022">
                  <c:v>-4.7077000000000001E-2</c:v>
                </c:pt>
                <c:pt idx="48023">
                  <c:v>-4.7102900000000003E-2</c:v>
                </c:pt>
                <c:pt idx="48024">
                  <c:v>-4.7079700000000002E-2</c:v>
                </c:pt>
                <c:pt idx="48025">
                  <c:v>-4.7009000000000002E-2</c:v>
                </c:pt>
                <c:pt idx="48026">
                  <c:v>-4.6892700000000002E-2</c:v>
                </c:pt>
                <c:pt idx="48027">
                  <c:v>-4.67324E-2</c:v>
                </c:pt>
                <c:pt idx="48028">
                  <c:v>-4.6530000000000002E-2</c:v>
                </c:pt>
                <c:pt idx="48029">
                  <c:v>-4.6287500000000002E-2</c:v>
                </c:pt>
                <c:pt idx="48030">
                  <c:v>-4.6006699999999998E-2</c:v>
                </c:pt>
                <c:pt idx="48031">
                  <c:v>-4.5689599999999997E-2</c:v>
                </c:pt>
                <c:pt idx="48032">
                  <c:v>-4.5338099999999999E-2</c:v>
                </c:pt>
                <c:pt idx="48033">
                  <c:v>-4.4954300000000003E-2</c:v>
                </c:pt>
                <c:pt idx="48034">
                  <c:v>-4.4540299999999998E-2</c:v>
                </c:pt>
                <c:pt idx="48035">
                  <c:v>-4.4097999999999998E-2</c:v>
                </c:pt>
                <c:pt idx="48036">
                  <c:v>-4.3629599999999998E-2</c:v>
                </c:pt>
                <c:pt idx="48037">
                  <c:v>-4.3137000000000002E-2</c:v>
                </c:pt>
                <c:pt idx="48038">
                  <c:v>-4.2622399999999998E-2</c:v>
                </c:pt>
                <c:pt idx="48039">
                  <c:v>-4.2087899999999998E-2</c:v>
                </c:pt>
                <c:pt idx="48040">
                  <c:v>-4.1535500000000003E-2</c:v>
                </c:pt>
                <c:pt idx="48041">
                  <c:v>-4.0967200000000002E-2</c:v>
                </c:pt>
                <c:pt idx="48042">
                  <c:v>-4.03851E-2</c:v>
                </c:pt>
                <c:pt idx="48043">
                  <c:v>-3.9791300000000002E-2</c:v>
                </c:pt>
                <c:pt idx="48044">
                  <c:v>-3.9187699999999999E-2</c:v>
                </c:pt>
                <c:pt idx="48045">
                  <c:v>-3.8576199999999998E-2</c:v>
                </c:pt>
                <c:pt idx="48046">
                  <c:v>-3.7958899999999997E-2</c:v>
                </c:pt>
                <c:pt idx="48047">
                  <c:v>-3.7337599999999999E-2</c:v>
                </c:pt>
                <c:pt idx="48048">
                  <c:v>-3.6714200000000002E-2</c:v>
                </c:pt>
                <c:pt idx="48049">
                  <c:v>-3.6090499999999998E-2</c:v>
                </c:pt>
                <c:pt idx="48050">
                  <c:v>-3.5468199999999998E-2</c:v>
                </c:pt>
                <c:pt idx="48051">
                  <c:v>-3.4849100000000001E-2</c:v>
                </c:pt>
                <c:pt idx="48052">
                  <c:v>-3.4234899999999999E-2</c:v>
                </c:pt>
                <c:pt idx="48053">
                  <c:v>-3.36271E-2</c:v>
                </c:pt>
                <c:pt idx="48054">
                  <c:v>-3.3027300000000002E-2</c:v>
                </c:pt>
                <c:pt idx="48055">
                  <c:v>-3.2437000000000001E-2</c:v>
                </c:pt>
                <c:pt idx="48056">
                  <c:v>-3.18576E-2</c:v>
                </c:pt>
                <c:pt idx="48057">
                  <c:v>-3.12903E-2</c:v>
                </c:pt>
                <c:pt idx="48058">
                  <c:v>-3.0736599999999999E-2</c:v>
                </c:pt>
                <c:pt idx="48059">
                  <c:v>-3.0197600000000002E-2</c:v>
                </c:pt>
                <c:pt idx="48060">
                  <c:v>-2.9674300000000001E-2</c:v>
                </c:pt>
                <c:pt idx="48061">
                  <c:v>-2.91679E-2</c:v>
                </c:pt>
                <c:pt idx="48062">
                  <c:v>-2.8679400000000001E-2</c:v>
                </c:pt>
                <c:pt idx="48063">
                  <c:v>-2.8209399999999999E-2</c:v>
                </c:pt>
                <c:pt idx="48064">
                  <c:v>-2.7758999999999999E-2</c:v>
                </c:pt>
                <c:pt idx="48065">
                  <c:v>-2.7328700000000001E-2</c:v>
                </c:pt>
                <c:pt idx="48066">
                  <c:v>-2.6919200000000001E-2</c:v>
                </c:pt>
                <c:pt idx="48067">
                  <c:v>-2.6531099999999998E-2</c:v>
                </c:pt>
                <c:pt idx="48068">
                  <c:v>-2.6164699999999999E-2</c:v>
                </c:pt>
                <c:pt idx="48069">
                  <c:v>-2.58204E-2</c:v>
                </c:pt>
                <c:pt idx="48070">
                  <c:v>-2.54985E-2</c:v>
                </c:pt>
                <c:pt idx="48071">
                  <c:v>-2.5199099999999999E-2</c:v>
                </c:pt>
                <c:pt idx="48072">
                  <c:v>-2.4922400000000001E-2</c:v>
                </c:pt>
                <c:pt idx="48073">
                  <c:v>-2.46684E-2</c:v>
                </c:pt>
                <c:pt idx="48074">
                  <c:v>-2.4436900000000001E-2</c:v>
                </c:pt>
                <c:pt idx="48075">
                  <c:v>-2.4227800000000001E-2</c:v>
                </c:pt>
                <c:pt idx="48076">
                  <c:v>-2.4040800000000001E-2</c:v>
                </c:pt>
                <c:pt idx="48077">
                  <c:v>-2.3875500000000001E-2</c:v>
                </c:pt>
                <c:pt idx="48078">
                  <c:v>-2.3731599999999999E-2</c:v>
                </c:pt>
                <c:pt idx="48079">
                  <c:v>-2.3608400000000002E-2</c:v>
                </c:pt>
                <c:pt idx="48080">
                  <c:v>-2.3505499999999999E-2</c:v>
                </c:pt>
                <c:pt idx="48081">
                  <c:v>-2.3422100000000001E-2</c:v>
                </c:pt>
                <c:pt idx="48082">
                  <c:v>-2.33575E-2</c:v>
                </c:pt>
                <c:pt idx="48083">
                  <c:v>-2.33107E-2</c:v>
                </c:pt>
                <c:pt idx="48084">
                  <c:v>-2.3281E-2</c:v>
                </c:pt>
                <c:pt idx="48085">
                  <c:v>-2.3267300000000001E-2</c:v>
                </c:pt>
                <c:pt idx="48086">
                  <c:v>-2.32686E-2</c:v>
                </c:pt>
                <c:pt idx="48087">
                  <c:v>-2.32838E-2</c:v>
                </c:pt>
                <c:pt idx="48088">
                  <c:v>-2.3311700000000001E-2</c:v>
                </c:pt>
                <c:pt idx="48089">
                  <c:v>-2.3351E-2</c:v>
                </c:pt>
                <c:pt idx="48090">
                  <c:v>-2.3400399999999998E-2</c:v>
                </c:pt>
                <c:pt idx="48091">
                  <c:v>-2.3458699999999999E-2</c:v>
                </c:pt>
                <c:pt idx="48092">
                  <c:v>-2.3524400000000001E-2</c:v>
                </c:pt>
                <c:pt idx="48093">
                  <c:v>-2.3595999999999999E-2</c:v>
                </c:pt>
                <c:pt idx="48094">
                  <c:v>-2.3672100000000001E-2</c:v>
                </c:pt>
                <c:pt idx="48095">
                  <c:v>-2.3751100000000001E-2</c:v>
                </c:pt>
                <c:pt idx="48096">
                  <c:v>-2.3831499999999999E-2</c:v>
                </c:pt>
                <c:pt idx="48097">
                  <c:v>-2.3911700000000001E-2</c:v>
                </c:pt>
                <c:pt idx="48098">
                  <c:v>-2.39901E-2</c:v>
                </c:pt>
                <c:pt idx="48099">
                  <c:v>-2.40649E-2</c:v>
                </c:pt>
                <c:pt idx="48100">
                  <c:v>-2.4134599999999999E-2</c:v>
                </c:pt>
                <c:pt idx="48101">
                  <c:v>-2.4197400000000001E-2</c:v>
                </c:pt>
                <c:pt idx="48102">
                  <c:v>-2.42518E-2</c:v>
                </c:pt>
                <c:pt idx="48103">
                  <c:v>-2.4295799999999999E-2</c:v>
                </c:pt>
                <c:pt idx="48104">
                  <c:v>-2.4327999999999999E-2</c:v>
                </c:pt>
                <c:pt idx="48105">
                  <c:v>-2.43465E-2</c:v>
                </c:pt>
                <c:pt idx="48106">
                  <c:v>-2.4349599999999999E-2</c:v>
                </c:pt>
                <c:pt idx="48107">
                  <c:v>-2.4335699999999998E-2</c:v>
                </c:pt>
                <c:pt idx="48108">
                  <c:v>-2.43032E-2</c:v>
                </c:pt>
                <c:pt idx="48109">
                  <c:v>-2.42502E-2</c:v>
                </c:pt>
                <c:pt idx="48110">
                  <c:v>-2.41754E-2</c:v>
                </c:pt>
                <c:pt idx="48111">
                  <c:v>-2.4076899999999998E-2</c:v>
                </c:pt>
                <c:pt idx="48112">
                  <c:v>-2.3953200000000001E-2</c:v>
                </c:pt>
                <c:pt idx="48113">
                  <c:v>-2.3802899999999998E-2</c:v>
                </c:pt>
                <c:pt idx="48114">
                  <c:v>-2.36244E-2</c:v>
                </c:pt>
                <c:pt idx="48115">
                  <c:v>-2.3416200000000002E-2</c:v>
                </c:pt>
                <c:pt idx="48116">
                  <c:v>-2.3177E-2</c:v>
                </c:pt>
                <c:pt idx="48117">
                  <c:v>-2.2905399999999999E-2</c:v>
                </c:pt>
                <c:pt idx="48118">
                  <c:v>-2.2600100000000001E-2</c:v>
                </c:pt>
                <c:pt idx="48119">
                  <c:v>-2.2259899999999999E-2</c:v>
                </c:pt>
                <c:pt idx="48120">
                  <c:v>-2.18835E-2</c:v>
                </c:pt>
                <c:pt idx="48121">
                  <c:v>-2.14699E-2</c:v>
                </c:pt>
                <c:pt idx="48122">
                  <c:v>-2.1017999999999998E-2</c:v>
                </c:pt>
                <c:pt idx="48123">
                  <c:v>-2.0526800000000001E-2</c:v>
                </c:pt>
                <c:pt idx="48124">
                  <c:v>-1.9995499999999999E-2</c:v>
                </c:pt>
                <c:pt idx="48125">
                  <c:v>-1.9423200000000002E-2</c:v>
                </c:pt>
                <c:pt idx="48126">
                  <c:v>-1.8809099999999999E-2</c:v>
                </c:pt>
                <c:pt idx="48127">
                  <c:v>-1.8152700000000001E-2</c:v>
                </c:pt>
                <c:pt idx="48128">
                  <c:v>-1.7453300000000001E-2</c:v>
                </c:pt>
                <c:pt idx="48129">
                  <c:v>-1.67105E-2</c:v>
                </c:pt>
                <c:pt idx="48130">
                  <c:v>-1.5923900000000001E-2</c:v>
                </c:pt>
                <c:pt idx="48131">
                  <c:v>-1.50931E-2</c:v>
                </c:pt>
                <c:pt idx="48132">
                  <c:v>-1.42179E-2</c:v>
                </c:pt>
                <c:pt idx="48133">
                  <c:v>-1.3298300000000001E-2</c:v>
                </c:pt>
                <c:pt idx="48134">
                  <c:v>-1.23342E-2</c:v>
                </c:pt>
                <c:pt idx="48135">
                  <c:v>-1.13256E-2</c:v>
                </c:pt>
                <c:pt idx="48136">
                  <c:v>-1.02729E-2</c:v>
                </c:pt>
                <c:pt idx="48137" formatCode="0.00E+00">
                  <c:v>-9.1761700000000009E-3</c:v>
                </c:pt>
                <c:pt idx="48138" formatCode="0.00E+00">
                  <c:v>-8.0358700000000005E-3</c:v>
                </c:pt>
                <c:pt idx="48139" formatCode="0.00E+00">
                  <c:v>-6.8524700000000003E-3</c:v>
                </c:pt>
                <c:pt idx="48140" formatCode="0.00E+00">
                  <c:v>-5.6265400000000002E-3</c:v>
                </c:pt>
                <c:pt idx="48141" formatCode="0.00E+00">
                  <c:v>-4.3587599999999997E-3</c:v>
                </c:pt>
                <c:pt idx="48142" formatCode="0.00E+00">
                  <c:v>-3.0498999999999999E-3</c:v>
                </c:pt>
                <c:pt idx="48143" formatCode="0.00E+00">
                  <c:v>-1.7008500000000001E-3</c:v>
                </c:pt>
                <c:pt idx="48144" formatCode="0.00E+00">
                  <c:v>-3.1257799999999999E-4</c:v>
                </c:pt>
                <c:pt idx="48145" formatCode="0.00E+00">
                  <c:v>1.1138400000000001E-3</c:v>
                </c:pt>
                <c:pt idx="48146" formatCode="0.00E+00">
                  <c:v>2.5772199999999999E-3</c:v>
                </c:pt>
                <c:pt idx="48147" formatCode="0.00E+00">
                  <c:v>4.0763099999999997E-3</c:v>
                </c:pt>
                <c:pt idx="48148" formatCode="0.00E+00">
                  <c:v>5.6097300000000003E-3</c:v>
                </c:pt>
                <c:pt idx="48149" formatCode="0.00E+00">
                  <c:v>7.1760399999999998E-3</c:v>
                </c:pt>
                <c:pt idx="48150" formatCode="0.00E+00">
                  <c:v>8.7736600000000008E-3</c:v>
                </c:pt>
                <c:pt idx="48151">
                  <c:v>1.0401000000000001E-2</c:v>
                </c:pt>
                <c:pt idx="48152">
                  <c:v>1.2056300000000001E-2</c:v>
                </c:pt>
                <c:pt idx="48153">
                  <c:v>1.37377E-2</c:v>
                </c:pt>
                <c:pt idx="48154">
                  <c:v>1.5443399999999999E-2</c:v>
                </c:pt>
                <c:pt idx="48155">
                  <c:v>1.71713E-2</c:v>
                </c:pt>
                <c:pt idx="48156">
                  <c:v>1.8919499999999999E-2</c:v>
                </c:pt>
                <c:pt idx="48157">
                  <c:v>2.0685800000000001E-2</c:v>
                </c:pt>
                <c:pt idx="48158">
                  <c:v>2.2467999999999998E-2</c:v>
                </c:pt>
                <c:pt idx="48159">
                  <c:v>2.4263799999999999E-2</c:v>
                </c:pt>
                <c:pt idx="48160">
                  <c:v>2.6071E-2</c:v>
                </c:pt>
                <c:pt idx="48161">
                  <c:v>2.7886999999999999E-2</c:v>
                </c:pt>
                <c:pt idx="48162">
                  <c:v>2.97095E-2</c:v>
                </c:pt>
                <c:pt idx="48163">
                  <c:v>3.1536000000000002E-2</c:v>
                </c:pt>
                <c:pt idx="48164">
                  <c:v>3.3363999999999998E-2</c:v>
                </c:pt>
                <c:pt idx="48165">
                  <c:v>3.5190699999999998E-2</c:v>
                </c:pt>
                <c:pt idx="48166">
                  <c:v>3.7013699999999997E-2</c:v>
                </c:pt>
                <c:pt idx="48167">
                  <c:v>3.8830200000000002E-2</c:v>
                </c:pt>
                <c:pt idx="48168">
                  <c:v>4.06375E-2</c:v>
                </c:pt>
                <c:pt idx="48169">
                  <c:v>4.2432900000000003E-2</c:v>
                </c:pt>
                <c:pt idx="48170">
                  <c:v>4.4213700000000002E-2</c:v>
                </c:pt>
                <c:pt idx="48171">
                  <c:v>4.59771E-2</c:v>
                </c:pt>
                <c:pt idx="48172">
                  <c:v>4.7720199999999997E-2</c:v>
                </c:pt>
                <c:pt idx="48173">
                  <c:v>4.9440400000000002E-2</c:v>
                </c:pt>
                <c:pt idx="48174">
                  <c:v>5.1134800000000001E-2</c:v>
                </c:pt>
                <c:pt idx="48175">
                  <c:v>5.2800699999999999E-2</c:v>
                </c:pt>
                <c:pt idx="48176">
                  <c:v>5.4435200000000003E-2</c:v>
                </c:pt>
                <c:pt idx="48177">
                  <c:v>5.6035500000000002E-2</c:v>
                </c:pt>
                <c:pt idx="48178">
                  <c:v>5.7598999999999997E-2</c:v>
                </c:pt>
                <c:pt idx="48179">
                  <c:v>5.9122899999999999E-2</c:v>
                </c:pt>
                <c:pt idx="48180">
                  <c:v>6.0604499999999999E-2</c:v>
                </c:pt>
                <c:pt idx="48181">
                  <c:v>6.2041100000000002E-2</c:v>
                </c:pt>
                <c:pt idx="48182">
                  <c:v>6.343E-2</c:v>
                </c:pt>
                <c:pt idx="48183">
                  <c:v>6.4768699999999998E-2</c:v>
                </c:pt>
                <c:pt idx="48184">
                  <c:v>6.6054600000000005E-2</c:v>
                </c:pt>
                <c:pt idx="48185">
                  <c:v>6.7285300000000006E-2</c:v>
                </c:pt>
                <c:pt idx="48186">
                  <c:v>6.8458199999999997E-2</c:v>
                </c:pt>
                <c:pt idx="48187">
                  <c:v>6.9570900000000005E-2</c:v>
                </c:pt>
                <c:pt idx="48188">
                  <c:v>7.0621299999999998E-2</c:v>
                </c:pt>
                <c:pt idx="48189">
                  <c:v>7.1606900000000001E-2</c:v>
                </c:pt>
                <c:pt idx="48190">
                  <c:v>7.2525599999999996E-2</c:v>
                </c:pt>
                <c:pt idx="48191">
                  <c:v>7.3375399999999993E-2</c:v>
                </c:pt>
                <c:pt idx="48192">
                  <c:v>7.4154100000000001E-2</c:v>
                </c:pt>
                <c:pt idx="48193">
                  <c:v>7.4859999999999996E-2</c:v>
                </c:pt>
                <c:pt idx="48194">
                  <c:v>7.5491000000000003E-2</c:v>
                </c:pt>
                <c:pt idx="48195">
                  <c:v>7.6045500000000002E-2</c:v>
                </c:pt>
                <c:pt idx="48196">
                  <c:v>7.6521900000000004E-2</c:v>
                </c:pt>
                <c:pt idx="48197">
                  <c:v>7.6918399999999998E-2</c:v>
                </c:pt>
                <c:pt idx="48198">
                  <c:v>7.7233800000000005E-2</c:v>
                </c:pt>
                <c:pt idx="48199">
                  <c:v>7.7466699999999999E-2</c:v>
                </c:pt>
                <c:pt idx="48200">
                  <c:v>7.7615799999999999E-2</c:v>
                </c:pt>
                <c:pt idx="48201">
                  <c:v>7.7680100000000002E-2</c:v>
                </c:pt>
                <c:pt idx="48202">
                  <c:v>7.7658500000000005E-2</c:v>
                </c:pt>
                <c:pt idx="48203">
                  <c:v>7.7550099999999997E-2</c:v>
                </c:pt>
                <c:pt idx="48204">
                  <c:v>7.7354199999999998E-2</c:v>
                </c:pt>
                <c:pt idx="48205">
                  <c:v>7.7070100000000002E-2</c:v>
                </c:pt>
                <c:pt idx="48206">
                  <c:v>7.6697399999999999E-2</c:v>
                </c:pt>
                <c:pt idx="48207">
                  <c:v>7.6235600000000001E-2</c:v>
                </c:pt>
                <c:pt idx="48208">
                  <c:v>7.5684500000000002E-2</c:v>
                </c:pt>
                <c:pt idx="48209">
                  <c:v>7.5043899999999997E-2</c:v>
                </c:pt>
                <c:pt idx="48210">
                  <c:v>7.4313900000000002E-2</c:v>
                </c:pt>
                <c:pt idx="48211">
                  <c:v>7.3494500000000004E-2</c:v>
                </c:pt>
                <c:pt idx="48212">
                  <c:v>7.2586100000000001E-2</c:v>
                </c:pt>
                <c:pt idx="48213">
                  <c:v>7.1589100000000003E-2</c:v>
                </c:pt>
                <c:pt idx="48214">
                  <c:v>7.0503800000000005E-2</c:v>
                </c:pt>
                <c:pt idx="48215">
                  <c:v>6.9331100000000007E-2</c:v>
                </c:pt>
                <c:pt idx="48216">
                  <c:v>6.8071699999999999E-2</c:v>
                </c:pt>
                <c:pt idx="48217">
                  <c:v>6.6726599999999997E-2</c:v>
                </c:pt>
                <c:pt idx="48218">
                  <c:v>6.5296699999999999E-2</c:v>
                </c:pt>
                <c:pt idx="48219">
                  <c:v>6.3783300000000001E-2</c:v>
                </c:pt>
                <c:pt idx="48220">
                  <c:v>6.2187600000000003E-2</c:v>
                </c:pt>
                <c:pt idx="48221">
                  <c:v>6.0511200000000001E-2</c:v>
                </c:pt>
                <c:pt idx="48222">
                  <c:v>5.8755599999999998E-2</c:v>
                </c:pt>
                <c:pt idx="48223">
                  <c:v>5.6922399999999998E-2</c:v>
                </c:pt>
                <c:pt idx="48224">
                  <c:v>5.50135E-2</c:v>
                </c:pt>
                <c:pt idx="48225">
                  <c:v>5.3030899999999999E-2</c:v>
                </c:pt>
                <c:pt idx="48226">
                  <c:v>5.0976500000000001E-2</c:v>
                </c:pt>
                <c:pt idx="48227">
                  <c:v>4.88525E-2</c:v>
                </c:pt>
                <c:pt idx="48228">
                  <c:v>4.6661300000000003E-2</c:v>
                </c:pt>
                <c:pt idx="48229">
                  <c:v>4.4405100000000003E-2</c:v>
                </c:pt>
                <c:pt idx="48230">
                  <c:v>4.2086600000000002E-2</c:v>
                </c:pt>
                <c:pt idx="48231">
                  <c:v>3.9708199999999999E-2</c:v>
                </c:pt>
                <c:pt idx="48232">
                  <c:v>3.7272699999999999E-2</c:v>
                </c:pt>
                <c:pt idx="48233">
                  <c:v>3.4782800000000003E-2</c:v>
                </c:pt>
                <c:pt idx="48234">
                  <c:v>3.2241499999999999E-2</c:v>
                </c:pt>
                <c:pt idx="48235">
                  <c:v>2.9651799999999999E-2</c:v>
                </c:pt>
                <c:pt idx="48236">
                  <c:v>2.7016499999999999E-2</c:v>
                </c:pt>
                <c:pt idx="48237">
                  <c:v>2.4339E-2</c:v>
                </c:pt>
                <c:pt idx="48238">
                  <c:v>2.16224E-2</c:v>
                </c:pt>
                <c:pt idx="48239">
                  <c:v>1.8869899999999998E-2</c:v>
                </c:pt>
                <c:pt idx="48240">
                  <c:v>1.6084999999999999E-2</c:v>
                </c:pt>
                <c:pt idx="48241">
                  <c:v>1.32709E-2</c:v>
                </c:pt>
                <c:pt idx="48242">
                  <c:v>1.0431299999999999E-2</c:v>
                </c:pt>
                <c:pt idx="48243" formatCode="0.00E+00">
                  <c:v>7.5694400000000002E-3</c:v>
                </c:pt>
                <c:pt idx="48244" formatCode="0.00E+00">
                  <c:v>4.6890400000000002E-3</c:v>
                </c:pt>
                <c:pt idx="48245" formatCode="0.00E+00">
                  <c:v>1.79364E-3</c:v>
                </c:pt>
                <c:pt idx="48246" formatCode="0.00E+00">
                  <c:v>-1.1131400000000001E-3</c:v>
                </c:pt>
                <c:pt idx="48247" formatCode="0.00E+00">
                  <c:v>-4.0276499999999998E-3</c:v>
                </c:pt>
                <c:pt idx="48248" formatCode="0.00E+00">
                  <c:v>-6.9462100000000004E-3</c:v>
                </c:pt>
                <c:pt idx="48249" formatCode="0.00E+00">
                  <c:v>-9.8651299999999997E-3</c:v>
                </c:pt>
                <c:pt idx="48250">
                  <c:v>-1.2780700000000001E-2</c:v>
                </c:pt>
                <c:pt idx="48251">
                  <c:v>-1.56893E-2</c:v>
                </c:pt>
                <c:pt idx="48252">
                  <c:v>-1.8586999999999999E-2</c:v>
                </c:pt>
                <c:pt idx="48253">
                  <c:v>-2.1470300000000001E-2</c:v>
                </c:pt>
                <c:pt idx="48254">
                  <c:v>-2.4335499999999999E-2</c:v>
                </c:pt>
                <c:pt idx="48255">
                  <c:v>-2.7178799999999999E-2</c:v>
                </c:pt>
                <c:pt idx="48256">
                  <c:v>-2.9996599999999998E-2</c:v>
                </c:pt>
                <c:pt idx="48257">
                  <c:v>-3.2785300000000003E-2</c:v>
                </c:pt>
                <c:pt idx="48258">
                  <c:v>-3.5541299999999998E-2</c:v>
                </c:pt>
                <c:pt idx="48259">
                  <c:v>-3.8261000000000003E-2</c:v>
                </c:pt>
                <c:pt idx="48260">
                  <c:v>-4.0940900000000002E-2</c:v>
                </c:pt>
                <c:pt idx="48261">
                  <c:v>-4.3577499999999998E-2</c:v>
                </c:pt>
                <c:pt idx="48262">
                  <c:v>-4.6167399999999997E-2</c:v>
                </c:pt>
                <c:pt idx="48263">
                  <c:v>-4.8707399999999998E-2</c:v>
                </c:pt>
                <c:pt idx="48264">
                  <c:v>-5.1194000000000003E-2</c:v>
                </c:pt>
                <c:pt idx="48265">
                  <c:v>-5.3623999999999998E-2</c:v>
                </c:pt>
                <c:pt idx="48266">
                  <c:v>-5.5994500000000003E-2</c:v>
                </c:pt>
                <c:pt idx="48267">
                  <c:v>-5.8302100000000003E-2</c:v>
                </c:pt>
                <c:pt idx="48268">
                  <c:v>-6.0544100000000003E-2</c:v>
                </c:pt>
                <c:pt idx="48269">
                  <c:v>-6.2717400000000006E-2</c:v>
                </c:pt>
                <c:pt idx="48270">
                  <c:v>-6.4819399999999999E-2</c:v>
                </c:pt>
                <c:pt idx="48271">
                  <c:v>-6.6847299999999998E-2</c:v>
                </c:pt>
                <c:pt idx="48272">
                  <c:v>-6.8798499999999999E-2</c:v>
                </c:pt>
                <c:pt idx="48273">
                  <c:v>-7.0670499999999997E-2</c:v>
                </c:pt>
                <c:pt idx="48274">
                  <c:v>-7.2460899999999995E-2</c:v>
                </c:pt>
                <c:pt idx="48275">
                  <c:v>-7.4167499999999997E-2</c:v>
                </c:pt>
                <c:pt idx="48276">
                  <c:v>-7.57882E-2</c:v>
                </c:pt>
                <c:pt idx="48277">
                  <c:v>-7.7320799999999995E-2</c:v>
                </c:pt>
                <c:pt idx="48278">
                  <c:v>-7.87635E-2</c:v>
                </c:pt>
                <c:pt idx="48279">
                  <c:v>-8.0114500000000005E-2</c:v>
                </c:pt>
                <c:pt idx="48280">
                  <c:v>-8.1372200000000006E-2</c:v>
                </c:pt>
                <c:pt idx="48281">
                  <c:v>-8.2534999999999997E-2</c:v>
                </c:pt>
                <c:pt idx="48282">
                  <c:v>-8.3601499999999995E-2</c:v>
                </c:pt>
                <c:pt idx="48283">
                  <c:v>-8.4570599999999996E-2</c:v>
                </c:pt>
                <c:pt idx="48284">
                  <c:v>-8.5441000000000003E-2</c:v>
                </c:pt>
                <c:pt idx="48285">
                  <c:v>-8.6211800000000005E-2</c:v>
                </c:pt>
                <c:pt idx="48286">
                  <c:v>-8.6882100000000004E-2</c:v>
                </c:pt>
                <c:pt idx="48287">
                  <c:v>-8.7451399999999999E-2</c:v>
                </c:pt>
                <c:pt idx="48288">
                  <c:v>-8.7918899999999994E-2</c:v>
                </c:pt>
                <c:pt idx="48289">
                  <c:v>-8.8284399999999999E-2</c:v>
                </c:pt>
                <c:pt idx="48290">
                  <c:v>-8.8547500000000001E-2</c:v>
                </c:pt>
                <c:pt idx="48291">
                  <c:v>-8.8708099999999998E-2</c:v>
                </c:pt>
                <c:pt idx="48292">
                  <c:v>-8.8766200000000003E-2</c:v>
                </c:pt>
                <c:pt idx="48293">
                  <c:v>-8.8722099999999998E-2</c:v>
                </c:pt>
                <c:pt idx="48294">
                  <c:v>-8.8576000000000002E-2</c:v>
                </c:pt>
                <c:pt idx="48295">
                  <c:v>-8.8328400000000001E-2</c:v>
                </c:pt>
                <c:pt idx="48296">
                  <c:v>-8.7979799999999997E-2</c:v>
                </c:pt>
                <c:pt idx="48297">
                  <c:v>-8.7530999999999998E-2</c:v>
                </c:pt>
                <c:pt idx="48298">
                  <c:v>-8.6982900000000002E-2</c:v>
                </c:pt>
                <c:pt idx="48299">
                  <c:v>-8.6336499999999997E-2</c:v>
                </c:pt>
                <c:pt idx="48300">
                  <c:v>-8.55929E-2</c:v>
                </c:pt>
                <c:pt idx="48301">
                  <c:v>-8.4753400000000007E-2</c:v>
                </c:pt>
                <c:pt idx="48302">
                  <c:v>-8.3819400000000002E-2</c:v>
                </c:pt>
                <c:pt idx="48303">
                  <c:v>-8.2792599999999994E-2</c:v>
                </c:pt>
                <c:pt idx="48304">
                  <c:v>-8.1674399999999994E-2</c:v>
                </c:pt>
                <c:pt idx="48305">
                  <c:v>-8.0466800000000005E-2</c:v>
                </c:pt>
                <c:pt idx="48306">
                  <c:v>-7.9171599999999995E-2</c:v>
                </c:pt>
                <c:pt idx="48307">
                  <c:v>-7.7790899999999996E-2</c:v>
                </c:pt>
                <c:pt idx="48308">
                  <c:v>-7.63268E-2</c:v>
                </c:pt>
                <c:pt idx="48309">
                  <c:v>-7.4781600000000004E-2</c:v>
                </c:pt>
                <c:pt idx="48310">
                  <c:v>-7.3157700000000006E-2</c:v>
                </c:pt>
                <c:pt idx="48311">
                  <c:v>-7.1457499999999993E-2</c:v>
                </c:pt>
                <c:pt idx="48312">
                  <c:v>-6.9683499999999995E-2</c:v>
                </c:pt>
                <c:pt idx="48313">
                  <c:v>-6.7838499999999996E-2</c:v>
                </c:pt>
                <c:pt idx="48314">
                  <c:v>-6.59251E-2</c:v>
                </c:pt>
                <c:pt idx="48315">
                  <c:v>-6.3946299999999998E-2</c:v>
                </c:pt>
                <c:pt idx="48316">
                  <c:v>-6.1904899999999999E-2</c:v>
                </c:pt>
                <c:pt idx="48317">
                  <c:v>-5.9804000000000003E-2</c:v>
                </c:pt>
                <c:pt idx="48318">
                  <c:v>-5.7646599999999999E-2</c:v>
                </c:pt>
                <c:pt idx="48319">
                  <c:v>-5.54358E-2</c:v>
                </c:pt>
                <c:pt idx="48320">
                  <c:v>-5.3174899999999997E-2</c:v>
                </c:pt>
                <c:pt idx="48321">
                  <c:v>-5.0867099999999998E-2</c:v>
                </c:pt>
                <c:pt idx="48322">
                  <c:v>-4.8515599999999999E-2</c:v>
                </c:pt>
                <c:pt idx="48323">
                  <c:v>-4.6123900000000002E-2</c:v>
                </c:pt>
                <c:pt idx="48324">
                  <c:v>-4.3695400000000002E-2</c:v>
                </c:pt>
                <c:pt idx="48325">
                  <c:v>-4.1233400000000003E-2</c:v>
                </c:pt>
                <c:pt idx="48326">
                  <c:v>-3.8741400000000002E-2</c:v>
                </c:pt>
                <c:pt idx="48327">
                  <c:v>-3.6222999999999998E-2</c:v>
                </c:pt>
                <c:pt idx="48328">
                  <c:v>-3.3681500000000003E-2</c:v>
                </c:pt>
                <c:pt idx="48329">
                  <c:v>-3.1120599999999998E-2</c:v>
                </c:pt>
                <c:pt idx="48330">
                  <c:v>-2.8543700000000002E-2</c:v>
                </c:pt>
                <c:pt idx="48331">
                  <c:v>-2.5954399999999999E-2</c:v>
                </c:pt>
                <c:pt idx="48332">
                  <c:v>-2.3356200000000001E-2</c:v>
                </c:pt>
                <c:pt idx="48333">
                  <c:v>-2.07526E-2</c:v>
                </c:pt>
                <c:pt idx="48334">
                  <c:v>-1.8147099999999999E-2</c:v>
                </c:pt>
                <c:pt idx="48335">
                  <c:v>-1.55432E-2</c:v>
                </c:pt>
                <c:pt idx="48336">
                  <c:v>-1.2944300000000001E-2</c:v>
                </c:pt>
                <c:pt idx="48337">
                  <c:v>-1.0354E-2</c:v>
                </c:pt>
                <c:pt idx="48338" formatCode="0.00E+00">
                  <c:v>-7.7754199999999999E-3</c:v>
                </c:pt>
                <c:pt idx="48339" formatCode="0.00E+00">
                  <c:v>-5.21209E-3</c:v>
                </c:pt>
                <c:pt idx="48340" formatCode="0.00E+00">
                  <c:v>-2.6672900000000001E-3</c:v>
                </c:pt>
                <c:pt idx="48341" formatCode="0.00E+00">
                  <c:v>-1.44256E-4</c:v>
                </c:pt>
                <c:pt idx="48342" formatCode="0.00E+00">
                  <c:v>2.35381E-3</c:v>
                </c:pt>
                <c:pt idx="48343" formatCode="0.00E+00">
                  <c:v>4.8237599999999999E-3</c:v>
                </c:pt>
                <c:pt idx="48344" formatCode="0.00E+00">
                  <c:v>7.2625199999999997E-3</c:v>
                </c:pt>
                <c:pt idx="48345" formatCode="0.00E+00">
                  <c:v>9.6670899999999997E-3</c:v>
                </c:pt>
                <c:pt idx="48346">
                  <c:v>1.20345E-2</c:v>
                </c:pt>
                <c:pt idx="48347">
                  <c:v>1.4362E-2</c:v>
                </c:pt>
                <c:pt idx="48348">
                  <c:v>1.66467E-2</c:v>
                </c:pt>
                <c:pt idx="48349">
                  <c:v>1.8886E-2</c:v>
                </c:pt>
                <c:pt idx="48350">
                  <c:v>2.1077200000000001E-2</c:v>
                </c:pt>
                <c:pt idx="48351">
                  <c:v>2.32179E-2</c:v>
                </c:pt>
                <c:pt idx="48352">
                  <c:v>2.53057E-2</c:v>
                </c:pt>
                <c:pt idx="48353">
                  <c:v>2.73382E-2</c:v>
                </c:pt>
                <c:pt idx="48354">
                  <c:v>2.9313200000000001E-2</c:v>
                </c:pt>
                <c:pt idx="48355">
                  <c:v>3.1228700000000002E-2</c:v>
                </c:pt>
                <c:pt idx="48356">
                  <c:v>3.30827E-2</c:v>
                </c:pt>
                <c:pt idx="48357">
                  <c:v>3.48732E-2</c:v>
                </c:pt>
                <c:pt idx="48358">
                  <c:v>3.6598499999999999E-2</c:v>
                </c:pt>
                <c:pt idx="48359">
                  <c:v>3.8257100000000002E-2</c:v>
                </c:pt>
                <c:pt idx="48360">
                  <c:v>3.9847199999999999E-2</c:v>
                </c:pt>
                <c:pt idx="48361">
                  <c:v>4.1367599999999997E-2</c:v>
                </c:pt>
                <c:pt idx="48362">
                  <c:v>4.2816899999999998E-2</c:v>
                </c:pt>
                <c:pt idx="48363">
                  <c:v>4.4193900000000001E-2</c:v>
                </c:pt>
                <c:pt idx="48364">
                  <c:v>4.5497700000000002E-2</c:v>
                </c:pt>
                <c:pt idx="48365">
                  <c:v>4.6727299999999999E-2</c:v>
                </c:pt>
                <c:pt idx="48366">
                  <c:v>4.7881899999999998E-2</c:v>
                </c:pt>
                <c:pt idx="48367">
                  <c:v>4.8960900000000002E-2</c:v>
                </c:pt>
                <c:pt idx="48368">
                  <c:v>4.9963599999999997E-2</c:v>
                </c:pt>
                <c:pt idx="48369">
                  <c:v>5.0889700000000003E-2</c:v>
                </c:pt>
                <c:pt idx="48370">
                  <c:v>5.1738899999999997E-2</c:v>
                </c:pt>
                <c:pt idx="48371">
                  <c:v>5.2511099999999998E-2</c:v>
                </c:pt>
                <c:pt idx="48372">
                  <c:v>5.3206000000000003E-2</c:v>
                </c:pt>
                <c:pt idx="48373">
                  <c:v>5.3823999999999997E-2</c:v>
                </c:pt>
                <c:pt idx="48374">
                  <c:v>5.4364999999999997E-2</c:v>
                </c:pt>
                <c:pt idx="48375">
                  <c:v>5.4829599999999999E-2</c:v>
                </c:pt>
                <c:pt idx="48376">
                  <c:v>5.5218099999999999E-2</c:v>
                </c:pt>
                <c:pt idx="48377">
                  <c:v>5.5530999999999997E-2</c:v>
                </c:pt>
                <c:pt idx="48378">
                  <c:v>5.5769100000000002E-2</c:v>
                </c:pt>
                <c:pt idx="48379">
                  <c:v>5.5933200000000002E-2</c:v>
                </c:pt>
                <c:pt idx="48380">
                  <c:v>5.60241E-2</c:v>
                </c:pt>
                <c:pt idx="48381">
                  <c:v>5.6042799999999997E-2</c:v>
                </c:pt>
                <c:pt idx="48382">
                  <c:v>5.5990499999999999E-2</c:v>
                </c:pt>
                <c:pt idx="48383">
                  <c:v>5.5868500000000001E-2</c:v>
                </c:pt>
                <c:pt idx="48384">
                  <c:v>5.5677900000000002E-2</c:v>
                </c:pt>
                <c:pt idx="48385">
                  <c:v>5.5420400000000002E-2</c:v>
                </c:pt>
                <c:pt idx="48386">
                  <c:v>5.5097199999999999E-2</c:v>
                </c:pt>
                <c:pt idx="48387">
                  <c:v>5.47102E-2</c:v>
                </c:pt>
                <c:pt idx="48388">
                  <c:v>5.4260900000000001E-2</c:v>
                </c:pt>
                <c:pt idx="48389">
                  <c:v>5.3751199999999999E-2</c:v>
                </c:pt>
                <c:pt idx="48390">
                  <c:v>5.3182899999999998E-2</c:v>
                </c:pt>
                <c:pt idx="48391">
                  <c:v>5.2557899999999998E-2</c:v>
                </c:pt>
                <c:pt idx="48392">
                  <c:v>5.1878399999999998E-2</c:v>
                </c:pt>
                <c:pt idx="48393">
                  <c:v>5.1146200000000003E-2</c:v>
                </c:pt>
                <c:pt idx="48394">
                  <c:v>5.0363600000000001E-2</c:v>
                </c:pt>
                <c:pt idx="48395">
                  <c:v>4.9532899999999998E-2</c:v>
                </c:pt>
                <c:pt idx="48396">
                  <c:v>4.8656100000000001E-2</c:v>
                </c:pt>
                <c:pt idx="48397">
                  <c:v>4.7735699999999999E-2</c:v>
                </c:pt>
                <c:pt idx="48398">
                  <c:v>4.6774000000000003E-2</c:v>
                </c:pt>
                <c:pt idx="48399">
                  <c:v>4.5773399999999999E-2</c:v>
                </c:pt>
                <c:pt idx="48400">
                  <c:v>4.4736400000000003E-2</c:v>
                </c:pt>
                <c:pt idx="48401">
                  <c:v>4.3665299999999997E-2</c:v>
                </c:pt>
                <c:pt idx="48402">
                  <c:v>4.2562700000000002E-2</c:v>
                </c:pt>
                <c:pt idx="48403">
                  <c:v>4.1431099999999998E-2</c:v>
                </c:pt>
                <c:pt idx="48404">
                  <c:v>4.0273099999999999E-2</c:v>
                </c:pt>
                <c:pt idx="48405">
                  <c:v>3.9091099999999997E-2</c:v>
                </c:pt>
                <c:pt idx="48406">
                  <c:v>3.7887700000000003E-2</c:v>
                </c:pt>
                <c:pt idx="48407">
                  <c:v>3.6665499999999997E-2</c:v>
                </c:pt>
                <c:pt idx="48408">
                  <c:v>3.5427100000000003E-2</c:v>
                </c:pt>
                <c:pt idx="48409">
                  <c:v>3.4174999999999997E-2</c:v>
                </c:pt>
                <c:pt idx="48410">
                  <c:v>3.2911599999999999E-2</c:v>
                </c:pt>
                <c:pt idx="48411">
                  <c:v>3.1639599999999997E-2</c:v>
                </c:pt>
                <c:pt idx="48412">
                  <c:v>3.03615E-2</c:v>
                </c:pt>
                <c:pt idx="48413">
                  <c:v>2.90797E-2</c:v>
                </c:pt>
                <c:pt idx="48414">
                  <c:v>2.7796600000000001E-2</c:v>
                </c:pt>
                <c:pt idx="48415">
                  <c:v>2.6514800000000002E-2</c:v>
                </c:pt>
                <c:pt idx="48416">
                  <c:v>2.5236499999999999E-2</c:v>
                </c:pt>
                <c:pt idx="48417">
                  <c:v>2.3964099999999999E-2</c:v>
                </c:pt>
                <c:pt idx="48418">
                  <c:v>2.2699899999999999E-2</c:v>
                </c:pt>
                <c:pt idx="48419">
                  <c:v>2.1446099999999999E-2</c:v>
                </c:pt>
                <c:pt idx="48420">
                  <c:v>2.0204900000000001E-2</c:v>
                </c:pt>
                <c:pt idx="48421">
                  <c:v>1.8978499999999999E-2</c:v>
                </c:pt>
                <c:pt idx="48422">
                  <c:v>1.7768800000000001E-2</c:v>
                </c:pt>
                <c:pt idx="48423">
                  <c:v>1.6577999999999999E-2</c:v>
                </c:pt>
                <c:pt idx="48424">
                  <c:v>1.54079E-2</c:v>
                </c:pt>
                <c:pt idx="48425">
                  <c:v>1.4260399999999999E-2</c:v>
                </c:pt>
                <c:pt idx="48426">
                  <c:v>1.3137299999999999E-2</c:v>
                </c:pt>
                <c:pt idx="48427">
                  <c:v>1.2040199999999999E-2</c:v>
                </c:pt>
                <c:pt idx="48428">
                  <c:v>1.09709E-2</c:v>
                </c:pt>
                <c:pt idx="48429" formatCode="0.00E+00">
                  <c:v>9.9308299999999999E-3</c:v>
                </c:pt>
                <c:pt idx="48430" formatCode="0.00E+00">
                  <c:v>8.9214800000000007E-3</c:v>
                </c:pt>
                <c:pt idx="48431" formatCode="0.00E+00">
                  <c:v>7.94424E-3</c:v>
                </c:pt>
                <c:pt idx="48432" formatCode="0.00E+00">
                  <c:v>7.0003699999999997E-3</c:v>
                </c:pt>
                <c:pt idx="48433" formatCode="0.00E+00">
                  <c:v>6.0910699999999996E-3</c:v>
                </c:pt>
                <c:pt idx="48434" formatCode="0.00E+00">
                  <c:v>5.2174500000000002E-3</c:v>
                </c:pt>
                <c:pt idx="48435" formatCode="0.00E+00">
                  <c:v>4.3804999999999998E-3</c:v>
                </c:pt>
                <c:pt idx="48436" formatCode="0.00E+00">
                  <c:v>3.5811300000000001E-3</c:v>
                </c:pt>
                <c:pt idx="48437" formatCode="0.00E+00">
                  <c:v>2.82015E-3</c:v>
                </c:pt>
                <c:pt idx="48438" formatCode="0.00E+00">
                  <c:v>2.0982900000000001E-3</c:v>
                </c:pt>
                <c:pt idx="48439" formatCode="0.00E+00">
                  <c:v>1.4161499999999999E-3</c:v>
                </c:pt>
                <c:pt idx="48440" formatCode="0.00E+00">
                  <c:v>7.74251E-4</c:v>
                </c:pt>
                <c:pt idx="48441" formatCode="0.00E+00">
                  <c:v>1.7300799999999999E-4</c:v>
                </c:pt>
                <c:pt idx="48442" formatCode="0.00E+00">
                  <c:v>-3.8726100000000002E-4</c:v>
                </c:pt>
                <c:pt idx="48443" formatCode="0.00E+00">
                  <c:v>-9.0633800000000002E-4</c:v>
                </c:pt>
                <c:pt idx="48444" formatCode="0.00E+00">
                  <c:v>-1.38411E-3</c:v>
                </c:pt>
                <c:pt idx="48445" formatCode="0.00E+00">
                  <c:v>-1.82055E-3</c:v>
                </c:pt>
                <c:pt idx="48446" formatCode="0.00E+00">
                  <c:v>-2.2157399999999999E-3</c:v>
                </c:pt>
                <c:pt idx="48447" formatCode="0.00E+00">
                  <c:v>-2.5698600000000002E-3</c:v>
                </c:pt>
                <c:pt idx="48448" formatCode="0.00E+00">
                  <c:v>-2.88317E-3</c:v>
                </c:pt>
                <c:pt idx="48449" formatCode="0.00E+00">
                  <c:v>-3.15606E-3</c:v>
                </c:pt>
                <c:pt idx="48450" formatCode="0.00E+00">
                  <c:v>-3.3889800000000002E-3</c:v>
                </c:pt>
                <c:pt idx="48451" formatCode="0.00E+00">
                  <c:v>-3.5824799999999999E-3</c:v>
                </c:pt>
                <c:pt idx="48452" formatCode="0.00E+00">
                  <c:v>-3.7372199999999999E-3</c:v>
                </c:pt>
                <c:pt idx="48453" formatCode="0.00E+00">
                  <c:v>-3.8539199999999998E-3</c:v>
                </c:pt>
                <c:pt idx="48454" formatCode="0.00E+00">
                  <c:v>-3.93341E-3</c:v>
                </c:pt>
                <c:pt idx="48455" formatCode="0.00E+00">
                  <c:v>-3.9765800000000004E-3</c:v>
                </c:pt>
                <c:pt idx="48456" formatCode="0.00E+00">
                  <c:v>-3.9844299999999997E-3</c:v>
                </c:pt>
                <c:pt idx="48457" formatCode="0.00E+00">
                  <c:v>-3.9580300000000004E-3</c:v>
                </c:pt>
                <c:pt idx="48458" formatCode="0.00E+00">
                  <c:v>-3.89851E-3</c:v>
                </c:pt>
                <c:pt idx="48459" formatCode="0.00E+00">
                  <c:v>-3.8070999999999999E-3</c:v>
                </c:pt>
                <c:pt idx="48460" formatCode="0.00E+00">
                  <c:v>-3.6850799999999999E-3</c:v>
                </c:pt>
                <c:pt idx="48461" formatCode="0.00E+00">
                  <c:v>-3.5338000000000001E-3</c:v>
                </c:pt>
                <c:pt idx="48462" formatCode="0.00E+00">
                  <c:v>-3.35469E-3</c:v>
                </c:pt>
                <c:pt idx="48463" formatCode="0.00E+00">
                  <c:v>-3.1492299999999998E-3</c:v>
                </c:pt>
                <c:pt idx="48464" formatCode="0.00E+00">
                  <c:v>-2.91896E-3</c:v>
                </c:pt>
                <c:pt idx="48465" formatCode="0.00E+00">
                  <c:v>-2.6654600000000001E-3</c:v>
                </c:pt>
                <c:pt idx="48466" formatCode="0.00E+00">
                  <c:v>-2.39039E-3</c:v>
                </c:pt>
                <c:pt idx="48467" formatCode="0.00E+00">
                  <c:v>-2.0954300000000001E-3</c:v>
                </c:pt>
                <c:pt idx="48468" formatCode="0.00E+00">
                  <c:v>-1.78232E-3</c:v>
                </c:pt>
                <c:pt idx="48469" formatCode="0.00E+00">
                  <c:v>-1.45283E-3</c:v>
                </c:pt>
                <c:pt idx="48470" formatCode="0.00E+00">
                  <c:v>-1.1087600000000001E-3</c:v>
                </c:pt>
                <c:pt idx="48471" formatCode="0.00E+00">
                  <c:v>-7.5194900000000002E-4</c:v>
                </c:pt>
                <c:pt idx="48472" formatCode="0.00E+00">
                  <c:v>-3.8426399999999999E-4</c:v>
                </c:pt>
                <c:pt idx="48473" formatCode="0.00E+00">
                  <c:v>-7.5910200000000004E-6</c:v>
                </c:pt>
                <c:pt idx="48474" formatCode="0.00E+00">
                  <c:v>3.7616700000000001E-4</c:v>
                </c:pt>
                <c:pt idx="48475" formatCode="0.00E+00">
                  <c:v>7.6509199999999999E-4</c:v>
                </c:pt>
                <c:pt idx="48476" formatCode="0.00E+00">
                  <c:v>1.15726E-3</c:v>
                </c:pt>
                <c:pt idx="48477" formatCode="0.00E+00">
                  <c:v>1.55072E-3</c:v>
                </c:pt>
                <c:pt idx="48478" formatCode="0.00E+00">
                  <c:v>1.94356E-3</c:v>
                </c:pt>
                <c:pt idx="48479" formatCode="0.00E+00">
                  <c:v>2.3338399999999998E-3</c:v>
                </c:pt>
                <c:pt idx="48480" formatCode="0.00E+00">
                  <c:v>2.7196400000000002E-3</c:v>
                </c:pt>
                <c:pt idx="48481" formatCode="0.00E+00">
                  <c:v>3.09903E-3</c:v>
                </c:pt>
                <c:pt idx="48482" formatCode="0.00E+00">
                  <c:v>3.47014E-3</c:v>
                </c:pt>
                <c:pt idx="48483" formatCode="0.00E+00">
                  <c:v>3.8310699999999998E-3</c:v>
                </c:pt>
                <c:pt idx="48484" formatCode="0.00E+00">
                  <c:v>4.1799799999999998E-3</c:v>
                </c:pt>
                <c:pt idx="48485" formatCode="0.00E+00">
                  <c:v>4.5150499999999996E-3</c:v>
                </c:pt>
                <c:pt idx="48486" formatCode="0.00E+00">
                  <c:v>4.8344800000000004E-3</c:v>
                </c:pt>
                <c:pt idx="48487" formatCode="0.00E+00">
                  <c:v>5.1365100000000004E-3</c:v>
                </c:pt>
                <c:pt idx="48488" formatCode="0.00E+00">
                  <c:v>5.4194400000000002E-3</c:v>
                </c:pt>
                <c:pt idx="48489" formatCode="0.00E+00">
                  <c:v>5.6815900000000003E-3</c:v>
                </c:pt>
                <c:pt idx="48490" formatCode="0.00E+00">
                  <c:v>5.9213399999999998E-3</c:v>
                </c:pt>
                <c:pt idx="48491" formatCode="0.00E+00">
                  <c:v>6.1371100000000003E-3</c:v>
                </c:pt>
                <c:pt idx="48492" formatCode="0.00E+00">
                  <c:v>6.3274000000000004E-3</c:v>
                </c:pt>
                <c:pt idx="48493" formatCode="0.00E+00">
                  <c:v>6.4907300000000001E-3</c:v>
                </c:pt>
                <c:pt idx="48494" formatCode="0.00E+00">
                  <c:v>6.6257199999999999E-3</c:v>
                </c:pt>
                <c:pt idx="48495" formatCode="0.00E+00">
                  <c:v>6.7310399999999998E-3</c:v>
                </c:pt>
                <c:pt idx="48496" formatCode="0.00E+00">
                  <c:v>6.8054099999999996E-3</c:v>
                </c:pt>
                <c:pt idx="48497" formatCode="0.00E+00">
                  <c:v>6.8476400000000003E-3</c:v>
                </c:pt>
                <c:pt idx="48498" formatCode="0.00E+00">
                  <c:v>6.8566199999999999E-3</c:v>
                </c:pt>
                <c:pt idx="48499" formatCode="0.00E+00">
                  <c:v>6.8313000000000002E-3</c:v>
                </c:pt>
                <c:pt idx="48500" formatCode="0.00E+00">
                  <c:v>6.77072E-3</c:v>
                </c:pt>
                <c:pt idx="48501" formatCode="0.00E+00">
                  <c:v>6.6739900000000003E-3</c:v>
                </c:pt>
                <c:pt idx="48502" formatCode="0.00E+00">
                  <c:v>6.5403099999999997E-3</c:v>
                </c:pt>
                <c:pt idx="48503" formatCode="0.00E+00">
                  <c:v>6.3689599999999999E-3</c:v>
                </c:pt>
                <c:pt idx="48504" formatCode="0.00E+00">
                  <c:v>6.1593200000000002E-3</c:v>
                </c:pt>
                <c:pt idx="48505" formatCode="0.00E+00">
                  <c:v>5.9108499999999996E-3</c:v>
                </c:pt>
                <c:pt idx="48506" formatCode="0.00E+00">
                  <c:v>5.6230899999999999E-3</c:v>
                </c:pt>
                <c:pt idx="48507" formatCode="0.00E+00">
                  <c:v>5.2957000000000004E-3</c:v>
                </c:pt>
                <c:pt idx="48508" formatCode="0.00E+00">
                  <c:v>4.9283900000000004E-3</c:v>
                </c:pt>
                <c:pt idx="48509" formatCode="0.00E+00">
                  <c:v>4.5210099999999998E-3</c:v>
                </c:pt>
                <c:pt idx="48510" formatCode="0.00E+00">
                  <c:v>4.0734600000000001E-3</c:v>
                </c:pt>
                <c:pt idx="48511" formatCode="0.00E+00">
                  <c:v>3.5857799999999998E-3</c:v>
                </c:pt>
                <c:pt idx="48512" formatCode="0.00E+00">
                  <c:v>3.05807E-3</c:v>
                </c:pt>
                <c:pt idx="48513" formatCode="0.00E+00">
                  <c:v>2.4905399999999999E-3</c:v>
                </c:pt>
                <c:pt idx="48514" formatCode="0.00E+00">
                  <c:v>1.88349E-3</c:v>
                </c:pt>
                <c:pt idx="48515" formatCode="0.00E+00">
                  <c:v>1.2373200000000001E-3</c:v>
                </c:pt>
                <c:pt idx="48516" formatCode="0.00E+00">
                  <c:v>5.5253400000000003E-4</c:v>
                </c:pt>
                <c:pt idx="48517" formatCode="0.00E+00">
                  <c:v>-1.7028900000000001E-4</c:v>
                </c:pt>
                <c:pt idx="48518" formatCode="0.00E+00">
                  <c:v>-9.30465E-4</c:v>
                </c:pt>
                <c:pt idx="48519" formatCode="0.00E+00">
                  <c:v>-1.72722E-3</c:v>
                </c:pt>
                <c:pt idx="48520" formatCode="0.00E+00">
                  <c:v>-2.5596799999999999E-3</c:v>
                </c:pt>
                <c:pt idx="48521" formatCode="0.00E+00">
                  <c:v>-3.4268900000000001E-3</c:v>
                </c:pt>
                <c:pt idx="48522" formatCode="0.00E+00">
                  <c:v>-4.3278099999999996E-3</c:v>
                </c:pt>
                <c:pt idx="48523" formatCode="0.00E+00">
                  <c:v>-5.2613099999999999E-3</c:v>
                </c:pt>
                <c:pt idx="48524" formatCode="0.00E+00">
                  <c:v>-6.2261499999999997E-3</c:v>
                </c:pt>
                <c:pt idx="48525" formatCode="0.00E+00">
                  <c:v>-7.2210399999999998E-3</c:v>
                </c:pt>
                <c:pt idx="48526" formatCode="0.00E+00">
                  <c:v>-8.2445899999999996E-3</c:v>
                </c:pt>
                <c:pt idx="48527" formatCode="0.00E+00">
                  <c:v>-9.2953399999999992E-3</c:v>
                </c:pt>
                <c:pt idx="48528">
                  <c:v>-1.03718E-2</c:v>
                </c:pt>
                <c:pt idx="48529">
                  <c:v>-1.14722E-2</c:v>
                </c:pt>
                <c:pt idx="48530">
                  <c:v>-1.2595E-2</c:v>
                </c:pt>
                <c:pt idx="48531">
                  <c:v>-1.37384E-2</c:v>
                </c:pt>
                <c:pt idx="48532">
                  <c:v>-1.49006E-2</c:v>
                </c:pt>
                <c:pt idx="48533">
                  <c:v>-1.6079699999999999E-2</c:v>
                </c:pt>
                <c:pt idx="48534">
                  <c:v>-1.7273699999999999E-2</c:v>
                </c:pt>
                <c:pt idx="48535">
                  <c:v>-1.8480699999999999E-2</c:v>
                </c:pt>
                <c:pt idx="48536">
                  <c:v>-1.96987E-2</c:v>
                </c:pt>
                <c:pt idx="48537">
                  <c:v>-2.09254E-2</c:v>
                </c:pt>
                <c:pt idx="48538">
                  <c:v>-2.2158799999999999E-2</c:v>
                </c:pt>
                <c:pt idx="48539">
                  <c:v>-2.3396699999999999E-2</c:v>
                </c:pt>
                <c:pt idx="48540">
                  <c:v>-2.46368E-2</c:v>
                </c:pt>
                <c:pt idx="48541">
                  <c:v>-2.5877000000000001E-2</c:v>
                </c:pt>
                <c:pt idx="48542">
                  <c:v>-2.7115E-2</c:v>
                </c:pt>
                <c:pt idx="48543">
                  <c:v>-2.83483E-2</c:v>
                </c:pt>
                <c:pt idx="48544">
                  <c:v>-2.9574799999999998E-2</c:v>
                </c:pt>
                <c:pt idx="48545">
                  <c:v>-3.0792099999999999E-2</c:v>
                </c:pt>
                <c:pt idx="48546">
                  <c:v>-3.1997699999999997E-2</c:v>
                </c:pt>
                <c:pt idx="48547">
                  <c:v>-3.3189499999999997E-2</c:v>
                </c:pt>
                <c:pt idx="48548">
                  <c:v>-3.4365E-2</c:v>
                </c:pt>
                <c:pt idx="48549">
                  <c:v>-3.5521799999999999E-2</c:v>
                </c:pt>
                <c:pt idx="48550">
                  <c:v>-3.6657599999999999E-2</c:v>
                </c:pt>
                <c:pt idx="48551">
                  <c:v>-3.7769999999999998E-2</c:v>
                </c:pt>
                <c:pt idx="48552">
                  <c:v>-3.8856799999999997E-2</c:v>
                </c:pt>
                <c:pt idx="48553">
                  <c:v>-3.9915600000000002E-2</c:v>
                </c:pt>
                <c:pt idx="48554">
                  <c:v>-4.0944099999999997E-2</c:v>
                </c:pt>
                <c:pt idx="48555">
                  <c:v>-4.1940199999999997E-2</c:v>
                </c:pt>
                <c:pt idx="48556">
                  <c:v>-4.2901500000000002E-2</c:v>
                </c:pt>
                <c:pt idx="48557">
                  <c:v>-4.3825799999999998E-2</c:v>
                </c:pt>
                <c:pt idx="48558">
                  <c:v>-4.4711099999999997E-2</c:v>
                </c:pt>
                <c:pt idx="48559">
                  <c:v>-4.55553E-2</c:v>
                </c:pt>
                <c:pt idx="48560">
                  <c:v>-4.63562E-2</c:v>
                </c:pt>
                <c:pt idx="48561">
                  <c:v>-4.7112000000000001E-2</c:v>
                </c:pt>
                <c:pt idx="48562">
                  <c:v>-4.7820599999999998E-2</c:v>
                </c:pt>
                <c:pt idx="48563">
                  <c:v>-4.8480099999999998E-2</c:v>
                </c:pt>
                <c:pt idx="48564">
                  <c:v>-4.9088899999999998E-2</c:v>
                </c:pt>
                <c:pt idx="48565">
                  <c:v>-4.9645099999999998E-2</c:v>
                </c:pt>
                <c:pt idx="48566">
                  <c:v>-5.0146999999999997E-2</c:v>
                </c:pt>
                <c:pt idx="48567">
                  <c:v>-5.0593199999999998E-2</c:v>
                </c:pt>
                <c:pt idx="48568">
                  <c:v>-5.0981899999999997E-2</c:v>
                </c:pt>
                <c:pt idx="48569">
                  <c:v>-5.1312000000000003E-2</c:v>
                </c:pt>
                <c:pt idx="48570">
                  <c:v>-5.1581799999999997E-2</c:v>
                </c:pt>
                <c:pt idx="48571">
                  <c:v>-5.17904E-2</c:v>
                </c:pt>
                <c:pt idx="48572">
                  <c:v>-5.1936299999999998E-2</c:v>
                </c:pt>
                <c:pt idx="48573">
                  <c:v>-5.2018700000000001E-2</c:v>
                </c:pt>
                <c:pt idx="48574">
                  <c:v>-5.2036499999999999E-2</c:v>
                </c:pt>
                <c:pt idx="48575">
                  <c:v>-5.1988800000000002E-2</c:v>
                </c:pt>
                <c:pt idx="48576">
                  <c:v>-5.1874799999999999E-2</c:v>
                </c:pt>
                <c:pt idx="48577">
                  <c:v>-5.1693999999999997E-2</c:v>
                </c:pt>
                <c:pt idx="48578">
                  <c:v>-5.1445600000000001E-2</c:v>
                </c:pt>
                <c:pt idx="48579">
                  <c:v>-5.1129300000000003E-2</c:v>
                </c:pt>
                <c:pt idx="48580">
                  <c:v>-5.0744699999999997E-2</c:v>
                </c:pt>
                <c:pt idx="48581">
                  <c:v>-5.0291500000000003E-2</c:v>
                </c:pt>
                <c:pt idx="48582">
                  <c:v>-4.9769599999999997E-2</c:v>
                </c:pt>
                <c:pt idx="48583">
                  <c:v>-4.9179E-2</c:v>
                </c:pt>
                <c:pt idx="48584">
                  <c:v>-4.8519800000000002E-2</c:v>
                </c:pt>
                <c:pt idx="48585">
                  <c:v>-4.7792000000000001E-2</c:v>
                </c:pt>
                <c:pt idx="48586">
                  <c:v>-4.6996200000000002E-2</c:v>
                </c:pt>
                <c:pt idx="48587">
                  <c:v>-4.6132600000000003E-2</c:v>
                </c:pt>
                <c:pt idx="48588">
                  <c:v>-4.52018E-2</c:v>
                </c:pt>
                <c:pt idx="48589">
                  <c:v>-4.4204500000000001E-2</c:v>
                </c:pt>
                <c:pt idx="48590">
                  <c:v>-4.3141400000000003E-2</c:v>
                </c:pt>
                <c:pt idx="48591">
                  <c:v>-4.2013300000000003E-2</c:v>
                </c:pt>
                <c:pt idx="48592">
                  <c:v>-4.0821200000000002E-2</c:v>
                </c:pt>
                <c:pt idx="48593">
                  <c:v>-3.9566299999999999E-2</c:v>
                </c:pt>
                <c:pt idx="48594">
                  <c:v>-3.8249600000000002E-2</c:v>
                </c:pt>
                <c:pt idx="48595">
                  <c:v>-3.6872500000000002E-2</c:v>
                </c:pt>
                <c:pt idx="48596">
                  <c:v>-3.5436500000000003E-2</c:v>
                </c:pt>
                <c:pt idx="48597">
                  <c:v>-3.3942899999999998E-2</c:v>
                </c:pt>
                <c:pt idx="48598">
                  <c:v>-3.23933E-2</c:v>
                </c:pt>
                <c:pt idx="48599">
                  <c:v>-3.07896E-2</c:v>
                </c:pt>
                <c:pt idx="48600">
                  <c:v>-2.91334E-2</c:v>
                </c:pt>
                <c:pt idx="48601">
                  <c:v>-2.7426699999999998E-2</c:v>
                </c:pt>
                <c:pt idx="48602">
                  <c:v>-2.56714E-2</c:v>
                </c:pt>
                <c:pt idx="48603">
                  <c:v>-2.3869700000000001E-2</c:v>
                </c:pt>
                <c:pt idx="48604">
                  <c:v>-2.2023500000000001E-2</c:v>
                </c:pt>
                <c:pt idx="48605">
                  <c:v>-2.0135199999999999E-2</c:v>
                </c:pt>
                <c:pt idx="48606">
                  <c:v>-1.82071E-2</c:v>
                </c:pt>
                <c:pt idx="48607">
                  <c:v>-1.6241599999999998E-2</c:v>
                </c:pt>
                <c:pt idx="48608">
                  <c:v>-1.42411E-2</c:v>
                </c:pt>
                <c:pt idx="48609">
                  <c:v>-1.22081E-2</c:v>
                </c:pt>
                <c:pt idx="48610">
                  <c:v>-1.01452E-2</c:v>
                </c:pt>
                <c:pt idx="48611" formatCode="0.00E+00">
                  <c:v>-8.0550699999999992E-3</c:v>
                </c:pt>
                <c:pt idx="48612" formatCode="0.00E+00">
                  <c:v>-5.9403900000000003E-3</c:v>
                </c:pt>
                <c:pt idx="48613" formatCode="0.00E+00">
                  <c:v>-3.8039200000000001E-3</c:v>
                </c:pt>
                <c:pt idx="48614" formatCode="0.00E+00">
                  <c:v>-1.6484399999999999E-3</c:v>
                </c:pt>
                <c:pt idx="48615" formatCode="0.00E+00">
                  <c:v>5.2320399999999999E-4</c:v>
                </c:pt>
                <c:pt idx="48616" formatCode="0.00E+00">
                  <c:v>2.7081399999999999E-3</c:v>
                </c:pt>
                <c:pt idx="48617" formatCode="0.00E+00">
                  <c:v>4.9034500000000002E-3</c:v>
                </c:pt>
                <c:pt idx="48618" formatCode="0.00E+00">
                  <c:v>7.1062E-3</c:v>
                </c:pt>
                <c:pt idx="48619" formatCode="0.00E+00">
                  <c:v>9.3134399999999992E-3</c:v>
                </c:pt>
                <c:pt idx="48620">
                  <c:v>1.15222E-2</c:v>
                </c:pt>
                <c:pt idx="48621">
                  <c:v>1.3729399999999999E-2</c:v>
                </c:pt>
                <c:pt idx="48622">
                  <c:v>1.5932100000000001E-2</c:v>
                </c:pt>
                <c:pt idx="48623">
                  <c:v>1.8127299999999999E-2</c:v>
                </c:pt>
                <c:pt idx="48624">
                  <c:v>2.0311900000000001E-2</c:v>
                </c:pt>
                <c:pt idx="48625">
                  <c:v>2.2483E-2</c:v>
                </c:pt>
                <c:pt idx="48626">
                  <c:v>2.46375E-2</c:v>
                </c:pt>
                <c:pt idx="48627">
                  <c:v>2.6772500000000001E-2</c:v>
                </c:pt>
                <c:pt idx="48628">
                  <c:v>2.8885000000000001E-2</c:v>
                </c:pt>
                <c:pt idx="48629">
                  <c:v>3.0972099999999999E-2</c:v>
                </c:pt>
                <c:pt idx="48630">
                  <c:v>3.3030700000000003E-2</c:v>
                </c:pt>
                <c:pt idx="48631">
                  <c:v>3.5058100000000002E-2</c:v>
                </c:pt>
                <c:pt idx="48632">
                  <c:v>3.7051399999999998E-2</c:v>
                </c:pt>
                <c:pt idx="48633">
                  <c:v>3.9007800000000002E-2</c:v>
                </c:pt>
                <c:pt idx="48634">
                  <c:v>4.0924500000000003E-2</c:v>
                </c:pt>
                <c:pt idx="48635">
                  <c:v>4.2798799999999998E-2</c:v>
                </c:pt>
                <c:pt idx="48636">
                  <c:v>4.4628000000000001E-2</c:v>
                </c:pt>
                <c:pt idx="48637">
                  <c:v>4.6409699999999998E-2</c:v>
                </c:pt>
                <c:pt idx="48638">
                  <c:v>4.8141099999999999E-2</c:v>
                </c:pt>
                <c:pt idx="48639">
                  <c:v>4.9820000000000003E-2</c:v>
                </c:pt>
                <c:pt idx="48640">
                  <c:v>5.1443799999999998E-2</c:v>
                </c:pt>
                <c:pt idx="48641">
                  <c:v>5.3010300000000003E-2</c:v>
                </c:pt>
                <c:pt idx="48642">
                  <c:v>5.4517200000000002E-2</c:v>
                </c:pt>
                <c:pt idx="48643">
                  <c:v>5.5962400000000002E-2</c:v>
                </c:pt>
                <c:pt idx="48644">
                  <c:v>5.73438E-2</c:v>
                </c:pt>
                <c:pt idx="48645">
                  <c:v>5.86594E-2</c:v>
                </c:pt>
                <c:pt idx="48646">
                  <c:v>5.99074E-2</c:v>
                </c:pt>
                <c:pt idx="48647">
                  <c:v>6.1085899999999999E-2</c:v>
                </c:pt>
                <c:pt idx="48648">
                  <c:v>6.21933E-2</c:v>
                </c:pt>
                <c:pt idx="48649">
                  <c:v>6.3227900000000004E-2</c:v>
                </c:pt>
                <c:pt idx="48650">
                  <c:v>6.4188400000000007E-2</c:v>
                </c:pt>
                <c:pt idx="48651">
                  <c:v>6.5073199999999998E-2</c:v>
                </c:pt>
                <c:pt idx="48652">
                  <c:v>6.5881300000000004E-2</c:v>
                </c:pt>
                <c:pt idx="48653">
                  <c:v>6.6611299999999998E-2</c:v>
                </c:pt>
                <c:pt idx="48654">
                  <c:v>6.7262199999999994E-2</c:v>
                </c:pt>
                <c:pt idx="48655">
                  <c:v>6.7833199999999996E-2</c:v>
                </c:pt>
                <c:pt idx="48656">
                  <c:v>6.8323400000000006E-2</c:v>
                </c:pt>
                <c:pt idx="48657">
                  <c:v>6.8732100000000004E-2</c:v>
                </c:pt>
                <c:pt idx="48658">
                  <c:v>6.9058700000000001E-2</c:v>
                </c:pt>
                <c:pt idx="48659">
                  <c:v>6.9302699999999995E-2</c:v>
                </c:pt>
                <c:pt idx="48660">
                  <c:v>6.9463899999999995E-2</c:v>
                </c:pt>
                <c:pt idx="48661">
                  <c:v>6.9542000000000007E-2</c:v>
                </c:pt>
                <c:pt idx="48662">
                  <c:v>6.9536899999999999E-2</c:v>
                </c:pt>
                <c:pt idx="48663">
                  <c:v>6.9448599999999999E-2</c:v>
                </c:pt>
                <c:pt idx="48664">
                  <c:v>6.92773E-2</c:v>
                </c:pt>
                <c:pt idx="48665">
                  <c:v>6.9023299999999996E-2</c:v>
                </c:pt>
                <c:pt idx="48666">
                  <c:v>6.8686800000000006E-2</c:v>
                </c:pt>
                <c:pt idx="48667">
                  <c:v>6.8268499999999996E-2</c:v>
                </c:pt>
                <c:pt idx="48668">
                  <c:v>6.7768900000000007E-2</c:v>
                </c:pt>
                <c:pt idx="48669">
                  <c:v>6.7188800000000007E-2</c:v>
                </c:pt>
                <c:pt idx="48670">
                  <c:v>6.6529000000000005E-2</c:v>
                </c:pt>
                <c:pt idx="48671">
                  <c:v>6.5790600000000005E-2</c:v>
                </c:pt>
                <c:pt idx="48672">
                  <c:v>6.4974500000000004E-2</c:v>
                </c:pt>
                <c:pt idx="48673">
                  <c:v>6.4082E-2</c:v>
                </c:pt>
                <c:pt idx="48674">
                  <c:v>6.3114500000000004E-2</c:v>
                </c:pt>
                <c:pt idx="48675">
                  <c:v>6.2073200000000002E-2</c:v>
                </c:pt>
                <c:pt idx="48676">
                  <c:v>6.0959699999999999E-2</c:v>
                </c:pt>
                <c:pt idx="48677">
                  <c:v>5.9775700000000001E-2</c:v>
                </c:pt>
                <c:pt idx="48678">
                  <c:v>5.8522900000000003E-2</c:v>
                </c:pt>
                <c:pt idx="48679">
                  <c:v>5.7202999999999997E-2</c:v>
                </c:pt>
                <c:pt idx="48680">
                  <c:v>5.5818100000000002E-2</c:v>
                </c:pt>
                <c:pt idx="48681">
                  <c:v>5.4370000000000002E-2</c:v>
                </c:pt>
                <c:pt idx="48682">
                  <c:v>5.2860900000000002E-2</c:v>
                </c:pt>
                <c:pt idx="48683">
                  <c:v>5.1292999999999998E-2</c:v>
                </c:pt>
                <c:pt idx="48684">
                  <c:v>4.9668499999999997E-2</c:v>
                </c:pt>
                <c:pt idx="48685">
                  <c:v>4.7989700000000003E-2</c:v>
                </c:pt>
                <c:pt idx="48686">
                  <c:v>4.6259099999999997E-2</c:v>
                </c:pt>
                <c:pt idx="48687">
                  <c:v>4.4479100000000001E-2</c:v>
                </c:pt>
                <c:pt idx="48688">
                  <c:v>4.2652299999999997E-2</c:v>
                </c:pt>
                <c:pt idx="48689">
                  <c:v>4.0781299999999999E-2</c:v>
                </c:pt>
                <c:pt idx="48690">
                  <c:v>3.8868699999999999E-2</c:v>
                </c:pt>
                <c:pt idx="48691">
                  <c:v>3.6917199999999997E-2</c:v>
                </c:pt>
                <c:pt idx="48692">
                  <c:v>3.4929700000000001E-2</c:v>
                </c:pt>
                <c:pt idx="48693">
                  <c:v>3.2908899999999998E-2</c:v>
                </c:pt>
                <c:pt idx="48694">
                  <c:v>3.0857599999999999E-2</c:v>
                </c:pt>
                <c:pt idx="48695">
                  <c:v>2.87788E-2</c:v>
                </c:pt>
                <c:pt idx="48696">
                  <c:v>2.6675299999999999E-2</c:v>
                </c:pt>
                <c:pt idx="48697">
                  <c:v>2.4550099999999998E-2</c:v>
                </c:pt>
                <c:pt idx="48698">
                  <c:v>2.2406200000000001E-2</c:v>
                </c:pt>
                <c:pt idx="48699">
                  <c:v>2.0246400000000001E-2</c:v>
                </c:pt>
                <c:pt idx="48700">
                  <c:v>1.80739E-2</c:v>
                </c:pt>
                <c:pt idx="48701">
                  <c:v>1.5891599999999999E-2</c:v>
                </c:pt>
                <c:pt idx="48702">
                  <c:v>1.3702499999999999E-2</c:v>
                </c:pt>
                <c:pt idx="48703">
                  <c:v>1.15096E-2</c:v>
                </c:pt>
                <c:pt idx="48704" formatCode="0.00E+00">
                  <c:v>9.3158000000000008E-3</c:v>
                </c:pt>
                <c:pt idx="48705" formatCode="0.00E+00">
                  <c:v>7.1241899999999999E-3</c:v>
                </c:pt>
                <c:pt idx="48706" formatCode="0.00E+00">
                  <c:v>4.9376899999999998E-3</c:v>
                </c:pt>
                <c:pt idx="48707" formatCode="0.00E+00">
                  <c:v>2.7592300000000001E-3</c:v>
                </c:pt>
                <c:pt idx="48708" formatCode="0.00E+00">
                  <c:v>5.9173500000000003E-4</c:v>
                </c:pt>
                <c:pt idx="48709" formatCode="0.00E+00">
                  <c:v>-1.5619200000000001E-3</c:v>
                </c:pt>
                <c:pt idx="48710" formatCode="0.00E+00">
                  <c:v>-3.6988899999999998E-3</c:v>
                </c:pt>
                <c:pt idx="48711" formatCode="0.00E+00">
                  <c:v>-5.8163700000000004E-3</c:v>
                </c:pt>
                <c:pt idx="48712" formatCode="0.00E+00">
                  <c:v>-7.9115799999999997E-3</c:v>
                </c:pt>
                <c:pt idx="48713" formatCode="0.00E+00">
                  <c:v>-9.9818200000000006E-3</c:v>
                </c:pt>
                <c:pt idx="48714">
                  <c:v>-1.2024399999999999E-2</c:v>
                </c:pt>
                <c:pt idx="48715">
                  <c:v>-1.4036699999999999E-2</c:v>
                </c:pt>
                <c:pt idx="48716">
                  <c:v>-1.6016300000000001E-2</c:v>
                </c:pt>
                <c:pt idx="48717">
                  <c:v>-1.7960500000000001E-2</c:v>
                </c:pt>
                <c:pt idx="48718">
                  <c:v>-1.9866999999999999E-2</c:v>
                </c:pt>
                <c:pt idx="48719">
                  <c:v>-2.17334E-2</c:v>
                </c:pt>
                <c:pt idx="48720">
                  <c:v>-2.3557499999999999E-2</c:v>
                </c:pt>
                <c:pt idx="48721">
                  <c:v>-2.5336999999999998E-2</c:v>
                </c:pt>
                <c:pt idx="48722">
                  <c:v>-2.7069900000000001E-2</c:v>
                </c:pt>
                <c:pt idx="48723">
                  <c:v>-2.8754100000000001E-2</c:v>
                </c:pt>
                <c:pt idx="48724">
                  <c:v>-3.0387600000000001E-2</c:v>
                </c:pt>
                <c:pt idx="48725">
                  <c:v>-3.1968499999999997E-2</c:v>
                </c:pt>
                <c:pt idx="48726">
                  <c:v>-3.3495200000000003E-2</c:v>
                </c:pt>
                <c:pt idx="48727">
                  <c:v>-3.4965999999999997E-2</c:v>
                </c:pt>
                <c:pt idx="48728">
                  <c:v>-3.6379099999999998E-2</c:v>
                </c:pt>
                <c:pt idx="48729">
                  <c:v>-3.7733299999999997E-2</c:v>
                </c:pt>
                <c:pt idx="48730">
                  <c:v>-3.9027100000000002E-2</c:v>
                </c:pt>
                <c:pt idx="48731">
                  <c:v>-4.0259099999999999E-2</c:v>
                </c:pt>
                <c:pt idx="48732">
                  <c:v>-4.1428300000000001E-2</c:v>
                </c:pt>
                <c:pt idx="48733">
                  <c:v>-4.2533599999999998E-2</c:v>
                </c:pt>
                <c:pt idx="48734">
                  <c:v>-4.3573899999999999E-2</c:v>
                </c:pt>
                <c:pt idx="48735">
                  <c:v>-4.4548499999999998E-2</c:v>
                </c:pt>
                <c:pt idx="48736">
                  <c:v>-4.54566E-2</c:v>
                </c:pt>
                <c:pt idx="48737">
                  <c:v>-4.6297499999999998E-2</c:v>
                </c:pt>
                <c:pt idx="48738">
                  <c:v>-4.70707E-2</c:v>
                </c:pt>
                <c:pt idx="48739">
                  <c:v>-4.77758E-2</c:v>
                </c:pt>
                <c:pt idx="48740">
                  <c:v>-4.8412499999999997E-2</c:v>
                </c:pt>
                <c:pt idx="48741">
                  <c:v>-4.8980500000000003E-2</c:v>
                </c:pt>
                <c:pt idx="48742">
                  <c:v>-4.9479799999999997E-2</c:v>
                </c:pt>
                <c:pt idx="48743">
                  <c:v>-4.9910299999999998E-2</c:v>
                </c:pt>
                <c:pt idx="48744">
                  <c:v>-5.0272200000000003E-2</c:v>
                </c:pt>
                <c:pt idx="48745">
                  <c:v>-5.0565800000000001E-2</c:v>
                </c:pt>
                <c:pt idx="48746">
                  <c:v>-5.0791299999999998E-2</c:v>
                </c:pt>
                <c:pt idx="48747">
                  <c:v>-5.0949099999999997E-2</c:v>
                </c:pt>
                <c:pt idx="48748">
                  <c:v>-5.1039899999999999E-2</c:v>
                </c:pt>
                <c:pt idx="48749">
                  <c:v>-5.1064100000000001E-2</c:v>
                </c:pt>
                <c:pt idx="48750">
                  <c:v>-5.1022699999999997E-2</c:v>
                </c:pt>
                <c:pt idx="48751">
                  <c:v>-5.0916400000000001E-2</c:v>
                </c:pt>
                <c:pt idx="48752">
                  <c:v>-5.0746100000000002E-2</c:v>
                </c:pt>
                <c:pt idx="48753">
                  <c:v>-5.0513000000000002E-2</c:v>
                </c:pt>
                <c:pt idx="48754">
                  <c:v>-5.0217999999999999E-2</c:v>
                </c:pt>
                <c:pt idx="48755">
                  <c:v>-4.9862400000000001E-2</c:v>
                </c:pt>
                <c:pt idx="48756">
                  <c:v>-4.9447499999999998E-2</c:v>
                </c:pt>
                <c:pt idx="48757">
                  <c:v>-4.89746E-2</c:v>
                </c:pt>
                <c:pt idx="48758">
                  <c:v>-4.8445299999999997E-2</c:v>
                </c:pt>
                <c:pt idx="48759">
                  <c:v>-4.7861000000000001E-2</c:v>
                </c:pt>
                <c:pt idx="48760">
                  <c:v>-4.7223399999999999E-2</c:v>
                </c:pt>
                <c:pt idx="48761">
                  <c:v>-4.6534100000000002E-2</c:v>
                </c:pt>
                <c:pt idx="48762">
                  <c:v>-4.5794899999999999E-2</c:v>
                </c:pt>
                <c:pt idx="48763">
                  <c:v>-4.5007600000000002E-2</c:v>
                </c:pt>
                <c:pt idx="48764">
                  <c:v>-4.4174100000000001E-2</c:v>
                </c:pt>
                <c:pt idx="48765">
                  <c:v>-4.3296300000000003E-2</c:v>
                </c:pt>
                <c:pt idx="48766">
                  <c:v>-4.2376200000000003E-2</c:v>
                </c:pt>
                <c:pt idx="48767">
                  <c:v>-4.1415800000000003E-2</c:v>
                </c:pt>
                <c:pt idx="48768">
                  <c:v>-4.04172E-2</c:v>
                </c:pt>
                <c:pt idx="48769">
                  <c:v>-3.9382500000000001E-2</c:v>
                </c:pt>
                <c:pt idx="48770">
                  <c:v>-3.8313899999999998E-2</c:v>
                </c:pt>
                <c:pt idx="48771">
                  <c:v>-3.7213499999999997E-2</c:v>
                </c:pt>
                <c:pt idx="48772">
                  <c:v>-3.6083700000000003E-2</c:v>
                </c:pt>
                <c:pt idx="48773">
                  <c:v>-3.4926499999999999E-2</c:v>
                </c:pt>
                <c:pt idx="48774">
                  <c:v>-3.3744400000000001E-2</c:v>
                </c:pt>
                <c:pt idx="48775">
                  <c:v>-3.2539600000000002E-2</c:v>
                </c:pt>
                <c:pt idx="48776">
                  <c:v>-3.1314399999999999E-2</c:v>
                </c:pt>
                <c:pt idx="48777">
                  <c:v>-3.00711E-2</c:v>
                </c:pt>
                <c:pt idx="48778">
                  <c:v>-2.8812000000000001E-2</c:v>
                </c:pt>
                <c:pt idx="48779">
                  <c:v>-2.7539500000000001E-2</c:v>
                </c:pt>
                <c:pt idx="48780">
                  <c:v>-2.6255799999999999E-2</c:v>
                </c:pt>
                <c:pt idx="48781">
                  <c:v>-2.4963200000000001E-2</c:v>
                </c:pt>
                <c:pt idx="48782">
                  <c:v>-2.36641E-2</c:v>
                </c:pt>
                <c:pt idx="48783">
                  <c:v>-2.23608E-2</c:v>
                </c:pt>
                <c:pt idx="48784">
                  <c:v>-2.1055399999999998E-2</c:v>
                </c:pt>
                <c:pt idx="48785">
                  <c:v>-1.9750199999999999E-2</c:v>
                </c:pt>
                <c:pt idx="48786">
                  <c:v>-1.8447399999999999E-2</c:v>
                </c:pt>
                <c:pt idx="48787">
                  <c:v>-1.7149299999999999E-2</c:v>
                </c:pt>
                <c:pt idx="48788">
                  <c:v>-1.5857900000000001E-2</c:v>
                </c:pt>
                <c:pt idx="48789">
                  <c:v>-1.4575400000000001E-2</c:v>
                </c:pt>
                <c:pt idx="48790">
                  <c:v>-1.33037E-2</c:v>
                </c:pt>
                <c:pt idx="48791">
                  <c:v>-1.20451E-2</c:v>
                </c:pt>
                <c:pt idx="48792">
                  <c:v>-1.08013E-2</c:v>
                </c:pt>
                <c:pt idx="48793" formatCode="0.00E+00">
                  <c:v>-9.5743000000000009E-3</c:v>
                </c:pt>
                <c:pt idx="48794" formatCode="0.00E+00">
                  <c:v>-8.3660100000000001E-3</c:v>
                </c:pt>
                <c:pt idx="48795" formatCode="0.00E+00">
                  <c:v>-7.17821E-3</c:v>
                </c:pt>
                <c:pt idx="48796" formatCode="0.00E+00">
                  <c:v>-6.0126499999999996E-3</c:v>
                </c:pt>
                <c:pt idx="48797" formatCode="0.00E+00">
                  <c:v>-4.8710000000000003E-3</c:v>
                </c:pt>
                <c:pt idx="48798" formatCode="0.00E+00">
                  <c:v>-3.75487E-3</c:v>
                </c:pt>
                <c:pt idx="48799" formatCode="0.00E+00">
                  <c:v>-2.6658200000000002E-3</c:v>
                </c:pt>
                <c:pt idx="48800" formatCode="0.00E+00">
                  <c:v>-1.6053199999999999E-3</c:v>
                </c:pt>
                <c:pt idx="48801" formatCode="0.00E+00">
                  <c:v>-5.7476800000000002E-4</c:v>
                </c:pt>
                <c:pt idx="48802" formatCode="0.00E+00">
                  <c:v>4.24506E-4</c:v>
                </c:pt>
                <c:pt idx="48803" formatCode="0.00E+00">
                  <c:v>1.3912499999999999E-3</c:v>
                </c:pt>
                <c:pt idx="48804" formatCode="0.00E+00">
                  <c:v>2.3243000000000001E-3</c:v>
                </c:pt>
                <c:pt idx="48805" formatCode="0.00E+00">
                  <c:v>3.2225600000000002E-3</c:v>
                </c:pt>
                <c:pt idx="48806" formatCode="0.00E+00">
                  <c:v>4.0850299999999999E-3</c:v>
                </c:pt>
                <c:pt idx="48807" formatCode="0.00E+00">
                  <c:v>4.9107700000000001E-3</c:v>
                </c:pt>
                <c:pt idx="48808" formatCode="0.00E+00">
                  <c:v>5.6989500000000004E-3</c:v>
                </c:pt>
                <c:pt idx="48809" formatCode="0.00E+00">
                  <c:v>6.4488100000000001E-3</c:v>
                </c:pt>
                <c:pt idx="48810" formatCode="0.00E+00">
                  <c:v>7.1596899999999998E-3</c:v>
                </c:pt>
                <c:pt idx="48811" formatCode="0.00E+00">
                  <c:v>7.8309899999999995E-3</c:v>
                </c:pt>
                <c:pt idx="48812" formatCode="0.00E+00">
                  <c:v>8.4622299999999994E-3</c:v>
                </c:pt>
                <c:pt idx="48813" formatCode="0.00E+00">
                  <c:v>9.0530000000000003E-3</c:v>
                </c:pt>
                <c:pt idx="48814" formatCode="0.00E+00">
                  <c:v>9.6029700000000006E-3</c:v>
                </c:pt>
                <c:pt idx="48815">
                  <c:v>1.01119E-2</c:v>
                </c:pt>
                <c:pt idx="48816">
                  <c:v>1.0579699999999999E-2</c:v>
                </c:pt>
                <c:pt idx="48817">
                  <c:v>1.1006200000000001E-2</c:v>
                </c:pt>
                <c:pt idx="48818">
                  <c:v>1.1391500000000001E-2</c:v>
                </c:pt>
                <c:pt idx="48819">
                  <c:v>1.1735799999999999E-2</c:v>
                </c:pt>
                <c:pt idx="48820">
                  <c:v>1.20391E-2</c:v>
                </c:pt>
                <c:pt idx="48821">
                  <c:v>1.2301899999999999E-2</c:v>
                </c:pt>
                <c:pt idx="48822">
                  <c:v>1.25244E-2</c:v>
                </c:pt>
                <c:pt idx="48823">
                  <c:v>1.2707100000000001E-2</c:v>
                </c:pt>
                <c:pt idx="48824">
                  <c:v>1.2850500000000001E-2</c:v>
                </c:pt>
                <c:pt idx="48825">
                  <c:v>1.2955299999999999E-2</c:v>
                </c:pt>
                <c:pt idx="48826">
                  <c:v>1.30221E-2</c:v>
                </c:pt>
                <c:pt idx="48827">
                  <c:v>1.3051699999999999E-2</c:v>
                </c:pt>
                <c:pt idx="48828">
                  <c:v>1.30449E-2</c:v>
                </c:pt>
                <c:pt idx="48829">
                  <c:v>1.30026E-2</c:v>
                </c:pt>
                <c:pt idx="48830">
                  <c:v>1.29257E-2</c:v>
                </c:pt>
                <c:pt idx="48831">
                  <c:v>1.2815399999999999E-2</c:v>
                </c:pt>
                <c:pt idx="48832">
                  <c:v>1.26727E-2</c:v>
                </c:pt>
                <c:pt idx="48833">
                  <c:v>1.2498799999999999E-2</c:v>
                </c:pt>
                <c:pt idx="48834">
                  <c:v>1.22948E-2</c:v>
                </c:pt>
                <c:pt idx="48835">
                  <c:v>1.2062099999999999E-2</c:v>
                </c:pt>
                <c:pt idx="48836">
                  <c:v>1.1802E-2</c:v>
                </c:pt>
                <c:pt idx="48837">
                  <c:v>1.1515900000000001E-2</c:v>
                </c:pt>
                <c:pt idx="48838">
                  <c:v>1.1205100000000001E-2</c:v>
                </c:pt>
                <c:pt idx="48839">
                  <c:v>1.0871199999999999E-2</c:v>
                </c:pt>
                <c:pt idx="48840">
                  <c:v>1.05156E-2</c:v>
                </c:pt>
                <c:pt idx="48841">
                  <c:v>1.01399E-2</c:v>
                </c:pt>
                <c:pt idx="48842" formatCode="0.00E+00">
                  <c:v>9.7457199999999994E-3</c:v>
                </c:pt>
                <c:pt idx="48843" formatCode="0.00E+00">
                  <c:v>9.3345600000000004E-3</c:v>
                </c:pt>
                <c:pt idx="48844" formatCode="0.00E+00">
                  <c:v>8.9081000000000004E-3</c:v>
                </c:pt>
                <c:pt idx="48845" formatCode="0.00E+00">
                  <c:v>8.46797E-3</c:v>
                </c:pt>
                <c:pt idx="48846" formatCode="0.00E+00">
                  <c:v>8.0158599999999997E-3</c:v>
                </c:pt>
                <c:pt idx="48847" formatCode="0.00E+00">
                  <c:v>7.5534499999999997E-3</c:v>
                </c:pt>
                <c:pt idx="48848" formatCode="0.00E+00">
                  <c:v>7.0824299999999998E-3</c:v>
                </c:pt>
                <c:pt idx="48849" formatCode="0.00E+00">
                  <c:v>6.60452E-3</c:v>
                </c:pt>
                <c:pt idx="48850" formatCode="0.00E+00">
                  <c:v>6.1214299999999998E-3</c:v>
                </c:pt>
                <c:pt idx="48851" formatCode="0.00E+00">
                  <c:v>5.6348600000000002E-3</c:v>
                </c:pt>
                <c:pt idx="48852" formatCode="0.00E+00">
                  <c:v>5.1465299999999999E-3</c:v>
                </c:pt>
                <c:pt idx="48853" formatCode="0.00E+00">
                  <c:v>4.6581299999999999E-3</c:v>
                </c:pt>
                <c:pt idx="48854" formatCode="0.00E+00">
                  <c:v>4.1713699999999998E-3</c:v>
                </c:pt>
                <c:pt idx="48855" formatCode="0.00E+00">
                  <c:v>3.6879299999999999E-3</c:v>
                </c:pt>
                <c:pt idx="48856" formatCode="0.00E+00">
                  <c:v>3.2094599999999999E-3</c:v>
                </c:pt>
                <c:pt idx="48857" formatCode="0.00E+00">
                  <c:v>2.7376200000000001E-3</c:v>
                </c:pt>
                <c:pt idx="48858" formatCode="0.00E+00">
                  <c:v>2.2740099999999999E-3</c:v>
                </c:pt>
                <c:pt idx="48859" formatCode="0.00E+00">
                  <c:v>1.8202400000000001E-3</c:v>
                </c:pt>
                <c:pt idx="48860" formatCode="0.00E+00">
                  <c:v>1.37787E-3</c:v>
                </c:pt>
                <c:pt idx="48861" formatCode="0.00E+00">
                  <c:v>9.48423E-4</c:v>
                </c:pt>
                <c:pt idx="48862" formatCode="0.00E+00">
                  <c:v>5.33396E-4</c:v>
                </c:pt>
                <c:pt idx="48863" formatCode="0.00E+00">
                  <c:v>1.3424199999999999E-4</c:v>
                </c:pt>
                <c:pt idx="48864" formatCode="0.00E+00">
                  <c:v>-2.4762900000000002E-4</c:v>
                </c:pt>
                <c:pt idx="48865" formatCode="0.00E+00">
                  <c:v>-6.1085200000000005E-4</c:v>
                </c:pt>
                <c:pt idx="48866" formatCode="0.00E+00">
                  <c:v>-9.5411200000000002E-4</c:v>
                </c:pt>
                <c:pt idx="48867" formatCode="0.00E+00">
                  <c:v>-1.27614E-3</c:v>
                </c:pt>
                <c:pt idx="48868" formatCode="0.00E+00">
                  <c:v>-1.57573E-3</c:v>
                </c:pt>
                <c:pt idx="48869" formatCode="0.00E+00">
                  <c:v>-1.85173E-3</c:v>
                </c:pt>
                <c:pt idx="48870" formatCode="0.00E+00">
                  <c:v>-2.1030300000000001E-3</c:v>
                </c:pt>
                <c:pt idx="48871" formatCode="0.00E+00">
                  <c:v>-2.3286000000000001E-3</c:v>
                </c:pt>
                <c:pt idx="48872" formatCode="0.00E+00">
                  <c:v>-2.5274799999999999E-3</c:v>
                </c:pt>
                <c:pt idx="48873" formatCode="0.00E+00">
                  <c:v>-2.6987399999999998E-3</c:v>
                </c:pt>
                <c:pt idx="48874" formatCode="0.00E+00">
                  <c:v>-2.8415599999999999E-3</c:v>
                </c:pt>
                <c:pt idx="48875" formatCode="0.00E+00">
                  <c:v>-2.9551500000000001E-3</c:v>
                </c:pt>
                <c:pt idx="48876" formatCode="0.00E+00">
                  <c:v>-3.0388199999999998E-3</c:v>
                </c:pt>
                <c:pt idx="48877" formatCode="0.00E+00">
                  <c:v>-3.0919400000000001E-3</c:v>
                </c:pt>
                <c:pt idx="48878" formatCode="0.00E+00">
                  <c:v>-3.1139399999999999E-3</c:v>
                </c:pt>
                <c:pt idx="48879" formatCode="0.00E+00">
                  <c:v>-3.1043500000000001E-3</c:v>
                </c:pt>
                <c:pt idx="48880" formatCode="0.00E+00">
                  <c:v>-3.0627599999999999E-3</c:v>
                </c:pt>
                <c:pt idx="48881" formatCode="0.00E+00">
                  <c:v>-2.98884E-3</c:v>
                </c:pt>
                <c:pt idx="48882" formatCode="0.00E+00">
                  <c:v>-2.8823299999999998E-3</c:v>
                </c:pt>
                <c:pt idx="48883" formatCode="0.00E+00">
                  <c:v>-2.7430499999999999E-3</c:v>
                </c:pt>
                <c:pt idx="48884" formatCode="0.00E+00">
                  <c:v>-2.57091E-3</c:v>
                </c:pt>
                <c:pt idx="48885" formatCode="0.00E+00">
                  <c:v>-2.3658899999999998E-3</c:v>
                </c:pt>
                <c:pt idx="48886" formatCode="0.00E+00">
                  <c:v>-2.1280299999999999E-3</c:v>
                </c:pt>
                <c:pt idx="48887" formatCode="0.00E+00">
                  <c:v>-1.8574900000000001E-3</c:v>
                </c:pt>
                <c:pt idx="48888" formatCode="0.00E+00">
                  <c:v>-1.5544599999999999E-3</c:v>
                </c:pt>
                <c:pt idx="48889" formatCode="0.00E+00">
                  <c:v>-1.2192399999999999E-3</c:v>
                </c:pt>
                <c:pt idx="48890" formatCode="0.00E+00">
                  <c:v>-8.5220100000000002E-4</c:v>
                </c:pt>
                <c:pt idx="48891" formatCode="0.00E+00">
                  <c:v>-4.5378699999999998E-4</c:v>
                </c:pt>
                <c:pt idx="48892" formatCode="0.00E+00">
                  <c:v>-2.4518399999999999E-5</c:v>
                </c:pt>
                <c:pt idx="48893" formatCode="0.00E+00">
                  <c:v>4.3501E-4</c:v>
                </c:pt>
                <c:pt idx="48894" formatCode="0.00E+00">
                  <c:v>9.2412899999999999E-4</c:v>
                </c:pt>
                <c:pt idx="48895" formatCode="0.00E+00">
                  <c:v>1.4421E-3</c:v>
                </c:pt>
                <c:pt idx="48896" formatCode="0.00E+00">
                  <c:v>1.9881E-3</c:v>
                </c:pt>
                <c:pt idx="48897" formatCode="0.00E+00">
                  <c:v>2.5612500000000002E-3</c:v>
                </c:pt>
                <c:pt idx="48898" formatCode="0.00E+00">
                  <c:v>3.1606099999999999E-3</c:v>
                </c:pt>
                <c:pt idx="48899" formatCode="0.00E+00">
                  <c:v>3.7851500000000001E-3</c:v>
                </c:pt>
                <c:pt idx="48900" formatCode="0.00E+00">
                  <c:v>4.43379E-3</c:v>
                </c:pt>
                <c:pt idx="48901" formatCode="0.00E+00">
                  <c:v>5.1054000000000004E-3</c:v>
                </c:pt>
                <c:pt idx="48902" formatCode="0.00E+00">
                  <c:v>5.79876E-3</c:v>
                </c:pt>
                <c:pt idx="48903" formatCode="0.00E+00">
                  <c:v>6.5126200000000002E-3</c:v>
                </c:pt>
                <c:pt idx="48904" formatCode="0.00E+00">
                  <c:v>7.2456500000000002E-3</c:v>
                </c:pt>
                <c:pt idx="48905" formatCode="0.00E+00">
                  <c:v>7.9964900000000002E-3</c:v>
                </c:pt>
                <c:pt idx="48906" formatCode="0.00E+00">
                  <c:v>8.7637199999999991E-3</c:v>
                </c:pt>
                <c:pt idx="48907" formatCode="0.00E+00">
                  <c:v>9.5458699999999997E-3</c:v>
                </c:pt>
                <c:pt idx="48908">
                  <c:v>1.0341400000000001E-2</c:v>
                </c:pt>
                <c:pt idx="48909">
                  <c:v>1.11488E-2</c:v>
                </c:pt>
                <c:pt idx="48910">
                  <c:v>1.19665E-2</c:v>
                </c:pt>
                <c:pt idx="48911">
                  <c:v>1.27928E-2</c:v>
                </c:pt>
                <c:pt idx="48912">
                  <c:v>1.36261E-2</c:v>
                </c:pt>
                <c:pt idx="48913">
                  <c:v>1.4464599999999999E-2</c:v>
                </c:pt>
                <c:pt idx="48914">
                  <c:v>1.5306699999999999E-2</c:v>
                </c:pt>
                <c:pt idx="48915">
                  <c:v>1.6150600000000001E-2</c:v>
                </c:pt>
                <c:pt idx="48916">
                  <c:v>1.6994599999999999E-2</c:v>
                </c:pt>
                <c:pt idx="48917">
                  <c:v>1.78368E-2</c:v>
                </c:pt>
                <c:pt idx="48918">
                  <c:v>1.8675600000000001E-2</c:v>
                </c:pt>
                <c:pt idx="48919">
                  <c:v>1.9508999999999999E-2</c:v>
                </c:pt>
                <c:pt idx="48920">
                  <c:v>2.0335300000000001E-2</c:v>
                </c:pt>
                <c:pt idx="48921">
                  <c:v>2.11527E-2</c:v>
                </c:pt>
                <c:pt idx="48922">
                  <c:v>2.1959300000000001E-2</c:v>
                </c:pt>
                <c:pt idx="48923">
                  <c:v>2.27534E-2</c:v>
                </c:pt>
                <c:pt idx="48924">
                  <c:v>2.3533200000000001E-2</c:v>
                </c:pt>
                <c:pt idx="48925">
                  <c:v>2.42969E-2</c:v>
                </c:pt>
                <c:pt idx="48926">
                  <c:v>2.5042700000000001E-2</c:v>
                </c:pt>
                <c:pt idx="48927">
                  <c:v>2.5768800000000001E-2</c:v>
                </c:pt>
                <c:pt idx="48928">
                  <c:v>2.64736E-2</c:v>
                </c:pt>
                <c:pt idx="48929">
                  <c:v>2.71554E-2</c:v>
                </c:pt>
                <c:pt idx="48930">
                  <c:v>2.7812400000000001E-2</c:v>
                </c:pt>
                <c:pt idx="48931">
                  <c:v>2.8443099999999999E-2</c:v>
                </c:pt>
                <c:pt idx="48932">
                  <c:v>2.9045700000000001E-2</c:v>
                </c:pt>
                <c:pt idx="48933">
                  <c:v>2.96189E-2</c:v>
                </c:pt>
                <c:pt idx="48934">
                  <c:v>3.0161E-2</c:v>
                </c:pt>
                <c:pt idx="48935">
                  <c:v>3.06705E-2</c:v>
                </c:pt>
                <c:pt idx="48936">
                  <c:v>3.1146E-2</c:v>
                </c:pt>
                <c:pt idx="48937">
                  <c:v>3.1586200000000002E-2</c:v>
                </c:pt>
                <c:pt idx="48938">
                  <c:v>3.1989700000000003E-2</c:v>
                </c:pt>
                <c:pt idx="48939">
                  <c:v>3.2355200000000001E-2</c:v>
                </c:pt>
                <c:pt idx="48940">
                  <c:v>3.2681599999999998E-2</c:v>
                </c:pt>
                <c:pt idx="48941">
                  <c:v>3.29676E-2</c:v>
                </c:pt>
                <c:pt idx="48942">
                  <c:v>3.3212199999999997E-2</c:v>
                </c:pt>
                <c:pt idx="48943">
                  <c:v>3.3414399999999997E-2</c:v>
                </c:pt>
                <c:pt idx="48944">
                  <c:v>3.3573199999999997E-2</c:v>
                </c:pt>
                <c:pt idx="48945">
                  <c:v>3.3687599999999998E-2</c:v>
                </c:pt>
                <c:pt idx="48946">
                  <c:v>3.3757000000000002E-2</c:v>
                </c:pt>
                <c:pt idx="48947">
                  <c:v>3.3780600000000001E-2</c:v>
                </c:pt>
                <c:pt idx="48948">
                  <c:v>3.3757599999999999E-2</c:v>
                </c:pt>
                <c:pt idx="48949">
                  <c:v>3.3687599999999998E-2</c:v>
                </c:pt>
                <c:pt idx="48950">
                  <c:v>3.3570000000000003E-2</c:v>
                </c:pt>
                <c:pt idx="48951">
                  <c:v>3.3404299999999998E-2</c:v>
                </c:pt>
                <c:pt idx="48952">
                  <c:v>3.3190299999999999E-2</c:v>
                </c:pt>
                <c:pt idx="48953">
                  <c:v>3.2927699999999997E-2</c:v>
                </c:pt>
                <c:pt idx="48954">
                  <c:v>3.2616199999999998E-2</c:v>
                </c:pt>
                <c:pt idx="48955">
                  <c:v>3.2255800000000001E-2</c:v>
                </c:pt>
                <c:pt idx="48956">
                  <c:v>3.18465E-2</c:v>
                </c:pt>
                <c:pt idx="48957">
                  <c:v>3.1388300000000001E-2</c:v>
                </c:pt>
                <c:pt idx="48958">
                  <c:v>3.08814E-2</c:v>
                </c:pt>
                <c:pt idx="48959">
                  <c:v>3.0325999999999999E-2</c:v>
                </c:pt>
                <c:pt idx="48960">
                  <c:v>2.9722499999999999E-2</c:v>
                </c:pt>
                <c:pt idx="48961">
                  <c:v>2.9071199999999998E-2</c:v>
                </c:pt>
                <c:pt idx="48962">
                  <c:v>2.8372600000000001E-2</c:v>
                </c:pt>
                <c:pt idx="48963">
                  <c:v>2.76274E-2</c:v>
                </c:pt>
                <c:pt idx="48964">
                  <c:v>2.6836100000000002E-2</c:v>
                </c:pt>
                <c:pt idx="48965">
                  <c:v>2.5999600000000001E-2</c:v>
                </c:pt>
                <c:pt idx="48966">
                  <c:v>2.5118499999999998E-2</c:v>
                </c:pt>
                <c:pt idx="48967">
                  <c:v>2.4193900000000001E-2</c:v>
                </c:pt>
                <c:pt idx="48968">
                  <c:v>2.32266E-2</c:v>
                </c:pt>
                <c:pt idx="48969">
                  <c:v>2.2217799999999999E-2</c:v>
                </c:pt>
                <c:pt idx="48970">
                  <c:v>2.1168599999999999E-2</c:v>
                </c:pt>
                <c:pt idx="48971">
                  <c:v>2.0080199999999999E-2</c:v>
                </c:pt>
                <c:pt idx="48972">
                  <c:v>1.89538E-2</c:v>
                </c:pt>
                <c:pt idx="48973">
                  <c:v>1.77907E-2</c:v>
                </c:pt>
                <c:pt idx="48974">
                  <c:v>1.65925E-2</c:v>
                </c:pt>
                <c:pt idx="48975">
                  <c:v>1.53606E-2</c:v>
                </c:pt>
                <c:pt idx="48976">
                  <c:v>1.40965E-2</c:v>
                </c:pt>
                <c:pt idx="48977">
                  <c:v>1.28018E-2</c:v>
                </c:pt>
                <c:pt idx="48978">
                  <c:v>1.1478199999999999E-2</c:v>
                </c:pt>
                <c:pt idx="48979">
                  <c:v>1.0127300000000001E-2</c:v>
                </c:pt>
                <c:pt idx="48980" formatCode="0.00E+00">
                  <c:v>8.7510599999999997E-3</c:v>
                </c:pt>
                <c:pt idx="48981" formatCode="0.00E+00">
                  <c:v>7.3511799999999997E-3</c:v>
                </c:pt>
                <c:pt idx="48982" formatCode="0.00E+00">
                  <c:v>5.9295299999999997E-3</c:v>
                </c:pt>
                <c:pt idx="48983" formatCode="0.00E+00">
                  <c:v>4.4880400000000004E-3</c:v>
                </c:pt>
                <c:pt idx="48984" formatCode="0.00E+00">
                  <c:v>3.0286499999999999E-3</c:v>
                </c:pt>
                <c:pt idx="48985" formatCode="0.00E+00">
                  <c:v>1.5533599999999999E-3</c:v>
                </c:pt>
                <c:pt idx="48986" formatCode="0.00E+00">
                  <c:v>6.4174100000000006E-5</c:v>
                </c:pt>
                <c:pt idx="48987" formatCode="0.00E+00">
                  <c:v>-1.43684E-3</c:v>
                </c:pt>
                <c:pt idx="48988" formatCode="0.00E+00">
                  <c:v>-2.9475999999999999E-3</c:v>
                </c:pt>
                <c:pt idx="48989" formatCode="0.00E+00">
                  <c:v>-4.4660000000000004E-3</c:v>
                </c:pt>
                <c:pt idx="48990" formatCode="0.00E+00">
                  <c:v>-5.9899200000000001E-3</c:v>
                </c:pt>
                <c:pt idx="48991" formatCode="0.00E+00">
                  <c:v>-7.5172099999999999E-3</c:v>
                </c:pt>
                <c:pt idx="48992" formatCode="0.00E+00">
                  <c:v>-9.0457100000000002E-3</c:v>
                </c:pt>
                <c:pt idx="48993">
                  <c:v>-1.05732E-2</c:v>
                </c:pt>
                <c:pt idx="48994">
                  <c:v>-1.20976E-2</c:v>
                </c:pt>
                <c:pt idx="48995">
                  <c:v>-1.3616700000000001E-2</c:v>
                </c:pt>
                <c:pt idx="48996">
                  <c:v>-1.5128300000000001E-2</c:v>
                </c:pt>
                <c:pt idx="48997">
                  <c:v>-1.6630300000000001E-2</c:v>
                </c:pt>
                <c:pt idx="48998">
                  <c:v>-1.8120299999999999E-2</c:v>
                </c:pt>
                <c:pt idx="48999">
                  <c:v>-1.95964E-2</c:v>
                </c:pt>
                <c:pt idx="49000">
                  <c:v>-2.1056399999999999E-2</c:v>
                </c:pt>
                <c:pt idx="49001">
                  <c:v>-2.24981E-2</c:v>
                </c:pt>
                <c:pt idx="49002">
                  <c:v>-2.39194E-2</c:v>
                </c:pt>
                <c:pt idx="49003">
                  <c:v>-2.5318299999999998E-2</c:v>
                </c:pt>
                <c:pt idx="49004">
                  <c:v>-2.6692799999999999E-2</c:v>
                </c:pt>
                <c:pt idx="49005">
                  <c:v>-2.8040700000000002E-2</c:v>
                </c:pt>
                <c:pt idx="49006">
                  <c:v>-2.93601E-2</c:v>
                </c:pt>
                <c:pt idx="49007">
                  <c:v>-3.0649200000000001E-2</c:v>
                </c:pt>
                <c:pt idx="49008">
                  <c:v>-3.1905900000000001E-2</c:v>
                </c:pt>
                <c:pt idx="49009">
                  <c:v>-3.3128499999999998E-2</c:v>
                </c:pt>
                <c:pt idx="49010">
                  <c:v>-3.4315100000000001E-2</c:v>
                </c:pt>
                <c:pt idx="49011">
                  <c:v>-3.54639E-2</c:v>
                </c:pt>
                <c:pt idx="49012">
                  <c:v>-3.6573399999999999E-2</c:v>
                </c:pt>
                <c:pt idx="49013">
                  <c:v>-3.7641800000000003E-2</c:v>
                </c:pt>
                <c:pt idx="49014">
                  <c:v>-3.86675E-2</c:v>
                </c:pt>
                <c:pt idx="49015">
                  <c:v>-3.96491E-2</c:v>
                </c:pt>
                <c:pt idx="49016">
                  <c:v>-4.0585099999999999E-2</c:v>
                </c:pt>
                <c:pt idx="49017">
                  <c:v>-4.1473999999999997E-2</c:v>
                </c:pt>
                <c:pt idx="49018">
                  <c:v>-4.2314699999999997E-2</c:v>
                </c:pt>
                <c:pt idx="49019">
                  <c:v>-4.3105699999999997E-2</c:v>
                </c:pt>
                <c:pt idx="49020">
                  <c:v>-4.3846099999999999E-2</c:v>
                </c:pt>
                <c:pt idx="49021">
                  <c:v>-4.4534600000000001E-2</c:v>
                </c:pt>
                <c:pt idx="49022">
                  <c:v>-4.5170299999999997E-2</c:v>
                </c:pt>
                <c:pt idx="49023">
                  <c:v>-4.57522E-2</c:v>
                </c:pt>
                <c:pt idx="49024">
                  <c:v>-4.6279399999999998E-2</c:v>
                </c:pt>
                <c:pt idx="49025">
                  <c:v>-4.67512E-2</c:v>
                </c:pt>
                <c:pt idx="49026">
                  <c:v>-4.7166899999999998E-2</c:v>
                </c:pt>
                <c:pt idx="49027">
                  <c:v>-4.7525900000000003E-2</c:v>
                </c:pt>
                <c:pt idx="49028">
                  <c:v>-4.7827700000000001E-2</c:v>
                </c:pt>
                <c:pt idx="49029">
                  <c:v>-4.8071799999999998E-2</c:v>
                </c:pt>
                <c:pt idx="49030">
                  <c:v>-4.8257799999999997E-2</c:v>
                </c:pt>
                <c:pt idx="49031">
                  <c:v>-4.8385600000000001E-2</c:v>
                </c:pt>
                <c:pt idx="49032">
                  <c:v>-4.8454900000000002E-2</c:v>
                </c:pt>
                <c:pt idx="49033">
                  <c:v>-4.84657E-2</c:v>
                </c:pt>
                <c:pt idx="49034">
                  <c:v>-4.84179E-2</c:v>
                </c:pt>
                <c:pt idx="49035">
                  <c:v>-4.8311699999999999E-2</c:v>
                </c:pt>
                <c:pt idx="49036">
                  <c:v>-4.8147200000000001E-2</c:v>
                </c:pt>
                <c:pt idx="49037">
                  <c:v>-4.7924700000000001E-2</c:v>
                </c:pt>
                <c:pt idx="49038">
                  <c:v>-4.7644600000000002E-2</c:v>
                </c:pt>
                <c:pt idx="49039">
                  <c:v>-4.7307200000000001E-2</c:v>
                </c:pt>
                <c:pt idx="49040">
                  <c:v>-4.6913200000000002E-2</c:v>
                </c:pt>
                <c:pt idx="49041">
                  <c:v>-4.64631E-2</c:v>
                </c:pt>
                <c:pt idx="49042">
                  <c:v>-4.5957600000000001E-2</c:v>
                </c:pt>
                <c:pt idx="49043">
                  <c:v>-4.53975E-2</c:v>
                </c:pt>
                <c:pt idx="49044">
                  <c:v>-4.4783700000000003E-2</c:v>
                </c:pt>
                <c:pt idx="49045">
                  <c:v>-4.4117000000000003E-2</c:v>
                </c:pt>
                <c:pt idx="49046">
                  <c:v>-4.3398600000000002E-2</c:v>
                </c:pt>
                <c:pt idx="49047">
                  <c:v>-4.2629399999999998E-2</c:v>
                </c:pt>
                <c:pt idx="49048">
                  <c:v>-4.1810699999999999E-2</c:v>
                </c:pt>
                <c:pt idx="49049">
                  <c:v>-4.09437E-2</c:v>
                </c:pt>
                <c:pt idx="49050">
                  <c:v>-4.0029700000000001E-2</c:v>
                </c:pt>
                <c:pt idx="49051">
                  <c:v>-3.9070000000000001E-2</c:v>
                </c:pt>
                <c:pt idx="49052">
                  <c:v>-3.8066200000000001E-2</c:v>
                </c:pt>
                <c:pt idx="49053">
                  <c:v>-3.70196E-2</c:v>
                </c:pt>
                <c:pt idx="49054">
                  <c:v>-3.5931999999999999E-2</c:v>
                </c:pt>
                <c:pt idx="49055">
                  <c:v>-3.4804799999999997E-2</c:v>
                </c:pt>
                <c:pt idx="49056">
                  <c:v>-3.3639700000000002E-2</c:v>
                </c:pt>
                <c:pt idx="49057">
                  <c:v>-3.2438599999999998E-2</c:v>
                </c:pt>
                <c:pt idx="49058">
                  <c:v>-3.1203100000000001E-2</c:v>
                </c:pt>
                <c:pt idx="49059">
                  <c:v>-2.9935099999999999E-2</c:v>
                </c:pt>
                <c:pt idx="49060">
                  <c:v>-2.8636499999999999E-2</c:v>
                </c:pt>
                <c:pt idx="49061">
                  <c:v>-2.7309E-2</c:v>
                </c:pt>
                <c:pt idx="49062">
                  <c:v>-2.59548E-2</c:v>
                </c:pt>
                <c:pt idx="49063">
                  <c:v>-2.4575699999999999E-2</c:v>
                </c:pt>
                <c:pt idx="49064">
                  <c:v>-2.3173800000000001E-2</c:v>
                </c:pt>
                <c:pt idx="49065">
                  <c:v>-2.1751099999999999E-2</c:v>
                </c:pt>
                <c:pt idx="49066">
                  <c:v>-2.0309600000000001E-2</c:v>
                </c:pt>
                <c:pt idx="49067">
                  <c:v>-1.8851400000000001E-2</c:v>
                </c:pt>
                <c:pt idx="49068">
                  <c:v>-1.73787E-2</c:v>
                </c:pt>
                <c:pt idx="49069">
                  <c:v>-1.5893399999999999E-2</c:v>
                </c:pt>
                <c:pt idx="49070">
                  <c:v>-1.4397800000000001E-2</c:v>
                </c:pt>
                <c:pt idx="49071">
                  <c:v>-1.28939E-2</c:v>
                </c:pt>
                <c:pt idx="49072">
                  <c:v>-1.1383900000000001E-2</c:v>
                </c:pt>
                <c:pt idx="49073" formatCode="0.00E+00">
                  <c:v>-9.8698099999999997E-3</c:v>
                </c:pt>
                <c:pt idx="49074" formatCode="0.00E+00">
                  <c:v>-8.3538399999999995E-3</c:v>
                </c:pt>
                <c:pt idx="49075" formatCode="0.00E+00">
                  <c:v>-6.8380699999999999E-3</c:v>
                </c:pt>
                <c:pt idx="49076" formatCode="0.00E+00">
                  <c:v>-5.3245899999999997E-3</c:v>
                </c:pt>
                <c:pt idx="49077" formatCode="0.00E+00">
                  <c:v>-3.81548E-3</c:v>
                </c:pt>
                <c:pt idx="49078" formatCode="0.00E+00">
                  <c:v>-2.3128200000000002E-3</c:v>
                </c:pt>
                <c:pt idx="49079" formatCode="0.00E+00">
                  <c:v>-8.1862899999999997E-4</c:v>
                </c:pt>
                <c:pt idx="49080" formatCode="0.00E+00">
                  <c:v>6.6506300000000003E-4</c:v>
                </c:pt>
                <c:pt idx="49081" formatCode="0.00E+00">
                  <c:v>2.13627E-3</c:v>
                </c:pt>
                <c:pt idx="49082" formatCode="0.00E+00">
                  <c:v>3.5930300000000001E-3</c:v>
                </c:pt>
                <c:pt idx="49083" formatCode="0.00E+00">
                  <c:v>5.0334300000000002E-3</c:v>
                </c:pt>
                <c:pt idx="49084" formatCode="0.00E+00">
                  <c:v>6.4555699999999999E-3</c:v>
                </c:pt>
                <c:pt idx="49085" formatCode="0.00E+00">
                  <c:v>7.8576099999999992E-3</c:v>
                </c:pt>
                <c:pt idx="49086" formatCode="0.00E+00">
                  <c:v>9.2377399999999995E-3</c:v>
                </c:pt>
                <c:pt idx="49087">
                  <c:v>1.05942E-2</c:v>
                </c:pt>
                <c:pt idx="49088">
                  <c:v>1.19253E-2</c:v>
                </c:pt>
                <c:pt idx="49089">
                  <c:v>1.3229400000000001E-2</c:v>
                </c:pt>
                <c:pt idx="49090">
                  <c:v>1.45048E-2</c:v>
                </c:pt>
                <c:pt idx="49091">
                  <c:v>1.575E-2</c:v>
                </c:pt>
                <c:pt idx="49092">
                  <c:v>1.6963599999999999E-2</c:v>
                </c:pt>
                <c:pt idx="49093">
                  <c:v>1.8144E-2</c:v>
                </c:pt>
                <c:pt idx="49094">
                  <c:v>1.9290000000000002E-2</c:v>
                </c:pt>
                <c:pt idx="49095">
                  <c:v>2.04002E-2</c:v>
                </c:pt>
                <c:pt idx="49096">
                  <c:v>2.1473300000000001E-2</c:v>
                </c:pt>
                <c:pt idx="49097">
                  <c:v>2.2508299999999998E-2</c:v>
                </c:pt>
                <c:pt idx="49098">
                  <c:v>2.3504000000000001E-2</c:v>
                </c:pt>
                <c:pt idx="49099">
                  <c:v>2.4459399999999999E-2</c:v>
                </c:pt>
                <c:pt idx="49100">
                  <c:v>2.5373400000000001E-2</c:v>
                </c:pt>
                <c:pt idx="49101">
                  <c:v>2.6245399999999999E-2</c:v>
                </c:pt>
                <c:pt idx="49102">
                  <c:v>2.7074299999999999E-2</c:v>
                </c:pt>
                <c:pt idx="49103">
                  <c:v>2.7859600000000002E-2</c:v>
                </c:pt>
                <c:pt idx="49104">
                  <c:v>2.8600500000000001E-2</c:v>
                </c:pt>
                <c:pt idx="49105">
                  <c:v>2.92964E-2</c:v>
                </c:pt>
                <c:pt idx="49106">
                  <c:v>2.9946899999999999E-2</c:v>
                </c:pt>
                <c:pt idx="49107">
                  <c:v>3.0551600000000002E-2</c:v>
                </c:pt>
                <c:pt idx="49108">
                  <c:v>3.1109999999999999E-2</c:v>
                </c:pt>
                <c:pt idx="49109">
                  <c:v>3.1621999999999997E-2</c:v>
                </c:pt>
                <c:pt idx="49110">
                  <c:v>3.2087200000000003E-2</c:v>
                </c:pt>
                <c:pt idx="49111">
                  <c:v>3.2505800000000001E-2</c:v>
                </c:pt>
                <c:pt idx="49112">
                  <c:v>3.2877400000000001E-2</c:v>
                </c:pt>
                <c:pt idx="49113">
                  <c:v>3.32024E-2</c:v>
                </c:pt>
                <c:pt idx="49114">
                  <c:v>3.3480599999999999E-2</c:v>
                </c:pt>
                <c:pt idx="49115">
                  <c:v>3.3712399999999997E-2</c:v>
                </c:pt>
                <c:pt idx="49116">
                  <c:v>3.3897999999999998E-2</c:v>
                </c:pt>
                <c:pt idx="49117">
                  <c:v>3.40378E-2</c:v>
                </c:pt>
                <c:pt idx="49118">
                  <c:v>3.4132200000000001E-2</c:v>
                </c:pt>
                <c:pt idx="49119">
                  <c:v>3.4181599999999999E-2</c:v>
                </c:pt>
                <c:pt idx="49120">
                  <c:v>3.41867E-2</c:v>
                </c:pt>
                <c:pt idx="49121">
                  <c:v>3.4147999999999998E-2</c:v>
                </c:pt>
                <c:pt idx="49122">
                  <c:v>3.4066199999999998E-2</c:v>
                </c:pt>
                <c:pt idx="49123">
                  <c:v>3.3942199999999999E-2</c:v>
                </c:pt>
                <c:pt idx="49124">
                  <c:v>3.37767E-2</c:v>
                </c:pt>
                <c:pt idx="49125">
                  <c:v>3.3570700000000002E-2</c:v>
                </c:pt>
                <c:pt idx="49126">
                  <c:v>3.3325E-2</c:v>
                </c:pt>
                <c:pt idx="49127">
                  <c:v>3.3040699999999999E-2</c:v>
                </c:pt>
                <c:pt idx="49128">
                  <c:v>3.2718900000000002E-2</c:v>
                </c:pt>
                <c:pt idx="49129">
                  <c:v>3.2360600000000003E-2</c:v>
                </c:pt>
                <c:pt idx="49130">
                  <c:v>3.1967000000000002E-2</c:v>
                </c:pt>
                <c:pt idx="49131">
                  <c:v>3.1539299999999999E-2</c:v>
                </c:pt>
                <c:pt idx="49132">
                  <c:v>3.10789E-2</c:v>
                </c:pt>
                <c:pt idx="49133">
                  <c:v>3.05869E-2</c:v>
                </c:pt>
                <c:pt idx="49134">
                  <c:v>3.0064799999999999E-2</c:v>
                </c:pt>
                <c:pt idx="49135">
                  <c:v>2.9513899999999999E-2</c:v>
                </c:pt>
                <c:pt idx="49136">
                  <c:v>2.8935599999999999E-2</c:v>
                </c:pt>
                <c:pt idx="49137">
                  <c:v>2.83314E-2</c:v>
                </c:pt>
                <c:pt idx="49138">
                  <c:v>2.77028E-2</c:v>
                </c:pt>
                <c:pt idx="49139">
                  <c:v>2.7051200000000001E-2</c:v>
                </c:pt>
                <c:pt idx="49140">
                  <c:v>2.6378200000000001E-2</c:v>
                </c:pt>
                <c:pt idx="49141">
                  <c:v>2.5685300000000001E-2</c:v>
                </c:pt>
                <c:pt idx="49142">
                  <c:v>2.4974E-2</c:v>
                </c:pt>
                <c:pt idx="49143">
                  <c:v>2.42461E-2</c:v>
                </c:pt>
                <c:pt idx="49144">
                  <c:v>2.3503E-2</c:v>
                </c:pt>
                <c:pt idx="49145">
                  <c:v>2.27464E-2</c:v>
                </c:pt>
                <c:pt idx="49146">
                  <c:v>2.1977699999999999E-2</c:v>
                </c:pt>
                <c:pt idx="49147">
                  <c:v>2.11988E-2</c:v>
                </c:pt>
                <c:pt idx="49148">
                  <c:v>2.0411100000000001E-2</c:v>
                </c:pt>
                <c:pt idx="49149">
                  <c:v>1.96162E-2</c:v>
                </c:pt>
                <c:pt idx="49150">
                  <c:v>1.8815700000000001E-2</c:v>
                </c:pt>
                <c:pt idx="49151">
                  <c:v>1.8011300000000001E-2</c:v>
                </c:pt>
                <c:pt idx="49152">
                  <c:v>1.7204400000000002E-2</c:v>
                </c:pt>
                <c:pt idx="49153">
                  <c:v>1.63967E-2</c:v>
                </c:pt>
                <c:pt idx="49154">
                  <c:v>1.55896E-2</c:v>
                </c:pt>
                <c:pt idx="49155">
                  <c:v>1.47847E-2</c:v>
                </c:pt>
                <c:pt idx="49156">
                  <c:v>1.39834E-2</c:v>
                </c:pt>
                <c:pt idx="49157">
                  <c:v>1.3187300000000001E-2</c:v>
                </c:pt>
                <c:pt idx="49158">
                  <c:v>1.23976E-2</c:v>
                </c:pt>
                <c:pt idx="49159">
                  <c:v>1.16159E-2</c:v>
                </c:pt>
                <c:pt idx="49160">
                  <c:v>1.0843500000000001E-2</c:v>
                </c:pt>
                <c:pt idx="49161">
                  <c:v>1.0081700000000001E-2</c:v>
                </c:pt>
                <c:pt idx="49162" formatCode="0.00E+00">
                  <c:v>9.3317199999999999E-3</c:v>
                </c:pt>
                <c:pt idx="49163" formatCode="0.00E+00">
                  <c:v>8.5949200000000007E-3</c:v>
                </c:pt>
                <c:pt idx="49164" formatCode="0.00E+00">
                  <c:v>7.8724399999999996E-3</c:v>
                </c:pt>
                <c:pt idx="49165" formatCode="0.00E+00">
                  <c:v>7.1654400000000004E-3</c:v>
                </c:pt>
                <c:pt idx="49166" formatCode="0.00E+00">
                  <c:v>6.4750099999999998E-3</c:v>
                </c:pt>
                <c:pt idx="49167" formatCode="0.00E+00">
                  <c:v>5.8022200000000003E-3</c:v>
                </c:pt>
                <c:pt idx="49168" formatCode="0.00E+00">
                  <c:v>5.1480500000000004E-3</c:v>
                </c:pt>
                <c:pt idx="49169" formatCode="0.00E+00">
                  <c:v>4.5134600000000004E-3</c:v>
                </c:pt>
                <c:pt idx="49170" formatCode="0.00E+00">
                  <c:v>3.8993500000000002E-3</c:v>
                </c:pt>
                <c:pt idx="49171" formatCode="0.00E+00">
                  <c:v>3.3065400000000002E-3</c:v>
                </c:pt>
                <c:pt idx="49172" formatCode="0.00E+00">
                  <c:v>2.73581E-3</c:v>
                </c:pt>
                <c:pt idx="49173" formatCode="0.00E+00">
                  <c:v>2.1878900000000001E-3</c:v>
                </c:pt>
                <c:pt idx="49174" formatCode="0.00E+00">
                  <c:v>1.66343E-3</c:v>
                </c:pt>
                <c:pt idx="49175" formatCode="0.00E+00">
                  <c:v>1.16303E-3</c:v>
                </c:pt>
                <c:pt idx="49176" formatCode="0.00E+00">
                  <c:v>6.8723199999999997E-4</c:v>
                </c:pt>
                <c:pt idx="49177" formatCode="0.00E+00">
                  <c:v>2.3650799999999999E-4</c:v>
                </c:pt>
                <c:pt idx="49178" formatCode="0.00E+00">
                  <c:v>-1.8872999999999999E-4</c:v>
                </c:pt>
                <c:pt idx="49179" formatCode="0.00E+00">
                  <c:v>-5.8813300000000002E-4</c:v>
                </c:pt>
                <c:pt idx="49180" formatCode="0.00E+00">
                  <c:v>-9.61417E-4</c:v>
                </c:pt>
                <c:pt idx="49181" formatCode="0.00E+00">
                  <c:v>-1.3083599999999999E-3</c:v>
                </c:pt>
                <c:pt idx="49182" formatCode="0.00E+00">
                  <c:v>-1.6288100000000001E-3</c:v>
                </c:pt>
                <c:pt idx="49183" formatCode="0.00E+00">
                  <c:v>-1.9226600000000001E-3</c:v>
                </c:pt>
                <c:pt idx="49184" formatCode="0.00E+00">
                  <c:v>-2.1898899999999999E-3</c:v>
                </c:pt>
                <c:pt idx="49185" formatCode="0.00E+00">
                  <c:v>-2.4305400000000001E-3</c:v>
                </c:pt>
                <c:pt idx="49186" formatCode="0.00E+00">
                  <c:v>-2.6446999999999998E-3</c:v>
                </c:pt>
                <c:pt idx="49187" formatCode="0.00E+00">
                  <c:v>-2.8325300000000002E-3</c:v>
                </c:pt>
                <c:pt idx="49188" formatCode="0.00E+00">
                  <c:v>-2.9942499999999999E-3</c:v>
                </c:pt>
                <c:pt idx="49189" formatCode="0.00E+00">
                  <c:v>-3.13014E-3</c:v>
                </c:pt>
                <c:pt idx="49190" formatCode="0.00E+00">
                  <c:v>-3.24055E-3</c:v>
                </c:pt>
                <c:pt idx="49191" formatCode="0.00E+00">
                  <c:v>-3.3258699999999999E-3</c:v>
                </c:pt>
                <c:pt idx="49192" formatCode="0.00E+00">
                  <c:v>-3.3865599999999998E-3</c:v>
                </c:pt>
                <c:pt idx="49193" formatCode="0.00E+00">
                  <c:v>-3.4231499999999998E-3</c:v>
                </c:pt>
                <c:pt idx="49194" formatCode="0.00E+00">
                  <c:v>-3.43619E-3</c:v>
                </c:pt>
                <c:pt idx="49195" formatCode="0.00E+00">
                  <c:v>-3.4263200000000001E-3</c:v>
                </c:pt>
                <c:pt idx="49196" formatCode="0.00E+00">
                  <c:v>-3.3942099999999999E-3</c:v>
                </c:pt>
                <c:pt idx="49197" formatCode="0.00E+00">
                  <c:v>-3.3405800000000001E-3</c:v>
                </c:pt>
                <c:pt idx="49198" formatCode="0.00E+00">
                  <c:v>-3.2662099999999999E-3</c:v>
                </c:pt>
                <c:pt idx="49199" formatCode="0.00E+00">
                  <c:v>-3.1719299999999999E-3</c:v>
                </c:pt>
                <c:pt idx="49200" formatCode="0.00E+00">
                  <c:v>-3.0585899999999999E-3</c:v>
                </c:pt>
                <c:pt idx="49201" formatCode="0.00E+00">
                  <c:v>-2.9271200000000001E-3</c:v>
                </c:pt>
                <c:pt idx="49202" formatCode="0.00E+00">
                  <c:v>-2.77845E-3</c:v>
                </c:pt>
                <c:pt idx="49203" formatCode="0.00E+00">
                  <c:v>-2.61357E-3</c:v>
                </c:pt>
                <c:pt idx="49204" formatCode="0.00E+00">
                  <c:v>-2.4335200000000002E-3</c:v>
                </c:pt>
                <c:pt idx="49205" formatCode="0.00E+00">
                  <c:v>-2.2393399999999998E-3</c:v>
                </c:pt>
                <c:pt idx="49206" formatCode="0.00E+00">
                  <c:v>-2.03213E-3</c:v>
                </c:pt>
                <c:pt idx="49207" formatCode="0.00E+00">
                  <c:v>-1.8129999999999999E-3</c:v>
                </c:pt>
                <c:pt idx="49208" formatCode="0.00E+00">
                  <c:v>-1.58311E-3</c:v>
                </c:pt>
                <c:pt idx="49209" formatCode="0.00E+00">
                  <c:v>-1.3436100000000001E-3</c:v>
                </c:pt>
                <c:pt idx="49210" formatCode="0.00E+00">
                  <c:v>-1.0956900000000001E-3</c:v>
                </c:pt>
                <c:pt idx="49211" formatCode="0.00E+00">
                  <c:v>-8.4056699999999996E-4</c:v>
                </c:pt>
                <c:pt idx="49212" formatCode="0.00E+00">
                  <c:v>-5.7945900000000005E-4</c:v>
                </c:pt>
                <c:pt idx="49213" formatCode="0.00E+00">
                  <c:v>-3.1360300000000003E-4</c:v>
                </c:pt>
                <c:pt idx="49214" formatCode="0.00E+00">
                  <c:v>-4.4244900000000001E-5</c:v>
                </c:pt>
                <c:pt idx="49215" formatCode="0.00E+00">
                  <c:v>2.2736300000000001E-4</c:v>
                </c:pt>
                <c:pt idx="49216" formatCode="0.00E+00">
                  <c:v>4.9996100000000005E-4</c:v>
                </c:pt>
                <c:pt idx="49217" formatCode="0.00E+00">
                  <c:v>7.7229100000000004E-4</c:v>
                </c:pt>
                <c:pt idx="49218" formatCode="0.00E+00">
                  <c:v>1.04309E-3</c:v>
                </c:pt>
                <c:pt idx="49219" formatCode="0.00E+00">
                  <c:v>1.3111100000000001E-3</c:v>
                </c:pt>
                <c:pt idx="49220" formatCode="0.00E+00">
                  <c:v>1.5751000000000001E-3</c:v>
                </c:pt>
                <c:pt idx="49221" formatCode="0.00E+00">
                  <c:v>1.83381E-3</c:v>
                </c:pt>
                <c:pt idx="49222" formatCode="0.00E+00">
                  <c:v>2.08603E-3</c:v>
                </c:pt>
                <c:pt idx="49223" formatCode="0.00E+00">
                  <c:v>2.3305299999999999E-3</c:v>
                </c:pt>
                <c:pt idx="49224" formatCode="0.00E+00">
                  <c:v>2.5661299999999998E-3</c:v>
                </c:pt>
                <c:pt idx="49225" formatCode="0.00E+00">
                  <c:v>2.7916400000000002E-3</c:v>
                </c:pt>
                <c:pt idx="49226" formatCode="0.00E+00">
                  <c:v>3.00592E-3</c:v>
                </c:pt>
                <c:pt idx="49227" formatCode="0.00E+00">
                  <c:v>3.2078300000000001E-3</c:v>
                </c:pt>
                <c:pt idx="49228" formatCode="0.00E+00">
                  <c:v>3.3962900000000002E-3</c:v>
                </c:pt>
                <c:pt idx="49229" formatCode="0.00E+00">
                  <c:v>3.5702199999999998E-3</c:v>
                </c:pt>
                <c:pt idx="49230" formatCode="0.00E+00">
                  <c:v>3.7285700000000001E-3</c:v>
                </c:pt>
                <c:pt idx="49231" formatCode="0.00E+00">
                  <c:v>3.8703600000000002E-3</c:v>
                </c:pt>
                <c:pt idx="49232" formatCode="0.00E+00">
                  <c:v>3.9946199999999999E-3</c:v>
                </c:pt>
                <c:pt idx="49233" formatCode="0.00E+00">
                  <c:v>4.1004199999999996E-3</c:v>
                </c:pt>
                <c:pt idx="49234" formatCode="0.00E+00">
                  <c:v>4.1868799999999996E-3</c:v>
                </c:pt>
                <c:pt idx="49235" formatCode="0.00E+00">
                  <c:v>4.2531599999999998E-3</c:v>
                </c:pt>
                <c:pt idx="49236" formatCode="0.00E+00">
                  <c:v>4.2984700000000004E-3</c:v>
                </c:pt>
                <c:pt idx="49237" formatCode="0.00E+00">
                  <c:v>4.32206E-3</c:v>
                </c:pt>
                <c:pt idx="49238" formatCode="0.00E+00">
                  <c:v>4.32323E-3</c:v>
                </c:pt>
                <c:pt idx="49239" formatCode="0.00E+00">
                  <c:v>4.3013299999999999E-3</c:v>
                </c:pt>
                <c:pt idx="49240" formatCode="0.00E+00">
                  <c:v>4.2557799999999998E-3</c:v>
                </c:pt>
                <c:pt idx="49241" formatCode="0.00E+00">
                  <c:v>4.1860300000000003E-3</c:v>
                </c:pt>
                <c:pt idx="49242" formatCode="0.00E+00">
                  <c:v>4.0915999999999999E-3</c:v>
                </c:pt>
                <c:pt idx="49243" formatCode="0.00E+00">
                  <c:v>3.9720600000000003E-3</c:v>
                </c:pt>
                <c:pt idx="49244" formatCode="0.00E+00">
                  <c:v>3.8270399999999999E-3</c:v>
                </c:pt>
                <c:pt idx="49245" formatCode="0.00E+00">
                  <c:v>3.6562299999999999E-3</c:v>
                </c:pt>
                <c:pt idx="49246" formatCode="0.00E+00">
                  <c:v>3.4593699999999998E-3</c:v>
                </c:pt>
                <c:pt idx="49247" formatCode="0.00E+00">
                  <c:v>3.2362799999999998E-3</c:v>
                </c:pt>
                <c:pt idx="49248" formatCode="0.00E+00">
                  <c:v>2.9868199999999998E-3</c:v>
                </c:pt>
                <c:pt idx="49249" formatCode="0.00E+00">
                  <c:v>2.7109199999999999E-3</c:v>
                </c:pt>
                <c:pt idx="49250" formatCode="0.00E+00">
                  <c:v>2.40858E-3</c:v>
                </c:pt>
                <c:pt idx="49251" formatCode="0.00E+00">
                  <c:v>2.0798499999999998E-3</c:v>
                </c:pt>
                <c:pt idx="49252" formatCode="0.00E+00">
                  <c:v>1.7248400000000001E-3</c:v>
                </c:pt>
                <c:pt idx="49253" formatCode="0.00E+00">
                  <c:v>1.3437499999999999E-3</c:v>
                </c:pt>
                <c:pt idx="49254" formatCode="0.00E+00">
                  <c:v>9.3681199999999997E-4</c:v>
                </c:pt>
                <c:pt idx="49255" formatCode="0.00E+00">
                  <c:v>5.0432899999999998E-4</c:v>
                </c:pt>
                <c:pt idx="49256" formatCode="0.00E+00">
                  <c:v>4.6672000000000003E-5</c:v>
                </c:pt>
                <c:pt idx="49257" formatCode="0.00E+00">
                  <c:v>-4.3573199999999998E-4</c:v>
                </c:pt>
                <c:pt idx="49258" formatCode="0.00E+00">
                  <c:v>-9.42391E-4</c:v>
                </c:pt>
                <c:pt idx="49259" formatCode="0.00E+00">
                  <c:v>-1.47276E-3</c:v>
                </c:pt>
                <c:pt idx="49260" formatCode="0.00E+00">
                  <c:v>-2.02622E-3</c:v>
                </c:pt>
                <c:pt idx="49261" formatCode="0.00E+00">
                  <c:v>-2.6021099999999999E-3</c:v>
                </c:pt>
                <c:pt idx="49262" formatCode="0.00E+00">
                  <c:v>-3.1997000000000002E-3</c:v>
                </c:pt>
                <c:pt idx="49263" formatCode="0.00E+00">
                  <c:v>-3.8182099999999998E-3</c:v>
                </c:pt>
                <c:pt idx="49264" formatCode="0.00E+00">
                  <c:v>-4.4568000000000003E-3</c:v>
                </c:pt>
                <c:pt idx="49265" formatCode="0.00E+00">
                  <c:v>-5.1145699999999997E-3</c:v>
                </c:pt>
                <c:pt idx="49266" formatCode="0.00E+00">
                  <c:v>-5.7905999999999999E-3</c:v>
                </c:pt>
                <c:pt idx="49267" formatCode="0.00E+00">
                  <c:v>-6.4838700000000001E-3</c:v>
                </c:pt>
                <c:pt idx="49268" formatCode="0.00E+00">
                  <c:v>-7.1933500000000003E-3</c:v>
                </c:pt>
                <c:pt idx="49269" formatCode="0.00E+00">
                  <c:v>-7.91794E-3</c:v>
                </c:pt>
                <c:pt idx="49270" formatCode="0.00E+00">
                  <c:v>-8.6564999999999993E-3</c:v>
                </c:pt>
                <c:pt idx="49271" formatCode="0.00E+00">
                  <c:v>-9.4078700000000005E-3</c:v>
                </c:pt>
                <c:pt idx="49272">
                  <c:v>-1.0170800000000001E-2</c:v>
                </c:pt>
                <c:pt idx="49273">
                  <c:v>-1.09441E-2</c:v>
                </c:pt>
                <c:pt idx="49274">
                  <c:v>-1.17263E-2</c:v>
                </c:pt>
                <c:pt idx="49275">
                  <c:v>-1.2516299999999999E-2</c:v>
                </c:pt>
                <c:pt idx="49276">
                  <c:v>-1.3312600000000001E-2</c:v>
                </c:pt>
                <c:pt idx="49277">
                  <c:v>-1.4113799999999999E-2</c:v>
                </c:pt>
                <c:pt idx="49278">
                  <c:v>-1.4918499999999999E-2</c:v>
                </c:pt>
                <c:pt idx="49279">
                  <c:v>-1.5725200000000002E-2</c:v>
                </c:pt>
                <c:pt idx="49280">
                  <c:v>-1.6532600000000001E-2</c:v>
                </c:pt>
                <c:pt idx="49281">
                  <c:v>-1.7339E-2</c:v>
                </c:pt>
                <c:pt idx="49282">
                  <c:v>-1.8143099999999999E-2</c:v>
                </c:pt>
                <c:pt idx="49283">
                  <c:v>-1.89432E-2</c:v>
                </c:pt>
                <c:pt idx="49284">
                  <c:v>-1.9737899999999999E-2</c:v>
                </c:pt>
                <c:pt idx="49285">
                  <c:v>-2.0525600000000001E-2</c:v>
                </c:pt>
                <c:pt idx="49286">
                  <c:v>-2.1304699999999999E-2</c:v>
                </c:pt>
                <c:pt idx="49287">
                  <c:v>-2.2073800000000001E-2</c:v>
                </c:pt>
                <c:pt idx="49288">
                  <c:v>-2.2831199999999999E-2</c:v>
                </c:pt>
                <c:pt idx="49289">
                  <c:v>-2.3575499999999999E-2</c:v>
                </c:pt>
                <c:pt idx="49290">
                  <c:v>-2.43051E-2</c:v>
                </c:pt>
                <c:pt idx="49291">
                  <c:v>-2.5018499999999999E-2</c:v>
                </c:pt>
                <c:pt idx="49292">
                  <c:v>-2.57141E-2</c:v>
                </c:pt>
                <c:pt idx="49293">
                  <c:v>-2.6390500000000001E-2</c:v>
                </c:pt>
                <c:pt idx="49294">
                  <c:v>-2.7046199999999999E-2</c:v>
                </c:pt>
                <c:pt idx="49295">
                  <c:v>-2.7679700000000002E-2</c:v>
                </c:pt>
                <c:pt idx="49296">
                  <c:v>-2.8289600000000002E-2</c:v>
                </c:pt>
                <c:pt idx="49297">
                  <c:v>-2.8874500000000001E-2</c:v>
                </c:pt>
                <c:pt idx="49298">
                  <c:v>-2.9433000000000001E-2</c:v>
                </c:pt>
                <c:pt idx="49299">
                  <c:v>-2.9963699999999999E-2</c:v>
                </c:pt>
                <c:pt idx="49300">
                  <c:v>-3.0465300000000001E-2</c:v>
                </c:pt>
                <c:pt idx="49301">
                  <c:v>-3.0936700000000001E-2</c:v>
                </c:pt>
                <c:pt idx="49302">
                  <c:v>-3.1376399999999999E-2</c:v>
                </c:pt>
                <c:pt idx="49303">
                  <c:v>-3.1783400000000003E-2</c:v>
                </c:pt>
                <c:pt idx="49304">
                  <c:v>-3.2156400000000002E-2</c:v>
                </c:pt>
                <c:pt idx="49305">
                  <c:v>-3.24944E-2</c:v>
                </c:pt>
                <c:pt idx="49306">
                  <c:v>-3.27963E-2</c:v>
                </c:pt>
                <c:pt idx="49307">
                  <c:v>-3.3061199999999999E-2</c:v>
                </c:pt>
                <c:pt idx="49308">
                  <c:v>-3.3287999999999998E-2</c:v>
                </c:pt>
                <c:pt idx="49309">
                  <c:v>-3.34758E-2</c:v>
                </c:pt>
                <c:pt idx="49310">
                  <c:v>-3.3623899999999998E-2</c:v>
                </c:pt>
                <c:pt idx="49311">
                  <c:v>-3.3731499999999998E-2</c:v>
                </c:pt>
                <c:pt idx="49312">
                  <c:v>-3.3797800000000003E-2</c:v>
                </c:pt>
                <c:pt idx="49313">
                  <c:v>-3.3822199999999997E-2</c:v>
                </c:pt>
                <c:pt idx="49314">
                  <c:v>-3.3804099999999997E-2</c:v>
                </c:pt>
                <c:pt idx="49315">
                  <c:v>-3.3743000000000002E-2</c:v>
                </c:pt>
                <c:pt idx="49316">
                  <c:v>-3.3638300000000003E-2</c:v>
                </c:pt>
                <c:pt idx="49317">
                  <c:v>-3.34898E-2</c:v>
                </c:pt>
                <c:pt idx="49318">
                  <c:v>-3.3297199999999999E-2</c:v>
                </c:pt>
                <c:pt idx="49319">
                  <c:v>-3.3059999999999999E-2</c:v>
                </c:pt>
                <c:pt idx="49320">
                  <c:v>-3.2778300000000003E-2</c:v>
                </c:pt>
                <c:pt idx="49321">
                  <c:v>-3.2451800000000003E-2</c:v>
                </c:pt>
                <c:pt idx="49322">
                  <c:v>-3.2080499999999998E-2</c:v>
                </c:pt>
                <c:pt idx="49323">
                  <c:v>-3.1664600000000001E-2</c:v>
                </c:pt>
                <c:pt idx="49324">
                  <c:v>-3.1203999999999999E-2</c:v>
                </c:pt>
                <c:pt idx="49325">
                  <c:v>-3.0698900000000001E-2</c:v>
                </c:pt>
                <c:pt idx="49326">
                  <c:v>-3.0149700000000001E-2</c:v>
                </c:pt>
                <c:pt idx="49327">
                  <c:v>-2.9556599999999999E-2</c:v>
                </c:pt>
                <c:pt idx="49328">
                  <c:v>-2.8920100000000001E-2</c:v>
                </c:pt>
                <c:pt idx="49329">
                  <c:v>-2.8240600000000001E-2</c:v>
                </c:pt>
                <c:pt idx="49330">
                  <c:v>-2.7518600000000001E-2</c:v>
                </c:pt>
                <c:pt idx="49331">
                  <c:v>-2.6754900000000002E-2</c:v>
                </c:pt>
                <c:pt idx="49332">
                  <c:v>-2.5950000000000001E-2</c:v>
                </c:pt>
                <c:pt idx="49333">
                  <c:v>-2.5104700000000001E-2</c:v>
                </c:pt>
                <c:pt idx="49334">
                  <c:v>-2.4219899999999999E-2</c:v>
                </c:pt>
                <c:pt idx="49335">
                  <c:v>-2.3296399999999998E-2</c:v>
                </c:pt>
                <c:pt idx="49336">
                  <c:v>-2.2335299999999999E-2</c:v>
                </c:pt>
                <c:pt idx="49337">
                  <c:v>-2.1337399999999999E-2</c:v>
                </c:pt>
                <c:pt idx="49338">
                  <c:v>-2.0304099999999999E-2</c:v>
                </c:pt>
                <c:pt idx="49339">
                  <c:v>-1.9236199999999998E-2</c:v>
                </c:pt>
                <c:pt idx="49340">
                  <c:v>-1.8135200000000001E-2</c:v>
                </c:pt>
                <c:pt idx="49341">
                  <c:v>-1.7002300000000001E-2</c:v>
                </c:pt>
                <c:pt idx="49342">
                  <c:v>-1.5838700000000001E-2</c:v>
                </c:pt>
                <c:pt idx="49343">
                  <c:v>-1.4645999999999999E-2</c:v>
                </c:pt>
                <c:pt idx="49344">
                  <c:v>-1.3425400000000001E-2</c:v>
                </c:pt>
                <c:pt idx="49345">
                  <c:v>-1.2178599999999999E-2</c:v>
                </c:pt>
                <c:pt idx="49346">
                  <c:v>-1.0907E-2</c:v>
                </c:pt>
                <c:pt idx="49347" formatCode="0.00E+00">
                  <c:v>-9.6122199999999994E-3</c:v>
                </c:pt>
                <c:pt idx="49348" formatCode="0.00E+00">
                  <c:v>-8.29592E-3</c:v>
                </c:pt>
                <c:pt idx="49349" formatCode="0.00E+00">
                  <c:v>-6.9597399999999999E-3</c:v>
                </c:pt>
                <c:pt idx="49350" formatCode="0.00E+00">
                  <c:v>-5.6054E-3</c:v>
                </c:pt>
                <c:pt idx="49351" formatCode="0.00E+00">
                  <c:v>-4.2346299999999996E-3</c:v>
                </c:pt>
                <c:pt idx="49352" formatCode="0.00E+00">
                  <c:v>-2.84922E-3</c:v>
                </c:pt>
                <c:pt idx="49353" formatCode="0.00E+00">
                  <c:v>-1.4509799999999999E-3</c:v>
                </c:pt>
                <c:pt idx="49354" formatCode="0.00E+00">
                  <c:v>-4.1728199999999998E-5</c:v>
                </c:pt>
                <c:pt idx="49355" formatCode="0.00E+00">
                  <c:v>1.37666E-3</c:v>
                </c:pt>
                <c:pt idx="49356" formatCode="0.00E+00">
                  <c:v>2.8023100000000001E-3</c:v>
                </c:pt>
                <c:pt idx="49357" formatCode="0.00E+00">
                  <c:v>4.2333099999999997E-3</c:v>
                </c:pt>
                <c:pt idx="49358" formatCode="0.00E+00">
                  <c:v>5.66776E-3</c:v>
                </c:pt>
                <c:pt idx="49359" formatCode="0.00E+00">
                  <c:v>7.10372E-3</c:v>
                </c:pt>
                <c:pt idx="49360" formatCode="0.00E+00">
                  <c:v>8.53924E-3</c:v>
                </c:pt>
                <c:pt idx="49361" formatCode="0.00E+00">
                  <c:v>9.9723999999999993E-3</c:v>
                </c:pt>
                <c:pt idx="49362">
                  <c:v>1.14012E-2</c:v>
                </c:pt>
                <c:pt idx="49363">
                  <c:v>1.28238E-2</c:v>
                </c:pt>
                <c:pt idx="49364">
                  <c:v>1.42381E-2</c:v>
                </c:pt>
                <c:pt idx="49365">
                  <c:v>1.5642300000000001E-2</c:v>
                </c:pt>
                <c:pt idx="49366">
                  <c:v>1.7034400000000002E-2</c:v>
                </c:pt>
                <c:pt idx="49367">
                  <c:v>1.8412399999999999E-2</c:v>
                </c:pt>
                <c:pt idx="49368">
                  <c:v>1.97746E-2</c:v>
                </c:pt>
                <c:pt idx="49369">
                  <c:v>2.1118899999999999E-2</c:v>
                </c:pt>
                <c:pt idx="49370">
                  <c:v>2.2443600000000001E-2</c:v>
                </c:pt>
                <c:pt idx="49371">
                  <c:v>2.3746799999999998E-2</c:v>
                </c:pt>
                <c:pt idx="49372">
                  <c:v>2.50266E-2</c:v>
                </c:pt>
                <c:pt idx="49373">
                  <c:v>2.62813E-2</c:v>
                </c:pt>
                <c:pt idx="49374">
                  <c:v>2.7509200000000001E-2</c:v>
                </c:pt>
                <c:pt idx="49375">
                  <c:v>2.8708500000000001E-2</c:v>
                </c:pt>
                <c:pt idx="49376">
                  <c:v>2.9877500000000001E-2</c:v>
                </c:pt>
                <c:pt idx="49377">
                  <c:v>3.1014699999999999E-2</c:v>
                </c:pt>
                <c:pt idx="49378">
                  <c:v>3.2118399999999998E-2</c:v>
                </c:pt>
                <c:pt idx="49379">
                  <c:v>3.3187099999999997E-2</c:v>
                </c:pt>
                <c:pt idx="49380">
                  <c:v>3.4219300000000001E-2</c:v>
                </c:pt>
                <c:pt idx="49381">
                  <c:v>3.5213500000000002E-2</c:v>
                </c:pt>
                <c:pt idx="49382">
                  <c:v>3.6168400000000003E-2</c:v>
                </c:pt>
                <c:pt idx="49383">
                  <c:v>3.7082700000000003E-2</c:v>
                </c:pt>
                <c:pt idx="49384">
                  <c:v>3.7955000000000003E-2</c:v>
                </c:pt>
                <c:pt idx="49385">
                  <c:v>3.8784100000000002E-2</c:v>
                </c:pt>
                <c:pt idx="49386">
                  <c:v>3.9569E-2</c:v>
                </c:pt>
                <c:pt idx="49387">
                  <c:v>4.0308400000000001E-2</c:v>
                </c:pt>
                <c:pt idx="49388">
                  <c:v>4.1001500000000003E-2</c:v>
                </c:pt>
                <c:pt idx="49389">
                  <c:v>4.1647099999999999E-2</c:v>
                </c:pt>
                <c:pt idx="49390">
                  <c:v>4.22446E-2</c:v>
                </c:pt>
                <c:pt idx="49391">
                  <c:v>4.2792999999999998E-2</c:v>
                </c:pt>
                <c:pt idx="49392">
                  <c:v>4.3291499999999997E-2</c:v>
                </c:pt>
                <c:pt idx="49393">
                  <c:v>4.3739699999999999E-2</c:v>
                </c:pt>
                <c:pt idx="49394">
                  <c:v>4.4136700000000001E-2</c:v>
                </c:pt>
                <c:pt idx="49395">
                  <c:v>4.44822E-2</c:v>
                </c:pt>
                <c:pt idx="49396">
                  <c:v>4.4775599999999999E-2</c:v>
                </c:pt>
                <c:pt idx="49397">
                  <c:v>4.50167E-2</c:v>
                </c:pt>
                <c:pt idx="49398">
                  <c:v>4.5205000000000002E-2</c:v>
                </c:pt>
                <c:pt idx="49399">
                  <c:v>4.5340499999999999E-2</c:v>
                </c:pt>
                <c:pt idx="49400">
                  <c:v>4.5422900000000002E-2</c:v>
                </c:pt>
                <c:pt idx="49401">
                  <c:v>4.5452199999999998E-2</c:v>
                </c:pt>
                <c:pt idx="49402">
                  <c:v>4.5428499999999997E-2</c:v>
                </c:pt>
                <c:pt idx="49403">
                  <c:v>4.5351799999999998E-2</c:v>
                </c:pt>
                <c:pt idx="49404">
                  <c:v>4.5222199999999997E-2</c:v>
                </c:pt>
                <c:pt idx="49405">
                  <c:v>4.5040200000000002E-2</c:v>
                </c:pt>
                <c:pt idx="49406">
                  <c:v>4.4805900000000003E-2</c:v>
                </c:pt>
                <c:pt idx="49407">
                  <c:v>4.4519799999999998E-2</c:v>
                </c:pt>
                <c:pt idx="49408">
                  <c:v>4.4182300000000001E-2</c:v>
                </c:pt>
                <c:pt idx="49409">
                  <c:v>4.3794E-2</c:v>
                </c:pt>
                <c:pt idx="49410">
                  <c:v>4.3355600000000001E-2</c:v>
                </c:pt>
                <c:pt idx="49411">
                  <c:v>4.2867799999999998E-2</c:v>
                </c:pt>
                <c:pt idx="49412">
                  <c:v>4.2331199999999999E-2</c:v>
                </c:pt>
                <c:pt idx="49413">
                  <c:v>4.1746800000000001E-2</c:v>
                </c:pt>
                <c:pt idx="49414">
                  <c:v>4.1115400000000003E-2</c:v>
                </c:pt>
                <c:pt idx="49415">
                  <c:v>4.0438099999999998E-2</c:v>
                </c:pt>
                <c:pt idx="49416">
                  <c:v>3.9715800000000002E-2</c:v>
                </c:pt>
                <c:pt idx="49417">
                  <c:v>3.8949699999999997E-2</c:v>
                </c:pt>
                <c:pt idx="49418">
                  <c:v>3.8140899999999998E-2</c:v>
                </c:pt>
                <c:pt idx="49419">
                  <c:v>3.72906E-2</c:v>
                </c:pt>
                <c:pt idx="49420">
                  <c:v>3.6400200000000001E-2</c:v>
                </c:pt>
                <c:pt idx="49421">
                  <c:v>3.5471000000000003E-2</c:v>
                </c:pt>
                <c:pt idx="49422">
                  <c:v>3.4504300000000002E-2</c:v>
                </c:pt>
                <c:pt idx="49423">
                  <c:v>3.3501499999999997E-2</c:v>
                </c:pt>
                <c:pt idx="49424">
                  <c:v>3.2464300000000001E-2</c:v>
                </c:pt>
                <c:pt idx="49425">
                  <c:v>3.1394100000000001E-2</c:v>
                </c:pt>
                <c:pt idx="49426">
                  <c:v>3.0292400000000001E-2</c:v>
                </c:pt>
                <c:pt idx="49427">
                  <c:v>2.91609E-2</c:v>
                </c:pt>
                <c:pt idx="49428">
                  <c:v>2.80012E-2</c:v>
                </c:pt>
                <c:pt idx="49429">
                  <c:v>2.6815100000000001E-2</c:v>
                </c:pt>
                <c:pt idx="49430">
                  <c:v>2.5604200000000001E-2</c:v>
                </c:pt>
                <c:pt idx="49431">
                  <c:v>2.4370300000000001E-2</c:v>
                </c:pt>
                <c:pt idx="49432">
                  <c:v>2.31151E-2</c:v>
                </c:pt>
                <c:pt idx="49433">
                  <c:v>2.1840499999999999E-2</c:v>
                </c:pt>
                <c:pt idx="49434">
                  <c:v>2.0548299999999999E-2</c:v>
                </c:pt>
                <c:pt idx="49435">
                  <c:v>1.9240199999999999E-2</c:v>
                </c:pt>
                <c:pt idx="49436">
                  <c:v>1.7918199999999999E-2</c:v>
                </c:pt>
                <c:pt idx="49437">
                  <c:v>1.6584100000000001E-2</c:v>
                </c:pt>
                <c:pt idx="49438">
                  <c:v>1.52397E-2</c:v>
                </c:pt>
                <c:pt idx="49439">
                  <c:v>1.3887E-2</c:v>
                </c:pt>
                <c:pt idx="49440">
                  <c:v>1.25278E-2</c:v>
                </c:pt>
                <c:pt idx="49441">
                  <c:v>1.1164E-2</c:v>
                </c:pt>
                <c:pt idx="49442" formatCode="0.00E+00">
                  <c:v>9.7973699999999997E-3</c:v>
                </c:pt>
                <c:pt idx="49443" formatCode="0.00E+00">
                  <c:v>8.4298900000000006E-3</c:v>
                </c:pt>
                <c:pt idx="49444" formatCode="0.00E+00">
                  <c:v>7.0633800000000002E-3</c:v>
                </c:pt>
                <c:pt idx="49445" formatCode="0.00E+00">
                  <c:v>5.6996499999999997E-3</c:v>
                </c:pt>
                <c:pt idx="49446" formatCode="0.00E+00">
                  <c:v>4.3405500000000003E-3</c:v>
                </c:pt>
                <c:pt idx="49447" formatCode="0.00E+00">
                  <c:v>2.9878700000000001E-3</c:v>
                </c:pt>
                <c:pt idx="49448" formatCode="0.00E+00">
                  <c:v>1.64339E-3</c:v>
                </c:pt>
                <c:pt idx="49449" formatCode="0.00E+00">
                  <c:v>3.0886500000000002E-4</c:v>
                </c:pt>
                <c:pt idx="49450" formatCode="0.00E+00">
                  <c:v>-1.0139700000000001E-3</c:v>
                </c:pt>
                <c:pt idx="49451" formatCode="0.00E+00">
                  <c:v>-2.3234200000000001E-3</c:v>
                </c:pt>
                <c:pt idx="49452" formatCode="0.00E+00">
                  <c:v>-3.6178099999999999E-3</c:v>
                </c:pt>
                <c:pt idx="49453" formatCode="0.00E+00">
                  <c:v>-4.8955200000000004E-3</c:v>
                </c:pt>
                <c:pt idx="49454" formatCode="0.00E+00">
                  <c:v>-6.1549500000000002E-3</c:v>
                </c:pt>
                <c:pt idx="49455" formatCode="0.00E+00">
                  <c:v>-7.3945499999999997E-3</c:v>
                </c:pt>
                <c:pt idx="49456" formatCode="0.00E+00">
                  <c:v>-8.6128000000000003E-3</c:v>
                </c:pt>
                <c:pt idx="49457" formatCode="0.00E+00">
                  <c:v>-9.8082399999999993E-3</c:v>
                </c:pt>
                <c:pt idx="49458">
                  <c:v>-1.09794E-2</c:v>
                </c:pt>
                <c:pt idx="49459">
                  <c:v>-1.2125E-2</c:v>
                </c:pt>
                <c:pt idx="49460">
                  <c:v>-1.3243700000000001E-2</c:v>
                </c:pt>
                <c:pt idx="49461">
                  <c:v>-1.43342E-2</c:v>
                </c:pt>
                <c:pt idx="49462">
                  <c:v>-1.5395300000000001E-2</c:v>
                </c:pt>
                <c:pt idx="49463">
                  <c:v>-1.6425800000000001E-2</c:v>
                </c:pt>
                <c:pt idx="49464">
                  <c:v>-1.7424700000000001E-2</c:v>
                </c:pt>
                <c:pt idx="49465">
                  <c:v>-1.8390900000000002E-2</c:v>
                </c:pt>
                <c:pt idx="49466">
                  <c:v>-1.9323400000000001E-2</c:v>
                </c:pt>
                <c:pt idx="49467">
                  <c:v>-2.0221300000000001E-2</c:v>
                </c:pt>
                <c:pt idx="49468">
                  <c:v>-2.10837E-2</c:v>
                </c:pt>
                <c:pt idx="49469">
                  <c:v>-2.1909999999999999E-2</c:v>
                </c:pt>
                <c:pt idx="49470">
                  <c:v>-2.2699199999999999E-2</c:v>
                </c:pt>
                <c:pt idx="49471">
                  <c:v>-2.34509E-2</c:v>
                </c:pt>
                <c:pt idx="49472">
                  <c:v>-2.41643E-2</c:v>
                </c:pt>
                <c:pt idx="49473">
                  <c:v>-2.4839099999999999E-2</c:v>
                </c:pt>
                <c:pt idx="49474">
                  <c:v>-2.54746E-2</c:v>
                </c:pt>
                <c:pt idx="49475">
                  <c:v>-2.6070599999999999E-2</c:v>
                </c:pt>
                <c:pt idx="49476">
                  <c:v>-2.66267E-2</c:v>
                </c:pt>
                <c:pt idx="49477">
                  <c:v>-2.7142599999999999E-2</c:v>
                </c:pt>
                <c:pt idx="49478">
                  <c:v>-2.7618299999999998E-2</c:v>
                </c:pt>
                <c:pt idx="49479">
                  <c:v>-2.8053399999999999E-2</c:v>
                </c:pt>
                <c:pt idx="49480">
                  <c:v>-2.84481E-2</c:v>
                </c:pt>
                <c:pt idx="49481">
                  <c:v>-2.8802399999999999E-2</c:v>
                </c:pt>
                <c:pt idx="49482">
                  <c:v>-2.9116199999999998E-2</c:v>
                </c:pt>
                <c:pt idx="49483">
                  <c:v>-2.9389800000000001E-2</c:v>
                </c:pt>
                <c:pt idx="49484">
                  <c:v>-2.9623400000000001E-2</c:v>
                </c:pt>
                <c:pt idx="49485">
                  <c:v>-2.9817300000000001E-2</c:v>
                </c:pt>
                <c:pt idx="49486">
                  <c:v>-2.99718E-2</c:v>
                </c:pt>
                <c:pt idx="49487">
                  <c:v>-3.00874E-2</c:v>
                </c:pt>
                <c:pt idx="49488">
                  <c:v>-3.0164400000000001E-2</c:v>
                </c:pt>
                <c:pt idx="49489">
                  <c:v>-3.0203500000000001E-2</c:v>
                </c:pt>
                <c:pt idx="49490">
                  <c:v>-3.0205099999999999E-2</c:v>
                </c:pt>
                <c:pt idx="49491">
                  <c:v>-3.0170099999999998E-2</c:v>
                </c:pt>
                <c:pt idx="49492">
                  <c:v>-3.0099000000000001E-2</c:v>
                </c:pt>
                <c:pt idx="49493">
                  <c:v>-2.9992600000000001E-2</c:v>
                </c:pt>
                <c:pt idx="49494">
                  <c:v>-2.9851699999999998E-2</c:v>
                </c:pt>
                <c:pt idx="49495">
                  <c:v>-2.9677200000000001E-2</c:v>
                </c:pt>
                <c:pt idx="49496">
                  <c:v>-2.947E-2</c:v>
                </c:pt>
                <c:pt idx="49497">
                  <c:v>-2.9231099999999999E-2</c:v>
                </c:pt>
                <c:pt idx="49498">
                  <c:v>-2.8961299999999999E-2</c:v>
                </c:pt>
                <c:pt idx="49499">
                  <c:v>-2.8661900000000001E-2</c:v>
                </c:pt>
                <c:pt idx="49500">
                  <c:v>-2.83337E-2</c:v>
                </c:pt>
                <c:pt idx="49501">
                  <c:v>-2.7978099999999999E-2</c:v>
                </c:pt>
                <c:pt idx="49502">
                  <c:v>-2.7595999999999999E-2</c:v>
                </c:pt>
                <c:pt idx="49503">
                  <c:v>-2.71887E-2</c:v>
                </c:pt>
                <c:pt idx="49504">
                  <c:v>-2.6757300000000001E-2</c:v>
                </c:pt>
                <c:pt idx="49505">
                  <c:v>-2.6303199999999999E-2</c:v>
                </c:pt>
                <c:pt idx="49506">
                  <c:v>-2.5827599999999999E-2</c:v>
                </c:pt>
                <c:pt idx="49507">
                  <c:v>-2.5331800000000002E-2</c:v>
                </c:pt>
                <c:pt idx="49508">
                  <c:v>-2.4816999999999999E-2</c:v>
                </c:pt>
                <c:pt idx="49509">
                  <c:v>-2.42846E-2</c:v>
                </c:pt>
                <c:pt idx="49510">
                  <c:v>-2.3736E-2</c:v>
                </c:pt>
                <c:pt idx="49511">
                  <c:v>-2.3172399999999999E-2</c:v>
                </c:pt>
                <c:pt idx="49512">
                  <c:v>-2.2595299999999999E-2</c:v>
                </c:pt>
                <c:pt idx="49513">
                  <c:v>-2.2005899999999998E-2</c:v>
                </c:pt>
                <c:pt idx="49514">
                  <c:v>-2.14057E-2</c:v>
                </c:pt>
                <c:pt idx="49515">
                  <c:v>-2.0795999999999999E-2</c:v>
                </c:pt>
                <c:pt idx="49516">
                  <c:v>-2.01782E-2</c:v>
                </c:pt>
                <c:pt idx="49517">
                  <c:v>-1.9553600000000001E-2</c:v>
                </c:pt>
                <c:pt idx="49518">
                  <c:v>-1.8923599999999999E-2</c:v>
                </c:pt>
                <c:pt idx="49519">
                  <c:v>-1.82895E-2</c:v>
                </c:pt>
                <c:pt idx="49520">
                  <c:v>-1.76528E-2</c:v>
                </c:pt>
                <c:pt idx="49521">
                  <c:v>-1.7014600000000001E-2</c:v>
                </c:pt>
                <c:pt idx="49522">
                  <c:v>-1.63762E-2</c:v>
                </c:pt>
                <c:pt idx="49523">
                  <c:v>-1.5739E-2</c:v>
                </c:pt>
                <c:pt idx="49524">
                  <c:v>-1.5104299999999999E-2</c:v>
                </c:pt>
                <c:pt idx="49525">
                  <c:v>-1.4473099999999999E-2</c:v>
                </c:pt>
                <c:pt idx="49526">
                  <c:v>-1.3846900000000001E-2</c:v>
                </c:pt>
                <c:pt idx="49527">
                  <c:v>-1.32266E-2</c:v>
                </c:pt>
                <c:pt idx="49528">
                  <c:v>-1.26135E-2</c:v>
                </c:pt>
                <c:pt idx="49529">
                  <c:v>-1.2008599999999999E-2</c:v>
                </c:pt>
                <c:pt idx="49530">
                  <c:v>-1.1413100000000001E-2</c:v>
                </c:pt>
                <c:pt idx="49531">
                  <c:v>-1.0828000000000001E-2</c:v>
                </c:pt>
                <c:pt idx="49532">
                  <c:v>-1.0254299999999999E-2</c:v>
                </c:pt>
                <c:pt idx="49533" formatCode="0.00E+00">
                  <c:v>-9.6929000000000008E-3</c:v>
                </c:pt>
                <c:pt idx="49534" formatCode="0.00E+00">
                  <c:v>-9.1447500000000001E-3</c:v>
                </c:pt>
                <c:pt idx="49535" formatCode="0.00E+00">
                  <c:v>-8.6107300000000005E-3</c:v>
                </c:pt>
                <c:pt idx="49536" formatCode="0.00E+00">
                  <c:v>-8.0916400000000006E-3</c:v>
                </c:pt>
                <c:pt idx="49537" formatCode="0.00E+00">
                  <c:v>-7.5882800000000002E-3</c:v>
                </c:pt>
                <c:pt idx="49538" formatCode="0.00E+00">
                  <c:v>-7.1013600000000001E-3</c:v>
                </c:pt>
                <c:pt idx="49539" formatCode="0.00E+00">
                  <c:v>-6.6315599999999999E-3</c:v>
                </c:pt>
                <c:pt idx="49540" formatCode="0.00E+00">
                  <c:v>-6.17952E-3</c:v>
                </c:pt>
                <c:pt idx="49541" formatCode="0.00E+00">
                  <c:v>-5.7458099999999996E-3</c:v>
                </c:pt>
                <c:pt idx="49542" formatCode="0.00E+00">
                  <c:v>-5.3309400000000002E-3</c:v>
                </c:pt>
                <c:pt idx="49543" formatCode="0.00E+00">
                  <c:v>-4.9353899999999996E-3</c:v>
                </c:pt>
                <c:pt idx="49544" formatCode="0.00E+00">
                  <c:v>-4.5595699999999998E-3</c:v>
                </c:pt>
                <c:pt idx="49545" formatCode="0.00E+00">
                  <c:v>-4.2038400000000004E-3</c:v>
                </c:pt>
                <c:pt idx="49546" formatCode="0.00E+00">
                  <c:v>-3.8685E-3</c:v>
                </c:pt>
                <c:pt idx="49547" formatCode="0.00E+00">
                  <c:v>-3.5538100000000001E-3</c:v>
                </c:pt>
                <c:pt idx="49548" formatCode="0.00E+00">
                  <c:v>-3.2599500000000002E-3</c:v>
                </c:pt>
                <c:pt idx="49549" formatCode="0.00E+00">
                  <c:v>-2.9870700000000001E-3</c:v>
                </c:pt>
                <c:pt idx="49550" formatCode="0.00E+00">
                  <c:v>-2.73523E-3</c:v>
                </c:pt>
                <c:pt idx="49551" formatCode="0.00E+00">
                  <c:v>-2.50447E-3</c:v>
                </c:pt>
                <c:pt idx="49552" formatCode="0.00E+00">
                  <c:v>-2.2947499999999999E-3</c:v>
                </c:pt>
                <c:pt idx="49553" formatCode="0.00E+00">
                  <c:v>-2.1059899999999999E-3</c:v>
                </c:pt>
                <c:pt idx="49554" formatCode="0.00E+00">
                  <c:v>-1.93804E-3</c:v>
                </c:pt>
                <c:pt idx="49555" formatCode="0.00E+00">
                  <c:v>-1.79072E-3</c:v>
                </c:pt>
                <c:pt idx="49556" formatCode="0.00E+00">
                  <c:v>-1.66376E-3</c:v>
                </c:pt>
                <c:pt idx="49557" formatCode="0.00E+00">
                  <c:v>-1.5568699999999999E-3</c:v>
                </c:pt>
                <c:pt idx="49558" formatCode="0.00E+00">
                  <c:v>-1.4697E-3</c:v>
                </c:pt>
                <c:pt idx="49559" formatCode="0.00E+00">
                  <c:v>-1.40182E-3</c:v>
                </c:pt>
                <c:pt idx="49560" formatCode="0.00E+00">
                  <c:v>-1.3527999999999999E-3</c:v>
                </c:pt>
                <c:pt idx="49561" formatCode="0.00E+00">
                  <c:v>-1.3221299999999999E-3</c:v>
                </c:pt>
                <c:pt idx="49562" formatCode="0.00E+00">
                  <c:v>-1.3092500000000001E-3</c:v>
                </c:pt>
                <c:pt idx="49563" formatCode="0.00E+00">
                  <c:v>-1.3135600000000001E-3</c:v>
                </c:pt>
                <c:pt idx="49564" formatCode="0.00E+00">
                  <c:v>-1.3344299999999999E-3</c:v>
                </c:pt>
                <c:pt idx="49565" formatCode="0.00E+00">
                  <c:v>-1.37116E-3</c:v>
                </c:pt>
                <c:pt idx="49566" formatCode="0.00E+00">
                  <c:v>-1.42304E-3</c:v>
                </c:pt>
                <c:pt idx="49567" formatCode="0.00E+00">
                  <c:v>-1.4892900000000001E-3</c:v>
                </c:pt>
                <c:pt idx="49568" formatCode="0.00E+00">
                  <c:v>-1.5690999999999999E-3</c:v>
                </c:pt>
                <c:pt idx="49569" formatCode="0.00E+00">
                  <c:v>-1.66165E-3</c:v>
                </c:pt>
                <c:pt idx="49570" formatCode="0.00E+00">
                  <c:v>-1.76604E-3</c:v>
                </c:pt>
                <c:pt idx="49571" formatCode="0.00E+00">
                  <c:v>-1.88138E-3</c:v>
                </c:pt>
                <c:pt idx="49572" formatCode="0.00E+00">
                  <c:v>-2.0067399999999999E-3</c:v>
                </c:pt>
                <c:pt idx="49573" formatCode="0.00E+00">
                  <c:v>-2.1411300000000002E-3</c:v>
                </c:pt>
                <c:pt idx="49574" formatCode="0.00E+00">
                  <c:v>-2.2835899999999998E-3</c:v>
                </c:pt>
                <c:pt idx="49575" formatCode="0.00E+00">
                  <c:v>-2.4330799999999998E-3</c:v>
                </c:pt>
                <c:pt idx="49576" formatCode="0.00E+00">
                  <c:v>-2.58859E-3</c:v>
                </c:pt>
                <c:pt idx="49577" formatCode="0.00E+00">
                  <c:v>-2.7490499999999998E-3</c:v>
                </c:pt>
                <c:pt idx="49578" formatCode="0.00E+00">
                  <c:v>-2.9134E-3</c:v>
                </c:pt>
                <c:pt idx="49579" formatCode="0.00E+00">
                  <c:v>-3.08056E-3</c:v>
                </c:pt>
                <c:pt idx="49580" formatCode="0.00E+00">
                  <c:v>-3.2494199999999998E-3</c:v>
                </c:pt>
                <c:pt idx="49581" formatCode="0.00E+00">
                  <c:v>-3.4188999999999999E-3</c:v>
                </c:pt>
                <c:pt idx="49582" formatCode="0.00E+00">
                  <c:v>-3.5878799999999999E-3</c:v>
                </c:pt>
                <c:pt idx="49583" formatCode="0.00E+00">
                  <c:v>-3.7552499999999999E-3</c:v>
                </c:pt>
                <c:pt idx="49584" formatCode="0.00E+00">
                  <c:v>-3.9198999999999996E-3</c:v>
                </c:pt>
                <c:pt idx="49585" formatCode="0.00E+00">
                  <c:v>-4.0807100000000004E-3</c:v>
                </c:pt>
                <c:pt idx="49586" formatCode="0.00E+00">
                  <c:v>-4.2365800000000002E-3</c:v>
                </c:pt>
                <c:pt idx="49587" formatCode="0.00E+00">
                  <c:v>-4.3864100000000003E-3</c:v>
                </c:pt>
                <c:pt idx="49588" formatCode="0.00E+00">
                  <c:v>-4.5290900000000004E-3</c:v>
                </c:pt>
                <c:pt idx="49589" formatCode="0.00E+00">
                  <c:v>-4.6635599999999998E-3</c:v>
                </c:pt>
                <c:pt idx="49590" formatCode="0.00E+00">
                  <c:v>-4.7887399999999997E-3</c:v>
                </c:pt>
                <c:pt idx="49591" formatCode="0.00E+00">
                  <c:v>-4.9035900000000002E-3</c:v>
                </c:pt>
                <c:pt idx="49592" formatCode="0.00E+00">
                  <c:v>-5.0070699999999998E-3</c:v>
                </c:pt>
                <c:pt idx="49593" formatCode="0.00E+00">
                  <c:v>-5.09817E-3</c:v>
                </c:pt>
                <c:pt idx="49594" formatCode="0.00E+00">
                  <c:v>-5.1758999999999998E-3</c:v>
                </c:pt>
                <c:pt idx="49595" formatCode="0.00E+00">
                  <c:v>-5.2393099999999996E-3</c:v>
                </c:pt>
                <c:pt idx="49596" formatCode="0.00E+00">
                  <c:v>-5.2874599999999999E-3</c:v>
                </c:pt>
                <c:pt idx="49597" formatCode="0.00E+00">
                  <c:v>-5.3194399999999999E-3</c:v>
                </c:pt>
                <c:pt idx="49598" formatCode="0.00E+00">
                  <c:v>-5.3344000000000004E-3</c:v>
                </c:pt>
                <c:pt idx="49599" formatCode="0.00E+00">
                  <c:v>-5.3314900000000004E-3</c:v>
                </c:pt>
                <c:pt idx="49600" formatCode="0.00E+00">
                  <c:v>-5.3099100000000002E-3</c:v>
                </c:pt>
                <c:pt idx="49601" formatCode="0.00E+00">
                  <c:v>-5.2689099999999999E-3</c:v>
                </c:pt>
                <c:pt idx="49602" formatCode="0.00E+00">
                  <c:v>-5.2077699999999996E-3</c:v>
                </c:pt>
                <c:pt idx="49603" formatCode="0.00E+00">
                  <c:v>-5.1258199999999997E-3</c:v>
                </c:pt>
                <c:pt idx="49604" formatCode="0.00E+00">
                  <c:v>-5.0224099999999997E-3</c:v>
                </c:pt>
                <c:pt idx="49605" formatCode="0.00E+00">
                  <c:v>-4.8969599999999997E-3</c:v>
                </c:pt>
                <c:pt idx="49606" formatCode="0.00E+00">
                  <c:v>-4.74895E-3</c:v>
                </c:pt>
                <c:pt idx="49607" formatCode="0.00E+00">
                  <c:v>-4.5778700000000004E-3</c:v>
                </c:pt>
                <c:pt idx="49608" formatCode="0.00E+00">
                  <c:v>-4.3832799999999998E-3</c:v>
                </c:pt>
                <c:pt idx="49609" formatCode="0.00E+00">
                  <c:v>-4.1648099999999997E-3</c:v>
                </c:pt>
                <c:pt idx="49610" formatCode="0.00E+00">
                  <c:v>-3.9221100000000004E-3</c:v>
                </c:pt>
                <c:pt idx="49611" formatCode="0.00E+00">
                  <c:v>-3.6549E-3</c:v>
                </c:pt>
                <c:pt idx="49612" formatCode="0.00E+00">
                  <c:v>-3.3629599999999999E-3</c:v>
                </c:pt>
                <c:pt idx="49613" formatCode="0.00E+00">
                  <c:v>-3.0461199999999998E-3</c:v>
                </c:pt>
                <c:pt idx="49614" formatCode="0.00E+00">
                  <c:v>-2.70426E-3</c:v>
                </c:pt>
                <c:pt idx="49615" formatCode="0.00E+00">
                  <c:v>-2.3373299999999999E-3</c:v>
                </c:pt>
                <c:pt idx="49616" formatCode="0.00E+00">
                  <c:v>-1.94534E-3</c:v>
                </c:pt>
                <c:pt idx="49617" formatCode="0.00E+00">
                  <c:v>-1.5283300000000001E-3</c:v>
                </c:pt>
                <c:pt idx="49618" formatCode="0.00E+00">
                  <c:v>-1.0864200000000001E-3</c:v>
                </c:pt>
                <c:pt idx="49619" formatCode="0.00E+00">
                  <c:v>-6.1980900000000003E-4</c:v>
                </c:pt>
                <c:pt idx="49620" formatCode="0.00E+00">
                  <c:v>-1.2871399999999999E-4</c:v>
                </c:pt>
                <c:pt idx="49621" formatCode="0.00E+00">
                  <c:v>3.8656399999999999E-4</c:v>
                </c:pt>
                <c:pt idx="49622" formatCode="0.00E+00">
                  <c:v>9.25672E-4</c:v>
                </c:pt>
                <c:pt idx="49623" formatCode="0.00E+00">
                  <c:v>1.4882000000000001E-3</c:v>
                </c:pt>
                <c:pt idx="49624" formatCode="0.00E+00">
                  <c:v>2.0736700000000001E-3</c:v>
                </c:pt>
                <c:pt idx="49625" formatCode="0.00E+00">
                  <c:v>2.6815599999999999E-3</c:v>
                </c:pt>
                <c:pt idx="49626" formatCode="0.00E+00">
                  <c:v>3.3112800000000002E-3</c:v>
                </c:pt>
                <c:pt idx="49627" formatCode="0.00E+00">
                  <c:v>3.96219E-3</c:v>
                </c:pt>
                <c:pt idx="49628" formatCode="0.00E+00">
                  <c:v>4.6335999999999999E-3</c:v>
                </c:pt>
                <c:pt idx="49629" formatCode="0.00E+00">
                  <c:v>5.3247399999999997E-3</c:v>
                </c:pt>
                <c:pt idx="49630" formatCode="0.00E+00">
                  <c:v>6.0348299999999997E-3</c:v>
                </c:pt>
                <c:pt idx="49631" formatCode="0.00E+00">
                  <c:v>6.76298E-3</c:v>
                </c:pt>
                <c:pt idx="49632" formatCode="0.00E+00">
                  <c:v>7.5083099999999998E-3</c:v>
                </c:pt>
                <c:pt idx="49633" formatCode="0.00E+00">
                  <c:v>8.2698400000000005E-3</c:v>
                </c:pt>
                <c:pt idx="49634" formatCode="0.00E+00">
                  <c:v>9.0465600000000004E-3</c:v>
                </c:pt>
                <c:pt idx="49635" formatCode="0.00E+00">
                  <c:v>9.8374299999999994E-3</c:v>
                </c:pt>
                <c:pt idx="49636">
                  <c:v>1.0641299999999999E-2</c:v>
                </c:pt>
                <c:pt idx="49637">
                  <c:v>1.1457200000000001E-2</c:v>
                </c:pt>
                <c:pt idx="49638">
                  <c:v>1.22837E-2</c:v>
                </c:pt>
                <c:pt idx="49639">
                  <c:v>1.31197E-2</c:v>
                </c:pt>
                <c:pt idx="49640">
                  <c:v>1.39639E-2</c:v>
                </c:pt>
                <c:pt idx="49641">
                  <c:v>1.4815099999999999E-2</c:v>
                </c:pt>
                <c:pt idx="49642">
                  <c:v>1.56718E-2</c:v>
                </c:pt>
                <c:pt idx="49643">
                  <c:v>1.65328E-2</c:v>
                </c:pt>
                <c:pt idx="49644">
                  <c:v>1.7396600000000002E-2</c:v>
                </c:pt>
                <c:pt idx="49645">
                  <c:v>1.8261800000000002E-2</c:v>
                </c:pt>
                <c:pt idx="49646">
                  <c:v>1.9127000000000002E-2</c:v>
                </c:pt>
                <c:pt idx="49647">
                  <c:v>1.99907E-2</c:v>
                </c:pt>
                <c:pt idx="49648">
                  <c:v>2.0851399999999999E-2</c:v>
                </c:pt>
                <c:pt idx="49649">
                  <c:v>2.1707600000000001E-2</c:v>
                </c:pt>
                <c:pt idx="49650">
                  <c:v>2.2557799999999999E-2</c:v>
                </c:pt>
                <c:pt idx="49651">
                  <c:v>2.3400500000000001E-2</c:v>
                </c:pt>
                <c:pt idx="49652">
                  <c:v>2.4234100000000001E-2</c:v>
                </c:pt>
                <c:pt idx="49653">
                  <c:v>2.5057200000000002E-2</c:v>
                </c:pt>
                <c:pt idx="49654">
                  <c:v>2.5867999999999999E-2</c:v>
                </c:pt>
                <c:pt idx="49655">
                  <c:v>2.66652E-2</c:v>
                </c:pt>
                <c:pt idx="49656">
                  <c:v>2.7447200000000001E-2</c:v>
                </c:pt>
                <c:pt idx="49657">
                  <c:v>2.8212399999999999E-2</c:v>
                </c:pt>
                <c:pt idx="49658">
                  <c:v>2.8959200000000001E-2</c:v>
                </c:pt>
                <c:pt idx="49659">
                  <c:v>2.9686299999999999E-2</c:v>
                </c:pt>
                <c:pt idx="49660">
                  <c:v>3.0391999999999999E-2</c:v>
                </c:pt>
                <c:pt idx="49661">
                  <c:v>3.1074999999999998E-2</c:v>
                </c:pt>
                <c:pt idx="49662">
                  <c:v>3.1733600000000001E-2</c:v>
                </c:pt>
                <c:pt idx="49663">
                  <c:v>3.2366600000000002E-2</c:v>
                </c:pt>
                <c:pt idx="49664">
                  <c:v>3.2972399999999999E-2</c:v>
                </c:pt>
                <c:pt idx="49665">
                  <c:v>3.3549599999999999E-2</c:v>
                </c:pt>
                <c:pt idx="49666">
                  <c:v>3.4097000000000002E-2</c:v>
                </c:pt>
                <c:pt idx="49667">
                  <c:v>3.4613100000000001E-2</c:v>
                </c:pt>
                <c:pt idx="49668">
                  <c:v>3.5096700000000002E-2</c:v>
                </c:pt>
                <c:pt idx="49669">
                  <c:v>3.5546599999999998E-2</c:v>
                </c:pt>
                <c:pt idx="49670">
                  <c:v>3.5961399999999998E-2</c:v>
                </c:pt>
                <c:pt idx="49671">
                  <c:v>3.63401E-2</c:v>
                </c:pt>
                <c:pt idx="49672">
                  <c:v>3.6681400000000003E-2</c:v>
                </c:pt>
                <c:pt idx="49673">
                  <c:v>3.6984400000000001E-2</c:v>
                </c:pt>
                <c:pt idx="49674">
                  <c:v>3.7248000000000003E-2</c:v>
                </c:pt>
                <c:pt idx="49675">
                  <c:v>3.7471200000000003E-2</c:v>
                </c:pt>
                <c:pt idx="49676">
                  <c:v>3.7652999999999999E-2</c:v>
                </c:pt>
                <c:pt idx="49677">
                  <c:v>3.7792699999999999E-2</c:v>
                </c:pt>
                <c:pt idx="49678">
                  <c:v>3.7889399999999997E-2</c:v>
                </c:pt>
                <c:pt idx="49679">
                  <c:v>3.7942400000000001E-2</c:v>
                </c:pt>
                <c:pt idx="49680">
                  <c:v>3.7950900000000003E-2</c:v>
                </c:pt>
                <c:pt idx="49681">
                  <c:v>3.7914400000000001E-2</c:v>
                </c:pt>
                <c:pt idx="49682">
                  <c:v>3.7832299999999999E-2</c:v>
                </c:pt>
                <c:pt idx="49683">
                  <c:v>3.7704000000000001E-2</c:v>
                </c:pt>
                <c:pt idx="49684">
                  <c:v>3.7529199999999999E-2</c:v>
                </c:pt>
                <c:pt idx="49685">
                  <c:v>3.7307399999999998E-2</c:v>
                </c:pt>
                <c:pt idx="49686">
                  <c:v>3.7038500000000002E-2</c:v>
                </c:pt>
                <c:pt idx="49687">
                  <c:v>3.6722200000000003E-2</c:v>
                </c:pt>
                <c:pt idx="49688">
                  <c:v>3.6358300000000003E-2</c:v>
                </c:pt>
                <c:pt idx="49689">
                  <c:v>3.5946699999999998E-2</c:v>
                </c:pt>
                <c:pt idx="49690">
                  <c:v>3.5487499999999998E-2</c:v>
                </c:pt>
                <c:pt idx="49691">
                  <c:v>3.4980700000000003E-2</c:v>
                </c:pt>
                <c:pt idx="49692">
                  <c:v>3.4426400000000003E-2</c:v>
                </c:pt>
                <c:pt idx="49693">
                  <c:v>3.3824899999999998E-2</c:v>
                </c:pt>
                <c:pt idx="49694">
                  <c:v>3.3176499999999998E-2</c:v>
                </c:pt>
                <c:pt idx="49695">
                  <c:v>3.2481500000000003E-2</c:v>
                </c:pt>
                <c:pt idx="49696">
                  <c:v>3.1740400000000002E-2</c:v>
                </c:pt>
                <c:pt idx="49697">
                  <c:v>3.0953600000000001E-2</c:v>
                </c:pt>
                <c:pt idx="49698">
                  <c:v>3.0121800000000001E-2</c:v>
                </c:pt>
                <c:pt idx="49699">
                  <c:v>2.92456E-2</c:v>
                </c:pt>
                <c:pt idx="49700">
                  <c:v>2.8325699999999999E-2</c:v>
                </c:pt>
                <c:pt idx="49701">
                  <c:v>2.7362999999999998E-2</c:v>
                </c:pt>
                <c:pt idx="49702">
                  <c:v>2.6358199999999998E-2</c:v>
                </c:pt>
                <c:pt idx="49703">
                  <c:v>2.5312399999999999E-2</c:v>
                </c:pt>
                <c:pt idx="49704">
                  <c:v>2.4226600000000001E-2</c:v>
                </c:pt>
                <c:pt idx="49705">
                  <c:v>2.3101699999999999E-2</c:v>
                </c:pt>
                <c:pt idx="49706">
                  <c:v>2.1939E-2</c:v>
                </c:pt>
                <c:pt idx="49707">
                  <c:v>2.07397E-2</c:v>
                </c:pt>
                <c:pt idx="49708">
                  <c:v>1.9505000000000002E-2</c:v>
                </c:pt>
                <c:pt idx="49709">
                  <c:v>1.82363E-2</c:v>
                </c:pt>
                <c:pt idx="49710">
                  <c:v>1.6934899999999999E-2</c:v>
                </c:pt>
                <c:pt idx="49711">
                  <c:v>1.56022E-2</c:v>
                </c:pt>
                <c:pt idx="49712">
                  <c:v>1.42399E-2</c:v>
                </c:pt>
                <c:pt idx="49713">
                  <c:v>1.2849299999999999E-2</c:v>
                </c:pt>
                <c:pt idx="49714">
                  <c:v>1.14322E-2</c:v>
                </c:pt>
                <c:pt idx="49715" formatCode="0.00E+00">
                  <c:v>9.9902299999999992E-3</c:v>
                </c:pt>
                <c:pt idx="49716" formatCode="0.00E+00">
                  <c:v>8.5249999999999996E-3</c:v>
                </c:pt>
                <c:pt idx="49717" formatCode="0.00E+00">
                  <c:v>7.03829E-3</c:v>
                </c:pt>
                <c:pt idx="49718" formatCode="0.00E+00">
                  <c:v>5.5318800000000003E-3</c:v>
                </c:pt>
                <c:pt idx="49719" formatCode="0.00E+00">
                  <c:v>4.0076000000000001E-3</c:v>
                </c:pt>
                <c:pt idx="49720" formatCode="0.00E+00">
                  <c:v>2.4673E-3</c:v>
                </c:pt>
                <c:pt idx="49721" formatCode="0.00E+00">
                  <c:v>9.1288199999999995E-4</c:v>
                </c:pt>
                <c:pt idx="49722" formatCode="0.00E+00">
                  <c:v>-6.5374300000000003E-4</c:v>
                </c:pt>
                <c:pt idx="49723" formatCode="0.00E+00">
                  <c:v>-2.23062E-3</c:v>
                </c:pt>
                <c:pt idx="49724" formatCode="0.00E+00">
                  <c:v>-3.81577E-3</c:v>
                </c:pt>
                <c:pt idx="49725" formatCode="0.00E+00">
                  <c:v>-5.40721E-3</c:v>
                </c:pt>
                <c:pt idx="49726" formatCode="0.00E+00">
                  <c:v>-7.0029100000000002E-3</c:v>
                </c:pt>
                <c:pt idx="49727" formatCode="0.00E+00">
                  <c:v>-8.6008500000000002E-3</c:v>
                </c:pt>
                <c:pt idx="49728">
                  <c:v>-1.0199E-2</c:v>
                </c:pt>
                <c:pt idx="49729">
                  <c:v>-1.17952E-2</c:v>
                </c:pt>
                <c:pt idx="49730">
                  <c:v>-1.33876E-2</c:v>
                </c:pt>
                <c:pt idx="49731">
                  <c:v>-1.49739E-2</c:v>
                </c:pt>
                <c:pt idx="49732">
                  <c:v>-1.65522E-2</c:v>
                </c:pt>
                <c:pt idx="49733">
                  <c:v>-1.8120299999999999E-2</c:v>
                </c:pt>
                <c:pt idx="49734">
                  <c:v>-1.9676300000000001E-2</c:v>
                </c:pt>
                <c:pt idx="49735">
                  <c:v>-2.12181E-2</c:v>
                </c:pt>
                <c:pt idx="49736">
                  <c:v>-2.2743599999999999E-2</c:v>
                </c:pt>
                <c:pt idx="49737">
                  <c:v>-2.4250799999999999E-2</c:v>
                </c:pt>
                <c:pt idx="49738">
                  <c:v>-2.5737699999999999E-2</c:v>
                </c:pt>
                <c:pt idx="49739">
                  <c:v>-2.7202400000000002E-2</c:v>
                </c:pt>
                <c:pt idx="49740">
                  <c:v>-2.86428E-2</c:v>
                </c:pt>
                <c:pt idx="49741">
                  <c:v>-3.00571E-2</c:v>
                </c:pt>
                <c:pt idx="49742">
                  <c:v>-3.1443400000000003E-2</c:v>
                </c:pt>
                <c:pt idx="49743">
                  <c:v>-3.2799700000000001E-2</c:v>
                </c:pt>
                <c:pt idx="49744">
                  <c:v>-3.4124300000000003E-2</c:v>
                </c:pt>
                <c:pt idx="49745">
                  <c:v>-3.54154E-2</c:v>
                </c:pt>
                <c:pt idx="49746">
                  <c:v>-3.6671200000000001E-2</c:v>
                </c:pt>
                <c:pt idx="49747">
                  <c:v>-3.789E-2</c:v>
                </c:pt>
                <c:pt idx="49748">
                  <c:v>-3.9070199999999999E-2</c:v>
                </c:pt>
                <c:pt idx="49749">
                  <c:v>-4.0210200000000001E-2</c:v>
                </c:pt>
                <c:pt idx="49750">
                  <c:v>-4.1308299999999999E-2</c:v>
                </c:pt>
                <c:pt idx="49751">
                  <c:v>-4.2363199999999997E-2</c:v>
                </c:pt>
                <c:pt idx="49752">
                  <c:v>-4.3373299999999997E-2</c:v>
                </c:pt>
                <c:pt idx="49753">
                  <c:v>-4.4337300000000003E-2</c:v>
                </c:pt>
                <c:pt idx="49754">
                  <c:v>-4.5253799999999997E-2</c:v>
                </c:pt>
                <c:pt idx="49755">
                  <c:v>-4.6121700000000002E-2</c:v>
                </c:pt>
                <c:pt idx="49756">
                  <c:v>-4.6939700000000001E-2</c:v>
                </c:pt>
                <c:pt idx="49757">
                  <c:v>-4.7706600000000002E-2</c:v>
                </c:pt>
                <c:pt idx="49758">
                  <c:v>-4.8421499999999999E-2</c:v>
                </c:pt>
                <c:pt idx="49759">
                  <c:v>-4.9083300000000003E-2</c:v>
                </c:pt>
                <c:pt idx="49760">
                  <c:v>-4.9691199999999998E-2</c:v>
                </c:pt>
                <c:pt idx="49761">
                  <c:v>-5.0244200000000003E-2</c:v>
                </c:pt>
                <c:pt idx="49762">
                  <c:v>-5.0741700000000001E-2</c:v>
                </c:pt>
                <c:pt idx="49763">
                  <c:v>-5.1182900000000003E-2</c:v>
                </c:pt>
                <c:pt idx="49764">
                  <c:v>-5.1567200000000001E-2</c:v>
                </c:pt>
                <c:pt idx="49765">
                  <c:v>-5.1894200000000001E-2</c:v>
                </c:pt>
                <c:pt idx="49766">
                  <c:v>-5.21632E-2</c:v>
                </c:pt>
                <c:pt idx="49767">
                  <c:v>-5.2373999999999997E-2</c:v>
                </c:pt>
                <c:pt idx="49768">
                  <c:v>-5.2526299999999998E-2</c:v>
                </c:pt>
                <c:pt idx="49769">
                  <c:v>-5.2619800000000001E-2</c:v>
                </c:pt>
                <c:pt idx="49770">
                  <c:v>-5.2654399999999997E-2</c:v>
                </c:pt>
                <c:pt idx="49771">
                  <c:v>-5.2630099999999999E-2</c:v>
                </c:pt>
                <c:pt idx="49772">
                  <c:v>-5.2546900000000001E-2</c:v>
                </c:pt>
                <c:pt idx="49773">
                  <c:v>-5.2404800000000001E-2</c:v>
                </c:pt>
                <c:pt idx="49774">
                  <c:v>-5.2204100000000003E-2</c:v>
                </c:pt>
                <c:pt idx="49775">
                  <c:v>-5.1945100000000001E-2</c:v>
                </c:pt>
                <c:pt idx="49776">
                  <c:v>-5.1628100000000003E-2</c:v>
                </c:pt>
                <c:pt idx="49777">
                  <c:v>-5.12535E-2</c:v>
                </c:pt>
                <c:pt idx="49778">
                  <c:v>-5.08218E-2</c:v>
                </c:pt>
                <c:pt idx="49779">
                  <c:v>-5.0333700000000002E-2</c:v>
                </c:pt>
                <c:pt idx="49780">
                  <c:v>-4.9789699999999999E-2</c:v>
                </c:pt>
                <c:pt idx="49781">
                  <c:v>-4.9190600000000001E-2</c:v>
                </c:pt>
                <c:pt idx="49782">
                  <c:v>-4.8537299999999999E-2</c:v>
                </c:pt>
                <c:pt idx="49783">
                  <c:v>-4.7830499999999998E-2</c:v>
                </c:pt>
                <c:pt idx="49784">
                  <c:v>-4.7071399999999999E-2</c:v>
                </c:pt>
                <c:pt idx="49785">
                  <c:v>-4.6260799999999998E-2</c:v>
                </c:pt>
                <c:pt idx="49786">
                  <c:v>-4.53999E-2</c:v>
                </c:pt>
                <c:pt idx="49787">
                  <c:v>-4.4489800000000003E-2</c:v>
                </c:pt>
                <c:pt idx="49788">
                  <c:v>-4.3531899999999998E-2</c:v>
                </c:pt>
                <c:pt idx="49789">
                  <c:v>-4.2527299999999997E-2</c:v>
                </c:pt>
                <c:pt idx="49790">
                  <c:v>-4.1477399999999998E-2</c:v>
                </c:pt>
                <c:pt idx="49791">
                  <c:v>-4.0383599999999999E-2</c:v>
                </c:pt>
                <c:pt idx="49792">
                  <c:v>-3.9247400000000002E-2</c:v>
                </c:pt>
                <c:pt idx="49793">
                  <c:v>-3.8070300000000001E-2</c:v>
                </c:pt>
                <c:pt idx="49794">
                  <c:v>-3.6853900000000002E-2</c:v>
                </c:pt>
                <c:pt idx="49795">
                  <c:v>-3.5599899999999997E-2</c:v>
                </c:pt>
                <c:pt idx="49796">
                  <c:v>-3.4309800000000001E-2</c:v>
                </c:pt>
                <c:pt idx="49797">
                  <c:v>-3.2985399999999998E-2</c:v>
                </c:pt>
                <c:pt idx="49798">
                  <c:v>-3.1628400000000001E-2</c:v>
                </c:pt>
                <c:pt idx="49799">
                  <c:v>-3.0240599999999999E-2</c:v>
                </c:pt>
                <c:pt idx="49800">
                  <c:v>-2.8823999999999999E-2</c:v>
                </c:pt>
                <c:pt idx="49801">
                  <c:v>-2.73803E-2</c:v>
                </c:pt>
                <c:pt idx="49802">
                  <c:v>-2.5911300000000002E-2</c:v>
                </c:pt>
                <c:pt idx="49803">
                  <c:v>-2.4419199999999999E-2</c:v>
                </c:pt>
                <c:pt idx="49804">
                  <c:v>-2.2905700000000001E-2</c:v>
                </c:pt>
                <c:pt idx="49805">
                  <c:v>-2.13729E-2</c:v>
                </c:pt>
                <c:pt idx="49806">
                  <c:v>-1.9822800000000002E-2</c:v>
                </c:pt>
                <c:pt idx="49807">
                  <c:v>-1.8257200000000001E-2</c:v>
                </c:pt>
                <c:pt idx="49808">
                  <c:v>-1.6678399999999999E-2</c:v>
                </c:pt>
                <c:pt idx="49809">
                  <c:v>-1.50882E-2</c:v>
                </c:pt>
                <c:pt idx="49810">
                  <c:v>-1.34888E-2</c:v>
                </c:pt>
                <c:pt idx="49811">
                  <c:v>-1.18821E-2</c:v>
                </c:pt>
                <c:pt idx="49812">
                  <c:v>-1.0270100000000001E-2</c:v>
                </c:pt>
                <c:pt idx="49813" formatCode="0.00E+00">
                  <c:v>-8.6550099999999994E-3</c:v>
                </c:pt>
                <c:pt idx="49814" formatCode="0.00E+00">
                  <c:v>-7.03873E-3</c:v>
                </c:pt>
                <c:pt idx="49815" formatCode="0.00E+00">
                  <c:v>-5.4232899999999999E-3</c:v>
                </c:pt>
                <c:pt idx="49816" formatCode="0.00E+00">
                  <c:v>-3.8107100000000001E-3</c:v>
                </c:pt>
                <c:pt idx="49817" formatCode="0.00E+00">
                  <c:v>-2.2029599999999999E-3</c:v>
                </c:pt>
                <c:pt idx="49818" formatCode="0.00E+00">
                  <c:v>-6.0203199999999996E-4</c:v>
                </c:pt>
                <c:pt idx="49819" formatCode="0.00E+00">
                  <c:v>9.90138E-4</c:v>
                </c:pt>
                <c:pt idx="49820" formatCode="0.00E+00">
                  <c:v>2.5716200000000002E-3</c:v>
                </c:pt>
                <c:pt idx="49821" formatCode="0.00E+00">
                  <c:v>4.14052E-3</c:v>
                </c:pt>
                <c:pt idx="49822" formatCode="0.00E+00">
                  <c:v>5.6949499999999998E-3</c:v>
                </c:pt>
                <c:pt idx="49823" formatCode="0.00E+00">
                  <c:v>7.2330900000000002E-3</c:v>
                </c:pt>
                <c:pt idx="49824" formatCode="0.00E+00">
                  <c:v>8.7531299999999996E-3</c:v>
                </c:pt>
                <c:pt idx="49825">
                  <c:v>1.02533E-2</c:v>
                </c:pt>
                <c:pt idx="49826">
                  <c:v>1.17319E-2</c:v>
                </c:pt>
                <c:pt idx="49827">
                  <c:v>1.31871E-2</c:v>
                </c:pt>
                <c:pt idx="49828">
                  <c:v>1.46175E-2</c:v>
                </c:pt>
                <c:pt idx="49829">
                  <c:v>1.6021299999999999E-2</c:v>
                </c:pt>
                <c:pt idx="49830">
                  <c:v>1.7397099999999999E-2</c:v>
                </c:pt>
                <c:pt idx="49831">
                  <c:v>1.8743200000000002E-2</c:v>
                </c:pt>
                <c:pt idx="49832">
                  <c:v>2.0058400000000001E-2</c:v>
                </c:pt>
                <c:pt idx="49833">
                  <c:v>2.1341200000000001E-2</c:v>
                </c:pt>
                <c:pt idx="49834">
                  <c:v>2.2590200000000001E-2</c:v>
                </c:pt>
                <c:pt idx="49835">
                  <c:v>2.3804200000000001E-2</c:v>
                </c:pt>
                <c:pt idx="49836">
                  <c:v>2.4982000000000001E-2</c:v>
                </c:pt>
                <c:pt idx="49837">
                  <c:v>2.6122300000000001E-2</c:v>
                </c:pt>
                <c:pt idx="49838">
                  <c:v>2.72242E-2</c:v>
                </c:pt>
                <c:pt idx="49839">
                  <c:v>2.8286599999999999E-2</c:v>
                </c:pt>
                <c:pt idx="49840">
                  <c:v>2.9308600000000001E-2</c:v>
                </c:pt>
                <c:pt idx="49841">
                  <c:v>3.0289099999999999E-2</c:v>
                </c:pt>
                <c:pt idx="49842">
                  <c:v>3.1227499999999998E-2</c:v>
                </c:pt>
                <c:pt idx="49843">
                  <c:v>3.2122900000000003E-2</c:v>
                </c:pt>
                <c:pt idx="49844">
                  <c:v>3.29746E-2</c:v>
                </c:pt>
                <c:pt idx="49845">
                  <c:v>3.3782E-2</c:v>
                </c:pt>
                <c:pt idx="49846">
                  <c:v>3.4544600000000002E-2</c:v>
                </c:pt>
                <c:pt idx="49847">
                  <c:v>3.5261899999999999E-2</c:v>
                </c:pt>
                <c:pt idx="49848">
                  <c:v>3.5933399999999997E-2</c:v>
                </c:pt>
                <c:pt idx="49849">
                  <c:v>3.6558800000000002E-2</c:v>
                </c:pt>
                <c:pt idx="49850">
                  <c:v>3.7137799999999999E-2</c:v>
                </c:pt>
                <c:pt idx="49851">
                  <c:v>3.7670200000000001E-2</c:v>
                </c:pt>
                <c:pt idx="49852">
                  <c:v>3.81559E-2</c:v>
                </c:pt>
                <c:pt idx="49853">
                  <c:v>3.8594900000000001E-2</c:v>
                </c:pt>
                <c:pt idx="49854">
                  <c:v>3.8987000000000001E-2</c:v>
                </c:pt>
                <c:pt idx="49855">
                  <c:v>3.9332400000000003E-2</c:v>
                </c:pt>
                <c:pt idx="49856">
                  <c:v>3.9631199999999998E-2</c:v>
                </c:pt>
                <c:pt idx="49857">
                  <c:v>3.9883700000000001E-2</c:v>
                </c:pt>
                <c:pt idx="49858">
                  <c:v>4.0090000000000001E-2</c:v>
                </c:pt>
                <c:pt idx="49859">
                  <c:v>4.0250500000000002E-2</c:v>
                </c:pt>
                <c:pt idx="49860">
                  <c:v>4.0365699999999997E-2</c:v>
                </c:pt>
                <c:pt idx="49861">
                  <c:v>4.0436E-2</c:v>
                </c:pt>
                <c:pt idx="49862">
                  <c:v>4.0461799999999999E-2</c:v>
                </c:pt>
                <c:pt idx="49863">
                  <c:v>4.0443800000000002E-2</c:v>
                </c:pt>
                <c:pt idx="49864">
                  <c:v>4.0382700000000001E-2</c:v>
                </c:pt>
                <c:pt idx="49865">
                  <c:v>4.0279000000000002E-2</c:v>
                </c:pt>
                <c:pt idx="49866">
                  <c:v>4.0133700000000001E-2</c:v>
                </c:pt>
                <c:pt idx="49867">
                  <c:v>3.9947400000000001E-2</c:v>
                </c:pt>
                <c:pt idx="49868">
                  <c:v>3.9720999999999999E-2</c:v>
                </c:pt>
                <c:pt idx="49869">
                  <c:v>3.9455400000000002E-2</c:v>
                </c:pt>
                <c:pt idx="49870">
                  <c:v>3.9151699999999998E-2</c:v>
                </c:pt>
                <c:pt idx="49871">
                  <c:v>3.8810699999999997E-2</c:v>
                </c:pt>
                <c:pt idx="49872">
                  <c:v>3.8433599999999998E-2</c:v>
                </c:pt>
                <c:pt idx="49873">
                  <c:v>3.8021399999999997E-2</c:v>
                </c:pt>
                <c:pt idx="49874">
                  <c:v>3.7575200000000003E-2</c:v>
                </c:pt>
                <c:pt idx="49875">
                  <c:v>3.7096200000000003E-2</c:v>
                </c:pt>
                <c:pt idx="49876">
                  <c:v>3.6585600000000003E-2</c:v>
                </c:pt>
                <c:pt idx="49877">
                  <c:v>3.6044699999999999E-2</c:v>
                </c:pt>
                <c:pt idx="49878">
                  <c:v>3.5474499999999999E-2</c:v>
                </c:pt>
                <c:pt idx="49879">
                  <c:v>3.4876600000000001E-2</c:v>
                </c:pt>
                <c:pt idx="49880">
                  <c:v>3.4252100000000001E-2</c:v>
                </c:pt>
                <c:pt idx="49881">
                  <c:v>3.3602399999999998E-2</c:v>
                </c:pt>
                <c:pt idx="49882">
                  <c:v>3.2928800000000001E-2</c:v>
                </c:pt>
                <c:pt idx="49883">
                  <c:v>3.2232700000000003E-2</c:v>
                </c:pt>
                <c:pt idx="49884">
                  <c:v>3.1515500000000002E-2</c:v>
                </c:pt>
                <c:pt idx="49885">
                  <c:v>3.07786E-2</c:v>
                </c:pt>
                <c:pt idx="49886">
                  <c:v>3.0023299999999999E-2</c:v>
                </c:pt>
                <c:pt idx="49887">
                  <c:v>2.9251099999999999E-2</c:v>
                </c:pt>
                <c:pt idx="49888">
                  <c:v>2.8463499999999999E-2</c:v>
                </c:pt>
                <c:pt idx="49889">
                  <c:v>2.7661700000000001E-2</c:v>
                </c:pt>
                <c:pt idx="49890">
                  <c:v>2.6847200000000002E-2</c:v>
                </c:pt>
                <c:pt idx="49891">
                  <c:v>2.6021499999999999E-2</c:v>
                </c:pt>
                <c:pt idx="49892">
                  <c:v>2.5185900000000001E-2</c:v>
                </c:pt>
                <c:pt idx="49893">
                  <c:v>2.43418E-2</c:v>
                </c:pt>
                <c:pt idx="49894">
                  <c:v>2.34907E-2</c:v>
                </c:pt>
                <c:pt idx="49895">
                  <c:v>2.2633799999999999E-2</c:v>
                </c:pt>
                <c:pt idx="49896">
                  <c:v>2.17726E-2</c:v>
                </c:pt>
                <c:pt idx="49897">
                  <c:v>2.0908300000000001E-2</c:v>
                </c:pt>
                <c:pt idx="49898">
                  <c:v>2.0042299999999999E-2</c:v>
                </c:pt>
                <c:pt idx="49899">
                  <c:v>1.9175899999999999E-2</c:v>
                </c:pt>
                <c:pt idx="49900">
                  <c:v>1.8310400000000001E-2</c:v>
                </c:pt>
                <c:pt idx="49901">
                  <c:v>1.7447000000000001E-2</c:v>
                </c:pt>
                <c:pt idx="49902">
                  <c:v>1.6586900000000002E-2</c:v>
                </c:pt>
                <c:pt idx="49903">
                  <c:v>1.57313E-2</c:v>
                </c:pt>
                <c:pt idx="49904">
                  <c:v>1.4881399999999999E-2</c:v>
                </c:pt>
                <c:pt idx="49905">
                  <c:v>1.4038200000000001E-2</c:v>
                </c:pt>
                <c:pt idx="49906">
                  <c:v>1.3202999999999999E-2</c:v>
                </c:pt>
                <c:pt idx="49907">
                  <c:v>1.23766E-2</c:v>
                </c:pt>
                <c:pt idx="49908">
                  <c:v>1.15602E-2</c:v>
                </c:pt>
                <c:pt idx="49909">
                  <c:v>1.07546E-2</c:v>
                </c:pt>
                <c:pt idx="49910" formatCode="0.00E+00">
                  <c:v>9.9608800000000001E-3</c:v>
                </c:pt>
                <c:pt idx="49911" formatCode="0.00E+00">
                  <c:v>9.1798499999999998E-3</c:v>
                </c:pt>
                <c:pt idx="49912" formatCode="0.00E+00">
                  <c:v>8.4123500000000007E-3</c:v>
                </c:pt>
                <c:pt idx="49913" formatCode="0.00E+00">
                  <c:v>7.6591899999999997E-3</c:v>
                </c:pt>
                <c:pt idx="49914" formatCode="0.00E+00">
                  <c:v>6.9211000000000003E-3</c:v>
                </c:pt>
                <c:pt idx="49915" formatCode="0.00E+00">
                  <c:v>6.1988E-3</c:v>
                </c:pt>
                <c:pt idx="49916" formatCode="0.00E+00">
                  <c:v>5.49293E-3</c:v>
                </c:pt>
                <c:pt idx="49917" formatCode="0.00E+00">
                  <c:v>4.8041000000000004E-3</c:v>
                </c:pt>
                <c:pt idx="49918" formatCode="0.00E+00">
                  <c:v>4.1328500000000004E-3</c:v>
                </c:pt>
                <c:pt idx="49919" formatCode="0.00E+00">
                  <c:v>3.47971E-3</c:v>
                </c:pt>
                <c:pt idx="49920" formatCode="0.00E+00">
                  <c:v>2.84512E-3</c:v>
                </c:pt>
                <c:pt idx="49921" formatCode="0.00E+00">
                  <c:v>2.2294799999999998E-3</c:v>
                </c:pt>
                <c:pt idx="49922" formatCode="0.00E+00">
                  <c:v>1.63316E-3</c:v>
                </c:pt>
                <c:pt idx="49923" formatCode="0.00E+00">
                  <c:v>1.0564400000000001E-3</c:v>
                </c:pt>
                <c:pt idx="49924" formatCode="0.00E+00">
                  <c:v>4.9959500000000003E-4</c:v>
                </c:pt>
                <c:pt idx="49925" formatCode="0.00E+00">
                  <c:v>-3.7185599999999999E-5</c:v>
                </c:pt>
                <c:pt idx="49926" formatCode="0.00E+00">
                  <c:v>-5.5374799999999996E-4</c:v>
                </c:pt>
                <c:pt idx="49927" formatCode="0.00E+00">
                  <c:v>-1.04999E-3</c:v>
                </c:pt>
                <c:pt idx="49928" formatCode="0.00E+00">
                  <c:v>-1.52586E-3</c:v>
                </c:pt>
                <c:pt idx="49929" formatCode="0.00E+00">
                  <c:v>-1.9813600000000002E-3</c:v>
                </c:pt>
                <c:pt idx="49930" formatCode="0.00E+00">
                  <c:v>-2.4165300000000001E-3</c:v>
                </c:pt>
                <c:pt idx="49931" formatCode="0.00E+00">
                  <c:v>-2.8314600000000001E-3</c:v>
                </c:pt>
                <c:pt idx="49932" formatCode="0.00E+00">
                  <c:v>-3.2263000000000001E-3</c:v>
                </c:pt>
                <c:pt idx="49933" formatCode="0.00E+00">
                  <c:v>-3.60123E-3</c:v>
                </c:pt>
                <c:pt idx="49934" formatCode="0.00E+00">
                  <c:v>-3.95649E-3</c:v>
                </c:pt>
                <c:pt idx="49935" formatCode="0.00E+00">
                  <c:v>-4.2923500000000003E-3</c:v>
                </c:pt>
                <c:pt idx="49936" formatCode="0.00E+00">
                  <c:v>-4.6091400000000003E-3</c:v>
                </c:pt>
                <c:pt idx="49937" formatCode="0.00E+00">
                  <c:v>-4.9071999999999996E-3</c:v>
                </c:pt>
                <c:pt idx="49938" formatCode="0.00E+00">
                  <c:v>-5.1869500000000001E-3</c:v>
                </c:pt>
                <c:pt idx="49939" formatCode="0.00E+00">
                  <c:v>-5.4488200000000001E-3</c:v>
                </c:pt>
                <c:pt idx="49940" formatCode="0.00E+00">
                  <c:v>-5.6933000000000001E-3</c:v>
                </c:pt>
                <c:pt idx="49941" formatCode="0.00E+00">
                  <c:v>-5.9208899999999998E-3</c:v>
                </c:pt>
                <c:pt idx="49942" formatCode="0.00E+00">
                  <c:v>-6.1321500000000003E-3</c:v>
                </c:pt>
                <c:pt idx="49943" formatCode="0.00E+00">
                  <c:v>-6.3276599999999997E-3</c:v>
                </c:pt>
                <c:pt idx="49944" formatCode="0.00E+00">
                  <c:v>-6.5080199999999998E-3</c:v>
                </c:pt>
                <c:pt idx="49945" formatCode="0.00E+00">
                  <c:v>-6.67389E-3</c:v>
                </c:pt>
                <c:pt idx="49946" formatCode="0.00E+00">
                  <c:v>-6.82593E-3</c:v>
                </c:pt>
                <c:pt idx="49947" formatCode="0.00E+00">
                  <c:v>-6.9648399999999999E-3</c:v>
                </c:pt>
                <c:pt idx="49948" formatCode="0.00E+00">
                  <c:v>-7.0913399999999998E-3</c:v>
                </c:pt>
                <c:pt idx="49949" formatCode="0.00E+00">
                  <c:v>-7.2061599999999996E-3</c:v>
                </c:pt>
                <c:pt idx="49950" formatCode="0.00E+00">
                  <c:v>-7.3100600000000002E-3</c:v>
                </c:pt>
                <c:pt idx="49951" formatCode="0.00E+00">
                  <c:v>-7.4038400000000001E-3</c:v>
                </c:pt>
                <c:pt idx="49952" formatCode="0.00E+00">
                  <c:v>-7.48827E-3</c:v>
                </c:pt>
                <c:pt idx="49953" formatCode="0.00E+00">
                  <c:v>-7.5641700000000003E-3</c:v>
                </c:pt>
                <c:pt idx="49954" formatCode="0.00E+00">
                  <c:v>-7.6323600000000004E-3</c:v>
                </c:pt>
                <c:pt idx="49955" formatCode="0.00E+00">
                  <c:v>-7.6936599999999997E-3</c:v>
                </c:pt>
                <c:pt idx="49956" formatCode="0.00E+00">
                  <c:v>-7.7489100000000003E-3</c:v>
                </c:pt>
                <c:pt idx="49957" formatCode="0.00E+00">
                  <c:v>-7.7989499999999998E-3</c:v>
                </c:pt>
                <c:pt idx="49958" formatCode="0.00E+00">
                  <c:v>-7.84463E-3</c:v>
                </c:pt>
                <c:pt idx="49959" formatCode="0.00E+00">
                  <c:v>-7.8867799999999995E-3</c:v>
                </c:pt>
                <c:pt idx="49960" formatCode="0.00E+00">
                  <c:v>-7.9262599999999992E-3</c:v>
                </c:pt>
                <c:pt idx="49961" formatCode="0.00E+00">
                  <c:v>-7.9638999999999995E-3</c:v>
                </c:pt>
                <c:pt idx="49962" formatCode="0.00E+00">
                  <c:v>-8.0005300000000005E-3</c:v>
                </c:pt>
                <c:pt idx="49963" formatCode="0.00E+00">
                  <c:v>-8.0369900000000008E-3</c:v>
                </c:pt>
                <c:pt idx="49964" formatCode="0.00E+00">
                  <c:v>-8.0740800000000008E-3</c:v>
                </c:pt>
                <c:pt idx="49965" formatCode="0.00E+00">
                  <c:v>-8.1126099999999993E-3</c:v>
                </c:pt>
                <c:pt idx="49966" formatCode="0.00E+00">
                  <c:v>-8.15338E-3</c:v>
                </c:pt>
                <c:pt idx="49967" formatCode="0.00E+00">
                  <c:v>-8.1971500000000003E-3</c:v>
                </c:pt>
                <c:pt idx="49968" formatCode="0.00E+00">
                  <c:v>-8.2446900000000007E-3</c:v>
                </c:pt>
                <c:pt idx="49969" formatCode="0.00E+00">
                  <c:v>-8.2967200000000005E-3</c:v>
                </c:pt>
                <c:pt idx="49970" formatCode="0.00E+00">
                  <c:v>-8.3539800000000004E-3</c:v>
                </c:pt>
                <c:pt idx="49971" formatCode="0.00E+00">
                  <c:v>-8.41714E-3</c:v>
                </c:pt>
                <c:pt idx="49972" formatCode="0.00E+00">
                  <c:v>-8.4868700000000005E-3</c:v>
                </c:pt>
                <c:pt idx="49973" formatCode="0.00E+00">
                  <c:v>-8.5638199999999998E-3</c:v>
                </c:pt>
                <c:pt idx="49974" formatCode="0.00E+00">
                  <c:v>-8.6485999999999993E-3</c:v>
                </c:pt>
                <c:pt idx="49975" formatCode="0.00E+00">
                  <c:v>-8.7417799999999993E-3</c:v>
                </c:pt>
                <c:pt idx="49976" formatCode="0.00E+00">
                  <c:v>-8.8439199999999999E-3</c:v>
                </c:pt>
                <c:pt idx="49977" formatCode="0.00E+00">
                  <c:v>-8.9555299999999997E-3</c:v>
                </c:pt>
                <c:pt idx="49978" formatCode="0.00E+00">
                  <c:v>-9.0770999999999994E-3</c:v>
                </c:pt>
                <c:pt idx="49979" formatCode="0.00E+00">
                  <c:v>-9.2090599999999998E-3</c:v>
                </c:pt>
                <c:pt idx="49980" formatCode="0.00E+00">
                  <c:v>-9.3518300000000002E-3</c:v>
                </c:pt>
                <c:pt idx="49981" formatCode="0.00E+00">
                  <c:v>-9.5057800000000001E-3</c:v>
                </c:pt>
                <c:pt idx="49982" formatCode="0.00E+00">
                  <c:v>-9.6712499999999993E-3</c:v>
                </c:pt>
                <c:pt idx="49983" formatCode="0.00E+00">
                  <c:v>-9.8485099999999996E-3</c:v>
                </c:pt>
                <c:pt idx="49984">
                  <c:v>-1.00378E-2</c:v>
                </c:pt>
                <c:pt idx="49985">
                  <c:v>-1.0239399999999999E-2</c:v>
                </c:pt>
                <c:pt idx="49986">
                  <c:v>-1.04534E-2</c:v>
                </c:pt>
                <c:pt idx="49987">
                  <c:v>-1.0679900000000001E-2</c:v>
                </c:pt>
                <c:pt idx="49988">
                  <c:v>-1.0919099999999999E-2</c:v>
                </c:pt>
                <c:pt idx="49989">
                  <c:v>-1.1170899999999999E-2</c:v>
                </c:pt>
                <c:pt idx="49990">
                  <c:v>-1.14354E-2</c:v>
                </c:pt>
                <c:pt idx="49991">
                  <c:v>-1.17124E-2</c:v>
                </c:pt>
                <c:pt idx="49992">
                  <c:v>-1.2002000000000001E-2</c:v>
                </c:pt>
                <c:pt idx="49993">
                  <c:v>-1.23039E-2</c:v>
                </c:pt>
                <c:pt idx="49994">
                  <c:v>-1.26179E-2</c:v>
                </c:pt>
                <c:pt idx="49995">
                  <c:v>-1.29438E-2</c:v>
                </c:pt>
                <c:pt idx="49996">
                  <c:v>-1.32814E-2</c:v>
                </c:pt>
                <c:pt idx="49997">
                  <c:v>-1.36303E-2</c:v>
                </c:pt>
                <c:pt idx="49998">
                  <c:v>-1.39901E-2</c:v>
                </c:pt>
                <c:pt idx="49999">
                  <c:v>-1.43605E-2</c:v>
                </c:pt>
                <c:pt idx="50000">
                  <c:v>-1.4740899999999999E-2</c:v>
                </c:pt>
                <c:pt idx="50001">
                  <c:v>-1.5130899999999999E-2</c:v>
                </c:pt>
                <c:pt idx="50002">
                  <c:v>-1.5529899999999999E-2</c:v>
                </c:pt>
                <c:pt idx="50003">
                  <c:v>-1.5937400000000001E-2</c:v>
                </c:pt>
                <c:pt idx="50004">
                  <c:v>-1.6352700000000001E-2</c:v>
                </c:pt>
                <c:pt idx="50005">
                  <c:v>-1.6775200000000001E-2</c:v>
                </c:pt>
                <c:pt idx="50006">
                  <c:v>-1.72041E-2</c:v>
                </c:pt>
                <c:pt idx="50007">
                  <c:v>-1.76388E-2</c:v>
                </c:pt>
                <c:pt idx="50008">
                  <c:v>-1.8078400000000001E-2</c:v>
                </c:pt>
                <c:pt idx="50009">
                  <c:v>-1.8522299999999998E-2</c:v>
                </c:pt>
                <c:pt idx="50010">
                  <c:v>-1.89695E-2</c:v>
                </c:pt>
                <c:pt idx="50011">
                  <c:v>-1.9419100000000002E-2</c:v>
                </c:pt>
                <c:pt idx="50012">
                  <c:v>-1.98704E-2</c:v>
                </c:pt>
                <c:pt idx="50013">
                  <c:v>-2.0322300000000001E-2</c:v>
                </c:pt>
                <c:pt idx="50014">
                  <c:v>-2.0773900000000001E-2</c:v>
                </c:pt>
                <c:pt idx="50015">
                  <c:v>-2.1224300000000001E-2</c:v>
                </c:pt>
                <c:pt idx="50016">
                  <c:v>-2.1672500000000001E-2</c:v>
                </c:pt>
                <c:pt idx="50017">
                  <c:v>-2.2117399999999999E-2</c:v>
                </c:pt>
                <c:pt idx="50018">
                  <c:v>-2.2558100000000001E-2</c:v>
                </c:pt>
                <c:pt idx="50019">
                  <c:v>-2.2993400000000001E-2</c:v>
                </c:pt>
                <c:pt idx="50020">
                  <c:v>-2.34223E-2</c:v>
                </c:pt>
                <c:pt idx="50021">
                  <c:v>-2.3843799999999998E-2</c:v>
                </c:pt>
                <c:pt idx="50022">
                  <c:v>-2.4256799999999999E-2</c:v>
                </c:pt>
                <c:pt idx="50023">
                  <c:v>-2.46602E-2</c:v>
                </c:pt>
                <c:pt idx="50024">
                  <c:v>-2.5052899999999999E-2</c:v>
                </c:pt>
                <c:pt idx="50025">
                  <c:v>-2.54337E-2</c:v>
                </c:pt>
                <c:pt idx="50026">
                  <c:v>-2.58017E-2</c:v>
                </c:pt>
                <c:pt idx="50027">
                  <c:v>-2.61557E-2</c:v>
                </c:pt>
                <c:pt idx="50028">
                  <c:v>-2.64946E-2</c:v>
                </c:pt>
                <c:pt idx="50029">
                  <c:v>-2.6817299999999999E-2</c:v>
                </c:pt>
                <c:pt idx="50030">
                  <c:v>-2.71227E-2</c:v>
                </c:pt>
                <c:pt idx="50031">
                  <c:v>-2.7409900000000001E-2</c:v>
                </c:pt>
                <c:pt idx="50032">
                  <c:v>-2.76777E-2</c:v>
                </c:pt>
                <c:pt idx="50033">
                  <c:v>-2.7924999999999998E-2</c:v>
                </c:pt>
                <c:pt idx="50034">
                  <c:v>-2.81509E-2</c:v>
                </c:pt>
                <c:pt idx="50035">
                  <c:v>-2.8354399999999998E-2</c:v>
                </c:pt>
                <c:pt idx="50036">
                  <c:v>-2.8534500000000001E-2</c:v>
                </c:pt>
                <c:pt idx="50037">
                  <c:v>-2.86901E-2</c:v>
                </c:pt>
                <c:pt idx="50038">
                  <c:v>-2.8820499999999999E-2</c:v>
                </c:pt>
                <c:pt idx="50039">
                  <c:v>-2.8924600000000002E-2</c:v>
                </c:pt>
                <c:pt idx="50040">
                  <c:v>-2.9001599999999999E-2</c:v>
                </c:pt>
                <c:pt idx="50041">
                  <c:v>-2.9050699999999999E-2</c:v>
                </c:pt>
                <c:pt idx="50042">
                  <c:v>-2.9071E-2</c:v>
                </c:pt>
                <c:pt idx="50043">
                  <c:v>-2.9061799999999999E-2</c:v>
                </c:pt>
                <c:pt idx="50044">
                  <c:v>-2.9022300000000001E-2</c:v>
                </c:pt>
                <c:pt idx="50045">
                  <c:v>-2.8951899999999999E-2</c:v>
                </c:pt>
                <c:pt idx="50046">
                  <c:v>-2.8849900000000001E-2</c:v>
                </c:pt>
                <c:pt idx="50047">
                  <c:v>-2.8715600000000001E-2</c:v>
                </c:pt>
                <c:pt idx="50048">
                  <c:v>-2.8548500000000001E-2</c:v>
                </c:pt>
                <c:pt idx="50049">
                  <c:v>-2.8348100000000001E-2</c:v>
                </c:pt>
                <c:pt idx="50050">
                  <c:v>-2.8113900000000001E-2</c:v>
                </c:pt>
                <c:pt idx="50051">
                  <c:v>-2.7845499999999999E-2</c:v>
                </c:pt>
                <c:pt idx="50052">
                  <c:v>-2.7542400000000002E-2</c:v>
                </c:pt>
                <c:pt idx="50053">
                  <c:v>-2.72045E-2</c:v>
                </c:pt>
                <c:pt idx="50054">
                  <c:v>-2.6831299999999999E-2</c:v>
                </c:pt>
                <c:pt idx="50055">
                  <c:v>-2.64228E-2</c:v>
                </c:pt>
                <c:pt idx="50056">
                  <c:v>-2.5978600000000001E-2</c:v>
                </c:pt>
                <c:pt idx="50057">
                  <c:v>-2.5498799999999999E-2</c:v>
                </c:pt>
                <c:pt idx="50058">
                  <c:v>-2.49833E-2</c:v>
                </c:pt>
                <c:pt idx="50059">
                  <c:v>-2.4431999999999999E-2</c:v>
                </c:pt>
                <c:pt idx="50060">
                  <c:v>-2.3845000000000002E-2</c:v>
                </c:pt>
                <c:pt idx="50061">
                  <c:v>-2.32225E-2</c:v>
                </c:pt>
                <c:pt idx="50062">
                  <c:v>-2.2564600000000001E-2</c:v>
                </c:pt>
                <c:pt idx="50063">
                  <c:v>-2.1871600000000001E-2</c:v>
                </c:pt>
                <c:pt idx="50064">
                  <c:v>-2.1143700000000001E-2</c:v>
                </c:pt>
                <c:pt idx="50065">
                  <c:v>-2.0381400000000001E-2</c:v>
                </c:pt>
                <c:pt idx="50066">
                  <c:v>-1.9585000000000002E-2</c:v>
                </c:pt>
                <c:pt idx="50067">
                  <c:v>-1.8755000000000001E-2</c:v>
                </c:pt>
                <c:pt idx="50068">
                  <c:v>-1.7891899999999999E-2</c:v>
                </c:pt>
                <c:pt idx="50069">
                  <c:v>-1.6996399999999998E-2</c:v>
                </c:pt>
                <c:pt idx="50070">
                  <c:v>-1.6069E-2</c:v>
                </c:pt>
                <c:pt idx="50071">
                  <c:v>-1.51106E-2</c:v>
                </c:pt>
                <c:pt idx="50072">
                  <c:v>-1.4121699999999999E-2</c:v>
                </c:pt>
                <c:pt idx="50073">
                  <c:v>-1.31033E-2</c:v>
                </c:pt>
                <c:pt idx="50074">
                  <c:v>-1.2056300000000001E-2</c:v>
                </c:pt>
                <c:pt idx="50075">
                  <c:v>-1.09815E-2</c:v>
                </c:pt>
                <c:pt idx="50076" formatCode="0.00E+00">
                  <c:v>-9.8799000000000005E-3</c:v>
                </c:pt>
                <c:pt idx="50077" formatCode="0.00E+00">
                  <c:v>-8.7525999999999993E-3</c:v>
                </c:pt>
                <c:pt idx="50078" formatCode="0.00E+00">
                  <c:v>-7.6006399999999997E-3</c:v>
                </c:pt>
                <c:pt idx="50079" formatCode="0.00E+00">
                  <c:v>-6.42517E-3</c:v>
                </c:pt>
                <c:pt idx="50080" formatCode="0.00E+00">
                  <c:v>-5.2273500000000004E-3</c:v>
                </c:pt>
                <c:pt idx="50081" formatCode="0.00E+00">
                  <c:v>-4.0084200000000004E-3</c:v>
                </c:pt>
                <c:pt idx="50082" formatCode="0.00E+00">
                  <c:v>-2.7696399999999999E-3</c:v>
                </c:pt>
                <c:pt idx="50083" formatCode="0.00E+00">
                  <c:v>-1.5123300000000001E-3</c:v>
                </c:pt>
                <c:pt idx="50084" formatCode="0.00E+00">
                  <c:v>-2.3784899999999999E-4</c:v>
                </c:pt>
                <c:pt idx="50085" formatCode="0.00E+00">
                  <c:v>1.0524200000000001E-3</c:v>
                </c:pt>
                <c:pt idx="50086" formatCode="0.00E+00">
                  <c:v>2.3570399999999999E-3</c:v>
                </c:pt>
                <c:pt idx="50087" formatCode="0.00E+00">
                  <c:v>3.6745300000000001E-3</c:v>
                </c:pt>
                <c:pt idx="50088" formatCode="0.00E+00">
                  <c:v>5.0034099999999998E-3</c:v>
                </c:pt>
                <c:pt idx="50089" formatCode="0.00E+00">
                  <c:v>6.3421299999999996E-3</c:v>
                </c:pt>
                <c:pt idx="50090" formatCode="0.00E+00">
                  <c:v>7.6891399999999997E-3</c:v>
                </c:pt>
                <c:pt idx="50091" formatCode="0.00E+00">
                  <c:v>9.04283E-3</c:v>
                </c:pt>
                <c:pt idx="50092">
                  <c:v>1.04016E-2</c:v>
                </c:pt>
                <c:pt idx="50093">
                  <c:v>1.17638E-2</c:v>
                </c:pt>
                <c:pt idx="50094">
                  <c:v>1.31278E-2</c:v>
                </c:pt>
                <c:pt idx="50095">
                  <c:v>1.44919E-2</c:v>
                </c:pt>
                <c:pt idx="50096">
                  <c:v>1.5854500000000001E-2</c:v>
                </c:pt>
                <c:pt idx="50097">
                  <c:v>1.7213699999999998E-2</c:v>
                </c:pt>
                <c:pt idx="50098">
                  <c:v>1.8567899999999998E-2</c:v>
                </c:pt>
                <c:pt idx="50099">
                  <c:v>1.9915499999999999E-2</c:v>
                </c:pt>
                <c:pt idx="50100">
                  <c:v>2.1254499999999999E-2</c:v>
                </c:pt>
                <c:pt idx="50101">
                  <c:v>2.25834E-2</c:v>
                </c:pt>
                <c:pt idx="50102">
                  <c:v>2.3900399999999999E-2</c:v>
                </c:pt>
                <c:pt idx="50103">
                  <c:v>2.5203799999999998E-2</c:v>
                </c:pt>
                <c:pt idx="50104">
                  <c:v>2.6491799999999999E-2</c:v>
                </c:pt>
                <c:pt idx="50105">
                  <c:v>2.7762800000000001E-2</c:v>
                </c:pt>
                <c:pt idx="50106">
                  <c:v>2.9014999999999999E-2</c:v>
                </c:pt>
                <c:pt idx="50107">
                  <c:v>3.0246700000000001E-2</c:v>
                </c:pt>
                <c:pt idx="50108">
                  <c:v>3.1456400000000002E-2</c:v>
                </c:pt>
                <c:pt idx="50109">
                  <c:v>3.2642200000000003E-2</c:v>
                </c:pt>
                <c:pt idx="50110">
                  <c:v>3.3802699999999998E-2</c:v>
                </c:pt>
                <c:pt idx="50111">
                  <c:v>3.4936099999999998E-2</c:v>
                </c:pt>
                <c:pt idx="50112">
                  <c:v>3.6040999999999997E-2</c:v>
                </c:pt>
                <c:pt idx="50113">
                  <c:v>3.7115700000000001E-2</c:v>
                </c:pt>
                <c:pt idx="50114">
                  <c:v>3.8158699999999997E-2</c:v>
                </c:pt>
                <c:pt idx="50115">
                  <c:v>3.9168599999999998E-2</c:v>
                </c:pt>
                <c:pt idx="50116">
                  <c:v>4.0143900000000003E-2</c:v>
                </c:pt>
                <c:pt idx="50117">
                  <c:v>4.1083099999999997E-2</c:v>
                </c:pt>
                <c:pt idx="50118">
                  <c:v>4.1984899999999999E-2</c:v>
                </c:pt>
                <c:pt idx="50119">
                  <c:v>4.28481E-2</c:v>
                </c:pt>
                <c:pt idx="50120">
                  <c:v>4.36712E-2</c:v>
                </c:pt>
                <c:pt idx="50121">
                  <c:v>4.4452999999999999E-2</c:v>
                </c:pt>
                <c:pt idx="50122">
                  <c:v>4.5192499999999997E-2</c:v>
                </c:pt>
                <c:pt idx="50123">
                  <c:v>4.58883E-2</c:v>
                </c:pt>
                <c:pt idx="50124">
                  <c:v>4.6539499999999998E-2</c:v>
                </c:pt>
                <c:pt idx="50125">
                  <c:v>4.7144999999999999E-2</c:v>
                </c:pt>
                <c:pt idx="50126">
                  <c:v>4.7703799999999998E-2</c:v>
                </c:pt>
                <c:pt idx="50127">
                  <c:v>4.8215000000000001E-2</c:v>
                </c:pt>
                <c:pt idx="50128">
                  <c:v>4.86778E-2</c:v>
                </c:pt>
                <c:pt idx="50129">
                  <c:v>4.90914E-2</c:v>
                </c:pt>
                <c:pt idx="50130">
                  <c:v>4.9454900000000003E-2</c:v>
                </c:pt>
                <c:pt idx="50131">
                  <c:v>4.9767800000000001E-2</c:v>
                </c:pt>
                <c:pt idx="50132">
                  <c:v>5.0029499999999998E-2</c:v>
                </c:pt>
                <c:pt idx="50133">
                  <c:v>5.0239399999999997E-2</c:v>
                </c:pt>
                <c:pt idx="50134">
                  <c:v>5.0396999999999997E-2</c:v>
                </c:pt>
                <c:pt idx="50135">
                  <c:v>5.0501999999999998E-2</c:v>
                </c:pt>
                <c:pt idx="50136">
                  <c:v>5.0553899999999999E-2</c:v>
                </c:pt>
                <c:pt idx="50137">
                  <c:v>5.0552600000000003E-2</c:v>
                </c:pt>
                <c:pt idx="50138">
                  <c:v>5.04977E-2</c:v>
                </c:pt>
                <c:pt idx="50139">
                  <c:v>5.0389299999999998E-2</c:v>
                </c:pt>
                <c:pt idx="50140">
                  <c:v>5.02272E-2</c:v>
                </c:pt>
                <c:pt idx="50141">
                  <c:v>5.00115E-2</c:v>
                </c:pt>
                <c:pt idx="50142">
                  <c:v>4.97422E-2</c:v>
                </c:pt>
                <c:pt idx="50143">
                  <c:v>4.9419400000000002E-2</c:v>
                </c:pt>
                <c:pt idx="50144">
                  <c:v>4.9043499999999997E-2</c:v>
                </c:pt>
                <c:pt idx="50145">
                  <c:v>4.8614699999999997E-2</c:v>
                </c:pt>
                <c:pt idx="50146">
                  <c:v>4.8133299999999997E-2</c:v>
                </c:pt>
                <c:pt idx="50147">
                  <c:v>4.7599799999999998E-2</c:v>
                </c:pt>
                <c:pt idx="50148">
                  <c:v>4.70147E-2</c:v>
                </c:pt>
                <c:pt idx="50149">
                  <c:v>4.6378599999999999E-2</c:v>
                </c:pt>
                <c:pt idx="50150">
                  <c:v>4.5692000000000003E-2</c:v>
                </c:pt>
                <c:pt idx="50151">
                  <c:v>4.4955799999999997E-2</c:v>
                </c:pt>
                <c:pt idx="50152">
                  <c:v>4.41707E-2</c:v>
                </c:pt>
                <c:pt idx="50153">
                  <c:v>4.3337399999999998E-2</c:v>
                </c:pt>
                <c:pt idx="50154">
                  <c:v>4.2457000000000002E-2</c:v>
                </c:pt>
                <c:pt idx="50155">
                  <c:v>4.1530400000000002E-2</c:v>
                </c:pt>
                <c:pt idx="50156">
                  <c:v>4.0558499999999997E-2</c:v>
                </c:pt>
                <c:pt idx="50157">
                  <c:v>3.9542599999999997E-2</c:v>
                </c:pt>
                <c:pt idx="50158">
                  <c:v>3.84836E-2</c:v>
                </c:pt>
                <c:pt idx="50159">
                  <c:v>3.7382899999999997E-2</c:v>
                </c:pt>
                <c:pt idx="50160">
                  <c:v>3.6241599999999999E-2</c:v>
                </c:pt>
                <c:pt idx="50161">
                  <c:v>3.5061099999999998E-2</c:v>
                </c:pt>
                <c:pt idx="50162">
                  <c:v>3.3842700000000003E-2</c:v>
                </c:pt>
                <c:pt idx="50163">
                  <c:v>3.25878E-2</c:v>
                </c:pt>
                <c:pt idx="50164">
                  <c:v>3.1297999999999999E-2</c:v>
                </c:pt>
                <c:pt idx="50165">
                  <c:v>2.9974600000000001E-2</c:v>
                </c:pt>
                <c:pt idx="50166">
                  <c:v>2.8619200000000001E-2</c:v>
                </c:pt>
                <c:pt idx="50167">
                  <c:v>2.7233400000000001E-2</c:v>
                </c:pt>
                <c:pt idx="50168">
                  <c:v>2.5818899999999999E-2</c:v>
                </c:pt>
                <c:pt idx="50169">
                  <c:v>2.4377200000000002E-2</c:v>
                </c:pt>
                <c:pt idx="50170">
                  <c:v>2.2910099999999999E-2</c:v>
                </c:pt>
                <c:pt idx="50171">
                  <c:v>2.1419199999999999E-2</c:v>
                </c:pt>
                <c:pt idx="50172">
                  <c:v>1.9906400000000001E-2</c:v>
                </c:pt>
                <c:pt idx="50173">
                  <c:v>1.8373400000000002E-2</c:v>
                </c:pt>
                <c:pt idx="50174">
                  <c:v>1.6822E-2</c:v>
                </c:pt>
                <c:pt idx="50175">
                  <c:v>1.5254E-2</c:v>
                </c:pt>
                <c:pt idx="50176">
                  <c:v>1.3671300000000001E-2</c:v>
                </c:pt>
                <c:pt idx="50177">
                  <c:v>1.20757E-2</c:v>
                </c:pt>
                <c:pt idx="50178">
                  <c:v>1.04692E-2</c:v>
                </c:pt>
                <c:pt idx="50179" formatCode="0.00E+00">
                  <c:v>8.8534300000000007E-3</c:v>
                </c:pt>
                <c:pt idx="50180" formatCode="0.00E+00">
                  <c:v>7.2304700000000001E-3</c:v>
                </c:pt>
                <c:pt idx="50181" formatCode="0.00E+00">
                  <c:v>5.6021500000000002E-3</c:v>
                </c:pt>
                <c:pt idx="50182" formatCode="0.00E+00">
                  <c:v>3.9703799999999999E-3</c:v>
                </c:pt>
                <c:pt idx="50183" formatCode="0.00E+00">
                  <c:v>2.3370499999999998E-3</c:v>
                </c:pt>
                <c:pt idx="50184" formatCode="0.00E+00">
                  <c:v>7.0405700000000001E-4</c:v>
                </c:pt>
                <c:pt idx="50185" formatCode="0.00E+00">
                  <c:v>-9.26719E-4</c:v>
                </c:pt>
                <c:pt idx="50186" formatCode="0.00E+00">
                  <c:v>-2.55339E-3</c:v>
                </c:pt>
                <c:pt idx="50187" formatCode="0.00E+00">
                  <c:v>-4.1741E-3</c:v>
                </c:pt>
                <c:pt idx="50188" formatCode="0.00E+00">
                  <c:v>-5.7869799999999997E-3</c:v>
                </c:pt>
                <c:pt idx="50189" formatCode="0.00E+00">
                  <c:v>-7.3902000000000004E-3</c:v>
                </c:pt>
                <c:pt idx="50190" formatCode="0.00E+00">
                  <c:v>-8.9819300000000008E-3</c:v>
                </c:pt>
                <c:pt idx="50191">
                  <c:v>-1.0560399999999999E-2</c:v>
                </c:pt>
                <c:pt idx="50192">
                  <c:v>-1.2123699999999999E-2</c:v>
                </c:pt>
                <c:pt idx="50193">
                  <c:v>-1.36703E-2</c:v>
                </c:pt>
                <c:pt idx="50194">
                  <c:v>-1.51983E-2</c:v>
                </c:pt>
                <c:pt idx="50195">
                  <c:v>-1.6706100000000002E-2</c:v>
                </c:pt>
                <c:pt idx="50196">
                  <c:v>-1.8192E-2</c:v>
                </c:pt>
                <c:pt idx="50197">
                  <c:v>-1.9654399999999999E-2</c:v>
                </c:pt>
                <c:pt idx="50198">
                  <c:v>-2.1091700000000001E-2</c:v>
                </c:pt>
                <c:pt idx="50199">
                  <c:v>-2.2502299999999999E-2</c:v>
                </c:pt>
                <c:pt idx="50200">
                  <c:v>-2.3884699999999998E-2</c:v>
                </c:pt>
                <c:pt idx="50201">
                  <c:v>-2.5237599999999999E-2</c:v>
                </c:pt>
                <c:pt idx="50202">
                  <c:v>-2.6559300000000001E-2</c:v>
                </c:pt>
                <c:pt idx="50203">
                  <c:v>-2.7848700000000001E-2</c:v>
                </c:pt>
                <c:pt idx="50204">
                  <c:v>-2.91043E-2</c:v>
                </c:pt>
                <c:pt idx="50205">
                  <c:v>-3.0324799999999999E-2</c:v>
                </c:pt>
                <c:pt idx="50206">
                  <c:v>-3.1509200000000001E-2</c:v>
                </c:pt>
                <c:pt idx="50207">
                  <c:v>-3.26561E-2</c:v>
                </c:pt>
                <c:pt idx="50208">
                  <c:v>-3.3764500000000003E-2</c:v>
                </c:pt>
                <c:pt idx="50209">
                  <c:v>-3.4833299999999998E-2</c:v>
                </c:pt>
                <c:pt idx="50210">
                  <c:v>-3.5861499999999998E-2</c:v>
                </c:pt>
                <c:pt idx="50211">
                  <c:v>-3.6848100000000002E-2</c:v>
                </c:pt>
                <c:pt idx="50212">
                  <c:v>-3.7792399999999997E-2</c:v>
                </c:pt>
                <c:pt idx="50213">
                  <c:v>-3.8693400000000003E-2</c:v>
                </c:pt>
                <c:pt idx="50214">
                  <c:v>-3.9550399999999999E-2</c:v>
                </c:pt>
                <c:pt idx="50215">
                  <c:v>-4.0362700000000001E-2</c:v>
                </c:pt>
                <c:pt idx="50216">
                  <c:v>-4.1129600000000002E-2</c:v>
                </c:pt>
                <c:pt idx="50217">
                  <c:v>-4.1850600000000002E-2</c:v>
                </c:pt>
                <c:pt idx="50218">
                  <c:v>-4.2525100000000003E-2</c:v>
                </c:pt>
                <c:pt idx="50219">
                  <c:v>-4.3152799999999998E-2</c:v>
                </c:pt>
                <c:pt idx="50220">
                  <c:v>-4.3733099999999997E-2</c:v>
                </c:pt>
                <c:pt idx="50221">
                  <c:v>-4.4265899999999997E-2</c:v>
                </c:pt>
                <c:pt idx="50222">
                  <c:v>-4.47508E-2</c:v>
                </c:pt>
                <c:pt idx="50223">
                  <c:v>-4.5187600000000001E-2</c:v>
                </c:pt>
                <c:pt idx="50224">
                  <c:v>-4.5576199999999997E-2</c:v>
                </c:pt>
                <c:pt idx="50225">
                  <c:v>-4.5916600000000002E-2</c:v>
                </c:pt>
                <c:pt idx="50226">
                  <c:v>-4.6208699999999998E-2</c:v>
                </c:pt>
                <c:pt idx="50227">
                  <c:v>-4.6452599999999997E-2</c:v>
                </c:pt>
                <c:pt idx="50228">
                  <c:v>-4.6648299999999997E-2</c:v>
                </c:pt>
                <c:pt idx="50229">
                  <c:v>-4.6796200000000003E-2</c:v>
                </c:pt>
                <c:pt idx="50230">
                  <c:v>-4.6896399999999998E-2</c:v>
                </c:pt>
                <c:pt idx="50231">
                  <c:v>-4.6949200000000003E-2</c:v>
                </c:pt>
                <c:pt idx="50232">
                  <c:v>-4.6954900000000001E-2</c:v>
                </c:pt>
                <c:pt idx="50233">
                  <c:v>-4.69141E-2</c:v>
                </c:pt>
                <c:pt idx="50234">
                  <c:v>-4.6827100000000003E-2</c:v>
                </c:pt>
                <c:pt idx="50235">
                  <c:v>-4.6694600000000003E-2</c:v>
                </c:pt>
                <c:pt idx="50236">
                  <c:v>-4.6517000000000003E-2</c:v>
                </c:pt>
                <c:pt idx="50237">
                  <c:v>-4.6295000000000003E-2</c:v>
                </c:pt>
                <c:pt idx="50238">
                  <c:v>-4.6029300000000002E-2</c:v>
                </c:pt>
                <c:pt idx="50239">
                  <c:v>-4.57206E-2</c:v>
                </c:pt>
                <c:pt idx="50240">
                  <c:v>-4.5369800000000002E-2</c:v>
                </c:pt>
                <c:pt idx="50241">
                  <c:v>-4.49776E-2</c:v>
                </c:pt>
                <c:pt idx="50242">
                  <c:v>-4.4544899999999998E-2</c:v>
                </c:pt>
                <c:pt idx="50243">
                  <c:v>-4.4072699999999999E-2</c:v>
                </c:pt>
                <c:pt idx="50244">
                  <c:v>-4.3561900000000001E-2</c:v>
                </c:pt>
                <c:pt idx="50245">
                  <c:v>-4.30134E-2</c:v>
                </c:pt>
                <c:pt idx="50246">
                  <c:v>-4.2428399999999998E-2</c:v>
                </c:pt>
                <c:pt idx="50247">
                  <c:v>-4.1807999999999998E-2</c:v>
                </c:pt>
                <c:pt idx="50248">
                  <c:v>-4.1153099999999998E-2</c:v>
                </c:pt>
                <c:pt idx="50249">
                  <c:v>-4.0465099999999997E-2</c:v>
                </c:pt>
                <c:pt idx="50250">
                  <c:v>-3.97449E-2</c:v>
                </c:pt>
                <c:pt idx="50251">
                  <c:v>-3.8993899999999998E-2</c:v>
                </c:pt>
                <c:pt idx="50252">
                  <c:v>-3.8213299999999999E-2</c:v>
                </c:pt>
                <c:pt idx="50253">
                  <c:v>-3.7404199999999999E-2</c:v>
                </c:pt>
                <c:pt idx="50254">
                  <c:v>-3.6568099999999999E-2</c:v>
                </c:pt>
                <c:pt idx="50255">
                  <c:v>-3.5706099999999998E-2</c:v>
                </c:pt>
                <c:pt idx="50256">
                  <c:v>-3.4819500000000003E-2</c:v>
                </c:pt>
                <c:pt idx="50257">
                  <c:v>-3.3909799999999997E-2</c:v>
                </c:pt>
                <c:pt idx="50258">
                  <c:v>-3.2978199999999999E-2</c:v>
                </c:pt>
                <c:pt idx="50259">
                  <c:v>-3.2025999999999999E-2</c:v>
                </c:pt>
                <c:pt idx="50260">
                  <c:v>-3.1054700000000001E-2</c:v>
                </c:pt>
                <c:pt idx="50261">
                  <c:v>-3.0065499999999998E-2</c:v>
                </c:pt>
                <c:pt idx="50262">
                  <c:v>-2.90599E-2</c:v>
                </c:pt>
                <c:pt idx="50263">
                  <c:v>-2.8039100000000001E-2</c:v>
                </c:pt>
                <c:pt idx="50264">
                  <c:v>-2.70046E-2</c:v>
                </c:pt>
                <c:pt idx="50265">
                  <c:v>-2.59578E-2</c:v>
                </c:pt>
                <c:pt idx="50266">
                  <c:v>-2.4899899999999999E-2</c:v>
                </c:pt>
                <c:pt idx="50267">
                  <c:v>-2.38324E-2</c:v>
                </c:pt>
                <c:pt idx="50268">
                  <c:v>-2.2756499999999999E-2</c:v>
                </c:pt>
                <c:pt idx="50269">
                  <c:v>-2.1673600000000001E-2</c:v>
                </c:pt>
                <c:pt idx="50270">
                  <c:v>-2.0585099999999999E-2</c:v>
                </c:pt>
                <c:pt idx="50271">
                  <c:v>-1.9492099999999998E-2</c:v>
                </c:pt>
                <c:pt idx="50272">
                  <c:v>-1.8396099999999999E-2</c:v>
                </c:pt>
                <c:pt idx="50273">
                  <c:v>-1.7298299999999999E-2</c:v>
                </c:pt>
                <c:pt idx="50274">
                  <c:v>-1.61999E-2</c:v>
                </c:pt>
                <c:pt idx="50275">
                  <c:v>-1.51021E-2</c:v>
                </c:pt>
                <c:pt idx="50276">
                  <c:v>-1.40062E-2</c:v>
                </c:pt>
                <c:pt idx="50277">
                  <c:v>-1.2913300000000001E-2</c:v>
                </c:pt>
                <c:pt idx="50278">
                  <c:v>-1.18247E-2</c:v>
                </c:pt>
                <c:pt idx="50279">
                  <c:v>-1.07414E-2</c:v>
                </c:pt>
                <c:pt idx="50280" formatCode="0.00E+00">
                  <c:v>-9.6644299999999999E-3</c:v>
                </c:pt>
                <c:pt idx="50281" formatCode="0.00E+00">
                  <c:v>-8.5949900000000003E-3</c:v>
                </c:pt>
                <c:pt idx="50282" formatCode="0.00E+00">
                  <c:v>-7.5340700000000004E-3</c:v>
                </c:pt>
                <c:pt idx="50283" formatCode="0.00E+00">
                  <c:v>-6.4826700000000003E-3</c:v>
                </c:pt>
                <c:pt idx="50284" formatCode="0.00E+00">
                  <c:v>-5.4417500000000004E-3</c:v>
                </c:pt>
                <c:pt idx="50285" formatCode="0.00E+00">
                  <c:v>-4.4122500000000004E-3</c:v>
                </c:pt>
                <c:pt idx="50286" formatCode="0.00E+00">
                  <c:v>-3.3950600000000001E-3</c:v>
                </c:pt>
                <c:pt idx="50287" formatCode="0.00E+00">
                  <c:v>-2.39105E-3</c:v>
                </c:pt>
                <c:pt idx="50288" formatCode="0.00E+00">
                  <c:v>-1.4010299999999999E-3</c:v>
                </c:pt>
                <c:pt idx="50289" formatCode="0.00E+00">
                  <c:v>-4.2577799999999997E-4</c:v>
                </c:pt>
                <c:pt idx="50290" formatCode="0.00E+00">
                  <c:v>5.3395299999999999E-4</c:v>
                </c:pt>
                <c:pt idx="50291" formatCode="0.00E+00">
                  <c:v>1.4774600000000001E-3</c:v>
                </c:pt>
                <c:pt idx="50292" formatCode="0.00E+00">
                  <c:v>2.4040899999999998E-3</c:v>
                </c:pt>
                <c:pt idx="50293" formatCode="0.00E+00">
                  <c:v>3.31321E-3</c:v>
                </c:pt>
                <c:pt idx="50294" formatCode="0.00E+00">
                  <c:v>4.2042499999999997E-3</c:v>
                </c:pt>
                <c:pt idx="50295" formatCode="0.00E+00">
                  <c:v>5.0766600000000002E-3</c:v>
                </c:pt>
                <c:pt idx="50296" formatCode="0.00E+00">
                  <c:v>5.9299399999999999E-3</c:v>
                </c:pt>
                <c:pt idx="50297" formatCode="0.00E+00">
                  <c:v>6.7636500000000004E-3</c:v>
                </c:pt>
                <c:pt idx="50298" formatCode="0.00E+00">
                  <c:v>7.57736E-3</c:v>
                </c:pt>
                <c:pt idx="50299" formatCode="0.00E+00">
                  <c:v>8.3707E-3</c:v>
                </c:pt>
                <c:pt idx="50300" formatCode="0.00E+00">
                  <c:v>9.1433399999999998E-3</c:v>
                </c:pt>
                <c:pt idx="50301" formatCode="0.00E+00">
                  <c:v>9.8949899999999993E-3</c:v>
                </c:pt>
                <c:pt idx="50302">
                  <c:v>1.06254E-2</c:v>
                </c:pt>
                <c:pt idx="50303">
                  <c:v>1.13344E-2</c:v>
                </c:pt>
                <c:pt idx="50304">
                  <c:v>1.20217E-2</c:v>
                </c:pt>
                <c:pt idx="50305">
                  <c:v>1.26873E-2</c:v>
                </c:pt>
                <c:pt idx="50306">
                  <c:v>1.3331000000000001E-2</c:v>
                </c:pt>
                <c:pt idx="50307">
                  <c:v>1.3952900000000001E-2</c:v>
                </c:pt>
                <c:pt idx="50308">
                  <c:v>1.4552799999999999E-2</c:v>
                </c:pt>
                <c:pt idx="50309">
                  <c:v>1.5130899999999999E-2</c:v>
                </c:pt>
                <c:pt idx="50310">
                  <c:v>1.5687099999999999E-2</c:v>
                </c:pt>
                <c:pt idx="50311">
                  <c:v>1.6221599999999999E-2</c:v>
                </c:pt>
                <c:pt idx="50312">
                  <c:v>1.6734499999999999E-2</c:v>
                </c:pt>
                <c:pt idx="50313">
                  <c:v>1.7225899999999999E-2</c:v>
                </c:pt>
                <c:pt idx="50314">
                  <c:v>1.7696E-2</c:v>
                </c:pt>
                <c:pt idx="50315">
                  <c:v>1.81452E-2</c:v>
                </c:pt>
                <c:pt idx="50316">
                  <c:v>1.85735E-2</c:v>
                </c:pt>
                <c:pt idx="50317">
                  <c:v>1.89813E-2</c:v>
                </c:pt>
                <c:pt idx="50318">
                  <c:v>1.9368900000000001E-2</c:v>
                </c:pt>
                <c:pt idx="50319">
                  <c:v>1.9736699999999999E-2</c:v>
                </c:pt>
                <c:pt idx="50320">
                  <c:v>2.0084899999999999E-2</c:v>
                </c:pt>
                <c:pt idx="50321">
                  <c:v>2.0414000000000002E-2</c:v>
                </c:pt>
                <c:pt idx="50322">
                  <c:v>2.07244E-2</c:v>
                </c:pt>
                <c:pt idx="50323">
                  <c:v>2.10165E-2</c:v>
                </c:pt>
                <c:pt idx="50324">
                  <c:v>2.1290699999999999E-2</c:v>
                </c:pt>
                <c:pt idx="50325">
                  <c:v>2.1547500000000001E-2</c:v>
                </c:pt>
                <c:pt idx="50326">
                  <c:v>2.1787299999999999E-2</c:v>
                </c:pt>
                <c:pt idx="50327">
                  <c:v>2.2010700000000001E-2</c:v>
                </c:pt>
                <c:pt idx="50328">
                  <c:v>2.2218100000000001E-2</c:v>
                </c:pt>
                <c:pt idx="50329">
                  <c:v>2.2410099999999999E-2</c:v>
                </c:pt>
                <c:pt idx="50330">
                  <c:v>2.2587200000000002E-2</c:v>
                </c:pt>
                <c:pt idx="50331">
                  <c:v>2.2749800000000001E-2</c:v>
                </c:pt>
                <c:pt idx="50332">
                  <c:v>2.2898600000000002E-2</c:v>
                </c:pt>
                <c:pt idx="50333">
                  <c:v>2.3034099999999998E-2</c:v>
                </c:pt>
                <c:pt idx="50334">
                  <c:v>2.3156800000000002E-2</c:v>
                </c:pt>
                <c:pt idx="50335">
                  <c:v>2.3267199999999998E-2</c:v>
                </c:pt>
                <c:pt idx="50336">
                  <c:v>2.3365899999999998E-2</c:v>
                </c:pt>
                <c:pt idx="50337">
                  <c:v>2.3453499999999999E-2</c:v>
                </c:pt>
                <c:pt idx="50338">
                  <c:v>2.3530499999999999E-2</c:v>
                </c:pt>
                <c:pt idx="50339">
                  <c:v>2.3597400000000001E-2</c:v>
                </c:pt>
                <c:pt idx="50340">
                  <c:v>2.3654700000000001E-2</c:v>
                </c:pt>
                <c:pt idx="50341">
                  <c:v>2.3702999999999998E-2</c:v>
                </c:pt>
                <c:pt idx="50342">
                  <c:v>2.3742800000000001E-2</c:v>
                </c:pt>
                <c:pt idx="50343">
                  <c:v>2.37745E-2</c:v>
                </c:pt>
                <c:pt idx="50344">
                  <c:v>2.3798799999999998E-2</c:v>
                </c:pt>
                <c:pt idx="50345">
                  <c:v>2.3816E-2</c:v>
                </c:pt>
                <c:pt idx="50346">
                  <c:v>2.38266E-2</c:v>
                </c:pt>
                <c:pt idx="50347">
                  <c:v>2.3831100000000001E-2</c:v>
                </c:pt>
                <c:pt idx="50348">
                  <c:v>2.3829900000000001E-2</c:v>
                </c:pt>
                <c:pt idx="50349">
                  <c:v>2.3823400000000002E-2</c:v>
                </c:pt>
                <c:pt idx="50350">
                  <c:v>2.3812099999999999E-2</c:v>
                </c:pt>
                <c:pt idx="50351">
                  <c:v>2.3796299999999999E-2</c:v>
                </c:pt>
                <c:pt idx="50352">
                  <c:v>2.37763E-2</c:v>
                </c:pt>
                <c:pt idx="50353">
                  <c:v>2.3752599999999999E-2</c:v>
                </c:pt>
                <c:pt idx="50354">
                  <c:v>2.3725400000000001E-2</c:v>
                </c:pt>
                <c:pt idx="50355">
                  <c:v>2.36951E-2</c:v>
                </c:pt>
                <c:pt idx="50356">
                  <c:v>2.36618E-2</c:v>
                </c:pt>
                <c:pt idx="50357">
                  <c:v>2.3625899999999998E-2</c:v>
                </c:pt>
                <c:pt idx="50358">
                  <c:v>2.35876E-2</c:v>
                </c:pt>
                <c:pt idx="50359">
                  <c:v>2.3546999999999998E-2</c:v>
                </c:pt>
                <c:pt idx="50360">
                  <c:v>2.3504500000000001E-2</c:v>
                </c:pt>
                <c:pt idx="50361">
                  <c:v>2.3460000000000002E-2</c:v>
                </c:pt>
                <c:pt idx="50362">
                  <c:v>2.3413799999999999E-2</c:v>
                </c:pt>
                <c:pt idx="50363">
                  <c:v>2.3365899999999998E-2</c:v>
                </c:pt>
                <c:pt idx="50364">
                  <c:v>2.3316400000000001E-2</c:v>
                </c:pt>
                <c:pt idx="50365">
                  <c:v>2.3265399999999999E-2</c:v>
                </c:pt>
                <c:pt idx="50366">
                  <c:v>2.3212799999999999E-2</c:v>
                </c:pt>
                <c:pt idx="50367">
                  <c:v>2.3158700000000001E-2</c:v>
                </c:pt>
                <c:pt idx="50368">
                  <c:v>2.3103100000000001E-2</c:v>
                </c:pt>
                <c:pt idx="50369">
                  <c:v>2.3045900000000001E-2</c:v>
                </c:pt>
                <c:pt idx="50370">
                  <c:v>2.2986900000000001E-2</c:v>
                </c:pt>
                <c:pt idx="50371">
                  <c:v>2.2926100000000001E-2</c:v>
                </c:pt>
                <c:pt idx="50372">
                  <c:v>2.2863499999999998E-2</c:v>
                </c:pt>
                <c:pt idx="50373">
                  <c:v>2.2798700000000002E-2</c:v>
                </c:pt>
                <c:pt idx="50374">
                  <c:v>2.2731600000000001E-2</c:v>
                </c:pt>
                <c:pt idx="50375">
                  <c:v>2.2662000000000002E-2</c:v>
                </c:pt>
                <c:pt idx="50376">
                  <c:v>2.25898E-2</c:v>
                </c:pt>
                <c:pt idx="50377">
                  <c:v>2.2514599999999999E-2</c:v>
                </c:pt>
                <c:pt idx="50378">
                  <c:v>2.24361E-2</c:v>
                </c:pt>
                <c:pt idx="50379">
                  <c:v>2.2354200000000001E-2</c:v>
                </c:pt>
                <c:pt idx="50380">
                  <c:v>2.2268400000000001E-2</c:v>
                </c:pt>
                <c:pt idx="50381">
                  <c:v>2.2178400000000001E-2</c:v>
                </c:pt>
                <c:pt idx="50382">
                  <c:v>2.2083999999999999E-2</c:v>
                </c:pt>
                <c:pt idx="50383">
                  <c:v>2.1984699999999999E-2</c:v>
                </c:pt>
                <c:pt idx="50384">
                  <c:v>2.18801E-2</c:v>
                </c:pt>
                <c:pt idx="50385">
                  <c:v>2.1769899999999998E-2</c:v>
                </c:pt>
                <c:pt idx="50386">
                  <c:v>2.1653700000000001E-2</c:v>
                </c:pt>
                <c:pt idx="50387">
                  <c:v>2.1531000000000002E-2</c:v>
                </c:pt>
                <c:pt idx="50388">
                  <c:v>2.1401400000000001E-2</c:v>
                </c:pt>
                <c:pt idx="50389">
                  <c:v>2.1264499999999999E-2</c:v>
                </c:pt>
                <c:pt idx="50390">
                  <c:v>2.11199E-2</c:v>
                </c:pt>
                <c:pt idx="50391">
                  <c:v>2.09669E-2</c:v>
                </c:pt>
                <c:pt idx="50392">
                  <c:v>2.0805400000000002E-2</c:v>
                </c:pt>
                <c:pt idx="50393">
                  <c:v>2.0634599999999999E-2</c:v>
                </c:pt>
                <c:pt idx="50394">
                  <c:v>2.0454199999999999E-2</c:v>
                </c:pt>
                <c:pt idx="50395">
                  <c:v>2.0263799999999998E-2</c:v>
                </c:pt>
                <c:pt idx="50396">
                  <c:v>2.0062799999999999E-2</c:v>
                </c:pt>
                <c:pt idx="50397">
                  <c:v>1.9850799999999998E-2</c:v>
                </c:pt>
                <c:pt idx="50398">
                  <c:v>1.96273E-2</c:v>
                </c:pt>
                <c:pt idx="50399">
                  <c:v>1.93919E-2</c:v>
                </c:pt>
                <c:pt idx="50400">
                  <c:v>1.9144100000000001E-2</c:v>
                </c:pt>
                <c:pt idx="50401">
                  <c:v>1.8883400000000002E-2</c:v>
                </c:pt>
                <c:pt idx="50402">
                  <c:v>1.8609500000000001E-2</c:v>
                </c:pt>
                <c:pt idx="50403">
                  <c:v>1.8321899999999999E-2</c:v>
                </c:pt>
                <c:pt idx="50404">
                  <c:v>1.8020100000000001E-2</c:v>
                </c:pt>
                <c:pt idx="50405">
                  <c:v>1.7703900000000002E-2</c:v>
                </c:pt>
                <c:pt idx="50406">
                  <c:v>1.7372800000000001E-2</c:v>
                </c:pt>
                <c:pt idx="50407">
                  <c:v>1.7026300000000001E-2</c:v>
                </c:pt>
                <c:pt idx="50408">
                  <c:v>1.66643E-2</c:v>
                </c:pt>
                <c:pt idx="50409">
                  <c:v>1.62863E-2</c:v>
                </c:pt>
                <c:pt idx="50410">
                  <c:v>1.5892E-2</c:v>
                </c:pt>
                <c:pt idx="50411">
                  <c:v>1.5481200000000001E-2</c:v>
                </c:pt>
                <c:pt idx="50412">
                  <c:v>1.5053499999999999E-2</c:v>
                </c:pt>
                <c:pt idx="50413">
                  <c:v>1.4608700000000001E-2</c:v>
                </c:pt>
                <c:pt idx="50414">
                  <c:v>1.41466E-2</c:v>
                </c:pt>
                <c:pt idx="50415">
                  <c:v>1.3667E-2</c:v>
                </c:pt>
                <c:pt idx="50416">
                  <c:v>1.3169699999999999E-2</c:v>
                </c:pt>
                <c:pt idx="50417">
                  <c:v>1.26546E-2</c:v>
                </c:pt>
                <c:pt idx="50418">
                  <c:v>1.21216E-2</c:v>
                </c:pt>
                <c:pt idx="50419">
                  <c:v>1.15706E-2</c:v>
                </c:pt>
                <c:pt idx="50420">
                  <c:v>1.10014E-2</c:v>
                </c:pt>
                <c:pt idx="50421">
                  <c:v>1.04142E-2</c:v>
                </c:pt>
                <c:pt idx="50422" formatCode="0.00E+00">
                  <c:v>9.8089200000000005E-3</c:v>
                </c:pt>
                <c:pt idx="50423" formatCode="0.00E+00">
                  <c:v>9.1855900000000004E-3</c:v>
                </c:pt>
                <c:pt idx="50424" formatCode="0.00E+00">
                  <c:v>8.5442999999999995E-3</c:v>
                </c:pt>
                <c:pt idx="50425" formatCode="0.00E+00">
                  <c:v>7.8851700000000004E-3</c:v>
                </c:pt>
                <c:pt idx="50426" formatCode="0.00E+00">
                  <c:v>7.2083499999999997E-3</c:v>
                </c:pt>
                <c:pt idx="50427" formatCode="0.00E+00">
                  <c:v>6.5140099999999998E-3</c:v>
                </c:pt>
                <c:pt idx="50428" formatCode="0.00E+00">
                  <c:v>5.8023900000000002E-3</c:v>
                </c:pt>
                <c:pt idx="50429" formatCode="0.00E+00">
                  <c:v>5.0737200000000003E-3</c:v>
                </c:pt>
                <c:pt idx="50430" formatCode="0.00E+00">
                  <c:v>4.3283100000000001E-3</c:v>
                </c:pt>
                <c:pt idx="50431" formatCode="0.00E+00">
                  <c:v>3.5664799999999999E-3</c:v>
                </c:pt>
                <c:pt idx="50432" formatCode="0.00E+00">
                  <c:v>2.7885900000000001E-3</c:v>
                </c:pt>
                <c:pt idx="50433" formatCode="0.00E+00">
                  <c:v>1.9950599999999999E-3</c:v>
                </c:pt>
                <c:pt idx="50434" formatCode="0.00E+00">
                  <c:v>1.1862999999999999E-3</c:v>
                </c:pt>
                <c:pt idx="50435" formatCode="0.00E+00">
                  <c:v>3.6280399999999999E-4</c:v>
                </c:pt>
                <c:pt idx="50436" formatCode="0.00E+00">
                  <c:v>-4.7492500000000001E-4</c:v>
                </c:pt>
                <c:pt idx="50437" formatCode="0.00E+00">
                  <c:v>-1.3263400000000001E-3</c:v>
                </c:pt>
                <c:pt idx="50438" formatCode="0.00E+00">
                  <c:v>-2.1908600000000002E-3</c:v>
                </c:pt>
                <c:pt idx="50439" formatCode="0.00E+00">
                  <c:v>-3.0678699999999999E-3</c:v>
                </c:pt>
                <c:pt idx="50440" formatCode="0.00E+00">
                  <c:v>-3.9567099999999996E-3</c:v>
                </c:pt>
                <c:pt idx="50441" formatCode="0.00E+00">
                  <c:v>-4.8567100000000002E-3</c:v>
                </c:pt>
                <c:pt idx="50442" formatCode="0.00E+00">
                  <c:v>-5.7671299999999997E-3</c:v>
                </c:pt>
                <c:pt idx="50443" formatCode="0.00E+00">
                  <c:v>-6.6872399999999997E-3</c:v>
                </c:pt>
                <c:pt idx="50444" formatCode="0.00E+00">
                  <c:v>-7.6162399999999998E-3</c:v>
                </c:pt>
                <c:pt idx="50445" formatCode="0.00E+00">
                  <c:v>-8.5533099999999997E-3</c:v>
                </c:pt>
                <c:pt idx="50446" formatCode="0.00E+00">
                  <c:v>-9.49763E-3</c:v>
                </c:pt>
                <c:pt idx="50447">
                  <c:v>-1.0448300000000001E-2</c:v>
                </c:pt>
                <c:pt idx="50448">
                  <c:v>-1.14044E-2</c:v>
                </c:pt>
                <c:pt idx="50449">
                  <c:v>-1.23651E-2</c:v>
                </c:pt>
                <c:pt idx="50450">
                  <c:v>-1.3329300000000001E-2</c:v>
                </c:pt>
                <c:pt idx="50451">
                  <c:v>-1.4296100000000001E-2</c:v>
                </c:pt>
                <c:pt idx="50452">
                  <c:v>-1.5264399999999999E-2</c:v>
                </c:pt>
                <c:pt idx="50453">
                  <c:v>-1.6233399999999999E-2</c:v>
                </c:pt>
                <c:pt idx="50454">
                  <c:v>-1.72018E-2</c:v>
                </c:pt>
                <c:pt idx="50455">
                  <c:v>-1.81686E-2</c:v>
                </c:pt>
                <c:pt idx="50456">
                  <c:v>-1.9132799999999998E-2</c:v>
                </c:pt>
                <c:pt idx="50457">
                  <c:v>-2.0093300000000001E-2</c:v>
                </c:pt>
                <c:pt idx="50458">
                  <c:v>-2.1048899999999999E-2</c:v>
                </c:pt>
                <c:pt idx="50459">
                  <c:v>-2.1998400000000001E-2</c:v>
                </c:pt>
                <c:pt idx="50460">
                  <c:v>-2.2940800000000001E-2</c:v>
                </c:pt>
                <c:pt idx="50461">
                  <c:v>-2.3875E-2</c:v>
                </c:pt>
                <c:pt idx="50462">
                  <c:v>-2.4799600000000002E-2</c:v>
                </c:pt>
                <c:pt idx="50463">
                  <c:v>-2.5713699999999999E-2</c:v>
                </c:pt>
                <c:pt idx="50464">
                  <c:v>-2.6615900000000001E-2</c:v>
                </c:pt>
                <c:pt idx="50465">
                  <c:v>-2.7505100000000001E-2</c:v>
                </c:pt>
                <c:pt idx="50466">
                  <c:v>-2.8380200000000001E-2</c:v>
                </c:pt>
                <c:pt idx="50467">
                  <c:v>-2.9239999999999999E-2</c:v>
                </c:pt>
                <c:pt idx="50468">
                  <c:v>-3.00833E-2</c:v>
                </c:pt>
                <c:pt idx="50469">
                  <c:v>-3.09089E-2</c:v>
                </c:pt>
                <c:pt idx="50470">
                  <c:v>-3.1715699999999999E-2</c:v>
                </c:pt>
                <c:pt idx="50471">
                  <c:v>-3.25026E-2</c:v>
                </c:pt>
                <c:pt idx="50472">
                  <c:v>-3.3268300000000001E-2</c:v>
                </c:pt>
                <c:pt idx="50473">
                  <c:v>-3.4011699999999999E-2</c:v>
                </c:pt>
                <c:pt idx="50474">
                  <c:v>-3.47318E-2</c:v>
                </c:pt>
                <c:pt idx="50475">
                  <c:v>-3.5427399999999998E-2</c:v>
                </c:pt>
                <c:pt idx="50476">
                  <c:v>-3.6097499999999998E-2</c:v>
                </c:pt>
                <c:pt idx="50477">
                  <c:v>-3.6741000000000003E-2</c:v>
                </c:pt>
                <c:pt idx="50478">
                  <c:v>-3.7356800000000003E-2</c:v>
                </c:pt>
                <c:pt idx="50479">
                  <c:v>-3.7943999999999999E-2</c:v>
                </c:pt>
                <c:pt idx="50480">
                  <c:v>-3.8501500000000001E-2</c:v>
                </c:pt>
                <c:pt idx="50481">
                  <c:v>-3.9028300000000002E-2</c:v>
                </c:pt>
                <c:pt idx="50482">
                  <c:v>-3.9523700000000002E-2</c:v>
                </c:pt>
                <c:pt idx="50483">
                  <c:v>-3.9986500000000001E-2</c:v>
                </c:pt>
                <c:pt idx="50484">
                  <c:v>-4.0416000000000001E-2</c:v>
                </c:pt>
                <c:pt idx="50485">
                  <c:v>-4.0811300000000002E-2</c:v>
                </c:pt>
                <c:pt idx="50486">
                  <c:v>-4.1171600000000003E-2</c:v>
                </c:pt>
                <c:pt idx="50487">
                  <c:v>-4.1496199999999997E-2</c:v>
                </c:pt>
                <c:pt idx="50488">
                  <c:v>-4.1784200000000001E-2</c:v>
                </c:pt>
                <c:pt idx="50489">
                  <c:v>-4.2035099999999999E-2</c:v>
                </c:pt>
                <c:pt idx="50490">
                  <c:v>-4.2248099999999997E-2</c:v>
                </c:pt>
                <c:pt idx="50491">
                  <c:v>-4.2422700000000001E-2</c:v>
                </c:pt>
                <c:pt idx="50492">
                  <c:v>-4.25583E-2</c:v>
                </c:pt>
                <c:pt idx="50493">
                  <c:v>-4.2654400000000002E-2</c:v>
                </c:pt>
                <c:pt idx="50494">
                  <c:v>-4.2710499999999998E-2</c:v>
                </c:pt>
                <c:pt idx="50495">
                  <c:v>-4.2726100000000003E-2</c:v>
                </c:pt>
                <c:pt idx="50496">
                  <c:v>-4.27009E-2</c:v>
                </c:pt>
                <c:pt idx="50497">
                  <c:v>-4.2634600000000002E-2</c:v>
                </c:pt>
                <c:pt idx="50498">
                  <c:v>-4.2526799999999997E-2</c:v>
                </c:pt>
                <c:pt idx="50499">
                  <c:v>-4.2377400000000003E-2</c:v>
                </c:pt>
                <c:pt idx="50500">
                  <c:v>-4.21862E-2</c:v>
                </c:pt>
                <c:pt idx="50501">
                  <c:v>-4.1952999999999997E-2</c:v>
                </c:pt>
                <c:pt idx="50502">
                  <c:v>-4.1677800000000001E-2</c:v>
                </c:pt>
                <c:pt idx="50503">
                  <c:v>-4.1360500000000001E-2</c:v>
                </c:pt>
                <c:pt idx="50504">
                  <c:v>-4.1001299999999997E-2</c:v>
                </c:pt>
                <c:pt idx="50505">
                  <c:v>-4.0599999999999997E-2</c:v>
                </c:pt>
                <c:pt idx="50506">
                  <c:v>-4.0156999999999998E-2</c:v>
                </c:pt>
                <c:pt idx="50507">
                  <c:v>-3.9672399999999997E-2</c:v>
                </c:pt>
                <c:pt idx="50508">
                  <c:v>-3.9146399999999998E-2</c:v>
                </c:pt>
                <c:pt idx="50509">
                  <c:v>-3.8579299999999997E-2</c:v>
                </c:pt>
                <c:pt idx="50510">
                  <c:v>-3.7971600000000001E-2</c:v>
                </c:pt>
                <c:pt idx="50511">
                  <c:v>-3.7323500000000003E-2</c:v>
                </c:pt>
                <c:pt idx="50512">
                  <c:v>-3.66357E-2</c:v>
                </c:pt>
                <c:pt idx="50513">
                  <c:v>-3.5908500000000003E-2</c:v>
                </c:pt>
                <c:pt idx="50514">
                  <c:v>-3.51425E-2</c:v>
                </c:pt>
                <c:pt idx="50515">
                  <c:v>-3.4338399999999998E-2</c:v>
                </c:pt>
                <c:pt idx="50516">
                  <c:v>-3.3496900000000003E-2</c:v>
                </c:pt>
                <c:pt idx="50517">
                  <c:v>-3.2618599999999998E-2</c:v>
                </c:pt>
                <c:pt idx="50518">
                  <c:v>-3.1704400000000001E-2</c:v>
                </c:pt>
                <c:pt idx="50519">
                  <c:v>-3.0755000000000001E-2</c:v>
                </c:pt>
                <c:pt idx="50520">
                  <c:v>-2.97714E-2</c:v>
                </c:pt>
                <c:pt idx="50521">
                  <c:v>-2.8754399999999999E-2</c:v>
                </c:pt>
                <c:pt idx="50522">
                  <c:v>-2.7705E-2</c:v>
                </c:pt>
                <c:pt idx="50523">
                  <c:v>-2.66243E-2</c:v>
                </c:pt>
                <c:pt idx="50524">
                  <c:v>-2.55132E-2</c:v>
                </c:pt>
                <c:pt idx="50525">
                  <c:v>-2.4372899999999999E-2</c:v>
                </c:pt>
                <c:pt idx="50526">
                  <c:v>-2.32044E-2</c:v>
                </c:pt>
                <c:pt idx="50527">
                  <c:v>-2.20091E-2</c:v>
                </c:pt>
                <c:pt idx="50528">
                  <c:v>-2.07881E-2</c:v>
                </c:pt>
                <c:pt idx="50529">
                  <c:v>-1.95426E-2</c:v>
                </c:pt>
                <c:pt idx="50530">
                  <c:v>-1.8273899999999999E-2</c:v>
                </c:pt>
                <c:pt idx="50531">
                  <c:v>-1.6983399999999999E-2</c:v>
                </c:pt>
                <c:pt idx="50532">
                  <c:v>-1.56724E-2</c:v>
                </c:pt>
                <c:pt idx="50533">
                  <c:v>-1.4342300000000001E-2</c:v>
                </c:pt>
                <c:pt idx="50534">
                  <c:v>-1.2994500000000001E-2</c:v>
                </c:pt>
                <c:pt idx="50535">
                  <c:v>-1.16305E-2</c:v>
                </c:pt>
                <c:pt idx="50536">
                  <c:v>-1.02516E-2</c:v>
                </c:pt>
                <c:pt idx="50537" formatCode="0.00E+00">
                  <c:v>-8.8594299999999997E-3</c:v>
                </c:pt>
                <c:pt idx="50538" formatCode="0.00E+00">
                  <c:v>-7.4554399999999998E-3</c:v>
                </c:pt>
                <c:pt idx="50539" formatCode="0.00E+00">
                  <c:v>-6.0411400000000004E-3</c:v>
                </c:pt>
                <c:pt idx="50540" formatCode="0.00E+00">
                  <c:v>-4.6181E-3</c:v>
                </c:pt>
                <c:pt idx="50541" formatCode="0.00E+00">
                  <c:v>-3.1878499999999999E-3</c:v>
                </c:pt>
                <c:pt idx="50542" formatCode="0.00E+00">
                  <c:v>-1.75197E-3</c:v>
                </c:pt>
                <c:pt idx="50543" formatCode="0.00E+00">
                  <c:v>-3.1202500000000001E-4</c:v>
                </c:pt>
                <c:pt idx="50544" formatCode="0.00E+00">
                  <c:v>1.1303999999999999E-3</c:v>
                </c:pt>
                <c:pt idx="50545" formatCode="0.00E+00">
                  <c:v>2.5737099999999999E-3</c:v>
                </c:pt>
                <c:pt idx="50546" formatCode="0.00E+00">
                  <c:v>4.0163200000000003E-3</c:v>
                </c:pt>
                <c:pt idx="50547" formatCode="0.00E+00">
                  <c:v>5.4566299999999996E-3</c:v>
                </c:pt>
                <c:pt idx="50548" formatCode="0.00E+00">
                  <c:v>6.8930500000000004E-3</c:v>
                </c:pt>
                <c:pt idx="50549" formatCode="0.00E+00">
                  <c:v>8.3239899999999999E-3</c:v>
                </c:pt>
                <c:pt idx="50550" formatCode="0.00E+00">
                  <c:v>9.7478700000000005E-3</c:v>
                </c:pt>
                <c:pt idx="50551">
                  <c:v>1.11631E-2</c:v>
                </c:pt>
                <c:pt idx="50552">
                  <c:v>1.25681E-2</c:v>
                </c:pt>
                <c:pt idx="50553">
                  <c:v>1.3961400000000001E-2</c:v>
                </c:pt>
                <c:pt idx="50554">
                  <c:v>1.53414E-2</c:v>
                </c:pt>
                <c:pt idx="50555">
                  <c:v>1.6706499999999999E-2</c:v>
                </c:pt>
                <c:pt idx="50556">
                  <c:v>1.80553E-2</c:v>
                </c:pt>
                <c:pt idx="50557">
                  <c:v>1.9386199999999999E-2</c:v>
                </c:pt>
                <c:pt idx="50558">
                  <c:v>2.0697900000000002E-2</c:v>
                </c:pt>
                <c:pt idx="50559">
                  <c:v>2.1988799999999999E-2</c:v>
                </c:pt>
                <c:pt idx="50560">
                  <c:v>2.32575E-2</c:v>
                </c:pt>
                <c:pt idx="50561">
                  <c:v>2.4502800000000002E-2</c:v>
                </c:pt>
                <c:pt idx="50562">
                  <c:v>2.5723099999999999E-2</c:v>
                </c:pt>
                <c:pt idx="50563">
                  <c:v>2.6917199999999999E-2</c:v>
                </c:pt>
                <c:pt idx="50564">
                  <c:v>2.80837E-2</c:v>
                </c:pt>
                <c:pt idx="50565">
                  <c:v>2.9221500000000001E-2</c:v>
                </c:pt>
                <c:pt idx="50566">
                  <c:v>3.03293E-2</c:v>
                </c:pt>
                <c:pt idx="50567">
                  <c:v>3.14059E-2</c:v>
                </c:pt>
                <c:pt idx="50568">
                  <c:v>3.2450199999999998E-2</c:v>
                </c:pt>
                <c:pt idx="50569">
                  <c:v>3.3460999999999998E-2</c:v>
                </c:pt>
                <c:pt idx="50570">
                  <c:v>3.44374E-2</c:v>
                </c:pt>
                <c:pt idx="50571">
                  <c:v>3.5378300000000001E-2</c:v>
                </c:pt>
                <c:pt idx="50572">
                  <c:v>3.6282700000000001E-2</c:v>
                </c:pt>
                <c:pt idx="50573">
                  <c:v>3.7149700000000001E-2</c:v>
                </c:pt>
                <c:pt idx="50574">
                  <c:v>3.7978400000000002E-2</c:v>
                </c:pt>
                <c:pt idx="50575">
                  <c:v>3.87681E-2</c:v>
                </c:pt>
                <c:pt idx="50576">
                  <c:v>3.9517900000000002E-2</c:v>
                </c:pt>
                <c:pt idx="50577">
                  <c:v>4.0227100000000002E-2</c:v>
                </c:pt>
                <c:pt idx="50578">
                  <c:v>4.0895099999999997E-2</c:v>
                </c:pt>
                <c:pt idx="50579">
                  <c:v>4.1521200000000001E-2</c:v>
                </c:pt>
                <c:pt idx="50580">
                  <c:v>4.2104900000000001E-2</c:v>
                </c:pt>
                <c:pt idx="50581">
                  <c:v>4.2645599999999999E-2</c:v>
                </c:pt>
                <c:pt idx="50582">
                  <c:v>4.3142899999999998E-2</c:v>
                </c:pt>
                <c:pt idx="50583">
                  <c:v>4.3596500000000003E-2</c:v>
                </c:pt>
                <c:pt idx="50584">
                  <c:v>4.4005799999999998E-2</c:v>
                </c:pt>
                <c:pt idx="50585">
                  <c:v>4.4370800000000002E-2</c:v>
                </c:pt>
                <c:pt idx="50586">
                  <c:v>4.4691000000000002E-2</c:v>
                </c:pt>
                <c:pt idx="50587">
                  <c:v>4.4966399999999997E-2</c:v>
                </c:pt>
                <c:pt idx="50588">
                  <c:v>4.5196899999999998E-2</c:v>
                </c:pt>
                <c:pt idx="50589">
                  <c:v>4.53823E-2</c:v>
                </c:pt>
                <c:pt idx="50590">
                  <c:v>4.5522600000000003E-2</c:v>
                </c:pt>
                <c:pt idx="50591">
                  <c:v>4.5617999999999999E-2</c:v>
                </c:pt>
                <c:pt idx="50592">
                  <c:v>4.5668399999999998E-2</c:v>
                </c:pt>
                <c:pt idx="50593">
                  <c:v>4.5674100000000002E-2</c:v>
                </c:pt>
                <c:pt idx="50594">
                  <c:v>4.5635299999999997E-2</c:v>
                </c:pt>
                <c:pt idx="50595">
                  <c:v>4.5552099999999998E-2</c:v>
                </c:pt>
                <c:pt idx="50596">
                  <c:v>4.5425100000000003E-2</c:v>
                </c:pt>
                <c:pt idx="50597">
                  <c:v>4.52544E-2</c:v>
                </c:pt>
                <c:pt idx="50598">
                  <c:v>4.5040499999999997E-2</c:v>
                </c:pt>
                <c:pt idx="50599">
                  <c:v>4.4783999999999997E-2</c:v>
                </c:pt>
                <c:pt idx="50600">
                  <c:v>4.4485299999999998E-2</c:v>
                </c:pt>
                <c:pt idx="50601">
                  <c:v>4.4144999999999997E-2</c:v>
                </c:pt>
                <c:pt idx="50602">
                  <c:v>4.37636E-2</c:v>
                </c:pt>
                <c:pt idx="50603">
                  <c:v>4.3341999999999999E-2</c:v>
                </c:pt>
                <c:pt idx="50604">
                  <c:v>4.2880799999999997E-2</c:v>
                </c:pt>
                <c:pt idx="50605">
                  <c:v>4.23807E-2</c:v>
                </c:pt>
                <c:pt idx="50606">
                  <c:v>4.1842499999999998E-2</c:v>
                </c:pt>
                <c:pt idx="50607">
                  <c:v>4.1267199999999997E-2</c:v>
                </c:pt>
                <c:pt idx="50608">
                  <c:v>4.0655400000000001E-2</c:v>
                </c:pt>
                <c:pt idx="50609">
                  <c:v>4.0008299999999997E-2</c:v>
                </c:pt>
                <c:pt idx="50610">
                  <c:v>3.9326699999999999E-2</c:v>
                </c:pt>
                <c:pt idx="50611">
                  <c:v>3.8611699999999999E-2</c:v>
                </c:pt>
                <c:pt idx="50612">
                  <c:v>3.7864200000000001E-2</c:v>
                </c:pt>
                <c:pt idx="50613">
                  <c:v>3.7085300000000002E-2</c:v>
                </c:pt>
                <c:pt idx="50614">
                  <c:v>3.6276099999999999E-2</c:v>
                </c:pt>
                <c:pt idx="50615">
                  <c:v>3.5437700000000003E-2</c:v>
                </c:pt>
                <c:pt idx="50616">
                  <c:v>3.4571299999999999E-2</c:v>
                </c:pt>
                <c:pt idx="50617">
                  <c:v>3.3678E-2</c:v>
                </c:pt>
                <c:pt idx="50618">
                  <c:v>3.2759099999999999E-2</c:v>
                </c:pt>
                <c:pt idx="50619">
                  <c:v>3.1815599999999999E-2</c:v>
                </c:pt>
                <c:pt idx="50620">
                  <c:v>3.0849000000000001E-2</c:v>
                </c:pt>
                <c:pt idx="50621">
                  <c:v>2.9860299999999999E-2</c:v>
                </c:pt>
                <c:pt idx="50622">
                  <c:v>2.8851000000000002E-2</c:v>
                </c:pt>
                <c:pt idx="50623">
                  <c:v>2.7822199999999998E-2</c:v>
                </c:pt>
                <c:pt idx="50624">
                  <c:v>2.6775299999999998E-2</c:v>
                </c:pt>
                <c:pt idx="50625">
                  <c:v>2.5711600000000001E-2</c:v>
                </c:pt>
                <c:pt idx="50626">
                  <c:v>2.4632299999999999E-2</c:v>
                </c:pt>
                <c:pt idx="50627">
                  <c:v>2.3538799999999999E-2</c:v>
                </c:pt>
                <c:pt idx="50628">
                  <c:v>2.2432400000000002E-2</c:v>
                </c:pt>
                <c:pt idx="50629">
                  <c:v>2.13145E-2</c:v>
                </c:pt>
                <c:pt idx="50630">
                  <c:v>2.0186300000000001E-2</c:v>
                </c:pt>
                <c:pt idx="50631">
                  <c:v>1.9049199999999999E-2</c:v>
                </c:pt>
                <c:pt idx="50632">
                  <c:v>1.79045E-2</c:v>
                </c:pt>
                <c:pt idx="50633">
                  <c:v>1.6753500000000001E-2</c:v>
                </c:pt>
                <c:pt idx="50634">
                  <c:v>1.55975E-2</c:v>
                </c:pt>
                <c:pt idx="50635">
                  <c:v>1.4437800000000001E-2</c:v>
                </c:pt>
                <c:pt idx="50636">
                  <c:v>1.32757E-2</c:v>
                </c:pt>
                <c:pt idx="50637">
                  <c:v>1.21125E-2</c:v>
                </c:pt>
                <c:pt idx="50638">
                  <c:v>1.09494E-2</c:v>
                </c:pt>
                <c:pt idx="50639" formatCode="0.00E+00">
                  <c:v>9.7876899999999999E-3</c:v>
                </c:pt>
                <c:pt idx="50640" formatCode="0.00E+00">
                  <c:v>8.6285700000000003E-3</c:v>
                </c:pt>
                <c:pt idx="50641" formatCode="0.00E+00">
                  <c:v>7.4732599999999998E-3</c:v>
                </c:pt>
                <c:pt idx="50642" formatCode="0.00E+00">
                  <c:v>6.32293E-3</c:v>
                </c:pt>
                <c:pt idx="50643" formatCode="0.00E+00">
                  <c:v>5.1787500000000002E-3</c:v>
                </c:pt>
                <c:pt idx="50644" formatCode="0.00E+00">
                  <c:v>4.0418600000000004E-3</c:v>
                </c:pt>
                <c:pt idx="50645" formatCode="0.00E+00">
                  <c:v>2.9133800000000001E-3</c:v>
                </c:pt>
                <c:pt idx="50646" formatCode="0.00E+00">
                  <c:v>1.7943900000000001E-3</c:v>
                </c:pt>
                <c:pt idx="50647" formatCode="0.00E+00">
                  <c:v>6.8594700000000001E-4</c:v>
                </c:pt>
                <c:pt idx="50648" formatCode="0.00E+00">
                  <c:v>-4.1090700000000001E-4</c:v>
                </c:pt>
                <c:pt idx="50649" formatCode="0.00E+00">
                  <c:v>-1.49518E-3</c:v>
                </c:pt>
                <c:pt idx="50650" formatCode="0.00E+00">
                  <c:v>-2.5658899999999999E-3</c:v>
                </c:pt>
                <c:pt idx="50651" formatCode="0.00E+00">
                  <c:v>-3.62211E-3</c:v>
                </c:pt>
                <c:pt idx="50652" formatCode="0.00E+00">
                  <c:v>-4.66293E-3</c:v>
                </c:pt>
                <c:pt idx="50653" formatCode="0.00E+00">
                  <c:v>-5.68748E-3</c:v>
                </c:pt>
                <c:pt idx="50654" formatCode="0.00E+00">
                  <c:v>-6.69493E-3</c:v>
                </c:pt>
                <c:pt idx="50655" formatCode="0.00E+00">
                  <c:v>-7.6844699999999997E-3</c:v>
                </c:pt>
                <c:pt idx="50656" formatCode="0.00E+00">
                  <c:v>-8.6553399999999992E-3</c:v>
                </c:pt>
                <c:pt idx="50657" formatCode="0.00E+00">
                  <c:v>-9.6068200000000003E-3</c:v>
                </c:pt>
                <c:pt idx="50658">
                  <c:v>-1.0538199999999999E-2</c:v>
                </c:pt>
                <c:pt idx="50659">
                  <c:v>-1.14489E-2</c:v>
                </c:pt>
                <c:pt idx="50660">
                  <c:v>-1.2338200000000001E-2</c:v>
                </c:pt>
                <c:pt idx="50661">
                  <c:v>-1.32056E-2</c:v>
                </c:pt>
                <c:pt idx="50662">
                  <c:v>-1.40506E-2</c:v>
                </c:pt>
                <c:pt idx="50663">
                  <c:v>-1.48726E-2</c:v>
                </c:pt>
                <c:pt idx="50664">
                  <c:v>-1.56712E-2</c:v>
                </c:pt>
                <c:pt idx="50665">
                  <c:v>-1.6445999999999999E-2</c:v>
                </c:pt>
                <c:pt idx="50666">
                  <c:v>-1.7196599999999999E-2</c:v>
                </c:pt>
                <c:pt idx="50667">
                  <c:v>-1.79227E-2</c:v>
                </c:pt>
                <c:pt idx="50668">
                  <c:v>-1.8624000000000002E-2</c:v>
                </c:pt>
                <c:pt idx="50669">
                  <c:v>-1.9300100000000001E-2</c:v>
                </c:pt>
                <c:pt idx="50670">
                  <c:v>-1.9951E-2</c:v>
                </c:pt>
                <c:pt idx="50671">
                  <c:v>-2.0576500000000001E-2</c:v>
                </c:pt>
                <c:pt idx="50672">
                  <c:v>-2.1176299999999999E-2</c:v>
                </c:pt>
                <c:pt idx="50673">
                  <c:v>-2.17504E-2</c:v>
                </c:pt>
                <c:pt idx="50674">
                  <c:v>-2.2298700000000001E-2</c:v>
                </c:pt>
                <c:pt idx="50675">
                  <c:v>-2.2821299999999999E-2</c:v>
                </c:pt>
                <c:pt idx="50676">
                  <c:v>-2.3317999999999998E-2</c:v>
                </c:pt>
                <c:pt idx="50677">
                  <c:v>-2.3789000000000001E-2</c:v>
                </c:pt>
                <c:pt idx="50678">
                  <c:v>-2.4234200000000001E-2</c:v>
                </c:pt>
                <c:pt idx="50679">
                  <c:v>-2.4653999999999999E-2</c:v>
                </c:pt>
                <c:pt idx="50680">
                  <c:v>-2.5048299999999999E-2</c:v>
                </c:pt>
                <c:pt idx="50681">
                  <c:v>-2.54174E-2</c:v>
                </c:pt>
                <c:pt idx="50682">
                  <c:v>-2.57614E-2</c:v>
                </c:pt>
                <c:pt idx="50683">
                  <c:v>-2.6080699999999998E-2</c:v>
                </c:pt>
                <c:pt idx="50684">
                  <c:v>-2.63754E-2</c:v>
                </c:pt>
                <c:pt idx="50685">
                  <c:v>-2.66459E-2</c:v>
                </c:pt>
                <c:pt idx="50686">
                  <c:v>-2.68924E-2</c:v>
                </c:pt>
                <c:pt idx="50687">
                  <c:v>-2.7115500000000001E-2</c:v>
                </c:pt>
                <c:pt idx="50688">
                  <c:v>-2.7315300000000001E-2</c:v>
                </c:pt>
                <c:pt idx="50689">
                  <c:v>-2.7492300000000001E-2</c:v>
                </c:pt>
                <c:pt idx="50690">
                  <c:v>-2.7647000000000001E-2</c:v>
                </c:pt>
                <c:pt idx="50691">
                  <c:v>-2.7779700000000001E-2</c:v>
                </c:pt>
                <c:pt idx="50692">
                  <c:v>-2.7890999999999999E-2</c:v>
                </c:pt>
                <c:pt idx="50693">
                  <c:v>-2.7981300000000001E-2</c:v>
                </c:pt>
                <c:pt idx="50694">
                  <c:v>-2.8051E-2</c:v>
                </c:pt>
                <c:pt idx="50695">
                  <c:v>-2.8100799999999999E-2</c:v>
                </c:pt>
                <c:pt idx="50696">
                  <c:v>-2.8131E-2</c:v>
                </c:pt>
                <c:pt idx="50697">
                  <c:v>-2.8142400000000001E-2</c:v>
                </c:pt>
                <c:pt idx="50698">
                  <c:v>-2.8135299999999999E-2</c:v>
                </c:pt>
                <c:pt idx="50699">
                  <c:v>-2.8110400000000001E-2</c:v>
                </c:pt>
                <c:pt idx="50700">
                  <c:v>-2.8068200000000001E-2</c:v>
                </c:pt>
                <c:pt idx="50701">
                  <c:v>-2.8009300000000001E-2</c:v>
                </c:pt>
                <c:pt idx="50702">
                  <c:v>-2.7934299999999999E-2</c:v>
                </c:pt>
                <c:pt idx="50703">
                  <c:v>-2.7843699999999999E-2</c:v>
                </c:pt>
                <c:pt idx="50704">
                  <c:v>-2.7738200000000001E-2</c:v>
                </c:pt>
                <c:pt idx="50705">
                  <c:v>-2.7618299999999998E-2</c:v>
                </c:pt>
                <c:pt idx="50706">
                  <c:v>-2.7484700000000001E-2</c:v>
                </c:pt>
                <c:pt idx="50707">
                  <c:v>-2.7337799999999999E-2</c:v>
                </c:pt>
                <c:pt idx="50708">
                  <c:v>-2.7178299999999999E-2</c:v>
                </c:pt>
                <c:pt idx="50709">
                  <c:v>-2.7006800000000001E-2</c:v>
                </c:pt>
                <c:pt idx="50710">
                  <c:v>-2.6823799999999998E-2</c:v>
                </c:pt>
                <c:pt idx="50711">
                  <c:v>-2.6629900000000001E-2</c:v>
                </c:pt>
                <c:pt idx="50712">
                  <c:v>-2.64256E-2</c:v>
                </c:pt>
                <c:pt idx="50713">
                  <c:v>-2.6211600000000002E-2</c:v>
                </c:pt>
                <c:pt idx="50714">
                  <c:v>-2.5988399999999998E-2</c:v>
                </c:pt>
                <c:pt idx="50715">
                  <c:v>-2.5756399999999999E-2</c:v>
                </c:pt>
                <c:pt idx="50716">
                  <c:v>-2.5516299999999999E-2</c:v>
                </c:pt>
                <c:pt idx="50717">
                  <c:v>-2.52684E-2</c:v>
                </c:pt>
                <c:pt idx="50718">
                  <c:v>-2.5013400000000002E-2</c:v>
                </c:pt>
                <c:pt idx="50719">
                  <c:v>-2.4751700000000001E-2</c:v>
                </c:pt>
                <c:pt idx="50720">
                  <c:v>-2.44838E-2</c:v>
                </c:pt>
                <c:pt idx="50721">
                  <c:v>-2.4210099999999998E-2</c:v>
                </c:pt>
                <c:pt idx="50722">
                  <c:v>-2.3931000000000001E-2</c:v>
                </c:pt>
                <c:pt idx="50723">
                  <c:v>-2.3646899999999998E-2</c:v>
                </c:pt>
                <c:pt idx="50724">
                  <c:v>-2.3358400000000001E-2</c:v>
                </c:pt>
                <c:pt idx="50725">
                  <c:v>-2.3065599999999999E-2</c:v>
                </c:pt>
                <c:pt idx="50726">
                  <c:v>-2.2769000000000001E-2</c:v>
                </c:pt>
                <c:pt idx="50727">
                  <c:v>-2.2468999999999999E-2</c:v>
                </c:pt>
                <c:pt idx="50728">
                  <c:v>-2.21657E-2</c:v>
                </c:pt>
                <c:pt idx="50729">
                  <c:v>-2.1859699999999999E-2</c:v>
                </c:pt>
                <c:pt idx="50730">
                  <c:v>-2.1551000000000001E-2</c:v>
                </c:pt>
                <c:pt idx="50731">
                  <c:v>-2.1239899999999999E-2</c:v>
                </c:pt>
                <c:pt idx="50732">
                  <c:v>-2.0926799999999999E-2</c:v>
                </c:pt>
                <c:pt idx="50733">
                  <c:v>-2.06117E-2</c:v>
                </c:pt>
                <c:pt idx="50734">
                  <c:v>-2.0295000000000001E-2</c:v>
                </c:pt>
                <c:pt idx="50735">
                  <c:v>-1.9976600000000001E-2</c:v>
                </c:pt>
                <c:pt idx="50736">
                  <c:v>-1.9656900000000001E-2</c:v>
                </c:pt>
                <c:pt idx="50737">
                  <c:v>-1.93359E-2</c:v>
                </c:pt>
                <c:pt idx="50738">
                  <c:v>-1.9013700000000001E-2</c:v>
                </c:pt>
                <c:pt idx="50739">
                  <c:v>-1.86903E-2</c:v>
                </c:pt>
                <c:pt idx="50740">
                  <c:v>-1.8365900000000001E-2</c:v>
                </c:pt>
                <c:pt idx="50741">
                  <c:v>-1.8040500000000001E-2</c:v>
                </c:pt>
                <c:pt idx="50742">
                  <c:v>-1.7714000000000001E-2</c:v>
                </c:pt>
                <c:pt idx="50743">
                  <c:v>-1.7386499999999999E-2</c:v>
                </c:pt>
                <c:pt idx="50744">
                  <c:v>-1.7058E-2</c:v>
                </c:pt>
                <c:pt idx="50745">
                  <c:v>-1.6728300000000002E-2</c:v>
                </c:pt>
                <c:pt idx="50746">
                  <c:v>-1.6397499999999999E-2</c:v>
                </c:pt>
                <c:pt idx="50747">
                  <c:v>-1.60655E-2</c:v>
                </c:pt>
                <c:pt idx="50748">
                  <c:v>-1.5732099999999999E-2</c:v>
                </c:pt>
                <c:pt idx="50749">
                  <c:v>-1.53972E-2</c:v>
                </c:pt>
                <c:pt idx="50750">
                  <c:v>-1.5060799999999999E-2</c:v>
                </c:pt>
                <c:pt idx="50751">
                  <c:v>-1.4722499999999999E-2</c:v>
                </c:pt>
                <c:pt idx="50752">
                  <c:v>-1.43824E-2</c:v>
                </c:pt>
                <c:pt idx="50753">
                  <c:v>-1.40401E-2</c:v>
                </c:pt>
                <c:pt idx="50754">
                  <c:v>-1.36956E-2</c:v>
                </c:pt>
                <c:pt idx="50755">
                  <c:v>-1.33486E-2</c:v>
                </c:pt>
                <c:pt idx="50756">
                  <c:v>-1.29988E-2</c:v>
                </c:pt>
                <c:pt idx="50757">
                  <c:v>-1.26461E-2</c:v>
                </c:pt>
                <c:pt idx="50758">
                  <c:v>-1.2290300000000001E-2</c:v>
                </c:pt>
                <c:pt idx="50759">
                  <c:v>-1.19311E-2</c:v>
                </c:pt>
                <c:pt idx="50760">
                  <c:v>-1.1568200000000001E-2</c:v>
                </c:pt>
                <c:pt idx="50761">
                  <c:v>-1.12014E-2</c:v>
                </c:pt>
                <c:pt idx="50762">
                  <c:v>-1.08304E-2</c:v>
                </c:pt>
                <c:pt idx="50763">
                  <c:v>-1.0455000000000001E-2</c:v>
                </c:pt>
                <c:pt idx="50764">
                  <c:v>-1.0074899999999999E-2</c:v>
                </c:pt>
                <c:pt idx="50765" formatCode="0.00E+00">
                  <c:v>-9.6898799999999997E-3</c:v>
                </c:pt>
                <c:pt idx="50766" formatCode="0.00E+00">
                  <c:v>-9.2996299999999997E-3</c:v>
                </c:pt>
                <c:pt idx="50767" formatCode="0.00E+00">
                  <c:v>-8.9038999999999993E-3</c:v>
                </c:pt>
                <c:pt idx="50768" formatCode="0.00E+00">
                  <c:v>-8.5024200000000001E-3</c:v>
                </c:pt>
                <c:pt idx="50769" formatCode="0.00E+00">
                  <c:v>-8.0949500000000001E-3</c:v>
                </c:pt>
                <c:pt idx="50770" formatCode="0.00E+00">
                  <c:v>-7.6812199999999999E-3</c:v>
                </c:pt>
                <c:pt idx="50771" formatCode="0.00E+00">
                  <c:v>-7.2610000000000001E-3</c:v>
                </c:pt>
                <c:pt idx="50772" formatCode="0.00E+00">
                  <c:v>-6.8340400000000004E-3</c:v>
                </c:pt>
                <c:pt idx="50773" formatCode="0.00E+00">
                  <c:v>-6.4001199999999996E-3</c:v>
                </c:pt>
                <c:pt idx="50774" formatCode="0.00E+00">
                  <c:v>-5.9589999999999999E-3</c:v>
                </c:pt>
                <c:pt idx="50775" formatCode="0.00E+00">
                  <c:v>-5.5104899999999998E-3</c:v>
                </c:pt>
                <c:pt idx="50776" formatCode="0.00E+00">
                  <c:v>-5.0543699999999999E-3</c:v>
                </c:pt>
                <c:pt idx="50777" formatCode="0.00E+00">
                  <c:v>-4.5904700000000001E-3</c:v>
                </c:pt>
                <c:pt idx="50778" formatCode="0.00E+00">
                  <c:v>-4.11861E-3</c:v>
                </c:pt>
                <c:pt idx="50779" formatCode="0.00E+00">
                  <c:v>-3.6386299999999999E-3</c:v>
                </c:pt>
                <c:pt idx="50780" formatCode="0.00E+00">
                  <c:v>-3.1503899999999999E-3</c:v>
                </c:pt>
                <c:pt idx="50781" formatCode="0.00E+00">
                  <c:v>-2.6537599999999998E-3</c:v>
                </c:pt>
                <c:pt idx="50782" formatCode="0.00E+00">
                  <c:v>-2.1486399999999998E-3</c:v>
                </c:pt>
                <c:pt idx="50783" formatCode="0.00E+00">
                  <c:v>-1.6349400000000001E-3</c:v>
                </c:pt>
                <c:pt idx="50784" formatCode="0.00E+00">
                  <c:v>-1.1125799999999999E-3</c:v>
                </c:pt>
                <c:pt idx="50785" formatCode="0.00E+00">
                  <c:v>-5.8152099999999999E-4</c:v>
                </c:pt>
                <c:pt idx="50786" formatCode="0.00E+00">
                  <c:v>-4.1730999999999997E-5</c:v>
                </c:pt>
                <c:pt idx="50787" formatCode="0.00E+00">
                  <c:v>5.06796E-4</c:v>
                </c:pt>
                <c:pt idx="50788" formatCode="0.00E+00">
                  <c:v>1.06404E-3</c:v>
                </c:pt>
                <c:pt idx="50789" formatCode="0.00E+00">
                  <c:v>1.6299699999999999E-3</c:v>
                </c:pt>
                <c:pt idx="50790" formatCode="0.00E+00">
                  <c:v>2.2045200000000002E-3</c:v>
                </c:pt>
                <c:pt idx="50791" formatCode="0.00E+00">
                  <c:v>2.7875999999999999E-3</c:v>
                </c:pt>
                <c:pt idx="50792" formatCode="0.00E+00">
                  <c:v>3.37909E-3</c:v>
                </c:pt>
                <c:pt idx="50793" formatCode="0.00E+00">
                  <c:v>3.9788699999999998E-3</c:v>
                </c:pt>
                <c:pt idx="50794" formatCode="0.00E+00">
                  <c:v>4.5867599999999996E-3</c:v>
                </c:pt>
                <c:pt idx="50795" formatCode="0.00E+00">
                  <c:v>5.2025700000000001E-3</c:v>
                </c:pt>
                <c:pt idx="50796" formatCode="0.00E+00">
                  <c:v>5.8260999999999999E-3</c:v>
                </c:pt>
                <c:pt idx="50797" formatCode="0.00E+00">
                  <c:v>6.4570900000000004E-3</c:v>
                </c:pt>
                <c:pt idx="50798" formatCode="0.00E+00">
                  <c:v>7.0952699999999999E-3</c:v>
                </c:pt>
                <c:pt idx="50799" formatCode="0.00E+00">
                  <c:v>7.7403599999999999E-3</c:v>
                </c:pt>
                <c:pt idx="50800" formatCode="0.00E+00">
                  <c:v>8.3920100000000001E-3</c:v>
                </c:pt>
                <c:pt idx="50801" formatCode="0.00E+00">
                  <c:v>9.0498999999999996E-3</c:v>
                </c:pt>
                <c:pt idx="50802" formatCode="0.00E+00">
                  <c:v>9.7136199999999992E-3</c:v>
                </c:pt>
                <c:pt idx="50803">
                  <c:v>1.0382799999999999E-2</c:v>
                </c:pt>
                <c:pt idx="50804">
                  <c:v>1.1057000000000001E-2</c:v>
                </c:pt>
                <c:pt idx="50805">
                  <c:v>1.17357E-2</c:v>
                </c:pt>
                <c:pt idx="50806">
                  <c:v>1.2418500000000001E-2</c:v>
                </c:pt>
                <c:pt idx="50807">
                  <c:v>1.31048E-2</c:v>
                </c:pt>
                <c:pt idx="50808">
                  <c:v>1.37942E-2</c:v>
                </c:pt>
                <c:pt idx="50809">
                  <c:v>1.4486000000000001E-2</c:v>
                </c:pt>
                <c:pt idx="50810">
                  <c:v>1.5179700000000001E-2</c:v>
                </c:pt>
                <c:pt idx="50811">
                  <c:v>1.5874599999999999E-2</c:v>
                </c:pt>
                <c:pt idx="50812">
                  <c:v>1.65702E-2</c:v>
                </c:pt>
                <c:pt idx="50813">
                  <c:v>1.7265800000000001E-2</c:v>
                </c:pt>
                <c:pt idx="50814">
                  <c:v>1.79607E-2</c:v>
                </c:pt>
                <c:pt idx="50815">
                  <c:v>1.86541E-2</c:v>
                </c:pt>
                <c:pt idx="50816">
                  <c:v>1.9345500000000002E-2</c:v>
                </c:pt>
                <c:pt idx="50817">
                  <c:v>2.0034E-2</c:v>
                </c:pt>
                <c:pt idx="50818">
                  <c:v>2.0719000000000001E-2</c:v>
                </c:pt>
                <c:pt idx="50819">
                  <c:v>2.1399499999999998E-2</c:v>
                </c:pt>
                <c:pt idx="50820">
                  <c:v>2.2074900000000001E-2</c:v>
                </c:pt>
                <c:pt idx="50821">
                  <c:v>2.2744400000000001E-2</c:v>
                </c:pt>
                <c:pt idx="50822">
                  <c:v>2.3407000000000001E-2</c:v>
                </c:pt>
                <c:pt idx="50823">
                  <c:v>2.4062099999999999E-2</c:v>
                </c:pt>
                <c:pt idx="50824">
                  <c:v>2.47088E-2</c:v>
                </c:pt>
                <c:pt idx="50825">
                  <c:v>2.53461E-2</c:v>
                </c:pt>
                <c:pt idx="50826">
                  <c:v>2.5973300000000001E-2</c:v>
                </c:pt>
                <c:pt idx="50827">
                  <c:v>2.6589499999999999E-2</c:v>
                </c:pt>
                <c:pt idx="50828">
                  <c:v>2.71939E-2</c:v>
                </c:pt>
                <c:pt idx="50829">
                  <c:v>2.7785500000000001E-2</c:v>
                </c:pt>
                <c:pt idx="50830">
                  <c:v>2.83634E-2</c:v>
                </c:pt>
                <c:pt idx="50831">
                  <c:v>2.8926899999999998E-2</c:v>
                </c:pt>
                <c:pt idx="50832">
                  <c:v>2.9475000000000001E-2</c:v>
                </c:pt>
                <c:pt idx="50833">
                  <c:v>3.00068E-2</c:v>
                </c:pt>
                <c:pt idx="50834">
                  <c:v>3.05215E-2</c:v>
                </c:pt>
                <c:pt idx="50835">
                  <c:v>3.1018199999999999E-2</c:v>
                </c:pt>
                <c:pt idx="50836">
                  <c:v>3.1496000000000003E-2</c:v>
                </c:pt>
                <c:pt idx="50837">
                  <c:v>3.1954099999999999E-2</c:v>
                </c:pt>
                <c:pt idx="50838">
                  <c:v>3.23916E-2</c:v>
                </c:pt>
                <c:pt idx="50839">
                  <c:v>3.2807799999999998E-2</c:v>
                </c:pt>
                <c:pt idx="50840">
                  <c:v>3.3201700000000001E-2</c:v>
                </c:pt>
                <c:pt idx="50841">
                  <c:v>3.3572600000000001E-2</c:v>
                </c:pt>
                <c:pt idx="50842">
                  <c:v>3.3919699999999997E-2</c:v>
                </c:pt>
                <c:pt idx="50843">
                  <c:v>3.4242099999999998E-2</c:v>
                </c:pt>
                <c:pt idx="50844">
                  <c:v>3.4539199999999999E-2</c:v>
                </c:pt>
                <c:pt idx="50845">
                  <c:v>3.4810199999999999E-2</c:v>
                </c:pt>
                <c:pt idx="50846">
                  <c:v>3.5054399999999999E-2</c:v>
                </c:pt>
                <c:pt idx="50847">
                  <c:v>3.52711E-2</c:v>
                </c:pt>
                <c:pt idx="50848">
                  <c:v>3.5459600000000001E-2</c:v>
                </c:pt>
                <c:pt idx="50849">
                  <c:v>3.56193E-2</c:v>
                </c:pt>
                <c:pt idx="50850">
                  <c:v>3.5749599999999999E-2</c:v>
                </c:pt>
                <c:pt idx="50851">
                  <c:v>3.5849800000000001E-2</c:v>
                </c:pt>
                <c:pt idx="50852">
                  <c:v>3.59195E-2</c:v>
                </c:pt>
                <c:pt idx="50853">
                  <c:v>3.59581E-2</c:v>
                </c:pt>
                <c:pt idx="50854">
                  <c:v>3.5964999999999997E-2</c:v>
                </c:pt>
                <c:pt idx="50855">
                  <c:v>3.5939899999999997E-2</c:v>
                </c:pt>
                <c:pt idx="50856">
                  <c:v>3.5882400000000002E-2</c:v>
                </c:pt>
                <c:pt idx="50857">
                  <c:v>3.5791900000000001E-2</c:v>
                </c:pt>
                <c:pt idx="50858">
                  <c:v>3.56683E-2</c:v>
                </c:pt>
                <c:pt idx="50859">
                  <c:v>3.5511099999999997E-2</c:v>
                </c:pt>
                <c:pt idx="50860">
                  <c:v>3.53201E-2</c:v>
                </c:pt>
                <c:pt idx="50861">
                  <c:v>3.5095099999999997E-2</c:v>
                </c:pt>
                <c:pt idx="50862">
                  <c:v>3.48358E-2</c:v>
                </c:pt>
                <c:pt idx="50863">
                  <c:v>3.4542099999999999E-2</c:v>
                </c:pt>
                <c:pt idx="50864">
                  <c:v>3.4214000000000001E-2</c:v>
                </c:pt>
                <c:pt idx="50865">
                  <c:v>3.3851199999999998E-2</c:v>
                </c:pt>
                <c:pt idx="50866">
                  <c:v>3.3453900000000002E-2</c:v>
                </c:pt>
                <c:pt idx="50867">
                  <c:v>3.3022000000000003E-2</c:v>
                </c:pt>
                <c:pt idx="50868">
                  <c:v>3.25557E-2</c:v>
                </c:pt>
                <c:pt idx="50869">
                  <c:v>3.2054899999999997E-2</c:v>
                </c:pt>
                <c:pt idx="50870">
                  <c:v>3.1519900000000003E-2</c:v>
                </c:pt>
                <c:pt idx="50871">
                  <c:v>3.0950800000000001E-2</c:v>
                </c:pt>
                <c:pt idx="50872">
                  <c:v>3.0348E-2</c:v>
                </c:pt>
                <c:pt idx="50873">
                  <c:v>2.9711700000000001E-2</c:v>
                </c:pt>
                <c:pt idx="50874">
                  <c:v>2.9042200000000001E-2</c:v>
                </c:pt>
                <c:pt idx="50875">
                  <c:v>2.8339900000000001E-2</c:v>
                </c:pt>
                <c:pt idx="50876">
                  <c:v>2.7605299999999999E-2</c:v>
                </c:pt>
                <c:pt idx="50877">
                  <c:v>2.6838899999999999E-2</c:v>
                </c:pt>
                <c:pt idx="50878">
                  <c:v>2.6041100000000001E-2</c:v>
                </c:pt>
                <c:pt idx="50879">
                  <c:v>2.5212499999999999E-2</c:v>
                </c:pt>
                <c:pt idx="50880">
                  <c:v>2.4353799999999998E-2</c:v>
                </c:pt>
                <c:pt idx="50881">
                  <c:v>2.34655E-2</c:v>
                </c:pt>
                <c:pt idx="50882">
                  <c:v>2.2548499999999999E-2</c:v>
                </c:pt>
                <c:pt idx="50883">
                  <c:v>2.1603299999999999E-2</c:v>
                </c:pt>
                <c:pt idx="50884">
                  <c:v>2.0630900000000001E-2</c:v>
                </c:pt>
                <c:pt idx="50885">
                  <c:v>1.9632E-2</c:v>
                </c:pt>
                <c:pt idx="50886">
                  <c:v>1.8607599999999998E-2</c:v>
                </c:pt>
                <c:pt idx="50887">
                  <c:v>1.7558399999999998E-2</c:v>
                </c:pt>
                <c:pt idx="50888">
                  <c:v>1.64855E-2</c:v>
                </c:pt>
                <c:pt idx="50889">
                  <c:v>1.53899E-2</c:v>
                </c:pt>
                <c:pt idx="50890">
                  <c:v>1.42725E-2</c:v>
                </c:pt>
                <c:pt idx="50891">
                  <c:v>1.3134399999999999E-2</c:v>
                </c:pt>
                <c:pt idx="50892">
                  <c:v>1.1976799999999999E-2</c:v>
                </c:pt>
                <c:pt idx="50893">
                  <c:v>1.08007E-2</c:v>
                </c:pt>
                <c:pt idx="50894" formatCode="0.00E+00">
                  <c:v>9.6072599999999994E-3</c:v>
                </c:pt>
                <c:pt idx="50895" formatCode="0.00E+00">
                  <c:v>8.3976999999999993E-3</c:v>
                </c:pt>
                <c:pt idx="50896" formatCode="0.00E+00">
                  <c:v>7.17324E-3</c:v>
                </c:pt>
                <c:pt idx="50897" formatCode="0.00E+00">
                  <c:v>5.9351100000000004E-3</c:v>
                </c:pt>
                <c:pt idx="50898" formatCode="0.00E+00">
                  <c:v>4.6845699999999999E-3</c:v>
                </c:pt>
                <c:pt idx="50899" formatCode="0.00E+00">
                  <c:v>3.4229299999999998E-3</c:v>
                </c:pt>
                <c:pt idx="50900" formatCode="0.00E+00">
                  <c:v>2.1514899999999998E-3</c:v>
                </c:pt>
                <c:pt idx="50901" formatCode="0.00E+00">
                  <c:v>8.7158699999999995E-4</c:v>
                </c:pt>
                <c:pt idx="50902" formatCode="0.00E+00">
                  <c:v>-4.1541700000000001E-4</c:v>
                </c:pt>
                <c:pt idx="50903" formatCode="0.00E+00">
                  <c:v>-1.7081500000000001E-3</c:v>
                </c:pt>
                <c:pt idx="50904" formatCode="0.00E+00">
                  <c:v>-3.0052400000000002E-3</c:v>
                </c:pt>
                <c:pt idx="50905" formatCode="0.00E+00">
                  <c:v>-4.30526E-3</c:v>
                </c:pt>
                <c:pt idx="50906" formatCode="0.00E+00">
                  <c:v>-5.6068100000000003E-3</c:v>
                </c:pt>
                <c:pt idx="50907" formatCode="0.00E+00">
                  <c:v>-6.9084699999999999E-3</c:v>
                </c:pt>
                <c:pt idx="50908" formatCode="0.00E+00">
                  <c:v>-8.2088100000000004E-3</c:v>
                </c:pt>
                <c:pt idx="50909" formatCode="0.00E+00">
                  <c:v>-9.50638E-3</c:v>
                </c:pt>
                <c:pt idx="50910">
                  <c:v>-1.0799700000000001E-2</c:v>
                </c:pt>
                <c:pt idx="50911">
                  <c:v>-1.2087499999999999E-2</c:v>
                </c:pt>
                <c:pt idx="50912">
                  <c:v>-1.3368100000000001E-2</c:v>
                </c:pt>
                <c:pt idx="50913">
                  <c:v>-1.4640200000000001E-2</c:v>
                </c:pt>
                <c:pt idx="50914">
                  <c:v>-1.5902300000000001E-2</c:v>
                </c:pt>
                <c:pt idx="50915">
                  <c:v>-1.7153000000000002E-2</c:v>
                </c:pt>
                <c:pt idx="50916">
                  <c:v>-1.8390799999999999E-2</c:v>
                </c:pt>
                <c:pt idx="50917">
                  <c:v>-1.9614400000000001E-2</c:v>
                </c:pt>
                <c:pt idx="50918">
                  <c:v>-2.0822400000000001E-2</c:v>
                </c:pt>
                <c:pt idx="50919">
                  <c:v>-2.20133E-2</c:v>
                </c:pt>
                <c:pt idx="50920">
                  <c:v>-2.31857E-2</c:v>
                </c:pt>
                <c:pt idx="50921">
                  <c:v>-2.43384E-2</c:v>
                </c:pt>
                <c:pt idx="50922">
                  <c:v>-2.547E-2</c:v>
                </c:pt>
                <c:pt idx="50923">
                  <c:v>-2.6579100000000001E-2</c:v>
                </c:pt>
                <c:pt idx="50924">
                  <c:v>-2.7664500000000002E-2</c:v>
                </c:pt>
                <c:pt idx="50925">
                  <c:v>-2.8724900000000001E-2</c:v>
                </c:pt>
                <c:pt idx="50926">
                  <c:v>-2.97591E-2</c:v>
                </c:pt>
                <c:pt idx="50927">
                  <c:v>-3.0765799999999999E-2</c:v>
                </c:pt>
                <c:pt idx="50928">
                  <c:v>-3.1743899999999999E-2</c:v>
                </c:pt>
                <c:pt idx="50929">
                  <c:v>-3.2692100000000002E-2</c:v>
                </c:pt>
                <c:pt idx="50930">
                  <c:v>-3.36095E-2</c:v>
                </c:pt>
                <c:pt idx="50931">
                  <c:v>-3.4494900000000002E-2</c:v>
                </c:pt>
                <c:pt idx="50932">
                  <c:v>-3.5347200000000002E-2</c:v>
                </c:pt>
                <c:pt idx="50933">
                  <c:v>-3.6165500000000003E-2</c:v>
                </c:pt>
                <c:pt idx="50934">
                  <c:v>-3.6948799999999997E-2</c:v>
                </c:pt>
                <c:pt idx="50935">
                  <c:v>-3.7696199999999999E-2</c:v>
                </c:pt>
                <c:pt idx="50936">
                  <c:v>-3.8406799999999998E-2</c:v>
                </c:pt>
                <c:pt idx="50937">
                  <c:v>-3.9079700000000002E-2</c:v>
                </c:pt>
                <c:pt idx="50938">
                  <c:v>-3.9714100000000002E-2</c:v>
                </c:pt>
                <c:pt idx="50939">
                  <c:v>-4.0309400000000002E-2</c:v>
                </c:pt>
                <c:pt idx="50940">
                  <c:v>-4.08648E-2</c:v>
                </c:pt>
                <c:pt idx="50941">
                  <c:v>-4.1379600000000002E-2</c:v>
                </c:pt>
                <c:pt idx="50942">
                  <c:v>-4.18532E-2</c:v>
                </c:pt>
                <c:pt idx="50943">
                  <c:v>-4.2285200000000002E-2</c:v>
                </c:pt>
                <c:pt idx="50944">
                  <c:v>-4.2674999999999998E-2</c:v>
                </c:pt>
                <c:pt idx="50945">
                  <c:v>-4.3022100000000001E-2</c:v>
                </c:pt>
                <c:pt idx="50946">
                  <c:v>-4.3326099999999999E-2</c:v>
                </c:pt>
                <c:pt idx="50947">
                  <c:v>-4.3586699999999999E-2</c:v>
                </c:pt>
                <c:pt idx="50948">
                  <c:v>-4.3803700000000001E-2</c:v>
                </c:pt>
                <c:pt idx="50949">
                  <c:v>-4.3976700000000001E-2</c:v>
                </c:pt>
                <c:pt idx="50950">
                  <c:v>-4.4105600000000002E-2</c:v>
                </c:pt>
                <c:pt idx="50951">
                  <c:v>-4.4190300000000002E-2</c:v>
                </c:pt>
                <c:pt idx="50952">
                  <c:v>-4.4230699999999998E-2</c:v>
                </c:pt>
                <c:pt idx="50953">
                  <c:v>-4.4226700000000001E-2</c:v>
                </c:pt>
                <c:pt idx="50954">
                  <c:v>-4.41784E-2</c:v>
                </c:pt>
                <c:pt idx="50955">
                  <c:v>-4.4085899999999997E-2</c:v>
                </c:pt>
                <c:pt idx="50956">
                  <c:v>-4.3949299999999997E-2</c:v>
                </c:pt>
                <c:pt idx="50957">
                  <c:v>-4.3768899999999999E-2</c:v>
                </c:pt>
                <c:pt idx="50958">
                  <c:v>-4.3544800000000002E-2</c:v>
                </c:pt>
                <c:pt idx="50959">
                  <c:v>-4.3277400000000001E-2</c:v>
                </c:pt>
                <c:pt idx="50960">
                  <c:v>-4.2967100000000001E-2</c:v>
                </c:pt>
                <c:pt idx="50961">
                  <c:v>-4.2614199999999998E-2</c:v>
                </c:pt>
                <c:pt idx="50962">
                  <c:v>-4.2219199999999998E-2</c:v>
                </c:pt>
                <c:pt idx="50963">
                  <c:v>-4.1782699999999999E-2</c:v>
                </c:pt>
                <c:pt idx="50964">
                  <c:v>-4.1305099999999997E-2</c:v>
                </c:pt>
                <c:pt idx="50965">
                  <c:v>-4.0787200000000003E-2</c:v>
                </c:pt>
                <c:pt idx="50966">
                  <c:v>-4.0229500000000001E-2</c:v>
                </c:pt>
                <c:pt idx="50967">
                  <c:v>-3.9632800000000003E-2</c:v>
                </c:pt>
                <c:pt idx="50968">
                  <c:v>-3.8997799999999999E-2</c:v>
                </c:pt>
                <c:pt idx="50969">
                  <c:v>-3.8325400000000003E-2</c:v>
                </c:pt>
                <c:pt idx="50970">
                  <c:v>-3.7616400000000001E-2</c:v>
                </c:pt>
                <c:pt idx="50971">
                  <c:v>-3.6871599999999997E-2</c:v>
                </c:pt>
                <c:pt idx="50972">
                  <c:v>-3.6092100000000002E-2</c:v>
                </c:pt>
                <c:pt idx="50973">
                  <c:v>-3.5278700000000003E-2</c:v>
                </c:pt>
                <c:pt idx="50974">
                  <c:v>-3.4432600000000001E-2</c:v>
                </c:pt>
                <c:pt idx="50975">
                  <c:v>-3.35547E-2</c:v>
                </c:pt>
                <c:pt idx="50976">
                  <c:v>-3.2646099999999997E-2</c:v>
                </c:pt>
                <c:pt idx="50977">
                  <c:v>-3.1707899999999997E-2</c:v>
                </c:pt>
                <c:pt idx="50978">
                  <c:v>-3.0741399999999999E-2</c:v>
                </c:pt>
                <c:pt idx="50979">
                  <c:v>-2.9747699999999998E-2</c:v>
                </c:pt>
                <c:pt idx="50980">
                  <c:v>-2.8727900000000001E-2</c:v>
                </c:pt>
                <c:pt idx="50981">
                  <c:v>-2.76834E-2</c:v>
                </c:pt>
                <c:pt idx="50982">
                  <c:v>-2.6615400000000001E-2</c:v>
                </c:pt>
                <c:pt idx="50983">
                  <c:v>-2.5525200000000001E-2</c:v>
                </c:pt>
                <c:pt idx="50984">
                  <c:v>-2.4414100000000001E-2</c:v>
                </c:pt>
                <c:pt idx="50985">
                  <c:v>-2.3283499999999999E-2</c:v>
                </c:pt>
                <c:pt idx="50986">
                  <c:v>-2.2134600000000001E-2</c:v>
                </c:pt>
                <c:pt idx="50987">
                  <c:v>-2.0969000000000002E-2</c:v>
                </c:pt>
                <c:pt idx="50988">
                  <c:v>-1.9787900000000001E-2</c:v>
                </c:pt>
                <c:pt idx="50989">
                  <c:v>-1.85927E-2</c:v>
                </c:pt>
                <c:pt idx="50990">
                  <c:v>-1.7384899999999998E-2</c:v>
                </c:pt>
                <c:pt idx="50991">
                  <c:v>-1.6165800000000001E-2</c:v>
                </c:pt>
                <c:pt idx="50992">
                  <c:v>-1.4936899999999999E-2</c:v>
                </c:pt>
                <c:pt idx="50993">
                  <c:v>-1.36997E-2</c:v>
                </c:pt>
                <c:pt idx="50994">
                  <c:v>-1.24555E-2</c:v>
                </c:pt>
                <c:pt idx="50995">
                  <c:v>-1.1205700000000001E-2</c:v>
                </c:pt>
                <c:pt idx="50996" formatCode="0.00E+00">
                  <c:v>-9.9519199999999995E-3</c:v>
                </c:pt>
                <c:pt idx="50997" formatCode="0.00E+00">
                  <c:v>-8.6954200000000006E-3</c:v>
                </c:pt>
                <c:pt idx="50998" formatCode="0.00E+00">
                  <c:v>-7.4376700000000004E-3</c:v>
                </c:pt>
                <c:pt idx="50999" formatCode="0.00E+00">
                  <c:v>-6.1800800000000001E-3</c:v>
                </c:pt>
                <c:pt idx="51000" formatCode="0.00E+00">
                  <c:v>-4.9240600000000001E-3</c:v>
                </c:pt>
                <c:pt idx="51001" formatCode="0.00E+00">
                  <c:v>-3.6709899999999998E-3</c:v>
                </c:pt>
                <c:pt idx="51002" formatCode="0.00E+00">
                  <c:v>-2.4222599999999999E-3</c:v>
                </c:pt>
                <c:pt idx="51003" formatCode="0.00E+00">
                  <c:v>-1.17924E-3</c:v>
                </c:pt>
                <c:pt idx="51004" formatCode="0.00E+00">
                  <c:v>5.6731200000000003E-5</c:v>
                </c:pt>
                <c:pt idx="51005" formatCode="0.00E+00">
                  <c:v>1.28432E-3</c:v>
                </c:pt>
                <c:pt idx="51006" formatCode="0.00E+00">
                  <c:v>2.5022199999999999E-3</c:v>
                </c:pt>
                <c:pt idx="51007" formatCode="0.00E+00">
                  <c:v>3.7091300000000002E-3</c:v>
                </c:pt>
                <c:pt idx="51008" formatCode="0.00E+00">
                  <c:v>4.9037999999999998E-3</c:v>
                </c:pt>
                <c:pt idx="51009" formatCode="0.00E+00">
                  <c:v>6.0849800000000002E-3</c:v>
                </c:pt>
                <c:pt idx="51010" formatCode="0.00E+00">
                  <c:v>7.2514600000000004E-3</c:v>
                </c:pt>
                <c:pt idx="51011" formatCode="0.00E+00">
                  <c:v>8.4020499999999994E-3</c:v>
                </c:pt>
                <c:pt idx="51012" formatCode="0.00E+00">
                  <c:v>9.5356E-3</c:v>
                </c:pt>
                <c:pt idx="51013">
                  <c:v>1.0651000000000001E-2</c:v>
                </c:pt>
                <c:pt idx="51014">
                  <c:v>1.17471E-2</c:v>
                </c:pt>
                <c:pt idx="51015">
                  <c:v>1.28229E-2</c:v>
                </c:pt>
                <c:pt idx="51016">
                  <c:v>1.38774E-2</c:v>
                </c:pt>
                <c:pt idx="51017">
                  <c:v>1.4909499999999999E-2</c:v>
                </c:pt>
                <c:pt idx="51018">
                  <c:v>1.5918399999999999E-2</c:v>
                </c:pt>
                <c:pt idx="51019">
                  <c:v>1.6903000000000001E-2</c:v>
                </c:pt>
                <c:pt idx="51020">
                  <c:v>1.7862599999999999E-2</c:v>
                </c:pt>
                <c:pt idx="51021">
                  <c:v>1.8796299999999998E-2</c:v>
                </c:pt>
                <c:pt idx="51022">
                  <c:v>1.97033E-2</c:v>
                </c:pt>
                <c:pt idx="51023">
                  <c:v>2.0582900000000001E-2</c:v>
                </c:pt>
                <c:pt idx="51024">
                  <c:v>2.14343E-2</c:v>
                </c:pt>
                <c:pt idx="51025">
                  <c:v>2.22569E-2</c:v>
                </c:pt>
                <c:pt idx="51026">
                  <c:v>2.30501E-2</c:v>
                </c:pt>
                <c:pt idx="51027">
                  <c:v>2.3813299999999999E-2</c:v>
                </c:pt>
                <c:pt idx="51028">
                  <c:v>2.4545899999999999E-2</c:v>
                </c:pt>
                <c:pt idx="51029">
                  <c:v>2.5247499999999999E-2</c:v>
                </c:pt>
                <c:pt idx="51030">
                  <c:v>2.5917699999999998E-2</c:v>
                </c:pt>
                <c:pt idx="51031">
                  <c:v>2.6556E-2</c:v>
                </c:pt>
                <c:pt idx="51032">
                  <c:v>2.7162100000000002E-2</c:v>
                </c:pt>
                <c:pt idx="51033">
                  <c:v>2.7735699999999999E-2</c:v>
                </c:pt>
                <c:pt idx="51034">
                  <c:v>2.82765E-2</c:v>
                </c:pt>
                <c:pt idx="51035">
                  <c:v>2.8784400000000002E-2</c:v>
                </c:pt>
                <c:pt idx="51036">
                  <c:v>2.92591E-2</c:v>
                </c:pt>
                <c:pt idx="51037">
                  <c:v>2.9700600000000001E-2</c:v>
                </c:pt>
                <c:pt idx="51038">
                  <c:v>3.0108699999999999E-2</c:v>
                </c:pt>
                <c:pt idx="51039">
                  <c:v>3.04835E-2</c:v>
                </c:pt>
                <c:pt idx="51040">
                  <c:v>3.0824899999999999E-2</c:v>
                </c:pt>
                <c:pt idx="51041">
                  <c:v>3.1133000000000001E-2</c:v>
                </c:pt>
                <c:pt idx="51042">
                  <c:v>3.1407900000000002E-2</c:v>
                </c:pt>
                <c:pt idx="51043">
                  <c:v>3.1649799999999999E-2</c:v>
                </c:pt>
                <c:pt idx="51044">
                  <c:v>3.18588E-2</c:v>
                </c:pt>
                <c:pt idx="51045">
                  <c:v>3.20352E-2</c:v>
                </c:pt>
                <c:pt idx="51046">
                  <c:v>3.2179199999999998E-2</c:v>
                </c:pt>
                <c:pt idx="51047">
                  <c:v>3.2291199999999999E-2</c:v>
                </c:pt>
                <c:pt idx="51048">
                  <c:v>3.2371400000000002E-2</c:v>
                </c:pt>
                <c:pt idx="51049">
                  <c:v>3.2420299999999999E-2</c:v>
                </c:pt>
                <c:pt idx="51050">
                  <c:v>3.2438300000000003E-2</c:v>
                </c:pt>
                <c:pt idx="51051">
                  <c:v>3.2425900000000001E-2</c:v>
                </c:pt>
                <c:pt idx="51052">
                  <c:v>3.2383500000000003E-2</c:v>
                </c:pt>
                <c:pt idx="51053">
                  <c:v>3.2311600000000003E-2</c:v>
                </c:pt>
                <c:pt idx="51054">
                  <c:v>3.2210799999999998E-2</c:v>
                </c:pt>
                <c:pt idx="51055">
                  <c:v>3.2081800000000001E-2</c:v>
                </c:pt>
                <c:pt idx="51056">
                  <c:v>3.1925000000000002E-2</c:v>
                </c:pt>
                <c:pt idx="51057">
                  <c:v>3.1741199999999997E-2</c:v>
                </c:pt>
                <c:pt idx="51058">
                  <c:v>3.1531000000000003E-2</c:v>
                </c:pt>
                <c:pt idx="51059">
                  <c:v>3.1295099999999999E-2</c:v>
                </c:pt>
                <c:pt idx="51060">
                  <c:v>3.1034300000000001E-2</c:v>
                </c:pt>
                <c:pt idx="51061">
                  <c:v>3.0749200000000001E-2</c:v>
                </c:pt>
                <c:pt idx="51062">
                  <c:v>3.0440700000000001E-2</c:v>
                </c:pt>
                <c:pt idx="51063">
                  <c:v>3.0109400000000001E-2</c:v>
                </c:pt>
                <c:pt idx="51064">
                  <c:v>2.9756299999999999E-2</c:v>
                </c:pt>
                <c:pt idx="51065">
                  <c:v>2.9382100000000001E-2</c:v>
                </c:pt>
                <c:pt idx="51066">
                  <c:v>2.8987700000000002E-2</c:v>
                </c:pt>
                <c:pt idx="51067">
                  <c:v>2.85738E-2</c:v>
                </c:pt>
                <c:pt idx="51068">
                  <c:v>2.81414E-2</c:v>
                </c:pt>
                <c:pt idx="51069">
                  <c:v>2.7691299999999999E-2</c:v>
                </c:pt>
                <c:pt idx="51070">
                  <c:v>2.7224399999999999E-2</c:v>
                </c:pt>
                <c:pt idx="51071">
                  <c:v>2.6741600000000001E-2</c:v>
                </c:pt>
                <c:pt idx="51072">
                  <c:v>2.6243599999999999E-2</c:v>
                </c:pt>
                <c:pt idx="51073">
                  <c:v>2.57316E-2</c:v>
                </c:pt>
                <c:pt idx="51074">
                  <c:v>2.5206200000000002E-2</c:v>
                </c:pt>
                <c:pt idx="51075">
                  <c:v>2.46684E-2</c:v>
                </c:pt>
                <c:pt idx="51076">
                  <c:v>2.41192E-2</c:v>
                </c:pt>
                <c:pt idx="51077">
                  <c:v>2.3559299999999998E-2</c:v>
                </c:pt>
                <c:pt idx="51078">
                  <c:v>2.2989699999999998E-2</c:v>
                </c:pt>
                <c:pt idx="51079">
                  <c:v>2.2411199999999999E-2</c:v>
                </c:pt>
                <c:pt idx="51080">
                  <c:v>2.1824799999999998E-2</c:v>
                </c:pt>
                <c:pt idx="51081">
                  <c:v>2.1231199999999999E-2</c:v>
                </c:pt>
                <c:pt idx="51082">
                  <c:v>2.0631400000000001E-2</c:v>
                </c:pt>
                <c:pt idx="51083">
                  <c:v>2.0026100000000002E-2</c:v>
                </c:pt>
                <c:pt idx="51084">
                  <c:v>1.9416200000000002E-2</c:v>
                </c:pt>
                <c:pt idx="51085">
                  <c:v>1.88025E-2</c:v>
                </c:pt>
                <c:pt idx="51086">
                  <c:v>1.8185900000000001E-2</c:v>
                </c:pt>
                <c:pt idx="51087">
                  <c:v>1.7566999999999999E-2</c:v>
                </c:pt>
                <c:pt idx="51088">
                  <c:v>1.6946699999999999E-2</c:v>
                </c:pt>
                <c:pt idx="51089">
                  <c:v>1.6325800000000001E-2</c:v>
                </c:pt>
                <c:pt idx="51090">
                  <c:v>1.5704800000000001E-2</c:v>
                </c:pt>
                <c:pt idx="51091">
                  <c:v>1.5084699999999999E-2</c:v>
                </c:pt>
                <c:pt idx="51092">
                  <c:v>1.44659E-2</c:v>
                </c:pt>
                <c:pt idx="51093">
                  <c:v>1.38493E-2</c:v>
                </c:pt>
                <c:pt idx="51094">
                  <c:v>1.3235500000000001E-2</c:v>
                </c:pt>
                <c:pt idx="51095">
                  <c:v>1.2625000000000001E-2</c:v>
                </c:pt>
                <c:pt idx="51096">
                  <c:v>1.20185E-2</c:v>
                </c:pt>
                <c:pt idx="51097">
                  <c:v>1.14165E-2</c:v>
                </c:pt>
                <c:pt idx="51098">
                  <c:v>1.08196E-2</c:v>
                </c:pt>
                <c:pt idx="51099">
                  <c:v>1.0228299999999999E-2</c:v>
                </c:pt>
                <c:pt idx="51100" formatCode="0.00E+00">
                  <c:v>9.6431299999999998E-3</c:v>
                </c:pt>
                <c:pt idx="51101" formatCode="0.00E+00">
                  <c:v>9.0644999999999996E-3</c:v>
                </c:pt>
                <c:pt idx="51102" formatCode="0.00E+00">
                  <c:v>8.4928699999999996E-3</c:v>
                </c:pt>
                <c:pt idx="51103" formatCode="0.00E+00">
                  <c:v>7.9286300000000007E-3</c:v>
                </c:pt>
                <c:pt idx="51104" formatCode="0.00E+00">
                  <c:v>7.3721899999999998E-3</c:v>
                </c:pt>
                <c:pt idx="51105" formatCode="0.00E+00">
                  <c:v>6.8238700000000001E-3</c:v>
                </c:pt>
                <c:pt idx="51106" formatCode="0.00E+00">
                  <c:v>6.2840200000000004E-3</c:v>
                </c:pt>
                <c:pt idx="51107" formatCode="0.00E+00">
                  <c:v>5.7529199999999999E-3</c:v>
                </c:pt>
                <c:pt idx="51108" formatCode="0.00E+00">
                  <c:v>5.2308299999999997E-3</c:v>
                </c:pt>
                <c:pt idx="51109" formatCode="0.00E+00">
                  <c:v>4.718E-3</c:v>
                </c:pt>
                <c:pt idx="51110" formatCode="0.00E+00">
                  <c:v>4.2146299999999996E-3</c:v>
                </c:pt>
                <c:pt idx="51111" formatCode="0.00E+00">
                  <c:v>3.72091E-3</c:v>
                </c:pt>
                <c:pt idx="51112" formatCode="0.00E+00">
                  <c:v>3.23697E-3</c:v>
                </c:pt>
                <c:pt idx="51113" formatCode="0.00E+00">
                  <c:v>2.7629600000000001E-3</c:v>
                </c:pt>
                <c:pt idx="51114" formatCode="0.00E+00">
                  <c:v>2.2989500000000001E-3</c:v>
                </c:pt>
                <c:pt idx="51115" formatCode="0.00E+00">
                  <c:v>1.8450300000000001E-3</c:v>
                </c:pt>
                <c:pt idx="51116" formatCode="0.00E+00">
                  <c:v>1.4012300000000001E-3</c:v>
                </c:pt>
                <c:pt idx="51117" formatCode="0.00E+00">
                  <c:v>9.67559E-4</c:v>
                </c:pt>
                <c:pt idx="51118" formatCode="0.00E+00">
                  <c:v>5.4401899999999997E-4</c:v>
                </c:pt>
                <c:pt idx="51119" formatCode="0.00E+00">
                  <c:v>1.30569E-4</c:v>
                </c:pt>
                <c:pt idx="51120" formatCode="0.00E+00">
                  <c:v>-2.7285100000000001E-4</c:v>
                </c:pt>
                <c:pt idx="51121" formatCode="0.00E+00">
                  <c:v>-6.6632699999999998E-4</c:v>
                </c:pt>
                <c:pt idx="51122" formatCode="0.00E+00">
                  <c:v>-1.0499699999999999E-3</c:v>
                </c:pt>
                <c:pt idx="51123" formatCode="0.00E+00">
                  <c:v>-1.4239000000000001E-3</c:v>
                </c:pt>
                <c:pt idx="51124" formatCode="0.00E+00">
                  <c:v>-1.7882799999999999E-3</c:v>
                </c:pt>
                <c:pt idx="51125" formatCode="0.00E+00">
                  <c:v>-2.1432700000000001E-3</c:v>
                </c:pt>
                <c:pt idx="51126" formatCode="0.00E+00">
                  <c:v>-2.4890799999999999E-3</c:v>
                </c:pt>
                <c:pt idx="51127" formatCode="0.00E+00">
                  <c:v>-2.8259100000000001E-3</c:v>
                </c:pt>
                <c:pt idx="51128" formatCode="0.00E+00">
                  <c:v>-3.1539799999999998E-3</c:v>
                </c:pt>
                <c:pt idx="51129" formatCode="0.00E+00">
                  <c:v>-3.4735600000000001E-3</c:v>
                </c:pt>
                <c:pt idx="51130" formatCode="0.00E+00">
                  <c:v>-3.78489E-3</c:v>
                </c:pt>
                <c:pt idx="51131" formatCode="0.00E+00">
                  <c:v>-4.0882599999999998E-3</c:v>
                </c:pt>
                <c:pt idx="51132" formatCode="0.00E+00">
                  <c:v>-4.3839600000000001E-3</c:v>
                </c:pt>
                <c:pt idx="51133" formatCode="0.00E+00">
                  <c:v>-4.67229E-3</c:v>
                </c:pt>
                <c:pt idx="51134" formatCode="0.00E+00">
                  <c:v>-4.9535600000000001E-3</c:v>
                </c:pt>
                <c:pt idx="51135" formatCode="0.00E+00">
                  <c:v>-5.2281000000000003E-3</c:v>
                </c:pt>
                <c:pt idx="51136" formatCode="0.00E+00">
                  <c:v>-5.4962500000000003E-3</c:v>
                </c:pt>
                <c:pt idx="51137" formatCode="0.00E+00">
                  <c:v>-5.7583499999999998E-3</c:v>
                </c:pt>
                <c:pt idx="51138" formatCode="0.00E+00">
                  <c:v>-6.0147500000000001E-3</c:v>
                </c:pt>
                <c:pt idx="51139" formatCode="0.00E+00">
                  <c:v>-6.2657900000000002E-3</c:v>
                </c:pt>
                <c:pt idx="51140" formatCode="0.00E+00">
                  <c:v>-6.5118600000000004E-3</c:v>
                </c:pt>
                <c:pt idx="51141" formatCode="0.00E+00">
                  <c:v>-6.7532900000000003E-3</c:v>
                </c:pt>
                <c:pt idx="51142" formatCode="0.00E+00">
                  <c:v>-6.9904700000000004E-3</c:v>
                </c:pt>
                <c:pt idx="51143" formatCode="0.00E+00">
                  <c:v>-7.2237600000000001E-3</c:v>
                </c:pt>
                <c:pt idx="51144" formatCode="0.00E+00">
                  <c:v>-7.4535199999999999E-3</c:v>
                </c:pt>
                <c:pt idx="51145" formatCode="0.00E+00">
                  <c:v>-7.6801100000000004E-3</c:v>
                </c:pt>
                <c:pt idx="51146" formatCode="0.00E+00">
                  <c:v>-7.9039100000000001E-3</c:v>
                </c:pt>
                <c:pt idx="51147" formatCode="0.00E+00">
                  <c:v>-8.1252600000000005E-3</c:v>
                </c:pt>
                <c:pt idx="51148" formatCode="0.00E+00">
                  <c:v>-8.3445299999999993E-3</c:v>
                </c:pt>
                <c:pt idx="51149" formatCode="0.00E+00">
                  <c:v>-8.5620499999999999E-3</c:v>
                </c:pt>
                <c:pt idx="51150" formatCode="0.00E+00">
                  <c:v>-8.7781700000000001E-3</c:v>
                </c:pt>
                <c:pt idx="51151" formatCode="0.00E+00">
                  <c:v>-8.9932099999999997E-3</c:v>
                </c:pt>
                <c:pt idx="51152" formatCode="0.00E+00">
                  <c:v>-9.2075000000000004E-3</c:v>
                </c:pt>
                <c:pt idx="51153" formatCode="0.00E+00">
                  <c:v>-9.4213600000000002E-3</c:v>
                </c:pt>
                <c:pt idx="51154" formatCode="0.00E+00">
                  <c:v>-9.6350700000000008E-3</c:v>
                </c:pt>
                <c:pt idx="51155" formatCode="0.00E+00">
                  <c:v>-9.8489300000000005E-3</c:v>
                </c:pt>
                <c:pt idx="51156">
                  <c:v>-1.00632E-2</c:v>
                </c:pt>
                <c:pt idx="51157">
                  <c:v>-1.0278199999999999E-2</c:v>
                </c:pt>
                <c:pt idx="51158">
                  <c:v>-1.0494099999999999E-2</c:v>
                </c:pt>
                <c:pt idx="51159">
                  <c:v>-1.0711099999999999E-2</c:v>
                </c:pt>
                <c:pt idx="51160">
                  <c:v>-1.09295E-2</c:v>
                </c:pt>
                <c:pt idx="51161">
                  <c:v>-1.11495E-2</c:v>
                </c:pt>
                <c:pt idx="51162">
                  <c:v>-1.13712E-2</c:v>
                </c:pt>
                <c:pt idx="51163">
                  <c:v>-1.1594800000000001E-2</c:v>
                </c:pt>
                <c:pt idx="51164">
                  <c:v>-1.18204E-2</c:v>
                </c:pt>
                <c:pt idx="51165">
                  <c:v>-1.20482E-2</c:v>
                </c:pt>
                <c:pt idx="51166">
                  <c:v>-1.22782E-2</c:v>
                </c:pt>
                <c:pt idx="51167">
                  <c:v>-1.2510500000000001E-2</c:v>
                </c:pt>
                <c:pt idx="51168">
                  <c:v>-1.27452E-2</c:v>
                </c:pt>
                <c:pt idx="51169">
                  <c:v>-1.29823E-2</c:v>
                </c:pt>
                <c:pt idx="51170">
                  <c:v>-1.3221800000000001E-2</c:v>
                </c:pt>
                <c:pt idx="51171">
                  <c:v>-1.34637E-2</c:v>
                </c:pt>
                <c:pt idx="51172">
                  <c:v>-1.37079E-2</c:v>
                </c:pt>
                <c:pt idx="51173">
                  <c:v>-1.39544E-2</c:v>
                </c:pt>
                <c:pt idx="51174">
                  <c:v>-1.4203199999999999E-2</c:v>
                </c:pt>
                <c:pt idx="51175">
                  <c:v>-1.4454E-2</c:v>
                </c:pt>
                <c:pt idx="51176">
                  <c:v>-1.4706800000000001E-2</c:v>
                </c:pt>
                <c:pt idx="51177">
                  <c:v>-1.4961500000000001E-2</c:v>
                </c:pt>
                <c:pt idx="51178">
                  <c:v>-1.5217700000000001E-2</c:v>
                </c:pt>
                <c:pt idx="51179">
                  <c:v>-1.54755E-2</c:v>
                </c:pt>
                <c:pt idx="51180">
                  <c:v>-1.5734399999999999E-2</c:v>
                </c:pt>
                <c:pt idx="51181">
                  <c:v>-1.5994299999999999E-2</c:v>
                </c:pt>
                <c:pt idx="51182">
                  <c:v>-1.6254899999999999E-2</c:v>
                </c:pt>
                <c:pt idx="51183">
                  <c:v>-1.65159E-2</c:v>
                </c:pt>
                <c:pt idx="51184">
                  <c:v>-1.67771E-2</c:v>
                </c:pt>
                <c:pt idx="51185">
                  <c:v>-1.7038000000000001E-2</c:v>
                </c:pt>
                <c:pt idx="51186">
                  <c:v>-1.7298299999999999E-2</c:v>
                </c:pt>
                <c:pt idx="51187">
                  <c:v>-1.7557699999999999E-2</c:v>
                </c:pt>
                <c:pt idx="51188">
                  <c:v>-1.78157E-2</c:v>
                </c:pt>
                <c:pt idx="51189">
                  <c:v>-1.8072000000000001E-2</c:v>
                </c:pt>
                <c:pt idx="51190">
                  <c:v>-1.8326100000000001E-2</c:v>
                </c:pt>
                <c:pt idx="51191">
                  <c:v>-1.85776E-2</c:v>
                </c:pt>
                <c:pt idx="51192">
                  <c:v>-1.8825999999999999E-2</c:v>
                </c:pt>
                <c:pt idx="51193">
                  <c:v>-1.9070899999999998E-2</c:v>
                </c:pt>
                <c:pt idx="51194">
                  <c:v>-1.9311700000000001E-2</c:v>
                </c:pt>
                <c:pt idx="51195">
                  <c:v>-1.9547999999999999E-2</c:v>
                </c:pt>
                <c:pt idx="51196">
                  <c:v>-1.97792E-2</c:v>
                </c:pt>
                <c:pt idx="51197">
                  <c:v>-2.00048E-2</c:v>
                </c:pt>
                <c:pt idx="51198">
                  <c:v>-2.0224300000000001E-2</c:v>
                </c:pt>
                <c:pt idx="51199">
                  <c:v>-2.04371E-2</c:v>
                </c:pt>
                <c:pt idx="51200">
                  <c:v>-2.0642799999999999E-2</c:v>
                </c:pt>
                <c:pt idx="51201">
                  <c:v>-2.0840600000000001E-2</c:v>
                </c:pt>
                <c:pt idx="51202">
                  <c:v>-2.103E-2</c:v>
                </c:pt>
                <c:pt idx="51203">
                  <c:v>-2.12106E-2</c:v>
                </c:pt>
                <c:pt idx="51204">
                  <c:v>-2.1381600000000001E-2</c:v>
                </c:pt>
                <c:pt idx="51205">
                  <c:v>-2.1542599999999999E-2</c:v>
                </c:pt>
                <c:pt idx="51206">
                  <c:v>-2.1692900000000001E-2</c:v>
                </c:pt>
                <c:pt idx="51207">
                  <c:v>-2.1831900000000001E-2</c:v>
                </c:pt>
                <c:pt idx="51208">
                  <c:v>-2.1959200000000002E-2</c:v>
                </c:pt>
                <c:pt idx="51209">
                  <c:v>-2.2074099999999999E-2</c:v>
                </c:pt>
                <c:pt idx="51210">
                  <c:v>-2.2176000000000001E-2</c:v>
                </c:pt>
                <c:pt idx="51211">
                  <c:v>-2.22644E-2</c:v>
                </c:pt>
                <c:pt idx="51212">
                  <c:v>-2.23387E-2</c:v>
                </c:pt>
                <c:pt idx="51213">
                  <c:v>-2.2398399999999999E-2</c:v>
                </c:pt>
                <c:pt idx="51214">
                  <c:v>-2.2443000000000001E-2</c:v>
                </c:pt>
                <c:pt idx="51215">
                  <c:v>-2.24718E-2</c:v>
                </c:pt>
                <c:pt idx="51216">
                  <c:v>-2.2484500000000001E-2</c:v>
                </c:pt>
                <c:pt idx="51217">
                  <c:v>-2.2480400000000001E-2</c:v>
                </c:pt>
                <c:pt idx="51218">
                  <c:v>-2.2459099999999999E-2</c:v>
                </c:pt>
                <c:pt idx="51219">
                  <c:v>-2.2420200000000001E-2</c:v>
                </c:pt>
                <c:pt idx="51220">
                  <c:v>-2.23631E-2</c:v>
                </c:pt>
                <c:pt idx="51221">
                  <c:v>-2.2287399999999999E-2</c:v>
                </c:pt>
                <c:pt idx="51222">
                  <c:v>-2.2192799999999999E-2</c:v>
                </c:pt>
                <c:pt idx="51223">
                  <c:v>-2.20787E-2</c:v>
                </c:pt>
                <c:pt idx="51224">
                  <c:v>-2.19449E-2</c:v>
                </c:pt>
                <c:pt idx="51225">
                  <c:v>-2.1791000000000001E-2</c:v>
                </c:pt>
                <c:pt idx="51226">
                  <c:v>-2.16166E-2</c:v>
                </c:pt>
                <c:pt idx="51227">
                  <c:v>-2.14214E-2</c:v>
                </c:pt>
                <c:pt idx="51228">
                  <c:v>-2.12052E-2</c:v>
                </c:pt>
                <c:pt idx="51229">
                  <c:v>-2.0967599999999999E-2</c:v>
                </c:pt>
                <c:pt idx="51230">
                  <c:v>-2.0708600000000001E-2</c:v>
                </c:pt>
                <c:pt idx="51231">
                  <c:v>-2.0427799999999999E-2</c:v>
                </c:pt>
                <c:pt idx="51232">
                  <c:v>-2.01251E-2</c:v>
                </c:pt>
                <c:pt idx="51233">
                  <c:v>-1.9800399999999999E-2</c:v>
                </c:pt>
                <c:pt idx="51234">
                  <c:v>-1.9453600000000001E-2</c:v>
                </c:pt>
                <c:pt idx="51235">
                  <c:v>-1.9084500000000001E-2</c:v>
                </c:pt>
                <c:pt idx="51236">
                  <c:v>-1.8693100000000001E-2</c:v>
                </c:pt>
                <c:pt idx="51237">
                  <c:v>-1.8279500000000001E-2</c:v>
                </c:pt>
                <c:pt idx="51238">
                  <c:v>-1.7843500000000002E-2</c:v>
                </c:pt>
                <c:pt idx="51239">
                  <c:v>-1.7385399999999999E-2</c:v>
                </c:pt>
                <c:pt idx="51240">
                  <c:v>-1.6905199999999999E-2</c:v>
                </c:pt>
                <c:pt idx="51241">
                  <c:v>-1.6402900000000002E-2</c:v>
                </c:pt>
                <c:pt idx="51242">
                  <c:v>-1.5878799999999998E-2</c:v>
                </c:pt>
                <c:pt idx="51243">
                  <c:v>-1.5332999999999999E-2</c:v>
                </c:pt>
                <c:pt idx="51244">
                  <c:v>-1.4765800000000001E-2</c:v>
                </c:pt>
                <c:pt idx="51245">
                  <c:v>-1.41774E-2</c:v>
                </c:pt>
                <c:pt idx="51246">
                  <c:v>-1.3568200000000001E-2</c:v>
                </c:pt>
                <c:pt idx="51247">
                  <c:v>-1.2938399999999999E-2</c:v>
                </c:pt>
                <c:pt idx="51248">
                  <c:v>-1.22884E-2</c:v>
                </c:pt>
                <c:pt idx="51249">
                  <c:v>-1.16186E-2</c:v>
                </c:pt>
                <c:pt idx="51250">
                  <c:v>-1.09295E-2</c:v>
                </c:pt>
                <c:pt idx="51251">
                  <c:v>-1.02215E-2</c:v>
                </c:pt>
                <c:pt idx="51252" formatCode="0.00E+00">
                  <c:v>-9.4951600000000008E-3</c:v>
                </c:pt>
                <c:pt idx="51253" formatCode="0.00E+00">
                  <c:v>-8.7509600000000003E-3</c:v>
                </c:pt>
                <c:pt idx="51254" formatCode="0.00E+00">
                  <c:v>-7.9894900000000001E-3</c:v>
                </c:pt>
                <c:pt idx="51255" formatCode="0.00E+00">
                  <c:v>-7.2113699999999999E-3</c:v>
                </c:pt>
                <c:pt idx="51256" formatCode="0.00E+00">
                  <c:v>-6.4172099999999996E-3</c:v>
                </c:pt>
                <c:pt idx="51257" formatCode="0.00E+00">
                  <c:v>-5.6076900000000002E-3</c:v>
                </c:pt>
                <c:pt idx="51258" formatCode="0.00E+00">
                  <c:v>-4.7835100000000004E-3</c:v>
                </c:pt>
                <c:pt idx="51259" formatCode="0.00E+00">
                  <c:v>-3.94539E-3</c:v>
                </c:pt>
                <c:pt idx="51260" formatCode="0.00E+00">
                  <c:v>-3.0940999999999998E-3</c:v>
                </c:pt>
                <c:pt idx="51261" formatCode="0.00E+00">
                  <c:v>-2.2304099999999999E-3</c:v>
                </c:pt>
                <c:pt idx="51262" formatCode="0.00E+00">
                  <c:v>-1.3551399999999999E-3</c:v>
                </c:pt>
                <c:pt idx="51263" formatCode="0.00E+00">
                  <c:v>-4.6913100000000002E-4</c:v>
                </c:pt>
                <c:pt idx="51264" formatCode="0.00E+00">
                  <c:v>4.2675299999999998E-4</c:v>
                </c:pt>
                <c:pt idx="51265" formatCode="0.00E+00">
                  <c:v>1.3316199999999999E-3</c:v>
                </c:pt>
                <c:pt idx="51266" formatCode="0.00E+00">
                  <c:v>2.24456E-3</c:v>
                </c:pt>
                <c:pt idx="51267" formatCode="0.00E+00">
                  <c:v>3.1646399999999998E-3</c:v>
                </c:pt>
                <c:pt idx="51268" formatCode="0.00E+00">
                  <c:v>4.0908999999999997E-3</c:v>
                </c:pt>
                <c:pt idx="51269" formatCode="0.00E+00">
                  <c:v>5.02237E-3</c:v>
                </c:pt>
                <c:pt idx="51270" formatCode="0.00E+00">
                  <c:v>5.9580400000000004E-3</c:v>
                </c:pt>
                <c:pt idx="51271" formatCode="0.00E+00">
                  <c:v>6.89692E-3</c:v>
                </c:pt>
                <c:pt idx="51272" formatCode="0.00E+00">
                  <c:v>7.8379599999999997E-3</c:v>
                </c:pt>
                <c:pt idx="51273" formatCode="0.00E+00">
                  <c:v>8.7801400000000005E-3</c:v>
                </c:pt>
                <c:pt idx="51274" formatCode="0.00E+00">
                  <c:v>9.7223899999999992E-3</c:v>
                </c:pt>
                <c:pt idx="51275">
                  <c:v>1.0663600000000001E-2</c:v>
                </c:pt>
                <c:pt idx="51276">
                  <c:v>1.16028E-2</c:v>
                </c:pt>
                <c:pt idx="51277">
                  <c:v>1.25389E-2</c:v>
                </c:pt>
                <c:pt idx="51278">
                  <c:v>1.34707E-2</c:v>
                </c:pt>
                <c:pt idx="51279">
                  <c:v>1.4397099999999999E-2</c:v>
                </c:pt>
                <c:pt idx="51280">
                  <c:v>1.53172E-2</c:v>
                </c:pt>
                <c:pt idx="51281">
                  <c:v>1.62296E-2</c:v>
                </c:pt>
                <c:pt idx="51282">
                  <c:v>1.7133499999999999E-2</c:v>
                </c:pt>
                <c:pt idx="51283">
                  <c:v>1.8027499999999998E-2</c:v>
                </c:pt>
                <c:pt idx="51284">
                  <c:v>1.8910799999999998E-2</c:v>
                </c:pt>
                <c:pt idx="51285">
                  <c:v>1.97821E-2</c:v>
                </c:pt>
                <c:pt idx="51286">
                  <c:v>2.06403E-2</c:v>
                </c:pt>
                <c:pt idx="51287">
                  <c:v>2.14845E-2</c:v>
                </c:pt>
                <c:pt idx="51288">
                  <c:v>2.2313400000000001E-2</c:v>
                </c:pt>
                <c:pt idx="51289">
                  <c:v>2.31261E-2</c:v>
                </c:pt>
                <c:pt idx="51290">
                  <c:v>2.3921600000000001E-2</c:v>
                </c:pt>
                <c:pt idx="51291">
                  <c:v>2.4698600000000001E-2</c:v>
                </c:pt>
                <c:pt idx="51292">
                  <c:v>2.5456400000000001E-2</c:v>
                </c:pt>
                <c:pt idx="51293">
                  <c:v>2.61938E-2</c:v>
                </c:pt>
                <c:pt idx="51294">
                  <c:v>2.6909800000000001E-2</c:v>
                </c:pt>
                <c:pt idx="51295">
                  <c:v>2.7603599999999999E-2</c:v>
                </c:pt>
                <c:pt idx="51296">
                  <c:v>2.82741E-2</c:v>
                </c:pt>
                <c:pt idx="51297">
                  <c:v>2.8920399999999999E-2</c:v>
                </c:pt>
                <c:pt idx="51298">
                  <c:v>2.9541700000000001E-2</c:v>
                </c:pt>
                <c:pt idx="51299">
                  <c:v>3.01371E-2</c:v>
                </c:pt>
                <c:pt idx="51300">
                  <c:v>3.0705699999999999E-2</c:v>
                </c:pt>
                <c:pt idx="51301">
                  <c:v>3.1246800000000002E-2</c:v>
                </c:pt>
                <c:pt idx="51302">
                  <c:v>3.1759500000000003E-2</c:v>
                </c:pt>
                <c:pt idx="51303">
                  <c:v>3.22432E-2</c:v>
                </c:pt>
                <c:pt idx="51304">
                  <c:v>3.2696999999999997E-2</c:v>
                </c:pt>
                <c:pt idx="51305">
                  <c:v>3.3120299999999998E-2</c:v>
                </c:pt>
                <c:pt idx="51306">
                  <c:v>3.3512500000000001E-2</c:v>
                </c:pt>
                <c:pt idx="51307">
                  <c:v>3.3873E-2</c:v>
                </c:pt>
                <c:pt idx="51308">
                  <c:v>3.4201099999999998E-2</c:v>
                </c:pt>
                <c:pt idx="51309">
                  <c:v>3.4496400000000003E-2</c:v>
                </c:pt>
                <c:pt idx="51310">
                  <c:v>3.4758400000000002E-2</c:v>
                </c:pt>
                <c:pt idx="51311">
                  <c:v>3.4986499999999997E-2</c:v>
                </c:pt>
                <c:pt idx="51312">
                  <c:v>3.5180400000000001E-2</c:v>
                </c:pt>
                <c:pt idx="51313">
                  <c:v>3.5339799999999998E-2</c:v>
                </c:pt>
                <c:pt idx="51314">
                  <c:v>3.5464200000000001E-2</c:v>
                </c:pt>
                <c:pt idx="51315">
                  <c:v>3.5553399999999999E-2</c:v>
                </c:pt>
                <c:pt idx="51316">
                  <c:v>3.5607100000000003E-2</c:v>
                </c:pt>
                <c:pt idx="51317">
                  <c:v>3.5625200000000003E-2</c:v>
                </c:pt>
                <c:pt idx="51318">
                  <c:v>3.5607399999999997E-2</c:v>
                </c:pt>
                <c:pt idx="51319">
                  <c:v>3.5553800000000003E-2</c:v>
                </c:pt>
                <c:pt idx="51320">
                  <c:v>3.5464200000000001E-2</c:v>
                </c:pt>
                <c:pt idx="51321">
                  <c:v>3.5338500000000002E-2</c:v>
                </c:pt>
                <c:pt idx="51322">
                  <c:v>3.5176899999999997E-2</c:v>
                </c:pt>
                <c:pt idx="51323">
                  <c:v>3.4979299999999998E-2</c:v>
                </c:pt>
                <c:pt idx="51324">
                  <c:v>3.4745900000000003E-2</c:v>
                </c:pt>
                <c:pt idx="51325">
                  <c:v>3.4476899999999998E-2</c:v>
                </c:pt>
                <c:pt idx="51326">
                  <c:v>3.4172500000000001E-2</c:v>
                </c:pt>
                <c:pt idx="51327">
                  <c:v>3.3832899999999999E-2</c:v>
                </c:pt>
                <c:pt idx="51328">
                  <c:v>3.3458300000000003E-2</c:v>
                </c:pt>
                <c:pt idx="51329">
                  <c:v>3.3049299999999997E-2</c:v>
                </c:pt>
                <c:pt idx="51330">
                  <c:v>3.2606099999999999E-2</c:v>
                </c:pt>
                <c:pt idx="51331">
                  <c:v>3.2129100000000001E-2</c:v>
                </c:pt>
                <c:pt idx="51332">
                  <c:v>3.1618899999999998E-2</c:v>
                </c:pt>
                <c:pt idx="51333">
                  <c:v>3.10759E-2</c:v>
                </c:pt>
                <c:pt idx="51334">
                  <c:v>3.0500800000000002E-2</c:v>
                </c:pt>
                <c:pt idx="51335">
                  <c:v>2.9894E-2</c:v>
                </c:pt>
                <c:pt idx="51336">
                  <c:v>2.9256299999999999E-2</c:v>
                </c:pt>
                <c:pt idx="51337">
                  <c:v>2.85884E-2</c:v>
                </c:pt>
                <c:pt idx="51338">
                  <c:v>2.78909E-2</c:v>
                </c:pt>
                <c:pt idx="51339">
                  <c:v>2.7164600000000001E-2</c:v>
                </c:pt>
                <c:pt idx="51340">
                  <c:v>2.6410300000000001E-2</c:v>
                </c:pt>
                <c:pt idx="51341">
                  <c:v>2.56288E-2</c:v>
                </c:pt>
                <c:pt idx="51342">
                  <c:v>2.4820999999999999E-2</c:v>
                </c:pt>
                <c:pt idx="51343">
                  <c:v>2.39878E-2</c:v>
                </c:pt>
                <c:pt idx="51344">
                  <c:v>2.3130100000000001E-2</c:v>
                </c:pt>
                <c:pt idx="51345">
                  <c:v>2.2248899999999999E-2</c:v>
                </c:pt>
                <c:pt idx="51346">
                  <c:v>2.1345200000000002E-2</c:v>
                </c:pt>
                <c:pt idx="51347">
                  <c:v>2.0419900000000001E-2</c:v>
                </c:pt>
                <c:pt idx="51348">
                  <c:v>1.9474200000000001E-2</c:v>
                </c:pt>
                <c:pt idx="51349">
                  <c:v>1.8509100000000001E-2</c:v>
                </c:pt>
                <c:pt idx="51350">
                  <c:v>1.7525700000000002E-2</c:v>
                </c:pt>
                <c:pt idx="51351">
                  <c:v>1.6525100000000001E-2</c:v>
                </c:pt>
                <c:pt idx="51352">
                  <c:v>1.55085E-2</c:v>
                </c:pt>
                <c:pt idx="51353">
                  <c:v>1.44771E-2</c:v>
                </c:pt>
                <c:pt idx="51354">
                  <c:v>1.34319E-2</c:v>
                </c:pt>
                <c:pt idx="51355">
                  <c:v>1.23742E-2</c:v>
                </c:pt>
                <c:pt idx="51356">
                  <c:v>1.13052E-2</c:v>
                </c:pt>
                <c:pt idx="51357">
                  <c:v>1.02261E-2</c:v>
                </c:pt>
                <c:pt idx="51358" formatCode="0.00E+00">
                  <c:v>9.1382400000000006E-3</c:v>
                </c:pt>
                <c:pt idx="51359" formatCode="0.00E+00">
                  <c:v>8.0427299999999997E-3</c:v>
                </c:pt>
                <c:pt idx="51360" formatCode="0.00E+00">
                  <c:v>6.94088E-3</c:v>
                </c:pt>
                <c:pt idx="51361" formatCode="0.00E+00">
                  <c:v>5.8339200000000003E-3</c:v>
                </c:pt>
                <c:pt idx="51362" formatCode="0.00E+00">
                  <c:v>4.7231399999999998E-3</c:v>
                </c:pt>
                <c:pt idx="51363" formatCode="0.00E+00">
                  <c:v>3.6097799999999999E-3</c:v>
                </c:pt>
                <c:pt idx="51364" formatCode="0.00E+00">
                  <c:v>2.49511E-3</c:v>
                </c:pt>
                <c:pt idx="51365" formatCode="0.00E+00">
                  <c:v>1.38039E-3</c:v>
                </c:pt>
                <c:pt idx="51366" formatCode="0.00E+00">
                  <c:v>2.66894E-4</c:v>
                </c:pt>
                <c:pt idx="51367" formatCode="0.00E+00">
                  <c:v>-8.4413499999999998E-4</c:v>
                </c:pt>
                <c:pt idx="51368" formatCode="0.00E+00">
                  <c:v>-1.95144E-3</c:v>
                </c:pt>
                <c:pt idx="51369" formatCode="0.00E+00">
                  <c:v>-3.0537899999999998E-3</c:v>
                </c:pt>
                <c:pt idx="51370" formatCode="0.00E+00">
                  <c:v>-4.1499400000000004E-3</c:v>
                </c:pt>
                <c:pt idx="51371" formatCode="0.00E+00">
                  <c:v>-5.23867E-3</c:v>
                </c:pt>
                <c:pt idx="51372" formatCode="0.00E+00">
                  <c:v>-6.3187800000000004E-3</c:v>
                </c:pt>
                <c:pt idx="51373" formatCode="0.00E+00">
                  <c:v>-7.3890700000000002E-3</c:v>
                </c:pt>
                <c:pt idx="51374" formatCode="0.00E+00">
                  <c:v>-8.4483600000000002E-3</c:v>
                </c:pt>
                <c:pt idx="51375" formatCode="0.00E+00">
                  <c:v>-9.4954900000000005E-3</c:v>
                </c:pt>
                <c:pt idx="51376">
                  <c:v>-1.05293E-2</c:v>
                </c:pt>
                <c:pt idx="51377">
                  <c:v>-1.15487E-2</c:v>
                </c:pt>
                <c:pt idx="51378">
                  <c:v>-1.2552600000000001E-2</c:v>
                </c:pt>
                <c:pt idx="51379">
                  <c:v>-1.3539900000000001E-2</c:v>
                </c:pt>
                <c:pt idx="51380">
                  <c:v>-1.4509599999999999E-2</c:v>
                </c:pt>
                <c:pt idx="51381">
                  <c:v>-1.54606E-2</c:v>
                </c:pt>
                <c:pt idx="51382">
                  <c:v>-1.6391900000000001E-2</c:v>
                </c:pt>
                <c:pt idx="51383">
                  <c:v>-1.7302600000000001E-2</c:v>
                </c:pt>
                <c:pt idx="51384">
                  <c:v>-1.8191700000000002E-2</c:v>
                </c:pt>
                <c:pt idx="51385">
                  <c:v>-1.90583E-2</c:v>
                </c:pt>
                <c:pt idx="51386">
                  <c:v>-1.9901599999999998E-2</c:v>
                </c:pt>
                <c:pt idx="51387">
                  <c:v>-2.0720700000000002E-2</c:v>
                </c:pt>
                <c:pt idx="51388">
                  <c:v>-2.1514800000000001E-2</c:v>
                </c:pt>
                <c:pt idx="51389">
                  <c:v>-2.22832E-2</c:v>
                </c:pt>
                <c:pt idx="51390">
                  <c:v>-2.30251E-2</c:v>
                </c:pt>
                <c:pt idx="51391">
                  <c:v>-2.3739699999999999E-2</c:v>
                </c:pt>
                <c:pt idx="51392">
                  <c:v>-2.44266E-2</c:v>
                </c:pt>
                <c:pt idx="51393">
                  <c:v>-2.50849E-2</c:v>
                </c:pt>
                <c:pt idx="51394">
                  <c:v>-2.5714299999999999E-2</c:v>
                </c:pt>
                <c:pt idx="51395">
                  <c:v>-2.6314000000000001E-2</c:v>
                </c:pt>
                <c:pt idx="51396">
                  <c:v>-2.68837E-2</c:v>
                </c:pt>
                <c:pt idx="51397">
                  <c:v>-2.7422800000000001E-2</c:v>
                </c:pt>
                <c:pt idx="51398">
                  <c:v>-2.7931000000000001E-2</c:v>
                </c:pt>
                <c:pt idx="51399">
                  <c:v>-2.84078E-2</c:v>
                </c:pt>
                <c:pt idx="51400">
                  <c:v>-2.8853E-2</c:v>
                </c:pt>
                <c:pt idx="51401">
                  <c:v>-2.9266199999999999E-2</c:v>
                </c:pt>
                <c:pt idx="51402">
                  <c:v>-2.9647300000000001E-2</c:v>
                </c:pt>
                <c:pt idx="51403">
                  <c:v>-2.9995899999999999E-2</c:v>
                </c:pt>
                <c:pt idx="51404">
                  <c:v>-3.0311999999999999E-2</c:v>
                </c:pt>
                <c:pt idx="51405">
                  <c:v>-3.0595399999999998E-2</c:v>
                </c:pt>
                <c:pt idx="51406">
                  <c:v>-3.0846100000000001E-2</c:v>
                </c:pt>
                <c:pt idx="51407">
                  <c:v>-3.1064000000000001E-2</c:v>
                </c:pt>
                <c:pt idx="51408">
                  <c:v>-3.1249099999999998E-2</c:v>
                </c:pt>
                <c:pt idx="51409">
                  <c:v>-3.1401499999999999E-2</c:v>
                </c:pt>
                <c:pt idx="51410">
                  <c:v>-3.1521199999999999E-2</c:v>
                </c:pt>
                <c:pt idx="51411">
                  <c:v>-3.1608499999999998E-2</c:v>
                </c:pt>
                <c:pt idx="51412">
                  <c:v>-3.1663400000000001E-2</c:v>
                </c:pt>
                <c:pt idx="51413">
                  <c:v>-3.1686199999999998E-2</c:v>
                </c:pt>
                <c:pt idx="51414">
                  <c:v>-3.1677200000000003E-2</c:v>
                </c:pt>
                <c:pt idx="51415">
                  <c:v>-3.1636600000000001E-2</c:v>
                </c:pt>
                <c:pt idx="51416">
                  <c:v>-3.1564700000000001E-2</c:v>
                </c:pt>
                <c:pt idx="51417">
                  <c:v>-3.1461999999999997E-2</c:v>
                </c:pt>
                <c:pt idx="51418">
                  <c:v>-3.1328799999999997E-2</c:v>
                </c:pt>
                <c:pt idx="51419">
                  <c:v>-3.1165600000000002E-2</c:v>
                </c:pt>
                <c:pt idx="51420">
                  <c:v>-3.0972800000000002E-2</c:v>
                </c:pt>
                <c:pt idx="51421">
                  <c:v>-3.0751000000000001E-2</c:v>
                </c:pt>
                <c:pt idx="51422">
                  <c:v>-3.0500699999999999E-2</c:v>
                </c:pt>
                <c:pt idx="51423">
                  <c:v>-3.02224E-2</c:v>
                </c:pt>
                <c:pt idx="51424">
                  <c:v>-2.99169E-2</c:v>
                </c:pt>
                <c:pt idx="51425">
                  <c:v>-2.9584599999999999E-2</c:v>
                </c:pt>
                <c:pt idx="51426">
                  <c:v>-2.92263E-2</c:v>
                </c:pt>
                <c:pt idx="51427">
                  <c:v>-2.8842699999999999E-2</c:v>
                </c:pt>
                <c:pt idx="51428">
                  <c:v>-2.8434399999999999E-2</c:v>
                </c:pt>
                <c:pt idx="51429">
                  <c:v>-2.8002200000000001E-2</c:v>
                </c:pt>
                <c:pt idx="51430">
                  <c:v>-2.7546899999999999E-2</c:v>
                </c:pt>
                <c:pt idx="51431">
                  <c:v>-2.7069300000000001E-2</c:v>
                </c:pt>
                <c:pt idx="51432">
                  <c:v>-2.6570099999999999E-2</c:v>
                </c:pt>
                <c:pt idx="51433">
                  <c:v>-2.6050199999999999E-2</c:v>
                </c:pt>
                <c:pt idx="51434">
                  <c:v>-2.5510399999999999E-2</c:v>
                </c:pt>
                <c:pt idx="51435">
                  <c:v>-2.4951500000000001E-2</c:v>
                </c:pt>
                <c:pt idx="51436">
                  <c:v>-2.43746E-2</c:v>
                </c:pt>
                <c:pt idx="51437">
                  <c:v>-2.3780300000000001E-2</c:v>
                </c:pt>
                <c:pt idx="51438">
                  <c:v>-2.3169800000000001E-2</c:v>
                </c:pt>
                <c:pt idx="51439">
                  <c:v>-2.25437E-2</c:v>
                </c:pt>
                <c:pt idx="51440">
                  <c:v>-2.1903100000000002E-2</c:v>
                </c:pt>
                <c:pt idx="51441">
                  <c:v>-2.1248900000000001E-2</c:v>
                </c:pt>
                <c:pt idx="51442">
                  <c:v>-2.0582E-2</c:v>
                </c:pt>
                <c:pt idx="51443">
                  <c:v>-1.9903400000000002E-2</c:v>
                </c:pt>
                <c:pt idx="51444">
                  <c:v>-1.9213899999999999E-2</c:v>
                </c:pt>
                <c:pt idx="51445">
                  <c:v>-1.8514599999999999E-2</c:v>
                </c:pt>
                <c:pt idx="51446">
                  <c:v>-1.78064E-2</c:v>
                </c:pt>
                <c:pt idx="51447">
                  <c:v>-1.70901E-2</c:v>
                </c:pt>
                <c:pt idx="51448">
                  <c:v>-1.63669E-2</c:v>
                </c:pt>
                <c:pt idx="51449">
                  <c:v>-1.5637499999999999E-2</c:v>
                </c:pt>
                <c:pt idx="51450">
                  <c:v>-1.49029E-2</c:v>
                </c:pt>
                <c:pt idx="51451">
                  <c:v>-1.4164100000000001E-2</c:v>
                </c:pt>
                <c:pt idx="51452">
                  <c:v>-1.34219E-2</c:v>
                </c:pt>
                <c:pt idx="51453">
                  <c:v>-1.26772E-2</c:v>
                </c:pt>
                <c:pt idx="51454">
                  <c:v>-1.19311E-2</c:v>
                </c:pt>
                <c:pt idx="51455">
                  <c:v>-1.11842E-2</c:v>
                </c:pt>
                <c:pt idx="51456">
                  <c:v>-1.04376E-2</c:v>
                </c:pt>
                <c:pt idx="51457" formatCode="0.00E+00">
                  <c:v>-9.6919599999999995E-3</c:v>
                </c:pt>
                <c:pt idx="51458" formatCode="0.00E+00">
                  <c:v>-8.9482699999999995E-3</c:v>
                </c:pt>
                <c:pt idx="51459" formatCode="0.00E+00">
                  <c:v>-8.2072900000000008E-3</c:v>
                </c:pt>
                <c:pt idx="51460" formatCode="0.00E+00">
                  <c:v>-7.4698400000000002E-3</c:v>
                </c:pt>
                <c:pt idx="51461" formatCode="0.00E+00">
                  <c:v>-6.7367099999999999E-3</c:v>
                </c:pt>
                <c:pt idx="51462" formatCode="0.00E+00">
                  <c:v>-6.0086499999999999E-3</c:v>
                </c:pt>
                <c:pt idx="51463" formatCode="0.00E+00">
                  <c:v>-5.28642E-3</c:v>
                </c:pt>
                <c:pt idx="51464" formatCode="0.00E+00">
                  <c:v>-4.5707500000000002E-3</c:v>
                </c:pt>
                <c:pt idx="51465" formatCode="0.00E+00">
                  <c:v>-3.8623300000000002E-3</c:v>
                </c:pt>
                <c:pt idx="51466" formatCode="0.00E+00">
                  <c:v>-3.16184E-3</c:v>
                </c:pt>
                <c:pt idx="51467" formatCode="0.00E+00">
                  <c:v>-2.4699499999999998E-3</c:v>
                </c:pt>
                <c:pt idx="51468" formatCode="0.00E+00">
                  <c:v>-1.78728E-3</c:v>
                </c:pt>
                <c:pt idx="51469" formatCode="0.00E+00">
                  <c:v>-1.1144499999999999E-3</c:v>
                </c:pt>
                <c:pt idx="51470" formatCode="0.00E+00">
                  <c:v>-4.5201900000000001E-4</c:v>
                </c:pt>
                <c:pt idx="51471" formatCode="0.00E+00">
                  <c:v>1.9944299999999999E-4</c:v>
                </c:pt>
                <c:pt idx="51472" formatCode="0.00E+00">
                  <c:v>8.3941300000000001E-4</c:v>
                </c:pt>
                <c:pt idx="51473" formatCode="0.00E+00">
                  <c:v>1.4673900000000001E-3</c:v>
                </c:pt>
                <c:pt idx="51474" formatCode="0.00E+00">
                  <c:v>2.0828999999999999E-3</c:v>
                </c:pt>
                <c:pt idx="51475" formatCode="0.00E+00">
                  <c:v>2.6855099999999999E-3</c:v>
                </c:pt>
                <c:pt idx="51476" formatCode="0.00E+00">
                  <c:v>3.2747900000000001E-3</c:v>
                </c:pt>
                <c:pt idx="51477" formatCode="0.00E+00">
                  <c:v>3.8503700000000001E-3</c:v>
                </c:pt>
                <c:pt idx="51478" formatCode="0.00E+00">
                  <c:v>4.41187E-3</c:v>
                </c:pt>
                <c:pt idx="51479" formatCode="0.00E+00">
                  <c:v>4.95898E-3</c:v>
                </c:pt>
                <c:pt idx="51480" formatCode="0.00E+00">
                  <c:v>5.4913999999999996E-3</c:v>
                </c:pt>
                <c:pt idx="51481" formatCode="0.00E+00">
                  <c:v>6.0088499999999996E-3</c:v>
                </c:pt>
                <c:pt idx="51482" formatCode="0.00E+00">
                  <c:v>6.5110899999999998E-3</c:v>
                </c:pt>
                <c:pt idx="51483" formatCode="0.00E+00">
                  <c:v>6.9979100000000004E-3</c:v>
                </c:pt>
                <c:pt idx="51484" formatCode="0.00E+00">
                  <c:v>7.4691200000000001E-3</c:v>
                </c:pt>
                <c:pt idx="51485" formatCode="0.00E+00">
                  <c:v>7.9245800000000005E-3</c:v>
                </c:pt>
                <c:pt idx="51486" formatCode="0.00E+00">
                  <c:v>8.3641600000000007E-3</c:v>
                </c:pt>
                <c:pt idx="51487" formatCode="0.00E+00">
                  <c:v>8.7877500000000004E-3</c:v>
                </c:pt>
                <c:pt idx="51488" formatCode="0.00E+00">
                  <c:v>9.1952800000000001E-3</c:v>
                </c:pt>
                <c:pt idx="51489" formatCode="0.00E+00">
                  <c:v>9.58672E-3</c:v>
                </c:pt>
                <c:pt idx="51490" formatCode="0.00E+00">
                  <c:v>9.9620500000000001E-3</c:v>
                </c:pt>
                <c:pt idx="51491">
                  <c:v>1.03213E-2</c:v>
                </c:pt>
                <c:pt idx="51492">
                  <c:v>1.0664399999999999E-2</c:v>
                </c:pt>
                <c:pt idx="51493">
                  <c:v>1.0991600000000001E-2</c:v>
                </c:pt>
                <c:pt idx="51494">
                  <c:v>1.1302899999999999E-2</c:v>
                </c:pt>
                <c:pt idx="51495">
                  <c:v>1.1598300000000001E-2</c:v>
                </c:pt>
                <c:pt idx="51496">
                  <c:v>1.1878100000000001E-2</c:v>
                </c:pt>
                <c:pt idx="51497">
                  <c:v>1.21423E-2</c:v>
                </c:pt>
                <c:pt idx="51498">
                  <c:v>1.2391299999999999E-2</c:v>
                </c:pt>
                <c:pt idx="51499">
                  <c:v>1.26251E-2</c:v>
                </c:pt>
                <c:pt idx="51500">
                  <c:v>1.2844E-2</c:v>
                </c:pt>
                <c:pt idx="51501">
                  <c:v>1.3048199999999999E-2</c:v>
                </c:pt>
                <c:pt idx="51502">
                  <c:v>1.3238099999999999E-2</c:v>
                </c:pt>
                <c:pt idx="51503">
                  <c:v>1.34138E-2</c:v>
                </c:pt>
                <c:pt idx="51504">
                  <c:v>1.35757E-2</c:v>
                </c:pt>
                <c:pt idx="51505">
                  <c:v>1.3724E-2</c:v>
                </c:pt>
                <c:pt idx="51506">
                  <c:v>1.38592E-2</c:v>
                </c:pt>
                <c:pt idx="51507">
                  <c:v>1.3981499999999999E-2</c:v>
                </c:pt>
                <c:pt idx="51508">
                  <c:v>1.4091299999999999E-2</c:v>
                </c:pt>
                <c:pt idx="51509">
                  <c:v>1.4189E-2</c:v>
                </c:pt>
                <c:pt idx="51510">
                  <c:v>1.4274999999999999E-2</c:v>
                </c:pt>
                <c:pt idx="51511">
                  <c:v>1.4349499999999999E-2</c:v>
                </c:pt>
                <c:pt idx="51512">
                  <c:v>1.44131E-2</c:v>
                </c:pt>
                <c:pt idx="51513">
                  <c:v>1.4466100000000001E-2</c:v>
                </c:pt>
                <c:pt idx="51514">
                  <c:v>1.4508999999999999E-2</c:v>
                </c:pt>
                <c:pt idx="51515">
                  <c:v>1.4542100000000001E-2</c:v>
                </c:pt>
                <c:pt idx="51516">
                  <c:v>1.45658E-2</c:v>
                </c:pt>
                <c:pt idx="51517">
                  <c:v>1.45807E-2</c:v>
                </c:pt>
                <c:pt idx="51518">
                  <c:v>1.45871E-2</c:v>
                </c:pt>
                <c:pt idx="51519">
                  <c:v>1.45855E-2</c:v>
                </c:pt>
                <c:pt idx="51520">
                  <c:v>1.4576199999999999E-2</c:v>
                </c:pt>
                <c:pt idx="51521">
                  <c:v>1.45597E-2</c:v>
                </c:pt>
                <c:pt idx="51522">
                  <c:v>1.4536500000000001E-2</c:v>
                </c:pt>
                <c:pt idx="51523">
                  <c:v>1.45069E-2</c:v>
                </c:pt>
                <c:pt idx="51524">
                  <c:v>1.4471299999999999E-2</c:v>
                </c:pt>
                <c:pt idx="51525">
                  <c:v>1.44303E-2</c:v>
                </c:pt>
                <c:pt idx="51526">
                  <c:v>1.43842E-2</c:v>
                </c:pt>
                <c:pt idx="51527">
                  <c:v>1.43333E-2</c:v>
                </c:pt>
                <c:pt idx="51528">
                  <c:v>1.42782E-2</c:v>
                </c:pt>
                <c:pt idx="51529">
                  <c:v>1.42192E-2</c:v>
                </c:pt>
                <c:pt idx="51530">
                  <c:v>1.41566E-2</c:v>
                </c:pt>
                <c:pt idx="51531">
                  <c:v>1.4090800000000001E-2</c:v>
                </c:pt>
                <c:pt idx="51532">
                  <c:v>1.40222E-2</c:v>
                </c:pt>
                <c:pt idx="51533">
                  <c:v>1.39512E-2</c:v>
                </c:pt>
                <c:pt idx="51534">
                  <c:v>1.3878E-2</c:v>
                </c:pt>
                <c:pt idx="51535">
                  <c:v>1.3802999999999999E-2</c:v>
                </c:pt>
                <c:pt idx="51536">
                  <c:v>1.3726500000000001E-2</c:v>
                </c:pt>
                <c:pt idx="51537">
                  <c:v>1.36487E-2</c:v>
                </c:pt>
                <c:pt idx="51538">
                  <c:v>1.35701E-2</c:v>
                </c:pt>
                <c:pt idx="51539">
                  <c:v>1.3490800000000001E-2</c:v>
                </c:pt>
                <c:pt idx="51540">
                  <c:v>1.3410999999999999E-2</c:v>
                </c:pt>
                <c:pt idx="51541">
                  <c:v>1.33311E-2</c:v>
                </c:pt>
                <c:pt idx="51542">
                  <c:v>1.32511E-2</c:v>
                </c:pt>
                <c:pt idx="51543">
                  <c:v>1.31714E-2</c:v>
                </c:pt>
                <c:pt idx="51544">
                  <c:v>1.3092100000000001E-2</c:v>
                </c:pt>
                <c:pt idx="51545">
                  <c:v>1.30133E-2</c:v>
                </c:pt>
                <c:pt idx="51546">
                  <c:v>1.29353E-2</c:v>
                </c:pt>
                <c:pt idx="51547">
                  <c:v>1.2858100000000001E-2</c:v>
                </c:pt>
                <c:pt idx="51548">
                  <c:v>1.2781799999999999E-2</c:v>
                </c:pt>
                <c:pt idx="51549">
                  <c:v>1.2706500000000001E-2</c:v>
                </c:pt>
                <c:pt idx="51550">
                  <c:v>1.26324E-2</c:v>
                </c:pt>
                <c:pt idx="51551">
                  <c:v>1.2559300000000001E-2</c:v>
                </c:pt>
                <c:pt idx="51552">
                  <c:v>1.24875E-2</c:v>
                </c:pt>
                <c:pt idx="51553">
                  <c:v>1.24169E-2</c:v>
                </c:pt>
                <c:pt idx="51554">
                  <c:v>1.2347500000000001E-2</c:v>
                </c:pt>
                <c:pt idx="51555">
                  <c:v>1.2279200000000001E-2</c:v>
                </c:pt>
                <c:pt idx="51556">
                  <c:v>1.22121E-2</c:v>
                </c:pt>
                <c:pt idx="51557">
                  <c:v>1.21461E-2</c:v>
                </c:pt>
                <c:pt idx="51558">
                  <c:v>1.2081100000000001E-2</c:v>
                </c:pt>
                <c:pt idx="51559">
                  <c:v>1.2017E-2</c:v>
                </c:pt>
                <c:pt idx="51560">
                  <c:v>1.1953699999999999E-2</c:v>
                </c:pt>
                <c:pt idx="51561">
                  <c:v>1.18911E-2</c:v>
                </c:pt>
                <c:pt idx="51562">
                  <c:v>1.1828999999999999E-2</c:v>
                </c:pt>
                <c:pt idx="51563">
                  <c:v>1.17673E-2</c:v>
                </c:pt>
                <c:pt idx="51564">
                  <c:v>1.17059E-2</c:v>
                </c:pt>
                <c:pt idx="51565">
                  <c:v>1.16445E-2</c:v>
                </c:pt>
                <c:pt idx="51566">
                  <c:v>1.15829E-2</c:v>
                </c:pt>
                <c:pt idx="51567">
                  <c:v>1.1521E-2</c:v>
                </c:pt>
                <c:pt idx="51568">
                  <c:v>1.1458400000000001E-2</c:v>
                </c:pt>
                <c:pt idx="51569">
                  <c:v>1.13951E-2</c:v>
                </c:pt>
                <c:pt idx="51570">
                  <c:v>1.13306E-2</c:v>
                </c:pt>
                <c:pt idx="51571">
                  <c:v>1.12648E-2</c:v>
                </c:pt>
                <c:pt idx="51572">
                  <c:v>1.11974E-2</c:v>
                </c:pt>
                <c:pt idx="51573">
                  <c:v>1.11282E-2</c:v>
                </c:pt>
                <c:pt idx="51574">
                  <c:v>1.10568E-2</c:v>
                </c:pt>
                <c:pt idx="51575">
                  <c:v>1.09829E-2</c:v>
                </c:pt>
                <c:pt idx="51576">
                  <c:v>1.0906300000000001E-2</c:v>
                </c:pt>
                <c:pt idx="51577">
                  <c:v>1.08266E-2</c:v>
                </c:pt>
                <c:pt idx="51578">
                  <c:v>1.0743600000000001E-2</c:v>
                </c:pt>
                <c:pt idx="51579">
                  <c:v>1.06569E-2</c:v>
                </c:pt>
                <c:pt idx="51580">
                  <c:v>1.05662E-2</c:v>
                </c:pt>
                <c:pt idx="51581">
                  <c:v>1.0471299999999999E-2</c:v>
                </c:pt>
                <c:pt idx="51582">
                  <c:v>1.0371699999999999E-2</c:v>
                </c:pt>
                <c:pt idx="51583">
                  <c:v>1.0267200000000001E-2</c:v>
                </c:pt>
                <c:pt idx="51584">
                  <c:v>1.01575E-2</c:v>
                </c:pt>
                <c:pt idx="51585">
                  <c:v>1.0042199999999999E-2</c:v>
                </c:pt>
                <c:pt idx="51586" formatCode="0.00E+00">
                  <c:v>9.9210600000000006E-3</c:v>
                </c:pt>
                <c:pt idx="51587" formatCode="0.00E+00">
                  <c:v>9.7937400000000004E-3</c:v>
                </c:pt>
                <c:pt idx="51588" formatCode="0.00E+00">
                  <c:v>9.6599600000000004E-3</c:v>
                </c:pt>
                <c:pt idx="51589" formatCode="0.00E+00">
                  <c:v>9.5194000000000008E-3</c:v>
                </c:pt>
                <c:pt idx="51590" formatCode="0.00E+00">
                  <c:v>9.3717999999999996E-3</c:v>
                </c:pt>
                <c:pt idx="51591" formatCode="0.00E+00">
                  <c:v>9.2168500000000004E-3</c:v>
                </c:pt>
                <c:pt idx="51592" formatCode="0.00E+00">
                  <c:v>9.0542899999999996E-3</c:v>
                </c:pt>
                <c:pt idx="51593" formatCode="0.00E+00">
                  <c:v>8.8838600000000004E-3</c:v>
                </c:pt>
                <c:pt idx="51594" formatCode="0.00E+00">
                  <c:v>8.7052999999999991E-3</c:v>
                </c:pt>
                <c:pt idx="51595" formatCode="0.00E+00">
                  <c:v>8.5183600000000009E-3</c:v>
                </c:pt>
                <c:pt idx="51596" formatCode="0.00E+00">
                  <c:v>8.3228299999999998E-3</c:v>
                </c:pt>
                <c:pt idx="51597" formatCode="0.00E+00">
                  <c:v>8.1184599999999992E-3</c:v>
                </c:pt>
                <c:pt idx="51598" formatCode="0.00E+00">
                  <c:v>7.9050700000000002E-3</c:v>
                </c:pt>
                <c:pt idx="51599" formatCode="0.00E+00">
                  <c:v>7.6824600000000003E-3</c:v>
                </c:pt>
                <c:pt idx="51600" formatCode="0.00E+00">
                  <c:v>7.4504599999999999E-3</c:v>
                </c:pt>
                <c:pt idx="51601" formatCode="0.00E+00">
                  <c:v>7.2088899999999999E-3</c:v>
                </c:pt>
                <c:pt idx="51602" formatCode="0.00E+00">
                  <c:v>6.9576300000000002E-3</c:v>
                </c:pt>
                <c:pt idx="51603" formatCode="0.00E+00">
                  <c:v>6.69653E-3</c:v>
                </c:pt>
                <c:pt idx="51604" formatCode="0.00E+00">
                  <c:v>6.4254999999999998E-3</c:v>
                </c:pt>
                <c:pt idx="51605" formatCode="0.00E+00">
                  <c:v>6.1444300000000002E-3</c:v>
                </c:pt>
                <c:pt idx="51606" formatCode="0.00E+00">
                  <c:v>5.8532599999999999E-3</c:v>
                </c:pt>
                <c:pt idx="51607" formatCode="0.00E+00">
                  <c:v>5.5519300000000001E-3</c:v>
                </c:pt>
                <c:pt idx="51608" formatCode="0.00E+00">
                  <c:v>5.2404000000000001E-3</c:v>
                </c:pt>
                <c:pt idx="51609" formatCode="0.00E+00">
                  <c:v>4.91866E-3</c:v>
                </c:pt>
                <c:pt idx="51610" formatCode="0.00E+00">
                  <c:v>4.5867199999999999E-3</c:v>
                </c:pt>
                <c:pt idx="51611" formatCode="0.00E+00">
                  <c:v>4.2446100000000002E-3</c:v>
                </c:pt>
                <c:pt idx="51612" formatCode="0.00E+00">
                  <c:v>3.89237E-3</c:v>
                </c:pt>
                <c:pt idx="51613" formatCode="0.00E+00">
                  <c:v>3.5300599999999998E-3</c:v>
                </c:pt>
                <c:pt idx="51614" formatCode="0.00E+00">
                  <c:v>3.1578000000000001E-3</c:v>
                </c:pt>
                <c:pt idx="51615" formatCode="0.00E+00">
                  <c:v>2.77567E-3</c:v>
                </c:pt>
                <c:pt idx="51616" formatCode="0.00E+00">
                  <c:v>2.38383E-3</c:v>
                </c:pt>
                <c:pt idx="51617" formatCode="0.00E+00">
                  <c:v>1.9824199999999999E-3</c:v>
                </c:pt>
                <c:pt idx="51618" formatCode="0.00E+00">
                  <c:v>1.5716300000000001E-3</c:v>
                </c:pt>
                <c:pt idx="51619" formatCode="0.00E+00">
                  <c:v>1.1516600000000001E-3</c:v>
                </c:pt>
                <c:pt idx="51620" formatCode="0.00E+00">
                  <c:v>7.2273599999999997E-4</c:v>
                </c:pt>
                <c:pt idx="51621" formatCode="0.00E+00">
                  <c:v>2.85097E-4</c:v>
                </c:pt>
                <c:pt idx="51622" formatCode="0.00E+00">
                  <c:v>-1.60987E-4</c:v>
                </c:pt>
                <c:pt idx="51623" formatCode="0.00E+00">
                  <c:v>-6.1522499999999995E-4</c:v>
                </c:pt>
                <c:pt idx="51624" formatCode="0.00E+00">
                  <c:v>-1.0773099999999999E-3</c:v>
                </c:pt>
                <c:pt idx="51625" formatCode="0.00E+00">
                  <c:v>-1.5468999999999999E-3</c:v>
                </c:pt>
                <c:pt idx="51626" formatCode="0.00E+00">
                  <c:v>-2.0236400000000002E-3</c:v>
                </c:pt>
                <c:pt idx="51627" formatCode="0.00E+00">
                  <c:v>-2.5071799999999999E-3</c:v>
                </c:pt>
                <c:pt idx="51628" formatCode="0.00E+00">
                  <c:v>-2.99709E-3</c:v>
                </c:pt>
                <c:pt idx="51629" formatCode="0.00E+00">
                  <c:v>-3.4929800000000001E-3</c:v>
                </c:pt>
                <c:pt idx="51630" formatCode="0.00E+00">
                  <c:v>-3.9944100000000003E-3</c:v>
                </c:pt>
                <c:pt idx="51631" formatCode="0.00E+00">
                  <c:v>-4.5009300000000002E-3</c:v>
                </c:pt>
                <c:pt idx="51632" formatCode="0.00E+00">
                  <c:v>-5.0120599999999996E-3</c:v>
                </c:pt>
                <c:pt idx="51633" formatCode="0.00E+00">
                  <c:v>-5.5273099999999997E-3</c:v>
                </c:pt>
                <c:pt idx="51634" formatCode="0.00E+00">
                  <c:v>-6.04618E-3</c:v>
                </c:pt>
                <c:pt idx="51635" formatCode="0.00E+00">
                  <c:v>-6.56815E-3</c:v>
                </c:pt>
                <c:pt idx="51636" formatCode="0.00E+00">
                  <c:v>-7.0926699999999997E-3</c:v>
                </c:pt>
                <c:pt idx="51637" formatCode="0.00E+00">
                  <c:v>-7.6191999999999996E-3</c:v>
                </c:pt>
                <c:pt idx="51638" formatCode="0.00E+00">
                  <c:v>-8.1471700000000005E-3</c:v>
                </c:pt>
                <c:pt idx="51639" formatCode="0.00E+00">
                  <c:v>-8.6759799999999998E-3</c:v>
                </c:pt>
                <c:pt idx="51640" formatCode="0.00E+00">
                  <c:v>-9.2050599999999993E-3</c:v>
                </c:pt>
                <c:pt idx="51641" formatCode="0.00E+00">
                  <c:v>-9.7337900000000008E-3</c:v>
                </c:pt>
                <c:pt idx="51642">
                  <c:v>-1.0261599999999999E-2</c:v>
                </c:pt>
                <c:pt idx="51643">
                  <c:v>-1.0787700000000001E-2</c:v>
                </c:pt>
                <c:pt idx="51644">
                  <c:v>-1.1311699999999999E-2</c:v>
                </c:pt>
                <c:pt idx="51645">
                  <c:v>-1.1832799999999999E-2</c:v>
                </c:pt>
                <c:pt idx="51646">
                  <c:v>-1.23503E-2</c:v>
                </c:pt>
                <c:pt idx="51647">
                  <c:v>-1.28637E-2</c:v>
                </c:pt>
                <c:pt idx="51648">
                  <c:v>-1.33723E-2</c:v>
                </c:pt>
                <c:pt idx="51649">
                  <c:v>-1.38753E-2</c:v>
                </c:pt>
                <c:pt idx="51650">
                  <c:v>-1.43722E-2</c:v>
                </c:pt>
                <c:pt idx="51651">
                  <c:v>-1.48623E-2</c:v>
                </c:pt>
                <c:pt idx="51652">
                  <c:v>-1.53448E-2</c:v>
                </c:pt>
                <c:pt idx="51653">
                  <c:v>-1.5819199999999999E-2</c:v>
                </c:pt>
                <c:pt idx="51654">
                  <c:v>-1.6284699999999999E-2</c:v>
                </c:pt>
                <c:pt idx="51655">
                  <c:v>-1.6740700000000001E-2</c:v>
                </c:pt>
                <c:pt idx="51656">
                  <c:v>-1.71865E-2</c:v>
                </c:pt>
                <c:pt idx="51657">
                  <c:v>-1.7621399999999999E-2</c:v>
                </c:pt>
                <c:pt idx="51658">
                  <c:v>-1.8044899999999999E-2</c:v>
                </c:pt>
                <c:pt idx="51659">
                  <c:v>-1.8456299999999998E-2</c:v>
                </c:pt>
                <c:pt idx="51660">
                  <c:v>-1.8854900000000001E-2</c:v>
                </c:pt>
                <c:pt idx="51661">
                  <c:v>-1.92401E-2</c:v>
                </c:pt>
                <c:pt idx="51662">
                  <c:v>-1.9611400000000001E-2</c:v>
                </c:pt>
                <c:pt idx="51663">
                  <c:v>-1.9968E-2</c:v>
                </c:pt>
                <c:pt idx="51664">
                  <c:v>-2.0309399999999998E-2</c:v>
                </c:pt>
                <c:pt idx="51665">
                  <c:v>-2.0635000000000001E-2</c:v>
                </c:pt>
                <c:pt idx="51666">
                  <c:v>-2.0944299999999999E-2</c:v>
                </c:pt>
                <c:pt idx="51667">
                  <c:v>-2.1236700000000001E-2</c:v>
                </c:pt>
                <c:pt idx="51668">
                  <c:v>-2.1511700000000002E-2</c:v>
                </c:pt>
                <c:pt idx="51669">
                  <c:v>-2.1768800000000001E-2</c:v>
                </c:pt>
                <c:pt idx="51670">
                  <c:v>-2.20074E-2</c:v>
                </c:pt>
                <c:pt idx="51671">
                  <c:v>-2.2227199999999999E-2</c:v>
                </c:pt>
                <c:pt idx="51672">
                  <c:v>-2.2427599999999999E-2</c:v>
                </c:pt>
                <c:pt idx="51673">
                  <c:v>-2.2608199999999998E-2</c:v>
                </c:pt>
                <c:pt idx="51674">
                  <c:v>-2.27686E-2</c:v>
                </c:pt>
                <c:pt idx="51675">
                  <c:v>-2.2908499999999998E-2</c:v>
                </c:pt>
                <c:pt idx="51676">
                  <c:v>-2.30274E-2</c:v>
                </c:pt>
                <c:pt idx="51677">
                  <c:v>-2.3125E-2</c:v>
                </c:pt>
                <c:pt idx="51678">
                  <c:v>-2.3201099999999999E-2</c:v>
                </c:pt>
                <c:pt idx="51679">
                  <c:v>-2.32553E-2</c:v>
                </c:pt>
                <c:pt idx="51680">
                  <c:v>-2.32873E-2</c:v>
                </c:pt>
                <c:pt idx="51681">
                  <c:v>-2.3296999999999998E-2</c:v>
                </c:pt>
                <c:pt idx="51682">
                  <c:v>-2.3284099999999999E-2</c:v>
                </c:pt>
                <c:pt idx="51683">
                  <c:v>-2.3248499999999998E-2</c:v>
                </c:pt>
                <c:pt idx="51684">
                  <c:v>-2.3189999999999999E-2</c:v>
                </c:pt>
                <c:pt idx="51685">
                  <c:v>-2.3108500000000001E-2</c:v>
                </c:pt>
                <c:pt idx="51686">
                  <c:v>-2.3003800000000001E-2</c:v>
                </c:pt>
                <c:pt idx="51687">
                  <c:v>-2.28761E-2</c:v>
                </c:pt>
                <c:pt idx="51688">
                  <c:v>-2.2725100000000002E-2</c:v>
                </c:pt>
                <c:pt idx="51689">
                  <c:v>-2.2550899999999999E-2</c:v>
                </c:pt>
                <c:pt idx="51690">
                  <c:v>-2.2353600000000001E-2</c:v>
                </c:pt>
                <c:pt idx="51691">
                  <c:v>-2.2133300000000002E-2</c:v>
                </c:pt>
                <c:pt idx="51692">
                  <c:v>-2.18899E-2</c:v>
                </c:pt>
                <c:pt idx="51693">
                  <c:v>-2.16236E-2</c:v>
                </c:pt>
                <c:pt idx="51694">
                  <c:v>-2.1334700000000002E-2</c:v>
                </c:pt>
                <c:pt idx="51695">
                  <c:v>-2.1023199999999999E-2</c:v>
                </c:pt>
                <c:pt idx="51696">
                  <c:v>-2.06894E-2</c:v>
                </c:pt>
                <c:pt idx="51697">
                  <c:v>-2.03336E-2</c:v>
                </c:pt>
                <c:pt idx="51698">
                  <c:v>-1.9955899999999999E-2</c:v>
                </c:pt>
                <c:pt idx="51699">
                  <c:v>-1.9556799999999999E-2</c:v>
                </c:pt>
                <c:pt idx="51700">
                  <c:v>-1.91366E-2</c:v>
                </c:pt>
                <c:pt idx="51701">
                  <c:v>-1.86956E-2</c:v>
                </c:pt>
                <c:pt idx="51702">
                  <c:v>-1.8234299999999998E-2</c:v>
                </c:pt>
                <c:pt idx="51703">
                  <c:v>-1.7753000000000001E-2</c:v>
                </c:pt>
                <c:pt idx="51704">
                  <c:v>-1.7252199999999999E-2</c:v>
                </c:pt>
                <c:pt idx="51705">
                  <c:v>-1.6732400000000001E-2</c:v>
                </c:pt>
                <c:pt idx="51706">
                  <c:v>-1.6194099999999999E-2</c:v>
                </c:pt>
                <c:pt idx="51707">
                  <c:v>-1.56378E-2</c:v>
                </c:pt>
                <c:pt idx="51708">
                  <c:v>-1.50641E-2</c:v>
                </c:pt>
                <c:pt idx="51709">
                  <c:v>-1.44736E-2</c:v>
                </c:pt>
                <c:pt idx="51710">
                  <c:v>-1.38669E-2</c:v>
                </c:pt>
                <c:pt idx="51711">
                  <c:v>-1.32446E-2</c:v>
                </c:pt>
                <c:pt idx="51712">
                  <c:v>-1.26073E-2</c:v>
                </c:pt>
                <c:pt idx="51713">
                  <c:v>-1.1955800000000001E-2</c:v>
                </c:pt>
                <c:pt idx="51714">
                  <c:v>-1.12908E-2</c:v>
                </c:pt>
                <c:pt idx="51715">
                  <c:v>-1.06129E-2</c:v>
                </c:pt>
                <c:pt idx="51716" formatCode="0.00E+00">
                  <c:v>-9.9228700000000003E-3</c:v>
                </c:pt>
                <c:pt idx="51717" formatCode="0.00E+00">
                  <c:v>-9.2215200000000004E-3</c:v>
                </c:pt>
                <c:pt idx="51718" formatCode="0.00E+00">
                  <c:v>-8.5095799999999992E-3</c:v>
                </c:pt>
                <c:pt idx="51719" formatCode="0.00E+00">
                  <c:v>-7.7878499999999998E-3</c:v>
                </c:pt>
                <c:pt idx="51720" formatCode="0.00E+00">
                  <c:v>-7.0571100000000001E-3</c:v>
                </c:pt>
                <c:pt idx="51721" formatCode="0.00E+00">
                  <c:v>-6.3181899999999996E-3</c:v>
                </c:pt>
                <c:pt idx="51722" formatCode="0.00E+00">
                  <c:v>-5.5719100000000002E-3</c:v>
                </c:pt>
                <c:pt idx="51723" formatCode="0.00E+00">
                  <c:v>-4.8191099999999997E-3</c:v>
                </c:pt>
                <c:pt idx="51724" formatCode="0.00E+00">
                  <c:v>-4.06063E-3</c:v>
                </c:pt>
                <c:pt idx="51725" formatCode="0.00E+00">
                  <c:v>-3.2973299999999998E-3</c:v>
                </c:pt>
                <c:pt idx="51726" formatCode="0.00E+00">
                  <c:v>-2.5300700000000001E-3</c:v>
                </c:pt>
                <c:pt idx="51727" formatCode="0.00E+00">
                  <c:v>-1.75972E-3</c:v>
                </c:pt>
                <c:pt idx="51728" formatCode="0.00E+00">
                  <c:v>-9.8716400000000001E-4</c:v>
                </c:pt>
                <c:pt idx="51729" formatCode="0.00E+00">
                  <c:v>-2.13267E-4</c:v>
                </c:pt>
                <c:pt idx="51730" formatCode="0.00E+00">
                  <c:v>5.6108299999999998E-4</c:v>
                </c:pt>
                <c:pt idx="51731" formatCode="0.00E+00">
                  <c:v>1.33501E-3</c:v>
                </c:pt>
                <c:pt idx="51732" formatCode="0.00E+00">
                  <c:v>2.1076200000000002E-3</c:v>
                </c:pt>
                <c:pt idx="51733" formatCode="0.00E+00">
                  <c:v>2.8780400000000001E-3</c:v>
                </c:pt>
                <c:pt idx="51734" formatCode="0.00E+00">
                  <c:v>3.6453900000000001E-3</c:v>
                </c:pt>
                <c:pt idx="51735" formatCode="0.00E+00">
                  <c:v>4.4087900000000001E-3</c:v>
                </c:pt>
                <c:pt idx="51736" formatCode="0.00E+00">
                  <c:v>5.1673700000000001E-3</c:v>
                </c:pt>
                <c:pt idx="51737" formatCode="0.00E+00">
                  <c:v>5.92028E-3</c:v>
                </c:pt>
                <c:pt idx="51738" formatCode="0.00E+00">
                  <c:v>6.6666399999999997E-3</c:v>
                </c:pt>
                <c:pt idx="51739" formatCode="0.00E+00">
                  <c:v>7.4056199999999999E-3</c:v>
                </c:pt>
                <c:pt idx="51740" formatCode="0.00E+00">
                  <c:v>8.1363800000000003E-3</c:v>
                </c:pt>
                <c:pt idx="51741" formatCode="0.00E+00">
                  <c:v>8.8580800000000008E-3</c:v>
                </c:pt>
                <c:pt idx="51742" formatCode="0.00E+00">
                  <c:v>9.5699099999999992E-3</c:v>
                </c:pt>
                <c:pt idx="51743">
                  <c:v>1.02711E-2</c:v>
                </c:pt>
                <c:pt idx="51744">
                  <c:v>1.09608E-2</c:v>
                </c:pt>
                <c:pt idx="51745">
                  <c:v>1.1638300000000001E-2</c:v>
                </c:pt>
                <c:pt idx="51746">
                  <c:v>1.2302799999999999E-2</c:v>
                </c:pt>
                <c:pt idx="51747">
                  <c:v>1.29535E-2</c:v>
                </c:pt>
                <c:pt idx="51748">
                  <c:v>1.3589800000000001E-2</c:v>
                </c:pt>
                <c:pt idx="51749">
                  <c:v>1.4211E-2</c:v>
                </c:pt>
                <c:pt idx="51750">
                  <c:v>1.48164E-2</c:v>
                </c:pt>
                <c:pt idx="51751">
                  <c:v>1.54053E-2</c:v>
                </c:pt>
                <c:pt idx="51752">
                  <c:v>1.5977100000000001E-2</c:v>
                </c:pt>
                <c:pt idx="51753">
                  <c:v>1.65311E-2</c:v>
                </c:pt>
                <c:pt idx="51754">
                  <c:v>1.70668E-2</c:v>
                </c:pt>
                <c:pt idx="51755">
                  <c:v>1.7583700000000001E-2</c:v>
                </c:pt>
                <c:pt idx="51756">
                  <c:v>1.8081199999999999E-2</c:v>
                </c:pt>
                <c:pt idx="51757">
                  <c:v>1.8558700000000001E-2</c:v>
                </c:pt>
                <c:pt idx="51758">
                  <c:v>1.9015899999999999E-2</c:v>
                </c:pt>
                <c:pt idx="51759">
                  <c:v>1.9452199999999999E-2</c:v>
                </c:pt>
                <c:pt idx="51760">
                  <c:v>1.9867200000000002E-2</c:v>
                </c:pt>
                <c:pt idx="51761">
                  <c:v>2.0260500000000001E-2</c:v>
                </c:pt>
                <c:pt idx="51762">
                  <c:v>2.0631799999999999E-2</c:v>
                </c:pt>
                <c:pt idx="51763">
                  <c:v>2.0980700000000001E-2</c:v>
                </c:pt>
                <c:pt idx="51764">
                  <c:v>2.13069E-2</c:v>
                </c:pt>
                <c:pt idx="51765">
                  <c:v>2.16101E-2</c:v>
                </c:pt>
                <c:pt idx="51766">
                  <c:v>2.1890099999999999E-2</c:v>
                </c:pt>
                <c:pt idx="51767">
                  <c:v>2.2146699999999998E-2</c:v>
                </c:pt>
                <c:pt idx="51768">
                  <c:v>2.2379699999999999E-2</c:v>
                </c:pt>
                <c:pt idx="51769">
                  <c:v>2.2588799999999999E-2</c:v>
                </c:pt>
                <c:pt idx="51770">
                  <c:v>2.2774099999999999E-2</c:v>
                </c:pt>
                <c:pt idx="51771">
                  <c:v>2.2935400000000002E-2</c:v>
                </c:pt>
                <c:pt idx="51772">
                  <c:v>2.3072700000000002E-2</c:v>
                </c:pt>
                <c:pt idx="51773">
                  <c:v>2.3185899999999999E-2</c:v>
                </c:pt>
                <c:pt idx="51774">
                  <c:v>2.3275000000000001E-2</c:v>
                </c:pt>
                <c:pt idx="51775">
                  <c:v>2.3340099999999999E-2</c:v>
                </c:pt>
                <c:pt idx="51776">
                  <c:v>2.3381200000000001E-2</c:v>
                </c:pt>
                <c:pt idx="51777">
                  <c:v>2.33984E-2</c:v>
                </c:pt>
                <c:pt idx="51778">
                  <c:v>2.3392E-2</c:v>
                </c:pt>
                <c:pt idx="51779">
                  <c:v>2.3361900000000001E-2</c:v>
                </c:pt>
                <c:pt idx="51780">
                  <c:v>2.33084E-2</c:v>
                </c:pt>
                <c:pt idx="51781">
                  <c:v>2.32318E-2</c:v>
                </c:pt>
                <c:pt idx="51782">
                  <c:v>2.3132199999999999E-2</c:v>
                </c:pt>
                <c:pt idx="51783">
                  <c:v>2.3009999999999999E-2</c:v>
                </c:pt>
                <c:pt idx="51784">
                  <c:v>2.2865400000000001E-2</c:v>
                </c:pt>
                <c:pt idx="51785">
                  <c:v>2.2698800000000002E-2</c:v>
                </c:pt>
                <c:pt idx="51786">
                  <c:v>2.2510499999999999E-2</c:v>
                </c:pt>
                <c:pt idx="51787">
                  <c:v>2.2301000000000001E-2</c:v>
                </c:pt>
                <c:pt idx="51788">
                  <c:v>2.20705E-2</c:v>
                </c:pt>
                <c:pt idx="51789">
                  <c:v>2.1819600000000001E-2</c:v>
                </c:pt>
                <c:pt idx="51790">
                  <c:v>2.15488E-2</c:v>
                </c:pt>
                <c:pt idx="51791">
                  <c:v>2.12584E-2</c:v>
                </c:pt>
                <c:pt idx="51792">
                  <c:v>2.0948999999999999E-2</c:v>
                </c:pt>
                <c:pt idx="51793">
                  <c:v>2.06211E-2</c:v>
                </c:pt>
                <c:pt idx="51794">
                  <c:v>2.02753E-2</c:v>
                </c:pt>
                <c:pt idx="51795">
                  <c:v>1.9912099999999999E-2</c:v>
                </c:pt>
                <c:pt idx="51796">
                  <c:v>1.95321E-2</c:v>
                </c:pt>
                <c:pt idx="51797">
                  <c:v>1.9135900000000001E-2</c:v>
                </c:pt>
                <c:pt idx="51798">
                  <c:v>1.87241E-2</c:v>
                </c:pt>
                <c:pt idx="51799">
                  <c:v>1.8297299999999999E-2</c:v>
                </c:pt>
                <c:pt idx="51800">
                  <c:v>1.7856199999999999E-2</c:v>
                </c:pt>
                <c:pt idx="51801">
                  <c:v>1.7401400000000001E-2</c:v>
                </c:pt>
                <c:pt idx="51802">
                  <c:v>1.6933699999999999E-2</c:v>
                </c:pt>
                <c:pt idx="51803">
                  <c:v>1.6453599999999999E-2</c:v>
                </c:pt>
                <c:pt idx="51804">
                  <c:v>1.5961900000000001E-2</c:v>
                </c:pt>
                <c:pt idx="51805">
                  <c:v>1.54593E-2</c:v>
                </c:pt>
                <c:pt idx="51806">
                  <c:v>1.49464E-2</c:v>
                </c:pt>
                <c:pt idx="51807">
                  <c:v>1.44241E-2</c:v>
                </c:pt>
                <c:pt idx="51808">
                  <c:v>1.38929E-2</c:v>
                </c:pt>
                <c:pt idx="51809">
                  <c:v>1.33537E-2</c:v>
                </c:pt>
                <c:pt idx="51810">
                  <c:v>1.28071E-2</c:v>
                </c:pt>
                <c:pt idx="51811">
                  <c:v>1.22539E-2</c:v>
                </c:pt>
                <c:pt idx="51812">
                  <c:v>1.1694899999999999E-2</c:v>
                </c:pt>
                <c:pt idx="51813">
                  <c:v>1.1130599999999999E-2</c:v>
                </c:pt>
                <c:pt idx="51814">
                  <c:v>1.0561900000000001E-2</c:v>
                </c:pt>
                <c:pt idx="51815" formatCode="0.00E+00">
                  <c:v>9.9895399999999999E-3</c:v>
                </c:pt>
                <c:pt idx="51816" formatCode="0.00E+00">
                  <c:v>9.4141499999999996E-3</c:v>
                </c:pt>
                <c:pt idx="51817" formatCode="0.00E+00">
                  <c:v>8.8364900000000007E-3</c:v>
                </c:pt>
                <c:pt idx="51818" formatCode="0.00E+00">
                  <c:v>8.2572700000000006E-3</c:v>
                </c:pt>
                <c:pt idx="51819" formatCode="0.00E+00">
                  <c:v>7.6771799999999996E-3</c:v>
                </c:pt>
                <c:pt idx="51820" formatCode="0.00E+00">
                  <c:v>7.0969300000000004E-3</c:v>
                </c:pt>
                <c:pt idx="51821" formatCode="0.00E+00">
                  <c:v>6.5171999999999999E-3</c:v>
                </c:pt>
                <c:pt idx="51822" formatCode="0.00E+00">
                  <c:v>5.9386700000000001E-3</c:v>
                </c:pt>
                <c:pt idx="51823" formatCode="0.00E+00">
                  <c:v>5.3619999999999996E-3</c:v>
                </c:pt>
                <c:pt idx="51824" formatCode="0.00E+00">
                  <c:v>4.7878599999999997E-3</c:v>
                </c:pt>
                <c:pt idx="51825" formatCode="0.00E+00">
                  <c:v>4.2168800000000001E-3</c:v>
                </c:pt>
                <c:pt idx="51826" formatCode="0.00E+00">
                  <c:v>3.6497000000000001E-3</c:v>
                </c:pt>
                <c:pt idx="51827" formatCode="0.00E+00">
                  <c:v>3.0869199999999999E-3</c:v>
                </c:pt>
                <c:pt idx="51828" formatCode="0.00E+00">
                  <c:v>2.52915E-3</c:v>
                </c:pt>
                <c:pt idx="51829" formatCode="0.00E+00">
                  <c:v>1.9769800000000001E-3</c:v>
                </c:pt>
                <c:pt idx="51830" formatCode="0.00E+00">
                  <c:v>1.43096E-3</c:v>
                </c:pt>
                <c:pt idx="51831" formatCode="0.00E+00">
                  <c:v>8.9165900000000005E-4</c:v>
                </c:pt>
                <c:pt idx="51832" formatCode="0.00E+00">
                  <c:v>3.5959799999999998E-4</c:v>
                </c:pt>
                <c:pt idx="51833" formatCode="0.00E+00">
                  <c:v>-1.6470699999999999E-4</c:v>
                </c:pt>
                <c:pt idx="51834" formatCode="0.00E+00">
                  <c:v>-6.80761E-4</c:v>
                </c:pt>
                <c:pt idx="51835" formatCode="0.00E+00">
                  <c:v>-1.1880899999999999E-3</c:v>
                </c:pt>
                <c:pt idx="51836" formatCode="0.00E+00">
                  <c:v>-1.6862400000000001E-3</c:v>
                </c:pt>
                <c:pt idx="51837" formatCode="0.00E+00">
                  <c:v>-2.1747699999999999E-3</c:v>
                </c:pt>
                <c:pt idx="51838" formatCode="0.00E+00">
                  <c:v>-2.65328E-3</c:v>
                </c:pt>
                <c:pt idx="51839" formatCode="0.00E+00">
                  <c:v>-3.12138E-3</c:v>
                </c:pt>
                <c:pt idx="51840" formatCode="0.00E+00">
                  <c:v>-3.5786899999999998E-3</c:v>
                </c:pt>
                <c:pt idx="51841" formatCode="0.00E+00">
                  <c:v>-4.0248699999999998E-3</c:v>
                </c:pt>
                <c:pt idx="51842" formatCode="0.00E+00">
                  <c:v>-4.4596000000000002E-3</c:v>
                </c:pt>
                <c:pt idx="51843" formatCode="0.00E+00">
                  <c:v>-4.8825700000000001E-3</c:v>
                </c:pt>
                <c:pt idx="51844" formatCode="0.00E+00">
                  <c:v>-5.2935200000000003E-3</c:v>
                </c:pt>
                <c:pt idx="51845" formatCode="0.00E+00">
                  <c:v>-5.6921799999999998E-3</c:v>
                </c:pt>
                <c:pt idx="51846" formatCode="0.00E+00">
                  <c:v>-6.0783199999999999E-3</c:v>
                </c:pt>
                <c:pt idx="51847" formatCode="0.00E+00">
                  <c:v>-6.45175E-3</c:v>
                </c:pt>
                <c:pt idx="51848" formatCode="0.00E+00">
                  <c:v>-6.8122599999999997E-3</c:v>
                </c:pt>
                <c:pt idx="51849" formatCode="0.00E+00">
                  <c:v>-7.1597199999999996E-3</c:v>
                </c:pt>
                <c:pt idx="51850" formatCode="0.00E+00">
                  <c:v>-7.49396E-3</c:v>
                </c:pt>
                <c:pt idx="51851" formatCode="0.00E+00">
                  <c:v>-7.8148999999999996E-3</c:v>
                </c:pt>
                <c:pt idx="51852" formatCode="0.00E+00">
                  <c:v>-8.1224299999999999E-3</c:v>
                </c:pt>
                <c:pt idx="51853" formatCode="0.00E+00">
                  <c:v>-8.4164800000000005E-3</c:v>
                </c:pt>
                <c:pt idx="51854" formatCode="0.00E+00">
                  <c:v>-8.6970199999999998E-3</c:v>
                </c:pt>
                <c:pt idx="51855" formatCode="0.00E+00">
                  <c:v>-8.9640199999999996E-3</c:v>
                </c:pt>
                <c:pt idx="51856" formatCode="0.00E+00">
                  <c:v>-9.2174800000000001E-3</c:v>
                </c:pt>
                <c:pt idx="51857" formatCode="0.00E+00">
                  <c:v>-9.4574199999999994E-3</c:v>
                </c:pt>
                <c:pt idx="51858" formatCode="0.00E+00">
                  <c:v>-9.6838900000000006E-3</c:v>
                </c:pt>
                <c:pt idx="51859" formatCode="0.00E+00">
                  <c:v>-9.8969599999999998E-3</c:v>
                </c:pt>
                <c:pt idx="51860">
                  <c:v>-1.00967E-2</c:v>
                </c:pt>
                <c:pt idx="51861">
                  <c:v>-1.0283199999999999E-2</c:v>
                </c:pt>
                <c:pt idx="51862">
                  <c:v>-1.0456699999999999E-2</c:v>
                </c:pt>
                <c:pt idx="51863">
                  <c:v>-1.0617100000000001E-2</c:v>
                </c:pt>
                <c:pt idx="51864">
                  <c:v>-1.07648E-2</c:v>
                </c:pt>
                <c:pt idx="51865">
                  <c:v>-1.0899900000000001E-2</c:v>
                </c:pt>
                <c:pt idx="51866">
                  <c:v>-1.10226E-2</c:v>
                </c:pt>
                <c:pt idx="51867">
                  <c:v>-1.11331E-2</c:v>
                </c:pt>
                <c:pt idx="51868">
                  <c:v>-1.1231700000000001E-2</c:v>
                </c:pt>
                <c:pt idx="51869">
                  <c:v>-1.13185E-2</c:v>
                </c:pt>
                <c:pt idx="51870">
                  <c:v>-1.13939E-2</c:v>
                </c:pt>
                <c:pt idx="51871">
                  <c:v>-1.1458100000000001E-2</c:v>
                </c:pt>
                <c:pt idx="51872">
                  <c:v>-1.15114E-2</c:v>
                </c:pt>
                <c:pt idx="51873">
                  <c:v>-1.1554099999999999E-2</c:v>
                </c:pt>
                <c:pt idx="51874">
                  <c:v>-1.1586600000000001E-2</c:v>
                </c:pt>
                <c:pt idx="51875">
                  <c:v>-1.1609100000000001E-2</c:v>
                </c:pt>
                <c:pt idx="51876">
                  <c:v>-1.1621899999999999E-2</c:v>
                </c:pt>
                <c:pt idx="51877">
                  <c:v>-1.16255E-2</c:v>
                </c:pt>
                <c:pt idx="51878">
                  <c:v>-1.16201E-2</c:v>
                </c:pt>
                <c:pt idx="51879">
                  <c:v>-1.1606200000000001E-2</c:v>
                </c:pt>
                <c:pt idx="51880">
                  <c:v>-1.1584000000000001E-2</c:v>
                </c:pt>
                <c:pt idx="51881">
                  <c:v>-1.1554E-2</c:v>
                </c:pt>
                <c:pt idx="51882">
                  <c:v>-1.1516500000000001E-2</c:v>
                </c:pt>
                <c:pt idx="51883">
                  <c:v>-1.1471800000000001E-2</c:v>
                </c:pt>
                <c:pt idx="51884">
                  <c:v>-1.14205E-2</c:v>
                </c:pt>
                <c:pt idx="51885">
                  <c:v>-1.1362799999999999E-2</c:v>
                </c:pt>
                <c:pt idx="51886">
                  <c:v>-1.1299099999999999E-2</c:v>
                </c:pt>
                <c:pt idx="51887">
                  <c:v>-1.1229899999999999E-2</c:v>
                </c:pt>
                <c:pt idx="51888">
                  <c:v>-1.1155399999999999E-2</c:v>
                </c:pt>
                <c:pt idx="51889">
                  <c:v>-1.10761E-2</c:v>
                </c:pt>
                <c:pt idx="51890">
                  <c:v>-1.0992399999999999E-2</c:v>
                </c:pt>
                <c:pt idx="51891">
                  <c:v>-1.09046E-2</c:v>
                </c:pt>
                <c:pt idx="51892">
                  <c:v>-1.0813100000000001E-2</c:v>
                </c:pt>
                <c:pt idx="51893">
                  <c:v>-1.0718200000000001E-2</c:v>
                </c:pt>
                <c:pt idx="51894">
                  <c:v>-1.06204E-2</c:v>
                </c:pt>
                <c:pt idx="51895">
                  <c:v>-1.05199E-2</c:v>
                </c:pt>
                <c:pt idx="51896">
                  <c:v>-1.04172E-2</c:v>
                </c:pt>
                <c:pt idx="51897">
                  <c:v>-1.03125E-2</c:v>
                </c:pt>
                <c:pt idx="51898">
                  <c:v>-1.02062E-2</c:v>
                </c:pt>
                <c:pt idx="51899">
                  <c:v>-1.0098599999999999E-2</c:v>
                </c:pt>
                <c:pt idx="51900" formatCode="0.00E+00">
                  <c:v>-9.9900200000000005E-3</c:v>
                </c:pt>
                <c:pt idx="51901" formatCode="0.00E+00">
                  <c:v>-9.8807600000000006E-3</c:v>
                </c:pt>
                <c:pt idx="51902" formatCode="0.00E+00">
                  <c:v>-9.7711199999999995E-3</c:v>
                </c:pt>
                <c:pt idx="51903" formatCode="0.00E+00">
                  <c:v>-9.6613600000000008E-3</c:v>
                </c:pt>
                <c:pt idx="51904" formatCode="0.00E+00">
                  <c:v>-9.5517599999999994E-3</c:v>
                </c:pt>
                <c:pt idx="51905" formatCode="0.00E+00">
                  <c:v>-9.4425700000000008E-3</c:v>
                </c:pt>
                <c:pt idx="51906" formatCode="0.00E+00">
                  <c:v>-9.3340200000000002E-3</c:v>
                </c:pt>
                <c:pt idx="51907" formatCode="0.00E+00">
                  <c:v>-9.2263599999999994E-3</c:v>
                </c:pt>
                <c:pt idx="51908" formatCode="0.00E+00">
                  <c:v>-9.1197899999999991E-3</c:v>
                </c:pt>
                <c:pt idx="51909" formatCode="0.00E+00">
                  <c:v>-9.0144999999999999E-3</c:v>
                </c:pt>
                <c:pt idx="51910" formatCode="0.00E+00">
                  <c:v>-8.9107000000000006E-3</c:v>
                </c:pt>
                <c:pt idx="51911" formatCode="0.00E+00">
                  <c:v>-8.8085300000000002E-3</c:v>
                </c:pt>
                <c:pt idx="51912" formatCode="0.00E+00">
                  <c:v>-8.7081699999999995E-3</c:v>
                </c:pt>
                <c:pt idx="51913" formatCode="0.00E+00">
                  <c:v>-8.6097499999999993E-3</c:v>
                </c:pt>
                <c:pt idx="51914" formatCode="0.00E+00">
                  <c:v>-8.5134000000000008E-3</c:v>
                </c:pt>
                <c:pt idx="51915" formatCode="0.00E+00">
                  <c:v>-8.4192099999999999E-3</c:v>
                </c:pt>
                <c:pt idx="51916" formatCode="0.00E+00">
                  <c:v>-8.3272999999999993E-3</c:v>
                </c:pt>
                <c:pt idx="51917" formatCode="0.00E+00">
                  <c:v>-8.2377200000000005E-3</c:v>
                </c:pt>
                <c:pt idx="51918" formatCode="0.00E+00">
                  <c:v>-8.1505499999999995E-3</c:v>
                </c:pt>
                <c:pt idx="51919" formatCode="0.00E+00">
                  <c:v>-8.0658299999999995E-3</c:v>
                </c:pt>
                <c:pt idx="51920" formatCode="0.00E+00">
                  <c:v>-7.9835800000000005E-3</c:v>
                </c:pt>
                <c:pt idx="51921" formatCode="0.00E+00">
                  <c:v>-7.9038200000000006E-3</c:v>
                </c:pt>
                <c:pt idx="51922" formatCode="0.00E+00">
                  <c:v>-7.8265499999999998E-3</c:v>
                </c:pt>
                <c:pt idx="51923" formatCode="0.00E+00">
                  <c:v>-7.75175E-3</c:v>
                </c:pt>
                <c:pt idx="51924" formatCode="0.00E+00">
                  <c:v>-7.6793800000000004E-3</c:v>
                </c:pt>
                <c:pt idx="51925" formatCode="0.00E+00">
                  <c:v>-7.6093999999999997E-3</c:v>
                </c:pt>
                <c:pt idx="51926" formatCode="0.00E+00">
                  <c:v>-7.5417499999999998E-3</c:v>
                </c:pt>
                <c:pt idx="51927" formatCode="0.00E+00">
                  <c:v>-7.4763299999999998E-3</c:v>
                </c:pt>
                <c:pt idx="51928" formatCode="0.00E+00">
                  <c:v>-7.4130699999999999E-3</c:v>
                </c:pt>
                <c:pt idx="51929" formatCode="0.00E+00">
                  <c:v>-7.3518400000000001E-3</c:v>
                </c:pt>
                <c:pt idx="51930" formatCode="0.00E+00">
                  <c:v>-7.2925400000000001E-3</c:v>
                </c:pt>
                <c:pt idx="51931" formatCode="0.00E+00">
                  <c:v>-7.2350299999999999E-3</c:v>
                </c:pt>
                <c:pt idx="51932" formatCode="0.00E+00">
                  <c:v>-7.1791600000000004E-3</c:v>
                </c:pt>
                <c:pt idx="51933" formatCode="0.00E+00">
                  <c:v>-7.1247699999999999E-3</c:v>
                </c:pt>
                <c:pt idx="51934" formatCode="0.00E+00">
                  <c:v>-7.0716900000000003E-3</c:v>
                </c:pt>
                <c:pt idx="51935" formatCode="0.00E+00">
                  <c:v>-7.0197300000000001E-3</c:v>
                </c:pt>
                <c:pt idx="51936" formatCode="0.00E+00">
                  <c:v>-6.9687100000000004E-3</c:v>
                </c:pt>
                <c:pt idx="51937" formatCode="0.00E+00">
                  <c:v>-6.9184199999999998E-3</c:v>
                </c:pt>
                <c:pt idx="51938" formatCode="0.00E+00">
                  <c:v>-6.8686399999999996E-3</c:v>
                </c:pt>
                <c:pt idx="51939" formatCode="0.00E+00">
                  <c:v>-6.8191600000000003E-3</c:v>
                </c:pt>
                <c:pt idx="51940" formatCode="0.00E+00">
                  <c:v>-6.7697399999999998E-3</c:v>
                </c:pt>
                <c:pt idx="51941" formatCode="0.00E+00">
                  <c:v>-6.7201500000000003E-3</c:v>
                </c:pt>
                <c:pt idx="51942" formatCode="0.00E+00">
                  <c:v>-6.6701299999999998E-3</c:v>
                </c:pt>
                <c:pt idx="51943" formatCode="0.00E+00">
                  <c:v>-6.6194399999999999E-3</c:v>
                </c:pt>
                <c:pt idx="51944" formatCode="0.00E+00">
                  <c:v>-6.5678200000000003E-3</c:v>
                </c:pt>
                <c:pt idx="51945" formatCode="0.00E+00">
                  <c:v>-6.515E-3</c:v>
                </c:pt>
                <c:pt idx="51946" formatCode="0.00E+00">
                  <c:v>-6.4607199999999997E-3</c:v>
                </c:pt>
                <c:pt idx="51947" formatCode="0.00E+00">
                  <c:v>-6.40472E-3</c:v>
                </c:pt>
                <c:pt idx="51948" formatCode="0.00E+00">
                  <c:v>-6.3467000000000003E-3</c:v>
                </c:pt>
                <c:pt idx="51949" formatCode="0.00E+00">
                  <c:v>-6.2864100000000001E-3</c:v>
                </c:pt>
                <c:pt idx="51950" formatCode="0.00E+00">
                  <c:v>-6.2235600000000004E-3</c:v>
                </c:pt>
                <c:pt idx="51951" formatCode="0.00E+00">
                  <c:v>-6.1578700000000002E-3</c:v>
                </c:pt>
                <c:pt idx="51952" formatCode="0.00E+00">
                  <c:v>-6.0890800000000002E-3</c:v>
                </c:pt>
                <c:pt idx="51953" formatCode="0.00E+00">
                  <c:v>-6.0169100000000003E-3</c:v>
                </c:pt>
                <c:pt idx="51954" formatCode="0.00E+00">
                  <c:v>-5.9410699999999997E-3</c:v>
                </c:pt>
                <c:pt idx="51955" formatCode="0.00E+00">
                  <c:v>-5.8613199999999997E-3</c:v>
                </c:pt>
                <c:pt idx="51956" formatCode="0.00E+00">
                  <c:v>-5.7773599999999996E-3</c:v>
                </c:pt>
                <c:pt idx="51957" formatCode="0.00E+00">
                  <c:v>-5.6889599999999999E-3</c:v>
                </c:pt>
                <c:pt idx="51958" formatCode="0.00E+00">
                  <c:v>-5.5958300000000004E-3</c:v>
                </c:pt>
                <c:pt idx="51959" formatCode="0.00E+00">
                  <c:v>-5.49775E-3</c:v>
                </c:pt>
                <c:pt idx="51960" formatCode="0.00E+00">
                  <c:v>-5.3944500000000003E-3</c:v>
                </c:pt>
                <c:pt idx="51961" formatCode="0.00E+00">
                  <c:v>-5.2857099999999999E-3</c:v>
                </c:pt>
                <c:pt idx="51962" formatCode="0.00E+00">
                  <c:v>-5.1712900000000003E-3</c:v>
                </c:pt>
                <c:pt idx="51963" formatCode="0.00E+00">
                  <c:v>-5.0509700000000001E-3</c:v>
                </c:pt>
                <c:pt idx="51964" formatCode="0.00E+00">
                  <c:v>-4.9245399999999998E-3</c:v>
                </c:pt>
                <c:pt idx="51965" formatCode="0.00E+00">
                  <c:v>-4.7917999999999997E-3</c:v>
                </c:pt>
                <c:pt idx="51966" formatCode="0.00E+00">
                  <c:v>-4.65256E-3</c:v>
                </c:pt>
                <c:pt idx="51967" formatCode="0.00E+00">
                  <c:v>-4.5066300000000002E-3</c:v>
                </c:pt>
                <c:pt idx="51968" formatCode="0.00E+00">
                  <c:v>-4.3538600000000002E-3</c:v>
                </c:pt>
                <c:pt idx="51969" formatCode="0.00E+00">
                  <c:v>-4.1940900000000001E-3</c:v>
                </c:pt>
                <c:pt idx="51970" formatCode="0.00E+00">
                  <c:v>-4.0271700000000001E-3</c:v>
                </c:pt>
                <c:pt idx="51971" formatCode="0.00E+00">
                  <c:v>-3.8529699999999998E-3</c:v>
                </c:pt>
                <c:pt idx="51972" formatCode="0.00E+00">
                  <c:v>-3.6713900000000001E-3</c:v>
                </c:pt>
                <c:pt idx="51973" formatCode="0.00E+00">
                  <c:v>-3.4823300000000001E-3</c:v>
                </c:pt>
                <c:pt idx="51974" formatCode="0.00E+00">
                  <c:v>-3.28569E-3</c:v>
                </c:pt>
                <c:pt idx="51975" formatCode="0.00E+00">
                  <c:v>-3.0814200000000001E-3</c:v>
                </c:pt>
                <c:pt idx="51976" formatCode="0.00E+00">
                  <c:v>-2.8694599999999999E-3</c:v>
                </c:pt>
                <c:pt idx="51977" formatCode="0.00E+00">
                  <c:v>-2.6497700000000001E-3</c:v>
                </c:pt>
                <c:pt idx="51978" formatCode="0.00E+00">
                  <c:v>-2.4223399999999998E-3</c:v>
                </c:pt>
                <c:pt idx="51979" formatCode="0.00E+00">
                  <c:v>-2.18717E-3</c:v>
                </c:pt>
                <c:pt idx="51980" formatCode="0.00E+00">
                  <c:v>-1.94426E-3</c:v>
                </c:pt>
                <c:pt idx="51981" formatCode="0.00E+00">
                  <c:v>-1.6936500000000001E-3</c:v>
                </c:pt>
                <c:pt idx="51982" formatCode="0.00E+00">
                  <c:v>-1.4354000000000001E-3</c:v>
                </c:pt>
                <c:pt idx="51983" formatCode="0.00E+00">
                  <c:v>-1.16956E-3</c:v>
                </c:pt>
                <c:pt idx="51984" formatCode="0.00E+00">
                  <c:v>-8.96235E-4</c:v>
                </c:pt>
                <c:pt idx="51985" formatCode="0.00E+00">
                  <c:v>-6.1551900000000003E-4</c:v>
                </c:pt>
                <c:pt idx="51986" formatCode="0.00E+00">
                  <c:v>-3.2753600000000002E-4</c:v>
                </c:pt>
                <c:pt idx="51987" formatCode="0.00E+00">
                  <c:v>-3.2427500000000001E-5</c:v>
                </c:pt>
                <c:pt idx="51988" formatCode="0.00E+00">
                  <c:v>2.6964699999999997E-4</c:v>
                </c:pt>
                <c:pt idx="51989" formatCode="0.00E+00">
                  <c:v>5.7851199999999999E-4</c:v>
                </c:pt>
                <c:pt idx="51990" formatCode="0.00E+00">
                  <c:v>8.9397100000000002E-4</c:v>
                </c:pt>
                <c:pt idx="51991" formatCode="0.00E+00">
                  <c:v>1.2158099999999999E-3</c:v>
                </c:pt>
                <c:pt idx="51992" formatCode="0.00E+00">
                  <c:v>1.5437999999999999E-3</c:v>
                </c:pt>
                <c:pt idx="51993" formatCode="0.00E+00">
                  <c:v>1.8776999999999999E-3</c:v>
                </c:pt>
                <c:pt idx="51994" formatCode="0.00E+00">
                  <c:v>2.2172300000000002E-3</c:v>
                </c:pt>
                <c:pt idx="51995" formatCode="0.00E+00">
                  <c:v>2.5621099999999998E-3</c:v>
                </c:pt>
                <c:pt idx="51996" formatCode="0.00E+00">
                  <c:v>2.9120499999999998E-3</c:v>
                </c:pt>
                <c:pt idx="51997" formatCode="0.00E+00">
                  <c:v>3.2667400000000002E-3</c:v>
                </c:pt>
                <c:pt idx="51998" formatCode="0.00E+00">
                  <c:v>3.62583E-3</c:v>
                </c:pt>
                <c:pt idx="51999" formatCode="0.00E+00">
                  <c:v>3.9889799999999996E-3</c:v>
                </c:pt>
                <c:pt idx="52000" formatCode="0.00E+00">
                  <c:v>4.3558299999999998E-3</c:v>
                </c:pt>
                <c:pt idx="52001" formatCode="0.00E+00">
                  <c:v>4.7260100000000001E-3</c:v>
                </c:pt>
                <c:pt idx="52002" formatCode="0.00E+00">
                  <c:v>5.0991200000000004E-3</c:v>
                </c:pt>
                <c:pt idx="52003" formatCode="0.00E+00">
                  <c:v>5.4747499999999996E-3</c:v>
                </c:pt>
                <c:pt idx="52004" formatCode="0.00E+00">
                  <c:v>5.8525000000000001E-3</c:v>
                </c:pt>
                <c:pt idx="52005" formatCode="0.00E+00">
                  <c:v>6.2319300000000001E-3</c:v>
                </c:pt>
                <c:pt idx="52006" formatCode="0.00E+00">
                  <c:v>6.6125999999999997E-3</c:v>
                </c:pt>
                <c:pt idx="52007" formatCode="0.00E+00">
                  <c:v>6.9940599999999999E-3</c:v>
                </c:pt>
                <c:pt idx="52008" formatCode="0.00E+00">
                  <c:v>7.3758399999999998E-3</c:v>
                </c:pt>
                <c:pt idx="52009" formatCode="0.00E+00">
                  <c:v>7.7574799999999998E-3</c:v>
                </c:pt>
                <c:pt idx="52010" formatCode="0.00E+00">
                  <c:v>8.13849E-3</c:v>
                </c:pt>
                <c:pt idx="52011" formatCode="0.00E+00">
                  <c:v>8.5183800000000007E-3</c:v>
                </c:pt>
                <c:pt idx="52012" formatCode="0.00E+00">
                  <c:v>8.8966600000000007E-3</c:v>
                </c:pt>
                <c:pt idx="52013" formatCode="0.00E+00">
                  <c:v>9.2728199999999993E-3</c:v>
                </c:pt>
                <c:pt idx="52014" formatCode="0.00E+00">
                  <c:v>9.6463499999999997E-3</c:v>
                </c:pt>
                <c:pt idx="52015">
                  <c:v>1.00167E-2</c:v>
                </c:pt>
                <c:pt idx="52016">
                  <c:v>1.03835E-2</c:v>
                </c:pt>
                <c:pt idx="52017">
                  <c:v>1.0746E-2</c:v>
                </c:pt>
                <c:pt idx="52018">
                  <c:v>1.11039E-2</c:v>
                </c:pt>
                <c:pt idx="52019">
                  <c:v>1.14565E-2</c:v>
                </c:pt>
                <c:pt idx="52020">
                  <c:v>1.18034E-2</c:v>
                </c:pt>
                <c:pt idx="52021">
                  <c:v>1.2144E-2</c:v>
                </c:pt>
                <c:pt idx="52022">
                  <c:v>1.2477800000000001E-2</c:v>
                </c:pt>
                <c:pt idx="52023">
                  <c:v>1.28042E-2</c:v>
                </c:pt>
                <c:pt idx="52024">
                  <c:v>1.31229E-2</c:v>
                </c:pt>
                <c:pt idx="52025">
                  <c:v>1.34331E-2</c:v>
                </c:pt>
                <c:pt idx="52026">
                  <c:v>1.37345E-2</c:v>
                </c:pt>
                <c:pt idx="52027">
                  <c:v>1.40266E-2</c:v>
                </c:pt>
                <c:pt idx="52028">
                  <c:v>1.4308700000000001E-2</c:v>
                </c:pt>
                <c:pt idx="52029">
                  <c:v>1.4580600000000001E-2</c:v>
                </c:pt>
                <c:pt idx="52030">
                  <c:v>1.4841500000000001E-2</c:v>
                </c:pt>
                <c:pt idx="52031">
                  <c:v>1.5091200000000001E-2</c:v>
                </c:pt>
                <c:pt idx="52032">
                  <c:v>1.53291E-2</c:v>
                </c:pt>
                <c:pt idx="52033">
                  <c:v>1.5554800000000001E-2</c:v>
                </c:pt>
                <c:pt idx="52034">
                  <c:v>1.5767799999999998E-2</c:v>
                </c:pt>
                <c:pt idx="52035">
                  <c:v>1.5967800000000001E-2</c:v>
                </c:pt>
                <c:pt idx="52036">
                  <c:v>1.6154200000000001E-2</c:v>
                </c:pt>
                <c:pt idx="52037">
                  <c:v>1.6326799999999999E-2</c:v>
                </c:pt>
                <c:pt idx="52038">
                  <c:v>1.6485099999999999E-2</c:v>
                </c:pt>
                <c:pt idx="52039">
                  <c:v>1.6628799999999999E-2</c:v>
                </c:pt>
                <c:pt idx="52040">
                  <c:v>1.6757500000000002E-2</c:v>
                </c:pt>
                <c:pt idx="52041">
                  <c:v>1.6870900000000001E-2</c:v>
                </c:pt>
                <c:pt idx="52042">
                  <c:v>1.69687E-2</c:v>
                </c:pt>
                <c:pt idx="52043">
                  <c:v>1.7050599999999999E-2</c:v>
                </c:pt>
                <c:pt idx="52044">
                  <c:v>1.7116200000000002E-2</c:v>
                </c:pt>
                <c:pt idx="52045">
                  <c:v>1.71655E-2</c:v>
                </c:pt>
                <c:pt idx="52046">
                  <c:v>1.7198000000000001E-2</c:v>
                </c:pt>
                <c:pt idx="52047">
                  <c:v>1.7213699999999998E-2</c:v>
                </c:pt>
                <c:pt idx="52048">
                  <c:v>1.72123E-2</c:v>
                </c:pt>
                <c:pt idx="52049">
                  <c:v>1.71936E-2</c:v>
                </c:pt>
                <c:pt idx="52050">
                  <c:v>1.7157499999999999E-2</c:v>
                </c:pt>
                <c:pt idx="52051">
                  <c:v>1.7104000000000001E-2</c:v>
                </c:pt>
                <c:pt idx="52052">
                  <c:v>1.7032800000000001E-2</c:v>
                </c:pt>
                <c:pt idx="52053">
                  <c:v>1.6943900000000001E-2</c:v>
                </c:pt>
                <c:pt idx="52054">
                  <c:v>1.6837299999999999E-2</c:v>
                </c:pt>
                <c:pt idx="52055">
                  <c:v>1.6712999999999999E-2</c:v>
                </c:pt>
                <c:pt idx="52056">
                  <c:v>1.65708E-2</c:v>
                </c:pt>
                <c:pt idx="52057">
                  <c:v>1.6410899999999999E-2</c:v>
                </c:pt>
                <c:pt idx="52058">
                  <c:v>1.6233299999999999E-2</c:v>
                </c:pt>
                <c:pt idx="52059">
                  <c:v>1.60381E-2</c:v>
                </c:pt>
                <c:pt idx="52060">
                  <c:v>1.58253E-2</c:v>
                </c:pt>
                <c:pt idx="52061">
                  <c:v>1.55952E-2</c:v>
                </c:pt>
                <c:pt idx="52062">
                  <c:v>1.5347700000000001E-2</c:v>
                </c:pt>
                <c:pt idx="52063">
                  <c:v>1.50832E-2</c:v>
                </c:pt>
                <c:pt idx="52064">
                  <c:v>1.4801699999999999E-2</c:v>
                </c:pt>
                <c:pt idx="52065">
                  <c:v>1.45036E-2</c:v>
                </c:pt>
                <c:pt idx="52066">
                  <c:v>1.41891E-2</c:v>
                </c:pt>
                <c:pt idx="52067">
                  <c:v>1.38583E-2</c:v>
                </c:pt>
                <c:pt idx="52068">
                  <c:v>1.35117E-2</c:v>
                </c:pt>
                <c:pt idx="52069">
                  <c:v>1.31495E-2</c:v>
                </c:pt>
                <c:pt idx="52070">
                  <c:v>1.27721E-2</c:v>
                </c:pt>
                <c:pt idx="52071">
                  <c:v>1.2379899999999999E-2</c:v>
                </c:pt>
                <c:pt idx="52072">
                  <c:v>1.19731E-2</c:v>
                </c:pt>
                <c:pt idx="52073">
                  <c:v>1.15523E-2</c:v>
                </c:pt>
                <c:pt idx="52074">
                  <c:v>1.11179E-2</c:v>
                </c:pt>
                <c:pt idx="52075">
                  <c:v>1.0670199999999999E-2</c:v>
                </c:pt>
                <c:pt idx="52076">
                  <c:v>1.02098E-2</c:v>
                </c:pt>
                <c:pt idx="52077" formatCode="0.00E+00">
                  <c:v>9.7371300000000001E-3</c:v>
                </c:pt>
                <c:pt idx="52078" formatCode="0.00E+00">
                  <c:v>9.2527300000000007E-3</c:v>
                </c:pt>
                <c:pt idx="52079" formatCode="0.00E+00">
                  <c:v>8.7571200000000002E-3</c:v>
                </c:pt>
                <c:pt idx="52080" formatCode="0.00E+00">
                  <c:v>8.2508200000000007E-3</c:v>
                </c:pt>
                <c:pt idx="52081" formatCode="0.00E+00">
                  <c:v>7.7343999999999998E-3</c:v>
                </c:pt>
                <c:pt idx="52082" formatCode="0.00E+00">
                  <c:v>7.20844E-3</c:v>
                </c:pt>
                <c:pt idx="52083" formatCode="0.00E+00">
                  <c:v>6.6735099999999997E-3</c:v>
                </c:pt>
                <c:pt idx="52084" formatCode="0.00E+00">
                  <c:v>6.1302300000000004E-3</c:v>
                </c:pt>
                <c:pt idx="52085" formatCode="0.00E+00">
                  <c:v>5.5792100000000002E-3</c:v>
                </c:pt>
                <c:pt idx="52086" formatCode="0.00E+00">
                  <c:v>5.0210799999999998E-3</c:v>
                </c:pt>
                <c:pt idx="52087" formatCode="0.00E+00">
                  <c:v>4.4564699999999997E-3</c:v>
                </c:pt>
                <c:pt idx="52088" formatCode="0.00E+00">
                  <c:v>3.8860499999999998E-3</c:v>
                </c:pt>
                <c:pt idx="52089" formatCode="0.00E+00">
                  <c:v>3.3104699999999998E-3</c:v>
                </c:pt>
                <c:pt idx="52090" formatCode="0.00E+00">
                  <c:v>2.7304E-3</c:v>
                </c:pt>
                <c:pt idx="52091" formatCode="0.00E+00">
                  <c:v>2.1465299999999998E-3</c:v>
                </c:pt>
                <c:pt idx="52092" formatCode="0.00E+00">
                  <c:v>1.55952E-3</c:v>
                </c:pt>
                <c:pt idx="52093" formatCode="0.00E+00">
                  <c:v>9.7008399999999996E-4</c:v>
                </c:pt>
                <c:pt idx="52094" formatCode="0.00E+00">
                  <c:v>3.78904E-4</c:v>
                </c:pt>
                <c:pt idx="52095" formatCode="0.00E+00">
                  <c:v>-2.1331599999999999E-4</c:v>
                </c:pt>
                <c:pt idx="52096" formatCode="0.00E+00">
                  <c:v>-8.0587499999999995E-4</c:v>
                </c:pt>
                <c:pt idx="52097" formatCode="0.00E+00">
                  <c:v>-1.39807E-3</c:v>
                </c:pt>
                <c:pt idx="52098" formatCode="0.00E+00">
                  <c:v>-1.9892E-3</c:v>
                </c:pt>
                <c:pt idx="52099" formatCode="0.00E+00">
                  <c:v>-2.5785500000000002E-3</c:v>
                </c:pt>
                <c:pt idx="52100" formatCode="0.00E+00">
                  <c:v>-3.1654299999999999E-3</c:v>
                </c:pt>
                <c:pt idx="52101" formatCode="0.00E+00">
                  <c:v>-3.7491299999999998E-3</c:v>
                </c:pt>
                <c:pt idx="52102" formatCode="0.00E+00">
                  <c:v>-4.3289599999999998E-3</c:v>
                </c:pt>
                <c:pt idx="52103" formatCode="0.00E+00">
                  <c:v>-4.9042299999999999E-3</c:v>
                </c:pt>
                <c:pt idx="52104" formatCode="0.00E+00">
                  <c:v>-5.47424E-3</c:v>
                </c:pt>
                <c:pt idx="52105" formatCode="0.00E+00">
                  <c:v>-6.0383199999999998E-3</c:v>
                </c:pt>
                <c:pt idx="52106" formatCode="0.00E+00">
                  <c:v>-6.5957999999999998E-3</c:v>
                </c:pt>
                <c:pt idx="52107" formatCode="0.00E+00">
                  <c:v>-7.1460200000000003E-3</c:v>
                </c:pt>
                <c:pt idx="52108" formatCode="0.00E+00">
                  <c:v>-7.6883100000000003E-3</c:v>
                </c:pt>
                <c:pt idx="52109" formatCode="0.00E+00">
                  <c:v>-8.22203E-3</c:v>
                </c:pt>
                <c:pt idx="52110" formatCode="0.00E+00">
                  <c:v>-8.7465600000000004E-3</c:v>
                </c:pt>
                <c:pt idx="52111" formatCode="0.00E+00">
                  <c:v>-9.2612700000000003E-3</c:v>
                </c:pt>
                <c:pt idx="52112" formatCode="0.00E+00">
                  <c:v>-9.7655499999999996E-3</c:v>
                </c:pt>
                <c:pt idx="52113">
                  <c:v>-1.02588E-2</c:v>
                </c:pt>
                <c:pt idx="52114">
                  <c:v>-1.07405E-2</c:v>
                </c:pt>
                <c:pt idx="52115">
                  <c:v>-1.1209999999999999E-2</c:v>
                </c:pt>
                <c:pt idx="52116">
                  <c:v>-1.16668E-2</c:v>
                </c:pt>
                <c:pt idx="52117">
                  <c:v>-1.21104E-2</c:v>
                </c:pt>
                <c:pt idx="52118">
                  <c:v>-1.2540300000000001E-2</c:v>
                </c:pt>
                <c:pt idx="52119">
                  <c:v>-1.2955899999999999E-2</c:v>
                </c:pt>
                <c:pt idx="52120">
                  <c:v>-1.33569E-2</c:v>
                </c:pt>
                <c:pt idx="52121">
                  <c:v>-1.37427E-2</c:v>
                </c:pt>
                <c:pt idx="52122">
                  <c:v>-1.4112899999999999E-2</c:v>
                </c:pt>
                <c:pt idx="52123">
                  <c:v>-1.44672E-2</c:v>
                </c:pt>
                <c:pt idx="52124">
                  <c:v>-1.48051E-2</c:v>
                </c:pt>
                <c:pt idx="52125">
                  <c:v>-1.5126300000000001E-2</c:v>
                </c:pt>
                <c:pt idx="52126">
                  <c:v>-1.54304E-2</c:v>
                </c:pt>
                <c:pt idx="52127">
                  <c:v>-1.5717200000000001E-2</c:v>
                </c:pt>
                <c:pt idx="52128">
                  <c:v>-1.5986299999999998E-2</c:v>
                </c:pt>
                <c:pt idx="52129">
                  <c:v>-1.6237399999999999E-2</c:v>
                </c:pt>
                <c:pt idx="52130">
                  <c:v>-1.6470499999999999E-2</c:v>
                </c:pt>
                <c:pt idx="52131">
                  <c:v>-1.6685100000000001E-2</c:v>
                </c:pt>
                <c:pt idx="52132">
                  <c:v>-1.6881199999999999E-2</c:v>
                </c:pt>
                <c:pt idx="52133">
                  <c:v>-1.7058500000000001E-2</c:v>
                </c:pt>
                <c:pt idx="52134">
                  <c:v>-1.7217E-2</c:v>
                </c:pt>
                <c:pt idx="52135">
                  <c:v>-1.73565E-2</c:v>
                </c:pt>
                <c:pt idx="52136">
                  <c:v>-1.7476999999999999E-2</c:v>
                </c:pt>
                <c:pt idx="52137">
                  <c:v>-1.7578300000000002E-2</c:v>
                </c:pt>
                <c:pt idx="52138">
                  <c:v>-1.7660499999999999E-2</c:v>
                </c:pt>
                <c:pt idx="52139">
                  <c:v>-1.7723599999999999E-2</c:v>
                </c:pt>
                <c:pt idx="52140">
                  <c:v>-1.7767499999999999E-2</c:v>
                </c:pt>
                <c:pt idx="52141">
                  <c:v>-1.77924E-2</c:v>
                </c:pt>
                <c:pt idx="52142">
                  <c:v>-1.77982E-2</c:v>
                </c:pt>
                <c:pt idx="52143">
                  <c:v>-1.7785100000000002E-2</c:v>
                </c:pt>
                <c:pt idx="52144">
                  <c:v>-1.77532E-2</c:v>
                </c:pt>
                <c:pt idx="52145">
                  <c:v>-1.7702699999999998E-2</c:v>
                </c:pt>
                <c:pt idx="52146">
                  <c:v>-1.7633800000000002E-2</c:v>
                </c:pt>
                <c:pt idx="52147">
                  <c:v>-1.7546599999999999E-2</c:v>
                </c:pt>
                <c:pt idx="52148">
                  <c:v>-1.74413E-2</c:v>
                </c:pt>
                <c:pt idx="52149">
                  <c:v>-1.7318299999999998E-2</c:v>
                </c:pt>
                <c:pt idx="52150">
                  <c:v>-1.7177700000000001E-2</c:v>
                </c:pt>
                <c:pt idx="52151">
                  <c:v>-1.7019900000000001E-2</c:v>
                </c:pt>
                <c:pt idx="52152">
                  <c:v>-1.6845300000000001E-2</c:v>
                </c:pt>
                <c:pt idx="52153">
                  <c:v>-1.6653999999999999E-2</c:v>
                </c:pt>
                <c:pt idx="52154">
                  <c:v>-1.6446499999999999E-2</c:v>
                </c:pt>
                <c:pt idx="52155">
                  <c:v>-1.62232E-2</c:v>
                </c:pt>
                <c:pt idx="52156">
                  <c:v>-1.5984499999999999E-2</c:v>
                </c:pt>
                <c:pt idx="52157">
                  <c:v>-1.57308E-2</c:v>
                </c:pt>
                <c:pt idx="52158">
                  <c:v>-1.5462399999999999E-2</c:v>
                </c:pt>
                <c:pt idx="52159">
                  <c:v>-1.5180000000000001E-2</c:v>
                </c:pt>
                <c:pt idx="52160">
                  <c:v>-1.48839E-2</c:v>
                </c:pt>
                <c:pt idx="52161">
                  <c:v>-1.45746E-2</c:v>
                </c:pt>
                <c:pt idx="52162">
                  <c:v>-1.42527E-2</c:v>
                </c:pt>
                <c:pt idx="52163">
                  <c:v>-1.39186E-2</c:v>
                </c:pt>
                <c:pt idx="52164">
                  <c:v>-1.3572900000000001E-2</c:v>
                </c:pt>
                <c:pt idx="52165">
                  <c:v>-1.32161E-2</c:v>
                </c:pt>
                <c:pt idx="52166">
                  <c:v>-1.28488E-2</c:v>
                </c:pt>
                <c:pt idx="52167">
                  <c:v>-1.24715E-2</c:v>
                </c:pt>
                <c:pt idx="52168">
                  <c:v>-1.2084900000000001E-2</c:v>
                </c:pt>
                <c:pt idx="52169">
                  <c:v>-1.1689400000000001E-2</c:v>
                </c:pt>
                <c:pt idx="52170">
                  <c:v>-1.1285699999999999E-2</c:v>
                </c:pt>
                <c:pt idx="52171">
                  <c:v>-1.08745E-2</c:v>
                </c:pt>
                <c:pt idx="52172">
                  <c:v>-1.0456200000000001E-2</c:v>
                </c:pt>
                <c:pt idx="52173">
                  <c:v>-1.00315E-2</c:v>
                </c:pt>
                <c:pt idx="52174" formatCode="0.00E+00">
                  <c:v>-9.6009600000000004E-3</c:v>
                </c:pt>
                <c:pt idx="52175" formatCode="0.00E+00">
                  <c:v>-9.1652899999999995E-3</c:v>
                </c:pt>
                <c:pt idx="52176" formatCode="0.00E+00">
                  <c:v>-8.7250599999999998E-3</c:v>
                </c:pt>
                <c:pt idx="52177" formatCode="0.00E+00">
                  <c:v>-8.2808799999999991E-3</c:v>
                </c:pt>
                <c:pt idx="52178" formatCode="0.00E+00">
                  <c:v>-7.8333699999999992E-3</c:v>
                </c:pt>
                <c:pt idx="52179" formatCode="0.00E+00">
                  <c:v>-7.3831499999999998E-3</c:v>
                </c:pt>
                <c:pt idx="52180" formatCode="0.00E+00">
                  <c:v>-6.9308399999999997E-3</c:v>
                </c:pt>
                <c:pt idx="52181" formatCode="0.00E+00">
                  <c:v>-6.4770399999999999E-3</c:v>
                </c:pt>
                <c:pt idx="52182" formatCode="0.00E+00">
                  <c:v>-6.02236E-3</c:v>
                </c:pt>
                <c:pt idx="52183" formatCode="0.00E+00">
                  <c:v>-5.5674000000000001E-3</c:v>
                </c:pt>
                <c:pt idx="52184" formatCode="0.00E+00">
                  <c:v>-5.11276E-3</c:v>
                </c:pt>
                <c:pt idx="52185" formatCode="0.00E+00">
                  <c:v>-4.6590299999999998E-3</c:v>
                </c:pt>
                <c:pt idx="52186" formatCode="0.00E+00">
                  <c:v>-4.2067900000000002E-3</c:v>
                </c:pt>
                <c:pt idx="52187" formatCode="0.00E+00">
                  <c:v>-3.7566100000000001E-3</c:v>
                </c:pt>
                <c:pt idx="52188" formatCode="0.00E+00">
                  <c:v>-3.30906E-3</c:v>
                </c:pt>
                <c:pt idx="52189" formatCode="0.00E+00">
                  <c:v>-2.8646800000000001E-3</c:v>
                </c:pt>
                <c:pt idx="52190" formatCode="0.00E+00">
                  <c:v>-2.4240199999999998E-3</c:v>
                </c:pt>
                <c:pt idx="52191" formatCode="0.00E+00">
                  <c:v>-1.9876199999999998E-3</c:v>
                </c:pt>
                <c:pt idx="52192" formatCode="0.00E+00">
                  <c:v>-1.55598E-3</c:v>
                </c:pt>
                <c:pt idx="52193" formatCode="0.00E+00">
                  <c:v>-1.1296100000000001E-3</c:v>
                </c:pt>
                <c:pt idx="52194" formatCode="0.00E+00">
                  <c:v>-7.0899500000000002E-4</c:v>
                </c:pt>
                <c:pt idx="52195" formatCode="0.00E+00">
                  <c:v>-2.94617E-4</c:v>
                </c:pt>
                <c:pt idx="52196" formatCode="0.00E+00">
                  <c:v>1.1307E-4</c:v>
                </c:pt>
                <c:pt idx="52197" formatCode="0.00E+00">
                  <c:v>5.1362200000000004E-4</c:v>
                </c:pt>
                <c:pt idx="52198" formatCode="0.00E+00">
                  <c:v>9.0661500000000005E-4</c:v>
                </c:pt>
                <c:pt idx="52199" formatCode="0.00E+00">
                  <c:v>1.2916399999999999E-3</c:v>
                </c:pt>
                <c:pt idx="52200" formatCode="0.00E+00">
                  <c:v>1.6683100000000001E-3</c:v>
                </c:pt>
                <c:pt idx="52201" formatCode="0.00E+00">
                  <c:v>2.0362499999999999E-3</c:v>
                </c:pt>
                <c:pt idx="52202" formatCode="0.00E+00">
                  <c:v>2.3951100000000002E-3</c:v>
                </c:pt>
                <c:pt idx="52203" formatCode="0.00E+00">
                  <c:v>2.7445500000000001E-3</c:v>
                </c:pt>
                <c:pt idx="52204" formatCode="0.00E+00">
                  <c:v>3.0842700000000001E-3</c:v>
                </c:pt>
                <c:pt idx="52205" formatCode="0.00E+00">
                  <c:v>3.4139700000000001E-3</c:v>
                </c:pt>
                <c:pt idx="52206" formatCode="0.00E+00">
                  <c:v>3.7333700000000002E-3</c:v>
                </c:pt>
                <c:pt idx="52207" formatCode="0.00E+00">
                  <c:v>4.04223E-3</c:v>
                </c:pt>
                <c:pt idx="52208" formatCode="0.00E+00">
                  <c:v>4.34031E-3</c:v>
                </c:pt>
                <c:pt idx="52209" formatCode="0.00E+00">
                  <c:v>4.6274000000000003E-3</c:v>
                </c:pt>
                <c:pt idx="52210" formatCode="0.00E+00">
                  <c:v>4.9033200000000001E-3</c:v>
                </c:pt>
                <c:pt idx="52211" formatCode="0.00E+00">
                  <c:v>5.1679100000000004E-3</c:v>
                </c:pt>
                <c:pt idx="52212" formatCode="0.00E+00">
                  <c:v>5.4209999999999996E-3</c:v>
                </c:pt>
                <c:pt idx="52213" formatCode="0.00E+00">
                  <c:v>5.6624900000000001E-3</c:v>
                </c:pt>
                <c:pt idx="52214" formatCode="0.00E+00">
                  <c:v>5.8922599999999999E-3</c:v>
                </c:pt>
                <c:pt idx="52215" formatCode="0.00E+00">
                  <c:v>6.1102400000000003E-3</c:v>
                </c:pt>
                <c:pt idx="52216" formatCode="0.00E+00">
                  <c:v>6.3163799999999999E-3</c:v>
                </c:pt>
                <c:pt idx="52217" formatCode="0.00E+00">
                  <c:v>6.5106299999999999E-3</c:v>
                </c:pt>
                <c:pt idx="52218" formatCode="0.00E+00">
                  <c:v>6.6929700000000003E-3</c:v>
                </c:pt>
                <c:pt idx="52219" formatCode="0.00E+00">
                  <c:v>6.8634200000000003E-3</c:v>
                </c:pt>
                <c:pt idx="52220" formatCode="0.00E+00">
                  <c:v>7.0219999999999996E-3</c:v>
                </c:pt>
                <c:pt idx="52221" formatCode="0.00E+00">
                  <c:v>7.1687499999999998E-3</c:v>
                </c:pt>
                <c:pt idx="52222" formatCode="0.00E+00">
                  <c:v>7.3037500000000003E-3</c:v>
                </c:pt>
                <c:pt idx="52223" formatCode="0.00E+00">
                  <c:v>7.42708E-3</c:v>
                </c:pt>
                <c:pt idx="52224" formatCode="0.00E+00">
                  <c:v>7.5388499999999997E-3</c:v>
                </c:pt>
                <c:pt idx="52225" formatCode="0.00E+00">
                  <c:v>7.6391799999999998E-3</c:v>
                </c:pt>
                <c:pt idx="52226" formatCode="0.00E+00">
                  <c:v>7.7282200000000001E-3</c:v>
                </c:pt>
                <c:pt idx="52227" formatCode="0.00E+00">
                  <c:v>7.8061399999999996E-3</c:v>
                </c:pt>
                <c:pt idx="52228" formatCode="0.00E+00">
                  <c:v>7.8731200000000008E-3</c:v>
                </c:pt>
                <c:pt idx="52229" formatCode="0.00E+00">
                  <c:v>7.9293499999999999E-3</c:v>
                </c:pt>
                <c:pt idx="52230" formatCode="0.00E+00">
                  <c:v>7.9750399999999992E-3</c:v>
                </c:pt>
                <c:pt idx="52231" formatCode="0.00E+00">
                  <c:v>8.0104500000000006E-3</c:v>
                </c:pt>
                <c:pt idx="52232" formatCode="0.00E+00">
                  <c:v>8.0357999999999992E-3</c:v>
                </c:pt>
                <c:pt idx="52233" formatCode="0.00E+00">
                  <c:v>8.0513700000000004E-3</c:v>
                </c:pt>
                <c:pt idx="52234" formatCode="0.00E+00">
                  <c:v>8.0574199999999992E-3</c:v>
                </c:pt>
                <c:pt idx="52235" formatCode="0.00E+00">
                  <c:v>8.0542600000000006E-3</c:v>
                </c:pt>
                <c:pt idx="52236" formatCode="0.00E+00">
                  <c:v>8.0421799999999995E-3</c:v>
                </c:pt>
                <c:pt idx="52237" formatCode="0.00E+00">
                  <c:v>8.0215100000000008E-3</c:v>
                </c:pt>
                <c:pt idx="52238" formatCode="0.00E+00">
                  <c:v>7.9925599999999992E-3</c:v>
                </c:pt>
                <c:pt idx="52239" formatCode="0.00E+00">
                  <c:v>7.9556699999999998E-3</c:v>
                </c:pt>
                <c:pt idx="52240" formatCode="0.00E+00">
                  <c:v>7.9112000000000002E-3</c:v>
                </c:pt>
                <c:pt idx="52241" formatCode="0.00E+00">
                  <c:v>7.8595000000000002E-3</c:v>
                </c:pt>
                <c:pt idx="52242" formatCode="0.00E+00">
                  <c:v>7.8009400000000001E-3</c:v>
                </c:pt>
                <c:pt idx="52243" formatCode="0.00E+00">
                  <c:v>7.7358799999999997E-3</c:v>
                </c:pt>
                <c:pt idx="52244" formatCode="0.00E+00">
                  <c:v>7.6647099999999999E-3</c:v>
                </c:pt>
                <c:pt idx="52245" formatCode="0.00E+00">
                  <c:v>7.5878200000000003E-3</c:v>
                </c:pt>
                <c:pt idx="52246" formatCode="0.00E+00">
                  <c:v>7.5055900000000004E-3</c:v>
                </c:pt>
                <c:pt idx="52247" formatCode="0.00E+00">
                  <c:v>7.4184100000000003E-3</c:v>
                </c:pt>
                <c:pt idx="52248" formatCode="0.00E+00">
                  <c:v>7.3266900000000003E-3</c:v>
                </c:pt>
                <c:pt idx="52249" formatCode="0.00E+00">
                  <c:v>7.2308299999999997E-3</c:v>
                </c:pt>
                <c:pt idx="52250" formatCode="0.00E+00">
                  <c:v>7.1312199999999997E-3</c:v>
                </c:pt>
                <c:pt idx="52251" formatCode="0.00E+00">
                  <c:v>7.0282699999999997E-3</c:v>
                </c:pt>
                <c:pt idx="52252" formatCode="0.00E+00">
                  <c:v>6.9223799999999997E-3</c:v>
                </c:pt>
                <c:pt idx="52253" formatCode="0.00E+00">
                  <c:v>6.81395E-3</c:v>
                </c:pt>
                <c:pt idx="52254" formatCode="0.00E+00">
                  <c:v>6.7033800000000001E-3</c:v>
                </c:pt>
                <c:pt idx="52255" formatCode="0.00E+00">
                  <c:v>6.5910700000000001E-3</c:v>
                </c:pt>
                <c:pt idx="52256" formatCode="0.00E+00">
                  <c:v>6.4774100000000003E-3</c:v>
                </c:pt>
                <c:pt idx="52257" formatCode="0.00E+00">
                  <c:v>6.3627800000000002E-3</c:v>
                </c:pt>
                <c:pt idx="52258" formatCode="0.00E+00">
                  <c:v>6.24758E-3</c:v>
                </c:pt>
                <c:pt idx="52259" formatCode="0.00E+00">
                  <c:v>6.1321700000000002E-3</c:v>
                </c:pt>
                <c:pt idx="52260" formatCode="0.00E+00">
                  <c:v>6.0169400000000001E-3</c:v>
                </c:pt>
                <c:pt idx="52261" formatCode="0.00E+00">
                  <c:v>5.9022299999999996E-3</c:v>
                </c:pt>
                <c:pt idx="52262" formatCode="0.00E+00">
                  <c:v>5.7884099999999999E-3</c:v>
                </c:pt>
                <c:pt idx="52263" formatCode="0.00E+00">
                  <c:v>5.6758299999999998E-3</c:v>
                </c:pt>
                <c:pt idx="52264" formatCode="0.00E+00">
                  <c:v>5.5648099999999999E-3</c:v>
                </c:pt>
                <c:pt idx="52265" formatCode="0.00E+00">
                  <c:v>5.45569E-3</c:v>
                </c:pt>
                <c:pt idx="52266" formatCode="0.00E+00">
                  <c:v>5.3487700000000001E-3</c:v>
                </c:pt>
                <c:pt idx="52267" formatCode="0.00E+00">
                  <c:v>5.2443699999999999E-3</c:v>
                </c:pt>
                <c:pt idx="52268" formatCode="0.00E+00">
                  <c:v>5.1427699999999996E-3</c:v>
                </c:pt>
                <c:pt idx="52269" formatCode="0.00E+00">
                  <c:v>5.0442600000000001E-3</c:v>
                </c:pt>
                <c:pt idx="52270" formatCode="0.00E+00">
                  <c:v>4.9490899999999997E-3</c:v>
                </c:pt>
                <c:pt idx="52271" formatCode="0.00E+00">
                  <c:v>4.8575199999999997E-3</c:v>
                </c:pt>
                <c:pt idx="52272" formatCode="0.00E+00">
                  <c:v>4.7697800000000004E-3</c:v>
                </c:pt>
                <c:pt idx="52273" formatCode="0.00E+00">
                  <c:v>4.6861000000000003E-3</c:v>
                </c:pt>
                <c:pt idx="52274" formatCode="0.00E+00">
                  <c:v>4.6066800000000001E-3</c:v>
                </c:pt>
                <c:pt idx="52275" formatCode="0.00E+00">
                  <c:v>4.5317100000000004E-3</c:v>
                </c:pt>
                <c:pt idx="52276" formatCode="0.00E+00">
                  <c:v>4.4613700000000001E-3</c:v>
                </c:pt>
                <c:pt idx="52277" formatCode="0.00E+00">
                  <c:v>4.3958199999999999E-3</c:v>
                </c:pt>
                <c:pt idx="52278" formatCode="0.00E+00">
                  <c:v>4.3351900000000001E-3</c:v>
                </c:pt>
                <c:pt idx="52279" formatCode="0.00E+00">
                  <c:v>4.2796199999999996E-3</c:v>
                </c:pt>
                <c:pt idx="52280" formatCode="0.00E+00">
                  <c:v>4.2292099999999997E-3</c:v>
                </c:pt>
                <c:pt idx="52281" formatCode="0.00E+00">
                  <c:v>4.18404E-3</c:v>
                </c:pt>
                <c:pt idx="52282" formatCode="0.00E+00">
                  <c:v>4.1442099999999997E-3</c:v>
                </c:pt>
                <c:pt idx="52283" formatCode="0.00E+00">
                  <c:v>4.1097499999999997E-3</c:v>
                </c:pt>
                <c:pt idx="52284" formatCode="0.00E+00">
                  <c:v>4.0806999999999996E-3</c:v>
                </c:pt>
                <c:pt idx="52285" formatCode="0.00E+00">
                  <c:v>4.0571000000000001E-3</c:v>
                </c:pt>
                <c:pt idx="52286" formatCode="0.00E+00">
                  <c:v>4.0389299999999996E-3</c:v>
                </c:pt>
                <c:pt idx="52287" formatCode="0.00E+00">
                  <c:v>4.0261799999999999E-3</c:v>
                </c:pt>
                <c:pt idx="52288" formatCode="0.00E+00">
                  <c:v>4.0188300000000001E-3</c:v>
                </c:pt>
                <c:pt idx="52289" formatCode="0.00E+00">
                  <c:v>4.01681E-3</c:v>
                </c:pt>
                <c:pt idx="52290" formatCode="0.00E+00">
                  <c:v>4.0200599999999998E-3</c:v>
                </c:pt>
                <c:pt idx="52291" formatCode="0.00E+00">
                  <c:v>4.0285E-3</c:v>
                </c:pt>
                <c:pt idx="52292" formatCode="0.00E+00">
                  <c:v>4.0420200000000003E-3</c:v>
                </c:pt>
                <c:pt idx="52293" formatCode="0.00E+00">
                  <c:v>4.0604999999999999E-3</c:v>
                </c:pt>
                <c:pt idx="52294" formatCode="0.00E+00">
                  <c:v>4.0838100000000002E-3</c:v>
                </c:pt>
                <c:pt idx="52295" formatCode="0.00E+00">
                  <c:v>4.1117999999999997E-3</c:v>
                </c:pt>
                <c:pt idx="52296" formatCode="0.00E+00">
                  <c:v>4.1443000000000001E-3</c:v>
                </c:pt>
                <c:pt idx="52297" formatCode="0.00E+00">
                  <c:v>4.18112E-3</c:v>
                </c:pt>
                <c:pt idx="52298" formatCode="0.00E+00">
                  <c:v>4.2220599999999997E-3</c:v>
                </c:pt>
                <c:pt idx="52299" formatCode="0.00E+00">
                  <c:v>4.2669199999999996E-3</c:v>
                </c:pt>
                <c:pt idx="52300" formatCode="0.00E+00">
                  <c:v>4.3154700000000001E-3</c:v>
                </c:pt>
                <c:pt idx="52301" formatCode="0.00E+00">
                  <c:v>4.3674600000000001E-3</c:v>
                </c:pt>
                <c:pt idx="52302" formatCode="0.00E+00">
                  <c:v>4.4226500000000002E-3</c:v>
                </c:pt>
                <c:pt idx="52303" formatCode="0.00E+00">
                  <c:v>4.4807600000000003E-3</c:v>
                </c:pt>
                <c:pt idx="52304" formatCode="0.00E+00">
                  <c:v>4.5415200000000003E-3</c:v>
                </c:pt>
                <c:pt idx="52305" formatCode="0.00E+00">
                  <c:v>4.6046400000000001E-3</c:v>
                </c:pt>
                <c:pt idx="52306" formatCode="0.00E+00">
                  <c:v>4.6698199999999999E-3</c:v>
                </c:pt>
                <c:pt idx="52307" formatCode="0.00E+00">
                  <c:v>4.7367499999999996E-3</c:v>
                </c:pt>
                <c:pt idx="52308" formatCode="0.00E+00">
                  <c:v>4.8051099999999996E-3</c:v>
                </c:pt>
                <c:pt idx="52309" formatCode="0.00E+00">
                  <c:v>4.87456E-3</c:v>
                </c:pt>
                <c:pt idx="52310" formatCode="0.00E+00">
                  <c:v>4.9447900000000001E-3</c:v>
                </c:pt>
                <c:pt idx="52311" formatCode="0.00E+00">
                  <c:v>5.0154300000000004E-3</c:v>
                </c:pt>
                <c:pt idx="52312" formatCode="0.00E+00">
                  <c:v>5.0861400000000003E-3</c:v>
                </c:pt>
                <c:pt idx="52313" formatCode="0.00E+00">
                  <c:v>5.15658E-3</c:v>
                </c:pt>
                <c:pt idx="52314" formatCode="0.00E+00">
                  <c:v>5.2263600000000002E-3</c:v>
                </c:pt>
                <c:pt idx="52315" formatCode="0.00E+00">
                  <c:v>5.2951400000000003E-3</c:v>
                </c:pt>
                <c:pt idx="52316" formatCode="0.00E+00">
                  <c:v>5.3625399999999998E-3</c:v>
                </c:pt>
                <c:pt idx="52317" formatCode="0.00E+00">
                  <c:v>5.4282000000000002E-3</c:v>
                </c:pt>
                <c:pt idx="52318" formatCode="0.00E+00">
                  <c:v>5.4917400000000002E-3</c:v>
                </c:pt>
                <c:pt idx="52319" formatCode="0.00E+00">
                  <c:v>5.5527900000000002E-3</c:v>
                </c:pt>
                <c:pt idx="52320" formatCode="0.00E+00">
                  <c:v>5.6109699999999998E-3</c:v>
                </c:pt>
                <c:pt idx="52321" formatCode="0.00E+00">
                  <c:v>5.6659199999999996E-3</c:v>
                </c:pt>
                <c:pt idx="52322" formatCode="0.00E+00">
                  <c:v>5.7172600000000001E-3</c:v>
                </c:pt>
                <c:pt idx="52323" formatCode="0.00E+00">
                  <c:v>5.7646299999999998E-3</c:v>
                </c:pt>
                <c:pt idx="52324" formatCode="0.00E+00">
                  <c:v>5.8076600000000001E-3</c:v>
                </c:pt>
                <c:pt idx="52325" formatCode="0.00E+00">
                  <c:v>5.8459999999999996E-3</c:v>
                </c:pt>
                <c:pt idx="52326" formatCode="0.00E+00">
                  <c:v>5.8792799999999997E-3</c:v>
                </c:pt>
                <c:pt idx="52327" formatCode="0.00E+00">
                  <c:v>5.9071599999999998E-3</c:v>
                </c:pt>
                <c:pt idx="52328" formatCode="0.00E+00">
                  <c:v>5.9292900000000003E-3</c:v>
                </c:pt>
                <c:pt idx="52329" formatCode="0.00E+00">
                  <c:v>5.9453400000000003E-3</c:v>
                </c:pt>
                <c:pt idx="52330" formatCode="0.00E+00">
                  <c:v>5.9549900000000003E-3</c:v>
                </c:pt>
                <c:pt idx="52331" formatCode="0.00E+00">
                  <c:v>5.9579100000000003E-3</c:v>
                </c:pt>
                <c:pt idx="52332" formatCode="0.00E+00">
                  <c:v>5.9537899999999996E-3</c:v>
                </c:pt>
                <c:pt idx="52333" formatCode="0.00E+00">
                  <c:v>5.9423399999999999E-3</c:v>
                </c:pt>
                <c:pt idx="52334" formatCode="0.00E+00">
                  <c:v>5.9232699999999996E-3</c:v>
                </c:pt>
                <c:pt idx="52335" formatCode="0.00E+00">
                  <c:v>5.8963100000000001E-3</c:v>
                </c:pt>
                <c:pt idx="52336" formatCode="0.00E+00">
                  <c:v>5.8611799999999997E-3</c:v>
                </c:pt>
                <c:pt idx="52337" formatCode="0.00E+00">
                  <c:v>5.8176499999999997E-3</c:v>
                </c:pt>
                <c:pt idx="52338" formatCode="0.00E+00">
                  <c:v>5.7654799999999999E-3</c:v>
                </c:pt>
                <c:pt idx="52339" formatCode="0.00E+00">
                  <c:v>5.7044399999999999E-3</c:v>
                </c:pt>
                <c:pt idx="52340" formatCode="0.00E+00">
                  <c:v>5.6343399999999998E-3</c:v>
                </c:pt>
                <c:pt idx="52341" formatCode="0.00E+00">
                  <c:v>5.5549700000000002E-3</c:v>
                </c:pt>
                <c:pt idx="52342" formatCode="0.00E+00">
                  <c:v>5.4661700000000002E-3</c:v>
                </c:pt>
                <c:pt idx="52343" formatCode="0.00E+00">
                  <c:v>5.3677799999999999E-3</c:v>
                </c:pt>
                <c:pt idx="52344" formatCode="0.00E+00">
                  <c:v>5.2596600000000002E-3</c:v>
                </c:pt>
                <c:pt idx="52345" formatCode="0.00E+00">
                  <c:v>5.14168E-3</c:v>
                </c:pt>
                <c:pt idx="52346" formatCode="0.00E+00">
                  <c:v>5.01374E-3</c:v>
                </c:pt>
                <c:pt idx="52347" formatCode="0.00E+00">
                  <c:v>4.8757499999999999E-3</c:v>
                </c:pt>
                <c:pt idx="52348" formatCode="0.00E+00">
                  <c:v>4.7276499999999999E-3</c:v>
                </c:pt>
                <c:pt idx="52349" formatCode="0.00E+00">
                  <c:v>4.5693900000000004E-3</c:v>
                </c:pt>
                <c:pt idx="52350" formatCode="0.00E+00">
                  <c:v>4.4009399999999999E-3</c:v>
                </c:pt>
                <c:pt idx="52351" formatCode="0.00E+00">
                  <c:v>4.2222800000000001E-3</c:v>
                </c:pt>
                <c:pt idx="52352" formatCode="0.00E+00">
                  <c:v>4.0334300000000002E-3</c:v>
                </c:pt>
                <c:pt idx="52353" formatCode="0.00E+00">
                  <c:v>3.8344199999999998E-3</c:v>
                </c:pt>
                <c:pt idx="52354" formatCode="0.00E+00">
                  <c:v>3.6253000000000001E-3</c:v>
                </c:pt>
                <c:pt idx="52355" formatCode="0.00E+00">
                  <c:v>3.4061400000000002E-3</c:v>
                </c:pt>
                <c:pt idx="52356" formatCode="0.00E+00">
                  <c:v>3.17703E-3</c:v>
                </c:pt>
                <c:pt idx="52357" formatCode="0.00E+00">
                  <c:v>2.9380700000000001E-3</c:v>
                </c:pt>
                <c:pt idx="52358" formatCode="0.00E+00">
                  <c:v>2.6894100000000002E-3</c:v>
                </c:pt>
                <c:pt idx="52359" formatCode="0.00E+00">
                  <c:v>2.4311900000000002E-3</c:v>
                </c:pt>
                <c:pt idx="52360" formatCode="0.00E+00">
                  <c:v>2.16358E-3</c:v>
                </c:pt>
                <c:pt idx="52361" formatCode="0.00E+00">
                  <c:v>1.88678E-3</c:v>
                </c:pt>
                <c:pt idx="52362" formatCode="0.00E+00">
                  <c:v>1.6009900000000001E-3</c:v>
                </c:pt>
                <c:pt idx="52363" formatCode="0.00E+00">
                  <c:v>1.3064400000000001E-3</c:v>
                </c:pt>
                <c:pt idx="52364" formatCode="0.00E+00">
                  <c:v>1.0034E-3</c:v>
                </c:pt>
                <c:pt idx="52365" formatCode="0.00E+00">
                  <c:v>6.9211399999999997E-4</c:v>
                </c:pt>
                <c:pt idx="52366" formatCode="0.00E+00">
                  <c:v>3.7288399999999998E-4</c:v>
                </c:pt>
                <c:pt idx="52367" formatCode="0.00E+00">
                  <c:v>4.6012600000000001E-5</c:v>
                </c:pt>
                <c:pt idx="52368" formatCode="0.00E+00">
                  <c:v>-2.88175E-4</c:v>
                </c:pt>
                <c:pt idx="52369" formatCode="0.00E+00">
                  <c:v>-6.29337E-4</c:v>
                </c:pt>
                <c:pt idx="52370" formatCode="0.00E+00">
                  <c:v>-9.7711499999999997E-4</c:v>
                </c:pt>
                <c:pt idx="52371" formatCode="0.00E+00">
                  <c:v>-1.33113E-3</c:v>
                </c:pt>
                <c:pt idx="52372" formatCode="0.00E+00">
                  <c:v>-1.691E-3</c:v>
                </c:pt>
                <c:pt idx="52373" formatCode="0.00E+00">
                  <c:v>-2.0563000000000001E-3</c:v>
                </c:pt>
                <c:pt idx="52374" formatCode="0.00E+00">
                  <c:v>-2.4266299999999999E-3</c:v>
                </c:pt>
                <c:pt idx="52375" formatCode="0.00E+00">
                  <c:v>-2.80153E-3</c:v>
                </c:pt>
                <c:pt idx="52376" formatCode="0.00E+00">
                  <c:v>-3.1805700000000002E-3</c:v>
                </c:pt>
                <c:pt idx="52377" formatCode="0.00E+00">
                  <c:v>-3.5632699999999999E-3</c:v>
                </c:pt>
                <c:pt idx="52378" formatCode="0.00E+00">
                  <c:v>-3.9491600000000002E-3</c:v>
                </c:pt>
                <c:pt idx="52379" formatCode="0.00E+00">
                  <c:v>-4.3377499999999996E-3</c:v>
                </c:pt>
                <c:pt idx="52380" formatCode="0.00E+00">
                  <c:v>-4.7285399999999998E-3</c:v>
                </c:pt>
                <c:pt idx="52381" formatCode="0.00E+00">
                  <c:v>-5.1210300000000004E-3</c:v>
                </c:pt>
                <c:pt idx="52382" formatCode="0.00E+00">
                  <c:v>-5.5147E-3</c:v>
                </c:pt>
                <c:pt idx="52383" formatCode="0.00E+00">
                  <c:v>-5.9090100000000001E-3</c:v>
                </c:pt>
                <c:pt idx="52384" formatCode="0.00E+00">
                  <c:v>-6.3034400000000004E-3</c:v>
                </c:pt>
                <c:pt idx="52385" formatCode="0.00E+00">
                  <c:v>-6.6974399999999998E-3</c:v>
                </c:pt>
                <c:pt idx="52386" formatCode="0.00E+00">
                  <c:v>-7.0904699999999998E-3</c:v>
                </c:pt>
                <c:pt idx="52387" formatCode="0.00E+00">
                  <c:v>-7.4819700000000001E-3</c:v>
                </c:pt>
                <c:pt idx="52388" formatCode="0.00E+00">
                  <c:v>-7.8713800000000007E-3</c:v>
                </c:pt>
                <c:pt idx="52389" formatCode="0.00E+00">
                  <c:v>-8.2581500000000006E-3</c:v>
                </c:pt>
                <c:pt idx="52390" formatCode="0.00E+00">
                  <c:v>-8.6417100000000004E-3</c:v>
                </c:pt>
                <c:pt idx="52391" formatCode="0.00E+00">
                  <c:v>-9.0215E-3</c:v>
                </c:pt>
                <c:pt idx="52392" formatCode="0.00E+00">
                  <c:v>-9.3969499999999994E-3</c:v>
                </c:pt>
                <c:pt idx="52393" formatCode="0.00E+00">
                  <c:v>-9.7675000000000001E-3</c:v>
                </c:pt>
                <c:pt idx="52394">
                  <c:v>-1.01326E-2</c:v>
                </c:pt>
                <c:pt idx="52395">
                  <c:v>-1.04917E-2</c:v>
                </c:pt>
                <c:pt idx="52396">
                  <c:v>-1.0844100000000001E-2</c:v>
                </c:pt>
                <c:pt idx="52397">
                  <c:v>-1.11895E-2</c:v>
                </c:pt>
                <c:pt idx="52398">
                  <c:v>-1.15271E-2</c:v>
                </c:pt>
                <c:pt idx="52399">
                  <c:v>-1.18566E-2</c:v>
                </c:pt>
                <c:pt idx="52400">
                  <c:v>-1.21773E-2</c:v>
                </c:pt>
                <c:pt idx="52401">
                  <c:v>-1.2488600000000001E-2</c:v>
                </c:pt>
                <c:pt idx="52402">
                  <c:v>-1.27902E-2</c:v>
                </c:pt>
                <c:pt idx="52403">
                  <c:v>-1.3081499999999999E-2</c:v>
                </c:pt>
                <c:pt idx="52404">
                  <c:v>-1.3361899999999999E-2</c:v>
                </c:pt>
                <c:pt idx="52405">
                  <c:v>-1.36311E-2</c:v>
                </c:pt>
                <c:pt idx="52406">
                  <c:v>-1.38884E-2</c:v>
                </c:pt>
                <c:pt idx="52407">
                  <c:v>-1.41335E-2</c:v>
                </c:pt>
                <c:pt idx="52408">
                  <c:v>-1.4366E-2</c:v>
                </c:pt>
                <c:pt idx="52409">
                  <c:v>-1.4585300000000001E-2</c:v>
                </c:pt>
                <c:pt idx="52410">
                  <c:v>-1.4791E-2</c:v>
                </c:pt>
                <c:pt idx="52411">
                  <c:v>-1.49829E-2</c:v>
                </c:pt>
                <c:pt idx="52412">
                  <c:v>-1.5160399999999999E-2</c:v>
                </c:pt>
                <c:pt idx="52413">
                  <c:v>-1.53232E-2</c:v>
                </c:pt>
                <c:pt idx="52414">
                  <c:v>-1.5471E-2</c:v>
                </c:pt>
                <c:pt idx="52415">
                  <c:v>-1.56034E-2</c:v>
                </c:pt>
                <c:pt idx="52416">
                  <c:v>-1.5720100000000001E-2</c:v>
                </c:pt>
                <c:pt idx="52417">
                  <c:v>-1.5820799999999999E-2</c:v>
                </c:pt>
                <c:pt idx="52418">
                  <c:v>-1.59054E-2</c:v>
                </c:pt>
                <c:pt idx="52419">
                  <c:v>-1.5973399999999999E-2</c:v>
                </c:pt>
                <c:pt idx="52420">
                  <c:v>-1.6024699999999999E-2</c:v>
                </c:pt>
                <c:pt idx="52421">
                  <c:v>-1.60591E-2</c:v>
                </c:pt>
                <c:pt idx="52422">
                  <c:v>-1.6076500000000001E-2</c:v>
                </c:pt>
                <c:pt idx="52423">
                  <c:v>-1.6076500000000001E-2</c:v>
                </c:pt>
                <c:pt idx="52424">
                  <c:v>-1.6059199999999999E-2</c:v>
                </c:pt>
                <c:pt idx="52425">
                  <c:v>-1.6024400000000001E-2</c:v>
                </c:pt>
                <c:pt idx="52426">
                  <c:v>-1.5972E-2</c:v>
                </c:pt>
                <c:pt idx="52427">
                  <c:v>-1.5901999999999999E-2</c:v>
                </c:pt>
                <c:pt idx="52428">
                  <c:v>-1.58143E-2</c:v>
                </c:pt>
                <c:pt idx="52429">
                  <c:v>-1.5708900000000001E-2</c:v>
                </c:pt>
                <c:pt idx="52430">
                  <c:v>-1.55858E-2</c:v>
                </c:pt>
                <c:pt idx="52431">
                  <c:v>-1.54451E-2</c:v>
                </c:pt>
                <c:pt idx="52432">
                  <c:v>-1.52868E-2</c:v>
                </c:pt>
                <c:pt idx="52433">
                  <c:v>-1.5110999999999999E-2</c:v>
                </c:pt>
                <c:pt idx="52434">
                  <c:v>-1.49179E-2</c:v>
                </c:pt>
                <c:pt idx="52435">
                  <c:v>-1.47075E-2</c:v>
                </c:pt>
                <c:pt idx="52436">
                  <c:v>-1.448E-2</c:v>
                </c:pt>
                <c:pt idx="52437">
                  <c:v>-1.4235599999999999E-2</c:v>
                </c:pt>
                <c:pt idx="52438">
                  <c:v>-1.3974500000000001E-2</c:v>
                </c:pt>
                <c:pt idx="52439">
                  <c:v>-1.3697000000000001E-2</c:v>
                </c:pt>
                <c:pt idx="52440">
                  <c:v>-1.34033E-2</c:v>
                </c:pt>
                <c:pt idx="52441">
                  <c:v>-1.30936E-2</c:v>
                </c:pt>
                <c:pt idx="52442">
                  <c:v>-1.2768399999999999E-2</c:v>
                </c:pt>
                <c:pt idx="52443">
                  <c:v>-1.24279E-2</c:v>
                </c:pt>
                <c:pt idx="52444">
                  <c:v>-1.20724E-2</c:v>
                </c:pt>
                <c:pt idx="52445">
                  <c:v>-1.17024E-2</c:v>
                </c:pt>
                <c:pt idx="52446">
                  <c:v>-1.13182E-2</c:v>
                </c:pt>
                <c:pt idx="52447">
                  <c:v>-1.0920300000000001E-2</c:v>
                </c:pt>
                <c:pt idx="52448">
                  <c:v>-1.0508999999999999E-2</c:v>
                </c:pt>
                <c:pt idx="52449">
                  <c:v>-1.0084900000000001E-2</c:v>
                </c:pt>
                <c:pt idx="52450" formatCode="0.00E+00">
                  <c:v>-9.6483799999999998E-3</c:v>
                </c:pt>
                <c:pt idx="52451" formatCode="0.00E+00">
                  <c:v>-9.1999600000000001E-3</c:v>
                </c:pt>
                <c:pt idx="52452" formatCode="0.00E+00">
                  <c:v>-8.7401500000000003E-3</c:v>
                </c:pt>
                <c:pt idx="52453" formatCode="0.00E+00">
                  <c:v>-8.2694599999999993E-3</c:v>
                </c:pt>
                <c:pt idx="52454" formatCode="0.00E+00">
                  <c:v>-7.7884499999999997E-3</c:v>
                </c:pt>
                <c:pt idx="52455" formatCode="0.00E+00">
                  <c:v>-7.29767E-3</c:v>
                </c:pt>
                <c:pt idx="52456" formatCode="0.00E+00">
                  <c:v>-6.7976800000000004E-3</c:v>
                </c:pt>
                <c:pt idx="52457" formatCode="0.00E+00">
                  <c:v>-6.2890799999999998E-3</c:v>
                </c:pt>
                <c:pt idx="52458" formatCode="0.00E+00">
                  <c:v>-5.7724600000000001E-3</c:v>
                </c:pt>
                <c:pt idx="52459" formatCode="0.00E+00">
                  <c:v>-5.24844E-3</c:v>
                </c:pt>
                <c:pt idx="52460" formatCode="0.00E+00">
                  <c:v>-4.7176199999999996E-3</c:v>
                </c:pt>
                <c:pt idx="52461" formatCode="0.00E+00">
                  <c:v>-4.1806500000000002E-3</c:v>
                </c:pt>
                <c:pt idx="52462" formatCode="0.00E+00">
                  <c:v>-3.63817E-3</c:v>
                </c:pt>
                <c:pt idx="52463" formatCode="0.00E+00">
                  <c:v>-3.0908099999999998E-3</c:v>
                </c:pt>
                <c:pt idx="52464" formatCode="0.00E+00">
                  <c:v>-2.5392499999999998E-3</c:v>
                </c:pt>
                <c:pt idx="52465" formatCode="0.00E+00">
                  <c:v>-1.9841400000000001E-3</c:v>
                </c:pt>
                <c:pt idx="52466" formatCode="0.00E+00">
                  <c:v>-1.4261499999999999E-3</c:v>
                </c:pt>
                <c:pt idx="52467" formatCode="0.00E+00">
                  <c:v>-8.6594799999999996E-4</c:v>
                </c:pt>
                <c:pt idx="52468" formatCode="0.00E+00">
                  <c:v>-3.0421700000000002E-4</c:v>
                </c:pt>
                <c:pt idx="52469" formatCode="0.00E+00">
                  <c:v>2.5836799999999998E-4</c:v>
                </c:pt>
                <c:pt idx="52470" formatCode="0.00E+00">
                  <c:v>8.2112600000000004E-4</c:v>
                </c:pt>
                <c:pt idx="52471" formatCode="0.00E+00">
                  <c:v>1.38338E-3</c:v>
                </c:pt>
                <c:pt idx="52472" formatCode="0.00E+00">
                  <c:v>1.94444E-3</c:v>
                </c:pt>
                <c:pt idx="52473" formatCode="0.00E+00">
                  <c:v>2.5036400000000001E-3</c:v>
                </c:pt>
                <c:pt idx="52474" formatCode="0.00E+00">
                  <c:v>3.0603000000000002E-3</c:v>
                </c:pt>
                <c:pt idx="52475" formatCode="0.00E+00">
                  <c:v>3.6137500000000002E-3</c:v>
                </c:pt>
                <c:pt idx="52476" formatCode="0.00E+00">
                  <c:v>4.1633099999999999E-3</c:v>
                </c:pt>
                <c:pt idx="52477" formatCode="0.00E+00">
                  <c:v>4.7083400000000001E-3</c:v>
                </c:pt>
                <c:pt idx="52478" formatCode="0.00E+00">
                  <c:v>5.24816E-3</c:v>
                </c:pt>
                <c:pt idx="52479" formatCode="0.00E+00">
                  <c:v>5.7821399999999998E-3</c:v>
                </c:pt>
                <c:pt idx="52480" formatCode="0.00E+00">
                  <c:v>6.30964E-3</c:v>
                </c:pt>
                <c:pt idx="52481" formatCode="0.00E+00">
                  <c:v>6.8300100000000001E-3</c:v>
                </c:pt>
                <c:pt idx="52482" formatCode="0.00E+00">
                  <c:v>7.34266E-3</c:v>
                </c:pt>
                <c:pt idx="52483" formatCode="0.00E+00">
                  <c:v>7.8469500000000001E-3</c:v>
                </c:pt>
                <c:pt idx="52484" formatCode="0.00E+00">
                  <c:v>8.3423000000000004E-3</c:v>
                </c:pt>
                <c:pt idx="52485" formatCode="0.00E+00">
                  <c:v>8.82813E-3</c:v>
                </c:pt>
                <c:pt idx="52486" formatCode="0.00E+00">
                  <c:v>9.3038600000000006E-3</c:v>
                </c:pt>
                <c:pt idx="52487" formatCode="0.00E+00">
                  <c:v>9.7689300000000003E-3</c:v>
                </c:pt>
                <c:pt idx="52488">
                  <c:v>1.0222800000000001E-2</c:v>
                </c:pt>
                <c:pt idx="52489">
                  <c:v>1.0664999999999999E-2</c:v>
                </c:pt>
                <c:pt idx="52490">
                  <c:v>1.10949E-2</c:v>
                </c:pt>
                <c:pt idx="52491">
                  <c:v>1.1512100000000001E-2</c:v>
                </c:pt>
                <c:pt idx="52492">
                  <c:v>1.19162E-2</c:v>
                </c:pt>
                <c:pt idx="52493">
                  <c:v>1.2306599999999999E-2</c:v>
                </c:pt>
                <c:pt idx="52494">
                  <c:v>1.26829E-2</c:v>
                </c:pt>
                <c:pt idx="52495">
                  <c:v>1.3044699999999999E-2</c:v>
                </c:pt>
                <c:pt idx="52496">
                  <c:v>1.3391699999999999E-2</c:v>
                </c:pt>
                <c:pt idx="52497">
                  <c:v>1.37234E-2</c:v>
                </c:pt>
                <c:pt idx="52498">
                  <c:v>1.40395E-2</c:v>
                </c:pt>
                <c:pt idx="52499">
                  <c:v>1.43397E-2</c:v>
                </c:pt>
                <c:pt idx="52500">
                  <c:v>1.46236E-2</c:v>
                </c:pt>
                <c:pt idx="52501">
                  <c:v>1.4891100000000001E-2</c:v>
                </c:pt>
                <c:pt idx="52502">
                  <c:v>1.5141699999999999E-2</c:v>
                </c:pt>
                <c:pt idx="52503">
                  <c:v>1.5375399999999999E-2</c:v>
                </c:pt>
                <c:pt idx="52504">
                  <c:v>1.5591900000000001E-2</c:v>
                </c:pt>
                <c:pt idx="52505">
                  <c:v>1.57909E-2</c:v>
                </c:pt>
                <c:pt idx="52506">
                  <c:v>1.5972400000000001E-2</c:v>
                </c:pt>
                <c:pt idx="52507">
                  <c:v>1.61362E-2</c:v>
                </c:pt>
                <c:pt idx="52508">
                  <c:v>1.6282100000000001E-2</c:v>
                </c:pt>
                <c:pt idx="52509">
                  <c:v>1.64102E-2</c:v>
                </c:pt>
                <c:pt idx="52510">
                  <c:v>1.6520300000000002E-2</c:v>
                </c:pt>
                <c:pt idx="52511">
                  <c:v>1.66123E-2</c:v>
                </c:pt>
                <c:pt idx="52512">
                  <c:v>1.6686400000000001E-2</c:v>
                </c:pt>
                <c:pt idx="52513">
                  <c:v>1.6742400000000001E-2</c:v>
                </c:pt>
                <c:pt idx="52514">
                  <c:v>1.67805E-2</c:v>
                </c:pt>
                <c:pt idx="52515">
                  <c:v>1.6800599999999999E-2</c:v>
                </c:pt>
                <c:pt idx="52516">
                  <c:v>1.6802899999999999E-2</c:v>
                </c:pt>
                <c:pt idx="52517">
                  <c:v>1.67875E-2</c:v>
                </c:pt>
                <c:pt idx="52518">
                  <c:v>1.6754499999999999E-2</c:v>
                </c:pt>
                <c:pt idx="52519">
                  <c:v>1.6704E-2</c:v>
                </c:pt>
                <c:pt idx="52520">
                  <c:v>1.66363E-2</c:v>
                </c:pt>
                <c:pt idx="52521">
                  <c:v>1.65515E-2</c:v>
                </c:pt>
                <c:pt idx="52522">
                  <c:v>1.6449800000000001E-2</c:v>
                </c:pt>
                <c:pt idx="52523">
                  <c:v>1.6331600000000002E-2</c:v>
                </c:pt>
                <c:pt idx="52524">
                  <c:v>1.6197E-2</c:v>
                </c:pt>
                <c:pt idx="52525">
                  <c:v>1.6046299999999999E-2</c:v>
                </c:pt>
                <c:pt idx="52526">
                  <c:v>1.5879899999999999E-2</c:v>
                </c:pt>
                <c:pt idx="52527">
                  <c:v>1.56981E-2</c:v>
                </c:pt>
                <c:pt idx="52528">
                  <c:v>1.55011E-2</c:v>
                </c:pt>
                <c:pt idx="52529">
                  <c:v>1.5289499999999999E-2</c:v>
                </c:pt>
                <c:pt idx="52530">
                  <c:v>1.5063500000000001E-2</c:v>
                </c:pt>
                <c:pt idx="52531">
                  <c:v>1.4823599999999999E-2</c:v>
                </c:pt>
                <c:pt idx="52532">
                  <c:v>1.4570100000000001E-2</c:v>
                </c:pt>
                <c:pt idx="52533">
                  <c:v>1.43035E-2</c:v>
                </c:pt>
                <c:pt idx="52534">
                  <c:v>1.40243E-2</c:v>
                </c:pt>
                <c:pt idx="52535">
                  <c:v>1.37328E-2</c:v>
                </c:pt>
                <c:pt idx="52536">
                  <c:v>1.3429699999999999E-2</c:v>
                </c:pt>
                <c:pt idx="52537">
                  <c:v>1.31152E-2</c:v>
                </c:pt>
                <c:pt idx="52538">
                  <c:v>1.27901E-2</c:v>
                </c:pt>
                <c:pt idx="52539">
                  <c:v>1.24546E-2</c:v>
                </c:pt>
                <c:pt idx="52540">
                  <c:v>1.2109399999999999E-2</c:v>
                </c:pt>
                <c:pt idx="52541">
                  <c:v>1.1755099999999999E-2</c:v>
                </c:pt>
                <c:pt idx="52542">
                  <c:v>1.1391999999999999E-2</c:v>
                </c:pt>
                <c:pt idx="52543">
                  <c:v>1.1020800000000001E-2</c:v>
                </c:pt>
                <c:pt idx="52544">
                  <c:v>1.0642E-2</c:v>
                </c:pt>
                <c:pt idx="52545">
                  <c:v>1.0256100000000001E-2</c:v>
                </c:pt>
                <c:pt idx="52546" formatCode="0.00E+00">
                  <c:v>9.8637399999999993E-3</c:v>
                </c:pt>
                <c:pt idx="52547" formatCode="0.00E+00">
                  <c:v>9.4654600000000002E-3</c:v>
                </c:pt>
                <c:pt idx="52548" formatCode="0.00E+00">
                  <c:v>9.06181E-3</c:v>
                </c:pt>
                <c:pt idx="52549" formatCode="0.00E+00">
                  <c:v>8.6533600000000006E-3</c:v>
                </c:pt>
                <c:pt idx="52550" formatCode="0.00E+00">
                  <c:v>8.2406600000000003E-3</c:v>
                </c:pt>
                <c:pt idx="52551" formatCode="0.00E+00">
                  <c:v>7.8242899999999994E-3</c:v>
                </c:pt>
                <c:pt idx="52552" formatCode="0.00E+00">
                  <c:v>7.4048100000000004E-3</c:v>
                </c:pt>
                <c:pt idx="52553" formatCode="0.00E+00">
                  <c:v>6.9827700000000001E-3</c:v>
                </c:pt>
                <c:pt idx="52554" formatCode="0.00E+00">
                  <c:v>6.5587500000000003E-3</c:v>
                </c:pt>
                <c:pt idx="52555" formatCode="0.00E+00">
                  <c:v>6.1332899999999996E-3</c:v>
                </c:pt>
                <c:pt idx="52556" formatCode="0.00E+00">
                  <c:v>5.7069499999999997E-3</c:v>
                </c:pt>
                <c:pt idx="52557" formatCode="0.00E+00">
                  <c:v>5.2802700000000001E-3</c:v>
                </c:pt>
                <c:pt idx="52558" formatCode="0.00E+00">
                  <c:v>4.8538000000000001E-3</c:v>
                </c:pt>
                <c:pt idx="52559" formatCode="0.00E+00">
                  <c:v>4.4280600000000002E-3</c:v>
                </c:pt>
                <c:pt idx="52560" formatCode="0.00E+00">
                  <c:v>4.0035799999999996E-3</c:v>
                </c:pt>
                <c:pt idx="52561" formatCode="0.00E+00">
                  <c:v>3.5808900000000002E-3</c:v>
                </c:pt>
                <c:pt idx="52562" formatCode="0.00E+00">
                  <c:v>3.1604799999999998E-3</c:v>
                </c:pt>
                <c:pt idx="52563" formatCode="0.00E+00">
                  <c:v>2.7428700000000001E-3</c:v>
                </c:pt>
                <c:pt idx="52564" formatCode="0.00E+00">
                  <c:v>2.3285200000000002E-3</c:v>
                </c:pt>
                <c:pt idx="52565" formatCode="0.00E+00">
                  <c:v>1.91793E-3</c:v>
                </c:pt>
                <c:pt idx="52566" formatCode="0.00E+00">
                  <c:v>1.51155E-3</c:v>
                </c:pt>
                <c:pt idx="52567" formatCode="0.00E+00">
                  <c:v>1.10984E-3</c:v>
                </c:pt>
                <c:pt idx="52568" formatCode="0.00E+00">
                  <c:v>7.1323100000000004E-4</c:v>
                </c:pt>
                <c:pt idx="52569" formatCode="0.00E+00">
                  <c:v>3.2215299999999999E-4</c:v>
                </c:pt>
                <c:pt idx="52570" formatCode="0.00E+00">
                  <c:v>-6.29878E-5</c:v>
                </c:pt>
                <c:pt idx="52571" formatCode="0.00E+00">
                  <c:v>-4.4179499999999998E-4</c:v>
                </c:pt>
                <c:pt idx="52572" formatCode="0.00E+00">
                  <c:v>-8.1388900000000004E-4</c:v>
                </c:pt>
                <c:pt idx="52573" formatCode="0.00E+00">
                  <c:v>-1.17891E-3</c:v>
                </c:pt>
                <c:pt idx="52574" formatCode="0.00E+00">
                  <c:v>-1.5365000000000001E-3</c:v>
                </c:pt>
                <c:pt idx="52575" formatCode="0.00E+00">
                  <c:v>-1.88634E-3</c:v>
                </c:pt>
                <c:pt idx="52576" formatCode="0.00E+00">
                  <c:v>-2.2281200000000001E-3</c:v>
                </c:pt>
                <c:pt idx="52577" formatCode="0.00E+00">
                  <c:v>-2.5615400000000002E-3</c:v>
                </c:pt>
                <c:pt idx="52578" formatCode="0.00E+00">
                  <c:v>-2.88631E-3</c:v>
                </c:pt>
                <c:pt idx="52579" formatCode="0.00E+00">
                  <c:v>-3.2021900000000002E-3</c:v>
                </c:pt>
                <c:pt idx="52580" formatCode="0.00E+00">
                  <c:v>-3.5089299999999999E-3</c:v>
                </c:pt>
                <c:pt idx="52581" formatCode="0.00E+00">
                  <c:v>-3.8063099999999998E-3</c:v>
                </c:pt>
                <c:pt idx="52582" formatCode="0.00E+00">
                  <c:v>-4.0941199999999997E-3</c:v>
                </c:pt>
                <c:pt idx="52583" formatCode="0.00E+00">
                  <c:v>-4.3721899999999998E-3</c:v>
                </c:pt>
                <c:pt idx="52584" formatCode="0.00E+00">
                  <c:v>-4.6403399999999997E-3</c:v>
                </c:pt>
                <c:pt idx="52585" formatCode="0.00E+00">
                  <c:v>-4.8984299999999996E-3</c:v>
                </c:pt>
                <c:pt idx="52586" formatCode="0.00E+00">
                  <c:v>-5.1463300000000002E-3</c:v>
                </c:pt>
                <c:pt idx="52587" formatCode="0.00E+00">
                  <c:v>-5.3839300000000003E-3</c:v>
                </c:pt>
                <c:pt idx="52588" formatCode="0.00E+00">
                  <c:v>-5.6111499999999996E-3</c:v>
                </c:pt>
                <c:pt idx="52589" formatCode="0.00E+00">
                  <c:v>-5.8279100000000004E-3</c:v>
                </c:pt>
                <c:pt idx="52590" formatCode="0.00E+00">
                  <c:v>-6.0341700000000002E-3</c:v>
                </c:pt>
                <c:pt idx="52591" formatCode="0.00E+00">
                  <c:v>-6.2298900000000001E-3</c:v>
                </c:pt>
                <c:pt idx="52592" formatCode="0.00E+00">
                  <c:v>-6.4150500000000003E-3</c:v>
                </c:pt>
                <c:pt idx="52593" formatCode="0.00E+00">
                  <c:v>-6.5896699999999997E-3</c:v>
                </c:pt>
                <c:pt idx="52594" formatCode="0.00E+00">
                  <c:v>-6.7537600000000001E-3</c:v>
                </c:pt>
                <c:pt idx="52595" formatCode="0.00E+00">
                  <c:v>-6.9073700000000003E-3</c:v>
                </c:pt>
                <c:pt idx="52596" formatCode="0.00E+00">
                  <c:v>-7.05055E-3</c:v>
                </c:pt>
                <c:pt idx="52597" formatCode="0.00E+00">
                  <c:v>-7.1833899999999996E-3</c:v>
                </c:pt>
                <c:pt idx="52598" formatCode="0.00E+00">
                  <c:v>-7.3059600000000002E-3</c:v>
                </c:pt>
                <c:pt idx="52599" formatCode="0.00E+00">
                  <c:v>-7.4183900000000004E-3</c:v>
                </c:pt>
                <c:pt idx="52600" formatCode="0.00E+00">
                  <c:v>-7.5208000000000002E-3</c:v>
                </c:pt>
                <c:pt idx="52601" formatCode="0.00E+00">
                  <c:v>-7.6133299999999998E-3</c:v>
                </c:pt>
                <c:pt idx="52602" formatCode="0.00E+00">
                  <c:v>-7.6961299999999998E-3</c:v>
                </c:pt>
                <c:pt idx="52603" formatCode="0.00E+00">
                  <c:v>-7.7693800000000002E-3</c:v>
                </c:pt>
                <c:pt idx="52604" formatCode="0.00E+00">
                  <c:v>-7.8332599999999999E-3</c:v>
                </c:pt>
                <c:pt idx="52605" formatCode="0.00E+00">
                  <c:v>-7.8879799999999993E-3</c:v>
                </c:pt>
                <c:pt idx="52606" formatCode="0.00E+00">
                  <c:v>-7.9337299999999999E-3</c:v>
                </c:pt>
                <c:pt idx="52607" formatCode="0.00E+00">
                  <c:v>-7.9707500000000004E-3</c:v>
                </c:pt>
                <c:pt idx="52608" formatCode="0.00E+00">
                  <c:v>-7.9992799999999992E-3</c:v>
                </c:pt>
                <c:pt idx="52609" formatCode="0.00E+00">
                  <c:v>-8.0195600000000002E-3</c:v>
                </c:pt>
                <c:pt idx="52610" formatCode="0.00E+00">
                  <c:v>-8.0318500000000001E-3</c:v>
                </c:pt>
                <c:pt idx="52611" formatCode="0.00E+00">
                  <c:v>-8.0364100000000008E-3</c:v>
                </c:pt>
                <c:pt idx="52612" formatCode="0.00E+00">
                  <c:v>-8.0335300000000005E-3</c:v>
                </c:pt>
                <c:pt idx="52613" formatCode="0.00E+00">
                  <c:v>-8.0234999999999994E-3</c:v>
                </c:pt>
                <c:pt idx="52614" formatCode="0.00E+00">
                  <c:v>-8.0065999999999991E-3</c:v>
                </c:pt>
                <c:pt idx="52615" formatCode="0.00E+00">
                  <c:v>-7.9831399999999997E-3</c:v>
                </c:pt>
                <c:pt idx="52616" formatCode="0.00E+00">
                  <c:v>-7.9534299999999992E-3</c:v>
                </c:pt>
                <c:pt idx="52617" formatCode="0.00E+00">
                  <c:v>-7.9177699999999993E-3</c:v>
                </c:pt>
                <c:pt idx="52618" formatCode="0.00E+00">
                  <c:v>-7.8764999999999998E-3</c:v>
                </c:pt>
                <c:pt idx="52619" formatCode="0.00E+00">
                  <c:v>-7.8299200000000006E-3</c:v>
                </c:pt>
                <c:pt idx="52620" formatCode="0.00E+00">
                  <c:v>-7.7783799999999997E-3</c:v>
                </c:pt>
                <c:pt idx="52621" formatCode="0.00E+00">
                  <c:v>-7.7221900000000003E-3</c:v>
                </c:pt>
                <c:pt idx="52622" formatCode="0.00E+00">
                  <c:v>-7.6616899999999996E-3</c:v>
                </c:pt>
                <c:pt idx="52623" formatCode="0.00E+00">
                  <c:v>-7.59722E-3</c:v>
                </c:pt>
                <c:pt idx="52624" formatCode="0.00E+00">
                  <c:v>-7.5291000000000004E-3</c:v>
                </c:pt>
                <c:pt idx="52625" formatCode="0.00E+00">
                  <c:v>-7.4576699999999996E-3</c:v>
                </c:pt>
                <c:pt idx="52626" formatCode="0.00E+00">
                  <c:v>-7.3832699999999999E-3</c:v>
                </c:pt>
                <c:pt idx="52627" formatCode="0.00E+00">
                  <c:v>-7.3062200000000004E-3</c:v>
                </c:pt>
                <c:pt idx="52628" formatCode="0.00E+00">
                  <c:v>-7.2268499999999999E-3</c:v>
                </c:pt>
                <c:pt idx="52629" formatCode="0.00E+00">
                  <c:v>-7.14549E-3</c:v>
                </c:pt>
                <c:pt idx="52630" formatCode="0.00E+00">
                  <c:v>-7.0624599999999996E-3</c:v>
                </c:pt>
                <c:pt idx="52631" formatCode="0.00E+00">
                  <c:v>-6.9780700000000003E-3</c:v>
                </c:pt>
                <c:pt idx="52632" formatCode="0.00E+00">
                  <c:v>-6.8926500000000002E-3</c:v>
                </c:pt>
                <c:pt idx="52633" formatCode="0.00E+00">
                  <c:v>-6.8065000000000001E-3</c:v>
                </c:pt>
                <c:pt idx="52634" formatCode="0.00E+00">
                  <c:v>-6.7199099999999999E-3</c:v>
                </c:pt>
                <c:pt idx="52635" formatCode="0.00E+00">
                  <c:v>-6.6331799999999998E-3</c:v>
                </c:pt>
                <c:pt idx="52636" formatCode="0.00E+00">
                  <c:v>-6.5465999999999996E-3</c:v>
                </c:pt>
                <c:pt idx="52637" formatCode="0.00E+00">
                  <c:v>-6.4604500000000004E-3</c:v>
                </c:pt>
                <c:pt idx="52638" formatCode="0.00E+00">
                  <c:v>-6.3749899999999996E-3</c:v>
                </c:pt>
                <c:pt idx="52639" formatCode="0.00E+00">
                  <c:v>-6.2904800000000002E-3</c:v>
                </c:pt>
                <c:pt idx="52640" formatCode="0.00E+00">
                  <c:v>-6.2071799999999996E-3</c:v>
                </c:pt>
                <c:pt idx="52641" formatCode="0.00E+00">
                  <c:v>-6.1253200000000001E-3</c:v>
                </c:pt>
                <c:pt idx="52642" formatCode="0.00E+00">
                  <c:v>-6.0451300000000001E-3</c:v>
                </c:pt>
                <c:pt idx="52643" formatCode="0.00E+00">
                  <c:v>-5.9668300000000002E-3</c:v>
                </c:pt>
                <c:pt idx="52644" formatCode="0.00E+00">
                  <c:v>-5.8906200000000001E-3</c:v>
                </c:pt>
                <c:pt idx="52645" formatCode="0.00E+00">
                  <c:v>-5.8167100000000001E-3</c:v>
                </c:pt>
                <c:pt idx="52646" formatCode="0.00E+00">
                  <c:v>-5.7452600000000003E-3</c:v>
                </c:pt>
                <c:pt idx="52647" formatCode="0.00E+00">
                  <c:v>-5.6764500000000004E-3</c:v>
                </c:pt>
                <c:pt idx="52648" formatCode="0.00E+00">
                  <c:v>-5.6104299999999996E-3</c:v>
                </c:pt>
                <c:pt idx="52649" formatCode="0.00E+00">
                  <c:v>-5.5473400000000004E-3</c:v>
                </c:pt>
                <c:pt idx="52650" formatCode="0.00E+00">
                  <c:v>-5.4873200000000004E-3</c:v>
                </c:pt>
                <c:pt idx="52651" formatCode="0.00E+00">
                  <c:v>-5.4304699999999997E-3</c:v>
                </c:pt>
                <c:pt idx="52652" formatCode="0.00E+00">
                  <c:v>-5.3769000000000004E-3</c:v>
                </c:pt>
                <c:pt idx="52653" formatCode="0.00E+00">
                  <c:v>-5.3266900000000002E-3</c:v>
                </c:pt>
                <c:pt idx="52654" formatCode="0.00E+00">
                  <c:v>-5.2799099999999996E-3</c:v>
                </c:pt>
                <c:pt idx="52655" formatCode="0.00E+00">
                  <c:v>-5.23662E-3</c:v>
                </c:pt>
                <c:pt idx="52656" formatCode="0.00E+00">
                  <c:v>-5.1968600000000002E-3</c:v>
                </c:pt>
                <c:pt idx="52657" formatCode="0.00E+00">
                  <c:v>-5.1606600000000001E-3</c:v>
                </c:pt>
                <c:pt idx="52658" formatCode="0.00E+00">
                  <c:v>-5.1280299999999996E-3</c:v>
                </c:pt>
                <c:pt idx="52659" formatCode="0.00E+00">
                  <c:v>-5.0989700000000004E-3</c:v>
                </c:pt>
                <c:pt idx="52660" formatCode="0.00E+00">
                  <c:v>-5.0734700000000001E-3</c:v>
                </c:pt>
                <c:pt idx="52661" formatCode="0.00E+00">
                  <c:v>-5.0514799999999997E-3</c:v>
                </c:pt>
                <c:pt idx="52662" formatCode="0.00E+00">
                  <c:v>-5.0329700000000003E-3</c:v>
                </c:pt>
                <c:pt idx="52663" formatCode="0.00E+00">
                  <c:v>-5.0178699999999998E-3</c:v>
                </c:pt>
                <c:pt idx="52664" formatCode="0.00E+00">
                  <c:v>-5.0061200000000002E-3</c:v>
                </c:pt>
                <c:pt idx="52665" formatCode="0.00E+00">
                  <c:v>-4.9976200000000004E-3</c:v>
                </c:pt>
                <c:pt idx="52666" formatCode="0.00E+00">
                  <c:v>-4.99227E-3</c:v>
                </c:pt>
                <c:pt idx="52667" formatCode="0.00E+00">
                  <c:v>-4.9899499999999999E-3</c:v>
                </c:pt>
                <c:pt idx="52668" formatCode="0.00E+00">
                  <c:v>-4.9905499999999998E-3</c:v>
                </c:pt>
                <c:pt idx="52669" formatCode="0.00E+00">
                  <c:v>-4.9939199999999998E-3</c:v>
                </c:pt>
                <c:pt idx="52670" formatCode="0.00E+00">
                  <c:v>-4.9998999999999998E-3</c:v>
                </c:pt>
                <c:pt idx="52671" formatCode="0.00E+00">
                  <c:v>-5.0083300000000001E-3</c:v>
                </c:pt>
                <c:pt idx="52672" formatCode="0.00E+00">
                  <c:v>-5.0190299999999998E-3</c:v>
                </c:pt>
                <c:pt idx="52673" formatCode="0.00E+00">
                  <c:v>-5.0318200000000002E-3</c:v>
                </c:pt>
                <c:pt idx="52674" formatCode="0.00E+00">
                  <c:v>-5.0464999999999998E-3</c:v>
                </c:pt>
                <c:pt idx="52675" formatCode="0.00E+00">
                  <c:v>-5.0628499999999998E-3</c:v>
                </c:pt>
                <c:pt idx="52676" formatCode="0.00E+00">
                  <c:v>-5.0806499999999999E-3</c:v>
                </c:pt>
                <c:pt idx="52677" formatCode="0.00E+00">
                  <c:v>-5.0996899999999996E-3</c:v>
                </c:pt>
                <c:pt idx="52678" formatCode="0.00E+00">
                  <c:v>-5.1197200000000003E-3</c:v>
                </c:pt>
                <c:pt idx="52679" formatCode="0.00E+00">
                  <c:v>-5.1404900000000002E-3</c:v>
                </c:pt>
                <c:pt idx="52680" formatCode="0.00E+00">
                  <c:v>-5.1617599999999996E-3</c:v>
                </c:pt>
                <c:pt idx="52681" formatCode="0.00E+00">
                  <c:v>-5.1832600000000003E-3</c:v>
                </c:pt>
                <c:pt idx="52682" formatCode="0.00E+00">
                  <c:v>-5.2047300000000003E-3</c:v>
                </c:pt>
                <c:pt idx="52683" formatCode="0.00E+00">
                  <c:v>-5.2258900000000004E-3</c:v>
                </c:pt>
                <c:pt idx="52684" formatCode="0.00E+00">
                  <c:v>-5.2464699999999996E-3</c:v>
                </c:pt>
                <c:pt idx="52685" formatCode="0.00E+00">
                  <c:v>-5.2661799999999996E-3</c:v>
                </c:pt>
                <c:pt idx="52686" formatCode="0.00E+00">
                  <c:v>-5.2847500000000004E-3</c:v>
                </c:pt>
                <c:pt idx="52687" formatCode="0.00E+00">
                  <c:v>-5.3018700000000002E-3</c:v>
                </c:pt>
                <c:pt idx="52688" formatCode="0.00E+00">
                  <c:v>-5.3172599999999999E-3</c:v>
                </c:pt>
                <c:pt idx="52689" formatCode="0.00E+00">
                  <c:v>-5.3306300000000003E-3</c:v>
                </c:pt>
                <c:pt idx="52690" formatCode="0.00E+00">
                  <c:v>-5.3416799999999997E-3</c:v>
                </c:pt>
                <c:pt idx="52691" formatCode="0.00E+00">
                  <c:v>-5.3501199999999999E-3</c:v>
                </c:pt>
                <c:pt idx="52692" formatCode="0.00E+00">
                  <c:v>-5.35565E-3</c:v>
                </c:pt>
                <c:pt idx="52693" formatCode="0.00E+00">
                  <c:v>-5.3579700000000001E-3</c:v>
                </c:pt>
                <c:pt idx="52694" formatCode="0.00E+00">
                  <c:v>-5.35681E-3</c:v>
                </c:pt>
                <c:pt idx="52695" formatCode="0.00E+00">
                  <c:v>-5.35186E-3</c:v>
                </c:pt>
                <c:pt idx="52696" formatCode="0.00E+00">
                  <c:v>-5.3428399999999997E-3</c:v>
                </c:pt>
                <c:pt idx="52697" formatCode="0.00E+00">
                  <c:v>-5.3294700000000002E-3</c:v>
                </c:pt>
                <c:pt idx="52698" formatCode="0.00E+00">
                  <c:v>-5.3114700000000004E-3</c:v>
                </c:pt>
                <c:pt idx="52699" formatCode="0.00E+00">
                  <c:v>-5.2885700000000002E-3</c:v>
                </c:pt>
                <c:pt idx="52700" formatCode="0.00E+00">
                  <c:v>-5.2605000000000004E-3</c:v>
                </c:pt>
                <c:pt idx="52701" formatCode="0.00E+00">
                  <c:v>-5.2269999999999999E-3</c:v>
                </c:pt>
                <c:pt idx="52702" formatCode="0.00E+00">
                  <c:v>-5.1878200000000001E-3</c:v>
                </c:pt>
                <c:pt idx="52703" formatCode="0.00E+00">
                  <c:v>-5.1427E-3</c:v>
                </c:pt>
                <c:pt idx="52704" formatCode="0.00E+00">
                  <c:v>-5.0914300000000001E-3</c:v>
                </c:pt>
                <c:pt idx="52705" formatCode="0.00E+00">
                  <c:v>-5.03376E-3</c:v>
                </c:pt>
                <c:pt idx="52706" formatCode="0.00E+00">
                  <c:v>-4.9694700000000001E-3</c:v>
                </c:pt>
                <c:pt idx="52707" formatCode="0.00E+00">
                  <c:v>-4.89837E-3</c:v>
                </c:pt>
                <c:pt idx="52708" formatCode="0.00E+00">
                  <c:v>-4.8202499999999999E-3</c:v>
                </c:pt>
                <c:pt idx="52709" formatCode="0.00E+00">
                  <c:v>-4.73493E-3</c:v>
                </c:pt>
                <c:pt idx="52710" formatCode="0.00E+00">
                  <c:v>-4.6422399999999997E-3</c:v>
                </c:pt>
                <c:pt idx="52711" formatCode="0.00E+00">
                  <c:v>-4.542E-3</c:v>
                </c:pt>
                <c:pt idx="52712" formatCode="0.00E+00">
                  <c:v>-4.43408E-3</c:v>
                </c:pt>
                <c:pt idx="52713" formatCode="0.00E+00">
                  <c:v>-4.3183400000000004E-3</c:v>
                </c:pt>
                <c:pt idx="52714" formatCode="0.00E+00">
                  <c:v>-4.1946600000000002E-3</c:v>
                </c:pt>
                <c:pt idx="52715" formatCode="0.00E+00">
                  <c:v>-4.0629300000000002E-3</c:v>
                </c:pt>
                <c:pt idx="52716" formatCode="0.00E+00">
                  <c:v>-3.9230599999999999E-3</c:v>
                </c:pt>
                <c:pt idx="52717" formatCode="0.00E+00">
                  <c:v>-3.7749699999999999E-3</c:v>
                </c:pt>
                <c:pt idx="52718" formatCode="0.00E+00">
                  <c:v>-3.61861E-3</c:v>
                </c:pt>
                <c:pt idx="52719" formatCode="0.00E+00">
                  <c:v>-3.4539100000000001E-3</c:v>
                </c:pt>
                <c:pt idx="52720" formatCode="0.00E+00">
                  <c:v>-3.28087E-3</c:v>
                </c:pt>
                <c:pt idx="52721" formatCode="0.00E+00">
                  <c:v>-3.0994500000000001E-3</c:v>
                </c:pt>
                <c:pt idx="52722" formatCode="0.00E+00">
                  <c:v>-2.9096700000000001E-3</c:v>
                </c:pt>
                <c:pt idx="52723" formatCode="0.00E+00">
                  <c:v>-2.7115300000000002E-3</c:v>
                </c:pt>
                <c:pt idx="52724" formatCode="0.00E+00">
                  <c:v>-2.5050900000000002E-3</c:v>
                </c:pt>
                <c:pt idx="52725" formatCode="0.00E+00">
                  <c:v>-2.2903899999999998E-3</c:v>
                </c:pt>
                <c:pt idx="52726" formatCode="0.00E+00">
                  <c:v>-2.0674999999999999E-3</c:v>
                </c:pt>
                <c:pt idx="52727" formatCode="0.00E+00">
                  <c:v>-1.83651E-3</c:v>
                </c:pt>
                <c:pt idx="52728" formatCode="0.00E+00">
                  <c:v>-1.5975099999999999E-3</c:v>
                </c:pt>
                <c:pt idx="52729" formatCode="0.00E+00">
                  <c:v>-1.3506499999999999E-3</c:v>
                </c:pt>
                <c:pt idx="52730" formatCode="0.00E+00">
                  <c:v>-1.0960399999999999E-3</c:v>
                </c:pt>
                <c:pt idx="52731" formatCode="0.00E+00">
                  <c:v>-8.3385700000000002E-4</c:v>
                </c:pt>
                <c:pt idx="52732" formatCode="0.00E+00">
                  <c:v>-5.6425900000000001E-4</c:v>
                </c:pt>
                <c:pt idx="52733" formatCode="0.00E+00">
                  <c:v>-2.8744099999999999E-4</c:v>
                </c:pt>
                <c:pt idx="52734" formatCode="0.00E+00">
                  <c:v>-3.6072899999999999E-6</c:v>
                </c:pt>
                <c:pt idx="52735" formatCode="0.00E+00">
                  <c:v>2.8701900000000001E-4</c:v>
                </c:pt>
                <c:pt idx="52736" formatCode="0.00E+00">
                  <c:v>5.842E-4</c:v>
                </c:pt>
                <c:pt idx="52737" formatCode="0.00E+00">
                  <c:v>8.8768099999999997E-4</c:v>
                </c:pt>
                <c:pt idx="52738" formatCode="0.00E+00">
                  <c:v>1.1971900000000001E-3</c:v>
                </c:pt>
                <c:pt idx="52739" formatCode="0.00E+00">
                  <c:v>1.51245E-3</c:v>
                </c:pt>
                <c:pt idx="52740" formatCode="0.00E+00">
                  <c:v>1.83314E-3</c:v>
                </c:pt>
                <c:pt idx="52741" formatCode="0.00E+00">
                  <c:v>2.1589700000000001E-3</c:v>
                </c:pt>
                <c:pt idx="52742" formatCode="0.00E+00">
                  <c:v>2.4895899999999999E-3</c:v>
                </c:pt>
                <c:pt idx="52743" formatCode="0.00E+00">
                  <c:v>2.82467E-3</c:v>
                </c:pt>
                <c:pt idx="52744" formatCode="0.00E+00">
                  <c:v>3.1638399999999998E-3</c:v>
                </c:pt>
                <c:pt idx="52745" formatCode="0.00E+00">
                  <c:v>3.5067499999999999E-3</c:v>
                </c:pt>
                <c:pt idx="52746" formatCode="0.00E+00">
                  <c:v>3.8529900000000001E-3</c:v>
                </c:pt>
                <c:pt idx="52747" formatCode="0.00E+00">
                  <c:v>4.2021899999999997E-3</c:v>
                </c:pt>
                <c:pt idx="52748" formatCode="0.00E+00">
                  <c:v>4.5539400000000002E-3</c:v>
                </c:pt>
                <c:pt idx="52749" formatCode="0.00E+00">
                  <c:v>4.9078100000000003E-3</c:v>
                </c:pt>
                <c:pt idx="52750" formatCode="0.00E+00">
                  <c:v>5.2633899999999997E-3</c:v>
                </c:pt>
                <c:pt idx="52751" formatCode="0.00E+00">
                  <c:v>5.6202400000000003E-3</c:v>
                </c:pt>
                <c:pt idx="52752" formatCode="0.00E+00">
                  <c:v>5.9779100000000003E-3</c:v>
                </c:pt>
                <c:pt idx="52753" formatCode="0.00E+00">
                  <c:v>6.3359499999999999E-3</c:v>
                </c:pt>
                <c:pt idx="52754" formatCode="0.00E+00">
                  <c:v>6.6939E-3</c:v>
                </c:pt>
                <c:pt idx="52755" formatCode="0.00E+00">
                  <c:v>7.0512999999999999E-3</c:v>
                </c:pt>
                <c:pt idx="52756" formatCode="0.00E+00">
                  <c:v>7.4076599999999999E-3</c:v>
                </c:pt>
                <c:pt idx="52757" formatCode="0.00E+00">
                  <c:v>7.7625200000000002E-3</c:v>
                </c:pt>
                <c:pt idx="52758" formatCode="0.00E+00">
                  <c:v>8.1153900000000001E-3</c:v>
                </c:pt>
                <c:pt idx="52759" formatCode="0.00E+00">
                  <c:v>8.4657799999999991E-3</c:v>
                </c:pt>
                <c:pt idx="52760" formatCode="0.00E+00">
                  <c:v>8.8132100000000001E-3</c:v>
                </c:pt>
                <c:pt idx="52761" formatCode="0.00E+00">
                  <c:v>9.1571699999999992E-3</c:v>
                </c:pt>
                <c:pt idx="52762" formatCode="0.00E+00">
                  <c:v>9.4971900000000008E-3</c:v>
                </c:pt>
                <c:pt idx="52763" formatCode="0.00E+00">
                  <c:v>9.8327599999999994E-3</c:v>
                </c:pt>
                <c:pt idx="52764">
                  <c:v>1.01634E-2</c:v>
                </c:pt>
                <c:pt idx="52765">
                  <c:v>1.0488600000000001E-2</c:v>
                </c:pt>
                <c:pt idx="52766">
                  <c:v>1.08079E-2</c:v>
                </c:pt>
                <c:pt idx="52767">
                  <c:v>1.1120700000000001E-2</c:v>
                </c:pt>
                <c:pt idx="52768">
                  <c:v>1.14267E-2</c:v>
                </c:pt>
                <c:pt idx="52769">
                  <c:v>1.1725299999999999E-2</c:v>
                </c:pt>
                <c:pt idx="52770">
                  <c:v>1.2016000000000001E-2</c:v>
                </c:pt>
                <c:pt idx="52771">
                  <c:v>1.2298399999999999E-2</c:v>
                </c:pt>
                <c:pt idx="52772">
                  <c:v>1.2572099999999999E-2</c:v>
                </c:pt>
                <c:pt idx="52773">
                  <c:v>1.28364E-2</c:v>
                </c:pt>
                <c:pt idx="52774">
                  <c:v>1.30911E-2</c:v>
                </c:pt>
                <c:pt idx="52775">
                  <c:v>1.3335700000000001E-2</c:v>
                </c:pt>
                <c:pt idx="52776">
                  <c:v>1.3569700000000001E-2</c:v>
                </c:pt>
                <c:pt idx="52777">
                  <c:v>1.37927E-2</c:v>
                </c:pt>
                <c:pt idx="52778">
                  <c:v>1.4004300000000001E-2</c:v>
                </c:pt>
                <c:pt idx="52779">
                  <c:v>1.42042E-2</c:v>
                </c:pt>
                <c:pt idx="52780">
                  <c:v>1.4391899999999999E-2</c:v>
                </c:pt>
                <c:pt idx="52781">
                  <c:v>1.4567E-2</c:v>
                </c:pt>
                <c:pt idx="52782">
                  <c:v>1.4729300000000001E-2</c:v>
                </c:pt>
                <c:pt idx="52783">
                  <c:v>1.4878300000000001E-2</c:v>
                </c:pt>
                <c:pt idx="52784">
                  <c:v>1.5013800000000001E-2</c:v>
                </c:pt>
                <c:pt idx="52785">
                  <c:v>1.51354E-2</c:v>
                </c:pt>
                <c:pt idx="52786">
                  <c:v>1.5242800000000001E-2</c:v>
                </c:pt>
                <c:pt idx="52787">
                  <c:v>1.53358E-2</c:v>
                </c:pt>
                <c:pt idx="52788">
                  <c:v>1.5414000000000001E-2</c:v>
                </c:pt>
                <c:pt idx="52789">
                  <c:v>1.5477400000000001E-2</c:v>
                </c:pt>
                <c:pt idx="52790">
                  <c:v>1.5525600000000001E-2</c:v>
                </c:pt>
                <c:pt idx="52791">
                  <c:v>1.55584E-2</c:v>
                </c:pt>
                <c:pt idx="52792">
                  <c:v>1.55756E-2</c:v>
                </c:pt>
                <c:pt idx="52793">
                  <c:v>1.55771E-2</c:v>
                </c:pt>
                <c:pt idx="52794">
                  <c:v>1.55628E-2</c:v>
                </c:pt>
                <c:pt idx="52795">
                  <c:v>1.5532499999999999E-2</c:v>
                </c:pt>
                <c:pt idx="52796">
                  <c:v>1.5486099999999999E-2</c:v>
                </c:pt>
                <c:pt idx="52797">
                  <c:v>1.54235E-2</c:v>
                </c:pt>
                <c:pt idx="52798">
                  <c:v>1.53446E-2</c:v>
                </c:pt>
                <c:pt idx="52799">
                  <c:v>1.5249499999999999E-2</c:v>
                </c:pt>
                <c:pt idx="52800">
                  <c:v>1.51381E-2</c:v>
                </c:pt>
                <c:pt idx="52801">
                  <c:v>1.50104E-2</c:v>
                </c:pt>
                <c:pt idx="52802">
                  <c:v>1.48664E-2</c:v>
                </c:pt>
                <c:pt idx="52803">
                  <c:v>1.4706199999999999E-2</c:v>
                </c:pt>
                <c:pt idx="52804">
                  <c:v>1.4529800000000001E-2</c:v>
                </c:pt>
                <c:pt idx="52805">
                  <c:v>1.43374E-2</c:v>
                </c:pt>
                <c:pt idx="52806">
                  <c:v>1.4128999999999999E-2</c:v>
                </c:pt>
                <c:pt idx="52807">
                  <c:v>1.39048E-2</c:v>
                </c:pt>
                <c:pt idx="52808">
                  <c:v>1.3665E-2</c:v>
                </c:pt>
                <c:pt idx="52809">
                  <c:v>1.3409600000000001E-2</c:v>
                </c:pt>
                <c:pt idx="52810">
                  <c:v>1.3139E-2</c:v>
                </c:pt>
                <c:pt idx="52811">
                  <c:v>1.28533E-2</c:v>
                </c:pt>
                <c:pt idx="52812">
                  <c:v>1.2552799999999999E-2</c:v>
                </c:pt>
                <c:pt idx="52813">
                  <c:v>1.2237700000000001E-2</c:v>
                </c:pt>
                <c:pt idx="52814">
                  <c:v>1.19083E-2</c:v>
                </c:pt>
                <c:pt idx="52815">
                  <c:v>1.1565000000000001E-2</c:v>
                </c:pt>
                <c:pt idx="52816">
                  <c:v>1.1207999999999999E-2</c:v>
                </c:pt>
                <c:pt idx="52817">
                  <c:v>1.08377E-2</c:v>
                </c:pt>
                <c:pt idx="52818">
                  <c:v>1.0454400000000001E-2</c:v>
                </c:pt>
                <c:pt idx="52819">
                  <c:v>1.00585E-2</c:v>
                </c:pt>
                <c:pt idx="52820" formatCode="0.00E+00">
                  <c:v>9.6504999999999994E-3</c:v>
                </c:pt>
                <c:pt idx="52821" formatCode="0.00E+00">
                  <c:v>9.2306999999999997E-3</c:v>
                </c:pt>
                <c:pt idx="52822" formatCode="0.00E+00">
                  <c:v>8.7995499999999997E-3</c:v>
                </c:pt>
                <c:pt idx="52823" formatCode="0.00E+00">
                  <c:v>8.3575100000000003E-3</c:v>
                </c:pt>
                <c:pt idx="52824" formatCode="0.00E+00">
                  <c:v>7.9050400000000003E-3</c:v>
                </c:pt>
                <c:pt idx="52825" formatCode="0.00E+00">
                  <c:v>7.4426199999999996E-3</c:v>
                </c:pt>
                <c:pt idx="52826" formatCode="0.00E+00">
                  <c:v>6.9707399999999996E-3</c:v>
                </c:pt>
                <c:pt idx="52827" formatCode="0.00E+00">
                  <c:v>6.4898899999999999E-3</c:v>
                </c:pt>
                <c:pt idx="52828" formatCode="0.00E+00">
                  <c:v>6.00061E-3</c:v>
                </c:pt>
                <c:pt idx="52829" formatCode="0.00E+00">
                  <c:v>5.5034200000000002E-3</c:v>
                </c:pt>
                <c:pt idx="52830" formatCode="0.00E+00">
                  <c:v>4.9988599999999999E-3</c:v>
                </c:pt>
                <c:pt idx="52831" formatCode="0.00E+00">
                  <c:v>4.4874800000000003E-3</c:v>
                </c:pt>
                <c:pt idx="52832" formatCode="0.00E+00">
                  <c:v>3.9698600000000004E-3</c:v>
                </c:pt>
                <c:pt idx="52833" formatCode="0.00E+00">
                  <c:v>3.44656E-3</c:v>
                </c:pt>
                <c:pt idx="52834" formatCode="0.00E+00">
                  <c:v>2.91815E-3</c:v>
                </c:pt>
                <c:pt idx="52835" formatCode="0.00E+00">
                  <c:v>2.3852399999999998E-3</c:v>
                </c:pt>
                <c:pt idx="52836" formatCode="0.00E+00">
                  <c:v>1.84841E-3</c:v>
                </c:pt>
                <c:pt idx="52837" formatCode="0.00E+00">
                  <c:v>1.3082599999999999E-3</c:v>
                </c:pt>
                <c:pt idx="52838" formatCode="0.00E+00">
                  <c:v>7.6540899999999999E-4</c:v>
                </c:pt>
                <c:pt idx="52839" formatCode="0.00E+00">
                  <c:v>2.2045800000000001E-4</c:v>
                </c:pt>
                <c:pt idx="52840" formatCode="0.00E+00">
                  <c:v>-3.2597700000000003E-4</c:v>
                </c:pt>
                <c:pt idx="52841" formatCode="0.00E+00">
                  <c:v>-8.7328000000000004E-4</c:v>
                </c:pt>
                <c:pt idx="52842" formatCode="0.00E+00">
                  <c:v>-1.4208300000000001E-3</c:v>
                </c:pt>
                <c:pt idx="52843" formatCode="0.00E+00">
                  <c:v>-1.9680100000000001E-3</c:v>
                </c:pt>
                <c:pt idx="52844" formatCode="0.00E+00">
                  <c:v>-2.5142099999999998E-3</c:v>
                </c:pt>
                <c:pt idx="52845" formatCode="0.00E+00">
                  <c:v>-3.05879E-3</c:v>
                </c:pt>
                <c:pt idx="52846" formatCode="0.00E+00">
                  <c:v>-3.60115E-3</c:v>
                </c:pt>
                <c:pt idx="52847" formatCode="0.00E+00">
                  <c:v>-4.1406699999999999E-3</c:v>
                </c:pt>
                <c:pt idx="52848" formatCode="0.00E+00">
                  <c:v>-4.6767400000000004E-3</c:v>
                </c:pt>
                <c:pt idx="52849" formatCode="0.00E+00">
                  <c:v>-5.2087599999999998E-3</c:v>
                </c:pt>
                <c:pt idx="52850" formatCode="0.00E+00">
                  <c:v>-5.7361199999999999E-3</c:v>
                </c:pt>
                <c:pt idx="52851" formatCode="0.00E+00">
                  <c:v>-6.2582200000000001E-3</c:v>
                </c:pt>
                <c:pt idx="52852" formatCode="0.00E+00">
                  <c:v>-6.7744900000000002E-3</c:v>
                </c:pt>
                <c:pt idx="52853" formatCode="0.00E+00">
                  <c:v>-7.2843300000000003E-3</c:v>
                </c:pt>
                <c:pt idx="52854" formatCode="0.00E+00">
                  <c:v>-7.7871800000000003E-3</c:v>
                </c:pt>
                <c:pt idx="52855" formatCode="0.00E+00">
                  <c:v>-8.2824700000000001E-3</c:v>
                </c:pt>
                <c:pt idx="52856" formatCode="0.00E+00">
                  <c:v>-8.7696500000000004E-3</c:v>
                </c:pt>
                <c:pt idx="52857" formatCode="0.00E+00">
                  <c:v>-9.24817E-3</c:v>
                </c:pt>
                <c:pt idx="52858" formatCode="0.00E+00">
                  <c:v>-9.7175100000000004E-3</c:v>
                </c:pt>
                <c:pt idx="52859">
                  <c:v>-1.01771E-2</c:v>
                </c:pt>
                <c:pt idx="52860">
                  <c:v>-1.06266E-2</c:v>
                </c:pt>
                <c:pt idx="52861">
                  <c:v>-1.10653E-2</c:v>
                </c:pt>
                <c:pt idx="52862">
                  <c:v>-1.1492799999999999E-2</c:v>
                </c:pt>
                <c:pt idx="52863">
                  <c:v>-1.1908699999999999E-2</c:v>
                </c:pt>
                <c:pt idx="52864">
                  <c:v>-1.2312500000000001E-2</c:v>
                </c:pt>
                <c:pt idx="52865">
                  <c:v>-1.2703799999999999E-2</c:v>
                </c:pt>
                <c:pt idx="52866">
                  <c:v>-1.3082099999999999E-2</c:v>
                </c:pt>
                <c:pt idx="52867">
                  <c:v>-1.34471E-2</c:v>
                </c:pt>
                <c:pt idx="52868">
                  <c:v>-1.3798299999999999E-2</c:v>
                </c:pt>
                <c:pt idx="52869">
                  <c:v>-1.41355E-2</c:v>
                </c:pt>
                <c:pt idx="52870">
                  <c:v>-1.4458199999999999E-2</c:v>
                </c:pt>
                <c:pt idx="52871">
                  <c:v>-1.47662E-2</c:v>
                </c:pt>
                <c:pt idx="52872">
                  <c:v>-1.5059100000000001E-2</c:v>
                </c:pt>
                <c:pt idx="52873">
                  <c:v>-1.53367E-2</c:v>
                </c:pt>
                <c:pt idx="52874">
                  <c:v>-1.5598600000000001E-2</c:v>
                </c:pt>
                <c:pt idx="52875">
                  <c:v>-1.58447E-2</c:v>
                </c:pt>
                <c:pt idx="52876">
                  <c:v>-1.6074700000000001E-2</c:v>
                </c:pt>
                <c:pt idx="52877">
                  <c:v>-1.6288400000000001E-2</c:v>
                </c:pt>
                <c:pt idx="52878">
                  <c:v>-1.6485699999999999E-2</c:v>
                </c:pt>
                <c:pt idx="52879">
                  <c:v>-1.6666299999999998E-2</c:v>
                </c:pt>
                <c:pt idx="52880">
                  <c:v>-1.6830100000000001E-2</c:v>
                </c:pt>
                <c:pt idx="52881">
                  <c:v>-1.6976999999999999E-2</c:v>
                </c:pt>
                <c:pt idx="52882">
                  <c:v>-1.7106900000000001E-2</c:v>
                </c:pt>
                <c:pt idx="52883">
                  <c:v>-1.7219700000000001E-2</c:v>
                </c:pt>
                <c:pt idx="52884">
                  <c:v>-1.7315400000000002E-2</c:v>
                </c:pt>
                <c:pt idx="52885">
                  <c:v>-1.7394E-2</c:v>
                </c:pt>
                <c:pt idx="52886">
                  <c:v>-1.74553E-2</c:v>
                </c:pt>
                <c:pt idx="52887">
                  <c:v>-1.7499500000000001E-2</c:v>
                </c:pt>
                <c:pt idx="52888">
                  <c:v>-1.75266E-2</c:v>
                </c:pt>
                <c:pt idx="52889">
                  <c:v>-1.7536599999999999E-2</c:v>
                </c:pt>
                <c:pt idx="52890">
                  <c:v>-1.75295E-2</c:v>
                </c:pt>
                <c:pt idx="52891">
                  <c:v>-1.75056E-2</c:v>
                </c:pt>
                <c:pt idx="52892">
                  <c:v>-1.7464799999999999E-2</c:v>
                </c:pt>
                <c:pt idx="52893">
                  <c:v>-1.7407300000000001E-2</c:v>
                </c:pt>
                <c:pt idx="52894">
                  <c:v>-1.7333399999999999E-2</c:v>
                </c:pt>
                <c:pt idx="52895">
                  <c:v>-1.7243100000000001E-2</c:v>
                </c:pt>
                <c:pt idx="52896">
                  <c:v>-1.7136599999999998E-2</c:v>
                </c:pt>
                <c:pt idx="52897">
                  <c:v>-1.70142E-2</c:v>
                </c:pt>
                <c:pt idx="52898">
                  <c:v>-1.6875999999999999E-2</c:v>
                </c:pt>
                <c:pt idx="52899">
                  <c:v>-1.6722399999999998E-2</c:v>
                </c:pt>
                <c:pt idx="52900">
                  <c:v>-1.6553600000000002E-2</c:v>
                </c:pt>
                <c:pt idx="52901">
                  <c:v>-1.63699E-2</c:v>
                </c:pt>
                <c:pt idx="52902">
                  <c:v>-1.6171499999999998E-2</c:v>
                </c:pt>
                <c:pt idx="52903">
                  <c:v>-1.5958799999999999E-2</c:v>
                </c:pt>
                <c:pt idx="52904">
                  <c:v>-1.5732199999999998E-2</c:v>
                </c:pt>
                <c:pt idx="52905">
                  <c:v>-1.5491899999999999E-2</c:v>
                </c:pt>
                <c:pt idx="52906">
                  <c:v>-1.52383E-2</c:v>
                </c:pt>
                <c:pt idx="52907">
                  <c:v>-1.49718E-2</c:v>
                </c:pt>
                <c:pt idx="52908">
                  <c:v>-1.4692800000000001E-2</c:v>
                </c:pt>
                <c:pt idx="52909">
                  <c:v>-1.44017E-2</c:v>
                </c:pt>
                <c:pt idx="52910">
                  <c:v>-1.40988E-2</c:v>
                </c:pt>
                <c:pt idx="52911">
                  <c:v>-1.37847E-2</c:v>
                </c:pt>
                <c:pt idx="52912">
                  <c:v>-1.34596E-2</c:v>
                </c:pt>
                <c:pt idx="52913">
                  <c:v>-1.3124200000000001E-2</c:v>
                </c:pt>
                <c:pt idx="52914">
                  <c:v>-1.27787E-2</c:v>
                </c:pt>
                <c:pt idx="52915">
                  <c:v>-1.2423699999999999E-2</c:v>
                </c:pt>
                <c:pt idx="52916">
                  <c:v>-1.20597E-2</c:v>
                </c:pt>
                <c:pt idx="52917">
                  <c:v>-1.1686999999999999E-2</c:v>
                </c:pt>
                <c:pt idx="52918">
                  <c:v>-1.13063E-2</c:v>
                </c:pt>
                <c:pt idx="52919">
                  <c:v>-1.0917899999999999E-2</c:v>
                </c:pt>
                <c:pt idx="52920">
                  <c:v>-1.05223E-2</c:v>
                </c:pt>
                <c:pt idx="52921">
                  <c:v>-1.01201E-2</c:v>
                </c:pt>
                <c:pt idx="52922" formatCode="0.00E+00">
                  <c:v>-9.71173E-3</c:v>
                </c:pt>
                <c:pt idx="52923" formatCode="0.00E+00">
                  <c:v>-9.2976699999999992E-3</c:v>
                </c:pt>
                <c:pt idx="52924" formatCode="0.00E+00">
                  <c:v>-8.8784399999999996E-3</c:v>
                </c:pt>
                <c:pt idx="52925" formatCode="0.00E+00">
                  <c:v>-8.4545200000000001E-3</c:v>
                </c:pt>
                <c:pt idx="52926" formatCode="0.00E+00">
                  <c:v>-8.0264199999999994E-3</c:v>
                </c:pt>
                <c:pt idx="52927" formatCode="0.00E+00">
                  <c:v>-7.5946399999999997E-3</c:v>
                </c:pt>
                <c:pt idx="52928" formatCode="0.00E+00">
                  <c:v>-7.15966E-3</c:v>
                </c:pt>
                <c:pt idx="52929" formatCode="0.00E+00">
                  <c:v>-6.7219899999999997E-3</c:v>
                </c:pt>
                <c:pt idx="52930" formatCode="0.00E+00">
                  <c:v>-6.2820999999999997E-3</c:v>
                </c:pt>
                <c:pt idx="52931" formatCode="0.00E+00">
                  <c:v>-5.8405000000000002E-3</c:v>
                </c:pt>
                <c:pt idx="52932" formatCode="0.00E+00">
                  <c:v>-5.3976600000000003E-3</c:v>
                </c:pt>
                <c:pt idx="52933" formatCode="0.00E+00">
                  <c:v>-4.9540699999999997E-3</c:v>
                </c:pt>
                <c:pt idx="52934" formatCode="0.00E+00">
                  <c:v>-4.5101799999999999E-3</c:v>
                </c:pt>
                <c:pt idx="52935" formatCode="0.00E+00">
                  <c:v>-4.0664799999999999E-3</c:v>
                </c:pt>
                <c:pt idx="52936" formatCode="0.00E+00">
                  <c:v>-3.62342E-3</c:v>
                </c:pt>
                <c:pt idx="52937" formatCode="0.00E+00">
                  <c:v>-3.1814600000000001E-3</c:v>
                </c:pt>
                <c:pt idx="52938" formatCode="0.00E+00">
                  <c:v>-2.7410400000000001E-3</c:v>
                </c:pt>
                <c:pt idx="52939" formatCode="0.00E+00">
                  <c:v>-2.3025900000000002E-3</c:v>
                </c:pt>
                <c:pt idx="52940" formatCode="0.00E+00">
                  <c:v>-1.86656E-3</c:v>
                </c:pt>
                <c:pt idx="52941" formatCode="0.00E+00">
                  <c:v>-1.43334E-3</c:v>
                </c:pt>
                <c:pt idx="52942" formatCode="0.00E+00">
                  <c:v>-1.00337E-3</c:v>
                </c:pt>
                <c:pt idx="52943" formatCode="0.00E+00">
                  <c:v>-5.7702000000000003E-4</c:v>
                </c:pt>
                <c:pt idx="52944" formatCode="0.00E+00">
                  <c:v>-1.5469400000000001E-4</c:v>
                </c:pt>
                <c:pt idx="52945" formatCode="0.00E+00">
                  <c:v>2.6323399999999999E-4</c:v>
                </c:pt>
                <c:pt idx="52946" formatCode="0.00E+00">
                  <c:v>6.7640099999999998E-4</c:v>
                </c:pt>
                <c:pt idx="52947" formatCode="0.00E+00">
                  <c:v>1.08445E-3</c:v>
                </c:pt>
                <c:pt idx="52948" formatCode="0.00E+00">
                  <c:v>1.48705E-3</c:v>
                </c:pt>
                <c:pt idx="52949" formatCode="0.00E+00">
                  <c:v>1.88386E-3</c:v>
                </c:pt>
                <c:pt idx="52950" formatCode="0.00E+00">
                  <c:v>2.27458E-3</c:v>
                </c:pt>
                <c:pt idx="52951" formatCode="0.00E+00">
                  <c:v>2.6589000000000001E-3</c:v>
                </c:pt>
                <c:pt idx="52952" formatCode="0.00E+00">
                  <c:v>3.03653E-3</c:v>
                </c:pt>
                <c:pt idx="52953" formatCode="0.00E+00">
                  <c:v>3.4072E-3</c:v>
                </c:pt>
                <c:pt idx="52954" formatCode="0.00E+00">
                  <c:v>3.77065E-3</c:v>
                </c:pt>
                <c:pt idx="52955" formatCode="0.00E+00">
                  <c:v>4.1266300000000001E-3</c:v>
                </c:pt>
                <c:pt idx="52956" formatCode="0.00E+00">
                  <c:v>4.4749100000000003E-3</c:v>
                </c:pt>
                <c:pt idx="52957" formatCode="0.00E+00">
                  <c:v>4.8152799999999999E-3</c:v>
                </c:pt>
                <c:pt idx="52958" formatCode="0.00E+00">
                  <c:v>5.14753E-3</c:v>
                </c:pt>
                <c:pt idx="52959" formatCode="0.00E+00">
                  <c:v>5.47147E-3</c:v>
                </c:pt>
                <c:pt idx="52960" formatCode="0.00E+00">
                  <c:v>5.78694E-3</c:v>
                </c:pt>
                <c:pt idx="52961" formatCode="0.00E+00">
                  <c:v>6.0937600000000001E-3</c:v>
                </c:pt>
                <c:pt idx="52962" formatCode="0.00E+00">
                  <c:v>6.3918000000000004E-3</c:v>
                </c:pt>
                <c:pt idx="52963" formatCode="0.00E+00">
                  <c:v>6.6809299999999999E-3</c:v>
                </c:pt>
                <c:pt idx="52964" formatCode="0.00E+00">
                  <c:v>6.9610399999999999E-3</c:v>
                </c:pt>
                <c:pt idx="52965" formatCode="0.00E+00">
                  <c:v>7.2320099999999997E-3</c:v>
                </c:pt>
                <c:pt idx="52966" formatCode="0.00E+00">
                  <c:v>7.4937700000000003E-3</c:v>
                </c:pt>
                <c:pt idx="52967" formatCode="0.00E+00">
                  <c:v>7.7462399999999997E-3</c:v>
                </c:pt>
                <c:pt idx="52968" formatCode="0.00E+00">
                  <c:v>7.9893700000000008E-3</c:v>
                </c:pt>
                <c:pt idx="52969" formatCode="0.00E+00">
                  <c:v>8.2231200000000004E-3</c:v>
                </c:pt>
                <c:pt idx="52970" formatCode="0.00E+00">
                  <c:v>8.4474400000000005E-3</c:v>
                </c:pt>
                <c:pt idx="52971" formatCode="0.00E+00">
                  <c:v>8.6623299999999993E-3</c:v>
                </c:pt>
                <c:pt idx="52972" formatCode="0.00E+00">
                  <c:v>8.8677700000000005E-3</c:v>
                </c:pt>
                <c:pt idx="52973" formatCode="0.00E+00">
                  <c:v>9.0637900000000004E-3</c:v>
                </c:pt>
                <c:pt idx="52974" formatCode="0.00E+00">
                  <c:v>9.2504000000000006E-3</c:v>
                </c:pt>
                <c:pt idx="52975" formatCode="0.00E+00">
                  <c:v>9.4276299999999993E-3</c:v>
                </c:pt>
                <c:pt idx="52976" formatCode="0.00E+00">
                  <c:v>9.5955299999999997E-3</c:v>
                </c:pt>
                <c:pt idx="52977" formatCode="0.00E+00">
                  <c:v>9.7541599999999996E-3</c:v>
                </c:pt>
                <c:pt idx="52978" formatCode="0.00E+00">
                  <c:v>9.9035900000000003E-3</c:v>
                </c:pt>
                <c:pt idx="52979">
                  <c:v>1.00439E-2</c:v>
                </c:pt>
                <c:pt idx="52980">
                  <c:v>1.0175200000000001E-2</c:v>
                </c:pt>
                <c:pt idx="52981">
                  <c:v>1.0297499999999999E-2</c:v>
                </c:pt>
                <c:pt idx="52982">
                  <c:v>1.0411E-2</c:v>
                </c:pt>
                <c:pt idx="52983">
                  <c:v>1.05158E-2</c:v>
                </c:pt>
                <c:pt idx="52984">
                  <c:v>1.0612E-2</c:v>
                </c:pt>
                <c:pt idx="52985">
                  <c:v>1.0699800000000001E-2</c:v>
                </c:pt>
                <c:pt idx="52986">
                  <c:v>1.07793E-2</c:v>
                </c:pt>
                <c:pt idx="52987">
                  <c:v>1.08507E-2</c:v>
                </c:pt>
                <c:pt idx="52988">
                  <c:v>1.0914E-2</c:v>
                </c:pt>
                <c:pt idx="52989">
                  <c:v>1.09695E-2</c:v>
                </c:pt>
                <c:pt idx="52990">
                  <c:v>1.10174E-2</c:v>
                </c:pt>
                <c:pt idx="52991">
                  <c:v>1.10578E-2</c:v>
                </c:pt>
                <c:pt idx="52992">
                  <c:v>1.1090900000000001E-2</c:v>
                </c:pt>
                <c:pt idx="52993">
                  <c:v>1.11168E-2</c:v>
                </c:pt>
                <c:pt idx="52994">
                  <c:v>1.1135900000000001E-2</c:v>
                </c:pt>
                <c:pt idx="52995">
                  <c:v>1.11482E-2</c:v>
                </c:pt>
                <c:pt idx="52996">
                  <c:v>1.11539E-2</c:v>
                </c:pt>
                <c:pt idx="52997">
                  <c:v>1.11533E-2</c:v>
                </c:pt>
                <c:pt idx="52998">
                  <c:v>1.11466E-2</c:v>
                </c:pt>
                <c:pt idx="52999">
                  <c:v>1.11339E-2</c:v>
                </c:pt>
                <c:pt idx="53000">
                  <c:v>1.11155E-2</c:v>
                </c:pt>
                <c:pt idx="53001">
                  <c:v>1.1091500000000001E-2</c:v>
                </c:pt>
                <c:pt idx="53002">
                  <c:v>1.1062199999999999E-2</c:v>
                </c:pt>
                <c:pt idx="53003">
                  <c:v>1.10277E-2</c:v>
                </c:pt>
                <c:pt idx="53004">
                  <c:v>1.0988299999999999E-2</c:v>
                </c:pt>
                <c:pt idx="53005">
                  <c:v>1.09441E-2</c:v>
                </c:pt>
                <c:pt idx="53006">
                  <c:v>1.08954E-2</c:v>
                </c:pt>
                <c:pt idx="53007">
                  <c:v>1.0842299999999999E-2</c:v>
                </c:pt>
                <c:pt idx="53008">
                  <c:v>1.0784999999999999E-2</c:v>
                </c:pt>
                <c:pt idx="53009">
                  <c:v>1.07238E-2</c:v>
                </c:pt>
                <c:pt idx="53010">
                  <c:v>1.06587E-2</c:v>
                </c:pt>
                <c:pt idx="53011">
                  <c:v>1.059E-2</c:v>
                </c:pt>
                <c:pt idx="53012">
                  <c:v>1.05179E-2</c:v>
                </c:pt>
                <c:pt idx="53013">
                  <c:v>1.04425E-2</c:v>
                </c:pt>
                <c:pt idx="53014">
                  <c:v>1.0363900000000001E-2</c:v>
                </c:pt>
                <c:pt idx="53015">
                  <c:v>1.0282400000000001E-2</c:v>
                </c:pt>
                <c:pt idx="53016">
                  <c:v>1.01981E-2</c:v>
                </c:pt>
                <c:pt idx="53017">
                  <c:v>1.01111E-2</c:v>
                </c:pt>
                <c:pt idx="53018">
                  <c:v>1.00216E-2</c:v>
                </c:pt>
                <c:pt idx="53019" formatCode="0.00E+00">
                  <c:v>9.9297599999999993E-3</c:v>
                </c:pt>
                <c:pt idx="53020" formatCode="0.00E+00">
                  <c:v>9.8356299999999997E-3</c:v>
                </c:pt>
                <c:pt idx="53021" formatCode="0.00E+00">
                  <c:v>9.7393600000000007E-3</c:v>
                </c:pt>
                <c:pt idx="53022" formatCode="0.00E+00">
                  <c:v>9.6410599999999999E-3</c:v>
                </c:pt>
                <c:pt idx="53023" formatCode="0.00E+00">
                  <c:v>9.54085E-3</c:v>
                </c:pt>
                <c:pt idx="53024" formatCode="0.00E+00">
                  <c:v>9.4388100000000006E-3</c:v>
                </c:pt>
                <c:pt idx="53025" formatCode="0.00E+00">
                  <c:v>9.3350499999999993E-3</c:v>
                </c:pt>
                <c:pt idx="53026" formatCode="0.00E+00">
                  <c:v>9.2296500000000007E-3</c:v>
                </c:pt>
                <c:pt idx="53027" formatCode="0.00E+00">
                  <c:v>9.1226699999999994E-3</c:v>
                </c:pt>
                <c:pt idx="53028" formatCode="0.00E+00">
                  <c:v>9.0142E-3</c:v>
                </c:pt>
                <c:pt idx="53029" formatCode="0.00E+00">
                  <c:v>8.9042800000000005E-3</c:v>
                </c:pt>
                <c:pt idx="53030" formatCode="0.00E+00">
                  <c:v>8.7929800000000006E-3</c:v>
                </c:pt>
                <c:pt idx="53031" formatCode="0.00E+00">
                  <c:v>8.6803399999999999E-3</c:v>
                </c:pt>
                <c:pt idx="53032" formatCode="0.00E+00">
                  <c:v>8.5663900000000001E-3</c:v>
                </c:pt>
                <c:pt idx="53033" formatCode="0.00E+00">
                  <c:v>8.4511599999999992E-3</c:v>
                </c:pt>
                <c:pt idx="53034" formatCode="0.00E+00">
                  <c:v>8.3346800000000006E-3</c:v>
                </c:pt>
                <c:pt idx="53035" formatCode="0.00E+00">
                  <c:v>8.2169500000000006E-3</c:v>
                </c:pt>
                <c:pt idx="53036" formatCode="0.00E+00">
                  <c:v>8.0979999999999993E-3</c:v>
                </c:pt>
                <c:pt idx="53037" formatCode="0.00E+00">
                  <c:v>7.9778100000000001E-3</c:v>
                </c:pt>
                <c:pt idx="53038" formatCode="0.00E+00">
                  <c:v>7.8563799999999996E-3</c:v>
                </c:pt>
                <c:pt idx="53039" formatCode="0.00E+00">
                  <c:v>7.7336899999999997E-3</c:v>
                </c:pt>
                <c:pt idx="53040" formatCode="0.00E+00">
                  <c:v>7.6097100000000004E-3</c:v>
                </c:pt>
                <c:pt idx="53041" formatCode="0.00E+00">
                  <c:v>7.4844300000000002E-3</c:v>
                </c:pt>
                <c:pt idx="53042" formatCode="0.00E+00">
                  <c:v>7.3578100000000002E-3</c:v>
                </c:pt>
                <c:pt idx="53043" formatCode="0.00E+00">
                  <c:v>7.2298600000000003E-3</c:v>
                </c:pt>
                <c:pt idx="53044" formatCode="0.00E+00">
                  <c:v>7.1005699999999996E-3</c:v>
                </c:pt>
                <c:pt idx="53045" formatCode="0.00E+00">
                  <c:v>6.9698900000000003E-3</c:v>
                </c:pt>
                <c:pt idx="53046" formatCode="0.00E+00">
                  <c:v>6.8377500000000001E-3</c:v>
                </c:pt>
                <c:pt idx="53047" formatCode="0.00E+00">
                  <c:v>6.7040600000000004E-3</c:v>
                </c:pt>
                <c:pt idx="53048" formatCode="0.00E+00">
                  <c:v>6.5687200000000001E-3</c:v>
                </c:pt>
                <c:pt idx="53049" formatCode="0.00E+00">
                  <c:v>6.4316199999999999E-3</c:v>
                </c:pt>
                <c:pt idx="53050" formatCode="0.00E+00">
                  <c:v>6.2926800000000001E-3</c:v>
                </c:pt>
                <c:pt idx="53051" formatCode="0.00E+00">
                  <c:v>6.15177E-3</c:v>
                </c:pt>
                <c:pt idx="53052" formatCode="0.00E+00">
                  <c:v>6.0087999999999999E-3</c:v>
                </c:pt>
                <c:pt idx="53053" formatCode="0.00E+00">
                  <c:v>5.8636699999999996E-3</c:v>
                </c:pt>
                <c:pt idx="53054" formatCode="0.00E+00">
                  <c:v>5.7162599999999999E-3</c:v>
                </c:pt>
                <c:pt idx="53055" formatCode="0.00E+00">
                  <c:v>5.5664599999999996E-3</c:v>
                </c:pt>
                <c:pt idx="53056" formatCode="0.00E+00">
                  <c:v>5.4141399999999996E-3</c:v>
                </c:pt>
                <c:pt idx="53057" formatCode="0.00E+00">
                  <c:v>5.2592000000000003E-3</c:v>
                </c:pt>
                <c:pt idx="53058" formatCode="0.00E+00">
                  <c:v>5.10153E-3</c:v>
                </c:pt>
                <c:pt idx="53059" formatCode="0.00E+00">
                  <c:v>4.94101E-3</c:v>
                </c:pt>
                <c:pt idx="53060" formatCode="0.00E+00">
                  <c:v>4.7775200000000004E-3</c:v>
                </c:pt>
                <c:pt idx="53061" formatCode="0.00E+00">
                  <c:v>4.61094E-3</c:v>
                </c:pt>
                <c:pt idx="53062" formatCode="0.00E+00">
                  <c:v>4.4411700000000004E-3</c:v>
                </c:pt>
                <c:pt idx="53063" formatCode="0.00E+00">
                  <c:v>4.2680799999999996E-3</c:v>
                </c:pt>
                <c:pt idx="53064" formatCode="0.00E+00">
                  <c:v>4.0915600000000002E-3</c:v>
                </c:pt>
                <c:pt idx="53065" formatCode="0.00E+00">
                  <c:v>3.9115299999999999E-3</c:v>
                </c:pt>
                <c:pt idx="53066" formatCode="0.00E+00">
                  <c:v>3.7279499999999998E-3</c:v>
                </c:pt>
                <c:pt idx="53067" formatCode="0.00E+00">
                  <c:v>3.5407199999999998E-3</c:v>
                </c:pt>
                <c:pt idx="53068" formatCode="0.00E+00">
                  <c:v>3.3496899999999998E-3</c:v>
                </c:pt>
                <c:pt idx="53069" formatCode="0.00E+00">
                  <c:v>3.1547599999999999E-3</c:v>
                </c:pt>
                <c:pt idx="53070" formatCode="0.00E+00">
                  <c:v>2.9558599999999998E-3</c:v>
                </c:pt>
                <c:pt idx="53071" formatCode="0.00E+00">
                  <c:v>2.7529E-3</c:v>
                </c:pt>
                <c:pt idx="53072" formatCode="0.00E+00">
                  <c:v>2.5458400000000002E-3</c:v>
                </c:pt>
                <c:pt idx="53073" formatCode="0.00E+00">
                  <c:v>2.3346500000000002E-3</c:v>
                </c:pt>
                <c:pt idx="53074" formatCode="0.00E+00">
                  <c:v>2.1192799999999999E-3</c:v>
                </c:pt>
                <c:pt idx="53075" formatCode="0.00E+00">
                  <c:v>1.89967E-3</c:v>
                </c:pt>
                <c:pt idx="53076" formatCode="0.00E+00">
                  <c:v>1.6757199999999999E-3</c:v>
                </c:pt>
                <c:pt idx="53077" formatCode="0.00E+00">
                  <c:v>1.4473800000000001E-3</c:v>
                </c:pt>
                <c:pt idx="53078" formatCode="0.00E+00">
                  <c:v>1.2146500000000001E-3</c:v>
                </c:pt>
                <c:pt idx="53079" formatCode="0.00E+00">
                  <c:v>9.7750500000000004E-4</c:v>
                </c:pt>
                <c:pt idx="53080" formatCode="0.00E+00">
                  <c:v>7.3592700000000004E-4</c:v>
                </c:pt>
                <c:pt idx="53081" formatCode="0.00E+00">
                  <c:v>4.8990999999999998E-4</c:v>
                </c:pt>
                <c:pt idx="53082" formatCode="0.00E+00">
                  <c:v>2.3945999999999999E-4</c:v>
                </c:pt>
                <c:pt idx="53083" formatCode="0.00E+00">
                  <c:v>-1.5404200000000001E-5</c:v>
                </c:pt>
                <c:pt idx="53084" formatCode="0.00E+00">
                  <c:v>-2.74641E-4</c:v>
                </c:pt>
                <c:pt idx="53085" formatCode="0.00E+00">
                  <c:v>-5.3822899999999999E-4</c:v>
                </c:pt>
                <c:pt idx="53086" formatCode="0.00E+00">
                  <c:v>-8.0616499999999996E-4</c:v>
                </c:pt>
                <c:pt idx="53087" formatCode="0.00E+00">
                  <c:v>-1.07836E-3</c:v>
                </c:pt>
                <c:pt idx="53088" formatCode="0.00E+00">
                  <c:v>-1.3546599999999999E-3</c:v>
                </c:pt>
                <c:pt idx="53089" formatCode="0.00E+00">
                  <c:v>-1.63503E-3</c:v>
                </c:pt>
                <c:pt idx="53090" formatCode="0.00E+00">
                  <c:v>-1.91954E-3</c:v>
                </c:pt>
                <c:pt idx="53091" formatCode="0.00E+00">
                  <c:v>-2.2083300000000001E-3</c:v>
                </c:pt>
                <c:pt idx="53092" formatCode="0.00E+00">
                  <c:v>-2.5012200000000002E-3</c:v>
                </c:pt>
                <c:pt idx="53093" formatCode="0.00E+00">
                  <c:v>-2.7977900000000001E-3</c:v>
                </c:pt>
                <c:pt idx="53094" formatCode="0.00E+00">
                  <c:v>-3.09764E-3</c:v>
                </c:pt>
                <c:pt idx="53095" formatCode="0.00E+00">
                  <c:v>-3.40056E-3</c:v>
                </c:pt>
                <c:pt idx="53096" formatCode="0.00E+00">
                  <c:v>-3.7064699999999999E-3</c:v>
                </c:pt>
                <c:pt idx="53097" formatCode="0.00E+00">
                  <c:v>-4.0152299999999998E-3</c:v>
                </c:pt>
                <c:pt idx="53098" formatCode="0.00E+00">
                  <c:v>-4.3266900000000002E-3</c:v>
                </c:pt>
                <c:pt idx="53099" formatCode="0.00E+00">
                  <c:v>-4.6406800000000003E-3</c:v>
                </c:pt>
                <c:pt idx="53100" formatCode="0.00E+00">
                  <c:v>-4.95708E-3</c:v>
                </c:pt>
                <c:pt idx="53101" formatCode="0.00E+00">
                  <c:v>-5.2757000000000004E-3</c:v>
                </c:pt>
                <c:pt idx="53102" formatCode="0.00E+00">
                  <c:v>-5.5963599999999999E-3</c:v>
                </c:pt>
                <c:pt idx="53103" formatCode="0.00E+00">
                  <c:v>-5.9188799999999996E-3</c:v>
                </c:pt>
                <c:pt idx="53104" formatCode="0.00E+00">
                  <c:v>-6.2431199999999996E-3</c:v>
                </c:pt>
                <c:pt idx="53105" formatCode="0.00E+00">
                  <c:v>-6.5689299999999997E-3</c:v>
                </c:pt>
                <c:pt idx="53106" formatCode="0.00E+00">
                  <c:v>-6.8961300000000003E-3</c:v>
                </c:pt>
                <c:pt idx="53107" formatCode="0.00E+00">
                  <c:v>-7.22451E-3</c:v>
                </c:pt>
                <c:pt idx="53108" formatCode="0.00E+00">
                  <c:v>-7.5538100000000002E-3</c:v>
                </c:pt>
                <c:pt idx="53109" formatCode="0.00E+00">
                  <c:v>-7.8838099999999998E-3</c:v>
                </c:pt>
                <c:pt idx="53110" formatCode="0.00E+00">
                  <c:v>-8.2142699999999992E-3</c:v>
                </c:pt>
                <c:pt idx="53111" formatCode="0.00E+00">
                  <c:v>-8.5448499999999997E-3</c:v>
                </c:pt>
                <c:pt idx="53112" formatCode="0.00E+00">
                  <c:v>-8.8751200000000002E-3</c:v>
                </c:pt>
                <c:pt idx="53113" formatCode="0.00E+00">
                  <c:v>-9.2046699999999999E-3</c:v>
                </c:pt>
                <c:pt idx="53114" formatCode="0.00E+00">
                  <c:v>-9.5332000000000004E-3</c:v>
                </c:pt>
                <c:pt idx="53115" formatCode="0.00E+00">
                  <c:v>-9.8605499999999992E-3</c:v>
                </c:pt>
                <c:pt idx="53116">
                  <c:v>-1.0186600000000001E-2</c:v>
                </c:pt>
                <c:pt idx="53117">
                  <c:v>-1.0511E-2</c:v>
                </c:pt>
                <c:pt idx="53118">
                  <c:v>-1.08337E-2</c:v>
                </c:pt>
                <c:pt idx="53119">
                  <c:v>-1.11541E-2</c:v>
                </c:pt>
                <c:pt idx="53120">
                  <c:v>-1.14719E-2</c:v>
                </c:pt>
                <c:pt idx="53121">
                  <c:v>-1.17865E-2</c:v>
                </c:pt>
                <c:pt idx="53122">
                  <c:v>-1.2097200000000001E-2</c:v>
                </c:pt>
                <c:pt idx="53123">
                  <c:v>-1.24037E-2</c:v>
                </c:pt>
                <c:pt idx="53124">
                  <c:v>-1.27057E-2</c:v>
                </c:pt>
                <c:pt idx="53125">
                  <c:v>-1.30031E-2</c:v>
                </c:pt>
                <c:pt idx="53126">
                  <c:v>-1.3295700000000001E-2</c:v>
                </c:pt>
                <c:pt idx="53127">
                  <c:v>-1.3582800000000001E-2</c:v>
                </c:pt>
                <c:pt idx="53128">
                  <c:v>-1.3864E-2</c:v>
                </c:pt>
                <c:pt idx="53129">
                  <c:v>-1.4139199999999999E-2</c:v>
                </c:pt>
                <c:pt idx="53130">
                  <c:v>-1.4408199999999999E-2</c:v>
                </c:pt>
                <c:pt idx="53131">
                  <c:v>-1.4670600000000001E-2</c:v>
                </c:pt>
                <c:pt idx="53132">
                  <c:v>-1.4926E-2</c:v>
                </c:pt>
                <c:pt idx="53133">
                  <c:v>-1.5174E-2</c:v>
                </c:pt>
                <c:pt idx="53134">
                  <c:v>-1.5414199999999999E-2</c:v>
                </c:pt>
                <c:pt idx="53135">
                  <c:v>-1.56461E-2</c:v>
                </c:pt>
                <c:pt idx="53136">
                  <c:v>-1.5869399999999999E-2</c:v>
                </c:pt>
                <c:pt idx="53137">
                  <c:v>-1.60836E-2</c:v>
                </c:pt>
                <c:pt idx="53138">
                  <c:v>-1.62881E-2</c:v>
                </c:pt>
                <c:pt idx="53139">
                  <c:v>-1.6483000000000001E-2</c:v>
                </c:pt>
                <c:pt idx="53140">
                  <c:v>-1.6667999999999999E-2</c:v>
                </c:pt>
                <c:pt idx="53141">
                  <c:v>-1.6843299999999999E-2</c:v>
                </c:pt>
                <c:pt idx="53142">
                  <c:v>-1.7008300000000001E-2</c:v>
                </c:pt>
                <c:pt idx="53143">
                  <c:v>-1.7162400000000001E-2</c:v>
                </c:pt>
                <c:pt idx="53144">
                  <c:v>-1.7305000000000001E-2</c:v>
                </c:pt>
                <c:pt idx="53145">
                  <c:v>-1.7435800000000001E-2</c:v>
                </c:pt>
                <c:pt idx="53146">
                  <c:v>-1.7554699999999999E-2</c:v>
                </c:pt>
                <c:pt idx="53147">
                  <c:v>-1.76615E-2</c:v>
                </c:pt>
                <c:pt idx="53148">
                  <c:v>-1.7755900000000002E-2</c:v>
                </c:pt>
                <c:pt idx="53149">
                  <c:v>-1.7837499999999999E-2</c:v>
                </c:pt>
                <c:pt idx="53150">
                  <c:v>-1.7906499999999999E-2</c:v>
                </c:pt>
                <c:pt idx="53151">
                  <c:v>-1.7962700000000002E-2</c:v>
                </c:pt>
                <c:pt idx="53152">
                  <c:v>-1.8006000000000001E-2</c:v>
                </c:pt>
                <c:pt idx="53153">
                  <c:v>-1.8036699999999999E-2</c:v>
                </c:pt>
                <c:pt idx="53154">
                  <c:v>-1.80547E-2</c:v>
                </c:pt>
                <c:pt idx="53155">
                  <c:v>-1.80599E-2</c:v>
                </c:pt>
                <c:pt idx="53156">
                  <c:v>-1.80518E-2</c:v>
                </c:pt>
                <c:pt idx="53157">
                  <c:v>-1.8030299999999999E-2</c:v>
                </c:pt>
                <c:pt idx="53158">
                  <c:v>-1.7995500000000001E-2</c:v>
                </c:pt>
                <c:pt idx="53159">
                  <c:v>-1.7947299999999999E-2</c:v>
                </c:pt>
                <c:pt idx="53160">
                  <c:v>-1.7885600000000001E-2</c:v>
                </c:pt>
                <c:pt idx="53161">
                  <c:v>-1.7810099999999999E-2</c:v>
                </c:pt>
                <c:pt idx="53162">
                  <c:v>-1.7720699999999999E-2</c:v>
                </c:pt>
                <c:pt idx="53163">
                  <c:v>-1.76171E-2</c:v>
                </c:pt>
                <c:pt idx="53164">
                  <c:v>-1.7499500000000001E-2</c:v>
                </c:pt>
                <c:pt idx="53165">
                  <c:v>-1.7368100000000001E-2</c:v>
                </c:pt>
                <c:pt idx="53166">
                  <c:v>-1.7223200000000001E-2</c:v>
                </c:pt>
                <c:pt idx="53167">
                  <c:v>-1.7064900000000001E-2</c:v>
                </c:pt>
                <c:pt idx="53168">
                  <c:v>-1.6893399999999999E-2</c:v>
                </c:pt>
                <c:pt idx="53169">
                  <c:v>-1.67087E-2</c:v>
                </c:pt>
                <c:pt idx="53170">
                  <c:v>-1.65106E-2</c:v>
                </c:pt>
                <c:pt idx="53171">
                  <c:v>-1.6299000000000001E-2</c:v>
                </c:pt>
                <c:pt idx="53172">
                  <c:v>-1.6073899999999999E-2</c:v>
                </c:pt>
                <c:pt idx="53173">
                  <c:v>-1.58353E-2</c:v>
                </c:pt>
                <c:pt idx="53174">
                  <c:v>-1.5583400000000001E-2</c:v>
                </c:pt>
                <c:pt idx="53175">
                  <c:v>-1.53186E-2</c:v>
                </c:pt>
                <c:pt idx="53176">
                  <c:v>-1.5040899999999999E-2</c:v>
                </c:pt>
                <c:pt idx="53177">
                  <c:v>-1.47508E-2</c:v>
                </c:pt>
                <c:pt idx="53178">
                  <c:v>-1.4448300000000001E-2</c:v>
                </c:pt>
                <c:pt idx="53179">
                  <c:v>-1.41341E-2</c:v>
                </c:pt>
                <c:pt idx="53180">
                  <c:v>-1.38085E-2</c:v>
                </c:pt>
                <c:pt idx="53181">
                  <c:v>-1.34719E-2</c:v>
                </c:pt>
                <c:pt idx="53182">
                  <c:v>-1.31249E-2</c:v>
                </c:pt>
                <c:pt idx="53183">
                  <c:v>-1.27677E-2</c:v>
                </c:pt>
                <c:pt idx="53184">
                  <c:v>-1.2400700000000001E-2</c:v>
                </c:pt>
                <c:pt idx="53185">
                  <c:v>-1.2024E-2</c:v>
                </c:pt>
                <c:pt idx="53186">
                  <c:v>-1.1637700000000001E-2</c:v>
                </c:pt>
                <c:pt idx="53187">
                  <c:v>-1.1242E-2</c:v>
                </c:pt>
                <c:pt idx="53188">
                  <c:v>-1.0837299999999999E-2</c:v>
                </c:pt>
                <c:pt idx="53189">
                  <c:v>-1.0423699999999999E-2</c:v>
                </c:pt>
                <c:pt idx="53190">
                  <c:v>-1.0001899999999999E-2</c:v>
                </c:pt>
                <c:pt idx="53191" formatCode="0.00E+00">
                  <c:v>-9.5726600000000002E-3</c:v>
                </c:pt>
                <c:pt idx="53192" formatCode="0.00E+00">
                  <c:v>-9.1366799999999995E-3</c:v>
                </c:pt>
                <c:pt idx="53193" formatCode="0.00E+00">
                  <c:v>-8.6940400000000001E-3</c:v>
                </c:pt>
                <c:pt idx="53194" formatCode="0.00E+00">
                  <c:v>-8.2447300000000005E-3</c:v>
                </c:pt>
                <c:pt idx="53195" formatCode="0.00E+00">
                  <c:v>-7.7890700000000004E-3</c:v>
                </c:pt>
                <c:pt idx="53196" formatCode="0.00E+00">
                  <c:v>-7.3277000000000004E-3</c:v>
                </c:pt>
                <c:pt idx="53197" formatCode="0.00E+00">
                  <c:v>-6.8612500000000002E-3</c:v>
                </c:pt>
                <c:pt idx="53198" formatCode="0.00E+00">
                  <c:v>-6.3902300000000002E-3</c:v>
                </c:pt>
                <c:pt idx="53199" formatCode="0.00E+00">
                  <c:v>-5.9152500000000004E-3</c:v>
                </c:pt>
                <c:pt idx="53200" formatCode="0.00E+00">
                  <c:v>-5.4369900000000001E-3</c:v>
                </c:pt>
                <c:pt idx="53201" formatCode="0.00E+00">
                  <c:v>-4.9560300000000002E-3</c:v>
                </c:pt>
                <c:pt idx="53202" formatCode="0.00E+00">
                  <c:v>-4.4730600000000001E-3</c:v>
                </c:pt>
                <c:pt idx="53203" formatCode="0.00E+00">
                  <c:v>-3.9889499999999998E-3</c:v>
                </c:pt>
                <c:pt idx="53204" formatCode="0.00E+00">
                  <c:v>-3.5042799999999998E-3</c:v>
                </c:pt>
                <c:pt idx="53205" formatCode="0.00E+00">
                  <c:v>-3.0192399999999999E-3</c:v>
                </c:pt>
                <c:pt idx="53206" formatCode="0.00E+00">
                  <c:v>-2.53403E-3</c:v>
                </c:pt>
                <c:pt idx="53207" formatCode="0.00E+00">
                  <c:v>-2.04922E-3</c:v>
                </c:pt>
                <c:pt idx="53208" formatCode="0.00E+00">
                  <c:v>-1.5656299999999999E-3</c:v>
                </c:pt>
                <c:pt idx="53209" formatCode="0.00E+00">
                  <c:v>-1.0840100000000001E-3</c:v>
                </c:pt>
                <c:pt idx="53210" formatCode="0.00E+00">
                  <c:v>-6.0481499999999998E-4</c:v>
                </c:pt>
                <c:pt idx="53211" formatCode="0.00E+00">
                  <c:v>-1.2842800000000001E-4</c:v>
                </c:pt>
                <c:pt idx="53212" formatCode="0.00E+00">
                  <c:v>3.4466999999999999E-4</c:v>
                </c:pt>
                <c:pt idx="53213" formatCode="0.00E+00">
                  <c:v>8.1386900000000005E-4</c:v>
                </c:pt>
                <c:pt idx="53214" formatCode="0.00E+00">
                  <c:v>1.2785400000000001E-3</c:v>
                </c:pt>
                <c:pt idx="53215" formatCode="0.00E+00">
                  <c:v>1.7381300000000001E-3</c:v>
                </c:pt>
                <c:pt idx="53216" formatCode="0.00E+00">
                  <c:v>2.1921800000000002E-3</c:v>
                </c:pt>
                <c:pt idx="53217" formatCode="0.00E+00">
                  <c:v>2.6403099999999999E-3</c:v>
                </c:pt>
                <c:pt idx="53218" formatCode="0.00E+00">
                  <c:v>3.08216E-3</c:v>
                </c:pt>
                <c:pt idx="53219" formatCode="0.00E+00">
                  <c:v>3.5173100000000001E-3</c:v>
                </c:pt>
                <c:pt idx="53220" formatCode="0.00E+00">
                  <c:v>3.9451699999999996E-3</c:v>
                </c:pt>
                <c:pt idx="53221" formatCode="0.00E+00">
                  <c:v>4.3648599999999999E-3</c:v>
                </c:pt>
                <c:pt idx="53222" formatCode="0.00E+00">
                  <c:v>4.7754900000000003E-3</c:v>
                </c:pt>
                <c:pt idx="53223" formatCode="0.00E+00">
                  <c:v>5.1766599999999996E-3</c:v>
                </c:pt>
                <c:pt idx="53224" formatCode="0.00E+00">
                  <c:v>5.5682400000000003E-3</c:v>
                </c:pt>
                <c:pt idx="53225" formatCode="0.00E+00">
                  <c:v>5.9500200000000003E-3</c:v>
                </c:pt>
                <c:pt idx="53226" formatCode="0.00E+00">
                  <c:v>6.3215700000000003E-3</c:v>
                </c:pt>
                <c:pt idx="53227" formatCode="0.00E+00">
                  <c:v>6.6822299999999999E-3</c:v>
                </c:pt>
                <c:pt idx="53228" formatCode="0.00E+00">
                  <c:v>7.0313900000000002E-3</c:v>
                </c:pt>
                <c:pt idx="53229" formatCode="0.00E+00">
                  <c:v>7.3688399999999998E-3</c:v>
                </c:pt>
                <c:pt idx="53230" formatCode="0.00E+00">
                  <c:v>7.6945499999999997E-3</c:v>
                </c:pt>
                <c:pt idx="53231" formatCode="0.00E+00">
                  <c:v>8.0081000000000006E-3</c:v>
                </c:pt>
                <c:pt idx="53232" formatCode="0.00E+00">
                  <c:v>8.3086900000000005E-3</c:v>
                </c:pt>
                <c:pt idx="53233" formatCode="0.00E+00">
                  <c:v>8.5956100000000001E-3</c:v>
                </c:pt>
                <c:pt idx="53234" formatCode="0.00E+00">
                  <c:v>8.8685599999999993E-3</c:v>
                </c:pt>
                <c:pt idx="53235" formatCode="0.00E+00">
                  <c:v>9.1273900000000008E-3</c:v>
                </c:pt>
                <c:pt idx="53236" formatCode="0.00E+00">
                  <c:v>9.3719000000000007E-3</c:v>
                </c:pt>
                <c:pt idx="53237" formatCode="0.00E+00">
                  <c:v>9.6020900000000006E-3</c:v>
                </c:pt>
                <c:pt idx="53238" formatCode="0.00E+00">
                  <c:v>9.8183599999999999E-3</c:v>
                </c:pt>
                <c:pt idx="53239">
                  <c:v>1.00211E-2</c:v>
                </c:pt>
                <c:pt idx="53240">
                  <c:v>1.02098E-2</c:v>
                </c:pt>
                <c:pt idx="53241">
                  <c:v>1.0383699999999999E-2</c:v>
                </c:pt>
                <c:pt idx="53242">
                  <c:v>1.05422E-2</c:v>
                </c:pt>
                <c:pt idx="53243">
                  <c:v>1.0685200000000001E-2</c:v>
                </c:pt>
                <c:pt idx="53244">
                  <c:v>1.08127E-2</c:v>
                </c:pt>
                <c:pt idx="53245">
                  <c:v>1.09248E-2</c:v>
                </c:pt>
                <c:pt idx="53246">
                  <c:v>1.1021299999999999E-2</c:v>
                </c:pt>
                <c:pt idx="53247">
                  <c:v>1.11024E-2</c:v>
                </c:pt>
                <c:pt idx="53248">
                  <c:v>1.1168000000000001E-2</c:v>
                </c:pt>
                <c:pt idx="53249">
                  <c:v>1.1217899999999999E-2</c:v>
                </c:pt>
                <c:pt idx="53250">
                  <c:v>1.1251799999999999E-2</c:v>
                </c:pt>
                <c:pt idx="53251">
                  <c:v>1.12698E-2</c:v>
                </c:pt>
                <c:pt idx="53252">
                  <c:v>1.1271700000000001E-2</c:v>
                </c:pt>
                <c:pt idx="53253">
                  <c:v>1.12569E-2</c:v>
                </c:pt>
                <c:pt idx="53254">
                  <c:v>1.1225600000000001E-2</c:v>
                </c:pt>
                <c:pt idx="53255">
                  <c:v>1.11778E-2</c:v>
                </c:pt>
                <c:pt idx="53256">
                  <c:v>1.1113899999999999E-2</c:v>
                </c:pt>
                <c:pt idx="53257">
                  <c:v>1.1033899999999999E-2</c:v>
                </c:pt>
                <c:pt idx="53258">
                  <c:v>1.0938E-2</c:v>
                </c:pt>
                <c:pt idx="53259">
                  <c:v>1.0826499999999999E-2</c:v>
                </c:pt>
                <c:pt idx="53260">
                  <c:v>1.06994E-2</c:v>
                </c:pt>
                <c:pt idx="53261">
                  <c:v>1.05571E-2</c:v>
                </c:pt>
                <c:pt idx="53262">
                  <c:v>1.0399800000000001E-2</c:v>
                </c:pt>
                <c:pt idx="53263">
                  <c:v>1.0227699999999999E-2</c:v>
                </c:pt>
                <c:pt idx="53264">
                  <c:v>1.0040800000000001E-2</c:v>
                </c:pt>
                <c:pt idx="53265" formatCode="0.00E+00">
                  <c:v>9.8391399999999997E-3</c:v>
                </c:pt>
                <c:pt idx="53266" formatCode="0.00E+00">
                  <c:v>9.6227199999999995E-3</c:v>
                </c:pt>
                <c:pt idx="53267" formatCode="0.00E+00">
                  <c:v>9.3917800000000006E-3</c:v>
                </c:pt>
                <c:pt idx="53268" formatCode="0.00E+00">
                  <c:v>9.1466900000000007E-3</c:v>
                </c:pt>
                <c:pt idx="53269" formatCode="0.00E+00">
                  <c:v>8.8878800000000008E-3</c:v>
                </c:pt>
                <c:pt idx="53270" formatCode="0.00E+00">
                  <c:v>8.6156500000000007E-3</c:v>
                </c:pt>
                <c:pt idx="53271" formatCode="0.00E+00">
                  <c:v>8.3300000000000006E-3</c:v>
                </c:pt>
                <c:pt idx="53272" formatCode="0.00E+00">
                  <c:v>8.0307899999999995E-3</c:v>
                </c:pt>
                <c:pt idx="53273" formatCode="0.00E+00">
                  <c:v>7.7181999999999997E-3</c:v>
                </c:pt>
                <c:pt idx="53274" formatCode="0.00E+00">
                  <c:v>7.3925900000000001E-3</c:v>
                </c:pt>
                <c:pt idx="53275" formatCode="0.00E+00">
                  <c:v>7.0542599999999997E-3</c:v>
                </c:pt>
                <c:pt idx="53276" formatCode="0.00E+00">
                  <c:v>6.7035200000000001E-3</c:v>
                </c:pt>
                <c:pt idx="53277" formatCode="0.00E+00">
                  <c:v>6.3408400000000004E-3</c:v>
                </c:pt>
                <c:pt idx="53278" formatCode="0.00E+00">
                  <c:v>5.9668200000000003E-3</c:v>
                </c:pt>
                <c:pt idx="53279" formatCode="0.00E+00">
                  <c:v>5.5821600000000001E-3</c:v>
                </c:pt>
                <c:pt idx="53280" formatCode="0.00E+00">
                  <c:v>5.1873800000000001E-3</c:v>
                </c:pt>
                <c:pt idx="53281" formatCode="0.00E+00">
                  <c:v>4.7827499999999997E-3</c:v>
                </c:pt>
                <c:pt idx="53282" formatCode="0.00E+00">
                  <c:v>4.3685499999999997E-3</c:v>
                </c:pt>
                <c:pt idx="53283" formatCode="0.00E+00">
                  <c:v>3.9451800000000004E-3</c:v>
                </c:pt>
                <c:pt idx="53284" formatCode="0.00E+00">
                  <c:v>3.5129800000000002E-3</c:v>
                </c:pt>
                <c:pt idx="53285" formatCode="0.00E+00">
                  <c:v>3.0723299999999999E-3</c:v>
                </c:pt>
                <c:pt idx="53286" formatCode="0.00E+00">
                  <c:v>2.6238899999999998E-3</c:v>
                </c:pt>
                <c:pt idx="53287" formatCode="0.00E+00">
                  <c:v>2.1687099999999999E-3</c:v>
                </c:pt>
                <c:pt idx="53288" formatCode="0.00E+00">
                  <c:v>1.70802E-3</c:v>
                </c:pt>
                <c:pt idx="53289" formatCode="0.00E+00">
                  <c:v>1.2427600000000001E-3</c:v>
                </c:pt>
                <c:pt idx="53290" formatCode="0.00E+00">
                  <c:v>7.7347899999999999E-4</c:v>
                </c:pt>
                <c:pt idx="53291" formatCode="0.00E+00">
                  <c:v>3.0079599999999998E-4</c:v>
                </c:pt>
                <c:pt idx="53292" formatCode="0.00E+00">
                  <c:v>-1.7466899999999999E-4</c:v>
                </c:pt>
                <c:pt idx="53293" formatCode="0.00E+00">
                  <c:v>-6.5278500000000002E-4</c:v>
                </c:pt>
                <c:pt idx="53294" formatCode="0.00E+00">
                  <c:v>-1.13371E-3</c:v>
                </c:pt>
                <c:pt idx="53295" formatCode="0.00E+00">
                  <c:v>-1.6173400000000001E-3</c:v>
                </c:pt>
                <c:pt idx="53296" formatCode="0.00E+00">
                  <c:v>-2.1032400000000001E-3</c:v>
                </c:pt>
                <c:pt idx="53297" formatCode="0.00E+00">
                  <c:v>-2.5907399999999998E-3</c:v>
                </c:pt>
                <c:pt idx="53298" formatCode="0.00E+00">
                  <c:v>-3.0792200000000001E-3</c:v>
                </c:pt>
                <c:pt idx="53299" formatCode="0.00E+00">
                  <c:v>-3.5683199999999998E-3</c:v>
                </c:pt>
                <c:pt idx="53300" formatCode="0.00E+00">
                  <c:v>-4.0577900000000004E-3</c:v>
                </c:pt>
                <c:pt idx="53301" formatCode="0.00E+00">
                  <c:v>-4.5473600000000003E-3</c:v>
                </c:pt>
                <c:pt idx="53302" formatCode="0.00E+00">
                  <c:v>-5.03683E-3</c:v>
                </c:pt>
                <c:pt idx="53303" formatCode="0.00E+00">
                  <c:v>-5.5259799999999998E-3</c:v>
                </c:pt>
                <c:pt idx="53304" formatCode="0.00E+00">
                  <c:v>-6.0143899999999997E-3</c:v>
                </c:pt>
                <c:pt idx="53305" formatCode="0.00E+00">
                  <c:v>-6.5016099999999997E-3</c:v>
                </c:pt>
                <c:pt idx="53306" formatCode="0.00E+00">
                  <c:v>-6.9873299999999999E-3</c:v>
                </c:pt>
                <c:pt idx="53307" formatCode="0.00E+00">
                  <c:v>-7.4711600000000001E-3</c:v>
                </c:pt>
                <c:pt idx="53308" formatCode="0.00E+00">
                  <c:v>-7.9523000000000007E-3</c:v>
                </c:pt>
                <c:pt idx="53309" formatCode="0.00E+00">
                  <c:v>-8.4296100000000006E-3</c:v>
                </c:pt>
                <c:pt idx="53310" formatCode="0.00E+00">
                  <c:v>-8.90204E-3</c:v>
                </c:pt>
                <c:pt idx="53311" formatCode="0.00E+00">
                  <c:v>-9.3687800000000002E-3</c:v>
                </c:pt>
                <c:pt idx="53312" formatCode="0.00E+00">
                  <c:v>-9.8293600000000005E-3</c:v>
                </c:pt>
                <c:pt idx="53313">
                  <c:v>-1.02834E-2</c:v>
                </c:pt>
                <c:pt idx="53314">
                  <c:v>-1.07306E-2</c:v>
                </c:pt>
                <c:pt idx="53315">
                  <c:v>-1.11707E-2</c:v>
                </c:pt>
                <c:pt idx="53316">
                  <c:v>-1.16037E-2</c:v>
                </c:pt>
                <c:pt idx="53317">
                  <c:v>-1.20302E-2</c:v>
                </c:pt>
                <c:pt idx="53318">
                  <c:v>-1.24505E-2</c:v>
                </c:pt>
                <c:pt idx="53319">
                  <c:v>-1.2864E-2</c:v>
                </c:pt>
                <c:pt idx="53320">
                  <c:v>-1.32701E-2</c:v>
                </c:pt>
                <c:pt idx="53321">
                  <c:v>-1.3668100000000001E-2</c:v>
                </c:pt>
                <c:pt idx="53322">
                  <c:v>-1.4057800000000001E-2</c:v>
                </c:pt>
                <c:pt idx="53323">
                  <c:v>-1.44391E-2</c:v>
                </c:pt>
                <c:pt idx="53324">
                  <c:v>-1.4812199999999999E-2</c:v>
                </c:pt>
                <c:pt idx="53325">
                  <c:v>-1.51775E-2</c:v>
                </c:pt>
                <c:pt idx="53326">
                  <c:v>-1.5534900000000001E-2</c:v>
                </c:pt>
                <c:pt idx="53327">
                  <c:v>-1.58844E-2</c:v>
                </c:pt>
                <c:pt idx="53328">
                  <c:v>-1.6225699999999999E-2</c:v>
                </c:pt>
                <c:pt idx="53329">
                  <c:v>-1.6558699999999999E-2</c:v>
                </c:pt>
                <c:pt idx="53330">
                  <c:v>-1.6883599999999999E-2</c:v>
                </c:pt>
                <c:pt idx="53331">
                  <c:v>-1.72006E-2</c:v>
                </c:pt>
                <c:pt idx="53332">
                  <c:v>-1.75097E-2</c:v>
                </c:pt>
                <c:pt idx="53333">
                  <c:v>-1.7810699999999999E-2</c:v>
                </c:pt>
                <c:pt idx="53334">
                  <c:v>-1.8103500000000002E-2</c:v>
                </c:pt>
                <c:pt idx="53335">
                  <c:v>-1.8387899999999999E-2</c:v>
                </c:pt>
                <c:pt idx="53336">
                  <c:v>-1.86635E-2</c:v>
                </c:pt>
                <c:pt idx="53337">
                  <c:v>-1.8929600000000001E-2</c:v>
                </c:pt>
                <c:pt idx="53338">
                  <c:v>-1.9185399999999998E-2</c:v>
                </c:pt>
                <c:pt idx="53339">
                  <c:v>-1.9431E-2</c:v>
                </c:pt>
                <c:pt idx="53340">
                  <c:v>-1.9666200000000002E-2</c:v>
                </c:pt>
                <c:pt idx="53341">
                  <c:v>-1.9890600000000001E-2</c:v>
                </c:pt>
                <c:pt idx="53342">
                  <c:v>-2.0104E-2</c:v>
                </c:pt>
                <c:pt idx="53343">
                  <c:v>-2.0306500000000002E-2</c:v>
                </c:pt>
                <c:pt idx="53344">
                  <c:v>-2.0498599999999999E-2</c:v>
                </c:pt>
                <c:pt idx="53345">
                  <c:v>-2.0680500000000001E-2</c:v>
                </c:pt>
                <c:pt idx="53346">
                  <c:v>-2.0852599999999999E-2</c:v>
                </c:pt>
                <c:pt idx="53347">
                  <c:v>-2.1015200000000001E-2</c:v>
                </c:pt>
                <c:pt idx="53348">
                  <c:v>-2.1168699999999999E-2</c:v>
                </c:pt>
                <c:pt idx="53349">
                  <c:v>-2.1313200000000001E-2</c:v>
                </c:pt>
                <c:pt idx="53350">
                  <c:v>-2.1449300000000001E-2</c:v>
                </c:pt>
                <c:pt idx="53351">
                  <c:v>-2.1577200000000001E-2</c:v>
                </c:pt>
                <c:pt idx="53352">
                  <c:v>-2.1696900000000002E-2</c:v>
                </c:pt>
                <c:pt idx="53353">
                  <c:v>-2.1808500000000001E-2</c:v>
                </c:pt>
                <c:pt idx="53354">
                  <c:v>-2.1911699999999999E-2</c:v>
                </c:pt>
                <c:pt idx="53355">
                  <c:v>-2.20062E-2</c:v>
                </c:pt>
                <c:pt idx="53356">
                  <c:v>-2.2092199999999999E-2</c:v>
                </c:pt>
                <c:pt idx="53357">
                  <c:v>-2.21704E-2</c:v>
                </c:pt>
                <c:pt idx="53358">
                  <c:v>-2.22411E-2</c:v>
                </c:pt>
                <c:pt idx="53359">
                  <c:v>-2.2303900000000002E-2</c:v>
                </c:pt>
                <c:pt idx="53360">
                  <c:v>-2.2358099999999999E-2</c:v>
                </c:pt>
                <c:pt idx="53361">
                  <c:v>-2.2402999999999999E-2</c:v>
                </c:pt>
                <c:pt idx="53362">
                  <c:v>-2.2438400000000001E-2</c:v>
                </c:pt>
                <c:pt idx="53363">
                  <c:v>-2.24648E-2</c:v>
                </c:pt>
                <c:pt idx="53364">
                  <c:v>-2.2482599999999998E-2</c:v>
                </c:pt>
                <c:pt idx="53365">
                  <c:v>-2.24916E-2</c:v>
                </c:pt>
                <c:pt idx="53366">
                  <c:v>-2.2492000000000002E-2</c:v>
                </c:pt>
                <c:pt idx="53367">
                  <c:v>-2.2485100000000001E-2</c:v>
                </c:pt>
                <c:pt idx="53368">
                  <c:v>-2.24712E-2</c:v>
                </c:pt>
                <c:pt idx="53369">
                  <c:v>-2.2450600000000001E-2</c:v>
                </c:pt>
                <c:pt idx="53370">
                  <c:v>-2.2423100000000001E-2</c:v>
                </c:pt>
                <c:pt idx="53371">
                  <c:v>-2.2388600000000002E-2</c:v>
                </c:pt>
                <c:pt idx="53372">
                  <c:v>-2.2346899999999999E-2</c:v>
                </c:pt>
                <c:pt idx="53373">
                  <c:v>-2.2297999999999998E-2</c:v>
                </c:pt>
                <c:pt idx="53374">
                  <c:v>-2.2242399999999999E-2</c:v>
                </c:pt>
                <c:pt idx="53375">
                  <c:v>-2.2181200000000002E-2</c:v>
                </c:pt>
                <c:pt idx="53376">
                  <c:v>-2.2115200000000002E-2</c:v>
                </c:pt>
                <c:pt idx="53377">
                  <c:v>-2.2044899999999999E-2</c:v>
                </c:pt>
                <c:pt idx="53378">
                  <c:v>-2.1970400000000001E-2</c:v>
                </c:pt>
                <c:pt idx="53379">
                  <c:v>-2.1891500000000001E-2</c:v>
                </c:pt>
                <c:pt idx="53380">
                  <c:v>-2.1808000000000001E-2</c:v>
                </c:pt>
                <c:pt idx="53381">
                  <c:v>-2.17199E-2</c:v>
                </c:pt>
                <c:pt idx="53382">
                  <c:v>-2.1627E-2</c:v>
                </c:pt>
                <c:pt idx="53383">
                  <c:v>-2.1529800000000002E-2</c:v>
                </c:pt>
                <c:pt idx="53384">
                  <c:v>-2.14285E-2</c:v>
                </c:pt>
                <c:pt idx="53385">
                  <c:v>-2.13232E-2</c:v>
                </c:pt>
                <c:pt idx="53386">
                  <c:v>-2.1213599999999999E-2</c:v>
                </c:pt>
                <c:pt idx="53387">
                  <c:v>-2.1099799999999998E-2</c:v>
                </c:pt>
                <c:pt idx="53388">
                  <c:v>-2.0982299999999999E-2</c:v>
                </c:pt>
                <c:pt idx="53389">
                  <c:v>-2.0861299999999999E-2</c:v>
                </c:pt>
                <c:pt idx="53390">
                  <c:v>-2.07374E-2</c:v>
                </c:pt>
                <c:pt idx="53391">
                  <c:v>-2.0610900000000001E-2</c:v>
                </c:pt>
                <c:pt idx="53392">
                  <c:v>-2.0481900000000001E-2</c:v>
                </c:pt>
                <c:pt idx="53393">
                  <c:v>-2.0350400000000001E-2</c:v>
                </c:pt>
                <c:pt idx="53394">
                  <c:v>-2.02163E-2</c:v>
                </c:pt>
                <c:pt idx="53395">
                  <c:v>-2.00796E-2</c:v>
                </c:pt>
                <c:pt idx="53396">
                  <c:v>-1.9940300000000001E-2</c:v>
                </c:pt>
                <c:pt idx="53397">
                  <c:v>-1.9798900000000001E-2</c:v>
                </c:pt>
                <c:pt idx="53398">
                  <c:v>-1.9655700000000002E-2</c:v>
                </c:pt>
                <c:pt idx="53399">
                  <c:v>-1.9510699999999999E-2</c:v>
                </c:pt>
                <c:pt idx="53400">
                  <c:v>-1.93638E-2</c:v>
                </c:pt>
                <c:pt idx="53401">
                  <c:v>-1.9214999999999999E-2</c:v>
                </c:pt>
                <c:pt idx="53402">
                  <c:v>-1.9064299999999999E-2</c:v>
                </c:pt>
                <c:pt idx="53403">
                  <c:v>-1.89112E-2</c:v>
                </c:pt>
                <c:pt idx="53404">
                  <c:v>-1.8755399999999998E-2</c:v>
                </c:pt>
                <c:pt idx="53405">
                  <c:v>-1.8596399999999999E-2</c:v>
                </c:pt>
                <c:pt idx="53406">
                  <c:v>-1.8434300000000001E-2</c:v>
                </c:pt>
                <c:pt idx="53407">
                  <c:v>-1.8269799999999999E-2</c:v>
                </c:pt>
                <c:pt idx="53408">
                  <c:v>-1.81037E-2</c:v>
                </c:pt>
                <c:pt idx="53409">
                  <c:v>-1.7936000000000001E-2</c:v>
                </c:pt>
                <c:pt idx="53410">
                  <c:v>-1.7766400000000002E-2</c:v>
                </c:pt>
                <c:pt idx="53411">
                  <c:v>-1.7593999999999999E-2</c:v>
                </c:pt>
                <c:pt idx="53412">
                  <c:v>-1.7418599999999999E-2</c:v>
                </c:pt>
                <c:pt idx="53413">
                  <c:v>-1.72403E-2</c:v>
                </c:pt>
                <c:pt idx="53414">
                  <c:v>-1.70592E-2</c:v>
                </c:pt>
                <c:pt idx="53415">
                  <c:v>-1.68752E-2</c:v>
                </c:pt>
                <c:pt idx="53416">
                  <c:v>-1.66883E-2</c:v>
                </c:pt>
                <c:pt idx="53417">
                  <c:v>-1.6499300000000001E-2</c:v>
                </c:pt>
                <c:pt idx="53418">
                  <c:v>-1.63085E-2</c:v>
                </c:pt>
                <c:pt idx="53419">
                  <c:v>-1.6115999999999998E-2</c:v>
                </c:pt>
                <c:pt idx="53420">
                  <c:v>-1.59217E-2</c:v>
                </c:pt>
                <c:pt idx="53421">
                  <c:v>-1.57255E-2</c:v>
                </c:pt>
                <c:pt idx="53422">
                  <c:v>-1.55268E-2</c:v>
                </c:pt>
                <c:pt idx="53423">
                  <c:v>-1.5325099999999999E-2</c:v>
                </c:pt>
                <c:pt idx="53424">
                  <c:v>-1.51205E-2</c:v>
                </c:pt>
                <c:pt idx="53425">
                  <c:v>-1.49141E-2</c:v>
                </c:pt>
                <c:pt idx="53426">
                  <c:v>-1.47063E-2</c:v>
                </c:pt>
                <c:pt idx="53427">
                  <c:v>-1.4497400000000001E-2</c:v>
                </c:pt>
                <c:pt idx="53428">
                  <c:v>-1.4286699999999999E-2</c:v>
                </c:pt>
                <c:pt idx="53429">
                  <c:v>-1.40739E-2</c:v>
                </c:pt>
                <c:pt idx="53430">
                  <c:v>-1.3857899999999999E-2</c:v>
                </c:pt>
                <c:pt idx="53431">
                  <c:v>-1.36381E-2</c:v>
                </c:pt>
                <c:pt idx="53432">
                  <c:v>-1.34144E-2</c:v>
                </c:pt>
                <c:pt idx="53433">
                  <c:v>-1.3187300000000001E-2</c:v>
                </c:pt>
                <c:pt idx="53434">
                  <c:v>-1.2957099999999999E-2</c:v>
                </c:pt>
                <c:pt idx="53435">
                  <c:v>-1.2723699999999999E-2</c:v>
                </c:pt>
                <c:pt idx="53436">
                  <c:v>-1.2486799999999999E-2</c:v>
                </c:pt>
                <c:pt idx="53437">
                  <c:v>-1.22468E-2</c:v>
                </c:pt>
                <c:pt idx="53438">
                  <c:v>-1.20042E-2</c:v>
                </c:pt>
                <c:pt idx="53439">
                  <c:v>-1.17594E-2</c:v>
                </c:pt>
                <c:pt idx="53440">
                  <c:v>-1.15126E-2</c:v>
                </c:pt>
                <c:pt idx="53441">
                  <c:v>-1.12645E-2</c:v>
                </c:pt>
                <c:pt idx="53442">
                  <c:v>-1.10153E-2</c:v>
                </c:pt>
                <c:pt idx="53443">
                  <c:v>-1.0764599999999999E-2</c:v>
                </c:pt>
                <c:pt idx="53444">
                  <c:v>-1.0512000000000001E-2</c:v>
                </c:pt>
                <c:pt idx="53445">
                  <c:v>-1.02576E-2</c:v>
                </c:pt>
                <c:pt idx="53446">
                  <c:v>-1.0000999999999999E-2</c:v>
                </c:pt>
                <c:pt idx="53447" formatCode="0.00E+00">
                  <c:v>-9.7420600000000003E-3</c:v>
                </c:pt>
                <c:pt idx="53448" formatCode="0.00E+00">
                  <c:v>-9.4809400000000002E-3</c:v>
                </c:pt>
                <c:pt idx="53449" formatCode="0.00E+00">
                  <c:v>-9.2175199999999999E-3</c:v>
                </c:pt>
                <c:pt idx="53450" formatCode="0.00E+00">
                  <c:v>-8.9515800000000006E-3</c:v>
                </c:pt>
                <c:pt idx="53451" formatCode="0.00E+00">
                  <c:v>-8.6830999999999992E-3</c:v>
                </c:pt>
                <c:pt idx="53452" formatCode="0.00E+00">
                  <c:v>-8.4121500000000002E-3</c:v>
                </c:pt>
                <c:pt idx="53453" formatCode="0.00E+00">
                  <c:v>-8.1386700000000006E-3</c:v>
                </c:pt>
                <c:pt idx="53454" formatCode="0.00E+00">
                  <c:v>-7.8624999999999997E-3</c:v>
                </c:pt>
                <c:pt idx="53455" formatCode="0.00E+00">
                  <c:v>-7.58364E-3</c:v>
                </c:pt>
                <c:pt idx="53456" formatCode="0.00E+00">
                  <c:v>-7.3025499999999997E-3</c:v>
                </c:pt>
                <c:pt idx="53457" formatCode="0.00E+00">
                  <c:v>-7.0198500000000002E-3</c:v>
                </c:pt>
                <c:pt idx="53458" formatCode="0.00E+00">
                  <c:v>-6.73582E-3</c:v>
                </c:pt>
                <c:pt idx="53459" formatCode="0.00E+00">
                  <c:v>-6.4505400000000003E-3</c:v>
                </c:pt>
                <c:pt idx="53460" formatCode="0.00E+00">
                  <c:v>-6.1640499999999999E-3</c:v>
                </c:pt>
                <c:pt idx="53461" formatCode="0.00E+00">
                  <c:v>-5.87647E-3</c:v>
                </c:pt>
                <c:pt idx="53462" formatCode="0.00E+00">
                  <c:v>-5.5877799999999997E-3</c:v>
                </c:pt>
                <c:pt idx="53463" formatCode="0.00E+00">
                  <c:v>-5.2976300000000002E-3</c:v>
                </c:pt>
                <c:pt idx="53464" formatCode="0.00E+00">
                  <c:v>-5.0056900000000001E-3</c:v>
                </c:pt>
                <c:pt idx="53465" formatCode="0.00E+00">
                  <c:v>-4.7119400000000004E-3</c:v>
                </c:pt>
                <c:pt idx="53466" formatCode="0.00E+00">
                  <c:v>-4.4165999999999997E-3</c:v>
                </c:pt>
                <c:pt idx="53467" formatCode="0.00E+00">
                  <c:v>-4.12021E-3</c:v>
                </c:pt>
                <c:pt idx="53468" formatCode="0.00E+00">
                  <c:v>-3.8237100000000001E-3</c:v>
                </c:pt>
                <c:pt idx="53469" formatCode="0.00E+00">
                  <c:v>-3.5278599999999999E-3</c:v>
                </c:pt>
                <c:pt idx="53470" formatCode="0.00E+00">
                  <c:v>-3.2328999999999999E-3</c:v>
                </c:pt>
                <c:pt idx="53471" formatCode="0.00E+00">
                  <c:v>-2.9387800000000002E-3</c:v>
                </c:pt>
                <c:pt idx="53472" formatCode="0.00E+00">
                  <c:v>-2.6456100000000001E-3</c:v>
                </c:pt>
                <c:pt idx="53473" formatCode="0.00E+00">
                  <c:v>-2.3536500000000001E-3</c:v>
                </c:pt>
                <c:pt idx="53474" formatCode="0.00E+00">
                  <c:v>-2.0633000000000001E-3</c:v>
                </c:pt>
                <c:pt idx="53475" formatCode="0.00E+00">
                  <c:v>-1.7752499999999999E-3</c:v>
                </c:pt>
                <c:pt idx="53476" formatCode="0.00E+00">
                  <c:v>-1.49018E-3</c:v>
                </c:pt>
                <c:pt idx="53477" formatCode="0.00E+00">
                  <c:v>-1.2086200000000001E-3</c:v>
                </c:pt>
                <c:pt idx="53478" formatCode="0.00E+00">
                  <c:v>-9.3103399999999996E-4</c:v>
                </c:pt>
                <c:pt idx="53479" formatCode="0.00E+00">
                  <c:v>-6.5744000000000002E-4</c:v>
                </c:pt>
                <c:pt idx="53480" formatCode="0.00E+00">
                  <c:v>-3.8737100000000002E-4</c:v>
                </c:pt>
                <c:pt idx="53481" formatCode="0.00E+00">
                  <c:v>-1.20407E-4</c:v>
                </c:pt>
                <c:pt idx="53482" formatCode="0.00E+00">
                  <c:v>1.4337700000000001E-4</c:v>
                </c:pt>
                <c:pt idx="53483" formatCode="0.00E+00">
                  <c:v>4.0330299999999998E-4</c:v>
                </c:pt>
                <c:pt idx="53484" formatCode="0.00E+00">
                  <c:v>6.5831500000000003E-4</c:v>
                </c:pt>
                <c:pt idx="53485" formatCode="0.00E+00">
                  <c:v>9.0738899999999998E-4</c:v>
                </c:pt>
                <c:pt idx="53486" formatCode="0.00E+00">
                  <c:v>1.1499500000000001E-3</c:v>
                </c:pt>
                <c:pt idx="53487" formatCode="0.00E+00">
                  <c:v>1.38624E-3</c:v>
                </c:pt>
                <c:pt idx="53488" formatCode="0.00E+00">
                  <c:v>1.61706E-3</c:v>
                </c:pt>
                <c:pt idx="53489" formatCode="0.00E+00">
                  <c:v>1.84274E-3</c:v>
                </c:pt>
                <c:pt idx="53490" formatCode="0.00E+00">
                  <c:v>2.0626899999999998E-3</c:v>
                </c:pt>
                <c:pt idx="53491" formatCode="0.00E+00">
                  <c:v>2.2761399999999998E-3</c:v>
                </c:pt>
                <c:pt idx="53492" formatCode="0.00E+00">
                  <c:v>2.48277E-3</c:v>
                </c:pt>
                <c:pt idx="53493" formatCode="0.00E+00">
                  <c:v>2.6822299999999999E-3</c:v>
                </c:pt>
                <c:pt idx="53494" formatCode="0.00E+00">
                  <c:v>2.87383E-3</c:v>
                </c:pt>
                <c:pt idx="53495" formatCode="0.00E+00">
                  <c:v>3.0570800000000002E-3</c:v>
                </c:pt>
                <c:pt idx="53496" formatCode="0.00E+00">
                  <c:v>3.23193E-3</c:v>
                </c:pt>
                <c:pt idx="53497" formatCode="0.00E+00">
                  <c:v>3.3982700000000001E-3</c:v>
                </c:pt>
                <c:pt idx="53498" formatCode="0.00E+00">
                  <c:v>3.55581E-3</c:v>
                </c:pt>
                <c:pt idx="53499" formatCode="0.00E+00">
                  <c:v>3.70433E-3</c:v>
                </c:pt>
                <c:pt idx="53500" formatCode="0.00E+00">
                  <c:v>3.8435700000000001E-3</c:v>
                </c:pt>
                <c:pt idx="53501" formatCode="0.00E+00">
                  <c:v>3.9730800000000004E-3</c:v>
                </c:pt>
                <c:pt idx="53502" formatCode="0.00E+00">
                  <c:v>4.0922800000000002E-3</c:v>
                </c:pt>
                <c:pt idx="53503" formatCode="0.00E+00">
                  <c:v>4.2006999999999999E-3</c:v>
                </c:pt>
                <c:pt idx="53504" formatCode="0.00E+00">
                  <c:v>4.2980600000000002E-3</c:v>
                </c:pt>
                <c:pt idx="53505" formatCode="0.00E+00">
                  <c:v>4.3840900000000002E-3</c:v>
                </c:pt>
                <c:pt idx="53506" formatCode="0.00E+00">
                  <c:v>4.4585600000000003E-3</c:v>
                </c:pt>
                <c:pt idx="53507" formatCode="0.00E+00">
                  <c:v>4.5214399999999998E-3</c:v>
                </c:pt>
                <c:pt idx="53508" formatCode="0.00E+00">
                  <c:v>4.5730199999999997E-3</c:v>
                </c:pt>
                <c:pt idx="53509" formatCode="0.00E+00">
                  <c:v>4.61357E-3</c:v>
                </c:pt>
                <c:pt idx="53510" formatCode="0.00E+00">
                  <c:v>4.6429899999999996E-3</c:v>
                </c:pt>
                <c:pt idx="53511" formatCode="0.00E+00">
                  <c:v>4.6608300000000004E-3</c:v>
                </c:pt>
                <c:pt idx="53512" formatCode="0.00E+00">
                  <c:v>4.6668300000000003E-3</c:v>
                </c:pt>
                <c:pt idx="53513" formatCode="0.00E+00">
                  <c:v>4.6609599999999996E-3</c:v>
                </c:pt>
                <c:pt idx="53514" formatCode="0.00E+00">
                  <c:v>4.6432299999999999E-3</c:v>
                </c:pt>
                <c:pt idx="53515" formatCode="0.00E+00">
                  <c:v>4.6138799999999999E-3</c:v>
                </c:pt>
                <c:pt idx="53516" formatCode="0.00E+00">
                  <c:v>4.5736600000000002E-3</c:v>
                </c:pt>
                <c:pt idx="53517" formatCode="0.00E+00">
                  <c:v>4.5228899999999999E-3</c:v>
                </c:pt>
                <c:pt idx="53518" formatCode="0.00E+00">
                  <c:v>4.46065E-3</c:v>
                </c:pt>
                <c:pt idx="53519" formatCode="0.00E+00">
                  <c:v>4.3857499999999999E-3</c:v>
                </c:pt>
                <c:pt idx="53520" formatCode="0.00E+00">
                  <c:v>4.2977800000000002E-3</c:v>
                </c:pt>
                <c:pt idx="53521" formatCode="0.00E+00">
                  <c:v>4.1967899999999997E-3</c:v>
                </c:pt>
                <c:pt idx="53522" formatCode="0.00E+00">
                  <c:v>4.08239E-3</c:v>
                </c:pt>
                <c:pt idx="53523" formatCode="0.00E+00">
                  <c:v>3.9538799999999999E-3</c:v>
                </c:pt>
                <c:pt idx="53524" formatCode="0.00E+00">
                  <c:v>3.8111299999999998E-3</c:v>
                </c:pt>
                <c:pt idx="53525" formatCode="0.00E+00">
                  <c:v>3.6545800000000002E-3</c:v>
                </c:pt>
                <c:pt idx="53526" formatCode="0.00E+00">
                  <c:v>3.4844799999999999E-3</c:v>
                </c:pt>
                <c:pt idx="53527" formatCode="0.00E+00">
                  <c:v>3.3006300000000001E-3</c:v>
                </c:pt>
                <c:pt idx="53528" formatCode="0.00E+00">
                  <c:v>3.1027199999999998E-3</c:v>
                </c:pt>
                <c:pt idx="53529" formatCode="0.00E+00">
                  <c:v>2.8907E-3</c:v>
                </c:pt>
                <c:pt idx="53530" formatCode="0.00E+00">
                  <c:v>2.6648900000000001E-3</c:v>
                </c:pt>
                <c:pt idx="53531" formatCode="0.00E+00">
                  <c:v>2.4259300000000002E-3</c:v>
                </c:pt>
                <c:pt idx="53532" formatCode="0.00E+00">
                  <c:v>2.1746700000000001E-3</c:v>
                </c:pt>
                <c:pt idx="53533" formatCode="0.00E+00">
                  <c:v>1.9116000000000001E-3</c:v>
                </c:pt>
                <c:pt idx="53534" formatCode="0.00E+00">
                  <c:v>1.63612E-3</c:v>
                </c:pt>
                <c:pt idx="53535" formatCode="0.00E+00">
                  <c:v>1.34717E-3</c:v>
                </c:pt>
                <c:pt idx="53536" formatCode="0.00E+00">
                  <c:v>1.04444E-3</c:v>
                </c:pt>
                <c:pt idx="53537" formatCode="0.00E+00">
                  <c:v>7.2859599999999997E-4</c:v>
                </c:pt>
                <c:pt idx="53538" formatCode="0.00E+00">
                  <c:v>4.0065400000000002E-4</c:v>
                </c:pt>
                <c:pt idx="53539" formatCode="0.00E+00">
                  <c:v>6.14085E-5</c:v>
                </c:pt>
                <c:pt idx="53540" formatCode="0.00E+00">
                  <c:v>-2.8871799999999998E-4</c:v>
                </c:pt>
                <c:pt idx="53541" formatCode="0.00E+00">
                  <c:v>-6.4953400000000001E-4</c:v>
                </c:pt>
                <c:pt idx="53542" formatCode="0.00E+00">
                  <c:v>-1.0208999999999999E-3</c:v>
                </c:pt>
                <c:pt idx="53543" formatCode="0.00E+00">
                  <c:v>-1.40262E-3</c:v>
                </c:pt>
                <c:pt idx="53544" formatCode="0.00E+00">
                  <c:v>-1.79445E-3</c:v>
                </c:pt>
                <c:pt idx="53545" formatCode="0.00E+00">
                  <c:v>-2.1961799999999998E-3</c:v>
                </c:pt>
                <c:pt idx="53546" formatCode="0.00E+00">
                  <c:v>-2.6078199999999998E-3</c:v>
                </c:pt>
                <c:pt idx="53547" formatCode="0.00E+00">
                  <c:v>-3.02936E-3</c:v>
                </c:pt>
                <c:pt idx="53548" formatCode="0.00E+00">
                  <c:v>-3.4605199999999999E-3</c:v>
                </c:pt>
                <c:pt idx="53549" formatCode="0.00E+00">
                  <c:v>-3.90077E-3</c:v>
                </c:pt>
                <c:pt idx="53550" formatCode="0.00E+00">
                  <c:v>-4.3496400000000001E-3</c:v>
                </c:pt>
                <c:pt idx="53551" formatCode="0.00E+00">
                  <c:v>-4.8068499999999997E-3</c:v>
                </c:pt>
                <c:pt idx="53552" formatCode="0.00E+00">
                  <c:v>-5.2723500000000003E-3</c:v>
                </c:pt>
                <c:pt idx="53553" formatCode="0.00E+00">
                  <c:v>-5.7459800000000004E-3</c:v>
                </c:pt>
                <c:pt idx="53554" formatCode="0.00E+00">
                  <c:v>-6.2273800000000002E-3</c:v>
                </c:pt>
                <c:pt idx="53555" formatCode="0.00E+00">
                  <c:v>-6.7161499999999997E-3</c:v>
                </c:pt>
                <c:pt idx="53556" formatCode="0.00E+00">
                  <c:v>-7.2116999999999997E-3</c:v>
                </c:pt>
                <c:pt idx="53557" formatCode="0.00E+00">
                  <c:v>-7.71319E-3</c:v>
                </c:pt>
                <c:pt idx="53558" formatCode="0.00E+00">
                  <c:v>-8.2197199999999998E-3</c:v>
                </c:pt>
                <c:pt idx="53559" formatCode="0.00E+00">
                  <c:v>-8.7306499999999995E-3</c:v>
                </c:pt>
                <c:pt idx="53560" formatCode="0.00E+00">
                  <c:v>-9.2455699999999998E-3</c:v>
                </c:pt>
                <c:pt idx="53561" formatCode="0.00E+00">
                  <c:v>-9.7641199999999994E-3</c:v>
                </c:pt>
                <c:pt idx="53562">
                  <c:v>-1.02857E-2</c:v>
                </c:pt>
                <c:pt idx="53563">
                  <c:v>-1.08097E-2</c:v>
                </c:pt>
                <c:pt idx="53564">
                  <c:v>-1.1335700000000001E-2</c:v>
                </c:pt>
                <c:pt idx="53565">
                  <c:v>-1.1862899999999999E-2</c:v>
                </c:pt>
                <c:pt idx="53566">
                  <c:v>-1.2389600000000001E-2</c:v>
                </c:pt>
                <c:pt idx="53567">
                  <c:v>-1.2914999999999999E-2</c:v>
                </c:pt>
                <c:pt idx="53568">
                  <c:v>-1.34387E-2</c:v>
                </c:pt>
                <c:pt idx="53569">
                  <c:v>-1.3960999999999999E-2</c:v>
                </c:pt>
                <c:pt idx="53570">
                  <c:v>-1.44814E-2</c:v>
                </c:pt>
                <c:pt idx="53571">
                  <c:v>-1.4999500000000001E-2</c:v>
                </c:pt>
                <c:pt idx="53572">
                  <c:v>-1.55149E-2</c:v>
                </c:pt>
                <c:pt idx="53573">
                  <c:v>-1.6027199999999998E-2</c:v>
                </c:pt>
                <c:pt idx="53574">
                  <c:v>-1.6535999999999999E-2</c:v>
                </c:pt>
                <c:pt idx="53575">
                  <c:v>-1.7040199999999998E-2</c:v>
                </c:pt>
                <c:pt idx="53576">
                  <c:v>-1.75388E-2</c:v>
                </c:pt>
                <c:pt idx="53577">
                  <c:v>-1.8031100000000001E-2</c:v>
                </c:pt>
                <c:pt idx="53578">
                  <c:v>-1.8516999999999999E-2</c:v>
                </c:pt>
                <c:pt idx="53579">
                  <c:v>-1.8996200000000001E-2</c:v>
                </c:pt>
                <c:pt idx="53580">
                  <c:v>-1.9468599999999999E-2</c:v>
                </c:pt>
                <c:pt idx="53581">
                  <c:v>-1.99334E-2</c:v>
                </c:pt>
                <c:pt idx="53582">
                  <c:v>-2.0390200000000001E-2</c:v>
                </c:pt>
                <c:pt idx="53583">
                  <c:v>-2.0838200000000001E-2</c:v>
                </c:pt>
                <c:pt idx="53584">
                  <c:v>-2.12771E-2</c:v>
                </c:pt>
                <c:pt idx="53585">
                  <c:v>-2.17065E-2</c:v>
                </c:pt>
                <c:pt idx="53586">
                  <c:v>-2.2126300000000002E-2</c:v>
                </c:pt>
                <c:pt idx="53587">
                  <c:v>-2.2536500000000001E-2</c:v>
                </c:pt>
                <c:pt idx="53588">
                  <c:v>-2.2936700000000001E-2</c:v>
                </c:pt>
                <c:pt idx="53589">
                  <c:v>-2.33265E-2</c:v>
                </c:pt>
                <c:pt idx="53590">
                  <c:v>-2.3705E-2</c:v>
                </c:pt>
                <c:pt idx="53591">
                  <c:v>-2.40719E-2</c:v>
                </c:pt>
                <c:pt idx="53592">
                  <c:v>-2.44265E-2</c:v>
                </c:pt>
                <c:pt idx="53593">
                  <c:v>-2.4768200000000001E-2</c:v>
                </c:pt>
                <c:pt idx="53594">
                  <c:v>-2.5095900000000001E-2</c:v>
                </c:pt>
                <c:pt idx="53595">
                  <c:v>-2.5409299999999999E-2</c:v>
                </c:pt>
                <c:pt idx="53596">
                  <c:v>-2.57083E-2</c:v>
                </c:pt>
                <c:pt idx="53597">
                  <c:v>-2.5992899999999999E-2</c:v>
                </c:pt>
                <c:pt idx="53598">
                  <c:v>-2.6262899999999999E-2</c:v>
                </c:pt>
                <c:pt idx="53599">
                  <c:v>-2.6517499999999999E-2</c:v>
                </c:pt>
                <c:pt idx="53600">
                  <c:v>-2.6756499999999999E-2</c:v>
                </c:pt>
                <c:pt idx="53601">
                  <c:v>-2.6979599999999999E-2</c:v>
                </c:pt>
                <c:pt idx="53602">
                  <c:v>-2.7186999999999999E-2</c:v>
                </c:pt>
                <c:pt idx="53603">
                  <c:v>-2.7379000000000001E-2</c:v>
                </c:pt>
                <c:pt idx="53604">
                  <c:v>-2.7555400000000001E-2</c:v>
                </c:pt>
                <c:pt idx="53605">
                  <c:v>-2.7716399999999999E-2</c:v>
                </c:pt>
                <c:pt idx="53606">
                  <c:v>-2.78617E-2</c:v>
                </c:pt>
                <c:pt idx="53607">
                  <c:v>-2.7991100000000001E-2</c:v>
                </c:pt>
                <c:pt idx="53608">
                  <c:v>-2.8104500000000001E-2</c:v>
                </c:pt>
                <c:pt idx="53609">
                  <c:v>-2.82016E-2</c:v>
                </c:pt>
                <c:pt idx="53610">
                  <c:v>-2.8282399999999999E-2</c:v>
                </c:pt>
                <c:pt idx="53611">
                  <c:v>-2.8346699999999999E-2</c:v>
                </c:pt>
                <c:pt idx="53612">
                  <c:v>-2.83944E-2</c:v>
                </c:pt>
                <c:pt idx="53613">
                  <c:v>-2.8425099999999998E-2</c:v>
                </c:pt>
                <c:pt idx="53614">
                  <c:v>-2.84383E-2</c:v>
                </c:pt>
                <c:pt idx="53615">
                  <c:v>-2.8433900000000002E-2</c:v>
                </c:pt>
                <c:pt idx="53616">
                  <c:v>-2.8411700000000002E-2</c:v>
                </c:pt>
                <c:pt idx="53617">
                  <c:v>-2.83717E-2</c:v>
                </c:pt>
                <c:pt idx="53618">
                  <c:v>-2.8313499999999998E-2</c:v>
                </c:pt>
                <c:pt idx="53619">
                  <c:v>-2.8236899999999999E-2</c:v>
                </c:pt>
                <c:pt idx="53620">
                  <c:v>-2.8141800000000002E-2</c:v>
                </c:pt>
                <c:pt idx="53621">
                  <c:v>-2.8028000000000001E-2</c:v>
                </c:pt>
                <c:pt idx="53622">
                  <c:v>-2.78956E-2</c:v>
                </c:pt>
                <c:pt idx="53623">
                  <c:v>-2.7744899999999999E-2</c:v>
                </c:pt>
                <c:pt idx="53624">
                  <c:v>-2.7576300000000002E-2</c:v>
                </c:pt>
                <c:pt idx="53625">
                  <c:v>-2.7390000000000001E-2</c:v>
                </c:pt>
                <c:pt idx="53626">
                  <c:v>-2.7186100000000001E-2</c:v>
                </c:pt>
                <c:pt idx="53627">
                  <c:v>-2.6964599999999998E-2</c:v>
                </c:pt>
                <c:pt idx="53628">
                  <c:v>-2.67259E-2</c:v>
                </c:pt>
                <c:pt idx="53629">
                  <c:v>-2.6470500000000001E-2</c:v>
                </c:pt>
                <c:pt idx="53630">
                  <c:v>-2.6198599999999999E-2</c:v>
                </c:pt>
                <c:pt idx="53631">
                  <c:v>-2.59105E-2</c:v>
                </c:pt>
                <c:pt idx="53632">
                  <c:v>-2.56067E-2</c:v>
                </c:pt>
                <c:pt idx="53633">
                  <c:v>-2.52877E-2</c:v>
                </c:pt>
                <c:pt idx="53634">
                  <c:v>-2.4954199999999999E-2</c:v>
                </c:pt>
                <c:pt idx="53635">
                  <c:v>-2.4606599999999999E-2</c:v>
                </c:pt>
                <c:pt idx="53636">
                  <c:v>-2.42455E-2</c:v>
                </c:pt>
                <c:pt idx="53637">
                  <c:v>-2.3871699999999999E-2</c:v>
                </c:pt>
                <c:pt idx="53638">
                  <c:v>-2.3485700000000002E-2</c:v>
                </c:pt>
                <c:pt idx="53639">
                  <c:v>-2.3087799999999999E-2</c:v>
                </c:pt>
                <c:pt idx="53640">
                  <c:v>-2.26781E-2</c:v>
                </c:pt>
                <c:pt idx="53641">
                  <c:v>-2.2256600000000001E-2</c:v>
                </c:pt>
                <c:pt idx="53642">
                  <c:v>-2.1823700000000001E-2</c:v>
                </c:pt>
                <c:pt idx="53643">
                  <c:v>-2.1379599999999999E-2</c:v>
                </c:pt>
                <c:pt idx="53644">
                  <c:v>-2.0924499999999999E-2</c:v>
                </c:pt>
                <c:pt idx="53645">
                  <c:v>-2.0458799999999999E-2</c:v>
                </c:pt>
                <c:pt idx="53646">
                  <c:v>-1.9982799999999998E-2</c:v>
                </c:pt>
                <c:pt idx="53647">
                  <c:v>-1.9497E-2</c:v>
                </c:pt>
                <c:pt idx="53648">
                  <c:v>-1.9001899999999999E-2</c:v>
                </c:pt>
                <c:pt idx="53649">
                  <c:v>-1.8497699999999999E-2</c:v>
                </c:pt>
                <c:pt idx="53650">
                  <c:v>-1.79851E-2</c:v>
                </c:pt>
                <c:pt idx="53651">
                  <c:v>-1.7464500000000001E-2</c:v>
                </c:pt>
                <c:pt idx="53652">
                  <c:v>-1.6936699999999999E-2</c:v>
                </c:pt>
                <c:pt idx="53653">
                  <c:v>-1.64025E-2</c:v>
                </c:pt>
                <c:pt idx="53654">
                  <c:v>-1.5862999999999999E-2</c:v>
                </c:pt>
                <c:pt idx="53655">
                  <c:v>-1.53192E-2</c:v>
                </c:pt>
                <c:pt idx="53656">
                  <c:v>-1.4772E-2</c:v>
                </c:pt>
                <c:pt idx="53657">
                  <c:v>-1.4221900000000001E-2</c:v>
                </c:pt>
                <c:pt idx="53658">
                  <c:v>-1.3669600000000001E-2</c:v>
                </c:pt>
                <c:pt idx="53659">
                  <c:v>-1.31153E-2</c:v>
                </c:pt>
                <c:pt idx="53660">
                  <c:v>-1.25594E-2</c:v>
                </c:pt>
                <c:pt idx="53661">
                  <c:v>-1.20026E-2</c:v>
                </c:pt>
                <c:pt idx="53662">
                  <c:v>-1.1445E-2</c:v>
                </c:pt>
                <c:pt idx="53663">
                  <c:v>-1.08871E-2</c:v>
                </c:pt>
                <c:pt idx="53664">
                  <c:v>-1.03296E-2</c:v>
                </c:pt>
                <c:pt idx="53665" formatCode="0.00E+00">
                  <c:v>-9.7730600000000001E-3</c:v>
                </c:pt>
                <c:pt idx="53666" formatCode="0.00E+00">
                  <c:v>-9.2181499999999996E-3</c:v>
                </c:pt>
                <c:pt idx="53667" formatCode="0.00E+00">
                  <c:v>-8.6653000000000008E-3</c:v>
                </c:pt>
                <c:pt idx="53668" formatCode="0.00E+00">
                  <c:v>-8.1146699999999992E-3</c:v>
                </c:pt>
                <c:pt idx="53669" formatCode="0.00E+00">
                  <c:v>-7.5665799999999998E-3</c:v>
                </c:pt>
                <c:pt idx="53670" formatCode="0.00E+00">
                  <c:v>-7.0219799999999997E-3</c:v>
                </c:pt>
                <c:pt idx="53671" formatCode="0.00E+00">
                  <c:v>-6.4801499999999996E-3</c:v>
                </c:pt>
                <c:pt idx="53672" formatCode="0.00E+00">
                  <c:v>-5.9376200000000002E-3</c:v>
                </c:pt>
                <c:pt idx="53673" formatCode="0.00E+00">
                  <c:v>-5.3954299999999997E-3</c:v>
                </c:pt>
                <c:pt idx="53674" formatCode="0.00E+00">
                  <c:v>-4.8591099999999998E-3</c:v>
                </c:pt>
                <c:pt idx="53675" formatCode="0.00E+00">
                  <c:v>-4.32951E-3</c:v>
                </c:pt>
                <c:pt idx="53676" formatCode="0.00E+00">
                  <c:v>-3.8047799999999998E-3</c:v>
                </c:pt>
                <c:pt idx="53677" formatCode="0.00E+00">
                  <c:v>-3.2856500000000002E-3</c:v>
                </c:pt>
                <c:pt idx="53678" formatCode="0.00E+00">
                  <c:v>-2.7734600000000002E-3</c:v>
                </c:pt>
                <c:pt idx="53679" formatCode="0.00E+00">
                  <c:v>-2.2686199999999998E-3</c:v>
                </c:pt>
                <c:pt idx="53680" formatCode="0.00E+00">
                  <c:v>-1.7711999999999999E-3</c:v>
                </c:pt>
                <c:pt idx="53681" formatCode="0.00E+00">
                  <c:v>-1.28129E-3</c:v>
                </c:pt>
                <c:pt idx="53682" formatCode="0.00E+00">
                  <c:v>-7.9912199999999998E-4</c:v>
                </c:pt>
                <c:pt idx="53683" formatCode="0.00E+00">
                  <c:v>-3.25225E-4</c:v>
                </c:pt>
                <c:pt idx="53684" formatCode="0.00E+00">
                  <c:v>1.39584E-4</c:v>
                </c:pt>
                <c:pt idx="53685" formatCode="0.00E+00">
                  <c:v>5.9461099999999999E-4</c:v>
                </c:pt>
                <c:pt idx="53686" formatCode="0.00E+00">
                  <c:v>1.0394200000000001E-3</c:v>
                </c:pt>
                <c:pt idx="53687" formatCode="0.00E+00">
                  <c:v>1.4734500000000001E-3</c:v>
                </c:pt>
                <c:pt idx="53688" formatCode="0.00E+00">
                  <c:v>1.89598E-3</c:v>
                </c:pt>
                <c:pt idx="53689" formatCode="0.00E+00">
                  <c:v>2.3064700000000001E-3</c:v>
                </c:pt>
                <c:pt idx="53690" formatCode="0.00E+00">
                  <c:v>2.7046599999999998E-3</c:v>
                </c:pt>
                <c:pt idx="53691" formatCode="0.00E+00">
                  <c:v>3.0904499999999998E-3</c:v>
                </c:pt>
                <c:pt idx="53692" formatCode="0.00E+00">
                  <c:v>3.4637100000000001E-3</c:v>
                </c:pt>
                <c:pt idx="53693" formatCode="0.00E+00">
                  <c:v>3.8244099999999999E-3</c:v>
                </c:pt>
                <c:pt idx="53694" formatCode="0.00E+00">
                  <c:v>4.1727800000000001E-3</c:v>
                </c:pt>
                <c:pt idx="53695" formatCode="0.00E+00">
                  <c:v>4.5089800000000001E-3</c:v>
                </c:pt>
                <c:pt idx="53696" formatCode="0.00E+00">
                  <c:v>4.83294E-3</c:v>
                </c:pt>
                <c:pt idx="53697" formatCode="0.00E+00">
                  <c:v>5.1446800000000004E-3</c:v>
                </c:pt>
                <c:pt idx="53698" formatCode="0.00E+00">
                  <c:v>5.4442700000000002E-3</c:v>
                </c:pt>
                <c:pt idx="53699" formatCode="0.00E+00">
                  <c:v>5.73144E-3</c:v>
                </c:pt>
                <c:pt idx="53700" formatCode="0.00E+00">
                  <c:v>6.0060399999999998E-3</c:v>
                </c:pt>
                <c:pt idx="53701" formatCode="0.00E+00">
                  <c:v>6.26817E-3</c:v>
                </c:pt>
                <c:pt idx="53702" formatCode="0.00E+00">
                  <c:v>6.5179000000000001E-3</c:v>
                </c:pt>
                <c:pt idx="53703" formatCode="0.00E+00">
                  <c:v>6.7551599999999996E-3</c:v>
                </c:pt>
                <c:pt idx="53704" formatCode="0.00E+00">
                  <c:v>6.9796399999999996E-3</c:v>
                </c:pt>
                <c:pt idx="53705" formatCode="0.00E+00">
                  <c:v>7.1908400000000004E-3</c:v>
                </c:pt>
                <c:pt idx="53706" formatCode="0.00E+00">
                  <c:v>7.3884800000000002E-3</c:v>
                </c:pt>
                <c:pt idx="53707" formatCode="0.00E+00">
                  <c:v>7.5724099999999999E-3</c:v>
                </c:pt>
                <c:pt idx="53708" formatCode="0.00E+00">
                  <c:v>7.7425300000000001E-3</c:v>
                </c:pt>
                <c:pt idx="53709" formatCode="0.00E+00">
                  <c:v>7.8987099999999998E-3</c:v>
                </c:pt>
                <c:pt idx="53710" formatCode="0.00E+00">
                  <c:v>8.0408200000000006E-3</c:v>
                </c:pt>
                <c:pt idx="53711" formatCode="0.00E+00">
                  <c:v>8.1691100000000003E-3</c:v>
                </c:pt>
                <c:pt idx="53712" formatCode="0.00E+00">
                  <c:v>8.2839799999999998E-3</c:v>
                </c:pt>
                <c:pt idx="53713" formatCode="0.00E+00">
                  <c:v>8.3854700000000008E-3</c:v>
                </c:pt>
                <c:pt idx="53714" formatCode="0.00E+00">
                  <c:v>8.4734100000000007E-3</c:v>
                </c:pt>
                <c:pt idx="53715" formatCode="0.00E+00">
                  <c:v>8.5477999999999995E-3</c:v>
                </c:pt>
                <c:pt idx="53716" formatCode="0.00E+00">
                  <c:v>8.6088399999999995E-3</c:v>
                </c:pt>
                <c:pt idx="53717" formatCode="0.00E+00">
                  <c:v>8.6568200000000008E-3</c:v>
                </c:pt>
                <c:pt idx="53718" formatCode="0.00E+00">
                  <c:v>8.6920399999999998E-3</c:v>
                </c:pt>
                <c:pt idx="53719" formatCode="0.00E+00">
                  <c:v>8.7146499999999991E-3</c:v>
                </c:pt>
                <c:pt idx="53720" formatCode="0.00E+00">
                  <c:v>8.7243100000000007E-3</c:v>
                </c:pt>
                <c:pt idx="53721" formatCode="0.00E+00">
                  <c:v>8.7225500000000008E-3</c:v>
                </c:pt>
                <c:pt idx="53722" formatCode="0.00E+00">
                  <c:v>8.7136699999999997E-3</c:v>
                </c:pt>
                <c:pt idx="53723" formatCode="0.00E+00">
                  <c:v>8.6974099999999992E-3</c:v>
                </c:pt>
                <c:pt idx="53724" formatCode="0.00E+00">
                  <c:v>8.66894E-3</c:v>
                </c:pt>
                <c:pt idx="53725" formatCode="0.00E+00">
                  <c:v>8.6280300000000001E-3</c:v>
                </c:pt>
                <c:pt idx="53726" formatCode="0.00E+00">
                  <c:v>8.5770099999999995E-3</c:v>
                </c:pt>
                <c:pt idx="53727" formatCode="0.00E+00">
                  <c:v>8.51558E-3</c:v>
                </c:pt>
                <c:pt idx="53728" formatCode="0.00E+00">
                  <c:v>8.4430200000000007E-3</c:v>
                </c:pt>
                <c:pt idx="53729" formatCode="0.00E+00">
                  <c:v>8.3595200000000005E-3</c:v>
                </c:pt>
                <c:pt idx="53730" formatCode="0.00E+00">
                  <c:v>8.2655899999999997E-3</c:v>
                </c:pt>
                <c:pt idx="53731" formatCode="0.00E+00">
                  <c:v>8.1618799999999998E-3</c:v>
                </c:pt>
                <c:pt idx="53732" formatCode="0.00E+00">
                  <c:v>8.0489199999999993E-3</c:v>
                </c:pt>
                <c:pt idx="53733" formatCode="0.00E+00">
                  <c:v>7.9269600000000003E-3</c:v>
                </c:pt>
                <c:pt idx="53734" formatCode="0.00E+00">
                  <c:v>7.7959700000000002E-3</c:v>
                </c:pt>
                <c:pt idx="53735" formatCode="0.00E+00">
                  <c:v>7.6559599999999998E-3</c:v>
                </c:pt>
                <c:pt idx="53736" formatCode="0.00E+00">
                  <c:v>7.5070299999999996E-3</c:v>
                </c:pt>
                <c:pt idx="53737" formatCode="0.00E+00">
                  <c:v>7.34938E-3</c:v>
                </c:pt>
                <c:pt idx="53738" formatCode="0.00E+00">
                  <c:v>7.18332E-3</c:v>
                </c:pt>
                <c:pt idx="53739" formatCode="0.00E+00">
                  <c:v>7.0092699999999997E-3</c:v>
                </c:pt>
                <c:pt idx="53740" formatCode="0.00E+00">
                  <c:v>6.8273600000000002E-3</c:v>
                </c:pt>
                <c:pt idx="53741" formatCode="0.00E+00">
                  <c:v>6.6376600000000001E-3</c:v>
                </c:pt>
                <c:pt idx="53742" formatCode="0.00E+00">
                  <c:v>6.44051E-3</c:v>
                </c:pt>
                <c:pt idx="53743" formatCode="0.00E+00">
                  <c:v>6.2363100000000001E-3</c:v>
                </c:pt>
                <c:pt idx="53744" formatCode="0.00E+00">
                  <c:v>6.0253700000000004E-3</c:v>
                </c:pt>
                <c:pt idx="53745" formatCode="0.00E+00">
                  <c:v>5.8080199999999997E-3</c:v>
                </c:pt>
                <c:pt idx="53746" formatCode="0.00E+00">
                  <c:v>5.5849599999999999E-3</c:v>
                </c:pt>
                <c:pt idx="53747" formatCode="0.00E+00">
                  <c:v>5.3569200000000003E-3</c:v>
                </c:pt>
                <c:pt idx="53748" formatCode="0.00E+00">
                  <c:v>5.12416E-3</c:v>
                </c:pt>
                <c:pt idx="53749" formatCode="0.00E+00">
                  <c:v>4.8865499999999999E-3</c:v>
                </c:pt>
                <c:pt idx="53750" formatCode="0.00E+00">
                  <c:v>4.6440800000000001E-3</c:v>
                </c:pt>
                <c:pt idx="53751" formatCode="0.00E+00">
                  <c:v>4.3970099999999998E-3</c:v>
                </c:pt>
                <c:pt idx="53752" formatCode="0.00E+00">
                  <c:v>4.1457899999999999E-3</c:v>
                </c:pt>
                <c:pt idx="53753" formatCode="0.00E+00">
                  <c:v>3.8910500000000001E-3</c:v>
                </c:pt>
                <c:pt idx="53754" formatCode="0.00E+00">
                  <c:v>3.63336E-3</c:v>
                </c:pt>
                <c:pt idx="53755" formatCode="0.00E+00">
                  <c:v>3.37303E-3</c:v>
                </c:pt>
                <c:pt idx="53756" formatCode="0.00E+00">
                  <c:v>3.11021E-3</c:v>
                </c:pt>
                <c:pt idx="53757" formatCode="0.00E+00">
                  <c:v>2.8449299999999999E-3</c:v>
                </c:pt>
                <c:pt idx="53758" formatCode="0.00E+00">
                  <c:v>2.5771700000000002E-3</c:v>
                </c:pt>
                <c:pt idx="53759" formatCode="0.00E+00">
                  <c:v>2.3068899999999998E-3</c:v>
                </c:pt>
                <c:pt idx="53760" formatCode="0.00E+00">
                  <c:v>2.0341999999999999E-3</c:v>
                </c:pt>
                <c:pt idx="53761" formatCode="0.00E+00">
                  <c:v>1.7593699999999999E-3</c:v>
                </c:pt>
                <c:pt idx="53762" formatCode="0.00E+00">
                  <c:v>1.4828E-3</c:v>
                </c:pt>
                <c:pt idx="53763" formatCode="0.00E+00">
                  <c:v>1.20476E-3</c:v>
                </c:pt>
                <c:pt idx="53764" formatCode="0.00E+00">
                  <c:v>9.2539100000000002E-4</c:v>
                </c:pt>
                <c:pt idx="53765" formatCode="0.00E+00">
                  <c:v>6.4506700000000004E-4</c:v>
                </c:pt>
                <c:pt idx="53766" formatCode="0.00E+00">
                  <c:v>3.6433899999999998E-4</c:v>
                </c:pt>
                <c:pt idx="53767" formatCode="0.00E+00">
                  <c:v>8.3546699999999998E-5</c:v>
                </c:pt>
                <c:pt idx="53768" formatCode="0.00E+00">
                  <c:v>-1.97183E-4</c:v>
                </c:pt>
                <c:pt idx="53769" formatCode="0.00E+00">
                  <c:v>-4.7777200000000001E-4</c:v>
                </c:pt>
                <c:pt idx="53770" formatCode="0.00E+00">
                  <c:v>-7.5805800000000004E-4</c:v>
                </c:pt>
                <c:pt idx="53771" formatCode="0.00E+00">
                  <c:v>-1.03769E-3</c:v>
                </c:pt>
                <c:pt idx="53772" formatCode="0.00E+00">
                  <c:v>-1.3162899999999999E-3</c:v>
                </c:pt>
                <c:pt idx="53773" formatCode="0.00E+00">
                  <c:v>-1.5936699999999999E-3</c:v>
                </c:pt>
                <c:pt idx="53774" formatCode="0.00E+00">
                  <c:v>-1.86992E-3</c:v>
                </c:pt>
                <c:pt idx="53775" formatCode="0.00E+00">
                  <c:v>-2.1451299999999999E-3</c:v>
                </c:pt>
                <c:pt idx="53776" formatCode="0.00E+00">
                  <c:v>-2.4192200000000001E-3</c:v>
                </c:pt>
                <c:pt idx="53777" formatCode="0.00E+00">
                  <c:v>-2.6920400000000001E-3</c:v>
                </c:pt>
                <c:pt idx="53778" formatCode="0.00E+00">
                  <c:v>-2.9635E-3</c:v>
                </c:pt>
                <c:pt idx="53779" formatCode="0.00E+00">
                  <c:v>-3.2336299999999999E-3</c:v>
                </c:pt>
                <c:pt idx="53780" formatCode="0.00E+00">
                  <c:v>-3.5023400000000001E-3</c:v>
                </c:pt>
                <c:pt idx="53781" formatCode="0.00E+00">
                  <c:v>-3.7693700000000002E-3</c:v>
                </c:pt>
                <c:pt idx="53782" formatCode="0.00E+00">
                  <c:v>-4.0343799999999997E-3</c:v>
                </c:pt>
                <c:pt idx="53783" formatCode="0.00E+00">
                  <c:v>-4.2971099999999998E-3</c:v>
                </c:pt>
                <c:pt idx="53784" formatCode="0.00E+00">
                  <c:v>-4.55748E-3</c:v>
                </c:pt>
                <c:pt idx="53785" formatCode="0.00E+00">
                  <c:v>-4.8156300000000004E-3</c:v>
                </c:pt>
                <c:pt idx="53786" formatCode="0.00E+00">
                  <c:v>-5.0716700000000003E-3</c:v>
                </c:pt>
                <c:pt idx="53787" formatCode="0.00E+00">
                  <c:v>-5.3255500000000001E-3</c:v>
                </c:pt>
                <c:pt idx="53788" formatCode="0.00E+00">
                  <c:v>-5.5768900000000001E-3</c:v>
                </c:pt>
                <c:pt idx="53789" formatCode="0.00E+00">
                  <c:v>-5.8252800000000004E-3</c:v>
                </c:pt>
                <c:pt idx="53790" formatCode="0.00E+00">
                  <c:v>-6.0705999999999998E-3</c:v>
                </c:pt>
                <c:pt idx="53791" formatCode="0.00E+00">
                  <c:v>-6.3128999999999998E-3</c:v>
                </c:pt>
                <c:pt idx="53792" formatCode="0.00E+00">
                  <c:v>-6.5521800000000003E-3</c:v>
                </c:pt>
                <c:pt idx="53793" formatCode="0.00E+00">
                  <c:v>-6.7884599999999996E-3</c:v>
                </c:pt>
                <c:pt idx="53794" formatCode="0.00E+00">
                  <c:v>-7.0219000000000002E-3</c:v>
                </c:pt>
                <c:pt idx="53795" formatCode="0.00E+00">
                  <c:v>-7.2524599999999996E-3</c:v>
                </c:pt>
                <c:pt idx="53796" formatCode="0.00E+00">
                  <c:v>-7.4796999999999997E-3</c:v>
                </c:pt>
                <c:pt idx="53797" formatCode="0.00E+00">
                  <c:v>-7.7033199999999996E-3</c:v>
                </c:pt>
                <c:pt idx="53798" formatCode="0.00E+00">
                  <c:v>-7.9236500000000008E-3</c:v>
                </c:pt>
                <c:pt idx="53799" formatCode="0.00E+00">
                  <c:v>-8.1412299999999993E-3</c:v>
                </c:pt>
                <c:pt idx="53800" formatCode="0.00E+00">
                  <c:v>-8.35639E-3</c:v>
                </c:pt>
                <c:pt idx="53801" formatCode="0.00E+00">
                  <c:v>-8.5692800000000003E-3</c:v>
                </c:pt>
                <c:pt idx="53802" formatCode="0.00E+00">
                  <c:v>-8.7797299999999995E-3</c:v>
                </c:pt>
                <c:pt idx="53803" formatCode="0.00E+00">
                  <c:v>-8.9874800000000008E-3</c:v>
                </c:pt>
                <c:pt idx="53804" formatCode="0.00E+00">
                  <c:v>-9.1924499999999996E-3</c:v>
                </c:pt>
                <c:pt idx="53805" formatCode="0.00E+00">
                  <c:v>-9.3946499999999992E-3</c:v>
                </c:pt>
                <c:pt idx="53806" formatCode="0.00E+00">
                  <c:v>-9.5940499999999998E-3</c:v>
                </c:pt>
                <c:pt idx="53807" formatCode="0.00E+00">
                  <c:v>-9.7906999999999994E-3</c:v>
                </c:pt>
                <c:pt idx="53808" formatCode="0.00E+00">
                  <c:v>-9.9847200000000007E-3</c:v>
                </c:pt>
                <c:pt idx="53809">
                  <c:v>-1.0176299999999999E-2</c:v>
                </c:pt>
                <c:pt idx="53810">
                  <c:v>-1.0365600000000001E-2</c:v>
                </c:pt>
                <c:pt idx="53811">
                  <c:v>-1.0552600000000001E-2</c:v>
                </c:pt>
                <c:pt idx="53812">
                  <c:v>-1.0737E-2</c:v>
                </c:pt>
                <c:pt idx="53813">
                  <c:v>-1.0919E-2</c:v>
                </c:pt>
                <c:pt idx="53814">
                  <c:v>-1.1098500000000001E-2</c:v>
                </c:pt>
                <c:pt idx="53815">
                  <c:v>-1.12756E-2</c:v>
                </c:pt>
                <c:pt idx="53816">
                  <c:v>-1.14498E-2</c:v>
                </c:pt>
                <c:pt idx="53817">
                  <c:v>-1.1621100000000001E-2</c:v>
                </c:pt>
                <c:pt idx="53818">
                  <c:v>-1.17894E-2</c:v>
                </c:pt>
                <c:pt idx="53819">
                  <c:v>-1.1954899999999999E-2</c:v>
                </c:pt>
                <c:pt idx="53820">
                  <c:v>-1.21175E-2</c:v>
                </c:pt>
                <c:pt idx="53821">
                  <c:v>-1.2277400000000001E-2</c:v>
                </c:pt>
                <c:pt idx="53822">
                  <c:v>-1.24344E-2</c:v>
                </c:pt>
                <c:pt idx="53823">
                  <c:v>-1.25886E-2</c:v>
                </c:pt>
                <c:pt idx="53824">
                  <c:v>-1.2740100000000001E-2</c:v>
                </c:pt>
                <c:pt idx="53825">
                  <c:v>-1.2888800000000001E-2</c:v>
                </c:pt>
                <c:pt idx="53826">
                  <c:v>-1.3034499999999999E-2</c:v>
                </c:pt>
                <c:pt idx="53827">
                  <c:v>-1.3177100000000001E-2</c:v>
                </c:pt>
                <c:pt idx="53828">
                  <c:v>-1.33166E-2</c:v>
                </c:pt>
                <c:pt idx="53829">
                  <c:v>-1.34532E-2</c:v>
                </c:pt>
                <c:pt idx="53830">
                  <c:v>-1.3587E-2</c:v>
                </c:pt>
                <c:pt idx="53831">
                  <c:v>-1.37178E-2</c:v>
                </c:pt>
                <c:pt idx="53832">
                  <c:v>-1.38456E-2</c:v>
                </c:pt>
                <c:pt idx="53833">
                  <c:v>-1.39702E-2</c:v>
                </c:pt>
                <c:pt idx="53834">
                  <c:v>-1.4091299999999999E-2</c:v>
                </c:pt>
                <c:pt idx="53835">
                  <c:v>-1.4208999999999999E-2</c:v>
                </c:pt>
                <c:pt idx="53836">
                  <c:v>-1.4323300000000001E-2</c:v>
                </c:pt>
                <c:pt idx="53837">
                  <c:v>-1.44339E-2</c:v>
                </c:pt>
                <c:pt idx="53838">
                  <c:v>-1.4540900000000001E-2</c:v>
                </c:pt>
                <c:pt idx="53839">
                  <c:v>-1.46439E-2</c:v>
                </c:pt>
                <c:pt idx="53840">
                  <c:v>-1.47428E-2</c:v>
                </c:pt>
                <c:pt idx="53841">
                  <c:v>-1.4837700000000001E-2</c:v>
                </c:pt>
                <c:pt idx="53842">
                  <c:v>-1.4928500000000001E-2</c:v>
                </c:pt>
                <c:pt idx="53843">
                  <c:v>-1.50148E-2</c:v>
                </c:pt>
                <c:pt idx="53844">
                  <c:v>-1.50966E-2</c:v>
                </c:pt>
                <c:pt idx="53845">
                  <c:v>-1.5173600000000001E-2</c:v>
                </c:pt>
                <c:pt idx="53846">
                  <c:v>-1.52456E-2</c:v>
                </c:pt>
                <c:pt idx="53847">
                  <c:v>-1.5312600000000001E-2</c:v>
                </c:pt>
                <c:pt idx="53848">
                  <c:v>-1.53746E-2</c:v>
                </c:pt>
                <c:pt idx="53849">
                  <c:v>-1.54317E-2</c:v>
                </c:pt>
                <c:pt idx="53850">
                  <c:v>-1.54836E-2</c:v>
                </c:pt>
                <c:pt idx="53851">
                  <c:v>-1.55303E-2</c:v>
                </c:pt>
                <c:pt idx="53852">
                  <c:v>-1.5571700000000001E-2</c:v>
                </c:pt>
                <c:pt idx="53853">
                  <c:v>-1.56077E-2</c:v>
                </c:pt>
                <c:pt idx="53854">
                  <c:v>-1.5638099999999999E-2</c:v>
                </c:pt>
                <c:pt idx="53855">
                  <c:v>-1.56629E-2</c:v>
                </c:pt>
                <c:pt idx="53856">
                  <c:v>-1.56817E-2</c:v>
                </c:pt>
                <c:pt idx="53857">
                  <c:v>-1.5694400000000001E-2</c:v>
                </c:pt>
                <c:pt idx="53858">
                  <c:v>-1.5700700000000001E-2</c:v>
                </c:pt>
                <c:pt idx="53859">
                  <c:v>-1.5700599999999999E-2</c:v>
                </c:pt>
                <c:pt idx="53860">
                  <c:v>-1.56939E-2</c:v>
                </c:pt>
                <c:pt idx="53861">
                  <c:v>-1.5680400000000001E-2</c:v>
                </c:pt>
                <c:pt idx="53862">
                  <c:v>-1.56601E-2</c:v>
                </c:pt>
                <c:pt idx="53863">
                  <c:v>-1.5632799999999999E-2</c:v>
                </c:pt>
                <c:pt idx="53864">
                  <c:v>-1.55984E-2</c:v>
                </c:pt>
                <c:pt idx="53865">
                  <c:v>-1.55569E-2</c:v>
                </c:pt>
                <c:pt idx="53866">
                  <c:v>-1.55079E-2</c:v>
                </c:pt>
                <c:pt idx="53867">
                  <c:v>-1.54515E-2</c:v>
                </c:pt>
                <c:pt idx="53868">
                  <c:v>-1.53872E-2</c:v>
                </c:pt>
                <c:pt idx="53869">
                  <c:v>-1.5314899999999999E-2</c:v>
                </c:pt>
                <c:pt idx="53870">
                  <c:v>-1.52345E-2</c:v>
                </c:pt>
                <c:pt idx="53871">
                  <c:v>-1.51459E-2</c:v>
                </c:pt>
                <c:pt idx="53872">
                  <c:v>-1.5048799999999999E-2</c:v>
                </c:pt>
                <c:pt idx="53873">
                  <c:v>-1.49432E-2</c:v>
                </c:pt>
                <c:pt idx="53874">
                  <c:v>-1.48291E-2</c:v>
                </c:pt>
                <c:pt idx="53875">
                  <c:v>-1.47063E-2</c:v>
                </c:pt>
                <c:pt idx="53876">
                  <c:v>-1.4574800000000001E-2</c:v>
                </c:pt>
                <c:pt idx="53877">
                  <c:v>-1.44344E-2</c:v>
                </c:pt>
                <c:pt idx="53878">
                  <c:v>-1.42851E-2</c:v>
                </c:pt>
                <c:pt idx="53879">
                  <c:v>-1.4126700000000001E-2</c:v>
                </c:pt>
                <c:pt idx="53880">
                  <c:v>-1.39594E-2</c:v>
                </c:pt>
                <c:pt idx="53881">
                  <c:v>-1.37831E-2</c:v>
                </c:pt>
                <c:pt idx="53882">
                  <c:v>-1.3597700000000001E-2</c:v>
                </c:pt>
                <c:pt idx="53883">
                  <c:v>-1.3403200000000001E-2</c:v>
                </c:pt>
                <c:pt idx="53884">
                  <c:v>-1.31994E-2</c:v>
                </c:pt>
                <c:pt idx="53885">
                  <c:v>-1.29865E-2</c:v>
                </c:pt>
                <c:pt idx="53886">
                  <c:v>-1.27644E-2</c:v>
                </c:pt>
                <c:pt idx="53887">
                  <c:v>-1.2533000000000001E-2</c:v>
                </c:pt>
                <c:pt idx="53888">
                  <c:v>-1.22922E-2</c:v>
                </c:pt>
                <c:pt idx="53889">
                  <c:v>-1.2042000000000001E-2</c:v>
                </c:pt>
                <c:pt idx="53890">
                  <c:v>-1.1782300000000001E-2</c:v>
                </c:pt>
                <c:pt idx="53891">
                  <c:v>-1.1513199999999999E-2</c:v>
                </c:pt>
                <c:pt idx="53892">
                  <c:v>-1.12347E-2</c:v>
                </c:pt>
                <c:pt idx="53893">
                  <c:v>-1.0946900000000001E-2</c:v>
                </c:pt>
                <c:pt idx="53894">
                  <c:v>-1.06499E-2</c:v>
                </c:pt>
                <c:pt idx="53895">
                  <c:v>-1.03436E-2</c:v>
                </c:pt>
                <c:pt idx="53896">
                  <c:v>-1.00281E-2</c:v>
                </c:pt>
                <c:pt idx="53897" formatCode="0.00E+00">
                  <c:v>-9.7036799999999993E-3</c:v>
                </c:pt>
                <c:pt idx="53898" formatCode="0.00E+00">
                  <c:v>-9.3703399999999996E-3</c:v>
                </c:pt>
                <c:pt idx="53899" formatCode="0.00E+00">
                  <c:v>-9.0282299999999999E-3</c:v>
                </c:pt>
                <c:pt idx="53900" formatCode="0.00E+00">
                  <c:v>-8.6774999999999994E-3</c:v>
                </c:pt>
                <c:pt idx="53901" formatCode="0.00E+00">
                  <c:v>-8.3183400000000005E-3</c:v>
                </c:pt>
                <c:pt idx="53902" formatCode="0.00E+00">
                  <c:v>-7.9508800000000004E-3</c:v>
                </c:pt>
                <c:pt idx="53903" formatCode="0.00E+00">
                  <c:v>-7.5752600000000003E-3</c:v>
                </c:pt>
                <c:pt idx="53904" formatCode="0.00E+00">
                  <c:v>-7.1916699999999998E-3</c:v>
                </c:pt>
                <c:pt idx="53905" formatCode="0.00E+00">
                  <c:v>-6.8002599999999998E-3</c:v>
                </c:pt>
                <c:pt idx="53906" formatCode="0.00E+00">
                  <c:v>-6.4011500000000004E-3</c:v>
                </c:pt>
                <c:pt idx="53907" formatCode="0.00E+00">
                  <c:v>-5.9944999999999998E-3</c:v>
                </c:pt>
                <c:pt idx="53908" formatCode="0.00E+00">
                  <c:v>-5.58057E-3</c:v>
                </c:pt>
                <c:pt idx="53909" formatCode="0.00E+00">
                  <c:v>-5.1595900000000004E-3</c:v>
                </c:pt>
                <c:pt idx="53910" formatCode="0.00E+00">
                  <c:v>-4.7318200000000003E-3</c:v>
                </c:pt>
                <c:pt idx="53911" formatCode="0.00E+00">
                  <c:v>-4.2975399999999999E-3</c:v>
                </c:pt>
                <c:pt idx="53912" formatCode="0.00E+00">
                  <c:v>-3.8570599999999998E-3</c:v>
                </c:pt>
                <c:pt idx="53913" formatCode="0.00E+00">
                  <c:v>-3.4106800000000001E-3</c:v>
                </c:pt>
                <c:pt idx="53914" formatCode="0.00E+00">
                  <c:v>-2.9587200000000002E-3</c:v>
                </c:pt>
                <c:pt idx="53915" formatCode="0.00E+00">
                  <c:v>-2.5014899999999999E-3</c:v>
                </c:pt>
                <c:pt idx="53916" formatCode="0.00E+00">
                  <c:v>-2.03929E-3</c:v>
                </c:pt>
                <c:pt idx="53917" formatCode="0.00E+00">
                  <c:v>-1.57244E-3</c:v>
                </c:pt>
                <c:pt idx="53918" formatCode="0.00E+00">
                  <c:v>-1.10129E-3</c:v>
                </c:pt>
                <c:pt idx="53919" formatCode="0.00E+00">
                  <c:v>-6.2617700000000001E-4</c:v>
                </c:pt>
                <c:pt idx="53920" formatCode="0.00E+00">
                  <c:v>-1.4746599999999999E-4</c:v>
                </c:pt>
                <c:pt idx="53921" formatCode="0.00E+00">
                  <c:v>3.34476E-4</c:v>
                </c:pt>
                <c:pt idx="53922" formatCode="0.00E+00">
                  <c:v>8.1930200000000005E-4</c:v>
                </c:pt>
                <c:pt idx="53923" formatCode="0.00E+00">
                  <c:v>1.30668E-3</c:v>
                </c:pt>
                <c:pt idx="53924" formatCode="0.00E+00">
                  <c:v>1.7962399999999999E-3</c:v>
                </c:pt>
                <c:pt idx="53925" formatCode="0.00E+00">
                  <c:v>2.2875299999999999E-3</c:v>
                </c:pt>
                <c:pt idx="53926" formatCode="0.00E+00">
                  <c:v>2.7800799999999999E-3</c:v>
                </c:pt>
                <c:pt idx="53927" formatCode="0.00E+00">
                  <c:v>3.2734600000000002E-3</c:v>
                </c:pt>
                <c:pt idx="53928" formatCode="0.00E+00">
                  <c:v>3.7673099999999998E-3</c:v>
                </c:pt>
                <c:pt idx="53929" formatCode="0.00E+00">
                  <c:v>4.2612199999999996E-3</c:v>
                </c:pt>
                <c:pt idx="53930" formatCode="0.00E+00">
                  <c:v>4.7547600000000002E-3</c:v>
                </c:pt>
                <c:pt idx="53931" formatCode="0.00E+00">
                  <c:v>5.2474799999999997E-3</c:v>
                </c:pt>
                <c:pt idx="53932" formatCode="0.00E+00">
                  <c:v>5.7389399999999997E-3</c:v>
                </c:pt>
                <c:pt idx="53933" formatCode="0.00E+00">
                  <c:v>6.2287100000000001E-3</c:v>
                </c:pt>
                <c:pt idx="53934" formatCode="0.00E+00">
                  <c:v>6.7163099999999996E-3</c:v>
                </c:pt>
                <c:pt idx="53935" formatCode="0.00E+00">
                  <c:v>7.2012400000000002E-3</c:v>
                </c:pt>
                <c:pt idx="53936" formatCode="0.00E+00">
                  <c:v>7.6830300000000004E-3</c:v>
                </c:pt>
                <c:pt idx="53937" formatCode="0.00E+00">
                  <c:v>8.1612400000000002E-3</c:v>
                </c:pt>
                <c:pt idx="53938" formatCode="0.00E+00">
                  <c:v>8.6354399999999994E-3</c:v>
                </c:pt>
                <c:pt idx="53939" formatCode="0.00E+00">
                  <c:v>9.1051799999999992E-3</c:v>
                </c:pt>
                <c:pt idx="53940" formatCode="0.00E+00">
                  <c:v>9.5700400000000001E-3</c:v>
                </c:pt>
                <c:pt idx="53941">
                  <c:v>1.00296E-2</c:v>
                </c:pt>
                <c:pt idx="53942">
                  <c:v>1.04834E-2</c:v>
                </c:pt>
                <c:pt idx="53943">
                  <c:v>1.0931E-2</c:v>
                </c:pt>
                <c:pt idx="53944">
                  <c:v>1.13718E-2</c:v>
                </c:pt>
                <c:pt idx="53945">
                  <c:v>1.1805599999999999E-2</c:v>
                </c:pt>
                <c:pt idx="53946">
                  <c:v>1.22317E-2</c:v>
                </c:pt>
                <c:pt idx="53947">
                  <c:v>1.26497E-2</c:v>
                </c:pt>
                <c:pt idx="53948">
                  <c:v>1.3059299999999999E-2</c:v>
                </c:pt>
                <c:pt idx="53949">
                  <c:v>1.346E-2</c:v>
                </c:pt>
                <c:pt idx="53950">
                  <c:v>1.38513E-2</c:v>
                </c:pt>
                <c:pt idx="53951">
                  <c:v>1.42328E-2</c:v>
                </c:pt>
                <c:pt idx="53952">
                  <c:v>1.4604199999999999E-2</c:v>
                </c:pt>
                <c:pt idx="53953">
                  <c:v>1.4964999999999999E-2</c:v>
                </c:pt>
                <c:pt idx="53954">
                  <c:v>1.53148E-2</c:v>
                </c:pt>
                <c:pt idx="53955">
                  <c:v>1.5653299999999998E-2</c:v>
                </c:pt>
                <c:pt idx="53956">
                  <c:v>1.5979899999999998E-2</c:v>
                </c:pt>
                <c:pt idx="53957">
                  <c:v>1.6294400000000001E-2</c:v>
                </c:pt>
                <c:pt idx="53958">
                  <c:v>1.65965E-2</c:v>
                </c:pt>
                <c:pt idx="53959">
                  <c:v>1.6885600000000001E-2</c:v>
                </c:pt>
                <c:pt idx="53960">
                  <c:v>1.7161599999999999E-2</c:v>
                </c:pt>
                <c:pt idx="53961">
                  <c:v>1.7423899999999999E-2</c:v>
                </c:pt>
                <c:pt idx="53962">
                  <c:v>1.7672500000000001E-2</c:v>
                </c:pt>
                <c:pt idx="53963">
                  <c:v>1.79068E-2</c:v>
                </c:pt>
                <c:pt idx="53964">
                  <c:v>1.81266E-2</c:v>
                </c:pt>
                <c:pt idx="53965">
                  <c:v>1.8331799999999999E-2</c:v>
                </c:pt>
                <c:pt idx="53966">
                  <c:v>1.8521900000000001E-2</c:v>
                </c:pt>
                <c:pt idx="53967">
                  <c:v>1.86968E-2</c:v>
                </c:pt>
                <c:pt idx="53968">
                  <c:v>1.88562E-2</c:v>
                </c:pt>
                <c:pt idx="53969">
                  <c:v>1.89999E-2</c:v>
                </c:pt>
                <c:pt idx="53970">
                  <c:v>1.91278E-2</c:v>
                </c:pt>
                <c:pt idx="53971">
                  <c:v>1.9239599999999999E-2</c:v>
                </c:pt>
                <c:pt idx="53972">
                  <c:v>1.93352E-2</c:v>
                </c:pt>
                <c:pt idx="53973">
                  <c:v>1.9414399999999998E-2</c:v>
                </c:pt>
                <c:pt idx="53974">
                  <c:v>1.94772E-2</c:v>
                </c:pt>
                <c:pt idx="53975">
                  <c:v>1.95234E-2</c:v>
                </c:pt>
                <c:pt idx="53976">
                  <c:v>1.9552799999999999E-2</c:v>
                </c:pt>
                <c:pt idx="53977">
                  <c:v>1.95654E-2</c:v>
                </c:pt>
                <c:pt idx="53978">
                  <c:v>1.9561200000000001E-2</c:v>
                </c:pt>
                <c:pt idx="53979">
                  <c:v>1.9539999999999998E-2</c:v>
                </c:pt>
                <c:pt idx="53980">
                  <c:v>1.9501899999999999E-2</c:v>
                </c:pt>
                <c:pt idx="53981">
                  <c:v>1.94469E-2</c:v>
                </c:pt>
                <c:pt idx="53982">
                  <c:v>1.9375E-2</c:v>
                </c:pt>
                <c:pt idx="53983">
                  <c:v>1.92862E-2</c:v>
                </c:pt>
                <c:pt idx="53984">
                  <c:v>1.91805E-2</c:v>
                </c:pt>
                <c:pt idx="53985">
                  <c:v>1.9057999999999999E-2</c:v>
                </c:pt>
                <c:pt idx="53986">
                  <c:v>1.8918600000000001E-2</c:v>
                </c:pt>
                <c:pt idx="53987">
                  <c:v>1.8762399999999999E-2</c:v>
                </c:pt>
                <c:pt idx="53988">
                  <c:v>1.85898E-2</c:v>
                </c:pt>
                <c:pt idx="53989">
                  <c:v>1.8400699999999999E-2</c:v>
                </c:pt>
                <c:pt idx="53990">
                  <c:v>1.81954E-2</c:v>
                </c:pt>
                <c:pt idx="53991">
                  <c:v>1.7974E-2</c:v>
                </c:pt>
                <c:pt idx="53992">
                  <c:v>1.77368E-2</c:v>
                </c:pt>
                <c:pt idx="53993">
                  <c:v>1.74839E-2</c:v>
                </c:pt>
                <c:pt idx="53994">
                  <c:v>1.7215600000000001E-2</c:v>
                </c:pt>
                <c:pt idx="53995">
                  <c:v>1.6932200000000001E-2</c:v>
                </c:pt>
                <c:pt idx="53996">
                  <c:v>1.6633999999999999E-2</c:v>
                </c:pt>
                <c:pt idx="53997">
                  <c:v>1.6320999999999999E-2</c:v>
                </c:pt>
                <c:pt idx="53998">
                  <c:v>1.59937E-2</c:v>
                </c:pt>
                <c:pt idx="53999">
                  <c:v>1.56524E-2</c:v>
                </c:pt>
                <c:pt idx="54000">
                  <c:v>1.52973E-2</c:v>
                </c:pt>
                <c:pt idx="54001">
                  <c:v>1.4928800000000001E-2</c:v>
                </c:pt>
                <c:pt idx="54002">
                  <c:v>1.45474E-2</c:v>
                </c:pt>
                <c:pt idx="54003">
                  <c:v>1.41534E-2</c:v>
                </c:pt>
                <c:pt idx="54004">
                  <c:v>1.37473E-2</c:v>
                </c:pt>
                <c:pt idx="54005">
                  <c:v>1.3329199999999999E-2</c:v>
                </c:pt>
                <c:pt idx="54006">
                  <c:v>1.28997E-2</c:v>
                </c:pt>
                <c:pt idx="54007">
                  <c:v>1.24592E-2</c:v>
                </c:pt>
                <c:pt idx="54008">
                  <c:v>1.2008100000000001E-2</c:v>
                </c:pt>
                <c:pt idx="54009">
                  <c:v>1.1546799999999999E-2</c:v>
                </c:pt>
                <c:pt idx="54010">
                  <c:v>1.10758E-2</c:v>
                </c:pt>
                <c:pt idx="54011">
                  <c:v>1.0595500000000001E-2</c:v>
                </c:pt>
                <c:pt idx="54012">
                  <c:v>1.01064E-2</c:v>
                </c:pt>
                <c:pt idx="54013" formatCode="0.00E+00">
                  <c:v>9.60921E-3</c:v>
                </c:pt>
                <c:pt idx="54014" formatCode="0.00E+00">
                  <c:v>9.1043200000000008E-3</c:v>
                </c:pt>
                <c:pt idx="54015" formatCode="0.00E+00">
                  <c:v>8.5922900000000007E-3</c:v>
                </c:pt>
                <c:pt idx="54016" formatCode="0.00E+00">
                  <c:v>8.0736499999999999E-3</c:v>
                </c:pt>
                <c:pt idx="54017" formatCode="0.00E+00">
                  <c:v>7.5489399999999996E-3</c:v>
                </c:pt>
                <c:pt idx="54018" formatCode="0.00E+00">
                  <c:v>7.0187000000000001E-3</c:v>
                </c:pt>
                <c:pt idx="54019" formatCode="0.00E+00">
                  <c:v>6.48344E-3</c:v>
                </c:pt>
                <c:pt idx="54020" formatCode="0.00E+00">
                  <c:v>5.9437200000000004E-3</c:v>
                </c:pt>
                <c:pt idx="54021" formatCode="0.00E+00">
                  <c:v>5.4000999999999997E-3</c:v>
                </c:pt>
                <c:pt idx="54022" formatCode="0.00E+00">
                  <c:v>4.8531700000000004E-3</c:v>
                </c:pt>
                <c:pt idx="54023" formatCode="0.00E+00">
                  <c:v>4.3035499999999997E-3</c:v>
                </c:pt>
                <c:pt idx="54024" formatCode="0.00E+00">
                  <c:v>3.75181E-3</c:v>
                </c:pt>
                <c:pt idx="54025" formatCode="0.00E+00">
                  <c:v>3.19849E-3</c:v>
                </c:pt>
                <c:pt idx="54026" formatCode="0.00E+00">
                  <c:v>2.64408E-3</c:v>
                </c:pt>
                <c:pt idx="54027" formatCode="0.00E+00">
                  <c:v>2.0891099999999999E-3</c:v>
                </c:pt>
                <c:pt idx="54028" formatCode="0.00E+00">
                  <c:v>1.5341300000000001E-3</c:v>
                </c:pt>
                <c:pt idx="54029" formatCode="0.00E+00">
                  <c:v>9.7980599999999995E-4</c:v>
                </c:pt>
                <c:pt idx="54030" formatCode="0.00E+00">
                  <c:v>4.2675699999999999E-4</c:v>
                </c:pt>
                <c:pt idx="54031" formatCode="0.00E+00">
                  <c:v>-1.24418E-4</c:v>
                </c:pt>
                <c:pt idx="54032" formatCode="0.00E+00">
                  <c:v>-6.7313400000000004E-4</c:v>
                </c:pt>
                <c:pt idx="54033" formatCode="0.00E+00">
                  <c:v>-1.21883E-3</c:v>
                </c:pt>
                <c:pt idx="54034" formatCode="0.00E+00">
                  <c:v>-1.7610200000000001E-3</c:v>
                </c:pt>
                <c:pt idx="54035" formatCode="0.00E+00">
                  <c:v>-2.2991999999999999E-3</c:v>
                </c:pt>
                <c:pt idx="54036" formatCode="0.00E+00">
                  <c:v>-2.8329000000000002E-3</c:v>
                </c:pt>
                <c:pt idx="54037" formatCode="0.00E+00">
                  <c:v>-3.3616399999999999E-3</c:v>
                </c:pt>
                <c:pt idx="54038" formatCode="0.00E+00">
                  <c:v>-3.8849000000000002E-3</c:v>
                </c:pt>
                <c:pt idx="54039" formatCode="0.00E+00">
                  <c:v>-4.4021399999999997E-3</c:v>
                </c:pt>
                <c:pt idx="54040" formatCode="0.00E+00">
                  <c:v>-4.9128599999999998E-3</c:v>
                </c:pt>
                <c:pt idx="54041" formatCode="0.00E+00">
                  <c:v>-5.4165799999999998E-3</c:v>
                </c:pt>
                <c:pt idx="54042" formatCode="0.00E+00">
                  <c:v>-5.9127700000000004E-3</c:v>
                </c:pt>
                <c:pt idx="54043" formatCode="0.00E+00">
                  <c:v>-6.4008800000000003E-3</c:v>
                </c:pt>
                <c:pt idx="54044" formatCode="0.00E+00">
                  <c:v>-6.8804299999999999E-3</c:v>
                </c:pt>
                <c:pt idx="54045" formatCode="0.00E+00">
                  <c:v>-7.3509200000000004E-3</c:v>
                </c:pt>
                <c:pt idx="54046" formatCode="0.00E+00">
                  <c:v>-7.8118500000000004E-3</c:v>
                </c:pt>
                <c:pt idx="54047" formatCode="0.00E+00">
                  <c:v>-8.2627399999999993E-3</c:v>
                </c:pt>
                <c:pt idx="54048" formatCode="0.00E+00">
                  <c:v>-8.7031699999999997E-3</c:v>
                </c:pt>
                <c:pt idx="54049" formatCode="0.00E+00">
                  <c:v>-9.1327200000000004E-3</c:v>
                </c:pt>
                <c:pt idx="54050" formatCode="0.00E+00">
                  <c:v>-9.5510100000000004E-3</c:v>
                </c:pt>
                <c:pt idx="54051" formatCode="0.00E+00">
                  <c:v>-9.9577499999999996E-3</c:v>
                </c:pt>
                <c:pt idx="54052">
                  <c:v>-1.03526E-2</c:v>
                </c:pt>
                <c:pt idx="54053">
                  <c:v>-1.07353E-2</c:v>
                </c:pt>
                <c:pt idx="54054">
                  <c:v>-1.11053E-2</c:v>
                </c:pt>
                <c:pt idx="54055">
                  <c:v>-1.1462399999999999E-2</c:v>
                </c:pt>
                <c:pt idx="54056">
                  <c:v>-1.18061E-2</c:v>
                </c:pt>
                <c:pt idx="54057">
                  <c:v>-1.21361E-2</c:v>
                </c:pt>
                <c:pt idx="54058">
                  <c:v>-1.2452299999999999E-2</c:v>
                </c:pt>
                <c:pt idx="54059">
                  <c:v>-1.27542E-2</c:v>
                </c:pt>
                <c:pt idx="54060">
                  <c:v>-1.3041799999999999E-2</c:v>
                </c:pt>
                <c:pt idx="54061">
                  <c:v>-1.3314599999999999E-2</c:v>
                </c:pt>
                <c:pt idx="54062">
                  <c:v>-1.3572499999999999E-2</c:v>
                </c:pt>
                <c:pt idx="54063">
                  <c:v>-1.38152E-2</c:v>
                </c:pt>
                <c:pt idx="54064">
                  <c:v>-1.4042600000000001E-2</c:v>
                </c:pt>
                <c:pt idx="54065">
                  <c:v>-1.42545E-2</c:v>
                </c:pt>
                <c:pt idx="54066">
                  <c:v>-1.44508E-2</c:v>
                </c:pt>
                <c:pt idx="54067">
                  <c:v>-1.46312E-2</c:v>
                </c:pt>
                <c:pt idx="54068">
                  <c:v>-1.47958E-2</c:v>
                </c:pt>
                <c:pt idx="54069">
                  <c:v>-1.4944300000000001E-2</c:v>
                </c:pt>
                <c:pt idx="54070">
                  <c:v>-1.50767E-2</c:v>
                </c:pt>
                <c:pt idx="54071">
                  <c:v>-1.5192900000000001E-2</c:v>
                </c:pt>
                <c:pt idx="54072">
                  <c:v>-1.52929E-2</c:v>
                </c:pt>
                <c:pt idx="54073">
                  <c:v>-1.5376600000000001E-2</c:v>
                </c:pt>
                <c:pt idx="54074">
                  <c:v>-1.5443999999999999E-2</c:v>
                </c:pt>
                <c:pt idx="54075">
                  <c:v>-1.5495099999999999E-2</c:v>
                </c:pt>
                <c:pt idx="54076">
                  <c:v>-1.55301E-2</c:v>
                </c:pt>
                <c:pt idx="54077">
                  <c:v>-1.55491E-2</c:v>
                </c:pt>
                <c:pt idx="54078">
                  <c:v>-1.55522E-2</c:v>
                </c:pt>
                <c:pt idx="54079">
                  <c:v>-1.5539300000000001E-2</c:v>
                </c:pt>
                <c:pt idx="54080">
                  <c:v>-1.5510700000000001E-2</c:v>
                </c:pt>
                <c:pt idx="54081">
                  <c:v>-1.5466199999999999E-2</c:v>
                </c:pt>
                <c:pt idx="54082">
                  <c:v>-1.54059E-2</c:v>
                </c:pt>
                <c:pt idx="54083">
                  <c:v>-1.5330099999999999E-2</c:v>
                </c:pt>
                <c:pt idx="54084">
                  <c:v>-1.5238700000000001E-2</c:v>
                </c:pt>
                <c:pt idx="54085">
                  <c:v>-1.5132E-2</c:v>
                </c:pt>
                <c:pt idx="54086">
                  <c:v>-1.50101E-2</c:v>
                </c:pt>
                <c:pt idx="54087">
                  <c:v>-1.48734E-2</c:v>
                </c:pt>
                <c:pt idx="54088">
                  <c:v>-1.47221E-2</c:v>
                </c:pt>
                <c:pt idx="54089">
                  <c:v>-1.45565E-2</c:v>
                </c:pt>
                <c:pt idx="54090">
                  <c:v>-1.43766E-2</c:v>
                </c:pt>
                <c:pt idx="54091">
                  <c:v>-1.41829E-2</c:v>
                </c:pt>
                <c:pt idx="54092">
                  <c:v>-1.3975700000000001E-2</c:v>
                </c:pt>
                <c:pt idx="54093">
                  <c:v>-1.37553E-2</c:v>
                </c:pt>
                <c:pt idx="54094">
                  <c:v>-1.3521999999999999E-2</c:v>
                </c:pt>
                <c:pt idx="54095">
                  <c:v>-1.32762E-2</c:v>
                </c:pt>
                <c:pt idx="54096">
                  <c:v>-1.3017900000000001E-2</c:v>
                </c:pt>
                <c:pt idx="54097">
                  <c:v>-1.27475E-2</c:v>
                </c:pt>
                <c:pt idx="54098">
                  <c:v>-1.2465199999999999E-2</c:v>
                </c:pt>
                <c:pt idx="54099">
                  <c:v>-1.2171299999999999E-2</c:v>
                </c:pt>
                <c:pt idx="54100">
                  <c:v>-1.1866099999999999E-2</c:v>
                </c:pt>
                <c:pt idx="54101">
                  <c:v>-1.1550299999999999E-2</c:v>
                </c:pt>
                <c:pt idx="54102">
                  <c:v>-1.1224400000000001E-2</c:v>
                </c:pt>
                <c:pt idx="54103">
                  <c:v>-1.08886E-2</c:v>
                </c:pt>
                <c:pt idx="54104">
                  <c:v>-1.0543200000000001E-2</c:v>
                </c:pt>
                <c:pt idx="54105">
                  <c:v>-1.01885E-2</c:v>
                </c:pt>
                <c:pt idx="54106" formatCode="0.00E+00">
                  <c:v>-9.8249099999999992E-3</c:v>
                </c:pt>
                <c:pt idx="54107" formatCode="0.00E+00">
                  <c:v>-9.4527699999999992E-3</c:v>
                </c:pt>
                <c:pt idx="54108" formatCode="0.00E+00">
                  <c:v>-9.0724299999999994E-3</c:v>
                </c:pt>
                <c:pt idx="54109" formatCode="0.00E+00">
                  <c:v>-8.6843000000000007E-3</c:v>
                </c:pt>
                <c:pt idx="54110" formatCode="0.00E+00">
                  <c:v>-8.2888900000000001E-3</c:v>
                </c:pt>
                <c:pt idx="54111" formatCode="0.00E+00">
                  <c:v>-7.88669E-3</c:v>
                </c:pt>
                <c:pt idx="54112" formatCode="0.00E+00">
                  <c:v>-7.4781300000000004E-3</c:v>
                </c:pt>
                <c:pt idx="54113" formatCode="0.00E+00">
                  <c:v>-7.0636300000000004E-3</c:v>
                </c:pt>
                <c:pt idx="54114" formatCode="0.00E+00">
                  <c:v>-6.64367E-3</c:v>
                </c:pt>
                <c:pt idx="54115" formatCode="0.00E+00">
                  <c:v>-6.2187199999999996E-3</c:v>
                </c:pt>
                <c:pt idx="54116" formatCode="0.00E+00">
                  <c:v>-5.7892500000000001E-3</c:v>
                </c:pt>
                <c:pt idx="54117" formatCode="0.00E+00">
                  <c:v>-5.3556899999999998E-3</c:v>
                </c:pt>
                <c:pt idx="54118" formatCode="0.00E+00">
                  <c:v>-4.91838E-3</c:v>
                </c:pt>
                <c:pt idx="54119" formatCode="0.00E+00">
                  <c:v>-4.4776199999999999E-3</c:v>
                </c:pt>
                <c:pt idx="54120" formatCode="0.00E+00">
                  <c:v>-4.03375E-3</c:v>
                </c:pt>
                <c:pt idx="54121" formatCode="0.00E+00">
                  <c:v>-3.5872E-3</c:v>
                </c:pt>
                <c:pt idx="54122" formatCode="0.00E+00">
                  <c:v>-3.1383800000000001E-3</c:v>
                </c:pt>
                <c:pt idx="54123" formatCode="0.00E+00">
                  <c:v>-2.6876600000000001E-3</c:v>
                </c:pt>
                <c:pt idx="54124" formatCode="0.00E+00">
                  <c:v>-2.23544E-3</c:v>
                </c:pt>
                <c:pt idx="54125" formatCode="0.00E+00">
                  <c:v>-1.7821600000000001E-3</c:v>
                </c:pt>
                <c:pt idx="54126" formatCode="0.00E+00">
                  <c:v>-1.32828E-3</c:v>
                </c:pt>
                <c:pt idx="54127" formatCode="0.00E+00">
                  <c:v>-8.7424900000000001E-4</c:v>
                </c:pt>
                <c:pt idx="54128" formatCode="0.00E+00">
                  <c:v>-4.2046299999999999E-4</c:v>
                </c:pt>
                <c:pt idx="54129" formatCode="0.00E+00">
                  <c:v>3.2687100000000001E-5</c:v>
                </c:pt>
                <c:pt idx="54130" formatCode="0.00E+00">
                  <c:v>4.8480700000000002E-4</c:v>
                </c:pt>
                <c:pt idx="54131" formatCode="0.00E+00">
                  <c:v>9.3552700000000002E-4</c:v>
                </c:pt>
                <c:pt idx="54132" formatCode="0.00E+00">
                  <c:v>1.38455E-3</c:v>
                </c:pt>
                <c:pt idx="54133" formatCode="0.00E+00">
                  <c:v>1.8316000000000001E-3</c:v>
                </c:pt>
                <c:pt idx="54134" formatCode="0.00E+00">
                  <c:v>2.2763599999999998E-3</c:v>
                </c:pt>
                <c:pt idx="54135" formatCode="0.00E+00">
                  <c:v>2.7184900000000001E-3</c:v>
                </c:pt>
                <c:pt idx="54136" formatCode="0.00E+00">
                  <c:v>3.15767E-3</c:v>
                </c:pt>
                <c:pt idx="54137" formatCode="0.00E+00">
                  <c:v>3.5935799999999999E-3</c:v>
                </c:pt>
                <c:pt idx="54138" formatCode="0.00E+00">
                  <c:v>4.0259400000000004E-3</c:v>
                </c:pt>
                <c:pt idx="54139" formatCode="0.00E+00">
                  <c:v>4.4544600000000004E-3</c:v>
                </c:pt>
                <c:pt idx="54140" formatCode="0.00E+00">
                  <c:v>4.8788199999999999E-3</c:v>
                </c:pt>
                <c:pt idx="54141" formatCode="0.00E+00">
                  <c:v>5.2986600000000002E-3</c:v>
                </c:pt>
                <c:pt idx="54142" formatCode="0.00E+00">
                  <c:v>5.71361E-3</c:v>
                </c:pt>
                <c:pt idx="54143" formatCode="0.00E+00">
                  <c:v>6.1233900000000003E-3</c:v>
                </c:pt>
                <c:pt idx="54144" formatCode="0.00E+00">
                  <c:v>6.5277099999999999E-3</c:v>
                </c:pt>
                <c:pt idx="54145" formatCode="0.00E+00">
                  <c:v>6.9262899999999999E-3</c:v>
                </c:pt>
                <c:pt idx="54146" formatCode="0.00E+00">
                  <c:v>7.3188400000000001E-3</c:v>
                </c:pt>
                <c:pt idx="54147" formatCode="0.00E+00">
                  <c:v>7.70516E-3</c:v>
                </c:pt>
                <c:pt idx="54148" formatCode="0.00E+00">
                  <c:v>8.0851699999999992E-3</c:v>
                </c:pt>
                <c:pt idx="54149" formatCode="0.00E+00">
                  <c:v>8.4587900000000008E-3</c:v>
                </c:pt>
                <c:pt idx="54150" formatCode="0.00E+00">
                  <c:v>8.8258599999999996E-3</c:v>
                </c:pt>
                <c:pt idx="54151" formatCode="0.00E+00">
                  <c:v>9.1860899999999992E-3</c:v>
                </c:pt>
                <c:pt idx="54152" formatCode="0.00E+00">
                  <c:v>9.5392500000000009E-3</c:v>
                </c:pt>
                <c:pt idx="54153" formatCode="0.00E+00">
                  <c:v>9.8851800000000004E-3</c:v>
                </c:pt>
                <c:pt idx="54154">
                  <c:v>1.02237E-2</c:v>
                </c:pt>
                <c:pt idx="54155">
                  <c:v>1.05548E-2</c:v>
                </c:pt>
                <c:pt idx="54156">
                  <c:v>1.0878199999999999E-2</c:v>
                </c:pt>
                <c:pt idx="54157">
                  <c:v>1.1193699999999999E-2</c:v>
                </c:pt>
                <c:pt idx="54158">
                  <c:v>1.15014E-2</c:v>
                </c:pt>
                <c:pt idx="54159">
                  <c:v>1.18012E-2</c:v>
                </c:pt>
                <c:pt idx="54160">
                  <c:v>1.2093E-2</c:v>
                </c:pt>
                <c:pt idx="54161">
                  <c:v>1.23765E-2</c:v>
                </c:pt>
                <c:pt idx="54162">
                  <c:v>1.26518E-2</c:v>
                </c:pt>
                <c:pt idx="54163">
                  <c:v>1.2918600000000001E-2</c:v>
                </c:pt>
                <c:pt idx="54164">
                  <c:v>1.3176999999999999E-2</c:v>
                </c:pt>
                <c:pt idx="54165">
                  <c:v>1.3426799999999999E-2</c:v>
                </c:pt>
                <c:pt idx="54166">
                  <c:v>1.36679E-2</c:v>
                </c:pt>
                <c:pt idx="54167">
                  <c:v>1.3900300000000001E-2</c:v>
                </c:pt>
                <c:pt idx="54168">
                  <c:v>1.4124100000000001E-2</c:v>
                </c:pt>
                <c:pt idx="54169">
                  <c:v>1.43392E-2</c:v>
                </c:pt>
                <c:pt idx="54170">
                  <c:v>1.45457E-2</c:v>
                </c:pt>
                <c:pt idx="54171">
                  <c:v>1.4743600000000001E-2</c:v>
                </c:pt>
                <c:pt idx="54172">
                  <c:v>1.49328E-2</c:v>
                </c:pt>
                <c:pt idx="54173">
                  <c:v>1.5113400000000001E-2</c:v>
                </c:pt>
                <c:pt idx="54174">
                  <c:v>1.5285399999999999E-2</c:v>
                </c:pt>
                <c:pt idx="54175">
                  <c:v>1.54489E-2</c:v>
                </c:pt>
                <c:pt idx="54176">
                  <c:v>1.5603799999999999E-2</c:v>
                </c:pt>
                <c:pt idx="54177">
                  <c:v>1.5750199999999999E-2</c:v>
                </c:pt>
                <c:pt idx="54178">
                  <c:v>1.5888099999999999E-2</c:v>
                </c:pt>
                <c:pt idx="54179">
                  <c:v>1.60175E-2</c:v>
                </c:pt>
                <c:pt idx="54180">
                  <c:v>1.61385E-2</c:v>
                </c:pt>
                <c:pt idx="54181">
                  <c:v>1.6251100000000001E-2</c:v>
                </c:pt>
                <c:pt idx="54182">
                  <c:v>1.6355399999999999E-2</c:v>
                </c:pt>
                <c:pt idx="54183">
                  <c:v>1.6451400000000001E-2</c:v>
                </c:pt>
                <c:pt idx="54184">
                  <c:v>1.65392E-2</c:v>
                </c:pt>
                <c:pt idx="54185">
                  <c:v>1.66188E-2</c:v>
                </c:pt>
                <c:pt idx="54186">
                  <c:v>1.6690300000000002E-2</c:v>
                </c:pt>
                <c:pt idx="54187">
                  <c:v>1.6753799999999999E-2</c:v>
                </c:pt>
                <c:pt idx="54188">
                  <c:v>1.6809500000000002E-2</c:v>
                </c:pt>
                <c:pt idx="54189">
                  <c:v>1.6857400000000002E-2</c:v>
                </c:pt>
                <c:pt idx="54190">
                  <c:v>1.6897599999999999E-2</c:v>
                </c:pt>
                <c:pt idx="54191">
                  <c:v>1.69301E-2</c:v>
                </c:pt>
                <c:pt idx="54192">
                  <c:v>1.6955100000000001E-2</c:v>
                </c:pt>
                <c:pt idx="54193">
                  <c:v>1.69727E-2</c:v>
                </c:pt>
                <c:pt idx="54194">
                  <c:v>1.6982899999999999E-2</c:v>
                </c:pt>
                <c:pt idx="54195">
                  <c:v>1.6985799999999999E-2</c:v>
                </c:pt>
                <c:pt idx="54196">
                  <c:v>1.6981400000000001E-2</c:v>
                </c:pt>
                <c:pt idx="54197">
                  <c:v>1.69699E-2</c:v>
                </c:pt>
                <c:pt idx="54198">
                  <c:v>1.69512E-2</c:v>
                </c:pt>
                <c:pt idx="54199">
                  <c:v>1.6925599999999999E-2</c:v>
                </c:pt>
                <c:pt idx="54200">
                  <c:v>1.68933E-2</c:v>
                </c:pt>
                <c:pt idx="54201">
                  <c:v>1.6854399999999999E-2</c:v>
                </c:pt>
                <c:pt idx="54202">
                  <c:v>1.6808900000000002E-2</c:v>
                </c:pt>
                <c:pt idx="54203">
                  <c:v>1.6757000000000001E-2</c:v>
                </c:pt>
                <c:pt idx="54204">
                  <c:v>1.66988E-2</c:v>
                </c:pt>
                <c:pt idx="54205">
                  <c:v>1.6634400000000001E-2</c:v>
                </c:pt>
                <c:pt idx="54206">
                  <c:v>1.6563700000000001E-2</c:v>
                </c:pt>
                <c:pt idx="54207">
                  <c:v>1.6486799999999999E-2</c:v>
                </c:pt>
                <c:pt idx="54208">
                  <c:v>1.64038E-2</c:v>
                </c:pt>
                <c:pt idx="54209">
                  <c:v>1.6315E-2</c:v>
                </c:pt>
                <c:pt idx="54210">
                  <c:v>1.62203E-2</c:v>
                </c:pt>
                <c:pt idx="54211">
                  <c:v>1.6120099999999998E-2</c:v>
                </c:pt>
                <c:pt idx="54212">
                  <c:v>1.6014299999999999E-2</c:v>
                </c:pt>
                <c:pt idx="54213">
                  <c:v>1.5903E-2</c:v>
                </c:pt>
                <c:pt idx="54214">
                  <c:v>1.57863E-2</c:v>
                </c:pt>
                <c:pt idx="54215">
                  <c:v>1.5664299999999999E-2</c:v>
                </c:pt>
                <c:pt idx="54216">
                  <c:v>1.5537E-2</c:v>
                </c:pt>
                <c:pt idx="54217">
                  <c:v>1.54047E-2</c:v>
                </c:pt>
                <c:pt idx="54218">
                  <c:v>1.5267299999999999E-2</c:v>
                </c:pt>
                <c:pt idx="54219">
                  <c:v>1.51249E-2</c:v>
                </c:pt>
                <c:pt idx="54220">
                  <c:v>1.4977600000000001E-2</c:v>
                </c:pt>
                <c:pt idx="54221">
                  <c:v>1.48255E-2</c:v>
                </c:pt>
                <c:pt idx="54222">
                  <c:v>1.4668499999999999E-2</c:v>
                </c:pt>
                <c:pt idx="54223">
                  <c:v>1.45068E-2</c:v>
                </c:pt>
                <c:pt idx="54224">
                  <c:v>1.43404E-2</c:v>
                </c:pt>
                <c:pt idx="54225">
                  <c:v>1.41695E-2</c:v>
                </c:pt>
                <c:pt idx="54226">
                  <c:v>1.3994100000000001E-2</c:v>
                </c:pt>
                <c:pt idx="54227">
                  <c:v>1.3814099999999999E-2</c:v>
                </c:pt>
                <c:pt idx="54228">
                  <c:v>1.36297E-2</c:v>
                </c:pt>
                <c:pt idx="54229">
                  <c:v>1.3441E-2</c:v>
                </c:pt>
                <c:pt idx="54230">
                  <c:v>1.3247999999999999E-2</c:v>
                </c:pt>
                <c:pt idx="54231">
                  <c:v>1.30508E-2</c:v>
                </c:pt>
                <c:pt idx="54232">
                  <c:v>1.28494E-2</c:v>
                </c:pt>
                <c:pt idx="54233">
                  <c:v>1.26439E-2</c:v>
                </c:pt>
                <c:pt idx="54234">
                  <c:v>1.2434300000000001E-2</c:v>
                </c:pt>
                <c:pt idx="54235">
                  <c:v>1.2220699999999999E-2</c:v>
                </c:pt>
                <c:pt idx="54236">
                  <c:v>1.2003099999999999E-2</c:v>
                </c:pt>
                <c:pt idx="54237">
                  <c:v>1.17816E-2</c:v>
                </c:pt>
                <c:pt idx="54238">
                  <c:v>1.1556500000000001E-2</c:v>
                </c:pt>
                <c:pt idx="54239">
                  <c:v>1.13276E-2</c:v>
                </c:pt>
                <c:pt idx="54240">
                  <c:v>1.10951E-2</c:v>
                </c:pt>
                <c:pt idx="54241">
                  <c:v>1.0859000000000001E-2</c:v>
                </c:pt>
                <c:pt idx="54242">
                  <c:v>1.0619399999999999E-2</c:v>
                </c:pt>
                <c:pt idx="54243">
                  <c:v>1.03763E-2</c:v>
                </c:pt>
                <c:pt idx="54244">
                  <c:v>1.01298E-2</c:v>
                </c:pt>
                <c:pt idx="54245" formatCode="0.00E+00">
                  <c:v>9.8798600000000007E-3</c:v>
                </c:pt>
                <c:pt idx="54246" formatCode="0.00E+00">
                  <c:v>9.6266000000000008E-3</c:v>
                </c:pt>
                <c:pt idx="54247" formatCode="0.00E+00">
                  <c:v>9.3700699999999994E-3</c:v>
                </c:pt>
                <c:pt idx="54248" formatCode="0.00E+00">
                  <c:v>9.1103399999999998E-3</c:v>
                </c:pt>
                <c:pt idx="54249" formatCode="0.00E+00">
                  <c:v>8.8474499999999998E-3</c:v>
                </c:pt>
                <c:pt idx="54250" formatCode="0.00E+00">
                  <c:v>8.5815000000000006E-3</c:v>
                </c:pt>
                <c:pt idx="54251" formatCode="0.00E+00">
                  <c:v>8.3126099999999998E-3</c:v>
                </c:pt>
                <c:pt idx="54252" formatCode="0.00E+00">
                  <c:v>8.0409000000000001E-3</c:v>
                </c:pt>
                <c:pt idx="54253" formatCode="0.00E+00">
                  <c:v>7.76649E-3</c:v>
                </c:pt>
                <c:pt idx="54254" formatCode="0.00E+00">
                  <c:v>7.4894499999999999E-3</c:v>
                </c:pt>
                <c:pt idx="54255" formatCode="0.00E+00">
                  <c:v>7.2098199999999996E-3</c:v>
                </c:pt>
                <c:pt idx="54256" formatCode="0.00E+00">
                  <c:v>6.9275999999999999E-3</c:v>
                </c:pt>
                <c:pt idx="54257" formatCode="0.00E+00">
                  <c:v>6.6428099999999999E-3</c:v>
                </c:pt>
                <c:pt idx="54258" formatCode="0.00E+00">
                  <c:v>6.35551E-3</c:v>
                </c:pt>
                <c:pt idx="54259" formatCode="0.00E+00">
                  <c:v>6.0658200000000004E-3</c:v>
                </c:pt>
                <c:pt idx="54260" formatCode="0.00E+00">
                  <c:v>5.7738599999999996E-3</c:v>
                </c:pt>
                <c:pt idx="54261" formatCode="0.00E+00">
                  <c:v>5.4797500000000002E-3</c:v>
                </c:pt>
                <c:pt idx="54262" formatCode="0.00E+00">
                  <c:v>5.18361E-3</c:v>
                </c:pt>
                <c:pt idx="54263" formatCode="0.00E+00">
                  <c:v>4.88552E-3</c:v>
                </c:pt>
                <c:pt idx="54264" formatCode="0.00E+00">
                  <c:v>4.5856200000000003E-3</c:v>
                </c:pt>
                <c:pt idx="54265" formatCode="0.00E+00">
                  <c:v>4.2840200000000004E-3</c:v>
                </c:pt>
                <c:pt idx="54266" formatCode="0.00E+00">
                  <c:v>3.98088E-3</c:v>
                </c:pt>
                <c:pt idx="54267" formatCode="0.00E+00">
                  <c:v>3.67636E-3</c:v>
                </c:pt>
                <c:pt idx="54268" formatCode="0.00E+00">
                  <c:v>3.3705900000000001E-3</c:v>
                </c:pt>
                <c:pt idx="54269" formatCode="0.00E+00">
                  <c:v>3.0637099999999999E-3</c:v>
                </c:pt>
                <c:pt idx="54270" formatCode="0.00E+00">
                  <c:v>2.75582E-3</c:v>
                </c:pt>
                <c:pt idx="54271" formatCode="0.00E+00">
                  <c:v>2.44707E-3</c:v>
                </c:pt>
                <c:pt idx="54272" formatCode="0.00E+00">
                  <c:v>2.13759E-3</c:v>
                </c:pt>
                <c:pt idx="54273" formatCode="0.00E+00">
                  <c:v>1.82756E-3</c:v>
                </c:pt>
                <c:pt idx="54274" formatCode="0.00E+00">
                  <c:v>1.5171E-3</c:v>
                </c:pt>
                <c:pt idx="54275" formatCode="0.00E+00">
                  <c:v>1.2063899999999999E-3</c:v>
                </c:pt>
                <c:pt idx="54276" formatCode="0.00E+00">
                  <c:v>8.9559100000000005E-4</c:v>
                </c:pt>
                <c:pt idx="54277" formatCode="0.00E+00">
                  <c:v>5.8486400000000004E-4</c:v>
                </c:pt>
                <c:pt idx="54278" formatCode="0.00E+00">
                  <c:v>2.7438400000000002E-4</c:v>
                </c:pt>
                <c:pt idx="54279" formatCode="0.00E+00">
                  <c:v>-3.5627799999999998E-5</c:v>
                </c:pt>
                <c:pt idx="54280" formatCode="0.00E+00">
                  <c:v>-3.44963E-4</c:v>
                </c:pt>
                <c:pt idx="54281" formatCode="0.00E+00">
                  <c:v>-6.5346999999999996E-4</c:v>
                </c:pt>
                <c:pt idx="54282" formatCode="0.00E+00">
                  <c:v>-9.6100700000000005E-4</c:v>
                </c:pt>
                <c:pt idx="54283" formatCode="0.00E+00">
                  <c:v>-1.26739E-3</c:v>
                </c:pt>
                <c:pt idx="54284" formatCode="0.00E+00">
                  <c:v>-1.57241E-3</c:v>
                </c:pt>
                <c:pt idx="54285" formatCode="0.00E+00">
                  <c:v>-1.87587E-3</c:v>
                </c:pt>
                <c:pt idx="54286" formatCode="0.00E+00">
                  <c:v>-2.1775599999999998E-3</c:v>
                </c:pt>
                <c:pt idx="54287" formatCode="0.00E+00">
                  <c:v>-2.4772499999999999E-3</c:v>
                </c:pt>
                <c:pt idx="54288" formatCode="0.00E+00">
                  <c:v>-2.7747200000000001E-3</c:v>
                </c:pt>
                <c:pt idx="54289" formatCode="0.00E+00">
                  <c:v>-3.0697699999999999E-3</c:v>
                </c:pt>
                <c:pt idx="54290" formatCode="0.00E+00">
                  <c:v>-3.3621599999999999E-3</c:v>
                </c:pt>
                <c:pt idx="54291" formatCode="0.00E+00">
                  <c:v>-3.6516700000000001E-3</c:v>
                </c:pt>
                <c:pt idx="54292" formatCode="0.00E+00">
                  <c:v>-3.9380600000000002E-3</c:v>
                </c:pt>
                <c:pt idx="54293" formatCode="0.00E+00">
                  <c:v>-4.2211000000000002E-3</c:v>
                </c:pt>
                <c:pt idx="54294" formatCode="0.00E+00">
                  <c:v>-4.5006100000000004E-3</c:v>
                </c:pt>
                <c:pt idx="54295" formatCode="0.00E+00">
                  <c:v>-4.7763800000000002E-3</c:v>
                </c:pt>
                <c:pt idx="54296" formatCode="0.00E+00">
                  <c:v>-5.0481700000000003E-3</c:v>
                </c:pt>
                <c:pt idx="54297" formatCode="0.00E+00">
                  <c:v>-5.3157300000000003E-3</c:v>
                </c:pt>
                <c:pt idx="54298" formatCode="0.00E+00">
                  <c:v>-5.57882E-3</c:v>
                </c:pt>
                <c:pt idx="54299" formatCode="0.00E+00">
                  <c:v>-5.8371899999999999E-3</c:v>
                </c:pt>
                <c:pt idx="54300" formatCode="0.00E+00">
                  <c:v>-6.0905899999999999E-3</c:v>
                </c:pt>
                <c:pt idx="54301" formatCode="0.00E+00">
                  <c:v>-6.3387599999999997E-3</c:v>
                </c:pt>
                <c:pt idx="54302" formatCode="0.00E+00">
                  <c:v>-6.5814899999999997E-3</c:v>
                </c:pt>
                <c:pt idx="54303" formatCode="0.00E+00">
                  <c:v>-6.8185600000000004E-3</c:v>
                </c:pt>
                <c:pt idx="54304" formatCode="0.00E+00">
                  <c:v>-7.0497900000000002E-3</c:v>
                </c:pt>
                <c:pt idx="54305" formatCode="0.00E+00">
                  <c:v>-7.2749499999999996E-3</c:v>
                </c:pt>
                <c:pt idx="54306" formatCode="0.00E+00">
                  <c:v>-7.4938399999999999E-3</c:v>
                </c:pt>
                <c:pt idx="54307" formatCode="0.00E+00">
                  <c:v>-7.7062500000000004E-3</c:v>
                </c:pt>
                <c:pt idx="54308" formatCode="0.00E+00">
                  <c:v>-7.9119499999999992E-3</c:v>
                </c:pt>
                <c:pt idx="54309" formatCode="0.00E+00">
                  <c:v>-8.1106800000000003E-3</c:v>
                </c:pt>
                <c:pt idx="54310" formatCode="0.00E+00">
                  <c:v>-8.3021999999999992E-3</c:v>
                </c:pt>
                <c:pt idx="54311" formatCode="0.00E+00">
                  <c:v>-8.4863200000000003E-3</c:v>
                </c:pt>
                <c:pt idx="54312" formatCode="0.00E+00">
                  <c:v>-8.6628499999999997E-3</c:v>
                </c:pt>
                <c:pt idx="54313" formatCode="0.00E+00">
                  <c:v>-8.8315600000000005E-3</c:v>
                </c:pt>
                <c:pt idx="54314" formatCode="0.00E+00">
                  <c:v>-8.9922100000000005E-3</c:v>
                </c:pt>
                <c:pt idx="54315" formatCode="0.00E+00">
                  <c:v>-9.1445999999999993E-3</c:v>
                </c:pt>
                <c:pt idx="54316" formatCode="0.00E+00">
                  <c:v>-9.2885199999999998E-3</c:v>
                </c:pt>
                <c:pt idx="54317" formatCode="0.00E+00">
                  <c:v>-9.4237599999999998E-3</c:v>
                </c:pt>
                <c:pt idx="54318" formatCode="0.00E+00">
                  <c:v>-9.5501200000000005E-3</c:v>
                </c:pt>
                <c:pt idx="54319" formatCode="0.00E+00">
                  <c:v>-9.6673999999999996E-3</c:v>
                </c:pt>
                <c:pt idx="54320" formatCode="0.00E+00">
                  <c:v>-9.7754199999999999E-3</c:v>
                </c:pt>
                <c:pt idx="54321" formatCode="0.00E+00">
                  <c:v>-9.8740100000000008E-3</c:v>
                </c:pt>
                <c:pt idx="54322" formatCode="0.00E+00">
                  <c:v>-9.9630199999999995E-3</c:v>
                </c:pt>
                <c:pt idx="54323">
                  <c:v>-1.0042300000000001E-2</c:v>
                </c:pt>
                <c:pt idx="54324">
                  <c:v>-1.01117E-2</c:v>
                </c:pt>
                <c:pt idx="54325">
                  <c:v>-1.0171100000000001E-2</c:v>
                </c:pt>
                <c:pt idx="54326">
                  <c:v>-1.02203E-2</c:v>
                </c:pt>
                <c:pt idx="54327">
                  <c:v>-1.02592E-2</c:v>
                </c:pt>
                <c:pt idx="54328">
                  <c:v>-1.02875E-2</c:v>
                </c:pt>
                <c:pt idx="54329">
                  <c:v>-1.03053E-2</c:v>
                </c:pt>
                <c:pt idx="54330">
                  <c:v>-1.0312399999999999E-2</c:v>
                </c:pt>
                <c:pt idx="54331">
                  <c:v>-1.0308700000000001E-2</c:v>
                </c:pt>
                <c:pt idx="54332">
                  <c:v>-1.02942E-2</c:v>
                </c:pt>
                <c:pt idx="54333">
                  <c:v>-1.0268599999999999E-2</c:v>
                </c:pt>
                <c:pt idx="54334">
                  <c:v>-1.0232099999999999E-2</c:v>
                </c:pt>
                <c:pt idx="54335">
                  <c:v>-1.01846E-2</c:v>
                </c:pt>
                <c:pt idx="54336">
                  <c:v>-1.01259E-2</c:v>
                </c:pt>
                <c:pt idx="54337">
                  <c:v>-1.00561E-2</c:v>
                </c:pt>
                <c:pt idx="54338" formatCode="0.00E+00">
                  <c:v>-9.9751500000000003E-3</c:v>
                </c:pt>
                <c:pt idx="54339" formatCode="0.00E+00">
                  <c:v>-9.8829699999999996E-3</c:v>
                </c:pt>
                <c:pt idx="54340" formatCode="0.00E+00">
                  <c:v>-9.7795499999999997E-3</c:v>
                </c:pt>
                <c:pt idx="54341" formatCode="0.00E+00">
                  <c:v>-9.6648800000000007E-3</c:v>
                </c:pt>
                <c:pt idx="54342" formatCode="0.00E+00">
                  <c:v>-9.5389600000000008E-3</c:v>
                </c:pt>
                <c:pt idx="54343" formatCode="0.00E+00">
                  <c:v>-9.4018399999999999E-3</c:v>
                </c:pt>
                <c:pt idx="54344" formatCode="0.00E+00">
                  <c:v>-9.2535399999999993E-3</c:v>
                </c:pt>
                <c:pt idx="54345" formatCode="0.00E+00">
                  <c:v>-9.0941200000000007E-3</c:v>
                </c:pt>
                <c:pt idx="54346" formatCode="0.00E+00">
                  <c:v>-8.92364E-3</c:v>
                </c:pt>
                <c:pt idx="54347" formatCode="0.00E+00">
                  <c:v>-8.7421600000000006E-3</c:v>
                </c:pt>
                <c:pt idx="54348" formatCode="0.00E+00">
                  <c:v>-8.54976E-3</c:v>
                </c:pt>
                <c:pt idx="54349" formatCode="0.00E+00">
                  <c:v>-8.3465399999999995E-3</c:v>
                </c:pt>
                <c:pt idx="54350" formatCode="0.00E+00">
                  <c:v>-8.1325900000000003E-3</c:v>
                </c:pt>
                <c:pt idx="54351" formatCode="0.00E+00">
                  <c:v>-7.9080299999999999E-3</c:v>
                </c:pt>
                <c:pt idx="54352" formatCode="0.00E+00">
                  <c:v>-7.6729700000000003E-3</c:v>
                </c:pt>
                <c:pt idx="54353" formatCode="0.00E+00">
                  <c:v>-7.4275699999999997E-3</c:v>
                </c:pt>
                <c:pt idx="54354" formatCode="0.00E+00">
                  <c:v>-7.1719599999999998E-3</c:v>
                </c:pt>
                <c:pt idx="54355" formatCode="0.00E+00">
                  <c:v>-6.9063099999999997E-3</c:v>
                </c:pt>
                <c:pt idx="54356" formatCode="0.00E+00">
                  <c:v>-6.6307800000000002E-3</c:v>
                </c:pt>
                <c:pt idx="54357" formatCode="0.00E+00">
                  <c:v>-6.3455400000000002E-3</c:v>
                </c:pt>
                <c:pt idx="54358" formatCode="0.00E+00">
                  <c:v>-6.0507900000000003E-3</c:v>
                </c:pt>
                <c:pt idx="54359" formatCode="0.00E+00">
                  <c:v>-5.7467100000000004E-3</c:v>
                </c:pt>
                <c:pt idx="54360" formatCode="0.00E+00">
                  <c:v>-5.4335399999999997E-3</c:v>
                </c:pt>
                <c:pt idx="54361" formatCode="0.00E+00">
                  <c:v>-5.1114899999999998E-3</c:v>
                </c:pt>
                <c:pt idx="54362" formatCode="0.00E+00">
                  <c:v>-4.7808299999999998E-3</c:v>
                </c:pt>
                <c:pt idx="54363" formatCode="0.00E+00">
                  <c:v>-4.4417900000000001E-3</c:v>
                </c:pt>
                <c:pt idx="54364" formatCode="0.00E+00">
                  <c:v>-4.0946100000000003E-3</c:v>
                </c:pt>
                <c:pt idx="54365" formatCode="0.00E+00">
                  <c:v>-3.7395800000000002E-3</c:v>
                </c:pt>
                <c:pt idx="54366" formatCode="0.00E+00">
                  <c:v>-3.37697E-3</c:v>
                </c:pt>
                <c:pt idx="54367" formatCode="0.00E+00">
                  <c:v>-3.0070700000000001E-3</c:v>
                </c:pt>
                <c:pt idx="54368" formatCode="0.00E+00">
                  <c:v>-2.6301699999999998E-3</c:v>
                </c:pt>
                <c:pt idx="54369" formatCode="0.00E+00">
                  <c:v>-2.2466000000000001E-3</c:v>
                </c:pt>
                <c:pt idx="54370" formatCode="0.00E+00">
                  <c:v>-1.8566500000000001E-3</c:v>
                </c:pt>
                <c:pt idx="54371" formatCode="0.00E+00">
                  <c:v>-1.4606599999999999E-3</c:v>
                </c:pt>
                <c:pt idx="54372" formatCode="0.00E+00">
                  <c:v>-1.0589499999999999E-3</c:v>
                </c:pt>
                <c:pt idx="54373" formatCode="0.00E+00">
                  <c:v>-6.5184300000000004E-4</c:v>
                </c:pt>
                <c:pt idx="54374" formatCode="0.00E+00">
                  <c:v>-2.39693E-4</c:v>
                </c:pt>
                <c:pt idx="54375" formatCode="0.00E+00">
                  <c:v>1.7715299999999999E-4</c:v>
                </c:pt>
                <c:pt idx="54376" formatCode="0.00E+00">
                  <c:v>5.9833499999999997E-4</c:v>
                </c:pt>
                <c:pt idx="54377" formatCode="0.00E+00">
                  <c:v>1.0234899999999999E-3</c:v>
                </c:pt>
                <c:pt idx="54378" formatCode="0.00E+00">
                  <c:v>1.45225E-3</c:v>
                </c:pt>
                <c:pt idx="54379" formatCode="0.00E+00">
                  <c:v>1.8842399999999999E-3</c:v>
                </c:pt>
                <c:pt idx="54380" formatCode="0.00E+00">
                  <c:v>2.3190799999999998E-3</c:v>
                </c:pt>
                <c:pt idx="54381" formatCode="0.00E+00">
                  <c:v>2.7563900000000001E-3</c:v>
                </c:pt>
                <c:pt idx="54382" formatCode="0.00E+00">
                  <c:v>3.1957800000000001E-3</c:v>
                </c:pt>
                <c:pt idx="54383" formatCode="0.00E+00">
                  <c:v>3.6368500000000001E-3</c:v>
                </c:pt>
                <c:pt idx="54384" formatCode="0.00E+00">
                  <c:v>4.0792199999999997E-3</c:v>
                </c:pt>
                <c:pt idx="54385" formatCode="0.00E+00">
                  <c:v>4.5224799999999997E-3</c:v>
                </c:pt>
                <c:pt idx="54386" formatCode="0.00E+00">
                  <c:v>4.9662400000000002E-3</c:v>
                </c:pt>
                <c:pt idx="54387" formatCode="0.00E+00">
                  <c:v>5.4101000000000002E-3</c:v>
                </c:pt>
                <c:pt idx="54388" formatCode="0.00E+00">
                  <c:v>5.8536700000000001E-3</c:v>
                </c:pt>
                <c:pt idx="54389" formatCode="0.00E+00">
                  <c:v>6.2965399999999998E-3</c:v>
                </c:pt>
                <c:pt idx="54390" formatCode="0.00E+00">
                  <c:v>6.7383299999999998E-3</c:v>
                </c:pt>
                <c:pt idx="54391" formatCode="0.00E+00">
                  <c:v>7.1786300000000001E-3</c:v>
                </c:pt>
                <c:pt idx="54392" formatCode="0.00E+00">
                  <c:v>7.6170600000000002E-3</c:v>
                </c:pt>
                <c:pt idx="54393" formatCode="0.00E+00">
                  <c:v>8.0531999999999999E-3</c:v>
                </c:pt>
                <c:pt idx="54394" formatCode="0.00E+00">
                  <c:v>8.4866799999999999E-3</c:v>
                </c:pt>
                <c:pt idx="54395" formatCode="0.00E+00">
                  <c:v>8.9171000000000007E-3</c:v>
                </c:pt>
                <c:pt idx="54396" formatCode="0.00E+00">
                  <c:v>9.3440799999999994E-3</c:v>
                </c:pt>
                <c:pt idx="54397" formatCode="0.00E+00">
                  <c:v>9.76723E-3</c:v>
                </c:pt>
                <c:pt idx="54398">
                  <c:v>1.0186199999999999E-2</c:v>
                </c:pt>
                <c:pt idx="54399">
                  <c:v>1.0600500000000001E-2</c:v>
                </c:pt>
                <c:pt idx="54400">
                  <c:v>1.10098E-2</c:v>
                </c:pt>
                <c:pt idx="54401">
                  <c:v>1.14138E-2</c:v>
                </c:pt>
                <c:pt idx="54402">
                  <c:v>1.1812E-2</c:v>
                </c:pt>
                <c:pt idx="54403">
                  <c:v>1.2204100000000001E-2</c:v>
                </c:pt>
                <c:pt idx="54404">
                  <c:v>1.2589700000000001E-2</c:v>
                </c:pt>
                <c:pt idx="54405">
                  <c:v>1.2968500000000001E-2</c:v>
                </c:pt>
                <c:pt idx="54406">
                  <c:v>1.3339999999999999E-2</c:v>
                </c:pt>
                <c:pt idx="54407">
                  <c:v>1.3703999999999999E-2</c:v>
                </c:pt>
                <c:pt idx="54408">
                  <c:v>1.406E-2</c:v>
                </c:pt>
                <c:pt idx="54409">
                  <c:v>1.44079E-2</c:v>
                </c:pt>
                <c:pt idx="54410">
                  <c:v>1.47472E-2</c:v>
                </c:pt>
                <c:pt idx="54411">
                  <c:v>1.5077699999999999E-2</c:v>
                </c:pt>
                <c:pt idx="54412">
                  <c:v>1.5398999999999999E-2</c:v>
                </c:pt>
                <c:pt idx="54413">
                  <c:v>1.57109E-2</c:v>
                </c:pt>
                <c:pt idx="54414">
                  <c:v>1.6013099999999999E-2</c:v>
                </c:pt>
                <c:pt idx="54415">
                  <c:v>1.6305299999999998E-2</c:v>
                </c:pt>
                <c:pt idx="54416">
                  <c:v>1.65872E-2</c:v>
                </c:pt>
                <c:pt idx="54417">
                  <c:v>1.6858700000000001E-2</c:v>
                </c:pt>
                <c:pt idx="54418">
                  <c:v>1.71193E-2</c:v>
                </c:pt>
                <c:pt idx="54419">
                  <c:v>1.73689E-2</c:v>
                </c:pt>
                <c:pt idx="54420">
                  <c:v>1.7607299999999999E-2</c:v>
                </c:pt>
                <c:pt idx="54421">
                  <c:v>1.7834200000000001E-2</c:v>
                </c:pt>
                <c:pt idx="54422">
                  <c:v>1.80495E-2</c:v>
                </c:pt>
                <c:pt idx="54423">
                  <c:v>1.8252899999999999E-2</c:v>
                </c:pt>
                <c:pt idx="54424">
                  <c:v>1.84444E-2</c:v>
                </c:pt>
                <c:pt idx="54425">
                  <c:v>1.8623600000000001E-2</c:v>
                </c:pt>
                <c:pt idx="54426">
                  <c:v>1.8790600000000001E-2</c:v>
                </c:pt>
                <c:pt idx="54427">
                  <c:v>1.8945199999999999E-2</c:v>
                </c:pt>
                <c:pt idx="54428">
                  <c:v>1.9087099999999999E-2</c:v>
                </c:pt>
                <c:pt idx="54429">
                  <c:v>1.9216400000000002E-2</c:v>
                </c:pt>
                <c:pt idx="54430">
                  <c:v>1.9332800000000001E-2</c:v>
                </c:pt>
                <c:pt idx="54431">
                  <c:v>1.94364E-2</c:v>
                </c:pt>
                <c:pt idx="54432">
                  <c:v>1.9527099999999999E-2</c:v>
                </c:pt>
                <c:pt idx="54433">
                  <c:v>1.9604699999999999E-2</c:v>
                </c:pt>
                <c:pt idx="54434">
                  <c:v>1.96694E-2</c:v>
                </c:pt>
                <c:pt idx="54435">
                  <c:v>1.97209E-2</c:v>
                </c:pt>
                <c:pt idx="54436">
                  <c:v>1.97594E-2</c:v>
                </c:pt>
                <c:pt idx="54437">
                  <c:v>1.9784900000000001E-2</c:v>
                </c:pt>
                <c:pt idx="54438">
                  <c:v>1.9797200000000001E-2</c:v>
                </c:pt>
                <c:pt idx="54439">
                  <c:v>1.9796600000000001E-2</c:v>
                </c:pt>
                <c:pt idx="54440">
                  <c:v>1.9782999999999999E-2</c:v>
                </c:pt>
                <c:pt idx="54441">
                  <c:v>1.97564E-2</c:v>
                </c:pt>
                <c:pt idx="54442">
                  <c:v>1.9716999999999998E-2</c:v>
                </c:pt>
                <c:pt idx="54443">
                  <c:v>1.96647E-2</c:v>
                </c:pt>
                <c:pt idx="54444">
                  <c:v>1.9599599999999998E-2</c:v>
                </c:pt>
                <c:pt idx="54445">
                  <c:v>1.9521899999999998E-2</c:v>
                </c:pt>
                <c:pt idx="54446">
                  <c:v>1.94317E-2</c:v>
                </c:pt>
                <c:pt idx="54447">
                  <c:v>1.9329099999999998E-2</c:v>
                </c:pt>
                <c:pt idx="54448">
                  <c:v>1.92144E-2</c:v>
                </c:pt>
                <c:pt idx="54449">
                  <c:v>1.90875E-2</c:v>
                </c:pt>
                <c:pt idx="54450">
                  <c:v>1.8948699999999999E-2</c:v>
                </c:pt>
                <c:pt idx="54451">
                  <c:v>1.8797999999999999E-2</c:v>
                </c:pt>
                <c:pt idx="54452">
                  <c:v>1.8635700000000002E-2</c:v>
                </c:pt>
                <c:pt idx="54453">
                  <c:v>1.8461999999999999E-2</c:v>
                </c:pt>
                <c:pt idx="54454">
                  <c:v>1.8277100000000001E-2</c:v>
                </c:pt>
                <c:pt idx="54455">
                  <c:v>1.8081099999999999E-2</c:v>
                </c:pt>
                <c:pt idx="54456">
                  <c:v>1.7874399999999999E-2</c:v>
                </c:pt>
                <c:pt idx="54457">
                  <c:v>1.7656999999999999E-2</c:v>
                </c:pt>
                <c:pt idx="54458">
                  <c:v>1.7429299999999998E-2</c:v>
                </c:pt>
                <c:pt idx="54459">
                  <c:v>1.7191499999999998E-2</c:v>
                </c:pt>
                <c:pt idx="54460">
                  <c:v>1.6944000000000001E-2</c:v>
                </c:pt>
                <c:pt idx="54461">
                  <c:v>1.6687E-2</c:v>
                </c:pt>
                <c:pt idx="54462">
                  <c:v>1.6420799999999999E-2</c:v>
                </c:pt>
                <c:pt idx="54463">
                  <c:v>1.61456E-2</c:v>
                </c:pt>
                <c:pt idx="54464">
                  <c:v>1.5861900000000002E-2</c:v>
                </c:pt>
                <c:pt idx="54465">
                  <c:v>1.5569899999999999E-2</c:v>
                </c:pt>
                <c:pt idx="54466">
                  <c:v>1.5269899999999999E-2</c:v>
                </c:pt>
                <c:pt idx="54467">
                  <c:v>1.49623E-2</c:v>
                </c:pt>
                <c:pt idx="54468">
                  <c:v>1.4647200000000001E-2</c:v>
                </c:pt>
                <c:pt idx="54469">
                  <c:v>1.4324999999999999E-2</c:v>
                </c:pt>
                <c:pt idx="54470">
                  <c:v>1.3996E-2</c:v>
                </c:pt>
                <c:pt idx="54471">
                  <c:v>1.3660500000000001E-2</c:v>
                </c:pt>
                <c:pt idx="54472">
                  <c:v>1.33188E-2</c:v>
                </c:pt>
                <c:pt idx="54473">
                  <c:v>1.29713E-2</c:v>
                </c:pt>
                <c:pt idx="54474">
                  <c:v>1.26182E-2</c:v>
                </c:pt>
                <c:pt idx="54475">
                  <c:v>1.2260099999999999E-2</c:v>
                </c:pt>
                <c:pt idx="54476">
                  <c:v>1.1897100000000001E-2</c:v>
                </c:pt>
                <c:pt idx="54477">
                  <c:v>1.1529599999999999E-2</c:v>
                </c:pt>
                <c:pt idx="54478">
                  <c:v>1.1157800000000001E-2</c:v>
                </c:pt>
                <c:pt idx="54479">
                  <c:v>1.07822E-2</c:v>
                </c:pt>
                <c:pt idx="54480">
                  <c:v>1.04031E-2</c:v>
                </c:pt>
                <c:pt idx="54481">
                  <c:v>1.00208E-2</c:v>
                </c:pt>
                <c:pt idx="54482" formatCode="0.00E+00">
                  <c:v>9.6357300000000003E-3</c:v>
                </c:pt>
                <c:pt idx="54483" formatCode="0.00E+00">
                  <c:v>9.2482399999999996E-3</c:v>
                </c:pt>
                <c:pt idx="54484" formatCode="0.00E+00">
                  <c:v>8.8586800000000007E-3</c:v>
                </c:pt>
                <c:pt idx="54485" formatCode="0.00E+00">
                  <c:v>8.46739E-3</c:v>
                </c:pt>
                <c:pt idx="54486" formatCode="0.00E+00">
                  <c:v>8.0747000000000006E-3</c:v>
                </c:pt>
                <c:pt idx="54487" formatCode="0.00E+00">
                  <c:v>7.68091E-3</c:v>
                </c:pt>
                <c:pt idx="54488" formatCode="0.00E+00">
                  <c:v>7.2863700000000003E-3</c:v>
                </c:pt>
                <c:pt idx="54489" formatCode="0.00E+00">
                  <c:v>6.8913799999999999E-3</c:v>
                </c:pt>
                <c:pt idx="54490" formatCode="0.00E+00">
                  <c:v>6.4962700000000002E-3</c:v>
                </c:pt>
                <c:pt idx="54491" formatCode="0.00E+00">
                  <c:v>6.1013400000000002E-3</c:v>
                </c:pt>
                <c:pt idx="54492" formatCode="0.00E+00">
                  <c:v>5.7068700000000002E-3</c:v>
                </c:pt>
                <c:pt idx="54493" formatCode="0.00E+00">
                  <c:v>5.3131699999999999E-3</c:v>
                </c:pt>
                <c:pt idx="54494" formatCode="0.00E+00">
                  <c:v>4.9205400000000002E-3</c:v>
                </c:pt>
                <c:pt idx="54495" formatCode="0.00E+00">
                  <c:v>4.5292900000000001E-3</c:v>
                </c:pt>
                <c:pt idx="54496" formatCode="0.00E+00">
                  <c:v>4.1397300000000003E-3</c:v>
                </c:pt>
                <c:pt idx="54497" formatCode="0.00E+00">
                  <c:v>3.7522200000000001E-3</c:v>
                </c:pt>
                <c:pt idx="54498" formatCode="0.00E+00">
                  <c:v>3.36703E-3</c:v>
                </c:pt>
                <c:pt idx="54499" formatCode="0.00E+00">
                  <c:v>2.9844200000000002E-3</c:v>
                </c:pt>
                <c:pt idx="54500" formatCode="0.00E+00">
                  <c:v>2.6046099999999998E-3</c:v>
                </c:pt>
                <c:pt idx="54501" formatCode="0.00E+00">
                  <c:v>2.2278699999999999E-3</c:v>
                </c:pt>
                <c:pt idx="54502" formatCode="0.00E+00">
                  <c:v>1.85447E-3</c:v>
                </c:pt>
                <c:pt idx="54503" formatCode="0.00E+00">
                  <c:v>1.4847199999999999E-3</c:v>
                </c:pt>
                <c:pt idx="54504" formatCode="0.00E+00">
                  <c:v>1.11888E-3</c:v>
                </c:pt>
                <c:pt idx="54505" formatCode="0.00E+00">
                  <c:v>7.5719000000000003E-4</c:v>
                </c:pt>
                <c:pt idx="54506" formatCode="0.00E+00">
                  <c:v>3.9990199999999999E-4</c:v>
                </c:pt>
                <c:pt idx="54507" formatCode="0.00E+00">
                  <c:v>4.7250599999999998E-5</c:v>
                </c:pt>
                <c:pt idx="54508" formatCode="0.00E+00">
                  <c:v>-3.0053700000000003E-4</c:v>
                </c:pt>
                <c:pt idx="54509" formatCode="0.00E+00">
                  <c:v>-6.4324300000000005E-4</c:v>
                </c:pt>
                <c:pt idx="54510" formatCode="0.00E+00">
                  <c:v>-9.8063600000000001E-4</c:v>
                </c:pt>
                <c:pt idx="54511" formatCode="0.00E+00">
                  <c:v>-1.3124600000000001E-3</c:v>
                </c:pt>
                <c:pt idx="54512" formatCode="0.00E+00">
                  <c:v>-1.6384800000000001E-3</c:v>
                </c:pt>
                <c:pt idx="54513" formatCode="0.00E+00">
                  <c:v>-1.9584899999999998E-3</c:v>
                </c:pt>
                <c:pt idx="54514" formatCode="0.00E+00">
                  <c:v>-2.2722599999999999E-3</c:v>
                </c:pt>
                <c:pt idx="54515" formatCode="0.00E+00">
                  <c:v>-2.5795800000000002E-3</c:v>
                </c:pt>
                <c:pt idx="54516" formatCode="0.00E+00">
                  <c:v>-2.8802599999999999E-3</c:v>
                </c:pt>
                <c:pt idx="54517" formatCode="0.00E+00">
                  <c:v>-3.1741400000000002E-3</c:v>
                </c:pt>
                <c:pt idx="54518" formatCode="0.00E+00">
                  <c:v>-3.46109E-3</c:v>
                </c:pt>
                <c:pt idx="54519" formatCode="0.00E+00">
                  <c:v>-3.7410199999999998E-3</c:v>
                </c:pt>
                <c:pt idx="54520" formatCode="0.00E+00">
                  <c:v>-4.0137899999999997E-3</c:v>
                </c:pt>
                <c:pt idx="54521" formatCode="0.00E+00">
                  <c:v>-4.2792899999999998E-3</c:v>
                </c:pt>
                <c:pt idx="54522" formatCode="0.00E+00">
                  <c:v>-4.5373999999999996E-3</c:v>
                </c:pt>
                <c:pt idx="54523" formatCode="0.00E+00">
                  <c:v>-4.7880500000000003E-3</c:v>
                </c:pt>
                <c:pt idx="54524" formatCode="0.00E+00">
                  <c:v>-5.0311000000000002E-3</c:v>
                </c:pt>
                <c:pt idx="54525" formatCode="0.00E+00">
                  <c:v>-5.26642E-3</c:v>
                </c:pt>
                <c:pt idx="54526" formatCode="0.00E+00">
                  <c:v>-5.4939000000000003E-3</c:v>
                </c:pt>
                <c:pt idx="54527" formatCode="0.00E+00">
                  <c:v>-5.7134600000000001E-3</c:v>
                </c:pt>
                <c:pt idx="54528" formatCode="0.00E+00">
                  <c:v>-5.9250600000000002E-3</c:v>
                </c:pt>
                <c:pt idx="54529" formatCode="0.00E+00">
                  <c:v>-6.1286500000000002E-3</c:v>
                </c:pt>
                <c:pt idx="54530" formatCode="0.00E+00">
                  <c:v>-6.3241900000000004E-3</c:v>
                </c:pt>
                <c:pt idx="54531" formatCode="0.00E+00">
                  <c:v>-6.51163E-3</c:v>
                </c:pt>
                <c:pt idx="54532" formatCode="0.00E+00">
                  <c:v>-6.6908899999999997E-3</c:v>
                </c:pt>
                <c:pt idx="54533" formatCode="0.00E+00">
                  <c:v>-6.8619299999999996E-3</c:v>
                </c:pt>
                <c:pt idx="54534" formatCode="0.00E+00">
                  <c:v>-7.0247199999999999E-3</c:v>
                </c:pt>
                <c:pt idx="54535" formatCode="0.00E+00">
                  <c:v>-7.1792100000000001E-3</c:v>
                </c:pt>
                <c:pt idx="54536" formatCode="0.00E+00">
                  <c:v>-7.3253900000000002E-3</c:v>
                </c:pt>
                <c:pt idx="54537" formatCode="0.00E+00">
                  <c:v>-7.4633199999999999E-3</c:v>
                </c:pt>
                <c:pt idx="54538" formatCode="0.00E+00">
                  <c:v>-7.5930399999999997E-3</c:v>
                </c:pt>
                <c:pt idx="54539" formatCode="0.00E+00">
                  <c:v>-7.7145599999999996E-3</c:v>
                </c:pt>
                <c:pt idx="54540" formatCode="0.00E+00">
                  <c:v>-7.8278600000000007E-3</c:v>
                </c:pt>
                <c:pt idx="54541" formatCode="0.00E+00">
                  <c:v>-7.9329599999999993E-3</c:v>
                </c:pt>
                <c:pt idx="54542" formatCode="0.00E+00">
                  <c:v>-8.0298599999999998E-3</c:v>
                </c:pt>
                <c:pt idx="54543" formatCode="0.00E+00">
                  <c:v>-8.1185700000000003E-3</c:v>
                </c:pt>
                <c:pt idx="54544" formatCode="0.00E+00">
                  <c:v>-8.1990899999999992E-3</c:v>
                </c:pt>
                <c:pt idx="54545" formatCode="0.00E+00">
                  <c:v>-8.2714999999999993E-3</c:v>
                </c:pt>
                <c:pt idx="54546" formatCode="0.00E+00">
                  <c:v>-8.3358600000000005E-3</c:v>
                </c:pt>
                <c:pt idx="54547" formatCode="0.00E+00">
                  <c:v>-8.3922400000000005E-3</c:v>
                </c:pt>
                <c:pt idx="54548" formatCode="0.00E+00">
                  <c:v>-8.4406599999999991E-3</c:v>
                </c:pt>
                <c:pt idx="54549" formatCode="0.00E+00">
                  <c:v>-8.4811699999999997E-3</c:v>
                </c:pt>
                <c:pt idx="54550" formatCode="0.00E+00">
                  <c:v>-8.5137400000000005E-3</c:v>
                </c:pt>
                <c:pt idx="54551" formatCode="0.00E+00">
                  <c:v>-8.53837E-3</c:v>
                </c:pt>
                <c:pt idx="54552" formatCode="0.00E+00">
                  <c:v>-8.5551399999999993E-3</c:v>
                </c:pt>
                <c:pt idx="54553" formatCode="0.00E+00">
                  <c:v>-8.5642800000000005E-3</c:v>
                </c:pt>
                <c:pt idx="54554" formatCode="0.00E+00">
                  <c:v>-8.5659499999999993E-3</c:v>
                </c:pt>
                <c:pt idx="54555" formatCode="0.00E+00">
                  <c:v>-8.5602400000000002E-3</c:v>
                </c:pt>
                <c:pt idx="54556" formatCode="0.00E+00">
                  <c:v>-8.5472399999999994E-3</c:v>
                </c:pt>
                <c:pt idx="54557" formatCode="0.00E+00">
                  <c:v>-8.5270799999999994E-3</c:v>
                </c:pt>
                <c:pt idx="54558" formatCode="0.00E+00">
                  <c:v>-8.4998699999999996E-3</c:v>
                </c:pt>
                <c:pt idx="54559" formatCode="0.00E+00">
                  <c:v>-8.4657599999999993E-3</c:v>
                </c:pt>
                <c:pt idx="54560" formatCode="0.00E+00">
                  <c:v>-8.4248399999999994E-3</c:v>
                </c:pt>
                <c:pt idx="54561" formatCode="0.00E+00">
                  <c:v>-8.3771999999999996E-3</c:v>
                </c:pt>
                <c:pt idx="54562" formatCode="0.00E+00">
                  <c:v>-8.3229399999999992E-3</c:v>
                </c:pt>
                <c:pt idx="54563" formatCode="0.00E+00">
                  <c:v>-8.2621599999999993E-3</c:v>
                </c:pt>
                <c:pt idx="54564" formatCode="0.00E+00">
                  <c:v>-8.1950100000000008E-3</c:v>
                </c:pt>
                <c:pt idx="54565" formatCode="0.00E+00">
                  <c:v>-8.1215999999999997E-3</c:v>
                </c:pt>
                <c:pt idx="54566" formatCode="0.00E+00">
                  <c:v>-8.0420500000000002E-3</c:v>
                </c:pt>
                <c:pt idx="54567" formatCode="0.00E+00">
                  <c:v>-7.9564900000000001E-3</c:v>
                </c:pt>
                <c:pt idx="54568" formatCode="0.00E+00">
                  <c:v>-7.8650100000000004E-3</c:v>
                </c:pt>
                <c:pt idx="54569" formatCode="0.00E+00">
                  <c:v>-7.7677600000000003E-3</c:v>
                </c:pt>
                <c:pt idx="54570" formatCode="0.00E+00">
                  <c:v>-7.6648699999999998E-3</c:v>
                </c:pt>
                <c:pt idx="54571" formatCode="0.00E+00">
                  <c:v>-7.55647E-3</c:v>
                </c:pt>
                <c:pt idx="54572" formatCode="0.00E+00">
                  <c:v>-7.4426800000000001E-3</c:v>
                </c:pt>
                <c:pt idx="54573" formatCode="0.00E+00">
                  <c:v>-7.3236200000000003E-3</c:v>
                </c:pt>
                <c:pt idx="54574" formatCode="0.00E+00">
                  <c:v>-7.19938E-3</c:v>
                </c:pt>
                <c:pt idx="54575" formatCode="0.00E+00">
                  <c:v>-7.0700600000000004E-3</c:v>
                </c:pt>
                <c:pt idx="54576" formatCode="0.00E+00">
                  <c:v>-6.93576E-3</c:v>
                </c:pt>
                <c:pt idx="54577" formatCode="0.00E+00">
                  <c:v>-6.79658E-3</c:v>
                </c:pt>
                <c:pt idx="54578" formatCode="0.00E+00">
                  <c:v>-6.6526500000000004E-3</c:v>
                </c:pt>
                <c:pt idx="54579" formatCode="0.00E+00">
                  <c:v>-6.5041200000000004E-3</c:v>
                </c:pt>
                <c:pt idx="54580" formatCode="0.00E+00">
                  <c:v>-6.3511499999999999E-3</c:v>
                </c:pt>
                <c:pt idx="54581" formatCode="0.00E+00">
                  <c:v>-6.1938999999999996E-3</c:v>
                </c:pt>
                <c:pt idx="54582" formatCode="0.00E+00">
                  <c:v>-6.0324799999999998E-3</c:v>
                </c:pt>
                <c:pt idx="54583" formatCode="0.00E+00">
                  <c:v>-5.8670299999999996E-3</c:v>
                </c:pt>
                <c:pt idx="54584" formatCode="0.00E+00">
                  <c:v>-5.6976600000000002E-3</c:v>
                </c:pt>
                <c:pt idx="54585" formatCode="0.00E+00">
                  <c:v>-5.5244999999999999E-3</c:v>
                </c:pt>
                <c:pt idx="54586" formatCode="0.00E+00">
                  <c:v>-5.3476799999999996E-3</c:v>
                </c:pt>
                <c:pt idx="54587" formatCode="0.00E+00">
                  <c:v>-5.1673400000000003E-3</c:v>
                </c:pt>
                <c:pt idx="54588" formatCode="0.00E+00">
                  <c:v>-4.9836100000000003E-3</c:v>
                </c:pt>
                <c:pt idx="54589" formatCode="0.00E+00">
                  <c:v>-4.7966099999999998E-3</c:v>
                </c:pt>
                <c:pt idx="54590" formatCode="0.00E+00">
                  <c:v>-4.6064499999999998E-3</c:v>
                </c:pt>
                <c:pt idx="54591" formatCode="0.00E+00">
                  <c:v>-4.4132299999999998E-3</c:v>
                </c:pt>
                <c:pt idx="54592" formatCode="0.00E+00">
                  <c:v>-4.21704E-3</c:v>
                </c:pt>
                <c:pt idx="54593" formatCode="0.00E+00">
                  <c:v>-4.0179400000000002E-3</c:v>
                </c:pt>
                <c:pt idx="54594" formatCode="0.00E+00">
                  <c:v>-3.81599E-3</c:v>
                </c:pt>
                <c:pt idx="54595" formatCode="0.00E+00">
                  <c:v>-3.6113199999999999E-3</c:v>
                </c:pt>
                <c:pt idx="54596" formatCode="0.00E+00">
                  <c:v>-3.4040699999999999E-3</c:v>
                </c:pt>
                <c:pt idx="54597" formatCode="0.00E+00">
                  <c:v>-3.1943900000000001E-3</c:v>
                </c:pt>
                <c:pt idx="54598" formatCode="0.00E+00">
                  <c:v>-2.9823599999999999E-3</c:v>
                </c:pt>
                <c:pt idx="54599" formatCode="0.00E+00">
                  <c:v>-2.7680600000000001E-3</c:v>
                </c:pt>
                <c:pt idx="54600" formatCode="0.00E+00">
                  <c:v>-2.5514700000000001E-3</c:v>
                </c:pt>
                <c:pt idx="54601" formatCode="0.00E+00">
                  <c:v>-2.3326000000000002E-3</c:v>
                </c:pt>
                <c:pt idx="54602" formatCode="0.00E+00">
                  <c:v>-2.11159E-3</c:v>
                </c:pt>
                <c:pt idx="54603" formatCode="0.00E+00">
                  <c:v>-1.88868E-3</c:v>
                </c:pt>
                <c:pt idx="54604" formatCode="0.00E+00">
                  <c:v>-1.6640699999999999E-3</c:v>
                </c:pt>
                <c:pt idx="54605" formatCode="0.00E+00">
                  <c:v>-1.43786E-3</c:v>
                </c:pt>
                <c:pt idx="54606" formatCode="0.00E+00">
                  <c:v>-1.21014E-3</c:v>
                </c:pt>
                <c:pt idx="54607" formatCode="0.00E+00">
                  <c:v>-9.8101700000000004E-4</c:v>
                </c:pt>
                <c:pt idx="54608" formatCode="0.00E+00">
                  <c:v>-7.5060199999999995E-4</c:v>
                </c:pt>
                <c:pt idx="54609" formatCode="0.00E+00">
                  <c:v>-5.1899400000000005E-4</c:v>
                </c:pt>
                <c:pt idx="54610" formatCode="0.00E+00">
                  <c:v>-2.8629300000000002E-4</c:v>
                </c:pt>
                <c:pt idx="54611" formatCode="0.00E+00">
                  <c:v>-5.2607700000000001E-5</c:v>
                </c:pt>
                <c:pt idx="54612" formatCode="0.00E+00">
                  <c:v>1.8196E-4</c:v>
                </c:pt>
                <c:pt idx="54613" formatCode="0.00E+00">
                  <c:v>4.1730400000000001E-4</c:v>
                </c:pt>
                <c:pt idx="54614" formatCode="0.00E+00">
                  <c:v>6.53307E-4</c:v>
                </c:pt>
                <c:pt idx="54615" formatCode="0.00E+00">
                  <c:v>8.8984999999999997E-4</c:v>
                </c:pt>
                <c:pt idx="54616" formatCode="0.00E+00">
                  <c:v>1.1268300000000001E-3</c:v>
                </c:pt>
                <c:pt idx="54617" formatCode="0.00E+00">
                  <c:v>1.36414E-3</c:v>
                </c:pt>
                <c:pt idx="54618" formatCode="0.00E+00">
                  <c:v>1.6017E-3</c:v>
                </c:pt>
                <c:pt idx="54619" formatCode="0.00E+00">
                  <c:v>1.8394100000000001E-3</c:v>
                </c:pt>
                <c:pt idx="54620" formatCode="0.00E+00">
                  <c:v>2.0771800000000001E-3</c:v>
                </c:pt>
                <c:pt idx="54621" formatCode="0.00E+00">
                  <c:v>2.3149400000000001E-3</c:v>
                </c:pt>
                <c:pt idx="54622" formatCode="0.00E+00">
                  <c:v>2.5526500000000001E-3</c:v>
                </c:pt>
                <c:pt idx="54623" formatCode="0.00E+00">
                  <c:v>2.7902299999999999E-3</c:v>
                </c:pt>
                <c:pt idx="54624" formatCode="0.00E+00">
                  <c:v>3.0275699999999998E-3</c:v>
                </c:pt>
                <c:pt idx="54625" formatCode="0.00E+00">
                  <c:v>3.2645299999999999E-3</c:v>
                </c:pt>
                <c:pt idx="54626" formatCode="0.00E+00">
                  <c:v>3.5010200000000001E-3</c:v>
                </c:pt>
                <c:pt idx="54627" formatCode="0.00E+00">
                  <c:v>3.7369600000000001E-3</c:v>
                </c:pt>
                <c:pt idx="54628" formatCode="0.00E+00">
                  <c:v>3.9722400000000001E-3</c:v>
                </c:pt>
                <c:pt idx="54629" formatCode="0.00E+00">
                  <c:v>4.2067500000000004E-3</c:v>
                </c:pt>
                <c:pt idx="54630" formatCode="0.00E+00">
                  <c:v>4.44035E-3</c:v>
                </c:pt>
                <c:pt idx="54631" formatCode="0.00E+00">
                  <c:v>4.6729099999999997E-3</c:v>
                </c:pt>
                <c:pt idx="54632" formatCode="0.00E+00">
                  <c:v>4.9043400000000001E-3</c:v>
                </c:pt>
                <c:pt idx="54633" formatCode="0.00E+00">
                  <c:v>5.1345200000000001E-3</c:v>
                </c:pt>
                <c:pt idx="54634" formatCode="0.00E+00">
                  <c:v>5.3633300000000004E-3</c:v>
                </c:pt>
                <c:pt idx="54635" formatCode="0.00E+00">
                  <c:v>5.5906100000000002E-3</c:v>
                </c:pt>
                <c:pt idx="54636" formatCode="0.00E+00">
                  <c:v>5.8162400000000003E-3</c:v>
                </c:pt>
                <c:pt idx="54637" formatCode="0.00E+00">
                  <c:v>6.0401200000000004E-3</c:v>
                </c:pt>
                <c:pt idx="54638" formatCode="0.00E+00">
                  <c:v>6.2621600000000001E-3</c:v>
                </c:pt>
                <c:pt idx="54639" formatCode="0.00E+00">
                  <c:v>6.4822200000000003E-3</c:v>
                </c:pt>
                <c:pt idx="54640" formatCode="0.00E+00">
                  <c:v>6.7001500000000002E-3</c:v>
                </c:pt>
                <c:pt idx="54641" formatCode="0.00E+00">
                  <c:v>6.9158099999999997E-3</c:v>
                </c:pt>
                <c:pt idx="54642" formatCode="0.00E+00">
                  <c:v>7.1291100000000001E-3</c:v>
                </c:pt>
                <c:pt idx="54643" formatCode="0.00E+00">
                  <c:v>7.3399600000000004E-3</c:v>
                </c:pt>
                <c:pt idx="54644" formatCode="0.00E+00">
                  <c:v>7.5482600000000002E-3</c:v>
                </c:pt>
                <c:pt idx="54645" formatCode="0.00E+00">
                  <c:v>7.7538599999999996E-3</c:v>
                </c:pt>
                <c:pt idx="54646" formatCode="0.00E+00">
                  <c:v>7.9566299999999993E-3</c:v>
                </c:pt>
                <c:pt idx="54647" formatCode="0.00E+00">
                  <c:v>8.1564299999999992E-3</c:v>
                </c:pt>
                <c:pt idx="54648" formatCode="0.00E+00">
                  <c:v>8.3531300000000003E-3</c:v>
                </c:pt>
                <c:pt idx="54649" formatCode="0.00E+00">
                  <c:v>8.5465599999999999E-3</c:v>
                </c:pt>
                <c:pt idx="54650" formatCode="0.00E+00">
                  <c:v>8.7366000000000006E-3</c:v>
                </c:pt>
                <c:pt idx="54651" formatCode="0.00E+00">
                  <c:v>8.9230999999999998E-3</c:v>
                </c:pt>
                <c:pt idx="54652" formatCode="0.00E+00">
                  <c:v>9.10591E-3</c:v>
                </c:pt>
                <c:pt idx="54653" formatCode="0.00E+00">
                  <c:v>9.2848800000000006E-3</c:v>
                </c:pt>
                <c:pt idx="54654" formatCode="0.00E+00">
                  <c:v>9.4599100000000002E-3</c:v>
                </c:pt>
                <c:pt idx="54655" formatCode="0.00E+00">
                  <c:v>9.6308699999999997E-3</c:v>
                </c:pt>
                <c:pt idx="54656" formatCode="0.00E+00">
                  <c:v>9.7976299999999999E-3</c:v>
                </c:pt>
                <c:pt idx="54657" formatCode="0.00E+00">
                  <c:v>9.9600799999999996E-3</c:v>
                </c:pt>
                <c:pt idx="54658">
                  <c:v>1.01181E-2</c:v>
                </c:pt>
                <c:pt idx="54659">
                  <c:v>1.0271499999999999E-2</c:v>
                </c:pt>
                <c:pt idx="54660">
                  <c:v>1.04203E-2</c:v>
                </c:pt>
                <c:pt idx="54661">
                  <c:v>1.0564199999999999E-2</c:v>
                </c:pt>
                <c:pt idx="54662">
                  <c:v>1.0703300000000001E-2</c:v>
                </c:pt>
                <c:pt idx="54663">
                  <c:v>1.08372E-2</c:v>
                </c:pt>
                <c:pt idx="54664">
                  <c:v>1.0966E-2</c:v>
                </c:pt>
                <c:pt idx="54665">
                  <c:v>1.1089399999999999E-2</c:v>
                </c:pt>
                <c:pt idx="54666">
                  <c:v>1.1207399999999999E-2</c:v>
                </c:pt>
                <c:pt idx="54667">
                  <c:v>1.1319900000000001E-2</c:v>
                </c:pt>
                <c:pt idx="54668">
                  <c:v>1.14267E-2</c:v>
                </c:pt>
                <c:pt idx="54669">
                  <c:v>1.15277E-2</c:v>
                </c:pt>
                <c:pt idx="54670">
                  <c:v>1.1622800000000001E-2</c:v>
                </c:pt>
                <c:pt idx="54671">
                  <c:v>1.1712E-2</c:v>
                </c:pt>
                <c:pt idx="54672">
                  <c:v>1.17952E-2</c:v>
                </c:pt>
                <c:pt idx="54673">
                  <c:v>1.1872199999999999E-2</c:v>
                </c:pt>
                <c:pt idx="54674">
                  <c:v>1.1943E-2</c:v>
                </c:pt>
                <c:pt idx="54675">
                  <c:v>1.20074E-2</c:v>
                </c:pt>
                <c:pt idx="54676">
                  <c:v>1.20654E-2</c:v>
                </c:pt>
                <c:pt idx="54677">
                  <c:v>1.21168E-2</c:v>
                </c:pt>
                <c:pt idx="54678">
                  <c:v>1.21615E-2</c:v>
                </c:pt>
                <c:pt idx="54679">
                  <c:v>1.21996E-2</c:v>
                </c:pt>
                <c:pt idx="54680">
                  <c:v>1.22308E-2</c:v>
                </c:pt>
                <c:pt idx="54681">
                  <c:v>1.2255E-2</c:v>
                </c:pt>
                <c:pt idx="54682">
                  <c:v>1.22722E-2</c:v>
                </c:pt>
                <c:pt idx="54683">
                  <c:v>1.2282400000000001E-2</c:v>
                </c:pt>
                <c:pt idx="54684">
                  <c:v>1.22854E-2</c:v>
                </c:pt>
                <c:pt idx="54685">
                  <c:v>1.2281200000000001E-2</c:v>
                </c:pt>
                <c:pt idx="54686">
                  <c:v>1.22697E-2</c:v>
                </c:pt>
                <c:pt idx="54687">
                  <c:v>1.2250799999999999E-2</c:v>
                </c:pt>
                <c:pt idx="54688">
                  <c:v>1.22246E-2</c:v>
                </c:pt>
                <c:pt idx="54689">
                  <c:v>1.2191E-2</c:v>
                </c:pt>
                <c:pt idx="54690">
                  <c:v>1.2149999999999999E-2</c:v>
                </c:pt>
                <c:pt idx="54691">
                  <c:v>1.2101499999999999E-2</c:v>
                </c:pt>
                <c:pt idx="54692">
                  <c:v>1.2045500000000001E-2</c:v>
                </c:pt>
                <c:pt idx="54693">
                  <c:v>1.1982E-2</c:v>
                </c:pt>
                <c:pt idx="54694">
                  <c:v>1.19109E-2</c:v>
                </c:pt>
                <c:pt idx="54695">
                  <c:v>1.18324E-2</c:v>
                </c:pt>
                <c:pt idx="54696">
                  <c:v>1.17462E-2</c:v>
                </c:pt>
                <c:pt idx="54697">
                  <c:v>1.16525E-2</c:v>
                </c:pt>
                <c:pt idx="54698">
                  <c:v>1.1551199999999999E-2</c:v>
                </c:pt>
                <c:pt idx="54699">
                  <c:v>1.14424E-2</c:v>
                </c:pt>
                <c:pt idx="54700">
                  <c:v>1.1325999999999999E-2</c:v>
                </c:pt>
                <c:pt idx="54701">
                  <c:v>1.12021E-2</c:v>
                </c:pt>
                <c:pt idx="54702">
                  <c:v>1.1070699999999999E-2</c:v>
                </c:pt>
                <c:pt idx="54703">
                  <c:v>1.09318E-2</c:v>
                </c:pt>
                <c:pt idx="54704">
                  <c:v>1.0785400000000001E-2</c:v>
                </c:pt>
                <c:pt idx="54705">
                  <c:v>1.0631699999999999E-2</c:v>
                </c:pt>
                <c:pt idx="54706">
                  <c:v>1.0470699999999999E-2</c:v>
                </c:pt>
                <c:pt idx="54707">
                  <c:v>1.03024E-2</c:v>
                </c:pt>
                <c:pt idx="54708">
                  <c:v>1.0127000000000001E-2</c:v>
                </c:pt>
                <c:pt idx="54709" formatCode="0.00E+00">
                  <c:v>9.9444300000000006E-3</c:v>
                </c:pt>
                <c:pt idx="54710" formatCode="0.00E+00">
                  <c:v>9.7548800000000005E-3</c:v>
                </c:pt>
                <c:pt idx="54711" formatCode="0.00E+00">
                  <c:v>9.5584399999999996E-3</c:v>
                </c:pt>
                <c:pt idx="54712" formatCode="0.00E+00">
                  <c:v>9.3552199999999992E-3</c:v>
                </c:pt>
                <c:pt idx="54713" formatCode="0.00E+00">
                  <c:v>9.1452800000000004E-3</c:v>
                </c:pt>
                <c:pt idx="54714" formatCode="0.00E+00">
                  <c:v>8.9287099999999994E-3</c:v>
                </c:pt>
                <c:pt idx="54715" formatCode="0.00E+00">
                  <c:v>8.7056300000000007E-3</c:v>
                </c:pt>
                <c:pt idx="54716" formatCode="0.00E+00">
                  <c:v>8.4761799999999998E-3</c:v>
                </c:pt>
                <c:pt idx="54717" formatCode="0.00E+00">
                  <c:v>8.2405099999999995E-3</c:v>
                </c:pt>
                <c:pt idx="54718" formatCode="0.00E+00">
                  <c:v>7.9987600000000006E-3</c:v>
                </c:pt>
                <c:pt idx="54719" formatCode="0.00E+00">
                  <c:v>7.7510900000000004E-3</c:v>
                </c:pt>
                <c:pt idx="54720" formatCode="0.00E+00">
                  <c:v>7.4976399999999999E-3</c:v>
                </c:pt>
                <c:pt idx="54721" formatCode="0.00E+00">
                  <c:v>7.23853E-3</c:v>
                </c:pt>
                <c:pt idx="54722" formatCode="0.00E+00">
                  <c:v>6.9739399999999997E-3</c:v>
                </c:pt>
                <c:pt idx="54723" formatCode="0.00E+00">
                  <c:v>6.7040600000000004E-3</c:v>
                </c:pt>
                <c:pt idx="54724" formatCode="0.00E+00">
                  <c:v>6.4290900000000002E-3</c:v>
                </c:pt>
                <c:pt idx="54725" formatCode="0.00E+00">
                  <c:v>6.1491999999999996E-3</c:v>
                </c:pt>
                <c:pt idx="54726" formatCode="0.00E+00">
                  <c:v>5.8645700000000004E-3</c:v>
                </c:pt>
                <c:pt idx="54727" formatCode="0.00E+00">
                  <c:v>5.5754300000000001E-3</c:v>
                </c:pt>
                <c:pt idx="54728" formatCode="0.00E+00">
                  <c:v>5.2819700000000004E-3</c:v>
                </c:pt>
                <c:pt idx="54729" formatCode="0.00E+00">
                  <c:v>4.98439E-3</c:v>
                </c:pt>
                <c:pt idx="54730" formatCode="0.00E+00">
                  <c:v>4.6828900000000003E-3</c:v>
                </c:pt>
                <c:pt idx="54731" formatCode="0.00E+00">
                  <c:v>4.3776800000000001E-3</c:v>
                </c:pt>
                <c:pt idx="54732" formatCode="0.00E+00">
                  <c:v>4.0689599999999999E-3</c:v>
                </c:pt>
                <c:pt idx="54733" formatCode="0.00E+00">
                  <c:v>3.75699E-3</c:v>
                </c:pt>
                <c:pt idx="54734" formatCode="0.00E+00">
                  <c:v>3.4420100000000001E-3</c:v>
                </c:pt>
                <c:pt idx="54735" formatCode="0.00E+00">
                  <c:v>3.1242399999999999E-3</c:v>
                </c:pt>
                <c:pt idx="54736" formatCode="0.00E+00">
                  <c:v>2.80394E-3</c:v>
                </c:pt>
                <c:pt idx="54737" formatCode="0.00E+00">
                  <c:v>2.4813499999999998E-3</c:v>
                </c:pt>
                <c:pt idx="54738" formatCode="0.00E+00">
                  <c:v>2.1567399999999999E-3</c:v>
                </c:pt>
                <c:pt idx="54739" formatCode="0.00E+00">
                  <c:v>1.8303600000000001E-3</c:v>
                </c:pt>
                <c:pt idx="54740" formatCode="0.00E+00">
                  <c:v>1.50249E-3</c:v>
                </c:pt>
                <c:pt idx="54741" formatCode="0.00E+00">
                  <c:v>1.1734E-3</c:v>
                </c:pt>
                <c:pt idx="54742" formatCode="0.00E+00">
                  <c:v>8.4334000000000004E-4</c:v>
                </c:pt>
                <c:pt idx="54743" formatCode="0.00E+00">
                  <c:v>5.1258200000000003E-4</c:v>
                </c:pt>
                <c:pt idx="54744" formatCode="0.00E+00">
                  <c:v>1.8138799999999999E-4</c:v>
                </c:pt>
                <c:pt idx="54745" formatCode="0.00E+00">
                  <c:v>-1.4997900000000001E-4</c:v>
                </c:pt>
                <c:pt idx="54746" formatCode="0.00E+00">
                  <c:v>-4.8124700000000002E-4</c:v>
                </c:pt>
                <c:pt idx="54747" formatCode="0.00E+00">
                  <c:v>-8.1214700000000004E-4</c:v>
                </c:pt>
                <c:pt idx="54748" formatCode="0.00E+00">
                  <c:v>-1.14241E-3</c:v>
                </c:pt>
                <c:pt idx="54749" formatCode="0.00E+00">
                  <c:v>-1.47174E-3</c:v>
                </c:pt>
                <c:pt idx="54750" formatCode="0.00E+00">
                  <c:v>-1.7998599999999999E-3</c:v>
                </c:pt>
                <c:pt idx="54751" formatCode="0.00E+00">
                  <c:v>-2.12648E-3</c:v>
                </c:pt>
                <c:pt idx="54752" formatCode="0.00E+00">
                  <c:v>-2.4513099999999999E-3</c:v>
                </c:pt>
                <c:pt idx="54753" formatCode="0.00E+00">
                  <c:v>-2.7740799999999999E-3</c:v>
                </c:pt>
                <c:pt idx="54754" formatCode="0.00E+00">
                  <c:v>-3.0945299999999999E-3</c:v>
                </c:pt>
                <c:pt idx="54755" formatCode="0.00E+00">
                  <c:v>-3.4123700000000001E-3</c:v>
                </c:pt>
                <c:pt idx="54756" formatCode="0.00E+00">
                  <c:v>-3.7273200000000001E-3</c:v>
                </c:pt>
                <c:pt idx="54757" formatCode="0.00E+00">
                  <c:v>-4.0391100000000003E-3</c:v>
                </c:pt>
                <c:pt idx="54758" formatCode="0.00E+00">
                  <c:v>-4.3474899999999999E-3</c:v>
                </c:pt>
                <c:pt idx="54759" formatCode="0.00E+00">
                  <c:v>-4.6521699999999997E-3</c:v>
                </c:pt>
                <c:pt idx="54760" formatCode="0.00E+00">
                  <c:v>-4.9528999999999997E-3</c:v>
                </c:pt>
                <c:pt idx="54761" formatCode="0.00E+00">
                  <c:v>-5.2493899999999996E-3</c:v>
                </c:pt>
                <c:pt idx="54762" formatCode="0.00E+00">
                  <c:v>-5.5414000000000001E-3</c:v>
                </c:pt>
                <c:pt idx="54763" formatCode="0.00E+00">
                  <c:v>-5.8286600000000003E-3</c:v>
                </c:pt>
                <c:pt idx="54764" formatCode="0.00E+00">
                  <c:v>-6.1109399999999996E-3</c:v>
                </c:pt>
                <c:pt idx="54765" formatCode="0.00E+00">
                  <c:v>-6.3879899999999996E-3</c:v>
                </c:pt>
                <c:pt idx="54766" formatCode="0.00E+00">
                  <c:v>-6.6595500000000002E-3</c:v>
                </c:pt>
                <c:pt idx="54767" formatCode="0.00E+00">
                  <c:v>-6.92539E-3</c:v>
                </c:pt>
                <c:pt idx="54768" formatCode="0.00E+00">
                  <c:v>-7.1852699999999997E-3</c:v>
                </c:pt>
                <c:pt idx="54769" formatCode="0.00E+00">
                  <c:v>-7.4389499999999997E-3</c:v>
                </c:pt>
                <c:pt idx="54770" formatCode="0.00E+00">
                  <c:v>-7.6861999999999998E-3</c:v>
                </c:pt>
                <c:pt idx="54771" formatCode="0.00E+00">
                  <c:v>-7.9268399999999992E-3</c:v>
                </c:pt>
                <c:pt idx="54772" formatCode="0.00E+00">
                  <c:v>-8.1606300000000003E-3</c:v>
                </c:pt>
                <c:pt idx="54773" formatCode="0.00E+00">
                  <c:v>-8.3873799999999998E-3</c:v>
                </c:pt>
                <c:pt idx="54774" formatCode="0.00E+00">
                  <c:v>-8.6068700000000008E-3</c:v>
                </c:pt>
                <c:pt idx="54775" formatCode="0.00E+00">
                  <c:v>-8.8188999999999993E-3</c:v>
                </c:pt>
                <c:pt idx="54776" formatCode="0.00E+00">
                  <c:v>-9.0232999999999997E-3</c:v>
                </c:pt>
                <c:pt idx="54777" formatCode="0.00E+00">
                  <c:v>-9.2198699999999998E-3</c:v>
                </c:pt>
                <c:pt idx="54778" formatCode="0.00E+00">
                  <c:v>-9.4084500000000005E-3</c:v>
                </c:pt>
                <c:pt idx="54779" formatCode="0.00E+00">
                  <c:v>-9.5888499999999995E-3</c:v>
                </c:pt>
                <c:pt idx="54780" formatCode="0.00E+00">
                  <c:v>-9.7609099999999994E-3</c:v>
                </c:pt>
                <c:pt idx="54781" formatCode="0.00E+00">
                  <c:v>-9.9244999999999993E-3</c:v>
                </c:pt>
                <c:pt idx="54782">
                  <c:v>-1.00795E-2</c:v>
                </c:pt>
                <c:pt idx="54783">
                  <c:v>-1.0225700000000001E-2</c:v>
                </c:pt>
                <c:pt idx="54784">
                  <c:v>-1.0363000000000001E-2</c:v>
                </c:pt>
                <c:pt idx="54785">
                  <c:v>-1.04913E-2</c:v>
                </c:pt>
                <c:pt idx="54786">
                  <c:v>-1.06106E-2</c:v>
                </c:pt>
                <c:pt idx="54787">
                  <c:v>-1.07206E-2</c:v>
                </c:pt>
                <c:pt idx="54788">
                  <c:v>-1.08212E-2</c:v>
                </c:pt>
                <c:pt idx="54789">
                  <c:v>-1.09125E-2</c:v>
                </c:pt>
                <c:pt idx="54790">
                  <c:v>-1.09943E-2</c:v>
                </c:pt>
                <c:pt idx="54791">
                  <c:v>-1.10667E-2</c:v>
                </c:pt>
                <c:pt idx="54792">
                  <c:v>-1.1129399999999999E-2</c:v>
                </c:pt>
                <c:pt idx="54793">
                  <c:v>-1.11825E-2</c:v>
                </c:pt>
                <c:pt idx="54794">
                  <c:v>-1.1226E-2</c:v>
                </c:pt>
                <c:pt idx="54795">
                  <c:v>-1.12598E-2</c:v>
                </c:pt>
                <c:pt idx="54796">
                  <c:v>-1.1283899999999999E-2</c:v>
                </c:pt>
                <c:pt idx="54797">
                  <c:v>-1.1298300000000001E-2</c:v>
                </c:pt>
                <c:pt idx="54798">
                  <c:v>-1.13031E-2</c:v>
                </c:pt>
                <c:pt idx="54799">
                  <c:v>-1.1298300000000001E-2</c:v>
                </c:pt>
                <c:pt idx="54800">
                  <c:v>-1.12838E-2</c:v>
                </c:pt>
                <c:pt idx="54801">
                  <c:v>-1.1259699999999999E-2</c:v>
                </c:pt>
                <c:pt idx="54802">
                  <c:v>-1.1226099999999999E-2</c:v>
                </c:pt>
                <c:pt idx="54803">
                  <c:v>-1.1183E-2</c:v>
                </c:pt>
                <c:pt idx="54804">
                  <c:v>-1.11304E-2</c:v>
                </c:pt>
                <c:pt idx="54805">
                  <c:v>-1.10685E-2</c:v>
                </c:pt>
                <c:pt idx="54806">
                  <c:v>-1.0997399999999999E-2</c:v>
                </c:pt>
                <c:pt idx="54807">
                  <c:v>-1.0917E-2</c:v>
                </c:pt>
                <c:pt idx="54808">
                  <c:v>-1.08276E-2</c:v>
                </c:pt>
                <c:pt idx="54809">
                  <c:v>-1.07292E-2</c:v>
                </c:pt>
                <c:pt idx="54810">
                  <c:v>-1.06219E-2</c:v>
                </c:pt>
                <c:pt idx="54811">
                  <c:v>-1.05059E-2</c:v>
                </c:pt>
                <c:pt idx="54812">
                  <c:v>-1.03813E-2</c:v>
                </c:pt>
                <c:pt idx="54813">
                  <c:v>-1.02483E-2</c:v>
                </c:pt>
                <c:pt idx="54814">
                  <c:v>-1.0107E-2</c:v>
                </c:pt>
                <c:pt idx="54815" formatCode="0.00E+00">
                  <c:v>-9.9575400000000008E-3</c:v>
                </c:pt>
                <c:pt idx="54816" formatCode="0.00E+00">
                  <c:v>-9.8001200000000007E-3</c:v>
                </c:pt>
                <c:pt idx="54817" formatCode="0.00E+00">
                  <c:v>-9.63491E-3</c:v>
                </c:pt>
                <c:pt idx="54818" formatCode="0.00E+00">
                  <c:v>-9.4620899999999994E-3</c:v>
                </c:pt>
                <c:pt idx="54819" formatCode="0.00E+00">
                  <c:v>-9.2818399999999995E-3</c:v>
                </c:pt>
                <c:pt idx="54820" formatCode="0.00E+00">
                  <c:v>-9.0943599999999993E-3</c:v>
                </c:pt>
                <c:pt idx="54821" formatCode="0.00E+00">
                  <c:v>-8.8998600000000008E-3</c:v>
                </c:pt>
                <c:pt idx="54822" formatCode="0.00E+00">
                  <c:v>-8.6985299999999995E-3</c:v>
                </c:pt>
                <c:pt idx="54823" formatCode="0.00E+00">
                  <c:v>-8.4905999999999992E-3</c:v>
                </c:pt>
                <c:pt idx="54824" formatCode="0.00E+00">
                  <c:v>-8.2762800000000004E-3</c:v>
                </c:pt>
                <c:pt idx="54825" formatCode="0.00E+00">
                  <c:v>-8.0558000000000001E-3</c:v>
                </c:pt>
                <c:pt idx="54826" formatCode="0.00E+00">
                  <c:v>-7.8293800000000004E-3</c:v>
                </c:pt>
                <c:pt idx="54827" formatCode="0.00E+00">
                  <c:v>-7.5972599999999998E-3</c:v>
                </c:pt>
                <c:pt idx="54828" formatCode="0.00E+00">
                  <c:v>-7.3596900000000003E-3</c:v>
                </c:pt>
                <c:pt idx="54829" formatCode="0.00E+00">
                  <c:v>-7.1168899999999998E-3</c:v>
                </c:pt>
                <c:pt idx="54830" formatCode="0.00E+00">
                  <c:v>-6.8691300000000002E-3</c:v>
                </c:pt>
                <c:pt idx="54831" formatCode="0.00E+00">
                  <c:v>-6.61664E-3</c:v>
                </c:pt>
                <c:pt idx="54832" formatCode="0.00E+00">
                  <c:v>-6.3596900000000003E-3</c:v>
                </c:pt>
                <c:pt idx="54833" formatCode="0.00E+00">
                  <c:v>-6.0985400000000004E-3</c:v>
                </c:pt>
                <c:pt idx="54834" formatCode="0.00E+00">
                  <c:v>-5.8334499999999996E-3</c:v>
                </c:pt>
                <c:pt idx="54835" formatCode="0.00E+00">
                  <c:v>-5.5646699999999999E-3</c:v>
                </c:pt>
                <c:pt idx="54836" formatCode="0.00E+00">
                  <c:v>-5.2924799999999996E-3</c:v>
                </c:pt>
                <c:pt idx="54837" formatCode="0.00E+00">
                  <c:v>-5.0171499999999997E-3</c:v>
                </c:pt>
                <c:pt idx="54838" formatCode="0.00E+00">
                  <c:v>-4.7389299999999997E-3</c:v>
                </c:pt>
                <c:pt idx="54839" formatCode="0.00E+00">
                  <c:v>-4.4581200000000003E-3</c:v>
                </c:pt>
                <c:pt idx="54840" formatCode="0.00E+00">
                  <c:v>-4.1749600000000001E-3</c:v>
                </c:pt>
                <c:pt idx="54841" formatCode="0.00E+00">
                  <c:v>-3.88975E-3</c:v>
                </c:pt>
                <c:pt idx="54842" formatCode="0.00E+00">
                  <c:v>-3.60275E-3</c:v>
                </c:pt>
                <c:pt idx="54843" formatCode="0.00E+00">
                  <c:v>-3.31424E-3</c:v>
                </c:pt>
                <c:pt idx="54844" formatCode="0.00E+00">
                  <c:v>-3.02448E-3</c:v>
                </c:pt>
                <c:pt idx="54845" formatCode="0.00E+00">
                  <c:v>-2.73377E-3</c:v>
                </c:pt>
                <c:pt idx="54846" formatCode="0.00E+00">
                  <c:v>-2.4423700000000001E-3</c:v>
                </c:pt>
                <c:pt idx="54847" formatCode="0.00E+00">
                  <c:v>-2.1505600000000001E-3</c:v>
                </c:pt>
                <c:pt idx="54848" formatCode="0.00E+00">
                  <c:v>-1.8586099999999999E-3</c:v>
                </c:pt>
                <c:pt idx="54849" formatCode="0.00E+00">
                  <c:v>-1.5667999999999999E-3</c:v>
                </c:pt>
                <c:pt idx="54850" formatCode="0.00E+00">
                  <c:v>-1.2753700000000001E-3</c:v>
                </c:pt>
                <c:pt idx="54851" formatCode="0.00E+00">
                  <c:v>-9.8460699999999997E-4</c:v>
                </c:pt>
                <c:pt idx="54852" formatCode="0.00E+00">
                  <c:v>-6.9476200000000003E-4</c:v>
                </c:pt>
                <c:pt idx="54853" formatCode="0.00E+00">
                  <c:v>-4.06096E-4</c:v>
                </c:pt>
                <c:pt idx="54854" formatCode="0.00E+00">
                  <c:v>-1.18863E-4</c:v>
                </c:pt>
                <c:pt idx="54855" formatCode="0.00E+00">
                  <c:v>1.6668600000000001E-4</c:v>
                </c:pt>
                <c:pt idx="54856" formatCode="0.00E+00">
                  <c:v>4.5030299999999999E-4</c:v>
                </c:pt>
                <c:pt idx="54857" formatCode="0.00E+00">
                  <c:v>7.3174500000000001E-4</c:v>
                </c:pt>
                <c:pt idx="54858" formatCode="0.00E+00">
                  <c:v>1.01077E-3</c:v>
                </c:pt>
                <c:pt idx="54859" formatCode="0.00E+00">
                  <c:v>1.2871499999999999E-3</c:v>
                </c:pt>
                <c:pt idx="54860" formatCode="0.00E+00">
                  <c:v>1.56066E-3</c:v>
                </c:pt>
                <c:pt idx="54861" formatCode="0.00E+00">
                  <c:v>1.83106E-3</c:v>
                </c:pt>
                <c:pt idx="54862" formatCode="0.00E+00">
                  <c:v>2.0981400000000001E-3</c:v>
                </c:pt>
                <c:pt idx="54863" formatCode="0.00E+00">
                  <c:v>2.3616900000000001E-3</c:v>
                </c:pt>
                <c:pt idx="54864" formatCode="0.00E+00">
                  <c:v>2.6215000000000001E-3</c:v>
                </c:pt>
                <c:pt idx="54865" formatCode="0.00E+00">
                  <c:v>2.8773599999999998E-3</c:v>
                </c:pt>
                <c:pt idx="54866" formatCode="0.00E+00">
                  <c:v>3.1290900000000002E-3</c:v>
                </c:pt>
                <c:pt idx="54867" formatCode="0.00E+00">
                  <c:v>3.3764899999999998E-3</c:v>
                </c:pt>
                <c:pt idx="54868" formatCode="0.00E+00">
                  <c:v>3.6193800000000002E-3</c:v>
                </c:pt>
                <c:pt idx="54869" formatCode="0.00E+00">
                  <c:v>3.8575800000000002E-3</c:v>
                </c:pt>
                <c:pt idx="54870" formatCode="0.00E+00">
                  <c:v>4.0909299999999996E-3</c:v>
                </c:pt>
                <c:pt idx="54871" formatCode="0.00E+00">
                  <c:v>4.3192600000000001E-3</c:v>
                </c:pt>
                <c:pt idx="54872" formatCode="0.00E+00">
                  <c:v>4.5424100000000002E-3</c:v>
                </c:pt>
                <c:pt idx="54873" formatCode="0.00E+00">
                  <c:v>4.7602399999999998E-3</c:v>
                </c:pt>
                <c:pt idx="54874" formatCode="0.00E+00">
                  <c:v>4.9726099999999997E-3</c:v>
                </c:pt>
                <c:pt idx="54875" formatCode="0.00E+00">
                  <c:v>5.1793799999999999E-3</c:v>
                </c:pt>
                <c:pt idx="54876" formatCode="0.00E+00">
                  <c:v>5.3804300000000003E-3</c:v>
                </c:pt>
                <c:pt idx="54877" formatCode="0.00E+00">
                  <c:v>5.5756199999999999E-3</c:v>
                </c:pt>
                <c:pt idx="54878" formatCode="0.00E+00">
                  <c:v>5.7648700000000001E-3</c:v>
                </c:pt>
                <c:pt idx="54879" formatCode="0.00E+00">
                  <c:v>5.9480499999999999E-3</c:v>
                </c:pt>
                <c:pt idx="54880" formatCode="0.00E+00">
                  <c:v>6.1250799999999998E-3</c:v>
                </c:pt>
                <c:pt idx="54881" formatCode="0.00E+00">
                  <c:v>6.2958600000000003E-3</c:v>
                </c:pt>
                <c:pt idx="54882" formatCode="0.00E+00">
                  <c:v>6.4603100000000004E-3</c:v>
                </c:pt>
                <c:pt idx="54883" formatCode="0.00E+00">
                  <c:v>6.6183600000000002E-3</c:v>
                </c:pt>
                <c:pt idx="54884" formatCode="0.00E+00">
                  <c:v>6.7699400000000003E-3</c:v>
                </c:pt>
                <c:pt idx="54885" formatCode="0.00E+00">
                  <c:v>6.9149900000000002E-3</c:v>
                </c:pt>
                <c:pt idx="54886" formatCode="0.00E+00">
                  <c:v>7.0534600000000001E-3</c:v>
                </c:pt>
                <c:pt idx="54887" formatCode="0.00E+00">
                  <c:v>7.1853100000000003E-3</c:v>
                </c:pt>
                <c:pt idx="54888" formatCode="0.00E+00">
                  <c:v>7.3105000000000002E-3</c:v>
                </c:pt>
                <c:pt idx="54889" formatCode="0.00E+00">
                  <c:v>7.4289999999999998E-3</c:v>
                </c:pt>
                <c:pt idx="54890" formatCode="0.00E+00">
                  <c:v>7.5408000000000003E-3</c:v>
                </c:pt>
                <c:pt idx="54891" formatCode="0.00E+00">
                  <c:v>7.64586E-3</c:v>
                </c:pt>
                <c:pt idx="54892" formatCode="0.00E+00">
                  <c:v>7.7441899999999998E-3</c:v>
                </c:pt>
                <c:pt idx="54893" formatCode="0.00E+00">
                  <c:v>7.8357900000000005E-3</c:v>
                </c:pt>
                <c:pt idx="54894" formatCode="0.00E+00">
                  <c:v>7.9206599999999995E-3</c:v>
                </c:pt>
                <c:pt idx="54895" formatCode="0.00E+00">
                  <c:v>7.9988100000000003E-3</c:v>
                </c:pt>
                <c:pt idx="54896" formatCode="0.00E+00">
                  <c:v>8.0702699999999992E-3</c:v>
                </c:pt>
                <c:pt idx="54897" formatCode="0.00E+00">
                  <c:v>8.1350599999999995E-3</c:v>
                </c:pt>
                <c:pt idx="54898" formatCode="0.00E+00">
                  <c:v>8.1932099999999994E-3</c:v>
                </c:pt>
                <c:pt idx="54899" formatCode="0.00E+00">
                  <c:v>8.2447700000000002E-3</c:v>
                </c:pt>
                <c:pt idx="54900" formatCode="0.00E+00">
                  <c:v>8.2897700000000001E-3</c:v>
                </c:pt>
                <c:pt idx="54901" formatCode="0.00E+00">
                  <c:v>8.3282700000000005E-3</c:v>
                </c:pt>
                <c:pt idx="54902" formatCode="0.00E+00">
                  <c:v>8.3603199999999992E-3</c:v>
                </c:pt>
                <c:pt idx="54903" formatCode="0.00E+00">
                  <c:v>8.3859899999999994E-3</c:v>
                </c:pt>
                <c:pt idx="54904" formatCode="0.00E+00">
                  <c:v>8.4053400000000007E-3</c:v>
                </c:pt>
                <c:pt idx="54905" formatCode="0.00E+00">
                  <c:v>8.4184399999999993E-3</c:v>
                </c:pt>
                <c:pt idx="54906" formatCode="0.00E+00">
                  <c:v>8.4253799999999997E-3</c:v>
                </c:pt>
                <c:pt idx="54907" formatCode="0.00E+00">
                  <c:v>8.4262399999999998E-3</c:v>
                </c:pt>
                <c:pt idx="54908" formatCode="0.00E+00">
                  <c:v>8.4210900000000009E-3</c:v>
                </c:pt>
                <c:pt idx="54909" formatCode="0.00E+00">
                  <c:v>8.4100400000000006E-3</c:v>
                </c:pt>
                <c:pt idx="54910" formatCode="0.00E+00">
                  <c:v>8.3931800000000001E-3</c:v>
                </c:pt>
                <c:pt idx="54911" formatCode="0.00E+00">
                  <c:v>8.3706000000000006E-3</c:v>
                </c:pt>
                <c:pt idx="54912" formatCode="0.00E+00">
                  <c:v>8.3424099999999998E-3</c:v>
                </c:pt>
                <c:pt idx="54913" formatCode="0.00E+00">
                  <c:v>8.3087300000000003E-3</c:v>
                </c:pt>
                <c:pt idx="54914" formatCode="0.00E+00">
                  <c:v>8.26964E-3</c:v>
                </c:pt>
                <c:pt idx="54915" formatCode="0.00E+00">
                  <c:v>8.2252799999999997E-3</c:v>
                </c:pt>
                <c:pt idx="54916" formatCode="0.00E+00">
                  <c:v>8.1757600000000007E-3</c:v>
                </c:pt>
                <c:pt idx="54917" formatCode="0.00E+00">
                  <c:v>8.1211900000000004E-3</c:v>
                </c:pt>
                <c:pt idx="54918" formatCode="0.00E+00">
                  <c:v>8.0616899999999998E-3</c:v>
                </c:pt>
                <c:pt idx="54919" formatCode="0.00E+00">
                  <c:v>7.9973900000000001E-3</c:v>
                </c:pt>
                <c:pt idx="54920" formatCode="0.00E+00">
                  <c:v>7.9284200000000003E-3</c:v>
                </c:pt>
                <c:pt idx="54921" formatCode="0.00E+00">
                  <c:v>7.8548899999999998E-3</c:v>
                </c:pt>
                <c:pt idx="54922" formatCode="0.00E+00">
                  <c:v>7.7769500000000004E-3</c:v>
                </c:pt>
                <c:pt idx="54923" formatCode="0.00E+00">
                  <c:v>7.6947099999999996E-3</c:v>
                </c:pt>
                <c:pt idx="54924" formatCode="0.00E+00">
                  <c:v>7.6083100000000001E-3</c:v>
                </c:pt>
                <c:pt idx="54925" formatCode="0.00E+00">
                  <c:v>7.5178900000000002E-3</c:v>
                </c:pt>
                <c:pt idx="54926" formatCode="0.00E+00">
                  <c:v>7.42357E-3</c:v>
                </c:pt>
                <c:pt idx="54927" formatCode="0.00E+00">
                  <c:v>7.3254799999999997E-3</c:v>
                </c:pt>
                <c:pt idx="54928" formatCode="0.00E+00">
                  <c:v>7.22377E-3</c:v>
                </c:pt>
                <c:pt idx="54929" formatCode="0.00E+00">
                  <c:v>7.1185500000000004E-3</c:v>
                </c:pt>
                <c:pt idx="54930" formatCode="0.00E+00">
                  <c:v>7.0099799999999999E-3</c:v>
                </c:pt>
                <c:pt idx="54931" formatCode="0.00E+00">
                  <c:v>6.8981700000000003E-3</c:v>
                </c:pt>
                <c:pt idx="54932" formatCode="0.00E+00">
                  <c:v>6.7832700000000001E-3</c:v>
                </c:pt>
                <c:pt idx="54933" formatCode="0.00E+00">
                  <c:v>6.6654000000000001E-3</c:v>
                </c:pt>
                <c:pt idx="54934" formatCode="0.00E+00">
                  <c:v>6.5446899999999997E-3</c:v>
                </c:pt>
                <c:pt idx="54935" formatCode="0.00E+00">
                  <c:v>6.4212799999999997E-3</c:v>
                </c:pt>
                <c:pt idx="54936" formatCode="0.00E+00">
                  <c:v>6.2953000000000002E-3</c:v>
                </c:pt>
                <c:pt idx="54937" formatCode="0.00E+00">
                  <c:v>6.1668599999999997E-3</c:v>
                </c:pt>
                <c:pt idx="54938" formatCode="0.00E+00">
                  <c:v>6.0361E-3</c:v>
                </c:pt>
                <c:pt idx="54939" formatCode="0.00E+00">
                  <c:v>5.9031500000000002E-3</c:v>
                </c:pt>
                <c:pt idx="54940" formatCode="0.00E+00">
                  <c:v>5.7681099999999999E-3</c:v>
                </c:pt>
                <c:pt idx="54941" formatCode="0.00E+00">
                  <c:v>5.6311299999999998E-3</c:v>
                </c:pt>
                <c:pt idx="54942" formatCode="0.00E+00">
                  <c:v>5.4923000000000003E-3</c:v>
                </c:pt>
                <c:pt idx="54943" formatCode="0.00E+00">
                  <c:v>5.3517599999999997E-3</c:v>
                </c:pt>
                <c:pt idx="54944" formatCode="0.00E+00">
                  <c:v>5.2096099999999999E-3</c:v>
                </c:pt>
                <c:pt idx="54945" formatCode="0.00E+00">
                  <c:v>5.0659700000000004E-3</c:v>
                </c:pt>
                <c:pt idx="54946" formatCode="0.00E+00">
                  <c:v>4.9209500000000003E-3</c:v>
                </c:pt>
                <c:pt idx="54947" formatCode="0.00E+00">
                  <c:v>4.7746400000000001E-3</c:v>
                </c:pt>
                <c:pt idx="54948" formatCode="0.00E+00">
                  <c:v>4.6271699999999999E-3</c:v>
                </c:pt>
                <c:pt idx="54949" formatCode="0.00E+00">
                  <c:v>4.47862E-3</c:v>
                </c:pt>
                <c:pt idx="54950" formatCode="0.00E+00">
                  <c:v>4.3291099999999997E-3</c:v>
                </c:pt>
                <c:pt idx="54951" formatCode="0.00E+00">
                  <c:v>4.1787200000000004E-3</c:v>
                </c:pt>
                <c:pt idx="54952" formatCode="0.00E+00">
                  <c:v>4.0275399999999996E-3</c:v>
                </c:pt>
                <c:pt idx="54953" formatCode="0.00E+00">
                  <c:v>3.8756799999999998E-3</c:v>
                </c:pt>
                <c:pt idx="54954" formatCode="0.00E+00">
                  <c:v>3.7232099999999998E-3</c:v>
                </c:pt>
                <c:pt idx="54955" formatCode="0.00E+00">
                  <c:v>3.5702199999999998E-3</c:v>
                </c:pt>
                <c:pt idx="54956" formatCode="0.00E+00">
                  <c:v>3.4167999999999998E-3</c:v>
                </c:pt>
                <c:pt idx="54957" formatCode="0.00E+00">
                  <c:v>3.2630100000000002E-3</c:v>
                </c:pt>
                <c:pt idx="54958" formatCode="0.00E+00">
                  <c:v>3.1089500000000001E-3</c:v>
                </c:pt>
                <c:pt idx="54959" formatCode="0.00E+00">
                  <c:v>2.95467E-3</c:v>
                </c:pt>
                <c:pt idx="54960" formatCode="0.00E+00">
                  <c:v>2.8002499999999998E-3</c:v>
                </c:pt>
                <c:pt idx="54961" formatCode="0.00E+00">
                  <c:v>2.64576E-3</c:v>
                </c:pt>
                <c:pt idx="54962" formatCode="0.00E+00">
                  <c:v>2.4912599999999999E-3</c:v>
                </c:pt>
                <c:pt idx="54963" formatCode="0.00E+00">
                  <c:v>2.3368099999999999E-3</c:v>
                </c:pt>
                <c:pt idx="54964" formatCode="0.00E+00">
                  <c:v>2.1824700000000002E-3</c:v>
                </c:pt>
                <c:pt idx="54965" formatCode="0.00E+00">
                  <c:v>2.0282899999999999E-3</c:v>
                </c:pt>
                <c:pt idx="54966" formatCode="0.00E+00">
                  <c:v>1.87433E-3</c:v>
                </c:pt>
                <c:pt idx="54967" formatCode="0.00E+00">
                  <c:v>1.7206400000000001E-3</c:v>
                </c:pt>
                <c:pt idx="54968" formatCode="0.00E+00">
                  <c:v>1.5672699999999999E-3</c:v>
                </c:pt>
                <c:pt idx="54969" formatCode="0.00E+00">
                  <c:v>1.4142499999999999E-3</c:v>
                </c:pt>
                <c:pt idx="54970" formatCode="0.00E+00">
                  <c:v>1.2616400000000001E-3</c:v>
                </c:pt>
                <c:pt idx="54971" formatCode="0.00E+00">
                  <c:v>1.10947E-3</c:v>
                </c:pt>
                <c:pt idx="54972" formatCode="0.00E+00">
                  <c:v>9.57788E-4</c:v>
                </c:pt>
                <c:pt idx="54973" formatCode="0.00E+00">
                  <c:v>8.0661700000000003E-4</c:v>
                </c:pt>
                <c:pt idx="54974" formatCode="0.00E+00">
                  <c:v>6.5599699999999996E-4</c:v>
                </c:pt>
                <c:pt idx="54975" formatCode="0.00E+00">
                  <c:v>5.0595800000000004E-4</c:v>
                </c:pt>
                <c:pt idx="54976" formatCode="0.00E+00">
                  <c:v>3.5653099999999999E-4</c:v>
                </c:pt>
                <c:pt idx="54977" formatCode="0.00E+00">
                  <c:v>2.07744E-4</c:v>
                </c:pt>
                <c:pt idx="54978" formatCode="0.00E+00">
                  <c:v>5.96225E-5</c:v>
                </c:pt>
                <c:pt idx="54979" formatCode="0.00E+00">
                  <c:v>-8.7808300000000004E-5</c:v>
                </c:pt>
                <c:pt idx="54980" formatCode="0.00E+00">
                  <c:v>-2.3452499999999999E-4</c:v>
                </c:pt>
                <c:pt idx="54981" formatCode="0.00E+00">
                  <c:v>-3.8050600000000002E-4</c:v>
                </c:pt>
                <c:pt idx="54982" formatCode="0.00E+00">
                  <c:v>-5.2572899999999995E-4</c:v>
                </c:pt>
                <c:pt idx="54983" formatCode="0.00E+00">
                  <c:v>-6.7017599999999997E-4</c:v>
                </c:pt>
                <c:pt idx="54984" formatCode="0.00E+00">
                  <c:v>-8.1382700000000004E-4</c:v>
                </c:pt>
                <c:pt idx="54985" formatCode="0.00E+00">
                  <c:v>-9.5666399999999997E-4</c:v>
                </c:pt>
                <c:pt idx="54986" formatCode="0.00E+00">
                  <c:v>-1.0986699999999999E-3</c:v>
                </c:pt>
                <c:pt idx="54987" formatCode="0.00E+00">
                  <c:v>-1.2398299999999999E-3</c:v>
                </c:pt>
                <c:pt idx="54988" formatCode="0.00E+00">
                  <c:v>-1.3801200000000001E-3</c:v>
                </c:pt>
                <c:pt idx="54989" formatCode="0.00E+00">
                  <c:v>-1.5195300000000001E-3</c:v>
                </c:pt>
                <c:pt idx="54990" formatCode="0.00E+00">
                  <c:v>-1.6580500000000001E-3</c:v>
                </c:pt>
                <c:pt idx="54991" formatCode="0.00E+00">
                  <c:v>-1.79565E-3</c:v>
                </c:pt>
                <c:pt idx="54992" formatCode="0.00E+00">
                  <c:v>-1.93232E-3</c:v>
                </c:pt>
                <c:pt idx="54993" formatCode="0.00E+00">
                  <c:v>-2.0680400000000002E-3</c:v>
                </c:pt>
                <c:pt idx="54994" formatCode="0.00E+00">
                  <c:v>-2.2028099999999999E-3</c:v>
                </c:pt>
                <c:pt idx="54995" formatCode="0.00E+00">
                  <c:v>-2.3365899999999999E-3</c:v>
                </c:pt>
                <c:pt idx="54996" formatCode="0.00E+00">
                  <c:v>-2.4693800000000002E-3</c:v>
                </c:pt>
                <c:pt idx="54997" formatCode="0.00E+00">
                  <c:v>-2.60115E-3</c:v>
                </c:pt>
                <c:pt idx="54998" formatCode="0.00E+00">
                  <c:v>-2.7318799999999999E-3</c:v>
                </c:pt>
                <c:pt idx="54999" formatCode="0.00E+00">
                  <c:v>-2.86156E-3</c:v>
                </c:pt>
                <c:pt idx="55000" formatCode="0.00E+00">
                  <c:v>-2.99016E-3</c:v>
                </c:pt>
                <c:pt idx="55001" formatCode="0.00E+00">
                  <c:v>-3.1176699999999999E-3</c:v>
                </c:pt>
                <c:pt idx="55002" formatCode="0.00E+00">
                  <c:v>-3.2440500000000001E-3</c:v>
                </c:pt>
                <c:pt idx="55003" formatCode="0.00E+00">
                  <c:v>-3.3692800000000001E-3</c:v>
                </c:pt>
                <c:pt idx="55004" formatCode="0.00E+00">
                  <c:v>-3.4933400000000002E-3</c:v>
                </c:pt>
                <c:pt idx="55005" formatCode="0.00E+00">
                  <c:v>-3.6162E-3</c:v>
                </c:pt>
                <c:pt idx="55006" formatCode="0.00E+00">
                  <c:v>-3.7378200000000002E-3</c:v>
                </c:pt>
                <c:pt idx="55007" formatCode="0.00E+00">
                  <c:v>-3.8581900000000001E-3</c:v>
                </c:pt>
                <c:pt idx="55008" formatCode="0.00E+00">
                  <c:v>-3.9772599999999998E-3</c:v>
                </c:pt>
                <c:pt idx="55009" formatCode="0.00E+00">
                  <c:v>-4.0949999999999997E-3</c:v>
                </c:pt>
                <c:pt idx="55010" formatCode="0.00E+00">
                  <c:v>-4.2113699999999999E-3</c:v>
                </c:pt>
                <c:pt idx="55011" formatCode="0.00E+00">
                  <c:v>-4.3263399999999997E-3</c:v>
                </c:pt>
                <c:pt idx="55012" formatCode="0.00E+00">
                  <c:v>-4.4398700000000003E-3</c:v>
                </c:pt>
                <c:pt idx="55013" formatCode="0.00E+00">
                  <c:v>-4.5519100000000002E-3</c:v>
                </c:pt>
                <c:pt idx="55014" formatCode="0.00E+00">
                  <c:v>-4.6624199999999996E-3</c:v>
                </c:pt>
                <c:pt idx="55015" formatCode="0.00E+00">
                  <c:v>-4.7713599999999997E-3</c:v>
                </c:pt>
                <c:pt idx="55016" formatCode="0.00E+00">
                  <c:v>-4.8786799999999998E-3</c:v>
                </c:pt>
                <c:pt idx="55017" formatCode="0.00E+00">
                  <c:v>-4.9843200000000004E-3</c:v>
                </c:pt>
                <c:pt idx="55018" formatCode="0.00E+00">
                  <c:v>-5.08824E-3</c:v>
                </c:pt>
                <c:pt idx="55019" formatCode="0.00E+00">
                  <c:v>-5.1903799999999996E-3</c:v>
                </c:pt>
                <c:pt idx="55020" formatCode="0.00E+00">
                  <c:v>-5.2906799999999999E-3</c:v>
                </c:pt>
                <c:pt idx="55021" formatCode="0.00E+00">
                  <c:v>-5.3891E-3</c:v>
                </c:pt>
                <c:pt idx="55022" formatCode="0.00E+00">
                  <c:v>-5.4855599999999996E-3</c:v>
                </c:pt>
                <c:pt idx="55023" formatCode="0.00E+00">
                  <c:v>-5.5800099999999998E-3</c:v>
                </c:pt>
                <c:pt idx="55024" formatCode="0.00E+00">
                  <c:v>-5.6723800000000003E-3</c:v>
                </c:pt>
                <c:pt idx="55025" formatCode="0.00E+00">
                  <c:v>-5.7626099999999996E-3</c:v>
                </c:pt>
                <c:pt idx="55026" formatCode="0.00E+00">
                  <c:v>-5.8506299999999999E-3</c:v>
                </c:pt>
                <c:pt idx="55027" formatCode="0.00E+00">
                  <c:v>-5.9363799999999998E-3</c:v>
                </c:pt>
                <c:pt idx="55028" formatCode="0.00E+00">
                  <c:v>-6.0197699999999998E-3</c:v>
                </c:pt>
                <c:pt idx="55029" formatCode="0.00E+00">
                  <c:v>-6.1007500000000003E-3</c:v>
                </c:pt>
                <c:pt idx="55030" formatCode="0.00E+00">
                  <c:v>-6.1792399999999999E-3</c:v>
                </c:pt>
                <c:pt idx="55031" formatCode="0.00E+00">
                  <c:v>-6.2551500000000001E-3</c:v>
                </c:pt>
                <c:pt idx="55032" formatCode="0.00E+00">
                  <c:v>-6.3284300000000003E-3</c:v>
                </c:pt>
                <c:pt idx="55033" formatCode="0.00E+00">
                  <c:v>-6.3989800000000003E-3</c:v>
                </c:pt>
                <c:pt idx="55034" formatCode="0.00E+00">
                  <c:v>-6.4667400000000003E-3</c:v>
                </c:pt>
                <c:pt idx="55035" formatCode="0.00E+00">
                  <c:v>-6.5316100000000002E-3</c:v>
                </c:pt>
                <c:pt idx="55036" formatCode="0.00E+00">
                  <c:v>-6.5935300000000002E-3</c:v>
                </c:pt>
                <c:pt idx="55037" formatCode="0.00E+00">
                  <c:v>-6.65242E-3</c:v>
                </c:pt>
                <c:pt idx="55038" formatCode="0.00E+00">
                  <c:v>-6.7081800000000002E-3</c:v>
                </c:pt>
                <c:pt idx="55039" formatCode="0.00E+00">
                  <c:v>-6.7607500000000003E-3</c:v>
                </c:pt>
                <c:pt idx="55040" formatCode="0.00E+00">
                  <c:v>-6.8100299999999999E-3</c:v>
                </c:pt>
                <c:pt idx="55041" formatCode="0.00E+00">
                  <c:v>-6.8559500000000004E-3</c:v>
                </c:pt>
                <c:pt idx="55042" formatCode="0.00E+00">
                  <c:v>-6.8984199999999997E-3</c:v>
                </c:pt>
                <c:pt idx="55043" formatCode="0.00E+00">
                  <c:v>-6.93737E-3</c:v>
                </c:pt>
                <c:pt idx="55044" formatCode="0.00E+00">
                  <c:v>-6.97271E-3</c:v>
                </c:pt>
                <c:pt idx="55045" formatCode="0.00E+00">
                  <c:v>-7.0043600000000003E-3</c:v>
                </c:pt>
                <c:pt idx="55046" formatCode="0.00E+00">
                  <c:v>-7.0322400000000004E-3</c:v>
                </c:pt>
                <c:pt idx="55047" formatCode="0.00E+00">
                  <c:v>-7.0562699999999999E-3</c:v>
                </c:pt>
                <c:pt idx="55048" formatCode="0.00E+00">
                  <c:v>-7.0763700000000002E-3</c:v>
                </c:pt>
                <c:pt idx="55049" formatCode="0.00E+00">
                  <c:v>-7.09247E-3</c:v>
                </c:pt>
                <c:pt idx="55050" formatCode="0.00E+00">
                  <c:v>-7.1044899999999998E-3</c:v>
                </c:pt>
                <c:pt idx="55051" formatCode="0.00E+00">
                  <c:v>-7.1123599999999999E-3</c:v>
                </c:pt>
                <c:pt idx="55052" formatCode="0.00E+00">
                  <c:v>-7.1159999999999999E-3</c:v>
                </c:pt>
                <c:pt idx="55053" formatCode="0.00E+00">
                  <c:v>-7.1153400000000004E-3</c:v>
                </c:pt>
                <c:pt idx="55054" formatCode="0.00E+00">
                  <c:v>-7.1103099999999999E-3</c:v>
                </c:pt>
                <c:pt idx="55055" formatCode="0.00E+00">
                  <c:v>-7.1008599999999996E-3</c:v>
                </c:pt>
                <c:pt idx="55056" formatCode="0.00E+00">
                  <c:v>-7.0869000000000001E-3</c:v>
                </c:pt>
                <c:pt idx="55057" formatCode="0.00E+00">
                  <c:v>-7.0683899999999999E-3</c:v>
                </c:pt>
                <c:pt idx="55058" formatCode="0.00E+00">
                  <c:v>-7.0452600000000002E-3</c:v>
                </c:pt>
                <c:pt idx="55059" formatCode="0.00E+00">
                  <c:v>-7.0174499999999997E-3</c:v>
                </c:pt>
                <c:pt idx="55060" formatCode="0.00E+00">
                  <c:v>-6.9849300000000003E-3</c:v>
                </c:pt>
                <c:pt idx="55061" formatCode="0.00E+00">
                  <c:v>-6.9476199999999998E-3</c:v>
                </c:pt>
                <c:pt idx="55062" formatCode="0.00E+00">
                  <c:v>-6.9055000000000002E-3</c:v>
                </c:pt>
                <c:pt idx="55063" formatCode="0.00E+00">
                  <c:v>-6.85851E-3</c:v>
                </c:pt>
                <c:pt idx="55064" formatCode="0.00E+00">
                  <c:v>-6.8066200000000002E-3</c:v>
                </c:pt>
                <c:pt idx="55065" formatCode="0.00E+00">
                  <c:v>-6.7498000000000002E-3</c:v>
                </c:pt>
                <c:pt idx="55066" formatCode="0.00E+00">
                  <c:v>-6.6880100000000003E-3</c:v>
                </c:pt>
                <c:pt idx="55067" formatCode="0.00E+00">
                  <c:v>-6.6212199999999997E-3</c:v>
                </c:pt>
                <c:pt idx="55068" formatCode="0.00E+00">
                  <c:v>-6.5494200000000002E-3</c:v>
                </c:pt>
                <c:pt idx="55069" formatCode="0.00E+00">
                  <c:v>-6.4725900000000003E-3</c:v>
                </c:pt>
                <c:pt idx="55070" formatCode="0.00E+00">
                  <c:v>-6.39071E-3</c:v>
                </c:pt>
                <c:pt idx="55071" formatCode="0.00E+00">
                  <c:v>-6.3037800000000001E-3</c:v>
                </c:pt>
                <c:pt idx="55072" formatCode="0.00E+00">
                  <c:v>-6.21179E-3</c:v>
                </c:pt>
                <c:pt idx="55073" formatCode="0.00E+00">
                  <c:v>-6.1147500000000004E-3</c:v>
                </c:pt>
                <c:pt idx="55074" formatCode="0.00E+00">
                  <c:v>-6.0126600000000004E-3</c:v>
                </c:pt>
                <c:pt idx="55075" formatCode="0.00E+00">
                  <c:v>-5.90553E-3</c:v>
                </c:pt>
                <c:pt idx="55076" formatCode="0.00E+00">
                  <c:v>-5.7933899999999998E-3</c:v>
                </c:pt>
                <c:pt idx="55077" formatCode="0.00E+00">
                  <c:v>-5.6762599999999998E-3</c:v>
                </c:pt>
                <c:pt idx="55078" formatCode="0.00E+00">
                  <c:v>-5.5541499999999999E-3</c:v>
                </c:pt>
                <c:pt idx="55079" formatCode="0.00E+00">
                  <c:v>-5.4271199999999997E-3</c:v>
                </c:pt>
                <c:pt idx="55080" formatCode="0.00E+00">
                  <c:v>-5.29519E-3</c:v>
                </c:pt>
                <c:pt idx="55081" formatCode="0.00E+00">
                  <c:v>-5.1584200000000004E-3</c:v>
                </c:pt>
                <c:pt idx="55082" formatCode="0.00E+00">
                  <c:v>-5.0168499999999998E-3</c:v>
                </c:pt>
                <c:pt idx="55083" formatCode="0.00E+00">
                  <c:v>-4.8705500000000004E-3</c:v>
                </c:pt>
                <c:pt idx="55084" formatCode="0.00E+00">
                  <c:v>-4.7195700000000002E-3</c:v>
                </c:pt>
                <c:pt idx="55085" formatCode="0.00E+00">
                  <c:v>-4.5639799999999996E-3</c:v>
                </c:pt>
                <c:pt idx="55086" formatCode="0.00E+00">
                  <c:v>-4.4038699999999998E-3</c:v>
                </c:pt>
                <c:pt idx="55087" formatCode="0.00E+00">
                  <c:v>-4.2392999999999997E-3</c:v>
                </c:pt>
                <c:pt idx="55088" formatCode="0.00E+00">
                  <c:v>-4.0703700000000002E-3</c:v>
                </c:pt>
                <c:pt idx="55089" formatCode="0.00E+00">
                  <c:v>-3.8971600000000002E-3</c:v>
                </c:pt>
                <c:pt idx="55090" formatCode="0.00E+00">
                  <c:v>-3.7197900000000002E-3</c:v>
                </c:pt>
                <c:pt idx="55091" formatCode="0.00E+00">
                  <c:v>-3.5383400000000001E-3</c:v>
                </c:pt>
                <c:pt idx="55092" formatCode="0.00E+00">
                  <c:v>-3.3529300000000001E-3</c:v>
                </c:pt>
                <c:pt idx="55093" formatCode="0.00E+00">
                  <c:v>-3.1636799999999999E-3</c:v>
                </c:pt>
                <c:pt idx="55094" formatCode="0.00E+00">
                  <c:v>-2.9707100000000001E-3</c:v>
                </c:pt>
                <c:pt idx="55095" formatCode="0.00E+00">
                  <c:v>-2.77414E-3</c:v>
                </c:pt>
                <c:pt idx="55096" formatCode="0.00E+00">
                  <c:v>-2.5741100000000001E-3</c:v>
                </c:pt>
                <c:pt idx="55097" formatCode="0.00E+00">
                  <c:v>-2.37075E-3</c:v>
                </c:pt>
                <c:pt idx="55098" formatCode="0.00E+00">
                  <c:v>-2.1642100000000002E-3</c:v>
                </c:pt>
                <c:pt idx="55099" formatCode="0.00E+00">
                  <c:v>-1.9546300000000002E-3</c:v>
                </c:pt>
                <c:pt idx="55100" formatCode="0.00E+00">
                  <c:v>-1.7421800000000001E-3</c:v>
                </c:pt>
                <c:pt idx="55101" formatCode="0.00E+00">
                  <c:v>-1.5269999999999999E-3</c:v>
                </c:pt>
                <c:pt idx="55102" formatCode="0.00E+00">
                  <c:v>-1.30926E-3</c:v>
                </c:pt>
                <c:pt idx="55103" formatCode="0.00E+00">
                  <c:v>-1.08913E-3</c:v>
                </c:pt>
                <c:pt idx="55104" formatCode="0.00E+00">
                  <c:v>-8.6678899999999997E-4</c:v>
                </c:pt>
                <c:pt idx="55105" formatCode="0.00E+00">
                  <c:v>-6.4240399999999996E-4</c:v>
                </c:pt>
                <c:pt idx="55106" formatCode="0.00E+00">
                  <c:v>-4.1616E-4</c:v>
                </c:pt>
                <c:pt idx="55107" formatCode="0.00E+00">
                  <c:v>-1.88242E-4</c:v>
                </c:pt>
                <c:pt idx="55108" formatCode="0.00E+00">
                  <c:v>4.11604E-5</c:v>
                </c:pt>
                <c:pt idx="55109" formatCode="0.00E+00">
                  <c:v>2.7185399999999998E-4</c:v>
                </c:pt>
                <c:pt idx="55110" formatCode="0.00E+00">
                  <c:v>5.0364099999999998E-4</c:v>
                </c:pt>
                <c:pt idx="55111" formatCode="0.00E+00">
                  <c:v>7.3632400000000001E-4</c:v>
                </c:pt>
                <c:pt idx="55112" formatCode="0.00E+00">
                  <c:v>9.6969799999999996E-4</c:v>
                </c:pt>
                <c:pt idx="55113" formatCode="0.00E+00">
                  <c:v>1.20356E-3</c:v>
                </c:pt>
                <c:pt idx="55114" formatCode="0.00E+00">
                  <c:v>1.4377000000000001E-3</c:v>
                </c:pt>
                <c:pt idx="55115" formatCode="0.00E+00">
                  <c:v>1.6719E-3</c:v>
                </c:pt>
                <c:pt idx="55116" formatCode="0.00E+00">
                  <c:v>1.9059599999999999E-3</c:v>
                </c:pt>
                <c:pt idx="55117" formatCode="0.00E+00">
                  <c:v>2.1396499999999999E-3</c:v>
                </c:pt>
                <c:pt idx="55118" formatCode="0.00E+00">
                  <c:v>2.3727700000000002E-3</c:v>
                </c:pt>
                <c:pt idx="55119" formatCode="0.00E+00">
                  <c:v>2.60509E-3</c:v>
                </c:pt>
                <c:pt idx="55120" formatCode="0.00E+00">
                  <c:v>2.8364000000000002E-3</c:v>
                </c:pt>
                <c:pt idx="55121" formatCode="0.00E+00">
                  <c:v>3.06647E-3</c:v>
                </c:pt>
                <c:pt idx="55122" formatCode="0.00E+00">
                  <c:v>3.2950800000000001E-3</c:v>
                </c:pt>
                <c:pt idx="55123" formatCode="0.00E+00">
                  <c:v>3.5220199999999998E-3</c:v>
                </c:pt>
                <c:pt idx="55124" formatCode="0.00E+00">
                  <c:v>3.74706E-3</c:v>
                </c:pt>
                <c:pt idx="55125" formatCode="0.00E+00">
                  <c:v>3.9699699999999997E-3</c:v>
                </c:pt>
                <c:pt idx="55126" formatCode="0.00E+00">
                  <c:v>4.1905500000000004E-3</c:v>
                </c:pt>
                <c:pt idx="55127" formatCode="0.00E+00">
                  <c:v>4.4085599999999997E-3</c:v>
                </c:pt>
                <c:pt idx="55128" formatCode="0.00E+00">
                  <c:v>4.6238E-3</c:v>
                </c:pt>
                <c:pt idx="55129" formatCode="0.00E+00">
                  <c:v>4.8360399999999998E-3</c:v>
                </c:pt>
                <c:pt idx="55130" formatCode="0.00E+00">
                  <c:v>5.0450599999999996E-3</c:v>
                </c:pt>
                <c:pt idx="55131" formatCode="0.00E+00">
                  <c:v>5.2506599999999999E-3</c:v>
                </c:pt>
                <c:pt idx="55132" formatCode="0.00E+00">
                  <c:v>5.4526100000000001E-3</c:v>
                </c:pt>
                <c:pt idx="55133" formatCode="0.00E+00">
                  <c:v>5.6507199999999997E-3</c:v>
                </c:pt>
                <c:pt idx="55134" formatCode="0.00E+00">
                  <c:v>5.84477E-3</c:v>
                </c:pt>
                <c:pt idx="55135" formatCode="0.00E+00">
                  <c:v>6.0345499999999996E-3</c:v>
                </c:pt>
                <c:pt idx="55136" formatCode="0.00E+00">
                  <c:v>6.2198799999999997E-3</c:v>
                </c:pt>
                <c:pt idx="55137" formatCode="0.00E+00">
                  <c:v>6.4005399999999997E-3</c:v>
                </c:pt>
                <c:pt idx="55138" formatCode="0.00E+00">
                  <c:v>6.5763499999999999E-3</c:v>
                </c:pt>
                <c:pt idx="55139" formatCode="0.00E+00">
                  <c:v>6.7471199999999997E-3</c:v>
                </c:pt>
                <c:pt idx="55140" formatCode="0.00E+00">
                  <c:v>6.9126600000000002E-3</c:v>
                </c:pt>
                <c:pt idx="55141" formatCode="0.00E+00">
                  <c:v>7.0727799999999999E-3</c:v>
                </c:pt>
                <c:pt idx="55142" formatCode="0.00E+00">
                  <c:v>7.2273299999999997E-3</c:v>
                </c:pt>
                <c:pt idx="55143" formatCode="0.00E+00">
                  <c:v>7.37611E-3</c:v>
                </c:pt>
                <c:pt idx="55144" formatCode="0.00E+00">
                  <c:v>7.5189699999999998E-3</c:v>
                </c:pt>
                <c:pt idx="55145" formatCode="0.00E+00">
                  <c:v>7.6557500000000002E-3</c:v>
                </c:pt>
                <c:pt idx="55146" formatCode="0.00E+00">
                  <c:v>7.7862799999999996E-3</c:v>
                </c:pt>
                <c:pt idx="55147" formatCode="0.00E+00">
                  <c:v>7.9104299999999995E-3</c:v>
                </c:pt>
                <c:pt idx="55148" formatCode="0.00E+00">
                  <c:v>8.0280500000000001E-3</c:v>
                </c:pt>
                <c:pt idx="55149" formatCode="0.00E+00">
                  <c:v>8.1390000000000004E-3</c:v>
                </c:pt>
                <c:pt idx="55150" formatCode="0.00E+00">
                  <c:v>8.2431599999999994E-3</c:v>
                </c:pt>
                <c:pt idx="55151" formatCode="0.00E+00">
                  <c:v>8.3403899999999996E-3</c:v>
                </c:pt>
                <c:pt idx="55152" formatCode="0.00E+00">
                  <c:v>8.43059E-3</c:v>
                </c:pt>
                <c:pt idx="55153" formatCode="0.00E+00">
                  <c:v>8.5136499999999993E-3</c:v>
                </c:pt>
                <c:pt idx="55154" formatCode="0.00E+00">
                  <c:v>8.5894600000000002E-3</c:v>
                </c:pt>
                <c:pt idx="55155" formatCode="0.00E+00">
                  <c:v>8.6579299999999994E-3</c:v>
                </c:pt>
                <c:pt idx="55156" formatCode="0.00E+00">
                  <c:v>8.7189699999999995E-3</c:v>
                </c:pt>
                <c:pt idx="55157" formatCode="0.00E+00">
                  <c:v>8.7725100000000007E-3</c:v>
                </c:pt>
                <c:pt idx="55158" formatCode="0.00E+00">
                  <c:v>8.8184700000000001E-3</c:v>
                </c:pt>
                <c:pt idx="55159" formatCode="0.00E+00">
                  <c:v>8.8567799999999999E-3</c:v>
                </c:pt>
                <c:pt idx="55160" formatCode="0.00E+00">
                  <c:v>8.8874100000000001E-3</c:v>
                </c:pt>
                <c:pt idx="55161" formatCode="0.00E+00">
                  <c:v>8.9102799999999996E-3</c:v>
                </c:pt>
                <c:pt idx="55162" formatCode="0.00E+00">
                  <c:v>8.9253800000000001E-3</c:v>
                </c:pt>
                <c:pt idx="55163" formatCode="0.00E+00">
                  <c:v>8.9326700000000002E-3</c:v>
                </c:pt>
                <c:pt idx="55164" formatCode="0.00E+00">
                  <c:v>8.93212E-3</c:v>
                </c:pt>
                <c:pt idx="55165" formatCode="0.00E+00">
                  <c:v>8.9237199999999996E-3</c:v>
                </c:pt>
                <c:pt idx="55166" formatCode="0.00E+00">
                  <c:v>8.9074700000000007E-3</c:v>
                </c:pt>
                <c:pt idx="55167" formatCode="0.00E+00">
                  <c:v>8.8833699999999998E-3</c:v>
                </c:pt>
                <c:pt idx="55168" formatCode="0.00E+00">
                  <c:v>8.8514300000000004E-3</c:v>
                </c:pt>
                <c:pt idx="55169" formatCode="0.00E+00">
                  <c:v>8.8116800000000006E-3</c:v>
                </c:pt>
                <c:pt idx="55170" formatCode="0.00E+00">
                  <c:v>8.7641300000000002E-3</c:v>
                </c:pt>
                <c:pt idx="55171" formatCode="0.00E+00">
                  <c:v>8.7088400000000007E-3</c:v>
                </c:pt>
                <c:pt idx="55172" formatCode="0.00E+00">
                  <c:v>8.6458400000000001E-3</c:v>
                </c:pt>
                <c:pt idx="55173" formatCode="0.00E+00">
                  <c:v>8.57518E-3</c:v>
                </c:pt>
                <c:pt idx="55174" formatCode="0.00E+00">
                  <c:v>8.4969399999999997E-3</c:v>
                </c:pt>
                <c:pt idx="55175" formatCode="0.00E+00">
                  <c:v>8.4111900000000007E-3</c:v>
                </c:pt>
                <c:pt idx="55176" formatCode="0.00E+00">
                  <c:v>8.3179900000000008E-3</c:v>
                </c:pt>
                <c:pt idx="55177" formatCode="0.00E+00">
                  <c:v>8.2174399999999995E-3</c:v>
                </c:pt>
                <c:pt idx="55178" formatCode="0.00E+00">
                  <c:v>8.1096399999999996E-3</c:v>
                </c:pt>
                <c:pt idx="55179" formatCode="0.00E+00">
                  <c:v>7.9946900000000005E-3</c:v>
                </c:pt>
                <c:pt idx="55180" formatCode="0.00E+00">
                  <c:v>7.8726899999999999E-3</c:v>
                </c:pt>
                <c:pt idx="55181" formatCode="0.00E+00">
                  <c:v>7.7437799999999996E-3</c:v>
                </c:pt>
                <c:pt idx="55182" formatCode="0.00E+00">
                  <c:v>7.6080699999999998E-3</c:v>
                </c:pt>
                <c:pt idx="55183" formatCode="0.00E+00">
                  <c:v>7.4656999999999996E-3</c:v>
                </c:pt>
                <c:pt idx="55184" formatCode="0.00E+00">
                  <c:v>7.31681E-3</c:v>
                </c:pt>
                <c:pt idx="55185" formatCode="0.00E+00">
                  <c:v>7.16155E-3</c:v>
                </c:pt>
                <c:pt idx="55186" formatCode="0.00E+00">
                  <c:v>7.0000699999999997E-3</c:v>
                </c:pt>
                <c:pt idx="55187" formatCode="0.00E+00">
                  <c:v>6.8325399999999998E-3</c:v>
                </c:pt>
                <c:pt idx="55188" formatCode="0.00E+00">
                  <c:v>6.6591300000000001E-3</c:v>
                </c:pt>
                <c:pt idx="55189" formatCode="0.00E+00">
                  <c:v>6.4799999999999996E-3</c:v>
                </c:pt>
                <c:pt idx="55190" formatCode="0.00E+00">
                  <c:v>6.2953499999999999E-3</c:v>
                </c:pt>
                <c:pt idx="55191" formatCode="0.00E+00">
                  <c:v>6.1053599999999998E-3</c:v>
                </c:pt>
                <c:pt idx="55192" formatCode="0.00E+00">
                  <c:v>5.9102199999999999E-3</c:v>
                </c:pt>
                <c:pt idx="55193" formatCode="0.00E+00">
                  <c:v>5.7101299999999999E-3</c:v>
                </c:pt>
                <c:pt idx="55194" formatCode="0.00E+00">
                  <c:v>5.5052900000000004E-3</c:v>
                </c:pt>
                <c:pt idx="55195" formatCode="0.00E+00">
                  <c:v>5.29592E-3</c:v>
                </c:pt>
                <c:pt idx="55196" formatCode="0.00E+00">
                  <c:v>5.0822200000000001E-3</c:v>
                </c:pt>
                <c:pt idx="55197" formatCode="0.00E+00">
                  <c:v>4.8644099999999996E-3</c:v>
                </c:pt>
                <c:pt idx="55198" formatCode="0.00E+00">
                  <c:v>4.6427100000000004E-3</c:v>
                </c:pt>
                <c:pt idx="55199" formatCode="0.00E+00">
                  <c:v>4.4173499999999996E-3</c:v>
                </c:pt>
                <c:pt idx="55200" formatCode="0.00E+00">
                  <c:v>4.18857E-3</c:v>
                </c:pt>
                <c:pt idx="55201" formatCode="0.00E+00">
                  <c:v>3.9565800000000003E-3</c:v>
                </c:pt>
                <c:pt idx="55202" formatCode="0.00E+00">
                  <c:v>3.7216300000000001E-3</c:v>
                </c:pt>
                <c:pt idx="55203" formatCode="0.00E+00">
                  <c:v>3.48395E-3</c:v>
                </c:pt>
                <c:pt idx="55204" formatCode="0.00E+00">
                  <c:v>3.2437899999999999E-3</c:v>
                </c:pt>
                <c:pt idx="55205" formatCode="0.00E+00">
                  <c:v>3.0013800000000001E-3</c:v>
                </c:pt>
                <c:pt idx="55206" formatCode="0.00E+00">
                  <c:v>2.75698E-3</c:v>
                </c:pt>
                <c:pt idx="55207" formatCode="0.00E+00">
                  <c:v>2.51082E-3</c:v>
                </c:pt>
                <c:pt idx="55208" formatCode="0.00E+00">
                  <c:v>2.2631600000000002E-3</c:v>
                </c:pt>
                <c:pt idx="55209" formatCode="0.00E+00">
                  <c:v>2.01424E-3</c:v>
                </c:pt>
                <c:pt idx="55210" formatCode="0.00E+00">
                  <c:v>1.76432E-3</c:v>
                </c:pt>
                <c:pt idx="55211" formatCode="0.00E+00">
                  <c:v>1.5136399999999999E-3</c:v>
                </c:pt>
                <c:pt idx="55212" formatCode="0.00E+00">
                  <c:v>1.26245E-3</c:v>
                </c:pt>
                <c:pt idx="55213" formatCode="0.00E+00">
                  <c:v>1.01099E-3</c:v>
                </c:pt>
                <c:pt idx="55214" formatCode="0.00E+00">
                  <c:v>7.5952799999999998E-4</c:v>
                </c:pt>
                <c:pt idx="55215" formatCode="0.00E+00">
                  <c:v>5.0829800000000002E-4</c:v>
                </c:pt>
                <c:pt idx="55216" formatCode="0.00E+00">
                  <c:v>2.5754899999999998E-4</c:v>
                </c:pt>
                <c:pt idx="55217" formatCode="0.00E+00">
                  <c:v>7.5267399999999997E-6</c:v>
                </c:pt>
                <c:pt idx="55218" formatCode="0.00E+00">
                  <c:v>-2.4152700000000001E-4</c:v>
                </c:pt>
                <c:pt idx="55219" formatCode="0.00E+00">
                  <c:v>-4.8937199999999996E-4</c:v>
                </c:pt>
                <c:pt idx="55220" formatCode="0.00E+00">
                  <c:v>-7.3576800000000003E-4</c:v>
                </c:pt>
                <c:pt idx="55221" formatCode="0.00E+00">
                  <c:v>-9.8048100000000006E-4</c:v>
                </c:pt>
                <c:pt idx="55222" formatCode="0.00E+00">
                  <c:v>-1.22328E-3</c:v>
                </c:pt>
                <c:pt idx="55223" formatCode="0.00E+00">
                  <c:v>-1.46393E-3</c:v>
                </c:pt>
                <c:pt idx="55224" formatCode="0.00E+00">
                  <c:v>-1.70221E-3</c:v>
                </c:pt>
                <c:pt idx="55225" formatCode="0.00E+00">
                  <c:v>-1.9378900000000001E-3</c:v>
                </c:pt>
                <c:pt idx="55226" formatCode="0.00E+00">
                  <c:v>-2.1707599999999999E-3</c:v>
                </c:pt>
                <c:pt idx="55227" formatCode="0.00E+00">
                  <c:v>-2.4006100000000001E-3</c:v>
                </c:pt>
                <c:pt idx="55228" formatCode="0.00E+00">
                  <c:v>-2.62722E-3</c:v>
                </c:pt>
                <c:pt idx="55229" formatCode="0.00E+00">
                  <c:v>-2.85038E-3</c:v>
                </c:pt>
                <c:pt idx="55230" formatCode="0.00E+00">
                  <c:v>-3.0699099999999999E-3</c:v>
                </c:pt>
                <c:pt idx="55231" formatCode="0.00E+00">
                  <c:v>-3.2856000000000001E-3</c:v>
                </c:pt>
                <c:pt idx="55232" formatCode="0.00E+00">
                  <c:v>-3.4972599999999999E-3</c:v>
                </c:pt>
                <c:pt idx="55233" formatCode="0.00E+00">
                  <c:v>-3.7047099999999999E-3</c:v>
                </c:pt>
                <c:pt idx="55234" formatCode="0.00E+00">
                  <c:v>-3.9077799999999996E-3</c:v>
                </c:pt>
                <c:pt idx="55235" formatCode="0.00E+00">
                  <c:v>-4.1062900000000003E-3</c:v>
                </c:pt>
                <c:pt idx="55236" formatCode="0.00E+00">
                  <c:v>-4.3000699999999996E-3</c:v>
                </c:pt>
                <c:pt idx="55237" formatCode="0.00E+00">
                  <c:v>-4.4889600000000002E-3</c:v>
                </c:pt>
                <c:pt idx="55238" formatCode="0.00E+00">
                  <c:v>-4.6728200000000003E-3</c:v>
                </c:pt>
                <c:pt idx="55239" formatCode="0.00E+00">
                  <c:v>-4.8514999999999999E-3</c:v>
                </c:pt>
                <c:pt idx="55240" formatCode="0.00E+00">
                  <c:v>-5.02485E-3</c:v>
                </c:pt>
                <c:pt idx="55241" formatCode="0.00E+00">
                  <c:v>-5.1927400000000004E-3</c:v>
                </c:pt>
                <c:pt idx="55242" formatCode="0.00E+00">
                  <c:v>-5.3550500000000001E-3</c:v>
                </c:pt>
                <c:pt idx="55243" formatCode="0.00E+00">
                  <c:v>-5.5116599999999998E-3</c:v>
                </c:pt>
                <c:pt idx="55244" formatCode="0.00E+00">
                  <c:v>-5.6624500000000003E-3</c:v>
                </c:pt>
                <c:pt idx="55245" formatCode="0.00E+00">
                  <c:v>-5.8073300000000003E-3</c:v>
                </c:pt>
                <c:pt idx="55246" formatCode="0.00E+00">
                  <c:v>-5.9461899999999996E-3</c:v>
                </c:pt>
                <c:pt idx="55247" formatCode="0.00E+00">
                  <c:v>-6.0789499999999996E-3</c:v>
                </c:pt>
                <c:pt idx="55248" formatCode="0.00E+00">
                  <c:v>-6.20552E-3</c:v>
                </c:pt>
                <c:pt idx="55249" formatCode="0.00E+00">
                  <c:v>-6.3258400000000001E-3</c:v>
                </c:pt>
                <c:pt idx="55250" formatCode="0.00E+00">
                  <c:v>-6.4398199999999997E-3</c:v>
                </c:pt>
                <c:pt idx="55251" formatCode="0.00E+00">
                  <c:v>-6.54742E-3</c:v>
                </c:pt>
                <c:pt idx="55252" formatCode="0.00E+00">
                  <c:v>-6.6485900000000002E-3</c:v>
                </c:pt>
                <c:pt idx="55253" formatCode="0.00E+00">
                  <c:v>-6.74327E-3</c:v>
                </c:pt>
                <c:pt idx="55254" formatCode="0.00E+00">
                  <c:v>-6.8314300000000003E-3</c:v>
                </c:pt>
                <c:pt idx="55255" formatCode="0.00E+00">
                  <c:v>-6.9130499999999996E-3</c:v>
                </c:pt>
                <c:pt idx="55256" formatCode="0.00E+00">
                  <c:v>-6.9880999999999997E-3</c:v>
                </c:pt>
                <c:pt idx="55257" formatCode="0.00E+00">
                  <c:v>-7.0565699999999999E-3</c:v>
                </c:pt>
                <c:pt idx="55258" formatCode="0.00E+00">
                  <c:v>-7.1184500000000001E-3</c:v>
                </c:pt>
                <c:pt idx="55259" formatCode="0.00E+00">
                  <c:v>-7.1737399999999996E-3</c:v>
                </c:pt>
                <c:pt idx="55260" formatCode="0.00E+00">
                  <c:v>-7.2224500000000001E-3</c:v>
                </c:pt>
                <c:pt idx="55261" formatCode="0.00E+00">
                  <c:v>-7.2646100000000003E-3</c:v>
                </c:pt>
                <c:pt idx="55262" formatCode="0.00E+00">
                  <c:v>-7.3002199999999996E-3</c:v>
                </c:pt>
                <c:pt idx="55263" formatCode="0.00E+00">
                  <c:v>-7.3293200000000003E-3</c:v>
                </c:pt>
                <c:pt idx="55264" formatCode="0.00E+00">
                  <c:v>-7.3519500000000003E-3</c:v>
                </c:pt>
                <c:pt idx="55265" formatCode="0.00E+00">
                  <c:v>-7.3681500000000004E-3</c:v>
                </c:pt>
                <c:pt idx="55266" formatCode="0.00E+00">
                  <c:v>-7.3779700000000002E-3</c:v>
                </c:pt>
                <c:pt idx="55267" formatCode="0.00E+00">
                  <c:v>-7.3814700000000002E-3</c:v>
                </c:pt>
                <c:pt idx="55268" formatCode="0.00E+00">
                  <c:v>-7.3787100000000001E-3</c:v>
                </c:pt>
                <c:pt idx="55269" formatCode="0.00E+00">
                  <c:v>-7.3697600000000004E-3</c:v>
                </c:pt>
                <c:pt idx="55270" formatCode="0.00E+00">
                  <c:v>-7.3546999999999996E-3</c:v>
                </c:pt>
                <c:pt idx="55271" formatCode="0.00E+00">
                  <c:v>-7.3336E-3</c:v>
                </c:pt>
                <c:pt idx="55272" formatCode="0.00E+00">
                  <c:v>-7.3065600000000001E-3</c:v>
                </c:pt>
                <c:pt idx="55273" formatCode="0.00E+00">
                  <c:v>-7.2736700000000003E-3</c:v>
                </c:pt>
                <c:pt idx="55274" formatCode="0.00E+00">
                  <c:v>-7.2350299999999999E-3</c:v>
                </c:pt>
                <c:pt idx="55275" formatCode="0.00E+00">
                  <c:v>-7.1907300000000002E-3</c:v>
                </c:pt>
                <c:pt idx="55276" formatCode="0.00E+00">
                  <c:v>-7.1409000000000004E-3</c:v>
                </c:pt>
                <c:pt idx="55277" formatCode="0.00E+00">
                  <c:v>-7.0856399999999998E-3</c:v>
                </c:pt>
                <c:pt idx="55278" formatCode="0.00E+00">
                  <c:v>-7.0250699999999996E-3</c:v>
                </c:pt>
                <c:pt idx="55279" formatCode="0.00E+00">
                  <c:v>-6.9593099999999998E-3</c:v>
                </c:pt>
                <c:pt idx="55280" formatCode="0.00E+00">
                  <c:v>-6.8884999999999997E-3</c:v>
                </c:pt>
                <c:pt idx="55281" formatCode="0.00E+00">
                  <c:v>-6.8127500000000002E-3</c:v>
                </c:pt>
                <c:pt idx="55282" formatCode="0.00E+00">
                  <c:v>-6.7322099999999998E-3</c:v>
                </c:pt>
                <c:pt idx="55283" formatCode="0.00E+00">
                  <c:v>-6.6470100000000001E-3</c:v>
                </c:pt>
                <c:pt idx="55284" formatCode="0.00E+00">
                  <c:v>-6.5573000000000003E-3</c:v>
                </c:pt>
                <c:pt idx="55285" formatCode="0.00E+00">
                  <c:v>-6.4632099999999996E-3</c:v>
                </c:pt>
                <c:pt idx="55286" formatCode="0.00E+00">
                  <c:v>-6.3648999999999997E-3</c:v>
                </c:pt>
                <c:pt idx="55287" formatCode="0.00E+00">
                  <c:v>-6.2625099999999998E-3</c:v>
                </c:pt>
                <c:pt idx="55288" formatCode="0.00E+00">
                  <c:v>-6.1561999999999997E-3</c:v>
                </c:pt>
                <c:pt idx="55289" formatCode="0.00E+00">
                  <c:v>-6.0461200000000003E-3</c:v>
                </c:pt>
                <c:pt idx="55290" formatCode="0.00E+00">
                  <c:v>-5.9324299999999998E-3</c:v>
                </c:pt>
                <c:pt idx="55291" formatCode="0.00E+00">
                  <c:v>-5.8152799999999999E-3</c:v>
                </c:pt>
                <c:pt idx="55292" formatCode="0.00E+00">
                  <c:v>-5.6948299999999997E-3</c:v>
                </c:pt>
                <c:pt idx="55293" formatCode="0.00E+00">
                  <c:v>-5.5712399999999999E-3</c:v>
                </c:pt>
                <c:pt idx="55294" formatCode="0.00E+00">
                  <c:v>-5.4446800000000004E-3</c:v>
                </c:pt>
                <c:pt idx="55295" formatCode="0.00E+00">
                  <c:v>-5.3153000000000002E-3</c:v>
                </c:pt>
                <c:pt idx="55296" formatCode="0.00E+00">
                  <c:v>-5.1832600000000003E-3</c:v>
                </c:pt>
                <c:pt idx="55297" formatCode="0.00E+00">
                  <c:v>-5.0487400000000003E-3</c:v>
                </c:pt>
                <c:pt idx="55298" formatCode="0.00E+00">
                  <c:v>-4.9118900000000004E-3</c:v>
                </c:pt>
                <c:pt idx="55299" formatCode="0.00E+00">
                  <c:v>-4.7728700000000002E-3</c:v>
                </c:pt>
                <c:pt idx="55300" formatCode="0.00E+00">
                  <c:v>-4.6318399999999999E-3</c:v>
                </c:pt>
                <c:pt idx="55301" formatCode="0.00E+00">
                  <c:v>-4.4889700000000001E-3</c:v>
                </c:pt>
                <c:pt idx="55302" formatCode="0.00E+00">
                  <c:v>-4.3444099999999999E-3</c:v>
                </c:pt>
                <c:pt idx="55303" formatCode="0.00E+00">
                  <c:v>-4.1983300000000001E-3</c:v>
                </c:pt>
                <c:pt idx="55304" formatCode="0.00E+00">
                  <c:v>-4.0508799999999998E-3</c:v>
                </c:pt>
                <c:pt idx="55305" formatCode="0.00E+00">
                  <c:v>-3.9022200000000001E-3</c:v>
                </c:pt>
                <c:pt idx="55306" formatCode="0.00E+00">
                  <c:v>-3.7525000000000002E-3</c:v>
                </c:pt>
                <c:pt idx="55307" formatCode="0.00E+00">
                  <c:v>-3.6018700000000001E-3</c:v>
                </c:pt>
                <c:pt idx="55308" formatCode="0.00E+00">
                  <c:v>-3.4504900000000001E-3</c:v>
                </c:pt>
                <c:pt idx="55309" formatCode="0.00E+00">
                  <c:v>-3.2985000000000002E-3</c:v>
                </c:pt>
                <c:pt idx="55310" formatCode="0.00E+00">
                  <c:v>-3.1460500000000001E-3</c:v>
                </c:pt>
                <c:pt idx="55311" formatCode="0.00E+00">
                  <c:v>-2.9932800000000001E-3</c:v>
                </c:pt>
                <c:pt idx="55312" formatCode="0.00E+00">
                  <c:v>-2.8403299999999999E-3</c:v>
                </c:pt>
                <c:pt idx="55313" formatCode="0.00E+00">
                  <c:v>-2.6873399999999999E-3</c:v>
                </c:pt>
                <c:pt idx="55314" formatCode="0.00E+00">
                  <c:v>-2.5344500000000002E-3</c:v>
                </c:pt>
                <c:pt idx="55315" formatCode="0.00E+00">
                  <c:v>-2.38178E-3</c:v>
                </c:pt>
                <c:pt idx="55316" formatCode="0.00E+00">
                  <c:v>-2.2294699999999999E-3</c:v>
                </c:pt>
                <c:pt idx="55317" formatCode="0.00E+00">
                  <c:v>-2.07763E-3</c:v>
                </c:pt>
                <c:pt idx="55318" formatCode="0.00E+00">
                  <c:v>-1.9264E-3</c:v>
                </c:pt>
                <c:pt idx="55319" formatCode="0.00E+00">
                  <c:v>-1.7758800000000001E-3</c:v>
                </c:pt>
                <c:pt idx="55320" formatCode="0.00E+00">
                  <c:v>-1.62619E-3</c:v>
                </c:pt>
                <c:pt idx="55321" formatCode="0.00E+00">
                  <c:v>-1.47744E-3</c:v>
                </c:pt>
                <c:pt idx="55322" formatCode="0.00E+00">
                  <c:v>-1.32974E-3</c:v>
                </c:pt>
                <c:pt idx="55323" formatCode="0.00E+00">
                  <c:v>-1.18318E-3</c:v>
                </c:pt>
                <c:pt idx="55324" formatCode="0.00E+00">
                  <c:v>-1.0378799999999999E-3</c:v>
                </c:pt>
                <c:pt idx="55325" formatCode="0.00E+00">
                  <c:v>-8.9391099999999995E-4</c:v>
                </c:pt>
                <c:pt idx="55326" formatCode="0.00E+00">
                  <c:v>-7.51376E-4</c:v>
                </c:pt>
                <c:pt idx="55327" formatCode="0.00E+00">
                  <c:v>-6.1035600000000005E-4</c:v>
                </c:pt>
                <c:pt idx="55328" formatCode="0.00E+00">
                  <c:v>-4.70934E-4</c:v>
                </c:pt>
                <c:pt idx="55329" formatCode="0.00E+00">
                  <c:v>-3.3318600000000002E-4</c:v>
                </c:pt>
                <c:pt idx="55330" formatCode="0.00E+00">
                  <c:v>-1.9718599999999999E-4</c:v>
                </c:pt>
                <c:pt idx="55331" formatCode="0.00E+00">
                  <c:v>-6.3000899999999995E-5</c:v>
                </c:pt>
                <c:pt idx="55332" formatCode="0.00E+00">
                  <c:v>6.9303700000000005E-5</c:v>
                </c:pt>
                <c:pt idx="55333" formatCode="0.00E+00">
                  <c:v>1.9966800000000001E-4</c:v>
                </c:pt>
                <c:pt idx="55334" formatCode="0.00E+00">
                  <c:v>3.2803599999999997E-4</c:v>
                </c:pt>
                <c:pt idx="55335" formatCode="0.00E+00">
                  <c:v>4.5435700000000001E-4</c:v>
                </c:pt>
                <c:pt idx="55336" formatCode="0.00E+00">
                  <c:v>5.7858300000000003E-4</c:v>
                </c:pt>
                <c:pt idx="55337" formatCode="0.00E+00">
                  <c:v>7.0067100000000004E-4</c:v>
                </c:pt>
                <c:pt idx="55338" formatCode="0.00E+00">
                  <c:v>8.2058100000000002E-4</c:v>
                </c:pt>
                <c:pt idx="55339" formatCode="0.00E+00">
                  <c:v>9.3828E-4</c:v>
                </c:pt>
                <c:pt idx="55340" formatCode="0.00E+00">
                  <c:v>1.0537299999999999E-3</c:v>
                </c:pt>
                <c:pt idx="55341" formatCode="0.00E+00">
                  <c:v>1.1669199999999999E-3</c:v>
                </c:pt>
                <c:pt idx="55342" formatCode="0.00E+00">
                  <c:v>1.2778100000000001E-3</c:v>
                </c:pt>
                <c:pt idx="55343" formatCode="0.00E+00">
                  <c:v>1.3863899999999999E-3</c:v>
                </c:pt>
                <c:pt idx="55344" formatCode="0.00E+00">
                  <c:v>1.49263E-3</c:v>
                </c:pt>
                <c:pt idx="55345" formatCode="0.00E+00">
                  <c:v>1.59654E-3</c:v>
                </c:pt>
                <c:pt idx="55346" formatCode="0.00E+00">
                  <c:v>1.6980999999999999E-3</c:v>
                </c:pt>
                <c:pt idx="55347" formatCode="0.00E+00">
                  <c:v>1.7972999999999999E-3</c:v>
                </c:pt>
                <c:pt idx="55348" formatCode="0.00E+00">
                  <c:v>1.89415E-3</c:v>
                </c:pt>
                <c:pt idx="55349" formatCode="0.00E+00">
                  <c:v>1.9886299999999999E-3</c:v>
                </c:pt>
                <c:pt idx="55350" formatCode="0.00E+00">
                  <c:v>2.08077E-3</c:v>
                </c:pt>
                <c:pt idx="55351" formatCode="0.00E+00">
                  <c:v>2.1705700000000001E-3</c:v>
                </c:pt>
                <c:pt idx="55352" formatCode="0.00E+00">
                  <c:v>2.2580199999999999E-3</c:v>
                </c:pt>
                <c:pt idx="55353" formatCode="0.00E+00">
                  <c:v>2.3431599999999999E-3</c:v>
                </c:pt>
                <c:pt idx="55354" formatCode="0.00E+00">
                  <c:v>2.4259899999999998E-3</c:v>
                </c:pt>
                <c:pt idx="55355" formatCode="0.00E+00">
                  <c:v>2.5065299999999999E-3</c:v>
                </c:pt>
                <c:pt idx="55356" formatCode="0.00E+00">
                  <c:v>2.5848099999999999E-3</c:v>
                </c:pt>
                <c:pt idx="55357" formatCode="0.00E+00">
                  <c:v>2.6608399999999998E-3</c:v>
                </c:pt>
                <c:pt idx="55358" formatCode="0.00E+00">
                  <c:v>2.73464E-3</c:v>
                </c:pt>
                <c:pt idx="55359" formatCode="0.00E+00">
                  <c:v>2.8062500000000002E-3</c:v>
                </c:pt>
                <c:pt idx="55360" formatCode="0.00E+00">
                  <c:v>2.8756900000000002E-3</c:v>
                </c:pt>
                <c:pt idx="55361" formatCode="0.00E+00">
                  <c:v>2.9429999999999999E-3</c:v>
                </c:pt>
                <c:pt idx="55362" formatCode="0.00E+00">
                  <c:v>3.00819E-3</c:v>
                </c:pt>
                <c:pt idx="55363" formatCode="0.00E+00">
                  <c:v>3.0713099999999998E-3</c:v>
                </c:pt>
                <c:pt idx="55364" formatCode="0.00E+00">
                  <c:v>3.1323900000000001E-3</c:v>
                </c:pt>
                <c:pt idx="55365" formatCode="0.00E+00">
                  <c:v>3.1914500000000002E-3</c:v>
                </c:pt>
                <c:pt idx="55366" formatCode="0.00E+00">
                  <c:v>3.2485499999999998E-3</c:v>
                </c:pt>
                <c:pt idx="55367" formatCode="0.00E+00">
                  <c:v>3.3037100000000001E-3</c:v>
                </c:pt>
                <c:pt idx="55368" formatCode="0.00E+00">
                  <c:v>3.35696E-3</c:v>
                </c:pt>
                <c:pt idx="55369" formatCode="0.00E+00">
                  <c:v>3.4083500000000001E-3</c:v>
                </c:pt>
                <c:pt idx="55370" formatCode="0.00E+00">
                  <c:v>3.4579099999999998E-3</c:v>
                </c:pt>
                <c:pt idx="55371" formatCode="0.00E+00">
                  <c:v>3.5056800000000002E-3</c:v>
                </c:pt>
                <c:pt idx="55372" formatCode="0.00E+00">
                  <c:v>3.5517000000000001E-3</c:v>
                </c:pt>
                <c:pt idx="55373" formatCode="0.00E+00">
                  <c:v>3.5959999999999998E-3</c:v>
                </c:pt>
                <c:pt idx="55374" formatCode="0.00E+00">
                  <c:v>3.63862E-3</c:v>
                </c:pt>
                <c:pt idx="55375" formatCode="0.00E+00">
                  <c:v>3.6795999999999999E-3</c:v>
                </c:pt>
                <c:pt idx="55376" formatCode="0.00E+00">
                  <c:v>3.7189599999999999E-3</c:v>
                </c:pt>
                <c:pt idx="55377" formatCode="0.00E+00">
                  <c:v>3.7567500000000001E-3</c:v>
                </c:pt>
                <c:pt idx="55378" formatCode="0.00E+00">
                  <c:v>3.7930099999999999E-3</c:v>
                </c:pt>
                <c:pt idx="55379" formatCode="0.00E+00">
                  <c:v>3.82775E-3</c:v>
                </c:pt>
                <c:pt idx="55380" formatCode="0.00E+00">
                  <c:v>3.8610200000000002E-3</c:v>
                </c:pt>
                <c:pt idx="55381" formatCode="0.00E+00">
                  <c:v>3.8928399999999998E-3</c:v>
                </c:pt>
                <c:pt idx="55382" formatCode="0.00E+00">
                  <c:v>3.9232599999999996E-3</c:v>
                </c:pt>
                <c:pt idx="55383" formatCode="0.00E+00">
                  <c:v>3.9522799999999999E-3</c:v>
                </c:pt>
                <c:pt idx="55384" formatCode="0.00E+00">
                  <c:v>3.9799500000000003E-3</c:v>
                </c:pt>
                <c:pt idx="55385" formatCode="0.00E+00">
                  <c:v>4.0062800000000001E-3</c:v>
                </c:pt>
                <c:pt idx="55386" formatCode="0.00E+00">
                  <c:v>4.0312999999999998E-3</c:v>
                </c:pt>
                <c:pt idx="55387" formatCode="0.00E+00">
                  <c:v>4.0550400000000002E-3</c:v>
                </c:pt>
                <c:pt idx="55388" formatCode="0.00E+00">
                  <c:v>4.0775100000000003E-3</c:v>
                </c:pt>
                <c:pt idx="55389" formatCode="0.00E+00">
                  <c:v>4.0987300000000001E-3</c:v>
                </c:pt>
                <c:pt idx="55390" formatCode="0.00E+00">
                  <c:v>4.1187200000000002E-3</c:v>
                </c:pt>
                <c:pt idx="55391" formatCode="0.00E+00">
                  <c:v>4.1374799999999998E-3</c:v>
                </c:pt>
                <c:pt idx="55392" formatCode="0.00E+00">
                  <c:v>4.1550500000000004E-3</c:v>
                </c:pt>
                <c:pt idx="55393" formatCode="0.00E+00">
                  <c:v>4.1714400000000002E-3</c:v>
                </c:pt>
                <c:pt idx="55394" formatCode="0.00E+00">
                  <c:v>4.18666E-3</c:v>
                </c:pt>
                <c:pt idx="55395" formatCode="0.00E+00">
                  <c:v>4.20068E-3</c:v>
                </c:pt>
                <c:pt idx="55396" formatCode="0.00E+00">
                  <c:v>4.2134900000000003E-3</c:v>
                </c:pt>
                <c:pt idx="55397" formatCode="0.00E+00">
                  <c:v>4.22508E-3</c:v>
                </c:pt>
                <c:pt idx="55398" formatCode="0.00E+00">
                  <c:v>4.2355500000000003E-3</c:v>
                </c:pt>
                <c:pt idx="55399" formatCode="0.00E+00">
                  <c:v>4.2450500000000002E-3</c:v>
                </c:pt>
                <c:pt idx="55400" formatCode="0.00E+00">
                  <c:v>4.2537699999999996E-3</c:v>
                </c:pt>
                <c:pt idx="55401" formatCode="0.00E+00">
                  <c:v>4.2617999999999996E-3</c:v>
                </c:pt>
                <c:pt idx="55402" formatCode="0.00E+00">
                  <c:v>4.2690899999999997E-3</c:v>
                </c:pt>
                <c:pt idx="55403" formatCode="0.00E+00">
                  <c:v>4.2754500000000001E-3</c:v>
                </c:pt>
                <c:pt idx="55404" formatCode="0.00E+00">
                  <c:v>4.2807100000000001E-3</c:v>
                </c:pt>
                <c:pt idx="55405" formatCode="0.00E+00">
                  <c:v>4.2846799999999999E-3</c:v>
                </c:pt>
                <c:pt idx="55406" formatCode="0.00E+00">
                  <c:v>4.2872300000000004E-3</c:v>
                </c:pt>
                <c:pt idx="55407" formatCode="0.00E+00">
                  <c:v>4.2882399999999996E-3</c:v>
                </c:pt>
                <c:pt idx="55408" formatCode="0.00E+00">
                  <c:v>4.28758E-3</c:v>
                </c:pt>
                <c:pt idx="55409" formatCode="0.00E+00">
                  <c:v>4.2851499999999997E-3</c:v>
                </c:pt>
                <c:pt idx="55410" formatCode="0.00E+00">
                  <c:v>4.28087E-3</c:v>
                </c:pt>
                <c:pt idx="55411" formatCode="0.00E+00">
                  <c:v>4.2746599999999996E-3</c:v>
                </c:pt>
                <c:pt idx="55412" formatCode="0.00E+00">
                  <c:v>4.2663800000000002E-3</c:v>
                </c:pt>
                <c:pt idx="55413" formatCode="0.00E+00">
                  <c:v>4.2559299999999998E-3</c:v>
                </c:pt>
                <c:pt idx="55414" formatCode="0.00E+00">
                  <c:v>4.2432900000000003E-3</c:v>
                </c:pt>
                <c:pt idx="55415" formatCode="0.00E+00">
                  <c:v>4.2284499999999999E-3</c:v>
                </c:pt>
                <c:pt idx="55416" formatCode="0.00E+00">
                  <c:v>4.2113100000000002E-3</c:v>
                </c:pt>
                <c:pt idx="55417" formatCode="0.00E+00">
                  <c:v>4.19177E-3</c:v>
                </c:pt>
                <c:pt idx="55418" formatCode="0.00E+00">
                  <c:v>4.1698000000000004E-3</c:v>
                </c:pt>
                <c:pt idx="55419" formatCode="0.00E+00">
                  <c:v>4.1453599999999998E-3</c:v>
                </c:pt>
                <c:pt idx="55420" formatCode="0.00E+00">
                  <c:v>4.1183699999999997E-3</c:v>
                </c:pt>
                <c:pt idx="55421" formatCode="0.00E+00">
                  <c:v>4.0888299999999999E-3</c:v>
                </c:pt>
                <c:pt idx="55422" formatCode="0.00E+00">
                  <c:v>4.0569500000000001E-3</c:v>
                </c:pt>
                <c:pt idx="55423" formatCode="0.00E+00">
                  <c:v>4.0228599999999996E-3</c:v>
                </c:pt>
                <c:pt idx="55424" formatCode="0.00E+00">
                  <c:v>3.9864399999999999E-3</c:v>
                </c:pt>
                <c:pt idx="55425" formatCode="0.00E+00">
                  <c:v>3.9475700000000001E-3</c:v>
                </c:pt>
                <c:pt idx="55426" formatCode="0.00E+00">
                  <c:v>3.9062599999999999E-3</c:v>
                </c:pt>
                <c:pt idx="55427" formatCode="0.00E+00">
                  <c:v>3.8624800000000002E-3</c:v>
                </c:pt>
                <c:pt idx="55428" formatCode="0.00E+00">
                  <c:v>3.81629E-3</c:v>
                </c:pt>
                <c:pt idx="55429" formatCode="0.00E+00">
                  <c:v>3.7678899999999999E-3</c:v>
                </c:pt>
                <c:pt idx="55430" formatCode="0.00E+00">
                  <c:v>3.7174600000000001E-3</c:v>
                </c:pt>
                <c:pt idx="55431" formatCode="0.00E+00">
                  <c:v>3.6649899999999999E-3</c:v>
                </c:pt>
                <c:pt idx="55432" formatCode="0.00E+00">
                  <c:v>3.61036E-3</c:v>
                </c:pt>
                <c:pt idx="55433" formatCode="0.00E+00">
                  <c:v>3.5534199999999998E-3</c:v>
                </c:pt>
                <c:pt idx="55434" formatCode="0.00E+00">
                  <c:v>3.4942200000000001E-3</c:v>
                </c:pt>
                <c:pt idx="55435" formatCode="0.00E+00">
                  <c:v>3.4328200000000001E-3</c:v>
                </c:pt>
                <c:pt idx="55436" formatCode="0.00E+00">
                  <c:v>3.3691300000000001E-3</c:v>
                </c:pt>
                <c:pt idx="55437" formatCode="0.00E+00">
                  <c:v>3.3031100000000002E-3</c:v>
                </c:pt>
                <c:pt idx="55438" formatCode="0.00E+00">
                  <c:v>3.2347000000000001E-3</c:v>
                </c:pt>
                <c:pt idx="55439" formatCode="0.00E+00">
                  <c:v>3.1638399999999998E-3</c:v>
                </c:pt>
                <c:pt idx="55440" formatCode="0.00E+00">
                  <c:v>3.09049E-3</c:v>
                </c:pt>
                <c:pt idx="55441" formatCode="0.00E+00">
                  <c:v>3.0145599999999999E-3</c:v>
                </c:pt>
                <c:pt idx="55442" formatCode="0.00E+00">
                  <c:v>2.9357900000000002E-3</c:v>
                </c:pt>
                <c:pt idx="55443" formatCode="0.00E+00">
                  <c:v>2.8540599999999998E-3</c:v>
                </c:pt>
                <c:pt idx="55444" formatCode="0.00E+00">
                  <c:v>2.7695799999999998E-3</c:v>
                </c:pt>
                <c:pt idx="55445" formatCode="0.00E+00">
                  <c:v>2.68236E-3</c:v>
                </c:pt>
                <c:pt idx="55446" formatCode="0.00E+00">
                  <c:v>2.5916699999999999E-3</c:v>
                </c:pt>
                <c:pt idx="55447" formatCode="0.00E+00">
                  <c:v>2.4962600000000001E-3</c:v>
                </c:pt>
                <c:pt idx="55448" formatCode="0.00E+00">
                  <c:v>2.39537E-3</c:v>
                </c:pt>
                <c:pt idx="55449" formatCode="0.00E+00">
                  <c:v>2.2895099999999998E-3</c:v>
                </c:pt>
                <c:pt idx="55450" formatCode="0.00E+00">
                  <c:v>2.1795999999999999E-3</c:v>
                </c:pt>
                <c:pt idx="55451" formatCode="0.00E+00">
                  <c:v>2.06602E-3</c:v>
                </c:pt>
                <c:pt idx="55452" formatCode="0.00E+00">
                  <c:v>1.9486499999999999E-3</c:v>
                </c:pt>
                <c:pt idx="55453" formatCode="0.00E+00">
                  <c:v>1.8273499999999999E-3</c:v>
                </c:pt>
                <c:pt idx="55454" formatCode="0.00E+00">
                  <c:v>1.70218E-3</c:v>
                </c:pt>
                <c:pt idx="55455" formatCode="0.00E+00">
                  <c:v>1.5731300000000001E-3</c:v>
                </c:pt>
                <c:pt idx="55456" formatCode="0.00E+00">
                  <c:v>1.4400400000000001E-3</c:v>
                </c:pt>
                <c:pt idx="55457" formatCode="0.00E+00">
                  <c:v>1.30273E-3</c:v>
                </c:pt>
                <c:pt idx="55458" formatCode="0.00E+00">
                  <c:v>1.1611E-3</c:v>
                </c:pt>
                <c:pt idx="55459" formatCode="0.00E+00">
                  <c:v>1.0148900000000001E-3</c:v>
                </c:pt>
                <c:pt idx="55460" formatCode="0.00E+00">
                  <c:v>8.6368299999999996E-4</c:v>
                </c:pt>
                <c:pt idx="55461" formatCode="0.00E+00">
                  <c:v>7.0690499999999997E-4</c:v>
                </c:pt>
                <c:pt idx="55462" formatCode="0.00E+00">
                  <c:v>5.4395699999999997E-4</c:v>
                </c:pt>
                <c:pt idx="55463" formatCode="0.00E+00">
                  <c:v>3.7430800000000001E-4</c:v>
                </c:pt>
                <c:pt idx="55464" formatCode="0.00E+00">
                  <c:v>1.97469E-4</c:v>
                </c:pt>
                <c:pt idx="55465" formatCode="0.00E+00">
                  <c:v>1.2867199999999999E-5</c:v>
                </c:pt>
                <c:pt idx="55466" formatCode="0.00E+00">
                  <c:v>-1.80075E-4</c:v>
                </c:pt>
                <c:pt idx="55467" formatCode="0.00E+00">
                  <c:v>-3.8171800000000002E-4</c:v>
                </c:pt>
                <c:pt idx="55468" formatCode="0.00E+00">
                  <c:v>-5.9202300000000001E-4</c:v>
                </c:pt>
                <c:pt idx="55469" formatCode="0.00E+00">
                  <c:v>-8.1064099999999997E-4</c:v>
                </c:pt>
                <c:pt idx="55470" formatCode="0.00E+00">
                  <c:v>-1.0374900000000001E-3</c:v>
                </c:pt>
                <c:pt idx="55471" formatCode="0.00E+00">
                  <c:v>-1.27333E-3</c:v>
                </c:pt>
                <c:pt idx="55472" formatCode="0.00E+00">
                  <c:v>-1.5194E-3</c:v>
                </c:pt>
                <c:pt idx="55473" formatCode="0.00E+00">
                  <c:v>-1.7768199999999999E-3</c:v>
                </c:pt>
                <c:pt idx="55474" formatCode="0.00E+00">
                  <c:v>-2.04631E-3</c:v>
                </c:pt>
                <c:pt idx="55475" formatCode="0.00E+00">
                  <c:v>-2.32832E-3</c:v>
                </c:pt>
                <c:pt idx="55476" formatCode="0.00E+00">
                  <c:v>-2.6230099999999998E-3</c:v>
                </c:pt>
                <c:pt idx="55477" formatCode="0.00E+00">
                  <c:v>-2.92998E-3</c:v>
                </c:pt>
                <c:pt idx="55478" formatCode="0.00E+00">
                  <c:v>-3.2483299999999998E-3</c:v>
                </c:pt>
                <c:pt idx="55479" formatCode="0.00E+00">
                  <c:v>-3.5772899999999999E-3</c:v>
                </c:pt>
                <c:pt idx="55480" formatCode="0.00E+00">
                  <c:v>-3.9170400000000001E-3</c:v>
                </c:pt>
                <c:pt idx="55481" formatCode="0.00E+00">
                  <c:v>-4.2685400000000004E-3</c:v>
                </c:pt>
                <c:pt idx="55482" formatCode="0.00E+00">
                  <c:v>-4.6322200000000003E-3</c:v>
                </c:pt>
                <c:pt idx="55483" formatCode="0.00E+00">
                  <c:v>-5.0076699999999997E-3</c:v>
                </c:pt>
                <c:pt idx="55484" formatCode="0.00E+00">
                  <c:v>-5.39449E-3</c:v>
                </c:pt>
                <c:pt idx="55485" formatCode="0.00E+00">
                  <c:v>-5.7927300000000003E-3</c:v>
                </c:pt>
                <c:pt idx="55486" formatCode="0.00E+00">
                  <c:v>-6.2023299999999998E-3</c:v>
                </c:pt>
                <c:pt idx="55487" formatCode="0.00E+00">
                  <c:v>-6.6225499999999996E-3</c:v>
                </c:pt>
                <c:pt idx="55488" formatCode="0.00E+00">
                  <c:v>-7.0522400000000004E-3</c:v>
                </c:pt>
                <c:pt idx="55489" formatCode="0.00E+00">
                  <c:v>-7.49075E-3</c:v>
                </c:pt>
                <c:pt idx="55490" formatCode="0.00E+00">
                  <c:v>-7.9382800000000007E-3</c:v>
                </c:pt>
                <c:pt idx="55491" formatCode="0.00E+00">
                  <c:v>-8.3953599999999993E-3</c:v>
                </c:pt>
                <c:pt idx="55492" formatCode="0.00E+00">
                  <c:v>-8.8622300000000005E-3</c:v>
                </c:pt>
                <c:pt idx="55493" formatCode="0.00E+00">
                  <c:v>-9.3387999999999995E-3</c:v>
                </c:pt>
                <c:pt idx="55494" formatCode="0.00E+00">
                  <c:v>-9.8249600000000006E-3</c:v>
                </c:pt>
                <c:pt idx="55495">
                  <c:v>-1.0321E-2</c:v>
                </c:pt>
                <c:pt idx="55496">
                  <c:v>-1.08278E-2</c:v>
                </c:pt>
                <c:pt idx="55497">
                  <c:v>-1.1346E-2</c:v>
                </c:pt>
                <c:pt idx="55498">
                  <c:v>-1.18756E-2</c:v>
                </c:pt>
                <c:pt idx="55499">
                  <c:v>-1.2416399999999999E-2</c:v>
                </c:pt>
                <c:pt idx="55500">
                  <c:v>-1.2967899999999999E-2</c:v>
                </c:pt>
                <c:pt idx="55501">
                  <c:v>-1.353E-2</c:v>
                </c:pt>
                <c:pt idx="55502">
                  <c:v>-1.41029E-2</c:v>
                </c:pt>
                <c:pt idx="55503">
                  <c:v>-1.4686899999999999E-2</c:v>
                </c:pt>
                <c:pt idx="55504">
                  <c:v>-1.52818E-2</c:v>
                </c:pt>
                <c:pt idx="55505">
                  <c:v>-1.5887200000000001E-2</c:v>
                </c:pt>
                <c:pt idx="55506">
                  <c:v>-1.6503400000000001E-2</c:v>
                </c:pt>
                <c:pt idx="55507">
                  <c:v>-1.7130900000000001E-2</c:v>
                </c:pt>
                <c:pt idx="55508">
                  <c:v>-1.7770299999999999E-2</c:v>
                </c:pt>
                <c:pt idx="55509">
                  <c:v>-1.84222E-2</c:v>
                </c:pt>
                <c:pt idx="55510">
                  <c:v>-1.9087400000000001E-2</c:v>
                </c:pt>
                <c:pt idx="55511">
                  <c:v>-1.9765899999999999E-2</c:v>
                </c:pt>
                <c:pt idx="55512">
                  <c:v>-2.0457199999999998E-2</c:v>
                </c:pt>
                <c:pt idx="55513">
                  <c:v>-2.11603E-2</c:v>
                </c:pt>
                <c:pt idx="55514">
                  <c:v>-2.1875200000000001E-2</c:v>
                </c:pt>
                <c:pt idx="55515">
                  <c:v>-2.26021E-2</c:v>
                </c:pt>
                <c:pt idx="55516">
                  <c:v>-2.3340099999999999E-2</c:v>
                </c:pt>
                <c:pt idx="55517">
                  <c:v>-2.4087799999999999E-2</c:v>
                </c:pt>
                <c:pt idx="55518">
                  <c:v>-2.4843799999999999E-2</c:v>
                </c:pt>
                <c:pt idx="55519">
                  <c:v>-2.5607700000000001E-2</c:v>
                </c:pt>
                <c:pt idx="55520">
                  <c:v>-2.6379300000000001E-2</c:v>
                </c:pt>
                <c:pt idx="55521">
                  <c:v>-2.7158399999999999E-2</c:v>
                </c:pt>
                <c:pt idx="55522">
                  <c:v>-2.7944E-2</c:v>
                </c:pt>
                <c:pt idx="55523">
                  <c:v>-2.8735400000000001E-2</c:v>
                </c:pt>
                <c:pt idx="55524">
                  <c:v>-2.9532099999999999E-2</c:v>
                </c:pt>
                <c:pt idx="55525">
                  <c:v>-3.0333499999999999E-2</c:v>
                </c:pt>
                <c:pt idx="55526">
                  <c:v>-3.1138300000000001E-2</c:v>
                </c:pt>
                <c:pt idx="55527">
                  <c:v>-3.1944899999999998E-2</c:v>
                </c:pt>
                <c:pt idx="55528">
                  <c:v>-3.2752200000000002E-2</c:v>
                </c:pt>
                <c:pt idx="55529">
                  <c:v>-3.3559600000000002E-2</c:v>
                </c:pt>
                <c:pt idx="55530">
                  <c:v>-3.4366099999999997E-2</c:v>
                </c:pt>
                <c:pt idx="55531">
                  <c:v>-3.5169199999999998E-2</c:v>
                </c:pt>
                <c:pt idx="55532">
                  <c:v>-3.5966600000000001E-2</c:v>
                </c:pt>
                <c:pt idx="55533">
                  <c:v>-3.6757999999999999E-2</c:v>
                </c:pt>
                <c:pt idx="55534">
                  <c:v>-3.7544800000000003E-2</c:v>
                </c:pt>
                <c:pt idx="55535">
                  <c:v>-3.83282E-2</c:v>
                </c:pt>
                <c:pt idx="55536">
                  <c:v>-3.9106700000000001E-2</c:v>
                </c:pt>
                <c:pt idx="55537">
                  <c:v>-3.9876799999999997E-2</c:v>
                </c:pt>
                <c:pt idx="55538">
                  <c:v>-4.0636600000000002E-2</c:v>
                </c:pt>
                <c:pt idx="55539">
                  <c:v>-4.13858E-2</c:v>
                </c:pt>
                <c:pt idx="55540">
                  <c:v>-4.2124000000000002E-2</c:v>
                </c:pt>
                <c:pt idx="55541">
                  <c:v>-4.28498E-2</c:v>
                </c:pt>
                <c:pt idx="55542">
                  <c:v>-4.3561299999999997E-2</c:v>
                </c:pt>
                <c:pt idx="55543">
                  <c:v>-4.4257100000000001E-2</c:v>
                </c:pt>
                <c:pt idx="55544">
                  <c:v>-4.4936299999999998E-2</c:v>
                </c:pt>
                <c:pt idx="55545">
                  <c:v>-4.5596900000000003E-2</c:v>
                </c:pt>
                <c:pt idx="55546">
                  <c:v>-4.6237300000000002E-2</c:v>
                </c:pt>
                <c:pt idx="55547">
                  <c:v>-4.6857700000000002E-2</c:v>
                </c:pt>
                <c:pt idx="55548">
                  <c:v>-4.7459500000000002E-2</c:v>
                </c:pt>
                <c:pt idx="55549">
                  <c:v>-4.8042700000000001E-2</c:v>
                </c:pt>
                <c:pt idx="55550">
                  <c:v>-4.8605500000000003E-2</c:v>
                </c:pt>
                <c:pt idx="55551">
                  <c:v>-4.9146099999999998E-2</c:v>
                </c:pt>
                <c:pt idx="55552">
                  <c:v>-4.9663699999999998E-2</c:v>
                </c:pt>
                <c:pt idx="55553">
                  <c:v>-5.0158399999999999E-2</c:v>
                </c:pt>
                <c:pt idx="55554">
                  <c:v>-5.0629899999999999E-2</c:v>
                </c:pt>
                <c:pt idx="55555">
                  <c:v>-5.10778E-2</c:v>
                </c:pt>
                <c:pt idx="55556">
                  <c:v>-5.15001E-2</c:v>
                </c:pt>
                <c:pt idx="55557">
                  <c:v>-5.1894900000000001E-2</c:v>
                </c:pt>
                <c:pt idx="55558">
                  <c:v>-5.2261799999999997E-2</c:v>
                </c:pt>
                <c:pt idx="55559">
                  <c:v>-5.2602599999999999E-2</c:v>
                </c:pt>
                <c:pt idx="55560">
                  <c:v>-5.2919000000000001E-2</c:v>
                </c:pt>
                <c:pt idx="55561">
                  <c:v>-5.3211300000000003E-2</c:v>
                </c:pt>
                <c:pt idx="55562">
                  <c:v>-5.3478699999999997E-2</c:v>
                </c:pt>
                <c:pt idx="55563">
                  <c:v>-5.3721100000000001E-2</c:v>
                </c:pt>
                <c:pt idx="55564">
                  <c:v>-5.3937899999999997E-2</c:v>
                </c:pt>
                <c:pt idx="55565">
                  <c:v>-5.41279E-2</c:v>
                </c:pt>
                <c:pt idx="55566">
                  <c:v>-5.4288999999999997E-2</c:v>
                </c:pt>
                <c:pt idx="55567">
                  <c:v>-5.4420799999999998E-2</c:v>
                </c:pt>
                <c:pt idx="55568">
                  <c:v>-5.4525200000000003E-2</c:v>
                </c:pt>
                <c:pt idx="55569">
                  <c:v>-5.4604399999999997E-2</c:v>
                </c:pt>
                <c:pt idx="55570">
                  <c:v>-5.4658499999999999E-2</c:v>
                </c:pt>
                <c:pt idx="55571">
                  <c:v>-5.4686699999999998E-2</c:v>
                </c:pt>
                <c:pt idx="55572">
                  <c:v>-5.4689000000000002E-2</c:v>
                </c:pt>
                <c:pt idx="55573">
                  <c:v>-5.4666699999999999E-2</c:v>
                </c:pt>
                <c:pt idx="55574">
                  <c:v>-5.46197E-2</c:v>
                </c:pt>
                <c:pt idx="55575">
                  <c:v>-5.4546699999999997E-2</c:v>
                </c:pt>
                <c:pt idx="55576">
                  <c:v>-5.4447299999999997E-2</c:v>
                </c:pt>
                <c:pt idx="55577">
                  <c:v>-5.43236E-2</c:v>
                </c:pt>
                <c:pt idx="55578">
                  <c:v>-5.4178700000000003E-2</c:v>
                </c:pt>
                <c:pt idx="55579">
                  <c:v>-5.4014600000000003E-2</c:v>
                </c:pt>
                <c:pt idx="55580">
                  <c:v>-5.38316E-2</c:v>
                </c:pt>
                <c:pt idx="55581">
                  <c:v>-5.36301E-2</c:v>
                </c:pt>
                <c:pt idx="55582">
                  <c:v>-5.3410899999999997E-2</c:v>
                </c:pt>
                <c:pt idx="55583">
                  <c:v>-5.3177099999999998E-2</c:v>
                </c:pt>
                <c:pt idx="55584">
                  <c:v>-5.2932600000000003E-2</c:v>
                </c:pt>
                <c:pt idx="55585">
                  <c:v>-5.26791E-2</c:v>
                </c:pt>
                <c:pt idx="55586">
                  <c:v>-5.2415799999999999E-2</c:v>
                </c:pt>
                <c:pt idx="55587">
                  <c:v>-5.2142000000000001E-2</c:v>
                </c:pt>
                <c:pt idx="55588">
                  <c:v>-5.1859500000000003E-2</c:v>
                </c:pt>
                <c:pt idx="55589">
                  <c:v>-5.1571100000000002E-2</c:v>
                </c:pt>
                <c:pt idx="55590">
                  <c:v>-5.12798E-2</c:v>
                </c:pt>
                <c:pt idx="55591">
                  <c:v>-5.0987400000000002E-2</c:v>
                </c:pt>
                <c:pt idx="55592">
                  <c:v>-5.06951E-2</c:v>
                </c:pt>
                <c:pt idx="55593">
                  <c:v>-5.0404200000000003E-2</c:v>
                </c:pt>
                <c:pt idx="55594">
                  <c:v>-5.0115800000000002E-2</c:v>
                </c:pt>
                <c:pt idx="55595">
                  <c:v>-4.9830399999999997E-2</c:v>
                </c:pt>
                <c:pt idx="55596">
                  <c:v>-4.9549999999999997E-2</c:v>
                </c:pt>
                <c:pt idx="55597">
                  <c:v>-4.9279200000000002E-2</c:v>
                </c:pt>
                <c:pt idx="55598">
                  <c:v>-4.9021799999999997E-2</c:v>
                </c:pt>
                <c:pt idx="55599">
                  <c:v>-4.8778200000000001E-2</c:v>
                </c:pt>
                <c:pt idx="55600">
                  <c:v>-4.8548800000000003E-2</c:v>
                </c:pt>
                <c:pt idx="55601">
                  <c:v>-4.8335700000000002E-2</c:v>
                </c:pt>
                <c:pt idx="55602">
                  <c:v>-4.8141499999999997E-2</c:v>
                </c:pt>
                <c:pt idx="55603">
                  <c:v>-4.79669E-2</c:v>
                </c:pt>
                <c:pt idx="55604">
                  <c:v>-4.7810800000000001E-2</c:v>
                </c:pt>
                <c:pt idx="55605">
                  <c:v>-4.7672600000000002E-2</c:v>
                </c:pt>
                <c:pt idx="55606">
                  <c:v>-4.7553600000000001E-2</c:v>
                </c:pt>
                <c:pt idx="55607">
                  <c:v>-4.7455999999999998E-2</c:v>
                </c:pt>
                <c:pt idx="55608">
                  <c:v>-4.7382199999999999E-2</c:v>
                </c:pt>
                <c:pt idx="55609">
                  <c:v>-4.7335099999999998E-2</c:v>
                </c:pt>
                <c:pt idx="55610">
                  <c:v>-4.7317499999999998E-2</c:v>
                </c:pt>
                <c:pt idx="55611">
                  <c:v>-4.7332100000000002E-2</c:v>
                </c:pt>
                <c:pt idx="55612">
                  <c:v>-4.7380899999999997E-2</c:v>
                </c:pt>
                <c:pt idx="55613">
                  <c:v>-4.7464100000000002E-2</c:v>
                </c:pt>
                <c:pt idx="55614">
                  <c:v>-4.7580600000000001E-2</c:v>
                </c:pt>
                <c:pt idx="55615">
                  <c:v>-4.7729899999999999E-2</c:v>
                </c:pt>
                <c:pt idx="55616">
                  <c:v>-4.79131E-2</c:v>
                </c:pt>
                <c:pt idx="55617">
                  <c:v>-4.8130800000000001E-2</c:v>
                </c:pt>
                <c:pt idx="55618">
                  <c:v>-4.8381E-2</c:v>
                </c:pt>
                <c:pt idx="55619">
                  <c:v>-4.8661500000000003E-2</c:v>
                </c:pt>
                <c:pt idx="55620">
                  <c:v>-4.89729E-2</c:v>
                </c:pt>
                <c:pt idx="55621">
                  <c:v>-4.9319000000000002E-2</c:v>
                </c:pt>
                <c:pt idx="55622">
                  <c:v>-4.9704499999999999E-2</c:v>
                </c:pt>
                <c:pt idx="55623">
                  <c:v>-5.01319E-2</c:v>
                </c:pt>
                <c:pt idx="55624">
                  <c:v>-5.0600800000000001E-2</c:v>
                </c:pt>
                <c:pt idx="55625">
                  <c:v>-5.1110999999999997E-2</c:v>
                </c:pt>
                <c:pt idx="55626">
                  <c:v>-5.1663899999999999E-2</c:v>
                </c:pt>
                <c:pt idx="55627">
                  <c:v>-5.2260800000000003E-2</c:v>
                </c:pt>
                <c:pt idx="55628">
                  <c:v>-5.29016E-2</c:v>
                </c:pt>
                <c:pt idx="55629">
                  <c:v>-5.3586099999999998E-2</c:v>
                </c:pt>
                <c:pt idx="55630">
                  <c:v>-5.4314399999999999E-2</c:v>
                </c:pt>
                <c:pt idx="55631">
                  <c:v>-5.5087700000000003E-2</c:v>
                </c:pt>
                <c:pt idx="55632">
                  <c:v>-5.5905999999999997E-2</c:v>
                </c:pt>
                <c:pt idx="55633">
                  <c:v>-5.67673E-2</c:v>
                </c:pt>
                <c:pt idx="55634">
                  <c:v>-5.7671100000000003E-2</c:v>
                </c:pt>
                <c:pt idx="55635">
                  <c:v>-5.8620899999999997E-2</c:v>
                </c:pt>
                <c:pt idx="55636">
                  <c:v>-5.9620199999999998E-2</c:v>
                </c:pt>
                <c:pt idx="55637">
                  <c:v>-6.0668100000000003E-2</c:v>
                </c:pt>
                <c:pt idx="55638">
                  <c:v>-6.1761999999999997E-2</c:v>
                </c:pt>
                <c:pt idx="55639">
                  <c:v>-6.2899899999999995E-2</c:v>
                </c:pt>
                <c:pt idx="55640">
                  <c:v>-6.4081600000000002E-2</c:v>
                </c:pt>
                <c:pt idx="55641">
                  <c:v>-6.5308400000000003E-2</c:v>
                </c:pt>
                <c:pt idx="55642">
                  <c:v>-6.6580500000000001E-2</c:v>
                </c:pt>
                <c:pt idx="55643">
                  <c:v>-6.7895800000000006E-2</c:v>
                </c:pt>
                <c:pt idx="55644">
                  <c:v>-6.9250099999999995E-2</c:v>
                </c:pt>
                <c:pt idx="55645">
                  <c:v>-7.0640599999999998E-2</c:v>
                </c:pt>
                <c:pt idx="55646">
                  <c:v>-7.20668E-2</c:v>
                </c:pt>
                <c:pt idx="55647">
                  <c:v>-7.3527999999999996E-2</c:v>
                </c:pt>
                <c:pt idx="55648">
                  <c:v>-7.5020799999999999E-2</c:v>
                </c:pt>
                <c:pt idx="55649">
                  <c:v>-7.6541899999999996E-2</c:v>
                </c:pt>
                <c:pt idx="55650">
                  <c:v>-7.8089900000000004E-2</c:v>
                </c:pt>
                <c:pt idx="55651">
                  <c:v>-7.9665100000000003E-2</c:v>
                </c:pt>
                <c:pt idx="55652">
                  <c:v>-8.1266699999999997E-2</c:v>
                </c:pt>
                <c:pt idx="55653">
                  <c:v>-8.2892400000000005E-2</c:v>
                </c:pt>
                <c:pt idx="55654">
                  <c:v>-8.4539199999999995E-2</c:v>
                </c:pt>
                <c:pt idx="55655">
                  <c:v>-8.6206400000000002E-2</c:v>
                </c:pt>
                <c:pt idx="55656">
                  <c:v>-8.7895299999999996E-2</c:v>
                </c:pt>
                <c:pt idx="55657">
                  <c:v>-8.96063E-2</c:v>
                </c:pt>
                <c:pt idx="55658">
                  <c:v>-9.1337100000000004E-2</c:v>
                </c:pt>
                <c:pt idx="55659">
                  <c:v>-9.3085500000000002E-2</c:v>
                </c:pt>
                <c:pt idx="55660">
                  <c:v>-9.4849199999999995E-2</c:v>
                </c:pt>
                <c:pt idx="55661">
                  <c:v>-9.6625900000000001E-2</c:v>
                </c:pt>
                <c:pt idx="55662">
                  <c:v>-9.8413600000000004E-2</c:v>
                </c:pt>
                <c:pt idx="55663">
                  <c:v>-0.100212</c:v>
                </c:pt>
                <c:pt idx="55664">
                  <c:v>-0.102021</c:v>
                </c:pt>
                <c:pt idx="55665">
                  <c:v>-0.103841</c:v>
                </c:pt>
                <c:pt idx="55666">
                  <c:v>-0.105669</c:v>
                </c:pt>
                <c:pt idx="55667">
                  <c:v>-0.107501</c:v>
                </c:pt>
                <c:pt idx="55668">
                  <c:v>-0.109331</c:v>
                </c:pt>
                <c:pt idx="55669">
                  <c:v>-0.111154</c:v>
                </c:pt>
                <c:pt idx="55670">
                  <c:v>-0.112968</c:v>
                </c:pt>
                <c:pt idx="55671">
                  <c:v>-0.114772</c:v>
                </c:pt>
                <c:pt idx="55672">
                  <c:v>-0.116565</c:v>
                </c:pt>
                <c:pt idx="55673">
                  <c:v>-0.118343</c:v>
                </c:pt>
                <c:pt idx="55674">
                  <c:v>-0.120101</c:v>
                </c:pt>
                <c:pt idx="55675">
                  <c:v>-0.121839</c:v>
                </c:pt>
                <c:pt idx="55676">
                  <c:v>-0.123554</c:v>
                </c:pt>
                <c:pt idx="55677">
                  <c:v>-0.125248</c:v>
                </c:pt>
                <c:pt idx="55678">
                  <c:v>-0.126917</c:v>
                </c:pt>
                <c:pt idx="55679">
                  <c:v>-0.12855900000000001</c:v>
                </c:pt>
                <c:pt idx="55680">
                  <c:v>-0.13017200000000001</c:v>
                </c:pt>
                <c:pt idx="55681">
                  <c:v>-0.13175600000000001</c:v>
                </c:pt>
                <c:pt idx="55682">
                  <c:v>-0.13330400000000001</c:v>
                </c:pt>
                <c:pt idx="55683">
                  <c:v>-0.13481499999999999</c:v>
                </c:pt>
                <c:pt idx="55684">
                  <c:v>-0.136293</c:v>
                </c:pt>
                <c:pt idx="55685">
                  <c:v>-0.137742</c:v>
                </c:pt>
                <c:pt idx="55686">
                  <c:v>-0.13916500000000001</c:v>
                </c:pt>
                <c:pt idx="55687">
                  <c:v>-0.14055999999999999</c:v>
                </c:pt>
                <c:pt idx="55688">
                  <c:v>-0.141929</c:v>
                </c:pt>
                <c:pt idx="55689">
                  <c:v>-0.14327500000000001</c:v>
                </c:pt>
                <c:pt idx="55690">
                  <c:v>-0.144596</c:v>
                </c:pt>
                <c:pt idx="55691">
                  <c:v>-0.14589099999999999</c:v>
                </c:pt>
                <c:pt idx="55692">
                  <c:v>-0.14715800000000001</c:v>
                </c:pt>
                <c:pt idx="55693">
                  <c:v>-0.148394</c:v>
                </c:pt>
                <c:pt idx="55694">
                  <c:v>-0.14959900000000001</c:v>
                </c:pt>
                <c:pt idx="55695">
                  <c:v>-0.15077499999999999</c:v>
                </c:pt>
                <c:pt idx="55696">
                  <c:v>-0.151923</c:v>
                </c:pt>
                <c:pt idx="55697">
                  <c:v>-0.15304899999999999</c:v>
                </c:pt>
                <c:pt idx="55698">
                  <c:v>-0.15415499999999999</c:v>
                </c:pt>
                <c:pt idx="55699">
                  <c:v>-0.15524399999999999</c:v>
                </c:pt>
                <c:pt idx="55700">
                  <c:v>-0.15631400000000001</c:v>
                </c:pt>
                <c:pt idx="55701">
                  <c:v>-0.157365</c:v>
                </c:pt>
                <c:pt idx="55702">
                  <c:v>-0.15839400000000001</c:v>
                </c:pt>
                <c:pt idx="55703">
                  <c:v>-0.15939999999999999</c:v>
                </c:pt>
                <c:pt idx="55704">
                  <c:v>-0.160386</c:v>
                </c:pt>
                <c:pt idx="55705">
                  <c:v>-0.161352</c:v>
                </c:pt>
                <c:pt idx="55706">
                  <c:v>-0.162297</c:v>
                </c:pt>
                <c:pt idx="55707">
                  <c:v>-0.16322200000000001</c:v>
                </c:pt>
                <c:pt idx="55708">
                  <c:v>-0.164131</c:v>
                </c:pt>
                <c:pt idx="55709">
                  <c:v>-0.16502800000000001</c:v>
                </c:pt>
                <c:pt idx="55710">
                  <c:v>-0.16591900000000001</c:v>
                </c:pt>
                <c:pt idx="55711">
                  <c:v>-0.16680500000000001</c:v>
                </c:pt>
                <c:pt idx="55712">
                  <c:v>-0.167689</c:v>
                </c:pt>
                <c:pt idx="55713">
                  <c:v>-0.168574</c:v>
                </c:pt>
                <c:pt idx="55714">
                  <c:v>-0.169463</c:v>
                </c:pt>
                <c:pt idx="55715">
                  <c:v>-0.17036000000000001</c:v>
                </c:pt>
                <c:pt idx="55716">
                  <c:v>-0.171266</c:v>
                </c:pt>
                <c:pt idx="55717">
                  <c:v>-0.172182</c:v>
                </c:pt>
                <c:pt idx="55718">
                  <c:v>-0.17310900000000001</c:v>
                </c:pt>
                <c:pt idx="55719">
                  <c:v>-0.17405100000000001</c:v>
                </c:pt>
                <c:pt idx="55720">
                  <c:v>-0.175009</c:v>
                </c:pt>
                <c:pt idx="55721">
                  <c:v>-0.175983</c:v>
                </c:pt>
                <c:pt idx="55722">
                  <c:v>-0.17697199999999999</c:v>
                </c:pt>
                <c:pt idx="55723">
                  <c:v>-0.177984</c:v>
                </c:pt>
                <c:pt idx="55724">
                  <c:v>-0.17902199999999999</c:v>
                </c:pt>
                <c:pt idx="55725">
                  <c:v>-0.180086</c:v>
                </c:pt>
                <c:pt idx="55726">
                  <c:v>-0.181174</c:v>
                </c:pt>
                <c:pt idx="55727">
                  <c:v>-0.182286</c:v>
                </c:pt>
                <c:pt idx="55728">
                  <c:v>-0.183424</c:v>
                </c:pt>
                <c:pt idx="55729">
                  <c:v>-0.184589</c:v>
                </c:pt>
                <c:pt idx="55730">
                  <c:v>-0.18578</c:v>
                </c:pt>
                <c:pt idx="55731">
                  <c:v>-0.186998</c:v>
                </c:pt>
                <c:pt idx="55732">
                  <c:v>-0.18824299999999999</c:v>
                </c:pt>
                <c:pt idx="55733">
                  <c:v>-0.18951399999999999</c:v>
                </c:pt>
                <c:pt idx="55734">
                  <c:v>-0.19081100000000001</c:v>
                </c:pt>
                <c:pt idx="55735">
                  <c:v>-0.19212599999999999</c:v>
                </c:pt>
                <c:pt idx="55736">
                  <c:v>-0.19345200000000001</c:v>
                </c:pt>
                <c:pt idx="55737">
                  <c:v>-0.19478799999999999</c:v>
                </c:pt>
                <c:pt idx="55738">
                  <c:v>-0.196135</c:v>
                </c:pt>
                <c:pt idx="55739">
                  <c:v>-0.197493</c:v>
                </c:pt>
                <c:pt idx="55740">
                  <c:v>-0.19886599999999999</c:v>
                </c:pt>
                <c:pt idx="55741">
                  <c:v>-0.20025499999999999</c:v>
                </c:pt>
                <c:pt idx="55742">
                  <c:v>-0.201658</c:v>
                </c:pt>
                <c:pt idx="55743">
                  <c:v>-0.203074</c:v>
                </c:pt>
                <c:pt idx="55744">
                  <c:v>-0.20450699999999999</c:v>
                </c:pt>
                <c:pt idx="55745">
                  <c:v>-0.20596</c:v>
                </c:pt>
                <c:pt idx="55746">
                  <c:v>-0.20743300000000001</c:v>
                </c:pt>
                <c:pt idx="55747">
                  <c:v>-0.208927</c:v>
                </c:pt>
                <c:pt idx="55748">
                  <c:v>-0.21043799999999999</c:v>
                </c:pt>
                <c:pt idx="55749">
                  <c:v>-0.21196599999999999</c:v>
                </c:pt>
                <c:pt idx="55750">
                  <c:v>-0.213509</c:v>
                </c:pt>
                <c:pt idx="55751">
                  <c:v>-0.21506900000000001</c:v>
                </c:pt>
                <c:pt idx="55752">
                  <c:v>-0.21664900000000001</c:v>
                </c:pt>
                <c:pt idx="55753">
                  <c:v>-0.21824499999999999</c:v>
                </c:pt>
                <c:pt idx="55754">
                  <c:v>-0.21985199999999999</c:v>
                </c:pt>
                <c:pt idx="55755">
                  <c:v>-0.221465</c:v>
                </c:pt>
                <c:pt idx="55756">
                  <c:v>-0.223077</c:v>
                </c:pt>
                <c:pt idx="55757">
                  <c:v>-0.224685</c:v>
                </c:pt>
                <c:pt idx="55758">
                  <c:v>-0.22628499999999999</c:v>
                </c:pt>
                <c:pt idx="55759">
                  <c:v>-0.22787099999999999</c:v>
                </c:pt>
                <c:pt idx="55760">
                  <c:v>-0.22944000000000001</c:v>
                </c:pt>
                <c:pt idx="55761">
                  <c:v>-0.230991</c:v>
                </c:pt>
                <c:pt idx="55762">
                  <c:v>-0.23252300000000001</c:v>
                </c:pt>
                <c:pt idx="55763">
                  <c:v>-0.23403499999999999</c:v>
                </c:pt>
                <c:pt idx="55764">
                  <c:v>-0.23552500000000001</c:v>
                </c:pt>
                <c:pt idx="55765">
                  <c:v>-0.23699100000000001</c:v>
                </c:pt>
                <c:pt idx="55766">
                  <c:v>-0.238429</c:v>
                </c:pt>
                <c:pt idx="55767">
                  <c:v>-0.23983599999999999</c:v>
                </c:pt>
                <c:pt idx="55768">
                  <c:v>-0.24121100000000001</c:v>
                </c:pt>
                <c:pt idx="55769">
                  <c:v>-0.24254700000000001</c:v>
                </c:pt>
                <c:pt idx="55770">
                  <c:v>-0.243841</c:v>
                </c:pt>
                <c:pt idx="55771">
                  <c:v>-0.245089</c:v>
                </c:pt>
                <c:pt idx="55772">
                  <c:v>-0.24629400000000001</c:v>
                </c:pt>
                <c:pt idx="55773">
                  <c:v>-0.24746000000000001</c:v>
                </c:pt>
                <c:pt idx="55774">
                  <c:v>-0.248588</c:v>
                </c:pt>
                <c:pt idx="55775">
                  <c:v>-0.24968299999999999</c:v>
                </c:pt>
                <c:pt idx="55776">
                  <c:v>-0.250747</c:v>
                </c:pt>
                <c:pt idx="55777">
                  <c:v>-0.25178099999999998</c:v>
                </c:pt>
                <c:pt idx="55778">
                  <c:v>-0.25278099999999998</c:v>
                </c:pt>
                <c:pt idx="55779">
                  <c:v>-0.25374200000000002</c:v>
                </c:pt>
                <c:pt idx="55780">
                  <c:v>-0.25466</c:v>
                </c:pt>
                <c:pt idx="55781">
                  <c:v>-0.25553500000000001</c:v>
                </c:pt>
                <c:pt idx="55782">
                  <c:v>-0.25636399999999998</c:v>
                </c:pt>
                <c:pt idx="55783">
                  <c:v>-0.25714799999999999</c:v>
                </c:pt>
                <c:pt idx="55784">
                  <c:v>-0.25789099999999998</c:v>
                </c:pt>
                <c:pt idx="55785">
                  <c:v>-0.25859700000000002</c:v>
                </c:pt>
                <c:pt idx="55786">
                  <c:v>-0.25926500000000002</c:v>
                </c:pt>
                <c:pt idx="55787">
                  <c:v>-0.25989099999999998</c:v>
                </c:pt>
                <c:pt idx="55788">
                  <c:v>-0.26047399999999998</c:v>
                </c:pt>
                <c:pt idx="55789">
                  <c:v>-0.26101400000000002</c:v>
                </c:pt>
                <c:pt idx="55790">
                  <c:v>-0.26151000000000002</c:v>
                </c:pt>
                <c:pt idx="55791">
                  <c:v>-0.26196399999999997</c:v>
                </c:pt>
                <c:pt idx="55792">
                  <c:v>-0.262376</c:v>
                </c:pt>
                <c:pt idx="55793">
                  <c:v>-0.26274999999999998</c:v>
                </c:pt>
                <c:pt idx="55794">
                  <c:v>-0.26308599999999999</c:v>
                </c:pt>
                <c:pt idx="55795">
                  <c:v>-0.26338600000000001</c:v>
                </c:pt>
                <c:pt idx="55796">
                  <c:v>-0.26365499999999997</c:v>
                </c:pt>
                <c:pt idx="55797">
                  <c:v>-0.26389699999999999</c:v>
                </c:pt>
                <c:pt idx="55798">
                  <c:v>-0.26411600000000002</c:v>
                </c:pt>
                <c:pt idx="55799">
                  <c:v>-0.26430999999999999</c:v>
                </c:pt>
                <c:pt idx="55800">
                  <c:v>-0.26448100000000002</c:v>
                </c:pt>
                <c:pt idx="55801">
                  <c:v>-0.26463100000000001</c:v>
                </c:pt>
                <c:pt idx="55802">
                  <c:v>-0.264762</c:v>
                </c:pt>
                <c:pt idx="55803">
                  <c:v>-0.264876</c:v>
                </c:pt>
                <c:pt idx="55804">
                  <c:v>-0.26497100000000001</c:v>
                </c:pt>
                <c:pt idx="55805">
                  <c:v>-0.26504699999999998</c:v>
                </c:pt>
                <c:pt idx="55806">
                  <c:v>-0.26510499999999998</c:v>
                </c:pt>
                <c:pt idx="55807">
                  <c:v>-0.26515100000000003</c:v>
                </c:pt>
                <c:pt idx="55808">
                  <c:v>-0.26518799999999998</c:v>
                </c:pt>
                <c:pt idx="55809">
                  <c:v>-0.26521499999999998</c:v>
                </c:pt>
                <c:pt idx="55810">
                  <c:v>-0.265233</c:v>
                </c:pt>
                <c:pt idx="55811">
                  <c:v>-0.26524700000000001</c:v>
                </c:pt>
                <c:pt idx="55812">
                  <c:v>-0.265262</c:v>
                </c:pt>
                <c:pt idx="55813">
                  <c:v>-0.26528000000000002</c:v>
                </c:pt>
                <c:pt idx="55814">
                  <c:v>-0.26530199999999998</c:v>
                </c:pt>
                <c:pt idx="55815">
                  <c:v>-0.26532800000000001</c:v>
                </c:pt>
                <c:pt idx="55816">
                  <c:v>-0.26535799999999998</c:v>
                </c:pt>
                <c:pt idx="55817">
                  <c:v>-0.26539200000000002</c:v>
                </c:pt>
                <c:pt idx="55818">
                  <c:v>-0.265432</c:v>
                </c:pt>
                <c:pt idx="55819">
                  <c:v>-0.26547700000000002</c:v>
                </c:pt>
                <c:pt idx="55820">
                  <c:v>-0.26553100000000002</c:v>
                </c:pt>
                <c:pt idx="55821">
                  <c:v>-0.26559300000000002</c:v>
                </c:pt>
                <c:pt idx="55822">
                  <c:v>-0.26565499999999997</c:v>
                </c:pt>
                <c:pt idx="55823">
                  <c:v>-0.26570700000000003</c:v>
                </c:pt>
                <c:pt idx="55824">
                  <c:v>-0.26574599999999998</c:v>
                </c:pt>
                <c:pt idx="55825">
                  <c:v>-0.26577000000000001</c:v>
                </c:pt>
                <c:pt idx="55826">
                  <c:v>-0.26578000000000002</c:v>
                </c:pt>
                <c:pt idx="55827">
                  <c:v>-0.26577800000000001</c:v>
                </c:pt>
                <c:pt idx="55828">
                  <c:v>-0.26576499999999997</c:v>
                </c:pt>
                <c:pt idx="55829">
                  <c:v>-0.26574199999999998</c:v>
                </c:pt>
                <c:pt idx="55830">
                  <c:v>-0.26570700000000003</c:v>
                </c:pt>
                <c:pt idx="55831">
                  <c:v>-0.26566499999999998</c:v>
                </c:pt>
                <c:pt idx="55832">
                  <c:v>-0.265623</c:v>
                </c:pt>
                <c:pt idx="55833">
                  <c:v>-0.26558799999999999</c:v>
                </c:pt>
                <c:pt idx="55834">
                  <c:v>-0.26556299999999999</c:v>
                </c:pt>
                <c:pt idx="55835">
                  <c:v>-0.26555000000000001</c:v>
                </c:pt>
                <c:pt idx="55836">
                  <c:v>-0.26555000000000001</c:v>
                </c:pt>
                <c:pt idx="55837">
                  <c:v>-0.26556200000000002</c:v>
                </c:pt>
                <c:pt idx="55838">
                  <c:v>-0.26558500000000002</c:v>
                </c:pt>
                <c:pt idx="55839">
                  <c:v>-0.26561800000000002</c:v>
                </c:pt>
                <c:pt idx="55840">
                  <c:v>-0.26565899999999998</c:v>
                </c:pt>
                <c:pt idx="55841">
                  <c:v>-0.265708</c:v>
                </c:pt>
                <c:pt idx="55842">
                  <c:v>-0.26575900000000002</c:v>
                </c:pt>
                <c:pt idx="55843">
                  <c:v>-0.26580900000000002</c:v>
                </c:pt>
                <c:pt idx="55844">
                  <c:v>-0.265849</c:v>
                </c:pt>
                <c:pt idx="55845">
                  <c:v>-0.265872</c:v>
                </c:pt>
                <c:pt idx="55846">
                  <c:v>-0.26587</c:v>
                </c:pt>
                <c:pt idx="55847">
                  <c:v>-0.26583499999999999</c:v>
                </c:pt>
                <c:pt idx="55848">
                  <c:v>-0.26576499999999997</c:v>
                </c:pt>
                <c:pt idx="55849">
                  <c:v>-0.26566200000000001</c:v>
                </c:pt>
                <c:pt idx="55850">
                  <c:v>-0.26552999999999999</c:v>
                </c:pt>
                <c:pt idx="55851">
                  <c:v>-0.26536999999999999</c:v>
                </c:pt>
                <c:pt idx="55852">
                  <c:v>-0.26518000000000003</c:v>
                </c:pt>
                <c:pt idx="55853">
                  <c:v>-0.26495800000000003</c:v>
                </c:pt>
                <c:pt idx="55854">
                  <c:v>-0.26469999999999999</c:v>
                </c:pt>
                <c:pt idx="55855">
                  <c:v>-0.26440200000000003</c:v>
                </c:pt>
                <c:pt idx="55856">
                  <c:v>-0.26406499999999999</c:v>
                </c:pt>
                <c:pt idx="55857">
                  <c:v>-0.26368799999999998</c:v>
                </c:pt>
                <c:pt idx="55858">
                  <c:v>-0.26327299999999998</c:v>
                </c:pt>
                <c:pt idx="55859">
                  <c:v>-0.26281900000000002</c:v>
                </c:pt>
                <c:pt idx="55860">
                  <c:v>-0.26233000000000001</c:v>
                </c:pt>
                <c:pt idx="55861">
                  <c:v>-0.26181199999999999</c:v>
                </c:pt>
                <c:pt idx="55862">
                  <c:v>-0.261268</c:v>
                </c:pt>
                <c:pt idx="55863">
                  <c:v>-0.26070199999999999</c:v>
                </c:pt>
                <c:pt idx="55864">
                  <c:v>-0.26011499999999999</c:v>
                </c:pt>
                <c:pt idx="55865">
                  <c:v>-0.25950299999999998</c:v>
                </c:pt>
                <c:pt idx="55866">
                  <c:v>-0.25886199999999998</c:v>
                </c:pt>
                <c:pt idx="55867">
                  <c:v>-0.25818799999999997</c:v>
                </c:pt>
                <c:pt idx="55868">
                  <c:v>-0.25747799999999998</c:v>
                </c:pt>
                <c:pt idx="55869">
                  <c:v>-0.25673299999999999</c:v>
                </c:pt>
                <c:pt idx="55870">
                  <c:v>-0.25595499999999999</c:v>
                </c:pt>
                <c:pt idx="55871">
                  <c:v>-0.25514399999999998</c:v>
                </c:pt>
                <c:pt idx="55872">
                  <c:v>-0.25429800000000002</c:v>
                </c:pt>
                <c:pt idx="55873">
                  <c:v>-0.25341200000000003</c:v>
                </c:pt>
                <c:pt idx="55874">
                  <c:v>-0.25247900000000001</c:v>
                </c:pt>
                <c:pt idx="55875">
                  <c:v>-0.2515</c:v>
                </c:pt>
                <c:pt idx="55876">
                  <c:v>-0.25048100000000001</c:v>
                </c:pt>
                <c:pt idx="55877">
                  <c:v>-0.24942500000000001</c:v>
                </c:pt>
                <c:pt idx="55878">
                  <c:v>-0.248335</c:v>
                </c:pt>
                <c:pt idx="55879">
                  <c:v>-0.24721499999999999</c:v>
                </c:pt>
                <c:pt idx="55880">
                  <c:v>-0.24607100000000001</c:v>
                </c:pt>
                <c:pt idx="55881">
                  <c:v>-0.24490400000000001</c:v>
                </c:pt>
                <c:pt idx="55882">
                  <c:v>-0.24371699999999999</c:v>
                </c:pt>
                <c:pt idx="55883">
                  <c:v>-0.242509</c:v>
                </c:pt>
                <c:pt idx="55884">
                  <c:v>-0.241286</c:v>
                </c:pt>
                <c:pt idx="55885">
                  <c:v>-0.24005299999999999</c:v>
                </c:pt>
                <c:pt idx="55886">
                  <c:v>-0.23880999999999999</c:v>
                </c:pt>
                <c:pt idx="55887">
                  <c:v>-0.23755299999999999</c:v>
                </c:pt>
                <c:pt idx="55888">
                  <c:v>-0.236286</c:v>
                </c:pt>
                <c:pt idx="55889">
                  <c:v>-0.235009</c:v>
                </c:pt>
                <c:pt idx="55890">
                  <c:v>-0.23372599999999999</c:v>
                </c:pt>
                <c:pt idx="55891">
                  <c:v>-0.232433</c:v>
                </c:pt>
                <c:pt idx="55892">
                  <c:v>-0.231131</c:v>
                </c:pt>
                <c:pt idx="55893">
                  <c:v>-0.22981699999999999</c:v>
                </c:pt>
                <c:pt idx="55894">
                  <c:v>-0.228495</c:v>
                </c:pt>
                <c:pt idx="55895">
                  <c:v>-0.22717200000000001</c:v>
                </c:pt>
                <c:pt idx="55896">
                  <c:v>-0.22585</c:v>
                </c:pt>
                <c:pt idx="55897">
                  <c:v>-0.22453000000000001</c:v>
                </c:pt>
                <c:pt idx="55898">
                  <c:v>-0.22322</c:v>
                </c:pt>
                <c:pt idx="55899">
                  <c:v>-0.22192100000000001</c:v>
                </c:pt>
                <c:pt idx="55900">
                  <c:v>-0.220634</c:v>
                </c:pt>
                <c:pt idx="55901">
                  <c:v>-0.219363</c:v>
                </c:pt>
                <c:pt idx="55902">
                  <c:v>-0.218107</c:v>
                </c:pt>
                <c:pt idx="55903">
                  <c:v>-0.216865</c:v>
                </c:pt>
                <c:pt idx="55904">
                  <c:v>-0.215641</c:v>
                </c:pt>
                <c:pt idx="55905">
                  <c:v>-0.21443799999999999</c:v>
                </c:pt>
                <c:pt idx="55906">
                  <c:v>-0.21326300000000001</c:v>
                </c:pt>
                <c:pt idx="55907">
                  <c:v>-0.212116</c:v>
                </c:pt>
                <c:pt idx="55908">
                  <c:v>-0.21099999999999999</c:v>
                </c:pt>
                <c:pt idx="55909">
                  <c:v>-0.20991599999999999</c:v>
                </c:pt>
                <c:pt idx="55910">
                  <c:v>-0.20886099999999999</c:v>
                </c:pt>
                <c:pt idx="55911">
                  <c:v>-0.20783199999999999</c:v>
                </c:pt>
                <c:pt idx="55912">
                  <c:v>-0.20682800000000001</c:v>
                </c:pt>
                <c:pt idx="55913">
                  <c:v>-0.20585200000000001</c:v>
                </c:pt>
                <c:pt idx="55914">
                  <c:v>-0.204901</c:v>
                </c:pt>
                <c:pt idx="55915">
                  <c:v>-0.20397899999999999</c:v>
                </c:pt>
                <c:pt idx="55916">
                  <c:v>-0.20308999999999999</c:v>
                </c:pt>
                <c:pt idx="55917">
                  <c:v>-0.202238</c:v>
                </c:pt>
                <c:pt idx="55918">
                  <c:v>-0.20142599999999999</c:v>
                </c:pt>
                <c:pt idx="55919">
                  <c:v>-0.200658</c:v>
                </c:pt>
                <c:pt idx="55920">
                  <c:v>-0.19994200000000001</c:v>
                </c:pt>
                <c:pt idx="55921">
                  <c:v>-0.19928599999999999</c:v>
                </c:pt>
                <c:pt idx="55922">
                  <c:v>-0.19869500000000001</c:v>
                </c:pt>
                <c:pt idx="55923">
                  <c:v>-0.19817199999999999</c:v>
                </c:pt>
                <c:pt idx="55924">
                  <c:v>-0.197714</c:v>
                </c:pt>
                <c:pt idx="55925">
                  <c:v>-0.19731599999999999</c:v>
                </c:pt>
                <c:pt idx="55926">
                  <c:v>-0.19697200000000001</c:v>
                </c:pt>
                <c:pt idx="55927">
                  <c:v>-0.196683</c:v>
                </c:pt>
                <c:pt idx="55928">
                  <c:v>-0.19645599999999999</c:v>
                </c:pt>
                <c:pt idx="55929">
                  <c:v>-0.19630300000000001</c:v>
                </c:pt>
                <c:pt idx="55930">
                  <c:v>-0.19622300000000001</c:v>
                </c:pt>
                <c:pt idx="55931">
                  <c:v>-0.19620699999999999</c:v>
                </c:pt>
                <c:pt idx="55932">
                  <c:v>-0.196243</c:v>
                </c:pt>
                <c:pt idx="55933">
                  <c:v>-0.196324</c:v>
                </c:pt>
                <c:pt idx="55934">
                  <c:v>-0.19644500000000001</c:v>
                </c:pt>
                <c:pt idx="55935">
                  <c:v>-0.196604</c:v>
                </c:pt>
                <c:pt idx="55936">
                  <c:v>-0.196794</c:v>
                </c:pt>
                <c:pt idx="55937">
                  <c:v>-0.19702</c:v>
                </c:pt>
                <c:pt idx="55938">
                  <c:v>-0.19728799999999999</c:v>
                </c:pt>
                <c:pt idx="55939">
                  <c:v>-0.197603</c:v>
                </c:pt>
                <c:pt idx="55940">
                  <c:v>-0.197967</c:v>
                </c:pt>
                <c:pt idx="55941">
                  <c:v>-0.19838</c:v>
                </c:pt>
                <c:pt idx="55942">
                  <c:v>-0.19883799999999999</c:v>
                </c:pt>
                <c:pt idx="55943">
                  <c:v>-0.19933899999999999</c:v>
                </c:pt>
                <c:pt idx="55944">
                  <c:v>-0.199881</c:v>
                </c:pt>
                <c:pt idx="55945">
                  <c:v>-0.200464</c:v>
                </c:pt>
                <c:pt idx="55946">
                  <c:v>-0.20108699999999999</c:v>
                </c:pt>
                <c:pt idx="55947">
                  <c:v>-0.20174900000000001</c:v>
                </c:pt>
                <c:pt idx="55948">
                  <c:v>-0.20245099999999999</c:v>
                </c:pt>
                <c:pt idx="55949">
                  <c:v>-0.20319799999999999</c:v>
                </c:pt>
                <c:pt idx="55950">
                  <c:v>-0.203988</c:v>
                </c:pt>
                <c:pt idx="55951">
                  <c:v>-0.204818</c:v>
                </c:pt>
                <c:pt idx="55952">
                  <c:v>-0.205683</c:v>
                </c:pt>
                <c:pt idx="55953">
                  <c:v>-0.20657600000000001</c:v>
                </c:pt>
                <c:pt idx="55954">
                  <c:v>-0.20749100000000001</c:v>
                </c:pt>
                <c:pt idx="55955">
                  <c:v>-0.208422</c:v>
                </c:pt>
                <c:pt idx="55956">
                  <c:v>-0.209371</c:v>
                </c:pt>
                <c:pt idx="55957">
                  <c:v>-0.210343</c:v>
                </c:pt>
                <c:pt idx="55958">
                  <c:v>-0.211338</c:v>
                </c:pt>
                <c:pt idx="55959">
                  <c:v>-0.21235100000000001</c:v>
                </c:pt>
                <c:pt idx="55960">
                  <c:v>-0.21337300000000001</c:v>
                </c:pt>
                <c:pt idx="55961">
                  <c:v>-0.214397</c:v>
                </c:pt>
                <c:pt idx="55962">
                  <c:v>-0.215421</c:v>
                </c:pt>
                <c:pt idx="55963">
                  <c:v>-0.21645200000000001</c:v>
                </c:pt>
                <c:pt idx="55964">
                  <c:v>-0.21749499999999999</c:v>
                </c:pt>
                <c:pt idx="55965">
                  <c:v>-0.21854999999999999</c:v>
                </c:pt>
                <c:pt idx="55966">
                  <c:v>-0.21961700000000001</c:v>
                </c:pt>
                <c:pt idx="55967">
                  <c:v>-0.220695</c:v>
                </c:pt>
                <c:pt idx="55968">
                  <c:v>-0.22178500000000001</c:v>
                </c:pt>
                <c:pt idx="55969">
                  <c:v>-0.222882</c:v>
                </c:pt>
                <c:pt idx="55970">
                  <c:v>-0.22397800000000001</c:v>
                </c:pt>
                <c:pt idx="55971">
                  <c:v>-0.22507099999999999</c:v>
                </c:pt>
                <c:pt idx="55972">
                  <c:v>-0.22616700000000001</c:v>
                </c:pt>
                <c:pt idx="55973">
                  <c:v>-0.227267</c:v>
                </c:pt>
                <c:pt idx="55974">
                  <c:v>-0.22836899999999999</c:v>
                </c:pt>
                <c:pt idx="55975">
                  <c:v>-0.229467</c:v>
                </c:pt>
                <c:pt idx="55976">
                  <c:v>-0.23055500000000001</c:v>
                </c:pt>
                <c:pt idx="55977">
                  <c:v>-0.231626</c:v>
                </c:pt>
                <c:pt idx="55978">
                  <c:v>-0.23267599999999999</c:v>
                </c:pt>
                <c:pt idx="55979">
                  <c:v>-0.23370299999999999</c:v>
                </c:pt>
                <c:pt idx="55980">
                  <c:v>-0.23471</c:v>
                </c:pt>
                <c:pt idx="55981">
                  <c:v>-0.23569699999999999</c:v>
                </c:pt>
                <c:pt idx="55982">
                  <c:v>-0.23666400000000001</c:v>
                </c:pt>
                <c:pt idx="55983">
                  <c:v>-0.23761199999999999</c:v>
                </c:pt>
                <c:pt idx="55984">
                  <c:v>-0.238536</c:v>
                </c:pt>
                <c:pt idx="55985">
                  <c:v>-0.23943800000000001</c:v>
                </c:pt>
                <c:pt idx="55986">
                  <c:v>-0.240318</c:v>
                </c:pt>
                <c:pt idx="55987">
                  <c:v>-0.241172</c:v>
                </c:pt>
                <c:pt idx="55988">
                  <c:v>-0.24199499999999999</c:v>
                </c:pt>
                <c:pt idx="55989">
                  <c:v>-0.242786</c:v>
                </c:pt>
                <c:pt idx="55990">
                  <c:v>-0.24354600000000001</c:v>
                </c:pt>
                <c:pt idx="55991">
                  <c:v>-0.24427699999999999</c:v>
                </c:pt>
                <c:pt idx="55992">
                  <c:v>-0.244981</c:v>
                </c:pt>
                <c:pt idx="55993">
                  <c:v>-0.24565999999999999</c:v>
                </c:pt>
                <c:pt idx="55994">
                  <c:v>-0.246311</c:v>
                </c:pt>
                <c:pt idx="55995">
                  <c:v>-0.24692900000000001</c:v>
                </c:pt>
                <c:pt idx="55996">
                  <c:v>-0.24751500000000001</c:v>
                </c:pt>
                <c:pt idx="55997">
                  <c:v>-0.24806700000000001</c:v>
                </c:pt>
                <c:pt idx="55998">
                  <c:v>-0.248583</c:v>
                </c:pt>
                <c:pt idx="55999">
                  <c:v>-0.24906500000000001</c:v>
                </c:pt>
                <c:pt idx="56000">
                  <c:v>-0.24951599999999999</c:v>
                </c:pt>
                <c:pt idx="56001">
                  <c:v>-0.24993599999999999</c:v>
                </c:pt>
                <c:pt idx="56002">
                  <c:v>-0.25032199999999999</c:v>
                </c:pt>
                <c:pt idx="56003">
                  <c:v>-0.25067600000000001</c:v>
                </c:pt>
                <c:pt idx="56004">
                  <c:v>-0.251004</c:v>
                </c:pt>
                <c:pt idx="56005">
                  <c:v>-0.25130799999999998</c:v>
                </c:pt>
                <c:pt idx="56006">
                  <c:v>-0.25158999999999998</c:v>
                </c:pt>
                <c:pt idx="56007">
                  <c:v>-0.25184600000000001</c:v>
                </c:pt>
                <c:pt idx="56008">
                  <c:v>-0.252079</c:v>
                </c:pt>
                <c:pt idx="56009">
                  <c:v>-0.25229200000000002</c:v>
                </c:pt>
                <c:pt idx="56010">
                  <c:v>-0.25248700000000002</c:v>
                </c:pt>
                <c:pt idx="56011">
                  <c:v>-0.25266100000000002</c:v>
                </c:pt>
                <c:pt idx="56012">
                  <c:v>-0.25281300000000001</c:v>
                </c:pt>
                <c:pt idx="56013">
                  <c:v>-0.252938</c:v>
                </c:pt>
                <c:pt idx="56014">
                  <c:v>-0.25303199999999998</c:v>
                </c:pt>
                <c:pt idx="56015">
                  <c:v>-0.25309999999999999</c:v>
                </c:pt>
                <c:pt idx="56016">
                  <c:v>-0.25315300000000002</c:v>
                </c:pt>
                <c:pt idx="56017">
                  <c:v>-0.25319700000000001</c:v>
                </c:pt>
                <c:pt idx="56018">
                  <c:v>-0.25322899999999998</c:v>
                </c:pt>
                <c:pt idx="56019">
                  <c:v>-0.25324099999999999</c:v>
                </c:pt>
                <c:pt idx="56020">
                  <c:v>-0.25322499999999998</c:v>
                </c:pt>
                <c:pt idx="56021">
                  <c:v>-0.25318099999999999</c:v>
                </c:pt>
                <c:pt idx="56022">
                  <c:v>-0.25311099999999997</c:v>
                </c:pt>
                <c:pt idx="56023">
                  <c:v>-0.25301800000000002</c:v>
                </c:pt>
                <c:pt idx="56024">
                  <c:v>-0.25290400000000002</c:v>
                </c:pt>
                <c:pt idx="56025">
                  <c:v>-0.252774</c:v>
                </c:pt>
                <c:pt idx="56026">
                  <c:v>-0.252637</c:v>
                </c:pt>
                <c:pt idx="56027">
                  <c:v>-0.25249700000000003</c:v>
                </c:pt>
                <c:pt idx="56028">
                  <c:v>-0.25234200000000001</c:v>
                </c:pt>
                <c:pt idx="56029">
                  <c:v>-0.252164</c:v>
                </c:pt>
                <c:pt idx="56030">
                  <c:v>-0.25197999999999998</c:v>
                </c:pt>
                <c:pt idx="56031">
                  <c:v>-0.251799</c:v>
                </c:pt>
                <c:pt idx="56032">
                  <c:v>-0.25161699999999998</c:v>
                </c:pt>
                <c:pt idx="56033">
                  <c:v>-0.25143399999999999</c:v>
                </c:pt>
                <c:pt idx="56034">
                  <c:v>-0.25125900000000001</c:v>
                </c:pt>
                <c:pt idx="56035">
                  <c:v>-0.25109300000000001</c:v>
                </c:pt>
                <c:pt idx="56036">
                  <c:v>-0.25093599999999999</c:v>
                </c:pt>
                <c:pt idx="56037">
                  <c:v>-0.25078800000000001</c:v>
                </c:pt>
                <c:pt idx="56038">
                  <c:v>-0.25064599999999998</c:v>
                </c:pt>
                <c:pt idx="56039">
                  <c:v>-0.25050800000000001</c:v>
                </c:pt>
                <c:pt idx="56040">
                  <c:v>-0.25037199999999998</c:v>
                </c:pt>
                <c:pt idx="56041">
                  <c:v>-0.25023800000000002</c:v>
                </c:pt>
                <c:pt idx="56042">
                  <c:v>-0.25010500000000002</c:v>
                </c:pt>
                <c:pt idx="56043">
                  <c:v>-0.249972</c:v>
                </c:pt>
                <c:pt idx="56044">
                  <c:v>-0.24984100000000001</c:v>
                </c:pt>
                <c:pt idx="56045">
                  <c:v>-0.249719</c:v>
                </c:pt>
                <c:pt idx="56046">
                  <c:v>-0.24961</c:v>
                </c:pt>
                <c:pt idx="56047">
                  <c:v>-0.24951200000000001</c:v>
                </c:pt>
                <c:pt idx="56048">
                  <c:v>-0.24942</c:v>
                </c:pt>
                <c:pt idx="56049">
                  <c:v>-0.24933900000000001</c:v>
                </c:pt>
                <c:pt idx="56050">
                  <c:v>-0.249276</c:v>
                </c:pt>
                <c:pt idx="56051">
                  <c:v>-0.24923600000000001</c:v>
                </c:pt>
                <c:pt idx="56052">
                  <c:v>-0.249222</c:v>
                </c:pt>
                <c:pt idx="56053">
                  <c:v>-0.24923400000000001</c:v>
                </c:pt>
                <c:pt idx="56054">
                  <c:v>-0.24927199999999999</c:v>
                </c:pt>
                <c:pt idx="56055">
                  <c:v>-0.24933900000000001</c:v>
                </c:pt>
                <c:pt idx="56056">
                  <c:v>-0.24943399999999999</c:v>
                </c:pt>
                <c:pt idx="56057">
                  <c:v>-0.249553</c:v>
                </c:pt>
                <c:pt idx="56058">
                  <c:v>-0.24968899999999999</c:v>
                </c:pt>
                <c:pt idx="56059">
                  <c:v>-0.24984200000000001</c:v>
                </c:pt>
                <c:pt idx="56060">
                  <c:v>-0.25001400000000001</c:v>
                </c:pt>
                <c:pt idx="56061">
                  <c:v>-0.25020399999999998</c:v>
                </c:pt>
                <c:pt idx="56062">
                  <c:v>-0.25041000000000002</c:v>
                </c:pt>
                <c:pt idx="56063">
                  <c:v>-0.25062499999999999</c:v>
                </c:pt>
                <c:pt idx="56064">
                  <c:v>-0.25084499999999998</c:v>
                </c:pt>
                <c:pt idx="56065">
                  <c:v>-0.25106600000000001</c:v>
                </c:pt>
                <c:pt idx="56066">
                  <c:v>-0.25128699999999998</c:v>
                </c:pt>
                <c:pt idx="56067">
                  <c:v>-0.25151200000000001</c:v>
                </c:pt>
                <c:pt idx="56068">
                  <c:v>-0.25174200000000002</c:v>
                </c:pt>
                <c:pt idx="56069">
                  <c:v>-0.25197799999999998</c:v>
                </c:pt>
                <c:pt idx="56070">
                  <c:v>-0.25222</c:v>
                </c:pt>
                <c:pt idx="56071">
                  <c:v>-0.25246400000000002</c:v>
                </c:pt>
                <c:pt idx="56072">
                  <c:v>-0.25270599999999999</c:v>
                </c:pt>
                <c:pt idx="56073">
                  <c:v>-0.25294499999999998</c:v>
                </c:pt>
                <c:pt idx="56074">
                  <c:v>-0.25317699999999999</c:v>
                </c:pt>
                <c:pt idx="56075">
                  <c:v>-0.25339600000000001</c:v>
                </c:pt>
                <c:pt idx="56076">
                  <c:v>-0.25359500000000001</c:v>
                </c:pt>
                <c:pt idx="56077">
                  <c:v>-0.25377300000000003</c:v>
                </c:pt>
                <c:pt idx="56078">
                  <c:v>-0.25393300000000002</c:v>
                </c:pt>
                <c:pt idx="56079">
                  <c:v>-0.254075</c:v>
                </c:pt>
                <c:pt idx="56080">
                  <c:v>-0.25419799999999998</c:v>
                </c:pt>
                <c:pt idx="56081">
                  <c:v>-0.254305</c:v>
                </c:pt>
                <c:pt idx="56082">
                  <c:v>-0.25439400000000001</c:v>
                </c:pt>
                <c:pt idx="56083">
                  <c:v>-0.254467</c:v>
                </c:pt>
                <c:pt idx="56084">
                  <c:v>-0.25452000000000002</c:v>
                </c:pt>
                <c:pt idx="56085">
                  <c:v>-0.254554</c:v>
                </c:pt>
                <c:pt idx="56086">
                  <c:v>-0.25456699999999999</c:v>
                </c:pt>
                <c:pt idx="56087">
                  <c:v>-0.25455800000000001</c:v>
                </c:pt>
                <c:pt idx="56088">
                  <c:v>-0.25452200000000003</c:v>
                </c:pt>
                <c:pt idx="56089">
                  <c:v>-0.25445499999999999</c:v>
                </c:pt>
                <c:pt idx="56090">
                  <c:v>-0.25435600000000003</c:v>
                </c:pt>
                <c:pt idx="56091">
                  <c:v>-0.25422499999999998</c:v>
                </c:pt>
                <c:pt idx="56092">
                  <c:v>-0.25406200000000001</c:v>
                </c:pt>
                <c:pt idx="56093">
                  <c:v>-0.25386599999999998</c:v>
                </c:pt>
                <c:pt idx="56094">
                  <c:v>-0.253633</c:v>
                </c:pt>
                <c:pt idx="56095">
                  <c:v>-0.25335600000000003</c:v>
                </c:pt>
                <c:pt idx="56096">
                  <c:v>-0.25302999999999998</c:v>
                </c:pt>
                <c:pt idx="56097">
                  <c:v>-0.25265199999999999</c:v>
                </c:pt>
                <c:pt idx="56098">
                  <c:v>-0.25222299999999997</c:v>
                </c:pt>
                <c:pt idx="56099">
                  <c:v>-0.25174299999999999</c:v>
                </c:pt>
                <c:pt idx="56100">
                  <c:v>-0.25121300000000002</c:v>
                </c:pt>
                <c:pt idx="56101">
                  <c:v>-0.25063099999999999</c:v>
                </c:pt>
                <c:pt idx="56102">
                  <c:v>-0.24999399999999999</c:v>
                </c:pt>
                <c:pt idx="56103">
                  <c:v>-0.24929699999999999</c:v>
                </c:pt>
                <c:pt idx="56104">
                  <c:v>-0.24854299999999999</c:v>
                </c:pt>
                <c:pt idx="56105">
                  <c:v>-0.247729</c:v>
                </c:pt>
                <c:pt idx="56106">
                  <c:v>-0.24685399999999999</c:v>
                </c:pt>
                <c:pt idx="56107">
                  <c:v>-0.245916</c:v>
                </c:pt>
                <c:pt idx="56108">
                  <c:v>-0.24491599999999999</c:v>
                </c:pt>
                <c:pt idx="56109">
                  <c:v>-0.24385799999999999</c:v>
                </c:pt>
                <c:pt idx="56110">
                  <c:v>-0.24274100000000001</c:v>
                </c:pt>
                <c:pt idx="56111">
                  <c:v>-0.241565</c:v>
                </c:pt>
                <c:pt idx="56112">
                  <c:v>-0.24032999999999999</c:v>
                </c:pt>
                <c:pt idx="56113">
                  <c:v>-0.23904</c:v>
                </c:pt>
                <c:pt idx="56114">
                  <c:v>-0.237701</c:v>
                </c:pt>
                <c:pt idx="56115">
                  <c:v>-0.23629800000000001</c:v>
                </c:pt>
                <c:pt idx="56116">
                  <c:v>-0.23480000000000001</c:v>
                </c:pt>
                <c:pt idx="56117">
                  <c:v>-0.23322100000000001</c:v>
                </c:pt>
                <c:pt idx="56118">
                  <c:v>-0.231596</c:v>
                </c:pt>
                <c:pt idx="56119">
                  <c:v>-0.22992199999999999</c:v>
                </c:pt>
                <c:pt idx="56120">
                  <c:v>-0.228185</c:v>
                </c:pt>
                <c:pt idx="56121">
                  <c:v>-0.22639500000000001</c:v>
                </c:pt>
                <c:pt idx="56122">
                  <c:v>-0.22455800000000001</c:v>
                </c:pt>
                <c:pt idx="56123">
                  <c:v>-0.22267200000000001</c:v>
                </c:pt>
                <c:pt idx="56124">
                  <c:v>-0.22073599999999999</c:v>
                </c:pt>
                <c:pt idx="56125">
                  <c:v>-0.218748</c:v>
                </c:pt>
                <c:pt idx="56126">
                  <c:v>-0.21670900000000001</c:v>
                </c:pt>
                <c:pt idx="56127">
                  <c:v>-0.21462300000000001</c:v>
                </c:pt>
                <c:pt idx="56128">
                  <c:v>-0.21249199999999999</c:v>
                </c:pt>
                <c:pt idx="56129">
                  <c:v>-0.21032100000000001</c:v>
                </c:pt>
                <c:pt idx="56130">
                  <c:v>-0.20810799999999999</c:v>
                </c:pt>
                <c:pt idx="56131">
                  <c:v>-0.20585600000000001</c:v>
                </c:pt>
                <c:pt idx="56132">
                  <c:v>-0.203571</c:v>
                </c:pt>
                <c:pt idx="56133">
                  <c:v>-0.20125799999999999</c:v>
                </c:pt>
                <c:pt idx="56134">
                  <c:v>-0.19892699999999999</c:v>
                </c:pt>
                <c:pt idx="56135">
                  <c:v>-0.19658300000000001</c:v>
                </c:pt>
                <c:pt idx="56136">
                  <c:v>-0.19423000000000001</c:v>
                </c:pt>
                <c:pt idx="56137">
                  <c:v>-0.19187199999999999</c:v>
                </c:pt>
                <c:pt idx="56138">
                  <c:v>-0.18951100000000001</c:v>
                </c:pt>
                <c:pt idx="56139">
                  <c:v>-0.18714900000000001</c:v>
                </c:pt>
                <c:pt idx="56140">
                  <c:v>-0.18478700000000001</c:v>
                </c:pt>
                <c:pt idx="56141">
                  <c:v>-0.182424</c:v>
                </c:pt>
                <c:pt idx="56142">
                  <c:v>-0.180061</c:v>
                </c:pt>
                <c:pt idx="56143">
                  <c:v>-0.177702</c:v>
                </c:pt>
                <c:pt idx="56144">
                  <c:v>-0.175348</c:v>
                </c:pt>
                <c:pt idx="56145">
                  <c:v>-0.17299900000000001</c:v>
                </c:pt>
                <c:pt idx="56146">
                  <c:v>-0.170655</c:v>
                </c:pt>
                <c:pt idx="56147">
                  <c:v>-0.168319</c:v>
                </c:pt>
                <c:pt idx="56148">
                  <c:v>-0.165991</c:v>
                </c:pt>
                <c:pt idx="56149">
                  <c:v>-0.16367200000000001</c:v>
                </c:pt>
                <c:pt idx="56150">
                  <c:v>-0.16136200000000001</c:v>
                </c:pt>
                <c:pt idx="56151">
                  <c:v>-0.15906100000000001</c:v>
                </c:pt>
                <c:pt idx="56152">
                  <c:v>-0.15677099999999999</c:v>
                </c:pt>
                <c:pt idx="56153">
                  <c:v>-0.15449299999999999</c:v>
                </c:pt>
                <c:pt idx="56154">
                  <c:v>-0.152229</c:v>
                </c:pt>
                <c:pt idx="56155">
                  <c:v>-0.149982</c:v>
                </c:pt>
                <c:pt idx="56156">
                  <c:v>-0.147757</c:v>
                </c:pt>
                <c:pt idx="56157">
                  <c:v>-0.14555499999999999</c:v>
                </c:pt>
                <c:pt idx="56158">
                  <c:v>-0.14337800000000001</c:v>
                </c:pt>
                <c:pt idx="56159">
                  <c:v>-0.14122399999999999</c:v>
                </c:pt>
                <c:pt idx="56160">
                  <c:v>-0.139095</c:v>
                </c:pt>
                <c:pt idx="56161">
                  <c:v>-0.136991</c:v>
                </c:pt>
                <c:pt idx="56162">
                  <c:v>-0.134912</c:v>
                </c:pt>
                <c:pt idx="56163">
                  <c:v>-0.132858</c:v>
                </c:pt>
                <c:pt idx="56164">
                  <c:v>-0.130829</c:v>
                </c:pt>
                <c:pt idx="56165">
                  <c:v>-0.128826</c:v>
                </c:pt>
                <c:pt idx="56166">
                  <c:v>-0.12685099999999999</c:v>
                </c:pt>
                <c:pt idx="56167">
                  <c:v>-0.124904</c:v>
                </c:pt>
                <c:pt idx="56168">
                  <c:v>-0.122991</c:v>
                </c:pt>
                <c:pt idx="56169">
                  <c:v>-0.121116</c:v>
                </c:pt>
                <c:pt idx="56170">
                  <c:v>-0.119284</c:v>
                </c:pt>
                <c:pt idx="56171">
                  <c:v>-0.117494</c:v>
                </c:pt>
                <c:pt idx="56172">
                  <c:v>-0.115745</c:v>
                </c:pt>
                <c:pt idx="56173">
                  <c:v>-0.114039</c:v>
                </c:pt>
                <c:pt idx="56174">
                  <c:v>-0.112375</c:v>
                </c:pt>
                <c:pt idx="56175">
                  <c:v>-0.110753</c:v>
                </c:pt>
                <c:pt idx="56176">
                  <c:v>-0.109167</c:v>
                </c:pt>
                <c:pt idx="56177">
                  <c:v>-0.107617</c:v>
                </c:pt>
                <c:pt idx="56178">
                  <c:v>-0.106102</c:v>
                </c:pt>
                <c:pt idx="56179">
                  <c:v>-0.10462399999999999</c:v>
                </c:pt>
                <c:pt idx="56180">
                  <c:v>-0.103185</c:v>
                </c:pt>
                <c:pt idx="56181">
                  <c:v>-0.101786</c:v>
                </c:pt>
                <c:pt idx="56182">
                  <c:v>-0.100422</c:v>
                </c:pt>
                <c:pt idx="56183">
                  <c:v>-9.9087800000000004E-2</c:v>
                </c:pt>
                <c:pt idx="56184">
                  <c:v>-9.7782800000000003E-2</c:v>
                </c:pt>
                <c:pt idx="56185">
                  <c:v>-9.6510399999999996E-2</c:v>
                </c:pt>
                <c:pt idx="56186">
                  <c:v>-9.5275600000000002E-2</c:v>
                </c:pt>
                <c:pt idx="56187">
                  <c:v>-9.4082600000000002E-2</c:v>
                </c:pt>
                <c:pt idx="56188">
                  <c:v>-9.2935199999999996E-2</c:v>
                </c:pt>
                <c:pt idx="56189">
                  <c:v>-9.1834100000000002E-2</c:v>
                </c:pt>
                <c:pt idx="56190">
                  <c:v>-9.0776099999999998E-2</c:v>
                </c:pt>
                <c:pt idx="56191">
                  <c:v>-8.9760699999999999E-2</c:v>
                </c:pt>
                <c:pt idx="56192">
                  <c:v>-8.8790499999999994E-2</c:v>
                </c:pt>
                <c:pt idx="56193">
                  <c:v>-8.7867000000000001E-2</c:v>
                </c:pt>
                <c:pt idx="56194">
                  <c:v>-8.69925E-2</c:v>
                </c:pt>
                <c:pt idx="56195">
                  <c:v>-8.6170200000000002E-2</c:v>
                </c:pt>
                <c:pt idx="56196">
                  <c:v>-8.5401099999999994E-2</c:v>
                </c:pt>
                <c:pt idx="56197">
                  <c:v>-8.4684200000000001E-2</c:v>
                </c:pt>
                <c:pt idx="56198">
                  <c:v>-8.4018099999999998E-2</c:v>
                </c:pt>
                <c:pt idx="56199">
                  <c:v>-8.3401299999999998E-2</c:v>
                </c:pt>
                <c:pt idx="56200">
                  <c:v>-8.2833199999999996E-2</c:v>
                </c:pt>
                <c:pt idx="56201">
                  <c:v>-8.2319199999999995E-2</c:v>
                </c:pt>
                <c:pt idx="56202">
                  <c:v>-8.1857200000000005E-2</c:v>
                </c:pt>
                <c:pt idx="56203">
                  <c:v>-8.1417400000000001E-2</c:v>
                </c:pt>
                <c:pt idx="56204">
                  <c:v>-8.0986900000000001E-2</c:v>
                </c:pt>
                <c:pt idx="56205">
                  <c:v>-8.0599299999999999E-2</c:v>
                </c:pt>
                <c:pt idx="56206">
                  <c:v>-8.02673E-2</c:v>
                </c:pt>
                <c:pt idx="56207">
                  <c:v>-7.9970600000000003E-2</c:v>
                </c:pt>
                <c:pt idx="56208">
                  <c:v>-7.9708399999999999E-2</c:v>
                </c:pt>
                <c:pt idx="56209">
                  <c:v>-7.9489699999999996E-2</c:v>
                </c:pt>
                <c:pt idx="56210">
                  <c:v>-7.9314700000000002E-2</c:v>
                </c:pt>
                <c:pt idx="56211">
                  <c:v>-7.9181000000000001E-2</c:v>
                </c:pt>
                <c:pt idx="56212">
                  <c:v>-7.9086100000000006E-2</c:v>
                </c:pt>
                <c:pt idx="56213">
                  <c:v>-7.9028399999999999E-2</c:v>
                </c:pt>
                <c:pt idx="56214">
                  <c:v>-7.9008300000000004E-2</c:v>
                </c:pt>
                <c:pt idx="56215">
                  <c:v>-7.9027500000000001E-2</c:v>
                </c:pt>
                <c:pt idx="56216">
                  <c:v>-7.9086699999999996E-2</c:v>
                </c:pt>
                <c:pt idx="56217">
                  <c:v>-7.9186300000000001E-2</c:v>
                </c:pt>
                <c:pt idx="56218">
                  <c:v>-7.9327099999999998E-2</c:v>
                </c:pt>
                <c:pt idx="56219">
                  <c:v>-7.9510999999999998E-2</c:v>
                </c:pt>
                <c:pt idx="56220">
                  <c:v>-7.9740199999999997E-2</c:v>
                </c:pt>
                <c:pt idx="56221">
                  <c:v>-8.00173E-2</c:v>
                </c:pt>
                <c:pt idx="56222">
                  <c:v>-8.0344499999999999E-2</c:v>
                </c:pt>
                <c:pt idx="56223">
                  <c:v>-8.0723199999999995E-2</c:v>
                </c:pt>
                <c:pt idx="56224">
                  <c:v>-8.1152500000000002E-2</c:v>
                </c:pt>
                <c:pt idx="56225">
                  <c:v>-8.16302E-2</c:v>
                </c:pt>
                <c:pt idx="56226">
                  <c:v>-8.2153199999999996E-2</c:v>
                </c:pt>
                <c:pt idx="56227">
                  <c:v>-8.2719799999999996E-2</c:v>
                </c:pt>
                <c:pt idx="56228">
                  <c:v>-8.3328399999999997E-2</c:v>
                </c:pt>
                <c:pt idx="56229">
                  <c:v>-8.3976700000000001E-2</c:v>
                </c:pt>
                <c:pt idx="56230">
                  <c:v>-8.4662899999999999E-2</c:v>
                </c:pt>
                <c:pt idx="56231">
                  <c:v>-8.5385699999999995E-2</c:v>
                </c:pt>
                <c:pt idx="56232">
                  <c:v>-8.6143300000000006E-2</c:v>
                </c:pt>
                <c:pt idx="56233">
                  <c:v>-8.69341E-2</c:v>
                </c:pt>
                <c:pt idx="56234">
                  <c:v>-8.7756500000000001E-2</c:v>
                </c:pt>
                <c:pt idx="56235">
                  <c:v>-8.8606799999999999E-2</c:v>
                </c:pt>
                <c:pt idx="56236">
                  <c:v>-8.9482000000000006E-2</c:v>
                </c:pt>
                <c:pt idx="56237">
                  <c:v>-9.0381100000000006E-2</c:v>
                </c:pt>
                <c:pt idx="56238">
                  <c:v>-9.1302700000000001E-2</c:v>
                </c:pt>
                <c:pt idx="56239">
                  <c:v>-9.2245800000000003E-2</c:v>
                </c:pt>
                <c:pt idx="56240">
                  <c:v>-9.3209399999999998E-2</c:v>
                </c:pt>
                <c:pt idx="56241">
                  <c:v>-9.4193100000000002E-2</c:v>
                </c:pt>
                <c:pt idx="56242">
                  <c:v>-9.51964E-2</c:v>
                </c:pt>
                <c:pt idx="56243">
                  <c:v>-9.6218300000000007E-2</c:v>
                </c:pt>
                <c:pt idx="56244">
                  <c:v>-9.7257800000000005E-2</c:v>
                </c:pt>
                <c:pt idx="56245">
                  <c:v>-9.8313899999999996E-2</c:v>
                </c:pt>
                <c:pt idx="56246">
                  <c:v>-9.9384899999999998E-2</c:v>
                </c:pt>
                <c:pt idx="56247">
                  <c:v>-0.100469</c:v>
                </c:pt>
                <c:pt idx="56248">
                  <c:v>-0.101565</c:v>
                </c:pt>
                <c:pt idx="56249">
                  <c:v>-0.102671</c:v>
                </c:pt>
                <c:pt idx="56250">
                  <c:v>-0.103785</c:v>
                </c:pt>
                <c:pt idx="56251">
                  <c:v>-0.104905</c:v>
                </c:pt>
                <c:pt idx="56252">
                  <c:v>-0.106027</c:v>
                </c:pt>
                <c:pt idx="56253">
                  <c:v>-0.10714700000000001</c:v>
                </c:pt>
                <c:pt idx="56254">
                  <c:v>-0.108262</c:v>
                </c:pt>
                <c:pt idx="56255">
                  <c:v>-0.109371</c:v>
                </c:pt>
                <c:pt idx="56256">
                  <c:v>-0.110475</c:v>
                </c:pt>
                <c:pt idx="56257">
                  <c:v>-0.11157400000000001</c:v>
                </c:pt>
                <c:pt idx="56258">
                  <c:v>-0.112667</c:v>
                </c:pt>
                <c:pt idx="56259">
                  <c:v>-0.11375399999999999</c:v>
                </c:pt>
                <c:pt idx="56260">
                  <c:v>-0.114832</c:v>
                </c:pt>
                <c:pt idx="56261">
                  <c:v>-0.1159</c:v>
                </c:pt>
                <c:pt idx="56262">
                  <c:v>-0.116955</c:v>
                </c:pt>
                <c:pt idx="56263">
                  <c:v>-0.117994</c:v>
                </c:pt>
                <c:pt idx="56264">
                  <c:v>-0.11901299999999999</c:v>
                </c:pt>
                <c:pt idx="56265">
                  <c:v>-0.12001199999999999</c:v>
                </c:pt>
                <c:pt idx="56266">
                  <c:v>-0.12099</c:v>
                </c:pt>
                <c:pt idx="56267">
                  <c:v>-0.121948</c:v>
                </c:pt>
                <c:pt idx="56268">
                  <c:v>-0.122886</c:v>
                </c:pt>
                <c:pt idx="56269">
                  <c:v>-0.12379999999999999</c:v>
                </c:pt>
                <c:pt idx="56270">
                  <c:v>-0.124684</c:v>
                </c:pt>
                <c:pt idx="56271">
                  <c:v>-0.12553500000000001</c:v>
                </c:pt>
                <c:pt idx="56272">
                  <c:v>-0.12635199999999999</c:v>
                </c:pt>
                <c:pt idx="56273">
                  <c:v>-0.127134</c:v>
                </c:pt>
                <c:pt idx="56274">
                  <c:v>-0.127883</c:v>
                </c:pt>
                <c:pt idx="56275">
                  <c:v>-0.12859799999999999</c:v>
                </c:pt>
                <c:pt idx="56276">
                  <c:v>-0.12928200000000001</c:v>
                </c:pt>
                <c:pt idx="56277">
                  <c:v>-0.12992999999999999</c:v>
                </c:pt>
                <c:pt idx="56278">
                  <c:v>-0.13053699999999999</c:v>
                </c:pt>
                <c:pt idx="56279">
                  <c:v>-0.131102</c:v>
                </c:pt>
                <c:pt idx="56280">
                  <c:v>-0.131628</c:v>
                </c:pt>
                <c:pt idx="56281">
                  <c:v>-0.13211800000000001</c:v>
                </c:pt>
                <c:pt idx="56282">
                  <c:v>-0.132573</c:v>
                </c:pt>
                <c:pt idx="56283">
                  <c:v>-0.132991</c:v>
                </c:pt>
                <c:pt idx="56284">
                  <c:v>-0.13336899999999999</c:v>
                </c:pt>
                <c:pt idx="56285">
                  <c:v>-0.13370499999999999</c:v>
                </c:pt>
                <c:pt idx="56286">
                  <c:v>-0.13399900000000001</c:v>
                </c:pt>
                <c:pt idx="56287">
                  <c:v>-0.13424900000000001</c:v>
                </c:pt>
                <c:pt idx="56288">
                  <c:v>-0.13445399999999999</c:v>
                </c:pt>
                <c:pt idx="56289">
                  <c:v>-0.13461500000000001</c:v>
                </c:pt>
                <c:pt idx="56290">
                  <c:v>-0.13473399999999999</c:v>
                </c:pt>
                <c:pt idx="56291">
                  <c:v>-0.13481299999999999</c:v>
                </c:pt>
                <c:pt idx="56292">
                  <c:v>-0.134853</c:v>
                </c:pt>
                <c:pt idx="56293">
                  <c:v>-0.134853</c:v>
                </c:pt>
                <c:pt idx="56294">
                  <c:v>-0.13481199999999999</c:v>
                </c:pt>
                <c:pt idx="56295">
                  <c:v>-0.13473099999999999</c:v>
                </c:pt>
                <c:pt idx="56296">
                  <c:v>-0.13461100000000001</c:v>
                </c:pt>
                <c:pt idx="56297">
                  <c:v>-0.13444900000000001</c:v>
                </c:pt>
                <c:pt idx="56298">
                  <c:v>-0.134243</c:v>
                </c:pt>
                <c:pt idx="56299">
                  <c:v>-0.133993</c:v>
                </c:pt>
                <c:pt idx="56300">
                  <c:v>-0.13369900000000001</c:v>
                </c:pt>
                <c:pt idx="56301">
                  <c:v>-0.13336300000000001</c:v>
                </c:pt>
                <c:pt idx="56302">
                  <c:v>-0.13298499999999999</c:v>
                </c:pt>
                <c:pt idx="56303">
                  <c:v>-0.13256399999999999</c:v>
                </c:pt>
                <c:pt idx="56304">
                  <c:v>-0.132103</c:v>
                </c:pt>
                <c:pt idx="56305">
                  <c:v>-0.13159999999999999</c:v>
                </c:pt>
                <c:pt idx="56306">
                  <c:v>-0.13105700000000001</c:v>
                </c:pt>
                <c:pt idx="56307">
                  <c:v>-0.13047400000000001</c:v>
                </c:pt>
                <c:pt idx="56308">
                  <c:v>-0.12984999999999999</c:v>
                </c:pt>
                <c:pt idx="56309">
                  <c:v>-0.129187</c:v>
                </c:pt>
                <c:pt idx="56310">
                  <c:v>-0.12848399999999999</c:v>
                </c:pt>
                <c:pt idx="56311">
                  <c:v>-0.127745</c:v>
                </c:pt>
                <c:pt idx="56312">
                  <c:v>-0.126968</c:v>
                </c:pt>
                <c:pt idx="56313">
                  <c:v>-0.12615399999999999</c:v>
                </c:pt>
                <c:pt idx="56314">
                  <c:v>-0.125302</c:v>
                </c:pt>
                <c:pt idx="56315">
                  <c:v>-0.12441099999999999</c:v>
                </c:pt>
                <c:pt idx="56316">
                  <c:v>-0.12348199999999999</c:v>
                </c:pt>
                <c:pt idx="56317">
                  <c:v>-0.122515</c:v>
                </c:pt>
                <c:pt idx="56318">
                  <c:v>-0.12151000000000001</c:v>
                </c:pt>
                <c:pt idx="56319">
                  <c:v>-0.12046900000000001</c:v>
                </c:pt>
                <c:pt idx="56320">
                  <c:v>-0.119393</c:v>
                </c:pt>
                <c:pt idx="56321">
                  <c:v>-0.118281</c:v>
                </c:pt>
                <c:pt idx="56322">
                  <c:v>-0.117135</c:v>
                </c:pt>
                <c:pt idx="56323">
                  <c:v>-0.115953</c:v>
                </c:pt>
                <c:pt idx="56324">
                  <c:v>-0.114736</c:v>
                </c:pt>
                <c:pt idx="56325">
                  <c:v>-0.113484</c:v>
                </c:pt>
                <c:pt idx="56326">
                  <c:v>-0.112195</c:v>
                </c:pt>
                <c:pt idx="56327">
                  <c:v>-0.11087</c:v>
                </c:pt>
                <c:pt idx="56328">
                  <c:v>-0.109509</c:v>
                </c:pt>
                <c:pt idx="56329">
                  <c:v>-0.108114</c:v>
                </c:pt>
                <c:pt idx="56330">
                  <c:v>-0.106685</c:v>
                </c:pt>
                <c:pt idx="56331">
                  <c:v>-0.105223</c:v>
                </c:pt>
                <c:pt idx="56332">
                  <c:v>-0.10373</c:v>
                </c:pt>
                <c:pt idx="56333">
                  <c:v>-0.102205</c:v>
                </c:pt>
                <c:pt idx="56334">
                  <c:v>-0.100649</c:v>
                </c:pt>
                <c:pt idx="56335">
                  <c:v>-9.9063600000000002E-2</c:v>
                </c:pt>
                <c:pt idx="56336">
                  <c:v>-9.7448800000000002E-2</c:v>
                </c:pt>
                <c:pt idx="56337">
                  <c:v>-9.5805699999999994E-2</c:v>
                </c:pt>
                <c:pt idx="56338">
                  <c:v>-9.4134700000000002E-2</c:v>
                </c:pt>
                <c:pt idx="56339">
                  <c:v>-9.2435900000000001E-2</c:v>
                </c:pt>
                <c:pt idx="56340">
                  <c:v>-9.0709999999999999E-2</c:v>
                </c:pt>
                <c:pt idx="56341">
                  <c:v>-8.8957800000000004E-2</c:v>
                </c:pt>
                <c:pt idx="56342">
                  <c:v>-8.7179800000000002E-2</c:v>
                </c:pt>
                <c:pt idx="56343">
                  <c:v>-8.5376499999999994E-2</c:v>
                </c:pt>
                <c:pt idx="56344">
                  <c:v>-8.3548399999999995E-2</c:v>
                </c:pt>
                <c:pt idx="56345">
                  <c:v>-8.1696400000000002E-2</c:v>
                </c:pt>
                <c:pt idx="56346">
                  <c:v>-7.9821000000000003E-2</c:v>
                </c:pt>
                <c:pt idx="56347">
                  <c:v>-7.7923199999999998E-2</c:v>
                </c:pt>
                <c:pt idx="56348">
                  <c:v>-7.6003100000000004E-2</c:v>
                </c:pt>
                <c:pt idx="56349">
                  <c:v>-7.4060399999999998E-2</c:v>
                </c:pt>
                <c:pt idx="56350">
                  <c:v>-7.2094800000000001E-2</c:v>
                </c:pt>
                <c:pt idx="56351">
                  <c:v>-7.0106399999999999E-2</c:v>
                </c:pt>
                <c:pt idx="56352">
                  <c:v>-6.8095299999999997E-2</c:v>
                </c:pt>
                <c:pt idx="56353">
                  <c:v>-6.6061900000000007E-2</c:v>
                </c:pt>
                <c:pt idx="56354">
                  <c:v>-6.4007599999999998E-2</c:v>
                </c:pt>
                <c:pt idx="56355">
                  <c:v>-6.1933799999999997E-2</c:v>
                </c:pt>
                <c:pt idx="56356">
                  <c:v>-5.9840900000000002E-2</c:v>
                </c:pt>
                <c:pt idx="56357">
                  <c:v>-5.7728700000000001E-2</c:v>
                </c:pt>
                <c:pt idx="56358">
                  <c:v>-5.5597199999999999E-2</c:v>
                </c:pt>
                <c:pt idx="56359">
                  <c:v>-5.3447000000000001E-2</c:v>
                </c:pt>
                <c:pt idx="56360">
                  <c:v>-5.1279499999999999E-2</c:v>
                </c:pt>
                <c:pt idx="56361">
                  <c:v>-4.9096300000000002E-2</c:v>
                </c:pt>
                <c:pt idx="56362">
                  <c:v>-4.6898500000000003E-2</c:v>
                </c:pt>
                <c:pt idx="56363">
                  <c:v>-4.4687400000000002E-2</c:v>
                </c:pt>
                <c:pt idx="56364">
                  <c:v>-4.2464300000000003E-2</c:v>
                </c:pt>
                <c:pt idx="56365">
                  <c:v>-4.0229899999999999E-2</c:v>
                </c:pt>
                <c:pt idx="56366">
                  <c:v>-3.7985100000000001E-2</c:v>
                </c:pt>
                <c:pt idx="56367">
                  <c:v>-3.57308E-2</c:v>
                </c:pt>
                <c:pt idx="56368">
                  <c:v>-3.3467799999999999E-2</c:v>
                </c:pt>
                <c:pt idx="56369">
                  <c:v>-3.11963E-2</c:v>
                </c:pt>
                <c:pt idx="56370">
                  <c:v>-2.89155E-2</c:v>
                </c:pt>
                <c:pt idx="56371">
                  <c:v>-2.6625599999999999E-2</c:v>
                </c:pt>
                <c:pt idx="56372">
                  <c:v>-2.43279E-2</c:v>
                </c:pt>
                <c:pt idx="56373">
                  <c:v>-2.2023999999999998E-2</c:v>
                </c:pt>
                <c:pt idx="56374">
                  <c:v>-1.97144E-2</c:v>
                </c:pt>
                <c:pt idx="56375">
                  <c:v>-1.7399100000000001E-2</c:v>
                </c:pt>
                <c:pt idx="56376">
                  <c:v>-1.5078899999999999E-2</c:v>
                </c:pt>
                <c:pt idx="56377">
                  <c:v>-1.2754700000000001E-2</c:v>
                </c:pt>
                <c:pt idx="56378">
                  <c:v>-1.04277E-2</c:v>
                </c:pt>
                <c:pt idx="56379" formatCode="0.00E+00">
                  <c:v>-8.0988099999999997E-3</c:v>
                </c:pt>
                <c:pt idx="56380" formatCode="0.00E+00">
                  <c:v>-5.7690399999999996E-3</c:v>
                </c:pt>
                <c:pt idx="56381" formatCode="0.00E+00">
                  <c:v>-3.4394999999999998E-3</c:v>
                </c:pt>
                <c:pt idx="56382" formatCode="0.00E+00">
                  <c:v>-1.1114300000000001E-3</c:v>
                </c:pt>
                <c:pt idx="56383" formatCode="0.00E+00">
                  <c:v>1.21401E-3</c:v>
                </c:pt>
                <c:pt idx="56384" formatCode="0.00E+00">
                  <c:v>3.5358299999999998E-3</c:v>
                </c:pt>
                <c:pt idx="56385" formatCode="0.00E+00">
                  <c:v>5.8532000000000002E-3</c:v>
                </c:pt>
                <c:pt idx="56386" formatCode="0.00E+00">
                  <c:v>8.1656200000000002E-3</c:v>
                </c:pt>
                <c:pt idx="56387">
                  <c:v>1.0473100000000001E-2</c:v>
                </c:pt>
                <c:pt idx="56388">
                  <c:v>1.27755E-2</c:v>
                </c:pt>
                <c:pt idx="56389">
                  <c:v>1.50723E-2</c:v>
                </c:pt>
                <c:pt idx="56390">
                  <c:v>1.73624E-2</c:v>
                </c:pt>
                <c:pt idx="56391">
                  <c:v>1.9644600000000002E-2</c:v>
                </c:pt>
                <c:pt idx="56392">
                  <c:v>2.1917900000000001E-2</c:v>
                </c:pt>
                <c:pt idx="56393">
                  <c:v>2.4180699999999999E-2</c:v>
                </c:pt>
                <c:pt idx="56394">
                  <c:v>2.64316E-2</c:v>
                </c:pt>
                <c:pt idx="56395">
                  <c:v>2.8669199999999999E-2</c:v>
                </c:pt>
                <c:pt idx="56396">
                  <c:v>3.0892200000000002E-2</c:v>
                </c:pt>
                <c:pt idx="56397">
                  <c:v>3.3099700000000003E-2</c:v>
                </c:pt>
                <c:pt idx="56398">
                  <c:v>3.5290299999999997E-2</c:v>
                </c:pt>
                <c:pt idx="56399">
                  <c:v>3.7463099999999999E-2</c:v>
                </c:pt>
                <c:pt idx="56400">
                  <c:v>3.9616899999999997E-2</c:v>
                </c:pt>
                <c:pt idx="56401">
                  <c:v>4.1750700000000002E-2</c:v>
                </c:pt>
                <c:pt idx="56402">
                  <c:v>4.3863600000000003E-2</c:v>
                </c:pt>
                <c:pt idx="56403">
                  <c:v>4.5954799999999997E-2</c:v>
                </c:pt>
                <c:pt idx="56404">
                  <c:v>4.8023900000000001E-2</c:v>
                </c:pt>
                <c:pt idx="56405">
                  <c:v>5.0070299999999998E-2</c:v>
                </c:pt>
                <c:pt idx="56406">
                  <c:v>5.20925E-2</c:v>
                </c:pt>
                <c:pt idx="56407">
                  <c:v>5.4088600000000001E-2</c:v>
                </c:pt>
                <c:pt idx="56408">
                  <c:v>5.6056500000000002E-2</c:v>
                </c:pt>
                <c:pt idx="56409">
                  <c:v>5.7994999999999998E-2</c:v>
                </c:pt>
                <c:pt idx="56410">
                  <c:v>5.9903699999999997E-2</c:v>
                </c:pt>
                <c:pt idx="56411">
                  <c:v>6.1781999999999997E-2</c:v>
                </c:pt>
                <c:pt idx="56412">
                  <c:v>6.3629000000000005E-2</c:v>
                </c:pt>
                <c:pt idx="56413">
                  <c:v>6.5443799999999996E-2</c:v>
                </c:pt>
                <c:pt idx="56414">
                  <c:v>6.7225900000000005E-2</c:v>
                </c:pt>
                <c:pt idx="56415">
                  <c:v>6.89747E-2</c:v>
                </c:pt>
                <c:pt idx="56416">
                  <c:v>7.0689100000000005E-2</c:v>
                </c:pt>
                <c:pt idx="56417">
                  <c:v>7.2368100000000005E-2</c:v>
                </c:pt>
                <c:pt idx="56418">
                  <c:v>7.4011300000000002E-2</c:v>
                </c:pt>
                <c:pt idx="56419">
                  <c:v>7.5617599999999993E-2</c:v>
                </c:pt>
                <c:pt idx="56420">
                  <c:v>7.7185699999999996E-2</c:v>
                </c:pt>
                <c:pt idx="56421">
                  <c:v>7.8714599999999996E-2</c:v>
                </c:pt>
                <c:pt idx="56422">
                  <c:v>8.0203999999999998E-2</c:v>
                </c:pt>
                <c:pt idx="56423">
                  <c:v>8.1653900000000001E-2</c:v>
                </c:pt>
                <c:pt idx="56424">
                  <c:v>8.3063700000000004E-2</c:v>
                </c:pt>
                <c:pt idx="56425">
                  <c:v>8.4432300000000002E-2</c:v>
                </c:pt>
                <c:pt idx="56426">
                  <c:v>8.57594E-2</c:v>
                </c:pt>
                <c:pt idx="56427">
                  <c:v>8.7044499999999997E-2</c:v>
                </c:pt>
                <c:pt idx="56428">
                  <c:v>8.8286400000000001E-2</c:v>
                </c:pt>
                <c:pt idx="56429">
                  <c:v>8.9484400000000006E-2</c:v>
                </c:pt>
                <c:pt idx="56430">
                  <c:v>9.0637499999999996E-2</c:v>
                </c:pt>
                <c:pt idx="56431">
                  <c:v>9.1745099999999996E-2</c:v>
                </c:pt>
                <c:pt idx="56432">
                  <c:v>9.2806600000000003E-2</c:v>
                </c:pt>
                <c:pt idx="56433">
                  <c:v>9.3821399999999999E-2</c:v>
                </c:pt>
                <c:pt idx="56434">
                  <c:v>9.4788499999999998E-2</c:v>
                </c:pt>
                <c:pt idx="56435">
                  <c:v>9.5707299999999995E-2</c:v>
                </c:pt>
                <c:pt idx="56436">
                  <c:v>9.6577300000000005E-2</c:v>
                </c:pt>
                <c:pt idx="56437">
                  <c:v>9.7398399999999996E-2</c:v>
                </c:pt>
                <c:pt idx="56438">
                  <c:v>9.8170499999999994E-2</c:v>
                </c:pt>
                <c:pt idx="56439">
                  <c:v>9.8893200000000001E-2</c:v>
                </c:pt>
                <c:pt idx="56440">
                  <c:v>9.9566199999999994E-2</c:v>
                </c:pt>
                <c:pt idx="56441">
                  <c:v>0.100189</c:v>
                </c:pt>
                <c:pt idx="56442">
                  <c:v>0.100762</c:v>
                </c:pt>
                <c:pt idx="56443">
                  <c:v>0.101284</c:v>
                </c:pt>
                <c:pt idx="56444">
                  <c:v>0.101755</c:v>
                </c:pt>
                <c:pt idx="56445">
                  <c:v>0.102175</c:v>
                </c:pt>
                <c:pt idx="56446">
                  <c:v>0.102546</c:v>
                </c:pt>
                <c:pt idx="56447">
                  <c:v>0.102866</c:v>
                </c:pt>
                <c:pt idx="56448">
                  <c:v>0.10313600000000001</c:v>
                </c:pt>
                <c:pt idx="56449">
                  <c:v>0.103354</c:v>
                </c:pt>
                <c:pt idx="56450">
                  <c:v>0.10352</c:v>
                </c:pt>
                <c:pt idx="56451">
                  <c:v>0.103633</c:v>
                </c:pt>
                <c:pt idx="56452">
                  <c:v>0.10369399999999999</c:v>
                </c:pt>
                <c:pt idx="56453">
                  <c:v>0.103702</c:v>
                </c:pt>
                <c:pt idx="56454">
                  <c:v>0.103657</c:v>
                </c:pt>
                <c:pt idx="56455">
                  <c:v>0.10356</c:v>
                </c:pt>
                <c:pt idx="56456">
                  <c:v>0.103411</c:v>
                </c:pt>
                <c:pt idx="56457">
                  <c:v>0.103211</c:v>
                </c:pt>
                <c:pt idx="56458">
                  <c:v>0.10296</c:v>
                </c:pt>
                <c:pt idx="56459">
                  <c:v>0.102658</c:v>
                </c:pt>
                <c:pt idx="56460">
                  <c:v>0.10230599999999999</c:v>
                </c:pt>
                <c:pt idx="56461">
                  <c:v>0.10190399999999999</c:v>
                </c:pt>
                <c:pt idx="56462">
                  <c:v>0.101454</c:v>
                </c:pt>
                <c:pt idx="56463">
                  <c:v>0.100955</c:v>
                </c:pt>
                <c:pt idx="56464">
                  <c:v>0.100407</c:v>
                </c:pt>
                <c:pt idx="56465">
                  <c:v>9.9811700000000003E-2</c:v>
                </c:pt>
                <c:pt idx="56466">
                  <c:v>9.9168699999999999E-2</c:v>
                </c:pt>
                <c:pt idx="56467">
                  <c:v>9.8478599999999999E-2</c:v>
                </c:pt>
                <c:pt idx="56468">
                  <c:v>9.7741700000000001E-2</c:v>
                </c:pt>
                <c:pt idx="56469">
                  <c:v>9.69584E-2</c:v>
                </c:pt>
                <c:pt idx="56470">
                  <c:v>9.6129099999999995E-2</c:v>
                </c:pt>
                <c:pt idx="56471">
                  <c:v>9.5253900000000002E-2</c:v>
                </c:pt>
                <c:pt idx="56472">
                  <c:v>9.4333399999999998E-2</c:v>
                </c:pt>
                <c:pt idx="56473">
                  <c:v>9.3368000000000007E-2</c:v>
                </c:pt>
                <c:pt idx="56474">
                  <c:v>9.2359200000000002E-2</c:v>
                </c:pt>
                <c:pt idx="56475">
                  <c:v>9.1308399999999998E-2</c:v>
                </c:pt>
                <c:pt idx="56476">
                  <c:v>9.0216900000000003E-2</c:v>
                </c:pt>
                <c:pt idx="56477">
                  <c:v>8.9085800000000007E-2</c:v>
                </c:pt>
                <c:pt idx="56478">
                  <c:v>8.7915699999999999E-2</c:v>
                </c:pt>
                <c:pt idx="56479">
                  <c:v>8.6707300000000001E-2</c:v>
                </c:pt>
                <c:pt idx="56480">
                  <c:v>8.5461499999999996E-2</c:v>
                </c:pt>
                <c:pt idx="56481">
                  <c:v>8.4178699999999995E-2</c:v>
                </c:pt>
                <c:pt idx="56482">
                  <c:v>8.2859799999999997E-2</c:v>
                </c:pt>
                <c:pt idx="56483">
                  <c:v>8.1505800000000003E-2</c:v>
                </c:pt>
                <c:pt idx="56484">
                  <c:v>8.0117599999999997E-2</c:v>
                </c:pt>
                <c:pt idx="56485">
                  <c:v>7.8695899999999999E-2</c:v>
                </c:pt>
                <c:pt idx="56486">
                  <c:v>7.7241900000000002E-2</c:v>
                </c:pt>
                <c:pt idx="56487">
                  <c:v>7.5756599999999993E-2</c:v>
                </c:pt>
                <c:pt idx="56488">
                  <c:v>7.4241299999999996E-2</c:v>
                </c:pt>
                <c:pt idx="56489">
                  <c:v>7.2697499999999998E-2</c:v>
                </c:pt>
                <c:pt idx="56490">
                  <c:v>7.1127099999999999E-2</c:v>
                </c:pt>
                <c:pt idx="56491">
                  <c:v>6.9531800000000005E-2</c:v>
                </c:pt>
                <c:pt idx="56492">
                  <c:v>6.7912700000000006E-2</c:v>
                </c:pt>
                <c:pt idx="56493">
                  <c:v>6.6271499999999997E-2</c:v>
                </c:pt>
                <c:pt idx="56494">
                  <c:v>6.4609200000000006E-2</c:v>
                </c:pt>
                <c:pt idx="56495">
                  <c:v>6.2925499999999995E-2</c:v>
                </c:pt>
                <c:pt idx="56496">
                  <c:v>6.1220700000000003E-2</c:v>
                </c:pt>
                <c:pt idx="56497">
                  <c:v>5.9496300000000002E-2</c:v>
                </c:pt>
                <c:pt idx="56498">
                  <c:v>5.7754399999999997E-2</c:v>
                </c:pt>
                <c:pt idx="56499">
                  <c:v>5.5996900000000002E-2</c:v>
                </c:pt>
                <c:pt idx="56500">
                  <c:v>5.4225599999999999E-2</c:v>
                </c:pt>
                <c:pt idx="56501">
                  <c:v>5.2442200000000001E-2</c:v>
                </c:pt>
                <c:pt idx="56502">
                  <c:v>5.0648400000000003E-2</c:v>
                </c:pt>
                <c:pt idx="56503">
                  <c:v>4.8845600000000003E-2</c:v>
                </c:pt>
                <c:pt idx="56504">
                  <c:v>4.7035800000000003E-2</c:v>
                </c:pt>
                <c:pt idx="56505">
                  <c:v>4.5221200000000003E-2</c:v>
                </c:pt>
                <c:pt idx="56506">
                  <c:v>4.3403900000000002E-2</c:v>
                </c:pt>
                <c:pt idx="56507">
                  <c:v>4.1584900000000001E-2</c:v>
                </c:pt>
                <c:pt idx="56508">
                  <c:v>3.9765200000000001E-2</c:v>
                </c:pt>
                <c:pt idx="56509">
                  <c:v>3.7946000000000001E-2</c:v>
                </c:pt>
                <c:pt idx="56510">
                  <c:v>3.6129500000000002E-2</c:v>
                </c:pt>
                <c:pt idx="56511">
                  <c:v>3.4317500000000001E-2</c:v>
                </c:pt>
                <c:pt idx="56512">
                  <c:v>3.2511900000000003E-2</c:v>
                </c:pt>
                <c:pt idx="56513">
                  <c:v>3.0714499999999999E-2</c:v>
                </c:pt>
                <c:pt idx="56514">
                  <c:v>2.8927600000000001E-2</c:v>
                </c:pt>
                <c:pt idx="56515">
                  <c:v>2.7153299999999998E-2</c:v>
                </c:pt>
                <c:pt idx="56516">
                  <c:v>2.5393200000000001E-2</c:v>
                </c:pt>
                <c:pt idx="56517">
                  <c:v>2.3649E-2</c:v>
                </c:pt>
                <c:pt idx="56518">
                  <c:v>2.1922199999999999E-2</c:v>
                </c:pt>
                <c:pt idx="56519">
                  <c:v>2.0214300000000001E-2</c:v>
                </c:pt>
                <c:pt idx="56520">
                  <c:v>1.85268E-2</c:v>
                </c:pt>
                <c:pt idx="56521">
                  <c:v>1.6860900000000002E-2</c:v>
                </c:pt>
                <c:pt idx="56522">
                  <c:v>1.5218000000000001E-2</c:v>
                </c:pt>
                <c:pt idx="56523">
                  <c:v>1.35998E-2</c:v>
                </c:pt>
                <c:pt idx="56524">
                  <c:v>1.20085E-2</c:v>
                </c:pt>
                <c:pt idx="56525">
                  <c:v>1.04464E-2</c:v>
                </c:pt>
                <c:pt idx="56526" formatCode="0.00E+00">
                  <c:v>8.9156500000000007E-3</c:v>
                </c:pt>
                <c:pt idx="56527" formatCode="0.00E+00">
                  <c:v>7.4180799999999996E-3</c:v>
                </c:pt>
                <c:pt idx="56528" formatCode="0.00E+00">
                  <c:v>5.9556000000000001E-3</c:v>
                </c:pt>
                <c:pt idx="56529" formatCode="0.00E+00">
                  <c:v>4.5298700000000001E-3</c:v>
                </c:pt>
                <c:pt idx="56530" formatCode="0.00E+00">
                  <c:v>3.1424600000000001E-3</c:v>
                </c:pt>
                <c:pt idx="56531" formatCode="0.00E+00">
                  <c:v>1.79507E-3</c:v>
                </c:pt>
                <c:pt idx="56532" formatCode="0.00E+00">
                  <c:v>4.8967399999999995E-4</c:v>
                </c:pt>
                <c:pt idx="56533" formatCode="0.00E+00">
                  <c:v>-7.7145499999999999E-4</c:v>
                </c:pt>
                <c:pt idx="56534" formatCode="0.00E+00">
                  <c:v>-1.9863799999999998E-3</c:v>
                </c:pt>
                <c:pt idx="56535" formatCode="0.00E+00">
                  <c:v>-3.15394E-3</c:v>
                </c:pt>
                <c:pt idx="56536" formatCode="0.00E+00">
                  <c:v>-4.2737499999999998E-3</c:v>
                </c:pt>
                <c:pt idx="56537" formatCode="0.00E+00">
                  <c:v>-5.34542E-3</c:v>
                </c:pt>
                <c:pt idx="56538" formatCode="0.00E+00">
                  <c:v>-6.36777E-3</c:v>
                </c:pt>
                <c:pt idx="56539" formatCode="0.00E+00">
                  <c:v>-7.3394000000000003E-3</c:v>
                </c:pt>
                <c:pt idx="56540" formatCode="0.00E+00">
                  <c:v>-8.2593900000000001E-3</c:v>
                </c:pt>
                <c:pt idx="56541" formatCode="0.00E+00">
                  <c:v>-9.1266799999999999E-3</c:v>
                </c:pt>
                <c:pt idx="56542" formatCode="0.00E+00">
                  <c:v>-9.93928E-3</c:v>
                </c:pt>
                <c:pt idx="56543">
                  <c:v>-1.0695E-2</c:v>
                </c:pt>
                <c:pt idx="56544">
                  <c:v>-1.13921E-2</c:v>
                </c:pt>
                <c:pt idx="56545">
                  <c:v>-1.20299E-2</c:v>
                </c:pt>
                <c:pt idx="56546">
                  <c:v>-1.2607E-2</c:v>
                </c:pt>
                <c:pt idx="56547">
                  <c:v>-1.3121799999999999E-2</c:v>
                </c:pt>
                <c:pt idx="56548">
                  <c:v>-1.3572600000000001E-2</c:v>
                </c:pt>
                <c:pt idx="56549">
                  <c:v>-1.39577E-2</c:v>
                </c:pt>
                <c:pt idx="56550">
                  <c:v>-1.42764E-2</c:v>
                </c:pt>
                <c:pt idx="56551">
                  <c:v>-1.45278E-2</c:v>
                </c:pt>
                <c:pt idx="56552">
                  <c:v>-1.47108E-2</c:v>
                </c:pt>
                <c:pt idx="56553">
                  <c:v>-1.48244E-2</c:v>
                </c:pt>
                <c:pt idx="56554">
                  <c:v>-1.4868599999999999E-2</c:v>
                </c:pt>
                <c:pt idx="56555">
                  <c:v>-1.48434E-2</c:v>
                </c:pt>
                <c:pt idx="56556">
                  <c:v>-1.47484E-2</c:v>
                </c:pt>
                <c:pt idx="56557">
                  <c:v>-1.4583199999999999E-2</c:v>
                </c:pt>
                <c:pt idx="56558">
                  <c:v>-1.43477E-2</c:v>
                </c:pt>
                <c:pt idx="56559">
                  <c:v>-1.40416E-2</c:v>
                </c:pt>
                <c:pt idx="56560">
                  <c:v>-1.3664900000000001E-2</c:v>
                </c:pt>
                <c:pt idx="56561">
                  <c:v>-1.3217E-2</c:v>
                </c:pt>
                <c:pt idx="56562">
                  <c:v>-1.2697099999999999E-2</c:v>
                </c:pt>
                <c:pt idx="56563">
                  <c:v>-1.21038E-2</c:v>
                </c:pt>
                <c:pt idx="56564">
                  <c:v>-1.1436999999999999E-2</c:v>
                </c:pt>
                <c:pt idx="56565">
                  <c:v>-1.06967E-2</c:v>
                </c:pt>
                <c:pt idx="56566" formatCode="0.00E+00">
                  <c:v>-9.8830299999999992E-3</c:v>
                </c:pt>
                <c:pt idx="56567" formatCode="0.00E+00">
                  <c:v>-8.9959800000000006E-3</c:v>
                </c:pt>
                <c:pt idx="56568" formatCode="0.00E+00">
                  <c:v>-8.0359400000000001E-3</c:v>
                </c:pt>
                <c:pt idx="56569" formatCode="0.00E+00">
                  <c:v>-7.0035399999999999E-3</c:v>
                </c:pt>
                <c:pt idx="56570" formatCode="0.00E+00">
                  <c:v>-5.8993300000000004E-3</c:v>
                </c:pt>
                <c:pt idx="56571" formatCode="0.00E+00">
                  <c:v>-4.7239400000000003E-3</c:v>
                </c:pt>
                <c:pt idx="56572" formatCode="0.00E+00">
                  <c:v>-3.4780900000000001E-3</c:v>
                </c:pt>
                <c:pt idx="56573" formatCode="0.00E+00">
                  <c:v>-2.1623699999999998E-3</c:v>
                </c:pt>
                <c:pt idx="56574" formatCode="0.00E+00">
                  <c:v>-7.7755000000000001E-4</c:v>
                </c:pt>
                <c:pt idx="56575" formatCode="0.00E+00">
                  <c:v>6.7540199999999997E-4</c:v>
                </c:pt>
                <c:pt idx="56576" formatCode="0.00E+00">
                  <c:v>2.19586E-3</c:v>
                </c:pt>
                <c:pt idx="56577" formatCode="0.00E+00">
                  <c:v>3.78372E-3</c:v>
                </c:pt>
                <c:pt idx="56578" formatCode="0.00E+00">
                  <c:v>5.4386699999999996E-3</c:v>
                </c:pt>
                <c:pt idx="56579" formatCode="0.00E+00">
                  <c:v>7.1599400000000001E-3</c:v>
                </c:pt>
                <c:pt idx="56580" formatCode="0.00E+00">
                  <c:v>8.9468399999999993E-3</c:v>
                </c:pt>
                <c:pt idx="56581">
                  <c:v>1.0798500000000001E-2</c:v>
                </c:pt>
                <c:pt idx="56582">
                  <c:v>1.2712899999999999E-2</c:v>
                </c:pt>
                <c:pt idx="56583">
                  <c:v>1.46868E-2</c:v>
                </c:pt>
                <c:pt idx="56584">
                  <c:v>1.6718199999999999E-2</c:v>
                </c:pt>
                <c:pt idx="56585">
                  <c:v>1.8805800000000001E-2</c:v>
                </c:pt>
                <c:pt idx="56586">
                  <c:v>2.0949099999999998E-2</c:v>
                </c:pt>
                <c:pt idx="56587">
                  <c:v>2.31471E-2</c:v>
                </c:pt>
                <c:pt idx="56588">
                  <c:v>2.5398E-2</c:v>
                </c:pt>
                <c:pt idx="56589">
                  <c:v>2.76999E-2</c:v>
                </c:pt>
                <c:pt idx="56590">
                  <c:v>3.0050400000000001E-2</c:v>
                </c:pt>
                <c:pt idx="56591">
                  <c:v>3.2447900000000002E-2</c:v>
                </c:pt>
                <c:pt idx="56592">
                  <c:v>3.4891400000000003E-2</c:v>
                </c:pt>
                <c:pt idx="56593">
                  <c:v>3.7379799999999998E-2</c:v>
                </c:pt>
                <c:pt idx="56594">
                  <c:v>3.9911500000000003E-2</c:v>
                </c:pt>
                <c:pt idx="56595">
                  <c:v>4.2483899999999998E-2</c:v>
                </c:pt>
                <c:pt idx="56596">
                  <c:v>4.5094299999999997E-2</c:v>
                </c:pt>
                <c:pt idx="56597">
                  <c:v>4.7740200000000003E-2</c:v>
                </c:pt>
                <c:pt idx="56598">
                  <c:v>5.0419100000000001E-2</c:v>
                </c:pt>
                <c:pt idx="56599">
                  <c:v>5.3128599999999998E-2</c:v>
                </c:pt>
                <c:pt idx="56600">
                  <c:v>5.5866100000000002E-2</c:v>
                </c:pt>
                <c:pt idx="56601">
                  <c:v>5.8629500000000001E-2</c:v>
                </c:pt>
                <c:pt idx="56602">
                  <c:v>6.1417300000000001E-2</c:v>
                </c:pt>
                <c:pt idx="56603">
                  <c:v>6.4227800000000002E-2</c:v>
                </c:pt>
                <c:pt idx="56604">
                  <c:v>6.7059199999999999E-2</c:v>
                </c:pt>
                <c:pt idx="56605">
                  <c:v>6.9909100000000002E-2</c:v>
                </c:pt>
                <c:pt idx="56606">
                  <c:v>7.2774800000000001E-2</c:v>
                </c:pt>
                <c:pt idx="56607">
                  <c:v>7.5653200000000004E-2</c:v>
                </c:pt>
                <c:pt idx="56608">
                  <c:v>7.8541299999999994E-2</c:v>
                </c:pt>
                <c:pt idx="56609">
                  <c:v>8.1435999999999995E-2</c:v>
                </c:pt>
                <c:pt idx="56610">
                  <c:v>8.4334599999999996E-2</c:v>
                </c:pt>
                <c:pt idx="56611">
                  <c:v>8.7234699999999998E-2</c:v>
                </c:pt>
                <c:pt idx="56612">
                  <c:v>9.0133599999999994E-2</c:v>
                </c:pt>
                <c:pt idx="56613">
                  <c:v>9.3028799999999995E-2</c:v>
                </c:pt>
                <c:pt idx="56614">
                  <c:v>9.5917600000000006E-2</c:v>
                </c:pt>
                <c:pt idx="56615">
                  <c:v>9.8797800000000005E-2</c:v>
                </c:pt>
                <c:pt idx="56616">
                  <c:v>0.10166699999999999</c:v>
                </c:pt>
                <c:pt idx="56617">
                  <c:v>0.104522</c:v>
                </c:pt>
                <c:pt idx="56618">
                  <c:v>0.107361</c:v>
                </c:pt>
                <c:pt idx="56619">
                  <c:v>0.110182</c:v>
                </c:pt>
                <c:pt idx="56620">
                  <c:v>0.11298</c:v>
                </c:pt>
                <c:pt idx="56621">
                  <c:v>0.115756</c:v>
                </c:pt>
                <c:pt idx="56622">
                  <c:v>0.118505</c:v>
                </c:pt>
                <c:pt idx="56623">
                  <c:v>0.121224</c:v>
                </c:pt>
                <c:pt idx="56624">
                  <c:v>0.12391099999999999</c:v>
                </c:pt>
                <c:pt idx="56625">
                  <c:v>0.12656100000000001</c:v>
                </c:pt>
                <c:pt idx="56626">
                  <c:v>0.12917300000000001</c:v>
                </c:pt>
                <c:pt idx="56627">
                  <c:v>0.131744</c:v>
                </c:pt>
                <c:pt idx="56628">
                  <c:v>0.134272</c:v>
                </c:pt>
                <c:pt idx="56629">
                  <c:v>0.13675399999999999</c:v>
                </c:pt>
                <c:pt idx="56630">
                  <c:v>0.13918800000000001</c:v>
                </c:pt>
                <c:pt idx="56631">
                  <c:v>0.141572</c:v>
                </c:pt>
                <c:pt idx="56632">
                  <c:v>0.143904</c:v>
                </c:pt>
                <c:pt idx="56633">
                  <c:v>0.14618200000000001</c:v>
                </c:pt>
                <c:pt idx="56634">
                  <c:v>0.14840300000000001</c:v>
                </c:pt>
                <c:pt idx="56635">
                  <c:v>0.15056700000000001</c:v>
                </c:pt>
                <c:pt idx="56636">
                  <c:v>0.152671</c:v>
                </c:pt>
                <c:pt idx="56637">
                  <c:v>0.15471399999999999</c:v>
                </c:pt>
                <c:pt idx="56638">
                  <c:v>0.156694</c:v>
                </c:pt>
                <c:pt idx="56639">
                  <c:v>0.158609</c:v>
                </c:pt>
                <c:pt idx="56640">
                  <c:v>0.16045699999999999</c:v>
                </c:pt>
                <c:pt idx="56641">
                  <c:v>0.16223699999999999</c:v>
                </c:pt>
                <c:pt idx="56642">
                  <c:v>0.16394400000000001</c:v>
                </c:pt>
                <c:pt idx="56643">
                  <c:v>0.165576</c:v>
                </c:pt>
                <c:pt idx="56644">
                  <c:v>0.167133</c:v>
                </c:pt>
                <c:pt idx="56645">
                  <c:v>0.16861200000000001</c:v>
                </c:pt>
                <c:pt idx="56646">
                  <c:v>0.170014</c:v>
                </c:pt>
                <c:pt idx="56647">
                  <c:v>0.17133599999999999</c:v>
                </c:pt>
                <c:pt idx="56648">
                  <c:v>0.17257700000000001</c:v>
                </c:pt>
                <c:pt idx="56649">
                  <c:v>0.173737</c:v>
                </c:pt>
                <c:pt idx="56650">
                  <c:v>0.174813</c:v>
                </c:pt>
                <c:pt idx="56651">
                  <c:v>0.17580699999999999</c:v>
                </c:pt>
                <c:pt idx="56652">
                  <c:v>0.17671500000000001</c:v>
                </c:pt>
                <c:pt idx="56653">
                  <c:v>0.177538</c:v>
                </c:pt>
                <c:pt idx="56654">
                  <c:v>0.17827599999999999</c:v>
                </c:pt>
                <c:pt idx="56655">
                  <c:v>0.178927</c:v>
                </c:pt>
                <c:pt idx="56656">
                  <c:v>0.17949300000000001</c:v>
                </c:pt>
                <c:pt idx="56657">
                  <c:v>0.17997299999999999</c:v>
                </c:pt>
                <c:pt idx="56658">
                  <c:v>0.180366</c:v>
                </c:pt>
                <c:pt idx="56659">
                  <c:v>0.180672</c:v>
                </c:pt>
                <c:pt idx="56660">
                  <c:v>0.180892</c:v>
                </c:pt>
                <c:pt idx="56661">
                  <c:v>0.18102499999999999</c:v>
                </c:pt>
                <c:pt idx="56662">
                  <c:v>0.18107100000000001</c:v>
                </c:pt>
                <c:pt idx="56663">
                  <c:v>0.18103</c:v>
                </c:pt>
                <c:pt idx="56664">
                  <c:v>0.18090400000000001</c:v>
                </c:pt>
                <c:pt idx="56665">
                  <c:v>0.18069099999999999</c:v>
                </c:pt>
                <c:pt idx="56666">
                  <c:v>0.180393</c:v>
                </c:pt>
                <c:pt idx="56667">
                  <c:v>0.180011</c:v>
                </c:pt>
                <c:pt idx="56668">
                  <c:v>0.17954500000000001</c:v>
                </c:pt>
                <c:pt idx="56669">
                  <c:v>0.17899699999999999</c:v>
                </c:pt>
                <c:pt idx="56670">
                  <c:v>0.178367</c:v>
                </c:pt>
                <c:pt idx="56671">
                  <c:v>0.17765600000000001</c:v>
                </c:pt>
                <c:pt idx="56672">
                  <c:v>0.17686399999999999</c:v>
                </c:pt>
                <c:pt idx="56673">
                  <c:v>0.17599300000000001</c:v>
                </c:pt>
                <c:pt idx="56674">
                  <c:v>0.17504400000000001</c:v>
                </c:pt>
                <c:pt idx="56675">
                  <c:v>0.17402000000000001</c:v>
                </c:pt>
                <c:pt idx="56676">
                  <c:v>0.17292099999999999</c:v>
                </c:pt>
                <c:pt idx="56677">
                  <c:v>0.17174700000000001</c:v>
                </c:pt>
                <c:pt idx="56678">
                  <c:v>0.17050000000000001</c:v>
                </c:pt>
                <c:pt idx="56679">
                  <c:v>0.169183</c:v>
                </c:pt>
                <c:pt idx="56680">
                  <c:v>0.167797</c:v>
                </c:pt>
                <c:pt idx="56681">
                  <c:v>0.16634699999999999</c:v>
                </c:pt>
                <c:pt idx="56682">
                  <c:v>0.16483300000000001</c:v>
                </c:pt>
                <c:pt idx="56683">
                  <c:v>0.16325799999999999</c:v>
                </c:pt>
                <c:pt idx="56684">
                  <c:v>0.16162399999999999</c:v>
                </c:pt>
                <c:pt idx="56685">
                  <c:v>0.15993199999999999</c:v>
                </c:pt>
                <c:pt idx="56686">
                  <c:v>0.15818399999999999</c:v>
                </c:pt>
                <c:pt idx="56687">
                  <c:v>0.15638199999999999</c:v>
                </c:pt>
                <c:pt idx="56688">
                  <c:v>0.154528</c:v>
                </c:pt>
                <c:pt idx="56689">
                  <c:v>0.15262500000000001</c:v>
                </c:pt>
                <c:pt idx="56690">
                  <c:v>0.150676</c:v>
                </c:pt>
                <c:pt idx="56691">
                  <c:v>0.14868400000000001</c:v>
                </c:pt>
                <c:pt idx="56692">
                  <c:v>0.146652</c:v>
                </c:pt>
                <c:pt idx="56693">
                  <c:v>0.14458399999999999</c:v>
                </c:pt>
                <c:pt idx="56694">
                  <c:v>0.142482</c:v>
                </c:pt>
                <c:pt idx="56695">
                  <c:v>0.140348</c:v>
                </c:pt>
                <c:pt idx="56696">
                  <c:v>0.138187</c:v>
                </c:pt>
                <c:pt idx="56697">
                  <c:v>0.13599900000000001</c:v>
                </c:pt>
                <c:pt idx="56698">
                  <c:v>0.13378799999999999</c:v>
                </c:pt>
                <c:pt idx="56699">
                  <c:v>0.13155700000000001</c:v>
                </c:pt>
                <c:pt idx="56700">
                  <c:v>0.12930800000000001</c:v>
                </c:pt>
                <c:pt idx="56701">
                  <c:v>0.12704399999999999</c:v>
                </c:pt>
                <c:pt idx="56702">
                  <c:v>0.124767</c:v>
                </c:pt>
                <c:pt idx="56703">
                  <c:v>0.12248100000000001</c:v>
                </c:pt>
                <c:pt idx="56704">
                  <c:v>0.120188</c:v>
                </c:pt>
                <c:pt idx="56705">
                  <c:v>0.117891</c:v>
                </c:pt>
                <c:pt idx="56706">
                  <c:v>0.115592</c:v>
                </c:pt>
                <c:pt idx="56707">
                  <c:v>0.11329500000000001</c:v>
                </c:pt>
                <c:pt idx="56708">
                  <c:v>0.111002</c:v>
                </c:pt>
                <c:pt idx="56709">
                  <c:v>0.10871599999999999</c:v>
                </c:pt>
                <c:pt idx="56710">
                  <c:v>0.10644000000000001</c:v>
                </c:pt>
                <c:pt idx="56711">
                  <c:v>0.10417700000000001</c:v>
                </c:pt>
                <c:pt idx="56712">
                  <c:v>0.10193000000000001</c:v>
                </c:pt>
                <c:pt idx="56713">
                  <c:v>9.9701399999999996E-2</c:v>
                </c:pt>
                <c:pt idx="56714">
                  <c:v>9.7494399999999995E-2</c:v>
                </c:pt>
                <c:pt idx="56715">
                  <c:v>9.5311099999999996E-2</c:v>
                </c:pt>
                <c:pt idx="56716">
                  <c:v>9.3153600000000003E-2</c:v>
                </c:pt>
                <c:pt idx="56717">
                  <c:v>9.1023900000000005E-2</c:v>
                </c:pt>
                <c:pt idx="56718">
                  <c:v>8.8924500000000004E-2</c:v>
                </c:pt>
                <c:pt idx="56719">
                  <c:v>8.6858400000000002E-2</c:v>
                </c:pt>
                <c:pt idx="56720">
                  <c:v>8.4828299999999995E-2</c:v>
                </c:pt>
                <c:pt idx="56721">
                  <c:v>8.2836800000000002E-2</c:v>
                </c:pt>
                <c:pt idx="56722">
                  <c:v>8.0886100000000002E-2</c:v>
                </c:pt>
                <c:pt idx="56723">
                  <c:v>7.8978499999999993E-2</c:v>
                </c:pt>
                <c:pt idx="56724">
                  <c:v>7.7115900000000001E-2</c:v>
                </c:pt>
                <c:pt idx="56725">
                  <c:v>7.5300300000000001E-2</c:v>
                </c:pt>
                <c:pt idx="56726">
                  <c:v>7.3533000000000001E-2</c:v>
                </c:pt>
                <c:pt idx="56727">
                  <c:v>7.1815799999999999E-2</c:v>
                </c:pt>
                <c:pt idx="56728">
                  <c:v>7.0150100000000007E-2</c:v>
                </c:pt>
                <c:pt idx="56729">
                  <c:v>6.8537000000000001E-2</c:v>
                </c:pt>
                <c:pt idx="56730">
                  <c:v>6.6977499999999995E-2</c:v>
                </c:pt>
                <c:pt idx="56731">
                  <c:v>6.5472799999999998E-2</c:v>
                </c:pt>
                <c:pt idx="56732">
                  <c:v>6.4024300000000006E-2</c:v>
                </c:pt>
                <c:pt idx="56733">
                  <c:v>6.26337E-2</c:v>
                </c:pt>
                <c:pt idx="56734">
                  <c:v>6.13029E-2</c:v>
                </c:pt>
                <c:pt idx="56735">
                  <c:v>6.0033799999999998E-2</c:v>
                </c:pt>
                <c:pt idx="56736">
                  <c:v>5.8826999999999997E-2</c:v>
                </c:pt>
                <c:pt idx="56737">
                  <c:v>5.7682900000000002E-2</c:v>
                </c:pt>
                <c:pt idx="56738">
                  <c:v>5.6601499999999999E-2</c:v>
                </c:pt>
                <c:pt idx="56739">
                  <c:v>5.5583199999999999E-2</c:v>
                </c:pt>
                <c:pt idx="56740">
                  <c:v>5.46279E-2</c:v>
                </c:pt>
                <c:pt idx="56741">
                  <c:v>5.3736100000000002E-2</c:v>
                </c:pt>
                <c:pt idx="56742">
                  <c:v>5.29081E-2</c:v>
                </c:pt>
                <c:pt idx="56743">
                  <c:v>5.2144099999999999E-2</c:v>
                </c:pt>
                <c:pt idx="56744">
                  <c:v>5.1444299999999998E-2</c:v>
                </c:pt>
                <c:pt idx="56745">
                  <c:v>5.0808199999999998E-2</c:v>
                </c:pt>
                <c:pt idx="56746">
                  <c:v>5.0235799999999997E-2</c:v>
                </c:pt>
                <c:pt idx="56747">
                  <c:v>4.9726899999999997E-2</c:v>
                </c:pt>
                <c:pt idx="56748">
                  <c:v>4.9281100000000001E-2</c:v>
                </c:pt>
                <c:pt idx="56749">
                  <c:v>4.88981E-2</c:v>
                </c:pt>
                <c:pt idx="56750">
                  <c:v>4.8577200000000001E-2</c:v>
                </c:pt>
                <c:pt idx="56751">
                  <c:v>4.8317499999999999E-2</c:v>
                </c:pt>
                <c:pt idx="56752">
                  <c:v>4.8118300000000003E-2</c:v>
                </c:pt>
                <c:pt idx="56753">
                  <c:v>4.7978699999999999E-2</c:v>
                </c:pt>
                <c:pt idx="56754">
                  <c:v>4.7898099999999999E-2</c:v>
                </c:pt>
                <c:pt idx="56755">
                  <c:v>4.7875399999999999E-2</c:v>
                </c:pt>
                <c:pt idx="56756">
                  <c:v>4.7909399999999998E-2</c:v>
                </c:pt>
                <c:pt idx="56757">
                  <c:v>4.7998800000000001E-2</c:v>
                </c:pt>
                <c:pt idx="56758">
                  <c:v>4.8141999999999997E-2</c:v>
                </c:pt>
                <c:pt idx="56759">
                  <c:v>4.8337100000000001E-2</c:v>
                </c:pt>
                <c:pt idx="56760">
                  <c:v>4.8582899999999998E-2</c:v>
                </c:pt>
                <c:pt idx="56761">
                  <c:v>4.8878100000000001E-2</c:v>
                </c:pt>
                <c:pt idx="56762">
                  <c:v>4.9220699999999999E-2</c:v>
                </c:pt>
                <c:pt idx="56763">
                  <c:v>4.96085E-2</c:v>
                </c:pt>
                <c:pt idx="56764">
                  <c:v>5.0039599999999997E-2</c:v>
                </c:pt>
                <c:pt idx="56765">
                  <c:v>5.0512300000000003E-2</c:v>
                </c:pt>
                <c:pt idx="56766">
                  <c:v>5.1024800000000002E-2</c:v>
                </c:pt>
                <c:pt idx="56767">
                  <c:v>5.15754E-2</c:v>
                </c:pt>
                <c:pt idx="56768">
                  <c:v>5.2162300000000002E-2</c:v>
                </c:pt>
                <c:pt idx="56769">
                  <c:v>5.2783400000000001E-2</c:v>
                </c:pt>
                <c:pt idx="56770">
                  <c:v>5.3436699999999997E-2</c:v>
                </c:pt>
                <c:pt idx="56771">
                  <c:v>5.4119800000000003E-2</c:v>
                </c:pt>
                <c:pt idx="56772">
                  <c:v>5.4830700000000003E-2</c:v>
                </c:pt>
                <c:pt idx="56773">
                  <c:v>5.5566999999999998E-2</c:v>
                </c:pt>
                <c:pt idx="56774">
                  <c:v>5.6326800000000003E-2</c:v>
                </c:pt>
                <c:pt idx="56775">
                  <c:v>5.7107699999999997E-2</c:v>
                </c:pt>
                <c:pt idx="56776">
                  <c:v>5.7907300000000002E-2</c:v>
                </c:pt>
                <c:pt idx="56777">
                  <c:v>5.8723200000000003E-2</c:v>
                </c:pt>
                <c:pt idx="56778">
                  <c:v>5.9553599999999998E-2</c:v>
                </c:pt>
                <c:pt idx="56779">
                  <c:v>6.0396400000000003E-2</c:v>
                </c:pt>
                <c:pt idx="56780">
                  <c:v>6.12498E-2</c:v>
                </c:pt>
                <c:pt idx="56781">
                  <c:v>6.2111800000000002E-2</c:v>
                </c:pt>
                <c:pt idx="56782">
                  <c:v>6.2980800000000003E-2</c:v>
                </c:pt>
                <c:pt idx="56783">
                  <c:v>6.3854499999999995E-2</c:v>
                </c:pt>
                <c:pt idx="56784">
                  <c:v>6.4730899999999994E-2</c:v>
                </c:pt>
                <c:pt idx="56785">
                  <c:v>6.5607499999999999E-2</c:v>
                </c:pt>
                <c:pt idx="56786">
                  <c:v>6.6482200000000005E-2</c:v>
                </c:pt>
                <c:pt idx="56787">
                  <c:v>6.7352999999999996E-2</c:v>
                </c:pt>
                <c:pt idx="56788">
                  <c:v>6.8217700000000006E-2</c:v>
                </c:pt>
                <c:pt idx="56789">
                  <c:v>6.9074399999999994E-2</c:v>
                </c:pt>
                <c:pt idx="56790">
                  <c:v>6.99216E-2</c:v>
                </c:pt>
                <c:pt idx="56791">
                  <c:v>7.0757899999999999E-2</c:v>
                </c:pt>
                <c:pt idx="56792">
                  <c:v>7.1581699999999998E-2</c:v>
                </c:pt>
                <c:pt idx="56793">
                  <c:v>7.2391200000000003E-2</c:v>
                </c:pt>
                <c:pt idx="56794">
                  <c:v>7.3185200000000006E-2</c:v>
                </c:pt>
                <c:pt idx="56795">
                  <c:v>7.39625E-2</c:v>
                </c:pt>
                <c:pt idx="56796">
                  <c:v>7.4721899999999994E-2</c:v>
                </c:pt>
                <c:pt idx="56797">
                  <c:v>7.5462299999999996E-2</c:v>
                </c:pt>
                <c:pt idx="56798">
                  <c:v>7.6182799999999995E-2</c:v>
                </c:pt>
                <c:pt idx="56799">
                  <c:v>7.6882400000000004E-2</c:v>
                </c:pt>
                <c:pt idx="56800">
                  <c:v>7.7560400000000002E-2</c:v>
                </c:pt>
                <c:pt idx="56801">
                  <c:v>7.82162E-2</c:v>
                </c:pt>
                <c:pt idx="56802">
                  <c:v>7.8849100000000005E-2</c:v>
                </c:pt>
                <c:pt idx="56803">
                  <c:v>7.9458600000000004E-2</c:v>
                </c:pt>
                <c:pt idx="56804">
                  <c:v>8.0044100000000007E-2</c:v>
                </c:pt>
                <c:pt idx="56805">
                  <c:v>8.0605099999999999E-2</c:v>
                </c:pt>
                <c:pt idx="56806">
                  <c:v>8.1141099999999994E-2</c:v>
                </c:pt>
                <c:pt idx="56807">
                  <c:v>8.1651799999999997E-2</c:v>
                </c:pt>
                <c:pt idx="56808">
                  <c:v>8.2137500000000002E-2</c:v>
                </c:pt>
                <c:pt idx="56809">
                  <c:v>8.2598500000000005E-2</c:v>
                </c:pt>
                <c:pt idx="56810">
                  <c:v>8.3035100000000001E-2</c:v>
                </c:pt>
                <c:pt idx="56811">
                  <c:v>8.3447499999999994E-2</c:v>
                </c:pt>
                <c:pt idx="56812">
                  <c:v>8.3836099999999997E-2</c:v>
                </c:pt>
                <c:pt idx="56813">
                  <c:v>8.4201100000000001E-2</c:v>
                </c:pt>
                <c:pt idx="56814">
                  <c:v>8.4543099999999996E-2</c:v>
                </c:pt>
                <c:pt idx="56815">
                  <c:v>8.4862599999999996E-2</c:v>
                </c:pt>
                <c:pt idx="56816">
                  <c:v>8.5160100000000002E-2</c:v>
                </c:pt>
                <c:pt idx="56817">
                  <c:v>8.5436499999999999E-2</c:v>
                </c:pt>
                <c:pt idx="56818">
                  <c:v>8.5692500000000005E-2</c:v>
                </c:pt>
                <c:pt idx="56819">
                  <c:v>8.5929199999999997E-2</c:v>
                </c:pt>
                <c:pt idx="56820">
                  <c:v>8.6148000000000002E-2</c:v>
                </c:pt>
                <c:pt idx="56821">
                  <c:v>8.6350200000000002E-2</c:v>
                </c:pt>
                <c:pt idx="56822">
                  <c:v>8.6537299999999998E-2</c:v>
                </c:pt>
                <c:pt idx="56823">
                  <c:v>8.6710800000000005E-2</c:v>
                </c:pt>
                <c:pt idx="56824">
                  <c:v>8.6871799999999999E-2</c:v>
                </c:pt>
                <c:pt idx="56825">
                  <c:v>8.7021699999999994E-2</c:v>
                </c:pt>
                <c:pt idx="56826">
                  <c:v>8.7161500000000003E-2</c:v>
                </c:pt>
                <c:pt idx="56827">
                  <c:v>8.7292700000000001E-2</c:v>
                </c:pt>
                <c:pt idx="56828">
                  <c:v>8.7416499999999994E-2</c:v>
                </c:pt>
                <c:pt idx="56829">
                  <c:v>8.7534500000000001E-2</c:v>
                </c:pt>
                <c:pt idx="56830">
                  <c:v>8.7648100000000007E-2</c:v>
                </c:pt>
                <c:pt idx="56831">
                  <c:v>8.7758900000000001E-2</c:v>
                </c:pt>
                <c:pt idx="56832">
                  <c:v>8.7868399999999999E-2</c:v>
                </c:pt>
                <c:pt idx="56833">
                  <c:v>8.7978299999999995E-2</c:v>
                </c:pt>
                <c:pt idx="56834">
                  <c:v>8.8090000000000002E-2</c:v>
                </c:pt>
                <c:pt idx="56835">
                  <c:v>8.8204900000000003E-2</c:v>
                </c:pt>
                <c:pt idx="56836">
                  <c:v>8.8324700000000006E-2</c:v>
                </c:pt>
                <c:pt idx="56837">
                  <c:v>8.8451000000000002E-2</c:v>
                </c:pt>
                <c:pt idx="56838">
                  <c:v>8.85856E-2</c:v>
                </c:pt>
                <c:pt idx="56839">
                  <c:v>8.8730299999999998E-2</c:v>
                </c:pt>
                <c:pt idx="56840">
                  <c:v>8.8886699999999999E-2</c:v>
                </c:pt>
                <c:pt idx="56841">
                  <c:v>8.90566E-2</c:v>
                </c:pt>
                <c:pt idx="56842">
                  <c:v>8.9241200000000007E-2</c:v>
                </c:pt>
                <c:pt idx="56843">
                  <c:v>8.9441800000000002E-2</c:v>
                </c:pt>
                <c:pt idx="56844">
                  <c:v>8.9659699999999995E-2</c:v>
                </c:pt>
                <c:pt idx="56845">
                  <c:v>8.9896199999999996E-2</c:v>
                </c:pt>
                <c:pt idx="56846">
                  <c:v>9.0152499999999997E-2</c:v>
                </c:pt>
                <c:pt idx="56847">
                  <c:v>9.0429700000000002E-2</c:v>
                </c:pt>
                <c:pt idx="56848">
                  <c:v>9.0728699999999995E-2</c:v>
                </c:pt>
                <c:pt idx="56849">
                  <c:v>9.1050300000000001E-2</c:v>
                </c:pt>
                <c:pt idx="56850">
                  <c:v>9.1395199999999996E-2</c:v>
                </c:pt>
                <c:pt idx="56851">
                  <c:v>9.1764200000000004E-2</c:v>
                </c:pt>
                <c:pt idx="56852">
                  <c:v>9.2158199999999996E-2</c:v>
                </c:pt>
                <c:pt idx="56853">
                  <c:v>9.2577900000000005E-2</c:v>
                </c:pt>
                <c:pt idx="56854">
                  <c:v>9.3024099999999998E-2</c:v>
                </c:pt>
                <c:pt idx="56855">
                  <c:v>9.3497300000000005E-2</c:v>
                </c:pt>
                <c:pt idx="56856">
                  <c:v>9.3997800000000006E-2</c:v>
                </c:pt>
                <c:pt idx="56857">
                  <c:v>9.4526100000000002E-2</c:v>
                </c:pt>
                <c:pt idx="56858">
                  <c:v>9.50825E-2</c:v>
                </c:pt>
                <c:pt idx="56859">
                  <c:v>9.5667199999999994E-2</c:v>
                </c:pt>
                <c:pt idx="56860">
                  <c:v>9.6280199999999996E-2</c:v>
                </c:pt>
                <c:pt idx="56861">
                  <c:v>9.6921300000000002E-2</c:v>
                </c:pt>
                <c:pt idx="56862">
                  <c:v>9.7590499999999997E-2</c:v>
                </c:pt>
                <c:pt idx="56863">
                  <c:v>9.8287600000000003E-2</c:v>
                </c:pt>
                <c:pt idx="56864">
                  <c:v>9.9012100000000006E-2</c:v>
                </c:pt>
                <c:pt idx="56865">
                  <c:v>9.9763699999999997E-2</c:v>
                </c:pt>
                <c:pt idx="56866">
                  <c:v>0.10054200000000001</c:v>
                </c:pt>
                <c:pt idx="56867">
                  <c:v>0.10134700000000001</c:v>
                </c:pt>
                <c:pt idx="56868">
                  <c:v>0.102177</c:v>
                </c:pt>
                <c:pt idx="56869">
                  <c:v>0.103034</c:v>
                </c:pt>
                <c:pt idx="56870">
                  <c:v>0.10391499999999999</c:v>
                </c:pt>
                <c:pt idx="56871">
                  <c:v>0.10482</c:v>
                </c:pt>
                <c:pt idx="56872">
                  <c:v>0.10574799999999999</c:v>
                </c:pt>
                <c:pt idx="56873">
                  <c:v>0.106699</c:v>
                </c:pt>
                <c:pt idx="56874">
                  <c:v>0.107671</c:v>
                </c:pt>
                <c:pt idx="56875">
                  <c:v>0.108664</c:v>
                </c:pt>
                <c:pt idx="56876">
                  <c:v>0.109677</c:v>
                </c:pt>
                <c:pt idx="56877">
                  <c:v>0.110708</c:v>
                </c:pt>
                <c:pt idx="56878">
                  <c:v>0.111757</c:v>
                </c:pt>
                <c:pt idx="56879">
                  <c:v>0.11282300000000001</c:v>
                </c:pt>
                <c:pt idx="56880">
                  <c:v>0.113903</c:v>
                </c:pt>
                <c:pt idx="56881">
                  <c:v>0.114998</c:v>
                </c:pt>
                <c:pt idx="56882">
                  <c:v>0.116106</c:v>
                </c:pt>
                <c:pt idx="56883">
                  <c:v>0.117226</c:v>
                </c:pt>
                <c:pt idx="56884">
                  <c:v>0.118357</c:v>
                </c:pt>
                <c:pt idx="56885">
                  <c:v>0.11949700000000001</c:v>
                </c:pt>
                <c:pt idx="56886">
                  <c:v>0.120644</c:v>
                </c:pt>
                <c:pt idx="56887">
                  <c:v>0.121797</c:v>
                </c:pt>
                <c:pt idx="56888">
                  <c:v>0.12295499999999999</c:v>
                </c:pt>
                <c:pt idx="56889">
                  <c:v>0.124115</c:v>
                </c:pt>
                <c:pt idx="56890">
                  <c:v>0.125277</c:v>
                </c:pt>
                <c:pt idx="56891">
                  <c:v>0.126439</c:v>
                </c:pt>
                <c:pt idx="56892">
                  <c:v>0.12759999999999999</c:v>
                </c:pt>
                <c:pt idx="56893">
                  <c:v>0.12875700000000001</c:v>
                </c:pt>
                <c:pt idx="56894">
                  <c:v>0.12991</c:v>
                </c:pt>
                <c:pt idx="56895">
                  <c:v>0.131055</c:v>
                </c:pt>
                <c:pt idx="56896">
                  <c:v>0.132193</c:v>
                </c:pt>
                <c:pt idx="56897">
                  <c:v>0.13331999999999999</c:v>
                </c:pt>
                <c:pt idx="56898">
                  <c:v>0.134437</c:v>
                </c:pt>
                <c:pt idx="56899">
                  <c:v>0.13554099999999999</c:v>
                </c:pt>
                <c:pt idx="56900">
                  <c:v>0.136631</c:v>
                </c:pt>
                <c:pt idx="56901">
                  <c:v>0.137706</c:v>
                </c:pt>
                <c:pt idx="56902">
                  <c:v>0.138764</c:v>
                </c:pt>
                <c:pt idx="56903">
                  <c:v>0.13980500000000001</c:v>
                </c:pt>
                <c:pt idx="56904">
                  <c:v>0.14082600000000001</c:v>
                </c:pt>
                <c:pt idx="56905">
                  <c:v>0.14182600000000001</c:v>
                </c:pt>
                <c:pt idx="56906">
                  <c:v>0.14280599999999999</c:v>
                </c:pt>
                <c:pt idx="56907">
                  <c:v>0.143763</c:v>
                </c:pt>
                <c:pt idx="56908">
                  <c:v>0.14469899999999999</c:v>
                </c:pt>
                <c:pt idx="56909">
                  <c:v>0.14561099999999999</c:v>
                </c:pt>
                <c:pt idx="56910">
                  <c:v>0.14649799999999999</c:v>
                </c:pt>
                <c:pt idx="56911">
                  <c:v>0.14735899999999999</c:v>
                </c:pt>
                <c:pt idx="56912">
                  <c:v>0.14819199999999999</c:v>
                </c:pt>
                <c:pt idx="56913">
                  <c:v>0.14899599999999999</c:v>
                </c:pt>
                <c:pt idx="56914">
                  <c:v>0.14976900000000001</c:v>
                </c:pt>
                <c:pt idx="56915">
                  <c:v>0.15051100000000001</c:v>
                </c:pt>
                <c:pt idx="56916">
                  <c:v>0.15121899999999999</c:v>
                </c:pt>
                <c:pt idx="56917">
                  <c:v>0.151893</c:v>
                </c:pt>
                <c:pt idx="56918">
                  <c:v>0.152532</c:v>
                </c:pt>
                <c:pt idx="56919">
                  <c:v>0.15313299999999999</c:v>
                </c:pt>
                <c:pt idx="56920">
                  <c:v>0.153698</c:v>
                </c:pt>
                <c:pt idx="56921">
                  <c:v>0.154223</c:v>
                </c:pt>
                <c:pt idx="56922">
                  <c:v>0.15470700000000001</c:v>
                </c:pt>
                <c:pt idx="56923">
                  <c:v>0.15515000000000001</c:v>
                </c:pt>
                <c:pt idx="56924">
                  <c:v>0.15554999999999999</c:v>
                </c:pt>
                <c:pt idx="56925">
                  <c:v>0.15590799999999999</c:v>
                </c:pt>
                <c:pt idx="56926">
                  <c:v>0.156221</c:v>
                </c:pt>
                <c:pt idx="56927">
                  <c:v>0.15648899999999999</c:v>
                </c:pt>
                <c:pt idx="56928">
                  <c:v>0.15671199999999999</c:v>
                </c:pt>
                <c:pt idx="56929">
                  <c:v>0.156888</c:v>
                </c:pt>
                <c:pt idx="56930">
                  <c:v>0.15701799999999999</c:v>
                </c:pt>
                <c:pt idx="56931">
                  <c:v>0.15709999999999999</c:v>
                </c:pt>
                <c:pt idx="56932">
                  <c:v>0.15713199999999999</c:v>
                </c:pt>
                <c:pt idx="56933">
                  <c:v>0.157115</c:v>
                </c:pt>
                <c:pt idx="56934">
                  <c:v>0.15704699999999999</c:v>
                </c:pt>
                <c:pt idx="56935">
                  <c:v>0.15692800000000001</c:v>
                </c:pt>
                <c:pt idx="56936">
                  <c:v>0.15675700000000001</c:v>
                </c:pt>
                <c:pt idx="56937">
                  <c:v>0.15653300000000001</c:v>
                </c:pt>
                <c:pt idx="56938">
                  <c:v>0.15625500000000001</c:v>
                </c:pt>
                <c:pt idx="56939">
                  <c:v>0.15592200000000001</c:v>
                </c:pt>
                <c:pt idx="56940">
                  <c:v>0.15553400000000001</c:v>
                </c:pt>
                <c:pt idx="56941">
                  <c:v>0.15509100000000001</c:v>
                </c:pt>
                <c:pt idx="56942">
                  <c:v>0.15459100000000001</c:v>
                </c:pt>
                <c:pt idx="56943">
                  <c:v>0.15403500000000001</c:v>
                </c:pt>
                <c:pt idx="56944">
                  <c:v>0.153422</c:v>
                </c:pt>
                <c:pt idx="56945">
                  <c:v>0.152751</c:v>
                </c:pt>
                <c:pt idx="56946">
                  <c:v>0.15202299999999999</c:v>
                </c:pt>
                <c:pt idx="56947">
                  <c:v>0.15123600000000001</c:v>
                </c:pt>
                <c:pt idx="56948">
                  <c:v>0.150391</c:v>
                </c:pt>
                <c:pt idx="56949">
                  <c:v>0.14948800000000001</c:v>
                </c:pt>
                <c:pt idx="56950">
                  <c:v>0.14852599999999999</c:v>
                </c:pt>
                <c:pt idx="56951">
                  <c:v>0.147505</c:v>
                </c:pt>
                <c:pt idx="56952">
                  <c:v>0.146426</c:v>
                </c:pt>
                <c:pt idx="56953">
                  <c:v>0.145287</c:v>
                </c:pt>
                <c:pt idx="56954">
                  <c:v>0.14408899999999999</c:v>
                </c:pt>
                <c:pt idx="56955">
                  <c:v>0.14283299999999999</c:v>
                </c:pt>
                <c:pt idx="56956">
                  <c:v>0.14152000000000001</c:v>
                </c:pt>
                <c:pt idx="56957">
                  <c:v>0.140149</c:v>
                </c:pt>
                <c:pt idx="56958">
                  <c:v>0.13872100000000001</c:v>
                </c:pt>
                <c:pt idx="56959">
                  <c:v>0.137237</c:v>
                </c:pt>
                <c:pt idx="56960">
                  <c:v>0.13569800000000001</c:v>
                </c:pt>
                <c:pt idx="56961">
                  <c:v>0.134104</c:v>
                </c:pt>
                <c:pt idx="56962">
                  <c:v>0.13245599999999999</c:v>
                </c:pt>
                <c:pt idx="56963">
                  <c:v>0.13075500000000001</c:v>
                </c:pt>
                <c:pt idx="56964">
                  <c:v>0.12900200000000001</c:v>
                </c:pt>
                <c:pt idx="56965">
                  <c:v>0.12719900000000001</c:v>
                </c:pt>
                <c:pt idx="56966">
                  <c:v>0.12534600000000001</c:v>
                </c:pt>
                <c:pt idx="56967">
                  <c:v>0.123445</c:v>
                </c:pt>
                <c:pt idx="56968">
                  <c:v>0.12149600000000001</c:v>
                </c:pt>
                <c:pt idx="56969">
                  <c:v>0.119503</c:v>
                </c:pt>
                <c:pt idx="56970">
                  <c:v>0.117467</c:v>
                </c:pt>
                <c:pt idx="56971">
                  <c:v>0.11539000000000001</c:v>
                </c:pt>
                <c:pt idx="56972">
                  <c:v>0.113273</c:v>
                </c:pt>
                <c:pt idx="56973">
                  <c:v>0.11111799999999999</c:v>
                </c:pt>
                <c:pt idx="56974">
                  <c:v>0.108926</c:v>
                </c:pt>
                <c:pt idx="56975">
                  <c:v>0.106699</c:v>
                </c:pt>
                <c:pt idx="56976">
                  <c:v>0.10444000000000001</c:v>
                </c:pt>
                <c:pt idx="56977">
                  <c:v>0.10215</c:v>
                </c:pt>
                <c:pt idx="56978">
                  <c:v>9.9832500000000005E-2</c:v>
                </c:pt>
                <c:pt idx="56979">
                  <c:v>9.7489900000000004E-2</c:v>
                </c:pt>
                <c:pt idx="56980">
                  <c:v>9.5124500000000001E-2</c:v>
                </c:pt>
                <c:pt idx="56981">
                  <c:v>9.2737799999999995E-2</c:v>
                </c:pt>
                <c:pt idx="56982">
                  <c:v>9.0331900000000007E-2</c:v>
                </c:pt>
                <c:pt idx="56983">
                  <c:v>8.7909399999999999E-2</c:v>
                </c:pt>
                <c:pt idx="56984">
                  <c:v>8.5473300000000002E-2</c:v>
                </c:pt>
                <c:pt idx="56985">
                  <c:v>8.3026500000000003E-2</c:v>
                </c:pt>
                <c:pt idx="56986">
                  <c:v>8.0571900000000002E-2</c:v>
                </c:pt>
                <c:pt idx="56987">
                  <c:v>7.8112399999999999E-2</c:v>
                </c:pt>
                <c:pt idx="56988">
                  <c:v>7.5651200000000002E-2</c:v>
                </c:pt>
                <c:pt idx="56989">
                  <c:v>7.3191000000000006E-2</c:v>
                </c:pt>
                <c:pt idx="56990">
                  <c:v>7.0734699999999998E-2</c:v>
                </c:pt>
                <c:pt idx="56991">
                  <c:v>6.8285100000000001E-2</c:v>
                </c:pt>
                <c:pt idx="56992">
                  <c:v>6.5845500000000001E-2</c:v>
                </c:pt>
                <c:pt idx="56993">
                  <c:v>6.3419500000000004E-2</c:v>
                </c:pt>
                <c:pt idx="56994">
                  <c:v>6.1011500000000003E-2</c:v>
                </c:pt>
                <c:pt idx="56995">
                  <c:v>5.8625700000000003E-2</c:v>
                </c:pt>
                <c:pt idx="56996">
                  <c:v>5.6264799999999997E-2</c:v>
                </c:pt>
                <c:pt idx="56997">
                  <c:v>5.3930800000000001E-2</c:v>
                </c:pt>
                <c:pt idx="56998">
                  <c:v>5.1625999999999998E-2</c:v>
                </c:pt>
                <c:pt idx="56999">
                  <c:v>4.9353300000000003E-2</c:v>
                </c:pt>
                <c:pt idx="57000">
                  <c:v>4.7115299999999999E-2</c:v>
                </c:pt>
                <c:pt idx="57001">
                  <c:v>4.4914200000000001E-2</c:v>
                </c:pt>
                <c:pt idx="57002">
                  <c:v>4.2752400000000003E-2</c:v>
                </c:pt>
                <c:pt idx="57003">
                  <c:v>4.0632500000000002E-2</c:v>
                </c:pt>
                <c:pt idx="57004">
                  <c:v>3.8556899999999998E-2</c:v>
                </c:pt>
                <c:pt idx="57005">
                  <c:v>3.6527700000000003E-2</c:v>
                </c:pt>
                <c:pt idx="57006">
                  <c:v>3.4546899999999998E-2</c:v>
                </c:pt>
                <c:pt idx="57007">
                  <c:v>3.2616699999999998E-2</c:v>
                </c:pt>
                <c:pt idx="57008">
                  <c:v>3.0738499999999998E-2</c:v>
                </c:pt>
                <c:pt idx="57009">
                  <c:v>2.8913899999999999E-2</c:v>
                </c:pt>
                <c:pt idx="57010">
                  <c:v>2.7144100000000001E-2</c:v>
                </c:pt>
                <c:pt idx="57011">
                  <c:v>2.5430899999999999E-2</c:v>
                </c:pt>
                <c:pt idx="57012">
                  <c:v>2.3775999999999999E-2</c:v>
                </c:pt>
                <c:pt idx="57013">
                  <c:v>2.2180999999999999E-2</c:v>
                </c:pt>
                <c:pt idx="57014">
                  <c:v>2.06473E-2</c:v>
                </c:pt>
                <c:pt idx="57015">
                  <c:v>1.9175999999999999E-2</c:v>
                </c:pt>
                <c:pt idx="57016">
                  <c:v>1.77685E-2</c:v>
                </c:pt>
                <c:pt idx="57017">
                  <c:v>1.6426099999999999E-2</c:v>
                </c:pt>
                <c:pt idx="57018">
                  <c:v>1.51495E-2</c:v>
                </c:pt>
                <c:pt idx="57019">
                  <c:v>1.3939099999999999E-2</c:v>
                </c:pt>
                <c:pt idx="57020">
                  <c:v>1.2795300000000001E-2</c:v>
                </c:pt>
                <c:pt idx="57021">
                  <c:v>1.17184E-2</c:v>
                </c:pt>
                <c:pt idx="57022">
                  <c:v>1.07086E-2</c:v>
                </c:pt>
                <c:pt idx="57023" formatCode="0.00E+00">
                  <c:v>9.7658899999999993E-3</c:v>
                </c:pt>
                <c:pt idx="57024" formatCode="0.00E+00">
                  <c:v>8.8901499999999994E-3</c:v>
                </c:pt>
                <c:pt idx="57025" formatCode="0.00E+00">
                  <c:v>8.0809999999999996E-3</c:v>
                </c:pt>
                <c:pt idx="57026" formatCode="0.00E+00">
                  <c:v>7.3379999999999999E-3</c:v>
                </c:pt>
                <c:pt idx="57027" formatCode="0.00E+00">
                  <c:v>6.6605600000000003E-3</c:v>
                </c:pt>
                <c:pt idx="57028" formatCode="0.00E+00">
                  <c:v>6.0480400000000002E-3</c:v>
                </c:pt>
                <c:pt idx="57029" formatCode="0.00E+00">
                  <c:v>5.4996100000000003E-3</c:v>
                </c:pt>
                <c:pt idx="57030" formatCode="0.00E+00">
                  <c:v>5.0141400000000003E-3</c:v>
                </c:pt>
                <c:pt idx="57031" formatCode="0.00E+00">
                  <c:v>4.5903999999999997E-3</c:v>
                </c:pt>
                <c:pt idx="57032" formatCode="0.00E+00">
                  <c:v>4.2271699999999997E-3</c:v>
                </c:pt>
                <c:pt idx="57033" formatCode="0.00E+00">
                  <c:v>3.9231600000000002E-3</c:v>
                </c:pt>
                <c:pt idx="57034" formatCode="0.00E+00">
                  <c:v>3.6768199999999999E-3</c:v>
                </c:pt>
                <c:pt idx="57035" formatCode="0.00E+00">
                  <c:v>3.4864800000000001E-3</c:v>
                </c:pt>
                <c:pt idx="57036" formatCode="0.00E+00">
                  <c:v>3.3505900000000001E-3</c:v>
                </c:pt>
                <c:pt idx="57037" formatCode="0.00E+00">
                  <c:v>3.2675099999999999E-3</c:v>
                </c:pt>
                <c:pt idx="57038" formatCode="0.00E+00">
                  <c:v>3.2353799999999999E-3</c:v>
                </c:pt>
                <c:pt idx="57039" formatCode="0.00E+00">
                  <c:v>3.2521500000000001E-3</c:v>
                </c:pt>
                <c:pt idx="57040" formatCode="0.00E+00">
                  <c:v>3.3154999999999999E-3</c:v>
                </c:pt>
                <c:pt idx="57041" formatCode="0.00E+00">
                  <c:v>3.4229600000000001E-3</c:v>
                </c:pt>
                <c:pt idx="57042" formatCode="0.00E+00">
                  <c:v>3.5723999999999999E-3</c:v>
                </c:pt>
                <c:pt idx="57043" formatCode="0.00E+00">
                  <c:v>3.7619300000000001E-3</c:v>
                </c:pt>
                <c:pt idx="57044" formatCode="0.00E+00">
                  <c:v>3.9894199999999996E-3</c:v>
                </c:pt>
                <c:pt idx="57045" formatCode="0.00E+00">
                  <c:v>4.2526500000000002E-3</c:v>
                </c:pt>
                <c:pt idx="57046" formatCode="0.00E+00">
                  <c:v>4.5493399999999998E-3</c:v>
                </c:pt>
                <c:pt idx="57047" formatCode="0.00E+00">
                  <c:v>4.8771999999999999E-3</c:v>
                </c:pt>
                <c:pt idx="57048" formatCode="0.00E+00">
                  <c:v>5.2338799999999998E-3</c:v>
                </c:pt>
                <c:pt idx="57049" formatCode="0.00E+00">
                  <c:v>5.61694E-3</c:v>
                </c:pt>
                <c:pt idx="57050" formatCode="0.00E+00">
                  <c:v>6.0239100000000004E-3</c:v>
                </c:pt>
                <c:pt idx="57051" formatCode="0.00E+00">
                  <c:v>6.45234E-3</c:v>
                </c:pt>
                <c:pt idx="57052" formatCode="0.00E+00">
                  <c:v>6.8997299999999998E-3</c:v>
                </c:pt>
                <c:pt idx="57053" formatCode="0.00E+00">
                  <c:v>7.3634299999999998E-3</c:v>
                </c:pt>
                <c:pt idx="57054" formatCode="0.00E+00">
                  <c:v>7.8407800000000003E-3</c:v>
                </c:pt>
                <c:pt idx="57055" formatCode="0.00E+00">
                  <c:v>8.3294600000000003E-3</c:v>
                </c:pt>
                <c:pt idx="57056" formatCode="0.00E+00">
                  <c:v>8.8274200000000008E-3</c:v>
                </c:pt>
                <c:pt idx="57057" formatCode="0.00E+00">
                  <c:v>9.3325500000000002E-3</c:v>
                </c:pt>
                <c:pt idx="57058" formatCode="0.00E+00">
                  <c:v>9.8427299999999992E-3</c:v>
                </c:pt>
                <c:pt idx="57059">
                  <c:v>1.03558E-2</c:v>
                </c:pt>
                <c:pt idx="57060">
                  <c:v>1.0869500000000001E-2</c:v>
                </c:pt>
                <c:pt idx="57061">
                  <c:v>1.13816E-2</c:v>
                </c:pt>
                <c:pt idx="57062">
                  <c:v>1.1889800000000001E-2</c:v>
                </c:pt>
                <c:pt idx="57063">
                  <c:v>1.23921E-2</c:v>
                </c:pt>
                <c:pt idx="57064">
                  <c:v>1.28868E-2</c:v>
                </c:pt>
                <c:pt idx="57065">
                  <c:v>1.33723E-2</c:v>
                </c:pt>
                <c:pt idx="57066">
                  <c:v>1.38475E-2</c:v>
                </c:pt>
                <c:pt idx="57067">
                  <c:v>1.43109E-2</c:v>
                </c:pt>
                <c:pt idx="57068">
                  <c:v>1.4760499999999999E-2</c:v>
                </c:pt>
                <c:pt idx="57069">
                  <c:v>1.51944E-2</c:v>
                </c:pt>
                <c:pt idx="57070">
                  <c:v>1.56112E-2</c:v>
                </c:pt>
                <c:pt idx="57071">
                  <c:v>1.601E-2</c:v>
                </c:pt>
                <c:pt idx="57072">
                  <c:v>1.6389999999999998E-2</c:v>
                </c:pt>
                <c:pt idx="57073">
                  <c:v>1.67502E-2</c:v>
                </c:pt>
                <c:pt idx="57074">
                  <c:v>1.7090000000000001E-2</c:v>
                </c:pt>
                <c:pt idx="57075">
                  <c:v>1.7408900000000001E-2</c:v>
                </c:pt>
                <c:pt idx="57076">
                  <c:v>1.77065E-2</c:v>
                </c:pt>
                <c:pt idx="57077">
                  <c:v>1.7982000000000001E-2</c:v>
                </c:pt>
                <c:pt idx="57078">
                  <c:v>1.8234799999999999E-2</c:v>
                </c:pt>
                <c:pt idx="57079">
                  <c:v>1.8464399999999999E-2</c:v>
                </c:pt>
                <c:pt idx="57080">
                  <c:v>1.8671199999999999E-2</c:v>
                </c:pt>
                <c:pt idx="57081">
                  <c:v>1.88562E-2</c:v>
                </c:pt>
                <c:pt idx="57082">
                  <c:v>1.9020599999999999E-2</c:v>
                </c:pt>
                <c:pt idx="57083">
                  <c:v>1.9165399999999999E-2</c:v>
                </c:pt>
                <c:pt idx="57084">
                  <c:v>1.92897E-2</c:v>
                </c:pt>
                <c:pt idx="57085">
                  <c:v>1.9393000000000001E-2</c:v>
                </c:pt>
                <c:pt idx="57086">
                  <c:v>1.9475800000000001E-2</c:v>
                </c:pt>
                <c:pt idx="57087">
                  <c:v>1.9539000000000001E-2</c:v>
                </c:pt>
                <c:pt idx="57088">
                  <c:v>1.9583199999999999E-2</c:v>
                </c:pt>
                <c:pt idx="57089">
                  <c:v>1.9608799999999999E-2</c:v>
                </c:pt>
                <c:pt idx="57090">
                  <c:v>1.96168E-2</c:v>
                </c:pt>
                <c:pt idx="57091">
                  <c:v>1.9608299999999999E-2</c:v>
                </c:pt>
                <c:pt idx="57092">
                  <c:v>1.9584299999999999E-2</c:v>
                </c:pt>
                <c:pt idx="57093">
                  <c:v>1.95456E-2</c:v>
                </c:pt>
                <c:pt idx="57094">
                  <c:v>1.9493099999999999E-2</c:v>
                </c:pt>
                <c:pt idx="57095">
                  <c:v>1.9427900000000001E-2</c:v>
                </c:pt>
                <c:pt idx="57096">
                  <c:v>1.9350800000000001E-2</c:v>
                </c:pt>
                <c:pt idx="57097">
                  <c:v>1.9262999999999999E-2</c:v>
                </c:pt>
                <c:pt idx="57098">
                  <c:v>1.91659E-2</c:v>
                </c:pt>
                <c:pt idx="57099">
                  <c:v>1.9061399999999999E-2</c:v>
                </c:pt>
                <c:pt idx="57100">
                  <c:v>1.89508E-2</c:v>
                </c:pt>
                <c:pt idx="57101">
                  <c:v>1.8835899999999999E-2</c:v>
                </c:pt>
                <c:pt idx="57102">
                  <c:v>1.8717899999999999E-2</c:v>
                </c:pt>
                <c:pt idx="57103">
                  <c:v>1.8598900000000002E-2</c:v>
                </c:pt>
                <c:pt idx="57104">
                  <c:v>1.8481000000000001E-2</c:v>
                </c:pt>
                <c:pt idx="57105">
                  <c:v>1.8366299999999999E-2</c:v>
                </c:pt>
                <c:pt idx="57106">
                  <c:v>1.8256700000000001E-2</c:v>
                </c:pt>
                <c:pt idx="57107">
                  <c:v>1.8153800000000001E-2</c:v>
                </c:pt>
                <c:pt idx="57108">
                  <c:v>1.80594E-2</c:v>
                </c:pt>
                <c:pt idx="57109">
                  <c:v>1.7975600000000001E-2</c:v>
                </c:pt>
                <c:pt idx="57110">
                  <c:v>1.7904300000000001E-2</c:v>
                </c:pt>
                <c:pt idx="57111">
                  <c:v>1.78473E-2</c:v>
                </c:pt>
                <c:pt idx="57112">
                  <c:v>1.7806499999999999E-2</c:v>
                </c:pt>
                <c:pt idx="57113">
                  <c:v>1.77837E-2</c:v>
                </c:pt>
                <c:pt idx="57114">
                  <c:v>1.77807E-2</c:v>
                </c:pt>
                <c:pt idx="57115">
                  <c:v>1.7798999999999999E-2</c:v>
                </c:pt>
                <c:pt idx="57116">
                  <c:v>1.7840499999999999E-2</c:v>
                </c:pt>
                <c:pt idx="57117">
                  <c:v>1.7906700000000001E-2</c:v>
                </c:pt>
                <c:pt idx="57118">
                  <c:v>1.7999500000000002E-2</c:v>
                </c:pt>
                <c:pt idx="57119">
                  <c:v>1.8120500000000001E-2</c:v>
                </c:pt>
                <c:pt idx="57120">
                  <c:v>1.8271200000000001E-2</c:v>
                </c:pt>
                <c:pt idx="57121">
                  <c:v>1.8453000000000001E-2</c:v>
                </c:pt>
                <c:pt idx="57122">
                  <c:v>1.8667400000000001E-2</c:v>
                </c:pt>
                <c:pt idx="57123">
                  <c:v>1.8915499999999998E-2</c:v>
                </c:pt>
                <c:pt idx="57124">
                  <c:v>1.9198699999999999E-2</c:v>
                </c:pt>
                <c:pt idx="57125">
                  <c:v>1.9518299999999999E-2</c:v>
                </c:pt>
                <c:pt idx="57126">
                  <c:v>1.98756E-2</c:v>
                </c:pt>
                <c:pt idx="57127">
                  <c:v>2.02718E-2</c:v>
                </c:pt>
                <c:pt idx="57128">
                  <c:v>2.07076E-2</c:v>
                </c:pt>
                <c:pt idx="57129">
                  <c:v>2.1183799999999999E-2</c:v>
                </c:pt>
                <c:pt idx="57130">
                  <c:v>2.17012E-2</c:v>
                </c:pt>
                <c:pt idx="57131">
                  <c:v>2.22604E-2</c:v>
                </c:pt>
                <c:pt idx="57132">
                  <c:v>2.2862400000000001E-2</c:v>
                </c:pt>
                <c:pt idx="57133">
                  <c:v>2.3507799999999999E-2</c:v>
                </c:pt>
                <c:pt idx="57134">
                  <c:v>2.4197099999999999E-2</c:v>
                </c:pt>
                <c:pt idx="57135">
                  <c:v>2.49307E-2</c:v>
                </c:pt>
                <c:pt idx="57136">
                  <c:v>2.57088E-2</c:v>
                </c:pt>
                <c:pt idx="57137">
                  <c:v>2.65315E-2</c:v>
                </c:pt>
                <c:pt idx="57138">
                  <c:v>2.73989E-2</c:v>
                </c:pt>
                <c:pt idx="57139">
                  <c:v>2.8310999999999999E-2</c:v>
                </c:pt>
                <c:pt idx="57140">
                  <c:v>2.9267600000000001E-2</c:v>
                </c:pt>
                <c:pt idx="57141">
                  <c:v>3.0268300000000001E-2</c:v>
                </c:pt>
                <c:pt idx="57142">
                  <c:v>3.1312899999999998E-2</c:v>
                </c:pt>
                <c:pt idx="57143">
                  <c:v>3.2400999999999999E-2</c:v>
                </c:pt>
                <c:pt idx="57144">
                  <c:v>3.3532199999999998E-2</c:v>
                </c:pt>
                <c:pt idx="57145">
                  <c:v>3.4705699999999999E-2</c:v>
                </c:pt>
                <c:pt idx="57146">
                  <c:v>3.5920800000000003E-2</c:v>
                </c:pt>
                <c:pt idx="57147">
                  <c:v>3.7176599999999997E-2</c:v>
                </c:pt>
                <c:pt idx="57148">
                  <c:v>3.8472300000000001E-2</c:v>
                </c:pt>
                <c:pt idx="57149">
                  <c:v>3.9806500000000002E-2</c:v>
                </c:pt>
                <c:pt idx="57150">
                  <c:v>4.1178300000000001E-2</c:v>
                </c:pt>
                <c:pt idx="57151">
                  <c:v>4.2586199999999998E-2</c:v>
                </c:pt>
                <c:pt idx="57152">
                  <c:v>4.40293E-2</c:v>
                </c:pt>
                <c:pt idx="57153">
                  <c:v>4.55063E-2</c:v>
                </c:pt>
                <c:pt idx="57154">
                  <c:v>4.7015899999999999E-2</c:v>
                </c:pt>
                <c:pt idx="57155">
                  <c:v>4.8556299999999997E-2</c:v>
                </c:pt>
                <c:pt idx="57156">
                  <c:v>5.0125500000000003E-2</c:v>
                </c:pt>
                <c:pt idx="57157">
                  <c:v>5.1721499999999997E-2</c:v>
                </c:pt>
                <c:pt idx="57158">
                  <c:v>5.3342300000000002E-2</c:v>
                </c:pt>
                <c:pt idx="57159">
                  <c:v>5.4986199999999999E-2</c:v>
                </c:pt>
                <c:pt idx="57160">
                  <c:v>5.6650800000000001E-2</c:v>
                </c:pt>
                <c:pt idx="57161">
                  <c:v>5.8333999999999997E-2</c:v>
                </c:pt>
                <c:pt idx="57162">
                  <c:v>6.0033499999999997E-2</c:v>
                </c:pt>
                <c:pt idx="57163">
                  <c:v>6.17469E-2</c:v>
                </c:pt>
                <c:pt idx="57164">
                  <c:v>6.3471899999999998E-2</c:v>
                </c:pt>
                <c:pt idx="57165">
                  <c:v>6.5205799999999994E-2</c:v>
                </c:pt>
                <c:pt idx="57166">
                  <c:v>6.6945699999999997E-2</c:v>
                </c:pt>
                <c:pt idx="57167">
                  <c:v>6.8689200000000006E-2</c:v>
                </c:pt>
                <c:pt idx="57168">
                  <c:v>7.0433599999999999E-2</c:v>
                </c:pt>
                <c:pt idx="57169">
                  <c:v>7.2176299999999999E-2</c:v>
                </c:pt>
                <c:pt idx="57170">
                  <c:v>7.39147E-2</c:v>
                </c:pt>
                <c:pt idx="57171">
                  <c:v>7.5645699999999996E-2</c:v>
                </c:pt>
                <c:pt idx="57172">
                  <c:v>7.7366400000000002E-2</c:v>
                </c:pt>
                <c:pt idx="57173">
                  <c:v>7.9074199999999997E-2</c:v>
                </c:pt>
                <c:pt idx="57174">
                  <c:v>8.0766099999999993E-2</c:v>
                </c:pt>
                <c:pt idx="57175">
                  <c:v>8.2439399999999996E-2</c:v>
                </c:pt>
                <c:pt idx="57176">
                  <c:v>8.4090999999999999E-2</c:v>
                </c:pt>
                <c:pt idx="57177">
                  <c:v>8.5718000000000003E-2</c:v>
                </c:pt>
                <c:pt idx="57178">
                  <c:v>8.7317500000000006E-2</c:v>
                </c:pt>
                <c:pt idx="57179">
                  <c:v>8.8886499999999993E-2</c:v>
                </c:pt>
                <c:pt idx="57180">
                  <c:v>9.0422100000000005E-2</c:v>
                </c:pt>
                <c:pt idx="57181">
                  <c:v>9.1921000000000003E-2</c:v>
                </c:pt>
                <c:pt idx="57182">
                  <c:v>9.3380299999999999E-2</c:v>
                </c:pt>
                <c:pt idx="57183">
                  <c:v>9.4796699999999998E-2</c:v>
                </c:pt>
                <c:pt idx="57184">
                  <c:v>9.6167199999999994E-2</c:v>
                </c:pt>
                <c:pt idx="57185">
                  <c:v>9.7488900000000003E-2</c:v>
                </c:pt>
                <c:pt idx="57186">
                  <c:v>9.8759100000000002E-2</c:v>
                </c:pt>
                <c:pt idx="57187">
                  <c:v>9.9974999999999994E-2</c:v>
                </c:pt>
                <c:pt idx="57188">
                  <c:v>0.101134</c:v>
                </c:pt>
                <c:pt idx="57189">
                  <c:v>0.102233</c:v>
                </c:pt>
                <c:pt idx="57190">
                  <c:v>0.10327</c:v>
                </c:pt>
                <c:pt idx="57191">
                  <c:v>0.104241</c:v>
                </c:pt>
                <c:pt idx="57192">
                  <c:v>0.105146</c:v>
                </c:pt>
                <c:pt idx="57193">
                  <c:v>0.10598</c:v>
                </c:pt>
                <c:pt idx="57194">
                  <c:v>0.106742</c:v>
                </c:pt>
                <c:pt idx="57195">
                  <c:v>0.10743</c:v>
                </c:pt>
                <c:pt idx="57196">
                  <c:v>0.10804</c:v>
                </c:pt>
                <c:pt idx="57197">
                  <c:v>0.108572</c:v>
                </c:pt>
                <c:pt idx="57198">
                  <c:v>0.10902199999999999</c:v>
                </c:pt>
                <c:pt idx="57199">
                  <c:v>0.109389</c:v>
                </c:pt>
                <c:pt idx="57200">
                  <c:v>0.10967200000000001</c:v>
                </c:pt>
                <c:pt idx="57201">
                  <c:v>0.10986799999999999</c:v>
                </c:pt>
                <c:pt idx="57202">
                  <c:v>0.109976</c:v>
                </c:pt>
                <c:pt idx="57203">
                  <c:v>0.10999399999999999</c:v>
                </c:pt>
                <c:pt idx="57204">
                  <c:v>0.109921</c:v>
                </c:pt>
                <c:pt idx="57205">
                  <c:v>0.10975600000000001</c:v>
                </c:pt>
                <c:pt idx="57206">
                  <c:v>0.109498</c:v>
                </c:pt>
                <c:pt idx="57207">
                  <c:v>0.10914500000000001</c:v>
                </c:pt>
                <c:pt idx="57208">
                  <c:v>0.108698</c:v>
                </c:pt>
                <c:pt idx="57209">
                  <c:v>0.108154</c:v>
                </c:pt>
                <c:pt idx="57210">
                  <c:v>0.107514</c:v>
                </c:pt>
                <c:pt idx="57211">
                  <c:v>0.106777</c:v>
                </c:pt>
                <c:pt idx="57212">
                  <c:v>0.10594099999999999</c:v>
                </c:pt>
                <c:pt idx="57213">
                  <c:v>0.105008</c:v>
                </c:pt>
                <c:pt idx="57214">
                  <c:v>0.103976</c:v>
                </c:pt>
                <c:pt idx="57215">
                  <c:v>0.10284699999999999</c:v>
                </c:pt>
                <c:pt idx="57216">
                  <c:v>0.101619</c:v>
                </c:pt>
                <c:pt idx="57217">
                  <c:v>0.10029399999999999</c:v>
                </c:pt>
                <c:pt idx="57218">
                  <c:v>9.8871799999999996E-2</c:v>
                </c:pt>
                <c:pt idx="57219">
                  <c:v>9.73527E-2</c:v>
                </c:pt>
                <c:pt idx="57220">
                  <c:v>9.5737799999999998E-2</c:v>
                </c:pt>
                <c:pt idx="57221">
                  <c:v>9.4028200000000006E-2</c:v>
                </c:pt>
                <c:pt idx="57222">
                  <c:v>9.2224799999999996E-2</c:v>
                </c:pt>
                <c:pt idx="57223">
                  <c:v>9.0329099999999996E-2</c:v>
                </c:pt>
                <c:pt idx="57224">
                  <c:v>8.8342199999999996E-2</c:v>
                </c:pt>
                <c:pt idx="57225">
                  <c:v>8.6265599999999998E-2</c:v>
                </c:pt>
                <c:pt idx="57226">
                  <c:v>8.4100800000000003E-2</c:v>
                </c:pt>
                <c:pt idx="57227">
                  <c:v>8.1849400000000003E-2</c:v>
                </c:pt>
                <c:pt idx="57228">
                  <c:v>7.9513200000000006E-2</c:v>
                </c:pt>
                <c:pt idx="57229">
                  <c:v>7.7094300000000004E-2</c:v>
                </c:pt>
                <c:pt idx="57230">
                  <c:v>7.4594599999999997E-2</c:v>
                </c:pt>
                <c:pt idx="57231">
                  <c:v>7.20166E-2</c:v>
                </c:pt>
                <c:pt idx="57232">
                  <c:v>6.9362699999999999E-2</c:v>
                </c:pt>
                <c:pt idx="57233">
                  <c:v>6.6635299999999995E-2</c:v>
                </c:pt>
                <c:pt idx="57234">
                  <c:v>6.3837000000000005E-2</c:v>
                </c:pt>
                <c:pt idx="57235">
                  <c:v>6.0970400000000001E-2</c:v>
                </c:pt>
                <c:pt idx="57236">
                  <c:v>5.8038399999999997E-2</c:v>
                </c:pt>
                <c:pt idx="57237">
                  <c:v>5.5043799999999997E-2</c:v>
                </c:pt>
                <c:pt idx="57238">
                  <c:v>5.1989599999999997E-2</c:v>
                </c:pt>
                <c:pt idx="57239">
                  <c:v>4.8878600000000001E-2</c:v>
                </c:pt>
                <c:pt idx="57240">
                  <c:v>4.5713900000000002E-2</c:v>
                </c:pt>
                <c:pt idx="57241">
                  <c:v>4.2498599999999997E-2</c:v>
                </c:pt>
                <c:pt idx="57242">
                  <c:v>3.9236100000000003E-2</c:v>
                </c:pt>
                <c:pt idx="57243">
                  <c:v>3.5929799999999998E-2</c:v>
                </c:pt>
                <c:pt idx="57244">
                  <c:v>3.2583099999999997E-2</c:v>
                </c:pt>
                <c:pt idx="57245">
                  <c:v>2.91994E-2</c:v>
                </c:pt>
                <c:pt idx="57246">
                  <c:v>2.5782200000000002E-2</c:v>
                </c:pt>
                <c:pt idx="57247">
                  <c:v>2.2335199999999999E-2</c:v>
                </c:pt>
                <c:pt idx="57248">
                  <c:v>1.88621E-2</c:v>
                </c:pt>
                <c:pt idx="57249">
                  <c:v>1.5366400000000001E-2</c:v>
                </c:pt>
                <c:pt idx="57250">
                  <c:v>1.1852100000000001E-2</c:v>
                </c:pt>
                <c:pt idx="57251" formatCode="0.00E+00">
                  <c:v>8.3229299999999992E-3</c:v>
                </c:pt>
                <c:pt idx="57252" formatCode="0.00E+00">
                  <c:v>4.7825599999999999E-3</c:v>
                </c:pt>
                <c:pt idx="57253" formatCode="0.00E+00">
                  <c:v>1.2347199999999999E-3</c:v>
                </c:pt>
                <c:pt idx="57254" formatCode="0.00E+00">
                  <c:v>-2.3166900000000002E-3</c:v>
                </c:pt>
                <c:pt idx="57255" formatCode="0.00E+00">
                  <c:v>-5.8677299999999998E-3</c:v>
                </c:pt>
                <c:pt idx="57256" formatCode="0.00E+00">
                  <c:v>-9.4145199999999991E-3</c:v>
                </c:pt>
                <c:pt idx="57257">
                  <c:v>-1.29532E-2</c:v>
                </c:pt>
                <c:pt idx="57258">
                  <c:v>-1.6479899999999999E-2</c:v>
                </c:pt>
                <c:pt idx="57259">
                  <c:v>-1.99907E-2</c:v>
                </c:pt>
                <c:pt idx="57260">
                  <c:v>-2.3481700000000001E-2</c:v>
                </c:pt>
                <c:pt idx="57261">
                  <c:v>-2.6949000000000001E-2</c:v>
                </c:pt>
                <c:pt idx="57262">
                  <c:v>-3.0388800000000001E-2</c:v>
                </c:pt>
                <c:pt idx="57263">
                  <c:v>-3.3797399999999998E-2</c:v>
                </c:pt>
                <c:pt idx="57264">
                  <c:v>-3.71709E-2</c:v>
                </c:pt>
                <c:pt idx="57265">
                  <c:v>-4.0505600000000003E-2</c:v>
                </c:pt>
                <c:pt idx="57266">
                  <c:v>-4.3797700000000002E-2</c:v>
                </c:pt>
                <c:pt idx="57267">
                  <c:v>-4.7043599999999998E-2</c:v>
                </c:pt>
                <c:pt idx="57268">
                  <c:v>-5.0239699999999998E-2</c:v>
                </c:pt>
                <c:pt idx="57269">
                  <c:v>-5.3382300000000001E-2</c:v>
                </c:pt>
                <c:pt idx="57270">
                  <c:v>-5.6467999999999997E-2</c:v>
                </c:pt>
                <c:pt idx="57271">
                  <c:v>-5.9493299999999999E-2</c:v>
                </c:pt>
                <c:pt idx="57272">
                  <c:v>-6.24551E-2</c:v>
                </c:pt>
                <c:pt idx="57273">
                  <c:v>-6.5349900000000002E-2</c:v>
                </c:pt>
                <c:pt idx="57274">
                  <c:v>-6.8174700000000005E-2</c:v>
                </c:pt>
                <c:pt idx="57275">
                  <c:v>-7.0926299999999998E-2</c:v>
                </c:pt>
                <c:pt idx="57276">
                  <c:v>-7.3601700000000006E-2</c:v>
                </c:pt>
                <c:pt idx="57277">
                  <c:v>-7.6198000000000002E-2</c:v>
                </c:pt>
                <c:pt idx="57278">
                  <c:v>-7.8712299999999999E-2</c:v>
                </c:pt>
                <c:pt idx="57279">
                  <c:v>-8.1142099999999995E-2</c:v>
                </c:pt>
                <c:pt idx="57280">
                  <c:v>-8.3484699999999995E-2</c:v>
                </c:pt>
                <c:pt idx="57281">
                  <c:v>-8.57377E-2</c:v>
                </c:pt>
                <c:pt idx="57282">
                  <c:v>-8.7898500000000004E-2</c:v>
                </c:pt>
                <c:pt idx="57283">
                  <c:v>-8.99649E-2</c:v>
                </c:pt>
                <c:pt idx="57284">
                  <c:v>-9.19349E-2</c:v>
                </c:pt>
                <c:pt idx="57285">
                  <c:v>-9.3806200000000006E-2</c:v>
                </c:pt>
                <c:pt idx="57286">
                  <c:v>-9.5577099999999998E-2</c:v>
                </c:pt>
                <c:pt idx="57287">
                  <c:v>-9.7245700000000004E-2</c:v>
                </c:pt>
                <c:pt idx="57288">
                  <c:v>-9.8810400000000007E-2</c:v>
                </c:pt>
                <c:pt idx="57289">
                  <c:v>-0.10027</c:v>
                </c:pt>
                <c:pt idx="57290">
                  <c:v>-0.101622</c:v>
                </c:pt>
                <c:pt idx="57291">
                  <c:v>-0.102866</c:v>
                </c:pt>
                <c:pt idx="57292">
                  <c:v>-0.104002</c:v>
                </c:pt>
                <c:pt idx="57293">
                  <c:v>-0.105027</c:v>
                </c:pt>
                <c:pt idx="57294">
                  <c:v>-0.10594000000000001</c:v>
                </c:pt>
                <c:pt idx="57295">
                  <c:v>-0.106743</c:v>
                </c:pt>
                <c:pt idx="57296">
                  <c:v>-0.107433</c:v>
                </c:pt>
                <c:pt idx="57297">
                  <c:v>-0.10800999999999999</c:v>
                </c:pt>
                <c:pt idx="57298">
                  <c:v>-0.108474</c:v>
                </c:pt>
                <c:pt idx="57299">
                  <c:v>-0.10882500000000001</c:v>
                </c:pt>
                <c:pt idx="57300">
                  <c:v>-0.10906299999999999</c:v>
                </c:pt>
                <c:pt idx="57301">
                  <c:v>-0.10918799999999999</c:v>
                </c:pt>
                <c:pt idx="57302">
                  <c:v>-0.10920000000000001</c:v>
                </c:pt>
                <c:pt idx="57303">
                  <c:v>-0.1091</c:v>
                </c:pt>
                <c:pt idx="57304">
                  <c:v>-0.108888</c:v>
                </c:pt>
                <c:pt idx="57305">
                  <c:v>-0.10856499999999999</c:v>
                </c:pt>
                <c:pt idx="57306">
                  <c:v>-0.108131</c:v>
                </c:pt>
                <c:pt idx="57307">
                  <c:v>-0.107588</c:v>
                </c:pt>
                <c:pt idx="57308">
                  <c:v>-0.106936</c:v>
                </c:pt>
                <c:pt idx="57309">
                  <c:v>-0.10617799999999999</c:v>
                </c:pt>
                <c:pt idx="57310">
                  <c:v>-0.105313</c:v>
                </c:pt>
                <c:pt idx="57311">
                  <c:v>-0.10434400000000001</c:v>
                </c:pt>
                <c:pt idx="57312">
                  <c:v>-0.103272</c:v>
                </c:pt>
                <c:pt idx="57313">
                  <c:v>-0.102099</c:v>
                </c:pt>
                <c:pt idx="57314">
                  <c:v>-0.100826</c:v>
                </c:pt>
                <c:pt idx="57315">
                  <c:v>-9.9455600000000005E-2</c:v>
                </c:pt>
                <c:pt idx="57316">
                  <c:v>-9.7989699999999999E-2</c:v>
                </c:pt>
                <c:pt idx="57317">
                  <c:v>-9.6430500000000002E-2</c:v>
                </c:pt>
                <c:pt idx="57318">
                  <c:v>-9.4780000000000003E-2</c:v>
                </c:pt>
                <c:pt idx="57319">
                  <c:v>-9.3040800000000007E-2</c:v>
                </c:pt>
                <c:pt idx="57320">
                  <c:v>-9.1215000000000004E-2</c:v>
                </c:pt>
                <c:pt idx="57321">
                  <c:v>-8.9305399999999993E-2</c:v>
                </c:pt>
                <c:pt idx="57322">
                  <c:v>-8.7314500000000003E-2</c:v>
                </c:pt>
                <c:pt idx="57323">
                  <c:v>-8.5245000000000001E-2</c:v>
                </c:pt>
                <c:pt idx="57324">
                  <c:v>-8.3099699999999999E-2</c:v>
                </c:pt>
                <c:pt idx="57325">
                  <c:v>-8.0881400000000006E-2</c:v>
                </c:pt>
                <c:pt idx="57326">
                  <c:v>-7.8593099999999999E-2</c:v>
                </c:pt>
                <c:pt idx="57327">
                  <c:v>-7.6238100000000003E-2</c:v>
                </c:pt>
                <c:pt idx="57328">
                  <c:v>-7.3819499999999996E-2</c:v>
                </c:pt>
                <c:pt idx="57329">
                  <c:v>-7.1340399999999998E-2</c:v>
                </c:pt>
                <c:pt idx="57330">
                  <c:v>-6.8804100000000007E-2</c:v>
                </c:pt>
                <c:pt idx="57331">
                  <c:v>-6.6213900000000006E-2</c:v>
                </c:pt>
                <c:pt idx="57332">
                  <c:v>-6.3573099999999994E-2</c:v>
                </c:pt>
                <c:pt idx="57333">
                  <c:v>-6.0885000000000002E-2</c:v>
                </c:pt>
                <c:pt idx="57334">
                  <c:v>-5.8153000000000003E-2</c:v>
                </c:pt>
                <c:pt idx="57335">
                  <c:v>-5.5380600000000002E-2</c:v>
                </c:pt>
                <c:pt idx="57336">
                  <c:v>-5.2571199999999998E-2</c:v>
                </c:pt>
                <c:pt idx="57337">
                  <c:v>-4.9728300000000003E-2</c:v>
                </c:pt>
                <c:pt idx="57338">
                  <c:v>-4.6855300000000003E-2</c:v>
                </c:pt>
                <c:pt idx="57339">
                  <c:v>-4.3955800000000003E-2</c:v>
                </c:pt>
                <c:pt idx="57340">
                  <c:v>-4.1033199999999999E-2</c:v>
                </c:pt>
                <c:pt idx="57341">
                  <c:v>-3.8091100000000003E-2</c:v>
                </c:pt>
                <c:pt idx="57342">
                  <c:v>-3.5132900000000002E-2</c:v>
                </c:pt>
                <c:pt idx="57343">
                  <c:v>-3.2162200000000002E-2</c:v>
                </c:pt>
                <c:pt idx="57344">
                  <c:v>-2.9182400000000001E-2</c:v>
                </c:pt>
                <c:pt idx="57345">
                  <c:v>-2.6196899999999999E-2</c:v>
                </c:pt>
                <c:pt idx="57346">
                  <c:v>-2.3209299999999999E-2</c:v>
                </c:pt>
                <c:pt idx="57347">
                  <c:v>-2.0222799999999999E-2</c:v>
                </c:pt>
                <c:pt idx="57348">
                  <c:v>-1.72409E-2</c:v>
                </c:pt>
                <c:pt idx="57349">
                  <c:v>-1.4266900000000001E-2</c:v>
                </c:pt>
                <c:pt idx="57350">
                  <c:v>-1.1304099999999999E-2</c:v>
                </c:pt>
                <c:pt idx="57351" formatCode="0.00E+00">
                  <c:v>-8.3557100000000006E-3</c:v>
                </c:pt>
                <c:pt idx="57352" formatCode="0.00E+00">
                  <c:v>-5.4249399999999996E-3</c:v>
                </c:pt>
                <c:pt idx="57353" formatCode="0.00E+00">
                  <c:v>-2.5149199999999999E-3</c:v>
                </c:pt>
                <c:pt idx="57354" formatCode="0.00E+00">
                  <c:v>3.7125500000000002E-4</c:v>
                </c:pt>
                <c:pt idx="57355" formatCode="0.00E+00">
                  <c:v>3.2305699999999999E-3</c:v>
                </c:pt>
                <c:pt idx="57356" formatCode="0.00E+00">
                  <c:v>6.0600899999999997E-3</c:v>
                </c:pt>
                <c:pt idx="57357" formatCode="0.00E+00">
                  <c:v>8.8569100000000008E-3</c:v>
                </c:pt>
                <c:pt idx="57358">
                  <c:v>1.16182E-2</c:v>
                </c:pt>
                <c:pt idx="57359">
                  <c:v>1.43413E-2</c:v>
                </c:pt>
                <c:pt idx="57360">
                  <c:v>1.70235E-2</c:v>
                </c:pt>
                <c:pt idx="57361">
                  <c:v>1.9662300000000001E-2</c:v>
                </c:pt>
                <c:pt idx="57362">
                  <c:v>2.22551E-2</c:v>
                </c:pt>
                <c:pt idx="57363">
                  <c:v>2.4799499999999999E-2</c:v>
                </c:pt>
                <c:pt idx="57364">
                  <c:v>2.72933E-2</c:v>
                </c:pt>
                <c:pt idx="57365">
                  <c:v>2.9734300000000002E-2</c:v>
                </c:pt>
                <c:pt idx="57366">
                  <c:v>3.2120200000000002E-2</c:v>
                </c:pt>
                <c:pt idx="57367">
                  <c:v>3.4449199999999999E-2</c:v>
                </c:pt>
                <c:pt idx="57368">
                  <c:v>3.67192E-2</c:v>
                </c:pt>
                <c:pt idx="57369">
                  <c:v>3.8928400000000002E-2</c:v>
                </c:pt>
                <c:pt idx="57370">
                  <c:v>4.1075199999999999E-2</c:v>
                </c:pt>
                <c:pt idx="57371">
                  <c:v>4.3157899999999999E-2</c:v>
                </c:pt>
                <c:pt idx="57372">
                  <c:v>4.5175E-2</c:v>
                </c:pt>
                <c:pt idx="57373">
                  <c:v>4.7125100000000003E-2</c:v>
                </c:pt>
                <c:pt idx="57374">
                  <c:v>4.9006899999999999E-2</c:v>
                </c:pt>
                <c:pt idx="57375">
                  <c:v>5.0819200000000002E-2</c:v>
                </c:pt>
                <c:pt idx="57376">
                  <c:v>5.2560900000000001E-2</c:v>
                </c:pt>
                <c:pt idx="57377">
                  <c:v>5.4231099999999997E-2</c:v>
                </c:pt>
                <c:pt idx="57378">
                  <c:v>5.5828799999999998E-2</c:v>
                </c:pt>
                <c:pt idx="57379">
                  <c:v>5.7353300000000003E-2</c:v>
                </c:pt>
                <c:pt idx="57380">
                  <c:v>5.8804000000000002E-2</c:v>
                </c:pt>
                <c:pt idx="57381">
                  <c:v>6.0180299999999999E-2</c:v>
                </c:pt>
                <c:pt idx="57382">
                  <c:v>6.1481800000000003E-2</c:v>
                </c:pt>
                <c:pt idx="57383">
                  <c:v>6.2708100000000003E-2</c:v>
                </c:pt>
                <c:pt idx="57384">
                  <c:v>6.3859100000000002E-2</c:v>
                </c:pt>
                <c:pt idx="57385">
                  <c:v>6.4934500000000006E-2</c:v>
                </c:pt>
                <c:pt idx="57386">
                  <c:v>6.5934400000000004E-2</c:v>
                </c:pt>
                <c:pt idx="57387">
                  <c:v>6.6858899999999999E-2</c:v>
                </c:pt>
                <c:pt idx="57388">
                  <c:v>6.7708099999999993E-2</c:v>
                </c:pt>
                <c:pt idx="57389">
                  <c:v>6.8482299999999996E-2</c:v>
                </c:pt>
                <c:pt idx="57390">
                  <c:v>6.9181900000000005E-2</c:v>
                </c:pt>
                <c:pt idx="57391">
                  <c:v>6.9807400000000006E-2</c:v>
                </c:pt>
                <c:pt idx="57392">
                  <c:v>7.0359199999999997E-2</c:v>
                </c:pt>
                <c:pt idx="57393">
                  <c:v>7.0838200000000004E-2</c:v>
                </c:pt>
                <c:pt idx="57394">
                  <c:v>7.1245000000000003E-2</c:v>
                </c:pt>
                <c:pt idx="57395">
                  <c:v>7.1580400000000002E-2</c:v>
                </c:pt>
                <c:pt idx="57396">
                  <c:v>7.1845300000000001E-2</c:v>
                </c:pt>
                <c:pt idx="57397">
                  <c:v>7.2040800000000002E-2</c:v>
                </c:pt>
                <c:pt idx="57398">
                  <c:v>7.2167899999999993E-2</c:v>
                </c:pt>
                <c:pt idx="57399">
                  <c:v>7.2227700000000006E-2</c:v>
                </c:pt>
                <c:pt idx="57400">
                  <c:v>7.2221400000000005E-2</c:v>
                </c:pt>
                <c:pt idx="57401">
                  <c:v>7.2150400000000003E-2</c:v>
                </c:pt>
                <c:pt idx="57402">
                  <c:v>7.2015999999999997E-2</c:v>
                </c:pt>
                <c:pt idx="57403">
                  <c:v>7.1819499999999994E-2</c:v>
                </c:pt>
                <c:pt idx="57404">
                  <c:v>7.1562399999999998E-2</c:v>
                </c:pt>
                <c:pt idx="57405">
                  <c:v>7.1246299999999999E-2</c:v>
                </c:pt>
                <c:pt idx="57406">
                  <c:v>7.0872699999999997E-2</c:v>
                </c:pt>
                <c:pt idx="57407">
                  <c:v>7.0443199999999997E-2</c:v>
                </c:pt>
                <c:pt idx="57408">
                  <c:v>6.9959499999999994E-2</c:v>
                </c:pt>
                <c:pt idx="57409">
                  <c:v>6.9423299999999993E-2</c:v>
                </c:pt>
                <c:pt idx="57410">
                  <c:v>6.8836400000000006E-2</c:v>
                </c:pt>
                <c:pt idx="57411">
                  <c:v>6.8200399999999994E-2</c:v>
                </c:pt>
                <c:pt idx="57412">
                  <c:v>6.7517300000000002E-2</c:v>
                </c:pt>
                <c:pt idx="57413">
                  <c:v>6.6788799999999995E-2</c:v>
                </c:pt>
                <c:pt idx="57414">
                  <c:v>6.6016699999999998E-2</c:v>
                </c:pt>
                <c:pt idx="57415">
                  <c:v>6.52031E-2</c:v>
                </c:pt>
                <c:pt idx="57416">
                  <c:v>6.4349600000000007E-2</c:v>
                </c:pt>
                <c:pt idx="57417">
                  <c:v>6.3458299999999995E-2</c:v>
                </c:pt>
                <c:pt idx="57418">
                  <c:v>6.2531100000000006E-2</c:v>
                </c:pt>
                <c:pt idx="57419">
                  <c:v>6.1569800000000001E-2</c:v>
                </c:pt>
                <c:pt idx="57420">
                  <c:v>6.0576400000000002E-2</c:v>
                </c:pt>
                <c:pt idx="57421">
                  <c:v>5.9552800000000003E-2</c:v>
                </c:pt>
                <c:pt idx="57422">
                  <c:v>5.8500900000000002E-2</c:v>
                </c:pt>
                <c:pt idx="57423">
                  <c:v>5.7422500000000001E-2</c:v>
                </c:pt>
                <c:pt idx="57424">
                  <c:v>5.6319599999999997E-2</c:v>
                </c:pt>
                <c:pt idx="57425">
                  <c:v>5.5194100000000003E-2</c:v>
                </c:pt>
                <c:pt idx="57426">
                  <c:v>5.4047699999999997E-2</c:v>
                </c:pt>
                <c:pt idx="57427">
                  <c:v>5.2882400000000003E-2</c:v>
                </c:pt>
                <c:pt idx="57428">
                  <c:v>5.1699799999999997E-2</c:v>
                </c:pt>
                <c:pt idx="57429">
                  <c:v>5.0501900000000002E-2</c:v>
                </c:pt>
                <c:pt idx="57430">
                  <c:v>4.9290300000000002E-2</c:v>
                </c:pt>
                <c:pt idx="57431">
                  <c:v>4.8066699999999997E-2</c:v>
                </c:pt>
                <c:pt idx="57432">
                  <c:v>4.6832899999999997E-2</c:v>
                </c:pt>
                <c:pt idx="57433">
                  <c:v>4.5590400000000003E-2</c:v>
                </c:pt>
                <c:pt idx="57434">
                  <c:v>4.4340900000000003E-2</c:v>
                </c:pt>
                <c:pt idx="57435">
                  <c:v>4.3085900000000003E-2</c:v>
                </c:pt>
                <c:pt idx="57436">
                  <c:v>4.18269E-2</c:v>
                </c:pt>
                <c:pt idx="57437">
                  <c:v>4.0565400000000001E-2</c:v>
                </c:pt>
                <c:pt idx="57438">
                  <c:v>3.9302799999999999E-2</c:v>
                </c:pt>
                <c:pt idx="57439">
                  <c:v>3.8040499999999998E-2</c:v>
                </c:pt>
                <c:pt idx="57440">
                  <c:v>3.6779800000000001E-2</c:v>
                </c:pt>
                <c:pt idx="57441">
                  <c:v>3.5521799999999999E-2</c:v>
                </c:pt>
                <c:pt idx="57442">
                  <c:v>3.4267899999999997E-2</c:v>
                </c:pt>
                <c:pt idx="57443">
                  <c:v>3.3019199999999999E-2</c:v>
                </c:pt>
                <c:pt idx="57444">
                  <c:v>3.1776800000000001E-2</c:v>
                </c:pt>
                <c:pt idx="57445">
                  <c:v>3.0541599999999999E-2</c:v>
                </c:pt>
                <c:pt idx="57446">
                  <c:v>2.9314699999999999E-2</c:v>
                </c:pt>
                <c:pt idx="57447">
                  <c:v>2.8096900000000001E-2</c:v>
                </c:pt>
                <c:pt idx="57448">
                  <c:v>2.6889199999999999E-2</c:v>
                </c:pt>
                <c:pt idx="57449">
                  <c:v>2.5692300000000001E-2</c:v>
                </c:pt>
                <c:pt idx="57450">
                  <c:v>2.4506900000000002E-2</c:v>
                </c:pt>
                <c:pt idx="57451">
                  <c:v>2.3333699999999999E-2</c:v>
                </c:pt>
                <c:pt idx="57452">
                  <c:v>2.21733E-2</c:v>
                </c:pt>
                <c:pt idx="57453">
                  <c:v>2.1026199999999998E-2</c:v>
                </c:pt>
                <c:pt idx="57454">
                  <c:v>1.9892900000000002E-2</c:v>
                </c:pt>
                <c:pt idx="57455">
                  <c:v>1.87738E-2</c:v>
                </c:pt>
                <c:pt idx="57456">
                  <c:v>1.7669399999999998E-2</c:v>
                </c:pt>
                <c:pt idx="57457">
                  <c:v>1.6579799999999999E-2</c:v>
                </c:pt>
                <c:pt idx="57458">
                  <c:v>1.5505400000000001E-2</c:v>
                </c:pt>
                <c:pt idx="57459">
                  <c:v>1.44463E-2</c:v>
                </c:pt>
                <c:pt idx="57460">
                  <c:v>1.3402600000000001E-2</c:v>
                </c:pt>
                <c:pt idx="57461">
                  <c:v>1.2374400000000001E-2</c:v>
                </c:pt>
                <c:pt idx="57462">
                  <c:v>1.13618E-2</c:v>
                </c:pt>
                <c:pt idx="57463">
                  <c:v>1.03646E-2</c:v>
                </c:pt>
                <c:pt idx="57464" formatCode="0.00E+00">
                  <c:v>9.3828699999999998E-3</c:v>
                </c:pt>
                <c:pt idx="57465" formatCode="0.00E+00">
                  <c:v>8.4163999999999992E-3</c:v>
                </c:pt>
                <c:pt idx="57466" formatCode="0.00E+00">
                  <c:v>7.4650100000000002E-3</c:v>
                </c:pt>
                <c:pt idx="57467" formatCode="0.00E+00">
                  <c:v>6.5284799999999997E-3</c:v>
                </c:pt>
                <c:pt idx="57468" formatCode="0.00E+00">
                  <c:v>5.6065400000000001E-3</c:v>
                </c:pt>
                <c:pt idx="57469" formatCode="0.00E+00">
                  <c:v>4.69887E-3</c:v>
                </c:pt>
                <c:pt idx="57470" formatCode="0.00E+00">
                  <c:v>3.80511E-3</c:v>
                </c:pt>
                <c:pt idx="57471" formatCode="0.00E+00">
                  <c:v>2.92487E-3</c:v>
                </c:pt>
                <c:pt idx="57472" formatCode="0.00E+00">
                  <c:v>2.0577299999999998E-3</c:v>
                </c:pt>
                <c:pt idx="57473" formatCode="0.00E+00">
                  <c:v>1.2032200000000001E-3</c:v>
                </c:pt>
                <c:pt idx="57474" formatCode="0.00E+00">
                  <c:v>3.6085099999999998E-4</c:v>
                </c:pt>
                <c:pt idx="57475" formatCode="0.00E+00">
                  <c:v>-4.6989500000000001E-4</c:v>
                </c:pt>
                <c:pt idx="57476" formatCode="0.00E+00">
                  <c:v>-1.2895599999999999E-3</c:v>
                </c:pt>
                <c:pt idx="57477" formatCode="0.00E+00">
                  <c:v>-2.0987200000000001E-3</c:v>
                </c:pt>
                <c:pt idx="57478" formatCode="0.00E+00">
                  <c:v>-2.8979700000000001E-3</c:v>
                </c:pt>
                <c:pt idx="57479" formatCode="0.00E+00">
                  <c:v>-3.6878900000000001E-3</c:v>
                </c:pt>
                <c:pt idx="57480" formatCode="0.00E+00">
                  <c:v>-4.46913E-3</c:v>
                </c:pt>
                <c:pt idx="57481" formatCode="0.00E+00">
                  <c:v>-5.24232E-3</c:v>
                </c:pt>
                <c:pt idx="57482" formatCode="0.00E+00">
                  <c:v>-6.0080899999999998E-3</c:v>
                </c:pt>
                <c:pt idx="57483" formatCode="0.00E+00">
                  <c:v>-6.7670999999999999E-3</c:v>
                </c:pt>
                <c:pt idx="57484" formatCode="0.00E+00">
                  <c:v>-7.5200099999999997E-3</c:v>
                </c:pt>
                <c:pt idx="57485" formatCode="0.00E+00">
                  <c:v>-8.2674700000000007E-3</c:v>
                </c:pt>
                <c:pt idx="57486" formatCode="0.00E+00">
                  <c:v>-9.0101399999999998E-3</c:v>
                </c:pt>
                <c:pt idx="57487" formatCode="0.00E+00">
                  <c:v>-9.7486799999999992E-3</c:v>
                </c:pt>
                <c:pt idx="57488">
                  <c:v>-1.04837E-2</c:v>
                </c:pt>
                <c:pt idx="57489">
                  <c:v>-1.1215899999999999E-2</c:v>
                </c:pt>
                <c:pt idx="57490">
                  <c:v>-1.1945900000000001E-2</c:v>
                </c:pt>
                <c:pt idx="57491">
                  <c:v>-1.2674299999999999E-2</c:v>
                </c:pt>
                <c:pt idx="57492">
                  <c:v>-1.3401700000000001E-2</c:v>
                </c:pt>
                <c:pt idx="57493">
                  <c:v>-1.41286E-2</c:v>
                </c:pt>
                <c:pt idx="57494">
                  <c:v>-1.4855699999999999E-2</c:v>
                </c:pt>
                <c:pt idx="57495">
                  <c:v>-1.5583400000000001E-2</c:v>
                </c:pt>
                <c:pt idx="57496">
                  <c:v>-1.6312299999999998E-2</c:v>
                </c:pt>
                <c:pt idx="57497">
                  <c:v>-1.70428E-2</c:v>
                </c:pt>
                <c:pt idx="57498">
                  <c:v>-1.77754E-2</c:v>
                </c:pt>
                <c:pt idx="57499">
                  <c:v>-1.8510499999999999E-2</c:v>
                </c:pt>
                <c:pt idx="57500">
                  <c:v>-1.9248500000000002E-2</c:v>
                </c:pt>
                <c:pt idx="57501">
                  <c:v>-1.9989699999999999E-2</c:v>
                </c:pt>
                <c:pt idx="57502">
                  <c:v>-2.0734499999999999E-2</c:v>
                </c:pt>
                <c:pt idx="57503">
                  <c:v>-2.1483100000000002E-2</c:v>
                </c:pt>
                <c:pt idx="57504">
                  <c:v>-2.2235700000000001E-2</c:v>
                </c:pt>
                <c:pt idx="57505">
                  <c:v>-2.2992599999999998E-2</c:v>
                </c:pt>
                <c:pt idx="57506">
                  <c:v>-2.3753799999999999E-2</c:v>
                </c:pt>
                <c:pt idx="57507">
                  <c:v>-2.45194E-2</c:v>
                </c:pt>
                <c:pt idx="57508">
                  <c:v>-2.5289599999999999E-2</c:v>
                </c:pt>
                <c:pt idx="57509">
                  <c:v>-2.6064299999999999E-2</c:v>
                </c:pt>
                <c:pt idx="57510">
                  <c:v>-2.68434E-2</c:v>
                </c:pt>
                <c:pt idx="57511">
                  <c:v>-2.76268E-2</c:v>
                </c:pt>
                <c:pt idx="57512">
                  <c:v>-2.8414499999999999E-2</c:v>
                </c:pt>
                <c:pt idx="57513">
                  <c:v>-2.9206200000000002E-2</c:v>
                </c:pt>
                <c:pt idx="57514">
                  <c:v>-3.00016E-2</c:v>
                </c:pt>
                <c:pt idx="57515">
                  <c:v>-3.0800500000000001E-2</c:v>
                </c:pt>
                <c:pt idx="57516">
                  <c:v>-3.1602600000000002E-2</c:v>
                </c:pt>
                <c:pt idx="57517">
                  <c:v>-3.24073E-2</c:v>
                </c:pt>
                <c:pt idx="57518">
                  <c:v>-3.3214199999999999E-2</c:v>
                </c:pt>
                <c:pt idx="57519">
                  <c:v>-3.4022999999999998E-2</c:v>
                </c:pt>
                <c:pt idx="57520">
                  <c:v>-3.48329E-2</c:v>
                </c:pt>
                <c:pt idx="57521">
                  <c:v>-3.5643399999999999E-2</c:v>
                </c:pt>
                <c:pt idx="57522">
                  <c:v>-3.6453800000000001E-2</c:v>
                </c:pt>
                <c:pt idx="57523">
                  <c:v>-3.7263400000000002E-2</c:v>
                </c:pt>
                <c:pt idx="57524">
                  <c:v>-3.8071500000000001E-2</c:v>
                </c:pt>
                <c:pt idx="57525">
                  <c:v>-3.8877299999999997E-2</c:v>
                </c:pt>
                <c:pt idx="57526">
                  <c:v>-3.9679800000000001E-2</c:v>
                </c:pt>
                <c:pt idx="57527">
                  <c:v>-4.0478300000000002E-2</c:v>
                </c:pt>
                <c:pt idx="57528">
                  <c:v>-4.12719E-2</c:v>
                </c:pt>
                <c:pt idx="57529">
                  <c:v>-4.2059399999999997E-2</c:v>
                </c:pt>
                <c:pt idx="57530">
                  <c:v>-4.28399E-2</c:v>
                </c:pt>
                <c:pt idx="57531">
                  <c:v>-4.36123E-2</c:v>
                </c:pt>
                <c:pt idx="57532">
                  <c:v>-4.4375600000000001E-2</c:v>
                </c:pt>
                <c:pt idx="57533">
                  <c:v>-4.5128700000000001E-2</c:v>
                </c:pt>
                <c:pt idx="57534">
                  <c:v>-4.5870300000000003E-2</c:v>
                </c:pt>
                <c:pt idx="57535">
                  <c:v>-4.65992E-2</c:v>
                </c:pt>
                <c:pt idx="57536">
                  <c:v>-4.7314299999999997E-2</c:v>
                </c:pt>
                <c:pt idx="57537">
                  <c:v>-4.8014300000000003E-2</c:v>
                </c:pt>
                <c:pt idx="57538">
                  <c:v>-4.8697900000000002E-2</c:v>
                </c:pt>
                <c:pt idx="57539">
                  <c:v>-4.9363900000000002E-2</c:v>
                </c:pt>
                <c:pt idx="57540">
                  <c:v>-5.0010800000000001E-2</c:v>
                </c:pt>
                <c:pt idx="57541">
                  <c:v>-5.0637500000000002E-2</c:v>
                </c:pt>
                <c:pt idx="57542">
                  <c:v>-5.1242500000000003E-2</c:v>
                </c:pt>
                <c:pt idx="57543">
                  <c:v>-5.18244E-2</c:v>
                </c:pt>
                <c:pt idx="57544">
                  <c:v>-5.2382100000000001E-2</c:v>
                </c:pt>
                <c:pt idx="57545">
                  <c:v>-5.29139E-2</c:v>
                </c:pt>
                <c:pt idx="57546">
                  <c:v>-5.34187E-2</c:v>
                </c:pt>
                <c:pt idx="57547">
                  <c:v>-5.3894900000000003E-2</c:v>
                </c:pt>
                <c:pt idx="57548">
                  <c:v>-5.4341300000000002E-2</c:v>
                </c:pt>
                <c:pt idx="57549">
                  <c:v>-5.47565E-2</c:v>
                </c:pt>
                <c:pt idx="57550">
                  <c:v>-5.5139100000000003E-2</c:v>
                </c:pt>
                <c:pt idx="57551">
                  <c:v>-5.5487700000000001E-2</c:v>
                </c:pt>
                <c:pt idx="57552">
                  <c:v>-5.5801099999999999E-2</c:v>
                </c:pt>
                <c:pt idx="57553">
                  <c:v>-5.6078000000000003E-2</c:v>
                </c:pt>
                <c:pt idx="57554">
                  <c:v>-5.6316999999999999E-2</c:v>
                </c:pt>
                <c:pt idx="57555">
                  <c:v>-5.6516900000000002E-2</c:v>
                </c:pt>
                <c:pt idx="57556">
                  <c:v>-5.6676400000000002E-2</c:v>
                </c:pt>
                <c:pt idx="57557">
                  <c:v>-5.6794299999999999E-2</c:v>
                </c:pt>
                <c:pt idx="57558">
                  <c:v>-5.6869500000000003E-2</c:v>
                </c:pt>
                <c:pt idx="57559">
                  <c:v>-5.6900800000000001E-2</c:v>
                </c:pt>
                <c:pt idx="57560">
                  <c:v>-5.6887199999999999E-2</c:v>
                </c:pt>
                <c:pt idx="57561">
                  <c:v>-5.68274E-2</c:v>
                </c:pt>
                <c:pt idx="57562">
                  <c:v>-5.6720600000000003E-2</c:v>
                </c:pt>
                <c:pt idx="57563">
                  <c:v>-5.6565799999999999E-2</c:v>
                </c:pt>
                <c:pt idx="57564">
                  <c:v>-5.6362000000000002E-2</c:v>
                </c:pt>
                <c:pt idx="57565">
                  <c:v>-5.61083E-2</c:v>
                </c:pt>
                <c:pt idx="57566">
                  <c:v>-5.5803999999999999E-2</c:v>
                </c:pt>
                <c:pt idx="57567">
                  <c:v>-5.5448299999999999E-2</c:v>
                </c:pt>
                <c:pt idx="57568">
                  <c:v>-5.5040499999999999E-2</c:v>
                </c:pt>
                <c:pt idx="57569">
                  <c:v>-5.4579999999999997E-2</c:v>
                </c:pt>
                <c:pt idx="57570">
                  <c:v>-5.4066099999999999E-2</c:v>
                </c:pt>
                <c:pt idx="57571">
                  <c:v>-5.3498400000000002E-2</c:v>
                </c:pt>
                <c:pt idx="57572">
                  <c:v>-5.2876399999999997E-2</c:v>
                </c:pt>
                <c:pt idx="57573">
                  <c:v>-5.2199799999999998E-2</c:v>
                </c:pt>
                <c:pt idx="57574">
                  <c:v>-5.1468300000000002E-2</c:v>
                </c:pt>
                <c:pt idx="57575">
                  <c:v>-5.06816E-2</c:v>
                </c:pt>
                <c:pt idx="57576">
                  <c:v>-4.9839700000000001E-2</c:v>
                </c:pt>
                <c:pt idx="57577">
                  <c:v>-4.8942300000000001E-2</c:v>
                </c:pt>
                <c:pt idx="57578">
                  <c:v>-4.79896E-2</c:v>
                </c:pt>
                <c:pt idx="57579">
                  <c:v>-4.6981599999999998E-2</c:v>
                </c:pt>
                <c:pt idx="57580">
                  <c:v>-4.5918399999999998E-2</c:v>
                </c:pt>
                <c:pt idx="57581">
                  <c:v>-4.4800399999999997E-2</c:v>
                </c:pt>
                <c:pt idx="57582">
                  <c:v>-4.3627899999999997E-2</c:v>
                </c:pt>
                <c:pt idx="57583">
                  <c:v>-4.24012E-2</c:v>
                </c:pt>
                <c:pt idx="57584">
                  <c:v>-4.1120799999999999E-2</c:v>
                </c:pt>
                <c:pt idx="57585">
                  <c:v>-3.9787400000000001E-2</c:v>
                </c:pt>
                <c:pt idx="57586">
                  <c:v>-3.8401499999999998E-2</c:v>
                </c:pt>
                <c:pt idx="57587">
                  <c:v>-3.6963999999999997E-2</c:v>
                </c:pt>
                <c:pt idx="57588">
                  <c:v>-3.5475600000000003E-2</c:v>
                </c:pt>
                <c:pt idx="57589">
                  <c:v>-3.3937299999999997E-2</c:v>
                </c:pt>
                <c:pt idx="57590">
                  <c:v>-3.2349999999999997E-2</c:v>
                </c:pt>
                <c:pt idx="57591">
                  <c:v>-3.07149E-2</c:v>
                </c:pt>
                <c:pt idx="57592">
                  <c:v>-2.9033E-2</c:v>
                </c:pt>
                <c:pt idx="57593">
                  <c:v>-2.7305699999999999E-2</c:v>
                </c:pt>
                <c:pt idx="57594">
                  <c:v>-2.55342E-2</c:v>
                </c:pt>
                <c:pt idx="57595">
                  <c:v>-2.3720000000000001E-2</c:v>
                </c:pt>
                <c:pt idx="57596">
                  <c:v>-2.1864399999999999E-2</c:v>
                </c:pt>
                <c:pt idx="57597">
                  <c:v>-1.9969199999999999E-2</c:v>
                </c:pt>
                <c:pt idx="57598">
                  <c:v>-1.8035800000000001E-2</c:v>
                </c:pt>
                <c:pt idx="57599">
                  <c:v>-1.6066E-2</c:v>
                </c:pt>
                <c:pt idx="57600">
                  <c:v>-1.40616E-2</c:v>
                </c:pt>
                <c:pt idx="57601">
                  <c:v>-1.2024399999999999E-2</c:v>
                </c:pt>
                <c:pt idx="57602" formatCode="0.00E+00">
                  <c:v>-9.9562899999999996E-3</c:v>
                </c:pt>
                <c:pt idx="57603" formatCode="0.00E+00">
                  <c:v>-7.8592999999999996E-3</c:v>
                </c:pt>
                <c:pt idx="57604" formatCode="0.00E+00">
                  <c:v>-5.7354299999999997E-3</c:v>
                </c:pt>
                <c:pt idx="57605" formatCode="0.00E+00">
                  <c:v>-3.5867899999999999E-3</c:v>
                </c:pt>
                <c:pt idx="57606" formatCode="0.00E+00">
                  <c:v>-1.4155400000000001E-3</c:v>
                </c:pt>
                <c:pt idx="57607" formatCode="0.00E+00">
                  <c:v>7.7610199999999998E-4</c:v>
                </c:pt>
                <c:pt idx="57608" formatCode="0.00E+00">
                  <c:v>2.9858799999999998E-3</c:v>
                </c:pt>
                <c:pt idx="57609" formatCode="0.00E+00">
                  <c:v>5.2114700000000002E-3</c:v>
                </c:pt>
                <c:pt idx="57610" formatCode="0.00E+00">
                  <c:v>7.4505200000000004E-3</c:v>
                </c:pt>
                <c:pt idx="57611" formatCode="0.00E+00">
                  <c:v>9.7006200000000001E-3</c:v>
                </c:pt>
                <c:pt idx="57612">
                  <c:v>1.1959300000000001E-2</c:v>
                </c:pt>
                <c:pt idx="57613">
                  <c:v>1.42241E-2</c:v>
                </c:pt>
                <c:pt idx="57614">
                  <c:v>1.64925E-2</c:v>
                </c:pt>
                <c:pt idx="57615">
                  <c:v>1.8762000000000001E-2</c:v>
                </c:pt>
                <c:pt idx="57616">
                  <c:v>2.1029900000000001E-2</c:v>
                </c:pt>
                <c:pt idx="57617">
                  <c:v>2.3293700000000001E-2</c:v>
                </c:pt>
                <c:pt idx="57618">
                  <c:v>2.5550799999999999E-2</c:v>
                </c:pt>
                <c:pt idx="57619">
                  <c:v>2.7798400000000001E-2</c:v>
                </c:pt>
                <c:pt idx="57620">
                  <c:v>3.0034100000000001E-2</c:v>
                </c:pt>
                <c:pt idx="57621">
                  <c:v>3.2254999999999999E-2</c:v>
                </c:pt>
                <c:pt idx="57622">
                  <c:v>3.4458700000000002E-2</c:v>
                </c:pt>
                <c:pt idx="57623">
                  <c:v>3.6642300000000003E-2</c:v>
                </c:pt>
                <c:pt idx="57624">
                  <c:v>3.8803200000000003E-2</c:v>
                </c:pt>
                <c:pt idx="57625">
                  <c:v>4.0938799999999997E-2</c:v>
                </c:pt>
                <c:pt idx="57626">
                  <c:v>4.3046500000000001E-2</c:v>
                </c:pt>
                <c:pt idx="57627">
                  <c:v>4.51236E-2</c:v>
                </c:pt>
                <c:pt idx="57628">
                  <c:v>4.7167399999999998E-2</c:v>
                </c:pt>
                <c:pt idx="57629">
                  <c:v>4.91756E-2</c:v>
                </c:pt>
                <c:pt idx="57630">
                  <c:v>5.1145299999999998E-2</c:v>
                </c:pt>
                <c:pt idx="57631">
                  <c:v>5.3074299999999998E-2</c:v>
                </c:pt>
                <c:pt idx="57632">
                  <c:v>5.4959800000000003E-2</c:v>
                </c:pt>
                <c:pt idx="57633">
                  <c:v>5.6799599999999999E-2</c:v>
                </c:pt>
                <c:pt idx="57634">
                  <c:v>5.8591200000000003E-2</c:v>
                </c:pt>
                <c:pt idx="57635">
                  <c:v>6.0332200000000002E-2</c:v>
                </c:pt>
                <c:pt idx="57636">
                  <c:v>6.20203E-2</c:v>
                </c:pt>
                <c:pt idx="57637">
                  <c:v>6.3653199999999993E-2</c:v>
                </c:pt>
                <c:pt idx="57638">
                  <c:v>6.5228700000000001E-2</c:v>
                </c:pt>
                <c:pt idx="57639">
                  <c:v>6.6744800000000007E-2</c:v>
                </c:pt>
                <c:pt idx="57640">
                  <c:v>6.8199300000000004E-2</c:v>
                </c:pt>
                <c:pt idx="57641">
                  <c:v>6.9590100000000002E-2</c:v>
                </c:pt>
                <c:pt idx="57642">
                  <c:v>7.0915400000000003E-2</c:v>
                </c:pt>
                <c:pt idx="57643">
                  <c:v>7.2173299999999996E-2</c:v>
                </c:pt>
                <c:pt idx="57644">
                  <c:v>7.3361999999999997E-2</c:v>
                </c:pt>
                <c:pt idx="57645">
                  <c:v>7.4479699999999996E-2</c:v>
                </c:pt>
                <c:pt idx="57646">
                  <c:v>7.5524900000000006E-2</c:v>
                </c:pt>
                <c:pt idx="57647">
                  <c:v>7.6495999999999995E-2</c:v>
                </c:pt>
                <c:pt idx="57648">
                  <c:v>7.7391500000000002E-2</c:v>
                </c:pt>
                <c:pt idx="57649">
                  <c:v>7.8210100000000005E-2</c:v>
                </c:pt>
                <c:pt idx="57650">
                  <c:v>7.8950400000000004E-2</c:v>
                </c:pt>
                <c:pt idx="57651">
                  <c:v>7.9611399999999999E-2</c:v>
                </c:pt>
                <c:pt idx="57652">
                  <c:v>8.0191899999999997E-2</c:v>
                </c:pt>
                <c:pt idx="57653">
                  <c:v>8.0690899999999996E-2</c:v>
                </c:pt>
                <c:pt idx="57654">
                  <c:v>8.1107499999999999E-2</c:v>
                </c:pt>
                <c:pt idx="57655">
                  <c:v>8.1441100000000002E-2</c:v>
                </c:pt>
                <c:pt idx="57656">
                  <c:v>8.1690799999999994E-2</c:v>
                </c:pt>
                <c:pt idx="57657">
                  <c:v>8.1856100000000001E-2</c:v>
                </c:pt>
                <c:pt idx="57658">
                  <c:v>8.1936499999999995E-2</c:v>
                </c:pt>
                <c:pt idx="57659">
                  <c:v>8.1931699999999996E-2</c:v>
                </c:pt>
                <c:pt idx="57660">
                  <c:v>8.1841499999999998E-2</c:v>
                </c:pt>
                <c:pt idx="57661">
                  <c:v>8.1665600000000005E-2</c:v>
                </c:pt>
                <c:pt idx="57662">
                  <c:v>8.1404099999999993E-2</c:v>
                </c:pt>
                <c:pt idx="57663">
                  <c:v>8.1057000000000004E-2</c:v>
                </c:pt>
                <c:pt idx="57664">
                  <c:v>8.0624500000000002E-2</c:v>
                </c:pt>
                <c:pt idx="57665">
                  <c:v>8.0106899999999995E-2</c:v>
                </c:pt>
                <c:pt idx="57666">
                  <c:v>7.9504500000000006E-2</c:v>
                </c:pt>
                <c:pt idx="57667">
                  <c:v>7.8817999999999999E-2</c:v>
                </c:pt>
                <c:pt idx="57668">
                  <c:v>7.8048000000000006E-2</c:v>
                </c:pt>
                <c:pt idx="57669">
                  <c:v>7.7195100000000003E-2</c:v>
                </c:pt>
                <c:pt idx="57670">
                  <c:v>7.62602E-2</c:v>
                </c:pt>
                <c:pt idx="57671">
                  <c:v>7.5244199999999997E-2</c:v>
                </c:pt>
                <c:pt idx="57672">
                  <c:v>7.41483E-2</c:v>
                </c:pt>
                <c:pt idx="57673">
                  <c:v>7.2973499999999997E-2</c:v>
                </c:pt>
                <c:pt idx="57674">
                  <c:v>7.1721099999999996E-2</c:v>
                </c:pt>
                <c:pt idx="57675">
                  <c:v>7.0392499999999997E-2</c:v>
                </c:pt>
                <c:pt idx="57676">
                  <c:v>6.8989099999999998E-2</c:v>
                </c:pt>
                <c:pt idx="57677">
                  <c:v>6.7512500000000003E-2</c:v>
                </c:pt>
                <c:pt idx="57678">
                  <c:v>6.5964300000000003E-2</c:v>
                </c:pt>
                <c:pt idx="57679">
                  <c:v>6.4346299999999995E-2</c:v>
                </c:pt>
                <c:pt idx="57680">
                  <c:v>6.2660300000000002E-2</c:v>
                </c:pt>
                <c:pt idx="57681">
                  <c:v>6.0908200000000003E-2</c:v>
                </c:pt>
                <c:pt idx="57682">
                  <c:v>5.9092100000000002E-2</c:v>
                </c:pt>
                <c:pt idx="57683">
                  <c:v>5.7214000000000001E-2</c:v>
                </c:pt>
                <c:pt idx="57684">
                  <c:v>5.5276100000000002E-2</c:v>
                </c:pt>
                <c:pt idx="57685">
                  <c:v>5.32807E-2</c:v>
                </c:pt>
                <c:pt idx="57686">
                  <c:v>5.1229999999999998E-2</c:v>
                </c:pt>
                <c:pt idx="57687">
                  <c:v>4.9126499999999997E-2</c:v>
                </c:pt>
                <c:pt idx="57688">
                  <c:v>4.6972699999999999E-2</c:v>
                </c:pt>
                <c:pt idx="57689">
                  <c:v>4.4770999999999998E-2</c:v>
                </c:pt>
                <c:pt idx="57690">
                  <c:v>4.2523999999999999E-2</c:v>
                </c:pt>
                <c:pt idx="57691">
                  <c:v>4.0234499999999999E-2</c:v>
                </c:pt>
                <c:pt idx="57692">
                  <c:v>3.7905000000000001E-2</c:v>
                </c:pt>
                <c:pt idx="57693">
                  <c:v>3.5538300000000002E-2</c:v>
                </c:pt>
                <c:pt idx="57694">
                  <c:v>3.3137300000000001E-2</c:v>
                </c:pt>
                <c:pt idx="57695">
                  <c:v>3.0704700000000001E-2</c:v>
                </c:pt>
                <c:pt idx="57696">
                  <c:v>2.8243399999999998E-2</c:v>
                </c:pt>
                <c:pt idx="57697">
                  <c:v>2.5756299999999999E-2</c:v>
                </c:pt>
                <c:pt idx="57698">
                  <c:v>2.32464E-2</c:v>
                </c:pt>
                <c:pt idx="57699">
                  <c:v>2.0716700000000001E-2</c:v>
                </c:pt>
                <c:pt idx="57700">
                  <c:v>1.8169999999999999E-2</c:v>
                </c:pt>
                <c:pt idx="57701">
                  <c:v>1.5609400000000001E-2</c:v>
                </c:pt>
                <c:pt idx="57702">
                  <c:v>1.30379E-2</c:v>
                </c:pt>
                <c:pt idx="57703">
                  <c:v>1.04586E-2</c:v>
                </c:pt>
                <c:pt idx="57704" formatCode="0.00E+00">
                  <c:v>7.8744100000000001E-3</c:v>
                </c:pt>
                <c:pt idx="57705" formatCode="0.00E+00">
                  <c:v>5.2884000000000004E-3</c:v>
                </c:pt>
                <c:pt idx="57706" formatCode="0.00E+00">
                  <c:v>2.7035900000000001E-3</c:v>
                </c:pt>
                <c:pt idx="57707" formatCode="0.00E+00">
                  <c:v>1.2297999999999999E-4</c:v>
                </c:pt>
                <c:pt idx="57708" formatCode="0.00E+00">
                  <c:v>-2.45042E-3</c:v>
                </c:pt>
                <c:pt idx="57709" formatCode="0.00E+00">
                  <c:v>-5.0136199999999999E-3</c:v>
                </c:pt>
                <c:pt idx="57710" formatCode="0.00E+00">
                  <c:v>-7.5636599999999998E-3</c:v>
                </c:pt>
                <c:pt idx="57711">
                  <c:v>-1.00976E-2</c:v>
                </c:pt>
                <c:pt idx="57712">
                  <c:v>-1.26125E-2</c:v>
                </c:pt>
                <c:pt idx="57713">
                  <c:v>-1.51056E-2</c:v>
                </c:pt>
                <c:pt idx="57714">
                  <c:v>-1.75739E-2</c:v>
                </c:pt>
                <c:pt idx="57715">
                  <c:v>-2.00147E-2</c:v>
                </c:pt>
                <c:pt idx="57716">
                  <c:v>-2.2425199999999999E-2</c:v>
                </c:pt>
                <c:pt idx="57717">
                  <c:v>-2.48028E-2</c:v>
                </c:pt>
                <c:pt idx="57718">
                  <c:v>-2.7144600000000001E-2</c:v>
                </c:pt>
                <c:pt idx="57719">
                  <c:v>-2.9448200000000001E-2</c:v>
                </c:pt>
                <c:pt idx="57720">
                  <c:v>-3.1711099999999999E-2</c:v>
                </c:pt>
                <c:pt idx="57721">
                  <c:v>-3.3930599999999998E-2</c:v>
                </c:pt>
                <c:pt idx="57722">
                  <c:v>-3.6104499999999998E-2</c:v>
                </c:pt>
                <c:pt idx="57723">
                  <c:v>-3.8230300000000002E-2</c:v>
                </c:pt>
                <c:pt idx="57724">
                  <c:v>-4.0305800000000003E-2</c:v>
                </c:pt>
                <c:pt idx="57725">
                  <c:v>-4.23288E-2</c:v>
                </c:pt>
                <c:pt idx="57726">
                  <c:v>-4.4297099999999999E-2</c:v>
                </c:pt>
                <c:pt idx="57727">
                  <c:v>-4.6208699999999998E-2</c:v>
                </c:pt>
                <c:pt idx="57728">
                  <c:v>-4.8061699999999999E-2</c:v>
                </c:pt>
                <c:pt idx="57729">
                  <c:v>-4.9854200000000001E-2</c:v>
                </c:pt>
                <c:pt idx="57730">
                  <c:v>-5.15843E-2</c:v>
                </c:pt>
                <c:pt idx="57731">
                  <c:v>-5.3250400000000003E-2</c:v>
                </c:pt>
                <c:pt idx="57732">
                  <c:v>-5.4850900000000001E-2</c:v>
                </c:pt>
                <c:pt idx="57733">
                  <c:v>-5.6384200000000002E-2</c:v>
                </c:pt>
                <c:pt idx="57734">
                  <c:v>-5.7848999999999998E-2</c:v>
                </c:pt>
                <c:pt idx="57735">
                  <c:v>-5.9243799999999999E-2</c:v>
                </c:pt>
                <c:pt idx="57736">
                  <c:v>-6.0567500000000003E-2</c:v>
                </c:pt>
                <c:pt idx="57737">
                  <c:v>-6.1818999999999999E-2</c:v>
                </c:pt>
                <c:pt idx="57738">
                  <c:v>-6.2997200000000003E-2</c:v>
                </c:pt>
                <c:pt idx="57739">
                  <c:v>-6.4101099999999994E-2</c:v>
                </c:pt>
                <c:pt idx="57740">
                  <c:v>-6.5130099999999996E-2</c:v>
                </c:pt>
                <c:pt idx="57741">
                  <c:v>-6.6083199999999995E-2</c:v>
                </c:pt>
                <c:pt idx="57742">
                  <c:v>-6.6960000000000006E-2</c:v>
                </c:pt>
                <c:pt idx="57743">
                  <c:v>-6.7759899999999998E-2</c:v>
                </c:pt>
                <c:pt idx="57744">
                  <c:v>-6.8482399999999999E-2</c:v>
                </c:pt>
                <c:pt idx="57745">
                  <c:v>-6.9127400000000006E-2</c:v>
                </c:pt>
                <c:pt idx="57746">
                  <c:v>-6.9694500000000006E-2</c:v>
                </c:pt>
                <c:pt idx="57747">
                  <c:v>-7.0183599999999999E-2</c:v>
                </c:pt>
                <c:pt idx="57748">
                  <c:v>-7.0594900000000002E-2</c:v>
                </c:pt>
                <c:pt idx="57749">
                  <c:v>-7.09283E-2</c:v>
                </c:pt>
                <c:pt idx="57750">
                  <c:v>-7.1183999999999997E-2</c:v>
                </c:pt>
                <c:pt idx="57751">
                  <c:v>-7.1362499999999995E-2</c:v>
                </c:pt>
                <c:pt idx="57752">
                  <c:v>-7.1464E-2</c:v>
                </c:pt>
                <c:pt idx="57753">
                  <c:v>-7.14891E-2</c:v>
                </c:pt>
                <c:pt idx="57754">
                  <c:v>-7.1438299999999996E-2</c:v>
                </c:pt>
                <c:pt idx="57755">
                  <c:v>-7.1312500000000001E-2</c:v>
                </c:pt>
                <c:pt idx="57756">
                  <c:v>-7.11122E-2</c:v>
                </c:pt>
                <c:pt idx="57757">
                  <c:v>-7.0838499999999999E-2</c:v>
                </c:pt>
                <c:pt idx="57758">
                  <c:v>-7.0492299999999994E-2</c:v>
                </c:pt>
                <c:pt idx="57759">
                  <c:v>-7.0074600000000001E-2</c:v>
                </c:pt>
                <c:pt idx="57760">
                  <c:v>-6.9586599999999998E-2</c:v>
                </c:pt>
                <c:pt idx="57761">
                  <c:v>-6.9029400000000005E-2</c:v>
                </c:pt>
                <c:pt idx="57762">
                  <c:v>-6.8404499999999993E-2</c:v>
                </c:pt>
                <c:pt idx="57763">
                  <c:v>-6.7713200000000001E-2</c:v>
                </c:pt>
                <c:pt idx="57764">
                  <c:v>-6.6957000000000003E-2</c:v>
                </c:pt>
                <c:pt idx="57765">
                  <c:v>-6.6137299999999996E-2</c:v>
                </c:pt>
                <c:pt idx="57766">
                  <c:v>-6.5255800000000003E-2</c:v>
                </c:pt>
                <c:pt idx="57767">
                  <c:v>-6.4314099999999999E-2</c:v>
                </c:pt>
                <c:pt idx="57768">
                  <c:v>-6.3314099999999998E-2</c:v>
                </c:pt>
                <c:pt idx="57769">
                  <c:v>-6.2257399999999997E-2</c:v>
                </c:pt>
                <c:pt idx="57770">
                  <c:v>-6.1145900000000003E-2</c:v>
                </c:pt>
                <c:pt idx="57771">
                  <c:v>-5.9981600000000003E-2</c:v>
                </c:pt>
                <c:pt idx="57772">
                  <c:v>-5.87663E-2</c:v>
                </c:pt>
                <c:pt idx="57773">
                  <c:v>-5.7502200000000003E-2</c:v>
                </c:pt>
                <c:pt idx="57774">
                  <c:v>-5.6191199999999997E-2</c:v>
                </c:pt>
                <c:pt idx="57775">
                  <c:v>-5.4835399999999999E-2</c:v>
                </c:pt>
                <c:pt idx="57776">
                  <c:v>-5.3436999999999998E-2</c:v>
                </c:pt>
                <c:pt idx="57777">
                  <c:v>-5.1998200000000001E-2</c:v>
                </c:pt>
                <c:pt idx="57778">
                  <c:v>-5.0521099999999999E-2</c:v>
                </c:pt>
                <c:pt idx="57779">
                  <c:v>-4.9008000000000003E-2</c:v>
                </c:pt>
                <c:pt idx="57780">
                  <c:v>-4.7461000000000003E-2</c:v>
                </c:pt>
                <c:pt idx="57781">
                  <c:v>-4.58825E-2</c:v>
                </c:pt>
                <c:pt idx="57782">
                  <c:v>-4.4274800000000003E-2</c:v>
                </c:pt>
                <c:pt idx="57783">
                  <c:v>-4.2640200000000003E-2</c:v>
                </c:pt>
                <c:pt idx="57784">
                  <c:v>-4.0980799999999998E-2</c:v>
                </c:pt>
                <c:pt idx="57785">
                  <c:v>-3.9299199999999999E-2</c:v>
                </c:pt>
                <c:pt idx="57786">
                  <c:v>-3.7597499999999999E-2</c:v>
                </c:pt>
                <c:pt idx="57787">
                  <c:v>-3.5878199999999999E-2</c:v>
                </c:pt>
                <c:pt idx="57788">
                  <c:v>-3.4143399999999997E-2</c:v>
                </c:pt>
                <c:pt idx="57789">
                  <c:v>-3.2395500000000001E-2</c:v>
                </c:pt>
                <c:pt idx="57790">
                  <c:v>-3.0636799999999999E-2</c:v>
                </c:pt>
                <c:pt idx="57791">
                  <c:v>-2.8869499999999999E-2</c:v>
                </c:pt>
                <c:pt idx="57792">
                  <c:v>-2.7095899999999999E-2</c:v>
                </c:pt>
                <c:pt idx="57793">
                  <c:v>-2.5318299999999998E-2</c:v>
                </c:pt>
                <c:pt idx="57794">
                  <c:v>-2.3538799999999999E-2</c:v>
                </c:pt>
                <c:pt idx="57795">
                  <c:v>-2.17596E-2</c:v>
                </c:pt>
                <c:pt idx="57796">
                  <c:v>-1.9982900000000001E-2</c:v>
                </c:pt>
                <c:pt idx="57797">
                  <c:v>-1.82107E-2</c:v>
                </c:pt>
                <c:pt idx="57798">
                  <c:v>-1.6445100000000001E-2</c:v>
                </c:pt>
                <c:pt idx="57799">
                  <c:v>-1.46883E-2</c:v>
                </c:pt>
                <c:pt idx="57800">
                  <c:v>-1.29421E-2</c:v>
                </c:pt>
                <c:pt idx="57801">
                  <c:v>-1.12084E-2</c:v>
                </c:pt>
                <c:pt idx="57802" formatCode="0.00E+00">
                  <c:v>-9.4893400000000006E-3</c:v>
                </c:pt>
                <c:pt idx="57803" formatCode="0.00E+00">
                  <c:v>-7.7865900000000004E-3</c:v>
                </c:pt>
                <c:pt idx="57804" formatCode="0.00E+00">
                  <c:v>-6.1019799999999999E-3</c:v>
                </c:pt>
                <c:pt idx="57805" formatCode="0.00E+00">
                  <c:v>-4.4372500000000002E-3</c:v>
                </c:pt>
                <c:pt idx="57806" formatCode="0.00E+00">
                  <c:v>-2.79408E-3</c:v>
                </c:pt>
                <c:pt idx="57807" formatCode="0.00E+00">
                  <c:v>-1.1741099999999999E-3</c:v>
                </c:pt>
                <c:pt idx="57808" formatCode="0.00E+00">
                  <c:v>4.2111999999999998E-4</c:v>
                </c:pt>
                <c:pt idx="57809" formatCode="0.00E+00">
                  <c:v>1.9900899999999999E-3</c:v>
                </c:pt>
                <c:pt idx="57810" formatCode="0.00E+00">
                  <c:v>3.5313800000000002E-3</c:v>
                </c:pt>
                <c:pt idx="57811" formatCode="0.00E+00">
                  <c:v>5.0436099999999996E-3</c:v>
                </c:pt>
                <c:pt idx="57812" formatCode="0.00E+00">
                  <c:v>6.5254700000000002E-3</c:v>
                </c:pt>
                <c:pt idx="57813" formatCode="0.00E+00">
                  <c:v>7.9757300000000003E-3</c:v>
                </c:pt>
                <c:pt idx="57814" formatCode="0.00E+00">
                  <c:v>9.3932300000000007E-3</c:v>
                </c:pt>
                <c:pt idx="57815">
                  <c:v>1.0776900000000001E-2</c:v>
                </c:pt>
                <c:pt idx="57816">
                  <c:v>1.21256E-2</c:v>
                </c:pt>
                <c:pt idx="57817">
                  <c:v>1.3438500000000001E-2</c:v>
                </c:pt>
                <c:pt idx="57818">
                  <c:v>1.4714700000000001E-2</c:v>
                </c:pt>
                <c:pt idx="57819">
                  <c:v>1.59533E-2</c:v>
                </c:pt>
                <c:pt idx="57820">
                  <c:v>1.7153600000000001E-2</c:v>
                </c:pt>
                <c:pt idx="57821">
                  <c:v>1.8315100000000001E-2</c:v>
                </c:pt>
                <c:pt idx="57822">
                  <c:v>1.94369E-2</c:v>
                </c:pt>
                <c:pt idx="57823">
                  <c:v>2.0518700000000001E-2</c:v>
                </c:pt>
                <c:pt idx="57824">
                  <c:v>2.1560099999999999E-2</c:v>
                </c:pt>
                <c:pt idx="57825">
                  <c:v>2.2560500000000001E-2</c:v>
                </c:pt>
                <c:pt idx="57826">
                  <c:v>2.35198E-2</c:v>
                </c:pt>
                <c:pt idx="57827">
                  <c:v>2.44376E-2</c:v>
                </c:pt>
                <c:pt idx="57828">
                  <c:v>2.53139E-2</c:v>
                </c:pt>
                <c:pt idx="57829">
                  <c:v>2.6148500000000002E-2</c:v>
                </c:pt>
                <c:pt idx="57830">
                  <c:v>2.6941400000000001E-2</c:v>
                </c:pt>
                <c:pt idx="57831">
                  <c:v>2.7692700000000001E-2</c:v>
                </c:pt>
                <c:pt idx="57832">
                  <c:v>2.8402400000000001E-2</c:v>
                </c:pt>
                <c:pt idx="57833">
                  <c:v>2.9070800000000001E-2</c:v>
                </c:pt>
                <c:pt idx="57834">
                  <c:v>2.9697999999999999E-2</c:v>
                </c:pt>
                <c:pt idx="57835">
                  <c:v>3.02844E-2</c:v>
                </c:pt>
                <c:pt idx="57836">
                  <c:v>3.0830300000000001E-2</c:v>
                </c:pt>
                <c:pt idx="57837">
                  <c:v>3.1336200000000002E-2</c:v>
                </c:pt>
                <c:pt idx="57838">
                  <c:v>3.1802499999999997E-2</c:v>
                </c:pt>
                <c:pt idx="57839">
                  <c:v>3.22297E-2</c:v>
                </c:pt>
                <c:pt idx="57840">
                  <c:v>3.2618399999999999E-2</c:v>
                </c:pt>
                <c:pt idx="57841">
                  <c:v>3.29693E-2</c:v>
                </c:pt>
                <c:pt idx="57842">
                  <c:v>3.3283E-2</c:v>
                </c:pt>
                <c:pt idx="57843">
                  <c:v>3.3560199999999998E-2</c:v>
                </c:pt>
                <c:pt idx="57844">
                  <c:v>3.38018E-2</c:v>
                </c:pt>
                <c:pt idx="57845">
                  <c:v>3.4008499999999997E-2</c:v>
                </c:pt>
                <c:pt idx="57846">
                  <c:v>3.4181099999999999E-2</c:v>
                </c:pt>
                <c:pt idx="57847">
                  <c:v>3.4320700000000003E-2</c:v>
                </c:pt>
                <c:pt idx="57848">
                  <c:v>3.4428E-2</c:v>
                </c:pt>
                <c:pt idx="57849">
                  <c:v>3.4504100000000003E-2</c:v>
                </c:pt>
                <c:pt idx="57850">
                  <c:v>3.4549799999999999E-2</c:v>
                </c:pt>
                <c:pt idx="57851">
                  <c:v>3.4566300000000001E-2</c:v>
                </c:pt>
                <c:pt idx="57852">
                  <c:v>3.4554599999999998E-2</c:v>
                </c:pt>
                <c:pt idx="57853">
                  <c:v>3.45156E-2</c:v>
                </c:pt>
                <c:pt idx="57854">
                  <c:v>3.4450599999999998E-2</c:v>
                </c:pt>
                <c:pt idx="57855">
                  <c:v>3.4360500000000002E-2</c:v>
                </c:pt>
                <c:pt idx="57856">
                  <c:v>3.4246400000000003E-2</c:v>
                </c:pt>
                <c:pt idx="57857">
                  <c:v>3.4109599999999997E-2</c:v>
                </c:pt>
                <c:pt idx="57858">
                  <c:v>3.3951000000000002E-2</c:v>
                </c:pt>
                <c:pt idx="57859">
                  <c:v>3.3771900000000001E-2</c:v>
                </c:pt>
                <c:pt idx="57860">
                  <c:v>3.35733E-2</c:v>
                </c:pt>
                <c:pt idx="57861">
                  <c:v>3.3356400000000001E-2</c:v>
                </c:pt>
                <c:pt idx="57862">
                  <c:v>3.31223E-2</c:v>
                </c:pt>
                <c:pt idx="57863">
                  <c:v>3.2872199999999997E-2</c:v>
                </c:pt>
                <c:pt idx="57864">
                  <c:v>3.26071E-2</c:v>
                </c:pt>
                <c:pt idx="57865">
                  <c:v>3.2328099999999999E-2</c:v>
                </c:pt>
                <c:pt idx="57866">
                  <c:v>3.20364E-2</c:v>
                </c:pt>
                <c:pt idx="57867">
                  <c:v>3.17331E-2</c:v>
                </c:pt>
                <c:pt idx="57868">
                  <c:v>3.1419099999999998E-2</c:v>
                </c:pt>
                <c:pt idx="57869">
                  <c:v>3.1095600000000001E-2</c:v>
                </c:pt>
                <c:pt idx="57870">
                  <c:v>3.0763499999999999E-2</c:v>
                </c:pt>
                <c:pt idx="57871">
                  <c:v>3.04239E-2</c:v>
                </c:pt>
                <c:pt idx="57872">
                  <c:v>3.0077799999999998E-2</c:v>
                </c:pt>
                <c:pt idx="57873">
                  <c:v>2.9725999999999999E-2</c:v>
                </c:pt>
                <c:pt idx="57874">
                  <c:v>2.9369599999999999E-2</c:v>
                </c:pt>
                <c:pt idx="57875">
                  <c:v>2.9009400000000001E-2</c:v>
                </c:pt>
                <c:pt idx="57876">
                  <c:v>2.86462E-2</c:v>
                </c:pt>
                <c:pt idx="57877">
                  <c:v>2.8281000000000001E-2</c:v>
                </c:pt>
                <c:pt idx="57878">
                  <c:v>2.7914399999999999E-2</c:v>
                </c:pt>
                <c:pt idx="57879">
                  <c:v>2.75473E-2</c:v>
                </c:pt>
                <c:pt idx="57880">
                  <c:v>2.7180300000000001E-2</c:v>
                </c:pt>
                <c:pt idx="57881">
                  <c:v>2.68142E-2</c:v>
                </c:pt>
                <c:pt idx="57882">
                  <c:v>2.6449500000000001E-2</c:v>
                </c:pt>
                <c:pt idx="57883">
                  <c:v>2.60869E-2</c:v>
                </c:pt>
                <c:pt idx="57884">
                  <c:v>2.5727E-2</c:v>
                </c:pt>
                <c:pt idx="57885">
                  <c:v>2.5370199999999999E-2</c:v>
                </c:pt>
                <c:pt idx="57886">
                  <c:v>2.5017000000000001E-2</c:v>
                </c:pt>
                <c:pt idx="57887">
                  <c:v>2.46678E-2</c:v>
                </c:pt>
                <c:pt idx="57888">
                  <c:v>2.43231E-2</c:v>
                </c:pt>
                <c:pt idx="57889">
                  <c:v>2.39831E-2</c:v>
                </c:pt>
                <c:pt idx="57890">
                  <c:v>2.3648200000000001E-2</c:v>
                </c:pt>
                <c:pt idx="57891">
                  <c:v>2.3318599999999998E-2</c:v>
                </c:pt>
                <c:pt idx="57892">
                  <c:v>2.2994500000000001E-2</c:v>
                </c:pt>
                <c:pt idx="57893">
                  <c:v>2.2676000000000002E-2</c:v>
                </c:pt>
                <c:pt idx="57894">
                  <c:v>2.2363299999999999E-2</c:v>
                </c:pt>
                <c:pt idx="57895">
                  <c:v>2.20564E-2</c:v>
                </c:pt>
                <c:pt idx="57896">
                  <c:v>2.1755300000000002E-2</c:v>
                </c:pt>
                <c:pt idx="57897">
                  <c:v>2.1460099999999999E-2</c:v>
                </c:pt>
                <c:pt idx="57898">
                  <c:v>2.1170700000000001E-2</c:v>
                </c:pt>
                <c:pt idx="57899">
                  <c:v>2.08869E-2</c:v>
                </c:pt>
                <c:pt idx="57900">
                  <c:v>2.0608600000000001E-2</c:v>
                </c:pt>
                <c:pt idx="57901">
                  <c:v>2.0335700000000002E-2</c:v>
                </c:pt>
                <c:pt idx="57902">
                  <c:v>2.00678E-2</c:v>
                </c:pt>
                <c:pt idx="57903">
                  <c:v>1.9804800000000001E-2</c:v>
                </c:pt>
                <c:pt idx="57904">
                  <c:v>1.95462E-2</c:v>
                </c:pt>
                <c:pt idx="57905">
                  <c:v>1.9291900000000001E-2</c:v>
                </c:pt>
                <c:pt idx="57906">
                  <c:v>1.9041300000000001E-2</c:v>
                </c:pt>
                <c:pt idx="57907">
                  <c:v>1.8794100000000001E-2</c:v>
                </c:pt>
                <c:pt idx="57908">
                  <c:v>1.8549900000000001E-2</c:v>
                </c:pt>
                <c:pt idx="57909">
                  <c:v>1.8308100000000001E-2</c:v>
                </c:pt>
                <c:pt idx="57910">
                  <c:v>1.8068299999999999E-2</c:v>
                </c:pt>
                <c:pt idx="57911">
                  <c:v>1.7829999999999999E-2</c:v>
                </c:pt>
                <c:pt idx="57912">
                  <c:v>1.75925E-2</c:v>
                </c:pt>
                <c:pt idx="57913">
                  <c:v>1.7355300000000001E-2</c:v>
                </c:pt>
                <c:pt idx="57914">
                  <c:v>1.7117799999999999E-2</c:v>
                </c:pt>
                <c:pt idx="57915">
                  <c:v>1.6879499999999999E-2</c:v>
                </c:pt>
                <c:pt idx="57916">
                  <c:v>1.6639500000000002E-2</c:v>
                </c:pt>
                <c:pt idx="57917">
                  <c:v>1.6397399999999999E-2</c:v>
                </c:pt>
                <c:pt idx="57918">
                  <c:v>1.6152400000000001E-2</c:v>
                </c:pt>
                <c:pt idx="57919">
                  <c:v>1.5903799999999999E-2</c:v>
                </c:pt>
                <c:pt idx="57920">
                  <c:v>1.5651000000000002E-2</c:v>
                </c:pt>
                <c:pt idx="57921">
                  <c:v>1.53933E-2</c:v>
                </c:pt>
                <c:pt idx="57922">
                  <c:v>1.5129999999999999E-2</c:v>
                </c:pt>
                <c:pt idx="57923">
                  <c:v>1.48603E-2</c:v>
                </c:pt>
                <c:pt idx="57924">
                  <c:v>1.45836E-2</c:v>
                </c:pt>
                <c:pt idx="57925">
                  <c:v>1.42991E-2</c:v>
                </c:pt>
                <c:pt idx="57926">
                  <c:v>1.4006299999999999E-2</c:v>
                </c:pt>
                <c:pt idx="57927">
                  <c:v>1.3704300000000001E-2</c:v>
                </c:pt>
                <c:pt idx="57928">
                  <c:v>1.33925E-2</c:v>
                </c:pt>
                <c:pt idx="57929">
                  <c:v>1.3070200000000001E-2</c:v>
                </c:pt>
                <c:pt idx="57930">
                  <c:v>1.27368E-2</c:v>
                </c:pt>
                <c:pt idx="57931">
                  <c:v>1.2391599999999999E-2</c:v>
                </c:pt>
                <c:pt idx="57932">
                  <c:v>1.2034E-2</c:v>
                </c:pt>
                <c:pt idx="57933">
                  <c:v>1.1663400000000001E-2</c:v>
                </c:pt>
                <c:pt idx="57934">
                  <c:v>1.1279300000000001E-2</c:v>
                </c:pt>
                <c:pt idx="57935">
                  <c:v>1.0880900000000001E-2</c:v>
                </c:pt>
                <c:pt idx="57936">
                  <c:v>1.04679E-2</c:v>
                </c:pt>
                <c:pt idx="57937">
                  <c:v>1.0039599999999999E-2</c:v>
                </c:pt>
                <c:pt idx="57938" formatCode="0.00E+00">
                  <c:v>9.5956400000000008E-3</c:v>
                </c:pt>
                <c:pt idx="57939" formatCode="0.00E+00">
                  <c:v>9.1355399999999993E-3</c:v>
                </c:pt>
                <c:pt idx="57940" formatCode="0.00E+00">
                  <c:v>8.6588900000000007E-3</c:v>
                </c:pt>
                <c:pt idx="57941" formatCode="0.00E+00">
                  <c:v>8.1652800000000005E-3</c:v>
                </c:pt>
                <c:pt idx="57942" formatCode="0.00E+00">
                  <c:v>7.6543899999999996E-3</c:v>
                </c:pt>
                <c:pt idx="57943" formatCode="0.00E+00">
                  <c:v>7.1258900000000002E-3</c:v>
                </c:pt>
                <c:pt idx="57944" formatCode="0.00E+00">
                  <c:v>6.5795200000000002E-3</c:v>
                </c:pt>
                <c:pt idx="57945" formatCode="0.00E+00">
                  <c:v>6.0150500000000001E-3</c:v>
                </c:pt>
                <c:pt idx="57946" formatCode="0.00E+00">
                  <c:v>5.4322700000000003E-3</c:v>
                </c:pt>
                <c:pt idx="57947" formatCode="0.00E+00">
                  <c:v>4.8310599999999999E-3</c:v>
                </c:pt>
                <c:pt idx="57948" formatCode="0.00E+00">
                  <c:v>4.2113100000000002E-3</c:v>
                </c:pt>
                <c:pt idx="57949" formatCode="0.00E+00">
                  <c:v>3.5729500000000001E-3</c:v>
                </c:pt>
                <c:pt idx="57950" formatCode="0.00E+00">
                  <c:v>2.9159899999999998E-3</c:v>
                </c:pt>
                <c:pt idx="57951" formatCode="0.00E+00">
                  <c:v>2.2404500000000002E-3</c:v>
                </c:pt>
                <c:pt idx="57952" formatCode="0.00E+00">
                  <c:v>1.54642E-3</c:v>
                </c:pt>
                <c:pt idx="57953" formatCode="0.00E+00">
                  <c:v>8.3403999999999998E-4</c:v>
                </c:pt>
                <c:pt idx="57954" formatCode="0.00E+00">
                  <c:v>1.0348000000000001E-4</c:v>
                </c:pt>
                <c:pt idx="57955" formatCode="0.00E+00">
                  <c:v>-6.4502400000000001E-4</c:v>
                </c:pt>
                <c:pt idx="57956" formatCode="0.00E+00">
                  <c:v>-1.4111900000000001E-3</c:v>
                </c:pt>
                <c:pt idx="57957" formatCode="0.00E+00">
                  <c:v>-2.19469E-3</c:v>
                </c:pt>
                <c:pt idx="57958" formatCode="0.00E+00">
                  <c:v>-2.9951399999999999E-3</c:v>
                </c:pt>
                <c:pt idx="57959" formatCode="0.00E+00">
                  <c:v>-3.8121100000000001E-3</c:v>
                </c:pt>
                <c:pt idx="57960" formatCode="0.00E+00">
                  <c:v>-4.64512E-3</c:v>
                </c:pt>
                <c:pt idx="57961" formatCode="0.00E+00">
                  <c:v>-5.4936300000000002E-3</c:v>
                </c:pt>
                <c:pt idx="57962" formatCode="0.00E+00">
                  <c:v>-6.3570700000000003E-3</c:v>
                </c:pt>
                <c:pt idx="57963" formatCode="0.00E+00">
                  <c:v>-7.2348000000000004E-3</c:v>
                </c:pt>
                <c:pt idx="57964" formatCode="0.00E+00">
                  <c:v>-8.1261400000000004E-3</c:v>
                </c:pt>
                <c:pt idx="57965" formatCode="0.00E+00">
                  <c:v>-9.0303699999999994E-3</c:v>
                </c:pt>
                <c:pt idx="57966" formatCode="0.00E+00">
                  <c:v>-9.9467199999999992E-3</c:v>
                </c:pt>
                <c:pt idx="57967">
                  <c:v>-1.0874399999999999E-2</c:v>
                </c:pt>
                <c:pt idx="57968">
                  <c:v>-1.1812400000000001E-2</c:v>
                </c:pt>
                <c:pt idx="57969">
                  <c:v>-1.2760000000000001E-2</c:v>
                </c:pt>
                <c:pt idx="57970">
                  <c:v>-1.37161E-2</c:v>
                </c:pt>
                <c:pt idx="57971">
                  <c:v>-1.46798E-2</c:v>
                </c:pt>
                <c:pt idx="57972">
                  <c:v>-1.5650000000000001E-2</c:v>
                </c:pt>
                <c:pt idx="57973">
                  <c:v>-1.6625600000000001E-2</c:v>
                </c:pt>
                <c:pt idx="57974">
                  <c:v>-1.7605599999999999E-2</c:v>
                </c:pt>
                <c:pt idx="57975">
                  <c:v>-1.85887E-2</c:v>
                </c:pt>
                <c:pt idx="57976">
                  <c:v>-1.9573900000000002E-2</c:v>
                </c:pt>
                <c:pt idx="57977">
                  <c:v>-2.05598E-2</c:v>
                </c:pt>
                <c:pt idx="57978">
                  <c:v>-2.15452E-2</c:v>
                </c:pt>
                <c:pt idx="57979">
                  <c:v>-2.2528800000000002E-2</c:v>
                </c:pt>
                <c:pt idx="57980">
                  <c:v>-2.35094E-2</c:v>
                </c:pt>
                <c:pt idx="57981">
                  <c:v>-2.44856E-2</c:v>
                </c:pt>
                <c:pt idx="57982">
                  <c:v>-2.5456099999999999E-2</c:v>
                </c:pt>
                <c:pt idx="57983">
                  <c:v>-2.6419399999999999E-2</c:v>
                </c:pt>
                <c:pt idx="57984">
                  <c:v>-2.7374300000000001E-2</c:v>
                </c:pt>
                <c:pt idx="57985">
                  <c:v>-2.8319199999999999E-2</c:v>
                </c:pt>
                <c:pt idx="57986">
                  <c:v>-2.92527E-2</c:v>
                </c:pt>
                <c:pt idx="57987">
                  <c:v>-3.0173499999999999E-2</c:v>
                </c:pt>
                <c:pt idx="57988">
                  <c:v>-3.1080099999999999E-2</c:v>
                </c:pt>
                <c:pt idx="57989">
                  <c:v>-3.1971100000000002E-2</c:v>
                </c:pt>
                <c:pt idx="57990">
                  <c:v>-3.2844999999999999E-2</c:v>
                </c:pt>
                <c:pt idx="57991">
                  <c:v>-3.3700300000000002E-2</c:v>
                </c:pt>
                <c:pt idx="57992">
                  <c:v>-3.45356E-2</c:v>
                </c:pt>
                <c:pt idx="57993">
                  <c:v>-3.5349499999999999E-2</c:v>
                </c:pt>
                <c:pt idx="57994">
                  <c:v>-3.6140600000000002E-2</c:v>
                </c:pt>
                <c:pt idx="57995">
                  <c:v>-3.69074E-2</c:v>
                </c:pt>
                <c:pt idx="57996">
                  <c:v>-3.7648399999999999E-2</c:v>
                </c:pt>
                <c:pt idx="57997">
                  <c:v>-3.8362500000000001E-2</c:v>
                </c:pt>
                <c:pt idx="57998">
                  <c:v>-3.9047999999999999E-2</c:v>
                </c:pt>
                <c:pt idx="57999">
                  <c:v>-3.9703700000000001E-2</c:v>
                </c:pt>
                <c:pt idx="58000">
                  <c:v>-4.0328299999999997E-2</c:v>
                </c:pt>
                <c:pt idx="58001">
                  <c:v>-4.0920499999999999E-2</c:v>
                </c:pt>
                <c:pt idx="58002">
                  <c:v>-4.1478899999999999E-2</c:v>
                </c:pt>
                <c:pt idx="58003">
                  <c:v>-4.2002400000000002E-2</c:v>
                </c:pt>
                <c:pt idx="58004">
                  <c:v>-4.2489699999999998E-2</c:v>
                </c:pt>
                <c:pt idx="58005">
                  <c:v>-4.2939699999999997E-2</c:v>
                </c:pt>
                <c:pt idx="58006">
                  <c:v>-4.3351099999999997E-2</c:v>
                </c:pt>
                <c:pt idx="58007">
                  <c:v>-4.3722999999999998E-2</c:v>
                </c:pt>
                <c:pt idx="58008">
                  <c:v>-4.4054299999999998E-2</c:v>
                </c:pt>
                <c:pt idx="58009">
                  <c:v>-4.4344000000000001E-2</c:v>
                </c:pt>
                <c:pt idx="58010">
                  <c:v>-4.4590999999999999E-2</c:v>
                </c:pt>
                <c:pt idx="58011">
                  <c:v>-4.4794599999999997E-2</c:v>
                </c:pt>
                <c:pt idx="58012">
                  <c:v>-4.4953899999999998E-2</c:v>
                </c:pt>
                <c:pt idx="58013">
                  <c:v>-4.5067999999999997E-2</c:v>
                </c:pt>
                <c:pt idx="58014">
                  <c:v>-4.5136200000000001E-2</c:v>
                </c:pt>
                <c:pt idx="58015">
                  <c:v>-4.5157900000000001E-2</c:v>
                </c:pt>
                <c:pt idx="58016">
                  <c:v>-4.51323E-2</c:v>
                </c:pt>
                <c:pt idx="58017">
                  <c:v>-4.5059099999999998E-2</c:v>
                </c:pt>
                <c:pt idx="58018">
                  <c:v>-4.4937600000000001E-2</c:v>
                </c:pt>
                <c:pt idx="58019">
                  <c:v>-4.4767399999999999E-2</c:v>
                </c:pt>
                <c:pt idx="58020">
                  <c:v>-4.45481E-2</c:v>
                </c:pt>
                <c:pt idx="58021">
                  <c:v>-4.4279499999999999E-2</c:v>
                </c:pt>
                <c:pt idx="58022">
                  <c:v>-4.3961300000000002E-2</c:v>
                </c:pt>
                <c:pt idx="58023">
                  <c:v>-4.3593399999999997E-2</c:v>
                </c:pt>
                <c:pt idx="58024">
                  <c:v>-4.3175600000000001E-2</c:v>
                </c:pt>
                <c:pt idx="58025">
                  <c:v>-4.27079E-2</c:v>
                </c:pt>
                <c:pt idx="58026">
                  <c:v>-4.2190400000000003E-2</c:v>
                </c:pt>
                <c:pt idx="58027">
                  <c:v>-4.1623199999999999E-2</c:v>
                </c:pt>
                <c:pt idx="58028">
                  <c:v>-4.1006500000000001E-2</c:v>
                </c:pt>
                <c:pt idx="58029">
                  <c:v>-4.0340599999999997E-2</c:v>
                </c:pt>
                <c:pt idx="58030">
                  <c:v>-3.9625800000000003E-2</c:v>
                </c:pt>
                <c:pt idx="58031">
                  <c:v>-3.8862500000000001E-2</c:v>
                </c:pt>
                <c:pt idx="58032">
                  <c:v>-3.8051099999999997E-2</c:v>
                </c:pt>
                <c:pt idx="58033">
                  <c:v>-3.71924E-2</c:v>
                </c:pt>
                <c:pt idx="58034">
                  <c:v>-3.6286800000000001E-2</c:v>
                </c:pt>
                <c:pt idx="58035">
                  <c:v>-3.5335100000000001E-2</c:v>
                </c:pt>
                <c:pt idx="58036">
                  <c:v>-3.4338100000000003E-2</c:v>
                </c:pt>
                <c:pt idx="58037">
                  <c:v>-3.3296600000000003E-2</c:v>
                </c:pt>
                <c:pt idx="58038">
                  <c:v>-3.2211499999999997E-2</c:v>
                </c:pt>
                <c:pt idx="58039">
                  <c:v>-3.1083800000000002E-2</c:v>
                </c:pt>
                <c:pt idx="58040">
                  <c:v>-2.99146E-2</c:v>
                </c:pt>
                <c:pt idx="58041">
                  <c:v>-2.8705000000000001E-2</c:v>
                </c:pt>
                <c:pt idx="58042">
                  <c:v>-2.74562E-2</c:v>
                </c:pt>
                <c:pt idx="58043">
                  <c:v>-2.6169499999999998E-2</c:v>
                </c:pt>
                <c:pt idx="58044">
                  <c:v>-2.4846099999999999E-2</c:v>
                </c:pt>
                <c:pt idx="58045">
                  <c:v>-2.3487399999999999E-2</c:v>
                </c:pt>
                <c:pt idx="58046">
                  <c:v>-2.2094900000000001E-2</c:v>
                </c:pt>
                <c:pt idx="58047">
                  <c:v>-2.06701E-2</c:v>
                </c:pt>
                <c:pt idx="58048">
                  <c:v>-1.92144E-2</c:v>
                </c:pt>
                <c:pt idx="58049">
                  <c:v>-1.7729600000000002E-2</c:v>
                </c:pt>
                <c:pt idx="58050">
                  <c:v>-1.62173E-2</c:v>
                </c:pt>
                <c:pt idx="58051">
                  <c:v>-1.46792E-2</c:v>
                </c:pt>
                <c:pt idx="58052">
                  <c:v>-1.3117E-2</c:v>
                </c:pt>
                <c:pt idx="58053">
                  <c:v>-1.15326E-2</c:v>
                </c:pt>
                <c:pt idx="58054" formatCode="0.00E+00">
                  <c:v>-9.9276999999999994E-3</c:v>
                </c:pt>
                <c:pt idx="58055" formatCode="0.00E+00">
                  <c:v>-8.3043100000000005E-3</c:v>
                </c:pt>
                <c:pt idx="58056" formatCode="0.00E+00">
                  <c:v>-6.6642999999999997E-3</c:v>
                </c:pt>
                <c:pt idx="58057" formatCode="0.00E+00">
                  <c:v>-5.0096400000000001E-3</c:v>
                </c:pt>
                <c:pt idx="58058" formatCode="0.00E+00">
                  <c:v>-3.3422999999999999E-3</c:v>
                </c:pt>
                <c:pt idx="58059" formatCode="0.00E+00">
                  <c:v>-1.6643000000000001E-3</c:v>
                </c:pt>
                <c:pt idx="58060" formatCode="0.00E+00">
                  <c:v>2.2320700000000001E-5</c:v>
                </c:pt>
                <c:pt idx="58061" formatCode="0.00E+00">
                  <c:v>1.7154900000000001E-3</c:v>
                </c:pt>
                <c:pt idx="58062" formatCode="0.00E+00">
                  <c:v>3.4131399999999998E-3</c:v>
                </c:pt>
                <c:pt idx="58063" formatCode="0.00E+00">
                  <c:v>5.1131500000000003E-3</c:v>
                </c:pt>
                <c:pt idx="58064" formatCode="0.00E+00">
                  <c:v>6.8134299999999997E-3</c:v>
                </c:pt>
                <c:pt idx="58065" formatCode="0.00E+00">
                  <c:v>8.5118299999999997E-3</c:v>
                </c:pt>
                <c:pt idx="58066">
                  <c:v>1.02062E-2</c:v>
                </c:pt>
                <c:pt idx="58067">
                  <c:v>1.1894500000000001E-2</c:v>
                </c:pt>
                <c:pt idx="58068">
                  <c:v>1.35745E-2</c:v>
                </c:pt>
                <c:pt idx="58069">
                  <c:v>1.5244000000000001E-2</c:v>
                </c:pt>
                <c:pt idx="58070">
                  <c:v>1.6900999999999999E-2</c:v>
                </c:pt>
                <c:pt idx="58071">
                  <c:v>1.8543299999999999E-2</c:v>
                </c:pt>
                <c:pt idx="58072">
                  <c:v>2.01689E-2</c:v>
                </c:pt>
                <c:pt idx="58073">
                  <c:v>2.17755E-2</c:v>
                </c:pt>
                <c:pt idx="58074">
                  <c:v>2.3361199999999999E-2</c:v>
                </c:pt>
                <c:pt idx="58075">
                  <c:v>2.4923899999999999E-2</c:v>
                </c:pt>
                <c:pt idx="58076">
                  <c:v>2.6461499999999999E-2</c:v>
                </c:pt>
                <c:pt idx="58077">
                  <c:v>2.79721E-2</c:v>
                </c:pt>
                <c:pt idx="58078">
                  <c:v>2.94536E-2</c:v>
                </c:pt>
                <c:pt idx="58079">
                  <c:v>3.09041E-2</c:v>
                </c:pt>
                <c:pt idx="58080">
                  <c:v>3.2321700000000002E-2</c:v>
                </c:pt>
                <c:pt idx="58081">
                  <c:v>3.3704600000000001E-2</c:v>
                </c:pt>
                <c:pt idx="58082">
                  <c:v>3.5050900000000003E-2</c:v>
                </c:pt>
                <c:pt idx="58083">
                  <c:v>3.6358799999999997E-2</c:v>
                </c:pt>
                <c:pt idx="58084">
                  <c:v>3.7626600000000003E-2</c:v>
                </c:pt>
                <c:pt idx="58085">
                  <c:v>3.8852600000000001E-2</c:v>
                </c:pt>
                <c:pt idx="58086">
                  <c:v>4.0035300000000003E-2</c:v>
                </c:pt>
                <c:pt idx="58087">
                  <c:v>4.1172899999999998E-2</c:v>
                </c:pt>
                <c:pt idx="58088">
                  <c:v>4.2264099999999999E-2</c:v>
                </c:pt>
                <c:pt idx="58089">
                  <c:v>4.33073E-2</c:v>
                </c:pt>
                <c:pt idx="58090">
                  <c:v>4.4301199999999999E-2</c:v>
                </c:pt>
                <c:pt idx="58091">
                  <c:v>4.5244399999999997E-2</c:v>
                </c:pt>
                <c:pt idx="58092">
                  <c:v>4.6135799999999998E-2</c:v>
                </c:pt>
                <c:pt idx="58093">
                  <c:v>4.6974000000000002E-2</c:v>
                </c:pt>
                <c:pt idx="58094">
                  <c:v>4.7757899999999999E-2</c:v>
                </c:pt>
                <c:pt idx="58095">
                  <c:v>4.8486700000000001E-2</c:v>
                </c:pt>
                <c:pt idx="58096">
                  <c:v>4.9159099999999997E-2</c:v>
                </c:pt>
                <c:pt idx="58097">
                  <c:v>4.9774499999999999E-2</c:v>
                </c:pt>
                <c:pt idx="58098">
                  <c:v>5.0331899999999999E-2</c:v>
                </c:pt>
                <c:pt idx="58099">
                  <c:v>5.0830599999999997E-2</c:v>
                </c:pt>
                <c:pt idx="58100">
                  <c:v>5.1270000000000003E-2</c:v>
                </c:pt>
                <c:pt idx="58101">
                  <c:v>5.1649399999999998E-2</c:v>
                </c:pt>
                <c:pt idx="58102">
                  <c:v>5.1968500000000001E-2</c:v>
                </c:pt>
                <c:pt idx="58103">
                  <c:v>5.2226700000000001E-2</c:v>
                </c:pt>
                <c:pt idx="58104">
                  <c:v>5.24238E-2</c:v>
                </c:pt>
                <c:pt idx="58105">
                  <c:v>5.2559599999999998E-2</c:v>
                </c:pt>
                <c:pt idx="58106">
                  <c:v>5.2633699999999999E-2</c:v>
                </c:pt>
                <c:pt idx="58107">
                  <c:v>5.26463E-2</c:v>
                </c:pt>
                <c:pt idx="58108">
                  <c:v>5.2597199999999997E-2</c:v>
                </c:pt>
                <c:pt idx="58109">
                  <c:v>5.2486699999999997E-2</c:v>
                </c:pt>
                <c:pt idx="58110">
                  <c:v>5.2314800000000002E-2</c:v>
                </c:pt>
                <c:pt idx="58111">
                  <c:v>5.20819E-2</c:v>
                </c:pt>
                <c:pt idx="58112">
                  <c:v>5.1788300000000002E-2</c:v>
                </c:pt>
                <c:pt idx="58113">
                  <c:v>5.1434500000000001E-2</c:v>
                </c:pt>
                <c:pt idx="58114">
                  <c:v>5.1020900000000001E-2</c:v>
                </c:pt>
                <c:pt idx="58115">
                  <c:v>5.0548099999999999E-2</c:v>
                </c:pt>
                <c:pt idx="58116">
                  <c:v>5.0016900000000003E-2</c:v>
                </c:pt>
                <c:pt idx="58117">
                  <c:v>4.9428100000000003E-2</c:v>
                </c:pt>
                <c:pt idx="58118">
                  <c:v>4.8782300000000001E-2</c:v>
                </c:pt>
                <c:pt idx="58119">
                  <c:v>4.8080699999999997E-2</c:v>
                </c:pt>
                <c:pt idx="58120">
                  <c:v>4.7324100000000001E-2</c:v>
                </c:pt>
                <c:pt idx="58121">
                  <c:v>4.6513800000000001E-2</c:v>
                </c:pt>
                <c:pt idx="58122">
                  <c:v>4.5650700000000002E-2</c:v>
                </c:pt>
                <c:pt idx="58123">
                  <c:v>4.4736100000000001E-2</c:v>
                </c:pt>
                <c:pt idx="58124">
                  <c:v>4.3771400000000002E-2</c:v>
                </c:pt>
                <c:pt idx="58125">
                  <c:v>4.2757799999999999E-2</c:v>
                </c:pt>
                <c:pt idx="58126">
                  <c:v>4.1696900000000002E-2</c:v>
                </c:pt>
                <c:pt idx="58127">
                  <c:v>4.0590000000000001E-2</c:v>
                </c:pt>
                <c:pt idx="58128">
                  <c:v>3.9438800000000003E-2</c:v>
                </c:pt>
                <c:pt idx="58129">
                  <c:v>3.8244899999999998E-2</c:v>
                </c:pt>
                <c:pt idx="58130">
                  <c:v>3.7009800000000002E-2</c:v>
                </c:pt>
                <c:pt idx="58131">
                  <c:v>3.5735500000000003E-2</c:v>
                </c:pt>
                <c:pt idx="58132">
                  <c:v>3.4423500000000003E-2</c:v>
                </c:pt>
                <c:pt idx="58133">
                  <c:v>3.3075800000000002E-2</c:v>
                </c:pt>
                <c:pt idx="58134">
                  <c:v>3.1694199999999999E-2</c:v>
                </c:pt>
                <c:pt idx="58135">
                  <c:v>3.0280600000000001E-2</c:v>
                </c:pt>
                <c:pt idx="58136">
                  <c:v>2.8836899999999999E-2</c:v>
                </c:pt>
                <c:pt idx="58137">
                  <c:v>2.7365199999999999E-2</c:v>
                </c:pt>
                <c:pt idx="58138">
                  <c:v>2.5867500000000002E-2</c:v>
                </c:pt>
                <c:pt idx="58139">
                  <c:v>2.4345800000000001E-2</c:v>
                </c:pt>
                <c:pt idx="58140">
                  <c:v>2.2802300000000001E-2</c:v>
                </c:pt>
                <c:pt idx="58141">
                  <c:v>2.1238900000000002E-2</c:v>
                </c:pt>
                <c:pt idx="58142">
                  <c:v>1.9657899999999999E-2</c:v>
                </c:pt>
                <c:pt idx="58143">
                  <c:v>1.8061399999999998E-2</c:v>
                </c:pt>
                <c:pt idx="58144">
                  <c:v>1.6451500000000001E-2</c:v>
                </c:pt>
                <c:pt idx="58145">
                  <c:v>1.4830400000000001E-2</c:v>
                </c:pt>
                <c:pt idx="58146">
                  <c:v>1.32003E-2</c:v>
                </c:pt>
                <c:pt idx="58147">
                  <c:v>1.15634E-2</c:v>
                </c:pt>
                <c:pt idx="58148" formatCode="0.00E+00">
                  <c:v>9.9218799999999992E-3</c:v>
                </c:pt>
                <c:pt idx="58149" formatCode="0.00E+00">
                  <c:v>8.2778899999999996E-3</c:v>
                </c:pt>
                <c:pt idx="58150" formatCode="0.00E+00">
                  <c:v>6.6336399999999997E-3</c:v>
                </c:pt>
                <c:pt idx="58151" formatCode="0.00E+00">
                  <c:v>4.9912899999999998E-3</c:v>
                </c:pt>
                <c:pt idx="58152" formatCode="0.00E+00">
                  <c:v>3.3530000000000001E-3</c:v>
                </c:pt>
                <c:pt idx="58153" formatCode="0.00E+00">
                  <c:v>1.7209199999999999E-3</c:v>
                </c:pt>
                <c:pt idx="58154" formatCode="0.00E+00">
                  <c:v>9.7175200000000004E-5</c:v>
                </c:pt>
                <c:pt idx="58155" formatCode="0.00E+00">
                  <c:v>-1.5161300000000001E-3</c:v>
                </c:pt>
                <c:pt idx="58156" formatCode="0.00E+00">
                  <c:v>-3.1169100000000001E-3</c:v>
                </c:pt>
                <c:pt idx="58157" formatCode="0.00E+00">
                  <c:v>-4.7031199999999999E-3</c:v>
                </c:pt>
                <c:pt idx="58158" formatCode="0.00E+00">
                  <c:v>-6.2727199999999999E-3</c:v>
                </c:pt>
                <c:pt idx="58159" formatCode="0.00E+00">
                  <c:v>-7.8237299999999992E-3</c:v>
                </c:pt>
                <c:pt idx="58160" formatCode="0.00E+00">
                  <c:v>-9.3541900000000001E-3</c:v>
                </c:pt>
                <c:pt idx="58161">
                  <c:v>-1.0862200000000001E-2</c:v>
                </c:pt>
                <c:pt idx="58162">
                  <c:v>-1.2345800000000001E-2</c:v>
                </c:pt>
                <c:pt idx="58163">
                  <c:v>-1.3803299999999999E-2</c:v>
                </c:pt>
                <c:pt idx="58164">
                  <c:v>-1.5232900000000001E-2</c:v>
                </c:pt>
                <c:pt idx="58165">
                  <c:v>-1.66327E-2</c:v>
                </c:pt>
                <c:pt idx="58166">
                  <c:v>-1.8001199999999998E-2</c:v>
                </c:pt>
                <c:pt idx="58167">
                  <c:v>-1.9336699999999998E-2</c:v>
                </c:pt>
                <c:pt idx="58168">
                  <c:v>-2.0637699999999998E-2</c:v>
                </c:pt>
                <c:pt idx="58169">
                  <c:v>-2.1902499999999998E-2</c:v>
                </c:pt>
                <c:pt idx="58170">
                  <c:v>-2.3129899999999998E-2</c:v>
                </c:pt>
                <c:pt idx="58171">
                  <c:v>-2.43184E-2</c:v>
                </c:pt>
                <c:pt idx="58172">
                  <c:v>-2.5466599999999999E-2</c:v>
                </c:pt>
                <c:pt idx="58173">
                  <c:v>-2.6573300000000001E-2</c:v>
                </c:pt>
                <c:pt idx="58174">
                  <c:v>-2.7637399999999999E-2</c:v>
                </c:pt>
                <c:pt idx="58175">
                  <c:v>-2.8657700000000001E-2</c:v>
                </c:pt>
                <c:pt idx="58176">
                  <c:v>-2.9633199999999998E-2</c:v>
                </c:pt>
                <c:pt idx="58177">
                  <c:v>-3.05629E-2</c:v>
                </c:pt>
                <c:pt idx="58178">
                  <c:v>-3.1445800000000003E-2</c:v>
                </c:pt>
                <c:pt idx="58179">
                  <c:v>-3.2281299999999999E-2</c:v>
                </c:pt>
                <c:pt idx="58180">
                  <c:v>-3.3068399999999998E-2</c:v>
                </c:pt>
                <c:pt idx="58181">
                  <c:v>-3.3806599999999999E-2</c:v>
                </c:pt>
                <c:pt idx="58182">
                  <c:v>-3.44953E-2</c:v>
                </c:pt>
                <c:pt idx="58183">
                  <c:v>-3.51338E-2</c:v>
                </c:pt>
                <c:pt idx="58184">
                  <c:v>-3.5721900000000001E-2</c:v>
                </c:pt>
                <c:pt idx="58185">
                  <c:v>-3.6259100000000002E-2</c:v>
                </c:pt>
                <c:pt idx="58186">
                  <c:v>-3.6745100000000003E-2</c:v>
                </c:pt>
                <c:pt idx="58187">
                  <c:v>-3.7179700000000003E-2</c:v>
                </c:pt>
                <c:pt idx="58188">
                  <c:v>-3.7562900000000003E-2</c:v>
                </c:pt>
                <c:pt idx="58189">
                  <c:v>-3.7894499999999998E-2</c:v>
                </c:pt>
                <c:pt idx="58190">
                  <c:v>-3.81745E-2</c:v>
                </c:pt>
                <c:pt idx="58191">
                  <c:v>-3.8403100000000003E-2</c:v>
                </c:pt>
                <c:pt idx="58192">
                  <c:v>-3.8580499999999997E-2</c:v>
                </c:pt>
                <c:pt idx="58193">
                  <c:v>-3.87068E-2</c:v>
                </c:pt>
                <c:pt idx="58194">
                  <c:v>-3.8782499999999998E-2</c:v>
                </c:pt>
                <c:pt idx="58195">
                  <c:v>-3.8807899999999999E-2</c:v>
                </c:pt>
                <c:pt idx="58196">
                  <c:v>-3.8783600000000001E-2</c:v>
                </c:pt>
                <c:pt idx="58197">
                  <c:v>-3.8709899999999998E-2</c:v>
                </c:pt>
                <c:pt idx="58198">
                  <c:v>-3.8587700000000003E-2</c:v>
                </c:pt>
                <c:pt idx="58199">
                  <c:v>-3.8417399999999997E-2</c:v>
                </c:pt>
                <c:pt idx="58200">
                  <c:v>-3.8199999999999998E-2</c:v>
                </c:pt>
                <c:pt idx="58201">
                  <c:v>-3.7936200000000003E-2</c:v>
                </c:pt>
                <c:pt idx="58202">
                  <c:v>-3.7626800000000002E-2</c:v>
                </c:pt>
                <c:pt idx="58203">
                  <c:v>-3.7272899999999998E-2</c:v>
                </c:pt>
                <c:pt idx="58204">
                  <c:v>-3.6875499999999999E-2</c:v>
                </c:pt>
                <c:pt idx="58205">
                  <c:v>-3.6435500000000003E-2</c:v>
                </c:pt>
                <c:pt idx="58206">
                  <c:v>-3.5954100000000003E-2</c:v>
                </c:pt>
                <c:pt idx="58207">
                  <c:v>-3.5432499999999999E-2</c:v>
                </c:pt>
                <c:pt idx="58208">
                  <c:v>-3.4871800000000001E-2</c:v>
                </c:pt>
                <c:pt idx="58209">
                  <c:v>-3.4273499999999998E-2</c:v>
                </c:pt>
                <c:pt idx="58210">
                  <c:v>-3.3638700000000001E-2</c:v>
                </c:pt>
                <c:pt idx="58211">
                  <c:v>-3.2968799999999999E-2</c:v>
                </c:pt>
                <c:pt idx="58212">
                  <c:v>-3.2265200000000001E-2</c:v>
                </c:pt>
                <c:pt idx="58213">
                  <c:v>-3.1529500000000002E-2</c:v>
                </c:pt>
                <c:pt idx="58214">
                  <c:v>-3.0762899999999999E-2</c:v>
                </c:pt>
                <c:pt idx="58215">
                  <c:v>-2.99671E-2</c:v>
                </c:pt>
                <c:pt idx="58216">
                  <c:v>-2.9143599999999999E-2</c:v>
                </c:pt>
                <c:pt idx="58217">
                  <c:v>-2.82939E-2</c:v>
                </c:pt>
                <c:pt idx="58218">
                  <c:v>-2.7419700000000002E-2</c:v>
                </c:pt>
                <c:pt idx="58219">
                  <c:v>-2.6522500000000001E-2</c:v>
                </c:pt>
                <c:pt idx="58220">
                  <c:v>-2.5604100000000001E-2</c:v>
                </c:pt>
                <c:pt idx="58221">
                  <c:v>-2.4665900000000001E-2</c:v>
                </c:pt>
                <c:pt idx="58222">
                  <c:v>-2.37098E-2</c:v>
                </c:pt>
                <c:pt idx="58223">
                  <c:v>-2.2737299999999998E-2</c:v>
                </c:pt>
                <c:pt idx="58224">
                  <c:v>-2.1750200000000001E-2</c:v>
                </c:pt>
                <c:pt idx="58225">
                  <c:v>-2.07501E-2</c:v>
                </c:pt>
                <c:pt idx="58226">
                  <c:v>-1.9738800000000001E-2</c:v>
                </c:pt>
                <c:pt idx="58227">
                  <c:v>-1.8717899999999999E-2</c:v>
                </c:pt>
                <c:pt idx="58228">
                  <c:v>-1.7689099999999999E-2</c:v>
                </c:pt>
                <c:pt idx="58229">
                  <c:v>-1.6654200000000001E-2</c:v>
                </c:pt>
                <c:pt idx="58230">
                  <c:v>-1.5614599999999999E-2</c:v>
                </c:pt>
                <c:pt idx="58231">
                  <c:v>-1.45722E-2</c:v>
                </c:pt>
                <c:pt idx="58232">
                  <c:v>-1.35286E-2</c:v>
                </c:pt>
                <c:pt idx="58233">
                  <c:v>-1.24853E-2</c:v>
                </c:pt>
                <c:pt idx="58234">
                  <c:v>-1.14441E-2</c:v>
                </c:pt>
                <c:pt idx="58235">
                  <c:v>-1.0406500000000001E-2</c:v>
                </c:pt>
                <c:pt idx="58236" formatCode="0.00E+00">
                  <c:v>-9.3739500000000007E-3</c:v>
                </c:pt>
                <c:pt idx="58237" formatCode="0.00E+00">
                  <c:v>-8.3481200000000005E-3</c:v>
                </c:pt>
                <c:pt idx="58238" formatCode="0.00E+00">
                  <c:v>-7.3304800000000003E-3</c:v>
                </c:pt>
                <c:pt idx="58239" formatCode="0.00E+00">
                  <c:v>-6.3224900000000001E-3</c:v>
                </c:pt>
                <c:pt idx="58240" formatCode="0.00E+00">
                  <c:v>-5.3255899999999998E-3</c:v>
                </c:pt>
                <c:pt idx="58241" formatCode="0.00E+00">
                  <c:v>-4.34119E-3</c:v>
                </c:pt>
                <c:pt idx="58242" formatCode="0.00E+00">
                  <c:v>-3.3706399999999998E-3</c:v>
                </c:pt>
                <c:pt idx="58243" formatCode="0.00E+00">
                  <c:v>-2.4152599999999998E-3</c:v>
                </c:pt>
                <c:pt idx="58244" formatCode="0.00E+00">
                  <c:v>-1.4763300000000001E-3</c:v>
                </c:pt>
                <c:pt idx="58245" formatCode="0.00E+00">
                  <c:v>-5.5508700000000001E-4</c:v>
                </c:pt>
                <c:pt idx="58246" formatCode="0.00E+00">
                  <c:v>3.47284E-4</c:v>
                </c:pt>
                <c:pt idx="58247" formatCode="0.00E+00">
                  <c:v>1.2296399999999999E-3</c:v>
                </c:pt>
                <c:pt idx="58248" formatCode="0.00E+00">
                  <c:v>2.0909000000000001E-3</c:v>
                </c:pt>
                <c:pt idx="58249" formatCode="0.00E+00">
                  <c:v>2.9300200000000002E-3</c:v>
                </c:pt>
                <c:pt idx="58250" formatCode="0.00E+00">
                  <c:v>3.7460100000000001E-3</c:v>
                </c:pt>
                <c:pt idx="58251" formatCode="0.00E+00">
                  <c:v>4.5379499999999998E-3</c:v>
                </c:pt>
                <c:pt idx="58252" formatCode="0.00E+00">
                  <c:v>5.3049400000000002E-3</c:v>
                </c:pt>
                <c:pt idx="58253" formatCode="0.00E+00">
                  <c:v>6.04618E-3</c:v>
                </c:pt>
                <c:pt idx="58254" formatCode="0.00E+00">
                  <c:v>6.7609000000000002E-3</c:v>
                </c:pt>
                <c:pt idx="58255" formatCode="0.00E+00">
                  <c:v>7.4483800000000001E-3</c:v>
                </c:pt>
                <c:pt idx="58256" formatCode="0.00E+00">
                  <c:v>8.1079800000000007E-3</c:v>
                </c:pt>
                <c:pt idx="58257" formatCode="0.00E+00">
                  <c:v>8.7391199999999995E-3</c:v>
                </c:pt>
                <c:pt idx="58258" formatCode="0.00E+00">
                  <c:v>9.3412500000000006E-3</c:v>
                </c:pt>
                <c:pt idx="58259" formatCode="0.00E+00">
                  <c:v>9.9139099999999997E-3</c:v>
                </c:pt>
                <c:pt idx="58260">
                  <c:v>1.0456699999999999E-2</c:v>
                </c:pt>
                <c:pt idx="58261">
                  <c:v>1.09693E-2</c:v>
                </c:pt>
                <c:pt idx="58262">
                  <c:v>1.1451299999999999E-2</c:v>
                </c:pt>
                <c:pt idx="58263">
                  <c:v>1.1902599999999999E-2</c:v>
                </c:pt>
                <c:pt idx="58264">
                  <c:v>1.2323000000000001E-2</c:v>
                </c:pt>
                <c:pt idx="58265">
                  <c:v>1.2712299999999999E-2</c:v>
                </c:pt>
                <c:pt idx="58266">
                  <c:v>1.30706E-2</c:v>
                </c:pt>
                <c:pt idx="58267">
                  <c:v>1.33978E-2</c:v>
                </c:pt>
                <c:pt idx="58268">
                  <c:v>1.3694100000000001E-2</c:v>
                </c:pt>
                <c:pt idx="58269">
                  <c:v>1.39595E-2</c:v>
                </c:pt>
                <c:pt idx="58270">
                  <c:v>1.4194200000000001E-2</c:v>
                </c:pt>
                <c:pt idx="58271">
                  <c:v>1.43985E-2</c:v>
                </c:pt>
                <c:pt idx="58272">
                  <c:v>1.45726E-2</c:v>
                </c:pt>
                <c:pt idx="58273">
                  <c:v>1.47169E-2</c:v>
                </c:pt>
                <c:pt idx="58274">
                  <c:v>1.48319E-2</c:v>
                </c:pt>
                <c:pt idx="58275">
                  <c:v>1.4918000000000001E-2</c:v>
                </c:pt>
                <c:pt idx="58276">
                  <c:v>1.49756E-2</c:v>
                </c:pt>
                <c:pt idx="58277">
                  <c:v>1.5005299999999999E-2</c:v>
                </c:pt>
                <c:pt idx="58278">
                  <c:v>1.50078E-2</c:v>
                </c:pt>
                <c:pt idx="58279">
                  <c:v>1.4983700000000001E-2</c:v>
                </c:pt>
                <c:pt idx="58280">
                  <c:v>1.4933699999999999E-2</c:v>
                </c:pt>
                <c:pt idx="58281">
                  <c:v>1.48585E-2</c:v>
                </c:pt>
                <c:pt idx="58282">
                  <c:v>1.4758800000000001E-2</c:v>
                </c:pt>
                <c:pt idx="58283">
                  <c:v>1.46356E-2</c:v>
                </c:pt>
                <c:pt idx="58284">
                  <c:v>1.44896E-2</c:v>
                </c:pt>
                <c:pt idx="58285">
                  <c:v>1.43217E-2</c:v>
                </c:pt>
                <c:pt idx="58286">
                  <c:v>1.41329E-2</c:v>
                </c:pt>
                <c:pt idx="58287">
                  <c:v>1.39241E-2</c:v>
                </c:pt>
                <c:pt idx="58288">
                  <c:v>1.36963E-2</c:v>
                </c:pt>
                <c:pt idx="58289">
                  <c:v>1.34504E-2</c:v>
                </c:pt>
                <c:pt idx="58290">
                  <c:v>1.31875E-2</c:v>
                </c:pt>
                <c:pt idx="58291">
                  <c:v>1.29087E-2</c:v>
                </c:pt>
                <c:pt idx="58292">
                  <c:v>1.2614999999999999E-2</c:v>
                </c:pt>
                <c:pt idx="58293">
                  <c:v>1.2307500000000001E-2</c:v>
                </c:pt>
                <c:pt idx="58294">
                  <c:v>1.19872E-2</c:v>
                </c:pt>
                <c:pt idx="58295">
                  <c:v>1.16554E-2</c:v>
                </c:pt>
                <c:pt idx="58296">
                  <c:v>1.13131E-2</c:v>
                </c:pt>
                <c:pt idx="58297">
                  <c:v>1.09614E-2</c:v>
                </c:pt>
                <c:pt idx="58298">
                  <c:v>1.06014E-2</c:v>
                </c:pt>
                <c:pt idx="58299">
                  <c:v>1.0234399999999999E-2</c:v>
                </c:pt>
                <c:pt idx="58300" formatCode="0.00E+00">
                  <c:v>9.8613499999999996E-3</c:v>
                </c:pt>
                <c:pt idx="58301" formatCode="0.00E+00">
                  <c:v>9.4834700000000008E-3</c:v>
                </c:pt>
                <c:pt idx="58302" formatCode="0.00E+00">
                  <c:v>9.1018799999999997E-3</c:v>
                </c:pt>
                <c:pt idx="58303" formatCode="0.00E+00">
                  <c:v>8.7176800000000002E-3</c:v>
                </c:pt>
                <c:pt idx="58304" formatCode="0.00E+00">
                  <c:v>8.3319799999999992E-3</c:v>
                </c:pt>
                <c:pt idx="58305" formatCode="0.00E+00">
                  <c:v>7.9458800000000007E-3</c:v>
                </c:pt>
                <c:pt idx="58306" formatCode="0.00E+00">
                  <c:v>7.5604599999999998E-3</c:v>
                </c:pt>
                <c:pt idx="58307" formatCode="0.00E+00">
                  <c:v>7.1767799999999998E-3</c:v>
                </c:pt>
                <c:pt idx="58308" formatCode="0.00E+00">
                  <c:v>6.7958799999999998E-3</c:v>
                </c:pt>
                <c:pt idx="58309" formatCode="0.00E+00">
                  <c:v>6.4188099999999996E-3</c:v>
                </c:pt>
                <c:pt idx="58310" formatCode="0.00E+00">
                  <c:v>6.0465600000000003E-3</c:v>
                </c:pt>
                <c:pt idx="58311" formatCode="0.00E+00">
                  <c:v>5.6801000000000004E-3</c:v>
                </c:pt>
                <c:pt idx="58312" formatCode="0.00E+00">
                  <c:v>5.3204000000000003E-3</c:v>
                </c:pt>
                <c:pt idx="58313" formatCode="0.00E+00">
                  <c:v>4.9683799999999997E-3</c:v>
                </c:pt>
                <c:pt idx="58314" formatCode="0.00E+00">
                  <c:v>4.6249300000000002E-3</c:v>
                </c:pt>
                <c:pt idx="58315" formatCode="0.00E+00">
                  <c:v>4.2909200000000002E-3</c:v>
                </c:pt>
                <c:pt idx="58316" formatCode="0.00E+00">
                  <c:v>3.9671799999999998E-3</c:v>
                </c:pt>
                <c:pt idx="58317" formatCode="0.00E+00">
                  <c:v>3.6544899999999998E-3</c:v>
                </c:pt>
                <c:pt idx="58318" formatCode="0.00E+00">
                  <c:v>3.3536199999999999E-3</c:v>
                </c:pt>
                <c:pt idx="58319" formatCode="0.00E+00">
                  <c:v>3.06529E-3</c:v>
                </c:pt>
                <c:pt idx="58320" formatCode="0.00E+00">
                  <c:v>2.7901699999999998E-3</c:v>
                </c:pt>
                <c:pt idx="58321" formatCode="0.00E+00">
                  <c:v>2.5289100000000001E-3</c:v>
                </c:pt>
                <c:pt idx="58322" formatCode="0.00E+00">
                  <c:v>2.2821E-3</c:v>
                </c:pt>
                <c:pt idx="58323" formatCode="0.00E+00">
                  <c:v>2.0503000000000001E-3</c:v>
                </c:pt>
                <c:pt idx="58324" formatCode="0.00E+00">
                  <c:v>1.83402E-3</c:v>
                </c:pt>
                <c:pt idx="58325" formatCode="0.00E+00">
                  <c:v>1.6337299999999999E-3</c:v>
                </c:pt>
                <c:pt idx="58326" formatCode="0.00E+00">
                  <c:v>1.44983E-3</c:v>
                </c:pt>
                <c:pt idx="58327" formatCode="0.00E+00">
                  <c:v>1.2827100000000001E-3</c:v>
                </c:pt>
                <c:pt idx="58328" formatCode="0.00E+00">
                  <c:v>1.1326999999999999E-3</c:v>
                </c:pt>
                <c:pt idx="58329" formatCode="0.00E+00">
                  <c:v>1.00007E-3</c:v>
                </c:pt>
                <c:pt idx="58330" formatCode="0.00E+00">
                  <c:v>8.8505300000000001E-4</c:v>
                </c:pt>
                <c:pt idx="58331" formatCode="0.00E+00">
                  <c:v>7.8783300000000004E-4</c:v>
                </c:pt>
                <c:pt idx="58332" formatCode="0.00E+00">
                  <c:v>7.0854399999999997E-4</c:v>
                </c:pt>
                <c:pt idx="58333" formatCode="0.00E+00">
                  <c:v>6.4727100000000004E-4</c:v>
                </c:pt>
                <c:pt idx="58334" formatCode="0.00E+00">
                  <c:v>6.0405400000000003E-4</c:v>
                </c:pt>
                <c:pt idx="58335" formatCode="0.00E+00">
                  <c:v>5.7887900000000003E-4</c:v>
                </c:pt>
                <c:pt idx="58336" formatCode="0.00E+00">
                  <c:v>5.7168900000000001E-4</c:v>
                </c:pt>
                <c:pt idx="58337" formatCode="0.00E+00">
                  <c:v>5.8237700000000002E-4</c:v>
                </c:pt>
                <c:pt idx="58338" formatCode="0.00E+00">
                  <c:v>6.1078599999999999E-4</c:v>
                </c:pt>
                <c:pt idx="58339" formatCode="0.00E+00">
                  <c:v>6.5671700000000002E-4</c:v>
                </c:pt>
                <c:pt idx="58340" formatCode="0.00E+00">
                  <c:v>7.1991999999999998E-4</c:v>
                </c:pt>
                <c:pt idx="58341" formatCode="0.00E+00">
                  <c:v>8.00101E-4</c:v>
                </c:pt>
                <c:pt idx="58342" formatCode="0.00E+00">
                  <c:v>8.9692199999999998E-4</c:v>
                </c:pt>
                <c:pt idx="58343" formatCode="0.00E+00">
                  <c:v>1.01E-3</c:v>
                </c:pt>
                <c:pt idx="58344" formatCode="0.00E+00">
                  <c:v>1.1389099999999999E-3</c:v>
                </c:pt>
                <c:pt idx="58345" formatCode="0.00E+00">
                  <c:v>1.2831699999999999E-3</c:v>
                </c:pt>
                <c:pt idx="58346" formatCode="0.00E+00">
                  <c:v>1.4422899999999999E-3</c:v>
                </c:pt>
                <c:pt idx="58347" formatCode="0.00E+00">
                  <c:v>1.61572E-3</c:v>
                </c:pt>
                <c:pt idx="58348" formatCode="0.00E+00">
                  <c:v>1.8028600000000001E-3</c:v>
                </c:pt>
                <c:pt idx="58349" formatCode="0.00E+00">
                  <c:v>2.0030899999999999E-3</c:v>
                </c:pt>
                <c:pt idx="58350" formatCode="0.00E+00">
                  <c:v>2.2157499999999998E-3</c:v>
                </c:pt>
                <c:pt idx="58351" formatCode="0.00E+00">
                  <c:v>2.4401399999999999E-3</c:v>
                </c:pt>
                <c:pt idx="58352" formatCode="0.00E+00">
                  <c:v>2.6755500000000001E-3</c:v>
                </c:pt>
                <c:pt idx="58353" formatCode="0.00E+00">
                  <c:v>2.92121E-3</c:v>
                </c:pt>
                <c:pt idx="58354" formatCode="0.00E+00">
                  <c:v>3.1763300000000002E-3</c:v>
                </c:pt>
                <c:pt idx="58355" formatCode="0.00E+00">
                  <c:v>3.4401000000000002E-3</c:v>
                </c:pt>
                <c:pt idx="58356" formatCode="0.00E+00">
                  <c:v>3.7116800000000002E-3</c:v>
                </c:pt>
                <c:pt idx="58357" formatCode="0.00E+00">
                  <c:v>3.9902100000000001E-3</c:v>
                </c:pt>
                <c:pt idx="58358" formatCode="0.00E+00">
                  <c:v>4.2747999999999996E-3</c:v>
                </c:pt>
                <c:pt idx="58359" formatCode="0.00E+00">
                  <c:v>4.5645399999999997E-3</c:v>
                </c:pt>
                <c:pt idx="58360" formatCode="0.00E+00">
                  <c:v>4.8585199999999999E-3</c:v>
                </c:pt>
                <c:pt idx="58361" formatCode="0.00E+00">
                  <c:v>5.1558000000000003E-3</c:v>
                </c:pt>
                <c:pt idx="58362" formatCode="0.00E+00">
                  <c:v>5.4554199999999999E-3</c:v>
                </c:pt>
                <c:pt idx="58363" formatCode="0.00E+00">
                  <c:v>5.7564299999999999E-3</c:v>
                </c:pt>
                <c:pt idx="58364" formatCode="0.00E+00">
                  <c:v>6.0578400000000001E-3</c:v>
                </c:pt>
                <c:pt idx="58365" formatCode="0.00E+00">
                  <c:v>6.3586900000000002E-3</c:v>
                </c:pt>
                <c:pt idx="58366" formatCode="0.00E+00">
                  <c:v>6.65798E-3</c:v>
                </c:pt>
                <c:pt idx="58367" formatCode="0.00E+00">
                  <c:v>6.9547300000000001E-3</c:v>
                </c:pt>
                <c:pt idx="58368" formatCode="0.00E+00">
                  <c:v>7.2479500000000004E-3</c:v>
                </c:pt>
                <c:pt idx="58369" formatCode="0.00E+00">
                  <c:v>7.5366599999999997E-3</c:v>
                </c:pt>
                <c:pt idx="58370" formatCode="0.00E+00">
                  <c:v>7.8198799999999995E-3</c:v>
                </c:pt>
                <c:pt idx="58371" formatCode="0.00E+00">
                  <c:v>8.0966200000000006E-3</c:v>
                </c:pt>
                <c:pt idx="58372" formatCode="0.00E+00">
                  <c:v>8.3659200000000006E-3</c:v>
                </c:pt>
                <c:pt idx="58373" formatCode="0.00E+00">
                  <c:v>8.6268200000000003E-3</c:v>
                </c:pt>
                <c:pt idx="58374" formatCode="0.00E+00">
                  <c:v>8.87838E-3</c:v>
                </c:pt>
                <c:pt idx="58375" formatCode="0.00E+00">
                  <c:v>9.1196699999999999E-3</c:v>
                </c:pt>
                <c:pt idx="58376" formatCode="0.00E+00">
                  <c:v>9.3497700000000003E-3</c:v>
                </c:pt>
                <c:pt idx="58377" formatCode="0.00E+00">
                  <c:v>9.5677899999999996E-3</c:v>
                </c:pt>
                <c:pt idx="58378" formatCode="0.00E+00">
                  <c:v>9.7728599999999995E-3</c:v>
                </c:pt>
                <c:pt idx="58379" formatCode="0.00E+00">
                  <c:v>9.9641199999999999E-3</c:v>
                </c:pt>
                <c:pt idx="58380">
                  <c:v>1.01408E-2</c:v>
                </c:pt>
                <c:pt idx="58381">
                  <c:v>1.0302E-2</c:v>
                </c:pt>
                <c:pt idx="58382">
                  <c:v>1.0447E-2</c:v>
                </c:pt>
                <c:pt idx="58383">
                  <c:v>1.0574999999999999E-2</c:v>
                </c:pt>
                <c:pt idx="58384">
                  <c:v>1.0685399999999999E-2</c:v>
                </c:pt>
                <c:pt idx="58385">
                  <c:v>1.0777500000000001E-2</c:v>
                </c:pt>
                <c:pt idx="58386">
                  <c:v>1.08506E-2</c:v>
                </c:pt>
                <c:pt idx="58387">
                  <c:v>1.09041E-2</c:v>
                </c:pt>
                <c:pt idx="58388">
                  <c:v>1.0937499999999999E-2</c:v>
                </c:pt>
                <c:pt idx="58389">
                  <c:v>1.09503E-2</c:v>
                </c:pt>
                <c:pt idx="58390">
                  <c:v>1.0941899999999999E-2</c:v>
                </c:pt>
                <c:pt idx="58391">
                  <c:v>1.09119E-2</c:v>
                </c:pt>
                <c:pt idx="58392">
                  <c:v>1.08599E-2</c:v>
                </c:pt>
                <c:pt idx="58393">
                  <c:v>1.0785599999999999E-2</c:v>
                </c:pt>
                <c:pt idx="58394">
                  <c:v>1.0688700000000001E-2</c:v>
                </c:pt>
                <c:pt idx="58395">
                  <c:v>1.05688E-2</c:v>
                </c:pt>
                <c:pt idx="58396">
                  <c:v>1.0425800000000001E-2</c:v>
                </c:pt>
                <c:pt idx="58397">
                  <c:v>1.02595E-2</c:v>
                </c:pt>
                <c:pt idx="58398">
                  <c:v>1.00699E-2</c:v>
                </c:pt>
                <c:pt idx="58399" formatCode="0.00E+00">
                  <c:v>9.8566899999999995E-3</c:v>
                </c:pt>
                <c:pt idx="58400" formatCode="0.00E+00">
                  <c:v>9.6200399999999998E-3</c:v>
                </c:pt>
                <c:pt idx="58401" formatCode="0.00E+00">
                  <c:v>9.3599100000000008E-3</c:v>
                </c:pt>
                <c:pt idx="58402" formatCode="0.00E+00">
                  <c:v>9.07641E-3</c:v>
                </c:pt>
                <c:pt idx="58403" formatCode="0.00E+00">
                  <c:v>8.7696400000000004E-3</c:v>
                </c:pt>
                <c:pt idx="58404" formatCode="0.00E+00">
                  <c:v>8.4398000000000008E-3</c:v>
                </c:pt>
                <c:pt idx="58405" formatCode="0.00E+00">
                  <c:v>8.0871099999999998E-3</c:v>
                </c:pt>
                <c:pt idx="58406" formatCode="0.00E+00">
                  <c:v>7.7118600000000001E-3</c:v>
                </c:pt>
                <c:pt idx="58407" formatCode="0.00E+00">
                  <c:v>7.3143799999999997E-3</c:v>
                </c:pt>
                <c:pt idx="58408" formatCode="0.00E+00">
                  <c:v>6.8950399999999998E-3</c:v>
                </c:pt>
                <c:pt idx="58409" formatCode="0.00E+00">
                  <c:v>6.4542799999999997E-3</c:v>
                </c:pt>
                <c:pt idx="58410" formatCode="0.00E+00">
                  <c:v>5.99257E-3</c:v>
                </c:pt>
                <c:pt idx="58411" formatCode="0.00E+00">
                  <c:v>5.5104400000000001E-3</c:v>
                </c:pt>
                <c:pt idx="58412" formatCode="0.00E+00">
                  <c:v>5.0084600000000002E-3</c:v>
                </c:pt>
                <c:pt idx="58413" formatCode="0.00E+00">
                  <c:v>4.4872499999999999E-3</c:v>
                </c:pt>
                <c:pt idx="58414" formatCode="0.00E+00">
                  <c:v>3.9474799999999997E-3</c:v>
                </c:pt>
                <c:pt idx="58415" formatCode="0.00E+00">
                  <c:v>3.3898399999999999E-3</c:v>
                </c:pt>
                <c:pt idx="58416" formatCode="0.00E+00">
                  <c:v>2.8151000000000001E-3</c:v>
                </c:pt>
                <c:pt idx="58417" formatCode="0.00E+00">
                  <c:v>2.22405E-3</c:v>
                </c:pt>
                <c:pt idx="58418" formatCode="0.00E+00">
                  <c:v>1.61751E-3</c:v>
                </c:pt>
                <c:pt idx="58419" formatCode="0.00E+00">
                  <c:v>9.9637500000000008E-4</c:v>
                </c:pt>
                <c:pt idx="58420" formatCode="0.00E+00">
                  <c:v>3.6154200000000002E-4</c:v>
                </c:pt>
                <c:pt idx="58421" formatCode="0.00E+00">
                  <c:v>-2.8603599999999998E-4</c:v>
                </c:pt>
                <c:pt idx="58422" formatCode="0.00E+00">
                  <c:v>-9.4537799999999997E-4</c:v>
                </c:pt>
                <c:pt idx="58423" formatCode="0.00E+00">
                  <c:v>-1.6154699999999999E-3</c:v>
                </c:pt>
                <c:pt idx="58424" formatCode="0.00E+00">
                  <c:v>-2.2952599999999999E-3</c:v>
                </c:pt>
                <c:pt idx="58425" formatCode="0.00E+00">
                  <c:v>-2.9836699999999999E-3</c:v>
                </c:pt>
                <c:pt idx="58426" formatCode="0.00E+00">
                  <c:v>-3.6795999999999999E-3</c:v>
                </c:pt>
                <c:pt idx="58427" formatCode="0.00E+00">
                  <c:v>-4.3819200000000001E-3</c:v>
                </c:pt>
                <c:pt idx="58428" formatCode="0.00E+00">
                  <c:v>-5.0894699999999996E-3</c:v>
                </c:pt>
                <c:pt idx="58429" formatCode="0.00E+00">
                  <c:v>-5.8010800000000001E-3</c:v>
                </c:pt>
                <c:pt idx="58430" formatCode="0.00E+00">
                  <c:v>-6.5155500000000002E-3</c:v>
                </c:pt>
                <c:pt idx="58431" formatCode="0.00E+00">
                  <c:v>-7.2316699999999999E-3</c:v>
                </c:pt>
                <c:pt idx="58432" formatCode="0.00E+00">
                  <c:v>-7.9482200000000006E-3</c:v>
                </c:pt>
                <c:pt idx="58433" formatCode="0.00E+00">
                  <c:v>-8.6639400000000002E-3</c:v>
                </c:pt>
                <c:pt idx="58434" formatCode="0.00E+00">
                  <c:v>-9.3775799999999999E-3</c:v>
                </c:pt>
                <c:pt idx="58435">
                  <c:v>-1.00879E-2</c:v>
                </c:pt>
                <c:pt idx="58436">
                  <c:v>-1.07936E-2</c:v>
                </c:pt>
                <c:pt idx="58437">
                  <c:v>-1.1493400000000001E-2</c:v>
                </c:pt>
                <c:pt idx="58438">
                  <c:v>-1.21861E-2</c:v>
                </c:pt>
                <c:pt idx="58439">
                  <c:v>-1.2870400000000001E-2</c:v>
                </c:pt>
                <c:pt idx="58440">
                  <c:v>-1.3545E-2</c:v>
                </c:pt>
                <c:pt idx="58441">
                  <c:v>-1.42086E-2</c:v>
                </c:pt>
                <c:pt idx="58442">
                  <c:v>-1.486E-2</c:v>
                </c:pt>
                <c:pt idx="58443">
                  <c:v>-1.5498E-2</c:v>
                </c:pt>
                <c:pt idx="58444">
                  <c:v>-1.6121300000000002E-2</c:v>
                </c:pt>
                <c:pt idx="58445">
                  <c:v>-1.6728699999999999E-2</c:v>
                </c:pt>
                <c:pt idx="58446">
                  <c:v>-1.7319000000000001E-2</c:v>
                </c:pt>
                <c:pt idx="58447">
                  <c:v>-1.7891000000000001E-2</c:v>
                </c:pt>
                <c:pt idx="58448">
                  <c:v>-1.8443500000000002E-2</c:v>
                </c:pt>
                <c:pt idx="58449">
                  <c:v>-1.8975499999999999E-2</c:v>
                </c:pt>
                <c:pt idx="58450">
                  <c:v>-1.9485800000000001E-2</c:v>
                </c:pt>
                <c:pt idx="58451">
                  <c:v>-1.9973299999999999E-2</c:v>
                </c:pt>
                <c:pt idx="58452">
                  <c:v>-2.0437E-2</c:v>
                </c:pt>
                <c:pt idx="58453">
                  <c:v>-2.08758E-2</c:v>
                </c:pt>
                <c:pt idx="58454">
                  <c:v>-2.1288899999999999E-2</c:v>
                </c:pt>
                <c:pt idx="58455">
                  <c:v>-2.1675199999999999E-2</c:v>
                </c:pt>
                <c:pt idx="58456">
                  <c:v>-2.2033799999999999E-2</c:v>
                </c:pt>
                <c:pt idx="58457">
                  <c:v>-2.2363899999999999E-2</c:v>
                </c:pt>
                <c:pt idx="58458">
                  <c:v>-2.26646E-2</c:v>
                </c:pt>
                <c:pt idx="58459">
                  <c:v>-2.2935199999999999E-2</c:v>
                </c:pt>
                <c:pt idx="58460">
                  <c:v>-2.3174899999999998E-2</c:v>
                </c:pt>
                <c:pt idx="58461">
                  <c:v>-2.3383000000000001E-2</c:v>
                </c:pt>
                <c:pt idx="58462">
                  <c:v>-2.3559E-2</c:v>
                </c:pt>
                <c:pt idx="58463">
                  <c:v>-2.37022E-2</c:v>
                </c:pt>
                <c:pt idx="58464">
                  <c:v>-2.3812E-2</c:v>
                </c:pt>
                <c:pt idx="58465">
                  <c:v>-2.3888099999999999E-2</c:v>
                </c:pt>
                <c:pt idx="58466">
                  <c:v>-2.39299E-2</c:v>
                </c:pt>
                <c:pt idx="58467">
                  <c:v>-2.3937099999999999E-2</c:v>
                </c:pt>
                <c:pt idx="58468">
                  <c:v>-2.3909400000000001E-2</c:v>
                </c:pt>
                <c:pt idx="58469">
                  <c:v>-2.38465E-2</c:v>
                </c:pt>
                <c:pt idx="58470">
                  <c:v>-2.3748200000000001E-2</c:v>
                </c:pt>
                <c:pt idx="58471">
                  <c:v>-2.3614400000000001E-2</c:v>
                </c:pt>
                <c:pt idx="58472">
                  <c:v>-2.3445000000000001E-2</c:v>
                </c:pt>
                <c:pt idx="58473">
                  <c:v>-2.3239900000000001E-2</c:v>
                </c:pt>
                <c:pt idx="58474">
                  <c:v>-2.2999200000000001E-2</c:v>
                </c:pt>
                <c:pt idx="58475">
                  <c:v>-2.2723E-2</c:v>
                </c:pt>
                <c:pt idx="58476">
                  <c:v>-2.2411400000000001E-2</c:v>
                </c:pt>
                <c:pt idx="58477">
                  <c:v>-2.20647E-2</c:v>
                </c:pt>
                <c:pt idx="58478">
                  <c:v>-2.16831E-2</c:v>
                </c:pt>
                <c:pt idx="58479">
                  <c:v>-2.1266899999999998E-2</c:v>
                </c:pt>
                <c:pt idx="58480">
                  <c:v>-2.0816600000000001E-2</c:v>
                </c:pt>
                <c:pt idx="58481">
                  <c:v>-2.0332599999999999E-2</c:v>
                </c:pt>
                <c:pt idx="58482">
                  <c:v>-1.98154E-2</c:v>
                </c:pt>
                <c:pt idx="58483">
                  <c:v>-1.9265600000000001E-2</c:v>
                </c:pt>
                <c:pt idx="58484">
                  <c:v>-1.8683700000000001E-2</c:v>
                </c:pt>
                <c:pt idx="58485">
                  <c:v>-1.8070599999999999E-2</c:v>
                </c:pt>
                <c:pt idx="58486">
                  <c:v>-1.7426899999999999E-2</c:v>
                </c:pt>
                <c:pt idx="58487">
                  <c:v>-1.6753400000000002E-2</c:v>
                </c:pt>
                <c:pt idx="58488">
                  <c:v>-1.6050999999999999E-2</c:v>
                </c:pt>
                <c:pt idx="58489">
                  <c:v>-1.5320500000000001E-2</c:v>
                </c:pt>
                <c:pt idx="58490">
                  <c:v>-1.4563E-2</c:v>
                </c:pt>
                <c:pt idx="58491">
                  <c:v>-1.3779400000000001E-2</c:v>
                </c:pt>
                <c:pt idx="58492">
                  <c:v>-1.2970799999999999E-2</c:v>
                </c:pt>
                <c:pt idx="58493">
                  <c:v>-1.21382E-2</c:v>
                </c:pt>
                <c:pt idx="58494">
                  <c:v>-1.12829E-2</c:v>
                </c:pt>
                <c:pt idx="58495">
                  <c:v>-1.0405899999999999E-2</c:v>
                </c:pt>
                <c:pt idx="58496" formatCode="0.00E+00">
                  <c:v>-9.5085699999999992E-3</c:v>
                </c:pt>
                <c:pt idx="58497" formatCode="0.00E+00">
                  <c:v>-8.5921299999999999E-3</c:v>
                </c:pt>
                <c:pt idx="58498" formatCode="0.00E+00">
                  <c:v>-7.6578899999999997E-3</c:v>
                </c:pt>
                <c:pt idx="58499" formatCode="0.00E+00">
                  <c:v>-6.7071800000000001E-3</c:v>
                </c:pt>
                <c:pt idx="58500" formatCode="0.00E+00">
                  <c:v>-5.7413799999999999E-3</c:v>
                </c:pt>
                <c:pt idx="58501" formatCode="0.00E+00">
                  <c:v>-4.7619000000000003E-3</c:v>
                </c:pt>
                <c:pt idx="58502" formatCode="0.00E+00">
                  <c:v>-3.7701599999999998E-3</c:v>
                </c:pt>
                <c:pt idx="58503" formatCode="0.00E+00">
                  <c:v>-2.7676200000000001E-3</c:v>
                </c:pt>
                <c:pt idx="58504" formatCode="0.00E+00">
                  <c:v>-1.7557899999999999E-3</c:v>
                </c:pt>
                <c:pt idx="58505" formatCode="0.00E+00">
                  <c:v>-7.3614800000000005E-4</c:v>
                </c:pt>
                <c:pt idx="58506" formatCode="0.00E+00">
                  <c:v>2.8976199999999999E-4</c:v>
                </c:pt>
                <c:pt idx="58507" formatCode="0.00E+00">
                  <c:v>1.3204E-3</c:v>
                </c:pt>
                <c:pt idx="58508" formatCode="0.00E+00">
                  <c:v>2.3542099999999998E-3</c:v>
                </c:pt>
                <c:pt idx="58509" formatCode="0.00E+00">
                  <c:v>3.3896099999999999E-3</c:v>
                </c:pt>
                <c:pt idx="58510" formatCode="0.00E+00">
                  <c:v>4.4250399999999999E-3</c:v>
                </c:pt>
                <c:pt idx="58511" formatCode="0.00E+00">
                  <c:v>5.4588900000000001E-3</c:v>
                </c:pt>
                <c:pt idx="58512" formatCode="0.00E+00">
                  <c:v>6.4895899999999999E-3</c:v>
                </c:pt>
                <c:pt idx="58513" formatCode="0.00E+00">
                  <c:v>7.5155300000000003E-3</c:v>
                </c:pt>
                <c:pt idx="58514" formatCode="0.00E+00">
                  <c:v>8.5351200000000002E-3</c:v>
                </c:pt>
                <c:pt idx="58515" formatCode="0.00E+00">
                  <c:v>9.5467799999999995E-3</c:v>
                </c:pt>
                <c:pt idx="58516">
                  <c:v>1.05489E-2</c:v>
                </c:pt>
                <c:pt idx="58517">
                  <c:v>1.154E-2</c:v>
                </c:pt>
                <c:pt idx="58518">
                  <c:v>1.2518400000000001E-2</c:v>
                </c:pt>
                <c:pt idx="58519">
                  <c:v>1.3482600000000001E-2</c:v>
                </c:pt>
                <c:pt idx="58520">
                  <c:v>1.4430999999999999E-2</c:v>
                </c:pt>
                <c:pt idx="58521">
                  <c:v>1.5362199999999999E-2</c:v>
                </c:pt>
                <c:pt idx="58522">
                  <c:v>1.62747E-2</c:v>
                </c:pt>
                <c:pt idx="58523">
                  <c:v>1.7167000000000002E-2</c:v>
                </c:pt>
                <c:pt idx="58524">
                  <c:v>1.8037600000000001E-2</c:v>
                </c:pt>
                <c:pt idx="58525">
                  <c:v>1.8885200000000001E-2</c:v>
                </c:pt>
                <c:pt idx="58526">
                  <c:v>1.9708400000000001E-2</c:v>
                </c:pt>
                <c:pt idx="58527">
                  <c:v>2.0505800000000001E-2</c:v>
                </c:pt>
                <c:pt idx="58528">
                  <c:v>2.1276099999999999E-2</c:v>
                </c:pt>
                <c:pt idx="58529">
                  <c:v>2.2018099999999999E-2</c:v>
                </c:pt>
                <c:pt idx="58530">
                  <c:v>2.2730500000000001E-2</c:v>
                </c:pt>
                <c:pt idx="58531">
                  <c:v>2.3412200000000001E-2</c:v>
                </c:pt>
                <c:pt idx="58532">
                  <c:v>2.4061900000000001E-2</c:v>
                </c:pt>
                <c:pt idx="58533">
                  <c:v>2.4678700000000001E-2</c:v>
                </c:pt>
                <c:pt idx="58534">
                  <c:v>2.52614E-2</c:v>
                </c:pt>
                <c:pt idx="58535">
                  <c:v>2.5809200000000001E-2</c:v>
                </c:pt>
                <c:pt idx="58536">
                  <c:v>2.6320900000000001E-2</c:v>
                </c:pt>
                <c:pt idx="58537">
                  <c:v>2.6795800000000002E-2</c:v>
                </c:pt>
                <c:pt idx="58538">
                  <c:v>2.7233E-2</c:v>
                </c:pt>
                <c:pt idx="58539">
                  <c:v>2.7631699999999999E-2</c:v>
                </c:pt>
                <c:pt idx="58540">
                  <c:v>2.79913E-2</c:v>
                </c:pt>
                <c:pt idx="58541">
                  <c:v>2.8310999999999999E-2</c:v>
                </c:pt>
                <c:pt idx="58542">
                  <c:v>2.8590299999999999E-2</c:v>
                </c:pt>
                <c:pt idx="58543">
                  <c:v>2.8828699999999999E-2</c:v>
                </c:pt>
                <c:pt idx="58544">
                  <c:v>2.9025599999999999E-2</c:v>
                </c:pt>
                <c:pt idx="58545">
                  <c:v>2.91807E-2</c:v>
                </c:pt>
                <c:pt idx="58546">
                  <c:v>2.92936E-2</c:v>
                </c:pt>
                <c:pt idx="58547">
                  <c:v>2.9364000000000001E-2</c:v>
                </c:pt>
                <c:pt idx="58548">
                  <c:v>2.9391799999999999E-2</c:v>
                </c:pt>
                <c:pt idx="58549">
                  <c:v>2.9376800000000002E-2</c:v>
                </c:pt>
                <c:pt idx="58550">
                  <c:v>2.9318899999999998E-2</c:v>
                </c:pt>
                <c:pt idx="58551">
                  <c:v>2.9218000000000001E-2</c:v>
                </c:pt>
                <c:pt idx="58552">
                  <c:v>2.90744E-2</c:v>
                </c:pt>
                <c:pt idx="58553">
                  <c:v>2.88881E-2</c:v>
                </c:pt>
                <c:pt idx="58554">
                  <c:v>2.8659199999999999E-2</c:v>
                </c:pt>
                <c:pt idx="58555">
                  <c:v>2.8388E-2</c:v>
                </c:pt>
                <c:pt idx="58556">
                  <c:v>2.80749E-2</c:v>
                </c:pt>
                <c:pt idx="58557">
                  <c:v>2.77203E-2</c:v>
                </c:pt>
                <c:pt idx="58558">
                  <c:v>2.7324600000000001E-2</c:v>
                </c:pt>
                <c:pt idx="58559">
                  <c:v>2.68883E-2</c:v>
                </c:pt>
                <c:pt idx="58560">
                  <c:v>2.6412000000000001E-2</c:v>
                </c:pt>
                <c:pt idx="58561">
                  <c:v>2.58964E-2</c:v>
                </c:pt>
                <c:pt idx="58562">
                  <c:v>2.5342099999999999E-2</c:v>
                </c:pt>
                <c:pt idx="58563">
                  <c:v>2.4750000000000001E-2</c:v>
                </c:pt>
                <c:pt idx="58564">
                  <c:v>2.4120900000000001E-2</c:v>
                </c:pt>
                <c:pt idx="58565">
                  <c:v>2.34556E-2</c:v>
                </c:pt>
                <c:pt idx="58566">
                  <c:v>2.27552E-2</c:v>
                </c:pt>
                <c:pt idx="58567">
                  <c:v>2.2020499999999998E-2</c:v>
                </c:pt>
                <c:pt idx="58568">
                  <c:v>2.1252799999999999E-2</c:v>
                </c:pt>
                <c:pt idx="58569">
                  <c:v>2.0452999999999999E-2</c:v>
                </c:pt>
                <c:pt idx="58570">
                  <c:v>1.9622400000000002E-2</c:v>
                </c:pt>
                <c:pt idx="58571">
                  <c:v>1.87622E-2</c:v>
                </c:pt>
                <c:pt idx="58572">
                  <c:v>1.78735E-2</c:v>
                </c:pt>
                <c:pt idx="58573">
                  <c:v>1.6957799999999999E-2</c:v>
                </c:pt>
                <c:pt idx="58574">
                  <c:v>1.60164E-2</c:v>
                </c:pt>
                <c:pt idx="58575">
                  <c:v>1.5050600000000001E-2</c:v>
                </c:pt>
                <c:pt idx="58576">
                  <c:v>1.40619E-2</c:v>
                </c:pt>
                <c:pt idx="58577">
                  <c:v>1.3051800000000001E-2</c:v>
                </c:pt>
                <c:pt idx="58578">
                  <c:v>1.20217E-2</c:v>
                </c:pt>
                <c:pt idx="58579">
                  <c:v>1.0973200000000001E-2</c:v>
                </c:pt>
                <c:pt idx="58580" formatCode="0.00E+00">
                  <c:v>9.9078900000000008E-3</c:v>
                </c:pt>
                <c:pt idx="58581" formatCode="0.00E+00">
                  <c:v>8.8272799999999998E-3</c:v>
                </c:pt>
                <c:pt idx="58582" formatCode="0.00E+00">
                  <c:v>7.7330000000000003E-3</c:v>
                </c:pt>
                <c:pt idx="58583" formatCode="0.00E+00">
                  <c:v>6.6267100000000001E-3</c:v>
                </c:pt>
                <c:pt idx="58584" formatCode="0.00E+00">
                  <c:v>5.5100399999999999E-3</c:v>
                </c:pt>
                <c:pt idx="58585" formatCode="0.00E+00">
                  <c:v>4.3846800000000002E-3</c:v>
                </c:pt>
                <c:pt idx="58586" formatCode="0.00E+00">
                  <c:v>3.2523000000000001E-3</c:v>
                </c:pt>
                <c:pt idx="58587" formatCode="0.00E+00">
                  <c:v>2.1146099999999998E-3</c:v>
                </c:pt>
                <c:pt idx="58588" formatCode="0.00E+00">
                  <c:v>9.7329600000000001E-4</c:v>
                </c:pt>
                <c:pt idx="58589" formatCode="0.00E+00">
                  <c:v>-1.6991900000000001E-4</c:v>
                </c:pt>
                <c:pt idx="58590" formatCode="0.00E+00">
                  <c:v>-1.31332E-3</c:v>
                </c:pt>
                <c:pt idx="58591" formatCode="0.00E+00">
                  <c:v>-2.4551999999999998E-3</c:v>
                </c:pt>
                <c:pt idx="58592" formatCode="0.00E+00">
                  <c:v>-3.59385E-3</c:v>
                </c:pt>
                <c:pt idx="58593" formatCode="0.00E+00">
                  <c:v>-4.7275499999999996E-3</c:v>
                </c:pt>
                <c:pt idx="58594" formatCode="0.00E+00">
                  <c:v>-5.8546099999999997E-3</c:v>
                </c:pt>
                <c:pt idx="58595" formatCode="0.00E+00">
                  <c:v>-6.9733299999999998E-3</c:v>
                </c:pt>
                <c:pt idx="58596" formatCode="0.00E+00">
                  <c:v>-8.0820500000000003E-3</c:v>
                </c:pt>
                <c:pt idx="58597" formatCode="0.00E+00">
                  <c:v>-9.1791000000000008E-3</c:v>
                </c:pt>
                <c:pt idx="58598">
                  <c:v>-1.0262800000000001E-2</c:v>
                </c:pt>
                <c:pt idx="58599">
                  <c:v>-1.1331600000000001E-2</c:v>
                </c:pt>
                <c:pt idx="58600">
                  <c:v>-1.23839E-2</c:v>
                </c:pt>
                <c:pt idx="58601">
                  <c:v>-1.3418100000000001E-2</c:v>
                </c:pt>
                <c:pt idx="58602">
                  <c:v>-1.44326E-2</c:v>
                </c:pt>
                <c:pt idx="58603">
                  <c:v>-1.5426E-2</c:v>
                </c:pt>
                <c:pt idx="58604">
                  <c:v>-1.63967E-2</c:v>
                </c:pt>
                <c:pt idx="58605">
                  <c:v>-1.7343299999999999E-2</c:v>
                </c:pt>
                <c:pt idx="58606">
                  <c:v>-1.8264499999999999E-2</c:v>
                </c:pt>
                <c:pt idx="58607">
                  <c:v>-1.91588E-2</c:v>
                </c:pt>
                <c:pt idx="58608">
                  <c:v>-2.0025000000000001E-2</c:v>
                </c:pt>
                <c:pt idx="58609">
                  <c:v>-2.08617E-2</c:v>
                </c:pt>
                <c:pt idx="58610">
                  <c:v>-2.1667700000000002E-2</c:v>
                </c:pt>
                <c:pt idx="58611">
                  <c:v>-2.2441900000000001E-2</c:v>
                </c:pt>
                <c:pt idx="58612">
                  <c:v>-2.3182999999999999E-2</c:v>
                </c:pt>
                <c:pt idx="58613">
                  <c:v>-2.3890100000000001E-2</c:v>
                </c:pt>
                <c:pt idx="58614">
                  <c:v>-2.45621E-2</c:v>
                </c:pt>
                <c:pt idx="58615">
                  <c:v>-2.5198000000000002E-2</c:v>
                </c:pt>
                <c:pt idx="58616">
                  <c:v>-2.5796900000000001E-2</c:v>
                </c:pt>
                <c:pt idx="58617">
                  <c:v>-2.63579E-2</c:v>
                </c:pt>
                <c:pt idx="58618">
                  <c:v>-2.6880299999999999E-2</c:v>
                </c:pt>
                <c:pt idx="58619">
                  <c:v>-2.73633E-2</c:v>
                </c:pt>
                <c:pt idx="58620">
                  <c:v>-2.7806299999999999E-2</c:v>
                </c:pt>
                <c:pt idx="58621">
                  <c:v>-2.82086E-2</c:v>
                </c:pt>
                <c:pt idx="58622">
                  <c:v>-2.85697E-2</c:v>
                </c:pt>
                <c:pt idx="58623">
                  <c:v>-2.8889000000000001E-2</c:v>
                </c:pt>
                <c:pt idx="58624">
                  <c:v>-2.91662E-2</c:v>
                </c:pt>
                <c:pt idx="58625">
                  <c:v>-2.9401E-2</c:v>
                </c:pt>
                <c:pt idx="58626">
                  <c:v>-2.9593000000000001E-2</c:v>
                </c:pt>
                <c:pt idx="58627">
                  <c:v>-2.9742000000000001E-2</c:v>
                </c:pt>
                <c:pt idx="58628">
                  <c:v>-2.9847800000000001E-2</c:v>
                </c:pt>
                <c:pt idx="58629">
                  <c:v>-2.99104E-2</c:v>
                </c:pt>
                <c:pt idx="58630">
                  <c:v>-2.9929799999999999E-2</c:v>
                </c:pt>
                <c:pt idx="58631">
                  <c:v>-2.9905899999999999E-2</c:v>
                </c:pt>
                <c:pt idx="58632">
                  <c:v>-2.9838900000000002E-2</c:v>
                </c:pt>
                <c:pt idx="58633">
                  <c:v>-2.9729100000000001E-2</c:v>
                </c:pt>
                <c:pt idx="58634">
                  <c:v>-2.9576499999999999E-2</c:v>
                </c:pt>
                <c:pt idx="58635">
                  <c:v>-2.9381600000000001E-2</c:v>
                </c:pt>
                <c:pt idx="58636">
                  <c:v>-2.9144699999999999E-2</c:v>
                </c:pt>
                <c:pt idx="58637">
                  <c:v>-2.8866300000000001E-2</c:v>
                </c:pt>
                <c:pt idx="58638">
                  <c:v>-2.8546800000000001E-2</c:v>
                </c:pt>
                <c:pt idx="58639">
                  <c:v>-2.8186800000000001E-2</c:v>
                </c:pt>
                <c:pt idx="58640">
                  <c:v>-2.77869E-2</c:v>
                </c:pt>
                <c:pt idx="58641">
                  <c:v>-2.7347900000000001E-2</c:v>
                </c:pt>
                <c:pt idx="58642">
                  <c:v>-2.6870399999999999E-2</c:v>
                </c:pt>
                <c:pt idx="58643">
                  <c:v>-2.6355300000000002E-2</c:v>
                </c:pt>
                <c:pt idx="58644">
                  <c:v>-2.58035E-2</c:v>
                </c:pt>
                <c:pt idx="58645">
                  <c:v>-2.52158E-2</c:v>
                </c:pt>
                <c:pt idx="58646">
                  <c:v>-2.4593199999999999E-2</c:v>
                </c:pt>
                <c:pt idx="58647">
                  <c:v>-2.3936700000000002E-2</c:v>
                </c:pt>
                <c:pt idx="58648">
                  <c:v>-2.3247400000000001E-2</c:v>
                </c:pt>
                <c:pt idx="58649">
                  <c:v>-2.2526299999999999E-2</c:v>
                </c:pt>
                <c:pt idx="58650">
                  <c:v>-2.17748E-2</c:v>
                </c:pt>
                <c:pt idx="58651">
                  <c:v>-2.0993899999999999E-2</c:v>
                </c:pt>
                <c:pt idx="58652">
                  <c:v>-2.0185000000000002E-2</c:v>
                </c:pt>
                <c:pt idx="58653">
                  <c:v>-1.93492E-2</c:v>
                </c:pt>
                <c:pt idx="58654">
                  <c:v>-1.8487900000000002E-2</c:v>
                </c:pt>
                <c:pt idx="58655">
                  <c:v>-1.76025E-2</c:v>
                </c:pt>
                <c:pt idx="58656">
                  <c:v>-1.6694400000000002E-2</c:v>
                </c:pt>
                <c:pt idx="58657">
                  <c:v>-1.5765000000000001E-2</c:v>
                </c:pt>
                <c:pt idx="58658">
                  <c:v>-1.4815699999999999E-2</c:v>
                </c:pt>
                <c:pt idx="58659">
                  <c:v>-1.3847999999999999E-2</c:v>
                </c:pt>
                <c:pt idx="58660">
                  <c:v>-1.2863400000000001E-2</c:v>
                </c:pt>
                <c:pt idx="58661">
                  <c:v>-1.1863500000000001E-2</c:v>
                </c:pt>
                <c:pt idx="58662">
                  <c:v>-1.08497E-2</c:v>
                </c:pt>
                <c:pt idx="58663" formatCode="0.00E+00">
                  <c:v>-9.8235900000000001E-3</c:v>
                </c:pt>
                <c:pt idx="58664" formatCode="0.00E+00">
                  <c:v>-8.7868100000000008E-3</c:v>
                </c:pt>
                <c:pt idx="58665" formatCode="0.00E+00">
                  <c:v>-7.7408800000000003E-3</c:v>
                </c:pt>
                <c:pt idx="58666" formatCode="0.00E+00">
                  <c:v>-6.6874100000000004E-3</c:v>
                </c:pt>
                <c:pt idx="58667" formatCode="0.00E+00">
                  <c:v>-5.6279800000000003E-3</c:v>
                </c:pt>
                <c:pt idx="58668" formatCode="0.00E+00">
                  <c:v>-4.5641900000000001E-3</c:v>
                </c:pt>
                <c:pt idx="58669" formatCode="0.00E+00">
                  <c:v>-3.4976199999999999E-3</c:v>
                </c:pt>
                <c:pt idx="58670" formatCode="0.00E+00">
                  <c:v>-2.4298800000000001E-3</c:v>
                </c:pt>
                <c:pt idx="58671" formatCode="0.00E+00">
                  <c:v>-1.3625499999999999E-3</c:v>
                </c:pt>
                <c:pt idx="58672" formatCode="0.00E+00">
                  <c:v>-2.9721499999999998E-4</c:v>
                </c:pt>
                <c:pt idx="58673" formatCode="0.00E+00">
                  <c:v>7.6455800000000003E-4</c:v>
                </c:pt>
                <c:pt idx="58674" formatCode="0.00E+00">
                  <c:v>1.82121E-3</c:v>
                </c:pt>
                <c:pt idx="58675" formatCode="0.00E+00">
                  <c:v>2.87119E-3</c:v>
                </c:pt>
                <c:pt idx="58676" formatCode="0.00E+00">
                  <c:v>3.9129799999999999E-3</c:v>
                </c:pt>
                <c:pt idx="58677" formatCode="0.00E+00">
                  <c:v>4.9450700000000002E-3</c:v>
                </c:pt>
                <c:pt idx="58678" formatCode="0.00E+00">
                  <c:v>5.9659700000000001E-3</c:v>
                </c:pt>
                <c:pt idx="58679" formatCode="0.00E+00">
                  <c:v>6.9742199999999997E-3</c:v>
                </c:pt>
                <c:pt idx="58680" formatCode="0.00E+00">
                  <c:v>7.9683900000000005E-3</c:v>
                </c:pt>
                <c:pt idx="58681" formatCode="0.00E+00">
                  <c:v>8.9470699999999997E-3</c:v>
                </c:pt>
                <c:pt idx="58682" formatCode="0.00E+00">
                  <c:v>9.9088800000000001E-3</c:v>
                </c:pt>
                <c:pt idx="58683">
                  <c:v>1.0852499999999999E-2</c:v>
                </c:pt>
                <c:pt idx="58684">
                  <c:v>1.17766E-2</c:v>
                </c:pt>
                <c:pt idx="58685">
                  <c:v>1.2679899999999999E-2</c:v>
                </c:pt>
                <c:pt idx="58686">
                  <c:v>1.3561200000000001E-2</c:v>
                </c:pt>
                <c:pt idx="58687">
                  <c:v>1.44192E-2</c:v>
                </c:pt>
                <c:pt idx="58688">
                  <c:v>1.52529E-2</c:v>
                </c:pt>
                <c:pt idx="58689">
                  <c:v>1.6061200000000001E-2</c:v>
                </c:pt>
                <c:pt idx="58690">
                  <c:v>1.6842900000000001E-2</c:v>
                </c:pt>
                <c:pt idx="58691">
                  <c:v>1.7597100000000001E-2</c:v>
                </c:pt>
                <c:pt idx="58692">
                  <c:v>1.83228E-2</c:v>
                </c:pt>
                <c:pt idx="58693">
                  <c:v>1.9019100000000001E-2</c:v>
                </c:pt>
                <c:pt idx="58694">
                  <c:v>1.9685000000000001E-2</c:v>
                </c:pt>
                <c:pt idx="58695">
                  <c:v>2.0319899999999998E-2</c:v>
                </c:pt>
                <c:pt idx="58696">
                  <c:v>2.0923000000000001E-2</c:v>
                </c:pt>
                <c:pt idx="58697">
                  <c:v>2.1493499999999999E-2</c:v>
                </c:pt>
                <c:pt idx="58698">
                  <c:v>2.20308E-2</c:v>
                </c:pt>
                <c:pt idx="58699">
                  <c:v>2.25343E-2</c:v>
                </c:pt>
                <c:pt idx="58700">
                  <c:v>2.30035E-2</c:v>
                </c:pt>
                <c:pt idx="58701">
                  <c:v>2.3437800000000002E-2</c:v>
                </c:pt>
                <c:pt idx="58702">
                  <c:v>2.3837000000000001E-2</c:v>
                </c:pt>
                <c:pt idx="58703">
                  <c:v>2.42005E-2</c:v>
                </c:pt>
                <c:pt idx="58704">
                  <c:v>2.45282E-2</c:v>
                </c:pt>
                <c:pt idx="58705">
                  <c:v>2.48197E-2</c:v>
                </c:pt>
                <c:pt idx="58706">
                  <c:v>2.5074800000000001E-2</c:v>
                </c:pt>
                <c:pt idx="58707">
                  <c:v>2.52935E-2</c:v>
                </c:pt>
                <c:pt idx="58708">
                  <c:v>2.54757E-2</c:v>
                </c:pt>
                <c:pt idx="58709">
                  <c:v>2.56213E-2</c:v>
                </c:pt>
                <c:pt idx="58710">
                  <c:v>2.57304E-2</c:v>
                </c:pt>
                <c:pt idx="58711">
                  <c:v>2.5803099999999999E-2</c:v>
                </c:pt>
                <c:pt idx="58712">
                  <c:v>2.5839600000000001E-2</c:v>
                </c:pt>
                <c:pt idx="58713">
                  <c:v>2.5839999999999998E-2</c:v>
                </c:pt>
                <c:pt idx="58714">
                  <c:v>2.58046E-2</c:v>
                </c:pt>
                <c:pt idx="58715">
                  <c:v>2.5733800000000001E-2</c:v>
                </c:pt>
                <c:pt idx="58716">
                  <c:v>2.5628000000000001E-2</c:v>
                </c:pt>
                <c:pt idx="58717">
                  <c:v>2.54875E-2</c:v>
                </c:pt>
                <c:pt idx="58718">
                  <c:v>2.53128E-2</c:v>
                </c:pt>
                <c:pt idx="58719">
                  <c:v>2.5104600000000001E-2</c:v>
                </c:pt>
                <c:pt idx="58720">
                  <c:v>2.4863300000000001E-2</c:v>
                </c:pt>
                <c:pt idx="58721">
                  <c:v>2.45896E-2</c:v>
                </c:pt>
                <c:pt idx="58722">
                  <c:v>2.4284199999999999E-2</c:v>
                </c:pt>
                <c:pt idx="58723">
                  <c:v>2.3947800000000002E-2</c:v>
                </c:pt>
                <c:pt idx="58724">
                  <c:v>2.3581100000000001E-2</c:v>
                </c:pt>
                <c:pt idx="58725">
                  <c:v>2.3185000000000001E-2</c:v>
                </c:pt>
                <c:pt idx="58726">
                  <c:v>2.27604E-2</c:v>
                </c:pt>
                <c:pt idx="58727">
                  <c:v>2.2308000000000001E-2</c:v>
                </c:pt>
                <c:pt idx="58728">
                  <c:v>2.1828899999999998E-2</c:v>
                </c:pt>
                <c:pt idx="58729">
                  <c:v>2.1324099999999999E-2</c:v>
                </c:pt>
                <c:pt idx="58730">
                  <c:v>2.0794400000000001E-2</c:v>
                </c:pt>
                <c:pt idx="58731">
                  <c:v>2.0240899999999999E-2</c:v>
                </c:pt>
                <c:pt idx="58732">
                  <c:v>1.96647E-2</c:v>
                </c:pt>
                <c:pt idx="58733">
                  <c:v>1.9066900000000001E-2</c:v>
                </c:pt>
                <c:pt idx="58734">
                  <c:v>1.84485E-2</c:v>
                </c:pt>
                <c:pt idx="58735">
                  <c:v>1.7810800000000002E-2</c:v>
                </c:pt>
                <c:pt idx="58736">
                  <c:v>1.7154800000000001E-2</c:v>
                </c:pt>
                <c:pt idx="58737">
                  <c:v>1.6481699999999998E-2</c:v>
                </c:pt>
                <c:pt idx="58738">
                  <c:v>1.5792799999999999E-2</c:v>
                </c:pt>
                <c:pt idx="58739">
                  <c:v>1.5089200000000001E-2</c:v>
                </c:pt>
                <c:pt idx="58740">
                  <c:v>1.43722E-2</c:v>
                </c:pt>
                <c:pt idx="58741">
                  <c:v>1.3642899999999999E-2</c:v>
                </c:pt>
                <c:pt idx="58742">
                  <c:v>1.29026E-2</c:v>
                </c:pt>
                <c:pt idx="58743">
                  <c:v>1.21526E-2</c:v>
                </c:pt>
                <c:pt idx="58744">
                  <c:v>1.13942E-2</c:v>
                </c:pt>
                <c:pt idx="58745">
                  <c:v>1.06284E-2</c:v>
                </c:pt>
                <c:pt idx="58746" formatCode="0.00E+00">
                  <c:v>9.8566999999999995E-3</c:v>
                </c:pt>
                <c:pt idx="58747" formatCode="0.00E+00">
                  <c:v>9.0802299999999999E-3</c:v>
                </c:pt>
                <c:pt idx="58748" formatCode="0.00E+00">
                  <c:v>8.3002500000000003E-3</c:v>
                </c:pt>
                <c:pt idx="58749" formatCode="0.00E+00">
                  <c:v>7.5180100000000003E-3</c:v>
                </c:pt>
                <c:pt idx="58750" formatCode="0.00E+00">
                  <c:v>6.7347199999999996E-3</c:v>
                </c:pt>
                <c:pt idx="58751" formatCode="0.00E+00">
                  <c:v>5.9516100000000004E-3</c:v>
                </c:pt>
                <c:pt idx="58752" formatCode="0.00E+00">
                  <c:v>5.16988E-3</c:v>
                </c:pt>
                <c:pt idx="58753" formatCode="0.00E+00">
                  <c:v>4.3907099999999999E-3</c:v>
                </c:pt>
                <c:pt idx="58754" formatCode="0.00E+00">
                  <c:v>3.6152799999999998E-3</c:v>
                </c:pt>
                <c:pt idx="58755" formatCode="0.00E+00">
                  <c:v>2.8447400000000001E-3</c:v>
                </c:pt>
                <c:pt idx="58756" formatCode="0.00E+00">
                  <c:v>2.0802199999999998E-3</c:v>
                </c:pt>
                <c:pt idx="58757" formatCode="0.00E+00">
                  <c:v>1.32284E-3</c:v>
                </c:pt>
                <c:pt idx="58758" formatCode="0.00E+00">
                  <c:v>5.7366299999999997E-4</c:v>
                </c:pt>
                <c:pt idx="58759" formatCode="0.00E+00">
                  <c:v>-1.6623500000000001E-4</c:v>
                </c:pt>
                <c:pt idx="58760" formatCode="0.00E+00">
                  <c:v>-8.9582799999999999E-4</c:v>
                </c:pt>
                <c:pt idx="58761" formatCode="0.00E+00">
                  <c:v>-1.61411E-3</c:v>
                </c:pt>
                <c:pt idx="58762" formatCode="0.00E+00">
                  <c:v>-2.3201200000000002E-3</c:v>
                </c:pt>
                <c:pt idx="58763" formatCode="0.00E+00">
                  <c:v>-3.0129100000000002E-3</c:v>
                </c:pt>
                <c:pt idx="58764" formatCode="0.00E+00">
                  <c:v>-3.6915699999999999E-3</c:v>
                </c:pt>
                <c:pt idx="58765" formatCode="0.00E+00">
                  <c:v>-4.3552399999999998E-3</c:v>
                </c:pt>
                <c:pt idx="58766" formatCode="0.00E+00">
                  <c:v>-5.00308E-3</c:v>
                </c:pt>
                <c:pt idx="58767" formatCode="0.00E+00">
                  <c:v>-5.6343000000000001E-3</c:v>
                </c:pt>
                <c:pt idx="58768" formatCode="0.00E+00">
                  <c:v>-6.2481400000000001E-3</c:v>
                </c:pt>
                <c:pt idx="58769" formatCode="0.00E+00">
                  <c:v>-6.8438700000000002E-3</c:v>
                </c:pt>
                <c:pt idx="58770" formatCode="0.00E+00">
                  <c:v>-7.4208299999999998E-3</c:v>
                </c:pt>
                <c:pt idx="58771" formatCode="0.00E+00">
                  <c:v>-7.9783700000000003E-3</c:v>
                </c:pt>
                <c:pt idx="58772" formatCode="0.00E+00">
                  <c:v>-8.5158999999999999E-3</c:v>
                </c:pt>
                <c:pt idx="58773" formatCode="0.00E+00">
                  <c:v>-9.0328700000000001E-3</c:v>
                </c:pt>
                <c:pt idx="58774" formatCode="0.00E+00">
                  <c:v>-9.5287700000000006E-3</c:v>
                </c:pt>
                <c:pt idx="58775">
                  <c:v>-1.0003099999999999E-2</c:v>
                </c:pt>
                <c:pt idx="58776">
                  <c:v>-1.0455600000000001E-2</c:v>
                </c:pt>
                <c:pt idx="58777">
                  <c:v>-1.08857E-2</c:v>
                </c:pt>
                <c:pt idx="58778">
                  <c:v>-1.12931E-2</c:v>
                </c:pt>
                <c:pt idx="58779">
                  <c:v>-1.16776E-2</c:v>
                </c:pt>
                <c:pt idx="58780">
                  <c:v>-1.20389E-2</c:v>
                </c:pt>
                <c:pt idx="58781">
                  <c:v>-1.23769E-2</c:v>
                </c:pt>
                <c:pt idx="58782">
                  <c:v>-1.2691300000000001E-2</c:v>
                </c:pt>
                <c:pt idx="58783">
                  <c:v>-1.29821E-2</c:v>
                </c:pt>
                <c:pt idx="58784">
                  <c:v>-1.3249199999999999E-2</c:v>
                </c:pt>
                <c:pt idx="58785">
                  <c:v>-1.34927E-2</c:v>
                </c:pt>
                <c:pt idx="58786">
                  <c:v>-1.37124E-2</c:v>
                </c:pt>
                <c:pt idx="58787">
                  <c:v>-1.39086E-2</c:v>
                </c:pt>
                <c:pt idx="58788">
                  <c:v>-1.4081400000000001E-2</c:v>
                </c:pt>
                <c:pt idx="58789">
                  <c:v>-1.42308E-2</c:v>
                </c:pt>
                <c:pt idx="58790">
                  <c:v>-1.4357200000000001E-2</c:v>
                </c:pt>
                <c:pt idx="58791">
                  <c:v>-1.4460600000000001E-2</c:v>
                </c:pt>
                <c:pt idx="58792">
                  <c:v>-1.4541500000000001E-2</c:v>
                </c:pt>
                <c:pt idx="58793">
                  <c:v>-1.4600200000000001E-2</c:v>
                </c:pt>
                <c:pt idx="58794">
                  <c:v>-1.4637000000000001E-2</c:v>
                </c:pt>
                <c:pt idx="58795">
                  <c:v>-1.46523E-2</c:v>
                </c:pt>
                <c:pt idx="58796">
                  <c:v>-1.46465E-2</c:v>
                </c:pt>
                <c:pt idx="58797">
                  <c:v>-1.46202E-2</c:v>
                </c:pt>
                <c:pt idx="58798">
                  <c:v>-1.45737E-2</c:v>
                </c:pt>
                <c:pt idx="58799">
                  <c:v>-1.45078E-2</c:v>
                </c:pt>
                <c:pt idx="58800">
                  <c:v>-1.44228E-2</c:v>
                </c:pt>
                <c:pt idx="58801">
                  <c:v>-1.4319500000000001E-2</c:v>
                </c:pt>
                <c:pt idx="58802">
                  <c:v>-1.41984E-2</c:v>
                </c:pt>
                <c:pt idx="58803">
                  <c:v>-1.40602E-2</c:v>
                </c:pt>
                <c:pt idx="58804">
                  <c:v>-1.3905600000000001E-2</c:v>
                </c:pt>
                <c:pt idx="58805">
                  <c:v>-1.3735300000000001E-2</c:v>
                </c:pt>
                <c:pt idx="58806">
                  <c:v>-1.35499E-2</c:v>
                </c:pt>
                <c:pt idx="58807">
                  <c:v>-1.33502E-2</c:v>
                </c:pt>
                <c:pt idx="58808">
                  <c:v>-1.3137100000000001E-2</c:v>
                </c:pt>
                <c:pt idx="58809">
                  <c:v>-1.29111E-2</c:v>
                </c:pt>
                <c:pt idx="58810">
                  <c:v>-1.26733E-2</c:v>
                </c:pt>
                <c:pt idx="58811">
                  <c:v>-1.24242E-2</c:v>
                </c:pt>
                <c:pt idx="58812">
                  <c:v>-1.21648E-2</c:v>
                </c:pt>
                <c:pt idx="58813">
                  <c:v>-1.1895899999999999E-2</c:v>
                </c:pt>
                <c:pt idx="58814">
                  <c:v>-1.16183E-2</c:v>
                </c:pt>
                <c:pt idx="58815">
                  <c:v>-1.1332800000000001E-2</c:v>
                </c:pt>
                <c:pt idx="58816">
                  <c:v>-1.1040299999999999E-2</c:v>
                </c:pt>
                <c:pt idx="58817">
                  <c:v>-1.07416E-2</c:v>
                </c:pt>
                <c:pt idx="58818">
                  <c:v>-1.04376E-2</c:v>
                </c:pt>
                <c:pt idx="58819">
                  <c:v>-1.0129000000000001E-2</c:v>
                </c:pt>
                <c:pt idx="58820" formatCode="0.00E+00">
                  <c:v>-9.8167700000000007E-3</c:v>
                </c:pt>
                <c:pt idx="58821" formatCode="0.00E+00">
                  <c:v>-9.5016800000000002E-3</c:v>
                </c:pt>
                <c:pt idx="58822" formatCode="0.00E+00">
                  <c:v>-9.1845499999999997E-3</c:v>
                </c:pt>
                <c:pt idx="58823" formatCode="0.00E+00">
                  <c:v>-8.8662099999999994E-3</c:v>
                </c:pt>
                <c:pt idx="58824" formatCode="0.00E+00">
                  <c:v>-8.5474599999999998E-3</c:v>
                </c:pt>
                <c:pt idx="58825" formatCode="0.00E+00">
                  <c:v>-8.2290699999999998E-3</c:v>
                </c:pt>
                <c:pt idx="58826" formatCode="0.00E+00">
                  <c:v>-7.9118499999999998E-3</c:v>
                </c:pt>
                <c:pt idx="58827" formatCode="0.00E+00">
                  <c:v>-7.5965299999999998E-3</c:v>
                </c:pt>
                <c:pt idx="58828" formatCode="0.00E+00">
                  <c:v>-7.2838699999999996E-3</c:v>
                </c:pt>
                <c:pt idx="58829" formatCode="0.00E+00">
                  <c:v>-6.9745800000000002E-3</c:v>
                </c:pt>
                <c:pt idx="58830" formatCode="0.00E+00">
                  <c:v>-6.6693899999999999E-3</c:v>
                </c:pt>
                <c:pt idx="58831" formatCode="0.00E+00">
                  <c:v>-6.3689599999999999E-3</c:v>
                </c:pt>
                <c:pt idx="58832" formatCode="0.00E+00">
                  <c:v>-6.0739599999999998E-3</c:v>
                </c:pt>
                <c:pt idx="58833" formatCode="0.00E+00">
                  <c:v>-5.78503E-3</c:v>
                </c:pt>
                <c:pt idx="58834" formatCode="0.00E+00">
                  <c:v>-5.5027799999999997E-3</c:v>
                </c:pt>
                <c:pt idx="58835" formatCode="0.00E+00">
                  <c:v>-5.2278000000000003E-3</c:v>
                </c:pt>
                <c:pt idx="58836" formatCode="0.00E+00">
                  <c:v>-4.9606299999999997E-3</c:v>
                </c:pt>
                <c:pt idx="58837" formatCode="0.00E+00">
                  <c:v>-4.7018099999999998E-3</c:v>
                </c:pt>
                <c:pt idx="58838" formatCode="0.00E+00">
                  <c:v>-4.4518400000000003E-3</c:v>
                </c:pt>
                <c:pt idx="58839" formatCode="0.00E+00">
                  <c:v>-4.2111800000000001E-3</c:v>
                </c:pt>
                <c:pt idx="58840" formatCode="0.00E+00">
                  <c:v>-3.9802800000000001E-3</c:v>
                </c:pt>
                <c:pt idx="58841" formatCode="0.00E+00">
                  <c:v>-3.7595300000000001E-3</c:v>
                </c:pt>
                <c:pt idx="58842" formatCode="0.00E+00">
                  <c:v>-3.5493E-3</c:v>
                </c:pt>
                <c:pt idx="58843" formatCode="0.00E+00">
                  <c:v>-3.34994E-3</c:v>
                </c:pt>
                <c:pt idx="58844" formatCode="0.00E+00">
                  <c:v>-3.1617300000000002E-3</c:v>
                </c:pt>
                <c:pt idx="58845" formatCode="0.00E+00">
                  <c:v>-2.98496E-3</c:v>
                </c:pt>
                <c:pt idx="58846" formatCode="0.00E+00">
                  <c:v>-2.81985E-3</c:v>
                </c:pt>
                <c:pt idx="58847" formatCode="0.00E+00">
                  <c:v>-2.6665999999999999E-3</c:v>
                </c:pt>
                <c:pt idx="58848" formatCode="0.00E+00">
                  <c:v>-2.5253599999999999E-3</c:v>
                </c:pt>
                <c:pt idx="58849" formatCode="0.00E+00">
                  <c:v>-2.3962599999999999E-3</c:v>
                </c:pt>
                <c:pt idx="58850" formatCode="0.00E+00">
                  <c:v>-2.2793900000000001E-3</c:v>
                </c:pt>
                <c:pt idx="58851" formatCode="0.00E+00">
                  <c:v>-2.1748000000000002E-3</c:v>
                </c:pt>
                <c:pt idx="58852" formatCode="0.00E+00">
                  <c:v>-2.0825000000000001E-3</c:v>
                </c:pt>
                <c:pt idx="58853" formatCode="0.00E+00">
                  <c:v>-2.0024700000000001E-3</c:v>
                </c:pt>
                <c:pt idx="58854" formatCode="0.00E+00">
                  <c:v>-1.9346400000000001E-3</c:v>
                </c:pt>
                <c:pt idx="58855" formatCode="0.00E+00">
                  <c:v>-1.87893E-3</c:v>
                </c:pt>
                <c:pt idx="58856" formatCode="0.00E+00">
                  <c:v>-1.8352100000000001E-3</c:v>
                </c:pt>
                <c:pt idx="58857" formatCode="0.00E+00">
                  <c:v>-1.80331E-3</c:v>
                </c:pt>
                <c:pt idx="58858" formatCode="0.00E+00">
                  <c:v>-1.7830299999999999E-3</c:v>
                </c:pt>
                <c:pt idx="58859" formatCode="0.00E+00">
                  <c:v>-1.7741300000000001E-3</c:v>
                </c:pt>
                <c:pt idx="58860" formatCode="0.00E+00">
                  <c:v>-1.77636E-3</c:v>
                </c:pt>
                <c:pt idx="58861" formatCode="0.00E+00">
                  <c:v>-1.7894E-3</c:v>
                </c:pt>
                <c:pt idx="58862" formatCode="0.00E+00">
                  <c:v>-1.8129299999999999E-3</c:v>
                </c:pt>
                <c:pt idx="58863" formatCode="0.00E+00">
                  <c:v>-1.84658E-3</c:v>
                </c:pt>
                <c:pt idx="58864" formatCode="0.00E+00">
                  <c:v>-1.88996E-3</c:v>
                </c:pt>
                <c:pt idx="58865" formatCode="0.00E+00">
                  <c:v>-1.94264E-3</c:v>
                </c:pt>
                <c:pt idx="58866" formatCode="0.00E+00">
                  <c:v>-2.0041799999999999E-3</c:v>
                </c:pt>
                <c:pt idx="58867" formatCode="0.00E+00">
                  <c:v>-2.0741000000000002E-3</c:v>
                </c:pt>
                <c:pt idx="58868" formatCode="0.00E+00">
                  <c:v>-2.1518900000000001E-3</c:v>
                </c:pt>
                <c:pt idx="58869" formatCode="0.00E+00">
                  <c:v>-2.2370200000000002E-3</c:v>
                </c:pt>
                <c:pt idx="58870" formatCode="0.00E+00">
                  <c:v>-2.3289399999999998E-3</c:v>
                </c:pt>
                <c:pt idx="58871" formatCode="0.00E+00">
                  <c:v>-2.4270699999999999E-3</c:v>
                </c:pt>
                <c:pt idx="58872" formatCode="0.00E+00">
                  <c:v>-2.53082E-3</c:v>
                </c:pt>
                <c:pt idx="58873" formatCode="0.00E+00">
                  <c:v>-2.6395799999999999E-3</c:v>
                </c:pt>
                <c:pt idx="58874" formatCode="0.00E+00">
                  <c:v>-2.7526999999999999E-3</c:v>
                </c:pt>
                <c:pt idx="58875" formatCode="0.00E+00">
                  <c:v>-2.8695399999999999E-3</c:v>
                </c:pt>
                <c:pt idx="58876" formatCode="0.00E+00">
                  <c:v>-2.9894399999999999E-3</c:v>
                </c:pt>
                <c:pt idx="58877" formatCode="0.00E+00">
                  <c:v>-3.1117200000000001E-3</c:v>
                </c:pt>
                <c:pt idx="58878" formatCode="0.00E+00">
                  <c:v>-3.2356799999999999E-3</c:v>
                </c:pt>
                <c:pt idx="58879" formatCode="0.00E+00">
                  <c:v>-3.3606299999999999E-3</c:v>
                </c:pt>
                <c:pt idx="58880" formatCode="0.00E+00">
                  <c:v>-3.48585E-3</c:v>
                </c:pt>
                <c:pt idx="58881" formatCode="0.00E+00">
                  <c:v>-3.61064E-3</c:v>
                </c:pt>
                <c:pt idx="58882" formatCode="0.00E+00">
                  <c:v>-3.7342600000000001E-3</c:v>
                </c:pt>
                <c:pt idx="58883" formatCode="0.00E+00">
                  <c:v>-3.8560000000000001E-3</c:v>
                </c:pt>
                <c:pt idx="58884" formatCode="0.00E+00">
                  <c:v>-3.9751300000000003E-3</c:v>
                </c:pt>
                <c:pt idx="58885" formatCode="0.00E+00">
                  <c:v>-4.0909099999999997E-3</c:v>
                </c:pt>
                <c:pt idx="58886" formatCode="0.00E+00">
                  <c:v>-4.2026399999999997E-3</c:v>
                </c:pt>
                <c:pt idx="58887" formatCode="0.00E+00">
                  <c:v>-4.3095700000000004E-3</c:v>
                </c:pt>
                <c:pt idx="58888" formatCode="0.00E+00">
                  <c:v>-4.411E-3</c:v>
                </c:pt>
                <c:pt idx="58889" formatCode="0.00E+00">
                  <c:v>-4.50622E-3</c:v>
                </c:pt>
                <c:pt idx="58890" formatCode="0.00E+00">
                  <c:v>-4.5945200000000004E-3</c:v>
                </c:pt>
                <c:pt idx="58891" formatCode="0.00E+00">
                  <c:v>-4.6752199999999999E-3</c:v>
                </c:pt>
                <c:pt idx="58892" formatCode="0.00E+00">
                  <c:v>-4.7476200000000001E-3</c:v>
                </c:pt>
                <c:pt idx="58893" formatCode="0.00E+00">
                  <c:v>-4.8110699999999998E-3</c:v>
                </c:pt>
                <c:pt idx="58894" formatCode="0.00E+00">
                  <c:v>-4.8649100000000001E-3</c:v>
                </c:pt>
                <c:pt idx="58895" formatCode="0.00E+00">
                  <c:v>-4.9085099999999996E-3</c:v>
                </c:pt>
                <c:pt idx="58896" formatCode="0.00E+00">
                  <c:v>-4.9412600000000003E-3</c:v>
                </c:pt>
                <c:pt idx="58897" formatCode="0.00E+00">
                  <c:v>-4.9625399999999997E-3</c:v>
                </c:pt>
                <c:pt idx="58898" formatCode="0.00E+00">
                  <c:v>-4.9717900000000002E-3</c:v>
                </c:pt>
                <c:pt idx="58899" formatCode="0.00E+00">
                  <c:v>-4.9684600000000001E-3</c:v>
                </c:pt>
                <c:pt idx="58900" formatCode="0.00E+00">
                  <c:v>-4.9520099999999997E-3</c:v>
                </c:pt>
                <c:pt idx="58901" formatCode="0.00E+00">
                  <c:v>-4.9219399999999996E-3</c:v>
                </c:pt>
                <c:pt idx="58902" formatCode="0.00E+00">
                  <c:v>-4.87777E-3</c:v>
                </c:pt>
                <c:pt idx="58903" formatCode="0.00E+00">
                  <c:v>-4.81906E-3</c:v>
                </c:pt>
                <c:pt idx="58904" formatCode="0.00E+00">
                  <c:v>-4.7453800000000004E-3</c:v>
                </c:pt>
                <c:pt idx="58905" formatCode="0.00E+00">
                  <c:v>-4.6563500000000001E-3</c:v>
                </c:pt>
                <c:pt idx="58906" formatCode="0.00E+00">
                  <c:v>-4.5516100000000002E-3</c:v>
                </c:pt>
                <c:pt idx="58907" formatCode="0.00E+00">
                  <c:v>-4.4308300000000002E-3</c:v>
                </c:pt>
                <c:pt idx="58908" formatCode="0.00E+00">
                  <c:v>-4.2937299999999999E-3</c:v>
                </c:pt>
                <c:pt idx="58909" formatCode="0.00E+00">
                  <c:v>-4.1400400000000002E-3</c:v>
                </c:pt>
                <c:pt idx="58910" formatCode="0.00E+00">
                  <c:v>-3.9695399999999997E-3</c:v>
                </c:pt>
                <c:pt idx="58911" formatCode="0.00E+00">
                  <c:v>-3.7820499999999999E-3</c:v>
                </c:pt>
                <c:pt idx="58912" formatCode="0.00E+00">
                  <c:v>-3.5774299999999999E-3</c:v>
                </c:pt>
                <c:pt idx="58913" formatCode="0.00E+00">
                  <c:v>-3.3555600000000001E-3</c:v>
                </c:pt>
                <c:pt idx="58914" formatCode="0.00E+00">
                  <c:v>-3.1163699999999998E-3</c:v>
                </c:pt>
                <c:pt idx="58915" formatCode="0.00E+00">
                  <c:v>-2.8598199999999999E-3</c:v>
                </c:pt>
                <c:pt idx="58916" formatCode="0.00E+00">
                  <c:v>-2.5859300000000002E-3</c:v>
                </c:pt>
                <c:pt idx="58917" formatCode="0.00E+00">
                  <c:v>-2.29474E-3</c:v>
                </c:pt>
                <c:pt idx="58918" formatCode="0.00E+00">
                  <c:v>-1.9863300000000001E-3</c:v>
                </c:pt>
                <c:pt idx="58919" formatCode="0.00E+00">
                  <c:v>-1.6608300000000001E-3</c:v>
                </c:pt>
                <c:pt idx="58920" formatCode="0.00E+00">
                  <c:v>-1.3184099999999999E-3</c:v>
                </c:pt>
                <c:pt idx="58921" formatCode="0.00E+00">
                  <c:v>-9.5926400000000004E-4</c:v>
                </c:pt>
                <c:pt idx="58922" formatCode="0.00E+00">
                  <c:v>-5.83649E-4</c:v>
                </c:pt>
                <c:pt idx="58923" formatCode="0.00E+00">
                  <c:v>-1.9184700000000001E-4</c:v>
                </c:pt>
                <c:pt idx="58924" formatCode="0.00E+00">
                  <c:v>2.15816E-4</c:v>
                </c:pt>
                <c:pt idx="58925" formatCode="0.00E+00">
                  <c:v>6.3897300000000004E-4</c:v>
                </c:pt>
                <c:pt idx="58926" formatCode="0.00E+00">
                  <c:v>1.07722E-3</c:v>
                </c:pt>
                <c:pt idx="58927" formatCode="0.00E+00">
                  <c:v>1.5301100000000001E-3</c:v>
                </c:pt>
                <c:pt idx="58928" formatCode="0.00E+00">
                  <c:v>1.9971699999999999E-3</c:v>
                </c:pt>
                <c:pt idx="58929" formatCode="0.00E+00">
                  <c:v>2.4778700000000001E-3</c:v>
                </c:pt>
                <c:pt idx="58930" formatCode="0.00E+00">
                  <c:v>2.9716600000000001E-3</c:v>
                </c:pt>
                <c:pt idx="58931" formatCode="0.00E+00">
                  <c:v>3.4779400000000001E-3</c:v>
                </c:pt>
                <c:pt idx="58932" formatCode="0.00E+00">
                  <c:v>3.9960799999999999E-3</c:v>
                </c:pt>
                <c:pt idx="58933" formatCode="0.00E+00">
                  <c:v>4.5254300000000004E-3</c:v>
                </c:pt>
                <c:pt idx="58934" formatCode="0.00E+00">
                  <c:v>5.0652700000000002E-3</c:v>
                </c:pt>
                <c:pt idx="58935" formatCode="0.00E+00">
                  <c:v>5.61489E-3</c:v>
                </c:pt>
                <c:pt idx="58936" formatCode="0.00E+00">
                  <c:v>6.17353E-3</c:v>
                </c:pt>
                <c:pt idx="58937" formatCode="0.00E+00">
                  <c:v>6.7403799999999998E-3</c:v>
                </c:pt>
                <c:pt idx="58938" formatCode="0.00E+00">
                  <c:v>7.3146299999999999E-3</c:v>
                </c:pt>
                <c:pt idx="58939" formatCode="0.00E+00">
                  <c:v>7.8954300000000002E-3</c:v>
                </c:pt>
                <c:pt idx="58940" formatCode="0.00E+00">
                  <c:v>8.4819000000000006E-3</c:v>
                </c:pt>
                <c:pt idx="58941" formatCode="0.00E+00">
                  <c:v>9.0731400000000004E-3</c:v>
                </c:pt>
                <c:pt idx="58942" formatCode="0.00E+00">
                  <c:v>9.6682299999999999E-3</c:v>
                </c:pt>
                <c:pt idx="58943">
                  <c:v>1.02662E-2</c:v>
                </c:pt>
                <c:pt idx="58944">
                  <c:v>1.08661E-2</c:v>
                </c:pt>
                <c:pt idx="58945">
                  <c:v>1.1467E-2</c:v>
                </c:pt>
                <c:pt idx="58946">
                  <c:v>1.20678E-2</c:v>
                </c:pt>
                <c:pt idx="58947">
                  <c:v>1.2667599999999999E-2</c:v>
                </c:pt>
                <c:pt idx="58948">
                  <c:v>1.32652E-2</c:v>
                </c:pt>
                <c:pt idx="58949">
                  <c:v>1.3859700000000001E-2</c:v>
                </c:pt>
                <c:pt idx="58950">
                  <c:v>1.44499E-2</c:v>
                </c:pt>
                <c:pt idx="58951">
                  <c:v>1.50349E-2</c:v>
                </c:pt>
                <c:pt idx="58952">
                  <c:v>1.56136E-2</c:v>
                </c:pt>
                <c:pt idx="58953">
                  <c:v>1.6184799999999999E-2</c:v>
                </c:pt>
                <c:pt idx="58954">
                  <c:v>1.6747499999999998E-2</c:v>
                </c:pt>
                <c:pt idx="58955">
                  <c:v>1.7300599999999999E-2</c:v>
                </c:pt>
                <c:pt idx="58956">
                  <c:v>1.7843100000000001E-2</c:v>
                </c:pt>
                <c:pt idx="58957">
                  <c:v>1.8373899999999999E-2</c:v>
                </c:pt>
                <c:pt idx="58958">
                  <c:v>1.88919E-2</c:v>
                </c:pt>
                <c:pt idx="58959">
                  <c:v>1.9396E-2</c:v>
                </c:pt>
                <c:pt idx="58960">
                  <c:v>1.9885199999999999E-2</c:v>
                </c:pt>
                <c:pt idx="58961">
                  <c:v>2.0358500000000002E-2</c:v>
                </c:pt>
                <c:pt idx="58962">
                  <c:v>2.0814699999999998E-2</c:v>
                </c:pt>
                <c:pt idx="58963">
                  <c:v>2.1253000000000001E-2</c:v>
                </c:pt>
                <c:pt idx="58964">
                  <c:v>2.1672299999999999E-2</c:v>
                </c:pt>
                <c:pt idx="58965">
                  <c:v>2.20716E-2</c:v>
                </c:pt>
                <c:pt idx="58966">
                  <c:v>2.2450000000000001E-2</c:v>
                </c:pt>
                <c:pt idx="58967">
                  <c:v>2.28065E-2</c:v>
                </c:pt>
                <c:pt idx="58968">
                  <c:v>2.31402E-2</c:v>
                </c:pt>
                <c:pt idx="58969">
                  <c:v>2.34503E-2</c:v>
                </c:pt>
                <c:pt idx="58970">
                  <c:v>2.3735900000000001E-2</c:v>
                </c:pt>
                <c:pt idx="58971">
                  <c:v>2.3996099999999999E-2</c:v>
                </c:pt>
                <c:pt idx="58972">
                  <c:v>2.42302E-2</c:v>
                </c:pt>
                <c:pt idx="58973">
                  <c:v>2.4437400000000001E-2</c:v>
                </c:pt>
                <c:pt idx="58974">
                  <c:v>2.4617E-2</c:v>
                </c:pt>
                <c:pt idx="58975">
                  <c:v>2.4768499999999999E-2</c:v>
                </c:pt>
                <c:pt idx="58976">
                  <c:v>2.4891300000000002E-2</c:v>
                </c:pt>
                <c:pt idx="58977">
                  <c:v>2.4984599999999999E-2</c:v>
                </c:pt>
                <c:pt idx="58978">
                  <c:v>2.5048000000000001E-2</c:v>
                </c:pt>
                <c:pt idx="58979">
                  <c:v>2.5080700000000001E-2</c:v>
                </c:pt>
                <c:pt idx="58980">
                  <c:v>2.50821E-2</c:v>
                </c:pt>
                <c:pt idx="58981">
                  <c:v>2.5051899999999998E-2</c:v>
                </c:pt>
                <c:pt idx="58982">
                  <c:v>2.4989399999999998E-2</c:v>
                </c:pt>
                <c:pt idx="58983">
                  <c:v>2.4894400000000001E-2</c:v>
                </c:pt>
                <c:pt idx="58984">
                  <c:v>2.4766400000000001E-2</c:v>
                </c:pt>
                <c:pt idx="58985">
                  <c:v>2.4605200000000001E-2</c:v>
                </c:pt>
                <c:pt idx="58986">
                  <c:v>2.4410500000000002E-2</c:v>
                </c:pt>
                <c:pt idx="58987">
                  <c:v>2.4182100000000002E-2</c:v>
                </c:pt>
                <c:pt idx="58988">
                  <c:v>2.3919699999999999E-2</c:v>
                </c:pt>
                <c:pt idx="58989">
                  <c:v>2.36233E-2</c:v>
                </c:pt>
                <c:pt idx="58990">
                  <c:v>2.3293000000000001E-2</c:v>
                </c:pt>
                <c:pt idx="58991">
                  <c:v>2.29286E-2</c:v>
                </c:pt>
                <c:pt idx="58992">
                  <c:v>2.25302E-2</c:v>
                </c:pt>
                <c:pt idx="58993">
                  <c:v>2.20979E-2</c:v>
                </c:pt>
                <c:pt idx="58994">
                  <c:v>2.1631899999999999E-2</c:v>
                </c:pt>
                <c:pt idx="58995">
                  <c:v>2.11322E-2</c:v>
                </c:pt>
                <c:pt idx="58996">
                  <c:v>2.05994E-2</c:v>
                </c:pt>
                <c:pt idx="58997">
                  <c:v>2.0033800000000001E-2</c:v>
                </c:pt>
                <c:pt idx="58998">
                  <c:v>1.9435999999999998E-2</c:v>
                </c:pt>
                <c:pt idx="58999">
                  <c:v>1.8806300000000001E-2</c:v>
                </c:pt>
                <c:pt idx="59000">
                  <c:v>1.8144899999999999E-2</c:v>
                </c:pt>
                <c:pt idx="59001">
                  <c:v>1.7452499999999999E-2</c:v>
                </c:pt>
                <c:pt idx="59002">
                  <c:v>1.6729600000000001E-2</c:v>
                </c:pt>
                <c:pt idx="59003">
                  <c:v>1.5977000000000002E-2</c:v>
                </c:pt>
                <c:pt idx="59004">
                  <c:v>1.51954E-2</c:v>
                </c:pt>
                <c:pt idx="59005">
                  <c:v>1.4385800000000001E-2</c:v>
                </c:pt>
                <c:pt idx="59006">
                  <c:v>1.3549E-2</c:v>
                </c:pt>
                <c:pt idx="59007">
                  <c:v>1.2685399999999999E-2</c:v>
                </c:pt>
                <c:pt idx="59008">
                  <c:v>1.1795999999999999E-2</c:v>
                </c:pt>
                <c:pt idx="59009">
                  <c:v>1.08816E-2</c:v>
                </c:pt>
                <c:pt idx="59010" formatCode="0.00E+00">
                  <c:v>9.9434299999999996E-3</c:v>
                </c:pt>
                <c:pt idx="59011" formatCode="0.00E+00">
                  <c:v>8.9823400000000001E-3</c:v>
                </c:pt>
                <c:pt idx="59012" formatCode="0.00E+00">
                  <c:v>7.9993800000000004E-3</c:v>
                </c:pt>
                <c:pt idx="59013" formatCode="0.00E+00">
                  <c:v>6.9956599999999999E-3</c:v>
                </c:pt>
                <c:pt idx="59014" formatCode="0.00E+00">
                  <c:v>5.9723099999999998E-3</c:v>
                </c:pt>
                <c:pt idx="59015" formatCode="0.00E+00">
                  <c:v>4.9305199999999999E-3</c:v>
                </c:pt>
                <c:pt idx="59016" formatCode="0.00E+00">
                  <c:v>3.87149E-3</c:v>
                </c:pt>
                <c:pt idx="59017" formatCode="0.00E+00">
                  <c:v>2.7962799999999999E-3</c:v>
                </c:pt>
                <c:pt idx="59018" formatCode="0.00E+00">
                  <c:v>1.7062100000000001E-3</c:v>
                </c:pt>
                <c:pt idx="59019" formatCode="0.00E+00">
                  <c:v>6.0293599999999999E-4</c:v>
                </c:pt>
                <c:pt idx="59020" formatCode="0.00E+00">
                  <c:v>-5.1217799999999996E-4</c:v>
                </c:pt>
                <c:pt idx="59021" formatCode="0.00E+00">
                  <c:v>-1.6384500000000001E-3</c:v>
                </c:pt>
                <c:pt idx="59022" formatCode="0.00E+00">
                  <c:v>-2.7755100000000001E-3</c:v>
                </c:pt>
                <c:pt idx="59023" formatCode="0.00E+00">
                  <c:v>-3.9221200000000003E-3</c:v>
                </c:pt>
                <c:pt idx="59024" formatCode="0.00E+00">
                  <c:v>-5.0758000000000001E-3</c:v>
                </c:pt>
                <c:pt idx="59025" formatCode="0.00E+00">
                  <c:v>-6.2339300000000004E-3</c:v>
                </c:pt>
                <c:pt idx="59026" formatCode="0.00E+00">
                  <c:v>-7.3946899999999998E-3</c:v>
                </c:pt>
                <c:pt idx="59027" formatCode="0.00E+00">
                  <c:v>-8.5567899999999999E-3</c:v>
                </c:pt>
                <c:pt idx="59028" formatCode="0.00E+00">
                  <c:v>-9.7188499999999994E-3</c:v>
                </c:pt>
                <c:pt idx="59029">
                  <c:v>-1.08793E-2</c:v>
                </c:pt>
                <c:pt idx="59030">
                  <c:v>-1.20366E-2</c:v>
                </c:pt>
                <c:pt idx="59031">
                  <c:v>-1.31895E-2</c:v>
                </c:pt>
                <c:pt idx="59032">
                  <c:v>-1.43365E-2</c:v>
                </c:pt>
                <c:pt idx="59033">
                  <c:v>-1.5476E-2</c:v>
                </c:pt>
                <c:pt idx="59034">
                  <c:v>-1.6606900000000001E-2</c:v>
                </c:pt>
                <c:pt idx="59035">
                  <c:v>-1.7727799999999998E-2</c:v>
                </c:pt>
                <c:pt idx="59036">
                  <c:v>-1.8837699999999999E-2</c:v>
                </c:pt>
                <c:pt idx="59037">
                  <c:v>-1.99353E-2</c:v>
                </c:pt>
                <c:pt idx="59038">
                  <c:v>-2.1019300000000001E-2</c:v>
                </c:pt>
                <c:pt idx="59039">
                  <c:v>-2.2088400000000001E-2</c:v>
                </c:pt>
                <c:pt idx="59040">
                  <c:v>-2.3141200000000001E-2</c:v>
                </c:pt>
                <c:pt idx="59041">
                  <c:v>-2.41765E-2</c:v>
                </c:pt>
                <c:pt idx="59042">
                  <c:v>-2.5192800000000001E-2</c:v>
                </c:pt>
                <c:pt idx="59043">
                  <c:v>-2.6188099999999999E-2</c:v>
                </c:pt>
                <c:pt idx="59044">
                  <c:v>-2.7160500000000001E-2</c:v>
                </c:pt>
                <c:pt idx="59045">
                  <c:v>-2.8108399999999999E-2</c:v>
                </c:pt>
                <c:pt idx="59046">
                  <c:v>-2.9031299999999999E-2</c:v>
                </c:pt>
                <c:pt idx="59047">
                  <c:v>-2.9928799999999998E-2</c:v>
                </c:pt>
                <c:pt idx="59048">
                  <c:v>-3.0800399999999999E-2</c:v>
                </c:pt>
                <c:pt idx="59049">
                  <c:v>-3.1644899999999997E-2</c:v>
                </c:pt>
                <c:pt idx="59050">
                  <c:v>-3.24611E-2</c:v>
                </c:pt>
                <c:pt idx="59051">
                  <c:v>-3.3247400000000003E-2</c:v>
                </c:pt>
                <c:pt idx="59052">
                  <c:v>-3.4001900000000002E-2</c:v>
                </c:pt>
                <c:pt idx="59053">
                  <c:v>-3.4722500000000003E-2</c:v>
                </c:pt>
                <c:pt idx="59054">
                  <c:v>-3.5407599999999997E-2</c:v>
                </c:pt>
                <c:pt idx="59055">
                  <c:v>-3.6056699999999997E-2</c:v>
                </c:pt>
                <c:pt idx="59056">
                  <c:v>-3.6670099999999997E-2</c:v>
                </c:pt>
                <c:pt idx="59057">
                  <c:v>-3.7247000000000002E-2</c:v>
                </c:pt>
                <c:pt idx="59058">
                  <c:v>-3.7786100000000003E-2</c:v>
                </c:pt>
                <c:pt idx="59059">
                  <c:v>-3.8286199999999999E-2</c:v>
                </c:pt>
                <c:pt idx="59060">
                  <c:v>-3.87471E-2</c:v>
                </c:pt>
                <c:pt idx="59061">
                  <c:v>-3.91689E-2</c:v>
                </c:pt>
                <c:pt idx="59062">
                  <c:v>-3.9551200000000002E-2</c:v>
                </c:pt>
                <c:pt idx="59063">
                  <c:v>-3.9892999999999998E-2</c:v>
                </c:pt>
                <c:pt idx="59064">
                  <c:v>-4.01935E-2</c:v>
                </c:pt>
                <c:pt idx="59065">
                  <c:v>-4.0452099999999998E-2</c:v>
                </c:pt>
                <c:pt idx="59066">
                  <c:v>-4.0668200000000002E-2</c:v>
                </c:pt>
                <c:pt idx="59067">
                  <c:v>-4.0841000000000002E-2</c:v>
                </c:pt>
                <c:pt idx="59068">
                  <c:v>-4.0969800000000001E-2</c:v>
                </c:pt>
                <c:pt idx="59069">
                  <c:v>-4.1054199999999999E-2</c:v>
                </c:pt>
                <c:pt idx="59070">
                  <c:v>-4.1094400000000003E-2</c:v>
                </c:pt>
                <c:pt idx="59071">
                  <c:v>-4.10909E-2</c:v>
                </c:pt>
                <c:pt idx="59072">
                  <c:v>-4.1044299999999999E-2</c:v>
                </c:pt>
                <c:pt idx="59073">
                  <c:v>-4.0954299999999999E-2</c:v>
                </c:pt>
                <c:pt idx="59074">
                  <c:v>-4.08204E-2</c:v>
                </c:pt>
                <c:pt idx="59075">
                  <c:v>-4.0642400000000002E-2</c:v>
                </c:pt>
                <c:pt idx="59076">
                  <c:v>-4.0420600000000001E-2</c:v>
                </c:pt>
                <c:pt idx="59077">
                  <c:v>-4.01556E-2</c:v>
                </c:pt>
                <c:pt idx="59078">
                  <c:v>-3.98482E-2</c:v>
                </c:pt>
                <c:pt idx="59079">
                  <c:v>-3.9498600000000002E-2</c:v>
                </c:pt>
                <c:pt idx="59080">
                  <c:v>-3.91069E-2</c:v>
                </c:pt>
                <c:pt idx="59081">
                  <c:v>-3.8674300000000002E-2</c:v>
                </c:pt>
                <c:pt idx="59082">
                  <c:v>-3.8202199999999999E-2</c:v>
                </c:pt>
                <c:pt idx="59083">
                  <c:v>-3.7691599999999999E-2</c:v>
                </c:pt>
                <c:pt idx="59084">
                  <c:v>-3.7144000000000003E-2</c:v>
                </c:pt>
                <c:pt idx="59085">
                  <c:v>-3.6561000000000003E-2</c:v>
                </c:pt>
                <c:pt idx="59086">
                  <c:v>-3.5943000000000003E-2</c:v>
                </c:pt>
                <c:pt idx="59087">
                  <c:v>-3.5289899999999999E-2</c:v>
                </c:pt>
                <c:pt idx="59088">
                  <c:v>-3.4601899999999998E-2</c:v>
                </c:pt>
                <c:pt idx="59089">
                  <c:v>-3.3880100000000003E-2</c:v>
                </c:pt>
                <c:pt idx="59090">
                  <c:v>-3.3126099999999999E-2</c:v>
                </c:pt>
                <c:pt idx="59091">
                  <c:v>-3.2340500000000001E-2</c:v>
                </c:pt>
                <c:pt idx="59092">
                  <c:v>-3.1523299999999997E-2</c:v>
                </c:pt>
                <c:pt idx="59093">
                  <c:v>-3.06752E-2</c:v>
                </c:pt>
                <c:pt idx="59094">
                  <c:v>-2.97976E-2</c:v>
                </c:pt>
                <c:pt idx="59095">
                  <c:v>-2.88922E-2</c:v>
                </c:pt>
                <c:pt idx="59096">
                  <c:v>-2.79604E-2</c:v>
                </c:pt>
                <c:pt idx="59097">
                  <c:v>-2.70035E-2</c:v>
                </c:pt>
                <c:pt idx="59098">
                  <c:v>-2.6022799999999999E-2</c:v>
                </c:pt>
                <c:pt idx="59099">
                  <c:v>-2.5019900000000001E-2</c:v>
                </c:pt>
                <c:pt idx="59100">
                  <c:v>-2.3996099999999999E-2</c:v>
                </c:pt>
                <c:pt idx="59101">
                  <c:v>-2.2952199999999999E-2</c:v>
                </c:pt>
                <c:pt idx="59102">
                  <c:v>-2.1889100000000002E-2</c:v>
                </c:pt>
                <c:pt idx="59103">
                  <c:v>-2.0808299999999998E-2</c:v>
                </c:pt>
                <c:pt idx="59104">
                  <c:v>-1.97115E-2</c:v>
                </c:pt>
                <c:pt idx="59105">
                  <c:v>-1.8599999999999998E-2</c:v>
                </c:pt>
                <c:pt idx="59106">
                  <c:v>-1.7474199999999999E-2</c:v>
                </c:pt>
                <c:pt idx="59107">
                  <c:v>-1.6334899999999999E-2</c:v>
                </c:pt>
                <c:pt idx="59108">
                  <c:v>-1.51845E-2</c:v>
                </c:pt>
                <c:pt idx="59109">
                  <c:v>-1.40263E-2</c:v>
                </c:pt>
                <c:pt idx="59110">
                  <c:v>-1.28626E-2</c:v>
                </c:pt>
                <c:pt idx="59111">
                  <c:v>-1.1694400000000001E-2</c:v>
                </c:pt>
                <c:pt idx="59112">
                  <c:v>-1.0522200000000001E-2</c:v>
                </c:pt>
                <c:pt idx="59113" formatCode="0.00E+00">
                  <c:v>-9.3475799999999994E-3</c:v>
                </c:pt>
                <c:pt idx="59114" formatCode="0.00E+00">
                  <c:v>-8.1729599999999999E-3</c:v>
                </c:pt>
                <c:pt idx="59115" formatCode="0.00E+00">
                  <c:v>-7.0000799999999997E-3</c:v>
                </c:pt>
                <c:pt idx="59116" formatCode="0.00E+00">
                  <c:v>-5.8297000000000002E-3</c:v>
                </c:pt>
                <c:pt idx="59117" formatCode="0.00E+00">
                  <c:v>-4.66249E-3</c:v>
                </c:pt>
                <c:pt idx="59118" formatCode="0.00E+00">
                  <c:v>-3.4998E-3</c:v>
                </c:pt>
                <c:pt idx="59119" formatCode="0.00E+00">
                  <c:v>-2.3429900000000001E-3</c:v>
                </c:pt>
                <c:pt idx="59120" formatCode="0.00E+00">
                  <c:v>-1.19272E-3</c:v>
                </c:pt>
                <c:pt idx="59121" formatCode="0.00E+00">
                  <c:v>-5.0079800000000001E-5</c:v>
                </c:pt>
                <c:pt idx="59122" formatCode="0.00E+00">
                  <c:v>1.08212E-3</c:v>
                </c:pt>
                <c:pt idx="59123" formatCode="0.00E+00">
                  <c:v>2.2006E-3</c:v>
                </c:pt>
                <c:pt idx="59124" formatCode="0.00E+00">
                  <c:v>3.3039200000000001E-3</c:v>
                </c:pt>
                <c:pt idx="59125" formatCode="0.00E+00">
                  <c:v>4.3924400000000001E-3</c:v>
                </c:pt>
                <c:pt idx="59126" formatCode="0.00E+00">
                  <c:v>5.4660100000000003E-3</c:v>
                </c:pt>
                <c:pt idx="59127" formatCode="0.00E+00">
                  <c:v>6.5230000000000002E-3</c:v>
                </c:pt>
                <c:pt idx="59128" formatCode="0.00E+00">
                  <c:v>7.5615500000000002E-3</c:v>
                </c:pt>
                <c:pt idx="59129" formatCode="0.00E+00">
                  <c:v>8.5800100000000008E-3</c:v>
                </c:pt>
                <c:pt idx="59130" formatCode="0.00E+00">
                  <c:v>9.5769099999999992E-3</c:v>
                </c:pt>
                <c:pt idx="59131">
                  <c:v>1.0551700000000001E-2</c:v>
                </c:pt>
                <c:pt idx="59132">
                  <c:v>1.15041E-2</c:v>
                </c:pt>
                <c:pt idx="59133">
                  <c:v>1.24327E-2</c:v>
                </c:pt>
                <c:pt idx="59134">
                  <c:v>1.33352E-2</c:v>
                </c:pt>
                <c:pt idx="59135">
                  <c:v>1.42098E-2</c:v>
                </c:pt>
                <c:pt idx="59136">
                  <c:v>1.5056099999999999E-2</c:v>
                </c:pt>
                <c:pt idx="59137">
                  <c:v>1.5873600000000002E-2</c:v>
                </c:pt>
                <c:pt idx="59138">
                  <c:v>1.6661499999999999E-2</c:v>
                </c:pt>
                <c:pt idx="59139">
                  <c:v>1.7418699999999999E-2</c:v>
                </c:pt>
                <c:pt idx="59140">
                  <c:v>1.81447E-2</c:v>
                </c:pt>
                <c:pt idx="59141">
                  <c:v>1.8839499999999999E-2</c:v>
                </c:pt>
                <c:pt idx="59142">
                  <c:v>1.9502700000000001E-2</c:v>
                </c:pt>
                <c:pt idx="59143">
                  <c:v>2.01326E-2</c:v>
                </c:pt>
                <c:pt idx="59144">
                  <c:v>2.0727499999999999E-2</c:v>
                </c:pt>
                <c:pt idx="59145">
                  <c:v>2.1287199999999999E-2</c:v>
                </c:pt>
                <c:pt idx="59146">
                  <c:v>2.1811899999999999E-2</c:v>
                </c:pt>
                <c:pt idx="59147">
                  <c:v>2.2301399999999999E-2</c:v>
                </c:pt>
                <c:pt idx="59148">
                  <c:v>2.2754900000000002E-2</c:v>
                </c:pt>
                <c:pt idx="59149">
                  <c:v>2.3172499999999999E-2</c:v>
                </c:pt>
                <c:pt idx="59150">
                  <c:v>2.3554599999999998E-2</c:v>
                </c:pt>
                <c:pt idx="59151">
                  <c:v>2.3900600000000001E-2</c:v>
                </c:pt>
                <c:pt idx="59152">
                  <c:v>2.4208500000000001E-2</c:v>
                </c:pt>
                <c:pt idx="59153">
                  <c:v>2.4476600000000001E-2</c:v>
                </c:pt>
                <c:pt idx="59154">
                  <c:v>2.4705299999999999E-2</c:v>
                </c:pt>
                <c:pt idx="59155">
                  <c:v>2.4895799999999999E-2</c:v>
                </c:pt>
                <c:pt idx="59156">
                  <c:v>2.5048999999999998E-2</c:v>
                </c:pt>
                <c:pt idx="59157">
                  <c:v>2.5165400000000001E-2</c:v>
                </c:pt>
                <c:pt idx="59158">
                  <c:v>2.5244300000000001E-2</c:v>
                </c:pt>
                <c:pt idx="59159">
                  <c:v>2.5284600000000001E-2</c:v>
                </c:pt>
                <c:pt idx="59160">
                  <c:v>2.52871E-2</c:v>
                </c:pt>
                <c:pt idx="59161">
                  <c:v>2.52543E-2</c:v>
                </c:pt>
                <c:pt idx="59162">
                  <c:v>2.5187899999999999E-2</c:v>
                </c:pt>
                <c:pt idx="59163">
                  <c:v>2.50873E-2</c:v>
                </c:pt>
                <c:pt idx="59164">
                  <c:v>2.49518E-2</c:v>
                </c:pt>
                <c:pt idx="59165">
                  <c:v>2.4780900000000002E-2</c:v>
                </c:pt>
                <c:pt idx="59166">
                  <c:v>2.4575300000000001E-2</c:v>
                </c:pt>
                <c:pt idx="59167">
                  <c:v>2.4335699999999998E-2</c:v>
                </c:pt>
                <c:pt idx="59168">
                  <c:v>2.4063299999999999E-2</c:v>
                </c:pt>
                <c:pt idx="59169">
                  <c:v>2.376E-2</c:v>
                </c:pt>
                <c:pt idx="59170">
                  <c:v>2.34282E-2</c:v>
                </c:pt>
                <c:pt idx="59171">
                  <c:v>2.3067799999999999E-2</c:v>
                </c:pt>
                <c:pt idx="59172">
                  <c:v>2.26769E-2</c:v>
                </c:pt>
                <c:pt idx="59173">
                  <c:v>2.2254900000000001E-2</c:v>
                </c:pt>
                <c:pt idx="59174">
                  <c:v>2.1803300000000001E-2</c:v>
                </c:pt>
                <c:pt idx="59175">
                  <c:v>2.1322899999999999E-2</c:v>
                </c:pt>
                <c:pt idx="59176">
                  <c:v>2.0814200000000001E-2</c:v>
                </c:pt>
                <c:pt idx="59177">
                  <c:v>2.0278000000000001E-2</c:v>
                </c:pt>
                <c:pt idx="59178">
                  <c:v>1.9716000000000001E-2</c:v>
                </c:pt>
                <c:pt idx="59179">
                  <c:v>1.91307E-2</c:v>
                </c:pt>
                <c:pt idx="59180">
                  <c:v>1.8523299999999999E-2</c:v>
                </c:pt>
                <c:pt idx="59181">
                  <c:v>1.7894299999999998E-2</c:v>
                </c:pt>
                <c:pt idx="59182">
                  <c:v>1.7243999999999999E-2</c:v>
                </c:pt>
                <c:pt idx="59183">
                  <c:v>1.65726E-2</c:v>
                </c:pt>
                <c:pt idx="59184">
                  <c:v>1.5879399999999998E-2</c:v>
                </c:pt>
                <c:pt idx="59185">
                  <c:v>1.5164199999999999E-2</c:v>
                </c:pt>
                <c:pt idx="59186">
                  <c:v>1.44274E-2</c:v>
                </c:pt>
                <c:pt idx="59187">
                  <c:v>1.367E-2</c:v>
                </c:pt>
                <c:pt idx="59188">
                  <c:v>1.2894299999999999E-2</c:v>
                </c:pt>
                <c:pt idx="59189">
                  <c:v>1.21031E-2</c:v>
                </c:pt>
                <c:pt idx="59190">
                  <c:v>1.1298300000000001E-2</c:v>
                </c:pt>
                <c:pt idx="59191">
                  <c:v>1.0481000000000001E-2</c:v>
                </c:pt>
                <c:pt idx="59192" formatCode="0.00E+00">
                  <c:v>9.6525699999999992E-3</c:v>
                </c:pt>
                <c:pt idx="59193" formatCode="0.00E+00">
                  <c:v>8.8152500000000002E-3</c:v>
                </c:pt>
                <c:pt idx="59194" formatCode="0.00E+00">
                  <c:v>7.97081E-3</c:v>
                </c:pt>
                <c:pt idx="59195" formatCode="0.00E+00">
                  <c:v>7.1195800000000004E-3</c:v>
                </c:pt>
                <c:pt idx="59196" formatCode="0.00E+00">
                  <c:v>6.2607000000000001E-3</c:v>
                </c:pt>
                <c:pt idx="59197" formatCode="0.00E+00">
                  <c:v>5.3935199999999997E-3</c:v>
                </c:pt>
                <c:pt idx="59198" formatCode="0.00E+00">
                  <c:v>4.5181800000000001E-3</c:v>
                </c:pt>
                <c:pt idx="59199" formatCode="0.00E+00">
                  <c:v>3.6349799999999999E-3</c:v>
                </c:pt>
                <c:pt idx="59200" formatCode="0.00E+00">
                  <c:v>2.7442399999999998E-3</c:v>
                </c:pt>
                <c:pt idx="59201" formatCode="0.00E+00">
                  <c:v>1.84683E-3</c:v>
                </c:pt>
                <c:pt idx="59202" formatCode="0.00E+00">
                  <c:v>9.4401999999999995E-4</c:v>
                </c:pt>
                <c:pt idx="59203" formatCode="0.00E+00">
                  <c:v>3.6950299999999998E-5</c:v>
                </c:pt>
                <c:pt idx="59204" formatCode="0.00E+00">
                  <c:v>-8.7375300000000001E-4</c:v>
                </c:pt>
                <c:pt idx="59205" formatCode="0.00E+00">
                  <c:v>-1.7876700000000001E-3</c:v>
                </c:pt>
                <c:pt idx="59206" formatCode="0.00E+00">
                  <c:v>-2.7044500000000002E-3</c:v>
                </c:pt>
                <c:pt idx="59207" formatCode="0.00E+00">
                  <c:v>-3.6233200000000002E-3</c:v>
                </c:pt>
                <c:pt idx="59208" formatCode="0.00E+00">
                  <c:v>-4.5421699999999999E-3</c:v>
                </c:pt>
                <c:pt idx="59209" formatCode="0.00E+00">
                  <c:v>-5.4591400000000003E-3</c:v>
                </c:pt>
                <c:pt idx="59210" formatCode="0.00E+00">
                  <c:v>-6.3745199999999998E-3</c:v>
                </c:pt>
                <c:pt idx="59211" formatCode="0.00E+00">
                  <c:v>-7.2890999999999997E-3</c:v>
                </c:pt>
                <c:pt idx="59212" formatCode="0.00E+00">
                  <c:v>-8.2019199999999997E-3</c:v>
                </c:pt>
                <c:pt idx="59213" formatCode="0.00E+00">
                  <c:v>-9.1106399999999997E-3</c:v>
                </c:pt>
                <c:pt idx="59214">
                  <c:v>-1.0013299999999999E-2</c:v>
                </c:pt>
                <c:pt idx="59215">
                  <c:v>-1.09094E-2</c:v>
                </c:pt>
                <c:pt idx="59216">
                  <c:v>-1.1799199999999999E-2</c:v>
                </c:pt>
                <c:pt idx="59217">
                  <c:v>-1.26821E-2</c:v>
                </c:pt>
                <c:pt idx="59218">
                  <c:v>-1.3556199999999999E-2</c:v>
                </c:pt>
                <c:pt idx="59219">
                  <c:v>-1.4419700000000001E-2</c:v>
                </c:pt>
                <c:pt idx="59220">
                  <c:v>-1.52712E-2</c:v>
                </c:pt>
                <c:pt idx="59221">
                  <c:v>-1.61099E-2</c:v>
                </c:pt>
                <c:pt idx="59222">
                  <c:v>-1.6933500000000001E-2</c:v>
                </c:pt>
                <c:pt idx="59223">
                  <c:v>-1.7739399999999999E-2</c:v>
                </c:pt>
                <c:pt idx="59224">
                  <c:v>-1.85268E-2</c:v>
                </c:pt>
                <c:pt idx="59225">
                  <c:v>-1.9297000000000002E-2</c:v>
                </c:pt>
                <c:pt idx="59226">
                  <c:v>-2.0051800000000002E-2</c:v>
                </c:pt>
                <c:pt idx="59227">
                  <c:v>-2.0792399999999999E-2</c:v>
                </c:pt>
                <c:pt idx="59228">
                  <c:v>-2.1519699999999999E-2</c:v>
                </c:pt>
                <c:pt idx="59229">
                  <c:v>-2.2233099999999999E-2</c:v>
                </c:pt>
                <c:pt idx="59230">
                  <c:v>-2.2932399999999999E-2</c:v>
                </c:pt>
                <c:pt idx="59231">
                  <c:v>-2.3617800000000001E-2</c:v>
                </c:pt>
                <c:pt idx="59232">
                  <c:v>-2.42899E-2</c:v>
                </c:pt>
                <c:pt idx="59233">
                  <c:v>-2.49488E-2</c:v>
                </c:pt>
                <c:pt idx="59234">
                  <c:v>-2.5593999999999999E-2</c:v>
                </c:pt>
                <c:pt idx="59235">
                  <c:v>-2.6224000000000001E-2</c:v>
                </c:pt>
                <c:pt idx="59236">
                  <c:v>-2.6837400000000001E-2</c:v>
                </c:pt>
                <c:pt idx="59237">
                  <c:v>-2.7433900000000001E-2</c:v>
                </c:pt>
                <c:pt idx="59238">
                  <c:v>-2.8015100000000001E-2</c:v>
                </c:pt>
                <c:pt idx="59239">
                  <c:v>-2.85819E-2</c:v>
                </c:pt>
                <c:pt idx="59240">
                  <c:v>-2.9134E-2</c:v>
                </c:pt>
                <c:pt idx="59241">
                  <c:v>-2.96697E-2</c:v>
                </c:pt>
                <c:pt idx="59242">
                  <c:v>-3.01867E-2</c:v>
                </c:pt>
                <c:pt idx="59243">
                  <c:v>-3.0683800000000001E-2</c:v>
                </c:pt>
                <c:pt idx="59244">
                  <c:v>-3.1161000000000001E-2</c:v>
                </c:pt>
                <c:pt idx="59245">
                  <c:v>-3.1618300000000002E-2</c:v>
                </c:pt>
                <c:pt idx="59246">
                  <c:v>-3.2055199999999999E-2</c:v>
                </c:pt>
                <c:pt idx="59247">
                  <c:v>-3.2471899999999998E-2</c:v>
                </c:pt>
                <c:pt idx="59248">
                  <c:v>-3.2869599999999999E-2</c:v>
                </c:pt>
                <c:pt idx="59249">
                  <c:v>-3.3249899999999999E-2</c:v>
                </c:pt>
                <c:pt idx="59250">
                  <c:v>-3.36136E-2</c:v>
                </c:pt>
                <c:pt idx="59251">
                  <c:v>-3.3960799999999999E-2</c:v>
                </c:pt>
                <c:pt idx="59252">
                  <c:v>-3.4291500000000003E-2</c:v>
                </c:pt>
                <c:pt idx="59253">
                  <c:v>-3.4605200000000003E-2</c:v>
                </c:pt>
                <c:pt idx="59254">
                  <c:v>-3.4901599999999998E-2</c:v>
                </c:pt>
                <c:pt idx="59255">
                  <c:v>-3.5181900000000002E-2</c:v>
                </c:pt>
                <c:pt idx="59256">
                  <c:v>-3.5446699999999998E-2</c:v>
                </c:pt>
                <c:pt idx="59257">
                  <c:v>-3.56946E-2</c:v>
                </c:pt>
                <c:pt idx="59258">
                  <c:v>-3.5925499999999999E-2</c:v>
                </c:pt>
                <c:pt idx="59259">
                  <c:v>-3.6142000000000001E-2</c:v>
                </c:pt>
                <c:pt idx="59260">
                  <c:v>-3.6346799999999999E-2</c:v>
                </c:pt>
                <c:pt idx="59261">
                  <c:v>-3.6540700000000002E-2</c:v>
                </c:pt>
                <c:pt idx="59262">
                  <c:v>-3.6724899999999998E-2</c:v>
                </c:pt>
                <c:pt idx="59263">
                  <c:v>-3.6901700000000003E-2</c:v>
                </c:pt>
                <c:pt idx="59264">
                  <c:v>-3.7071800000000002E-2</c:v>
                </c:pt>
                <c:pt idx="59265">
                  <c:v>-3.7234400000000001E-2</c:v>
                </c:pt>
                <c:pt idx="59266">
                  <c:v>-3.7388299999999999E-2</c:v>
                </c:pt>
                <c:pt idx="59267">
                  <c:v>-3.7532900000000001E-2</c:v>
                </c:pt>
                <c:pt idx="59268">
                  <c:v>-3.7667800000000001E-2</c:v>
                </c:pt>
                <c:pt idx="59269">
                  <c:v>-3.77918E-2</c:v>
                </c:pt>
                <c:pt idx="59270">
                  <c:v>-3.7905099999999997E-2</c:v>
                </c:pt>
                <c:pt idx="59271">
                  <c:v>-3.8010099999999998E-2</c:v>
                </c:pt>
                <c:pt idx="59272">
                  <c:v>-3.81091E-2</c:v>
                </c:pt>
                <c:pt idx="59273">
                  <c:v>-3.8202699999999999E-2</c:v>
                </c:pt>
                <c:pt idx="59274">
                  <c:v>-3.8291100000000002E-2</c:v>
                </c:pt>
                <c:pt idx="59275">
                  <c:v>-3.8373900000000002E-2</c:v>
                </c:pt>
                <c:pt idx="59276">
                  <c:v>-3.8450499999999999E-2</c:v>
                </c:pt>
                <c:pt idx="59277">
                  <c:v>-3.8520199999999997E-2</c:v>
                </c:pt>
                <c:pt idx="59278">
                  <c:v>-3.8583600000000003E-2</c:v>
                </c:pt>
                <c:pt idx="59279">
                  <c:v>-3.86419E-2</c:v>
                </c:pt>
                <c:pt idx="59280">
                  <c:v>-3.8695899999999998E-2</c:v>
                </c:pt>
                <c:pt idx="59281">
                  <c:v>-3.8746299999999997E-2</c:v>
                </c:pt>
                <c:pt idx="59282">
                  <c:v>-3.8794000000000002E-2</c:v>
                </c:pt>
                <c:pt idx="59283">
                  <c:v>-3.8839600000000002E-2</c:v>
                </c:pt>
                <c:pt idx="59284">
                  <c:v>-3.88844E-2</c:v>
                </c:pt>
                <c:pt idx="59285">
                  <c:v>-3.89293E-2</c:v>
                </c:pt>
                <c:pt idx="59286">
                  <c:v>-3.8973599999999997E-2</c:v>
                </c:pt>
                <c:pt idx="59287">
                  <c:v>-3.9016799999999997E-2</c:v>
                </c:pt>
                <c:pt idx="59288">
                  <c:v>-3.9059000000000003E-2</c:v>
                </c:pt>
                <c:pt idx="59289">
                  <c:v>-3.9100900000000001E-2</c:v>
                </c:pt>
                <c:pt idx="59290">
                  <c:v>-3.9143200000000003E-2</c:v>
                </c:pt>
                <c:pt idx="59291">
                  <c:v>-3.9185900000000003E-2</c:v>
                </c:pt>
                <c:pt idx="59292">
                  <c:v>-3.9227400000000003E-2</c:v>
                </c:pt>
                <c:pt idx="59293">
                  <c:v>-3.9267000000000003E-2</c:v>
                </c:pt>
                <c:pt idx="59294">
                  <c:v>-3.9306199999999999E-2</c:v>
                </c:pt>
                <c:pt idx="59295">
                  <c:v>-3.9346300000000001E-2</c:v>
                </c:pt>
                <c:pt idx="59296">
                  <c:v>-3.9385999999999997E-2</c:v>
                </c:pt>
                <c:pt idx="59297">
                  <c:v>-3.9424000000000001E-2</c:v>
                </c:pt>
                <c:pt idx="59298">
                  <c:v>-3.9461099999999999E-2</c:v>
                </c:pt>
                <c:pt idx="59299">
                  <c:v>-3.9498499999999999E-2</c:v>
                </c:pt>
                <c:pt idx="59300">
                  <c:v>-3.9536700000000001E-2</c:v>
                </c:pt>
                <c:pt idx="59301">
                  <c:v>-3.95748E-2</c:v>
                </c:pt>
                <c:pt idx="59302">
                  <c:v>-3.9611899999999999E-2</c:v>
                </c:pt>
                <c:pt idx="59303">
                  <c:v>-3.96472E-2</c:v>
                </c:pt>
                <c:pt idx="59304">
                  <c:v>-3.9679499999999999E-2</c:v>
                </c:pt>
                <c:pt idx="59305">
                  <c:v>-3.9708E-2</c:v>
                </c:pt>
                <c:pt idx="59306">
                  <c:v>-3.9732799999999999E-2</c:v>
                </c:pt>
                <c:pt idx="59307">
                  <c:v>-3.9754999999999999E-2</c:v>
                </c:pt>
                <c:pt idx="59308">
                  <c:v>-3.9774700000000003E-2</c:v>
                </c:pt>
                <c:pt idx="59309">
                  <c:v>-3.9789199999999997E-2</c:v>
                </c:pt>
                <c:pt idx="59310">
                  <c:v>-3.9794499999999997E-2</c:v>
                </c:pt>
                <c:pt idx="59311">
                  <c:v>-3.9787500000000003E-2</c:v>
                </c:pt>
                <c:pt idx="59312">
                  <c:v>-3.9767299999999998E-2</c:v>
                </c:pt>
                <c:pt idx="59313">
                  <c:v>-3.9733499999999998E-2</c:v>
                </c:pt>
                <c:pt idx="59314">
                  <c:v>-3.9687100000000003E-2</c:v>
                </c:pt>
                <c:pt idx="59315">
                  <c:v>-3.9629699999999997E-2</c:v>
                </c:pt>
                <c:pt idx="59316">
                  <c:v>-3.9561399999999997E-2</c:v>
                </c:pt>
                <c:pt idx="59317">
                  <c:v>-3.9480899999999999E-2</c:v>
                </c:pt>
                <c:pt idx="59318">
                  <c:v>-3.9388600000000003E-2</c:v>
                </c:pt>
                <c:pt idx="59319">
                  <c:v>-3.9287099999999998E-2</c:v>
                </c:pt>
                <c:pt idx="59320">
                  <c:v>-3.9178299999999999E-2</c:v>
                </c:pt>
                <c:pt idx="59321">
                  <c:v>-3.9062600000000003E-2</c:v>
                </c:pt>
                <c:pt idx="59322">
                  <c:v>-3.8939599999999998E-2</c:v>
                </c:pt>
                <c:pt idx="59323">
                  <c:v>-3.8808799999999997E-2</c:v>
                </c:pt>
                <c:pt idx="59324">
                  <c:v>-3.8669799999999997E-2</c:v>
                </c:pt>
                <c:pt idx="59325">
                  <c:v>-3.8522099999999997E-2</c:v>
                </c:pt>
                <c:pt idx="59326">
                  <c:v>-3.8365099999999999E-2</c:v>
                </c:pt>
                <c:pt idx="59327">
                  <c:v>-3.8197299999999997E-2</c:v>
                </c:pt>
                <c:pt idx="59328">
                  <c:v>-3.8015899999999998E-2</c:v>
                </c:pt>
                <c:pt idx="59329">
                  <c:v>-3.7818400000000002E-2</c:v>
                </c:pt>
                <c:pt idx="59330">
                  <c:v>-3.7602299999999998E-2</c:v>
                </c:pt>
                <c:pt idx="59331">
                  <c:v>-3.7365299999999997E-2</c:v>
                </c:pt>
                <c:pt idx="59332">
                  <c:v>-3.7106699999999999E-2</c:v>
                </c:pt>
                <c:pt idx="59333">
                  <c:v>-3.6825200000000002E-2</c:v>
                </c:pt>
                <c:pt idx="59334">
                  <c:v>-3.6518099999999998E-2</c:v>
                </c:pt>
                <c:pt idx="59335">
                  <c:v>-3.6185099999999998E-2</c:v>
                </c:pt>
                <c:pt idx="59336">
                  <c:v>-3.5828100000000002E-2</c:v>
                </c:pt>
                <c:pt idx="59337">
                  <c:v>-3.5449300000000003E-2</c:v>
                </c:pt>
                <c:pt idx="59338">
                  <c:v>-3.5049400000000001E-2</c:v>
                </c:pt>
                <c:pt idx="59339">
                  <c:v>-3.46285E-2</c:v>
                </c:pt>
                <c:pt idx="59340">
                  <c:v>-3.41862E-2</c:v>
                </c:pt>
                <c:pt idx="59341">
                  <c:v>-3.37212E-2</c:v>
                </c:pt>
                <c:pt idx="59342">
                  <c:v>-3.3232900000000003E-2</c:v>
                </c:pt>
                <c:pt idx="59343">
                  <c:v>-3.2721800000000002E-2</c:v>
                </c:pt>
                <c:pt idx="59344">
                  <c:v>-3.2189000000000002E-2</c:v>
                </c:pt>
                <c:pt idx="59345">
                  <c:v>-3.1634799999999998E-2</c:v>
                </c:pt>
                <c:pt idx="59346">
                  <c:v>-3.10595E-2</c:v>
                </c:pt>
                <c:pt idx="59347">
                  <c:v>-3.0464499999999999E-2</c:v>
                </c:pt>
                <c:pt idx="59348">
                  <c:v>-2.9852400000000001E-2</c:v>
                </c:pt>
                <c:pt idx="59349">
                  <c:v>-2.9225500000000001E-2</c:v>
                </c:pt>
                <c:pt idx="59350">
                  <c:v>-2.8585300000000001E-2</c:v>
                </c:pt>
                <c:pt idx="59351">
                  <c:v>-2.7932999999999999E-2</c:v>
                </c:pt>
                <c:pt idx="59352">
                  <c:v>-2.7268799999999999E-2</c:v>
                </c:pt>
                <c:pt idx="59353">
                  <c:v>-2.6591400000000001E-2</c:v>
                </c:pt>
                <c:pt idx="59354">
                  <c:v>-2.5898500000000001E-2</c:v>
                </c:pt>
                <c:pt idx="59355">
                  <c:v>-2.5189199999999998E-2</c:v>
                </c:pt>
                <c:pt idx="59356">
                  <c:v>-2.4464099999999999E-2</c:v>
                </c:pt>
                <c:pt idx="59357">
                  <c:v>-2.3723399999999999E-2</c:v>
                </c:pt>
                <c:pt idx="59358">
                  <c:v>-2.2967700000000001E-2</c:v>
                </c:pt>
                <c:pt idx="59359">
                  <c:v>-2.2198200000000001E-2</c:v>
                </c:pt>
                <c:pt idx="59360">
                  <c:v>-2.1415E-2</c:v>
                </c:pt>
                <c:pt idx="59361">
                  <c:v>-2.0616499999999999E-2</c:v>
                </c:pt>
                <c:pt idx="59362">
                  <c:v>-1.98014E-2</c:v>
                </c:pt>
                <c:pt idx="59363">
                  <c:v>-1.8971200000000001E-2</c:v>
                </c:pt>
                <c:pt idx="59364">
                  <c:v>-1.81283E-2</c:v>
                </c:pt>
                <c:pt idx="59365">
                  <c:v>-1.7274299999999999E-2</c:v>
                </c:pt>
                <c:pt idx="59366">
                  <c:v>-1.6410500000000001E-2</c:v>
                </c:pt>
                <c:pt idx="59367">
                  <c:v>-1.5538400000000001E-2</c:v>
                </c:pt>
                <c:pt idx="59368">
                  <c:v>-1.4660100000000001E-2</c:v>
                </c:pt>
                <c:pt idx="59369">
                  <c:v>-1.37766E-2</c:v>
                </c:pt>
                <c:pt idx="59370">
                  <c:v>-1.28884E-2</c:v>
                </c:pt>
                <c:pt idx="59371">
                  <c:v>-1.1997300000000001E-2</c:v>
                </c:pt>
                <c:pt idx="59372">
                  <c:v>-1.1105800000000001E-2</c:v>
                </c:pt>
                <c:pt idx="59373">
                  <c:v>-1.02139E-2</c:v>
                </c:pt>
                <c:pt idx="59374" formatCode="0.00E+00">
                  <c:v>-9.3198399999999994E-3</c:v>
                </c:pt>
                <c:pt idx="59375" formatCode="0.00E+00">
                  <c:v>-8.4239199999999997E-3</c:v>
                </c:pt>
                <c:pt idx="59376" formatCode="0.00E+00">
                  <c:v>-7.5282600000000002E-3</c:v>
                </c:pt>
                <c:pt idx="59377" formatCode="0.00E+00">
                  <c:v>-6.6344200000000002E-3</c:v>
                </c:pt>
                <c:pt idx="59378" formatCode="0.00E+00">
                  <c:v>-5.7419799999999998E-3</c:v>
                </c:pt>
                <c:pt idx="59379" formatCode="0.00E+00">
                  <c:v>-4.84959E-3</c:v>
                </c:pt>
                <c:pt idx="59380" formatCode="0.00E+00">
                  <c:v>-3.9565299999999998E-3</c:v>
                </c:pt>
                <c:pt idx="59381" formatCode="0.00E+00">
                  <c:v>-3.0638800000000002E-3</c:v>
                </c:pt>
                <c:pt idx="59382" formatCode="0.00E+00">
                  <c:v>-2.1740100000000001E-3</c:v>
                </c:pt>
                <c:pt idx="59383" formatCode="0.00E+00">
                  <c:v>-1.2889100000000001E-3</c:v>
                </c:pt>
                <c:pt idx="59384" formatCode="0.00E+00">
                  <c:v>-4.0988400000000001E-4</c:v>
                </c:pt>
                <c:pt idx="59385" formatCode="0.00E+00">
                  <c:v>4.6131500000000001E-4</c:v>
                </c:pt>
                <c:pt idx="59386" formatCode="0.00E+00">
                  <c:v>1.32259E-3</c:v>
                </c:pt>
                <c:pt idx="59387" formatCode="0.00E+00">
                  <c:v>2.17242E-3</c:v>
                </c:pt>
                <c:pt idx="59388" formatCode="0.00E+00">
                  <c:v>3.0098099999999999E-3</c:v>
                </c:pt>
                <c:pt idx="59389" formatCode="0.00E+00">
                  <c:v>3.8339799999999999E-3</c:v>
                </c:pt>
                <c:pt idx="59390" formatCode="0.00E+00">
                  <c:v>4.64512E-3</c:v>
                </c:pt>
                <c:pt idx="59391" formatCode="0.00E+00">
                  <c:v>5.4435999999999998E-3</c:v>
                </c:pt>
                <c:pt idx="59392" formatCode="0.00E+00">
                  <c:v>6.2279400000000004E-3</c:v>
                </c:pt>
                <c:pt idx="59393" formatCode="0.00E+00">
                  <c:v>6.9954600000000002E-3</c:v>
                </c:pt>
                <c:pt idx="59394" formatCode="0.00E+00">
                  <c:v>7.7446800000000003E-3</c:v>
                </c:pt>
                <c:pt idx="59395" formatCode="0.00E+00">
                  <c:v>8.4749700000000001E-3</c:v>
                </c:pt>
                <c:pt idx="59396" formatCode="0.00E+00">
                  <c:v>9.1856500000000001E-3</c:v>
                </c:pt>
                <c:pt idx="59397" formatCode="0.00E+00">
                  <c:v>9.8775800000000004E-3</c:v>
                </c:pt>
                <c:pt idx="59398">
                  <c:v>1.05527E-2</c:v>
                </c:pt>
                <c:pt idx="59399">
                  <c:v>1.12111E-2</c:v>
                </c:pt>
                <c:pt idx="59400">
                  <c:v>1.1851499999999999E-2</c:v>
                </c:pt>
                <c:pt idx="59401">
                  <c:v>1.2473400000000001E-2</c:v>
                </c:pt>
                <c:pt idx="59402">
                  <c:v>1.3075700000000001E-2</c:v>
                </c:pt>
                <c:pt idx="59403">
                  <c:v>1.36565E-2</c:v>
                </c:pt>
                <c:pt idx="59404">
                  <c:v>1.42138E-2</c:v>
                </c:pt>
                <c:pt idx="59405">
                  <c:v>1.4745899999999999E-2</c:v>
                </c:pt>
                <c:pt idx="59406">
                  <c:v>1.5250400000000001E-2</c:v>
                </c:pt>
                <c:pt idx="59407">
                  <c:v>1.5723399999999998E-2</c:v>
                </c:pt>
                <c:pt idx="59408">
                  <c:v>1.6161100000000001E-2</c:v>
                </c:pt>
                <c:pt idx="59409">
                  <c:v>1.6560999999999999E-2</c:v>
                </c:pt>
                <c:pt idx="59410">
                  <c:v>1.69219E-2</c:v>
                </c:pt>
                <c:pt idx="59411">
                  <c:v>1.72438E-2</c:v>
                </c:pt>
                <c:pt idx="59412">
                  <c:v>1.7528800000000001E-2</c:v>
                </c:pt>
                <c:pt idx="59413">
                  <c:v>1.77795E-2</c:v>
                </c:pt>
                <c:pt idx="59414">
                  <c:v>1.79962E-2</c:v>
                </c:pt>
                <c:pt idx="59415">
                  <c:v>1.8175799999999999E-2</c:v>
                </c:pt>
                <c:pt idx="59416">
                  <c:v>1.8313400000000001E-2</c:v>
                </c:pt>
                <c:pt idx="59417">
                  <c:v>1.8407E-2</c:v>
                </c:pt>
                <c:pt idx="59418">
                  <c:v>1.8459099999999999E-2</c:v>
                </c:pt>
                <c:pt idx="59419">
                  <c:v>1.84748E-2</c:v>
                </c:pt>
                <c:pt idx="59420">
                  <c:v>1.8457600000000001E-2</c:v>
                </c:pt>
                <c:pt idx="59421">
                  <c:v>1.8408600000000001E-2</c:v>
                </c:pt>
                <c:pt idx="59422">
                  <c:v>1.8328400000000002E-2</c:v>
                </c:pt>
                <c:pt idx="59423">
                  <c:v>1.82182E-2</c:v>
                </c:pt>
                <c:pt idx="59424">
                  <c:v>1.8076999999999999E-2</c:v>
                </c:pt>
                <c:pt idx="59425">
                  <c:v>1.7901E-2</c:v>
                </c:pt>
                <c:pt idx="59426">
                  <c:v>1.76866E-2</c:v>
                </c:pt>
                <c:pt idx="59427">
                  <c:v>1.7432300000000001E-2</c:v>
                </c:pt>
                <c:pt idx="59428">
                  <c:v>1.7138400000000002E-2</c:v>
                </c:pt>
                <c:pt idx="59429">
                  <c:v>1.6805199999999999E-2</c:v>
                </c:pt>
                <c:pt idx="59430">
                  <c:v>1.6434299999999999E-2</c:v>
                </c:pt>
                <c:pt idx="59431">
                  <c:v>1.6026700000000001E-2</c:v>
                </c:pt>
                <c:pt idx="59432">
                  <c:v>1.5582800000000001E-2</c:v>
                </c:pt>
                <c:pt idx="59433">
                  <c:v>1.51021E-2</c:v>
                </c:pt>
                <c:pt idx="59434">
                  <c:v>1.4584700000000001E-2</c:v>
                </c:pt>
                <c:pt idx="59435">
                  <c:v>1.40301E-2</c:v>
                </c:pt>
                <c:pt idx="59436">
                  <c:v>1.3436399999999999E-2</c:v>
                </c:pt>
                <c:pt idx="59437">
                  <c:v>1.28027E-2</c:v>
                </c:pt>
                <c:pt idx="59438">
                  <c:v>1.2130200000000001E-2</c:v>
                </c:pt>
                <c:pt idx="59439">
                  <c:v>1.1421000000000001E-2</c:v>
                </c:pt>
                <c:pt idx="59440">
                  <c:v>1.06777E-2</c:v>
                </c:pt>
                <c:pt idx="59441" formatCode="0.00E+00">
                  <c:v>9.9032300000000007E-3</c:v>
                </c:pt>
                <c:pt idx="59442" formatCode="0.00E+00">
                  <c:v>9.0996500000000008E-3</c:v>
                </c:pt>
                <c:pt idx="59443" formatCode="0.00E+00">
                  <c:v>8.2662900000000008E-3</c:v>
                </c:pt>
                <c:pt idx="59444" formatCode="0.00E+00">
                  <c:v>7.4004700000000001E-3</c:v>
                </c:pt>
                <c:pt idx="59445" formatCode="0.00E+00">
                  <c:v>6.5008799999999997E-3</c:v>
                </c:pt>
                <c:pt idx="59446" formatCode="0.00E+00">
                  <c:v>5.5694400000000002E-3</c:v>
                </c:pt>
                <c:pt idx="59447" formatCode="0.00E+00">
                  <c:v>4.6104600000000003E-3</c:v>
                </c:pt>
                <c:pt idx="59448" formatCode="0.00E+00">
                  <c:v>3.6281799999999999E-3</c:v>
                </c:pt>
                <c:pt idx="59449" formatCode="0.00E+00">
                  <c:v>2.6239100000000001E-3</c:v>
                </c:pt>
                <c:pt idx="59450" formatCode="0.00E+00">
                  <c:v>1.5958400000000001E-3</c:v>
                </c:pt>
                <c:pt idx="59451" formatCode="0.00E+00">
                  <c:v>5.4148900000000003E-4</c:v>
                </c:pt>
                <c:pt idx="59452" formatCode="0.00E+00">
                  <c:v>-5.4016399999999999E-4</c:v>
                </c:pt>
                <c:pt idx="59453" formatCode="0.00E+00">
                  <c:v>-1.64864E-3</c:v>
                </c:pt>
                <c:pt idx="59454" formatCode="0.00E+00">
                  <c:v>-2.7833799999999998E-3</c:v>
                </c:pt>
                <c:pt idx="59455" formatCode="0.00E+00">
                  <c:v>-3.9437400000000003E-3</c:v>
                </c:pt>
                <c:pt idx="59456" formatCode="0.00E+00">
                  <c:v>-5.1274199999999997E-3</c:v>
                </c:pt>
                <c:pt idx="59457" formatCode="0.00E+00">
                  <c:v>-6.3308799999999997E-3</c:v>
                </c:pt>
                <c:pt idx="59458" formatCode="0.00E+00">
                  <c:v>-7.5520300000000004E-3</c:v>
                </c:pt>
                <c:pt idx="59459" formatCode="0.00E+00">
                  <c:v>-8.7913799999999997E-3</c:v>
                </c:pt>
                <c:pt idx="59460">
                  <c:v>-1.00499E-2</c:v>
                </c:pt>
                <c:pt idx="59461">
                  <c:v>-1.13265E-2</c:v>
                </c:pt>
                <c:pt idx="59462">
                  <c:v>-1.2619E-2</c:v>
                </c:pt>
                <c:pt idx="59463">
                  <c:v>-1.39244E-2</c:v>
                </c:pt>
                <c:pt idx="59464">
                  <c:v>-1.52392E-2</c:v>
                </c:pt>
                <c:pt idx="59465">
                  <c:v>-1.6560499999999999E-2</c:v>
                </c:pt>
                <c:pt idx="59466">
                  <c:v>-1.7887400000000001E-2</c:v>
                </c:pt>
                <c:pt idx="59467">
                  <c:v>-1.92201E-2</c:v>
                </c:pt>
                <c:pt idx="59468">
                  <c:v>-2.0558099999999999E-2</c:v>
                </c:pt>
                <c:pt idx="59469">
                  <c:v>-2.1900900000000001E-2</c:v>
                </c:pt>
                <c:pt idx="59470">
                  <c:v>-2.32477E-2</c:v>
                </c:pt>
                <c:pt idx="59471">
                  <c:v>-2.45971E-2</c:v>
                </c:pt>
                <c:pt idx="59472">
                  <c:v>-2.5947499999999998E-2</c:v>
                </c:pt>
                <c:pt idx="59473">
                  <c:v>-2.72985E-2</c:v>
                </c:pt>
                <c:pt idx="59474">
                  <c:v>-2.8648099999999999E-2</c:v>
                </c:pt>
                <c:pt idx="59475">
                  <c:v>-2.9993599999999999E-2</c:v>
                </c:pt>
                <c:pt idx="59476">
                  <c:v>-3.1332499999999999E-2</c:v>
                </c:pt>
                <c:pt idx="59477">
                  <c:v>-3.2663499999999998E-2</c:v>
                </c:pt>
                <c:pt idx="59478">
                  <c:v>-3.3986099999999998E-2</c:v>
                </c:pt>
                <c:pt idx="59479">
                  <c:v>-3.5299799999999999E-2</c:v>
                </c:pt>
                <c:pt idx="59480">
                  <c:v>-3.6604299999999999E-2</c:v>
                </c:pt>
                <c:pt idx="59481">
                  <c:v>-3.7897100000000003E-2</c:v>
                </c:pt>
                <c:pt idx="59482">
                  <c:v>-3.9174399999999998E-2</c:v>
                </c:pt>
                <c:pt idx="59483">
                  <c:v>-4.0433999999999998E-2</c:v>
                </c:pt>
                <c:pt idx="59484">
                  <c:v>-4.1674999999999997E-2</c:v>
                </c:pt>
                <c:pt idx="59485">
                  <c:v>-4.28961E-2</c:v>
                </c:pt>
                <c:pt idx="59486">
                  <c:v>-4.40959E-2</c:v>
                </c:pt>
                <c:pt idx="59487">
                  <c:v>-4.5274500000000002E-2</c:v>
                </c:pt>
                <c:pt idx="59488">
                  <c:v>-4.6432000000000001E-2</c:v>
                </c:pt>
                <c:pt idx="59489">
                  <c:v>-4.7566600000000001E-2</c:v>
                </c:pt>
                <c:pt idx="59490">
                  <c:v>-4.8676700000000003E-2</c:v>
                </c:pt>
                <c:pt idx="59491">
                  <c:v>-4.9763399999999999E-2</c:v>
                </c:pt>
                <c:pt idx="59492">
                  <c:v>-5.0827499999999998E-2</c:v>
                </c:pt>
                <c:pt idx="59493">
                  <c:v>-5.1867400000000001E-2</c:v>
                </c:pt>
                <c:pt idx="59494">
                  <c:v>-5.2880000000000003E-2</c:v>
                </c:pt>
                <c:pt idx="59495">
                  <c:v>-5.3864299999999997E-2</c:v>
                </c:pt>
                <c:pt idx="59496">
                  <c:v>-5.48207E-2</c:v>
                </c:pt>
                <c:pt idx="59497">
                  <c:v>-5.5748300000000001E-2</c:v>
                </c:pt>
                <c:pt idx="59498">
                  <c:v>-5.6644E-2</c:v>
                </c:pt>
                <c:pt idx="59499">
                  <c:v>-5.7504699999999999E-2</c:v>
                </c:pt>
                <c:pt idx="59500">
                  <c:v>-5.83271E-2</c:v>
                </c:pt>
                <c:pt idx="59501">
                  <c:v>-5.9108300000000003E-2</c:v>
                </c:pt>
                <c:pt idx="59502">
                  <c:v>-5.9847200000000003E-2</c:v>
                </c:pt>
                <c:pt idx="59503">
                  <c:v>-6.0546299999999997E-2</c:v>
                </c:pt>
                <c:pt idx="59504">
                  <c:v>-6.1208899999999997E-2</c:v>
                </c:pt>
                <c:pt idx="59505">
                  <c:v>-6.1834600000000003E-2</c:v>
                </c:pt>
                <c:pt idx="59506">
                  <c:v>-6.2419200000000001E-2</c:v>
                </c:pt>
                <c:pt idx="59507">
                  <c:v>-6.2957100000000002E-2</c:v>
                </c:pt>
                <c:pt idx="59508">
                  <c:v>-6.3445500000000002E-2</c:v>
                </c:pt>
                <c:pt idx="59509">
                  <c:v>-6.38851E-2</c:v>
                </c:pt>
                <c:pt idx="59510">
                  <c:v>-6.4276899999999998E-2</c:v>
                </c:pt>
                <c:pt idx="59511">
                  <c:v>-6.4621100000000001E-2</c:v>
                </c:pt>
                <c:pt idx="59512">
                  <c:v>-6.4919500000000005E-2</c:v>
                </c:pt>
                <c:pt idx="59513">
                  <c:v>-6.5174399999999993E-2</c:v>
                </c:pt>
                <c:pt idx="59514">
                  <c:v>-6.5387299999999995E-2</c:v>
                </c:pt>
                <c:pt idx="59515">
                  <c:v>-6.55583E-2</c:v>
                </c:pt>
                <c:pt idx="59516">
                  <c:v>-6.5687400000000007E-2</c:v>
                </c:pt>
                <c:pt idx="59517">
                  <c:v>-6.57745E-2</c:v>
                </c:pt>
                <c:pt idx="59518">
                  <c:v>-6.5819600000000006E-2</c:v>
                </c:pt>
                <c:pt idx="59519">
                  <c:v>-6.5823000000000007E-2</c:v>
                </c:pt>
                <c:pt idx="59520">
                  <c:v>-6.5785200000000002E-2</c:v>
                </c:pt>
                <c:pt idx="59521">
                  <c:v>-6.5706799999999996E-2</c:v>
                </c:pt>
                <c:pt idx="59522">
                  <c:v>-6.5587400000000004E-2</c:v>
                </c:pt>
                <c:pt idx="59523">
                  <c:v>-6.5426499999999999E-2</c:v>
                </c:pt>
                <c:pt idx="59524">
                  <c:v>-6.5223699999999996E-2</c:v>
                </c:pt>
                <c:pt idx="59525">
                  <c:v>-6.49782E-2</c:v>
                </c:pt>
                <c:pt idx="59526">
                  <c:v>-6.4688800000000005E-2</c:v>
                </c:pt>
                <c:pt idx="59527">
                  <c:v>-6.4354400000000006E-2</c:v>
                </c:pt>
                <c:pt idx="59528">
                  <c:v>-6.3974400000000001E-2</c:v>
                </c:pt>
                <c:pt idx="59529">
                  <c:v>-6.3548900000000005E-2</c:v>
                </c:pt>
                <c:pt idx="59530">
                  <c:v>-6.30777E-2</c:v>
                </c:pt>
                <c:pt idx="59531">
                  <c:v>-6.2561500000000006E-2</c:v>
                </c:pt>
                <c:pt idx="59532">
                  <c:v>-6.2002799999999997E-2</c:v>
                </c:pt>
                <c:pt idx="59533">
                  <c:v>-6.1404E-2</c:v>
                </c:pt>
                <c:pt idx="59534">
                  <c:v>-6.0765100000000002E-2</c:v>
                </c:pt>
                <c:pt idx="59535">
                  <c:v>-6.0084199999999997E-2</c:v>
                </c:pt>
                <c:pt idx="59536">
                  <c:v>-5.93623E-2</c:v>
                </c:pt>
                <c:pt idx="59537">
                  <c:v>-5.86034E-2</c:v>
                </c:pt>
                <c:pt idx="59538">
                  <c:v>-5.7811599999999998E-2</c:v>
                </c:pt>
                <c:pt idx="59539">
                  <c:v>-5.6988900000000002E-2</c:v>
                </c:pt>
                <c:pt idx="59540">
                  <c:v>-5.6135999999999998E-2</c:v>
                </c:pt>
                <c:pt idx="59541">
                  <c:v>-5.52536E-2</c:v>
                </c:pt>
                <c:pt idx="59542">
                  <c:v>-5.4343599999999999E-2</c:v>
                </c:pt>
                <c:pt idx="59543">
                  <c:v>-5.3407099999999999E-2</c:v>
                </c:pt>
                <c:pt idx="59544">
                  <c:v>-5.2443200000000002E-2</c:v>
                </c:pt>
                <c:pt idx="59545">
                  <c:v>-5.1450599999999999E-2</c:v>
                </c:pt>
                <c:pt idx="59546">
                  <c:v>-5.0429500000000002E-2</c:v>
                </c:pt>
                <c:pt idx="59547">
                  <c:v>-4.9381800000000003E-2</c:v>
                </c:pt>
                <c:pt idx="59548">
                  <c:v>-4.8310199999999998E-2</c:v>
                </c:pt>
                <c:pt idx="59549">
                  <c:v>-4.7215500000000001E-2</c:v>
                </c:pt>
                <c:pt idx="59550">
                  <c:v>-4.6097100000000002E-2</c:v>
                </c:pt>
                <c:pt idx="59551">
                  <c:v>-4.4953899999999998E-2</c:v>
                </c:pt>
                <c:pt idx="59552">
                  <c:v>-4.3785900000000003E-2</c:v>
                </c:pt>
                <c:pt idx="59553">
                  <c:v>-4.2594600000000003E-2</c:v>
                </c:pt>
                <c:pt idx="59554">
                  <c:v>-4.13829E-2</c:v>
                </c:pt>
                <c:pt idx="59555">
                  <c:v>-4.0153800000000003E-2</c:v>
                </c:pt>
                <c:pt idx="59556">
                  <c:v>-3.8910399999999998E-2</c:v>
                </c:pt>
                <c:pt idx="59557">
                  <c:v>-3.7654600000000003E-2</c:v>
                </c:pt>
                <c:pt idx="59558">
                  <c:v>-3.6386799999999997E-2</c:v>
                </c:pt>
                <c:pt idx="59559">
                  <c:v>-3.5107199999999998E-2</c:v>
                </c:pt>
                <c:pt idx="59560">
                  <c:v>-3.3817399999999997E-2</c:v>
                </c:pt>
                <c:pt idx="59561">
                  <c:v>-3.2518600000000002E-2</c:v>
                </c:pt>
                <c:pt idx="59562">
                  <c:v>-3.1210399999999999E-2</c:v>
                </c:pt>
                <c:pt idx="59563">
                  <c:v>-2.9892100000000001E-2</c:v>
                </c:pt>
                <c:pt idx="59564">
                  <c:v>-2.8565299999999998E-2</c:v>
                </c:pt>
                <c:pt idx="59565">
                  <c:v>-2.72337E-2</c:v>
                </c:pt>
                <c:pt idx="59566">
                  <c:v>-2.59011E-2</c:v>
                </c:pt>
                <c:pt idx="59567">
                  <c:v>-2.4569199999999999E-2</c:v>
                </c:pt>
                <c:pt idx="59568">
                  <c:v>-2.3239900000000001E-2</c:v>
                </c:pt>
                <c:pt idx="59569">
                  <c:v>-2.1915E-2</c:v>
                </c:pt>
                <c:pt idx="59570">
                  <c:v>-2.0596400000000001E-2</c:v>
                </c:pt>
                <c:pt idx="59571">
                  <c:v>-1.9285099999999999E-2</c:v>
                </c:pt>
                <c:pt idx="59572">
                  <c:v>-1.7982000000000001E-2</c:v>
                </c:pt>
                <c:pt idx="59573">
                  <c:v>-1.66883E-2</c:v>
                </c:pt>
                <c:pt idx="59574">
                  <c:v>-1.5405800000000001E-2</c:v>
                </c:pt>
                <c:pt idx="59575">
                  <c:v>-1.4134600000000001E-2</c:v>
                </c:pt>
                <c:pt idx="59576">
                  <c:v>-1.2874200000000001E-2</c:v>
                </c:pt>
                <c:pt idx="59577">
                  <c:v>-1.1625399999999999E-2</c:v>
                </c:pt>
                <c:pt idx="59578">
                  <c:v>-1.039E-2</c:v>
                </c:pt>
                <c:pt idx="59579" formatCode="0.00E+00">
                  <c:v>-9.1696199999999999E-3</c:v>
                </c:pt>
                <c:pt idx="59580" formatCode="0.00E+00">
                  <c:v>-7.9658200000000002E-3</c:v>
                </c:pt>
                <c:pt idx="59581" formatCode="0.00E+00">
                  <c:v>-6.7789499999999997E-3</c:v>
                </c:pt>
                <c:pt idx="59582" formatCode="0.00E+00">
                  <c:v>-5.60832E-3</c:v>
                </c:pt>
                <c:pt idx="59583" formatCode="0.00E+00">
                  <c:v>-4.4536300000000001E-3</c:v>
                </c:pt>
                <c:pt idx="59584" formatCode="0.00E+00">
                  <c:v>-3.3154899999999999E-3</c:v>
                </c:pt>
                <c:pt idx="59585" formatCode="0.00E+00">
                  <c:v>-2.19527E-3</c:v>
                </c:pt>
                <c:pt idx="59586" formatCode="0.00E+00">
                  <c:v>-1.09505E-3</c:v>
                </c:pt>
                <c:pt idx="59587" formatCode="0.00E+00">
                  <c:v>-1.6642300000000002E-5</c:v>
                </c:pt>
                <c:pt idx="59588" formatCode="0.00E+00">
                  <c:v>1.03922E-3</c:v>
                </c:pt>
                <c:pt idx="59589" formatCode="0.00E+00">
                  <c:v>2.0727300000000001E-3</c:v>
                </c:pt>
                <c:pt idx="59590" formatCode="0.00E+00">
                  <c:v>3.0833700000000002E-3</c:v>
                </c:pt>
                <c:pt idx="59591" formatCode="0.00E+00">
                  <c:v>4.0695000000000002E-3</c:v>
                </c:pt>
                <c:pt idx="59592" formatCode="0.00E+00">
                  <c:v>5.0306400000000003E-3</c:v>
                </c:pt>
                <c:pt idx="59593" formatCode="0.00E+00">
                  <c:v>5.9677899999999997E-3</c:v>
                </c:pt>
                <c:pt idx="59594" formatCode="0.00E+00">
                  <c:v>6.8812500000000002E-3</c:v>
                </c:pt>
                <c:pt idx="59595" formatCode="0.00E+00">
                  <c:v>7.7697799999999996E-3</c:v>
                </c:pt>
                <c:pt idx="59596" formatCode="0.00E+00">
                  <c:v>8.6313899999999992E-3</c:v>
                </c:pt>
                <c:pt idx="59597" formatCode="0.00E+00">
                  <c:v>9.4642300000000006E-3</c:v>
                </c:pt>
                <c:pt idx="59598">
                  <c:v>1.02673E-2</c:v>
                </c:pt>
                <c:pt idx="59599">
                  <c:v>1.1040599999999999E-2</c:v>
                </c:pt>
                <c:pt idx="59600">
                  <c:v>1.17836E-2</c:v>
                </c:pt>
                <c:pt idx="59601">
                  <c:v>1.2492899999999999E-2</c:v>
                </c:pt>
                <c:pt idx="59602">
                  <c:v>1.3169699999999999E-2</c:v>
                </c:pt>
                <c:pt idx="59603">
                  <c:v>1.3828500000000001E-2</c:v>
                </c:pt>
                <c:pt idx="59604">
                  <c:v>1.4472799999999999E-2</c:v>
                </c:pt>
                <c:pt idx="59605">
                  <c:v>1.50838E-2</c:v>
                </c:pt>
                <c:pt idx="59606">
                  <c:v>1.56554E-2</c:v>
                </c:pt>
                <c:pt idx="59607">
                  <c:v>1.6197099999999999E-2</c:v>
                </c:pt>
                <c:pt idx="59608">
                  <c:v>1.6708899999999999E-2</c:v>
                </c:pt>
                <c:pt idx="59609">
                  <c:v>1.7186099999999999E-2</c:v>
                </c:pt>
                <c:pt idx="59610">
                  <c:v>1.76282E-2</c:v>
                </c:pt>
                <c:pt idx="59611">
                  <c:v>1.8036900000000002E-2</c:v>
                </c:pt>
                <c:pt idx="59612">
                  <c:v>1.8414099999999999E-2</c:v>
                </c:pt>
                <c:pt idx="59613">
                  <c:v>1.8761199999999999E-2</c:v>
                </c:pt>
                <c:pt idx="59614">
                  <c:v>1.90777E-2</c:v>
                </c:pt>
                <c:pt idx="59615">
                  <c:v>1.9362799999999999E-2</c:v>
                </c:pt>
                <c:pt idx="59616">
                  <c:v>1.96156E-2</c:v>
                </c:pt>
                <c:pt idx="59617">
                  <c:v>1.9836699999999999E-2</c:v>
                </c:pt>
                <c:pt idx="59618">
                  <c:v>2.0027400000000001E-2</c:v>
                </c:pt>
                <c:pt idx="59619">
                  <c:v>2.0187400000000001E-2</c:v>
                </c:pt>
                <c:pt idx="59620">
                  <c:v>2.0314599999999999E-2</c:v>
                </c:pt>
                <c:pt idx="59621">
                  <c:v>2.04067E-2</c:v>
                </c:pt>
                <c:pt idx="59622">
                  <c:v>2.0462899999999999E-2</c:v>
                </c:pt>
                <c:pt idx="59623">
                  <c:v>2.0483100000000001E-2</c:v>
                </c:pt>
                <c:pt idx="59624">
                  <c:v>2.0468500000000001E-2</c:v>
                </c:pt>
                <c:pt idx="59625">
                  <c:v>2.0419799999999998E-2</c:v>
                </c:pt>
                <c:pt idx="59626">
                  <c:v>2.0338100000000001E-2</c:v>
                </c:pt>
                <c:pt idx="59627">
                  <c:v>2.02244E-2</c:v>
                </c:pt>
                <c:pt idx="59628">
                  <c:v>2.00807E-2</c:v>
                </c:pt>
                <c:pt idx="59629">
                  <c:v>1.9909300000000001E-2</c:v>
                </c:pt>
                <c:pt idx="59630">
                  <c:v>1.9710800000000001E-2</c:v>
                </c:pt>
                <c:pt idx="59631">
                  <c:v>1.94854E-2</c:v>
                </c:pt>
                <c:pt idx="59632">
                  <c:v>1.92347E-2</c:v>
                </c:pt>
                <c:pt idx="59633">
                  <c:v>1.8960399999999999E-2</c:v>
                </c:pt>
                <c:pt idx="59634">
                  <c:v>1.86634E-2</c:v>
                </c:pt>
                <c:pt idx="59635">
                  <c:v>1.83444E-2</c:v>
                </c:pt>
                <c:pt idx="59636">
                  <c:v>1.8004599999999999E-2</c:v>
                </c:pt>
                <c:pt idx="59637">
                  <c:v>1.76451E-2</c:v>
                </c:pt>
                <c:pt idx="59638">
                  <c:v>1.72672E-2</c:v>
                </c:pt>
                <c:pt idx="59639">
                  <c:v>1.68716E-2</c:v>
                </c:pt>
                <c:pt idx="59640">
                  <c:v>1.64587E-2</c:v>
                </c:pt>
                <c:pt idx="59641">
                  <c:v>1.6029000000000002E-2</c:v>
                </c:pt>
                <c:pt idx="59642">
                  <c:v>1.5583E-2</c:v>
                </c:pt>
                <c:pt idx="59643">
                  <c:v>1.5120400000000001E-2</c:v>
                </c:pt>
                <c:pt idx="59644">
                  <c:v>1.46412E-2</c:v>
                </c:pt>
                <c:pt idx="59645">
                  <c:v>1.41466E-2</c:v>
                </c:pt>
                <c:pt idx="59646">
                  <c:v>1.36381E-2</c:v>
                </c:pt>
                <c:pt idx="59647">
                  <c:v>1.3117E-2</c:v>
                </c:pt>
                <c:pt idx="59648">
                  <c:v>1.25845E-2</c:v>
                </c:pt>
                <c:pt idx="59649">
                  <c:v>1.20421E-2</c:v>
                </c:pt>
                <c:pt idx="59650">
                  <c:v>1.14907E-2</c:v>
                </c:pt>
                <c:pt idx="59651">
                  <c:v>1.0931400000000001E-2</c:v>
                </c:pt>
                <c:pt idx="59652">
                  <c:v>1.0364999999999999E-2</c:v>
                </c:pt>
                <c:pt idx="59653" formatCode="0.00E+00">
                  <c:v>9.7918699999999994E-3</c:v>
                </c:pt>
                <c:pt idx="59654" formatCode="0.00E+00">
                  <c:v>9.2122200000000001E-3</c:v>
                </c:pt>
                <c:pt idx="59655" formatCode="0.00E+00">
                  <c:v>8.6256300000000004E-3</c:v>
                </c:pt>
                <c:pt idx="59656" formatCode="0.00E+00">
                  <c:v>8.0309300000000004E-3</c:v>
                </c:pt>
                <c:pt idx="59657" formatCode="0.00E+00">
                  <c:v>7.4272299999999999E-3</c:v>
                </c:pt>
                <c:pt idx="59658" formatCode="0.00E+00">
                  <c:v>6.8152200000000003E-3</c:v>
                </c:pt>
                <c:pt idx="59659" formatCode="0.00E+00">
                  <c:v>6.1969399999999997E-3</c:v>
                </c:pt>
                <c:pt idx="59660" formatCode="0.00E+00">
                  <c:v>5.5737099999999999E-3</c:v>
                </c:pt>
                <c:pt idx="59661" formatCode="0.00E+00">
                  <c:v>4.9458799999999997E-3</c:v>
                </c:pt>
                <c:pt idx="59662" formatCode="0.00E+00">
                  <c:v>4.3145800000000002E-3</c:v>
                </c:pt>
                <c:pt idx="59663" formatCode="0.00E+00">
                  <c:v>3.68199E-3</c:v>
                </c:pt>
                <c:pt idx="59664" formatCode="0.00E+00">
                  <c:v>3.0497599999999999E-3</c:v>
                </c:pt>
                <c:pt idx="59665" formatCode="0.00E+00">
                  <c:v>2.4185600000000002E-3</c:v>
                </c:pt>
                <c:pt idx="59666" formatCode="0.00E+00">
                  <c:v>1.78874E-3</c:v>
                </c:pt>
                <c:pt idx="59667" formatCode="0.00E+00">
                  <c:v>1.1599500000000001E-3</c:v>
                </c:pt>
                <c:pt idx="59668" formatCode="0.00E+00">
                  <c:v>5.3154400000000001E-4</c:v>
                </c:pt>
                <c:pt idx="59669" formatCode="0.00E+00">
                  <c:v>-9.5094900000000003E-5</c:v>
                </c:pt>
                <c:pt idx="59670" formatCode="0.00E+00">
                  <c:v>-7.1712800000000004E-4</c:v>
                </c:pt>
                <c:pt idx="59671" formatCode="0.00E+00">
                  <c:v>-1.333E-3</c:v>
                </c:pt>
                <c:pt idx="59672" formatCode="0.00E+00">
                  <c:v>-1.94356E-3</c:v>
                </c:pt>
                <c:pt idx="59673" formatCode="0.00E+00">
                  <c:v>-2.5509600000000001E-3</c:v>
                </c:pt>
                <c:pt idx="59674" formatCode="0.00E+00">
                  <c:v>-3.1569300000000001E-3</c:v>
                </c:pt>
                <c:pt idx="59675" formatCode="0.00E+00">
                  <c:v>-3.7626299999999999E-3</c:v>
                </c:pt>
                <c:pt idx="59676" formatCode="0.00E+00">
                  <c:v>-4.3684300000000004E-3</c:v>
                </c:pt>
                <c:pt idx="59677" formatCode="0.00E+00">
                  <c:v>-4.9726199999999996E-3</c:v>
                </c:pt>
                <c:pt idx="59678" formatCode="0.00E+00">
                  <c:v>-5.5735400000000001E-3</c:v>
                </c:pt>
                <c:pt idx="59679" formatCode="0.00E+00">
                  <c:v>-6.1718500000000004E-3</c:v>
                </c:pt>
                <c:pt idx="59680" formatCode="0.00E+00">
                  <c:v>-6.7683500000000002E-3</c:v>
                </c:pt>
                <c:pt idx="59681" formatCode="0.00E+00">
                  <c:v>-7.3633099999999996E-3</c:v>
                </c:pt>
                <c:pt idx="59682" formatCode="0.00E+00">
                  <c:v>-7.9579100000000003E-3</c:v>
                </c:pt>
                <c:pt idx="59683" formatCode="0.00E+00">
                  <c:v>-8.5528400000000008E-3</c:v>
                </c:pt>
                <c:pt idx="59684" formatCode="0.00E+00">
                  <c:v>-9.1470900000000001E-3</c:v>
                </c:pt>
                <c:pt idx="59685" formatCode="0.00E+00">
                  <c:v>-9.7394700000000001E-3</c:v>
                </c:pt>
                <c:pt idx="59686">
                  <c:v>-1.0329100000000001E-2</c:v>
                </c:pt>
                <c:pt idx="59687">
                  <c:v>-1.09151E-2</c:v>
                </c:pt>
                <c:pt idx="59688">
                  <c:v>-1.14988E-2</c:v>
                </c:pt>
                <c:pt idx="59689">
                  <c:v>-1.20822E-2</c:v>
                </c:pt>
                <c:pt idx="59690">
                  <c:v>-1.2657399999999999E-2</c:v>
                </c:pt>
                <c:pt idx="59691">
                  <c:v>-1.3211499999999999E-2</c:v>
                </c:pt>
                <c:pt idx="59692">
                  <c:v>-1.37529E-2</c:v>
                </c:pt>
                <c:pt idx="59693">
                  <c:v>-1.42971E-2</c:v>
                </c:pt>
                <c:pt idx="59694">
                  <c:v>-1.48396E-2</c:v>
                </c:pt>
                <c:pt idx="59695">
                  <c:v>-1.5374499999999999E-2</c:v>
                </c:pt>
                <c:pt idx="59696">
                  <c:v>-1.5905699999999998E-2</c:v>
                </c:pt>
                <c:pt idx="59697">
                  <c:v>-1.6435200000000001E-2</c:v>
                </c:pt>
                <c:pt idx="59698">
                  <c:v>-1.69617E-2</c:v>
                </c:pt>
                <c:pt idx="59699">
                  <c:v>-1.74845E-2</c:v>
                </c:pt>
                <c:pt idx="59700">
                  <c:v>-1.80032E-2</c:v>
                </c:pt>
                <c:pt idx="59701">
                  <c:v>-1.85179E-2</c:v>
                </c:pt>
                <c:pt idx="59702">
                  <c:v>-1.9029399999999998E-2</c:v>
                </c:pt>
                <c:pt idx="59703">
                  <c:v>-1.95385E-2</c:v>
                </c:pt>
                <c:pt idx="59704">
                  <c:v>-2.00456E-2</c:v>
                </c:pt>
                <c:pt idx="59705">
                  <c:v>-2.0551E-2</c:v>
                </c:pt>
                <c:pt idx="59706">
                  <c:v>-2.1055399999999998E-2</c:v>
                </c:pt>
                <c:pt idx="59707">
                  <c:v>-2.15598E-2</c:v>
                </c:pt>
                <c:pt idx="59708">
                  <c:v>-2.2065000000000001E-2</c:v>
                </c:pt>
                <c:pt idx="59709">
                  <c:v>-2.2571899999999999E-2</c:v>
                </c:pt>
                <c:pt idx="59710">
                  <c:v>-2.30811E-2</c:v>
                </c:pt>
                <c:pt idx="59711">
                  <c:v>-2.3592399999999999E-2</c:v>
                </c:pt>
                <c:pt idx="59712">
                  <c:v>-2.4104500000000001E-2</c:v>
                </c:pt>
                <c:pt idx="59713">
                  <c:v>-2.4615999999999999E-2</c:v>
                </c:pt>
                <c:pt idx="59714">
                  <c:v>-2.5126200000000001E-2</c:v>
                </c:pt>
                <c:pt idx="59715">
                  <c:v>-2.5634199999999999E-2</c:v>
                </c:pt>
                <c:pt idx="59716">
                  <c:v>-2.61394E-2</c:v>
                </c:pt>
                <c:pt idx="59717">
                  <c:v>-2.6641499999999999E-2</c:v>
                </c:pt>
                <c:pt idx="59718">
                  <c:v>-2.7140299999999999E-2</c:v>
                </c:pt>
                <c:pt idx="59719">
                  <c:v>-2.7635400000000001E-2</c:v>
                </c:pt>
                <c:pt idx="59720">
                  <c:v>-2.8126200000000001E-2</c:v>
                </c:pt>
                <c:pt idx="59721">
                  <c:v>-2.8612800000000001E-2</c:v>
                </c:pt>
                <c:pt idx="59722">
                  <c:v>-2.90943E-2</c:v>
                </c:pt>
                <c:pt idx="59723">
                  <c:v>-2.9569999999999999E-2</c:v>
                </c:pt>
                <c:pt idx="59724">
                  <c:v>-3.0039799999999998E-2</c:v>
                </c:pt>
                <c:pt idx="59725">
                  <c:v>-3.0503800000000001E-2</c:v>
                </c:pt>
                <c:pt idx="59726">
                  <c:v>-3.0962E-2</c:v>
                </c:pt>
                <c:pt idx="59727">
                  <c:v>-3.1414699999999997E-2</c:v>
                </c:pt>
                <c:pt idx="59728">
                  <c:v>-3.1862000000000001E-2</c:v>
                </c:pt>
                <c:pt idx="59729">
                  <c:v>-3.2304100000000002E-2</c:v>
                </c:pt>
                <c:pt idx="59730">
                  <c:v>-3.2740999999999999E-2</c:v>
                </c:pt>
                <c:pt idx="59731">
                  <c:v>-3.3172699999999999E-2</c:v>
                </c:pt>
                <c:pt idx="59732">
                  <c:v>-3.3599200000000003E-2</c:v>
                </c:pt>
                <c:pt idx="59733">
                  <c:v>-3.4020099999999998E-2</c:v>
                </c:pt>
                <c:pt idx="59734">
                  <c:v>-3.4434899999999997E-2</c:v>
                </c:pt>
                <c:pt idx="59735">
                  <c:v>-3.4843199999999998E-2</c:v>
                </c:pt>
                <c:pt idx="59736">
                  <c:v>-3.52448E-2</c:v>
                </c:pt>
                <c:pt idx="59737">
                  <c:v>-3.56391E-2</c:v>
                </c:pt>
                <c:pt idx="59738">
                  <c:v>-3.6025500000000002E-2</c:v>
                </c:pt>
                <c:pt idx="59739">
                  <c:v>-3.6402900000000002E-2</c:v>
                </c:pt>
                <c:pt idx="59740">
                  <c:v>-3.6769999999999997E-2</c:v>
                </c:pt>
                <c:pt idx="59741">
                  <c:v>-3.7125600000000002E-2</c:v>
                </c:pt>
                <c:pt idx="59742">
                  <c:v>-3.74694E-2</c:v>
                </c:pt>
                <c:pt idx="59743">
                  <c:v>-3.7802099999999998E-2</c:v>
                </c:pt>
                <c:pt idx="59744">
                  <c:v>-3.8124100000000001E-2</c:v>
                </c:pt>
                <c:pt idx="59745">
                  <c:v>-3.8435799999999999E-2</c:v>
                </c:pt>
                <c:pt idx="59746">
                  <c:v>-3.8736899999999998E-2</c:v>
                </c:pt>
                <c:pt idx="59747">
                  <c:v>-3.9026999999999999E-2</c:v>
                </c:pt>
                <c:pt idx="59748">
                  <c:v>-3.93055E-2</c:v>
                </c:pt>
                <c:pt idx="59749">
                  <c:v>-3.95714E-2</c:v>
                </c:pt>
                <c:pt idx="59750">
                  <c:v>-3.9823200000000003E-2</c:v>
                </c:pt>
                <c:pt idx="59751">
                  <c:v>-4.0059999999999998E-2</c:v>
                </c:pt>
                <c:pt idx="59752">
                  <c:v>-4.0280900000000001E-2</c:v>
                </c:pt>
                <c:pt idx="59753">
                  <c:v>-4.0486099999999997E-2</c:v>
                </c:pt>
                <c:pt idx="59754">
                  <c:v>-4.0675999999999997E-2</c:v>
                </c:pt>
                <c:pt idx="59755">
                  <c:v>-4.0851100000000001E-2</c:v>
                </c:pt>
                <c:pt idx="59756">
                  <c:v>-4.1010400000000002E-2</c:v>
                </c:pt>
                <c:pt idx="59757">
                  <c:v>-4.1151699999999999E-2</c:v>
                </c:pt>
                <c:pt idx="59758">
                  <c:v>-4.1272700000000002E-2</c:v>
                </c:pt>
                <c:pt idx="59759">
                  <c:v>-4.1373100000000003E-2</c:v>
                </c:pt>
                <c:pt idx="59760">
                  <c:v>-4.1453299999999998E-2</c:v>
                </c:pt>
                <c:pt idx="59761">
                  <c:v>-4.1513599999999998E-2</c:v>
                </c:pt>
                <c:pt idx="59762">
                  <c:v>-4.1554199999999999E-2</c:v>
                </c:pt>
                <c:pt idx="59763">
                  <c:v>-4.1575800000000003E-2</c:v>
                </c:pt>
                <c:pt idx="59764">
                  <c:v>-4.1577999999999997E-2</c:v>
                </c:pt>
                <c:pt idx="59765">
                  <c:v>-4.1558100000000001E-2</c:v>
                </c:pt>
                <c:pt idx="59766">
                  <c:v>-4.1514599999999999E-2</c:v>
                </c:pt>
                <c:pt idx="59767">
                  <c:v>-4.1448499999999999E-2</c:v>
                </c:pt>
                <c:pt idx="59768">
                  <c:v>-4.1361500000000002E-2</c:v>
                </c:pt>
                <c:pt idx="59769">
                  <c:v>-4.1254100000000002E-2</c:v>
                </c:pt>
                <c:pt idx="59770">
                  <c:v>-4.1125599999999998E-2</c:v>
                </c:pt>
                <c:pt idx="59771">
                  <c:v>-4.0974499999999997E-2</c:v>
                </c:pt>
                <c:pt idx="59772">
                  <c:v>-4.0799599999999998E-2</c:v>
                </c:pt>
                <c:pt idx="59773">
                  <c:v>-4.0600400000000002E-2</c:v>
                </c:pt>
                <c:pt idx="59774">
                  <c:v>-4.0376200000000001E-2</c:v>
                </c:pt>
                <c:pt idx="59775">
                  <c:v>-4.01264E-2</c:v>
                </c:pt>
                <c:pt idx="59776">
                  <c:v>-3.9851200000000003E-2</c:v>
                </c:pt>
                <c:pt idx="59777">
                  <c:v>-3.9551000000000003E-2</c:v>
                </c:pt>
                <c:pt idx="59778">
                  <c:v>-3.9226499999999997E-2</c:v>
                </c:pt>
                <c:pt idx="59779">
                  <c:v>-3.8878200000000002E-2</c:v>
                </c:pt>
                <c:pt idx="59780">
                  <c:v>-3.8505600000000001E-2</c:v>
                </c:pt>
                <c:pt idx="59781">
                  <c:v>-3.8108000000000003E-2</c:v>
                </c:pt>
                <c:pt idx="59782">
                  <c:v>-3.7685099999999999E-2</c:v>
                </c:pt>
                <c:pt idx="59783">
                  <c:v>-3.7237199999999998E-2</c:v>
                </c:pt>
                <c:pt idx="59784">
                  <c:v>-3.6763499999999998E-2</c:v>
                </c:pt>
                <c:pt idx="59785">
                  <c:v>-3.6262500000000003E-2</c:v>
                </c:pt>
                <c:pt idx="59786">
                  <c:v>-3.5734200000000001E-2</c:v>
                </c:pt>
                <c:pt idx="59787">
                  <c:v>-3.5178399999999999E-2</c:v>
                </c:pt>
                <c:pt idx="59788">
                  <c:v>-3.4595599999999997E-2</c:v>
                </c:pt>
                <c:pt idx="59789">
                  <c:v>-3.39864E-2</c:v>
                </c:pt>
                <c:pt idx="59790">
                  <c:v>-3.3350699999999997E-2</c:v>
                </c:pt>
                <c:pt idx="59791">
                  <c:v>-3.2688599999999998E-2</c:v>
                </c:pt>
                <c:pt idx="59792">
                  <c:v>-3.2000399999999998E-2</c:v>
                </c:pt>
                <c:pt idx="59793">
                  <c:v>-3.1286300000000003E-2</c:v>
                </c:pt>
                <c:pt idx="59794">
                  <c:v>-3.05467E-2</c:v>
                </c:pt>
                <c:pt idx="59795">
                  <c:v>-2.97814E-2</c:v>
                </c:pt>
                <c:pt idx="59796">
                  <c:v>-2.8990599999999998E-2</c:v>
                </c:pt>
                <c:pt idx="59797">
                  <c:v>-2.81747E-2</c:v>
                </c:pt>
                <c:pt idx="59798">
                  <c:v>-2.7334600000000001E-2</c:v>
                </c:pt>
                <c:pt idx="59799">
                  <c:v>-2.64706E-2</c:v>
                </c:pt>
                <c:pt idx="59800">
                  <c:v>-2.5582899999999999E-2</c:v>
                </c:pt>
                <c:pt idx="59801">
                  <c:v>-2.46714E-2</c:v>
                </c:pt>
                <c:pt idx="59802">
                  <c:v>-2.3735900000000001E-2</c:v>
                </c:pt>
                <c:pt idx="59803">
                  <c:v>-2.27768E-2</c:v>
                </c:pt>
                <c:pt idx="59804">
                  <c:v>-2.1794600000000001E-2</c:v>
                </c:pt>
                <c:pt idx="59805">
                  <c:v>-2.07899E-2</c:v>
                </c:pt>
                <c:pt idx="59806">
                  <c:v>-1.97634E-2</c:v>
                </c:pt>
                <c:pt idx="59807">
                  <c:v>-1.8716099999999999E-2</c:v>
                </c:pt>
                <c:pt idx="59808">
                  <c:v>-1.76487E-2</c:v>
                </c:pt>
                <c:pt idx="59809">
                  <c:v>-1.6561699999999999E-2</c:v>
                </c:pt>
                <c:pt idx="59810">
                  <c:v>-1.5455699999999999E-2</c:v>
                </c:pt>
                <c:pt idx="59811">
                  <c:v>-1.4331E-2</c:v>
                </c:pt>
                <c:pt idx="59812">
                  <c:v>-1.31883E-2</c:v>
                </c:pt>
                <c:pt idx="59813">
                  <c:v>-1.2028199999999999E-2</c:v>
                </c:pt>
                <c:pt idx="59814">
                  <c:v>-1.0851100000000001E-2</c:v>
                </c:pt>
                <c:pt idx="59815" formatCode="0.00E+00">
                  <c:v>-9.6577099999999999E-3</c:v>
                </c:pt>
                <c:pt idx="59816" formatCode="0.00E+00">
                  <c:v>-8.4494700000000006E-3</c:v>
                </c:pt>
                <c:pt idx="59817" formatCode="0.00E+00">
                  <c:v>-7.228E-3</c:v>
                </c:pt>
                <c:pt idx="59818" formatCode="0.00E+00">
                  <c:v>-5.9945099999999998E-3</c:v>
                </c:pt>
                <c:pt idx="59819" formatCode="0.00E+00">
                  <c:v>-4.7499600000000001E-3</c:v>
                </c:pt>
                <c:pt idx="59820" formatCode="0.00E+00">
                  <c:v>-3.49541E-3</c:v>
                </c:pt>
                <c:pt idx="59821" formatCode="0.00E+00">
                  <c:v>-2.2318099999999999E-3</c:v>
                </c:pt>
                <c:pt idx="59822" formatCode="0.00E+00">
                  <c:v>-9.6023799999999998E-4</c:v>
                </c:pt>
                <c:pt idx="59823" formatCode="0.00E+00">
                  <c:v>3.1794899999999999E-4</c:v>
                </c:pt>
                <c:pt idx="59824" formatCode="0.00E+00">
                  <c:v>1.6014200000000001E-3</c:v>
                </c:pt>
                <c:pt idx="59825" formatCode="0.00E+00">
                  <c:v>2.8890600000000002E-3</c:v>
                </c:pt>
                <c:pt idx="59826" formatCode="0.00E+00">
                  <c:v>4.1799000000000003E-3</c:v>
                </c:pt>
                <c:pt idx="59827" formatCode="0.00E+00">
                  <c:v>5.4728399999999996E-3</c:v>
                </c:pt>
                <c:pt idx="59828" formatCode="0.00E+00">
                  <c:v>6.7667100000000004E-3</c:v>
                </c:pt>
                <c:pt idx="59829" formatCode="0.00E+00">
                  <c:v>8.0604000000000006E-3</c:v>
                </c:pt>
                <c:pt idx="59830" formatCode="0.00E+00">
                  <c:v>9.3527899999999997E-3</c:v>
                </c:pt>
                <c:pt idx="59831">
                  <c:v>1.06426E-2</c:v>
                </c:pt>
                <c:pt idx="59832">
                  <c:v>1.1928599999999999E-2</c:v>
                </c:pt>
                <c:pt idx="59833">
                  <c:v>1.32094E-2</c:v>
                </c:pt>
                <c:pt idx="59834">
                  <c:v>1.44838E-2</c:v>
                </c:pt>
                <c:pt idx="59835">
                  <c:v>1.5750400000000001E-2</c:v>
                </c:pt>
                <c:pt idx="59836">
                  <c:v>1.70084E-2</c:v>
                </c:pt>
                <c:pt idx="59837">
                  <c:v>1.82569E-2</c:v>
                </c:pt>
                <c:pt idx="59838">
                  <c:v>1.94947E-2</c:v>
                </c:pt>
                <c:pt idx="59839">
                  <c:v>2.0720700000000002E-2</c:v>
                </c:pt>
                <c:pt idx="59840">
                  <c:v>2.19337E-2</c:v>
                </c:pt>
                <c:pt idx="59841">
                  <c:v>2.3132199999999999E-2</c:v>
                </c:pt>
                <c:pt idx="59842">
                  <c:v>2.4314599999999999E-2</c:v>
                </c:pt>
                <c:pt idx="59843">
                  <c:v>2.5479499999999999E-2</c:v>
                </c:pt>
                <c:pt idx="59844">
                  <c:v>2.6625699999999999E-2</c:v>
                </c:pt>
                <c:pt idx="59845">
                  <c:v>2.7752499999999999E-2</c:v>
                </c:pt>
                <c:pt idx="59846">
                  <c:v>2.8858499999999999E-2</c:v>
                </c:pt>
                <c:pt idx="59847">
                  <c:v>2.9942300000000002E-2</c:v>
                </c:pt>
                <c:pt idx="59848">
                  <c:v>3.1002200000000001E-2</c:v>
                </c:pt>
                <c:pt idx="59849">
                  <c:v>3.20369E-2</c:v>
                </c:pt>
                <c:pt idx="59850">
                  <c:v>3.3044999999999998E-2</c:v>
                </c:pt>
                <c:pt idx="59851">
                  <c:v>3.4025100000000003E-2</c:v>
                </c:pt>
                <c:pt idx="59852">
                  <c:v>3.4976199999999999E-2</c:v>
                </c:pt>
                <c:pt idx="59853">
                  <c:v>3.5897400000000003E-2</c:v>
                </c:pt>
                <c:pt idx="59854">
                  <c:v>3.6787599999999997E-2</c:v>
                </c:pt>
                <c:pt idx="59855">
                  <c:v>3.7645699999999997E-2</c:v>
                </c:pt>
                <c:pt idx="59856">
                  <c:v>3.8470799999999999E-2</c:v>
                </c:pt>
                <c:pt idx="59857">
                  <c:v>3.9262400000000003E-2</c:v>
                </c:pt>
                <c:pt idx="59858">
                  <c:v>4.0019899999999997E-2</c:v>
                </c:pt>
                <c:pt idx="59859">
                  <c:v>4.0742300000000002E-2</c:v>
                </c:pt>
                <c:pt idx="59860">
                  <c:v>4.1428199999999998E-2</c:v>
                </c:pt>
                <c:pt idx="59861">
                  <c:v>4.2076599999999999E-2</c:v>
                </c:pt>
                <c:pt idx="59862">
                  <c:v>4.2687099999999999E-2</c:v>
                </c:pt>
                <c:pt idx="59863">
                  <c:v>4.3258999999999999E-2</c:v>
                </c:pt>
                <c:pt idx="59864">
                  <c:v>4.3791499999999997E-2</c:v>
                </c:pt>
                <c:pt idx="59865">
                  <c:v>4.4283799999999998E-2</c:v>
                </c:pt>
                <c:pt idx="59866">
                  <c:v>4.4734799999999998E-2</c:v>
                </c:pt>
                <c:pt idx="59867">
                  <c:v>4.5143999999999997E-2</c:v>
                </c:pt>
                <c:pt idx="59868">
                  <c:v>4.5510700000000001E-2</c:v>
                </c:pt>
                <c:pt idx="59869">
                  <c:v>4.5834300000000001E-2</c:v>
                </c:pt>
                <c:pt idx="59870">
                  <c:v>4.6114099999999998E-2</c:v>
                </c:pt>
                <c:pt idx="59871">
                  <c:v>4.6349899999999999E-2</c:v>
                </c:pt>
                <c:pt idx="59872">
                  <c:v>4.6541199999999998E-2</c:v>
                </c:pt>
                <c:pt idx="59873">
                  <c:v>4.6687800000000002E-2</c:v>
                </c:pt>
                <c:pt idx="59874">
                  <c:v>4.6789600000000001E-2</c:v>
                </c:pt>
                <c:pt idx="59875">
                  <c:v>4.6846699999999998E-2</c:v>
                </c:pt>
                <c:pt idx="59876">
                  <c:v>4.6859100000000001E-2</c:v>
                </c:pt>
                <c:pt idx="59877">
                  <c:v>4.6826399999999997E-2</c:v>
                </c:pt>
                <c:pt idx="59878">
                  <c:v>4.6748600000000001E-2</c:v>
                </c:pt>
                <c:pt idx="59879">
                  <c:v>4.6625399999999997E-2</c:v>
                </c:pt>
                <c:pt idx="59880">
                  <c:v>4.6456699999999997E-2</c:v>
                </c:pt>
                <c:pt idx="59881">
                  <c:v>4.6242600000000002E-2</c:v>
                </c:pt>
                <c:pt idx="59882">
                  <c:v>4.5983000000000003E-2</c:v>
                </c:pt>
                <c:pt idx="59883">
                  <c:v>4.56779E-2</c:v>
                </c:pt>
                <c:pt idx="59884">
                  <c:v>4.5327600000000003E-2</c:v>
                </c:pt>
                <c:pt idx="59885">
                  <c:v>4.4932300000000001E-2</c:v>
                </c:pt>
                <c:pt idx="59886">
                  <c:v>4.4492299999999999E-2</c:v>
                </c:pt>
                <c:pt idx="59887">
                  <c:v>4.4008100000000001E-2</c:v>
                </c:pt>
                <c:pt idx="59888">
                  <c:v>4.3479999999999998E-2</c:v>
                </c:pt>
                <c:pt idx="59889">
                  <c:v>4.2908500000000002E-2</c:v>
                </c:pt>
                <c:pt idx="59890">
                  <c:v>4.2293999999999998E-2</c:v>
                </c:pt>
                <c:pt idx="59891">
                  <c:v>4.1637300000000002E-2</c:v>
                </c:pt>
                <c:pt idx="59892">
                  <c:v>4.0939000000000003E-2</c:v>
                </c:pt>
                <c:pt idx="59893">
                  <c:v>4.0199899999999997E-2</c:v>
                </c:pt>
                <c:pt idx="59894">
                  <c:v>3.9420400000000001E-2</c:v>
                </c:pt>
                <c:pt idx="59895">
                  <c:v>3.86009E-2</c:v>
                </c:pt>
                <c:pt idx="59896">
                  <c:v>3.7742400000000002E-2</c:v>
                </c:pt>
                <c:pt idx="59897">
                  <c:v>3.6845799999999998E-2</c:v>
                </c:pt>
                <c:pt idx="59898">
                  <c:v>3.5912300000000001E-2</c:v>
                </c:pt>
                <c:pt idx="59899">
                  <c:v>3.49427E-2</c:v>
                </c:pt>
                <c:pt idx="59900">
                  <c:v>3.3938200000000002E-2</c:v>
                </c:pt>
                <c:pt idx="59901">
                  <c:v>3.2899699999999997E-2</c:v>
                </c:pt>
                <c:pt idx="59902">
                  <c:v>3.1828599999999999E-2</c:v>
                </c:pt>
                <c:pt idx="59903">
                  <c:v>3.0725800000000001E-2</c:v>
                </c:pt>
                <c:pt idx="59904">
                  <c:v>2.9592400000000001E-2</c:v>
                </c:pt>
                <c:pt idx="59905">
                  <c:v>2.8429599999999999E-2</c:v>
                </c:pt>
                <c:pt idx="59906">
                  <c:v>2.72389E-2</c:v>
                </c:pt>
                <c:pt idx="59907">
                  <c:v>2.6021200000000001E-2</c:v>
                </c:pt>
                <c:pt idx="59908">
                  <c:v>2.4777799999999999E-2</c:v>
                </c:pt>
                <c:pt idx="59909">
                  <c:v>2.3510099999999999E-2</c:v>
                </c:pt>
                <c:pt idx="59910">
                  <c:v>2.2219800000000001E-2</c:v>
                </c:pt>
                <c:pt idx="59911">
                  <c:v>2.09085E-2</c:v>
                </c:pt>
                <c:pt idx="59912">
                  <c:v>1.9577299999999999E-2</c:v>
                </c:pt>
                <c:pt idx="59913">
                  <c:v>1.82276E-2</c:v>
                </c:pt>
                <c:pt idx="59914">
                  <c:v>1.6860900000000002E-2</c:v>
                </c:pt>
                <c:pt idx="59915">
                  <c:v>1.54786E-2</c:v>
                </c:pt>
                <c:pt idx="59916">
                  <c:v>1.40819E-2</c:v>
                </c:pt>
                <c:pt idx="59917">
                  <c:v>1.26722E-2</c:v>
                </c:pt>
                <c:pt idx="59918">
                  <c:v>1.12511E-2</c:v>
                </c:pt>
                <c:pt idx="59919" formatCode="0.00E+00">
                  <c:v>9.82011E-3</c:v>
                </c:pt>
                <c:pt idx="59920" formatCode="0.00E+00">
                  <c:v>8.3809599999999998E-3</c:v>
                </c:pt>
                <c:pt idx="59921" formatCode="0.00E+00">
                  <c:v>6.9351600000000001E-3</c:v>
                </c:pt>
                <c:pt idx="59922" formatCode="0.00E+00">
                  <c:v>5.48418E-3</c:v>
                </c:pt>
                <c:pt idx="59923" formatCode="0.00E+00">
                  <c:v>4.0295399999999999E-3</c:v>
                </c:pt>
                <c:pt idx="59924" formatCode="0.00E+00">
                  <c:v>2.5729500000000001E-3</c:v>
                </c:pt>
                <c:pt idx="59925" formatCode="0.00E+00">
                  <c:v>1.11607E-3</c:v>
                </c:pt>
                <c:pt idx="59926" formatCode="0.00E+00">
                  <c:v>-3.3955999999999998E-4</c:v>
                </c:pt>
                <c:pt idx="59927" formatCode="0.00E+00">
                  <c:v>-1.79247E-3</c:v>
                </c:pt>
                <c:pt idx="59928" formatCode="0.00E+00">
                  <c:v>-3.2411800000000002E-3</c:v>
                </c:pt>
                <c:pt idx="59929" formatCode="0.00E+00">
                  <c:v>-4.68426E-3</c:v>
                </c:pt>
                <c:pt idx="59930" formatCode="0.00E+00">
                  <c:v>-6.1202599999999998E-3</c:v>
                </c:pt>
                <c:pt idx="59931" formatCode="0.00E+00">
                  <c:v>-7.5476700000000002E-3</c:v>
                </c:pt>
                <c:pt idx="59932" formatCode="0.00E+00">
                  <c:v>-8.9648100000000001E-3</c:v>
                </c:pt>
                <c:pt idx="59933">
                  <c:v>-1.0370000000000001E-2</c:v>
                </c:pt>
                <c:pt idx="59934">
                  <c:v>-1.17617E-2</c:v>
                </c:pt>
                <c:pt idx="59935">
                  <c:v>-1.31386E-2</c:v>
                </c:pt>
                <c:pt idx="59936">
                  <c:v>-1.44993E-2</c:v>
                </c:pt>
                <c:pt idx="59937">
                  <c:v>-1.5842599999999998E-2</c:v>
                </c:pt>
                <c:pt idx="59938">
                  <c:v>-1.7167000000000002E-2</c:v>
                </c:pt>
                <c:pt idx="59939">
                  <c:v>-1.84713E-2</c:v>
                </c:pt>
                <c:pt idx="59940">
                  <c:v>-1.9754299999999999E-2</c:v>
                </c:pt>
                <c:pt idx="59941">
                  <c:v>-2.10149E-2</c:v>
                </c:pt>
                <c:pt idx="59942">
                  <c:v>-2.22515E-2</c:v>
                </c:pt>
                <c:pt idx="59943">
                  <c:v>-2.34627E-2</c:v>
                </c:pt>
                <c:pt idx="59944">
                  <c:v>-2.4647100000000002E-2</c:v>
                </c:pt>
                <c:pt idx="59945">
                  <c:v>-2.5803300000000001E-2</c:v>
                </c:pt>
                <c:pt idx="59946">
                  <c:v>-2.6930300000000001E-2</c:v>
                </c:pt>
                <c:pt idx="59947">
                  <c:v>-2.8026800000000001E-2</c:v>
                </c:pt>
                <c:pt idx="59948">
                  <c:v>-2.9091700000000002E-2</c:v>
                </c:pt>
                <c:pt idx="59949">
                  <c:v>-3.0124100000000001E-2</c:v>
                </c:pt>
                <c:pt idx="59950">
                  <c:v>-3.1123100000000001E-2</c:v>
                </c:pt>
                <c:pt idx="59951">
                  <c:v>-3.20878E-2</c:v>
                </c:pt>
                <c:pt idx="59952">
                  <c:v>-3.3017400000000002E-2</c:v>
                </c:pt>
                <c:pt idx="59953">
                  <c:v>-3.3910999999999997E-2</c:v>
                </c:pt>
                <c:pt idx="59954">
                  <c:v>-3.4767600000000003E-2</c:v>
                </c:pt>
                <c:pt idx="59955">
                  <c:v>-3.5586399999999997E-2</c:v>
                </c:pt>
                <c:pt idx="59956">
                  <c:v>-3.6366799999999998E-2</c:v>
                </c:pt>
                <c:pt idx="59957">
                  <c:v>-3.7108099999999998E-2</c:v>
                </c:pt>
                <c:pt idx="59958">
                  <c:v>-3.7809700000000002E-2</c:v>
                </c:pt>
                <c:pt idx="59959">
                  <c:v>-3.8471199999999997E-2</c:v>
                </c:pt>
                <c:pt idx="59960">
                  <c:v>-3.9091899999999999E-2</c:v>
                </c:pt>
                <c:pt idx="59961">
                  <c:v>-3.9671100000000001E-2</c:v>
                </c:pt>
                <c:pt idx="59962">
                  <c:v>-4.0208099999999997E-2</c:v>
                </c:pt>
                <c:pt idx="59963">
                  <c:v>-4.0702500000000003E-2</c:v>
                </c:pt>
                <c:pt idx="59964">
                  <c:v>-4.1153799999999997E-2</c:v>
                </c:pt>
                <c:pt idx="59965">
                  <c:v>-4.1561899999999999E-2</c:v>
                </c:pt>
                <c:pt idx="59966">
                  <c:v>-4.1926600000000001E-2</c:v>
                </c:pt>
                <c:pt idx="59967">
                  <c:v>-4.2248000000000001E-2</c:v>
                </c:pt>
                <c:pt idx="59968">
                  <c:v>-4.2526000000000001E-2</c:v>
                </c:pt>
                <c:pt idx="59969">
                  <c:v>-4.2760800000000002E-2</c:v>
                </c:pt>
                <c:pt idx="59970">
                  <c:v>-4.2952400000000002E-2</c:v>
                </c:pt>
                <c:pt idx="59971">
                  <c:v>-4.3100699999999999E-2</c:v>
                </c:pt>
                <c:pt idx="59972">
                  <c:v>-4.3205800000000003E-2</c:v>
                </c:pt>
                <c:pt idx="59973">
                  <c:v>-4.3268000000000001E-2</c:v>
                </c:pt>
                <c:pt idx="59974">
                  <c:v>-4.3287100000000002E-2</c:v>
                </c:pt>
                <c:pt idx="59975">
                  <c:v>-4.3263500000000003E-2</c:v>
                </c:pt>
                <c:pt idx="59976">
                  <c:v>-4.3197199999999998E-2</c:v>
                </c:pt>
                <c:pt idx="59977">
                  <c:v>-4.3088300000000003E-2</c:v>
                </c:pt>
                <c:pt idx="59978">
                  <c:v>-4.2936799999999997E-2</c:v>
                </c:pt>
                <c:pt idx="59979">
                  <c:v>-4.2743200000000002E-2</c:v>
                </c:pt>
                <c:pt idx="59980">
                  <c:v>-4.2507799999999998E-2</c:v>
                </c:pt>
                <c:pt idx="59981">
                  <c:v>-4.2231100000000001E-2</c:v>
                </c:pt>
                <c:pt idx="59982">
                  <c:v>-4.1914300000000002E-2</c:v>
                </c:pt>
                <c:pt idx="59983">
                  <c:v>-4.1558400000000002E-2</c:v>
                </c:pt>
                <c:pt idx="59984">
                  <c:v>-4.1164300000000001E-2</c:v>
                </c:pt>
                <c:pt idx="59985">
                  <c:v>-4.0731900000000001E-2</c:v>
                </c:pt>
                <c:pt idx="59986">
                  <c:v>-4.02618E-2</c:v>
                </c:pt>
                <c:pt idx="59987">
                  <c:v>-3.9754499999999998E-2</c:v>
                </c:pt>
                <c:pt idx="59988">
                  <c:v>-3.9210599999999998E-2</c:v>
                </c:pt>
                <c:pt idx="59989">
                  <c:v>-3.8630699999999997E-2</c:v>
                </c:pt>
                <c:pt idx="59990">
                  <c:v>-3.8015500000000001E-2</c:v>
                </c:pt>
                <c:pt idx="59991">
                  <c:v>-3.7365799999999998E-2</c:v>
                </c:pt>
                <c:pt idx="59992">
                  <c:v>-3.6682300000000001E-2</c:v>
                </c:pt>
                <c:pt idx="59993">
                  <c:v>-3.5965900000000002E-2</c:v>
                </c:pt>
                <c:pt idx="59994">
                  <c:v>-3.52178E-2</c:v>
                </c:pt>
                <c:pt idx="59995">
                  <c:v>-3.44391E-2</c:v>
                </c:pt>
                <c:pt idx="59996">
                  <c:v>-3.3631300000000003E-2</c:v>
                </c:pt>
                <c:pt idx="59997">
                  <c:v>-3.2794999999999998E-2</c:v>
                </c:pt>
                <c:pt idx="59998">
                  <c:v>-3.1931099999999997E-2</c:v>
                </c:pt>
                <c:pt idx="59999">
                  <c:v>-3.1040499999999999E-2</c:v>
                </c:pt>
                <c:pt idx="60000">
                  <c:v>-3.01242E-2</c:v>
                </c:pt>
                <c:pt idx="60001">
                  <c:v>-2.9182900000000001E-2</c:v>
                </c:pt>
                <c:pt idx="60002">
                  <c:v>-2.8217900000000001E-2</c:v>
                </c:pt>
                <c:pt idx="60003">
                  <c:v>-2.7230299999999999E-2</c:v>
                </c:pt>
                <c:pt idx="60004">
                  <c:v>-2.6221499999999998E-2</c:v>
                </c:pt>
                <c:pt idx="60005">
                  <c:v>-2.5192699999999998E-2</c:v>
                </c:pt>
                <c:pt idx="60006">
                  <c:v>-2.4145199999999999E-2</c:v>
                </c:pt>
                <c:pt idx="60007">
                  <c:v>-2.3080099999999999E-2</c:v>
                </c:pt>
                <c:pt idx="60008">
                  <c:v>-2.1999000000000001E-2</c:v>
                </c:pt>
                <c:pt idx="60009">
                  <c:v>-2.0902899999999999E-2</c:v>
                </c:pt>
                <c:pt idx="60010">
                  <c:v>-1.9793100000000001E-2</c:v>
                </c:pt>
                <c:pt idx="60011">
                  <c:v>-1.8670699999999998E-2</c:v>
                </c:pt>
                <c:pt idx="60012">
                  <c:v>-1.7536599999999999E-2</c:v>
                </c:pt>
                <c:pt idx="60013">
                  <c:v>-1.6391699999999999E-2</c:v>
                </c:pt>
                <c:pt idx="60014">
                  <c:v>-1.5236899999999999E-2</c:v>
                </c:pt>
                <c:pt idx="60015">
                  <c:v>-1.40734E-2</c:v>
                </c:pt>
                <c:pt idx="60016">
                  <c:v>-1.2902200000000001E-2</c:v>
                </c:pt>
                <c:pt idx="60017">
                  <c:v>-1.1724699999999999E-2</c:v>
                </c:pt>
                <c:pt idx="60018">
                  <c:v>-1.05419E-2</c:v>
                </c:pt>
                <c:pt idx="60019" formatCode="0.00E+00">
                  <c:v>-9.3549800000000006E-3</c:v>
                </c:pt>
                <c:pt idx="60020" formatCode="0.00E+00">
                  <c:v>-8.1646800000000005E-3</c:v>
                </c:pt>
                <c:pt idx="60021" formatCode="0.00E+00">
                  <c:v>-6.9719100000000004E-3</c:v>
                </c:pt>
                <c:pt idx="60022" formatCode="0.00E+00">
                  <c:v>-5.7778600000000001E-3</c:v>
                </c:pt>
                <c:pt idx="60023" formatCode="0.00E+00">
                  <c:v>-4.5841099999999997E-3</c:v>
                </c:pt>
                <c:pt idx="60024" formatCode="0.00E+00">
                  <c:v>-3.3923E-3</c:v>
                </c:pt>
                <c:pt idx="60025" formatCode="0.00E+00">
                  <c:v>-2.2036400000000002E-3</c:v>
                </c:pt>
                <c:pt idx="60026" formatCode="0.00E+00">
                  <c:v>-1.0191E-3</c:v>
                </c:pt>
                <c:pt idx="60027" formatCode="0.00E+00">
                  <c:v>1.6027500000000001E-4</c:v>
                </c:pt>
                <c:pt idx="60028" formatCode="0.00E+00">
                  <c:v>1.33343E-3</c:v>
                </c:pt>
                <c:pt idx="60029" formatCode="0.00E+00">
                  <c:v>2.49971E-3</c:v>
                </c:pt>
                <c:pt idx="60030" formatCode="0.00E+00">
                  <c:v>3.6587E-3</c:v>
                </c:pt>
                <c:pt idx="60031" formatCode="0.00E+00">
                  <c:v>4.8096900000000001E-3</c:v>
                </c:pt>
                <c:pt idx="60032" formatCode="0.00E+00">
                  <c:v>5.9516300000000003E-3</c:v>
                </c:pt>
                <c:pt idx="60033" formatCode="0.00E+00">
                  <c:v>7.0835300000000002E-3</c:v>
                </c:pt>
                <c:pt idx="60034" formatCode="0.00E+00">
                  <c:v>8.2047000000000005E-3</c:v>
                </c:pt>
                <c:pt idx="60035" formatCode="0.00E+00">
                  <c:v>9.3146600000000006E-3</c:v>
                </c:pt>
                <c:pt idx="60036">
                  <c:v>1.04128E-2</c:v>
                </c:pt>
                <c:pt idx="60037">
                  <c:v>1.1498400000000001E-2</c:v>
                </c:pt>
                <c:pt idx="60038">
                  <c:v>1.25703E-2</c:v>
                </c:pt>
                <c:pt idx="60039">
                  <c:v>1.36282E-2</c:v>
                </c:pt>
                <c:pt idx="60040">
                  <c:v>1.4671200000000001E-2</c:v>
                </c:pt>
                <c:pt idx="60041">
                  <c:v>1.56986E-2</c:v>
                </c:pt>
                <c:pt idx="60042">
                  <c:v>1.6709399999999999E-2</c:v>
                </c:pt>
                <c:pt idx="60043">
                  <c:v>1.7702800000000001E-2</c:v>
                </c:pt>
                <c:pt idx="60044">
                  <c:v>1.8678299999999998E-2</c:v>
                </c:pt>
                <c:pt idx="60045">
                  <c:v>1.9635199999999998E-2</c:v>
                </c:pt>
                <c:pt idx="60046">
                  <c:v>2.05726E-2</c:v>
                </c:pt>
                <c:pt idx="60047">
                  <c:v>2.1489999999999999E-2</c:v>
                </c:pt>
                <c:pt idx="60048">
                  <c:v>2.2386799999999998E-2</c:v>
                </c:pt>
                <c:pt idx="60049">
                  <c:v>2.3262999999999999E-2</c:v>
                </c:pt>
                <c:pt idx="60050">
                  <c:v>2.41186E-2</c:v>
                </c:pt>
                <c:pt idx="60051">
                  <c:v>2.4953699999999999E-2</c:v>
                </c:pt>
                <c:pt idx="60052">
                  <c:v>2.57679E-2</c:v>
                </c:pt>
                <c:pt idx="60053">
                  <c:v>2.65607E-2</c:v>
                </c:pt>
                <c:pt idx="60054">
                  <c:v>2.73318E-2</c:v>
                </c:pt>
                <c:pt idx="60055">
                  <c:v>2.80808E-2</c:v>
                </c:pt>
                <c:pt idx="60056">
                  <c:v>2.8807300000000001E-2</c:v>
                </c:pt>
                <c:pt idx="60057">
                  <c:v>2.9510999999999999E-2</c:v>
                </c:pt>
                <c:pt idx="60058">
                  <c:v>3.0191599999999999E-2</c:v>
                </c:pt>
                <c:pt idx="60059">
                  <c:v>3.0848799999999999E-2</c:v>
                </c:pt>
                <c:pt idx="60060">
                  <c:v>3.1482400000000001E-2</c:v>
                </c:pt>
                <c:pt idx="60061">
                  <c:v>3.20924E-2</c:v>
                </c:pt>
                <c:pt idx="60062">
                  <c:v>3.2678499999999999E-2</c:v>
                </c:pt>
                <c:pt idx="60063">
                  <c:v>3.3240800000000001E-2</c:v>
                </c:pt>
                <c:pt idx="60064">
                  <c:v>3.3779400000000001E-2</c:v>
                </c:pt>
                <c:pt idx="60065">
                  <c:v>3.42948E-2</c:v>
                </c:pt>
                <c:pt idx="60066">
                  <c:v>3.4786999999999998E-2</c:v>
                </c:pt>
                <c:pt idx="60067">
                  <c:v>3.5256000000000003E-2</c:v>
                </c:pt>
                <c:pt idx="60068">
                  <c:v>3.5702200000000003E-2</c:v>
                </c:pt>
                <c:pt idx="60069">
                  <c:v>3.6125299999999999E-2</c:v>
                </c:pt>
                <c:pt idx="60070">
                  <c:v>3.65247E-2</c:v>
                </c:pt>
                <c:pt idx="60071">
                  <c:v>3.6900099999999998E-2</c:v>
                </c:pt>
                <c:pt idx="60072">
                  <c:v>3.7251600000000003E-2</c:v>
                </c:pt>
                <c:pt idx="60073">
                  <c:v>3.7579700000000001E-2</c:v>
                </c:pt>
                <c:pt idx="60074">
                  <c:v>3.7885000000000002E-2</c:v>
                </c:pt>
                <c:pt idx="60075">
                  <c:v>3.8167699999999999E-2</c:v>
                </c:pt>
                <c:pt idx="60076">
                  <c:v>3.8427999999999997E-2</c:v>
                </c:pt>
                <c:pt idx="60077">
                  <c:v>3.8665900000000003E-2</c:v>
                </c:pt>
                <c:pt idx="60078">
                  <c:v>3.8881600000000002E-2</c:v>
                </c:pt>
                <c:pt idx="60079">
                  <c:v>3.9075400000000003E-2</c:v>
                </c:pt>
                <c:pt idx="60080">
                  <c:v>3.9247999999999998E-2</c:v>
                </c:pt>
                <c:pt idx="60081">
                  <c:v>3.9399999999999998E-2</c:v>
                </c:pt>
                <c:pt idx="60082">
                  <c:v>3.9531299999999998E-2</c:v>
                </c:pt>
                <c:pt idx="60083">
                  <c:v>3.9641900000000001E-2</c:v>
                </c:pt>
                <c:pt idx="60084">
                  <c:v>3.9731799999999998E-2</c:v>
                </c:pt>
                <c:pt idx="60085">
                  <c:v>3.9801299999999998E-2</c:v>
                </c:pt>
                <c:pt idx="60086">
                  <c:v>3.9850499999999997E-2</c:v>
                </c:pt>
                <c:pt idx="60087">
                  <c:v>3.9879600000000001E-2</c:v>
                </c:pt>
                <c:pt idx="60088">
                  <c:v>3.9889099999999997E-2</c:v>
                </c:pt>
                <c:pt idx="60089">
                  <c:v>3.9879499999999998E-2</c:v>
                </c:pt>
                <c:pt idx="60090">
                  <c:v>3.9851499999999998E-2</c:v>
                </c:pt>
                <c:pt idx="60091">
                  <c:v>3.9805800000000002E-2</c:v>
                </c:pt>
                <c:pt idx="60092">
                  <c:v>3.97425E-2</c:v>
                </c:pt>
                <c:pt idx="60093">
                  <c:v>3.9662000000000003E-2</c:v>
                </c:pt>
                <c:pt idx="60094">
                  <c:v>3.9564099999999998E-2</c:v>
                </c:pt>
                <c:pt idx="60095">
                  <c:v>3.9448999999999998E-2</c:v>
                </c:pt>
                <c:pt idx="60096">
                  <c:v>3.9316700000000003E-2</c:v>
                </c:pt>
                <c:pt idx="60097">
                  <c:v>3.9167399999999998E-2</c:v>
                </c:pt>
                <c:pt idx="60098">
                  <c:v>3.90017E-2</c:v>
                </c:pt>
                <c:pt idx="60099">
                  <c:v>3.8820100000000003E-2</c:v>
                </c:pt>
                <c:pt idx="60100">
                  <c:v>3.8622799999999999E-2</c:v>
                </c:pt>
                <c:pt idx="60101">
                  <c:v>3.8410399999999997E-2</c:v>
                </c:pt>
                <c:pt idx="60102">
                  <c:v>3.81832E-2</c:v>
                </c:pt>
                <c:pt idx="60103">
                  <c:v>3.7941700000000002E-2</c:v>
                </c:pt>
                <c:pt idx="60104">
                  <c:v>3.76861E-2</c:v>
                </c:pt>
                <c:pt idx="60105">
                  <c:v>3.74168E-2</c:v>
                </c:pt>
                <c:pt idx="60106">
                  <c:v>3.7134100000000003E-2</c:v>
                </c:pt>
                <c:pt idx="60107">
                  <c:v>3.6838299999999997E-2</c:v>
                </c:pt>
                <c:pt idx="60108">
                  <c:v>3.6529699999999998E-2</c:v>
                </c:pt>
                <c:pt idx="60109">
                  <c:v>3.6208499999999998E-2</c:v>
                </c:pt>
                <c:pt idx="60110">
                  <c:v>3.5874999999999997E-2</c:v>
                </c:pt>
                <c:pt idx="60111">
                  <c:v>3.5528799999999999E-2</c:v>
                </c:pt>
                <c:pt idx="60112">
                  <c:v>3.5169899999999997E-2</c:v>
                </c:pt>
                <c:pt idx="60113">
                  <c:v>3.4798500000000003E-2</c:v>
                </c:pt>
                <c:pt idx="60114">
                  <c:v>3.4415000000000001E-2</c:v>
                </c:pt>
                <c:pt idx="60115">
                  <c:v>3.4019500000000001E-2</c:v>
                </c:pt>
                <c:pt idx="60116">
                  <c:v>3.3612400000000001E-2</c:v>
                </c:pt>
                <c:pt idx="60117">
                  <c:v>3.3194099999999997E-2</c:v>
                </c:pt>
                <c:pt idx="60118">
                  <c:v>3.2765000000000002E-2</c:v>
                </c:pt>
                <c:pt idx="60119">
                  <c:v>3.2325600000000003E-2</c:v>
                </c:pt>
                <c:pt idx="60120">
                  <c:v>3.1875599999999997E-2</c:v>
                </c:pt>
                <c:pt idx="60121">
                  <c:v>3.14153E-2</c:v>
                </c:pt>
                <c:pt idx="60122">
                  <c:v>3.0945E-2</c:v>
                </c:pt>
                <c:pt idx="60123">
                  <c:v>3.0465200000000001E-2</c:v>
                </c:pt>
                <c:pt idx="60124">
                  <c:v>2.9976200000000001E-2</c:v>
                </c:pt>
                <c:pt idx="60125">
                  <c:v>2.9478000000000001E-2</c:v>
                </c:pt>
                <c:pt idx="60126">
                  <c:v>2.8970800000000001E-2</c:v>
                </c:pt>
                <c:pt idx="60127">
                  <c:v>2.84546E-2</c:v>
                </c:pt>
                <c:pt idx="60128">
                  <c:v>2.7929699999999998E-2</c:v>
                </c:pt>
                <c:pt idx="60129">
                  <c:v>2.73954E-2</c:v>
                </c:pt>
                <c:pt idx="60130">
                  <c:v>2.68515E-2</c:v>
                </c:pt>
                <c:pt idx="60131">
                  <c:v>2.6298100000000001E-2</c:v>
                </c:pt>
                <c:pt idx="60132">
                  <c:v>2.5735600000000001E-2</c:v>
                </c:pt>
                <c:pt idx="60133">
                  <c:v>2.5164200000000001E-2</c:v>
                </c:pt>
                <c:pt idx="60134">
                  <c:v>2.45842E-2</c:v>
                </c:pt>
                <c:pt idx="60135">
                  <c:v>2.3995800000000001E-2</c:v>
                </c:pt>
                <c:pt idx="60136">
                  <c:v>2.33989E-2</c:v>
                </c:pt>
                <c:pt idx="60137">
                  <c:v>2.2793600000000001E-2</c:v>
                </c:pt>
                <c:pt idx="60138">
                  <c:v>2.2180399999999999E-2</c:v>
                </c:pt>
                <c:pt idx="60139">
                  <c:v>2.15593E-2</c:v>
                </c:pt>
                <c:pt idx="60140">
                  <c:v>2.0930299999999999E-2</c:v>
                </c:pt>
                <c:pt idx="60141">
                  <c:v>2.0293700000000001E-2</c:v>
                </c:pt>
                <c:pt idx="60142">
                  <c:v>1.9649699999999999E-2</c:v>
                </c:pt>
                <c:pt idx="60143">
                  <c:v>1.89988E-2</c:v>
                </c:pt>
                <c:pt idx="60144">
                  <c:v>1.8341099999999999E-2</c:v>
                </c:pt>
                <c:pt idx="60145">
                  <c:v>1.7676600000000001E-2</c:v>
                </c:pt>
                <c:pt idx="60146">
                  <c:v>1.70054E-2</c:v>
                </c:pt>
                <c:pt idx="60147">
                  <c:v>1.6327600000000001E-2</c:v>
                </c:pt>
                <c:pt idx="60148">
                  <c:v>1.5643399999999998E-2</c:v>
                </c:pt>
                <c:pt idx="60149">
                  <c:v>1.49528E-2</c:v>
                </c:pt>
                <c:pt idx="60150">
                  <c:v>1.4255800000000001E-2</c:v>
                </c:pt>
                <c:pt idx="60151">
                  <c:v>1.3552700000000001E-2</c:v>
                </c:pt>
                <c:pt idx="60152">
                  <c:v>1.28437E-2</c:v>
                </c:pt>
                <c:pt idx="60153">
                  <c:v>1.21289E-2</c:v>
                </c:pt>
                <c:pt idx="60154">
                  <c:v>1.1408400000000001E-2</c:v>
                </c:pt>
                <c:pt idx="60155">
                  <c:v>1.06827E-2</c:v>
                </c:pt>
                <c:pt idx="60156" formatCode="0.00E+00">
                  <c:v>9.9520100000000007E-3</c:v>
                </c:pt>
                <c:pt idx="60157" formatCode="0.00E+00">
                  <c:v>9.2165000000000007E-3</c:v>
                </c:pt>
                <c:pt idx="60158" formatCode="0.00E+00">
                  <c:v>8.4762199999999996E-3</c:v>
                </c:pt>
                <c:pt idx="60159" formatCode="0.00E+00">
                  <c:v>7.7310800000000004E-3</c:v>
                </c:pt>
                <c:pt idx="60160" formatCode="0.00E+00">
                  <c:v>6.9813399999999999E-3</c:v>
                </c:pt>
                <c:pt idx="60161" formatCode="0.00E+00">
                  <c:v>6.2276099999999997E-3</c:v>
                </c:pt>
                <c:pt idx="60162" formatCode="0.00E+00">
                  <c:v>5.4703499999999997E-3</c:v>
                </c:pt>
                <c:pt idx="60163" formatCode="0.00E+00">
                  <c:v>4.7096000000000004E-3</c:v>
                </c:pt>
                <c:pt idx="60164" formatCode="0.00E+00">
                  <c:v>3.9452799999999998E-3</c:v>
                </c:pt>
                <c:pt idx="60165" formatCode="0.00E+00">
                  <c:v>3.17754E-3</c:v>
                </c:pt>
                <c:pt idx="60166" formatCode="0.00E+00">
                  <c:v>2.4068499999999999E-3</c:v>
                </c:pt>
                <c:pt idx="60167" formatCode="0.00E+00">
                  <c:v>1.6339799999999999E-3</c:v>
                </c:pt>
                <c:pt idx="60168" formatCode="0.00E+00">
                  <c:v>8.5974000000000001E-4</c:v>
                </c:pt>
                <c:pt idx="60169" formatCode="0.00E+00">
                  <c:v>8.4651400000000001E-5</c:v>
                </c:pt>
                <c:pt idx="60170" formatCode="0.00E+00">
                  <c:v>-6.9104799999999999E-4</c:v>
                </c:pt>
                <c:pt idx="60171" formatCode="0.00E+00">
                  <c:v>-1.46715E-3</c:v>
                </c:pt>
                <c:pt idx="60172" formatCode="0.00E+00">
                  <c:v>-2.2433900000000001E-3</c:v>
                </c:pt>
                <c:pt idx="60173" formatCode="0.00E+00">
                  <c:v>-3.01951E-3</c:v>
                </c:pt>
                <c:pt idx="60174" formatCode="0.00E+00">
                  <c:v>-3.7952099999999998E-3</c:v>
                </c:pt>
                <c:pt idx="60175" formatCode="0.00E+00">
                  <c:v>-4.5702199999999998E-3</c:v>
                </c:pt>
                <c:pt idx="60176" formatCode="0.00E+00">
                  <c:v>-5.3441000000000001E-3</c:v>
                </c:pt>
                <c:pt idx="60177" formatCode="0.00E+00">
                  <c:v>-6.1160499999999996E-3</c:v>
                </c:pt>
                <c:pt idx="60178" formatCode="0.00E+00">
                  <c:v>-6.8851199999999998E-3</c:v>
                </c:pt>
                <c:pt idx="60179" formatCode="0.00E+00">
                  <c:v>-7.6506200000000003E-3</c:v>
                </c:pt>
                <c:pt idx="60180" formatCode="0.00E+00">
                  <c:v>-8.4120700000000007E-3</c:v>
                </c:pt>
                <c:pt idx="60181" formatCode="0.00E+00">
                  <c:v>-9.1688800000000008E-3</c:v>
                </c:pt>
                <c:pt idx="60182" formatCode="0.00E+00">
                  <c:v>-9.9204299999999992E-3</c:v>
                </c:pt>
                <c:pt idx="60183">
                  <c:v>-1.06663E-2</c:v>
                </c:pt>
                <c:pt idx="60184">
                  <c:v>-1.1406100000000001E-2</c:v>
                </c:pt>
                <c:pt idx="60185">
                  <c:v>-1.2139499999999999E-2</c:v>
                </c:pt>
                <c:pt idx="60186">
                  <c:v>-1.2865700000000001E-2</c:v>
                </c:pt>
                <c:pt idx="60187">
                  <c:v>-1.3584300000000001E-2</c:v>
                </c:pt>
                <c:pt idx="60188">
                  <c:v>-1.4294899999999999E-2</c:v>
                </c:pt>
                <c:pt idx="60189">
                  <c:v>-1.4997E-2</c:v>
                </c:pt>
                <c:pt idx="60190">
                  <c:v>-1.56899E-2</c:v>
                </c:pt>
                <c:pt idx="60191">
                  <c:v>-1.6373200000000001E-2</c:v>
                </c:pt>
                <c:pt idx="60192">
                  <c:v>-1.7046100000000002E-2</c:v>
                </c:pt>
                <c:pt idx="60193">
                  <c:v>-1.7708100000000001E-2</c:v>
                </c:pt>
                <c:pt idx="60194">
                  <c:v>-1.8358599999999999E-2</c:v>
                </c:pt>
                <c:pt idx="60195">
                  <c:v>-1.8996900000000001E-2</c:v>
                </c:pt>
                <c:pt idx="60196">
                  <c:v>-1.9622299999999999E-2</c:v>
                </c:pt>
                <c:pt idx="60197">
                  <c:v>-2.0234200000000001E-2</c:v>
                </c:pt>
                <c:pt idx="60198">
                  <c:v>-2.0831800000000001E-2</c:v>
                </c:pt>
                <c:pt idx="60199">
                  <c:v>-2.14144E-2</c:v>
                </c:pt>
                <c:pt idx="60200">
                  <c:v>-2.1981299999999999E-2</c:v>
                </c:pt>
                <c:pt idx="60201">
                  <c:v>-2.2531800000000001E-2</c:v>
                </c:pt>
                <c:pt idx="60202">
                  <c:v>-2.30653E-2</c:v>
                </c:pt>
                <c:pt idx="60203">
                  <c:v>-2.3581399999999999E-2</c:v>
                </c:pt>
                <c:pt idx="60204">
                  <c:v>-2.4079699999999999E-2</c:v>
                </c:pt>
                <c:pt idx="60205">
                  <c:v>-2.4559600000000001E-2</c:v>
                </c:pt>
                <c:pt idx="60206">
                  <c:v>-2.5020299999999999E-2</c:v>
                </c:pt>
                <c:pt idx="60207">
                  <c:v>-2.5460799999999999E-2</c:v>
                </c:pt>
                <c:pt idx="60208">
                  <c:v>-2.5880400000000001E-2</c:v>
                </c:pt>
                <c:pt idx="60209">
                  <c:v>-2.6278599999999999E-2</c:v>
                </c:pt>
                <c:pt idx="60210">
                  <c:v>-2.6654500000000001E-2</c:v>
                </c:pt>
                <c:pt idx="60211">
                  <c:v>-2.7007799999999998E-2</c:v>
                </c:pt>
                <c:pt idx="60212">
                  <c:v>-2.7337899999999998E-2</c:v>
                </c:pt>
                <c:pt idx="60213">
                  <c:v>-2.76444E-2</c:v>
                </c:pt>
                <c:pt idx="60214">
                  <c:v>-2.7926800000000002E-2</c:v>
                </c:pt>
                <c:pt idx="60215">
                  <c:v>-2.8184600000000001E-2</c:v>
                </c:pt>
                <c:pt idx="60216">
                  <c:v>-2.8417600000000001E-2</c:v>
                </c:pt>
                <c:pt idx="60217">
                  <c:v>-2.8625299999999999E-2</c:v>
                </c:pt>
                <c:pt idx="60218">
                  <c:v>-2.88075E-2</c:v>
                </c:pt>
                <c:pt idx="60219">
                  <c:v>-2.8963599999999999E-2</c:v>
                </c:pt>
                <c:pt idx="60220">
                  <c:v>-2.9093000000000001E-2</c:v>
                </c:pt>
                <c:pt idx="60221">
                  <c:v>-2.91948E-2</c:v>
                </c:pt>
                <c:pt idx="60222">
                  <c:v>-2.9268300000000001E-2</c:v>
                </c:pt>
                <c:pt idx="60223">
                  <c:v>-2.9313100000000002E-2</c:v>
                </c:pt>
                <c:pt idx="60224">
                  <c:v>-2.93291E-2</c:v>
                </c:pt>
                <c:pt idx="60225">
                  <c:v>-2.9316200000000001E-2</c:v>
                </c:pt>
                <c:pt idx="60226">
                  <c:v>-2.92742E-2</c:v>
                </c:pt>
                <c:pt idx="60227">
                  <c:v>-2.9203199999999999E-2</c:v>
                </c:pt>
                <c:pt idx="60228">
                  <c:v>-2.9102699999999999E-2</c:v>
                </c:pt>
                <c:pt idx="60229">
                  <c:v>-2.8972600000000001E-2</c:v>
                </c:pt>
                <c:pt idx="60230">
                  <c:v>-2.8812399999999998E-2</c:v>
                </c:pt>
                <c:pt idx="60231">
                  <c:v>-2.8622100000000001E-2</c:v>
                </c:pt>
                <c:pt idx="60232">
                  <c:v>-2.84015E-2</c:v>
                </c:pt>
                <c:pt idx="60233">
                  <c:v>-2.8150499999999998E-2</c:v>
                </c:pt>
                <c:pt idx="60234">
                  <c:v>-2.7869000000000001E-2</c:v>
                </c:pt>
                <c:pt idx="60235">
                  <c:v>-2.7556899999999999E-2</c:v>
                </c:pt>
                <c:pt idx="60236">
                  <c:v>-2.7214100000000001E-2</c:v>
                </c:pt>
                <c:pt idx="60237">
                  <c:v>-2.6840699999999999E-2</c:v>
                </c:pt>
                <c:pt idx="60238">
                  <c:v>-2.64368E-2</c:v>
                </c:pt>
                <c:pt idx="60239">
                  <c:v>-2.6002399999999998E-2</c:v>
                </c:pt>
                <c:pt idx="60240">
                  <c:v>-2.5537799999999999E-2</c:v>
                </c:pt>
                <c:pt idx="60241">
                  <c:v>-2.5042999999999999E-2</c:v>
                </c:pt>
                <c:pt idx="60242">
                  <c:v>-2.4518000000000002E-2</c:v>
                </c:pt>
                <c:pt idx="60243">
                  <c:v>-2.39632E-2</c:v>
                </c:pt>
                <c:pt idx="60244">
                  <c:v>-2.3378800000000002E-2</c:v>
                </c:pt>
                <c:pt idx="60245">
                  <c:v>-2.27651E-2</c:v>
                </c:pt>
                <c:pt idx="60246">
                  <c:v>-2.2122599999999999E-2</c:v>
                </c:pt>
                <c:pt idx="60247">
                  <c:v>-2.14518E-2</c:v>
                </c:pt>
                <c:pt idx="60248">
                  <c:v>-2.0752699999999999E-2</c:v>
                </c:pt>
                <c:pt idx="60249">
                  <c:v>-2.00257E-2</c:v>
                </c:pt>
                <c:pt idx="60250">
                  <c:v>-1.9271400000000001E-2</c:v>
                </c:pt>
                <c:pt idx="60251">
                  <c:v>-1.8490599999999999E-2</c:v>
                </c:pt>
                <c:pt idx="60252">
                  <c:v>-1.7683600000000001E-2</c:v>
                </c:pt>
                <c:pt idx="60253">
                  <c:v>-1.6850799999999999E-2</c:v>
                </c:pt>
                <c:pt idx="60254">
                  <c:v>-1.5992800000000001E-2</c:v>
                </c:pt>
                <c:pt idx="60255">
                  <c:v>-1.511E-2</c:v>
                </c:pt>
                <c:pt idx="60256">
                  <c:v>-1.42031E-2</c:v>
                </c:pt>
                <c:pt idx="60257">
                  <c:v>-1.32727E-2</c:v>
                </c:pt>
                <c:pt idx="60258">
                  <c:v>-1.2319699999999999E-2</c:v>
                </c:pt>
                <c:pt idx="60259">
                  <c:v>-1.13448E-2</c:v>
                </c:pt>
                <c:pt idx="60260">
                  <c:v>-1.0348700000000001E-2</c:v>
                </c:pt>
                <c:pt idx="60261" formatCode="0.00E+00">
                  <c:v>-9.3322400000000003E-3</c:v>
                </c:pt>
                <c:pt idx="60262" formatCode="0.00E+00">
                  <c:v>-8.2961400000000005E-3</c:v>
                </c:pt>
                <c:pt idx="60263" formatCode="0.00E+00">
                  <c:v>-7.2413800000000004E-3</c:v>
                </c:pt>
                <c:pt idx="60264" formatCode="0.00E+00">
                  <c:v>-6.1688400000000001E-3</c:v>
                </c:pt>
                <c:pt idx="60265" formatCode="0.00E+00">
                  <c:v>-5.07933E-3</c:v>
                </c:pt>
                <c:pt idx="60266" formatCode="0.00E+00">
                  <c:v>-3.9736600000000004E-3</c:v>
                </c:pt>
                <c:pt idx="60267" formatCode="0.00E+00">
                  <c:v>-2.8526799999999998E-3</c:v>
                </c:pt>
                <c:pt idx="60268" formatCode="0.00E+00">
                  <c:v>-1.71726E-3</c:v>
                </c:pt>
                <c:pt idx="60269" formatCode="0.00E+00">
                  <c:v>-5.68266E-4</c:v>
                </c:pt>
                <c:pt idx="60270" formatCode="0.00E+00">
                  <c:v>5.9338499999999998E-4</c:v>
                </c:pt>
                <c:pt idx="60271" formatCode="0.00E+00">
                  <c:v>1.7666100000000001E-3</c:v>
                </c:pt>
                <c:pt idx="60272" formatCode="0.00E+00">
                  <c:v>2.9501900000000001E-3</c:v>
                </c:pt>
                <c:pt idx="60273" formatCode="0.00E+00">
                  <c:v>4.14299E-3</c:v>
                </c:pt>
                <c:pt idx="60274" formatCode="0.00E+00">
                  <c:v>5.3438799999999996E-3</c:v>
                </c:pt>
                <c:pt idx="60275" formatCode="0.00E+00">
                  <c:v>6.5516799999999998E-3</c:v>
                </c:pt>
                <c:pt idx="60276" formatCode="0.00E+00">
                  <c:v>7.7652099999999998E-3</c:v>
                </c:pt>
                <c:pt idx="60277" formatCode="0.00E+00">
                  <c:v>8.9834000000000008E-3</c:v>
                </c:pt>
                <c:pt idx="60278">
                  <c:v>1.02053E-2</c:v>
                </c:pt>
                <c:pt idx="60279">
                  <c:v>1.14298E-2</c:v>
                </c:pt>
                <c:pt idx="60280">
                  <c:v>1.2655599999999999E-2</c:v>
                </c:pt>
                <c:pt idx="60281">
                  <c:v>1.38818E-2</c:v>
                </c:pt>
                <c:pt idx="60282">
                  <c:v>1.5107000000000001E-2</c:v>
                </c:pt>
                <c:pt idx="60283">
                  <c:v>1.6330299999999999E-2</c:v>
                </c:pt>
                <c:pt idx="60284">
                  <c:v>1.75505E-2</c:v>
                </c:pt>
                <c:pt idx="60285">
                  <c:v>1.8766600000000001E-2</c:v>
                </c:pt>
                <c:pt idx="60286">
                  <c:v>1.9977399999999999E-2</c:v>
                </c:pt>
                <c:pt idx="60287">
                  <c:v>2.11819E-2</c:v>
                </c:pt>
                <c:pt idx="60288">
                  <c:v>2.2379E-2</c:v>
                </c:pt>
                <c:pt idx="60289">
                  <c:v>2.3567500000000002E-2</c:v>
                </c:pt>
                <c:pt idx="60290">
                  <c:v>2.4746299999999999E-2</c:v>
                </c:pt>
                <c:pt idx="60291">
                  <c:v>2.5914099999999999E-2</c:v>
                </c:pt>
                <c:pt idx="60292">
                  <c:v>2.7069699999999999E-2</c:v>
                </c:pt>
                <c:pt idx="60293">
                  <c:v>2.8212000000000001E-2</c:v>
                </c:pt>
                <c:pt idx="60294">
                  <c:v>2.9339799999999999E-2</c:v>
                </c:pt>
                <c:pt idx="60295">
                  <c:v>3.0452199999999999E-2</c:v>
                </c:pt>
                <c:pt idx="60296">
                  <c:v>3.1548199999999998E-2</c:v>
                </c:pt>
                <c:pt idx="60297">
                  <c:v>3.2626799999999997E-2</c:v>
                </c:pt>
                <c:pt idx="60298">
                  <c:v>3.3686800000000003E-2</c:v>
                </c:pt>
                <c:pt idx="60299">
                  <c:v>3.4727300000000003E-2</c:v>
                </c:pt>
                <c:pt idx="60300">
                  <c:v>3.57472E-2</c:v>
                </c:pt>
                <c:pt idx="60301">
                  <c:v>3.6745300000000002E-2</c:v>
                </c:pt>
                <c:pt idx="60302">
                  <c:v>3.7720700000000003E-2</c:v>
                </c:pt>
                <c:pt idx="60303">
                  <c:v>3.8672199999999997E-2</c:v>
                </c:pt>
                <c:pt idx="60304">
                  <c:v>3.9598899999999999E-2</c:v>
                </c:pt>
                <c:pt idx="60305">
                  <c:v>4.0499800000000002E-2</c:v>
                </c:pt>
                <c:pt idx="60306">
                  <c:v>4.1373899999999998E-2</c:v>
                </c:pt>
                <c:pt idx="60307">
                  <c:v>4.2220500000000001E-2</c:v>
                </c:pt>
                <c:pt idx="60308">
                  <c:v>4.3038800000000002E-2</c:v>
                </c:pt>
                <c:pt idx="60309">
                  <c:v>4.3827999999999999E-2</c:v>
                </c:pt>
                <c:pt idx="60310">
                  <c:v>4.4587300000000003E-2</c:v>
                </c:pt>
                <c:pt idx="60311">
                  <c:v>4.5316099999999998E-2</c:v>
                </c:pt>
                <c:pt idx="60312">
                  <c:v>4.6013499999999999E-2</c:v>
                </c:pt>
                <c:pt idx="60313">
                  <c:v>4.6678699999999997E-2</c:v>
                </c:pt>
                <c:pt idx="60314">
                  <c:v>4.7310900000000003E-2</c:v>
                </c:pt>
                <c:pt idx="60315">
                  <c:v>4.7909599999999997E-2</c:v>
                </c:pt>
                <c:pt idx="60316">
                  <c:v>4.8474099999999999E-2</c:v>
                </c:pt>
                <c:pt idx="60317">
                  <c:v>4.90038E-2</c:v>
                </c:pt>
                <c:pt idx="60318">
                  <c:v>4.9498100000000003E-2</c:v>
                </c:pt>
                <c:pt idx="60319">
                  <c:v>4.9956500000000001E-2</c:v>
                </c:pt>
                <c:pt idx="60320">
                  <c:v>5.0378699999999998E-2</c:v>
                </c:pt>
                <c:pt idx="60321">
                  <c:v>5.0763999999999997E-2</c:v>
                </c:pt>
                <c:pt idx="60322">
                  <c:v>5.1112299999999999E-2</c:v>
                </c:pt>
                <c:pt idx="60323">
                  <c:v>5.1423000000000003E-2</c:v>
                </c:pt>
                <c:pt idx="60324">
                  <c:v>5.1695999999999999E-2</c:v>
                </c:pt>
                <c:pt idx="60325">
                  <c:v>5.1930900000000002E-2</c:v>
                </c:pt>
                <c:pt idx="60326">
                  <c:v>5.2127600000000003E-2</c:v>
                </c:pt>
                <c:pt idx="60327">
                  <c:v>5.2285900000000003E-2</c:v>
                </c:pt>
                <c:pt idx="60328">
                  <c:v>5.2405599999999997E-2</c:v>
                </c:pt>
                <c:pt idx="60329">
                  <c:v>5.24868E-2</c:v>
                </c:pt>
                <c:pt idx="60330">
                  <c:v>5.2529100000000002E-2</c:v>
                </c:pt>
                <c:pt idx="60331">
                  <c:v>5.25324E-2</c:v>
                </c:pt>
                <c:pt idx="60332">
                  <c:v>5.2496899999999999E-2</c:v>
                </c:pt>
                <c:pt idx="60333">
                  <c:v>5.24226E-2</c:v>
                </c:pt>
                <c:pt idx="60334">
                  <c:v>5.2309399999999999E-2</c:v>
                </c:pt>
                <c:pt idx="60335">
                  <c:v>5.21574E-2</c:v>
                </c:pt>
                <c:pt idx="60336">
                  <c:v>5.19668E-2</c:v>
                </c:pt>
                <c:pt idx="60337">
                  <c:v>5.1737499999999999E-2</c:v>
                </c:pt>
                <c:pt idx="60338">
                  <c:v>5.14697E-2</c:v>
                </c:pt>
                <c:pt idx="60339">
                  <c:v>5.1163800000000002E-2</c:v>
                </c:pt>
                <c:pt idx="60340">
                  <c:v>5.08201E-2</c:v>
                </c:pt>
                <c:pt idx="60341">
                  <c:v>5.0438999999999998E-2</c:v>
                </c:pt>
                <c:pt idx="60342">
                  <c:v>5.0020799999999997E-2</c:v>
                </c:pt>
                <c:pt idx="60343">
                  <c:v>4.9565999999999999E-2</c:v>
                </c:pt>
                <c:pt idx="60344">
                  <c:v>4.9075000000000001E-2</c:v>
                </c:pt>
                <c:pt idx="60345">
                  <c:v>4.8548399999999998E-2</c:v>
                </c:pt>
                <c:pt idx="60346">
                  <c:v>4.7986599999999997E-2</c:v>
                </c:pt>
                <c:pt idx="60347">
                  <c:v>4.73902E-2</c:v>
                </c:pt>
                <c:pt idx="60348">
                  <c:v>4.6759799999999997E-2</c:v>
                </c:pt>
                <c:pt idx="60349">
                  <c:v>4.6095799999999999E-2</c:v>
                </c:pt>
                <c:pt idx="60350">
                  <c:v>4.5399099999999998E-2</c:v>
                </c:pt>
                <c:pt idx="60351">
                  <c:v>4.4670099999999997E-2</c:v>
                </c:pt>
                <c:pt idx="60352">
                  <c:v>4.3909799999999999E-2</c:v>
                </c:pt>
                <c:pt idx="60353">
                  <c:v>4.3118799999999999E-2</c:v>
                </c:pt>
                <c:pt idx="60354">
                  <c:v>4.2298099999999998E-2</c:v>
                </c:pt>
                <c:pt idx="60355">
                  <c:v>4.1448499999999999E-2</c:v>
                </c:pt>
                <c:pt idx="60356">
                  <c:v>4.0570799999999997E-2</c:v>
                </c:pt>
                <c:pt idx="60357">
                  <c:v>3.9666100000000003E-2</c:v>
                </c:pt>
                <c:pt idx="60358">
                  <c:v>3.8735100000000001E-2</c:v>
                </c:pt>
                <c:pt idx="60359">
                  <c:v>3.7778699999999998E-2</c:v>
                </c:pt>
                <c:pt idx="60360">
                  <c:v>3.6797799999999999E-2</c:v>
                </c:pt>
                <c:pt idx="60361">
                  <c:v>3.5793499999999999E-2</c:v>
                </c:pt>
                <c:pt idx="60362">
                  <c:v>3.47668E-2</c:v>
                </c:pt>
                <c:pt idx="60363">
                  <c:v>3.37188E-2</c:v>
                </c:pt>
                <c:pt idx="60364">
                  <c:v>3.2650600000000002E-2</c:v>
                </c:pt>
                <c:pt idx="60365">
                  <c:v>3.1563500000000001E-2</c:v>
                </c:pt>
                <c:pt idx="60366">
                  <c:v>3.04584E-2</c:v>
                </c:pt>
                <c:pt idx="60367">
                  <c:v>2.9336399999999999E-2</c:v>
                </c:pt>
                <c:pt idx="60368">
                  <c:v>2.81988E-2</c:v>
                </c:pt>
                <c:pt idx="60369">
                  <c:v>2.7046799999999999E-2</c:v>
                </c:pt>
                <c:pt idx="60370">
                  <c:v>2.5881600000000001E-2</c:v>
                </c:pt>
                <c:pt idx="60371">
                  <c:v>2.4704299999999998E-2</c:v>
                </c:pt>
                <c:pt idx="60372">
                  <c:v>2.3515999999999999E-2</c:v>
                </c:pt>
                <c:pt idx="60373">
                  <c:v>2.2317799999999999E-2</c:v>
                </c:pt>
                <c:pt idx="60374">
                  <c:v>2.1110799999999999E-2</c:v>
                </c:pt>
                <c:pt idx="60375">
                  <c:v>1.9896299999999999E-2</c:v>
                </c:pt>
                <c:pt idx="60376">
                  <c:v>1.8675400000000002E-2</c:v>
                </c:pt>
                <c:pt idx="60377">
                  <c:v>1.7449300000000001E-2</c:v>
                </c:pt>
                <c:pt idx="60378">
                  <c:v>1.6219500000000001E-2</c:v>
                </c:pt>
                <c:pt idx="60379">
                  <c:v>1.4987199999999999E-2</c:v>
                </c:pt>
                <c:pt idx="60380">
                  <c:v>1.3753400000000001E-2</c:v>
                </c:pt>
                <c:pt idx="60381">
                  <c:v>1.2519300000000001E-2</c:v>
                </c:pt>
                <c:pt idx="60382">
                  <c:v>1.12859E-2</c:v>
                </c:pt>
                <c:pt idx="60383">
                  <c:v>1.00544E-2</c:v>
                </c:pt>
                <c:pt idx="60384" formatCode="0.00E+00">
                  <c:v>8.8260300000000003E-3</c:v>
                </c:pt>
                <c:pt idx="60385" formatCode="0.00E+00">
                  <c:v>7.6021099999999996E-3</c:v>
                </c:pt>
                <c:pt idx="60386" formatCode="0.00E+00">
                  <c:v>6.3837700000000004E-3</c:v>
                </c:pt>
                <c:pt idx="60387" formatCode="0.00E+00">
                  <c:v>5.1721500000000004E-3</c:v>
                </c:pt>
                <c:pt idx="60388" formatCode="0.00E+00">
                  <c:v>3.9683899999999996E-3</c:v>
                </c:pt>
                <c:pt idx="60389" formatCode="0.00E+00">
                  <c:v>2.7736599999999998E-3</c:v>
                </c:pt>
                <c:pt idx="60390" formatCode="0.00E+00">
                  <c:v>1.5891600000000001E-3</c:v>
                </c:pt>
                <c:pt idx="60391" formatCode="0.00E+00">
                  <c:v>4.1606400000000001E-4</c:v>
                </c:pt>
                <c:pt idx="60392" formatCode="0.00E+00">
                  <c:v>-7.4451300000000003E-4</c:v>
                </c:pt>
                <c:pt idx="60393" formatCode="0.00E+00">
                  <c:v>-1.8915099999999999E-3</c:v>
                </c:pt>
                <c:pt idx="60394" formatCode="0.00E+00">
                  <c:v>-3.02381E-3</c:v>
                </c:pt>
                <c:pt idx="60395" formatCode="0.00E+00">
                  <c:v>-4.1402899999999996E-3</c:v>
                </c:pt>
                <c:pt idx="60396" formatCode="0.00E+00">
                  <c:v>-5.2398100000000001E-3</c:v>
                </c:pt>
                <c:pt idx="60397" formatCode="0.00E+00">
                  <c:v>-6.3213499999999999E-3</c:v>
                </c:pt>
                <c:pt idx="60398" formatCode="0.00E+00">
                  <c:v>-7.3839800000000001E-3</c:v>
                </c:pt>
                <c:pt idx="60399" formatCode="0.00E+00">
                  <c:v>-8.4269099999999993E-3</c:v>
                </c:pt>
                <c:pt idx="60400" formatCode="0.00E+00">
                  <c:v>-9.4494000000000002E-3</c:v>
                </c:pt>
                <c:pt idx="60401">
                  <c:v>-1.04507E-2</c:v>
                </c:pt>
                <c:pt idx="60402">
                  <c:v>-1.1429999999999999E-2</c:v>
                </c:pt>
                <c:pt idx="60403">
                  <c:v>-1.2386599999999999E-2</c:v>
                </c:pt>
                <c:pt idx="60404">
                  <c:v>-1.33197E-2</c:v>
                </c:pt>
                <c:pt idx="60405">
                  <c:v>-1.4228599999999999E-2</c:v>
                </c:pt>
                <c:pt idx="60406">
                  <c:v>-1.51126E-2</c:v>
                </c:pt>
                <c:pt idx="60407">
                  <c:v>-1.5970999999999999E-2</c:v>
                </c:pt>
                <c:pt idx="60408">
                  <c:v>-1.6803200000000001E-2</c:v>
                </c:pt>
                <c:pt idx="60409">
                  <c:v>-1.7608700000000001E-2</c:v>
                </c:pt>
                <c:pt idx="60410">
                  <c:v>-1.8387000000000001E-2</c:v>
                </c:pt>
                <c:pt idx="60411">
                  <c:v>-1.9137600000000001E-2</c:v>
                </c:pt>
                <c:pt idx="60412">
                  <c:v>-1.98599E-2</c:v>
                </c:pt>
                <c:pt idx="60413">
                  <c:v>-2.0553200000000001E-2</c:v>
                </c:pt>
                <c:pt idx="60414">
                  <c:v>-2.1217099999999999E-2</c:v>
                </c:pt>
                <c:pt idx="60415">
                  <c:v>-2.1851200000000001E-2</c:v>
                </c:pt>
                <c:pt idx="60416">
                  <c:v>-2.2455099999999999E-2</c:v>
                </c:pt>
                <c:pt idx="60417">
                  <c:v>-2.30285E-2</c:v>
                </c:pt>
                <c:pt idx="60418">
                  <c:v>-2.3571399999999999E-2</c:v>
                </c:pt>
                <c:pt idx="60419">
                  <c:v>-2.40836E-2</c:v>
                </c:pt>
                <c:pt idx="60420">
                  <c:v>-2.4565E-2</c:v>
                </c:pt>
                <c:pt idx="60421">
                  <c:v>-2.50154E-2</c:v>
                </c:pt>
                <c:pt idx="60422">
                  <c:v>-2.5434999999999999E-2</c:v>
                </c:pt>
                <c:pt idx="60423">
                  <c:v>-2.5823499999999999E-2</c:v>
                </c:pt>
                <c:pt idx="60424">
                  <c:v>-2.6181099999999999E-2</c:v>
                </c:pt>
                <c:pt idx="60425">
                  <c:v>-2.6507800000000002E-2</c:v>
                </c:pt>
                <c:pt idx="60426">
                  <c:v>-2.68037E-2</c:v>
                </c:pt>
                <c:pt idx="60427">
                  <c:v>-2.70688E-2</c:v>
                </c:pt>
                <c:pt idx="60428">
                  <c:v>-2.73031E-2</c:v>
                </c:pt>
                <c:pt idx="60429">
                  <c:v>-2.7506699999999999E-2</c:v>
                </c:pt>
                <c:pt idx="60430">
                  <c:v>-2.76799E-2</c:v>
                </c:pt>
                <c:pt idx="60431">
                  <c:v>-2.7822900000000001E-2</c:v>
                </c:pt>
                <c:pt idx="60432">
                  <c:v>-2.79358E-2</c:v>
                </c:pt>
                <c:pt idx="60433">
                  <c:v>-2.8018899999999999E-2</c:v>
                </c:pt>
                <c:pt idx="60434">
                  <c:v>-2.80725E-2</c:v>
                </c:pt>
                <c:pt idx="60435">
                  <c:v>-2.8096800000000002E-2</c:v>
                </c:pt>
                <c:pt idx="60436">
                  <c:v>-2.8092300000000001E-2</c:v>
                </c:pt>
                <c:pt idx="60437">
                  <c:v>-2.8059299999999999E-2</c:v>
                </c:pt>
                <c:pt idx="60438">
                  <c:v>-2.79983E-2</c:v>
                </c:pt>
                <c:pt idx="60439">
                  <c:v>-2.7909699999999999E-2</c:v>
                </c:pt>
                <c:pt idx="60440">
                  <c:v>-2.7794099999999999E-2</c:v>
                </c:pt>
                <c:pt idx="60441">
                  <c:v>-2.76519E-2</c:v>
                </c:pt>
                <c:pt idx="60442">
                  <c:v>-2.7483500000000001E-2</c:v>
                </c:pt>
                <c:pt idx="60443">
                  <c:v>-2.7289000000000001E-2</c:v>
                </c:pt>
                <c:pt idx="60444">
                  <c:v>-2.7068999999999999E-2</c:v>
                </c:pt>
                <c:pt idx="60445">
                  <c:v>-2.6824000000000001E-2</c:v>
                </c:pt>
                <c:pt idx="60446">
                  <c:v>-2.6554600000000001E-2</c:v>
                </c:pt>
                <c:pt idx="60447">
                  <c:v>-2.6261300000000001E-2</c:v>
                </c:pt>
                <c:pt idx="60448">
                  <c:v>-2.5944700000000001E-2</c:v>
                </c:pt>
                <c:pt idx="60449">
                  <c:v>-2.5605200000000002E-2</c:v>
                </c:pt>
                <c:pt idx="60450">
                  <c:v>-2.5243499999999999E-2</c:v>
                </c:pt>
                <c:pt idx="60451">
                  <c:v>-2.4860199999999999E-2</c:v>
                </c:pt>
                <c:pt idx="60452">
                  <c:v>-2.4455899999999999E-2</c:v>
                </c:pt>
                <c:pt idx="60453">
                  <c:v>-2.40311E-2</c:v>
                </c:pt>
                <c:pt idx="60454">
                  <c:v>-2.3586599999999999E-2</c:v>
                </c:pt>
                <c:pt idx="60455">
                  <c:v>-2.3122899999999998E-2</c:v>
                </c:pt>
                <c:pt idx="60456">
                  <c:v>-2.26406E-2</c:v>
                </c:pt>
                <c:pt idx="60457">
                  <c:v>-2.2140099999999999E-2</c:v>
                </c:pt>
                <c:pt idx="60458">
                  <c:v>-2.1621899999999999E-2</c:v>
                </c:pt>
                <c:pt idx="60459">
                  <c:v>-2.1086799999999999E-2</c:v>
                </c:pt>
                <c:pt idx="60460">
                  <c:v>-2.0535500000000002E-2</c:v>
                </c:pt>
                <c:pt idx="60461">
                  <c:v>-1.9968900000000001E-2</c:v>
                </c:pt>
                <c:pt idx="60462">
                  <c:v>-1.93878E-2</c:v>
                </c:pt>
                <c:pt idx="60463">
                  <c:v>-1.8792799999999998E-2</c:v>
                </c:pt>
                <c:pt idx="60464">
                  <c:v>-1.8184499999999999E-2</c:v>
                </c:pt>
                <c:pt idx="60465">
                  <c:v>-1.7563499999999999E-2</c:v>
                </c:pt>
                <c:pt idx="60466">
                  <c:v>-1.6930299999999999E-2</c:v>
                </c:pt>
                <c:pt idx="60467">
                  <c:v>-1.6285399999999998E-2</c:v>
                </c:pt>
                <c:pt idx="60468">
                  <c:v>-1.56297E-2</c:v>
                </c:pt>
                <c:pt idx="60469">
                  <c:v>-1.4964E-2</c:v>
                </c:pt>
                <c:pt idx="60470">
                  <c:v>-1.42892E-2</c:v>
                </c:pt>
                <c:pt idx="60471">
                  <c:v>-1.36055E-2</c:v>
                </c:pt>
                <c:pt idx="60472">
                  <c:v>-1.29135E-2</c:v>
                </c:pt>
                <c:pt idx="60473">
                  <c:v>-1.22136E-2</c:v>
                </c:pt>
                <c:pt idx="60474">
                  <c:v>-1.15064E-2</c:v>
                </c:pt>
                <c:pt idx="60475">
                  <c:v>-1.07922E-2</c:v>
                </c:pt>
                <c:pt idx="60476">
                  <c:v>-1.00716E-2</c:v>
                </c:pt>
                <c:pt idx="60477" formatCode="0.00E+00">
                  <c:v>-9.3453400000000006E-3</c:v>
                </c:pt>
                <c:pt idx="60478" formatCode="0.00E+00">
                  <c:v>-8.6138699999999992E-3</c:v>
                </c:pt>
                <c:pt idx="60479" formatCode="0.00E+00">
                  <c:v>-7.8776999999999996E-3</c:v>
                </c:pt>
                <c:pt idx="60480" formatCode="0.00E+00">
                  <c:v>-7.1371400000000002E-3</c:v>
                </c:pt>
                <c:pt idx="60481" formatCode="0.00E+00">
                  <c:v>-6.3923399999999998E-3</c:v>
                </c:pt>
                <c:pt idx="60482" formatCode="0.00E+00">
                  <c:v>-5.6433000000000004E-3</c:v>
                </c:pt>
                <c:pt idx="60483" formatCode="0.00E+00">
                  <c:v>-4.8903000000000002E-3</c:v>
                </c:pt>
                <c:pt idx="60484" formatCode="0.00E+00">
                  <c:v>-4.1342999999999996E-3</c:v>
                </c:pt>
                <c:pt idx="60485" formatCode="0.00E+00">
                  <c:v>-3.37638E-3</c:v>
                </c:pt>
                <c:pt idx="60486" formatCode="0.00E+00">
                  <c:v>-2.61714E-3</c:v>
                </c:pt>
                <c:pt idx="60487" formatCode="0.00E+00">
                  <c:v>-1.8571600000000001E-3</c:v>
                </c:pt>
                <c:pt idx="60488" formatCode="0.00E+00">
                  <c:v>-1.09717E-3</c:v>
                </c:pt>
                <c:pt idx="60489" formatCode="0.00E+00">
                  <c:v>-3.3778600000000002E-4</c:v>
                </c:pt>
                <c:pt idx="60490" formatCode="0.00E+00">
                  <c:v>4.20529E-4</c:v>
                </c:pt>
                <c:pt idx="60491" formatCode="0.00E+00">
                  <c:v>1.1773E-3</c:v>
                </c:pt>
                <c:pt idx="60492" formatCode="0.00E+00">
                  <c:v>1.9319700000000001E-3</c:v>
                </c:pt>
                <c:pt idx="60493" formatCode="0.00E+00">
                  <c:v>2.6840100000000001E-3</c:v>
                </c:pt>
                <c:pt idx="60494" formatCode="0.00E+00">
                  <c:v>3.4329899999999999E-3</c:v>
                </c:pt>
                <c:pt idx="60495" formatCode="0.00E+00">
                  <c:v>4.1783899999999997E-3</c:v>
                </c:pt>
                <c:pt idx="60496" formatCode="0.00E+00">
                  <c:v>4.9195899999999997E-3</c:v>
                </c:pt>
                <c:pt idx="60497" formatCode="0.00E+00">
                  <c:v>5.6559799999999997E-3</c:v>
                </c:pt>
                <c:pt idx="60498" formatCode="0.00E+00">
                  <c:v>6.38705E-3</c:v>
                </c:pt>
                <c:pt idx="60499" formatCode="0.00E+00">
                  <c:v>7.1125099999999998E-3</c:v>
                </c:pt>
                <c:pt idx="60500" formatCode="0.00E+00">
                  <c:v>7.8320899999999999E-3</c:v>
                </c:pt>
                <c:pt idx="60501" formatCode="0.00E+00">
                  <c:v>8.5454199999999998E-3</c:v>
                </c:pt>
                <c:pt idx="60502" formatCode="0.00E+00">
                  <c:v>9.2521200000000008E-3</c:v>
                </c:pt>
                <c:pt idx="60503" formatCode="0.00E+00">
                  <c:v>9.9519199999999995E-3</c:v>
                </c:pt>
                <c:pt idx="60504">
                  <c:v>1.0644499999999999E-2</c:v>
                </c:pt>
                <c:pt idx="60505">
                  <c:v>1.13296E-2</c:v>
                </c:pt>
                <c:pt idx="60506">
                  <c:v>1.20067E-2</c:v>
                </c:pt>
                <c:pt idx="60507">
                  <c:v>1.26753E-2</c:v>
                </c:pt>
                <c:pt idx="60508">
                  <c:v>1.3335100000000001E-2</c:v>
                </c:pt>
                <c:pt idx="60509">
                  <c:v>1.39858E-2</c:v>
                </c:pt>
                <c:pt idx="60510">
                  <c:v>1.4626999999999999E-2</c:v>
                </c:pt>
                <c:pt idx="60511">
                  <c:v>1.5258300000000001E-2</c:v>
                </c:pt>
                <c:pt idx="60512">
                  <c:v>1.5879299999999999E-2</c:v>
                </c:pt>
                <c:pt idx="60513">
                  <c:v>1.6489699999999999E-2</c:v>
                </c:pt>
                <c:pt idx="60514">
                  <c:v>1.7089199999999999E-2</c:v>
                </c:pt>
                <c:pt idx="60515">
                  <c:v>1.7677600000000002E-2</c:v>
                </c:pt>
                <c:pt idx="60516">
                  <c:v>1.8254300000000001E-2</c:v>
                </c:pt>
                <c:pt idx="60517">
                  <c:v>1.8819300000000001E-2</c:v>
                </c:pt>
                <c:pt idx="60518">
                  <c:v>1.9372E-2</c:v>
                </c:pt>
                <c:pt idx="60519">
                  <c:v>1.9912300000000001E-2</c:v>
                </c:pt>
                <c:pt idx="60520">
                  <c:v>2.04399E-2</c:v>
                </c:pt>
                <c:pt idx="60521">
                  <c:v>2.0954500000000001E-2</c:v>
                </c:pt>
                <c:pt idx="60522">
                  <c:v>2.1455999999999999E-2</c:v>
                </c:pt>
                <c:pt idx="60523">
                  <c:v>2.1944000000000002E-2</c:v>
                </c:pt>
                <c:pt idx="60524">
                  <c:v>2.24187E-2</c:v>
                </c:pt>
                <c:pt idx="60525">
                  <c:v>2.2879699999999999E-2</c:v>
                </c:pt>
                <c:pt idx="60526">
                  <c:v>2.3327000000000001E-2</c:v>
                </c:pt>
                <c:pt idx="60527">
                  <c:v>2.3760300000000002E-2</c:v>
                </c:pt>
                <c:pt idx="60528">
                  <c:v>2.4179300000000001E-2</c:v>
                </c:pt>
                <c:pt idx="60529">
                  <c:v>2.4583799999999999E-2</c:v>
                </c:pt>
                <c:pt idx="60530">
                  <c:v>2.4973800000000001E-2</c:v>
                </c:pt>
                <c:pt idx="60531">
                  <c:v>2.5349400000000001E-2</c:v>
                </c:pt>
                <c:pt idx="60532">
                  <c:v>2.5710500000000001E-2</c:v>
                </c:pt>
                <c:pt idx="60533">
                  <c:v>2.6057E-2</c:v>
                </c:pt>
                <c:pt idx="60534">
                  <c:v>2.6388999999999999E-2</c:v>
                </c:pt>
                <c:pt idx="60535">
                  <c:v>2.6706299999999999E-2</c:v>
                </c:pt>
                <c:pt idx="60536">
                  <c:v>2.7008799999999999E-2</c:v>
                </c:pt>
                <c:pt idx="60537">
                  <c:v>2.7296600000000001E-2</c:v>
                </c:pt>
                <c:pt idx="60538">
                  <c:v>2.75696E-2</c:v>
                </c:pt>
                <c:pt idx="60539">
                  <c:v>2.78277E-2</c:v>
                </c:pt>
                <c:pt idx="60540">
                  <c:v>2.8070999999999999E-2</c:v>
                </c:pt>
                <c:pt idx="60541">
                  <c:v>2.8299299999999999E-2</c:v>
                </c:pt>
                <c:pt idx="60542">
                  <c:v>2.8512599999999999E-2</c:v>
                </c:pt>
                <c:pt idx="60543">
                  <c:v>2.8710900000000001E-2</c:v>
                </c:pt>
                <c:pt idx="60544">
                  <c:v>2.8894599999999999E-2</c:v>
                </c:pt>
                <c:pt idx="60545">
                  <c:v>2.9063599999999998E-2</c:v>
                </c:pt>
                <c:pt idx="60546">
                  <c:v>2.92181E-2</c:v>
                </c:pt>
                <c:pt idx="60547">
                  <c:v>2.9357999999999999E-2</c:v>
                </c:pt>
                <c:pt idx="60548">
                  <c:v>2.9483499999999999E-2</c:v>
                </c:pt>
                <c:pt idx="60549">
                  <c:v>2.95943E-2</c:v>
                </c:pt>
                <c:pt idx="60550">
                  <c:v>2.9690600000000001E-2</c:v>
                </c:pt>
                <c:pt idx="60551">
                  <c:v>2.9772400000000001E-2</c:v>
                </c:pt>
                <c:pt idx="60552">
                  <c:v>2.9840100000000001E-2</c:v>
                </c:pt>
                <c:pt idx="60553">
                  <c:v>2.9893800000000002E-2</c:v>
                </c:pt>
                <c:pt idx="60554">
                  <c:v>2.99338E-2</c:v>
                </c:pt>
                <c:pt idx="60555">
                  <c:v>2.99601E-2</c:v>
                </c:pt>
                <c:pt idx="60556">
                  <c:v>2.99724E-2</c:v>
                </c:pt>
                <c:pt idx="60557">
                  <c:v>2.9970900000000002E-2</c:v>
                </c:pt>
                <c:pt idx="60558">
                  <c:v>2.9955599999999999E-2</c:v>
                </c:pt>
                <c:pt idx="60559">
                  <c:v>2.9926899999999999E-2</c:v>
                </c:pt>
                <c:pt idx="60560">
                  <c:v>2.9884899999999999E-2</c:v>
                </c:pt>
                <c:pt idx="60561">
                  <c:v>2.98298E-2</c:v>
                </c:pt>
                <c:pt idx="60562">
                  <c:v>2.9761900000000001E-2</c:v>
                </c:pt>
                <c:pt idx="60563">
                  <c:v>2.9681300000000001E-2</c:v>
                </c:pt>
                <c:pt idx="60564">
                  <c:v>2.9588099999999999E-2</c:v>
                </c:pt>
                <c:pt idx="60565">
                  <c:v>2.94822E-2</c:v>
                </c:pt>
                <c:pt idx="60566">
                  <c:v>2.93637E-2</c:v>
                </c:pt>
                <c:pt idx="60567">
                  <c:v>2.92328E-2</c:v>
                </c:pt>
                <c:pt idx="60568">
                  <c:v>2.9090000000000001E-2</c:v>
                </c:pt>
                <c:pt idx="60569">
                  <c:v>2.8935800000000001E-2</c:v>
                </c:pt>
                <c:pt idx="60570">
                  <c:v>2.8770799999999999E-2</c:v>
                </c:pt>
                <c:pt idx="60571">
                  <c:v>2.8594700000000001E-2</c:v>
                </c:pt>
                <c:pt idx="60572">
                  <c:v>2.84067E-2</c:v>
                </c:pt>
                <c:pt idx="60573">
                  <c:v>2.82069E-2</c:v>
                </c:pt>
                <c:pt idx="60574">
                  <c:v>2.7995599999999999E-2</c:v>
                </c:pt>
                <c:pt idx="60575">
                  <c:v>2.7772700000000001E-2</c:v>
                </c:pt>
                <c:pt idx="60576">
                  <c:v>2.7538300000000002E-2</c:v>
                </c:pt>
                <c:pt idx="60577">
                  <c:v>2.7292299999999999E-2</c:v>
                </c:pt>
                <c:pt idx="60578">
                  <c:v>2.7034900000000001E-2</c:v>
                </c:pt>
                <c:pt idx="60579">
                  <c:v>2.6766100000000001E-2</c:v>
                </c:pt>
                <c:pt idx="60580">
                  <c:v>2.64859E-2</c:v>
                </c:pt>
                <c:pt idx="60581">
                  <c:v>2.61943E-2</c:v>
                </c:pt>
                <c:pt idx="60582">
                  <c:v>2.58911E-2</c:v>
                </c:pt>
                <c:pt idx="60583">
                  <c:v>2.5576399999999999E-2</c:v>
                </c:pt>
                <c:pt idx="60584">
                  <c:v>2.5250000000000002E-2</c:v>
                </c:pt>
                <c:pt idx="60585">
                  <c:v>2.4912E-2</c:v>
                </c:pt>
                <c:pt idx="60586">
                  <c:v>2.45626E-2</c:v>
                </c:pt>
                <c:pt idx="60587">
                  <c:v>2.4202000000000001E-2</c:v>
                </c:pt>
                <c:pt idx="60588">
                  <c:v>2.38301E-2</c:v>
                </c:pt>
                <c:pt idx="60589">
                  <c:v>2.34469E-2</c:v>
                </c:pt>
                <c:pt idx="60590">
                  <c:v>2.3052699999999999E-2</c:v>
                </c:pt>
                <c:pt idx="60591">
                  <c:v>2.2647500000000001E-2</c:v>
                </c:pt>
                <c:pt idx="60592">
                  <c:v>2.2231600000000001E-2</c:v>
                </c:pt>
                <c:pt idx="60593">
                  <c:v>2.18053E-2</c:v>
                </c:pt>
                <c:pt idx="60594">
                  <c:v>2.1368399999999999E-2</c:v>
                </c:pt>
                <c:pt idx="60595">
                  <c:v>2.0920999999999999E-2</c:v>
                </c:pt>
                <c:pt idx="60596">
                  <c:v>2.0463100000000001E-2</c:v>
                </c:pt>
                <c:pt idx="60597">
                  <c:v>1.9994899999999999E-2</c:v>
                </c:pt>
                <c:pt idx="60598">
                  <c:v>1.95164E-2</c:v>
                </c:pt>
                <c:pt idx="60599">
                  <c:v>1.9027800000000001E-2</c:v>
                </c:pt>
                <c:pt idx="60600">
                  <c:v>1.8529E-2</c:v>
                </c:pt>
                <c:pt idx="60601">
                  <c:v>1.80202E-2</c:v>
                </c:pt>
                <c:pt idx="60602">
                  <c:v>1.7501300000000001E-2</c:v>
                </c:pt>
                <c:pt idx="60603">
                  <c:v>1.6972399999999999E-2</c:v>
                </c:pt>
                <c:pt idx="60604">
                  <c:v>1.6433699999999999E-2</c:v>
                </c:pt>
                <c:pt idx="60605">
                  <c:v>1.5885300000000002E-2</c:v>
                </c:pt>
                <c:pt idx="60606">
                  <c:v>1.5327199999999999E-2</c:v>
                </c:pt>
                <c:pt idx="60607">
                  <c:v>1.4759700000000001E-2</c:v>
                </c:pt>
                <c:pt idx="60608">
                  <c:v>1.41829E-2</c:v>
                </c:pt>
                <c:pt idx="60609">
                  <c:v>1.35969E-2</c:v>
                </c:pt>
                <c:pt idx="60610">
                  <c:v>1.30017E-2</c:v>
                </c:pt>
                <c:pt idx="60611">
                  <c:v>1.23976E-2</c:v>
                </c:pt>
                <c:pt idx="60612">
                  <c:v>1.17847E-2</c:v>
                </c:pt>
                <c:pt idx="60613">
                  <c:v>1.11634E-2</c:v>
                </c:pt>
                <c:pt idx="60614">
                  <c:v>1.05337E-2</c:v>
                </c:pt>
                <c:pt idx="60615" formatCode="0.00E+00">
                  <c:v>9.8959700000000005E-3</c:v>
                </c:pt>
                <c:pt idx="60616" formatCode="0.00E+00">
                  <c:v>9.2502999999999995E-3</c:v>
                </c:pt>
                <c:pt idx="60617" formatCode="0.00E+00">
                  <c:v>8.5968599999999996E-3</c:v>
                </c:pt>
                <c:pt idx="60618" formatCode="0.00E+00">
                  <c:v>7.9358999999999992E-3</c:v>
                </c:pt>
                <c:pt idx="60619" formatCode="0.00E+00">
                  <c:v>7.2677499999999999E-3</c:v>
                </c:pt>
                <c:pt idx="60620" formatCode="0.00E+00">
                  <c:v>6.5928200000000001E-3</c:v>
                </c:pt>
                <c:pt idx="60621" formatCode="0.00E+00">
                  <c:v>5.9114299999999996E-3</c:v>
                </c:pt>
                <c:pt idx="60622" formatCode="0.00E+00">
                  <c:v>5.2238600000000003E-3</c:v>
                </c:pt>
                <c:pt idx="60623" formatCode="0.00E+00">
                  <c:v>4.5304400000000002E-3</c:v>
                </c:pt>
                <c:pt idx="60624" formatCode="0.00E+00">
                  <c:v>3.8314899999999999E-3</c:v>
                </c:pt>
                <c:pt idx="60625" formatCode="0.00E+00">
                  <c:v>3.1273799999999999E-3</c:v>
                </c:pt>
                <c:pt idx="60626" formatCode="0.00E+00">
                  <c:v>2.4184800000000002E-3</c:v>
                </c:pt>
                <c:pt idx="60627" formatCode="0.00E+00">
                  <c:v>1.70517E-3</c:v>
                </c:pt>
                <c:pt idx="60628" formatCode="0.00E+00">
                  <c:v>9.878039999999999E-4</c:v>
                </c:pt>
                <c:pt idx="60629" formatCode="0.00E+00">
                  <c:v>2.6681600000000001E-4</c:v>
                </c:pt>
                <c:pt idx="60630" formatCode="0.00E+00">
                  <c:v>-4.57307E-4</c:v>
                </c:pt>
                <c:pt idx="60631" formatCode="0.00E+00">
                  <c:v>-1.18406E-3</c:v>
                </c:pt>
                <c:pt idx="60632" formatCode="0.00E+00">
                  <c:v>-1.9129800000000001E-3</c:v>
                </c:pt>
                <c:pt idx="60633" formatCode="0.00E+00">
                  <c:v>-2.64357E-3</c:v>
                </c:pt>
                <c:pt idx="60634" formatCode="0.00E+00">
                  <c:v>-3.37536E-3</c:v>
                </c:pt>
                <c:pt idx="60635" formatCode="0.00E+00">
                  <c:v>-4.1078399999999998E-3</c:v>
                </c:pt>
                <c:pt idx="60636" formatCode="0.00E+00">
                  <c:v>-4.8405100000000001E-3</c:v>
                </c:pt>
                <c:pt idx="60637" formatCode="0.00E+00">
                  <c:v>-5.5728599999999998E-3</c:v>
                </c:pt>
                <c:pt idx="60638" formatCode="0.00E+00">
                  <c:v>-6.3043200000000004E-3</c:v>
                </c:pt>
                <c:pt idx="60639" formatCode="0.00E+00">
                  <c:v>-7.0342399999999998E-3</c:v>
                </c:pt>
                <c:pt idx="60640" formatCode="0.00E+00">
                  <c:v>-7.7619300000000002E-3</c:v>
                </c:pt>
                <c:pt idx="60641" formatCode="0.00E+00">
                  <c:v>-8.4867099999999997E-3</c:v>
                </c:pt>
                <c:pt idx="60642" formatCode="0.00E+00">
                  <c:v>-9.2080100000000008E-3</c:v>
                </c:pt>
                <c:pt idx="60643" formatCode="0.00E+00">
                  <c:v>-9.9253699999999993E-3</c:v>
                </c:pt>
                <c:pt idx="60644">
                  <c:v>-1.06383E-2</c:v>
                </c:pt>
                <c:pt idx="60645">
                  <c:v>-1.1346200000000001E-2</c:v>
                </c:pt>
                <c:pt idx="60646">
                  <c:v>-1.2048400000000001E-2</c:v>
                </c:pt>
                <c:pt idx="60647">
                  <c:v>-1.2744399999999999E-2</c:v>
                </c:pt>
                <c:pt idx="60648">
                  <c:v>-1.34334E-2</c:v>
                </c:pt>
                <c:pt idx="60649">
                  <c:v>-1.41149E-2</c:v>
                </c:pt>
                <c:pt idx="60650">
                  <c:v>-1.47884E-2</c:v>
                </c:pt>
                <c:pt idx="60651">
                  <c:v>-1.5453E-2</c:v>
                </c:pt>
                <c:pt idx="60652">
                  <c:v>-1.61082E-2</c:v>
                </c:pt>
                <c:pt idx="60653">
                  <c:v>-1.67536E-2</c:v>
                </c:pt>
                <c:pt idx="60654">
                  <c:v>-1.7388299999999999E-2</c:v>
                </c:pt>
                <c:pt idx="60655">
                  <c:v>-1.8011900000000001E-2</c:v>
                </c:pt>
                <c:pt idx="60656">
                  <c:v>-1.8623600000000001E-2</c:v>
                </c:pt>
                <c:pt idx="60657">
                  <c:v>-1.9222699999999999E-2</c:v>
                </c:pt>
                <c:pt idx="60658">
                  <c:v>-1.9808599999999999E-2</c:v>
                </c:pt>
                <c:pt idx="60659">
                  <c:v>-2.0380700000000002E-2</c:v>
                </c:pt>
                <c:pt idx="60660">
                  <c:v>-2.0938499999999999E-2</c:v>
                </c:pt>
                <c:pt idx="60661">
                  <c:v>-2.14811E-2</c:v>
                </c:pt>
                <c:pt idx="60662">
                  <c:v>-2.2008E-2</c:v>
                </c:pt>
                <c:pt idx="60663">
                  <c:v>-2.25186E-2</c:v>
                </c:pt>
                <c:pt idx="60664">
                  <c:v>-2.3012299999999999E-2</c:v>
                </c:pt>
                <c:pt idx="60665">
                  <c:v>-2.34884E-2</c:v>
                </c:pt>
                <c:pt idx="60666">
                  <c:v>-2.3946499999999999E-2</c:v>
                </c:pt>
                <c:pt idx="60667">
                  <c:v>-2.4386000000000001E-2</c:v>
                </c:pt>
                <c:pt idx="60668">
                  <c:v>-2.48062E-2</c:v>
                </c:pt>
                <c:pt idx="60669">
                  <c:v>-2.5206900000000001E-2</c:v>
                </c:pt>
                <c:pt idx="60670">
                  <c:v>-2.5587599999999999E-2</c:v>
                </c:pt>
                <c:pt idx="60671">
                  <c:v>-2.5947700000000001E-2</c:v>
                </c:pt>
                <c:pt idx="60672">
                  <c:v>-2.6286899999999998E-2</c:v>
                </c:pt>
                <c:pt idx="60673">
                  <c:v>-2.66045E-2</c:v>
                </c:pt>
                <c:pt idx="60674">
                  <c:v>-2.69E-2</c:v>
                </c:pt>
                <c:pt idx="60675">
                  <c:v>-2.7172999999999999E-2</c:v>
                </c:pt>
                <c:pt idx="60676">
                  <c:v>-2.7423099999999999E-2</c:v>
                </c:pt>
                <c:pt idx="60677">
                  <c:v>-2.7649799999999999E-2</c:v>
                </c:pt>
                <c:pt idx="60678">
                  <c:v>-2.7852700000000001E-2</c:v>
                </c:pt>
                <c:pt idx="60679">
                  <c:v>-2.8031500000000001E-2</c:v>
                </c:pt>
                <c:pt idx="60680">
                  <c:v>-2.8185600000000002E-2</c:v>
                </c:pt>
                <c:pt idx="60681">
                  <c:v>-2.83149E-2</c:v>
                </c:pt>
                <c:pt idx="60682">
                  <c:v>-2.8419E-2</c:v>
                </c:pt>
                <c:pt idx="60683">
                  <c:v>-2.84979E-2</c:v>
                </c:pt>
                <c:pt idx="60684">
                  <c:v>-2.8551199999999999E-2</c:v>
                </c:pt>
                <c:pt idx="60685">
                  <c:v>-2.85785E-2</c:v>
                </c:pt>
                <c:pt idx="60686">
                  <c:v>-2.8579799999999999E-2</c:v>
                </c:pt>
                <c:pt idx="60687">
                  <c:v>-2.8554699999999999E-2</c:v>
                </c:pt>
                <c:pt idx="60688">
                  <c:v>-2.85031E-2</c:v>
                </c:pt>
                <c:pt idx="60689">
                  <c:v>-2.8424899999999999E-2</c:v>
                </c:pt>
                <c:pt idx="60690">
                  <c:v>-2.8320100000000001E-2</c:v>
                </c:pt>
                <c:pt idx="60691">
                  <c:v>-2.8188499999999998E-2</c:v>
                </c:pt>
                <c:pt idx="60692">
                  <c:v>-2.8029999999999999E-2</c:v>
                </c:pt>
                <c:pt idx="60693">
                  <c:v>-2.7844600000000001E-2</c:v>
                </c:pt>
                <c:pt idx="60694">
                  <c:v>-2.7632400000000001E-2</c:v>
                </c:pt>
                <c:pt idx="60695">
                  <c:v>-2.7393399999999998E-2</c:v>
                </c:pt>
                <c:pt idx="60696">
                  <c:v>-2.7127600000000002E-2</c:v>
                </c:pt>
                <c:pt idx="60697">
                  <c:v>-2.6835100000000001E-2</c:v>
                </c:pt>
                <c:pt idx="60698">
                  <c:v>-2.65162E-2</c:v>
                </c:pt>
                <c:pt idx="60699">
                  <c:v>-2.6171099999999999E-2</c:v>
                </c:pt>
                <c:pt idx="60700">
                  <c:v>-2.58E-2</c:v>
                </c:pt>
                <c:pt idx="60701">
                  <c:v>-2.5403100000000001E-2</c:v>
                </c:pt>
                <c:pt idx="60702">
                  <c:v>-2.4980599999999999E-2</c:v>
                </c:pt>
                <c:pt idx="60703">
                  <c:v>-2.45328E-2</c:v>
                </c:pt>
                <c:pt idx="60704">
                  <c:v>-2.4060100000000001E-2</c:v>
                </c:pt>
                <c:pt idx="60705">
                  <c:v>-2.3562799999999998E-2</c:v>
                </c:pt>
                <c:pt idx="60706">
                  <c:v>-2.3041200000000001E-2</c:v>
                </c:pt>
                <c:pt idx="60707">
                  <c:v>-2.24958E-2</c:v>
                </c:pt>
                <c:pt idx="60708">
                  <c:v>-2.1926899999999999E-2</c:v>
                </c:pt>
                <c:pt idx="60709">
                  <c:v>-2.1334800000000001E-2</c:v>
                </c:pt>
                <c:pt idx="60710">
                  <c:v>-2.0720200000000001E-2</c:v>
                </c:pt>
                <c:pt idx="60711">
                  <c:v>-2.0083299999999998E-2</c:v>
                </c:pt>
                <c:pt idx="60712">
                  <c:v>-1.9424899999999998E-2</c:v>
                </c:pt>
                <c:pt idx="60713">
                  <c:v>-1.8745499999999998E-2</c:v>
                </c:pt>
                <c:pt idx="60714">
                  <c:v>-1.8045800000000001E-2</c:v>
                </c:pt>
                <c:pt idx="60715">
                  <c:v>-1.7326399999999999E-2</c:v>
                </c:pt>
                <c:pt idx="60716">
                  <c:v>-1.6587899999999999E-2</c:v>
                </c:pt>
                <c:pt idx="60717">
                  <c:v>-1.5831000000000001E-2</c:v>
                </c:pt>
                <c:pt idx="60718">
                  <c:v>-1.5056399999999999E-2</c:v>
                </c:pt>
                <c:pt idx="60719">
                  <c:v>-1.42647E-2</c:v>
                </c:pt>
                <c:pt idx="60720">
                  <c:v>-1.34567E-2</c:v>
                </c:pt>
                <c:pt idx="60721">
                  <c:v>-1.26331E-2</c:v>
                </c:pt>
                <c:pt idx="60722">
                  <c:v>-1.1794799999999999E-2</c:v>
                </c:pt>
                <c:pt idx="60723">
                  <c:v>-1.0942500000000001E-2</c:v>
                </c:pt>
                <c:pt idx="60724">
                  <c:v>-1.0076999999999999E-2</c:v>
                </c:pt>
                <c:pt idx="60725" formatCode="0.00E+00">
                  <c:v>-9.1993100000000005E-3</c:v>
                </c:pt>
                <c:pt idx="60726" formatCode="0.00E+00">
                  <c:v>-8.3101400000000006E-3</c:v>
                </c:pt>
                <c:pt idx="60727" formatCode="0.00E+00">
                  <c:v>-7.4105000000000004E-3</c:v>
                </c:pt>
                <c:pt idx="60728" formatCode="0.00E+00">
                  <c:v>-6.5012899999999998E-3</c:v>
                </c:pt>
                <c:pt idx="60729" formatCode="0.00E+00">
                  <c:v>-5.5833999999999996E-3</c:v>
                </c:pt>
                <c:pt idx="60730" formatCode="0.00E+00">
                  <c:v>-4.6577399999999996E-3</c:v>
                </c:pt>
                <c:pt idx="60731" formatCode="0.00E+00">
                  <c:v>-3.7252499999999998E-3</c:v>
                </c:pt>
                <c:pt idx="60732" formatCode="0.00E+00">
                  <c:v>-2.78692E-3</c:v>
                </c:pt>
                <c:pt idx="60733" formatCode="0.00E+00">
                  <c:v>-1.8437200000000001E-3</c:v>
                </c:pt>
                <c:pt idx="60734" formatCode="0.00E+00">
                  <c:v>-8.9663799999999995E-4</c:v>
                </c:pt>
                <c:pt idx="60735" formatCode="0.00E+00">
                  <c:v>5.3365500000000003E-5</c:v>
                </c:pt>
                <c:pt idx="60736" formatCode="0.00E+00">
                  <c:v>1.0053E-3</c:v>
                </c:pt>
                <c:pt idx="60737" formatCode="0.00E+00">
                  <c:v>1.9581799999999999E-3</c:v>
                </c:pt>
                <c:pt idx="60738" formatCode="0.00E+00">
                  <c:v>2.91106E-3</c:v>
                </c:pt>
                <c:pt idx="60739" formatCode="0.00E+00">
                  <c:v>3.86288E-3</c:v>
                </c:pt>
                <c:pt idx="60740" formatCode="0.00E+00">
                  <c:v>4.8125800000000003E-3</c:v>
                </c:pt>
                <c:pt idx="60741" formatCode="0.00E+00">
                  <c:v>5.7591400000000003E-3</c:v>
                </c:pt>
                <c:pt idx="60742" formatCode="0.00E+00">
                  <c:v>6.7016100000000002E-3</c:v>
                </c:pt>
                <c:pt idx="60743" formatCode="0.00E+00">
                  <c:v>7.6390299999999998E-3</c:v>
                </c:pt>
                <c:pt idx="60744" formatCode="0.00E+00">
                  <c:v>8.5703600000000008E-3</c:v>
                </c:pt>
                <c:pt idx="60745" formatCode="0.00E+00">
                  <c:v>9.4946500000000003E-3</c:v>
                </c:pt>
                <c:pt idx="60746">
                  <c:v>1.0410900000000001E-2</c:v>
                </c:pt>
                <c:pt idx="60747">
                  <c:v>1.13182E-2</c:v>
                </c:pt>
                <c:pt idx="60748">
                  <c:v>1.2215500000000001E-2</c:v>
                </c:pt>
                <c:pt idx="60749">
                  <c:v>1.3102000000000001E-2</c:v>
                </c:pt>
                <c:pt idx="60750">
                  <c:v>1.39766E-2</c:v>
                </c:pt>
                <c:pt idx="60751">
                  <c:v>1.48384E-2</c:v>
                </c:pt>
                <c:pt idx="60752">
                  <c:v>1.5686499999999999E-2</c:v>
                </c:pt>
                <c:pt idx="60753">
                  <c:v>1.652E-2</c:v>
                </c:pt>
                <c:pt idx="60754">
                  <c:v>1.7338099999999999E-2</c:v>
                </c:pt>
                <c:pt idx="60755">
                  <c:v>1.814E-2</c:v>
                </c:pt>
                <c:pt idx="60756">
                  <c:v>1.89246E-2</c:v>
                </c:pt>
                <c:pt idx="60757">
                  <c:v>1.9691400000000001E-2</c:v>
                </c:pt>
                <c:pt idx="60758">
                  <c:v>2.0439300000000001E-2</c:v>
                </c:pt>
                <c:pt idx="60759">
                  <c:v>2.1167700000000001E-2</c:v>
                </c:pt>
                <c:pt idx="60760">
                  <c:v>2.1875800000000001E-2</c:v>
                </c:pt>
                <c:pt idx="60761">
                  <c:v>2.2562700000000002E-2</c:v>
                </c:pt>
                <c:pt idx="60762">
                  <c:v>2.3227899999999999E-2</c:v>
                </c:pt>
                <c:pt idx="60763">
                  <c:v>2.3870599999999999E-2</c:v>
                </c:pt>
                <c:pt idx="60764">
                  <c:v>2.4490100000000001E-2</c:v>
                </c:pt>
                <c:pt idx="60765">
                  <c:v>2.5085900000000001E-2</c:v>
                </c:pt>
                <c:pt idx="60766">
                  <c:v>2.5657300000000001E-2</c:v>
                </c:pt>
                <c:pt idx="60767">
                  <c:v>2.6203600000000001E-2</c:v>
                </c:pt>
                <c:pt idx="60768">
                  <c:v>2.6724399999999999E-2</c:v>
                </c:pt>
                <c:pt idx="60769">
                  <c:v>2.72191E-2</c:v>
                </c:pt>
                <c:pt idx="60770">
                  <c:v>2.7687300000000001E-2</c:v>
                </c:pt>
                <c:pt idx="60771">
                  <c:v>2.8128500000000001E-2</c:v>
                </c:pt>
                <c:pt idx="60772">
                  <c:v>2.85422E-2</c:v>
                </c:pt>
                <c:pt idx="60773">
                  <c:v>2.8928100000000002E-2</c:v>
                </c:pt>
                <c:pt idx="60774">
                  <c:v>2.92859E-2</c:v>
                </c:pt>
                <c:pt idx="60775">
                  <c:v>2.9615099999999998E-2</c:v>
                </c:pt>
                <c:pt idx="60776">
                  <c:v>2.9915500000000001E-2</c:v>
                </c:pt>
                <c:pt idx="60777">
                  <c:v>3.01868E-2</c:v>
                </c:pt>
                <c:pt idx="60778">
                  <c:v>3.0428699999999999E-2</c:v>
                </c:pt>
                <c:pt idx="60779">
                  <c:v>3.06412E-2</c:v>
                </c:pt>
                <c:pt idx="60780">
                  <c:v>3.08241E-2</c:v>
                </c:pt>
                <c:pt idx="60781">
                  <c:v>3.09771E-2</c:v>
                </c:pt>
                <c:pt idx="60782">
                  <c:v>3.1100200000000001E-2</c:v>
                </c:pt>
                <c:pt idx="60783">
                  <c:v>3.11934E-2</c:v>
                </c:pt>
                <c:pt idx="60784">
                  <c:v>3.1256600000000002E-2</c:v>
                </c:pt>
                <c:pt idx="60785">
                  <c:v>3.12898E-2</c:v>
                </c:pt>
                <c:pt idx="60786">
                  <c:v>3.1293099999999997E-2</c:v>
                </c:pt>
                <c:pt idx="60787">
                  <c:v>3.1266599999999999E-2</c:v>
                </c:pt>
                <c:pt idx="60788">
                  <c:v>3.1210399999999999E-2</c:v>
                </c:pt>
                <c:pt idx="60789">
                  <c:v>3.1124599999999999E-2</c:v>
                </c:pt>
                <c:pt idx="60790">
                  <c:v>3.1009399999999999E-2</c:v>
                </c:pt>
                <c:pt idx="60791">
                  <c:v>3.0865099999999999E-2</c:v>
                </c:pt>
                <c:pt idx="60792">
                  <c:v>3.0691800000000002E-2</c:v>
                </c:pt>
                <c:pt idx="60793">
                  <c:v>3.049E-2</c:v>
                </c:pt>
                <c:pt idx="60794">
                  <c:v>3.02598E-2</c:v>
                </c:pt>
                <c:pt idx="60795">
                  <c:v>3.0001699999999999E-2</c:v>
                </c:pt>
                <c:pt idx="60796">
                  <c:v>2.9716099999999999E-2</c:v>
                </c:pt>
                <c:pt idx="60797">
                  <c:v>2.94033E-2</c:v>
                </c:pt>
                <c:pt idx="60798">
                  <c:v>2.9063800000000001E-2</c:v>
                </c:pt>
                <c:pt idx="60799">
                  <c:v>2.8698000000000001E-2</c:v>
                </c:pt>
                <c:pt idx="60800">
                  <c:v>2.8306499999999998E-2</c:v>
                </c:pt>
                <c:pt idx="60801">
                  <c:v>2.7889799999999999E-2</c:v>
                </c:pt>
                <c:pt idx="60802">
                  <c:v>2.7448400000000001E-2</c:v>
                </c:pt>
                <c:pt idx="60803">
                  <c:v>2.6983E-2</c:v>
                </c:pt>
                <c:pt idx="60804">
                  <c:v>2.6494E-2</c:v>
                </c:pt>
                <c:pt idx="60805">
                  <c:v>2.59822E-2</c:v>
                </c:pt>
                <c:pt idx="60806">
                  <c:v>2.5448200000000001E-2</c:v>
                </c:pt>
                <c:pt idx="60807">
                  <c:v>2.4892600000000001E-2</c:v>
                </c:pt>
                <c:pt idx="60808">
                  <c:v>2.43162E-2</c:v>
                </c:pt>
                <c:pt idx="60809">
                  <c:v>2.37196E-2</c:v>
                </c:pt>
                <c:pt idx="60810">
                  <c:v>2.3103599999999998E-2</c:v>
                </c:pt>
                <c:pt idx="60811">
                  <c:v>2.24689E-2</c:v>
                </c:pt>
                <c:pt idx="60812">
                  <c:v>2.18164E-2</c:v>
                </c:pt>
                <c:pt idx="60813">
                  <c:v>2.1146700000000001E-2</c:v>
                </c:pt>
                <c:pt idx="60814">
                  <c:v>2.0460699999999998E-2</c:v>
                </c:pt>
                <c:pt idx="60815">
                  <c:v>1.9759200000000001E-2</c:v>
                </c:pt>
                <c:pt idx="60816">
                  <c:v>1.9042900000000001E-2</c:v>
                </c:pt>
                <c:pt idx="60817">
                  <c:v>1.8312700000000001E-2</c:v>
                </c:pt>
                <c:pt idx="60818">
                  <c:v>1.7569499999999998E-2</c:v>
                </c:pt>
                <c:pt idx="60819">
                  <c:v>1.6814099999999998E-2</c:v>
                </c:pt>
                <c:pt idx="60820">
                  <c:v>1.60473E-2</c:v>
                </c:pt>
                <c:pt idx="60821">
                  <c:v>1.52701E-2</c:v>
                </c:pt>
                <c:pt idx="60822">
                  <c:v>1.44832E-2</c:v>
                </c:pt>
                <c:pt idx="60823">
                  <c:v>1.3687599999999999E-2</c:v>
                </c:pt>
                <c:pt idx="60824">
                  <c:v>1.2884100000000001E-2</c:v>
                </c:pt>
                <c:pt idx="60825">
                  <c:v>1.20737E-2</c:v>
                </c:pt>
                <c:pt idx="60826">
                  <c:v>1.12572E-2</c:v>
                </c:pt>
                <c:pt idx="60827">
                  <c:v>1.04355E-2</c:v>
                </c:pt>
                <c:pt idx="60828" formatCode="0.00E+00">
                  <c:v>9.6094400000000003E-3</c:v>
                </c:pt>
                <c:pt idx="60829" formatCode="0.00E+00">
                  <c:v>8.7799499999999999E-3</c:v>
                </c:pt>
                <c:pt idx="60830" formatCode="0.00E+00">
                  <c:v>7.9478900000000009E-3</c:v>
                </c:pt>
                <c:pt idx="60831" formatCode="0.00E+00">
                  <c:v>7.1141299999999998E-3</c:v>
                </c:pt>
                <c:pt idx="60832" formatCode="0.00E+00">
                  <c:v>6.2795400000000001E-3</c:v>
                </c:pt>
                <c:pt idx="60833" formatCode="0.00E+00">
                  <c:v>5.4449700000000004E-3</c:v>
                </c:pt>
                <c:pt idx="60834" formatCode="0.00E+00">
                  <c:v>4.6112899999999997E-3</c:v>
                </c:pt>
                <c:pt idx="60835" formatCode="0.00E+00">
                  <c:v>3.77934E-3</c:v>
                </c:pt>
                <c:pt idx="60836" formatCode="0.00E+00">
                  <c:v>2.9499499999999998E-3</c:v>
                </c:pt>
                <c:pt idx="60837" formatCode="0.00E+00">
                  <c:v>2.1239399999999999E-3</c:v>
                </c:pt>
                <c:pt idx="60838" formatCode="0.00E+00">
                  <c:v>1.3021199999999999E-3</c:v>
                </c:pt>
                <c:pt idx="60839" formatCode="0.00E+00">
                  <c:v>4.8529900000000002E-4</c:v>
                </c:pt>
                <c:pt idx="60840" formatCode="0.00E+00">
                  <c:v>-3.2574200000000001E-4</c:v>
                </c:pt>
                <c:pt idx="60841" formatCode="0.00E+00">
                  <c:v>-1.1302300000000001E-3</c:v>
                </c:pt>
                <c:pt idx="60842" formatCode="0.00E+00">
                  <c:v>-1.9274100000000001E-3</c:v>
                </c:pt>
                <c:pt idx="60843" formatCode="0.00E+00">
                  <c:v>-2.7165399999999999E-3</c:v>
                </c:pt>
                <c:pt idx="60844" formatCode="0.00E+00">
                  <c:v>-3.4968999999999998E-3</c:v>
                </c:pt>
                <c:pt idx="60845" formatCode="0.00E+00">
                  <c:v>-4.2677899999999996E-3</c:v>
                </c:pt>
                <c:pt idx="60846" formatCode="0.00E+00">
                  <c:v>-5.0285099999999999E-3</c:v>
                </c:pt>
                <c:pt idx="60847" formatCode="0.00E+00">
                  <c:v>-5.7783899999999996E-3</c:v>
                </c:pt>
                <c:pt idx="60848" formatCode="0.00E+00">
                  <c:v>-6.5167999999999997E-3</c:v>
                </c:pt>
                <c:pt idx="60849" formatCode="0.00E+00">
                  <c:v>-7.2430999999999997E-3</c:v>
                </c:pt>
                <c:pt idx="60850" formatCode="0.00E+00">
                  <c:v>-7.9566800000000007E-3</c:v>
                </c:pt>
                <c:pt idx="60851" formatCode="0.00E+00">
                  <c:v>-8.65696E-3</c:v>
                </c:pt>
                <c:pt idx="60852" formatCode="0.00E+00">
                  <c:v>-9.3433800000000001E-3</c:v>
                </c:pt>
                <c:pt idx="60853">
                  <c:v>-1.0015400000000001E-2</c:v>
                </c:pt>
                <c:pt idx="60854">
                  <c:v>-1.06725E-2</c:v>
                </c:pt>
                <c:pt idx="60855">
                  <c:v>-1.13142E-2</c:v>
                </c:pt>
                <c:pt idx="60856">
                  <c:v>-1.19399E-2</c:v>
                </c:pt>
                <c:pt idx="60857">
                  <c:v>-1.25494E-2</c:v>
                </c:pt>
                <c:pt idx="60858">
                  <c:v>-1.31421E-2</c:v>
                </c:pt>
                <c:pt idx="60859">
                  <c:v>-1.3717699999999999E-2</c:v>
                </c:pt>
                <c:pt idx="60860">
                  <c:v>-1.4275700000000001E-2</c:v>
                </c:pt>
                <c:pt idx="60861">
                  <c:v>-1.48159E-2</c:v>
                </c:pt>
                <c:pt idx="60862">
                  <c:v>-1.53378E-2</c:v>
                </c:pt>
                <c:pt idx="60863">
                  <c:v>-1.5841299999999999E-2</c:v>
                </c:pt>
                <c:pt idx="60864">
                  <c:v>-1.63261E-2</c:v>
                </c:pt>
                <c:pt idx="60865">
                  <c:v>-1.6791799999999999E-2</c:v>
                </c:pt>
                <c:pt idx="60866">
                  <c:v>-1.7238300000000002E-2</c:v>
                </c:pt>
                <c:pt idx="60867">
                  <c:v>-1.7665400000000001E-2</c:v>
                </c:pt>
                <c:pt idx="60868">
                  <c:v>-1.8072899999999999E-2</c:v>
                </c:pt>
                <c:pt idx="60869">
                  <c:v>-1.84607E-2</c:v>
                </c:pt>
                <c:pt idx="60870">
                  <c:v>-1.8828600000000001E-2</c:v>
                </c:pt>
                <c:pt idx="60871">
                  <c:v>-1.9176599999999999E-2</c:v>
                </c:pt>
                <c:pt idx="60872">
                  <c:v>-1.95046E-2</c:v>
                </c:pt>
                <c:pt idx="60873">
                  <c:v>-1.98125E-2</c:v>
                </c:pt>
                <c:pt idx="60874">
                  <c:v>-2.0100300000000001E-2</c:v>
                </c:pt>
                <c:pt idx="60875">
                  <c:v>-2.03681E-2</c:v>
                </c:pt>
                <c:pt idx="60876">
                  <c:v>-2.06158E-2</c:v>
                </c:pt>
                <c:pt idx="60877">
                  <c:v>-2.0843500000000001E-2</c:v>
                </c:pt>
                <c:pt idx="60878">
                  <c:v>-2.1051199999999999E-2</c:v>
                </c:pt>
                <c:pt idx="60879">
                  <c:v>-2.12391E-2</c:v>
                </c:pt>
                <c:pt idx="60880">
                  <c:v>-2.1407300000000001E-2</c:v>
                </c:pt>
                <c:pt idx="60881">
                  <c:v>-2.1555899999999999E-2</c:v>
                </c:pt>
                <c:pt idx="60882">
                  <c:v>-2.1684999999999999E-2</c:v>
                </c:pt>
                <c:pt idx="60883">
                  <c:v>-2.1794899999999999E-2</c:v>
                </c:pt>
                <c:pt idx="60884">
                  <c:v>-2.1885700000000001E-2</c:v>
                </c:pt>
                <c:pt idx="60885">
                  <c:v>-2.1957600000000001E-2</c:v>
                </c:pt>
                <c:pt idx="60886">
                  <c:v>-2.20109E-2</c:v>
                </c:pt>
                <c:pt idx="60887">
                  <c:v>-2.2045800000000001E-2</c:v>
                </c:pt>
                <c:pt idx="60888">
                  <c:v>-2.2062499999999999E-2</c:v>
                </c:pt>
                <c:pt idx="60889">
                  <c:v>-2.2061399999999998E-2</c:v>
                </c:pt>
                <c:pt idx="60890">
                  <c:v>-2.2042800000000001E-2</c:v>
                </c:pt>
                <c:pt idx="60891">
                  <c:v>-2.2006899999999999E-2</c:v>
                </c:pt>
                <c:pt idx="60892">
                  <c:v>-2.1954100000000001E-2</c:v>
                </c:pt>
                <c:pt idx="60893">
                  <c:v>-2.1884600000000001E-2</c:v>
                </c:pt>
                <c:pt idx="60894">
                  <c:v>-2.1798999999999999E-2</c:v>
                </c:pt>
                <c:pt idx="60895">
                  <c:v>-2.1697399999999999E-2</c:v>
                </c:pt>
                <c:pt idx="60896">
                  <c:v>-2.15803E-2</c:v>
                </c:pt>
                <c:pt idx="60897">
                  <c:v>-2.1448100000000001E-2</c:v>
                </c:pt>
                <c:pt idx="60898">
                  <c:v>-2.1301199999999999E-2</c:v>
                </c:pt>
                <c:pt idx="60899">
                  <c:v>-2.11398E-2</c:v>
                </c:pt>
                <c:pt idx="60900">
                  <c:v>-2.09645E-2</c:v>
                </c:pt>
                <c:pt idx="60901">
                  <c:v>-2.0775700000000001E-2</c:v>
                </c:pt>
                <c:pt idx="60902">
                  <c:v>-2.05738E-2</c:v>
                </c:pt>
                <c:pt idx="60903">
                  <c:v>-2.0359100000000002E-2</c:v>
                </c:pt>
                <c:pt idx="60904">
                  <c:v>-2.01321E-2</c:v>
                </c:pt>
                <c:pt idx="60905">
                  <c:v>-1.9893299999999999E-2</c:v>
                </c:pt>
                <c:pt idx="60906">
                  <c:v>-1.96431E-2</c:v>
                </c:pt>
                <c:pt idx="60907">
                  <c:v>-1.9381900000000001E-2</c:v>
                </c:pt>
                <c:pt idx="60908">
                  <c:v>-1.9110100000000001E-2</c:v>
                </c:pt>
                <c:pt idx="60909">
                  <c:v>-1.8828299999999999E-2</c:v>
                </c:pt>
                <c:pt idx="60910">
                  <c:v>-1.85367E-2</c:v>
                </c:pt>
                <c:pt idx="60911">
                  <c:v>-1.8235899999999999E-2</c:v>
                </c:pt>
                <c:pt idx="60912">
                  <c:v>-1.7926299999999999E-2</c:v>
                </c:pt>
                <c:pt idx="60913">
                  <c:v>-1.76083E-2</c:v>
                </c:pt>
                <c:pt idx="60914">
                  <c:v>-1.72823E-2</c:v>
                </c:pt>
                <c:pt idx="60915">
                  <c:v>-1.69488E-2</c:v>
                </c:pt>
                <c:pt idx="60916">
                  <c:v>-1.66082E-2</c:v>
                </c:pt>
                <c:pt idx="60917">
                  <c:v>-1.6261000000000001E-2</c:v>
                </c:pt>
                <c:pt idx="60918">
                  <c:v>-1.5907399999999999E-2</c:v>
                </c:pt>
                <c:pt idx="60919">
                  <c:v>-1.5547999999999999E-2</c:v>
                </c:pt>
                <c:pt idx="60920">
                  <c:v>-1.51831E-2</c:v>
                </c:pt>
                <c:pt idx="60921">
                  <c:v>-1.48132E-2</c:v>
                </c:pt>
                <c:pt idx="60922">
                  <c:v>-1.4438599999999999E-2</c:v>
                </c:pt>
                <c:pt idx="60923">
                  <c:v>-1.40596E-2</c:v>
                </c:pt>
                <c:pt idx="60924">
                  <c:v>-1.36767E-2</c:v>
                </c:pt>
                <c:pt idx="60925">
                  <c:v>-1.32903E-2</c:v>
                </c:pt>
                <c:pt idx="60926">
                  <c:v>-1.29006E-2</c:v>
                </c:pt>
                <c:pt idx="60927">
                  <c:v>-1.2508E-2</c:v>
                </c:pt>
                <c:pt idx="60928">
                  <c:v>-1.2113000000000001E-2</c:v>
                </c:pt>
                <c:pt idx="60929">
                  <c:v>-1.17156E-2</c:v>
                </c:pt>
                <c:pt idx="60930">
                  <c:v>-1.1316400000000001E-2</c:v>
                </c:pt>
                <c:pt idx="60931">
                  <c:v>-1.0915599999999999E-2</c:v>
                </c:pt>
                <c:pt idx="60932">
                  <c:v>-1.05135E-2</c:v>
                </c:pt>
                <c:pt idx="60933">
                  <c:v>-1.01104E-2</c:v>
                </c:pt>
                <c:pt idx="60934" formatCode="0.00E+00">
                  <c:v>-9.7065399999999996E-3</c:v>
                </c:pt>
                <c:pt idx="60935" formatCode="0.00E+00">
                  <c:v>-9.3022000000000001E-3</c:v>
                </c:pt>
                <c:pt idx="60936" formatCode="0.00E+00">
                  <c:v>-8.8976300000000001E-3</c:v>
                </c:pt>
                <c:pt idx="60937" formatCode="0.00E+00">
                  <c:v>-8.4930600000000002E-3</c:v>
                </c:pt>
                <c:pt idx="60938" formatCode="0.00E+00">
                  <c:v>-8.0887400000000005E-3</c:v>
                </c:pt>
                <c:pt idx="60939" formatCode="0.00E+00">
                  <c:v>-7.6848799999999998E-3</c:v>
                </c:pt>
                <c:pt idx="60940" formatCode="0.00E+00">
                  <c:v>-7.2816799999999996E-3</c:v>
                </c:pt>
                <c:pt idx="60941" formatCode="0.00E+00">
                  <c:v>-6.8793400000000003E-3</c:v>
                </c:pt>
                <c:pt idx="60942" formatCode="0.00E+00">
                  <c:v>-6.47805E-3</c:v>
                </c:pt>
                <c:pt idx="60943" formatCode="0.00E+00">
                  <c:v>-6.0779900000000001E-3</c:v>
                </c:pt>
                <c:pt idx="60944" formatCode="0.00E+00">
                  <c:v>-5.6793E-3</c:v>
                </c:pt>
                <c:pt idx="60945" formatCode="0.00E+00">
                  <c:v>-5.2821600000000002E-3</c:v>
                </c:pt>
                <c:pt idx="60946" formatCode="0.00E+00">
                  <c:v>-4.8866999999999999E-3</c:v>
                </c:pt>
                <c:pt idx="60947" formatCode="0.00E+00">
                  <c:v>-4.4930400000000002E-3</c:v>
                </c:pt>
                <c:pt idx="60948" formatCode="0.00E+00">
                  <c:v>-4.1013300000000003E-3</c:v>
                </c:pt>
                <c:pt idx="60949" formatCode="0.00E+00">
                  <c:v>-3.7116499999999999E-3</c:v>
                </c:pt>
                <c:pt idx="60950" formatCode="0.00E+00">
                  <c:v>-3.3241299999999998E-3</c:v>
                </c:pt>
                <c:pt idx="60951" formatCode="0.00E+00">
                  <c:v>-2.9388600000000002E-3</c:v>
                </c:pt>
                <c:pt idx="60952" formatCode="0.00E+00">
                  <c:v>-2.5559100000000002E-3</c:v>
                </c:pt>
                <c:pt idx="60953" formatCode="0.00E+00">
                  <c:v>-2.1753599999999999E-3</c:v>
                </c:pt>
                <c:pt idx="60954" formatCode="0.00E+00">
                  <c:v>-1.79729E-3</c:v>
                </c:pt>
                <c:pt idx="60955" formatCode="0.00E+00">
                  <c:v>-1.4217500000000001E-3</c:v>
                </c:pt>
                <c:pt idx="60956" formatCode="0.00E+00">
                  <c:v>-1.04879E-3</c:v>
                </c:pt>
                <c:pt idx="60957" formatCode="0.00E+00">
                  <c:v>-6.7846499999999995E-4</c:v>
                </c:pt>
                <c:pt idx="60958" formatCode="0.00E+00">
                  <c:v>-3.1080600000000001E-4</c:v>
                </c:pt>
                <c:pt idx="60959" formatCode="0.00E+00">
                  <c:v>5.4154699999999998E-5</c:v>
                </c:pt>
                <c:pt idx="60960" formatCode="0.00E+00">
                  <c:v>4.1638899999999997E-4</c:v>
                </c:pt>
                <c:pt idx="60961" formatCode="0.00E+00">
                  <c:v>7.7587800000000003E-4</c:v>
                </c:pt>
                <c:pt idx="60962" formatCode="0.00E+00">
                  <c:v>1.13261E-3</c:v>
                </c:pt>
                <c:pt idx="60963" formatCode="0.00E+00">
                  <c:v>1.4865600000000001E-3</c:v>
                </c:pt>
                <c:pt idx="60964" formatCode="0.00E+00">
                  <c:v>1.83774E-3</c:v>
                </c:pt>
                <c:pt idx="60965" formatCode="0.00E+00">
                  <c:v>2.1861300000000001E-3</c:v>
                </c:pt>
                <c:pt idx="60966" formatCode="0.00E+00">
                  <c:v>2.5317500000000001E-3</c:v>
                </c:pt>
                <c:pt idx="60967" formatCode="0.00E+00">
                  <c:v>2.8745799999999998E-3</c:v>
                </c:pt>
                <c:pt idx="60968" formatCode="0.00E+00">
                  <c:v>3.2146499999999999E-3</c:v>
                </c:pt>
                <c:pt idx="60969" formatCode="0.00E+00">
                  <c:v>3.55194E-3</c:v>
                </c:pt>
                <c:pt idx="60970" formatCode="0.00E+00">
                  <c:v>3.8864899999999998E-3</c:v>
                </c:pt>
                <c:pt idx="60971" formatCode="0.00E+00">
                  <c:v>4.2182799999999996E-3</c:v>
                </c:pt>
                <c:pt idx="60972" formatCode="0.00E+00">
                  <c:v>4.5473400000000004E-3</c:v>
                </c:pt>
                <c:pt idx="60973" formatCode="0.00E+00">
                  <c:v>4.8736700000000001E-3</c:v>
                </c:pt>
                <c:pt idx="60974" formatCode="0.00E+00">
                  <c:v>5.1972800000000003E-3</c:v>
                </c:pt>
                <c:pt idx="60975" formatCode="0.00E+00">
                  <c:v>5.5181800000000001E-3</c:v>
                </c:pt>
                <c:pt idx="60976" formatCode="0.00E+00">
                  <c:v>5.8363699999999996E-3</c:v>
                </c:pt>
                <c:pt idx="60977" formatCode="0.00E+00">
                  <c:v>6.1518700000000003E-3</c:v>
                </c:pt>
                <c:pt idx="60978" formatCode="0.00E+00">
                  <c:v>6.4646800000000004E-3</c:v>
                </c:pt>
                <c:pt idx="60979" formatCode="0.00E+00">
                  <c:v>6.7747900000000002E-3</c:v>
                </c:pt>
                <c:pt idx="60980" formatCode="0.00E+00">
                  <c:v>7.0822000000000003E-3</c:v>
                </c:pt>
                <c:pt idx="60981" formatCode="0.00E+00">
                  <c:v>7.3869000000000001E-3</c:v>
                </c:pt>
                <c:pt idx="60982" formatCode="0.00E+00">
                  <c:v>7.6888900000000003E-3</c:v>
                </c:pt>
                <c:pt idx="60983" formatCode="0.00E+00">
                  <c:v>7.9881499999999994E-3</c:v>
                </c:pt>
                <c:pt idx="60984" formatCode="0.00E+00">
                  <c:v>8.2846599999999992E-3</c:v>
                </c:pt>
                <c:pt idx="60985" formatCode="0.00E+00">
                  <c:v>8.5783999999999999E-3</c:v>
                </c:pt>
                <c:pt idx="60986" formatCode="0.00E+00">
                  <c:v>8.8693299999999999E-3</c:v>
                </c:pt>
                <c:pt idx="60987" formatCode="0.00E+00">
                  <c:v>9.1574199999999994E-3</c:v>
                </c:pt>
                <c:pt idx="60988" formatCode="0.00E+00">
                  <c:v>9.4426300000000005E-3</c:v>
                </c:pt>
                <c:pt idx="60989" formatCode="0.00E+00">
                  <c:v>9.7249099999999998E-3</c:v>
                </c:pt>
                <c:pt idx="60990">
                  <c:v>1.00042E-2</c:v>
                </c:pt>
                <c:pt idx="60991">
                  <c:v>1.02805E-2</c:v>
                </c:pt>
                <c:pt idx="60992">
                  <c:v>1.05536E-2</c:v>
                </c:pt>
                <c:pt idx="60993">
                  <c:v>1.0823599999999999E-2</c:v>
                </c:pt>
                <c:pt idx="60994">
                  <c:v>1.1090300000000001E-2</c:v>
                </c:pt>
                <c:pt idx="60995">
                  <c:v>1.13536E-2</c:v>
                </c:pt>
                <c:pt idx="60996">
                  <c:v>1.16136E-2</c:v>
                </c:pt>
                <c:pt idx="60997">
                  <c:v>1.1869899999999999E-2</c:v>
                </c:pt>
                <c:pt idx="60998">
                  <c:v>1.2122600000000001E-2</c:v>
                </c:pt>
                <c:pt idx="60999">
                  <c:v>1.2371500000000001E-2</c:v>
                </c:pt>
                <c:pt idx="61000">
                  <c:v>1.2616499999999999E-2</c:v>
                </c:pt>
                <c:pt idx="61001">
                  <c:v>1.2857499999999999E-2</c:v>
                </c:pt>
                <c:pt idx="61002">
                  <c:v>1.30942E-2</c:v>
                </c:pt>
                <c:pt idx="61003">
                  <c:v>1.33267E-2</c:v>
                </c:pt>
                <c:pt idx="61004">
                  <c:v>1.3554699999999999E-2</c:v>
                </c:pt>
                <c:pt idx="61005">
                  <c:v>1.3778E-2</c:v>
                </c:pt>
                <c:pt idx="61006">
                  <c:v>1.39965E-2</c:v>
                </c:pt>
                <c:pt idx="61007">
                  <c:v>1.421E-2</c:v>
                </c:pt>
                <c:pt idx="61008">
                  <c:v>1.44184E-2</c:v>
                </c:pt>
                <c:pt idx="61009">
                  <c:v>1.46213E-2</c:v>
                </c:pt>
                <c:pt idx="61010">
                  <c:v>1.4818700000000001E-2</c:v>
                </c:pt>
                <c:pt idx="61011">
                  <c:v>1.50104E-2</c:v>
                </c:pt>
                <c:pt idx="61012">
                  <c:v>1.5195999999999999E-2</c:v>
                </c:pt>
                <c:pt idx="61013">
                  <c:v>1.53755E-2</c:v>
                </c:pt>
                <c:pt idx="61014">
                  <c:v>1.5548599999999999E-2</c:v>
                </c:pt>
                <c:pt idx="61015">
                  <c:v>1.5715E-2</c:v>
                </c:pt>
                <c:pt idx="61016">
                  <c:v>1.5874599999999999E-2</c:v>
                </c:pt>
                <c:pt idx="61017">
                  <c:v>1.6027099999999999E-2</c:v>
                </c:pt>
                <c:pt idx="61018">
                  <c:v>1.6172300000000001E-2</c:v>
                </c:pt>
                <c:pt idx="61019">
                  <c:v>1.6310000000000002E-2</c:v>
                </c:pt>
                <c:pt idx="61020">
                  <c:v>1.6439800000000001E-2</c:v>
                </c:pt>
                <c:pt idx="61021">
                  <c:v>1.6561599999999999E-2</c:v>
                </c:pt>
                <c:pt idx="61022">
                  <c:v>1.6675100000000002E-2</c:v>
                </c:pt>
                <c:pt idx="61023">
                  <c:v>1.678E-2</c:v>
                </c:pt>
                <c:pt idx="61024">
                  <c:v>1.6876200000000001E-2</c:v>
                </c:pt>
                <c:pt idx="61025">
                  <c:v>1.69634E-2</c:v>
                </c:pt>
                <c:pt idx="61026">
                  <c:v>1.7041199999999999E-2</c:v>
                </c:pt>
                <c:pt idx="61027">
                  <c:v>1.7109599999999999E-2</c:v>
                </c:pt>
                <c:pt idx="61028">
                  <c:v>1.7168200000000002E-2</c:v>
                </c:pt>
                <c:pt idx="61029">
                  <c:v>1.7216800000000001E-2</c:v>
                </c:pt>
                <c:pt idx="61030">
                  <c:v>1.7255199999999998E-2</c:v>
                </c:pt>
                <c:pt idx="61031">
                  <c:v>1.7283E-2</c:v>
                </c:pt>
                <c:pt idx="61032">
                  <c:v>1.7300200000000002E-2</c:v>
                </c:pt>
                <c:pt idx="61033">
                  <c:v>1.73064E-2</c:v>
                </c:pt>
                <c:pt idx="61034">
                  <c:v>1.7301500000000001E-2</c:v>
                </c:pt>
                <c:pt idx="61035">
                  <c:v>1.7285200000000001E-2</c:v>
                </c:pt>
                <c:pt idx="61036">
                  <c:v>1.72573E-2</c:v>
                </c:pt>
                <c:pt idx="61037">
                  <c:v>1.72176E-2</c:v>
                </c:pt>
                <c:pt idx="61038">
                  <c:v>1.7166000000000001E-2</c:v>
                </c:pt>
                <c:pt idx="61039">
                  <c:v>1.7102099999999999E-2</c:v>
                </c:pt>
                <c:pt idx="61040">
                  <c:v>1.70259E-2</c:v>
                </c:pt>
                <c:pt idx="61041">
                  <c:v>1.6937199999999999E-2</c:v>
                </c:pt>
                <c:pt idx="61042">
                  <c:v>1.6835800000000001E-2</c:v>
                </c:pt>
                <c:pt idx="61043">
                  <c:v>1.67215E-2</c:v>
                </c:pt>
                <c:pt idx="61044">
                  <c:v>1.6594299999999999E-2</c:v>
                </c:pt>
                <c:pt idx="61045">
                  <c:v>1.64539E-2</c:v>
                </c:pt>
                <c:pt idx="61046">
                  <c:v>1.63004E-2</c:v>
                </c:pt>
                <c:pt idx="61047">
                  <c:v>1.6133499999999999E-2</c:v>
                </c:pt>
                <c:pt idx="61048">
                  <c:v>1.5953100000000001E-2</c:v>
                </c:pt>
                <c:pt idx="61049">
                  <c:v>1.57593E-2</c:v>
                </c:pt>
                <c:pt idx="61050">
                  <c:v>1.55519E-2</c:v>
                </c:pt>
                <c:pt idx="61051">
                  <c:v>1.5330999999999999E-2</c:v>
                </c:pt>
                <c:pt idx="61052">
                  <c:v>1.50963E-2</c:v>
                </c:pt>
                <c:pt idx="61053">
                  <c:v>1.4848E-2</c:v>
                </c:pt>
                <c:pt idx="61054">
                  <c:v>1.4586E-2</c:v>
                </c:pt>
                <c:pt idx="61055">
                  <c:v>1.4310399999999999E-2</c:v>
                </c:pt>
                <c:pt idx="61056">
                  <c:v>1.40211E-2</c:v>
                </c:pt>
                <c:pt idx="61057">
                  <c:v>1.3718299999999999E-2</c:v>
                </c:pt>
                <c:pt idx="61058">
                  <c:v>1.34019E-2</c:v>
                </c:pt>
                <c:pt idx="61059">
                  <c:v>1.30721E-2</c:v>
                </c:pt>
                <c:pt idx="61060">
                  <c:v>1.27289E-2</c:v>
                </c:pt>
                <c:pt idx="61061">
                  <c:v>1.23725E-2</c:v>
                </c:pt>
                <c:pt idx="61062">
                  <c:v>1.2003E-2</c:v>
                </c:pt>
                <c:pt idx="61063">
                  <c:v>1.1620500000000001E-2</c:v>
                </c:pt>
                <c:pt idx="61064">
                  <c:v>1.1225199999999999E-2</c:v>
                </c:pt>
                <c:pt idx="61065">
                  <c:v>1.08174E-2</c:v>
                </c:pt>
                <c:pt idx="61066">
                  <c:v>1.0397099999999999E-2</c:v>
                </c:pt>
                <c:pt idx="61067" formatCode="0.00E+00">
                  <c:v>9.9646500000000002E-3</c:v>
                </c:pt>
                <c:pt idx="61068" formatCode="0.00E+00">
                  <c:v>9.5202700000000008E-3</c:v>
                </c:pt>
                <c:pt idx="61069" formatCode="0.00E+00">
                  <c:v>9.0642199999999996E-3</c:v>
                </c:pt>
                <c:pt idx="61070" formatCode="0.00E+00">
                  <c:v>8.5967700000000001E-3</c:v>
                </c:pt>
                <c:pt idx="61071" formatCode="0.00E+00">
                  <c:v>8.1182100000000007E-3</c:v>
                </c:pt>
                <c:pt idx="61072" formatCode="0.00E+00">
                  <c:v>7.6288600000000003E-3</c:v>
                </c:pt>
                <c:pt idx="61073" formatCode="0.00E+00">
                  <c:v>7.1290499999999996E-3</c:v>
                </c:pt>
                <c:pt idx="61074" formatCode="0.00E+00">
                  <c:v>6.6191399999999999E-3</c:v>
                </c:pt>
                <c:pt idx="61075" formatCode="0.00E+00">
                  <c:v>6.09948E-3</c:v>
                </c:pt>
                <c:pt idx="61076" formatCode="0.00E+00">
                  <c:v>5.5704600000000002E-3</c:v>
                </c:pt>
                <c:pt idx="61077" formatCode="0.00E+00">
                  <c:v>5.0324799999999998E-3</c:v>
                </c:pt>
                <c:pt idx="61078" formatCode="0.00E+00">
                  <c:v>4.4859499999999998E-3</c:v>
                </c:pt>
                <c:pt idx="61079" formatCode="0.00E+00">
                  <c:v>3.9313200000000003E-3</c:v>
                </c:pt>
                <c:pt idx="61080" formatCode="0.00E+00">
                  <c:v>3.3690299999999999E-3</c:v>
                </c:pt>
                <c:pt idx="61081" formatCode="0.00E+00">
                  <c:v>2.79955E-3</c:v>
                </c:pt>
                <c:pt idx="61082" formatCode="0.00E+00">
                  <c:v>2.2233499999999998E-3</c:v>
                </c:pt>
                <c:pt idx="61083" formatCode="0.00E+00">
                  <c:v>1.64094E-3</c:v>
                </c:pt>
                <c:pt idx="61084" formatCode="0.00E+00">
                  <c:v>1.0528099999999999E-3</c:v>
                </c:pt>
                <c:pt idx="61085" formatCode="0.00E+00">
                  <c:v>4.5950199999999998E-4</c:v>
                </c:pt>
                <c:pt idx="61086" formatCode="0.00E+00">
                  <c:v>-1.3846099999999999E-4</c:v>
                </c:pt>
                <c:pt idx="61087" formatCode="0.00E+00">
                  <c:v>-7.4052700000000005E-4</c:v>
                </c:pt>
                <c:pt idx="61088" formatCode="0.00E+00">
                  <c:v>-1.34614E-3</c:v>
                </c:pt>
                <c:pt idx="61089" formatCode="0.00E+00">
                  <c:v>-1.9547200000000001E-3</c:v>
                </c:pt>
                <c:pt idx="61090" formatCode="0.00E+00">
                  <c:v>-2.5656799999999999E-3</c:v>
                </c:pt>
                <c:pt idx="61091" formatCode="0.00E+00">
                  <c:v>-3.1784500000000002E-3</c:v>
                </c:pt>
                <c:pt idx="61092" formatCode="0.00E+00">
                  <c:v>-3.79241E-3</c:v>
                </c:pt>
                <c:pt idx="61093" formatCode="0.00E+00">
                  <c:v>-4.4069599999999997E-3</c:v>
                </c:pt>
                <c:pt idx="61094" formatCode="0.00E+00">
                  <c:v>-5.02148E-3</c:v>
                </c:pt>
                <c:pt idx="61095" formatCode="0.00E+00">
                  <c:v>-5.63534E-3</c:v>
                </c:pt>
                <c:pt idx="61096" formatCode="0.00E+00">
                  <c:v>-6.2479199999999997E-3</c:v>
                </c:pt>
                <c:pt idx="61097" formatCode="0.00E+00">
                  <c:v>-6.8585699999999996E-3</c:v>
                </c:pt>
                <c:pt idx="61098" formatCode="0.00E+00">
                  <c:v>-7.46665E-3</c:v>
                </c:pt>
                <c:pt idx="61099" formatCode="0.00E+00">
                  <c:v>-8.0715300000000004E-3</c:v>
                </c:pt>
                <c:pt idx="61100" formatCode="0.00E+00">
                  <c:v>-8.6725499999999994E-3</c:v>
                </c:pt>
                <c:pt idx="61101" formatCode="0.00E+00">
                  <c:v>-9.2690700000000008E-3</c:v>
                </c:pt>
                <c:pt idx="61102" formatCode="0.00E+00">
                  <c:v>-9.8604299999999999E-3</c:v>
                </c:pt>
                <c:pt idx="61103">
                  <c:v>-1.0446E-2</c:v>
                </c:pt>
                <c:pt idx="61104">
                  <c:v>-1.1025099999999999E-2</c:v>
                </c:pt>
                <c:pt idx="61105">
                  <c:v>-1.1597E-2</c:v>
                </c:pt>
                <c:pt idx="61106">
                  <c:v>-1.21613E-2</c:v>
                </c:pt>
                <c:pt idx="61107">
                  <c:v>-1.27171E-2</c:v>
                </c:pt>
                <c:pt idx="61108">
                  <c:v>-1.32639E-2</c:v>
                </c:pt>
                <c:pt idx="61109">
                  <c:v>-1.3801000000000001E-2</c:v>
                </c:pt>
                <c:pt idx="61110">
                  <c:v>-1.43278E-2</c:v>
                </c:pt>
                <c:pt idx="61111">
                  <c:v>-1.48436E-2</c:v>
                </c:pt>
                <c:pt idx="61112">
                  <c:v>-1.5348000000000001E-2</c:v>
                </c:pt>
                <c:pt idx="61113">
                  <c:v>-1.5840099999999999E-2</c:v>
                </c:pt>
                <c:pt idx="61114">
                  <c:v>-1.63196E-2</c:v>
                </c:pt>
                <c:pt idx="61115">
                  <c:v>-1.6785700000000001E-2</c:v>
                </c:pt>
                <c:pt idx="61116">
                  <c:v>-1.72379E-2</c:v>
                </c:pt>
                <c:pt idx="61117">
                  <c:v>-1.76756E-2</c:v>
                </c:pt>
                <c:pt idx="61118">
                  <c:v>-1.8098300000000001E-2</c:v>
                </c:pt>
                <c:pt idx="61119">
                  <c:v>-1.8505500000000001E-2</c:v>
                </c:pt>
                <c:pt idx="61120">
                  <c:v>-1.88966E-2</c:v>
                </c:pt>
                <c:pt idx="61121">
                  <c:v>-1.9271099999999999E-2</c:v>
                </c:pt>
                <c:pt idx="61122">
                  <c:v>-1.96285E-2</c:v>
                </c:pt>
                <c:pt idx="61123">
                  <c:v>-1.9968400000000001E-2</c:v>
                </c:pt>
                <c:pt idx="61124">
                  <c:v>-2.0290300000000001E-2</c:v>
                </c:pt>
                <c:pt idx="61125">
                  <c:v>-2.05937E-2</c:v>
                </c:pt>
                <c:pt idx="61126">
                  <c:v>-2.0878299999999999E-2</c:v>
                </c:pt>
                <c:pt idx="61127">
                  <c:v>-2.1143700000000001E-2</c:v>
                </c:pt>
                <c:pt idx="61128">
                  <c:v>-2.1389399999999999E-2</c:v>
                </c:pt>
                <c:pt idx="61129">
                  <c:v>-2.1615200000000001E-2</c:v>
                </c:pt>
                <c:pt idx="61130">
                  <c:v>-2.1820599999999999E-2</c:v>
                </c:pt>
                <c:pt idx="61131">
                  <c:v>-2.2005400000000001E-2</c:v>
                </c:pt>
                <c:pt idx="61132">
                  <c:v>-2.2169299999999999E-2</c:v>
                </c:pt>
                <c:pt idx="61133">
                  <c:v>-2.2312100000000001E-2</c:v>
                </c:pt>
                <c:pt idx="61134">
                  <c:v>-2.2433399999999999E-2</c:v>
                </c:pt>
                <c:pt idx="61135">
                  <c:v>-2.2533000000000001E-2</c:v>
                </c:pt>
                <c:pt idx="61136">
                  <c:v>-2.26108E-2</c:v>
                </c:pt>
                <c:pt idx="61137">
                  <c:v>-2.2666700000000001E-2</c:v>
                </c:pt>
                <c:pt idx="61138">
                  <c:v>-2.2700399999999999E-2</c:v>
                </c:pt>
                <c:pt idx="61139">
                  <c:v>-2.2711800000000001E-2</c:v>
                </c:pt>
                <c:pt idx="61140">
                  <c:v>-2.27009E-2</c:v>
                </c:pt>
                <c:pt idx="61141">
                  <c:v>-2.26676E-2</c:v>
                </c:pt>
                <c:pt idx="61142">
                  <c:v>-2.2611900000000001E-2</c:v>
                </c:pt>
                <c:pt idx="61143">
                  <c:v>-2.25337E-2</c:v>
                </c:pt>
                <c:pt idx="61144">
                  <c:v>-2.2433000000000002E-2</c:v>
                </c:pt>
                <c:pt idx="61145">
                  <c:v>-2.231E-2</c:v>
                </c:pt>
                <c:pt idx="61146">
                  <c:v>-2.2164699999999999E-2</c:v>
                </c:pt>
                <c:pt idx="61147">
                  <c:v>-2.1997099999999999E-2</c:v>
                </c:pt>
                <c:pt idx="61148">
                  <c:v>-2.1807400000000001E-2</c:v>
                </c:pt>
                <c:pt idx="61149">
                  <c:v>-2.1595799999999998E-2</c:v>
                </c:pt>
                <c:pt idx="61150">
                  <c:v>-2.13625E-2</c:v>
                </c:pt>
                <c:pt idx="61151">
                  <c:v>-2.1107500000000001E-2</c:v>
                </c:pt>
                <c:pt idx="61152">
                  <c:v>-2.0831300000000001E-2</c:v>
                </c:pt>
                <c:pt idx="61153">
                  <c:v>-2.0534E-2</c:v>
                </c:pt>
                <c:pt idx="61154">
                  <c:v>-2.0215899999999998E-2</c:v>
                </c:pt>
                <c:pt idx="61155">
                  <c:v>-1.9877300000000001E-2</c:v>
                </c:pt>
                <c:pt idx="61156">
                  <c:v>-1.9518600000000001E-2</c:v>
                </c:pt>
                <c:pt idx="61157">
                  <c:v>-1.91401E-2</c:v>
                </c:pt>
                <c:pt idx="61158">
                  <c:v>-1.87423E-2</c:v>
                </c:pt>
                <c:pt idx="61159">
                  <c:v>-1.8325399999999999E-2</c:v>
                </c:pt>
                <c:pt idx="61160">
                  <c:v>-1.789E-2</c:v>
                </c:pt>
                <c:pt idx="61161">
                  <c:v>-1.7436500000000001E-2</c:v>
                </c:pt>
                <c:pt idx="61162">
                  <c:v>-1.6965500000000001E-2</c:v>
                </c:pt>
                <c:pt idx="61163">
                  <c:v>-1.64773E-2</c:v>
                </c:pt>
                <c:pt idx="61164">
                  <c:v>-1.5972500000000001E-2</c:v>
                </c:pt>
                <c:pt idx="61165">
                  <c:v>-1.5451700000000001E-2</c:v>
                </c:pt>
                <c:pt idx="61166">
                  <c:v>-1.4915400000000001E-2</c:v>
                </c:pt>
                <c:pt idx="61167">
                  <c:v>-1.4364200000000001E-2</c:v>
                </c:pt>
                <c:pt idx="61168">
                  <c:v>-1.3798700000000001E-2</c:v>
                </c:pt>
                <c:pt idx="61169">
                  <c:v>-1.32196E-2</c:v>
                </c:pt>
                <c:pt idx="61170">
                  <c:v>-1.26274E-2</c:v>
                </c:pt>
                <c:pt idx="61171">
                  <c:v>-1.20229E-2</c:v>
                </c:pt>
                <c:pt idx="61172">
                  <c:v>-1.1406700000000001E-2</c:v>
                </c:pt>
                <c:pt idx="61173">
                  <c:v>-1.07794E-2</c:v>
                </c:pt>
                <c:pt idx="61174">
                  <c:v>-1.0141799999999999E-2</c:v>
                </c:pt>
                <c:pt idx="61175" formatCode="0.00E+00">
                  <c:v>-9.4945700000000008E-3</c:v>
                </c:pt>
                <c:pt idx="61176" formatCode="0.00E+00">
                  <c:v>-8.8384599999999994E-3</c:v>
                </c:pt>
                <c:pt idx="61177" formatCode="0.00E+00">
                  <c:v>-8.1741999999999995E-3</c:v>
                </c:pt>
                <c:pt idx="61178" formatCode="0.00E+00">
                  <c:v>-7.5025200000000004E-3</c:v>
                </c:pt>
                <c:pt idx="61179" formatCode="0.00E+00">
                  <c:v>-6.8241700000000001E-3</c:v>
                </c:pt>
                <c:pt idx="61180" formatCode="0.00E+00">
                  <c:v>-6.1399200000000001E-3</c:v>
                </c:pt>
                <c:pt idx="61181" formatCode="0.00E+00">
                  <c:v>-5.4505300000000003E-3</c:v>
                </c:pt>
                <c:pt idx="61182" formatCode="0.00E+00">
                  <c:v>-4.7567699999999996E-3</c:v>
                </c:pt>
                <c:pt idx="61183" formatCode="0.00E+00">
                  <c:v>-4.0594300000000002E-3</c:v>
                </c:pt>
                <c:pt idx="61184" formatCode="0.00E+00">
                  <c:v>-3.3592800000000001E-3</c:v>
                </c:pt>
                <c:pt idx="61185" formatCode="0.00E+00">
                  <c:v>-2.6571199999999998E-3</c:v>
                </c:pt>
                <c:pt idx="61186" formatCode="0.00E+00">
                  <c:v>-1.9537199999999999E-3</c:v>
                </c:pt>
                <c:pt idx="61187" formatCode="0.00E+00">
                  <c:v>-1.2498699999999999E-3</c:v>
                </c:pt>
                <c:pt idx="61188" formatCode="0.00E+00">
                  <c:v>-5.4636099999999998E-4</c:v>
                </c:pt>
                <c:pt idx="61189" formatCode="0.00E+00">
                  <c:v>1.56019E-4</c:v>
                </c:pt>
                <c:pt idx="61190" formatCode="0.00E+00">
                  <c:v>8.5649100000000002E-4</c:v>
                </c:pt>
                <c:pt idx="61191" formatCode="0.00E+00">
                  <c:v>1.55427E-3</c:v>
                </c:pt>
                <c:pt idx="61192" formatCode="0.00E+00">
                  <c:v>2.24859E-3</c:v>
                </c:pt>
                <c:pt idx="61193" formatCode="0.00E+00">
                  <c:v>2.93867E-3</c:v>
                </c:pt>
                <c:pt idx="61194" formatCode="0.00E+00">
                  <c:v>3.6237600000000002E-3</c:v>
                </c:pt>
                <c:pt idx="61195" formatCode="0.00E+00">
                  <c:v>4.3030899999999999E-3</c:v>
                </c:pt>
                <c:pt idx="61196" formatCode="0.00E+00">
                  <c:v>4.97592E-3</c:v>
                </c:pt>
                <c:pt idx="61197" formatCode="0.00E+00">
                  <c:v>5.6415099999999998E-3</c:v>
                </c:pt>
                <c:pt idx="61198" formatCode="0.00E+00">
                  <c:v>6.2991399999999999E-3</c:v>
                </c:pt>
                <c:pt idx="61199" formatCode="0.00E+00">
                  <c:v>6.9480799999999997E-3</c:v>
                </c:pt>
                <c:pt idx="61200" formatCode="0.00E+00">
                  <c:v>7.5876399999999997E-3</c:v>
                </c:pt>
                <c:pt idx="61201" formatCode="0.00E+00">
                  <c:v>8.2171199999999996E-3</c:v>
                </c:pt>
                <c:pt idx="61202" formatCode="0.00E+00">
                  <c:v>8.8358499999999993E-3</c:v>
                </c:pt>
                <c:pt idx="61203" formatCode="0.00E+00">
                  <c:v>9.4431600000000008E-3</c:v>
                </c:pt>
                <c:pt idx="61204">
                  <c:v>1.0038399999999999E-2</c:v>
                </c:pt>
                <c:pt idx="61205">
                  <c:v>1.0621E-2</c:v>
                </c:pt>
                <c:pt idx="61206">
                  <c:v>1.1190200000000001E-2</c:v>
                </c:pt>
                <c:pt idx="61207">
                  <c:v>1.17456E-2</c:v>
                </c:pt>
                <c:pt idx="61208">
                  <c:v>1.2286500000000001E-2</c:v>
                </c:pt>
                <c:pt idx="61209">
                  <c:v>1.28124E-2</c:v>
                </c:pt>
                <c:pt idx="61210">
                  <c:v>1.3322799999999999E-2</c:v>
                </c:pt>
                <c:pt idx="61211">
                  <c:v>1.3816999999999999E-2</c:v>
                </c:pt>
                <c:pt idx="61212">
                  <c:v>1.42948E-2</c:v>
                </c:pt>
                <c:pt idx="61213">
                  <c:v>1.47555E-2</c:v>
                </c:pt>
                <c:pt idx="61214">
                  <c:v>1.5198700000000001E-2</c:v>
                </c:pt>
                <c:pt idx="61215">
                  <c:v>1.5624000000000001E-2</c:v>
                </c:pt>
                <c:pt idx="61216">
                  <c:v>1.60311E-2</c:v>
                </c:pt>
                <c:pt idx="61217">
                  <c:v>1.64195E-2</c:v>
                </c:pt>
                <c:pt idx="61218">
                  <c:v>1.67888E-2</c:v>
                </c:pt>
                <c:pt idx="61219">
                  <c:v>1.7138899999999999E-2</c:v>
                </c:pt>
                <c:pt idx="61220">
                  <c:v>1.74693E-2</c:v>
                </c:pt>
                <c:pt idx="61221">
                  <c:v>1.7779799999999998E-2</c:v>
                </c:pt>
                <c:pt idx="61222">
                  <c:v>1.8070099999999999E-2</c:v>
                </c:pt>
                <c:pt idx="61223">
                  <c:v>1.8340100000000002E-2</c:v>
                </c:pt>
                <c:pt idx="61224">
                  <c:v>1.8589499999999998E-2</c:v>
                </c:pt>
                <c:pt idx="61225">
                  <c:v>1.88182E-2</c:v>
                </c:pt>
                <c:pt idx="61226">
                  <c:v>1.9026000000000001E-2</c:v>
                </c:pt>
                <c:pt idx="61227">
                  <c:v>1.9212799999999999E-2</c:v>
                </c:pt>
                <c:pt idx="61228">
                  <c:v>1.93785E-2</c:v>
                </c:pt>
                <c:pt idx="61229">
                  <c:v>1.9523100000000002E-2</c:v>
                </c:pt>
                <c:pt idx="61230">
                  <c:v>1.9646500000000001E-2</c:v>
                </c:pt>
                <c:pt idx="61231">
                  <c:v>1.97488E-2</c:v>
                </c:pt>
                <c:pt idx="61232">
                  <c:v>1.9829900000000001E-2</c:v>
                </c:pt>
                <c:pt idx="61233">
                  <c:v>1.9889899999999999E-2</c:v>
                </c:pt>
                <c:pt idx="61234">
                  <c:v>1.9928899999999999E-2</c:v>
                </c:pt>
                <c:pt idx="61235">
                  <c:v>1.99469E-2</c:v>
                </c:pt>
                <c:pt idx="61236">
                  <c:v>1.9944099999999999E-2</c:v>
                </c:pt>
                <c:pt idx="61237">
                  <c:v>1.99206E-2</c:v>
                </c:pt>
                <c:pt idx="61238">
                  <c:v>1.9876700000000001E-2</c:v>
                </c:pt>
                <c:pt idx="61239">
                  <c:v>1.98125E-2</c:v>
                </c:pt>
                <c:pt idx="61240">
                  <c:v>1.9728200000000001E-2</c:v>
                </c:pt>
                <c:pt idx="61241">
                  <c:v>1.9624099999999998E-2</c:v>
                </c:pt>
                <c:pt idx="61242">
                  <c:v>1.9500400000000001E-2</c:v>
                </c:pt>
                <c:pt idx="61243">
                  <c:v>1.93575E-2</c:v>
                </c:pt>
                <c:pt idx="61244">
                  <c:v>1.91956E-2</c:v>
                </c:pt>
                <c:pt idx="61245">
                  <c:v>1.9015199999999999E-2</c:v>
                </c:pt>
                <c:pt idx="61246">
                  <c:v>1.88164E-2</c:v>
                </c:pt>
                <c:pt idx="61247">
                  <c:v>1.8599899999999999E-2</c:v>
                </c:pt>
                <c:pt idx="61248">
                  <c:v>1.8365800000000002E-2</c:v>
                </c:pt>
                <c:pt idx="61249">
                  <c:v>1.8114700000000001E-2</c:v>
                </c:pt>
                <c:pt idx="61250">
                  <c:v>1.7846999999999998E-2</c:v>
                </c:pt>
                <c:pt idx="61251">
                  <c:v>1.7563100000000002E-2</c:v>
                </c:pt>
                <c:pt idx="61252">
                  <c:v>1.7263500000000001E-2</c:v>
                </c:pt>
                <c:pt idx="61253">
                  <c:v>1.69488E-2</c:v>
                </c:pt>
                <c:pt idx="61254">
                  <c:v>1.66193E-2</c:v>
                </c:pt>
                <c:pt idx="61255">
                  <c:v>1.6275600000000001E-2</c:v>
                </c:pt>
                <c:pt idx="61256">
                  <c:v>1.59182E-2</c:v>
                </c:pt>
                <c:pt idx="61257">
                  <c:v>1.5547699999999999E-2</c:v>
                </c:pt>
                <c:pt idx="61258">
                  <c:v>1.51647E-2</c:v>
                </c:pt>
                <c:pt idx="61259">
                  <c:v>1.4769600000000001E-2</c:v>
                </c:pt>
                <c:pt idx="61260">
                  <c:v>1.43631E-2</c:v>
                </c:pt>
                <c:pt idx="61261">
                  <c:v>1.39458E-2</c:v>
                </c:pt>
                <c:pt idx="61262">
                  <c:v>1.3518199999999999E-2</c:v>
                </c:pt>
                <c:pt idx="61263">
                  <c:v>1.3081000000000001E-2</c:v>
                </c:pt>
                <c:pt idx="61264">
                  <c:v>1.26347E-2</c:v>
                </c:pt>
                <c:pt idx="61265">
                  <c:v>1.218E-2</c:v>
                </c:pt>
                <c:pt idx="61266">
                  <c:v>1.1717399999999999E-2</c:v>
                </c:pt>
                <c:pt idx="61267">
                  <c:v>1.1247699999999999E-2</c:v>
                </c:pt>
                <c:pt idx="61268">
                  <c:v>1.07714E-2</c:v>
                </c:pt>
                <c:pt idx="61269">
                  <c:v>1.0289100000000001E-2</c:v>
                </c:pt>
                <c:pt idx="61270" formatCode="0.00E+00">
                  <c:v>9.8014999999999994E-3</c:v>
                </c:pt>
                <c:pt idx="61271" formatCode="0.00E+00">
                  <c:v>9.3092000000000001E-3</c:v>
                </c:pt>
                <c:pt idx="61272" formatCode="0.00E+00">
                  <c:v>8.8128300000000007E-3</c:v>
                </c:pt>
                <c:pt idx="61273" formatCode="0.00E+00">
                  <c:v>8.3130099999999992E-3</c:v>
                </c:pt>
                <c:pt idx="61274" formatCode="0.00E+00">
                  <c:v>7.8103599999999997E-3</c:v>
                </c:pt>
                <c:pt idx="61275" formatCode="0.00E+00">
                  <c:v>7.3055100000000003E-3</c:v>
                </c:pt>
                <c:pt idx="61276" formatCode="0.00E+00">
                  <c:v>6.7990500000000001E-3</c:v>
                </c:pt>
                <c:pt idx="61277" formatCode="0.00E+00">
                  <c:v>6.2916100000000004E-3</c:v>
                </c:pt>
                <c:pt idx="61278" formatCode="0.00E+00">
                  <c:v>5.7837899999999996E-3</c:v>
                </c:pt>
                <c:pt idx="61279" formatCode="0.00E+00">
                  <c:v>5.2761700000000002E-3</c:v>
                </c:pt>
                <c:pt idx="61280" formatCode="0.00E+00">
                  <c:v>4.7693500000000003E-3</c:v>
                </c:pt>
                <c:pt idx="61281" formatCode="0.00E+00">
                  <c:v>4.26392E-3</c:v>
                </c:pt>
                <c:pt idx="61282" formatCode="0.00E+00">
                  <c:v>3.7604299999999999E-3</c:v>
                </c:pt>
                <c:pt idx="61283" formatCode="0.00E+00">
                  <c:v>3.2594500000000001E-3</c:v>
                </c:pt>
                <c:pt idx="61284" formatCode="0.00E+00">
                  <c:v>2.7615399999999998E-3</c:v>
                </c:pt>
                <c:pt idx="61285" formatCode="0.00E+00">
                  <c:v>2.2672199999999999E-3</c:v>
                </c:pt>
                <c:pt idx="61286" formatCode="0.00E+00">
                  <c:v>1.7770399999999999E-3</c:v>
                </c:pt>
                <c:pt idx="61287" formatCode="0.00E+00">
                  <c:v>1.2914999999999999E-3</c:v>
                </c:pt>
                <c:pt idx="61288" formatCode="0.00E+00">
                  <c:v>8.1109800000000001E-4</c:v>
                </c:pt>
                <c:pt idx="61289" formatCode="0.00E+00">
                  <c:v>3.3633399999999998E-4</c:v>
                </c:pt>
                <c:pt idx="61290" formatCode="0.00E+00">
                  <c:v>-1.32323E-4</c:v>
                </c:pt>
                <c:pt idx="61291" formatCode="0.00E+00">
                  <c:v>-5.9441500000000005E-4</c:v>
                </c:pt>
                <c:pt idx="61292" formatCode="0.00E+00">
                  <c:v>-1.0495000000000001E-3</c:v>
                </c:pt>
                <c:pt idx="61293" formatCode="0.00E+00">
                  <c:v>-1.4971400000000001E-3</c:v>
                </c:pt>
                <c:pt idx="61294" formatCode="0.00E+00">
                  <c:v>-1.9369400000000001E-3</c:v>
                </c:pt>
                <c:pt idx="61295" formatCode="0.00E+00">
                  <c:v>-2.3684999999999999E-3</c:v>
                </c:pt>
                <c:pt idx="61296" formatCode="0.00E+00">
                  <c:v>-2.7914400000000001E-3</c:v>
                </c:pt>
                <c:pt idx="61297" formatCode="0.00E+00">
                  <c:v>-3.2053899999999998E-3</c:v>
                </c:pt>
                <c:pt idx="61298" formatCode="0.00E+00">
                  <c:v>-3.6100300000000002E-3</c:v>
                </c:pt>
                <c:pt idx="61299" formatCode="0.00E+00">
                  <c:v>-4.0050099999999998E-3</c:v>
                </c:pt>
                <c:pt idx="61300" formatCode="0.00E+00">
                  <c:v>-4.3900500000000004E-3</c:v>
                </c:pt>
                <c:pt idx="61301" formatCode="0.00E+00">
                  <c:v>-4.7648500000000002E-3</c:v>
                </c:pt>
                <c:pt idx="61302" formatCode="0.00E+00">
                  <c:v>-5.12913E-3</c:v>
                </c:pt>
                <c:pt idx="61303" formatCode="0.00E+00">
                  <c:v>-5.4826600000000003E-3</c:v>
                </c:pt>
                <c:pt idx="61304" formatCode="0.00E+00">
                  <c:v>-5.8252099999999999E-3</c:v>
                </c:pt>
                <c:pt idx="61305" formatCode="0.00E+00">
                  <c:v>-6.1565500000000002E-3</c:v>
                </c:pt>
                <c:pt idx="61306" formatCode="0.00E+00">
                  <c:v>-6.4764999999999996E-3</c:v>
                </c:pt>
                <c:pt idx="61307" formatCode="0.00E+00">
                  <c:v>-6.78489E-3</c:v>
                </c:pt>
                <c:pt idx="61308" formatCode="0.00E+00">
                  <c:v>-7.0815599999999998E-3</c:v>
                </c:pt>
                <c:pt idx="61309" formatCode="0.00E+00">
                  <c:v>-7.3663699999999997E-3</c:v>
                </c:pt>
                <c:pt idx="61310" formatCode="0.00E+00">
                  <c:v>-7.6392200000000004E-3</c:v>
                </c:pt>
                <c:pt idx="61311" formatCode="0.00E+00">
                  <c:v>-7.9000000000000008E-3</c:v>
                </c:pt>
                <c:pt idx="61312" formatCode="0.00E+00">
                  <c:v>-8.1486400000000004E-3</c:v>
                </c:pt>
                <c:pt idx="61313" formatCode="0.00E+00">
                  <c:v>-8.3850799999999996E-3</c:v>
                </c:pt>
                <c:pt idx="61314" formatCode="0.00E+00">
                  <c:v>-8.6092800000000004E-3</c:v>
                </c:pt>
                <c:pt idx="61315" formatCode="0.00E+00">
                  <c:v>-8.8212099999999995E-3</c:v>
                </c:pt>
                <c:pt idx="61316" formatCode="0.00E+00">
                  <c:v>-9.0208800000000002E-3</c:v>
                </c:pt>
                <c:pt idx="61317" formatCode="0.00E+00">
                  <c:v>-9.2083000000000009E-3</c:v>
                </c:pt>
                <c:pt idx="61318" formatCode="0.00E+00">
                  <c:v>-9.3834899999999995E-3</c:v>
                </c:pt>
                <c:pt idx="61319" formatCode="0.00E+00">
                  <c:v>-9.5465099999999994E-3</c:v>
                </c:pt>
                <c:pt idx="61320" formatCode="0.00E+00">
                  <c:v>-9.6974299999999999E-3</c:v>
                </c:pt>
                <c:pt idx="61321" formatCode="0.00E+00">
                  <c:v>-9.8363300000000008E-3</c:v>
                </c:pt>
                <c:pt idx="61322" formatCode="0.00E+00">
                  <c:v>-9.9632899999999996E-3</c:v>
                </c:pt>
                <c:pt idx="61323">
                  <c:v>-1.00784E-2</c:v>
                </c:pt>
                <c:pt idx="61324">
                  <c:v>-1.0181900000000001E-2</c:v>
                </c:pt>
                <c:pt idx="61325">
                  <c:v>-1.0273900000000001E-2</c:v>
                </c:pt>
                <c:pt idx="61326">
                  <c:v>-1.03544E-2</c:v>
                </c:pt>
                <c:pt idx="61327">
                  <c:v>-1.0423699999999999E-2</c:v>
                </c:pt>
                <c:pt idx="61328">
                  <c:v>-1.0482099999999999E-2</c:v>
                </c:pt>
                <c:pt idx="61329">
                  <c:v>-1.0529500000000001E-2</c:v>
                </c:pt>
                <c:pt idx="61330">
                  <c:v>-1.05664E-2</c:v>
                </c:pt>
                <c:pt idx="61331">
                  <c:v>-1.0592900000000001E-2</c:v>
                </c:pt>
                <c:pt idx="61332">
                  <c:v>-1.0609199999999999E-2</c:v>
                </c:pt>
                <c:pt idx="61333">
                  <c:v>-1.06155E-2</c:v>
                </c:pt>
                <c:pt idx="61334">
                  <c:v>-1.06122E-2</c:v>
                </c:pt>
                <c:pt idx="61335">
                  <c:v>-1.05995E-2</c:v>
                </c:pt>
                <c:pt idx="61336">
                  <c:v>-1.0577700000000001E-2</c:v>
                </c:pt>
                <c:pt idx="61337">
                  <c:v>-1.05469E-2</c:v>
                </c:pt>
                <c:pt idx="61338">
                  <c:v>-1.0507600000000001E-2</c:v>
                </c:pt>
                <c:pt idx="61339">
                  <c:v>-1.0460000000000001E-2</c:v>
                </c:pt>
                <c:pt idx="61340">
                  <c:v>-1.0404399999999999E-2</c:v>
                </c:pt>
                <c:pt idx="61341">
                  <c:v>-1.0341100000000001E-2</c:v>
                </c:pt>
                <c:pt idx="61342">
                  <c:v>-1.0270400000000001E-2</c:v>
                </c:pt>
                <c:pt idx="61343">
                  <c:v>-1.01926E-2</c:v>
                </c:pt>
                <c:pt idx="61344">
                  <c:v>-1.01081E-2</c:v>
                </c:pt>
                <c:pt idx="61345">
                  <c:v>-1.0017099999999999E-2</c:v>
                </c:pt>
                <c:pt idx="61346" formatCode="0.00E+00">
                  <c:v>-9.9199100000000005E-3</c:v>
                </c:pt>
                <c:pt idx="61347" formatCode="0.00E+00">
                  <c:v>-9.8169399999999997E-3</c:v>
                </c:pt>
                <c:pt idx="61348" formatCode="0.00E+00">
                  <c:v>-9.7084600000000004E-3</c:v>
                </c:pt>
                <c:pt idx="61349" formatCode="0.00E+00">
                  <c:v>-9.5948000000000006E-3</c:v>
                </c:pt>
                <c:pt idx="61350" formatCode="0.00E+00">
                  <c:v>-9.4762600000000002E-3</c:v>
                </c:pt>
                <c:pt idx="61351" formatCode="0.00E+00">
                  <c:v>-9.3531799999999991E-3</c:v>
                </c:pt>
                <c:pt idx="61352" formatCode="0.00E+00">
                  <c:v>-9.2258500000000007E-3</c:v>
                </c:pt>
                <c:pt idx="61353" formatCode="0.00E+00">
                  <c:v>-9.0945899999999996E-3</c:v>
                </c:pt>
                <c:pt idx="61354" formatCode="0.00E+00">
                  <c:v>-8.9597099999999992E-3</c:v>
                </c:pt>
                <c:pt idx="61355" formatCode="0.00E+00">
                  <c:v>-8.8215199999999994E-3</c:v>
                </c:pt>
                <c:pt idx="61356" formatCode="0.00E+00">
                  <c:v>-8.6803100000000001E-3</c:v>
                </c:pt>
                <c:pt idx="61357" formatCode="0.00E+00">
                  <c:v>-8.5363799999999997E-3</c:v>
                </c:pt>
                <c:pt idx="61358" formatCode="0.00E+00">
                  <c:v>-8.3900199999999998E-3</c:v>
                </c:pt>
                <c:pt idx="61359" formatCode="0.00E+00">
                  <c:v>-8.2415100000000005E-3</c:v>
                </c:pt>
                <c:pt idx="61360" formatCode="0.00E+00">
                  <c:v>-8.0911400000000001E-3</c:v>
                </c:pt>
                <c:pt idx="61361" formatCode="0.00E+00">
                  <c:v>-7.9391600000000007E-3</c:v>
                </c:pt>
                <c:pt idx="61362" formatCode="0.00E+00">
                  <c:v>-7.7858600000000003E-3</c:v>
                </c:pt>
                <c:pt idx="61363" formatCode="0.00E+00">
                  <c:v>-7.6314699999999996E-3</c:v>
                </c:pt>
                <c:pt idx="61364" formatCode="0.00E+00">
                  <c:v>-7.4762500000000003E-3</c:v>
                </c:pt>
                <c:pt idx="61365" formatCode="0.00E+00">
                  <c:v>-7.32045E-3</c:v>
                </c:pt>
                <c:pt idx="61366" formatCode="0.00E+00">
                  <c:v>-7.1642800000000003E-3</c:v>
                </c:pt>
                <c:pt idx="61367" formatCode="0.00E+00">
                  <c:v>-7.0079799999999996E-3</c:v>
                </c:pt>
                <c:pt idx="61368" formatCode="0.00E+00">
                  <c:v>-6.8517500000000002E-3</c:v>
                </c:pt>
                <c:pt idx="61369" formatCode="0.00E+00">
                  <c:v>-6.6957900000000001E-3</c:v>
                </c:pt>
                <c:pt idx="61370" formatCode="0.00E+00">
                  <c:v>-6.5403099999999997E-3</c:v>
                </c:pt>
                <c:pt idx="61371" formatCode="0.00E+00">
                  <c:v>-6.3854699999999999E-3</c:v>
                </c:pt>
                <c:pt idx="61372" formatCode="0.00E+00">
                  <c:v>-6.2314700000000002E-3</c:v>
                </c:pt>
                <c:pt idx="61373" formatCode="0.00E+00">
                  <c:v>-6.0784400000000001E-3</c:v>
                </c:pt>
                <c:pt idx="61374" formatCode="0.00E+00">
                  <c:v>-5.92655E-3</c:v>
                </c:pt>
                <c:pt idx="61375" formatCode="0.00E+00">
                  <c:v>-5.7759400000000002E-3</c:v>
                </c:pt>
                <c:pt idx="61376" formatCode="0.00E+00">
                  <c:v>-5.6267299999999999E-3</c:v>
                </c:pt>
                <c:pt idx="61377" formatCode="0.00E+00">
                  <c:v>-5.4790400000000001E-3</c:v>
                </c:pt>
                <c:pt idx="61378" formatCode="0.00E+00">
                  <c:v>-5.3329700000000002E-3</c:v>
                </c:pt>
                <c:pt idx="61379" formatCode="0.00E+00">
                  <c:v>-5.1886299999999996E-3</c:v>
                </c:pt>
                <c:pt idx="61380" formatCode="0.00E+00">
                  <c:v>-5.0461000000000004E-3</c:v>
                </c:pt>
                <c:pt idx="61381" formatCode="0.00E+00">
                  <c:v>-4.9054499999999996E-3</c:v>
                </c:pt>
                <c:pt idx="61382" formatCode="0.00E+00">
                  <c:v>-4.7667300000000003E-3</c:v>
                </c:pt>
                <c:pt idx="61383" formatCode="0.00E+00">
                  <c:v>-4.6300100000000004E-3</c:v>
                </c:pt>
                <c:pt idx="61384" formatCode="0.00E+00">
                  <c:v>-4.4953299999999996E-3</c:v>
                </c:pt>
                <c:pt idx="61385" formatCode="0.00E+00">
                  <c:v>-4.3626999999999997E-3</c:v>
                </c:pt>
                <c:pt idx="61386" formatCode="0.00E+00">
                  <c:v>-4.2321499999999996E-3</c:v>
                </c:pt>
                <c:pt idx="61387" formatCode="0.00E+00">
                  <c:v>-4.1036900000000001E-3</c:v>
                </c:pt>
                <c:pt idx="61388" formatCode="0.00E+00">
                  <c:v>-3.9773200000000003E-3</c:v>
                </c:pt>
                <c:pt idx="61389" formatCode="0.00E+00">
                  <c:v>-3.85302E-3</c:v>
                </c:pt>
                <c:pt idx="61390" formatCode="0.00E+00">
                  <c:v>-3.73077E-3</c:v>
                </c:pt>
                <c:pt idx="61391" formatCode="0.00E+00">
                  <c:v>-3.6105500000000001E-3</c:v>
                </c:pt>
                <c:pt idx="61392" formatCode="0.00E+00">
                  <c:v>-3.4922999999999998E-3</c:v>
                </c:pt>
                <c:pt idx="61393" formatCode="0.00E+00">
                  <c:v>-3.3759699999999998E-3</c:v>
                </c:pt>
                <c:pt idx="61394" formatCode="0.00E+00">
                  <c:v>-3.26152E-3</c:v>
                </c:pt>
                <c:pt idx="61395" formatCode="0.00E+00">
                  <c:v>-3.1488800000000002E-3</c:v>
                </c:pt>
                <c:pt idx="61396" formatCode="0.00E+00">
                  <c:v>-3.0379600000000001E-3</c:v>
                </c:pt>
                <c:pt idx="61397" formatCode="0.00E+00">
                  <c:v>-2.9286899999999999E-3</c:v>
                </c:pt>
                <c:pt idx="61398" formatCode="0.00E+00">
                  <c:v>-2.8209699999999999E-3</c:v>
                </c:pt>
                <c:pt idx="61399" formatCode="0.00E+00">
                  <c:v>-2.7147199999999999E-3</c:v>
                </c:pt>
                <c:pt idx="61400" formatCode="0.00E+00">
                  <c:v>-2.60983E-3</c:v>
                </c:pt>
                <c:pt idx="61401" formatCode="0.00E+00">
                  <c:v>-2.5061800000000002E-3</c:v>
                </c:pt>
                <c:pt idx="61402" formatCode="0.00E+00">
                  <c:v>-2.4036700000000001E-3</c:v>
                </c:pt>
                <c:pt idx="61403" formatCode="0.00E+00">
                  <c:v>-2.30218E-3</c:v>
                </c:pt>
                <c:pt idx="61404" formatCode="0.00E+00">
                  <c:v>-2.2015799999999999E-3</c:v>
                </c:pt>
                <c:pt idx="61405" formatCode="0.00E+00">
                  <c:v>-2.1017499999999999E-3</c:v>
                </c:pt>
                <c:pt idx="61406" formatCode="0.00E+00">
                  <c:v>-2.0025500000000001E-3</c:v>
                </c:pt>
                <c:pt idx="61407" formatCode="0.00E+00">
                  <c:v>-1.9038499999999999E-3</c:v>
                </c:pt>
                <c:pt idx="61408" formatCode="0.00E+00">
                  <c:v>-1.8055199999999999E-3</c:v>
                </c:pt>
                <c:pt idx="61409" formatCode="0.00E+00">
                  <c:v>-1.7074099999999999E-3</c:v>
                </c:pt>
                <c:pt idx="61410" formatCode="0.00E+00">
                  <c:v>-1.60939E-3</c:v>
                </c:pt>
                <c:pt idx="61411" formatCode="0.00E+00">
                  <c:v>-1.5112999999999999E-3</c:v>
                </c:pt>
                <c:pt idx="61412" formatCode="0.00E+00">
                  <c:v>-1.4130200000000001E-3</c:v>
                </c:pt>
                <c:pt idx="61413" formatCode="0.00E+00">
                  <c:v>-1.3143899999999999E-3</c:v>
                </c:pt>
                <c:pt idx="61414" formatCode="0.00E+00">
                  <c:v>-1.21528E-3</c:v>
                </c:pt>
                <c:pt idx="61415" formatCode="0.00E+00">
                  <c:v>-1.1155500000000001E-3</c:v>
                </c:pt>
                <c:pt idx="61416" formatCode="0.00E+00">
                  <c:v>-1.01505E-3</c:v>
                </c:pt>
                <c:pt idx="61417" formatCode="0.00E+00">
                  <c:v>-9.1365000000000001E-4</c:v>
                </c:pt>
                <c:pt idx="61418" formatCode="0.00E+00">
                  <c:v>-8.1121199999999996E-4</c:v>
                </c:pt>
                <c:pt idx="61419" formatCode="0.00E+00">
                  <c:v>-7.0760400000000002E-4</c:v>
                </c:pt>
                <c:pt idx="61420" formatCode="0.00E+00">
                  <c:v>-6.0269700000000002E-4</c:v>
                </c:pt>
                <c:pt idx="61421" formatCode="0.00E+00">
                  <c:v>-4.9636700000000005E-4</c:v>
                </c:pt>
                <c:pt idx="61422" formatCode="0.00E+00">
                  <c:v>-3.8849300000000001E-4</c:v>
                </c:pt>
                <c:pt idx="61423" formatCode="0.00E+00">
                  <c:v>-2.7895900000000001E-4</c:v>
                </c:pt>
                <c:pt idx="61424" formatCode="0.00E+00">
                  <c:v>-1.6765399999999999E-4</c:v>
                </c:pt>
                <c:pt idx="61425" formatCode="0.00E+00">
                  <c:v>-5.44737E-5</c:v>
                </c:pt>
                <c:pt idx="61426" formatCode="0.00E+00">
                  <c:v>6.0681799999999999E-5</c:v>
                </c:pt>
                <c:pt idx="61427" formatCode="0.00E+00">
                  <c:v>1.7790500000000001E-4</c:v>
                </c:pt>
                <c:pt idx="61428" formatCode="0.00E+00">
                  <c:v>2.9728000000000003E-4</c:v>
                </c:pt>
                <c:pt idx="61429" formatCode="0.00E+00">
                  <c:v>4.1888800000000002E-4</c:v>
                </c:pt>
                <c:pt idx="61430" formatCode="0.00E+00">
                  <c:v>5.4279800000000004E-4</c:v>
                </c:pt>
                <c:pt idx="61431" formatCode="0.00E+00">
                  <c:v>6.6907299999999996E-4</c:v>
                </c:pt>
                <c:pt idx="61432" formatCode="0.00E+00">
                  <c:v>7.9776900000000004E-4</c:v>
                </c:pt>
                <c:pt idx="61433" formatCode="0.00E+00">
                  <c:v>9.2893200000000004E-4</c:v>
                </c:pt>
                <c:pt idx="61434" formatCode="0.00E+00">
                  <c:v>1.0625999999999999E-3</c:v>
                </c:pt>
                <c:pt idx="61435" formatCode="0.00E+00">
                  <c:v>1.1988000000000001E-3</c:v>
                </c:pt>
                <c:pt idx="61436" formatCode="0.00E+00">
                  <c:v>1.3375500000000001E-3</c:v>
                </c:pt>
                <c:pt idx="61437" formatCode="0.00E+00">
                  <c:v>1.47887E-3</c:v>
                </c:pt>
                <c:pt idx="61438" formatCode="0.00E+00">
                  <c:v>1.6227399999999999E-3</c:v>
                </c:pt>
                <c:pt idx="61439" formatCode="0.00E+00">
                  <c:v>1.76917E-3</c:v>
                </c:pt>
                <c:pt idx="61440" formatCode="0.00E+00">
                  <c:v>1.91814E-3</c:v>
                </c:pt>
                <c:pt idx="61441" formatCode="0.00E+00">
                  <c:v>2.0696E-3</c:v>
                </c:pt>
                <c:pt idx="61442" formatCode="0.00E+00">
                  <c:v>2.22353E-3</c:v>
                </c:pt>
                <c:pt idx="61443" formatCode="0.00E+00">
                  <c:v>2.3798700000000001E-3</c:v>
                </c:pt>
                <c:pt idx="61444" formatCode="0.00E+00">
                  <c:v>2.53856E-3</c:v>
                </c:pt>
                <c:pt idx="61445" formatCode="0.00E+00">
                  <c:v>2.6995299999999999E-3</c:v>
                </c:pt>
                <c:pt idx="61446" formatCode="0.00E+00">
                  <c:v>2.8627000000000001E-3</c:v>
                </c:pt>
                <c:pt idx="61447" formatCode="0.00E+00">
                  <c:v>3.02798E-3</c:v>
                </c:pt>
                <c:pt idx="61448" formatCode="0.00E+00">
                  <c:v>3.1952600000000001E-3</c:v>
                </c:pt>
                <c:pt idx="61449" formatCode="0.00E+00">
                  <c:v>3.3644299999999999E-3</c:v>
                </c:pt>
                <c:pt idx="61450" formatCode="0.00E+00">
                  <c:v>3.5353799999999999E-3</c:v>
                </c:pt>
                <c:pt idx="61451" formatCode="0.00E+00">
                  <c:v>3.7079600000000002E-3</c:v>
                </c:pt>
                <c:pt idx="61452" formatCode="0.00E+00">
                  <c:v>3.8820299999999999E-3</c:v>
                </c:pt>
                <c:pt idx="61453" formatCode="0.00E+00">
                  <c:v>4.0574399999999998E-3</c:v>
                </c:pt>
                <c:pt idx="61454" formatCode="0.00E+00">
                  <c:v>4.2340299999999997E-3</c:v>
                </c:pt>
                <c:pt idx="61455" formatCode="0.00E+00">
                  <c:v>4.4116299999999997E-3</c:v>
                </c:pt>
                <c:pt idx="61456" formatCode="0.00E+00">
                  <c:v>4.59006E-3</c:v>
                </c:pt>
                <c:pt idx="61457" formatCode="0.00E+00">
                  <c:v>4.76912E-3</c:v>
                </c:pt>
                <c:pt idx="61458" formatCode="0.00E+00">
                  <c:v>4.9486199999999999E-3</c:v>
                </c:pt>
                <c:pt idx="61459" formatCode="0.00E+00">
                  <c:v>5.1283500000000003E-3</c:v>
                </c:pt>
                <c:pt idx="61460" formatCode="0.00E+00">
                  <c:v>5.3080999999999996E-3</c:v>
                </c:pt>
                <c:pt idx="61461" formatCode="0.00E+00">
                  <c:v>5.4876500000000002E-3</c:v>
                </c:pt>
                <c:pt idx="61462" formatCode="0.00E+00">
                  <c:v>5.6667599999999999E-3</c:v>
                </c:pt>
                <c:pt idx="61463" formatCode="0.00E+00">
                  <c:v>5.8452E-3</c:v>
                </c:pt>
                <c:pt idx="61464" formatCode="0.00E+00">
                  <c:v>6.0227199999999996E-3</c:v>
                </c:pt>
                <c:pt idx="61465" formatCode="0.00E+00">
                  <c:v>6.19909E-3</c:v>
                </c:pt>
                <c:pt idx="61466" formatCode="0.00E+00">
                  <c:v>6.3740300000000001E-3</c:v>
                </c:pt>
                <c:pt idx="61467" formatCode="0.00E+00">
                  <c:v>6.5472899999999999E-3</c:v>
                </c:pt>
                <c:pt idx="61468" formatCode="0.00E+00">
                  <c:v>6.7186199999999998E-3</c:v>
                </c:pt>
                <c:pt idx="61469" formatCode="0.00E+00">
                  <c:v>6.8877299999999999E-3</c:v>
                </c:pt>
                <c:pt idx="61470" formatCode="0.00E+00">
                  <c:v>7.05435E-3</c:v>
                </c:pt>
                <c:pt idx="61471" formatCode="0.00E+00">
                  <c:v>7.2182100000000001E-3</c:v>
                </c:pt>
                <c:pt idx="61472" formatCode="0.00E+00">
                  <c:v>7.37903E-3</c:v>
                </c:pt>
                <c:pt idx="61473" formatCode="0.00E+00">
                  <c:v>7.5365199999999997E-3</c:v>
                </c:pt>
                <c:pt idx="61474" formatCode="0.00E+00">
                  <c:v>7.69041E-3</c:v>
                </c:pt>
                <c:pt idx="61475" formatCode="0.00E+00">
                  <c:v>7.8404100000000008E-3</c:v>
                </c:pt>
                <c:pt idx="61476" formatCode="0.00E+00">
                  <c:v>7.9862400000000004E-3</c:v>
                </c:pt>
                <c:pt idx="61477" formatCode="0.00E+00">
                  <c:v>8.1276000000000004E-3</c:v>
                </c:pt>
                <c:pt idx="61478" formatCode="0.00E+00">
                  <c:v>8.2642099999999993E-3</c:v>
                </c:pt>
                <c:pt idx="61479" formatCode="0.00E+00">
                  <c:v>8.3958000000000001E-3</c:v>
                </c:pt>
                <c:pt idx="61480" formatCode="0.00E+00">
                  <c:v>8.5220699999999996E-3</c:v>
                </c:pt>
                <c:pt idx="61481" formatCode="0.00E+00">
                  <c:v>8.6427599999999993E-3</c:v>
                </c:pt>
                <c:pt idx="61482" formatCode="0.00E+00">
                  <c:v>8.7575699999999992E-3</c:v>
                </c:pt>
                <c:pt idx="61483" formatCode="0.00E+00">
                  <c:v>8.8662399999999992E-3</c:v>
                </c:pt>
                <c:pt idx="61484" formatCode="0.00E+00">
                  <c:v>8.9685000000000008E-3</c:v>
                </c:pt>
                <c:pt idx="61485" formatCode="0.00E+00">
                  <c:v>9.0640800000000004E-3</c:v>
                </c:pt>
                <c:pt idx="61486" formatCode="0.00E+00">
                  <c:v>9.1527299999999995E-3</c:v>
                </c:pt>
                <c:pt idx="61487" formatCode="0.00E+00">
                  <c:v>9.2341799999999998E-3</c:v>
                </c:pt>
                <c:pt idx="61488" formatCode="0.00E+00">
                  <c:v>9.3081899999999992E-3</c:v>
                </c:pt>
                <c:pt idx="61489" formatCode="0.00E+00">
                  <c:v>9.3745200000000008E-3</c:v>
                </c:pt>
                <c:pt idx="61490" formatCode="0.00E+00">
                  <c:v>9.4329300000000008E-3</c:v>
                </c:pt>
                <c:pt idx="61491" formatCode="0.00E+00">
                  <c:v>9.4831900000000007E-3</c:v>
                </c:pt>
                <c:pt idx="61492" formatCode="0.00E+00">
                  <c:v>9.5250999999999999E-3</c:v>
                </c:pt>
                <c:pt idx="61493" formatCode="0.00E+00">
                  <c:v>9.5584299999999997E-3</c:v>
                </c:pt>
                <c:pt idx="61494" formatCode="0.00E+00">
                  <c:v>9.5829899999999996E-3</c:v>
                </c:pt>
                <c:pt idx="61495" formatCode="0.00E+00">
                  <c:v>9.5986000000000005E-3</c:v>
                </c:pt>
                <c:pt idx="61496" formatCode="0.00E+00">
                  <c:v>9.6050600000000003E-3</c:v>
                </c:pt>
                <c:pt idx="61497" formatCode="0.00E+00">
                  <c:v>9.6022099999999999E-3</c:v>
                </c:pt>
                <c:pt idx="61498" formatCode="0.00E+00">
                  <c:v>9.5899000000000002E-3</c:v>
                </c:pt>
                <c:pt idx="61499" formatCode="0.00E+00">
                  <c:v>9.5679800000000002E-3</c:v>
                </c:pt>
                <c:pt idx="61500" formatCode="0.00E+00">
                  <c:v>9.5363099999999992E-3</c:v>
                </c:pt>
                <c:pt idx="61501" formatCode="0.00E+00">
                  <c:v>9.4947699999999996E-3</c:v>
                </c:pt>
                <c:pt idx="61502" formatCode="0.00E+00">
                  <c:v>9.4432600000000002E-3</c:v>
                </c:pt>
                <c:pt idx="61503" formatCode="0.00E+00">
                  <c:v>9.3816799999999999E-3</c:v>
                </c:pt>
                <c:pt idx="61504" formatCode="0.00E+00">
                  <c:v>9.3099500000000009E-3</c:v>
                </c:pt>
                <c:pt idx="61505" formatCode="0.00E+00">
                  <c:v>9.2280000000000001E-3</c:v>
                </c:pt>
                <c:pt idx="61506" formatCode="0.00E+00">
                  <c:v>9.1357799999999996E-3</c:v>
                </c:pt>
                <c:pt idx="61507" formatCode="0.00E+00">
                  <c:v>9.0332499999999996E-3</c:v>
                </c:pt>
                <c:pt idx="61508" formatCode="0.00E+00">
                  <c:v>8.9203900000000003E-3</c:v>
                </c:pt>
                <c:pt idx="61509" formatCode="0.00E+00">
                  <c:v>8.7971899999999999E-3</c:v>
                </c:pt>
                <c:pt idx="61510" formatCode="0.00E+00">
                  <c:v>8.6636500000000002E-3</c:v>
                </c:pt>
                <c:pt idx="61511" formatCode="0.00E+00">
                  <c:v>8.5197999999999992E-3</c:v>
                </c:pt>
                <c:pt idx="61512" formatCode="0.00E+00">
                  <c:v>8.3656700000000004E-3</c:v>
                </c:pt>
                <c:pt idx="61513" formatCode="0.00E+00">
                  <c:v>8.2013099999999999E-3</c:v>
                </c:pt>
                <c:pt idx="61514" formatCode="0.00E+00">
                  <c:v>8.0268000000000006E-3</c:v>
                </c:pt>
                <c:pt idx="61515" formatCode="0.00E+00">
                  <c:v>7.8422200000000004E-3</c:v>
                </c:pt>
                <c:pt idx="61516" formatCode="0.00E+00">
                  <c:v>7.6476699999999996E-3</c:v>
                </c:pt>
                <c:pt idx="61517" formatCode="0.00E+00">
                  <c:v>7.4432600000000002E-3</c:v>
                </c:pt>
                <c:pt idx="61518" formatCode="0.00E+00">
                  <c:v>7.2291300000000003E-3</c:v>
                </c:pt>
                <c:pt idx="61519" formatCode="0.00E+00">
                  <c:v>7.00542E-3</c:v>
                </c:pt>
                <c:pt idx="61520" formatCode="0.00E+00">
                  <c:v>6.7722900000000003E-3</c:v>
                </c:pt>
                <c:pt idx="61521" formatCode="0.00E+00">
                  <c:v>6.5299299999999998E-3</c:v>
                </c:pt>
                <c:pt idx="61522" formatCode="0.00E+00">
                  <c:v>6.27853E-3</c:v>
                </c:pt>
                <c:pt idx="61523" formatCode="0.00E+00">
                  <c:v>6.0182899999999999E-3</c:v>
                </c:pt>
                <c:pt idx="61524" formatCode="0.00E+00">
                  <c:v>5.7494399999999998E-3</c:v>
                </c:pt>
                <c:pt idx="61525" formatCode="0.00E+00">
                  <c:v>5.4722299999999998E-3</c:v>
                </c:pt>
                <c:pt idx="61526" formatCode="0.00E+00">
                  <c:v>5.1869000000000004E-3</c:v>
                </c:pt>
                <c:pt idx="61527" formatCode="0.00E+00">
                  <c:v>4.8937199999999998E-3</c:v>
                </c:pt>
                <c:pt idx="61528" formatCode="0.00E+00">
                  <c:v>4.59297E-3</c:v>
                </c:pt>
                <c:pt idx="61529" formatCode="0.00E+00">
                  <c:v>4.28496E-3</c:v>
                </c:pt>
                <c:pt idx="61530" formatCode="0.00E+00">
                  <c:v>3.9699799999999997E-3</c:v>
                </c:pt>
                <c:pt idx="61531" formatCode="0.00E+00">
                  <c:v>3.6483700000000002E-3</c:v>
                </c:pt>
                <c:pt idx="61532" formatCode="0.00E+00">
                  <c:v>3.32045E-3</c:v>
                </c:pt>
                <c:pt idx="61533" formatCode="0.00E+00">
                  <c:v>2.98658E-3</c:v>
                </c:pt>
                <c:pt idx="61534" formatCode="0.00E+00">
                  <c:v>2.6471099999999998E-3</c:v>
                </c:pt>
                <c:pt idx="61535" formatCode="0.00E+00">
                  <c:v>2.3024199999999999E-3</c:v>
                </c:pt>
                <c:pt idx="61536" formatCode="0.00E+00">
                  <c:v>1.9528900000000001E-3</c:v>
                </c:pt>
                <c:pt idx="61537" formatCode="0.00E+00">
                  <c:v>1.5989000000000001E-3</c:v>
                </c:pt>
                <c:pt idx="61538" formatCode="0.00E+00">
                  <c:v>1.2408600000000001E-3</c:v>
                </c:pt>
                <c:pt idx="61539" formatCode="0.00E+00">
                  <c:v>8.7917500000000005E-4</c:v>
                </c:pt>
                <c:pt idx="61540" formatCode="0.00E+00">
                  <c:v>5.14274E-4</c:v>
                </c:pt>
                <c:pt idx="61541" formatCode="0.00E+00">
                  <c:v>1.4658100000000001E-4</c:v>
                </c:pt>
                <c:pt idx="61542" formatCode="0.00E+00">
                  <c:v>-2.2347E-4</c:v>
                </c:pt>
                <c:pt idx="61543" formatCode="0.00E+00">
                  <c:v>-5.9543699999999998E-4</c:v>
                </c:pt>
                <c:pt idx="61544" formatCode="0.00E+00">
                  <c:v>-9.6887000000000004E-4</c:v>
                </c:pt>
                <c:pt idx="61545" formatCode="0.00E+00">
                  <c:v>-1.3433200000000001E-3</c:v>
                </c:pt>
                <c:pt idx="61546" formatCode="0.00E+00">
                  <c:v>-1.71832E-3</c:v>
                </c:pt>
                <c:pt idx="61547" formatCode="0.00E+00">
                  <c:v>-2.09341E-3</c:v>
                </c:pt>
                <c:pt idx="61548" formatCode="0.00E+00">
                  <c:v>-2.4681199999999999E-3</c:v>
                </c:pt>
                <c:pt idx="61549" formatCode="0.00E+00">
                  <c:v>-2.84199E-3</c:v>
                </c:pt>
                <c:pt idx="61550" formatCode="0.00E+00">
                  <c:v>-3.2145400000000001E-3</c:v>
                </c:pt>
                <c:pt idx="61551" formatCode="0.00E+00">
                  <c:v>-3.5853E-3</c:v>
                </c:pt>
                <c:pt idx="61552" formatCode="0.00E+00">
                  <c:v>-3.9537900000000004E-3</c:v>
                </c:pt>
                <c:pt idx="61553" formatCode="0.00E+00">
                  <c:v>-4.3195400000000002E-3</c:v>
                </c:pt>
                <c:pt idx="61554" formatCode="0.00E+00">
                  <c:v>-4.68207E-3</c:v>
                </c:pt>
                <c:pt idx="61555" formatCode="0.00E+00">
                  <c:v>-5.0409199999999999E-3</c:v>
                </c:pt>
                <c:pt idx="61556" formatCode="0.00E+00">
                  <c:v>-5.3956100000000003E-3</c:v>
                </c:pt>
                <c:pt idx="61557" formatCode="0.00E+00">
                  <c:v>-5.7456699999999996E-3</c:v>
                </c:pt>
                <c:pt idx="61558" formatCode="0.00E+00">
                  <c:v>-6.0906399999999996E-3</c:v>
                </c:pt>
                <c:pt idx="61559" formatCode="0.00E+00">
                  <c:v>-6.4300700000000004E-3</c:v>
                </c:pt>
                <c:pt idx="61560" formatCode="0.00E+00">
                  <c:v>-6.7634799999999997E-3</c:v>
                </c:pt>
                <c:pt idx="61561" formatCode="0.00E+00">
                  <c:v>-7.0904499999999999E-3</c:v>
                </c:pt>
                <c:pt idx="61562" formatCode="0.00E+00">
                  <c:v>-7.4105200000000003E-3</c:v>
                </c:pt>
                <c:pt idx="61563" formatCode="0.00E+00">
                  <c:v>-7.7232500000000001E-3</c:v>
                </c:pt>
                <c:pt idx="61564" formatCode="0.00E+00">
                  <c:v>-8.0282200000000008E-3</c:v>
                </c:pt>
                <c:pt idx="61565" formatCode="0.00E+00">
                  <c:v>-8.3250200000000007E-3</c:v>
                </c:pt>
                <c:pt idx="61566" formatCode="0.00E+00">
                  <c:v>-8.6132199999999996E-3</c:v>
                </c:pt>
                <c:pt idx="61567" formatCode="0.00E+00">
                  <c:v>-8.8924299999999998E-3</c:v>
                </c:pt>
                <c:pt idx="61568" formatCode="0.00E+00">
                  <c:v>-9.1622600000000002E-3</c:v>
                </c:pt>
                <c:pt idx="61569" formatCode="0.00E+00">
                  <c:v>-9.4223299999999996E-3</c:v>
                </c:pt>
                <c:pt idx="61570" formatCode="0.00E+00">
                  <c:v>-9.6722700000000002E-3</c:v>
                </c:pt>
                <c:pt idx="61571" formatCode="0.00E+00">
                  <c:v>-9.9117300000000005E-3</c:v>
                </c:pt>
                <c:pt idx="61572">
                  <c:v>-1.0140400000000001E-2</c:v>
                </c:pt>
                <c:pt idx="61573">
                  <c:v>-1.03578E-2</c:v>
                </c:pt>
                <c:pt idx="61574">
                  <c:v>-1.0563899999999999E-2</c:v>
                </c:pt>
                <c:pt idx="61575">
                  <c:v>-1.07581E-2</c:v>
                </c:pt>
                <c:pt idx="61576">
                  <c:v>-1.09403E-2</c:v>
                </c:pt>
                <c:pt idx="61577">
                  <c:v>-1.1110200000000001E-2</c:v>
                </c:pt>
                <c:pt idx="61578">
                  <c:v>-1.12675E-2</c:v>
                </c:pt>
                <c:pt idx="61579">
                  <c:v>-1.1411900000000001E-2</c:v>
                </c:pt>
                <c:pt idx="61580">
                  <c:v>-1.1543400000000001E-2</c:v>
                </c:pt>
                <c:pt idx="61581">
                  <c:v>-1.1661599999999999E-2</c:v>
                </c:pt>
                <c:pt idx="61582">
                  <c:v>-1.17664E-2</c:v>
                </c:pt>
                <c:pt idx="61583">
                  <c:v>-1.18575E-2</c:v>
                </c:pt>
                <c:pt idx="61584">
                  <c:v>-1.1934999999999999E-2</c:v>
                </c:pt>
                <c:pt idx="61585">
                  <c:v>-1.19986E-2</c:v>
                </c:pt>
                <c:pt idx="61586">
                  <c:v>-1.20482E-2</c:v>
                </c:pt>
                <c:pt idx="61587">
                  <c:v>-1.2083699999999999E-2</c:v>
                </c:pt>
                <c:pt idx="61588">
                  <c:v>-1.2104999999999999E-2</c:v>
                </c:pt>
                <c:pt idx="61589">
                  <c:v>-1.21122E-2</c:v>
                </c:pt>
                <c:pt idx="61590">
                  <c:v>-1.2105100000000001E-2</c:v>
                </c:pt>
                <c:pt idx="61591">
                  <c:v>-1.2083699999999999E-2</c:v>
                </c:pt>
                <c:pt idx="61592">
                  <c:v>-1.2048100000000001E-2</c:v>
                </c:pt>
                <c:pt idx="61593">
                  <c:v>-1.19983E-2</c:v>
                </c:pt>
                <c:pt idx="61594">
                  <c:v>-1.1934200000000001E-2</c:v>
                </c:pt>
                <c:pt idx="61595">
                  <c:v>-1.18561E-2</c:v>
                </c:pt>
                <c:pt idx="61596">
                  <c:v>-1.1763900000000001E-2</c:v>
                </c:pt>
                <c:pt idx="61597">
                  <c:v>-1.16577E-2</c:v>
                </c:pt>
                <c:pt idx="61598">
                  <c:v>-1.15377E-2</c:v>
                </c:pt>
                <c:pt idx="61599">
                  <c:v>-1.14041E-2</c:v>
                </c:pt>
                <c:pt idx="61600">
                  <c:v>-1.12569E-2</c:v>
                </c:pt>
                <c:pt idx="61601">
                  <c:v>-1.1096399999999999E-2</c:v>
                </c:pt>
                <c:pt idx="61602">
                  <c:v>-1.09227E-2</c:v>
                </c:pt>
                <c:pt idx="61603">
                  <c:v>-1.07361E-2</c:v>
                </c:pt>
                <c:pt idx="61604">
                  <c:v>-1.0536800000000001E-2</c:v>
                </c:pt>
                <c:pt idx="61605">
                  <c:v>-1.0325000000000001E-2</c:v>
                </c:pt>
                <c:pt idx="61606">
                  <c:v>-1.01011E-2</c:v>
                </c:pt>
                <c:pt idx="61607" formatCode="0.00E+00">
                  <c:v>-9.8652299999999991E-3</c:v>
                </c:pt>
                <c:pt idx="61608" formatCode="0.00E+00">
                  <c:v>-9.6177999999999993E-3</c:v>
                </c:pt>
                <c:pt idx="61609" formatCode="0.00E+00">
                  <c:v>-9.3590900000000005E-3</c:v>
                </c:pt>
                <c:pt idx="61610" formatCode="0.00E+00">
                  <c:v>-9.0894400000000007E-3</c:v>
                </c:pt>
                <c:pt idx="61611" formatCode="0.00E+00">
                  <c:v>-8.8091899999999997E-3</c:v>
                </c:pt>
                <c:pt idx="61612" formatCode="0.00E+00">
                  <c:v>-8.5187200000000005E-3</c:v>
                </c:pt>
                <c:pt idx="61613" formatCode="0.00E+00">
                  <c:v>-8.2184100000000006E-3</c:v>
                </c:pt>
                <c:pt idx="61614" formatCode="0.00E+00">
                  <c:v>-7.9086299999999998E-3</c:v>
                </c:pt>
                <c:pt idx="61615" formatCode="0.00E+00">
                  <c:v>-7.5897999999999998E-3</c:v>
                </c:pt>
                <c:pt idx="61616" formatCode="0.00E+00">
                  <c:v>-7.2623499999999999E-3</c:v>
                </c:pt>
                <c:pt idx="61617" formatCode="0.00E+00">
                  <c:v>-6.9266800000000002E-3</c:v>
                </c:pt>
                <c:pt idx="61618" formatCode="0.00E+00">
                  <c:v>-6.5832599999999996E-3</c:v>
                </c:pt>
                <c:pt idx="61619" formatCode="0.00E+00">
                  <c:v>-6.23253E-3</c:v>
                </c:pt>
                <c:pt idx="61620" formatCode="0.00E+00">
                  <c:v>-5.8749500000000003E-3</c:v>
                </c:pt>
                <c:pt idx="61621" formatCode="0.00E+00">
                  <c:v>-5.5109900000000003E-3</c:v>
                </c:pt>
                <c:pt idx="61622" formatCode="0.00E+00">
                  <c:v>-5.1411399999999998E-3</c:v>
                </c:pt>
                <c:pt idx="61623" formatCode="0.00E+00">
                  <c:v>-4.7658800000000001E-3</c:v>
                </c:pt>
                <c:pt idx="61624" formatCode="0.00E+00">
                  <c:v>-4.3857100000000001E-3</c:v>
                </c:pt>
                <c:pt idx="61625" formatCode="0.00E+00">
                  <c:v>-4.0011200000000004E-3</c:v>
                </c:pt>
                <c:pt idx="61626" formatCode="0.00E+00">
                  <c:v>-3.6126399999999999E-3</c:v>
                </c:pt>
                <c:pt idx="61627" formatCode="0.00E+00">
                  <c:v>-3.22076E-3</c:v>
                </c:pt>
                <c:pt idx="61628" formatCode="0.00E+00">
                  <c:v>-2.8260099999999999E-3</c:v>
                </c:pt>
                <c:pt idx="61629" formatCode="0.00E+00">
                  <c:v>-2.4289099999999998E-3</c:v>
                </c:pt>
                <c:pt idx="61630" formatCode="0.00E+00">
                  <c:v>-2.0299799999999998E-3</c:v>
                </c:pt>
                <c:pt idx="61631" formatCode="0.00E+00">
                  <c:v>-1.62974E-3</c:v>
                </c:pt>
                <c:pt idx="61632" formatCode="0.00E+00">
                  <c:v>-1.2287299999999999E-3</c:v>
                </c:pt>
                <c:pt idx="61633" formatCode="0.00E+00">
                  <c:v>-8.2746000000000002E-4</c:v>
                </c:pt>
                <c:pt idx="61634" formatCode="0.00E+00">
                  <c:v>-4.2646900000000001E-4</c:v>
                </c:pt>
                <c:pt idx="61635" formatCode="0.00E+00">
                  <c:v>-2.62775E-5</c:v>
                </c:pt>
                <c:pt idx="61636" formatCode="0.00E+00">
                  <c:v>3.7259000000000001E-4</c:v>
                </c:pt>
                <c:pt idx="61637" formatCode="0.00E+00">
                  <c:v>7.6961300000000005E-4</c:v>
                </c:pt>
                <c:pt idx="61638" formatCode="0.00E+00">
                  <c:v>1.16428E-3</c:v>
                </c:pt>
                <c:pt idx="61639" formatCode="0.00E+00">
                  <c:v>1.55606E-3</c:v>
                </c:pt>
                <c:pt idx="61640" formatCode="0.00E+00">
                  <c:v>1.94447E-3</c:v>
                </c:pt>
                <c:pt idx="61641" formatCode="0.00E+00">
                  <c:v>2.32899E-3</c:v>
                </c:pt>
                <c:pt idx="61642" formatCode="0.00E+00">
                  <c:v>2.7091200000000002E-3</c:v>
                </c:pt>
                <c:pt idx="61643" formatCode="0.00E+00">
                  <c:v>3.0843899999999998E-3</c:v>
                </c:pt>
                <c:pt idx="61644" formatCode="0.00E+00">
                  <c:v>3.4543099999999999E-3</c:v>
                </c:pt>
                <c:pt idx="61645" formatCode="0.00E+00">
                  <c:v>3.8184099999999999E-3</c:v>
                </c:pt>
                <c:pt idx="61646" formatCode="0.00E+00">
                  <c:v>4.1762099999999996E-3</c:v>
                </c:pt>
                <c:pt idx="61647" formatCode="0.00E+00">
                  <c:v>4.5272799999999998E-3</c:v>
                </c:pt>
                <c:pt idx="61648" formatCode="0.00E+00">
                  <c:v>4.8711700000000002E-3</c:v>
                </c:pt>
                <c:pt idx="61649" formatCode="0.00E+00">
                  <c:v>5.2074399999999998E-3</c:v>
                </c:pt>
                <c:pt idx="61650" formatCode="0.00E+00">
                  <c:v>5.5356800000000003E-3</c:v>
                </c:pt>
                <c:pt idx="61651" formatCode="0.00E+00">
                  <c:v>5.8554699999999998E-3</c:v>
                </c:pt>
                <c:pt idx="61652" formatCode="0.00E+00">
                  <c:v>6.1664399999999996E-3</c:v>
                </c:pt>
                <c:pt idx="61653" formatCode="0.00E+00">
                  <c:v>6.4681799999999996E-3</c:v>
                </c:pt>
                <c:pt idx="61654" formatCode="0.00E+00">
                  <c:v>6.76035E-3</c:v>
                </c:pt>
                <c:pt idx="61655" formatCode="0.00E+00">
                  <c:v>7.0425799999999997E-3</c:v>
                </c:pt>
                <c:pt idx="61656" formatCode="0.00E+00">
                  <c:v>7.3145399999999996E-3</c:v>
                </c:pt>
                <c:pt idx="61657" formatCode="0.00E+00">
                  <c:v>7.5759E-3</c:v>
                </c:pt>
                <c:pt idx="61658" formatCode="0.00E+00">
                  <c:v>7.8263699999999992E-3</c:v>
                </c:pt>
                <c:pt idx="61659" formatCode="0.00E+00">
                  <c:v>8.0656500000000006E-3</c:v>
                </c:pt>
                <c:pt idx="61660" formatCode="0.00E+00">
                  <c:v>8.2934700000000007E-3</c:v>
                </c:pt>
                <c:pt idx="61661" formatCode="0.00E+00">
                  <c:v>8.5095799999999992E-3</c:v>
                </c:pt>
                <c:pt idx="61662" formatCode="0.00E+00">
                  <c:v>8.7137399999999993E-3</c:v>
                </c:pt>
                <c:pt idx="61663" formatCode="0.00E+00">
                  <c:v>8.9057200000000006E-3</c:v>
                </c:pt>
                <c:pt idx="61664" formatCode="0.00E+00">
                  <c:v>9.0853400000000008E-3</c:v>
                </c:pt>
                <c:pt idx="61665" formatCode="0.00E+00">
                  <c:v>9.2523899999999992E-3</c:v>
                </c:pt>
                <c:pt idx="61666" formatCode="0.00E+00">
                  <c:v>9.4067300000000003E-3</c:v>
                </c:pt>
                <c:pt idx="61667" formatCode="0.00E+00">
                  <c:v>9.5481999999999997E-3</c:v>
                </c:pt>
                <c:pt idx="61668" formatCode="0.00E+00">
                  <c:v>9.6766700000000001E-3</c:v>
                </c:pt>
                <c:pt idx="61669" formatCode="0.00E+00">
                  <c:v>9.7920500000000001E-3</c:v>
                </c:pt>
                <c:pt idx="61670" formatCode="0.00E+00">
                  <c:v>9.8942300000000004E-3</c:v>
                </c:pt>
                <c:pt idx="61671" formatCode="0.00E+00">
                  <c:v>9.9831499999999997E-3</c:v>
                </c:pt>
                <c:pt idx="61672">
                  <c:v>1.00588E-2</c:v>
                </c:pt>
                <c:pt idx="61673">
                  <c:v>1.0121E-2</c:v>
                </c:pt>
                <c:pt idx="61674">
                  <c:v>1.0169900000000001E-2</c:v>
                </c:pt>
                <c:pt idx="61675">
                  <c:v>1.0205499999999999E-2</c:v>
                </c:pt>
                <c:pt idx="61676">
                  <c:v>1.0227699999999999E-2</c:v>
                </c:pt>
                <c:pt idx="61677">
                  <c:v>1.02367E-2</c:v>
                </c:pt>
                <c:pt idx="61678">
                  <c:v>1.0232399999999999E-2</c:v>
                </c:pt>
                <c:pt idx="61679">
                  <c:v>1.02151E-2</c:v>
                </c:pt>
                <c:pt idx="61680">
                  <c:v>1.01846E-2</c:v>
                </c:pt>
                <c:pt idx="61681">
                  <c:v>1.0141300000000001E-2</c:v>
                </c:pt>
                <c:pt idx="61682">
                  <c:v>1.0085200000000001E-2</c:v>
                </c:pt>
                <c:pt idx="61683">
                  <c:v>1.0016499999999999E-2</c:v>
                </c:pt>
                <c:pt idx="61684" formatCode="0.00E+00">
                  <c:v>9.9353400000000008E-3</c:v>
                </c:pt>
                <c:pt idx="61685" formatCode="0.00E+00">
                  <c:v>9.8419200000000005E-3</c:v>
                </c:pt>
                <c:pt idx="61686" formatCode="0.00E+00">
                  <c:v>9.7364500000000007E-3</c:v>
                </c:pt>
                <c:pt idx="61687" formatCode="0.00E+00">
                  <c:v>9.6191499999999999E-3</c:v>
                </c:pt>
                <c:pt idx="61688" formatCode="0.00E+00">
                  <c:v>9.4902500000000004E-3</c:v>
                </c:pt>
                <c:pt idx="61689" formatCode="0.00E+00">
                  <c:v>9.3500200000000006E-3</c:v>
                </c:pt>
                <c:pt idx="61690" formatCode="0.00E+00">
                  <c:v>9.1987200000000005E-3</c:v>
                </c:pt>
                <c:pt idx="61691" formatCode="0.00E+00">
                  <c:v>9.0366300000000004E-3</c:v>
                </c:pt>
                <c:pt idx="61692" formatCode="0.00E+00">
                  <c:v>8.8640500000000001E-3</c:v>
                </c:pt>
                <c:pt idx="61693" formatCode="0.00E+00">
                  <c:v>8.6812899999999995E-3</c:v>
                </c:pt>
                <c:pt idx="61694" formatCode="0.00E+00">
                  <c:v>8.4886800000000002E-3</c:v>
                </c:pt>
                <c:pt idx="61695" formatCode="0.00E+00">
                  <c:v>8.2865400000000002E-3</c:v>
                </c:pt>
                <c:pt idx="61696" formatCode="0.00E+00">
                  <c:v>8.0752399999999992E-3</c:v>
                </c:pt>
                <c:pt idx="61697" formatCode="0.00E+00">
                  <c:v>7.8551200000000002E-3</c:v>
                </c:pt>
                <c:pt idx="61698" formatCode="0.00E+00">
                  <c:v>7.6265600000000001E-3</c:v>
                </c:pt>
                <c:pt idx="61699" formatCode="0.00E+00">
                  <c:v>7.3899300000000003E-3</c:v>
                </c:pt>
                <c:pt idx="61700" formatCode="0.00E+00">
                  <c:v>7.1456200000000001E-3</c:v>
                </c:pt>
                <c:pt idx="61701" formatCode="0.00E+00">
                  <c:v>6.8940399999999997E-3</c:v>
                </c:pt>
                <c:pt idx="61702" formatCode="0.00E+00">
                  <c:v>6.6355900000000002E-3</c:v>
                </c:pt>
                <c:pt idx="61703" formatCode="0.00E+00">
                  <c:v>6.3706700000000002E-3</c:v>
                </c:pt>
                <c:pt idx="61704" formatCode="0.00E+00">
                  <c:v>6.0997100000000004E-3</c:v>
                </c:pt>
                <c:pt idx="61705" formatCode="0.00E+00">
                  <c:v>5.8231400000000001E-3</c:v>
                </c:pt>
                <c:pt idx="61706" formatCode="0.00E+00">
                  <c:v>5.5413900000000002E-3</c:v>
                </c:pt>
                <c:pt idx="61707" formatCode="0.00E+00">
                  <c:v>5.25488E-3</c:v>
                </c:pt>
                <c:pt idx="61708" formatCode="0.00E+00">
                  <c:v>4.9640700000000001E-3</c:v>
                </c:pt>
                <c:pt idx="61709" formatCode="0.00E+00">
                  <c:v>4.6693899999999998E-3</c:v>
                </c:pt>
                <c:pt idx="61710" formatCode="0.00E+00">
                  <c:v>4.3712899999999999E-3</c:v>
                </c:pt>
                <c:pt idx="61711" formatCode="0.00E+00">
                  <c:v>4.0702100000000003E-3</c:v>
                </c:pt>
                <c:pt idx="61712" formatCode="0.00E+00">
                  <c:v>3.7666100000000001E-3</c:v>
                </c:pt>
                <c:pt idx="61713" formatCode="0.00E+00">
                  <c:v>3.4609300000000001E-3</c:v>
                </c:pt>
                <c:pt idx="61714" formatCode="0.00E+00">
                  <c:v>3.1536200000000002E-3</c:v>
                </c:pt>
                <c:pt idx="61715" formatCode="0.00E+00">
                  <c:v>2.84513E-3</c:v>
                </c:pt>
                <c:pt idx="61716" formatCode="0.00E+00">
                  <c:v>2.5358999999999998E-3</c:v>
                </c:pt>
                <c:pt idx="61717" formatCode="0.00E+00">
                  <c:v>2.22638E-3</c:v>
                </c:pt>
                <c:pt idx="61718" formatCode="0.00E+00">
                  <c:v>1.9170000000000001E-3</c:v>
                </c:pt>
                <c:pt idx="61719" formatCode="0.00E+00">
                  <c:v>1.6082100000000001E-3</c:v>
                </c:pt>
                <c:pt idx="61720" formatCode="0.00E+00">
                  <c:v>1.30043E-3</c:v>
                </c:pt>
                <c:pt idx="61721" formatCode="0.00E+00">
                  <c:v>9.9408900000000008E-4</c:v>
                </c:pt>
                <c:pt idx="61722" formatCode="0.00E+00">
                  <c:v>6.8961599999999999E-4</c:v>
                </c:pt>
                <c:pt idx="61723" formatCode="0.00E+00">
                  <c:v>3.8741999999999997E-4</c:v>
                </c:pt>
                <c:pt idx="61724" formatCode="0.00E+00">
                  <c:v>8.7910899999999999E-5</c:v>
                </c:pt>
                <c:pt idx="61725" formatCode="0.00E+00">
                  <c:v>-2.0851100000000001E-4</c:v>
                </c:pt>
                <c:pt idx="61726" formatCode="0.00E+00">
                  <c:v>-5.0145300000000001E-4</c:v>
                </c:pt>
                <c:pt idx="61727" formatCode="0.00E+00">
                  <c:v>-7.9053000000000001E-4</c:v>
                </c:pt>
                <c:pt idx="61728" formatCode="0.00E+00">
                  <c:v>-1.07537E-3</c:v>
                </c:pt>
                <c:pt idx="61729" formatCode="0.00E+00">
                  <c:v>-1.3556E-3</c:v>
                </c:pt>
                <c:pt idx="61730" formatCode="0.00E+00">
                  <c:v>-1.6308799999999999E-3</c:v>
                </c:pt>
                <c:pt idx="61731" formatCode="0.00E+00">
                  <c:v>-1.9008499999999999E-3</c:v>
                </c:pt>
                <c:pt idx="61732" formatCode="0.00E+00">
                  <c:v>-2.1651800000000001E-3</c:v>
                </c:pt>
                <c:pt idx="61733" formatCode="0.00E+00">
                  <c:v>-2.42356E-3</c:v>
                </c:pt>
                <c:pt idx="61734" formatCode="0.00E+00">
                  <c:v>-2.6756599999999998E-3</c:v>
                </c:pt>
                <c:pt idx="61735" formatCode="0.00E+00">
                  <c:v>-2.9212000000000001E-3</c:v>
                </c:pt>
                <c:pt idx="61736" formatCode="0.00E+00">
                  <c:v>-3.1598899999999998E-3</c:v>
                </c:pt>
                <c:pt idx="61737" formatCode="0.00E+00">
                  <c:v>-3.3914599999999998E-3</c:v>
                </c:pt>
                <c:pt idx="61738" formatCode="0.00E+00">
                  <c:v>-3.6156500000000002E-3</c:v>
                </c:pt>
                <c:pt idx="61739" formatCode="0.00E+00">
                  <c:v>-3.83221E-3</c:v>
                </c:pt>
                <c:pt idx="61740" formatCode="0.00E+00">
                  <c:v>-4.0409199999999999E-3</c:v>
                </c:pt>
                <c:pt idx="61741" formatCode="0.00E+00">
                  <c:v>-4.2415600000000001E-3</c:v>
                </c:pt>
                <c:pt idx="61742" formatCode="0.00E+00">
                  <c:v>-4.43393E-3</c:v>
                </c:pt>
                <c:pt idx="61743" formatCode="0.00E+00">
                  <c:v>-4.6178399999999998E-3</c:v>
                </c:pt>
                <c:pt idx="61744" formatCode="0.00E+00">
                  <c:v>-4.7931199999999997E-3</c:v>
                </c:pt>
                <c:pt idx="61745" formatCode="0.00E+00">
                  <c:v>-4.9596099999999997E-3</c:v>
                </c:pt>
                <c:pt idx="61746" formatCode="0.00E+00">
                  <c:v>-5.1171799999999998E-3</c:v>
                </c:pt>
                <c:pt idx="61747" formatCode="0.00E+00">
                  <c:v>-5.26569E-3</c:v>
                </c:pt>
                <c:pt idx="61748" formatCode="0.00E+00">
                  <c:v>-5.4050399999999998E-3</c:v>
                </c:pt>
                <c:pt idx="61749" formatCode="0.00E+00">
                  <c:v>-5.5351200000000001E-3</c:v>
                </c:pt>
                <c:pt idx="61750" formatCode="0.00E+00">
                  <c:v>-5.6558700000000003E-3</c:v>
                </c:pt>
                <c:pt idx="61751" formatCode="0.00E+00">
                  <c:v>-5.76721E-3</c:v>
                </c:pt>
                <c:pt idx="61752" formatCode="0.00E+00">
                  <c:v>-5.8691000000000004E-3</c:v>
                </c:pt>
                <c:pt idx="61753" formatCode="0.00E+00">
                  <c:v>-5.9614999999999998E-3</c:v>
                </c:pt>
                <c:pt idx="61754" formatCode="0.00E+00">
                  <c:v>-6.0443900000000002E-3</c:v>
                </c:pt>
                <c:pt idx="61755" formatCode="0.00E+00">
                  <c:v>-6.1177799999999997E-3</c:v>
                </c:pt>
                <c:pt idx="61756" formatCode="0.00E+00">
                  <c:v>-6.1816600000000003E-3</c:v>
                </c:pt>
                <c:pt idx="61757" formatCode="0.00E+00">
                  <c:v>-6.2360699999999998E-3</c:v>
                </c:pt>
                <c:pt idx="61758" formatCode="0.00E+00">
                  <c:v>-6.2810499999999998E-3</c:v>
                </c:pt>
                <c:pt idx="61759" formatCode="0.00E+00">
                  <c:v>-6.31666E-3</c:v>
                </c:pt>
                <c:pt idx="61760" formatCode="0.00E+00">
                  <c:v>-6.34295E-3</c:v>
                </c:pt>
                <c:pt idx="61761" formatCode="0.00E+00">
                  <c:v>-6.36003E-3</c:v>
                </c:pt>
                <c:pt idx="61762" formatCode="0.00E+00">
                  <c:v>-6.3679799999999996E-3</c:v>
                </c:pt>
                <c:pt idx="61763" formatCode="0.00E+00">
                  <c:v>-6.3669099999999999E-3</c:v>
                </c:pt>
                <c:pt idx="61764" formatCode="0.00E+00">
                  <c:v>-6.35696E-3</c:v>
                </c:pt>
                <c:pt idx="61765" formatCode="0.00E+00">
                  <c:v>-6.3382500000000001E-3</c:v>
                </c:pt>
                <c:pt idx="61766" formatCode="0.00E+00">
                  <c:v>-6.3109400000000001E-3</c:v>
                </c:pt>
                <c:pt idx="61767" formatCode="0.00E+00">
                  <c:v>-6.27518E-3</c:v>
                </c:pt>
                <c:pt idx="61768" formatCode="0.00E+00">
                  <c:v>-6.2311500000000004E-3</c:v>
                </c:pt>
                <c:pt idx="61769" formatCode="0.00E+00">
                  <c:v>-6.1790300000000003E-3</c:v>
                </c:pt>
                <c:pt idx="61770" formatCode="0.00E+00">
                  <c:v>-6.1190200000000002E-3</c:v>
                </c:pt>
                <c:pt idx="61771" formatCode="0.00E+00">
                  <c:v>-6.0513199999999998E-3</c:v>
                </c:pt>
                <c:pt idx="61772" formatCode="0.00E+00">
                  <c:v>-5.9761500000000004E-3</c:v>
                </c:pt>
                <c:pt idx="61773" formatCode="0.00E+00">
                  <c:v>-5.8937299999999998E-3</c:v>
                </c:pt>
                <c:pt idx="61774" formatCode="0.00E+00">
                  <c:v>-5.8043000000000001E-3</c:v>
                </c:pt>
                <c:pt idx="61775" formatCode="0.00E+00">
                  <c:v>-5.7080899999999999E-3</c:v>
                </c:pt>
                <c:pt idx="61776" formatCode="0.00E+00">
                  <c:v>-5.6053700000000001E-3</c:v>
                </c:pt>
                <c:pt idx="61777" formatCode="0.00E+00">
                  <c:v>-5.4963700000000004E-3</c:v>
                </c:pt>
                <c:pt idx="61778" formatCode="0.00E+00">
                  <c:v>-5.3813799999999998E-3</c:v>
                </c:pt>
                <c:pt idx="61779" formatCode="0.00E+00">
                  <c:v>-5.2606500000000004E-3</c:v>
                </c:pt>
                <c:pt idx="61780" formatCode="0.00E+00">
                  <c:v>-5.1344700000000004E-3</c:v>
                </c:pt>
                <c:pt idx="61781" formatCode="0.00E+00">
                  <c:v>-5.0031199999999998E-3</c:v>
                </c:pt>
                <c:pt idx="61782" formatCode="0.00E+00">
                  <c:v>-4.8668799999999996E-3</c:v>
                </c:pt>
                <c:pt idx="61783" formatCode="0.00E+00">
                  <c:v>-4.7260499999999999E-3</c:v>
                </c:pt>
                <c:pt idx="61784" formatCode="0.00E+00">
                  <c:v>-4.5809199999999996E-3</c:v>
                </c:pt>
                <c:pt idx="61785" formatCode="0.00E+00">
                  <c:v>-4.4317799999999997E-3</c:v>
                </c:pt>
                <c:pt idx="61786" formatCode="0.00E+00">
                  <c:v>-4.2789500000000001E-3</c:v>
                </c:pt>
                <c:pt idx="61787" formatCode="0.00E+00">
                  <c:v>-4.1227099999999999E-3</c:v>
                </c:pt>
                <c:pt idx="61788" formatCode="0.00E+00">
                  <c:v>-3.9633799999999999E-3</c:v>
                </c:pt>
                <c:pt idx="61789" formatCode="0.00E+00">
                  <c:v>-3.8012599999999999E-3</c:v>
                </c:pt>
                <c:pt idx="61790" formatCode="0.00E+00">
                  <c:v>-3.6366599999999999E-3</c:v>
                </c:pt>
                <c:pt idx="61791" formatCode="0.00E+00">
                  <c:v>-3.4698699999999999E-3</c:v>
                </c:pt>
                <c:pt idx="61792" formatCode="0.00E+00">
                  <c:v>-3.3012100000000002E-3</c:v>
                </c:pt>
                <c:pt idx="61793" formatCode="0.00E+00">
                  <c:v>-3.1309699999999998E-3</c:v>
                </c:pt>
                <c:pt idx="61794" formatCode="0.00E+00">
                  <c:v>-2.9594600000000001E-3</c:v>
                </c:pt>
                <c:pt idx="61795" formatCode="0.00E+00">
                  <c:v>-2.7869700000000002E-3</c:v>
                </c:pt>
                <c:pt idx="61796" formatCode="0.00E+00">
                  <c:v>-2.6138099999999998E-3</c:v>
                </c:pt>
                <c:pt idx="61797" formatCode="0.00E+00">
                  <c:v>-2.4402600000000001E-3</c:v>
                </c:pt>
                <c:pt idx="61798" formatCode="0.00E+00">
                  <c:v>-2.2666100000000001E-3</c:v>
                </c:pt>
                <c:pt idx="61799" formatCode="0.00E+00">
                  <c:v>-2.0931499999999998E-3</c:v>
                </c:pt>
                <c:pt idx="61800" formatCode="0.00E+00">
                  <c:v>-1.92016E-3</c:v>
                </c:pt>
                <c:pt idx="61801" formatCode="0.00E+00">
                  <c:v>-1.7479100000000001E-3</c:v>
                </c:pt>
                <c:pt idx="61802" formatCode="0.00E+00">
                  <c:v>-1.5766700000000001E-3</c:v>
                </c:pt>
                <c:pt idx="61803" formatCode="0.00E+00">
                  <c:v>-1.40671E-3</c:v>
                </c:pt>
                <c:pt idx="61804" formatCode="0.00E+00">
                  <c:v>-1.2382700000000001E-3</c:v>
                </c:pt>
                <c:pt idx="61805" formatCode="0.00E+00">
                  <c:v>-1.07161E-3</c:v>
                </c:pt>
                <c:pt idx="61806" formatCode="0.00E+00">
                  <c:v>-9.0697100000000001E-4</c:v>
                </c:pt>
                <c:pt idx="61807" formatCode="0.00E+00">
                  <c:v>-7.4458800000000002E-4</c:v>
                </c:pt>
                <c:pt idx="61808" formatCode="0.00E+00">
                  <c:v>-5.8468699999999997E-4</c:v>
                </c:pt>
                <c:pt idx="61809" formatCode="0.00E+00">
                  <c:v>-4.27484E-4</c:v>
                </c:pt>
                <c:pt idx="61810" formatCode="0.00E+00">
                  <c:v>-2.7319099999999999E-4</c:v>
                </c:pt>
                <c:pt idx="61811" formatCode="0.00E+00">
                  <c:v>-1.22006E-4</c:v>
                </c:pt>
                <c:pt idx="61812" formatCode="0.00E+00">
                  <c:v>2.5877600000000001E-5</c:v>
                </c:pt>
                <c:pt idx="61813" formatCode="0.00E+00">
                  <c:v>1.7027899999999999E-4</c:v>
                </c:pt>
                <c:pt idx="61814" formatCode="0.00E+00">
                  <c:v>3.11026E-4</c:v>
                </c:pt>
                <c:pt idx="61815" formatCode="0.00E+00">
                  <c:v>4.4795600000000001E-4</c:v>
                </c:pt>
                <c:pt idx="61816" formatCode="0.00E+00">
                  <c:v>5.8091600000000001E-4</c:v>
                </c:pt>
                <c:pt idx="61817" formatCode="0.00E+00">
                  <c:v>7.0976500000000001E-4</c:v>
                </c:pt>
                <c:pt idx="61818" formatCode="0.00E+00">
                  <c:v>8.34372E-4</c:v>
                </c:pt>
                <c:pt idx="61819" formatCode="0.00E+00">
                  <c:v>9.5461400000000001E-4</c:v>
                </c:pt>
                <c:pt idx="61820" formatCode="0.00E+00">
                  <c:v>1.0703799999999999E-3</c:v>
                </c:pt>
                <c:pt idx="61821" formatCode="0.00E+00">
                  <c:v>1.1815700000000001E-3</c:v>
                </c:pt>
                <c:pt idx="61822" formatCode="0.00E+00">
                  <c:v>1.2880999999999999E-3</c:v>
                </c:pt>
                <c:pt idx="61823" formatCode="0.00E+00">
                  <c:v>1.38989E-3</c:v>
                </c:pt>
                <c:pt idx="61824" formatCode="0.00E+00">
                  <c:v>1.4868699999999999E-3</c:v>
                </c:pt>
                <c:pt idx="61825" formatCode="0.00E+00">
                  <c:v>1.57898E-3</c:v>
                </c:pt>
                <c:pt idx="61826" formatCode="0.00E+00">
                  <c:v>1.66618E-3</c:v>
                </c:pt>
                <c:pt idx="61827" formatCode="0.00E+00">
                  <c:v>1.74843E-3</c:v>
                </c:pt>
                <c:pt idx="61828" formatCode="0.00E+00">
                  <c:v>1.8257E-3</c:v>
                </c:pt>
                <c:pt idx="61829" formatCode="0.00E+00">
                  <c:v>1.8979999999999999E-3</c:v>
                </c:pt>
                <c:pt idx="61830" formatCode="0.00E+00">
                  <c:v>1.9653000000000001E-3</c:v>
                </c:pt>
                <c:pt idx="61831" formatCode="0.00E+00">
                  <c:v>2.02761E-3</c:v>
                </c:pt>
                <c:pt idx="61832" formatCode="0.00E+00">
                  <c:v>2.0849699999999998E-3</c:v>
                </c:pt>
                <c:pt idx="61833" formatCode="0.00E+00">
                  <c:v>2.1373799999999999E-3</c:v>
                </c:pt>
                <c:pt idx="61834" formatCode="0.00E+00">
                  <c:v>2.1848900000000001E-3</c:v>
                </c:pt>
                <c:pt idx="61835" formatCode="0.00E+00">
                  <c:v>2.2275400000000001E-3</c:v>
                </c:pt>
                <c:pt idx="61836" formatCode="0.00E+00">
                  <c:v>2.2653899999999999E-3</c:v>
                </c:pt>
                <c:pt idx="61837" formatCode="0.00E+00">
                  <c:v>2.2985000000000002E-3</c:v>
                </c:pt>
                <c:pt idx="61838" formatCode="0.00E+00">
                  <c:v>2.3269599999999999E-3</c:v>
                </c:pt>
                <c:pt idx="61839" formatCode="0.00E+00">
                  <c:v>2.3508299999999999E-3</c:v>
                </c:pt>
                <c:pt idx="61840" formatCode="0.00E+00">
                  <c:v>2.3702100000000002E-3</c:v>
                </c:pt>
                <c:pt idx="61841" formatCode="0.00E+00">
                  <c:v>2.3852000000000001E-3</c:v>
                </c:pt>
                <c:pt idx="61842" formatCode="0.00E+00">
                  <c:v>2.3959099999999998E-3</c:v>
                </c:pt>
                <c:pt idx="61843" formatCode="0.00E+00">
                  <c:v>2.40245E-3</c:v>
                </c:pt>
                <c:pt idx="61844" formatCode="0.00E+00">
                  <c:v>2.4049399999999999E-3</c:v>
                </c:pt>
                <c:pt idx="61845" formatCode="0.00E+00">
                  <c:v>2.4034999999999998E-3</c:v>
                </c:pt>
                <c:pt idx="61846" formatCode="0.00E+00">
                  <c:v>2.39828E-3</c:v>
                </c:pt>
                <c:pt idx="61847" formatCode="0.00E+00">
                  <c:v>2.3894099999999998E-3</c:v>
                </c:pt>
                <c:pt idx="61848" formatCode="0.00E+00">
                  <c:v>2.37704E-3</c:v>
                </c:pt>
                <c:pt idx="61849" formatCode="0.00E+00">
                  <c:v>2.3613100000000001E-3</c:v>
                </c:pt>
                <c:pt idx="61850" formatCode="0.00E+00">
                  <c:v>2.3423900000000002E-3</c:v>
                </c:pt>
                <c:pt idx="61851" formatCode="0.00E+00">
                  <c:v>2.3204300000000001E-3</c:v>
                </c:pt>
                <c:pt idx="61852" formatCode="0.00E+00">
                  <c:v>2.2955900000000001E-3</c:v>
                </c:pt>
                <c:pt idx="61853" formatCode="0.00E+00">
                  <c:v>2.2680500000000002E-3</c:v>
                </c:pt>
                <c:pt idx="61854" formatCode="0.00E+00">
                  <c:v>2.2379700000000002E-3</c:v>
                </c:pt>
                <c:pt idx="61855" formatCode="0.00E+00">
                  <c:v>2.2055199999999999E-3</c:v>
                </c:pt>
                <c:pt idx="61856" formatCode="0.00E+00">
                  <c:v>2.17089E-3</c:v>
                </c:pt>
                <c:pt idx="61857" formatCode="0.00E+00">
                  <c:v>2.1342399999999999E-3</c:v>
                </c:pt>
                <c:pt idx="61858" formatCode="0.00E+00">
                  <c:v>2.0957599999999999E-3</c:v>
                </c:pt>
                <c:pt idx="61859" formatCode="0.00E+00">
                  <c:v>2.0556200000000002E-3</c:v>
                </c:pt>
                <c:pt idx="61860" formatCode="0.00E+00">
                  <c:v>2.0140100000000001E-3</c:v>
                </c:pt>
                <c:pt idx="61861" formatCode="0.00E+00">
                  <c:v>1.97109E-3</c:v>
                </c:pt>
                <c:pt idx="61862" formatCode="0.00E+00">
                  <c:v>1.92706E-3</c:v>
                </c:pt>
                <c:pt idx="61863" formatCode="0.00E+00">
                  <c:v>1.8821E-3</c:v>
                </c:pt>
                <c:pt idx="61864" formatCode="0.00E+00">
                  <c:v>1.83636E-3</c:v>
                </c:pt>
                <c:pt idx="61865" formatCode="0.00E+00">
                  <c:v>1.7900500000000001E-3</c:v>
                </c:pt>
                <c:pt idx="61866" formatCode="0.00E+00">
                  <c:v>1.74332E-3</c:v>
                </c:pt>
                <c:pt idx="61867" formatCode="0.00E+00">
                  <c:v>1.69634E-3</c:v>
                </c:pt>
                <c:pt idx="61868" formatCode="0.00E+00">
                  <c:v>1.6492900000000001E-3</c:v>
                </c:pt>
                <c:pt idx="61869" formatCode="0.00E+00">
                  <c:v>1.6023400000000001E-3</c:v>
                </c:pt>
                <c:pt idx="61870" formatCode="0.00E+00">
                  <c:v>1.5556299999999999E-3</c:v>
                </c:pt>
                <c:pt idx="61871" formatCode="0.00E+00">
                  <c:v>1.5093299999999999E-3</c:v>
                </c:pt>
                <c:pt idx="61872" formatCode="0.00E+00">
                  <c:v>1.4636E-3</c:v>
                </c:pt>
                <c:pt idx="61873" formatCode="0.00E+00">
                  <c:v>1.41858E-3</c:v>
                </c:pt>
                <c:pt idx="61874" formatCode="0.00E+00">
                  <c:v>1.37441E-3</c:v>
                </c:pt>
                <c:pt idx="61875" formatCode="0.00E+00">
                  <c:v>1.3312300000000001E-3</c:v>
                </c:pt>
                <c:pt idx="61876" formatCode="0.00E+00">
                  <c:v>1.28918E-3</c:v>
                </c:pt>
                <c:pt idx="61877" formatCode="0.00E+00">
                  <c:v>1.2483800000000001E-3</c:v>
                </c:pt>
                <c:pt idx="61878" formatCode="0.00E+00">
                  <c:v>1.2089500000000001E-3</c:v>
                </c:pt>
                <c:pt idx="61879" formatCode="0.00E+00">
                  <c:v>1.1710100000000001E-3</c:v>
                </c:pt>
                <c:pt idx="61880" formatCode="0.00E+00">
                  <c:v>1.13466E-3</c:v>
                </c:pt>
                <c:pt idx="61881" formatCode="0.00E+00">
                  <c:v>1.10001E-3</c:v>
                </c:pt>
                <c:pt idx="61882" formatCode="0.00E+00">
                  <c:v>1.0671400000000001E-3</c:v>
                </c:pt>
                <c:pt idx="61883" formatCode="0.00E+00">
                  <c:v>1.0361400000000001E-3</c:v>
                </c:pt>
                <c:pt idx="61884" formatCode="0.00E+00">
                  <c:v>1.00709E-3</c:v>
                </c:pt>
                <c:pt idx="61885" formatCode="0.00E+00">
                  <c:v>9.8006900000000008E-4</c:v>
                </c:pt>
                <c:pt idx="61886" formatCode="0.00E+00">
                  <c:v>9.5513E-4</c:v>
                </c:pt>
                <c:pt idx="61887" formatCode="0.00E+00">
                  <c:v>9.32331E-4</c:v>
                </c:pt>
                <c:pt idx="61888" formatCode="0.00E+00">
                  <c:v>9.1171799999999995E-4</c:v>
                </c:pt>
                <c:pt idx="61889" formatCode="0.00E+00">
                  <c:v>8.9333200000000005E-4</c:v>
                </c:pt>
                <c:pt idx="61890" formatCode="0.00E+00">
                  <c:v>8.7720199999999999E-4</c:v>
                </c:pt>
                <c:pt idx="61891" formatCode="0.00E+00">
                  <c:v>8.6335100000000005E-4</c:v>
                </c:pt>
                <c:pt idx="61892" formatCode="0.00E+00">
                  <c:v>8.5179400000000001E-4</c:v>
                </c:pt>
                <c:pt idx="61893" formatCode="0.00E+00">
                  <c:v>8.4253699999999997E-4</c:v>
                </c:pt>
                <c:pt idx="61894" formatCode="0.00E+00">
                  <c:v>8.35577E-4</c:v>
                </c:pt>
                <c:pt idx="61895" formatCode="0.00E+00">
                  <c:v>8.3090400000000004E-4</c:v>
                </c:pt>
                <c:pt idx="61896" formatCode="0.00E+00">
                  <c:v>8.2850000000000003E-4</c:v>
                </c:pt>
                <c:pt idx="61897" formatCode="0.00E+00">
                  <c:v>8.2833699999999995E-4</c:v>
                </c:pt>
                <c:pt idx="61898" formatCode="0.00E+00">
                  <c:v>8.3038100000000004E-4</c:v>
                </c:pt>
                <c:pt idx="61899" formatCode="0.00E+00">
                  <c:v>8.3458999999999996E-4</c:v>
                </c:pt>
                <c:pt idx="61900" formatCode="0.00E+00">
                  <c:v>8.4091199999999997E-4</c:v>
                </c:pt>
                <c:pt idx="61901" formatCode="0.00E+00">
                  <c:v>8.4929000000000005E-4</c:v>
                </c:pt>
                <c:pt idx="61902" formatCode="0.00E+00">
                  <c:v>8.5965900000000003E-4</c:v>
                </c:pt>
                <c:pt idx="61903" formatCode="0.00E+00">
                  <c:v>8.7194400000000004E-4</c:v>
                </c:pt>
                <c:pt idx="61904" formatCode="0.00E+00">
                  <c:v>8.8606600000000002E-4</c:v>
                </c:pt>
                <c:pt idx="61905" formatCode="0.00E+00">
                  <c:v>9.0193700000000001E-4</c:v>
                </c:pt>
                <c:pt idx="61906" formatCode="0.00E+00">
                  <c:v>9.1946499999999995E-4</c:v>
                </c:pt>
                <c:pt idx="61907" formatCode="0.00E+00">
                  <c:v>9.3854799999999999E-4</c:v>
                </c:pt>
                <c:pt idx="61908" formatCode="0.00E+00">
                  <c:v>9.5908099999999997E-4</c:v>
                </c:pt>
                <c:pt idx="61909" formatCode="0.00E+00">
                  <c:v>9.8094999999999996E-4</c:v>
                </c:pt>
                <c:pt idx="61910" formatCode="0.00E+00">
                  <c:v>1.0040400000000001E-3</c:v>
                </c:pt>
                <c:pt idx="61911" formatCode="0.00E+00">
                  <c:v>1.02822E-3</c:v>
                </c:pt>
                <c:pt idx="61912" formatCode="0.00E+00">
                  <c:v>1.0533700000000001E-3</c:v>
                </c:pt>
                <c:pt idx="61913" formatCode="0.00E+00">
                  <c:v>1.07935E-3</c:v>
                </c:pt>
                <c:pt idx="61914" formatCode="0.00E+00">
                  <c:v>1.1060200000000001E-3</c:v>
                </c:pt>
                <c:pt idx="61915" formatCode="0.00E+00">
                  <c:v>1.1332499999999999E-3</c:v>
                </c:pt>
                <c:pt idx="61916" formatCode="0.00E+00">
                  <c:v>1.1608899999999999E-3</c:v>
                </c:pt>
                <c:pt idx="61917" formatCode="0.00E+00">
                  <c:v>1.18878E-3</c:v>
                </c:pt>
                <c:pt idx="61918" formatCode="0.00E+00">
                  <c:v>1.21678E-3</c:v>
                </c:pt>
                <c:pt idx="61919" formatCode="0.00E+00">
                  <c:v>1.2447300000000001E-3</c:v>
                </c:pt>
                <c:pt idx="61920" formatCode="0.00E+00">
                  <c:v>1.2724800000000001E-3</c:v>
                </c:pt>
                <c:pt idx="61921" formatCode="0.00E+00">
                  <c:v>1.2998599999999999E-3</c:v>
                </c:pt>
                <c:pt idx="61922" formatCode="0.00E+00">
                  <c:v>1.32671E-3</c:v>
                </c:pt>
                <c:pt idx="61923" formatCode="0.00E+00">
                  <c:v>1.3528800000000001E-3</c:v>
                </c:pt>
                <c:pt idx="61924" formatCode="0.00E+00">
                  <c:v>1.3781900000000001E-3</c:v>
                </c:pt>
                <c:pt idx="61925" formatCode="0.00E+00">
                  <c:v>1.4025000000000001E-3</c:v>
                </c:pt>
                <c:pt idx="61926" formatCode="0.00E+00">
                  <c:v>1.42563E-3</c:v>
                </c:pt>
                <c:pt idx="61927" formatCode="0.00E+00">
                  <c:v>1.44743E-3</c:v>
                </c:pt>
                <c:pt idx="61928" formatCode="0.00E+00">
                  <c:v>1.46773E-3</c:v>
                </c:pt>
                <c:pt idx="61929" formatCode="0.00E+00">
                  <c:v>1.48638E-3</c:v>
                </c:pt>
                <c:pt idx="61930" formatCode="0.00E+00">
                  <c:v>1.50321E-3</c:v>
                </c:pt>
                <c:pt idx="61931" formatCode="0.00E+00">
                  <c:v>1.5180700000000001E-3</c:v>
                </c:pt>
                <c:pt idx="61932" formatCode="0.00E+00">
                  <c:v>1.53082E-3</c:v>
                </c:pt>
                <c:pt idx="61933" formatCode="0.00E+00">
                  <c:v>1.5412799999999999E-3</c:v>
                </c:pt>
                <c:pt idx="61934" formatCode="0.00E+00">
                  <c:v>1.54934E-3</c:v>
                </c:pt>
                <c:pt idx="61935" formatCode="0.00E+00">
                  <c:v>1.5548300000000001E-3</c:v>
                </c:pt>
                <c:pt idx="61936" formatCode="0.00E+00">
                  <c:v>1.55762E-3</c:v>
                </c:pt>
                <c:pt idx="61937" formatCode="0.00E+00">
                  <c:v>1.5575700000000001E-3</c:v>
                </c:pt>
                <c:pt idx="61938" formatCode="0.00E+00">
                  <c:v>1.55456E-3</c:v>
                </c:pt>
                <c:pt idx="61939" formatCode="0.00E+00">
                  <c:v>1.5484699999999999E-3</c:v>
                </c:pt>
                <c:pt idx="61940" formatCode="0.00E+00">
                  <c:v>1.5391700000000001E-3</c:v>
                </c:pt>
                <c:pt idx="61941" formatCode="0.00E+00">
                  <c:v>1.52655E-3</c:v>
                </c:pt>
                <c:pt idx="61942" formatCode="0.00E+00">
                  <c:v>1.5104999999999999E-3</c:v>
                </c:pt>
                <c:pt idx="61943" formatCode="0.00E+00">
                  <c:v>1.4909299999999999E-3</c:v>
                </c:pt>
                <c:pt idx="61944" formatCode="0.00E+00">
                  <c:v>1.4677399999999999E-3</c:v>
                </c:pt>
                <c:pt idx="61945" formatCode="0.00E+00">
                  <c:v>1.44085E-3</c:v>
                </c:pt>
                <c:pt idx="61946" formatCode="0.00E+00">
                  <c:v>1.41018E-3</c:v>
                </c:pt>
                <c:pt idx="61947" formatCode="0.00E+00">
                  <c:v>1.37565E-3</c:v>
                </c:pt>
                <c:pt idx="61948" formatCode="0.00E+00">
                  <c:v>1.3372099999999999E-3</c:v>
                </c:pt>
                <c:pt idx="61949" formatCode="0.00E+00">
                  <c:v>1.2948E-3</c:v>
                </c:pt>
                <c:pt idx="61950" formatCode="0.00E+00">
                  <c:v>1.2483800000000001E-3</c:v>
                </c:pt>
                <c:pt idx="61951" formatCode="0.00E+00">
                  <c:v>1.1979E-3</c:v>
                </c:pt>
                <c:pt idx="61952" formatCode="0.00E+00">
                  <c:v>1.1433400000000001E-3</c:v>
                </c:pt>
                <c:pt idx="61953" formatCode="0.00E+00">
                  <c:v>1.08468E-3</c:v>
                </c:pt>
                <c:pt idx="61954" formatCode="0.00E+00">
                  <c:v>1.0219000000000001E-3</c:v>
                </c:pt>
                <c:pt idx="61955" formatCode="0.00E+00">
                  <c:v>9.5501699999999995E-4</c:v>
                </c:pt>
                <c:pt idx="61956" formatCode="0.00E+00">
                  <c:v>8.8402299999999995E-4</c:v>
                </c:pt>
                <c:pt idx="61957" formatCode="0.00E+00">
                  <c:v>8.0894099999999998E-4</c:v>
                </c:pt>
                <c:pt idx="61958" formatCode="0.00E+00">
                  <c:v>7.2979700000000002E-4</c:v>
                </c:pt>
                <c:pt idx="61959" formatCode="0.00E+00">
                  <c:v>6.46628E-4</c:v>
                </c:pt>
                <c:pt idx="61960" formatCode="0.00E+00">
                  <c:v>5.5947899999999999E-4</c:v>
                </c:pt>
                <c:pt idx="61961" formatCode="0.00E+00">
                  <c:v>4.68407E-4</c:v>
                </c:pt>
                <c:pt idx="61962" formatCode="0.00E+00">
                  <c:v>3.7347699999999999E-4</c:v>
                </c:pt>
                <c:pt idx="61963" formatCode="0.00E+00">
                  <c:v>2.7476399999999999E-4</c:v>
                </c:pt>
                <c:pt idx="61964" formatCode="0.00E+00">
                  <c:v>1.72351E-4</c:v>
                </c:pt>
                <c:pt idx="61965" formatCode="0.00E+00">
                  <c:v>6.6333699999999998E-5</c:v>
                </c:pt>
                <c:pt idx="61966" formatCode="0.00E+00">
                  <c:v>-4.3185400000000002E-5</c:v>
                </c:pt>
                <c:pt idx="61967" formatCode="0.00E+00">
                  <c:v>-1.56093E-4</c:v>
                </c:pt>
                <c:pt idx="61968" formatCode="0.00E+00">
                  <c:v>-2.72269E-4</c:v>
                </c:pt>
                <c:pt idx="61969" formatCode="0.00E+00">
                  <c:v>-3.9157999999999999E-4</c:v>
                </c:pt>
                <c:pt idx="61970" formatCode="0.00E+00">
                  <c:v>-5.1388699999999998E-4</c:v>
                </c:pt>
                <c:pt idx="61971" formatCode="0.00E+00">
                  <c:v>-6.3904200000000004E-4</c:v>
                </c:pt>
                <c:pt idx="61972" formatCode="0.00E+00">
                  <c:v>-7.6688699999999995E-4</c:v>
                </c:pt>
                <c:pt idx="61973" formatCode="0.00E+00">
                  <c:v>-8.9725799999999995E-4</c:v>
                </c:pt>
                <c:pt idx="61974" formatCode="0.00E+00">
                  <c:v>-1.02998E-3</c:v>
                </c:pt>
                <c:pt idx="61975" formatCode="0.00E+00">
                  <c:v>-1.1648699999999999E-3</c:v>
                </c:pt>
                <c:pt idx="61976" formatCode="0.00E+00">
                  <c:v>-1.30174E-3</c:v>
                </c:pt>
                <c:pt idx="61977" formatCode="0.00E+00">
                  <c:v>-1.4404000000000001E-3</c:v>
                </c:pt>
                <c:pt idx="61978" formatCode="0.00E+00">
                  <c:v>-1.5806399999999999E-3</c:v>
                </c:pt>
                <c:pt idx="61979" formatCode="0.00E+00">
                  <c:v>-1.72225E-3</c:v>
                </c:pt>
                <c:pt idx="61980" formatCode="0.00E+00">
                  <c:v>-1.86502E-3</c:v>
                </c:pt>
                <c:pt idx="61981" formatCode="0.00E+00">
                  <c:v>-2.0087199999999999E-3</c:v>
                </c:pt>
                <c:pt idx="61982" formatCode="0.00E+00">
                  <c:v>-2.1531200000000001E-3</c:v>
                </c:pt>
                <c:pt idx="61983" formatCode="0.00E+00">
                  <c:v>-2.2980000000000001E-3</c:v>
                </c:pt>
                <c:pt idx="61984" formatCode="0.00E+00">
                  <c:v>-2.4431100000000001E-3</c:v>
                </c:pt>
                <c:pt idx="61985" formatCode="0.00E+00">
                  <c:v>-2.5882100000000001E-3</c:v>
                </c:pt>
                <c:pt idx="61986" formatCode="0.00E+00">
                  <c:v>-2.7330599999999998E-3</c:v>
                </c:pt>
                <c:pt idx="61987" formatCode="0.00E+00">
                  <c:v>-2.8774E-3</c:v>
                </c:pt>
                <c:pt idx="61988" formatCode="0.00E+00">
                  <c:v>-3.0209799999999999E-3</c:v>
                </c:pt>
                <c:pt idx="61989" formatCode="0.00E+00">
                  <c:v>-3.1635500000000002E-3</c:v>
                </c:pt>
                <c:pt idx="61990" formatCode="0.00E+00">
                  <c:v>-3.3048399999999999E-3</c:v>
                </c:pt>
                <c:pt idx="61991" formatCode="0.00E+00">
                  <c:v>-3.4445999999999999E-3</c:v>
                </c:pt>
                <c:pt idx="61992" formatCode="0.00E+00">
                  <c:v>-3.5825599999999998E-3</c:v>
                </c:pt>
                <c:pt idx="61993" formatCode="0.00E+00">
                  <c:v>-3.7184700000000002E-3</c:v>
                </c:pt>
                <c:pt idx="61994" formatCode="0.00E+00">
                  <c:v>-3.8520500000000001E-3</c:v>
                </c:pt>
                <c:pt idx="61995" formatCode="0.00E+00">
                  <c:v>-3.9830500000000001E-3</c:v>
                </c:pt>
                <c:pt idx="61996" formatCode="0.00E+00">
                  <c:v>-4.1111999999999998E-3</c:v>
                </c:pt>
                <c:pt idx="61997" formatCode="0.00E+00">
                  <c:v>-4.2362399999999996E-3</c:v>
                </c:pt>
                <c:pt idx="61998" formatCode="0.00E+00">
                  <c:v>-4.3579100000000004E-3</c:v>
                </c:pt>
                <c:pt idx="61999" formatCode="0.00E+00">
                  <c:v>-4.4759500000000002E-3</c:v>
                </c:pt>
                <c:pt idx="62000" formatCode="0.00E+00">
                  <c:v>-4.5901099999999997E-3</c:v>
                </c:pt>
                <c:pt idx="62001" formatCode="0.00E+00">
                  <c:v>-4.7001400000000002E-3</c:v>
                </c:pt>
                <c:pt idx="62002" formatCode="0.00E+00">
                  <c:v>-4.8057799999999999E-3</c:v>
                </c:pt>
                <c:pt idx="62003" formatCode="0.00E+00">
                  <c:v>-4.9067900000000003E-3</c:v>
                </c:pt>
                <c:pt idx="62004" formatCode="0.00E+00">
                  <c:v>-5.0029300000000001E-3</c:v>
                </c:pt>
                <c:pt idx="62005" formatCode="0.00E+00">
                  <c:v>-5.0939599999999998E-3</c:v>
                </c:pt>
                <c:pt idx="62006" formatCode="0.00E+00">
                  <c:v>-5.1796500000000001E-3</c:v>
                </c:pt>
                <c:pt idx="62007" formatCode="0.00E+00">
                  <c:v>-5.2597800000000004E-3</c:v>
                </c:pt>
                <c:pt idx="62008" formatCode="0.00E+00">
                  <c:v>-5.3341300000000003E-3</c:v>
                </c:pt>
                <c:pt idx="62009" formatCode="0.00E+00">
                  <c:v>-5.4024800000000003E-3</c:v>
                </c:pt>
                <c:pt idx="62010" formatCode="0.00E+00">
                  <c:v>-5.4646399999999998E-3</c:v>
                </c:pt>
                <c:pt idx="62011" formatCode="0.00E+00">
                  <c:v>-5.5204E-3</c:v>
                </c:pt>
                <c:pt idx="62012" formatCode="0.00E+00">
                  <c:v>-5.5695800000000002E-3</c:v>
                </c:pt>
                <c:pt idx="62013" formatCode="0.00E+00">
                  <c:v>-5.6119999999999998E-3</c:v>
                </c:pt>
                <c:pt idx="62014" formatCode="0.00E+00">
                  <c:v>-5.6474799999999999E-3</c:v>
                </c:pt>
                <c:pt idx="62015" formatCode="0.00E+00">
                  <c:v>-5.6758599999999996E-3</c:v>
                </c:pt>
                <c:pt idx="62016" formatCode="0.00E+00">
                  <c:v>-5.6969899999999999E-3</c:v>
                </c:pt>
                <c:pt idx="62017" formatCode="0.00E+00">
                  <c:v>-5.7107299999999998E-3</c:v>
                </c:pt>
                <c:pt idx="62018" formatCode="0.00E+00">
                  <c:v>-5.7169400000000002E-3</c:v>
                </c:pt>
                <c:pt idx="62019" formatCode="0.00E+00">
                  <c:v>-5.7155000000000001E-3</c:v>
                </c:pt>
                <c:pt idx="62020" formatCode="0.00E+00">
                  <c:v>-5.7063000000000001E-3</c:v>
                </c:pt>
                <c:pt idx="62021" formatCode="0.00E+00">
                  <c:v>-5.6892499999999999E-3</c:v>
                </c:pt>
                <c:pt idx="62022" formatCode="0.00E+00">
                  <c:v>-5.66425E-3</c:v>
                </c:pt>
                <c:pt idx="62023" formatCode="0.00E+00">
                  <c:v>-5.6312200000000001E-3</c:v>
                </c:pt>
                <c:pt idx="62024" formatCode="0.00E+00">
                  <c:v>-5.5901099999999997E-3</c:v>
                </c:pt>
                <c:pt idx="62025" formatCode="0.00E+00">
                  <c:v>-5.5408499999999999E-3</c:v>
                </c:pt>
                <c:pt idx="62026" formatCode="0.00E+00">
                  <c:v>-5.4834200000000001E-3</c:v>
                </c:pt>
                <c:pt idx="62027" formatCode="0.00E+00">
                  <c:v>-5.4177799999999996E-3</c:v>
                </c:pt>
                <c:pt idx="62028" formatCode="0.00E+00">
                  <c:v>-5.3439200000000003E-3</c:v>
                </c:pt>
                <c:pt idx="62029" formatCode="0.00E+00">
                  <c:v>-5.2618300000000003E-3</c:v>
                </c:pt>
                <c:pt idx="62030" formatCode="0.00E+00">
                  <c:v>-5.1715299999999997E-3</c:v>
                </c:pt>
                <c:pt idx="62031" formatCode="0.00E+00">
                  <c:v>-5.07304E-3</c:v>
                </c:pt>
                <c:pt idx="62032" formatCode="0.00E+00">
                  <c:v>-4.9664000000000002E-3</c:v>
                </c:pt>
                <c:pt idx="62033" formatCode="0.00E+00">
                  <c:v>-4.8516699999999998E-3</c:v>
                </c:pt>
                <c:pt idx="62034" formatCode="0.00E+00">
                  <c:v>-4.7288900000000004E-3</c:v>
                </c:pt>
                <c:pt idx="62035" formatCode="0.00E+00">
                  <c:v>-4.5981599999999996E-3</c:v>
                </c:pt>
                <c:pt idx="62036" formatCode="0.00E+00">
                  <c:v>-4.4595600000000004E-3</c:v>
                </c:pt>
                <c:pt idx="62037" formatCode="0.00E+00">
                  <c:v>-4.3131999999999997E-3</c:v>
                </c:pt>
                <c:pt idx="62038" formatCode="0.00E+00">
                  <c:v>-4.1591900000000001E-3</c:v>
                </c:pt>
                <c:pt idx="62039" formatCode="0.00E+00">
                  <c:v>-3.9976600000000001E-3</c:v>
                </c:pt>
                <c:pt idx="62040" formatCode="0.00E+00">
                  <c:v>-3.8287500000000001E-3</c:v>
                </c:pt>
                <c:pt idx="62041" formatCode="0.00E+00">
                  <c:v>-3.65263E-3</c:v>
                </c:pt>
                <c:pt idx="62042" formatCode="0.00E+00">
                  <c:v>-3.4694600000000002E-3</c:v>
                </c:pt>
                <c:pt idx="62043" formatCode="0.00E+00">
                  <c:v>-3.27941E-3</c:v>
                </c:pt>
                <c:pt idx="62044" formatCode="0.00E+00">
                  <c:v>-3.08268E-3</c:v>
                </c:pt>
                <c:pt idx="62045" formatCode="0.00E+00">
                  <c:v>-2.8794900000000002E-3</c:v>
                </c:pt>
                <c:pt idx="62046" formatCode="0.00E+00">
                  <c:v>-2.6700299999999999E-3</c:v>
                </c:pt>
                <c:pt idx="62047" formatCode="0.00E+00">
                  <c:v>-2.4545499999999998E-3</c:v>
                </c:pt>
                <c:pt idx="62048" formatCode="0.00E+00">
                  <c:v>-2.2332799999999998E-3</c:v>
                </c:pt>
                <c:pt idx="62049" formatCode="0.00E+00">
                  <c:v>-2.0064700000000002E-3</c:v>
                </c:pt>
                <c:pt idx="62050" formatCode="0.00E+00">
                  <c:v>-1.7743800000000001E-3</c:v>
                </c:pt>
                <c:pt idx="62051" formatCode="0.00E+00">
                  <c:v>-1.53729E-3</c:v>
                </c:pt>
                <c:pt idx="62052" formatCode="0.00E+00">
                  <c:v>-1.29547E-3</c:v>
                </c:pt>
                <c:pt idx="62053" formatCode="0.00E+00">
                  <c:v>-1.04922E-3</c:v>
                </c:pt>
                <c:pt idx="62054" formatCode="0.00E+00">
                  <c:v>-7.9882800000000002E-4</c:v>
                </c:pt>
                <c:pt idx="62055" formatCode="0.00E+00">
                  <c:v>-5.4461500000000003E-4</c:v>
                </c:pt>
                <c:pt idx="62056" formatCode="0.00E+00">
                  <c:v>-2.8689299999999998E-4</c:v>
                </c:pt>
                <c:pt idx="62057" formatCode="0.00E+00">
                  <c:v>-2.5987300000000001E-5</c:v>
                </c:pt>
                <c:pt idx="62058" formatCode="0.00E+00">
                  <c:v>2.3777E-4</c:v>
                </c:pt>
                <c:pt idx="62059" formatCode="0.00E+00">
                  <c:v>5.0404099999999999E-4</c:v>
                </c:pt>
                <c:pt idx="62060" formatCode="0.00E+00">
                  <c:v>7.7247800000000005E-4</c:v>
                </c:pt>
                <c:pt idx="62061" formatCode="0.00E+00">
                  <c:v>1.04273E-3</c:v>
                </c:pt>
                <c:pt idx="62062" formatCode="0.00E+00">
                  <c:v>1.3144400000000001E-3</c:v>
                </c:pt>
                <c:pt idx="62063" formatCode="0.00E+00">
                  <c:v>1.5872499999999999E-3</c:v>
                </c:pt>
                <c:pt idx="62064" formatCode="0.00E+00">
                  <c:v>1.86079E-3</c:v>
                </c:pt>
                <c:pt idx="62065" formatCode="0.00E+00">
                  <c:v>2.1346899999999999E-3</c:v>
                </c:pt>
                <c:pt idx="62066" formatCode="0.00E+00">
                  <c:v>2.40858E-3</c:v>
                </c:pt>
                <c:pt idx="62067" formatCode="0.00E+00">
                  <c:v>2.6820799999999999E-3</c:v>
                </c:pt>
                <c:pt idx="62068" formatCode="0.00E+00">
                  <c:v>2.95481E-3</c:v>
                </c:pt>
                <c:pt idx="62069" formatCode="0.00E+00">
                  <c:v>3.2263999999999999E-3</c:v>
                </c:pt>
                <c:pt idx="62070" formatCode="0.00E+00">
                  <c:v>3.4964699999999998E-3</c:v>
                </c:pt>
                <c:pt idx="62071" formatCode="0.00E+00">
                  <c:v>3.7646200000000002E-3</c:v>
                </c:pt>
                <c:pt idx="62072" formatCode="0.00E+00">
                  <c:v>4.0304900000000003E-3</c:v>
                </c:pt>
                <c:pt idx="62073" formatCode="0.00E+00">
                  <c:v>4.2936900000000002E-3</c:v>
                </c:pt>
                <c:pt idx="62074" formatCode="0.00E+00">
                  <c:v>4.55384E-3</c:v>
                </c:pt>
                <c:pt idx="62075" formatCode="0.00E+00">
                  <c:v>4.8105700000000001E-3</c:v>
                </c:pt>
                <c:pt idx="62076" formatCode="0.00E+00">
                  <c:v>5.0635000000000003E-3</c:v>
                </c:pt>
                <c:pt idx="62077" formatCode="0.00E+00">
                  <c:v>5.31227E-3</c:v>
                </c:pt>
                <c:pt idx="62078" formatCode="0.00E+00">
                  <c:v>5.5564999999999998E-3</c:v>
                </c:pt>
                <c:pt idx="62079" formatCode="0.00E+00">
                  <c:v>5.7958300000000001E-3</c:v>
                </c:pt>
                <c:pt idx="62080" formatCode="0.00E+00">
                  <c:v>6.0299100000000003E-3</c:v>
                </c:pt>
                <c:pt idx="62081" formatCode="0.00E+00">
                  <c:v>6.2583700000000001E-3</c:v>
                </c:pt>
                <c:pt idx="62082" formatCode="0.00E+00">
                  <c:v>6.4808799999999996E-3</c:v>
                </c:pt>
                <c:pt idx="62083" formatCode="0.00E+00">
                  <c:v>6.6971000000000001E-3</c:v>
                </c:pt>
                <c:pt idx="62084" formatCode="0.00E+00">
                  <c:v>6.9066800000000001E-3</c:v>
                </c:pt>
                <c:pt idx="62085" formatCode="0.00E+00">
                  <c:v>7.1093099999999998E-3</c:v>
                </c:pt>
                <c:pt idx="62086" formatCode="0.00E+00">
                  <c:v>7.3046700000000001E-3</c:v>
                </c:pt>
                <c:pt idx="62087" formatCode="0.00E+00">
                  <c:v>7.4924500000000003E-3</c:v>
                </c:pt>
                <c:pt idx="62088" formatCode="0.00E+00">
                  <c:v>7.6723499999999997E-3</c:v>
                </c:pt>
                <c:pt idx="62089" formatCode="0.00E+00">
                  <c:v>7.8440699999999999E-3</c:v>
                </c:pt>
                <c:pt idx="62090" formatCode="0.00E+00">
                  <c:v>8.0073499999999999E-3</c:v>
                </c:pt>
                <c:pt idx="62091" formatCode="0.00E+00">
                  <c:v>8.1619099999999997E-3</c:v>
                </c:pt>
                <c:pt idx="62092" formatCode="0.00E+00">
                  <c:v>8.3074900000000007E-3</c:v>
                </c:pt>
                <c:pt idx="62093" formatCode="0.00E+00">
                  <c:v>8.4438499999999993E-3</c:v>
                </c:pt>
                <c:pt idx="62094" formatCode="0.00E+00">
                  <c:v>8.5707500000000002E-3</c:v>
                </c:pt>
                <c:pt idx="62095" formatCode="0.00E+00">
                  <c:v>8.6879699999999997E-3</c:v>
                </c:pt>
                <c:pt idx="62096" formatCode="0.00E+00">
                  <c:v>8.7953000000000007E-3</c:v>
                </c:pt>
                <c:pt idx="62097" formatCode="0.00E+00">
                  <c:v>8.8925400000000009E-3</c:v>
                </c:pt>
                <c:pt idx="62098" formatCode="0.00E+00">
                  <c:v>8.9794999999999996E-3</c:v>
                </c:pt>
                <c:pt idx="62099" formatCode="0.00E+00">
                  <c:v>9.0560299999999996E-3</c:v>
                </c:pt>
                <c:pt idx="62100" formatCode="0.00E+00">
                  <c:v>9.1219500000000002E-3</c:v>
                </c:pt>
                <c:pt idx="62101" formatCode="0.00E+00">
                  <c:v>9.1771400000000003E-3</c:v>
                </c:pt>
                <c:pt idx="62102" formatCode="0.00E+00">
                  <c:v>9.2214600000000008E-3</c:v>
                </c:pt>
                <c:pt idx="62103" formatCode="0.00E+00">
                  <c:v>9.2548000000000005E-3</c:v>
                </c:pt>
                <c:pt idx="62104" formatCode="0.00E+00">
                  <c:v>9.2770500000000002E-3</c:v>
                </c:pt>
                <c:pt idx="62105" formatCode="0.00E+00">
                  <c:v>9.2881500000000002E-3</c:v>
                </c:pt>
                <c:pt idx="62106" formatCode="0.00E+00">
                  <c:v>9.2880199999999993E-3</c:v>
                </c:pt>
                <c:pt idx="62107" formatCode="0.00E+00">
                  <c:v>9.2766099999999994E-3</c:v>
                </c:pt>
                <c:pt idx="62108" formatCode="0.00E+00">
                  <c:v>9.2538800000000008E-3</c:v>
                </c:pt>
                <c:pt idx="62109" formatCode="0.00E+00">
                  <c:v>9.2198100000000002E-3</c:v>
                </c:pt>
                <c:pt idx="62110" formatCode="0.00E+00">
                  <c:v>9.1743999999999992E-3</c:v>
                </c:pt>
                <c:pt idx="62111" formatCode="0.00E+00">
                  <c:v>9.1176499999999997E-3</c:v>
                </c:pt>
                <c:pt idx="62112" formatCode="0.00E+00">
                  <c:v>9.0495999999999997E-3</c:v>
                </c:pt>
                <c:pt idx="62113" formatCode="0.00E+00">
                  <c:v>8.9702800000000006E-3</c:v>
                </c:pt>
                <c:pt idx="62114" formatCode="0.00E+00">
                  <c:v>8.8797500000000005E-3</c:v>
                </c:pt>
                <c:pt idx="62115" formatCode="0.00E+00">
                  <c:v>8.7780900000000005E-3</c:v>
                </c:pt>
                <c:pt idx="62116" formatCode="0.00E+00">
                  <c:v>8.6653700000000004E-3</c:v>
                </c:pt>
                <c:pt idx="62117" formatCode="0.00E+00">
                  <c:v>8.5417199999999992E-3</c:v>
                </c:pt>
                <c:pt idx="62118" formatCode="0.00E+00">
                  <c:v>8.4072399999999999E-3</c:v>
                </c:pt>
                <c:pt idx="62119" formatCode="0.00E+00">
                  <c:v>8.2620699999999998E-3</c:v>
                </c:pt>
                <c:pt idx="62120" formatCode="0.00E+00">
                  <c:v>8.1063699999999999E-3</c:v>
                </c:pt>
                <c:pt idx="62121" formatCode="0.00E+00">
                  <c:v>7.9402899999999992E-3</c:v>
                </c:pt>
                <c:pt idx="62122" formatCode="0.00E+00">
                  <c:v>7.76401E-3</c:v>
                </c:pt>
                <c:pt idx="62123" formatCode="0.00E+00">
                  <c:v>7.5777300000000004E-3</c:v>
                </c:pt>
                <c:pt idx="62124" formatCode="0.00E+00">
                  <c:v>7.38165E-3</c:v>
                </c:pt>
                <c:pt idx="62125" formatCode="0.00E+00">
                  <c:v>7.17601E-3</c:v>
                </c:pt>
                <c:pt idx="62126" formatCode="0.00E+00">
                  <c:v>6.9610200000000001E-3</c:v>
                </c:pt>
                <c:pt idx="62127" formatCode="0.00E+00">
                  <c:v>6.7369400000000003E-3</c:v>
                </c:pt>
                <c:pt idx="62128" formatCode="0.00E+00">
                  <c:v>6.5040300000000001E-3</c:v>
                </c:pt>
                <c:pt idx="62129" formatCode="0.00E+00">
                  <c:v>6.2625700000000003E-3</c:v>
                </c:pt>
                <c:pt idx="62130" formatCode="0.00E+00">
                  <c:v>6.0128400000000002E-3</c:v>
                </c:pt>
                <c:pt idx="62131" formatCode="0.00E+00">
                  <c:v>5.7551299999999998E-3</c:v>
                </c:pt>
                <c:pt idx="62132" formatCode="0.00E+00">
                  <c:v>5.4897499999999998E-3</c:v>
                </c:pt>
                <c:pt idx="62133" formatCode="0.00E+00">
                  <c:v>5.2170300000000001E-3</c:v>
                </c:pt>
                <c:pt idx="62134" formatCode="0.00E+00">
                  <c:v>4.9372900000000004E-3</c:v>
                </c:pt>
                <c:pt idx="62135" formatCode="0.00E+00">
                  <c:v>4.6508799999999996E-3</c:v>
                </c:pt>
                <c:pt idx="62136" formatCode="0.00E+00">
                  <c:v>4.35813E-3</c:v>
                </c:pt>
                <c:pt idx="62137" formatCode="0.00E+00">
                  <c:v>4.0594200000000002E-3</c:v>
                </c:pt>
                <c:pt idx="62138" formatCode="0.00E+00">
                  <c:v>3.75509E-3</c:v>
                </c:pt>
                <c:pt idx="62139" formatCode="0.00E+00">
                  <c:v>3.44554E-3</c:v>
                </c:pt>
                <c:pt idx="62140" formatCode="0.00E+00">
                  <c:v>3.1311400000000001E-3</c:v>
                </c:pt>
                <c:pt idx="62141" formatCode="0.00E+00">
                  <c:v>2.8122799999999999E-3</c:v>
                </c:pt>
                <c:pt idx="62142" formatCode="0.00E+00">
                  <c:v>2.48935E-3</c:v>
                </c:pt>
                <c:pt idx="62143" formatCode="0.00E+00">
                  <c:v>2.1627500000000002E-3</c:v>
                </c:pt>
                <c:pt idx="62144" formatCode="0.00E+00">
                  <c:v>1.83289E-3</c:v>
                </c:pt>
                <c:pt idx="62145" formatCode="0.00E+00">
                  <c:v>1.50018E-3</c:v>
                </c:pt>
                <c:pt idx="62146" formatCode="0.00E+00">
                  <c:v>1.1650300000000001E-3</c:v>
                </c:pt>
                <c:pt idx="62147" formatCode="0.00E+00">
                  <c:v>8.2784999999999998E-4</c:v>
                </c:pt>
                <c:pt idx="62148" formatCode="0.00E+00">
                  <c:v>4.8907099999999999E-4</c:v>
                </c:pt>
                <c:pt idx="62149" formatCode="0.00E+00">
                  <c:v>1.49109E-4</c:v>
                </c:pt>
                <c:pt idx="62150" formatCode="0.00E+00">
                  <c:v>-1.9161100000000001E-4</c:v>
                </c:pt>
                <c:pt idx="62151" formatCode="0.00E+00">
                  <c:v>-5.3266700000000001E-4</c:v>
                </c:pt>
                <c:pt idx="62152" formatCode="0.00E+00">
                  <c:v>-8.7363399999999998E-4</c:v>
                </c:pt>
                <c:pt idx="62153" formatCode="0.00E+00">
                  <c:v>-1.2140899999999999E-3</c:v>
                </c:pt>
                <c:pt idx="62154" formatCode="0.00E+00">
                  <c:v>-1.55361E-3</c:v>
                </c:pt>
                <c:pt idx="62155" formatCode="0.00E+00">
                  <c:v>-1.8917700000000001E-3</c:v>
                </c:pt>
                <c:pt idx="62156" formatCode="0.00E+00">
                  <c:v>-2.2281599999999999E-3</c:v>
                </c:pt>
                <c:pt idx="62157" formatCode="0.00E+00">
                  <c:v>-2.5623500000000001E-3</c:v>
                </c:pt>
                <c:pt idx="62158" formatCode="0.00E+00">
                  <c:v>-2.8939399999999998E-3</c:v>
                </c:pt>
                <c:pt idx="62159" formatCode="0.00E+00">
                  <c:v>-3.22252E-3</c:v>
                </c:pt>
                <c:pt idx="62160" formatCode="0.00E+00">
                  <c:v>-3.5476800000000001E-3</c:v>
                </c:pt>
                <c:pt idx="62161" formatCode="0.00E+00">
                  <c:v>-3.86901E-3</c:v>
                </c:pt>
                <c:pt idx="62162" formatCode="0.00E+00">
                  <c:v>-4.1861399999999997E-3</c:v>
                </c:pt>
                <c:pt idx="62163" formatCode="0.00E+00">
                  <c:v>-4.4986699999999998E-3</c:v>
                </c:pt>
                <c:pt idx="62164" formatCode="0.00E+00">
                  <c:v>-4.80621E-3</c:v>
                </c:pt>
                <c:pt idx="62165" formatCode="0.00E+00">
                  <c:v>-5.1083999999999999E-3</c:v>
                </c:pt>
                <c:pt idx="62166" formatCode="0.00E+00">
                  <c:v>-5.40487E-3</c:v>
                </c:pt>
                <c:pt idx="62167" formatCode="0.00E+00">
                  <c:v>-5.6952599999999997E-3</c:v>
                </c:pt>
                <c:pt idx="62168" formatCode="0.00E+00">
                  <c:v>-5.9792300000000003E-3</c:v>
                </c:pt>
                <c:pt idx="62169" formatCode="0.00E+00">
                  <c:v>-6.2564200000000004E-3</c:v>
                </c:pt>
                <c:pt idx="62170" formatCode="0.00E+00">
                  <c:v>-6.5265200000000001E-3</c:v>
                </c:pt>
                <c:pt idx="62171" formatCode="0.00E+00">
                  <c:v>-6.7891999999999996E-3</c:v>
                </c:pt>
                <c:pt idx="62172" formatCode="0.00E+00">
                  <c:v>-7.0441599999999998E-3</c:v>
                </c:pt>
                <c:pt idx="62173" formatCode="0.00E+00">
                  <c:v>-7.2910900000000001E-3</c:v>
                </c:pt>
                <c:pt idx="62174" formatCode="0.00E+00">
                  <c:v>-7.5297100000000002E-3</c:v>
                </c:pt>
                <c:pt idx="62175" formatCode="0.00E+00">
                  <c:v>-7.7597400000000002E-3</c:v>
                </c:pt>
                <c:pt idx="62176" formatCode="0.00E+00">
                  <c:v>-7.9809200000000007E-3</c:v>
                </c:pt>
                <c:pt idx="62177" formatCode="0.00E+00">
                  <c:v>-8.1930100000000006E-3</c:v>
                </c:pt>
                <c:pt idx="62178" formatCode="0.00E+00">
                  <c:v>-8.3957500000000004E-3</c:v>
                </c:pt>
                <c:pt idx="62179" formatCode="0.00E+00">
                  <c:v>-8.5889299999999998E-3</c:v>
                </c:pt>
                <c:pt idx="62180" formatCode="0.00E+00">
                  <c:v>-8.7723300000000001E-3</c:v>
                </c:pt>
                <c:pt idx="62181" formatCode="0.00E+00">
                  <c:v>-8.9457600000000005E-3</c:v>
                </c:pt>
                <c:pt idx="62182" formatCode="0.00E+00">
                  <c:v>-9.1090400000000005E-3</c:v>
                </c:pt>
                <c:pt idx="62183" formatCode="0.00E+00">
                  <c:v>-9.2619899999999995E-3</c:v>
                </c:pt>
                <c:pt idx="62184" formatCode="0.00E+00">
                  <c:v>-9.40445E-3</c:v>
                </c:pt>
                <c:pt idx="62185" formatCode="0.00E+00">
                  <c:v>-9.5362899999999994E-3</c:v>
                </c:pt>
                <c:pt idx="62186" formatCode="0.00E+00">
                  <c:v>-9.6573800000000001E-3</c:v>
                </c:pt>
                <c:pt idx="62187" formatCode="0.00E+00">
                  <c:v>-9.7675999999999995E-3</c:v>
                </c:pt>
                <c:pt idx="62188" formatCode="0.00E+00">
                  <c:v>-9.8668599999999999E-3</c:v>
                </c:pt>
                <c:pt idx="62189" formatCode="0.00E+00">
                  <c:v>-9.9550799999999998E-3</c:v>
                </c:pt>
                <c:pt idx="62190">
                  <c:v>-1.00322E-2</c:v>
                </c:pt>
                <c:pt idx="62191">
                  <c:v>-1.00981E-2</c:v>
                </c:pt>
                <c:pt idx="62192">
                  <c:v>-1.01528E-2</c:v>
                </c:pt>
                <c:pt idx="62193">
                  <c:v>-1.01963E-2</c:v>
                </c:pt>
                <c:pt idx="62194">
                  <c:v>-1.0228599999999999E-2</c:v>
                </c:pt>
                <c:pt idx="62195">
                  <c:v>-1.0249599999999999E-2</c:v>
                </c:pt>
                <c:pt idx="62196">
                  <c:v>-1.02595E-2</c:v>
                </c:pt>
                <c:pt idx="62197">
                  <c:v>-1.0258099999999999E-2</c:v>
                </c:pt>
                <c:pt idx="62198">
                  <c:v>-1.0245600000000001E-2</c:v>
                </c:pt>
                <c:pt idx="62199">
                  <c:v>-1.02221E-2</c:v>
                </c:pt>
                <c:pt idx="62200">
                  <c:v>-1.01876E-2</c:v>
                </c:pt>
                <c:pt idx="62201">
                  <c:v>-1.0142200000000001E-2</c:v>
                </c:pt>
                <c:pt idx="62202">
                  <c:v>-1.0085999999999999E-2</c:v>
                </c:pt>
                <c:pt idx="62203">
                  <c:v>-1.00191E-2</c:v>
                </c:pt>
                <c:pt idx="62204" formatCode="0.00E+00">
                  <c:v>-9.9417099999999994E-3</c:v>
                </c:pt>
                <c:pt idx="62205" formatCode="0.00E+00">
                  <c:v>-9.8539300000000003E-3</c:v>
                </c:pt>
                <c:pt idx="62206" formatCode="0.00E+00">
                  <c:v>-9.7558999999999996E-3</c:v>
                </c:pt>
                <c:pt idx="62207" formatCode="0.00E+00">
                  <c:v>-9.6478199999999997E-3</c:v>
                </c:pt>
                <c:pt idx="62208" formatCode="0.00E+00">
                  <c:v>-9.5298599999999994E-3</c:v>
                </c:pt>
                <c:pt idx="62209" formatCode="0.00E+00">
                  <c:v>-9.4022199999999993E-3</c:v>
                </c:pt>
                <c:pt idx="62210" formatCode="0.00E+00">
                  <c:v>-9.2650900000000001E-3</c:v>
                </c:pt>
                <c:pt idx="62211" formatCode="0.00E+00">
                  <c:v>-9.1187000000000004E-3</c:v>
                </c:pt>
                <c:pt idx="62212" formatCode="0.00E+00">
                  <c:v>-8.9632700000000006E-3</c:v>
                </c:pt>
                <c:pt idx="62213" formatCode="0.00E+00">
                  <c:v>-8.7990399999999993E-3</c:v>
                </c:pt>
                <c:pt idx="62214" formatCode="0.00E+00">
                  <c:v>-8.6262600000000002E-3</c:v>
                </c:pt>
                <c:pt idx="62215" formatCode="0.00E+00">
                  <c:v>-8.4451700000000001E-3</c:v>
                </c:pt>
                <c:pt idx="62216" formatCode="0.00E+00">
                  <c:v>-8.2560600000000008E-3</c:v>
                </c:pt>
                <c:pt idx="62217" formatCode="0.00E+00">
                  <c:v>-8.0591800000000009E-3</c:v>
                </c:pt>
                <c:pt idx="62218" formatCode="0.00E+00">
                  <c:v>-7.8548200000000002E-3</c:v>
                </c:pt>
                <c:pt idx="62219" formatCode="0.00E+00">
                  <c:v>-7.6432699999999998E-3</c:v>
                </c:pt>
                <c:pt idx="62220" formatCode="0.00E+00">
                  <c:v>-7.4248200000000004E-3</c:v>
                </c:pt>
                <c:pt idx="62221" formatCode="0.00E+00">
                  <c:v>-7.1997800000000002E-3</c:v>
                </c:pt>
                <c:pt idx="62222" formatCode="0.00E+00">
                  <c:v>-6.9684500000000002E-3</c:v>
                </c:pt>
                <c:pt idx="62223" formatCode="0.00E+00">
                  <c:v>-6.73115E-3</c:v>
                </c:pt>
                <c:pt idx="62224" formatCode="0.00E+00">
                  <c:v>-6.4882000000000004E-3</c:v>
                </c:pt>
                <c:pt idx="62225" formatCode="0.00E+00">
                  <c:v>-6.2399100000000004E-3</c:v>
                </c:pt>
                <c:pt idx="62226" formatCode="0.00E+00">
                  <c:v>-5.9866099999999998E-3</c:v>
                </c:pt>
                <c:pt idx="62227" formatCode="0.00E+00">
                  <c:v>-5.7286400000000001E-3</c:v>
                </c:pt>
                <c:pt idx="62228" formatCode="0.00E+00">
                  <c:v>-5.4663300000000001E-3</c:v>
                </c:pt>
                <c:pt idx="62229" formatCode="0.00E+00">
                  <c:v>-5.2000199999999996E-3</c:v>
                </c:pt>
                <c:pt idx="62230" formatCode="0.00E+00">
                  <c:v>-4.9300300000000002E-3</c:v>
                </c:pt>
                <c:pt idx="62231" formatCode="0.00E+00">
                  <c:v>-4.6567199999999996E-3</c:v>
                </c:pt>
                <c:pt idx="62232" formatCode="0.00E+00">
                  <c:v>-4.3804200000000003E-3</c:v>
                </c:pt>
                <c:pt idx="62233" formatCode="0.00E+00">
                  <c:v>-4.1014700000000003E-3</c:v>
                </c:pt>
                <c:pt idx="62234" formatCode="0.00E+00">
                  <c:v>-3.82022E-3</c:v>
                </c:pt>
                <c:pt idx="62235" formatCode="0.00E+00">
                  <c:v>-3.5369899999999998E-3</c:v>
                </c:pt>
                <c:pt idx="62236" formatCode="0.00E+00">
                  <c:v>-3.2521400000000002E-3</c:v>
                </c:pt>
                <c:pt idx="62237" formatCode="0.00E+00">
                  <c:v>-2.9659999999999999E-3</c:v>
                </c:pt>
                <c:pt idx="62238" formatCode="0.00E+00">
                  <c:v>-2.6789000000000001E-3</c:v>
                </c:pt>
                <c:pt idx="62239" formatCode="0.00E+00">
                  <c:v>-2.3911800000000001E-3</c:v>
                </c:pt>
                <c:pt idx="62240" formatCode="0.00E+00">
                  <c:v>-2.1031600000000002E-3</c:v>
                </c:pt>
                <c:pt idx="62241" formatCode="0.00E+00">
                  <c:v>-1.81518E-3</c:v>
                </c:pt>
                <c:pt idx="62242" formatCode="0.00E+00">
                  <c:v>-1.5275499999999999E-3</c:v>
                </c:pt>
                <c:pt idx="62243" formatCode="0.00E+00">
                  <c:v>-1.24059E-3</c:v>
                </c:pt>
                <c:pt idx="62244" formatCode="0.00E+00">
                  <c:v>-9.5462599999999998E-4</c:v>
                </c:pt>
                <c:pt idx="62245" formatCode="0.00E+00">
                  <c:v>-6.6995200000000003E-4</c:v>
                </c:pt>
                <c:pt idx="62246" formatCode="0.00E+00">
                  <c:v>-3.8687500000000001E-4</c:v>
                </c:pt>
                <c:pt idx="62247" formatCode="0.00E+00">
                  <c:v>-1.0569300000000001E-4</c:v>
                </c:pt>
                <c:pt idx="62248" formatCode="0.00E+00">
                  <c:v>1.7330500000000001E-4</c:v>
                </c:pt>
                <c:pt idx="62249" formatCode="0.00E+00">
                  <c:v>4.4983399999999998E-4</c:v>
                </c:pt>
                <c:pt idx="62250" formatCode="0.00E+00">
                  <c:v>7.2361799999999998E-4</c:v>
                </c:pt>
                <c:pt idx="62251" formatCode="0.00E+00">
                  <c:v>9.9438700000000001E-4</c:v>
                </c:pt>
                <c:pt idx="62252" formatCode="0.00E+00">
                  <c:v>1.2618799999999999E-3</c:v>
                </c:pt>
                <c:pt idx="62253" formatCode="0.00E+00">
                  <c:v>1.5258400000000001E-3</c:v>
                </c:pt>
                <c:pt idx="62254" formatCode="0.00E+00">
                  <c:v>1.7860300000000001E-3</c:v>
                </c:pt>
                <c:pt idx="62255" formatCode="0.00E+00">
                  <c:v>2.0422000000000001E-3</c:v>
                </c:pt>
                <c:pt idx="62256" formatCode="0.00E+00">
                  <c:v>2.2941300000000001E-3</c:v>
                </c:pt>
                <c:pt idx="62257" formatCode="0.00E+00">
                  <c:v>2.5415899999999998E-3</c:v>
                </c:pt>
                <c:pt idx="62258" formatCode="0.00E+00">
                  <c:v>2.7843899999999999E-3</c:v>
                </c:pt>
                <c:pt idx="62259" formatCode="0.00E+00">
                  <c:v>3.0223099999999998E-3</c:v>
                </c:pt>
                <c:pt idx="62260" formatCode="0.00E+00">
                  <c:v>3.25516E-3</c:v>
                </c:pt>
                <c:pt idx="62261" formatCode="0.00E+00">
                  <c:v>3.48277E-3</c:v>
                </c:pt>
                <c:pt idx="62262" formatCode="0.00E+00">
                  <c:v>3.7049600000000002E-3</c:v>
                </c:pt>
                <c:pt idx="62263" formatCode="0.00E+00">
                  <c:v>3.9215700000000001E-3</c:v>
                </c:pt>
                <c:pt idx="62264" formatCode="0.00E+00">
                  <c:v>4.1324400000000002E-3</c:v>
                </c:pt>
                <c:pt idx="62265" formatCode="0.00E+00">
                  <c:v>4.3374399999999997E-3</c:v>
                </c:pt>
                <c:pt idx="62266" formatCode="0.00E+00">
                  <c:v>4.5364300000000001E-3</c:v>
                </c:pt>
                <c:pt idx="62267" formatCode="0.00E+00">
                  <c:v>4.7292799999999998E-3</c:v>
                </c:pt>
                <c:pt idx="62268" formatCode="0.00E+00">
                  <c:v>4.9159E-3</c:v>
                </c:pt>
                <c:pt idx="62269" formatCode="0.00E+00">
                  <c:v>5.0961699999999997E-3</c:v>
                </c:pt>
                <c:pt idx="62270" formatCode="0.00E+00">
                  <c:v>5.2700100000000003E-3</c:v>
                </c:pt>
                <c:pt idx="62271" formatCode="0.00E+00">
                  <c:v>5.4373299999999998E-3</c:v>
                </c:pt>
                <c:pt idx="62272" formatCode="0.00E+00">
                  <c:v>5.5980700000000001E-3</c:v>
                </c:pt>
                <c:pt idx="62273" formatCode="0.00E+00">
                  <c:v>5.7521600000000001E-3</c:v>
                </c:pt>
                <c:pt idx="62274" formatCode="0.00E+00">
                  <c:v>5.8995499999999999E-3</c:v>
                </c:pt>
                <c:pt idx="62275" formatCode="0.00E+00">
                  <c:v>6.0402099999999999E-3</c:v>
                </c:pt>
                <c:pt idx="62276" formatCode="0.00E+00">
                  <c:v>6.1740900000000001E-3</c:v>
                </c:pt>
                <c:pt idx="62277" formatCode="0.00E+00">
                  <c:v>6.3011899999999999E-3</c:v>
                </c:pt>
                <c:pt idx="62278" formatCode="0.00E+00">
                  <c:v>6.4214800000000002E-3</c:v>
                </c:pt>
                <c:pt idx="62279" formatCode="0.00E+00">
                  <c:v>6.5349600000000002E-3</c:v>
                </c:pt>
                <c:pt idx="62280" formatCode="0.00E+00">
                  <c:v>6.6416499999999998E-3</c:v>
                </c:pt>
                <c:pt idx="62281" formatCode="0.00E+00">
                  <c:v>6.7415599999999997E-3</c:v>
                </c:pt>
                <c:pt idx="62282" formatCode="0.00E+00">
                  <c:v>6.8347E-3</c:v>
                </c:pt>
                <c:pt idx="62283" formatCode="0.00E+00">
                  <c:v>6.9211200000000002E-3</c:v>
                </c:pt>
                <c:pt idx="62284" formatCode="0.00E+00">
                  <c:v>7.0008500000000003E-3</c:v>
                </c:pt>
                <c:pt idx="62285" formatCode="0.00E+00">
                  <c:v>7.0739499999999999E-3</c:v>
                </c:pt>
                <c:pt idx="62286" formatCode="0.00E+00">
                  <c:v>7.1404700000000003E-3</c:v>
                </c:pt>
                <c:pt idx="62287" formatCode="0.00E+00">
                  <c:v>7.2004800000000004E-3</c:v>
                </c:pt>
                <c:pt idx="62288" formatCode="0.00E+00">
                  <c:v>7.2540499999999997E-3</c:v>
                </c:pt>
                <c:pt idx="62289" formatCode="0.00E+00">
                  <c:v>7.3012499999999996E-3</c:v>
                </c:pt>
                <c:pt idx="62290" formatCode="0.00E+00">
                  <c:v>7.3421700000000003E-3</c:v>
                </c:pt>
                <c:pt idx="62291" formatCode="0.00E+00">
                  <c:v>7.3769200000000004E-3</c:v>
                </c:pt>
                <c:pt idx="62292" formatCode="0.00E+00">
                  <c:v>7.4055700000000002E-3</c:v>
                </c:pt>
                <c:pt idx="62293" formatCode="0.00E+00">
                  <c:v>7.42824E-3</c:v>
                </c:pt>
                <c:pt idx="62294" formatCode="0.00E+00">
                  <c:v>7.44504E-3</c:v>
                </c:pt>
                <c:pt idx="62295" formatCode="0.00E+00">
                  <c:v>7.4560700000000004E-3</c:v>
                </c:pt>
                <c:pt idx="62296" formatCode="0.00E+00">
                  <c:v>7.4614700000000004E-3</c:v>
                </c:pt>
                <c:pt idx="62297" formatCode="0.00E+00">
                  <c:v>7.4613500000000003E-3</c:v>
                </c:pt>
                <c:pt idx="62298" formatCode="0.00E+00">
                  <c:v>7.45584E-3</c:v>
                </c:pt>
                <c:pt idx="62299" formatCode="0.00E+00">
                  <c:v>7.4450799999999998E-3</c:v>
                </c:pt>
                <c:pt idx="62300" formatCode="0.00E+00">
                  <c:v>7.4291899999999996E-3</c:v>
                </c:pt>
                <c:pt idx="62301" formatCode="0.00E+00">
                  <c:v>7.4083100000000004E-3</c:v>
                </c:pt>
                <c:pt idx="62302" formatCode="0.00E+00">
                  <c:v>7.3825899999999996E-3</c:v>
                </c:pt>
                <c:pt idx="62303" formatCode="0.00E+00">
                  <c:v>7.3521699999999999E-3</c:v>
                </c:pt>
                <c:pt idx="62304" formatCode="0.00E+00">
                  <c:v>7.3171900000000003E-3</c:v>
                </c:pt>
                <c:pt idx="62305" formatCode="0.00E+00">
                  <c:v>7.2778000000000001E-3</c:v>
                </c:pt>
                <c:pt idx="62306" formatCode="0.00E+00">
                  <c:v>7.23415E-3</c:v>
                </c:pt>
                <c:pt idx="62307" formatCode="0.00E+00">
                  <c:v>7.18638E-3</c:v>
                </c:pt>
                <c:pt idx="62308" formatCode="0.00E+00">
                  <c:v>7.1346500000000002E-3</c:v>
                </c:pt>
                <c:pt idx="62309" formatCode="0.00E+00">
                  <c:v>7.0790999999999996E-3</c:v>
                </c:pt>
                <c:pt idx="62310" formatCode="0.00E+00">
                  <c:v>7.01988E-3</c:v>
                </c:pt>
                <c:pt idx="62311" formatCode="0.00E+00">
                  <c:v>6.9571399999999997E-3</c:v>
                </c:pt>
                <c:pt idx="62312" formatCode="0.00E+00">
                  <c:v>6.8910300000000002E-3</c:v>
                </c:pt>
                <c:pt idx="62313" formatCode="0.00E+00">
                  <c:v>6.8217E-3</c:v>
                </c:pt>
                <c:pt idx="62314" formatCode="0.00E+00">
                  <c:v>6.7492899999999998E-3</c:v>
                </c:pt>
                <c:pt idx="62315" formatCode="0.00E+00">
                  <c:v>6.6739499999999997E-3</c:v>
                </c:pt>
                <c:pt idx="62316" formatCode="0.00E+00">
                  <c:v>6.5958199999999996E-3</c:v>
                </c:pt>
                <c:pt idx="62317" formatCode="0.00E+00">
                  <c:v>6.5150299999999998E-3</c:v>
                </c:pt>
                <c:pt idx="62318" formatCode="0.00E+00">
                  <c:v>6.4317300000000001E-3</c:v>
                </c:pt>
                <c:pt idx="62319" formatCode="0.00E+00">
                  <c:v>6.3460499999999998E-3</c:v>
                </c:pt>
                <c:pt idx="62320" formatCode="0.00E+00">
                  <c:v>6.2581299999999998E-3</c:v>
                </c:pt>
                <c:pt idx="62321" formatCode="0.00E+00">
                  <c:v>6.1680800000000003E-3</c:v>
                </c:pt>
                <c:pt idx="62322" formatCode="0.00E+00">
                  <c:v>6.0760399999999996E-3</c:v>
                </c:pt>
                <c:pt idx="62323" formatCode="0.00E+00">
                  <c:v>5.9821199999999996E-3</c:v>
                </c:pt>
                <c:pt idx="62324" formatCode="0.00E+00">
                  <c:v>5.8864499999999997E-3</c:v>
                </c:pt>
                <c:pt idx="62325" formatCode="0.00E+00">
                  <c:v>5.7891399999999999E-3</c:v>
                </c:pt>
                <c:pt idx="62326" formatCode="0.00E+00">
                  <c:v>5.6902899999999998E-3</c:v>
                </c:pt>
                <c:pt idx="62327" formatCode="0.00E+00">
                  <c:v>5.5900100000000003E-3</c:v>
                </c:pt>
                <c:pt idx="62328" formatCode="0.00E+00">
                  <c:v>5.48841E-3</c:v>
                </c:pt>
                <c:pt idx="62329" formatCode="0.00E+00">
                  <c:v>5.3855700000000001E-3</c:v>
                </c:pt>
                <c:pt idx="62330" formatCode="0.00E+00">
                  <c:v>5.2815800000000001E-3</c:v>
                </c:pt>
                <c:pt idx="62331" formatCode="0.00E+00">
                  <c:v>5.1765400000000003E-3</c:v>
                </c:pt>
                <c:pt idx="62332" formatCode="0.00E+00">
                  <c:v>5.0705300000000002E-3</c:v>
                </c:pt>
                <c:pt idx="62333" formatCode="0.00E+00">
                  <c:v>4.9636100000000002E-3</c:v>
                </c:pt>
                <c:pt idx="62334" formatCode="0.00E+00">
                  <c:v>4.85586E-3</c:v>
                </c:pt>
                <c:pt idx="62335" formatCode="0.00E+00">
                  <c:v>4.74735E-3</c:v>
                </c:pt>
                <c:pt idx="62336" formatCode="0.00E+00">
                  <c:v>4.6381299999999999E-3</c:v>
                </c:pt>
                <c:pt idx="62337" formatCode="0.00E+00">
                  <c:v>4.5282600000000001E-3</c:v>
                </c:pt>
                <c:pt idx="62338" formatCode="0.00E+00">
                  <c:v>4.4177900000000004E-3</c:v>
                </c:pt>
                <c:pt idx="62339" formatCode="0.00E+00">
                  <c:v>4.3067599999999998E-3</c:v>
                </c:pt>
                <c:pt idx="62340" formatCode="0.00E+00">
                  <c:v>4.1952100000000004E-3</c:v>
                </c:pt>
                <c:pt idx="62341" formatCode="0.00E+00">
                  <c:v>4.0831799999999996E-3</c:v>
                </c:pt>
                <c:pt idx="62342" formatCode="0.00E+00">
                  <c:v>3.9706899999999998E-3</c:v>
                </c:pt>
                <c:pt idx="62343" formatCode="0.00E+00">
                  <c:v>3.8577699999999999E-3</c:v>
                </c:pt>
                <c:pt idx="62344" formatCode="0.00E+00">
                  <c:v>3.7444399999999999E-3</c:v>
                </c:pt>
                <c:pt idx="62345" formatCode="0.00E+00">
                  <c:v>3.6307100000000001E-3</c:v>
                </c:pt>
                <c:pt idx="62346" formatCode="0.00E+00">
                  <c:v>3.51659E-3</c:v>
                </c:pt>
                <c:pt idx="62347" formatCode="0.00E+00">
                  <c:v>3.40209E-3</c:v>
                </c:pt>
                <c:pt idx="62348" formatCode="0.00E+00">
                  <c:v>3.2872000000000001E-3</c:v>
                </c:pt>
                <c:pt idx="62349" formatCode="0.00E+00">
                  <c:v>3.1719199999999999E-3</c:v>
                </c:pt>
                <c:pt idx="62350" formatCode="0.00E+00">
                  <c:v>3.05624E-3</c:v>
                </c:pt>
                <c:pt idx="62351" formatCode="0.00E+00">
                  <c:v>2.9401499999999999E-3</c:v>
                </c:pt>
                <c:pt idx="62352" formatCode="0.00E+00">
                  <c:v>2.8236300000000002E-3</c:v>
                </c:pt>
                <c:pt idx="62353" formatCode="0.00E+00">
                  <c:v>2.70667E-3</c:v>
                </c:pt>
                <c:pt idx="62354" formatCode="0.00E+00">
                  <c:v>2.58924E-3</c:v>
                </c:pt>
                <c:pt idx="62355" formatCode="0.00E+00">
                  <c:v>2.47131E-3</c:v>
                </c:pt>
                <c:pt idx="62356" formatCode="0.00E+00">
                  <c:v>2.35286E-3</c:v>
                </c:pt>
                <c:pt idx="62357" formatCode="0.00E+00">
                  <c:v>2.23384E-3</c:v>
                </c:pt>
                <c:pt idx="62358" formatCode="0.00E+00">
                  <c:v>2.1142399999999999E-3</c:v>
                </c:pt>
                <c:pt idx="62359" formatCode="0.00E+00">
                  <c:v>1.9940000000000001E-3</c:v>
                </c:pt>
                <c:pt idx="62360" formatCode="0.00E+00">
                  <c:v>1.8730999999999999E-3</c:v>
                </c:pt>
                <c:pt idx="62361" formatCode="0.00E+00">
                  <c:v>1.7514799999999999E-3</c:v>
                </c:pt>
                <c:pt idx="62362" formatCode="0.00E+00">
                  <c:v>1.62912E-3</c:v>
                </c:pt>
                <c:pt idx="62363" formatCode="0.00E+00">
                  <c:v>1.50596E-3</c:v>
                </c:pt>
                <c:pt idx="62364" formatCode="0.00E+00">
                  <c:v>1.38196E-3</c:v>
                </c:pt>
                <c:pt idx="62365" formatCode="0.00E+00">
                  <c:v>1.2570700000000001E-3</c:v>
                </c:pt>
                <c:pt idx="62366" formatCode="0.00E+00">
                  <c:v>1.13126E-3</c:v>
                </c:pt>
                <c:pt idx="62367" formatCode="0.00E+00">
                  <c:v>1.0044800000000001E-3</c:v>
                </c:pt>
                <c:pt idx="62368" formatCode="0.00E+00">
                  <c:v>8.7666899999999995E-4</c:v>
                </c:pt>
                <c:pt idx="62369" formatCode="0.00E+00">
                  <c:v>7.4779999999999996E-4</c:v>
                </c:pt>
                <c:pt idx="62370" formatCode="0.00E+00">
                  <c:v>6.1782299999999998E-4</c:v>
                </c:pt>
                <c:pt idx="62371" formatCode="0.00E+00">
                  <c:v>4.8669700000000002E-4</c:v>
                </c:pt>
                <c:pt idx="62372" formatCode="0.00E+00">
                  <c:v>3.5438100000000002E-4</c:v>
                </c:pt>
                <c:pt idx="62373" formatCode="0.00E+00">
                  <c:v>2.2083399999999999E-4</c:v>
                </c:pt>
                <c:pt idx="62374" formatCode="0.00E+00">
                  <c:v>8.60201E-5</c:v>
                </c:pt>
                <c:pt idx="62375" formatCode="0.00E+00">
                  <c:v>-5.0095900000000003E-5</c:v>
                </c:pt>
                <c:pt idx="62376" formatCode="0.00E+00">
                  <c:v>-1.8754700000000001E-4</c:v>
                </c:pt>
                <c:pt idx="62377" formatCode="0.00E+00">
                  <c:v>-3.2636200000000002E-4</c:v>
                </c:pt>
                <c:pt idx="62378" formatCode="0.00E+00">
                  <c:v>-4.66568E-4</c:v>
                </c:pt>
                <c:pt idx="62379" formatCode="0.00E+00">
                  <c:v>-6.0818899999999997E-4</c:v>
                </c:pt>
                <c:pt idx="62380" formatCode="0.00E+00">
                  <c:v>-7.5124299999999996E-4</c:v>
                </c:pt>
                <c:pt idx="62381" formatCode="0.00E+00">
                  <c:v>-8.95746E-4</c:v>
                </c:pt>
                <c:pt idx="62382" formatCode="0.00E+00">
                  <c:v>-1.0417099999999999E-3</c:v>
                </c:pt>
                <c:pt idx="62383" formatCode="0.00E+00">
                  <c:v>-1.18914E-3</c:v>
                </c:pt>
                <c:pt idx="62384" formatCode="0.00E+00">
                  <c:v>-1.3380499999999999E-3</c:v>
                </c:pt>
                <c:pt idx="62385" formatCode="0.00E+00">
                  <c:v>-1.4884200000000001E-3</c:v>
                </c:pt>
                <c:pt idx="62386" formatCode="0.00E+00">
                  <c:v>-1.64025E-3</c:v>
                </c:pt>
                <c:pt idx="62387" formatCode="0.00E+00">
                  <c:v>-1.7935399999999999E-3</c:v>
                </c:pt>
                <c:pt idx="62388" formatCode="0.00E+00">
                  <c:v>-1.9482499999999999E-3</c:v>
                </c:pt>
                <c:pt idx="62389" formatCode="0.00E+00">
                  <c:v>-2.1043699999999999E-3</c:v>
                </c:pt>
                <c:pt idx="62390" formatCode="0.00E+00">
                  <c:v>-2.26187E-3</c:v>
                </c:pt>
                <c:pt idx="62391" formatCode="0.00E+00">
                  <c:v>-2.4207199999999999E-3</c:v>
                </c:pt>
                <c:pt idx="62392" formatCode="0.00E+00">
                  <c:v>-2.5808699999999999E-3</c:v>
                </c:pt>
                <c:pt idx="62393" formatCode="0.00E+00">
                  <c:v>-2.7422700000000002E-3</c:v>
                </c:pt>
                <c:pt idx="62394" formatCode="0.00E+00">
                  <c:v>-2.9048799999999999E-3</c:v>
                </c:pt>
                <c:pt idx="62395" formatCode="0.00E+00">
                  <c:v>-3.0686300000000001E-3</c:v>
                </c:pt>
                <c:pt idx="62396" formatCode="0.00E+00">
                  <c:v>-3.2334600000000001E-3</c:v>
                </c:pt>
                <c:pt idx="62397" formatCode="0.00E+00">
                  <c:v>-3.3992900000000001E-3</c:v>
                </c:pt>
                <c:pt idx="62398" formatCode="0.00E+00">
                  <c:v>-3.5660499999999999E-3</c:v>
                </c:pt>
                <c:pt idx="62399" formatCode="0.00E+00">
                  <c:v>-3.7336499999999998E-3</c:v>
                </c:pt>
                <c:pt idx="62400" formatCode="0.00E+00">
                  <c:v>-3.9019900000000001E-3</c:v>
                </c:pt>
                <c:pt idx="62401" formatCode="0.00E+00">
                  <c:v>-4.0709800000000001E-3</c:v>
                </c:pt>
                <c:pt idx="62402" formatCode="0.00E+00">
                  <c:v>-4.2405200000000002E-3</c:v>
                </c:pt>
                <c:pt idx="62403" formatCode="0.00E+00">
                  <c:v>-4.4104900000000004E-3</c:v>
                </c:pt>
                <c:pt idx="62404" formatCode="0.00E+00">
                  <c:v>-4.5807699999999996E-3</c:v>
                </c:pt>
                <c:pt idx="62405" formatCode="0.00E+00">
                  <c:v>-4.7512300000000004E-3</c:v>
                </c:pt>
                <c:pt idx="62406" formatCode="0.00E+00">
                  <c:v>-4.9217499999999999E-3</c:v>
                </c:pt>
                <c:pt idx="62407" formatCode="0.00E+00">
                  <c:v>-5.0921899999999999E-3</c:v>
                </c:pt>
                <c:pt idx="62408" formatCode="0.00E+00">
                  <c:v>-5.2624100000000004E-3</c:v>
                </c:pt>
                <c:pt idx="62409" formatCode="0.00E+00">
                  <c:v>-5.4322499999999996E-3</c:v>
                </c:pt>
                <c:pt idx="62410" formatCode="0.00E+00">
                  <c:v>-5.6015500000000003E-3</c:v>
                </c:pt>
                <c:pt idx="62411" formatCode="0.00E+00">
                  <c:v>-5.7701699999999998E-3</c:v>
                </c:pt>
                <c:pt idx="62412" formatCode="0.00E+00">
                  <c:v>-5.9379200000000002E-3</c:v>
                </c:pt>
                <c:pt idx="62413" formatCode="0.00E+00">
                  <c:v>-6.1046399999999997E-3</c:v>
                </c:pt>
                <c:pt idx="62414" formatCode="0.00E+00">
                  <c:v>-6.2701399999999996E-3</c:v>
                </c:pt>
                <c:pt idx="62415" formatCode="0.00E+00">
                  <c:v>-6.4342499999999999E-3</c:v>
                </c:pt>
                <c:pt idx="62416" formatCode="0.00E+00">
                  <c:v>-6.59678E-3</c:v>
                </c:pt>
                <c:pt idx="62417" formatCode="0.00E+00">
                  <c:v>-6.7575400000000002E-3</c:v>
                </c:pt>
                <c:pt idx="62418" formatCode="0.00E+00">
                  <c:v>-6.9163200000000001E-3</c:v>
                </c:pt>
                <c:pt idx="62419" formatCode="0.00E+00">
                  <c:v>-7.0729199999999999E-3</c:v>
                </c:pt>
                <c:pt idx="62420" formatCode="0.00E+00">
                  <c:v>-7.2271499999999999E-3</c:v>
                </c:pt>
                <c:pt idx="62421" formatCode="0.00E+00">
                  <c:v>-7.3787999999999996E-3</c:v>
                </c:pt>
                <c:pt idx="62422" formatCode="0.00E+00">
                  <c:v>-7.5276500000000003E-3</c:v>
                </c:pt>
                <c:pt idx="62423" formatCode="0.00E+00">
                  <c:v>-7.6734899999999998E-3</c:v>
                </c:pt>
                <c:pt idx="62424" formatCode="0.00E+00">
                  <c:v>-7.8160999999999994E-3</c:v>
                </c:pt>
                <c:pt idx="62425" formatCode="0.00E+00">
                  <c:v>-7.9552600000000005E-3</c:v>
                </c:pt>
                <c:pt idx="62426" formatCode="0.00E+00">
                  <c:v>-8.0907600000000007E-3</c:v>
                </c:pt>
                <c:pt idx="62427" formatCode="0.00E+00">
                  <c:v>-8.2223699999999997E-3</c:v>
                </c:pt>
                <c:pt idx="62428" formatCode="0.00E+00">
                  <c:v>-8.3498700000000006E-3</c:v>
                </c:pt>
                <c:pt idx="62429" formatCode="0.00E+00">
                  <c:v>-8.4730299999999995E-3</c:v>
                </c:pt>
                <c:pt idx="62430" formatCode="0.00E+00">
                  <c:v>-8.5916299999999994E-3</c:v>
                </c:pt>
                <c:pt idx="62431" formatCode="0.00E+00">
                  <c:v>-8.70545E-3</c:v>
                </c:pt>
                <c:pt idx="62432" formatCode="0.00E+00">
                  <c:v>-8.8142700000000008E-3</c:v>
                </c:pt>
                <c:pt idx="62433" formatCode="0.00E+00">
                  <c:v>-8.9178499999999997E-3</c:v>
                </c:pt>
                <c:pt idx="62434" formatCode="0.00E+00">
                  <c:v>-9.0159799999999998E-3</c:v>
                </c:pt>
                <c:pt idx="62435" formatCode="0.00E+00">
                  <c:v>-9.1084400000000006E-3</c:v>
                </c:pt>
                <c:pt idx="62436" formatCode="0.00E+00">
                  <c:v>-9.19501E-3</c:v>
                </c:pt>
                <c:pt idx="62437" formatCode="0.00E+00">
                  <c:v>-9.2754799999999991E-3</c:v>
                </c:pt>
                <c:pt idx="62438" formatCode="0.00E+00">
                  <c:v>-9.3496199999999995E-3</c:v>
                </c:pt>
                <c:pt idx="62439" formatCode="0.00E+00">
                  <c:v>-9.4172400000000003E-3</c:v>
                </c:pt>
                <c:pt idx="62440" formatCode="0.00E+00">
                  <c:v>-9.4781299999999995E-3</c:v>
                </c:pt>
                <c:pt idx="62441" formatCode="0.00E+00">
                  <c:v>-9.53209E-3</c:v>
                </c:pt>
                <c:pt idx="62442" formatCode="0.00E+00">
                  <c:v>-9.5789099999999995E-3</c:v>
                </c:pt>
                <c:pt idx="62443" formatCode="0.00E+00">
                  <c:v>-9.6184200000000008E-3</c:v>
                </c:pt>
                <c:pt idx="62444" formatCode="0.00E+00">
                  <c:v>-9.6504099999999999E-3</c:v>
                </c:pt>
                <c:pt idx="62445" formatCode="0.00E+00">
                  <c:v>-9.6747199999999995E-3</c:v>
                </c:pt>
                <c:pt idx="62446" formatCode="0.00E+00">
                  <c:v>-9.6911600000000007E-3</c:v>
                </c:pt>
                <c:pt idx="62447" formatCode="0.00E+00">
                  <c:v>-9.6995699999999994E-3</c:v>
                </c:pt>
                <c:pt idx="62448" formatCode="0.00E+00">
                  <c:v>-9.6997899999999998E-3</c:v>
                </c:pt>
                <c:pt idx="62449" formatCode="0.00E+00">
                  <c:v>-9.6916699999999995E-3</c:v>
                </c:pt>
                <c:pt idx="62450" formatCode="0.00E+00">
                  <c:v>-9.6750499999999993E-3</c:v>
                </c:pt>
                <c:pt idx="62451" formatCode="0.00E+00">
                  <c:v>-9.64981E-3</c:v>
                </c:pt>
                <c:pt idx="62452" formatCode="0.00E+00">
                  <c:v>-9.6158000000000007E-3</c:v>
                </c:pt>
                <c:pt idx="62453" formatCode="0.00E+00">
                  <c:v>-9.5729200000000004E-3</c:v>
                </c:pt>
                <c:pt idx="62454" formatCode="0.00E+00">
                  <c:v>-9.5210499999999997E-3</c:v>
                </c:pt>
                <c:pt idx="62455" formatCode="0.00E+00">
                  <c:v>-9.4600900000000009E-3</c:v>
                </c:pt>
                <c:pt idx="62456" formatCode="0.00E+00">
                  <c:v>-9.3899499999999993E-3</c:v>
                </c:pt>
                <c:pt idx="62457" formatCode="0.00E+00">
                  <c:v>-9.3105400000000008E-3</c:v>
                </c:pt>
                <c:pt idx="62458" formatCode="0.00E+00">
                  <c:v>-9.2217900000000005E-3</c:v>
                </c:pt>
                <c:pt idx="62459" formatCode="0.00E+00">
                  <c:v>-9.1236500000000005E-3</c:v>
                </c:pt>
                <c:pt idx="62460" formatCode="0.00E+00">
                  <c:v>-9.0160599999999994E-3</c:v>
                </c:pt>
                <c:pt idx="62461" formatCode="0.00E+00">
                  <c:v>-8.8989900000000007E-3</c:v>
                </c:pt>
                <c:pt idx="62462" formatCode="0.00E+00">
                  <c:v>-8.7724099999999996E-3</c:v>
                </c:pt>
                <c:pt idx="62463" formatCode="0.00E+00">
                  <c:v>-8.6362999999999995E-3</c:v>
                </c:pt>
                <c:pt idx="62464" formatCode="0.00E+00">
                  <c:v>-8.4906500000000006E-3</c:v>
                </c:pt>
                <c:pt idx="62465" formatCode="0.00E+00">
                  <c:v>-8.3354899999999992E-3</c:v>
                </c:pt>
                <c:pt idx="62466" formatCode="0.00E+00">
                  <c:v>-8.1708300000000005E-3</c:v>
                </c:pt>
                <c:pt idx="62467" formatCode="0.00E+00">
                  <c:v>-7.9966900000000007E-3</c:v>
                </c:pt>
                <c:pt idx="62468" formatCode="0.00E+00">
                  <c:v>-7.8131399999999997E-3</c:v>
                </c:pt>
                <c:pt idx="62469" formatCode="0.00E+00">
                  <c:v>-7.6202099999999997E-3</c:v>
                </c:pt>
                <c:pt idx="62470" formatCode="0.00E+00">
                  <c:v>-7.4180000000000001E-3</c:v>
                </c:pt>
                <c:pt idx="62471" formatCode="0.00E+00">
                  <c:v>-7.2065699999999998E-3</c:v>
                </c:pt>
                <c:pt idx="62472" formatCode="0.00E+00">
                  <c:v>-6.9860299999999998E-3</c:v>
                </c:pt>
                <c:pt idx="62473" formatCode="0.00E+00">
                  <c:v>-6.7564900000000004E-3</c:v>
                </c:pt>
                <c:pt idx="62474" formatCode="0.00E+00">
                  <c:v>-6.51806E-3</c:v>
                </c:pt>
                <c:pt idx="62475" formatCode="0.00E+00">
                  <c:v>-6.2708900000000003E-3</c:v>
                </c:pt>
                <c:pt idx="62476" formatCode="0.00E+00">
                  <c:v>-6.0151099999999997E-3</c:v>
                </c:pt>
                <c:pt idx="62477" formatCode="0.00E+00">
                  <c:v>-5.7508999999999998E-3</c:v>
                </c:pt>
                <c:pt idx="62478" formatCode="0.00E+00">
                  <c:v>-5.4784200000000003E-3</c:v>
                </c:pt>
                <c:pt idx="62479" formatCode="0.00E+00">
                  <c:v>-5.1978600000000003E-3</c:v>
                </c:pt>
                <c:pt idx="62480" formatCode="0.00E+00">
                  <c:v>-4.9094200000000003E-3</c:v>
                </c:pt>
                <c:pt idx="62481" formatCode="0.00E+00">
                  <c:v>-4.6132999999999999E-3</c:v>
                </c:pt>
                <c:pt idx="62482" formatCode="0.00E+00">
                  <c:v>-4.3097400000000003E-3</c:v>
                </c:pt>
                <c:pt idx="62483" formatCode="0.00E+00">
                  <c:v>-3.9989700000000001E-3</c:v>
                </c:pt>
                <c:pt idx="62484" formatCode="0.00E+00">
                  <c:v>-3.6812400000000001E-3</c:v>
                </c:pt>
                <c:pt idx="62485" formatCode="0.00E+00">
                  <c:v>-3.3567900000000001E-3</c:v>
                </c:pt>
                <c:pt idx="62486" formatCode="0.00E+00">
                  <c:v>-3.0259100000000001E-3</c:v>
                </c:pt>
                <c:pt idx="62487" formatCode="0.00E+00">
                  <c:v>-2.6888799999999998E-3</c:v>
                </c:pt>
                <c:pt idx="62488" formatCode="0.00E+00">
                  <c:v>-2.3459800000000001E-3</c:v>
                </c:pt>
                <c:pt idx="62489" formatCode="0.00E+00">
                  <c:v>-1.99753E-3</c:v>
                </c:pt>
                <c:pt idx="62490" formatCode="0.00E+00">
                  <c:v>-1.64383E-3</c:v>
                </c:pt>
                <c:pt idx="62491" formatCode="0.00E+00">
                  <c:v>-1.2852E-3</c:v>
                </c:pt>
                <c:pt idx="62492" formatCode="0.00E+00">
                  <c:v>-9.2199199999999995E-4</c:v>
                </c:pt>
                <c:pt idx="62493" formatCode="0.00E+00">
                  <c:v>-5.5453399999999997E-4</c:v>
                </c:pt>
                <c:pt idx="62494" formatCode="0.00E+00">
                  <c:v>-1.8318100000000001E-4</c:v>
                </c:pt>
                <c:pt idx="62495" formatCode="0.00E+00">
                  <c:v>1.9170799999999999E-4</c:v>
                </c:pt>
                <c:pt idx="62496" formatCode="0.00E+00">
                  <c:v>5.6976300000000004E-4</c:v>
                </c:pt>
                <c:pt idx="62497" formatCode="0.00E+00">
                  <c:v>9.5060999999999995E-4</c:v>
                </c:pt>
                <c:pt idx="62498" formatCode="0.00E+00">
                  <c:v>1.33387E-3</c:v>
                </c:pt>
                <c:pt idx="62499" formatCode="0.00E+00">
                  <c:v>1.7191400000000001E-3</c:v>
                </c:pt>
                <c:pt idx="62500" formatCode="0.00E+00">
                  <c:v>2.1060300000000001E-3</c:v>
                </c:pt>
                <c:pt idx="62501" formatCode="0.00E+00">
                  <c:v>2.4941500000000001E-3</c:v>
                </c:pt>
                <c:pt idx="62502" formatCode="0.00E+00">
                  <c:v>2.8830800000000001E-3</c:v>
                </c:pt>
                <c:pt idx="62503" formatCode="0.00E+00">
                  <c:v>3.2724E-3</c:v>
                </c:pt>
                <c:pt idx="62504" formatCode="0.00E+00">
                  <c:v>3.6617099999999999E-3</c:v>
                </c:pt>
                <c:pt idx="62505" formatCode="0.00E+00">
                  <c:v>4.0505799999999998E-3</c:v>
                </c:pt>
                <c:pt idx="62506" formatCode="0.00E+00">
                  <c:v>4.4386E-3</c:v>
                </c:pt>
                <c:pt idx="62507" formatCode="0.00E+00">
                  <c:v>4.8253200000000001E-3</c:v>
                </c:pt>
                <c:pt idx="62508" formatCode="0.00E+00">
                  <c:v>5.2103200000000001E-3</c:v>
                </c:pt>
                <c:pt idx="62509" formatCode="0.00E+00">
                  <c:v>5.5931799999999997E-3</c:v>
                </c:pt>
                <c:pt idx="62510" formatCode="0.00E+00">
                  <c:v>5.9734599999999999E-3</c:v>
                </c:pt>
                <c:pt idx="62511" formatCode="0.00E+00">
                  <c:v>6.3507299999999997E-3</c:v>
                </c:pt>
                <c:pt idx="62512" formatCode="0.00E+00">
                  <c:v>6.7245600000000001E-3</c:v>
                </c:pt>
                <c:pt idx="62513" formatCode="0.00E+00">
                  <c:v>7.0945100000000001E-3</c:v>
                </c:pt>
                <c:pt idx="62514" formatCode="0.00E+00">
                  <c:v>7.4601499999999996E-3</c:v>
                </c:pt>
                <c:pt idx="62515" formatCode="0.00E+00">
                  <c:v>7.8210699999999994E-3</c:v>
                </c:pt>
                <c:pt idx="62516" formatCode="0.00E+00">
                  <c:v>8.1768199999999996E-3</c:v>
                </c:pt>
                <c:pt idx="62517" formatCode="0.00E+00">
                  <c:v>8.5269899999999999E-3</c:v>
                </c:pt>
                <c:pt idx="62518" formatCode="0.00E+00">
                  <c:v>8.8711599999999995E-3</c:v>
                </c:pt>
                <c:pt idx="62519" formatCode="0.00E+00">
                  <c:v>9.2089200000000006E-3</c:v>
                </c:pt>
                <c:pt idx="62520" formatCode="0.00E+00">
                  <c:v>9.5398500000000008E-3</c:v>
                </c:pt>
                <c:pt idx="62521" formatCode="0.00E+00">
                  <c:v>9.8635400000000005E-3</c:v>
                </c:pt>
                <c:pt idx="62522">
                  <c:v>1.01796E-2</c:v>
                </c:pt>
                <c:pt idx="62523">
                  <c:v>1.04876E-2</c:v>
                </c:pt>
                <c:pt idx="62524">
                  <c:v>1.07873E-2</c:v>
                </c:pt>
                <c:pt idx="62525">
                  <c:v>1.10781E-2</c:v>
                </c:pt>
                <c:pt idx="62526">
                  <c:v>1.13598E-2</c:v>
                </c:pt>
                <c:pt idx="62527">
                  <c:v>1.1632E-2</c:v>
                </c:pt>
                <c:pt idx="62528">
                  <c:v>1.1894200000000001E-2</c:v>
                </c:pt>
                <c:pt idx="62529">
                  <c:v>1.21463E-2</c:v>
                </c:pt>
                <c:pt idx="62530">
                  <c:v>1.2387799999999999E-2</c:v>
                </c:pt>
                <c:pt idx="62531">
                  <c:v>1.26185E-2</c:v>
                </c:pt>
                <c:pt idx="62532">
                  <c:v>1.2838E-2</c:v>
                </c:pt>
                <c:pt idx="62533">
                  <c:v>1.3045899999999999E-2</c:v>
                </c:pt>
                <c:pt idx="62534">
                  <c:v>1.3242200000000001E-2</c:v>
                </c:pt>
                <c:pt idx="62535">
                  <c:v>1.34263E-2</c:v>
                </c:pt>
                <c:pt idx="62536">
                  <c:v>1.35982E-2</c:v>
                </c:pt>
                <c:pt idx="62537">
                  <c:v>1.3757500000000001E-2</c:v>
                </c:pt>
                <c:pt idx="62538">
                  <c:v>1.3904100000000001E-2</c:v>
                </c:pt>
                <c:pt idx="62539">
                  <c:v>1.4037600000000001E-2</c:v>
                </c:pt>
                <c:pt idx="62540">
                  <c:v>1.4157899999999999E-2</c:v>
                </c:pt>
                <c:pt idx="62541">
                  <c:v>1.4264799999999999E-2</c:v>
                </c:pt>
                <c:pt idx="62542">
                  <c:v>1.43581E-2</c:v>
                </c:pt>
                <c:pt idx="62543">
                  <c:v>1.44376E-2</c:v>
                </c:pt>
                <c:pt idx="62544">
                  <c:v>1.45033E-2</c:v>
                </c:pt>
                <c:pt idx="62545">
                  <c:v>1.4554900000000001E-2</c:v>
                </c:pt>
                <c:pt idx="62546">
                  <c:v>1.45924E-2</c:v>
                </c:pt>
                <c:pt idx="62547">
                  <c:v>1.4615700000000001E-2</c:v>
                </c:pt>
                <c:pt idx="62548">
                  <c:v>1.46246E-2</c:v>
                </c:pt>
                <c:pt idx="62549">
                  <c:v>1.4619200000000001E-2</c:v>
                </c:pt>
                <c:pt idx="62550">
                  <c:v>1.4599300000000001E-2</c:v>
                </c:pt>
                <c:pt idx="62551">
                  <c:v>1.4565E-2</c:v>
                </c:pt>
                <c:pt idx="62552">
                  <c:v>1.45162E-2</c:v>
                </c:pt>
                <c:pt idx="62553">
                  <c:v>1.4452899999999999E-2</c:v>
                </c:pt>
                <c:pt idx="62554">
                  <c:v>1.4375199999999999E-2</c:v>
                </c:pt>
                <c:pt idx="62555">
                  <c:v>1.4283000000000001E-2</c:v>
                </c:pt>
                <c:pt idx="62556">
                  <c:v>1.41765E-2</c:v>
                </c:pt>
                <c:pt idx="62557">
                  <c:v>1.4055700000000001E-2</c:v>
                </c:pt>
                <c:pt idx="62558">
                  <c:v>1.3920699999999999E-2</c:v>
                </c:pt>
                <c:pt idx="62559">
                  <c:v>1.37716E-2</c:v>
                </c:pt>
                <c:pt idx="62560">
                  <c:v>1.3608500000000001E-2</c:v>
                </c:pt>
                <c:pt idx="62561">
                  <c:v>1.34316E-2</c:v>
                </c:pt>
                <c:pt idx="62562">
                  <c:v>1.3240999999999999E-2</c:v>
                </c:pt>
                <c:pt idx="62563">
                  <c:v>1.3036799999999999E-2</c:v>
                </c:pt>
                <c:pt idx="62564">
                  <c:v>1.28194E-2</c:v>
                </c:pt>
                <c:pt idx="62565">
                  <c:v>1.2588800000000001E-2</c:v>
                </c:pt>
                <c:pt idx="62566">
                  <c:v>1.23453E-2</c:v>
                </c:pt>
                <c:pt idx="62567">
                  <c:v>1.20891E-2</c:v>
                </c:pt>
                <c:pt idx="62568">
                  <c:v>1.1820499999999999E-2</c:v>
                </c:pt>
                <c:pt idx="62569">
                  <c:v>1.1539799999999999E-2</c:v>
                </c:pt>
                <c:pt idx="62570">
                  <c:v>1.1247099999999999E-2</c:v>
                </c:pt>
                <c:pt idx="62571">
                  <c:v>1.09429E-2</c:v>
                </c:pt>
                <c:pt idx="62572">
                  <c:v>1.06274E-2</c:v>
                </c:pt>
                <c:pt idx="62573">
                  <c:v>1.03009E-2</c:v>
                </c:pt>
                <c:pt idx="62574" formatCode="0.00E+00">
                  <c:v>9.9638399999999998E-3</c:v>
                </c:pt>
                <c:pt idx="62575" formatCode="0.00E+00">
                  <c:v>9.6164600000000003E-3</c:v>
                </c:pt>
                <c:pt idx="62576" formatCode="0.00E+00">
                  <c:v>9.2591600000000007E-3</c:v>
                </c:pt>
                <c:pt idx="62577" formatCode="0.00E+00">
                  <c:v>8.8923000000000006E-3</c:v>
                </c:pt>
                <c:pt idx="62578" formatCode="0.00E+00">
                  <c:v>8.5162699999999994E-3</c:v>
                </c:pt>
                <c:pt idx="62579" formatCode="0.00E+00">
                  <c:v>8.1314500000000001E-3</c:v>
                </c:pt>
                <c:pt idx="62580" formatCode="0.00E+00">
                  <c:v>7.7382500000000003E-3</c:v>
                </c:pt>
                <c:pt idx="62581" formatCode="0.00E+00">
                  <c:v>7.3370900000000001E-3</c:v>
                </c:pt>
                <c:pt idx="62582" formatCode="0.00E+00">
                  <c:v>6.9283699999999997E-3</c:v>
                </c:pt>
                <c:pt idx="62583" formatCode="0.00E+00">
                  <c:v>6.5125399999999998E-3</c:v>
                </c:pt>
                <c:pt idx="62584" formatCode="0.00E+00">
                  <c:v>6.0900299999999997E-3</c:v>
                </c:pt>
                <c:pt idx="62585" formatCode="0.00E+00">
                  <c:v>5.6612900000000002E-3</c:v>
                </c:pt>
                <c:pt idx="62586" formatCode="0.00E+00">
                  <c:v>5.2267600000000004E-3</c:v>
                </c:pt>
                <c:pt idx="62587" formatCode="0.00E+00">
                  <c:v>4.7869100000000001E-3</c:v>
                </c:pt>
                <c:pt idx="62588" formatCode="0.00E+00">
                  <c:v>4.3422000000000001E-3</c:v>
                </c:pt>
                <c:pt idx="62589" formatCode="0.00E+00">
                  <c:v>3.89311E-3</c:v>
                </c:pt>
                <c:pt idx="62590" formatCode="0.00E+00">
                  <c:v>3.4401000000000002E-3</c:v>
                </c:pt>
                <c:pt idx="62591" formatCode="0.00E+00">
                  <c:v>2.98366E-3</c:v>
                </c:pt>
                <c:pt idx="62592" formatCode="0.00E+00">
                  <c:v>2.5242699999999999E-3</c:v>
                </c:pt>
                <c:pt idx="62593" formatCode="0.00E+00">
                  <c:v>2.0624100000000002E-3</c:v>
                </c:pt>
                <c:pt idx="62594" formatCode="0.00E+00">
                  <c:v>1.5985699999999999E-3</c:v>
                </c:pt>
                <c:pt idx="62595" formatCode="0.00E+00">
                  <c:v>1.1332499999999999E-3</c:v>
                </c:pt>
                <c:pt idx="62596" formatCode="0.00E+00">
                  <c:v>6.6692900000000002E-4</c:v>
                </c:pt>
                <c:pt idx="62597" formatCode="0.00E+00">
                  <c:v>2.00099E-4</c:v>
                </c:pt>
                <c:pt idx="62598" formatCode="0.00E+00">
                  <c:v>-2.6674700000000001E-4</c:v>
                </c:pt>
                <c:pt idx="62599" formatCode="0.00E+00">
                  <c:v>-7.3312099999999999E-4</c:v>
                </c:pt>
                <c:pt idx="62600" formatCode="0.00E+00">
                  <c:v>-1.19853E-3</c:v>
                </c:pt>
                <c:pt idx="62601" formatCode="0.00E+00">
                  <c:v>-1.6624999999999999E-3</c:v>
                </c:pt>
                <c:pt idx="62602" formatCode="0.00E+00">
                  <c:v>-2.1245399999999998E-3</c:v>
                </c:pt>
                <c:pt idx="62603" formatCode="0.00E+00">
                  <c:v>-2.5841599999999998E-3</c:v>
                </c:pt>
                <c:pt idx="62604" formatCode="0.00E+00">
                  <c:v>-3.0409E-3</c:v>
                </c:pt>
                <c:pt idx="62605" formatCode="0.00E+00">
                  <c:v>-3.4942800000000002E-3</c:v>
                </c:pt>
                <c:pt idx="62606" formatCode="0.00E+00">
                  <c:v>-3.9438399999999997E-3</c:v>
                </c:pt>
                <c:pt idx="62607" formatCode="0.00E+00">
                  <c:v>-4.3890999999999999E-3</c:v>
                </c:pt>
                <c:pt idx="62608" formatCode="0.00E+00">
                  <c:v>-4.8296299999999997E-3</c:v>
                </c:pt>
                <c:pt idx="62609" formatCode="0.00E+00">
                  <c:v>-5.2649699999999999E-3</c:v>
                </c:pt>
                <c:pt idx="62610" formatCode="0.00E+00">
                  <c:v>-5.6946699999999998E-3</c:v>
                </c:pt>
                <c:pt idx="62611" formatCode="0.00E+00">
                  <c:v>-6.1183100000000001E-3</c:v>
                </c:pt>
                <c:pt idx="62612" formatCode="0.00E+00">
                  <c:v>-6.5354599999999999E-3</c:v>
                </c:pt>
                <c:pt idx="62613" formatCode="0.00E+00">
                  <c:v>-6.9457E-3</c:v>
                </c:pt>
                <c:pt idx="62614" formatCode="0.00E+00">
                  <c:v>-7.3486300000000001E-3</c:v>
                </c:pt>
                <c:pt idx="62615" formatCode="0.00E+00">
                  <c:v>-7.74385E-3</c:v>
                </c:pt>
                <c:pt idx="62616" formatCode="0.00E+00">
                  <c:v>-8.1309699999999995E-3</c:v>
                </c:pt>
                <c:pt idx="62617" formatCode="0.00E+00">
                  <c:v>-8.5096200000000007E-3</c:v>
                </c:pt>
                <c:pt idx="62618" formatCode="0.00E+00">
                  <c:v>-8.8794200000000007E-3</c:v>
                </c:pt>
                <c:pt idx="62619" formatCode="0.00E+00">
                  <c:v>-9.2400299999999998E-3</c:v>
                </c:pt>
                <c:pt idx="62620" formatCode="0.00E+00">
                  <c:v>-9.5911099999999999E-3</c:v>
                </c:pt>
                <c:pt idx="62621" formatCode="0.00E+00">
                  <c:v>-9.9323199999999997E-3</c:v>
                </c:pt>
                <c:pt idx="62622">
                  <c:v>-1.02633E-2</c:v>
                </c:pt>
                <c:pt idx="62623">
                  <c:v>-1.05839E-2</c:v>
                </c:pt>
                <c:pt idx="62624">
                  <c:v>-1.08936E-2</c:v>
                </c:pt>
                <c:pt idx="62625">
                  <c:v>-1.11924E-2</c:v>
                </c:pt>
                <c:pt idx="62626">
                  <c:v>-1.1479700000000001E-2</c:v>
                </c:pt>
                <c:pt idx="62627">
                  <c:v>-1.17555E-2</c:v>
                </c:pt>
                <c:pt idx="62628">
                  <c:v>-1.20196E-2</c:v>
                </c:pt>
                <c:pt idx="62629">
                  <c:v>-1.2271499999999999E-2</c:v>
                </c:pt>
                <c:pt idx="62630">
                  <c:v>-1.25113E-2</c:v>
                </c:pt>
                <c:pt idx="62631">
                  <c:v>-1.2738599999999999E-2</c:v>
                </c:pt>
                <c:pt idx="62632">
                  <c:v>-1.2953299999999999E-2</c:v>
                </c:pt>
                <c:pt idx="62633">
                  <c:v>-1.31553E-2</c:v>
                </c:pt>
                <c:pt idx="62634">
                  <c:v>-1.33443E-2</c:v>
                </c:pt>
                <c:pt idx="62635">
                  <c:v>-1.35204E-2</c:v>
                </c:pt>
                <c:pt idx="62636">
                  <c:v>-1.36832E-2</c:v>
                </c:pt>
                <c:pt idx="62637">
                  <c:v>-1.3832799999999999E-2</c:v>
                </c:pt>
                <c:pt idx="62638">
                  <c:v>-1.39691E-2</c:v>
                </c:pt>
                <c:pt idx="62639">
                  <c:v>-1.4092E-2</c:v>
                </c:pt>
                <c:pt idx="62640">
                  <c:v>-1.4201399999999999E-2</c:v>
                </c:pt>
                <c:pt idx="62641">
                  <c:v>-1.4297300000000001E-2</c:v>
                </c:pt>
                <c:pt idx="62642">
                  <c:v>-1.4379599999999999E-2</c:v>
                </c:pt>
                <c:pt idx="62643">
                  <c:v>-1.44485E-2</c:v>
                </c:pt>
                <c:pt idx="62644">
                  <c:v>-1.4503800000000001E-2</c:v>
                </c:pt>
                <c:pt idx="62645">
                  <c:v>-1.45457E-2</c:v>
                </c:pt>
                <c:pt idx="62646">
                  <c:v>-1.4574E-2</c:v>
                </c:pt>
                <c:pt idx="62647">
                  <c:v>-1.4589E-2</c:v>
                </c:pt>
                <c:pt idx="62648">
                  <c:v>-1.45906E-2</c:v>
                </c:pt>
                <c:pt idx="62649">
                  <c:v>-1.4579E-2</c:v>
                </c:pt>
                <c:pt idx="62650">
                  <c:v>-1.45542E-2</c:v>
                </c:pt>
                <c:pt idx="62651">
                  <c:v>-1.4516299999999999E-2</c:v>
                </c:pt>
                <c:pt idx="62652">
                  <c:v>-1.4465499999999999E-2</c:v>
                </c:pt>
                <c:pt idx="62653">
                  <c:v>-1.44019E-2</c:v>
                </c:pt>
                <c:pt idx="62654">
                  <c:v>-1.4325600000000001E-2</c:v>
                </c:pt>
                <c:pt idx="62655">
                  <c:v>-1.42369E-2</c:v>
                </c:pt>
                <c:pt idx="62656">
                  <c:v>-1.41358E-2</c:v>
                </c:pt>
                <c:pt idx="62657">
                  <c:v>-1.40226E-2</c:v>
                </c:pt>
                <c:pt idx="62658">
                  <c:v>-1.38975E-2</c:v>
                </c:pt>
                <c:pt idx="62659">
                  <c:v>-1.3760700000000001E-2</c:v>
                </c:pt>
                <c:pt idx="62660">
                  <c:v>-1.3612300000000001E-2</c:v>
                </c:pt>
                <c:pt idx="62661">
                  <c:v>-1.34527E-2</c:v>
                </c:pt>
                <c:pt idx="62662">
                  <c:v>-1.3282E-2</c:v>
                </c:pt>
                <c:pt idx="62663">
                  <c:v>-1.31006E-2</c:v>
                </c:pt>
                <c:pt idx="62664">
                  <c:v>-1.2908599999999999E-2</c:v>
                </c:pt>
                <c:pt idx="62665">
                  <c:v>-1.27064E-2</c:v>
                </c:pt>
                <c:pt idx="62666">
                  <c:v>-1.24942E-2</c:v>
                </c:pt>
                <c:pt idx="62667">
                  <c:v>-1.22723E-2</c:v>
                </c:pt>
                <c:pt idx="62668">
                  <c:v>-1.2041E-2</c:v>
                </c:pt>
                <c:pt idx="62669">
                  <c:v>-1.18006E-2</c:v>
                </c:pt>
                <c:pt idx="62670">
                  <c:v>-1.1551499999999999E-2</c:v>
                </c:pt>
                <c:pt idx="62671">
                  <c:v>-1.12938E-2</c:v>
                </c:pt>
                <c:pt idx="62672">
                  <c:v>-1.1028E-2</c:v>
                </c:pt>
                <c:pt idx="62673">
                  <c:v>-1.07543E-2</c:v>
                </c:pt>
                <c:pt idx="62674">
                  <c:v>-1.04732E-2</c:v>
                </c:pt>
                <c:pt idx="62675">
                  <c:v>-1.0184800000000001E-2</c:v>
                </c:pt>
                <c:pt idx="62676" formatCode="0.00E+00">
                  <c:v>-9.88962E-3</c:v>
                </c:pt>
                <c:pt idx="62677" formatCode="0.00E+00">
                  <c:v>-9.5879299999999997E-3</c:v>
                </c:pt>
                <c:pt idx="62678" formatCode="0.00E+00">
                  <c:v>-9.2800799999999996E-3</c:v>
                </c:pt>
                <c:pt idx="62679" formatCode="0.00E+00">
                  <c:v>-8.9664199999999993E-3</c:v>
                </c:pt>
                <c:pt idx="62680" formatCode="0.00E+00">
                  <c:v>-8.6473000000000001E-3</c:v>
                </c:pt>
                <c:pt idx="62681" formatCode="0.00E+00">
                  <c:v>-8.3230600000000002E-3</c:v>
                </c:pt>
                <c:pt idx="62682" formatCode="0.00E+00">
                  <c:v>-7.9940500000000008E-3</c:v>
                </c:pt>
                <c:pt idx="62683" formatCode="0.00E+00">
                  <c:v>-7.6606299999999999E-3</c:v>
                </c:pt>
                <c:pt idx="62684" formatCode="0.00E+00">
                  <c:v>-7.3231399999999997E-3</c:v>
                </c:pt>
                <c:pt idx="62685" formatCode="0.00E+00">
                  <c:v>-6.9819299999999999E-3</c:v>
                </c:pt>
                <c:pt idx="62686" formatCode="0.00E+00">
                  <c:v>-6.6373600000000001E-3</c:v>
                </c:pt>
                <c:pt idx="62687" formatCode="0.00E+00">
                  <c:v>-6.2897700000000001E-3</c:v>
                </c:pt>
                <c:pt idx="62688" formatCode="0.00E+00">
                  <c:v>-5.9395000000000003E-3</c:v>
                </c:pt>
                <c:pt idx="62689" formatCode="0.00E+00">
                  <c:v>-5.5869099999999996E-3</c:v>
                </c:pt>
                <c:pt idx="62690" formatCode="0.00E+00">
                  <c:v>-5.2323300000000003E-3</c:v>
                </c:pt>
                <c:pt idx="62691" formatCode="0.00E+00">
                  <c:v>-4.8761000000000004E-3</c:v>
                </c:pt>
                <c:pt idx="62692" formatCode="0.00E+00">
                  <c:v>-4.5185700000000004E-3</c:v>
                </c:pt>
                <c:pt idx="62693" formatCode="0.00E+00">
                  <c:v>-4.1600500000000002E-3</c:v>
                </c:pt>
                <c:pt idx="62694" formatCode="0.00E+00">
                  <c:v>-3.80088E-3</c:v>
                </c:pt>
                <c:pt idx="62695" formatCode="0.00E+00">
                  <c:v>-3.44138E-3</c:v>
                </c:pt>
                <c:pt idx="62696" formatCode="0.00E+00">
                  <c:v>-3.0818799999999999E-3</c:v>
                </c:pt>
                <c:pt idx="62697" formatCode="0.00E+00">
                  <c:v>-2.7226799999999999E-3</c:v>
                </c:pt>
                <c:pt idx="62698" formatCode="0.00E+00">
                  <c:v>-2.3640900000000001E-3</c:v>
                </c:pt>
                <c:pt idx="62699" formatCode="0.00E+00">
                  <c:v>-2.0064200000000001E-3</c:v>
                </c:pt>
                <c:pt idx="62700" formatCode="0.00E+00">
                  <c:v>-1.64997E-3</c:v>
                </c:pt>
                <c:pt idx="62701" formatCode="0.00E+00">
                  <c:v>-1.29502E-3</c:v>
                </c:pt>
                <c:pt idx="62702" formatCode="0.00E+00">
                  <c:v>-9.4185700000000005E-4</c:v>
                </c:pt>
                <c:pt idx="62703" formatCode="0.00E+00">
                  <c:v>-5.9076500000000004E-4</c:v>
                </c:pt>
                <c:pt idx="62704" formatCode="0.00E+00">
                  <c:v>-2.4201299999999999E-4</c:v>
                </c:pt>
                <c:pt idx="62705" formatCode="0.00E+00">
                  <c:v>1.04138E-4</c:v>
                </c:pt>
                <c:pt idx="62706" formatCode="0.00E+00">
                  <c:v>4.47429E-4</c:v>
                </c:pt>
                <c:pt idx="62707" formatCode="0.00E+00">
                  <c:v>7.8761200000000003E-4</c:v>
                </c:pt>
                <c:pt idx="62708" formatCode="0.00E+00">
                  <c:v>1.1244499999999999E-3</c:v>
                </c:pt>
                <c:pt idx="62709" formatCode="0.00E+00">
                  <c:v>1.4576999999999999E-3</c:v>
                </c:pt>
                <c:pt idx="62710" formatCode="0.00E+00">
                  <c:v>1.78714E-3</c:v>
                </c:pt>
                <c:pt idx="62711" formatCode="0.00E+00">
                  <c:v>2.1125599999999999E-3</c:v>
                </c:pt>
                <c:pt idx="62712" formatCode="0.00E+00">
                  <c:v>2.4337400000000002E-3</c:v>
                </c:pt>
                <c:pt idx="62713" formatCode="0.00E+00">
                  <c:v>2.75049E-3</c:v>
                </c:pt>
                <c:pt idx="62714" formatCode="0.00E+00">
                  <c:v>3.0626099999999999E-3</c:v>
                </c:pt>
                <c:pt idx="62715" formatCode="0.00E+00">
                  <c:v>3.3699099999999998E-3</c:v>
                </c:pt>
                <c:pt idx="62716" formatCode="0.00E+00">
                  <c:v>3.6722299999999999E-3</c:v>
                </c:pt>
                <c:pt idx="62717" formatCode="0.00E+00">
                  <c:v>3.9693999999999997E-3</c:v>
                </c:pt>
                <c:pt idx="62718" formatCode="0.00E+00">
                  <c:v>4.2612500000000003E-3</c:v>
                </c:pt>
                <c:pt idx="62719" formatCode="0.00E+00">
                  <c:v>4.5476300000000004E-3</c:v>
                </c:pt>
                <c:pt idx="62720" formatCode="0.00E+00">
                  <c:v>4.82841E-3</c:v>
                </c:pt>
                <c:pt idx="62721" formatCode="0.00E+00">
                  <c:v>5.1034599999999998E-3</c:v>
                </c:pt>
                <c:pt idx="62722" formatCode="0.00E+00">
                  <c:v>5.3726299999999998E-3</c:v>
                </c:pt>
                <c:pt idx="62723" formatCode="0.00E+00">
                  <c:v>5.6358299999999997E-3</c:v>
                </c:pt>
                <c:pt idx="62724" formatCode="0.00E+00">
                  <c:v>5.8929400000000002E-3</c:v>
                </c:pt>
                <c:pt idx="62725" formatCode="0.00E+00">
                  <c:v>6.1438700000000001E-3</c:v>
                </c:pt>
                <c:pt idx="62726" formatCode="0.00E+00">
                  <c:v>6.38851E-3</c:v>
                </c:pt>
                <c:pt idx="62727" formatCode="0.00E+00">
                  <c:v>6.6267899999999996E-3</c:v>
                </c:pt>
                <c:pt idx="62728" formatCode="0.00E+00">
                  <c:v>6.8586200000000002E-3</c:v>
                </c:pt>
                <c:pt idx="62729" formatCode="0.00E+00">
                  <c:v>7.0839500000000003E-3</c:v>
                </c:pt>
                <c:pt idx="62730" formatCode="0.00E+00">
                  <c:v>7.3027099999999996E-3</c:v>
                </c:pt>
                <c:pt idx="62731" formatCode="0.00E+00">
                  <c:v>7.51485E-3</c:v>
                </c:pt>
                <c:pt idx="62732" formatCode="0.00E+00">
                  <c:v>7.7203200000000001E-3</c:v>
                </c:pt>
                <c:pt idx="62733" formatCode="0.00E+00">
                  <c:v>7.9190800000000002E-3</c:v>
                </c:pt>
                <c:pt idx="62734" formatCode="0.00E+00">
                  <c:v>8.1110999999999996E-3</c:v>
                </c:pt>
                <c:pt idx="62735" formatCode="0.00E+00">
                  <c:v>8.2963499999999992E-3</c:v>
                </c:pt>
                <c:pt idx="62736" formatCode="0.00E+00">
                  <c:v>8.4748199999999992E-3</c:v>
                </c:pt>
                <c:pt idx="62737" formatCode="0.00E+00">
                  <c:v>8.6464999999999997E-3</c:v>
                </c:pt>
                <c:pt idx="62738" formatCode="0.00E+00">
                  <c:v>8.8113700000000007E-3</c:v>
                </c:pt>
                <c:pt idx="62739" formatCode="0.00E+00">
                  <c:v>8.9694300000000005E-3</c:v>
                </c:pt>
                <c:pt idx="62740" formatCode="0.00E+00">
                  <c:v>9.1207000000000007E-3</c:v>
                </c:pt>
                <c:pt idx="62741" formatCode="0.00E+00">
                  <c:v>9.2651699999999997E-3</c:v>
                </c:pt>
                <c:pt idx="62742" formatCode="0.00E+00">
                  <c:v>9.4028800000000006E-3</c:v>
                </c:pt>
                <c:pt idx="62743" formatCode="0.00E+00">
                  <c:v>9.5338200000000001E-3</c:v>
                </c:pt>
                <c:pt idx="62744" formatCode="0.00E+00">
                  <c:v>9.6580499999999996E-3</c:v>
                </c:pt>
                <c:pt idx="62745" formatCode="0.00E+00">
                  <c:v>9.7755700000000008E-3</c:v>
                </c:pt>
                <c:pt idx="62746" formatCode="0.00E+00">
                  <c:v>9.8864199999999999E-3</c:v>
                </c:pt>
                <c:pt idx="62747" formatCode="0.00E+00">
                  <c:v>9.9906500000000002E-3</c:v>
                </c:pt>
                <c:pt idx="62748">
                  <c:v>1.00883E-2</c:v>
                </c:pt>
                <c:pt idx="62749">
                  <c:v>1.01794E-2</c:v>
                </c:pt>
                <c:pt idx="62750">
                  <c:v>1.0264000000000001E-2</c:v>
                </c:pt>
                <c:pt idx="62751">
                  <c:v>1.0342199999999999E-2</c:v>
                </c:pt>
                <c:pt idx="62752">
                  <c:v>1.0414E-2</c:v>
                </c:pt>
                <c:pt idx="62753">
                  <c:v>1.04794E-2</c:v>
                </c:pt>
                <c:pt idx="62754">
                  <c:v>1.05386E-2</c:v>
                </c:pt>
                <c:pt idx="62755">
                  <c:v>1.05915E-2</c:v>
                </c:pt>
                <c:pt idx="62756">
                  <c:v>1.06383E-2</c:v>
                </c:pt>
                <c:pt idx="62757">
                  <c:v>1.0678999999999999E-2</c:v>
                </c:pt>
                <c:pt idx="62758">
                  <c:v>1.07137E-2</c:v>
                </c:pt>
                <c:pt idx="62759">
                  <c:v>1.0742399999999999E-2</c:v>
                </c:pt>
                <c:pt idx="62760">
                  <c:v>1.07653E-2</c:v>
                </c:pt>
                <c:pt idx="62761">
                  <c:v>1.07823E-2</c:v>
                </c:pt>
                <c:pt idx="62762">
                  <c:v>1.0793499999999999E-2</c:v>
                </c:pt>
                <c:pt idx="62763">
                  <c:v>1.0799100000000001E-2</c:v>
                </c:pt>
                <c:pt idx="62764">
                  <c:v>1.0799E-2</c:v>
                </c:pt>
                <c:pt idx="62765">
                  <c:v>1.07934E-2</c:v>
                </c:pt>
                <c:pt idx="62766">
                  <c:v>1.07823E-2</c:v>
                </c:pt>
                <c:pt idx="62767">
                  <c:v>1.07657E-2</c:v>
                </c:pt>
                <c:pt idx="62768">
                  <c:v>1.07438E-2</c:v>
                </c:pt>
                <c:pt idx="62769">
                  <c:v>1.07166E-2</c:v>
                </c:pt>
                <c:pt idx="62770">
                  <c:v>1.06842E-2</c:v>
                </c:pt>
                <c:pt idx="62771">
                  <c:v>1.0646600000000001E-2</c:v>
                </c:pt>
                <c:pt idx="62772">
                  <c:v>1.0603899999999999E-2</c:v>
                </c:pt>
                <c:pt idx="62773">
                  <c:v>1.05562E-2</c:v>
                </c:pt>
                <c:pt idx="62774">
                  <c:v>1.0503500000000001E-2</c:v>
                </c:pt>
                <c:pt idx="62775">
                  <c:v>1.04458E-2</c:v>
                </c:pt>
                <c:pt idx="62776">
                  <c:v>1.03833E-2</c:v>
                </c:pt>
                <c:pt idx="62777">
                  <c:v>1.0315899999999999E-2</c:v>
                </c:pt>
                <c:pt idx="62778">
                  <c:v>1.0243800000000001E-2</c:v>
                </c:pt>
                <c:pt idx="62779">
                  <c:v>1.0167000000000001E-2</c:v>
                </c:pt>
                <c:pt idx="62780">
                  <c:v>1.0085500000000001E-2</c:v>
                </c:pt>
                <c:pt idx="62781" formatCode="0.00E+00">
                  <c:v>9.9994100000000002E-3</c:v>
                </c:pt>
                <c:pt idx="62782" formatCode="0.00E+00">
                  <c:v>9.9087199999999993E-3</c:v>
                </c:pt>
                <c:pt idx="62783" formatCode="0.00E+00">
                  <c:v>9.8134999999999993E-3</c:v>
                </c:pt>
                <c:pt idx="62784" formatCode="0.00E+00">
                  <c:v>9.7137899999999999E-3</c:v>
                </c:pt>
                <c:pt idx="62785" formatCode="0.00E+00">
                  <c:v>9.6096199999999993E-3</c:v>
                </c:pt>
                <c:pt idx="62786" formatCode="0.00E+00">
                  <c:v>9.5010500000000005E-3</c:v>
                </c:pt>
                <c:pt idx="62787" formatCode="0.00E+00">
                  <c:v>9.38809E-3</c:v>
                </c:pt>
                <c:pt idx="62788" formatCode="0.00E+00">
                  <c:v>9.2707999999999992E-3</c:v>
                </c:pt>
                <c:pt idx="62789" formatCode="0.00E+00">
                  <c:v>9.1491899999999998E-3</c:v>
                </c:pt>
                <c:pt idx="62790" formatCode="0.00E+00">
                  <c:v>9.0232999999999997E-3</c:v>
                </c:pt>
                <c:pt idx="62791" formatCode="0.00E+00">
                  <c:v>8.8931600000000006E-3</c:v>
                </c:pt>
                <c:pt idx="62792" formatCode="0.00E+00">
                  <c:v>8.7588000000000006E-3</c:v>
                </c:pt>
                <c:pt idx="62793" formatCode="0.00E+00">
                  <c:v>8.6202399999999995E-3</c:v>
                </c:pt>
                <c:pt idx="62794" formatCode="0.00E+00">
                  <c:v>8.4775200000000005E-3</c:v>
                </c:pt>
                <c:pt idx="62795" formatCode="0.00E+00">
                  <c:v>8.3306500000000002E-3</c:v>
                </c:pt>
                <c:pt idx="62796" formatCode="0.00E+00">
                  <c:v>8.1796500000000001E-3</c:v>
                </c:pt>
                <c:pt idx="62797" formatCode="0.00E+00">
                  <c:v>8.02456E-3</c:v>
                </c:pt>
                <c:pt idx="62798" formatCode="0.00E+00">
                  <c:v>7.8653999999999998E-3</c:v>
                </c:pt>
                <c:pt idx="62799" formatCode="0.00E+00">
                  <c:v>7.7021800000000003E-3</c:v>
                </c:pt>
                <c:pt idx="62800" formatCode="0.00E+00">
                  <c:v>7.5349199999999996E-3</c:v>
                </c:pt>
                <c:pt idx="62801" formatCode="0.00E+00">
                  <c:v>7.3636600000000002E-3</c:v>
                </c:pt>
                <c:pt idx="62802" formatCode="0.00E+00">
                  <c:v>7.1884000000000002E-3</c:v>
                </c:pt>
                <c:pt idx="62803" formatCode="0.00E+00">
                  <c:v>7.0091700000000003E-3</c:v>
                </c:pt>
                <c:pt idx="62804" formatCode="0.00E+00">
                  <c:v>6.8259999999999996E-3</c:v>
                </c:pt>
                <c:pt idx="62805" formatCode="0.00E+00">
                  <c:v>6.6388899999999997E-3</c:v>
                </c:pt>
                <c:pt idx="62806" formatCode="0.00E+00">
                  <c:v>6.4478900000000004E-3</c:v>
                </c:pt>
                <c:pt idx="62807" formatCode="0.00E+00">
                  <c:v>6.2529999999999999E-3</c:v>
                </c:pt>
                <c:pt idx="62808" formatCode="0.00E+00">
                  <c:v>6.0542599999999997E-3</c:v>
                </c:pt>
                <c:pt idx="62809" formatCode="0.00E+00">
                  <c:v>5.8516899999999997E-3</c:v>
                </c:pt>
                <c:pt idx="62810" formatCode="0.00E+00">
                  <c:v>5.6453199999999997E-3</c:v>
                </c:pt>
                <c:pt idx="62811" formatCode="0.00E+00">
                  <c:v>5.4351699999999996E-3</c:v>
                </c:pt>
                <c:pt idx="62812" formatCode="0.00E+00">
                  <c:v>5.22128E-3</c:v>
                </c:pt>
                <c:pt idx="62813" formatCode="0.00E+00">
                  <c:v>5.0036899999999999E-3</c:v>
                </c:pt>
                <c:pt idx="62814" formatCode="0.00E+00">
                  <c:v>4.7824199999999999E-3</c:v>
                </c:pt>
                <c:pt idx="62815" formatCode="0.00E+00">
                  <c:v>4.5575099999999999E-3</c:v>
                </c:pt>
                <c:pt idx="62816" formatCode="0.00E+00">
                  <c:v>4.3290100000000003E-3</c:v>
                </c:pt>
                <c:pt idx="62817" formatCode="0.00E+00">
                  <c:v>4.0969500000000002E-3</c:v>
                </c:pt>
                <c:pt idx="62818" formatCode="0.00E+00">
                  <c:v>3.8613900000000001E-3</c:v>
                </c:pt>
                <c:pt idx="62819" formatCode="0.00E+00">
                  <c:v>3.6223700000000002E-3</c:v>
                </c:pt>
                <c:pt idx="62820" formatCode="0.00E+00">
                  <c:v>3.3799500000000001E-3</c:v>
                </c:pt>
                <c:pt idx="62821" formatCode="0.00E+00">
                  <c:v>3.1341799999999999E-3</c:v>
                </c:pt>
                <c:pt idx="62822" formatCode="0.00E+00">
                  <c:v>2.8851200000000001E-3</c:v>
                </c:pt>
                <c:pt idx="62823" formatCode="0.00E+00">
                  <c:v>2.63284E-3</c:v>
                </c:pt>
                <c:pt idx="62824" formatCode="0.00E+00">
                  <c:v>2.3774E-3</c:v>
                </c:pt>
                <c:pt idx="62825" formatCode="0.00E+00">
                  <c:v>2.1188800000000001E-3</c:v>
                </c:pt>
                <c:pt idx="62826" formatCode="0.00E+00">
                  <c:v>1.85736E-3</c:v>
                </c:pt>
                <c:pt idx="62827" formatCode="0.00E+00">
                  <c:v>1.5929200000000001E-3</c:v>
                </c:pt>
                <c:pt idx="62828" formatCode="0.00E+00">
                  <c:v>1.32563E-3</c:v>
                </c:pt>
                <c:pt idx="62829" formatCode="0.00E+00">
                  <c:v>1.05561E-3</c:v>
                </c:pt>
                <c:pt idx="62830" formatCode="0.00E+00">
                  <c:v>7.8293000000000004E-4</c:v>
                </c:pt>
                <c:pt idx="62831" formatCode="0.00E+00">
                  <c:v>5.0770700000000004E-4</c:v>
                </c:pt>
                <c:pt idx="62832" formatCode="0.00E+00">
                  <c:v>2.3004199999999999E-4</c:v>
                </c:pt>
                <c:pt idx="62833" formatCode="0.00E+00">
                  <c:v>-4.9950900000000003E-5</c:v>
                </c:pt>
                <c:pt idx="62834" formatCode="0.00E+00">
                  <c:v>-3.3215600000000001E-4</c:v>
                </c:pt>
                <c:pt idx="62835" formatCode="0.00E+00">
                  <c:v>-6.1644900000000003E-4</c:v>
                </c:pt>
                <c:pt idx="62836" formatCode="0.00E+00">
                  <c:v>-9.0270300000000003E-4</c:v>
                </c:pt>
                <c:pt idx="62837" formatCode="0.00E+00">
                  <c:v>-1.19078E-3</c:v>
                </c:pt>
                <c:pt idx="62838" formatCode="0.00E+00">
                  <c:v>-1.48055E-3</c:v>
                </c:pt>
                <c:pt idx="62839" formatCode="0.00E+00">
                  <c:v>-1.7718600000000001E-3</c:v>
                </c:pt>
                <c:pt idx="62840" formatCode="0.00E+00">
                  <c:v>-2.06456E-3</c:v>
                </c:pt>
                <c:pt idx="62841" formatCode="0.00E+00">
                  <c:v>-2.35849E-3</c:v>
                </c:pt>
                <c:pt idx="62842" formatCode="0.00E+00">
                  <c:v>-2.6535E-3</c:v>
                </c:pt>
                <c:pt idx="62843" formatCode="0.00E+00">
                  <c:v>-2.94941E-3</c:v>
                </c:pt>
                <c:pt idx="62844" formatCode="0.00E+00">
                  <c:v>-3.2460499999999999E-3</c:v>
                </c:pt>
                <c:pt idx="62845" formatCode="0.00E+00">
                  <c:v>-3.54324E-3</c:v>
                </c:pt>
                <c:pt idx="62846" formatCode="0.00E+00">
                  <c:v>-3.8408000000000001E-3</c:v>
                </c:pt>
                <c:pt idx="62847" formatCode="0.00E+00">
                  <c:v>-4.1385399999999996E-3</c:v>
                </c:pt>
                <c:pt idx="62848" formatCode="0.00E+00">
                  <c:v>-4.43626E-3</c:v>
                </c:pt>
                <c:pt idx="62849" formatCode="0.00E+00">
                  <c:v>-4.7337600000000001E-3</c:v>
                </c:pt>
                <c:pt idx="62850" formatCode="0.00E+00">
                  <c:v>-5.03083E-3</c:v>
                </c:pt>
                <c:pt idx="62851" formatCode="0.00E+00">
                  <c:v>-5.3272700000000003E-3</c:v>
                </c:pt>
                <c:pt idx="62852" formatCode="0.00E+00">
                  <c:v>-5.6228600000000004E-3</c:v>
                </c:pt>
                <c:pt idx="62853" formatCode="0.00E+00">
                  <c:v>-5.9173699999999999E-3</c:v>
                </c:pt>
                <c:pt idx="62854" formatCode="0.00E+00">
                  <c:v>-6.2105900000000002E-3</c:v>
                </c:pt>
                <c:pt idx="62855" formatCode="0.00E+00">
                  <c:v>-6.50228E-3</c:v>
                </c:pt>
                <c:pt idx="62856" formatCode="0.00E+00">
                  <c:v>-6.7922199999999999E-3</c:v>
                </c:pt>
                <c:pt idx="62857" formatCode="0.00E+00">
                  <c:v>-7.0801500000000003E-3</c:v>
                </c:pt>
                <c:pt idx="62858" formatCode="0.00E+00">
                  <c:v>-7.3658500000000002E-3</c:v>
                </c:pt>
                <c:pt idx="62859" formatCode="0.00E+00">
                  <c:v>-7.6490600000000001E-3</c:v>
                </c:pt>
                <c:pt idx="62860" formatCode="0.00E+00">
                  <c:v>-7.9295400000000005E-3</c:v>
                </c:pt>
                <c:pt idx="62861" formatCode="0.00E+00">
                  <c:v>-8.2070300000000006E-3</c:v>
                </c:pt>
                <c:pt idx="62862" formatCode="0.00E+00">
                  <c:v>-8.4812900000000007E-3</c:v>
                </c:pt>
                <c:pt idx="62863" formatCode="0.00E+00">
                  <c:v>-8.7520600000000007E-3</c:v>
                </c:pt>
                <c:pt idx="62864" formatCode="0.00E+00">
                  <c:v>-9.0190700000000006E-3</c:v>
                </c:pt>
                <c:pt idx="62865" formatCode="0.00E+00">
                  <c:v>-9.2820699999999999E-3</c:v>
                </c:pt>
                <c:pt idx="62866" formatCode="0.00E+00">
                  <c:v>-9.5407900000000004E-3</c:v>
                </c:pt>
                <c:pt idx="62867" formatCode="0.00E+00">
                  <c:v>-9.7949700000000001E-3</c:v>
                </c:pt>
                <c:pt idx="62868">
                  <c:v>-1.0044300000000001E-2</c:v>
                </c:pt>
                <c:pt idx="62869">
                  <c:v>-1.02886E-2</c:v>
                </c:pt>
                <c:pt idx="62870">
                  <c:v>-1.05276E-2</c:v>
                </c:pt>
                <c:pt idx="62871">
                  <c:v>-1.0761E-2</c:v>
                </c:pt>
                <c:pt idx="62872">
                  <c:v>-1.09885E-2</c:v>
                </c:pt>
                <c:pt idx="62873">
                  <c:v>-1.1209800000000001E-2</c:v>
                </c:pt>
                <c:pt idx="62874">
                  <c:v>-1.1424800000000001E-2</c:v>
                </c:pt>
                <c:pt idx="62875">
                  <c:v>-1.16331E-2</c:v>
                </c:pt>
                <c:pt idx="62876">
                  <c:v>-1.18345E-2</c:v>
                </c:pt>
                <c:pt idx="62877">
                  <c:v>-1.20287E-2</c:v>
                </c:pt>
                <c:pt idx="62878">
                  <c:v>-1.2215500000000001E-2</c:v>
                </c:pt>
                <c:pt idx="62879">
                  <c:v>-1.23946E-2</c:v>
                </c:pt>
                <c:pt idx="62880">
                  <c:v>-1.2565700000000001E-2</c:v>
                </c:pt>
                <c:pt idx="62881">
                  <c:v>-1.2728700000000001E-2</c:v>
                </c:pt>
                <c:pt idx="62882">
                  <c:v>-1.2883199999999999E-2</c:v>
                </c:pt>
                <c:pt idx="62883">
                  <c:v>-1.30291E-2</c:v>
                </c:pt>
                <c:pt idx="62884">
                  <c:v>-1.31661E-2</c:v>
                </c:pt>
                <c:pt idx="62885">
                  <c:v>-1.3294E-2</c:v>
                </c:pt>
                <c:pt idx="62886">
                  <c:v>-1.3412500000000001E-2</c:v>
                </c:pt>
                <c:pt idx="62887">
                  <c:v>-1.3521500000000001E-2</c:v>
                </c:pt>
                <c:pt idx="62888">
                  <c:v>-1.3620699999999999E-2</c:v>
                </c:pt>
                <c:pt idx="62889">
                  <c:v>-1.371E-2</c:v>
                </c:pt>
                <c:pt idx="62890">
                  <c:v>-1.37891E-2</c:v>
                </c:pt>
                <c:pt idx="62891">
                  <c:v>-1.38578E-2</c:v>
                </c:pt>
                <c:pt idx="62892">
                  <c:v>-1.3916E-2</c:v>
                </c:pt>
                <c:pt idx="62893">
                  <c:v>-1.39636E-2</c:v>
                </c:pt>
                <c:pt idx="62894">
                  <c:v>-1.4000200000000001E-2</c:v>
                </c:pt>
                <c:pt idx="62895">
                  <c:v>-1.4025900000000001E-2</c:v>
                </c:pt>
                <c:pt idx="62896">
                  <c:v>-1.40404E-2</c:v>
                </c:pt>
                <c:pt idx="62897">
                  <c:v>-1.40436E-2</c:v>
                </c:pt>
                <c:pt idx="62898">
                  <c:v>-1.40354E-2</c:v>
                </c:pt>
                <c:pt idx="62899">
                  <c:v>-1.40156E-2</c:v>
                </c:pt>
                <c:pt idx="62900">
                  <c:v>-1.39843E-2</c:v>
                </c:pt>
                <c:pt idx="62901">
                  <c:v>-1.3941200000000001E-2</c:v>
                </c:pt>
                <c:pt idx="62902">
                  <c:v>-1.3886300000000001E-2</c:v>
                </c:pt>
                <c:pt idx="62903">
                  <c:v>-1.38195E-2</c:v>
                </c:pt>
                <c:pt idx="62904">
                  <c:v>-1.3740799999999999E-2</c:v>
                </c:pt>
                <c:pt idx="62905">
                  <c:v>-1.36501E-2</c:v>
                </c:pt>
                <c:pt idx="62906">
                  <c:v>-1.3547399999999999E-2</c:v>
                </c:pt>
                <c:pt idx="62907">
                  <c:v>-1.3432700000000001E-2</c:v>
                </c:pt>
                <c:pt idx="62908">
                  <c:v>-1.3305900000000001E-2</c:v>
                </c:pt>
                <c:pt idx="62909">
                  <c:v>-1.3167099999999999E-2</c:v>
                </c:pt>
                <c:pt idx="62910">
                  <c:v>-1.30162E-2</c:v>
                </c:pt>
                <c:pt idx="62911">
                  <c:v>-1.28533E-2</c:v>
                </c:pt>
                <c:pt idx="62912">
                  <c:v>-1.2678500000000001E-2</c:v>
                </c:pt>
                <c:pt idx="62913">
                  <c:v>-1.2491800000000001E-2</c:v>
                </c:pt>
                <c:pt idx="62914">
                  <c:v>-1.2293200000000001E-2</c:v>
                </c:pt>
                <c:pt idx="62915">
                  <c:v>-1.2082900000000001E-2</c:v>
                </c:pt>
                <c:pt idx="62916">
                  <c:v>-1.1860900000000001E-2</c:v>
                </c:pt>
                <c:pt idx="62917">
                  <c:v>-1.16274E-2</c:v>
                </c:pt>
                <c:pt idx="62918">
                  <c:v>-1.1382400000000001E-2</c:v>
                </c:pt>
                <c:pt idx="62919">
                  <c:v>-1.11261E-2</c:v>
                </c:pt>
                <c:pt idx="62920">
                  <c:v>-1.0858700000000001E-2</c:v>
                </c:pt>
                <c:pt idx="62921">
                  <c:v>-1.0580300000000001E-2</c:v>
                </c:pt>
                <c:pt idx="62922">
                  <c:v>-1.0291099999999999E-2</c:v>
                </c:pt>
                <c:pt idx="62923" formatCode="0.00E+00">
                  <c:v>-9.9911900000000005E-3</c:v>
                </c:pt>
                <c:pt idx="62924" formatCode="0.00E+00">
                  <c:v>-9.6808899999999993E-3</c:v>
                </c:pt>
                <c:pt idx="62925" formatCode="0.00E+00">
                  <c:v>-9.3603799999999997E-3</c:v>
                </c:pt>
                <c:pt idx="62926" formatCode="0.00E+00">
                  <c:v>-9.0298700000000006E-3</c:v>
                </c:pt>
                <c:pt idx="62927" formatCode="0.00E+00">
                  <c:v>-8.6896200000000003E-3</c:v>
                </c:pt>
                <c:pt idx="62928" formatCode="0.00E+00">
                  <c:v>-8.3398599999999993E-3</c:v>
                </c:pt>
                <c:pt idx="62929" formatCode="0.00E+00">
                  <c:v>-7.9808599999999993E-3</c:v>
                </c:pt>
                <c:pt idx="62930" formatCode="0.00E+00">
                  <c:v>-7.6128999999999997E-3</c:v>
                </c:pt>
                <c:pt idx="62931" formatCode="0.00E+00">
                  <c:v>-7.2362700000000004E-3</c:v>
                </c:pt>
                <c:pt idx="62932" formatCode="0.00E+00">
                  <c:v>-6.8512599999999996E-3</c:v>
                </c:pt>
                <c:pt idx="62933" formatCode="0.00E+00">
                  <c:v>-6.45818E-3</c:v>
                </c:pt>
                <c:pt idx="62934" formatCode="0.00E+00">
                  <c:v>-6.0573600000000003E-3</c:v>
                </c:pt>
                <c:pt idx="62935" formatCode="0.00E+00">
                  <c:v>-5.6491299999999996E-3</c:v>
                </c:pt>
                <c:pt idx="62936" formatCode="0.00E+00">
                  <c:v>-5.2338300000000001E-3</c:v>
                </c:pt>
                <c:pt idx="62937" formatCode="0.00E+00">
                  <c:v>-4.8118199999999996E-3</c:v>
                </c:pt>
                <c:pt idx="62938" formatCode="0.00E+00">
                  <c:v>-4.3834499999999997E-3</c:v>
                </c:pt>
                <c:pt idx="62939" formatCode="0.00E+00">
                  <c:v>-3.9490899999999997E-3</c:v>
                </c:pt>
                <c:pt idx="62940" formatCode="0.00E+00">
                  <c:v>-3.50914E-3</c:v>
                </c:pt>
                <c:pt idx="62941" formatCode="0.00E+00">
                  <c:v>-3.0639700000000001E-3</c:v>
                </c:pt>
                <c:pt idx="62942" formatCode="0.00E+00">
                  <c:v>-2.6139900000000001E-3</c:v>
                </c:pt>
                <c:pt idx="62943" formatCode="0.00E+00">
                  <c:v>-2.1596100000000002E-3</c:v>
                </c:pt>
                <c:pt idx="62944" formatCode="0.00E+00">
                  <c:v>-1.70122E-3</c:v>
                </c:pt>
                <c:pt idx="62945" formatCode="0.00E+00">
                  <c:v>-1.23927E-3</c:v>
                </c:pt>
                <c:pt idx="62946" formatCode="0.00E+00">
                  <c:v>-7.7415999999999997E-4</c:v>
                </c:pt>
                <c:pt idx="62947" formatCode="0.00E+00">
                  <c:v>-3.0633800000000002E-4</c:v>
                </c:pt>
                <c:pt idx="62948" formatCode="0.00E+00">
                  <c:v>1.6376100000000001E-4</c:v>
                </c:pt>
                <c:pt idx="62949" formatCode="0.00E+00">
                  <c:v>6.3569600000000005E-4</c:v>
                </c:pt>
                <c:pt idx="62950" formatCode="0.00E+00">
                  <c:v>1.1090200000000001E-3</c:v>
                </c:pt>
                <c:pt idx="62951" formatCode="0.00E+00">
                  <c:v>1.5832699999999999E-3</c:v>
                </c:pt>
                <c:pt idx="62952" formatCode="0.00E+00">
                  <c:v>2.0580099999999999E-3</c:v>
                </c:pt>
                <c:pt idx="62953" formatCode="0.00E+00">
                  <c:v>2.5327700000000002E-3</c:v>
                </c:pt>
                <c:pt idx="62954" formatCode="0.00E+00">
                  <c:v>3.00709E-3</c:v>
                </c:pt>
                <c:pt idx="62955" formatCode="0.00E+00">
                  <c:v>3.48051E-3</c:v>
                </c:pt>
                <c:pt idx="62956" formatCode="0.00E+00">
                  <c:v>3.9525699999999999E-3</c:v>
                </c:pt>
                <c:pt idx="62957" formatCode="0.00E+00">
                  <c:v>4.4227900000000002E-3</c:v>
                </c:pt>
                <c:pt idx="62958" formatCode="0.00E+00">
                  <c:v>4.8907200000000003E-3</c:v>
                </c:pt>
                <c:pt idx="62959" formatCode="0.00E+00">
                  <c:v>5.3558900000000003E-3</c:v>
                </c:pt>
                <c:pt idx="62960" formatCode="0.00E+00">
                  <c:v>5.8178400000000003E-3</c:v>
                </c:pt>
                <c:pt idx="62961" formatCode="0.00E+00">
                  <c:v>6.2760999999999997E-3</c:v>
                </c:pt>
                <c:pt idx="62962" formatCode="0.00E+00">
                  <c:v>6.7302100000000004E-3</c:v>
                </c:pt>
                <c:pt idx="62963" formatCode="0.00E+00">
                  <c:v>7.1797099999999997E-3</c:v>
                </c:pt>
                <c:pt idx="62964" formatCode="0.00E+00">
                  <c:v>7.6241499999999997E-3</c:v>
                </c:pt>
                <c:pt idx="62965" formatCode="0.00E+00">
                  <c:v>8.0630800000000002E-3</c:v>
                </c:pt>
                <c:pt idx="62966" formatCode="0.00E+00">
                  <c:v>8.4960499999999998E-3</c:v>
                </c:pt>
                <c:pt idx="62967" formatCode="0.00E+00">
                  <c:v>8.9226099999999992E-3</c:v>
                </c:pt>
                <c:pt idx="62968" formatCode="0.00E+00">
                  <c:v>9.3423399999999993E-3</c:v>
                </c:pt>
                <c:pt idx="62969" formatCode="0.00E+00">
                  <c:v>9.7547799999999994E-3</c:v>
                </c:pt>
                <c:pt idx="62970">
                  <c:v>1.01595E-2</c:v>
                </c:pt>
                <c:pt idx="62971">
                  <c:v>1.05562E-2</c:v>
                </c:pt>
                <c:pt idx="62972">
                  <c:v>1.0944300000000001E-2</c:v>
                </c:pt>
                <c:pt idx="62973">
                  <c:v>1.1323400000000001E-2</c:v>
                </c:pt>
                <c:pt idx="62974">
                  <c:v>1.16933E-2</c:v>
                </c:pt>
                <c:pt idx="62975">
                  <c:v>1.2053400000000001E-2</c:v>
                </c:pt>
                <c:pt idx="62976">
                  <c:v>1.24034E-2</c:v>
                </c:pt>
                <c:pt idx="62977">
                  <c:v>1.2743000000000001E-2</c:v>
                </c:pt>
                <c:pt idx="62978">
                  <c:v>1.30717E-2</c:v>
                </c:pt>
                <c:pt idx="62979">
                  <c:v>1.33893E-2</c:v>
                </c:pt>
                <c:pt idx="62980">
                  <c:v>1.36954E-2</c:v>
                </c:pt>
                <c:pt idx="62981">
                  <c:v>1.39896E-2</c:v>
                </c:pt>
                <c:pt idx="62982">
                  <c:v>1.42717E-2</c:v>
                </c:pt>
                <c:pt idx="62983">
                  <c:v>1.4541399999999999E-2</c:v>
                </c:pt>
                <c:pt idx="62984">
                  <c:v>1.47984E-2</c:v>
                </c:pt>
                <c:pt idx="62985">
                  <c:v>1.50423E-2</c:v>
                </c:pt>
                <c:pt idx="62986">
                  <c:v>1.5273E-2</c:v>
                </c:pt>
                <c:pt idx="62987">
                  <c:v>1.5490200000000001E-2</c:v>
                </c:pt>
                <c:pt idx="62988">
                  <c:v>1.5693700000000001E-2</c:v>
                </c:pt>
                <c:pt idx="62989">
                  <c:v>1.5883100000000001E-2</c:v>
                </c:pt>
                <c:pt idx="62990">
                  <c:v>1.60585E-2</c:v>
                </c:pt>
                <c:pt idx="62991">
                  <c:v>1.6219500000000001E-2</c:v>
                </c:pt>
                <c:pt idx="62992">
                  <c:v>1.6365899999999999E-2</c:v>
                </c:pt>
                <c:pt idx="62993">
                  <c:v>1.6497700000000001E-2</c:v>
                </c:pt>
                <c:pt idx="62994">
                  <c:v>1.66146E-2</c:v>
                </c:pt>
                <c:pt idx="62995">
                  <c:v>1.6716600000000002E-2</c:v>
                </c:pt>
                <c:pt idx="62996">
                  <c:v>1.6803499999999999E-2</c:v>
                </c:pt>
                <c:pt idx="62997">
                  <c:v>1.6875299999999999E-2</c:v>
                </c:pt>
                <c:pt idx="62998">
                  <c:v>1.69318E-2</c:v>
                </c:pt>
                <c:pt idx="62999">
                  <c:v>1.6972999999999999E-2</c:v>
                </c:pt>
                <c:pt idx="63000">
                  <c:v>1.6998900000000001E-2</c:v>
                </c:pt>
                <c:pt idx="63001">
                  <c:v>1.7009400000000001E-2</c:v>
                </c:pt>
                <c:pt idx="63002">
                  <c:v>1.7004499999999999E-2</c:v>
                </c:pt>
                <c:pt idx="63003">
                  <c:v>1.6984099999999999E-2</c:v>
                </c:pt>
                <c:pt idx="63004">
                  <c:v>1.6948499999999998E-2</c:v>
                </c:pt>
                <c:pt idx="63005">
                  <c:v>1.68974E-2</c:v>
                </c:pt>
                <c:pt idx="63006">
                  <c:v>1.6831100000000002E-2</c:v>
                </c:pt>
                <c:pt idx="63007">
                  <c:v>1.67496E-2</c:v>
                </c:pt>
                <c:pt idx="63008">
                  <c:v>1.6652900000000002E-2</c:v>
                </c:pt>
                <c:pt idx="63009">
                  <c:v>1.65411E-2</c:v>
                </c:pt>
                <c:pt idx="63010">
                  <c:v>1.6414499999999999E-2</c:v>
                </c:pt>
                <c:pt idx="63011">
                  <c:v>1.6272999999999999E-2</c:v>
                </c:pt>
                <c:pt idx="63012">
                  <c:v>1.61169E-2</c:v>
                </c:pt>
                <c:pt idx="63013">
                  <c:v>1.59463E-2</c:v>
                </c:pt>
                <c:pt idx="63014">
                  <c:v>1.5761399999999998E-2</c:v>
                </c:pt>
                <c:pt idx="63015">
                  <c:v>1.5562400000000001E-2</c:v>
                </c:pt>
                <c:pt idx="63016">
                  <c:v>1.5349399999999999E-2</c:v>
                </c:pt>
                <c:pt idx="63017">
                  <c:v>1.51228E-2</c:v>
                </c:pt>
                <c:pt idx="63018">
                  <c:v>1.48827E-2</c:v>
                </c:pt>
                <c:pt idx="63019">
                  <c:v>1.4629400000000001E-2</c:v>
                </c:pt>
                <c:pt idx="63020">
                  <c:v>1.43632E-2</c:v>
                </c:pt>
                <c:pt idx="63021">
                  <c:v>1.4084299999999999E-2</c:v>
                </c:pt>
                <c:pt idx="63022">
                  <c:v>1.3793E-2</c:v>
                </c:pt>
                <c:pt idx="63023">
                  <c:v>1.3489599999999999E-2</c:v>
                </c:pt>
                <c:pt idx="63024">
                  <c:v>1.3174399999999999E-2</c:v>
                </c:pt>
                <c:pt idx="63025">
                  <c:v>1.2847799999999999E-2</c:v>
                </c:pt>
                <c:pt idx="63026">
                  <c:v>1.25101E-2</c:v>
                </c:pt>
                <c:pt idx="63027">
                  <c:v>1.21616E-2</c:v>
                </c:pt>
                <c:pt idx="63028">
                  <c:v>1.18028E-2</c:v>
                </c:pt>
                <c:pt idx="63029">
                  <c:v>1.14339E-2</c:v>
                </c:pt>
                <c:pt idx="63030">
                  <c:v>1.1055300000000001E-2</c:v>
                </c:pt>
                <c:pt idx="63031">
                  <c:v>1.06674E-2</c:v>
                </c:pt>
                <c:pt idx="63032">
                  <c:v>1.0270700000000001E-2</c:v>
                </c:pt>
                <c:pt idx="63033" formatCode="0.00E+00">
                  <c:v>9.8654399999999996E-3</c:v>
                </c:pt>
                <c:pt idx="63034" formatCode="0.00E+00">
                  <c:v>9.4521399999999995E-3</c:v>
                </c:pt>
                <c:pt idx="63035" formatCode="0.00E+00">
                  <c:v>9.0311799999999998E-3</c:v>
                </c:pt>
                <c:pt idx="63036" formatCode="0.00E+00">
                  <c:v>8.6029899999999996E-3</c:v>
                </c:pt>
                <c:pt idx="63037" formatCode="0.00E+00">
                  <c:v>8.1679999999999999E-3</c:v>
                </c:pt>
                <c:pt idx="63038" formatCode="0.00E+00">
                  <c:v>7.72663E-3</c:v>
                </c:pt>
                <c:pt idx="63039" formatCode="0.00E+00">
                  <c:v>7.2793399999999996E-3</c:v>
                </c:pt>
                <c:pt idx="63040" formatCode="0.00E+00">
                  <c:v>6.8265599999999997E-3</c:v>
                </c:pt>
                <c:pt idx="63041" formatCode="0.00E+00">
                  <c:v>6.3687400000000003E-3</c:v>
                </c:pt>
                <c:pt idx="63042" formatCode="0.00E+00">
                  <c:v>5.9063299999999996E-3</c:v>
                </c:pt>
                <c:pt idx="63043" formatCode="0.00E+00">
                  <c:v>5.4397999999999998E-3</c:v>
                </c:pt>
                <c:pt idx="63044" formatCode="0.00E+00">
                  <c:v>4.9695800000000004E-3</c:v>
                </c:pt>
                <c:pt idx="63045" formatCode="0.00E+00">
                  <c:v>4.49615E-3</c:v>
                </c:pt>
                <c:pt idx="63046" formatCode="0.00E+00">
                  <c:v>4.0199700000000003E-3</c:v>
                </c:pt>
                <c:pt idx="63047" formatCode="0.00E+00">
                  <c:v>3.5414800000000001E-3</c:v>
                </c:pt>
                <c:pt idx="63048" formatCode="0.00E+00">
                  <c:v>3.0611599999999998E-3</c:v>
                </c:pt>
                <c:pt idx="63049" formatCode="0.00E+00">
                  <c:v>2.57946E-3</c:v>
                </c:pt>
                <c:pt idx="63050" formatCode="0.00E+00">
                  <c:v>2.0968499999999999E-3</c:v>
                </c:pt>
                <c:pt idx="63051" formatCode="0.00E+00">
                  <c:v>1.61378E-3</c:v>
                </c:pt>
                <c:pt idx="63052" formatCode="0.00E+00">
                  <c:v>1.1307000000000001E-3</c:v>
                </c:pt>
                <c:pt idx="63053" formatCode="0.00E+00">
                  <c:v>6.4807899999999997E-4</c:v>
                </c:pt>
                <c:pt idx="63054" formatCode="0.00E+00">
                  <c:v>1.6635599999999999E-4</c:v>
                </c:pt>
                <c:pt idx="63055" formatCode="0.00E+00">
                  <c:v>-3.1401699999999999E-4</c:v>
                </c:pt>
                <c:pt idx="63056" formatCode="0.00E+00">
                  <c:v>-7.9259899999999995E-4</c:v>
                </c:pt>
                <c:pt idx="63057" formatCode="0.00E+00">
                  <c:v>-1.26895E-3</c:v>
                </c:pt>
                <c:pt idx="63058" formatCode="0.00E+00">
                  <c:v>-1.74263E-3</c:v>
                </c:pt>
                <c:pt idx="63059" formatCode="0.00E+00">
                  <c:v>-2.2132200000000001E-3</c:v>
                </c:pt>
                <c:pt idx="63060" formatCode="0.00E+00">
                  <c:v>-2.6802900000000001E-3</c:v>
                </c:pt>
                <c:pt idx="63061" formatCode="0.00E+00">
                  <c:v>-3.14343E-3</c:v>
                </c:pt>
                <c:pt idx="63062" formatCode="0.00E+00">
                  <c:v>-3.6022200000000002E-3</c:v>
                </c:pt>
                <c:pt idx="63063" formatCode="0.00E+00">
                  <c:v>-4.0562599999999999E-3</c:v>
                </c:pt>
                <c:pt idx="63064" formatCode="0.00E+00">
                  <c:v>-4.5051600000000002E-3</c:v>
                </c:pt>
                <c:pt idx="63065" formatCode="0.00E+00">
                  <c:v>-4.9485299999999996E-3</c:v>
                </c:pt>
                <c:pt idx="63066" formatCode="0.00E+00">
                  <c:v>-5.3859800000000003E-3</c:v>
                </c:pt>
                <c:pt idx="63067" formatCode="0.00E+00">
                  <c:v>-5.81716E-3</c:v>
                </c:pt>
                <c:pt idx="63068" formatCode="0.00E+00">
                  <c:v>-6.2416800000000003E-3</c:v>
                </c:pt>
                <c:pt idx="63069" formatCode="0.00E+00">
                  <c:v>-6.6592099999999996E-3</c:v>
                </c:pt>
                <c:pt idx="63070" formatCode="0.00E+00">
                  <c:v>-7.0694E-3</c:v>
                </c:pt>
                <c:pt idx="63071" formatCode="0.00E+00">
                  <c:v>-7.47192E-3</c:v>
                </c:pt>
                <c:pt idx="63072" formatCode="0.00E+00">
                  <c:v>-7.8664300000000006E-3</c:v>
                </c:pt>
                <c:pt idx="63073" formatCode="0.00E+00">
                  <c:v>-8.2526400000000003E-3</c:v>
                </c:pt>
                <c:pt idx="63074" formatCode="0.00E+00">
                  <c:v>-8.6302299999999992E-3</c:v>
                </c:pt>
                <c:pt idx="63075" formatCode="0.00E+00">
                  <c:v>-8.9989200000000005E-3</c:v>
                </c:pt>
                <c:pt idx="63076" formatCode="0.00E+00">
                  <c:v>-9.3584299999999992E-3</c:v>
                </c:pt>
                <c:pt idx="63077" formatCode="0.00E+00">
                  <c:v>-9.7084800000000002E-3</c:v>
                </c:pt>
                <c:pt idx="63078">
                  <c:v>-1.00488E-2</c:v>
                </c:pt>
                <c:pt idx="63079">
                  <c:v>-1.03792E-2</c:v>
                </c:pt>
                <c:pt idx="63080">
                  <c:v>-1.06994E-2</c:v>
                </c:pt>
                <c:pt idx="63081">
                  <c:v>-1.10092E-2</c:v>
                </c:pt>
                <c:pt idx="63082">
                  <c:v>-1.13084E-2</c:v>
                </c:pt>
                <c:pt idx="63083">
                  <c:v>-1.1596800000000001E-2</c:v>
                </c:pt>
                <c:pt idx="63084">
                  <c:v>-1.18742E-2</c:v>
                </c:pt>
                <c:pt idx="63085">
                  <c:v>-1.2140400000000001E-2</c:v>
                </c:pt>
                <c:pt idx="63086">
                  <c:v>-1.23952E-2</c:v>
                </c:pt>
                <c:pt idx="63087">
                  <c:v>-1.26386E-2</c:v>
                </c:pt>
                <c:pt idx="63088">
                  <c:v>-1.2870400000000001E-2</c:v>
                </c:pt>
                <c:pt idx="63089">
                  <c:v>-1.30905E-2</c:v>
                </c:pt>
                <c:pt idx="63090">
                  <c:v>-1.32987E-2</c:v>
                </c:pt>
                <c:pt idx="63091">
                  <c:v>-1.3495E-2</c:v>
                </c:pt>
                <c:pt idx="63092">
                  <c:v>-1.36793E-2</c:v>
                </c:pt>
                <c:pt idx="63093">
                  <c:v>-1.3851499999999999E-2</c:v>
                </c:pt>
                <c:pt idx="63094">
                  <c:v>-1.40115E-2</c:v>
                </c:pt>
                <c:pt idx="63095">
                  <c:v>-1.4159400000000001E-2</c:v>
                </c:pt>
                <c:pt idx="63096">
                  <c:v>-1.4295E-2</c:v>
                </c:pt>
                <c:pt idx="63097">
                  <c:v>-1.44183E-2</c:v>
                </c:pt>
                <c:pt idx="63098">
                  <c:v>-1.4529500000000001E-2</c:v>
                </c:pt>
                <c:pt idx="63099">
                  <c:v>-1.46283E-2</c:v>
                </c:pt>
                <c:pt idx="63100">
                  <c:v>-1.47149E-2</c:v>
                </c:pt>
                <c:pt idx="63101">
                  <c:v>-1.47893E-2</c:v>
                </c:pt>
                <c:pt idx="63102">
                  <c:v>-1.48515E-2</c:v>
                </c:pt>
                <c:pt idx="63103">
                  <c:v>-1.49015E-2</c:v>
                </c:pt>
                <c:pt idx="63104">
                  <c:v>-1.49395E-2</c:v>
                </c:pt>
                <c:pt idx="63105">
                  <c:v>-1.49654E-2</c:v>
                </c:pt>
                <c:pt idx="63106">
                  <c:v>-1.49795E-2</c:v>
                </c:pt>
                <c:pt idx="63107">
                  <c:v>-1.4981700000000001E-2</c:v>
                </c:pt>
                <c:pt idx="63108">
                  <c:v>-1.49721E-2</c:v>
                </c:pt>
                <c:pt idx="63109">
                  <c:v>-1.49509E-2</c:v>
                </c:pt>
                <c:pt idx="63110">
                  <c:v>-1.49182E-2</c:v>
                </c:pt>
                <c:pt idx="63111">
                  <c:v>-1.4874099999999999E-2</c:v>
                </c:pt>
                <c:pt idx="63112">
                  <c:v>-1.4818700000000001E-2</c:v>
                </c:pt>
                <c:pt idx="63113">
                  <c:v>-1.47522E-2</c:v>
                </c:pt>
                <c:pt idx="63114">
                  <c:v>-1.46748E-2</c:v>
                </c:pt>
                <c:pt idx="63115">
                  <c:v>-1.45866E-2</c:v>
                </c:pt>
                <c:pt idx="63116">
                  <c:v>-1.4487699999999999E-2</c:v>
                </c:pt>
                <c:pt idx="63117">
                  <c:v>-1.43784E-2</c:v>
                </c:pt>
                <c:pt idx="63118">
                  <c:v>-1.42589E-2</c:v>
                </c:pt>
                <c:pt idx="63119">
                  <c:v>-1.41292E-2</c:v>
                </c:pt>
                <c:pt idx="63120">
                  <c:v>-1.3989700000000001E-2</c:v>
                </c:pt>
                <c:pt idx="63121">
                  <c:v>-1.38405E-2</c:v>
                </c:pt>
                <c:pt idx="63122">
                  <c:v>-1.3681799999999999E-2</c:v>
                </c:pt>
                <c:pt idx="63123">
                  <c:v>-1.3513900000000001E-2</c:v>
                </c:pt>
                <c:pt idx="63124">
                  <c:v>-1.33369E-2</c:v>
                </c:pt>
                <c:pt idx="63125">
                  <c:v>-1.3151100000000001E-2</c:v>
                </c:pt>
                <c:pt idx="63126">
                  <c:v>-1.2956799999999999E-2</c:v>
                </c:pt>
                <c:pt idx="63127">
                  <c:v>-1.2754E-2</c:v>
                </c:pt>
                <c:pt idx="63128">
                  <c:v>-1.2543199999999999E-2</c:v>
                </c:pt>
                <c:pt idx="63129">
                  <c:v>-1.2324399999999999E-2</c:v>
                </c:pt>
                <c:pt idx="63130">
                  <c:v>-1.2097999999999999E-2</c:v>
                </c:pt>
                <c:pt idx="63131">
                  <c:v>-1.1864299999999999E-2</c:v>
                </c:pt>
                <c:pt idx="63132">
                  <c:v>-1.16233E-2</c:v>
                </c:pt>
                <c:pt idx="63133">
                  <c:v>-1.13755E-2</c:v>
                </c:pt>
                <c:pt idx="63134">
                  <c:v>-1.1121000000000001E-2</c:v>
                </c:pt>
                <c:pt idx="63135">
                  <c:v>-1.08602E-2</c:v>
                </c:pt>
                <c:pt idx="63136">
                  <c:v>-1.0593099999999999E-2</c:v>
                </c:pt>
                <c:pt idx="63137">
                  <c:v>-1.03202E-2</c:v>
                </c:pt>
                <c:pt idx="63138">
                  <c:v>-1.0041700000000001E-2</c:v>
                </c:pt>
                <c:pt idx="63139" formatCode="0.00E+00">
                  <c:v>-9.7578000000000005E-3</c:v>
                </c:pt>
                <c:pt idx="63140" formatCode="0.00E+00">
                  <c:v>-9.4687799999999996E-3</c:v>
                </c:pt>
                <c:pt idx="63141" formatCode="0.00E+00">
                  <c:v>-9.1748899999999998E-3</c:v>
                </c:pt>
                <c:pt idx="63142" formatCode="0.00E+00">
                  <c:v>-8.8763899999999996E-3</c:v>
                </c:pt>
                <c:pt idx="63143" formatCode="0.00E+00">
                  <c:v>-8.5735399999999993E-3</c:v>
                </c:pt>
                <c:pt idx="63144" formatCode="0.00E+00">
                  <c:v>-8.2666000000000007E-3</c:v>
                </c:pt>
                <c:pt idx="63145" formatCode="0.00E+00">
                  <c:v>-7.9558000000000007E-3</c:v>
                </c:pt>
                <c:pt idx="63146" formatCode="0.00E+00">
                  <c:v>-7.6414100000000004E-3</c:v>
                </c:pt>
                <c:pt idx="63147" formatCode="0.00E+00">
                  <c:v>-7.3236799999999999E-3</c:v>
                </c:pt>
                <c:pt idx="63148" formatCode="0.00E+00">
                  <c:v>-7.0028499999999997E-3</c:v>
                </c:pt>
                <c:pt idx="63149" formatCode="0.00E+00">
                  <c:v>-6.6791699999999999E-3</c:v>
                </c:pt>
                <c:pt idx="63150" formatCode="0.00E+00">
                  <c:v>-6.3528899999999999E-3</c:v>
                </c:pt>
                <c:pt idx="63151" formatCode="0.00E+00">
                  <c:v>-6.0242400000000002E-3</c:v>
                </c:pt>
                <c:pt idx="63152" formatCode="0.00E+00">
                  <c:v>-5.69346E-3</c:v>
                </c:pt>
                <c:pt idx="63153" formatCode="0.00E+00">
                  <c:v>-5.3607899999999998E-3</c:v>
                </c:pt>
                <c:pt idx="63154" formatCode="0.00E+00">
                  <c:v>-5.0264699999999999E-3</c:v>
                </c:pt>
                <c:pt idx="63155" formatCode="0.00E+00">
                  <c:v>-4.6907199999999998E-3</c:v>
                </c:pt>
                <c:pt idx="63156" formatCode="0.00E+00">
                  <c:v>-4.3537699999999999E-3</c:v>
                </c:pt>
                <c:pt idx="63157" formatCode="0.00E+00">
                  <c:v>-4.0158399999999997E-3</c:v>
                </c:pt>
                <c:pt idx="63158" formatCode="0.00E+00">
                  <c:v>-3.6771600000000001E-3</c:v>
                </c:pt>
                <c:pt idx="63159" formatCode="0.00E+00">
                  <c:v>-3.3379500000000001E-3</c:v>
                </c:pt>
                <c:pt idx="63160" formatCode="0.00E+00">
                  <c:v>-2.99841E-3</c:v>
                </c:pt>
                <c:pt idx="63161" formatCode="0.00E+00">
                  <c:v>-2.65876E-3</c:v>
                </c:pt>
                <c:pt idx="63162" formatCode="0.00E+00">
                  <c:v>-2.3192E-3</c:v>
                </c:pt>
                <c:pt idx="63163" formatCode="0.00E+00">
                  <c:v>-1.97993E-3</c:v>
                </c:pt>
                <c:pt idx="63164" formatCode="0.00E+00">
                  <c:v>-1.64116E-3</c:v>
                </c:pt>
                <c:pt idx="63165" formatCode="0.00E+00">
                  <c:v>-1.3030800000000001E-3</c:v>
                </c:pt>
                <c:pt idx="63166" formatCode="0.00E+00">
                  <c:v>-9.6587400000000003E-4</c:v>
                </c:pt>
                <c:pt idx="63167" formatCode="0.00E+00">
                  <c:v>-6.2973700000000001E-4</c:v>
                </c:pt>
                <c:pt idx="63168" formatCode="0.00E+00">
                  <c:v>-2.9484800000000001E-4</c:v>
                </c:pt>
                <c:pt idx="63169" formatCode="0.00E+00">
                  <c:v>3.8612899999999998E-5</c:v>
                </c:pt>
                <c:pt idx="63170" formatCode="0.00E+00">
                  <c:v>3.7047099999999998E-4</c:v>
                </c:pt>
                <c:pt idx="63171" formatCode="0.00E+00">
                  <c:v>7.0055499999999995E-4</c:v>
                </c:pt>
                <c:pt idx="63172" formatCode="0.00E+00">
                  <c:v>1.0287E-3</c:v>
                </c:pt>
                <c:pt idx="63173" formatCode="0.00E+00">
                  <c:v>1.3547399999999999E-3</c:v>
                </c:pt>
                <c:pt idx="63174" formatCode="0.00E+00">
                  <c:v>1.67851E-3</c:v>
                </c:pt>
                <c:pt idx="63175" formatCode="0.00E+00">
                  <c:v>1.9998699999999999E-3</c:v>
                </c:pt>
                <c:pt idx="63176" formatCode="0.00E+00">
                  <c:v>2.3186600000000002E-3</c:v>
                </c:pt>
                <c:pt idx="63177" formatCode="0.00E+00">
                  <c:v>2.6347300000000001E-3</c:v>
                </c:pt>
                <c:pt idx="63178" formatCode="0.00E+00">
                  <c:v>2.94794E-3</c:v>
                </c:pt>
                <c:pt idx="63179" formatCode="0.00E+00">
                  <c:v>3.2581400000000001E-3</c:v>
                </c:pt>
                <c:pt idx="63180" formatCode="0.00E+00">
                  <c:v>3.5652100000000001E-3</c:v>
                </c:pt>
                <c:pt idx="63181" formatCode="0.00E+00">
                  <c:v>3.869E-3</c:v>
                </c:pt>
                <c:pt idx="63182" formatCode="0.00E+00">
                  <c:v>4.1694000000000002E-3</c:v>
                </c:pt>
                <c:pt idx="63183" formatCode="0.00E+00">
                  <c:v>4.4662599999999997E-3</c:v>
                </c:pt>
                <c:pt idx="63184" formatCode="0.00E+00">
                  <c:v>4.75947E-3</c:v>
                </c:pt>
                <c:pt idx="63185" formatCode="0.00E+00">
                  <c:v>5.0489100000000002E-3</c:v>
                </c:pt>
                <c:pt idx="63186" formatCode="0.00E+00">
                  <c:v>5.3344600000000001E-3</c:v>
                </c:pt>
                <c:pt idx="63187" formatCode="0.00E+00">
                  <c:v>5.6160100000000003E-3</c:v>
                </c:pt>
                <c:pt idx="63188" formatCode="0.00E+00">
                  <c:v>5.8934399999999998E-3</c:v>
                </c:pt>
                <c:pt idx="63189" formatCode="0.00E+00">
                  <c:v>6.1666500000000001E-3</c:v>
                </c:pt>
                <c:pt idx="63190" formatCode="0.00E+00">
                  <c:v>6.43554E-3</c:v>
                </c:pt>
                <c:pt idx="63191" formatCode="0.00E+00">
                  <c:v>6.6999900000000003E-3</c:v>
                </c:pt>
                <c:pt idx="63192" formatCode="0.00E+00">
                  <c:v>6.9599099999999997E-3</c:v>
                </c:pt>
                <c:pt idx="63193" formatCode="0.00E+00">
                  <c:v>7.2152099999999997E-3</c:v>
                </c:pt>
                <c:pt idx="63194" formatCode="0.00E+00">
                  <c:v>7.46577E-3</c:v>
                </c:pt>
                <c:pt idx="63195" formatCode="0.00E+00">
                  <c:v>7.7115200000000004E-3</c:v>
                </c:pt>
                <c:pt idx="63196" formatCode="0.00E+00">
                  <c:v>7.9523700000000003E-3</c:v>
                </c:pt>
                <c:pt idx="63197" formatCode="0.00E+00">
                  <c:v>8.1882099999999996E-3</c:v>
                </c:pt>
                <c:pt idx="63198" formatCode="0.00E+00">
                  <c:v>8.4189599999999996E-3</c:v>
                </c:pt>
                <c:pt idx="63199" formatCode="0.00E+00">
                  <c:v>8.6445500000000008E-3</c:v>
                </c:pt>
                <c:pt idx="63200" formatCode="0.00E+00">
                  <c:v>8.8648800000000003E-3</c:v>
                </c:pt>
                <c:pt idx="63201" formatCode="0.00E+00">
                  <c:v>9.0798700000000003E-3</c:v>
                </c:pt>
                <c:pt idx="63202" formatCode="0.00E+00">
                  <c:v>9.2894399999999995E-3</c:v>
                </c:pt>
                <c:pt idx="63203" formatCode="0.00E+00">
                  <c:v>9.4935100000000001E-3</c:v>
                </c:pt>
                <c:pt idx="63204" formatCode="0.00E+00">
                  <c:v>9.6920099999999992E-3</c:v>
                </c:pt>
                <c:pt idx="63205" formatCode="0.00E+00">
                  <c:v>9.8848600000000005E-3</c:v>
                </c:pt>
                <c:pt idx="63206">
                  <c:v>1.0071999999999999E-2</c:v>
                </c:pt>
                <c:pt idx="63207">
                  <c:v>1.02533E-2</c:v>
                </c:pt>
                <c:pt idx="63208">
                  <c:v>1.0428700000000001E-2</c:v>
                </c:pt>
                <c:pt idx="63209">
                  <c:v>1.05982E-2</c:v>
                </c:pt>
                <c:pt idx="63210">
                  <c:v>1.0761700000000001E-2</c:v>
                </c:pt>
                <c:pt idx="63211">
                  <c:v>1.0919099999999999E-2</c:v>
                </c:pt>
                <c:pt idx="63212">
                  <c:v>1.1070399999999999E-2</c:v>
                </c:pt>
                <c:pt idx="63213">
                  <c:v>1.12154E-2</c:v>
                </c:pt>
                <c:pt idx="63214">
                  <c:v>1.1354100000000001E-2</c:v>
                </c:pt>
                <c:pt idx="63215">
                  <c:v>1.14865E-2</c:v>
                </c:pt>
                <c:pt idx="63216">
                  <c:v>1.16125E-2</c:v>
                </c:pt>
                <c:pt idx="63217">
                  <c:v>1.17319E-2</c:v>
                </c:pt>
                <c:pt idx="63218">
                  <c:v>1.1844800000000001E-2</c:v>
                </c:pt>
                <c:pt idx="63219">
                  <c:v>1.1951099999999999E-2</c:v>
                </c:pt>
                <c:pt idx="63220">
                  <c:v>1.20508E-2</c:v>
                </c:pt>
                <c:pt idx="63221">
                  <c:v>1.21437E-2</c:v>
                </c:pt>
                <c:pt idx="63222">
                  <c:v>1.2229800000000001E-2</c:v>
                </c:pt>
                <c:pt idx="63223">
                  <c:v>1.2309E-2</c:v>
                </c:pt>
                <c:pt idx="63224">
                  <c:v>1.2381400000000001E-2</c:v>
                </c:pt>
                <c:pt idx="63225">
                  <c:v>1.2446799999999999E-2</c:v>
                </c:pt>
                <c:pt idx="63226">
                  <c:v>1.25051E-2</c:v>
                </c:pt>
                <c:pt idx="63227">
                  <c:v>1.2556400000000001E-2</c:v>
                </c:pt>
                <c:pt idx="63228">
                  <c:v>1.2600500000000001E-2</c:v>
                </c:pt>
                <c:pt idx="63229">
                  <c:v>1.2637499999999999E-2</c:v>
                </c:pt>
                <c:pt idx="63230">
                  <c:v>1.26672E-2</c:v>
                </c:pt>
                <c:pt idx="63231">
                  <c:v>1.2689600000000001E-2</c:v>
                </c:pt>
                <c:pt idx="63232">
                  <c:v>1.2704699999999999E-2</c:v>
                </c:pt>
                <c:pt idx="63233">
                  <c:v>1.27124E-2</c:v>
                </c:pt>
                <c:pt idx="63234">
                  <c:v>1.27127E-2</c:v>
                </c:pt>
                <c:pt idx="63235">
                  <c:v>1.27055E-2</c:v>
                </c:pt>
                <c:pt idx="63236">
                  <c:v>1.26909E-2</c:v>
                </c:pt>
                <c:pt idx="63237">
                  <c:v>1.26686E-2</c:v>
                </c:pt>
                <c:pt idx="63238">
                  <c:v>1.26388E-2</c:v>
                </c:pt>
                <c:pt idx="63239">
                  <c:v>1.26014E-2</c:v>
                </c:pt>
                <c:pt idx="63240">
                  <c:v>1.2556299999999999E-2</c:v>
                </c:pt>
                <c:pt idx="63241">
                  <c:v>1.25036E-2</c:v>
                </c:pt>
                <c:pt idx="63242">
                  <c:v>1.24432E-2</c:v>
                </c:pt>
                <c:pt idx="63243">
                  <c:v>1.2375000000000001E-2</c:v>
                </c:pt>
                <c:pt idx="63244">
                  <c:v>1.22991E-2</c:v>
                </c:pt>
                <c:pt idx="63245">
                  <c:v>1.22154E-2</c:v>
                </c:pt>
                <c:pt idx="63246">
                  <c:v>1.21239E-2</c:v>
                </c:pt>
                <c:pt idx="63247">
                  <c:v>1.2024699999999999E-2</c:v>
                </c:pt>
                <c:pt idx="63248">
                  <c:v>1.19177E-2</c:v>
                </c:pt>
                <c:pt idx="63249">
                  <c:v>1.18029E-2</c:v>
                </c:pt>
                <c:pt idx="63250">
                  <c:v>1.1680299999999999E-2</c:v>
                </c:pt>
                <c:pt idx="63251">
                  <c:v>1.15499E-2</c:v>
                </c:pt>
                <c:pt idx="63252">
                  <c:v>1.14117E-2</c:v>
                </c:pt>
                <c:pt idx="63253">
                  <c:v>1.1265799999999999E-2</c:v>
                </c:pt>
                <c:pt idx="63254">
                  <c:v>1.11121E-2</c:v>
                </c:pt>
                <c:pt idx="63255">
                  <c:v>1.0950700000000001E-2</c:v>
                </c:pt>
                <c:pt idx="63256">
                  <c:v>1.0781600000000001E-2</c:v>
                </c:pt>
                <c:pt idx="63257">
                  <c:v>1.06049E-2</c:v>
                </c:pt>
                <c:pt idx="63258">
                  <c:v>1.0420499999999999E-2</c:v>
                </c:pt>
                <c:pt idx="63259">
                  <c:v>1.0228599999999999E-2</c:v>
                </c:pt>
                <c:pt idx="63260">
                  <c:v>1.0029100000000001E-2</c:v>
                </c:pt>
                <c:pt idx="63261" formatCode="0.00E+00">
                  <c:v>9.8222299999999995E-3</c:v>
                </c:pt>
                <c:pt idx="63262" formatCode="0.00E+00">
                  <c:v>9.6079000000000008E-3</c:v>
                </c:pt>
                <c:pt idx="63263" formatCode="0.00E+00">
                  <c:v>9.3862300000000006E-3</c:v>
                </c:pt>
                <c:pt idx="63264" formatCode="0.00E+00">
                  <c:v>9.1572900000000002E-3</c:v>
                </c:pt>
                <c:pt idx="63265" formatCode="0.00E+00">
                  <c:v>8.9211700000000008E-3</c:v>
                </c:pt>
                <c:pt idx="63266" formatCode="0.00E+00">
                  <c:v>8.6779400000000003E-3</c:v>
                </c:pt>
                <c:pt idx="63267" formatCode="0.00E+00">
                  <c:v>8.4276999999999998E-3</c:v>
                </c:pt>
                <c:pt idx="63268" formatCode="0.00E+00">
                  <c:v>8.1705500000000004E-3</c:v>
                </c:pt>
                <c:pt idx="63269" formatCode="0.00E+00">
                  <c:v>7.9065899999999998E-3</c:v>
                </c:pt>
                <c:pt idx="63270" formatCode="0.00E+00">
                  <c:v>7.63593E-3</c:v>
                </c:pt>
                <c:pt idx="63271" formatCode="0.00E+00">
                  <c:v>7.3586900000000002E-3</c:v>
                </c:pt>
                <c:pt idx="63272" formatCode="0.00E+00">
                  <c:v>7.0749899999999998E-3</c:v>
                </c:pt>
                <c:pt idx="63273" formatCode="0.00E+00">
                  <c:v>6.7849599999999996E-3</c:v>
                </c:pt>
                <c:pt idx="63274" formatCode="0.00E+00">
                  <c:v>6.4887499999999997E-3</c:v>
                </c:pt>
                <c:pt idx="63275" formatCode="0.00E+00">
                  <c:v>6.1865000000000002E-3</c:v>
                </c:pt>
                <c:pt idx="63276" formatCode="0.00E+00">
                  <c:v>5.87836E-3</c:v>
                </c:pt>
                <c:pt idx="63277" formatCode="0.00E+00">
                  <c:v>5.5644800000000001E-3</c:v>
                </c:pt>
                <c:pt idx="63278" formatCode="0.00E+00">
                  <c:v>5.2450400000000003E-3</c:v>
                </c:pt>
                <c:pt idx="63279" formatCode="0.00E+00">
                  <c:v>4.9201999999999996E-3</c:v>
                </c:pt>
                <c:pt idx="63280" formatCode="0.00E+00">
                  <c:v>4.5901400000000004E-3</c:v>
                </c:pt>
                <c:pt idx="63281" formatCode="0.00E+00">
                  <c:v>4.2550599999999997E-3</c:v>
                </c:pt>
                <c:pt idx="63282" formatCode="0.00E+00">
                  <c:v>3.9151400000000001E-3</c:v>
                </c:pt>
                <c:pt idx="63283" formatCode="0.00E+00">
                  <c:v>3.5705799999999998E-3</c:v>
                </c:pt>
                <c:pt idx="63284" formatCode="0.00E+00">
                  <c:v>3.2215999999999998E-3</c:v>
                </c:pt>
                <c:pt idx="63285" formatCode="0.00E+00">
                  <c:v>2.8683900000000002E-3</c:v>
                </c:pt>
                <c:pt idx="63286" formatCode="0.00E+00">
                  <c:v>2.5111899999999999E-3</c:v>
                </c:pt>
                <c:pt idx="63287" formatCode="0.00E+00">
                  <c:v>2.15022E-3</c:v>
                </c:pt>
                <c:pt idx="63288" formatCode="0.00E+00">
                  <c:v>1.78571E-3</c:v>
                </c:pt>
                <c:pt idx="63289" formatCode="0.00E+00">
                  <c:v>1.4178999999999999E-3</c:v>
                </c:pt>
                <c:pt idx="63290" formatCode="0.00E+00">
                  <c:v>1.0470399999999999E-3</c:v>
                </c:pt>
                <c:pt idx="63291" formatCode="0.00E+00">
                  <c:v>6.7337699999999996E-4</c:v>
                </c:pt>
                <c:pt idx="63292" formatCode="0.00E+00">
                  <c:v>2.9716699999999998E-4</c:v>
                </c:pt>
                <c:pt idx="63293" formatCode="0.00E+00">
                  <c:v>-8.1326499999999995E-5</c:v>
                </c:pt>
                <c:pt idx="63294" formatCode="0.00E+00">
                  <c:v>-4.61834E-4</c:v>
                </c:pt>
                <c:pt idx="63295" formatCode="0.00E+00">
                  <c:v>-8.44081E-4</c:v>
                </c:pt>
                <c:pt idx="63296" formatCode="0.00E+00">
                  <c:v>-1.2277900000000001E-3</c:v>
                </c:pt>
                <c:pt idx="63297" formatCode="0.00E+00">
                  <c:v>-1.61268E-3</c:v>
                </c:pt>
                <c:pt idx="63298" formatCode="0.00E+00">
                  <c:v>-1.9984500000000001E-3</c:v>
                </c:pt>
                <c:pt idx="63299" formatCode="0.00E+00">
                  <c:v>-2.3848200000000002E-3</c:v>
                </c:pt>
                <c:pt idx="63300" formatCode="0.00E+00">
                  <c:v>-2.7714800000000002E-3</c:v>
                </c:pt>
                <c:pt idx="63301" formatCode="0.00E+00">
                  <c:v>-3.1581399999999998E-3</c:v>
                </c:pt>
                <c:pt idx="63302" formatCode="0.00E+00">
                  <c:v>-3.5444999999999999E-3</c:v>
                </c:pt>
                <c:pt idx="63303" formatCode="0.00E+00">
                  <c:v>-3.9302299999999998E-3</c:v>
                </c:pt>
                <c:pt idx="63304" formatCode="0.00E+00">
                  <c:v>-4.3150200000000001E-3</c:v>
                </c:pt>
                <c:pt idx="63305" formatCode="0.00E+00">
                  <c:v>-4.6985799999999999E-3</c:v>
                </c:pt>
                <c:pt idx="63306" formatCode="0.00E+00">
                  <c:v>-5.0805599999999996E-3</c:v>
                </c:pt>
                <c:pt idx="63307" formatCode="0.00E+00">
                  <c:v>-5.46066E-3</c:v>
                </c:pt>
                <c:pt idx="63308" formatCode="0.00E+00">
                  <c:v>-5.8385499999999996E-3</c:v>
                </c:pt>
                <c:pt idx="63309" formatCode="0.00E+00">
                  <c:v>-6.2138999999999996E-3</c:v>
                </c:pt>
                <c:pt idx="63310" formatCode="0.00E+00">
                  <c:v>-6.5864000000000001E-3</c:v>
                </c:pt>
                <c:pt idx="63311" formatCode="0.00E+00">
                  <c:v>-6.9557000000000004E-3</c:v>
                </c:pt>
                <c:pt idx="63312" formatCode="0.00E+00">
                  <c:v>-7.3214999999999999E-3</c:v>
                </c:pt>
                <c:pt idx="63313" formatCode="0.00E+00">
                  <c:v>-7.6834399999999997E-3</c:v>
                </c:pt>
                <c:pt idx="63314" formatCode="0.00E+00">
                  <c:v>-8.04122E-3</c:v>
                </c:pt>
                <c:pt idx="63315" formatCode="0.00E+00">
                  <c:v>-8.3944899999999992E-3</c:v>
                </c:pt>
                <c:pt idx="63316" formatCode="0.00E+00">
                  <c:v>-8.7429399999999994E-3</c:v>
                </c:pt>
                <c:pt idx="63317" formatCode="0.00E+00">
                  <c:v>-9.0862300000000007E-3</c:v>
                </c:pt>
                <c:pt idx="63318" formatCode="0.00E+00">
                  <c:v>-9.4240499999999998E-3</c:v>
                </c:pt>
                <c:pt idx="63319" formatCode="0.00E+00">
                  <c:v>-9.7560600000000004E-3</c:v>
                </c:pt>
                <c:pt idx="63320">
                  <c:v>-1.00819E-2</c:v>
                </c:pt>
                <c:pt idx="63321">
                  <c:v>-1.04014E-2</c:v>
                </c:pt>
                <c:pt idx="63322">
                  <c:v>-1.0714100000000001E-2</c:v>
                </c:pt>
                <c:pt idx="63323">
                  <c:v>-1.10197E-2</c:v>
                </c:pt>
                <c:pt idx="63324">
                  <c:v>-1.1317900000000001E-2</c:v>
                </c:pt>
                <c:pt idx="63325">
                  <c:v>-1.16084E-2</c:v>
                </c:pt>
                <c:pt idx="63326">
                  <c:v>-1.1891000000000001E-2</c:v>
                </c:pt>
                <c:pt idx="63327">
                  <c:v>-1.2165199999999999E-2</c:v>
                </c:pt>
                <c:pt idx="63328">
                  <c:v>-1.24309E-2</c:v>
                </c:pt>
                <c:pt idx="63329">
                  <c:v>-1.2687800000000001E-2</c:v>
                </c:pt>
                <c:pt idx="63330">
                  <c:v>-1.2935500000000001E-2</c:v>
                </c:pt>
                <c:pt idx="63331">
                  <c:v>-1.31737E-2</c:v>
                </c:pt>
                <c:pt idx="63332">
                  <c:v>-1.3402300000000001E-2</c:v>
                </c:pt>
                <c:pt idx="63333">
                  <c:v>-1.3620999999999999E-2</c:v>
                </c:pt>
                <c:pt idx="63334">
                  <c:v>-1.38295E-2</c:v>
                </c:pt>
                <c:pt idx="63335">
                  <c:v>-1.40275E-2</c:v>
                </c:pt>
                <c:pt idx="63336">
                  <c:v>-1.4214900000000001E-2</c:v>
                </c:pt>
                <c:pt idx="63337">
                  <c:v>-1.4391299999999999E-2</c:v>
                </c:pt>
                <c:pt idx="63338">
                  <c:v>-1.4556700000000001E-2</c:v>
                </c:pt>
                <c:pt idx="63339">
                  <c:v>-1.47107E-2</c:v>
                </c:pt>
                <c:pt idx="63340">
                  <c:v>-1.48532E-2</c:v>
                </c:pt>
                <c:pt idx="63341">
                  <c:v>-1.4984000000000001E-2</c:v>
                </c:pt>
                <c:pt idx="63342">
                  <c:v>-1.5102900000000001E-2</c:v>
                </c:pt>
                <c:pt idx="63343">
                  <c:v>-1.52097E-2</c:v>
                </c:pt>
                <c:pt idx="63344">
                  <c:v>-1.53042E-2</c:v>
                </c:pt>
                <c:pt idx="63345">
                  <c:v>-1.53864E-2</c:v>
                </c:pt>
                <c:pt idx="63346">
                  <c:v>-1.54561E-2</c:v>
                </c:pt>
                <c:pt idx="63347">
                  <c:v>-1.55132E-2</c:v>
                </c:pt>
                <c:pt idx="63348">
                  <c:v>-1.5557400000000001E-2</c:v>
                </c:pt>
                <c:pt idx="63349">
                  <c:v>-1.5588899999999999E-2</c:v>
                </c:pt>
                <c:pt idx="63350">
                  <c:v>-1.5607299999999999E-2</c:v>
                </c:pt>
                <c:pt idx="63351">
                  <c:v>-1.56128E-2</c:v>
                </c:pt>
                <c:pt idx="63352">
                  <c:v>-1.56051E-2</c:v>
                </c:pt>
                <c:pt idx="63353">
                  <c:v>-1.5584300000000001E-2</c:v>
                </c:pt>
                <c:pt idx="63354">
                  <c:v>-1.55503E-2</c:v>
                </c:pt>
                <c:pt idx="63355">
                  <c:v>-1.5502999999999999E-2</c:v>
                </c:pt>
                <c:pt idx="63356">
                  <c:v>-1.5442600000000001E-2</c:v>
                </c:pt>
                <c:pt idx="63357">
                  <c:v>-1.53689E-2</c:v>
                </c:pt>
                <c:pt idx="63358">
                  <c:v>-1.5281899999999999E-2</c:v>
                </c:pt>
                <c:pt idx="63359">
                  <c:v>-1.5181800000000001E-2</c:v>
                </c:pt>
                <c:pt idx="63360">
                  <c:v>-1.50685E-2</c:v>
                </c:pt>
                <c:pt idx="63361">
                  <c:v>-1.4942E-2</c:v>
                </c:pt>
                <c:pt idx="63362">
                  <c:v>-1.4802600000000001E-2</c:v>
                </c:pt>
                <c:pt idx="63363">
                  <c:v>-1.4650099999999999E-2</c:v>
                </c:pt>
                <c:pt idx="63364">
                  <c:v>-1.4484800000000001E-2</c:v>
                </c:pt>
                <c:pt idx="63365">
                  <c:v>-1.4306599999999999E-2</c:v>
                </c:pt>
                <c:pt idx="63366">
                  <c:v>-1.41158E-2</c:v>
                </c:pt>
                <c:pt idx="63367">
                  <c:v>-1.39125E-2</c:v>
                </c:pt>
                <c:pt idx="63368">
                  <c:v>-1.36968E-2</c:v>
                </c:pt>
                <c:pt idx="63369">
                  <c:v>-1.3468900000000001E-2</c:v>
                </c:pt>
                <c:pt idx="63370">
                  <c:v>-1.3228800000000001E-2</c:v>
                </c:pt>
                <c:pt idx="63371">
                  <c:v>-1.29769E-2</c:v>
                </c:pt>
                <c:pt idx="63372">
                  <c:v>-1.27134E-2</c:v>
                </c:pt>
                <c:pt idx="63373">
                  <c:v>-1.2438299999999999E-2</c:v>
                </c:pt>
                <c:pt idx="63374">
                  <c:v>-1.2152E-2</c:v>
                </c:pt>
                <c:pt idx="63375">
                  <c:v>-1.18546E-2</c:v>
                </c:pt>
                <c:pt idx="63376">
                  <c:v>-1.1546499999999999E-2</c:v>
                </c:pt>
                <c:pt idx="63377">
                  <c:v>-1.1227900000000001E-2</c:v>
                </c:pt>
                <c:pt idx="63378">
                  <c:v>-1.0899000000000001E-2</c:v>
                </c:pt>
                <c:pt idx="63379">
                  <c:v>-1.0560099999999999E-2</c:v>
                </c:pt>
                <c:pt idx="63380">
                  <c:v>-1.02115E-2</c:v>
                </c:pt>
                <c:pt idx="63381" formatCode="0.00E+00">
                  <c:v>-9.8534999999999994E-3</c:v>
                </c:pt>
                <c:pt idx="63382" formatCode="0.00E+00">
                  <c:v>-9.4864500000000004E-3</c:v>
                </c:pt>
                <c:pt idx="63383" formatCode="0.00E+00">
                  <c:v>-9.1106299999999998E-3</c:v>
                </c:pt>
                <c:pt idx="63384" formatCode="0.00E+00">
                  <c:v>-8.7263900000000005E-3</c:v>
                </c:pt>
                <c:pt idx="63385" formatCode="0.00E+00">
                  <c:v>-8.3340600000000008E-3</c:v>
                </c:pt>
                <c:pt idx="63386" formatCode="0.00E+00">
                  <c:v>-7.9339800000000002E-3</c:v>
                </c:pt>
                <c:pt idx="63387" formatCode="0.00E+00">
                  <c:v>-7.52653E-3</c:v>
                </c:pt>
                <c:pt idx="63388" formatCode="0.00E+00">
                  <c:v>-7.11205E-3</c:v>
                </c:pt>
                <c:pt idx="63389" formatCode="0.00E+00">
                  <c:v>-6.6909400000000003E-3</c:v>
                </c:pt>
                <c:pt idx="63390" formatCode="0.00E+00">
                  <c:v>-6.2635599999999996E-3</c:v>
                </c:pt>
                <c:pt idx="63391" formatCode="0.00E+00">
                  <c:v>-5.83031E-3</c:v>
                </c:pt>
                <c:pt idx="63392" formatCode="0.00E+00">
                  <c:v>-5.39158E-3</c:v>
                </c:pt>
                <c:pt idx="63393" formatCode="0.00E+00">
                  <c:v>-4.9477799999999997E-3</c:v>
                </c:pt>
                <c:pt idx="63394" formatCode="0.00E+00">
                  <c:v>-4.4993000000000003E-3</c:v>
                </c:pt>
                <c:pt idx="63395" formatCode="0.00E+00">
                  <c:v>-4.0465700000000002E-3</c:v>
                </c:pt>
                <c:pt idx="63396" formatCode="0.00E+00">
                  <c:v>-3.5899999999999999E-3</c:v>
                </c:pt>
                <c:pt idx="63397" formatCode="0.00E+00">
                  <c:v>-3.1300199999999999E-3</c:v>
                </c:pt>
                <c:pt idx="63398" formatCode="0.00E+00">
                  <c:v>-2.6670399999999999E-3</c:v>
                </c:pt>
                <c:pt idx="63399" formatCode="0.00E+00">
                  <c:v>-2.2015099999999998E-3</c:v>
                </c:pt>
                <c:pt idx="63400" formatCode="0.00E+00">
                  <c:v>-1.7338399999999999E-3</c:v>
                </c:pt>
                <c:pt idx="63401" formatCode="0.00E+00">
                  <c:v>-1.2644799999999999E-3</c:v>
                </c:pt>
                <c:pt idx="63402" formatCode="0.00E+00">
                  <c:v>-7.9386799999999998E-4</c:v>
                </c:pt>
                <c:pt idx="63403" formatCode="0.00E+00">
                  <c:v>-3.2243899999999999E-4</c:v>
                </c:pt>
                <c:pt idx="63404" formatCode="0.00E+00">
                  <c:v>1.4936600000000001E-4</c:v>
                </c:pt>
                <c:pt idx="63405" formatCode="0.00E+00">
                  <c:v>6.2110699999999997E-4</c:v>
                </c:pt>
                <c:pt idx="63406" formatCode="0.00E+00">
                  <c:v>1.09234E-3</c:v>
                </c:pt>
                <c:pt idx="63407" formatCode="0.00E+00">
                  <c:v>1.56263E-3</c:v>
                </c:pt>
                <c:pt idx="63408" formatCode="0.00E+00">
                  <c:v>2.0315300000000001E-3</c:v>
                </c:pt>
                <c:pt idx="63409" formatCode="0.00E+00">
                  <c:v>2.4986100000000001E-3</c:v>
                </c:pt>
                <c:pt idx="63410" formatCode="0.00E+00">
                  <c:v>2.96342E-3</c:v>
                </c:pt>
                <c:pt idx="63411" formatCode="0.00E+00">
                  <c:v>3.4255399999999999E-3</c:v>
                </c:pt>
                <c:pt idx="63412" formatCode="0.00E+00">
                  <c:v>3.8845300000000002E-3</c:v>
                </c:pt>
                <c:pt idx="63413" formatCode="0.00E+00">
                  <c:v>4.3399600000000003E-3</c:v>
                </c:pt>
                <c:pt idx="63414" formatCode="0.00E+00">
                  <c:v>4.7914100000000003E-3</c:v>
                </c:pt>
                <c:pt idx="63415" formatCode="0.00E+00">
                  <c:v>5.2384700000000003E-3</c:v>
                </c:pt>
                <c:pt idx="63416" formatCode="0.00E+00">
                  <c:v>5.6807000000000003E-3</c:v>
                </c:pt>
                <c:pt idx="63417" formatCode="0.00E+00">
                  <c:v>6.1177100000000002E-3</c:v>
                </c:pt>
                <c:pt idx="63418" formatCode="0.00E+00">
                  <c:v>6.5490799999999997E-3</c:v>
                </c:pt>
                <c:pt idx="63419" formatCode="0.00E+00">
                  <c:v>6.9744300000000002E-3</c:v>
                </c:pt>
                <c:pt idx="63420" formatCode="0.00E+00">
                  <c:v>7.3933499999999999E-3</c:v>
                </c:pt>
                <c:pt idx="63421" formatCode="0.00E+00">
                  <c:v>7.8054600000000002E-3</c:v>
                </c:pt>
                <c:pt idx="63422" formatCode="0.00E+00">
                  <c:v>8.2103799999999998E-3</c:v>
                </c:pt>
                <c:pt idx="63423" formatCode="0.00E+00">
                  <c:v>8.6077500000000008E-3</c:v>
                </c:pt>
                <c:pt idx="63424" formatCode="0.00E+00">
                  <c:v>8.9972000000000003E-3</c:v>
                </c:pt>
                <c:pt idx="63425" formatCode="0.00E+00">
                  <c:v>9.3783700000000005E-3</c:v>
                </c:pt>
                <c:pt idx="63426" formatCode="0.00E+00">
                  <c:v>9.7509299999999997E-3</c:v>
                </c:pt>
                <c:pt idx="63427">
                  <c:v>1.01145E-2</c:v>
                </c:pt>
                <c:pt idx="63428">
                  <c:v>1.04689E-2</c:v>
                </c:pt>
                <c:pt idx="63429">
                  <c:v>1.08136E-2</c:v>
                </c:pt>
                <c:pt idx="63430">
                  <c:v>1.1148399999999999E-2</c:v>
                </c:pt>
                <c:pt idx="63431">
                  <c:v>1.1473000000000001E-2</c:v>
                </c:pt>
                <c:pt idx="63432">
                  <c:v>1.1787199999999999E-2</c:v>
                </c:pt>
                <c:pt idx="63433">
                  <c:v>1.20906E-2</c:v>
                </c:pt>
                <c:pt idx="63434">
                  <c:v>1.2383E-2</c:v>
                </c:pt>
                <c:pt idx="63435">
                  <c:v>1.2664099999999999E-2</c:v>
                </c:pt>
                <c:pt idx="63436">
                  <c:v>1.2933699999999999E-2</c:v>
                </c:pt>
                <c:pt idx="63437">
                  <c:v>1.31916E-2</c:v>
                </c:pt>
                <c:pt idx="63438">
                  <c:v>1.3437599999999999E-2</c:v>
                </c:pt>
                <c:pt idx="63439">
                  <c:v>1.36714E-2</c:v>
                </c:pt>
                <c:pt idx="63440">
                  <c:v>1.3893000000000001E-2</c:v>
                </c:pt>
                <c:pt idx="63441">
                  <c:v>1.4102E-2</c:v>
                </c:pt>
                <c:pt idx="63442">
                  <c:v>1.42983E-2</c:v>
                </c:pt>
                <c:pt idx="63443">
                  <c:v>1.4481900000000001E-2</c:v>
                </c:pt>
                <c:pt idx="63444">
                  <c:v>1.4652500000000001E-2</c:v>
                </c:pt>
                <c:pt idx="63445">
                  <c:v>1.481E-2</c:v>
                </c:pt>
                <c:pt idx="63446">
                  <c:v>1.49544E-2</c:v>
                </c:pt>
                <c:pt idx="63447">
                  <c:v>1.50855E-2</c:v>
                </c:pt>
                <c:pt idx="63448">
                  <c:v>1.5203299999999999E-2</c:v>
                </c:pt>
                <c:pt idx="63449">
                  <c:v>1.5307599999999999E-2</c:v>
                </c:pt>
                <c:pt idx="63450">
                  <c:v>1.5398500000000001E-2</c:v>
                </c:pt>
                <c:pt idx="63451">
                  <c:v>1.5476E-2</c:v>
                </c:pt>
                <c:pt idx="63452">
                  <c:v>1.5539799999999999E-2</c:v>
                </c:pt>
                <c:pt idx="63453">
                  <c:v>1.55902E-2</c:v>
                </c:pt>
                <c:pt idx="63454">
                  <c:v>1.5626999999999999E-2</c:v>
                </c:pt>
                <c:pt idx="63455">
                  <c:v>1.5650299999999999E-2</c:v>
                </c:pt>
                <c:pt idx="63456">
                  <c:v>1.56601E-2</c:v>
                </c:pt>
                <c:pt idx="63457">
                  <c:v>1.56565E-2</c:v>
                </c:pt>
                <c:pt idx="63458">
                  <c:v>1.5639500000000001E-2</c:v>
                </c:pt>
                <c:pt idx="63459">
                  <c:v>1.56092E-2</c:v>
                </c:pt>
                <c:pt idx="63460">
                  <c:v>1.5565600000000001E-2</c:v>
                </c:pt>
                <c:pt idx="63461">
                  <c:v>1.5508900000000001E-2</c:v>
                </c:pt>
                <c:pt idx="63462">
                  <c:v>1.54392E-2</c:v>
                </c:pt>
                <c:pt idx="63463">
                  <c:v>1.53565E-2</c:v>
                </c:pt>
                <c:pt idx="63464">
                  <c:v>1.52611E-2</c:v>
                </c:pt>
                <c:pt idx="63465">
                  <c:v>1.5153E-2</c:v>
                </c:pt>
                <c:pt idx="63466">
                  <c:v>1.5032500000000001E-2</c:v>
                </c:pt>
                <c:pt idx="63467">
                  <c:v>1.4899600000000001E-2</c:v>
                </c:pt>
                <c:pt idx="63468">
                  <c:v>1.47546E-2</c:v>
                </c:pt>
                <c:pt idx="63469">
                  <c:v>1.4597600000000001E-2</c:v>
                </c:pt>
                <c:pt idx="63470">
                  <c:v>1.44289E-2</c:v>
                </c:pt>
                <c:pt idx="63471">
                  <c:v>1.42487E-2</c:v>
                </c:pt>
                <c:pt idx="63472">
                  <c:v>1.4057200000000001E-2</c:v>
                </c:pt>
                <c:pt idx="63473">
                  <c:v>1.38545E-2</c:v>
                </c:pt>
                <c:pt idx="63474">
                  <c:v>1.36411E-2</c:v>
                </c:pt>
                <c:pt idx="63475">
                  <c:v>1.3417E-2</c:v>
                </c:pt>
                <c:pt idx="63476">
                  <c:v>1.3182599999999999E-2</c:v>
                </c:pt>
                <c:pt idx="63477">
                  <c:v>1.2938099999999999E-2</c:v>
                </c:pt>
                <c:pt idx="63478">
                  <c:v>1.26838E-2</c:v>
                </c:pt>
                <c:pt idx="63479">
                  <c:v>1.242E-2</c:v>
                </c:pt>
                <c:pt idx="63480">
                  <c:v>1.2147E-2</c:v>
                </c:pt>
                <c:pt idx="63481">
                  <c:v>1.18651E-2</c:v>
                </c:pt>
                <c:pt idx="63482">
                  <c:v>1.15745E-2</c:v>
                </c:pt>
                <c:pt idx="63483">
                  <c:v>1.12756E-2</c:v>
                </c:pt>
                <c:pt idx="63484">
                  <c:v>1.09687E-2</c:v>
                </c:pt>
                <c:pt idx="63485">
                  <c:v>1.06541E-2</c:v>
                </c:pt>
                <c:pt idx="63486">
                  <c:v>1.03322E-2</c:v>
                </c:pt>
                <c:pt idx="63487">
                  <c:v>1.00032E-2</c:v>
                </c:pt>
                <c:pt idx="63488" formatCode="0.00E+00">
                  <c:v>9.6675600000000004E-3</c:v>
                </c:pt>
                <c:pt idx="63489" formatCode="0.00E+00">
                  <c:v>9.3255400000000002E-3</c:v>
                </c:pt>
                <c:pt idx="63490" formatCode="0.00E+00">
                  <c:v>8.9774899999999994E-3</c:v>
                </c:pt>
                <c:pt idx="63491" formatCode="0.00E+00">
                  <c:v>8.6237699999999994E-3</c:v>
                </c:pt>
                <c:pt idx="63492" formatCode="0.00E+00">
                  <c:v>8.2647299999999996E-3</c:v>
                </c:pt>
                <c:pt idx="63493" formatCode="0.00E+00">
                  <c:v>7.9007000000000001E-3</c:v>
                </c:pt>
                <c:pt idx="63494" formatCode="0.00E+00">
                  <c:v>7.5320400000000003E-3</c:v>
                </c:pt>
                <c:pt idx="63495" formatCode="0.00E+00">
                  <c:v>7.1590999999999998E-3</c:v>
                </c:pt>
                <c:pt idx="63496" formatCode="0.00E+00">
                  <c:v>6.7822400000000001E-3</c:v>
                </c:pt>
                <c:pt idx="63497" formatCode="0.00E+00">
                  <c:v>6.4018E-3</c:v>
                </c:pt>
                <c:pt idx="63498" formatCode="0.00E+00">
                  <c:v>6.0181399999999999E-3</c:v>
                </c:pt>
                <c:pt idx="63499" formatCode="0.00E+00">
                  <c:v>5.6316200000000004E-3</c:v>
                </c:pt>
                <c:pt idx="63500" formatCode="0.00E+00">
                  <c:v>5.2425800000000002E-3</c:v>
                </c:pt>
                <c:pt idx="63501" formatCode="0.00E+00">
                  <c:v>4.8513699999999998E-3</c:v>
                </c:pt>
                <c:pt idx="63502" formatCode="0.00E+00">
                  <c:v>4.4583499999999998E-3</c:v>
                </c:pt>
                <c:pt idx="63503" formatCode="0.00E+00">
                  <c:v>4.0638599999999999E-3</c:v>
                </c:pt>
                <c:pt idx="63504" formatCode="0.00E+00">
                  <c:v>3.6682500000000001E-3</c:v>
                </c:pt>
                <c:pt idx="63505" formatCode="0.00E+00">
                  <c:v>3.2718600000000001E-3</c:v>
                </c:pt>
                <c:pt idx="63506" formatCode="0.00E+00">
                  <c:v>2.8750400000000001E-3</c:v>
                </c:pt>
                <c:pt idx="63507" formatCode="0.00E+00">
                  <c:v>2.4781199999999999E-3</c:v>
                </c:pt>
                <c:pt idx="63508" formatCode="0.00E+00">
                  <c:v>2.0814399999999999E-3</c:v>
                </c:pt>
                <c:pt idx="63509" formatCode="0.00E+00">
                  <c:v>1.6853199999999999E-3</c:v>
                </c:pt>
                <c:pt idx="63510" formatCode="0.00E+00">
                  <c:v>1.2901E-3</c:v>
                </c:pt>
                <c:pt idx="63511" formatCode="0.00E+00">
                  <c:v>8.9608699999999995E-4</c:v>
                </c:pt>
                <c:pt idx="63512" formatCode="0.00E+00">
                  <c:v>5.0361099999999995E-4</c:v>
                </c:pt>
                <c:pt idx="63513" formatCode="0.00E+00">
                  <c:v>1.1298099999999999E-4</c:v>
                </c:pt>
                <c:pt idx="63514" formatCode="0.00E+00">
                  <c:v>-2.7549600000000002E-4</c:v>
                </c:pt>
                <c:pt idx="63515" formatCode="0.00E+00">
                  <c:v>-6.6151800000000005E-4</c:v>
                </c:pt>
                <c:pt idx="63516" formatCode="0.00E+00">
                  <c:v>-1.0447900000000001E-3</c:v>
                </c:pt>
                <c:pt idx="63517" formatCode="0.00E+00">
                  <c:v>-1.4250199999999999E-3</c:v>
                </c:pt>
                <c:pt idx="63518" formatCode="0.00E+00">
                  <c:v>-1.80192E-3</c:v>
                </c:pt>
                <c:pt idx="63519" formatCode="0.00E+00">
                  <c:v>-2.1752099999999999E-3</c:v>
                </c:pt>
                <c:pt idx="63520" formatCode="0.00E+00">
                  <c:v>-2.54463E-3</c:v>
                </c:pt>
                <c:pt idx="63521" formatCode="0.00E+00">
                  <c:v>-2.9099099999999999E-3</c:v>
                </c:pt>
                <c:pt idx="63522" formatCode="0.00E+00">
                  <c:v>-3.27079E-3</c:v>
                </c:pt>
                <c:pt idx="63523" formatCode="0.00E+00">
                  <c:v>-3.6270299999999998E-3</c:v>
                </c:pt>
                <c:pt idx="63524" formatCode="0.00E+00">
                  <c:v>-3.9783600000000002E-3</c:v>
                </c:pt>
                <c:pt idx="63525" formatCode="0.00E+00">
                  <c:v>-4.3245699999999998E-3</c:v>
                </c:pt>
                <c:pt idx="63526" formatCode="0.00E+00">
                  <c:v>-4.66542E-3</c:v>
                </c:pt>
                <c:pt idx="63527" formatCode="0.00E+00">
                  <c:v>-5.0007000000000003E-3</c:v>
                </c:pt>
                <c:pt idx="63528" formatCode="0.00E+00">
                  <c:v>-5.3301800000000003E-3</c:v>
                </c:pt>
                <c:pt idx="63529" formatCode="0.00E+00">
                  <c:v>-5.6536599999999996E-3</c:v>
                </c:pt>
                <c:pt idx="63530" formatCode="0.00E+00">
                  <c:v>-5.97095E-3</c:v>
                </c:pt>
                <c:pt idx="63531" formatCode="0.00E+00">
                  <c:v>-6.2818500000000003E-3</c:v>
                </c:pt>
                <c:pt idx="63532" formatCode="0.00E+00">
                  <c:v>-6.5861899999999996E-3</c:v>
                </c:pt>
                <c:pt idx="63533" formatCode="0.00E+00">
                  <c:v>-6.8837799999999999E-3</c:v>
                </c:pt>
                <c:pt idx="63534" formatCode="0.00E+00">
                  <c:v>-7.1744799999999996E-3</c:v>
                </c:pt>
                <c:pt idx="63535" formatCode="0.00E+00">
                  <c:v>-7.4580999999999996E-3</c:v>
                </c:pt>
                <c:pt idx="63536" formatCode="0.00E+00">
                  <c:v>-7.7345199999999999E-3</c:v>
                </c:pt>
                <c:pt idx="63537" formatCode="0.00E+00">
                  <c:v>-8.0035799999999997E-3</c:v>
                </c:pt>
                <c:pt idx="63538" formatCode="0.00E+00">
                  <c:v>-8.2651600000000006E-3</c:v>
                </c:pt>
                <c:pt idx="63539" formatCode="0.00E+00">
                  <c:v>-8.5191299999999998E-3</c:v>
                </c:pt>
                <c:pt idx="63540" formatCode="0.00E+00">
                  <c:v>-8.7653699999999998E-3</c:v>
                </c:pt>
                <c:pt idx="63541" formatCode="0.00E+00">
                  <c:v>-9.0037699999999995E-3</c:v>
                </c:pt>
                <c:pt idx="63542" formatCode="0.00E+00">
                  <c:v>-9.2342399999999995E-3</c:v>
                </c:pt>
                <c:pt idx="63543" formatCode="0.00E+00">
                  <c:v>-9.4566700000000004E-3</c:v>
                </c:pt>
                <c:pt idx="63544" formatCode="0.00E+00">
                  <c:v>-9.6710000000000008E-3</c:v>
                </c:pt>
                <c:pt idx="63545" formatCode="0.00E+00">
                  <c:v>-9.8771299999999996E-3</c:v>
                </c:pt>
                <c:pt idx="63546">
                  <c:v>-1.0075000000000001E-2</c:v>
                </c:pt>
                <c:pt idx="63547">
                  <c:v>-1.0264499999999999E-2</c:v>
                </c:pt>
                <c:pt idx="63548">
                  <c:v>-1.04457E-2</c:v>
                </c:pt>
                <c:pt idx="63549">
                  <c:v>-1.0618499999999999E-2</c:v>
                </c:pt>
                <c:pt idx="63550">
                  <c:v>-1.0782699999999999E-2</c:v>
                </c:pt>
                <c:pt idx="63551">
                  <c:v>-1.09385E-2</c:v>
                </c:pt>
                <c:pt idx="63552">
                  <c:v>-1.10858E-2</c:v>
                </c:pt>
                <c:pt idx="63553">
                  <c:v>-1.12245E-2</c:v>
                </c:pt>
                <c:pt idx="63554">
                  <c:v>-1.1354599999999999E-2</c:v>
                </c:pt>
                <c:pt idx="63555">
                  <c:v>-1.1476200000000001E-2</c:v>
                </c:pt>
                <c:pt idx="63556">
                  <c:v>-1.15893E-2</c:v>
                </c:pt>
                <c:pt idx="63557">
                  <c:v>-1.1693800000000001E-2</c:v>
                </c:pt>
                <c:pt idx="63558">
                  <c:v>-1.17897E-2</c:v>
                </c:pt>
                <c:pt idx="63559">
                  <c:v>-1.1877199999999999E-2</c:v>
                </c:pt>
                <c:pt idx="63560">
                  <c:v>-1.1956100000000001E-2</c:v>
                </c:pt>
                <c:pt idx="63561">
                  <c:v>-1.20266E-2</c:v>
                </c:pt>
                <c:pt idx="63562">
                  <c:v>-1.20886E-2</c:v>
                </c:pt>
                <c:pt idx="63563">
                  <c:v>-1.2142200000000001E-2</c:v>
                </c:pt>
                <c:pt idx="63564">
                  <c:v>-1.21876E-2</c:v>
                </c:pt>
                <c:pt idx="63565">
                  <c:v>-1.22246E-2</c:v>
                </c:pt>
                <c:pt idx="63566">
                  <c:v>-1.22533E-2</c:v>
                </c:pt>
                <c:pt idx="63567">
                  <c:v>-1.2273900000000001E-2</c:v>
                </c:pt>
                <c:pt idx="63568">
                  <c:v>-1.2286399999999999E-2</c:v>
                </c:pt>
                <c:pt idx="63569">
                  <c:v>-1.22909E-2</c:v>
                </c:pt>
                <c:pt idx="63570">
                  <c:v>-1.2287299999999999E-2</c:v>
                </c:pt>
                <c:pt idx="63571">
                  <c:v>-1.2275899999999999E-2</c:v>
                </c:pt>
                <c:pt idx="63572">
                  <c:v>-1.2256700000000001E-2</c:v>
                </c:pt>
                <c:pt idx="63573">
                  <c:v>-1.22297E-2</c:v>
                </c:pt>
                <c:pt idx="63574">
                  <c:v>-1.21951E-2</c:v>
                </c:pt>
                <c:pt idx="63575">
                  <c:v>-1.2152899999999999E-2</c:v>
                </c:pt>
                <c:pt idx="63576">
                  <c:v>-1.21032E-2</c:v>
                </c:pt>
                <c:pt idx="63577">
                  <c:v>-1.20462E-2</c:v>
                </c:pt>
                <c:pt idx="63578">
                  <c:v>-1.19819E-2</c:v>
                </c:pt>
                <c:pt idx="63579">
                  <c:v>-1.19104E-2</c:v>
                </c:pt>
                <c:pt idx="63580">
                  <c:v>-1.18318E-2</c:v>
                </c:pt>
                <c:pt idx="63581">
                  <c:v>-1.1746299999999999E-2</c:v>
                </c:pt>
                <c:pt idx="63582">
                  <c:v>-1.16539E-2</c:v>
                </c:pt>
                <c:pt idx="63583">
                  <c:v>-1.1554699999999999E-2</c:v>
                </c:pt>
                <c:pt idx="63584">
                  <c:v>-1.14489E-2</c:v>
                </c:pt>
                <c:pt idx="63585">
                  <c:v>-1.13366E-2</c:v>
                </c:pt>
                <c:pt idx="63586">
                  <c:v>-1.12178E-2</c:v>
                </c:pt>
                <c:pt idx="63587">
                  <c:v>-1.10927E-2</c:v>
                </c:pt>
                <c:pt idx="63588">
                  <c:v>-1.09614E-2</c:v>
                </c:pt>
                <c:pt idx="63589">
                  <c:v>-1.08241E-2</c:v>
                </c:pt>
                <c:pt idx="63590">
                  <c:v>-1.06807E-2</c:v>
                </c:pt>
                <c:pt idx="63591">
                  <c:v>-1.0531499999999999E-2</c:v>
                </c:pt>
                <c:pt idx="63592">
                  <c:v>-1.03766E-2</c:v>
                </c:pt>
                <c:pt idx="63593">
                  <c:v>-1.0216100000000001E-2</c:v>
                </c:pt>
                <c:pt idx="63594">
                  <c:v>-1.005E-2</c:v>
                </c:pt>
                <c:pt idx="63595" formatCode="0.00E+00">
                  <c:v>-9.8785899999999996E-3</c:v>
                </c:pt>
                <c:pt idx="63596" formatCode="0.00E+00">
                  <c:v>-9.7019099999999994E-3</c:v>
                </c:pt>
                <c:pt idx="63597" formatCode="0.00E+00">
                  <c:v>-9.5200800000000002E-3</c:v>
                </c:pt>
                <c:pt idx="63598" formatCode="0.00E+00">
                  <c:v>-9.3332299999999997E-3</c:v>
                </c:pt>
                <c:pt idx="63599" formatCode="0.00E+00">
                  <c:v>-9.1414900000000004E-3</c:v>
                </c:pt>
                <c:pt idx="63600" formatCode="0.00E+00">
                  <c:v>-8.9449600000000001E-3</c:v>
                </c:pt>
                <c:pt idx="63601" formatCode="0.00E+00">
                  <c:v>-8.7437699999999997E-3</c:v>
                </c:pt>
                <c:pt idx="63602" formatCode="0.00E+00">
                  <c:v>-8.5380400000000002E-3</c:v>
                </c:pt>
                <c:pt idx="63603" formatCode="0.00E+00">
                  <c:v>-8.3278899999999993E-3</c:v>
                </c:pt>
                <c:pt idx="63604" formatCode="0.00E+00">
                  <c:v>-8.1134399999999995E-3</c:v>
                </c:pt>
                <c:pt idx="63605" formatCode="0.00E+00">
                  <c:v>-7.8948200000000003E-3</c:v>
                </c:pt>
                <c:pt idx="63606" formatCode="0.00E+00">
                  <c:v>-7.6721300000000001E-3</c:v>
                </c:pt>
                <c:pt idx="63607" formatCode="0.00E+00">
                  <c:v>-7.4455099999999998E-3</c:v>
                </c:pt>
                <c:pt idx="63608" formatCode="0.00E+00">
                  <c:v>-7.2150699999999996E-3</c:v>
                </c:pt>
                <c:pt idx="63609" formatCode="0.00E+00">
                  <c:v>-6.9809299999999998E-3</c:v>
                </c:pt>
                <c:pt idx="63610" formatCode="0.00E+00">
                  <c:v>-6.7432100000000003E-3</c:v>
                </c:pt>
                <c:pt idx="63611" formatCode="0.00E+00">
                  <c:v>-6.5020399999999997E-3</c:v>
                </c:pt>
                <c:pt idx="63612" formatCode="0.00E+00">
                  <c:v>-6.2575299999999999E-3</c:v>
                </c:pt>
                <c:pt idx="63613" formatCode="0.00E+00">
                  <c:v>-6.00981E-3</c:v>
                </c:pt>
                <c:pt idx="63614" formatCode="0.00E+00">
                  <c:v>-5.7589900000000003E-3</c:v>
                </c:pt>
                <c:pt idx="63615" formatCode="0.00E+00">
                  <c:v>-5.5051900000000001E-3</c:v>
                </c:pt>
                <c:pt idx="63616" formatCode="0.00E+00">
                  <c:v>-5.2485400000000003E-3</c:v>
                </c:pt>
                <c:pt idx="63617" formatCode="0.00E+00">
                  <c:v>-4.9891600000000003E-3</c:v>
                </c:pt>
                <c:pt idx="63618" formatCode="0.00E+00">
                  <c:v>-4.7271600000000002E-3</c:v>
                </c:pt>
                <c:pt idx="63619" formatCode="0.00E+00">
                  <c:v>-4.4626800000000001E-3</c:v>
                </c:pt>
                <c:pt idx="63620" formatCode="0.00E+00">
                  <c:v>-4.1958200000000003E-3</c:v>
                </c:pt>
                <c:pt idx="63621" formatCode="0.00E+00">
                  <c:v>-3.9267199999999999E-3</c:v>
                </c:pt>
                <c:pt idx="63622" formatCode="0.00E+00">
                  <c:v>-3.65549E-3</c:v>
                </c:pt>
                <c:pt idx="63623" formatCode="0.00E+00">
                  <c:v>-3.3822600000000002E-3</c:v>
                </c:pt>
                <c:pt idx="63624" formatCode="0.00E+00">
                  <c:v>-3.1071499999999999E-3</c:v>
                </c:pt>
                <c:pt idx="63625" formatCode="0.00E+00">
                  <c:v>-2.8302900000000001E-3</c:v>
                </c:pt>
                <c:pt idx="63626" formatCode="0.00E+00">
                  <c:v>-2.5517999999999999E-3</c:v>
                </c:pt>
                <c:pt idx="63627" formatCode="0.00E+00">
                  <c:v>-2.27181E-3</c:v>
                </c:pt>
                <c:pt idx="63628" formatCode="0.00E+00">
                  <c:v>-1.99044E-3</c:v>
                </c:pt>
                <c:pt idx="63629" formatCode="0.00E+00">
                  <c:v>-1.7078200000000001E-3</c:v>
                </c:pt>
                <c:pt idx="63630" formatCode="0.00E+00">
                  <c:v>-1.4240699999999999E-3</c:v>
                </c:pt>
                <c:pt idx="63631" formatCode="0.00E+00">
                  <c:v>-1.13933E-3</c:v>
                </c:pt>
                <c:pt idx="63632" formatCode="0.00E+00">
                  <c:v>-8.5373100000000004E-4</c:v>
                </c:pt>
                <c:pt idx="63633" formatCode="0.00E+00">
                  <c:v>-5.6739400000000004E-4</c:v>
                </c:pt>
                <c:pt idx="63634" formatCode="0.00E+00">
                  <c:v>-2.8045499999999998E-4</c:v>
                </c:pt>
                <c:pt idx="63635" formatCode="0.00E+00">
                  <c:v>6.9518899999999996E-6</c:v>
                </c:pt>
                <c:pt idx="63636" formatCode="0.00E+00">
                  <c:v>2.9469400000000002E-4</c:v>
                </c:pt>
                <c:pt idx="63637" formatCode="0.00E+00">
                  <c:v>5.8263499999999997E-4</c:v>
                </c:pt>
                <c:pt idx="63638" formatCode="0.00E+00">
                  <c:v>8.7063899999999998E-4</c:v>
                </c:pt>
                <c:pt idx="63639" formatCode="0.00E+00">
                  <c:v>1.15857E-3</c:v>
                </c:pt>
                <c:pt idx="63640" formatCode="0.00E+00">
                  <c:v>1.4462800000000001E-3</c:v>
                </c:pt>
                <c:pt idx="63641" formatCode="0.00E+00">
                  <c:v>1.7336400000000001E-3</c:v>
                </c:pt>
                <c:pt idx="63642" formatCode="0.00E+00">
                  <c:v>2.0205100000000001E-3</c:v>
                </c:pt>
                <c:pt idx="63643" formatCode="0.00E+00">
                  <c:v>2.3067299999999999E-3</c:v>
                </c:pt>
                <c:pt idx="63644" formatCode="0.00E+00">
                  <c:v>2.59217E-3</c:v>
                </c:pt>
                <c:pt idx="63645" formatCode="0.00E+00">
                  <c:v>2.87667E-3</c:v>
                </c:pt>
                <c:pt idx="63646" formatCode="0.00E+00">
                  <c:v>3.1600999999999999E-3</c:v>
                </c:pt>
                <c:pt idx="63647" formatCode="0.00E+00">
                  <c:v>3.4423000000000001E-3</c:v>
                </c:pt>
                <c:pt idx="63648" formatCode="0.00E+00">
                  <c:v>3.7231199999999999E-3</c:v>
                </c:pt>
                <c:pt idx="63649" formatCode="0.00E+00">
                  <c:v>4.0024099999999996E-3</c:v>
                </c:pt>
                <c:pt idx="63650" formatCode="0.00E+00">
                  <c:v>4.2800199999999998E-3</c:v>
                </c:pt>
                <c:pt idx="63651" formatCode="0.00E+00">
                  <c:v>4.5557799999999997E-3</c:v>
                </c:pt>
                <c:pt idx="63652" formatCode="0.00E+00">
                  <c:v>4.8295600000000001E-3</c:v>
                </c:pt>
                <c:pt idx="63653" formatCode="0.00E+00">
                  <c:v>5.1011800000000003E-3</c:v>
                </c:pt>
                <c:pt idx="63654" formatCode="0.00E+00">
                  <c:v>5.3704800000000004E-3</c:v>
                </c:pt>
                <c:pt idx="63655" formatCode="0.00E+00">
                  <c:v>5.6373200000000004E-3</c:v>
                </c:pt>
                <c:pt idx="63656" formatCode="0.00E+00">
                  <c:v>5.9015200000000004E-3</c:v>
                </c:pt>
                <c:pt idx="63657" formatCode="0.00E+00">
                  <c:v>6.1629299999999996E-3</c:v>
                </c:pt>
                <c:pt idx="63658" formatCode="0.00E+00">
                  <c:v>6.42138E-3</c:v>
                </c:pt>
                <c:pt idx="63659" formatCode="0.00E+00">
                  <c:v>6.6767099999999998E-3</c:v>
                </c:pt>
                <c:pt idx="63660" formatCode="0.00E+00">
                  <c:v>6.92875E-3</c:v>
                </c:pt>
                <c:pt idx="63661" formatCode="0.00E+00">
                  <c:v>7.17733E-3</c:v>
                </c:pt>
                <c:pt idx="63662" formatCode="0.00E+00">
                  <c:v>7.4222899999999998E-3</c:v>
                </c:pt>
                <c:pt idx="63663" formatCode="0.00E+00">
                  <c:v>7.6634600000000004E-3</c:v>
                </c:pt>
                <c:pt idx="63664" formatCode="0.00E+00">
                  <c:v>7.9006700000000003E-3</c:v>
                </c:pt>
                <c:pt idx="63665" formatCode="0.00E+00">
                  <c:v>8.1337600000000003E-3</c:v>
                </c:pt>
                <c:pt idx="63666" formatCode="0.00E+00">
                  <c:v>8.3625499999999998E-3</c:v>
                </c:pt>
                <c:pt idx="63667" formatCode="0.00E+00">
                  <c:v>8.5868699999999999E-3</c:v>
                </c:pt>
                <c:pt idx="63668" formatCode="0.00E+00">
                  <c:v>8.8065599999999997E-3</c:v>
                </c:pt>
                <c:pt idx="63669" formatCode="0.00E+00">
                  <c:v>9.0214400000000004E-3</c:v>
                </c:pt>
                <c:pt idx="63670" formatCode="0.00E+00">
                  <c:v>9.2313499999999993E-3</c:v>
                </c:pt>
                <c:pt idx="63671" formatCode="0.00E+00">
                  <c:v>9.4361199999999992E-3</c:v>
                </c:pt>
                <c:pt idx="63672" formatCode="0.00E+00">
                  <c:v>9.6355899999999994E-3</c:v>
                </c:pt>
                <c:pt idx="63673" formatCode="0.00E+00">
                  <c:v>9.8295699999999993E-3</c:v>
                </c:pt>
                <c:pt idx="63674">
                  <c:v>1.00179E-2</c:v>
                </c:pt>
                <c:pt idx="63675">
                  <c:v>1.02004E-2</c:v>
                </c:pt>
                <c:pt idx="63676">
                  <c:v>1.0377000000000001E-2</c:v>
                </c:pt>
                <c:pt idx="63677">
                  <c:v>1.05474E-2</c:v>
                </c:pt>
                <c:pt idx="63678">
                  <c:v>1.0711500000000001E-2</c:v>
                </c:pt>
                <c:pt idx="63679">
                  <c:v>1.0869200000000001E-2</c:v>
                </c:pt>
                <c:pt idx="63680">
                  <c:v>1.10203E-2</c:v>
                </c:pt>
                <c:pt idx="63681">
                  <c:v>1.1164500000000001E-2</c:v>
                </c:pt>
                <c:pt idx="63682">
                  <c:v>1.13019E-2</c:v>
                </c:pt>
                <c:pt idx="63683">
                  <c:v>1.14322E-2</c:v>
                </c:pt>
                <c:pt idx="63684">
                  <c:v>1.1555299999999999E-2</c:v>
                </c:pt>
                <c:pt idx="63685">
                  <c:v>1.1671000000000001E-2</c:v>
                </c:pt>
                <c:pt idx="63686">
                  <c:v>1.1779100000000001E-2</c:v>
                </c:pt>
                <c:pt idx="63687">
                  <c:v>1.18797E-2</c:v>
                </c:pt>
                <c:pt idx="63688">
                  <c:v>1.1972500000000001E-2</c:v>
                </c:pt>
                <c:pt idx="63689">
                  <c:v>1.20573E-2</c:v>
                </c:pt>
                <c:pt idx="63690">
                  <c:v>1.21341E-2</c:v>
                </c:pt>
                <c:pt idx="63691">
                  <c:v>1.22028E-2</c:v>
                </c:pt>
                <c:pt idx="63692">
                  <c:v>1.22632E-2</c:v>
                </c:pt>
                <c:pt idx="63693">
                  <c:v>1.23152E-2</c:v>
                </c:pt>
                <c:pt idx="63694">
                  <c:v>1.23587E-2</c:v>
                </c:pt>
                <c:pt idx="63695">
                  <c:v>1.2393599999999999E-2</c:v>
                </c:pt>
                <c:pt idx="63696">
                  <c:v>1.24198E-2</c:v>
                </c:pt>
                <c:pt idx="63697">
                  <c:v>1.2437200000000001E-2</c:v>
                </c:pt>
                <c:pt idx="63698">
                  <c:v>1.2445700000000001E-2</c:v>
                </c:pt>
                <c:pt idx="63699">
                  <c:v>1.2445299999999999E-2</c:v>
                </c:pt>
                <c:pt idx="63700">
                  <c:v>1.24359E-2</c:v>
                </c:pt>
                <c:pt idx="63701">
                  <c:v>1.2417299999999999E-2</c:v>
                </c:pt>
                <c:pt idx="63702">
                  <c:v>1.2389600000000001E-2</c:v>
                </c:pt>
                <c:pt idx="63703">
                  <c:v>1.2352699999999999E-2</c:v>
                </c:pt>
                <c:pt idx="63704">
                  <c:v>1.23065E-2</c:v>
                </c:pt>
                <c:pt idx="63705">
                  <c:v>1.2251099999999999E-2</c:v>
                </c:pt>
                <c:pt idx="63706">
                  <c:v>1.2186300000000001E-2</c:v>
                </c:pt>
                <c:pt idx="63707">
                  <c:v>1.2112100000000001E-2</c:v>
                </c:pt>
                <c:pt idx="63708">
                  <c:v>1.20286E-2</c:v>
                </c:pt>
                <c:pt idx="63709">
                  <c:v>1.19357E-2</c:v>
                </c:pt>
                <c:pt idx="63710">
                  <c:v>1.1833400000000001E-2</c:v>
                </c:pt>
                <c:pt idx="63711">
                  <c:v>1.1721799999999999E-2</c:v>
                </c:pt>
                <c:pt idx="63712">
                  <c:v>1.16007E-2</c:v>
                </c:pt>
                <c:pt idx="63713">
                  <c:v>1.14704E-2</c:v>
                </c:pt>
                <c:pt idx="63714">
                  <c:v>1.1330700000000001E-2</c:v>
                </c:pt>
                <c:pt idx="63715">
                  <c:v>1.11818E-2</c:v>
                </c:pt>
                <c:pt idx="63716">
                  <c:v>1.10236E-2</c:v>
                </c:pt>
                <c:pt idx="63717">
                  <c:v>1.0856299999999999E-2</c:v>
                </c:pt>
                <c:pt idx="63718">
                  <c:v>1.0679900000000001E-2</c:v>
                </c:pt>
                <c:pt idx="63719">
                  <c:v>1.04945E-2</c:v>
                </c:pt>
                <c:pt idx="63720">
                  <c:v>1.03001E-2</c:v>
                </c:pt>
                <c:pt idx="63721">
                  <c:v>1.0096900000000001E-2</c:v>
                </c:pt>
                <c:pt idx="63722" formatCode="0.00E+00">
                  <c:v>9.8849300000000001E-3</c:v>
                </c:pt>
                <c:pt idx="63723" formatCode="0.00E+00">
                  <c:v>9.6643600000000003E-3</c:v>
                </c:pt>
                <c:pt idx="63724" formatCode="0.00E+00">
                  <c:v>9.4352700000000008E-3</c:v>
                </c:pt>
                <c:pt idx="63725" formatCode="0.00E+00">
                  <c:v>9.1978000000000008E-3</c:v>
                </c:pt>
                <c:pt idx="63726" formatCode="0.00E+00">
                  <c:v>8.9520899999999994E-3</c:v>
                </c:pt>
                <c:pt idx="63727" formatCode="0.00E+00">
                  <c:v>8.6982899999999991E-3</c:v>
                </c:pt>
                <c:pt idx="63728" formatCode="0.00E+00">
                  <c:v>8.4365499999999993E-3</c:v>
                </c:pt>
                <c:pt idx="63729" formatCode="0.00E+00">
                  <c:v>8.1670300000000005E-3</c:v>
                </c:pt>
                <c:pt idx="63730" formatCode="0.00E+00">
                  <c:v>7.88991E-3</c:v>
                </c:pt>
                <c:pt idx="63731" formatCode="0.00E+00">
                  <c:v>7.6053800000000001E-3</c:v>
                </c:pt>
                <c:pt idx="63732" formatCode="0.00E+00">
                  <c:v>7.3136199999999998E-3</c:v>
                </c:pt>
                <c:pt idx="63733" formatCode="0.00E+00">
                  <c:v>7.0148299999999997E-3</c:v>
                </c:pt>
                <c:pt idx="63734" formatCode="0.00E+00">
                  <c:v>6.7092200000000001E-3</c:v>
                </c:pt>
                <c:pt idx="63735" formatCode="0.00E+00">
                  <c:v>6.3970099999999998E-3</c:v>
                </c:pt>
                <c:pt idx="63736" formatCode="0.00E+00">
                  <c:v>6.0784200000000002E-3</c:v>
                </c:pt>
                <c:pt idx="63737" formatCode="0.00E+00">
                  <c:v>5.7536799999999997E-3</c:v>
                </c:pt>
                <c:pt idx="63738" formatCode="0.00E+00">
                  <c:v>5.4230399999999996E-3</c:v>
                </c:pt>
                <c:pt idx="63739" formatCode="0.00E+00">
                  <c:v>5.0867400000000002E-3</c:v>
                </c:pt>
                <c:pt idx="63740" formatCode="0.00E+00">
                  <c:v>4.7450399999999998E-3</c:v>
                </c:pt>
                <c:pt idx="63741" formatCode="0.00E+00">
                  <c:v>4.3981999999999997E-3</c:v>
                </c:pt>
                <c:pt idx="63742" formatCode="0.00E+00">
                  <c:v>4.0464899999999998E-3</c:v>
                </c:pt>
                <c:pt idx="63743" formatCode="0.00E+00">
                  <c:v>3.6901899999999999E-3</c:v>
                </c:pt>
                <c:pt idx="63744" formatCode="0.00E+00">
                  <c:v>3.32958E-3</c:v>
                </c:pt>
                <c:pt idx="63745" formatCode="0.00E+00">
                  <c:v>2.9649500000000001E-3</c:v>
                </c:pt>
                <c:pt idx="63746" formatCode="0.00E+00">
                  <c:v>2.5966000000000001E-3</c:v>
                </c:pt>
                <c:pt idx="63747" formatCode="0.00E+00">
                  <c:v>2.2248300000000001E-3</c:v>
                </c:pt>
                <c:pt idx="63748" formatCode="0.00E+00">
                  <c:v>1.8499499999999999E-3</c:v>
                </c:pt>
                <c:pt idx="63749" formatCode="0.00E+00">
                  <c:v>1.47226E-3</c:v>
                </c:pt>
                <c:pt idx="63750" formatCode="0.00E+00">
                  <c:v>1.09209E-3</c:v>
                </c:pt>
                <c:pt idx="63751" formatCode="0.00E+00">
                  <c:v>7.0976800000000005E-4</c:v>
                </c:pt>
                <c:pt idx="63752" formatCode="0.00E+00">
                  <c:v>3.2560800000000002E-4</c:v>
                </c:pt>
                <c:pt idx="63753" formatCode="0.00E+00">
                  <c:v>-6.0053699999999997E-5</c:v>
                </c:pt>
                <c:pt idx="63754" formatCode="0.00E+00">
                  <c:v>-4.4688200000000001E-4</c:v>
                </c:pt>
                <c:pt idx="63755" formatCode="0.00E+00">
                  <c:v>-8.3454000000000004E-4</c:v>
                </c:pt>
                <c:pt idx="63756" formatCode="0.00E+00">
                  <c:v>-1.22269E-3</c:v>
                </c:pt>
                <c:pt idx="63757" formatCode="0.00E+00">
                  <c:v>-1.61097E-3</c:v>
                </c:pt>
                <c:pt idx="63758" formatCode="0.00E+00">
                  <c:v>-1.99906E-3</c:v>
                </c:pt>
                <c:pt idx="63759" formatCode="0.00E+00">
                  <c:v>-2.3865900000000001E-3</c:v>
                </c:pt>
                <c:pt idx="63760" formatCode="0.00E+00">
                  <c:v>-2.7732299999999998E-3</c:v>
                </c:pt>
                <c:pt idx="63761" formatCode="0.00E+00">
                  <c:v>-3.1586100000000001E-3</c:v>
                </c:pt>
                <c:pt idx="63762" formatCode="0.00E+00">
                  <c:v>-3.5423799999999999E-3</c:v>
                </c:pt>
                <c:pt idx="63763" formatCode="0.00E+00">
                  <c:v>-3.9242000000000001E-3</c:v>
                </c:pt>
                <c:pt idx="63764" formatCode="0.00E+00">
                  <c:v>-4.3037099999999997E-3</c:v>
                </c:pt>
                <c:pt idx="63765" formatCode="0.00E+00">
                  <c:v>-4.6805500000000003E-3</c:v>
                </c:pt>
                <c:pt idx="63766" formatCode="0.00E+00">
                  <c:v>-5.0543799999999998E-3</c:v>
                </c:pt>
                <c:pt idx="63767" formatCode="0.00E+00">
                  <c:v>-5.4248500000000002E-3</c:v>
                </c:pt>
                <c:pt idx="63768" formatCode="0.00E+00">
                  <c:v>-5.7916E-3</c:v>
                </c:pt>
                <c:pt idx="63769" formatCode="0.00E+00">
                  <c:v>-6.1542899999999998E-3</c:v>
                </c:pt>
                <c:pt idx="63770" formatCode="0.00E+00">
                  <c:v>-6.5125699999999996E-3</c:v>
                </c:pt>
                <c:pt idx="63771" formatCode="0.00E+00">
                  <c:v>-6.8661E-3</c:v>
                </c:pt>
                <c:pt idx="63772" formatCode="0.00E+00">
                  <c:v>-7.2145500000000001E-3</c:v>
                </c:pt>
                <c:pt idx="63773" formatCode="0.00E+00">
                  <c:v>-7.5575599999999996E-3</c:v>
                </c:pt>
                <c:pt idx="63774" formatCode="0.00E+00">
                  <c:v>-7.8948300000000003E-3</c:v>
                </c:pt>
                <c:pt idx="63775" formatCode="0.00E+00">
                  <c:v>-8.2260000000000007E-3</c:v>
                </c:pt>
                <c:pt idx="63776" formatCode="0.00E+00">
                  <c:v>-8.5507699999999992E-3</c:v>
                </c:pt>
                <c:pt idx="63777" formatCode="0.00E+00">
                  <c:v>-8.8688099999999995E-3</c:v>
                </c:pt>
                <c:pt idx="63778" formatCode="0.00E+00">
                  <c:v>-9.1798100000000001E-3</c:v>
                </c:pt>
                <c:pt idx="63779" formatCode="0.00E+00">
                  <c:v>-9.4834700000000008E-3</c:v>
                </c:pt>
                <c:pt idx="63780" formatCode="0.00E+00">
                  <c:v>-9.7794800000000001E-3</c:v>
                </c:pt>
                <c:pt idx="63781">
                  <c:v>-1.00675E-2</c:v>
                </c:pt>
                <c:pt idx="63782">
                  <c:v>-1.03474E-2</c:v>
                </c:pt>
                <c:pt idx="63783">
                  <c:v>-1.06187E-2</c:v>
                </c:pt>
                <c:pt idx="63784">
                  <c:v>-1.08813E-2</c:v>
                </c:pt>
                <c:pt idx="63785">
                  <c:v>-1.11348E-2</c:v>
                </c:pt>
                <c:pt idx="63786">
                  <c:v>-1.1378900000000001E-2</c:v>
                </c:pt>
                <c:pt idx="63787">
                  <c:v>-1.16136E-2</c:v>
                </c:pt>
                <c:pt idx="63788">
                  <c:v>-1.1838400000000001E-2</c:v>
                </c:pt>
                <c:pt idx="63789">
                  <c:v>-1.2053299999999999E-2</c:v>
                </c:pt>
                <c:pt idx="63790">
                  <c:v>-1.2257799999999999E-2</c:v>
                </c:pt>
                <c:pt idx="63791">
                  <c:v>-1.2452E-2</c:v>
                </c:pt>
                <c:pt idx="63792">
                  <c:v>-1.2635499999999999E-2</c:v>
                </c:pt>
                <c:pt idx="63793">
                  <c:v>-1.2808099999999999E-2</c:v>
                </c:pt>
                <c:pt idx="63794">
                  <c:v>-1.2969700000000001E-2</c:v>
                </c:pt>
                <c:pt idx="63795">
                  <c:v>-1.3120100000000001E-2</c:v>
                </c:pt>
                <c:pt idx="63796">
                  <c:v>-1.32592E-2</c:v>
                </c:pt>
                <c:pt idx="63797">
                  <c:v>-1.3386800000000001E-2</c:v>
                </c:pt>
                <c:pt idx="63798">
                  <c:v>-1.3502699999999999E-2</c:v>
                </c:pt>
                <c:pt idx="63799">
                  <c:v>-1.36069E-2</c:v>
                </c:pt>
                <c:pt idx="63800">
                  <c:v>-1.36992E-2</c:v>
                </c:pt>
                <c:pt idx="63801">
                  <c:v>-1.37795E-2</c:v>
                </c:pt>
                <c:pt idx="63802">
                  <c:v>-1.38478E-2</c:v>
                </c:pt>
                <c:pt idx="63803">
                  <c:v>-1.39039E-2</c:v>
                </c:pt>
                <c:pt idx="63804">
                  <c:v>-1.39478E-2</c:v>
                </c:pt>
                <c:pt idx="63805">
                  <c:v>-1.3979500000000001E-2</c:v>
                </c:pt>
                <c:pt idx="63806">
                  <c:v>-1.39989E-2</c:v>
                </c:pt>
                <c:pt idx="63807">
                  <c:v>-1.40059E-2</c:v>
                </c:pt>
                <c:pt idx="63808">
                  <c:v>-1.40007E-2</c:v>
                </c:pt>
                <c:pt idx="63809">
                  <c:v>-1.39831E-2</c:v>
                </c:pt>
                <c:pt idx="63810">
                  <c:v>-1.3953200000000001E-2</c:v>
                </c:pt>
                <c:pt idx="63811">
                  <c:v>-1.39109E-2</c:v>
                </c:pt>
                <c:pt idx="63812">
                  <c:v>-1.3856500000000001E-2</c:v>
                </c:pt>
                <c:pt idx="63813">
                  <c:v>-1.37898E-2</c:v>
                </c:pt>
                <c:pt idx="63814">
                  <c:v>-1.37109E-2</c:v>
                </c:pt>
                <c:pt idx="63815">
                  <c:v>-1.362E-2</c:v>
                </c:pt>
                <c:pt idx="63816">
                  <c:v>-1.3517100000000001E-2</c:v>
                </c:pt>
                <c:pt idx="63817">
                  <c:v>-1.3402300000000001E-2</c:v>
                </c:pt>
                <c:pt idx="63818">
                  <c:v>-1.32757E-2</c:v>
                </c:pt>
                <c:pt idx="63819">
                  <c:v>-1.31374E-2</c:v>
                </c:pt>
                <c:pt idx="63820">
                  <c:v>-1.29877E-2</c:v>
                </c:pt>
                <c:pt idx="63821">
                  <c:v>-1.2826499999999999E-2</c:v>
                </c:pt>
                <c:pt idx="63822">
                  <c:v>-1.26541E-2</c:v>
                </c:pt>
                <c:pt idx="63823">
                  <c:v>-1.2470699999999999E-2</c:v>
                </c:pt>
                <c:pt idx="63824">
                  <c:v>-1.2276499999999999E-2</c:v>
                </c:pt>
                <c:pt idx="63825">
                  <c:v>-1.2071500000000001E-2</c:v>
                </c:pt>
                <c:pt idx="63826">
                  <c:v>-1.18561E-2</c:v>
                </c:pt>
                <c:pt idx="63827">
                  <c:v>-1.1630400000000001E-2</c:v>
                </c:pt>
                <c:pt idx="63828">
                  <c:v>-1.1394700000000001E-2</c:v>
                </c:pt>
                <c:pt idx="63829">
                  <c:v>-1.11492E-2</c:v>
                </c:pt>
                <c:pt idx="63830">
                  <c:v>-1.08942E-2</c:v>
                </c:pt>
                <c:pt idx="63831">
                  <c:v>-1.06298E-2</c:v>
                </c:pt>
                <c:pt idx="63832">
                  <c:v>-1.03564E-2</c:v>
                </c:pt>
                <c:pt idx="63833">
                  <c:v>-1.00743E-2</c:v>
                </c:pt>
                <c:pt idx="63834" formatCode="0.00E+00">
                  <c:v>-9.7836599999999996E-3</c:v>
                </c:pt>
                <c:pt idx="63835" formatCode="0.00E+00">
                  <c:v>-9.4848499999999995E-3</c:v>
                </c:pt>
                <c:pt idx="63836" formatCode="0.00E+00">
                  <c:v>-9.1781399999999996E-3</c:v>
                </c:pt>
                <c:pt idx="63837" formatCode="0.00E+00">
                  <c:v>-8.8638399999999996E-3</c:v>
                </c:pt>
                <c:pt idx="63838" formatCode="0.00E+00">
                  <c:v>-8.5422699999999994E-3</c:v>
                </c:pt>
                <c:pt idx="63839" formatCode="0.00E+00">
                  <c:v>-8.2137400000000006E-3</c:v>
                </c:pt>
                <c:pt idx="63840" formatCode="0.00E+00">
                  <c:v>-7.8785799999999996E-3</c:v>
                </c:pt>
                <c:pt idx="63841" formatCode="0.00E+00">
                  <c:v>-7.5371199999999996E-3</c:v>
                </c:pt>
                <c:pt idx="63842" formatCode="0.00E+00">
                  <c:v>-7.1897000000000003E-3</c:v>
                </c:pt>
                <c:pt idx="63843" formatCode="0.00E+00">
                  <c:v>-6.8366599999999996E-3</c:v>
                </c:pt>
                <c:pt idx="63844" formatCode="0.00E+00">
                  <c:v>-6.4783499999999999E-3</c:v>
                </c:pt>
                <c:pt idx="63845" formatCode="0.00E+00">
                  <c:v>-6.1151299999999999E-3</c:v>
                </c:pt>
                <c:pt idx="63846" formatCode="0.00E+00">
                  <c:v>-5.7473400000000001E-3</c:v>
                </c:pt>
                <c:pt idx="63847" formatCode="0.00E+00">
                  <c:v>-5.3753500000000001E-3</c:v>
                </c:pt>
                <c:pt idx="63848" formatCode="0.00E+00">
                  <c:v>-4.9995300000000003E-3</c:v>
                </c:pt>
                <c:pt idx="63849" formatCode="0.00E+00">
                  <c:v>-4.6202400000000003E-3</c:v>
                </c:pt>
                <c:pt idx="63850" formatCode="0.00E+00">
                  <c:v>-4.2378499999999996E-3</c:v>
                </c:pt>
                <c:pt idx="63851" formatCode="0.00E+00">
                  <c:v>-3.85273E-3</c:v>
                </c:pt>
                <c:pt idx="63852" formatCode="0.00E+00">
                  <c:v>-3.46526E-3</c:v>
                </c:pt>
                <c:pt idx="63853" formatCode="0.00E+00">
                  <c:v>-3.07581E-3</c:v>
                </c:pt>
                <c:pt idx="63854" formatCode="0.00E+00">
                  <c:v>-2.6847500000000001E-3</c:v>
                </c:pt>
                <c:pt idx="63855" formatCode="0.00E+00">
                  <c:v>-2.2924600000000001E-3</c:v>
                </c:pt>
                <c:pt idx="63856" formatCode="0.00E+00">
                  <c:v>-1.8993199999999999E-3</c:v>
                </c:pt>
                <c:pt idx="63857" formatCode="0.00E+00">
                  <c:v>-1.5056900000000001E-3</c:v>
                </c:pt>
                <c:pt idx="63858" formatCode="0.00E+00">
                  <c:v>-1.1119700000000001E-3</c:v>
                </c:pt>
                <c:pt idx="63859" formatCode="0.00E+00">
                  <c:v>-7.1850400000000002E-4</c:v>
                </c:pt>
                <c:pt idx="63860" formatCode="0.00E+00">
                  <c:v>-3.2568000000000001E-4</c:v>
                </c:pt>
                <c:pt idx="63861" formatCode="0.00E+00">
                  <c:v>6.6136499999999999E-5</c:v>
                </c:pt>
                <c:pt idx="63862" formatCode="0.00E+00">
                  <c:v>4.5658E-4</c:v>
                </c:pt>
                <c:pt idx="63863" formatCode="0.00E+00">
                  <c:v>8.4528800000000003E-4</c:v>
                </c:pt>
                <c:pt idx="63864" formatCode="0.00E+00">
                  <c:v>1.2319E-3</c:v>
                </c:pt>
                <c:pt idx="63865" formatCode="0.00E+00">
                  <c:v>1.6160599999999999E-3</c:v>
                </c:pt>
                <c:pt idx="63866" formatCode="0.00E+00">
                  <c:v>1.9974200000000002E-3</c:v>
                </c:pt>
                <c:pt idx="63867" formatCode="0.00E+00">
                  <c:v>2.3756200000000002E-3</c:v>
                </c:pt>
                <c:pt idx="63868" formatCode="0.00E+00">
                  <c:v>2.75033E-3</c:v>
                </c:pt>
                <c:pt idx="63869" formatCode="0.00E+00">
                  <c:v>3.1212100000000001E-3</c:v>
                </c:pt>
                <c:pt idx="63870" formatCode="0.00E+00">
                  <c:v>3.4879300000000002E-3</c:v>
                </c:pt>
                <c:pt idx="63871" formatCode="0.00E+00">
                  <c:v>3.85016E-3</c:v>
                </c:pt>
                <c:pt idx="63872" formatCode="0.00E+00">
                  <c:v>4.2075799999999998E-3</c:v>
                </c:pt>
                <c:pt idx="63873" formatCode="0.00E+00">
                  <c:v>4.5598899999999996E-3</c:v>
                </c:pt>
                <c:pt idx="63874" formatCode="0.00E+00">
                  <c:v>4.9067700000000004E-3</c:v>
                </c:pt>
                <c:pt idx="63875" formatCode="0.00E+00">
                  <c:v>5.2479199999999997E-3</c:v>
                </c:pt>
                <c:pt idx="63876" formatCode="0.00E+00">
                  <c:v>5.5830599999999999E-3</c:v>
                </c:pt>
                <c:pt idx="63877" formatCode="0.00E+00">
                  <c:v>5.9119000000000003E-3</c:v>
                </c:pt>
                <c:pt idx="63878" formatCode="0.00E+00">
                  <c:v>6.2341699999999998E-3</c:v>
                </c:pt>
                <c:pt idx="63879" formatCode="0.00E+00">
                  <c:v>6.5496E-3</c:v>
                </c:pt>
                <c:pt idx="63880" formatCode="0.00E+00">
                  <c:v>6.8579299999999999E-3</c:v>
                </c:pt>
                <c:pt idx="63881" formatCode="0.00E+00">
                  <c:v>7.1589100000000001E-3</c:v>
                </c:pt>
                <c:pt idx="63882" formatCode="0.00E+00">
                  <c:v>7.4523100000000002E-3</c:v>
                </c:pt>
                <c:pt idx="63883" formatCode="0.00E+00">
                  <c:v>7.7378899999999999E-3</c:v>
                </c:pt>
                <c:pt idx="63884" formatCode="0.00E+00">
                  <c:v>8.0154300000000005E-3</c:v>
                </c:pt>
                <c:pt idx="63885" formatCode="0.00E+00">
                  <c:v>8.2847300000000006E-3</c:v>
                </c:pt>
                <c:pt idx="63886" formatCode="0.00E+00">
                  <c:v>8.5455700000000006E-3</c:v>
                </c:pt>
                <c:pt idx="63887" formatCode="0.00E+00">
                  <c:v>8.79776E-3</c:v>
                </c:pt>
                <c:pt idx="63888" formatCode="0.00E+00">
                  <c:v>9.0411399999999996E-3</c:v>
                </c:pt>
                <c:pt idx="63889" formatCode="0.00E+00">
                  <c:v>9.2755100000000007E-3</c:v>
                </c:pt>
                <c:pt idx="63890" formatCode="0.00E+00">
                  <c:v>9.5007300000000006E-3</c:v>
                </c:pt>
                <c:pt idx="63891" formatCode="0.00E+00">
                  <c:v>9.7166400000000003E-3</c:v>
                </c:pt>
                <c:pt idx="63892" formatCode="0.00E+00">
                  <c:v>9.9231000000000007E-3</c:v>
                </c:pt>
                <c:pt idx="63893">
                  <c:v>1.0120000000000001E-2</c:v>
                </c:pt>
                <c:pt idx="63894">
                  <c:v>1.0307200000000001E-2</c:v>
                </c:pt>
                <c:pt idx="63895">
                  <c:v>1.04846E-2</c:v>
                </c:pt>
                <c:pt idx="63896">
                  <c:v>1.0652E-2</c:v>
                </c:pt>
                <c:pt idx="63897">
                  <c:v>1.08095E-2</c:v>
                </c:pt>
                <c:pt idx="63898">
                  <c:v>1.0957E-2</c:v>
                </c:pt>
                <c:pt idx="63899">
                  <c:v>1.10943E-2</c:v>
                </c:pt>
                <c:pt idx="63900">
                  <c:v>1.1221399999999999E-2</c:v>
                </c:pt>
                <c:pt idx="63901">
                  <c:v>1.1338300000000001E-2</c:v>
                </c:pt>
                <c:pt idx="63902">
                  <c:v>1.1445E-2</c:v>
                </c:pt>
                <c:pt idx="63903">
                  <c:v>1.1541300000000001E-2</c:v>
                </c:pt>
                <c:pt idx="63904">
                  <c:v>1.16274E-2</c:v>
                </c:pt>
                <c:pt idx="63905">
                  <c:v>1.17032E-2</c:v>
                </c:pt>
                <c:pt idx="63906">
                  <c:v>1.17687E-2</c:v>
                </c:pt>
                <c:pt idx="63907">
                  <c:v>1.1823999999999999E-2</c:v>
                </c:pt>
                <c:pt idx="63908">
                  <c:v>1.1868999999999999E-2</c:v>
                </c:pt>
                <c:pt idx="63909">
                  <c:v>1.1903800000000001E-2</c:v>
                </c:pt>
                <c:pt idx="63910">
                  <c:v>1.19285E-2</c:v>
                </c:pt>
                <c:pt idx="63911">
                  <c:v>1.19431E-2</c:v>
                </c:pt>
                <c:pt idx="63912">
                  <c:v>1.19477E-2</c:v>
                </c:pt>
                <c:pt idx="63913">
                  <c:v>1.1942299999999999E-2</c:v>
                </c:pt>
                <c:pt idx="63914">
                  <c:v>1.19271E-2</c:v>
                </c:pt>
                <c:pt idx="63915">
                  <c:v>1.19022E-2</c:v>
                </c:pt>
                <c:pt idx="63916">
                  <c:v>1.1867600000000001E-2</c:v>
                </c:pt>
                <c:pt idx="63917">
                  <c:v>1.18234E-2</c:v>
                </c:pt>
                <c:pt idx="63918">
                  <c:v>1.17699E-2</c:v>
                </c:pt>
                <c:pt idx="63919">
                  <c:v>1.1707E-2</c:v>
                </c:pt>
                <c:pt idx="63920">
                  <c:v>1.1635E-2</c:v>
                </c:pt>
                <c:pt idx="63921">
                  <c:v>1.1554099999999999E-2</c:v>
                </c:pt>
                <c:pt idx="63922">
                  <c:v>1.1464200000000001E-2</c:v>
                </c:pt>
                <c:pt idx="63923">
                  <c:v>1.1365699999999999E-2</c:v>
                </c:pt>
                <c:pt idx="63924">
                  <c:v>1.1258600000000001E-2</c:v>
                </c:pt>
                <c:pt idx="63925">
                  <c:v>1.1143200000000001E-2</c:v>
                </c:pt>
                <c:pt idx="63926">
                  <c:v>1.1019599999999999E-2</c:v>
                </c:pt>
                <c:pt idx="63927">
                  <c:v>1.0888E-2</c:v>
                </c:pt>
                <c:pt idx="63928">
                  <c:v>1.0748600000000001E-2</c:v>
                </c:pt>
                <c:pt idx="63929">
                  <c:v>1.06015E-2</c:v>
                </c:pt>
                <c:pt idx="63930">
                  <c:v>1.0447100000000001E-2</c:v>
                </c:pt>
                <c:pt idx="63931">
                  <c:v>1.02855E-2</c:v>
                </c:pt>
                <c:pt idx="63932">
                  <c:v>1.01169E-2</c:v>
                </c:pt>
                <c:pt idx="63933" formatCode="0.00E+00">
                  <c:v>9.9414599999999992E-3</c:v>
                </c:pt>
                <c:pt idx="63934" formatCode="0.00E+00">
                  <c:v>9.7594899999999991E-3</c:v>
                </c:pt>
                <c:pt idx="63935" formatCode="0.00E+00">
                  <c:v>9.5711700000000004E-3</c:v>
                </c:pt>
                <c:pt idx="63936" formatCode="0.00E+00">
                  <c:v>9.3767199999999998E-3</c:v>
                </c:pt>
                <c:pt idx="63937" formatCode="0.00E+00">
                  <c:v>9.1763799999999996E-3</c:v>
                </c:pt>
                <c:pt idx="63938" formatCode="0.00E+00">
                  <c:v>8.9703700000000001E-3</c:v>
                </c:pt>
                <c:pt idx="63939" formatCode="0.00E+00">
                  <c:v>8.7589199999999999E-3</c:v>
                </c:pt>
                <c:pt idx="63940" formatCode="0.00E+00">
                  <c:v>8.5422699999999994E-3</c:v>
                </c:pt>
                <c:pt idx="63941" formatCode="0.00E+00">
                  <c:v>8.3206500000000006E-3</c:v>
                </c:pt>
                <c:pt idx="63942" formatCode="0.00E+00">
                  <c:v>8.0943100000000004E-3</c:v>
                </c:pt>
                <c:pt idx="63943" formatCode="0.00E+00">
                  <c:v>7.8634599999999992E-3</c:v>
                </c:pt>
                <c:pt idx="63944" formatCode="0.00E+00">
                  <c:v>7.6283599999999998E-3</c:v>
                </c:pt>
                <c:pt idx="63945" formatCode="0.00E+00">
                  <c:v>7.38925E-3</c:v>
                </c:pt>
                <c:pt idx="63946" formatCode="0.00E+00">
                  <c:v>7.1463500000000001E-3</c:v>
                </c:pt>
                <c:pt idx="63947" formatCode="0.00E+00">
                  <c:v>6.8999200000000004E-3</c:v>
                </c:pt>
                <c:pt idx="63948" formatCode="0.00E+00">
                  <c:v>6.6501900000000003E-3</c:v>
                </c:pt>
                <c:pt idx="63949" formatCode="0.00E+00">
                  <c:v>6.3973900000000002E-3</c:v>
                </c:pt>
                <c:pt idx="63950" formatCode="0.00E+00">
                  <c:v>6.1417800000000003E-3</c:v>
                </c:pt>
                <c:pt idx="63951" formatCode="0.00E+00">
                  <c:v>5.8835700000000003E-3</c:v>
                </c:pt>
                <c:pt idx="63952" formatCode="0.00E+00">
                  <c:v>5.6230200000000003E-3</c:v>
                </c:pt>
                <c:pt idx="63953" formatCode="0.00E+00">
                  <c:v>5.3603399999999999E-3</c:v>
                </c:pt>
                <c:pt idx="63954" formatCode="0.00E+00">
                  <c:v>5.0957800000000003E-3</c:v>
                </c:pt>
                <c:pt idx="63955" formatCode="0.00E+00">
                  <c:v>4.8295600000000001E-3</c:v>
                </c:pt>
                <c:pt idx="63956" formatCode="0.00E+00">
                  <c:v>4.5619099999999997E-3</c:v>
                </c:pt>
                <c:pt idx="63957" formatCode="0.00E+00">
                  <c:v>4.2930599999999996E-3</c:v>
                </c:pt>
                <c:pt idx="63958" formatCode="0.00E+00">
                  <c:v>4.0232200000000001E-3</c:v>
                </c:pt>
                <c:pt idx="63959" formatCode="0.00E+00">
                  <c:v>3.7526299999999999E-3</c:v>
                </c:pt>
                <c:pt idx="63960" formatCode="0.00E+00">
                  <c:v>3.4814899999999998E-3</c:v>
                </c:pt>
                <c:pt idx="63961" formatCode="0.00E+00">
                  <c:v>3.2100100000000001E-3</c:v>
                </c:pt>
                <c:pt idx="63962" formatCode="0.00E+00">
                  <c:v>2.9384200000000002E-3</c:v>
                </c:pt>
                <c:pt idx="63963" formatCode="0.00E+00">
                  <c:v>2.6669100000000002E-3</c:v>
                </c:pt>
                <c:pt idx="63964" formatCode="0.00E+00">
                  <c:v>2.3956899999999998E-3</c:v>
                </c:pt>
                <c:pt idx="63965" formatCode="0.00E+00">
                  <c:v>2.12496E-3</c:v>
                </c:pt>
                <c:pt idx="63966" formatCode="0.00E+00">
                  <c:v>1.85491E-3</c:v>
                </c:pt>
                <c:pt idx="63967" formatCode="0.00E+00">
                  <c:v>1.58573E-3</c:v>
                </c:pt>
                <c:pt idx="63968" formatCode="0.00E+00">
                  <c:v>1.31762E-3</c:v>
                </c:pt>
                <c:pt idx="63969" formatCode="0.00E+00">
                  <c:v>1.0507400000000001E-3</c:v>
                </c:pt>
                <c:pt idx="63970" formatCode="0.00E+00">
                  <c:v>7.8529200000000004E-4</c:v>
                </c:pt>
                <c:pt idx="63971" formatCode="0.00E+00">
                  <c:v>5.21435E-4</c:v>
                </c:pt>
                <c:pt idx="63972" formatCode="0.00E+00">
                  <c:v>2.5934299999999999E-4</c:v>
                </c:pt>
                <c:pt idx="63973" formatCode="0.00E+00">
                  <c:v>-8.2159800000000005E-7</c:v>
                </c:pt>
                <c:pt idx="63974" formatCode="0.00E+00">
                  <c:v>-2.5889799999999997E-4</c:v>
                </c:pt>
                <c:pt idx="63975" formatCode="0.00E+00">
                  <c:v>-5.1473100000000004E-4</c:v>
                </c:pt>
                <c:pt idx="63976" formatCode="0.00E+00">
                  <c:v>-7.6816999999999999E-4</c:v>
                </c:pt>
                <c:pt idx="63977" formatCode="0.00E+00">
                  <c:v>-1.01907E-3</c:v>
                </c:pt>
                <c:pt idx="63978" formatCode="0.00E+00">
                  <c:v>-1.2672899999999999E-3</c:v>
                </c:pt>
                <c:pt idx="63979" formatCode="0.00E+00">
                  <c:v>-1.5127000000000001E-3</c:v>
                </c:pt>
                <c:pt idx="63980" formatCode="0.00E+00">
                  <c:v>-1.7551699999999999E-3</c:v>
                </c:pt>
                <c:pt idx="63981" formatCode="0.00E+00">
                  <c:v>-1.9945599999999998E-3</c:v>
                </c:pt>
                <c:pt idx="63982" formatCode="0.00E+00">
                  <c:v>-2.23076E-3</c:v>
                </c:pt>
                <c:pt idx="63983" formatCode="0.00E+00">
                  <c:v>-2.46365E-3</c:v>
                </c:pt>
                <c:pt idx="63984" formatCode="0.00E+00">
                  <c:v>-2.6931300000000002E-3</c:v>
                </c:pt>
                <c:pt idx="63985" formatCode="0.00E+00">
                  <c:v>-2.9190800000000001E-3</c:v>
                </c:pt>
                <c:pt idx="63986" formatCode="0.00E+00">
                  <c:v>-3.1413999999999999E-3</c:v>
                </c:pt>
                <c:pt idx="63987" formatCode="0.00E+00">
                  <c:v>-3.3600100000000001E-3</c:v>
                </c:pt>
                <c:pt idx="63988" formatCode="0.00E+00">
                  <c:v>-3.57479E-3</c:v>
                </c:pt>
                <c:pt idx="63989" formatCode="0.00E+00">
                  <c:v>-3.78568E-3</c:v>
                </c:pt>
                <c:pt idx="63990" formatCode="0.00E+00">
                  <c:v>-3.9925799999999999E-3</c:v>
                </c:pt>
                <c:pt idx="63991" formatCode="0.00E+00">
                  <c:v>-4.1954200000000001E-3</c:v>
                </c:pt>
                <c:pt idx="63992" formatCode="0.00E+00">
                  <c:v>-4.3941199999999996E-3</c:v>
                </c:pt>
                <c:pt idx="63993" formatCode="0.00E+00">
                  <c:v>-4.5886199999999999E-3</c:v>
                </c:pt>
                <c:pt idx="63994" formatCode="0.00E+00">
                  <c:v>-4.7788400000000003E-3</c:v>
                </c:pt>
                <c:pt idx="63995" formatCode="0.00E+00">
                  <c:v>-4.9647399999999996E-3</c:v>
                </c:pt>
                <c:pt idx="63996" formatCode="0.00E+00">
                  <c:v>-5.1462399999999998E-3</c:v>
                </c:pt>
                <c:pt idx="63997" formatCode="0.00E+00">
                  <c:v>-5.3233000000000004E-3</c:v>
                </c:pt>
                <c:pt idx="63998" formatCode="0.00E+00">
                  <c:v>-5.4958799999999999E-3</c:v>
                </c:pt>
                <c:pt idx="63999" formatCode="0.00E+00">
                  <c:v>-5.6639200000000002E-3</c:v>
                </c:pt>
                <c:pt idx="64000" formatCode="0.00E+00">
                  <c:v>-5.8273800000000001E-3</c:v>
                </c:pt>
                <c:pt idx="64001" formatCode="0.00E+00">
                  <c:v>-5.9862200000000004E-3</c:v>
                </c:pt>
                <c:pt idx="64002" formatCode="0.00E+00">
                  <c:v>-6.1404199999999997E-3</c:v>
                </c:pt>
                <c:pt idx="64003" formatCode="0.00E+00">
                  <c:v>-6.28993E-3</c:v>
                </c:pt>
                <c:pt idx="64004" formatCode="0.00E+00">
                  <c:v>-6.4347400000000004E-3</c:v>
                </c:pt>
                <c:pt idx="64005" formatCode="0.00E+00">
                  <c:v>-6.5748200000000003E-3</c:v>
                </c:pt>
                <c:pt idx="64006" formatCode="0.00E+00">
                  <c:v>-6.7101399999999999E-3</c:v>
                </c:pt>
                <c:pt idx="64007" formatCode="0.00E+00">
                  <c:v>-6.84068E-3</c:v>
                </c:pt>
                <c:pt idx="64008" formatCode="0.00E+00">
                  <c:v>-6.96644E-3</c:v>
                </c:pt>
                <c:pt idx="64009" formatCode="0.00E+00">
                  <c:v>-7.0873899999999998E-3</c:v>
                </c:pt>
                <c:pt idx="64010" formatCode="0.00E+00">
                  <c:v>-7.2035299999999997E-3</c:v>
                </c:pt>
                <c:pt idx="64011" formatCode="0.00E+00">
                  <c:v>-7.3148500000000003E-3</c:v>
                </c:pt>
                <c:pt idx="64012" formatCode="0.00E+00">
                  <c:v>-7.4213300000000003E-3</c:v>
                </c:pt>
                <c:pt idx="64013" formatCode="0.00E+00">
                  <c:v>-7.5229800000000003E-3</c:v>
                </c:pt>
                <c:pt idx="64014" formatCode="0.00E+00">
                  <c:v>-7.6197900000000004E-3</c:v>
                </c:pt>
                <c:pt idx="64015" formatCode="0.00E+00">
                  <c:v>-7.7117699999999997E-3</c:v>
                </c:pt>
                <c:pt idx="64016" formatCode="0.00E+00">
                  <c:v>-7.79891E-3</c:v>
                </c:pt>
                <c:pt idx="64017" formatCode="0.00E+00">
                  <c:v>-7.8812099999999996E-3</c:v>
                </c:pt>
                <c:pt idx="64018" formatCode="0.00E+00">
                  <c:v>-7.9586899999999992E-3</c:v>
                </c:pt>
                <c:pt idx="64019" formatCode="0.00E+00">
                  <c:v>-8.0313499999999996E-3</c:v>
                </c:pt>
                <c:pt idx="64020" formatCode="0.00E+00">
                  <c:v>-8.0991799999999992E-3</c:v>
                </c:pt>
                <c:pt idx="64021" formatCode="0.00E+00">
                  <c:v>-8.1622199999999995E-3</c:v>
                </c:pt>
                <c:pt idx="64022" formatCode="0.00E+00">
                  <c:v>-8.2204500000000007E-3</c:v>
                </c:pt>
                <c:pt idx="64023" formatCode="0.00E+00">
                  <c:v>-8.2739000000000007E-3</c:v>
                </c:pt>
                <c:pt idx="64024" formatCode="0.00E+00">
                  <c:v>-8.3225699999999996E-3</c:v>
                </c:pt>
                <c:pt idx="64025" formatCode="0.00E+00">
                  <c:v>-8.3664800000000008E-3</c:v>
                </c:pt>
                <c:pt idx="64026" formatCode="0.00E+00">
                  <c:v>-8.4056400000000007E-3</c:v>
                </c:pt>
                <c:pt idx="64027" formatCode="0.00E+00">
                  <c:v>-8.4400599999999992E-3</c:v>
                </c:pt>
                <c:pt idx="64028" formatCode="0.00E+00">
                  <c:v>-8.4697699999999997E-3</c:v>
                </c:pt>
                <c:pt idx="64029" formatCode="0.00E+00">
                  <c:v>-8.4947600000000005E-3</c:v>
                </c:pt>
                <c:pt idx="64030" formatCode="0.00E+00">
                  <c:v>-8.5150699999999996E-3</c:v>
                </c:pt>
                <c:pt idx="64031" formatCode="0.00E+00">
                  <c:v>-8.5307000000000004E-3</c:v>
                </c:pt>
                <c:pt idx="64032" formatCode="0.00E+00">
                  <c:v>-8.5416799999999994E-3</c:v>
                </c:pt>
                <c:pt idx="64033" formatCode="0.00E+00">
                  <c:v>-8.5480199999999999E-3</c:v>
                </c:pt>
                <c:pt idx="64034" formatCode="0.00E+00">
                  <c:v>-8.5497300000000002E-3</c:v>
                </c:pt>
                <c:pt idx="64035" formatCode="0.00E+00">
                  <c:v>-8.5468300000000001E-3</c:v>
                </c:pt>
                <c:pt idx="64036" formatCode="0.00E+00">
                  <c:v>-8.5393499999999994E-3</c:v>
                </c:pt>
                <c:pt idx="64037" formatCode="0.00E+00">
                  <c:v>-8.5272999999999998E-3</c:v>
                </c:pt>
                <c:pt idx="64038" formatCode="0.00E+00">
                  <c:v>-8.5106899999999996E-3</c:v>
                </c:pt>
                <c:pt idx="64039" formatCode="0.00E+00">
                  <c:v>-8.4895500000000002E-3</c:v>
                </c:pt>
                <c:pt idx="64040" formatCode="0.00E+00">
                  <c:v>-8.4638999999999999E-3</c:v>
                </c:pt>
                <c:pt idx="64041" formatCode="0.00E+00">
                  <c:v>-8.4337500000000003E-3</c:v>
                </c:pt>
                <c:pt idx="64042" formatCode="0.00E+00">
                  <c:v>-8.3991199999999995E-3</c:v>
                </c:pt>
                <c:pt idx="64043" formatCode="0.00E+00">
                  <c:v>-8.3600299999999992E-3</c:v>
                </c:pt>
                <c:pt idx="64044" formatCode="0.00E+00">
                  <c:v>-8.3164999999999992E-3</c:v>
                </c:pt>
                <c:pt idx="64045" formatCode="0.00E+00">
                  <c:v>-8.2685499999999995E-3</c:v>
                </c:pt>
                <c:pt idx="64046" formatCode="0.00E+00">
                  <c:v>-8.2161999999999999E-3</c:v>
                </c:pt>
                <c:pt idx="64047" formatCode="0.00E+00">
                  <c:v>-8.1594700000000003E-3</c:v>
                </c:pt>
                <c:pt idx="64048" formatCode="0.00E+00">
                  <c:v>-8.0983800000000005E-3</c:v>
                </c:pt>
                <c:pt idx="64049" formatCode="0.00E+00">
                  <c:v>-8.0329600000000004E-3</c:v>
                </c:pt>
                <c:pt idx="64050" formatCode="0.00E+00">
                  <c:v>-7.9632100000000001E-3</c:v>
                </c:pt>
                <c:pt idx="64051" formatCode="0.00E+00">
                  <c:v>-7.8891599999999992E-3</c:v>
                </c:pt>
                <c:pt idx="64052" formatCode="0.00E+00">
                  <c:v>-7.8108400000000003E-3</c:v>
                </c:pt>
                <c:pt idx="64053" formatCode="0.00E+00">
                  <c:v>-7.7282699999999998E-3</c:v>
                </c:pt>
                <c:pt idx="64054" formatCode="0.00E+00">
                  <c:v>-7.64147E-3</c:v>
                </c:pt>
                <c:pt idx="64055" formatCode="0.00E+00">
                  <c:v>-7.5504600000000002E-3</c:v>
                </c:pt>
                <c:pt idx="64056" formatCode="0.00E+00">
                  <c:v>-7.45527E-3</c:v>
                </c:pt>
                <c:pt idx="64057" formatCode="0.00E+00">
                  <c:v>-7.3559300000000001E-3</c:v>
                </c:pt>
                <c:pt idx="64058" formatCode="0.00E+00">
                  <c:v>-7.2524599999999996E-3</c:v>
                </c:pt>
                <c:pt idx="64059" formatCode="0.00E+00">
                  <c:v>-7.1448900000000001E-3</c:v>
                </c:pt>
                <c:pt idx="64060" formatCode="0.00E+00">
                  <c:v>-7.0332399999999996E-3</c:v>
                </c:pt>
                <c:pt idx="64061" formatCode="0.00E+00">
                  <c:v>-6.9175499999999997E-3</c:v>
                </c:pt>
                <c:pt idx="64062" formatCode="0.00E+00">
                  <c:v>-6.7978400000000003E-3</c:v>
                </c:pt>
                <c:pt idx="64063" formatCode="0.00E+00">
                  <c:v>-6.6741600000000002E-3</c:v>
                </c:pt>
                <c:pt idx="64064" formatCode="0.00E+00">
                  <c:v>-6.5465300000000001E-3</c:v>
                </c:pt>
                <c:pt idx="64065" formatCode="0.00E+00">
                  <c:v>-6.4149799999999998E-3</c:v>
                </c:pt>
                <c:pt idx="64066" formatCode="0.00E+00">
                  <c:v>-6.2795699999999999E-3</c:v>
                </c:pt>
                <c:pt idx="64067" formatCode="0.00E+00">
                  <c:v>-6.1403100000000004E-3</c:v>
                </c:pt>
                <c:pt idx="64068" formatCode="0.00E+00">
                  <c:v>-5.9972599999999999E-3</c:v>
                </c:pt>
                <c:pt idx="64069" formatCode="0.00E+00">
                  <c:v>-5.8504500000000001E-3</c:v>
                </c:pt>
                <c:pt idx="64070" formatCode="0.00E+00">
                  <c:v>-5.6999299999999998E-3</c:v>
                </c:pt>
                <c:pt idx="64071" formatCode="0.00E+00">
                  <c:v>-5.5457400000000004E-3</c:v>
                </c:pt>
                <c:pt idx="64072" formatCode="0.00E+00">
                  <c:v>-5.3879399999999999E-3</c:v>
                </c:pt>
                <c:pt idx="64073" formatCode="0.00E+00">
                  <c:v>-5.2265799999999998E-3</c:v>
                </c:pt>
                <c:pt idx="64074" formatCode="0.00E+00">
                  <c:v>-5.0616999999999997E-3</c:v>
                </c:pt>
                <c:pt idx="64075" formatCode="0.00E+00">
                  <c:v>-4.8933600000000002E-3</c:v>
                </c:pt>
                <c:pt idx="64076" formatCode="0.00E+00">
                  <c:v>-4.7216200000000002E-3</c:v>
                </c:pt>
                <c:pt idx="64077" formatCode="0.00E+00">
                  <c:v>-4.5465499999999999E-3</c:v>
                </c:pt>
                <c:pt idx="64078" formatCode="0.00E+00">
                  <c:v>-4.3681900000000001E-3</c:v>
                </c:pt>
                <c:pt idx="64079" formatCode="0.00E+00">
                  <c:v>-4.1866300000000002E-3</c:v>
                </c:pt>
                <c:pt idx="64080" formatCode="0.00E+00">
                  <c:v>-4.00192E-3</c:v>
                </c:pt>
                <c:pt idx="64081" formatCode="0.00E+00">
                  <c:v>-3.8141500000000001E-3</c:v>
                </c:pt>
                <c:pt idx="64082" formatCode="0.00E+00">
                  <c:v>-3.6233699999999999E-3</c:v>
                </c:pt>
                <c:pt idx="64083" formatCode="0.00E+00">
                  <c:v>-3.42969E-3</c:v>
                </c:pt>
                <c:pt idx="64084" formatCode="0.00E+00">
                  <c:v>-3.2331600000000001E-3</c:v>
                </c:pt>
                <c:pt idx="64085" formatCode="0.00E+00">
                  <c:v>-3.0338800000000001E-3</c:v>
                </c:pt>
                <c:pt idx="64086" formatCode="0.00E+00">
                  <c:v>-2.8319299999999999E-3</c:v>
                </c:pt>
                <c:pt idx="64087" formatCode="0.00E+00">
                  <c:v>-2.6274100000000002E-3</c:v>
                </c:pt>
                <c:pt idx="64088" formatCode="0.00E+00">
                  <c:v>-2.42041E-3</c:v>
                </c:pt>
                <c:pt idx="64089" formatCode="0.00E+00">
                  <c:v>-2.2110200000000002E-3</c:v>
                </c:pt>
                <c:pt idx="64090" formatCode="0.00E+00">
                  <c:v>-1.99935E-3</c:v>
                </c:pt>
                <c:pt idx="64091" formatCode="0.00E+00">
                  <c:v>-1.7855E-3</c:v>
                </c:pt>
                <c:pt idx="64092" formatCode="0.00E+00">
                  <c:v>-1.5695800000000001E-3</c:v>
                </c:pt>
                <c:pt idx="64093" formatCode="0.00E+00">
                  <c:v>-1.35169E-3</c:v>
                </c:pt>
                <c:pt idx="64094" formatCode="0.00E+00">
                  <c:v>-1.13196E-3</c:v>
                </c:pt>
                <c:pt idx="64095" formatCode="0.00E+00">
                  <c:v>-9.1049499999999999E-4</c:v>
                </c:pt>
                <c:pt idx="64096" formatCode="0.00E+00">
                  <c:v>-6.8742300000000005E-4</c:v>
                </c:pt>
                <c:pt idx="64097" formatCode="0.00E+00">
                  <c:v>-4.62867E-4</c:v>
                </c:pt>
                <c:pt idx="64098" formatCode="0.00E+00">
                  <c:v>-2.3695399999999999E-4</c:v>
                </c:pt>
                <c:pt idx="64099" formatCode="0.00E+00">
                  <c:v>-9.8167300000000008E-6</c:v>
                </c:pt>
                <c:pt idx="64100" formatCode="0.00E+00">
                  <c:v>2.18412E-4</c:v>
                </c:pt>
                <c:pt idx="64101" formatCode="0.00E+00">
                  <c:v>4.4759200000000002E-4</c:v>
                </c:pt>
                <c:pt idx="64102" formatCode="0.00E+00">
                  <c:v>6.7758499999999997E-4</c:v>
                </c:pt>
                <c:pt idx="64103" formatCode="0.00E+00">
                  <c:v>9.08244E-4</c:v>
                </c:pt>
                <c:pt idx="64104" formatCode="0.00E+00">
                  <c:v>1.1394199999999999E-3</c:v>
                </c:pt>
                <c:pt idx="64105" formatCode="0.00E+00">
                  <c:v>1.37097E-3</c:v>
                </c:pt>
                <c:pt idx="64106" formatCode="0.00E+00">
                  <c:v>1.6027400000000001E-3</c:v>
                </c:pt>
                <c:pt idx="64107" formatCode="0.00E+00">
                  <c:v>1.8345600000000001E-3</c:v>
                </c:pt>
                <c:pt idx="64108" formatCode="0.00E+00">
                  <c:v>2.0662800000000002E-3</c:v>
                </c:pt>
                <c:pt idx="64109" formatCode="0.00E+00">
                  <c:v>2.2977399999999999E-3</c:v>
                </c:pt>
                <c:pt idx="64110" formatCode="0.00E+00">
                  <c:v>2.52878E-3</c:v>
                </c:pt>
                <c:pt idx="64111" formatCode="0.00E+00">
                  <c:v>2.7592200000000002E-3</c:v>
                </c:pt>
                <c:pt idx="64112" formatCode="0.00E+00">
                  <c:v>2.9889000000000001E-3</c:v>
                </c:pt>
                <c:pt idx="64113" formatCode="0.00E+00">
                  <c:v>3.2176499999999999E-3</c:v>
                </c:pt>
                <c:pt idx="64114" formatCode="0.00E+00">
                  <c:v>3.4452900000000002E-3</c:v>
                </c:pt>
                <c:pt idx="64115" formatCode="0.00E+00">
                  <c:v>3.6716499999999998E-3</c:v>
                </c:pt>
                <c:pt idx="64116" formatCode="0.00E+00">
                  <c:v>3.8965499999999999E-3</c:v>
                </c:pt>
                <c:pt idx="64117" formatCode="0.00E+00">
                  <c:v>4.1198099999999998E-3</c:v>
                </c:pt>
                <c:pt idx="64118" formatCode="0.00E+00">
                  <c:v>4.3412499999999996E-3</c:v>
                </c:pt>
                <c:pt idx="64119" formatCode="0.00E+00">
                  <c:v>4.5606900000000001E-3</c:v>
                </c:pt>
                <c:pt idx="64120" formatCode="0.00E+00">
                  <c:v>4.7779399999999996E-3</c:v>
                </c:pt>
                <c:pt idx="64121" formatCode="0.00E+00">
                  <c:v>4.9928400000000001E-3</c:v>
                </c:pt>
                <c:pt idx="64122" formatCode="0.00E+00">
                  <c:v>5.2051800000000002E-3</c:v>
                </c:pt>
                <c:pt idx="64123" formatCode="0.00E+00">
                  <c:v>5.4147800000000001E-3</c:v>
                </c:pt>
                <c:pt idx="64124" formatCode="0.00E+00">
                  <c:v>5.6214699999999999E-3</c:v>
                </c:pt>
                <c:pt idx="64125" formatCode="0.00E+00">
                  <c:v>5.8250400000000001E-3</c:v>
                </c:pt>
                <c:pt idx="64126" formatCode="0.00E+00">
                  <c:v>6.0253299999999997E-3</c:v>
                </c:pt>
                <c:pt idx="64127" formatCode="0.00E+00">
                  <c:v>6.2221400000000001E-3</c:v>
                </c:pt>
                <c:pt idx="64128" formatCode="0.00E+00">
                  <c:v>6.4152899999999997E-3</c:v>
                </c:pt>
                <c:pt idx="64129" formatCode="0.00E+00">
                  <c:v>6.6045899999999996E-3</c:v>
                </c:pt>
                <c:pt idx="64130" formatCode="0.00E+00">
                  <c:v>6.7898699999999999E-3</c:v>
                </c:pt>
                <c:pt idx="64131" formatCode="0.00E+00">
                  <c:v>6.9709300000000002E-3</c:v>
                </c:pt>
                <c:pt idx="64132" formatCode="0.00E+00">
                  <c:v>7.1476100000000004E-3</c:v>
                </c:pt>
                <c:pt idx="64133" formatCode="0.00E+00">
                  <c:v>7.31972E-3</c:v>
                </c:pt>
                <c:pt idx="64134" formatCode="0.00E+00">
                  <c:v>7.4870800000000001E-3</c:v>
                </c:pt>
                <c:pt idx="64135" formatCode="0.00E+00">
                  <c:v>7.6495199999999999E-3</c:v>
                </c:pt>
                <c:pt idx="64136" formatCode="0.00E+00">
                  <c:v>7.8068699999999996E-3</c:v>
                </c:pt>
                <c:pt idx="64137" formatCode="0.00E+00">
                  <c:v>7.9589499999999994E-3</c:v>
                </c:pt>
                <c:pt idx="64138" formatCode="0.00E+00">
                  <c:v>8.1056099999999992E-3</c:v>
                </c:pt>
                <c:pt idx="64139" formatCode="0.00E+00">
                  <c:v>8.2466699999999993E-3</c:v>
                </c:pt>
                <c:pt idx="64140" formatCode="0.00E+00">
                  <c:v>8.3819700000000007E-3</c:v>
                </c:pt>
                <c:pt idx="64141" formatCode="0.00E+00">
                  <c:v>8.5113600000000008E-3</c:v>
                </c:pt>
                <c:pt idx="64142" formatCode="0.00E+00">
                  <c:v>8.6346800000000005E-3</c:v>
                </c:pt>
                <c:pt idx="64143" formatCode="0.00E+00">
                  <c:v>8.7517900000000006E-3</c:v>
                </c:pt>
                <c:pt idx="64144" formatCode="0.00E+00">
                  <c:v>8.8625300000000004E-3</c:v>
                </c:pt>
                <c:pt idx="64145" formatCode="0.00E+00">
                  <c:v>8.9667600000000007E-3</c:v>
                </c:pt>
                <c:pt idx="64146" formatCode="0.00E+00">
                  <c:v>9.0643600000000005E-3</c:v>
                </c:pt>
                <c:pt idx="64147" formatCode="0.00E+00">
                  <c:v>9.1551800000000006E-3</c:v>
                </c:pt>
                <c:pt idx="64148" formatCode="0.00E+00">
                  <c:v>9.2391000000000001E-3</c:v>
                </c:pt>
                <c:pt idx="64149" formatCode="0.00E+00">
                  <c:v>9.3159999999999996E-3</c:v>
                </c:pt>
                <c:pt idx="64150" formatCode="0.00E+00">
                  <c:v>9.3857599999999999E-3</c:v>
                </c:pt>
                <c:pt idx="64151" formatCode="0.00E+00">
                  <c:v>9.4482799999999999E-3</c:v>
                </c:pt>
                <c:pt idx="64152" formatCode="0.00E+00">
                  <c:v>9.5034400000000002E-3</c:v>
                </c:pt>
                <c:pt idx="64153" formatCode="0.00E+00">
                  <c:v>9.5511499999999996E-3</c:v>
                </c:pt>
                <c:pt idx="64154" formatCode="0.00E+00">
                  <c:v>9.5913200000000004E-3</c:v>
                </c:pt>
                <c:pt idx="64155" formatCode="0.00E+00">
                  <c:v>9.6238599999999997E-3</c:v>
                </c:pt>
                <c:pt idx="64156" formatCode="0.00E+00">
                  <c:v>9.6486899999999997E-3</c:v>
                </c:pt>
                <c:pt idx="64157" formatCode="0.00E+00">
                  <c:v>9.6657400000000008E-3</c:v>
                </c:pt>
                <c:pt idx="64158" formatCode="0.00E+00">
                  <c:v>9.6749399999999999E-3</c:v>
                </c:pt>
                <c:pt idx="64159" formatCode="0.00E+00">
                  <c:v>9.6762399999999991E-3</c:v>
                </c:pt>
                <c:pt idx="64160" formatCode="0.00E+00">
                  <c:v>9.6695900000000005E-3</c:v>
                </c:pt>
                <c:pt idx="64161" formatCode="0.00E+00">
                  <c:v>9.6549300000000008E-3</c:v>
                </c:pt>
                <c:pt idx="64162" formatCode="0.00E+00">
                  <c:v>9.6322500000000002E-3</c:v>
                </c:pt>
                <c:pt idx="64163" formatCode="0.00E+00">
                  <c:v>9.6015000000000007E-3</c:v>
                </c:pt>
                <c:pt idx="64164" formatCode="0.00E+00">
                  <c:v>9.5626600000000006E-3</c:v>
                </c:pt>
                <c:pt idx="64165" formatCode="0.00E+00">
                  <c:v>9.51574E-3</c:v>
                </c:pt>
                <c:pt idx="64166" formatCode="0.00E+00">
                  <c:v>9.4607100000000006E-3</c:v>
                </c:pt>
                <c:pt idx="64167" formatCode="0.00E+00">
                  <c:v>9.3975800000000009E-3</c:v>
                </c:pt>
                <c:pt idx="64168" formatCode="0.00E+00">
                  <c:v>9.3263700000000005E-3</c:v>
                </c:pt>
                <c:pt idx="64169" formatCode="0.00E+00">
                  <c:v>9.2470999999999994E-3</c:v>
                </c:pt>
                <c:pt idx="64170" formatCode="0.00E+00">
                  <c:v>9.1597799999999993E-3</c:v>
                </c:pt>
                <c:pt idx="64171" formatCode="0.00E+00">
                  <c:v>9.0644699999999998E-3</c:v>
                </c:pt>
                <c:pt idx="64172" formatCode="0.00E+00">
                  <c:v>8.9612000000000008E-3</c:v>
                </c:pt>
                <c:pt idx="64173" formatCode="0.00E+00">
                  <c:v>8.8500200000000001E-3</c:v>
                </c:pt>
                <c:pt idx="64174" formatCode="0.00E+00">
                  <c:v>8.7309999999999992E-3</c:v>
                </c:pt>
                <c:pt idx="64175" formatCode="0.00E+00">
                  <c:v>8.6042099999999993E-3</c:v>
                </c:pt>
                <c:pt idx="64176" formatCode="0.00E+00">
                  <c:v>8.46973E-3</c:v>
                </c:pt>
                <c:pt idx="64177" formatCode="0.00E+00">
                  <c:v>8.3276400000000007E-3</c:v>
                </c:pt>
                <c:pt idx="64178" formatCode="0.00E+00">
                  <c:v>8.1780399999999993E-3</c:v>
                </c:pt>
                <c:pt idx="64179" formatCode="0.00E+00">
                  <c:v>8.0210300000000002E-3</c:v>
                </c:pt>
                <c:pt idx="64180" formatCode="0.00E+00">
                  <c:v>7.8567099999999994E-3</c:v>
                </c:pt>
                <c:pt idx="64181" formatCode="0.00E+00">
                  <c:v>7.6852200000000004E-3</c:v>
                </c:pt>
                <c:pt idx="64182" formatCode="0.00E+00">
                  <c:v>7.5066799999999999E-3</c:v>
                </c:pt>
                <c:pt idx="64183" formatCode="0.00E+00">
                  <c:v>7.3212299999999998E-3</c:v>
                </c:pt>
                <c:pt idx="64184" formatCode="0.00E+00">
                  <c:v>7.1289999999999999E-3</c:v>
                </c:pt>
                <c:pt idx="64185" formatCode="0.00E+00">
                  <c:v>6.9301500000000004E-3</c:v>
                </c:pt>
                <c:pt idx="64186" formatCode="0.00E+00">
                  <c:v>6.7248400000000002E-3</c:v>
                </c:pt>
                <c:pt idx="64187" formatCode="0.00E+00">
                  <c:v>6.51324E-3</c:v>
                </c:pt>
                <c:pt idx="64188" formatCode="0.00E+00">
                  <c:v>6.2955099999999998E-3</c:v>
                </c:pt>
                <c:pt idx="64189" formatCode="0.00E+00">
                  <c:v>6.0718500000000002E-3</c:v>
                </c:pt>
                <c:pt idx="64190" formatCode="0.00E+00">
                  <c:v>5.84243E-3</c:v>
                </c:pt>
                <c:pt idx="64191" formatCode="0.00E+00">
                  <c:v>5.6074599999999999E-3</c:v>
                </c:pt>
                <c:pt idx="64192" formatCode="0.00E+00">
                  <c:v>5.3671300000000003E-3</c:v>
                </c:pt>
                <c:pt idx="64193" formatCode="0.00E+00">
                  <c:v>5.1216600000000001E-3</c:v>
                </c:pt>
                <c:pt idx="64194" formatCode="0.00E+00">
                  <c:v>4.8712499999999997E-3</c:v>
                </c:pt>
                <c:pt idx="64195" formatCode="0.00E+00">
                  <c:v>4.6161300000000004E-3</c:v>
                </c:pt>
                <c:pt idx="64196" formatCode="0.00E+00">
                  <c:v>4.35653E-3</c:v>
                </c:pt>
                <c:pt idx="64197" formatCode="0.00E+00">
                  <c:v>4.0926799999999996E-3</c:v>
                </c:pt>
                <c:pt idx="64198" formatCode="0.00E+00">
                  <c:v>3.82482E-3</c:v>
                </c:pt>
                <c:pt idx="64199" formatCode="0.00E+00">
                  <c:v>3.55318E-3</c:v>
                </c:pt>
                <c:pt idx="64200" formatCode="0.00E+00">
                  <c:v>3.27802E-3</c:v>
                </c:pt>
                <c:pt idx="64201" formatCode="0.00E+00">
                  <c:v>2.9995899999999999E-3</c:v>
                </c:pt>
                <c:pt idx="64202" formatCode="0.00E+00">
                  <c:v>2.7181499999999999E-3</c:v>
                </c:pt>
                <c:pt idx="64203" formatCode="0.00E+00">
                  <c:v>2.4339600000000002E-3</c:v>
                </c:pt>
                <c:pt idx="64204" formatCode="0.00E+00">
                  <c:v>2.1472700000000002E-3</c:v>
                </c:pt>
                <c:pt idx="64205" formatCode="0.00E+00">
                  <c:v>1.85837E-3</c:v>
                </c:pt>
                <c:pt idx="64206" formatCode="0.00E+00">
                  <c:v>1.5675299999999999E-3</c:v>
                </c:pt>
                <c:pt idx="64207" formatCode="0.00E+00">
                  <c:v>1.27501E-3</c:v>
                </c:pt>
                <c:pt idx="64208" formatCode="0.00E+00">
                  <c:v>9.8109099999999991E-4</c:v>
                </c:pt>
                <c:pt idx="64209" formatCode="0.00E+00">
                  <c:v>6.8605900000000004E-4</c:v>
                </c:pt>
                <c:pt idx="64210" formatCode="0.00E+00">
                  <c:v>3.90193E-4</c:v>
                </c:pt>
                <c:pt idx="64211" formatCode="0.00E+00">
                  <c:v>9.3775099999999996E-5</c:v>
                </c:pt>
                <c:pt idx="64212" formatCode="0.00E+00">
                  <c:v>-2.0290999999999999E-4</c:v>
                </c:pt>
                <c:pt idx="64213" formatCode="0.00E+00">
                  <c:v>-4.9957599999999995E-4</c:v>
                </c:pt>
                <c:pt idx="64214" formatCode="0.00E+00">
                  <c:v>-7.9593700000000003E-4</c:v>
                </c:pt>
                <c:pt idx="64215" formatCode="0.00E+00">
                  <c:v>-1.0917100000000001E-3</c:v>
                </c:pt>
                <c:pt idx="64216" formatCode="0.00E+00">
                  <c:v>-1.3866E-3</c:v>
                </c:pt>
                <c:pt idx="64217" formatCode="0.00E+00">
                  <c:v>-1.6803300000000001E-3</c:v>
                </c:pt>
                <c:pt idx="64218" formatCode="0.00E+00">
                  <c:v>-1.9726000000000001E-3</c:v>
                </c:pt>
                <c:pt idx="64219" formatCode="0.00E+00">
                  <c:v>-2.2631499999999998E-3</c:v>
                </c:pt>
                <c:pt idx="64220" formatCode="0.00E+00">
                  <c:v>-2.5516699999999998E-3</c:v>
                </c:pt>
                <c:pt idx="64221" formatCode="0.00E+00">
                  <c:v>-2.8379E-3</c:v>
                </c:pt>
                <c:pt idx="64222" formatCode="0.00E+00">
                  <c:v>-3.1215499999999998E-3</c:v>
                </c:pt>
                <c:pt idx="64223" formatCode="0.00E+00">
                  <c:v>-3.4023399999999998E-3</c:v>
                </c:pt>
                <c:pt idx="64224" formatCode="0.00E+00">
                  <c:v>-3.6800000000000001E-3</c:v>
                </c:pt>
                <c:pt idx="64225" formatCode="0.00E+00">
                  <c:v>-3.9542500000000003E-3</c:v>
                </c:pt>
                <c:pt idx="64226" formatCode="0.00E+00">
                  <c:v>-4.2248399999999997E-3</c:v>
                </c:pt>
                <c:pt idx="64227" formatCode="0.00E+00">
                  <c:v>-4.4914899999999999E-3</c:v>
                </c:pt>
                <c:pt idx="64228" formatCode="0.00E+00">
                  <c:v>-4.7539399999999999E-3</c:v>
                </c:pt>
                <c:pt idx="64229" formatCode="0.00E+00">
                  <c:v>-5.0119300000000004E-3</c:v>
                </c:pt>
                <c:pt idx="64230" formatCode="0.00E+00">
                  <c:v>-5.2652200000000001E-3</c:v>
                </c:pt>
                <c:pt idx="64231" formatCode="0.00E+00">
                  <c:v>-5.5135599999999998E-3</c:v>
                </c:pt>
                <c:pt idx="64232" formatCode="0.00E+00">
                  <c:v>-5.7567E-3</c:v>
                </c:pt>
                <c:pt idx="64233" formatCode="0.00E+00">
                  <c:v>-5.9944100000000004E-3</c:v>
                </c:pt>
                <c:pt idx="64234" formatCode="0.00E+00">
                  <c:v>-6.2264499999999997E-3</c:v>
                </c:pt>
                <c:pt idx="64235" formatCode="0.00E+00">
                  <c:v>-6.4526100000000001E-3</c:v>
                </c:pt>
                <c:pt idx="64236" formatCode="0.00E+00">
                  <c:v>-6.6726600000000004E-3</c:v>
                </c:pt>
                <c:pt idx="64237" formatCode="0.00E+00">
                  <c:v>-6.88639E-3</c:v>
                </c:pt>
                <c:pt idx="64238" formatCode="0.00E+00">
                  <c:v>-7.0935900000000003E-3</c:v>
                </c:pt>
                <c:pt idx="64239" formatCode="0.00E+00">
                  <c:v>-7.2940699999999997E-3</c:v>
                </c:pt>
                <c:pt idx="64240" formatCode="0.00E+00">
                  <c:v>-7.4876300000000003E-3</c:v>
                </c:pt>
                <c:pt idx="64241" formatCode="0.00E+00">
                  <c:v>-7.6740899999999997E-3</c:v>
                </c:pt>
                <c:pt idx="64242" formatCode="0.00E+00">
                  <c:v>-7.8532800000000007E-3</c:v>
                </c:pt>
                <c:pt idx="64243" formatCode="0.00E+00">
                  <c:v>-8.0250300000000007E-3</c:v>
                </c:pt>
                <c:pt idx="64244" formatCode="0.00E+00">
                  <c:v>-8.1891700000000008E-3</c:v>
                </c:pt>
                <c:pt idx="64245" formatCode="0.00E+00">
                  <c:v>-8.3455500000000002E-3</c:v>
                </c:pt>
                <c:pt idx="64246" formatCode="0.00E+00">
                  <c:v>-8.4940399999999996E-3</c:v>
                </c:pt>
                <c:pt idx="64247" formatCode="0.00E+00">
                  <c:v>-8.6344899999999999E-3</c:v>
                </c:pt>
                <c:pt idx="64248" formatCode="0.00E+00">
                  <c:v>-8.7667800000000001E-3</c:v>
                </c:pt>
                <c:pt idx="64249" formatCode="0.00E+00">
                  <c:v>-8.8907900000000008E-3</c:v>
                </c:pt>
                <c:pt idx="64250" formatCode="0.00E+00">
                  <c:v>-9.0064199999999994E-3</c:v>
                </c:pt>
                <c:pt idx="64251" formatCode="0.00E+00">
                  <c:v>-9.1135599999999997E-3</c:v>
                </c:pt>
                <c:pt idx="64252" formatCode="0.00E+00">
                  <c:v>-9.2121300000000007E-3</c:v>
                </c:pt>
                <c:pt idx="64253" formatCode="0.00E+00">
                  <c:v>-9.3020399999999993E-3</c:v>
                </c:pt>
                <c:pt idx="64254" formatCode="0.00E+00">
                  <c:v>-9.3832299999999993E-3</c:v>
                </c:pt>
                <c:pt idx="64255" formatCode="0.00E+00">
                  <c:v>-9.4556199999999997E-3</c:v>
                </c:pt>
                <c:pt idx="64256" formatCode="0.00E+00">
                  <c:v>-9.5191800000000003E-3</c:v>
                </c:pt>
                <c:pt idx="64257" formatCode="0.00E+00">
                  <c:v>-9.57386E-3</c:v>
                </c:pt>
                <c:pt idx="64258" formatCode="0.00E+00">
                  <c:v>-9.6196200000000006E-3</c:v>
                </c:pt>
                <c:pt idx="64259" formatCode="0.00E+00">
                  <c:v>-9.6564400000000005E-3</c:v>
                </c:pt>
                <c:pt idx="64260" formatCode="0.00E+00">
                  <c:v>-9.6843099999999998E-3</c:v>
                </c:pt>
                <c:pt idx="64261" formatCode="0.00E+00">
                  <c:v>-9.7032300000000002E-3</c:v>
                </c:pt>
                <c:pt idx="64262" formatCode="0.00E+00">
                  <c:v>-9.7132E-3</c:v>
                </c:pt>
                <c:pt idx="64263" formatCode="0.00E+00">
                  <c:v>-9.7142300000000008E-3</c:v>
                </c:pt>
                <c:pt idx="64264" formatCode="0.00E+00">
                  <c:v>-9.7063500000000007E-3</c:v>
                </c:pt>
                <c:pt idx="64265" formatCode="0.00E+00">
                  <c:v>-9.6895999999999996E-3</c:v>
                </c:pt>
                <c:pt idx="64266" formatCode="0.00E+00">
                  <c:v>-9.6640200000000006E-3</c:v>
                </c:pt>
                <c:pt idx="64267" formatCode="0.00E+00">
                  <c:v>-9.62966E-3</c:v>
                </c:pt>
                <c:pt idx="64268" formatCode="0.00E+00">
                  <c:v>-9.5865900000000007E-3</c:v>
                </c:pt>
                <c:pt idx="64269" formatCode="0.00E+00">
                  <c:v>-9.5348800000000008E-3</c:v>
                </c:pt>
                <c:pt idx="64270" formatCode="0.00E+00">
                  <c:v>-9.4745999999999997E-3</c:v>
                </c:pt>
                <c:pt idx="64271" formatCode="0.00E+00">
                  <c:v>-9.4058500000000003E-3</c:v>
                </c:pt>
                <c:pt idx="64272" formatCode="0.00E+00">
                  <c:v>-9.3287300000000004E-3</c:v>
                </c:pt>
                <c:pt idx="64273" formatCode="0.00E+00">
                  <c:v>-9.2433499999999991E-3</c:v>
                </c:pt>
                <c:pt idx="64274" formatCode="0.00E+00">
                  <c:v>-9.1498099999999995E-3</c:v>
                </c:pt>
                <c:pt idx="64275" formatCode="0.00E+00">
                  <c:v>-9.0482500000000007E-3</c:v>
                </c:pt>
                <c:pt idx="64276" formatCode="0.00E+00">
                  <c:v>-8.9388000000000002E-3</c:v>
                </c:pt>
                <c:pt idx="64277" formatCode="0.00E+00">
                  <c:v>-8.8215900000000007E-3</c:v>
                </c:pt>
                <c:pt idx="64278" formatCode="0.00E+00">
                  <c:v>-8.6967699999999995E-3</c:v>
                </c:pt>
                <c:pt idx="64279" formatCode="0.00E+00">
                  <c:v>-8.5645099999999991E-3</c:v>
                </c:pt>
                <c:pt idx="64280" formatCode="0.00E+00">
                  <c:v>-8.4249600000000004E-3</c:v>
                </c:pt>
                <c:pt idx="64281" formatCode="0.00E+00">
                  <c:v>-8.2783000000000006E-3</c:v>
                </c:pt>
                <c:pt idx="64282" formatCode="0.00E+00">
                  <c:v>-8.1246900000000004E-3</c:v>
                </c:pt>
                <c:pt idx="64283" formatCode="0.00E+00">
                  <c:v>-7.9643300000000004E-3</c:v>
                </c:pt>
                <c:pt idx="64284" formatCode="0.00E+00">
                  <c:v>-7.7974100000000003E-3</c:v>
                </c:pt>
                <c:pt idx="64285" formatCode="0.00E+00">
                  <c:v>-7.6241099999999999E-3</c:v>
                </c:pt>
                <c:pt idx="64286" formatCode="0.00E+00">
                  <c:v>-7.4446499999999997E-3</c:v>
                </c:pt>
                <c:pt idx="64287" formatCode="0.00E+00">
                  <c:v>-7.2592300000000002E-3</c:v>
                </c:pt>
                <c:pt idx="64288" formatCode="0.00E+00">
                  <c:v>-7.0680600000000001E-3</c:v>
                </c:pt>
                <c:pt idx="64289" formatCode="0.00E+00">
                  <c:v>-6.87136E-3</c:v>
                </c:pt>
                <c:pt idx="64290" formatCode="0.00E+00">
                  <c:v>-6.66936E-3</c:v>
                </c:pt>
                <c:pt idx="64291" formatCode="0.00E+00">
                  <c:v>-6.4622799999999999E-3</c:v>
                </c:pt>
                <c:pt idx="64292" formatCode="0.00E+00">
                  <c:v>-6.25035E-3</c:v>
                </c:pt>
                <c:pt idx="64293" formatCode="0.00E+00">
                  <c:v>-6.0338099999999997E-3</c:v>
                </c:pt>
                <c:pt idx="64294" formatCode="0.00E+00">
                  <c:v>-5.8129000000000002E-3</c:v>
                </c:pt>
                <c:pt idx="64295" formatCode="0.00E+00">
                  <c:v>-5.58786E-3</c:v>
                </c:pt>
                <c:pt idx="64296" formatCode="0.00E+00">
                  <c:v>-5.3589299999999996E-3</c:v>
                </c:pt>
                <c:pt idx="64297" formatCode="0.00E+00">
                  <c:v>-5.1263599999999999E-3</c:v>
                </c:pt>
                <c:pt idx="64298" formatCode="0.00E+00">
                  <c:v>-4.8904100000000004E-3</c:v>
                </c:pt>
                <c:pt idx="64299" formatCode="0.00E+00">
                  <c:v>-4.6513300000000004E-3</c:v>
                </c:pt>
                <c:pt idx="64300" formatCode="0.00E+00">
                  <c:v>-4.4093600000000002E-3</c:v>
                </c:pt>
                <c:pt idx="64301" formatCode="0.00E+00">
                  <c:v>-4.1647699999999999E-3</c:v>
                </c:pt>
                <c:pt idx="64302" formatCode="0.00E+00">
                  <c:v>-3.9178099999999999E-3</c:v>
                </c:pt>
                <c:pt idx="64303" formatCode="0.00E+00">
                  <c:v>-3.6687400000000002E-3</c:v>
                </c:pt>
                <c:pt idx="64304" formatCode="0.00E+00">
                  <c:v>-3.4178199999999998E-3</c:v>
                </c:pt>
                <c:pt idx="64305" formatCode="0.00E+00">
                  <c:v>-3.1652999999999998E-3</c:v>
                </c:pt>
                <c:pt idx="64306" formatCode="0.00E+00">
                  <c:v>-2.9114399999999999E-3</c:v>
                </c:pt>
                <c:pt idx="64307" formatCode="0.00E+00">
                  <c:v>-2.6565E-3</c:v>
                </c:pt>
                <c:pt idx="64308" formatCode="0.00E+00">
                  <c:v>-2.4007400000000002E-3</c:v>
                </c:pt>
                <c:pt idx="64309" formatCode="0.00E+00">
                  <c:v>-2.1444099999999998E-3</c:v>
                </c:pt>
                <c:pt idx="64310" formatCode="0.00E+00">
                  <c:v>-1.88777E-3</c:v>
                </c:pt>
                <c:pt idx="64311" formatCode="0.00E+00">
                  <c:v>-1.6310599999999999E-3</c:v>
                </c:pt>
                <c:pt idx="64312" formatCode="0.00E+00">
                  <c:v>-1.37455E-3</c:v>
                </c:pt>
                <c:pt idx="64313" formatCode="0.00E+00">
                  <c:v>-1.1184700000000001E-3</c:v>
                </c:pt>
                <c:pt idx="64314" formatCode="0.00E+00">
                  <c:v>-8.6307699999999996E-4</c:v>
                </c:pt>
                <c:pt idx="64315" formatCode="0.00E+00">
                  <c:v>-6.0860799999999996E-4</c:v>
                </c:pt>
                <c:pt idx="64316" formatCode="0.00E+00">
                  <c:v>-3.55306E-4</c:v>
                </c:pt>
                <c:pt idx="64317" formatCode="0.00E+00">
                  <c:v>-1.0340699999999999E-4</c:v>
                </c:pt>
                <c:pt idx="64318" formatCode="0.00E+00">
                  <c:v>1.4685499999999999E-4</c:v>
                </c:pt>
                <c:pt idx="64319" formatCode="0.00E+00">
                  <c:v>3.9525200000000002E-4</c:v>
                </c:pt>
                <c:pt idx="64320" formatCode="0.00E+00">
                  <c:v>6.4155799999999997E-4</c:v>
                </c:pt>
                <c:pt idx="64321" formatCode="0.00E+00">
                  <c:v>8.8555199999999995E-4</c:v>
                </c:pt>
                <c:pt idx="64322" formatCode="0.00E+00">
                  <c:v>1.1270200000000001E-3</c:v>
                </c:pt>
                <c:pt idx="64323" formatCode="0.00E+00">
                  <c:v>1.3657400000000001E-3</c:v>
                </c:pt>
                <c:pt idx="64324" formatCode="0.00E+00">
                  <c:v>1.6015199999999999E-3</c:v>
                </c:pt>
                <c:pt idx="64325" formatCode="0.00E+00">
                  <c:v>1.8341500000000001E-3</c:v>
                </c:pt>
                <c:pt idx="64326" formatCode="0.00E+00">
                  <c:v>2.0634300000000002E-3</c:v>
                </c:pt>
                <c:pt idx="64327" formatCode="0.00E+00">
                  <c:v>2.28918E-3</c:v>
                </c:pt>
                <c:pt idx="64328" formatCode="0.00E+00">
                  <c:v>2.5111999999999999E-3</c:v>
                </c:pt>
                <c:pt idx="64329" formatCode="0.00E+00">
                  <c:v>2.7293299999999999E-3</c:v>
                </c:pt>
                <c:pt idx="64330" formatCode="0.00E+00">
                  <c:v>2.9433800000000002E-3</c:v>
                </c:pt>
                <c:pt idx="64331" formatCode="0.00E+00">
                  <c:v>3.1531900000000002E-3</c:v>
                </c:pt>
                <c:pt idx="64332" formatCode="0.00E+00">
                  <c:v>3.3586000000000002E-3</c:v>
                </c:pt>
                <c:pt idx="64333" formatCode="0.00E+00">
                  <c:v>3.55945E-3</c:v>
                </c:pt>
                <c:pt idx="64334" formatCode="0.00E+00">
                  <c:v>3.7555900000000001E-3</c:v>
                </c:pt>
                <c:pt idx="64335" formatCode="0.00E+00">
                  <c:v>3.9468899999999998E-3</c:v>
                </c:pt>
                <c:pt idx="64336" formatCode="0.00E+00">
                  <c:v>4.13321E-3</c:v>
                </c:pt>
                <c:pt idx="64337" formatCode="0.00E+00">
                  <c:v>4.3144200000000002E-3</c:v>
                </c:pt>
                <c:pt idx="64338" formatCode="0.00E+00">
                  <c:v>4.4904000000000003E-3</c:v>
                </c:pt>
                <c:pt idx="64339" formatCode="0.00E+00">
                  <c:v>4.66104E-3</c:v>
                </c:pt>
                <c:pt idx="64340" formatCode="0.00E+00">
                  <c:v>4.82622E-3</c:v>
                </c:pt>
                <c:pt idx="64341" formatCode="0.00E+00">
                  <c:v>4.9858599999999999E-3</c:v>
                </c:pt>
                <c:pt idx="64342" formatCode="0.00E+00">
                  <c:v>5.1398499999999996E-3</c:v>
                </c:pt>
                <c:pt idx="64343" formatCode="0.00E+00">
                  <c:v>5.2881100000000004E-3</c:v>
                </c:pt>
                <c:pt idx="64344" formatCode="0.00E+00">
                  <c:v>5.43057E-3</c:v>
                </c:pt>
                <c:pt idx="64345" formatCode="0.00E+00">
                  <c:v>5.5671499999999999E-3</c:v>
                </c:pt>
                <c:pt idx="64346" formatCode="0.00E+00">
                  <c:v>5.6977800000000004E-3</c:v>
                </c:pt>
                <c:pt idx="64347" formatCode="0.00E+00">
                  <c:v>5.8224100000000001E-3</c:v>
                </c:pt>
                <c:pt idx="64348" formatCode="0.00E+00">
                  <c:v>5.9409900000000002E-3</c:v>
                </c:pt>
                <c:pt idx="64349" formatCode="0.00E+00">
                  <c:v>6.05348E-3</c:v>
                </c:pt>
                <c:pt idx="64350" formatCode="0.00E+00">
                  <c:v>6.1598299999999998E-3</c:v>
                </c:pt>
                <c:pt idx="64351" formatCode="0.00E+00">
                  <c:v>6.2600299999999998E-3</c:v>
                </c:pt>
                <c:pt idx="64352" formatCode="0.00E+00">
                  <c:v>6.35404E-3</c:v>
                </c:pt>
                <c:pt idx="64353" formatCode="0.00E+00">
                  <c:v>6.4418599999999998E-3</c:v>
                </c:pt>
                <c:pt idx="64354" formatCode="0.00E+00">
                  <c:v>6.52347E-3</c:v>
                </c:pt>
                <c:pt idx="64355" formatCode="0.00E+00">
                  <c:v>6.5988699999999997E-3</c:v>
                </c:pt>
                <c:pt idx="64356" formatCode="0.00E+00">
                  <c:v>6.6680699999999999E-3</c:v>
                </c:pt>
                <c:pt idx="64357" formatCode="0.00E+00">
                  <c:v>6.7310800000000004E-3</c:v>
                </c:pt>
                <c:pt idx="64358" formatCode="0.00E+00">
                  <c:v>6.7879100000000003E-3</c:v>
                </c:pt>
                <c:pt idx="64359" formatCode="0.00E+00">
                  <c:v>6.8385900000000003E-3</c:v>
                </c:pt>
                <c:pt idx="64360" formatCode="0.00E+00">
                  <c:v>6.8831400000000003E-3</c:v>
                </c:pt>
                <c:pt idx="64361" formatCode="0.00E+00">
                  <c:v>6.9216099999999999E-3</c:v>
                </c:pt>
                <c:pt idx="64362" formatCode="0.00E+00">
                  <c:v>6.9540299999999999E-3</c:v>
                </c:pt>
                <c:pt idx="64363" formatCode="0.00E+00">
                  <c:v>6.98046E-3</c:v>
                </c:pt>
                <c:pt idx="64364" formatCode="0.00E+00">
                  <c:v>7.0009299999999998E-3</c:v>
                </c:pt>
                <c:pt idx="64365" formatCode="0.00E+00">
                  <c:v>7.0155199999999999E-3</c:v>
                </c:pt>
                <c:pt idx="64366" formatCode="0.00E+00">
                  <c:v>7.0242799999999999E-3</c:v>
                </c:pt>
                <c:pt idx="64367" formatCode="0.00E+00">
                  <c:v>7.0272800000000003E-3</c:v>
                </c:pt>
                <c:pt idx="64368" formatCode="0.00E+00">
                  <c:v>7.0245999999999998E-3</c:v>
                </c:pt>
                <c:pt idx="64369" formatCode="0.00E+00">
                  <c:v>7.0163100000000004E-3</c:v>
                </c:pt>
                <c:pt idx="64370" formatCode="0.00E+00">
                  <c:v>7.0024900000000001E-3</c:v>
                </c:pt>
                <c:pt idx="64371" formatCode="0.00E+00">
                  <c:v>6.9832399999999999E-3</c:v>
                </c:pt>
                <c:pt idx="64372" formatCode="0.00E+00">
                  <c:v>6.9586300000000004E-3</c:v>
                </c:pt>
                <c:pt idx="64373" formatCode="0.00E+00">
                  <c:v>6.9287699999999999E-3</c:v>
                </c:pt>
                <c:pt idx="64374" formatCode="0.00E+00">
                  <c:v>6.8937599999999996E-3</c:v>
                </c:pt>
                <c:pt idx="64375" formatCode="0.00E+00">
                  <c:v>6.85369E-3</c:v>
                </c:pt>
                <c:pt idx="64376" formatCode="0.00E+00">
                  <c:v>6.8086700000000002E-3</c:v>
                </c:pt>
                <c:pt idx="64377" formatCode="0.00E+00">
                  <c:v>6.7588099999999996E-3</c:v>
                </c:pt>
                <c:pt idx="64378" formatCode="0.00E+00">
                  <c:v>6.7042300000000003E-3</c:v>
                </c:pt>
                <c:pt idx="64379" formatCode="0.00E+00">
                  <c:v>6.6450199999999997E-3</c:v>
                </c:pt>
                <c:pt idx="64380" formatCode="0.00E+00">
                  <c:v>6.5813099999999999E-3</c:v>
                </c:pt>
                <c:pt idx="64381" formatCode="0.00E+00">
                  <c:v>6.5132300000000001E-3</c:v>
                </c:pt>
                <c:pt idx="64382" formatCode="0.00E+00">
                  <c:v>6.4408800000000004E-3</c:v>
                </c:pt>
                <c:pt idx="64383" formatCode="0.00E+00">
                  <c:v>6.3644000000000001E-3</c:v>
                </c:pt>
                <c:pt idx="64384" formatCode="0.00E+00">
                  <c:v>6.2839000000000002E-3</c:v>
                </c:pt>
                <c:pt idx="64385" formatCode="0.00E+00">
                  <c:v>6.19952E-3</c:v>
                </c:pt>
                <c:pt idx="64386" formatCode="0.00E+00">
                  <c:v>6.1113799999999996E-3</c:v>
                </c:pt>
                <c:pt idx="64387" formatCode="0.00E+00">
                  <c:v>6.0196099999999999E-3</c:v>
                </c:pt>
                <c:pt idx="64388" formatCode="0.00E+00">
                  <c:v>5.9243400000000002E-3</c:v>
                </c:pt>
                <c:pt idx="64389" formatCode="0.00E+00">
                  <c:v>5.8256999999999996E-3</c:v>
                </c:pt>
                <c:pt idx="64390" formatCode="0.00E+00">
                  <c:v>5.7238200000000001E-3</c:v>
                </c:pt>
                <c:pt idx="64391" formatCode="0.00E+00">
                  <c:v>5.6188399999999999E-3</c:v>
                </c:pt>
                <c:pt idx="64392" formatCode="0.00E+00">
                  <c:v>5.5108800000000001E-3</c:v>
                </c:pt>
                <c:pt idx="64393" formatCode="0.00E+00">
                  <c:v>5.4000699999999999E-3</c:v>
                </c:pt>
                <c:pt idx="64394" formatCode="0.00E+00">
                  <c:v>5.2865500000000001E-3</c:v>
                </c:pt>
                <c:pt idx="64395" formatCode="0.00E+00">
                  <c:v>5.17046E-3</c:v>
                </c:pt>
                <c:pt idx="64396" formatCode="0.00E+00">
                  <c:v>5.0519099999999997E-3</c:v>
                </c:pt>
                <c:pt idx="64397" formatCode="0.00E+00">
                  <c:v>4.9310500000000002E-3</c:v>
                </c:pt>
                <c:pt idx="64398" formatCode="0.00E+00">
                  <c:v>4.8079899999999998E-3</c:v>
                </c:pt>
                <c:pt idx="64399" formatCode="0.00E+00">
                  <c:v>4.6828800000000004E-3</c:v>
                </c:pt>
                <c:pt idx="64400" formatCode="0.00E+00">
                  <c:v>4.5558300000000003E-3</c:v>
                </c:pt>
                <c:pt idx="64401" formatCode="0.00E+00">
                  <c:v>4.4269699999999997E-3</c:v>
                </c:pt>
                <c:pt idx="64402" formatCode="0.00E+00">
                  <c:v>4.2964300000000004E-3</c:v>
                </c:pt>
                <c:pt idx="64403" formatCode="0.00E+00">
                  <c:v>4.1643399999999999E-3</c:v>
                </c:pt>
                <c:pt idx="64404" formatCode="0.00E+00">
                  <c:v>4.0308000000000002E-3</c:v>
                </c:pt>
                <c:pt idx="64405" formatCode="0.00E+00">
                  <c:v>3.89596E-3</c:v>
                </c:pt>
                <c:pt idx="64406" formatCode="0.00E+00">
                  <c:v>3.75991E-3</c:v>
                </c:pt>
                <c:pt idx="64407" formatCode="0.00E+00">
                  <c:v>3.6227899999999999E-3</c:v>
                </c:pt>
                <c:pt idx="64408" formatCode="0.00E+00">
                  <c:v>3.4846999999999999E-3</c:v>
                </c:pt>
                <c:pt idx="64409" formatCode="0.00E+00">
                  <c:v>3.3457500000000002E-3</c:v>
                </c:pt>
                <c:pt idx="64410" formatCode="0.00E+00">
                  <c:v>3.2060700000000001E-3</c:v>
                </c:pt>
                <c:pt idx="64411" formatCode="0.00E+00">
                  <c:v>3.06574E-3</c:v>
                </c:pt>
                <c:pt idx="64412" formatCode="0.00E+00">
                  <c:v>2.9248899999999999E-3</c:v>
                </c:pt>
                <c:pt idx="64413" formatCode="0.00E+00">
                  <c:v>2.7836200000000001E-3</c:v>
                </c:pt>
                <c:pt idx="64414" formatCode="0.00E+00">
                  <c:v>2.6420200000000001E-3</c:v>
                </c:pt>
                <c:pt idx="64415" formatCode="0.00E+00">
                  <c:v>2.5001899999999998E-3</c:v>
                </c:pt>
                <c:pt idx="64416" formatCode="0.00E+00">
                  <c:v>2.3582400000000002E-3</c:v>
                </c:pt>
                <c:pt idx="64417" formatCode="0.00E+00">
                  <c:v>2.2162499999999999E-3</c:v>
                </c:pt>
                <c:pt idx="64418" formatCode="0.00E+00">
                  <c:v>2.0743100000000002E-3</c:v>
                </c:pt>
                <c:pt idx="64419" formatCode="0.00E+00">
                  <c:v>1.9325099999999999E-3</c:v>
                </c:pt>
                <c:pt idx="64420" formatCode="0.00E+00">
                  <c:v>1.79094E-3</c:v>
                </c:pt>
                <c:pt idx="64421" formatCode="0.00E+00">
                  <c:v>1.6496799999999999E-3</c:v>
                </c:pt>
                <c:pt idx="64422" formatCode="0.00E+00">
                  <c:v>1.5088199999999999E-3</c:v>
                </c:pt>
                <c:pt idx="64423" formatCode="0.00E+00">
                  <c:v>1.36842E-3</c:v>
                </c:pt>
                <c:pt idx="64424" formatCode="0.00E+00">
                  <c:v>1.2285600000000001E-3</c:v>
                </c:pt>
                <c:pt idx="64425" formatCode="0.00E+00">
                  <c:v>1.08931E-3</c:v>
                </c:pt>
                <c:pt idx="64426" formatCode="0.00E+00">
                  <c:v>9.5075400000000005E-4</c:v>
                </c:pt>
                <c:pt idx="64427" formatCode="0.00E+00">
                  <c:v>8.1294400000000001E-4</c:v>
                </c:pt>
                <c:pt idx="64428" formatCode="0.00E+00">
                  <c:v>6.75948E-4</c:v>
                </c:pt>
                <c:pt idx="64429" formatCode="0.00E+00">
                  <c:v>5.3982800000000001E-4</c:v>
                </c:pt>
                <c:pt idx="64430" formatCode="0.00E+00">
                  <c:v>4.0464299999999999E-4</c:v>
                </c:pt>
                <c:pt idx="64431" formatCode="0.00E+00">
                  <c:v>2.7044900000000003E-4</c:v>
                </c:pt>
                <c:pt idx="64432" formatCode="0.00E+00">
                  <c:v>1.373E-4</c:v>
                </c:pt>
                <c:pt idx="64433" formatCode="0.00E+00">
                  <c:v>5.2484600000000004E-6</c:v>
                </c:pt>
                <c:pt idx="64434" formatCode="0.00E+00">
                  <c:v>-1.2565699999999999E-4</c:v>
                </c:pt>
                <c:pt idx="64435" formatCode="0.00E+00">
                  <c:v>-2.5537100000000001E-4</c:v>
                </c:pt>
                <c:pt idx="64436" formatCode="0.00E+00">
                  <c:v>-3.8384600000000002E-4</c:v>
                </c:pt>
                <c:pt idx="64437" formatCode="0.00E+00">
                  <c:v>-5.1104099999999995E-4</c:v>
                </c:pt>
                <c:pt idx="64438" formatCode="0.00E+00">
                  <c:v>-6.3691599999999996E-4</c:v>
                </c:pt>
                <c:pt idx="64439" formatCode="0.00E+00">
                  <c:v>-7.6143100000000002E-4</c:v>
                </c:pt>
                <c:pt idx="64440" formatCode="0.00E+00">
                  <c:v>-8.8455100000000002E-4</c:v>
                </c:pt>
                <c:pt idx="64441" formatCode="0.00E+00">
                  <c:v>-1.00624E-3</c:v>
                </c:pt>
                <c:pt idx="64442" formatCode="0.00E+00">
                  <c:v>-1.1264700000000001E-3</c:v>
                </c:pt>
                <c:pt idx="64443" formatCode="0.00E+00">
                  <c:v>-1.2451999999999999E-3</c:v>
                </c:pt>
                <c:pt idx="64444" formatCode="0.00E+00">
                  <c:v>-1.3624100000000001E-3</c:v>
                </c:pt>
                <c:pt idx="64445" formatCode="0.00E+00">
                  <c:v>-1.4780699999999999E-3</c:v>
                </c:pt>
                <c:pt idx="64446" formatCode="0.00E+00">
                  <c:v>-1.5921500000000001E-3</c:v>
                </c:pt>
                <c:pt idx="64447" formatCode="0.00E+00">
                  <c:v>-1.7046299999999999E-3</c:v>
                </c:pt>
                <c:pt idx="64448" formatCode="0.00E+00">
                  <c:v>-1.81548E-3</c:v>
                </c:pt>
                <c:pt idx="64449" formatCode="0.00E+00">
                  <c:v>-1.92468E-3</c:v>
                </c:pt>
                <c:pt idx="64450" formatCode="0.00E+00">
                  <c:v>-2.03221E-3</c:v>
                </c:pt>
                <c:pt idx="64451" formatCode="0.00E+00">
                  <c:v>-2.1380399999999999E-3</c:v>
                </c:pt>
                <c:pt idx="64452" formatCode="0.00E+00">
                  <c:v>-2.2421699999999999E-3</c:v>
                </c:pt>
                <c:pt idx="64453" formatCode="0.00E+00">
                  <c:v>-2.3445699999999998E-3</c:v>
                </c:pt>
                <c:pt idx="64454" formatCode="0.00E+00">
                  <c:v>-2.4452100000000002E-3</c:v>
                </c:pt>
                <c:pt idx="64455" formatCode="0.00E+00">
                  <c:v>-2.5441000000000001E-3</c:v>
                </c:pt>
                <c:pt idx="64456" formatCode="0.00E+00">
                  <c:v>-2.6411999999999998E-3</c:v>
                </c:pt>
                <c:pt idx="64457" formatCode="0.00E+00">
                  <c:v>-2.7364999999999998E-3</c:v>
                </c:pt>
                <c:pt idx="64458" formatCode="0.00E+00">
                  <c:v>-2.8299800000000002E-3</c:v>
                </c:pt>
                <c:pt idx="64459" formatCode="0.00E+00">
                  <c:v>-2.9216400000000001E-3</c:v>
                </c:pt>
                <c:pt idx="64460" formatCode="0.00E+00">
                  <c:v>-3.0114500000000002E-3</c:v>
                </c:pt>
                <c:pt idx="64461" formatCode="0.00E+00">
                  <c:v>-3.0994E-3</c:v>
                </c:pt>
                <c:pt idx="64462" formatCode="0.00E+00">
                  <c:v>-3.1854700000000001E-3</c:v>
                </c:pt>
                <c:pt idx="64463" formatCode="0.00E+00">
                  <c:v>-3.2696499999999998E-3</c:v>
                </c:pt>
                <c:pt idx="64464" formatCode="0.00E+00">
                  <c:v>-3.3519299999999999E-3</c:v>
                </c:pt>
                <c:pt idx="64465" formatCode="0.00E+00">
                  <c:v>-3.4322799999999998E-3</c:v>
                </c:pt>
                <c:pt idx="64466" formatCode="0.00E+00">
                  <c:v>-3.5106999999999998E-3</c:v>
                </c:pt>
                <c:pt idx="64467" formatCode="0.00E+00">
                  <c:v>-3.5871700000000002E-3</c:v>
                </c:pt>
                <c:pt idx="64468" formatCode="0.00E+00">
                  <c:v>-3.6616600000000002E-3</c:v>
                </c:pt>
                <c:pt idx="64469" formatCode="0.00E+00">
                  <c:v>-3.7341700000000002E-3</c:v>
                </c:pt>
                <c:pt idx="64470" formatCode="0.00E+00">
                  <c:v>-3.80468E-3</c:v>
                </c:pt>
                <c:pt idx="64471" formatCode="0.00E+00">
                  <c:v>-3.8731799999999999E-3</c:v>
                </c:pt>
                <c:pt idx="64472" formatCode="0.00E+00">
                  <c:v>-3.9396300000000004E-3</c:v>
                </c:pt>
                <c:pt idx="64473" formatCode="0.00E+00">
                  <c:v>-4.0040299999999996E-3</c:v>
                </c:pt>
                <c:pt idx="64474" formatCode="0.00E+00">
                  <c:v>-4.0663599999999998E-3</c:v>
                </c:pt>
                <c:pt idx="64475" formatCode="0.00E+00">
                  <c:v>-4.1266000000000002E-3</c:v>
                </c:pt>
                <c:pt idx="64476" formatCode="0.00E+00">
                  <c:v>-4.1847300000000002E-3</c:v>
                </c:pt>
                <c:pt idx="64477" formatCode="0.00E+00">
                  <c:v>-4.2407199999999999E-3</c:v>
                </c:pt>
                <c:pt idx="64478" formatCode="0.00E+00">
                  <c:v>-4.2945600000000002E-3</c:v>
                </c:pt>
                <c:pt idx="64479" formatCode="0.00E+00">
                  <c:v>-4.3462300000000004E-3</c:v>
                </c:pt>
                <c:pt idx="64480" formatCode="0.00E+00">
                  <c:v>-4.3957099999999997E-3</c:v>
                </c:pt>
                <c:pt idx="64481" formatCode="0.00E+00">
                  <c:v>-4.4429600000000001E-3</c:v>
                </c:pt>
                <c:pt idx="64482" formatCode="0.00E+00">
                  <c:v>-4.48797E-3</c:v>
                </c:pt>
                <c:pt idx="64483" formatCode="0.00E+00">
                  <c:v>-4.5307200000000002E-3</c:v>
                </c:pt>
                <c:pt idx="64484" formatCode="0.00E+00">
                  <c:v>-4.5711800000000002E-3</c:v>
                </c:pt>
                <c:pt idx="64485" formatCode="0.00E+00">
                  <c:v>-4.6093200000000001E-3</c:v>
                </c:pt>
                <c:pt idx="64486" formatCode="0.00E+00">
                  <c:v>-4.64512E-3</c:v>
                </c:pt>
                <c:pt idx="64487" formatCode="0.00E+00">
                  <c:v>-4.67856E-3</c:v>
                </c:pt>
                <c:pt idx="64488" formatCode="0.00E+00">
                  <c:v>-4.7096000000000004E-3</c:v>
                </c:pt>
                <c:pt idx="64489" formatCode="0.00E+00">
                  <c:v>-4.7382300000000004E-3</c:v>
                </c:pt>
                <c:pt idx="64490" formatCode="0.00E+00">
                  <c:v>-4.7644100000000002E-3</c:v>
                </c:pt>
                <c:pt idx="64491" formatCode="0.00E+00">
                  <c:v>-4.7881099999999999E-3</c:v>
                </c:pt>
                <c:pt idx="64492" formatCode="0.00E+00">
                  <c:v>-4.8093099999999998E-3</c:v>
                </c:pt>
                <c:pt idx="64493" formatCode="0.00E+00">
                  <c:v>-4.8279799999999999E-3</c:v>
                </c:pt>
                <c:pt idx="64494" formatCode="0.00E+00">
                  <c:v>-4.8440999999999996E-3</c:v>
                </c:pt>
                <c:pt idx="64495" formatCode="0.00E+00">
                  <c:v>-4.8576299999999999E-3</c:v>
                </c:pt>
                <c:pt idx="64496" formatCode="0.00E+00">
                  <c:v>-4.8685400000000002E-3</c:v>
                </c:pt>
                <c:pt idx="64497" formatCode="0.00E+00">
                  <c:v>-4.8768099999999997E-3</c:v>
                </c:pt>
                <c:pt idx="64498" formatCode="0.00E+00">
                  <c:v>-4.8824200000000002E-3</c:v>
                </c:pt>
                <c:pt idx="64499" formatCode="0.00E+00">
                  <c:v>-4.8853200000000003E-3</c:v>
                </c:pt>
                <c:pt idx="64500" formatCode="0.00E+00">
                  <c:v>-4.8855000000000001E-3</c:v>
                </c:pt>
                <c:pt idx="64501" formatCode="0.00E+00">
                  <c:v>-4.8829199999999998E-3</c:v>
                </c:pt>
                <c:pt idx="64502" formatCode="0.00E+00">
                  <c:v>-4.8775700000000003E-3</c:v>
                </c:pt>
                <c:pt idx="64503" formatCode="0.00E+00">
                  <c:v>-4.8694100000000002E-3</c:v>
                </c:pt>
                <c:pt idx="64504" formatCode="0.00E+00">
                  <c:v>-4.8584199999999996E-3</c:v>
                </c:pt>
                <c:pt idx="64505" formatCode="0.00E+00">
                  <c:v>-4.8445700000000003E-3</c:v>
                </c:pt>
                <c:pt idx="64506" formatCode="0.00E+00">
                  <c:v>-4.8278499999999998E-3</c:v>
                </c:pt>
                <c:pt idx="64507" formatCode="0.00E+00">
                  <c:v>-4.8082200000000002E-3</c:v>
                </c:pt>
                <c:pt idx="64508" formatCode="0.00E+00">
                  <c:v>-4.7856699999999997E-3</c:v>
                </c:pt>
                <c:pt idx="64509" formatCode="0.00E+00">
                  <c:v>-4.7601800000000001E-3</c:v>
                </c:pt>
                <c:pt idx="64510" formatCode="0.00E+00">
                  <c:v>-4.73172E-3</c:v>
                </c:pt>
                <c:pt idx="64511" formatCode="0.00E+00">
                  <c:v>-4.7002700000000003E-3</c:v>
                </c:pt>
                <c:pt idx="64512" formatCode="0.00E+00">
                  <c:v>-4.6658300000000002E-3</c:v>
                </c:pt>
                <c:pt idx="64513" formatCode="0.00E+00">
                  <c:v>-4.6283699999999997E-3</c:v>
                </c:pt>
                <c:pt idx="64514" formatCode="0.00E+00">
                  <c:v>-4.5878899999999999E-3</c:v>
                </c:pt>
                <c:pt idx="64515" formatCode="0.00E+00">
                  <c:v>-4.5443699999999998E-3</c:v>
                </c:pt>
                <c:pt idx="64516" formatCode="0.00E+00">
                  <c:v>-4.4977899999999998E-3</c:v>
                </c:pt>
                <c:pt idx="64517" formatCode="0.00E+00">
                  <c:v>-4.4481599999999996E-3</c:v>
                </c:pt>
                <c:pt idx="64518" formatCode="0.00E+00">
                  <c:v>-4.3954700000000003E-3</c:v>
                </c:pt>
                <c:pt idx="64519" formatCode="0.00E+00">
                  <c:v>-4.3397000000000002E-3</c:v>
                </c:pt>
                <c:pt idx="64520" formatCode="0.00E+00">
                  <c:v>-4.28087E-3</c:v>
                </c:pt>
                <c:pt idx="64521" formatCode="0.00E+00">
                  <c:v>-4.2189699999999998E-3</c:v>
                </c:pt>
                <c:pt idx="64522" formatCode="0.00E+00">
                  <c:v>-4.1540099999999996E-3</c:v>
                </c:pt>
                <c:pt idx="64523" formatCode="0.00E+00">
                  <c:v>-4.0859800000000003E-3</c:v>
                </c:pt>
                <c:pt idx="64524" formatCode="0.00E+00">
                  <c:v>-4.01491E-3</c:v>
                </c:pt>
                <c:pt idx="64525" formatCode="0.00E+00">
                  <c:v>-3.9407899999999996E-3</c:v>
                </c:pt>
                <c:pt idx="64526" formatCode="0.00E+00">
                  <c:v>-3.8636500000000002E-3</c:v>
                </c:pt>
                <c:pt idx="64527" formatCode="0.00E+00">
                  <c:v>-3.7835E-3</c:v>
                </c:pt>
                <c:pt idx="64528" formatCode="0.00E+00">
                  <c:v>-3.7003600000000002E-3</c:v>
                </c:pt>
                <c:pt idx="64529" formatCode="0.00E+00">
                  <c:v>-3.6142499999999998E-3</c:v>
                </c:pt>
                <c:pt idx="64530" formatCode="0.00E+00">
                  <c:v>-3.5252E-3</c:v>
                </c:pt>
                <c:pt idx="64531" formatCode="0.00E+00">
                  <c:v>-3.4332299999999998E-3</c:v>
                </c:pt>
                <c:pt idx="64532" formatCode="0.00E+00">
                  <c:v>-3.3383900000000001E-3</c:v>
                </c:pt>
                <c:pt idx="64533" formatCode="0.00E+00">
                  <c:v>-3.2407E-3</c:v>
                </c:pt>
                <c:pt idx="64534" formatCode="0.00E+00">
                  <c:v>-3.1401900000000002E-3</c:v>
                </c:pt>
                <c:pt idx="64535" formatCode="0.00E+00">
                  <c:v>-3.0369300000000002E-3</c:v>
                </c:pt>
                <c:pt idx="64536" formatCode="0.00E+00">
                  <c:v>-2.9309399999999999E-3</c:v>
                </c:pt>
                <c:pt idx="64537" formatCode="0.00E+00">
                  <c:v>-2.82227E-3</c:v>
                </c:pt>
                <c:pt idx="64538" formatCode="0.00E+00">
                  <c:v>-2.7109899999999999E-3</c:v>
                </c:pt>
                <c:pt idx="64539" formatCode="0.00E+00">
                  <c:v>-2.59714E-3</c:v>
                </c:pt>
                <c:pt idx="64540" formatCode="0.00E+00">
                  <c:v>-2.4807800000000001E-3</c:v>
                </c:pt>
                <c:pt idx="64541" formatCode="0.00E+00">
                  <c:v>-2.3619800000000001E-3</c:v>
                </c:pt>
                <c:pt idx="64542" formatCode="0.00E+00">
                  <c:v>-2.2407899999999999E-3</c:v>
                </c:pt>
                <c:pt idx="64543" formatCode="0.00E+00">
                  <c:v>-2.1172999999999999E-3</c:v>
                </c:pt>
                <c:pt idx="64544" formatCode="0.00E+00">
                  <c:v>-1.9915699999999998E-3</c:v>
                </c:pt>
                <c:pt idx="64545" formatCode="0.00E+00">
                  <c:v>-1.86367E-3</c:v>
                </c:pt>
                <c:pt idx="64546" formatCode="0.00E+00">
                  <c:v>-1.7336999999999999E-3</c:v>
                </c:pt>
                <c:pt idx="64547" formatCode="0.00E+00">
                  <c:v>-1.6017200000000001E-3</c:v>
                </c:pt>
                <c:pt idx="64548" formatCode="0.00E+00">
                  <c:v>-1.46783E-3</c:v>
                </c:pt>
                <c:pt idx="64549" formatCode="0.00E+00">
                  <c:v>-1.3321100000000001E-3</c:v>
                </c:pt>
                <c:pt idx="64550" formatCode="0.00E+00">
                  <c:v>-1.1946700000000001E-3</c:v>
                </c:pt>
                <c:pt idx="64551" formatCode="0.00E+00">
                  <c:v>-1.0555899999999999E-3</c:v>
                </c:pt>
                <c:pt idx="64552" formatCode="0.00E+00">
                  <c:v>-9.1496700000000004E-4</c:v>
                </c:pt>
                <c:pt idx="64553" formatCode="0.00E+00">
                  <c:v>-7.7291399999999998E-4</c:v>
                </c:pt>
                <c:pt idx="64554" formatCode="0.00E+00">
                  <c:v>-6.2953300000000005E-4</c:v>
                </c:pt>
                <c:pt idx="64555" formatCode="0.00E+00">
                  <c:v>-4.8493100000000002E-4</c:v>
                </c:pt>
                <c:pt idx="64556" formatCode="0.00E+00">
                  <c:v>-3.3921999999999999E-4</c:v>
                </c:pt>
                <c:pt idx="64557" formatCode="0.00E+00">
                  <c:v>-1.92513E-4</c:v>
                </c:pt>
                <c:pt idx="64558" formatCode="0.00E+00">
                  <c:v>-4.4927099999999999E-5</c:v>
                </c:pt>
                <c:pt idx="64559" formatCode="0.00E+00">
                  <c:v>1.03418E-4</c:v>
                </c:pt>
                <c:pt idx="64560" formatCode="0.00E+00">
                  <c:v>2.5240199999999999E-4</c:v>
                </c:pt>
                <c:pt idx="64561" formatCode="0.00E+00">
                  <c:v>4.01899E-4</c:v>
                </c:pt>
                <c:pt idx="64562" formatCode="0.00E+00">
                  <c:v>5.5178400000000004E-4</c:v>
                </c:pt>
                <c:pt idx="64563" formatCode="0.00E+00">
                  <c:v>7.0192900000000001E-4</c:v>
                </c:pt>
                <c:pt idx="64564" formatCode="0.00E+00">
                  <c:v>8.5220200000000004E-4</c:v>
                </c:pt>
                <c:pt idx="64565" formatCode="0.00E+00">
                  <c:v>1.0024700000000001E-3</c:v>
                </c:pt>
                <c:pt idx="64566" formatCode="0.00E+00">
                  <c:v>1.1526100000000001E-3</c:v>
                </c:pt>
                <c:pt idx="64567" formatCode="0.00E+00">
                  <c:v>1.30247E-3</c:v>
                </c:pt>
                <c:pt idx="64568" formatCode="0.00E+00">
                  <c:v>1.45192E-3</c:v>
                </c:pt>
                <c:pt idx="64569" formatCode="0.00E+00">
                  <c:v>1.60082E-3</c:v>
                </c:pt>
                <c:pt idx="64570" formatCode="0.00E+00">
                  <c:v>1.7490299999999999E-3</c:v>
                </c:pt>
                <c:pt idx="64571" formatCode="0.00E+00">
                  <c:v>1.89642E-3</c:v>
                </c:pt>
                <c:pt idx="64572" formatCode="0.00E+00">
                  <c:v>2.0428400000000002E-3</c:v>
                </c:pt>
                <c:pt idx="64573" formatCode="0.00E+00">
                  <c:v>2.1881499999999998E-3</c:v>
                </c:pt>
                <c:pt idx="64574" formatCode="0.00E+00">
                  <c:v>2.3322099999999999E-3</c:v>
                </c:pt>
                <c:pt idx="64575" formatCode="0.00E+00">
                  <c:v>2.4748700000000001E-3</c:v>
                </c:pt>
                <c:pt idx="64576" formatCode="0.00E+00">
                  <c:v>2.6159899999999999E-3</c:v>
                </c:pt>
                <c:pt idx="64577" formatCode="0.00E+00">
                  <c:v>2.7554400000000001E-3</c:v>
                </c:pt>
                <c:pt idx="64578" formatCode="0.00E+00">
                  <c:v>2.8930599999999998E-3</c:v>
                </c:pt>
                <c:pt idx="64579" formatCode="0.00E+00">
                  <c:v>3.0287199999999999E-3</c:v>
                </c:pt>
                <c:pt idx="64580" formatCode="0.00E+00">
                  <c:v>3.16228E-3</c:v>
                </c:pt>
                <c:pt idx="64581" formatCode="0.00E+00">
                  <c:v>3.2935899999999999E-3</c:v>
                </c:pt>
                <c:pt idx="64582" formatCode="0.00E+00">
                  <c:v>3.4225200000000001E-3</c:v>
                </c:pt>
                <c:pt idx="64583" formatCode="0.00E+00">
                  <c:v>3.5489200000000001E-3</c:v>
                </c:pt>
                <c:pt idx="64584" formatCode="0.00E+00">
                  <c:v>3.6726699999999998E-3</c:v>
                </c:pt>
                <c:pt idx="64585" formatCode="0.00E+00">
                  <c:v>3.7936300000000001E-3</c:v>
                </c:pt>
                <c:pt idx="64586" formatCode="0.00E+00">
                  <c:v>3.91166E-3</c:v>
                </c:pt>
                <c:pt idx="64587" formatCode="0.00E+00">
                  <c:v>4.0266299999999998E-3</c:v>
                </c:pt>
                <c:pt idx="64588" formatCode="0.00E+00">
                  <c:v>4.1384100000000004E-3</c:v>
                </c:pt>
                <c:pt idx="64589" formatCode="0.00E+00">
                  <c:v>4.2468799999999998E-3</c:v>
                </c:pt>
                <c:pt idx="64590" formatCode="0.00E+00">
                  <c:v>4.3519199999999996E-3</c:v>
                </c:pt>
                <c:pt idx="64591" formatCode="0.00E+00">
                  <c:v>4.4533899999999998E-3</c:v>
                </c:pt>
                <c:pt idx="64592" formatCode="0.00E+00">
                  <c:v>4.5511900000000001E-3</c:v>
                </c:pt>
                <c:pt idx="64593" formatCode="0.00E+00">
                  <c:v>4.6452000000000004E-3</c:v>
                </c:pt>
                <c:pt idx="64594" formatCode="0.00E+00">
                  <c:v>4.7352999999999996E-3</c:v>
                </c:pt>
                <c:pt idx="64595" formatCode="0.00E+00">
                  <c:v>4.8213800000000001E-3</c:v>
                </c:pt>
                <c:pt idx="64596" formatCode="0.00E+00">
                  <c:v>4.9033499999999999E-3</c:v>
                </c:pt>
                <c:pt idx="64597" formatCode="0.00E+00">
                  <c:v>4.9810899999999996E-3</c:v>
                </c:pt>
                <c:pt idx="64598" formatCode="0.00E+00">
                  <c:v>5.0545199999999998E-3</c:v>
                </c:pt>
                <c:pt idx="64599" formatCode="0.00E+00">
                  <c:v>5.1235300000000003E-3</c:v>
                </c:pt>
                <c:pt idx="64600" formatCode="0.00E+00">
                  <c:v>5.1880399999999997E-3</c:v>
                </c:pt>
                <c:pt idx="64601" formatCode="0.00E+00">
                  <c:v>5.2479700000000002E-3</c:v>
                </c:pt>
                <c:pt idx="64602" formatCode="0.00E+00">
                  <c:v>5.3032299999999999E-3</c:v>
                </c:pt>
                <c:pt idx="64603" formatCode="0.00E+00">
                  <c:v>5.3537400000000001E-3</c:v>
                </c:pt>
                <c:pt idx="64604" formatCode="0.00E+00">
                  <c:v>5.3994400000000001E-3</c:v>
                </c:pt>
                <c:pt idx="64605" formatCode="0.00E+00">
                  <c:v>5.4402699999999997E-3</c:v>
                </c:pt>
                <c:pt idx="64606" formatCode="0.00E+00">
                  <c:v>5.4761499999999999E-3</c:v>
                </c:pt>
                <c:pt idx="64607" formatCode="0.00E+00">
                  <c:v>5.5070400000000004E-3</c:v>
                </c:pt>
                <c:pt idx="64608" formatCode="0.00E+00">
                  <c:v>5.5328699999999996E-3</c:v>
                </c:pt>
                <c:pt idx="64609" formatCode="0.00E+00">
                  <c:v>5.5536200000000004E-3</c:v>
                </c:pt>
                <c:pt idx="64610" formatCode="0.00E+00">
                  <c:v>5.5692299999999997E-3</c:v>
                </c:pt>
                <c:pt idx="64611" formatCode="0.00E+00">
                  <c:v>5.5796800000000001E-3</c:v>
                </c:pt>
                <c:pt idx="64612" formatCode="0.00E+00">
                  <c:v>5.58494E-3</c:v>
                </c:pt>
                <c:pt idx="64613" formatCode="0.00E+00">
                  <c:v>5.5849699999999999E-3</c:v>
                </c:pt>
                <c:pt idx="64614" formatCode="0.00E+00">
                  <c:v>5.5797700000000004E-3</c:v>
                </c:pt>
                <c:pt idx="64615" formatCode="0.00E+00">
                  <c:v>5.56932E-3</c:v>
                </c:pt>
                <c:pt idx="64616" formatCode="0.00E+00">
                  <c:v>5.5536300000000004E-3</c:v>
                </c:pt>
                <c:pt idx="64617" formatCode="0.00E+00">
                  <c:v>5.5326799999999999E-3</c:v>
                </c:pt>
                <c:pt idx="64618" formatCode="0.00E+00">
                  <c:v>5.5064800000000002E-3</c:v>
                </c:pt>
                <c:pt idx="64619" formatCode="0.00E+00">
                  <c:v>5.4750600000000003E-3</c:v>
                </c:pt>
                <c:pt idx="64620" formatCode="0.00E+00">
                  <c:v>5.4384200000000002E-3</c:v>
                </c:pt>
                <c:pt idx="64621" formatCode="0.00E+00">
                  <c:v>5.3965899999999997E-3</c:v>
                </c:pt>
                <c:pt idx="64622" formatCode="0.00E+00">
                  <c:v>5.3496000000000004E-3</c:v>
                </c:pt>
                <c:pt idx="64623" formatCode="0.00E+00">
                  <c:v>5.2974900000000002E-3</c:v>
                </c:pt>
                <c:pt idx="64624" formatCode="0.00E+00">
                  <c:v>5.2402899999999999E-3</c:v>
                </c:pt>
                <c:pt idx="64625" formatCode="0.00E+00">
                  <c:v>5.1780699999999999E-3</c:v>
                </c:pt>
                <c:pt idx="64626" formatCode="0.00E+00">
                  <c:v>5.11087E-3</c:v>
                </c:pt>
                <c:pt idx="64627" formatCode="0.00E+00">
                  <c:v>5.0387499999999998E-3</c:v>
                </c:pt>
                <c:pt idx="64628" formatCode="0.00E+00">
                  <c:v>4.9617799999999998E-3</c:v>
                </c:pt>
                <c:pt idx="64629" formatCode="0.00E+00">
                  <c:v>4.8800299999999996E-3</c:v>
                </c:pt>
                <c:pt idx="64630" formatCode="0.00E+00">
                  <c:v>4.7935699999999996E-3</c:v>
                </c:pt>
                <c:pt idx="64631" formatCode="0.00E+00">
                  <c:v>4.7025000000000001E-3</c:v>
                </c:pt>
                <c:pt idx="64632" formatCode="0.00E+00">
                  <c:v>4.6068999999999997E-3</c:v>
                </c:pt>
                <c:pt idx="64633" formatCode="0.00E+00">
                  <c:v>4.5068599999999997E-3</c:v>
                </c:pt>
                <c:pt idx="64634" formatCode="0.00E+00">
                  <c:v>4.4024800000000003E-3</c:v>
                </c:pt>
                <c:pt idx="64635" formatCode="0.00E+00">
                  <c:v>4.29387E-3</c:v>
                </c:pt>
                <c:pt idx="64636" formatCode="0.00E+00">
                  <c:v>4.1811399999999999E-3</c:v>
                </c:pt>
                <c:pt idx="64637" formatCode="0.00E+00">
                  <c:v>4.0644000000000001E-3</c:v>
                </c:pt>
                <c:pt idx="64638" formatCode="0.00E+00">
                  <c:v>3.9437700000000001E-3</c:v>
                </c:pt>
                <c:pt idx="64639" formatCode="0.00E+00">
                  <c:v>3.8193799999999998E-3</c:v>
                </c:pt>
                <c:pt idx="64640" formatCode="0.00E+00">
                  <c:v>3.6913499999999999E-3</c:v>
                </c:pt>
                <c:pt idx="64641" formatCode="0.00E+00">
                  <c:v>3.55982E-3</c:v>
                </c:pt>
                <c:pt idx="64642" formatCode="0.00E+00">
                  <c:v>3.4249300000000001E-3</c:v>
                </c:pt>
                <c:pt idx="64643" formatCode="0.00E+00">
                  <c:v>3.2868200000000002E-3</c:v>
                </c:pt>
                <c:pt idx="64644" formatCode="0.00E+00">
                  <c:v>3.1456399999999999E-3</c:v>
                </c:pt>
                <c:pt idx="64645" formatCode="0.00E+00">
                  <c:v>3.0015300000000001E-3</c:v>
                </c:pt>
                <c:pt idx="64646" formatCode="0.00E+00">
                  <c:v>2.8546399999999999E-3</c:v>
                </c:pt>
                <c:pt idx="64647" formatCode="0.00E+00">
                  <c:v>2.70514E-3</c:v>
                </c:pt>
                <c:pt idx="64648" formatCode="0.00E+00">
                  <c:v>2.5531899999999999E-3</c:v>
                </c:pt>
                <c:pt idx="64649" formatCode="0.00E+00">
                  <c:v>2.39894E-3</c:v>
                </c:pt>
                <c:pt idx="64650" formatCode="0.00E+00">
                  <c:v>2.2425600000000002E-3</c:v>
                </c:pt>
                <c:pt idx="64651" formatCode="0.00E+00">
                  <c:v>2.0842299999999999E-3</c:v>
                </c:pt>
                <c:pt idx="64652" formatCode="0.00E+00">
                  <c:v>1.9241099999999999E-3</c:v>
                </c:pt>
                <c:pt idx="64653" formatCode="0.00E+00">
                  <c:v>1.7623700000000001E-3</c:v>
                </c:pt>
                <c:pt idx="64654" formatCode="0.00E+00">
                  <c:v>1.5992000000000001E-3</c:v>
                </c:pt>
                <c:pt idx="64655" formatCode="0.00E+00">
                  <c:v>1.43476E-3</c:v>
                </c:pt>
                <c:pt idx="64656" formatCode="0.00E+00">
                  <c:v>1.2692300000000001E-3</c:v>
                </c:pt>
                <c:pt idx="64657" formatCode="0.00E+00">
                  <c:v>1.1027999999999999E-3</c:v>
                </c:pt>
                <c:pt idx="64658" formatCode="0.00E+00">
                  <c:v>9.3564899999999999E-4</c:v>
                </c:pt>
                <c:pt idx="64659" formatCode="0.00E+00">
                  <c:v>7.6794999999999999E-4</c:v>
                </c:pt>
                <c:pt idx="64660" formatCode="0.00E+00">
                  <c:v>5.9988999999999995E-4</c:v>
                </c:pt>
                <c:pt idx="64661" formatCode="0.00E+00">
                  <c:v>4.3165100000000002E-4</c:v>
                </c:pt>
                <c:pt idx="64662" formatCode="0.00E+00">
                  <c:v>2.6341500000000002E-4</c:v>
                </c:pt>
                <c:pt idx="64663" formatCode="0.00E+00">
                  <c:v>9.5364400000000005E-5</c:v>
                </c:pt>
                <c:pt idx="64664" formatCode="0.00E+00">
                  <c:v>-7.2318500000000002E-5</c:v>
                </c:pt>
                <c:pt idx="64665" formatCode="0.00E+00">
                  <c:v>-2.39452E-4</c:v>
                </c:pt>
                <c:pt idx="64666" formatCode="0.00E+00">
                  <c:v>-4.0585600000000001E-4</c:v>
                </c:pt>
                <c:pt idx="64667" formatCode="0.00E+00">
                  <c:v>-5.7134999999999998E-4</c:v>
                </c:pt>
                <c:pt idx="64668" formatCode="0.00E+00">
                  <c:v>-7.3575699999999997E-4</c:v>
                </c:pt>
                <c:pt idx="64669" formatCode="0.00E+00">
                  <c:v>-8.9889899999999999E-4</c:v>
                </c:pt>
                <c:pt idx="64670" formatCode="0.00E+00">
                  <c:v>-1.0606000000000001E-3</c:v>
                </c:pt>
                <c:pt idx="64671" formatCode="0.00E+00">
                  <c:v>-1.22069E-3</c:v>
                </c:pt>
                <c:pt idx="64672" formatCode="0.00E+00">
                  <c:v>-1.3789900000000001E-3</c:v>
                </c:pt>
                <c:pt idx="64673" formatCode="0.00E+00">
                  <c:v>-1.5353400000000001E-3</c:v>
                </c:pt>
                <c:pt idx="64674" formatCode="0.00E+00">
                  <c:v>-1.68958E-3</c:v>
                </c:pt>
                <c:pt idx="64675" formatCode="0.00E+00">
                  <c:v>-1.8415300000000001E-3</c:v>
                </c:pt>
                <c:pt idx="64676" formatCode="0.00E+00">
                  <c:v>-1.99103E-3</c:v>
                </c:pt>
                <c:pt idx="64677" formatCode="0.00E+00">
                  <c:v>-2.1379400000000001E-3</c:v>
                </c:pt>
                <c:pt idx="64678" formatCode="0.00E+00">
                  <c:v>-2.2821E-3</c:v>
                </c:pt>
                <c:pt idx="64679" formatCode="0.00E+00">
                  <c:v>-2.4233499999999999E-3</c:v>
                </c:pt>
                <c:pt idx="64680" formatCode="0.00E+00">
                  <c:v>-2.5615500000000001E-3</c:v>
                </c:pt>
                <c:pt idx="64681" formatCode="0.00E+00">
                  <c:v>-2.6965700000000001E-3</c:v>
                </c:pt>
                <c:pt idx="64682" formatCode="0.00E+00">
                  <c:v>-2.82825E-3</c:v>
                </c:pt>
                <c:pt idx="64683" formatCode="0.00E+00">
                  <c:v>-2.9564700000000001E-3</c:v>
                </c:pt>
                <c:pt idx="64684" formatCode="0.00E+00">
                  <c:v>-3.0810999999999998E-3</c:v>
                </c:pt>
                <c:pt idx="64685" formatCode="0.00E+00">
                  <c:v>-3.2020099999999999E-3</c:v>
                </c:pt>
                <c:pt idx="64686" formatCode="0.00E+00">
                  <c:v>-3.3190899999999998E-3</c:v>
                </c:pt>
                <c:pt idx="64687" formatCode="0.00E+00">
                  <c:v>-3.4322100000000002E-3</c:v>
                </c:pt>
                <c:pt idx="64688" formatCode="0.00E+00">
                  <c:v>-3.5412799999999999E-3</c:v>
                </c:pt>
                <c:pt idx="64689" formatCode="0.00E+00">
                  <c:v>-3.6461800000000002E-3</c:v>
                </c:pt>
                <c:pt idx="64690" formatCode="0.00E+00">
                  <c:v>-3.7468200000000001E-3</c:v>
                </c:pt>
                <c:pt idx="64691" formatCode="0.00E+00">
                  <c:v>-3.8430999999999999E-3</c:v>
                </c:pt>
                <c:pt idx="64692" formatCode="0.00E+00">
                  <c:v>-3.9349399999999996E-3</c:v>
                </c:pt>
                <c:pt idx="64693" formatCode="0.00E+00">
                  <c:v>-4.0222499999999998E-3</c:v>
                </c:pt>
                <c:pt idx="64694" formatCode="0.00E+00">
                  <c:v>-4.1049600000000004E-3</c:v>
                </c:pt>
                <c:pt idx="64695" formatCode="0.00E+00">
                  <c:v>-4.1830000000000001E-3</c:v>
                </c:pt>
                <c:pt idx="64696" formatCode="0.00E+00">
                  <c:v>-4.2563000000000002E-3</c:v>
                </c:pt>
                <c:pt idx="64697" formatCode="0.00E+00">
                  <c:v>-4.3248000000000002E-3</c:v>
                </c:pt>
                <c:pt idx="64698" formatCode="0.00E+00">
                  <c:v>-4.3884500000000003E-3</c:v>
                </c:pt>
                <c:pt idx="64699" formatCode="0.00E+00">
                  <c:v>-4.4472100000000001E-3</c:v>
                </c:pt>
                <c:pt idx="64700" formatCode="0.00E+00">
                  <c:v>-4.5010299999999996E-3</c:v>
                </c:pt>
                <c:pt idx="64701" formatCode="0.00E+00">
                  <c:v>-4.5498800000000001E-3</c:v>
                </c:pt>
                <c:pt idx="64702" formatCode="0.00E+00">
                  <c:v>-4.5937299999999999E-3</c:v>
                </c:pt>
                <c:pt idx="64703" formatCode="0.00E+00">
                  <c:v>-4.6325699999999999E-3</c:v>
                </c:pt>
                <c:pt idx="64704" formatCode="0.00E+00">
                  <c:v>-4.6663700000000004E-3</c:v>
                </c:pt>
                <c:pt idx="64705" formatCode="0.00E+00">
                  <c:v>-4.6951199999999997E-3</c:v>
                </c:pt>
                <c:pt idx="64706" formatCode="0.00E+00">
                  <c:v>-4.7188300000000002E-3</c:v>
                </c:pt>
                <c:pt idx="64707" formatCode="0.00E+00">
                  <c:v>-4.7375000000000004E-3</c:v>
                </c:pt>
                <c:pt idx="64708" formatCode="0.00E+00">
                  <c:v>-4.7511300000000001E-3</c:v>
                </c:pt>
                <c:pt idx="64709" formatCode="0.00E+00">
                  <c:v>-4.7597400000000002E-3</c:v>
                </c:pt>
                <c:pt idx="64710" formatCode="0.00E+00">
                  <c:v>-4.7633500000000004E-3</c:v>
                </c:pt>
                <c:pt idx="64711" formatCode="0.00E+00">
                  <c:v>-4.7619899999999998E-3</c:v>
                </c:pt>
                <c:pt idx="64712" formatCode="0.00E+00">
                  <c:v>-4.7556999999999999E-3</c:v>
                </c:pt>
                <c:pt idx="64713" formatCode="0.00E+00">
                  <c:v>-4.7445100000000004E-3</c:v>
                </c:pt>
                <c:pt idx="64714" formatCode="0.00E+00">
                  <c:v>-4.7284700000000002E-3</c:v>
                </c:pt>
                <c:pt idx="64715" formatCode="0.00E+00">
                  <c:v>-4.70762E-3</c:v>
                </c:pt>
                <c:pt idx="64716" formatCode="0.00E+00">
                  <c:v>-4.6820300000000002E-3</c:v>
                </c:pt>
                <c:pt idx="64717" formatCode="0.00E+00">
                  <c:v>-4.6517599999999996E-3</c:v>
                </c:pt>
                <c:pt idx="64718" formatCode="0.00E+00">
                  <c:v>-4.6168700000000003E-3</c:v>
                </c:pt>
                <c:pt idx="64719" formatCode="0.00E+00">
                  <c:v>-4.5774300000000004E-3</c:v>
                </c:pt>
                <c:pt idx="64720" formatCode="0.00E+00">
                  <c:v>-4.53353E-3</c:v>
                </c:pt>
                <c:pt idx="64721" formatCode="0.00E+00">
                  <c:v>-4.4852499999999997E-3</c:v>
                </c:pt>
                <c:pt idx="64722" formatCode="0.00E+00">
                  <c:v>-4.4326699999999997E-3</c:v>
                </c:pt>
                <c:pt idx="64723" formatCode="0.00E+00">
                  <c:v>-4.3758900000000003E-3</c:v>
                </c:pt>
                <c:pt idx="64724" formatCode="0.00E+00">
                  <c:v>-4.3150000000000003E-3</c:v>
                </c:pt>
                <c:pt idx="64725" formatCode="0.00E+00">
                  <c:v>-4.2500999999999997E-3</c:v>
                </c:pt>
                <c:pt idx="64726" formatCode="0.00E+00">
                  <c:v>-4.1813099999999997E-3</c:v>
                </c:pt>
                <c:pt idx="64727" formatCode="0.00E+00">
                  <c:v>-4.1087199999999997E-3</c:v>
                </c:pt>
                <c:pt idx="64728" formatCode="0.00E+00">
                  <c:v>-4.0324599999999999E-3</c:v>
                </c:pt>
                <c:pt idx="64729" formatCode="0.00E+00">
                  <c:v>-3.9526400000000003E-3</c:v>
                </c:pt>
                <c:pt idx="64730" formatCode="0.00E+00">
                  <c:v>-3.86938E-3</c:v>
                </c:pt>
                <c:pt idx="64731" formatCode="0.00E+00">
                  <c:v>-3.7827999999999998E-3</c:v>
                </c:pt>
                <c:pt idx="64732" formatCode="0.00E+00">
                  <c:v>-3.6930399999999999E-3</c:v>
                </c:pt>
                <c:pt idx="64733" formatCode="0.00E+00">
                  <c:v>-3.60021E-3</c:v>
                </c:pt>
                <c:pt idx="64734" formatCode="0.00E+00">
                  <c:v>-3.50447E-3</c:v>
                </c:pt>
                <c:pt idx="64735" formatCode="0.00E+00">
                  <c:v>-3.4059300000000002E-3</c:v>
                </c:pt>
                <c:pt idx="64736" formatCode="0.00E+00">
                  <c:v>-3.30475E-3</c:v>
                </c:pt>
                <c:pt idx="64737" formatCode="0.00E+00">
                  <c:v>-3.20105E-3</c:v>
                </c:pt>
                <c:pt idx="64738" formatCode="0.00E+00">
                  <c:v>-3.0949800000000002E-3</c:v>
                </c:pt>
                <c:pt idx="64739" formatCode="0.00E+00">
                  <c:v>-2.9866900000000002E-3</c:v>
                </c:pt>
                <c:pt idx="64740" formatCode="0.00E+00">
                  <c:v>-2.8763199999999999E-3</c:v>
                </c:pt>
                <c:pt idx="64741" formatCode="0.00E+00">
                  <c:v>-2.7640199999999998E-3</c:v>
                </c:pt>
                <c:pt idx="64742" formatCode="0.00E+00">
                  <c:v>-2.64993E-3</c:v>
                </c:pt>
                <c:pt idx="64743" formatCode="0.00E+00">
                  <c:v>-2.5341999999999999E-3</c:v>
                </c:pt>
                <c:pt idx="64744" formatCode="0.00E+00">
                  <c:v>-2.4169899999999999E-3</c:v>
                </c:pt>
                <c:pt idx="64745" formatCode="0.00E+00">
                  <c:v>-2.2984400000000001E-3</c:v>
                </c:pt>
                <c:pt idx="64746" formatCode="0.00E+00">
                  <c:v>-2.1787099999999999E-3</c:v>
                </c:pt>
                <c:pt idx="64747" formatCode="0.00E+00">
                  <c:v>-2.0579399999999999E-3</c:v>
                </c:pt>
                <c:pt idx="64748" formatCode="0.00E+00">
                  <c:v>-1.9362800000000001E-3</c:v>
                </c:pt>
                <c:pt idx="64749" formatCode="0.00E+00">
                  <c:v>-1.8138799999999999E-3</c:v>
                </c:pt>
                <c:pt idx="64750" formatCode="0.00E+00">
                  <c:v>-1.6909E-3</c:v>
                </c:pt>
                <c:pt idx="64751" formatCode="0.00E+00">
                  <c:v>-1.5674700000000001E-3</c:v>
                </c:pt>
                <c:pt idx="64752" formatCode="0.00E+00">
                  <c:v>-1.4437600000000001E-3</c:v>
                </c:pt>
                <c:pt idx="64753" formatCode="0.00E+00">
                  <c:v>-1.3198999999999999E-3</c:v>
                </c:pt>
                <c:pt idx="64754" formatCode="0.00E+00">
                  <c:v>-1.19604E-3</c:v>
                </c:pt>
                <c:pt idx="64755" formatCode="0.00E+00">
                  <c:v>-1.0723200000000001E-3</c:v>
                </c:pt>
                <c:pt idx="64756" formatCode="0.00E+00">
                  <c:v>-9.4888999999999998E-4</c:v>
                </c:pt>
                <c:pt idx="64757" formatCode="0.00E+00">
                  <c:v>-8.2588099999999999E-4</c:v>
                </c:pt>
                <c:pt idx="64758" formatCode="0.00E+00">
                  <c:v>-7.0343499999999998E-4</c:v>
                </c:pt>
                <c:pt idx="64759" formatCode="0.00E+00">
                  <c:v>-5.8168599999999999E-4</c:v>
                </c:pt>
                <c:pt idx="64760" formatCode="0.00E+00">
                  <c:v>-4.6076800000000002E-4</c:v>
                </c:pt>
                <c:pt idx="64761" formatCode="0.00E+00">
                  <c:v>-3.40811E-4</c:v>
                </c:pt>
                <c:pt idx="64762" formatCode="0.00E+00">
                  <c:v>-2.21943E-4</c:v>
                </c:pt>
                <c:pt idx="64763" formatCode="0.00E+00">
                  <c:v>-1.04288E-4</c:v>
                </c:pt>
                <c:pt idx="64764" formatCode="0.00E+00">
                  <c:v>1.20317E-5</c:v>
                </c:pt>
                <c:pt idx="64765" formatCode="0.00E+00">
                  <c:v>1.26897E-4</c:v>
                </c:pt>
                <c:pt idx="64766" formatCode="0.00E+00">
                  <c:v>2.40194E-4</c:v>
                </c:pt>
                <c:pt idx="64767" formatCode="0.00E+00">
                  <c:v>3.5180900000000002E-4</c:v>
                </c:pt>
                <c:pt idx="64768" formatCode="0.00E+00">
                  <c:v>4.6163500000000001E-4</c:v>
                </c:pt>
                <c:pt idx="64769" formatCode="0.00E+00">
                  <c:v>5.6956800000000001E-4</c:v>
                </c:pt>
                <c:pt idx="64770" formatCode="0.00E+00">
                  <c:v>6.7550599999999998E-4</c:v>
                </c:pt>
                <c:pt idx="64771" formatCode="0.00E+00">
                  <c:v>7.7935199999999997E-4</c:v>
                </c:pt>
                <c:pt idx="64772" formatCode="0.00E+00">
                  <c:v>8.8101399999999995E-4</c:v>
                </c:pt>
                <c:pt idx="64773" formatCode="0.00E+00">
                  <c:v>9.8040299999999992E-4</c:v>
                </c:pt>
                <c:pt idx="64774" formatCode="0.00E+00">
                  <c:v>1.0774300000000001E-3</c:v>
                </c:pt>
                <c:pt idx="64775" formatCode="0.00E+00">
                  <c:v>1.1720299999999999E-3</c:v>
                </c:pt>
                <c:pt idx="64776" formatCode="0.00E+00">
                  <c:v>1.2641099999999999E-3</c:v>
                </c:pt>
                <c:pt idx="64777" formatCode="0.00E+00">
                  <c:v>1.3535999999999999E-3</c:v>
                </c:pt>
                <c:pt idx="64778" formatCode="0.00E+00">
                  <c:v>1.4404400000000001E-3</c:v>
                </c:pt>
                <c:pt idx="64779" formatCode="0.00E+00">
                  <c:v>1.5245600000000001E-3</c:v>
                </c:pt>
                <c:pt idx="64780" formatCode="0.00E+00">
                  <c:v>1.6059100000000001E-3</c:v>
                </c:pt>
                <c:pt idx="64781" formatCode="0.00E+00">
                  <c:v>1.68443E-3</c:v>
                </c:pt>
                <c:pt idx="64782" formatCode="0.00E+00">
                  <c:v>1.7600700000000001E-3</c:v>
                </c:pt>
                <c:pt idx="64783" formatCode="0.00E+00">
                  <c:v>1.8327899999999999E-3</c:v>
                </c:pt>
                <c:pt idx="64784" formatCode="0.00E+00">
                  <c:v>1.90255E-3</c:v>
                </c:pt>
                <c:pt idx="64785" formatCode="0.00E+00">
                  <c:v>1.9692999999999998E-3</c:v>
                </c:pt>
                <c:pt idx="64786" formatCode="0.00E+00">
                  <c:v>2.0330299999999999E-3</c:v>
                </c:pt>
                <c:pt idx="64787" formatCode="0.00E+00">
                  <c:v>2.0937E-3</c:v>
                </c:pt>
                <c:pt idx="64788" formatCode="0.00E+00">
                  <c:v>2.1512900000000001E-3</c:v>
                </c:pt>
                <c:pt idx="64789" formatCode="0.00E+00">
                  <c:v>2.20579E-3</c:v>
                </c:pt>
                <c:pt idx="64790" formatCode="0.00E+00">
                  <c:v>2.2571700000000002E-3</c:v>
                </c:pt>
                <c:pt idx="64791" formatCode="0.00E+00">
                  <c:v>2.3054400000000002E-3</c:v>
                </c:pt>
                <c:pt idx="64792" formatCode="0.00E+00">
                  <c:v>2.3505900000000001E-3</c:v>
                </c:pt>
                <c:pt idx="64793" formatCode="0.00E+00">
                  <c:v>2.3926099999999999E-3</c:v>
                </c:pt>
                <c:pt idx="64794" formatCode="0.00E+00">
                  <c:v>2.4315199999999999E-3</c:v>
                </c:pt>
                <c:pt idx="64795" formatCode="0.00E+00">
                  <c:v>2.4673099999999999E-3</c:v>
                </c:pt>
                <c:pt idx="64796" formatCode="0.00E+00">
                  <c:v>2.50001E-3</c:v>
                </c:pt>
                <c:pt idx="64797" formatCode="0.00E+00">
                  <c:v>2.5296300000000002E-3</c:v>
                </c:pt>
                <c:pt idx="64798" formatCode="0.00E+00">
                  <c:v>2.5561799999999999E-3</c:v>
                </c:pt>
                <c:pt idx="64799" formatCode="0.00E+00">
                  <c:v>2.5796999999999999E-3</c:v>
                </c:pt>
                <c:pt idx="64800" formatCode="0.00E+00">
                  <c:v>2.6002099999999999E-3</c:v>
                </c:pt>
                <c:pt idx="64801" formatCode="0.00E+00">
                  <c:v>2.6177399999999999E-3</c:v>
                </c:pt>
                <c:pt idx="64802" formatCode="0.00E+00">
                  <c:v>2.63233E-3</c:v>
                </c:pt>
                <c:pt idx="64803" formatCode="0.00E+00">
                  <c:v>2.64402E-3</c:v>
                </c:pt>
                <c:pt idx="64804" formatCode="0.00E+00">
                  <c:v>2.65285E-3</c:v>
                </c:pt>
                <c:pt idx="64805" formatCode="0.00E+00">
                  <c:v>2.6588599999999999E-3</c:v>
                </c:pt>
                <c:pt idx="64806" formatCode="0.00E+00">
                  <c:v>2.6621000000000001E-3</c:v>
                </c:pt>
                <c:pt idx="64807" formatCode="0.00E+00">
                  <c:v>2.66263E-3</c:v>
                </c:pt>
                <c:pt idx="64808" formatCode="0.00E+00">
                  <c:v>2.6604900000000002E-3</c:v>
                </c:pt>
                <c:pt idx="64809" formatCode="0.00E+00">
                  <c:v>2.6557400000000002E-3</c:v>
                </c:pt>
                <c:pt idx="64810" formatCode="0.00E+00">
                  <c:v>2.6484500000000001E-3</c:v>
                </c:pt>
                <c:pt idx="64811" formatCode="0.00E+00">
                  <c:v>2.6386700000000001E-3</c:v>
                </c:pt>
                <c:pt idx="64812" formatCode="0.00E+00">
                  <c:v>2.6264700000000001E-3</c:v>
                </c:pt>
                <c:pt idx="64813" formatCode="0.00E+00">
                  <c:v>2.6119099999999998E-3</c:v>
                </c:pt>
                <c:pt idx="64814" formatCode="0.00E+00">
                  <c:v>2.5950700000000001E-3</c:v>
                </c:pt>
                <c:pt idx="64815" formatCode="0.00E+00">
                  <c:v>2.5760100000000001E-3</c:v>
                </c:pt>
                <c:pt idx="64816" formatCode="0.00E+00">
                  <c:v>2.5547899999999999E-3</c:v>
                </c:pt>
                <c:pt idx="64817" formatCode="0.00E+00">
                  <c:v>2.5315099999999998E-3</c:v>
                </c:pt>
                <c:pt idx="64818" formatCode="0.00E+00">
                  <c:v>2.50622E-3</c:v>
                </c:pt>
                <c:pt idx="64819" formatCode="0.00E+00">
                  <c:v>2.4790099999999998E-3</c:v>
                </c:pt>
                <c:pt idx="64820" formatCode="0.00E+00">
                  <c:v>2.4499499999999998E-3</c:v>
                </c:pt>
                <c:pt idx="64821" formatCode="0.00E+00">
                  <c:v>2.4191299999999998E-3</c:v>
                </c:pt>
                <c:pt idx="64822" formatCode="0.00E+00">
                  <c:v>2.3866099999999999E-3</c:v>
                </c:pt>
                <c:pt idx="64823" formatCode="0.00E+00">
                  <c:v>2.3524700000000002E-3</c:v>
                </c:pt>
                <c:pt idx="64824" formatCode="0.00E+00">
                  <c:v>2.3168099999999999E-3</c:v>
                </c:pt>
                <c:pt idx="64825" formatCode="0.00E+00">
                  <c:v>2.27969E-3</c:v>
                </c:pt>
                <c:pt idx="64826" formatCode="0.00E+00">
                  <c:v>2.2411900000000001E-3</c:v>
                </c:pt>
                <c:pt idx="64827" formatCode="0.00E+00">
                  <c:v>2.2014000000000001E-3</c:v>
                </c:pt>
                <c:pt idx="64828" formatCode="0.00E+00">
                  <c:v>2.1603999999999998E-3</c:v>
                </c:pt>
                <c:pt idx="64829" formatCode="0.00E+00">
                  <c:v>2.1182699999999998E-3</c:v>
                </c:pt>
                <c:pt idx="64830" formatCode="0.00E+00">
                  <c:v>2.07508E-3</c:v>
                </c:pt>
                <c:pt idx="64831" formatCode="0.00E+00">
                  <c:v>2.0309099999999999E-3</c:v>
                </c:pt>
                <c:pt idx="64832" formatCode="0.00E+00">
                  <c:v>1.9858499999999999E-3</c:v>
                </c:pt>
                <c:pt idx="64833" formatCode="0.00E+00">
                  <c:v>1.9399700000000001E-3</c:v>
                </c:pt>
                <c:pt idx="64834" formatCode="0.00E+00">
                  <c:v>1.89335E-3</c:v>
                </c:pt>
                <c:pt idx="64835" formatCode="0.00E+00">
                  <c:v>1.8460600000000001E-3</c:v>
                </c:pt>
                <c:pt idx="64836" formatCode="0.00E+00">
                  <c:v>1.79817E-3</c:v>
                </c:pt>
                <c:pt idx="64837" formatCode="0.00E+00">
                  <c:v>1.7497700000000001E-3</c:v>
                </c:pt>
                <c:pt idx="64838" formatCode="0.00E+00">
                  <c:v>1.7009200000000001E-3</c:v>
                </c:pt>
                <c:pt idx="64839" formatCode="0.00E+00">
                  <c:v>1.6517000000000001E-3</c:v>
                </c:pt>
                <c:pt idx="64840" formatCode="0.00E+00">
                  <c:v>1.60216E-3</c:v>
                </c:pt>
                <c:pt idx="64841" formatCode="0.00E+00">
                  <c:v>1.5523900000000001E-3</c:v>
                </c:pt>
                <c:pt idx="64842" formatCode="0.00E+00">
                  <c:v>1.50245E-3</c:v>
                </c:pt>
                <c:pt idx="64843" formatCode="0.00E+00">
                  <c:v>1.45239E-3</c:v>
                </c:pt>
                <c:pt idx="64844" formatCode="0.00E+00">
                  <c:v>1.4022800000000001E-3</c:v>
                </c:pt>
                <c:pt idx="64845" formatCode="0.00E+00">
                  <c:v>1.3521900000000001E-3</c:v>
                </c:pt>
                <c:pt idx="64846" formatCode="0.00E+00">
                  <c:v>1.3021700000000001E-3</c:v>
                </c:pt>
                <c:pt idx="64847" formatCode="0.00E+00">
                  <c:v>1.25227E-3</c:v>
                </c:pt>
                <c:pt idx="64848" formatCode="0.00E+00">
                  <c:v>1.2025600000000001E-3</c:v>
                </c:pt>
                <c:pt idx="64849" formatCode="0.00E+00">
                  <c:v>1.15307E-3</c:v>
                </c:pt>
                <c:pt idx="64850" formatCode="0.00E+00">
                  <c:v>1.1038700000000001E-3</c:v>
                </c:pt>
                <c:pt idx="64851" formatCode="0.00E+00">
                  <c:v>1.05499E-3</c:v>
                </c:pt>
                <c:pt idx="64852" formatCode="0.00E+00">
                  <c:v>1.0064900000000001E-3</c:v>
                </c:pt>
                <c:pt idx="64853" formatCode="0.00E+00">
                  <c:v>9.5840300000000003E-4</c:v>
                </c:pt>
                <c:pt idx="64854" formatCode="0.00E+00">
                  <c:v>9.1076999999999998E-4</c:v>
                </c:pt>
                <c:pt idx="64855" formatCode="0.00E+00">
                  <c:v>8.6363E-4</c:v>
                </c:pt>
                <c:pt idx="64856" formatCode="0.00E+00">
                  <c:v>8.1701699999999996E-4</c:v>
                </c:pt>
                <c:pt idx="64857" formatCode="0.00E+00">
                  <c:v>7.7096499999999997E-4</c:v>
                </c:pt>
                <c:pt idx="64858" formatCode="0.00E+00">
                  <c:v>7.2550299999999996E-4</c:v>
                </c:pt>
                <c:pt idx="64859" formatCode="0.00E+00">
                  <c:v>6.8065900000000002E-4</c:v>
                </c:pt>
                <c:pt idx="64860" formatCode="0.00E+00">
                  <c:v>6.3645900000000003E-4</c:v>
                </c:pt>
                <c:pt idx="64861" formatCode="0.00E+00">
                  <c:v>5.9292500000000001E-4</c:v>
                </c:pt>
                <c:pt idx="64862" formatCode="0.00E+00">
                  <c:v>5.5007799999999996E-4</c:v>
                </c:pt>
                <c:pt idx="64863" formatCode="0.00E+00">
                  <c:v>5.0793599999999996E-4</c:v>
                </c:pt>
                <c:pt idx="64864" formatCode="0.00E+00">
                  <c:v>4.6651400000000001E-4</c:v>
                </c:pt>
                <c:pt idx="64865" formatCode="0.00E+00">
                  <c:v>4.2582600000000003E-4</c:v>
                </c:pt>
                <c:pt idx="64866" formatCode="0.00E+00">
                  <c:v>3.8588300000000001E-4</c:v>
                </c:pt>
                <c:pt idx="64867" formatCode="0.00E+00">
                  <c:v>3.4669300000000002E-4</c:v>
                </c:pt>
                <c:pt idx="64868" formatCode="0.00E+00">
                  <c:v>3.0826399999999999E-4</c:v>
                </c:pt>
                <c:pt idx="64869" formatCode="0.00E+00">
                  <c:v>2.70599E-4</c:v>
                </c:pt>
                <c:pt idx="64870" formatCode="0.00E+00">
                  <c:v>2.33701E-4</c:v>
                </c:pt>
                <c:pt idx="64871" formatCode="0.00E+00">
                  <c:v>1.9757100000000001E-4</c:v>
                </c:pt>
                <c:pt idx="64872" formatCode="0.00E+00">
                  <c:v>1.62206E-4</c:v>
                </c:pt>
                <c:pt idx="64873" formatCode="0.00E+00">
                  <c:v>1.27603E-4</c:v>
                </c:pt>
                <c:pt idx="64874" formatCode="0.00E+00">
                  <c:v>9.3755600000000001E-5</c:v>
                </c:pt>
                <c:pt idx="64875" formatCode="0.00E+00">
                  <c:v>6.06576E-5</c:v>
                </c:pt>
                <c:pt idx="64876" formatCode="0.00E+00">
                  <c:v>2.8299699999999999E-5</c:v>
                </c:pt>
                <c:pt idx="64877" formatCode="0.00E+00">
                  <c:v>-3.3287399999999998E-6</c:v>
                </c:pt>
                <c:pt idx="64878" formatCode="0.00E+00">
                  <c:v>-3.4239899999999997E-5</c:v>
                </c:pt>
                <c:pt idx="64879" formatCode="0.00E+00">
                  <c:v>-6.4447299999999995E-5</c:v>
                </c:pt>
                <c:pt idx="64880" formatCode="0.00E+00">
                  <c:v>-9.3965899999999994E-5</c:v>
                </c:pt>
                <c:pt idx="64881" formatCode="0.00E+00">
                  <c:v>-1.22812E-4</c:v>
                </c:pt>
                <c:pt idx="64882" formatCode="0.00E+00">
                  <c:v>-1.51003E-4</c:v>
                </c:pt>
                <c:pt idx="64883" formatCode="0.00E+00">
                  <c:v>-1.78557E-4</c:v>
                </c:pt>
                <c:pt idx="64884" formatCode="0.00E+00">
                  <c:v>-2.0549399999999999E-4</c:v>
                </c:pt>
                <c:pt idx="64885" formatCode="0.00E+00">
                  <c:v>-2.3183399999999999E-4</c:v>
                </c:pt>
                <c:pt idx="64886" formatCode="0.00E+00">
                  <c:v>-2.57598E-4</c:v>
                </c:pt>
                <c:pt idx="64887" formatCode="0.00E+00">
                  <c:v>-2.8280900000000002E-4</c:v>
                </c:pt>
                <c:pt idx="64888" formatCode="0.00E+00">
                  <c:v>-3.0748800000000002E-4</c:v>
                </c:pt>
                <c:pt idx="64889" formatCode="0.00E+00">
                  <c:v>-3.3165799999999997E-4</c:v>
                </c:pt>
                <c:pt idx="64890" formatCode="0.00E+00">
                  <c:v>-3.55344E-4</c:v>
                </c:pt>
                <c:pt idx="64891" formatCode="0.00E+00">
                  <c:v>-3.7856800000000003E-4</c:v>
                </c:pt>
                <c:pt idx="64892" formatCode="0.00E+00">
                  <c:v>-4.0135399999999998E-4</c:v>
                </c:pt>
                <c:pt idx="64893" formatCode="0.00E+00">
                  <c:v>-4.2372699999999999E-4</c:v>
                </c:pt>
                <c:pt idx="64894" formatCode="0.00E+00">
                  <c:v>-4.4570999999999999E-4</c:v>
                </c:pt>
                <c:pt idx="64895" formatCode="0.00E+00">
                  <c:v>-4.6732700000000002E-4</c:v>
                </c:pt>
                <c:pt idx="64896" formatCode="0.00E+00">
                  <c:v>-4.8860199999999998E-4</c:v>
                </c:pt>
                <c:pt idx="64897" formatCode="0.00E+00">
                  <c:v>-5.0955900000000003E-4</c:v>
                </c:pt>
                <c:pt idx="64898" formatCode="0.00E+00">
                  <c:v>-5.3021899999999996E-4</c:v>
                </c:pt>
                <c:pt idx="64899" formatCode="0.00E+00">
                  <c:v>-5.5060600000000003E-4</c:v>
                </c:pt>
                <c:pt idx="64900" formatCode="0.00E+00">
                  <c:v>-5.7074199999999995E-4</c:v>
                </c:pt>
                <c:pt idx="64901" formatCode="0.00E+00">
                  <c:v>-5.9064800000000004E-4</c:v>
                </c:pt>
                <c:pt idx="64902" formatCode="0.00E+00">
                  <c:v>-6.1034399999999997E-4</c:v>
                </c:pt>
                <c:pt idx="64903" formatCode="0.00E+00">
                  <c:v>-6.2985099999999996E-4</c:v>
                </c:pt>
                <c:pt idx="64904" formatCode="0.00E+00">
                  <c:v>-6.4918699999999996E-4</c:v>
                </c:pt>
                <c:pt idx="64905" formatCode="0.00E+00">
                  <c:v>-6.6837000000000005E-4</c:v>
                </c:pt>
                <c:pt idx="64906" formatCode="0.00E+00">
                  <c:v>-6.8741799999999997E-4</c:v>
                </c:pt>
                <c:pt idx="64907" formatCode="0.00E+00">
                  <c:v>-7.0634500000000004E-4</c:v>
                </c:pt>
                <c:pt idx="64908" formatCode="0.00E+00">
                  <c:v>-7.2516599999999996E-4</c:v>
                </c:pt>
                <c:pt idx="64909" formatCode="0.00E+00">
                  <c:v>-7.4389499999999995E-4</c:v>
                </c:pt>
                <c:pt idx="64910" formatCode="0.00E+00">
                  <c:v>-7.6254299999999997E-4</c:v>
                </c:pt>
                <c:pt idx="64911" formatCode="0.00E+00">
                  <c:v>-7.8112199999999998E-4</c:v>
                </c:pt>
                <c:pt idx="64912" formatCode="0.00E+00">
                  <c:v>-7.9964100000000002E-4</c:v>
                </c:pt>
                <c:pt idx="64913" formatCode="0.00E+00">
                  <c:v>-8.1810699999999999E-4</c:v>
                </c:pt>
                <c:pt idx="64914" formatCode="0.00E+00">
                  <c:v>-8.36527E-4</c:v>
                </c:pt>
                <c:pt idx="64915" formatCode="0.00E+00">
                  <c:v>-8.54906E-4</c:v>
                </c:pt>
                <c:pt idx="64916" formatCode="0.00E+00">
                  <c:v>-8.7324600000000005E-4</c:v>
                </c:pt>
                <c:pt idx="64917" formatCode="0.00E+00">
                  <c:v>-8.9154999999999996E-4</c:v>
                </c:pt>
                <c:pt idx="64918" formatCode="0.00E+00">
                  <c:v>-9.0981700000000005E-4</c:v>
                </c:pt>
                <c:pt idx="64919" formatCode="0.00E+00">
                  <c:v>-9.2804599999999997E-4</c:v>
                </c:pt>
                <c:pt idx="64920" formatCode="0.00E+00">
                  <c:v>-9.4623299999999999E-4</c:v>
                </c:pt>
                <c:pt idx="64921" formatCode="0.00E+00">
                  <c:v>-9.6437400000000005E-4</c:v>
                </c:pt>
                <c:pt idx="64922" formatCode="0.00E+00">
                  <c:v>-9.8246100000000001E-4</c:v>
                </c:pt>
                <c:pt idx="64923" formatCode="0.00E+00">
                  <c:v>-1.0004899999999999E-3</c:v>
                </c:pt>
                <c:pt idx="64924" formatCode="0.00E+00">
                  <c:v>-1.01844E-3</c:v>
                </c:pt>
                <c:pt idx="64925" formatCode="0.00E+00">
                  <c:v>-1.0363099999999999E-3</c:v>
                </c:pt>
                <c:pt idx="64926" formatCode="0.00E+00">
                  <c:v>-1.0540899999999999E-3</c:v>
                </c:pt>
                <c:pt idx="64927" formatCode="0.00E+00">
                  <c:v>-1.07175E-3</c:v>
                </c:pt>
                <c:pt idx="64928" formatCode="0.00E+00">
                  <c:v>-1.0892899999999999E-3</c:v>
                </c:pt>
                <c:pt idx="64929" formatCode="0.00E+00">
                  <c:v>-1.1066800000000001E-3</c:v>
                </c:pt>
                <c:pt idx="64930" formatCode="0.00E+00">
                  <c:v>-1.1238999999999999E-3</c:v>
                </c:pt>
                <c:pt idx="64931" formatCode="0.00E+00">
                  <c:v>-1.1409300000000001E-3</c:v>
                </c:pt>
                <c:pt idx="64932" formatCode="0.00E+00">
                  <c:v>-1.1577600000000001E-3</c:v>
                </c:pt>
                <c:pt idx="64933" formatCode="0.00E+00">
                  <c:v>-1.17435E-3</c:v>
                </c:pt>
                <c:pt idx="64934" formatCode="0.00E+00">
                  <c:v>-1.19068E-3</c:v>
                </c:pt>
                <c:pt idx="64935" formatCode="0.00E+00">
                  <c:v>-1.20673E-3</c:v>
                </c:pt>
                <c:pt idx="64936" formatCode="0.00E+00">
                  <c:v>-1.2224600000000001E-3</c:v>
                </c:pt>
                <c:pt idx="64937" formatCode="0.00E+00">
                  <c:v>-1.23784E-3</c:v>
                </c:pt>
                <c:pt idx="64938" formatCode="0.00E+00">
                  <c:v>-1.25286E-3</c:v>
                </c:pt>
                <c:pt idx="64939" formatCode="0.00E+00">
                  <c:v>-1.26746E-3</c:v>
                </c:pt>
                <c:pt idx="64940" formatCode="0.00E+00">
                  <c:v>-1.28163E-3</c:v>
                </c:pt>
                <c:pt idx="64941" formatCode="0.00E+00">
                  <c:v>-1.29532E-3</c:v>
                </c:pt>
                <c:pt idx="64942" formatCode="0.00E+00">
                  <c:v>-1.3085099999999999E-3</c:v>
                </c:pt>
                <c:pt idx="64943" formatCode="0.00E+00">
                  <c:v>-1.3211500000000001E-3</c:v>
                </c:pt>
                <c:pt idx="64944" formatCode="0.00E+00">
                  <c:v>-1.33321E-3</c:v>
                </c:pt>
                <c:pt idx="64945" formatCode="0.00E+00">
                  <c:v>-1.3446599999999999E-3</c:v>
                </c:pt>
                <c:pt idx="64946" formatCode="0.00E+00">
                  <c:v>-1.35546E-3</c:v>
                </c:pt>
                <c:pt idx="64947" formatCode="0.00E+00">
                  <c:v>-1.36557E-3</c:v>
                </c:pt>
                <c:pt idx="64948" formatCode="0.00E+00">
                  <c:v>-1.37495E-3</c:v>
                </c:pt>
                <c:pt idx="64949" formatCode="0.00E+00">
                  <c:v>-1.38357E-3</c:v>
                </c:pt>
                <c:pt idx="64950" formatCode="0.00E+00">
                  <c:v>-1.39138E-3</c:v>
                </c:pt>
                <c:pt idx="64951" formatCode="0.00E+00">
                  <c:v>-1.39835E-3</c:v>
                </c:pt>
                <c:pt idx="64952" formatCode="0.00E+00">
                  <c:v>-1.4044400000000001E-3</c:v>
                </c:pt>
                <c:pt idx="64953" formatCode="0.00E+00">
                  <c:v>-1.4096099999999999E-3</c:v>
                </c:pt>
                <c:pt idx="64954" formatCode="0.00E+00">
                  <c:v>-1.41383E-3</c:v>
                </c:pt>
                <c:pt idx="64955" formatCode="0.00E+00">
                  <c:v>-1.41705E-3</c:v>
                </c:pt>
                <c:pt idx="64956" formatCode="0.00E+00">
                  <c:v>-1.4192499999999999E-3</c:v>
                </c:pt>
                <c:pt idx="64957" formatCode="0.00E+00">
                  <c:v>-1.42037E-3</c:v>
                </c:pt>
                <c:pt idx="64958" formatCode="0.00E+00">
                  <c:v>-1.4204E-3</c:v>
                </c:pt>
                <c:pt idx="64959" formatCode="0.00E+00">
                  <c:v>-1.41928E-3</c:v>
                </c:pt>
                <c:pt idx="64960" formatCode="0.00E+00">
                  <c:v>-1.4170000000000001E-3</c:v>
                </c:pt>
                <c:pt idx="64961" formatCode="0.00E+00">
                  <c:v>-1.41351E-3</c:v>
                </c:pt>
                <c:pt idx="64962" formatCode="0.00E+00">
                  <c:v>-1.40879E-3</c:v>
                </c:pt>
                <c:pt idx="64963" formatCode="0.00E+00">
                  <c:v>-1.4028000000000001E-3</c:v>
                </c:pt>
                <c:pt idx="64964" formatCode="0.00E+00">
                  <c:v>-1.39551E-3</c:v>
                </c:pt>
                <c:pt idx="64965" formatCode="0.00E+00">
                  <c:v>-1.3868999999999999E-3</c:v>
                </c:pt>
                <c:pt idx="64966" formatCode="0.00E+00">
                  <c:v>-1.3769400000000001E-3</c:v>
                </c:pt>
                <c:pt idx="64967" formatCode="0.00E+00">
                  <c:v>-1.3656E-3</c:v>
                </c:pt>
                <c:pt idx="64968" formatCode="0.00E+00">
                  <c:v>-1.3528699999999999E-3</c:v>
                </c:pt>
                <c:pt idx="64969" formatCode="0.00E+00">
                  <c:v>-1.3387099999999999E-3</c:v>
                </c:pt>
                <c:pt idx="64970" formatCode="0.00E+00">
                  <c:v>-1.32311E-3</c:v>
                </c:pt>
                <c:pt idx="64971" formatCode="0.00E+00">
                  <c:v>-1.3060599999999999E-3</c:v>
                </c:pt>
                <c:pt idx="64972" formatCode="0.00E+00">
                  <c:v>-1.2875300000000001E-3</c:v>
                </c:pt>
                <c:pt idx="64973" formatCode="0.00E+00">
                  <c:v>-1.2675099999999999E-3</c:v>
                </c:pt>
                <c:pt idx="64974" formatCode="0.00E+00">
                  <c:v>-1.2459999999999999E-3</c:v>
                </c:pt>
                <c:pt idx="64975" formatCode="0.00E+00">
                  <c:v>-1.2229700000000001E-3</c:v>
                </c:pt>
                <c:pt idx="64976" formatCode="0.00E+00">
                  <c:v>-1.1984299999999999E-3</c:v>
                </c:pt>
                <c:pt idx="64977" formatCode="0.00E+00">
                  <c:v>-1.1723700000000001E-3</c:v>
                </c:pt>
                <c:pt idx="64978" formatCode="0.00E+00">
                  <c:v>-1.14478E-3</c:v>
                </c:pt>
                <c:pt idx="64979" formatCode="0.00E+00">
                  <c:v>-1.11568E-3</c:v>
                </c:pt>
                <c:pt idx="64980" formatCode="0.00E+00">
                  <c:v>-1.0850499999999999E-3</c:v>
                </c:pt>
                <c:pt idx="64981" formatCode="0.00E+00">
                  <c:v>-1.05291E-3</c:v>
                </c:pt>
                <c:pt idx="64982" formatCode="0.00E+00">
                  <c:v>-1.0192599999999999E-3</c:v>
                </c:pt>
                <c:pt idx="64983" formatCode="0.00E+00">
                  <c:v>-9.8412200000000003E-4</c:v>
                </c:pt>
                <c:pt idx="64984" formatCode="0.00E+00">
                  <c:v>-9.4749600000000004E-4</c:v>
                </c:pt>
                <c:pt idx="64985" formatCode="0.00E+00">
                  <c:v>-9.0940400000000005E-4</c:v>
                </c:pt>
                <c:pt idx="64986" formatCode="0.00E+00">
                  <c:v>-8.6986300000000002E-4</c:v>
                </c:pt>
                <c:pt idx="64987" formatCode="0.00E+00">
                  <c:v>-8.2889499999999996E-4</c:v>
                </c:pt>
                <c:pt idx="64988" formatCode="0.00E+00">
                  <c:v>-7.8652400000000003E-4</c:v>
                </c:pt>
                <c:pt idx="64989" formatCode="0.00E+00">
                  <c:v>-7.4277700000000002E-4</c:v>
                </c:pt>
                <c:pt idx="64990" formatCode="0.00E+00">
                  <c:v>-6.9768399999999996E-4</c:v>
                </c:pt>
                <c:pt idx="64991" formatCode="0.00E+00">
                  <c:v>-6.5127700000000002E-4</c:v>
                </c:pt>
                <c:pt idx="64992" formatCode="0.00E+00">
                  <c:v>-6.0358999999999999E-4</c:v>
                </c:pt>
                <c:pt idx="64993" formatCode="0.00E+00">
                  <c:v>-5.5466200000000004E-4</c:v>
                </c:pt>
                <c:pt idx="64994" formatCode="0.00E+00">
                  <c:v>-5.0453399999999995E-4</c:v>
                </c:pt>
                <c:pt idx="64995" formatCode="0.00E+00">
                  <c:v>-4.5324699999999999E-4</c:v>
                </c:pt>
                <c:pt idx="64996" formatCode="0.00E+00">
                  <c:v>-4.00849E-4</c:v>
                </c:pt>
                <c:pt idx="64997" formatCode="0.00E+00">
                  <c:v>-3.47387E-4</c:v>
                </c:pt>
                <c:pt idx="64998" formatCode="0.00E+00">
                  <c:v>-2.9291300000000001E-4</c:v>
                </c:pt>
                <c:pt idx="64999" formatCode="0.00E+00">
                  <c:v>-2.3747899999999999E-4</c:v>
                </c:pt>
                <c:pt idx="65000" formatCode="0.00E+00">
                  <c:v>-1.8114199999999999E-4</c:v>
                </c:pt>
                <c:pt idx="65001" formatCode="0.00E+00">
                  <c:v>-1.2396E-4</c:v>
                </c:pt>
                <c:pt idx="65002" formatCode="0.00E+00">
                  <c:v>-6.5993000000000003E-5</c:v>
                </c:pt>
                <c:pt idx="65003" formatCode="0.00E+00">
                  <c:v>-7.3044699999999997E-6</c:v>
                </c:pt>
                <c:pt idx="65004" formatCode="0.00E+00">
                  <c:v>5.2040799999999998E-5</c:v>
                </c:pt>
                <c:pt idx="65005" formatCode="0.00E+00">
                  <c:v>1.11976E-4</c:v>
                </c:pt>
                <c:pt idx="65006" formatCode="0.00E+00">
                  <c:v>1.7243099999999999E-4</c:v>
                </c:pt>
                <c:pt idx="65007" formatCode="0.00E+00">
                  <c:v>2.33336E-4</c:v>
                </c:pt>
                <c:pt idx="65008" formatCode="0.00E+00">
                  <c:v>2.94617E-4</c:v>
                </c:pt>
                <c:pt idx="65009" formatCode="0.00E+00">
                  <c:v>3.56201E-4</c:v>
                </c:pt>
                <c:pt idx="65010" formatCode="0.00E+00">
                  <c:v>4.1801000000000002E-4</c:v>
                </c:pt>
                <c:pt idx="65011" formatCode="0.00E+00">
                  <c:v>4.7996699999999998E-4</c:v>
                </c:pt>
                <c:pt idx="65012" formatCode="0.00E+00">
                  <c:v>5.4199300000000005E-4</c:v>
                </c:pt>
                <c:pt idx="65013" formatCode="0.00E+00">
                  <c:v>6.0400700000000005E-4</c:v>
                </c:pt>
                <c:pt idx="65014" formatCode="0.00E+00">
                  <c:v>6.6592799999999998E-4</c:v>
                </c:pt>
                <c:pt idx="65015" formatCode="0.00E+00">
                  <c:v>7.2767299999999997E-4</c:v>
                </c:pt>
                <c:pt idx="65016" formatCode="0.00E+00">
                  <c:v>7.89159E-4</c:v>
                </c:pt>
                <c:pt idx="65017" formatCode="0.00E+00">
                  <c:v>8.5030000000000001E-4</c:v>
                </c:pt>
                <c:pt idx="65018" formatCode="0.00E+00">
                  <c:v>9.1101099999999998E-4</c:v>
                </c:pt>
                <c:pt idx="65019" formatCode="0.00E+00">
                  <c:v>9.7120799999999999E-4</c:v>
                </c:pt>
                <c:pt idx="65020" formatCode="0.00E+00">
                  <c:v>1.0307999999999999E-3</c:v>
                </c:pt>
                <c:pt idx="65021" formatCode="0.00E+00">
                  <c:v>1.08971E-3</c:v>
                </c:pt>
                <c:pt idx="65022" formatCode="0.00E+00">
                  <c:v>1.14785E-3</c:v>
                </c:pt>
                <c:pt idx="65023" formatCode="0.00E+00">
                  <c:v>1.2051200000000001E-3</c:v>
                </c:pt>
                <c:pt idx="65024" formatCode="0.00E+00">
                  <c:v>1.2614499999999999E-3</c:v>
                </c:pt>
                <c:pt idx="65025" formatCode="0.00E+00">
                  <c:v>1.3167400000000001E-3</c:v>
                </c:pt>
                <c:pt idx="65026" formatCode="0.00E+00">
                  <c:v>1.3709200000000001E-3</c:v>
                </c:pt>
                <c:pt idx="65027" formatCode="0.00E+00">
                  <c:v>1.4238899999999999E-3</c:v>
                </c:pt>
                <c:pt idx="65028" formatCode="0.00E+00">
                  <c:v>1.47557E-3</c:v>
                </c:pt>
                <c:pt idx="65029" formatCode="0.00E+00">
                  <c:v>1.5258800000000001E-3</c:v>
                </c:pt>
                <c:pt idx="65030" formatCode="0.00E+00">
                  <c:v>1.57474E-3</c:v>
                </c:pt>
                <c:pt idx="65031" formatCode="0.00E+00">
                  <c:v>1.62206E-3</c:v>
                </c:pt>
                <c:pt idx="65032" formatCode="0.00E+00">
                  <c:v>1.6677700000000001E-3</c:v>
                </c:pt>
                <c:pt idx="65033" formatCode="0.00E+00">
                  <c:v>1.7117899999999999E-3</c:v>
                </c:pt>
                <c:pt idx="65034" formatCode="0.00E+00">
                  <c:v>1.75403E-3</c:v>
                </c:pt>
                <c:pt idx="65035" formatCode="0.00E+00">
                  <c:v>1.7944300000000001E-3</c:v>
                </c:pt>
                <c:pt idx="65036" formatCode="0.00E+00">
                  <c:v>1.8329100000000001E-3</c:v>
                </c:pt>
                <c:pt idx="65037" formatCode="0.00E+00">
                  <c:v>1.8693900000000001E-3</c:v>
                </c:pt>
                <c:pt idx="65038" formatCode="0.00E+00">
                  <c:v>1.9038200000000001E-3</c:v>
                </c:pt>
                <c:pt idx="65039" formatCode="0.00E+00">
                  <c:v>1.9361199999999999E-3</c:v>
                </c:pt>
                <c:pt idx="65040" formatCode="0.00E+00">
                  <c:v>1.9662299999999998E-3</c:v>
                </c:pt>
                <c:pt idx="65041" formatCode="0.00E+00">
                  <c:v>1.99409E-3</c:v>
                </c:pt>
                <c:pt idx="65042" formatCode="0.00E+00">
                  <c:v>2.0196300000000001E-3</c:v>
                </c:pt>
                <c:pt idx="65043" formatCode="0.00E+00">
                  <c:v>2.0428E-3</c:v>
                </c:pt>
                <c:pt idx="65044" formatCode="0.00E+00">
                  <c:v>2.0635499999999999E-3</c:v>
                </c:pt>
                <c:pt idx="65045" formatCode="0.00E+00">
                  <c:v>2.0818299999999998E-3</c:v>
                </c:pt>
                <c:pt idx="65046" formatCode="0.00E+00">
                  <c:v>2.0975899999999999E-3</c:v>
                </c:pt>
                <c:pt idx="65047" formatCode="0.00E+00">
                  <c:v>2.1107700000000001E-3</c:v>
                </c:pt>
                <c:pt idx="65048" formatCode="0.00E+00">
                  <c:v>2.1213500000000001E-3</c:v>
                </c:pt>
                <c:pt idx="65049" formatCode="0.00E+00">
                  <c:v>2.1292899999999998E-3</c:v>
                </c:pt>
                <c:pt idx="65050" formatCode="0.00E+00">
                  <c:v>2.1345499999999998E-3</c:v>
                </c:pt>
                <c:pt idx="65051" formatCode="0.00E+00">
                  <c:v>2.1370899999999999E-3</c:v>
                </c:pt>
                <c:pt idx="65052" formatCode="0.00E+00">
                  <c:v>2.1369000000000002E-3</c:v>
                </c:pt>
                <c:pt idx="65053" formatCode="0.00E+00">
                  <c:v>2.1339499999999999E-3</c:v>
                </c:pt>
                <c:pt idx="65054" formatCode="0.00E+00">
                  <c:v>2.1282200000000001E-3</c:v>
                </c:pt>
                <c:pt idx="65055" formatCode="0.00E+00">
                  <c:v>2.1197E-3</c:v>
                </c:pt>
                <c:pt idx="65056" formatCode="0.00E+00">
                  <c:v>2.10837E-3</c:v>
                </c:pt>
                <c:pt idx="65057" formatCode="0.00E+00">
                  <c:v>2.0942199999999999E-3</c:v>
                </c:pt>
                <c:pt idx="65058" formatCode="0.00E+00">
                  <c:v>2.0772500000000001E-3</c:v>
                </c:pt>
                <c:pt idx="65059" formatCode="0.00E+00">
                  <c:v>2.05747E-3</c:v>
                </c:pt>
                <c:pt idx="65060" formatCode="0.00E+00">
                  <c:v>2.0348699999999998E-3</c:v>
                </c:pt>
                <c:pt idx="65061" formatCode="0.00E+00">
                  <c:v>2.0094700000000002E-3</c:v>
                </c:pt>
                <c:pt idx="65062" formatCode="0.00E+00">
                  <c:v>1.9812800000000002E-3</c:v>
                </c:pt>
                <c:pt idx="65063" formatCode="0.00E+00">
                  <c:v>1.9503000000000001E-3</c:v>
                </c:pt>
                <c:pt idx="65064" formatCode="0.00E+00">
                  <c:v>1.91658E-3</c:v>
                </c:pt>
                <c:pt idx="65065" formatCode="0.00E+00">
                  <c:v>1.8801200000000001E-3</c:v>
                </c:pt>
                <c:pt idx="65066" formatCode="0.00E+00">
                  <c:v>1.8409699999999999E-3</c:v>
                </c:pt>
                <c:pt idx="65067" formatCode="0.00E+00">
                  <c:v>1.79915E-3</c:v>
                </c:pt>
                <c:pt idx="65068" formatCode="0.00E+00">
                  <c:v>1.7547000000000001E-3</c:v>
                </c:pt>
                <c:pt idx="65069" formatCode="0.00E+00">
                  <c:v>1.70766E-3</c:v>
                </c:pt>
                <c:pt idx="65070" formatCode="0.00E+00">
                  <c:v>1.65807E-3</c:v>
                </c:pt>
                <c:pt idx="65071" formatCode="0.00E+00">
                  <c:v>1.606E-3</c:v>
                </c:pt>
                <c:pt idx="65072" formatCode="0.00E+00">
                  <c:v>1.55148E-3</c:v>
                </c:pt>
                <c:pt idx="65073" formatCode="0.00E+00">
                  <c:v>1.4945900000000001E-3</c:v>
                </c:pt>
                <c:pt idx="65074" formatCode="0.00E+00">
                  <c:v>1.43537E-3</c:v>
                </c:pt>
                <c:pt idx="65075" formatCode="0.00E+00">
                  <c:v>1.3738999999999999E-3</c:v>
                </c:pt>
                <c:pt idx="65076" formatCode="0.00E+00">
                  <c:v>1.3102400000000001E-3</c:v>
                </c:pt>
                <c:pt idx="65077" formatCode="0.00E+00">
                  <c:v>1.2444699999999999E-3</c:v>
                </c:pt>
                <c:pt idx="65078" formatCode="0.00E+00">
                  <c:v>1.1766599999999999E-3</c:v>
                </c:pt>
                <c:pt idx="65079" formatCode="0.00E+00">
                  <c:v>1.1068899999999999E-3</c:v>
                </c:pt>
                <c:pt idx="65080" formatCode="0.00E+00">
                  <c:v>1.03524E-3</c:v>
                </c:pt>
                <c:pt idx="65081" formatCode="0.00E+00">
                  <c:v>9.6180699999999996E-4</c:v>
                </c:pt>
                <c:pt idx="65082" formatCode="0.00E+00">
                  <c:v>8.8666899999999998E-4</c:v>
                </c:pt>
                <c:pt idx="65083" formatCode="0.00E+00">
                  <c:v>8.0992300000000004E-4</c:v>
                </c:pt>
                <c:pt idx="65084" formatCode="0.00E+00">
                  <c:v>7.31662E-4</c:v>
                </c:pt>
                <c:pt idx="65085" formatCode="0.00E+00">
                  <c:v>6.51985E-4</c:v>
                </c:pt>
                <c:pt idx="65086" formatCode="0.00E+00">
                  <c:v>5.7099199999999998E-4</c:v>
                </c:pt>
                <c:pt idx="65087" formatCode="0.00E+00">
                  <c:v>4.8878599999999995E-4</c:v>
                </c:pt>
                <c:pt idx="65088" formatCode="0.00E+00">
                  <c:v>4.0547199999999998E-4</c:v>
                </c:pt>
                <c:pt idx="65089" formatCode="0.00E+00">
                  <c:v>3.2115699999999997E-4</c:v>
                </c:pt>
                <c:pt idx="65090" formatCode="0.00E+00">
                  <c:v>2.3595199999999999E-4</c:v>
                </c:pt>
                <c:pt idx="65091" formatCode="0.00E+00">
                  <c:v>1.4996700000000001E-4</c:v>
                </c:pt>
                <c:pt idx="65092" formatCode="0.00E+00">
                  <c:v>6.3316299999999996E-5</c:v>
                </c:pt>
                <c:pt idx="65093" formatCode="0.00E+00">
                  <c:v>-2.3886100000000002E-5</c:v>
                </c:pt>
                <c:pt idx="65094" formatCode="0.00E+00">
                  <c:v>-1.11524E-4</c:v>
                </c:pt>
                <c:pt idx="65095" formatCode="0.00E+00">
                  <c:v>-1.9947899999999999E-4</c:v>
                </c:pt>
                <c:pt idx="65096" formatCode="0.00E+00">
                  <c:v>-2.8763299999999998E-4</c:v>
                </c:pt>
                <c:pt idx="65097" formatCode="0.00E+00">
                  <c:v>-3.75867E-4</c:v>
                </c:pt>
                <c:pt idx="65098" formatCode="0.00E+00">
                  <c:v>-4.6406000000000003E-4</c:v>
                </c:pt>
                <c:pt idx="65099" formatCode="0.00E+00">
                  <c:v>-5.5209200000000001E-4</c:v>
                </c:pt>
                <c:pt idx="65100" formatCode="0.00E+00">
                  <c:v>-6.3984000000000003E-4</c:v>
                </c:pt>
                <c:pt idx="65101" formatCode="0.00E+00">
                  <c:v>-7.2718499999999998E-4</c:v>
                </c:pt>
                <c:pt idx="65102" formatCode="0.00E+00">
                  <c:v>-8.1400299999999999E-4</c:v>
                </c:pt>
                <c:pt idx="65103" formatCode="0.00E+00">
                  <c:v>-9.0017500000000002E-4</c:v>
                </c:pt>
                <c:pt idx="65104" formatCode="0.00E+00">
                  <c:v>-9.8557799999999997E-4</c:v>
                </c:pt>
                <c:pt idx="65105" formatCode="0.00E+00">
                  <c:v>-1.0700900000000001E-3</c:v>
                </c:pt>
                <c:pt idx="65106" formatCode="0.00E+00">
                  <c:v>-1.1536000000000001E-3</c:v>
                </c:pt>
                <c:pt idx="65107" formatCode="0.00E+00">
                  <c:v>-1.23598E-3</c:v>
                </c:pt>
                <c:pt idx="65108" formatCode="0.00E+00">
                  <c:v>-1.31711E-3</c:v>
                </c:pt>
                <c:pt idx="65109" formatCode="0.00E+00">
                  <c:v>-1.3968800000000001E-3</c:v>
                </c:pt>
                <c:pt idx="65110" formatCode="0.00E+00">
                  <c:v>-1.47517E-3</c:v>
                </c:pt>
                <c:pt idx="65111" formatCode="0.00E+00">
                  <c:v>-1.5518699999999999E-3</c:v>
                </c:pt>
                <c:pt idx="65112" formatCode="0.00E+00">
                  <c:v>-1.6268700000000001E-3</c:v>
                </c:pt>
                <c:pt idx="65113" formatCode="0.00E+00">
                  <c:v>-1.70005E-3</c:v>
                </c:pt>
                <c:pt idx="65114" formatCode="0.00E+00">
                  <c:v>-1.7713200000000001E-3</c:v>
                </c:pt>
                <c:pt idx="65115" formatCode="0.00E+00">
                  <c:v>-1.84055E-3</c:v>
                </c:pt>
                <c:pt idx="65116" formatCode="0.00E+00">
                  <c:v>-1.90766E-3</c:v>
                </c:pt>
                <c:pt idx="65117" formatCode="0.00E+00">
                  <c:v>-1.9725300000000001E-3</c:v>
                </c:pt>
                <c:pt idx="65118" formatCode="0.00E+00">
                  <c:v>-2.0350699999999999E-3</c:v>
                </c:pt>
                <c:pt idx="65119" formatCode="0.00E+00">
                  <c:v>-2.0951899999999998E-3</c:v>
                </c:pt>
                <c:pt idx="65120" formatCode="0.00E+00">
                  <c:v>-2.1527899999999999E-3</c:v>
                </c:pt>
                <c:pt idx="65121" formatCode="0.00E+00">
                  <c:v>-2.2077899999999998E-3</c:v>
                </c:pt>
                <c:pt idx="65122" formatCode="0.00E+00">
                  <c:v>-2.2601000000000001E-3</c:v>
                </c:pt>
                <c:pt idx="65123" formatCode="0.00E+00">
                  <c:v>-2.30963E-3</c:v>
                </c:pt>
                <c:pt idx="65124" formatCode="0.00E+00">
                  <c:v>-2.3563099999999999E-3</c:v>
                </c:pt>
                <c:pt idx="65125" formatCode="0.00E+00">
                  <c:v>-2.4000699999999998E-3</c:v>
                </c:pt>
                <c:pt idx="65126" formatCode="0.00E+00">
                  <c:v>-2.4408300000000002E-3</c:v>
                </c:pt>
                <c:pt idx="65127" formatCode="0.00E+00">
                  <c:v>-2.4785200000000001E-3</c:v>
                </c:pt>
                <c:pt idx="65128" formatCode="0.00E+00">
                  <c:v>-2.5130899999999999E-3</c:v>
                </c:pt>
                <c:pt idx="65129" formatCode="0.00E+00">
                  <c:v>-2.54448E-3</c:v>
                </c:pt>
                <c:pt idx="65130" formatCode="0.00E+00">
                  <c:v>-2.5726199999999999E-3</c:v>
                </c:pt>
                <c:pt idx="65131" formatCode="0.00E+00">
                  <c:v>-2.5974800000000001E-3</c:v>
                </c:pt>
                <c:pt idx="65132" formatCode="0.00E+00">
                  <c:v>-2.6189999999999998E-3</c:v>
                </c:pt>
                <c:pt idx="65133" formatCode="0.00E+00">
                  <c:v>-2.6371400000000001E-3</c:v>
                </c:pt>
                <c:pt idx="65134" formatCode="0.00E+00">
                  <c:v>-2.6518700000000002E-3</c:v>
                </c:pt>
                <c:pt idx="65135" formatCode="0.00E+00">
                  <c:v>-2.6631599999999999E-3</c:v>
                </c:pt>
                <c:pt idx="65136" formatCode="0.00E+00">
                  <c:v>-2.6709799999999999E-3</c:v>
                </c:pt>
                <c:pt idx="65137" formatCode="0.00E+00">
                  <c:v>-2.6752999999999998E-3</c:v>
                </c:pt>
                <c:pt idx="65138" formatCode="0.00E+00">
                  <c:v>-2.6761200000000001E-3</c:v>
                </c:pt>
                <c:pt idx="65139" formatCode="0.00E+00">
                  <c:v>-2.6734100000000002E-3</c:v>
                </c:pt>
                <c:pt idx="65140" formatCode="0.00E+00">
                  <c:v>-2.66717E-3</c:v>
                </c:pt>
                <c:pt idx="65141" formatCode="0.00E+00">
                  <c:v>-2.6573899999999999E-3</c:v>
                </c:pt>
                <c:pt idx="65142" formatCode="0.00E+00">
                  <c:v>-2.64409E-3</c:v>
                </c:pt>
                <c:pt idx="65143" formatCode="0.00E+00">
                  <c:v>-2.6272600000000002E-3</c:v>
                </c:pt>
                <c:pt idx="65144" formatCode="0.00E+00">
                  <c:v>-2.60692E-3</c:v>
                </c:pt>
                <c:pt idx="65145" formatCode="0.00E+00">
                  <c:v>-2.5830800000000002E-3</c:v>
                </c:pt>
                <c:pt idx="65146" formatCode="0.00E+00">
                  <c:v>-2.5557800000000001E-3</c:v>
                </c:pt>
                <c:pt idx="65147" formatCode="0.00E+00">
                  <c:v>-2.5250200000000002E-3</c:v>
                </c:pt>
                <c:pt idx="65148" formatCode="0.00E+00">
                  <c:v>-2.4908500000000002E-3</c:v>
                </c:pt>
                <c:pt idx="65149" formatCode="0.00E+00">
                  <c:v>-2.4533100000000002E-3</c:v>
                </c:pt>
                <c:pt idx="65150" formatCode="0.00E+00">
                  <c:v>-2.4124200000000002E-3</c:v>
                </c:pt>
                <c:pt idx="65151" formatCode="0.00E+00">
                  <c:v>-2.3682500000000001E-3</c:v>
                </c:pt>
                <c:pt idx="65152" formatCode="0.00E+00">
                  <c:v>-2.3208299999999999E-3</c:v>
                </c:pt>
                <c:pt idx="65153" formatCode="0.00E+00">
                  <c:v>-2.2702299999999998E-3</c:v>
                </c:pt>
                <c:pt idx="65154" formatCode="0.00E+00">
                  <c:v>-2.2165100000000001E-3</c:v>
                </c:pt>
                <c:pt idx="65155" formatCode="0.00E+00">
                  <c:v>-2.15972E-3</c:v>
                </c:pt>
                <c:pt idx="65156" formatCode="0.00E+00">
                  <c:v>-2.0999500000000002E-3</c:v>
                </c:pt>
                <c:pt idx="65157" formatCode="0.00E+00">
                  <c:v>-2.03725E-3</c:v>
                </c:pt>
                <c:pt idx="65158" formatCode="0.00E+00">
                  <c:v>-1.9717100000000002E-3</c:v>
                </c:pt>
                <c:pt idx="65159" formatCode="0.00E+00">
                  <c:v>-1.9034099999999999E-3</c:v>
                </c:pt>
                <c:pt idx="65160" formatCode="0.00E+00">
                  <c:v>-1.8324299999999999E-3</c:v>
                </c:pt>
                <c:pt idx="65161" formatCode="0.00E+00">
                  <c:v>-1.7588700000000001E-3</c:v>
                </c:pt>
                <c:pt idx="65162" formatCode="0.00E+00">
                  <c:v>-1.6828100000000001E-3</c:v>
                </c:pt>
                <c:pt idx="65163" formatCode="0.00E+00">
                  <c:v>-1.60435E-3</c:v>
                </c:pt>
                <c:pt idx="65164" formatCode="0.00E+00">
                  <c:v>-1.52359E-3</c:v>
                </c:pt>
                <c:pt idx="65165" formatCode="0.00E+00">
                  <c:v>-1.44063E-3</c:v>
                </c:pt>
                <c:pt idx="65166" formatCode="0.00E+00">
                  <c:v>-1.3555900000000001E-3</c:v>
                </c:pt>
                <c:pt idx="65167" formatCode="0.00E+00">
                  <c:v>-1.26856E-3</c:v>
                </c:pt>
                <c:pt idx="65168" formatCode="0.00E+00">
                  <c:v>-1.1796599999999999E-3</c:v>
                </c:pt>
                <c:pt idx="65169" formatCode="0.00E+00">
                  <c:v>-1.0889999999999999E-3</c:v>
                </c:pt>
                <c:pt idx="65170" formatCode="0.00E+00">
                  <c:v>-9.9671200000000008E-4</c:v>
                </c:pt>
                <c:pt idx="65171" formatCode="0.00E+00">
                  <c:v>-9.0289999999999999E-4</c:v>
                </c:pt>
                <c:pt idx="65172" formatCode="0.00E+00">
                  <c:v>-8.0769000000000001E-4</c:v>
                </c:pt>
                <c:pt idx="65173" formatCode="0.00E+00">
                  <c:v>-7.1120700000000005E-4</c:v>
                </c:pt>
                <c:pt idx="65174" formatCode="0.00E+00">
                  <c:v>-6.1357399999999998E-4</c:v>
                </c:pt>
                <c:pt idx="65175" formatCode="0.00E+00">
                  <c:v>-5.1491999999999998E-4</c:v>
                </c:pt>
                <c:pt idx="65176" formatCode="0.00E+00">
                  <c:v>-4.1537200000000001E-4</c:v>
                </c:pt>
                <c:pt idx="65177" formatCode="0.00E+00">
                  <c:v>-3.15061E-4</c:v>
                </c:pt>
                <c:pt idx="65178" formatCode="0.00E+00">
                  <c:v>-2.14117E-4</c:v>
                </c:pt>
                <c:pt idx="65179" formatCode="0.00E+00">
                  <c:v>-1.1267199999999999E-4</c:v>
                </c:pt>
                <c:pt idx="65180" formatCode="0.00E+00">
                  <c:v>-1.0859000000000001E-5</c:v>
                </c:pt>
                <c:pt idx="65181" formatCode="0.00E+00">
                  <c:v>9.1189399999999998E-5</c:v>
                </c:pt>
                <c:pt idx="65182" formatCode="0.00E+00">
                  <c:v>1.9333999999999999E-4</c:v>
                </c:pt>
                <c:pt idx="65183" formatCode="0.00E+00">
                  <c:v>2.9545800000000002E-4</c:v>
                </c:pt>
                <c:pt idx="65184" formatCode="0.00E+00">
                  <c:v>3.9741199999999998E-4</c:v>
                </c:pt>
                <c:pt idx="65185" formatCode="0.00E+00">
                  <c:v>4.9906699999999996E-4</c:v>
                </c:pt>
                <c:pt idx="65186" formatCode="0.00E+00">
                  <c:v>6.0029099999999998E-4</c:v>
                </c:pt>
                <c:pt idx="65187" formatCode="0.00E+00">
                  <c:v>7.00951E-4</c:v>
                </c:pt>
                <c:pt idx="65188" formatCode="0.00E+00">
                  <c:v>8.0091699999999995E-4</c:v>
                </c:pt>
                <c:pt idx="65189" formatCode="0.00E+00">
                  <c:v>9.0005700000000001E-4</c:v>
                </c:pt>
                <c:pt idx="65190" formatCode="0.00E+00">
                  <c:v>9.982420000000001E-4</c:v>
                </c:pt>
                <c:pt idx="65191" formatCode="0.00E+00">
                  <c:v>1.09534E-3</c:v>
                </c:pt>
                <c:pt idx="65192" formatCode="0.00E+00">
                  <c:v>1.1912400000000001E-3</c:v>
                </c:pt>
                <c:pt idx="65193" formatCode="0.00E+00">
                  <c:v>1.2857999999999999E-3</c:v>
                </c:pt>
                <c:pt idx="65194" formatCode="0.00E+00">
                  <c:v>1.3789E-3</c:v>
                </c:pt>
                <c:pt idx="65195" formatCode="0.00E+00">
                  <c:v>1.47043E-3</c:v>
                </c:pt>
                <c:pt idx="65196" formatCode="0.00E+00">
                  <c:v>1.5602599999999999E-3</c:v>
                </c:pt>
                <c:pt idx="65197" formatCode="0.00E+00">
                  <c:v>1.6482700000000001E-3</c:v>
                </c:pt>
                <c:pt idx="65198" formatCode="0.00E+00">
                  <c:v>1.7343599999999999E-3</c:v>
                </c:pt>
                <c:pt idx="65199" formatCode="0.00E+00">
                  <c:v>1.8184200000000001E-3</c:v>
                </c:pt>
                <c:pt idx="65200" formatCode="0.00E+00">
                  <c:v>1.90033E-3</c:v>
                </c:pt>
                <c:pt idx="65201" formatCode="0.00E+00">
                  <c:v>1.97999E-3</c:v>
                </c:pt>
                <c:pt idx="65202" formatCode="0.00E+00">
                  <c:v>2.0573000000000002E-3</c:v>
                </c:pt>
                <c:pt idx="65203" formatCode="0.00E+00">
                  <c:v>2.1321600000000001E-3</c:v>
                </c:pt>
                <c:pt idx="65204" formatCode="0.00E+00">
                  <c:v>2.20447E-3</c:v>
                </c:pt>
                <c:pt idx="65205" formatCode="0.00E+00">
                  <c:v>2.27415E-3</c:v>
                </c:pt>
                <c:pt idx="65206" formatCode="0.00E+00">
                  <c:v>2.34111E-3</c:v>
                </c:pt>
                <c:pt idx="65207" formatCode="0.00E+00">
                  <c:v>2.4052499999999998E-3</c:v>
                </c:pt>
                <c:pt idx="65208" formatCode="0.00E+00">
                  <c:v>2.4665099999999999E-3</c:v>
                </c:pt>
                <c:pt idx="65209" formatCode="0.00E+00">
                  <c:v>2.5247999999999998E-3</c:v>
                </c:pt>
                <c:pt idx="65210" formatCode="0.00E+00">
                  <c:v>2.58005E-3</c:v>
                </c:pt>
                <c:pt idx="65211" formatCode="0.00E+00">
                  <c:v>2.6321999999999999E-3</c:v>
                </c:pt>
                <c:pt idx="65212" formatCode="0.00E+00">
                  <c:v>2.68118E-3</c:v>
                </c:pt>
                <c:pt idx="65213" formatCode="0.00E+00">
                  <c:v>2.7269299999999998E-3</c:v>
                </c:pt>
                <c:pt idx="65214" formatCode="0.00E+00">
                  <c:v>2.7694E-3</c:v>
                </c:pt>
                <c:pt idx="65215" formatCode="0.00E+00">
                  <c:v>2.80854E-3</c:v>
                </c:pt>
                <c:pt idx="65216" formatCode="0.00E+00">
                  <c:v>2.8443000000000001E-3</c:v>
                </c:pt>
                <c:pt idx="65217" formatCode="0.00E+00">
                  <c:v>2.8766400000000002E-3</c:v>
                </c:pt>
                <c:pt idx="65218" formatCode="0.00E+00">
                  <c:v>2.90552E-3</c:v>
                </c:pt>
                <c:pt idx="65219" formatCode="0.00E+00">
                  <c:v>2.9309200000000001E-3</c:v>
                </c:pt>
                <c:pt idx="65220" formatCode="0.00E+00">
                  <c:v>2.9528000000000002E-3</c:v>
                </c:pt>
                <c:pt idx="65221" formatCode="0.00E+00">
                  <c:v>2.9711500000000001E-3</c:v>
                </c:pt>
                <c:pt idx="65222" formatCode="0.00E+00">
                  <c:v>2.9859399999999999E-3</c:v>
                </c:pt>
                <c:pt idx="65223" formatCode="0.00E+00">
                  <c:v>2.99717E-3</c:v>
                </c:pt>
                <c:pt idx="65224" formatCode="0.00E+00">
                  <c:v>3.0048200000000001E-3</c:v>
                </c:pt>
                <c:pt idx="65225" formatCode="0.00E+00">
                  <c:v>3.0088900000000002E-3</c:v>
                </c:pt>
                <c:pt idx="65226" formatCode="0.00E+00">
                  <c:v>3.0093899999999998E-3</c:v>
                </c:pt>
                <c:pt idx="65227" formatCode="0.00E+00">
                  <c:v>3.0063199999999998E-3</c:v>
                </c:pt>
                <c:pt idx="65228" formatCode="0.00E+00">
                  <c:v>2.9996900000000002E-3</c:v>
                </c:pt>
                <c:pt idx="65229" formatCode="0.00E+00">
                  <c:v>2.9895099999999999E-3</c:v>
                </c:pt>
                <c:pt idx="65230" formatCode="0.00E+00">
                  <c:v>2.9758200000000001E-3</c:v>
                </c:pt>
                <c:pt idx="65231" formatCode="0.00E+00">
                  <c:v>2.9586199999999999E-3</c:v>
                </c:pt>
                <c:pt idx="65232" formatCode="0.00E+00">
                  <c:v>2.9379599999999999E-3</c:v>
                </c:pt>
                <c:pt idx="65233" formatCode="0.00E+00">
                  <c:v>2.9138699999999998E-3</c:v>
                </c:pt>
                <c:pt idx="65234" formatCode="0.00E+00">
                  <c:v>2.88638E-3</c:v>
                </c:pt>
                <c:pt idx="65235" formatCode="0.00E+00">
                  <c:v>2.8555400000000002E-3</c:v>
                </c:pt>
                <c:pt idx="65236" formatCode="0.00E+00">
                  <c:v>2.82139E-3</c:v>
                </c:pt>
                <c:pt idx="65237" formatCode="0.00E+00">
                  <c:v>2.7839900000000001E-3</c:v>
                </c:pt>
                <c:pt idx="65238" formatCode="0.00E+00">
                  <c:v>2.7433900000000001E-3</c:v>
                </c:pt>
                <c:pt idx="65239" formatCode="0.00E+00">
                  <c:v>2.69966E-3</c:v>
                </c:pt>
                <c:pt idx="65240" formatCode="0.00E+00">
                  <c:v>2.6528400000000001E-3</c:v>
                </c:pt>
                <c:pt idx="65241" formatCode="0.00E+00">
                  <c:v>2.6030200000000002E-3</c:v>
                </c:pt>
                <c:pt idx="65242" formatCode="0.00E+00">
                  <c:v>2.5502599999999999E-3</c:v>
                </c:pt>
                <c:pt idx="65243" formatCode="0.00E+00">
                  <c:v>2.4946299999999999E-3</c:v>
                </c:pt>
                <c:pt idx="65244" formatCode="0.00E+00">
                  <c:v>2.4362099999999999E-3</c:v>
                </c:pt>
                <c:pt idx="65245" formatCode="0.00E+00">
                  <c:v>2.3751000000000002E-3</c:v>
                </c:pt>
                <c:pt idx="65246" formatCode="0.00E+00">
                  <c:v>2.3113500000000002E-3</c:v>
                </c:pt>
                <c:pt idx="65247" formatCode="0.00E+00">
                  <c:v>2.24508E-3</c:v>
                </c:pt>
                <c:pt idx="65248" formatCode="0.00E+00">
                  <c:v>2.17636E-3</c:v>
                </c:pt>
                <c:pt idx="65249" formatCode="0.00E+00">
                  <c:v>2.1052900000000001E-3</c:v>
                </c:pt>
                <c:pt idx="65250" formatCode="0.00E+00">
                  <c:v>2.0319600000000002E-3</c:v>
                </c:pt>
                <c:pt idx="65251" formatCode="0.00E+00">
                  <c:v>1.9564700000000001E-3</c:v>
                </c:pt>
                <c:pt idx="65252" formatCode="0.00E+00">
                  <c:v>1.8789200000000001E-3</c:v>
                </c:pt>
                <c:pt idx="65253" formatCode="0.00E+00">
                  <c:v>1.7994199999999999E-3</c:v>
                </c:pt>
                <c:pt idx="65254" formatCode="0.00E+00">
                  <c:v>1.7180699999999999E-3</c:v>
                </c:pt>
                <c:pt idx="65255" formatCode="0.00E+00">
                  <c:v>1.6349699999999999E-3</c:v>
                </c:pt>
                <c:pt idx="65256" formatCode="0.00E+00">
                  <c:v>1.5502300000000001E-3</c:v>
                </c:pt>
                <c:pt idx="65257" formatCode="0.00E+00">
                  <c:v>1.46396E-3</c:v>
                </c:pt>
                <c:pt idx="65258" formatCode="0.00E+00">
                  <c:v>1.37627E-3</c:v>
                </c:pt>
                <c:pt idx="65259" formatCode="0.00E+00">
                  <c:v>1.28728E-3</c:v>
                </c:pt>
                <c:pt idx="65260" formatCode="0.00E+00">
                  <c:v>1.19709E-3</c:v>
                </c:pt>
                <c:pt idx="65261" formatCode="0.00E+00">
                  <c:v>1.10582E-3</c:v>
                </c:pt>
                <c:pt idx="65262" formatCode="0.00E+00">
                  <c:v>1.01359E-3</c:v>
                </c:pt>
                <c:pt idx="65263" formatCode="0.00E+00">
                  <c:v>9.2050499999999996E-4</c:v>
                </c:pt>
                <c:pt idx="65264" formatCode="0.00E+00">
                  <c:v>8.2668399999999995E-4</c:v>
                </c:pt>
                <c:pt idx="65265" formatCode="0.00E+00">
                  <c:v>7.3224200000000003E-4</c:v>
                </c:pt>
                <c:pt idx="65266" formatCode="0.00E+00">
                  <c:v>6.3729499999999996E-4</c:v>
                </c:pt>
                <c:pt idx="65267" formatCode="0.00E+00">
                  <c:v>5.4195800000000004E-4</c:v>
                </c:pt>
                <c:pt idx="65268" formatCode="0.00E+00">
                  <c:v>4.4634699999999999E-4</c:v>
                </c:pt>
                <c:pt idx="65269" formatCode="0.00E+00">
                  <c:v>3.5057399999999998E-4</c:v>
                </c:pt>
                <c:pt idx="65270" formatCode="0.00E+00">
                  <c:v>2.5475500000000001E-4</c:v>
                </c:pt>
                <c:pt idx="65271" formatCode="0.00E+00">
                  <c:v>1.5900199999999999E-4</c:v>
                </c:pt>
                <c:pt idx="65272" formatCode="0.00E+00">
                  <c:v>6.3428400000000004E-5</c:v>
                </c:pt>
                <c:pt idx="65273" formatCode="0.00E+00">
                  <c:v>-3.1855900000000001E-5</c:v>
                </c:pt>
                <c:pt idx="65274" formatCode="0.00E+00">
                  <c:v>-1.2674100000000001E-4</c:v>
                </c:pt>
                <c:pt idx="65275" formatCode="0.00E+00">
                  <c:v>-2.2111799999999999E-4</c:v>
                </c:pt>
                <c:pt idx="65276" formatCode="0.00E+00">
                  <c:v>-3.1487900000000001E-4</c:v>
                </c:pt>
                <c:pt idx="65277" formatCode="0.00E+00">
                  <c:v>-4.07921E-4</c:v>
                </c:pt>
                <c:pt idx="65278" formatCode="0.00E+00">
                  <c:v>-5.0013900000000003E-4</c:v>
                </c:pt>
                <c:pt idx="65279" formatCode="0.00E+00">
                  <c:v>-5.9143100000000001E-4</c:v>
                </c:pt>
                <c:pt idx="65280" formatCode="0.00E+00">
                  <c:v>-6.81698E-4</c:v>
                </c:pt>
                <c:pt idx="65281" formatCode="0.00E+00">
                  <c:v>-7.7084300000000001E-4</c:v>
                </c:pt>
                <c:pt idx="65282" formatCode="0.00E+00">
                  <c:v>-8.5877000000000002E-4</c:v>
                </c:pt>
                <c:pt idx="65283" formatCode="0.00E+00">
                  <c:v>-9.4538700000000001E-4</c:v>
                </c:pt>
                <c:pt idx="65284" formatCode="0.00E+00">
                  <c:v>-1.0306E-3</c:v>
                </c:pt>
                <c:pt idx="65285" formatCode="0.00E+00">
                  <c:v>-1.11433E-3</c:v>
                </c:pt>
                <c:pt idx="65286" formatCode="0.00E+00">
                  <c:v>-1.1964899999999999E-3</c:v>
                </c:pt>
                <c:pt idx="65287" formatCode="0.00E+00">
                  <c:v>-1.27699E-3</c:v>
                </c:pt>
                <c:pt idx="65288" formatCode="0.00E+00">
                  <c:v>-1.3557599999999999E-3</c:v>
                </c:pt>
                <c:pt idx="65289" formatCode="0.00E+00">
                  <c:v>-1.43271E-3</c:v>
                </c:pt>
                <c:pt idx="65290" formatCode="0.00E+00">
                  <c:v>-1.50778E-3</c:v>
                </c:pt>
                <c:pt idx="65291" formatCode="0.00E+00">
                  <c:v>-1.5809000000000001E-3</c:v>
                </c:pt>
                <c:pt idx="65292" formatCode="0.00E+00">
                  <c:v>-1.652E-3</c:v>
                </c:pt>
                <c:pt idx="65293" formatCode="0.00E+00">
                  <c:v>-1.72102E-3</c:v>
                </c:pt>
                <c:pt idx="65294" formatCode="0.00E+00">
                  <c:v>-1.7878900000000001E-3</c:v>
                </c:pt>
                <c:pt idx="65295" formatCode="0.00E+00">
                  <c:v>-1.8525600000000001E-3</c:v>
                </c:pt>
                <c:pt idx="65296" formatCode="0.00E+00">
                  <c:v>-1.91497E-3</c:v>
                </c:pt>
                <c:pt idx="65297" formatCode="0.00E+00">
                  <c:v>-1.9750800000000002E-3</c:v>
                </c:pt>
                <c:pt idx="65298" formatCode="0.00E+00">
                  <c:v>-2.0328400000000002E-3</c:v>
                </c:pt>
                <c:pt idx="65299" formatCode="0.00E+00">
                  <c:v>-2.0882100000000001E-3</c:v>
                </c:pt>
                <c:pt idx="65300" formatCode="0.00E+00">
                  <c:v>-2.1411400000000001E-3</c:v>
                </c:pt>
                <c:pt idx="65301" formatCode="0.00E+00">
                  <c:v>-2.1916000000000001E-3</c:v>
                </c:pt>
                <c:pt idx="65302" formatCode="0.00E+00">
                  <c:v>-2.2395599999999998E-3</c:v>
                </c:pt>
                <c:pt idx="65303" formatCode="0.00E+00">
                  <c:v>-2.2849900000000002E-3</c:v>
                </c:pt>
                <c:pt idx="65304" formatCode="0.00E+00">
                  <c:v>-2.3278600000000002E-3</c:v>
                </c:pt>
                <c:pt idx="65305" formatCode="0.00E+00">
                  <c:v>-2.3681499999999999E-3</c:v>
                </c:pt>
                <c:pt idx="65306" formatCode="0.00E+00">
                  <c:v>-2.4058500000000002E-3</c:v>
                </c:pt>
                <c:pt idx="65307" formatCode="0.00E+00">
                  <c:v>-2.44094E-3</c:v>
                </c:pt>
                <c:pt idx="65308" formatCode="0.00E+00">
                  <c:v>-2.4734000000000002E-3</c:v>
                </c:pt>
                <c:pt idx="65309" formatCode="0.00E+00">
                  <c:v>-2.50323E-3</c:v>
                </c:pt>
                <c:pt idx="65310" formatCode="0.00E+00">
                  <c:v>-2.5304199999999998E-3</c:v>
                </c:pt>
                <c:pt idx="65311" formatCode="0.00E+00">
                  <c:v>-2.5549800000000001E-3</c:v>
                </c:pt>
                <c:pt idx="65312" formatCode="0.00E+00">
                  <c:v>-2.57691E-3</c:v>
                </c:pt>
                <c:pt idx="65313" formatCode="0.00E+00">
                  <c:v>-2.5962099999999998E-3</c:v>
                </c:pt>
                <c:pt idx="65314" formatCode="0.00E+00">
                  <c:v>-2.6128800000000002E-3</c:v>
                </c:pt>
                <c:pt idx="65315" formatCode="0.00E+00">
                  <c:v>-2.6269499999999999E-3</c:v>
                </c:pt>
                <c:pt idx="65316" formatCode="0.00E+00">
                  <c:v>-2.6384300000000002E-3</c:v>
                </c:pt>
                <c:pt idx="65317" formatCode="0.00E+00">
                  <c:v>-2.6473299999999998E-3</c:v>
                </c:pt>
                <c:pt idx="65318" formatCode="0.00E+00">
                  <c:v>-2.6536799999999998E-3</c:v>
                </c:pt>
                <c:pt idx="65319" formatCode="0.00E+00">
                  <c:v>-2.6575000000000001E-3</c:v>
                </c:pt>
                <c:pt idx="65320" formatCode="0.00E+00">
                  <c:v>-2.6588100000000002E-3</c:v>
                </c:pt>
                <c:pt idx="65321" formatCode="0.00E+00">
                  <c:v>-2.6576500000000001E-3</c:v>
                </c:pt>
                <c:pt idx="65322" formatCode="0.00E+00">
                  <c:v>-2.6540499999999998E-3</c:v>
                </c:pt>
                <c:pt idx="65323" formatCode="0.00E+00">
                  <c:v>-2.6480399999999999E-3</c:v>
                </c:pt>
                <c:pt idx="65324" formatCode="0.00E+00">
                  <c:v>-2.6396599999999998E-3</c:v>
                </c:pt>
                <c:pt idx="65325" formatCode="0.00E+00">
                  <c:v>-2.6289500000000001E-3</c:v>
                </c:pt>
                <c:pt idx="65326" formatCode="0.00E+00">
                  <c:v>-2.6159500000000001E-3</c:v>
                </c:pt>
                <c:pt idx="65327" formatCode="0.00E+00">
                  <c:v>-2.60071E-3</c:v>
                </c:pt>
                <c:pt idx="65328" formatCode="0.00E+00">
                  <c:v>-2.58326E-3</c:v>
                </c:pt>
                <c:pt idx="65329" formatCode="0.00E+00">
                  <c:v>-2.5636700000000001E-3</c:v>
                </c:pt>
                <c:pt idx="65330" formatCode="0.00E+00">
                  <c:v>-2.5419700000000002E-3</c:v>
                </c:pt>
                <c:pt idx="65331" formatCode="0.00E+00">
                  <c:v>-2.5182099999999999E-3</c:v>
                </c:pt>
                <c:pt idx="65332" formatCode="0.00E+00">
                  <c:v>-2.4924600000000002E-3</c:v>
                </c:pt>
                <c:pt idx="65333" formatCode="0.00E+00">
                  <c:v>-2.4647699999999998E-3</c:v>
                </c:pt>
                <c:pt idx="65334" formatCode="0.00E+00">
                  <c:v>-2.4351899999999998E-3</c:v>
                </c:pt>
                <c:pt idx="65335" formatCode="0.00E+00">
                  <c:v>-2.40377E-3</c:v>
                </c:pt>
                <c:pt idx="65336" formatCode="0.00E+00">
                  <c:v>-2.3705900000000001E-3</c:v>
                </c:pt>
                <c:pt idx="65337" formatCode="0.00E+00">
                  <c:v>-2.3356900000000001E-3</c:v>
                </c:pt>
                <c:pt idx="65338" formatCode="0.00E+00">
                  <c:v>-2.2991299999999999E-3</c:v>
                </c:pt>
                <c:pt idx="65339" formatCode="0.00E+00">
                  <c:v>-2.2609800000000001E-3</c:v>
                </c:pt>
                <c:pt idx="65340" formatCode="0.00E+00">
                  <c:v>-2.2213100000000002E-3</c:v>
                </c:pt>
                <c:pt idx="65341" formatCode="0.00E+00">
                  <c:v>-2.18016E-3</c:v>
                </c:pt>
                <c:pt idx="65342" formatCode="0.00E+00">
                  <c:v>-2.1375999999999999E-3</c:v>
                </c:pt>
                <c:pt idx="65343" formatCode="0.00E+00">
                  <c:v>-2.0937099999999999E-3</c:v>
                </c:pt>
                <c:pt idx="65344" formatCode="0.00E+00">
                  <c:v>-2.0485299999999998E-3</c:v>
                </c:pt>
                <c:pt idx="65345" formatCode="0.00E+00">
                  <c:v>-2.0021399999999999E-3</c:v>
                </c:pt>
                <c:pt idx="65346" formatCode="0.00E+00">
                  <c:v>-1.9545999999999999E-3</c:v>
                </c:pt>
                <c:pt idx="65347" formatCode="0.00E+00">
                  <c:v>-1.9059599999999999E-3</c:v>
                </c:pt>
                <c:pt idx="65348" formatCode="0.00E+00">
                  <c:v>-1.8563E-3</c:v>
                </c:pt>
                <c:pt idx="65349" formatCode="0.00E+00">
                  <c:v>-1.80568E-3</c:v>
                </c:pt>
                <c:pt idx="65350" formatCode="0.00E+00">
                  <c:v>-1.7541600000000001E-3</c:v>
                </c:pt>
                <c:pt idx="65351" formatCode="0.00E+00">
                  <c:v>-1.7018000000000001E-3</c:v>
                </c:pt>
                <c:pt idx="65352" formatCode="0.00E+00">
                  <c:v>-1.6486599999999999E-3</c:v>
                </c:pt>
                <c:pt idx="65353" formatCode="0.00E+00">
                  <c:v>-1.5948100000000001E-3</c:v>
                </c:pt>
                <c:pt idx="65354" formatCode="0.00E+00">
                  <c:v>-1.5403000000000001E-3</c:v>
                </c:pt>
                <c:pt idx="65355" formatCode="0.00E+00">
                  <c:v>-1.4851899999999999E-3</c:v>
                </c:pt>
                <c:pt idx="65356" formatCode="0.00E+00">
                  <c:v>-1.4295499999999999E-3</c:v>
                </c:pt>
                <c:pt idx="65357" formatCode="0.00E+00">
                  <c:v>-1.3734299999999999E-3</c:v>
                </c:pt>
                <c:pt idx="65358" formatCode="0.00E+00">
                  <c:v>-1.31689E-3</c:v>
                </c:pt>
                <c:pt idx="65359" formatCode="0.00E+00">
                  <c:v>-1.25998E-3</c:v>
                </c:pt>
                <c:pt idx="65360" formatCode="0.00E+00">
                  <c:v>-1.20275E-3</c:v>
                </c:pt>
                <c:pt idx="65361" formatCode="0.00E+00">
                  <c:v>-1.1452599999999999E-3</c:v>
                </c:pt>
                <c:pt idx="65362" formatCode="0.00E+00">
                  <c:v>-1.0875699999999999E-3</c:v>
                </c:pt>
                <c:pt idx="65363" formatCode="0.00E+00">
                  <c:v>-1.0297100000000001E-3</c:v>
                </c:pt>
                <c:pt idx="65364" formatCode="0.00E+00">
                  <c:v>-9.7174800000000003E-4</c:v>
                </c:pt>
                <c:pt idx="65365" formatCode="0.00E+00">
                  <c:v>-9.1371900000000001E-4</c:v>
                </c:pt>
                <c:pt idx="65366" formatCode="0.00E+00">
                  <c:v>-8.5567300000000005E-4</c:v>
                </c:pt>
                <c:pt idx="65367" formatCode="0.00E+00">
                  <c:v>-7.9765399999999996E-4</c:v>
                </c:pt>
                <c:pt idx="65368" formatCode="0.00E+00">
                  <c:v>-7.3970399999999999E-4</c:v>
                </c:pt>
                <c:pt idx="65369" formatCode="0.00E+00">
                  <c:v>-6.8186400000000002E-4</c:v>
                </c:pt>
                <c:pt idx="65370" formatCode="0.00E+00">
                  <c:v>-6.2417400000000002E-4</c:v>
                </c:pt>
                <c:pt idx="65371" formatCode="0.00E+00">
                  <c:v>-5.6667100000000004E-4</c:v>
                </c:pt>
                <c:pt idx="65372" formatCode="0.00E+00">
                  <c:v>-5.0939099999999999E-4</c:v>
                </c:pt>
                <c:pt idx="65373" formatCode="0.00E+00">
                  <c:v>-4.5237000000000001E-4</c:v>
                </c:pt>
                <c:pt idx="65374" formatCode="0.00E+00">
                  <c:v>-3.9563800000000002E-4</c:v>
                </c:pt>
                <c:pt idx="65375" formatCode="0.00E+00">
                  <c:v>-3.39227E-4</c:v>
                </c:pt>
                <c:pt idx="65376" formatCode="0.00E+00">
                  <c:v>-2.8316700000000002E-4</c:v>
                </c:pt>
                <c:pt idx="65377" formatCode="0.00E+00">
                  <c:v>-2.2748399999999999E-4</c:v>
                </c:pt>
                <c:pt idx="65378" formatCode="0.00E+00">
                  <c:v>-1.7220399999999999E-4</c:v>
                </c:pt>
                <c:pt idx="65379" formatCode="0.00E+00">
                  <c:v>-1.17352E-4</c:v>
                </c:pt>
                <c:pt idx="65380" formatCode="0.00E+00">
                  <c:v>-6.2949199999999997E-5</c:v>
                </c:pt>
                <c:pt idx="65381" formatCode="0.00E+00">
                  <c:v>-9.0168899999999993E-6</c:v>
                </c:pt>
                <c:pt idx="65382" formatCode="0.00E+00">
                  <c:v>4.4425899999999998E-5</c:v>
                </c:pt>
                <c:pt idx="65383" formatCode="0.00E+00">
                  <c:v>9.73619E-5</c:v>
                </c:pt>
                <c:pt idx="65384" formatCode="0.00E+00">
                  <c:v>1.4977499999999999E-4</c:v>
                </c:pt>
                <c:pt idx="65385" formatCode="0.00E+00">
                  <c:v>2.0165100000000001E-4</c:v>
                </c:pt>
                <c:pt idx="65386" formatCode="0.00E+00">
                  <c:v>2.5297699999999999E-4</c:v>
                </c:pt>
                <c:pt idx="65387" formatCode="0.00E+00">
                  <c:v>3.0374200000000002E-4</c:v>
                </c:pt>
                <c:pt idx="65388" formatCode="0.00E+00">
                  <c:v>3.5393499999999999E-4</c:v>
                </c:pt>
                <c:pt idx="65389" formatCode="0.00E+00">
                  <c:v>4.0354900000000001E-4</c:v>
                </c:pt>
                <c:pt idx="65390" formatCode="0.00E+00">
                  <c:v>4.5257499999999998E-4</c:v>
                </c:pt>
                <c:pt idx="65391" formatCode="0.00E+00">
                  <c:v>5.0100800000000005E-4</c:v>
                </c:pt>
                <c:pt idx="65392" formatCode="0.00E+00">
                  <c:v>5.4884300000000003E-4</c:v>
                </c:pt>
                <c:pt idx="65393" formatCode="0.00E+00">
                  <c:v>5.9607599999999996E-4</c:v>
                </c:pt>
                <c:pt idx="65394" formatCode="0.00E+00">
                  <c:v>6.4270500000000003E-4</c:v>
                </c:pt>
                <c:pt idx="65395" formatCode="0.00E+00">
                  <c:v>6.8872900000000001E-4</c:v>
                </c:pt>
                <c:pt idx="65396" formatCode="0.00E+00">
                  <c:v>7.3414599999999997E-4</c:v>
                </c:pt>
                <c:pt idx="65397" formatCode="0.00E+00">
                  <c:v>7.7895600000000003E-4</c:v>
                </c:pt>
                <c:pt idx="65398" formatCode="0.00E+00">
                  <c:v>8.23162E-4</c:v>
                </c:pt>
                <c:pt idx="65399" formatCode="0.00E+00">
                  <c:v>8.6676500000000003E-4</c:v>
                </c:pt>
                <c:pt idx="65400" formatCode="0.00E+00">
                  <c:v>9.0976800000000003E-4</c:v>
                </c:pt>
                <c:pt idx="65401" formatCode="0.00E+00">
                  <c:v>9.5217299999999995E-4</c:v>
                </c:pt>
                <c:pt idx="65402" formatCode="0.00E+00">
                  <c:v>9.9398499999999996E-4</c:v>
                </c:pt>
                <c:pt idx="65403" formatCode="0.00E+00">
                  <c:v>1.0352099999999999E-3</c:v>
                </c:pt>
                <c:pt idx="65404" formatCode="0.00E+00">
                  <c:v>1.0758499999999999E-3</c:v>
                </c:pt>
                <c:pt idx="65405" formatCode="0.00E+00">
                  <c:v>1.1159E-3</c:v>
                </c:pt>
                <c:pt idx="65406" formatCode="0.00E+00">
                  <c:v>1.1553900000000001E-3</c:v>
                </c:pt>
                <c:pt idx="65407" formatCode="0.00E+00">
                  <c:v>1.1942999999999999E-3</c:v>
                </c:pt>
                <c:pt idx="65408" formatCode="0.00E+00">
                  <c:v>1.2326500000000001E-3</c:v>
                </c:pt>
                <c:pt idx="65409" formatCode="0.00E+00">
                  <c:v>1.27045E-3</c:v>
                </c:pt>
                <c:pt idx="65410" formatCode="0.00E+00">
                  <c:v>1.30769E-3</c:v>
                </c:pt>
                <c:pt idx="65411" formatCode="0.00E+00">
                  <c:v>1.3443800000000001E-3</c:v>
                </c:pt>
                <c:pt idx="65412" formatCode="0.00E+00">
                  <c:v>1.38053E-3</c:v>
                </c:pt>
                <c:pt idx="65413" formatCode="0.00E+00">
                  <c:v>1.41614E-3</c:v>
                </c:pt>
                <c:pt idx="65414" formatCode="0.00E+00">
                  <c:v>1.45123E-3</c:v>
                </c:pt>
                <c:pt idx="65415" formatCode="0.00E+00">
                  <c:v>1.4857799999999999E-3</c:v>
                </c:pt>
                <c:pt idx="65416" formatCode="0.00E+00">
                  <c:v>1.5198E-3</c:v>
                </c:pt>
                <c:pt idx="65417" formatCode="0.00E+00">
                  <c:v>1.55331E-3</c:v>
                </c:pt>
                <c:pt idx="65418" formatCode="0.00E+00">
                  <c:v>1.58629E-3</c:v>
                </c:pt>
                <c:pt idx="65419" formatCode="0.00E+00">
                  <c:v>1.6187599999999999E-3</c:v>
                </c:pt>
                <c:pt idx="65420" formatCode="0.00E+00">
                  <c:v>1.6507099999999999E-3</c:v>
                </c:pt>
                <c:pt idx="65421" formatCode="0.00E+00">
                  <c:v>1.6821500000000001E-3</c:v>
                </c:pt>
                <c:pt idx="65422" formatCode="0.00E+00">
                  <c:v>1.7130699999999999E-3</c:v>
                </c:pt>
                <c:pt idx="65423" formatCode="0.00E+00">
                  <c:v>1.74347E-3</c:v>
                </c:pt>
                <c:pt idx="65424" formatCode="0.00E+00">
                  <c:v>1.7733499999999999E-3</c:v>
                </c:pt>
                <c:pt idx="65425" formatCode="0.00E+00">
                  <c:v>1.8027099999999999E-3</c:v>
                </c:pt>
                <c:pt idx="65426" formatCode="0.00E+00">
                  <c:v>1.8315499999999999E-3</c:v>
                </c:pt>
                <c:pt idx="65427" formatCode="0.00E+00">
                  <c:v>1.8598499999999999E-3</c:v>
                </c:pt>
                <c:pt idx="65428" formatCode="0.00E+00">
                  <c:v>1.8876100000000001E-3</c:v>
                </c:pt>
                <c:pt idx="65429" formatCode="0.00E+00">
                  <c:v>1.91483E-3</c:v>
                </c:pt>
                <c:pt idx="65430" formatCode="0.00E+00">
                  <c:v>1.9415000000000001E-3</c:v>
                </c:pt>
                <c:pt idx="65431" formatCode="0.00E+00">
                  <c:v>1.9675999999999999E-3</c:v>
                </c:pt>
                <c:pt idx="65432" formatCode="0.00E+00">
                  <c:v>1.9931300000000001E-3</c:v>
                </c:pt>
                <c:pt idx="65433" formatCode="0.00E+00">
                  <c:v>2.0180699999999998E-3</c:v>
                </c:pt>
                <c:pt idx="65434" formatCode="0.00E+00">
                  <c:v>2.0424100000000001E-3</c:v>
                </c:pt>
                <c:pt idx="65435" formatCode="0.00E+00">
                  <c:v>2.0661500000000001E-3</c:v>
                </c:pt>
                <c:pt idx="65436" formatCode="0.00E+00">
                  <c:v>2.08925E-3</c:v>
                </c:pt>
                <c:pt idx="65437" formatCode="0.00E+00">
                  <c:v>2.1117000000000002E-3</c:v>
                </c:pt>
                <c:pt idx="65438" formatCode="0.00E+00">
                  <c:v>2.1335E-3</c:v>
                </c:pt>
                <c:pt idx="65439" formatCode="0.00E+00">
                  <c:v>2.1546099999999999E-3</c:v>
                </c:pt>
                <c:pt idx="65440" formatCode="0.00E+00">
                  <c:v>2.1750200000000002E-3</c:v>
                </c:pt>
                <c:pt idx="65441" formatCode="0.00E+00">
                  <c:v>2.1946999999999999E-3</c:v>
                </c:pt>
                <c:pt idx="65442" formatCode="0.00E+00">
                  <c:v>2.2136399999999998E-3</c:v>
                </c:pt>
                <c:pt idx="65443" formatCode="0.00E+00">
                  <c:v>2.2318099999999999E-3</c:v>
                </c:pt>
                <c:pt idx="65444" formatCode="0.00E+00">
                  <c:v>2.2491799999999999E-3</c:v>
                </c:pt>
                <c:pt idx="65445" formatCode="0.00E+00">
                  <c:v>2.26574E-3</c:v>
                </c:pt>
                <c:pt idx="65446" formatCode="0.00E+00">
                  <c:v>2.28144E-3</c:v>
                </c:pt>
                <c:pt idx="65447" formatCode="0.00E+00">
                  <c:v>2.29627E-3</c:v>
                </c:pt>
                <c:pt idx="65448" formatCode="0.00E+00">
                  <c:v>2.3101900000000002E-3</c:v>
                </c:pt>
                <c:pt idx="65449" formatCode="0.00E+00">
                  <c:v>2.3231800000000002E-3</c:v>
                </c:pt>
                <c:pt idx="65450" formatCode="0.00E+00">
                  <c:v>2.3352099999999999E-3</c:v>
                </c:pt>
                <c:pt idx="65451" formatCode="0.00E+00">
                  <c:v>2.3462399999999999E-3</c:v>
                </c:pt>
                <c:pt idx="65452" formatCode="0.00E+00">
                  <c:v>2.3562399999999999E-3</c:v>
                </c:pt>
                <c:pt idx="65453" formatCode="0.00E+00">
                  <c:v>2.3651800000000001E-3</c:v>
                </c:pt>
                <c:pt idx="65454" formatCode="0.00E+00">
                  <c:v>2.37302E-3</c:v>
                </c:pt>
                <c:pt idx="65455" formatCode="0.00E+00">
                  <c:v>2.37974E-3</c:v>
                </c:pt>
                <c:pt idx="65456" formatCode="0.00E+00">
                  <c:v>2.38529E-3</c:v>
                </c:pt>
                <c:pt idx="65457" formatCode="0.00E+00">
                  <c:v>2.3896400000000002E-3</c:v>
                </c:pt>
                <c:pt idx="65458" formatCode="0.00E+00">
                  <c:v>2.3927599999999999E-3</c:v>
                </c:pt>
                <c:pt idx="65459" formatCode="0.00E+00">
                  <c:v>2.3946100000000001E-3</c:v>
                </c:pt>
                <c:pt idx="65460" formatCode="0.00E+00">
                  <c:v>2.3951599999999999E-3</c:v>
                </c:pt>
                <c:pt idx="65461" formatCode="0.00E+00">
                  <c:v>2.3943599999999999E-3</c:v>
                </c:pt>
                <c:pt idx="65462" formatCode="0.00E+00">
                  <c:v>2.3921900000000002E-3</c:v>
                </c:pt>
                <c:pt idx="65463" formatCode="0.00E+00">
                  <c:v>2.3886100000000002E-3</c:v>
                </c:pt>
                <c:pt idx="65464" formatCode="0.00E+00">
                  <c:v>2.3835800000000002E-3</c:v>
                </c:pt>
                <c:pt idx="65465" formatCode="0.00E+00">
                  <c:v>2.3770599999999999E-3</c:v>
                </c:pt>
                <c:pt idx="65466" formatCode="0.00E+00">
                  <c:v>2.3690299999999998E-3</c:v>
                </c:pt>
                <c:pt idx="65467" formatCode="0.00E+00">
                  <c:v>2.3594499999999999E-3</c:v>
                </c:pt>
                <c:pt idx="65468" formatCode="0.00E+00">
                  <c:v>2.3482799999999999E-3</c:v>
                </c:pt>
                <c:pt idx="65469" formatCode="0.00E+00">
                  <c:v>2.33548E-3</c:v>
                </c:pt>
                <c:pt idx="65470" formatCode="0.00E+00">
                  <c:v>2.3210399999999999E-3</c:v>
                </c:pt>
                <c:pt idx="65471" formatCode="0.00E+00">
                  <c:v>2.3049099999999999E-3</c:v>
                </c:pt>
                <c:pt idx="65472" formatCode="0.00E+00">
                  <c:v>2.28707E-3</c:v>
                </c:pt>
                <c:pt idx="65473" formatCode="0.00E+00">
                  <c:v>2.2674800000000001E-3</c:v>
                </c:pt>
                <c:pt idx="65474" formatCode="0.00E+00">
                  <c:v>2.2461099999999999E-3</c:v>
                </c:pt>
                <c:pt idx="65475" formatCode="0.00E+00">
                  <c:v>2.2229400000000001E-3</c:v>
                </c:pt>
                <c:pt idx="65476" formatCode="0.00E+00">
                  <c:v>2.1979500000000002E-3</c:v>
                </c:pt>
                <c:pt idx="65477" formatCode="0.00E+00">
                  <c:v>2.1711E-3</c:v>
                </c:pt>
                <c:pt idx="65478" formatCode="0.00E+00">
                  <c:v>2.1423700000000002E-3</c:v>
                </c:pt>
                <c:pt idx="65479" formatCode="0.00E+00">
                  <c:v>2.1117499999999999E-3</c:v>
                </c:pt>
                <c:pt idx="65480" formatCode="0.00E+00">
                  <c:v>2.0791999999999998E-3</c:v>
                </c:pt>
                <c:pt idx="65481" formatCode="0.00E+00">
                  <c:v>2.0447199999999999E-3</c:v>
                </c:pt>
                <c:pt idx="65482" formatCode="0.00E+00">
                  <c:v>2.0082799999999999E-3</c:v>
                </c:pt>
                <c:pt idx="65483" formatCode="0.00E+00">
                  <c:v>1.9698799999999998E-3</c:v>
                </c:pt>
                <c:pt idx="65484" formatCode="0.00E+00">
                  <c:v>1.9294900000000001E-3</c:v>
                </c:pt>
                <c:pt idx="65485" formatCode="0.00E+00">
                  <c:v>1.88711E-3</c:v>
                </c:pt>
                <c:pt idx="65486" formatCode="0.00E+00">
                  <c:v>1.8427199999999999E-3</c:v>
                </c:pt>
                <c:pt idx="65487" formatCode="0.00E+00">
                  <c:v>1.7963300000000001E-3</c:v>
                </c:pt>
                <c:pt idx="65488" formatCode="0.00E+00">
                  <c:v>1.74793E-3</c:v>
                </c:pt>
                <c:pt idx="65489" formatCode="0.00E+00">
                  <c:v>1.6975200000000001E-3</c:v>
                </c:pt>
                <c:pt idx="65490" formatCode="0.00E+00">
                  <c:v>1.6450900000000001E-3</c:v>
                </c:pt>
                <c:pt idx="65491" formatCode="0.00E+00">
                  <c:v>1.5906500000000001E-3</c:v>
                </c:pt>
                <c:pt idx="65492" formatCode="0.00E+00">
                  <c:v>1.53421E-3</c:v>
                </c:pt>
                <c:pt idx="65493" formatCode="0.00E+00">
                  <c:v>1.4757800000000001E-3</c:v>
                </c:pt>
                <c:pt idx="65494" formatCode="0.00E+00">
                  <c:v>1.41537E-3</c:v>
                </c:pt>
                <c:pt idx="65495" formatCode="0.00E+00">
                  <c:v>1.3529799999999999E-3</c:v>
                </c:pt>
                <c:pt idx="65496" formatCode="0.00E+00">
                  <c:v>1.2886499999999999E-3</c:v>
                </c:pt>
                <c:pt idx="65497" formatCode="0.00E+00">
                  <c:v>1.2223799999999999E-3</c:v>
                </c:pt>
                <c:pt idx="65498" formatCode="0.00E+00">
                  <c:v>1.1542E-3</c:v>
                </c:pt>
                <c:pt idx="65499" formatCode="0.00E+00">
                  <c:v>1.0841399999999999E-3</c:v>
                </c:pt>
                <c:pt idx="65500" formatCode="0.00E+00">
                  <c:v>1.0122200000000001E-3</c:v>
                </c:pt>
                <c:pt idx="65501" formatCode="0.00E+00">
                  <c:v>9.3848300000000005E-4</c:v>
                </c:pt>
                <c:pt idx="65502" formatCode="0.00E+00">
                  <c:v>8.6295199999999995E-4</c:v>
                </c:pt>
                <c:pt idx="65503" formatCode="0.00E+00">
                  <c:v>7.8566900000000002E-4</c:v>
                </c:pt>
                <c:pt idx="65504" formatCode="0.00E+00">
                  <c:v>7.0667400000000002E-4</c:v>
                </c:pt>
                <c:pt idx="65505" formatCode="0.00E+00">
                  <c:v>6.2600899999999996E-4</c:v>
                </c:pt>
                <c:pt idx="65506" formatCode="0.00E+00">
                  <c:v>5.4372199999999996E-4</c:v>
                </c:pt>
                <c:pt idx="65507" formatCode="0.00E+00">
                  <c:v>4.5986099999999999E-4</c:v>
                </c:pt>
                <c:pt idx="65508" formatCode="0.00E+00">
                  <c:v>3.7447899999999999E-4</c:v>
                </c:pt>
                <c:pt idx="65509" formatCode="0.00E+00">
                  <c:v>2.8762999999999998E-4</c:v>
                </c:pt>
                <c:pt idx="65510" formatCode="0.00E+00">
                  <c:v>1.9937399999999999E-4</c:v>
                </c:pt>
                <c:pt idx="65511" formatCode="0.00E+00">
                  <c:v>1.0977E-4</c:v>
                </c:pt>
                <c:pt idx="65512" formatCode="0.00E+00">
                  <c:v>1.8882400000000001E-5</c:v>
                </c:pt>
                <c:pt idx="65513" formatCode="0.00E+00">
                  <c:v>-7.3221599999999997E-5</c:v>
                </c:pt>
                <c:pt idx="65514" formatCode="0.00E+00">
                  <c:v>-1.6647299999999999E-4</c:v>
                </c:pt>
                <c:pt idx="65515" formatCode="0.00E+00">
                  <c:v>-2.6079899999999998E-4</c:v>
                </c:pt>
                <c:pt idx="65516" formatCode="0.00E+00">
                  <c:v>-3.5612600000000001E-4</c:v>
                </c:pt>
                <c:pt idx="65517" formatCode="0.00E+00">
                  <c:v>-4.5237599999999999E-4</c:v>
                </c:pt>
                <c:pt idx="65518" formatCode="0.00E+00">
                  <c:v>-5.4946800000000001E-4</c:v>
                </c:pt>
                <c:pt idx="65519" formatCode="0.00E+00">
                  <c:v>-6.4732099999999996E-4</c:v>
                </c:pt>
                <c:pt idx="65520" formatCode="0.00E+00">
                  <c:v>-7.4584900000000003E-4</c:v>
                </c:pt>
                <c:pt idx="65521" formatCode="0.00E+00">
                  <c:v>-8.4496500000000004E-4</c:v>
                </c:pt>
                <c:pt idx="65522" formatCode="0.00E+00">
                  <c:v>-9.4457999999999999E-4</c:v>
                </c:pt>
                <c:pt idx="65523" formatCode="0.00E+00">
                  <c:v>-1.0445999999999999E-3</c:v>
                </c:pt>
                <c:pt idx="65524" formatCode="0.00E+00">
                  <c:v>-1.1449400000000001E-3</c:v>
                </c:pt>
                <c:pt idx="65525" formatCode="0.00E+00">
                  <c:v>-1.2454899999999999E-3</c:v>
                </c:pt>
                <c:pt idx="65526" formatCode="0.00E+00">
                  <c:v>-1.34617E-3</c:v>
                </c:pt>
                <c:pt idx="65527" formatCode="0.00E+00">
                  <c:v>-1.4468599999999999E-3</c:v>
                </c:pt>
                <c:pt idx="65528" formatCode="0.00E+00">
                  <c:v>-1.5474799999999999E-3</c:v>
                </c:pt>
                <c:pt idx="65529" formatCode="0.00E+00">
                  <c:v>-1.64791E-3</c:v>
                </c:pt>
                <c:pt idx="65530" formatCode="0.00E+00">
                  <c:v>-1.7480600000000001E-3</c:v>
                </c:pt>
                <c:pt idx="65531" formatCode="0.00E+00">
                  <c:v>-1.8478100000000001E-3</c:v>
                </c:pt>
                <c:pt idx="65532" formatCode="0.00E+00">
                  <c:v>-1.94707E-3</c:v>
                </c:pt>
                <c:pt idx="65533" formatCode="0.00E+00">
                  <c:v>-2.04572E-3</c:v>
                </c:pt>
                <c:pt idx="65534" formatCode="0.00E+00">
                  <c:v>-2.1436599999999999E-3</c:v>
                </c:pt>
                <c:pt idx="65535" formatCode="0.00E+00">
                  <c:v>-2.2407799999999999E-3</c:v>
                </c:pt>
                <c:pt idx="65536" formatCode="0.00E+00">
                  <c:v>-2.3369699999999998E-3</c:v>
                </c:pt>
                <c:pt idx="65537" formatCode="0.00E+00">
                  <c:v>-2.4321099999999999E-3</c:v>
                </c:pt>
                <c:pt idx="65538" formatCode="0.00E+00">
                  <c:v>-2.5261099999999998E-3</c:v>
                </c:pt>
                <c:pt idx="65539" formatCode="0.00E+00">
                  <c:v>-2.6188399999999999E-3</c:v>
                </c:pt>
                <c:pt idx="65540" formatCode="0.00E+00">
                  <c:v>-2.7101999999999998E-3</c:v>
                </c:pt>
                <c:pt idx="65541" formatCode="0.00E+00">
                  <c:v>-2.80007E-3</c:v>
                </c:pt>
                <c:pt idx="65542" formatCode="0.00E+00">
                  <c:v>-2.88836E-3</c:v>
                </c:pt>
                <c:pt idx="65543" formatCode="0.00E+00">
                  <c:v>-2.9749300000000002E-3</c:v>
                </c:pt>
                <c:pt idx="65544" formatCode="0.00E+00">
                  <c:v>-3.0596999999999998E-3</c:v>
                </c:pt>
                <c:pt idx="65545" formatCode="0.00E+00">
                  <c:v>-3.1425400000000001E-3</c:v>
                </c:pt>
                <c:pt idx="65546" formatCode="0.00E+00">
                  <c:v>-3.2233600000000002E-3</c:v>
                </c:pt>
                <c:pt idx="65547" formatCode="0.00E+00">
                  <c:v>-3.30204E-3</c:v>
                </c:pt>
                <c:pt idx="65548" formatCode="0.00E+00">
                  <c:v>-3.3784700000000002E-3</c:v>
                </c:pt>
                <c:pt idx="65549" formatCode="0.00E+00">
                  <c:v>-3.4525699999999999E-3</c:v>
                </c:pt>
                <c:pt idx="65550" formatCode="0.00E+00">
                  <c:v>-3.5242099999999998E-3</c:v>
                </c:pt>
                <c:pt idx="65551" formatCode="0.00E+00">
                  <c:v>-3.5932999999999998E-3</c:v>
                </c:pt>
                <c:pt idx="65552" formatCode="0.00E+00">
                  <c:v>-3.6597499999999998E-3</c:v>
                </c:pt>
                <c:pt idx="65553" formatCode="0.00E+00">
                  <c:v>-3.7234500000000001E-3</c:v>
                </c:pt>
                <c:pt idx="65554" formatCode="0.00E+00">
                  <c:v>-3.7843099999999999E-3</c:v>
                </c:pt>
                <c:pt idx="65555" formatCode="0.00E+00">
                  <c:v>-3.8422399999999998E-3</c:v>
                </c:pt>
                <c:pt idx="65556" formatCode="0.00E+00">
                  <c:v>-3.8971399999999999E-3</c:v>
                </c:pt>
                <c:pt idx="65557" formatCode="0.00E+00">
                  <c:v>-3.9489299999999998E-3</c:v>
                </c:pt>
                <c:pt idx="65558" formatCode="0.00E+00">
                  <c:v>-3.9975200000000001E-3</c:v>
                </c:pt>
                <c:pt idx="65559" formatCode="0.00E+00">
                  <c:v>-4.0428299999999999E-3</c:v>
                </c:pt>
                <c:pt idx="65560" formatCode="0.00E+00">
                  <c:v>-4.0847799999999997E-3</c:v>
                </c:pt>
                <c:pt idx="65561" formatCode="0.00E+00">
                  <c:v>-4.1232899999999999E-3</c:v>
                </c:pt>
                <c:pt idx="65562" formatCode="0.00E+00">
                  <c:v>-4.1582900000000002E-3</c:v>
                </c:pt>
                <c:pt idx="65563" formatCode="0.00E+00">
                  <c:v>-4.1897100000000001E-3</c:v>
                </c:pt>
                <c:pt idx="65564" formatCode="0.00E+00">
                  <c:v>-4.21749E-3</c:v>
                </c:pt>
                <c:pt idx="65565" formatCode="0.00E+00">
                  <c:v>-4.2415500000000002E-3</c:v>
                </c:pt>
                <c:pt idx="65566" formatCode="0.00E+00">
                  <c:v>-4.2618500000000002E-3</c:v>
                </c:pt>
                <c:pt idx="65567" formatCode="0.00E+00">
                  <c:v>-4.2783200000000004E-3</c:v>
                </c:pt>
                <c:pt idx="65568" formatCode="0.00E+00">
                  <c:v>-4.2909100000000002E-3</c:v>
                </c:pt>
                <c:pt idx="65569" formatCode="0.00E+00">
                  <c:v>-4.2995799999999999E-3</c:v>
                </c:pt>
                <c:pt idx="65570" formatCode="0.00E+00">
                  <c:v>-4.3042899999999997E-3</c:v>
                </c:pt>
                <c:pt idx="65571" formatCode="0.00E+00">
                  <c:v>-4.3049799999999999E-3</c:v>
                </c:pt>
                <c:pt idx="65572" formatCode="0.00E+00">
                  <c:v>-4.3016299999999999E-3</c:v>
                </c:pt>
                <c:pt idx="65573" formatCode="0.00E+00">
                  <c:v>-4.2942099999999997E-3</c:v>
                </c:pt>
                <c:pt idx="65574" formatCode="0.00E+00">
                  <c:v>-4.2826899999999996E-3</c:v>
                </c:pt>
                <c:pt idx="65575" formatCode="0.00E+00">
                  <c:v>-4.2670499999999997E-3</c:v>
                </c:pt>
                <c:pt idx="65576" formatCode="0.00E+00">
                  <c:v>-4.24727E-3</c:v>
                </c:pt>
                <c:pt idx="65577" formatCode="0.00E+00">
                  <c:v>-4.2233399999999999E-3</c:v>
                </c:pt>
                <c:pt idx="65578" formatCode="0.00E+00">
                  <c:v>-4.1952400000000003E-3</c:v>
                </c:pt>
                <c:pt idx="65579" formatCode="0.00E+00">
                  <c:v>-4.1629900000000001E-3</c:v>
                </c:pt>
                <c:pt idx="65580" formatCode="0.00E+00">
                  <c:v>-4.1265800000000004E-3</c:v>
                </c:pt>
                <c:pt idx="65581" formatCode="0.00E+00">
                  <c:v>-4.0860100000000002E-3</c:v>
                </c:pt>
                <c:pt idx="65582" formatCode="0.00E+00">
                  <c:v>-4.0412900000000003E-3</c:v>
                </c:pt>
                <c:pt idx="65583" formatCode="0.00E+00">
                  <c:v>-3.9924499999999998E-3</c:v>
                </c:pt>
                <c:pt idx="65584" formatCode="0.00E+00">
                  <c:v>-3.9395000000000003E-3</c:v>
                </c:pt>
                <c:pt idx="65585" formatCode="0.00E+00">
                  <c:v>-3.8824699999999998E-3</c:v>
                </c:pt>
                <c:pt idx="65586" formatCode="0.00E+00">
                  <c:v>-3.82139E-3</c:v>
                </c:pt>
                <c:pt idx="65587" formatCode="0.00E+00">
                  <c:v>-3.7562899999999998E-3</c:v>
                </c:pt>
                <c:pt idx="65588" formatCode="0.00E+00">
                  <c:v>-3.6872099999999998E-3</c:v>
                </c:pt>
                <c:pt idx="65589" formatCode="0.00E+00">
                  <c:v>-3.6142000000000001E-3</c:v>
                </c:pt>
                <c:pt idx="65590" formatCode="0.00E+00">
                  <c:v>-3.5373100000000001E-3</c:v>
                </c:pt>
                <c:pt idx="65591" formatCode="0.00E+00">
                  <c:v>-3.4566000000000002E-3</c:v>
                </c:pt>
                <c:pt idx="65592" formatCode="0.00E+00">
                  <c:v>-3.3721100000000002E-3</c:v>
                </c:pt>
                <c:pt idx="65593" formatCode="0.00E+00">
                  <c:v>-3.2839200000000001E-3</c:v>
                </c:pt>
                <c:pt idx="65594" formatCode="0.00E+00">
                  <c:v>-3.1920899999999999E-3</c:v>
                </c:pt>
                <c:pt idx="65595" formatCode="0.00E+00">
                  <c:v>-3.0967E-3</c:v>
                </c:pt>
                <c:pt idx="65596" formatCode="0.00E+00">
                  <c:v>-2.99782E-3</c:v>
                </c:pt>
                <c:pt idx="65597" formatCode="0.00E+00">
                  <c:v>-2.8955399999999998E-3</c:v>
                </c:pt>
                <c:pt idx="65598" formatCode="0.00E+00">
                  <c:v>-2.7899399999999999E-3</c:v>
                </c:pt>
                <c:pt idx="65599" formatCode="0.00E+00">
                  <c:v>-2.68111E-3</c:v>
                </c:pt>
                <c:pt idx="65600" formatCode="0.00E+00">
                  <c:v>-2.5691400000000001E-3</c:v>
                </c:pt>
                <c:pt idx="65601" formatCode="0.00E+00">
                  <c:v>-2.4541400000000001E-3</c:v>
                </c:pt>
                <c:pt idx="65602" formatCode="0.00E+00">
                  <c:v>-2.3362000000000001E-3</c:v>
                </c:pt>
                <c:pt idx="65603" formatCode="0.00E+00">
                  <c:v>-2.2154399999999999E-3</c:v>
                </c:pt>
                <c:pt idx="65604" formatCode="0.00E+00">
                  <c:v>-2.0919599999999999E-3</c:v>
                </c:pt>
                <c:pt idx="65605" formatCode="0.00E+00">
                  <c:v>-1.9658800000000001E-3</c:v>
                </c:pt>
                <c:pt idx="65606" formatCode="0.00E+00">
                  <c:v>-1.83731E-3</c:v>
                </c:pt>
                <c:pt idx="65607" formatCode="0.00E+00">
                  <c:v>-1.70637E-3</c:v>
                </c:pt>
                <c:pt idx="65608" formatCode="0.00E+00">
                  <c:v>-1.5731899999999999E-3</c:v>
                </c:pt>
                <c:pt idx="65609" formatCode="0.00E+00">
                  <c:v>-1.43789E-3</c:v>
                </c:pt>
                <c:pt idx="65610" formatCode="0.00E+00">
                  <c:v>-1.3006000000000001E-3</c:v>
                </c:pt>
                <c:pt idx="65611" formatCode="0.00E+00">
                  <c:v>-1.16146E-3</c:v>
                </c:pt>
                <c:pt idx="65612" formatCode="0.00E+00">
                  <c:v>-1.0206E-3</c:v>
                </c:pt>
                <c:pt idx="65613" formatCode="0.00E+00">
                  <c:v>-8.7815400000000002E-4</c:v>
                </c:pt>
                <c:pt idx="65614" formatCode="0.00E+00">
                  <c:v>-7.3426700000000004E-4</c:v>
                </c:pt>
                <c:pt idx="65615" formatCode="0.00E+00">
                  <c:v>-5.8907899999999995E-4</c:v>
                </c:pt>
                <c:pt idx="65616" formatCode="0.00E+00">
                  <c:v>-4.42733E-4</c:v>
                </c:pt>
                <c:pt idx="65617" formatCode="0.00E+00">
                  <c:v>-2.9537500000000001E-4</c:v>
                </c:pt>
                <c:pt idx="65618" formatCode="0.00E+00">
                  <c:v>-1.47152E-4</c:v>
                </c:pt>
                <c:pt idx="65619" formatCode="0.00E+00">
                  <c:v>1.78615E-6</c:v>
                </c:pt>
                <c:pt idx="65620" formatCode="0.00E+00">
                  <c:v>1.5129100000000001E-4</c:v>
                </c:pt>
                <c:pt idx="65621" formatCode="0.00E+00">
                  <c:v>3.0121E-4</c:v>
                </c:pt>
                <c:pt idx="65622" formatCode="0.00E+00">
                  <c:v>4.51392E-4</c:v>
                </c:pt>
                <c:pt idx="65623" formatCode="0.00E+00">
                  <c:v>6.0168500000000002E-4</c:v>
                </c:pt>
                <c:pt idx="65624" formatCode="0.00E+00">
                  <c:v>7.51934E-4</c:v>
                </c:pt>
                <c:pt idx="65625" formatCode="0.00E+00">
                  <c:v>9.0198600000000002E-4</c:v>
                </c:pt>
                <c:pt idx="65626" formatCode="0.00E+00">
                  <c:v>1.0516900000000001E-3</c:v>
                </c:pt>
                <c:pt idx="65627" formatCode="0.00E+00">
                  <c:v>1.20089E-3</c:v>
                </c:pt>
                <c:pt idx="65628" formatCode="0.00E+00">
                  <c:v>1.34942E-3</c:v>
                </c:pt>
                <c:pt idx="65629" formatCode="0.00E+00">
                  <c:v>1.49715E-3</c:v>
                </c:pt>
                <c:pt idx="65630" formatCode="0.00E+00">
                  <c:v>1.6439200000000001E-3</c:v>
                </c:pt>
                <c:pt idx="65631" formatCode="0.00E+00">
                  <c:v>1.7895599999999999E-3</c:v>
                </c:pt>
                <c:pt idx="65632" formatCode="0.00E+00">
                  <c:v>1.9339400000000001E-3</c:v>
                </c:pt>
                <c:pt idx="65633" formatCode="0.00E+00">
                  <c:v>2.0769E-3</c:v>
                </c:pt>
                <c:pt idx="65634" formatCode="0.00E+00">
                  <c:v>2.2182999999999999E-3</c:v>
                </c:pt>
                <c:pt idx="65635" formatCode="0.00E+00">
                  <c:v>2.35798E-3</c:v>
                </c:pt>
                <c:pt idx="65636" formatCode="0.00E+00">
                  <c:v>2.4958100000000002E-3</c:v>
                </c:pt>
                <c:pt idx="65637" formatCode="0.00E+00">
                  <c:v>2.6316299999999998E-3</c:v>
                </c:pt>
                <c:pt idx="65638" formatCode="0.00E+00">
                  <c:v>2.76531E-3</c:v>
                </c:pt>
                <c:pt idx="65639" formatCode="0.00E+00">
                  <c:v>2.8966999999999999E-3</c:v>
                </c:pt>
                <c:pt idx="65640" formatCode="0.00E+00">
                  <c:v>3.0256800000000002E-3</c:v>
                </c:pt>
                <c:pt idx="65641" formatCode="0.00E+00">
                  <c:v>3.1520900000000002E-3</c:v>
                </c:pt>
                <c:pt idx="65642" formatCode="0.00E+00">
                  <c:v>3.27582E-3</c:v>
                </c:pt>
                <c:pt idx="65643" formatCode="0.00E+00">
                  <c:v>3.3967400000000001E-3</c:v>
                </c:pt>
                <c:pt idx="65644" formatCode="0.00E+00">
                  <c:v>3.5147099999999999E-3</c:v>
                </c:pt>
                <c:pt idx="65645" formatCode="0.00E+00">
                  <c:v>3.6296100000000001E-3</c:v>
                </c:pt>
                <c:pt idx="65646" formatCode="0.00E+00">
                  <c:v>3.7413300000000002E-3</c:v>
                </c:pt>
                <c:pt idx="65647" formatCode="0.00E+00">
                  <c:v>3.8497499999999999E-3</c:v>
                </c:pt>
                <c:pt idx="65648" formatCode="0.00E+00">
                  <c:v>3.9547499999999999E-3</c:v>
                </c:pt>
                <c:pt idx="65649" formatCode="0.00E+00">
                  <c:v>4.0562200000000001E-3</c:v>
                </c:pt>
                <c:pt idx="65650" formatCode="0.00E+00">
                  <c:v>4.1540700000000002E-3</c:v>
                </c:pt>
                <c:pt idx="65651" formatCode="0.00E+00">
                  <c:v>4.2481799999999998E-3</c:v>
                </c:pt>
                <c:pt idx="65652" formatCode="0.00E+00">
                  <c:v>4.3384699999999997E-3</c:v>
                </c:pt>
                <c:pt idx="65653" formatCode="0.00E+00">
                  <c:v>4.4248300000000003E-3</c:v>
                </c:pt>
                <c:pt idx="65654" formatCode="0.00E+00">
                  <c:v>4.5071900000000003E-3</c:v>
                </c:pt>
                <c:pt idx="65655" formatCode="0.00E+00">
                  <c:v>4.5854399999999997E-3</c:v>
                </c:pt>
                <c:pt idx="65656" formatCode="0.00E+00">
                  <c:v>4.6595300000000003E-3</c:v>
                </c:pt>
                <c:pt idx="65657" formatCode="0.00E+00">
                  <c:v>4.7293600000000002E-3</c:v>
                </c:pt>
                <c:pt idx="65658" formatCode="0.00E+00">
                  <c:v>4.7948699999999997E-3</c:v>
                </c:pt>
                <c:pt idx="65659" formatCode="0.00E+00">
                  <c:v>4.8559900000000001E-3</c:v>
                </c:pt>
                <c:pt idx="65660" formatCode="0.00E+00">
                  <c:v>4.9126700000000001E-3</c:v>
                </c:pt>
                <c:pt idx="65661" formatCode="0.00E+00">
                  <c:v>4.9648399999999999E-3</c:v>
                </c:pt>
                <c:pt idx="65662" formatCode="0.00E+00">
                  <c:v>5.0124499999999999E-3</c:v>
                </c:pt>
                <c:pt idx="65663" formatCode="0.00E+00">
                  <c:v>5.0554600000000003E-3</c:v>
                </c:pt>
                <c:pt idx="65664" formatCode="0.00E+00">
                  <c:v>5.0938299999999997E-3</c:v>
                </c:pt>
                <c:pt idx="65665" formatCode="0.00E+00">
                  <c:v>5.1275000000000001E-3</c:v>
                </c:pt>
                <c:pt idx="65666" formatCode="0.00E+00">
                  <c:v>5.1564599999999999E-3</c:v>
                </c:pt>
                <c:pt idx="65667" formatCode="0.00E+00">
                  <c:v>5.1806899999999999E-3</c:v>
                </c:pt>
                <c:pt idx="65668" formatCode="0.00E+00">
                  <c:v>5.2001699999999996E-3</c:v>
                </c:pt>
                <c:pt idx="65669" formatCode="0.00E+00">
                  <c:v>5.2148899999999998E-3</c:v>
                </c:pt>
                <c:pt idx="65670" formatCode="0.00E+00">
                  <c:v>5.2247999999999999E-3</c:v>
                </c:pt>
                <c:pt idx="65671" formatCode="0.00E+00">
                  <c:v>5.2298800000000001E-3</c:v>
                </c:pt>
                <c:pt idx="65672" formatCode="0.00E+00">
                  <c:v>5.2301099999999996E-3</c:v>
                </c:pt>
                <c:pt idx="65673" formatCode="0.00E+00">
                  <c:v>5.2256000000000004E-3</c:v>
                </c:pt>
                <c:pt idx="65674" formatCode="0.00E+00">
                  <c:v>5.2165199999999997E-3</c:v>
                </c:pt>
                <c:pt idx="65675" formatCode="0.00E+00">
                  <c:v>5.2030599999999998E-3</c:v>
                </c:pt>
                <c:pt idx="65676" formatCode="0.00E+00">
                  <c:v>5.1853400000000001E-3</c:v>
                </c:pt>
                <c:pt idx="65677" formatCode="0.00E+00">
                  <c:v>5.1633499999999997E-3</c:v>
                </c:pt>
                <c:pt idx="65678" formatCode="0.00E+00">
                  <c:v>5.1369400000000004E-3</c:v>
                </c:pt>
                <c:pt idx="65679" formatCode="0.00E+00">
                  <c:v>5.1059800000000004E-3</c:v>
                </c:pt>
                <c:pt idx="65680" formatCode="0.00E+00">
                  <c:v>5.0703399999999996E-3</c:v>
                </c:pt>
                <c:pt idx="65681" formatCode="0.00E+00">
                  <c:v>5.0299400000000001E-3</c:v>
                </c:pt>
                <c:pt idx="65682" formatCode="0.00E+00">
                  <c:v>4.9847299999999997E-3</c:v>
                </c:pt>
                <c:pt idx="65683" formatCode="0.00E+00">
                  <c:v>4.9346599999999996E-3</c:v>
                </c:pt>
                <c:pt idx="65684" formatCode="0.00E+00">
                  <c:v>4.8797099999999998E-3</c:v>
                </c:pt>
                <c:pt idx="65685" formatCode="0.00E+00">
                  <c:v>4.8198700000000004E-3</c:v>
                </c:pt>
                <c:pt idx="65686" formatCode="0.00E+00">
                  <c:v>4.7551700000000004E-3</c:v>
                </c:pt>
                <c:pt idx="65687" formatCode="0.00E+00">
                  <c:v>4.6855500000000001E-3</c:v>
                </c:pt>
                <c:pt idx="65688" formatCode="0.00E+00">
                  <c:v>4.6110099999999996E-3</c:v>
                </c:pt>
                <c:pt idx="65689" formatCode="0.00E+00">
                  <c:v>4.5316699999999998E-3</c:v>
                </c:pt>
                <c:pt idx="65690" formatCode="0.00E+00">
                  <c:v>4.4476100000000003E-3</c:v>
                </c:pt>
                <c:pt idx="65691" formatCode="0.00E+00">
                  <c:v>4.3588400000000001E-3</c:v>
                </c:pt>
                <c:pt idx="65692" formatCode="0.00E+00">
                  <c:v>4.2653999999999999E-3</c:v>
                </c:pt>
                <c:pt idx="65693" formatCode="0.00E+00">
                  <c:v>4.16738E-3</c:v>
                </c:pt>
                <c:pt idx="65694" formatCode="0.00E+00">
                  <c:v>4.0648799999999999E-3</c:v>
                </c:pt>
                <c:pt idx="65695" formatCode="0.00E+00">
                  <c:v>3.9579400000000001E-3</c:v>
                </c:pt>
                <c:pt idx="65696" formatCode="0.00E+00">
                  <c:v>3.8467200000000001E-3</c:v>
                </c:pt>
                <c:pt idx="65697" formatCode="0.00E+00">
                  <c:v>3.73157E-3</c:v>
                </c:pt>
                <c:pt idx="65698" formatCode="0.00E+00">
                  <c:v>3.61276E-3</c:v>
                </c:pt>
                <c:pt idx="65699" formatCode="0.00E+00">
                  <c:v>3.4903199999999999E-3</c:v>
                </c:pt>
                <c:pt idx="65700" formatCode="0.00E+00">
                  <c:v>3.3642899999999998E-3</c:v>
                </c:pt>
                <c:pt idx="65701" formatCode="0.00E+00">
                  <c:v>3.2348300000000002E-3</c:v>
                </c:pt>
                <c:pt idx="65702" formatCode="0.00E+00">
                  <c:v>3.1020599999999998E-3</c:v>
                </c:pt>
                <c:pt idx="65703" formatCode="0.00E+00">
                  <c:v>2.9662199999999999E-3</c:v>
                </c:pt>
                <c:pt idx="65704" formatCode="0.00E+00">
                  <c:v>2.8276600000000001E-3</c:v>
                </c:pt>
                <c:pt idx="65705" formatCode="0.00E+00">
                  <c:v>2.6867100000000001E-3</c:v>
                </c:pt>
                <c:pt idx="65706" formatCode="0.00E+00">
                  <c:v>2.5435499999999999E-3</c:v>
                </c:pt>
                <c:pt idx="65707" formatCode="0.00E+00">
                  <c:v>2.3982000000000001E-3</c:v>
                </c:pt>
                <c:pt idx="65708" formatCode="0.00E+00">
                  <c:v>2.2507E-3</c:v>
                </c:pt>
                <c:pt idx="65709" formatCode="0.00E+00">
                  <c:v>2.1012499999999998E-3</c:v>
                </c:pt>
                <c:pt idx="65710" formatCode="0.00E+00">
                  <c:v>1.9500699999999999E-3</c:v>
                </c:pt>
                <c:pt idx="65711" formatCode="0.00E+00">
                  <c:v>1.79725E-3</c:v>
                </c:pt>
                <c:pt idx="65712" formatCode="0.00E+00">
                  <c:v>1.6429000000000001E-3</c:v>
                </c:pt>
                <c:pt idx="65713" formatCode="0.00E+00">
                  <c:v>1.4871299999999999E-3</c:v>
                </c:pt>
                <c:pt idx="65714" formatCode="0.00E+00">
                  <c:v>1.33004E-3</c:v>
                </c:pt>
                <c:pt idx="65715" formatCode="0.00E+00">
                  <c:v>1.17175E-3</c:v>
                </c:pt>
                <c:pt idx="65716" formatCode="0.00E+00">
                  <c:v>1.0123300000000001E-3</c:v>
                </c:pt>
                <c:pt idx="65717" formatCode="0.00E+00">
                  <c:v>8.5167800000000003E-4</c:v>
                </c:pt>
                <c:pt idx="65718" formatCode="0.00E+00">
                  <c:v>6.8983E-4</c:v>
                </c:pt>
                <c:pt idx="65719" formatCode="0.00E+00">
                  <c:v>5.2714400000000001E-4</c:v>
                </c:pt>
                <c:pt idx="65720" formatCode="0.00E+00">
                  <c:v>3.63772E-4</c:v>
                </c:pt>
                <c:pt idx="65721" formatCode="0.00E+00">
                  <c:v>1.99144E-4</c:v>
                </c:pt>
                <c:pt idx="65722" formatCode="0.00E+00">
                  <c:v>3.2128200000000002E-5</c:v>
                </c:pt>
                <c:pt idx="65723" formatCode="0.00E+00">
                  <c:v>-1.37871E-4</c:v>
                </c:pt>
                <c:pt idx="65724" formatCode="0.00E+00">
                  <c:v>-3.1022100000000001E-4</c:v>
                </c:pt>
                <c:pt idx="65725" formatCode="0.00E+00">
                  <c:v>-4.8387700000000002E-4</c:v>
                </c:pt>
                <c:pt idx="65726" formatCode="0.00E+00">
                  <c:v>-6.5832200000000003E-4</c:v>
                </c:pt>
                <c:pt idx="65727" formatCode="0.00E+00">
                  <c:v>-8.3356200000000004E-4</c:v>
                </c:pt>
                <c:pt idx="65728" formatCode="0.00E+00">
                  <c:v>-1.00961E-3</c:v>
                </c:pt>
                <c:pt idx="65729" formatCode="0.00E+00">
                  <c:v>-1.18632E-3</c:v>
                </c:pt>
                <c:pt idx="65730" formatCode="0.00E+00">
                  <c:v>-1.3635699999999999E-3</c:v>
                </c:pt>
                <c:pt idx="65731" formatCode="0.00E+00">
                  <c:v>-1.5414300000000001E-3</c:v>
                </c:pt>
                <c:pt idx="65732" formatCode="0.00E+00">
                  <c:v>-1.7199800000000001E-3</c:v>
                </c:pt>
                <c:pt idx="65733" formatCode="0.00E+00">
                  <c:v>-1.8992499999999999E-3</c:v>
                </c:pt>
                <c:pt idx="65734" formatCode="0.00E+00">
                  <c:v>-2.07939E-3</c:v>
                </c:pt>
                <c:pt idx="65735" formatCode="0.00E+00">
                  <c:v>-2.2607500000000002E-3</c:v>
                </c:pt>
                <c:pt idx="65736" formatCode="0.00E+00">
                  <c:v>-2.4438300000000001E-3</c:v>
                </c:pt>
                <c:pt idx="65737" formatCode="0.00E+00">
                  <c:v>-2.6291700000000001E-3</c:v>
                </c:pt>
                <c:pt idx="65738" formatCode="0.00E+00">
                  <c:v>-2.8172399999999999E-3</c:v>
                </c:pt>
                <c:pt idx="65739" formatCode="0.00E+00">
                  <c:v>-3.0084700000000001E-3</c:v>
                </c:pt>
                <c:pt idx="65740" formatCode="0.00E+00">
                  <c:v>-3.2033999999999999E-3</c:v>
                </c:pt>
                <c:pt idx="65741" formatCode="0.00E+00">
                  <c:v>-3.4025499999999998E-3</c:v>
                </c:pt>
                <c:pt idx="65742" formatCode="0.00E+00">
                  <c:v>-3.60626E-3</c:v>
                </c:pt>
                <c:pt idx="65743" formatCode="0.00E+00">
                  <c:v>-3.8144699999999999E-3</c:v>
                </c:pt>
                <c:pt idx="65744" formatCode="0.00E+00">
                  <c:v>-4.0267899999999997E-3</c:v>
                </c:pt>
                <c:pt idx="65745" formatCode="0.00E+00">
                  <c:v>-4.2431600000000002E-3</c:v>
                </c:pt>
                <c:pt idx="65746" formatCode="0.00E+00">
                  <c:v>-4.4642900000000001E-3</c:v>
                </c:pt>
                <c:pt idx="65747" formatCode="0.00E+00">
                  <c:v>-4.6914499999999998E-3</c:v>
                </c:pt>
                <c:pt idx="65748" formatCode="0.00E+00">
                  <c:v>-4.9257700000000003E-3</c:v>
                </c:pt>
                <c:pt idx="65749" formatCode="0.00E+00">
                  <c:v>-5.16798E-3</c:v>
                </c:pt>
                <c:pt idx="65750" formatCode="0.00E+00">
                  <c:v>-5.4185400000000003E-3</c:v>
                </c:pt>
                <c:pt idx="65751" formatCode="0.00E+00">
                  <c:v>-5.6776500000000002E-3</c:v>
                </c:pt>
                <c:pt idx="65752" formatCode="0.00E+00">
                  <c:v>-5.9449400000000001E-3</c:v>
                </c:pt>
                <c:pt idx="65753" formatCode="0.00E+00">
                  <c:v>-6.2195499999999999E-3</c:v>
                </c:pt>
                <c:pt idx="65754" formatCode="0.00E+00">
                  <c:v>-6.5007600000000004E-3</c:v>
                </c:pt>
                <c:pt idx="65755" formatCode="0.00E+00">
                  <c:v>-6.7888000000000002E-3</c:v>
                </c:pt>
                <c:pt idx="65756" formatCode="0.00E+00">
                  <c:v>-7.0846900000000003E-3</c:v>
                </c:pt>
                <c:pt idx="65757" formatCode="0.00E+00">
                  <c:v>-7.3889400000000001E-3</c:v>
                </c:pt>
                <c:pt idx="65758" formatCode="0.00E+00">
                  <c:v>-7.7012000000000001E-3</c:v>
                </c:pt>
                <c:pt idx="65759" formatCode="0.00E+00">
                  <c:v>-8.0211399999999995E-3</c:v>
                </c:pt>
                <c:pt idx="65760" formatCode="0.00E+00">
                  <c:v>-8.3489199999999993E-3</c:v>
                </c:pt>
                <c:pt idx="65761" formatCode="0.00E+00">
                  <c:v>-8.6845399999999993E-3</c:v>
                </c:pt>
                <c:pt idx="65762" formatCode="0.00E+00">
                  <c:v>-9.0273699999999998E-3</c:v>
                </c:pt>
                <c:pt idx="65763" formatCode="0.00E+00">
                  <c:v>-9.3763700000000002E-3</c:v>
                </c:pt>
                <c:pt idx="65764" formatCode="0.00E+00">
                  <c:v>-9.7309800000000002E-3</c:v>
                </c:pt>
                <c:pt idx="65765">
                  <c:v>-1.00915E-2</c:v>
                </c:pt>
                <c:pt idx="65766">
                  <c:v>-1.04586E-2</c:v>
                </c:pt>
                <c:pt idx="65767">
                  <c:v>-1.08326E-2</c:v>
                </c:pt>
                <c:pt idx="65768">
                  <c:v>-1.1213600000000001E-2</c:v>
                </c:pt>
                <c:pt idx="65769">
                  <c:v>-1.16016E-2</c:v>
                </c:pt>
                <c:pt idx="65770">
                  <c:v>-1.1997000000000001E-2</c:v>
                </c:pt>
                <c:pt idx="65771">
                  <c:v>-1.24008E-2</c:v>
                </c:pt>
                <c:pt idx="65772">
                  <c:v>-1.2813700000000001E-2</c:v>
                </c:pt>
                <c:pt idx="65773">
                  <c:v>-1.3236100000000001E-2</c:v>
                </c:pt>
                <c:pt idx="65774">
                  <c:v>-1.36677E-2</c:v>
                </c:pt>
                <c:pt idx="65775">
                  <c:v>-1.4108300000000001E-2</c:v>
                </c:pt>
                <c:pt idx="65776">
                  <c:v>-1.4557799999999999E-2</c:v>
                </c:pt>
                <c:pt idx="65777">
                  <c:v>-1.5016699999999999E-2</c:v>
                </c:pt>
                <c:pt idx="65778">
                  <c:v>-1.54853E-2</c:v>
                </c:pt>
                <c:pt idx="65779">
                  <c:v>-1.5963700000000001E-2</c:v>
                </c:pt>
                <c:pt idx="65780">
                  <c:v>-1.64516E-2</c:v>
                </c:pt>
                <c:pt idx="65781">
                  <c:v>-1.69493E-2</c:v>
                </c:pt>
                <c:pt idx="65782">
                  <c:v>-1.7457799999999999E-2</c:v>
                </c:pt>
                <c:pt idx="65783">
                  <c:v>-1.7977699999999999E-2</c:v>
                </c:pt>
                <c:pt idx="65784">
                  <c:v>-1.8509600000000001E-2</c:v>
                </c:pt>
                <c:pt idx="65785">
                  <c:v>-1.9054600000000001E-2</c:v>
                </c:pt>
                <c:pt idx="65786">
                  <c:v>-1.9612899999999999E-2</c:v>
                </c:pt>
                <c:pt idx="65787">
                  <c:v>-2.01841E-2</c:v>
                </c:pt>
                <c:pt idx="65788">
                  <c:v>-2.0767399999999998E-2</c:v>
                </c:pt>
                <c:pt idx="65789">
                  <c:v>-2.1362900000000001E-2</c:v>
                </c:pt>
                <c:pt idx="65790">
                  <c:v>-2.1970900000000002E-2</c:v>
                </c:pt>
                <c:pt idx="65791">
                  <c:v>-2.2590900000000001E-2</c:v>
                </c:pt>
                <c:pt idx="65792">
                  <c:v>-2.32213E-2</c:v>
                </c:pt>
                <c:pt idx="65793">
                  <c:v>-2.38611E-2</c:v>
                </c:pt>
                <c:pt idx="65794">
                  <c:v>-2.4510000000000001E-2</c:v>
                </c:pt>
                <c:pt idx="65795">
                  <c:v>-2.51679E-2</c:v>
                </c:pt>
                <c:pt idx="65796">
                  <c:v>-2.5834800000000002E-2</c:v>
                </c:pt>
                <c:pt idx="65797">
                  <c:v>-2.65098E-2</c:v>
                </c:pt>
                <c:pt idx="65798">
                  <c:v>-2.7192399999999999E-2</c:v>
                </c:pt>
                <c:pt idx="65799">
                  <c:v>-2.7882199999999999E-2</c:v>
                </c:pt>
                <c:pt idx="65800">
                  <c:v>-2.8578599999999999E-2</c:v>
                </c:pt>
                <c:pt idx="65801">
                  <c:v>-2.92806E-2</c:v>
                </c:pt>
                <c:pt idx="65802">
                  <c:v>-2.9986599999999999E-2</c:v>
                </c:pt>
                <c:pt idx="65803">
                  <c:v>-3.0695699999999999E-2</c:v>
                </c:pt>
                <c:pt idx="65804">
                  <c:v>-3.1407400000000002E-2</c:v>
                </c:pt>
                <c:pt idx="65805">
                  <c:v>-3.2120700000000002E-2</c:v>
                </c:pt>
                <c:pt idx="65806">
                  <c:v>-3.2833500000000002E-2</c:v>
                </c:pt>
                <c:pt idx="65807">
                  <c:v>-3.3543299999999998E-2</c:v>
                </c:pt>
                <c:pt idx="65808">
                  <c:v>-3.42499E-2</c:v>
                </c:pt>
                <c:pt idx="65809">
                  <c:v>-3.4955E-2</c:v>
                </c:pt>
                <c:pt idx="65810">
                  <c:v>-3.5659700000000003E-2</c:v>
                </c:pt>
                <c:pt idx="65811">
                  <c:v>-3.6362699999999998E-2</c:v>
                </c:pt>
                <c:pt idx="65812">
                  <c:v>-3.7060599999999999E-2</c:v>
                </c:pt>
                <c:pt idx="65813">
                  <c:v>-3.7751399999999997E-2</c:v>
                </c:pt>
                <c:pt idx="65814">
                  <c:v>-3.8434900000000001E-2</c:v>
                </c:pt>
                <c:pt idx="65815">
                  <c:v>-3.9110899999999997E-2</c:v>
                </c:pt>
                <c:pt idx="65816">
                  <c:v>-3.9778000000000001E-2</c:v>
                </c:pt>
                <c:pt idx="65817">
                  <c:v>-4.0434100000000001E-2</c:v>
                </c:pt>
                <c:pt idx="65818">
                  <c:v>-4.1078299999999998E-2</c:v>
                </c:pt>
                <c:pt idx="65819">
                  <c:v>-4.1709299999999998E-2</c:v>
                </c:pt>
                <c:pt idx="65820">
                  <c:v>-4.2325399999999999E-2</c:v>
                </c:pt>
                <c:pt idx="65821">
                  <c:v>-4.2924900000000002E-2</c:v>
                </c:pt>
                <c:pt idx="65822">
                  <c:v>-4.3508100000000001E-2</c:v>
                </c:pt>
                <c:pt idx="65823">
                  <c:v>-4.4076299999999999E-2</c:v>
                </c:pt>
                <c:pt idx="65824">
                  <c:v>-4.4629599999999998E-2</c:v>
                </c:pt>
                <c:pt idx="65825">
                  <c:v>-4.5166199999999997E-2</c:v>
                </c:pt>
                <c:pt idx="65826">
                  <c:v>-4.5684200000000001E-2</c:v>
                </c:pt>
                <c:pt idx="65827">
                  <c:v>-4.6182899999999999E-2</c:v>
                </c:pt>
                <c:pt idx="65828">
                  <c:v>-4.6662299999999997E-2</c:v>
                </c:pt>
                <c:pt idx="65829">
                  <c:v>-4.7122200000000003E-2</c:v>
                </c:pt>
                <c:pt idx="65830">
                  <c:v>-4.7562E-2</c:v>
                </c:pt>
                <c:pt idx="65831">
                  <c:v>-4.7979800000000003E-2</c:v>
                </c:pt>
                <c:pt idx="65832">
                  <c:v>-4.8373600000000003E-2</c:v>
                </c:pt>
                <c:pt idx="65833">
                  <c:v>-4.8743000000000002E-2</c:v>
                </c:pt>
                <c:pt idx="65834">
                  <c:v>-4.90897E-2</c:v>
                </c:pt>
                <c:pt idx="65835">
                  <c:v>-4.9415399999999998E-2</c:v>
                </c:pt>
                <c:pt idx="65836">
                  <c:v>-4.9720300000000002E-2</c:v>
                </c:pt>
                <c:pt idx="65837">
                  <c:v>-5.0003699999999998E-2</c:v>
                </c:pt>
                <c:pt idx="65838">
                  <c:v>-5.02651E-2</c:v>
                </c:pt>
                <c:pt idx="65839">
                  <c:v>-5.0504199999999999E-2</c:v>
                </c:pt>
                <c:pt idx="65840">
                  <c:v>-5.0719399999999998E-2</c:v>
                </c:pt>
                <c:pt idx="65841">
                  <c:v>-5.0908799999999997E-2</c:v>
                </c:pt>
                <c:pt idx="65842">
                  <c:v>-5.1071699999999998E-2</c:v>
                </c:pt>
                <c:pt idx="65843">
                  <c:v>-5.1209999999999999E-2</c:v>
                </c:pt>
                <c:pt idx="65844">
                  <c:v>-5.1325900000000001E-2</c:v>
                </c:pt>
                <c:pt idx="65845">
                  <c:v>-5.1419399999999997E-2</c:v>
                </c:pt>
                <c:pt idx="65846">
                  <c:v>-5.1489399999999998E-2</c:v>
                </c:pt>
                <c:pt idx="65847">
                  <c:v>-5.1536100000000001E-2</c:v>
                </c:pt>
                <c:pt idx="65848">
                  <c:v>-5.1560500000000002E-2</c:v>
                </c:pt>
                <c:pt idx="65849">
                  <c:v>-5.1562400000000001E-2</c:v>
                </c:pt>
                <c:pt idx="65850">
                  <c:v>-5.1540500000000003E-2</c:v>
                </c:pt>
                <c:pt idx="65851">
                  <c:v>-5.1494199999999997E-2</c:v>
                </c:pt>
                <c:pt idx="65852">
                  <c:v>-5.1425499999999999E-2</c:v>
                </c:pt>
                <c:pt idx="65853">
                  <c:v>-5.1337599999999997E-2</c:v>
                </c:pt>
                <c:pt idx="65854">
                  <c:v>-5.1232100000000003E-2</c:v>
                </c:pt>
                <c:pt idx="65855">
                  <c:v>-5.1109399999999999E-2</c:v>
                </c:pt>
                <c:pt idx="65856">
                  <c:v>-5.0969599999999997E-2</c:v>
                </c:pt>
                <c:pt idx="65857">
                  <c:v>-5.08136E-2</c:v>
                </c:pt>
                <c:pt idx="65858">
                  <c:v>-5.0644300000000003E-2</c:v>
                </c:pt>
                <c:pt idx="65859">
                  <c:v>-5.0465400000000001E-2</c:v>
                </c:pt>
                <c:pt idx="65860">
                  <c:v>-5.0278700000000003E-2</c:v>
                </c:pt>
                <c:pt idx="65861">
                  <c:v>-5.0083000000000003E-2</c:v>
                </c:pt>
                <c:pt idx="65862">
                  <c:v>-4.98778E-2</c:v>
                </c:pt>
                <c:pt idx="65863">
                  <c:v>-4.96645E-2</c:v>
                </c:pt>
                <c:pt idx="65864">
                  <c:v>-4.9445999999999997E-2</c:v>
                </c:pt>
                <c:pt idx="65865">
                  <c:v>-4.9225100000000001E-2</c:v>
                </c:pt>
                <c:pt idx="65866">
                  <c:v>-4.9003600000000001E-2</c:v>
                </c:pt>
                <c:pt idx="65867">
                  <c:v>-4.8782499999999999E-2</c:v>
                </c:pt>
                <c:pt idx="65868">
                  <c:v>-4.8563099999999998E-2</c:v>
                </c:pt>
                <c:pt idx="65869">
                  <c:v>-4.8346199999999999E-2</c:v>
                </c:pt>
                <c:pt idx="65870">
                  <c:v>-4.8132399999999999E-2</c:v>
                </c:pt>
                <c:pt idx="65871">
                  <c:v>-4.7923500000000001E-2</c:v>
                </c:pt>
                <c:pt idx="65872">
                  <c:v>-4.7724099999999998E-2</c:v>
                </c:pt>
                <c:pt idx="65873">
                  <c:v>-4.7537799999999998E-2</c:v>
                </c:pt>
                <c:pt idx="65874">
                  <c:v>-4.7364999999999997E-2</c:v>
                </c:pt>
                <c:pt idx="65875">
                  <c:v>-4.7205999999999998E-2</c:v>
                </c:pt>
                <c:pt idx="65876">
                  <c:v>-4.7062800000000002E-2</c:v>
                </c:pt>
                <c:pt idx="65877">
                  <c:v>-4.6937899999999998E-2</c:v>
                </c:pt>
                <c:pt idx="65878">
                  <c:v>-4.6831999999999999E-2</c:v>
                </c:pt>
                <c:pt idx="65879">
                  <c:v>-4.6743800000000002E-2</c:v>
                </c:pt>
                <c:pt idx="65880">
                  <c:v>-4.66728E-2</c:v>
                </c:pt>
                <c:pt idx="65881">
                  <c:v>-4.6620000000000002E-2</c:v>
                </c:pt>
                <c:pt idx="65882">
                  <c:v>-4.6587799999999999E-2</c:v>
                </c:pt>
                <c:pt idx="65883">
                  <c:v>-4.6578500000000002E-2</c:v>
                </c:pt>
                <c:pt idx="65884">
                  <c:v>-4.6594799999999999E-2</c:v>
                </c:pt>
                <c:pt idx="65885">
                  <c:v>-4.66395E-2</c:v>
                </c:pt>
                <c:pt idx="65886">
                  <c:v>-4.6715300000000001E-2</c:v>
                </c:pt>
                <c:pt idx="65887">
                  <c:v>-4.6824200000000003E-2</c:v>
                </c:pt>
                <c:pt idx="65888">
                  <c:v>-4.6966300000000002E-2</c:v>
                </c:pt>
                <c:pt idx="65889">
                  <c:v>-4.7140500000000002E-2</c:v>
                </c:pt>
                <c:pt idx="65890">
                  <c:v>-4.7346300000000001E-2</c:v>
                </c:pt>
                <c:pt idx="65891">
                  <c:v>-4.7584700000000001E-2</c:v>
                </c:pt>
                <c:pt idx="65892">
                  <c:v>-4.7856200000000002E-2</c:v>
                </c:pt>
                <c:pt idx="65893">
                  <c:v>-4.8158899999999998E-2</c:v>
                </c:pt>
                <c:pt idx="65894">
                  <c:v>-4.8490699999999998E-2</c:v>
                </c:pt>
                <c:pt idx="65895">
                  <c:v>-4.8851899999999997E-2</c:v>
                </c:pt>
                <c:pt idx="65896">
                  <c:v>-4.9246499999999999E-2</c:v>
                </c:pt>
                <c:pt idx="65897">
                  <c:v>-4.9679300000000003E-2</c:v>
                </c:pt>
                <c:pt idx="65898">
                  <c:v>-5.0152500000000003E-2</c:v>
                </c:pt>
                <c:pt idx="65899">
                  <c:v>-5.06659E-2</c:v>
                </c:pt>
                <c:pt idx="65900">
                  <c:v>-5.1219399999999998E-2</c:v>
                </c:pt>
                <c:pt idx="65901">
                  <c:v>-5.1814199999999998E-2</c:v>
                </c:pt>
                <c:pt idx="65902">
                  <c:v>-5.2451699999999997E-2</c:v>
                </c:pt>
                <c:pt idx="65903">
                  <c:v>-5.3131900000000003E-2</c:v>
                </c:pt>
                <c:pt idx="65904">
                  <c:v>-5.3854399999999997E-2</c:v>
                </c:pt>
                <c:pt idx="65905">
                  <c:v>-5.46197E-2</c:v>
                </c:pt>
                <c:pt idx="65906">
                  <c:v>-5.5428699999999997E-2</c:v>
                </c:pt>
                <c:pt idx="65907">
                  <c:v>-5.6281499999999998E-2</c:v>
                </c:pt>
                <c:pt idx="65908">
                  <c:v>-5.7176299999999999E-2</c:v>
                </c:pt>
                <c:pt idx="65909">
                  <c:v>-5.8112499999999997E-2</c:v>
                </c:pt>
                <c:pt idx="65910">
                  <c:v>-5.9093699999999999E-2</c:v>
                </c:pt>
                <c:pt idx="65911">
                  <c:v>-6.0123200000000002E-2</c:v>
                </c:pt>
                <c:pt idx="65912">
                  <c:v>-6.1200600000000001E-2</c:v>
                </c:pt>
                <c:pt idx="65913">
                  <c:v>-6.2323000000000003E-2</c:v>
                </c:pt>
                <c:pt idx="65914">
                  <c:v>-6.3488500000000003E-2</c:v>
                </c:pt>
                <c:pt idx="65915">
                  <c:v>-6.4697099999999994E-2</c:v>
                </c:pt>
                <c:pt idx="65916">
                  <c:v>-6.5949999999999995E-2</c:v>
                </c:pt>
                <c:pt idx="65917">
                  <c:v>-6.7247600000000005E-2</c:v>
                </c:pt>
                <c:pt idx="65918">
                  <c:v>-6.8587599999999999E-2</c:v>
                </c:pt>
                <c:pt idx="65919">
                  <c:v>-6.9966299999999995E-2</c:v>
                </c:pt>
                <c:pt idx="65920">
                  <c:v>-7.13805E-2</c:v>
                </c:pt>
                <c:pt idx="65921">
                  <c:v>-7.2830000000000006E-2</c:v>
                </c:pt>
                <c:pt idx="65922">
                  <c:v>-7.4314099999999994E-2</c:v>
                </c:pt>
                <c:pt idx="65923">
                  <c:v>-7.5829400000000005E-2</c:v>
                </c:pt>
                <c:pt idx="65924">
                  <c:v>-7.7372800000000005E-2</c:v>
                </c:pt>
                <c:pt idx="65925">
                  <c:v>-7.8942899999999996E-2</c:v>
                </c:pt>
                <c:pt idx="65926">
                  <c:v>-8.054E-2</c:v>
                </c:pt>
                <c:pt idx="65927">
                  <c:v>-8.2163399999999998E-2</c:v>
                </c:pt>
                <c:pt idx="65928">
                  <c:v>-8.3810999999999997E-2</c:v>
                </c:pt>
                <c:pt idx="65929">
                  <c:v>-8.5479600000000003E-2</c:v>
                </c:pt>
                <c:pt idx="65930">
                  <c:v>-8.7168700000000002E-2</c:v>
                </c:pt>
                <c:pt idx="65931">
                  <c:v>-8.8879700000000006E-2</c:v>
                </c:pt>
                <c:pt idx="65932">
                  <c:v>-9.0612899999999996E-2</c:v>
                </c:pt>
                <c:pt idx="65933">
                  <c:v>-9.2366299999999998E-2</c:v>
                </c:pt>
                <c:pt idx="65934">
                  <c:v>-9.4137499999999999E-2</c:v>
                </c:pt>
                <c:pt idx="65935">
                  <c:v>-9.5924400000000007E-2</c:v>
                </c:pt>
                <c:pt idx="65936">
                  <c:v>-9.7724699999999998E-2</c:v>
                </c:pt>
                <c:pt idx="65937">
                  <c:v>-9.9536399999999997E-2</c:v>
                </c:pt>
                <c:pt idx="65938">
                  <c:v>-0.101359</c:v>
                </c:pt>
                <c:pt idx="65939">
                  <c:v>-0.10319300000000001</c:v>
                </c:pt>
                <c:pt idx="65940">
                  <c:v>-0.10503899999999999</c:v>
                </c:pt>
                <c:pt idx="65941">
                  <c:v>-0.106894</c:v>
                </c:pt>
                <c:pt idx="65942">
                  <c:v>-0.108753</c:v>
                </c:pt>
                <c:pt idx="65943">
                  <c:v>-0.11061</c:v>
                </c:pt>
                <c:pt idx="65944">
                  <c:v>-0.11246100000000001</c:v>
                </c:pt>
                <c:pt idx="65945">
                  <c:v>-0.114304</c:v>
                </c:pt>
                <c:pt idx="65946">
                  <c:v>-0.11613900000000001</c:v>
                </c:pt>
                <c:pt idx="65947">
                  <c:v>-0.117962</c:v>
                </c:pt>
                <c:pt idx="65948">
                  <c:v>-0.119771</c:v>
                </c:pt>
                <c:pt idx="65949">
                  <c:v>-0.121562</c:v>
                </c:pt>
                <c:pt idx="65950">
                  <c:v>-0.123332</c:v>
                </c:pt>
                <c:pt idx="65951">
                  <c:v>-0.125082</c:v>
                </c:pt>
                <c:pt idx="65952">
                  <c:v>-0.12681000000000001</c:v>
                </c:pt>
                <c:pt idx="65953">
                  <c:v>-0.12851399999999999</c:v>
                </c:pt>
                <c:pt idx="65954">
                  <c:v>-0.130193</c:v>
                </c:pt>
                <c:pt idx="65955">
                  <c:v>-0.13184299999999999</c:v>
                </c:pt>
                <c:pt idx="65956">
                  <c:v>-0.133465</c:v>
                </c:pt>
                <c:pt idx="65957">
                  <c:v>-0.13505200000000001</c:v>
                </c:pt>
                <c:pt idx="65958">
                  <c:v>-0.136602</c:v>
                </c:pt>
                <c:pt idx="65959">
                  <c:v>-0.13811999999999999</c:v>
                </c:pt>
                <c:pt idx="65960">
                  <c:v>-0.13961100000000001</c:v>
                </c:pt>
                <c:pt idx="65961">
                  <c:v>-0.14107500000000001</c:v>
                </c:pt>
                <c:pt idx="65962">
                  <c:v>-0.142513</c:v>
                </c:pt>
                <c:pt idx="65963">
                  <c:v>-0.143925</c:v>
                </c:pt>
                <c:pt idx="65964">
                  <c:v>-0.145313</c:v>
                </c:pt>
                <c:pt idx="65965">
                  <c:v>-0.146679</c:v>
                </c:pt>
                <c:pt idx="65966">
                  <c:v>-0.14801800000000001</c:v>
                </c:pt>
                <c:pt idx="65967">
                  <c:v>-0.14932999999999999</c:v>
                </c:pt>
                <c:pt idx="65968">
                  <c:v>-0.15061099999999999</c:v>
                </c:pt>
                <c:pt idx="65969">
                  <c:v>-0.151862</c:v>
                </c:pt>
                <c:pt idx="65970">
                  <c:v>-0.153083</c:v>
                </c:pt>
                <c:pt idx="65971">
                  <c:v>-0.154277</c:v>
                </c:pt>
                <c:pt idx="65972">
                  <c:v>-0.155449</c:v>
                </c:pt>
                <c:pt idx="65973">
                  <c:v>-0.15660099999999999</c:v>
                </c:pt>
                <c:pt idx="65974">
                  <c:v>-0.15773599999999999</c:v>
                </c:pt>
                <c:pt idx="65975">
                  <c:v>-0.15885199999999999</c:v>
                </c:pt>
                <c:pt idx="65976">
                  <c:v>-0.15994900000000001</c:v>
                </c:pt>
                <c:pt idx="65977">
                  <c:v>-0.161022</c:v>
                </c:pt>
                <c:pt idx="65978">
                  <c:v>-0.162074</c:v>
                </c:pt>
                <c:pt idx="65979">
                  <c:v>-0.163104</c:v>
                </c:pt>
                <c:pt idx="65980">
                  <c:v>-0.16411400000000001</c:v>
                </c:pt>
                <c:pt idx="65981">
                  <c:v>-0.165103</c:v>
                </c:pt>
                <c:pt idx="65982">
                  <c:v>-0.16607</c:v>
                </c:pt>
                <c:pt idx="65983">
                  <c:v>-0.16702</c:v>
                </c:pt>
                <c:pt idx="65984">
                  <c:v>-0.167959</c:v>
                </c:pt>
                <c:pt idx="65985">
                  <c:v>-0.16888900000000001</c:v>
                </c:pt>
                <c:pt idx="65986">
                  <c:v>-0.16981399999999999</c:v>
                </c:pt>
                <c:pt idx="65987">
                  <c:v>-0.170736</c:v>
                </c:pt>
                <c:pt idx="65988">
                  <c:v>-0.171657</c:v>
                </c:pt>
                <c:pt idx="65989">
                  <c:v>-0.17258100000000001</c:v>
                </c:pt>
                <c:pt idx="65990">
                  <c:v>-0.173511</c:v>
                </c:pt>
                <c:pt idx="65991">
                  <c:v>-0.17444899999999999</c:v>
                </c:pt>
                <c:pt idx="65992">
                  <c:v>-0.175395</c:v>
                </c:pt>
                <c:pt idx="65993">
                  <c:v>-0.17635000000000001</c:v>
                </c:pt>
                <c:pt idx="65994">
                  <c:v>-0.177318</c:v>
                </c:pt>
                <c:pt idx="65995">
                  <c:v>-0.17829999999999999</c:v>
                </c:pt>
                <c:pt idx="65996">
                  <c:v>-0.17929600000000001</c:v>
                </c:pt>
                <c:pt idx="65997">
                  <c:v>-0.18030599999999999</c:v>
                </c:pt>
                <c:pt idx="65998">
                  <c:v>-0.181335</c:v>
                </c:pt>
                <c:pt idx="65999">
                  <c:v>-0.18238799999999999</c:v>
                </c:pt>
                <c:pt idx="66000">
                  <c:v>-0.18346599999999999</c:v>
                </c:pt>
                <c:pt idx="66001">
                  <c:v>-0.18456400000000001</c:v>
                </c:pt>
                <c:pt idx="66002">
                  <c:v>-0.18568399999999999</c:v>
                </c:pt>
                <c:pt idx="66003">
                  <c:v>-0.18682699999999999</c:v>
                </c:pt>
                <c:pt idx="66004">
                  <c:v>-0.187995</c:v>
                </c:pt>
                <c:pt idx="66005">
                  <c:v>-0.18918599999999999</c:v>
                </c:pt>
                <c:pt idx="66006">
                  <c:v>-0.19040000000000001</c:v>
                </c:pt>
                <c:pt idx="66007">
                  <c:v>-0.191639</c:v>
                </c:pt>
                <c:pt idx="66008">
                  <c:v>-0.19290099999999999</c:v>
                </c:pt>
                <c:pt idx="66009">
                  <c:v>-0.194185</c:v>
                </c:pt>
                <c:pt idx="66010">
                  <c:v>-0.19548399999999999</c:v>
                </c:pt>
                <c:pt idx="66011">
                  <c:v>-0.19679199999999999</c:v>
                </c:pt>
                <c:pt idx="66012">
                  <c:v>-0.198106</c:v>
                </c:pt>
                <c:pt idx="66013">
                  <c:v>-0.19942699999999999</c:v>
                </c:pt>
                <c:pt idx="66014">
                  <c:v>-0.20075599999999999</c:v>
                </c:pt>
                <c:pt idx="66015">
                  <c:v>-0.202097</c:v>
                </c:pt>
                <c:pt idx="66016">
                  <c:v>-0.20345099999999999</c:v>
                </c:pt>
                <c:pt idx="66017">
                  <c:v>-0.204814</c:v>
                </c:pt>
                <c:pt idx="66018">
                  <c:v>-0.20618800000000001</c:v>
                </c:pt>
                <c:pt idx="66019">
                  <c:v>-0.20757500000000001</c:v>
                </c:pt>
                <c:pt idx="66020">
                  <c:v>-0.208978</c:v>
                </c:pt>
                <c:pt idx="66021">
                  <c:v>-0.210398</c:v>
                </c:pt>
                <c:pt idx="66022">
                  <c:v>-0.211835</c:v>
                </c:pt>
                <c:pt idx="66023">
                  <c:v>-0.213287</c:v>
                </c:pt>
                <c:pt idx="66024">
                  <c:v>-0.21475</c:v>
                </c:pt>
                <c:pt idx="66025">
                  <c:v>-0.216226</c:v>
                </c:pt>
                <c:pt idx="66026">
                  <c:v>-0.21771599999999999</c:v>
                </c:pt>
                <c:pt idx="66027">
                  <c:v>-0.219221</c:v>
                </c:pt>
                <c:pt idx="66028">
                  <c:v>-0.22073999999999999</c:v>
                </c:pt>
                <c:pt idx="66029">
                  <c:v>-0.22226599999999999</c:v>
                </c:pt>
                <c:pt idx="66030">
                  <c:v>-0.22379399999999999</c:v>
                </c:pt>
                <c:pt idx="66031">
                  <c:v>-0.22531899999999999</c:v>
                </c:pt>
                <c:pt idx="66032">
                  <c:v>-0.22683600000000001</c:v>
                </c:pt>
                <c:pt idx="66033">
                  <c:v>-0.22834099999999999</c:v>
                </c:pt>
                <c:pt idx="66034">
                  <c:v>-0.22983100000000001</c:v>
                </c:pt>
                <c:pt idx="66035">
                  <c:v>-0.231299</c:v>
                </c:pt>
                <c:pt idx="66036">
                  <c:v>-0.23274700000000001</c:v>
                </c:pt>
                <c:pt idx="66037">
                  <c:v>-0.23417199999999999</c:v>
                </c:pt>
                <c:pt idx="66038">
                  <c:v>-0.23557400000000001</c:v>
                </c:pt>
                <c:pt idx="66039">
                  <c:v>-0.236952</c:v>
                </c:pt>
                <c:pt idx="66040">
                  <c:v>-0.23830299999999999</c:v>
                </c:pt>
                <c:pt idx="66041">
                  <c:v>-0.239624</c:v>
                </c:pt>
                <c:pt idx="66042">
                  <c:v>-0.24091099999999999</c:v>
                </c:pt>
                <c:pt idx="66043">
                  <c:v>-0.24216299999999999</c:v>
                </c:pt>
                <c:pt idx="66044">
                  <c:v>-0.24337500000000001</c:v>
                </c:pt>
                <c:pt idx="66045">
                  <c:v>-0.24454100000000001</c:v>
                </c:pt>
                <c:pt idx="66046">
                  <c:v>-0.24565999999999999</c:v>
                </c:pt>
                <c:pt idx="66047">
                  <c:v>-0.24673400000000001</c:v>
                </c:pt>
                <c:pt idx="66048">
                  <c:v>-0.24776699999999999</c:v>
                </c:pt>
                <c:pt idx="66049">
                  <c:v>-0.24876100000000001</c:v>
                </c:pt>
                <c:pt idx="66050">
                  <c:v>-0.249719</c:v>
                </c:pt>
                <c:pt idx="66051">
                  <c:v>-0.25064599999999998</c:v>
                </c:pt>
                <c:pt idx="66052">
                  <c:v>-0.25154100000000001</c:v>
                </c:pt>
                <c:pt idx="66053">
                  <c:v>-0.25240000000000001</c:v>
                </c:pt>
                <c:pt idx="66054">
                  <c:v>-0.25322</c:v>
                </c:pt>
                <c:pt idx="66055">
                  <c:v>-0.253996</c:v>
                </c:pt>
                <c:pt idx="66056">
                  <c:v>-0.25472800000000001</c:v>
                </c:pt>
                <c:pt idx="66057">
                  <c:v>-0.255413</c:v>
                </c:pt>
                <c:pt idx="66058">
                  <c:v>-0.25605299999999998</c:v>
                </c:pt>
                <c:pt idx="66059">
                  <c:v>-0.25665300000000002</c:v>
                </c:pt>
                <c:pt idx="66060">
                  <c:v>-0.257214</c:v>
                </c:pt>
                <c:pt idx="66061">
                  <c:v>-0.25773699999999999</c:v>
                </c:pt>
                <c:pt idx="66062">
                  <c:v>-0.25821899999999998</c:v>
                </c:pt>
                <c:pt idx="66063">
                  <c:v>-0.258658</c:v>
                </c:pt>
                <c:pt idx="66064">
                  <c:v>-0.25905499999999998</c:v>
                </c:pt>
                <c:pt idx="66065">
                  <c:v>-0.259409</c:v>
                </c:pt>
                <c:pt idx="66066">
                  <c:v>-0.25972000000000001</c:v>
                </c:pt>
                <c:pt idx="66067">
                  <c:v>-0.259992</c:v>
                </c:pt>
                <c:pt idx="66068">
                  <c:v>-0.26022600000000001</c:v>
                </c:pt>
                <c:pt idx="66069">
                  <c:v>-0.26042300000000002</c:v>
                </c:pt>
                <c:pt idx="66070">
                  <c:v>-0.26058700000000001</c:v>
                </c:pt>
                <c:pt idx="66071">
                  <c:v>-0.26072000000000001</c:v>
                </c:pt>
                <c:pt idx="66072">
                  <c:v>-0.260828</c:v>
                </c:pt>
                <c:pt idx="66073">
                  <c:v>-0.26091500000000001</c:v>
                </c:pt>
                <c:pt idx="66074">
                  <c:v>-0.26097999999999999</c:v>
                </c:pt>
                <c:pt idx="66075">
                  <c:v>-0.26102300000000001</c:v>
                </c:pt>
                <c:pt idx="66076">
                  <c:v>-0.261048</c:v>
                </c:pt>
                <c:pt idx="66077">
                  <c:v>-0.26105600000000001</c:v>
                </c:pt>
                <c:pt idx="66078">
                  <c:v>-0.26105</c:v>
                </c:pt>
                <c:pt idx="66079">
                  <c:v>-0.26102900000000001</c:v>
                </c:pt>
                <c:pt idx="66080">
                  <c:v>-0.26099</c:v>
                </c:pt>
                <c:pt idx="66081">
                  <c:v>-0.26093699999999997</c:v>
                </c:pt>
                <c:pt idx="66082">
                  <c:v>-0.26087500000000002</c:v>
                </c:pt>
                <c:pt idx="66083">
                  <c:v>-0.26080799999999998</c:v>
                </c:pt>
                <c:pt idx="66084">
                  <c:v>-0.26073400000000002</c:v>
                </c:pt>
                <c:pt idx="66085">
                  <c:v>-0.260654</c:v>
                </c:pt>
                <c:pt idx="66086">
                  <c:v>-0.26057399999999997</c:v>
                </c:pt>
                <c:pt idx="66087">
                  <c:v>-0.26049899999999998</c:v>
                </c:pt>
                <c:pt idx="66088">
                  <c:v>-0.26043100000000002</c:v>
                </c:pt>
                <c:pt idx="66089">
                  <c:v>-0.26037100000000002</c:v>
                </c:pt>
                <c:pt idx="66090">
                  <c:v>-0.26031900000000002</c:v>
                </c:pt>
                <c:pt idx="66091">
                  <c:v>-0.26027499999999998</c:v>
                </c:pt>
                <c:pt idx="66092">
                  <c:v>-0.26024000000000003</c:v>
                </c:pt>
                <c:pt idx="66093">
                  <c:v>-0.260214</c:v>
                </c:pt>
                <c:pt idx="66094">
                  <c:v>-0.26019900000000001</c:v>
                </c:pt>
                <c:pt idx="66095">
                  <c:v>-0.26019700000000001</c:v>
                </c:pt>
                <c:pt idx="66096">
                  <c:v>-0.26020700000000002</c:v>
                </c:pt>
                <c:pt idx="66097">
                  <c:v>-0.26022299999999998</c:v>
                </c:pt>
                <c:pt idx="66098">
                  <c:v>-0.26023299999999999</c:v>
                </c:pt>
                <c:pt idx="66099">
                  <c:v>-0.26023499999999999</c:v>
                </c:pt>
                <c:pt idx="66100">
                  <c:v>-0.26022699999999999</c:v>
                </c:pt>
                <c:pt idx="66101">
                  <c:v>-0.26020900000000002</c:v>
                </c:pt>
                <c:pt idx="66102">
                  <c:v>-0.26018400000000003</c:v>
                </c:pt>
                <c:pt idx="66103">
                  <c:v>-0.260154</c:v>
                </c:pt>
                <c:pt idx="66104">
                  <c:v>-0.26011800000000002</c:v>
                </c:pt>
                <c:pt idx="66105">
                  <c:v>-0.260075</c:v>
                </c:pt>
                <c:pt idx="66106">
                  <c:v>-0.26002999999999998</c:v>
                </c:pt>
                <c:pt idx="66107">
                  <c:v>-0.25999100000000003</c:v>
                </c:pt>
                <c:pt idx="66108">
                  <c:v>-0.259963</c:v>
                </c:pt>
                <c:pt idx="66109">
                  <c:v>-0.25995000000000001</c:v>
                </c:pt>
                <c:pt idx="66110">
                  <c:v>-0.25995499999999999</c:v>
                </c:pt>
                <c:pt idx="66111">
                  <c:v>-0.25997700000000001</c:v>
                </c:pt>
                <c:pt idx="66112">
                  <c:v>-0.26001600000000002</c:v>
                </c:pt>
                <c:pt idx="66113">
                  <c:v>-0.260071</c:v>
                </c:pt>
                <c:pt idx="66114">
                  <c:v>-0.26014100000000001</c:v>
                </c:pt>
                <c:pt idx="66115">
                  <c:v>-0.26022499999999998</c:v>
                </c:pt>
                <c:pt idx="66116">
                  <c:v>-0.26031900000000002</c:v>
                </c:pt>
                <c:pt idx="66117">
                  <c:v>-0.26042199999999999</c:v>
                </c:pt>
                <c:pt idx="66118">
                  <c:v>-0.26052799999999998</c:v>
                </c:pt>
                <c:pt idx="66119">
                  <c:v>-0.260629</c:v>
                </c:pt>
                <c:pt idx="66120">
                  <c:v>-0.26071699999999998</c:v>
                </c:pt>
                <c:pt idx="66121">
                  <c:v>-0.26078400000000002</c:v>
                </c:pt>
                <c:pt idx="66122">
                  <c:v>-0.26082300000000003</c:v>
                </c:pt>
                <c:pt idx="66123">
                  <c:v>-0.26083099999999998</c:v>
                </c:pt>
                <c:pt idx="66124">
                  <c:v>-0.26081100000000002</c:v>
                </c:pt>
                <c:pt idx="66125">
                  <c:v>-0.260766</c:v>
                </c:pt>
                <c:pt idx="66126">
                  <c:v>-0.26069599999999998</c:v>
                </c:pt>
                <c:pt idx="66127">
                  <c:v>-0.26060100000000003</c:v>
                </c:pt>
                <c:pt idx="66128">
                  <c:v>-0.26047700000000001</c:v>
                </c:pt>
                <c:pt idx="66129">
                  <c:v>-0.26032100000000002</c:v>
                </c:pt>
                <c:pt idx="66130">
                  <c:v>-0.26012800000000003</c:v>
                </c:pt>
                <c:pt idx="66131">
                  <c:v>-0.25990000000000002</c:v>
                </c:pt>
                <c:pt idx="66132">
                  <c:v>-0.25963700000000001</c:v>
                </c:pt>
                <c:pt idx="66133">
                  <c:v>-0.25933699999999998</c:v>
                </c:pt>
                <c:pt idx="66134">
                  <c:v>-0.25900200000000001</c:v>
                </c:pt>
                <c:pt idx="66135">
                  <c:v>-0.258635</c:v>
                </c:pt>
                <c:pt idx="66136">
                  <c:v>-0.258241</c:v>
                </c:pt>
                <c:pt idx="66137">
                  <c:v>-0.25782500000000003</c:v>
                </c:pt>
                <c:pt idx="66138">
                  <c:v>-0.25738899999999998</c:v>
                </c:pt>
                <c:pt idx="66139">
                  <c:v>-0.256934</c:v>
                </c:pt>
                <c:pt idx="66140">
                  <c:v>-0.25645699999999999</c:v>
                </c:pt>
                <c:pt idx="66141">
                  <c:v>-0.25595299999999999</c:v>
                </c:pt>
                <c:pt idx="66142">
                  <c:v>-0.25541700000000001</c:v>
                </c:pt>
                <c:pt idx="66143">
                  <c:v>-0.25484800000000002</c:v>
                </c:pt>
                <c:pt idx="66144">
                  <c:v>-0.25424600000000003</c:v>
                </c:pt>
                <c:pt idx="66145">
                  <c:v>-0.253612</c:v>
                </c:pt>
                <c:pt idx="66146">
                  <c:v>-0.252946</c:v>
                </c:pt>
                <c:pt idx="66147">
                  <c:v>-0.252247</c:v>
                </c:pt>
                <c:pt idx="66148">
                  <c:v>-0.25150800000000001</c:v>
                </c:pt>
                <c:pt idx="66149">
                  <c:v>-0.250724</c:v>
                </c:pt>
                <c:pt idx="66150">
                  <c:v>-0.24989500000000001</c:v>
                </c:pt>
                <c:pt idx="66151">
                  <c:v>-0.249026</c:v>
                </c:pt>
                <c:pt idx="66152">
                  <c:v>-0.24812000000000001</c:v>
                </c:pt>
                <c:pt idx="66153">
                  <c:v>-0.24718200000000001</c:v>
                </c:pt>
                <c:pt idx="66154">
                  <c:v>-0.24621299999999999</c:v>
                </c:pt>
                <c:pt idx="66155">
                  <c:v>-0.24521999999999999</c:v>
                </c:pt>
                <c:pt idx="66156">
                  <c:v>-0.24420600000000001</c:v>
                </c:pt>
                <c:pt idx="66157">
                  <c:v>-0.24317</c:v>
                </c:pt>
                <c:pt idx="66158">
                  <c:v>-0.24211299999999999</c:v>
                </c:pt>
                <c:pt idx="66159">
                  <c:v>-0.24104</c:v>
                </c:pt>
                <c:pt idx="66160">
                  <c:v>-0.239957</c:v>
                </c:pt>
                <c:pt idx="66161">
                  <c:v>-0.23886299999999999</c:v>
                </c:pt>
                <c:pt idx="66162">
                  <c:v>-0.23775499999999999</c:v>
                </c:pt>
                <c:pt idx="66163">
                  <c:v>-0.23663400000000001</c:v>
                </c:pt>
                <c:pt idx="66164">
                  <c:v>-0.23550399999999999</c:v>
                </c:pt>
                <c:pt idx="66165">
                  <c:v>-0.23436499999999999</c:v>
                </c:pt>
                <c:pt idx="66166">
                  <c:v>-0.23321700000000001</c:v>
                </c:pt>
                <c:pt idx="66167">
                  <c:v>-0.23205600000000001</c:v>
                </c:pt>
                <c:pt idx="66168">
                  <c:v>-0.230883</c:v>
                </c:pt>
                <c:pt idx="66169">
                  <c:v>-0.22969999999999999</c:v>
                </c:pt>
                <c:pt idx="66170">
                  <c:v>-0.22851399999999999</c:v>
                </c:pt>
                <c:pt idx="66171">
                  <c:v>-0.227326</c:v>
                </c:pt>
                <c:pt idx="66172">
                  <c:v>-0.22614000000000001</c:v>
                </c:pt>
                <c:pt idx="66173">
                  <c:v>-0.22495999999999999</c:v>
                </c:pt>
                <c:pt idx="66174">
                  <c:v>-0.22378999999999999</c:v>
                </c:pt>
                <c:pt idx="66175">
                  <c:v>-0.22262999999999999</c:v>
                </c:pt>
                <c:pt idx="66176">
                  <c:v>-0.22148300000000001</c:v>
                </c:pt>
                <c:pt idx="66177">
                  <c:v>-0.22034799999999999</c:v>
                </c:pt>
                <c:pt idx="66178">
                  <c:v>-0.219226</c:v>
                </c:pt>
                <c:pt idx="66179">
                  <c:v>-0.21811800000000001</c:v>
                </c:pt>
                <c:pt idx="66180">
                  <c:v>-0.217029</c:v>
                </c:pt>
                <c:pt idx="66181">
                  <c:v>-0.21596399999999999</c:v>
                </c:pt>
                <c:pt idx="66182">
                  <c:v>-0.21492600000000001</c:v>
                </c:pt>
                <c:pt idx="66183">
                  <c:v>-0.21391499999999999</c:v>
                </c:pt>
                <c:pt idx="66184">
                  <c:v>-0.21293300000000001</c:v>
                </c:pt>
                <c:pt idx="66185">
                  <c:v>-0.211978</c:v>
                </c:pt>
                <c:pt idx="66186">
                  <c:v>-0.21104500000000001</c:v>
                </c:pt>
                <c:pt idx="66187">
                  <c:v>-0.21013499999999999</c:v>
                </c:pt>
                <c:pt idx="66188">
                  <c:v>-0.20924899999999999</c:v>
                </c:pt>
                <c:pt idx="66189">
                  <c:v>-0.20838599999999999</c:v>
                </c:pt>
                <c:pt idx="66190">
                  <c:v>-0.20754700000000001</c:v>
                </c:pt>
                <c:pt idx="66191">
                  <c:v>-0.20673900000000001</c:v>
                </c:pt>
                <c:pt idx="66192">
                  <c:v>-0.20596500000000001</c:v>
                </c:pt>
                <c:pt idx="66193">
                  <c:v>-0.20522799999999999</c:v>
                </c:pt>
                <c:pt idx="66194">
                  <c:v>-0.20453099999999999</c:v>
                </c:pt>
                <c:pt idx="66195">
                  <c:v>-0.20388400000000001</c:v>
                </c:pt>
                <c:pt idx="66196">
                  <c:v>-0.203293</c:v>
                </c:pt>
                <c:pt idx="66197">
                  <c:v>-0.202764</c:v>
                </c:pt>
                <c:pt idx="66198">
                  <c:v>-0.20229900000000001</c:v>
                </c:pt>
                <c:pt idx="66199">
                  <c:v>-0.20189599999999999</c:v>
                </c:pt>
                <c:pt idx="66200">
                  <c:v>-0.20155000000000001</c:v>
                </c:pt>
                <c:pt idx="66201">
                  <c:v>-0.20125499999999999</c:v>
                </c:pt>
                <c:pt idx="66202">
                  <c:v>-0.201012</c:v>
                </c:pt>
                <c:pt idx="66203">
                  <c:v>-0.20082800000000001</c:v>
                </c:pt>
                <c:pt idx="66204">
                  <c:v>-0.200714</c:v>
                </c:pt>
                <c:pt idx="66205">
                  <c:v>-0.20067099999999999</c:v>
                </c:pt>
                <c:pt idx="66206">
                  <c:v>-0.20068800000000001</c:v>
                </c:pt>
                <c:pt idx="66207">
                  <c:v>-0.20075399999999999</c:v>
                </c:pt>
                <c:pt idx="66208">
                  <c:v>-0.20086300000000001</c:v>
                </c:pt>
                <c:pt idx="66209">
                  <c:v>-0.20100899999999999</c:v>
                </c:pt>
                <c:pt idx="66210">
                  <c:v>-0.20118800000000001</c:v>
                </c:pt>
                <c:pt idx="66211">
                  <c:v>-0.20139699999999999</c:v>
                </c:pt>
                <c:pt idx="66212">
                  <c:v>-0.20163900000000001</c:v>
                </c:pt>
                <c:pt idx="66213">
                  <c:v>-0.20191999999999999</c:v>
                </c:pt>
                <c:pt idx="66214">
                  <c:v>-0.20224500000000001</c:v>
                </c:pt>
                <c:pt idx="66215">
                  <c:v>-0.20261699999999999</c:v>
                </c:pt>
                <c:pt idx="66216">
                  <c:v>-0.20303399999999999</c:v>
                </c:pt>
                <c:pt idx="66217">
                  <c:v>-0.20349400000000001</c:v>
                </c:pt>
                <c:pt idx="66218">
                  <c:v>-0.20399400000000001</c:v>
                </c:pt>
                <c:pt idx="66219">
                  <c:v>-0.20453399999999999</c:v>
                </c:pt>
                <c:pt idx="66220">
                  <c:v>-0.20511099999999999</c:v>
                </c:pt>
                <c:pt idx="66221">
                  <c:v>-0.20572699999999999</c:v>
                </c:pt>
                <c:pt idx="66222">
                  <c:v>-0.20637800000000001</c:v>
                </c:pt>
                <c:pt idx="66223">
                  <c:v>-0.207068</c:v>
                </c:pt>
                <c:pt idx="66224">
                  <c:v>-0.20780000000000001</c:v>
                </c:pt>
                <c:pt idx="66225">
                  <c:v>-0.20857300000000001</c:v>
                </c:pt>
                <c:pt idx="66226">
                  <c:v>-0.20938300000000001</c:v>
                </c:pt>
                <c:pt idx="66227">
                  <c:v>-0.210227</c:v>
                </c:pt>
                <c:pt idx="66228">
                  <c:v>-0.21109700000000001</c:v>
                </c:pt>
                <c:pt idx="66229">
                  <c:v>-0.21198600000000001</c:v>
                </c:pt>
                <c:pt idx="66230">
                  <c:v>-0.21289</c:v>
                </c:pt>
                <c:pt idx="66231">
                  <c:v>-0.21381</c:v>
                </c:pt>
                <c:pt idx="66232">
                  <c:v>-0.214751</c:v>
                </c:pt>
                <c:pt idx="66233">
                  <c:v>-0.21571399999999999</c:v>
                </c:pt>
                <c:pt idx="66234">
                  <c:v>-0.216693</c:v>
                </c:pt>
                <c:pt idx="66235">
                  <c:v>-0.21767800000000001</c:v>
                </c:pt>
                <c:pt idx="66236">
                  <c:v>-0.218664</c:v>
                </c:pt>
                <c:pt idx="66237">
                  <c:v>-0.21964900000000001</c:v>
                </c:pt>
                <c:pt idx="66238">
                  <c:v>-0.220639</c:v>
                </c:pt>
                <c:pt idx="66239">
                  <c:v>-0.22164</c:v>
                </c:pt>
                <c:pt idx="66240">
                  <c:v>-0.22265099999999999</c:v>
                </c:pt>
                <c:pt idx="66241">
                  <c:v>-0.22367200000000001</c:v>
                </c:pt>
                <c:pt idx="66242">
                  <c:v>-0.22470399999999999</c:v>
                </c:pt>
                <c:pt idx="66243">
                  <c:v>-0.225747</c:v>
                </c:pt>
                <c:pt idx="66244">
                  <c:v>-0.226794</c:v>
                </c:pt>
                <c:pt idx="66245">
                  <c:v>-0.22783900000000001</c:v>
                </c:pt>
                <c:pt idx="66246">
                  <c:v>-0.228881</c:v>
                </c:pt>
                <c:pt idx="66247">
                  <c:v>-0.22992399999999999</c:v>
                </c:pt>
                <c:pt idx="66248">
                  <c:v>-0.23096900000000001</c:v>
                </c:pt>
                <c:pt idx="66249">
                  <c:v>-0.232016</c:v>
                </c:pt>
                <c:pt idx="66250">
                  <c:v>-0.23305699999999999</c:v>
                </c:pt>
                <c:pt idx="66251">
                  <c:v>-0.23408799999999999</c:v>
                </c:pt>
                <c:pt idx="66252">
                  <c:v>-0.235101</c:v>
                </c:pt>
                <c:pt idx="66253">
                  <c:v>-0.236091</c:v>
                </c:pt>
                <c:pt idx="66254">
                  <c:v>-0.23705799999999999</c:v>
                </c:pt>
                <c:pt idx="66255">
                  <c:v>-0.23800199999999999</c:v>
                </c:pt>
                <c:pt idx="66256">
                  <c:v>-0.238927</c:v>
                </c:pt>
                <c:pt idx="66257">
                  <c:v>-0.23983099999999999</c:v>
                </c:pt>
                <c:pt idx="66258">
                  <c:v>-0.24071300000000001</c:v>
                </c:pt>
                <c:pt idx="66259">
                  <c:v>-0.24157300000000001</c:v>
                </c:pt>
                <c:pt idx="66260">
                  <c:v>-0.24240800000000001</c:v>
                </c:pt>
                <c:pt idx="66261">
                  <c:v>-0.24321999999999999</c:v>
                </c:pt>
                <c:pt idx="66262">
                  <c:v>-0.244006</c:v>
                </c:pt>
                <c:pt idx="66263">
                  <c:v>-0.24476000000000001</c:v>
                </c:pt>
                <c:pt idx="66264">
                  <c:v>-0.245481</c:v>
                </c:pt>
                <c:pt idx="66265">
                  <c:v>-0.24617</c:v>
                </c:pt>
                <c:pt idx="66266">
                  <c:v>-0.24682899999999999</c:v>
                </c:pt>
                <c:pt idx="66267">
                  <c:v>-0.24746000000000001</c:v>
                </c:pt>
                <c:pt idx="66268">
                  <c:v>-0.24806500000000001</c:v>
                </c:pt>
                <c:pt idx="66269">
                  <c:v>-0.248641</c:v>
                </c:pt>
                <c:pt idx="66270">
                  <c:v>-0.24918399999999999</c:v>
                </c:pt>
                <c:pt idx="66271">
                  <c:v>-0.249693</c:v>
                </c:pt>
                <c:pt idx="66272">
                  <c:v>-0.250168</c:v>
                </c:pt>
                <c:pt idx="66273">
                  <c:v>-0.25060500000000002</c:v>
                </c:pt>
                <c:pt idx="66274">
                  <c:v>-0.25100800000000001</c:v>
                </c:pt>
                <c:pt idx="66275">
                  <c:v>-0.25137900000000002</c:v>
                </c:pt>
                <c:pt idx="66276">
                  <c:v>-0.251718</c:v>
                </c:pt>
                <c:pt idx="66277">
                  <c:v>-0.25202200000000002</c:v>
                </c:pt>
                <c:pt idx="66278">
                  <c:v>-0.25229299999999999</c:v>
                </c:pt>
                <c:pt idx="66279">
                  <c:v>-0.25253599999999998</c:v>
                </c:pt>
                <c:pt idx="66280">
                  <c:v>-0.25275599999999998</c:v>
                </c:pt>
                <c:pt idx="66281">
                  <c:v>-0.25295200000000001</c:v>
                </c:pt>
                <c:pt idx="66282">
                  <c:v>-0.25312099999999998</c:v>
                </c:pt>
                <c:pt idx="66283">
                  <c:v>-0.25326599999999999</c:v>
                </c:pt>
                <c:pt idx="66284">
                  <c:v>-0.25339099999999998</c:v>
                </c:pt>
                <c:pt idx="66285">
                  <c:v>-0.253496</c:v>
                </c:pt>
                <c:pt idx="66286">
                  <c:v>-0.25358000000000003</c:v>
                </c:pt>
                <c:pt idx="66287">
                  <c:v>-0.25363999999999998</c:v>
                </c:pt>
                <c:pt idx="66288">
                  <c:v>-0.25367200000000001</c:v>
                </c:pt>
                <c:pt idx="66289">
                  <c:v>-0.25367299999999998</c:v>
                </c:pt>
                <c:pt idx="66290">
                  <c:v>-0.25364700000000001</c:v>
                </c:pt>
                <c:pt idx="66291">
                  <c:v>-0.253604</c:v>
                </c:pt>
                <c:pt idx="66292">
                  <c:v>-0.253552</c:v>
                </c:pt>
                <c:pt idx="66293">
                  <c:v>-0.25348700000000002</c:v>
                </c:pt>
                <c:pt idx="66294">
                  <c:v>-0.25340099999999999</c:v>
                </c:pt>
                <c:pt idx="66295">
                  <c:v>-0.25328600000000001</c:v>
                </c:pt>
                <c:pt idx="66296">
                  <c:v>-0.253141</c:v>
                </c:pt>
                <c:pt idx="66297">
                  <c:v>-0.252971</c:v>
                </c:pt>
                <c:pt idx="66298">
                  <c:v>-0.25277699999999997</c:v>
                </c:pt>
                <c:pt idx="66299">
                  <c:v>-0.25256000000000001</c:v>
                </c:pt>
                <c:pt idx="66300">
                  <c:v>-0.25232700000000002</c:v>
                </c:pt>
                <c:pt idx="66301">
                  <c:v>-0.25208599999999998</c:v>
                </c:pt>
                <c:pt idx="66302">
                  <c:v>-0.25184099999999998</c:v>
                </c:pt>
                <c:pt idx="66303">
                  <c:v>-0.25158000000000003</c:v>
                </c:pt>
                <c:pt idx="66304">
                  <c:v>-0.25129699999999999</c:v>
                </c:pt>
                <c:pt idx="66305">
                  <c:v>-0.25100600000000001</c:v>
                </c:pt>
                <c:pt idx="66306">
                  <c:v>-0.250718</c:v>
                </c:pt>
                <c:pt idx="66307">
                  <c:v>-0.25042700000000001</c:v>
                </c:pt>
                <c:pt idx="66308">
                  <c:v>-0.25013600000000002</c:v>
                </c:pt>
                <c:pt idx="66309">
                  <c:v>-0.24985099999999999</c:v>
                </c:pt>
                <c:pt idx="66310">
                  <c:v>-0.24957599999999999</c:v>
                </c:pt>
                <c:pt idx="66311">
                  <c:v>-0.24931</c:v>
                </c:pt>
                <c:pt idx="66312">
                  <c:v>-0.24905099999999999</c:v>
                </c:pt>
                <c:pt idx="66313">
                  <c:v>-0.24879899999999999</c:v>
                </c:pt>
                <c:pt idx="66314">
                  <c:v>-0.24855099999999999</c:v>
                </c:pt>
                <c:pt idx="66315">
                  <c:v>-0.248304</c:v>
                </c:pt>
                <c:pt idx="66316">
                  <c:v>-0.248059</c:v>
                </c:pt>
                <c:pt idx="66317">
                  <c:v>-0.24781500000000001</c:v>
                </c:pt>
                <c:pt idx="66318">
                  <c:v>-0.24757100000000001</c:v>
                </c:pt>
                <c:pt idx="66319">
                  <c:v>-0.24732899999999999</c:v>
                </c:pt>
                <c:pt idx="66320">
                  <c:v>-0.24709600000000001</c:v>
                </c:pt>
                <c:pt idx="66321">
                  <c:v>-0.24687700000000001</c:v>
                </c:pt>
                <c:pt idx="66322">
                  <c:v>-0.246669</c:v>
                </c:pt>
                <c:pt idx="66323">
                  <c:v>-0.24646799999999999</c:v>
                </c:pt>
                <c:pt idx="66324">
                  <c:v>-0.246278</c:v>
                </c:pt>
                <c:pt idx="66325">
                  <c:v>-0.24610599999999999</c:v>
                </c:pt>
                <c:pt idx="66326">
                  <c:v>-0.24595900000000001</c:v>
                </c:pt>
                <c:pt idx="66327">
                  <c:v>-0.245838</c:v>
                </c:pt>
                <c:pt idx="66328">
                  <c:v>-0.24574399999999999</c:v>
                </c:pt>
                <c:pt idx="66329">
                  <c:v>-0.24567700000000001</c:v>
                </c:pt>
                <c:pt idx="66330">
                  <c:v>-0.24564</c:v>
                </c:pt>
                <c:pt idx="66331">
                  <c:v>-0.24563199999999999</c:v>
                </c:pt>
                <c:pt idx="66332">
                  <c:v>-0.24564900000000001</c:v>
                </c:pt>
                <c:pt idx="66333">
                  <c:v>-0.24568499999999999</c:v>
                </c:pt>
                <c:pt idx="66334">
                  <c:v>-0.24573999999999999</c:v>
                </c:pt>
                <c:pt idx="66335">
                  <c:v>-0.245814</c:v>
                </c:pt>
                <c:pt idx="66336">
                  <c:v>-0.24590899999999999</c:v>
                </c:pt>
                <c:pt idx="66337">
                  <c:v>-0.24602099999999999</c:v>
                </c:pt>
                <c:pt idx="66338">
                  <c:v>-0.246145</c:v>
                </c:pt>
                <c:pt idx="66339">
                  <c:v>-0.24627499999999999</c:v>
                </c:pt>
                <c:pt idx="66340">
                  <c:v>-0.24640799999999999</c:v>
                </c:pt>
                <c:pt idx="66341">
                  <c:v>-0.24654400000000001</c:v>
                </c:pt>
                <c:pt idx="66342">
                  <c:v>-0.24668599999999999</c:v>
                </c:pt>
                <c:pt idx="66343">
                  <c:v>-0.246835</c:v>
                </c:pt>
                <c:pt idx="66344">
                  <c:v>-0.24699199999999999</c:v>
                </c:pt>
                <c:pt idx="66345">
                  <c:v>-0.24715899999999999</c:v>
                </c:pt>
                <c:pt idx="66346">
                  <c:v>-0.24732999999999999</c:v>
                </c:pt>
                <c:pt idx="66347">
                  <c:v>-0.247502</c:v>
                </c:pt>
                <c:pt idx="66348">
                  <c:v>-0.24767400000000001</c:v>
                </c:pt>
                <c:pt idx="66349">
                  <c:v>-0.24784200000000001</c:v>
                </c:pt>
                <c:pt idx="66350">
                  <c:v>-0.248</c:v>
                </c:pt>
                <c:pt idx="66351">
                  <c:v>-0.248141</c:v>
                </c:pt>
                <c:pt idx="66352">
                  <c:v>-0.24826599999999999</c:v>
                </c:pt>
                <c:pt idx="66353">
                  <c:v>-0.24837500000000001</c:v>
                </c:pt>
                <c:pt idx="66354">
                  <c:v>-0.248469</c:v>
                </c:pt>
                <c:pt idx="66355">
                  <c:v>-0.24854899999999999</c:v>
                </c:pt>
                <c:pt idx="66356">
                  <c:v>-0.248616</c:v>
                </c:pt>
                <c:pt idx="66357">
                  <c:v>-0.248669</c:v>
                </c:pt>
                <c:pt idx="66358">
                  <c:v>-0.24870999999999999</c:v>
                </c:pt>
                <c:pt idx="66359">
                  <c:v>-0.24873500000000001</c:v>
                </c:pt>
                <c:pt idx="66360">
                  <c:v>-0.24874499999999999</c:v>
                </c:pt>
                <c:pt idx="66361">
                  <c:v>-0.24873799999999999</c:v>
                </c:pt>
                <c:pt idx="66362">
                  <c:v>-0.24871299999999999</c:v>
                </c:pt>
                <c:pt idx="66363">
                  <c:v>-0.248666</c:v>
                </c:pt>
                <c:pt idx="66364">
                  <c:v>-0.24859200000000001</c:v>
                </c:pt>
                <c:pt idx="66365">
                  <c:v>-0.24848999999999999</c:v>
                </c:pt>
                <c:pt idx="66366">
                  <c:v>-0.248361</c:v>
                </c:pt>
                <c:pt idx="66367">
                  <c:v>-0.24820400000000001</c:v>
                </c:pt>
                <c:pt idx="66368">
                  <c:v>-0.24801999999999999</c:v>
                </c:pt>
                <c:pt idx="66369">
                  <c:v>-0.24780199999999999</c:v>
                </c:pt>
                <c:pt idx="66370">
                  <c:v>-0.24754599999999999</c:v>
                </c:pt>
                <c:pt idx="66371">
                  <c:v>-0.24724499999999999</c:v>
                </c:pt>
                <c:pt idx="66372">
                  <c:v>-0.24689700000000001</c:v>
                </c:pt>
                <c:pt idx="66373">
                  <c:v>-0.246502</c:v>
                </c:pt>
                <c:pt idx="66374">
                  <c:v>-0.246061</c:v>
                </c:pt>
                <c:pt idx="66375">
                  <c:v>-0.24557499999999999</c:v>
                </c:pt>
                <c:pt idx="66376">
                  <c:v>-0.24504200000000001</c:v>
                </c:pt>
                <c:pt idx="66377">
                  <c:v>-0.24445900000000001</c:v>
                </c:pt>
                <c:pt idx="66378">
                  <c:v>-0.24382100000000001</c:v>
                </c:pt>
                <c:pt idx="66379">
                  <c:v>-0.24313000000000001</c:v>
                </c:pt>
                <c:pt idx="66380">
                  <c:v>-0.24238499999999999</c:v>
                </c:pt>
                <c:pt idx="66381">
                  <c:v>-0.24158299999999999</c:v>
                </c:pt>
                <c:pt idx="66382">
                  <c:v>-0.24072299999999999</c:v>
                </c:pt>
                <c:pt idx="66383">
                  <c:v>-0.23980599999999999</c:v>
                </c:pt>
                <c:pt idx="66384">
                  <c:v>-0.23883499999999999</c:v>
                </c:pt>
                <c:pt idx="66385">
                  <c:v>-0.23781099999999999</c:v>
                </c:pt>
                <c:pt idx="66386">
                  <c:v>-0.236732</c:v>
                </c:pt>
                <c:pt idx="66387">
                  <c:v>-0.235599</c:v>
                </c:pt>
                <c:pt idx="66388">
                  <c:v>-0.23441500000000001</c:v>
                </c:pt>
                <c:pt idx="66389">
                  <c:v>-0.233186</c:v>
                </c:pt>
                <c:pt idx="66390">
                  <c:v>-0.23189899999999999</c:v>
                </c:pt>
                <c:pt idx="66391">
                  <c:v>-0.230521</c:v>
                </c:pt>
                <c:pt idx="66392">
                  <c:v>-0.22906499999999999</c:v>
                </c:pt>
                <c:pt idx="66393">
                  <c:v>-0.22756799999999999</c:v>
                </c:pt>
                <c:pt idx="66394">
                  <c:v>-0.226026</c:v>
                </c:pt>
                <c:pt idx="66395">
                  <c:v>-0.22442599999999999</c:v>
                </c:pt>
                <c:pt idx="66396">
                  <c:v>-0.222777</c:v>
                </c:pt>
                <c:pt idx="66397">
                  <c:v>-0.221084</c:v>
                </c:pt>
                <c:pt idx="66398">
                  <c:v>-0.21934600000000001</c:v>
                </c:pt>
                <c:pt idx="66399">
                  <c:v>-0.21756200000000001</c:v>
                </c:pt>
                <c:pt idx="66400">
                  <c:v>-0.215729</c:v>
                </c:pt>
                <c:pt idx="66401">
                  <c:v>-0.21384900000000001</c:v>
                </c:pt>
                <c:pt idx="66402">
                  <c:v>-0.211924</c:v>
                </c:pt>
                <c:pt idx="66403">
                  <c:v>-0.20995900000000001</c:v>
                </c:pt>
                <c:pt idx="66404">
                  <c:v>-0.207956</c:v>
                </c:pt>
                <c:pt idx="66405">
                  <c:v>-0.20591400000000001</c:v>
                </c:pt>
                <c:pt idx="66406">
                  <c:v>-0.20383599999999999</c:v>
                </c:pt>
                <c:pt idx="66407">
                  <c:v>-0.20172699999999999</c:v>
                </c:pt>
                <c:pt idx="66408">
                  <c:v>-0.19959399999999999</c:v>
                </c:pt>
                <c:pt idx="66409">
                  <c:v>-0.19744400000000001</c:v>
                </c:pt>
                <c:pt idx="66410">
                  <c:v>-0.19528300000000001</c:v>
                </c:pt>
                <c:pt idx="66411">
                  <c:v>-0.19311600000000001</c:v>
                </c:pt>
                <c:pt idx="66412">
                  <c:v>-0.190945</c:v>
                </c:pt>
                <c:pt idx="66413">
                  <c:v>-0.188772</c:v>
                </c:pt>
                <c:pt idx="66414">
                  <c:v>-0.18660099999999999</c:v>
                </c:pt>
                <c:pt idx="66415">
                  <c:v>-0.18443100000000001</c:v>
                </c:pt>
                <c:pt idx="66416">
                  <c:v>-0.18226000000000001</c:v>
                </c:pt>
                <c:pt idx="66417">
                  <c:v>-0.180091</c:v>
                </c:pt>
                <c:pt idx="66418">
                  <c:v>-0.177927</c:v>
                </c:pt>
                <c:pt idx="66419">
                  <c:v>-0.17576800000000001</c:v>
                </c:pt>
                <c:pt idx="66420">
                  <c:v>-0.17361399999999999</c:v>
                </c:pt>
                <c:pt idx="66421">
                  <c:v>-0.17146600000000001</c:v>
                </c:pt>
                <c:pt idx="66422">
                  <c:v>-0.169326</c:v>
                </c:pt>
                <c:pt idx="66423">
                  <c:v>-0.16719300000000001</c:v>
                </c:pt>
                <c:pt idx="66424">
                  <c:v>-0.16506999999999999</c:v>
                </c:pt>
                <c:pt idx="66425">
                  <c:v>-0.16295499999999999</c:v>
                </c:pt>
                <c:pt idx="66426">
                  <c:v>-0.16084799999999999</c:v>
                </c:pt>
                <c:pt idx="66427">
                  <c:v>-0.158751</c:v>
                </c:pt>
                <c:pt idx="66428">
                  <c:v>-0.156665</c:v>
                </c:pt>
                <c:pt idx="66429">
                  <c:v>-0.15459200000000001</c:v>
                </c:pt>
                <c:pt idx="66430">
                  <c:v>-0.152535</c:v>
                </c:pt>
                <c:pt idx="66431">
                  <c:v>-0.15049699999999999</c:v>
                </c:pt>
                <c:pt idx="66432">
                  <c:v>-0.148481</c:v>
                </c:pt>
                <c:pt idx="66433">
                  <c:v>-0.14648800000000001</c:v>
                </c:pt>
                <c:pt idx="66434">
                  <c:v>-0.14451600000000001</c:v>
                </c:pt>
                <c:pt idx="66435">
                  <c:v>-0.142566</c:v>
                </c:pt>
                <c:pt idx="66436">
                  <c:v>-0.14063800000000001</c:v>
                </c:pt>
                <c:pt idx="66437">
                  <c:v>-0.138733</c:v>
                </c:pt>
                <c:pt idx="66438">
                  <c:v>-0.13685</c:v>
                </c:pt>
                <c:pt idx="66439">
                  <c:v>-0.134989</c:v>
                </c:pt>
                <c:pt idx="66440">
                  <c:v>-0.13315099999999999</c:v>
                </c:pt>
                <c:pt idx="66441">
                  <c:v>-0.13133600000000001</c:v>
                </c:pt>
                <c:pt idx="66442">
                  <c:v>-0.129547</c:v>
                </c:pt>
                <c:pt idx="66443">
                  <c:v>-0.12778800000000001</c:v>
                </c:pt>
                <c:pt idx="66444">
                  <c:v>-0.12606300000000001</c:v>
                </c:pt>
                <c:pt idx="66445">
                  <c:v>-0.124376</c:v>
                </c:pt>
                <c:pt idx="66446">
                  <c:v>-0.122728</c:v>
                </c:pt>
                <c:pt idx="66447">
                  <c:v>-0.121116</c:v>
                </c:pt>
                <c:pt idx="66448">
                  <c:v>-0.119542</c:v>
                </c:pt>
                <c:pt idx="66449">
                  <c:v>-0.118007</c:v>
                </c:pt>
                <c:pt idx="66450">
                  <c:v>-0.116507</c:v>
                </c:pt>
                <c:pt idx="66451">
                  <c:v>-0.11504</c:v>
                </c:pt>
                <c:pt idx="66452">
                  <c:v>-0.113603</c:v>
                </c:pt>
                <c:pt idx="66453">
                  <c:v>-0.11219700000000001</c:v>
                </c:pt>
                <c:pt idx="66454">
                  <c:v>-0.110821</c:v>
                </c:pt>
                <c:pt idx="66455">
                  <c:v>-0.10947999999999999</c:v>
                </c:pt>
                <c:pt idx="66456">
                  <c:v>-0.108172</c:v>
                </c:pt>
                <c:pt idx="66457">
                  <c:v>-0.106895</c:v>
                </c:pt>
                <c:pt idx="66458">
                  <c:v>-0.105642</c:v>
                </c:pt>
                <c:pt idx="66459">
                  <c:v>-0.104412</c:v>
                </c:pt>
                <c:pt idx="66460">
                  <c:v>-0.103209</c:v>
                </c:pt>
                <c:pt idx="66461">
                  <c:v>-0.102037</c:v>
                </c:pt>
                <c:pt idx="66462">
                  <c:v>-0.10090200000000001</c:v>
                </c:pt>
                <c:pt idx="66463">
                  <c:v>-9.9805699999999997E-2</c:v>
                </c:pt>
                <c:pt idx="66464">
                  <c:v>-9.8750000000000004E-2</c:v>
                </c:pt>
                <c:pt idx="66465">
                  <c:v>-9.7731299999999993E-2</c:v>
                </c:pt>
                <c:pt idx="66466">
                  <c:v>-9.6749100000000005E-2</c:v>
                </c:pt>
                <c:pt idx="66467">
                  <c:v>-9.5806000000000002E-2</c:v>
                </c:pt>
                <c:pt idx="66468">
                  <c:v>-9.4903299999999996E-2</c:v>
                </c:pt>
                <c:pt idx="66469">
                  <c:v>-9.4043399999999999E-2</c:v>
                </c:pt>
                <c:pt idx="66470">
                  <c:v>-9.3229500000000007E-2</c:v>
                </c:pt>
                <c:pt idx="66471">
                  <c:v>-9.2462600000000006E-2</c:v>
                </c:pt>
                <c:pt idx="66472">
                  <c:v>-9.1741600000000006E-2</c:v>
                </c:pt>
                <c:pt idx="66473">
                  <c:v>-9.1065300000000002E-2</c:v>
                </c:pt>
                <c:pt idx="66474">
                  <c:v>-9.0431999999999998E-2</c:v>
                </c:pt>
                <c:pt idx="66475">
                  <c:v>-8.9841199999999996E-2</c:v>
                </c:pt>
                <c:pt idx="66476">
                  <c:v>-8.9298500000000003E-2</c:v>
                </c:pt>
                <c:pt idx="66477">
                  <c:v>-8.8801599999999994E-2</c:v>
                </c:pt>
                <c:pt idx="66478">
                  <c:v>-8.8320899999999994E-2</c:v>
                </c:pt>
                <c:pt idx="66479">
                  <c:v>-8.7843299999999999E-2</c:v>
                </c:pt>
                <c:pt idx="66480">
                  <c:v>-8.74027E-2</c:v>
                </c:pt>
                <c:pt idx="66481">
                  <c:v>-8.70118E-2</c:v>
                </c:pt>
                <c:pt idx="66482">
                  <c:v>-8.66503E-2</c:v>
                </c:pt>
                <c:pt idx="66483">
                  <c:v>-8.6317599999999994E-2</c:v>
                </c:pt>
                <c:pt idx="66484">
                  <c:v>-8.6022600000000005E-2</c:v>
                </c:pt>
                <c:pt idx="66485">
                  <c:v>-8.57657E-2</c:v>
                </c:pt>
                <c:pt idx="66486">
                  <c:v>-8.5544499999999996E-2</c:v>
                </c:pt>
                <c:pt idx="66487">
                  <c:v>-8.5356799999999997E-2</c:v>
                </c:pt>
                <c:pt idx="66488">
                  <c:v>-8.5200899999999996E-2</c:v>
                </c:pt>
                <c:pt idx="66489">
                  <c:v>-8.5077399999999997E-2</c:v>
                </c:pt>
                <c:pt idx="66490">
                  <c:v>-8.4987999999999994E-2</c:v>
                </c:pt>
                <c:pt idx="66491">
                  <c:v>-8.4933599999999998E-2</c:v>
                </c:pt>
                <c:pt idx="66492">
                  <c:v>-8.4914799999999999E-2</c:v>
                </c:pt>
                <c:pt idx="66493">
                  <c:v>-8.4932300000000002E-2</c:v>
                </c:pt>
                <c:pt idx="66494">
                  <c:v>-8.4988400000000006E-2</c:v>
                </c:pt>
                <c:pt idx="66495">
                  <c:v>-8.5085300000000003E-2</c:v>
                </c:pt>
                <c:pt idx="66496">
                  <c:v>-8.5225599999999999E-2</c:v>
                </c:pt>
                <c:pt idx="66497">
                  <c:v>-8.5411899999999999E-2</c:v>
                </c:pt>
                <c:pt idx="66498">
                  <c:v>-8.5645600000000002E-2</c:v>
                </c:pt>
                <c:pt idx="66499">
                  <c:v>-8.5926000000000002E-2</c:v>
                </c:pt>
                <c:pt idx="66500">
                  <c:v>-8.6250900000000005E-2</c:v>
                </c:pt>
                <c:pt idx="66501">
                  <c:v>-8.6617700000000006E-2</c:v>
                </c:pt>
                <c:pt idx="66502">
                  <c:v>-8.7024599999999994E-2</c:v>
                </c:pt>
                <c:pt idx="66503">
                  <c:v>-8.7470099999999995E-2</c:v>
                </c:pt>
                <c:pt idx="66504">
                  <c:v>-8.7952299999999997E-2</c:v>
                </c:pt>
                <c:pt idx="66505">
                  <c:v>-8.8469199999999998E-2</c:v>
                </c:pt>
                <c:pt idx="66506">
                  <c:v>-8.9020100000000005E-2</c:v>
                </c:pt>
                <c:pt idx="66507">
                  <c:v>-8.9603299999999997E-2</c:v>
                </c:pt>
                <c:pt idx="66508">
                  <c:v>-9.0217099999999995E-2</c:v>
                </c:pt>
                <c:pt idx="66509">
                  <c:v>-9.0860200000000002E-2</c:v>
                </c:pt>
                <c:pt idx="66510">
                  <c:v>-9.1529200000000005E-2</c:v>
                </c:pt>
                <c:pt idx="66511">
                  <c:v>-9.2221300000000006E-2</c:v>
                </c:pt>
                <c:pt idx="66512">
                  <c:v>-9.2935400000000001E-2</c:v>
                </c:pt>
                <c:pt idx="66513">
                  <c:v>-9.3670600000000007E-2</c:v>
                </c:pt>
                <c:pt idx="66514">
                  <c:v>-9.4425700000000001E-2</c:v>
                </c:pt>
                <c:pt idx="66515">
                  <c:v>-9.5200400000000004E-2</c:v>
                </c:pt>
                <c:pt idx="66516">
                  <c:v>-9.5994099999999999E-2</c:v>
                </c:pt>
                <c:pt idx="66517">
                  <c:v>-9.6806500000000004E-2</c:v>
                </c:pt>
                <c:pt idx="66518">
                  <c:v>-9.7636899999999999E-2</c:v>
                </c:pt>
                <c:pt idx="66519">
                  <c:v>-9.8484500000000003E-2</c:v>
                </c:pt>
                <c:pt idx="66520">
                  <c:v>-9.93483E-2</c:v>
                </c:pt>
                <c:pt idx="66521">
                  <c:v>-0.100227</c:v>
                </c:pt>
                <c:pt idx="66522">
                  <c:v>-0.101119</c:v>
                </c:pt>
                <c:pt idx="66523">
                  <c:v>-0.102023</c:v>
                </c:pt>
                <c:pt idx="66524">
                  <c:v>-0.102937</c:v>
                </c:pt>
                <c:pt idx="66525">
                  <c:v>-0.10386099999999999</c:v>
                </c:pt>
                <c:pt idx="66526">
                  <c:v>-0.10478999999999999</c:v>
                </c:pt>
                <c:pt idx="66527">
                  <c:v>-0.105723</c:v>
                </c:pt>
                <c:pt idx="66528">
                  <c:v>-0.106655</c:v>
                </c:pt>
                <c:pt idx="66529">
                  <c:v>-0.107583</c:v>
                </c:pt>
                <c:pt idx="66530">
                  <c:v>-0.10850700000000001</c:v>
                </c:pt>
                <c:pt idx="66531">
                  <c:v>-0.109427</c:v>
                </c:pt>
                <c:pt idx="66532">
                  <c:v>-0.110344</c:v>
                </c:pt>
                <c:pt idx="66533">
                  <c:v>-0.11125699999999999</c:v>
                </c:pt>
                <c:pt idx="66534">
                  <c:v>-0.112165</c:v>
                </c:pt>
                <c:pt idx="66535">
                  <c:v>-0.113068</c:v>
                </c:pt>
                <c:pt idx="66536">
                  <c:v>-0.11396299999999999</c:v>
                </c:pt>
                <c:pt idx="66537">
                  <c:v>-0.114847</c:v>
                </c:pt>
                <c:pt idx="66538">
                  <c:v>-0.115717</c:v>
                </c:pt>
                <c:pt idx="66539">
                  <c:v>-0.11657099999999999</c:v>
                </c:pt>
                <c:pt idx="66540">
                  <c:v>-0.117407</c:v>
                </c:pt>
                <c:pt idx="66541">
                  <c:v>-0.118225</c:v>
                </c:pt>
                <c:pt idx="66542">
                  <c:v>-0.11902600000000001</c:v>
                </c:pt>
                <c:pt idx="66543">
                  <c:v>-0.119811</c:v>
                </c:pt>
                <c:pt idx="66544">
                  <c:v>-0.120575</c:v>
                </c:pt>
                <c:pt idx="66545">
                  <c:v>-0.121313</c:v>
                </c:pt>
                <c:pt idx="66546">
                  <c:v>-0.122021</c:v>
                </c:pt>
                <c:pt idx="66547">
                  <c:v>-0.122698</c:v>
                </c:pt>
                <c:pt idx="66548">
                  <c:v>-0.123346</c:v>
                </c:pt>
                <c:pt idx="66549">
                  <c:v>-0.123963</c:v>
                </c:pt>
                <c:pt idx="66550">
                  <c:v>-0.12454999999999999</c:v>
                </c:pt>
                <c:pt idx="66551">
                  <c:v>-0.12511</c:v>
                </c:pt>
                <c:pt idx="66552">
                  <c:v>-0.125639</c:v>
                </c:pt>
                <c:pt idx="66553">
                  <c:v>-0.12613099999999999</c:v>
                </c:pt>
                <c:pt idx="66554">
                  <c:v>-0.126585</c:v>
                </c:pt>
                <c:pt idx="66555">
                  <c:v>-0.12700400000000001</c:v>
                </c:pt>
                <c:pt idx="66556">
                  <c:v>-0.12739200000000001</c:v>
                </c:pt>
                <c:pt idx="66557">
                  <c:v>-0.127748</c:v>
                </c:pt>
                <c:pt idx="66558">
                  <c:v>-0.12807199999999999</c:v>
                </c:pt>
                <c:pt idx="66559">
                  <c:v>-0.128361</c:v>
                </c:pt>
                <c:pt idx="66560">
                  <c:v>-0.12861300000000001</c:v>
                </c:pt>
                <c:pt idx="66561">
                  <c:v>-0.128826</c:v>
                </c:pt>
                <c:pt idx="66562">
                  <c:v>-0.129001</c:v>
                </c:pt>
                <c:pt idx="66563">
                  <c:v>-0.129135</c:v>
                </c:pt>
                <c:pt idx="66564">
                  <c:v>-0.12923000000000001</c:v>
                </c:pt>
                <c:pt idx="66565">
                  <c:v>-0.12928700000000001</c:v>
                </c:pt>
                <c:pt idx="66566">
                  <c:v>-0.12930900000000001</c:v>
                </c:pt>
                <c:pt idx="66567">
                  <c:v>-0.12929599999999999</c:v>
                </c:pt>
                <c:pt idx="66568">
                  <c:v>-0.129248</c:v>
                </c:pt>
                <c:pt idx="66569">
                  <c:v>-0.129164</c:v>
                </c:pt>
                <c:pt idx="66570">
                  <c:v>-0.12904499999999999</c:v>
                </c:pt>
                <c:pt idx="66571">
                  <c:v>-0.12889100000000001</c:v>
                </c:pt>
                <c:pt idx="66572">
                  <c:v>-0.12870000000000001</c:v>
                </c:pt>
                <c:pt idx="66573">
                  <c:v>-0.128469</c:v>
                </c:pt>
                <c:pt idx="66574">
                  <c:v>-0.12819800000000001</c:v>
                </c:pt>
                <c:pt idx="66575">
                  <c:v>-0.127889</c:v>
                </c:pt>
                <c:pt idx="66576">
                  <c:v>-0.12754099999999999</c:v>
                </c:pt>
                <c:pt idx="66577">
                  <c:v>-0.12715599999999999</c:v>
                </c:pt>
                <c:pt idx="66578">
                  <c:v>-0.12673300000000001</c:v>
                </c:pt>
                <c:pt idx="66579">
                  <c:v>-0.126273</c:v>
                </c:pt>
                <c:pt idx="66580">
                  <c:v>-0.125776</c:v>
                </c:pt>
                <c:pt idx="66581">
                  <c:v>-0.12524299999999999</c:v>
                </c:pt>
                <c:pt idx="66582">
                  <c:v>-0.12467499999999999</c:v>
                </c:pt>
                <c:pt idx="66583">
                  <c:v>-0.12407</c:v>
                </c:pt>
                <c:pt idx="66584">
                  <c:v>-0.123429</c:v>
                </c:pt>
                <c:pt idx="66585">
                  <c:v>-0.122753</c:v>
                </c:pt>
                <c:pt idx="66586">
                  <c:v>-0.122044</c:v>
                </c:pt>
                <c:pt idx="66587">
                  <c:v>-0.12130199999999999</c:v>
                </c:pt>
                <c:pt idx="66588">
                  <c:v>-0.12052599999999999</c:v>
                </c:pt>
                <c:pt idx="66589">
                  <c:v>-0.119716</c:v>
                </c:pt>
                <c:pt idx="66590">
                  <c:v>-0.118871</c:v>
                </c:pt>
                <c:pt idx="66591">
                  <c:v>-0.11799</c:v>
                </c:pt>
                <c:pt idx="66592">
                  <c:v>-0.117076</c:v>
                </c:pt>
                <c:pt idx="66593">
                  <c:v>-0.11612699999999999</c:v>
                </c:pt>
                <c:pt idx="66594">
                  <c:v>-0.115146</c:v>
                </c:pt>
                <c:pt idx="66595">
                  <c:v>-0.114131</c:v>
                </c:pt>
                <c:pt idx="66596">
                  <c:v>-0.11308600000000001</c:v>
                </c:pt>
                <c:pt idx="66597">
                  <c:v>-0.112008</c:v>
                </c:pt>
                <c:pt idx="66598">
                  <c:v>-0.110898</c:v>
                </c:pt>
                <c:pt idx="66599">
                  <c:v>-0.10975600000000001</c:v>
                </c:pt>
                <c:pt idx="66600">
                  <c:v>-0.108581</c:v>
                </c:pt>
                <c:pt idx="66601">
                  <c:v>-0.107373</c:v>
                </c:pt>
                <c:pt idx="66602">
                  <c:v>-0.106131</c:v>
                </c:pt>
                <c:pt idx="66603">
                  <c:v>-0.104855</c:v>
                </c:pt>
                <c:pt idx="66604">
                  <c:v>-0.103547</c:v>
                </c:pt>
                <c:pt idx="66605">
                  <c:v>-0.10220799999999999</c:v>
                </c:pt>
                <c:pt idx="66606">
                  <c:v>-0.100839</c:v>
                </c:pt>
                <c:pt idx="66607">
                  <c:v>-9.9440200000000006E-2</c:v>
                </c:pt>
                <c:pt idx="66608">
                  <c:v>-9.8012100000000005E-2</c:v>
                </c:pt>
                <c:pt idx="66609">
                  <c:v>-9.6555199999999994E-2</c:v>
                </c:pt>
                <c:pt idx="66610">
                  <c:v>-9.5070000000000002E-2</c:v>
                </c:pt>
                <c:pt idx="66611">
                  <c:v>-9.3557600000000005E-2</c:v>
                </c:pt>
                <c:pt idx="66612">
                  <c:v>-9.2018600000000006E-2</c:v>
                </c:pt>
                <c:pt idx="66613">
                  <c:v>-9.0453400000000003E-2</c:v>
                </c:pt>
                <c:pt idx="66614">
                  <c:v>-8.8861999999999997E-2</c:v>
                </c:pt>
                <c:pt idx="66615">
                  <c:v>-8.72449E-2</c:v>
                </c:pt>
                <c:pt idx="66616">
                  <c:v>-8.5602899999999996E-2</c:v>
                </c:pt>
                <c:pt idx="66617">
                  <c:v>-8.3936399999999994E-2</c:v>
                </c:pt>
                <c:pt idx="66618">
                  <c:v>-8.2245899999999997E-2</c:v>
                </c:pt>
                <c:pt idx="66619">
                  <c:v>-8.0531800000000001E-2</c:v>
                </c:pt>
                <c:pt idx="66620">
                  <c:v>-7.8794699999999995E-2</c:v>
                </c:pt>
                <c:pt idx="66621">
                  <c:v>-7.7035300000000001E-2</c:v>
                </c:pt>
                <c:pt idx="66622">
                  <c:v>-7.5254299999999996E-2</c:v>
                </c:pt>
                <c:pt idx="66623">
                  <c:v>-7.3451900000000001E-2</c:v>
                </c:pt>
                <c:pt idx="66624">
                  <c:v>-7.1627700000000002E-2</c:v>
                </c:pt>
                <c:pt idx="66625">
                  <c:v>-6.9781200000000002E-2</c:v>
                </c:pt>
                <c:pt idx="66626">
                  <c:v>-6.7912500000000001E-2</c:v>
                </c:pt>
                <c:pt idx="66627">
                  <c:v>-6.6021700000000003E-2</c:v>
                </c:pt>
                <c:pt idx="66628">
                  <c:v>-6.4109100000000002E-2</c:v>
                </c:pt>
                <c:pt idx="66629">
                  <c:v>-6.2175899999999999E-2</c:v>
                </c:pt>
                <c:pt idx="66630">
                  <c:v>-6.0223600000000002E-2</c:v>
                </c:pt>
                <c:pt idx="66631">
                  <c:v>-5.8252499999999999E-2</c:v>
                </c:pt>
                <c:pt idx="66632">
                  <c:v>-5.6262300000000001E-2</c:v>
                </c:pt>
                <c:pt idx="66633">
                  <c:v>-5.42529E-2</c:v>
                </c:pt>
                <c:pt idx="66634">
                  <c:v>-5.2225000000000001E-2</c:v>
                </c:pt>
                <c:pt idx="66635">
                  <c:v>-5.0179799999999997E-2</c:v>
                </c:pt>
                <c:pt idx="66636">
                  <c:v>-4.8118800000000003E-2</c:v>
                </c:pt>
                <c:pt idx="66637">
                  <c:v>-4.6043199999999999E-2</c:v>
                </c:pt>
                <c:pt idx="66638">
                  <c:v>-4.3954199999999999E-2</c:v>
                </c:pt>
                <c:pt idx="66639">
                  <c:v>-4.1852899999999998E-2</c:v>
                </c:pt>
                <c:pt idx="66640">
                  <c:v>-3.9740200000000003E-2</c:v>
                </c:pt>
                <c:pt idx="66641">
                  <c:v>-3.7616799999999999E-2</c:v>
                </c:pt>
                <c:pt idx="66642">
                  <c:v>-3.5483500000000001E-2</c:v>
                </c:pt>
                <c:pt idx="66643">
                  <c:v>-3.3341200000000001E-2</c:v>
                </c:pt>
                <c:pt idx="66644">
                  <c:v>-3.11899E-2</c:v>
                </c:pt>
                <c:pt idx="66645">
                  <c:v>-2.9028999999999999E-2</c:v>
                </c:pt>
                <c:pt idx="66646">
                  <c:v>-2.6858300000000002E-2</c:v>
                </c:pt>
                <c:pt idx="66647">
                  <c:v>-2.4679400000000001E-2</c:v>
                </c:pt>
                <c:pt idx="66648">
                  <c:v>-2.2493699999999998E-2</c:v>
                </c:pt>
                <c:pt idx="66649">
                  <c:v>-2.03016E-2</c:v>
                </c:pt>
                <c:pt idx="66650">
                  <c:v>-1.8103299999999999E-2</c:v>
                </c:pt>
                <c:pt idx="66651">
                  <c:v>-1.5899199999999999E-2</c:v>
                </c:pt>
                <c:pt idx="66652">
                  <c:v>-1.36905E-2</c:v>
                </c:pt>
                <c:pt idx="66653">
                  <c:v>-1.1478199999999999E-2</c:v>
                </c:pt>
                <c:pt idx="66654" formatCode="0.00E+00">
                  <c:v>-9.2633100000000003E-3</c:v>
                </c:pt>
                <c:pt idx="66655" formatCode="0.00E+00">
                  <c:v>-7.0466499999999998E-3</c:v>
                </c:pt>
                <c:pt idx="66656" formatCode="0.00E+00">
                  <c:v>-4.8293499999999996E-3</c:v>
                </c:pt>
                <c:pt idx="66657" formatCode="0.00E+00">
                  <c:v>-2.6126299999999999E-3</c:v>
                </c:pt>
                <c:pt idx="66658" formatCode="0.00E+00">
                  <c:v>-3.97623E-4</c:v>
                </c:pt>
                <c:pt idx="66659" formatCode="0.00E+00">
                  <c:v>1.8147199999999999E-3</c:v>
                </c:pt>
                <c:pt idx="66660" formatCode="0.00E+00">
                  <c:v>4.0235999999999996E-3</c:v>
                </c:pt>
                <c:pt idx="66661" formatCode="0.00E+00">
                  <c:v>6.2285300000000004E-3</c:v>
                </c:pt>
                <c:pt idx="66662" formatCode="0.00E+00">
                  <c:v>8.4295499999999992E-3</c:v>
                </c:pt>
                <c:pt idx="66663">
                  <c:v>1.06266E-2</c:v>
                </c:pt>
                <c:pt idx="66664">
                  <c:v>1.28191E-2</c:v>
                </c:pt>
                <c:pt idx="66665">
                  <c:v>1.50061E-2</c:v>
                </c:pt>
                <c:pt idx="66666">
                  <c:v>1.7186300000000002E-2</c:v>
                </c:pt>
                <c:pt idx="66667">
                  <c:v>1.93587E-2</c:v>
                </c:pt>
                <c:pt idx="66668">
                  <c:v>2.1521999999999999E-2</c:v>
                </c:pt>
                <c:pt idx="66669">
                  <c:v>2.3674500000000001E-2</c:v>
                </c:pt>
                <c:pt idx="66670">
                  <c:v>2.5815000000000001E-2</c:v>
                </c:pt>
                <c:pt idx="66671">
                  <c:v>2.79423E-2</c:v>
                </c:pt>
                <c:pt idx="66672">
                  <c:v>3.00553E-2</c:v>
                </c:pt>
                <c:pt idx="66673">
                  <c:v>3.2152800000000002E-2</c:v>
                </c:pt>
                <c:pt idx="66674">
                  <c:v>3.4233899999999998E-2</c:v>
                </c:pt>
                <c:pt idx="66675">
                  <c:v>3.62974E-2</c:v>
                </c:pt>
                <c:pt idx="66676">
                  <c:v>3.8342399999999999E-2</c:v>
                </c:pt>
                <c:pt idx="66677">
                  <c:v>4.0367899999999998E-2</c:v>
                </c:pt>
                <c:pt idx="66678">
                  <c:v>4.2373300000000003E-2</c:v>
                </c:pt>
                <c:pt idx="66679">
                  <c:v>4.43582E-2</c:v>
                </c:pt>
                <c:pt idx="66680">
                  <c:v>4.6321800000000003E-2</c:v>
                </c:pt>
                <c:pt idx="66681">
                  <c:v>4.8263E-2</c:v>
                </c:pt>
                <c:pt idx="66682">
                  <c:v>5.0179700000000001E-2</c:v>
                </c:pt>
                <c:pt idx="66683">
                  <c:v>5.2069799999999999E-2</c:v>
                </c:pt>
                <c:pt idx="66684">
                  <c:v>5.3932300000000002E-2</c:v>
                </c:pt>
                <c:pt idx="66685">
                  <c:v>5.5766799999999998E-2</c:v>
                </c:pt>
                <c:pt idx="66686">
                  <c:v>5.7572600000000002E-2</c:v>
                </c:pt>
                <c:pt idx="66687">
                  <c:v>5.9348999999999999E-2</c:v>
                </c:pt>
                <c:pt idx="66688">
                  <c:v>6.1095099999999999E-2</c:v>
                </c:pt>
                <c:pt idx="66689">
                  <c:v>6.2810400000000002E-2</c:v>
                </c:pt>
                <c:pt idx="66690">
                  <c:v>6.4494300000000004E-2</c:v>
                </c:pt>
                <c:pt idx="66691">
                  <c:v>6.6145800000000005E-2</c:v>
                </c:pt>
                <c:pt idx="66692">
                  <c:v>6.7764000000000005E-2</c:v>
                </c:pt>
                <c:pt idx="66693">
                  <c:v>6.9348400000000004E-2</c:v>
                </c:pt>
                <c:pt idx="66694">
                  <c:v>7.0898100000000006E-2</c:v>
                </c:pt>
                <c:pt idx="66695">
                  <c:v>7.2411799999999998E-2</c:v>
                </c:pt>
                <c:pt idx="66696">
                  <c:v>7.3888499999999996E-2</c:v>
                </c:pt>
                <c:pt idx="66697">
                  <c:v>7.5328000000000006E-2</c:v>
                </c:pt>
                <c:pt idx="66698">
                  <c:v>7.6730300000000001E-2</c:v>
                </c:pt>
                <c:pt idx="66699">
                  <c:v>7.8094700000000003E-2</c:v>
                </c:pt>
                <c:pt idx="66700">
                  <c:v>7.9420500000000005E-2</c:v>
                </c:pt>
                <c:pt idx="66701">
                  <c:v>8.0707200000000007E-2</c:v>
                </c:pt>
                <c:pt idx="66702">
                  <c:v>8.1954299999999994E-2</c:v>
                </c:pt>
                <c:pt idx="66703">
                  <c:v>8.3160899999999996E-2</c:v>
                </c:pt>
                <c:pt idx="66704">
                  <c:v>8.4326100000000001E-2</c:v>
                </c:pt>
                <c:pt idx="66705">
                  <c:v>8.5448999999999997E-2</c:v>
                </c:pt>
                <c:pt idx="66706">
                  <c:v>8.6529200000000001E-2</c:v>
                </c:pt>
                <c:pt idx="66707">
                  <c:v>8.7566000000000005E-2</c:v>
                </c:pt>
                <c:pt idx="66708">
                  <c:v>8.8558799999999993E-2</c:v>
                </c:pt>
                <c:pt idx="66709">
                  <c:v>8.9506799999999997E-2</c:v>
                </c:pt>
                <c:pt idx="66710">
                  <c:v>9.0409400000000001E-2</c:v>
                </c:pt>
                <c:pt idx="66711">
                  <c:v>9.1266200000000006E-2</c:v>
                </c:pt>
                <c:pt idx="66712">
                  <c:v>9.2077000000000006E-2</c:v>
                </c:pt>
                <c:pt idx="66713">
                  <c:v>9.2841800000000002E-2</c:v>
                </c:pt>
                <c:pt idx="66714">
                  <c:v>9.3560299999999999E-2</c:v>
                </c:pt>
                <c:pt idx="66715">
                  <c:v>9.4232300000000005E-2</c:v>
                </c:pt>
                <c:pt idx="66716">
                  <c:v>9.4857399999999994E-2</c:v>
                </c:pt>
                <c:pt idx="66717">
                  <c:v>9.5435400000000004E-2</c:v>
                </c:pt>
                <c:pt idx="66718">
                  <c:v>9.5965800000000004E-2</c:v>
                </c:pt>
                <c:pt idx="66719">
                  <c:v>9.6448599999999995E-2</c:v>
                </c:pt>
                <c:pt idx="66720">
                  <c:v>9.6884399999999996E-2</c:v>
                </c:pt>
                <c:pt idx="66721">
                  <c:v>9.7273499999999999E-2</c:v>
                </c:pt>
                <c:pt idx="66722">
                  <c:v>9.7615800000000003E-2</c:v>
                </c:pt>
                <c:pt idx="66723">
                  <c:v>9.7910700000000003E-2</c:v>
                </c:pt>
                <c:pt idx="66724">
                  <c:v>9.8157499999999995E-2</c:v>
                </c:pt>
                <c:pt idx="66725">
                  <c:v>9.8355700000000004E-2</c:v>
                </c:pt>
                <c:pt idx="66726">
                  <c:v>9.8505200000000001E-2</c:v>
                </c:pt>
                <c:pt idx="66727">
                  <c:v>9.8605700000000004E-2</c:v>
                </c:pt>
                <c:pt idx="66728">
                  <c:v>9.86567E-2</c:v>
                </c:pt>
                <c:pt idx="66729">
                  <c:v>9.8658399999999993E-2</c:v>
                </c:pt>
                <c:pt idx="66730">
                  <c:v>9.8611400000000002E-2</c:v>
                </c:pt>
                <c:pt idx="66731">
                  <c:v>9.8516500000000007E-2</c:v>
                </c:pt>
                <c:pt idx="66732">
                  <c:v>9.8374000000000003E-2</c:v>
                </c:pt>
                <c:pt idx="66733">
                  <c:v>9.8183999999999994E-2</c:v>
                </c:pt>
                <c:pt idx="66734">
                  <c:v>9.7946900000000003E-2</c:v>
                </c:pt>
                <c:pt idx="66735">
                  <c:v>9.7663600000000003E-2</c:v>
                </c:pt>
                <c:pt idx="66736">
                  <c:v>9.7334599999999993E-2</c:v>
                </c:pt>
                <c:pt idx="66737">
                  <c:v>9.6960299999999999E-2</c:v>
                </c:pt>
                <c:pt idx="66738">
                  <c:v>9.6540899999999999E-2</c:v>
                </c:pt>
                <c:pt idx="66739">
                  <c:v>9.6076800000000004E-2</c:v>
                </c:pt>
                <c:pt idx="66740">
                  <c:v>9.5568500000000001E-2</c:v>
                </c:pt>
                <c:pt idx="66741">
                  <c:v>9.5016500000000004E-2</c:v>
                </c:pt>
                <c:pt idx="66742">
                  <c:v>9.4420900000000002E-2</c:v>
                </c:pt>
                <c:pt idx="66743">
                  <c:v>9.3782199999999996E-2</c:v>
                </c:pt>
                <c:pt idx="66744">
                  <c:v>9.3100799999999997E-2</c:v>
                </c:pt>
                <c:pt idx="66745">
                  <c:v>9.2376899999999998E-2</c:v>
                </c:pt>
                <c:pt idx="66746">
                  <c:v>9.1610899999999995E-2</c:v>
                </c:pt>
                <c:pt idx="66747">
                  <c:v>9.0802900000000006E-2</c:v>
                </c:pt>
                <c:pt idx="66748">
                  <c:v>8.9953599999999995E-2</c:v>
                </c:pt>
                <c:pt idx="66749">
                  <c:v>8.9064400000000002E-2</c:v>
                </c:pt>
                <c:pt idx="66750">
                  <c:v>8.8136599999999996E-2</c:v>
                </c:pt>
                <c:pt idx="66751">
                  <c:v>8.7171399999999996E-2</c:v>
                </c:pt>
                <c:pt idx="66752">
                  <c:v>8.6169899999999994E-2</c:v>
                </c:pt>
                <c:pt idx="66753">
                  <c:v>8.5132700000000006E-2</c:v>
                </c:pt>
                <c:pt idx="66754">
                  <c:v>8.4060499999999996E-2</c:v>
                </c:pt>
                <c:pt idx="66755">
                  <c:v>8.2953899999999997E-2</c:v>
                </c:pt>
                <c:pt idx="66756">
                  <c:v>8.1813499999999997E-2</c:v>
                </c:pt>
                <c:pt idx="66757">
                  <c:v>8.06399E-2</c:v>
                </c:pt>
                <c:pt idx="66758">
                  <c:v>7.9434099999999994E-2</c:v>
                </c:pt>
                <c:pt idx="66759">
                  <c:v>7.81969E-2</c:v>
                </c:pt>
                <c:pt idx="66760">
                  <c:v>7.69291E-2</c:v>
                </c:pt>
                <c:pt idx="66761">
                  <c:v>7.5631500000000004E-2</c:v>
                </c:pt>
                <c:pt idx="66762">
                  <c:v>7.4305200000000002E-2</c:v>
                </c:pt>
                <c:pt idx="66763">
                  <c:v>7.2951299999999997E-2</c:v>
                </c:pt>
                <c:pt idx="66764">
                  <c:v>7.1571399999999993E-2</c:v>
                </c:pt>
                <c:pt idx="66765">
                  <c:v>7.0167199999999999E-2</c:v>
                </c:pt>
                <c:pt idx="66766">
                  <c:v>6.8739999999999996E-2</c:v>
                </c:pt>
                <c:pt idx="66767">
                  <c:v>6.7291199999999995E-2</c:v>
                </c:pt>
                <c:pt idx="66768">
                  <c:v>6.5822199999999997E-2</c:v>
                </c:pt>
                <c:pt idx="66769">
                  <c:v>6.4333799999999997E-2</c:v>
                </c:pt>
                <c:pt idx="66770">
                  <c:v>6.2825699999999998E-2</c:v>
                </c:pt>
                <c:pt idx="66771">
                  <c:v>6.1298100000000001E-2</c:v>
                </c:pt>
                <c:pt idx="66772">
                  <c:v>5.9752300000000001E-2</c:v>
                </c:pt>
                <c:pt idx="66773">
                  <c:v>5.8190199999999997E-2</c:v>
                </c:pt>
                <c:pt idx="66774">
                  <c:v>5.66136E-2</c:v>
                </c:pt>
                <c:pt idx="66775">
                  <c:v>5.5024200000000002E-2</c:v>
                </c:pt>
                <c:pt idx="66776">
                  <c:v>5.3423600000000002E-2</c:v>
                </c:pt>
                <c:pt idx="66777">
                  <c:v>5.18133E-2</c:v>
                </c:pt>
                <c:pt idx="66778">
                  <c:v>5.0194500000000003E-2</c:v>
                </c:pt>
                <c:pt idx="66779">
                  <c:v>4.8569099999999997E-2</c:v>
                </c:pt>
                <c:pt idx="66780">
                  <c:v>4.69392E-2</c:v>
                </c:pt>
                <c:pt idx="66781">
                  <c:v>4.53065E-2</c:v>
                </c:pt>
                <c:pt idx="66782">
                  <c:v>4.3672200000000001E-2</c:v>
                </c:pt>
                <c:pt idx="66783">
                  <c:v>4.2036799999999999E-2</c:v>
                </c:pt>
                <c:pt idx="66784">
                  <c:v>4.0401699999999999E-2</c:v>
                </c:pt>
                <c:pt idx="66785">
                  <c:v>3.8768499999999997E-2</c:v>
                </c:pt>
                <c:pt idx="66786">
                  <c:v>3.7139199999999997E-2</c:v>
                </c:pt>
                <c:pt idx="66787">
                  <c:v>3.5515199999999997E-2</c:v>
                </c:pt>
                <c:pt idx="66788">
                  <c:v>3.3898499999999998E-2</c:v>
                </c:pt>
                <c:pt idx="66789">
                  <c:v>3.2291100000000003E-2</c:v>
                </c:pt>
                <c:pt idx="66790">
                  <c:v>3.0694699999999998E-2</c:v>
                </c:pt>
                <c:pt idx="66791">
                  <c:v>2.9110899999999999E-2</c:v>
                </c:pt>
                <c:pt idx="66792">
                  <c:v>2.7541300000000001E-2</c:v>
                </c:pt>
                <c:pt idx="66793">
                  <c:v>2.5987099999999999E-2</c:v>
                </c:pt>
                <c:pt idx="66794">
                  <c:v>2.4449800000000001E-2</c:v>
                </c:pt>
                <c:pt idx="66795">
                  <c:v>2.2930499999999999E-2</c:v>
                </c:pt>
                <c:pt idx="66796">
                  <c:v>2.1430299999999999E-2</c:v>
                </c:pt>
                <c:pt idx="66797">
                  <c:v>1.9950499999999999E-2</c:v>
                </c:pt>
                <c:pt idx="66798">
                  <c:v>1.8492600000000001E-2</c:v>
                </c:pt>
                <c:pt idx="66799">
                  <c:v>1.70587E-2</c:v>
                </c:pt>
                <c:pt idx="66800">
                  <c:v>1.5650799999999999E-2</c:v>
                </c:pt>
                <c:pt idx="66801">
                  <c:v>1.42708E-2</c:v>
                </c:pt>
                <c:pt idx="66802">
                  <c:v>1.29207E-2</c:v>
                </c:pt>
                <c:pt idx="66803">
                  <c:v>1.16019E-2</c:v>
                </c:pt>
                <c:pt idx="66804">
                  <c:v>1.03161E-2</c:v>
                </c:pt>
                <c:pt idx="66805" formatCode="0.00E+00">
                  <c:v>9.0646100000000007E-3</c:v>
                </c:pt>
                <c:pt idx="66806" formatCode="0.00E+00">
                  <c:v>7.8490299999999999E-3</c:v>
                </c:pt>
                <c:pt idx="66807" formatCode="0.00E+00">
                  <c:v>6.6711599999999998E-3</c:v>
                </c:pt>
                <c:pt idx="66808" formatCode="0.00E+00">
                  <c:v>5.5331299999999998E-3</c:v>
                </c:pt>
                <c:pt idx="66809" formatCode="0.00E+00">
                  <c:v>4.4367199999999999E-3</c:v>
                </c:pt>
                <c:pt idx="66810" formatCode="0.00E+00">
                  <c:v>3.3829300000000001E-3</c:v>
                </c:pt>
                <c:pt idx="66811" formatCode="0.00E+00">
                  <c:v>2.3720299999999998E-3</c:v>
                </c:pt>
                <c:pt idx="66812" formatCode="0.00E+00">
                  <c:v>1.4042600000000001E-3</c:v>
                </c:pt>
                <c:pt idx="66813" formatCode="0.00E+00">
                  <c:v>4.8065899999999998E-4</c:v>
                </c:pt>
                <c:pt idx="66814" formatCode="0.00E+00">
                  <c:v>-3.9749000000000002E-4</c:v>
                </c:pt>
                <c:pt idx="66815" formatCode="0.00E+00">
                  <c:v>-1.2294000000000001E-3</c:v>
                </c:pt>
                <c:pt idx="66816" formatCode="0.00E+00">
                  <c:v>-2.0141400000000002E-3</c:v>
                </c:pt>
                <c:pt idx="66817" formatCode="0.00E+00">
                  <c:v>-2.74983E-3</c:v>
                </c:pt>
                <c:pt idx="66818" formatCode="0.00E+00">
                  <c:v>-3.4343400000000001E-3</c:v>
                </c:pt>
                <c:pt idx="66819" formatCode="0.00E+00">
                  <c:v>-4.0662199999999997E-3</c:v>
                </c:pt>
                <c:pt idx="66820" formatCode="0.00E+00">
                  <c:v>-4.6445999999999996E-3</c:v>
                </c:pt>
                <c:pt idx="66821" formatCode="0.00E+00">
                  <c:v>-5.1684399999999998E-3</c:v>
                </c:pt>
                <c:pt idx="66822" formatCode="0.00E+00">
                  <c:v>-5.6361600000000003E-3</c:v>
                </c:pt>
                <c:pt idx="66823" formatCode="0.00E+00">
                  <c:v>-6.0459600000000004E-3</c:v>
                </c:pt>
                <c:pt idx="66824" formatCode="0.00E+00">
                  <c:v>-6.3964900000000003E-3</c:v>
                </c:pt>
                <c:pt idx="66825" formatCode="0.00E+00">
                  <c:v>-6.6869900000000003E-3</c:v>
                </c:pt>
                <c:pt idx="66826" formatCode="0.00E+00">
                  <c:v>-6.9166699999999998E-3</c:v>
                </c:pt>
                <c:pt idx="66827" formatCode="0.00E+00">
                  <c:v>-7.0843900000000003E-3</c:v>
                </c:pt>
                <c:pt idx="66828" formatCode="0.00E+00">
                  <c:v>-7.1893299999999999E-3</c:v>
                </c:pt>
                <c:pt idx="66829" formatCode="0.00E+00">
                  <c:v>-7.23151E-3</c:v>
                </c:pt>
                <c:pt idx="66830" formatCode="0.00E+00">
                  <c:v>-7.2109499999999998E-3</c:v>
                </c:pt>
                <c:pt idx="66831" formatCode="0.00E+00">
                  <c:v>-7.1272799999999997E-3</c:v>
                </c:pt>
                <c:pt idx="66832" formatCode="0.00E+00">
                  <c:v>-6.98017E-3</c:v>
                </c:pt>
                <c:pt idx="66833" formatCode="0.00E+00">
                  <c:v>-6.76942E-3</c:v>
                </c:pt>
                <c:pt idx="66834" formatCode="0.00E+00">
                  <c:v>-6.4948999999999996E-3</c:v>
                </c:pt>
                <c:pt idx="66835" formatCode="0.00E+00">
                  <c:v>-6.1565099999999996E-3</c:v>
                </c:pt>
                <c:pt idx="66836" formatCode="0.00E+00">
                  <c:v>-5.7537700000000001E-3</c:v>
                </c:pt>
                <c:pt idx="66837" formatCode="0.00E+00">
                  <c:v>-5.2856700000000001E-3</c:v>
                </c:pt>
                <c:pt idx="66838" formatCode="0.00E+00">
                  <c:v>-4.7510900000000003E-3</c:v>
                </c:pt>
                <c:pt idx="66839" formatCode="0.00E+00">
                  <c:v>-4.1495799999999999E-3</c:v>
                </c:pt>
                <c:pt idx="66840" formatCode="0.00E+00">
                  <c:v>-3.4813600000000002E-3</c:v>
                </c:pt>
                <c:pt idx="66841" formatCode="0.00E+00">
                  <c:v>-2.74647E-3</c:v>
                </c:pt>
                <c:pt idx="66842" formatCode="0.00E+00">
                  <c:v>-1.9448099999999999E-3</c:v>
                </c:pt>
                <c:pt idx="66843" formatCode="0.00E+00">
                  <c:v>-1.0767299999999999E-3</c:v>
                </c:pt>
                <c:pt idx="66844" formatCode="0.00E+00">
                  <c:v>-1.42819E-4</c:v>
                </c:pt>
                <c:pt idx="66845" formatCode="0.00E+00">
                  <c:v>8.5642800000000001E-4</c:v>
                </c:pt>
                <c:pt idx="66846" formatCode="0.00E+00">
                  <c:v>1.9204599999999999E-3</c:v>
                </c:pt>
                <c:pt idx="66847" formatCode="0.00E+00">
                  <c:v>3.04865E-3</c:v>
                </c:pt>
                <c:pt idx="66848" formatCode="0.00E+00">
                  <c:v>4.2404499999999998E-3</c:v>
                </c:pt>
                <c:pt idx="66849" formatCode="0.00E+00">
                  <c:v>5.4952200000000003E-3</c:v>
                </c:pt>
                <c:pt idx="66850" formatCode="0.00E+00">
                  <c:v>6.8120799999999999E-3</c:v>
                </c:pt>
                <c:pt idx="66851" formatCode="0.00E+00">
                  <c:v>8.1904999999999999E-3</c:v>
                </c:pt>
                <c:pt idx="66852" formatCode="0.00E+00">
                  <c:v>9.6304900000000002E-3</c:v>
                </c:pt>
                <c:pt idx="66853">
                  <c:v>1.11319E-2</c:v>
                </c:pt>
                <c:pt idx="66854">
                  <c:v>1.2694E-2</c:v>
                </c:pt>
                <c:pt idx="66855">
                  <c:v>1.4316199999999999E-2</c:v>
                </c:pt>
                <c:pt idx="66856">
                  <c:v>1.5997999999999998E-2</c:v>
                </c:pt>
                <c:pt idx="66857">
                  <c:v>1.7737200000000002E-2</c:v>
                </c:pt>
                <c:pt idx="66858">
                  <c:v>1.9531E-2</c:v>
                </c:pt>
                <c:pt idx="66859">
                  <c:v>2.1377299999999998E-2</c:v>
                </c:pt>
                <c:pt idx="66860">
                  <c:v>2.3275199999999999E-2</c:v>
                </c:pt>
                <c:pt idx="66861">
                  <c:v>2.5224199999999999E-2</c:v>
                </c:pt>
                <c:pt idx="66862">
                  <c:v>2.7223500000000001E-2</c:v>
                </c:pt>
                <c:pt idx="66863">
                  <c:v>2.9271599999999998E-2</c:v>
                </c:pt>
                <c:pt idx="66864">
                  <c:v>3.1366600000000001E-2</c:v>
                </c:pt>
                <c:pt idx="66865">
                  <c:v>3.3506399999999999E-2</c:v>
                </c:pt>
                <c:pt idx="66866">
                  <c:v>3.5689600000000002E-2</c:v>
                </c:pt>
                <c:pt idx="66867">
                  <c:v>3.7915299999999999E-2</c:v>
                </c:pt>
                <c:pt idx="66868">
                  <c:v>4.0182700000000002E-2</c:v>
                </c:pt>
                <c:pt idx="66869">
                  <c:v>4.2490300000000002E-2</c:v>
                </c:pt>
                <c:pt idx="66870">
                  <c:v>4.4835899999999998E-2</c:v>
                </c:pt>
                <c:pt idx="66871">
                  <c:v>4.7216800000000003E-2</c:v>
                </c:pt>
                <c:pt idx="66872">
                  <c:v>4.96307E-2</c:v>
                </c:pt>
                <c:pt idx="66873">
                  <c:v>5.20756E-2</c:v>
                </c:pt>
                <c:pt idx="66874">
                  <c:v>5.4548899999999997E-2</c:v>
                </c:pt>
                <c:pt idx="66875">
                  <c:v>5.7048599999999998E-2</c:v>
                </c:pt>
                <c:pt idx="66876">
                  <c:v>5.9572800000000002E-2</c:v>
                </c:pt>
                <c:pt idx="66877">
                  <c:v>6.2119899999999999E-2</c:v>
                </c:pt>
                <c:pt idx="66878">
                  <c:v>6.4688800000000005E-2</c:v>
                </c:pt>
                <c:pt idx="66879">
                  <c:v>6.7277699999999996E-2</c:v>
                </c:pt>
                <c:pt idx="66880">
                  <c:v>6.9884500000000002E-2</c:v>
                </c:pt>
                <c:pt idx="66881">
                  <c:v>7.2506799999999996E-2</c:v>
                </c:pt>
                <c:pt idx="66882">
                  <c:v>7.5141600000000003E-2</c:v>
                </c:pt>
                <c:pt idx="66883">
                  <c:v>7.7786300000000003E-2</c:v>
                </c:pt>
                <c:pt idx="66884">
                  <c:v>8.0437900000000007E-2</c:v>
                </c:pt>
                <c:pt idx="66885">
                  <c:v>8.3094000000000001E-2</c:v>
                </c:pt>
                <c:pt idx="66886">
                  <c:v>8.5752400000000006E-2</c:v>
                </c:pt>
                <c:pt idx="66887">
                  <c:v>8.8410699999999995E-2</c:v>
                </c:pt>
                <c:pt idx="66888">
                  <c:v>9.1066499999999995E-2</c:v>
                </c:pt>
                <c:pt idx="66889">
                  <c:v>9.3717499999999995E-2</c:v>
                </c:pt>
                <c:pt idx="66890">
                  <c:v>9.6361600000000006E-2</c:v>
                </c:pt>
                <c:pt idx="66891">
                  <c:v>9.8996700000000007E-2</c:v>
                </c:pt>
                <c:pt idx="66892">
                  <c:v>0.10162</c:v>
                </c:pt>
                <c:pt idx="66893">
                  <c:v>0.10423</c:v>
                </c:pt>
                <c:pt idx="66894">
                  <c:v>0.106823</c:v>
                </c:pt>
                <c:pt idx="66895">
                  <c:v>0.109398</c:v>
                </c:pt>
                <c:pt idx="66896">
                  <c:v>0.111953</c:v>
                </c:pt>
                <c:pt idx="66897">
                  <c:v>0.114484</c:v>
                </c:pt>
                <c:pt idx="66898">
                  <c:v>0.11699</c:v>
                </c:pt>
                <c:pt idx="66899">
                  <c:v>0.119466</c:v>
                </c:pt>
                <c:pt idx="66900">
                  <c:v>0.12191</c:v>
                </c:pt>
                <c:pt idx="66901">
                  <c:v>0.12432</c:v>
                </c:pt>
                <c:pt idx="66902">
                  <c:v>0.126694</c:v>
                </c:pt>
                <c:pt idx="66903">
                  <c:v>0.129028</c:v>
                </c:pt>
                <c:pt idx="66904">
                  <c:v>0.13132099999999999</c:v>
                </c:pt>
                <c:pt idx="66905">
                  <c:v>0.133572</c:v>
                </c:pt>
                <c:pt idx="66906">
                  <c:v>0.13577700000000001</c:v>
                </c:pt>
                <c:pt idx="66907">
                  <c:v>0.137937</c:v>
                </c:pt>
                <c:pt idx="66908">
                  <c:v>0.140047</c:v>
                </c:pt>
                <c:pt idx="66909">
                  <c:v>0.14210600000000001</c:v>
                </c:pt>
                <c:pt idx="66910">
                  <c:v>0.14411299999999999</c:v>
                </c:pt>
                <c:pt idx="66911">
                  <c:v>0.146066</c:v>
                </c:pt>
                <c:pt idx="66912">
                  <c:v>0.14796500000000001</c:v>
                </c:pt>
                <c:pt idx="66913">
                  <c:v>0.14980599999999999</c:v>
                </c:pt>
                <c:pt idx="66914">
                  <c:v>0.151589</c:v>
                </c:pt>
                <c:pt idx="66915">
                  <c:v>0.153312</c:v>
                </c:pt>
                <c:pt idx="66916">
                  <c:v>0.154972</c:v>
                </c:pt>
                <c:pt idx="66917">
                  <c:v>0.15656700000000001</c:v>
                </c:pt>
                <c:pt idx="66918">
                  <c:v>0.15809400000000001</c:v>
                </c:pt>
                <c:pt idx="66919">
                  <c:v>0.159551</c:v>
                </c:pt>
                <c:pt idx="66920">
                  <c:v>0.160939</c:v>
                </c:pt>
                <c:pt idx="66921">
                  <c:v>0.16225500000000001</c:v>
                </c:pt>
                <c:pt idx="66922">
                  <c:v>0.16350000000000001</c:v>
                </c:pt>
                <c:pt idx="66923">
                  <c:v>0.16467000000000001</c:v>
                </c:pt>
                <c:pt idx="66924">
                  <c:v>0.165766</c:v>
                </c:pt>
                <c:pt idx="66925">
                  <c:v>0.16678699999999999</c:v>
                </c:pt>
                <c:pt idx="66926">
                  <c:v>0.16773099999999999</c:v>
                </c:pt>
                <c:pt idx="66927">
                  <c:v>0.168598</c:v>
                </c:pt>
                <c:pt idx="66928">
                  <c:v>0.16938700000000001</c:v>
                </c:pt>
                <c:pt idx="66929">
                  <c:v>0.170098</c:v>
                </c:pt>
                <c:pt idx="66930">
                  <c:v>0.17072999999999999</c:v>
                </c:pt>
                <c:pt idx="66931">
                  <c:v>0.17128399999999999</c:v>
                </c:pt>
                <c:pt idx="66932">
                  <c:v>0.171759</c:v>
                </c:pt>
                <c:pt idx="66933">
                  <c:v>0.172154</c:v>
                </c:pt>
                <c:pt idx="66934">
                  <c:v>0.17247100000000001</c:v>
                </c:pt>
                <c:pt idx="66935">
                  <c:v>0.172708</c:v>
                </c:pt>
                <c:pt idx="66936">
                  <c:v>0.17286599999999999</c:v>
                </c:pt>
                <c:pt idx="66937">
                  <c:v>0.17294399999999999</c:v>
                </c:pt>
                <c:pt idx="66938">
                  <c:v>0.17294300000000001</c:v>
                </c:pt>
                <c:pt idx="66939">
                  <c:v>0.17286199999999999</c:v>
                </c:pt>
                <c:pt idx="66940">
                  <c:v>0.172703</c:v>
                </c:pt>
                <c:pt idx="66941">
                  <c:v>0.17246600000000001</c:v>
                </c:pt>
                <c:pt idx="66942">
                  <c:v>0.172151</c:v>
                </c:pt>
                <c:pt idx="66943">
                  <c:v>0.17176</c:v>
                </c:pt>
                <c:pt idx="66944">
                  <c:v>0.171293</c:v>
                </c:pt>
                <c:pt idx="66945">
                  <c:v>0.17075099999999999</c:v>
                </c:pt>
                <c:pt idx="66946">
                  <c:v>0.17013400000000001</c:v>
                </c:pt>
                <c:pt idx="66947">
                  <c:v>0.16944300000000001</c:v>
                </c:pt>
                <c:pt idx="66948">
                  <c:v>0.168679</c:v>
                </c:pt>
                <c:pt idx="66949">
                  <c:v>0.16784399999999999</c:v>
                </c:pt>
                <c:pt idx="66950">
                  <c:v>0.16694000000000001</c:v>
                </c:pt>
                <c:pt idx="66951">
                  <c:v>0.165966</c:v>
                </c:pt>
                <c:pt idx="66952">
                  <c:v>0.16492299999999999</c:v>
                </c:pt>
                <c:pt idx="66953">
                  <c:v>0.16381299999999999</c:v>
                </c:pt>
                <c:pt idx="66954">
                  <c:v>0.162638</c:v>
                </c:pt>
                <c:pt idx="66955">
                  <c:v>0.16140099999999999</c:v>
                </c:pt>
                <c:pt idx="66956">
                  <c:v>0.160103</c:v>
                </c:pt>
                <c:pt idx="66957">
                  <c:v>0.158748</c:v>
                </c:pt>
                <c:pt idx="66958">
                  <c:v>0.157336</c:v>
                </c:pt>
                <c:pt idx="66959">
                  <c:v>0.15586900000000001</c:v>
                </c:pt>
                <c:pt idx="66960">
                  <c:v>0.15434899999999999</c:v>
                </c:pt>
                <c:pt idx="66961">
                  <c:v>0.152777</c:v>
                </c:pt>
                <c:pt idx="66962">
                  <c:v>0.15115600000000001</c:v>
                </c:pt>
                <c:pt idx="66963">
                  <c:v>0.14948700000000001</c:v>
                </c:pt>
                <c:pt idx="66964">
                  <c:v>0.14777199999999999</c:v>
                </c:pt>
                <c:pt idx="66965">
                  <c:v>0.146014</c:v>
                </c:pt>
                <c:pt idx="66966">
                  <c:v>0.14421800000000001</c:v>
                </c:pt>
                <c:pt idx="66967">
                  <c:v>0.14238400000000001</c:v>
                </c:pt>
                <c:pt idx="66968">
                  <c:v>0.140517</c:v>
                </c:pt>
                <c:pt idx="66969">
                  <c:v>0.13861899999999999</c:v>
                </c:pt>
                <c:pt idx="66970">
                  <c:v>0.13669200000000001</c:v>
                </c:pt>
                <c:pt idx="66971">
                  <c:v>0.134739</c:v>
                </c:pt>
                <c:pt idx="66972">
                  <c:v>0.13276199999999999</c:v>
                </c:pt>
                <c:pt idx="66973">
                  <c:v>0.13076399999999999</c:v>
                </c:pt>
                <c:pt idx="66974">
                  <c:v>0.128747</c:v>
                </c:pt>
                <c:pt idx="66975">
                  <c:v>0.12671499999999999</c:v>
                </c:pt>
                <c:pt idx="66976">
                  <c:v>0.124668</c:v>
                </c:pt>
                <c:pt idx="66977">
                  <c:v>0.12261</c:v>
                </c:pt>
                <c:pt idx="66978">
                  <c:v>0.120542</c:v>
                </c:pt>
                <c:pt idx="66979">
                  <c:v>0.118469</c:v>
                </c:pt>
                <c:pt idx="66980">
                  <c:v>0.116392</c:v>
                </c:pt>
                <c:pt idx="66981">
                  <c:v>0.114314</c:v>
                </c:pt>
                <c:pt idx="66982">
                  <c:v>0.112237</c:v>
                </c:pt>
                <c:pt idx="66983">
                  <c:v>0.110164</c:v>
                </c:pt>
                <c:pt idx="66984">
                  <c:v>0.108098</c:v>
                </c:pt>
                <c:pt idx="66985">
                  <c:v>0.106041</c:v>
                </c:pt>
                <c:pt idx="66986">
                  <c:v>0.10399600000000001</c:v>
                </c:pt>
                <c:pt idx="66987">
                  <c:v>0.101967</c:v>
                </c:pt>
                <c:pt idx="66988">
                  <c:v>9.9954000000000001E-2</c:v>
                </c:pt>
                <c:pt idx="66989">
                  <c:v>9.7961500000000007E-2</c:v>
                </c:pt>
                <c:pt idx="66990">
                  <c:v>9.5991199999999999E-2</c:v>
                </c:pt>
                <c:pt idx="66991">
                  <c:v>9.4044900000000001E-2</c:v>
                </c:pt>
                <c:pt idx="66992">
                  <c:v>9.2124300000000006E-2</c:v>
                </c:pt>
                <c:pt idx="66993">
                  <c:v>9.0231900000000004E-2</c:v>
                </c:pt>
                <c:pt idx="66994">
                  <c:v>8.8370500000000005E-2</c:v>
                </c:pt>
                <c:pt idx="66995">
                  <c:v>8.6542599999999997E-2</c:v>
                </c:pt>
                <c:pt idx="66996">
                  <c:v>8.4750400000000004E-2</c:v>
                </c:pt>
                <c:pt idx="66997">
                  <c:v>8.2996299999999995E-2</c:v>
                </c:pt>
                <c:pt idx="66998">
                  <c:v>8.1282199999999999E-2</c:v>
                </c:pt>
                <c:pt idx="66999">
                  <c:v>7.9609899999999997E-2</c:v>
                </c:pt>
                <c:pt idx="67000">
                  <c:v>7.7981200000000001E-2</c:v>
                </c:pt>
                <c:pt idx="67001">
                  <c:v>7.6397400000000004E-2</c:v>
                </c:pt>
                <c:pt idx="67002">
                  <c:v>7.4859999999999996E-2</c:v>
                </c:pt>
                <c:pt idx="67003">
                  <c:v>7.3370299999999999E-2</c:v>
                </c:pt>
                <c:pt idx="67004">
                  <c:v>7.1929300000000002E-2</c:v>
                </c:pt>
                <c:pt idx="67005">
                  <c:v>7.0537900000000001E-2</c:v>
                </c:pt>
                <c:pt idx="67006">
                  <c:v>6.9197099999999997E-2</c:v>
                </c:pt>
                <c:pt idx="67007">
                  <c:v>6.7908200000000002E-2</c:v>
                </c:pt>
                <c:pt idx="67008">
                  <c:v>6.6672700000000001E-2</c:v>
                </c:pt>
                <c:pt idx="67009">
                  <c:v>6.5492700000000001E-2</c:v>
                </c:pt>
                <c:pt idx="67010">
                  <c:v>6.4369599999999999E-2</c:v>
                </c:pt>
                <c:pt idx="67011">
                  <c:v>6.3304100000000002E-2</c:v>
                </c:pt>
                <c:pt idx="67012">
                  <c:v>6.2296499999999998E-2</c:v>
                </c:pt>
                <c:pt idx="67013">
                  <c:v>6.13468E-2</c:v>
                </c:pt>
                <c:pt idx="67014">
                  <c:v>6.0455099999999998E-2</c:v>
                </c:pt>
                <c:pt idx="67015">
                  <c:v>5.9621500000000001E-2</c:v>
                </c:pt>
                <c:pt idx="67016">
                  <c:v>5.8846099999999998E-2</c:v>
                </c:pt>
                <c:pt idx="67017">
                  <c:v>5.8129399999999998E-2</c:v>
                </c:pt>
                <c:pt idx="67018">
                  <c:v>5.7471599999999998E-2</c:v>
                </c:pt>
                <c:pt idx="67019">
                  <c:v>5.6872499999999999E-2</c:v>
                </c:pt>
                <c:pt idx="67020">
                  <c:v>5.6331899999999997E-2</c:v>
                </c:pt>
                <c:pt idx="67021">
                  <c:v>5.5849500000000003E-2</c:v>
                </c:pt>
                <c:pt idx="67022">
                  <c:v>5.5425200000000001E-2</c:v>
                </c:pt>
                <c:pt idx="67023">
                  <c:v>5.5058700000000002E-2</c:v>
                </c:pt>
                <c:pt idx="67024">
                  <c:v>5.4749399999999997E-2</c:v>
                </c:pt>
                <c:pt idx="67025">
                  <c:v>5.4496799999999998E-2</c:v>
                </c:pt>
                <c:pt idx="67026">
                  <c:v>5.4300000000000001E-2</c:v>
                </c:pt>
                <c:pt idx="67027">
                  <c:v>5.4157999999999998E-2</c:v>
                </c:pt>
                <c:pt idx="67028">
                  <c:v>5.4070300000000002E-2</c:v>
                </c:pt>
                <c:pt idx="67029">
                  <c:v>5.4036000000000001E-2</c:v>
                </c:pt>
                <c:pt idx="67030">
                  <c:v>5.4054199999999997E-2</c:v>
                </c:pt>
                <c:pt idx="67031">
                  <c:v>5.4123499999999998E-2</c:v>
                </c:pt>
                <c:pt idx="67032">
                  <c:v>5.4242899999999997E-2</c:v>
                </c:pt>
                <c:pt idx="67033">
                  <c:v>5.4410600000000003E-2</c:v>
                </c:pt>
                <c:pt idx="67034">
                  <c:v>5.4624899999999997E-2</c:v>
                </c:pt>
                <c:pt idx="67035">
                  <c:v>5.4884500000000003E-2</c:v>
                </c:pt>
                <c:pt idx="67036">
                  <c:v>5.51882E-2</c:v>
                </c:pt>
                <c:pt idx="67037">
                  <c:v>5.5534199999999999E-2</c:v>
                </c:pt>
                <c:pt idx="67038">
                  <c:v>5.59201E-2</c:v>
                </c:pt>
                <c:pt idx="67039">
                  <c:v>5.6344100000000001E-2</c:v>
                </c:pt>
                <c:pt idx="67040">
                  <c:v>5.6804599999999997E-2</c:v>
                </c:pt>
                <c:pt idx="67041">
                  <c:v>5.7299999999999997E-2</c:v>
                </c:pt>
                <c:pt idx="67042">
                  <c:v>5.7828499999999998E-2</c:v>
                </c:pt>
                <c:pt idx="67043">
                  <c:v>5.8388299999999997E-2</c:v>
                </c:pt>
                <c:pt idx="67044">
                  <c:v>5.8977700000000001E-2</c:v>
                </c:pt>
                <c:pt idx="67045">
                  <c:v>5.9594399999999999E-2</c:v>
                </c:pt>
                <c:pt idx="67046">
                  <c:v>6.0236499999999998E-2</c:v>
                </c:pt>
                <c:pt idx="67047">
                  <c:v>6.09016E-2</c:v>
                </c:pt>
                <c:pt idx="67048">
                  <c:v>6.1587799999999998E-2</c:v>
                </c:pt>
                <c:pt idx="67049">
                  <c:v>6.2293099999999997E-2</c:v>
                </c:pt>
                <c:pt idx="67050">
                  <c:v>6.3015299999999996E-2</c:v>
                </c:pt>
                <c:pt idx="67051">
                  <c:v>6.37519E-2</c:v>
                </c:pt>
                <c:pt idx="67052">
                  <c:v>6.4500799999999997E-2</c:v>
                </c:pt>
                <c:pt idx="67053">
                  <c:v>6.5260200000000004E-2</c:v>
                </c:pt>
                <c:pt idx="67054">
                  <c:v>6.6028299999999998E-2</c:v>
                </c:pt>
                <c:pt idx="67055">
                  <c:v>6.6803100000000004E-2</c:v>
                </c:pt>
                <c:pt idx="67056">
                  <c:v>6.7583099999999993E-2</c:v>
                </c:pt>
                <c:pt idx="67057">
                  <c:v>6.8366300000000005E-2</c:v>
                </c:pt>
                <c:pt idx="67058">
                  <c:v>6.9151000000000004E-2</c:v>
                </c:pt>
                <c:pt idx="67059">
                  <c:v>6.99351E-2</c:v>
                </c:pt>
                <c:pt idx="67060">
                  <c:v>7.0716200000000007E-2</c:v>
                </c:pt>
                <c:pt idx="67061">
                  <c:v>7.1492399999999998E-2</c:v>
                </c:pt>
                <c:pt idx="67062">
                  <c:v>7.2261800000000001E-2</c:v>
                </c:pt>
                <c:pt idx="67063">
                  <c:v>7.3022299999999998E-2</c:v>
                </c:pt>
                <c:pt idx="67064">
                  <c:v>7.3772199999999996E-2</c:v>
                </c:pt>
                <c:pt idx="67065">
                  <c:v>7.4510000000000007E-2</c:v>
                </c:pt>
                <c:pt idx="67066">
                  <c:v>7.5234499999999996E-2</c:v>
                </c:pt>
                <c:pt idx="67067">
                  <c:v>7.5944200000000003E-2</c:v>
                </c:pt>
                <c:pt idx="67068">
                  <c:v>7.6637499999999997E-2</c:v>
                </c:pt>
                <c:pt idx="67069">
                  <c:v>7.7313199999999999E-2</c:v>
                </c:pt>
                <c:pt idx="67070">
                  <c:v>7.7970300000000006E-2</c:v>
                </c:pt>
                <c:pt idx="67071">
                  <c:v>7.8607700000000003E-2</c:v>
                </c:pt>
                <c:pt idx="67072">
                  <c:v>7.9224500000000003E-2</c:v>
                </c:pt>
                <c:pt idx="67073">
                  <c:v>7.9819899999999999E-2</c:v>
                </c:pt>
                <c:pt idx="67074">
                  <c:v>8.0392900000000003E-2</c:v>
                </c:pt>
                <c:pt idx="67075">
                  <c:v>8.0943100000000004E-2</c:v>
                </c:pt>
                <c:pt idx="67076">
                  <c:v>8.1469899999999998E-2</c:v>
                </c:pt>
                <c:pt idx="67077">
                  <c:v>8.1972799999999998E-2</c:v>
                </c:pt>
                <c:pt idx="67078">
                  <c:v>8.2451300000000005E-2</c:v>
                </c:pt>
                <c:pt idx="67079">
                  <c:v>8.2905199999999998E-2</c:v>
                </c:pt>
                <c:pt idx="67080">
                  <c:v>8.33338E-2</c:v>
                </c:pt>
                <c:pt idx="67081">
                  <c:v>8.37368E-2</c:v>
                </c:pt>
                <c:pt idx="67082">
                  <c:v>8.4114099999999997E-2</c:v>
                </c:pt>
                <c:pt idx="67083">
                  <c:v>8.4466200000000005E-2</c:v>
                </c:pt>
                <c:pt idx="67084">
                  <c:v>8.4793300000000002E-2</c:v>
                </c:pt>
                <c:pt idx="67085">
                  <c:v>8.5095900000000002E-2</c:v>
                </c:pt>
                <c:pt idx="67086">
                  <c:v>8.53743E-2</c:v>
                </c:pt>
                <c:pt idx="67087">
                  <c:v>8.5628999999999997E-2</c:v>
                </c:pt>
                <c:pt idx="67088">
                  <c:v>8.5860400000000003E-2</c:v>
                </c:pt>
                <c:pt idx="67089">
                  <c:v>8.6069099999999996E-2</c:v>
                </c:pt>
                <c:pt idx="67090">
                  <c:v>8.6255700000000005E-2</c:v>
                </c:pt>
                <c:pt idx="67091">
                  <c:v>8.6420899999999995E-2</c:v>
                </c:pt>
                <c:pt idx="67092">
                  <c:v>8.6565500000000004E-2</c:v>
                </c:pt>
                <c:pt idx="67093">
                  <c:v>8.6690600000000007E-2</c:v>
                </c:pt>
                <c:pt idx="67094">
                  <c:v>8.6797100000000002E-2</c:v>
                </c:pt>
                <c:pt idx="67095">
                  <c:v>8.6886599999999994E-2</c:v>
                </c:pt>
                <c:pt idx="67096">
                  <c:v>8.6960499999999996E-2</c:v>
                </c:pt>
                <c:pt idx="67097">
                  <c:v>8.7020500000000001E-2</c:v>
                </c:pt>
                <c:pt idx="67098">
                  <c:v>8.7067900000000004E-2</c:v>
                </c:pt>
                <c:pt idx="67099">
                  <c:v>8.7104200000000007E-2</c:v>
                </c:pt>
                <c:pt idx="67100">
                  <c:v>8.71305E-2</c:v>
                </c:pt>
                <c:pt idx="67101">
                  <c:v>8.7148299999999998E-2</c:v>
                </c:pt>
                <c:pt idx="67102">
                  <c:v>8.7158799999999995E-2</c:v>
                </c:pt>
                <c:pt idx="67103">
                  <c:v>8.7163500000000005E-2</c:v>
                </c:pt>
                <c:pt idx="67104">
                  <c:v>8.7164000000000005E-2</c:v>
                </c:pt>
                <c:pt idx="67105">
                  <c:v>8.7161799999999998E-2</c:v>
                </c:pt>
                <c:pt idx="67106">
                  <c:v>8.7158399999999997E-2</c:v>
                </c:pt>
                <c:pt idx="67107">
                  <c:v>8.7155499999999997E-2</c:v>
                </c:pt>
                <c:pt idx="67108">
                  <c:v>8.7154899999999993E-2</c:v>
                </c:pt>
                <c:pt idx="67109">
                  <c:v>8.7157899999999996E-2</c:v>
                </c:pt>
                <c:pt idx="67110">
                  <c:v>8.7166099999999996E-2</c:v>
                </c:pt>
                <c:pt idx="67111">
                  <c:v>8.7181099999999997E-2</c:v>
                </c:pt>
                <c:pt idx="67112">
                  <c:v>8.7204799999999999E-2</c:v>
                </c:pt>
                <c:pt idx="67113">
                  <c:v>8.7238800000000005E-2</c:v>
                </c:pt>
                <c:pt idx="67114">
                  <c:v>8.7284899999999999E-2</c:v>
                </c:pt>
                <c:pt idx="67115">
                  <c:v>8.7344900000000003E-2</c:v>
                </c:pt>
                <c:pt idx="67116">
                  <c:v>8.7420499999999998E-2</c:v>
                </c:pt>
                <c:pt idx="67117">
                  <c:v>8.7513099999999996E-2</c:v>
                </c:pt>
                <c:pt idx="67118">
                  <c:v>8.7623900000000005E-2</c:v>
                </c:pt>
                <c:pt idx="67119">
                  <c:v>8.7754299999999993E-2</c:v>
                </c:pt>
                <c:pt idx="67120">
                  <c:v>8.79056E-2</c:v>
                </c:pt>
                <c:pt idx="67121">
                  <c:v>8.8078900000000002E-2</c:v>
                </c:pt>
                <c:pt idx="67122">
                  <c:v>8.8275500000000007E-2</c:v>
                </c:pt>
                <c:pt idx="67123">
                  <c:v>8.8496199999999997E-2</c:v>
                </c:pt>
                <c:pt idx="67124">
                  <c:v>8.8741899999999999E-2</c:v>
                </c:pt>
                <c:pt idx="67125">
                  <c:v>8.9013300000000004E-2</c:v>
                </c:pt>
                <c:pt idx="67126">
                  <c:v>8.9311100000000004E-2</c:v>
                </c:pt>
                <c:pt idx="67127">
                  <c:v>8.9636300000000002E-2</c:v>
                </c:pt>
                <c:pt idx="67128">
                  <c:v>8.9989600000000003E-2</c:v>
                </c:pt>
                <c:pt idx="67129">
                  <c:v>9.0371800000000002E-2</c:v>
                </c:pt>
                <c:pt idx="67130">
                  <c:v>9.0783299999999997E-2</c:v>
                </c:pt>
                <c:pt idx="67131">
                  <c:v>9.1224600000000003E-2</c:v>
                </c:pt>
                <c:pt idx="67132">
                  <c:v>9.1696100000000003E-2</c:v>
                </c:pt>
                <c:pt idx="67133">
                  <c:v>9.2198100000000005E-2</c:v>
                </c:pt>
                <c:pt idx="67134">
                  <c:v>9.2730699999999999E-2</c:v>
                </c:pt>
                <c:pt idx="67135">
                  <c:v>9.3293899999999999E-2</c:v>
                </c:pt>
                <c:pt idx="67136">
                  <c:v>9.3887799999999993E-2</c:v>
                </c:pt>
                <c:pt idx="67137">
                  <c:v>9.4511999999999999E-2</c:v>
                </c:pt>
                <c:pt idx="67138">
                  <c:v>9.5166399999999998E-2</c:v>
                </c:pt>
                <c:pt idx="67139">
                  <c:v>9.5850699999999997E-2</c:v>
                </c:pt>
                <c:pt idx="67140">
                  <c:v>9.6564300000000006E-2</c:v>
                </c:pt>
                <c:pt idx="67141">
                  <c:v>9.7306799999999999E-2</c:v>
                </c:pt>
                <c:pt idx="67142">
                  <c:v>9.8077999999999999E-2</c:v>
                </c:pt>
                <c:pt idx="67143">
                  <c:v>9.8877599999999996E-2</c:v>
                </c:pt>
                <c:pt idx="67144">
                  <c:v>9.9705000000000002E-2</c:v>
                </c:pt>
                <c:pt idx="67145">
                  <c:v>0.100559</c:v>
                </c:pt>
                <c:pt idx="67146">
                  <c:v>0.10144</c:v>
                </c:pt>
                <c:pt idx="67147">
                  <c:v>0.10234600000000001</c:v>
                </c:pt>
                <c:pt idx="67148">
                  <c:v>0.10327699999999999</c:v>
                </c:pt>
                <c:pt idx="67149">
                  <c:v>0.104231</c:v>
                </c:pt>
                <c:pt idx="67150">
                  <c:v>0.105208</c:v>
                </c:pt>
                <c:pt idx="67151">
                  <c:v>0.106207</c:v>
                </c:pt>
                <c:pt idx="67152">
                  <c:v>0.107227</c:v>
                </c:pt>
                <c:pt idx="67153">
                  <c:v>0.108266</c:v>
                </c:pt>
                <c:pt idx="67154">
                  <c:v>0.109323</c:v>
                </c:pt>
                <c:pt idx="67155">
                  <c:v>0.110398</c:v>
                </c:pt>
                <c:pt idx="67156">
                  <c:v>0.111489</c:v>
                </c:pt>
                <c:pt idx="67157">
                  <c:v>0.112595</c:v>
                </c:pt>
                <c:pt idx="67158">
                  <c:v>0.113715</c:v>
                </c:pt>
                <c:pt idx="67159">
                  <c:v>0.11484800000000001</c:v>
                </c:pt>
                <c:pt idx="67160">
                  <c:v>0.115992</c:v>
                </c:pt>
                <c:pt idx="67161">
                  <c:v>0.117144</c:v>
                </c:pt>
                <c:pt idx="67162">
                  <c:v>0.11830499999999999</c:v>
                </c:pt>
                <c:pt idx="67163">
                  <c:v>0.11947099999999999</c:v>
                </c:pt>
                <c:pt idx="67164">
                  <c:v>0.120642</c:v>
                </c:pt>
                <c:pt idx="67165">
                  <c:v>0.12181599999999999</c:v>
                </c:pt>
                <c:pt idx="67166">
                  <c:v>0.122992</c:v>
                </c:pt>
                <c:pt idx="67167">
                  <c:v>0.124168</c:v>
                </c:pt>
                <c:pt idx="67168">
                  <c:v>0.12534300000000001</c:v>
                </c:pt>
                <c:pt idx="67169">
                  <c:v>0.12651399999999999</c:v>
                </c:pt>
                <c:pt idx="67170">
                  <c:v>0.12767999999999999</c:v>
                </c:pt>
                <c:pt idx="67171">
                  <c:v>0.12883900000000001</c:v>
                </c:pt>
                <c:pt idx="67172">
                  <c:v>0.12998999999999999</c:v>
                </c:pt>
                <c:pt idx="67173">
                  <c:v>0.131131</c:v>
                </c:pt>
                <c:pt idx="67174">
                  <c:v>0.13226099999999999</c:v>
                </c:pt>
                <c:pt idx="67175">
                  <c:v>0.133378</c:v>
                </c:pt>
                <c:pt idx="67176">
                  <c:v>0.13448199999999999</c:v>
                </c:pt>
                <c:pt idx="67177">
                  <c:v>0.13557</c:v>
                </c:pt>
                <c:pt idx="67178">
                  <c:v>0.13664200000000001</c:v>
                </c:pt>
                <c:pt idx="67179">
                  <c:v>0.13769500000000001</c:v>
                </c:pt>
                <c:pt idx="67180">
                  <c:v>0.13872999999999999</c:v>
                </c:pt>
                <c:pt idx="67181">
                  <c:v>0.13974400000000001</c:v>
                </c:pt>
                <c:pt idx="67182">
                  <c:v>0.140738</c:v>
                </c:pt>
                <c:pt idx="67183">
                  <c:v>0.141711</c:v>
                </c:pt>
                <c:pt idx="67184">
                  <c:v>0.14266100000000001</c:v>
                </c:pt>
                <c:pt idx="67185">
                  <c:v>0.14358699999999999</c:v>
                </c:pt>
                <c:pt idx="67186">
                  <c:v>0.14448900000000001</c:v>
                </c:pt>
                <c:pt idx="67187">
                  <c:v>0.14536299999999999</c:v>
                </c:pt>
                <c:pt idx="67188">
                  <c:v>0.14620900000000001</c:v>
                </c:pt>
                <c:pt idx="67189">
                  <c:v>0.14702599999999999</c:v>
                </c:pt>
                <c:pt idx="67190">
                  <c:v>0.147812</c:v>
                </c:pt>
                <c:pt idx="67191">
                  <c:v>0.148565</c:v>
                </c:pt>
                <c:pt idx="67192">
                  <c:v>0.149286</c:v>
                </c:pt>
                <c:pt idx="67193">
                  <c:v>0.14997099999999999</c:v>
                </c:pt>
                <c:pt idx="67194">
                  <c:v>0.150621</c:v>
                </c:pt>
                <c:pt idx="67195">
                  <c:v>0.15123300000000001</c:v>
                </c:pt>
                <c:pt idx="67196">
                  <c:v>0.151808</c:v>
                </c:pt>
                <c:pt idx="67197">
                  <c:v>0.15234300000000001</c:v>
                </c:pt>
                <c:pt idx="67198">
                  <c:v>0.152836</c:v>
                </c:pt>
                <c:pt idx="67199">
                  <c:v>0.15328800000000001</c:v>
                </c:pt>
                <c:pt idx="67200">
                  <c:v>0.153698</c:v>
                </c:pt>
                <c:pt idx="67201">
                  <c:v>0.15406400000000001</c:v>
                </c:pt>
                <c:pt idx="67202">
                  <c:v>0.154386</c:v>
                </c:pt>
                <c:pt idx="67203">
                  <c:v>0.15466299999999999</c:v>
                </c:pt>
                <c:pt idx="67204">
                  <c:v>0.154894</c:v>
                </c:pt>
                <c:pt idx="67205">
                  <c:v>0.15507899999999999</c:v>
                </c:pt>
                <c:pt idx="67206">
                  <c:v>0.15521599999999999</c:v>
                </c:pt>
                <c:pt idx="67207">
                  <c:v>0.155305</c:v>
                </c:pt>
                <c:pt idx="67208">
                  <c:v>0.15534500000000001</c:v>
                </c:pt>
                <c:pt idx="67209">
                  <c:v>0.155335</c:v>
                </c:pt>
                <c:pt idx="67210">
                  <c:v>0.155274</c:v>
                </c:pt>
                <c:pt idx="67211">
                  <c:v>0.15516099999999999</c:v>
                </c:pt>
                <c:pt idx="67212">
                  <c:v>0.15499499999999999</c:v>
                </c:pt>
                <c:pt idx="67213">
                  <c:v>0.154776</c:v>
                </c:pt>
                <c:pt idx="67214">
                  <c:v>0.154502</c:v>
                </c:pt>
                <c:pt idx="67215">
                  <c:v>0.15417400000000001</c:v>
                </c:pt>
                <c:pt idx="67216">
                  <c:v>0.15379100000000001</c:v>
                </c:pt>
                <c:pt idx="67217">
                  <c:v>0.15335199999999999</c:v>
                </c:pt>
                <c:pt idx="67218">
                  <c:v>0.15285599999999999</c:v>
                </c:pt>
                <c:pt idx="67219">
                  <c:v>0.15230399999999999</c:v>
                </c:pt>
                <c:pt idx="67220">
                  <c:v>0.151694</c:v>
                </c:pt>
                <c:pt idx="67221">
                  <c:v>0.15102699999999999</c:v>
                </c:pt>
                <c:pt idx="67222">
                  <c:v>0.15030099999999999</c:v>
                </c:pt>
                <c:pt idx="67223">
                  <c:v>0.14951800000000001</c:v>
                </c:pt>
                <c:pt idx="67224">
                  <c:v>0.148676</c:v>
                </c:pt>
                <c:pt idx="67225">
                  <c:v>0.14777599999999999</c:v>
                </c:pt>
                <c:pt idx="67226">
                  <c:v>0.146817</c:v>
                </c:pt>
                <c:pt idx="67227">
                  <c:v>0.14579900000000001</c:v>
                </c:pt>
                <c:pt idx="67228">
                  <c:v>0.14472199999999999</c:v>
                </c:pt>
                <c:pt idx="67229">
                  <c:v>0.14358599999999999</c:v>
                </c:pt>
                <c:pt idx="67230">
                  <c:v>0.14239199999999999</c:v>
                </c:pt>
                <c:pt idx="67231">
                  <c:v>0.14113999999999999</c:v>
                </c:pt>
                <c:pt idx="67232">
                  <c:v>0.13983100000000001</c:v>
                </c:pt>
                <c:pt idx="67233">
                  <c:v>0.138465</c:v>
                </c:pt>
                <c:pt idx="67234">
                  <c:v>0.137043</c:v>
                </c:pt>
                <c:pt idx="67235">
                  <c:v>0.13556499999999999</c:v>
                </c:pt>
                <c:pt idx="67236">
                  <c:v>0.13403300000000001</c:v>
                </c:pt>
                <c:pt idx="67237">
                  <c:v>0.13244600000000001</c:v>
                </c:pt>
                <c:pt idx="67238">
                  <c:v>0.13080600000000001</c:v>
                </c:pt>
                <c:pt idx="67239">
                  <c:v>0.12911400000000001</c:v>
                </c:pt>
                <c:pt idx="67240">
                  <c:v>0.12737100000000001</c:v>
                </c:pt>
                <c:pt idx="67241">
                  <c:v>0.125578</c:v>
                </c:pt>
                <c:pt idx="67242">
                  <c:v>0.123736</c:v>
                </c:pt>
                <c:pt idx="67243">
                  <c:v>0.121848</c:v>
                </c:pt>
                <c:pt idx="67244">
                  <c:v>0.11991400000000001</c:v>
                </c:pt>
                <c:pt idx="67245">
                  <c:v>0.117937</c:v>
                </c:pt>
                <c:pt idx="67246">
                  <c:v>0.11591799999999999</c:v>
                </c:pt>
                <c:pt idx="67247">
                  <c:v>0.113859</c:v>
                </c:pt>
                <c:pt idx="67248">
                  <c:v>0.111761</c:v>
                </c:pt>
                <c:pt idx="67249">
                  <c:v>0.109627</c:v>
                </c:pt>
                <c:pt idx="67250">
                  <c:v>0.107457</c:v>
                </c:pt>
                <c:pt idx="67251">
                  <c:v>0.105254</c:v>
                </c:pt>
                <c:pt idx="67252">
                  <c:v>0.10302</c:v>
                </c:pt>
                <c:pt idx="67253">
                  <c:v>0.100757</c:v>
                </c:pt>
                <c:pt idx="67254">
                  <c:v>9.8469399999999999E-2</c:v>
                </c:pt>
                <c:pt idx="67255">
                  <c:v>9.6158099999999996E-2</c:v>
                </c:pt>
                <c:pt idx="67256">
                  <c:v>9.3824900000000003E-2</c:v>
                </c:pt>
                <c:pt idx="67257">
                  <c:v>9.1471800000000006E-2</c:v>
                </c:pt>
                <c:pt idx="67258">
                  <c:v>8.9101399999999997E-2</c:v>
                </c:pt>
                <c:pt idx="67259">
                  <c:v>8.67169E-2</c:v>
                </c:pt>
                <c:pt idx="67260">
                  <c:v>8.4320900000000004E-2</c:v>
                </c:pt>
                <c:pt idx="67261">
                  <c:v>8.19164E-2</c:v>
                </c:pt>
                <c:pt idx="67262">
                  <c:v>7.9506400000000005E-2</c:v>
                </c:pt>
                <c:pt idx="67263">
                  <c:v>7.7093800000000004E-2</c:v>
                </c:pt>
                <c:pt idx="67264">
                  <c:v>7.4681499999999998E-2</c:v>
                </c:pt>
                <c:pt idx="67265">
                  <c:v>7.2272299999999998E-2</c:v>
                </c:pt>
                <c:pt idx="67266">
                  <c:v>6.9869000000000001E-2</c:v>
                </c:pt>
                <c:pt idx="67267">
                  <c:v>6.7474900000000004E-2</c:v>
                </c:pt>
                <c:pt idx="67268">
                  <c:v>6.5093600000000001E-2</c:v>
                </c:pt>
                <c:pt idx="67269">
                  <c:v>6.2729300000000002E-2</c:v>
                </c:pt>
                <c:pt idx="67270">
                  <c:v>6.03864E-2</c:v>
                </c:pt>
                <c:pt idx="67271">
                  <c:v>5.80677E-2</c:v>
                </c:pt>
                <c:pt idx="67272">
                  <c:v>5.5774799999999999E-2</c:v>
                </c:pt>
                <c:pt idx="67273">
                  <c:v>5.3510200000000001E-2</c:v>
                </c:pt>
                <c:pt idx="67274">
                  <c:v>5.1276799999999997E-2</c:v>
                </c:pt>
                <c:pt idx="67275">
                  <c:v>4.9077099999999999E-2</c:v>
                </c:pt>
                <c:pt idx="67276">
                  <c:v>4.6913400000000001E-2</c:v>
                </c:pt>
                <c:pt idx="67277">
                  <c:v>4.4788000000000001E-2</c:v>
                </c:pt>
                <c:pt idx="67278">
                  <c:v>4.2703499999999998E-2</c:v>
                </c:pt>
                <c:pt idx="67279">
                  <c:v>4.0662299999999998E-2</c:v>
                </c:pt>
                <c:pt idx="67280">
                  <c:v>3.8666399999999997E-2</c:v>
                </c:pt>
                <c:pt idx="67281">
                  <c:v>3.6718000000000001E-2</c:v>
                </c:pt>
                <c:pt idx="67282">
                  <c:v>3.4819000000000003E-2</c:v>
                </c:pt>
                <c:pt idx="67283">
                  <c:v>3.2971100000000003E-2</c:v>
                </c:pt>
                <c:pt idx="67284">
                  <c:v>3.1175700000000001E-2</c:v>
                </c:pt>
                <c:pt idx="67285">
                  <c:v>2.9433999999999998E-2</c:v>
                </c:pt>
                <c:pt idx="67286">
                  <c:v>2.77478E-2</c:v>
                </c:pt>
                <c:pt idx="67287">
                  <c:v>2.6118800000000001E-2</c:v>
                </c:pt>
                <c:pt idx="67288">
                  <c:v>2.45487E-2</c:v>
                </c:pt>
                <c:pt idx="67289">
                  <c:v>2.3038599999999999E-2</c:v>
                </c:pt>
                <c:pt idx="67290">
                  <c:v>2.1589899999999999E-2</c:v>
                </c:pt>
                <c:pt idx="67291">
                  <c:v>2.02039E-2</c:v>
                </c:pt>
                <c:pt idx="67292">
                  <c:v>1.8881800000000001E-2</c:v>
                </c:pt>
                <c:pt idx="67293">
                  <c:v>1.7624399999999998E-2</c:v>
                </c:pt>
                <c:pt idx="67294">
                  <c:v>1.6432100000000002E-2</c:v>
                </c:pt>
                <c:pt idx="67295">
                  <c:v>1.53051E-2</c:v>
                </c:pt>
                <c:pt idx="67296">
                  <c:v>1.42439E-2</c:v>
                </c:pt>
                <c:pt idx="67297">
                  <c:v>1.32487E-2</c:v>
                </c:pt>
                <c:pt idx="67298">
                  <c:v>1.2319399999999999E-2</c:v>
                </c:pt>
                <c:pt idx="67299">
                  <c:v>1.14558E-2</c:v>
                </c:pt>
                <c:pt idx="67300">
                  <c:v>1.0657700000000001E-2</c:v>
                </c:pt>
                <c:pt idx="67301" formatCode="0.00E+00">
                  <c:v>9.9246000000000004E-3</c:v>
                </c:pt>
                <c:pt idx="67302" formatCode="0.00E+00">
                  <c:v>9.2558499999999995E-3</c:v>
                </c:pt>
                <c:pt idx="67303" formatCode="0.00E+00">
                  <c:v>8.6508399999999999E-3</c:v>
                </c:pt>
                <c:pt idx="67304" formatCode="0.00E+00">
                  <c:v>8.1087399999999997E-3</c:v>
                </c:pt>
                <c:pt idx="67305" formatCode="0.00E+00">
                  <c:v>7.6284200000000003E-3</c:v>
                </c:pt>
                <c:pt idx="67306" formatCode="0.00E+00">
                  <c:v>7.2086299999999997E-3</c:v>
                </c:pt>
                <c:pt idx="67307" formatCode="0.00E+00">
                  <c:v>6.8481799999999997E-3</c:v>
                </c:pt>
                <c:pt idx="67308" formatCode="0.00E+00">
                  <c:v>6.5457500000000004E-3</c:v>
                </c:pt>
                <c:pt idx="67309" formatCode="0.00E+00">
                  <c:v>6.2998100000000003E-3</c:v>
                </c:pt>
                <c:pt idx="67310" formatCode="0.00E+00">
                  <c:v>6.10869E-3</c:v>
                </c:pt>
                <c:pt idx="67311" formatCode="0.00E+00">
                  <c:v>5.9708299999999999E-3</c:v>
                </c:pt>
                <c:pt idx="67312" formatCode="0.00E+00">
                  <c:v>5.8846000000000002E-3</c:v>
                </c:pt>
                <c:pt idx="67313" formatCode="0.00E+00">
                  <c:v>5.8481399999999999E-3</c:v>
                </c:pt>
                <c:pt idx="67314" formatCode="0.00E+00">
                  <c:v>5.8594099999999998E-3</c:v>
                </c:pt>
                <c:pt idx="67315" formatCode="0.00E+00">
                  <c:v>5.9160799999999998E-3</c:v>
                </c:pt>
                <c:pt idx="67316" formatCode="0.00E+00">
                  <c:v>6.0156799999999998E-3</c:v>
                </c:pt>
                <c:pt idx="67317" formatCode="0.00E+00">
                  <c:v>6.1561000000000003E-3</c:v>
                </c:pt>
                <c:pt idx="67318" formatCode="0.00E+00">
                  <c:v>6.3354300000000004E-3</c:v>
                </c:pt>
                <c:pt idx="67319" formatCode="0.00E+00">
                  <c:v>6.5515800000000004E-3</c:v>
                </c:pt>
                <c:pt idx="67320" formatCode="0.00E+00">
                  <c:v>6.8022899999999999E-3</c:v>
                </c:pt>
                <c:pt idx="67321" formatCode="0.00E+00">
                  <c:v>7.08531E-3</c:v>
                </c:pt>
                <c:pt idx="67322" formatCode="0.00E+00">
                  <c:v>7.3983499999999997E-3</c:v>
                </c:pt>
                <c:pt idx="67323" formatCode="0.00E+00">
                  <c:v>7.7390599999999999E-3</c:v>
                </c:pt>
                <c:pt idx="67324" formatCode="0.00E+00">
                  <c:v>8.1050099999999993E-3</c:v>
                </c:pt>
                <c:pt idx="67325" formatCode="0.00E+00">
                  <c:v>8.4937299999999997E-3</c:v>
                </c:pt>
                <c:pt idx="67326" formatCode="0.00E+00">
                  <c:v>8.9027700000000008E-3</c:v>
                </c:pt>
                <c:pt idx="67327" formatCode="0.00E+00">
                  <c:v>9.32966E-3</c:v>
                </c:pt>
                <c:pt idx="67328" formatCode="0.00E+00">
                  <c:v>9.7717299999999993E-3</c:v>
                </c:pt>
                <c:pt idx="67329">
                  <c:v>1.0226300000000001E-2</c:v>
                </c:pt>
                <c:pt idx="67330">
                  <c:v>1.06912E-2</c:v>
                </c:pt>
                <c:pt idx="67331">
                  <c:v>1.1164200000000001E-2</c:v>
                </c:pt>
                <c:pt idx="67332">
                  <c:v>1.1643199999999999E-2</c:v>
                </c:pt>
                <c:pt idx="67333">
                  <c:v>1.21263E-2</c:v>
                </c:pt>
                <c:pt idx="67334">
                  <c:v>1.26111E-2</c:v>
                </c:pt>
                <c:pt idx="67335">
                  <c:v>1.30955E-2</c:v>
                </c:pt>
                <c:pt idx="67336">
                  <c:v>1.35773E-2</c:v>
                </c:pt>
                <c:pt idx="67337">
                  <c:v>1.4054000000000001E-2</c:v>
                </c:pt>
                <c:pt idx="67338">
                  <c:v>1.45238E-2</c:v>
                </c:pt>
                <c:pt idx="67339">
                  <c:v>1.4984900000000001E-2</c:v>
                </c:pt>
                <c:pt idx="67340">
                  <c:v>1.5435900000000001E-2</c:v>
                </c:pt>
                <c:pt idx="67341">
                  <c:v>1.5875400000000001E-2</c:v>
                </c:pt>
                <c:pt idx="67342">
                  <c:v>1.63021E-2</c:v>
                </c:pt>
                <c:pt idx="67343">
                  <c:v>1.6714099999999999E-2</c:v>
                </c:pt>
                <c:pt idx="67344">
                  <c:v>1.7109300000000001E-2</c:v>
                </c:pt>
                <c:pt idx="67345">
                  <c:v>1.7486399999999999E-2</c:v>
                </c:pt>
                <c:pt idx="67346">
                  <c:v>1.7844499999999999E-2</c:v>
                </c:pt>
                <c:pt idx="67347">
                  <c:v>1.8182899999999998E-2</c:v>
                </c:pt>
                <c:pt idx="67348">
                  <c:v>1.85004E-2</c:v>
                </c:pt>
                <c:pt idx="67349">
                  <c:v>1.87966E-2</c:v>
                </c:pt>
                <c:pt idx="67350">
                  <c:v>1.9070899999999998E-2</c:v>
                </c:pt>
                <c:pt idx="67351">
                  <c:v>1.9323E-2</c:v>
                </c:pt>
                <c:pt idx="67352">
                  <c:v>1.9552099999999999E-2</c:v>
                </c:pt>
                <c:pt idx="67353">
                  <c:v>1.9757500000000001E-2</c:v>
                </c:pt>
                <c:pt idx="67354">
                  <c:v>1.99388E-2</c:v>
                </c:pt>
                <c:pt idx="67355">
                  <c:v>2.00964E-2</c:v>
                </c:pt>
                <c:pt idx="67356">
                  <c:v>2.0231300000000001E-2</c:v>
                </c:pt>
                <c:pt idx="67357">
                  <c:v>2.03447E-2</c:v>
                </c:pt>
                <c:pt idx="67358">
                  <c:v>2.04376E-2</c:v>
                </c:pt>
                <c:pt idx="67359">
                  <c:v>2.0509300000000001E-2</c:v>
                </c:pt>
                <c:pt idx="67360">
                  <c:v>2.0559000000000001E-2</c:v>
                </c:pt>
                <c:pt idx="67361">
                  <c:v>2.0587399999999999E-2</c:v>
                </c:pt>
                <c:pt idx="67362">
                  <c:v>2.05954E-2</c:v>
                </c:pt>
                <c:pt idx="67363">
                  <c:v>2.0583500000000001E-2</c:v>
                </c:pt>
                <c:pt idx="67364">
                  <c:v>2.0552299999999999E-2</c:v>
                </c:pt>
                <c:pt idx="67365">
                  <c:v>2.0502699999999999E-2</c:v>
                </c:pt>
                <c:pt idx="67366">
                  <c:v>2.04359E-2</c:v>
                </c:pt>
                <c:pt idx="67367">
                  <c:v>2.0352800000000001E-2</c:v>
                </c:pt>
                <c:pt idx="67368">
                  <c:v>2.02542E-2</c:v>
                </c:pt>
                <c:pt idx="67369">
                  <c:v>2.0141200000000001E-2</c:v>
                </c:pt>
                <c:pt idx="67370">
                  <c:v>2.00146E-2</c:v>
                </c:pt>
                <c:pt idx="67371">
                  <c:v>1.98756E-2</c:v>
                </c:pt>
                <c:pt idx="67372">
                  <c:v>1.9725099999999999E-2</c:v>
                </c:pt>
                <c:pt idx="67373">
                  <c:v>1.95649E-2</c:v>
                </c:pt>
                <c:pt idx="67374">
                  <c:v>1.9396400000000001E-2</c:v>
                </c:pt>
                <c:pt idx="67375">
                  <c:v>1.92214E-2</c:v>
                </c:pt>
                <c:pt idx="67376">
                  <c:v>1.9041300000000001E-2</c:v>
                </c:pt>
                <c:pt idx="67377">
                  <c:v>1.8857700000000002E-2</c:v>
                </c:pt>
                <c:pt idx="67378">
                  <c:v>1.8672500000000002E-2</c:v>
                </c:pt>
                <c:pt idx="67379">
                  <c:v>1.8487900000000002E-2</c:v>
                </c:pt>
                <c:pt idx="67380">
                  <c:v>1.8306099999999999E-2</c:v>
                </c:pt>
                <c:pt idx="67381">
                  <c:v>1.81288E-2</c:v>
                </c:pt>
                <c:pt idx="67382">
                  <c:v>1.7957799999999999E-2</c:v>
                </c:pt>
                <c:pt idx="67383">
                  <c:v>1.7794899999999999E-2</c:v>
                </c:pt>
                <c:pt idx="67384">
                  <c:v>1.76422E-2</c:v>
                </c:pt>
                <c:pt idx="67385">
                  <c:v>1.7501599999999999E-2</c:v>
                </c:pt>
                <c:pt idx="67386">
                  <c:v>1.7375000000000002E-2</c:v>
                </c:pt>
                <c:pt idx="67387">
                  <c:v>1.72643E-2</c:v>
                </c:pt>
                <c:pt idx="67388">
                  <c:v>1.71713E-2</c:v>
                </c:pt>
                <c:pt idx="67389">
                  <c:v>1.70978E-2</c:v>
                </c:pt>
                <c:pt idx="67390">
                  <c:v>1.7045500000000002E-2</c:v>
                </c:pt>
                <c:pt idx="67391">
                  <c:v>1.7016199999999999E-2</c:v>
                </c:pt>
                <c:pt idx="67392">
                  <c:v>1.7011499999999999E-2</c:v>
                </c:pt>
                <c:pt idx="67393">
                  <c:v>1.7033199999999998E-2</c:v>
                </c:pt>
                <c:pt idx="67394">
                  <c:v>1.7083000000000001E-2</c:v>
                </c:pt>
                <c:pt idx="67395">
                  <c:v>1.7162500000000001E-2</c:v>
                </c:pt>
                <c:pt idx="67396">
                  <c:v>1.7273199999999999E-2</c:v>
                </c:pt>
                <c:pt idx="67397">
                  <c:v>1.7416399999999999E-2</c:v>
                </c:pt>
                <c:pt idx="67398">
                  <c:v>1.7593500000000001E-2</c:v>
                </c:pt>
                <c:pt idx="67399">
                  <c:v>1.7805700000000001E-2</c:v>
                </c:pt>
                <c:pt idx="67400">
                  <c:v>1.8054600000000001E-2</c:v>
                </c:pt>
                <c:pt idx="67401">
                  <c:v>1.8341400000000001E-2</c:v>
                </c:pt>
                <c:pt idx="67402">
                  <c:v>1.8667199999999998E-2</c:v>
                </c:pt>
                <c:pt idx="67403">
                  <c:v>1.9033000000000001E-2</c:v>
                </c:pt>
                <c:pt idx="67404">
                  <c:v>1.9439499999999998E-2</c:v>
                </c:pt>
                <c:pt idx="67405">
                  <c:v>1.9887599999999998E-2</c:v>
                </c:pt>
                <c:pt idx="67406">
                  <c:v>2.0378E-2</c:v>
                </c:pt>
                <c:pt idx="67407">
                  <c:v>2.09115E-2</c:v>
                </c:pt>
                <c:pt idx="67408">
                  <c:v>2.1489100000000001E-2</c:v>
                </c:pt>
                <c:pt idx="67409">
                  <c:v>2.2111100000000002E-2</c:v>
                </c:pt>
                <c:pt idx="67410">
                  <c:v>2.2778E-2</c:v>
                </c:pt>
                <c:pt idx="67411">
                  <c:v>2.349E-2</c:v>
                </c:pt>
                <c:pt idx="67412">
                  <c:v>2.4247399999999999E-2</c:v>
                </c:pt>
                <c:pt idx="67413">
                  <c:v>2.50504E-2</c:v>
                </c:pt>
                <c:pt idx="67414">
                  <c:v>2.58988E-2</c:v>
                </c:pt>
                <c:pt idx="67415">
                  <c:v>2.67926E-2</c:v>
                </c:pt>
                <c:pt idx="67416">
                  <c:v>2.77314E-2</c:v>
                </c:pt>
                <c:pt idx="67417">
                  <c:v>2.87151E-2</c:v>
                </c:pt>
                <c:pt idx="67418">
                  <c:v>2.97434E-2</c:v>
                </c:pt>
                <c:pt idx="67419">
                  <c:v>3.0815800000000001E-2</c:v>
                </c:pt>
                <c:pt idx="67420">
                  <c:v>3.19317E-2</c:v>
                </c:pt>
                <c:pt idx="67421">
                  <c:v>3.3090399999999999E-2</c:v>
                </c:pt>
                <c:pt idx="67422">
                  <c:v>3.4291099999999998E-2</c:v>
                </c:pt>
                <c:pt idx="67423">
                  <c:v>3.5533000000000002E-2</c:v>
                </c:pt>
                <c:pt idx="67424">
                  <c:v>3.6814800000000002E-2</c:v>
                </c:pt>
                <c:pt idx="67425">
                  <c:v>3.8135500000000003E-2</c:v>
                </c:pt>
                <c:pt idx="67426">
                  <c:v>3.9494000000000001E-2</c:v>
                </c:pt>
                <c:pt idx="67427">
                  <c:v>4.0889099999999998E-2</c:v>
                </c:pt>
                <c:pt idx="67428">
                  <c:v>4.2319700000000002E-2</c:v>
                </c:pt>
                <c:pt idx="67429">
                  <c:v>4.37846E-2</c:v>
                </c:pt>
                <c:pt idx="67430">
                  <c:v>4.52819E-2</c:v>
                </c:pt>
                <c:pt idx="67431">
                  <c:v>4.6809900000000002E-2</c:v>
                </c:pt>
                <c:pt idx="67432">
                  <c:v>4.8366399999999997E-2</c:v>
                </c:pt>
                <c:pt idx="67433">
                  <c:v>4.99497E-2</c:v>
                </c:pt>
                <c:pt idx="67434">
                  <c:v>5.1557899999999997E-2</c:v>
                </c:pt>
                <c:pt idx="67435">
                  <c:v>5.3188899999999997E-2</c:v>
                </c:pt>
                <c:pt idx="67436">
                  <c:v>5.48405E-2</c:v>
                </c:pt>
                <c:pt idx="67437">
                  <c:v>5.6510400000000002E-2</c:v>
                </c:pt>
                <c:pt idx="67438">
                  <c:v>5.8196499999999998E-2</c:v>
                </c:pt>
                <c:pt idx="67439">
                  <c:v>5.98963E-2</c:v>
                </c:pt>
                <c:pt idx="67440">
                  <c:v>6.1607099999999998E-2</c:v>
                </c:pt>
                <c:pt idx="67441">
                  <c:v>6.3326400000000005E-2</c:v>
                </c:pt>
                <c:pt idx="67442">
                  <c:v>6.5051499999999998E-2</c:v>
                </c:pt>
                <c:pt idx="67443">
                  <c:v>6.6780000000000006E-2</c:v>
                </c:pt>
                <c:pt idx="67444">
                  <c:v>6.8509100000000003E-2</c:v>
                </c:pt>
                <c:pt idx="67445">
                  <c:v>7.0236400000000004E-2</c:v>
                </c:pt>
                <c:pt idx="67446">
                  <c:v>7.1958800000000003E-2</c:v>
                </c:pt>
                <c:pt idx="67447">
                  <c:v>7.3673600000000006E-2</c:v>
                </c:pt>
                <c:pt idx="67448">
                  <c:v>7.5377799999999995E-2</c:v>
                </c:pt>
                <c:pt idx="67449">
                  <c:v>7.7068999999999999E-2</c:v>
                </c:pt>
                <c:pt idx="67450">
                  <c:v>7.8744099999999997E-2</c:v>
                </c:pt>
                <c:pt idx="67451">
                  <c:v>8.0400299999999994E-2</c:v>
                </c:pt>
                <c:pt idx="67452">
                  <c:v>8.2034599999999999E-2</c:v>
                </c:pt>
                <c:pt idx="67453">
                  <c:v>8.3644099999999999E-2</c:v>
                </c:pt>
                <c:pt idx="67454">
                  <c:v>8.5225899999999993E-2</c:v>
                </c:pt>
                <c:pt idx="67455">
                  <c:v>8.6777099999999996E-2</c:v>
                </c:pt>
                <c:pt idx="67456">
                  <c:v>8.8294600000000001E-2</c:v>
                </c:pt>
                <c:pt idx="67457">
                  <c:v>8.9775199999999999E-2</c:v>
                </c:pt>
                <c:pt idx="67458">
                  <c:v>9.1215900000000003E-2</c:v>
                </c:pt>
                <c:pt idx="67459">
                  <c:v>9.2613500000000001E-2</c:v>
                </c:pt>
                <c:pt idx="67460">
                  <c:v>9.3965199999999999E-2</c:v>
                </c:pt>
                <c:pt idx="67461">
                  <c:v>9.5268400000000003E-2</c:v>
                </c:pt>
                <c:pt idx="67462">
                  <c:v>9.65202E-2</c:v>
                </c:pt>
                <c:pt idx="67463">
                  <c:v>9.7717899999999996E-2</c:v>
                </c:pt>
                <c:pt idx="67464">
                  <c:v>9.88589E-2</c:v>
                </c:pt>
                <c:pt idx="67465">
                  <c:v>9.9940299999999996E-2</c:v>
                </c:pt>
                <c:pt idx="67466">
                  <c:v>0.10095999999999999</c:v>
                </c:pt>
                <c:pt idx="67467">
                  <c:v>0.10191500000000001</c:v>
                </c:pt>
                <c:pt idx="67468">
                  <c:v>0.10280300000000001</c:v>
                </c:pt>
                <c:pt idx="67469">
                  <c:v>0.10362200000000001</c:v>
                </c:pt>
                <c:pt idx="67470">
                  <c:v>0.104368</c:v>
                </c:pt>
                <c:pt idx="67471">
                  <c:v>0.105041</c:v>
                </c:pt>
                <c:pt idx="67472">
                  <c:v>0.105638</c:v>
                </c:pt>
                <c:pt idx="67473">
                  <c:v>0.106156</c:v>
                </c:pt>
                <c:pt idx="67474">
                  <c:v>0.10659399999999999</c:v>
                </c:pt>
                <c:pt idx="67475">
                  <c:v>0.106951</c:v>
                </c:pt>
                <c:pt idx="67476">
                  <c:v>0.107223</c:v>
                </c:pt>
                <c:pt idx="67477">
                  <c:v>0.10741000000000001</c:v>
                </c:pt>
                <c:pt idx="67478">
                  <c:v>0.107511</c:v>
                </c:pt>
                <c:pt idx="67479">
                  <c:v>0.10752299999999999</c:v>
                </c:pt>
                <c:pt idx="67480">
                  <c:v>0.107445</c:v>
                </c:pt>
                <c:pt idx="67481">
                  <c:v>0.107277</c:v>
                </c:pt>
                <c:pt idx="67482">
                  <c:v>0.107017</c:v>
                </c:pt>
                <c:pt idx="67483">
                  <c:v>0.10666399999999999</c:v>
                </c:pt>
                <c:pt idx="67484">
                  <c:v>0.10621800000000001</c:v>
                </c:pt>
                <c:pt idx="67485">
                  <c:v>0.10567699999999999</c:v>
                </c:pt>
                <c:pt idx="67486">
                  <c:v>0.105042</c:v>
                </c:pt>
                <c:pt idx="67487">
                  <c:v>0.104311</c:v>
                </c:pt>
                <c:pt idx="67488">
                  <c:v>0.10348400000000001</c:v>
                </c:pt>
                <c:pt idx="67489">
                  <c:v>0.102561</c:v>
                </c:pt>
                <c:pt idx="67490">
                  <c:v>0.10154299999999999</c:v>
                </c:pt>
                <c:pt idx="67491">
                  <c:v>0.100428</c:v>
                </c:pt>
                <c:pt idx="67492">
                  <c:v>9.9217100000000003E-2</c:v>
                </c:pt>
                <c:pt idx="67493">
                  <c:v>9.7910999999999998E-2</c:v>
                </c:pt>
                <c:pt idx="67494">
                  <c:v>9.6509899999999996E-2</c:v>
                </c:pt>
                <c:pt idx="67495">
                  <c:v>9.5014699999999994E-2</c:v>
                </c:pt>
                <c:pt idx="67496">
                  <c:v>9.3426300000000004E-2</c:v>
                </c:pt>
                <c:pt idx="67497">
                  <c:v>9.1745699999999999E-2</c:v>
                </c:pt>
                <c:pt idx="67498">
                  <c:v>8.9973899999999996E-2</c:v>
                </c:pt>
                <c:pt idx="67499">
                  <c:v>8.8112399999999994E-2</c:v>
                </c:pt>
                <c:pt idx="67500">
                  <c:v>8.6162299999999997E-2</c:v>
                </c:pt>
                <c:pt idx="67501">
                  <c:v>8.4125000000000005E-2</c:v>
                </c:pt>
                <c:pt idx="67502">
                  <c:v>8.2002099999999994E-2</c:v>
                </c:pt>
                <c:pt idx="67503">
                  <c:v>7.97953E-2</c:v>
                </c:pt>
                <c:pt idx="67504">
                  <c:v>7.7506400000000003E-2</c:v>
                </c:pt>
                <c:pt idx="67505">
                  <c:v>7.5137399999999993E-2</c:v>
                </c:pt>
                <c:pt idx="67506">
                  <c:v>7.2690599999999994E-2</c:v>
                </c:pt>
                <c:pt idx="67507">
                  <c:v>7.0168300000000003E-2</c:v>
                </c:pt>
                <c:pt idx="67508">
                  <c:v>6.7572800000000002E-2</c:v>
                </c:pt>
                <c:pt idx="67509">
                  <c:v>6.4906599999999995E-2</c:v>
                </c:pt>
                <c:pt idx="67510">
                  <c:v>6.2172199999999997E-2</c:v>
                </c:pt>
                <c:pt idx="67511">
                  <c:v>5.93722E-2</c:v>
                </c:pt>
                <c:pt idx="67512">
                  <c:v>5.6509499999999997E-2</c:v>
                </c:pt>
                <c:pt idx="67513">
                  <c:v>5.35869E-2</c:v>
                </c:pt>
                <c:pt idx="67514">
                  <c:v>5.0606999999999999E-2</c:v>
                </c:pt>
                <c:pt idx="67515">
                  <c:v>4.7572900000000001E-2</c:v>
                </c:pt>
                <c:pt idx="67516">
                  <c:v>4.4487499999999999E-2</c:v>
                </c:pt>
                <c:pt idx="67517">
                  <c:v>4.1354099999999998E-2</c:v>
                </c:pt>
                <c:pt idx="67518">
                  <c:v>3.8175899999999999E-2</c:v>
                </c:pt>
                <c:pt idx="67519">
                  <c:v>3.4956300000000003E-2</c:v>
                </c:pt>
                <c:pt idx="67520">
                  <c:v>3.1698499999999998E-2</c:v>
                </c:pt>
                <c:pt idx="67521">
                  <c:v>2.8406000000000001E-2</c:v>
                </c:pt>
                <c:pt idx="67522">
                  <c:v>2.50821E-2</c:v>
                </c:pt>
                <c:pt idx="67523">
                  <c:v>2.1730599999999999E-2</c:v>
                </c:pt>
                <c:pt idx="67524">
                  <c:v>1.8354800000000001E-2</c:v>
                </c:pt>
                <c:pt idx="67525">
                  <c:v>1.4958600000000001E-2</c:v>
                </c:pt>
                <c:pt idx="67526">
                  <c:v>1.15456E-2</c:v>
                </c:pt>
                <c:pt idx="67527" formatCode="0.00E+00">
                  <c:v>8.1192799999999996E-3</c:v>
                </c:pt>
                <c:pt idx="67528" formatCode="0.00E+00">
                  <c:v>4.6833500000000002E-3</c:v>
                </c:pt>
                <c:pt idx="67529" formatCode="0.00E+00">
                  <c:v>1.24154E-3</c:v>
                </c:pt>
                <c:pt idx="67530" formatCode="0.00E+00">
                  <c:v>-2.2023099999999999E-3</c:v>
                </c:pt>
                <c:pt idx="67531" formatCode="0.00E+00">
                  <c:v>-5.6444599999999996E-3</c:v>
                </c:pt>
                <c:pt idx="67532" formatCode="0.00E+00">
                  <c:v>-9.0811799999999995E-3</c:v>
                </c:pt>
                <c:pt idx="67533">
                  <c:v>-1.2508699999999999E-2</c:v>
                </c:pt>
                <c:pt idx="67534">
                  <c:v>-1.5923099999999999E-2</c:v>
                </c:pt>
                <c:pt idx="67535">
                  <c:v>-1.93207E-2</c:v>
                </c:pt>
                <c:pt idx="67536">
                  <c:v>-2.2697800000000001E-2</c:v>
                </c:pt>
                <c:pt idx="67537">
                  <c:v>-2.60506E-2</c:v>
                </c:pt>
                <c:pt idx="67538">
                  <c:v>-2.9375499999999999E-2</c:v>
                </c:pt>
                <c:pt idx="67539">
                  <c:v>-3.2668700000000002E-2</c:v>
                </c:pt>
                <c:pt idx="67540">
                  <c:v>-3.5926600000000003E-2</c:v>
                </c:pt>
                <c:pt idx="67541">
                  <c:v>-3.9145600000000003E-2</c:v>
                </c:pt>
                <c:pt idx="67542">
                  <c:v>-4.2321999999999999E-2</c:v>
                </c:pt>
                <c:pt idx="67543">
                  <c:v>-4.5452399999999997E-2</c:v>
                </c:pt>
                <c:pt idx="67544">
                  <c:v>-4.8533300000000001E-2</c:v>
                </c:pt>
                <c:pt idx="67545">
                  <c:v>-5.1561099999999999E-2</c:v>
                </c:pt>
                <c:pt idx="67546">
                  <c:v>-5.4532700000000003E-2</c:v>
                </c:pt>
                <c:pt idx="67547">
                  <c:v>-5.7444799999999997E-2</c:v>
                </c:pt>
                <c:pt idx="67548">
                  <c:v>-6.0294199999999999E-2</c:v>
                </c:pt>
                <c:pt idx="67549">
                  <c:v>-6.30777E-2</c:v>
                </c:pt>
                <c:pt idx="67550">
                  <c:v>-6.5792500000000004E-2</c:v>
                </c:pt>
                <c:pt idx="67551">
                  <c:v>-6.8435399999999993E-2</c:v>
                </c:pt>
                <c:pt idx="67552">
                  <c:v>-7.10036E-2</c:v>
                </c:pt>
                <c:pt idx="67553">
                  <c:v>-7.3494299999999999E-2</c:v>
                </c:pt>
                <c:pt idx="67554">
                  <c:v>-7.5905100000000003E-2</c:v>
                </c:pt>
                <c:pt idx="67555">
                  <c:v>-7.8233300000000006E-2</c:v>
                </c:pt>
                <c:pt idx="67556">
                  <c:v>-8.0476400000000003E-2</c:v>
                </c:pt>
                <c:pt idx="67557">
                  <c:v>-8.2631999999999997E-2</c:v>
                </c:pt>
                <c:pt idx="67558">
                  <c:v>-8.4697999999999996E-2</c:v>
                </c:pt>
                <c:pt idx="67559">
                  <c:v>-8.6672200000000005E-2</c:v>
                </c:pt>
                <c:pt idx="67560">
                  <c:v>-8.8552500000000006E-2</c:v>
                </c:pt>
                <c:pt idx="67561">
                  <c:v>-9.0337100000000004E-2</c:v>
                </c:pt>
                <c:pt idx="67562">
                  <c:v>-9.20242E-2</c:v>
                </c:pt>
                <c:pt idx="67563">
                  <c:v>-9.3612200000000007E-2</c:v>
                </c:pt>
                <c:pt idx="67564">
                  <c:v>-9.5099500000000003E-2</c:v>
                </c:pt>
                <c:pt idx="67565">
                  <c:v>-9.6484700000000007E-2</c:v>
                </c:pt>
                <c:pt idx="67566">
                  <c:v>-9.7766699999999998E-2</c:v>
                </c:pt>
                <c:pt idx="67567">
                  <c:v>-9.8944099999999993E-2</c:v>
                </c:pt>
                <c:pt idx="67568">
                  <c:v>-0.10001599999999999</c:v>
                </c:pt>
                <c:pt idx="67569">
                  <c:v>-0.100982</c:v>
                </c:pt>
                <c:pt idx="67570">
                  <c:v>-0.10184</c:v>
                </c:pt>
                <c:pt idx="67571">
                  <c:v>-0.102591</c:v>
                </c:pt>
                <c:pt idx="67572">
                  <c:v>-0.10323400000000001</c:v>
                </c:pt>
                <c:pt idx="67573">
                  <c:v>-0.103769</c:v>
                </c:pt>
                <c:pt idx="67574">
                  <c:v>-0.104195</c:v>
                </c:pt>
                <c:pt idx="67575">
                  <c:v>-0.10451199999999999</c:v>
                </c:pt>
                <c:pt idx="67576">
                  <c:v>-0.10471999999999999</c:v>
                </c:pt>
                <c:pt idx="67577">
                  <c:v>-0.10482</c:v>
                </c:pt>
                <c:pt idx="67578">
                  <c:v>-0.104812</c:v>
                </c:pt>
                <c:pt idx="67579">
                  <c:v>-0.104697</c:v>
                </c:pt>
                <c:pt idx="67580">
                  <c:v>-0.104474</c:v>
                </c:pt>
                <c:pt idx="67581">
                  <c:v>-0.104145</c:v>
                </c:pt>
                <c:pt idx="67582">
                  <c:v>-0.103711</c:v>
                </c:pt>
                <c:pt idx="67583">
                  <c:v>-0.103172</c:v>
                </c:pt>
                <c:pt idx="67584">
                  <c:v>-0.102529</c:v>
                </c:pt>
                <c:pt idx="67585">
                  <c:v>-0.101784</c:v>
                </c:pt>
                <c:pt idx="67586">
                  <c:v>-0.100939</c:v>
                </c:pt>
                <c:pt idx="67587">
                  <c:v>-9.9993799999999994E-2</c:v>
                </c:pt>
                <c:pt idx="67588">
                  <c:v>-9.8950800000000005E-2</c:v>
                </c:pt>
                <c:pt idx="67589">
                  <c:v>-9.7811599999999999E-2</c:v>
                </c:pt>
                <c:pt idx="67590">
                  <c:v>-9.6577999999999997E-2</c:v>
                </c:pt>
                <c:pt idx="67591">
                  <c:v>-9.52519E-2</c:v>
                </c:pt>
                <c:pt idx="67592">
                  <c:v>-9.3835199999999994E-2</c:v>
                </c:pt>
                <c:pt idx="67593">
                  <c:v>-9.2330200000000001E-2</c:v>
                </c:pt>
                <c:pt idx="67594">
                  <c:v>-9.0738799999999994E-2</c:v>
                </c:pt>
                <c:pt idx="67595">
                  <c:v>-8.9063600000000007E-2</c:v>
                </c:pt>
                <c:pt idx="67596">
                  <c:v>-8.7306700000000001E-2</c:v>
                </c:pt>
                <c:pt idx="67597">
                  <c:v>-8.54708E-2</c:v>
                </c:pt>
                <c:pt idx="67598">
                  <c:v>-8.3558400000000005E-2</c:v>
                </c:pt>
                <c:pt idx="67599">
                  <c:v>-8.1572099999999995E-2</c:v>
                </c:pt>
                <c:pt idx="67600">
                  <c:v>-7.9514500000000002E-2</c:v>
                </c:pt>
                <c:pt idx="67601">
                  <c:v>-7.7388700000000005E-2</c:v>
                </c:pt>
                <c:pt idx="67602">
                  <c:v>-7.51975E-2</c:v>
                </c:pt>
                <c:pt idx="67603">
                  <c:v>-7.2944099999999998E-2</c:v>
                </c:pt>
                <c:pt idx="67604">
                  <c:v>-7.0631299999999994E-2</c:v>
                </c:pt>
                <c:pt idx="67605">
                  <c:v>-6.8262400000000001E-2</c:v>
                </c:pt>
                <c:pt idx="67606">
                  <c:v>-6.5840300000000004E-2</c:v>
                </c:pt>
                <c:pt idx="67607">
                  <c:v>-6.3368300000000002E-2</c:v>
                </c:pt>
                <c:pt idx="67608">
                  <c:v>-6.0849599999999997E-2</c:v>
                </c:pt>
                <c:pt idx="67609">
                  <c:v>-5.82873E-2</c:v>
                </c:pt>
                <c:pt idx="67610">
                  <c:v>-5.56848E-2</c:v>
                </c:pt>
                <c:pt idx="67611">
                  <c:v>-5.3045299999999997E-2</c:v>
                </c:pt>
                <c:pt idx="67612">
                  <c:v>-5.0372199999999999E-2</c:v>
                </c:pt>
                <c:pt idx="67613">
                  <c:v>-4.7668700000000001E-2</c:v>
                </c:pt>
                <c:pt idx="67614">
                  <c:v>-4.4938199999999998E-2</c:v>
                </c:pt>
                <c:pt idx="67615">
                  <c:v>-4.2183999999999999E-2</c:v>
                </c:pt>
                <c:pt idx="67616">
                  <c:v>-3.94095E-2</c:v>
                </c:pt>
                <c:pt idx="67617">
                  <c:v>-3.6617999999999998E-2</c:v>
                </c:pt>
                <c:pt idx="67618">
                  <c:v>-3.38129E-2</c:v>
                </c:pt>
                <c:pt idx="67619">
                  <c:v>-3.0997299999999998E-2</c:v>
                </c:pt>
                <c:pt idx="67620">
                  <c:v>-2.81747E-2</c:v>
                </c:pt>
                <c:pt idx="67621">
                  <c:v>-2.5348300000000001E-2</c:v>
                </c:pt>
                <c:pt idx="67622">
                  <c:v>-2.2521300000000001E-2</c:v>
                </c:pt>
                <c:pt idx="67623">
                  <c:v>-1.9696999999999999E-2</c:v>
                </c:pt>
                <c:pt idx="67624">
                  <c:v>-1.6878500000000001E-2</c:v>
                </c:pt>
                <c:pt idx="67625">
                  <c:v>-1.4069E-2</c:v>
                </c:pt>
                <c:pt idx="67626">
                  <c:v>-1.12716E-2</c:v>
                </c:pt>
                <c:pt idx="67627" formatCode="0.00E+00">
                  <c:v>-8.48929E-3</c:v>
                </c:pt>
                <c:pt idx="67628" formatCode="0.00E+00">
                  <c:v>-5.7250699999999996E-3</c:v>
                </c:pt>
                <c:pt idx="67629" formatCode="0.00E+00">
                  <c:v>-2.9819E-3</c:v>
                </c:pt>
                <c:pt idx="67630" formatCode="0.00E+00">
                  <c:v>-2.6265400000000002E-4</c:v>
                </c:pt>
                <c:pt idx="67631" formatCode="0.00E+00">
                  <c:v>2.4298499999999999E-3</c:v>
                </c:pt>
                <c:pt idx="67632" formatCode="0.00E+00">
                  <c:v>5.0928700000000002E-3</c:v>
                </c:pt>
                <c:pt idx="67633" formatCode="0.00E+00">
                  <c:v>7.72371E-3</c:v>
                </c:pt>
                <c:pt idx="67634">
                  <c:v>1.0319800000000001E-2</c:v>
                </c:pt>
                <c:pt idx="67635">
                  <c:v>1.2878499999999999E-2</c:v>
                </c:pt>
                <c:pt idx="67636">
                  <c:v>1.53975E-2</c:v>
                </c:pt>
                <c:pt idx="67637">
                  <c:v>1.7874399999999999E-2</c:v>
                </c:pt>
                <c:pt idx="67638">
                  <c:v>2.0306899999999999E-2</c:v>
                </c:pt>
                <c:pt idx="67639">
                  <c:v>2.26927E-2</c:v>
                </c:pt>
                <c:pt idx="67640">
                  <c:v>2.5029800000000001E-2</c:v>
                </c:pt>
                <c:pt idx="67641">
                  <c:v>2.7316099999999999E-2</c:v>
                </c:pt>
                <c:pt idx="67642">
                  <c:v>2.9549800000000001E-2</c:v>
                </c:pt>
                <c:pt idx="67643">
                  <c:v>3.1729E-2</c:v>
                </c:pt>
                <c:pt idx="67644">
                  <c:v>3.3851899999999997E-2</c:v>
                </c:pt>
                <c:pt idx="67645">
                  <c:v>3.5916900000000002E-2</c:v>
                </c:pt>
                <c:pt idx="67646">
                  <c:v>3.7922400000000002E-2</c:v>
                </c:pt>
                <c:pt idx="67647">
                  <c:v>3.9867199999999998E-2</c:v>
                </c:pt>
                <c:pt idx="67648">
                  <c:v>4.1749599999999998E-2</c:v>
                </c:pt>
                <c:pt idx="67649">
                  <c:v>4.3568700000000002E-2</c:v>
                </c:pt>
                <c:pt idx="67650">
                  <c:v>4.5323099999999998E-2</c:v>
                </c:pt>
                <c:pt idx="67651">
                  <c:v>4.7011999999999998E-2</c:v>
                </c:pt>
                <c:pt idx="67652">
                  <c:v>4.8634200000000002E-2</c:v>
                </c:pt>
                <c:pt idx="67653">
                  <c:v>5.01891E-2</c:v>
                </c:pt>
                <c:pt idx="67654">
                  <c:v>5.1675899999999997E-2</c:v>
                </c:pt>
                <c:pt idx="67655">
                  <c:v>5.3094000000000002E-2</c:v>
                </c:pt>
                <c:pt idx="67656">
                  <c:v>5.44428E-2</c:v>
                </c:pt>
                <c:pt idx="67657">
                  <c:v>5.5721899999999998E-2</c:v>
                </c:pt>
                <c:pt idx="67658">
                  <c:v>5.6931099999999998E-2</c:v>
                </c:pt>
                <c:pt idx="67659">
                  <c:v>5.8069999999999997E-2</c:v>
                </c:pt>
                <c:pt idx="67660">
                  <c:v>5.9138700000000002E-2</c:v>
                </c:pt>
                <c:pt idx="67661">
                  <c:v>6.01369E-2</c:v>
                </c:pt>
                <c:pt idx="67662">
                  <c:v>6.1064899999999998E-2</c:v>
                </c:pt>
                <c:pt idx="67663">
                  <c:v>6.1922900000000003E-2</c:v>
                </c:pt>
                <c:pt idx="67664">
                  <c:v>6.27109E-2</c:v>
                </c:pt>
                <c:pt idx="67665">
                  <c:v>6.34295E-2</c:v>
                </c:pt>
                <c:pt idx="67666">
                  <c:v>6.4078999999999997E-2</c:v>
                </c:pt>
                <c:pt idx="67667">
                  <c:v>6.4659999999999995E-2</c:v>
                </c:pt>
                <c:pt idx="67668">
                  <c:v>6.5173099999999998E-2</c:v>
                </c:pt>
                <c:pt idx="67669">
                  <c:v>6.5618999999999997E-2</c:v>
                </c:pt>
                <c:pt idx="67670">
                  <c:v>6.5998500000000002E-2</c:v>
                </c:pt>
                <c:pt idx="67671">
                  <c:v>6.6312399999999994E-2</c:v>
                </c:pt>
                <c:pt idx="67672">
                  <c:v>6.6561599999999999E-2</c:v>
                </c:pt>
                <c:pt idx="67673">
                  <c:v>6.6747200000000007E-2</c:v>
                </c:pt>
                <c:pt idx="67674">
                  <c:v>6.6870299999999994E-2</c:v>
                </c:pt>
                <c:pt idx="67675">
                  <c:v>6.6931900000000003E-2</c:v>
                </c:pt>
                <c:pt idx="67676">
                  <c:v>6.6933199999999998E-2</c:v>
                </c:pt>
                <c:pt idx="67677">
                  <c:v>6.6875599999999993E-2</c:v>
                </c:pt>
                <c:pt idx="67678">
                  <c:v>6.6760399999999998E-2</c:v>
                </c:pt>
                <c:pt idx="67679">
                  <c:v>6.6588900000000006E-2</c:v>
                </c:pt>
                <c:pt idx="67680">
                  <c:v>6.6362500000000005E-2</c:v>
                </c:pt>
                <c:pt idx="67681">
                  <c:v>6.6082799999999997E-2</c:v>
                </c:pt>
                <c:pt idx="67682">
                  <c:v>6.5751199999999996E-2</c:v>
                </c:pt>
                <c:pt idx="67683">
                  <c:v>6.5369300000000005E-2</c:v>
                </c:pt>
                <c:pt idx="67684">
                  <c:v>6.4938700000000002E-2</c:v>
                </c:pt>
                <c:pt idx="67685">
                  <c:v>6.4461000000000004E-2</c:v>
                </c:pt>
                <c:pt idx="67686">
                  <c:v>6.3937900000000006E-2</c:v>
                </c:pt>
                <c:pt idx="67687">
                  <c:v>6.3370999999999997E-2</c:v>
                </c:pt>
                <c:pt idx="67688">
                  <c:v>6.2762200000000004E-2</c:v>
                </c:pt>
                <c:pt idx="67689">
                  <c:v>6.2113000000000002E-2</c:v>
                </c:pt>
                <c:pt idx="67690">
                  <c:v>6.1425300000000002E-2</c:v>
                </c:pt>
                <c:pt idx="67691">
                  <c:v>6.0700900000000002E-2</c:v>
                </c:pt>
                <c:pt idx="67692">
                  <c:v>5.9941399999999999E-2</c:v>
                </c:pt>
                <c:pt idx="67693">
                  <c:v>5.9148600000000003E-2</c:v>
                </c:pt>
                <c:pt idx="67694">
                  <c:v>5.8324399999999998E-2</c:v>
                </c:pt>
                <c:pt idx="67695">
                  <c:v>5.7470500000000001E-2</c:v>
                </c:pt>
                <c:pt idx="67696">
                  <c:v>5.6588699999999999E-2</c:v>
                </c:pt>
                <c:pt idx="67697">
                  <c:v>5.5680800000000003E-2</c:v>
                </c:pt>
                <c:pt idx="67698">
                  <c:v>5.4748400000000003E-2</c:v>
                </c:pt>
                <c:pt idx="67699">
                  <c:v>5.3793399999999998E-2</c:v>
                </c:pt>
                <c:pt idx="67700">
                  <c:v>5.2817500000000003E-2</c:v>
                </c:pt>
                <c:pt idx="67701">
                  <c:v>5.1822399999999998E-2</c:v>
                </c:pt>
                <c:pt idx="67702">
                  <c:v>5.0809699999999999E-2</c:v>
                </c:pt>
                <c:pt idx="67703">
                  <c:v>4.9781199999999998E-2</c:v>
                </c:pt>
                <c:pt idx="67704">
                  <c:v>4.8738400000000001E-2</c:v>
                </c:pt>
                <c:pt idx="67705">
                  <c:v>4.7683000000000003E-2</c:v>
                </c:pt>
                <c:pt idx="67706">
                  <c:v>4.6616499999999998E-2</c:v>
                </c:pt>
                <c:pt idx="67707">
                  <c:v>4.5540499999999998E-2</c:v>
                </c:pt>
                <c:pt idx="67708">
                  <c:v>4.4456500000000003E-2</c:v>
                </c:pt>
                <c:pt idx="67709">
                  <c:v>4.3365800000000003E-2</c:v>
                </c:pt>
                <c:pt idx="67710">
                  <c:v>4.2269899999999999E-2</c:v>
                </c:pt>
                <c:pt idx="67711">
                  <c:v>4.11703E-2</c:v>
                </c:pt>
                <c:pt idx="67712">
                  <c:v>4.0068100000000002E-2</c:v>
                </c:pt>
                <c:pt idx="67713">
                  <c:v>3.8964699999999998E-2</c:v>
                </c:pt>
                <c:pt idx="67714">
                  <c:v>3.7861300000000001E-2</c:v>
                </c:pt>
                <c:pt idx="67715">
                  <c:v>3.6759100000000003E-2</c:v>
                </c:pt>
                <c:pt idx="67716">
                  <c:v>3.5659200000000002E-2</c:v>
                </c:pt>
                <c:pt idx="67717">
                  <c:v>3.4562599999999999E-2</c:v>
                </c:pt>
                <c:pt idx="67718">
                  <c:v>3.3470300000000001E-2</c:v>
                </c:pt>
                <c:pt idx="67719">
                  <c:v>3.23834E-2</c:v>
                </c:pt>
                <c:pt idx="67720">
                  <c:v>3.1302700000000003E-2</c:v>
                </c:pt>
                <c:pt idx="67721">
                  <c:v>3.0229099999999998E-2</c:v>
                </c:pt>
                <c:pt idx="67722">
                  <c:v>2.91633E-2</c:v>
                </c:pt>
                <c:pt idx="67723">
                  <c:v>2.8105999999999999E-2</c:v>
                </c:pt>
                <c:pt idx="67724">
                  <c:v>2.7057999999999999E-2</c:v>
                </c:pt>
                <c:pt idx="67725">
                  <c:v>2.6019799999999999E-2</c:v>
                </c:pt>
                <c:pt idx="67726">
                  <c:v>2.4992E-2</c:v>
                </c:pt>
                <c:pt idx="67727">
                  <c:v>2.3975E-2</c:v>
                </c:pt>
                <c:pt idx="67728">
                  <c:v>2.2969400000000001E-2</c:v>
                </c:pt>
                <c:pt idx="67729">
                  <c:v>2.1975399999999999E-2</c:v>
                </c:pt>
                <c:pt idx="67730">
                  <c:v>2.0993399999999999E-2</c:v>
                </c:pt>
                <c:pt idx="67731">
                  <c:v>2.0023599999999999E-2</c:v>
                </c:pt>
                <c:pt idx="67732">
                  <c:v>1.9066199999999998E-2</c:v>
                </c:pt>
                <c:pt idx="67733">
                  <c:v>1.8121399999999999E-2</c:v>
                </c:pt>
                <c:pt idx="67734">
                  <c:v>1.7189300000000001E-2</c:v>
                </c:pt>
                <c:pt idx="67735">
                  <c:v>1.62699E-2</c:v>
                </c:pt>
                <c:pt idx="67736">
                  <c:v>1.53632E-2</c:v>
                </c:pt>
                <c:pt idx="67737">
                  <c:v>1.44691E-2</c:v>
                </c:pt>
                <c:pt idx="67738">
                  <c:v>1.3587500000000001E-2</c:v>
                </c:pt>
                <c:pt idx="67739">
                  <c:v>1.2718200000000001E-2</c:v>
                </c:pt>
                <c:pt idx="67740">
                  <c:v>1.1861099999999999E-2</c:v>
                </c:pt>
                <c:pt idx="67741">
                  <c:v>1.1015799999999999E-2</c:v>
                </c:pt>
                <c:pt idx="67742">
                  <c:v>1.0182200000000001E-2</c:v>
                </c:pt>
                <c:pt idx="67743" formatCode="0.00E+00">
                  <c:v>9.3597799999999998E-3</c:v>
                </c:pt>
                <c:pt idx="67744" formatCode="0.00E+00">
                  <c:v>8.5482600000000002E-3</c:v>
                </c:pt>
                <c:pt idx="67745" formatCode="0.00E+00">
                  <c:v>7.7472000000000001E-3</c:v>
                </c:pt>
                <c:pt idx="67746" formatCode="0.00E+00">
                  <c:v>6.9561600000000003E-3</c:v>
                </c:pt>
                <c:pt idx="67747" formatCode="0.00E+00">
                  <c:v>6.1746800000000001E-3</c:v>
                </c:pt>
                <c:pt idx="67748" formatCode="0.00E+00">
                  <c:v>5.4022300000000001E-3</c:v>
                </c:pt>
                <c:pt idx="67749" formatCode="0.00E+00">
                  <c:v>4.6382899999999998E-3</c:v>
                </c:pt>
                <c:pt idx="67750" formatCode="0.00E+00">
                  <c:v>3.8823099999999999E-3</c:v>
                </c:pt>
                <c:pt idx="67751" formatCode="0.00E+00">
                  <c:v>3.1337000000000001E-3</c:v>
                </c:pt>
                <c:pt idx="67752" formatCode="0.00E+00">
                  <c:v>2.3918699999999999E-3</c:v>
                </c:pt>
                <c:pt idx="67753" formatCode="0.00E+00">
                  <c:v>1.6562E-3</c:v>
                </c:pt>
                <c:pt idx="67754" formatCode="0.00E+00">
                  <c:v>9.2606399999999999E-4</c:v>
                </c:pt>
                <c:pt idx="67755" formatCode="0.00E+00">
                  <c:v>2.00817E-4</c:v>
                </c:pt>
                <c:pt idx="67756" formatCode="0.00E+00">
                  <c:v>-5.2019000000000002E-4</c:v>
                </c:pt>
                <c:pt idx="67757" formatCode="0.00E+00">
                  <c:v>-1.2376100000000001E-3</c:v>
                </c:pt>
                <c:pt idx="67758" formatCode="0.00E+00">
                  <c:v>-1.95211E-3</c:v>
                </c:pt>
                <c:pt idx="67759" formatCode="0.00E+00">
                  <c:v>-2.6643499999999998E-3</c:v>
                </c:pt>
                <c:pt idx="67760" formatCode="0.00E+00">
                  <c:v>-3.37499E-3</c:v>
                </c:pt>
                <c:pt idx="67761" formatCode="0.00E+00">
                  <c:v>-4.0846900000000002E-3</c:v>
                </c:pt>
                <c:pt idx="67762" formatCode="0.00E+00">
                  <c:v>-4.79409E-3</c:v>
                </c:pt>
                <c:pt idx="67763" formatCode="0.00E+00">
                  <c:v>-5.5038300000000004E-3</c:v>
                </c:pt>
                <c:pt idx="67764" formatCode="0.00E+00">
                  <c:v>-6.2145500000000001E-3</c:v>
                </c:pt>
                <c:pt idx="67765" formatCode="0.00E+00">
                  <c:v>-6.92685E-3</c:v>
                </c:pt>
                <c:pt idx="67766" formatCode="0.00E+00">
                  <c:v>-7.6413399999999999E-3</c:v>
                </c:pt>
                <c:pt idx="67767" formatCode="0.00E+00">
                  <c:v>-8.3585900000000008E-3</c:v>
                </c:pt>
                <c:pt idx="67768" formatCode="0.00E+00">
                  <c:v>-9.0791599999999993E-3</c:v>
                </c:pt>
                <c:pt idx="67769" formatCode="0.00E+00">
                  <c:v>-9.8035799999999992E-3</c:v>
                </c:pt>
                <c:pt idx="67770">
                  <c:v>-1.05323E-2</c:v>
                </c:pt>
                <c:pt idx="67771">
                  <c:v>-1.1266E-2</c:v>
                </c:pt>
                <c:pt idx="67772">
                  <c:v>-1.2004799999999999E-2</c:v>
                </c:pt>
                <c:pt idx="67773">
                  <c:v>-1.2749399999999999E-2</c:v>
                </c:pt>
                <c:pt idx="67774">
                  <c:v>-1.35E-2</c:v>
                </c:pt>
                <c:pt idx="67775">
                  <c:v>-1.42571E-2</c:v>
                </c:pt>
                <c:pt idx="67776">
                  <c:v>-1.50209E-2</c:v>
                </c:pt>
                <c:pt idx="67777">
                  <c:v>-1.5791599999999999E-2</c:v>
                </c:pt>
                <c:pt idx="67778">
                  <c:v>-1.6569500000000001E-2</c:v>
                </c:pt>
                <c:pt idx="67779">
                  <c:v>-1.7354899999999999E-2</c:v>
                </c:pt>
                <c:pt idx="67780">
                  <c:v>-1.8147699999999999E-2</c:v>
                </c:pt>
                <c:pt idx="67781">
                  <c:v>-1.8948099999999999E-2</c:v>
                </c:pt>
                <c:pt idx="67782">
                  <c:v>-1.9756200000000002E-2</c:v>
                </c:pt>
                <c:pt idx="67783">
                  <c:v>-2.0571900000000001E-2</c:v>
                </c:pt>
                <c:pt idx="67784">
                  <c:v>-2.13952E-2</c:v>
                </c:pt>
                <c:pt idx="67785">
                  <c:v>-2.2225999999999999E-2</c:v>
                </c:pt>
                <c:pt idx="67786">
                  <c:v>-2.3064000000000001E-2</c:v>
                </c:pt>
                <c:pt idx="67787">
                  <c:v>-2.3909199999999999E-2</c:v>
                </c:pt>
                <c:pt idx="67788">
                  <c:v>-2.4761200000000001E-2</c:v>
                </c:pt>
                <c:pt idx="67789">
                  <c:v>-2.5619800000000002E-2</c:v>
                </c:pt>
                <c:pt idx="67790">
                  <c:v>-2.6484500000000001E-2</c:v>
                </c:pt>
                <c:pt idx="67791">
                  <c:v>-2.7355000000000001E-2</c:v>
                </c:pt>
                <c:pt idx="67792">
                  <c:v>-2.82308E-2</c:v>
                </c:pt>
                <c:pt idx="67793">
                  <c:v>-2.91113E-2</c:v>
                </c:pt>
                <c:pt idx="67794">
                  <c:v>-2.9995999999999998E-2</c:v>
                </c:pt>
                <c:pt idx="67795">
                  <c:v>-3.08843E-2</c:v>
                </c:pt>
                <c:pt idx="67796">
                  <c:v>-3.1775400000000002E-2</c:v>
                </c:pt>
                <c:pt idx="67797">
                  <c:v>-3.2668799999999998E-2</c:v>
                </c:pt>
                <c:pt idx="67798">
                  <c:v>-3.3563500000000003E-2</c:v>
                </c:pt>
                <c:pt idx="67799">
                  <c:v>-3.4458799999999998E-2</c:v>
                </c:pt>
                <c:pt idx="67800">
                  <c:v>-3.5353700000000002E-2</c:v>
                </c:pt>
                <c:pt idx="67801">
                  <c:v>-3.6247500000000002E-2</c:v>
                </c:pt>
                <c:pt idx="67802">
                  <c:v>-3.7139100000000001E-2</c:v>
                </c:pt>
                <c:pt idx="67803">
                  <c:v>-3.8027400000000003E-2</c:v>
                </c:pt>
                <c:pt idx="67804">
                  <c:v>-3.8911599999999998E-2</c:v>
                </c:pt>
                <c:pt idx="67805">
                  <c:v>-3.9790399999999997E-2</c:v>
                </c:pt>
                <c:pt idx="67806">
                  <c:v>-4.0662700000000003E-2</c:v>
                </c:pt>
                <c:pt idx="67807">
                  <c:v>-4.1527399999999999E-2</c:v>
                </c:pt>
                <c:pt idx="67808">
                  <c:v>-4.2383400000000002E-2</c:v>
                </c:pt>
                <c:pt idx="67809">
                  <c:v>-4.3229200000000002E-2</c:v>
                </c:pt>
                <c:pt idx="67810">
                  <c:v>-4.40638E-2</c:v>
                </c:pt>
                <c:pt idx="67811">
                  <c:v>-4.4885700000000001E-2</c:v>
                </c:pt>
                <c:pt idx="67812">
                  <c:v>-4.5693699999999997E-2</c:v>
                </c:pt>
                <c:pt idx="67813">
                  <c:v>-4.64865E-2</c:v>
                </c:pt>
                <c:pt idx="67814">
                  <c:v>-4.7262600000000002E-2</c:v>
                </c:pt>
                <c:pt idx="67815">
                  <c:v>-4.8020699999999999E-2</c:v>
                </c:pt>
                <c:pt idx="67816">
                  <c:v>-4.8759400000000001E-2</c:v>
                </c:pt>
                <c:pt idx="67817">
                  <c:v>-4.9477300000000002E-2</c:v>
                </c:pt>
                <c:pt idx="67818">
                  <c:v>-5.0172899999999999E-2</c:v>
                </c:pt>
                <c:pt idx="67819">
                  <c:v>-5.0844899999999998E-2</c:v>
                </c:pt>
                <c:pt idx="67820">
                  <c:v>-5.1491799999999997E-2</c:v>
                </c:pt>
                <c:pt idx="67821">
                  <c:v>-5.2112100000000001E-2</c:v>
                </c:pt>
                <c:pt idx="67822">
                  <c:v>-5.2704399999999998E-2</c:v>
                </c:pt>
                <c:pt idx="67823">
                  <c:v>-5.3267299999999997E-2</c:v>
                </c:pt>
                <c:pt idx="67824">
                  <c:v>-5.3799300000000001E-2</c:v>
                </c:pt>
                <c:pt idx="67825">
                  <c:v>-5.4299100000000003E-2</c:v>
                </c:pt>
                <c:pt idx="67826">
                  <c:v>-5.47652E-2</c:v>
                </c:pt>
                <c:pt idx="67827">
                  <c:v>-5.5196200000000001E-2</c:v>
                </c:pt>
                <c:pt idx="67828">
                  <c:v>-5.5590800000000003E-2</c:v>
                </c:pt>
                <c:pt idx="67829">
                  <c:v>-5.59476E-2</c:v>
                </c:pt>
                <c:pt idx="67830">
                  <c:v>-5.6265299999999997E-2</c:v>
                </c:pt>
                <c:pt idx="67831">
                  <c:v>-5.6542599999999998E-2</c:v>
                </c:pt>
                <c:pt idx="67832">
                  <c:v>-5.6778200000000001E-2</c:v>
                </c:pt>
                <c:pt idx="67833">
                  <c:v>-5.6970800000000002E-2</c:v>
                </c:pt>
                <c:pt idx="67834">
                  <c:v>-5.7119299999999998E-2</c:v>
                </c:pt>
                <c:pt idx="67835">
                  <c:v>-5.7222599999999998E-2</c:v>
                </c:pt>
                <c:pt idx="67836">
                  <c:v>-5.7279400000000001E-2</c:v>
                </c:pt>
                <c:pt idx="67837">
                  <c:v>-5.7288800000000001E-2</c:v>
                </c:pt>
                <c:pt idx="67838">
                  <c:v>-5.7249599999999998E-2</c:v>
                </c:pt>
                <c:pt idx="67839">
                  <c:v>-5.7160999999999997E-2</c:v>
                </c:pt>
                <c:pt idx="67840">
                  <c:v>-5.70219E-2</c:v>
                </c:pt>
                <c:pt idx="67841">
                  <c:v>-5.6831600000000003E-2</c:v>
                </c:pt>
                <c:pt idx="67842">
                  <c:v>-5.6589199999999999E-2</c:v>
                </c:pt>
                <c:pt idx="67843">
                  <c:v>-5.6293900000000001E-2</c:v>
                </c:pt>
                <c:pt idx="67844">
                  <c:v>-5.5945099999999998E-2</c:v>
                </c:pt>
                <c:pt idx="67845">
                  <c:v>-5.5542099999999997E-2</c:v>
                </c:pt>
                <c:pt idx="67846">
                  <c:v>-5.5084399999999999E-2</c:v>
                </c:pt>
                <c:pt idx="67847">
                  <c:v>-5.4571500000000002E-2</c:v>
                </c:pt>
                <c:pt idx="67848">
                  <c:v>-5.40029E-2</c:v>
                </c:pt>
                <c:pt idx="67849">
                  <c:v>-5.3378399999999999E-2</c:v>
                </c:pt>
                <c:pt idx="67850">
                  <c:v>-5.2697599999999997E-2</c:v>
                </c:pt>
                <c:pt idx="67851">
                  <c:v>-5.1960399999999997E-2</c:v>
                </c:pt>
                <c:pt idx="67852">
                  <c:v>-5.1166499999999997E-2</c:v>
                </c:pt>
                <c:pt idx="67853">
                  <c:v>-5.0316100000000002E-2</c:v>
                </c:pt>
                <c:pt idx="67854">
                  <c:v>-4.9409000000000002E-2</c:v>
                </c:pt>
                <c:pt idx="67855">
                  <c:v>-4.8445500000000002E-2</c:v>
                </c:pt>
                <c:pt idx="67856">
                  <c:v>-4.7425599999999998E-2</c:v>
                </c:pt>
                <c:pt idx="67857">
                  <c:v>-4.6349799999999997E-2</c:v>
                </c:pt>
                <c:pt idx="67858">
                  <c:v>-4.5218300000000003E-2</c:v>
                </c:pt>
                <c:pt idx="67859">
                  <c:v>-4.40317E-2</c:v>
                </c:pt>
                <c:pt idx="67860">
                  <c:v>-4.2790300000000003E-2</c:v>
                </c:pt>
                <c:pt idx="67861">
                  <c:v>-4.1494900000000001E-2</c:v>
                </c:pt>
                <c:pt idx="67862">
                  <c:v>-4.0146099999999997E-2</c:v>
                </c:pt>
                <c:pt idx="67863">
                  <c:v>-3.8744800000000003E-2</c:v>
                </c:pt>
                <c:pt idx="67864">
                  <c:v>-3.7291699999999997E-2</c:v>
                </c:pt>
                <c:pt idx="67865">
                  <c:v>-3.5787800000000002E-2</c:v>
                </c:pt>
                <c:pt idx="67866">
                  <c:v>-3.4234100000000003E-2</c:v>
                </c:pt>
                <c:pt idx="67867">
                  <c:v>-3.2631899999999998E-2</c:v>
                </c:pt>
                <c:pt idx="67868">
                  <c:v>-3.0982099999999999E-2</c:v>
                </c:pt>
                <c:pt idx="67869">
                  <c:v>-2.9286199999999998E-2</c:v>
                </c:pt>
                <c:pt idx="67870">
                  <c:v>-2.7545500000000001E-2</c:v>
                </c:pt>
                <c:pt idx="67871">
                  <c:v>-2.5761300000000001E-2</c:v>
                </c:pt>
                <c:pt idx="67872">
                  <c:v>-2.39353E-2</c:v>
                </c:pt>
                <c:pt idx="67873">
                  <c:v>-2.2068999999999998E-2</c:v>
                </c:pt>
                <c:pt idx="67874">
                  <c:v>-2.0164000000000001E-2</c:v>
                </c:pt>
                <c:pt idx="67875">
                  <c:v>-1.8222100000000001E-2</c:v>
                </c:pt>
                <c:pt idx="67876">
                  <c:v>-1.6245099999999998E-2</c:v>
                </c:pt>
                <c:pt idx="67877">
                  <c:v>-1.4234800000000001E-2</c:v>
                </c:pt>
                <c:pt idx="67878">
                  <c:v>-1.21932E-2</c:v>
                </c:pt>
                <c:pt idx="67879">
                  <c:v>-1.0122300000000001E-2</c:v>
                </c:pt>
                <c:pt idx="67880" formatCode="0.00E+00">
                  <c:v>-8.0241199999999992E-3</c:v>
                </c:pt>
                <c:pt idx="67881" formatCode="0.00E+00">
                  <c:v>-5.9007900000000004E-3</c:v>
                </c:pt>
                <c:pt idx="67882" formatCode="0.00E+00">
                  <c:v>-3.7544700000000002E-3</c:v>
                </c:pt>
                <c:pt idx="67883" formatCode="0.00E+00">
                  <c:v>-1.58741E-3</c:v>
                </c:pt>
                <c:pt idx="67884" formatCode="0.00E+00">
                  <c:v>5.9812299999999999E-4</c:v>
                </c:pt>
                <c:pt idx="67885" formatCode="0.00E+00">
                  <c:v>2.7998099999999998E-3</c:v>
                </c:pt>
                <c:pt idx="67886" formatCode="0.00E+00">
                  <c:v>5.0152699999999996E-3</c:v>
                </c:pt>
                <c:pt idx="67887" formatCode="0.00E+00">
                  <c:v>7.2420999999999996E-3</c:v>
                </c:pt>
                <c:pt idx="67888" formatCode="0.00E+00">
                  <c:v>9.4778599999999994E-3</c:v>
                </c:pt>
                <c:pt idx="67889">
                  <c:v>1.172E-2</c:v>
                </c:pt>
                <c:pt idx="67890">
                  <c:v>1.39662E-2</c:v>
                </c:pt>
                <c:pt idx="67891">
                  <c:v>1.6213700000000001E-2</c:v>
                </c:pt>
                <c:pt idx="67892">
                  <c:v>1.8460000000000001E-2</c:v>
                </c:pt>
                <c:pt idx="67893">
                  <c:v>2.0702499999999999E-2</c:v>
                </c:pt>
                <c:pt idx="67894">
                  <c:v>2.29386E-2</c:v>
                </c:pt>
                <c:pt idx="67895">
                  <c:v>2.5165799999999999E-2</c:v>
                </c:pt>
                <c:pt idx="67896">
                  <c:v>2.7381300000000001E-2</c:v>
                </c:pt>
                <c:pt idx="67897">
                  <c:v>2.9582500000000001E-2</c:v>
                </c:pt>
                <c:pt idx="67898">
                  <c:v>3.1766900000000001E-2</c:v>
                </c:pt>
                <c:pt idx="67899">
                  <c:v>3.3931700000000002E-2</c:v>
                </c:pt>
                <c:pt idx="67900">
                  <c:v>3.60744E-2</c:v>
                </c:pt>
                <c:pt idx="67901">
                  <c:v>3.8192200000000003E-2</c:v>
                </c:pt>
                <c:pt idx="67902">
                  <c:v>4.0282699999999998E-2</c:v>
                </c:pt>
                <c:pt idx="67903">
                  <c:v>4.2343199999999998E-2</c:v>
                </c:pt>
                <c:pt idx="67904">
                  <c:v>4.43712E-2</c:v>
                </c:pt>
                <c:pt idx="67905">
                  <c:v>4.6364000000000002E-2</c:v>
                </c:pt>
                <c:pt idx="67906">
                  <c:v>4.8319300000000003E-2</c:v>
                </c:pt>
                <c:pt idx="67907">
                  <c:v>5.0234500000000001E-2</c:v>
                </c:pt>
                <c:pt idx="67908">
                  <c:v>5.2107100000000003E-2</c:v>
                </c:pt>
                <c:pt idx="67909">
                  <c:v>5.3934799999999998E-2</c:v>
                </c:pt>
                <c:pt idx="67910">
                  <c:v>5.5715199999999999E-2</c:v>
                </c:pt>
                <c:pt idx="67911">
                  <c:v>5.7445999999999997E-2</c:v>
                </c:pt>
                <c:pt idx="67912">
                  <c:v>5.9124900000000001E-2</c:v>
                </c:pt>
                <c:pt idx="67913">
                  <c:v>6.07498E-2</c:v>
                </c:pt>
                <c:pt idx="67914">
                  <c:v>6.2318400000000003E-2</c:v>
                </c:pt>
                <c:pt idx="67915">
                  <c:v>6.3828700000000002E-2</c:v>
                </c:pt>
                <c:pt idx="67916">
                  <c:v>6.5278600000000006E-2</c:v>
                </c:pt>
                <c:pt idx="67917">
                  <c:v>6.6666299999999998E-2</c:v>
                </c:pt>
                <c:pt idx="67918">
                  <c:v>6.7989800000000003E-2</c:v>
                </c:pt>
                <c:pt idx="67919">
                  <c:v>6.9247199999999995E-2</c:v>
                </c:pt>
                <c:pt idx="67920">
                  <c:v>7.0437E-2</c:v>
                </c:pt>
                <c:pt idx="67921">
                  <c:v>7.1557399999999993E-2</c:v>
                </c:pt>
                <c:pt idx="67922">
                  <c:v>7.2606799999999999E-2</c:v>
                </c:pt>
                <c:pt idx="67923">
                  <c:v>7.3583800000000005E-2</c:v>
                </c:pt>
                <c:pt idx="67924">
                  <c:v>7.4486999999999998E-2</c:v>
                </c:pt>
                <c:pt idx="67925">
                  <c:v>7.5314999999999993E-2</c:v>
                </c:pt>
                <c:pt idx="67926">
                  <c:v>7.6066599999999998E-2</c:v>
                </c:pt>
                <c:pt idx="67927">
                  <c:v>7.6740799999999998E-2</c:v>
                </c:pt>
                <c:pt idx="67928">
                  <c:v>7.7336500000000002E-2</c:v>
                </c:pt>
                <c:pt idx="67929">
                  <c:v>7.7852699999999997E-2</c:v>
                </c:pt>
                <c:pt idx="67930">
                  <c:v>7.8288700000000003E-2</c:v>
                </c:pt>
                <c:pt idx="67931">
                  <c:v>7.8643699999999997E-2</c:v>
                </c:pt>
                <c:pt idx="67932">
                  <c:v>7.8917000000000001E-2</c:v>
                </c:pt>
                <c:pt idx="67933">
                  <c:v>7.9108200000000004E-2</c:v>
                </c:pt>
                <c:pt idx="67934">
                  <c:v>7.9216900000000007E-2</c:v>
                </c:pt>
                <c:pt idx="67935">
                  <c:v>7.9242699999999999E-2</c:v>
                </c:pt>
                <c:pt idx="67936">
                  <c:v>7.9185400000000003E-2</c:v>
                </c:pt>
                <c:pt idx="67937">
                  <c:v>7.9044900000000001E-2</c:v>
                </c:pt>
                <c:pt idx="67938">
                  <c:v>7.8821199999999994E-2</c:v>
                </c:pt>
                <c:pt idx="67939">
                  <c:v>7.8514500000000001E-2</c:v>
                </c:pt>
                <c:pt idx="67940">
                  <c:v>7.8124899999999997E-2</c:v>
                </c:pt>
                <c:pt idx="67941">
                  <c:v>7.7652799999999994E-2</c:v>
                </c:pt>
                <c:pt idx="67942">
                  <c:v>7.7098600000000003E-2</c:v>
                </c:pt>
                <c:pt idx="67943">
                  <c:v>7.64629E-2</c:v>
                </c:pt>
                <c:pt idx="67944">
                  <c:v>7.5746300000000003E-2</c:v>
                </c:pt>
                <c:pt idx="67945">
                  <c:v>7.4949500000000002E-2</c:v>
                </c:pt>
                <c:pt idx="67946">
                  <c:v>7.4073399999999998E-2</c:v>
                </c:pt>
                <c:pt idx="67947">
                  <c:v>7.3119000000000003E-2</c:v>
                </c:pt>
                <c:pt idx="67948">
                  <c:v>7.2087399999999996E-2</c:v>
                </c:pt>
                <c:pt idx="67949">
                  <c:v>7.0979600000000004E-2</c:v>
                </c:pt>
                <c:pt idx="67950">
                  <c:v>6.9796899999999995E-2</c:v>
                </c:pt>
                <c:pt idx="67951">
                  <c:v>6.8540799999999999E-2</c:v>
                </c:pt>
                <c:pt idx="67952">
                  <c:v>6.7212599999999997E-2</c:v>
                </c:pt>
                <c:pt idx="67953">
                  <c:v>6.5813800000000006E-2</c:v>
                </c:pt>
                <c:pt idx="67954">
                  <c:v>6.4346299999999995E-2</c:v>
                </c:pt>
                <c:pt idx="67955">
                  <c:v>6.2811500000000006E-2</c:v>
                </c:pt>
                <c:pt idx="67956">
                  <c:v>6.1211399999999999E-2</c:v>
                </c:pt>
                <c:pt idx="67957">
                  <c:v>5.9547900000000001E-2</c:v>
                </c:pt>
                <c:pt idx="67958">
                  <c:v>5.7822900000000003E-2</c:v>
                </c:pt>
                <c:pt idx="67959">
                  <c:v>5.6038499999999998E-2</c:v>
                </c:pt>
                <c:pt idx="67960">
                  <c:v>5.4196800000000003E-2</c:v>
                </c:pt>
                <c:pt idx="67961">
                  <c:v>5.2299999999999999E-2</c:v>
                </c:pt>
                <c:pt idx="67962">
                  <c:v>5.0350399999999997E-2</c:v>
                </c:pt>
                <c:pt idx="67963">
                  <c:v>4.8350299999999999E-2</c:v>
                </c:pt>
                <c:pt idx="67964">
                  <c:v>4.6302099999999999E-2</c:v>
                </c:pt>
                <c:pt idx="67965">
                  <c:v>4.4208299999999999E-2</c:v>
                </c:pt>
                <c:pt idx="67966">
                  <c:v>4.2071400000000002E-2</c:v>
                </c:pt>
                <c:pt idx="67967">
                  <c:v>3.9893999999999999E-2</c:v>
                </c:pt>
                <c:pt idx="67968">
                  <c:v>3.7678700000000002E-2</c:v>
                </c:pt>
                <c:pt idx="67969">
                  <c:v>3.5428099999999997E-2</c:v>
                </c:pt>
                <c:pt idx="67970">
                  <c:v>3.3144899999999998E-2</c:v>
                </c:pt>
                <c:pt idx="67971">
                  <c:v>3.0831899999999999E-2</c:v>
                </c:pt>
                <c:pt idx="67972">
                  <c:v>2.8491900000000001E-2</c:v>
                </c:pt>
                <c:pt idx="67973">
                  <c:v>2.6127600000000001E-2</c:v>
                </c:pt>
                <c:pt idx="67974">
                  <c:v>2.3741999999999999E-2</c:v>
                </c:pt>
                <c:pt idx="67975">
                  <c:v>2.1337700000000001E-2</c:v>
                </c:pt>
                <c:pt idx="67976">
                  <c:v>1.8917799999999999E-2</c:v>
                </c:pt>
                <c:pt idx="67977">
                  <c:v>1.6485099999999999E-2</c:v>
                </c:pt>
                <c:pt idx="67978">
                  <c:v>1.40424E-2</c:v>
                </c:pt>
                <c:pt idx="67979">
                  <c:v>1.15928E-2</c:v>
                </c:pt>
                <c:pt idx="67980" formatCode="0.00E+00">
                  <c:v>9.1389599999999998E-3</c:v>
                </c:pt>
                <c:pt idx="67981" formatCode="0.00E+00">
                  <c:v>6.6839300000000003E-3</c:v>
                </c:pt>
                <c:pt idx="67982" formatCode="0.00E+00">
                  <c:v>4.2305600000000004E-3</c:v>
                </c:pt>
                <c:pt idx="67983" formatCode="0.00E+00">
                  <c:v>1.7817200000000001E-3</c:v>
                </c:pt>
                <c:pt idx="67984" formatCode="0.00E+00">
                  <c:v>-6.5973300000000002E-4</c:v>
                </c:pt>
                <c:pt idx="67985" formatCode="0.00E+00">
                  <c:v>-3.0909499999999999E-3</c:v>
                </c:pt>
                <c:pt idx="67986" formatCode="0.00E+00">
                  <c:v>-5.5091000000000003E-3</c:v>
                </c:pt>
                <c:pt idx="67987" formatCode="0.00E+00">
                  <c:v>-7.9114100000000007E-3</c:v>
                </c:pt>
                <c:pt idx="67988">
                  <c:v>-1.02951E-2</c:v>
                </c:pt>
                <c:pt idx="67989">
                  <c:v>-1.26575E-2</c:v>
                </c:pt>
                <c:pt idx="67990">
                  <c:v>-1.49958E-2</c:v>
                </c:pt>
                <c:pt idx="67991">
                  <c:v>-1.73075E-2</c:v>
                </c:pt>
                <c:pt idx="67992">
                  <c:v>-1.9589800000000001E-2</c:v>
                </c:pt>
                <c:pt idx="67993">
                  <c:v>-2.1840399999999999E-2</c:v>
                </c:pt>
                <c:pt idx="67994">
                  <c:v>-2.4056600000000001E-2</c:v>
                </c:pt>
                <c:pt idx="67995">
                  <c:v>-2.6235999999999999E-2</c:v>
                </c:pt>
                <c:pt idx="67996">
                  <c:v>-2.83763E-2</c:v>
                </c:pt>
                <c:pt idx="67997">
                  <c:v>-3.0474999999999999E-2</c:v>
                </c:pt>
                <c:pt idx="67998">
                  <c:v>-3.2530099999999999E-2</c:v>
                </c:pt>
                <c:pt idx="67999">
                  <c:v>-3.4539199999999999E-2</c:v>
                </c:pt>
                <c:pt idx="68000">
                  <c:v>-3.6500199999999997E-2</c:v>
                </c:pt>
                <c:pt idx="68001">
                  <c:v>-3.8411099999999997E-2</c:v>
                </c:pt>
                <c:pt idx="68002">
                  <c:v>-4.0269899999999997E-2</c:v>
                </c:pt>
                <c:pt idx="68003">
                  <c:v>-4.2074800000000002E-2</c:v>
                </c:pt>
                <c:pt idx="68004">
                  <c:v>-4.3823800000000003E-2</c:v>
                </c:pt>
                <c:pt idx="68005">
                  <c:v>-4.5515399999999998E-2</c:v>
                </c:pt>
                <c:pt idx="68006">
                  <c:v>-4.7147799999999997E-2</c:v>
                </c:pt>
                <c:pt idx="68007">
                  <c:v>-4.8719499999999999E-2</c:v>
                </c:pt>
                <c:pt idx="68008">
                  <c:v>-5.0229000000000003E-2</c:v>
                </c:pt>
                <c:pt idx="68009">
                  <c:v>-5.1674900000000003E-2</c:v>
                </c:pt>
                <c:pt idx="68010">
                  <c:v>-5.3055999999999999E-2</c:v>
                </c:pt>
                <c:pt idx="68011">
                  <c:v>-5.4371000000000003E-2</c:v>
                </c:pt>
                <c:pt idx="68012">
                  <c:v>-5.5619000000000002E-2</c:v>
                </c:pt>
                <c:pt idx="68013">
                  <c:v>-5.6798700000000001E-2</c:v>
                </c:pt>
                <c:pt idx="68014">
                  <c:v>-5.7909500000000003E-2</c:v>
                </c:pt>
                <c:pt idx="68015">
                  <c:v>-5.89504E-2</c:v>
                </c:pt>
                <c:pt idx="68016">
                  <c:v>-5.99207E-2</c:v>
                </c:pt>
                <c:pt idx="68017">
                  <c:v>-6.0819900000000003E-2</c:v>
                </c:pt>
                <c:pt idx="68018">
                  <c:v>-6.1647300000000002E-2</c:v>
                </c:pt>
                <c:pt idx="68019">
                  <c:v>-6.2402699999999998E-2</c:v>
                </c:pt>
                <c:pt idx="68020">
                  <c:v>-6.3085600000000006E-2</c:v>
                </c:pt>
                <c:pt idx="68021">
                  <c:v>-6.36959E-2</c:v>
                </c:pt>
                <c:pt idx="68022">
                  <c:v>-6.4233399999999996E-2</c:v>
                </c:pt>
                <c:pt idx="68023">
                  <c:v>-6.4698199999999997E-2</c:v>
                </c:pt>
                <c:pt idx="68024">
                  <c:v>-6.5090200000000001E-2</c:v>
                </c:pt>
                <c:pt idx="68025">
                  <c:v>-6.5409700000000001E-2</c:v>
                </c:pt>
                <c:pt idx="68026">
                  <c:v>-6.5656900000000004E-2</c:v>
                </c:pt>
                <c:pt idx="68027">
                  <c:v>-6.5832199999999994E-2</c:v>
                </c:pt>
                <c:pt idx="68028">
                  <c:v>-6.5936099999999997E-2</c:v>
                </c:pt>
                <c:pt idx="68029">
                  <c:v>-6.5969E-2</c:v>
                </c:pt>
                <c:pt idx="68030">
                  <c:v>-6.5931600000000007E-2</c:v>
                </c:pt>
                <c:pt idx="68031">
                  <c:v>-6.58247E-2</c:v>
                </c:pt>
                <c:pt idx="68032">
                  <c:v>-6.5648999999999999E-2</c:v>
                </c:pt>
                <c:pt idx="68033">
                  <c:v>-6.5405500000000005E-2</c:v>
                </c:pt>
                <c:pt idx="68034">
                  <c:v>-6.5095E-2</c:v>
                </c:pt>
                <c:pt idx="68035">
                  <c:v>-6.4718800000000007E-2</c:v>
                </c:pt>
                <c:pt idx="68036">
                  <c:v>-6.4277899999999999E-2</c:v>
                </c:pt>
                <c:pt idx="68037">
                  <c:v>-6.3773499999999997E-2</c:v>
                </c:pt>
                <c:pt idx="68038">
                  <c:v>-6.3206899999999996E-2</c:v>
                </c:pt>
                <c:pt idx="68039">
                  <c:v>-6.2579499999999996E-2</c:v>
                </c:pt>
                <c:pt idx="68040">
                  <c:v>-6.1892700000000002E-2</c:v>
                </c:pt>
                <c:pt idx="68041">
                  <c:v>-6.1147899999999998E-2</c:v>
                </c:pt>
                <c:pt idx="68042">
                  <c:v>-6.0346900000000002E-2</c:v>
                </c:pt>
                <c:pt idx="68043">
                  <c:v>-5.9491099999999998E-2</c:v>
                </c:pt>
                <c:pt idx="68044">
                  <c:v>-5.8582299999999997E-2</c:v>
                </c:pt>
                <c:pt idx="68045">
                  <c:v>-5.7622100000000002E-2</c:v>
                </c:pt>
                <c:pt idx="68046">
                  <c:v>-5.66124E-2</c:v>
                </c:pt>
                <c:pt idx="68047">
                  <c:v>-5.5555E-2</c:v>
                </c:pt>
                <c:pt idx="68048">
                  <c:v>-5.4451699999999999E-2</c:v>
                </c:pt>
                <c:pt idx="68049">
                  <c:v>-5.3304499999999998E-2</c:v>
                </c:pt>
                <c:pt idx="68050">
                  <c:v>-5.2115300000000003E-2</c:v>
                </c:pt>
                <c:pt idx="68051">
                  <c:v>-5.0886199999999999E-2</c:v>
                </c:pt>
                <c:pt idx="68052">
                  <c:v>-4.9619000000000003E-2</c:v>
                </c:pt>
                <c:pt idx="68053">
                  <c:v>-4.8315999999999998E-2</c:v>
                </c:pt>
                <c:pt idx="68054">
                  <c:v>-4.6979100000000003E-2</c:v>
                </c:pt>
                <c:pt idx="68055">
                  <c:v>-4.5610400000000002E-2</c:v>
                </c:pt>
                <c:pt idx="68056">
                  <c:v>-4.4212099999999997E-2</c:v>
                </c:pt>
                <c:pt idx="68057">
                  <c:v>-4.2786200000000003E-2</c:v>
                </c:pt>
                <c:pt idx="68058">
                  <c:v>-4.1334999999999997E-2</c:v>
                </c:pt>
                <c:pt idx="68059">
                  <c:v>-3.98605E-2</c:v>
                </c:pt>
                <c:pt idx="68060">
                  <c:v>-3.83649E-2</c:v>
                </c:pt>
                <c:pt idx="68061">
                  <c:v>-3.6850399999999998E-2</c:v>
                </c:pt>
                <c:pt idx="68062">
                  <c:v>-3.5319099999999999E-2</c:v>
                </c:pt>
                <c:pt idx="68063">
                  <c:v>-3.37731E-2</c:v>
                </c:pt>
                <c:pt idx="68064">
                  <c:v>-3.22145E-2</c:v>
                </c:pt>
                <c:pt idx="68065">
                  <c:v>-3.0645599999999999E-2</c:v>
                </c:pt>
                <c:pt idx="68066">
                  <c:v>-2.9068299999999998E-2</c:v>
                </c:pt>
                <c:pt idx="68067">
                  <c:v>-2.7484700000000001E-2</c:v>
                </c:pt>
                <c:pt idx="68068">
                  <c:v>-2.5897E-2</c:v>
                </c:pt>
                <c:pt idx="68069">
                  <c:v>-2.4307200000000001E-2</c:v>
                </c:pt>
                <c:pt idx="68070">
                  <c:v>-2.27172E-2</c:v>
                </c:pt>
                <c:pt idx="68071">
                  <c:v>-2.1128999999999998E-2</c:v>
                </c:pt>
                <c:pt idx="68072">
                  <c:v>-1.9544599999999999E-2</c:v>
                </c:pt>
                <c:pt idx="68073">
                  <c:v>-1.79659E-2</c:v>
                </c:pt>
                <c:pt idx="68074">
                  <c:v>-1.6394700000000002E-2</c:v>
                </c:pt>
                <c:pt idx="68075">
                  <c:v>-1.48329E-2</c:v>
                </c:pt>
                <c:pt idx="68076">
                  <c:v>-1.3282199999999999E-2</c:v>
                </c:pt>
                <c:pt idx="68077">
                  <c:v>-1.17444E-2</c:v>
                </c:pt>
                <c:pt idx="68078">
                  <c:v>-1.02212E-2</c:v>
                </c:pt>
                <c:pt idx="68079" formatCode="0.00E+00">
                  <c:v>-8.7141100000000006E-3</c:v>
                </c:pt>
                <c:pt idx="68080" formatCode="0.00E+00">
                  <c:v>-7.2248199999999999E-3</c:v>
                </c:pt>
                <c:pt idx="68081" formatCode="0.00E+00">
                  <c:v>-5.7548299999999998E-3</c:v>
                </c:pt>
                <c:pt idx="68082" formatCode="0.00E+00">
                  <c:v>-4.3055999999999997E-3</c:v>
                </c:pt>
                <c:pt idx="68083" formatCode="0.00E+00">
                  <c:v>-2.8785299999999998E-3</c:v>
                </c:pt>
                <c:pt idx="68084" formatCode="0.00E+00">
                  <c:v>-1.47499E-3</c:v>
                </c:pt>
                <c:pt idx="68085" formatCode="0.00E+00">
                  <c:v>-9.6254200000000004E-5</c:v>
                </c:pt>
                <c:pt idx="68086" formatCode="0.00E+00">
                  <c:v>1.2564500000000001E-3</c:v>
                </c:pt>
                <c:pt idx="68087" formatCode="0.00E+00">
                  <c:v>2.5819599999999999E-3</c:v>
                </c:pt>
                <c:pt idx="68088" formatCode="0.00E+00">
                  <c:v>3.8791799999999999E-3</c:v>
                </c:pt>
                <c:pt idx="68089" formatCode="0.00E+00">
                  <c:v>5.1470700000000001E-3</c:v>
                </c:pt>
                <c:pt idx="68090" formatCode="0.00E+00">
                  <c:v>6.3846900000000002E-3</c:v>
                </c:pt>
                <c:pt idx="68091" formatCode="0.00E+00">
                  <c:v>7.5911199999999998E-3</c:v>
                </c:pt>
                <c:pt idx="68092" formatCode="0.00E+00">
                  <c:v>8.7655400000000005E-3</c:v>
                </c:pt>
                <c:pt idx="68093" formatCode="0.00E+00">
                  <c:v>9.9071899999999997E-3</c:v>
                </c:pt>
                <c:pt idx="68094">
                  <c:v>1.10154E-2</c:v>
                </c:pt>
                <c:pt idx="68095">
                  <c:v>1.20895E-2</c:v>
                </c:pt>
                <c:pt idx="68096">
                  <c:v>1.3128900000000001E-2</c:v>
                </c:pt>
                <c:pt idx="68097">
                  <c:v>1.41333E-2</c:v>
                </c:pt>
                <c:pt idx="68098">
                  <c:v>1.51021E-2</c:v>
                </c:pt>
                <c:pt idx="68099">
                  <c:v>1.6035000000000001E-2</c:v>
                </c:pt>
                <c:pt idx="68100">
                  <c:v>1.6931700000000001E-2</c:v>
                </c:pt>
                <c:pt idx="68101">
                  <c:v>1.7791999999999999E-2</c:v>
                </c:pt>
                <c:pt idx="68102">
                  <c:v>1.8615799999999998E-2</c:v>
                </c:pt>
                <c:pt idx="68103">
                  <c:v>1.9403E-2</c:v>
                </c:pt>
                <c:pt idx="68104">
                  <c:v>2.0153600000000001E-2</c:v>
                </c:pt>
                <c:pt idx="68105">
                  <c:v>2.0867500000000001E-2</c:v>
                </c:pt>
                <c:pt idx="68106">
                  <c:v>2.1545000000000002E-2</c:v>
                </c:pt>
                <c:pt idx="68107">
                  <c:v>2.21862E-2</c:v>
                </c:pt>
                <c:pt idx="68108">
                  <c:v>2.2791200000000001E-2</c:v>
                </c:pt>
                <c:pt idx="68109">
                  <c:v>2.3360499999999999E-2</c:v>
                </c:pt>
                <c:pt idx="68110">
                  <c:v>2.38943E-2</c:v>
                </c:pt>
                <c:pt idx="68111">
                  <c:v>2.4393100000000001E-2</c:v>
                </c:pt>
                <c:pt idx="68112">
                  <c:v>2.4857199999999999E-2</c:v>
                </c:pt>
                <c:pt idx="68113">
                  <c:v>2.5287299999999999E-2</c:v>
                </c:pt>
                <c:pt idx="68114">
                  <c:v>2.56837E-2</c:v>
                </c:pt>
                <c:pt idx="68115">
                  <c:v>2.6047299999999999E-2</c:v>
                </c:pt>
                <c:pt idx="68116">
                  <c:v>2.6378499999999999E-2</c:v>
                </c:pt>
                <c:pt idx="68117">
                  <c:v>2.6678E-2</c:v>
                </c:pt>
                <c:pt idx="68118">
                  <c:v>2.6946700000000001E-2</c:v>
                </c:pt>
                <c:pt idx="68119">
                  <c:v>2.7185299999999999E-2</c:v>
                </c:pt>
                <c:pt idx="68120">
                  <c:v>2.7394499999999999E-2</c:v>
                </c:pt>
                <c:pt idx="68121">
                  <c:v>2.7575300000000001E-2</c:v>
                </c:pt>
                <c:pt idx="68122">
                  <c:v>2.77284E-2</c:v>
                </c:pt>
                <c:pt idx="68123">
                  <c:v>2.7854799999999999E-2</c:v>
                </c:pt>
                <c:pt idx="68124">
                  <c:v>2.7955399999999998E-2</c:v>
                </c:pt>
                <c:pt idx="68125">
                  <c:v>2.80311E-2</c:v>
                </c:pt>
                <c:pt idx="68126">
                  <c:v>2.8083E-2</c:v>
                </c:pt>
                <c:pt idx="68127">
                  <c:v>2.8112000000000002E-2</c:v>
                </c:pt>
                <c:pt idx="68128">
                  <c:v>2.8119100000000001E-2</c:v>
                </c:pt>
                <c:pt idx="68129">
                  <c:v>2.81053E-2</c:v>
                </c:pt>
                <c:pt idx="68130">
                  <c:v>2.8071700000000002E-2</c:v>
                </c:pt>
                <c:pt idx="68131">
                  <c:v>2.80194E-2</c:v>
                </c:pt>
                <c:pt idx="68132">
                  <c:v>2.79492E-2</c:v>
                </c:pt>
                <c:pt idx="68133">
                  <c:v>2.7862399999999999E-2</c:v>
                </c:pt>
                <c:pt idx="68134">
                  <c:v>2.776E-2</c:v>
                </c:pt>
                <c:pt idx="68135">
                  <c:v>2.7643000000000001E-2</c:v>
                </c:pt>
                <c:pt idx="68136">
                  <c:v>2.7512399999999999E-2</c:v>
                </c:pt>
                <c:pt idx="68137">
                  <c:v>2.7369299999999999E-2</c:v>
                </c:pt>
                <c:pt idx="68138">
                  <c:v>2.7214800000000001E-2</c:v>
                </c:pt>
                <c:pt idx="68139">
                  <c:v>2.7049799999999999E-2</c:v>
                </c:pt>
                <c:pt idx="68140">
                  <c:v>2.6875400000000001E-2</c:v>
                </c:pt>
                <c:pt idx="68141">
                  <c:v>2.66926E-2</c:v>
                </c:pt>
                <c:pt idx="68142">
                  <c:v>2.6502299999999999E-2</c:v>
                </c:pt>
                <c:pt idx="68143">
                  <c:v>2.6305499999999999E-2</c:v>
                </c:pt>
                <c:pt idx="68144">
                  <c:v>2.6103100000000001E-2</c:v>
                </c:pt>
                <c:pt idx="68145">
                  <c:v>2.5896099999999998E-2</c:v>
                </c:pt>
                <c:pt idx="68146">
                  <c:v>2.5685199999999998E-2</c:v>
                </c:pt>
                <c:pt idx="68147">
                  <c:v>2.5471500000000001E-2</c:v>
                </c:pt>
                <c:pt idx="68148">
                  <c:v>2.52556E-2</c:v>
                </c:pt>
                <c:pt idx="68149">
                  <c:v>2.5038500000000002E-2</c:v>
                </c:pt>
                <c:pt idx="68150">
                  <c:v>2.4820800000000001E-2</c:v>
                </c:pt>
                <c:pt idx="68151">
                  <c:v>2.4603400000000001E-2</c:v>
                </c:pt>
                <c:pt idx="68152">
                  <c:v>2.43868E-2</c:v>
                </c:pt>
                <c:pt idx="68153">
                  <c:v>2.41718E-2</c:v>
                </c:pt>
                <c:pt idx="68154">
                  <c:v>2.3958900000000002E-2</c:v>
                </c:pt>
                <c:pt idx="68155">
                  <c:v>2.37488E-2</c:v>
                </c:pt>
                <c:pt idx="68156">
                  <c:v>2.3542E-2</c:v>
                </c:pt>
                <c:pt idx="68157">
                  <c:v>2.3338899999999999E-2</c:v>
                </c:pt>
                <c:pt idx="68158">
                  <c:v>2.31401E-2</c:v>
                </c:pt>
                <c:pt idx="68159">
                  <c:v>2.2946000000000001E-2</c:v>
                </c:pt>
                <c:pt idx="68160">
                  <c:v>2.2756800000000001E-2</c:v>
                </c:pt>
                <c:pt idx="68161">
                  <c:v>2.2572999999999999E-2</c:v>
                </c:pt>
                <c:pt idx="68162">
                  <c:v>2.2394799999999999E-2</c:v>
                </c:pt>
                <c:pt idx="68163">
                  <c:v>2.2222499999999999E-2</c:v>
                </c:pt>
                <c:pt idx="68164">
                  <c:v>2.2056200000000001E-2</c:v>
                </c:pt>
                <c:pt idx="68165">
                  <c:v>2.1896100000000002E-2</c:v>
                </c:pt>
                <c:pt idx="68166">
                  <c:v>2.1742299999999999E-2</c:v>
                </c:pt>
                <c:pt idx="68167">
                  <c:v>2.1594800000000001E-2</c:v>
                </c:pt>
                <c:pt idx="68168">
                  <c:v>2.14536E-2</c:v>
                </c:pt>
                <c:pt idx="68169">
                  <c:v>2.1318799999999999E-2</c:v>
                </c:pt>
                <c:pt idx="68170">
                  <c:v>2.1190199999999999E-2</c:v>
                </c:pt>
                <c:pt idx="68171">
                  <c:v>2.1067700000000002E-2</c:v>
                </c:pt>
                <c:pt idx="68172">
                  <c:v>2.09511E-2</c:v>
                </c:pt>
                <c:pt idx="68173">
                  <c:v>2.08402E-2</c:v>
                </c:pt>
                <c:pt idx="68174">
                  <c:v>2.0734800000000001E-2</c:v>
                </c:pt>
                <c:pt idx="68175">
                  <c:v>2.0634599999999999E-2</c:v>
                </c:pt>
                <c:pt idx="68176">
                  <c:v>2.0539200000000001E-2</c:v>
                </c:pt>
                <c:pt idx="68177">
                  <c:v>2.0448299999999999E-2</c:v>
                </c:pt>
                <c:pt idx="68178">
                  <c:v>2.0361500000000001E-2</c:v>
                </c:pt>
                <c:pt idx="68179">
                  <c:v>2.02782E-2</c:v>
                </c:pt>
                <c:pt idx="68180">
                  <c:v>2.01981E-2</c:v>
                </c:pt>
                <c:pt idx="68181">
                  <c:v>2.0120699999999998E-2</c:v>
                </c:pt>
                <c:pt idx="68182">
                  <c:v>2.0045299999999999E-2</c:v>
                </c:pt>
                <c:pt idx="68183">
                  <c:v>1.99714E-2</c:v>
                </c:pt>
                <c:pt idx="68184">
                  <c:v>1.98984E-2</c:v>
                </c:pt>
                <c:pt idx="68185">
                  <c:v>1.9825599999999999E-2</c:v>
                </c:pt>
                <c:pt idx="68186">
                  <c:v>1.9752499999999999E-2</c:v>
                </c:pt>
                <c:pt idx="68187">
                  <c:v>1.9678299999999999E-2</c:v>
                </c:pt>
                <c:pt idx="68188">
                  <c:v>1.9602399999999999E-2</c:v>
                </c:pt>
                <c:pt idx="68189">
                  <c:v>1.95239E-2</c:v>
                </c:pt>
                <c:pt idx="68190">
                  <c:v>1.9442299999999999E-2</c:v>
                </c:pt>
                <c:pt idx="68191">
                  <c:v>1.9356600000000002E-2</c:v>
                </c:pt>
                <c:pt idx="68192">
                  <c:v>1.92663E-2</c:v>
                </c:pt>
                <c:pt idx="68193">
                  <c:v>1.9170400000000001E-2</c:v>
                </c:pt>
                <c:pt idx="68194">
                  <c:v>1.90682E-2</c:v>
                </c:pt>
                <c:pt idx="68195">
                  <c:v>1.8959E-2</c:v>
                </c:pt>
                <c:pt idx="68196">
                  <c:v>1.8841900000000002E-2</c:v>
                </c:pt>
                <c:pt idx="68197">
                  <c:v>1.8716099999999999E-2</c:v>
                </c:pt>
                <c:pt idx="68198">
                  <c:v>1.8580800000000001E-2</c:v>
                </c:pt>
                <c:pt idx="68199">
                  <c:v>1.8435300000000002E-2</c:v>
                </c:pt>
                <c:pt idx="68200">
                  <c:v>1.8278699999999998E-2</c:v>
                </c:pt>
                <c:pt idx="68201">
                  <c:v>1.8110299999999999E-2</c:v>
                </c:pt>
                <c:pt idx="68202">
                  <c:v>1.7929299999999999E-2</c:v>
                </c:pt>
                <c:pt idx="68203">
                  <c:v>1.7735000000000001E-2</c:v>
                </c:pt>
                <c:pt idx="68204">
                  <c:v>1.75265E-2</c:v>
                </c:pt>
                <c:pt idx="68205">
                  <c:v>1.7303200000000001E-2</c:v>
                </c:pt>
                <c:pt idx="68206">
                  <c:v>1.70644E-2</c:v>
                </c:pt>
                <c:pt idx="68207">
                  <c:v>1.6809299999999999E-2</c:v>
                </c:pt>
                <c:pt idx="68208">
                  <c:v>1.6537300000000001E-2</c:v>
                </c:pt>
                <c:pt idx="68209">
                  <c:v>1.62477E-2</c:v>
                </c:pt>
                <c:pt idx="68210">
                  <c:v>1.5939999999999999E-2</c:v>
                </c:pt>
                <c:pt idx="68211">
                  <c:v>1.5613500000000001E-2</c:v>
                </c:pt>
                <c:pt idx="68212">
                  <c:v>1.52677E-2</c:v>
                </c:pt>
                <c:pt idx="68213">
                  <c:v>1.49021E-2</c:v>
                </c:pt>
                <c:pt idx="68214">
                  <c:v>1.4516100000000001E-2</c:v>
                </c:pt>
                <c:pt idx="68215">
                  <c:v>1.41093E-2</c:v>
                </c:pt>
                <c:pt idx="68216">
                  <c:v>1.36814E-2</c:v>
                </c:pt>
                <c:pt idx="68217">
                  <c:v>1.32318E-2</c:v>
                </c:pt>
                <c:pt idx="68218">
                  <c:v>1.27603E-2</c:v>
                </c:pt>
                <c:pt idx="68219">
                  <c:v>1.2266600000000001E-2</c:v>
                </c:pt>
                <c:pt idx="68220">
                  <c:v>1.1750500000000001E-2</c:v>
                </c:pt>
                <c:pt idx="68221">
                  <c:v>1.12116E-2</c:v>
                </c:pt>
                <c:pt idx="68222">
                  <c:v>1.065E-2</c:v>
                </c:pt>
                <c:pt idx="68223">
                  <c:v>1.0065299999999999E-2</c:v>
                </c:pt>
                <c:pt idx="68224" formatCode="0.00E+00">
                  <c:v>9.4576999999999994E-3</c:v>
                </c:pt>
                <c:pt idx="68225" formatCode="0.00E+00">
                  <c:v>8.8270499999999995E-3</c:v>
                </c:pt>
                <c:pt idx="68226" formatCode="0.00E+00">
                  <c:v>8.1734100000000007E-3</c:v>
                </c:pt>
                <c:pt idx="68227" formatCode="0.00E+00">
                  <c:v>7.4968700000000001E-3</c:v>
                </c:pt>
                <c:pt idx="68228" formatCode="0.00E+00">
                  <c:v>6.7975600000000002E-3</c:v>
                </c:pt>
                <c:pt idx="68229" formatCode="0.00E+00">
                  <c:v>6.0756899999999999E-3</c:v>
                </c:pt>
                <c:pt idx="68230" formatCode="0.00E+00">
                  <c:v>5.3314800000000004E-3</c:v>
                </c:pt>
                <c:pt idx="68231" formatCode="0.00E+00">
                  <c:v>4.5652499999999999E-3</c:v>
                </c:pt>
                <c:pt idx="68232" formatCode="0.00E+00">
                  <c:v>3.7773300000000002E-3</c:v>
                </c:pt>
                <c:pt idx="68233" formatCode="0.00E+00">
                  <c:v>2.9681400000000002E-3</c:v>
                </c:pt>
                <c:pt idx="68234" formatCode="0.00E+00">
                  <c:v>2.1381099999999999E-3</c:v>
                </c:pt>
                <c:pt idx="68235" formatCode="0.00E+00">
                  <c:v>1.2877699999999999E-3</c:v>
                </c:pt>
                <c:pt idx="68236" formatCode="0.00E+00">
                  <c:v>4.1768099999999999E-4</c:v>
                </c:pt>
                <c:pt idx="68237" formatCode="0.00E+00">
                  <c:v>-4.7155400000000001E-4</c:v>
                </c:pt>
                <c:pt idx="68238" formatCode="0.00E+00">
                  <c:v>-1.37926E-3</c:v>
                </c:pt>
                <c:pt idx="68239" formatCode="0.00E+00">
                  <c:v>-2.3047300000000001E-3</c:v>
                </c:pt>
                <c:pt idx="68240" formatCode="0.00E+00">
                  <c:v>-3.2471900000000001E-3</c:v>
                </c:pt>
                <c:pt idx="68241" formatCode="0.00E+00">
                  <c:v>-4.2058199999999999E-3</c:v>
                </c:pt>
                <c:pt idx="68242" formatCode="0.00E+00">
                  <c:v>-5.1797600000000003E-3</c:v>
                </c:pt>
                <c:pt idx="68243" formatCode="0.00E+00">
                  <c:v>-6.1680900000000002E-3</c:v>
                </c:pt>
                <c:pt idx="68244" formatCode="0.00E+00">
                  <c:v>-7.1698400000000002E-3</c:v>
                </c:pt>
                <c:pt idx="68245" formatCode="0.00E+00">
                  <c:v>-8.1840200000000002E-3</c:v>
                </c:pt>
                <c:pt idx="68246" formatCode="0.00E+00">
                  <c:v>-9.2095700000000003E-3</c:v>
                </c:pt>
                <c:pt idx="68247">
                  <c:v>-1.02454E-2</c:v>
                </c:pt>
                <c:pt idx="68248">
                  <c:v>-1.12903E-2</c:v>
                </c:pt>
                <c:pt idx="68249">
                  <c:v>-1.23433E-2</c:v>
                </c:pt>
                <c:pt idx="68250">
                  <c:v>-1.3402900000000001E-2</c:v>
                </c:pt>
                <c:pt idx="68251">
                  <c:v>-1.4468099999999999E-2</c:v>
                </c:pt>
                <c:pt idx="68252">
                  <c:v>-1.55374E-2</c:v>
                </c:pt>
                <c:pt idx="68253">
                  <c:v>-1.6609700000000002E-2</c:v>
                </c:pt>
                <c:pt idx="68254">
                  <c:v>-1.7683500000000001E-2</c:v>
                </c:pt>
                <c:pt idx="68255">
                  <c:v>-1.87574E-2</c:v>
                </c:pt>
                <c:pt idx="68256">
                  <c:v>-1.98301E-2</c:v>
                </c:pt>
                <c:pt idx="68257">
                  <c:v>-2.0900200000000001E-2</c:v>
                </c:pt>
                <c:pt idx="68258">
                  <c:v>-2.1966099999999999E-2</c:v>
                </c:pt>
                <c:pt idx="68259">
                  <c:v>-2.3026399999999999E-2</c:v>
                </c:pt>
                <c:pt idx="68260">
                  <c:v>-2.4079699999999999E-2</c:v>
                </c:pt>
                <c:pt idx="68261">
                  <c:v>-2.5124400000000002E-2</c:v>
                </c:pt>
                <c:pt idx="68262">
                  <c:v>-2.6159000000000002E-2</c:v>
                </c:pt>
                <c:pt idx="68263">
                  <c:v>-2.7182000000000001E-2</c:v>
                </c:pt>
                <c:pt idx="68264">
                  <c:v>-2.8191799999999999E-2</c:v>
                </c:pt>
                <c:pt idx="68265">
                  <c:v>-2.9187000000000001E-2</c:v>
                </c:pt>
                <c:pt idx="68266">
                  <c:v>-3.0165899999999999E-2</c:v>
                </c:pt>
                <c:pt idx="68267">
                  <c:v>-3.1127200000000001E-2</c:v>
                </c:pt>
                <c:pt idx="68268">
                  <c:v>-3.2069100000000003E-2</c:v>
                </c:pt>
                <c:pt idx="68269">
                  <c:v>-3.29903E-2</c:v>
                </c:pt>
                <c:pt idx="68270">
                  <c:v>-3.3889099999999998E-2</c:v>
                </c:pt>
                <c:pt idx="68271">
                  <c:v>-3.4764200000000002E-2</c:v>
                </c:pt>
                <c:pt idx="68272">
                  <c:v>-3.5613899999999997E-2</c:v>
                </c:pt>
                <c:pt idx="68273">
                  <c:v>-3.6436900000000001E-2</c:v>
                </c:pt>
                <c:pt idx="68274">
                  <c:v>-3.72317E-2</c:v>
                </c:pt>
                <c:pt idx="68275">
                  <c:v>-3.79969E-2</c:v>
                </c:pt>
                <c:pt idx="68276">
                  <c:v>-3.8731000000000002E-2</c:v>
                </c:pt>
                <c:pt idx="68277">
                  <c:v>-3.9432700000000001E-2</c:v>
                </c:pt>
                <c:pt idx="68278">
                  <c:v>-4.01006E-2</c:v>
                </c:pt>
                <c:pt idx="68279">
                  <c:v>-4.0733600000000002E-2</c:v>
                </c:pt>
                <c:pt idx="68280">
                  <c:v>-4.1330100000000002E-2</c:v>
                </c:pt>
                <c:pt idx="68281">
                  <c:v>-4.1889200000000001E-2</c:v>
                </c:pt>
                <c:pt idx="68282">
                  <c:v>-4.2409500000000003E-2</c:v>
                </c:pt>
                <c:pt idx="68283">
                  <c:v>-4.2889900000000002E-2</c:v>
                </c:pt>
                <c:pt idx="68284">
                  <c:v>-4.3329300000000001E-2</c:v>
                </c:pt>
                <c:pt idx="68285">
                  <c:v>-4.3726599999999997E-2</c:v>
                </c:pt>
                <c:pt idx="68286">
                  <c:v>-4.4080899999999999E-2</c:v>
                </c:pt>
                <c:pt idx="68287">
                  <c:v>-4.4391199999999999E-2</c:v>
                </c:pt>
                <c:pt idx="68288">
                  <c:v>-4.4656599999999998E-2</c:v>
                </c:pt>
                <c:pt idx="68289">
                  <c:v>-4.4876300000000001E-2</c:v>
                </c:pt>
                <c:pt idx="68290">
                  <c:v>-4.5049400000000003E-2</c:v>
                </c:pt>
                <c:pt idx="68291">
                  <c:v>-4.5175300000000002E-2</c:v>
                </c:pt>
                <c:pt idx="68292">
                  <c:v>-4.5253300000000003E-2</c:v>
                </c:pt>
                <c:pt idx="68293">
                  <c:v>-4.5282799999999998E-2</c:v>
                </c:pt>
                <c:pt idx="68294">
                  <c:v>-4.5263200000000003E-2</c:v>
                </c:pt>
                <c:pt idx="68295">
                  <c:v>-4.5194199999999997E-2</c:v>
                </c:pt>
                <c:pt idx="68296">
                  <c:v>-4.5075299999999999E-2</c:v>
                </c:pt>
                <c:pt idx="68297">
                  <c:v>-4.4906099999999997E-2</c:v>
                </c:pt>
                <c:pt idx="68298">
                  <c:v>-4.4686400000000001E-2</c:v>
                </c:pt>
                <c:pt idx="68299">
                  <c:v>-4.44161E-2</c:v>
                </c:pt>
                <c:pt idx="68300">
                  <c:v>-4.4094899999999999E-2</c:v>
                </c:pt>
                <c:pt idx="68301">
                  <c:v>-4.3722999999999998E-2</c:v>
                </c:pt>
                <c:pt idx="68302">
                  <c:v>-4.3300199999999997E-2</c:v>
                </c:pt>
                <c:pt idx="68303">
                  <c:v>-4.2826599999999999E-2</c:v>
                </c:pt>
                <c:pt idx="68304">
                  <c:v>-4.2302600000000003E-2</c:v>
                </c:pt>
                <c:pt idx="68305">
                  <c:v>-4.17282E-2</c:v>
                </c:pt>
                <c:pt idx="68306">
                  <c:v>-4.1103899999999999E-2</c:v>
                </c:pt>
                <c:pt idx="68307">
                  <c:v>-4.0430000000000001E-2</c:v>
                </c:pt>
                <c:pt idx="68308">
                  <c:v>-3.9706999999999999E-2</c:v>
                </c:pt>
                <c:pt idx="68309">
                  <c:v>-3.8935400000000002E-2</c:v>
                </c:pt>
                <c:pt idx="68310">
                  <c:v>-3.8115900000000001E-2</c:v>
                </c:pt>
                <c:pt idx="68311">
                  <c:v>-3.72491E-2</c:v>
                </c:pt>
                <c:pt idx="68312">
                  <c:v>-3.6335899999999997E-2</c:v>
                </c:pt>
                <c:pt idx="68313">
                  <c:v>-3.5376900000000003E-2</c:v>
                </c:pt>
                <c:pt idx="68314">
                  <c:v>-3.4373300000000002E-2</c:v>
                </c:pt>
                <c:pt idx="68315">
                  <c:v>-3.3325800000000003E-2</c:v>
                </c:pt>
                <c:pt idx="68316">
                  <c:v>-3.2235600000000003E-2</c:v>
                </c:pt>
                <c:pt idx="68317">
                  <c:v>-3.1103700000000001E-2</c:v>
                </c:pt>
                <c:pt idx="68318">
                  <c:v>-2.99314E-2</c:v>
                </c:pt>
                <c:pt idx="68319">
                  <c:v>-2.87199E-2</c:v>
                </c:pt>
                <c:pt idx="68320">
                  <c:v>-2.7470499999999998E-2</c:v>
                </c:pt>
                <c:pt idx="68321">
                  <c:v>-2.6184499999999999E-2</c:v>
                </c:pt>
                <c:pt idx="68322">
                  <c:v>-2.4863400000000001E-2</c:v>
                </c:pt>
                <c:pt idx="68323">
                  <c:v>-2.3508600000000001E-2</c:v>
                </c:pt>
                <c:pt idx="68324">
                  <c:v>-2.21218E-2</c:v>
                </c:pt>
                <c:pt idx="68325">
                  <c:v>-2.0704400000000001E-2</c:v>
                </c:pt>
                <c:pt idx="68326">
                  <c:v>-1.92581E-2</c:v>
                </c:pt>
                <c:pt idx="68327">
                  <c:v>-1.7784700000000001E-2</c:v>
                </c:pt>
                <c:pt idx="68328">
                  <c:v>-1.62858E-2</c:v>
                </c:pt>
                <c:pt idx="68329">
                  <c:v>-1.4763200000000001E-2</c:v>
                </c:pt>
                <c:pt idx="68330">
                  <c:v>-1.3218799999999999E-2</c:v>
                </c:pt>
                <c:pt idx="68331">
                  <c:v>-1.1654299999999999E-2</c:v>
                </c:pt>
                <c:pt idx="68332">
                  <c:v>-1.00719E-2</c:v>
                </c:pt>
                <c:pt idx="68333" formatCode="0.00E+00">
                  <c:v>-8.4732100000000001E-3</c:v>
                </c:pt>
                <c:pt idx="68334" formatCode="0.00E+00">
                  <c:v>-6.8603800000000001E-3</c:v>
                </c:pt>
                <c:pt idx="68335" formatCode="0.00E+00">
                  <c:v>-5.2353499999999997E-3</c:v>
                </c:pt>
                <c:pt idx="68336" formatCode="0.00E+00">
                  <c:v>-3.6001399999999999E-3</c:v>
                </c:pt>
                <c:pt idx="68337" formatCode="0.00E+00">
                  <c:v>-1.9567899999999999E-3</c:v>
                </c:pt>
                <c:pt idx="68338" formatCode="0.00E+00">
                  <c:v>-3.0735300000000001E-4</c:v>
                </c:pt>
                <c:pt idx="68339" formatCode="0.00E+00">
                  <c:v>1.3460900000000001E-3</c:v>
                </c:pt>
                <c:pt idx="68340" formatCode="0.00E+00">
                  <c:v>3.0014600000000001E-3</c:v>
                </c:pt>
                <c:pt idx="68341" formatCode="0.00E+00">
                  <c:v>4.65665E-3</c:v>
                </c:pt>
                <c:pt idx="68342" formatCode="0.00E+00">
                  <c:v>6.3095599999999996E-3</c:v>
                </c:pt>
                <c:pt idx="68343" formatCode="0.00E+00">
                  <c:v>7.9580799999999993E-3</c:v>
                </c:pt>
                <c:pt idx="68344" formatCode="0.00E+00">
                  <c:v>9.6001000000000003E-3</c:v>
                </c:pt>
                <c:pt idx="68345">
                  <c:v>1.12335E-2</c:v>
                </c:pt>
                <c:pt idx="68346">
                  <c:v>1.28562E-2</c:v>
                </c:pt>
                <c:pt idx="68347">
                  <c:v>1.44662E-2</c:v>
                </c:pt>
                <c:pt idx="68348">
                  <c:v>1.6061200000000001E-2</c:v>
                </c:pt>
                <c:pt idx="68349">
                  <c:v>1.76393E-2</c:v>
                </c:pt>
                <c:pt idx="68350">
                  <c:v>1.91985E-2</c:v>
                </c:pt>
                <c:pt idx="68351">
                  <c:v>2.0736600000000001E-2</c:v>
                </c:pt>
                <c:pt idx="68352">
                  <c:v>2.2251699999999999E-2</c:v>
                </c:pt>
                <c:pt idx="68353">
                  <c:v>2.37419E-2</c:v>
                </c:pt>
                <c:pt idx="68354">
                  <c:v>2.5205100000000001E-2</c:v>
                </c:pt>
                <c:pt idx="68355">
                  <c:v>2.6639599999999999E-2</c:v>
                </c:pt>
                <c:pt idx="68356">
                  <c:v>2.80433E-2</c:v>
                </c:pt>
                <c:pt idx="68357">
                  <c:v>2.94145E-2</c:v>
                </c:pt>
                <c:pt idx="68358">
                  <c:v>3.0751400000000002E-2</c:v>
                </c:pt>
                <c:pt idx="68359">
                  <c:v>3.2052299999999999E-2</c:v>
                </c:pt>
                <c:pt idx="68360">
                  <c:v>3.3315400000000002E-2</c:v>
                </c:pt>
                <c:pt idx="68361">
                  <c:v>3.4539100000000003E-2</c:v>
                </c:pt>
                <c:pt idx="68362">
                  <c:v>3.5721799999999998E-2</c:v>
                </c:pt>
                <c:pt idx="68363">
                  <c:v>3.6861999999999999E-2</c:v>
                </c:pt>
                <c:pt idx="68364">
                  <c:v>3.79583E-2</c:v>
                </c:pt>
                <c:pt idx="68365">
                  <c:v>3.9009099999999998E-2</c:v>
                </c:pt>
                <c:pt idx="68366">
                  <c:v>4.0013100000000003E-2</c:v>
                </c:pt>
                <c:pt idx="68367">
                  <c:v>4.0969100000000001E-2</c:v>
                </c:pt>
                <c:pt idx="68368">
                  <c:v>4.1875799999999998E-2</c:v>
                </c:pt>
                <c:pt idx="68369">
                  <c:v>4.2731999999999999E-2</c:v>
                </c:pt>
                <c:pt idx="68370">
                  <c:v>4.35368E-2</c:v>
                </c:pt>
                <c:pt idx="68371">
                  <c:v>4.4289000000000002E-2</c:v>
                </c:pt>
                <c:pt idx="68372">
                  <c:v>4.4987699999999999E-2</c:v>
                </c:pt>
                <c:pt idx="68373">
                  <c:v>4.5631999999999999E-2</c:v>
                </c:pt>
                <c:pt idx="68374">
                  <c:v>4.62213E-2</c:v>
                </c:pt>
                <c:pt idx="68375">
                  <c:v>4.67546E-2</c:v>
                </c:pt>
                <c:pt idx="68376">
                  <c:v>4.7231500000000003E-2</c:v>
                </c:pt>
                <c:pt idx="68377">
                  <c:v>4.7651300000000001E-2</c:v>
                </c:pt>
                <c:pt idx="68378">
                  <c:v>4.8013699999999999E-2</c:v>
                </c:pt>
                <c:pt idx="68379">
                  <c:v>4.8318100000000003E-2</c:v>
                </c:pt>
                <c:pt idx="68380">
                  <c:v>4.8564299999999998E-2</c:v>
                </c:pt>
                <c:pt idx="68381">
                  <c:v>4.8751999999999997E-2</c:v>
                </c:pt>
                <c:pt idx="68382">
                  <c:v>4.88812E-2</c:v>
                </c:pt>
                <c:pt idx="68383">
                  <c:v>4.8951700000000001E-2</c:v>
                </c:pt>
                <c:pt idx="68384">
                  <c:v>4.89635E-2</c:v>
                </c:pt>
                <c:pt idx="68385">
                  <c:v>4.8916800000000003E-2</c:v>
                </c:pt>
                <c:pt idx="68386">
                  <c:v>4.8811800000000002E-2</c:v>
                </c:pt>
                <c:pt idx="68387">
                  <c:v>4.86486E-2</c:v>
                </c:pt>
                <c:pt idx="68388">
                  <c:v>4.8427699999999997E-2</c:v>
                </c:pt>
                <c:pt idx="68389">
                  <c:v>4.8149499999999998E-2</c:v>
                </c:pt>
                <c:pt idx="68390">
                  <c:v>4.78144E-2</c:v>
                </c:pt>
                <c:pt idx="68391">
                  <c:v>4.7423199999999999E-2</c:v>
                </c:pt>
                <c:pt idx="68392">
                  <c:v>4.6976400000000001E-2</c:v>
                </c:pt>
                <c:pt idx="68393">
                  <c:v>4.6474799999999997E-2</c:v>
                </c:pt>
                <c:pt idx="68394">
                  <c:v>4.5919099999999997E-2</c:v>
                </c:pt>
                <c:pt idx="68395">
                  <c:v>4.5310400000000001E-2</c:v>
                </c:pt>
                <c:pt idx="68396">
                  <c:v>4.4649599999999998E-2</c:v>
                </c:pt>
                <c:pt idx="68397">
                  <c:v>4.3937700000000003E-2</c:v>
                </c:pt>
                <c:pt idx="68398">
                  <c:v>4.31758E-2</c:v>
                </c:pt>
                <c:pt idx="68399">
                  <c:v>4.2365100000000003E-2</c:v>
                </c:pt>
                <c:pt idx="68400">
                  <c:v>4.1506800000000003E-2</c:v>
                </c:pt>
                <c:pt idx="68401">
                  <c:v>4.0602300000000001E-2</c:v>
                </c:pt>
                <c:pt idx="68402">
                  <c:v>3.9653000000000001E-2</c:v>
                </c:pt>
                <c:pt idx="68403">
                  <c:v>3.8660199999999999E-2</c:v>
                </c:pt>
                <c:pt idx="68404">
                  <c:v>3.7625499999999999E-2</c:v>
                </c:pt>
                <c:pt idx="68405">
                  <c:v>3.6550399999999997E-2</c:v>
                </c:pt>
                <c:pt idx="68406">
                  <c:v>3.54364E-2</c:v>
                </c:pt>
                <c:pt idx="68407">
                  <c:v>3.4285400000000001E-2</c:v>
                </c:pt>
                <c:pt idx="68408">
                  <c:v>3.3098900000000001E-2</c:v>
                </c:pt>
                <c:pt idx="68409">
                  <c:v>3.1878700000000003E-2</c:v>
                </c:pt>
                <c:pt idx="68410">
                  <c:v>3.06266E-2</c:v>
                </c:pt>
                <c:pt idx="68411">
                  <c:v>2.93444E-2</c:v>
                </c:pt>
                <c:pt idx="68412">
                  <c:v>2.8034E-2</c:v>
                </c:pt>
                <c:pt idx="68413">
                  <c:v>2.6697200000000001E-2</c:v>
                </c:pt>
                <c:pt idx="68414">
                  <c:v>2.53361E-2</c:v>
                </c:pt>
                <c:pt idx="68415">
                  <c:v>2.3952500000000002E-2</c:v>
                </c:pt>
                <c:pt idx="68416">
                  <c:v>2.25484E-2</c:v>
                </c:pt>
                <c:pt idx="68417">
                  <c:v>2.11259E-2</c:v>
                </c:pt>
                <c:pt idx="68418">
                  <c:v>1.96869E-2</c:v>
                </c:pt>
                <c:pt idx="68419">
                  <c:v>1.82335E-2</c:v>
                </c:pt>
                <c:pt idx="68420">
                  <c:v>1.6767799999999999E-2</c:v>
                </c:pt>
                <c:pt idx="68421">
                  <c:v>1.52917E-2</c:v>
                </c:pt>
                <c:pt idx="68422">
                  <c:v>1.3807399999999999E-2</c:v>
                </c:pt>
                <c:pt idx="68423">
                  <c:v>1.23169E-2</c:v>
                </c:pt>
                <c:pt idx="68424">
                  <c:v>1.08223E-2</c:v>
                </c:pt>
                <c:pt idx="68425" formatCode="0.00E+00">
                  <c:v>9.3256799999999994E-3</c:v>
                </c:pt>
                <c:pt idx="68426" formatCode="0.00E+00">
                  <c:v>7.8290100000000008E-3</c:v>
                </c:pt>
                <c:pt idx="68427" formatCode="0.00E+00">
                  <c:v>6.3343799999999997E-3</c:v>
                </c:pt>
                <c:pt idx="68428" formatCode="0.00E+00">
                  <c:v>4.8438099999999996E-3</c:v>
                </c:pt>
                <c:pt idx="68429" formatCode="0.00E+00">
                  <c:v>3.3593099999999999E-3</c:v>
                </c:pt>
                <c:pt idx="68430" formatCode="0.00E+00">
                  <c:v>1.88288E-3</c:v>
                </c:pt>
                <c:pt idx="68431" formatCode="0.00E+00">
                  <c:v>4.1648800000000001E-4</c:v>
                </c:pt>
                <c:pt idx="68432" formatCode="0.00E+00">
                  <c:v>-1.0379199999999999E-3</c:v>
                </c:pt>
                <c:pt idx="68433" formatCode="0.00E+00">
                  <c:v>-2.4784400000000002E-3</c:v>
                </c:pt>
                <c:pt idx="68434" formatCode="0.00E+00">
                  <c:v>-3.9031700000000001E-3</c:v>
                </c:pt>
                <c:pt idx="68435" formatCode="0.00E+00">
                  <c:v>-5.3102699999999997E-3</c:v>
                </c:pt>
                <c:pt idx="68436" formatCode="0.00E+00">
                  <c:v>-6.6979300000000004E-3</c:v>
                </c:pt>
                <c:pt idx="68437" formatCode="0.00E+00">
                  <c:v>-8.0643699999999995E-3</c:v>
                </c:pt>
                <c:pt idx="68438" formatCode="0.00E+00">
                  <c:v>-9.4078600000000005E-3</c:v>
                </c:pt>
                <c:pt idx="68439">
                  <c:v>-1.07267E-2</c:v>
                </c:pt>
                <c:pt idx="68440">
                  <c:v>-1.20193E-2</c:v>
                </c:pt>
                <c:pt idx="68441">
                  <c:v>-1.3284000000000001E-2</c:v>
                </c:pt>
                <c:pt idx="68442">
                  <c:v>-1.4519300000000001E-2</c:v>
                </c:pt>
                <c:pt idx="68443">
                  <c:v>-1.57237E-2</c:v>
                </c:pt>
                <c:pt idx="68444">
                  <c:v>-1.6895799999999999E-2</c:v>
                </c:pt>
                <c:pt idx="68445">
                  <c:v>-1.80342E-2</c:v>
                </c:pt>
                <c:pt idx="68446">
                  <c:v>-1.9137700000000001E-2</c:v>
                </c:pt>
                <c:pt idx="68447">
                  <c:v>-2.0204799999999998E-2</c:v>
                </c:pt>
                <c:pt idx="68448">
                  <c:v>-2.1234599999999999E-2</c:v>
                </c:pt>
                <c:pt idx="68449">
                  <c:v>-2.22258E-2</c:v>
                </c:pt>
                <c:pt idx="68450">
                  <c:v>-2.3177300000000001E-2</c:v>
                </c:pt>
                <c:pt idx="68451">
                  <c:v>-2.40883E-2</c:v>
                </c:pt>
                <c:pt idx="68452">
                  <c:v>-2.4957799999999999E-2</c:v>
                </c:pt>
                <c:pt idx="68453">
                  <c:v>-2.5784899999999999E-2</c:v>
                </c:pt>
                <c:pt idx="68454">
                  <c:v>-2.6568899999999999E-2</c:v>
                </c:pt>
                <c:pt idx="68455">
                  <c:v>-2.7309099999999999E-2</c:v>
                </c:pt>
                <c:pt idx="68456">
                  <c:v>-2.80048E-2</c:v>
                </c:pt>
                <c:pt idx="68457">
                  <c:v>-2.8655400000000001E-2</c:v>
                </c:pt>
                <c:pt idx="68458">
                  <c:v>-2.9260600000000001E-2</c:v>
                </c:pt>
                <c:pt idx="68459">
                  <c:v>-2.98198E-2</c:v>
                </c:pt>
                <c:pt idx="68460">
                  <c:v>-3.0332700000000001E-2</c:v>
                </c:pt>
                <c:pt idx="68461">
                  <c:v>-3.0799099999999999E-2</c:v>
                </c:pt>
                <c:pt idx="68462">
                  <c:v>-3.1218800000000001E-2</c:v>
                </c:pt>
                <c:pt idx="68463">
                  <c:v>-3.1591599999999997E-2</c:v>
                </c:pt>
                <c:pt idx="68464">
                  <c:v>-3.1917599999999997E-2</c:v>
                </c:pt>
                <c:pt idx="68465">
                  <c:v>-3.2196700000000002E-2</c:v>
                </c:pt>
                <c:pt idx="68466">
                  <c:v>-3.2429100000000002E-2</c:v>
                </c:pt>
                <c:pt idx="68467">
                  <c:v>-3.2614900000000002E-2</c:v>
                </c:pt>
                <c:pt idx="68468">
                  <c:v>-3.2754400000000003E-2</c:v>
                </c:pt>
                <c:pt idx="68469">
                  <c:v>-3.2847899999999999E-2</c:v>
                </c:pt>
                <c:pt idx="68470">
                  <c:v>-3.2895800000000003E-2</c:v>
                </c:pt>
                <c:pt idx="68471">
                  <c:v>-3.28986E-2</c:v>
                </c:pt>
                <c:pt idx="68472">
                  <c:v>-3.2856700000000003E-2</c:v>
                </c:pt>
                <c:pt idx="68473">
                  <c:v>-3.27707E-2</c:v>
                </c:pt>
                <c:pt idx="68474">
                  <c:v>-3.2641400000000001E-2</c:v>
                </c:pt>
                <c:pt idx="68475">
                  <c:v>-3.2469400000000002E-2</c:v>
                </c:pt>
                <c:pt idx="68476">
                  <c:v>-3.2255600000000002E-2</c:v>
                </c:pt>
                <c:pt idx="68477">
                  <c:v>-3.2000599999999997E-2</c:v>
                </c:pt>
                <c:pt idx="68478">
                  <c:v>-3.1705499999999998E-2</c:v>
                </c:pt>
                <c:pt idx="68479">
                  <c:v>-3.1371200000000002E-2</c:v>
                </c:pt>
                <c:pt idx="68480">
                  <c:v>-3.09988E-2</c:v>
                </c:pt>
                <c:pt idx="68481">
                  <c:v>-3.0589100000000001E-2</c:v>
                </c:pt>
                <c:pt idx="68482">
                  <c:v>-3.01435E-2</c:v>
                </c:pt>
                <c:pt idx="68483">
                  <c:v>-2.9662999999999998E-2</c:v>
                </c:pt>
                <c:pt idx="68484">
                  <c:v>-2.9148799999999999E-2</c:v>
                </c:pt>
                <c:pt idx="68485">
                  <c:v>-2.8602200000000001E-2</c:v>
                </c:pt>
                <c:pt idx="68486">
                  <c:v>-2.8024400000000001E-2</c:v>
                </c:pt>
                <c:pt idx="68487">
                  <c:v>-2.7416800000000002E-2</c:v>
                </c:pt>
                <c:pt idx="68488">
                  <c:v>-2.67808E-2</c:v>
                </c:pt>
                <c:pt idx="68489">
                  <c:v>-2.6117700000000001E-2</c:v>
                </c:pt>
                <c:pt idx="68490">
                  <c:v>-2.5428900000000001E-2</c:v>
                </c:pt>
                <c:pt idx="68491">
                  <c:v>-2.4715899999999999E-2</c:v>
                </c:pt>
                <c:pt idx="68492">
                  <c:v>-2.39802E-2</c:v>
                </c:pt>
                <c:pt idx="68493">
                  <c:v>-2.3223299999999999E-2</c:v>
                </c:pt>
                <c:pt idx="68494">
                  <c:v>-2.24467E-2</c:v>
                </c:pt>
                <c:pt idx="68495">
                  <c:v>-2.1651900000000002E-2</c:v>
                </c:pt>
                <c:pt idx="68496">
                  <c:v>-2.0840399999999999E-2</c:v>
                </c:pt>
                <c:pt idx="68497">
                  <c:v>-2.0013900000000001E-2</c:v>
                </c:pt>
                <c:pt idx="68498">
                  <c:v>-1.9173900000000001E-2</c:v>
                </c:pt>
                <c:pt idx="68499">
                  <c:v>-1.8322000000000001E-2</c:v>
                </c:pt>
                <c:pt idx="68500">
                  <c:v>-1.7459700000000002E-2</c:v>
                </c:pt>
                <c:pt idx="68501">
                  <c:v>-1.6588599999999998E-2</c:v>
                </c:pt>
                <c:pt idx="68502">
                  <c:v>-1.57103E-2</c:v>
                </c:pt>
                <c:pt idx="68503">
                  <c:v>-1.4826300000000001E-2</c:v>
                </c:pt>
                <c:pt idx="68504">
                  <c:v>-1.3938300000000001E-2</c:v>
                </c:pt>
                <c:pt idx="68505">
                  <c:v>-1.30478E-2</c:v>
                </c:pt>
                <c:pt idx="68506">
                  <c:v>-1.2156200000000001E-2</c:v>
                </c:pt>
                <c:pt idx="68507">
                  <c:v>-1.12652E-2</c:v>
                </c:pt>
                <c:pt idx="68508">
                  <c:v>-1.03762E-2</c:v>
                </c:pt>
                <c:pt idx="68509" formatCode="0.00E+00">
                  <c:v>-9.4907600000000009E-3</c:v>
                </c:pt>
                <c:pt idx="68510" formatCode="0.00E+00">
                  <c:v>-8.6102499999999998E-3</c:v>
                </c:pt>
                <c:pt idx="68511" formatCode="0.00E+00">
                  <c:v>-7.7361399999999999E-3</c:v>
                </c:pt>
                <c:pt idx="68512" formatCode="0.00E+00">
                  <c:v>-6.8698400000000003E-3</c:v>
                </c:pt>
                <c:pt idx="68513" formatCode="0.00E+00">
                  <c:v>-6.0127000000000002E-3</c:v>
                </c:pt>
                <c:pt idx="68514" formatCode="0.00E+00">
                  <c:v>-5.1660899999999999E-3</c:v>
                </c:pt>
                <c:pt idx="68515" formatCode="0.00E+00">
                  <c:v>-4.3312899999999998E-3</c:v>
                </c:pt>
                <c:pt idx="68516" formatCode="0.00E+00">
                  <c:v>-3.50958E-3</c:v>
                </c:pt>
                <c:pt idx="68517" formatCode="0.00E+00">
                  <c:v>-2.7021900000000001E-3</c:v>
                </c:pt>
                <c:pt idx="68518" formatCode="0.00E+00">
                  <c:v>-1.9103E-3</c:v>
                </c:pt>
                <c:pt idx="68519" formatCode="0.00E+00">
                  <c:v>-1.13507E-3</c:v>
                </c:pt>
                <c:pt idx="68520" formatCode="0.00E+00">
                  <c:v>-3.7759700000000002E-4</c:v>
                </c:pt>
                <c:pt idx="68521" formatCode="0.00E+00">
                  <c:v>3.6106899999999999E-4</c:v>
                </c:pt>
                <c:pt idx="68522" formatCode="0.00E+00">
                  <c:v>1.0799200000000001E-3</c:v>
                </c:pt>
                <c:pt idx="68523" formatCode="0.00E+00">
                  <c:v>1.7779899999999999E-3</c:v>
                </c:pt>
                <c:pt idx="68524" formatCode="0.00E+00">
                  <c:v>2.45437E-3</c:v>
                </c:pt>
                <c:pt idx="68525" formatCode="0.00E+00">
                  <c:v>3.1082100000000001E-3</c:v>
                </c:pt>
                <c:pt idx="68526" formatCode="0.00E+00">
                  <c:v>3.7387100000000001E-3</c:v>
                </c:pt>
                <c:pt idx="68527" formatCode="0.00E+00">
                  <c:v>4.3451100000000001E-3</c:v>
                </c:pt>
                <c:pt idx="68528" formatCode="0.00E+00">
                  <c:v>4.9267099999999999E-3</c:v>
                </c:pt>
                <c:pt idx="68529" formatCode="0.00E+00">
                  <c:v>5.4828899999999998E-3</c:v>
                </c:pt>
                <c:pt idx="68530" formatCode="0.00E+00">
                  <c:v>6.0130499999999998E-3</c:v>
                </c:pt>
                <c:pt idx="68531" formatCode="0.00E+00">
                  <c:v>6.5166599999999996E-3</c:v>
                </c:pt>
                <c:pt idx="68532" formatCode="0.00E+00">
                  <c:v>6.9932700000000002E-3</c:v>
                </c:pt>
                <c:pt idx="68533" formatCode="0.00E+00">
                  <c:v>7.4424699999999996E-3</c:v>
                </c:pt>
                <c:pt idx="68534" formatCode="0.00E+00">
                  <c:v>7.8638900000000001E-3</c:v>
                </c:pt>
                <c:pt idx="68535" formatCode="0.00E+00">
                  <c:v>8.2572400000000008E-3</c:v>
                </c:pt>
                <c:pt idx="68536" formatCode="0.00E+00">
                  <c:v>8.6222999999999994E-3</c:v>
                </c:pt>
                <c:pt idx="68537" formatCode="0.00E+00">
                  <c:v>8.9588800000000007E-3</c:v>
                </c:pt>
                <c:pt idx="68538" formatCode="0.00E+00">
                  <c:v>9.26687E-3</c:v>
                </c:pt>
                <c:pt idx="68539" formatCode="0.00E+00">
                  <c:v>9.5462099999999994E-3</c:v>
                </c:pt>
                <c:pt idx="68540" formatCode="0.00E+00">
                  <c:v>9.7969000000000007E-3</c:v>
                </c:pt>
                <c:pt idx="68541">
                  <c:v>1.0019E-2</c:v>
                </c:pt>
                <c:pt idx="68542">
                  <c:v>1.02126E-2</c:v>
                </c:pt>
                <c:pt idx="68543">
                  <c:v>1.0377900000000001E-2</c:v>
                </c:pt>
                <c:pt idx="68544">
                  <c:v>1.0515099999999999E-2</c:v>
                </c:pt>
                <c:pt idx="68545">
                  <c:v>1.06245E-2</c:v>
                </c:pt>
                <c:pt idx="68546">
                  <c:v>1.07064E-2</c:v>
                </c:pt>
                <c:pt idx="68547">
                  <c:v>1.07612E-2</c:v>
                </c:pt>
                <c:pt idx="68548">
                  <c:v>1.0789399999999999E-2</c:v>
                </c:pt>
                <c:pt idx="68549">
                  <c:v>1.07914E-2</c:v>
                </c:pt>
                <c:pt idx="68550">
                  <c:v>1.07677E-2</c:v>
                </c:pt>
                <c:pt idx="68551">
                  <c:v>1.0718999999999999E-2</c:v>
                </c:pt>
                <c:pt idx="68552">
                  <c:v>1.06459E-2</c:v>
                </c:pt>
                <c:pt idx="68553">
                  <c:v>1.05491E-2</c:v>
                </c:pt>
                <c:pt idx="68554">
                  <c:v>1.04292E-2</c:v>
                </c:pt>
                <c:pt idx="68555">
                  <c:v>1.0286999999999999E-2</c:v>
                </c:pt>
                <c:pt idx="68556">
                  <c:v>1.0123399999999999E-2</c:v>
                </c:pt>
                <c:pt idx="68557" formatCode="0.00E+00">
                  <c:v>9.9390699999999995E-3</c:v>
                </c:pt>
                <c:pt idx="68558" formatCode="0.00E+00">
                  <c:v>9.7350100000000005E-3</c:v>
                </c:pt>
                <c:pt idx="68559" formatCode="0.00E+00">
                  <c:v>9.5120699999999992E-3</c:v>
                </c:pt>
                <c:pt idx="68560" formatCode="0.00E+00">
                  <c:v>9.2711900000000003E-3</c:v>
                </c:pt>
                <c:pt idx="68561" formatCode="0.00E+00">
                  <c:v>9.01333E-3</c:v>
                </c:pt>
                <c:pt idx="68562" formatCode="0.00E+00">
                  <c:v>8.7394800000000009E-3</c:v>
                </c:pt>
                <c:pt idx="68563" formatCode="0.00E+00">
                  <c:v>8.4506500000000005E-3</c:v>
                </c:pt>
                <c:pt idx="68564" formatCode="0.00E+00">
                  <c:v>8.1478799999999997E-3</c:v>
                </c:pt>
                <c:pt idx="68565" formatCode="0.00E+00">
                  <c:v>7.8322200000000008E-3</c:v>
                </c:pt>
                <c:pt idx="68566" formatCode="0.00E+00">
                  <c:v>7.5047600000000001E-3</c:v>
                </c:pt>
                <c:pt idx="68567" formatCode="0.00E+00">
                  <c:v>7.1665699999999997E-3</c:v>
                </c:pt>
                <c:pt idx="68568" formatCode="0.00E+00">
                  <c:v>6.8187600000000001E-3</c:v>
                </c:pt>
                <c:pt idx="68569" formatCode="0.00E+00">
                  <c:v>6.4624499999999998E-3</c:v>
                </c:pt>
                <c:pt idx="68570" formatCode="0.00E+00">
                  <c:v>6.0987699999999999E-3</c:v>
                </c:pt>
                <c:pt idx="68571" formatCode="0.00E+00">
                  <c:v>5.7288199999999999E-3</c:v>
                </c:pt>
                <c:pt idx="68572" formatCode="0.00E+00">
                  <c:v>5.3537599999999999E-3</c:v>
                </c:pt>
                <c:pt idx="68573" formatCode="0.00E+00">
                  <c:v>4.9747200000000002E-3</c:v>
                </c:pt>
                <c:pt idx="68574" formatCode="0.00E+00">
                  <c:v>4.5928200000000001E-3</c:v>
                </c:pt>
                <c:pt idx="68575" formatCode="0.00E+00">
                  <c:v>4.2091899999999998E-3</c:v>
                </c:pt>
                <c:pt idx="68576" formatCode="0.00E+00">
                  <c:v>3.82497E-3</c:v>
                </c:pt>
                <c:pt idx="68577" formatCode="0.00E+00">
                  <c:v>3.4412599999999998E-3</c:v>
                </c:pt>
                <c:pt idx="68578" formatCode="0.00E+00">
                  <c:v>3.0591799999999999E-3</c:v>
                </c:pt>
                <c:pt idx="68579" formatCode="0.00E+00">
                  <c:v>2.6798099999999999E-3</c:v>
                </c:pt>
                <c:pt idx="68580" formatCode="0.00E+00">
                  <c:v>2.30423E-3</c:v>
                </c:pt>
                <c:pt idx="68581" formatCode="0.00E+00">
                  <c:v>1.9335000000000001E-3</c:v>
                </c:pt>
                <c:pt idx="68582" formatCode="0.00E+00">
                  <c:v>1.5686700000000001E-3</c:v>
                </c:pt>
                <c:pt idx="68583" formatCode="0.00E+00">
                  <c:v>1.21076E-3</c:v>
                </c:pt>
                <c:pt idx="68584" formatCode="0.00E+00">
                  <c:v>8.60752E-4</c:v>
                </c:pt>
                <c:pt idx="68585" formatCode="0.00E+00">
                  <c:v>5.1963200000000001E-4</c:v>
                </c:pt>
                <c:pt idx="68586" formatCode="0.00E+00">
                  <c:v>1.8834E-4</c:v>
                </c:pt>
                <c:pt idx="68587" formatCode="0.00E+00">
                  <c:v>-1.3221000000000001E-4</c:v>
                </c:pt>
                <c:pt idx="68588" formatCode="0.00E+00">
                  <c:v>-4.41135E-4</c:v>
                </c:pt>
                <c:pt idx="68589" formatCode="0.00E+00">
                  <c:v>-7.3758199999999997E-4</c:v>
                </c:pt>
                <c:pt idx="68590" formatCode="0.00E+00">
                  <c:v>-1.02074E-3</c:v>
                </c:pt>
                <c:pt idx="68591" formatCode="0.00E+00">
                  <c:v>-1.2898199999999999E-3</c:v>
                </c:pt>
                <c:pt idx="68592" formatCode="0.00E+00">
                  <c:v>-1.54408E-3</c:v>
                </c:pt>
                <c:pt idx="68593" formatCode="0.00E+00">
                  <c:v>-1.78283E-3</c:v>
                </c:pt>
                <c:pt idx="68594" formatCode="0.00E+00">
                  <c:v>-2.0053900000000001E-3</c:v>
                </c:pt>
                <c:pt idx="68595" formatCode="0.00E+00">
                  <c:v>-2.2111600000000002E-3</c:v>
                </c:pt>
                <c:pt idx="68596" formatCode="0.00E+00">
                  <c:v>-2.3995399999999999E-3</c:v>
                </c:pt>
                <c:pt idx="68597" formatCode="0.00E+00">
                  <c:v>-2.5700100000000002E-3</c:v>
                </c:pt>
                <c:pt idx="68598" formatCode="0.00E+00">
                  <c:v>-2.72207E-3</c:v>
                </c:pt>
                <c:pt idx="68599" formatCode="0.00E+00">
                  <c:v>-2.8552999999999999E-3</c:v>
                </c:pt>
                <c:pt idx="68600" formatCode="0.00E+00">
                  <c:v>-2.9692799999999999E-3</c:v>
                </c:pt>
                <c:pt idx="68601" formatCode="0.00E+00">
                  <c:v>-3.0636700000000001E-3</c:v>
                </c:pt>
                <c:pt idx="68602" formatCode="0.00E+00">
                  <c:v>-3.13818E-3</c:v>
                </c:pt>
                <c:pt idx="68603" formatCode="0.00E+00">
                  <c:v>-3.1925500000000002E-3</c:v>
                </c:pt>
                <c:pt idx="68604" formatCode="0.00E+00">
                  <c:v>-3.2265800000000002E-3</c:v>
                </c:pt>
                <c:pt idx="68605" formatCode="0.00E+00">
                  <c:v>-3.24012E-3</c:v>
                </c:pt>
                <c:pt idx="68606" formatCode="0.00E+00">
                  <c:v>-3.2330700000000002E-3</c:v>
                </c:pt>
                <c:pt idx="68607" formatCode="0.00E+00">
                  <c:v>-3.2053799999999999E-3</c:v>
                </c:pt>
                <c:pt idx="68608" formatCode="0.00E+00">
                  <c:v>-3.1570399999999998E-3</c:v>
                </c:pt>
                <c:pt idx="68609" formatCode="0.00E+00">
                  <c:v>-3.0880999999999999E-3</c:v>
                </c:pt>
                <c:pt idx="68610" formatCode="0.00E+00">
                  <c:v>-2.9986600000000002E-3</c:v>
                </c:pt>
                <c:pt idx="68611" formatCode="0.00E+00">
                  <c:v>-2.8888799999999999E-3</c:v>
                </c:pt>
                <c:pt idx="68612" formatCode="0.00E+00">
                  <c:v>-2.7589300000000001E-3</c:v>
                </c:pt>
                <c:pt idx="68613" formatCode="0.00E+00">
                  <c:v>-2.6090800000000002E-3</c:v>
                </c:pt>
                <c:pt idx="68614" formatCode="0.00E+00">
                  <c:v>-2.43962E-3</c:v>
                </c:pt>
                <c:pt idx="68615" formatCode="0.00E+00">
                  <c:v>-2.2508799999999998E-3</c:v>
                </c:pt>
                <c:pt idx="68616" formatCode="0.00E+00">
                  <c:v>-2.0432499999999999E-3</c:v>
                </c:pt>
                <c:pt idx="68617" formatCode="0.00E+00">
                  <c:v>-1.8171699999999999E-3</c:v>
                </c:pt>
                <c:pt idx="68618" formatCode="0.00E+00">
                  <c:v>-1.5731199999999999E-3</c:v>
                </c:pt>
                <c:pt idx="68619" formatCode="0.00E+00">
                  <c:v>-1.3116200000000001E-3</c:v>
                </c:pt>
                <c:pt idx="68620" formatCode="0.00E+00">
                  <c:v>-1.03323E-3</c:v>
                </c:pt>
                <c:pt idx="68621" formatCode="0.00E+00">
                  <c:v>-7.3856499999999995E-4</c:v>
                </c:pt>
                <c:pt idx="68622" formatCode="0.00E+00">
                  <c:v>-4.28269E-4</c:v>
                </c:pt>
                <c:pt idx="68623" formatCode="0.00E+00">
                  <c:v>-1.0302900000000001E-4</c:v>
                </c:pt>
                <c:pt idx="68624" formatCode="0.00E+00">
                  <c:v>2.36433E-4</c:v>
                </c:pt>
                <c:pt idx="68625" formatCode="0.00E+00">
                  <c:v>5.8935400000000005E-4</c:v>
                </c:pt>
                <c:pt idx="68626" formatCode="0.00E+00">
                  <c:v>9.5494299999999998E-4</c:v>
                </c:pt>
                <c:pt idx="68627" formatCode="0.00E+00">
                  <c:v>1.33237E-3</c:v>
                </c:pt>
                <c:pt idx="68628" formatCode="0.00E+00">
                  <c:v>1.7207800000000001E-3</c:v>
                </c:pt>
                <c:pt idx="68629" formatCode="0.00E+00">
                  <c:v>2.1192799999999999E-3</c:v>
                </c:pt>
                <c:pt idx="68630" formatCode="0.00E+00">
                  <c:v>2.5269699999999999E-3</c:v>
                </c:pt>
                <c:pt idx="68631" formatCode="0.00E+00">
                  <c:v>2.9428900000000001E-3</c:v>
                </c:pt>
                <c:pt idx="68632" formatCode="0.00E+00">
                  <c:v>3.36609E-3</c:v>
                </c:pt>
                <c:pt idx="68633" formatCode="0.00E+00">
                  <c:v>3.7955900000000002E-3</c:v>
                </c:pt>
                <c:pt idx="68634" formatCode="0.00E+00">
                  <c:v>4.2303699999999998E-3</c:v>
                </c:pt>
                <c:pt idx="68635" formatCode="0.00E+00">
                  <c:v>4.6694099999999997E-3</c:v>
                </c:pt>
                <c:pt idx="68636" formatCode="0.00E+00">
                  <c:v>5.1116800000000004E-3</c:v>
                </c:pt>
                <c:pt idx="68637" formatCode="0.00E+00">
                  <c:v>5.5561300000000003E-3</c:v>
                </c:pt>
                <c:pt idx="68638" formatCode="0.00E+00">
                  <c:v>6.0016999999999996E-3</c:v>
                </c:pt>
                <c:pt idx="68639" formatCode="0.00E+00">
                  <c:v>6.4473200000000003E-3</c:v>
                </c:pt>
                <c:pt idx="68640" formatCode="0.00E+00">
                  <c:v>6.8919000000000003E-3</c:v>
                </c:pt>
                <c:pt idx="68641" formatCode="0.00E+00">
                  <c:v>7.3343699999999998E-3</c:v>
                </c:pt>
                <c:pt idx="68642" formatCode="0.00E+00">
                  <c:v>7.77365E-3</c:v>
                </c:pt>
                <c:pt idx="68643" formatCode="0.00E+00">
                  <c:v>8.2086499999999996E-3</c:v>
                </c:pt>
                <c:pt idx="68644" formatCode="0.00E+00">
                  <c:v>8.6382899999999999E-3</c:v>
                </c:pt>
                <c:pt idx="68645" formatCode="0.00E+00">
                  <c:v>9.0615000000000001E-3</c:v>
                </c:pt>
                <c:pt idx="68646" formatCode="0.00E+00">
                  <c:v>9.4772099999999998E-3</c:v>
                </c:pt>
                <c:pt idx="68647" formatCode="0.00E+00">
                  <c:v>9.88436E-3</c:v>
                </c:pt>
                <c:pt idx="68648">
                  <c:v>1.02819E-2</c:v>
                </c:pt>
                <c:pt idx="68649">
                  <c:v>1.0668800000000001E-2</c:v>
                </c:pt>
                <c:pt idx="68650">
                  <c:v>1.1044E-2</c:v>
                </c:pt>
                <c:pt idx="68651">
                  <c:v>1.1406599999999999E-2</c:v>
                </c:pt>
                <c:pt idx="68652">
                  <c:v>1.17555E-2</c:v>
                </c:pt>
                <c:pt idx="68653">
                  <c:v>1.20898E-2</c:v>
                </c:pt>
                <c:pt idx="68654">
                  <c:v>1.2408600000000001E-2</c:v>
                </c:pt>
                <c:pt idx="68655">
                  <c:v>1.2710900000000001E-2</c:v>
                </c:pt>
                <c:pt idx="68656">
                  <c:v>1.2995899999999999E-2</c:v>
                </c:pt>
                <c:pt idx="68657">
                  <c:v>1.3262599999999999E-2</c:v>
                </c:pt>
                <c:pt idx="68658">
                  <c:v>1.3510400000000001E-2</c:v>
                </c:pt>
                <c:pt idx="68659">
                  <c:v>1.37384E-2</c:v>
                </c:pt>
                <c:pt idx="68660">
                  <c:v>1.3945900000000001E-2</c:v>
                </c:pt>
                <c:pt idx="68661">
                  <c:v>1.41321E-2</c:v>
                </c:pt>
                <c:pt idx="68662">
                  <c:v>1.42963E-2</c:v>
                </c:pt>
                <c:pt idx="68663">
                  <c:v>1.4437999999999999E-2</c:v>
                </c:pt>
                <c:pt idx="68664">
                  <c:v>1.4556599999999999E-2</c:v>
                </c:pt>
                <c:pt idx="68665">
                  <c:v>1.46514E-2</c:v>
                </c:pt>
                <c:pt idx="68666">
                  <c:v>1.47219E-2</c:v>
                </c:pt>
                <c:pt idx="68667">
                  <c:v>1.4767799999999999E-2</c:v>
                </c:pt>
                <c:pt idx="68668">
                  <c:v>1.4788600000000001E-2</c:v>
                </c:pt>
                <c:pt idx="68669">
                  <c:v>1.4783900000000001E-2</c:v>
                </c:pt>
                <c:pt idx="68670">
                  <c:v>1.47534E-2</c:v>
                </c:pt>
                <c:pt idx="68671">
                  <c:v>1.4696799999999999E-2</c:v>
                </c:pt>
                <c:pt idx="68672">
                  <c:v>1.4613900000000001E-2</c:v>
                </c:pt>
                <c:pt idx="68673">
                  <c:v>1.4504599999999999E-2</c:v>
                </c:pt>
                <c:pt idx="68674">
                  <c:v>1.43686E-2</c:v>
                </c:pt>
                <c:pt idx="68675">
                  <c:v>1.4206E-2</c:v>
                </c:pt>
                <c:pt idx="68676">
                  <c:v>1.40167E-2</c:v>
                </c:pt>
                <c:pt idx="68677">
                  <c:v>1.38008E-2</c:v>
                </c:pt>
                <c:pt idx="68678">
                  <c:v>1.3558300000000001E-2</c:v>
                </c:pt>
                <c:pt idx="68679">
                  <c:v>1.32894E-2</c:v>
                </c:pt>
                <c:pt idx="68680">
                  <c:v>1.2994199999999999E-2</c:v>
                </c:pt>
                <c:pt idx="68681">
                  <c:v>1.2673E-2</c:v>
                </c:pt>
                <c:pt idx="68682">
                  <c:v>1.2326200000000001E-2</c:v>
                </c:pt>
                <c:pt idx="68683">
                  <c:v>1.19539E-2</c:v>
                </c:pt>
                <c:pt idx="68684">
                  <c:v>1.15567E-2</c:v>
                </c:pt>
                <c:pt idx="68685">
                  <c:v>1.1135000000000001E-2</c:v>
                </c:pt>
                <c:pt idx="68686">
                  <c:v>1.0689300000000001E-2</c:v>
                </c:pt>
                <c:pt idx="68687">
                  <c:v>1.0220099999999999E-2</c:v>
                </c:pt>
                <c:pt idx="68688" formatCode="0.00E+00">
                  <c:v>9.7280600000000002E-3</c:v>
                </c:pt>
                <c:pt idx="68689" formatCode="0.00E+00">
                  <c:v>9.2137599999999997E-3</c:v>
                </c:pt>
                <c:pt idx="68690" formatCode="0.00E+00">
                  <c:v>8.6779100000000005E-3</c:v>
                </c:pt>
                <c:pt idx="68691" formatCode="0.00E+00">
                  <c:v>8.1212599999999999E-3</c:v>
                </c:pt>
                <c:pt idx="68692" formatCode="0.00E+00">
                  <c:v>7.5445599999999996E-3</c:v>
                </c:pt>
                <c:pt idx="68693" formatCode="0.00E+00">
                  <c:v>6.9486599999999997E-3</c:v>
                </c:pt>
                <c:pt idx="68694" formatCode="0.00E+00">
                  <c:v>6.3344100000000004E-3</c:v>
                </c:pt>
                <c:pt idx="68695" formatCode="0.00E+00">
                  <c:v>5.7027099999999997E-3</c:v>
                </c:pt>
                <c:pt idx="68696" formatCode="0.00E+00">
                  <c:v>5.0545099999999999E-3</c:v>
                </c:pt>
                <c:pt idx="68697" formatCode="0.00E+00">
                  <c:v>4.3907800000000004E-3</c:v>
                </c:pt>
                <c:pt idx="68698" formatCode="0.00E+00">
                  <c:v>3.7125399999999999E-3</c:v>
                </c:pt>
                <c:pt idx="68699" formatCode="0.00E+00">
                  <c:v>3.0208499999999998E-3</c:v>
                </c:pt>
                <c:pt idx="68700" formatCode="0.00E+00">
                  <c:v>2.3167700000000001E-3</c:v>
                </c:pt>
                <c:pt idx="68701" formatCode="0.00E+00">
                  <c:v>1.6014200000000001E-3</c:v>
                </c:pt>
                <c:pt idx="68702" formatCode="0.00E+00">
                  <c:v>8.7593899999999995E-4</c:v>
                </c:pt>
                <c:pt idx="68703" formatCode="0.00E+00">
                  <c:v>1.4149099999999999E-4</c:v>
                </c:pt>
                <c:pt idx="68704" formatCode="0.00E+00">
                  <c:v>-6.0073400000000001E-4</c:v>
                </c:pt>
                <c:pt idx="68705" formatCode="0.00E+00">
                  <c:v>-1.34953E-3</c:v>
                </c:pt>
                <c:pt idx="68706" formatCode="0.00E+00">
                  <c:v>-2.1036499999999999E-3</c:v>
                </c:pt>
                <c:pt idx="68707" formatCode="0.00E+00">
                  <c:v>-2.8618699999999999E-3</c:v>
                </c:pt>
                <c:pt idx="68708" formatCode="0.00E+00">
                  <c:v>-3.6229000000000001E-3</c:v>
                </c:pt>
                <c:pt idx="68709" formatCode="0.00E+00">
                  <c:v>-4.3854899999999997E-3</c:v>
                </c:pt>
                <c:pt idx="68710" formatCode="0.00E+00">
                  <c:v>-5.1483199999999996E-3</c:v>
                </c:pt>
                <c:pt idx="68711" formatCode="0.00E+00">
                  <c:v>-5.9101199999999996E-3</c:v>
                </c:pt>
                <c:pt idx="68712" formatCode="0.00E+00">
                  <c:v>-6.6695699999999997E-3</c:v>
                </c:pt>
                <c:pt idx="68713" formatCode="0.00E+00">
                  <c:v>-7.4253699999999997E-3</c:v>
                </c:pt>
                <c:pt idx="68714" formatCode="0.00E+00">
                  <c:v>-8.1762099999999997E-3</c:v>
                </c:pt>
                <c:pt idx="68715" formatCode="0.00E+00">
                  <c:v>-8.9207699999999997E-3</c:v>
                </c:pt>
                <c:pt idx="68716" formatCode="0.00E+00">
                  <c:v>-9.6577599999999996E-3</c:v>
                </c:pt>
                <c:pt idx="68717">
                  <c:v>-1.03859E-2</c:v>
                </c:pt>
                <c:pt idx="68718">
                  <c:v>-1.11038E-2</c:v>
                </c:pt>
                <c:pt idx="68719">
                  <c:v>-1.1810299999999999E-2</c:v>
                </c:pt>
                <c:pt idx="68720">
                  <c:v>-1.2504100000000001E-2</c:v>
                </c:pt>
                <c:pt idx="68721">
                  <c:v>-1.31839E-2</c:v>
                </c:pt>
                <c:pt idx="68722">
                  <c:v>-1.38485E-2</c:v>
                </c:pt>
                <c:pt idx="68723">
                  <c:v>-1.44966E-2</c:v>
                </c:pt>
                <c:pt idx="68724">
                  <c:v>-1.51272E-2</c:v>
                </c:pt>
                <c:pt idx="68725">
                  <c:v>-1.57389E-2</c:v>
                </c:pt>
                <c:pt idx="68726">
                  <c:v>-1.63307E-2</c:v>
                </c:pt>
                <c:pt idx="68727">
                  <c:v>-1.69014E-2</c:v>
                </c:pt>
                <c:pt idx="68728">
                  <c:v>-1.745E-2</c:v>
                </c:pt>
                <c:pt idx="68729">
                  <c:v>-1.7975399999999999E-2</c:v>
                </c:pt>
                <c:pt idx="68730">
                  <c:v>-1.8476599999999999E-2</c:v>
                </c:pt>
                <c:pt idx="68731">
                  <c:v>-1.89526E-2</c:v>
                </c:pt>
                <c:pt idx="68732">
                  <c:v>-1.94024E-2</c:v>
                </c:pt>
                <c:pt idx="68733">
                  <c:v>-1.9825200000000001E-2</c:v>
                </c:pt>
                <c:pt idx="68734">
                  <c:v>-2.0219999999999998E-2</c:v>
                </c:pt>
                <c:pt idx="68735">
                  <c:v>-2.0586199999999999E-2</c:v>
                </c:pt>
                <c:pt idx="68736">
                  <c:v>-2.0922799999999998E-2</c:v>
                </c:pt>
                <c:pt idx="68737">
                  <c:v>-2.12293E-2</c:v>
                </c:pt>
                <c:pt idx="68738">
                  <c:v>-2.1504800000000001E-2</c:v>
                </c:pt>
                <c:pt idx="68739">
                  <c:v>-2.1748799999999999E-2</c:v>
                </c:pt>
                <c:pt idx="68740">
                  <c:v>-2.19607E-2</c:v>
                </c:pt>
                <c:pt idx="68741">
                  <c:v>-2.2139900000000001E-2</c:v>
                </c:pt>
                <c:pt idx="68742">
                  <c:v>-2.22861E-2</c:v>
                </c:pt>
                <c:pt idx="68743">
                  <c:v>-2.23988E-2</c:v>
                </c:pt>
                <c:pt idx="68744">
                  <c:v>-2.24776E-2</c:v>
                </c:pt>
                <c:pt idx="68745">
                  <c:v>-2.2522199999999999E-2</c:v>
                </c:pt>
                <c:pt idx="68746">
                  <c:v>-2.2532400000000001E-2</c:v>
                </c:pt>
                <c:pt idx="68747">
                  <c:v>-2.2508E-2</c:v>
                </c:pt>
                <c:pt idx="68748">
                  <c:v>-2.2448800000000001E-2</c:v>
                </c:pt>
                <c:pt idx="68749">
                  <c:v>-2.2354800000000001E-2</c:v>
                </c:pt>
                <c:pt idx="68750">
                  <c:v>-2.2225999999999999E-2</c:v>
                </c:pt>
                <c:pt idx="68751">
                  <c:v>-2.2062399999999999E-2</c:v>
                </c:pt>
                <c:pt idx="68752">
                  <c:v>-2.18642E-2</c:v>
                </c:pt>
                <c:pt idx="68753">
                  <c:v>-2.1631399999999999E-2</c:v>
                </c:pt>
                <c:pt idx="68754">
                  <c:v>-2.1364299999999999E-2</c:v>
                </c:pt>
                <c:pt idx="68755">
                  <c:v>-2.1063200000000001E-2</c:v>
                </c:pt>
                <c:pt idx="68756">
                  <c:v>-2.07285E-2</c:v>
                </c:pt>
                <c:pt idx="68757">
                  <c:v>-2.0360400000000001E-2</c:v>
                </c:pt>
                <c:pt idx="68758">
                  <c:v>-1.9959600000000001E-2</c:v>
                </c:pt>
                <c:pt idx="68759">
                  <c:v>-1.9526499999999999E-2</c:v>
                </c:pt>
                <c:pt idx="68760">
                  <c:v>-1.9061600000000001E-2</c:v>
                </c:pt>
                <c:pt idx="68761">
                  <c:v>-1.8565600000000002E-2</c:v>
                </c:pt>
                <c:pt idx="68762">
                  <c:v>-1.8039300000000001E-2</c:v>
                </c:pt>
                <c:pt idx="68763">
                  <c:v>-1.7483200000000001E-2</c:v>
                </c:pt>
                <c:pt idx="68764">
                  <c:v>-1.6898199999999999E-2</c:v>
                </c:pt>
                <c:pt idx="68765">
                  <c:v>-1.62852E-2</c:v>
                </c:pt>
                <c:pt idx="68766">
                  <c:v>-1.5644999999999999E-2</c:v>
                </c:pt>
                <c:pt idx="68767">
                  <c:v>-1.49785E-2</c:v>
                </c:pt>
                <c:pt idx="68768">
                  <c:v>-1.4286800000000001E-2</c:v>
                </c:pt>
                <c:pt idx="68769">
                  <c:v>-1.35709E-2</c:v>
                </c:pt>
                <c:pt idx="68770">
                  <c:v>-1.28319E-2</c:v>
                </c:pt>
                <c:pt idx="68771">
                  <c:v>-1.20708E-2</c:v>
                </c:pt>
                <c:pt idx="68772">
                  <c:v>-1.12888E-2</c:v>
                </c:pt>
                <c:pt idx="68773">
                  <c:v>-1.04872E-2</c:v>
                </c:pt>
                <c:pt idx="68774" formatCode="0.00E+00">
                  <c:v>-9.6670599999999999E-3</c:v>
                </c:pt>
                <c:pt idx="68775" formatCode="0.00E+00">
                  <c:v>-8.8297900000000006E-3</c:v>
                </c:pt>
                <c:pt idx="68776" formatCode="0.00E+00">
                  <c:v>-7.9766400000000001E-3</c:v>
                </c:pt>
                <c:pt idx="68777" formatCode="0.00E+00">
                  <c:v>-7.1089300000000003E-3</c:v>
                </c:pt>
                <c:pt idx="68778" formatCode="0.00E+00">
                  <c:v>-6.2280399999999998E-3</c:v>
                </c:pt>
                <c:pt idx="68779" formatCode="0.00E+00">
                  <c:v>-5.3353300000000001E-3</c:v>
                </c:pt>
                <c:pt idx="68780" formatCode="0.00E+00">
                  <c:v>-4.4322299999999997E-3</c:v>
                </c:pt>
                <c:pt idx="68781" formatCode="0.00E+00">
                  <c:v>-3.5201500000000001E-3</c:v>
                </c:pt>
                <c:pt idx="68782" formatCode="0.00E+00">
                  <c:v>-2.6005400000000001E-3</c:v>
                </c:pt>
                <c:pt idx="68783" formatCode="0.00E+00">
                  <c:v>-1.6748799999999999E-3</c:v>
                </c:pt>
                <c:pt idx="68784" formatCode="0.00E+00">
                  <c:v>-7.4463199999999995E-4</c:v>
                </c:pt>
                <c:pt idx="68785" formatCode="0.00E+00">
                  <c:v>1.88708E-4</c:v>
                </c:pt>
                <c:pt idx="68786" formatCode="0.00E+00">
                  <c:v>1.12364E-3</c:v>
                </c:pt>
                <c:pt idx="68787" formatCode="0.00E+00">
                  <c:v>2.0586599999999999E-3</c:v>
                </c:pt>
                <c:pt idx="68788" formatCode="0.00E+00">
                  <c:v>2.99227E-3</c:v>
                </c:pt>
                <c:pt idx="68789" formatCode="0.00E+00">
                  <c:v>3.9229299999999998E-3</c:v>
                </c:pt>
                <c:pt idx="68790" formatCode="0.00E+00">
                  <c:v>4.8491599999999999E-3</c:v>
                </c:pt>
                <c:pt idx="68791" formatCode="0.00E+00">
                  <c:v>5.7694399999999998E-3</c:v>
                </c:pt>
                <c:pt idx="68792" formatCode="0.00E+00">
                  <c:v>6.6822799999999996E-3</c:v>
                </c:pt>
                <c:pt idx="68793" formatCode="0.00E+00">
                  <c:v>7.5861799999999997E-3</c:v>
                </c:pt>
                <c:pt idx="68794" formatCode="0.00E+00">
                  <c:v>8.47966E-3</c:v>
                </c:pt>
                <c:pt idx="68795" formatCode="0.00E+00">
                  <c:v>9.3612499999999998E-3</c:v>
                </c:pt>
                <c:pt idx="68796">
                  <c:v>1.0229500000000001E-2</c:v>
                </c:pt>
                <c:pt idx="68797">
                  <c:v>1.1083000000000001E-2</c:v>
                </c:pt>
                <c:pt idx="68798">
                  <c:v>1.1920399999999999E-2</c:v>
                </c:pt>
                <c:pt idx="68799">
                  <c:v>1.2740100000000001E-2</c:v>
                </c:pt>
                <c:pt idx="68800">
                  <c:v>1.3540999999999999E-2</c:v>
                </c:pt>
                <c:pt idx="68801">
                  <c:v>1.43216E-2</c:v>
                </c:pt>
                <c:pt idx="68802">
                  <c:v>1.5080700000000001E-2</c:v>
                </c:pt>
                <c:pt idx="68803">
                  <c:v>1.5816899999999998E-2</c:v>
                </c:pt>
                <c:pt idx="68804">
                  <c:v>1.6529100000000001E-2</c:v>
                </c:pt>
                <c:pt idx="68805">
                  <c:v>1.7216100000000002E-2</c:v>
                </c:pt>
                <c:pt idx="68806">
                  <c:v>1.7876599999999999E-2</c:v>
                </c:pt>
                <c:pt idx="68807">
                  <c:v>1.85097E-2</c:v>
                </c:pt>
                <c:pt idx="68808">
                  <c:v>1.9114200000000001E-2</c:v>
                </c:pt>
                <c:pt idx="68809">
                  <c:v>1.9689000000000002E-2</c:v>
                </c:pt>
                <c:pt idx="68810">
                  <c:v>2.0233299999999999E-2</c:v>
                </c:pt>
                <c:pt idx="68811">
                  <c:v>2.07461E-2</c:v>
                </c:pt>
                <c:pt idx="68812">
                  <c:v>2.1226499999999999E-2</c:v>
                </c:pt>
                <c:pt idx="68813">
                  <c:v>2.1673600000000001E-2</c:v>
                </c:pt>
                <c:pt idx="68814">
                  <c:v>2.20868E-2</c:v>
                </c:pt>
                <c:pt idx="68815">
                  <c:v>2.2465200000000001E-2</c:v>
                </c:pt>
                <c:pt idx="68816">
                  <c:v>2.28083E-2</c:v>
                </c:pt>
                <c:pt idx="68817">
                  <c:v>2.3115299999999998E-2</c:v>
                </c:pt>
                <c:pt idx="68818">
                  <c:v>2.3385900000000001E-2</c:v>
                </c:pt>
                <c:pt idx="68819">
                  <c:v>2.3619399999999999E-2</c:v>
                </c:pt>
                <c:pt idx="68820">
                  <c:v>2.38154E-2</c:v>
                </c:pt>
                <c:pt idx="68821">
                  <c:v>2.3973600000000001E-2</c:v>
                </c:pt>
                <c:pt idx="68822">
                  <c:v>2.4093699999999999E-2</c:v>
                </c:pt>
                <c:pt idx="68823">
                  <c:v>2.41754E-2</c:v>
                </c:pt>
                <c:pt idx="68824">
                  <c:v>2.42185E-2</c:v>
                </c:pt>
                <c:pt idx="68825">
                  <c:v>2.4223000000000001E-2</c:v>
                </c:pt>
                <c:pt idx="68826">
                  <c:v>2.41887E-2</c:v>
                </c:pt>
                <c:pt idx="68827">
                  <c:v>2.41157E-2</c:v>
                </c:pt>
                <c:pt idx="68828">
                  <c:v>2.4004000000000001E-2</c:v>
                </c:pt>
                <c:pt idx="68829">
                  <c:v>2.3853800000000001E-2</c:v>
                </c:pt>
                <c:pt idx="68830">
                  <c:v>2.36653E-2</c:v>
                </c:pt>
                <c:pt idx="68831">
                  <c:v>2.34387E-2</c:v>
                </c:pt>
                <c:pt idx="68832">
                  <c:v>2.3174299999999998E-2</c:v>
                </c:pt>
                <c:pt idx="68833">
                  <c:v>2.28726E-2</c:v>
                </c:pt>
                <c:pt idx="68834">
                  <c:v>2.2533999999999998E-2</c:v>
                </c:pt>
                <c:pt idx="68835">
                  <c:v>2.2158899999999999E-2</c:v>
                </c:pt>
                <c:pt idx="68836">
                  <c:v>2.1748E-2</c:v>
                </c:pt>
                <c:pt idx="68837">
                  <c:v>2.1301899999999999E-2</c:v>
                </c:pt>
                <c:pt idx="68838">
                  <c:v>2.0821200000000002E-2</c:v>
                </c:pt>
                <c:pt idx="68839">
                  <c:v>2.03067E-2</c:v>
                </c:pt>
                <c:pt idx="68840">
                  <c:v>1.9759200000000001E-2</c:v>
                </c:pt>
                <c:pt idx="68841">
                  <c:v>1.9179600000000002E-2</c:v>
                </c:pt>
                <c:pt idx="68842">
                  <c:v>1.85687E-2</c:v>
                </c:pt>
                <c:pt idx="68843">
                  <c:v>1.7927499999999999E-2</c:v>
                </c:pt>
                <c:pt idx="68844">
                  <c:v>1.7257100000000001E-2</c:v>
                </c:pt>
                <c:pt idx="68845">
                  <c:v>1.6558300000000001E-2</c:v>
                </c:pt>
                <c:pt idx="68846">
                  <c:v>1.5832499999999999E-2</c:v>
                </c:pt>
                <c:pt idx="68847">
                  <c:v>1.5080700000000001E-2</c:v>
                </c:pt>
                <c:pt idx="68848">
                  <c:v>1.4304000000000001E-2</c:v>
                </c:pt>
                <c:pt idx="68849">
                  <c:v>1.35038E-2</c:v>
                </c:pt>
                <c:pt idx="68850">
                  <c:v>1.26813E-2</c:v>
                </c:pt>
                <c:pt idx="68851">
                  <c:v>1.1837800000000001E-2</c:v>
                </c:pt>
                <c:pt idx="68852">
                  <c:v>1.0974599999999999E-2</c:v>
                </c:pt>
                <c:pt idx="68853">
                  <c:v>1.00932E-2</c:v>
                </c:pt>
                <c:pt idx="68854" formatCode="0.00E+00">
                  <c:v>9.1948299999999993E-3</c:v>
                </c:pt>
                <c:pt idx="68855" formatCode="0.00E+00">
                  <c:v>8.2810399999999999E-3</c:v>
                </c:pt>
                <c:pt idx="68856" formatCode="0.00E+00">
                  <c:v>7.3532600000000004E-3</c:v>
                </c:pt>
                <c:pt idx="68857" formatCode="0.00E+00">
                  <c:v>6.4129699999999996E-3</c:v>
                </c:pt>
                <c:pt idx="68858" formatCode="0.00E+00">
                  <c:v>5.46168E-3</c:v>
                </c:pt>
                <c:pt idx="68859" formatCode="0.00E+00">
                  <c:v>4.5008899999999996E-3</c:v>
                </c:pt>
                <c:pt idx="68860" formatCode="0.00E+00">
                  <c:v>3.53215E-3</c:v>
                </c:pt>
                <c:pt idx="68861" formatCode="0.00E+00">
                  <c:v>2.5570100000000002E-3</c:v>
                </c:pt>
                <c:pt idx="68862" formatCode="0.00E+00">
                  <c:v>1.5770199999999999E-3</c:v>
                </c:pt>
                <c:pt idx="68863" formatCode="0.00E+00">
                  <c:v>5.9375699999999999E-4</c:v>
                </c:pt>
                <c:pt idx="68864" formatCode="0.00E+00">
                  <c:v>-3.9120499999999999E-4</c:v>
                </c:pt>
                <c:pt idx="68865" formatCode="0.00E+00">
                  <c:v>-1.3762900000000001E-3</c:v>
                </c:pt>
                <c:pt idx="68866" formatCode="0.00E+00">
                  <c:v>-2.3599200000000002E-3</c:v>
                </c:pt>
                <c:pt idx="68867" formatCode="0.00E+00">
                  <c:v>-3.34052E-3</c:v>
                </c:pt>
                <c:pt idx="68868" formatCode="0.00E+00">
                  <c:v>-4.3165199999999999E-3</c:v>
                </c:pt>
                <c:pt idx="68869" formatCode="0.00E+00">
                  <c:v>-5.2863600000000004E-3</c:v>
                </c:pt>
                <c:pt idx="68870" formatCode="0.00E+00">
                  <c:v>-6.2484799999999998E-3</c:v>
                </c:pt>
                <c:pt idx="68871" formatCode="0.00E+00">
                  <c:v>-7.2013299999999997E-3</c:v>
                </c:pt>
                <c:pt idx="68872" formatCode="0.00E+00">
                  <c:v>-8.1434000000000003E-3</c:v>
                </c:pt>
                <c:pt idx="68873" formatCode="0.00E+00">
                  <c:v>-9.0731800000000001E-3</c:v>
                </c:pt>
                <c:pt idx="68874" formatCode="0.00E+00">
                  <c:v>-9.9891700000000003E-3</c:v>
                </c:pt>
                <c:pt idx="68875">
                  <c:v>-1.0889899999999999E-2</c:v>
                </c:pt>
                <c:pt idx="68876">
                  <c:v>-1.1774E-2</c:v>
                </c:pt>
                <c:pt idx="68877">
                  <c:v>-1.2639900000000001E-2</c:v>
                </c:pt>
                <c:pt idx="68878">
                  <c:v>-1.3486400000000001E-2</c:v>
                </c:pt>
                <c:pt idx="68879">
                  <c:v>-1.4312E-2</c:v>
                </c:pt>
                <c:pt idx="68880">
                  <c:v>-1.5115399999999999E-2</c:v>
                </c:pt>
                <c:pt idx="68881">
                  <c:v>-1.5895400000000001E-2</c:v>
                </c:pt>
                <c:pt idx="68882">
                  <c:v>-1.6650700000000001E-2</c:v>
                </c:pt>
                <c:pt idx="68883">
                  <c:v>-1.7380099999999999E-2</c:v>
                </c:pt>
                <c:pt idx="68884">
                  <c:v>-1.8082500000000001E-2</c:v>
                </c:pt>
                <c:pt idx="68885">
                  <c:v>-1.8756700000000001E-2</c:v>
                </c:pt>
                <c:pt idx="68886">
                  <c:v>-1.9401600000000001E-2</c:v>
                </c:pt>
                <c:pt idx="68887">
                  <c:v>-2.0016300000000001E-2</c:v>
                </c:pt>
                <c:pt idx="68888">
                  <c:v>-2.0599699999999999E-2</c:v>
                </c:pt>
                <c:pt idx="68889">
                  <c:v>-2.11509E-2</c:v>
                </c:pt>
                <c:pt idx="68890">
                  <c:v>-2.16691E-2</c:v>
                </c:pt>
                <c:pt idx="68891">
                  <c:v>-2.21534E-2</c:v>
                </c:pt>
                <c:pt idx="68892">
                  <c:v>-2.2603100000000001E-2</c:v>
                </c:pt>
                <c:pt idx="68893">
                  <c:v>-2.30175E-2</c:v>
                </c:pt>
                <c:pt idx="68894">
                  <c:v>-2.3395900000000001E-2</c:v>
                </c:pt>
                <c:pt idx="68895">
                  <c:v>-2.37377E-2</c:v>
                </c:pt>
                <c:pt idx="68896">
                  <c:v>-2.4042399999999998E-2</c:v>
                </c:pt>
                <c:pt idx="68897">
                  <c:v>-2.4309500000000001E-2</c:v>
                </c:pt>
                <c:pt idx="68898">
                  <c:v>-2.4538600000000001E-2</c:v>
                </c:pt>
                <c:pt idx="68899">
                  <c:v>-2.4729399999999999E-2</c:v>
                </c:pt>
                <c:pt idx="68900">
                  <c:v>-2.48816E-2</c:v>
                </c:pt>
                <c:pt idx="68901">
                  <c:v>-2.49949E-2</c:v>
                </c:pt>
                <c:pt idx="68902">
                  <c:v>-2.5069299999999999E-2</c:v>
                </c:pt>
                <c:pt idx="68903">
                  <c:v>-2.5104499999999998E-2</c:v>
                </c:pt>
                <c:pt idx="68904">
                  <c:v>-2.5100500000000001E-2</c:v>
                </c:pt>
                <c:pt idx="68905">
                  <c:v>-2.50575E-2</c:v>
                </c:pt>
                <c:pt idx="68906">
                  <c:v>-2.4975399999999998E-2</c:v>
                </c:pt>
                <c:pt idx="68907">
                  <c:v>-2.4854399999999999E-2</c:v>
                </c:pt>
                <c:pt idx="68908">
                  <c:v>-2.4694799999999999E-2</c:v>
                </c:pt>
                <c:pt idx="68909">
                  <c:v>-2.4496799999999999E-2</c:v>
                </c:pt>
                <c:pt idx="68910">
                  <c:v>-2.42607E-2</c:v>
                </c:pt>
                <c:pt idx="68911">
                  <c:v>-2.3987000000000001E-2</c:v>
                </c:pt>
                <c:pt idx="68912">
                  <c:v>-2.3676099999999999E-2</c:v>
                </c:pt>
                <c:pt idx="68913">
                  <c:v>-2.3328600000000001E-2</c:v>
                </c:pt>
                <c:pt idx="68914">
                  <c:v>-2.2944900000000001E-2</c:v>
                </c:pt>
                <c:pt idx="68915">
                  <c:v>-2.2525799999999999E-2</c:v>
                </c:pt>
                <c:pt idx="68916">
                  <c:v>-2.2071799999999999E-2</c:v>
                </c:pt>
                <c:pt idx="68917">
                  <c:v>-2.15839E-2</c:v>
                </c:pt>
                <c:pt idx="68918">
                  <c:v>-2.10627E-2</c:v>
                </c:pt>
                <c:pt idx="68919">
                  <c:v>-2.0509199999999998E-2</c:v>
                </c:pt>
                <c:pt idx="68920">
                  <c:v>-1.99241E-2</c:v>
                </c:pt>
                <c:pt idx="68921">
                  <c:v>-1.9308499999999999E-2</c:v>
                </c:pt>
                <c:pt idx="68922">
                  <c:v>-1.86634E-2</c:v>
                </c:pt>
                <c:pt idx="68923">
                  <c:v>-1.79898E-2</c:v>
                </c:pt>
                <c:pt idx="68924">
                  <c:v>-1.72888E-2</c:v>
                </c:pt>
                <c:pt idx="68925">
                  <c:v>-1.65614E-2</c:v>
                </c:pt>
                <c:pt idx="68926">
                  <c:v>-1.5809E-2</c:v>
                </c:pt>
                <c:pt idx="68927">
                  <c:v>-1.50327E-2</c:v>
                </c:pt>
                <c:pt idx="68928">
                  <c:v>-1.4233600000000001E-2</c:v>
                </c:pt>
                <c:pt idx="68929">
                  <c:v>-1.34132E-2</c:v>
                </c:pt>
                <c:pt idx="68930">
                  <c:v>-1.2572699999999999E-2</c:v>
                </c:pt>
                <c:pt idx="68931">
                  <c:v>-1.17135E-2</c:v>
                </c:pt>
                <c:pt idx="68932">
                  <c:v>-1.0836800000000001E-2</c:v>
                </c:pt>
                <c:pt idx="68933" formatCode="0.00E+00">
                  <c:v>-9.9441900000000003E-3</c:v>
                </c:pt>
                <c:pt idx="68934" formatCode="0.00E+00">
                  <c:v>-9.0369600000000001E-3</c:v>
                </c:pt>
                <c:pt idx="68935" formatCode="0.00E+00">
                  <c:v>-8.11658E-3</c:v>
                </c:pt>
                <c:pt idx="68936" formatCode="0.00E+00">
                  <c:v>-7.1844999999999999E-3</c:v>
                </c:pt>
                <c:pt idx="68937" formatCode="0.00E+00">
                  <c:v>-6.24217E-3</c:v>
                </c:pt>
                <c:pt idx="68938" formatCode="0.00E+00">
                  <c:v>-5.2910800000000001E-3</c:v>
                </c:pt>
                <c:pt idx="68939" formatCode="0.00E+00">
                  <c:v>-4.33272E-3</c:v>
                </c:pt>
                <c:pt idx="68940" formatCode="0.00E+00">
                  <c:v>-3.3685799999999999E-3</c:v>
                </c:pt>
                <c:pt idx="68941" formatCode="0.00E+00">
                  <c:v>-2.4001600000000001E-3</c:v>
                </c:pt>
                <c:pt idx="68942" formatCode="0.00E+00">
                  <c:v>-1.4289800000000001E-3</c:v>
                </c:pt>
                <c:pt idx="68943" formatCode="0.00E+00">
                  <c:v>-4.5652099999999999E-4</c:v>
                </c:pt>
                <c:pt idx="68944" formatCode="0.00E+00">
                  <c:v>5.1569599999999995E-4</c:v>
                </c:pt>
                <c:pt idx="68945" formatCode="0.00E+00">
                  <c:v>1.4861799999999999E-3</c:v>
                </c:pt>
                <c:pt idx="68946" formatCode="0.00E+00">
                  <c:v>2.4534299999999999E-3</c:v>
                </c:pt>
                <c:pt idx="68947" formatCode="0.00E+00">
                  <c:v>3.4159699999999999E-3</c:v>
                </c:pt>
                <c:pt idx="68948" formatCode="0.00E+00">
                  <c:v>4.3723199999999999E-3</c:v>
                </c:pt>
                <c:pt idx="68949" formatCode="0.00E+00">
                  <c:v>5.32104E-3</c:v>
                </c:pt>
                <c:pt idx="68950" formatCode="0.00E+00">
                  <c:v>6.2606700000000003E-3</c:v>
                </c:pt>
                <c:pt idx="68951" formatCode="0.00E+00">
                  <c:v>7.1897999999999997E-3</c:v>
                </c:pt>
                <c:pt idx="68952" formatCode="0.00E+00">
                  <c:v>8.1070199999999995E-3</c:v>
                </c:pt>
                <c:pt idx="68953" formatCode="0.00E+00">
                  <c:v>9.0109600000000002E-3</c:v>
                </c:pt>
                <c:pt idx="68954" formatCode="0.00E+00">
                  <c:v>9.9002599999999993E-3</c:v>
                </c:pt>
                <c:pt idx="68955">
                  <c:v>1.0773599999999999E-2</c:v>
                </c:pt>
                <c:pt idx="68956">
                  <c:v>1.16297E-2</c:v>
                </c:pt>
                <c:pt idx="68957">
                  <c:v>1.2467300000000001E-2</c:v>
                </c:pt>
                <c:pt idx="68958">
                  <c:v>1.3285099999999999E-2</c:v>
                </c:pt>
                <c:pt idx="68959">
                  <c:v>1.4082000000000001E-2</c:v>
                </c:pt>
                <c:pt idx="68960">
                  <c:v>1.48567E-2</c:v>
                </c:pt>
                <c:pt idx="68961">
                  <c:v>1.56083E-2</c:v>
                </c:pt>
                <c:pt idx="68962">
                  <c:v>1.6335499999999999E-2</c:v>
                </c:pt>
                <c:pt idx="68963">
                  <c:v>1.7037500000000001E-2</c:v>
                </c:pt>
                <c:pt idx="68964">
                  <c:v>1.7713099999999999E-2</c:v>
                </c:pt>
                <c:pt idx="68965">
                  <c:v>1.83614E-2</c:v>
                </c:pt>
                <c:pt idx="68966">
                  <c:v>1.8981600000000001E-2</c:v>
                </c:pt>
                <c:pt idx="68967">
                  <c:v>1.9572800000000001E-2</c:v>
                </c:pt>
                <c:pt idx="68968">
                  <c:v>2.0134099999999999E-2</c:v>
                </c:pt>
                <c:pt idx="68969">
                  <c:v>2.06649E-2</c:v>
                </c:pt>
                <c:pt idx="68970">
                  <c:v>2.1164499999999999E-2</c:v>
                </c:pt>
                <c:pt idx="68971">
                  <c:v>2.1632100000000001E-2</c:v>
                </c:pt>
                <c:pt idx="68972">
                  <c:v>2.2067199999999999E-2</c:v>
                </c:pt>
                <c:pt idx="68973">
                  <c:v>2.2469300000000001E-2</c:v>
                </c:pt>
                <c:pt idx="68974">
                  <c:v>2.2837900000000001E-2</c:v>
                </c:pt>
                <c:pt idx="68975">
                  <c:v>2.3172499999999999E-2</c:v>
                </c:pt>
                <c:pt idx="68976">
                  <c:v>2.3472900000000001E-2</c:v>
                </c:pt>
                <c:pt idx="68977">
                  <c:v>2.3738599999999999E-2</c:v>
                </c:pt>
                <c:pt idx="68978">
                  <c:v>2.3969399999999998E-2</c:v>
                </c:pt>
                <c:pt idx="68979">
                  <c:v>2.4165099999999998E-2</c:v>
                </c:pt>
                <c:pt idx="68980">
                  <c:v>2.4325599999999999E-2</c:v>
                </c:pt>
                <c:pt idx="68981">
                  <c:v>2.4450699999999999E-2</c:v>
                </c:pt>
                <c:pt idx="68982">
                  <c:v>2.45405E-2</c:v>
                </c:pt>
                <c:pt idx="68983">
                  <c:v>2.4594999999999999E-2</c:v>
                </c:pt>
                <c:pt idx="68984">
                  <c:v>2.4614199999999999E-2</c:v>
                </c:pt>
                <c:pt idx="68985">
                  <c:v>2.45983E-2</c:v>
                </c:pt>
                <c:pt idx="68986">
                  <c:v>2.45475E-2</c:v>
                </c:pt>
                <c:pt idx="68987">
                  <c:v>2.4462000000000001E-2</c:v>
                </c:pt>
                <c:pt idx="68988">
                  <c:v>2.4342200000000001E-2</c:v>
                </c:pt>
                <c:pt idx="68989">
                  <c:v>2.4188299999999999E-2</c:v>
                </c:pt>
                <c:pt idx="68990">
                  <c:v>2.4000899999999999E-2</c:v>
                </c:pt>
                <c:pt idx="68991">
                  <c:v>2.3780200000000001E-2</c:v>
                </c:pt>
                <c:pt idx="68992">
                  <c:v>2.3526999999999999E-2</c:v>
                </c:pt>
                <c:pt idx="68993">
                  <c:v>2.3241600000000001E-2</c:v>
                </c:pt>
                <c:pt idx="68994">
                  <c:v>2.2924799999999999E-2</c:v>
                </c:pt>
                <c:pt idx="68995">
                  <c:v>2.2577199999999999E-2</c:v>
                </c:pt>
                <c:pt idx="68996">
                  <c:v>2.2199400000000001E-2</c:v>
                </c:pt>
                <c:pt idx="68997">
                  <c:v>2.1792300000000001E-2</c:v>
                </c:pt>
                <c:pt idx="68998">
                  <c:v>2.13565E-2</c:v>
                </c:pt>
                <c:pt idx="68999">
                  <c:v>2.0893100000000001E-2</c:v>
                </c:pt>
                <c:pt idx="69000">
                  <c:v>2.0402699999999999E-2</c:v>
                </c:pt>
                <c:pt idx="69001">
                  <c:v>1.9886299999999999E-2</c:v>
                </c:pt>
                <c:pt idx="69002">
                  <c:v>1.9344900000000002E-2</c:v>
                </c:pt>
                <c:pt idx="69003">
                  <c:v>1.8779400000000002E-2</c:v>
                </c:pt>
                <c:pt idx="69004">
                  <c:v>1.8190899999999999E-2</c:v>
                </c:pt>
                <c:pt idx="69005">
                  <c:v>1.75803E-2</c:v>
                </c:pt>
                <c:pt idx="69006">
                  <c:v>1.69488E-2</c:v>
                </c:pt>
                <c:pt idx="69007">
                  <c:v>1.6297499999999999E-2</c:v>
                </c:pt>
                <c:pt idx="69008">
                  <c:v>1.56274E-2</c:v>
                </c:pt>
                <c:pt idx="69009">
                  <c:v>1.49397E-2</c:v>
                </c:pt>
                <c:pt idx="69010">
                  <c:v>1.4235599999999999E-2</c:v>
                </c:pt>
                <c:pt idx="69011">
                  <c:v>1.3516200000000001E-2</c:v>
                </c:pt>
                <c:pt idx="69012">
                  <c:v>1.27828E-2</c:v>
                </c:pt>
                <c:pt idx="69013">
                  <c:v>1.20366E-2</c:v>
                </c:pt>
                <c:pt idx="69014">
                  <c:v>1.1278699999999999E-2</c:v>
                </c:pt>
                <c:pt idx="69015">
                  <c:v>1.05106E-2</c:v>
                </c:pt>
                <c:pt idx="69016" formatCode="0.00E+00">
                  <c:v>9.7332400000000006E-3</c:v>
                </c:pt>
                <c:pt idx="69017" formatCode="0.00E+00">
                  <c:v>8.9480500000000008E-3</c:v>
                </c:pt>
                <c:pt idx="69018" formatCode="0.00E+00">
                  <c:v>8.1562600000000002E-3</c:v>
                </c:pt>
                <c:pt idx="69019" formatCode="0.00E+00">
                  <c:v>7.3591000000000004E-3</c:v>
                </c:pt>
                <c:pt idx="69020" formatCode="0.00E+00">
                  <c:v>6.5578399999999997E-3</c:v>
                </c:pt>
                <c:pt idx="69021" formatCode="0.00E+00">
                  <c:v>5.7537300000000003E-3</c:v>
                </c:pt>
                <c:pt idx="69022" formatCode="0.00E+00">
                  <c:v>4.9480100000000001E-3</c:v>
                </c:pt>
                <c:pt idx="69023" formatCode="0.00E+00">
                  <c:v>4.1419300000000003E-3</c:v>
                </c:pt>
                <c:pt idx="69024" formatCode="0.00E+00">
                  <c:v>3.3367200000000001E-3</c:v>
                </c:pt>
                <c:pt idx="69025" formatCode="0.00E+00">
                  <c:v>2.5336E-3</c:v>
                </c:pt>
                <c:pt idx="69026" formatCode="0.00E+00">
                  <c:v>1.7337699999999999E-3</c:v>
                </c:pt>
                <c:pt idx="69027" formatCode="0.00E+00">
                  <c:v>9.3843799999999999E-4</c:v>
                </c:pt>
                <c:pt idx="69028" formatCode="0.00E+00">
                  <c:v>1.4876399999999999E-4</c:v>
                </c:pt>
                <c:pt idx="69029" formatCode="0.00E+00">
                  <c:v>-6.3409100000000004E-4</c:v>
                </c:pt>
                <c:pt idx="69030" formatCode="0.00E+00">
                  <c:v>-1.4089899999999999E-3</c:v>
                </c:pt>
                <c:pt idx="69031" formatCode="0.00E+00">
                  <c:v>-2.17483E-3</c:v>
                </c:pt>
                <c:pt idx="69032" formatCode="0.00E+00">
                  <c:v>-2.9305099999999999E-3</c:v>
                </c:pt>
                <c:pt idx="69033" formatCode="0.00E+00">
                  <c:v>-3.6749700000000001E-3</c:v>
                </c:pt>
                <c:pt idx="69034" formatCode="0.00E+00">
                  <c:v>-4.4071900000000001E-3</c:v>
                </c:pt>
                <c:pt idx="69035" formatCode="0.00E+00">
                  <c:v>-5.1261500000000003E-3</c:v>
                </c:pt>
                <c:pt idx="69036" formatCode="0.00E+00">
                  <c:v>-5.83089E-3</c:v>
                </c:pt>
                <c:pt idx="69037" formatCode="0.00E+00">
                  <c:v>-6.5204599999999996E-3</c:v>
                </c:pt>
                <c:pt idx="69038" formatCode="0.00E+00">
                  <c:v>-7.1939600000000001E-3</c:v>
                </c:pt>
                <c:pt idx="69039" formatCode="0.00E+00">
                  <c:v>-7.8505199999999997E-3</c:v>
                </c:pt>
                <c:pt idx="69040" formatCode="0.00E+00">
                  <c:v>-8.48929E-3</c:v>
                </c:pt>
                <c:pt idx="69041" formatCode="0.00E+00">
                  <c:v>-9.1094899999999996E-3</c:v>
                </c:pt>
                <c:pt idx="69042" formatCode="0.00E+00">
                  <c:v>-9.7103599999999995E-3</c:v>
                </c:pt>
                <c:pt idx="69043">
                  <c:v>-1.02912E-2</c:v>
                </c:pt>
                <c:pt idx="69044">
                  <c:v>-1.0851299999999999E-2</c:v>
                </c:pt>
                <c:pt idx="69045">
                  <c:v>-1.1390000000000001E-2</c:v>
                </c:pt>
                <c:pt idx="69046">
                  <c:v>-1.19068E-2</c:v>
                </c:pt>
                <c:pt idx="69047">
                  <c:v>-1.2401000000000001E-2</c:v>
                </c:pt>
                <c:pt idx="69048">
                  <c:v>-1.28723E-2</c:v>
                </c:pt>
                <c:pt idx="69049">
                  <c:v>-1.33201E-2</c:v>
                </c:pt>
                <c:pt idx="69050">
                  <c:v>-1.3743999999999999E-2</c:v>
                </c:pt>
                <c:pt idx="69051">
                  <c:v>-1.4143599999999999E-2</c:v>
                </c:pt>
                <c:pt idx="69052">
                  <c:v>-1.4518700000000001E-2</c:v>
                </c:pt>
                <c:pt idx="69053">
                  <c:v>-1.4868900000000001E-2</c:v>
                </c:pt>
                <c:pt idx="69054">
                  <c:v>-1.5193999999999999E-2</c:v>
                </c:pt>
                <c:pt idx="69055">
                  <c:v>-1.54939E-2</c:v>
                </c:pt>
                <c:pt idx="69056">
                  <c:v>-1.5768299999999999E-2</c:v>
                </c:pt>
                <c:pt idx="69057">
                  <c:v>-1.6017199999999999E-2</c:v>
                </c:pt>
                <c:pt idx="69058">
                  <c:v>-1.6240600000000001E-2</c:v>
                </c:pt>
                <c:pt idx="69059">
                  <c:v>-1.6438399999999999E-2</c:v>
                </c:pt>
                <c:pt idx="69060">
                  <c:v>-1.6610699999999999E-2</c:v>
                </c:pt>
                <c:pt idx="69061">
                  <c:v>-1.6757600000000001E-2</c:v>
                </c:pt>
                <c:pt idx="69062">
                  <c:v>-1.68792E-2</c:v>
                </c:pt>
                <c:pt idx="69063">
                  <c:v>-1.69757E-2</c:v>
                </c:pt>
                <c:pt idx="69064">
                  <c:v>-1.7047300000000001E-2</c:v>
                </c:pt>
                <c:pt idx="69065">
                  <c:v>-1.70943E-2</c:v>
                </c:pt>
                <c:pt idx="69066">
                  <c:v>-1.7116900000000001E-2</c:v>
                </c:pt>
                <c:pt idx="69067">
                  <c:v>-1.7115600000000002E-2</c:v>
                </c:pt>
                <c:pt idx="69068">
                  <c:v>-1.7090600000000001E-2</c:v>
                </c:pt>
                <c:pt idx="69069">
                  <c:v>-1.7042399999999999E-2</c:v>
                </c:pt>
                <c:pt idx="69070">
                  <c:v>-1.69716E-2</c:v>
                </c:pt>
                <c:pt idx="69071">
                  <c:v>-1.6878500000000001E-2</c:v>
                </c:pt>
                <c:pt idx="69072">
                  <c:v>-1.6763699999999999E-2</c:v>
                </c:pt>
                <c:pt idx="69073">
                  <c:v>-1.6627699999999999E-2</c:v>
                </c:pt>
                <c:pt idx="69074">
                  <c:v>-1.6471300000000001E-2</c:v>
                </c:pt>
                <c:pt idx="69075">
                  <c:v>-1.6294900000000001E-2</c:v>
                </c:pt>
                <c:pt idx="69076">
                  <c:v>-1.6099200000000001E-2</c:v>
                </c:pt>
                <c:pt idx="69077">
                  <c:v>-1.58849E-2</c:v>
                </c:pt>
                <c:pt idx="69078">
                  <c:v>-1.5652800000000001E-2</c:v>
                </c:pt>
                <c:pt idx="69079">
                  <c:v>-1.54036E-2</c:v>
                </c:pt>
                <c:pt idx="69080">
                  <c:v>-1.5137899999999999E-2</c:v>
                </c:pt>
                <c:pt idx="69081">
                  <c:v>-1.48567E-2</c:v>
                </c:pt>
                <c:pt idx="69082">
                  <c:v>-1.4560699999999999E-2</c:v>
                </c:pt>
                <c:pt idx="69083">
                  <c:v>-1.42506E-2</c:v>
                </c:pt>
                <c:pt idx="69084">
                  <c:v>-1.39274E-2</c:v>
                </c:pt>
                <c:pt idx="69085">
                  <c:v>-1.3591900000000001E-2</c:v>
                </c:pt>
                <c:pt idx="69086">
                  <c:v>-1.3245E-2</c:v>
                </c:pt>
                <c:pt idx="69087">
                  <c:v>-1.28874E-2</c:v>
                </c:pt>
                <c:pt idx="69088">
                  <c:v>-1.25202E-2</c:v>
                </c:pt>
                <c:pt idx="69089">
                  <c:v>-1.21441E-2</c:v>
                </c:pt>
                <c:pt idx="69090">
                  <c:v>-1.1760100000000001E-2</c:v>
                </c:pt>
                <c:pt idx="69091">
                  <c:v>-1.1369000000000001E-2</c:v>
                </c:pt>
                <c:pt idx="69092">
                  <c:v>-1.09718E-2</c:v>
                </c:pt>
                <c:pt idx="69093">
                  <c:v>-1.05694E-2</c:v>
                </c:pt>
                <c:pt idx="69094">
                  <c:v>-1.01625E-2</c:v>
                </c:pt>
                <c:pt idx="69095" formatCode="0.00E+00">
                  <c:v>-9.7522600000000004E-3</c:v>
                </c:pt>
                <c:pt idx="69096" formatCode="0.00E+00">
                  <c:v>-9.3393899999999995E-3</c:v>
                </c:pt>
                <c:pt idx="69097" formatCode="0.00E+00">
                  <c:v>-8.92481E-3</c:v>
                </c:pt>
                <c:pt idx="69098" formatCode="0.00E+00">
                  <c:v>-8.5093900000000004E-3</c:v>
                </c:pt>
                <c:pt idx="69099" formatCode="0.00E+00">
                  <c:v>-8.0939700000000007E-3</c:v>
                </c:pt>
                <c:pt idx="69100" formatCode="0.00E+00">
                  <c:v>-7.6794100000000002E-3</c:v>
                </c:pt>
                <c:pt idx="69101" formatCode="0.00E+00">
                  <c:v>-7.2665300000000002E-3</c:v>
                </c:pt>
                <c:pt idx="69102" formatCode="0.00E+00">
                  <c:v>-6.8561400000000002E-3</c:v>
                </c:pt>
                <c:pt idx="69103" formatCode="0.00E+00">
                  <c:v>-6.4490399999999996E-3</c:v>
                </c:pt>
                <c:pt idx="69104" formatCode="0.00E+00">
                  <c:v>-6.0460100000000001E-3</c:v>
                </c:pt>
                <c:pt idx="69105" formatCode="0.00E+00">
                  <c:v>-5.6477999999999997E-3</c:v>
                </c:pt>
                <c:pt idx="69106" formatCode="0.00E+00">
                  <c:v>-5.2551400000000002E-3</c:v>
                </c:pt>
                <c:pt idx="69107" formatCode="0.00E+00">
                  <c:v>-4.8687499999999998E-3</c:v>
                </c:pt>
                <c:pt idx="69108" formatCode="0.00E+00">
                  <c:v>-4.4893099999999998E-3</c:v>
                </c:pt>
                <c:pt idx="69109" formatCode="0.00E+00">
                  <c:v>-4.1174899999999997E-3</c:v>
                </c:pt>
                <c:pt idx="69110" formatCode="0.00E+00">
                  <c:v>-3.7539100000000001E-3</c:v>
                </c:pt>
                <c:pt idx="69111" formatCode="0.00E+00">
                  <c:v>-3.3991799999999999E-3</c:v>
                </c:pt>
                <c:pt idx="69112" formatCode="0.00E+00">
                  <c:v>-3.0538700000000002E-3</c:v>
                </c:pt>
                <c:pt idx="69113" formatCode="0.00E+00">
                  <c:v>-2.7185400000000002E-3</c:v>
                </c:pt>
                <c:pt idx="69114" formatCode="0.00E+00">
                  <c:v>-2.3936999999999999E-3</c:v>
                </c:pt>
                <c:pt idx="69115" formatCode="0.00E+00">
                  <c:v>-2.07982E-3</c:v>
                </c:pt>
                <c:pt idx="69116" formatCode="0.00E+00">
                  <c:v>-1.7773699999999999E-3</c:v>
                </c:pt>
                <c:pt idx="69117" formatCode="0.00E+00">
                  <c:v>-1.4867400000000001E-3</c:v>
                </c:pt>
                <c:pt idx="69118" formatCode="0.00E+00">
                  <c:v>-1.2083300000000001E-3</c:v>
                </c:pt>
                <c:pt idx="69119" formatCode="0.00E+00">
                  <c:v>-9.4247799999999996E-4</c:v>
                </c:pt>
                <c:pt idx="69120" formatCode="0.00E+00">
                  <c:v>-6.8949600000000005E-4</c:v>
                </c:pt>
                <c:pt idx="69121" formatCode="0.00E+00">
                  <c:v>-4.4965800000000002E-4</c:v>
                </c:pt>
                <c:pt idx="69122" formatCode="0.00E+00">
                  <c:v>-2.2320200000000001E-4</c:v>
                </c:pt>
                <c:pt idx="69123" formatCode="0.00E+00">
                  <c:v>-1.03296E-5</c:v>
                </c:pt>
                <c:pt idx="69124" formatCode="0.00E+00">
                  <c:v>1.8879500000000001E-4</c:v>
                </c:pt>
                <c:pt idx="69125" formatCode="0.00E+00">
                  <c:v>3.7404400000000003E-4</c:v>
                </c:pt>
                <c:pt idx="69126" formatCode="0.00E+00">
                  <c:v>5.4532699999999996E-4</c:v>
                </c:pt>
                <c:pt idx="69127" formatCode="0.00E+00">
                  <c:v>7.0259200000000004E-4</c:v>
                </c:pt>
                <c:pt idx="69128" formatCode="0.00E+00">
                  <c:v>8.4582099999999996E-4</c:v>
                </c:pt>
                <c:pt idx="69129" formatCode="0.00E+00">
                  <c:v>9.7503599999999998E-4</c:v>
                </c:pt>
                <c:pt idx="69130" formatCode="0.00E+00">
                  <c:v>1.0902900000000001E-3</c:v>
                </c:pt>
                <c:pt idx="69131" formatCode="0.00E+00">
                  <c:v>1.19169E-3</c:v>
                </c:pt>
                <c:pt idx="69132" formatCode="0.00E+00">
                  <c:v>1.2793500000000001E-3</c:v>
                </c:pt>
                <c:pt idx="69133" formatCode="0.00E+00">
                  <c:v>1.35344E-3</c:v>
                </c:pt>
                <c:pt idx="69134" formatCode="0.00E+00">
                  <c:v>1.41416E-3</c:v>
                </c:pt>
                <c:pt idx="69135" formatCode="0.00E+00">
                  <c:v>1.46174E-3</c:v>
                </c:pt>
                <c:pt idx="69136" formatCode="0.00E+00">
                  <c:v>1.4964500000000001E-3</c:v>
                </c:pt>
                <c:pt idx="69137" formatCode="0.00E+00">
                  <c:v>1.5185999999999999E-3</c:v>
                </c:pt>
                <c:pt idx="69138" formatCode="0.00E+00">
                  <c:v>1.5285100000000001E-3</c:v>
                </c:pt>
                <c:pt idx="69139" formatCode="0.00E+00">
                  <c:v>1.5265400000000001E-3</c:v>
                </c:pt>
                <c:pt idx="69140" formatCode="0.00E+00">
                  <c:v>1.5131000000000001E-3</c:v>
                </c:pt>
                <c:pt idx="69141" formatCode="0.00E+00">
                  <c:v>1.4886000000000001E-3</c:v>
                </c:pt>
                <c:pt idx="69142" formatCode="0.00E+00">
                  <c:v>1.45349E-3</c:v>
                </c:pt>
                <c:pt idx="69143" formatCode="0.00E+00">
                  <c:v>1.4082599999999999E-3</c:v>
                </c:pt>
                <c:pt idx="69144" formatCode="0.00E+00">
                  <c:v>1.3534E-3</c:v>
                </c:pt>
                <c:pt idx="69145" formatCode="0.00E+00">
                  <c:v>1.28944E-3</c:v>
                </c:pt>
                <c:pt idx="69146" formatCode="0.00E+00">
                  <c:v>1.2169399999999999E-3</c:v>
                </c:pt>
                <c:pt idx="69147" formatCode="0.00E+00">
                  <c:v>1.1364700000000001E-3</c:v>
                </c:pt>
                <c:pt idx="69148" formatCode="0.00E+00">
                  <c:v>1.0486200000000001E-3</c:v>
                </c:pt>
                <c:pt idx="69149" formatCode="0.00E+00">
                  <c:v>9.5400200000000002E-4</c:v>
                </c:pt>
                <c:pt idx="69150" formatCode="0.00E+00">
                  <c:v>8.5325099999999997E-4</c:v>
                </c:pt>
                <c:pt idx="69151" formatCode="0.00E+00">
                  <c:v>7.4701300000000004E-4</c:v>
                </c:pt>
                <c:pt idx="69152" formatCode="0.00E+00">
                  <c:v>6.3594900000000002E-4</c:v>
                </c:pt>
                <c:pt idx="69153" formatCode="0.00E+00">
                  <c:v>5.20733E-4</c:v>
                </c:pt>
                <c:pt idx="69154" formatCode="0.00E+00">
                  <c:v>4.0205200000000002E-4</c:v>
                </c:pt>
                <c:pt idx="69155" formatCode="0.00E+00">
                  <c:v>2.8060100000000001E-4</c:v>
                </c:pt>
                <c:pt idx="69156" formatCode="0.00E+00">
                  <c:v>1.57085E-4</c:v>
                </c:pt>
                <c:pt idx="69157" formatCode="0.00E+00">
                  <c:v>3.2214300000000001E-5</c:v>
                </c:pt>
                <c:pt idx="69158" formatCode="0.00E+00">
                  <c:v>-9.32949E-5</c:v>
                </c:pt>
                <c:pt idx="69159" formatCode="0.00E+00">
                  <c:v>-2.18724E-4</c:v>
                </c:pt>
                <c:pt idx="69160" formatCode="0.00E+00">
                  <c:v>-3.4335099999999999E-4</c:v>
                </c:pt>
                <c:pt idx="69161" formatCode="0.00E+00">
                  <c:v>-4.6645699999999998E-4</c:v>
                </c:pt>
                <c:pt idx="69162" formatCode="0.00E+00">
                  <c:v>-5.8732200000000004E-4</c:v>
                </c:pt>
                <c:pt idx="69163" formatCode="0.00E+00">
                  <c:v>-7.0523099999999996E-4</c:v>
                </c:pt>
                <c:pt idx="69164" formatCode="0.00E+00">
                  <c:v>-8.1947400000000005E-4</c:v>
                </c:pt>
                <c:pt idx="69165" formatCode="0.00E+00">
                  <c:v>-9.2934699999999996E-4</c:v>
                </c:pt>
                <c:pt idx="69166" formatCode="0.00E+00">
                  <c:v>-1.0341599999999999E-3</c:v>
                </c:pt>
                <c:pt idx="69167" formatCode="0.00E+00">
                  <c:v>-1.1332099999999999E-3</c:v>
                </c:pt>
                <c:pt idx="69168" formatCode="0.00E+00">
                  <c:v>-1.2258499999999999E-3</c:v>
                </c:pt>
                <c:pt idx="69169" formatCode="0.00E+00">
                  <c:v>-1.31141E-3</c:v>
                </c:pt>
                <c:pt idx="69170" formatCode="0.00E+00">
                  <c:v>-1.38923E-3</c:v>
                </c:pt>
                <c:pt idx="69171" formatCode="0.00E+00">
                  <c:v>-1.4587000000000001E-3</c:v>
                </c:pt>
                <c:pt idx="69172" formatCode="0.00E+00">
                  <c:v>-1.51921E-3</c:v>
                </c:pt>
                <c:pt idx="69173" formatCode="0.00E+00">
                  <c:v>-1.5701599999999999E-3</c:v>
                </c:pt>
                <c:pt idx="69174" formatCode="0.00E+00">
                  <c:v>-1.6109799999999999E-3</c:v>
                </c:pt>
                <c:pt idx="69175" formatCode="0.00E+00">
                  <c:v>-1.64112E-3</c:v>
                </c:pt>
                <c:pt idx="69176" formatCode="0.00E+00">
                  <c:v>-1.66007E-3</c:v>
                </c:pt>
                <c:pt idx="69177" formatCode="0.00E+00">
                  <c:v>-1.6673199999999999E-3</c:v>
                </c:pt>
                <c:pt idx="69178" formatCode="0.00E+00">
                  <c:v>-1.6624000000000001E-3</c:v>
                </c:pt>
                <c:pt idx="69179" formatCode="0.00E+00">
                  <c:v>-1.6448599999999999E-3</c:v>
                </c:pt>
                <c:pt idx="69180" formatCode="0.00E+00">
                  <c:v>-1.61429E-3</c:v>
                </c:pt>
                <c:pt idx="69181" formatCode="0.00E+00">
                  <c:v>-1.5703E-3</c:v>
                </c:pt>
                <c:pt idx="69182" formatCode="0.00E+00">
                  <c:v>-1.51253E-3</c:v>
                </c:pt>
                <c:pt idx="69183" formatCode="0.00E+00">
                  <c:v>-1.4406600000000001E-3</c:v>
                </c:pt>
                <c:pt idx="69184" formatCode="0.00E+00">
                  <c:v>-1.3544E-3</c:v>
                </c:pt>
                <c:pt idx="69185" formatCode="0.00E+00">
                  <c:v>-1.2534899999999999E-3</c:v>
                </c:pt>
                <c:pt idx="69186" formatCode="0.00E+00">
                  <c:v>-1.1377099999999999E-3</c:v>
                </c:pt>
                <c:pt idx="69187" formatCode="0.00E+00">
                  <c:v>-1.00686E-3</c:v>
                </c:pt>
                <c:pt idx="69188" formatCode="0.00E+00">
                  <c:v>-8.6080300000000005E-4</c:v>
                </c:pt>
                <c:pt idx="69189" formatCode="0.00E+00">
                  <c:v>-6.9941199999999995E-4</c:v>
                </c:pt>
                <c:pt idx="69190" formatCode="0.00E+00">
                  <c:v>-5.2261099999999997E-4</c:v>
                </c:pt>
                <c:pt idx="69191" formatCode="0.00E+00">
                  <c:v>-3.3035699999999998E-4</c:v>
                </c:pt>
                <c:pt idx="69192" formatCode="0.00E+00">
                  <c:v>-1.2264599999999999E-4</c:v>
                </c:pt>
                <c:pt idx="69193" formatCode="0.00E+00">
                  <c:v>1.00488E-4</c:v>
                </c:pt>
                <c:pt idx="69194" formatCode="0.00E+00">
                  <c:v>3.3897300000000001E-4</c:v>
                </c:pt>
                <c:pt idx="69195" formatCode="0.00E+00">
                  <c:v>5.9269800000000001E-4</c:v>
                </c:pt>
                <c:pt idx="69196" formatCode="0.00E+00">
                  <c:v>8.6151499999999998E-4</c:v>
                </c:pt>
                <c:pt idx="69197" formatCode="0.00E+00">
                  <c:v>1.1452400000000001E-3</c:v>
                </c:pt>
                <c:pt idx="69198" formatCode="0.00E+00">
                  <c:v>1.4436399999999999E-3</c:v>
                </c:pt>
                <c:pt idx="69199" formatCode="0.00E+00">
                  <c:v>1.7564499999999999E-3</c:v>
                </c:pt>
                <c:pt idx="69200" formatCode="0.00E+00">
                  <c:v>2.0833800000000001E-3</c:v>
                </c:pt>
                <c:pt idx="69201" formatCode="0.00E+00">
                  <c:v>2.4240799999999999E-3</c:v>
                </c:pt>
                <c:pt idx="69202" formatCode="0.00E+00">
                  <c:v>2.7781799999999999E-3</c:v>
                </c:pt>
                <c:pt idx="69203" formatCode="0.00E+00">
                  <c:v>3.14525E-3</c:v>
                </c:pt>
                <c:pt idx="69204" formatCode="0.00E+00">
                  <c:v>3.5248699999999998E-3</c:v>
                </c:pt>
                <c:pt idx="69205" formatCode="0.00E+00">
                  <c:v>3.9165199999999997E-3</c:v>
                </c:pt>
                <c:pt idx="69206" formatCode="0.00E+00">
                  <c:v>4.31971E-3</c:v>
                </c:pt>
                <c:pt idx="69207" formatCode="0.00E+00">
                  <c:v>4.7338600000000003E-3</c:v>
                </c:pt>
                <c:pt idx="69208" formatCode="0.00E+00">
                  <c:v>5.1583999999999996E-3</c:v>
                </c:pt>
                <c:pt idx="69209" formatCode="0.00E+00">
                  <c:v>5.59269E-3</c:v>
                </c:pt>
                <c:pt idx="69210" formatCode="0.00E+00">
                  <c:v>6.0361E-3</c:v>
                </c:pt>
                <c:pt idx="69211" formatCode="0.00E+00">
                  <c:v>6.4879400000000002E-3</c:v>
                </c:pt>
                <c:pt idx="69212" formatCode="0.00E+00">
                  <c:v>6.9474899999999997E-3</c:v>
                </c:pt>
                <c:pt idx="69213" formatCode="0.00E+00">
                  <c:v>7.4140100000000004E-3</c:v>
                </c:pt>
                <c:pt idx="69214" formatCode="0.00E+00">
                  <c:v>7.8867399999999997E-3</c:v>
                </c:pt>
                <c:pt idx="69215" formatCode="0.00E+00">
                  <c:v>8.3648899999999998E-3</c:v>
                </c:pt>
                <c:pt idx="69216" formatCode="0.00E+00">
                  <c:v>8.8476300000000004E-3</c:v>
                </c:pt>
                <c:pt idx="69217" formatCode="0.00E+00">
                  <c:v>9.3341299999999995E-3</c:v>
                </c:pt>
                <c:pt idx="69218" formatCode="0.00E+00">
                  <c:v>9.8235200000000005E-3</c:v>
                </c:pt>
                <c:pt idx="69219">
                  <c:v>1.03149E-2</c:v>
                </c:pt>
                <c:pt idx="69220">
                  <c:v>1.08074E-2</c:v>
                </c:pt>
                <c:pt idx="69221">
                  <c:v>1.13002E-2</c:v>
                </c:pt>
                <c:pt idx="69222">
                  <c:v>1.17921E-2</c:v>
                </c:pt>
                <c:pt idx="69223">
                  <c:v>1.2282400000000001E-2</c:v>
                </c:pt>
                <c:pt idx="69224">
                  <c:v>1.27701E-2</c:v>
                </c:pt>
                <c:pt idx="69225">
                  <c:v>1.3254200000000001E-2</c:v>
                </c:pt>
                <c:pt idx="69226">
                  <c:v>1.37336E-2</c:v>
                </c:pt>
                <c:pt idx="69227">
                  <c:v>1.42075E-2</c:v>
                </c:pt>
                <c:pt idx="69228">
                  <c:v>1.4674899999999999E-2</c:v>
                </c:pt>
                <c:pt idx="69229">
                  <c:v>1.5134699999999999E-2</c:v>
                </c:pt>
                <c:pt idx="69230">
                  <c:v>1.5585999999999999E-2</c:v>
                </c:pt>
                <c:pt idx="69231">
                  <c:v>1.6027699999999999E-2</c:v>
                </c:pt>
                <c:pt idx="69232">
                  <c:v>1.6459000000000001E-2</c:v>
                </c:pt>
                <c:pt idx="69233">
                  <c:v>1.68787E-2</c:v>
                </c:pt>
                <c:pt idx="69234">
                  <c:v>1.7285999999999999E-2</c:v>
                </c:pt>
                <c:pt idx="69235">
                  <c:v>1.7679799999999999E-2</c:v>
                </c:pt>
                <c:pt idx="69236">
                  <c:v>1.8059200000000001E-2</c:v>
                </c:pt>
                <c:pt idx="69237">
                  <c:v>1.84233E-2</c:v>
                </c:pt>
                <c:pt idx="69238">
                  <c:v>1.8771199999999998E-2</c:v>
                </c:pt>
                <c:pt idx="69239">
                  <c:v>1.9101799999999999E-2</c:v>
                </c:pt>
                <c:pt idx="69240">
                  <c:v>1.9414299999999999E-2</c:v>
                </c:pt>
                <c:pt idx="69241">
                  <c:v>1.97079E-2</c:v>
                </c:pt>
                <c:pt idx="69242">
                  <c:v>1.9981700000000002E-2</c:v>
                </c:pt>
                <c:pt idx="69243">
                  <c:v>2.0234800000000001E-2</c:v>
                </c:pt>
                <c:pt idx="69244">
                  <c:v>2.0466399999999999E-2</c:v>
                </c:pt>
                <c:pt idx="69245">
                  <c:v>2.0675800000000001E-2</c:v>
                </c:pt>
                <c:pt idx="69246">
                  <c:v>2.0862200000000001E-2</c:v>
                </c:pt>
                <c:pt idx="69247">
                  <c:v>2.10248E-2</c:v>
                </c:pt>
                <c:pt idx="69248">
                  <c:v>2.1163000000000001E-2</c:v>
                </c:pt>
                <c:pt idx="69249">
                  <c:v>2.1276099999999999E-2</c:v>
                </c:pt>
                <c:pt idx="69250">
                  <c:v>2.1363500000000001E-2</c:v>
                </c:pt>
                <c:pt idx="69251">
                  <c:v>2.1424599999999999E-2</c:v>
                </c:pt>
                <c:pt idx="69252">
                  <c:v>2.14588E-2</c:v>
                </c:pt>
                <c:pt idx="69253">
                  <c:v>2.1465700000000001E-2</c:v>
                </c:pt>
                <c:pt idx="69254">
                  <c:v>2.1444700000000001E-2</c:v>
                </c:pt>
                <c:pt idx="69255">
                  <c:v>2.1395399999999998E-2</c:v>
                </c:pt>
                <c:pt idx="69256">
                  <c:v>2.13174E-2</c:v>
                </c:pt>
                <c:pt idx="69257">
                  <c:v>2.1210400000000001E-2</c:v>
                </c:pt>
                <c:pt idx="69258">
                  <c:v>2.1073999999999999E-2</c:v>
                </c:pt>
                <c:pt idx="69259">
                  <c:v>2.0908E-2</c:v>
                </c:pt>
                <c:pt idx="69260">
                  <c:v>2.07122E-2</c:v>
                </c:pt>
                <c:pt idx="69261">
                  <c:v>2.0486299999999999E-2</c:v>
                </c:pt>
                <c:pt idx="69262">
                  <c:v>2.0230399999999999E-2</c:v>
                </c:pt>
                <c:pt idx="69263">
                  <c:v>1.9944199999999999E-2</c:v>
                </c:pt>
                <c:pt idx="69264">
                  <c:v>1.9627800000000001E-2</c:v>
                </c:pt>
                <c:pt idx="69265">
                  <c:v>1.9281199999999998E-2</c:v>
                </c:pt>
                <c:pt idx="69266">
                  <c:v>1.8904399999999998E-2</c:v>
                </c:pt>
                <c:pt idx="69267">
                  <c:v>1.8497599999999999E-2</c:v>
                </c:pt>
                <c:pt idx="69268">
                  <c:v>1.8061000000000001E-2</c:v>
                </c:pt>
                <c:pt idx="69269">
                  <c:v>1.7594700000000001E-2</c:v>
                </c:pt>
                <c:pt idx="69270">
                  <c:v>1.7099E-2</c:v>
                </c:pt>
                <c:pt idx="69271">
                  <c:v>1.6574200000000001E-2</c:v>
                </c:pt>
                <c:pt idx="69272">
                  <c:v>1.6020699999999999E-2</c:v>
                </c:pt>
                <c:pt idx="69273">
                  <c:v>1.54389E-2</c:v>
                </c:pt>
                <c:pt idx="69274">
                  <c:v>1.48293E-2</c:v>
                </c:pt>
                <c:pt idx="69275">
                  <c:v>1.4192400000000001E-2</c:v>
                </c:pt>
                <c:pt idx="69276">
                  <c:v>1.3528699999999999E-2</c:v>
                </c:pt>
                <c:pt idx="69277">
                  <c:v>1.2838799999999999E-2</c:v>
                </c:pt>
                <c:pt idx="69278">
                  <c:v>1.2123399999999999E-2</c:v>
                </c:pt>
                <c:pt idx="69279">
                  <c:v>1.13831E-2</c:v>
                </c:pt>
                <c:pt idx="69280">
                  <c:v>1.0618799999999999E-2</c:v>
                </c:pt>
                <c:pt idx="69281" formatCode="0.00E+00">
                  <c:v>9.8312199999999999E-3</c:v>
                </c:pt>
                <c:pt idx="69282" formatCode="0.00E+00">
                  <c:v>9.0211400000000004E-3</c:v>
                </c:pt>
                <c:pt idx="69283" formatCode="0.00E+00">
                  <c:v>8.1894499999999992E-3</c:v>
                </c:pt>
                <c:pt idx="69284" formatCode="0.00E+00">
                  <c:v>7.3370600000000003E-3</c:v>
                </c:pt>
                <c:pt idx="69285" formatCode="0.00E+00">
                  <c:v>6.4649299999999998E-3</c:v>
                </c:pt>
                <c:pt idx="69286" formatCode="0.00E+00">
                  <c:v>5.5740399999999997E-3</c:v>
                </c:pt>
                <c:pt idx="69287" formatCode="0.00E+00">
                  <c:v>4.66541E-3</c:v>
                </c:pt>
                <c:pt idx="69288" formatCode="0.00E+00">
                  <c:v>3.74011E-3</c:v>
                </c:pt>
                <c:pt idx="69289" formatCode="0.00E+00">
                  <c:v>2.7992300000000002E-3</c:v>
                </c:pt>
                <c:pt idx="69290" formatCode="0.00E+00">
                  <c:v>1.8438899999999999E-3</c:v>
                </c:pt>
                <c:pt idx="69291" formatCode="0.00E+00">
                  <c:v>8.7525600000000004E-4</c:v>
                </c:pt>
                <c:pt idx="69292" formatCode="0.00E+00">
                  <c:v>-1.05492E-4</c:v>
                </c:pt>
                <c:pt idx="69293" formatCode="0.00E+00">
                  <c:v>-1.0971399999999999E-3</c:v>
                </c:pt>
                <c:pt idx="69294" formatCode="0.00E+00">
                  <c:v>-2.09844E-3</c:v>
                </c:pt>
                <c:pt idx="69295" formatCode="0.00E+00">
                  <c:v>-3.1081400000000001E-3</c:v>
                </c:pt>
                <c:pt idx="69296" formatCode="0.00E+00">
                  <c:v>-4.1249499999999996E-3</c:v>
                </c:pt>
                <c:pt idx="69297" formatCode="0.00E+00">
                  <c:v>-5.1475699999999997E-3</c:v>
                </c:pt>
                <c:pt idx="69298" formatCode="0.00E+00">
                  <c:v>-6.1746600000000002E-3</c:v>
                </c:pt>
                <c:pt idx="69299" formatCode="0.00E+00">
                  <c:v>-7.2049000000000002E-3</c:v>
                </c:pt>
                <c:pt idx="69300" formatCode="0.00E+00">
                  <c:v>-8.23692E-3</c:v>
                </c:pt>
                <c:pt idx="69301" formatCode="0.00E+00">
                  <c:v>-9.2693600000000008E-3</c:v>
                </c:pt>
                <c:pt idx="69302">
                  <c:v>-1.0300800000000001E-2</c:v>
                </c:pt>
                <c:pt idx="69303">
                  <c:v>-1.133E-2</c:v>
                </c:pt>
                <c:pt idx="69304">
                  <c:v>-1.2355400000000001E-2</c:v>
                </c:pt>
                <c:pt idx="69305">
                  <c:v>-1.3375700000000001E-2</c:v>
                </c:pt>
                <c:pt idx="69306">
                  <c:v>-1.43894E-2</c:v>
                </c:pt>
                <c:pt idx="69307">
                  <c:v>-1.5395300000000001E-2</c:v>
                </c:pt>
                <c:pt idx="69308">
                  <c:v>-1.6391800000000002E-2</c:v>
                </c:pt>
                <c:pt idx="69309">
                  <c:v>-1.73776E-2</c:v>
                </c:pt>
                <c:pt idx="69310">
                  <c:v>-1.83514E-2</c:v>
                </c:pt>
                <c:pt idx="69311">
                  <c:v>-1.9311700000000001E-2</c:v>
                </c:pt>
                <c:pt idx="69312">
                  <c:v>-2.02572E-2</c:v>
                </c:pt>
                <c:pt idx="69313">
                  <c:v>-2.11865E-2</c:v>
                </c:pt>
                <c:pt idx="69314">
                  <c:v>-2.2098300000000001E-2</c:v>
                </c:pt>
                <c:pt idx="69315">
                  <c:v>-2.2991399999999999E-2</c:v>
                </c:pt>
                <c:pt idx="69316">
                  <c:v>-2.3864300000000001E-2</c:v>
                </c:pt>
                <c:pt idx="69317">
                  <c:v>-2.47158E-2</c:v>
                </c:pt>
                <c:pt idx="69318">
                  <c:v>-2.5544799999999999E-2</c:v>
                </c:pt>
                <c:pt idx="69319">
                  <c:v>-2.63498E-2</c:v>
                </c:pt>
                <c:pt idx="69320">
                  <c:v>-2.7129899999999998E-2</c:v>
                </c:pt>
                <c:pt idx="69321">
                  <c:v>-2.7883700000000001E-2</c:v>
                </c:pt>
                <c:pt idx="69322">
                  <c:v>-2.8610199999999999E-2</c:v>
                </c:pt>
                <c:pt idx="69323">
                  <c:v>-2.93082E-2</c:v>
                </c:pt>
                <c:pt idx="69324">
                  <c:v>-2.9976699999999998E-2</c:v>
                </c:pt>
                <c:pt idx="69325">
                  <c:v>-3.0614599999999999E-2</c:v>
                </c:pt>
                <c:pt idx="69326">
                  <c:v>-3.1221100000000002E-2</c:v>
                </c:pt>
                <c:pt idx="69327">
                  <c:v>-3.1794999999999997E-2</c:v>
                </c:pt>
                <c:pt idx="69328">
                  <c:v>-3.2335500000000003E-2</c:v>
                </c:pt>
                <c:pt idx="69329">
                  <c:v>-3.2841799999999997E-2</c:v>
                </c:pt>
                <c:pt idx="69330">
                  <c:v>-3.3313000000000002E-2</c:v>
                </c:pt>
                <c:pt idx="69331">
                  <c:v>-3.3748300000000002E-2</c:v>
                </c:pt>
                <c:pt idx="69332">
                  <c:v>-3.4146999999999997E-2</c:v>
                </c:pt>
                <c:pt idx="69333">
                  <c:v>-3.4508400000000002E-2</c:v>
                </c:pt>
                <c:pt idx="69334">
                  <c:v>-3.4831899999999999E-2</c:v>
                </c:pt>
                <c:pt idx="69335">
                  <c:v>-3.51169E-2</c:v>
                </c:pt>
                <c:pt idx="69336">
                  <c:v>-3.53628E-2</c:v>
                </c:pt>
                <c:pt idx="69337">
                  <c:v>-3.5569299999999998E-2</c:v>
                </c:pt>
                <c:pt idx="69338">
                  <c:v>-3.5735799999999998E-2</c:v>
                </c:pt>
                <c:pt idx="69339">
                  <c:v>-3.5861999999999998E-2</c:v>
                </c:pt>
                <c:pt idx="69340">
                  <c:v>-3.5947600000000003E-2</c:v>
                </c:pt>
                <c:pt idx="69341">
                  <c:v>-3.5992200000000002E-2</c:v>
                </c:pt>
                <c:pt idx="69342">
                  <c:v>-3.5995800000000001E-2</c:v>
                </c:pt>
                <c:pt idx="69343">
                  <c:v>-3.59581E-2</c:v>
                </c:pt>
                <c:pt idx="69344">
                  <c:v>-3.5879099999999997E-2</c:v>
                </c:pt>
                <c:pt idx="69345">
                  <c:v>-3.5758699999999997E-2</c:v>
                </c:pt>
                <c:pt idx="69346">
                  <c:v>-3.5596900000000001E-2</c:v>
                </c:pt>
                <c:pt idx="69347">
                  <c:v>-3.5393800000000003E-2</c:v>
                </c:pt>
                <c:pt idx="69348">
                  <c:v>-3.51495E-2</c:v>
                </c:pt>
                <c:pt idx="69349">
                  <c:v>-3.4864300000000001E-2</c:v>
                </c:pt>
                <c:pt idx="69350">
                  <c:v>-3.4538300000000001E-2</c:v>
                </c:pt>
                <c:pt idx="69351">
                  <c:v>-3.4171899999999998E-2</c:v>
                </c:pt>
                <c:pt idx="69352">
                  <c:v>-3.3765299999999998E-2</c:v>
                </c:pt>
                <c:pt idx="69353">
                  <c:v>-3.3319099999999997E-2</c:v>
                </c:pt>
                <c:pt idx="69354">
                  <c:v>-3.28337E-2</c:v>
                </c:pt>
                <c:pt idx="69355">
                  <c:v>-3.2309600000000001E-2</c:v>
                </c:pt>
                <c:pt idx="69356">
                  <c:v>-3.1747299999999999E-2</c:v>
                </c:pt>
                <c:pt idx="69357">
                  <c:v>-3.1147600000000001E-2</c:v>
                </c:pt>
                <c:pt idx="69358">
                  <c:v>-3.0511E-2</c:v>
                </c:pt>
                <c:pt idx="69359">
                  <c:v>-2.9838300000000002E-2</c:v>
                </c:pt>
                <c:pt idx="69360">
                  <c:v>-2.9130199999999998E-2</c:v>
                </c:pt>
                <c:pt idx="69361">
                  <c:v>-2.8387699999999998E-2</c:v>
                </c:pt>
                <c:pt idx="69362">
                  <c:v>-2.7611500000000001E-2</c:v>
                </c:pt>
                <c:pt idx="69363">
                  <c:v>-2.68025E-2</c:v>
                </c:pt>
                <c:pt idx="69364">
                  <c:v>-2.59618E-2</c:v>
                </c:pt>
                <c:pt idx="69365">
                  <c:v>-2.5090299999999999E-2</c:v>
                </c:pt>
                <c:pt idx="69366">
                  <c:v>-2.4189100000000002E-2</c:v>
                </c:pt>
                <c:pt idx="69367">
                  <c:v>-2.3259200000000001E-2</c:v>
                </c:pt>
                <c:pt idx="69368">
                  <c:v>-2.23018E-2</c:v>
                </c:pt>
                <c:pt idx="69369">
                  <c:v>-2.13181E-2</c:v>
                </c:pt>
                <c:pt idx="69370">
                  <c:v>-2.0309199999999999E-2</c:v>
                </c:pt>
                <c:pt idx="69371">
                  <c:v>-1.92763E-2</c:v>
                </c:pt>
                <c:pt idx="69372">
                  <c:v>-1.8220699999999999E-2</c:v>
                </c:pt>
                <c:pt idx="69373">
                  <c:v>-1.7143800000000001E-2</c:v>
                </c:pt>
                <c:pt idx="69374">
                  <c:v>-1.6046700000000001E-2</c:v>
                </c:pt>
                <c:pt idx="69375">
                  <c:v>-1.49309E-2</c:v>
                </c:pt>
                <c:pt idx="69376">
                  <c:v>-1.3797800000000001E-2</c:v>
                </c:pt>
                <c:pt idx="69377">
                  <c:v>-1.2648599999999999E-2</c:v>
                </c:pt>
                <c:pt idx="69378">
                  <c:v>-1.1484899999999999E-2</c:v>
                </c:pt>
                <c:pt idx="69379">
                  <c:v>-1.0307999999999999E-2</c:v>
                </c:pt>
                <c:pt idx="69380" formatCode="0.00E+00">
                  <c:v>-9.1193799999999998E-3</c:v>
                </c:pt>
                <c:pt idx="69381" formatCode="0.00E+00">
                  <c:v>-7.9205000000000005E-3</c:v>
                </c:pt>
                <c:pt idx="69382" formatCode="0.00E+00">
                  <c:v>-6.7128300000000004E-3</c:v>
                </c:pt>
                <c:pt idx="69383" formatCode="0.00E+00">
                  <c:v>-5.4978300000000004E-3</c:v>
                </c:pt>
                <c:pt idx="69384" formatCode="0.00E+00">
                  <c:v>-4.2769899999999996E-3</c:v>
                </c:pt>
                <c:pt idx="69385" formatCode="0.00E+00">
                  <c:v>-3.05179E-3</c:v>
                </c:pt>
                <c:pt idx="69386" formatCode="0.00E+00">
                  <c:v>-1.82373E-3</c:v>
                </c:pt>
                <c:pt idx="69387" formatCode="0.00E+00">
                  <c:v>-5.9429299999999997E-4</c:v>
                </c:pt>
                <c:pt idx="69388" formatCode="0.00E+00">
                  <c:v>6.35032E-4</c:v>
                </c:pt>
                <c:pt idx="69389" formatCode="0.00E+00">
                  <c:v>1.86276E-3</c:v>
                </c:pt>
                <c:pt idx="69390" formatCode="0.00E+00">
                  <c:v>3.0874100000000001E-3</c:v>
                </c:pt>
                <c:pt idx="69391" formatCode="0.00E+00">
                  <c:v>4.3075099999999996E-3</c:v>
                </c:pt>
                <c:pt idx="69392" formatCode="0.00E+00">
                  <c:v>5.5215899999999998E-3</c:v>
                </c:pt>
                <c:pt idx="69393" formatCode="0.00E+00">
                  <c:v>6.72822E-3</c:v>
                </c:pt>
                <c:pt idx="69394" formatCode="0.00E+00">
                  <c:v>7.9259499999999993E-3</c:v>
                </c:pt>
                <c:pt idx="69395" formatCode="0.00E+00">
                  <c:v>9.1133700000000008E-3</c:v>
                </c:pt>
                <c:pt idx="69396">
                  <c:v>1.0289100000000001E-2</c:v>
                </c:pt>
                <c:pt idx="69397">
                  <c:v>1.14517E-2</c:v>
                </c:pt>
                <c:pt idx="69398">
                  <c:v>1.25998E-2</c:v>
                </c:pt>
                <c:pt idx="69399">
                  <c:v>1.37322E-2</c:v>
                </c:pt>
                <c:pt idx="69400">
                  <c:v>1.48474E-2</c:v>
                </c:pt>
                <c:pt idx="69401">
                  <c:v>1.5944300000000002E-2</c:v>
                </c:pt>
                <c:pt idx="69402">
                  <c:v>1.7021499999999998E-2</c:v>
                </c:pt>
                <c:pt idx="69403">
                  <c:v>1.8077900000000001E-2</c:v>
                </c:pt>
                <c:pt idx="69404">
                  <c:v>1.9112199999999999E-2</c:v>
                </c:pt>
                <c:pt idx="69405">
                  <c:v>2.01233E-2</c:v>
                </c:pt>
                <c:pt idx="69406">
                  <c:v>2.11101E-2</c:v>
                </c:pt>
                <c:pt idx="69407">
                  <c:v>2.2071500000000001E-2</c:v>
                </c:pt>
                <c:pt idx="69408">
                  <c:v>2.30064E-2</c:v>
                </c:pt>
                <c:pt idx="69409">
                  <c:v>2.3913799999999999E-2</c:v>
                </c:pt>
                <c:pt idx="69410">
                  <c:v>2.47929E-2</c:v>
                </c:pt>
                <c:pt idx="69411">
                  <c:v>2.5642600000000002E-2</c:v>
                </c:pt>
                <c:pt idx="69412">
                  <c:v>2.6462099999999999E-2</c:v>
                </c:pt>
                <c:pt idx="69413">
                  <c:v>2.72505E-2</c:v>
                </c:pt>
                <c:pt idx="69414">
                  <c:v>2.80071E-2</c:v>
                </c:pt>
                <c:pt idx="69415">
                  <c:v>2.8731099999999999E-2</c:v>
                </c:pt>
                <c:pt idx="69416">
                  <c:v>2.9421900000000001E-2</c:v>
                </c:pt>
                <c:pt idx="69417">
                  <c:v>3.00787E-2</c:v>
                </c:pt>
                <c:pt idx="69418">
                  <c:v>3.0700999999999999E-2</c:v>
                </c:pt>
                <c:pt idx="69419">
                  <c:v>3.1288200000000002E-2</c:v>
                </c:pt>
                <c:pt idx="69420">
                  <c:v>3.1839899999999997E-2</c:v>
                </c:pt>
                <c:pt idx="69421">
                  <c:v>3.2355500000000002E-2</c:v>
                </c:pt>
                <c:pt idx="69422">
                  <c:v>3.2834700000000001E-2</c:v>
                </c:pt>
                <c:pt idx="69423">
                  <c:v>3.32772E-2</c:v>
                </c:pt>
                <c:pt idx="69424">
                  <c:v>3.36826E-2</c:v>
                </c:pt>
                <c:pt idx="69425">
                  <c:v>3.4050700000000003E-2</c:v>
                </c:pt>
                <c:pt idx="69426">
                  <c:v>3.4381200000000001E-2</c:v>
                </c:pt>
                <c:pt idx="69427">
                  <c:v>3.4674200000000002E-2</c:v>
                </c:pt>
                <c:pt idx="69428">
                  <c:v>3.4929300000000003E-2</c:v>
                </c:pt>
                <c:pt idx="69429">
                  <c:v>3.5146700000000003E-2</c:v>
                </c:pt>
                <c:pt idx="69430">
                  <c:v>3.5326299999999998E-2</c:v>
                </c:pt>
                <c:pt idx="69431">
                  <c:v>3.5468199999999998E-2</c:v>
                </c:pt>
                <c:pt idx="69432">
                  <c:v>3.5572399999999997E-2</c:v>
                </c:pt>
                <c:pt idx="69433">
                  <c:v>3.5639200000000003E-2</c:v>
                </c:pt>
                <c:pt idx="69434">
                  <c:v>3.5668699999999998E-2</c:v>
                </c:pt>
                <c:pt idx="69435">
                  <c:v>3.56613E-2</c:v>
                </c:pt>
                <c:pt idx="69436">
                  <c:v>3.5617000000000003E-2</c:v>
                </c:pt>
                <c:pt idx="69437">
                  <c:v>3.5536400000000003E-2</c:v>
                </c:pt>
                <c:pt idx="69438">
                  <c:v>3.5419899999999997E-2</c:v>
                </c:pt>
                <c:pt idx="69439">
                  <c:v>3.5267699999999999E-2</c:v>
                </c:pt>
                <c:pt idx="69440">
                  <c:v>3.5080500000000001E-2</c:v>
                </c:pt>
                <c:pt idx="69441">
                  <c:v>3.4858699999999999E-2</c:v>
                </c:pt>
                <c:pt idx="69442">
                  <c:v>3.4602899999999999E-2</c:v>
                </c:pt>
                <c:pt idx="69443">
                  <c:v>3.4313700000000003E-2</c:v>
                </c:pt>
                <c:pt idx="69444">
                  <c:v>3.39917E-2</c:v>
                </c:pt>
                <c:pt idx="69445">
                  <c:v>3.36377E-2</c:v>
                </c:pt>
                <c:pt idx="69446">
                  <c:v>3.3252200000000003E-2</c:v>
                </c:pt>
                <c:pt idx="69447">
                  <c:v>3.28361E-2</c:v>
                </c:pt>
                <c:pt idx="69448">
                  <c:v>3.2390099999999998E-2</c:v>
                </c:pt>
                <c:pt idx="69449">
                  <c:v>3.1914999999999999E-2</c:v>
                </c:pt>
                <c:pt idx="69450">
                  <c:v>3.1411700000000001E-2</c:v>
                </c:pt>
                <c:pt idx="69451">
                  <c:v>3.0881100000000002E-2</c:v>
                </c:pt>
                <c:pt idx="69452">
                  <c:v>3.0324E-2</c:v>
                </c:pt>
                <c:pt idx="69453">
                  <c:v>2.9741299999999998E-2</c:v>
                </c:pt>
                <c:pt idx="69454">
                  <c:v>2.9134E-2</c:v>
                </c:pt>
                <c:pt idx="69455">
                  <c:v>2.85031E-2</c:v>
                </c:pt>
                <c:pt idx="69456">
                  <c:v>2.7849499999999999E-2</c:v>
                </c:pt>
                <c:pt idx="69457">
                  <c:v>2.7174199999999999E-2</c:v>
                </c:pt>
                <c:pt idx="69458">
                  <c:v>2.64783E-2</c:v>
                </c:pt>
                <c:pt idx="69459">
                  <c:v>2.5762799999999999E-2</c:v>
                </c:pt>
                <c:pt idx="69460">
                  <c:v>2.5028700000000001E-2</c:v>
                </c:pt>
                <c:pt idx="69461">
                  <c:v>2.4277099999999999E-2</c:v>
                </c:pt>
                <c:pt idx="69462">
                  <c:v>2.3509100000000002E-2</c:v>
                </c:pt>
                <c:pt idx="69463">
                  <c:v>2.2725700000000001E-2</c:v>
                </c:pt>
                <c:pt idx="69464">
                  <c:v>2.1928E-2</c:v>
                </c:pt>
                <c:pt idx="69465">
                  <c:v>2.11171E-2</c:v>
                </c:pt>
                <c:pt idx="69466">
                  <c:v>2.0294099999999999E-2</c:v>
                </c:pt>
                <c:pt idx="69467">
                  <c:v>1.9460100000000001E-2</c:v>
                </c:pt>
                <c:pt idx="69468">
                  <c:v>1.8616199999999999E-2</c:v>
                </c:pt>
                <c:pt idx="69469">
                  <c:v>1.7763399999999999E-2</c:v>
                </c:pt>
                <c:pt idx="69470">
                  <c:v>1.6902799999999999E-2</c:v>
                </c:pt>
                <c:pt idx="69471">
                  <c:v>1.6035600000000001E-2</c:v>
                </c:pt>
                <c:pt idx="69472">
                  <c:v>1.5162699999999999E-2</c:v>
                </c:pt>
                <c:pt idx="69473">
                  <c:v>1.4285300000000001E-2</c:v>
                </c:pt>
                <c:pt idx="69474">
                  <c:v>1.3404299999999999E-2</c:v>
                </c:pt>
                <c:pt idx="69475">
                  <c:v>1.25209E-2</c:v>
                </c:pt>
                <c:pt idx="69476">
                  <c:v>1.16361E-2</c:v>
                </c:pt>
                <c:pt idx="69477">
                  <c:v>1.07508E-2</c:v>
                </c:pt>
                <c:pt idx="69478" formatCode="0.00E+00">
                  <c:v>9.8660099999999997E-3</c:v>
                </c:pt>
                <c:pt idx="69479" formatCode="0.00E+00">
                  <c:v>8.9827799999999992E-3</c:v>
                </c:pt>
                <c:pt idx="69480" formatCode="0.00E+00">
                  <c:v>8.1020499999999995E-3</c:v>
                </c:pt>
                <c:pt idx="69481" formatCode="0.00E+00">
                  <c:v>7.2247300000000004E-3</c:v>
                </c:pt>
                <c:pt idx="69482" formatCode="0.00E+00">
                  <c:v>6.3517399999999998E-3</c:v>
                </c:pt>
                <c:pt idx="69483" formatCode="0.00E+00">
                  <c:v>5.4839800000000003E-3</c:v>
                </c:pt>
                <c:pt idx="69484" formatCode="0.00E+00">
                  <c:v>4.6223100000000001E-3</c:v>
                </c:pt>
                <c:pt idx="69485" formatCode="0.00E+00">
                  <c:v>3.76757E-3</c:v>
                </c:pt>
                <c:pt idx="69486" formatCode="0.00E+00">
                  <c:v>2.9205899999999998E-3</c:v>
                </c:pt>
                <c:pt idx="69487" formatCode="0.00E+00">
                  <c:v>2.0821500000000001E-3</c:v>
                </c:pt>
                <c:pt idx="69488" formatCode="0.00E+00">
                  <c:v>1.2530099999999999E-3</c:v>
                </c:pt>
                <c:pt idx="69489" formatCode="0.00E+00">
                  <c:v>4.3391700000000003E-4</c:v>
                </c:pt>
                <c:pt idx="69490" formatCode="0.00E+00">
                  <c:v>-3.7443399999999999E-4</c:v>
                </c:pt>
                <c:pt idx="69491" formatCode="0.00E+00">
                  <c:v>-1.17136E-3</c:v>
                </c:pt>
                <c:pt idx="69492" formatCode="0.00E+00">
                  <c:v>-1.9562300000000002E-3</c:v>
                </c:pt>
                <c:pt idx="69493" formatCode="0.00E+00">
                  <c:v>-2.7284200000000001E-3</c:v>
                </c:pt>
                <c:pt idx="69494" formatCode="0.00E+00">
                  <c:v>-3.4873399999999998E-3</c:v>
                </c:pt>
                <c:pt idx="69495" formatCode="0.00E+00">
                  <c:v>-4.2324600000000004E-3</c:v>
                </c:pt>
                <c:pt idx="69496" formatCode="0.00E+00">
                  <c:v>-4.9632399999999998E-3</c:v>
                </c:pt>
                <c:pt idx="69497" formatCode="0.00E+00">
                  <c:v>-5.6792099999999996E-3</c:v>
                </c:pt>
                <c:pt idx="69498" formatCode="0.00E+00">
                  <c:v>-6.3799199999999999E-3</c:v>
                </c:pt>
                <c:pt idx="69499" formatCode="0.00E+00">
                  <c:v>-7.0649399999999996E-3</c:v>
                </c:pt>
                <c:pt idx="69500" formatCode="0.00E+00">
                  <c:v>-7.7338800000000003E-3</c:v>
                </c:pt>
                <c:pt idx="69501" formatCode="0.00E+00">
                  <c:v>-8.3864000000000005E-3</c:v>
                </c:pt>
                <c:pt idx="69502" formatCode="0.00E+00">
                  <c:v>-9.0221799999999994E-3</c:v>
                </c:pt>
                <c:pt idx="69503" formatCode="0.00E+00">
                  <c:v>-9.6409200000000007E-3</c:v>
                </c:pt>
                <c:pt idx="69504">
                  <c:v>-1.02424E-2</c:v>
                </c:pt>
                <c:pt idx="69505">
                  <c:v>-1.0826300000000001E-2</c:v>
                </c:pt>
                <c:pt idx="69506">
                  <c:v>-1.1392599999999999E-2</c:v>
                </c:pt>
                <c:pt idx="69507">
                  <c:v>-1.1941E-2</c:v>
                </c:pt>
                <c:pt idx="69508">
                  <c:v>-1.2471400000000001E-2</c:v>
                </c:pt>
                <c:pt idx="69509">
                  <c:v>-1.29838E-2</c:v>
                </c:pt>
                <c:pt idx="69510">
                  <c:v>-1.3478E-2</c:v>
                </c:pt>
                <c:pt idx="69511">
                  <c:v>-1.3954100000000001E-2</c:v>
                </c:pt>
                <c:pt idx="69512">
                  <c:v>-1.4411999999999999E-2</c:v>
                </c:pt>
                <c:pt idx="69513">
                  <c:v>-1.48518E-2</c:v>
                </c:pt>
                <c:pt idx="69514">
                  <c:v>-1.5273500000000001E-2</c:v>
                </c:pt>
                <c:pt idx="69515">
                  <c:v>-1.5677199999999999E-2</c:v>
                </c:pt>
                <c:pt idx="69516">
                  <c:v>-1.6063000000000001E-2</c:v>
                </c:pt>
                <c:pt idx="69517">
                  <c:v>-1.6431000000000001E-2</c:v>
                </c:pt>
                <c:pt idx="69518">
                  <c:v>-1.6781500000000001E-2</c:v>
                </c:pt>
                <c:pt idx="69519">
                  <c:v>-1.7114500000000001E-2</c:v>
                </c:pt>
                <c:pt idx="69520">
                  <c:v>-1.7430299999999999E-2</c:v>
                </c:pt>
                <c:pt idx="69521">
                  <c:v>-1.7729200000000001E-2</c:v>
                </c:pt>
                <c:pt idx="69522">
                  <c:v>-1.8011300000000001E-2</c:v>
                </c:pt>
                <c:pt idx="69523">
                  <c:v>-1.8277000000000002E-2</c:v>
                </c:pt>
                <c:pt idx="69524">
                  <c:v>-1.8526500000000001E-2</c:v>
                </c:pt>
                <c:pt idx="69525">
                  <c:v>-1.8760200000000001E-2</c:v>
                </c:pt>
                <c:pt idx="69526">
                  <c:v>-1.89783E-2</c:v>
                </c:pt>
                <c:pt idx="69527">
                  <c:v>-1.9181199999999999E-2</c:v>
                </c:pt>
                <c:pt idx="69528">
                  <c:v>-1.9369299999999999E-2</c:v>
                </c:pt>
                <c:pt idx="69529">
                  <c:v>-1.9542899999999998E-2</c:v>
                </c:pt>
                <c:pt idx="69530">
                  <c:v>-1.9702299999999999E-2</c:v>
                </c:pt>
                <c:pt idx="69531">
                  <c:v>-1.98481E-2</c:v>
                </c:pt>
                <c:pt idx="69532">
                  <c:v>-1.9980600000000001E-2</c:v>
                </c:pt>
                <c:pt idx="69533">
                  <c:v>-2.0100099999999999E-2</c:v>
                </c:pt>
                <c:pt idx="69534">
                  <c:v>-2.0207200000000002E-2</c:v>
                </c:pt>
                <c:pt idx="69535">
                  <c:v>-2.03021E-2</c:v>
                </c:pt>
                <c:pt idx="69536">
                  <c:v>-2.0385400000000001E-2</c:v>
                </c:pt>
                <c:pt idx="69537">
                  <c:v>-2.04575E-2</c:v>
                </c:pt>
                <c:pt idx="69538">
                  <c:v>-2.05188E-2</c:v>
                </c:pt>
                <c:pt idx="69539">
                  <c:v>-2.05696E-2</c:v>
                </c:pt>
                <c:pt idx="69540">
                  <c:v>-2.06106E-2</c:v>
                </c:pt>
                <c:pt idx="69541">
                  <c:v>-2.0642000000000001E-2</c:v>
                </c:pt>
                <c:pt idx="69542">
                  <c:v>-2.0664200000000001E-2</c:v>
                </c:pt>
                <c:pt idx="69543">
                  <c:v>-2.06778E-2</c:v>
                </c:pt>
                <c:pt idx="69544">
                  <c:v>-2.0683199999999999E-2</c:v>
                </c:pt>
                <c:pt idx="69545">
                  <c:v>-2.06806E-2</c:v>
                </c:pt>
                <c:pt idx="69546">
                  <c:v>-2.0670600000000001E-2</c:v>
                </c:pt>
                <c:pt idx="69547">
                  <c:v>-2.0653500000000002E-2</c:v>
                </c:pt>
                <c:pt idx="69548">
                  <c:v>-2.0629700000000001E-2</c:v>
                </c:pt>
                <c:pt idx="69549">
                  <c:v>-2.05995E-2</c:v>
                </c:pt>
                <c:pt idx="69550">
                  <c:v>-2.0563399999999999E-2</c:v>
                </c:pt>
                <c:pt idx="69551">
                  <c:v>-2.05217E-2</c:v>
                </c:pt>
                <c:pt idx="69552">
                  <c:v>-2.0474599999999999E-2</c:v>
                </c:pt>
                <c:pt idx="69553">
                  <c:v>-2.0422599999999999E-2</c:v>
                </c:pt>
                <c:pt idx="69554">
                  <c:v>-2.0365999999999999E-2</c:v>
                </c:pt>
                <c:pt idx="69555">
                  <c:v>-2.0304900000000001E-2</c:v>
                </c:pt>
                <c:pt idx="69556">
                  <c:v>-2.0239699999999999E-2</c:v>
                </c:pt>
                <c:pt idx="69557">
                  <c:v>-2.01707E-2</c:v>
                </c:pt>
                <c:pt idx="69558">
                  <c:v>-2.0098100000000001E-2</c:v>
                </c:pt>
                <c:pt idx="69559">
                  <c:v>-2.0022100000000001E-2</c:v>
                </c:pt>
                <c:pt idx="69560">
                  <c:v>-1.99428E-2</c:v>
                </c:pt>
                <c:pt idx="69561">
                  <c:v>-1.9860599999999999E-2</c:v>
                </c:pt>
                <c:pt idx="69562">
                  <c:v>-1.9775500000000001E-2</c:v>
                </c:pt>
                <c:pt idx="69563">
                  <c:v>-1.9687699999999999E-2</c:v>
                </c:pt>
                <c:pt idx="69564">
                  <c:v>-1.9597400000000001E-2</c:v>
                </c:pt>
                <c:pt idx="69565">
                  <c:v>-1.9504500000000001E-2</c:v>
                </c:pt>
                <c:pt idx="69566">
                  <c:v>-1.9409300000000001E-2</c:v>
                </c:pt>
                <c:pt idx="69567">
                  <c:v>-1.9311700000000001E-2</c:v>
                </c:pt>
                <c:pt idx="69568">
                  <c:v>-1.9211800000000001E-2</c:v>
                </c:pt>
                <c:pt idx="69569">
                  <c:v>-1.9109600000000001E-2</c:v>
                </c:pt>
                <c:pt idx="69570">
                  <c:v>-1.90052E-2</c:v>
                </c:pt>
                <c:pt idx="69571">
                  <c:v>-1.8898499999999999E-2</c:v>
                </c:pt>
                <c:pt idx="69572">
                  <c:v>-1.8789400000000001E-2</c:v>
                </c:pt>
                <c:pt idx="69573">
                  <c:v>-1.8678E-2</c:v>
                </c:pt>
                <c:pt idx="69574">
                  <c:v>-1.85641E-2</c:v>
                </c:pt>
                <c:pt idx="69575">
                  <c:v>-1.8447600000000001E-2</c:v>
                </c:pt>
                <c:pt idx="69576">
                  <c:v>-1.8328400000000002E-2</c:v>
                </c:pt>
                <c:pt idx="69577">
                  <c:v>-1.8206400000000001E-2</c:v>
                </c:pt>
                <c:pt idx="69578">
                  <c:v>-1.8081400000000001E-2</c:v>
                </c:pt>
                <c:pt idx="69579">
                  <c:v>-1.7953199999999999E-2</c:v>
                </c:pt>
                <c:pt idx="69580">
                  <c:v>-1.7821699999999999E-2</c:v>
                </c:pt>
                <c:pt idx="69581">
                  <c:v>-1.76866E-2</c:v>
                </c:pt>
                <c:pt idx="69582">
                  <c:v>-1.7547799999999999E-2</c:v>
                </c:pt>
                <c:pt idx="69583">
                  <c:v>-1.7404900000000001E-2</c:v>
                </c:pt>
                <c:pt idx="69584">
                  <c:v>-1.72578E-2</c:v>
                </c:pt>
                <c:pt idx="69585">
                  <c:v>-1.7106199999999998E-2</c:v>
                </c:pt>
                <c:pt idx="69586">
                  <c:v>-1.6949700000000002E-2</c:v>
                </c:pt>
                <c:pt idx="69587">
                  <c:v>-1.67882E-2</c:v>
                </c:pt>
                <c:pt idx="69588">
                  <c:v>-1.6621199999999999E-2</c:v>
                </c:pt>
                <c:pt idx="69589">
                  <c:v>-1.6448600000000001E-2</c:v>
                </c:pt>
                <c:pt idx="69590">
                  <c:v>-1.627E-2</c:v>
                </c:pt>
                <c:pt idx="69591">
                  <c:v>-1.6084999999999999E-2</c:v>
                </c:pt>
                <c:pt idx="69592">
                  <c:v>-1.5893299999999999E-2</c:v>
                </c:pt>
                <c:pt idx="69593">
                  <c:v>-1.56946E-2</c:v>
                </c:pt>
                <c:pt idx="69594">
                  <c:v>-1.54886E-2</c:v>
                </c:pt>
                <c:pt idx="69595">
                  <c:v>-1.52748E-2</c:v>
                </c:pt>
                <c:pt idx="69596">
                  <c:v>-1.50531E-2</c:v>
                </c:pt>
                <c:pt idx="69597">
                  <c:v>-1.48229E-2</c:v>
                </c:pt>
                <c:pt idx="69598">
                  <c:v>-1.4584E-2</c:v>
                </c:pt>
                <c:pt idx="69599">
                  <c:v>-1.4336E-2</c:v>
                </c:pt>
                <c:pt idx="69600">
                  <c:v>-1.40786E-2</c:v>
                </c:pt>
                <c:pt idx="69601">
                  <c:v>-1.38114E-2</c:v>
                </c:pt>
                <c:pt idx="69602">
                  <c:v>-1.35341E-2</c:v>
                </c:pt>
                <c:pt idx="69603">
                  <c:v>-1.3246300000000001E-2</c:v>
                </c:pt>
                <c:pt idx="69604">
                  <c:v>-1.29479E-2</c:v>
                </c:pt>
                <c:pt idx="69605">
                  <c:v>-1.26383E-2</c:v>
                </c:pt>
                <c:pt idx="69606">
                  <c:v>-1.2317399999999999E-2</c:v>
                </c:pt>
                <c:pt idx="69607">
                  <c:v>-1.19848E-2</c:v>
                </c:pt>
                <c:pt idx="69608">
                  <c:v>-1.1640299999999999E-2</c:v>
                </c:pt>
                <c:pt idx="69609">
                  <c:v>-1.12835E-2</c:v>
                </c:pt>
                <c:pt idx="69610">
                  <c:v>-1.09143E-2</c:v>
                </c:pt>
                <c:pt idx="69611">
                  <c:v>-1.05325E-2</c:v>
                </c:pt>
                <c:pt idx="69612">
                  <c:v>-1.0137699999999999E-2</c:v>
                </c:pt>
                <c:pt idx="69613" formatCode="0.00E+00">
                  <c:v>-9.7297300000000007E-3</c:v>
                </c:pt>
                <c:pt idx="69614" formatCode="0.00E+00">
                  <c:v>-9.3085200000000007E-3</c:v>
                </c:pt>
                <c:pt idx="69615" formatCode="0.00E+00">
                  <c:v>-8.8738299999999992E-3</c:v>
                </c:pt>
                <c:pt idx="69616" formatCode="0.00E+00">
                  <c:v>-8.4255500000000004E-3</c:v>
                </c:pt>
                <c:pt idx="69617" formatCode="0.00E+00">
                  <c:v>-7.9635399999999999E-3</c:v>
                </c:pt>
                <c:pt idx="69618" formatCode="0.00E+00">
                  <c:v>-7.4877099999999999E-3</c:v>
                </c:pt>
                <c:pt idx="69619" formatCode="0.00E+00">
                  <c:v>-6.9979700000000001E-3</c:v>
                </c:pt>
                <c:pt idx="69620" formatCode="0.00E+00">
                  <c:v>-6.4942899999999998E-3</c:v>
                </c:pt>
                <c:pt idx="69621" formatCode="0.00E+00">
                  <c:v>-5.9766400000000001E-3</c:v>
                </c:pt>
                <c:pt idx="69622" formatCode="0.00E+00">
                  <c:v>-5.4450100000000001E-3</c:v>
                </c:pt>
                <c:pt idx="69623" formatCode="0.00E+00">
                  <c:v>-4.8994399999999997E-3</c:v>
                </c:pt>
                <c:pt idx="69624" formatCode="0.00E+00">
                  <c:v>-4.3399800000000002E-3</c:v>
                </c:pt>
                <c:pt idx="69625" formatCode="0.00E+00">
                  <c:v>-3.7667099999999999E-3</c:v>
                </c:pt>
                <c:pt idx="69626" formatCode="0.00E+00">
                  <c:v>-3.1797499999999999E-3</c:v>
                </c:pt>
                <c:pt idx="69627" formatCode="0.00E+00">
                  <c:v>-2.5792300000000001E-3</c:v>
                </c:pt>
                <c:pt idx="69628" formatCode="0.00E+00">
                  <c:v>-1.9653100000000001E-3</c:v>
                </c:pt>
                <c:pt idx="69629" formatCode="0.00E+00">
                  <c:v>-1.3382100000000001E-3</c:v>
                </c:pt>
                <c:pt idx="69630" formatCode="0.00E+00">
                  <c:v>-6.9814900000000001E-4</c:v>
                </c:pt>
                <c:pt idx="69631" formatCode="0.00E+00">
                  <c:v>-4.5381499999999999E-5</c:v>
                </c:pt>
                <c:pt idx="69632" formatCode="0.00E+00">
                  <c:v>6.198E-4</c:v>
                </c:pt>
                <c:pt idx="69633" formatCode="0.00E+00">
                  <c:v>1.2970799999999999E-3</c:v>
                </c:pt>
                <c:pt idx="69634" formatCode="0.00E+00">
                  <c:v>1.9861000000000002E-3</c:v>
                </c:pt>
                <c:pt idx="69635" formatCode="0.00E+00">
                  <c:v>2.6864800000000002E-3</c:v>
                </c:pt>
                <c:pt idx="69636" formatCode="0.00E+00">
                  <c:v>3.3978099999999998E-3</c:v>
                </c:pt>
                <c:pt idx="69637" formatCode="0.00E+00">
                  <c:v>4.1196599999999998E-3</c:v>
                </c:pt>
                <c:pt idx="69638" formatCode="0.00E+00">
                  <c:v>4.8515399999999997E-3</c:v>
                </c:pt>
                <c:pt idx="69639" formatCode="0.00E+00">
                  <c:v>5.5929600000000001E-3</c:v>
                </c:pt>
                <c:pt idx="69640" formatCode="0.00E+00">
                  <c:v>6.34338E-3</c:v>
                </c:pt>
                <c:pt idx="69641" formatCode="0.00E+00">
                  <c:v>7.1022400000000001E-3</c:v>
                </c:pt>
                <c:pt idx="69642" formatCode="0.00E+00">
                  <c:v>7.8689499999999996E-3</c:v>
                </c:pt>
                <c:pt idx="69643" formatCode="0.00E+00">
                  <c:v>8.6428900000000003E-3</c:v>
                </c:pt>
                <c:pt idx="69644" formatCode="0.00E+00">
                  <c:v>9.4234200000000001E-3</c:v>
                </c:pt>
                <c:pt idx="69645">
                  <c:v>1.02098E-2</c:v>
                </c:pt>
                <c:pt idx="69646">
                  <c:v>1.1001500000000001E-2</c:v>
                </c:pt>
                <c:pt idx="69647">
                  <c:v>1.17976E-2</c:v>
                </c:pt>
                <c:pt idx="69648">
                  <c:v>1.25974E-2</c:v>
                </c:pt>
                <c:pt idx="69649">
                  <c:v>1.3400199999999999E-2</c:v>
                </c:pt>
                <c:pt idx="69650">
                  <c:v>1.4205199999999999E-2</c:v>
                </c:pt>
                <c:pt idx="69651">
                  <c:v>1.5011399999999999E-2</c:v>
                </c:pt>
                <c:pt idx="69652">
                  <c:v>1.5818200000000001E-2</c:v>
                </c:pt>
                <c:pt idx="69653">
                  <c:v>1.66245E-2</c:v>
                </c:pt>
                <c:pt idx="69654">
                  <c:v>1.74296E-2</c:v>
                </c:pt>
                <c:pt idx="69655">
                  <c:v>1.8232499999999999E-2</c:v>
                </c:pt>
                <c:pt idx="69656">
                  <c:v>1.9032299999999999E-2</c:v>
                </c:pt>
                <c:pt idx="69657">
                  <c:v>1.9828100000000001E-2</c:v>
                </c:pt>
                <c:pt idx="69658">
                  <c:v>2.0618899999999999E-2</c:v>
                </c:pt>
                <c:pt idx="69659">
                  <c:v>2.1403800000000001E-2</c:v>
                </c:pt>
                <c:pt idx="69660">
                  <c:v>2.2181699999999999E-2</c:v>
                </c:pt>
                <c:pt idx="69661">
                  <c:v>2.2951699999999998E-2</c:v>
                </c:pt>
                <c:pt idx="69662">
                  <c:v>2.3712899999999999E-2</c:v>
                </c:pt>
                <c:pt idx="69663">
                  <c:v>2.4464099999999999E-2</c:v>
                </c:pt>
                <c:pt idx="69664">
                  <c:v>2.5204399999999998E-2</c:v>
                </c:pt>
                <c:pt idx="69665">
                  <c:v>2.5932799999999999E-2</c:v>
                </c:pt>
                <c:pt idx="69666">
                  <c:v>2.66482E-2</c:v>
                </c:pt>
                <c:pt idx="69667">
                  <c:v>2.7349700000000001E-2</c:v>
                </c:pt>
                <c:pt idx="69668">
                  <c:v>2.8036200000000001E-2</c:v>
                </c:pt>
                <c:pt idx="69669">
                  <c:v>2.8706800000000001E-2</c:v>
                </c:pt>
                <c:pt idx="69670">
                  <c:v>2.9360299999999999E-2</c:v>
                </c:pt>
                <c:pt idx="69671">
                  <c:v>2.99958E-2</c:v>
                </c:pt>
                <c:pt idx="69672">
                  <c:v>3.0612400000000001E-2</c:v>
                </c:pt>
                <c:pt idx="69673">
                  <c:v>3.1208900000000001E-2</c:v>
                </c:pt>
                <c:pt idx="69674">
                  <c:v>3.17845E-2</c:v>
                </c:pt>
                <c:pt idx="69675">
                  <c:v>3.2338100000000002E-2</c:v>
                </c:pt>
                <c:pt idx="69676">
                  <c:v>3.2868799999999997E-2</c:v>
                </c:pt>
                <c:pt idx="69677">
                  <c:v>3.3375700000000001E-2</c:v>
                </c:pt>
                <c:pt idx="69678">
                  <c:v>3.3857900000000003E-2</c:v>
                </c:pt>
                <c:pt idx="69679">
                  <c:v>3.4314400000000002E-2</c:v>
                </c:pt>
                <c:pt idx="69680">
                  <c:v>3.4744299999999999E-2</c:v>
                </c:pt>
                <c:pt idx="69681">
                  <c:v>3.5146900000000002E-2</c:v>
                </c:pt>
                <c:pt idx="69682">
                  <c:v>3.5521200000000003E-2</c:v>
                </c:pt>
                <c:pt idx="69683">
                  <c:v>3.5866500000000003E-2</c:v>
                </c:pt>
                <c:pt idx="69684">
                  <c:v>3.6181900000000003E-2</c:v>
                </c:pt>
                <c:pt idx="69685">
                  <c:v>3.6466699999999998E-2</c:v>
                </c:pt>
                <c:pt idx="69686">
                  <c:v>3.6720200000000001E-2</c:v>
                </c:pt>
                <c:pt idx="69687">
                  <c:v>3.6941700000000001E-2</c:v>
                </c:pt>
                <c:pt idx="69688">
                  <c:v>3.7130400000000001E-2</c:v>
                </c:pt>
                <c:pt idx="69689">
                  <c:v>3.7285899999999997E-2</c:v>
                </c:pt>
                <c:pt idx="69690">
                  <c:v>3.74074E-2</c:v>
                </c:pt>
                <c:pt idx="69691">
                  <c:v>3.7494399999999997E-2</c:v>
                </c:pt>
                <c:pt idx="69692">
                  <c:v>3.7546499999999997E-2</c:v>
                </c:pt>
                <c:pt idx="69693">
                  <c:v>3.7562999999999999E-2</c:v>
                </c:pt>
                <c:pt idx="69694">
                  <c:v>3.7543600000000003E-2</c:v>
                </c:pt>
                <c:pt idx="69695">
                  <c:v>3.7487800000000002E-2</c:v>
                </c:pt>
                <c:pt idx="69696">
                  <c:v>3.7395400000000002E-2</c:v>
                </c:pt>
                <c:pt idx="69697">
                  <c:v>3.7265899999999998E-2</c:v>
                </c:pt>
                <c:pt idx="69698">
                  <c:v>3.7099100000000003E-2</c:v>
                </c:pt>
                <c:pt idx="69699">
                  <c:v>3.6894700000000002E-2</c:v>
                </c:pt>
                <c:pt idx="69700">
                  <c:v>3.6652700000000003E-2</c:v>
                </c:pt>
                <c:pt idx="69701">
                  <c:v>3.6372700000000001E-2</c:v>
                </c:pt>
                <c:pt idx="69702">
                  <c:v>3.6054799999999998E-2</c:v>
                </c:pt>
                <c:pt idx="69703">
                  <c:v>3.5699000000000002E-2</c:v>
                </c:pt>
                <c:pt idx="69704">
                  <c:v>3.5305099999999999E-2</c:v>
                </c:pt>
                <c:pt idx="69705">
                  <c:v>3.48732E-2</c:v>
                </c:pt>
                <c:pt idx="69706">
                  <c:v>3.4403599999999999E-2</c:v>
                </c:pt>
                <c:pt idx="69707">
                  <c:v>3.3896200000000001E-2</c:v>
                </c:pt>
                <c:pt idx="69708">
                  <c:v>3.33513E-2</c:v>
                </c:pt>
                <c:pt idx="69709">
                  <c:v>3.2769100000000002E-2</c:v>
                </c:pt>
                <c:pt idx="69710">
                  <c:v>3.2149999999999998E-2</c:v>
                </c:pt>
                <c:pt idx="69711">
                  <c:v>3.14942E-2</c:v>
                </c:pt>
                <c:pt idx="69712">
                  <c:v>3.0802300000000001E-2</c:v>
                </c:pt>
                <c:pt idx="69713">
                  <c:v>3.0074500000000001E-2</c:v>
                </c:pt>
                <c:pt idx="69714">
                  <c:v>2.9311500000000001E-2</c:v>
                </c:pt>
                <c:pt idx="69715">
                  <c:v>2.8513699999999999E-2</c:v>
                </c:pt>
                <c:pt idx="69716">
                  <c:v>2.76817E-2</c:v>
                </c:pt>
                <c:pt idx="69717">
                  <c:v>2.6816300000000001E-2</c:v>
                </c:pt>
                <c:pt idx="69718">
                  <c:v>2.5918E-2</c:v>
                </c:pt>
                <c:pt idx="69719">
                  <c:v>2.4987599999999999E-2</c:v>
                </c:pt>
                <c:pt idx="69720">
                  <c:v>2.40258E-2</c:v>
                </c:pt>
                <c:pt idx="69721">
                  <c:v>2.3033600000000001E-2</c:v>
                </c:pt>
                <c:pt idx="69722">
                  <c:v>2.2011699999999999E-2</c:v>
                </c:pt>
                <c:pt idx="69723">
                  <c:v>2.09611E-2</c:v>
                </c:pt>
                <c:pt idx="69724">
                  <c:v>1.9882799999999999E-2</c:v>
                </c:pt>
                <c:pt idx="69725">
                  <c:v>1.8777599999999998E-2</c:v>
                </c:pt>
                <c:pt idx="69726">
                  <c:v>1.7646700000000001E-2</c:v>
                </c:pt>
                <c:pt idx="69727">
                  <c:v>1.6491200000000001E-2</c:v>
                </c:pt>
                <c:pt idx="69728">
                  <c:v>1.53121E-2</c:v>
                </c:pt>
                <c:pt idx="69729">
                  <c:v>1.4110599999999999E-2</c:v>
                </c:pt>
                <c:pt idx="69730">
                  <c:v>1.28878E-2</c:v>
                </c:pt>
                <c:pt idx="69731">
                  <c:v>1.16451E-2</c:v>
                </c:pt>
                <c:pt idx="69732">
                  <c:v>1.03836E-2</c:v>
                </c:pt>
                <c:pt idx="69733" formatCode="0.00E+00">
                  <c:v>9.1046600000000005E-3</c:v>
                </c:pt>
                <c:pt idx="69734" formatCode="0.00E+00">
                  <c:v>7.8095500000000002E-3</c:v>
                </c:pt>
                <c:pt idx="69735" formatCode="0.00E+00">
                  <c:v>6.4996200000000002E-3</c:v>
                </c:pt>
                <c:pt idx="69736" formatCode="0.00E+00">
                  <c:v>5.1762500000000003E-3</c:v>
                </c:pt>
                <c:pt idx="69737" formatCode="0.00E+00">
                  <c:v>3.8408100000000001E-3</c:v>
                </c:pt>
                <c:pt idx="69738" formatCode="0.00E+00">
                  <c:v>2.4947200000000002E-3</c:v>
                </c:pt>
                <c:pt idx="69739" formatCode="0.00E+00">
                  <c:v>1.1394199999999999E-3</c:v>
                </c:pt>
                <c:pt idx="69740" formatCode="0.00E+00">
                  <c:v>-2.23649E-4</c:v>
                </c:pt>
                <c:pt idx="69741" formatCode="0.00E+00">
                  <c:v>-1.59301E-3</c:v>
                </c:pt>
                <c:pt idx="69742" formatCode="0.00E+00">
                  <c:v>-2.9671799999999998E-3</c:v>
                </c:pt>
                <c:pt idx="69743" formatCode="0.00E+00">
                  <c:v>-4.3446600000000002E-3</c:v>
                </c:pt>
                <c:pt idx="69744" formatCode="0.00E+00">
                  <c:v>-5.7239500000000002E-3</c:v>
                </c:pt>
                <c:pt idx="69745" formatCode="0.00E+00">
                  <c:v>-7.1035300000000003E-3</c:v>
                </c:pt>
                <c:pt idx="69746" formatCode="0.00E+00">
                  <c:v>-8.4818600000000008E-3</c:v>
                </c:pt>
                <c:pt idx="69747" formatCode="0.00E+00">
                  <c:v>-9.8574300000000004E-3</c:v>
                </c:pt>
                <c:pt idx="69748">
                  <c:v>-1.1228699999999999E-2</c:v>
                </c:pt>
                <c:pt idx="69749">
                  <c:v>-1.25941E-2</c:v>
                </c:pt>
                <c:pt idx="69750">
                  <c:v>-1.39522E-2</c:v>
                </c:pt>
                <c:pt idx="69751">
                  <c:v>-1.53013E-2</c:v>
                </c:pt>
                <c:pt idx="69752">
                  <c:v>-1.6640100000000001E-2</c:v>
                </c:pt>
                <c:pt idx="69753">
                  <c:v>-1.7966900000000001E-2</c:v>
                </c:pt>
                <c:pt idx="69754">
                  <c:v>-1.9280200000000001E-2</c:v>
                </c:pt>
                <c:pt idx="69755">
                  <c:v>-2.0578599999999999E-2</c:v>
                </c:pt>
                <c:pt idx="69756">
                  <c:v>-2.1860500000000001E-2</c:v>
                </c:pt>
                <c:pt idx="69757">
                  <c:v>-2.3124599999999999E-2</c:v>
                </c:pt>
                <c:pt idx="69758">
                  <c:v>-2.43693E-2</c:v>
                </c:pt>
                <c:pt idx="69759">
                  <c:v>-2.55932E-2</c:v>
                </c:pt>
                <c:pt idx="69760">
                  <c:v>-2.67949E-2</c:v>
                </c:pt>
                <c:pt idx="69761">
                  <c:v>-2.7973000000000001E-2</c:v>
                </c:pt>
                <c:pt idx="69762">
                  <c:v>-2.9126200000000001E-2</c:v>
                </c:pt>
                <c:pt idx="69763">
                  <c:v>-3.0253100000000002E-2</c:v>
                </c:pt>
                <c:pt idx="69764">
                  <c:v>-3.1352400000000002E-2</c:v>
                </c:pt>
                <c:pt idx="69765">
                  <c:v>-3.2422899999999998E-2</c:v>
                </c:pt>
                <c:pt idx="69766">
                  <c:v>-3.3463300000000001E-2</c:v>
                </c:pt>
                <c:pt idx="69767">
                  <c:v>-3.4472299999999997E-2</c:v>
                </c:pt>
                <c:pt idx="69768">
                  <c:v>-3.5448800000000003E-2</c:v>
                </c:pt>
                <c:pt idx="69769">
                  <c:v>-3.6391699999999999E-2</c:v>
                </c:pt>
                <c:pt idx="69770">
                  <c:v>-3.7299899999999997E-2</c:v>
                </c:pt>
                <c:pt idx="69771">
                  <c:v>-3.8172400000000002E-2</c:v>
                </c:pt>
                <c:pt idx="69772">
                  <c:v>-3.9008000000000001E-2</c:v>
                </c:pt>
                <c:pt idx="69773">
                  <c:v>-3.9805899999999998E-2</c:v>
                </c:pt>
                <c:pt idx="69774">
                  <c:v>-4.0564999999999997E-2</c:v>
                </c:pt>
                <c:pt idx="69775">
                  <c:v>-4.1284599999999998E-2</c:v>
                </c:pt>
                <c:pt idx="69776">
                  <c:v>-4.1963800000000002E-2</c:v>
                </c:pt>
                <c:pt idx="69777">
                  <c:v>-4.2601800000000002E-2</c:v>
                </c:pt>
                <c:pt idx="69778">
                  <c:v>-4.3197899999999997E-2</c:v>
                </c:pt>
                <c:pt idx="69779">
                  <c:v>-4.3751400000000003E-2</c:v>
                </c:pt>
                <c:pt idx="69780">
                  <c:v>-4.4261599999999998E-2</c:v>
                </c:pt>
                <c:pt idx="69781">
                  <c:v>-4.4727999999999997E-2</c:v>
                </c:pt>
                <c:pt idx="69782">
                  <c:v>-4.5150000000000003E-2</c:v>
                </c:pt>
                <c:pt idx="69783">
                  <c:v>-4.5527199999999997E-2</c:v>
                </c:pt>
                <c:pt idx="69784">
                  <c:v>-4.58591E-2</c:v>
                </c:pt>
                <c:pt idx="69785">
                  <c:v>-4.6145400000000003E-2</c:v>
                </c:pt>
                <c:pt idx="69786">
                  <c:v>-4.6385700000000002E-2</c:v>
                </c:pt>
                <c:pt idx="69787">
                  <c:v>-4.65799E-2</c:v>
                </c:pt>
                <c:pt idx="69788">
                  <c:v>-4.6727600000000001E-2</c:v>
                </c:pt>
                <c:pt idx="69789">
                  <c:v>-4.6828799999999997E-2</c:v>
                </c:pt>
                <c:pt idx="69790">
                  <c:v>-4.6883399999999999E-2</c:v>
                </c:pt>
                <c:pt idx="69791">
                  <c:v>-4.6891200000000001E-2</c:v>
                </c:pt>
                <c:pt idx="69792">
                  <c:v>-4.6852499999999998E-2</c:v>
                </c:pt>
                <c:pt idx="69793">
                  <c:v>-4.6767099999999999E-2</c:v>
                </c:pt>
                <c:pt idx="69794">
                  <c:v>-4.66354E-2</c:v>
                </c:pt>
                <c:pt idx="69795">
                  <c:v>-4.64573E-2</c:v>
                </c:pt>
                <c:pt idx="69796">
                  <c:v>-4.6233299999999998E-2</c:v>
                </c:pt>
                <c:pt idx="69797">
                  <c:v>-4.59636E-2</c:v>
                </c:pt>
                <c:pt idx="69798">
                  <c:v>-4.5648500000000002E-2</c:v>
                </c:pt>
                <c:pt idx="69799">
                  <c:v>-4.5288399999999999E-2</c:v>
                </c:pt>
                <c:pt idx="69800">
                  <c:v>-4.4883899999999997E-2</c:v>
                </c:pt>
                <c:pt idx="69801">
                  <c:v>-4.44354E-2</c:v>
                </c:pt>
                <c:pt idx="69802">
                  <c:v>-4.3943500000000003E-2</c:v>
                </c:pt>
                <c:pt idx="69803">
                  <c:v>-4.34089E-2</c:v>
                </c:pt>
                <c:pt idx="69804">
                  <c:v>-4.2832000000000002E-2</c:v>
                </c:pt>
                <c:pt idx="69805">
                  <c:v>-4.2213800000000003E-2</c:v>
                </c:pt>
                <c:pt idx="69806">
                  <c:v>-4.1554899999999999E-2</c:v>
                </c:pt>
                <c:pt idx="69807">
                  <c:v>-4.0856200000000002E-2</c:v>
                </c:pt>
                <c:pt idx="69808">
                  <c:v>-4.0118500000000001E-2</c:v>
                </c:pt>
                <c:pt idx="69809">
                  <c:v>-3.9342700000000001E-2</c:v>
                </c:pt>
                <c:pt idx="69810">
                  <c:v>-3.8529800000000003E-2</c:v>
                </c:pt>
                <c:pt idx="69811">
                  <c:v>-3.7680600000000002E-2</c:v>
                </c:pt>
                <c:pt idx="69812">
                  <c:v>-3.6796299999999997E-2</c:v>
                </c:pt>
                <c:pt idx="69813">
                  <c:v>-3.5878E-2</c:v>
                </c:pt>
                <c:pt idx="69814">
                  <c:v>-3.4926600000000002E-2</c:v>
                </c:pt>
                <c:pt idx="69815">
                  <c:v>-3.3943300000000003E-2</c:v>
                </c:pt>
                <c:pt idx="69816">
                  <c:v>-3.2929399999999998E-2</c:v>
                </c:pt>
                <c:pt idx="69817">
                  <c:v>-3.1885900000000002E-2</c:v>
                </c:pt>
                <c:pt idx="69818">
                  <c:v>-3.08142E-2</c:v>
                </c:pt>
                <c:pt idx="69819">
                  <c:v>-2.9715499999999999E-2</c:v>
                </c:pt>
                <c:pt idx="69820">
                  <c:v>-2.8590999999999998E-2</c:v>
                </c:pt>
                <c:pt idx="69821">
                  <c:v>-2.7442000000000001E-2</c:v>
                </c:pt>
                <c:pt idx="69822">
                  <c:v>-2.6270000000000002E-2</c:v>
                </c:pt>
                <c:pt idx="69823">
                  <c:v>-2.50762E-2</c:v>
                </c:pt>
                <c:pt idx="69824">
                  <c:v>-2.3862100000000001E-2</c:v>
                </c:pt>
                <c:pt idx="69825">
                  <c:v>-2.26289E-2</c:v>
                </c:pt>
                <c:pt idx="69826">
                  <c:v>-2.13782E-2</c:v>
                </c:pt>
                <c:pt idx="69827">
                  <c:v>-2.0111299999999999E-2</c:v>
                </c:pt>
                <c:pt idx="69828">
                  <c:v>-1.8829599999999998E-2</c:v>
                </c:pt>
                <c:pt idx="69829">
                  <c:v>-1.75347E-2</c:v>
                </c:pt>
                <c:pt idx="69830">
                  <c:v>-1.62279E-2</c:v>
                </c:pt>
                <c:pt idx="69831">
                  <c:v>-1.4910700000000001E-2</c:v>
                </c:pt>
                <c:pt idx="69832">
                  <c:v>-1.3584499999999999E-2</c:v>
                </c:pt>
                <c:pt idx="69833">
                  <c:v>-1.2250799999999999E-2</c:v>
                </c:pt>
                <c:pt idx="69834">
                  <c:v>-1.0911199999999999E-2</c:v>
                </c:pt>
                <c:pt idx="69835" formatCode="0.00E+00">
                  <c:v>-9.5668899999999998E-3</c:v>
                </c:pt>
                <c:pt idx="69836" formatCode="0.00E+00">
                  <c:v>-8.2194999999999994E-3</c:v>
                </c:pt>
                <c:pt idx="69837" formatCode="0.00E+00">
                  <c:v>-6.8704300000000003E-3</c:v>
                </c:pt>
                <c:pt idx="69838" formatCode="0.00E+00">
                  <c:v>-5.52112E-3</c:v>
                </c:pt>
                <c:pt idx="69839" formatCode="0.00E+00">
                  <c:v>-4.1729999999999996E-3</c:v>
                </c:pt>
                <c:pt idx="69840" formatCode="0.00E+00">
                  <c:v>-2.8274799999999998E-3</c:v>
                </c:pt>
                <c:pt idx="69841" formatCode="0.00E+00">
                  <c:v>-1.48598E-3</c:v>
                </c:pt>
                <c:pt idx="69842" formatCode="0.00E+00">
                  <c:v>-1.4986700000000001E-4</c:v>
                </c:pt>
                <c:pt idx="69843" formatCode="0.00E+00">
                  <c:v>1.17947E-3</c:v>
                </c:pt>
                <c:pt idx="69844" formatCode="0.00E+00">
                  <c:v>2.5006799999999999E-3</c:v>
                </c:pt>
                <c:pt idx="69845" formatCode="0.00E+00">
                  <c:v>3.8124299999999999E-3</c:v>
                </c:pt>
                <c:pt idx="69846" formatCode="0.00E+00">
                  <c:v>5.1133999999999997E-3</c:v>
                </c:pt>
                <c:pt idx="69847" formatCode="0.00E+00">
                  <c:v>6.4023200000000004E-3</c:v>
                </c:pt>
                <c:pt idx="69848" formatCode="0.00E+00">
                  <c:v>7.6778999999999997E-3</c:v>
                </c:pt>
                <c:pt idx="69849" formatCode="0.00E+00">
                  <c:v>8.9389199999999995E-3</c:v>
                </c:pt>
                <c:pt idx="69850">
                  <c:v>1.0184199999999999E-2</c:v>
                </c:pt>
                <c:pt idx="69851">
                  <c:v>1.14124E-2</c:v>
                </c:pt>
                <c:pt idx="69852">
                  <c:v>1.2622599999999999E-2</c:v>
                </c:pt>
                <c:pt idx="69853">
                  <c:v>1.3813499999999999E-2</c:v>
                </c:pt>
                <c:pt idx="69854">
                  <c:v>1.49842E-2</c:v>
                </c:pt>
                <c:pt idx="69855">
                  <c:v>1.6133399999999999E-2</c:v>
                </c:pt>
                <c:pt idx="69856">
                  <c:v>1.7260299999999999E-2</c:v>
                </c:pt>
                <c:pt idx="69857">
                  <c:v>1.83638E-2</c:v>
                </c:pt>
                <c:pt idx="69858">
                  <c:v>1.9442899999999999E-2</c:v>
                </c:pt>
                <c:pt idx="69859">
                  <c:v>2.0496899999999998E-2</c:v>
                </c:pt>
                <c:pt idx="69860">
                  <c:v>2.1524700000000001E-2</c:v>
                </c:pt>
                <c:pt idx="69861">
                  <c:v>2.2525699999999999E-2</c:v>
                </c:pt>
                <c:pt idx="69862">
                  <c:v>2.34989E-2</c:v>
                </c:pt>
                <c:pt idx="69863">
                  <c:v>2.4443699999999999E-2</c:v>
                </c:pt>
                <c:pt idx="69864">
                  <c:v>2.5359300000000001E-2</c:v>
                </c:pt>
                <c:pt idx="69865">
                  <c:v>2.62451E-2</c:v>
                </c:pt>
                <c:pt idx="69866">
                  <c:v>2.71005E-2</c:v>
                </c:pt>
                <c:pt idx="69867">
                  <c:v>2.7924899999999999E-2</c:v>
                </c:pt>
                <c:pt idx="69868">
                  <c:v>2.8717599999999999E-2</c:v>
                </c:pt>
                <c:pt idx="69869">
                  <c:v>2.9478399999999998E-2</c:v>
                </c:pt>
                <c:pt idx="69870">
                  <c:v>3.02067E-2</c:v>
                </c:pt>
                <c:pt idx="69871">
                  <c:v>3.0901999999999999E-2</c:v>
                </c:pt>
                <c:pt idx="69872">
                  <c:v>3.1564099999999998E-2</c:v>
                </c:pt>
                <c:pt idx="69873">
                  <c:v>3.2192699999999998E-2</c:v>
                </c:pt>
                <c:pt idx="69874">
                  <c:v>3.2787400000000001E-2</c:v>
                </c:pt>
                <c:pt idx="69875">
                  <c:v>3.3348000000000003E-2</c:v>
                </c:pt>
                <c:pt idx="69876">
                  <c:v>3.3874399999999999E-2</c:v>
                </c:pt>
                <c:pt idx="69877">
                  <c:v>3.4366300000000002E-2</c:v>
                </c:pt>
                <c:pt idx="69878">
                  <c:v>3.4823800000000002E-2</c:v>
                </c:pt>
                <c:pt idx="69879">
                  <c:v>3.5246699999999999E-2</c:v>
                </c:pt>
                <c:pt idx="69880">
                  <c:v>3.5635100000000003E-2</c:v>
                </c:pt>
                <c:pt idx="69881">
                  <c:v>3.5988899999999997E-2</c:v>
                </c:pt>
                <c:pt idx="69882">
                  <c:v>3.6308199999999999E-2</c:v>
                </c:pt>
                <c:pt idx="69883">
                  <c:v>3.6593100000000003E-2</c:v>
                </c:pt>
                <c:pt idx="69884">
                  <c:v>3.6843800000000003E-2</c:v>
                </c:pt>
                <c:pt idx="69885">
                  <c:v>3.7060500000000003E-2</c:v>
                </c:pt>
                <c:pt idx="69886">
                  <c:v>3.72433E-2</c:v>
                </c:pt>
                <c:pt idx="69887">
                  <c:v>3.7392599999999998E-2</c:v>
                </c:pt>
                <c:pt idx="69888">
                  <c:v>3.7508600000000003E-2</c:v>
                </c:pt>
                <c:pt idx="69889">
                  <c:v>3.7591600000000003E-2</c:v>
                </c:pt>
                <c:pt idx="69890">
                  <c:v>3.7642000000000002E-2</c:v>
                </c:pt>
                <c:pt idx="69891">
                  <c:v>3.7660300000000001E-2</c:v>
                </c:pt>
                <c:pt idx="69892">
                  <c:v>3.7646800000000001E-2</c:v>
                </c:pt>
                <c:pt idx="69893">
                  <c:v>3.7601900000000001E-2</c:v>
                </c:pt>
                <c:pt idx="69894">
                  <c:v>3.7526299999999999E-2</c:v>
                </c:pt>
                <c:pt idx="69895">
                  <c:v>3.7420299999999997E-2</c:v>
                </c:pt>
                <c:pt idx="69896">
                  <c:v>3.7284600000000001E-2</c:v>
                </c:pt>
                <c:pt idx="69897">
                  <c:v>3.7119699999999999E-2</c:v>
                </c:pt>
                <c:pt idx="69898">
                  <c:v>3.6926100000000003E-2</c:v>
                </c:pt>
                <c:pt idx="69899">
                  <c:v>3.6704599999999997E-2</c:v>
                </c:pt>
                <c:pt idx="69900">
                  <c:v>3.6455700000000001E-2</c:v>
                </c:pt>
                <c:pt idx="69901">
                  <c:v>3.61801E-2</c:v>
                </c:pt>
                <c:pt idx="69902">
                  <c:v>3.5878399999999998E-2</c:v>
                </c:pt>
                <c:pt idx="69903">
                  <c:v>3.5551399999999997E-2</c:v>
                </c:pt>
                <c:pt idx="69904">
                  <c:v>3.5199899999999999E-2</c:v>
                </c:pt>
                <c:pt idx="69905">
                  <c:v>3.4824399999999998E-2</c:v>
                </c:pt>
                <c:pt idx="69906">
                  <c:v>3.4425699999999997E-2</c:v>
                </c:pt>
                <c:pt idx="69907">
                  <c:v>3.4004600000000003E-2</c:v>
                </c:pt>
                <c:pt idx="69908">
                  <c:v>3.3561899999999999E-2</c:v>
                </c:pt>
                <c:pt idx="69909">
                  <c:v>3.30984E-2</c:v>
                </c:pt>
                <c:pt idx="69910">
                  <c:v>3.2614700000000003E-2</c:v>
                </c:pt>
                <c:pt idx="69911">
                  <c:v>3.21117E-2</c:v>
                </c:pt>
                <c:pt idx="69912">
                  <c:v>3.1590199999999999E-2</c:v>
                </c:pt>
                <c:pt idx="69913">
                  <c:v>3.1050899999999999E-2</c:v>
                </c:pt>
                <c:pt idx="69914">
                  <c:v>3.0494799999999999E-2</c:v>
                </c:pt>
                <c:pt idx="69915">
                  <c:v>2.9922500000000001E-2</c:v>
                </c:pt>
                <c:pt idx="69916">
                  <c:v>2.9334900000000001E-2</c:v>
                </c:pt>
                <c:pt idx="69917">
                  <c:v>2.87327E-2</c:v>
                </c:pt>
                <c:pt idx="69918">
                  <c:v>2.8116800000000001E-2</c:v>
                </c:pt>
                <c:pt idx="69919">
                  <c:v>2.7487999999999999E-2</c:v>
                </c:pt>
                <c:pt idx="69920">
                  <c:v>2.6846999999999999E-2</c:v>
                </c:pt>
                <c:pt idx="69921">
                  <c:v>2.6194700000000001E-2</c:v>
                </c:pt>
                <c:pt idx="69922">
                  <c:v>2.5531700000000001E-2</c:v>
                </c:pt>
                <c:pt idx="69923">
                  <c:v>2.48589E-2</c:v>
                </c:pt>
                <c:pt idx="69924">
                  <c:v>2.41771E-2</c:v>
                </c:pt>
                <c:pt idx="69925">
                  <c:v>2.3486900000000002E-2</c:v>
                </c:pt>
                <c:pt idx="69926">
                  <c:v>2.27891E-2</c:v>
                </c:pt>
                <c:pt idx="69927">
                  <c:v>2.2084400000000001E-2</c:v>
                </c:pt>
                <c:pt idx="69928">
                  <c:v>2.13735E-2</c:v>
                </c:pt>
                <c:pt idx="69929">
                  <c:v>2.0657200000000001E-2</c:v>
                </c:pt>
                <c:pt idx="69930">
                  <c:v>1.9935999999999999E-2</c:v>
                </c:pt>
                <c:pt idx="69931">
                  <c:v>1.92108E-2</c:v>
                </c:pt>
                <c:pt idx="69932">
                  <c:v>1.8481999999999998E-2</c:v>
                </c:pt>
                <c:pt idx="69933">
                  <c:v>1.77504E-2</c:v>
                </c:pt>
                <c:pt idx="69934">
                  <c:v>1.70165E-2</c:v>
                </c:pt>
                <c:pt idx="69935">
                  <c:v>1.6281E-2</c:v>
                </c:pt>
                <c:pt idx="69936">
                  <c:v>1.55444E-2</c:v>
                </c:pt>
                <c:pt idx="69937">
                  <c:v>1.4807300000000001E-2</c:v>
                </c:pt>
                <c:pt idx="69938">
                  <c:v>1.40702E-2</c:v>
                </c:pt>
                <c:pt idx="69939">
                  <c:v>1.33337E-2</c:v>
                </c:pt>
                <c:pt idx="69940">
                  <c:v>1.2598099999999999E-2</c:v>
                </c:pt>
                <c:pt idx="69941">
                  <c:v>1.1864100000000001E-2</c:v>
                </c:pt>
                <c:pt idx="69942">
                  <c:v>1.1132E-2</c:v>
                </c:pt>
                <c:pt idx="69943">
                  <c:v>1.04023E-2</c:v>
                </c:pt>
                <c:pt idx="69944" formatCode="0.00E+00">
                  <c:v>9.6754500000000004E-3</c:v>
                </c:pt>
                <c:pt idx="69945" formatCode="0.00E+00">
                  <c:v>8.9517499999999996E-3</c:v>
                </c:pt>
                <c:pt idx="69946" formatCode="0.00E+00">
                  <c:v>8.2316100000000003E-3</c:v>
                </c:pt>
                <c:pt idx="69947" formatCode="0.00E+00">
                  <c:v>7.5153700000000004E-3</c:v>
                </c:pt>
                <c:pt idx="69948" formatCode="0.00E+00">
                  <c:v>6.8033700000000004E-3</c:v>
                </c:pt>
                <c:pt idx="69949" formatCode="0.00E+00">
                  <c:v>6.0958999999999996E-3</c:v>
                </c:pt>
                <c:pt idx="69950" formatCode="0.00E+00">
                  <c:v>5.3932600000000004E-3</c:v>
                </c:pt>
                <c:pt idx="69951" formatCode="0.00E+00">
                  <c:v>4.6956999999999997E-3</c:v>
                </c:pt>
                <c:pt idx="69952" formatCode="0.00E+00">
                  <c:v>4.0034700000000003E-3</c:v>
                </c:pt>
                <c:pt idx="69953" formatCode="0.00E+00">
                  <c:v>3.31679E-3</c:v>
                </c:pt>
                <c:pt idx="69954" formatCode="0.00E+00">
                  <c:v>2.6358699999999998E-3</c:v>
                </c:pt>
                <c:pt idx="69955" formatCode="0.00E+00">
                  <c:v>1.9608899999999999E-3</c:v>
                </c:pt>
                <c:pt idx="69956" formatCode="0.00E+00">
                  <c:v>1.2920200000000001E-3</c:v>
                </c:pt>
                <c:pt idx="69957" formatCode="0.00E+00">
                  <c:v>6.2939400000000003E-4</c:v>
                </c:pt>
                <c:pt idx="69958" formatCode="0.00E+00">
                  <c:v>-2.6843899999999999E-5</c:v>
                </c:pt>
                <c:pt idx="69959" formatCode="0.00E+00">
                  <c:v>-6.7658699999999998E-4</c:v>
                </c:pt>
                <c:pt idx="69960" formatCode="0.00E+00">
                  <c:v>-1.31974E-3</c:v>
                </c:pt>
                <c:pt idx="69961" formatCode="0.00E+00">
                  <c:v>-1.9562199999999998E-3</c:v>
                </c:pt>
                <c:pt idx="69962" formatCode="0.00E+00">
                  <c:v>-2.5859699999999999E-3</c:v>
                </c:pt>
                <c:pt idx="69963" formatCode="0.00E+00">
                  <c:v>-3.20894E-3</c:v>
                </c:pt>
                <c:pt idx="69964" formatCode="0.00E+00">
                  <c:v>-3.8250900000000002E-3</c:v>
                </c:pt>
                <c:pt idx="69965" formatCode="0.00E+00">
                  <c:v>-4.4343899999999999E-3</c:v>
                </c:pt>
                <c:pt idx="69966" formatCode="0.00E+00">
                  <c:v>-5.0368499999999998E-3</c:v>
                </c:pt>
                <c:pt idx="69967" formatCode="0.00E+00">
                  <c:v>-5.6324599999999997E-3</c:v>
                </c:pt>
                <c:pt idx="69968" formatCode="0.00E+00">
                  <c:v>-6.2212300000000003E-3</c:v>
                </c:pt>
                <c:pt idx="69969" formatCode="0.00E+00">
                  <c:v>-6.8031899999999998E-3</c:v>
                </c:pt>
                <c:pt idx="69970" formatCode="0.00E+00">
                  <c:v>-7.3783700000000004E-3</c:v>
                </c:pt>
                <c:pt idx="69971" formatCode="0.00E+00">
                  <c:v>-7.9468000000000004E-3</c:v>
                </c:pt>
                <c:pt idx="69972" formatCode="0.00E+00">
                  <c:v>-8.5085500000000001E-3</c:v>
                </c:pt>
                <c:pt idx="69973" formatCode="0.00E+00">
                  <c:v>-9.0636499999999995E-3</c:v>
                </c:pt>
                <c:pt idx="69974" formatCode="0.00E+00">
                  <c:v>-9.6121699999999997E-3</c:v>
                </c:pt>
                <c:pt idx="69975">
                  <c:v>-1.01542E-2</c:v>
                </c:pt>
                <c:pt idx="69976">
                  <c:v>-1.06897E-2</c:v>
                </c:pt>
                <c:pt idx="69977">
                  <c:v>-1.12189E-2</c:v>
                </c:pt>
                <c:pt idx="69978">
                  <c:v>-1.17418E-2</c:v>
                </c:pt>
                <c:pt idx="69979">
                  <c:v>-1.22585E-2</c:v>
                </c:pt>
                <c:pt idx="69980">
                  <c:v>-1.2769000000000001E-2</c:v>
                </c:pt>
                <c:pt idx="69981">
                  <c:v>-1.3273399999999999E-2</c:v>
                </c:pt>
                <c:pt idx="69982">
                  <c:v>-1.37719E-2</c:v>
                </c:pt>
                <c:pt idx="69983">
                  <c:v>-1.4264300000000001E-2</c:v>
                </c:pt>
                <c:pt idx="69984">
                  <c:v>-1.4751E-2</c:v>
                </c:pt>
                <c:pt idx="69985">
                  <c:v>-1.52318E-2</c:v>
                </c:pt>
                <c:pt idx="69986">
                  <c:v>-1.5706899999999999E-2</c:v>
                </c:pt>
                <c:pt idx="69987">
                  <c:v>-1.6176300000000001E-2</c:v>
                </c:pt>
                <c:pt idx="69988">
                  <c:v>-1.6639999999999999E-2</c:v>
                </c:pt>
                <c:pt idx="69989">
                  <c:v>-1.7098200000000001E-2</c:v>
                </c:pt>
                <c:pt idx="69990">
                  <c:v>-1.7550699999999999E-2</c:v>
                </c:pt>
                <c:pt idx="69991">
                  <c:v>-1.7997800000000001E-2</c:v>
                </c:pt>
                <c:pt idx="69992">
                  <c:v>-1.8439299999999999E-2</c:v>
                </c:pt>
                <c:pt idx="69993">
                  <c:v>-1.8875200000000002E-2</c:v>
                </c:pt>
                <c:pt idx="69994">
                  <c:v>-1.9305699999999999E-2</c:v>
                </c:pt>
                <c:pt idx="69995">
                  <c:v>-1.9730500000000002E-2</c:v>
                </c:pt>
                <c:pt idx="69996">
                  <c:v>-2.0149799999999999E-2</c:v>
                </c:pt>
                <c:pt idx="69997">
                  <c:v>-2.0563499999999998E-2</c:v>
                </c:pt>
                <c:pt idx="69998">
                  <c:v>-2.0971500000000001E-2</c:v>
                </c:pt>
                <c:pt idx="69999">
                  <c:v>-2.1373799999999998E-2</c:v>
                </c:pt>
                <c:pt idx="70000">
                  <c:v>-2.17702E-2</c:v>
                </c:pt>
                <c:pt idx="70001">
                  <c:v>-2.2160800000000001E-2</c:v>
                </c:pt>
                <c:pt idx="70002">
                  <c:v>-2.2545300000000001E-2</c:v>
                </c:pt>
                <c:pt idx="70003">
                  <c:v>-2.2923700000000002E-2</c:v>
                </c:pt>
                <c:pt idx="70004">
                  <c:v>-2.3295900000000001E-2</c:v>
                </c:pt>
                <c:pt idx="70005">
                  <c:v>-2.3661600000000001E-2</c:v>
                </c:pt>
                <c:pt idx="70006">
                  <c:v>-2.4020699999999999E-2</c:v>
                </c:pt>
                <c:pt idx="70007">
                  <c:v>-2.4373100000000002E-2</c:v>
                </c:pt>
                <c:pt idx="70008">
                  <c:v>-2.47186E-2</c:v>
                </c:pt>
                <c:pt idx="70009">
                  <c:v>-2.5056800000000001E-2</c:v>
                </c:pt>
                <c:pt idx="70010">
                  <c:v>-2.5387799999999999E-2</c:v>
                </c:pt>
                <c:pt idx="70011">
                  <c:v>-2.5711100000000001E-2</c:v>
                </c:pt>
                <c:pt idx="70012">
                  <c:v>-2.6026500000000001E-2</c:v>
                </c:pt>
                <c:pt idx="70013">
                  <c:v>-2.6333800000000001E-2</c:v>
                </c:pt>
                <c:pt idx="70014">
                  <c:v>-2.6632800000000002E-2</c:v>
                </c:pt>
                <c:pt idx="70015">
                  <c:v>-2.6922999999999999E-2</c:v>
                </c:pt>
                <c:pt idx="70016">
                  <c:v>-2.7204200000000001E-2</c:v>
                </c:pt>
                <c:pt idx="70017">
                  <c:v>-2.7476199999999999E-2</c:v>
                </c:pt>
                <c:pt idx="70018">
                  <c:v>-2.7738499999999999E-2</c:v>
                </c:pt>
                <c:pt idx="70019">
                  <c:v>-2.79908E-2</c:v>
                </c:pt>
                <c:pt idx="70020">
                  <c:v>-2.8232699999999999E-2</c:v>
                </c:pt>
                <c:pt idx="70021">
                  <c:v>-2.8464E-2</c:v>
                </c:pt>
                <c:pt idx="70022">
                  <c:v>-2.86842E-2</c:v>
                </c:pt>
                <c:pt idx="70023">
                  <c:v>-2.8892899999999999E-2</c:v>
                </c:pt>
                <c:pt idx="70024">
                  <c:v>-2.9089799999999999E-2</c:v>
                </c:pt>
                <c:pt idx="70025">
                  <c:v>-2.9274499999999998E-2</c:v>
                </c:pt>
                <c:pt idx="70026">
                  <c:v>-2.94465E-2</c:v>
                </c:pt>
                <c:pt idx="70027">
                  <c:v>-2.96054E-2</c:v>
                </c:pt>
                <c:pt idx="70028">
                  <c:v>-2.97509E-2</c:v>
                </c:pt>
                <c:pt idx="70029">
                  <c:v>-2.98824E-2</c:v>
                </c:pt>
                <c:pt idx="70030">
                  <c:v>-2.9999700000000001E-2</c:v>
                </c:pt>
                <c:pt idx="70031">
                  <c:v>-3.01021E-2</c:v>
                </c:pt>
                <c:pt idx="70032">
                  <c:v>-3.0189299999999999E-2</c:v>
                </c:pt>
                <c:pt idx="70033">
                  <c:v>-3.02609E-2</c:v>
                </c:pt>
                <c:pt idx="70034">
                  <c:v>-3.03165E-2</c:v>
                </c:pt>
                <c:pt idx="70035">
                  <c:v>-3.0355500000000001E-2</c:v>
                </c:pt>
                <c:pt idx="70036">
                  <c:v>-3.0377600000000001E-2</c:v>
                </c:pt>
                <c:pt idx="70037">
                  <c:v>-3.0382300000000001E-2</c:v>
                </c:pt>
                <c:pt idx="70038">
                  <c:v>-3.0369199999999999E-2</c:v>
                </c:pt>
                <c:pt idx="70039">
                  <c:v>-3.0337900000000001E-2</c:v>
                </c:pt>
                <c:pt idx="70040">
                  <c:v>-3.0287999999999999E-2</c:v>
                </c:pt>
                <c:pt idx="70041">
                  <c:v>-3.0219099999999999E-2</c:v>
                </c:pt>
                <c:pt idx="70042">
                  <c:v>-3.01307E-2</c:v>
                </c:pt>
                <c:pt idx="70043">
                  <c:v>-3.0022400000000001E-2</c:v>
                </c:pt>
                <c:pt idx="70044">
                  <c:v>-2.9894E-2</c:v>
                </c:pt>
                <c:pt idx="70045">
                  <c:v>-2.9745000000000001E-2</c:v>
                </c:pt>
                <c:pt idx="70046">
                  <c:v>-2.95751E-2</c:v>
                </c:pt>
                <c:pt idx="70047">
                  <c:v>-2.9383900000000001E-2</c:v>
                </c:pt>
                <c:pt idx="70048">
                  <c:v>-2.9171099999999998E-2</c:v>
                </c:pt>
                <c:pt idx="70049">
                  <c:v>-2.8936300000000002E-2</c:v>
                </c:pt>
                <c:pt idx="70050">
                  <c:v>-2.8679400000000001E-2</c:v>
                </c:pt>
                <c:pt idx="70051">
                  <c:v>-2.8400000000000002E-2</c:v>
                </c:pt>
                <c:pt idx="70052">
                  <c:v>-2.8097899999999999E-2</c:v>
                </c:pt>
                <c:pt idx="70053">
                  <c:v>-2.77728E-2</c:v>
                </c:pt>
                <c:pt idx="70054">
                  <c:v>-2.7424500000000001E-2</c:v>
                </c:pt>
                <c:pt idx="70055">
                  <c:v>-2.7052799999999998E-2</c:v>
                </c:pt>
                <c:pt idx="70056">
                  <c:v>-2.6657500000000001E-2</c:v>
                </c:pt>
                <c:pt idx="70057">
                  <c:v>-2.6238600000000001E-2</c:v>
                </c:pt>
                <c:pt idx="70058">
                  <c:v>-2.5795800000000001E-2</c:v>
                </c:pt>
                <c:pt idx="70059">
                  <c:v>-2.53291E-2</c:v>
                </c:pt>
                <c:pt idx="70060">
                  <c:v>-2.48384E-2</c:v>
                </c:pt>
                <c:pt idx="70061">
                  <c:v>-2.43237E-2</c:v>
                </c:pt>
                <c:pt idx="70062">
                  <c:v>-2.3784900000000001E-2</c:v>
                </c:pt>
                <c:pt idx="70063">
                  <c:v>-2.3222099999999999E-2</c:v>
                </c:pt>
                <c:pt idx="70064">
                  <c:v>-2.2635200000000001E-2</c:v>
                </c:pt>
                <c:pt idx="70065">
                  <c:v>-2.2024499999999999E-2</c:v>
                </c:pt>
                <c:pt idx="70066">
                  <c:v>-2.13899E-2</c:v>
                </c:pt>
                <c:pt idx="70067">
                  <c:v>-2.0731699999999999E-2</c:v>
                </c:pt>
                <c:pt idx="70068">
                  <c:v>-2.0049899999999999E-2</c:v>
                </c:pt>
                <c:pt idx="70069">
                  <c:v>-1.9344799999999999E-2</c:v>
                </c:pt>
                <c:pt idx="70070">
                  <c:v>-1.8616600000000001E-2</c:v>
                </c:pt>
                <c:pt idx="70071">
                  <c:v>-1.7865599999999999E-2</c:v>
                </c:pt>
                <c:pt idx="70072">
                  <c:v>-1.7092E-2</c:v>
                </c:pt>
                <c:pt idx="70073">
                  <c:v>-1.62963E-2</c:v>
                </c:pt>
                <c:pt idx="70074">
                  <c:v>-1.54787E-2</c:v>
                </c:pt>
                <c:pt idx="70075">
                  <c:v>-1.46397E-2</c:v>
                </c:pt>
                <c:pt idx="70076">
                  <c:v>-1.3779599999999999E-2</c:v>
                </c:pt>
                <c:pt idx="70077">
                  <c:v>-1.2899000000000001E-2</c:v>
                </c:pt>
                <c:pt idx="70078">
                  <c:v>-1.1998399999999999E-2</c:v>
                </c:pt>
                <c:pt idx="70079">
                  <c:v>-1.1078299999999999E-2</c:v>
                </c:pt>
                <c:pt idx="70080">
                  <c:v>-1.01391E-2</c:v>
                </c:pt>
                <c:pt idx="70081" formatCode="0.00E+00">
                  <c:v>-9.1816699999999994E-3</c:v>
                </c:pt>
                <c:pt idx="70082" formatCode="0.00E+00">
                  <c:v>-8.2064800000000004E-3</c:v>
                </c:pt>
                <c:pt idx="70083" formatCode="0.00E+00">
                  <c:v>-7.2142300000000003E-3</c:v>
                </c:pt>
                <c:pt idx="70084" formatCode="0.00E+00">
                  <c:v>-6.2056100000000003E-3</c:v>
                </c:pt>
                <c:pt idx="70085" formatCode="0.00E+00">
                  <c:v>-5.1813600000000003E-3</c:v>
                </c:pt>
                <c:pt idx="70086" formatCode="0.00E+00">
                  <c:v>-4.1422200000000003E-3</c:v>
                </c:pt>
                <c:pt idx="70087" formatCode="0.00E+00">
                  <c:v>-3.0889899999999998E-3</c:v>
                </c:pt>
                <c:pt idx="70088" formatCode="0.00E+00">
                  <c:v>-2.0224900000000001E-3</c:v>
                </c:pt>
                <c:pt idx="70089" formatCode="0.00E+00">
                  <c:v>-9.43562E-4</c:v>
                </c:pt>
                <c:pt idx="70090" formatCode="0.00E+00">
                  <c:v>1.4691199999999999E-4</c:v>
                </c:pt>
                <c:pt idx="70091" formatCode="0.00E+00">
                  <c:v>1.24803E-3</c:v>
                </c:pt>
                <c:pt idx="70092" formatCode="0.00E+00">
                  <c:v>2.3588599999999999E-3</c:v>
                </c:pt>
                <c:pt idx="70093" formatCode="0.00E+00">
                  <c:v>3.4784500000000001E-3</c:v>
                </c:pt>
                <c:pt idx="70094" formatCode="0.00E+00">
                  <c:v>4.6058000000000002E-3</c:v>
                </c:pt>
                <c:pt idx="70095" formatCode="0.00E+00">
                  <c:v>5.7399299999999999E-3</c:v>
                </c:pt>
                <c:pt idx="70096" formatCode="0.00E+00">
                  <c:v>6.8797900000000002E-3</c:v>
                </c:pt>
                <c:pt idx="70097" formatCode="0.00E+00">
                  <c:v>8.0243399999999996E-3</c:v>
                </c:pt>
                <c:pt idx="70098" formatCode="0.00E+00">
                  <c:v>9.17251E-3</c:v>
                </c:pt>
                <c:pt idx="70099">
                  <c:v>1.0323199999999999E-2</c:v>
                </c:pt>
                <c:pt idx="70100">
                  <c:v>1.1475300000000001E-2</c:v>
                </c:pt>
                <c:pt idx="70101">
                  <c:v>1.26277E-2</c:v>
                </c:pt>
                <c:pt idx="70102">
                  <c:v>1.37792E-2</c:v>
                </c:pt>
                <c:pt idx="70103">
                  <c:v>1.4928800000000001E-2</c:v>
                </c:pt>
                <c:pt idx="70104">
                  <c:v>1.6075099999999998E-2</c:v>
                </c:pt>
                <c:pt idx="70105">
                  <c:v>1.7217099999999999E-2</c:v>
                </c:pt>
                <c:pt idx="70106">
                  <c:v>1.8353600000000001E-2</c:v>
                </c:pt>
                <c:pt idx="70107">
                  <c:v>1.9483299999999999E-2</c:v>
                </c:pt>
                <c:pt idx="70108">
                  <c:v>2.0604999999999998E-2</c:v>
                </c:pt>
                <c:pt idx="70109">
                  <c:v>2.17176E-2</c:v>
                </c:pt>
                <c:pt idx="70110">
                  <c:v>2.2819800000000001E-2</c:v>
                </c:pt>
                <c:pt idx="70111">
                  <c:v>2.3910500000000001E-2</c:v>
                </c:pt>
                <c:pt idx="70112">
                  <c:v>2.4988300000000001E-2</c:v>
                </c:pt>
                <c:pt idx="70113">
                  <c:v>2.6052100000000002E-2</c:v>
                </c:pt>
                <c:pt idx="70114">
                  <c:v>2.7100699999999998E-2</c:v>
                </c:pt>
                <c:pt idx="70115">
                  <c:v>2.8132799999999999E-2</c:v>
                </c:pt>
                <c:pt idx="70116">
                  <c:v>2.9147300000000001E-2</c:v>
                </c:pt>
                <c:pt idx="70117">
                  <c:v>3.01429E-2</c:v>
                </c:pt>
                <c:pt idx="70118">
                  <c:v>3.11185E-2</c:v>
                </c:pt>
                <c:pt idx="70119">
                  <c:v>3.2072999999999997E-2</c:v>
                </c:pt>
                <c:pt idx="70120">
                  <c:v>3.3005E-2</c:v>
                </c:pt>
                <c:pt idx="70121">
                  <c:v>3.3913600000000002E-2</c:v>
                </c:pt>
                <c:pt idx="70122">
                  <c:v>3.4797500000000002E-2</c:v>
                </c:pt>
                <c:pt idx="70123">
                  <c:v>3.5655699999999999E-2</c:v>
                </c:pt>
                <c:pt idx="70124">
                  <c:v>3.6487100000000001E-2</c:v>
                </c:pt>
                <c:pt idx="70125">
                  <c:v>3.7290499999999997E-2</c:v>
                </c:pt>
                <c:pt idx="70126">
                  <c:v>3.8065000000000002E-2</c:v>
                </c:pt>
                <c:pt idx="70127">
                  <c:v>3.88096E-2</c:v>
                </c:pt>
                <c:pt idx="70128">
                  <c:v>3.9523099999999999E-2</c:v>
                </c:pt>
                <c:pt idx="70129">
                  <c:v>4.0204700000000003E-2</c:v>
                </c:pt>
                <c:pt idx="70130">
                  <c:v>4.0853399999999998E-2</c:v>
                </c:pt>
                <c:pt idx="70131">
                  <c:v>4.14683E-2</c:v>
                </c:pt>
                <c:pt idx="70132">
                  <c:v>4.2048599999999998E-2</c:v>
                </c:pt>
                <c:pt idx="70133">
                  <c:v>4.2593300000000001E-2</c:v>
                </c:pt>
                <c:pt idx="70134">
                  <c:v>4.31017E-2</c:v>
                </c:pt>
                <c:pt idx="70135">
                  <c:v>4.3572899999999998E-2</c:v>
                </c:pt>
                <c:pt idx="70136">
                  <c:v>4.4006299999999998E-2</c:v>
                </c:pt>
                <c:pt idx="70137">
                  <c:v>4.4401200000000002E-2</c:v>
                </c:pt>
                <c:pt idx="70138">
                  <c:v>4.4756799999999999E-2</c:v>
                </c:pt>
                <c:pt idx="70139">
                  <c:v>4.5072599999999997E-2</c:v>
                </c:pt>
                <c:pt idx="70140">
                  <c:v>4.5348100000000002E-2</c:v>
                </c:pt>
                <c:pt idx="70141">
                  <c:v>4.5582499999999998E-2</c:v>
                </c:pt>
                <c:pt idx="70142">
                  <c:v>4.5775499999999997E-2</c:v>
                </c:pt>
                <c:pt idx="70143">
                  <c:v>4.5926700000000001E-2</c:v>
                </c:pt>
                <c:pt idx="70144">
                  <c:v>4.6035600000000003E-2</c:v>
                </c:pt>
                <c:pt idx="70145">
                  <c:v>4.6101799999999998E-2</c:v>
                </c:pt>
                <c:pt idx="70146">
                  <c:v>4.6125100000000002E-2</c:v>
                </c:pt>
                <c:pt idx="70147">
                  <c:v>4.6105100000000003E-2</c:v>
                </c:pt>
                <c:pt idx="70148">
                  <c:v>4.6041800000000001E-2</c:v>
                </c:pt>
                <c:pt idx="70149">
                  <c:v>4.5934900000000001E-2</c:v>
                </c:pt>
                <c:pt idx="70150">
                  <c:v>4.57843E-2</c:v>
                </c:pt>
                <c:pt idx="70151">
                  <c:v>4.5589900000000003E-2</c:v>
                </c:pt>
                <c:pt idx="70152">
                  <c:v>4.5351799999999998E-2</c:v>
                </c:pt>
                <c:pt idx="70153">
                  <c:v>4.5069999999999999E-2</c:v>
                </c:pt>
                <c:pt idx="70154">
                  <c:v>4.47445E-2</c:v>
                </c:pt>
                <c:pt idx="70155">
                  <c:v>4.4375499999999998E-2</c:v>
                </c:pt>
                <c:pt idx="70156">
                  <c:v>4.3963200000000001E-2</c:v>
                </c:pt>
                <c:pt idx="70157">
                  <c:v>4.3507900000000002E-2</c:v>
                </c:pt>
                <c:pt idx="70158">
                  <c:v>4.3009699999999998E-2</c:v>
                </c:pt>
                <c:pt idx="70159">
                  <c:v>4.2469199999999999E-2</c:v>
                </c:pt>
                <c:pt idx="70160">
                  <c:v>4.18865E-2</c:v>
                </c:pt>
                <c:pt idx="70161">
                  <c:v>4.1262300000000002E-2</c:v>
                </c:pt>
                <c:pt idx="70162">
                  <c:v>4.0597000000000001E-2</c:v>
                </c:pt>
                <c:pt idx="70163">
                  <c:v>3.9891200000000002E-2</c:v>
                </c:pt>
                <c:pt idx="70164">
                  <c:v>3.9145300000000001E-2</c:v>
                </c:pt>
                <c:pt idx="70165">
                  <c:v>3.8360100000000001E-2</c:v>
                </c:pt>
                <c:pt idx="70166">
                  <c:v>3.7536300000000002E-2</c:v>
                </c:pt>
                <c:pt idx="70167">
                  <c:v>3.6674600000000002E-2</c:v>
                </c:pt>
                <c:pt idx="70168">
                  <c:v>3.5775700000000001E-2</c:v>
                </c:pt>
                <c:pt idx="70169">
                  <c:v>3.4840599999999999E-2</c:v>
                </c:pt>
                <c:pt idx="70170">
                  <c:v>3.3869900000000001E-2</c:v>
                </c:pt>
                <c:pt idx="70171">
                  <c:v>3.28648E-2</c:v>
                </c:pt>
                <c:pt idx="70172">
                  <c:v>3.1826100000000003E-2</c:v>
                </c:pt>
                <c:pt idx="70173">
                  <c:v>3.0754799999999999E-2</c:v>
                </c:pt>
                <c:pt idx="70174">
                  <c:v>2.9651899999999998E-2</c:v>
                </c:pt>
                <c:pt idx="70175">
                  <c:v>2.8518600000000002E-2</c:v>
                </c:pt>
                <c:pt idx="70176">
                  <c:v>2.7355999999999998E-2</c:v>
                </c:pt>
                <c:pt idx="70177">
                  <c:v>2.61651E-2</c:v>
                </c:pt>
                <c:pt idx="70178">
                  <c:v>2.4947199999999999E-2</c:v>
                </c:pt>
                <c:pt idx="70179">
                  <c:v>2.3703599999999998E-2</c:v>
                </c:pt>
                <c:pt idx="70180">
                  <c:v>2.2435299999999998E-2</c:v>
                </c:pt>
                <c:pt idx="70181">
                  <c:v>2.1143800000000001E-2</c:v>
                </c:pt>
                <c:pt idx="70182">
                  <c:v>1.9830299999999999E-2</c:v>
                </c:pt>
                <c:pt idx="70183">
                  <c:v>1.8496100000000001E-2</c:v>
                </c:pt>
                <c:pt idx="70184">
                  <c:v>1.71427E-2</c:v>
                </c:pt>
                <c:pt idx="70185">
                  <c:v>1.5771400000000001E-2</c:v>
                </c:pt>
                <c:pt idx="70186">
                  <c:v>1.4383699999999999E-2</c:v>
                </c:pt>
                <c:pt idx="70187">
                  <c:v>1.2980800000000001E-2</c:v>
                </c:pt>
                <c:pt idx="70188">
                  <c:v>1.1564400000000001E-2</c:v>
                </c:pt>
                <c:pt idx="70189">
                  <c:v>1.01358E-2</c:v>
                </c:pt>
                <c:pt idx="70190" formatCode="0.00E+00">
                  <c:v>8.6965400000000009E-3</c:v>
                </c:pt>
                <c:pt idx="70191" formatCode="0.00E+00">
                  <c:v>7.2481100000000003E-3</c:v>
                </c:pt>
                <c:pt idx="70192" formatCode="0.00E+00">
                  <c:v>5.7920000000000003E-3</c:v>
                </c:pt>
                <c:pt idx="70193" formatCode="0.00E+00">
                  <c:v>4.3297300000000004E-3</c:v>
                </c:pt>
                <c:pt idx="70194" formatCode="0.00E+00">
                  <c:v>2.8628099999999999E-3</c:v>
                </c:pt>
                <c:pt idx="70195" formatCode="0.00E+00">
                  <c:v>1.3927799999999999E-3</c:v>
                </c:pt>
                <c:pt idx="70196" formatCode="0.00E+00">
                  <c:v>-7.8833100000000003E-5</c:v>
                </c:pt>
                <c:pt idx="70197" formatCode="0.00E+00">
                  <c:v>-1.55051E-3</c:v>
                </c:pt>
                <c:pt idx="70198" formatCode="0.00E+00">
                  <c:v>-3.0207099999999998E-3</c:v>
                </c:pt>
                <c:pt idx="70199" formatCode="0.00E+00">
                  <c:v>-4.4879100000000003E-3</c:v>
                </c:pt>
                <c:pt idx="70200" formatCode="0.00E+00">
                  <c:v>-5.9505799999999996E-3</c:v>
                </c:pt>
                <c:pt idx="70201" formatCode="0.00E+00">
                  <c:v>-7.40721E-3</c:v>
                </c:pt>
                <c:pt idx="70202" formatCode="0.00E+00">
                  <c:v>-8.8562799999999994E-3</c:v>
                </c:pt>
                <c:pt idx="70203">
                  <c:v>-1.02963E-2</c:v>
                </c:pt>
                <c:pt idx="70204">
                  <c:v>-1.17257E-2</c:v>
                </c:pt>
                <c:pt idx="70205">
                  <c:v>-1.3143200000000001E-2</c:v>
                </c:pt>
                <c:pt idx="70206">
                  <c:v>-1.45471E-2</c:v>
                </c:pt>
                <c:pt idx="70207">
                  <c:v>-1.5936200000000001E-2</c:v>
                </c:pt>
                <c:pt idx="70208">
                  <c:v>-1.7308799999999999E-2</c:v>
                </c:pt>
                <c:pt idx="70209">
                  <c:v>-1.8663699999999998E-2</c:v>
                </c:pt>
                <c:pt idx="70210">
                  <c:v>-1.99995E-2</c:v>
                </c:pt>
                <c:pt idx="70211">
                  <c:v>-2.1314699999999999E-2</c:v>
                </c:pt>
                <c:pt idx="70212">
                  <c:v>-2.2608099999999999E-2</c:v>
                </c:pt>
                <c:pt idx="70213">
                  <c:v>-2.3878400000000001E-2</c:v>
                </c:pt>
                <c:pt idx="70214">
                  <c:v>-2.5124299999999999E-2</c:v>
                </c:pt>
                <c:pt idx="70215">
                  <c:v>-2.63445E-2</c:v>
                </c:pt>
                <c:pt idx="70216">
                  <c:v>-2.7537800000000001E-2</c:v>
                </c:pt>
                <c:pt idx="70217">
                  <c:v>-2.8702999999999999E-2</c:v>
                </c:pt>
                <c:pt idx="70218">
                  <c:v>-2.98391E-2</c:v>
                </c:pt>
                <c:pt idx="70219">
                  <c:v>-3.0944800000000001E-2</c:v>
                </c:pt>
                <c:pt idx="70220">
                  <c:v>-3.2019100000000002E-2</c:v>
                </c:pt>
                <c:pt idx="70221">
                  <c:v>-3.3061E-2</c:v>
                </c:pt>
                <c:pt idx="70222">
                  <c:v>-3.4069500000000003E-2</c:v>
                </c:pt>
                <c:pt idx="70223">
                  <c:v>-3.5043600000000001E-2</c:v>
                </c:pt>
                <c:pt idx="70224">
                  <c:v>-3.5982399999999998E-2</c:v>
                </c:pt>
                <c:pt idx="70225">
                  <c:v>-3.6885099999999997E-2</c:v>
                </c:pt>
                <c:pt idx="70226">
                  <c:v>-3.7750800000000001E-2</c:v>
                </c:pt>
                <c:pt idx="70227">
                  <c:v>-3.85787E-2</c:v>
                </c:pt>
                <c:pt idx="70228">
                  <c:v>-3.9368100000000003E-2</c:v>
                </c:pt>
                <c:pt idx="70229">
                  <c:v>-4.0118399999999999E-2</c:v>
                </c:pt>
                <c:pt idx="70230">
                  <c:v>-4.0828799999999998E-2</c:v>
                </c:pt>
                <c:pt idx="70231">
                  <c:v>-4.1498800000000002E-2</c:v>
                </c:pt>
                <c:pt idx="70232">
                  <c:v>-4.21278E-2</c:v>
                </c:pt>
                <c:pt idx="70233">
                  <c:v>-4.2715400000000001E-2</c:v>
                </c:pt>
                <c:pt idx="70234">
                  <c:v>-4.3261099999999997E-2</c:v>
                </c:pt>
                <c:pt idx="70235">
                  <c:v>-4.3764400000000002E-2</c:v>
                </c:pt>
                <c:pt idx="70236">
                  <c:v>-4.4225100000000003E-2</c:v>
                </c:pt>
                <c:pt idx="70237">
                  <c:v>-4.4642899999999999E-2</c:v>
                </c:pt>
                <c:pt idx="70238">
                  <c:v>-4.5017399999999999E-2</c:v>
                </c:pt>
                <c:pt idx="70239">
                  <c:v>-4.5348600000000003E-2</c:v>
                </c:pt>
                <c:pt idx="70240">
                  <c:v>-4.5636200000000002E-2</c:v>
                </c:pt>
                <c:pt idx="70241">
                  <c:v>-4.58801E-2</c:v>
                </c:pt>
                <c:pt idx="70242">
                  <c:v>-4.6080400000000001E-2</c:v>
                </c:pt>
                <c:pt idx="70243">
                  <c:v>-4.6236899999999997E-2</c:v>
                </c:pt>
                <c:pt idx="70244">
                  <c:v>-4.6349899999999999E-2</c:v>
                </c:pt>
                <c:pt idx="70245">
                  <c:v>-4.6419200000000001E-2</c:v>
                </c:pt>
                <c:pt idx="70246">
                  <c:v>-4.6445199999999999E-2</c:v>
                </c:pt>
                <c:pt idx="70247">
                  <c:v>-4.6427999999999997E-2</c:v>
                </c:pt>
                <c:pt idx="70248">
                  <c:v>-4.6367800000000001E-2</c:v>
                </c:pt>
                <c:pt idx="70249">
                  <c:v>-4.6264899999999998E-2</c:v>
                </c:pt>
                <c:pt idx="70250">
                  <c:v>-4.61197E-2</c:v>
                </c:pt>
                <c:pt idx="70251">
                  <c:v>-4.5932599999999997E-2</c:v>
                </c:pt>
                <c:pt idx="70252">
                  <c:v>-4.5704000000000002E-2</c:v>
                </c:pt>
                <c:pt idx="70253">
                  <c:v>-4.5434299999999997E-2</c:v>
                </c:pt>
                <c:pt idx="70254">
                  <c:v>-4.5123999999999997E-2</c:v>
                </c:pt>
                <c:pt idx="70255">
                  <c:v>-4.4773800000000002E-2</c:v>
                </c:pt>
                <c:pt idx="70256">
                  <c:v>-4.4384300000000002E-2</c:v>
                </c:pt>
                <c:pt idx="70257">
                  <c:v>-4.3955899999999999E-2</c:v>
                </c:pt>
                <c:pt idx="70258">
                  <c:v>-4.3489600000000003E-2</c:v>
                </c:pt>
                <c:pt idx="70259">
                  <c:v>-4.2985799999999998E-2</c:v>
                </c:pt>
                <c:pt idx="70260">
                  <c:v>-4.2445499999999997E-2</c:v>
                </c:pt>
                <c:pt idx="70261">
                  <c:v>-4.1869299999999998E-2</c:v>
                </c:pt>
                <c:pt idx="70262">
                  <c:v>-4.1258200000000002E-2</c:v>
                </c:pt>
                <c:pt idx="70263">
                  <c:v>-4.06129E-2</c:v>
                </c:pt>
                <c:pt idx="70264">
                  <c:v>-3.9934400000000002E-2</c:v>
                </c:pt>
                <c:pt idx="70265">
                  <c:v>-3.9223500000000001E-2</c:v>
                </c:pt>
                <c:pt idx="70266">
                  <c:v>-3.8481300000000003E-2</c:v>
                </c:pt>
                <c:pt idx="70267">
                  <c:v>-3.7708600000000002E-2</c:v>
                </c:pt>
                <c:pt idx="70268">
                  <c:v>-3.6906500000000002E-2</c:v>
                </c:pt>
                <c:pt idx="70269">
                  <c:v>-3.6075900000000001E-2</c:v>
                </c:pt>
                <c:pt idx="70270">
                  <c:v>-3.5217999999999999E-2</c:v>
                </c:pt>
                <c:pt idx="70271">
                  <c:v>-3.4333799999999998E-2</c:v>
                </c:pt>
                <c:pt idx="70272">
                  <c:v>-3.34244E-2</c:v>
                </c:pt>
                <c:pt idx="70273">
                  <c:v>-3.2490900000000003E-2</c:v>
                </c:pt>
                <c:pt idx="70274">
                  <c:v>-3.1534399999999997E-2</c:v>
                </c:pt>
                <c:pt idx="70275">
                  <c:v>-3.0556E-2</c:v>
                </c:pt>
                <c:pt idx="70276">
                  <c:v>-2.9556800000000001E-2</c:v>
                </c:pt>
                <c:pt idx="70277">
                  <c:v>-2.85382E-2</c:v>
                </c:pt>
                <c:pt idx="70278">
                  <c:v>-2.7501100000000001E-2</c:v>
                </c:pt>
                <c:pt idx="70279">
                  <c:v>-2.6446799999999999E-2</c:v>
                </c:pt>
                <c:pt idx="70280">
                  <c:v>-2.53765E-2</c:v>
                </c:pt>
                <c:pt idx="70281">
                  <c:v>-2.4291299999999998E-2</c:v>
                </c:pt>
                <c:pt idx="70282">
                  <c:v>-2.3192500000000001E-2</c:v>
                </c:pt>
                <c:pt idx="70283">
                  <c:v>-2.2081199999999999E-2</c:v>
                </c:pt>
                <c:pt idx="70284">
                  <c:v>-2.0958600000000001E-2</c:v>
                </c:pt>
                <c:pt idx="70285">
                  <c:v>-1.9826E-2</c:v>
                </c:pt>
                <c:pt idx="70286">
                  <c:v>-1.86845E-2</c:v>
                </c:pt>
                <c:pt idx="70287">
                  <c:v>-1.75353E-2</c:v>
                </c:pt>
                <c:pt idx="70288">
                  <c:v>-1.6379600000000001E-2</c:v>
                </c:pt>
                <c:pt idx="70289">
                  <c:v>-1.5218600000000001E-2</c:v>
                </c:pt>
                <c:pt idx="70290">
                  <c:v>-1.4053400000000001E-2</c:v>
                </c:pt>
                <c:pt idx="70291">
                  <c:v>-1.2885199999999999E-2</c:v>
                </c:pt>
                <c:pt idx="70292">
                  <c:v>-1.1715100000000001E-2</c:v>
                </c:pt>
                <c:pt idx="70293">
                  <c:v>-1.05443E-2</c:v>
                </c:pt>
                <c:pt idx="70294" formatCode="0.00E+00">
                  <c:v>-9.3738199999999997E-3</c:v>
                </c:pt>
                <c:pt idx="70295" formatCode="0.00E+00">
                  <c:v>-8.2048799999999995E-3</c:v>
                </c:pt>
                <c:pt idx="70296" formatCode="0.00E+00">
                  <c:v>-7.0385200000000004E-3</c:v>
                </c:pt>
                <c:pt idx="70297" formatCode="0.00E+00">
                  <c:v>-5.8758200000000003E-3</c:v>
                </c:pt>
                <c:pt idx="70298" formatCode="0.00E+00">
                  <c:v>-4.7178100000000002E-3</c:v>
                </c:pt>
                <c:pt idx="70299" formatCode="0.00E+00">
                  <c:v>-3.5655499999999998E-3</c:v>
                </c:pt>
                <c:pt idx="70300" formatCode="0.00E+00">
                  <c:v>-2.4200300000000001E-3</c:v>
                </c:pt>
                <c:pt idx="70301" formatCode="0.00E+00">
                  <c:v>-1.2822599999999999E-3</c:v>
                </c:pt>
                <c:pt idx="70302" formatCode="0.00E+00">
                  <c:v>-1.5318600000000001E-4</c:v>
                </c:pt>
                <c:pt idx="70303" formatCode="0.00E+00">
                  <c:v>9.6623200000000003E-4</c:v>
                </c:pt>
                <c:pt idx="70304" formatCode="0.00E+00">
                  <c:v>2.07508E-3</c:v>
                </c:pt>
                <c:pt idx="70305" formatCode="0.00E+00">
                  <c:v>3.1724600000000002E-3</c:v>
                </c:pt>
                <c:pt idx="70306" formatCode="0.00E+00">
                  <c:v>4.2575E-3</c:v>
                </c:pt>
                <c:pt idx="70307" formatCode="0.00E+00">
                  <c:v>5.3293699999999999E-3</c:v>
                </c:pt>
                <c:pt idx="70308" formatCode="0.00E+00">
                  <c:v>6.3872499999999997E-3</c:v>
                </c:pt>
                <c:pt idx="70309" formatCode="0.00E+00">
                  <c:v>7.4303599999999996E-3</c:v>
                </c:pt>
                <c:pt idx="70310" formatCode="0.00E+00">
                  <c:v>8.4579300000000007E-3</c:v>
                </c:pt>
                <c:pt idx="70311" formatCode="0.00E+00">
                  <c:v>9.4692400000000003E-3</c:v>
                </c:pt>
                <c:pt idx="70312">
                  <c:v>1.04636E-2</c:v>
                </c:pt>
                <c:pt idx="70313">
                  <c:v>1.14403E-2</c:v>
                </c:pt>
                <c:pt idx="70314">
                  <c:v>1.23988E-2</c:v>
                </c:pt>
                <c:pt idx="70315">
                  <c:v>1.3338300000000001E-2</c:v>
                </c:pt>
                <c:pt idx="70316">
                  <c:v>1.42585E-2</c:v>
                </c:pt>
                <c:pt idx="70317">
                  <c:v>1.51586E-2</c:v>
                </c:pt>
                <c:pt idx="70318">
                  <c:v>1.6038199999999999E-2</c:v>
                </c:pt>
                <c:pt idx="70319">
                  <c:v>1.68968E-2</c:v>
                </c:pt>
                <c:pt idx="70320">
                  <c:v>1.7734E-2</c:v>
                </c:pt>
                <c:pt idx="70321">
                  <c:v>1.8549300000000001E-2</c:v>
                </c:pt>
                <c:pt idx="70322">
                  <c:v>1.9342399999999999E-2</c:v>
                </c:pt>
                <c:pt idx="70323">
                  <c:v>2.01128E-2</c:v>
                </c:pt>
                <c:pt idx="70324">
                  <c:v>2.0860400000000001E-2</c:v>
                </c:pt>
                <c:pt idx="70325">
                  <c:v>2.1584599999999999E-2</c:v>
                </c:pt>
                <c:pt idx="70326">
                  <c:v>2.22854E-2</c:v>
                </c:pt>
                <c:pt idx="70327">
                  <c:v>2.2962400000000001E-2</c:v>
                </c:pt>
                <c:pt idx="70328">
                  <c:v>2.3615500000000001E-2</c:v>
                </c:pt>
                <c:pt idx="70329">
                  <c:v>2.4244499999999999E-2</c:v>
                </c:pt>
                <c:pt idx="70330">
                  <c:v>2.4849199999999998E-2</c:v>
                </c:pt>
                <c:pt idx="70331">
                  <c:v>2.54296E-2</c:v>
                </c:pt>
                <c:pt idx="70332">
                  <c:v>2.5985399999999999E-2</c:v>
                </c:pt>
                <c:pt idx="70333">
                  <c:v>2.65168E-2</c:v>
                </c:pt>
                <c:pt idx="70334">
                  <c:v>2.7023599999999998E-2</c:v>
                </c:pt>
                <c:pt idx="70335">
                  <c:v>2.7505700000000001E-2</c:v>
                </c:pt>
                <c:pt idx="70336">
                  <c:v>2.7963399999999999E-2</c:v>
                </c:pt>
                <c:pt idx="70337">
                  <c:v>2.8396500000000002E-2</c:v>
                </c:pt>
                <c:pt idx="70338">
                  <c:v>2.88052E-2</c:v>
                </c:pt>
                <c:pt idx="70339">
                  <c:v>2.91895E-2</c:v>
                </c:pt>
                <c:pt idx="70340">
                  <c:v>2.9549499999999999E-2</c:v>
                </c:pt>
                <c:pt idx="70341">
                  <c:v>2.9885499999999999E-2</c:v>
                </c:pt>
                <c:pt idx="70342">
                  <c:v>3.0197499999999999E-2</c:v>
                </c:pt>
                <c:pt idx="70343">
                  <c:v>3.0485700000000001E-2</c:v>
                </c:pt>
                <c:pt idx="70344">
                  <c:v>3.0750300000000001E-2</c:v>
                </c:pt>
                <c:pt idx="70345">
                  <c:v>3.0991500000000002E-2</c:v>
                </c:pt>
                <c:pt idx="70346">
                  <c:v>3.1209600000000001E-2</c:v>
                </c:pt>
                <c:pt idx="70347">
                  <c:v>3.1404799999999997E-2</c:v>
                </c:pt>
                <c:pt idx="70348">
                  <c:v>3.1577399999999999E-2</c:v>
                </c:pt>
                <c:pt idx="70349">
                  <c:v>3.1727600000000002E-2</c:v>
                </c:pt>
                <c:pt idx="70350">
                  <c:v>3.1855799999999997E-2</c:v>
                </c:pt>
                <c:pt idx="70351">
                  <c:v>3.1962200000000003E-2</c:v>
                </c:pt>
                <c:pt idx="70352">
                  <c:v>3.2047199999999998E-2</c:v>
                </c:pt>
                <c:pt idx="70353">
                  <c:v>3.2111099999999997E-2</c:v>
                </c:pt>
                <c:pt idx="70354">
                  <c:v>3.2154299999999997E-2</c:v>
                </c:pt>
                <c:pt idx="70355">
                  <c:v>3.2176999999999997E-2</c:v>
                </c:pt>
                <c:pt idx="70356">
                  <c:v>3.2179699999999999E-2</c:v>
                </c:pt>
                <c:pt idx="70357">
                  <c:v>3.2162700000000002E-2</c:v>
                </c:pt>
                <c:pt idx="70358">
                  <c:v>3.2126399999999999E-2</c:v>
                </c:pt>
                <c:pt idx="70359">
                  <c:v>3.2071200000000001E-2</c:v>
                </c:pt>
                <c:pt idx="70360">
                  <c:v>3.1997400000000002E-2</c:v>
                </c:pt>
                <c:pt idx="70361">
                  <c:v>3.1905500000000003E-2</c:v>
                </c:pt>
                <c:pt idx="70362">
                  <c:v>3.1795799999999999E-2</c:v>
                </c:pt>
                <c:pt idx="70363">
                  <c:v>3.1668700000000001E-2</c:v>
                </c:pt>
                <c:pt idx="70364">
                  <c:v>3.15246E-2</c:v>
                </c:pt>
                <c:pt idx="70365">
                  <c:v>3.1364000000000003E-2</c:v>
                </c:pt>
                <c:pt idx="70366">
                  <c:v>3.1187099999999999E-2</c:v>
                </c:pt>
                <c:pt idx="70367">
                  <c:v>3.0994500000000001E-2</c:v>
                </c:pt>
                <c:pt idx="70368">
                  <c:v>3.0786399999999998E-2</c:v>
                </c:pt>
                <c:pt idx="70369">
                  <c:v>3.0563400000000001E-2</c:v>
                </c:pt>
                <c:pt idx="70370">
                  <c:v>3.0325700000000001E-2</c:v>
                </c:pt>
                <c:pt idx="70371">
                  <c:v>3.0073699999999998E-2</c:v>
                </c:pt>
                <c:pt idx="70372">
                  <c:v>2.9807899999999998E-2</c:v>
                </c:pt>
                <c:pt idx="70373">
                  <c:v>2.9528599999999999E-2</c:v>
                </c:pt>
                <c:pt idx="70374">
                  <c:v>2.92362E-2</c:v>
                </c:pt>
                <c:pt idx="70375">
                  <c:v>2.8930999999999998E-2</c:v>
                </c:pt>
                <c:pt idx="70376">
                  <c:v>2.8613400000000001E-2</c:v>
                </c:pt>
                <c:pt idx="70377">
                  <c:v>2.8283699999999998E-2</c:v>
                </c:pt>
                <c:pt idx="70378">
                  <c:v>2.79423E-2</c:v>
                </c:pt>
                <c:pt idx="70379">
                  <c:v>2.7589499999999999E-2</c:v>
                </c:pt>
                <c:pt idx="70380">
                  <c:v>2.7225699999999999E-2</c:v>
                </c:pt>
                <c:pt idx="70381">
                  <c:v>2.6851199999999999E-2</c:v>
                </c:pt>
                <c:pt idx="70382">
                  <c:v>2.6466199999999999E-2</c:v>
                </c:pt>
                <c:pt idx="70383">
                  <c:v>2.6071E-2</c:v>
                </c:pt>
                <c:pt idx="70384">
                  <c:v>2.5666000000000001E-2</c:v>
                </c:pt>
                <c:pt idx="70385">
                  <c:v>2.52515E-2</c:v>
                </c:pt>
                <c:pt idx="70386">
                  <c:v>2.4827700000000001E-2</c:v>
                </c:pt>
                <c:pt idx="70387">
                  <c:v>2.4394800000000001E-2</c:v>
                </c:pt>
                <c:pt idx="70388">
                  <c:v>2.3953200000000001E-2</c:v>
                </c:pt>
                <c:pt idx="70389">
                  <c:v>2.3503E-2</c:v>
                </c:pt>
                <c:pt idx="70390">
                  <c:v>2.3044499999999999E-2</c:v>
                </c:pt>
                <c:pt idx="70391">
                  <c:v>2.2577900000000001E-2</c:v>
                </c:pt>
                <c:pt idx="70392">
                  <c:v>2.2103399999999999E-2</c:v>
                </c:pt>
                <c:pt idx="70393">
                  <c:v>2.16213E-2</c:v>
                </c:pt>
                <c:pt idx="70394">
                  <c:v>2.11317E-2</c:v>
                </c:pt>
                <c:pt idx="70395">
                  <c:v>2.0634799999999998E-2</c:v>
                </c:pt>
                <c:pt idx="70396">
                  <c:v>2.0130800000000001E-2</c:v>
                </c:pt>
                <c:pt idx="70397">
                  <c:v>1.96198E-2</c:v>
                </c:pt>
                <c:pt idx="70398">
                  <c:v>1.91021E-2</c:v>
                </c:pt>
                <c:pt idx="70399">
                  <c:v>1.8577699999999999E-2</c:v>
                </c:pt>
                <c:pt idx="70400">
                  <c:v>1.8046800000000002E-2</c:v>
                </c:pt>
                <c:pt idx="70401">
                  <c:v>1.7509500000000001E-2</c:v>
                </c:pt>
                <c:pt idx="70402">
                  <c:v>1.6965999999999998E-2</c:v>
                </c:pt>
                <c:pt idx="70403">
                  <c:v>1.6416300000000002E-2</c:v>
                </c:pt>
                <c:pt idx="70404">
                  <c:v>1.5860699999999998E-2</c:v>
                </c:pt>
                <c:pt idx="70405">
                  <c:v>1.52991E-2</c:v>
                </c:pt>
                <c:pt idx="70406">
                  <c:v>1.47318E-2</c:v>
                </c:pt>
                <c:pt idx="70407">
                  <c:v>1.41587E-2</c:v>
                </c:pt>
                <c:pt idx="70408">
                  <c:v>1.3580099999999999E-2</c:v>
                </c:pt>
                <c:pt idx="70409">
                  <c:v>1.2995899999999999E-2</c:v>
                </c:pt>
                <c:pt idx="70410">
                  <c:v>1.24063E-2</c:v>
                </c:pt>
                <c:pt idx="70411">
                  <c:v>1.18113E-2</c:v>
                </c:pt>
                <c:pt idx="70412">
                  <c:v>1.12111E-2</c:v>
                </c:pt>
                <c:pt idx="70413">
                  <c:v>1.06058E-2</c:v>
                </c:pt>
                <c:pt idx="70414" formatCode="0.00E+00">
                  <c:v>9.9952600000000006E-3</c:v>
                </c:pt>
                <c:pt idx="70415" formatCode="0.00E+00">
                  <c:v>9.3797499999999992E-3</c:v>
                </c:pt>
                <c:pt idx="70416" formatCode="0.00E+00">
                  <c:v>8.7592899999999994E-3</c:v>
                </c:pt>
                <c:pt idx="70417" formatCode="0.00E+00">
                  <c:v>8.1339700000000008E-3</c:v>
                </c:pt>
                <c:pt idx="70418" formatCode="0.00E+00">
                  <c:v>7.5038700000000002E-3</c:v>
                </c:pt>
                <c:pt idx="70419" formatCode="0.00E+00">
                  <c:v>6.8690799999999996E-3</c:v>
                </c:pt>
                <c:pt idx="70420" formatCode="0.00E+00">
                  <c:v>6.2296799999999996E-3</c:v>
                </c:pt>
                <c:pt idx="70421" formatCode="0.00E+00">
                  <c:v>5.5857700000000003E-3</c:v>
                </c:pt>
                <c:pt idx="70422" formatCode="0.00E+00">
                  <c:v>4.9374400000000004E-3</c:v>
                </c:pt>
                <c:pt idx="70423" formatCode="0.00E+00">
                  <c:v>4.2847900000000001E-3</c:v>
                </c:pt>
                <c:pt idx="70424" formatCode="0.00E+00">
                  <c:v>3.6279300000000001E-3</c:v>
                </c:pt>
                <c:pt idx="70425" formatCode="0.00E+00">
                  <c:v>2.9669599999999998E-3</c:v>
                </c:pt>
                <c:pt idx="70426" formatCode="0.00E+00">
                  <c:v>2.3020200000000001E-3</c:v>
                </c:pt>
                <c:pt idx="70427" formatCode="0.00E+00">
                  <c:v>1.63321E-3</c:v>
                </c:pt>
                <c:pt idx="70428" formatCode="0.00E+00">
                  <c:v>9.6068499999999997E-4</c:v>
                </c:pt>
                <c:pt idx="70429" formatCode="0.00E+00">
                  <c:v>2.8457599999999998E-4</c:v>
                </c:pt>
                <c:pt idx="70430" formatCode="0.00E+00">
                  <c:v>-3.9496399999999998E-4</c:v>
                </c:pt>
                <c:pt idx="70431" formatCode="0.00E+00">
                  <c:v>-1.07778E-3</c:v>
                </c:pt>
                <c:pt idx="70432" formatCode="0.00E+00">
                  <c:v>-1.76369E-3</c:v>
                </c:pt>
                <c:pt idx="70433" formatCode="0.00E+00">
                  <c:v>-2.4525300000000001E-3</c:v>
                </c:pt>
                <c:pt idx="70434" formatCode="0.00E+00">
                  <c:v>-3.1440999999999999E-3</c:v>
                </c:pt>
                <c:pt idx="70435" formatCode="0.00E+00">
                  <c:v>-3.8381999999999999E-3</c:v>
                </c:pt>
                <c:pt idx="70436" formatCode="0.00E+00">
                  <c:v>-4.5346199999999996E-3</c:v>
                </c:pt>
                <c:pt idx="70437" formatCode="0.00E+00">
                  <c:v>-5.2331299999999999E-3</c:v>
                </c:pt>
                <c:pt idx="70438" formatCode="0.00E+00">
                  <c:v>-5.9334899999999996E-3</c:v>
                </c:pt>
                <c:pt idx="70439" formatCode="0.00E+00">
                  <c:v>-6.6354600000000001E-3</c:v>
                </c:pt>
                <c:pt idx="70440" formatCode="0.00E+00">
                  <c:v>-7.3387699999999997E-3</c:v>
                </c:pt>
                <c:pt idx="70441" formatCode="0.00E+00">
                  <c:v>-8.0431400000000007E-3</c:v>
                </c:pt>
                <c:pt idx="70442" formatCode="0.00E+00">
                  <c:v>-8.7482900000000006E-3</c:v>
                </c:pt>
                <c:pt idx="70443" formatCode="0.00E+00">
                  <c:v>-9.4539199999999993E-3</c:v>
                </c:pt>
                <c:pt idx="70444">
                  <c:v>-1.0159700000000001E-2</c:v>
                </c:pt>
                <c:pt idx="70445">
                  <c:v>-1.08653E-2</c:v>
                </c:pt>
                <c:pt idx="70446">
                  <c:v>-1.15704E-2</c:v>
                </c:pt>
                <c:pt idx="70447">
                  <c:v>-1.22746E-2</c:v>
                </c:pt>
                <c:pt idx="70448">
                  <c:v>-1.2977600000000001E-2</c:v>
                </c:pt>
                <c:pt idx="70449">
                  <c:v>-1.3678900000000001E-2</c:v>
                </c:pt>
                <c:pt idx="70450">
                  <c:v>-1.4378200000000001E-2</c:v>
                </c:pt>
                <c:pt idx="70451">
                  <c:v>-1.5075099999999999E-2</c:v>
                </c:pt>
                <c:pt idx="70452">
                  <c:v>-1.5769100000000001E-2</c:v>
                </c:pt>
                <c:pt idx="70453">
                  <c:v>-1.64598E-2</c:v>
                </c:pt>
                <c:pt idx="70454">
                  <c:v>-1.7146700000000001E-2</c:v>
                </c:pt>
                <c:pt idx="70455">
                  <c:v>-1.7829299999999999E-2</c:v>
                </c:pt>
                <c:pt idx="70456">
                  <c:v>-1.8507300000000001E-2</c:v>
                </c:pt>
                <c:pt idx="70457">
                  <c:v>-1.9180099999999999E-2</c:v>
                </c:pt>
                <c:pt idx="70458">
                  <c:v>-1.9847199999999999E-2</c:v>
                </c:pt>
                <c:pt idx="70459">
                  <c:v>-2.0507999999999998E-2</c:v>
                </c:pt>
                <c:pt idx="70460">
                  <c:v>-2.11621E-2</c:v>
                </c:pt>
                <c:pt idx="70461">
                  <c:v>-2.1808899999999999E-2</c:v>
                </c:pt>
                <c:pt idx="70462">
                  <c:v>-2.24479E-2</c:v>
                </c:pt>
                <c:pt idx="70463">
                  <c:v>-2.3078600000000001E-2</c:v>
                </c:pt>
                <c:pt idx="70464">
                  <c:v>-2.3700300000000001E-2</c:v>
                </c:pt>
                <c:pt idx="70465">
                  <c:v>-2.4312400000000001E-2</c:v>
                </c:pt>
                <c:pt idx="70466">
                  <c:v>-2.4914499999999999E-2</c:v>
                </c:pt>
                <c:pt idx="70467">
                  <c:v>-2.5505900000000001E-2</c:v>
                </c:pt>
                <c:pt idx="70468">
                  <c:v>-2.6086000000000002E-2</c:v>
                </c:pt>
                <c:pt idx="70469">
                  <c:v>-2.6654299999999999E-2</c:v>
                </c:pt>
                <c:pt idx="70470">
                  <c:v>-2.7210000000000002E-2</c:v>
                </c:pt>
                <c:pt idx="70471">
                  <c:v>-2.7752700000000002E-2</c:v>
                </c:pt>
                <c:pt idx="70472">
                  <c:v>-2.82817E-2</c:v>
                </c:pt>
                <c:pt idx="70473">
                  <c:v>-2.87964E-2</c:v>
                </c:pt>
                <c:pt idx="70474">
                  <c:v>-2.9296200000000001E-2</c:v>
                </c:pt>
                <c:pt idx="70475">
                  <c:v>-2.9780500000000001E-2</c:v>
                </c:pt>
                <c:pt idx="70476">
                  <c:v>-3.02486E-2</c:v>
                </c:pt>
                <c:pt idx="70477">
                  <c:v>-3.0700000000000002E-2</c:v>
                </c:pt>
                <c:pt idx="70478">
                  <c:v>-3.1133999999999998E-2</c:v>
                </c:pt>
                <c:pt idx="70479">
                  <c:v>-3.1550099999999998E-2</c:v>
                </c:pt>
                <c:pt idx="70480">
                  <c:v>-3.19476E-2</c:v>
                </c:pt>
                <c:pt idx="70481">
                  <c:v>-3.2325899999999998E-2</c:v>
                </c:pt>
                <c:pt idx="70482">
                  <c:v>-3.2684499999999998E-2</c:v>
                </c:pt>
                <c:pt idx="70483">
                  <c:v>-3.3022700000000002E-2</c:v>
                </c:pt>
                <c:pt idx="70484">
                  <c:v>-3.3340099999999998E-2</c:v>
                </c:pt>
                <c:pt idx="70485">
                  <c:v>-3.3635999999999999E-2</c:v>
                </c:pt>
                <c:pt idx="70486">
                  <c:v>-3.39099E-2</c:v>
                </c:pt>
                <c:pt idx="70487">
                  <c:v>-3.4161200000000003E-2</c:v>
                </c:pt>
                <c:pt idx="70488">
                  <c:v>-3.4389400000000001E-2</c:v>
                </c:pt>
                <c:pt idx="70489">
                  <c:v>-3.4594100000000003E-2</c:v>
                </c:pt>
                <c:pt idx="70490">
                  <c:v>-3.4774600000000003E-2</c:v>
                </c:pt>
                <c:pt idx="70491">
                  <c:v>-3.4930599999999999E-2</c:v>
                </c:pt>
                <c:pt idx="70492">
                  <c:v>-3.5061500000000002E-2</c:v>
                </c:pt>
                <c:pt idx="70493">
                  <c:v>-3.5166900000000001E-2</c:v>
                </c:pt>
                <c:pt idx="70494">
                  <c:v>-3.5246399999999997E-2</c:v>
                </c:pt>
                <c:pt idx="70495">
                  <c:v>-3.5299499999999998E-2</c:v>
                </c:pt>
                <c:pt idx="70496">
                  <c:v>-3.53259E-2</c:v>
                </c:pt>
                <c:pt idx="70497">
                  <c:v>-3.5325299999999997E-2</c:v>
                </c:pt>
                <c:pt idx="70498">
                  <c:v>-3.5297099999999998E-2</c:v>
                </c:pt>
                <c:pt idx="70499">
                  <c:v>-3.52412E-2</c:v>
                </c:pt>
                <c:pt idx="70500">
                  <c:v>-3.5157300000000002E-2</c:v>
                </c:pt>
                <c:pt idx="70501">
                  <c:v>-3.5045E-2</c:v>
                </c:pt>
                <c:pt idx="70502">
                  <c:v>-3.49041E-2</c:v>
                </c:pt>
                <c:pt idx="70503">
                  <c:v>-3.4734399999999999E-2</c:v>
                </c:pt>
                <c:pt idx="70504">
                  <c:v>-3.4535700000000003E-2</c:v>
                </c:pt>
                <c:pt idx="70505">
                  <c:v>-3.4307900000000002E-2</c:v>
                </c:pt>
                <c:pt idx="70506">
                  <c:v>-3.4050700000000003E-2</c:v>
                </c:pt>
                <c:pt idx="70507">
                  <c:v>-3.3764099999999998E-2</c:v>
                </c:pt>
                <c:pt idx="70508">
                  <c:v>-3.3448100000000001E-2</c:v>
                </c:pt>
                <c:pt idx="70509">
                  <c:v>-3.31025E-2</c:v>
                </c:pt>
                <c:pt idx="70510">
                  <c:v>-3.2727399999999997E-2</c:v>
                </c:pt>
                <c:pt idx="70511">
                  <c:v>-3.2322799999999999E-2</c:v>
                </c:pt>
                <c:pt idx="70512">
                  <c:v>-3.1888699999999999E-2</c:v>
                </c:pt>
                <c:pt idx="70513">
                  <c:v>-3.1425099999999997E-2</c:v>
                </c:pt>
                <c:pt idx="70514">
                  <c:v>-3.0932399999999999E-2</c:v>
                </c:pt>
                <c:pt idx="70515">
                  <c:v>-3.0410400000000001E-2</c:v>
                </c:pt>
                <c:pt idx="70516">
                  <c:v>-2.98596E-2</c:v>
                </c:pt>
                <c:pt idx="70517">
                  <c:v>-2.928E-2</c:v>
                </c:pt>
                <c:pt idx="70518">
                  <c:v>-2.86719E-2</c:v>
                </c:pt>
                <c:pt idx="70519">
                  <c:v>-2.80357E-2</c:v>
                </c:pt>
                <c:pt idx="70520">
                  <c:v>-2.73715E-2</c:v>
                </c:pt>
                <c:pt idx="70521">
                  <c:v>-2.6679899999999999E-2</c:v>
                </c:pt>
                <c:pt idx="70522">
                  <c:v>-2.5961100000000001E-2</c:v>
                </c:pt>
                <c:pt idx="70523">
                  <c:v>-2.5215600000000001E-2</c:v>
                </c:pt>
                <c:pt idx="70524">
                  <c:v>-2.4443800000000002E-2</c:v>
                </c:pt>
                <c:pt idx="70525">
                  <c:v>-2.3646299999999999E-2</c:v>
                </c:pt>
                <c:pt idx="70526">
                  <c:v>-2.28235E-2</c:v>
                </c:pt>
                <c:pt idx="70527">
                  <c:v>-2.1976099999999998E-2</c:v>
                </c:pt>
                <c:pt idx="70528">
                  <c:v>-2.1104600000000001E-2</c:v>
                </c:pt>
                <c:pt idx="70529">
                  <c:v>-2.0209499999999998E-2</c:v>
                </c:pt>
                <c:pt idx="70530">
                  <c:v>-1.9291699999999998E-2</c:v>
                </c:pt>
                <c:pt idx="70531">
                  <c:v>-1.8351800000000001E-2</c:v>
                </c:pt>
                <c:pt idx="70532">
                  <c:v>-1.73904E-2</c:v>
                </c:pt>
                <c:pt idx="70533">
                  <c:v>-1.64084E-2</c:v>
                </c:pt>
                <c:pt idx="70534">
                  <c:v>-1.54065E-2</c:v>
                </c:pt>
                <c:pt idx="70535">
                  <c:v>-1.4385500000000001E-2</c:v>
                </c:pt>
                <c:pt idx="70536">
                  <c:v>-1.33463E-2</c:v>
                </c:pt>
                <c:pt idx="70537">
                  <c:v>-1.2289700000000001E-2</c:v>
                </c:pt>
                <c:pt idx="70538">
                  <c:v>-1.12166E-2</c:v>
                </c:pt>
                <c:pt idx="70539">
                  <c:v>-1.0128E-2</c:v>
                </c:pt>
                <c:pt idx="70540" formatCode="0.00E+00">
                  <c:v>-9.0247299999999999E-3</c:v>
                </c:pt>
                <c:pt idx="70541" formatCode="0.00E+00">
                  <c:v>-7.9078299999999994E-3</c:v>
                </c:pt>
                <c:pt idx="70542" formatCode="0.00E+00">
                  <c:v>-6.7782800000000002E-3</c:v>
                </c:pt>
                <c:pt idx="70543" formatCode="0.00E+00">
                  <c:v>-5.63708E-3</c:v>
                </c:pt>
                <c:pt idx="70544" formatCode="0.00E+00">
                  <c:v>-4.4852700000000004E-3</c:v>
                </c:pt>
                <c:pt idx="70545" formatCode="0.00E+00">
                  <c:v>-3.3238999999999999E-3</c:v>
                </c:pt>
                <c:pt idx="70546" formatCode="0.00E+00">
                  <c:v>-2.1540499999999998E-3</c:v>
                </c:pt>
                <c:pt idx="70547" formatCode="0.00E+00">
                  <c:v>-9.7681299999999999E-4</c:v>
                </c:pt>
                <c:pt idx="70548" formatCode="0.00E+00">
                  <c:v>2.0671099999999999E-4</c:v>
                </c:pt>
                <c:pt idx="70549" formatCode="0.00E+00">
                  <c:v>1.3954E-3</c:v>
                </c:pt>
                <c:pt idx="70550" formatCode="0.00E+00">
                  <c:v>2.5881099999999998E-3</c:v>
                </c:pt>
                <c:pt idx="70551" formatCode="0.00E+00">
                  <c:v>3.7837000000000001E-3</c:v>
                </c:pt>
                <c:pt idx="70552" formatCode="0.00E+00">
                  <c:v>4.9810000000000002E-3</c:v>
                </c:pt>
                <c:pt idx="70553" formatCode="0.00E+00">
                  <c:v>6.1788499999999996E-3</c:v>
                </c:pt>
                <c:pt idx="70554" formatCode="0.00E+00">
                  <c:v>7.3760600000000003E-3</c:v>
                </c:pt>
                <c:pt idx="70555" formatCode="0.00E+00">
                  <c:v>8.5714499999999996E-3</c:v>
                </c:pt>
                <c:pt idx="70556" formatCode="0.00E+00">
                  <c:v>9.7638399999999993E-3</c:v>
                </c:pt>
                <c:pt idx="70557">
                  <c:v>1.0952E-2</c:v>
                </c:pt>
                <c:pt idx="70558">
                  <c:v>1.2134799999999999E-2</c:v>
                </c:pt>
                <c:pt idx="70559">
                  <c:v>1.3311E-2</c:v>
                </c:pt>
                <c:pt idx="70560">
                  <c:v>1.4479300000000001E-2</c:v>
                </c:pt>
                <c:pt idx="70561">
                  <c:v>1.5638699999999998E-2</c:v>
                </c:pt>
                <c:pt idx="70562">
                  <c:v>1.6787900000000001E-2</c:v>
                </c:pt>
                <c:pt idx="70563">
                  <c:v>1.79256E-2</c:v>
                </c:pt>
                <c:pt idx="70564">
                  <c:v>1.9050899999999999E-2</c:v>
                </c:pt>
                <c:pt idx="70565">
                  <c:v>2.0162300000000001E-2</c:v>
                </c:pt>
                <c:pt idx="70566">
                  <c:v>2.1258900000000001E-2</c:v>
                </c:pt>
                <c:pt idx="70567">
                  <c:v>2.2339399999999999E-2</c:v>
                </c:pt>
                <c:pt idx="70568">
                  <c:v>2.3402699999999999E-2</c:v>
                </c:pt>
                <c:pt idx="70569">
                  <c:v>2.4447699999999999E-2</c:v>
                </c:pt>
                <c:pt idx="70570">
                  <c:v>2.5473200000000001E-2</c:v>
                </c:pt>
                <c:pt idx="70571">
                  <c:v>2.64782E-2</c:v>
                </c:pt>
                <c:pt idx="70572">
                  <c:v>2.74615E-2</c:v>
                </c:pt>
                <c:pt idx="70573">
                  <c:v>2.8422200000000002E-2</c:v>
                </c:pt>
                <c:pt idx="70574">
                  <c:v>2.9359099999999999E-2</c:v>
                </c:pt>
                <c:pt idx="70575">
                  <c:v>3.0271300000000001E-2</c:v>
                </c:pt>
                <c:pt idx="70576">
                  <c:v>3.1157799999999999E-2</c:v>
                </c:pt>
                <c:pt idx="70577">
                  <c:v>3.20176E-2</c:v>
                </c:pt>
                <c:pt idx="70578">
                  <c:v>3.2849700000000003E-2</c:v>
                </c:pt>
                <c:pt idx="70579">
                  <c:v>3.3653299999999997E-2</c:v>
                </c:pt>
                <c:pt idx="70580">
                  <c:v>3.4427399999999997E-2</c:v>
                </c:pt>
                <c:pt idx="70581">
                  <c:v>3.5171300000000003E-2</c:v>
                </c:pt>
                <c:pt idx="70582">
                  <c:v>3.5883999999999999E-2</c:v>
                </c:pt>
                <c:pt idx="70583">
                  <c:v>3.6564800000000001E-2</c:v>
                </c:pt>
                <c:pt idx="70584">
                  <c:v>3.7213000000000003E-2</c:v>
                </c:pt>
                <c:pt idx="70585">
                  <c:v>3.7827699999999999E-2</c:v>
                </c:pt>
                <c:pt idx="70586">
                  <c:v>3.8408400000000002E-2</c:v>
                </c:pt>
                <c:pt idx="70587">
                  <c:v>3.89544E-2</c:v>
                </c:pt>
                <c:pt idx="70588">
                  <c:v>3.9465E-2</c:v>
                </c:pt>
                <c:pt idx="70589">
                  <c:v>3.9939700000000002E-2</c:v>
                </c:pt>
                <c:pt idx="70590">
                  <c:v>4.0377900000000001E-2</c:v>
                </c:pt>
                <c:pt idx="70591">
                  <c:v>4.0779200000000002E-2</c:v>
                </c:pt>
                <c:pt idx="70592">
                  <c:v>4.1142999999999999E-2</c:v>
                </c:pt>
                <c:pt idx="70593">
                  <c:v>4.1468999999999999E-2</c:v>
                </c:pt>
                <c:pt idx="70594">
                  <c:v>4.1756799999999997E-2</c:v>
                </c:pt>
                <c:pt idx="70595">
                  <c:v>4.2006099999999998E-2</c:v>
                </c:pt>
                <c:pt idx="70596">
                  <c:v>4.2216499999999997E-2</c:v>
                </c:pt>
                <c:pt idx="70597">
                  <c:v>4.2387800000000003E-2</c:v>
                </c:pt>
                <c:pt idx="70598">
                  <c:v>4.2519899999999999E-2</c:v>
                </c:pt>
                <c:pt idx="70599">
                  <c:v>4.2612499999999998E-2</c:v>
                </c:pt>
                <c:pt idx="70600">
                  <c:v>4.2665500000000002E-2</c:v>
                </c:pt>
                <c:pt idx="70601">
                  <c:v>4.2678800000000003E-2</c:v>
                </c:pt>
                <c:pt idx="70602">
                  <c:v>4.2652500000000003E-2</c:v>
                </c:pt>
                <c:pt idx="70603">
                  <c:v>4.2586600000000002E-2</c:v>
                </c:pt>
                <c:pt idx="70604">
                  <c:v>4.2480999999999998E-2</c:v>
                </c:pt>
                <c:pt idx="70605">
                  <c:v>4.2335900000000003E-2</c:v>
                </c:pt>
                <c:pt idx="70606">
                  <c:v>4.2151500000000001E-2</c:v>
                </c:pt>
                <c:pt idx="70607">
                  <c:v>4.1928E-2</c:v>
                </c:pt>
                <c:pt idx="70608">
                  <c:v>4.1665399999999998E-2</c:v>
                </c:pt>
                <c:pt idx="70609">
                  <c:v>4.13643E-2</c:v>
                </c:pt>
                <c:pt idx="70610">
                  <c:v>4.10248E-2</c:v>
                </c:pt>
                <c:pt idx="70611">
                  <c:v>4.06474E-2</c:v>
                </c:pt>
                <c:pt idx="70612">
                  <c:v>4.0232400000000001E-2</c:v>
                </c:pt>
                <c:pt idx="70613">
                  <c:v>3.9780200000000002E-2</c:v>
                </c:pt>
                <c:pt idx="70614">
                  <c:v>3.92915E-2</c:v>
                </c:pt>
                <c:pt idx="70615">
                  <c:v>3.8766599999999998E-2</c:v>
                </c:pt>
                <c:pt idx="70616">
                  <c:v>3.8206299999999999E-2</c:v>
                </c:pt>
                <c:pt idx="70617">
                  <c:v>3.7610999999999999E-2</c:v>
                </c:pt>
                <c:pt idx="70618">
                  <c:v>3.6981399999999998E-2</c:v>
                </c:pt>
                <c:pt idx="70619">
                  <c:v>3.6318200000000002E-2</c:v>
                </c:pt>
                <c:pt idx="70620">
                  <c:v>3.5622099999999997E-2</c:v>
                </c:pt>
                <c:pt idx="70621">
                  <c:v>3.4894000000000001E-2</c:v>
                </c:pt>
                <c:pt idx="70622">
                  <c:v>3.4134400000000002E-2</c:v>
                </c:pt>
                <c:pt idx="70623">
                  <c:v>3.3344400000000003E-2</c:v>
                </c:pt>
                <c:pt idx="70624">
                  <c:v>3.2524699999999997E-2</c:v>
                </c:pt>
                <c:pt idx="70625">
                  <c:v>3.1676299999999998E-2</c:v>
                </c:pt>
                <c:pt idx="70626">
                  <c:v>3.0800000000000001E-2</c:v>
                </c:pt>
                <c:pt idx="70627">
                  <c:v>2.9896699999999998E-2</c:v>
                </c:pt>
                <c:pt idx="70628">
                  <c:v>2.89676E-2</c:v>
                </c:pt>
                <c:pt idx="70629">
                  <c:v>2.80135E-2</c:v>
                </c:pt>
                <c:pt idx="70630">
                  <c:v>2.7035400000000001E-2</c:v>
                </c:pt>
                <c:pt idx="70631">
                  <c:v>2.6034499999999999E-2</c:v>
                </c:pt>
                <c:pt idx="70632">
                  <c:v>2.50119E-2</c:v>
                </c:pt>
                <c:pt idx="70633">
                  <c:v>2.39685E-2</c:v>
                </c:pt>
                <c:pt idx="70634">
                  <c:v>2.2905499999999999E-2</c:v>
                </c:pt>
                <c:pt idx="70635">
                  <c:v>2.1824E-2</c:v>
                </c:pt>
                <c:pt idx="70636">
                  <c:v>2.0725199999999999E-2</c:v>
                </c:pt>
                <c:pt idx="70637">
                  <c:v>1.9610300000000001E-2</c:v>
                </c:pt>
                <c:pt idx="70638">
                  <c:v>1.8480400000000001E-2</c:v>
                </c:pt>
                <c:pt idx="70639">
                  <c:v>1.73367E-2</c:v>
                </c:pt>
                <c:pt idx="70640">
                  <c:v>1.6180400000000001E-2</c:v>
                </c:pt>
                <c:pt idx="70641">
                  <c:v>1.50127E-2</c:v>
                </c:pt>
                <c:pt idx="70642">
                  <c:v>1.38348E-2</c:v>
                </c:pt>
                <c:pt idx="70643">
                  <c:v>1.2648E-2</c:v>
                </c:pt>
                <c:pt idx="70644">
                  <c:v>1.1453400000000001E-2</c:v>
                </c:pt>
                <c:pt idx="70645">
                  <c:v>1.02524E-2</c:v>
                </c:pt>
                <c:pt idx="70646" formatCode="0.00E+00">
                  <c:v>9.0460799999999997E-3</c:v>
                </c:pt>
                <c:pt idx="70647" formatCode="0.00E+00">
                  <c:v>7.8357400000000008E-3</c:v>
                </c:pt>
                <c:pt idx="70648" formatCode="0.00E+00">
                  <c:v>6.6226100000000001E-3</c:v>
                </c:pt>
                <c:pt idx="70649" formatCode="0.00E+00">
                  <c:v>5.4079100000000001E-3</c:v>
                </c:pt>
                <c:pt idx="70650" formatCode="0.00E+00">
                  <c:v>4.1928599999999996E-3</c:v>
                </c:pt>
                <c:pt idx="70651" formatCode="0.00E+00">
                  <c:v>2.97868E-3</c:v>
                </c:pt>
                <c:pt idx="70652" formatCode="0.00E+00">
                  <c:v>1.76658E-3</c:v>
                </c:pt>
                <c:pt idx="70653" formatCode="0.00E+00">
                  <c:v>5.57765E-4</c:v>
                </c:pt>
                <c:pt idx="70654" formatCode="0.00E+00">
                  <c:v>-6.4658000000000001E-4</c:v>
                </c:pt>
                <c:pt idx="70655" formatCode="0.00E+00">
                  <c:v>-1.84527E-3</c:v>
                </c:pt>
                <c:pt idx="70656" formatCode="0.00E+00">
                  <c:v>-3.0371500000000002E-3</c:v>
                </c:pt>
                <c:pt idx="70657" formatCode="0.00E+00">
                  <c:v>-4.2210499999999996E-3</c:v>
                </c:pt>
                <c:pt idx="70658" formatCode="0.00E+00">
                  <c:v>-5.3958399999999998E-3</c:v>
                </c:pt>
                <c:pt idx="70659" formatCode="0.00E+00">
                  <c:v>-6.5604000000000001E-3</c:v>
                </c:pt>
                <c:pt idx="70660" formatCode="0.00E+00">
                  <c:v>-7.71363E-3</c:v>
                </c:pt>
                <c:pt idx="70661" formatCode="0.00E+00">
                  <c:v>-8.8544499999999998E-3</c:v>
                </c:pt>
                <c:pt idx="70662" formatCode="0.00E+00">
                  <c:v>-9.9817900000000008E-3</c:v>
                </c:pt>
                <c:pt idx="70663">
                  <c:v>-1.10946E-2</c:v>
                </c:pt>
                <c:pt idx="70664">
                  <c:v>-1.21919E-2</c:v>
                </c:pt>
                <c:pt idx="70665">
                  <c:v>-1.32727E-2</c:v>
                </c:pt>
                <c:pt idx="70666">
                  <c:v>-1.4336E-2</c:v>
                </c:pt>
                <c:pt idx="70667">
                  <c:v>-1.53808E-2</c:v>
                </c:pt>
                <c:pt idx="70668">
                  <c:v>-1.6406299999999999E-2</c:v>
                </c:pt>
                <c:pt idx="70669">
                  <c:v>-1.7411599999999999E-2</c:v>
                </c:pt>
                <c:pt idx="70670">
                  <c:v>-1.8395700000000001E-2</c:v>
                </c:pt>
                <c:pt idx="70671">
                  <c:v>-1.9358E-2</c:v>
                </c:pt>
                <c:pt idx="70672">
                  <c:v>-2.02975E-2</c:v>
                </c:pt>
                <c:pt idx="70673">
                  <c:v>-2.1213599999999999E-2</c:v>
                </c:pt>
                <c:pt idx="70674">
                  <c:v>-2.2105400000000001E-2</c:v>
                </c:pt>
                <c:pt idx="70675">
                  <c:v>-2.2972300000000001E-2</c:v>
                </c:pt>
                <c:pt idx="70676">
                  <c:v>-2.3813600000000001E-2</c:v>
                </c:pt>
                <c:pt idx="70677">
                  <c:v>-2.46287E-2</c:v>
                </c:pt>
                <c:pt idx="70678">
                  <c:v>-2.5416999999999999E-2</c:v>
                </c:pt>
                <c:pt idx="70679">
                  <c:v>-2.61779E-2</c:v>
                </c:pt>
                <c:pt idx="70680">
                  <c:v>-2.6910900000000001E-2</c:v>
                </c:pt>
                <c:pt idx="70681">
                  <c:v>-2.7615500000000001E-2</c:v>
                </c:pt>
                <c:pt idx="70682">
                  <c:v>-2.82911E-2</c:v>
                </c:pt>
                <c:pt idx="70683">
                  <c:v>-2.8937500000000001E-2</c:v>
                </c:pt>
                <c:pt idx="70684">
                  <c:v>-2.9554199999999999E-2</c:v>
                </c:pt>
                <c:pt idx="70685">
                  <c:v>-3.0140900000000002E-2</c:v>
                </c:pt>
                <c:pt idx="70686">
                  <c:v>-3.0697200000000001E-2</c:v>
                </c:pt>
                <c:pt idx="70687">
                  <c:v>-3.1222900000000001E-2</c:v>
                </c:pt>
                <c:pt idx="70688">
                  <c:v>-3.1717799999999997E-2</c:v>
                </c:pt>
                <c:pt idx="70689">
                  <c:v>-3.2181500000000002E-2</c:v>
                </c:pt>
                <c:pt idx="70690">
                  <c:v>-3.2613999999999997E-2</c:v>
                </c:pt>
                <c:pt idx="70691">
                  <c:v>-3.3015099999999999E-2</c:v>
                </c:pt>
                <c:pt idx="70692">
                  <c:v>-3.3384700000000003E-2</c:v>
                </c:pt>
                <c:pt idx="70693">
                  <c:v>-3.3722799999999997E-2</c:v>
                </c:pt>
                <c:pt idx="70694">
                  <c:v>-3.4029299999999998E-2</c:v>
                </c:pt>
                <c:pt idx="70695">
                  <c:v>-3.43042E-2</c:v>
                </c:pt>
                <c:pt idx="70696">
                  <c:v>-3.4547599999999998E-2</c:v>
                </c:pt>
                <c:pt idx="70697">
                  <c:v>-3.4759499999999999E-2</c:v>
                </c:pt>
                <c:pt idx="70698">
                  <c:v>-3.4940100000000002E-2</c:v>
                </c:pt>
                <c:pt idx="70699">
                  <c:v>-3.5089500000000003E-2</c:v>
                </c:pt>
                <c:pt idx="70700">
                  <c:v>-3.5207799999999997E-2</c:v>
                </c:pt>
                <c:pt idx="70701">
                  <c:v>-3.5295300000000002E-2</c:v>
                </c:pt>
                <c:pt idx="70702">
                  <c:v>-3.53522E-2</c:v>
                </c:pt>
                <c:pt idx="70703">
                  <c:v>-3.5378800000000002E-2</c:v>
                </c:pt>
                <c:pt idx="70704">
                  <c:v>-3.5375299999999998E-2</c:v>
                </c:pt>
                <c:pt idx="70705">
                  <c:v>-3.5342199999999997E-2</c:v>
                </c:pt>
                <c:pt idx="70706">
                  <c:v>-3.5279600000000001E-2</c:v>
                </c:pt>
                <c:pt idx="70707">
                  <c:v>-3.51881E-2</c:v>
                </c:pt>
                <c:pt idx="70708">
                  <c:v>-3.5067899999999999E-2</c:v>
                </c:pt>
                <c:pt idx="70709">
                  <c:v>-3.4919699999999998E-2</c:v>
                </c:pt>
                <c:pt idx="70710">
                  <c:v>-3.4743700000000002E-2</c:v>
                </c:pt>
                <c:pt idx="70711">
                  <c:v>-3.4540500000000002E-2</c:v>
                </c:pt>
                <c:pt idx="70712">
                  <c:v>-3.4310500000000001E-2</c:v>
                </c:pt>
                <c:pt idx="70713">
                  <c:v>-3.4054399999999999E-2</c:v>
                </c:pt>
                <c:pt idx="70714">
                  <c:v>-3.37726E-2</c:v>
                </c:pt>
                <c:pt idx="70715">
                  <c:v>-3.3465700000000001E-2</c:v>
                </c:pt>
                <c:pt idx="70716">
                  <c:v>-3.3134299999999998E-2</c:v>
                </c:pt>
                <c:pt idx="70717">
                  <c:v>-3.27789E-2</c:v>
                </c:pt>
                <c:pt idx="70718">
                  <c:v>-3.24003E-2</c:v>
                </c:pt>
                <c:pt idx="70719">
                  <c:v>-3.1998899999999997E-2</c:v>
                </c:pt>
                <c:pt idx="70720">
                  <c:v>-3.1575600000000002E-2</c:v>
                </c:pt>
                <c:pt idx="70721">
                  <c:v>-3.11308E-2</c:v>
                </c:pt>
                <c:pt idx="70722">
                  <c:v>-3.06653E-2</c:v>
                </c:pt>
                <c:pt idx="70723">
                  <c:v>-3.01798E-2</c:v>
                </c:pt>
                <c:pt idx="70724">
                  <c:v>-2.9674900000000001E-2</c:v>
                </c:pt>
                <c:pt idx="70725">
                  <c:v>-2.9151400000000001E-2</c:v>
                </c:pt>
                <c:pt idx="70726">
                  <c:v>-2.861E-2</c:v>
                </c:pt>
                <c:pt idx="70727">
                  <c:v>-2.8051300000000001E-2</c:v>
                </c:pt>
                <c:pt idx="70728">
                  <c:v>-2.74761E-2</c:v>
                </c:pt>
                <c:pt idx="70729">
                  <c:v>-2.6885099999999999E-2</c:v>
                </c:pt>
                <c:pt idx="70730">
                  <c:v>-2.6279E-2</c:v>
                </c:pt>
                <c:pt idx="70731">
                  <c:v>-2.56586E-2</c:v>
                </c:pt>
                <c:pt idx="70732">
                  <c:v>-2.50247E-2</c:v>
                </c:pt>
                <c:pt idx="70733">
                  <c:v>-2.4377800000000002E-2</c:v>
                </c:pt>
                <c:pt idx="70734">
                  <c:v>-2.3718800000000002E-2</c:v>
                </c:pt>
                <c:pt idx="70735">
                  <c:v>-2.30484E-2</c:v>
                </c:pt>
                <c:pt idx="70736">
                  <c:v>-2.23672E-2</c:v>
                </c:pt>
                <c:pt idx="70737">
                  <c:v>-2.16762E-2</c:v>
                </c:pt>
                <c:pt idx="70738">
                  <c:v>-2.0975899999999999E-2</c:v>
                </c:pt>
                <c:pt idx="70739">
                  <c:v>-2.0267E-2</c:v>
                </c:pt>
                <c:pt idx="70740">
                  <c:v>-1.95503E-2</c:v>
                </c:pt>
                <c:pt idx="70741">
                  <c:v>-1.8826499999999999E-2</c:v>
                </c:pt>
                <c:pt idx="70742">
                  <c:v>-1.8096299999999999E-2</c:v>
                </c:pt>
                <c:pt idx="70743">
                  <c:v>-1.7360400000000002E-2</c:v>
                </c:pt>
                <c:pt idx="70744">
                  <c:v>-1.66193E-2</c:v>
                </c:pt>
                <c:pt idx="70745">
                  <c:v>-1.58739E-2</c:v>
                </c:pt>
                <c:pt idx="70746">
                  <c:v>-1.5124800000000001E-2</c:v>
                </c:pt>
                <c:pt idx="70747">
                  <c:v>-1.43725E-2</c:v>
                </c:pt>
                <c:pt idx="70748">
                  <c:v>-1.3617799999999999E-2</c:v>
                </c:pt>
                <c:pt idx="70749">
                  <c:v>-1.28612E-2</c:v>
                </c:pt>
                <c:pt idx="70750">
                  <c:v>-1.21034E-2</c:v>
                </c:pt>
                <c:pt idx="70751">
                  <c:v>-1.1344999999999999E-2</c:v>
                </c:pt>
                <c:pt idx="70752">
                  <c:v>-1.05865E-2</c:v>
                </c:pt>
                <c:pt idx="70753" formatCode="0.00E+00">
                  <c:v>-9.8285500000000001E-3</c:v>
                </c:pt>
                <c:pt idx="70754" formatCode="0.00E+00">
                  <c:v>-9.0716400000000006E-3</c:v>
                </c:pt>
                <c:pt idx="70755" formatCode="0.00E+00">
                  <c:v>-8.3163300000000002E-3</c:v>
                </c:pt>
                <c:pt idx="70756" formatCode="0.00E+00">
                  <c:v>-7.5631400000000003E-3</c:v>
                </c:pt>
                <c:pt idx="70757" formatCode="0.00E+00">
                  <c:v>-6.8125900000000003E-3</c:v>
                </c:pt>
                <c:pt idx="70758" formatCode="0.00E+00">
                  <c:v>-6.0651500000000001E-3</c:v>
                </c:pt>
                <c:pt idx="70759" formatCode="0.00E+00">
                  <c:v>-5.32132E-3</c:v>
                </c:pt>
                <c:pt idx="70760" formatCode="0.00E+00">
                  <c:v>-4.5815300000000003E-3</c:v>
                </c:pt>
                <c:pt idx="70761" formatCode="0.00E+00">
                  <c:v>-3.8462399999999999E-3</c:v>
                </c:pt>
                <c:pt idx="70762" formatCode="0.00E+00">
                  <c:v>-3.1158800000000001E-3</c:v>
                </c:pt>
                <c:pt idx="70763" formatCode="0.00E+00">
                  <c:v>-2.39084E-3</c:v>
                </c:pt>
                <c:pt idx="70764" formatCode="0.00E+00">
                  <c:v>-1.6715199999999999E-3</c:v>
                </c:pt>
                <c:pt idx="70765" formatCode="0.00E+00">
                  <c:v>-9.5830700000000004E-4</c:v>
                </c:pt>
                <c:pt idx="70766" formatCode="0.00E+00">
                  <c:v>-2.5154600000000001E-4</c:v>
                </c:pt>
                <c:pt idx="70767" formatCode="0.00E+00">
                  <c:v>4.4841800000000002E-4</c:v>
                </c:pt>
                <c:pt idx="70768" formatCode="0.00E+00">
                  <c:v>1.1412600000000001E-3</c:v>
                </c:pt>
                <c:pt idx="70769" formatCode="0.00E+00">
                  <c:v>1.8266599999999999E-3</c:v>
                </c:pt>
                <c:pt idx="70770" formatCode="0.00E+00">
                  <c:v>2.5043399999999999E-3</c:v>
                </c:pt>
                <c:pt idx="70771" formatCode="0.00E+00">
                  <c:v>3.1740200000000001E-3</c:v>
                </c:pt>
                <c:pt idx="70772" formatCode="0.00E+00">
                  <c:v>3.8354299999999999E-3</c:v>
                </c:pt>
                <c:pt idx="70773" formatCode="0.00E+00">
                  <c:v>4.4883299999999996E-3</c:v>
                </c:pt>
                <c:pt idx="70774" formatCode="0.00E+00">
                  <c:v>5.13249E-3</c:v>
                </c:pt>
                <c:pt idx="70775" formatCode="0.00E+00">
                  <c:v>5.7676899999999998E-3</c:v>
                </c:pt>
                <c:pt idx="70776" formatCode="0.00E+00">
                  <c:v>6.3937400000000002E-3</c:v>
                </c:pt>
                <c:pt idx="70777" formatCode="0.00E+00">
                  <c:v>7.0104399999999997E-3</c:v>
                </c:pt>
                <c:pt idx="70778" formatCode="0.00E+00">
                  <c:v>7.6176300000000002E-3</c:v>
                </c:pt>
                <c:pt idx="70779" formatCode="0.00E+00">
                  <c:v>8.2151399999999992E-3</c:v>
                </c:pt>
                <c:pt idx="70780" formatCode="0.00E+00">
                  <c:v>8.8028299999999993E-3</c:v>
                </c:pt>
                <c:pt idx="70781" formatCode="0.00E+00">
                  <c:v>9.3805699999999995E-3</c:v>
                </c:pt>
                <c:pt idx="70782" formatCode="0.00E+00">
                  <c:v>9.9482300000000006E-3</c:v>
                </c:pt>
                <c:pt idx="70783">
                  <c:v>1.05057E-2</c:v>
                </c:pt>
                <c:pt idx="70784">
                  <c:v>1.1052899999999999E-2</c:v>
                </c:pt>
                <c:pt idx="70785">
                  <c:v>1.15897E-2</c:v>
                </c:pt>
                <c:pt idx="70786">
                  <c:v>1.2116099999999999E-2</c:v>
                </c:pt>
                <c:pt idx="70787">
                  <c:v>1.2632000000000001E-2</c:v>
                </c:pt>
                <c:pt idx="70788">
                  <c:v>1.3137299999999999E-2</c:v>
                </c:pt>
                <c:pt idx="70789">
                  <c:v>1.3632E-2</c:v>
                </c:pt>
                <c:pt idx="70790">
                  <c:v>1.4116E-2</c:v>
                </c:pt>
                <c:pt idx="70791">
                  <c:v>1.4589400000000001E-2</c:v>
                </c:pt>
                <c:pt idx="70792">
                  <c:v>1.5051999999999999E-2</c:v>
                </c:pt>
                <c:pt idx="70793">
                  <c:v>1.5503899999999999E-2</c:v>
                </c:pt>
                <c:pt idx="70794">
                  <c:v>1.5945000000000001E-2</c:v>
                </c:pt>
                <c:pt idx="70795">
                  <c:v>1.6375399999999998E-2</c:v>
                </c:pt>
                <c:pt idx="70796">
                  <c:v>1.6795000000000001E-2</c:v>
                </c:pt>
                <c:pt idx="70797">
                  <c:v>1.7203900000000001E-2</c:v>
                </c:pt>
                <c:pt idx="70798">
                  <c:v>1.7602E-2</c:v>
                </c:pt>
                <c:pt idx="70799">
                  <c:v>1.79893E-2</c:v>
                </c:pt>
                <c:pt idx="70800">
                  <c:v>1.8366E-2</c:v>
                </c:pt>
                <c:pt idx="70801">
                  <c:v>1.87318E-2</c:v>
                </c:pt>
                <c:pt idx="70802">
                  <c:v>1.9087E-2</c:v>
                </c:pt>
                <c:pt idx="70803">
                  <c:v>1.9431500000000001E-2</c:v>
                </c:pt>
                <c:pt idx="70804">
                  <c:v>1.97653E-2</c:v>
                </c:pt>
                <c:pt idx="70805">
                  <c:v>2.0088499999999999E-2</c:v>
                </c:pt>
                <c:pt idx="70806">
                  <c:v>2.0400999999999999E-2</c:v>
                </c:pt>
                <c:pt idx="70807">
                  <c:v>2.07029E-2</c:v>
                </c:pt>
                <c:pt idx="70808">
                  <c:v>2.0994200000000001E-2</c:v>
                </c:pt>
                <c:pt idx="70809">
                  <c:v>2.12748E-2</c:v>
                </c:pt>
                <c:pt idx="70810">
                  <c:v>2.1544899999999999E-2</c:v>
                </c:pt>
                <c:pt idx="70811">
                  <c:v>2.1804400000000002E-2</c:v>
                </c:pt>
                <c:pt idx="70812">
                  <c:v>2.2053300000000001E-2</c:v>
                </c:pt>
                <c:pt idx="70813">
                  <c:v>2.2291600000000002E-2</c:v>
                </c:pt>
                <c:pt idx="70814">
                  <c:v>2.2519399999999998E-2</c:v>
                </c:pt>
                <c:pt idx="70815">
                  <c:v>2.2736599999999999E-2</c:v>
                </c:pt>
                <c:pt idx="70816">
                  <c:v>2.29432E-2</c:v>
                </c:pt>
                <c:pt idx="70817">
                  <c:v>2.3139199999999999E-2</c:v>
                </c:pt>
                <c:pt idx="70818">
                  <c:v>2.3324600000000001E-2</c:v>
                </c:pt>
                <c:pt idx="70819">
                  <c:v>2.3499300000000001E-2</c:v>
                </c:pt>
                <c:pt idx="70820">
                  <c:v>2.3663400000000001E-2</c:v>
                </c:pt>
                <c:pt idx="70821">
                  <c:v>2.3816799999999999E-2</c:v>
                </c:pt>
                <c:pt idx="70822">
                  <c:v>2.3959399999999999E-2</c:v>
                </c:pt>
                <c:pt idx="70823">
                  <c:v>2.40913E-2</c:v>
                </c:pt>
                <c:pt idx="70824">
                  <c:v>2.4212399999999999E-2</c:v>
                </c:pt>
                <c:pt idx="70825">
                  <c:v>2.43226E-2</c:v>
                </c:pt>
                <c:pt idx="70826">
                  <c:v>2.44219E-2</c:v>
                </c:pt>
                <c:pt idx="70827">
                  <c:v>2.4510199999999999E-2</c:v>
                </c:pt>
                <c:pt idx="70828">
                  <c:v>2.4587500000000002E-2</c:v>
                </c:pt>
                <c:pt idx="70829">
                  <c:v>2.4653600000000001E-2</c:v>
                </c:pt>
                <c:pt idx="70830">
                  <c:v>2.4708600000000001E-2</c:v>
                </c:pt>
                <c:pt idx="70831">
                  <c:v>2.4752300000000001E-2</c:v>
                </c:pt>
                <c:pt idx="70832">
                  <c:v>2.47846E-2</c:v>
                </c:pt>
                <c:pt idx="70833">
                  <c:v>2.4805500000000001E-2</c:v>
                </c:pt>
                <c:pt idx="70834">
                  <c:v>2.4814900000000001E-2</c:v>
                </c:pt>
                <c:pt idx="70835">
                  <c:v>2.48127E-2</c:v>
                </c:pt>
                <c:pt idx="70836">
                  <c:v>2.47987E-2</c:v>
                </c:pt>
                <c:pt idx="70837">
                  <c:v>2.47729E-2</c:v>
                </c:pt>
                <c:pt idx="70838">
                  <c:v>2.4735199999999999E-2</c:v>
                </c:pt>
                <c:pt idx="70839">
                  <c:v>2.46854E-2</c:v>
                </c:pt>
                <c:pt idx="70840">
                  <c:v>2.46235E-2</c:v>
                </c:pt>
                <c:pt idx="70841">
                  <c:v>2.4549399999999999E-2</c:v>
                </c:pt>
                <c:pt idx="70842">
                  <c:v>2.44628E-2</c:v>
                </c:pt>
                <c:pt idx="70843">
                  <c:v>2.4363800000000001E-2</c:v>
                </c:pt>
                <c:pt idx="70844">
                  <c:v>2.4252200000000002E-2</c:v>
                </c:pt>
                <c:pt idx="70845">
                  <c:v>2.4127900000000001E-2</c:v>
                </c:pt>
                <c:pt idx="70846">
                  <c:v>2.39908E-2</c:v>
                </c:pt>
                <c:pt idx="70847">
                  <c:v>2.3840699999999999E-2</c:v>
                </c:pt>
                <c:pt idx="70848">
                  <c:v>2.36776E-2</c:v>
                </c:pt>
                <c:pt idx="70849">
                  <c:v>2.3501299999999999E-2</c:v>
                </c:pt>
                <c:pt idx="70850">
                  <c:v>2.3311700000000001E-2</c:v>
                </c:pt>
                <c:pt idx="70851">
                  <c:v>2.3108900000000002E-2</c:v>
                </c:pt>
                <c:pt idx="70852">
                  <c:v>2.28925E-2</c:v>
                </c:pt>
                <c:pt idx="70853">
                  <c:v>2.2662600000000001E-2</c:v>
                </c:pt>
                <c:pt idx="70854">
                  <c:v>2.2419000000000001E-2</c:v>
                </c:pt>
                <c:pt idx="70855">
                  <c:v>2.2161699999999999E-2</c:v>
                </c:pt>
                <c:pt idx="70856">
                  <c:v>2.18906E-2</c:v>
                </c:pt>
                <c:pt idx="70857">
                  <c:v>2.1605599999999999E-2</c:v>
                </c:pt>
                <c:pt idx="70858">
                  <c:v>2.1306700000000001E-2</c:v>
                </c:pt>
                <c:pt idx="70859">
                  <c:v>2.09938E-2</c:v>
                </c:pt>
                <c:pt idx="70860">
                  <c:v>2.0666799999999999E-2</c:v>
                </c:pt>
                <c:pt idx="70861">
                  <c:v>2.0325699999999999E-2</c:v>
                </c:pt>
                <c:pt idx="70862">
                  <c:v>1.9970499999999999E-2</c:v>
                </c:pt>
                <c:pt idx="70863">
                  <c:v>1.96011E-2</c:v>
                </c:pt>
                <c:pt idx="70864">
                  <c:v>1.9217600000000001E-2</c:v>
                </c:pt>
                <c:pt idx="70865">
                  <c:v>1.8819900000000001E-2</c:v>
                </c:pt>
                <c:pt idx="70866">
                  <c:v>1.8408000000000001E-2</c:v>
                </c:pt>
                <c:pt idx="70867">
                  <c:v>1.7982100000000001E-2</c:v>
                </c:pt>
                <c:pt idx="70868">
                  <c:v>1.7541999999999999E-2</c:v>
                </c:pt>
                <c:pt idx="70869">
                  <c:v>1.70879E-2</c:v>
                </c:pt>
                <c:pt idx="70870">
                  <c:v>1.66199E-2</c:v>
                </c:pt>
                <c:pt idx="70871">
                  <c:v>1.61379E-2</c:v>
                </c:pt>
                <c:pt idx="70872">
                  <c:v>1.5642099999999999E-2</c:v>
                </c:pt>
                <c:pt idx="70873">
                  <c:v>1.51326E-2</c:v>
                </c:pt>
                <c:pt idx="70874">
                  <c:v>1.46096E-2</c:v>
                </c:pt>
                <c:pt idx="70875">
                  <c:v>1.40731E-2</c:v>
                </c:pt>
                <c:pt idx="70876">
                  <c:v>1.35233E-2</c:v>
                </c:pt>
                <c:pt idx="70877">
                  <c:v>1.29604E-2</c:v>
                </c:pt>
                <c:pt idx="70878">
                  <c:v>1.23845E-2</c:v>
                </c:pt>
                <c:pt idx="70879">
                  <c:v>1.17959E-2</c:v>
                </c:pt>
                <c:pt idx="70880">
                  <c:v>1.1194900000000001E-2</c:v>
                </c:pt>
                <c:pt idx="70881">
                  <c:v>1.0581500000000001E-2</c:v>
                </c:pt>
                <c:pt idx="70882" formatCode="0.00E+00">
                  <c:v>9.9561400000000005E-3</c:v>
                </c:pt>
                <c:pt idx="70883" formatCode="0.00E+00">
                  <c:v>9.3190300000000007E-3</c:v>
                </c:pt>
                <c:pt idx="70884" formatCode="0.00E+00">
                  <c:v>8.6704699999999996E-3</c:v>
                </c:pt>
                <c:pt idx="70885" formatCode="0.00E+00">
                  <c:v>8.0107700000000004E-3</c:v>
                </c:pt>
                <c:pt idx="70886" formatCode="0.00E+00">
                  <c:v>7.3402500000000004E-3</c:v>
                </c:pt>
                <c:pt idx="70887" formatCode="0.00E+00">
                  <c:v>6.6592800000000001E-3</c:v>
                </c:pt>
                <c:pt idx="70888" formatCode="0.00E+00">
                  <c:v>5.9681999999999999E-3</c:v>
                </c:pt>
                <c:pt idx="70889" formatCode="0.00E+00">
                  <c:v>5.2674100000000001E-3</c:v>
                </c:pt>
                <c:pt idx="70890" formatCode="0.00E+00">
                  <c:v>4.5573000000000002E-3</c:v>
                </c:pt>
                <c:pt idx="70891" formatCode="0.00E+00">
                  <c:v>3.8382899999999998E-3</c:v>
                </c:pt>
                <c:pt idx="70892" formatCode="0.00E+00">
                  <c:v>3.1108300000000002E-3</c:v>
                </c:pt>
                <c:pt idx="70893" formatCode="0.00E+00">
                  <c:v>2.37535E-3</c:v>
                </c:pt>
                <c:pt idx="70894" formatCode="0.00E+00">
                  <c:v>1.6323500000000001E-3</c:v>
                </c:pt>
                <c:pt idx="70895" formatCode="0.00E+00">
                  <c:v>8.8230000000000003E-4</c:v>
                </c:pt>
                <c:pt idx="70896" formatCode="0.00E+00">
                  <c:v>1.25716E-4</c:v>
                </c:pt>
                <c:pt idx="70897" formatCode="0.00E+00">
                  <c:v>-6.3688000000000004E-4</c:v>
                </c:pt>
                <c:pt idx="70898" formatCode="0.00E+00">
                  <c:v>-1.4049500000000001E-3</c:v>
                </c:pt>
                <c:pt idx="70899" formatCode="0.00E+00">
                  <c:v>-2.1779299999999998E-3</c:v>
                </c:pt>
                <c:pt idx="70900" formatCode="0.00E+00">
                  <c:v>-2.9552599999999999E-3</c:v>
                </c:pt>
                <c:pt idx="70901" formatCode="0.00E+00">
                  <c:v>-3.7363399999999999E-3</c:v>
                </c:pt>
                <c:pt idx="70902" formatCode="0.00E+00">
                  <c:v>-4.5205799999999997E-3</c:v>
                </c:pt>
                <c:pt idx="70903" formatCode="0.00E+00">
                  <c:v>-5.3073499999999997E-3</c:v>
                </c:pt>
                <c:pt idx="70904" formatCode="0.00E+00">
                  <c:v>-6.0960399999999996E-3</c:v>
                </c:pt>
                <c:pt idx="70905" formatCode="0.00E+00">
                  <c:v>-6.8859799999999999E-3</c:v>
                </c:pt>
                <c:pt idx="70906" formatCode="0.00E+00">
                  <c:v>-7.6765399999999999E-3</c:v>
                </c:pt>
                <c:pt idx="70907" formatCode="0.00E+00">
                  <c:v>-8.4670300000000004E-3</c:v>
                </c:pt>
                <c:pt idx="70908" formatCode="0.00E+00">
                  <c:v>-9.2567900000000009E-3</c:v>
                </c:pt>
                <c:pt idx="70909">
                  <c:v>-1.00451E-2</c:v>
                </c:pt>
                <c:pt idx="70910">
                  <c:v>-1.08313E-2</c:v>
                </c:pt>
                <c:pt idx="70911">
                  <c:v>-1.16147E-2</c:v>
                </c:pt>
                <c:pt idx="70912">
                  <c:v>-1.2394499999999999E-2</c:v>
                </c:pt>
                <c:pt idx="70913">
                  <c:v>-1.3169999999999999E-2</c:v>
                </c:pt>
                <c:pt idx="70914">
                  <c:v>-1.3940599999999999E-2</c:v>
                </c:pt>
                <c:pt idx="70915">
                  <c:v>-1.4705299999999999E-2</c:v>
                </c:pt>
                <c:pt idx="70916">
                  <c:v>-1.5463599999999999E-2</c:v>
                </c:pt>
                <c:pt idx="70917">
                  <c:v>-1.6214699999999999E-2</c:v>
                </c:pt>
                <c:pt idx="70918">
                  <c:v>-1.6957799999999999E-2</c:v>
                </c:pt>
                <c:pt idx="70919">
                  <c:v>-1.7692099999999999E-2</c:v>
                </c:pt>
                <c:pt idx="70920">
                  <c:v>-1.8416999999999999E-2</c:v>
                </c:pt>
                <c:pt idx="70921">
                  <c:v>-1.9131599999999999E-2</c:v>
                </c:pt>
                <c:pt idx="70922">
                  <c:v>-1.9835200000000001E-2</c:v>
                </c:pt>
                <c:pt idx="70923">
                  <c:v>-2.05271E-2</c:v>
                </c:pt>
                <c:pt idx="70924">
                  <c:v>-2.12065E-2</c:v>
                </c:pt>
                <c:pt idx="70925">
                  <c:v>-2.1872699999999998E-2</c:v>
                </c:pt>
                <c:pt idx="70926">
                  <c:v>-2.25249E-2</c:v>
                </c:pt>
                <c:pt idx="70927">
                  <c:v>-2.31624E-2</c:v>
                </c:pt>
                <c:pt idx="70928">
                  <c:v>-2.37845E-2</c:v>
                </c:pt>
                <c:pt idx="70929">
                  <c:v>-2.43904E-2</c:v>
                </c:pt>
                <c:pt idx="70930">
                  <c:v>-2.4979399999999999E-2</c:v>
                </c:pt>
                <c:pt idx="70931">
                  <c:v>-2.5550900000000001E-2</c:v>
                </c:pt>
                <c:pt idx="70932">
                  <c:v>-2.6104200000000001E-2</c:v>
                </c:pt>
                <c:pt idx="70933">
                  <c:v>-2.6638499999999999E-2</c:v>
                </c:pt>
                <c:pt idx="70934">
                  <c:v>-2.7153199999999999E-2</c:v>
                </c:pt>
                <c:pt idx="70935">
                  <c:v>-2.7647700000000001E-2</c:v>
                </c:pt>
                <c:pt idx="70936">
                  <c:v>-2.8121299999999998E-2</c:v>
                </c:pt>
                <c:pt idx="70937">
                  <c:v>-2.8573500000000002E-2</c:v>
                </c:pt>
                <c:pt idx="70938">
                  <c:v>-2.9003500000000002E-2</c:v>
                </c:pt>
                <c:pt idx="70939">
                  <c:v>-2.9410800000000001E-2</c:v>
                </c:pt>
                <c:pt idx="70940">
                  <c:v>-2.9794899999999999E-2</c:v>
                </c:pt>
                <c:pt idx="70941">
                  <c:v>-3.0155299999999999E-2</c:v>
                </c:pt>
                <c:pt idx="70942">
                  <c:v>-3.0491299999999999E-2</c:v>
                </c:pt>
                <c:pt idx="70943">
                  <c:v>-3.0802400000000001E-2</c:v>
                </c:pt>
                <c:pt idx="70944">
                  <c:v>-3.1088299999999999E-2</c:v>
                </c:pt>
                <c:pt idx="70945">
                  <c:v>-3.1348399999999998E-2</c:v>
                </c:pt>
                <c:pt idx="70946">
                  <c:v>-3.1582399999999997E-2</c:v>
                </c:pt>
                <c:pt idx="70947">
                  <c:v>-3.1789699999999997E-2</c:v>
                </c:pt>
                <c:pt idx="70948">
                  <c:v>-3.1969999999999998E-2</c:v>
                </c:pt>
                <c:pt idx="70949">
                  <c:v>-3.2122999999999999E-2</c:v>
                </c:pt>
                <c:pt idx="70950">
                  <c:v>-3.2248400000000003E-2</c:v>
                </c:pt>
                <c:pt idx="70951">
                  <c:v>-3.2345800000000001E-2</c:v>
                </c:pt>
                <c:pt idx="70952">
                  <c:v>-3.2414900000000003E-2</c:v>
                </c:pt>
                <c:pt idx="70953">
                  <c:v>-3.2455499999999998E-2</c:v>
                </c:pt>
                <c:pt idx="70954">
                  <c:v>-3.2467500000000003E-2</c:v>
                </c:pt>
                <c:pt idx="70955">
                  <c:v>-3.2450600000000003E-2</c:v>
                </c:pt>
                <c:pt idx="70956">
                  <c:v>-3.2404599999999999E-2</c:v>
                </c:pt>
                <c:pt idx="70957">
                  <c:v>-3.2329499999999997E-2</c:v>
                </c:pt>
                <c:pt idx="70958">
                  <c:v>-3.22251E-2</c:v>
                </c:pt>
                <c:pt idx="70959">
                  <c:v>-3.2091399999999999E-2</c:v>
                </c:pt>
                <c:pt idx="70960">
                  <c:v>-3.1928400000000003E-2</c:v>
                </c:pt>
                <c:pt idx="70961">
                  <c:v>-3.1736100000000003E-2</c:v>
                </c:pt>
                <c:pt idx="70962">
                  <c:v>-3.1514399999999998E-2</c:v>
                </c:pt>
                <c:pt idx="70963">
                  <c:v>-3.1263600000000002E-2</c:v>
                </c:pt>
                <c:pt idx="70964">
                  <c:v>-3.09836E-2</c:v>
                </c:pt>
                <c:pt idx="70965">
                  <c:v>-3.06746E-2</c:v>
                </c:pt>
                <c:pt idx="70966">
                  <c:v>-3.03369E-2</c:v>
                </c:pt>
                <c:pt idx="70967">
                  <c:v>-2.9970500000000001E-2</c:v>
                </c:pt>
                <c:pt idx="70968">
                  <c:v>-2.95757E-2</c:v>
                </c:pt>
                <c:pt idx="70969">
                  <c:v>-2.9152899999999999E-2</c:v>
                </c:pt>
                <c:pt idx="70970">
                  <c:v>-2.87023E-2</c:v>
                </c:pt>
                <c:pt idx="70971">
                  <c:v>-2.8224099999999998E-2</c:v>
                </c:pt>
                <c:pt idx="70972">
                  <c:v>-2.7718900000000001E-2</c:v>
                </c:pt>
                <c:pt idx="70973">
                  <c:v>-2.7186999999999999E-2</c:v>
                </c:pt>
                <c:pt idx="70974">
                  <c:v>-2.66289E-2</c:v>
                </c:pt>
                <c:pt idx="70975">
                  <c:v>-2.6044899999999999E-2</c:v>
                </c:pt>
                <c:pt idx="70976">
                  <c:v>-2.5435599999999999E-2</c:v>
                </c:pt>
                <c:pt idx="70977">
                  <c:v>-2.4801500000000001E-2</c:v>
                </c:pt>
                <c:pt idx="70978">
                  <c:v>-2.41432E-2</c:v>
                </c:pt>
                <c:pt idx="70979">
                  <c:v>-2.3461300000000001E-2</c:v>
                </c:pt>
                <c:pt idx="70980">
                  <c:v>-2.27563E-2</c:v>
                </c:pt>
                <c:pt idx="70981">
                  <c:v>-2.2028900000000001E-2</c:v>
                </c:pt>
                <c:pt idx="70982">
                  <c:v>-2.1279800000000001E-2</c:v>
                </c:pt>
                <c:pt idx="70983">
                  <c:v>-2.0509699999999999E-2</c:v>
                </c:pt>
                <c:pt idx="70984">
                  <c:v>-1.9719299999999999E-2</c:v>
                </c:pt>
                <c:pt idx="70985">
                  <c:v>-1.89093E-2</c:v>
                </c:pt>
                <c:pt idx="70986">
                  <c:v>-1.8080499999999999E-2</c:v>
                </c:pt>
                <c:pt idx="70987">
                  <c:v>-1.7233700000000001E-2</c:v>
                </c:pt>
                <c:pt idx="70988">
                  <c:v>-1.63698E-2</c:v>
                </c:pt>
                <c:pt idx="70989">
                  <c:v>-1.54895E-2</c:v>
                </c:pt>
                <c:pt idx="70990">
                  <c:v>-1.4593800000000001E-2</c:v>
                </c:pt>
                <c:pt idx="70991">
                  <c:v>-1.36834E-2</c:v>
                </c:pt>
                <c:pt idx="70992">
                  <c:v>-1.2759400000000001E-2</c:v>
                </c:pt>
                <c:pt idx="70993">
                  <c:v>-1.1822600000000001E-2</c:v>
                </c:pt>
                <c:pt idx="70994">
                  <c:v>-1.0874E-2</c:v>
                </c:pt>
                <c:pt idx="70995" formatCode="0.00E+00">
                  <c:v>-9.9145199999999996E-3</c:v>
                </c:pt>
                <c:pt idx="70996" formatCode="0.00E+00">
                  <c:v>-8.9450899999999993E-3</c:v>
                </c:pt>
                <c:pt idx="70997" formatCode="0.00E+00">
                  <c:v>-7.9667200000000001E-3</c:v>
                </c:pt>
                <c:pt idx="70998" formatCode="0.00E+00">
                  <c:v>-6.9803900000000004E-3</c:v>
                </c:pt>
                <c:pt idx="70999" formatCode="0.00E+00">
                  <c:v>-5.9871100000000003E-3</c:v>
                </c:pt>
                <c:pt idx="71000" formatCode="0.00E+00">
                  <c:v>-4.98789E-3</c:v>
                </c:pt>
                <c:pt idx="71001" formatCode="0.00E+00">
                  <c:v>-3.9837300000000004E-3</c:v>
                </c:pt>
                <c:pt idx="71002" formatCode="0.00E+00">
                  <c:v>-2.9756800000000001E-3</c:v>
                </c:pt>
                <c:pt idx="71003" formatCode="0.00E+00">
                  <c:v>-1.9647599999999999E-3</c:v>
                </c:pt>
                <c:pt idx="71004" formatCode="0.00E+00">
                  <c:v>-9.52004E-4</c:v>
                </c:pt>
                <c:pt idx="71005" formatCode="0.00E+00">
                  <c:v>6.1545500000000002E-5</c:v>
                </c:pt>
                <c:pt idx="71006" formatCode="0.00E+00">
                  <c:v>1.07485E-3</c:v>
                </c:pt>
                <c:pt idx="71007" formatCode="0.00E+00">
                  <c:v>2.0868599999999998E-3</c:v>
                </c:pt>
                <c:pt idx="71008" formatCode="0.00E+00">
                  <c:v>3.09655E-3</c:v>
                </c:pt>
                <c:pt idx="71009" formatCode="0.00E+00">
                  <c:v>4.1028599999999998E-3</c:v>
                </c:pt>
                <c:pt idx="71010" formatCode="0.00E+00">
                  <c:v>5.1047699999999998E-3</c:v>
                </c:pt>
                <c:pt idx="71011" formatCode="0.00E+00">
                  <c:v>6.1012499999999999E-3</c:v>
                </c:pt>
                <c:pt idx="71012" formatCode="0.00E+00">
                  <c:v>7.0912600000000003E-3</c:v>
                </c:pt>
                <c:pt idx="71013" formatCode="0.00E+00">
                  <c:v>8.0737900000000008E-3</c:v>
                </c:pt>
                <c:pt idx="71014" formatCode="0.00E+00">
                  <c:v>9.0478299999999998E-3</c:v>
                </c:pt>
                <c:pt idx="71015">
                  <c:v>1.0012399999999999E-2</c:v>
                </c:pt>
                <c:pt idx="71016">
                  <c:v>1.0966500000000001E-2</c:v>
                </c:pt>
                <c:pt idx="71017">
                  <c:v>1.1909100000000001E-2</c:v>
                </c:pt>
                <c:pt idx="71018">
                  <c:v>1.28393E-2</c:v>
                </c:pt>
                <c:pt idx="71019">
                  <c:v>1.37561E-2</c:v>
                </c:pt>
                <c:pt idx="71020">
                  <c:v>1.4658600000000001E-2</c:v>
                </c:pt>
                <c:pt idx="71021">
                  <c:v>1.55459E-2</c:v>
                </c:pt>
                <c:pt idx="71022">
                  <c:v>1.6417000000000001E-2</c:v>
                </c:pt>
                <c:pt idx="71023">
                  <c:v>1.72712E-2</c:v>
                </c:pt>
                <c:pt idx="71024">
                  <c:v>1.8107499999999999E-2</c:v>
                </c:pt>
                <c:pt idx="71025">
                  <c:v>1.89251E-2</c:v>
                </c:pt>
                <c:pt idx="71026">
                  <c:v>1.97232E-2</c:v>
                </c:pt>
                <c:pt idx="71027">
                  <c:v>2.0500999999999998E-2</c:v>
                </c:pt>
                <c:pt idx="71028">
                  <c:v>2.1257700000000001E-2</c:v>
                </c:pt>
                <c:pt idx="71029">
                  <c:v>2.1992600000000001E-2</c:v>
                </c:pt>
                <c:pt idx="71030">
                  <c:v>2.27049E-2</c:v>
                </c:pt>
                <c:pt idx="71031">
                  <c:v>2.3394000000000002E-2</c:v>
                </c:pt>
                <c:pt idx="71032">
                  <c:v>2.4059299999999999E-2</c:v>
                </c:pt>
                <c:pt idx="71033">
                  <c:v>2.47E-2</c:v>
                </c:pt>
                <c:pt idx="71034">
                  <c:v>2.5315600000000001E-2</c:v>
                </c:pt>
                <c:pt idx="71035">
                  <c:v>2.5905500000000001E-2</c:v>
                </c:pt>
                <c:pt idx="71036">
                  <c:v>2.6469099999999999E-2</c:v>
                </c:pt>
                <c:pt idx="71037">
                  <c:v>2.7005999999999999E-2</c:v>
                </c:pt>
                <c:pt idx="71038">
                  <c:v>2.7515700000000001E-2</c:v>
                </c:pt>
                <c:pt idx="71039">
                  <c:v>2.79977E-2</c:v>
                </c:pt>
                <c:pt idx="71040">
                  <c:v>2.8451600000000001E-2</c:v>
                </c:pt>
                <c:pt idx="71041">
                  <c:v>2.8877E-2</c:v>
                </c:pt>
                <c:pt idx="71042">
                  <c:v>2.92736E-2</c:v>
                </c:pt>
                <c:pt idx="71043">
                  <c:v>2.96411E-2</c:v>
                </c:pt>
                <c:pt idx="71044">
                  <c:v>2.9979100000000002E-2</c:v>
                </c:pt>
                <c:pt idx="71045">
                  <c:v>3.0287499999999998E-2</c:v>
                </c:pt>
                <c:pt idx="71046">
                  <c:v>3.0565999999999999E-2</c:v>
                </c:pt>
                <c:pt idx="71047">
                  <c:v>3.0814399999999999E-2</c:v>
                </c:pt>
                <c:pt idx="71048">
                  <c:v>3.10327E-2</c:v>
                </c:pt>
                <c:pt idx="71049">
                  <c:v>3.1220700000000001E-2</c:v>
                </c:pt>
                <c:pt idx="71050">
                  <c:v>3.1378299999999998E-2</c:v>
                </c:pt>
                <c:pt idx="71051">
                  <c:v>3.1505499999999999E-2</c:v>
                </c:pt>
                <c:pt idx="71052">
                  <c:v>3.1602400000000003E-2</c:v>
                </c:pt>
                <c:pt idx="71053">
                  <c:v>3.1668799999999997E-2</c:v>
                </c:pt>
                <c:pt idx="71054">
                  <c:v>3.1704999999999997E-2</c:v>
                </c:pt>
                <c:pt idx="71055">
                  <c:v>3.1711000000000003E-2</c:v>
                </c:pt>
                <c:pt idx="71056">
                  <c:v>3.1687E-2</c:v>
                </c:pt>
                <c:pt idx="71057">
                  <c:v>3.1633099999999997E-2</c:v>
                </c:pt>
                <c:pt idx="71058">
                  <c:v>3.1549500000000001E-2</c:v>
                </c:pt>
                <c:pt idx="71059">
                  <c:v>3.1436499999999999E-2</c:v>
                </c:pt>
                <c:pt idx="71060">
                  <c:v>3.12944E-2</c:v>
                </c:pt>
                <c:pt idx="71061">
                  <c:v>3.1123399999999999E-2</c:v>
                </c:pt>
                <c:pt idx="71062">
                  <c:v>3.0923900000000001E-2</c:v>
                </c:pt>
                <c:pt idx="71063">
                  <c:v>3.06962E-2</c:v>
                </c:pt>
                <c:pt idx="71064">
                  <c:v>3.04408E-2</c:v>
                </c:pt>
                <c:pt idx="71065">
                  <c:v>3.0158000000000001E-2</c:v>
                </c:pt>
                <c:pt idx="71066">
                  <c:v>2.9848400000000001E-2</c:v>
                </c:pt>
                <c:pt idx="71067">
                  <c:v>2.9512400000000001E-2</c:v>
                </c:pt>
                <c:pt idx="71068">
                  <c:v>2.9150499999999999E-2</c:v>
                </c:pt>
                <c:pt idx="71069">
                  <c:v>2.8763299999999999E-2</c:v>
                </c:pt>
                <c:pt idx="71070">
                  <c:v>2.8351299999999999E-2</c:v>
                </c:pt>
                <c:pt idx="71071">
                  <c:v>2.7915100000000002E-2</c:v>
                </c:pt>
                <c:pt idx="71072">
                  <c:v>2.7455299999999998E-2</c:v>
                </c:pt>
                <c:pt idx="71073">
                  <c:v>2.6972599999999999E-2</c:v>
                </c:pt>
                <c:pt idx="71074">
                  <c:v>2.6467500000000001E-2</c:v>
                </c:pt>
                <c:pt idx="71075">
                  <c:v>2.5940899999999999E-2</c:v>
                </c:pt>
                <c:pt idx="71076">
                  <c:v>2.5393300000000001E-2</c:v>
                </c:pt>
                <c:pt idx="71077">
                  <c:v>2.48256E-2</c:v>
                </c:pt>
                <c:pt idx="71078">
                  <c:v>2.42384E-2</c:v>
                </c:pt>
                <c:pt idx="71079">
                  <c:v>2.3632400000000001E-2</c:v>
                </c:pt>
                <c:pt idx="71080">
                  <c:v>2.3008500000000001E-2</c:v>
                </c:pt>
                <c:pt idx="71081">
                  <c:v>2.2367499999999998E-2</c:v>
                </c:pt>
                <c:pt idx="71082">
                  <c:v>2.17101E-2</c:v>
                </c:pt>
                <c:pt idx="71083">
                  <c:v>2.10371E-2</c:v>
                </c:pt>
                <c:pt idx="71084">
                  <c:v>2.03494E-2</c:v>
                </c:pt>
                <c:pt idx="71085">
                  <c:v>1.9647700000000001E-2</c:v>
                </c:pt>
                <c:pt idx="71086">
                  <c:v>1.8932999999999998E-2</c:v>
                </c:pt>
                <c:pt idx="71087">
                  <c:v>1.8206E-2</c:v>
                </c:pt>
                <c:pt idx="71088">
                  <c:v>1.7467699999999999E-2</c:v>
                </c:pt>
                <c:pt idx="71089">
                  <c:v>1.6718799999999999E-2</c:v>
                </c:pt>
                <c:pt idx="71090">
                  <c:v>1.5960200000000001E-2</c:v>
                </c:pt>
                <c:pt idx="71091">
                  <c:v>1.5192900000000001E-2</c:v>
                </c:pt>
                <c:pt idx="71092">
                  <c:v>1.4417599999999999E-2</c:v>
                </c:pt>
                <c:pt idx="71093">
                  <c:v>1.36353E-2</c:v>
                </c:pt>
                <c:pt idx="71094">
                  <c:v>1.2846700000000001E-2</c:v>
                </c:pt>
                <c:pt idx="71095">
                  <c:v>1.20529E-2</c:v>
                </c:pt>
                <c:pt idx="71096">
                  <c:v>1.1254500000000001E-2</c:v>
                </c:pt>
                <c:pt idx="71097">
                  <c:v>1.04525E-2</c:v>
                </c:pt>
                <c:pt idx="71098" formatCode="0.00E+00">
                  <c:v>9.6478299999999996E-3</c:v>
                </c:pt>
                <c:pt idx="71099" formatCode="0.00E+00">
                  <c:v>8.8412100000000004E-3</c:v>
                </c:pt>
                <c:pt idx="71100" formatCode="0.00E+00">
                  <c:v>8.0335100000000007E-3</c:v>
                </c:pt>
                <c:pt idx="71101" formatCode="0.00E+00">
                  <c:v>7.2255799999999997E-3</c:v>
                </c:pt>
                <c:pt idx="71102" formatCode="0.00E+00">
                  <c:v>6.4182500000000003E-3</c:v>
                </c:pt>
                <c:pt idx="71103" formatCode="0.00E+00">
                  <c:v>5.6123099999999997E-3</c:v>
                </c:pt>
                <c:pt idx="71104" formatCode="0.00E+00">
                  <c:v>4.8085899999999997E-3</c:v>
                </c:pt>
                <c:pt idx="71105" formatCode="0.00E+00">
                  <c:v>4.0078600000000002E-3</c:v>
                </c:pt>
                <c:pt idx="71106" formatCode="0.00E+00">
                  <c:v>3.2109199999999999E-3</c:v>
                </c:pt>
                <c:pt idx="71107" formatCode="0.00E+00">
                  <c:v>2.41852E-3</c:v>
                </c:pt>
                <c:pt idx="71108" formatCode="0.00E+00">
                  <c:v>1.63141E-3</c:v>
                </c:pt>
                <c:pt idx="71109" formatCode="0.00E+00">
                  <c:v>8.5032900000000004E-4</c:v>
                </c:pt>
                <c:pt idx="71110" formatCode="0.00E+00">
                  <c:v>7.5999699999999997E-5</c:v>
                </c:pt>
                <c:pt idx="71111" formatCode="0.00E+00">
                  <c:v>-6.9088000000000005E-4</c:v>
                </c:pt>
                <c:pt idx="71112" formatCode="0.00E+00">
                  <c:v>-1.44962E-3</c:v>
                </c:pt>
                <c:pt idx="71113" formatCode="0.00E+00">
                  <c:v>-2.1995700000000001E-3</c:v>
                </c:pt>
                <c:pt idx="71114" formatCode="0.00E+00">
                  <c:v>-2.9400699999999999E-3</c:v>
                </c:pt>
                <c:pt idx="71115" formatCode="0.00E+00">
                  <c:v>-3.6704900000000002E-3</c:v>
                </c:pt>
                <c:pt idx="71116" formatCode="0.00E+00">
                  <c:v>-4.3902400000000001E-3</c:v>
                </c:pt>
                <c:pt idx="71117" formatCode="0.00E+00">
                  <c:v>-5.0987100000000002E-3</c:v>
                </c:pt>
                <c:pt idx="71118" formatCode="0.00E+00">
                  <c:v>-5.7953600000000003E-3</c:v>
                </c:pt>
                <c:pt idx="71119" formatCode="0.00E+00">
                  <c:v>-6.4796400000000001E-3</c:v>
                </c:pt>
                <c:pt idx="71120" formatCode="0.00E+00">
                  <c:v>-7.1510200000000001E-3</c:v>
                </c:pt>
                <c:pt idx="71121" formatCode="0.00E+00">
                  <c:v>-7.8090099999999999E-3</c:v>
                </c:pt>
                <c:pt idx="71122" formatCode="0.00E+00">
                  <c:v>-8.4531299999999997E-3</c:v>
                </c:pt>
                <c:pt idx="71123" formatCode="0.00E+00">
                  <c:v>-9.0829399999999994E-3</c:v>
                </c:pt>
                <c:pt idx="71124" formatCode="0.00E+00">
                  <c:v>-9.69801E-3</c:v>
                </c:pt>
                <c:pt idx="71125">
                  <c:v>-1.02979E-2</c:v>
                </c:pt>
                <c:pt idx="71126">
                  <c:v>-1.0882299999999999E-2</c:v>
                </c:pt>
                <c:pt idx="71127">
                  <c:v>-1.1450800000000001E-2</c:v>
                </c:pt>
                <c:pt idx="71128">
                  <c:v>-1.2003099999999999E-2</c:v>
                </c:pt>
                <c:pt idx="71129">
                  <c:v>-1.25389E-2</c:v>
                </c:pt>
                <c:pt idx="71130">
                  <c:v>-1.3057900000000001E-2</c:v>
                </c:pt>
                <c:pt idx="71131">
                  <c:v>-1.35598E-2</c:v>
                </c:pt>
                <c:pt idx="71132">
                  <c:v>-1.40445E-2</c:v>
                </c:pt>
                <c:pt idx="71133">
                  <c:v>-1.4511599999999999E-2</c:v>
                </c:pt>
                <c:pt idx="71134">
                  <c:v>-1.4961E-2</c:v>
                </c:pt>
                <c:pt idx="71135">
                  <c:v>-1.53927E-2</c:v>
                </c:pt>
                <c:pt idx="71136">
                  <c:v>-1.5806299999999999E-2</c:v>
                </c:pt>
                <c:pt idx="71137">
                  <c:v>-1.6201799999999999E-2</c:v>
                </c:pt>
                <c:pt idx="71138">
                  <c:v>-1.6579199999999999E-2</c:v>
                </c:pt>
                <c:pt idx="71139">
                  <c:v>-1.69383E-2</c:v>
                </c:pt>
                <c:pt idx="71140">
                  <c:v>-1.7279200000000002E-2</c:v>
                </c:pt>
                <c:pt idx="71141">
                  <c:v>-1.7601700000000001E-2</c:v>
                </c:pt>
                <c:pt idx="71142">
                  <c:v>-1.7905999999999998E-2</c:v>
                </c:pt>
                <c:pt idx="71143">
                  <c:v>-1.81919E-2</c:v>
                </c:pt>
                <c:pt idx="71144">
                  <c:v>-1.84596E-2</c:v>
                </c:pt>
                <c:pt idx="71145">
                  <c:v>-1.8709199999999999E-2</c:v>
                </c:pt>
                <c:pt idx="71146">
                  <c:v>-1.8940599999999998E-2</c:v>
                </c:pt>
                <c:pt idx="71147">
                  <c:v>-1.91541E-2</c:v>
                </c:pt>
                <c:pt idx="71148">
                  <c:v>-1.93498E-2</c:v>
                </c:pt>
                <c:pt idx="71149">
                  <c:v>-1.9527699999999999E-2</c:v>
                </c:pt>
                <c:pt idx="71150">
                  <c:v>-1.96881E-2</c:v>
                </c:pt>
                <c:pt idx="71151">
                  <c:v>-1.9831100000000001E-2</c:v>
                </c:pt>
                <c:pt idx="71152">
                  <c:v>-1.9956999999999999E-2</c:v>
                </c:pt>
                <c:pt idx="71153">
                  <c:v>-2.0065800000000002E-2</c:v>
                </c:pt>
                <c:pt idx="71154">
                  <c:v>-2.0157999999999999E-2</c:v>
                </c:pt>
                <c:pt idx="71155">
                  <c:v>-2.02337E-2</c:v>
                </c:pt>
                <c:pt idx="71156">
                  <c:v>-2.0293100000000001E-2</c:v>
                </c:pt>
                <c:pt idx="71157">
                  <c:v>-2.03366E-2</c:v>
                </c:pt>
                <c:pt idx="71158">
                  <c:v>-2.0364400000000001E-2</c:v>
                </c:pt>
                <c:pt idx="71159">
                  <c:v>-2.03768E-2</c:v>
                </c:pt>
                <c:pt idx="71160">
                  <c:v>-2.0374099999999999E-2</c:v>
                </c:pt>
                <c:pt idx="71161">
                  <c:v>-2.0356699999999998E-2</c:v>
                </c:pt>
                <c:pt idx="71162">
                  <c:v>-2.0324800000000001E-2</c:v>
                </c:pt>
                <c:pt idx="71163">
                  <c:v>-2.02788E-2</c:v>
                </c:pt>
                <c:pt idx="71164">
                  <c:v>-2.0219000000000001E-2</c:v>
                </c:pt>
                <c:pt idx="71165">
                  <c:v>-2.0145799999999998E-2</c:v>
                </c:pt>
                <c:pt idx="71166">
                  <c:v>-2.00596E-2</c:v>
                </c:pt>
                <c:pt idx="71167">
                  <c:v>-1.9960599999999998E-2</c:v>
                </c:pt>
                <c:pt idx="71168">
                  <c:v>-1.98493E-2</c:v>
                </c:pt>
                <c:pt idx="71169">
                  <c:v>-1.97261E-2</c:v>
                </c:pt>
                <c:pt idx="71170">
                  <c:v>-1.95912E-2</c:v>
                </c:pt>
                <c:pt idx="71171">
                  <c:v>-1.9445199999999999E-2</c:v>
                </c:pt>
                <c:pt idx="71172">
                  <c:v>-1.9288199999999998E-2</c:v>
                </c:pt>
                <c:pt idx="71173">
                  <c:v>-1.91209E-2</c:v>
                </c:pt>
                <c:pt idx="71174">
                  <c:v>-1.8943399999999999E-2</c:v>
                </c:pt>
                <c:pt idx="71175">
                  <c:v>-1.87563E-2</c:v>
                </c:pt>
                <c:pt idx="71176">
                  <c:v>-1.8559800000000001E-2</c:v>
                </c:pt>
                <c:pt idx="71177">
                  <c:v>-1.83544E-2</c:v>
                </c:pt>
                <c:pt idx="71178">
                  <c:v>-1.8140400000000001E-2</c:v>
                </c:pt>
                <c:pt idx="71179">
                  <c:v>-1.7918199999999999E-2</c:v>
                </c:pt>
                <c:pt idx="71180">
                  <c:v>-1.7688200000000001E-2</c:v>
                </c:pt>
                <c:pt idx="71181">
                  <c:v>-1.74507E-2</c:v>
                </c:pt>
                <c:pt idx="71182">
                  <c:v>-1.7206200000000001E-2</c:v>
                </c:pt>
                <c:pt idx="71183">
                  <c:v>-1.6954799999999999E-2</c:v>
                </c:pt>
                <c:pt idx="71184">
                  <c:v>-1.6697099999999999E-2</c:v>
                </c:pt>
                <c:pt idx="71185">
                  <c:v>-1.6433300000000001E-2</c:v>
                </c:pt>
                <c:pt idx="71186">
                  <c:v>-1.6163899999999998E-2</c:v>
                </c:pt>
                <c:pt idx="71187">
                  <c:v>-1.5889E-2</c:v>
                </c:pt>
                <c:pt idx="71188">
                  <c:v>-1.5609E-2</c:v>
                </c:pt>
                <c:pt idx="71189">
                  <c:v>-1.5324300000000001E-2</c:v>
                </c:pt>
                <c:pt idx="71190">
                  <c:v>-1.50352E-2</c:v>
                </c:pt>
                <c:pt idx="71191">
                  <c:v>-1.47419E-2</c:v>
                </c:pt>
                <c:pt idx="71192">
                  <c:v>-1.4444800000000001E-2</c:v>
                </c:pt>
                <c:pt idx="71193">
                  <c:v>-1.41441E-2</c:v>
                </c:pt>
                <c:pt idx="71194">
                  <c:v>-1.384E-2</c:v>
                </c:pt>
                <c:pt idx="71195">
                  <c:v>-1.35329E-2</c:v>
                </c:pt>
                <c:pt idx="71196">
                  <c:v>-1.3223E-2</c:v>
                </c:pt>
                <c:pt idx="71197">
                  <c:v>-1.29106E-2</c:v>
                </c:pt>
                <c:pt idx="71198">
                  <c:v>-1.2595800000000001E-2</c:v>
                </c:pt>
                <c:pt idx="71199">
                  <c:v>-1.2278900000000001E-2</c:v>
                </c:pt>
                <c:pt idx="71200">
                  <c:v>-1.19601E-2</c:v>
                </c:pt>
                <c:pt idx="71201">
                  <c:v>-1.1639500000000001E-2</c:v>
                </c:pt>
                <c:pt idx="71202">
                  <c:v>-1.1317499999999999E-2</c:v>
                </c:pt>
                <c:pt idx="71203">
                  <c:v>-1.09941E-2</c:v>
                </c:pt>
                <c:pt idx="71204">
                  <c:v>-1.06695E-2</c:v>
                </c:pt>
                <c:pt idx="71205">
                  <c:v>-1.03439E-2</c:v>
                </c:pt>
                <c:pt idx="71206">
                  <c:v>-1.0017399999999999E-2</c:v>
                </c:pt>
                <c:pt idx="71207" formatCode="0.00E+00">
                  <c:v>-9.6901299999999999E-3</c:v>
                </c:pt>
                <c:pt idx="71208" formatCode="0.00E+00">
                  <c:v>-9.3622500000000008E-3</c:v>
                </c:pt>
                <c:pt idx="71209" formatCode="0.00E+00">
                  <c:v>-9.0338499999999995E-3</c:v>
                </c:pt>
                <c:pt idx="71210" formatCode="0.00E+00">
                  <c:v>-8.7050400000000007E-3</c:v>
                </c:pt>
                <c:pt idx="71211" formatCode="0.00E+00">
                  <c:v>-8.3759000000000004E-3</c:v>
                </c:pt>
                <c:pt idx="71212" formatCode="0.00E+00">
                  <c:v>-8.0465299999999997E-3</c:v>
                </c:pt>
                <c:pt idx="71213" formatCode="0.00E+00">
                  <c:v>-7.7169999999999999E-3</c:v>
                </c:pt>
                <c:pt idx="71214" formatCode="0.00E+00">
                  <c:v>-7.3873599999999999E-3</c:v>
                </c:pt>
                <c:pt idx="71215" formatCode="0.00E+00">
                  <c:v>-7.0576900000000001E-3</c:v>
                </c:pt>
                <c:pt idx="71216" formatCode="0.00E+00">
                  <c:v>-6.7280300000000003E-3</c:v>
                </c:pt>
                <c:pt idx="71217" formatCode="0.00E+00">
                  <c:v>-6.3984200000000001E-3</c:v>
                </c:pt>
                <c:pt idx="71218" formatCode="0.00E+00">
                  <c:v>-6.0688799999999996E-3</c:v>
                </c:pt>
                <c:pt idx="71219" formatCode="0.00E+00">
                  <c:v>-5.73946E-3</c:v>
                </c:pt>
                <c:pt idx="71220" formatCode="0.00E+00">
                  <c:v>-5.4101499999999999E-3</c:v>
                </c:pt>
                <c:pt idx="71221" formatCode="0.00E+00">
                  <c:v>-5.0809899999999996E-3</c:v>
                </c:pt>
                <c:pt idx="71222" formatCode="0.00E+00">
                  <c:v>-4.7519600000000004E-3</c:v>
                </c:pt>
                <c:pt idx="71223" formatCode="0.00E+00">
                  <c:v>-4.4230800000000002E-3</c:v>
                </c:pt>
                <c:pt idx="71224" formatCode="0.00E+00">
                  <c:v>-4.0943400000000001E-3</c:v>
                </c:pt>
                <c:pt idx="71225" formatCode="0.00E+00">
                  <c:v>-3.7657300000000001E-3</c:v>
                </c:pt>
                <c:pt idx="71226" formatCode="0.00E+00">
                  <c:v>-3.4372199999999999E-3</c:v>
                </c:pt>
                <c:pt idx="71227" formatCode="0.00E+00">
                  <c:v>-3.10882E-3</c:v>
                </c:pt>
                <c:pt idx="71228" formatCode="0.00E+00">
                  <c:v>-2.78049E-3</c:v>
                </c:pt>
                <c:pt idx="71229" formatCode="0.00E+00">
                  <c:v>-2.4522200000000002E-3</c:v>
                </c:pt>
                <c:pt idx="71230" formatCode="0.00E+00">
                  <c:v>-2.1239700000000002E-3</c:v>
                </c:pt>
                <c:pt idx="71231" formatCode="0.00E+00">
                  <c:v>-1.79572E-3</c:v>
                </c:pt>
                <c:pt idx="71232" formatCode="0.00E+00">
                  <c:v>-1.46744E-3</c:v>
                </c:pt>
                <c:pt idx="71233" formatCode="0.00E+00">
                  <c:v>-1.1391000000000001E-3</c:v>
                </c:pt>
                <c:pt idx="71234" formatCode="0.00E+00">
                  <c:v>-8.1067699999999999E-4</c:v>
                </c:pt>
                <c:pt idx="71235" formatCode="0.00E+00">
                  <c:v>-4.8213200000000002E-4</c:v>
                </c:pt>
                <c:pt idx="71236" formatCode="0.00E+00">
                  <c:v>-1.5344100000000001E-4</c:v>
                </c:pt>
                <c:pt idx="71237" formatCode="0.00E+00">
                  <c:v>1.7542299999999999E-4</c:v>
                </c:pt>
                <c:pt idx="71238" formatCode="0.00E+00">
                  <c:v>5.0448500000000005E-4</c:v>
                </c:pt>
                <c:pt idx="71239" formatCode="0.00E+00">
                  <c:v>8.3376900000000005E-4</c:v>
                </c:pt>
                <c:pt idx="71240" formatCode="0.00E+00">
                  <c:v>1.16329E-3</c:v>
                </c:pt>
                <c:pt idx="71241" formatCode="0.00E+00">
                  <c:v>1.4930799999999999E-3</c:v>
                </c:pt>
                <c:pt idx="71242" formatCode="0.00E+00">
                  <c:v>1.8231300000000001E-3</c:v>
                </c:pt>
                <c:pt idx="71243" formatCode="0.00E+00">
                  <c:v>2.1534599999999998E-3</c:v>
                </c:pt>
                <c:pt idx="71244" formatCode="0.00E+00">
                  <c:v>2.4840800000000001E-3</c:v>
                </c:pt>
                <c:pt idx="71245" formatCode="0.00E+00">
                  <c:v>2.81497E-3</c:v>
                </c:pt>
                <c:pt idx="71246" formatCode="0.00E+00">
                  <c:v>3.14614E-3</c:v>
                </c:pt>
                <c:pt idx="71247" formatCode="0.00E+00">
                  <c:v>3.4775800000000001E-3</c:v>
                </c:pt>
                <c:pt idx="71248" formatCode="0.00E+00">
                  <c:v>3.8092500000000001E-3</c:v>
                </c:pt>
                <c:pt idx="71249" formatCode="0.00E+00">
                  <c:v>4.1411399999999998E-3</c:v>
                </c:pt>
                <c:pt idx="71250" formatCode="0.00E+00">
                  <c:v>4.47321E-3</c:v>
                </c:pt>
                <c:pt idx="71251" formatCode="0.00E+00">
                  <c:v>4.8054300000000003E-3</c:v>
                </c:pt>
                <c:pt idx="71252" formatCode="0.00E+00">
                  <c:v>5.1377300000000001E-3</c:v>
                </c:pt>
                <c:pt idx="71253" formatCode="0.00E+00">
                  <c:v>5.4700699999999996E-3</c:v>
                </c:pt>
                <c:pt idx="71254" formatCode="0.00E+00">
                  <c:v>5.8023900000000002E-3</c:v>
                </c:pt>
                <c:pt idx="71255" formatCode="0.00E+00">
                  <c:v>6.1345999999999996E-3</c:v>
                </c:pt>
                <c:pt idx="71256" formatCode="0.00E+00">
                  <c:v>6.4666300000000001E-3</c:v>
                </c:pt>
                <c:pt idx="71257" formatCode="0.00E+00">
                  <c:v>6.7983699999999998E-3</c:v>
                </c:pt>
                <c:pt idx="71258" formatCode="0.00E+00">
                  <c:v>7.1297499999999998E-3</c:v>
                </c:pt>
                <c:pt idx="71259" formatCode="0.00E+00">
                  <c:v>7.4606300000000002E-3</c:v>
                </c:pt>
                <c:pt idx="71260" formatCode="0.00E+00">
                  <c:v>7.7909099999999998E-3</c:v>
                </c:pt>
                <c:pt idx="71261" formatCode="0.00E+00">
                  <c:v>8.1204399999999996E-3</c:v>
                </c:pt>
                <c:pt idx="71262" formatCode="0.00E+00">
                  <c:v>8.4491099999999993E-3</c:v>
                </c:pt>
                <c:pt idx="71263" formatCode="0.00E+00">
                  <c:v>8.7767399999999999E-3</c:v>
                </c:pt>
                <c:pt idx="71264" formatCode="0.00E+00">
                  <c:v>9.1031900000000006E-3</c:v>
                </c:pt>
                <c:pt idx="71265" formatCode="0.00E+00">
                  <c:v>9.4282900000000006E-3</c:v>
                </c:pt>
                <c:pt idx="71266" formatCode="0.00E+00">
                  <c:v>9.7518599999999993E-3</c:v>
                </c:pt>
                <c:pt idx="71267">
                  <c:v>1.00737E-2</c:v>
                </c:pt>
                <c:pt idx="71268">
                  <c:v>1.0393599999999999E-2</c:v>
                </c:pt>
                <c:pt idx="71269">
                  <c:v>1.0711399999999999E-2</c:v>
                </c:pt>
                <c:pt idx="71270">
                  <c:v>1.1026899999999999E-2</c:v>
                </c:pt>
                <c:pt idx="71271">
                  <c:v>1.1339800000000001E-2</c:v>
                </c:pt>
                <c:pt idx="71272">
                  <c:v>1.1649899999999999E-2</c:v>
                </c:pt>
                <c:pt idx="71273">
                  <c:v>1.1957000000000001E-2</c:v>
                </c:pt>
                <c:pt idx="71274">
                  <c:v>1.2260699999999999E-2</c:v>
                </c:pt>
                <c:pt idx="71275">
                  <c:v>1.25609E-2</c:v>
                </c:pt>
                <c:pt idx="71276">
                  <c:v>1.28573E-2</c:v>
                </c:pt>
                <c:pt idx="71277">
                  <c:v>1.31495E-2</c:v>
                </c:pt>
                <c:pt idx="71278">
                  <c:v>1.34374E-2</c:v>
                </c:pt>
                <c:pt idx="71279">
                  <c:v>1.3720599999999999E-2</c:v>
                </c:pt>
                <c:pt idx="71280">
                  <c:v>1.39988E-2</c:v>
                </c:pt>
                <c:pt idx="71281">
                  <c:v>1.42717E-2</c:v>
                </c:pt>
                <c:pt idx="71282">
                  <c:v>1.4539099999999999E-2</c:v>
                </c:pt>
                <c:pt idx="71283">
                  <c:v>1.4800499999999999E-2</c:v>
                </c:pt>
                <c:pt idx="71284">
                  <c:v>1.5055799999999999E-2</c:v>
                </c:pt>
                <c:pt idx="71285">
                  <c:v>1.53045E-2</c:v>
                </c:pt>
                <c:pt idx="71286">
                  <c:v>1.5546300000000001E-2</c:v>
                </c:pt>
                <c:pt idx="71287">
                  <c:v>1.57809E-2</c:v>
                </c:pt>
                <c:pt idx="71288">
                  <c:v>1.6008000000000001E-2</c:v>
                </c:pt>
                <c:pt idx="71289">
                  <c:v>1.6227200000000001E-2</c:v>
                </c:pt>
                <c:pt idx="71290">
                  <c:v>1.64382E-2</c:v>
                </c:pt>
                <c:pt idx="71291">
                  <c:v>1.6640599999999998E-2</c:v>
                </c:pt>
                <c:pt idx="71292">
                  <c:v>1.6834200000000001E-2</c:v>
                </c:pt>
                <c:pt idx="71293">
                  <c:v>1.7018599999999998E-2</c:v>
                </c:pt>
                <c:pt idx="71294">
                  <c:v>1.7193400000000001E-2</c:v>
                </c:pt>
                <c:pt idx="71295">
                  <c:v>1.73583E-2</c:v>
                </c:pt>
                <c:pt idx="71296">
                  <c:v>1.7513000000000001E-2</c:v>
                </c:pt>
                <c:pt idx="71297">
                  <c:v>1.7657200000000001E-2</c:v>
                </c:pt>
                <c:pt idx="71298">
                  <c:v>1.7790500000000001E-2</c:v>
                </c:pt>
                <c:pt idx="71299">
                  <c:v>1.7912600000000001E-2</c:v>
                </c:pt>
                <c:pt idx="71300">
                  <c:v>1.80232E-2</c:v>
                </c:pt>
                <c:pt idx="71301">
                  <c:v>1.8121999999999999E-2</c:v>
                </c:pt>
                <c:pt idx="71302">
                  <c:v>1.8208700000000001E-2</c:v>
                </c:pt>
                <c:pt idx="71303">
                  <c:v>1.8282900000000001E-2</c:v>
                </c:pt>
                <c:pt idx="71304">
                  <c:v>1.83445E-2</c:v>
                </c:pt>
                <c:pt idx="71305">
                  <c:v>1.8393E-2</c:v>
                </c:pt>
                <c:pt idx="71306">
                  <c:v>1.8428300000000002E-2</c:v>
                </c:pt>
                <c:pt idx="71307">
                  <c:v>1.8450100000000001E-2</c:v>
                </c:pt>
                <c:pt idx="71308">
                  <c:v>1.8458100000000002E-2</c:v>
                </c:pt>
                <c:pt idx="71309">
                  <c:v>1.8452199999999998E-2</c:v>
                </c:pt>
                <c:pt idx="71310">
                  <c:v>1.8432E-2</c:v>
                </c:pt>
                <c:pt idx="71311">
                  <c:v>1.8397299999999998E-2</c:v>
                </c:pt>
                <c:pt idx="71312">
                  <c:v>1.8348E-2</c:v>
                </c:pt>
                <c:pt idx="71313">
                  <c:v>1.8283799999999999E-2</c:v>
                </c:pt>
                <c:pt idx="71314">
                  <c:v>1.8204700000000001E-2</c:v>
                </c:pt>
                <c:pt idx="71315">
                  <c:v>1.8110299999999999E-2</c:v>
                </c:pt>
                <c:pt idx="71316">
                  <c:v>1.8000700000000001E-2</c:v>
                </c:pt>
                <c:pt idx="71317">
                  <c:v>1.7875599999999998E-2</c:v>
                </c:pt>
                <c:pt idx="71318">
                  <c:v>1.7734900000000001E-2</c:v>
                </c:pt>
                <c:pt idx="71319">
                  <c:v>1.75786E-2</c:v>
                </c:pt>
                <c:pt idx="71320">
                  <c:v>1.7406499999999998E-2</c:v>
                </c:pt>
                <c:pt idx="71321">
                  <c:v>1.7218600000000001E-2</c:v>
                </c:pt>
                <c:pt idx="71322">
                  <c:v>1.7014899999999999E-2</c:v>
                </c:pt>
                <c:pt idx="71323">
                  <c:v>1.6795299999999999E-2</c:v>
                </c:pt>
                <c:pt idx="71324">
                  <c:v>1.6559899999999999E-2</c:v>
                </c:pt>
                <c:pt idx="71325">
                  <c:v>1.6308599999999999E-2</c:v>
                </c:pt>
                <c:pt idx="71326">
                  <c:v>1.60415E-2</c:v>
                </c:pt>
                <c:pt idx="71327">
                  <c:v>1.5758600000000001E-2</c:v>
                </c:pt>
                <c:pt idx="71328">
                  <c:v>1.54599E-2</c:v>
                </c:pt>
                <c:pt idx="71329">
                  <c:v>1.51457E-2</c:v>
                </c:pt>
                <c:pt idx="71330">
                  <c:v>1.4815999999999999E-2</c:v>
                </c:pt>
                <c:pt idx="71331">
                  <c:v>1.44709E-2</c:v>
                </c:pt>
                <c:pt idx="71332">
                  <c:v>1.4110599999999999E-2</c:v>
                </c:pt>
                <c:pt idx="71333">
                  <c:v>1.3735300000000001E-2</c:v>
                </c:pt>
                <c:pt idx="71334">
                  <c:v>1.33451E-2</c:v>
                </c:pt>
                <c:pt idx="71335">
                  <c:v>1.29403E-2</c:v>
                </c:pt>
                <c:pt idx="71336">
                  <c:v>1.25211E-2</c:v>
                </c:pt>
                <c:pt idx="71337">
                  <c:v>1.2087799999999999E-2</c:v>
                </c:pt>
                <c:pt idx="71338">
                  <c:v>1.1640599999999999E-2</c:v>
                </c:pt>
                <c:pt idx="71339">
                  <c:v>1.11798E-2</c:v>
                </c:pt>
                <c:pt idx="71340">
                  <c:v>1.07058E-2</c:v>
                </c:pt>
                <c:pt idx="71341">
                  <c:v>1.02189E-2</c:v>
                </c:pt>
                <c:pt idx="71342" formatCode="0.00E+00">
                  <c:v>9.7195200000000006E-3</c:v>
                </c:pt>
                <c:pt idx="71343" formatCode="0.00E+00">
                  <c:v>9.2079299999999996E-3</c:v>
                </c:pt>
                <c:pt idx="71344" formatCode="0.00E+00">
                  <c:v>8.6845599999999992E-3</c:v>
                </c:pt>
                <c:pt idx="71345" formatCode="0.00E+00">
                  <c:v>8.1498500000000001E-3</c:v>
                </c:pt>
                <c:pt idx="71346" formatCode="0.00E+00">
                  <c:v>7.60423E-3</c:v>
                </c:pt>
                <c:pt idx="71347" formatCode="0.00E+00">
                  <c:v>7.0481399999999996E-3</c:v>
                </c:pt>
                <c:pt idx="71348" formatCode="0.00E+00">
                  <c:v>6.4820600000000004E-3</c:v>
                </c:pt>
                <c:pt idx="71349" formatCode="0.00E+00">
                  <c:v>5.9064800000000004E-3</c:v>
                </c:pt>
                <c:pt idx="71350" formatCode="0.00E+00">
                  <c:v>5.3219000000000001E-3</c:v>
                </c:pt>
                <c:pt idx="71351" formatCode="0.00E+00">
                  <c:v>4.7288499999999997E-3</c:v>
                </c:pt>
                <c:pt idx="71352" formatCode="0.00E+00">
                  <c:v>4.1278699999999996E-3</c:v>
                </c:pt>
                <c:pt idx="71353" formatCode="0.00E+00">
                  <c:v>3.5195000000000001E-3</c:v>
                </c:pt>
                <c:pt idx="71354" formatCode="0.00E+00">
                  <c:v>2.9043200000000002E-3</c:v>
                </c:pt>
                <c:pt idx="71355" formatCode="0.00E+00">
                  <c:v>2.2829E-3</c:v>
                </c:pt>
                <c:pt idx="71356" formatCode="0.00E+00">
                  <c:v>1.6558499999999999E-3</c:v>
                </c:pt>
                <c:pt idx="71357" formatCode="0.00E+00">
                  <c:v>1.02377E-3</c:v>
                </c:pt>
                <c:pt idx="71358" formatCode="0.00E+00">
                  <c:v>3.8727400000000001E-4</c:v>
                </c:pt>
                <c:pt idx="71359" formatCode="0.00E+00">
                  <c:v>-2.5299799999999999E-4</c:v>
                </c:pt>
                <c:pt idx="71360" formatCode="0.00E+00">
                  <c:v>-8.9640900000000003E-4</c:v>
                </c:pt>
                <c:pt idx="71361" formatCode="0.00E+00">
                  <c:v>-1.5423100000000001E-3</c:v>
                </c:pt>
                <c:pt idx="71362" formatCode="0.00E+00">
                  <c:v>-2.1900299999999999E-3</c:v>
                </c:pt>
                <c:pt idx="71363" formatCode="0.00E+00">
                  <c:v>-2.83891E-3</c:v>
                </c:pt>
                <c:pt idx="71364" formatCode="0.00E+00">
                  <c:v>-3.4882799999999999E-3</c:v>
                </c:pt>
                <c:pt idx="71365" formatCode="0.00E+00">
                  <c:v>-4.13745E-3</c:v>
                </c:pt>
                <c:pt idx="71366" formatCode="0.00E+00">
                  <c:v>-4.7857300000000002E-3</c:v>
                </c:pt>
                <c:pt idx="71367" formatCode="0.00E+00">
                  <c:v>-5.4324400000000002E-3</c:v>
                </c:pt>
                <c:pt idx="71368" formatCode="0.00E+00">
                  <c:v>-6.0768699999999998E-3</c:v>
                </c:pt>
                <c:pt idx="71369" formatCode="0.00E+00">
                  <c:v>-6.7183399999999997E-3</c:v>
                </c:pt>
                <c:pt idx="71370" formatCode="0.00E+00">
                  <c:v>-7.3561399999999997E-3</c:v>
                </c:pt>
                <c:pt idx="71371" formatCode="0.00E+00">
                  <c:v>-7.9895799999999996E-3</c:v>
                </c:pt>
                <c:pt idx="71372" formatCode="0.00E+00">
                  <c:v>-8.6179399999999993E-3</c:v>
                </c:pt>
                <c:pt idx="71373" formatCode="0.00E+00">
                  <c:v>-9.2405400000000002E-3</c:v>
                </c:pt>
                <c:pt idx="71374" formatCode="0.00E+00">
                  <c:v>-9.8566699999999997E-3</c:v>
                </c:pt>
                <c:pt idx="71375">
                  <c:v>-1.04656E-2</c:v>
                </c:pt>
                <c:pt idx="71376">
                  <c:v>-1.10668E-2</c:v>
                </c:pt>
                <c:pt idx="71377">
                  <c:v>-1.16594E-2</c:v>
                </c:pt>
                <c:pt idx="71378">
                  <c:v>-1.22427E-2</c:v>
                </c:pt>
                <c:pt idx="71379">
                  <c:v>-1.28162E-2</c:v>
                </c:pt>
                <c:pt idx="71380">
                  <c:v>-1.3379200000000001E-2</c:v>
                </c:pt>
                <c:pt idx="71381">
                  <c:v>-1.39309E-2</c:v>
                </c:pt>
                <c:pt idx="71382">
                  <c:v>-1.4470800000000001E-2</c:v>
                </c:pt>
                <c:pt idx="71383">
                  <c:v>-1.49982E-2</c:v>
                </c:pt>
                <c:pt idx="71384">
                  <c:v>-1.55125E-2</c:v>
                </c:pt>
                <c:pt idx="71385">
                  <c:v>-1.6013099999999999E-2</c:v>
                </c:pt>
                <c:pt idx="71386">
                  <c:v>-1.6499300000000001E-2</c:v>
                </c:pt>
                <c:pt idx="71387">
                  <c:v>-1.6970599999999999E-2</c:v>
                </c:pt>
                <c:pt idx="71388">
                  <c:v>-1.7426500000000001E-2</c:v>
                </c:pt>
                <c:pt idx="71389">
                  <c:v>-1.7866400000000001E-2</c:v>
                </c:pt>
                <c:pt idx="71390">
                  <c:v>-1.82896E-2</c:v>
                </c:pt>
                <c:pt idx="71391">
                  <c:v>-1.8695799999999999E-2</c:v>
                </c:pt>
                <c:pt idx="71392">
                  <c:v>-1.9084400000000001E-2</c:v>
                </c:pt>
                <c:pt idx="71393">
                  <c:v>-1.9455E-2</c:v>
                </c:pt>
                <c:pt idx="71394">
                  <c:v>-1.9807000000000002E-2</c:v>
                </c:pt>
                <c:pt idx="71395">
                  <c:v>-2.0140100000000001E-2</c:v>
                </c:pt>
                <c:pt idx="71396">
                  <c:v>-2.0453699999999998E-2</c:v>
                </c:pt>
                <c:pt idx="71397">
                  <c:v>-2.0747600000000001E-2</c:v>
                </c:pt>
                <c:pt idx="71398">
                  <c:v>-2.1021399999999999E-2</c:v>
                </c:pt>
                <c:pt idx="71399">
                  <c:v>-2.1274600000000001E-2</c:v>
                </c:pt>
                <c:pt idx="71400">
                  <c:v>-2.1506999999999998E-2</c:v>
                </c:pt>
                <c:pt idx="71401">
                  <c:v>-2.17182E-2</c:v>
                </c:pt>
                <c:pt idx="71402">
                  <c:v>-2.1908E-2</c:v>
                </c:pt>
                <c:pt idx="71403">
                  <c:v>-2.2076200000000001E-2</c:v>
                </c:pt>
                <c:pt idx="71404">
                  <c:v>-2.22224E-2</c:v>
                </c:pt>
                <c:pt idx="71405">
                  <c:v>-2.2346499999999998E-2</c:v>
                </c:pt>
                <c:pt idx="71406">
                  <c:v>-2.24484E-2</c:v>
                </c:pt>
                <c:pt idx="71407">
                  <c:v>-2.2527800000000001E-2</c:v>
                </c:pt>
                <c:pt idx="71408">
                  <c:v>-2.25846E-2</c:v>
                </c:pt>
                <c:pt idx="71409">
                  <c:v>-2.2618800000000001E-2</c:v>
                </c:pt>
                <c:pt idx="71410">
                  <c:v>-2.2630299999999999E-2</c:v>
                </c:pt>
                <c:pt idx="71411">
                  <c:v>-2.2619E-2</c:v>
                </c:pt>
                <c:pt idx="71412">
                  <c:v>-2.2585000000000001E-2</c:v>
                </c:pt>
                <c:pt idx="71413">
                  <c:v>-2.2528099999999999E-2</c:v>
                </c:pt>
                <c:pt idx="71414">
                  <c:v>-2.2448599999999999E-2</c:v>
                </c:pt>
                <c:pt idx="71415">
                  <c:v>-2.2346399999999999E-2</c:v>
                </c:pt>
                <c:pt idx="71416">
                  <c:v>-2.22217E-2</c:v>
                </c:pt>
                <c:pt idx="71417">
                  <c:v>-2.20745E-2</c:v>
                </c:pt>
                <c:pt idx="71418">
                  <c:v>-2.19051E-2</c:v>
                </c:pt>
                <c:pt idx="71419">
                  <c:v>-2.17135E-2</c:v>
                </c:pt>
                <c:pt idx="71420">
                  <c:v>-2.1500100000000001E-2</c:v>
                </c:pt>
                <c:pt idx="71421">
                  <c:v>-2.1264999999999999E-2</c:v>
                </c:pt>
                <c:pt idx="71422">
                  <c:v>-2.1008599999999999E-2</c:v>
                </c:pt>
                <c:pt idx="71423">
                  <c:v>-2.0730999999999999E-2</c:v>
                </c:pt>
                <c:pt idx="71424">
                  <c:v>-2.0432700000000002E-2</c:v>
                </c:pt>
                <c:pt idx="71425">
                  <c:v>-2.0113900000000001E-2</c:v>
                </c:pt>
                <c:pt idx="71426">
                  <c:v>-1.9775000000000001E-2</c:v>
                </c:pt>
                <c:pt idx="71427">
                  <c:v>-1.94164E-2</c:v>
                </c:pt>
                <c:pt idx="71428">
                  <c:v>-1.90385E-2</c:v>
                </c:pt>
                <c:pt idx="71429">
                  <c:v>-1.86418E-2</c:v>
                </c:pt>
                <c:pt idx="71430">
                  <c:v>-1.8226699999999998E-2</c:v>
                </c:pt>
                <c:pt idx="71431">
                  <c:v>-1.7793699999999999E-2</c:v>
                </c:pt>
                <c:pt idx="71432">
                  <c:v>-1.7343299999999999E-2</c:v>
                </c:pt>
                <c:pt idx="71433">
                  <c:v>-1.6875999999999999E-2</c:v>
                </c:pt>
                <c:pt idx="71434">
                  <c:v>-1.6392400000000001E-2</c:v>
                </c:pt>
                <c:pt idx="71435">
                  <c:v>-1.5893000000000001E-2</c:v>
                </c:pt>
                <c:pt idx="71436">
                  <c:v>-1.53785E-2</c:v>
                </c:pt>
                <c:pt idx="71437">
                  <c:v>-1.4849299999999999E-2</c:v>
                </c:pt>
                <c:pt idx="71438">
                  <c:v>-1.43062E-2</c:v>
                </c:pt>
                <c:pt idx="71439">
                  <c:v>-1.37498E-2</c:v>
                </c:pt>
                <c:pt idx="71440">
                  <c:v>-1.31807E-2</c:v>
                </c:pt>
                <c:pt idx="71441">
                  <c:v>-1.2599600000000001E-2</c:v>
                </c:pt>
                <c:pt idx="71442">
                  <c:v>-1.2007200000000001E-2</c:v>
                </c:pt>
                <c:pt idx="71443">
                  <c:v>-1.14041E-2</c:v>
                </c:pt>
                <c:pt idx="71444">
                  <c:v>-1.0791200000000001E-2</c:v>
                </c:pt>
                <c:pt idx="71445">
                  <c:v>-1.0168999999999999E-2</c:v>
                </c:pt>
                <c:pt idx="71446" formatCode="0.00E+00">
                  <c:v>-9.5383299999999994E-3</c:v>
                </c:pt>
                <c:pt idx="71447" formatCode="0.00E+00">
                  <c:v>-8.8999200000000004E-3</c:v>
                </c:pt>
                <c:pt idx="71448" formatCode="0.00E+00">
                  <c:v>-8.2544999999999997E-3</c:v>
                </c:pt>
                <c:pt idx="71449" formatCode="0.00E+00">
                  <c:v>-7.6028399999999996E-3</c:v>
                </c:pt>
                <c:pt idx="71450" formatCode="0.00E+00">
                  <c:v>-6.9456800000000001E-3</c:v>
                </c:pt>
                <c:pt idx="71451" formatCode="0.00E+00">
                  <c:v>-6.2837800000000001E-3</c:v>
                </c:pt>
                <c:pt idx="71452" formatCode="0.00E+00">
                  <c:v>-5.6179100000000003E-3</c:v>
                </c:pt>
                <c:pt idx="71453" formatCode="0.00E+00">
                  <c:v>-4.9488500000000003E-3</c:v>
                </c:pt>
                <c:pt idx="71454" formatCode="0.00E+00">
                  <c:v>-4.2773500000000001E-3</c:v>
                </c:pt>
                <c:pt idx="71455" formatCode="0.00E+00">
                  <c:v>-3.6041900000000002E-3</c:v>
                </c:pt>
                <c:pt idx="71456" formatCode="0.00E+00">
                  <c:v>-2.9301499999999999E-3</c:v>
                </c:pt>
                <c:pt idx="71457" formatCode="0.00E+00">
                  <c:v>-2.2559799999999999E-3</c:v>
                </c:pt>
                <c:pt idx="71458" formatCode="0.00E+00">
                  <c:v>-1.5824599999999999E-3</c:v>
                </c:pt>
                <c:pt idx="71459" formatCode="0.00E+00">
                  <c:v>-9.1034600000000003E-4</c:v>
                </c:pt>
                <c:pt idx="71460" formatCode="0.00E+00">
                  <c:v>-2.4040500000000001E-4</c:v>
                </c:pt>
                <c:pt idx="71461" formatCode="0.00E+00">
                  <c:v>4.26613E-4</c:v>
                </c:pt>
                <c:pt idx="71462" formatCode="0.00E+00">
                  <c:v>1.0899600000000001E-3</c:v>
                </c:pt>
                <c:pt idx="71463" formatCode="0.00E+00">
                  <c:v>1.7489000000000001E-3</c:v>
                </c:pt>
                <c:pt idx="71464" formatCode="0.00E+00">
                  <c:v>2.4026899999999999E-3</c:v>
                </c:pt>
                <c:pt idx="71465" formatCode="0.00E+00">
                  <c:v>3.05062E-3</c:v>
                </c:pt>
                <c:pt idx="71466" formatCode="0.00E+00">
                  <c:v>3.6919800000000001E-3</c:v>
                </c:pt>
                <c:pt idx="71467" formatCode="0.00E+00">
                  <c:v>4.3260599999999996E-3</c:v>
                </c:pt>
                <c:pt idx="71468" formatCode="0.00E+00">
                  <c:v>4.9521699999999997E-3</c:v>
                </c:pt>
                <c:pt idx="71469" formatCode="0.00E+00">
                  <c:v>5.5696399999999998E-3</c:v>
                </c:pt>
                <c:pt idx="71470" formatCode="0.00E+00">
                  <c:v>6.1778099999999997E-3</c:v>
                </c:pt>
                <c:pt idx="71471" formatCode="0.00E+00">
                  <c:v>6.7760399999999997E-3</c:v>
                </c:pt>
                <c:pt idx="71472" formatCode="0.00E+00">
                  <c:v>7.3636800000000001E-3</c:v>
                </c:pt>
                <c:pt idx="71473" formatCode="0.00E+00">
                  <c:v>7.9401300000000001E-3</c:v>
                </c:pt>
                <c:pt idx="71474" formatCode="0.00E+00">
                  <c:v>8.50478E-3</c:v>
                </c:pt>
                <c:pt idx="71475" formatCode="0.00E+00">
                  <c:v>9.0570700000000004E-3</c:v>
                </c:pt>
                <c:pt idx="71476" formatCode="0.00E+00">
                  <c:v>9.5964199999999996E-3</c:v>
                </c:pt>
                <c:pt idx="71477">
                  <c:v>1.0122300000000001E-2</c:v>
                </c:pt>
                <c:pt idx="71478">
                  <c:v>1.06342E-2</c:v>
                </c:pt>
                <c:pt idx="71479">
                  <c:v>1.11316E-2</c:v>
                </c:pt>
                <c:pt idx="71480">
                  <c:v>1.1613999999999999E-2</c:v>
                </c:pt>
                <c:pt idx="71481">
                  <c:v>1.2081E-2</c:v>
                </c:pt>
                <c:pt idx="71482">
                  <c:v>1.2532099999999999E-2</c:v>
                </c:pt>
                <c:pt idx="71483">
                  <c:v>1.29669E-2</c:v>
                </c:pt>
                <c:pt idx="71484">
                  <c:v>1.33851E-2</c:v>
                </c:pt>
                <c:pt idx="71485">
                  <c:v>1.37862E-2</c:v>
                </c:pt>
                <c:pt idx="71486">
                  <c:v>1.4169899999999999E-2</c:v>
                </c:pt>
                <c:pt idx="71487">
                  <c:v>1.4535899999999999E-2</c:v>
                </c:pt>
                <c:pt idx="71488">
                  <c:v>1.4884E-2</c:v>
                </c:pt>
                <c:pt idx="71489">
                  <c:v>1.52138E-2</c:v>
                </c:pt>
                <c:pt idx="71490">
                  <c:v>1.5525000000000001E-2</c:v>
                </c:pt>
                <c:pt idx="71491">
                  <c:v>1.5817600000000001E-2</c:v>
                </c:pt>
                <c:pt idx="71492">
                  <c:v>1.60912E-2</c:v>
                </c:pt>
                <c:pt idx="71493">
                  <c:v>1.6345800000000001E-2</c:v>
                </c:pt>
                <c:pt idx="71494">
                  <c:v>1.6581100000000001E-2</c:v>
                </c:pt>
                <c:pt idx="71495">
                  <c:v>1.6797200000000002E-2</c:v>
                </c:pt>
                <c:pt idx="71496">
                  <c:v>1.69937E-2</c:v>
                </c:pt>
                <c:pt idx="71497">
                  <c:v>1.71708E-2</c:v>
                </c:pt>
                <c:pt idx="71498">
                  <c:v>1.7328400000000001E-2</c:v>
                </c:pt>
                <c:pt idx="71499">
                  <c:v>1.74664E-2</c:v>
                </c:pt>
                <c:pt idx="71500">
                  <c:v>1.7584900000000001E-2</c:v>
                </c:pt>
                <c:pt idx="71501">
                  <c:v>1.7683899999999999E-2</c:v>
                </c:pt>
                <c:pt idx="71502">
                  <c:v>1.7763500000000002E-2</c:v>
                </c:pt>
                <c:pt idx="71503">
                  <c:v>1.7823800000000001E-2</c:v>
                </c:pt>
                <c:pt idx="71504">
                  <c:v>1.78648E-2</c:v>
                </c:pt>
                <c:pt idx="71505">
                  <c:v>1.7886699999999998E-2</c:v>
                </c:pt>
                <c:pt idx="71506">
                  <c:v>1.7889700000000001E-2</c:v>
                </c:pt>
                <c:pt idx="71507">
                  <c:v>1.7873900000000002E-2</c:v>
                </c:pt>
                <c:pt idx="71508">
                  <c:v>1.7839600000000001E-2</c:v>
                </c:pt>
                <c:pt idx="71509">
                  <c:v>1.7787000000000001E-2</c:v>
                </c:pt>
                <c:pt idx="71510">
                  <c:v>1.7716300000000001E-2</c:v>
                </c:pt>
                <c:pt idx="71511">
                  <c:v>1.7627799999999999E-2</c:v>
                </c:pt>
                <c:pt idx="71512">
                  <c:v>1.7521800000000001E-2</c:v>
                </c:pt>
                <c:pt idx="71513">
                  <c:v>1.73986E-2</c:v>
                </c:pt>
                <c:pt idx="71514">
                  <c:v>1.72585E-2</c:v>
                </c:pt>
                <c:pt idx="71515">
                  <c:v>1.71019E-2</c:v>
                </c:pt>
                <c:pt idx="71516">
                  <c:v>1.6929099999999999E-2</c:v>
                </c:pt>
                <c:pt idx="71517">
                  <c:v>1.6740600000000001E-2</c:v>
                </c:pt>
                <c:pt idx="71518">
                  <c:v>1.6536800000000001E-2</c:v>
                </c:pt>
                <c:pt idx="71519">
                  <c:v>1.6317999999999999E-2</c:v>
                </c:pt>
                <c:pt idx="71520">
                  <c:v>1.6084600000000001E-2</c:v>
                </c:pt>
                <c:pt idx="71521">
                  <c:v>1.5837199999999999E-2</c:v>
                </c:pt>
                <c:pt idx="71522">
                  <c:v>1.55763E-2</c:v>
                </c:pt>
                <c:pt idx="71523">
                  <c:v>1.53022E-2</c:v>
                </c:pt>
                <c:pt idx="71524">
                  <c:v>1.50154E-2</c:v>
                </c:pt>
                <c:pt idx="71525">
                  <c:v>1.47165E-2</c:v>
                </c:pt>
                <c:pt idx="71526">
                  <c:v>1.4406E-2</c:v>
                </c:pt>
                <c:pt idx="71527">
                  <c:v>1.40844E-2</c:v>
                </c:pt>
                <c:pt idx="71528">
                  <c:v>1.37521E-2</c:v>
                </c:pt>
                <c:pt idx="71529">
                  <c:v>1.3409900000000001E-2</c:v>
                </c:pt>
                <c:pt idx="71530">
                  <c:v>1.30581E-2</c:v>
                </c:pt>
                <c:pt idx="71531">
                  <c:v>1.2697399999999999E-2</c:v>
                </c:pt>
                <c:pt idx="71532">
                  <c:v>1.2328199999999999E-2</c:v>
                </c:pt>
                <c:pt idx="71533">
                  <c:v>1.19512E-2</c:v>
                </c:pt>
                <c:pt idx="71534">
                  <c:v>1.1566999999999999E-2</c:v>
                </c:pt>
                <c:pt idx="71535">
                  <c:v>1.1176E-2</c:v>
                </c:pt>
                <c:pt idx="71536">
                  <c:v>1.07788E-2</c:v>
                </c:pt>
                <c:pt idx="71537">
                  <c:v>1.0376099999999999E-2</c:v>
                </c:pt>
                <c:pt idx="71538" formatCode="0.00E+00">
                  <c:v>9.9682799999999995E-3</c:v>
                </c:pt>
                <c:pt idx="71539" formatCode="0.00E+00">
                  <c:v>9.5560599999999999E-3</c:v>
                </c:pt>
                <c:pt idx="71540" formatCode="0.00E+00">
                  <c:v>9.1399399999999992E-3</c:v>
                </c:pt>
                <c:pt idx="71541" formatCode="0.00E+00">
                  <c:v>8.7204899999999991E-3</c:v>
                </c:pt>
                <c:pt idx="71542" formatCode="0.00E+00">
                  <c:v>8.29827E-3</c:v>
                </c:pt>
                <c:pt idx="71543" formatCode="0.00E+00">
                  <c:v>7.8738300000000001E-3</c:v>
                </c:pt>
                <c:pt idx="71544" formatCode="0.00E+00">
                  <c:v>7.4477299999999996E-3</c:v>
                </c:pt>
                <c:pt idx="71545" formatCode="0.00E+00">
                  <c:v>7.0204999999999998E-3</c:v>
                </c:pt>
                <c:pt idx="71546" formatCode="0.00E+00">
                  <c:v>6.5926800000000001E-3</c:v>
                </c:pt>
                <c:pt idx="71547" formatCode="0.00E+00">
                  <c:v>6.1648099999999997E-3</c:v>
                </c:pt>
                <c:pt idx="71548" formatCode="0.00E+00">
                  <c:v>5.7374100000000001E-3</c:v>
                </c:pt>
                <c:pt idx="71549" formatCode="0.00E+00">
                  <c:v>5.3109799999999999E-3</c:v>
                </c:pt>
                <c:pt idx="71550" formatCode="0.00E+00">
                  <c:v>4.8860400000000003E-3</c:v>
                </c:pt>
                <c:pt idx="71551" formatCode="0.00E+00">
                  <c:v>4.4630700000000004E-3</c:v>
                </c:pt>
                <c:pt idx="71552" formatCode="0.00E+00">
                  <c:v>4.0425699999999997E-3</c:v>
                </c:pt>
                <c:pt idx="71553" formatCode="0.00E+00">
                  <c:v>3.6249899999999998E-3</c:v>
                </c:pt>
                <c:pt idx="71554" formatCode="0.00E+00">
                  <c:v>3.2108100000000001E-3</c:v>
                </c:pt>
                <c:pt idx="71555" formatCode="0.00E+00">
                  <c:v>2.8004800000000002E-3</c:v>
                </c:pt>
                <c:pt idx="71556" formatCode="0.00E+00">
                  <c:v>2.39441E-3</c:v>
                </c:pt>
                <c:pt idx="71557" formatCode="0.00E+00">
                  <c:v>1.9930500000000001E-3</c:v>
                </c:pt>
                <c:pt idx="71558" formatCode="0.00E+00">
                  <c:v>1.5967799999999999E-3</c:v>
                </c:pt>
                <c:pt idx="71559" formatCode="0.00E+00">
                  <c:v>1.2060199999999999E-3</c:v>
                </c:pt>
                <c:pt idx="71560" formatCode="0.00E+00">
                  <c:v>8.2112299999999999E-4</c:v>
                </c:pt>
                <c:pt idx="71561" formatCode="0.00E+00">
                  <c:v>4.4246699999999999E-4</c:v>
                </c:pt>
                <c:pt idx="71562" formatCode="0.00E+00">
                  <c:v>7.0393899999999997E-5</c:v>
                </c:pt>
                <c:pt idx="71563" formatCode="0.00E+00">
                  <c:v>-2.94765E-4</c:v>
                </c:pt>
                <c:pt idx="71564" formatCode="0.00E+00">
                  <c:v>-6.5269600000000003E-4</c:v>
                </c:pt>
                <c:pt idx="71565" formatCode="0.00E+00">
                  <c:v>-1.0031E-3</c:v>
                </c:pt>
                <c:pt idx="71566" formatCode="0.00E+00">
                  <c:v>-1.3457E-3</c:v>
                </c:pt>
                <c:pt idx="71567" formatCode="0.00E+00">
                  <c:v>-1.6802200000000001E-3</c:v>
                </c:pt>
                <c:pt idx="71568" formatCode="0.00E+00">
                  <c:v>-2.00643E-3</c:v>
                </c:pt>
                <c:pt idx="71569" formatCode="0.00E+00">
                  <c:v>-2.3241E-3</c:v>
                </c:pt>
                <c:pt idx="71570" formatCode="0.00E+00">
                  <c:v>-2.6329999999999999E-3</c:v>
                </c:pt>
                <c:pt idx="71571" formatCode="0.00E+00">
                  <c:v>-2.9329500000000001E-3</c:v>
                </c:pt>
                <c:pt idx="71572" formatCode="0.00E+00">
                  <c:v>-3.2237799999999999E-3</c:v>
                </c:pt>
                <c:pt idx="71573" formatCode="0.00E+00">
                  <c:v>-3.5053200000000001E-3</c:v>
                </c:pt>
                <c:pt idx="71574" formatCode="0.00E+00">
                  <c:v>-3.7774200000000001E-3</c:v>
                </c:pt>
                <c:pt idx="71575" formatCode="0.00E+00">
                  <c:v>-4.0399800000000003E-3</c:v>
                </c:pt>
                <c:pt idx="71576" formatCode="0.00E+00">
                  <c:v>-4.2928799999999998E-3</c:v>
                </c:pt>
                <c:pt idx="71577" formatCode="0.00E+00">
                  <c:v>-4.5360399999999999E-3</c:v>
                </c:pt>
                <c:pt idx="71578" formatCode="0.00E+00">
                  <c:v>-4.7693800000000001E-3</c:v>
                </c:pt>
                <c:pt idx="71579" formatCode="0.00E+00">
                  <c:v>-4.9928400000000001E-3</c:v>
                </c:pt>
                <c:pt idx="71580" formatCode="0.00E+00">
                  <c:v>-5.2064099999999999E-3</c:v>
                </c:pt>
                <c:pt idx="71581" formatCode="0.00E+00">
                  <c:v>-5.4100399999999996E-3</c:v>
                </c:pt>
                <c:pt idx="71582" formatCode="0.00E+00">
                  <c:v>-5.6037500000000002E-3</c:v>
                </c:pt>
                <c:pt idx="71583" formatCode="0.00E+00">
                  <c:v>-5.7875299999999999E-3</c:v>
                </c:pt>
                <c:pt idx="71584" formatCode="0.00E+00">
                  <c:v>-5.9614300000000002E-3</c:v>
                </c:pt>
                <c:pt idx="71585" formatCode="0.00E+00">
                  <c:v>-6.1254899999999999E-3</c:v>
                </c:pt>
                <c:pt idx="71586" formatCode="0.00E+00">
                  <c:v>-6.2797599999999997E-3</c:v>
                </c:pt>
                <c:pt idx="71587" formatCode="0.00E+00">
                  <c:v>-6.4243199999999999E-3</c:v>
                </c:pt>
                <c:pt idx="71588" formatCode="0.00E+00">
                  <c:v>-6.5592599999999999E-3</c:v>
                </c:pt>
                <c:pt idx="71589" formatCode="0.00E+00">
                  <c:v>-6.6846900000000001E-3</c:v>
                </c:pt>
                <c:pt idx="71590" formatCode="0.00E+00">
                  <c:v>-6.8007099999999997E-3</c:v>
                </c:pt>
                <c:pt idx="71591" formatCode="0.00E+00">
                  <c:v>-6.9074599999999998E-3</c:v>
                </c:pt>
                <c:pt idx="71592" formatCode="0.00E+00">
                  <c:v>-7.0050900000000003E-3</c:v>
                </c:pt>
                <c:pt idx="71593" formatCode="0.00E+00">
                  <c:v>-7.0937400000000003E-3</c:v>
                </c:pt>
                <c:pt idx="71594" formatCode="0.00E+00">
                  <c:v>-7.1735899999999997E-3</c:v>
                </c:pt>
                <c:pt idx="71595" formatCode="0.00E+00">
                  <c:v>-7.24481E-3</c:v>
                </c:pt>
                <c:pt idx="71596" formatCode="0.00E+00">
                  <c:v>-7.3075800000000002E-3</c:v>
                </c:pt>
                <c:pt idx="71597" formatCode="0.00E+00">
                  <c:v>-7.3621199999999998E-3</c:v>
                </c:pt>
                <c:pt idx="71598" formatCode="0.00E+00">
                  <c:v>-7.4086200000000003E-3</c:v>
                </c:pt>
                <c:pt idx="71599" formatCode="0.00E+00">
                  <c:v>-7.4473100000000004E-3</c:v>
                </c:pt>
                <c:pt idx="71600" formatCode="0.00E+00">
                  <c:v>-7.4783999999999996E-3</c:v>
                </c:pt>
                <c:pt idx="71601" formatCode="0.00E+00">
                  <c:v>-7.5021300000000001E-3</c:v>
                </c:pt>
                <c:pt idx="71602" formatCode="0.00E+00">
                  <c:v>-7.5187500000000003E-3</c:v>
                </c:pt>
                <c:pt idx="71603" formatCode="0.00E+00">
                  <c:v>-7.5284799999999997E-3</c:v>
                </c:pt>
                <c:pt idx="71604" formatCode="0.00E+00">
                  <c:v>-7.5316000000000003E-3</c:v>
                </c:pt>
                <c:pt idx="71605" formatCode="0.00E+00">
                  <c:v>-7.5283499999999996E-3</c:v>
                </c:pt>
                <c:pt idx="71606" formatCode="0.00E+00">
                  <c:v>-7.5189999999999996E-3</c:v>
                </c:pt>
                <c:pt idx="71607" formatCode="0.00E+00">
                  <c:v>-7.5038099999999996E-3</c:v>
                </c:pt>
                <c:pt idx="71608" formatCode="0.00E+00">
                  <c:v>-7.4830499999999998E-3</c:v>
                </c:pt>
                <c:pt idx="71609" formatCode="0.00E+00">
                  <c:v>-7.4569900000000001E-3</c:v>
                </c:pt>
                <c:pt idx="71610" formatCode="0.00E+00">
                  <c:v>-7.42591E-3</c:v>
                </c:pt>
                <c:pt idx="71611" formatCode="0.00E+00">
                  <c:v>-7.3900800000000003E-3</c:v>
                </c:pt>
                <c:pt idx="71612" formatCode="0.00E+00">
                  <c:v>-7.3497700000000003E-3</c:v>
                </c:pt>
                <c:pt idx="71613" formatCode="0.00E+00">
                  <c:v>-7.3052600000000001E-3</c:v>
                </c:pt>
                <c:pt idx="71614" formatCode="0.00E+00">
                  <c:v>-7.2568299999999997E-3</c:v>
                </c:pt>
                <c:pt idx="71615" formatCode="0.00E+00">
                  <c:v>-7.2047500000000002E-3</c:v>
                </c:pt>
                <c:pt idx="71616" formatCode="0.00E+00">
                  <c:v>-7.1492999999999999E-3</c:v>
                </c:pt>
                <c:pt idx="71617" formatCode="0.00E+00">
                  <c:v>-7.0907299999999999E-3</c:v>
                </c:pt>
                <c:pt idx="71618" formatCode="0.00E+00">
                  <c:v>-7.0293200000000004E-3</c:v>
                </c:pt>
                <c:pt idx="71619" formatCode="0.00E+00">
                  <c:v>-6.9653400000000004E-3</c:v>
                </c:pt>
                <c:pt idx="71620" formatCode="0.00E+00">
                  <c:v>-6.8990400000000004E-3</c:v>
                </c:pt>
                <c:pt idx="71621" formatCode="0.00E+00">
                  <c:v>-6.8306800000000004E-3</c:v>
                </c:pt>
                <c:pt idx="71622" formatCode="0.00E+00">
                  <c:v>-6.7605E-3</c:v>
                </c:pt>
                <c:pt idx="71623" formatCode="0.00E+00">
                  <c:v>-6.6887600000000002E-3</c:v>
                </c:pt>
                <c:pt idx="71624" formatCode="0.00E+00">
                  <c:v>-6.6156899999999996E-3</c:v>
                </c:pt>
                <c:pt idx="71625" formatCode="0.00E+00">
                  <c:v>-6.5415300000000003E-3</c:v>
                </c:pt>
                <c:pt idx="71626" formatCode="0.00E+00">
                  <c:v>-6.4664900000000001E-3</c:v>
                </c:pt>
                <c:pt idx="71627" formatCode="0.00E+00">
                  <c:v>-6.3908100000000002E-3</c:v>
                </c:pt>
                <c:pt idx="71628" formatCode="0.00E+00">
                  <c:v>-6.3146799999999996E-3</c:v>
                </c:pt>
                <c:pt idx="71629" formatCode="0.00E+00">
                  <c:v>-6.2383100000000004E-3</c:v>
                </c:pt>
                <c:pt idx="71630" formatCode="0.00E+00">
                  <c:v>-6.1618999999999997E-3</c:v>
                </c:pt>
                <c:pt idx="71631" formatCode="0.00E+00">
                  <c:v>-6.0856199999999999E-3</c:v>
                </c:pt>
                <c:pt idx="71632" formatCode="0.00E+00">
                  <c:v>-6.00966E-3</c:v>
                </c:pt>
                <c:pt idx="71633" formatCode="0.00E+00">
                  <c:v>-5.9341899999999998E-3</c:v>
                </c:pt>
                <c:pt idx="71634" formatCode="0.00E+00">
                  <c:v>-5.8593500000000001E-3</c:v>
                </c:pt>
                <c:pt idx="71635" formatCode="0.00E+00">
                  <c:v>-5.7852900000000002E-3</c:v>
                </c:pt>
                <c:pt idx="71636" formatCode="0.00E+00">
                  <c:v>-5.71216E-3</c:v>
                </c:pt>
                <c:pt idx="71637" formatCode="0.00E+00">
                  <c:v>-5.6400699999999996E-3</c:v>
                </c:pt>
                <c:pt idx="71638" formatCode="0.00E+00">
                  <c:v>-5.5691500000000001E-3</c:v>
                </c:pt>
                <c:pt idx="71639" formatCode="0.00E+00">
                  <c:v>-5.4995E-3</c:v>
                </c:pt>
                <c:pt idx="71640" formatCode="0.00E+00">
                  <c:v>-5.4312099999999997E-3</c:v>
                </c:pt>
                <c:pt idx="71641" formatCode="0.00E+00">
                  <c:v>-5.3643600000000003E-3</c:v>
                </c:pt>
                <c:pt idx="71642" formatCode="0.00E+00">
                  <c:v>-5.2990299999999997E-3</c:v>
                </c:pt>
                <c:pt idx="71643" formatCode="0.00E+00">
                  <c:v>-5.2352800000000001E-3</c:v>
                </c:pt>
                <c:pt idx="71644" formatCode="0.00E+00">
                  <c:v>-5.1731700000000004E-3</c:v>
                </c:pt>
                <c:pt idx="71645" formatCode="0.00E+00">
                  <c:v>-5.1127200000000003E-3</c:v>
                </c:pt>
                <c:pt idx="71646" formatCode="0.00E+00">
                  <c:v>-5.0539699999999996E-3</c:v>
                </c:pt>
                <c:pt idx="71647" formatCode="0.00E+00">
                  <c:v>-4.9969300000000001E-3</c:v>
                </c:pt>
                <c:pt idx="71648" formatCode="0.00E+00">
                  <c:v>-4.9416199999999999E-3</c:v>
                </c:pt>
                <c:pt idx="71649" formatCode="0.00E+00">
                  <c:v>-4.8880199999999999E-3</c:v>
                </c:pt>
                <c:pt idx="71650" formatCode="0.00E+00">
                  <c:v>-4.8361300000000001E-3</c:v>
                </c:pt>
                <c:pt idx="71651" formatCode="0.00E+00">
                  <c:v>-4.78591E-3</c:v>
                </c:pt>
                <c:pt idx="71652" formatCode="0.00E+00">
                  <c:v>-4.7373399999999996E-3</c:v>
                </c:pt>
                <c:pt idx="71653" formatCode="0.00E+00">
                  <c:v>-4.6903700000000001E-3</c:v>
                </c:pt>
                <c:pt idx="71654" formatCode="0.00E+00">
                  <c:v>-4.6449400000000002E-3</c:v>
                </c:pt>
                <c:pt idx="71655" formatCode="0.00E+00">
                  <c:v>-4.6009800000000002E-3</c:v>
                </c:pt>
                <c:pt idx="71656" formatCode="0.00E+00">
                  <c:v>-4.5584400000000004E-3</c:v>
                </c:pt>
                <c:pt idx="71657" formatCode="0.00E+00">
                  <c:v>-4.5172099999999998E-3</c:v>
                </c:pt>
                <c:pt idx="71658" formatCode="0.00E+00">
                  <c:v>-4.4772099999999997E-3</c:v>
                </c:pt>
                <c:pt idx="71659" formatCode="0.00E+00">
                  <c:v>-4.4383399999999998E-3</c:v>
                </c:pt>
                <c:pt idx="71660" formatCode="0.00E+00">
                  <c:v>-4.4004999999999999E-3</c:v>
                </c:pt>
                <c:pt idx="71661" formatCode="0.00E+00">
                  <c:v>-4.3635599999999998E-3</c:v>
                </c:pt>
                <c:pt idx="71662" formatCode="0.00E+00">
                  <c:v>-4.3274100000000003E-3</c:v>
                </c:pt>
                <c:pt idx="71663" formatCode="0.00E+00">
                  <c:v>-4.2919100000000003E-3</c:v>
                </c:pt>
                <c:pt idx="71664" formatCode="0.00E+00">
                  <c:v>-4.2569299999999999E-3</c:v>
                </c:pt>
                <c:pt idx="71665" formatCode="0.00E+00">
                  <c:v>-4.2223299999999998E-3</c:v>
                </c:pt>
                <c:pt idx="71666" formatCode="0.00E+00">
                  <c:v>-4.1879600000000001E-3</c:v>
                </c:pt>
                <c:pt idx="71667" formatCode="0.00E+00">
                  <c:v>-4.15366E-3</c:v>
                </c:pt>
                <c:pt idx="71668" formatCode="0.00E+00">
                  <c:v>-4.1192900000000003E-3</c:v>
                </c:pt>
                <c:pt idx="71669" formatCode="0.00E+00">
                  <c:v>-4.0846800000000003E-3</c:v>
                </c:pt>
                <c:pt idx="71670" formatCode="0.00E+00">
                  <c:v>-4.0496600000000001E-3</c:v>
                </c:pt>
                <c:pt idx="71671" formatCode="0.00E+00">
                  <c:v>-4.0140699999999998E-3</c:v>
                </c:pt>
                <c:pt idx="71672" formatCode="0.00E+00">
                  <c:v>-3.9777399999999996E-3</c:v>
                </c:pt>
                <c:pt idx="71673" formatCode="0.00E+00">
                  <c:v>-3.9404899999999996E-3</c:v>
                </c:pt>
                <c:pt idx="71674" formatCode="0.00E+00">
                  <c:v>-3.9021500000000001E-3</c:v>
                </c:pt>
                <c:pt idx="71675" formatCode="0.00E+00">
                  <c:v>-3.8625500000000002E-3</c:v>
                </c:pt>
                <c:pt idx="71676" formatCode="0.00E+00">
                  <c:v>-3.8215100000000002E-3</c:v>
                </c:pt>
                <c:pt idx="71677" formatCode="0.00E+00">
                  <c:v>-3.7788600000000002E-3</c:v>
                </c:pt>
                <c:pt idx="71678" formatCode="0.00E+00">
                  <c:v>-3.7344100000000001E-3</c:v>
                </c:pt>
                <c:pt idx="71679" formatCode="0.00E+00">
                  <c:v>-3.6879999999999999E-3</c:v>
                </c:pt>
                <c:pt idx="71680" formatCode="0.00E+00">
                  <c:v>-3.6394499999999998E-3</c:v>
                </c:pt>
                <c:pt idx="71681" formatCode="0.00E+00">
                  <c:v>-3.5885999999999999E-3</c:v>
                </c:pt>
                <c:pt idx="71682" formatCode="0.00E+00">
                  <c:v>-3.5352600000000001E-3</c:v>
                </c:pt>
                <c:pt idx="71683" formatCode="0.00E+00">
                  <c:v>-3.4792899999999999E-3</c:v>
                </c:pt>
                <c:pt idx="71684" formatCode="0.00E+00">
                  <c:v>-3.4205199999999998E-3</c:v>
                </c:pt>
                <c:pt idx="71685" formatCode="0.00E+00">
                  <c:v>-3.35879E-3</c:v>
                </c:pt>
                <c:pt idx="71686" formatCode="0.00E+00">
                  <c:v>-3.29394E-3</c:v>
                </c:pt>
                <c:pt idx="71687" formatCode="0.00E+00">
                  <c:v>-3.2258399999999998E-3</c:v>
                </c:pt>
                <c:pt idx="71688" formatCode="0.00E+00">
                  <c:v>-3.1543399999999998E-3</c:v>
                </c:pt>
                <c:pt idx="71689" formatCode="0.00E+00">
                  <c:v>-3.07931E-3</c:v>
                </c:pt>
                <c:pt idx="71690" formatCode="0.00E+00">
                  <c:v>-3.0006E-3</c:v>
                </c:pt>
                <c:pt idx="71691" formatCode="0.00E+00">
                  <c:v>-2.9181099999999998E-3</c:v>
                </c:pt>
                <c:pt idx="71692" formatCode="0.00E+00">
                  <c:v>-2.8317199999999998E-3</c:v>
                </c:pt>
                <c:pt idx="71693" formatCode="0.00E+00">
                  <c:v>-2.7413200000000002E-3</c:v>
                </c:pt>
                <c:pt idx="71694" formatCode="0.00E+00">
                  <c:v>-2.6468099999999999E-3</c:v>
                </c:pt>
                <c:pt idx="71695" formatCode="0.00E+00">
                  <c:v>-2.5480899999999998E-3</c:v>
                </c:pt>
                <c:pt idx="71696" formatCode="0.00E+00">
                  <c:v>-2.4451E-3</c:v>
                </c:pt>
                <c:pt idx="71697" formatCode="0.00E+00">
                  <c:v>-2.33775E-3</c:v>
                </c:pt>
                <c:pt idx="71698" formatCode="0.00E+00">
                  <c:v>-2.2259799999999998E-3</c:v>
                </c:pt>
                <c:pt idx="71699" formatCode="0.00E+00">
                  <c:v>-2.1097400000000001E-3</c:v>
                </c:pt>
                <c:pt idx="71700" formatCode="0.00E+00">
                  <c:v>-1.9889899999999999E-3</c:v>
                </c:pt>
                <c:pt idx="71701" formatCode="0.00E+00">
                  <c:v>-1.8636799999999999E-3</c:v>
                </c:pt>
                <c:pt idx="71702" formatCode="0.00E+00">
                  <c:v>-1.7338099999999999E-3</c:v>
                </c:pt>
                <c:pt idx="71703" formatCode="0.00E+00">
                  <c:v>-1.59935E-3</c:v>
                </c:pt>
                <c:pt idx="71704" formatCode="0.00E+00">
                  <c:v>-1.46031E-3</c:v>
                </c:pt>
                <c:pt idx="71705" formatCode="0.00E+00">
                  <c:v>-1.3167000000000001E-3</c:v>
                </c:pt>
                <c:pt idx="71706" formatCode="0.00E+00">
                  <c:v>-1.16854E-3</c:v>
                </c:pt>
                <c:pt idx="71707" formatCode="0.00E+00">
                  <c:v>-1.01585E-3</c:v>
                </c:pt>
                <c:pt idx="71708" formatCode="0.00E+00">
                  <c:v>-8.5869600000000005E-4</c:v>
                </c:pt>
                <c:pt idx="71709" formatCode="0.00E+00">
                  <c:v>-6.9712099999999998E-4</c:v>
                </c:pt>
                <c:pt idx="71710" formatCode="0.00E+00">
                  <c:v>-5.3119500000000004E-4</c:v>
                </c:pt>
                <c:pt idx="71711" formatCode="0.00E+00">
                  <c:v>-3.6099899999999998E-4</c:v>
                </c:pt>
                <c:pt idx="71712" formatCode="0.00E+00">
                  <c:v>-1.8662400000000001E-4</c:v>
                </c:pt>
                <c:pt idx="71713" formatCode="0.00E+00">
                  <c:v>-8.1706499999999994E-6</c:v>
                </c:pt>
                <c:pt idx="71714" formatCode="0.00E+00">
                  <c:v>1.7424500000000001E-4</c:v>
                </c:pt>
                <c:pt idx="71715" formatCode="0.00E+00">
                  <c:v>3.6049900000000002E-4</c:v>
                </c:pt>
                <c:pt idx="71716" formatCode="0.00E+00">
                  <c:v>5.5045300000000001E-4</c:v>
                </c:pt>
                <c:pt idx="71717" formatCode="0.00E+00">
                  <c:v>7.4395899999999998E-4</c:v>
                </c:pt>
                <c:pt idx="71718" formatCode="0.00E+00">
                  <c:v>9.4085800000000004E-4</c:v>
                </c:pt>
                <c:pt idx="71719" formatCode="0.00E+00">
                  <c:v>1.14098E-3</c:v>
                </c:pt>
                <c:pt idx="71720" formatCode="0.00E+00">
                  <c:v>1.34414E-3</c:v>
                </c:pt>
                <c:pt idx="71721" formatCode="0.00E+00">
                  <c:v>1.5501600000000001E-3</c:v>
                </c:pt>
                <c:pt idx="71722" formatCode="0.00E+00">
                  <c:v>1.7588199999999999E-3</c:v>
                </c:pt>
                <c:pt idx="71723" formatCode="0.00E+00">
                  <c:v>1.9699100000000001E-3</c:v>
                </c:pt>
                <c:pt idx="71724" formatCode="0.00E+00">
                  <c:v>2.18323E-3</c:v>
                </c:pt>
                <c:pt idx="71725" formatCode="0.00E+00">
                  <c:v>2.3985199999999999E-3</c:v>
                </c:pt>
                <c:pt idx="71726" formatCode="0.00E+00">
                  <c:v>2.6155599999999998E-3</c:v>
                </c:pt>
                <c:pt idx="71727" formatCode="0.00E+00">
                  <c:v>2.8341E-3</c:v>
                </c:pt>
                <c:pt idx="71728" formatCode="0.00E+00">
                  <c:v>3.0538700000000002E-3</c:v>
                </c:pt>
                <c:pt idx="71729" formatCode="0.00E+00">
                  <c:v>3.2746199999999998E-3</c:v>
                </c:pt>
                <c:pt idx="71730" formatCode="0.00E+00">
                  <c:v>3.49607E-3</c:v>
                </c:pt>
                <c:pt idx="71731" formatCode="0.00E+00">
                  <c:v>3.7179399999999999E-3</c:v>
                </c:pt>
                <c:pt idx="71732" formatCode="0.00E+00">
                  <c:v>3.9399500000000002E-3</c:v>
                </c:pt>
                <c:pt idx="71733" formatCode="0.00E+00">
                  <c:v>4.1618000000000002E-3</c:v>
                </c:pt>
                <c:pt idx="71734" formatCode="0.00E+00">
                  <c:v>4.3832000000000003E-3</c:v>
                </c:pt>
                <c:pt idx="71735" formatCode="0.00E+00">
                  <c:v>4.6038399999999997E-3</c:v>
                </c:pt>
                <c:pt idx="71736" formatCode="0.00E+00">
                  <c:v>4.8234200000000001E-3</c:v>
                </c:pt>
                <c:pt idx="71737" formatCode="0.00E+00">
                  <c:v>5.0416200000000001E-3</c:v>
                </c:pt>
                <c:pt idx="71738" formatCode="0.00E+00">
                  <c:v>5.2581299999999997E-3</c:v>
                </c:pt>
                <c:pt idx="71739" formatCode="0.00E+00">
                  <c:v>5.47263E-3</c:v>
                </c:pt>
                <c:pt idx="71740" formatCode="0.00E+00">
                  <c:v>5.6848000000000003E-3</c:v>
                </c:pt>
                <c:pt idx="71741" formatCode="0.00E+00">
                  <c:v>5.8943199999999998E-3</c:v>
                </c:pt>
                <c:pt idx="71742" formatCode="0.00E+00">
                  <c:v>6.1008599999999996E-3</c:v>
                </c:pt>
                <c:pt idx="71743" formatCode="0.00E+00">
                  <c:v>6.3041E-3</c:v>
                </c:pt>
                <c:pt idx="71744" formatCode="0.00E+00">
                  <c:v>6.5037100000000002E-3</c:v>
                </c:pt>
                <c:pt idx="71745" formatCode="0.00E+00">
                  <c:v>6.6993699999999996E-3</c:v>
                </c:pt>
                <c:pt idx="71746" formatCode="0.00E+00">
                  <c:v>6.8907600000000001E-3</c:v>
                </c:pt>
                <c:pt idx="71747" formatCode="0.00E+00">
                  <c:v>7.0775600000000001E-3</c:v>
                </c:pt>
                <c:pt idx="71748" formatCode="0.00E+00">
                  <c:v>7.2594299999999999E-3</c:v>
                </c:pt>
                <c:pt idx="71749" formatCode="0.00E+00">
                  <c:v>7.4360800000000003E-3</c:v>
                </c:pt>
                <c:pt idx="71750" formatCode="0.00E+00">
                  <c:v>7.6071799999999998E-3</c:v>
                </c:pt>
                <c:pt idx="71751" formatCode="0.00E+00">
                  <c:v>7.7724300000000003E-3</c:v>
                </c:pt>
                <c:pt idx="71752" formatCode="0.00E+00">
                  <c:v>7.9315199999999992E-3</c:v>
                </c:pt>
                <c:pt idx="71753" formatCode="0.00E+00">
                  <c:v>8.08416E-3</c:v>
                </c:pt>
                <c:pt idx="71754" formatCode="0.00E+00">
                  <c:v>8.2300399999999992E-3</c:v>
                </c:pt>
                <c:pt idx="71755" formatCode="0.00E+00">
                  <c:v>8.3688900000000004E-3</c:v>
                </c:pt>
                <c:pt idx="71756" formatCode="0.00E+00">
                  <c:v>8.5004199999999999E-3</c:v>
                </c:pt>
                <c:pt idx="71757" formatCode="0.00E+00">
                  <c:v>8.6243599999999993E-3</c:v>
                </c:pt>
                <c:pt idx="71758" formatCode="0.00E+00">
                  <c:v>8.7404500000000003E-3</c:v>
                </c:pt>
                <c:pt idx="71759" formatCode="0.00E+00">
                  <c:v>8.8484299999999991E-3</c:v>
                </c:pt>
                <c:pt idx="71760" formatCode="0.00E+00">
                  <c:v>8.9480600000000007E-3</c:v>
                </c:pt>
                <c:pt idx="71761" formatCode="0.00E+00">
                  <c:v>9.0390899999999996E-3</c:v>
                </c:pt>
                <c:pt idx="71762" formatCode="0.00E+00">
                  <c:v>9.1213100000000005E-3</c:v>
                </c:pt>
                <c:pt idx="71763" formatCode="0.00E+00">
                  <c:v>9.1944899999999996E-3</c:v>
                </c:pt>
                <c:pt idx="71764" formatCode="0.00E+00">
                  <c:v>9.2584399999999997E-3</c:v>
                </c:pt>
                <c:pt idx="71765" formatCode="0.00E+00">
                  <c:v>9.3129600000000003E-3</c:v>
                </c:pt>
                <c:pt idx="71766" formatCode="0.00E+00">
                  <c:v>9.3578600000000008E-3</c:v>
                </c:pt>
                <c:pt idx="71767" formatCode="0.00E+00">
                  <c:v>9.3929900000000004E-3</c:v>
                </c:pt>
                <c:pt idx="71768" formatCode="0.00E+00">
                  <c:v>9.41818E-3</c:v>
                </c:pt>
                <c:pt idx="71769" formatCode="0.00E+00">
                  <c:v>9.4333000000000004E-3</c:v>
                </c:pt>
                <c:pt idx="71770" formatCode="0.00E+00">
                  <c:v>9.4382100000000007E-3</c:v>
                </c:pt>
                <c:pt idx="71771" formatCode="0.00E+00">
                  <c:v>9.4327999999999999E-3</c:v>
                </c:pt>
                <c:pt idx="71772" formatCode="0.00E+00">
                  <c:v>9.4169700000000002E-3</c:v>
                </c:pt>
                <c:pt idx="71773" formatCode="0.00E+00">
                  <c:v>9.3906400000000004E-3</c:v>
                </c:pt>
                <c:pt idx="71774" formatCode="0.00E+00">
                  <c:v>9.3537299999999993E-3</c:v>
                </c:pt>
                <c:pt idx="71775" formatCode="0.00E+00">
                  <c:v>9.3062000000000006E-3</c:v>
                </c:pt>
                <c:pt idx="71776" formatCode="0.00E+00">
                  <c:v>9.2479899999999993E-3</c:v>
                </c:pt>
                <c:pt idx="71777" formatCode="0.00E+00">
                  <c:v>9.1790900000000009E-3</c:v>
                </c:pt>
                <c:pt idx="71778" formatCode="0.00E+00">
                  <c:v>9.0994800000000001E-3</c:v>
                </c:pt>
                <c:pt idx="71779" formatCode="0.00E+00">
                  <c:v>9.0091700000000004E-3</c:v>
                </c:pt>
                <c:pt idx="71780" formatCode="0.00E+00">
                  <c:v>8.9081999999999998E-3</c:v>
                </c:pt>
                <c:pt idx="71781" formatCode="0.00E+00">
                  <c:v>8.79658E-3</c:v>
                </c:pt>
                <c:pt idx="71782" formatCode="0.00E+00">
                  <c:v>8.6743800000000006E-3</c:v>
                </c:pt>
                <c:pt idx="71783" formatCode="0.00E+00">
                  <c:v>8.5416799999999994E-3</c:v>
                </c:pt>
                <c:pt idx="71784" formatCode="0.00E+00">
                  <c:v>8.3985499999999994E-3</c:v>
                </c:pt>
                <c:pt idx="71785" formatCode="0.00E+00">
                  <c:v>8.2451E-3</c:v>
                </c:pt>
                <c:pt idx="71786" formatCode="0.00E+00">
                  <c:v>8.0814500000000004E-3</c:v>
                </c:pt>
                <c:pt idx="71787" formatCode="0.00E+00">
                  <c:v>7.9077399999999999E-3</c:v>
                </c:pt>
                <c:pt idx="71788" formatCode="0.00E+00">
                  <c:v>7.7241100000000002E-3</c:v>
                </c:pt>
                <c:pt idx="71789" formatCode="0.00E+00">
                  <c:v>7.5307400000000002E-3</c:v>
                </c:pt>
                <c:pt idx="71790" formatCode="0.00E+00">
                  <c:v>7.3277999999999998E-3</c:v>
                </c:pt>
                <c:pt idx="71791" formatCode="0.00E+00">
                  <c:v>7.1154900000000004E-3</c:v>
                </c:pt>
                <c:pt idx="71792" formatCode="0.00E+00">
                  <c:v>6.8940299999999998E-3</c:v>
                </c:pt>
                <c:pt idx="71793" formatCode="0.00E+00">
                  <c:v>6.6636400000000002E-3</c:v>
                </c:pt>
                <c:pt idx="71794" formatCode="0.00E+00">
                  <c:v>6.4245700000000001E-3</c:v>
                </c:pt>
                <c:pt idx="71795" formatCode="0.00E+00">
                  <c:v>6.1770699999999998E-3</c:v>
                </c:pt>
                <c:pt idx="71796" formatCode="0.00E+00">
                  <c:v>5.9214200000000002E-3</c:v>
                </c:pt>
                <c:pt idx="71797" formatCode="0.00E+00">
                  <c:v>5.6578899999999996E-3</c:v>
                </c:pt>
                <c:pt idx="71798" formatCode="0.00E+00">
                  <c:v>5.3867899999999998E-3</c:v>
                </c:pt>
                <c:pt idx="71799" formatCode="0.00E+00">
                  <c:v>5.1084299999999997E-3</c:v>
                </c:pt>
                <c:pt idx="71800" formatCode="0.00E+00">
                  <c:v>4.8231200000000002E-3</c:v>
                </c:pt>
                <c:pt idx="71801" formatCode="0.00E+00">
                  <c:v>4.5312099999999999E-3</c:v>
                </c:pt>
                <c:pt idx="71802" formatCode="0.00E+00">
                  <c:v>4.2330500000000004E-3</c:v>
                </c:pt>
                <c:pt idx="71803" formatCode="0.00E+00">
                  <c:v>3.9289800000000003E-3</c:v>
                </c:pt>
                <c:pt idx="71804" formatCode="0.00E+00">
                  <c:v>3.6193800000000002E-3</c:v>
                </c:pt>
                <c:pt idx="71805" formatCode="0.00E+00">
                  <c:v>3.3046299999999998E-3</c:v>
                </c:pt>
                <c:pt idx="71806" formatCode="0.00E+00">
                  <c:v>2.98511E-3</c:v>
                </c:pt>
                <c:pt idx="71807" formatCode="0.00E+00">
                  <c:v>2.6612300000000001E-3</c:v>
                </c:pt>
                <c:pt idx="71808" formatCode="0.00E+00">
                  <c:v>2.3333799999999999E-3</c:v>
                </c:pt>
                <c:pt idx="71809" formatCode="0.00E+00">
                  <c:v>2.0019899999999999E-3</c:v>
                </c:pt>
                <c:pt idx="71810" formatCode="0.00E+00">
                  <c:v>1.6674599999999999E-3</c:v>
                </c:pt>
                <c:pt idx="71811" formatCode="0.00E+00">
                  <c:v>1.33023E-3</c:v>
                </c:pt>
                <c:pt idx="71812" formatCode="0.00E+00">
                  <c:v>9.90737E-4</c:v>
                </c:pt>
                <c:pt idx="71813" formatCode="0.00E+00">
                  <c:v>6.4940899999999999E-4</c:v>
                </c:pt>
                <c:pt idx="71814" formatCode="0.00E+00">
                  <c:v>3.0669200000000001E-4</c:v>
                </c:pt>
                <c:pt idx="71815" formatCode="0.00E+00">
                  <c:v>-3.6966599999999999E-5</c:v>
                </c:pt>
                <c:pt idx="71816" formatCode="0.00E+00">
                  <c:v>-3.8111800000000001E-4</c:v>
                </c:pt>
                <c:pt idx="71817" formatCode="0.00E+00">
                  <c:v>-7.2530900000000004E-4</c:v>
                </c:pt>
                <c:pt idx="71818" formatCode="0.00E+00">
                  <c:v>-1.06909E-3</c:v>
                </c:pt>
                <c:pt idx="71819" formatCode="0.00E+00">
                  <c:v>-1.4119899999999999E-3</c:v>
                </c:pt>
                <c:pt idx="71820" formatCode="0.00E+00">
                  <c:v>-1.7535700000000001E-3</c:v>
                </c:pt>
                <c:pt idx="71821" formatCode="0.00E+00">
                  <c:v>-2.0933800000000002E-3</c:v>
                </c:pt>
                <c:pt idx="71822" formatCode="0.00E+00">
                  <c:v>-2.4309399999999999E-3</c:v>
                </c:pt>
                <c:pt idx="71823" formatCode="0.00E+00">
                  <c:v>-2.76582E-3</c:v>
                </c:pt>
                <c:pt idx="71824" formatCode="0.00E+00">
                  <c:v>-3.0975600000000001E-3</c:v>
                </c:pt>
                <c:pt idx="71825" formatCode="0.00E+00">
                  <c:v>-3.4257100000000002E-3</c:v>
                </c:pt>
                <c:pt idx="71826" formatCode="0.00E+00">
                  <c:v>-3.74983E-3</c:v>
                </c:pt>
                <c:pt idx="71827" formatCode="0.00E+00">
                  <c:v>-4.0694900000000003E-3</c:v>
                </c:pt>
                <c:pt idx="71828" formatCode="0.00E+00">
                  <c:v>-4.3842400000000002E-3</c:v>
                </c:pt>
                <c:pt idx="71829" formatCode="0.00E+00">
                  <c:v>-4.6936599999999997E-3</c:v>
                </c:pt>
                <c:pt idx="71830" formatCode="0.00E+00">
                  <c:v>-4.9973300000000003E-3</c:v>
                </c:pt>
                <c:pt idx="71831" formatCode="0.00E+00">
                  <c:v>-5.2948300000000004E-3</c:v>
                </c:pt>
                <c:pt idx="71832" formatCode="0.00E+00">
                  <c:v>-5.5857600000000004E-3</c:v>
                </c:pt>
                <c:pt idx="71833" formatCode="0.00E+00">
                  <c:v>-5.8697200000000001E-3</c:v>
                </c:pt>
                <c:pt idx="71834" formatCode="0.00E+00">
                  <c:v>-6.1463200000000003E-3</c:v>
                </c:pt>
                <c:pt idx="71835" formatCode="0.00E+00">
                  <c:v>-6.4151900000000003E-3</c:v>
                </c:pt>
                <c:pt idx="71836" formatCode="0.00E+00">
                  <c:v>-6.67594E-3</c:v>
                </c:pt>
                <c:pt idx="71837" formatCode="0.00E+00">
                  <c:v>-6.9282399999999996E-3</c:v>
                </c:pt>
                <c:pt idx="71838" formatCode="0.00E+00">
                  <c:v>-7.1717200000000004E-3</c:v>
                </c:pt>
                <c:pt idx="71839" formatCode="0.00E+00">
                  <c:v>-7.4060599999999999E-3</c:v>
                </c:pt>
                <c:pt idx="71840" formatCode="0.00E+00">
                  <c:v>-7.6309400000000001E-3</c:v>
                </c:pt>
                <c:pt idx="71841" formatCode="0.00E+00">
                  <c:v>-7.8460400000000003E-3</c:v>
                </c:pt>
                <c:pt idx="71842" formatCode="0.00E+00">
                  <c:v>-8.0510800000000004E-3</c:v>
                </c:pt>
                <c:pt idx="71843" formatCode="0.00E+00">
                  <c:v>-8.2457799999999994E-3</c:v>
                </c:pt>
                <c:pt idx="71844" formatCode="0.00E+00">
                  <c:v>-8.4298600000000008E-3</c:v>
                </c:pt>
                <c:pt idx="71845" formatCode="0.00E+00">
                  <c:v>-8.6030800000000008E-3</c:v>
                </c:pt>
                <c:pt idx="71846" formatCode="0.00E+00">
                  <c:v>-8.7652000000000008E-3</c:v>
                </c:pt>
                <c:pt idx="71847" formatCode="0.00E+00">
                  <c:v>-8.9160100000000003E-3</c:v>
                </c:pt>
                <c:pt idx="71848" formatCode="0.00E+00">
                  <c:v>-9.0553000000000005E-3</c:v>
                </c:pt>
                <c:pt idx="71849" formatCode="0.00E+00">
                  <c:v>-9.1828900000000008E-3</c:v>
                </c:pt>
                <c:pt idx="71850" formatCode="0.00E+00">
                  <c:v>-9.2986000000000006E-3</c:v>
                </c:pt>
                <c:pt idx="71851" formatCode="0.00E+00">
                  <c:v>-9.4022900000000006E-3</c:v>
                </c:pt>
                <c:pt idx="71852" formatCode="0.00E+00">
                  <c:v>-9.49382E-3</c:v>
                </c:pt>
                <c:pt idx="71853" formatCode="0.00E+00">
                  <c:v>-9.5730699999999995E-3</c:v>
                </c:pt>
                <c:pt idx="71854" formatCode="0.00E+00">
                  <c:v>-9.6399499999999996E-3</c:v>
                </c:pt>
                <c:pt idx="71855" formatCode="0.00E+00">
                  <c:v>-9.6943700000000008E-3</c:v>
                </c:pt>
                <c:pt idx="71856" formatCode="0.00E+00">
                  <c:v>-9.73627E-3</c:v>
                </c:pt>
                <c:pt idx="71857" formatCode="0.00E+00">
                  <c:v>-9.7655999999999993E-3</c:v>
                </c:pt>
                <c:pt idx="71858" formatCode="0.00E+00">
                  <c:v>-9.7823400000000005E-3</c:v>
                </c:pt>
                <c:pt idx="71859" formatCode="0.00E+00">
                  <c:v>-9.7864800000000002E-3</c:v>
                </c:pt>
                <c:pt idx="71860" formatCode="0.00E+00">
                  <c:v>-9.7780300000000001E-3</c:v>
                </c:pt>
                <c:pt idx="71861" formatCode="0.00E+00">
                  <c:v>-9.7570199999999999E-3</c:v>
                </c:pt>
                <c:pt idx="71862" formatCode="0.00E+00">
                  <c:v>-9.7234999999999995E-3</c:v>
                </c:pt>
                <c:pt idx="71863" formatCode="0.00E+00">
                  <c:v>-9.6775300000000002E-3</c:v>
                </c:pt>
                <c:pt idx="71864" formatCode="0.00E+00">
                  <c:v>-9.6191899999999997E-3</c:v>
                </c:pt>
                <c:pt idx="71865" formatCode="0.00E+00">
                  <c:v>-9.5485899999999992E-3</c:v>
                </c:pt>
                <c:pt idx="71866" formatCode="0.00E+00">
                  <c:v>-9.4658399999999997E-3</c:v>
                </c:pt>
                <c:pt idx="71867" formatCode="0.00E+00">
                  <c:v>-9.3710900000000003E-3</c:v>
                </c:pt>
                <c:pt idx="71868" formatCode="0.00E+00">
                  <c:v>-9.2644900000000002E-3</c:v>
                </c:pt>
                <c:pt idx="71869" formatCode="0.00E+00">
                  <c:v>-9.1462100000000001E-3</c:v>
                </c:pt>
                <c:pt idx="71870" formatCode="0.00E+00">
                  <c:v>-9.0164400000000006E-3</c:v>
                </c:pt>
                <c:pt idx="71871" formatCode="0.00E+00">
                  <c:v>-8.8753900000000004E-3</c:v>
                </c:pt>
                <c:pt idx="71872" formatCode="0.00E+00">
                  <c:v>-8.72327E-3</c:v>
                </c:pt>
                <c:pt idx="71873" formatCode="0.00E+00">
                  <c:v>-8.5603299999999997E-3</c:v>
                </c:pt>
                <c:pt idx="71874" formatCode="0.00E+00">
                  <c:v>-8.3868299999999996E-3</c:v>
                </c:pt>
                <c:pt idx="71875" formatCode="0.00E+00">
                  <c:v>-8.2030200000000001E-3</c:v>
                </c:pt>
                <c:pt idx="71876" formatCode="0.00E+00">
                  <c:v>-8.0091999999999993E-3</c:v>
                </c:pt>
                <c:pt idx="71877" formatCode="0.00E+00">
                  <c:v>-7.8056699999999998E-3</c:v>
                </c:pt>
                <c:pt idx="71878" formatCode="0.00E+00">
                  <c:v>-7.5927299999999998E-3</c:v>
                </c:pt>
                <c:pt idx="71879" formatCode="0.00E+00">
                  <c:v>-7.3707099999999999E-3</c:v>
                </c:pt>
                <c:pt idx="71880" formatCode="0.00E+00">
                  <c:v>-7.1399599999999999E-3</c:v>
                </c:pt>
                <c:pt idx="71881" formatCode="0.00E+00">
                  <c:v>-6.9008200000000002E-3</c:v>
                </c:pt>
                <c:pt idx="71882" formatCode="0.00E+00">
                  <c:v>-6.6536499999999997E-3</c:v>
                </c:pt>
                <c:pt idx="71883" formatCode="0.00E+00">
                  <c:v>-6.3988400000000003E-3</c:v>
                </c:pt>
                <c:pt idx="71884" formatCode="0.00E+00">
                  <c:v>-6.1367699999999997E-3</c:v>
                </c:pt>
                <c:pt idx="71885" formatCode="0.00E+00">
                  <c:v>-5.8678300000000001E-3</c:v>
                </c:pt>
                <c:pt idx="71886" formatCode="0.00E+00">
                  <c:v>-5.5924299999999998E-3</c:v>
                </c:pt>
                <c:pt idx="71887" formatCode="0.00E+00">
                  <c:v>-5.3109899999999998E-3</c:v>
                </c:pt>
                <c:pt idx="71888" formatCode="0.00E+00">
                  <c:v>-5.0239100000000004E-3</c:v>
                </c:pt>
                <c:pt idx="71889" formatCode="0.00E+00">
                  <c:v>-4.7316399999999996E-3</c:v>
                </c:pt>
                <c:pt idx="71890" formatCode="0.00E+00">
                  <c:v>-4.4346100000000003E-3</c:v>
                </c:pt>
                <c:pt idx="71891" formatCode="0.00E+00">
                  <c:v>-4.1332599999999997E-3</c:v>
                </c:pt>
                <c:pt idx="71892" formatCode="0.00E+00">
                  <c:v>-3.8280499999999999E-3</c:v>
                </c:pt>
                <c:pt idx="71893" formatCode="0.00E+00">
                  <c:v>-3.5194100000000002E-3</c:v>
                </c:pt>
                <c:pt idx="71894" formatCode="0.00E+00">
                  <c:v>-3.2078200000000001E-3</c:v>
                </c:pt>
                <c:pt idx="71895" formatCode="0.00E+00">
                  <c:v>-2.8937199999999998E-3</c:v>
                </c:pt>
                <c:pt idx="71896" formatCode="0.00E+00">
                  <c:v>-2.5775899999999998E-3</c:v>
                </c:pt>
                <c:pt idx="71897" formatCode="0.00E+00">
                  <c:v>-2.2598900000000001E-3</c:v>
                </c:pt>
                <c:pt idx="71898" formatCode="0.00E+00">
                  <c:v>-1.94108E-3</c:v>
                </c:pt>
                <c:pt idx="71899" formatCode="0.00E+00">
                  <c:v>-1.62162E-3</c:v>
                </c:pt>
                <c:pt idx="71900" formatCode="0.00E+00">
                  <c:v>-1.30199E-3</c:v>
                </c:pt>
                <c:pt idx="71901" formatCode="0.00E+00">
                  <c:v>-9.8264899999999994E-4</c:v>
                </c:pt>
                <c:pt idx="71902" formatCode="0.00E+00">
                  <c:v>-6.6405900000000005E-4</c:v>
                </c:pt>
                <c:pt idx="71903" formatCode="0.00E+00">
                  <c:v>-3.4667900000000002E-4</c:v>
                </c:pt>
                <c:pt idx="71904" formatCode="0.00E+00">
                  <c:v>-3.09687E-5</c:v>
                </c:pt>
                <c:pt idx="71905" formatCode="0.00E+00">
                  <c:v>2.8262099999999999E-4</c:v>
                </c:pt>
                <c:pt idx="71906" formatCode="0.00E+00">
                  <c:v>5.9363999999999999E-4</c:v>
                </c:pt>
                <c:pt idx="71907" formatCode="0.00E+00">
                  <c:v>9.0164599999999998E-4</c:v>
                </c:pt>
                <c:pt idx="71908" formatCode="0.00E+00">
                  <c:v>1.2061999999999999E-3</c:v>
                </c:pt>
                <c:pt idx="71909" formatCode="0.00E+00">
                  <c:v>1.5068799999999999E-3</c:v>
                </c:pt>
                <c:pt idx="71910" formatCode="0.00E+00">
                  <c:v>1.8032499999999999E-3</c:v>
                </c:pt>
                <c:pt idx="71911" formatCode="0.00E+00">
                  <c:v>2.0949100000000002E-3</c:v>
                </c:pt>
                <c:pt idx="71912" formatCode="0.00E+00">
                  <c:v>2.3814399999999999E-3</c:v>
                </c:pt>
                <c:pt idx="71913" formatCode="0.00E+00">
                  <c:v>2.6624399999999999E-3</c:v>
                </c:pt>
                <c:pt idx="71914" formatCode="0.00E+00">
                  <c:v>2.9375400000000002E-3</c:v>
                </c:pt>
                <c:pt idx="71915" formatCode="0.00E+00">
                  <c:v>3.2063500000000002E-3</c:v>
                </c:pt>
                <c:pt idx="71916" formatCode="0.00E+00">
                  <c:v>3.4685200000000001E-3</c:v>
                </c:pt>
                <c:pt idx="71917" formatCode="0.00E+00">
                  <c:v>3.7236700000000001E-3</c:v>
                </c:pt>
                <c:pt idx="71918" formatCode="0.00E+00">
                  <c:v>3.9714800000000003E-3</c:v>
                </c:pt>
                <c:pt idx="71919" formatCode="0.00E+00">
                  <c:v>4.2116100000000002E-3</c:v>
                </c:pt>
                <c:pt idx="71920" formatCode="0.00E+00">
                  <c:v>4.4437499999999998E-3</c:v>
                </c:pt>
                <c:pt idx="71921" formatCode="0.00E+00">
                  <c:v>4.6675900000000001E-3</c:v>
                </c:pt>
                <c:pt idx="71922" formatCode="0.00E+00">
                  <c:v>4.8828400000000003E-3</c:v>
                </c:pt>
                <c:pt idx="71923" formatCode="0.00E+00">
                  <c:v>5.0892400000000001E-3</c:v>
                </c:pt>
                <c:pt idx="71924" formatCode="0.00E+00">
                  <c:v>5.2865100000000003E-3</c:v>
                </c:pt>
                <c:pt idx="71925" formatCode="0.00E+00">
                  <c:v>5.4744199999999998E-3</c:v>
                </c:pt>
                <c:pt idx="71926" formatCode="0.00E+00">
                  <c:v>5.6527399999999998E-3</c:v>
                </c:pt>
                <c:pt idx="71927" formatCode="0.00E+00">
                  <c:v>5.82126E-3</c:v>
                </c:pt>
                <c:pt idx="71928" formatCode="0.00E+00">
                  <c:v>5.9797699999999997E-3</c:v>
                </c:pt>
                <c:pt idx="71929" formatCode="0.00E+00">
                  <c:v>6.1280900000000001E-3</c:v>
                </c:pt>
                <c:pt idx="71930" formatCode="0.00E+00">
                  <c:v>6.2660700000000003E-3</c:v>
                </c:pt>
                <c:pt idx="71931" formatCode="0.00E+00">
                  <c:v>6.3935600000000004E-3</c:v>
                </c:pt>
                <c:pt idx="71932" formatCode="0.00E+00">
                  <c:v>6.5104200000000003E-3</c:v>
                </c:pt>
                <c:pt idx="71933" formatCode="0.00E+00">
                  <c:v>6.6165499999999997E-3</c:v>
                </c:pt>
                <c:pt idx="71934" formatCode="0.00E+00">
                  <c:v>6.7118400000000002E-3</c:v>
                </c:pt>
                <c:pt idx="71935" formatCode="0.00E+00">
                  <c:v>6.7962200000000004E-3</c:v>
                </c:pt>
                <c:pt idx="71936" formatCode="0.00E+00">
                  <c:v>6.8696199999999999E-3</c:v>
                </c:pt>
                <c:pt idx="71937" formatCode="0.00E+00">
                  <c:v>6.9320199999999997E-3</c:v>
                </c:pt>
                <c:pt idx="71938" formatCode="0.00E+00">
                  <c:v>6.98337E-3</c:v>
                </c:pt>
                <c:pt idx="71939" formatCode="0.00E+00">
                  <c:v>7.0236700000000001E-3</c:v>
                </c:pt>
                <c:pt idx="71940" formatCode="0.00E+00">
                  <c:v>7.0529299999999998E-3</c:v>
                </c:pt>
                <c:pt idx="71941" formatCode="0.00E+00">
                  <c:v>7.0711699999999999E-3</c:v>
                </c:pt>
                <c:pt idx="71942" formatCode="0.00E+00">
                  <c:v>7.07845E-3</c:v>
                </c:pt>
                <c:pt idx="71943" formatCode="0.00E+00">
                  <c:v>7.07481E-3</c:v>
                </c:pt>
                <c:pt idx="71944" formatCode="0.00E+00">
                  <c:v>7.06034E-3</c:v>
                </c:pt>
                <c:pt idx="71945" formatCode="0.00E+00">
                  <c:v>7.0351299999999997E-3</c:v>
                </c:pt>
                <c:pt idx="71946" formatCode="0.00E+00">
                  <c:v>6.99929E-3</c:v>
                </c:pt>
                <c:pt idx="71947" formatCode="0.00E+00">
                  <c:v>6.9529600000000002E-3</c:v>
                </c:pt>
                <c:pt idx="71948" formatCode="0.00E+00">
                  <c:v>6.8962600000000004E-3</c:v>
                </c:pt>
                <c:pt idx="71949" formatCode="0.00E+00">
                  <c:v>6.8293599999999996E-3</c:v>
                </c:pt>
                <c:pt idx="71950" formatCode="0.00E+00">
                  <c:v>6.7524400000000002E-3</c:v>
                </c:pt>
                <c:pt idx="71951" formatCode="0.00E+00">
                  <c:v>6.6656800000000002E-3</c:v>
                </c:pt>
                <c:pt idx="71952" formatCode="0.00E+00">
                  <c:v>6.5692900000000002E-3</c:v>
                </c:pt>
                <c:pt idx="71953" formatCode="0.00E+00">
                  <c:v>6.4634899999999997E-3</c:v>
                </c:pt>
                <c:pt idx="71954" formatCode="0.00E+00">
                  <c:v>6.3485E-3</c:v>
                </c:pt>
                <c:pt idx="71955" formatCode="0.00E+00">
                  <c:v>6.2245699999999996E-3</c:v>
                </c:pt>
                <c:pt idx="71956" formatCode="0.00E+00">
                  <c:v>6.0919700000000004E-3</c:v>
                </c:pt>
                <c:pt idx="71957" formatCode="0.00E+00">
                  <c:v>5.95095E-3</c:v>
                </c:pt>
                <c:pt idx="71958" formatCode="0.00E+00">
                  <c:v>5.8018100000000001E-3</c:v>
                </c:pt>
                <c:pt idx="71959" formatCode="0.00E+00">
                  <c:v>5.6448399999999999E-3</c:v>
                </c:pt>
                <c:pt idx="71960" formatCode="0.00E+00">
                  <c:v>5.4803400000000002E-3</c:v>
                </c:pt>
                <c:pt idx="71961" formatCode="0.00E+00">
                  <c:v>5.3086299999999999E-3</c:v>
                </c:pt>
                <c:pt idx="71962" formatCode="0.00E+00">
                  <c:v>5.1300399999999998E-3</c:v>
                </c:pt>
                <c:pt idx="71963" formatCode="0.00E+00">
                  <c:v>4.9448900000000004E-3</c:v>
                </c:pt>
                <c:pt idx="71964" formatCode="0.00E+00">
                  <c:v>4.7535299999999997E-3</c:v>
                </c:pt>
                <c:pt idx="71965" formatCode="0.00E+00">
                  <c:v>4.55632E-3</c:v>
                </c:pt>
                <c:pt idx="71966" formatCode="0.00E+00">
                  <c:v>4.3536099999999999E-3</c:v>
                </c:pt>
                <c:pt idx="71967" formatCode="0.00E+00">
                  <c:v>4.1457600000000001E-3</c:v>
                </c:pt>
                <c:pt idx="71968" formatCode="0.00E+00">
                  <c:v>3.9331599999999998E-3</c:v>
                </c:pt>
                <c:pt idx="71969" formatCode="0.00E+00">
                  <c:v>3.71616E-3</c:v>
                </c:pt>
                <c:pt idx="71970" formatCode="0.00E+00">
                  <c:v>3.4951700000000001E-3</c:v>
                </c:pt>
                <c:pt idx="71971" formatCode="0.00E+00">
                  <c:v>3.27056E-3</c:v>
                </c:pt>
                <c:pt idx="71972" formatCode="0.00E+00">
                  <c:v>3.0427200000000001E-3</c:v>
                </c:pt>
                <c:pt idx="71973" formatCode="0.00E+00">
                  <c:v>2.81205E-3</c:v>
                </c:pt>
                <c:pt idx="71974" formatCode="0.00E+00">
                  <c:v>2.57895E-3</c:v>
                </c:pt>
                <c:pt idx="71975" formatCode="0.00E+00">
                  <c:v>2.3438000000000001E-3</c:v>
                </c:pt>
                <c:pt idx="71976" formatCode="0.00E+00">
                  <c:v>2.1069999999999999E-3</c:v>
                </c:pt>
                <c:pt idx="71977" formatCode="0.00E+00">
                  <c:v>1.86896E-3</c:v>
                </c:pt>
                <c:pt idx="71978" formatCode="0.00E+00">
                  <c:v>1.63007E-3</c:v>
                </c:pt>
                <c:pt idx="71979" formatCode="0.00E+00">
                  <c:v>1.39072E-3</c:v>
                </c:pt>
                <c:pt idx="71980" formatCode="0.00E+00">
                  <c:v>1.1513199999999999E-3</c:v>
                </c:pt>
                <c:pt idx="71981" formatCode="0.00E+00">
                  <c:v>9.1224999999999997E-4</c:v>
                </c:pt>
                <c:pt idx="71982" formatCode="0.00E+00">
                  <c:v>6.73903E-4</c:v>
                </c:pt>
                <c:pt idx="71983" formatCode="0.00E+00">
                  <c:v>4.3666400000000002E-4</c:v>
                </c:pt>
                <c:pt idx="71984" formatCode="0.00E+00">
                  <c:v>2.0091400000000001E-4</c:v>
                </c:pt>
                <c:pt idx="71985" formatCode="0.00E+00">
                  <c:v>-3.2970199999999998E-5</c:v>
                </c:pt>
                <c:pt idx="71986" formatCode="0.00E+00">
                  <c:v>-2.6461799999999999E-4</c:v>
                </c:pt>
                <c:pt idx="71987" formatCode="0.00E+00">
                  <c:v>-4.93664E-4</c:v>
                </c:pt>
                <c:pt idx="71988" formatCode="0.00E+00">
                  <c:v>-7.1975000000000001E-4</c:v>
                </c:pt>
                <c:pt idx="71989" formatCode="0.00E+00">
                  <c:v>-9.4252699999999997E-4</c:v>
                </c:pt>
                <c:pt idx="71990" formatCode="0.00E+00">
                  <c:v>-1.16165E-3</c:v>
                </c:pt>
                <c:pt idx="71991" formatCode="0.00E+00">
                  <c:v>-1.37678E-3</c:v>
                </c:pt>
                <c:pt idx="71992" formatCode="0.00E+00">
                  <c:v>-1.5876E-3</c:v>
                </c:pt>
                <c:pt idx="71993" formatCode="0.00E+00">
                  <c:v>-1.79379E-3</c:v>
                </c:pt>
                <c:pt idx="71994" formatCode="0.00E+00">
                  <c:v>-1.99504E-3</c:v>
                </c:pt>
                <c:pt idx="71995" formatCode="0.00E+00">
                  <c:v>-2.1910599999999999E-3</c:v>
                </c:pt>
                <c:pt idx="71996" formatCode="0.00E+00">
                  <c:v>-2.3815500000000001E-3</c:v>
                </c:pt>
                <c:pt idx="71997" formatCode="0.00E+00">
                  <c:v>-2.56625E-3</c:v>
                </c:pt>
                <c:pt idx="71998" formatCode="0.00E+00">
                  <c:v>-2.7448899999999998E-3</c:v>
                </c:pt>
                <c:pt idx="71999" formatCode="0.00E+00">
                  <c:v>-2.9172199999999999E-3</c:v>
                </c:pt>
                <c:pt idx="72000" formatCode="0.00E+00">
                  <c:v>-3.0830100000000002E-3</c:v>
                </c:pt>
                <c:pt idx="72001" formatCode="0.00E+00">
                  <c:v>-3.24201E-3</c:v>
                </c:pt>
                <c:pt idx="72002" formatCode="0.00E+00">
                  <c:v>-3.3940300000000001E-3</c:v>
                </c:pt>
                <c:pt idx="72003" formatCode="0.00E+00">
                  <c:v>-3.5388500000000001E-3</c:v>
                </c:pt>
                <c:pt idx="72004" formatCode="0.00E+00">
                  <c:v>-3.6763E-3</c:v>
                </c:pt>
                <c:pt idx="72005" formatCode="0.00E+00">
                  <c:v>-3.8062E-3</c:v>
                </c:pt>
                <c:pt idx="72006" formatCode="0.00E+00">
                  <c:v>-3.9283900000000004E-3</c:v>
                </c:pt>
                <c:pt idx="72007" formatCode="0.00E+00">
                  <c:v>-4.0427199999999996E-3</c:v>
                </c:pt>
                <c:pt idx="72008" formatCode="0.00E+00">
                  <c:v>-4.1490700000000004E-3</c:v>
                </c:pt>
                <c:pt idx="72009" formatCode="0.00E+00">
                  <c:v>-4.2473199999999997E-3</c:v>
                </c:pt>
                <c:pt idx="72010" formatCode="0.00E+00">
                  <c:v>-4.3373600000000002E-3</c:v>
                </c:pt>
                <c:pt idx="72011" formatCode="0.00E+00">
                  <c:v>-4.4191100000000004E-3</c:v>
                </c:pt>
                <c:pt idx="72012" formatCode="0.00E+00">
                  <c:v>-4.4925E-3</c:v>
                </c:pt>
                <c:pt idx="72013" formatCode="0.00E+00">
                  <c:v>-4.5574600000000002E-3</c:v>
                </c:pt>
                <c:pt idx="72014" formatCode="0.00E+00">
                  <c:v>-4.6139600000000003E-3</c:v>
                </c:pt>
                <c:pt idx="72015" formatCode="0.00E+00">
                  <c:v>-4.6619599999999997E-3</c:v>
                </c:pt>
                <c:pt idx="72016" formatCode="0.00E+00">
                  <c:v>-4.7014500000000002E-3</c:v>
                </c:pt>
                <c:pt idx="72017" formatCode="0.00E+00">
                  <c:v>-4.7324400000000001E-3</c:v>
                </c:pt>
                <c:pt idx="72018" formatCode="0.00E+00">
                  <c:v>-4.7549300000000001E-3</c:v>
                </c:pt>
                <c:pt idx="72019" formatCode="0.00E+00">
                  <c:v>-4.76896E-3</c:v>
                </c:pt>
                <c:pt idx="72020" formatCode="0.00E+00">
                  <c:v>-4.7745699999999997E-3</c:v>
                </c:pt>
                <c:pt idx="72021" formatCode="0.00E+00">
                  <c:v>-4.7718099999999996E-3</c:v>
                </c:pt>
                <c:pt idx="72022" formatCode="0.00E+00">
                  <c:v>-4.7607700000000001E-3</c:v>
                </c:pt>
                <c:pt idx="72023" formatCode="0.00E+00">
                  <c:v>-4.7415199999999999E-3</c:v>
                </c:pt>
                <c:pt idx="72024" formatCode="0.00E+00">
                  <c:v>-4.7141600000000002E-3</c:v>
                </c:pt>
                <c:pt idx="72025" formatCode="0.00E+00">
                  <c:v>-4.6788100000000003E-3</c:v>
                </c:pt>
                <c:pt idx="72026" formatCode="0.00E+00">
                  <c:v>-4.6355900000000002E-3</c:v>
                </c:pt>
                <c:pt idx="72027" formatCode="0.00E+00">
                  <c:v>-4.5846400000000001E-3</c:v>
                </c:pt>
                <c:pt idx="72028" formatCode="0.00E+00">
                  <c:v>-4.5260999999999999E-3</c:v>
                </c:pt>
                <c:pt idx="72029" formatCode="0.00E+00">
                  <c:v>-4.4601500000000004E-3</c:v>
                </c:pt>
                <c:pt idx="72030" formatCode="0.00E+00">
                  <c:v>-4.3869399999999998E-3</c:v>
                </c:pt>
                <c:pt idx="72031" formatCode="0.00E+00">
                  <c:v>-4.3066800000000002E-3</c:v>
                </c:pt>
                <c:pt idx="72032" formatCode="0.00E+00">
                  <c:v>-4.2195399999999999E-3</c:v>
                </c:pt>
                <c:pt idx="72033" formatCode="0.00E+00">
                  <c:v>-4.1257500000000001E-3</c:v>
                </c:pt>
                <c:pt idx="72034" formatCode="0.00E+00">
                  <c:v>-4.0255000000000004E-3</c:v>
                </c:pt>
                <c:pt idx="72035" formatCode="0.00E+00">
                  <c:v>-3.9190400000000004E-3</c:v>
                </c:pt>
                <c:pt idx="72036" formatCode="0.00E+00">
                  <c:v>-3.8065799999999999E-3</c:v>
                </c:pt>
                <c:pt idx="72037" formatCode="0.00E+00">
                  <c:v>-3.6883900000000002E-3</c:v>
                </c:pt>
                <c:pt idx="72038" formatCode="0.00E+00">
                  <c:v>-3.5646900000000001E-3</c:v>
                </c:pt>
                <c:pt idx="72039" formatCode="0.00E+00">
                  <c:v>-3.4357699999999999E-3</c:v>
                </c:pt>
                <c:pt idx="72040" formatCode="0.00E+00">
                  <c:v>-3.3018700000000002E-3</c:v>
                </c:pt>
                <c:pt idx="72041" formatCode="0.00E+00">
                  <c:v>-3.1632800000000001E-3</c:v>
                </c:pt>
                <c:pt idx="72042" formatCode="0.00E+00">
                  <c:v>-3.0202699999999998E-3</c:v>
                </c:pt>
                <c:pt idx="72043" formatCode="0.00E+00">
                  <c:v>-2.8731199999999998E-3</c:v>
                </c:pt>
                <c:pt idx="72044" formatCode="0.00E+00">
                  <c:v>-2.7221300000000001E-3</c:v>
                </c:pt>
                <c:pt idx="72045" formatCode="0.00E+00">
                  <c:v>-2.5675799999999999E-3</c:v>
                </c:pt>
                <c:pt idx="72046" formatCode="0.00E+00">
                  <c:v>-2.4097799999999998E-3</c:v>
                </c:pt>
                <c:pt idx="72047" formatCode="0.00E+00">
                  <c:v>-2.24902E-3</c:v>
                </c:pt>
                <c:pt idx="72048" formatCode="0.00E+00">
                  <c:v>-2.0856099999999999E-3</c:v>
                </c:pt>
                <c:pt idx="72049" formatCode="0.00E+00">
                  <c:v>-1.9198500000000001E-3</c:v>
                </c:pt>
                <c:pt idx="72050" formatCode="0.00E+00">
                  <c:v>-1.75205E-3</c:v>
                </c:pt>
                <c:pt idx="72051" formatCode="0.00E+00">
                  <c:v>-1.58252E-3</c:v>
                </c:pt>
                <c:pt idx="72052" formatCode="0.00E+00">
                  <c:v>-1.4115600000000001E-3</c:v>
                </c:pt>
                <c:pt idx="72053" formatCode="0.00E+00">
                  <c:v>-1.23949E-3</c:v>
                </c:pt>
                <c:pt idx="72054" formatCode="0.00E+00">
                  <c:v>-1.06661E-3</c:v>
                </c:pt>
                <c:pt idx="72055" formatCode="0.00E+00">
                  <c:v>-8.9323400000000002E-4</c:v>
                </c:pt>
                <c:pt idx="72056" formatCode="0.00E+00">
                  <c:v>-7.1966100000000002E-4</c:v>
                </c:pt>
                <c:pt idx="72057" formatCode="0.00E+00">
                  <c:v>-5.4619599999999999E-4</c:v>
                </c:pt>
                <c:pt idx="72058" formatCode="0.00E+00">
                  <c:v>-3.7314E-4</c:v>
                </c:pt>
                <c:pt idx="72059" formatCode="0.00E+00">
                  <c:v>-2.0078899999999999E-4</c:v>
                </c:pt>
                <c:pt idx="72060" formatCode="0.00E+00">
                  <c:v>-2.9435900000000001E-5</c:v>
                </c:pt>
                <c:pt idx="72061" formatCode="0.00E+00">
                  <c:v>1.4062999999999999E-4</c:v>
                </c:pt>
                <c:pt idx="72062" formatCode="0.00E+00">
                  <c:v>3.0912399999999998E-4</c:v>
                </c:pt>
                <c:pt idx="72063" formatCode="0.00E+00">
                  <c:v>4.7576699999999999E-4</c:v>
                </c:pt>
                <c:pt idx="72064" formatCode="0.00E+00">
                  <c:v>6.4028800000000003E-4</c:v>
                </c:pt>
                <c:pt idx="72065" formatCode="0.00E+00">
                  <c:v>8.0241799999999995E-4</c:v>
                </c:pt>
                <c:pt idx="72066" formatCode="0.00E+00">
                  <c:v>9.6189799999999998E-4</c:v>
                </c:pt>
                <c:pt idx="72067" formatCode="0.00E+00">
                  <c:v>1.1184700000000001E-3</c:v>
                </c:pt>
                <c:pt idx="72068" formatCode="0.00E+00">
                  <c:v>1.2719000000000001E-3</c:v>
                </c:pt>
                <c:pt idx="72069" formatCode="0.00E+00">
                  <c:v>1.42194E-3</c:v>
                </c:pt>
                <c:pt idx="72070" formatCode="0.00E+00">
                  <c:v>1.56836E-3</c:v>
                </c:pt>
                <c:pt idx="72071" formatCode="0.00E+00">
                  <c:v>1.71094E-3</c:v>
                </c:pt>
                <c:pt idx="72072" formatCode="0.00E+00">
                  <c:v>1.8494799999999999E-3</c:v>
                </c:pt>
                <c:pt idx="72073" formatCode="0.00E+00">
                  <c:v>1.9837499999999998E-3</c:v>
                </c:pt>
                <c:pt idx="72074" formatCode="0.00E+00">
                  <c:v>2.1135899999999998E-3</c:v>
                </c:pt>
                <c:pt idx="72075" formatCode="0.00E+00">
                  <c:v>2.2387900000000001E-3</c:v>
                </c:pt>
                <c:pt idx="72076" formatCode="0.00E+00">
                  <c:v>2.3591900000000002E-3</c:v>
                </c:pt>
                <c:pt idx="72077" formatCode="0.00E+00">
                  <c:v>2.4746199999999999E-3</c:v>
                </c:pt>
                <c:pt idx="72078" formatCode="0.00E+00">
                  <c:v>2.58494E-3</c:v>
                </c:pt>
                <c:pt idx="72079" formatCode="0.00E+00">
                  <c:v>2.6900000000000001E-3</c:v>
                </c:pt>
                <c:pt idx="72080" formatCode="0.00E+00">
                  <c:v>2.7896599999999998E-3</c:v>
                </c:pt>
                <c:pt idx="72081" formatCode="0.00E+00">
                  <c:v>2.88382E-3</c:v>
                </c:pt>
                <c:pt idx="72082" formatCode="0.00E+00">
                  <c:v>2.9723499999999999E-3</c:v>
                </c:pt>
                <c:pt idx="72083" formatCode="0.00E+00">
                  <c:v>3.0551699999999998E-3</c:v>
                </c:pt>
                <c:pt idx="72084" formatCode="0.00E+00">
                  <c:v>3.13219E-3</c:v>
                </c:pt>
                <c:pt idx="72085" formatCode="0.00E+00">
                  <c:v>3.2033399999999998E-3</c:v>
                </c:pt>
                <c:pt idx="72086" formatCode="0.00E+00">
                  <c:v>3.2685499999999998E-3</c:v>
                </c:pt>
                <c:pt idx="72087" formatCode="0.00E+00">
                  <c:v>3.3277799999999998E-3</c:v>
                </c:pt>
                <c:pt idx="72088" formatCode="0.00E+00">
                  <c:v>3.38098E-3</c:v>
                </c:pt>
                <c:pt idx="72089" formatCode="0.00E+00">
                  <c:v>3.4281200000000002E-3</c:v>
                </c:pt>
                <c:pt idx="72090" formatCode="0.00E+00">
                  <c:v>3.4692E-3</c:v>
                </c:pt>
                <c:pt idx="72091" formatCode="0.00E+00">
                  <c:v>3.5041999999999998E-3</c:v>
                </c:pt>
                <c:pt idx="72092" formatCode="0.00E+00">
                  <c:v>3.5331400000000002E-3</c:v>
                </c:pt>
                <c:pt idx="72093" formatCode="0.00E+00">
                  <c:v>3.55603E-3</c:v>
                </c:pt>
                <c:pt idx="72094" formatCode="0.00E+00">
                  <c:v>3.5729099999999999E-3</c:v>
                </c:pt>
                <c:pt idx="72095" formatCode="0.00E+00">
                  <c:v>3.5838100000000002E-3</c:v>
                </c:pt>
                <c:pt idx="72096" formatCode="0.00E+00">
                  <c:v>3.5887800000000002E-3</c:v>
                </c:pt>
                <c:pt idx="72097" formatCode="0.00E+00">
                  <c:v>3.5878899999999998E-3</c:v>
                </c:pt>
                <c:pt idx="72098" formatCode="0.00E+00">
                  <c:v>3.58121E-3</c:v>
                </c:pt>
                <c:pt idx="72099" formatCode="0.00E+00">
                  <c:v>3.5688199999999999E-3</c:v>
                </c:pt>
                <c:pt idx="72100" formatCode="0.00E+00">
                  <c:v>3.5508200000000001E-3</c:v>
                </c:pt>
                <c:pt idx="72101" formatCode="0.00E+00">
                  <c:v>3.5273100000000001E-3</c:v>
                </c:pt>
                <c:pt idx="72102" formatCode="0.00E+00">
                  <c:v>3.4984E-3</c:v>
                </c:pt>
                <c:pt idx="72103" formatCode="0.00E+00">
                  <c:v>3.4642100000000001E-3</c:v>
                </c:pt>
                <c:pt idx="72104" formatCode="0.00E+00">
                  <c:v>3.4248799999999999E-3</c:v>
                </c:pt>
                <c:pt idx="72105" formatCode="0.00E+00">
                  <c:v>3.38054E-3</c:v>
                </c:pt>
                <c:pt idx="72106" formatCode="0.00E+00">
                  <c:v>3.33133E-3</c:v>
                </c:pt>
                <c:pt idx="72107" formatCode="0.00E+00">
                  <c:v>3.2774200000000001E-3</c:v>
                </c:pt>
                <c:pt idx="72108" formatCode="0.00E+00">
                  <c:v>3.2189699999999998E-3</c:v>
                </c:pt>
                <c:pt idx="72109" formatCode="0.00E+00">
                  <c:v>3.15614E-3</c:v>
                </c:pt>
                <c:pt idx="72110" formatCode="0.00E+00">
                  <c:v>3.0891199999999999E-3</c:v>
                </c:pt>
                <c:pt idx="72111" formatCode="0.00E+00">
                  <c:v>3.0180799999999998E-3</c:v>
                </c:pt>
                <c:pt idx="72112" formatCode="0.00E+00">
                  <c:v>2.9432099999999999E-3</c:v>
                </c:pt>
                <c:pt idx="72113" formatCode="0.00E+00">
                  <c:v>2.8647099999999999E-3</c:v>
                </c:pt>
                <c:pt idx="72114" formatCode="0.00E+00">
                  <c:v>2.7827699999999999E-3</c:v>
                </c:pt>
                <c:pt idx="72115" formatCode="0.00E+00">
                  <c:v>2.6976000000000001E-3</c:v>
                </c:pt>
                <c:pt idx="72116" formatCode="0.00E+00">
                  <c:v>2.6094099999999999E-3</c:v>
                </c:pt>
                <c:pt idx="72117" formatCode="0.00E+00">
                  <c:v>2.5184000000000001E-3</c:v>
                </c:pt>
                <c:pt idx="72118" formatCode="0.00E+00">
                  <c:v>2.42479E-3</c:v>
                </c:pt>
                <c:pt idx="72119" formatCode="0.00E+00">
                  <c:v>2.3287999999999998E-3</c:v>
                </c:pt>
                <c:pt idx="72120" formatCode="0.00E+00">
                  <c:v>2.2306499999999998E-3</c:v>
                </c:pt>
                <c:pt idx="72121" formatCode="0.00E+00">
                  <c:v>2.1305600000000001E-3</c:v>
                </c:pt>
                <c:pt idx="72122" formatCode="0.00E+00">
                  <c:v>2.0287500000000002E-3</c:v>
                </c:pt>
                <c:pt idx="72123" formatCode="0.00E+00">
                  <c:v>1.9254400000000001E-3</c:v>
                </c:pt>
                <c:pt idx="72124" formatCode="0.00E+00">
                  <c:v>1.8208600000000001E-3</c:v>
                </c:pt>
                <c:pt idx="72125" formatCode="0.00E+00">
                  <c:v>1.7152300000000001E-3</c:v>
                </c:pt>
                <c:pt idx="72126" formatCode="0.00E+00">
                  <c:v>1.60877E-3</c:v>
                </c:pt>
                <c:pt idx="72127" formatCode="0.00E+00">
                  <c:v>1.5017100000000001E-3</c:v>
                </c:pt>
                <c:pt idx="72128" formatCode="0.00E+00">
                  <c:v>1.39427E-3</c:v>
                </c:pt>
                <c:pt idx="72129" formatCode="0.00E+00">
                  <c:v>1.28667E-3</c:v>
                </c:pt>
                <c:pt idx="72130" formatCode="0.00E+00">
                  <c:v>1.1791200000000001E-3</c:v>
                </c:pt>
                <c:pt idx="72131" formatCode="0.00E+00">
                  <c:v>1.0718399999999999E-3</c:v>
                </c:pt>
                <c:pt idx="72132" formatCode="0.00E+00">
                  <c:v>9.6503400000000003E-4</c:v>
                </c:pt>
                <c:pt idx="72133" formatCode="0.00E+00">
                  <c:v>8.5891400000000001E-4</c:v>
                </c:pt>
                <c:pt idx="72134" formatCode="0.00E+00">
                  <c:v>7.5368099999999997E-4</c:v>
                </c:pt>
                <c:pt idx="72135" formatCode="0.00E+00">
                  <c:v>6.4953500000000002E-4</c:v>
                </c:pt>
                <c:pt idx="72136" formatCode="0.00E+00">
                  <c:v>5.4666999999999997E-4</c:v>
                </c:pt>
                <c:pt idx="72137" formatCode="0.00E+00">
                  <c:v>4.4527299999999999E-4</c:v>
                </c:pt>
                <c:pt idx="72138" formatCode="0.00E+00">
                  <c:v>3.4552900000000002E-4</c:v>
                </c:pt>
                <c:pt idx="72139" formatCode="0.00E+00">
                  <c:v>2.4761299999999999E-4</c:v>
                </c:pt>
                <c:pt idx="72140" formatCode="0.00E+00">
                  <c:v>1.51698E-4</c:v>
                </c:pt>
                <c:pt idx="72141" formatCode="0.00E+00">
                  <c:v>5.79473E-5</c:v>
                </c:pt>
                <c:pt idx="72142" formatCode="0.00E+00">
                  <c:v>-3.34811E-5</c:v>
                </c:pt>
                <c:pt idx="72143" formatCode="0.00E+00">
                  <c:v>-1.2243700000000001E-4</c:v>
                </c:pt>
                <c:pt idx="72144" formatCode="0.00E+00">
                  <c:v>-2.0877800000000001E-4</c:v>
                </c:pt>
                <c:pt idx="72145" formatCode="0.00E+00">
                  <c:v>-2.9236699999999997E-4</c:v>
                </c:pt>
                <c:pt idx="72146" formatCode="0.00E+00">
                  <c:v>-3.7307900000000001E-4</c:v>
                </c:pt>
                <c:pt idx="72147" formatCode="0.00E+00">
                  <c:v>-4.5079400000000002E-4</c:v>
                </c:pt>
                <c:pt idx="72148" formatCode="0.00E+00">
                  <c:v>-5.2540099999999999E-4</c:v>
                </c:pt>
                <c:pt idx="72149" formatCode="0.00E+00">
                  <c:v>-5.9679700000000004E-4</c:v>
                </c:pt>
                <c:pt idx="72150" formatCode="0.00E+00">
                  <c:v>-6.6489000000000001E-4</c:v>
                </c:pt>
                <c:pt idx="72151" formatCode="0.00E+00">
                  <c:v>-7.2959499999999998E-4</c:v>
                </c:pt>
                <c:pt idx="72152" formatCode="0.00E+00">
                  <c:v>-7.9083699999999996E-4</c:v>
                </c:pt>
                <c:pt idx="72153" formatCode="0.00E+00">
                  <c:v>-8.4854799999999997E-4</c:v>
                </c:pt>
                <c:pt idx="72154" formatCode="0.00E+00">
                  <c:v>-9.0267099999999996E-4</c:v>
                </c:pt>
                <c:pt idx="72155" formatCode="0.00E+00">
                  <c:v>-9.5315999999999999E-4</c:v>
                </c:pt>
                <c:pt idx="72156" formatCode="0.00E+00">
                  <c:v>-9.9997400000000005E-4</c:v>
                </c:pt>
                <c:pt idx="72157" formatCode="0.00E+00">
                  <c:v>-1.04309E-3</c:v>
                </c:pt>
                <c:pt idx="72158" formatCode="0.00E+00">
                  <c:v>-1.0824700000000001E-3</c:v>
                </c:pt>
                <c:pt idx="72159" formatCode="0.00E+00">
                  <c:v>-1.1181299999999999E-3</c:v>
                </c:pt>
                <c:pt idx="72160" formatCode="0.00E+00">
                  <c:v>-1.1500499999999999E-3</c:v>
                </c:pt>
                <c:pt idx="72161" formatCode="0.00E+00">
                  <c:v>-1.17825E-3</c:v>
                </c:pt>
                <c:pt idx="72162" formatCode="0.00E+00">
                  <c:v>-1.2027299999999999E-3</c:v>
                </c:pt>
                <c:pt idx="72163" formatCode="0.00E+00">
                  <c:v>-1.22354E-3</c:v>
                </c:pt>
                <c:pt idx="72164" formatCode="0.00E+00">
                  <c:v>-1.2407E-3</c:v>
                </c:pt>
                <c:pt idx="72165" formatCode="0.00E+00">
                  <c:v>-1.2542499999999999E-3</c:v>
                </c:pt>
                <c:pt idx="72166" formatCode="0.00E+00">
                  <c:v>-1.2642599999999999E-3</c:v>
                </c:pt>
                <c:pt idx="72167" formatCode="0.00E+00">
                  <c:v>-1.27078E-3</c:v>
                </c:pt>
                <c:pt idx="72168" formatCode="0.00E+00">
                  <c:v>-1.27389E-3</c:v>
                </c:pt>
                <c:pt idx="72169" formatCode="0.00E+00">
                  <c:v>-1.27366E-3</c:v>
                </c:pt>
                <c:pt idx="72170" formatCode="0.00E+00">
                  <c:v>-1.2701800000000001E-3</c:v>
                </c:pt>
                <c:pt idx="72171" formatCode="0.00E+00">
                  <c:v>-1.26355E-3</c:v>
                </c:pt>
                <c:pt idx="72172" formatCode="0.00E+00">
                  <c:v>-1.2538600000000001E-3</c:v>
                </c:pt>
                <c:pt idx="72173" formatCode="0.00E+00">
                  <c:v>-1.2412300000000001E-3</c:v>
                </c:pt>
                <c:pt idx="72174" formatCode="0.00E+00">
                  <c:v>-1.2257699999999999E-3</c:v>
                </c:pt>
                <c:pt idx="72175" formatCode="0.00E+00">
                  <c:v>-1.20761E-3</c:v>
                </c:pt>
                <c:pt idx="72176" formatCode="0.00E+00">
                  <c:v>-1.18688E-3</c:v>
                </c:pt>
                <c:pt idx="72177" formatCode="0.00E+00">
                  <c:v>-1.1637100000000001E-3</c:v>
                </c:pt>
                <c:pt idx="72178" formatCode="0.00E+00">
                  <c:v>-1.13824E-3</c:v>
                </c:pt>
                <c:pt idx="72179" formatCode="0.00E+00">
                  <c:v>-1.1106200000000001E-3</c:v>
                </c:pt>
                <c:pt idx="72180" formatCode="0.00E+00">
                  <c:v>-1.0809999999999999E-3</c:v>
                </c:pt>
                <c:pt idx="72181" formatCode="0.00E+00">
                  <c:v>-1.0495400000000001E-3</c:v>
                </c:pt>
                <c:pt idx="72182" formatCode="0.00E+00">
                  <c:v>-1.0164E-3</c:v>
                </c:pt>
                <c:pt idx="72183" formatCode="0.00E+00">
                  <c:v>-9.8174700000000004E-4</c:v>
                </c:pt>
                <c:pt idx="72184" formatCode="0.00E+00">
                  <c:v>-9.4574700000000004E-4</c:v>
                </c:pt>
                <c:pt idx="72185" formatCode="0.00E+00">
                  <c:v>-9.0857100000000005E-4</c:v>
                </c:pt>
                <c:pt idx="72186" formatCode="0.00E+00">
                  <c:v>-8.7039500000000004E-4</c:v>
                </c:pt>
                <c:pt idx="72187" formatCode="0.00E+00">
                  <c:v>-8.3139499999999996E-4</c:v>
                </c:pt>
                <c:pt idx="72188" formatCode="0.00E+00">
                  <c:v>-7.91748E-4</c:v>
                </c:pt>
                <c:pt idx="72189" formatCode="0.00E+00">
                  <c:v>-7.5163699999999999E-4</c:v>
                </c:pt>
                <c:pt idx="72190" formatCode="0.00E+00">
                  <c:v>-7.1124000000000003E-4</c:v>
                </c:pt>
                <c:pt idx="72191" formatCode="0.00E+00">
                  <c:v>-6.7074099999999998E-4</c:v>
                </c:pt>
                <c:pt idx="72192" formatCode="0.00E+00">
                  <c:v>-6.3031999999999997E-4</c:v>
                </c:pt>
                <c:pt idx="72193" formatCode="0.00E+00">
                  <c:v>-5.9015900000000004E-4</c:v>
                </c:pt>
                <c:pt idx="72194" formatCode="0.00E+00">
                  <c:v>-5.5043900000000001E-4</c:v>
                </c:pt>
                <c:pt idx="72195" formatCode="0.00E+00">
                  <c:v>-5.1133899999999998E-4</c:v>
                </c:pt>
                <c:pt idx="72196" formatCode="0.00E+00">
                  <c:v>-4.7303800000000001E-4</c:v>
                </c:pt>
                <c:pt idx="72197" formatCode="0.00E+00">
                  <c:v>-4.3571199999999999E-4</c:v>
                </c:pt>
                <c:pt idx="72198" formatCode="0.00E+00">
                  <c:v>-3.99534E-4</c:v>
                </c:pt>
                <c:pt idx="72199" formatCode="0.00E+00">
                  <c:v>-3.6467500000000001E-4</c:v>
                </c:pt>
                <c:pt idx="72200" formatCode="0.00E+00">
                  <c:v>-3.3130300000000002E-4</c:v>
                </c:pt>
                <c:pt idx="72201" formatCode="0.00E+00">
                  <c:v>-2.9958200000000001E-4</c:v>
                </c:pt>
                <c:pt idx="72202" formatCode="0.00E+00">
                  <c:v>-2.6967099999999997E-4</c:v>
                </c:pt>
                <c:pt idx="72203" formatCode="0.00E+00">
                  <c:v>-2.4172700000000001E-4</c:v>
                </c:pt>
                <c:pt idx="72204" formatCode="0.00E+00">
                  <c:v>-2.15899E-4</c:v>
                </c:pt>
                <c:pt idx="72205" formatCode="0.00E+00">
                  <c:v>-1.9233299999999999E-4</c:v>
                </c:pt>
                <c:pt idx="72206" formatCode="0.00E+00">
                  <c:v>-1.7116899999999999E-4</c:v>
                </c:pt>
                <c:pt idx="72207" formatCode="0.00E+00">
                  <c:v>-1.5254099999999999E-4</c:v>
                </c:pt>
                <c:pt idx="72208" formatCode="0.00E+00">
                  <c:v>-1.3657599999999999E-4</c:v>
                </c:pt>
                <c:pt idx="72209" formatCode="0.00E+00">
                  <c:v>-1.2339499999999999E-4</c:v>
                </c:pt>
                <c:pt idx="72210" formatCode="0.00E+00">
                  <c:v>-1.13113E-4</c:v>
                </c:pt>
                <c:pt idx="72211" formatCode="0.00E+00">
                  <c:v>-1.05837E-4</c:v>
                </c:pt>
                <c:pt idx="72212" formatCode="0.00E+00">
                  <c:v>-1.01665E-4</c:v>
                </c:pt>
                <c:pt idx="72213" formatCode="0.00E+00">
                  <c:v>-1.0069E-4</c:v>
                </c:pt>
                <c:pt idx="72214" formatCode="0.00E+00">
                  <c:v>-1.02995E-4</c:v>
                </c:pt>
                <c:pt idx="72215" formatCode="0.00E+00">
                  <c:v>-1.08655E-4</c:v>
                </c:pt>
                <c:pt idx="72216" formatCode="0.00E+00">
                  <c:v>-1.17738E-4</c:v>
                </c:pt>
                <c:pt idx="72217" formatCode="0.00E+00">
                  <c:v>-1.303E-4</c:v>
                </c:pt>
                <c:pt idx="72218" formatCode="0.00E+00">
                  <c:v>-1.4639199999999999E-4</c:v>
                </c:pt>
                <c:pt idx="72219" formatCode="0.00E+00">
                  <c:v>-1.6605400000000001E-4</c:v>
                </c:pt>
                <c:pt idx="72220" formatCode="0.00E+00">
                  <c:v>-1.8931699999999999E-4</c:v>
                </c:pt>
                <c:pt idx="72221" formatCode="0.00E+00">
                  <c:v>-2.1620100000000001E-4</c:v>
                </c:pt>
                <c:pt idx="72222" formatCode="0.00E+00">
                  <c:v>-2.4672000000000002E-4</c:v>
                </c:pt>
                <c:pt idx="72223" formatCode="0.00E+00">
                  <c:v>-2.8087499999999998E-4</c:v>
                </c:pt>
                <c:pt idx="72224" formatCode="0.00E+00">
                  <c:v>-3.1866000000000002E-4</c:v>
                </c:pt>
                <c:pt idx="72225" formatCode="0.00E+00">
                  <c:v>-3.60057E-4</c:v>
                </c:pt>
                <c:pt idx="72226" formatCode="0.00E+00">
                  <c:v>-4.0504099999999997E-4</c:v>
                </c:pt>
                <c:pt idx="72227" formatCode="0.00E+00">
                  <c:v>-4.5357399999999999E-4</c:v>
                </c:pt>
                <c:pt idx="72228" formatCode="0.00E+00">
                  <c:v>-5.0561200000000001E-4</c:v>
                </c:pt>
                <c:pt idx="72229" formatCode="0.00E+00">
                  <c:v>-5.6109699999999998E-4</c:v>
                </c:pt>
                <c:pt idx="72230" formatCode="0.00E+00">
                  <c:v>-6.1996399999999998E-4</c:v>
                </c:pt>
                <c:pt idx="72231" formatCode="0.00E+00">
                  <c:v>-6.8213900000000001E-4</c:v>
                </c:pt>
                <c:pt idx="72232" formatCode="0.00E+00">
                  <c:v>-7.4753700000000005E-4</c:v>
                </c:pt>
                <c:pt idx="72233" formatCode="0.00E+00">
                  <c:v>-8.1606300000000001E-4</c:v>
                </c:pt>
                <c:pt idx="72234" formatCode="0.00E+00">
                  <c:v>-8.87614E-4</c:v>
                </c:pt>
                <c:pt idx="72235" formatCode="0.00E+00">
                  <c:v>-9.62078E-4</c:v>
                </c:pt>
                <c:pt idx="72236" formatCode="0.00E+00">
                  <c:v>-1.03933E-3</c:v>
                </c:pt>
                <c:pt idx="72237" formatCode="0.00E+00">
                  <c:v>-1.11925E-3</c:v>
                </c:pt>
                <c:pt idx="72238" formatCode="0.00E+00">
                  <c:v>-1.20169E-3</c:v>
                </c:pt>
                <c:pt idx="72239" formatCode="0.00E+00">
                  <c:v>-1.2865000000000001E-3</c:v>
                </c:pt>
                <c:pt idx="72240" formatCode="0.00E+00">
                  <c:v>-1.37353E-3</c:v>
                </c:pt>
                <c:pt idx="72241" formatCode="0.00E+00">
                  <c:v>-1.46261E-3</c:v>
                </c:pt>
                <c:pt idx="72242" formatCode="0.00E+00">
                  <c:v>-1.5535900000000001E-3</c:v>
                </c:pt>
                <c:pt idx="72243" formatCode="0.00E+00">
                  <c:v>-1.6462600000000001E-3</c:v>
                </c:pt>
                <c:pt idx="72244" formatCode="0.00E+00">
                  <c:v>-1.7404600000000001E-3</c:v>
                </c:pt>
                <c:pt idx="72245" formatCode="0.00E+00">
                  <c:v>-1.83599E-3</c:v>
                </c:pt>
                <c:pt idx="72246" formatCode="0.00E+00">
                  <c:v>-1.9326499999999999E-3</c:v>
                </c:pt>
                <c:pt idx="72247" formatCode="0.00E+00">
                  <c:v>-2.0302300000000001E-3</c:v>
                </c:pt>
                <c:pt idx="72248" formatCode="0.00E+00">
                  <c:v>-2.12853E-3</c:v>
                </c:pt>
                <c:pt idx="72249" formatCode="0.00E+00">
                  <c:v>-2.22733E-3</c:v>
                </c:pt>
                <c:pt idx="72250" formatCode="0.00E+00">
                  <c:v>-2.3264100000000001E-3</c:v>
                </c:pt>
                <c:pt idx="72251" formatCode="0.00E+00">
                  <c:v>-2.4255499999999998E-3</c:v>
                </c:pt>
                <c:pt idx="72252" formatCode="0.00E+00">
                  <c:v>-2.5245100000000002E-3</c:v>
                </c:pt>
                <c:pt idx="72253" formatCode="0.00E+00">
                  <c:v>-2.6230799999999999E-3</c:v>
                </c:pt>
                <c:pt idx="72254" formatCode="0.00E+00">
                  <c:v>-2.7209999999999999E-3</c:v>
                </c:pt>
                <c:pt idx="72255" formatCode="0.00E+00">
                  <c:v>-2.81804E-3</c:v>
                </c:pt>
                <c:pt idx="72256" formatCode="0.00E+00">
                  <c:v>-2.9139700000000001E-3</c:v>
                </c:pt>
                <c:pt idx="72257" formatCode="0.00E+00">
                  <c:v>-3.0085400000000001E-3</c:v>
                </c:pt>
                <c:pt idx="72258" formatCode="0.00E+00">
                  <c:v>-3.10151E-3</c:v>
                </c:pt>
                <c:pt idx="72259" formatCode="0.00E+00">
                  <c:v>-3.1926300000000001E-3</c:v>
                </c:pt>
                <c:pt idx="72260" formatCode="0.00E+00">
                  <c:v>-3.2816500000000001E-3</c:v>
                </c:pt>
                <c:pt idx="72261" formatCode="0.00E+00">
                  <c:v>-3.36835E-3</c:v>
                </c:pt>
                <c:pt idx="72262" formatCode="0.00E+00">
                  <c:v>-3.4524600000000001E-3</c:v>
                </c:pt>
                <c:pt idx="72263" formatCode="0.00E+00">
                  <c:v>-3.53375E-3</c:v>
                </c:pt>
                <c:pt idx="72264" formatCode="0.00E+00">
                  <c:v>-3.6119799999999999E-3</c:v>
                </c:pt>
                <c:pt idx="72265" formatCode="0.00E+00">
                  <c:v>-3.6869099999999998E-3</c:v>
                </c:pt>
                <c:pt idx="72266" formatCode="0.00E+00">
                  <c:v>-3.7583099999999999E-3</c:v>
                </c:pt>
                <c:pt idx="72267" formatCode="0.00E+00">
                  <c:v>-3.82593E-3</c:v>
                </c:pt>
                <c:pt idx="72268" formatCode="0.00E+00">
                  <c:v>-3.8895499999999999E-3</c:v>
                </c:pt>
                <c:pt idx="72269" formatCode="0.00E+00">
                  <c:v>-3.9489499999999997E-3</c:v>
                </c:pt>
                <c:pt idx="72270" formatCode="0.00E+00">
                  <c:v>-4.0039000000000003E-3</c:v>
                </c:pt>
                <c:pt idx="72271" formatCode="0.00E+00">
                  <c:v>-4.0541900000000001E-3</c:v>
                </c:pt>
                <c:pt idx="72272" formatCode="0.00E+00">
                  <c:v>-4.0996100000000001E-3</c:v>
                </c:pt>
                <c:pt idx="72273" formatCode="0.00E+00">
                  <c:v>-4.1399599999999998E-3</c:v>
                </c:pt>
                <c:pt idx="72274" formatCode="0.00E+00">
                  <c:v>-4.1750199999999998E-3</c:v>
                </c:pt>
                <c:pt idx="72275" formatCode="0.00E+00">
                  <c:v>-4.20463E-3</c:v>
                </c:pt>
                <c:pt idx="72276" formatCode="0.00E+00">
                  <c:v>-4.22858E-3</c:v>
                </c:pt>
                <c:pt idx="72277" formatCode="0.00E+00">
                  <c:v>-4.2467099999999999E-3</c:v>
                </c:pt>
                <c:pt idx="72278" formatCode="0.00E+00">
                  <c:v>-4.2588499999999998E-3</c:v>
                </c:pt>
                <c:pt idx="72279" formatCode="0.00E+00">
                  <c:v>-4.2648299999999998E-3</c:v>
                </c:pt>
                <c:pt idx="72280" formatCode="0.00E+00">
                  <c:v>-4.2645199999999999E-3</c:v>
                </c:pt>
                <c:pt idx="72281" formatCode="0.00E+00">
                  <c:v>-4.2577500000000002E-3</c:v>
                </c:pt>
                <c:pt idx="72282" formatCode="0.00E+00">
                  <c:v>-4.2444099999999997E-3</c:v>
                </c:pt>
                <c:pt idx="72283" formatCode="0.00E+00">
                  <c:v>-4.2243799999999998E-3</c:v>
                </c:pt>
                <c:pt idx="72284" formatCode="0.00E+00">
                  <c:v>-4.1975299999999997E-3</c:v>
                </c:pt>
                <c:pt idx="72285" formatCode="0.00E+00">
                  <c:v>-4.1637799999999997E-3</c:v>
                </c:pt>
                <c:pt idx="72286" formatCode="0.00E+00">
                  <c:v>-4.1230199999999998E-3</c:v>
                </c:pt>
                <c:pt idx="72287" formatCode="0.00E+00">
                  <c:v>-4.0751900000000002E-3</c:v>
                </c:pt>
                <c:pt idx="72288" formatCode="0.00E+00">
                  <c:v>-4.0202199999999997E-3</c:v>
                </c:pt>
                <c:pt idx="72289" formatCode="0.00E+00">
                  <c:v>-3.9580400000000003E-3</c:v>
                </c:pt>
                <c:pt idx="72290" formatCode="0.00E+00">
                  <c:v>-3.8886200000000002E-3</c:v>
                </c:pt>
                <c:pt idx="72291" formatCode="0.00E+00">
                  <c:v>-3.8119199999999999E-3</c:v>
                </c:pt>
                <c:pt idx="72292" formatCode="0.00E+00">
                  <c:v>-3.72793E-3</c:v>
                </c:pt>
                <c:pt idx="72293" formatCode="0.00E+00">
                  <c:v>-3.63664E-3</c:v>
                </c:pt>
                <c:pt idx="72294" formatCode="0.00E+00">
                  <c:v>-3.53806E-3</c:v>
                </c:pt>
                <c:pt idx="72295" formatCode="0.00E+00">
                  <c:v>-3.4321999999999998E-3</c:v>
                </c:pt>
                <c:pt idx="72296" formatCode="0.00E+00">
                  <c:v>-3.3190899999999998E-3</c:v>
                </c:pt>
                <c:pt idx="72297" formatCode="0.00E+00">
                  <c:v>-3.19879E-3</c:v>
                </c:pt>
                <c:pt idx="72298" formatCode="0.00E+00">
                  <c:v>-3.0713400000000001E-3</c:v>
                </c:pt>
                <c:pt idx="72299" formatCode="0.00E+00">
                  <c:v>-2.9368200000000001E-3</c:v>
                </c:pt>
                <c:pt idx="72300" formatCode="0.00E+00">
                  <c:v>-2.7953000000000001E-3</c:v>
                </c:pt>
                <c:pt idx="72301" formatCode="0.00E+00">
                  <c:v>-2.6469000000000002E-3</c:v>
                </c:pt>
                <c:pt idx="72302" formatCode="0.00E+00">
                  <c:v>-2.4917099999999998E-3</c:v>
                </c:pt>
                <c:pt idx="72303" formatCode="0.00E+00">
                  <c:v>-2.3298500000000001E-3</c:v>
                </c:pt>
                <c:pt idx="72304" formatCode="0.00E+00">
                  <c:v>-2.16147E-3</c:v>
                </c:pt>
                <c:pt idx="72305" formatCode="0.00E+00">
                  <c:v>-1.9867000000000001E-3</c:v>
                </c:pt>
                <c:pt idx="72306" formatCode="0.00E+00">
                  <c:v>-1.80572E-3</c:v>
                </c:pt>
                <c:pt idx="72307" formatCode="0.00E+00">
                  <c:v>-1.6186799999999999E-3</c:v>
                </c:pt>
                <c:pt idx="72308" formatCode="0.00E+00">
                  <c:v>-1.42577E-3</c:v>
                </c:pt>
                <c:pt idx="72309" formatCode="0.00E+00">
                  <c:v>-1.2271999999999999E-3</c:v>
                </c:pt>
                <c:pt idx="72310" formatCode="0.00E+00">
                  <c:v>-1.02316E-3</c:v>
                </c:pt>
                <c:pt idx="72311" formatCode="0.00E+00">
                  <c:v>-8.1386999999999996E-4</c:v>
                </c:pt>
                <c:pt idx="72312" formatCode="0.00E+00">
                  <c:v>-5.9957100000000002E-4</c:v>
                </c:pt>
                <c:pt idx="72313" formatCode="0.00E+00">
                  <c:v>-3.8049900000000002E-4</c:v>
                </c:pt>
                <c:pt idx="72314" formatCode="0.00E+00">
                  <c:v>-1.5690499999999999E-4</c:v>
                </c:pt>
                <c:pt idx="72315" formatCode="0.00E+00">
                  <c:v>7.0947999999999999E-5</c:v>
                </c:pt>
                <c:pt idx="72316" formatCode="0.00E+00">
                  <c:v>3.0278899999999998E-4</c:v>
                </c:pt>
                <c:pt idx="72317" formatCode="0.00E+00">
                  <c:v>5.3833600000000004E-4</c:v>
                </c:pt>
                <c:pt idx="72318" formatCode="0.00E+00">
                  <c:v>7.7729899999999996E-4</c:v>
                </c:pt>
                <c:pt idx="72319" formatCode="0.00E+00">
                  <c:v>1.0193800000000001E-3</c:v>
                </c:pt>
                <c:pt idx="72320" formatCode="0.00E+00">
                  <c:v>1.2642700000000001E-3</c:v>
                </c:pt>
                <c:pt idx="72321" formatCode="0.00E+00">
                  <c:v>1.51165E-3</c:v>
                </c:pt>
                <c:pt idx="72322" formatCode="0.00E+00">
                  <c:v>1.7612000000000001E-3</c:v>
                </c:pt>
                <c:pt idx="72323" formatCode="0.00E+00">
                  <c:v>2.0125899999999999E-3</c:v>
                </c:pt>
                <c:pt idx="72324" formatCode="0.00E+00">
                  <c:v>2.2654799999999998E-3</c:v>
                </c:pt>
                <c:pt idx="72325" formatCode="0.00E+00">
                  <c:v>2.5195399999999998E-3</c:v>
                </c:pt>
                <c:pt idx="72326" formatCode="0.00E+00">
                  <c:v>2.7744100000000002E-3</c:v>
                </c:pt>
                <c:pt idx="72327" formatCode="0.00E+00">
                  <c:v>3.02973E-3</c:v>
                </c:pt>
                <c:pt idx="72328" formatCode="0.00E+00">
                  <c:v>3.2851600000000001E-3</c:v>
                </c:pt>
                <c:pt idx="72329" formatCode="0.00E+00">
                  <c:v>3.5403399999999999E-3</c:v>
                </c:pt>
                <c:pt idx="72330" formatCode="0.00E+00">
                  <c:v>3.79488E-3</c:v>
                </c:pt>
                <c:pt idx="72331" formatCode="0.00E+00">
                  <c:v>4.0484400000000004E-3</c:v>
                </c:pt>
                <c:pt idx="72332" formatCode="0.00E+00">
                  <c:v>4.3006299999999997E-3</c:v>
                </c:pt>
                <c:pt idx="72333" formatCode="0.00E+00">
                  <c:v>4.5510999999999998E-3</c:v>
                </c:pt>
                <c:pt idx="72334" formatCode="0.00E+00">
                  <c:v>4.7994600000000002E-3</c:v>
                </c:pt>
                <c:pt idx="72335" formatCode="0.00E+00">
                  <c:v>5.0453399999999997E-3</c:v>
                </c:pt>
                <c:pt idx="72336" formatCode="0.00E+00">
                  <c:v>5.2883699999999997E-3</c:v>
                </c:pt>
                <c:pt idx="72337" formatCode="0.00E+00">
                  <c:v>5.5281799999999997E-3</c:v>
                </c:pt>
                <c:pt idx="72338" formatCode="0.00E+00">
                  <c:v>5.7643900000000003E-3</c:v>
                </c:pt>
                <c:pt idx="72339" formatCode="0.00E+00">
                  <c:v>5.9966400000000001E-3</c:v>
                </c:pt>
                <c:pt idx="72340" formatCode="0.00E+00">
                  <c:v>6.2245699999999996E-3</c:v>
                </c:pt>
                <c:pt idx="72341" formatCode="0.00E+00">
                  <c:v>6.4478000000000001E-3</c:v>
                </c:pt>
                <c:pt idx="72342" formatCode="0.00E+00">
                  <c:v>6.6659800000000002E-3</c:v>
                </c:pt>
                <c:pt idx="72343" formatCode="0.00E+00">
                  <c:v>6.8787600000000003E-3</c:v>
                </c:pt>
                <c:pt idx="72344" formatCode="0.00E+00">
                  <c:v>7.0857799999999999E-3</c:v>
                </c:pt>
                <c:pt idx="72345" formatCode="0.00E+00">
                  <c:v>7.2866900000000002E-3</c:v>
                </c:pt>
                <c:pt idx="72346" formatCode="0.00E+00">
                  <c:v>7.4811699999999997E-3</c:v>
                </c:pt>
                <c:pt idx="72347" formatCode="0.00E+00">
                  <c:v>7.6688700000000004E-3</c:v>
                </c:pt>
                <c:pt idx="72348" formatCode="0.00E+00">
                  <c:v>7.8494700000000008E-3</c:v>
                </c:pt>
                <c:pt idx="72349" formatCode="0.00E+00">
                  <c:v>8.0226599999999992E-3</c:v>
                </c:pt>
                <c:pt idx="72350" formatCode="0.00E+00">
                  <c:v>8.1881200000000001E-3</c:v>
                </c:pt>
                <c:pt idx="72351" formatCode="0.00E+00">
                  <c:v>8.3455500000000002E-3</c:v>
                </c:pt>
                <c:pt idx="72352" formatCode="0.00E+00">
                  <c:v>8.4946599999999994E-3</c:v>
                </c:pt>
                <c:pt idx="72353" formatCode="0.00E+00">
                  <c:v>8.6351699999999993E-3</c:v>
                </c:pt>
                <c:pt idx="72354" formatCode="0.00E+00">
                  <c:v>8.7668199999999998E-3</c:v>
                </c:pt>
                <c:pt idx="72355" formatCode="0.00E+00">
                  <c:v>8.8893199999999992E-3</c:v>
                </c:pt>
                <c:pt idx="72356" formatCode="0.00E+00">
                  <c:v>9.0024500000000004E-3</c:v>
                </c:pt>
                <c:pt idx="72357" formatCode="0.00E+00">
                  <c:v>9.1059499999999998E-3</c:v>
                </c:pt>
                <c:pt idx="72358" formatCode="0.00E+00">
                  <c:v>9.1996100000000004E-3</c:v>
                </c:pt>
                <c:pt idx="72359" formatCode="0.00E+00">
                  <c:v>9.2832100000000001E-3</c:v>
                </c:pt>
                <c:pt idx="72360" formatCode="0.00E+00">
                  <c:v>9.35654E-3</c:v>
                </c:pt>
                <c:pt idx="72361" formatCode="0.00E+00">
                  <c:v>9.4194299999999995E-3</c:v>
                </c:pt>
                <c:pt idx="72362" formatCode="0.00E+00">
                  <c:v>9.4716899999999996E-3</c:v>
                </c:pt>
                <c:pt idx="72363" formatCode="0.00E+00">
                  <c:v>9.5131799999999996E-3</c:v>
                </c:pt>
                <c:pt idx="72364" formatCode="0.00E+00">
                  <c:v>9.5437300000000003E-3</c:v>
                </c:pt>
                <c:pt idx="72365" formatCode="0.00E+00">
                  <c:v>9.5632300000000007E-3</c:v>
                </c:pt>
                <c:pt idx="72366" formatCode="0.00E+00">
                  <c:v>9.5715499999999998E-3</c:v>
                </c:pt>
                <c:pt idx="72367" formatCode="0.00E+00">
                  <c:v>9.5685900000000001E-3</c:v>
                </c:pt>
                <c:pt idx="72368" formatCode="0.00E+00">
                  <c:v>9.5542700000000001E-3</c:v>
                </c:pt>
                <c:pt idx="72369" formatCode="0.00E+00">
                  <c:v>9.5285100000000005E-3</c:v>
                </c:pt>
                <c:pt idx="72370" formatCode="0.00E+00">
                  <c:v>9.4912599999999996E-3</c:v>
                </c:pt>
                <c:pt idx="72371" formatCode="0.00E+00">
                  <c:v>9.4424899999999996E-3</c:v>
                </c:pt>
                <c:pt idx="72372" formatCode="0.00E+00">
                  <c:v>9.3821600000000005E-3</c:v>
                </c:pt>
                <c:pt idx="72373" formatCode="0.00E+00">
                  <c:v>9.3102700000000007E-3</c:v>
                </c:pt>
                <c:pt idx="72374" formatCode="0.00E+00">
                  <c:v>9.2268300000000001E-3</c:v>
                </c:pt>
                <c:pt idx="72375" formatCode="0.00E+00">
                  <c:v>9.1318600000000003E-3</c:v>
                </c:pt>
                <c:pt idx="72376" formatCode="0.00E+00">
                  <c:v>9.0254099999999993E-3</c:v>
                </c:pt>
                <c:pt idx="72377" formatCode="0.00E+00">
                  <c:v>8.9075200000000004E-3</c:v>
                </c:pt>
                <c:pt idx="72378" formatCode="0.00E+00">
                  <c:v>8.7782899999999994E-3</c:v>
                </c:pt>
                <c:pt idx="72379" formatCode="0.00E+00">
                  <c:v>8.6377799999999994E-3</c:v>
                </c:pt>
                <c:pt idx="72380" formatCode="0.00E+00">
                  <c:v>8.4861099999999998E-3</c:v>
                </c:pt>
                <c:pt idx="72381" formatCode="0.00E+00">
                  <c:v>8.3233999999999999E-3</c:v>
                </c:pt>
                <c:pt idx="72382" formatCode="0.00E+00">
                  <c:v>8.1497900000000005E-3</c:v>
                </c:pt>
                <c:pt idx="72383" formatCode="0.00E+00">
                  <c:v>7.9654300000000008E-3</c:v>
                </c:pt>
                <c:pt idx="72384" formatCode="0.00E+00">
                  <c:v>7.7704899999999997E-3</c:v>
                </c:pt>
                <c:pt idx="72385" formatCode="0.00E+00">
                  <c:v>7.5651499999999997E-3</c:v>
                </c:pt>
                <c:pt idx="72386" formatCode="0.00E+00">
                  <c:v>7.3496000000000004E-3</c:v>
                </c:pt>
                <c:pt idx="72387" formatCode="0.00E+00">
                  <c:v>7.1240699999999997E-3</c:v>
                </c:pt>
                <c:pt idx="72388" formatCode="0.00E+00">
                  <c:v>6.8887799999999997E-3</c:v>
                </c:pt>
                <c:pt idx="72389" formatCode="0.00E+00">
                  <c:v>6.6439799999999999E-3</c:v>
                </c:pt>
                <c:pt idx="72390" formatCode="0.00E+00">
                  <c:v>6.3899100000000004E-3</c:v>
                </c:pt>
                <c:pt idx="72391" formatCode="0.00E+00">
                  <c:v>6.1268599999999996E-3</c:v>
                </c:pt>
                <c:pt idx="72392" formatCode="0.00E+00">
                  <c:v>5.8550900000000003E-3</c:v>
                </c:pt>
                <c:pt idx="72393" formatCode="0.00E+00">
                  <c:v>5.5749199999999997E-3</c:v>
                </c:pt>
                <c:pt idx="72394" formatCode="0.00E+00">
                  <c:v>5.2866399999999996E-3</c:v>
                </c:pt>
                <c:pt idx="72395" formatCode="0.00E+00">
                  <c:v>4.9905799999999997E-3</c:v>
                </c:pt>
                <c:pt idx="72396" formatCode="0.00E+00">
                  <c:v>4.6870699999999998E-3</c:v>
                </c:pt>
                <c:pt idx="72397" formatCode="0.00E+00">
                  <c:v>4.3764600000000004E-3</c:v>
                </c:pt>
                <c:pt idx="72398" formatCode="0.00E+00">
                  <c:v>4.0590899999999996E-3</c:v>
                </c:pt>
                <c:pt idx="72399" formatCode="0.00E+00">
                  <c:v>3.7353299999999998E-3</c:v>
                </c:pt>
                <c:pt idx="72400" formatCode="0.00E+00">
                  <c:v>3.4055700000000001E-3</c:v>
                </c:pt>
                <c:pt idx="72401" formatCode="0.00E+00">
                  <c:v>3.0701700000000001E-3</c:v>
                </c:pt>
                <c:pt idx="72402" formatCode="0.00E+00">
                  <c:v>2.7295399999999999E-3</c:v>
                </c:pt>
                <c:pt idx="72403" formatCode="0.00E+00">
                  <c:v>2.3840599999999999E-3</c:v>
                </c:pt>
                <c:pt idx="72404" formatCode="0.00E+00">
                  <c:v>2.0341600000000001E-3</c:v>
                </c:pt>
                <c:pt idx="72405" formatCode="0.00E+00">
                  <c:v>1.6802500000000001E-3</c:v>
                </c:pt>
                <c:pt idx="72406" formatCode="0.00E+00">
                  <c:v>1.32274E-3</c:v>
                </c:pt>
                <c:pt idx="72407" formatCode="0.00E+00">
                  <c:v>9.62064E-4</c:v>
                </c:pt>
                <c:pt idx="72408" formatCode="0.00E+00">
                  <c:v>5.9865600000000004E-4</c:v>
                </c:pt>
                <c:pt idx="72409" formatCode="0.00E+00">
                  <c:v>2.32952E-4</c:v>
                </c:pt>
                <c:pt idx="72410" formatCode="0.00E+00">
                  <c:v>-1.34609E-4</c:v>
                </c:pt>
                <c:pt idx="72411" formatCode="0.00E+00">
                  <c:v>-5.0358E-4</c:v>
                </c:pt>
                <c:pt idx="72412" formatCode="0.00E+00">
                  <c:v>-8.7351599999999996E-4</c:v>
                </c:pt>
                <c:pt idx="72413" formatCode="0.00E+00">
                  <c:v>-1.2439700000000001E-3</c:v>
                </c:pt>
                <c:pt idx="72414" formatCode="0.00E+00">
                  <c:v>-1.61448E-3</c:v>
                </c:pt>
                <c:pt idx="72415" formatCode="0.00E+00">
                  <c:v>-1.9846099999999999E-3</c:v>
                </c:pt>
                <c:pt idx="72416" formatCode="0.00E+00">
                  <c:v>-2.3538999999999999E-3</c:v>
                </c:pt>
                <c:pt idx="72417" formatCode="0.00E+00">
                  <c:v>-2.7219000000000002E-3</c:v>
                </c:pt>
                <c:pt idx="72418" formatCode="0.00E+00">
                  <c:v>-3.08816E-3</c:v>
                </c:pt>
                <c:pt idx="72419" formatCode="0.00E+00">
                  <c:v>-3.4522300000000001E-3</c:v>
                </c:pt>
                <c:pt idx="72420" formatCode="0.00E+00">
                  <c:v>-3.8136699999999999E-3</c:v>
                </c:pt>
                <c:pt idx="72421" formatCode="0.00E+00">
                  <c:v>-4.1720300000000002E-3</c:v>
                </c:pt>
                <c:pt idx="72422" formatCode="0.00E+00">
                  <c:v>-4.5268799999999996E-3</c:v>
                </c:pt>
                <c:pt idx="72423" formatCode="0.00E+00">
                  <c:v>-4.87777E-3</c:v>
                </c:pt>
                <c:pt idx="72424" formatCode="0.00E+00">
                  <c:v>-5.2242800000000004E-3</c:v>
                </c:pt>
                <c:pt idx="72425" formatCode="0.00E+00">
                  <c:v>-5.5659899999999998E-3</c:v>
                </c:pt>
                <c:pt idx="72426" formatCode="0.00E+00">
                  <c:v>-5.9024699999999999E-3</c:v>
                </c:pt>
                <c:pt idx="72427" formatCode="0.00E+00">
                  <c:v>-6.2333199999999997E-3</c:v>
                </c:pt>
                <c:pt idx="72428" formatCode="0.00E+00">
                  <c:v>-6.5581199999999997E-3</c:v>
                </c:pt>
                <c:pt idx="72429" formatCode="0.00E+00">
                  <c:v>-6.8764799999999999E-3</c:v>
                </c:pt>
                <c:pt idx="72430" formatCode="0.00E+00">
                  <c:v>-7.1880199999999998E-3</c:v>
                </c:pt>
                <c:pt idx="72431" formatCode="0.00E+00">
                  <c:v>-7.4923500000000001E-3</c:v>
                </c:pt>
                <c:pt idx="72432" formatCode="0.00E+00">
                  <c:v>-7.7891100000000001E-3</c:v>
                </c:pt>
                <c:pt idx="72433" formatCode="0.00E+00">
                  <c:v>-8.0779200000000006E-3</c:v>
                </c:pt>
                <c:pt idx="72434" formatCode="0.00E+00">
                  <c:v>-8.3584499999999999E-3</c:v>
                </c:pt>
                <c:pt idx="72435" formatCode="0.00E+00">
                  <c:v>-8.6303600000000001E-3</c:v>
                </c:pt>
                <c:pt idx="72436" formatCode="0.00E+00">
                  <c:v>-8.8933099999999998E-3</c:v>
                </c:pt>
                <c:pt idx="72437" formatCode="0.00E+00">
                  <c:v>-9.1469900000000007E-3</c:v>
                </c:pt>
                <c:pt idx="72438" formatCode="0.00E+00">
                  <c:v>-9.3910999999999994E-3</c:v>
                </c:pt>
                <c:pt idx="72439" formatCode="0.00E+00">
                  <c:v>-9.6253499999999995E-3</c:v>
                </c:pt>
                <c:pt idx="72440" formatCode="0.00E+00">
                  <c:v>-9.8494600000000009E-3</c:v>
                </c:pt>
                <c:pt idx="72441">
                  <c:v>-1.00632E-2</c:v>
                </c:pt>
                <c:pt idx="72442">
                  <c:v>-1.02662E-2</c:v>
                </c:pt>
                <c:pt idx="72443">
                  <c:v>-1.04584E-2</c:v>
                </c:pt>
                <c:pt idx="72444">
                  <c:v>-1.06394E-2</c:v>
                </c:pt>
                <c:pt idx="72445">
                  <c:v>-1.08091E-2</c:v>
                </c:pt>
                <c:pt idx="72446">
                  <c:v>-1.0967299999999999E-2</c:v>
                </c:pt>
                <c:pt idx="72447">
                  <c:v>-1.11138E-2</c:v>
                </c:pt>
                <c:pt idx="72448">
                  <c:v>-1.12485E-2</c:v>
                </c:pt>
                <c:pt idx="72449">
                  <c:v>-1.13711E-2</c:v>
                </c:pt>
                <c:pt idx="72450">
                  <c:v>-1.1481699999999999E-2</c:v>
                </c:pt>
                <c:pt idx="72451">
                  <c:v>-1.1579900000000001E-2</c:v>
                </c:pt>
                <c:pt idx="72452">
                  <c:v>-1.16659E-2</c:v>
                </c:pt>
                <c:pt idx="72453">
                  <c:v>-1.1739400000000001E-2</c:v>
                </c:pt>
                <c:pt idx="72454">
                  <c:v>-1.1800400000000001E-2</c:v>
                </c:pt>
                <c:pt idx="72455">
                  <c:v>-1.18488E-2</c:v>
                </c:pt>
                <c:pt idx="72456">
                  <c:v>-1.18847E-2</c:v>
                </c:pt>
                <c:pt idx="72457">
                  <c:v>-1.1908E-2</c:v>
                </c:pt>
                <c:pt idx="72458">
                  <c:v>-1.1918700000000001E-2</c:v>
                </c:pt>
                <c:pt idx="72459">
                  <c:v>-1.19168E-2</c:v>
                </c:pt>
                <c:pt idx="72460">
                  <c:v>-1.19024E-2</c:v>
                </c:pt>
                <c:pt idx="72461">
                  <c:v>-1.1875399999999999E-2</c:v>
                </c:pt>
                <c:pt idx="72462">
                  <c:v>-1.1835999999999999E-2</c:v>
                </c:pt>
                <c:pt idx="72463">
                  <c:v>-1.17842E-2</c:v>
                </c:pt>
                <c:pt idx="72464">
                  <c:v>-1.1720100000000001E-2</c:v>
                </c:pt>
                <c:pt idx="72465">
                  <c:v>-1.16439E-2</c:v>
                </c:pt>
                <c:pt idx="72466">
                  <c:v>-1.1555599999999999E-2</c:v>
                </c:pt>
                <c:pt idx="72467">
                  <c:v>-1.1455399999999999E-2</c:v>
                </c:pt>
                <c:pt idx="72468">
                  <c:v>-1.1343499999999999E-2</c:v>
                </c:pt>
                <c:pt idx="72469">
                  <c:v>-1.12199E-2</c:v>
                </c:pt>
                <c:pt idx="72470">
                  <c:v>-1.1084999999999999E-2</c:v>
                </c:pt>
                <c:pt idx="72471">
                  <c:v>-1.09388E-2</c:v>
                </c:pt>
                <c:pt idx="72472">
                  <c:v>-1.0781600000000001E-2</c:v>
                </c:pt>
                <c:pt idx="72473">
                  <c:v>-1.06137E-2</c:v>
                </c:pt>
                <c:pt idx="72474">
                  <c:v>-1.04352E-2</c:v>
                </c:pt>
                <c:pt idx="72475">
                  <c:v>-1.02463E-2</c:v>
                </c:pt>
                <c:pt idx="72476">
                  <c:v>-1.0047499999999999E-2</c:v>
                </c:pt>
                <c:pt idx="72477" formatCode="0.00E+00">
                  <c:v>-9.8388E-3</c:v>
                </c:pt>
                <c:pt idx="72478" formatCode="0.00E+00">
                  <c:v>-9.6206299999999998E-3</c:v>
                </c:pt>
                <c:pt idx="72479" formatCode="0.00E+00">
                  <c:v>-9.3932500000000006E-3</c:v>
                </c:pt>
                <c:pt idx="72480" formatCode="0.00E+00">
                  <c:v>-9.1569500000000005E-3</c:v>
                </c:pt>
                <c:pt idx="72481" formatCode="0.00E+00">
                  <c:v>-8.9120499999999995E-3</c:v>
                </c:pt>
                <c:pt idx="72482" formatCode="0.00E+00">
                  <c:v>-8.6588499999999992E-3</c:v>
                </c:pt>
                <c:pt idx="72483" formatCode="0.00E+00">
                  <c:v>-8.3976999999999993E-3</c:v>
                </c:pt>
                <c:pt idx="72484" formatCode="0.00E+00">
                  <c:v>-8.1289199999999995E-3</c:v>
                </c:pt>
                <c:pt idx="72485" formatCode="0.00E+00">
                  <c:v>-7.8528499999999998E-3</c:v>
                </c:pt>
                <c:pt idx="72486" formatCode="0.00E+00">
                  <c:v>-7.5698500000000004E-3</c:v>
                </c:pt>
                <c:pt idx="72487" formatCode="0.00E+00">
                  <c:v>-7.2802600000000002E-3</c:v>
                </c:pt>
                <c:pt idx="72488" formatCode="0.00E+00">
                  <c:v>-6.9844599999999996E-3</c:v>
                </c:pt>
                <c:pt idx="72489" formatCode="0.00E+00">
                  <c:v>-6.6828E-3</c:v>
                </c:pt>
                <c:pt idx="72490" formatCode="0.00E+00">
                  <c:v>-6.37566E-3</c:v>
                </c:pt>
                <c:pt idx="72491" formatCode="0.00E+00">
                  <c:v>-6.06341E-3</c:v>
                </c:pt>
                <c:pt idx="72492" formatCode="0.00E+00">
                  <c:v>-5.7464400000000002E-3</c:v>
                </c:pt>
                <c:pt idx="72493" formatCode="0.00E+00">
                  <c:v>-5.4251200000000003E-3</c:v>
                </c:pt>
                <c:pt idx="72494" formatCode="0.00E+00">
                  <c:v>-5.0998399999999996E-3</c:v>
                </c:pt>
                <c:pt idx="72495" formatCode="0.00E+00">
                  <c:v>-4.7709900000000001E-3</c:v>
                </c:pt>
                <c:pt idx="72496" formatCode="0.00E+00">
                  <c:v>-4.4389499999999997E-3</c:v>
                </c:pt>
                <c:pt idx="72497" formatCode="0.00E+00">
                  <c:v>-4.1041200000000002E-3</c:v>
                </c:pt>
                <c:pt idx="72498" formatCode="0.00E+00">
                  <c:v>-3.7668699999999999E-3</c:v>
                </c:pt>
                <c:pt idx="72499" formatCode="0.00E+00">
                  <c:v>-3.4276100000000002E-3</c:v>
                </c:pt>
                <c:pt idx="72500" formatCode="0.00E+00">
                  <c:v>-3.0867199999999998E-3</c:v>
                </c:pt>
                <c:pt idx="72501" formatCode="0.00E+00">
                  <c:v>-2.7445899999999999E-3</c:v>
                </c:pt>
                <c:pt idx="72502" formatCode="0.00E+00">
                  <c:v>-2.4015899999999999E-3</c:v>
                </c:pt>
                <c:pt idx="72503" formatCode="0.00E+00">
                  <c:v>-2.0581200000000001E-3</c:v>
                </c:pt>
                <c:pt idx="72504" formatCode="0.00E+00">
                  <c:v>-1.71456E-3</c:v>
                </c:pt>
                <c:pt idx="72505" formatCode="0.00E+00">
                  <c:v>-1.37127E-3</c:v>
                </c:pt>
                <c:pt idx="72506" formatCode="0.00E+00">
                  <c:v>-1.02863E-3</c:v>
                </c:pt>
                <c:pt idx="72507" formatCode="0.00E+00">
                  <c:v>-6.8701500000000002E-4</c:v>
                </c:pt>
                <c:pt idx="72508" formatCode="0.00E+00">
                  <c:v>-3.4677900000000002E-4</c:v>
                </c:pt>
                <c:pt idx="72509" formatCode="0.00E+00">
                  <c:v>-8.2827100000000002E-6</c:v>
                </c:pt>
                <c:pt idx="72510" formatCode="0.00E+00">
                  <c:v>3.2812299999999999E-4</c:v>
                </c:pt>
                <c:pt idx="72511" formatCode="0.00E+00">
                  <c:v>6.6209299999999999E-4</c:v>
                </c:pt>
                <c:pt idx="72512" formatCode="0.00E+00">
                  <c:v>9.9328799999999994E-4</c:v>
                </c:pt>
                <c:pt idx="72513" formatCode="0.00E+00">
                  <c:v>1.32138E-3</c:v>
                </c:pt>
                <c:pt idx="72514" formatCode="0.00E+00">
                  <c:v>1.6460400000000001E-3</c:v>
                </c:pt>
                <c:pt idx="72515" formatCode="0.00E+00">
                  <c:v>1.9669499999999999E-3</c:v>
                </c:pt>
                <c:pt idx="72516" formatCode="0.00E+00">
                  <c:v>2.2838099999999998E-3</c:v>
                </c:pt>
                <c:pt idx="72517" formatCode="0.00E+00">
                  <c:v>2.5963200000000001E-3</c:v>
                </c:pt>
                <c:pt idx="72518" formatCode="0.00E+00">
                  <c:v>2.9041800000000001E-3</c:v>
                </c:pt>
                <c:pt idx="72519" formatCode="0.00E+00">
                  <c:v>3.2071299999999999E-3</c:v>
                </c:pt>
                <c:pt idx="72520" formatCode="0.00E+00">
                  <c:v>3.5048700000000002E-3</c:v>
                </c:pt>
                <c:pt idx="72521" formatCode="0.00E+00">
                  <c:v>3.7971599999999999E-3</c:v>
                </c:pt>
                <c:pt idx="72522" formatCode="0.00E+00">
                  <c:v>4.0837399999999998E-3</c:v>
                </c:pt>
                <c:pt idx="72523" formatCode="0.00E+00">
                  <c:v>4.3643700000000002E-3</c:v>
                </c:pt>
                <c:pt idx="72524" formatCode="0.00E+00">
                  <c:v>4.63883E-3</c:v>
                </c:pt>
                <c:pt idx="72525" formatCode="0.00E+00">
                  <c:v>4.9068799999999997E-3</c:v>
                </c:pt>
                <c:pt idx="72526" formatCode="0.00E+00">
                  <c:v>5.1683199999999997E-3</c:v>
                </c:pt>
                <c:pt idx="72527" formatCode="0.00E+00">
                  <c:v>5.4229600000000001E-3</c:v>
                </c:pt>
                <c:pt idx="72528" formatCode="0.00E+00">
                  <c:v>5.6706100000000004E-3</c:v>
                </c:pt>
                <c:pt idx="72529" formatCode="0.00E+00">
                  <c:v>5.9110899999999999E-3</c:v>
                </c:pt>
                <c:pt idx="72530" formatCode="0.00E+00">
                  <c:v>6.1442299999999997E-3</c:v>
                </c:pt>
                <c:pt idx="72531" formatCode="0.00E+00">
                  <c:v>6.3699000000000004E-3</c:v>
                </c:pt>
                <c:pt idx="72532" formatCode="0.00E+00">
                  <c:v>6.5879399999999996E-3</c:v>
                </c:pt>
                <c:pt idx="72533" formatCode="0.00E+00">
                  <c:v>6.7982199999999998E-3</c:v>
                </c:pt>
                <c:pt idx="72534" formatCode="0.00E+00">
                  <c:v>7.0006399999999998E-3</c:v>
                </c:pt>
                <c:pt idx="72535" formatCode="0.00E+00">
                  <c:v>7.1950800000000004E-3</c:v>
                </c:pt>
                <c:pt idx="72536" formatCode="0.00E+00">
                  <c:v>7.3814500000000003E-3</c:v>
                </c:pt>
                <c:pt idx="72537" formatCode="0.00E+00">
                  <c:v>7.5596700000000001E-3</c:v>
                </c:pt>
                <c:pt idx="72538" formatCode="0.00E+00">
                  <c:v>7.7296700000000001E-3</c:v>
                </c:pt>
                <c:pt idx="72539" formatCode="0.00E+00">
                  <c:v>7.8913799999999999E-3</c:v>
                </c:pt>
                <c:pt idx="72540" formatCode="0.00E+00">
                  <c:v>8.0447699999999997E-3</c:v>
                </c:pt>
                <c:pt idx="72541" formatCode="0.00E+00">
                  <c:v>8.1897900000000006E-3</c:v>
                </c:pt>
                <c:pt idx="72542" formatCode="0.00E+00">
                  <c:v>8.3264199999999993E-3</c:v>
                </c:pt>
                <c:pt idx="72543" formatCode="0.00E+00">
                  <c:v>8.4546399999999994E-3</c:v>
                </c:pt>
                <c:pt idx="72544" formatCode="0.00E+00">
                  <c:v>8.5744500000000008E-3</c:v>
                </c:pt>
                <c:pt idx="72545" formatCode="0.00E+00">
                  <c:v>8.6858600000000001E-3</c:v>
                </c:pt>
                <c:pt idx="72546" formatCode="0.00E+00">
                  <c:v>8.7888900000000006E-3</c:v>
                </c:pt>
                <c:pt idx="72547" formatCode="0.00E+00">
                  <c:v>8.8835600000000004E-3</c:v>
                </c:pt>
                <c:pt idx="72548" formatCode="0.00E+00">
                  <c:v>8.9699099999999993E-3</c:v>
                </c:pt>
                <c:pt idx="72549" formatCode="0.00E+00">
                  <c:v>9.0479800000000006E-3</c:v>
                </c:pt>
                <c:pt idx="72550" formatCode="0.00E+00">
                  <c:v>9.1178500000000003E-3</c:v>
                </c:pt>
                <c:pt idx="72551" formatCode="0.00E+00">
                  <c:v>9.1795599999999998E-3</c:v>
                </c:pt>
                <c:pt idx="72552" formatCode="0.00E+00">
                  <c:v>9.2332000000000004E-3</c:v>
                </c:pt>
                <c:pt idx="72553" formatCode="0.00E+00">
                  <c:v>9.2788599999999999E-3</c:v>
                </c:pt>
                <c:pt idx="72554" formatCode="0.00E+00">
                  <c:v>9.3166099999999995E-3</c:v>
                </c:pt>
                <c:pt idx="72555" formatCode="0.00E+00">
                  <c:v>9.3465700000000002E-3</c:v>
                </c:pt>
                <c:pt idx="72556" formatCode="0.00E+00">
                  <c:v>9.3688399999999998E-3</c:v>
                </c:pt>
                <c:pt idx="72557" formatCode="0.00E+00">
                  <c:v>9.3835399999999992E-3</c:v>
                </c:pt>
                <c:pt idx="72558" formatCode="0.00E+00">
                  <c:v>9.3907899999999996E-3</c:v>
                </c:pt>
                <c:pt idx="72559" formatCode="0.00E+00">
                  <c:v>9.39072E-3</c:v>
                </c:pt>
                <c:pt idx="72560" formatCode="0.00E+00">
                  <c:v>9.3834599999999997E-3</c:v>
                </c:pt>
                <c:pt idx="72561" formatCode="0.00E+00">
                  <c:v>9.3691599999999996E-3</c:v>
                </c:pt>
                <c:pt idx="72562" formatCode="0.00E+00">
                  <c:v>9.3479600000000006E-3</c:v>
                </c:pt>
                <c:pt idx="72563" formatCode="0.00E+00">
                  <c:v>9.32002E-3</c:v>
                </c:pt>
                <c:pt idx="72564" formatCode="0.00E+00">
                  <c:v>9.2854900000000004E-3</c:v>
                </c:pt>
                <c:pt idx="72565" formatCode="0.00E+00">
                  <c:v>9.2445300000000008E-3</c:v>
                </c:pt>
                <c:pt idx="72566" formatCode="0.00E+00">
                  <c:v>9.1973100000000002E-3</c:v>
                </c:pt>
                <c:pt idx="72567" formatCode="0.00E+00">
                  <c:v>9.1439999999999994E-3</c:v>
                </c:pt>
                <c:pt idx="72568" formatCode="0.00E+00">
                  <c:v>9.0847700000000007E-3</c:v>
                </c:pt>
                <c:pt idx="72569" formatCode="0.00E+00">
                  <c:v>9.0197999999999997E-3</c:v>
                </c:pt>
                <c:pt idx="72570" formatCode="0.00E+00">
                  <c:v>8.9492700000000005E-3</c:v>
                </c:pt>
                <c:pt idx="72571" formatCode="0.00E+00">
                  <c:v>8.8733400000000004E-3</c:v>
                </c:pt>
                <c:pt idx="72572" formatCode="0.00E+00">
                  <c:v>8.7922199999999999E-3</c:v>
                </c:pt>
                <c:pt idx="72573" formatCode="0.00E+00">
                  <c:v>8.7060699999999998E-3</c:v>
                </c:pt>
                <c:pt idx="72574" formatCode="0.00E+00">
                  <c:v>8.6150900000000006E-3</c:v>
                </c:pt>
                <c:pt idx="72575" formatCode="0.00E+00">
                  <c:v>8.5194499999999996E-3</c:v>
                </c:pt>
                <c:pt idx="72576" formatCode="0.00E+00">
                  <c:v>8.4193500000000008E-3</c:v>
                </c:pt>
                <c:pt idx="72577" formatCode="0.00E+00">
                  <c:v>8.3149599999999997E-3</c:v>
                </c:pt>
                <c:pt idx="72578" formatCode="0.00E+00">
                  <c:v>8.2064800000000004E-3</c:v>
                </c:pt>
                <c:pt idx="72579" formatCode="0.00E+00">
                  <c:v>8.09408E-3</c:v>
                </c:pt>
                <c:pt idx="72580" formatCode="0.00E+00">
                  <c:v>7.9779499999999993E-3</c:v>
                </c:pt>
                <c:pt idx="72581" formatCode="0.00E+00">
                  <c:v>7.8582700000000005E-3</c:v>
                </c:pt>
                <c:pt idx="72582" formatCode="0.00E+00">
                  <c:v>7.7352200000000001E-3</c:v>
                </c:pt>
                <c:pt idx="72583" formatCode="0.00E+00">
                  <c:v>7.6089699999999996E-3</c:v>
                </c:pt>
                <c:pt idx="72584" formatCode="0.00E+00">
                  <c:v>7.4796899999999998E-3</c:v>
                </c:pt>
                <c:pt idx="72585" formatCode="0.00E+00">
                  <c:v>7.3475700000000003E-3</c:v>
                </c:pt>
                <c:pt idx="72586" formatCode="0.00E+00">
                  <c:v>7.2127700000000003E-3</c:v>
                </c:pt>
                <c:pt idx="72587" formatCode="0.00E+00">
                  <c:v>7.0754499999999996E-3</c:v>
                </c:pt>
                <c:pt idx="72588" formatCode="0.00E+00">
                  <c:v>6.93577E-3</c:v>
                </c:pt>
                <c:pt idx="72589" formatCode="0.00E+00">
                  <c:v>6.7939000000000003E-3</c:v>
                </c:pt>
                <c:pt idx="72590" formatCode="0.00E+00">
                  <c:v>6.6499899999999997E-3</c:v>
                </c:pt>
                <c:pt idx="72591" formatCode="0.00E+00">
                  <c:v>6.50418E-3</c:v>
                </c:pt>
                <c:pt idx="72592" formatCode="0.00E+00">
                  <c:v>6.3566200000000003E-3</c:v>
                </c:pt>
                <c:pt idx="72593" formatCode="0.00E+00">
                  <c:v>6.2074599999999997E-3</c:v>
                </c:pt>
                <c:pt idx="72594" formatCode="0.00E+00">
                  <c:v>6.0568200000000001E-3</c:v>
                </c:pt>
                <c:pt idx="72595" formatCode="0.00E+00">
                  <c:v>5.9048399999999997E-3</c:v>
                </c:pt>
                <c:pt idx="72596" formatCode="0.00E+00">
                  <c:v>5.7516499999999996E-3</c:v>
                </c:pt>
                <c:pt idx="72597" formatCode="0.00E+00">
                  <c:v>5.59736E-3</c:v>
                </c:pt>
                <c:pt idx="72598" formatCode="0.00E+00">
                  <c:v>5.4420800000000002E-3</c:v>
                </c:pt>
                <c:pt idx="72599" formatCode="0.00E+00">
                  <c:v>5.2859400000000003E-3</c:v>
                </c:pt>
                <c:pt idx="72600" formatCode="0.00E+00">
                  <c:v>5.1290299999999997E-3</c:v>
                </c:pt>
                <c:pt idx="72601" formatCode="0.00E+00">
                  <c:v>4.9714499999999997E-3</c:v>
                </c:pt>
                <c:pt idx="72602" formatCode="0.00E+00">
                  <c:v>4.8132899999999996E-3</c:v>
                </c:pt>
                <c:pt idx="72603" formatCode="0.00E+00">
                  <c:v>4.6546399999999998E-3</c:v>
                </c:pt>
                <c:pt idx="72604" formatCode="0.00E+00">
                  <c:v>4.4955799999999999E-3</c:v>
                </c:pt>
                <c:pt idx="72605" formatCode="0.00E+00">
                  <c:v>4.3361900000000002E-3</c:v>
                </c:pt>
                <c:pt idx="72606" formatCode="0.00E+00">
                  <c:v>4.1765300000000003E-3</c:v>
                </c:pt>
                <c:pt idx="72607" formatCode="0.00E+00">
                  <c:v>4.01667E-3</c:v>
                </c:pt>
                <c:pt idx="72608" formatCode="0.00E+00">
                  <c:v>3.85667E-3</c:v>
                </c:pt>
                <c:pt idx="72609" formatCode="0.00E+00">
                  <c:v>3.69659E-3</c:v>
                </c:pt>
                <c:pt idx="72610" formatCode="0.00E+00">
                  <c:v>3.53645E-3</c:v>
                </c:pt>
                <c:pt idx="72611" formatCode="0.00E+00">
                  <c:v>3.3763199999999999E-3</c:v>
                </c:pt>
                <c:pt idx="72612" formatCode="0.00E+00">
                  <c:v>3.21623E-3</c:v>
                </c:pt>
                <c:pt idx="72613" formatCode="0.00E+00">
                  <c:v>3.0561999999999998E-3</c:v>
                </c:pt>
                <c:pt idx="72614" formatCode="0.00E+00">
                  <c:v>2.8962599999999999E-3</c:v>
                </c:pt>
                <c:pt idx="72615" formatCode="0.00E+00">
                  <c:v>2.7364400000000001E-3</c:v>
                </c:pt>
                <c:pt idx="72616" formatCode="0.00E+00">
                  <c:v>2.5767400000000001E-3</c:v>
                </c:pt>
                <c:pt idx="72617" formatCode="0.00E+00">
                  <c:v>2.4171900000000001E-3</c:v>
                </c:pt>
                <c:pt idx="72618" formatCode="0.00E+00">
                  <c:v>2.25779E-3</c:v>
                </c:pt>
                <c:pt idx="72619" formatCode="0.00E+00">
                  <c:v>2.0985399999999999E-3</c:v>
                </c:pt>
                <c:pt idx="72620" formatCode="0.00E+00">
                  <c:v>1.93943E-3</c:v>
                </c:pt>
                <c:pt idx="72621" formatCode="0.00E+00">
                  <c:v>1.7804800000000001E-3</c:v>
                </c:pt>
                <c:pt idx="72622" formatCode="0.00E+00">
                  <c:v>1.6216500000000001E-3</c:v>
                </c:pt>
                <c:pt idx="72623" formatCode="0.00E+00">
                  <c:v>1.46295E-3</c:v>
                </c:pt>
                <c:pt idx="72624" formatCode="0.00E+00">
                  <c:v>1.3043600000000001E-3</c:v>
                </c:pt>
                <c:pt idx="72625" formatCode="0.00E+00">
                  <c:v>1.1458600000000001E-3</c:v>
                </c:pt>
                <c:pt idx="72626" formatCode="0.00E+00">
                  <c:v>9.8743199999999989E-4</c:v>
                </c:pt>
                <c:pt idx="72627" formatCode="0.00E+00">
                  <c:v>8.2904599999999995E-4</c:v>
                </c:pt>
                <c:pt idx="72628" formatCode="0.00E+00">
                  <c:v>6.7068E-4</c:v>
                </c:pt>
                <c:pt idx="72629" formatCode="0.00E+00">
                  <c:v>5.1230600000000002E-4</c:v>
                </c:pt>
                <c:pt idx="72630" formatCode="0.00E+00">
                  <c:v>3.5389699999999999E-4</c:v>
                </c:pt>
                <c:pt idx="72631" formatCode="0.00E+00">
                  <c:v>1.9542E-4</c:v>
                </c:pt>
                <c:pt idx="72632" formatCode="0.00E+00">
                  <c:v>3.6845899999999999E-5</c:v>
                </c:pt>
                <c:pt idx="72633" formatCode="0.00E+00">
                  <c:v>-1.21858E-4</c:v>
                </c:pt>
                <c:pt idx="72634" formatCode="0.00E+00">
                  <c:v>-2.8072399999999999E-4</c:v>
                </c:pt>
                <c:pt idx="72635" formatCode="0.00E+00">
                  <c:v>-4.3978499999999999E-4</c:v>
                </c:pt>
                <c:pt idx="72636" formatCode="0.00E+00">
                  <c:v>-5.9907299999999999E-4</c:v>
                </c:pt>
                <c:pt idx="72637" formatCode="0.00E+00">
                  <c:v>-7.5862E-4</c:v>
                </c:pt>
                <c:pt idx="72638" formatCode="0.00E+00">
                  <c:v>-9.1845700000000002E-4</c:v>
                </c:pt>
                <c:pt idx="72639" formatCode="0.00E+00">
                  <c:v>-1.07861E-3</c:v>
                </c:pt>
                <c:pt idx="72640" formatCode="0.00E+00">
                  <c:v>-1.23912E-3</c:v>
                </c:pt>
                <c:pt idx="72641" formatCode="0.00E+00">
                  <c:v>-1.4E-3</c:v>
                </c:pt>
                <c:pt idx="72642" formatCode="0.00E+00">
                  <c:v>-1.56128E-3</c:v>
                </c:pt>
                <c:pt idx="72643" formatCode="0.00E+00">
                  <c:v>-1.72299E-3</c:v>
                </c:pt>
                <c:pt idx="72644" formatCode="0.00E+00">
                  <c:v>-1.88514E-3</c:v>
                </c:pt>
                <c:pt idx="72645" formatCode="0.00E+00">
                  <c:v>-2.0477500000000001E-3</c:v>
                </c:pt>
                <c:pt idx="72646" formatCode="0.00E+00">
                  <c:v>-2.21083E-3</c:v>
                </c:pt>
                <c:pt idx="72647" formatCode="0.00E+00">
                  <c:v>-2.37441E-3</c:v>
                </c:pt>
                <c:pt idx="72648" formatCode="0.00E+00">
                  <c:v>-2.5384800000000001E-3</c:v>
                </c:pt>
                <c:pt idx="72649" formatCode="0.00E+00">
                  <c:v>-2.7030499999999998E-3</c:v>
                </c:pt>
                <c:pt idx="72650" formatCode="0.00E+00">
                  <c:v>-2.8681100000000001E-3</c:v>
                </c:pt>
                <c:pt idx="72651" formatCode="0.00E+00">
                  <c:v>-3.03368E-3</c:v>
                </c:pt>
                <c:pt idx="72652" formatCode="0.00E+00">
                  <c:v>-3.19973E-3</c:v>
                </c:pt>
                <c:pt idx="72653" formatCode="0.00E+00">
                  <c:v>-3.3662499999999999E-3</c:v>
                </c:pt>
                <c:pt idx="72654" formatCode="0.00E+00">
                  <c:v>-3.5332200000000001E-3</c:v>
                </c:pt>
                <c:pt idx="72655" formatCode="0.00E+00">
                  <c:v>-3.70062E-3</c:v>
                </c:pt>
                <c:pt idx="72656" formatCode="0.00E+00">
                  <c:v>-3.86843E-3</c:v>
                </c:pt>
                <c:pt idx="72657" formatCode="0.00E+00">
                  <c:v>-4.0366100000000004E-3</c:v>
                </c:pt>
                <c:pt idx="72658" formatCode="0.00E+00">
                  <c:v>-4.2051099999999998E-3</c:v>
                </c:pt>
                <c:pt idx="72659" formatCode="0.00E+00">
                  <c:v>-4.3738900000000001E-3</c:v>
                </c:pt>
                <c:pt idx="72660" formatCode="0.00E+00">
                  <c:v>-4.5429099999999998E-3</c:v>
                </c:pt>
                <c:pt idx="72661" formatCode="0.00E+00">
                  <c:v>-4.7121000000000003E-3</c:v>
                </c:pt>
                <c:pt idx="72662" formatCode="0.00E+00">
                  <c:v>-4.8814100000000001E-3</c:v>
                </c:pt>
                <c:pt idx="72663" formatCode="0.00E+00">
                  <c:v>-5.0507499999999997E-3</c:v>
                </c:pt>
                <c:pt idx="72664" formatCode="0.00E+00">
                  <c:v>-5.2200700000000003E-3</c:v>
                </c:pt>
                <c:pt idx="72665" formatCode="0.00E+00">
                  <c:v>-5.3892699999999998E-3</c:v>
                </c:pt>
                <c:pt idx="72666" formatCode="0.00E+00">
                  <c:v>-5.5582699999999997E-3</c:v>
                </c:pt>
                <c:pt idx="72667" formatCode="0.00E+00">
                  <c:v>-5.7269799999999996E-3</c:v>
                </c:pt>
                <c:pt idx="72668" formatCode="0.00E+00">
                  <c:v>-5.8952900000000001E-3</c:v>
                </c:pt>
                <c:pt idx="72669" formatCode="0.00E+00">
                  <c:v>-6.0631000000000001E-3</c:v>
                </c:pt>
                <c:pt idx="72670" formatCode="0.00E+00">
                  <c:v>-6.2302900000000003E-3</c:v>
                </c:pt>
                <c:pt idx="72671" formatCode="0.00E+00">
                  <c:v>-6.3967599999999996E-3</c:v>
                </c:pt>
                <c:pt idx="72672" formatCode="0.00E+00">
                  <c:v>-6.5623699999999997E-3</c:v>
                </c:pt>
                <c:pt idx="72673" formatCode="0.00E+00">
                  <c:v>-6.7269900000000004E-3</c:v>
                </c:pt>
                <c:pt idx="72674" formatCode="0.00E+00">
                  <c:v>-6.89049E-3</c:v>
                </c:pt>
                <c:pt idx="72675" formatCode="0.00E+00">
                  <c:v>-7.0527200000000002E-3</c:v>
                </c:pt>
                <c:pt idx="72676" formatCode="0.00E+00">
                  <c:v>-7.2135400000000001E-3</c:v>
                </c:pt>
                <c:pt idx="72677" formatCode="0.00E+00">
                  <c:v>-7.3727999999999997E-3</c:v>
                </c:pt>
                <c:pt idx="72678" formatCode="0.00E+00">
                  <c:v>-7.53033E-3</c:v>
                </c:pt>
                <c:pt idx="72679" formatCode="0.00E+00">
                  <c:v>-7.6859700000000003E-3</c:v>
                </c:pt>
                <c:pt idx="72680" formatCode="0.00E+00">
                  <c:v>-7.8395500000000007E-3</c:v>
                </c:pt>
                <c:pt idx="72681" formatCode="0.00E+00">
                  <c:v>-7.9909000000000004E-3</c:v>
                </c:pt>
                <c:pt idx="72682" formatCode="0.00E+00">
                  <c:v>-8.1398500000000006E-3</c:v>
                </c:pt>
                <c:pt idx="72683" formatCode="0.00E+00">
                  <c:v>-8.2862000000000005E-3</c:v>
                </c:pt>
                <c:pt idx="72684" formatCode="0.00E+00">
                  <c:v>-8.4297799999999996E-3</c:v>
                </c:pt>
                <c:pt idx="72685" formatCode="0.00E+00">
                  <c:v>-8.5703800000000007E-3</c:v>
                </c:pt>
                <c:pt idx="72686" formatCode="0.00E+00">
                  <c:v>-8.7078299999999997E-3</c:v>
                </c:pt>
                <c:pt idx="72687" formatCode="0.00E+00">
                  <c:v>-8.8419099999999997E-3</c:v>
                </c:pt>
                <c:pt idx="72688" formatCode="0.00E+00">
                  <c:v>-8.9724399999999999E-3</c:v>
                </c:pt>
                <c:pt idx="72689" formatCode="0.00E+00">
                  <c:v>-9.0992099999999999E-3</c:v>
                </c:pt>
                <c:pt idx="72690" formatCode="0.00E+00">
                  <c:v>-9.2220099999999992E-3</c:v>
                </c:pt>
                <c:pt idx="72691" formatCode="0.00E+00">
                  <c:v>-9.3406400000000007E-3</c:v>
                </c:pt>
                <c:pt idx="72692" formatCode="0.00E+00">
                  <c:v>-9.4548800000000006E-3</c:v>
                </c:pt>
                <c:pt idx="72693" formatCode="0.00E+00">
                  <c:v>-9.5645399999999998E-3</c:v>
                </c:pt>
                <c:pt idx="72694" formatCode="0.00E+00">
                  <c:v>-9.6693899999999999E-3</c:v>
                </c:pt>
                <c:pt idx="72695" formatCode="0.00E+00">
                  <c:v>-9.7692400000000002E-3</c:v>
                </c:pt>
                <c:pt idx="72696" formatCode="0.00E+00">
                  <c:v>-9.8638500000000004E-3</c:v>
                </c:pt>
                <c:pt idx="72697" formatCode="0.00E+00">
                  <c:v>-9.9530299999999999E-3</c:v>
                </c:pt>
                <c:pt idx="72698">
                  <c:v>-1.00366E-2</c:v>
                </c:pt>
                <c:pt idx="72699">
                  <c:v>-1.01143E-2</c:v>
                </c:pt>
                <c:pt idx="72700">
                  <c:v>-1.0185899999999999E-2</c:v>
                </c:pt>
                <c:pt idx="72701">
                  <c:v>-1.02512E-2</c:v>
                </c:pt>
                <c:pt idx="72702">
                  <c:v>-1.0310100000000001E-2</c:v>
                </c:pt>
                <c:pt idx="72703">
                  <c:v>-1.03623E-2</c:v>
                </c:pt>
                <c:pt idx="72704">
                  <c:v>-1.0407599999999999E-2</c:v>
                </c:pt>
                <c:pt idx="72705">
                  <c:v>-1.0445899999999999E-2</c:v>
                </c:pt>
                <c:pt idx="72706">
                  <c:v>-1.0476900000000001E-2</c:v>
                </c:pt>
                <c:pt idx="72707">
                  <c:v>-1.0500499999999999E-2</c:v>
                </c:pt>
                <c:pt idx="72708">
                  <c:v>-1.05164E-2</c:v>
                </c:pt>
                <c:pt idx="72709">
                  <c:v>-1.0524499999999999E-2</c:v>
                </c:pt>
                <c:pt idx="72710">
                  <c:v>-1.05247E-2</c:v>
                </c:pt>
                <c:pt idx="72711">
                  <c:v>-1.05167E-2</c:v>
                </c:pt>
                <c:pt idx="72712">
                  <c:v>-1.05004E-2</c:v>
                </c:pt>
                <c:pt idx="72713">
                  <c:v>-1.0475699999999999E-2</c:v>
                </c:pt>
                <c:pt idx="72714">
                  <c:v>-1.04423E-2</c:v>
                </c:pt>
                <c:pt idx="72715">
                  <c:v>-1.0400299999999999E-2</c:v>
                </c:pt>
                <c:pt idx="72716">
                  <c:v>-1.03494E-2</c:v>
                </c:pt>
                <c:pt idx="72717">
                  <c:v>-1.02895E-2</c:v>
                </c:pt>
                <c:pt idx="72718">
                  <c:v>-1.02205E-2</c:v>
                </c:pt>
                <c:pt idx="72719">
                  <c:v>-1.01423E-2</c:v>
                </c:pt>
                <c:pt idx="72720">
                  <c:v>-1.0054799999999999E-2</c:v>
                </c:pt>
                <c:pt idx="72721" formatCode="0.00E+00">
                  <c:v>-9.9579000000000004E-3</c:v>
                </c:pt>
                <c:pt idx="72722" formatCode="0.00E+00">
                  <c:v>-9.8515800000000004E-3</c:v>
                </c:pt>
                <c:pt idx="72723" formatCode="0.00E+00">
                  <c:v>-9.7357499999999996E-3</c:v>
                </c:pt>
                <c:pt idx="72724" formatCode="0.00E+00">
                  <c:v>-9.6103400000000002E-3</c:v>
                </c:pt>
                <c:pt idx="72725" formatCode="0.00E+00">
                  <c:v>-9.4753200000000006E-3</c:v>
                </c:pt>
                <c:pt idx="72726" formatCode="0.00E+00">
                  <c:v>-9.3306499999999994E-3</c:v>
                </c:pt>
                <c:pt idx="72727" formatCode="0.00E+00">
                  <c:v>-9.17632E-3</c:v>
                </c:pt>
                <c:pt idx="72728" formatCode="0.00E+00">
                  <c:v>-9.0123200000000007E-3</c:v>
                </c:pt>
                <c:pt idx="72729" formatCode="0.00E+00">
                  <c:v>-8.83865E-3</c:v>
                </c:pt>
                <c:pt idx="72730" formatCode="0.00E+00">
                  <c:v>-8.6553099999999994E-3</c:v>
                </c:pt>
                <c:pt idx="72731" formatCode="0.00E+00">
                  <c:v>-8.4623500000000004E-3</c:v>
                </c:pt>
                <c:pt idx="72732" formatCode="0.00E+00">
                  <c:v>-8.2597999999999994E-3</c:v>
                </c:pt>
                <c:pt idx="72733" formatCode="0.00E+00">
                  <c:v>-8.0477199999999995E-3</c:v>
                </c:pt>
                <c:pt idx="72734" formatCode="0.00E+00">
                  <c:v>-7.8261600000000004E-3</c:v>
                </c:pt>
                <c:pt idx="72735" formatCode="0.00E+00">
                  <c:v>-7.5951999999999999E-3</c:v>
                </c:pt>
                <c:pt idx="72736" formatCode="0.00E+00">
                  <c:v>-7.3549399999999999E-3</c:v>
                </c:pt>
                <c:pt idx="72737" formatCode="0.00E+00">
                  <c:v>-7.10548E-3</c:v>
                </c:pt>
                <c:pt idx="72738" formatCode="0.00E+00">
                  <c:v>-6.8469300000000002E-3</c:v>
                </c:pt>
                <c:pt idx="72739" formatCode="0.00E+00">
                  <c:v>-6.5794199999999999E-3</c:v>
                </c:pt>
                <c:pt idx="72740" formatCode="0.00E+00">
                  <c:v>-6.3030999999999998E-3</c:v>
                </c:pt>
                <c:pt idx="72741" formatCode="0.00E+00">
                  <c:v>-6.0181100000000001E-3</c:v>
                </c:pt>
                <c:pt idx="72742" formatCode="0.00E+00">
                  <c:v>-5.7246299999999996E-3</c:v>
                </c:pt>
                <c:pt idx="72743" formatCode="0.00E+00">
                  <c:v>-5.42284E-3</c:v>
                </c:pt>
                <c:pt idx="72744" formatCode="0.00E+00">
                  <c:v>-5.1129299999999999E-3</c:v>
                </c:pt>
                <c:pt idx="72745" formatCode="0.00E+00">
                  <c:v>-4.79511E-3</c:v>
                </c:pt>
                <c:pt idx="72746" formatCode="0.00E+00">
                  <c:v>-4.4695899999999998E-3</c:v>
                </c:pt>
                <c:pt idx="72747" formatCode="0.00E+00">
                  <c:v>-4.1365999999999998E-3</c:v>
                </c:pt>
                <c:pt idx="72748" formatCode="0.00E+00">
                  <c:v>-3.7964000000000001E-3</c:v>
                </c:pt>
                <c:pt idx="72749" formatCode="0.00E+00">
                  <c:v>-3.4492300000000002E-3</c:v>
                </c:pt>
                <c:pt idx="72750" formatCode="0.00E+00">
                  <c:v>-3.0953700000000001E-3</c:v>
                </c:pt>
                <c:pt idx="72751" formatCode="0.00E+00">
                  <c:v>-2.7350899999999999E-3</c:v>
                </c:pt>
                <c:pt idx="72752" formatCode="0.00E+00">
                  <c:v>-2.3686800000000002E-3</c:v>
                </c:pt>
                <c:pt idx="72753" formatCode="0.00E+00">
                  <c:v>-1.9964399999999999E-3</c:v>
                </c:pt>
                <c:pt idx="72754" formatCode="0.00E+00">
                  <c:v>-1.6186900000000001E-3</c:v>
                </c:pt>
                <c:pt idx="72755" formatCode="0.00E+00">
                  <c:v>-1.2357500000000001E-3</c:v>
                </c:pt>
                <c:pt idx="72756" formatCode="0.00E+00">
                  <c:v>-8.4795599999999997E-4</c:v>
                </c:pt>
                <c:pt idx="72757" formatCode="0.00E+00">
                  <c:v>-4.5564800000000001E-4</c:v>
                </c:pt>
                <c:pt idx="72758" formatCode="0.00E+00">
                  <c:v>-5.9180700000000001E-5</c:v>
                </c:pt>
                <c:pt idx="72759" formatCode="0.00E+00">
                  <c:v>3.4108400000000002E-4</c:v>
                </c:pt>
                <c:pt idx="72760" formatCode="0.00E+00">
                  <c:v>7.4477400000000002E-4</c:v>
                </c:pt>
                <c:pt idx="72761" formatCode="0.00E+00">
                  <c:v>1.1515099999999999E-3</c:v>
                </c:pt>
                <c:pt idx="72762" formatCode="0.00E+00">
                  <c:v>1.5609E-3</c:v>
                </c:pt>
                <c:pt idx="72763" formatCode="0.00E+00">
                  <c:v>1.9725599999999999E-3</c:v>
                </c:pt>
                <c:pt idx="72764" formatCode="0.00E+00">
                  <c:v>2.3860800000000001E-3</c:v>
                </c:pt>
                <c:pt idx="72765" formatCode="0.00E+00">
                  <c:v>2.8010499999999998E-3</c:v>
                </c:pt>
                <c:pt idx="72766" formatCode="0.00E+00">
                  <c:v>3.2170599999999999E-3</c:v>
                </c:pt>
                <c:pt idx="72767" formatCode="0.00E+00">
                  <c:v>3.6336799999999998E-3</c:v>
                </c:pt>
                <c:pt idx="72768" formatCode="0.00E+00">
                  <c:v>4.0504900000000003E-3</c:v>
                </c:pt>
                <c:pt idx="72769" formatCode="0.00E+00">
                  <c:v>4.4670600000000001E-3</c:v>
                </c:pt>
                <c:pt idx="72770" formatCode="0.00E+00">
                  <c:v>4.8829499999999996E-3</c:v>
                </c:pt>
                <c:pt idx="72771" formatCode="0.00E+00">
                  <c:v>5.2977299999999996E-3</c:v>
                </c:pt>
                <c:pt idx="72772" formatCode="0.00E+00">
                  <c:v>5.7109500000000002E-3</c:v>
                </c:pt>
                <c:pt idx="72773" formatCode="0.00E+00">
                  <c:v>6.1221799999999996E-3</c:v>
                </c:pt>
                <c:pt idx="72774" formatCode="0.00E+00">
                  <c:v>6.5309499999999998E-3</c:v>
                </c:pt>
                <c:pt idx="72775" formatCode="0.00E+00">
                  <c:v>6.9368399999999997E-3</c:v>
                </c:pt>
                <c:pt idx="72776" formatCode="0.00E+00">
                  <c:v>7.3393800000000004E-3</c:v>
                </c:pt>
                <c:pt idx="72777" formatCode="0.00E+00">
                  <c:v>7.7381300000000002E-3</c:v>
                </c:pt>
                <c:pt idx="72778" formatCode="0.00E+00">
                  <c:v>8.1326499999999999E-3</c:v>
                </c:pt>
                <c:pt idx="72779" formatCode="0.00E+00">
                  <c:v>8.5224800000000007E-3</c:v>
                </c:pt>
                <c:pt idx="72780" formatCode="0.00E+00">
                  <c:v>8.9071800000000007E-3</c:v>
                </c:pt>
                <c:pt idx="72781" formatCode="0.00E+00">
                  <c:v>9.2863100000000007E-3</c:v>
                </c:pt>
                <c:pt idx="72782" formatCode="0.00E+00">
                  <c:v>9.6594300000000001E-3</c:v>
                </c:pt>
                <c:pt idx="72783">
                  <c:v>1.00261E-2</c:v>
                </c:pt>
                <c:pt idx="72784">
                  <c:v>1.03859E-2</c:v>
                </c:pt>
                <c:pt idx="72785">
                  <c:v>1.07384E-2</c:v>
                </c:pt>
                <c:pt idx="72786">
                  <c:v>1.10831E-2</c:v>
                </c:pt>
                <c:pt idx="72787">
                  <c:v>1.14197E-2</c:v>
                </c:pt>
                <c:pt idx="72788">
                  <c:v>1.1747799999999999E-2</c:v>
                </c:pt>
                <c:pt idx="72789">
                  <c:v>1.20669E-2</c:v>
                </c:pt>
                <c:pt idx="72790">
                  <c:v>1.23766E-2</c:v>
                </c:pt>
                <c:pt idx="72791">
                  <c:v>1.26766E-2</c:v>
                </c:pt>
                <c:pt idx="72792">
                  <c:v>1.2966399999999999E-2</c:v>
                </c:pt>
                <c:pt idx="72793">
                  <c:v>1.32458E-2</c:v>
                </c:pt>
                <c:pt idx="72794">
                  <c:v>1.3514200000000001E-2</c:v>
                </c:pt>
                <c:pt idx="72795">
                  <c:v>1.3771500000000001E-2</c:v>
                </c:pt>
                <c:pt idx="72796">
                  <c:v>1.40173E-2</c:v>
                </c:pt>
                <c:pt idx="72797">
                  <c:v>1.4251099999999999E-2</c:v>
                </c:pt>
                <c:pt idx="72798">
                  <c:v>1.4472799999999999E-2</c:v>
                </c:pt>
                <c:pt idx="72799">
                  <c:v>1.4682000000000001E-2</c:v>
                </c:pt>
                <c:pt idx="72800">
                  <c:v>1.4878300000000001E-2</c:v>
                </c:pt>
                <c:pt idx="72801">
                  <c:v>1.50616E-2</c:v>
                </c:pt>
                <c:pt idx="72802">
                  <c:v>1.52316E-2</c:v>
                </c:pt>
                <c:pt idx="72803">
                  <c:v>1.5388000000000001E-2</c:v>
                </c:pt>
                <c:pt idx="72804">
                  <c:v>1.55306E-2</c:v>
                </c:pt>
                <c:pt idx="72805">
                  <c:v>1.5659099999999999E-2</c:v>
                </c:pt>
                <c:pt idx="72806">
                  <c:v>1.57734E-2</c:v>
                </c:pt>
                <c:pt idx="72807">
                  <c:v>1.5873200000000001E-2</c:v>
                </c:pt>
                <c:pt idx="72808">
                  <c:v>1.5958400000000001E-2</c:v>
                </c:pt>
                <c:pt idx="72809">
                  <c:v>1.6028799999999999E-2</c:v>
                </c:pt>
                <c:pt idx="72810">
                  <c:v>1.6084299999999999E-2</c:v>
                </c:pt>
                <c:pt idx="72811">
                  <c:v>1.6124800000000002E-2</c:v>
                </c:pt>
                <c:pt idx="72812">
                  <c:v>1.6150100000000001E-2</c:v>
                </c:pt>
                <c:pt idx="72813">
                  <c:v>1.61601E-2</c:v>
                </c:pt>
                <c:pt idx="72814">
                  <c:v>1.61548E-2</c:v>
                </c:pt>
                <c:pt idx="72815">
                  <c:v>1.6134099999999998E-2</c:v>
                </c:pt>
                <c:pt idx="72816">
                  <c:v>1.6098000000000001E-2</c:v>
                </c:pt>
                <c:pt idx="72817">
                  <c:v>1.6046399999999999E-2</c:v>
                </c:pt>
                <c:pt idx="72818">
                  <c:v>1.5979299999999998E-2</c:v>
                </c:pt>
                <c:pt idx="72819">
                  <c:v>1.5896799999999999E-2</c:v>
                </c:pt>
                <c:pt idx="72820">
                  <c:v>1.5798900000000001E-2</c:v>
                </c:pt>
                <c:pt idx="72821">
                  <c:v>1.5685600000000001E-2</c:v>
                </c:pt>
                <c:pt idx="72822">
                  <c:v>1.5557E-2</c:v>
                </c:pt>
                <c:pt idx="72823">
                  <c:v>1.5413100000000001E-2</c:v>
                </c:pt>
                <c:pt idx="72824">
                  <c:v>1.5254200000000001E-2</c:v>
                </c:pt>
                <c:pt idx="72825">
                  <c:v>1.50802E-2</c:v>
                </c:pt>
                <c:pt idx="72826">
                  <c:v>1.48913E-2</c:v>
                </c:pt>
                <c:pt idx="72827">
                  <c:v>1.46877E-2</c:v>
                </c:pt>
                <c:pt idx="72828">
                  <c:v>1.44695E-2</c:v>
                </c:pt>
                <c:pt idx="72829">
                  <c:v>1.42369E-2</c:v>
                </c:pt>
                <c:pt idx="72830">
                  <c:v>1.39902E-2</c:v>
                </c:pt>
                <c:pt idx="72831">
                  <c:v>1.37296E-2</c:v>
                </c:pt>
                <c:pt idx="72832">
                  <c:v>1.34552E-2</c:v>
                </c:pt>
                <c:pt idx="72833">
                  <c:v>1.31673E-2</c:v>
                </c:pt>
                <c:pt idx="72834">
                  <c:v>1.2866300000000001E-2</c:v>
                </c:pt>
                <c:pt idx="72835">
                  <c:v>1.2552300000000001E-2</c:v>
                </c:pt>
                <c:pt idx="72836">
                  <c:v>1.2225700000000001E-2</c:v>
                </c:pt>
                <c:pt idx="72837">
                  <c:v>1.1886900000000001E-2</c:v>
                </c:pt>
                <c:pt idx="72838">
                  <c:v>1.1535999999999999E-2</c:v>
                </c:pt>
                <c:pt idx="72839">
                  <c:v>1.1173499999999999E-2</c:v>
                </c:pt>
                <c:pt idx="72840">
                  <c:v>1.07998E-2</c:v>
                </c:pt>
                <c:pt idx="72841">
                  <c:v>1.04151E-2</c:v>
                </c:pt>
                <c:pt idx="72842">
                  <c:v>1.00199E-2</c:v>
                </c:pt>
                <c:pt idx="72843" formatCode="0.00E+00">
                  <c:v>9.6145599999999994E-3</c:v>
                </c:pt>
                <c:pt idx="72844" formatCode="0.00E+00">
                  <c:v>9.1994999999999993E-3</c:v>
                </c:pt>
                <c:pt idx="72845" formatCode="0.00E+00">
                  <c:v>8.7751200000000008E-3</c:v>
                </c:pt>
                <c:pt idx="72846" formatCode="0.00E+00">
                  <c:v>8.3418599999999996E-3</c:v>
                </c:pt>
                <c:pt idx="72847" formatCode="0.00E+00">
                  <c:v>7.9001399999999999E-3</c:v>
                </c:pt>
                <c:pt idx="72848" formatCode="0.00E+00">
                  <c:v>7.4504300000000001E-3</c:v>
                </c:pt>
                <c:pt idx="72849" formatCode="0.00E+00">
                  <c:v>6.99316E-3</c:v>
                </c:pt>
                <c:pt idx="72850" formatCode="0.00E+00">
                  <c:v>6.5288200000000003E-3</c:v>
                </c:pt>
                <c:pt idx="72851" formatCode="0.00E+00">
                  <c:v>6.0578699999999999E-3</c:v>
                </c:pt>
                <c:pt idx="72852" formatCode="0.00E+00">
                  <c:v>5.5807900000000004E-3</c:v>
                </c:pt>
                <c:pt idx="72853" formatCode="0.00E+00">
                  <c:v>5.0980699999999997E-3</c:v>
                </c:pt>
                <c:pt idx="72854" formatCode="0.00E+00">
                  <c:v>4.6102000000000001E-3</c:v>
                </c:pt>
                <c:pt idx="72855" formatCode="0.00E+00">
                  <c:v>4.1176800000000003E-3</c:v>
                </c:pt>
                <c:pt idx="72856" formatCode="0.00E+00">
                  <c:v>3.62101E-3</c:v>
                </c:pt>
                <c:pt idx="72857" formatCode="0.00E+00">
                  <c:v>3.1207100000000001E-3</c:v>
                </c:pt>
                <c:pt idx="72858" formatCode="0.00E+00">
                  <c:v>2.61728E-3</c:v>
                </c:pt>
                <c:pt idx="72859" formatCode="0.00E+00">
                  <c:v>2.1112399999999999E-3</c:v>
                </c:pt>
                <c:pt idx="72860" formatCode="0.00E+00">
                  <c:v>1.60311E-3</c:v>
                </c:pt>
                <c:pt idx="72861" formatCode="0.00E+00">
                  <c:v>1.09341E-3</c:v>
                </c:pt>
                <c:pt idx="72862" formatCode="0.00E+00">
                  <c:v>5.8264799999999996E-4</c:v>
                </c:pt>
                <c:pt idx="72863" formatCode="0.00E+00">
                  <c:v>7.1356300000000007E-5</c:v>
                </c:pt>
                <c:pt idx="72864" formatCode="0.00E+00">
                  <c:v>-4.3994699999999999E-4</c:v>
                </c:pt>
                <c:pt idx="72865" formatCode="0.00E+00">
                  <c:v>-9.5074099999999996E-4</c:v>
                </c:pt>
                <c:pt idx="72866" formatCode="0.00E+00">
                  <c:v>-1.4605099999999999E-3</c:v>
                </c:pt>
                <c:pt idx="72867" formatCode="0.00E+00">
                  <c:v>-1.9687300000000001E-3</c:v>
                </c:pt>
                <c:pt idx="72868" formatCode="0.00E+00">
                  <c:v>-2.4748999999999999E-3</c:v>
                </c:pt>
                <c:pt idx="72869" formatCode="0.00E+00">
                  <c:v>-2.9784899999999999E-3</c:v>
                </c:pt>
                <c:pt idx="72870" formatCode="0.00E+00">
                  <c:v>-3.4790099999999998E-3</c:v>
                </c:pt>
                <c:pt idx="72871" formatCode="0.00E+00">
                  <c:v>-3.9759599999999997E-3</c:v>
                </c:pt>
                <c:pt idx="72872" formatCode="0.00E+00">
                  <c:v>-4.4688200000000001E-3</c:v>
                </c:pt>
                <c:pt idx="72873" formatCode="0.00E+00">
                  <c:v>-4.9571199999999998E-3</c:v>
                </c:pt>
                <c:pt idx="72874" formatCode="0.00E+00">
                  <c:v>-5.4403699999999999E-3</c:v>
                </c:pt>
                <c:pt idx="72875" formatCode="0.00E+00">
                  <c:v>-5.91809E-3</c:v>
                </c:pt>
                <c:pt idx="72876" formatCode="0.00E+00">
                  <c:v>-6.3898000000000002E-3</c:v>
                </c:pt>
                <c:pt idx="72877" formatCode="0.00E+00">
                  <c:v>-6.8550499999999997E-3</c:v>
                </c:pt>
                <c:pt idx="72878" formatCode="0.00E+00">
                  <c:v>-7.3133800000000004E-3</c:v>
                </c:pt>
                <c:pt idx="72879" formatCode="0.00E+00">
                  <c:v>-7.7643399999999998E-3</c:v>
                </c:pt>
                <c:pt idx="72880" formatCode="0.00E+00">
                  <c:v>-8.2074999999999995E-3</c:v>
                </c:pt>
                <c:pt idx="72881" formatCode="0.00E+00">
                  <c:v>-8.6424299999999996E-3</c:v>
                </c:pt>
                <c:pt idx="72882" formatCode="0.00E+00">
                  <c:v>-9.0687200000000006E-3</c:v>
                </c:pt>
                <c:pt idx="72883" formatCode="0.00E+00">
                  <c:v>-9.4859499999999999E-3</c:v>
                </c:pt>
                <c:pt idx="72884" formatCode="0.00E+00">
                  <c:v>-9.8937499999999998E-3</c:v>
                </c:pt>
                <c:pt idx="72885">
                  <c:v>-1.0291700000000001E-2</c:v>
                </c:pt>
                <c:pt idx="72886">
                  <c:v>-1.06795E-2</c:v>
                </c:pt>
                <c:pt idx="72887">
                  <c:v>-1.1056699999999999E-2</c:v>
                </c:pt>
                <c:pt idx="72888">
                  <c:v>-1.14231E-2</c:v>
                </c:pt>
                <c:pt idx="72889">
                  <c:v>-1.1778200000000001E-2</c:v>
                </c:pt>
                <c:pt idx="72890">
                  <c:v>-1.2121699999999999E-2</c:v>
                </c:pt>
                <c:pt idx="72891">
                  <c:v>-1.2453499999999999E-2</c:v>
                </c:pt>
                <c:pt idx="72892">
                  <c:v>-1.2773100000000001E-2</c:v>
                </c:pt>
                <c:pt idx="72893">
                  <c:v>-1.30803E-2</c:v>
                </c:pt>
                <c:pt idx="72894">
                  <c:v>-1.3374799999999999E-2</c:v>
                </c:pt>
                <c:pt idx="72895">
                  <c:v>-1.3656400000000001E-2</c:v>
                </c:pt>
                <c:pt idx="72896">
                  <c:v>-1.39249E-2</c:v>
                </c:pt>
                <c:pt idx="72897">
                  <c:v>-1.4180099999999999E-2</c:v>
                </c:pt>
                <c:pt idx="72898">
                  <c:v>-1.44216E-2</c:v>
                </c:pt>
                <c:pt idx="72899">
                  <c:v>-1.4649499999999999E-2</c:v>
                </c:pt>
                <c:pt idx="72900">
                  <c:v>-1.48635E-2</c:v>
                </c:pt>
                <c:pt idx="72901">
                  <c:v>-1.5063399999999999E-2</c:v>
                </c:pt>
                <c:pt idx="72902">
                  <c:v>-1.5249199999999999E-2</c:v>
                </c:pt>
                <c:pt idx="72903">
                  <c:v>-1.54206E-2</c:v>
                </c:pt>
                <c:pt idx="72904">
                  <c:v>-1.55777E-2</c:v>
                </c:pt>
                <c:pt idx="72905">
                  <c:v>-1.57203E-2</c:v>
                </c:pt>
                <c:pt idx="72906">
                  <c:v>-1.5848299999999999E-2</c:v>
                </c:pt>
                <c:pt idx="72907">
                  <c:v>-1.5961800000000002E-2</c:v>
                </c:pt>
                <c:pt idx="72908">
                  <c:v>-1.6060600000000001E-2</c:v>
                </c:pt>
                <c:pt idx="72909">
                  <c:v>-1.6144700000000001E-2</c:v>
                </c:pt>
                <c:pt idx="72910">
                  <c:v>-1.6214200000000002E-2</c:v>
                </c:pt>
                <c:pt idx="72911">
                  <c:v>-1.6268999999999999E-2</c:v>
                </c:pt>
                <c:pt idx="72912">
                  <c:v>-1.6309199999999999E-2</c:v>
                </c:pt>
                <c:pt idx="72913">
                  <c:v>-1.6334899999999999E-2</c:v>
                </c:pt>
                <c:pt idx="72914">
                  <c:v>-1.63459E-2</c:v>
                </c:pt>
                <c:pt idx="72915">
                  <c:v>-1.6342599999999999E-2</c:v>
                </c:pt>
                <c:pt idx="72916">
                  <c:v>-1.63249E-2</c:v>
                </c:pt>
                <c:pt idx="72917">
                  <c:v>-1.6292899999999999E-2</c:v>
                </c:pt>
                <c:pt idx="72918">
                  <c:v>-1.6246699999999999E-2</c:v>
                </c:pt>
                <c:pt idx="72919">
                  <c:v>-1.6186599999999999E-2</c:v>
                </c:pt>
                <c:pt idx="72920">
                  <c:v>-1.6112499999999998E-2</c:v>
                </c:pt>
                <c:pt idx="72921">
                  <c:v>-1.6024799999999999E-2</c:v>
                </c:pt>
                <c:pt idx="72922">
                  <c:v>-1.59235E-2</c:v>
                </c:pt>
                <c:pt idx="72923">
                  <c:v>-1.5808900000000001E-2</c:v>
                </c:pt>
                <c:pt idx="72924">
                  <c:v>-1.56811E-2</c:v>
                </c:pt>
                <c:pt idx="72925">
                  <c:v>-1.55403E-2</c:v>
                </c:pt>
                <c:pt idx="72926">
                  <c:v>-1.5386800000000001E-2</c:v>
                </c:pt>
                <c:pt idx="72927">
                  <c:v>-1.52208E-2</c:v>
                </c:pt>
                <c:pt idx="72928">
                  <c:v>-1.50426E-2</c:v>
                </c:pt>
                <c:pt idx="72929">
                  <c:v>-1.4852300000000001E-2</c:v>
                </c:pt>
                <c:pt idx="72930">
                  <c:v>-1.4650399999999999E-2</c:v>
                </c:pt>
                <c:pt idx="72931">
                  <c:v>-1.4436900000000001E-2</c:v>
                </c:pt>
                <c:pt idx="72932">
                  <c:v>-1.4212300000000001E-2</c:v>
                </c:pt>
                <c:pt idx="72933">
                  <c:v>-1.3976799999999999E-2</c:v>
                </c:pt>
                <c:pt idx="72934">
                  <c:v>-1.37307E-2</c:v>
                </c:pt>
                <c:pt idx="72935">
                  <c:v>-1.34743E-2</c:v>
                </c:pt>
                <c:pt idx="72936">
                  <c:v>-1.3207999999999999E-2</c:v>
                </c:pt>
                <c:pt idx="72937">
                  <c:v>-1.2932000000000001E-2</c:v>
                </c:pt>
                <c:pt idx="72938">
                  <c:v>-1.26467E-2</c:v>
                </c:pt>
                <c:pt idx="72939">
                  <c:v>-1.2352399999999999E-2</c:v>
                </c:pt>
                <c:pt idx="72940">
                  <c:v>-1.2049499999999999E-2</c:v>
                </c:pt>
                <c:pt idx="72941">
                  <c:v>-1.17383E-2</c:v>
                </c:pt>
                <c:pt idx="72942">
                  <c:v>-1.1419199999999999E-2</c:v>
                </c:pt>
                <c:pt idx="72943">
                  <c:v>-1.10925E-2</c:v>
                </c:pt>
                <c:pt idx="72944">
                  <c:v>-1.07586E-2</c:v>
                </c:pt>
                <c:pt idx="72945">
                  <c:v>-1.04178E-2</c:v>
                </c:pt>
                <c:pt idx="72946">
                  <c:v>-1.00705E-2</c:v>
                </c:pt>
                <c:pt idx="72947" formatCode="0.00E+00">
                  <c:v>-9.7171400000000008E-3</c:v>
                </c:pt>
                <c:pt idx="72948" formatCode="0.00E+00">
                  <c:v>-9.3579800000000001E-3</c:v>
                </c:pt>
                <c:pt idx="72949" formatCode="0.00E+00">
                  <c:v>-8.9934400000000001E-3</c:v>
                </c:pt>
                <c:pt idx="72950" formatCode="0.00E+00">
                  <c:v>-8.6238700000000005E-3</c:v>
                </c:pt>
                <c:pt idx="72951" formatCode="0.00E+00">
                  <c:v>-8.2496600000000007E-3</c:v>
                </c:pt>
                <c:pt idx="72952" formatCode="0.00E+00">
                  <c:v>-7.8711800000000002E-3</c:v>
                </c:pt>
                <c:pt idx="72953" formatCode="0.00E+00">
                  <c:v>-7.4888000000000003E-3</c:v>
                </c:pt>
                <c:pt idx="72954" formatCode="0.00E+00">
                  <c:v>-7.1028699999999998E-3</c:v>
                </c:pt>
                <c:pt idx="72955" formatCode="0.00E+00">
                  <c:v>-6.7137899999999999E-3</c:v>
                </c:pt>
                <c:pt idx="72956" formatCode="0.00E+00">
                  <c:v>-6.3219000000000001E-3</c:v>
                </c:pt>
                <c:pt idx="72957" formatCode="0.00E+00">
                  <c:v>-5.92758E-3</c:v>
                </c:pt>
                <c:pt idx="72958" formatCode="0.00E+00">
                  <c:v>-5.5311800000000001E-3</c:v>
                </c:pt>
                <c:pt idx="72959" formatCode="0.00E+00">
                  <c:v>-5.13307E-3</c:v>
                </c:pt>
                <c:pt idx="72960" formatCode="0.00E+00">
                  <c:v>-4.7336000000000001E-3</c:v>
                </c:pt>
                <c:pt idx="72961" formatCode="0.00E+00">
                  <c:v>-4.3331100000000003E-3</c:v>
                </c:pt>
                <c:pt idx="72962" formatCode="0.00E+00">
                  <c:v>-3.9319699999999999E-3</c:v>
                </c:pt>
                <c:pt idx="72963" formatCode="0.00E+00">
                  <c:v>-3.5304999999999998E-3</c:v>
                </c:pt>
                <c:pt idx="72964" formatCode="0.00E+00">
                  <c:v>-3.12905E-3</c:v>
                </c:pt>
                <c:pt idx="72965" formatCode="0.00E+00">
                  <c:v>-2.7279499999999998E-3</c:v>
                </c:pt>
                <c:pt idx="72966" formatCode="0.00E+00">
                  <c:v>-2.32753E-3</c:v>
                </c:pt>
                <c:pt idx="72967" formatCode="0.00E+00">
                  <c:v>-1.9281000000000001E-3</c:v>
                </c:pt>
                <c:pt idx="72968" formatCode="0.00E+00">
                  <c:v>-1.52999E-3</c:v>
                </c:pt>
                <c:pt idx="72969" formatCode="0.00E+00">
                  <c:v>-1.1335E-3</c:v>
                </c:pt>
                <c:pt idx="72970" formatCode="0.00E+00">
                  <c:v>-7.3893899999999998E-4</c:v>
                </c:pt>
                <c:pt idx="72971" formatCode="0.00E+00">
                  <c:v>-3.4659399999999998E-4</c:v>
                </c:pt>
                <c:pt idx="72972" formatCode="0.00E+00">
                  <c:v>4.3242199999999997E-5</c:v>
                </c:pt>
                <c:pt idx="72973" formatCode="0.00E+00">
                  <c:v>4.3028899999999999E-4</c:v>
                </c:pt>
                <c:pt idx="72974" formatCode="0.00E+00">
                  <c:v>8.14272E-4</c:v>
                </c:pt>
                <c:pt idx="72975" formatCode="0.00E+00">
                  <c:v>1.1949300000000001E-3</c:v>
                </c:pt>
                <c:pt idx="72976" formatCode="0.00E+00">
                  <c:v>1.5719900000000001E-3</c:v>
                </c:pt>
                <c:pt idx="72977" formatCode="0.00E+00">
                  <c:v>1.9452199999999999E-3</c:v>
                </c:pt>
                <c:pt idx="72978" formatCode="0.00E+00">
                  <c:v>2.3143600000000001E-3</c:v>
                </c:pt>
                <c:pt idx="72979" formatCode="0.00E+00">
                  <c:v>2.6791900000000001E-3</c:v>
                </c:pt>
                <c:pt idx="72980" formatCode="0.00E+00">
                  <c:v>3.0394699999999998E-3</c:v>
                </c:pt>
                <c:pt idx="72981" formatCode="0.00E+00">
                  <c:v>3.395E-3</c:v>
                </c:pt>
                <c:pt idx="72982" formatCode="0.00E+00">
                  <c:v>3.7455499999999998E-3</c:v>
                </c:pt>
                <c:pt idx="72983" formatCode="0.00E+00">
                  <c:v>4.0909299999999996E-3</c:v>
                </c:pt>
                <c:pt idx="72984" formatCode="0.00E+00">
                  <c:v>4.4309500000000003E-3</c:v>
                </c:pt>
                <c:pt idx="72985" formatCode="0.00E+00">
                  <c:v>4.7654200000000002E-3</c:v>
                </c:pt>
                <c:pt idx="72986" formatCode="0.00E+00">
                  <c:v>5.0941700000000003E-3</c:v>
                </c:pt>
                <c:pt idx="72987" formatCode="0.00E+00">
                  <c:v>5.4170199999999998E-3</c:v>
                </c:pt>
                <c:pt idx="72988" formatCode="0.00E+00">
                  <c:v>5.7338199999999997E-3</c:v>
                </c:pt>
                <c:pt idx="72989" formatCode="0.00E+00">
                  <c:v>6.0444299999999999E-3</c:v>
                </c:pt>
                <c:pt idx="72990" formatCode="0.00E+00">
                  <c:v>6.3486899999999997E-3</c:v>
                </c:pt>
                <c:pt idx="72991" formatCode="0.00E+00">
                  <c:v>6.6464699999999998E-3</c:v>
                </c:pt>
                <c:pt idx="72992" formatCode="0.00E+00">
                  <c:v>6.9376500000000001E-3</c:v>
                </c:pt>
                <c:pt idx="72993" formatCode="0.00E+00">
                  <c:v>7.2221200000000003E-3</c:v>
                </c:pt>
                <c:pt idx="72994" formatCode="0.00E+00">
                  <c:v>7.4997500000000003E-3</c:v>
                </c:pt>
                <c:pt idx="72995" formatCode="0.00E+00">
                  <c:v>7.7704599999999999E-3</c:v>
                </c:pt>
                <c:pt idx="72996" formatCode="0.00E+00">
                  <c:v>8.0341400000000004E-3</c:v>
                </c:pt>
                <c:pt idx="72997" formatCode="0.00E+00">
                  <c:v>8.2907099999999997E-3</c:v>
                </c:pt>
                <c:pt idx="72998" formatCode="0.00E+00">
                  <c:v>8.5401000000000001E-3</c:v>
                </c:pt>
                <c:pt idx="72999" formatCode="0.00E+00">
                  <c:v>8.7822300000000002E-3</c:v>
                </c:pt>
                <c:pt idx="73000" formatCode="0.00E+00">
                  <c:v>9.0170400000000005E-3</c:v>
                </c:pt>
                <c:pt idx="73001" formatCode="0.00E+00">
                  <c:v>9.2444699999999994E-3</c:v>
                </c:pt>
                <c:pt idx="73002" formatCode="0.00E+00">
                  <c:v>9.4644699999999991E-3</c:v>
                </c:pt>
                <c:pt idx="73003" formatCode="0.00E+00">
                  <c:v>9.6770099999999998E-3</c:v>
                </c:pt>
                <c:pt idx="73004" formatCode="0.00E+00">
                  <c:v>9.8820399999999999E-3</c:v>
                </c:pt>
                <c:pt idx="73005">
                  <c:v>1.00795E-2</c:v>
                </c:pt>
                <c:pt idx="73006">
                  <c:v>1.0269500000000001E-2</c:v>
                </c:pt>
                <c:pt idx="73007">
                  <c:v>1.0451800000000001E-2</c:v>
                </c:pt>
                <c:pt idx="73008">
                  <c:v>1.06266E-2</c:v>
                </c:pt>
                <c:pt idx="73009">
                  <c:v>1.0793799999999999E-2</c:v>
                </c:pt>
                <c:pt idx="73010">
                  <c:v>1.0953299999999999E-2</c:v>
                </c:pt>
                <c:pt idx="73011">
                  <c:v>1.11053E-2</c:v>
                </c:pt>
                <c:pt idx="73012">
                  <c:v>1.12497E-2</c:v>
                </c:pt>
                <c:pt idx="73013">
                  <c:v>1.1386500000000001E-2</c:v>
                </c:pt>
                <c:pt idx="73014">
                  <c:v>1.15158E-2</c:v>
                </c:pt>
                <c:pt idx="73015">
                  <c:v>1.16375E-2</c:v>
                </c:pt>
                <c:pt idx="73016">
                  <c:v>1.17517E-2</c:v>
                </c:pt>
                <c:pt idx="73017">
                  <c:v>1.1858499999999999E-2</c:v>
                </c:pt>
                <c:pt idx="73018">
                  <c:v>1.1957799999999999E-2</c:v>
                </c:pt>
                <c:pt idx="73019">
                  <c:v>1.20497E-2</c:v>
                </c:pt>
                <c:pt idx="73020">
                  <c:v>1.21342E-2</c:v>
                </c:pt>
                <c:pt idx="73021">
                  <c:v>1.22113E-2</c:v>
                </c:pt>
                <c:pt idx="73022">
                  <c:v>1.2281200000000001E-2</c:v>
                </c:pt>
                <c:pt idx="73023">
                  <c:v>1.23439E-2</c:v>
                </c:pt>
                <c:pt idx="73024">
                  <c:v>1.23993E-2</c:v>
                </c:pt>
                <c:pt idx="73025">
                  <c:v>1.24476E-2</c:v>
                </c:pt>
                <c:pt idx="73026">
                  <c:v>1.24888E-2</c:v>
                </c:pt>
                <c:pt idx="73027">
                  <c:v>1.2522999999999999E-2</c:v>
                </c:pt>
                <c:pt idx="73028">
                  <c:v>1.2550199999999999E-2</c:v>
                </c:pt>
                <c:pt idx="73029">
                  <c:v>1.25705E-2</c:v>
                </c:pt>
                <c:pt idx="73030">
                  <c:v>1.2583799999999999E-2</c:v>
                </c:pt>
                <c:pt idx="73031">
                  <c:v>1.25904E-2</c:v>
                </c:pt>
                <c:pt idx="73032">
                  <c:v>1.2590199999999999E-2</c:v>
                </c:pt>
                <c:pt idx="73033">
                  <c:v>1.25833E-2</c:v>
                </c:pt>
                <c:pt idx="73034">
                  <c:v>1.2569800000000001E-2</c:v>
                </c:pt>
                <c:pt idx="73035">
                  <c:v>1.25497E-2</c:v>
                </c:pt>
                <c:pt idx="73036">
                  <c:v>1.2522999999999999E-2</c:v>
                </c:pt>
                <c:pt idx="73037">
                  <c:v>1.24899E-2</c:v>
                </c:pt>
                <c:pt idx="73038">
                  <c:v>1.24504E-2</c:v>
                </c:pt>
                <c:pt idx="73039">
                  <c:v>1.2404500000000001E-2</c:v>
                </c:pt>
                <c:pt idx="73040">
                  <c:v>1.23523E-2</c:v>
                </c:pt>
                <c:pt idx="73041">
                  <c:v>1.22939E-2</c:v>
                </c:pt>
                <c:pt idx="73042">
                  <c:v>1.22293E-2</c:v>
                </c:pt>
                <c:pt idx="73043">
                  <c:v>1.21586E-2</c:v>
                </c:pt>
                <c:pt idx="73044">
                  <c:v>1.2081700000000001E-2</c:v>
                </c:pt>
                <c:pt idx="73045">
                  <c:v>1.19989E-2</c:v>
                </c:pt>
                <c:pt idx="73046">
                  <c:v>1.19101E-2</c:v>
                </c:pt>
                <c:pt idx="73047">
                  <c:v>1.18154E-2</c:v>
                </c:pt>
                <c:pt idx="73048">
                  <c:v>1.1714799999999999E-2</c:v>
                </c:pt>
                <c:pt idx="73049">
                  <c:v>1.16084E-2</c:v>
                </c:pt>
                <c:pt idx="73050">
                  <c:v>1.1496299999999999E-2</c:v>
                </c:pt>
                <c:pt idx="73051">
                  <c:v>1.13784E-2</c:v>
                </c:pt>
                <c:pt idx="73052">
                  <c:v>1.1254800000000001E-2</c:v>
                </c:pt>
                <c:pt idx="73053">
                  <c:v>1.1125700000000001E-2</c:v>
                </c:pt>
                <c:pt idx="73054">
                  <c:v>1.09909E-2</c:v>
                </c:pt>
                <c:pt idx="73055">
                  <c:v>1.08506E-2</c:v>
                </c:pt>
                <c:pt idx="73056">
                  <c:v>1.07049E-2</c:v>
                </c:pt>
                <c:pt idx="73057">
                  <c:v>1.05536E-2</c:v>
                </c:pt>
                <c:pt idx="73058">
                  <c:v>1.0397E-2</c:v>
                </c:pt>
                <c:pt idx="73059">
                  <c:v>1.0234999999999999E-2</c:v>
                </c:pt>
                <c:pt idx="73060">
                  <c:v>1.0067700000000001E-2</c:v>
                </c:pt>
                <c:pt idx="73061" formatCode="0.00E+00">
                  <c:v>9.8951500000000001E-3</c:v>
                </c:pt>
                <c:pt idx="73062" formatCode="0.00E+00">
                  <c:v>9.7173399999999997E-3</c:v>
                </c:pt>
                <c:pt idx="73063" formatCode="0.00E+00">
                  <c:v>9.5343500000000005E-3</c:v>
                </c:pt>
                <c:pt idx="73064" formatCode="0.00E+00">
                  <c:v>9.3462100000000006E-3</c:v>
                </c:pt>
                <c:pt idx="73065" formatCode="0.00E+00">
                  <c:v>9.1529699999999999E-3</c:v>
                </c:pt>
                <c:pt idx="73066" formatCode="0.00E+00">
                  <c:v>8.9546599999999997E-3</c:v>
                </c:pt>
                <c:pt idx="73067" formatCode="0.00E+00">
                  <c:v>8.7513399999999998E-3</c:v>
                </c:pt>
                <c:pt idx="73068" formatCode="0.00E+00">
                  <c:v>8.5430499999999999E-3</c:v>
                </c:pt>
                <c:pt idx="73069" formatCode="0.00E+00">
                  <c:v>8.3298299999999999E-3</c:v>
                </c:pt>
                <c:pt idx="73070" formatCode="0.00E+00">
                  <c:v>8.1117299999999993E-3</c:v>
                </c:pt>
                <c:pt idx="73071" formatCode="0.00E+00">
                  <c:v>7.8887999999999996E-3</c:v>
                </c:pt>
                <c:pt idx="73072" formatCode="0.00E+00">
                  <c:v>7.6610899999999997E-3</c:v>
                </c:pt>
                <c:pt idx="73073" formatCode="0.00E+00">
                  <c:v>7.4286400000000002E-3</c:v>
                </c:pt>
                <c:pt idx="73074" formatCode="0.00E+00">
                  <c:v>7.1915099999999999E-3</c:v>
                </c:pt>
                <c:pt idx="73075" formatCode="0.00E+00">
                  <c:v>6.9497600000000001E-3</c:v>
                </c:pt>
                <c:pt idx="73076" formatCode="0.00E+00">
                  <c:v>6.7034299999999998E-3</c:v>
                </c:pt>
                <c:pt idx="73077" formatCode="0.00E+00">
                  <c:v>6.4526000000000002E-3</c:v>
                </c:pt>
                <c:pt idx="73078" formatCode="0.00E+00">
                  <c:v>6.1973100000000001E-3</c:v>
                </c:pt>
                <c:pt idx="73079" formatCode="0.00E+00">
                  <c:v>5.9376400000000001E-3</c:v>
                </c:pt>
                <c:pt idx="73080" formatCode="0.00E+00">
                  <c:v>5.6736499999999997E-3</c:v>
                </c:pt>
                <c:pt idx="73081" formatCode="0.00E+00">
                  <c:v>5.4054000000000003E-3</c:v>
                </c:pt>
                <c:pt idx="73082" formatCode="0.00E+00">
                  <c:v>5.1329799999999997E-3</c:v>
                </c:pt>
                <c:pt idx="73083" formatCode="0.00E+00">
                  <c:v>4.85645E-3</c:v>
                </c:pt>
                <c:pt idx="73084" formatCode="0.00E+00">
                  <c:v>4.5759099999999999E-3</c:v>
                </c:pt>
                <c:pt idx="73085" formatCode="0.00E+00">
                  <c:v>4.2914099999999998E-3</c:v>
                </c:pt>
                <c:pt idx="73086" formatCode="0.00E+00">
                  <c:v>4.0030700000000001E-3</c:v>
                </c:pt>
                <c:pt idx="73087" formatCode="0.00E+00">
                  <c:v>3.7109600000000001E-3</c:v>
                </c:pt>
                <c:pt idx="73088" formatCode="0.00E+00">
                  <c:v>3.4151799999999999E-3</c:v>
                </c:pt>
                <c:pt idx="73089" formatCode="0.00E+00">
                  <c:v>3.11583E-3</c:v>
                </c:pt>
                <c:pt idx="73090" formatCode="0.00E+00">
                  <c:v>2.8130099999999999E-3</c:v>
                </c:pt>
                <c:pt idx="73091" formatCode="0.00E+00">
                  <c:v>2.5068400000000002E-3</c:v>
                </c:pt>
                <c:pt idx="73092" formatCode="0.00E+00">
                  <c:v>2.1974099999999999E-3</c:v>
                </c:pt>
                <c:pt idx="73093" formatCode="0.00E+00">
                  <c:v>1.8848599999999999E-3</c:v>
                </c:pt>
                <c:pt idx="73094" formatCode="0.00E+00">
                  <c:v>1.5693E-3</c:v>
                </c:pt>
                <c:pt idx="73095" formatCode="0.00E+00">
                  <c:v>1.25085E-3</c:v>
                </c:pt>
                <c:pt idx="73096" formatCode="0.00E+00">
                  <c:v>9.2966299999999995E-4</c:v>
                </c:pt>
                <c:pt idx="73097" formatCode="0.00E+00">
                  <c:v>6.0585999999999995E-4</c:v>
                </c:pt>
                <c:pt idx="73098" formatCode="0.00E+00">
                  <c:v>2.7958799999999999E-4</c:v>
                </c:pt>
                <c:pt idx="73099" formatCode="0.00E+00">
                  <c:v>-4.9005200000000003E-5</c:v>
                </c:pt>
                <c:pt idx="73100" formatCode="0.00E+00">
                  <c:v>-3.7976600000000002E-4</c:v>
                </c:pt>
                <c:pt idx="73101" formatCode="0.00E+00">
                  <c:v>-7.1253600000000005E-4</c:v>
                </c:pt>
                <c:pt idx="73102" formatCode="0.00E+00">
                  <c:v>-1.0471499999999999E-3</c:v>
                </c:pt>
                <c:pt idx="73103" formatCode="0.00E+00">
                  <c:v>-1.3834400000000001E-3</c:v>
                </c:pt>
                <c:pt idx="73104" formatCode="0.00E+00">
                  <c:v>-1.72124E-3</c:v>
                </c:pt>
                <c:pt idx="73105" formatCode="0.00E+00">
                  <c:v>-2.0603499999999999E-3</c:v>
                </c:pt>
                <c:pt idx="73106" formatCode="0.00E+00">
                  <c:v>-2.4006000000000001E-3</c:v>
                </c:pt>
                <c:pt idx="73107" formatCode="0.00E+00">
                  <c:v>-2.74179E-3</c:v>
                </c:pt>
                <c:pt idx="73108" formatCode="0.00E+00">
                  <c:v>-3.0837199999999999E-3</c:v>
                </c:pt>
                <c:pt idx="73109" formatCode="0.00E+00">
                  <c:v>-3.4261999999999999E-3</c:v>
                </c:pt>
                <c:pt idx="73110" formatCode="0.00E+00">
                  <c:v>-3.7690200000000001E-3</c:v>
                </c:pt>
                <c:pt idx="73111" formatCode="0.00E+00">
                  <c:v>-4.1119599999999996E-3</c:v>
                </c:pt>
                <c:pt idx="73112" formatCode="0.00E+00">
                  <c:v>-4.45481E-3</c:v>
                </c:pt>
                <c:pt idx="73113" formatCode="0.00E+00">
                  <c:v>-4.7973399999999998E-3</c:v>
                </c:pt>
                <c:pt idx="73114" formatCode="0.00E+00">
                  <c:v>-5.1393300000000001E-3</c:v>
                </c:pt>
                <c:pt idx="73115" formatCode="0.00E+00">
                  <c:v>-5.4805399999999999E-3</c:v>
                </c:pt>
                <c:pt idx="73116" formatCode="0.00E+00">
                  <c:v>-5.8207399999999996E-3</c:v>
                </c:pt>
                <c:pt idx="73117" formatCode="0.00E+00">
                  <c:v>-6.1596799999999998E-3</c:v>
                </c:pt>
                <c:pt idx="73118" formatCode="0.00E+00">
                  <c:v>-6.4971100000000004E-3</c:v>
                </c:pt>
                <c:pt idx="73119" formatCode="0.00E+00">
                  <c:v>-6.8328E-3</c:v>
                </c:pt>
                <c:pt idx="73120" formatCode="0.00E+00">
                  <c:v>-7.1664800000000002E-3</c:v>
                </c:pt>
                <c:pt idx="73121" formatCode="0.00E+00">
                  <c:v>-7.4978900000000001E-3</c:v>
                </c:pt>
                <c:pt idx="73122" formatCode="0.00E+00">
                  <c:v>-7.8267800000000002E-3</c:v>
                </c:pt>
                <c:pt idx="73123" formatCode="0.00E+00">
                  <c:v>-8.1528699999999996E-3</c:v>
                </c:pt>
                <c:pt idx="73124" formatCode="0.00E+00">
                  <c:v>-8.4759099999999997E-3</c:v>
                </c:pt>
                <c:pt idx="73125" formatCode="0.00E+00">
                  <c:v>-8.7956100000000006E-3</c:v>
                </c:pt>
                <c:pt idx="73126" formatCode="0.00E+00">
                  <c:v>-9.1117200000000002E-3</c:v>
                </c:pt>
                <c:pt idx="73127" formatCode="0.00E+00">
                  <c:v>-9.4239400000000004E-3</c:v>
                </c:pt>
                <c:pt idx="73128" formatCode="0.00E+00">
                  <c:v>-9.7319999999999993E-3</c:v>
                </c:pt>
                <c:pt idx="73129">
                  <c:v>-1.00356E-2</c:v>
                </c:pt>
                <c:pt idx="73130">
                  <c:v>-1.03345E-2</c:v>
                </c:pt>
                <c:pt idx="73131">
                  <c:v>-1.06284E-2</c:v>
                </c:pt>
                <c:pt idx="73132">
                  <c:v>-1.0917100000000001E-2</c:v>
                </c:pt>
                <c:pt idx="73133">
                  <c:v>-1.1200099999999999E-2</c:v>
                </c:pt>
                <c:pt idx="73134">
                  <c:v>-1.1477299999999999E-2</c:v>
                </c:pt>
                <c:pt idx="73135">
                  <c:v>-1.1748400000000001E-2</c:v>
                </c:pt>
                <c:pt idx="73136">
                  <c:v>-1.2012999999999999E-2</c:v>
                </c:pt>
                <c:pt idx="73137">
                  <c:v>-1.2271000000000001E-2</c:v>
                </c:pt>
                <c:pt idx="73138">
                  <c:v>-1.2521900000000001E-2</c:v>
                </c:pt>
                <c:pt idx="73139">
                  <c:v>-1.27656E-2</c:v>
                </c:pt>
                <c:pt idx="73140">
                  <c:v>-1.3001800000000001E-2</c:v>
                </c:pt>
                <c:pt idx="73141">
                  <c:v>-1.32301E-2</c:v>
                </c:pt>
                <c:pt idx="73142">
                  <c:v>-1.34504E-2</c:v>
                </c:pt>
                <c:pt idx="73143">
                  <c:v>-1.36623E-2</c:v>
                </c:pt>
                <c:pt idx="73144">
                  <c:v>-1.3865499999999999E-2</c:v>
                </c:pt>
                <c:pt idx="73145">
                  <c:v>-1.40599E-2</c:v>
                </c:pt>
                <c:pt idx="73146">
                  <c:v>-1.42452E-2</c:v>
                </c:pt>
                <c:pt idx="73147">
                  <c:v>-1.4421E-2</c:v>
                </c:pt>
                <c:pt idx="73148">
                  <c:v>-1.4587299999999999E-2</c:v>
                </c:pt>
                <c:pt idx="73149">
                  <c:v>-1.4743600000000001E-2</c:v>
                </c:pt>
                <c:pt idx="73150">
                  <c:v>-1.48898E-2</c:v>
                </c:pt>
                <c:pt idx="73151">
                  <c:v>-1.5025699999999999E-2</c:v>
                </c:pt>
                <c:pt idx="73152">
                  <c:v>-1.5151E-2</c:v>
                </c:pt>
                <c:pt idx="73153">
                  <c:v>-1.52655E-2</c:v>
                </c:pt>
                <c:pt idx="73154">
                  <c:v>-1.5369000000000001E-2</c:v>
                </c:pt>
                <c:pt idx="73155">
                  <c:v>-1.5461300000000001E-2</c:v>
                </c:pt>
                <c:pt idx="73156">
                  <c:v>-1.5542200000000001E-2</c:v>
                </c:pt>
                <c:pt idx="73157">
                  <c:v>-1.56115E-2</c:v>
                </c:pt>
                <c:pt idx="73158">
                  <c:v>-1.5669099999999998E-2</c:v>
                </c:pt>
                <c:pt idx="73159">
                  <c:v>-1.5714800000000001E-2</c:v>
                </c:pt>
                <c:pt idx="73160">
                  <c:v>-1.5748399999999999E-2</c:v>
                </c:pt>
                <c:pt idx="73161">
                  <c:v>-1.5769700000000001E-2</c:v>
                </c:pt>
                <c:pt idx="73162">
                  <c:v>-1.57787E-2</c:v>
                </c:pt>
                <c:pt idx="73163">
                  <c:v>-1.57752E-2</c:v>
                </c:pt>
                <c:pt idx="73164">
                  <c:v>-1.5759100000000002E-2</c:v>
                </c:pt>
                <c:pt idx="73165">
                  <c:v>-1.5730399999999999E-2</c:v>
                </c:pt>
                <c:pt idx="73166">
                  <c:v>-1.5688799999999999E-2</c:v>
                </c:pt>
                <c:pt idx="73167">
                  <c:v>-1.56343E-2</c:v>
                </c:pt>
                <c:pt idx="73168">
                  <c:v>-1.55669E-2</c:v>
                </c:pt>
                <c:pt idx="73169">
                  <c:v>-1.5486400000000001E-2</c:v>
                </c:pt>
                <c:pt idx="73170">
                  <c:v>-1.5393E-2</c:v>
                </c:pt>
                <c:pt idx="73171">
                  <c:v>-1.52864E-2</c:v>
                </c:pt>
                <c:pt idx="73172">
                  <c:v>-1.51667E-2</c:v>
                </c:pt>
                <c:pt idx="73173">
                  <c:v>-1.5034E-2</c:v>
                </c:pt>
                <c:pt idx="73174">
                  <c:v>-1.48881E-2</c:v>
                </c:pt>
                <c:pt idx="73175">
                  <c:v>-1.47291E-2</c:v>
                </c:pt>
                <c:pt idx="73176">
                  <c:v>-1.45571E-2</c:v>
                </c:pt>
                <c:pt idx="73177">
                  <c:v>-1.43721E-2</c:v>
                </c:pt>
                <c:pt idx="73178">
                  <c:v>-1.41742E-2</c:v>
                </c:pt>
                <c:pt idx="73179">
                  <c:v>-1.3963400000000001E-2</c:v>
                </c:pt>
                <c:pt idx="73180">
                  <c:v>-1.37398E-2</c:v>
                </c:pt>
                <c:pt idx="73181">
                  <c:v>-1.35035E-2</c:v>
                </c:pt>
                <c:pt idx="73182">
                  <c:v>-1.3254699999999999E-2</c:v>
                </c:pt>
                <c:pt idx="73183">
                  <c:v>-1.29934E-2</c:v>
                </c:pt>
                <c:pt idx="73184">
                  <c:v>-1.27198E-2</c:v>
                </c:pt>
                <c:pt idx="73185">
                  <c:v>-1.2434199999999999E-2</c:v>
                </c:pt>
                <c:pt idx="73186">
                  <c:v>-1.21365E-2</c:v>
                </c:pt>
                <c:pt idx="73187">
                  <c:v>-1.18271E-2</c:v>
                </c:pt>
                <c:pt idx="73188">
                  <c:v>-1.15061E-2</c:v>
                </c:pt>
                <c:pt idx="73189">
                  <c:v>-1.1173799999999999E-2</c:v>
                </c:pt>
                <c:pt idx="73190">
                  <c:v>-1.0830299999999999E-2</c:v>
                </c:pt>
                <c:pt idx="73191">
                  <c:v>-1.04759E-2</c:v>
                </c:pt>
                <c:pt idx="73192">
                  <c:v>-1.0110900000000001E-2</c:v>
                </c:pt>
                <c:pt idx="73193" formatCode="0.00E+00">
                  <c:v>-9.7354999999999994E-3</c:v>
                </c:pt>
                <c:pt idx="73194" formatCode="0.00E+00">
                  <c:v>-9.3500000000000007E-3</c:v>
                </c:pt>
                <c:pt idx="73195" formatCode="0.00E+00">
                  <c:v>-8.9546899999999995E-3</c:v>
                </c:pt>
                <c:pt idx="73196" formatCode="0.00E+00">
                  <c:v>-8.5498699999999993E-3</c:v>
                </c:pt>
                <c:pt idx="73197" formatCode="0.00E+00">
                  <c:v>-8.13585E-3</c:v>
                </c:pt>
                <c:pt idx="73198" formatCode="0.00E+00">
                  <c:v>-7.7129700000000004E-3</c:v>
                </c:pt>
                <c:pt idx="73199" formatCode="0.00E+00">
                  <c:v>-7.2815700000000002E-3</c:v>
                </c:pt>
                <c:pt idx="73200" formatCode="0.00E+00">
                  <c:v>-6.8419800000000001E-3</c:v>
                </c:pt>
                <c:pt idx="73201" formatCode="0.00E+00">
                  <c:v>-6.3945800000000004E-3</c:v>
                </c:pt>
                <c:pt idx="73202" formatCode="0.00E+00">
                  <c:v>-5.9397299999999998E-3</c:v>
                </c:pt>
                <c:pt idx="73203" formatCode="0.00E+00">
                  <c:v>-5.4778099999999996E-3</c:v>
                </c:pt>
                <c:pt idx="73204" formatCode="0.00E+00">
                  <c:v>-5.0092299999999999E-3</c:v>
                </c:pt>
                <c:pt idx="73205" formatCode="0.00E+00">
                  <c:v>-4.5343600000000003E-3</c:v>
                </c:pt>
                <c:pt idx="73206" formatCode="0.00E+00">
                  <c:v>-4.0536399999999998E-3</c:v>
                </c:pt>
                <c:pt idx="73207" formatCode="0.00E+00">
                  <c:v>-3.5674600000000002E-3</c:v>
                </c:pt>
                <c:pt idx="73208" formatCode="0.00E+00">
                  <c:v>-3.0762699999999999E-3</c:v>
                </c:pt>
                <c:pt idx="73209" formatCode="0.00E+00">
                  <c:v>-2.58049E-3</c:v>
                </c:pt>
                <c:pt idx="73210" formatCode="0.00E+00">
                  <c:v>-2.0805699999999999E-3</c:v>
                </c:pt>
                <c:pt idx="73211" formatCode="0.00E+00">
                  <c:v>-1.5769499999999999E-3</c:v>
                </c:pt>
                <c:pt idx="73212" formatCode="0.00E+00">
                  <c:v>-1.0700900000000001E-3</c:v>
                </c:pt>
                <c:pt idx="73213" formatCode="0.00E+00">
                  <c:v>-5.6045400000000005E-4</c:v>
                </c:pt>
                <c:pt idx="73214" formatCode="0.00E+00">
                  <c:v>-4.85003E-5</c:v>
                </c:pt>
                <c:pt idx="73215" formatCode="0.00E+00">
                  <c:v>4.6529699999999999E-4</c:v>
                </c:pt>
                <c:pt idx="73216" formatCode="0.00E+00">
                  <c:v>9.8046299999999999E-4</c:v>
                </c:pt>
                <c:pt idx="73217" formatCode="0.00E+00">
                  <c:v>1.4965200000000001E-3</c:v>
                </c:pt>
                <c:pt idx="73218" formatCode="0.00E+00">
                  <c:v>2.0129800000000002E-3</c:v>
                </c:pt>
                <c:pt idx="73219" formatCode="0.00E+00">
                  <c:v>2.52937E-3</c:v>
                </c:pt>
                <c:pt idx="73220" formatCode="0.00E+00">
                  <c:v>3.0451900000000001E-3</c:v>
                </c:pt>
                <c:pt idx="73221" formatCode="0.00E+00">
                  <c:v>3.5599500000000001E-3</c:v>
                </c:pt>
                <c:pt idx="73222" formatCode="0.00E+00">
                  <c:v>4.0731700000000001E-3</c:v>
                </c:pt>
                <c:pt idx="73223" formatCode="0.00E+00">
                  <c:v>4.58436E-3</c:v>
                </c:pt>
                <c:pt idx="73224" formatCode="0.00E+00">
                  <c:v>5.0930200000000002E-3</c:v>
                </c:pt>
                <c:pt idx="73225" formatCode="0.00E+00">
                  <c:v>5.59867E-3</c:v>
                </c:pt>
                <c:pt idx="73226" formatCode="0.00E+00">
                  <c:v>6.1008099999999999E-3</c:v>
                </c:pt>
                <c:pt idx="73227" formatCode="0.00E+00">
                  <c:v>6.5989600000000001E-3</c:v>
                </c:pt>
                <c:pt idx="73228" formatCode="0.00E+00">
                  <c:v>7.0926399999999999E-3</c:v>
                </c:pt>
                <c:pt idx="73229" formatCode="0.00E+00">
                  <c:v>7.5813599999999997E-3</c:v>
                </c:pt>
                <c:pt idx="73230" formatCode="0.00E+00">
                  <c:v>8.0646399999999997E-3</c:v>
                </c:pt>
                <c:pt idx="73231" formatCode="0.00E+00">
                  <c:v>8.5420200000000009E-3</c:v>
                </c:pt>
                <c:pt idx="73232" formatCode="0.00E+00">
                  <c:v>9.0130100000000001E-3</c:v>
                </c:pt>
                <c:pt idx="73233" formatCode="0.00E+00">
                  <c:v>9.4771500000000002E-3</c:v>
                </c:pt>
                <c:pt idx="73234" formatCode="0.00E+00">
                  <c:v>9.9340000000000001E-3</c:v>
                </c:pt>
                <c:pt idx="73235">
                  <c:v>1.0383099999999999E-2</c:v>
                </c:pt>
                <c:pt idx="73236">
                  <c:v>1.0824E-2</c:v>
                </c:pt>
                <c:pt idx="73237">
                  <c:v>1.1256199999999999E-2</c:v>
                </c:pt>
                <c:pt idx="73238">
                  <c:v>1.16794E-2</c:v>
                </c:pt>
                <c:pt idx="73239">
                  <c:v>1.2093E-2</c:v>
                </c:pt>
                <c:pt idx="73240">
                  <c:v>1.2496800000000001E-2</c:v>
                </c:pt>
                <c:pt idx="73241">
                  <c:v>1.28903E-2</c:v>
                </c:pt>
                <c:pt idx="73242">
                  <c:v>1.3273E-2</c:v>
                </c:pt>
                <c:pt idx="73243">
                  <c:v>1.36446E-2</c:v>
                </c:pt>
                <c:pt idx="73244">
                  <c:v>1.40048E-2</c:v>
                </c:pt>
                <c:pt idx="73245">
                  <c:v>1.43532E-2</c:v>
                </c:pt>
                <c:pt idx="73246">
                  <c:v>1.4689300000000001E-2</c:v>
                </c:pt>
                <c:pt idx="73247">
                  <c:v>1.5013E-2</c:v>
                </c:pt>
                <c:pt idx="73248">
                  <c:v>1.53238E-2</c:v>
                </c:pt>
                <c:pt idx="73249">
                  <c:v>1.5621400000000001E-2</c:v>
                </c:pt>
                <c:pt idx="73250">
                  <c:v>1.5905599999999999E-2</c:v>
                </c:pt>
                <c:pt idx="73251">
                  <c:v>1.6176099999999999E-2</c:v>
                </c:pt>
                <c:pt idx="73252">
                  <c:v>1.6432499999999999E-2</c:v>
                </c:pt>
                <c:pt idx="73253">
                  <c:v>1.6674600000000001E-2</c:v>
                </c:pt>
                <c:pt idx="73254">
                  <c:v>1.6902199999999999E-2</c:v>
                </c:pt>
                <c:pt idx="73255">
                  <c:v>1.7115100000000001E-2</c:v>
                </c:pt>
                <c:pt idx="73256">
                  <c:v>1.7312999999999999E-2</c:v>
                </c:pt>
                <c:pt idx="73257">
                  <c:v>1.7495799999999999E-2</c:v>
                </c:pt>
                <c:pt idx="73258">
                  <c:v>1.76632E-2</c:v>
                </c:pt>
                <c:pt idx="73259">
                  <c:v>1.78151E-2</c:v>
                </c:pt>
                <c:pt idx="73260">
                  <c:v>1.79513E-2</c:v>
                </c:pt>
                <c:pt idx="73261">
                  <c:v>1.80717E-2</c:v>
                </c:pt>
                <c:pt idx="73262">
                  <c:v>1.81762E-2</c:v>
                </c:pt>
                <c:pt idx="73263">
                  <c:v>1.8264699999999998E-2</c:v>
                </c:pt>
                <c:pt idx="73264">
                  <c:v>1.8337099999999999E-2</c:v>
                </c:pt>
                <c:pt idx="73265">
                  <c:v>1.8393300000000001E-2</c:v>
                </c:pt>
                <c:pt idx="73266">
                  <c:v>1.84333E-2</c:v>
                </c:pt>
                <c:pt idx="73267">
                  <c:v>1.8457100000000001E-2</c:v>
                </c:pt>
                <c:pt idx="73268">
                  <c:v>1.8464499999999998E-2</c:v>
                </c:pt>
                <c:pt idx="73269">
                  <c:v>1.8455699999999998E-2</c:v>
                </c:pt>
                <c:pt idx="73270">
                  <c:v>1.8430599999999998E-2</c:v>
                </c:pt>
                <c:pt idx="73271">
                  <c:v>1.8389300000000001E-2</c:v>
                </c:pt>
                <c:pt idx="73272">
                  <c:v>1.8331799999999999E-2</c:v>
                </c:pt>
                <c:pt idx="73273">
                  <c:v>1.8258199999999999E-2</c:v>
                </c:pt>
                <c:pt idx="73274">
                  <c:v>1.81686E-2</c:v>
                </c:pt>
                <c:pt idx="73275">
                  <c:v>1.8062999999999999E-2</c:v>
                </c:pt>
                <c:pt idx="73276">
                  <c:v>1.7941599999999999E-2</c:v>
                </c:pt>
                <c:pt idx="73277">
                  <c:v>1.7804500000000001E-2</c:v>
                </c:pt>
                <c:pt idx="73278">
                  <c:v>1.7651900000000002E-2</c:v>
                </c:pt>
                <c:pt idx="73279">
                  <c:v>1.74839E-2</c:v>
                </c:pt>
                <c:pt idx="73280">
                  <c:v>1.7300699999999999E-2</c:v>
                </c:pt>
                <c:pt idx="73281">
                  <c:v>1.71025E-2</c:v>
                </c:pt>
                <c:pt idx="73282">
                  <c:v>1.6889500000000002E-2</c:v>
                </c:pt>
                <c:pt idx="73283">
                  <c:v>1.66619E-2</c:v>
                </c:pt>
                <c:pt idx="73284">
                  <c:v>1.6419900000000001E-2</c:v>
                </c:pt>
                <c:pt idx="73285">
                  <c:v>1.6163899999999998E-2</c:v>
                </c:pt>
                <c:pt idx="73286">
                  <c:v>1.5894100000000001E-2</c:v>
                </c:pt>
                <c:pt idx="73287">
                  <c:v>1.56107E-2</c:v>
                </c:pt>
                <c:pt idx="73288">
                  <c:v>1.5314100000000001E-2</c:v>
                </c:pt>
                <c:pt idx="73289">
                  <c:v>1.50045E-2</c:v>
                </c:pt>
                <c:pt idx="73290">
                  <c:v>1.4682300000000001E-2</c:v>
                </c:pt>
                <c:pt idx="73291">
                  <c:v>1.43479E-2</c:v>
                </c:pt>
                <c:pt idx="73292">
                  <c:v>1.4001400000000001E-2</c:v>
                </c:pt>
                <c:pt idx="73293">
                  <c:v>1.36434E-2</c:v>
                </c:pt>
                <c:pt idx="73294">
                  <c:v>1.32741E-2</c:v>
                </c:pt>
                <c:pt idx="73295">
                  <c:v>1.2893999999999999E-2</c:v>
                </c:pt>
                <c:pt idx="73296">
                  <c:v>1.25034E-2</c:v>
                </c:pt>
                <c:pt idx="73297">
                  <c:v>1.2102699999999999E-2</c:v>
                </c:pt>
                <c:pt idx="73298">
                  <c:v>1.1692299999999999E-2</c:v>
                </c:pt>
                <c:pt idx="73299">
                  <c:v>1.1272600000000001E-2</c:v>
                </c:pt>
                <c:pt idx="73300">
                  <c:v>1.0844100000000001E-2</c:v>
                </c:pt>
                <c:pt idx="73301">
                  <c:v>1.0407100000000001E-2</c:v>
                </c:pt>
                <c:pt idx="73302" formatCode="0.00E+00">
                  <c:v>9.9621299999999996E-3</c:v>
                </c:pt>
                <c:pt idx="73303" formatCode="0.00E+00">
                  <c:v>9.5095900000000001E-3</c:v>
                </c:pt>
                <c:pt idx="73304" formatCode="0.00E+00">
                  <c:v>9.0499399999999994E-3</c:v>
                </c:pt>
                <c:pt idx="73305" formatCode="0.00E+00">
                  <c:v>8.5836100000000002E-3</c:v>
                </c:pt>
                <c:pt idx="73306" formatCode="0.00E+00">
                  <c:v>8.1110699999999997E-3</c:v>
                </c:pt>
                <c:pt idx="73307" formatCode="0.00E+00">
                  <c:v>7.6327599999999997E-3</c:v>
                </c:pt>
                <c:pt idx="73308" formatCode="0.00E+00">
                  <c:v>7.1491599999999999E-3</c:v>
                </c:pt>
                <c:pt idx="73309" formatCode="0.00E+00">
                  <c:v>6.6607200000000002E-3</c:v>
                </c:pt>
                <c:pt idx="73310" formatCode="0.00E+00">
                  <c:v>6.1679200000000003E-3</c:v>
                </c:pt>
                <c:pt idx="73311" formatCode="0.00E+00">
                  <c:v>5.6712200000000003E-3</c:v>
                </c:pt>
                <c:pt idx="73312" formatCode="0.00E+00">
                  <c:v>5.1710899999999997E-3</c:v>
                </c:pt>
                <c:pt idx="73313" formatCode="0.00E+00">
                  <c:v>4.6680000000000003E-3</c:v>
                </c:pt>
                <c:pt idx="73314" formatCode="0.00E+00">
                  <c:v>4.1624399999999999E-3</c:v>
                </c:pt>
                <c:pt idx="73315" formatCode="0.00E+00">
                  <c:v>3.6548599999999998E-3</c:v>
                </c:pt>
                <c:pt idx="73316" formatCode="0.00E+00">
                  <c:v>3.1457500000000001E-3</c:v>
                </c:pt>
                <c:pt idx="73317" formatCode="0.00E+00">
                  <c:v>2.6355699999999998E-3</c:v>
                </c:pt>
                <c:pt idx="73318" formatCode="0.00E+00">
                  <c:v>2.1247900000000001E-3</c:v>
                </c:pt>
                <c:pt idx="73319" formatCode="0.00E+00">
                  <c:v>1.6138700000000001E-3</c:v>
                </c:pt>
                <c:pt idx="73320" formatCode="0.00E+00">
                  <c:v>1.10329E-3</c:v>
                </c:pt>
                <c:pt idx="73321" formatCode="0.00E+00">
                  <c:v>5.93503E-4</c:v>
                </c:pt>
                <c:pt idx="73322" formatCode="0.00E+00">
                  <c:v>8.4961699999999997E-5</c:v>
                </c:pt>
                <c:pt idx="73323" formatCode="0.00E+00">
                  <c:v>-4.2187700000000003E-4</c:v>
                </c:pt>
                <c:pt idx="73324" formatCode="0.00E+00">
                  <c:v>-9.2656599999999998E-4</c:v>
                </c:pt>
                <c:pt idx="73325" formatCode="0.00E+00">
                  <c:v>-1.42866E-3</c:v>
                </c:pt>
                <c:pt idx="73326" formatCode="0.00E+00">
                  <c:v>-1.92772E-3</c:v>
                </c:pt>
                <c:pt idx="73327" formatCode="0.00E+00">
                  <c:v>-2.4233200000000001E-3</c:v>
                </c:pt>
                <c:pt idx="73328" formatCode="0.00E+00">
                  <c:v>-2.9150299999999999E-3</c:v>
                </c:pt>
                <c:pt idx="73329" formatCode="0.00E+00">
                  <c:v>-3.4024400000000001E-3</c:v>
                </c:pt>
                <c:pt idx="73330" formatCode="0.00E+00">
                  <c:v>-3.8851200000000002E-3</c:v>
                </c:pt>
                <c:pt idx="73331" formatCode="0.00E+00">
                  <c:v>-4.3626899999999998E-3</c:v>
                </c:pt>
                <c:pt idx="73332" formatCode="0.00E+00">
                  <c:v>-4.8347299999999998E-3</c:v>
                </c:pt>
                <c:pt idx="73333" formatCode="0.00E+00">
                  <c:v>-5.3008700000000001E-3</c:v>
                </c:pt>
                <c:pt idx="73334" formatCode="0.00E+00">
                  <c:v>-5.7607200000000004E-3</c:v>
                </c:pt>
                <c:pt idx="73335" formatCode="0.00E+00">
                  <c:v>-6.2139200000000004E-3</c:v>
                </c:pt>
                <c:pt idx="73336" formatCode="0.00E+00">
                  <c:v>-6.6601100000000003E-3</c:v>
                </c:pt>
                <c:pt idx="73337" formatCode="0.00E+00">
                  <c:v>-7.0989299999999998E-3</c:v>
                </c:pt>
                <c:pt idx="73338" formatCode="0.00E+00">
                  <c:v>-7.5300499999999999E-3</c:v>
                </c:pt>
                <c:pt idx="73339" formatCode="0.00E+00">
                  <c:v>-7.9531299999999992E-3</c:v>
                </c:pt>
                <c:pt idx="73340" formatCode="0.00E+00">
                  <c:v>-8.3678499999999996E-3</c:v>
                </c:pt>
                <c:pt idx="73341" formatCode="0.00E+00">
                  <c:v>-8.7739099999999993E-3</c:v>
                </c:pt>
                <c:pt idx="73342" formatCode="0.00E+00">
                  <c:v>-9.1710000000000003E-3</c:v>
                </c:pt>
                <c:pt idx="73343" formatCode="0.00E+00">
                  <c:v>-9.5588400000000007E-3</c:v>
                </c:pt>
                <c:pt idx="73344" formatCode="0.00E+00">
                  <c:v>-9.9371600000000004E-3</c:v>
                </c:pt>
                <c:pt idx="73345">
                  <c:v>-1.0305699999999999E-2</c:v>
                </c:pt>
                <c:pt idx="73346">
                  <c:v>-1.06642E-2</c:v>
                </c:pt>
                <c:pt idx="73347">
                  <c:v>-1.10124E-2</c:v>
                </c:pt>
                <c:pt idx="73348">
                  <c:v>-1.13501E-2</c:v>
                </c:pt>
                <c:pt idx="73349">
                  <c:v>-1.1677E-2</c:v>
                </c:pt>
                <c:pt idx="73350">
                  <c:v>-1.1993E-2</c:v>
                </c:pt>
                <c:pt idx="73351">
                  <c:v>-1.22979E-2</c:v>
                </c:pt>
                <c:pt idx="73352">
                  <c:v>-1.25915E-2</c:v>
                </c:pt>
                <c:pt idx="73353">
                  <c:v>-1.28737E-2</c:v>
                </c:pt>
                <c:pt idx="73354">
                  <c:v>-1.31442E-2</c:v>
                </c:pt>
                <c:pt idx="73355">
                  <c:v>-1.3402900000000001E-2</c:v>
                </c:pt>
                <c:pt idx="73356">
                  <c:v>-1.3649700000000001E-2</c:v>
                </c:pt>
                <c:pt idx="73357">
                  <c:v>-1.3884499999999999E-2</c:v>
                </c:pt>
                <c:pt idx="73358">
                  <c:v>-1.41072E-2</c:v>
                </c:pt>
                <c:pt idx="73359">
                  <c:v>-1.4317699999999999E-2</c:v>
                </c:pt>
                <c:pt idx="73360">
                  <c:v>-1.45159E-2</c:v>
                </c:pt>
                <c:pt idx="73361">
                  <c:v>-1.47017E-2</c:v>
                </c:pt>
                <c:pt idx="73362">
                  <c:v>-1.48751E-2</c:v>
                </c:pt>
                <c:pt idx="73363">
                  <c:v>-1.5036000000000001E-2</c:v>
                </c:pt>
                <c:pt idx="73364">
                  <c:v>-1.5184400000000001E-2</c:v>
                </c:pt>
                <c:pt idx="73365">
                  <c:v>-1.53203E-2</c:v>
                </c:pt>
                <c:pt idx="73366">
                  <c:v>-1.5443699999999999E-2</c:v>
                </c:pt>
                <c:pt idx="73367">
                  <c:v>-1.55546E-2</c:v>
                </c:pt>
                <c:pt idx="73368">
                  <c:v>-1.5652900000000001E-2</c:v>
                </c:pt>
                <c:pt idx="73369">
                  <c:v>-1.5738800000000001E-2</c:v>
                </c:pt>
                <c:pt idx="73370">
                  <c:v>-1.5812199999999998E-2</c:v>
                </c:pt>
                <c:pt idx="73371">
                  <c:v>-1.5873200000000001E-2</c:v>
                </c:pt>
                <c:pt idx="73372">
                  <c:v>-1.59218E-2</c:v>
                </c:pt>
                <c:pt idx="73373">
                  <c:v>-1.5958099999999999E-2</c:v>
                </c:pt>
                <c:pt idx="73374">
                  <c:v>-1.5982300000000001E-2</c:v>
                </c:pt>
                <c:pt idx="73375">
                  <c:v>-1.5994299999999999E-2</c:v>
                </c:pt>
                <c:pt idx="73376">
                  <c:v>-1.5994299999999999E-2</c:v>
                </c:pt>
                <c:pt idx="73377">
                  <c:v>-1.5982300000000001E-2</c:v>
                </c:pt>
                <c:pt idx="73378">
                  <c:v>-1.59586E-2</c:v>
                </c:pt>
                <c:pt idx="73379">
                  <c:v>-1.5923199999999998E-2</c:v>
                </c:pt>
                <c:pt idx="73380">
                  <c:v>-1.58762E-2</c:v>
                </c:pt>
                <c:pt idx="73381">
                  <c:v>-1.5817700000000001E-2</c:v>
                </c:pt>
                <c:pt idx="73382">
                  <c:v>-1.5748100000000001E-2</c:v>
                </c:pt>
                <c:pt idx="73383">
                  <c:v>-1.5667299999999999E-2</c:v>
                </c:pt>
                <c:pt idx="73384">
                  <c:v>-1.5575500000000001E-2</c:v>
                </c:pt>
                <c:pt idx="73385">
                  <c:v>-1.54729E-2</c:v>
                </c:pt>
                <c:pt idx="73386">
                  <c:v>-1.53598E-2</c:v>
                </c:pt>
                <c:pt idx="73387">
                  <c:v>-1.52362E-2</c:v>
                </c:pt>
                <c:pt idx="73388">
                  <c:v>-1.5102300000000001E-2</c:v>
                </c:pt>
                <c:pt idx="73389">
                  <c:v>-1.49584E-2</c:v>
                </c:pt>
                <c:pt idx="73390">
                  <c:v>-1.4804599999999999E-2</c:v>
                </c:pt>
                <c:pt idx="73391">
                  <c:v>-1.46412E-2</c:v>
                </c:pt>
                <c:pt idx="73392">
                  <c:v>-1.4468399999999999E-2</c:v>
                </c:pt>
                <c:pt idx="73393">
                  <c:v>-1.42863E-2</c:v>
                </c:pt>
                <c:pt idx="73394">
                  <c:v>-1.4095099999999999E-2</c:v>
                </c:pt>
                <c:pt idx="73395">
                  <c:v>-1.38952E-2</c:v>
                </c:pt>
                <c:pt idx="73396">
                  <c:v>-1.36867E-2</c:v>
                </c:pt>
                <c:pt idx="73397">
                  <c:v>-1.34699E-2</c:v>
                </c:pt>
                <c:pt idx="73398">
                  <c:v>-1.3245E-2</c:v>
                </c:pt>
                <c:pt idx="73399">
                  <c:v>-1.30121E-2</c:v>
                </c:pt>
                <c:pt idx="73400">
                  <c:v>-1.2771599999999999E-2</c:v>
                </c:pt>
                <c:pt idx="73401">
                  <c:v>-1.25237E-2</c:v>
                </c:pt>
                <c:pt idx="73402">
                  <c:v>-1.2268599999999999E-2</c:v>
                </c:pt>
                <c:pt idx="73403">
                  <c:v>-1.2006599999999999E-2</c:v>
                </c:pt>
                <c:pt idx="73404">
                  <c:v>-1.1737900000000001E-2</c:v>
                </c:pt>
                <c:pt idx="73405">
                  <c:v>-1.1462699999999999E-2</c:v>
                </c:pt>
                <c:pt idx="73406">
                  <c:v>-1.1181399999999999E-2</c:v>
                </c:pt>
                <c:pt idx="73407">
                  <c:v>-1.0893999999999999E-2</c:v>
                </c:pt>
                <c:pt idx="73408">
                  <c:v>-1.0600999999999999E-2</c:v>
                </c:pt>
                <c:pt idx="73409">
                  <c:v>-1.03024E-2</c:v>
                </c:pt>
                <c:pt idx="73410" formatCode="0.00E+00">
                  <c:v>-9.9986199999999997E-3</c:v>
                </c:pt>
                <c:pt idx="73411" formatCode="0.00E+00">
                  <c:v>-9.6898499999999999E-3</c:v>
                </c:pt>
                <c:pt idx="73412" formatCode="0.00E+00">
                  <c:v>-9.3763200000000005E-3</c:v>
                </c:pt>
                <c:pt idx="73413" formatCode="0.00E+00">
                  <c:v>-9.0582800000000002E-3</c:v>
                </c:pt>
                <c:pt idx="73414" formatCode="0.00E+00">
                  <c:v>-8.7359699999999992E-3</c:v>
                </c:pt>
                <c:pt idx="73415" formatCode="0.00E+00">
                  <c:v>-8.4096399999999995E-3</c:v>
                </c:pt>
                <c:pt idx="73416" formatCode="0.00E+00">
                  <c:v>-8.0795099999999998E-3</c:v>
                </c:pt>
                <c:pt idx="73417" formatCode="0.00E+00">
                  <c:v>-7.7458199999999996E-3</c:v>
                </c:pt>
                <c:pt idx="73418" formatCode="0.00E+00">
                  <c:v>-7.40881E-3</c:v>
                </c:pt>
                <c:pt idx="73419" formatCode="0.00E+00">
                  <c:v>-7.0687099999999998E-3</c:v>
                </c:pt>
                <c:pt idx="73420" formatCode="0.00E+00">
                  <c:v>-6.72575E-3</c:v>
                </c:pt>
                <c:pt idx="73421" formatCode="0.00E+00">
                  <c:v>-6.3801600000000002E-3</c:v>
                </c:pt>
                <c:pt idx="73422" formatCode="0.00E+00">
                  <c:v>-6.0321699999999999E-3</c:v>
                </c:pt>
                <c:pt idx="73423" formatCode="0.00E+00">
                  <c:v>-5.6819899999999996E-3</c:v>
                </c:pt>
                <c:pt idx="73424" formatCode="0.00E+00">
                  <c:v>-5.3298599999999996E-3</c:v>
                </c:pt>
                <c:pt idx="73425" formatCode="0.00E+00">
                  <c:v>-4.9759799999999996E-3</c:v>
                </c:pt>
                <c:pt idx="73426" formatCode="0.00E+00">
                  <c:v>-4.62058E-3</c:v>
                </c:pt>
                <c:pt idx="73427" formatCode="0.00E+00">
                  <c:v>-4.2638700000000003E-3</c:v>
                </c:pt>
                <c:pt idx="73428" formatCode="0.00E+00">
                  <c:v>-3.9060599999999998E-3</c:v>
                </c:pt>
                <c:pt idx="73429" formatCode="0.00E+00">
                  <c:v>-3.5473599999999998E-3</c:v>
                </c:pt>
                <c:pt idx="73430" formatCode="0.00E+00">
                  <c:v>-3.18797E-3</c:v>
                </c:pt>
                <c:pt idx="73431" formatCode="0.00E+00">
                  <c:v>-2.8280900000000001E-3</c:v>
                </c:pt>
                <c:pt idx="73432" formatCode="0.00E+00">
                  <c:v>-2.4679300000000001E-3</c:v>
                </c:pt>
                <c:pt idx="73433" formatCode="0.00E+00">
                  <c:v>-2.1076699999999999E-3</c:v>
                </c:pt>
                <c:pt idx="73434" formatCode="0.00E+00">
                  <c:v>-1.74752E-3</c:v>
                </c:pt>
                <c:pt idx="73435" formatCode="0.00E+00">
                  <c:v>-1.38766E-3</c:v>
                </c:pt>
                <c:pt idx="73436" formatCode="0.00E+00">
                  <c:v>-1.0282900000000001E-3</c:v>
                </c:pt>
                <c:pt idx="73437" formatCode="0.00E+00">
                  <c:v>-6.6957400000000004E-4</c:v>
                </c:pt>
                <c:pt idx="73438" formatCode="0.00E+00">
                  <c:v>-3.1170599999999997E-4</c:v>
                </c:pt>
                <c:pt idx="73439" formatCode="0.00E+00">
                  <c:v>4.5137099999999999E-5</c:v>
                </c:pt>
                <c:pt idx="73440" formatCode="0.00E+00">
                  <c:v>4.0078100000000001E-4</c:v>
                </c:pt>
                <c:pt idx="73441" formatCode="0.00E+00">
                  <c:v>7.55053E-4</c:v>
                </c:pt>
                <c:pt idx="73442" formatCode="0.00E+00">
                  <c:v>1.10778E-3</c:v>
                </c:pt>
                <c:pt idx="73443" formatCode="0.00E+00">
                  <c:v>1.4587999999999999E-3</c:v>
                </c:pt>
                <c:pt idx="73444" formatCode="0.00E+00">
                  <c:v>1.80795E-3</c:v>
                </c:pt>
                <c:pt idx="73445" formatCode="0.00E+00">
                  <c:v>2.1550699999999998E-3</c:v>
                </c:pt>
                <c:pt idx="73446" formatCode="0.00E+00">
                  <c:v>2.4999900000000001E-3</c:v>
                </c:pt>
                <c:pt idx="73447" formatCode="0.00E+00">
                  <c:v>2.8425600000000001E-3</c:v>
                </c:pt>
                <c:pt idx="73448" formatCode="0.00E+00">
                  <c:v>3.1826300000000001E-3</c:v>
                </c:pt>
                <c:pt idx="73449" formatCode="0.00E+00">
                  <c:v>3.5200399999999999E-3</c:v>
                </c:pt>
                <c:pt idx="73450" formatCode="0.00E+00">
                  <c:v>3.8546499999999998E-3</c:v>
                </c:pt>
                <c:pt idx="73451" formatCode="0.00E+00">
                  <c:v>4.1863100000000004E-3</c:v>
                </c:pt>
                <c:pt idx="73452" formatCode="0.00E+00">
                  <c:v>4.5148799999999998E-3</c:v>
                </c:pt>
                <c:pt idx="73453" formatCode="0.00E+00">
                  <c:v>4.8402100000000002E-3</c:v>
                </c:pt>
                <c:pt idx="73454" formatCode="0.00E+00">
                  <c:v>5.1621599999999998E-3</c:v>
                </c:pt>
                <c:pt idx="73455" formatCode="0.00E+00">
                  <c:v>5.4806000000000004E-3</c:v>
                </c:pt>
                <c:pt idx="73456" formatCode="0.00E+00">
                  <c:v>5.7953900000000001E-3</c:v>
                </c:pt>
                <c:pt idx="73457" formatCode="0.00E+00">
                  <c:v>6.1063899999999997E-3</c:v>
                </c:pt>
                <c:pt idx="73458" formatCode="0.00E+00">
                  <c:v>6.4134700000000001E-3</c:v>
                </c:pt>
                <c:pt idx="73459" formatCode="0.00E+00">
                  <c:v>6.7165000000000002E-3</c:v>
                </c:pt>
                <c:pt idx="73460" formatCode="0.00E+00">
                  <c:v>7.01536E-3</c:v>
                </c:pt>
                <c:pt idx="73461" formatCode="0.00E+00">
                  <c:v>7.3099000000000003E-3</c:v>
                </c:pt>
                <c:pt idx="73462" formatCode="0.00E+00">
                  <c:v>7.6000199999999999E-3</c:v>
                </c:pt>
                <c:pt idx="73463" formatCode="0.00E+00">
                  <c:v>7.8855699999999997E-3</c:v>
                </c:pt>
                <c:pt idx="73464" formatCode="0.00E+00">
                  <c:v>8.1664500000000004E-3</c:v>
                </c:pt>
                <c:pt idx="73465" formatCode="0.00E+00">
                  <c:v>8.4425200000000002E-3</c:v>
                </c:pt>
                <c:pt idx="73466" formatCode="0.00E+00">
                  <c:v>8.7136599999999998E-3</c:v>
                </c:pt>
                <c:pt idx="73467" formatCode="0.00E+00">
                  <c:v>8.9797599999999998E-3</c:v>
                </c:pt>
                <c:pt idx="73468" formatCode="0.00E+00">
                  <c:v>9.2406899999999993E-3</c:v>
                </c:pt>
                <c:pt idx="73469" formatCode="0.00E+00">
                  <c:v>9.4963400000000007E-3</c:v>
                </c:pt>
                <c:pt idx="73470" formatCode="0.00E+00">
                  <c:v>9.7465799999999995E-3</c:v>
                </c:pt>
                <c:pt idx="73471" formatCode="0.00E+00">
                  <c:v>9.9913199999999997E-3</c:v>
                </c:pt>
                <c:pt idx="73472">
                  <c:v>1.0230400000000001E-2</c:v>
                </c:pt>
                <c:pt idx="73473">
                  <c:v>1.0463800000000001E-2</c:v>
                </c:pt>
                <c:pt idx="73474">
                  <c:v>1.0691300000000001E-2</c:v>
                </c:pt>
                <c:pt idx="73475">
                  <c:v>1.09128E-2</c:v>
                </c:pt>
                <c:pt idx="73476">
                  <c:v>1.11282E-2</c:v>
                </c:pt>
                <c:pt idx="73477">
                  <c:v>1.13375E-2</c:v>
                </c:pt>
                <c:pt idx="73478">
                  <c:v>1.1540399999999999E-2</c:v>
                </c:pt>
                <c:pt idx="73479">
                  <c:v>1.17369E-2</c:v>
                </c:pt>
                <c:pt idx="73480">
                  <c:v>1.1926900000000001E-2</c:v>
                </c:pt>
                <c:pt idx="73481">
                  <c:v>1.2110299999999999E-2</c:v>
                </c:pt>
                <c:pt idx="73482">
                  <c:v>1.22869E-2</c:v>
                </c:pt>
                <c:pt idx="73483">
                  <c:v>1.2456699999999999E-2</c:v>
                </c:pt>
                <c:pt idx="73484">
                  <c:v>1.26196E-2</c:v>
                </c:pt>
                <c:pt idx="73485">
                  <c:v>1.27753E-2</c:v>
                </c:pt>
                <c:pt idx="73486">
                  <c:v>1.2924E-2</c:v>
                </c:pt>
                <c:pt idx="73487">
                  <c:v>1.30654E-2</c:v>
                </c:pt>
                <c:pt idx="73488">
                  <c:v>1.31994E-2</c:v>
                </c:pt>
                <c:pt idx="73489">
                  <c:v>1.33259E-2</c:v>
                </c:pt>
                <c:pt idx="73490">
                  <c:v>1.3444899999999999E-2</c:v>
                </c:pt>
                <c:pt idx="73491">
                  <c:v>1.35563E-2</c:v>
                </c:pt>
                <c:pt idx="73492">
                  <c:v>1.3659900000000001E-2</c:v>
                </c:pt>
                <c:pt idx="73493">
                  <c:v>1.37556E-2</c:v>
                </c:pt>
                <c:pt idx="73494">
                  <c:v>1.38435E-2</c:v>
                </c:pt>
                <c:pt idx="73495">
                  <c:v>1.39233E-2</c:v>
                </c:pt>
                <c:pt idx="73496">
                  <c:v>1.3995E-2</c:v>
                </c:pt>
                <c:pt idx="73497">
                  <c:v>1.40585E-2</c:v>
                </c:pt>
                <c:pt idx="73498">
                  <c:v>1.41137E-2</c:v>
                </c:pt>
                <c:pt idx="73499">
                  <c:v>1.4160600000000001E-2</c:v>
                </c:pt>
                <c:pt idx="73500">
                  <c:v>1.4199E-2</c:v>
                </c:pt>
                <c:pt idx="73501">
                  <c:v>1.4228899999999999E-2</c:v>
                </c:pt>
                <c:pt idx="73502">
                  <c:v>1.4250199999999999E-2</c:v>
                </c:pt>
                <c:pt idx="73503">
                  <c:v>1.4262800000000001E-2</c:v>
                </c:pt>
                <c:pt idx="73504">
                  <c:v>1.42667E-2</c:v>
                </c:pt>
                <c:pt idx="73505">
                  <c:v>1.42618E-2</c:v>
                </c:pt>
                <c:pt idx="73506">
                  <c:v>1.42481E-2</c:v>
                </c:pt>
                <c:pt idx="73507">
                  <c:v>1.42255E-2</c:v>
                </c:pt>
                <c:pt idx="73508">
                  <c:v>1.4193799999999999E-2</c:v>
                </c:pt>
                <c:pt idx="73509">
                  <c:v>1.4153199999999999E-2</c:v>
                </c:pt>
                <c:pt idx="73510">
                  <c:v>1.41035E-2</c:v>
                </c:pt>
                <c:pt idx="73511">
                  <c:v>1.40447E-2</c:v>
                </c:pt>
                <c:pt idx="73512">
                  <c:v>1.3976799999999999E-2</c:v>
                </c:pt>
                <c:pt idx="73513">
                  <c:v>1.3899699999999999E-2</c:v>
                </c:pt>
                <c:pt idx="73514">
                  <c:v>1.38134E-2</c:v>
                </c:pt>
                <c:pt idx="73515">
                  <c:v>1.37178E-2</c:v>
                </c:pt>
                <c:pt idx="73516">
                  <c:v>1.36131E-2</c:v>
                </c:pt>
                <c:pt idx="73517">
                  <c:v>1.3499000000000001E-2</c:v>
                </c:pt>
                <c:pt idx="73518">
                  <c:v>1.33758E-2</c:v>
                </c:pt>
                <c:pt idx="73519">
                  <c:v>1.32432E-2</c:v>
                </c:pt>
                <c:pt idx="73520">
                  <c:v>1.3101399999999999E-2</c:v>
                </c:pt>
                <c:pt idx="73521">
                  <c:v>1.2950400000000001E-2</c:v>
                </c:pt>
                <c:pt idx="73522">
                  <c:v>1.27901E-2</c:v>
                </c:pt>
                <c:pt idx="73523">
                  <c:v>1.2620599999999999E-2</c:v>
                </c:pt>
                <c:pt idx="73524">
                  <c:v>1.2442E-2</c:v>
                </c:pt>
                <c:pt idx="73525">
                  <c:v>1.22542E-2</c:v>
                </c:pt>
                <c:pt idx="73526">
                  <c:v>1.2057399999999999E-2</c:v>
                </c:pt>
                <c:pt idx="73527">
                  <c:v>1.1851499999999999E-2</c:v>
                </c:pt>
                <c:pt idx="73528">
                  <c:v>1.16366E-2</c:v>
                </c:pt>
                <c:pt idx="73529">
                  <c:v>1.14127E-2</c:v>
                </c:pt>
                <c:pt idx="73530">
                  <c:v>1.11801E-2</c:v>
                </c:pt>
                <c:pt idx="73531">
                  <c:v>1.0938700000000001E-2</c:v>
                </c:pt>
                <c:pt idx="73532">
                  <c:v>1.0688599999999999E-2</c:v>
                </c:pt>
                <c:pt idx="73533">
                  <c:v>1.0429900000000001E-2</c:v>
                </c:pt>
                <c:pt idx="73534">
                  <c:v>1.01627E-2</c:v>
                </c:pt>
                <c:pt idx="73535" formatCode="0.00E+00">
                  <c:v>9.8871600000000007E-3</c:v>
                </c:pt>
                <c:pt idx="73536" formatCode="0.00E+00">
                  <c:v>9.60337E-3</c:v>
                </c:pt>
                <c:pt idx="73537" formatCode="0.00E+00">
                  <c:v>9.3114500000000006E-3</c:v>
                </c:pt>
                <c:pt idx="73538" formatCode="0.00E+00">
                  <c:v>9.0115400000000002E-3</c:v>
                </c:pt>
                <c:pt idx="73539" formatCode="0.00E+00">
                  <c:v>8.7037799999999995E-3</c:v>
                </c:pt>
                <c:pt idx="73540" formatCode="0.00E+00">
                  <c:v>8.3883299999999994E-3</c:v>
                </c:pt>
                <c:pt idx="73541" formatCode="0.00E+00">
                  <c:v>8.0653300000000008E-3</c:v>
                </c:pt>
                <c:pt idx="73542" formatCode="0.00E+00">
                  <c:v>7.7349699999999999E-3</c:v>
                </c:pt>
                <c:pt idx="73543" formatCode="0.00E+00">
                  <c:v>7.3974100000000001E-3</c:v>
                </c:pt>
                <c:pt idx="73544" formatCode="0.00E+00">
                  <c:v>7.0528400000000003E-3</c:v>
                </c:pt>
                <c:pt idx="73545" formatCode="0.00E+00">
                  <c:v>6.7014500000000003E-3</c:v>
                </c:pt>
                <c:pt idx="73546" formatCode="0.00E+00">
                  <c:v>6.3434399999999997E-3</c:v>
                </c:pt>
                <c:pt idx="73547" formatCode="0.00E+00">
                  <c:v>5.9790199999999998E-3</c:v>
                </c:pt>
                <c:pt idx="73548" formatCode="0.00E+00">
                  <c:v>5.6084000000000004E-3</c:v>
                </c:pt>
                <c:pt idx="73549" formatCode="0.00E+00">
                  <c:v>5.2318199999999999E-3</c:v>
                </c:pt>
                <c:pt idx="73550" formatCode="0.00E+00">
                  <c:v>4.8494899999999997E-3</c:v>
                </c:pt>
                <c:pt idx="73551" formatCode="0.00E+00">
                  <c:v>4.46167E-3</c:v>
                </c:pt>
                <c:pt idx="73552" formatCode="0.00E+00">
                  <c:v>4.0686000000000003E-3</c:v>
                </c:pt>
                <c:pt idx="73553" formatCode="0.00E+00">
                  <c:v>3.67053E-3</c:v>
                </c:pt>
                <c:pt idx="73554" formatCode="0.00E+00">
                  <c:v>3.2677299999999999E-3</c:v>
                </c:pt>
                <c:pt idx="73555" formatCode="0.00E+00">
                  <c:v>2.8604699999999999E-3</c:v>
                </c:pt>
                <c:pt idx="73556" formatCode="0.00E+00">
                  <c:v>2.44903E-3</c:v>
                </c:pt>
                <c:pt idx="73557" formatCode="0.00E+00">
                  <c:v>2.0336799999999999E-3</c:v>
                </c:pt>
                <c:pt idx="73558" formatCode="0.00E+00">
                  <c:v>1.61473E-3</c:v>
                </c:pt>
                <c:pt idx="73559" formatCode="0.00E+00">
                  <c:v>1.1924699999999999E-3</c:v>
                </c:pt>
                <c:pt idx="73560" formatCode="0.00E+00">
                  <c:v>7.6720100000000002E-4</c:v>
                </c:pt>
                <c:pt idx="73561" formatCode="0.00E+00">
                  <c:v>3.3923900000000002E-4</c:v>
                </c:pt>
                <c:pt idx="73562" formatCode="0.00E+00">
                  <c:v>-9.1101599999999995E-5</c:v>
                </c:pt>
                <c:pt idx="73563" formatCode="0.00E+00">
                  <c:v>-5.2349799999999995E-4</c:v>
                </c:pt>
                <c:pt idx="73564" formatCode="0.00E+00">
                  <c:v>-9.5762099999999997E-4</c:v>
                </c:pt>
                <c:pt idx="73565" formatCode="0.00E+00">
                  <c:v>-1.39314E-3</c:v>
                </c:pt>
                <c:pt idx="73566" formatCode="0.00E+00">
                  <c:v>-1.82971E-3</c:v>
                </c:pt>
                <c:pt idx="73567" formatCode="0.00E+00">
                  <c:v>-2.26699E-3</c:v>
                </c:pt>
                <c:pt idx="73568" formatCode="0.00E+00">
                  <c:v>-2.7046399999999999E-3</c:v>
                </c:pt>
                <c:pt idx="73569" formatCode="0.00E+00">
                  <c:v>-3.1423000000000002E-3</c:v>
                </c:pt>
                <c:pt idx="73570" formatCode="0.00E+00">
                  <c:v>-3.5796199999999999E-3</c:v>
                </c:pt>
                <c:pt idx="73571" formatCode="0.00E+00">
                  <c:v>-4.0162399999999999E-3</c:v>
                </c:pt>
                <c:pt idx="73572" formatCode="0.00E+00">
                  <c:v>-4.4517899999999997E-3</c:v>
                </c:pt>
                <c:pt idx="73573" formatCode="0.00E+00">
                  <c:v>-4.8859200000000002E-3</c:v>
                </c:pt>
                <c:pt idx="73574" formatCode="0.00E+00">
                  <c:v>-5.3182500000000001E-3</c:v>
                </c:pt>
                <c:pt idx="73575" formatCode="0.00E+00">
                  <c:v>-5.7484099999999998E-3</c:v>
                </c:pt>
                <c:pt idx="73576" formatCode="0.00E+00">
                  <c:v>-6.1760299999999999E-3</c:v>
                </c:pt>
                <c:pt idx="73577" formatCode="0.00E+00">
                  <c:v>-6.6007499999999998E-3</c:v>
                </c:pt>
                <c:pt idx="73578" formatCode="0.00E+00">
                  <c:v>-7.0221800000000003E-3</c:v>
                </c:pt>
                <c:pt idx="73579" formatCode="0.00E+00">
                  <c:v>-7.4399599999999998E-3</c:v>
                </c:pt>
                <c:pt idx="73580" formatCode="0.00E+00">
                  <c:v>-7.8536999999999999E-3</c:v>
                </c:pt>
                <c:pt idx="73581" formatCode="0.00E+00">
                  <c:v>-8.2630399999999993E-3</c:v>
                </c:pt>
                <c:pt idx="73582" formatCode="0.00E+00">
                  <c:v>-8.6675999999999993E-3</c:v>
                </c:pt>
                <c:pt idx="73583" formatCode="0.00E+00">
                  <c:v>-9.0670100000000003E-3</c:v>
                </c:pt>
                <c:pt idx="73584" formatCode="0.00E+00">
                  <c:v>-9.4608899999999996E-3</c:v>
                </c:pt>
                <c:pt idx="73585" formatCode="0.00E+00">
                  <c:v>-9.8488800000000008E-3</c:v>
                </c:pt>
                <c:pt idx="73586">
                  <c:v>-1.0230599999999999E-2</c:v>
                </c:pt>
                <c:pt idx="73587">
                  <c:v>-1.0605699999999999E-2</c:v>
                </c:pt>
                <c:pt idx="73588">
                  <c:v>-1.09739E-2</c:v>
                </c:pt>
                <c:pt idx="73589">
                  <c:v>-1.13346E-2</c:v>
                </c:pt>
                <c:pt idx="73590">
                  <c:v>-1.1687700000000001E-2</c:v>
                </c:pt>
                <c:pt idx="73591">
                  <c:v>-1.20328E-2</c:v>
                </c:pt>
                <c:pt idx="73592">
                  <c:v>-1.2369399999999999E-2</c:v>
                </c:pt>
                <c:pt idx="73593">
                  <c:v>-1.2697399999999999E-2</c:v>
                </c:pt>
                <c:pt idx="73594">
                  <c:v>-1.30162E-2</c:v>
                </c:pt>
                <c:pt idx="73595">
                  <c:v>-1.3325699999999999E-2</c:v>
                </c:pt>
                <c:pt idx="73596">
                  <c:v>-1.36255E-2</c:v>
                </c:pt>
                <c:pt idx="73597">
                  <c:v>-1.3915200000000001E-2</c:v>
                </c:pt>
                <c:pt idx="73598">
                  <c:v>-1.41946E-2</c:v>
                </c:pt>
                <c:pt idx="73599">
                  <c:v>-1.44634E-2</c:v>
                </c:pt>
                <c:pt idx="73600">
                  <c:v>-1.47213E-2</c:v>
                </c:pt>
                <c:pt idx="73601">
                  <c:v>-1.4968E-2</c:v>
                </c:pt>
                <c:pt idx="73602">
                  <c:v>-1.52032E-2</c:v>
                </c:pt>
                <c:pt idx="73603">
                  <c:v>-1.54266E-2</c:v>
                </c:pt>
                <c:pt idx="73604">
                  <c:v>-1.5638099999999999E-2</c:v>
                </c:pt>
                <c:pt idx="73605">
                  <c:v>-1.5837299999999999E-2</c:v>
                </c:pt>
                <c:pt idx="73606">
                  <c:v>-1.6024E-2</c:v>
                </c:pt>
                <c:pt idx="73607">
                  <c:v>-1.61981E-2</c:v>
                </c:pt>
                <c:pt idx="73608">
                  <c:v>-1.6359200000000001E-2</c:v>
                </c:pt>
                <c:pt idx="73609">
                  <c:v>-1.6507299999999999E-2</c:v>
                </c:pt>
                <c:pt idx="73610">
                  <c:v>-1.6642000000000001E-2</c:v>
                </c:pt>
                <c:pt idx="73611">
                  <c:v>-1.6763199999999999E-2</c:v>
                </c:pt>
                <c:pt idx="73612">
                  <c:v>-1.6870799999999998E-2</c:v>
                </c:pt>
                <c:pt idx="73613">
                  <c:v>-1.69646E-2</c:v>
                </c:pt>
                <c:pt idx="73614">
                  <c:v>-1.7044500000000001E-2</c:v>
                </c:pt>
                <c:pt idx="73615">
                  <c:v>-1.7110299999999998E-2</c:v>
                </c:pt>
                <c:pt idx="73616">
                  <c:v>-1.7161900000000001E-2</c:v>
                </c:pt>
                <c:pt idx="73617">
                  <c:v>-1.7199300000000001E-2</c:v>
                </c:pt>
                <c:pt idx="73618">
                  <c:v>-1.72222E-2</c:v>
                </c:pt>
                <c:pt idx="73619">
                  <c:v>-1.7230700000000002E-2</c:v>
                </c:pt>
                <c:pt idx="73620">
                  <c:v>-1.7224799999999998E-2</c:v>
                </c:pt>
                <c:pt idx="73621">
                  <c:v>-1.7204199999999999E-2</c:v>
                </c:pt>
                <c:pt idx="73622">
                  <c:v>-1.71691E-2</c:v>
                </c:pt>
                <c:pt idx="73623">
                  <c:v>-1.71194E-2</c:v>
                </c:pt>
                <c:pt idx="73624">
                  <c:v>-1.70551E-2</c:v>
                </c:pt>
                <c:pt idx="73625">
                  <c:v>-1.6976100000000001E-2</c:v>
                </c:pt>
                <c:pt idx="73626">
                  <c:v>-1.6882600000000001E-2</c:v>
                </c:pt>
                <c:pt idx="73627">
                  <c:v>-1.6774600000000001E-2</c:v>
                </c:pt>
                <c:pt idx="73628">
                  <c:v>-1.66521E-2</c:v>
                </c:pt>
                <c:pt idx="73629">
                  <c:v>-1.6515200000000001E-2</c:v>
                </c:pt>
                <c:pt idx="73630">
                  <c:v>-1.6364E-2</c:v>
                </c:pt>
                <c:pt idx="73631">
                  <c:v>-1.61986E-2</c:v>
                </c:pt>
                <c:pt idx="73632">
                  <c:v>-1.6018999999999999E-2</c:v>
                </c:pt>
                <c:pt idx="73633">
                  <c:v>-1.5825499999999999E-2</c:v>
                </c:pt>
                <c:pt idx="73634">
                  <c:v>-1.56182E-2</c:v>
                </c:pt>
                <c:pt idx="73635">
                  <c:v>-1.53971E-2</c:v>
                </c:pt>
                <c:pt idx="73636">
                  <c:v>-1.5162500000000001E-2</c:v>
                </c:pt>
                <c:pt idx="73637">
                  <c:v>-1.49146E-2</c:v>
                </c:pt>
                <c:pt idx="73638">
                  <c:v>-1.4653599999999999E-2</c:v>
                </c:pt>
                <c:pt idx="73639">
                  <c:v>-1.43797E-2</c:v>
                </c:pt>
                <c:pt idx="73640">
                  <c:v>-1.4093E-2</c:v>
                </c:pt>
                <c:pt idx="73641">
                  <c:v>-1.37939E-2</c:v>
                </c:pt>
                <c:pt idx="73642">
                  <c:v>-1.3482600000000001E-2</c:v>
                </c:pt>
                <c:pt idx="73643">
                  <c:v>-1.31594E-2</c:v>
                </c:pt>
                <c:pt idx="73644">
                  <c:v>-1.2824500000000001E-2</c:v>
                </c:pt>
                <c:pt idx="73645">
                  <c:v>-1.24782E-2</c:v>
                </c:pt>
                <c:pt idx="73646">
                  <c:v>-1.2120799999999999E-2</c:v>
                </c:pt>
                <c:pt idx="73647">
                  <c:v>-1.17527E-2</c:v>
                </c:pt>
                <c:pt idx="73648">
                  <c:v>-1.1374199999999999E-2</c:v>
                </c:pt>
                <c:pt idx="73649">
                  <c:v>-1.09855E-2</c:v>
                </c:pt>
                <c:pt idx="73650">
                  <c:v>-1.05871E-2</c:v>
                </c:pt>
                <c:pt idx="73651">
                  <c:v>-1.0179300000000001E-2</c:v>
                </c:pt>
                <c:pt idx="73652" formatCode="0.00E+00">
                  <c:v>-9.7625100000000003E-3</c:v>
                </c:pt>
                <c:pt idx="73653" formatCode="0.00E+00">
                  <c:v>-9.3370199999999997E-3</c:v>
                </c:pt>
                <c:pt idx="73654" formatCode="0.00E+00">
                  <c:v>-8.9032699999999996E-3</c:v>
                </c:pt>
                <c:pt idx="73655" formatCode="0.00E+00">
                  <c:v>-8.4616399999999994E-3</c:v>
                </c:pt>
                <c:pt idx="73656" formatCode="0.00E+00">
                  <c:v>-8.0125400000000003E-3</c:v>
                </c:pt>
                <c:pt idx="73657" formatCode="0.00E+00">
                  <c:v>-7.5563699999999998E-3</c:v>
                </c:pt>
                <c:pt idx="73658" formatCode="0.00E+00">
                  <c:v>-7.0935700000000004E-3</c:v>
                </c:pt>
                <c:pt idx="73659" formatCode="0.00E+00">
                  <c:v>-6.6245399999999999E-3</c:v>
                </c:pt>
                <c:pt idx="73660" formatCode="0.00E+00">
                  <c:v>-6.14973E-3</c:v>
                </c:pt>
                <c:pt idx="73661" formatCode="0.00E+00">
                  <c:v>-5.6695699999999996E-3</c:v>
                </c:pt>
                <c:pt idx="73662" formatCode="0.00E+00">
                  <c:v>-5.1844999999999999E-3</c:v>
                </c:pt>
                <c:pt idx="73663" formatCode="0.00E+00">
                  <c:v>-4.6949699999999997E-3</c:v>
                </c:pt>
                <c:pt idx="73664" formatCode="0.00E+00">
                  <c:v>-4.2014299999999999E-3</c:v>
                </c:pt>
                <c:pt idx="73665" formatCode="0.00E+00">
                  <c:v>-3.7043499999999999E-3</c:v>
                </c:pt>
                <c:pt idx="73666" formatCode="0.00E+00">
                  <c:v>-3.20419E-3</c:v>
                </c:pt>
                <c:pt idx="73667" formatCode="0.00E+00">
                  <c:v>-2.7013900000000001E-3</c:v>
                </c:pt>
                <c:pt idx="73668" formatCode="0.00E+00">
                  <c:v>-2.19645E-3</c:v>
                </c:pt>
                <c:pt idx="73669" formatCode="0.00E+00">
                  <c:v>-1.6898099999999999E-3</c:v>
                </c:pt>
                <c:pt idx="73670" formatCode="0.00E+00">
                  <c:v>-1.1819599999999999E-3</c:v>
                </c:pt>
                <c:pt idx="73671" formatCode="0.00E+00">
                  <c:v>-6.73359E-4</c:v>
                </c:pt>
                <c:pt idx="73672" formatCode="0.00E+00">
                  <c:v>-1.6448499999999999E-4</c:v>
                </c:pt>
                <c:pt idx="73673" formatCode="0.00E+00">
                  <c:v>3.4419099999999998E-4</c:v>
                </c:pt>
                <c:pt idx="73674" formatCode="0.00E+00">
                  <c:v>8.5219799999999997E-4</c:v>
                </c:pt>
                <c:pt idx="73675" formatCode="0.00E+00">
                  <c:v>1.35907E-3</c:v>
                </c:pt>
                <c:pt idx="73676" formatCode="0.00E+00">
                  <c:v>1.86433E-3</c:v>
                </c:pt>
                <c:pt idx="73677" formatCode="0.00E+00">
                  <c:v>2.3675100000000002E-3</c:v>
                </c:pt>
                <c:pt idx="73678" formatCode="0.00E+00">
                  <c:v>2.8681599999999998E-3</c:v>
                </c:pt>
                <c:pt idx="73679" formatCode="0.00E+00">
                  <c:v>3.3658099999999999E-3</c:v>
                </c:pt>
                <c:pt idx="73680" formatCode="0.00E+00">
                  <c:v>3.8600000000000001E-3</c:v>
                </c:pt>
                <c:pt idx="73681" formatCode="0.00E+00">
                  <c:v>4.3502799999999998E-3</c:v>
                </c:pt>
                <c:pt idx="73682" formatCode="0.00E+00">
                  <c:v>4.8361999999999997E-3</c:v>
                </c:pt>
                <c:pt idx="73683" formatCode="0.00E+00">
                  <c:v>5.3173200000000004E-3</c:v>
                </c:pt>
                <c:pt idx="73684" formatCode="0.00E+00">
                  <c:v>5.7931900000000001E-3</c:v>
                </c:pt>
                <c:pt idx="73685" formatCode="0.00E+00">
                  <c:v>6.2633999999999997E-3</c:v>
                </c:pt>
                <c:pt idx="73686" formatCode="0.00E+00">
                  <c:v>6.7275E-3</c:v>
                </c:pt>
                <c:pt idx="73687" formatCode="0.00E+00">
                  <c:v>7.1850899999999999E-3</c:v>
                </c:pt>
                <c:pt idx="73688" formatCode="0.00E+00">
                  <c:v>7.6357500000000002E-3</c:v>
                </c:pt>
                <c:pt idx="73689" formatCode="0.00E+00">
                  <c:v>8.0790700000000007E-3</c:v>
                </c:pt>
                <c:pt idx="73690" formatCode="0.00E+00">
                  <c:v>8.5146700000000002E-3</c:v>
                </c:pt>
                <c:pt idx="73691" formatCode="0.00E+00">
                  <c:v>8.9421599999999993E-3</c:v>
                </c:pt>
                <c:pt idx="73692" formatCode="0.00E+00">
                  <c:v>9.3611500000000004E-3</c:v>
                </c:pt>
                <c:pt idx="73693" formatCode="0.00E+00">
                  <c:v>9.7712900000000002E-3</c:v>
                </c:pt>
                <c:pt idx="73694">
                  <c:v>1.0172199999999999E-2</c:v>
                </c:pt>
                <c:pt idx="73695">
                  <c:v>1.0563599999999999E-2</c:v>
                </c:pt>
                <c:pt idx="73696">
                  <c:v>1.0945E-2</c:v>
                </c:pt>
                <c:pt idx="73697">
                  <c:v>1.13162E-2</c:v>
                </c:pt>
                <c:pt idx="73698">
                  <c:v>1.16769E-2</c:v>
                </c:pt>
                <c:pt idx="73699">
                  <c:v>1.2026800000000001E-2</c:v>
                </c:pt>
                <c:pt idx="73700">
                  <c:v>1.23655E-2</c:v>
                </c:pt>
                <c:pt idx="73701">
                  <c:v>1.2692800000000001E-2</c:v>
                </c:pt>
                <c:pt idx="73702">
                  <c:v>1.30084E-2</c:v>
                </c:pt>
                <c:pt idx="73703">
                  <c:v>1.3311999999999999E-2</c:v>
                </c:pt>
                <c:pt idx="73704">
                  <c:v>1.3603499999999999E-2</c:v>
                </c:pt>
                <c:pt idx="73705">
                  <c:v>1.38826E-2</c:v>
                </c:pt>
                <c:pt idx="73706">
                  <c:v>1.4149E-2</c:v>
                </c:pt>
                <c:pt idx="73707">
                  <c:v>1.4402699999999999E-2</c:v>
                </c:pt>
                <c:pt idx="73708">
                  <c:v>1.46433E-2</c:v>
                </c:pt>
                <c:pt idx="73709">
                  <c:v>1.4870700000000001E-2</c:v>
                </c:pt>
                <c:pt idx="73710">
                  <c:v>1.5084800000000001E-2</c:v>
                </c:pt>
                <c:pt idx="73711">
                  <c:v>1.52853E-2</c:v>
                </c:pt>
                <c:pt idx="73712">
                  <c:v>1.54723E-2</c:v>
                </c:pt>
                <c:pt idx="73713">
                  <c:v>1.56455E-2</c:v>
                </c:pt>
                <c:pt idx="73714">
                  <c:v>1.58049E-2</c:v>
                </c:pt>
                <c:pt idx="73715">
                  <c:v>1.5950300000000001E-2</c:v>
                </c:pt>
                <c:pt idx="73716">
                  <c:v>1.6081700000000001E-2</c:v>
                </c:pt>
                <c:pt idx="73717">
                  <c:v>1.6199000000000002E-2</c:v>
                </c:pt>
                <c:pt idx="73718">
                  <c:v>1.6302199999999999E-2</c:v>
                </c:pt>
                <c:pt idx="73719">
                  <c:v>1.6391300000000001E-2</c:v>
                </c:pt>
                <c:pt idx="73720">
                  <c:v>1.64662E-2</c:v>
                </c:pt>
                <c:pt idx="73721">
                  <c:v>1.6526900000000001E-2</c:v>
                </c:pt>
                <c:pt idx="73722">
                  <c:v>1.6573399999999999E-2</c:v>
                </c:pt>
                <c:pt idx="73723">
                  <c:v>1.66058E-2</c:v>
                </c:pt>
                <c:pt idx="73724">
                  <c:v>1.6624099999999999E-2</c:v>
                </c:pt>
                <c:pt idx="73725">
                  <c:v>1.6628299999999999E-2</c:v>
                </c:pt>
                <c:pt idx="73726">
                  <c:v>1.6618600000000001E-2</c:v>
                </c:pt>
                <c:pt idx="73727">
                  <c:v>1.6594899999999999E-2</c:v>
                </c:pt>
                <c:pt idx="73728">
                  <c:v>1.65574E-2</c:v>
                </c:pt>
                <c:pt idx="73729">
                  <c:v>1.6506199999999999E-2</c:v>
                </c:pt>
                <c:pt idx="73730">
                  <c:v>1.6441399999999998E-2</c:v>
                </c:pt>
                <c:pt idx="73731">
                  <c:v>1.6363099999999998E-2</c:v>
                </c:pt>
                <c:pt idx="73732">
                  <c:v>1.6271500000000001E-2</c:v>
                </c:pt>
                <c:pt idx="73733">
                  <c:v>1.6166699999999999E-2</c:v>
                </c:pt>
                <c:pt idx="73734">
                  <c:v>1.6048900000000001E-2</c:v>
                </c:pt>
                <c:pt idx="73735">
                  <c:v>1.59183E-2</c:v>
                </c:pt>
                <c:pt idx="73736">
                  <c:v>1.5775000000000001E-2</c:v>
                </c:pt>
                <c:pt idx="73737">
                  <c:v>1.5619299999999999E-2</c:v>
                </c:pt>
                <c:pt idx="73738">
                  <c:v>1.5451400000000001E-2</c:v>
                </c:pt>
                <c:pt idx="73739">
                  <c:v>1.5271399999999999E-2</c:v>
                </c:pt>
                <c:pt idx="73740">
                  <c:v>1.50797E-2</c:v>
                </c:pt>
                <c:pt idx="73741">
                  <c:v>1.48764E-2</c:v>
                </c:pt>
                <c:pt idx="73742">
                  <c:v>1.46619E-2</c:v>
                </c:pt>
                <c:pt idx="73743">
                  <c:v>1.4436299999999999E-2</c:v>
                </c:pt>
                <c:pt idx="73744">
                  <c:v>1.41999E-2</c:v>
                </c:pt>
                <c:pt idx="73745">
                  <c:v>1.39531E-2</c:v>
                </c:pt>
                <c:pt idx="73746">
                  <c:v>1.3696E-2</c:v>
                </c:pt>
                <c:pt idx="73747">
                  <c:v>1.3429099999999999E-2</c:v>
                </c:pt>
                <c:pt idx="73748">
                  <c:v>1.3152499999999999E-2</c:v>
                </c:pt>
                <c:pt idx="73749">
                  <c:v>1.2866600000000001E-2</c:v>
                </c:pt>
                <c:pt idx="73750">
                  <c:v>1.25717E-2</c:v>
                </c:pt>
                <c:pt idx="73751">
                  <c:v>1.22682E-2</c:v>
                </c:pt>
                <c:pt idx="73752">
                  <c:v>1.19562E-2</c:v>
                </c:pt>
                <c:pt idx="73753">
                  <c:v>1.16363E-2</c:v>
                </c:pt>
                <c:pt idx="73754">
                  <c:v>1.13086E-2</c:v>
                </c:pt>
                <c:pt idx="73755">
                  <c:v>1.09736E-2</c:v>
                </c:pt>
                <c:pt idx="73756">
                  <c:v>1.06315E-2</c:v>
                </c:pt>
                <c:pt idx="73757">
                  <c:v>1.02828E-2</c:v>
                </c:pt>
                <c:pt idx="73758" formatCode="0.00E+00">
                  <c:v>9.9276899999999994E-3</c:v>
                </c:pt>
                <c:pt idx="73759" formatCode="0.00E+00">
                  <c:v>9.5666199999999996E-3</c:v>
                </c:pt>
                <c:pt idx="73760" formatCode="0.00E+00">
                  <c:v>9.1999200000000003E-3</c:v>
                </c:pt>
                <c:pt idx="73761" formatCode="0.00E+00">
                  <c:v>8.8279399999999994E-3</c:v>
                </c:pt>
                <c:pt idx="73762" formatCode="0.00E+00">
                  <c:v>8.45103E-3</c:v>
                </c:pt>
                <c:pt idx="73763" formatCode="0.00E+00">
                  <c:v>8.06955E-3</c:v>
                </c:pt>
                <c:pt idx="73764" formatCode="0.00E+00">
                  <c:v>7.6838499999999999E-3</c:v>
                </c:pt>
                <c:pt idx="73765" formatCode="0.00E+00">
                  <c:v>7.2942900000000001E-3</c:v>
                </c:pt>
                <c:pt idx="73766" formatCode="0.00E+00">
                  <c:v>6.9012300000000004E-3</c:v>
                </c:pt>
                <c:pt idx="73767" formatCode="0.00E+00">
                  <c:v>6.5050100000000003E-3</c:v>
                </c:pt>
                <c:pt idx="73768" formatCode="0.00E+00">
                  <c:v>6.1060100000000003E-3</c:v>
                </c:pt>
                <c:pt idx="73769" formatCode="0.00E+00">
                  <c:v>5.70457E-3</c:v>
                </c:pt>
                <c:pt idx="73770" formatCode="0.00E+00">
                  <c:v>5.30103E-3</c:v>
                </c:pt>
                <c:pt idx="73771" formatCode="0.00E+00">
                  <c:v>4.8957599999999999E-3</c:v>
                </c:pt>
                <c:pt idx="73772" formatCode="0.00E+00">
                  <c:v>4.4891000000000002E-3</c:v>
                </c:pt>
                <c:pt idx="73773" formatCode="0.00E+00">
                  <c:v>4.0813899999999998E-3</c:v>
                </c:pt>
                <c:pt idx="73774" formatCode="0.00E+00">
                  <c:v>3.6729800000000002E-3</c:v>
                </c:pt>
                <c:pt idx="73775" formatCode="0.00E+00">
                  <c:v>3.2641900000000001E-3</c:v>
                </c:pt>
                <c:pt idx="73776" formatCode="0.00E+00">
                  <c:v>2.8553799999999998E-3</c:v>
                </c:pt>
                <c:pt idx="73777" formatCode="0.00E+00">
                  <c:v>2.4468699999999999E-3</c:v>
                </c:pt>
                <c:pt idx="73778" formatCode="0.00E+00">
                  <c:v>2.0389700000000002E-3</c:v>
                </c:pt>
                <c:pt idx="73779" formatCode="0.00E+00">
                  <c:v>1.63203E-3</c:v>
                </c:pt>
                <c:pt idx="73780" formatCode="0.00E+00">
                  <c:v>1.22635E-3</c:v>
                </c:pt>
                <c:pt idx="73781" formatCode="0.00E+00">
                  <c:v>8.2224700000000002E-4</c:v>
                </c:pt>
                <c:pt idx="73782" formatCode="0.00E+00">
                  <c:v>4.2002499999999998E-4</c:v>
                </c:pt>
                <c:pt idx="73783" formatCode="0.00E+00">
                  <c:v>1.99867E-5</c:v>
                </c:pt>
                <c:pt idx="73784" formatCode="0.00E+00">
                  <c:v>-3.7757200000000001E-4</c:v>
                </c:pt>
                <c:pt idx="73785" formatCode="0.00E+00">
                  <c:v>-7.7236299999999998E-4</c:v>
                </c:pt>
                <c:pt idx="73786" formatCode="0.00E+00">
                  <c:v>-1.1640999999999999E-3</c:v>
                </c:pt>
                <c:pt idx="73787" formatCode="0.00E+00">
                  <c:v>-1.55251E-3</c:v>
                </c:pt>
                <c:pt idx="73788" formatCode="0.00E+00">
                  <c:v>-1.93732E-3</c:v>
                </c:pt>
                <c:pt idx="73789" formatCode="0.00E+00">
                  <c:v>-2.3182699999999999E-3</c:v>
                </c:pt>
                <c:pt idx="73790" formatCode="0.00E+00">
                  <c:v>-2.6951000000000002E-3</c:v>
                </c:pt>
                <c:pt idx="73791" formatCode="0.00E+00">
                  <c:v>-3.0675699999999999E-3</c:v>
                </c:pt>
                <c:pt idx="73792" formatCode="0.00E+00">
                  <c:v>-3.4354199999999998E-3</c:v>
                </c:pt>
                <c:pt idx="73793" formatCode="0.00E+00">
                  <c:v>-3.7984199999999998E-3</c:v>
                </c:pt>
                <c:pt idx="73794" formatCode="0.00E+00">
                  <c:v>-4.1563499999999996E-3</c:v>
                </c:pt>
                <c:pt idx="73795" formatCode="0.00E+00">
                  <c:v>-4.50899E-3</c:v>
                </c:pt>
                <c:pt idx="73796" formatCode="0.00E+00">
                  <c:v>-4.8561200000000002E-3</c:v>
                </c:pt>
                <c:pt idx="73797" formatCode="0.00E+00">
                  <c:v>-5.1975399999999996E-3</c:v>
                </c:pt>
                <c:pt idx="73798" formatCode="0.00E+00">
                  <c:v>-5.5330400000000004E-3</c:v>
                </c:pt>
                <c:pt idx="73799" formatCode="0.00E+00">
                  <c:v>-5.86245E-3</c:v>
                </c:pt>
                <c:pt idx="73800" formatCode="0.00E+00">
                  <c:v>-6.1855800000000004E-3</c:v>
                </c:pt>
                <c:pt idx="73801" formatCode="0.00E+00">
                  <c:v>-6.5022500000000002E-3</c:v>
                </c:pt>
                <c:pt idx="73802" formatCode="0.00E+00">
                  <c:v>-6.8123000000000003E-3</c:v>
                </c:pt>
                <c:pt idx="73803" formatCode="0.00E+00">
                  <c:v>-7.1155699999999999E-3</c:v>
                </c:pt>
                <c:pt idx="73804" formatCode="0.00E+00">
                  <c:v>-7.4119099999999999E-3</c:v>
                </c:pt>
                <c:pt idx="73805" formatCode="0.00E+00">
                  <c:v>-7.7011700000000002E-3</c:v>
                </c:pt>
                <c:pt idx="73806" formatCode="0.00E+00">
                  <c:v>-7.9832299999999991E-3</c:v>
                </c:pt>
                <c:pt idx="73807" formatCode="0.00E+00">
                  <c:v>-8.25795E-3</c:v>
                </c:pt>
                <c:pt idx="73808" formatCode="0.00E+00">
                  <c:v>-8.52522E-3</c:v>
                </c:pt>
                <c:pt idx="73809" formatCode="0.00E+00">
                  <c:v>-8.7849099999999999E-3</c:v>
                </c:pt>
                <c:pt idx="73810" formatCode="0.00E+00">
                  <c:v>-9.0369400000000003E-3</c:v>
                </c:pt>
                <c:pt idx="73811" formatCode="0.00E+00">
                  <c:v>-9.2811899999999999E-3</c:v>
                </c:pt>
                <c:pt idx="73812" formatCode="0.00E+00">
                  <c:v>-9.5175899999999994E-3</c:v>
                </c:pt>
                <c:pt idx="73813" formatCode="0.00E+00">
                  <c:v>-9.7460399999999992E-3</c:v>
                </c:pt>
                <c:pt idx="73814" formatCode="0.00E+00">
                  <c:v>-9.9664799999999998E-3</c:v>
                </c:pt>
                <c:pt idx="73815">
                  <c:v>-1.01788E-2</c:v>
                </c:pt>
                <c:pt idx="73816">
                  <c:v>-1.0383E-2</c:v>
                </c:pt>
                <c:pt idx="73817">
                  <c:v>-1.0579E-2</c:v>
                </c:pt>
                <c:pt idx="73818">
                  <c:v>-1.07668E-2</c:v>
                </c:pt>
                <c:pt idx="73819">
                  <c:v>-1.0946300000000001E-2</c:v>
                </c:pt>
                <c:pt idx="73820">
                  <c:v>-1.11174E-2</c:v>
                </c:pt>
                <c:pt idx="73821">
                  <c:v>-1.1280200000000001E-2</c:v>
                </c:pt>
                <c:pt idx="73822">
                  <c:v>-1.1434700000000001E-2</c:v>
                </c:pt>
                <c:pt idx="73823">
                  <c:v>-1.1580699999999999E-2</c:v>
                </c:pt>
                <c:pt idx="73824">
                  <c:v>-1.1718299999999999E-2</c:v>
                </c:pt>
                <c:pt idx="73825">
                  <c:v>-1.18476E-2</c:v>
                </c:pt>
                <c:pt idx="73826">
                  <c:v>-1.1968400000000001E-2</c:v>
                </c:pt>
                <c:pt idx="73827">
                  <c:v>-1.2080799999999999E-2</c:v>
                </c:pt>
                <c:pt idx="73828">
                  <c:v>-1.21849E-2</c:v>
                </c:pt>
                <c:pt idx="73829">
                  <c:v>-1.2280599999999999E-2</c:v>
                </c:pt>
                <c:pt idx="73830">
                  <c:v>-1.2367899999999999E-2</c:v>
                </c:pt>
                <c:pt idx="73831">
                  <c:v>-1.24469E-2</c:v>
                </c:pt>
                <c:pt idx="73832">
                  <c:v>-1.25177E-2</c:v>
                </c:pt>
                <c:pt idx="73833">
                  <c:v>-1.25801E-2</c:v>
                </c:pt>
                <c:pt idx="73834">
                  <c:v>-1.26344E-2</c:v>
                </c:pt>
                <c:pt idx="73835">
                  <c:v>-1.2680500000000001E-2</c:v>
                </c:pt>
                <c:pt idx="73836">
                  <c:v>-1.2718500000000001E-2</c:v>
                </c:pt>
                <c:pt idx="73837">
                  <c:v>-1.27484E-2</c:v>
                </c:pt>
                <c:pt idx="73838">
                  <c:v>-1.2770200000000001E-2</c:v>
                </c:pt>
                <c:pt idx="73839">
                  <c:v>-1.27841E-2</c:v>
                </c:pt>
                <c:pt idx="73840">
                  <c:v>-1.27902E-2</c:v>
                </c:pt>
                <c:pt idx="73841">
                  <c:v>-1.2788300000000001E-2</c:v>
                </c:pt>
                <c:pt idx="73842">
                  <c:v>-1.27788E-2</c:v>
                </c:pt>
                <c:pt idx="73843">
                  <c:v>-1.27615E-2</c:v>
                </c:pt>
                <c:pt idx="73844">
                  <c:v>-1.27365E-2</c:v>
                </c:pt>
                <c:pt idx="73845">
                  <c:v>-1.2704099999999999E-2</c:v>
                </c:pt>
                <c:pt idx="73846">
                  <c:v>-1.2664099999999999E-2</c:v>
                </c:pt>
                <c:pt idx="73847">
                  <c:v>-1.26167E-2</c:v>
                </c:pt>
                <c:pt idx="73848">
                  <c:v>-1.25621E-2</c:v>
                </c:pt>
                <c:pt idx="73849">
                  <c:v>-1.25001E-2</c:v>
                </c:pt>
                <c:pt idx="73850">
                  <c:v>-1.24311E-2</c:v>
                </c:pt>
                <c:pt idx="73851">
                  <c:v>-1.23549E-2</c:v>
                </c:pt>
                <c:pt idx="73852">
                  <c:v>-1.2271799999999999E-2</c:v>
                </c:pt>
                <c:pt idx="73853">
                  <c:v>-1.21818E-2</c:v>
                </c:pt>
                <c:pt idx="73854">
                  <c:v>-1.2085E-2</c:v>
                </c:pt>
                <c:pt idx="73855">
                  <c:v>-1.1981500000000001E-2</c:v>
                </c:pt>
                <c:pt idx="73856">
                  <c:v>-1.18713E-2</c:v>
                </c:pt>
                <c:pt idx="73857">
                  <c:v>-1.17546E-2</c:v>
                </c:pt>
                <c:pt idx="73858">
                  <c:v>-1.1631499999999999E-2</c:v>
                </c:pt>
                <c:pt idx="73859">
                  <c:v>-1.1502099999999999E-2</c:v>
                </c:pt>
                <c:pt idx="73860">
                  <c:v>-1.13664E-2</c:v>
                </c:pt>
                <c:pt idx="73861">
                  <c:v>-1.12245E-2</c:v>
                </c:pt>
                <c:pt idx="73862">
                  <c:v>-1.10767E-2</c:v>
                </c:pt>
                <c:pt idx="73863">
                  <c:v>-1.09228E-2</c:v>
                </c:pt>
                <c:pt idx="73864">
                  <c:v>-1.0763099999999999E-2</c:v>
                </c:pt>
                <c:pt idx="73865">
                  <c:v>-1.05977E-2</c:v>
                </c:pt>
                <c:pt idx="73866">
                  <c:v>-1.0426599999999999E-2</c:v>
                </c:pt>
                <c:pt idx="73867">
                  <c:v>-1.0249899999999999E-2</c:v>
                </c:pt>
                <c:pt idx="73868">
                  <c:v>-1.00678E-2</c:v>
                </c:pt>
                <c:pt idx="73869" formatCode="0.00E+00">
                  <c:v>-9.8802999999999998E-3</c:v>
                </c:pt>
                <c:pt idx="73870" formatCode="0.00E+00">
                  <c:v>-9.6875599999999996E-3</c:v>
                </c:pt>
                <c:pt idx="73871" formatCode="0.00E+00">
                  <c:v>-9.4896800000000003E-3</c:v>
                </c:pt>
                <c:pt idx="73872" formatCode="0.00E+00">
                  <c:v>-9.2867399999999999E-3</c:v>
                </c:pt>
                <c:pt idx="73873" formatCode="0.00E+00">
                  <c:v>-9.0788599999999994E-3</c:v>
                </c:pt>
                <c:pt idx="73874" formatCode="0.00E+00">
                  <c:v>-8.8661299999999998E-3</c:v>
                </c:pt>
                <c:pt idx="73875" formatCode="0.00E+00">
                  <c:v>-8.6486600000000007E-3</c:v>
                </c:pt>
                <c:pt idx="73876" formatCode="0.00E+00">
                  <c:v>-8.4265499999999997E-3</c:v>
                </c:pt>
                <c:pt idx="73877" formatCode="0.00E+00">
                  <c:v>-8.1999099999999995E-3</c:v>
                </c:pt>
                <c:pt idx="73878" formatCode="0.00E+00">
                  <c:v>-7.9688499999999995E-3</c:v>
                </c:pt>
                <c:pt idx="73879" formatCode="0.00E+00">
                  <c:v>-7.7334600000000002E-3</c:v>
                </c:pt>
                <c:pt idx="73880" formatCode="0.00E+00">
                  <c:v>-7.4938599999999998E-3</c:v>
                </c:pt>
                <c:pt idx="73881" formatCode="0.00E+00">
                  <c:v>-7.2501600000000003E-3</c:v>
                </c:pt>
                <c:pt idx="73882" formatCode="0.00E+00">
                  <c:v>-7.0024600000000003E-3</c:v>
                </c:pt>
                <c:pt idx="73883" formatCode="0.00E+00">
                  <c:v>-6.75087E-3</c:v>
                </c:pt>
                <c:pt idx="73884" formatCode="0.00E+00">
                  <c:v>-6.4955100000000003E-3</c:v>
                </c:pt>
                <c:pt idx="73885" formatCode="0.00E+00">
                  <c:v>-6.23648E-3</c:v>
                </c:pt>
                <c:pt idx="73886" formatCode="0.00E+00">
                  <c:v>-5.9738999999999999E-3</c:v>
                </c:pt>
                <c:pt idx="73887" formatCode="0.00E+00">
                  <c:v>-5.7078800000000002E-3</c:v>
                </c:pt>
                <c:pt idx="73888" formatCode="0.00E+00">
                  <c:v>-5.4385400000000004E-3</c:v>
                </c:pt>
                <c:pt idx="73889" formatCode="0.00E+00">
                  <c:v>-5.1659899999999996E-3</c:v>
                </c:pt>
                <c:pt idx="73890" formatCode="0.00E+00">
                  <c:v>-4.8903499999999999E-3</c:v>
                </c:pt>
                <c:pt idx="73891" formatCode="0.00E+00">
                  <c:v>-4.6117399999999996E-3</c:v>
                </c:pt>
                <c:pt idx="73892" formatCode="0.00E+00">
                  <c:v>-4.3302699999999998E-3</c:v>
                </c:pt>
                <c:pt idx="73893" formatCode="0.00E+00">
                  <c:v>-4.0460799999999996E-3</c:v>
                </c:pt>
                <c:pt idx="73894" formatCode="0.00E+00">
                  <c:v>-3.7592799999999998E-3</c:v>
                </c:pt>
                <c:pt idx="73895" formatCode="0.00E+00">
                  <c:v>-3.47E-3</c:v>
                </c:pt>
                <c:pt idx="73896" formatCode="0.00E+00">
                  <c:v>-3.1783699999999998E-3</c:v>
                </c:pt>
                <c:pt idx="73897" formatCode="0.00E+00">
                  <c:v>-2.8845099999999999E-3</c:v>
                </c:pt>
                <c:pt idx="73898" formatCode="0.00E+00">
                  <c:v>-2.5885600000000002E-3</c:v>
                </c:pt>
                <c:pt idx="73899" formatCode="0.00E+00">
                  <c:v>-2.29065E-3</c:v>
                </c:pt>
                <c:pt idx="73900" formatCode="0.00E+00">
                  <c:v>-1.9909099999999998E-3</c:v>
                </c:pt>
                <c:pt idx="73901" formatCode="0.00E+00">
                  <c:v>-1.6894799999999999E-3</c:v>
                </c:pt>
                <c:pt idx="73902" formatCode="0.00E+00">
                  <c:v>-1.3864999999999999E-3</c:v>
                </c:pt>
                <c:pt idx="73903" formatCode="0.00E+00">
                  <c:v>-1.0821100000000001E-3</c:v>
                </c:pt>
                <c:pt idx="73904" formatCode="0.00E+00">
                  <c:v>-7.76448E-4</c:v>
                </c:pt>
                <c:pt idx="73905" formatCode="0.00E+00">
                  <c:v>-4.6966500000000002E-4</c:v>
                </c:pt>
                <c:pt idx="73906" formatCode="0.00E+00">
                  <c:v>-1.6190599999999999E-4</c:v>
                </c:pt>
                <c:pt idx="73907" formatCode="0.00E+00">
                  <c:v>1.4667799999999999E-4</c:v>
                </c:pt>
                <c:pt idx="73908" formatCode="0.00E+00">
                  <c:v>4.5593599999999999E-4</c:v>
                </c:pt>
                <c:pt idx="73909" formatCode="0.00E+00">
                  <c:v>7.6571199999999999E-4</c:v>
                </c:pt>
                <c:pt idx="73910" formatCode="0.00E+00">
                  <c:v>1.0758499999999999E-3</c:v>
                </c:pt>
                <c:pt idx="73911" formatCode="0.00E+00">
                  <c:v>1.38619E-3</c:v>
                </c:pt>
                <c:pt idx="73912" formatCode="0.00E+00">
                  <c:v>1.69658E-3</c:v>
                </c:pt>
                <c:pt idx="73913" formatCode="0.00E+00">
                  <c:v>2.0068400000000002E-3</c:v>
                </c:pt>
                <c:pt idx="73914" formatCode="0.00E+00">
                  <c:v>2.3168099999999999E-3</c:v>
                </c:pt>
                <c:pt idx="73915" formatCode="0.00E+00">
                  <c:v>2.6263200000000001E-3</c:v>
                </c:pt>
                <c:pt idx="73916" formatCode="0.00E+00">
                  <c:v>2.9352100000000002E-3</c:v>
                </c:pt>
                <c:pt idx="73917" formatCode="0.00E+00">
                  <c:v>3.2432899999999998E-3</c:v>
                </c:pt>
                <c:pt idx="73918" formatCode="0.00E+00">
                  <c:v>3.5504E-3</c:v>
                </c:pt>
                <c:pt idx="73919" formatCode="0.00E+00">
                  <c:v>3.8563500000000001E-3</c:v>
                </c:pt>
                <c:pt idx="73920" formatCode="0.00E+00">
                  <c:v>4.1609699999999999E-3</c:v>
                </c:pt>
                <c:pt idx="73921" formatCode="0.00E+00">
                  <c:v>4.4640699999999997E-3</c:v>
                </c:pt>
                <c:pt idx="73922" formatCode="0.00E+00">
                  <c:v>4.7654699999999999E-3</c:v>
                </c:pt>
                <c:pt idx="73923" formatCode="0.00E+00">
                  <c:v>5.0649800000000002E-3</c:v>
                </c:pt>
                <c:pt idx="73924" formatCode="0.00E+00">
                  <c:v>5.3624199999999997E-3</c:v>
                </c:pt>
                <c:pt idx="73925" formatCode="0.00E+00">
                  <c:v>5.6575799999999997E-3</c:v>
                </c:pt>
                <c:pt idx="73926" formatCode="0.00E+00">
                  <c:v>5.9503000000000004E-3</c:v>
                </c:pt>
                <c:pt idx="73927" formatCode="0.00E+00">
                  <c:v>6.2403600000000004E-3</c:v>
                </c:pt>
                <c:pt idx="73928" formatCode="0.00E+00">
                  <c:v>6.5275799999999998E-3</c:v>
                </c:pt>
                <c:pt idx="73929" formatCode="0.00E+00">
                  <c:v>6.8117500000000001E-3</c:v>
                </c:pt>
                <c:pt idx="73930" formatCode="0.00E+00">
                  <c:v>7.0926899999999996E-3</c:v>
                </c:pt>
                <c:pt idx="73931" formatCode="0.00E+00">
                  <c:v>7.3701900000000004E-3</c:v>
                </c:pt>
                <c:pt idx="73932" formatCode="0.00E+00">
                  <c:v>7.6440600000000003E-3</c:v>
                </c:pt>
                <c:pt idx="73933" formatCode="0.00E+00">
                  <c:v>7.9140800000000004E-3</c:v>
                </c:pt>
                <c:pt idx="73934" formatCode="0.00E+00">
                  <c:v>8.1800699999999994E-3</c:v>
                </c:pt>
                <c:pt idx="73935" formatCode="0.00E+00">
                  <c:v>8.4418199999999992E-3</c:v>
                </c:pt>
                <c:pt idx="73936" formatCode="0.00E+00">
                  <c:v>8.6991299999999994E-3</c:v>
                </c:pt>
                <c:pt idx="73937" formatCode="0.00E+00">
                  <c:v>8.9517899999999994E-3</c:v>
                </c:pt>
                <c:pt idx="73938" formatCode="0.00E+00">
                  <c:v>9.1996100000000004E-3</c:v>
                </c:pt>
                <c:pt idx="73939" formatCode="0.00E+00">
                  <c:v>9.4423800000000002E-3</c:v>
                </c:pt>
                <c:pt idx="73940" formatCode="0.00E+00">
                  <c:v>9.6799E-3</c:v>
                </c:pt>
                <c:pt idx="73941" formatCode="0.00E+00">
                  <c:v>9.9119599999999992E-3</c:v>
                </c:pt>
                <c:pt idx="73942">
                  <c:v>1.0138400000000001E-2</c:v>
                </c:pt>
                <c:pt idx="73943">
                  <c:v>1.0358900000000001E-2</c:v>
                </c:pt>
                <c:pt idx="73944">
                  <c:v>1.05735E-2</c:v>
                </c:pt>
                <c:pt idx="73945">
                  <c:v>1.07817E-2</c:v>
                </c:pt>
                <c:pt idx="73946">
                  <c:v>1.09836E-2</c:v>
                </c:pt>
                <c:pt idx="73947">
                  <c:v>1.1178799999999999E-2</c:v>
                </c:pt>
                <c:pt idx="73948">
                  <c:v>1.13671E-2</c:v>
                </c:pt>
                <c:pt idx="73949">
                  <c:v>1.15485E-2</c:v>
                </c:pt>
                <c:pt idx="73950">
                  <c:v>1.1722700000000001E-2</c:v>
                </c:pt>
                <c:pt idx="73951">
                  <c:v>1.18894E-2</c:v>
                </c:pt>
                <c:pt idx="73952">
                  <c:v>1.2048700000000001E-2</c:v>
                </c:pt>
                <c:pt idx="73953">
                  <c:v>1.22001E-2</c:v>
                </c:pt>
                <c:pt idx="73954">
                  <c:v>1.2343700000000001E-2</c:v>
                </c:pt>
                <c:pt idx="73955">
                  <c:v>1.2479199999999999E-2</c:v>
                </c:pt>
                <c:pt idx="73956">
                  <c:v>1.26064E-2</c:v>
                </c:pt>
                <c:pt idx="73957">
                  <c:v>1.27253E-2</c:v>
                </c:pt>
                <c:pt idx="73958">
                  <c:v>1.28355E-2</c:v>
                </c:pt>
                <c:pt idx="73959">
                  <c:v>1.29371E-2</c:v>
                </c:pt>
                <c:pt idx="73960">
                  <c:v>1.3029799999999999E-2</c:v>
                </c:pt>
                <c:pt idx="73961">
                  <c:v>1.31135E-2</c:v>
                </c:pt>
                <c:pt idx="73962">
                  <c:v>1.3188E-2</c:v>
                </c:pt>
                <c:pt idx="73963">
                  <c:v>1.3253300000000001E-2</c:v>
                </c:pt>
                <c:pt idx="73964">
                  <c:v>1.33092E-2</c:v>
                </c:pt>
                <c:pt idx="73965">
                  <c:v>1.3355499999999999E-2</c:v>
                </c:pt>
                <c:pt idx="73966">
                  <c:v>1.3392299999999999E-2</c:v>
                </c:pt>
                <c:pt idx="73967">
                  <c:v>1.34193E-2</c:v>
                </c:pt>
                <c:pt idx="73968">
                  <c:v>1.34366E-2</c:v>
                </c:pt>
                <c:pt idx="73969">
                  <c:v>1.34439E-2</c:v>
                </c:pt>
                <c:pt idx="73970">
                  <c:v>1.34412E-2</c:v>
                </c:pt>
                <c:pt idx="73971">
                  <c:v>1.34284E-2</c:v>
                </c:pt>
                <c:pt idx="73972">
                  <c:v>1.3405500000000001E-2</c:v>
                </c:pt>
                <c:pt idx="73973">
                  <c:v>1.33724E-2</c:v>
                </c:pt>
                <c:pt idx="73974">
                  <c:v>1.33291E-2</c:v>
                </c:pt>
                <c:pt idx="73975">
                  <c:v>1.3275500000000001E-2</c:v>
                </c:pt>
                <c:pt idx="73976">
                  <c:v>1.32116E-2</c:v>
                </c:pt>
                <c:pt idx="73977">
                  <c:v>1.3137299999999999E-2</c:v>
                </c:pt>
                <c:pt idx="73978">
                  <c:v>1.30527E-2</c:v>
                </c:pt>
                <c:pt idx="73979">
                  <c:v>1.2957700000000001E-2</c:v>
                </c:pt>
                <c:pt idx="73980">
                  <c:v>1.2852300000000001E-2</c:v>
                </c:pt>
                <c:pt idx="73981">
                  <c:v>1.2736600000000001E-2</c:v>
                </c:pt>
                <c:pt idx="73982">
                  <c:v>1.26106E-2</c:v>
                </c:pt>
                <c:pt idx="73983">
                  <c:v>1.24742E-2</c:v>
                </c:pt>
                <c:pt idx="73984">
                  <c:v>1.2327599999999999E-2</c:v>
                </c:pt>
                <c:pt idx="73985">
                  <c:v>1.2170800000000001E-2</c:v>
                </c:pt>
                <c:pt idx="73986">
                  <c:v>1.20039E-2</c:v>
                </c:pt>
                <c:pt idx="73987">
                  <c:v>1.18269E-2</c:v>
                </c:pt>
                <c:pt idx="73988">
                  <c:v>1.16398E-2</c:v>
                </c:pt>
                <c:pt idx="73989">
                  <c:v>1.1442900000000001E-2</c:v>
                </c:pt>
                <c:pt idx="73990">
                  <c:v>1.12362E-2</c:v>
                </c:pt>
                <c:pt idx="73991">
                  <c:v>1.10197E-2</c:v>
                </c:pt>
                <c:pt idx="73992">
                  <c:v>1.07937E-2</c:v>
                </c:pt>
                <c:pt idx="73993">
                  <c:v>1.05582E-2</c:v>
                </c:pt>
                <c:pt idx="73994">
                  <c:v>1.03135E-2</c:v>
                </c:pt>
                <c:pt idx="73995">
                  <c:v>1.00596E-2</c:v>
                </c:pt>
                <c:pt idx="73996" formatCode="0.00E+00">
                  <c:v>9.7966400000000006E-3</c:v>
                </c:pt>
                <c:pt idx="73997" formatCode="0.00E+00">
                  <c:v>9.5248899999999994E-3</c:v>
                </c:pt>
                <c:pt idx="73998" formatCode="0.00E+00">
                  <c:v>9.2444999999999992E-3</c:v>
                </c:pt>
                <c:pt idx="73999" formatCode="0.00E+00">
                  <c:v>8.9556400000000008E-3</c:v>
                </c:pt>
                <c:pt idx="74000" formatCode="0.00E+00">
                  <c:v>8.6585299999999994E-3</c:v>
                </c:pt>
                <c:pt idx="74001" formatCode="0.00E+00">
                  <c:v>8.3533700000000006E-3</c:v>
                </c:pt>
                <c:pt idx="74002" formatCode="0.00E+00">
                  <c:v>8.0403699999999998E-3</c:v>
                </c:pt>
                <c:pt idx="74003" formatCode="0.00E+00">
                  <c:v>7.7197699999999999E-3</c:v>
                </c:pt>
                <c:pt idx="74004" formatCode="0.00E+00">
                  <c:v>7.3917899999999996E-3</c:v>
                </c:pt>
                <c:pt idx="74005" formatCode="0.00E+00">
                  <c:v>7.05669E-3</c:v>
                </c:pt>
                <c:pt idx="74006" formatCode="0.00E+00">
                  <c:v>6.7147200000000004E-3</c:v>
                </c:pt>
                <c:pt idx="74007" formatCode="0.00E+00">
                  <c:v>6.3661300000000002E-3</c:v>
                </c:pt>
                <c:pt idx="74008" formatCode="0.00E+00">
                  <c:v>6.0112100000000003E-3</c:v>
                </c:pt>
                <c:pt idx="74009" formatCode="0.00E+00">
                  <c:v>5.6502200000000001E-3</c:v>
                </c:pt>
                <c:pt idx="74010" formatCode="0.00E+00">
                  <c:v>5.2834500000000003E-3</c:v>
                </c:pt>
                <c:pt idx="74011" formatCode="0.00E+00">
                  <c:v>4.9112100000000001E-3</c:v>
                </c:pt>
                <c:pt idx="74012" formatCode="0.00E+00">
                  <c:v>4.5337700000000003E-3</c:v>
                </c:pt>
                <c:pt idx="74013" formatCode="0.00E+00">
                  <c:v>4.15147E-3</c:v>
                </c:pt>
                <c:pt idx="74014" formatCode="0.00E+00">
                  <c:v>3.7645999999999999E-3</c:v>
                </c:pt>
                <c:pt idx="74015" formatCode="0.00E+00">
                  <c:v>3.3735000000000002E-3</c:v>
                </c:pt>
                <c:pt idx="74016" formatCode="0.00E+00">
                  <c:v>2.9784899999999999E-3</c:v>
                </c:pt>
                <c:pt idx="74017" formatCode="0.00E+00">
                  <c:v>2.57989E-3</c:v>
                </c:pt>
                <c:pt idx="74018" formatCode="0.00E+00">
                  <c:v>2.1780599999999999E-3</c:v>
                </c:pt>
                <c:pt idx="74019" formatCode="0.00E+00">
                  <c:v>1.77333E-3</c:v>
                </c:pt>
                <c:pt idx="74020" formatCode="0.00E+00">
                  <c:v>1.3660600000000001E-3</c:v>
                </c:pt>
                <c:pt idx="74021" formatCode="0.00E+00">
                  <c:v>9.5659200000000003E-4</c:v>
                </c:pt>
                <c:pt idx="74022" formatCode="0.00E+00">
                  <c:v>5.4529000000000003E-4</c:v>
                </c:pt>
                <c:pt idx="74023" formatCode="0.00E+00">
                  <c:v>1.32514E-4</c:v>
                </c:pt>
                <c:pt idx="74024" formatCode="0.00E+00">
                  <c:v>-2.8137099999999999E-4</c:v>
                </c:pt>
                <c:pt idx="74025" formatCode="0.00E+00">
                  <c:v>-6.9599699999999996E-4</c:v>
                </c:pt>
                <c:pt idx="74026" formatCode="0.00E+00">
                  <c:v>-1.1109900000000001E-3</c:v>
                </c:pt>
                <c:pt idx="74027" formatCode="0.00E+00">
                  <c:v>-1.5259900000000001E-3</c:v>
                </c:pt>
                <c:pt idx="74028" formatCode="0.00E+00">
                  <c:v>-1.9406099999999999E-3</c:v>
                </c:pt>
                <c:pt idx="74029" formatCode="0.00E+00">
                  <c:v>-2.35447E-3</c:v>
                </c:pt>
                <c:pt idx="74030" formatCode="0.00E+00">
                  <c:v>-2.7672E-3</c:v>
                </c:pt>
                <c:pt idx="74031" formatCode="0.00E+00">
                  <c:v>-3.1784299999999999E-3</c:v>
                </c:pt>
                <c:pt idx="74032" formatCode="0.00E+00">
                  <c:v>-3.5877700000000001E-3</c:v>
                </c:pt>
                <c:pt idx="74033" formatCode="0.00E+00">
                  <c:v>-3.9948500000000003E-3</c:v>
                </c:pt>
                <c:pt idx="74034" formatCode="0.00E+00">
                  <c:v>-4.3992800000000002E-3</c:v>
                </c:pt>
                <c:pt idx="74035" formatCode="0.00E+00">
                  <c:v>-4.8006899999999998E-3</c:v>
                </c:pt>
                <c:pt idx="74036" formatCode="0.00E+00">
                  <c:v>-5.1987200000000004E-3</c:v>
                </c:pt>
                <c:pt idx="74037" formatCode="0.00E+00">
                  <c:v>-5.5929700000000001E-3</c:v>
                </c:pt>
                <c:pt idx="74038" formatCode="0.00E+00">
                  <c:v>-5.9830899999999999E-3</c:v>
                </c:pt>
                <c:pt idx="74039" formatCode="0.00E+00">
                  <c:v>-6.3686999999999997E-3</c:v>
                </c:pt>
                <c:pt idx="74040" formatCode="0.00E+00">
                  <c:v>-6.7494499999999997E-3</c:v>
                </c:pt>
                <c:pt idx="74041" formatCode="0.00E+00">
                  <c:v>-7.1249599999999996E-3</c:v>
                </c:pt>
                <c:pt idx="74042" formatCode="0.00E+00">
                  <c:v>-7.4948799999999998E-3</c:v>
                </c:pt>
                <c:pt idx="74043" formatCode="0.00E+00">
                  <c:v>-7.8588600000000005E-3</c:v>
                </c:pt>
                <c:pt idx="74044" formatCode="0.00E+00">
                  <c:v>-8.2165499999999995E-3</c:v>
                </c:pt>
                <c:pt idx="74045" formatCode="0.00E+00">
                  <c:v>-8.5676099999999998E-3</c:v>
                </c:pt>
                <c:pt idx="74046" formatCode="0.00E+00">
                  <c:v>-8.9116899999999999E-3</c:v>
                </c:pt>
                <c:pt idx="74047" formatCode="0.00E+00">
                  <c:v>-9.24847E-3</c:v>
                </c:pt>
                <c:pt idx="74048" formatCode="0.00E+00">
                  <c:v>-9.5776300000000002E-3</c:v>
                </c:pt>
                <c:pt idx="74049" formatCode="0.00E+00">
                  <c:v>-9.8988300000000008E-3</c:v>
                </c:pt>
                <c:pt idx="74050">
                  <c:v>-1.02118E-2</c:v>
                </c:pt>
                <c:pt idx="74051">
                  <c:v>-1.05162E-2</c:v>
                </c:pt>
                <c:pt idx="74052">
                  <c:v>-1.08117E-2</c:v>
                </c:pt>
                <c:pt idx="74053">
                  <c:v>-1.10981E-2</c:v>
                </c:pt>
                <c:pt idx="74054">
                  <c:v>-1.1375100000000001E-2</c:v>
                </c:pt>
                <c:pt idx="74055">
                  <c:v>-1.16423E-2</c:v>
                </c:pt>
                <c:pt idx="74056">
                  <c:v>-1.18996E-2</c:v>
                </c:pt>
                <c:pt idx="74057">
                  <c:v>-1.2146799999999999E-2</c:v>
                </c:pt>
                <c:pt idx="74058">
                  <c:v>-1.2383399999999999E-2</c:v>
                </c:pt>
                <c:pt idx="74059">
                  <c:v>-1.26094E-2</c:v>
                </c:pt>
                <c:pt idx="74060">
                  <c:v>-1.2824500000000001E-2</c:v>
                </c:pt>
                <c:pt idx="74061">
                  <c:v>-1.30285E-2</c:v>
                </c:pt>
                <c:pt idx="74062">
                  <c:v>-1.32211E-2</c:v>
                </c:pt>
                <c:pt idx="74063">
                  <c:v>-1.3402300000000001E-2</c:v>
                </c:pt>
                <c:pt idx="74064">
                  <c:v>-1.35718E-2</c:v>
                </c:pt>
                <c:pt idx="74065">
                  <c:v>-1.37295E-2</c:v>
                </c:pt>
                <c:pt idx="74066">
                  <c:v>-1.38751E-2</c:v>
                </c:pt>
                <c:pt idx="74067">
                  <c:v>-1.4008700000000001E-2</c:v>
                </c:pt>
                <c:pt idx="74068">
                  <c:v>-1.4129900000000001E-2</c:v>
                </c:pt>
                <c:pt idx="74069">
                  <c:v>-1.4238799999999999E-2</c:v>
                </c:pt>
                <c:pt idx="74070">
                  <c:v>-1.43353E-2</c:v>
                </c:pt>
                <c:pt idx="74071">
                  <c:v>-1.4419100000000001E-2</c:v>
                </c:pt>
                <c:pt idx="74072">
                  <c:v>-1.4490299999999999E-2</c:v>
                </c:pt>
                <c:pt idx="74073">
                  <c:v>-1.4548800000000001E-2</c:v>
                </c:pt>
                <c:pt idx="74074">
                  <c:v>-1.45945E-2</c:v>
                </c:pt>
                <c:pt idx="74075">
                  <c:v>-1.46274E-2</c:v>
                </c:pt>
                <c:pt idx="74076">
                  <c:v>-1.4647500000000001E-2</c:v>
                </c:pt>
                <c:pt idx="74077">
                  <c:v>-1.46547E-2</c:v>
                </c:pt>
                <c:pt idx="74078">
                  <c:v>-1.4649000000000001E-2</c:v>
                </c:pt>
                <c:pt idx="74079">
                  <c:v>-1.4630600000000001E-2</c:v>
                </c:pt>
                <c:pt idx="74080">
                  <c:v>-1.4599300000000001E-2</c:v>
                </c:pt>
                <c:pt idx="74081">
                  <c:v>-1.45553E-2</c:v>
                </c:pt>
                <c:pt idx="74082">
                  <c:v>-1.4498499999999999E-2</c:v>
                </c:pt>
                <c:pt idx="74083">
                  <c:v>-1.44291E-2</c:v>
                </c:pt>
                <c:pt idx="74084">
                  <c:v>-1.43471E-2</c:v>
                </c:pt>
                <c:pt idx="74085">
                  <c:v>-1.4252600000000001E-2</c:v>
                </c:pt>
                <c:pt idx="74086">
                  <c:v>-1.4145700000000001E-2</c:v>
                </c:pt>
                <c:pt idx="74087">
                  <c:v>-1.40266E-2</c:v>
                </c:pt>
                <c:pt idx="74088">
                  <c:v>-1.38954E-2</c:v>
                </c:pt>
                <c:pt idx="74089">
                  <c:v>-1.37521E-2</c:v>
                </c:pt>
                <c:pt idx="74090">
                  <c:v>-1.3597E-2</c:v>
                </c:pt>
                <c:pt idx="74091">
                  <c:v>-1.34302E-2</c:v>
                </c:pt>
                <c:pt idx="74092">
                  <c:v>-1.32519E-2</c:v>
                </c:pt>
                <c:pt idx="74093">
                  <c:v>-1.3062300000000001E-2</c:v>
                </c:pt>
                <c:pt idx="74094">
                  <c:v>-1.2861600000000001E-2</c:v>
                </c:pt>
                <c:pt idx="74095">
                  <c:v>-1.265E-2</c:v>
                </c:pt>
                <c:pt idx="74096">
                  <c:v>-1.24277E-2</c:v>
                </c:pt>
                <c:pt idx="74097">
                  <c:v>-1.21949E-2</c:v>
                </c:pt>
                <c:pt idx="74098">
                  <c:v>-1.19519E-2</c:v>
                </c:pt>
                <c:pt idx="74099">
                  <c:v>-1.1698999999999999E-2</c:v>
                </c:pt>
                <c:pt idx="74100">
                  <c:v>-1.14363E-2</c:v>
                </c:pt>
                <c:pt idx="74101">
                  <c:v>-1.1164200000000001E-2</c:v>
                </c:pt>
                <c:pt idx="74102">
                  <c:v>-1.0883E-2</c:v>
                </c:pt>
                <c:pt idx="74103">
                  <c:v>-1.0592900000000001E-2</c:v>
                </c:pt>
                <c:pt idx="74104">
                  <c:v>-1.0294299999999999E-2</c:v>
                </c:pt>
                <c:pt idx="74105" formatCode="0.00E+00">
                  <c:v>-9.9873800000000006E-3</c:v>
                </c:pt>
                <c:pt idx="74106" formatCode="0.00E+00">
                  <c:v>-9.6725100000000005E-3</c:v>
                </c:pt>
                <c:pt idx="74107" formatCode="0.00E+00">
                  <c:v>-9.3500200000000006E-3</c:v>
                </c:pt>
                <c:pt idx="74108" formatCode="0.00E+00">
                  <c:v>-9.0202200000000007E-3</c:v>
                </c:pt>
                <c:pt idx="74109" formatCode="0.00E+00">
                  <c:v>-8.6834400000000006E-3</c:v>
                </c:pt>
                <c:pt idx="74110" formatCode="0.00E+00">
                  <c:v>-8.34003E-3</c:v>
                </c:pt>
                <c:pt idx="74111" formatCode="0.00E+00">
                  <c:v>-7.9903300000000003E-3</c:v>
                </c:pt>
                <c:pt idx="74112" formatCode="0.00E+00">
                  <c:v>-7.6346900000000004E-3</c:v>
                </c:pt>
                <c:pt idx="74113" formatCode="0.00E+00">
                  <c:v>-7.2734599999999998E-3</c:v>
                </c:pt>
                <c:pt idx="74114" formatCode="0.00E+00">
                  <c:v>-6.9069999999999999E-3</c:v>
                </c:pt>
                <c:pt idx="74115" formatCode="0.00E+00">
                  <c:v>-6.5356700000000004E-3</c:v>
                </c:pt>
                <c:pt idx="74116" formatCode="0.00E+00">
                  <c:v>-6.1598399999999998E-3</c:v>
                </c:pt>
                <c:pt idx="74117" formatCode="0.00E+00">
                  <c:v>-5.7798700000000003E-3</c:v>
                </c:pt>
                <c:pt idx="74118" formatCode="0.00E+00">
                  <c:v>-5.3961499999999997E-3</c:v>
                </c:pt>
                <c:pt idx="74119" formatCode="0.00E+00">
                  <c:v>-5.0090400000000002E-3</c:v>
                </c:pt>
                <c:pt idx="74120" formatCode="0.00E+00">
                  <c:v>-4.6189100000000004E-3</c:v>
                </c:pt>
                <c:pt idx="74121" formatCode="0.00E+00">
                  <c:v>-4.2261499999999997E-3</c:v>
                </c:pt>
                <c:pt idx="74122" formatCode="0.00E+00">
                  <c:v>-3.8311399999999998E-3</c:v>
                </c:pt>
                <c:pt idx="74123" formatCode="0.00E+00">
                  <c:v>-3.4342399999999999E-3</c:v>
                </c:pt>
                <c:pt idx="74124" formatCode="0.00E+00">
                  <c:v>-3.0358500000000001E-3</c:v>
                </c:pt>
                <c:pt idx="74125" formatCode="0.00E+00">
                  <c:v>-2.63634E-3</c:v>
                </c:pt>
                <c:pt idx="74126" formatCode="0.00E+00">
                  <c:v>-2.2360800000000001E-3</c:v>
                </c:pt>
                <c:pt idx="74127" formatCode="0.00E+00">
                  <c:v>-1.8354599999999999E-3</c:v>
                </c:pt>
                <c:pt idx="74128" formatCode="0.00E+00">
                  <c:v>-1.4348500000000001E-3</c:v>
                </c:pt>
                <c:pt idx="74129" formatCode="0.00E+00">
                  <c:v>-1.03461E-3</c:v>
                </c:pt>
                <c:pt idx="74130" formatCode="0.00E+00">
                  <c:v>-6.3513399999999998E-4</c:v>
                </c:pt>
                <c:pt idx="74131" formatCode="0.00E+00">
                  <c:v>-2.3677400000000001E-4</c:v>
                </c:pt>
                <c:pt idx="74132" formatCode="0.00E+00">
                  <c:v>1.6010199999999999E-4</c:v>
                </c:pt>
                <c:pt idx="74133" formatCode="0.00E+00">
                  <c:v>5.5513199999999996E-4</c:v>
                </c:pt>
                <c:pt idx="74134" formatCode="0.00E+00">
                  <c:v>9.4795999999999997E-4</c:v>
                </c:pt>
                <c:pt idx="74135" formatCode="0.00E+00">
                  <c:v>1.3382299999999999E-3</c:v>
                </c:pt>
                <c:pt idx="74136" formatCode="0.00E+00">
                  <c:v>1.7256000000000001E-3</c:v>
                </c:pt>
                <c:pt idx="74137" formatCode="0.00E+00">
                  <c:v>2.1097300000000002E-3</c:v>
                </c:pt>
                <c:pt idx="74138" formatCode="0.00E+00">
                  <c:v>2.4902700000000002E-3</c:v>
                </c:pt>
                <c:pt idx="74139" formatCode="0.00E+00">
                  <c:v>2.8668999999999999E-3</c:v>
                </c:pt>
                <c:pt idx="74140" formatCode="0.00E+00">
                  <c:v>3.2392800000000002E-3</c:v>
                </c:pt>
                <c:pt idx="74141" formatCode="0.00E+00">
                  <c:v>3.6071100000000002E-3</c:v>
                </c:pt>
                <c:pt idx="74142" formatCode="0.00E+00">
                  <c:v>3.9700600000000001E-3</c:v>
                </c:pt>
                <c:pt idx="74143" formatCode="0.00E+00">
                  <c:v>4.3278400000000003E-3</c:v>
                </c:pt>
                <c:pt idx="74144" formatCode="0.00E+00">
                  <c:v>4.6801500000000001E-3</c:v>
                </c:pt>
                <c:pt idx="74145" formatCode="0.00E+00">
                  <c:v>5.0266800000000004E-3</c:v>
                </c:pt>
                <c:pt idx="74146" formatCode="0.00E+00">
                  <c:v>5.36718E-3</c:v>
                </c:pt>
                <c:pt idx="74147" formatCode="0.00E+00">
                  <c:v>5.70135E-3</c:v>
                </c:pt>
                <c:pt idx="74148" formatCode="0.00E+00">
                  <c:v>6.0289300000000001E-3</c:v>
                </c:pt>
                <c:pt idx="74149" formatCode="0.00E+00">
                  <c:v>6.34967E-3</c:v>
                </c:pt>
                <c:pt idx="74150" formatCode="0.00E+00">
                  <c:v>6.6633100000000004E-3</c:v>
                </c:pt>
                <c:pt idx="74151" formatCode="0.00E+00">
                  <c:v>6.9696200000000002E-3</c:v>
                </c:pt>
                <c:pt idx="74152" formatCode="0.00E+00">
                  <c:v>7.2683699999999997E-3</c:v>
                </c:pt>
                <c:pt idx="74153" formatCode="0.00E+00">
                  <c:v>7.5593400000000003E-3</c:v>
                </c:pt>
                <c:pt idx="74154" formatCode="0.00E+00">
                  <c:v>7.8423099999999999E-3</c:v>
                </c:pt>
                <c:pt idx="74155" formatCode="0.00E+00">
                  <c:v>8.1170900000000004E-3</c:v>
                </c:pt>
                <c:pt idx="74156" formatCode="0.00E+00">
                  <c:v>8.3834800000000004E-3</c:v>
                </c:pt>
                <c:pt idx="74157" formatCode="0.00E+00">
                  <c:v>8.6412999999999993E-3</c:v>
                </c:pt>
                <c:pt idx="74158" formatCode="0.00E+00">
                  <c:v>8.8903799999999998E-3</c:v>
                </c:pt>
                <c:pt idx="74159" formatCode="0.00E+00">
                  <c:v>9.1305599999999994E-3</c:v>
                </c:pt>
                <c:pt idx="74160" formatCode="0.00E+00">
                  <c:v>9.3616900000000006E-3</c:v>
                </c:pt>
                <c:pt idx="74161" formatCode="0.00E+00">
                  <c:v>9.5836299999999992E-3</c:v>
                </c:pt>
                <c:pt idx="74162" formatCode="0.00E+00">
                  <c:v>9.7962399999999995E-3</c:v>
                </c:pt>
                <c:pt idx="74163" formatCode="0.00E+00">
                  <c:v>9.9994100000000002E-3</c:v>
                </c:pt>
                <c:pt idx="74164">
                  <c:v>1.0193000000000001E-2</c:v>
                </c:pt>
                <c:pt idx="74165">
                  <c:v>1.0377000000000001E-2</c:v>
                </c:pt>
                <c:pt idx="74166">
                  <c:v>1.05512E-2</c:v>
                </c:pt>
                <c:pt idx="74167">
                  <c:v>1.07157E-2</c:v>
                </c:pt>
                <c:pt idx="74168">
                  <c:v>1.08702E-2</c:v>
                </c:pt>
                <c:pt idx="74169">
                  <c:v>1.10148E-2</c:v>
                </c:pt>
                <c:pt idx="74170">
                  <c:v>1.11494E-2</c:v>
                </c:pt>
                <c:pt idx="74171">
                  <c:v>1.1273999999999999E-2</c:v>
                </c:pt>
                <c:pt idx="74172">
                  <c:v>1.1388499999999999E-2</c:v>
                </c:pt>
                <c:pt idx="74173">
                  <c:v>1.1493E-2</c:v>
                </c:pt>
                <c:pt idx="74174">
                  <c:v>1.1587399999999999E-2</c:v>
                </c:pt>
                <c:pt idx="74175">
                  <c:v>1.16718E-2</c:v>
                </c:pt>
                <c:pt idx="74176">
                  <c:v>1.1746100000000001E-2</c:v>
                </c:pt>
                <c:pt idx="74177">
                  <c:v>1.1810299999999999E-2</c:v>
                </c:pt>
                <c:pt idx="74178">
                  <c:v>1.1864599999999999E-2</c:v>
                </c:pt>
                <c:pt idx="74179">
                  <c:v>1.19089E-2</c:v>
                </c:pt>
                <c:pt idx="74180">
                  <c:v>1.19434E-2</c:v>
                </c:pt>
                <c:pt idx="74181">
                  <c:v>1.1967999999999999E-2</c:v>
                </c:pt>
                <c:pt idx="74182">
                  <c:v>1.19828E-2</c:v>
                </c:pt>
                <c:pt idx="74183">
                  <c:v>1.1987899999999999E-2</c:v>
                </c:pt>
                <c:pt idx="74184">
                  <c:v>1.19834E-2</c:v>
                </c:pt>
                <c:pt idx="74185">
                  <c:v>1.1969499999999999E-2</c:v>
                </c:pt>
                <c:pt idx="74186">
                  <c:v>1.1946099999999999E-2</c:v>
                </c:pt>
                <c:pt idx="74187">
                  <c:v>1.1913399999999999E-2</c:v>
                </c:pt>
                <c:pt idx="74188">
                  <c:v>1.18715E-2</c:v>
                </c:pt>
                <c:pt idx="74189">
                  <c:v>1.1820600000000001E-2</c:v>
                </c:pt>
                <c:pt idx="74190">
                  <c:v>1.17608E-2</c:v>
                </c:pt>
                <c:pt idx="74191">
                  <c:v>1.16922E-2</c:v>
                </c:pt>
                <c:pt idx="74192">
                  <c:v>1.1614899999999999E-2</c:v>
                </c:pt>
                <c:pt idx="74193">
                  <c:v>1.15292E-2</c:v>
                </c:pt>
                <c:pt idx="74194">
                  <c:v>1.14352E-2</c:v>
                </c:pt>
                <c:pt idx="74195">
                  <c:v>1.1332999999999999E-2</c:v>
                </c:pt>
                <c:pt idx="74196">
                  <c:v>1.12228E-2</c:v>
                </c:pt>
                <c:pt idx="74197">
                  <c:v>1.11048E-2</c:v>
                </c:pt>
                <c:pt idx="74198">
                  <c:v>1.09791E-2</c:v>
                </c:pt>
                <c:pt idx="74199">
                  <c:v>1.0846E-2</c:v>
                </c:pt>
                <c:pt idx="74200">
                  <c:v>1.07057E-2</c:v>
                </c:pt>
                <c:pt idx="74201">
                  <c:v>1.05582E-2</c:v>
                </c:pt>
                <c:pt idx="74202">
                  <c:v>1.0403900000000001E-2</c:v>
                </c:pt>
                <c:pt idx="74203">
                  <c:v>1.0242899999999999E-2</c:v>
                </c:pt>
                <c:pt idx="74204">
                  <c:v>1.0075499999999999E-2</c:v>
                </c:pt>
                <c:pt idx="74205" formatCode="0.00E+00">
                  <c:v>9.9017600000000008E-3</c:v>
                </c:pt>
                <c:pt idx="74206" formatCode="0.00E+00">
                  <c:v>9.7219799999999999E-3</c:v>
                </c:pt>
                <c:pt idx="74207" formatCode="0.00E+00">
                  <c:v>9.5363500000000007E-3</c:v>
                </c:pt>
                <c:pt idx="74208" formatCode="0.00E+00">
                  <c:v>9.3450900000000003E-3</c:v>
                </c:pt>
                <c:pt idx="74209" formatCode="0.00E+00">
                  <c:v>9.1484099999999992E-3</c:v>
                </c:pt>
                <c:pt idx="74210" formatCode="0.00E+00">
                  <c:v>8.9465199999999995E-3</c:v>
                </c:pt>
                <c:pt idx="74211" formatCode="0.00E+00">
                  <c:v>8.7396499999999998E-3</c:v>
                </c:pt>
                <c:pt idx="74212" formatCode="0.00E+00">
                  <c:v>8.5280100000000008E-3</c:v>
                </c:pt>
                <c:pt idx="74213" formatCode="0.00E+00">
                  <c:v>8.3118199999999993E-3</c:v>
                </c:pt>
                <c:pt idx="74214" formatCode="0.00E+00">
                  <c:v>8.0913100000000009E-3</c:v>
                </c:pt>
                <c:pt idx="74215" formatCode="0.00E+00">
                  <c:v>7.8666799999999992E-3</c:v>
                </c:pt>
                <c:pt idx="74216" formatCode="0.00E+00">
                  <c:v>7.6381599999999997E-3</c:v>
                </c:pt>
                <c:pt idx="74217" formatCode="0.00E+00">
                  <c:v>7.4059699999999996E-3</c:v>
                </c:pt>
                <c:pt idx="74218" formatCode="0.00E+00">
                  <c:v>7.1703399999999999E-3</c:v>
                </c:pt>
                <c:pt idx="74219" formatCode="0.00E+00">
                  <c:v>6.9314600000000004E-3</c:v>
                </c:pt>
                <c:pt idx="74220" formatCode="0.00E+00">
                  <c:v>6.6895799999999997E-3</c:v>
                </c:pt>
                <c:pt idx="74221" formatCode="0.00E+00">
                  <c:v>6.44489E-3</c:v>
                </c:pt>
                <c:pt idx="74222" formatCode="0.00E+00">
                  <c:v>6.19762E-3</c:v>
                </c:pt>
                <c:pt idx="74223" formatCode="0.00E+00">
                  <c:v>5.9479700000000003E-3</c:v>
                </c:pt>
                <c:pt idx="74224" formatCode="0.00E+00">
                  <c:v>5.6961700000000004E-3</c:v>
                </c:pt>
                <c:pt idx="74225" formatCode="0.00E+00">
                  <c:v>5.44241E-3</c:v>
                </c:pt>
                <c:pt idx="74226" formatCode="0.00E+00">
                  <c:v>5.1869100000000003E-3</c:v>
                </c:pt>
                <c:pt idx="74227" formatCode="0.00E+00">
                  <c:v>4.9298700000000003E-3</c:v>
                </c:pt>
                <c:pt idx="74228" formatCode="0.00E+00">
                  <c:v>4.6714900000000004E-3</c:v>
                </c:pt>
                <c:pt idx="74229" formatCode="0.00E+00">
                  <c:v>4.4119700000000003E-3</c:v>
                </c:pt>
                <c:pt idx="74230" formatCode="0.00E+00">
                  <c:v>4.1515099999999997E-3</c:v>
                </c:pt>
                <c:pt idx="74231" formatCode="0.00E+00">
                  <c:v>3.8903100000000001E-3</c:v>
                </c:pt>
                <c:pt idx="74232" formatCode="0.00E+00">
                  <c:v>3.6285499999999999E-3</c:v>
                </c:pt>
                <c:pt idx="74233" formatCode="0.00E+00">
                  <c:v>3.3664099999999998E-3</c:v>
                </c:pt>
                <c:pt idx="74234" formatCode="0.00E+00">
                  <c:v>3.1040999999999998E-3</c:v>
                </c:pt>
                <c:pt idx="74235" formatCode="0.00E+00">
                  <c:v>2.84177E-3</c:v>
                </c:pt>
                <c:pt idx="74236" formatCode="0.00E+00">
                  <c:v>2.5796199999999999E-3</c:v>
                </c:pt>
                <c:pt idx="74237" formatCode="0.00E+00">
                  <c:v>2.3178199999999999E-3</c:v>
                </c:pt>
                <c:pt idx="74238" formatCode="0.00E+00">
                  <c:v>2.05653E-3</c:v>
                </c:pt>
                <c:pt idx="74239" formatCode="0.00E+00">
                  <c:v>1.7959199999999999E-3</c:v>
                </c:pt>
                <c:pt idx="74240" formatCode="0.00E+00">
                  <c:v>1.53616E-3</c:v>
                </c:pt>
                <c:pt idx="74241" formatCode="0.00E+00">
                  <c:v>1.2773999999999999E-3</c:v>
                </c:pt>
                <c:pt idx="74242" formatCode="0.00E+00">
                  <c:v>1.01979E-3</c:v>
                </c:pt>
                <c:pt idx="74243" formatCode="0.00E+00">
                  <c:v>7.6348699999999998E-4</c:v>
                </c:pt>
                <c:pt idx="74244" formatCode="0.00E+00">
                  <c:v>5.0863799999999995E-4</c:v>
                </c:pt>
                <c:pt idx="74245" formatCode="0.00E+00">
                  <c:v>2.5538299999999998E-4</c:v>
                </c:pt>
                <c:pt idx="74246" formatCode="0.00E+00">
                  <c:v>3.85962E-6</c:v>
                </c:pt>
                <c:pt idx="74247" formatCode="0.00E+00">
                  <c:v>-2.4579799999999998E-4</c:v>
                </c:pt>
                <c:pt idx="74248" formatCode="0.00E+00">
                  <c:v>-4.9345900000000002E-4</c:v>
                </c:pt>
                <c:pt idx="74249" formatCode="0.00E+00">
                  <c:v>-7.3899899999999995E-4</c:v>
                </c:pt>
                <c:pt idx="74250" formatCode="0.00E+00">
                  <c:v>-9.8229599999999991E-4</c:v>
                </c:pt>
                <c:pt idx="74251" formatCode="0.00E+00">
                  <c:v>-1.2232300000000001E-3</c:v>
                </c:pt>
                <c:pt idx="74252" formatCode="0.00E+00">
                  <c:v>-1.4616900000000001E-3</c:v>
                </c:pt>
                <c:pt idx="74253" formatCode="0.00E+00">
                  <c:v>-1.69757E-3</c:v>
                </c:pt>
                <c:pt idx="74254" formatCode="0.00E+00">
                  <c:v>-1.9307599999999999E-3</c:v>
                </c:pt>
                <c:pt idx="74255" formatCode="0.00E+00">
                  <c:v>-2.1611600000000001E-3</c:v>
                </c:pt>
                <c:pt idx="74256" formatCode="0.00E+00">
                  <c:v>-2.3886699999999999E-3</c:v>
                </c:pt>
                <c:pt idx="74257" formatCode="0.00E+00">
                  <c:v>-2.61319E-3</c:v>
                </c:pt>
                <c:pt idx="74258" formatCode="0.00E+00">
                  <c:v>-2.8346399999999998E-3</c:v>
                </c:pt>
                <c:pt idx="74259" formatCode="0.00E+00">
                  <c:v>-3.0529300000000001E-3</c:v>
                </c:pt>
                <c:pt idx="74260" formatCode="0.00E+00">
                  <c:v>-3.2679800000000002E-3</c:v>
                </c:pt>
                <c:pt idx="74261" formatCode="0.00E+00">
                  <c:v>-3.47971E-3</c:v>
                </c:pt>
                <c:pt idx="74262" formatCode="0.00E+00">
                  <c:v>-3.6880300000000001E-3</c:v>
                </c:pt>
                <c:pt idx="74263" formatCode="0.00E+00">
                  <c:v>-3.89289E-3</c:v>
                </c:pt>
                <c:pt idx="74264" formatCode="0.00E+00">
                  <c:v>-4.0942000000000001E-3</c:v>
                </c:pt>
                <c:pt idx="74265" formatCode="0.00E+00">
                  <c:v>-4.2919000000000004E-3</c:v>
                </c:pt>
                <c:pt idx="74266" formatCode="0.00E+00">
                  <c:v>-4.4859399999999999E-3</c:v>
                </c:pt>
                <c:pt idx="74267" formatCode="0.00E+00">
                  <c:v>-4.6762399999999999E-3</c:v>
                </c:pt>
                <c:pt idx="74268" formatCode="0.00E+00">
                  <c:v>-4.8627499999999999E-3</c:v>
                </c:pt>
                <c:pt idx="74269" formatCode="0.00E+00">
                  <c:v>-5.0454200000000001E-3</c:v>
                </c:pt>
                <c:pt idx="74270" formatCode="0.00E+00">
                  <c:v>-5.2242E-3</c:v>
                </c:pt>
                <c:pt idx="74271" formatCode="0.00E+00">
                  <c:v>-5.39902E-3</c:v>
                </c:pt>
                <c:pt idx="74272" formatCode="0.00E+00">
                  <c:v>-5.5698600000000003E-3</c:v>
                </c:pt>
                <c:pt idx="74273" formatCode="0.00E+00">
                  <c:v>-5.7366600000000002E-3</c:v>
                </c:pt>
                <c:pt idx="74274" formatCode="0.00E+00">
                  <c:v>-5.89939E-3</c:v>
                </c:pt>
                <c:pt idx="74275" formatCode="0.00E+00">
                  <c:v>-6.0579900000000001E-3</c:v>
                </c:pt>
                <c:pt idx="74276" formatCode="0.00E+00">
                  <c:v>-6.2124399999999996E-3</c:v>
                </c:pt>
                <c:pt idx="74277" formatCode="0.00E+00">
                  <c:v>-6.3626899999999998E-3</c:v>
                </c:pt>
                <c:pt idx="74278" formatCode="0.00E+00">
                  <c:v>-6.50872E-3</c:v>
                </c:pt>
                <c:pt idx="74279" formatCode="0.00E+00">
                  <c:v>-6.6504900000000002E-3</c:v>
                </c:pt>
                <c:pt idx="74280" formatCode="0.00E+00">
                  <c:v>-6.7879699999999999E-3</c:v>
                </c:pt>
                <c:pt idx="74281" formatCode="0.00E+00">
                  <c:v>-6.9211300000000002E-3</c:v>
                </c:pt>
                <c:pt idx="74282" formatCode="0.00E+00">
                  <c:v>-7.0499400000000002E-3</c:v>
                </c:pt>
                <c:pt idx="74283" formatCode="0.00E+00">
                  <c:v>-7.1743800000000002E-3</c:v>
                </c:pt>
                <c:pt idx="74284" formatCode="0.00E+00">
                  <c:v>-7.2944200000000002E-3</c:v>
                </c:pt>
                <c:pt idx="74285" formatCode="0.00E+00">
                  <c:v>-7.4100399999999997E-3</c:v>
                </c:pt>
                <c:pt idx="74286" formatCode="0.00E+00">
                  <c:v>-7.5212100000000004E-3</c:v>
                </c:pt>
                <c:pt idx="74287" formatCode="0.00E+00">
                  <c:v>-7.6279199999999998E-3</c:v>
                </c:pt>
                <c:pt idx="74288" formatCode="0.00E+00">
                  <c:v>-7.7301399999999999E-3</c:v>
                </c:pt>
                <c:pt idx="74289" formatCode="0.00E+00">
                  <c:v>-7.8278500000000008E-3</c:v>
                </c:pt>
                <c:pt idx="74290" formatCode="0.00E+00">
                  <c:v>-7.9210300000000008E-3</c:v>
                </c:pt>
                <c:pt idx="74291" formatCode="0.00E+00">
                  <c:v>-8.00967E-3</c:v>
                </c:pt>
                <c:pt idx="74292" formatCode="0.00E+00">
                  <c:v>-8.0937400000000003E-3</c:v>
                </c:pt>
                <c:pt idx="74293" formatCode="0.00E+00">
                  <c:v>-8.17324E-3</c:v>
                </c:pt>
                <c:pt idx="74294" formatCode="0.00E+00">
                  <c:v>-8.2481399999999993E-3</c:v>
                </c:pt>
                <c:pt idx="74295" formatCode="0.00E+00">
                  <c:v>-8.3184299999999999E-3</c:v>
                </c:pt>
                <c:pt idx="74296" formatCode="0.00E+00">
                  <c:v>-8.3840900000000003E-3</c:v>
                </c:pt>
                <c:pt idx="74297" formatCode="0.00E+00">
                  <c:v>-8.4451000000000005E-3</c:v>
                </c:pt>
                <c:pt idx="74298" formatCode="0.00E+00">
                  <c:v>-8.5014600000000006E-3</c:v>
                </c:pt>
                <c:pt idx="74299" formatCode="0.00E+00">
                  <c:v>-8.5531500000000007E-3</c:v>
                </c:pt>
                <c:pt idx="74300" formatCode="0.00E+00">
                  <c:v>-8.6001600000000008E-3</c:v>
                </c:pt>
                <c:pt idx="74301" formatCode="0.00E+00">
                  <c:v>-8.6424699999999993E-3</c:v>
                </c:pt>
                <c:pt idx="74302" formatCode="0.00E+00">
                  <c:v>-8.6800599999999999E-3</c:v>
                </c:pt>
                <c:pt idx="74303" formatCode="0.00E+00">
                  <c:v>-8.7129300000000007E-3</c:v>
                </c:pt>
                <c:pt idx="74304" formatCode="0.00E+00">
                  <c:v>-8.7410700000000001E-3</c:v>
                </c:pt>
                <c:pt idx="74305" formatCode="0.00E+00">
                  <c:v>-8.76446E-3</c:v>
                </c:pt>
                <c:pt idx="74306" formatCode="0.00E+00">
                  <c:v>-8.7830900000000003E-3</c:v>
                </c:pt>
                <c:pt idx="74307" formatCode="0.00E+00">
                  <c:v>-8.7969399999999996E-3</c:v>
                </c:pt>
                <c:pt idx="74308" formatCode="0.00E+00">
                  <c:v>-8.8060199999999995E-3</c:v>
                </c:pt>
                <c:pt idx="74309" formatCode="0.00E+00">
                  <c:v>-8.81031E-3</c:v>
                </c:pt>
                <c:pt idx="74310" formatCode="0.00E+00">
                  <c:v>-8.8097899999999996E-3</c:v>
                </c:pt>
                <c:pt idx="74311" formatCode="0.00E+00">
                  <c:v>-8.80447E-3</c:v>
                </c:pt>
                <c:pt idx="74312" formatCode="0.00E+00">
                  <c:v>-8.7943299999999995E-3</c:v>
                </c:pt>
                <c:pt idx="74313" formatCode="0.00E+00">
                  <c:v>-8.7793599999999999E-3</c:v>
                </c:pt>
                <c:pt idx="74314" formatCode="0.00E+00">
                  <c:v>-8.7595499999999996E-3</c:v>
                </c:pt>
                <c:pt idx="74315" formatCode="0.00E+00">
                  <c:v>-8.7349100000000002E-3</c:v>
                </c:pt>
                <c:pt idx="74316" formatCode="0.00E+00">
                  <c:v>-8.7054200000000002E-3</c:v>
                </c:pt>
                <c:pt idx="74317" formatCode="0.00E+00">
                  <c:v>-8.6710699999999995E-3</c:v>
                </c:pt>
                <c:pt idx="74318" formatCode="0.00E+00">
                  <c:v>-8.6318699999999998E-3</c:v>
                </c:pt>
                <c:pt idx="74319" formatCode="0.00E+00">
                  <c:v>-8.5878199999999995E-3</c:v>
                </c:pt>
                <c:pt idx="74320" formatCode="0.00E+00">
                  <c:v>-8.5389000000000003E-3</c:v>
                </c:pt>
                <c:pt idx="74321" formatCode="0.00E+00">
                  <c:v>-8.4851200000000005E-3</c:v>
                </c:pt>
                <c:pt idx="74322" formatCode="0.00E+00">
                  <c:v>-8.4264800000000001E-3</c:v>
                </c:pt>
                <c:pt idx="74323" formatCode="0.00E+00">
                  <c:v>-8.3629800000000008E-3</c:v>
                </c:pt>
                <c:pt idx="74324" formatCode="0.00E+00">
                  <c:v>-8.2946200000000008E-3</c:v>
                </c:pt>
                <c:pt idx="74325" formatCode="0.00E+00">
                  <c:v>-8.2214100000000002E-3</c:v>
                </c:pt>
                <c:pt idx="74326" formatCode="0.00E+00">
                  <c:v>-8.1433600000000005E-3</c:v>
                </c:pt>
                <c:pt idx="74327" formatCode="0.00E+00">
                  <c:v>-8.0604700000000001E-3</c:v>
                </c:pt>
                <c:pt idx="74328" formatCode="0.00E+00">
                  <c:v>-7.9727500000000007E-3</c:v>
                </c:pt>
                <c:pt idx="74329" formatCode="0.00E+00">
                  <c:v>-7.8802200000000003E-3</c:v>
                </c:pt>
                <c:pt idx="74330" formatCode="0.00E+00">
                  <c:v>-7.7828899999999998E-3</c:v>
                </c:pt>
                <c:pt idx="74331" formatCode="0.00E+00">
                  <c:v>-7.68077E-3</c:v>
                </c:pt>
                <c:pt idx="74332" formatCode="0.00E+00">
                  <c:v>-7.5738799999999998E-3</c:v>
                </c:pt>
                <c:pt idx="74333" formatCode="0.00E+00">
                  <c:v>-7.4622500000000001E-3</c:v>
                </c:pt>
                <c:pt idx="74334" formatCode="0.00E+00">
                  <c:v>-7.3458899999999999E-3</c:v>
                </c:pt>
                <c:pt idx="74335" formatCode="0.00E+00">
                  <c:v>-7.2248299999999998E-3</c:v>
                </c:pt>
                <c:pt idx="74336" formatCode="0.00E+00">
                  <c:v>-7.0990999999999997E-3</c:v>
                </c:pt>
                <c:pt idx="74337" formatCode="0.00E+00">
                  <c:v>-6.9687400000000002E-3</c:v>
                </c:pt>
                <c:pt idx="74338" formatCode="0.00E+00">
                  <c:v>-6.8337600000000004E-3</c:v>
                </c:pt>
                <c:pt idx="74339" formatCode="0.00E+00">
                  <c:v>-6.6942199999999999E-3</c:v>
                </c:pt>
                <c:pt idx="74340" formatCode="0.00E+00">
                  <c:v>-6.5501500000000002E-3</c:v>
                </c:pt>
                <c:pt idx="74341" formatCode="0.00E+00">
                  <c:v>-6.4015900000000004E-3</c:v>
                </c:pt>
                <c:pt idx="74342" formatCode="0.00E+00">
                  <c:v>-6.24859E-3</c:v>
                </c:pt>
                <c:pt idx="74343" formatCode="0.00E+00">
                  <c:v>-6.0911999999999997E-3</c:v>
                </c:pt>
                <c:pt idx="74344" formatCode="0.00E+00">
                  <c:v>-5.9294700000000001E-3</c:v>
                </c:pt>
                <c:pt idx="74345" formatCode="0.00E+00">
                  <c:v>-5.7634599999999998E-3</c:v>
                </c:pt>
                <c:pt idx="74346" formatCode="0.00E+00">
                  <c:v>-5.5932200000000003E-3</c:v>
                </c:pt>
                <c:pt idx="74347" formatCode="0.00E+00">
                  <c:v>-5.4188300000000003E-3</c:v>
                </c:pt>
                <c:pt idx="74348" formatCode="0.00E+00">
                  <c:v>-5.2403399999999996E-3</c:v>
                </c:pt>
                <c:pt idx="74349" formatCode="0.00E+00">
                  <c:v>-5.0578300000000001E-3</c:v>
                </c:pt>
                <c:pt idx="74350" formatCode="0.00E+00">
                  <c:v>-4.8713799999999998E-3</c:v>
                </c:pt>
                <c:pt idx="74351" formatCode="0.00E+00">
                  <c:v>-4.6810599999999999E-3</c:v>
                </c:pt>
                <c:pt idx="74352" formatCode="0.00E+00">
                  <c:v>-4.4869599999999999E-3</c:v>
                </c:pt>
                <c:pt idx="74353" formatCode="0.00E+00">
                  <c:v>-4.2891500000000003E-3</c:v>
                </c:pt>
                <c:pt idx="74354" formatCode="0.00E+00">
                  <c:v>-4.0877400000000003E-3</c:v>
                </c:pt>
                <c:pt idx="74355" formatCode="0.00E+00">
                  <c:v>-3.8828199999999999E-3</c:v>
                </c:pt>
                <c:pt idx="74356" formatCode="0.00E+00">
                  <c:v>-3.6744899999999999E-3</c:v>
                </c:pt>
                <c:pt idx="74357" formatCode="0.00E+00">
                  <c:v>-3.46285E-3</c:v>
                </c:pt>
                <c:pt idx="74358" formatCode="0.00E+00">
                  <c:v>-3.248E-3</c:v>
                </c:pt>
                <c:pt idx="74359" formatCode="0.00E+00">
                  <c:v>-3.0300700000000002E-3</c:v>
                </c:pt>
                <c:pt idx="74360" formatCode="0.00E+00">
                  <c:v>-2.8091600000000002E-3</c:v>
                </c:pt>
                <c:pt idx="74361" formatCode="0.00E+00">
                  <c:v>-2.5853899999999999E-3</c:v>
                </c:pt>
                <c:pt idx="74362" formatCode="0.00E+00">
                  <c:v>-2.3589000000000001E-3</c:v>
                </c:pt>
                <c:pt idx="74363" formatCode="0.00E+00">
                  <c:v>-2.1297999999999998E-3</c:v>
                </c:pt>
                <c:pt idx="74364" formatCode="0.00E+00">
                  <c:v>-1.8982300000000001E-3</c:v>
                </c:pt>
                <c:pt idx="74365" formatCode="0.00E+00">
                  <c:v>-1.6643300000000001E-3</c:v>
                </c:pt>
                <c:pt idx="74366" formatCode="0.00E+00">
                  <c:v>-1.4282399999999999E-3</c:v>
                </c:pt>
                <c:pt idx="74367" formatCode="0.00E+00">
                  <c:v>-1.1900999999999999E-3</c:v>
                </c:pt>
                <c:pt idx="74368" formatCode="0.00E+00">
                  <c:v>-9.50055E-4</c:v>
                </c:pt>
                <c:pt idx="74369" formatCode="0.00E+00">
                  <c:v>-7.0826500000000002E-4</c:v>
                </c:pt>
                <c:pt idx="74370" formatCode="0.00E+00">
                  <c:v>-4.6488399999999999E-4</c:v>
                </c:pt>
                <c:pt idx="74371" formatCode="0.00E+00">
                  <c:v>-2.20072E-4</c:v>
                </c:pt>
                <c:pt idx="74372" formatCode="0.00E+00">
                  <c:v>2.6008700000000001E-5</c:v>
                </c:pt>
                <c:pt idx="74373" formatCode="0.00E+00">
                  <c:v>2.7318999999999998E-4</c:v>
                </c:pt>
                <c:pt idx="74374" formatCode="0.00E+00">
                  <c:v>5.2130099999999995E-4</c:v>
                </c:pt>
                <c:pt idx="74375" formatCode="0.00E+00">
                  <c:v>7.7016900000000002E-4</c:v>
                </c:pt>
                <c:pt idx="74376" formatCode="0.00E+00">
                  <c:v>1.0196199999999999E-3</c:v>
                </c:pt>
                <c:pt idx="74377" formatCode="0.00E+00">
                  <c:v>1.26946E-3</c:v>
                </c:pt>
                <c:pt idx="74378" formatCode="0.00E+00">
                  <c:v>1.5195199999999999E-3</c:v>
                </c:pt>
                <c:pt idx="74379" formatCode="0.00E+00">
                  <c:v>1.76961E-3</c:v>
                </c:pt>
                <c:pt idx="74380" formatCode="0.00E+00">
                  <c:v>2.0195500000000002E-3</c:v>
                </c:pt>
                <c:pt idx="74381" formatCode="0.00E+00">
                  <c:v>2.2691299999999998E-3</c:v>
                </c:pt>
                <c:pt idx="74382" formatCode="0.00E+00">
                  <c:v>2.5181700000000001E-3</c:v>
                </c:pt>
                <c:pt idx="74383" formatCode="0.00E+00">
                  <c:v>2.76647E-3</c:v>
                </c:pt>
                <c:pt idx="74384" formatCode="0.00E+00">
                  <c:v>3.0138299999999999E-3</c:v>
                </c:pt>
                <c:pt idx="74385" formatCode="0.00E+00">
                  <c:v>3.26005E-3</c:v>
                </c:pt>
                <c:pt idx="74386" formatCode="0.00E+00">
                  <c:v>3.5049399999999998E-3</c:v>
                </c:pt>
                <c:pt idx="74387" formatCode="0.00E+00">
                  <c:v>3.74829E-3</c:v>
                </c:pt>
                <c:pt idx="74388" formatCode="0.00E+00">
                  <c:v>3.9898900000000003E-3</c:v>
                </c:pt>
                <c:pt idx="74389" formatCode="0.00E+00">
                  <c:v>4.2295500000000003E-3</c:v>
                </c:pt>
                <c:pt idx="74390" formatCode="0.00E+00">
                  <c:v>4.4670400000000002E-3</c:v>
                </c:pt>
                <c:pt idx="74391" formatCode="0.00E+00">
                  <c:v>4.7021800000000002E-3</c:v>
                </c:pt>
                <c:pt idx="74392" formatCode="0.00E+00">
                  <c:v>4.9347499999999999E-3</c:v>
                </c:pt>
                <c:pt idx="74393" formatCode="0.00E+00">
                  <c:v>5.1645399999999996E-3</c:v>
                </c:pt>
                <c:pt idx="74394" formatCode="0.00E+00">
                  <c:v>5.3913600000000004E-3</c:v>
                </c:pt>
                <c:pt idx="74395" formatCode="0.00E+00">
                  <c:v>5.6149800000000003E-3</c:v>
                </c:pt>
                <c:pt idx="74396" formatCode="0.00E+00">
                  <c:v>5.8352100000000004E-3</c:v>
                </c:pt>
                <c:pt idx="74397" formatCode="0.00E+00">
                  <c:v>6.0518400000000002E-3</c:v>
                </c:pt>
                <c:pt idx="74398" formatCode="0.00E+00">
                  <c:v>6.26467E-3</c:v>
                </c:pt>
                <c:pt idx="74399" formatCode="0.00E+00">
                  <c:v>6.4734800000000002E-3</c:v>
                </c:pt>
                <c:pt idx="74400" formatCode="0.00E+00">
                  <c:v>6.6781000000000002E-3</c:v>
                </c:pt>
                <c:pt idx="74401" formatCode="0.00E+00">
                  <c:v>6.8783000000000004E-3</c:v>
                </c:pt>
                <c:pt idx="74402" formatCode="0.00E+00">
                  <c:v>7.0738900000000002E-3</c:v>
                </c:pt>
                <c:pt idx="74403" formatCode="0.00E+00">
                  <c:v>7.2646899999999999E-3</c:v>
                </c:pt>
                <c:pt idx="74404" formatCode="0.00E+00">
                  <c:v>7.4504899999999997E-3</c:v>
                </c:pt>
                <c:pt idx="74405" formatCode="0.00E+00">
                  <c:v>7.63111E-3</c:v>
                </c:pt>
                <c:pt idx="74406" formatCode="0.00E+00">
                  <c:v>7.80636E-3</c:v>
                </c:pt>
                <c:pt idx="74407" formatCode="0.00E+00">
                  <c:v>7.9760500000000002E-3</c:v>
                </c:pt>
                <c:pt idx="74408" formatCode="0.00E+00">
                  <c:v>8.1399999999999997E-3</c:v>
                </c:pt>
                <c:pt idx="74409" formatCode="0.00E+00">
                  <c:v>8.2980399999999996E-3</c:v>
                </c:pt>
                <c:pt idx="74410" formatCode="0.00E+00">
                  <c:v>8.4499999999999992E-3</c:v>
                </c:pt>
                <c:pt idx="74411" formatCode="0.00E+00">
                  <c:v>8.5957099999999995E-3</c:v>
                </c:pt>
                <c:pt idx="74412" formatCode="0.00E+00">
                  <c:v>8.7349899999999998E-3</c:v>
                </c:pt>
                <c:pt idx="74413" formatCode="0.00E+00">
                  <c:v>8.8676999999999992E-3</c:v>
                </c:pt>
                <c:pt idx="74414" formatCode="0.00E+00">
                  <c:v>8.9936800000000004E-3</c:v>
                </c:pt>
                <c:pt idx="74415" formatCode="0.00E+00">
                  <c:v>9.1127799999999991E-3</c:v>
                </c:pt>
                <c:pt idx="74416" formatCode="0.00E+00">
                  <c:v>9.2248599999999997E-3</c:v>
                </c:pt>
                <c:pt idx="74417" formatCode="0.00E+00">
                  <c:v>9.3297799999999993E-3</c:v>
                </c:pt>
                <c:pt idx="74418" formatCode="0.00E+00">
                  <c:v>9.4274000000000007E-3</c:v>
                </c:pt>
                <c:pt idx="74419" formatCode="0.00E+00">
                  <c:v>9.5176099999999993E-3</c:v>
                </c:pt>
                <c:pt idx="74420" formatCode="0.00E+00">
                  <c:v>9.6002699999999993E-3</c:v>
                </c:pt>
                <c:pt idx="74421" formatCode="0.00E+00">
                  <c:v>9.6752899999999996E-3</c:v>
                </c:pt>
                <c:pt idx="74422" formatCode="0.00E+00">
                  <c:v>9.7425399999999992E-3</c:v>
                </c:pt>
                <c:pt idx="74423" formatCode="0.00E+00">
                  <c:v>9.8019400000000003E-3</c:v>
                </c:pt>
                <c:pt idx="74424" formatCode="0.00E+00">
                  <c:v>9.8533900000000001E-3</c:v>
                </c:pt>
                <c:pt idx="74425" formatCode="0.00E+00">
                  <c:v>9.8968000000000007E-3</c:v>
                </c:pt>
                <c:pt idx="74426" formatCode="0.00E+00">
                  <c:v>9.9320899999999993E-3</c:v>
                </c:pt>
                <c:pt idx="74427" formatCode="0.00E+00">
                  <c:v>9.9591999999999997E-3</c:v>
                </c:pt>
                <c:pt idx="74428" formatCode="0.00E+00">
                  <c:v>9.9780600000000004E-3</c:v>
                </c:pt>
                <c:pt idx="74429" formatCode="0.00E+00">
                  <c:v>9.9886200000000001E-3</c:v>
                </c:pt>
                <c:pt idx="74430" formatCode="0.00E+00">
                  <c:v>9.9908299999999992E-3</c:v>
                </c:pt>
                <c:pt idx="74431" formatCode="0.00E+00">
                  <c:v>9.9846499999999994E-3</c:v>
                </c:pt>
                <c:pt idx="74432" formatCode="0.00E+00">
                  <c:v>9.9700499999999994E-3</c:v>
                </c:pt>
                <c:pt idx="74433" formatCode="0.00E+00">
                  <c:v>9.9470099999999992E-3</c:v>
                </c:pt>
                <c:pt idx="74434" formatCode="0.00E+00">
                  <c:v>9.9155100000000006E-3</c:v>
                </c:pt>
                <c:pt idx="74435" formatCode="0.00E+00">
                  <c:v>9.8755500000000003E-3</c:v>
                </c:pt>
                <c:pt idx="74436" formatCode="0.00E+00">
                  <c:v>9.8271299999999999E-3</c:v>
                </c:pt>
                <c:pt idx="74437" formatCode="0.00E+00">
                  <c:v>9.7702599999999994E-3</c:v>
                </c:pt>
                <c:pt idx="74438" formatCode="0.00E+00">
                  <c:v>9.7049600000000003E-3</c:v>
                </c:pt>
                <c:pt idx="74439" formatCode="0.00E+00">
                  <c:v>9.6312600000000009E-3</c:v>
                </c:pt>
                <c:pt idx="74440" formatCode="0.00E+00">
                  <c:v>9.5492000000000007E-3</c:v>
                </c:pt>
                <c:pt idx="74441" formatCode="0.00E+00">
                  <c:v>9.4588299999999997E-3</c:v>
                </c:pt>
                <c:pt idx="74442" formatCode="0.00E+00">
                  <c:v>9.3601899999999991E-3</c:v>
                </c:pt>
                <c:pt idx="74443" formatCode="0.00E+00">
                  <c:v>9.2533500000000005E-3</c:v>
                </c:pt>
                <c:pt idx="74444" formatCode="0.00E+00">
                  <c:v>9.1383899999999997E-3</c:v>
                </c:pt>
                <c:pt idx="74445" formatCode="0.00E+00">
                  <c:v>9.0153799999999999E-3</c:v>
                </c:pt>
                <c:pt idx="74446" formatCode="0.00E+00">
                  <c:v>8.8844100000000006E-3</c:v>
                </c:pt>
                <c:pt idx="74447" formatCode="0.00E+00">
                  <c:v>8.7455899999999993E-3</c:v>
                </c:pt>
                <c:pt idx="74448" formatCode="0.00E+00">
                  <c:v>8.5990200000000006E-3</c:v>
                </c:pt>
                <c:pt idx="74449" formatCode="0.00E+00">
                  <c:v>8.4448100000000005E-3</c:v>
                </c:pt>
                <c:pt idx="74450" formatCode="0.00E+00">
                  <c:v>8.2830899999999999E-3</c:v>
                </c:pt>
                <c:pt idx="74451" formatCode="0.00E+00">
                  <c:v>8.1139899999999997E-3</c:v>
                </c:pt>
                <c:pt idx="74452" formatCode="0.00E+00">
                  <c:v>7.9376299999999993E-3</c:v>
                </c:pt>
                <c:pt idx="74453" formatCode="0.00E+00">
                  <c:v>7.7541800000000003E-3</c:v>
                </c:pt>
                <c:pt idx="74454" formatCode="0.00E+00">
                  <c:v>7.56378E-3</c:v>
                </c:pt>
                <c:pt idx="74455" formatCode="0.00E+00">
                  <c:v>7.3666499999999998E-3</c:v>
                </c:pt>
                <c:pt idx="74456" formatCode="0.00E+00">
                  <c:v>7.1630000000000001E-3</c:v>
                </c:pt>
                <c:pt idx="74457" formatCode="0.00E+00">
                  <c:v>6.9530499999999997E-3</c:v>
                </c:pt>
                <c:pt idx="74458" formatCode="0.00E+00">
                  <c:v>6.7369800000000001E-3</c:v>
                </c:pt>
                <c:pt idx="74459" formatCode="0.00E+00">
                  <c:v>6.5149500000000003E-3</c:v>
                </c:pt>
                <c:pt idx="74460" formatCode="0.00E+00">
                  <c:v>6.2871100000000003E-3</c:v>
                </c:pt>
                <c:pt idx="74461" formatCode="0.00E+00">
                  <c:v>6.05362E-3</c:v>
                </c:pt>
                <c:pt idx="74462" formatCode="0.00E+00">
                  <c:v>5.8146500000000002E-3</c:v>
                </c:pt>
                <c:pt idx="74463" formatCode="0.00E+00">
                  <c:v>5.5703899999999997E-3</c:v>
                </c:pt>
                <c:pt idx="74464" formatCode="0.00E+00">
                  <c:v>5.32103E-3</c:v>
                </c:pt>
                <c:pt idx="74465" formatCode="0.00E+00">
                  <c:v>5.06676E-3</c:v>
                </c:pt>
                <c:pt idx="74466" formatCode="0.00E+00">
                  <c:v>4.8078000000000001E-3</c:v>
                </c:pt>
                <c:pt idx="74467" formatCode="0.00E+00">
                  <c:v>4.5443599999999999E-3</c:v>
                </c:pt>
                <c:pt idx="74468" formatCode="0.00E+00">
                  <c:v>4.27663E-3</c:v>
                </c:pt>
                <c:pt idx="74469" formatCode="0.00E+00">
                  <c:v>4.0048200000000001E-3</c:v>
                </c:pt>
                <c:pt idx="74470" formatCode="0.00E+00">
                  <c:v>3.7291799999999999E-3</c:v>
                </c:pt>
                <c:pt idx="74471" formatCode="0.00E+00">
                  <c:v>3.4499499999999998E-3</c:v>
                </c:pt>
                <c:pt idx="74472" formatCode="0.00E+00">
                  <c:v>3.1673500000000002E-3</c:v>
                </c:pt>
                <c:pt idx="74473" formatCode="0.00E+00">
                  <c:v>2.8815899999999998E-3</c:v>
                </c:pt>
                <c:pt idx="74474" formatCode="0.00E+00">
                  <c:v>2.5929099999999999E-3</c:v>
                </c:pt>
                <c:pt idx="74475" formatCode="0.00E+00">
                  <c:v>2.3015700000000002E-3</c:v>
                </c:pt>
                <c:pt idx="74476" formatCode="0.00E+00">
                  <c:v>2.0078000000000001E-3</c:v>
                </c:pt>
                <c:pt idx="74477" formatCode="0.00E+00">
                  <c:v>1.71185E-3</c:v>
                </c:pt>
                <c:pt idx="74478" formatCode="0.00E+00">
                  <c:v>1.41405E-3</c:v>
                </c:pt>
                <c:pt idx="74479" formatCode="0.00E+00">
                  <c:v>1.11472E-3</c:v>
                </c:pt>
                <c:pt idx="74480" formatCode="0.00E+00">
                  <c:v>8.1405599999999996E-4</c:v>
                </c:pt>
                <c:pt idx="74481" formatCode="0.00E+00">
                  <c:v>5.1226799999999997E-4</c:v>
                </c:pt>
                <c:pt idx="74482" formatCode="0.00E+00">
                  <c:v>2.0961600000000001E-4</c:v>
                </c:pt>
                <c:pt idx="74483" formatCode="0.00E+00">
                  <c:v>-9.3641199999999994E-5</c:v>
                </c:pt>
                <c:pt idx="74484" formatCode="0.00E+00">
                  <c:v>-3.9722100000000001E-4</c:v>
                </c:pt>
                <c:pt idx="74485" formatCode="0.00E+00">
                  <c:v>-7.0079400000000003E-4</c:v>
                </c:pt>
                <c:pt idx="74486" formatCode="0.00E+00">
                  <c:v>-1.0040400000000001E-3</c:v>
                </c:pt>
                <c:pt idx="74487" formatCode="0.00E+00">
                  <c:v>-1.30671E-3</c:v>
                </c:pt>
                <c:pt idx="74488" formatCode="0.00E+00">
                  <c:v>-1.60859E-3</c:v>
                </c:pt>
                <c:pt idx="74489" formatCode="0.00E+00">
                  <c:v>-1.9094699999999999E-3</c:v>
                </c:pt>
                <c:pt idx="74490" formatCode="0.00E+00">
                  <c:v>-2.2090899999999999E-3</c:v>
                </c:pt>
                <c:pt idx="74491" formatCode="0.00E+00">
                  <c:v>-2.5071400000000001E-3</c:v>
                </c:pt>
                <c:pt idx="74492" formatCode="0.00E+00">
                  <c:v>-2.8033899999999998E-3</c:v>
                </c:pt>
                <c:pt idx="74493" formatCode="0.00E+00">
                  <c:v>-3.09757E-3</c:v>
                </c:pt>
                <c:pt idx="74494" formatCode="0.00E+00">
                  <c:v>-3.3894300000000001E-3</c:v>
                </c:pt>
                <c:pt idx="74495" formatCode="0.00E+00">
                  <c:v>-3.6787199999999999E-3</c:v>
                </c:pt>
                <c:pt idx="74496" formatCode="0.00E+00">
                  <c:v>-3.9652000000000003E-3</c:v>
                </c:pt>
                <c:pt idx="74497" formatCode="0.00E+00">
                  <c:v>-4.24859E-3</c:v>
                </c:pt>
                <c:pt idx="74498" formatCode="0.00E+00">
                  <c:v>-4.52871E-3</c:v>
                </c:pt>
                <c:pt idx="74499" formatCode="0.00E+00">
                  <c:v>-4.8053200000000001E-3</c:v>
                </c:pt>
                <c:pt idx="74500" formatCode="0.00E+00">
                  <c:v>-5.0780799999999996E-3</c:v>
                </c:pt>
                <c:pt idx="74501" formatCode="0.00E+00">
                  <c:v>-5.3466900000000003E-3</c:v>
                </c:pt>
                <c:pt idx="74502" formatCode="0.00E+00">
                  <c:v>-5.61109E-3</c:v>
                </c:pt>
                <c:pt idx="74503" formatCode="0.00E+00">
                  <c:v>-5.8714300000000004E-3</c:v>
                </c:pt>
                <c:pt idx="74504" formatCode="0.00E+00">
                  <c:v>-6.1276500000000001E-3</c:v>
                </c:pt>
                <c:pt idx="74505" formatCode="0.00E+00">
                  <c:v>-6.3792600000000003E-3</c:v>
                </c:pt>
                <c:pt idx="74506" formatCode="0.00E+00">
                  <c:v>-6.6255999999999997E-3</c:v>
                </c:pt>
                <c:pt idx="74507" formatCode="0.00E+00">
                  <c:v>-6.8662300000000001E-3</c:v>
                </c:pt>
                <c:pt idx="74508" formatCode="0.00E+00">
                  <c:v>-7.1009999999999997E-3</c:v>
                </c:pt>
                <c:pt idx="74509" formatCode="0.00E+00">
                  <c:v>-7.3297600000000003E-3</c:v>
                </c:pt>
                <c:pt idx="74510" formatCode="0.00E+00">
                  <c:v>-7.5523200000000004E-3</c:v>
                </c:pt>
                <c:pt idx="74511" formatCode="0.00E+00">
                  <c:v>-7.7684599999999996E-3</c:v>
                </c:pt>
                <c:pt idx="74512" formatCode="0.00E+00">
                  <c:v>-7.9780700000000003E-3</c:v>
                </c:pt>
                <c:pt idx="74513" formatCode="0.00E+00">
                  <c:v>-8.1810100000000007E-3</c:v>
                </c:pt>
                <c:pt idx="74514" formatCode="0.00E+00">
                  <c:v>-8.3771499999999999E-3</c:v>
                </c:pt>
                <c:pt idx="74515" formatCode="0.00E+00">
                  <c:v>-8.5663700000000002E-3</c:v>
                </c:pt>
                <c:pt idx="74516" formatCode="0.00E+00">
                  <c:v>-8.7486200000000004E-3</c:v>
                </c:pt>
                <c:pt idx="74517" formatCode="0.00E+00">
                  <c:v>-8.9238600000000005E-3</c:v>
                </c:pt>
                <c:pt idx="74518" formatCode="0.00E+00">
                  <c:v>-9.0920399999999992E-3</c:v>
                </c:pt>
                <c:pt idx="74519" formatCode="0.00E+00">
                  <c:v>-9.2530700000000004E-3</c:v>
                </c:pt>
                <c:pt idx="74520" formatCode="0.00E+00">
                  <c:v>-9.4068299999999997E-3</c:v>
                </c:pt>
                <c:pt idx="74521" formatCode="0.00E+00">
                  <c:v>-9.5532900000000007E-3</c:v>
                </c:pt>
                <c:pt idx="74522" formatCode="0.00E+00">
                  <c:v>-9.69245E-3</c:v>
                </c:pt>
                <c:pt idx="74523" formatCode="0.00E+00">
                  <c:v>-9.8242699999999995E-3</c:v>
                </c:pt>
                <c:pt idx="74524" formatCode="0.00E+00">
                  <c:v>-9.9485400000000005E-3</c:v>
                </c:pt>
                <c:pt idx="74525">
                  <c:v>-1.0064999999999999E-2</c:v>
                </c:pt>
                <c:pt idx="74526">
                  <c:v>-1.01735E-2</c:v>
                </c:pt>
                <c:pt idx="74527">
                  <c:v>-1.0274200000000001E-2</c:v>
                </c:pt>
                <c:pt idx="74528">
                  <c:v>-1.0367400000000001E-2</c:v>
                </c:pt>
                <c:pt idx="74529">
                  <c:v>-1.04533E-2</c:v>
                </c:pt>
                <c:pt idx="74530">
                  <c:v>-1.05322E-2</c:v>
                </c:pt>
                <c:pt idx="74531">
                  <c:v>-1.0604000000000001E-2</c:v>
                </c:pt>
                <c:pt idx="74532">
                  <c:v>-1.0668499999999999E-2</c:v>
                </c:pt>
                <c:pt idx="74533">
                  <c:v>-1.07256E-2</c:v>
                </c:pt>
                <c:pt idx="74534">
                  <c:v>-1.0774799999999999E-2</c:v>
                </c:pt>
                <c:pt idx="74535">
                  <c:v>-1.08161E-2</c:v>
                </c:pt>
                <c:pt idx="74536">
                  <c:v>-1.08494E-2</c:v>
                </c:pt>
                <c:pt idx="74537">
                  <c:v>-1.0875299999999999E-2</c:v>
                </c:pt>
                <c:pt idx="74538">
                  <c:v>-1.0893999999999999E-2</c:v>
                </c:pt>
                <c:pt idx="74539">
                  <c:v>-1.0905400000000001E-2</c:v>
                </c:pt>
                <c:pt idx="74540">
                  <c:v>-1.09094E-2</c:v>
                </c:pt>
                <c:pt idx="74541">
                  <c:v>-1.09061E-2</c:v>
                </c:pt>
                <c:pt idx="74542">
                  <c:v>-1.08959E-2</c:v>
                </c:pt>
                <c:pt idx="74543">
                  <c:v>-1.0879099999999999E-2</c:v>
                </c:pt>
                <c:pt idx="74544">
                  <c:v>-1.08559E-2</c:v>
                </c:pt>
                <c:pt idx="74545">
                  <c:v>-1.08261E-2</c:v>
                </c:pt>
                <c:pt idx="74546">
                  <c:v>-1.07898E-2</c:v>
                </c:pt>
                <c:pt idx="74547">
                  <c:v>-1.0747E-2</c:v>
                </c:pt>
                <c:pt idx="74548">
                  <c:v>-1.06976E-2</c:v>
                </c:pt>
                <c:pt idx="74549">
                  <c:v>-1.0641599999999999E-2</c:v>
                </c:pt>
                <c:pt idx="74550">
                  <c:v>-1.05789E-2</c:v>
                </c:pt>
                <c:pt idx="74551">
                  <c:v>-1.051E-2</c:v>
                </c:pt>
                <c:pt idx="74552">
                  <c:v>-1.0435E-2</c:v>
                </c:pt>
                <c:pt idx="74553">
                  <c:v>-1.0354500000000001E-2</c:v>
                </c:pt>
                <c:pt idx="74554">
                  <c:v>-1.0268599999999999E-2</c:v>
                </c:pt>
                <c:pt idx="74555">
                  <c:v>-1.01771E-2</c:v>
                </c:pt>
                <c:pt idx="74556">
                  <c:v>-1.008E-2</c:v>
                </c:pt>
                <c:pt idx="74557" formatCode="0.00E+00">
                  <c:v>-9.9775999999999997E-3</c:v>
                </c:pt>
                <c:pt idx="74558" formatCode="0.00E+00">
                  <c:v>-9.8701099999999996E-3</c:v>
                </c:pt>
                <c:pt idx="74559" formatCode="0.00E+00">
                  <c:v>-9.7578999999999999E-3</c:v>
                </c:pt>
                <c:pt idx="74560" formatCode="0.00E+00">
                  <c:v>-9.6410999999999997E-3</c:v>
                </c:pt>
                <c:pt idx="74561" formatCode="0.00E+00">
                  <c:v>-9.5198399999999999E-3</c:v>
                </c:pt>
                <c:pt idx="74562" formatCode="0.00E+00">
                  <c:v>-9.3944100000000006E-3</c:v>
                </c:pt>
                <c:pt idx="74563" formatCode="0.00E+00">
                  <c:v>-9.2651599999999997E-3</c:v>
                </c:pt>
                <c:pt idx="74564" formatCode="0.00E+00">
                  <c:v>-9.1325199999999999E-3</c:v>
                </c:pt>
                <c:pt idx="74565" formatCode="0.00E+00">
                  <c:v>-8.9972699999999999E-3</c:v>
                </c:pt>
                <c:pt idx="74566" formatCode="0.00E+00">
                  <c:v>-8.8603599999999994E-3</c:v>
                </c:pt>
                <c:pt idx="74567" formatCode="0.00E+00">
                  <c:v>-8.7219700000000008E-3</c:v>
                </c:pt>
                <c:pt idx="74568" formatCode="0.00E+00">
                  <c:v>-8.5814399999999992E-3</c:v>
                </c:pt>
                <c:pt idx="74569" formatCode="0.00E+00">
                  <c:v>-8.4382399999999996E-3</c:v>
                </c:pt>
                <c:pt idx="74570" formatCode="0.00E+00">
                  <c:v>-8.2925800000000008E-3</c:v>
                </c:pt>
                <c:pt idx="74571" formatCode="0.00E+00">
                  <c:v>-8.1449199999999999E-3</c:v>
                </c:pt>
                <c:pt idx="74572" formatCode="0.00E+00">
                  <c:v>-7.9954599999999994E-3</c:v>
                </c:pt>
                <c:pt idx="74573" formatCode="0.00E+00">
                  <c:v>-7.8440999999999997E-3</c:v>
                </c:pt>
                <c:pt idx="74574" formatCode="0.00E+00">
                  <c:v>-7.6908300000000001E-3</c:v>
                </c:pt>
                <c:pt idx="74575" formatCode="0.00E+00">
                  <c:v>-7.5359600000000004E-3</c:v>
                </c:pt>
                <c:pt idx="74576" formatCode="0.00E+00">
                  <c:v>-7.3798400000000004E-3</c:v>
                </c:pt>
                <c:pt idx="74577" formatCode="0.00E+00">
                  <c:v>-7.2227300000000001E-3</c:v>
                </c:pt>
                <c:pt idx="74578" formatCode="0.00E+00">
                  <c:v>-7.0649500000000004E-3</c:v>
                </c:pt>
                <c:pt idx="74579" formatCode="0.00E+00">
                  <c:v>-6.90685E-3</c:v>
                </c:pt>
                <c:pt idx="74580" formatCode="0.00E+00">
                  <c:v>-6.7488399999999999E-3</c:v>
                </c:pt>
                <c:pt idx="74581" formatCode="0.00E+00">
                  <c:v>-6.5912599999999998E-3</c:v>
                </c:pt>
                <c:pt idx="74582" formatCode="0.00E+00">
                  <c:v>-6.4341399999999997E-3</c:v>
                </c:pt>
                <c:pt idx="74583" formatCode="0.00E+00">
                  <c:v>-6.2774700000000003E-3</c:v>
                </c:pt>
                <c:pt idx="74584" formatCode="0.00E+00">
                  <c:v>-6.1215100000000001E-3</c:v>
                </c:pt>
                <c:pt idx="74585" formatCode="0.00E+00">
                  <c:v>-5.9666199999999997E-3</c:v>
                </c:pt>
                <c:pt idx="74586" formatCode="0.00E+00">
                  <c:v>-5.8127999999999999E-3</c:v>
                </c:pt>
                <c:pt idx="74587" formatCode="0.00E+00">
                  <c:v>-5.6597100000000001E-3</c:v>
                </c:pt>
                <c:pt idx="74588" formatCode="0.00E+00">
                  <c:v>-5.5071399999999998E-3</c:v>
                </c:pt>
                <c:pt idx="74589" formatCode="0.00E+00">
                  <c:v>-5.3554900000000001E-3</c:v>
                </c:pt>
                <c:pt idx="74590" formatCode="0.00E+00">
                  <c:v>-5.2054600000000003E-3</c:v>
                </c:pt>
                <c:pt idx="74591" formatCode="0.00E+00">
                  <c:v>-5.0576299999999996E-3</c:v>
                </c:pt>
                <c:pt idx="74592" formatCode="0.00E+00">
                  <c:v>-4.9123099999999996E-3</c:v>
                </c:pt>
                <c:pt idx="74593" formatCode="0.00E+00">
                  <c:v>-4.7697399999999997E-3</c:v>
                </c:pt>
                <c:pt idx="74594" formatCode="0.00E+00">
                  <c:v>-4.6303200000000003E-3</c:v>
                </c:pt>
                <c:pt idx="74595" formatCode="0.00E+00">
                  <c:v>-4.4944E-3</c:v>
                </c:pt>
                <c:pt idx="74596" formatCode="0.00E+00">
                  <c:v>-4.3618800000000003E-3</c:v>
                </c:pt>
                <c:pt idx="74597" formatCode="0.00E+00">
                  <c:v>-4.23223E-3</c:v>
                </c:pt>
                <c:pt idx="74598" formatCode="0.00E+00">
                  <c:v>-4.1051500000000001E-3</c:v>
                </c:pt>
                <c:pt idx="74599" formatCode="0.00E+00">
                  <c:v>-3.9809700000000003E-3</c:v>
                </c:pt>
                <c:pt idx="74600" formatCode="0.00E+00">
                  <c:v>-3.86017E-3</c:v>
                </c:pt>
                <c:pt idx="74601" formatCode="0.00E+00">
                  <c:v>-3.7425599999999998E-3</c:v>
                </c:pt>
                <c:pt idx="74602" formatCode="0.00E+00">
                  <c:v>-3.6277100000000001E-3</c:v>
                </c:pt>
                <c:pt idx="74603" formatCode="0.00E+00">
                  <c:v>-3.5159499999999999E-3</c:v>
                </c:pt>
                <c:pt idx="74604" formatCode="0.00E+00">
                  <c:v>-3.4082800000000001E-3</c:v>
                </c:pt>
                <c:pt idx="74605" formatCode="0.00E+00">
                  <c:v>-3.3051500000000002E-3</c:v>
                </c:pt>
                <c:pt idx="74606" formatCode="0.00E+00">
                  <c:v>-3.2060399999999998E-3</c:v>
                </c:pt>
                <c:pt idx="74607" formatCode="0.00E+00">
                  <c:v>-3.1103900000000002E-3</c:v>
                </c:pt>
                <c:pt idx="74608" formatCode="0.00E+00">
                  <c:v>-3.0180799999999998E-3</c:v>
                </c:pt>
                <c:pt idx="74609" formatCode="0.00E+00">
                  <c:v>-2.9292200000000002E-3</c:v>
                </c:pt>
                <c:pt idx="74610" formatCode="0.00E+00">
                  <c:v>-2.84389E-3</c:v>
                </c:pt>
                <c:pt idx="74611" formatCode="0.00E+00">
                  <c:v>-2.7622100000000002E-3</c:v>
                </c:pt>
                <c:pt idx="74612" formatCode="0.00E+00">
                  <c:v>-2.6841199999999999E-3</c:v>
                </c:pt>
                <c:pt idx="74613" formatCode="0.00E+00">
                  <c:v>-2.6094899999999999E-3</c:v>
                </c:pt>
                <c:pt idx="74614" formatCode="0.00E+00">
                  <c:v>-2.5384600000000002E-3</c:v>
                </c:pt>
                <c:pt idx="74615" formatCode="0.00E+00">
                  <c:v>-2.4714799999999999E-3</c:v>
                </c:pt>
                <c:pt idx="74616" formatCode="0.00E+00">
                  <c:v>-2.40866E-3</c:v>
                </c:pt>
                <c:pt idx="74617" formatCode="0.00E+00">
                  <c:v>-2.3496200000000002E-3</c:v>
                </c:pt>
                <c:pt idx="74618" formatCode="0.00E+00">
                  <c:v>-2.2938899999999998E-3</c:v>
                </c:pt>
                <c:pt idx="74619" formatCode="0.00E+00">
                  <c:v>-2.2413699999999999E-3</c:v>
                </c:pt>
                <c:pt idx="74620" formatCode="0.00E+00">
                  <c:v>-2.1923899999999998E-3</c:v>
                </c:pt>
                <c:pt idx="74621" formatCode="0.00E+00">
                  <c:v>-2.1474599999999999E-3</c:v>
                </c:pt>
                <c:pt idx="74622" formatCode="0.00E+00">
                  <c:v>-2.1067600000000001E-3</c:v>
                </c:pt>
                <c:pt idx="74623" formatCode="0.00E+00">
                  <c:v>-2.0700599999999999E-3</c:v>
                </c:pt>
                <c:pt idx="74624" formatCode="0.00E+00">
                  <c:v>-2.03732E-3</c:v>
                </c:pt>
                <c:pt idx="74625" formatCode="0.00E+00">
                  <c:v>-2.0088800000000002E-3</c:v>
                </c:pt>
                <c:pt idx="74626" formatCode="0.00E+00">
                  <c:v>-1.9849799999999999E-3</c:v>
                </c:pt>
                <c:pt idx="74627" formatCode="0.00E+00">
                  <c:v>-1.9657799999999999E-3</c:v>
                </c:pt>
                <c:pt idx="74628" formatCode="0.00E+00">
                  <c:v>-1.9515699999999999E-3</c:v>
                </c:pt>
                <c:pt idx="74629" formatCode="0.00E+00">
                  <c:v>-1.94239E-3</c:v>
                </c:pt>
                <c:pt idx="74630" formatCode="0.00E+00">
                  <c:v>-1.9376199999999999E-3</c:v>
                </c:pt>
                <c:pt idx="74631" formatCode="0.00E+00">
                  <c:v>-1.9365299999999999E-3</c:v>
                </c:pt>
                <c:pt idx="74632" formatCode="0.00E+00">
                  <c:v>-1.9391199999999999E-3</c:v>
                </c:pt>
                <c:pt idx="74633" formatCode="0.00E+00">
                  <c:v>-1.94608E-3</c:v>
                </c:pt>
                <c:pt idx="74634" formatCode="0.00E+00">
                  <c:v>-1.9581099999999999E-3</c:v>
                </c:pt>
                <c:pt idx="74635" formatCode="0.00E+00">
                  <c:v>-1.9751899999999999E-3</c:v>
                </c:pt>
                <c:pt idx="74636" formatCode="0.00E+00">
                  <c:v>-1.9968E-3</c:v>
                </c:pt>
                <c:pt idx="74637" formatCode="0.00E+00">
                  <c:v>-2.0224900000000001E-3</c:v>
                </c:pt>
                <c:pt idx="74638" formatCode="0.00E+00">
                  <c:v>-2.05215E-3</c:v>
                </c:pt>
                <c:pt idx="74639" formatCode="0.00E+00">
                  <c:v>-2.08588E-3</c:v>
                </c:pt>
                <c:pt idx="74640" formatCode="0.00E+00">
                  <c:v>-2.1239100000000001E-3</c:v>
                </c:pt>
                <c:pt idx="74641" formatCode="0.00E+00">
                  <c:v>-2.16607E-3</c:v>
                </c:pt>
                <c:pt idx="74642" formatCode="0.00E+00">
                  <c:v>-2.21171E-3</c:v>
                </c:pt>
                <c:pt idx="74643" formatCode="0.00E+00">
                  <c:v>-2.2604700000000001E-3</c:v>
                </c:pt>
                <c:pt idx="74644" formatCode="0.00E+00">
                  <c:v>-2.3124500000000002E-3</c:v>
                </c:pt>
                <c:pt idx="74645" formatCode="0.00E+00">
                  <c:v>-2.3677199999999998E-3</c:v>
                </c:pt>
                <c:pt idx="74646" formatCode="0.00E+00">
                  <c:v>-2.4262400000000001E-3</c:v>
                </c:pt>
                <c:pt idx="74647" formatCode="0.00E+00">
                  <c:v>-2.4880000000000002E-3</c:v>
                </c:pt>
                <c:pt idx="74648" formatCode="0.00E+00">
                  <c:v>-2.5530000000000001E-3</c:v>
                </c:pt>
                <c:pt idx="74649" formatCode="0.00E+00">
                  <c:v>-2.6207600000000002E-3</c:v>
                </c:pt>
                <c:pt idx="74650" formatCode="0.00E+00">
                  <c:v>-2.6902699999999998E-3</c:v>
                </c:pt>
                <c:pt idx="74651" formatCode="0.00E+00">
                  <c:v>-2.7605799999999999E-3</c:v>
                </c:pt>
                <c:pt idx="74652" formatCode="0.00E+00">
                  <c:v>-2.8316600000000002E-3</c:v>
                </c:pt>
                <c:pt idx="74653" formatCode="0.00E+00">
                  <c:v>-2.9040899999999998E-3</c:v>
                </c:pt>
                <c:pt idx="74654" formatCode="0.00E+00">
                  <c:v>-2.9781999999999999E-3</c:v>
                </c:pt>
                <c:pt idx="74655" formatCode="0.00E+00">
                  <c:v>-3.0540400000000001E-3</c:v>
                </c:pt>
                <c:pt idx="74656" formatCode="0.00E+00">
                  <c:v>-3.13197E-3</c:v>
                </c:pt>
                <c:pt idx="74657" formatCode="0.00E+00">
                  <c:v>-3.2125600000000002E-3</c:v>
                </c:pt>
                <c:pt idx="74658" formatCode="0.00E+00">
                  <c:v>-3.2958699999999998E-3</c:v>
                </c:pt>
                <c:pt idx="74659" formatCode="0.00E+00">
                  <c:v>-3.38134E-3</c:v>
                </c:pt>
                <c:pt idx="74660" formatCode="0.00E+00">
                  <c:v>-3.4683100000000001E-3</c:v>
                </c:pt>
                <c:pt idx="74661" formatCode="0.00E+00">
                  <c:v>-3.5565200000000001E-3</c:v>
                </c:pt>
                <c:pt idx="74662" formatCode="0.00E+00">
                  <c:v>-3.6460300000000002E-3</c:v>
                </c:pt>
                <c:pt idx="74663" formatCode="0.00E+00">
                  <c:v>-3.7366999999999999E-3</c:v>
                </c:pt>
                <c:pt idx="74664" formatCode="0.00E+00">
                  <c:v>-3.8283000000000002E-3</c:v>
                </c:pt>
                <c:pt idx="74665" formatCode="0.00E+00">
                  <c:v>-3.9212199999999996E-3</c:v>
                </c:pt>
                <c:pt idx="74666" formatCode="0.00E+00">
                  <c:v>-4.0164299999999997E-3</c:v>
                </c:pt>
                <c:pt idx="74667" formatCode="0.00E+00">
                  <c:v>-4.1145399999999999E-3</c:v>
                </c:pt>
                <c:pt idx="74668" formatCode="0.00E+00">
                  <c:v>-4.2150900000000003E-3</c:v>
                </c:pt>
                <c:pt idx="74669" formatCode="0.00E+00">
                  <c:v>-4.3170700000000001E-3</c:v>
                </c:pt>
                <c:pt idx="74670" formatCode="0.00E+00">
                  <c:v>-4.4197500000000001E-3</c:v>
                </c:pt>
                <c:pt idx="74671" formatCode="0.00E+00">
                  <c:v>-4.5228100000000004E-3</c:v>
                </c:pt>
                <c:pt idx="74672" formatCode="0.00E+00">
                  <c:v>-4.6261499999999999E-3</c:v>
                </c:pt>
                <c:pt idx="74673" formatCode="0.00E+00">
                  <c:v>-4.7297900000000002E-3</c:v>
                </c:pt>
                <c:pt idx="74674" formatCode="0.00E+00">
                  <c:v>-4.8337400000000004E-3</c:v>
                </c:pt>
                <c:pt idx="74675" formatCode="0.00E+00">
                  <c:v>-4.9378199999999999E-3</c:v>
                </c:pt>
                <c:pt idx="74676" formatCode="0.00E+00">
                  <c:v>-5.0418900000000003E-3</c:v>
                </c:pt>
                <c:pt idx="74677" formatCode="0.00E+00">
                  <c:v>-5.14636E-3</c:v>
                </c:pt>
                <c:pt idx="74678" formatCode="0.00E+00">
                  <c:v>-5.2518E-3</c:v>
                </c:pt>
                <c:pt idx="74679" formatCode="0.00E+00">
                  <c:v>-5.3583700000000003E-3</c:v>
                </c:pt>
                <c:pt idx="74680" formatCode="0.00E+00">
                  <c:v>-5.4659499999999998E-3</c:v>
                </c:pt>
                <c:pt idx="74681" formatCode="0.00E+00">
                  <c:v>-5.5744799999999997E-3</c:v>
                </c:pt>
                <c:pt idx="74682" formatCode="0.00E+00">
                  <c:v>-5.68382E-3</c:v>
                </c:pt>
                <c:pt idx="74683" formatCode="0.00E+00">
                  <c:v>-5.7938399999999998E-3</c:v>
                </c:pt>
                <c:pt idx="74684" formatCode="0.00E+00">
                  <c:v>-5.9047099999999996E-3</c:v>
                </c:pt>
                <c:pt idx="74685" formatCode="0.00E+00">
                  <c:v>-6.01681E-3</c:v>
                </c:pt>
                <c:pt idx="74686" formatCode="0.00E+00">
                  <c:v>-6.13045E-3</c:v>
                </c:pt>
                <c:pt idx="74687" formatCode="0.00E+00">
                  <c:v>-6.2458699999999997E-3</c:v>
                </c:pt>
                <c:pt idx="74688" formatCode="0.00E+00">
                  <c:v>-6.3633600000000002E-3</c:v>
                </c:pt>
                <c:pt idx="74689" formatCode="0.00E+00">
                  <c:v>-6.4829099999999997E-3</c:v>
                </c:pt>
                <c:pt idx="74690" formatCode="0.00E+00">
                  <c:v>-6.6039899999999997E-3</c:v>
                </c:pt>
                <c:pt idx="74691" formatCode="0.00E+00">
                  <c:v>-6.7260899999999997E-3</c:v>
                </c:pt>
                <c:pt idx="74692" formatCode="0.00E+00">
                  <c:v>-6.8491100000000003E-3</c:v>
                </c:pt>
                <c:pt idx="74693" formatCode="0.00E+00">
                  <c:v>-6.9731799999999998E-3</c:v>
                </c:pt>
                <c:pt idx="74694" formatCode="0.00E+00">
                  <c:v>-7.0983599999999997E-3</c:v>
                </c:pt>
                <c:pt idx="74695" formatCode="0.00E+00">
                  <c:v>-7.2247400000000003E-3</c:v>
                </c:pt>
                <c:pt idx="74696" formatCode="0.00E+00">
                  <c:v>-7.35302E-3</c:v>
                </c:pt>
                <c:pt idx="74697" formatCode="0.00E+00">
                  <c:v>-7.4839299999999997E-3</c:v>
                </c:pt>
                <c:pt idx="74698" formatCode="0.00E+00">
                  <c:v>-7.6172100000000001E-3</c:v>
                </c:pt>
                <c:pt idx="74699" formatCode="0.00E+00">
                  <c:v>-7.7519599999999996E-3</c:v>
                </c:pt>
                <c:pt idx="74700" formatCode="0.00E+00">
                  <c:v>-7.8875899999999999E-3</c:v>
                </c:pt>
                <c:pt idx="74701" formatCode="0.00E+00">
                  <c:v>-8.0238500000000008E-3</c:v>
                </c:pt>
                <c:pt idx="74702" formatCode="0.00E+00">
                  <c:v>-8.1606300000000003E-3</c:v>
                </c:pt>
                <c:pt idx="74703" formatCode="0.00E+00">
                  <c:v>-8.2974799999999994E-3</c:v>
                </c:pt>
                <c:pt idx="74704" formatCode="0.00E+00">
                  <c:v>-8.4333499999999992E-3</c:v>
                </c:pt>
                <c:pt idx="74705" formatCode="0.00E+00">
                  <c:v>-8.5676299999999997E-3</c:v>
                </c:pt>
                <c:pt idx="74706" formatCode="0.00E+00">
                  <c:v>-8.7008099999999998E-3</c:v>
                </c:pt>
                <c:pt idx="74707" formatCode="0.00E+00">
                  <c:v>-8.8338500000000007E-3</c:v>
                </c:pt>
                <c:pt idx="74708" formatCode="0.00E+00">
                  <c:v>-8.9674300000000002E-3</c:v>
                </c:pt>
                <c:pt idx="74709" formatCode="0.00E+00">
                  <c:v>-9.1017900000000002E-3</c:v>
                </c:pt>
                <c:pt idx="74710" formatCode="0.00E+00">
                  <c:v>-9.2369199999999992E-3</c:v>
                </c:pt>
                <c:pt idx="74711" formatCode="0.00E+00">
                  <c:v>-9.3728600000000002E-3</c:v>
                </c:pt>
                <c:pt idx="74712" formatCode="0.00E+00">
                  <c:v>-9.5093399999999998E-3</c:v>
                </c:pt>
                <c:pt idx="74713" formatCode="0.00E+00">
                  <c:v>-9.6455599999999992E-3</c:v>
                </c:pt>
                <c:pt idx="74714" formatCode="0.00E+00">
                  <c:v>-9.7810299999999996E-3</c:v>
                </c:pt>
                <c:pt idx="74715" formatCode="0.00E+00">
                  <c:v>-9.9159899999999995E-3</c:v>
                </c:pt>
                <c:pt idx="74716">
                  <c:v>-1.0050699999999999E-2</c:v>
                </c:pt>
                <c:pt idx="74717">
                  <c:v>-1.01849E-2</c:v>
                </c:pt>
                <c:pt idx="74718">
                  <c:v>-1.0318900000000001E-2</c:v>
                </c:pt>
                <c:pt idx="74719">
                  <c:v>-1.0453799999999999E-2</c:v>
                </c:pt>
                <c:pt idx="74720">
                  <c:v>-1.0589599999999999E-2</c:v>
                </c:pt>
                <c:pt idx="74721">
                  <c:v>-1.0725500000000001E-2</c:v>
                </c:pt>
                <c:pt idx="74722">
                  <c:v>-1.08599E-2</c:v>
                </c:pt>
                <c:pt idx="74723">
                  <c:v>-1.0991900000000001E-2</c:v>
                </c:pt>
                <c:pt idx="74724">
                  <c:v>-1.1121199999999999E-2</c:v>
                </c:pt>
                <c:pt idx="74725">
                  <c:v>-1.12481E-2</c:v>
                </c:pt>
                <c:pt idx="74726">
                  <c:v>-1.1372699999999999E-2</c:v>
                </c:pt>
                <c:pt idx="74727">
                  <c:v>-1.1495E-2</c:v>
                </c:pt>
                <c:pt idx="74728">
                  <c:v>-1.1615199999999999E-2</c:v>
                </c:pt>
                <c:pt idx="74729">
                  <c:v>-1.1734400000000001E-2</c:v>
                </c:pt>
                <c:pt idx="74730">
                  <c:v>-1.18537E-2</c:v>
                </c:pt>
                <c:pt idx="74731">
                  <c:v>-1.19732E-2</c:v>
                </c:pt>
                <c:pt idx="74732">
                  <c:v>-1.2092200000000001E-2</c:v>
                </c:pt>
                <c:pt idx="74733">
                  <c:v>-1.221E-2</c:v>
                </c:pt>
                <c:pt idx="74734">
                  <c:v>-1.2325900000000001E-2</c:v>
                </c:pt>
                <c:pt idx="74735">
                  <c:v>-1.24396E-2</c:v>
                </c:pt>
                <c:pt idx="74736">
                  <c:v>-1.2551100000000001E-2</c:v>
                </c:pt>
                <c:pt idx="74737">
                  <c:v>-1.2660899999999999E-2</c:v>
                </c:pt>
                <c:pt idx="74738">
                  <c:v>-1.27691E-2</c:v>
                </c:pt>
                <c:pt idx="74739">
                  <c:v>-1.28764E-2</c:v>
                </c:pt>
                <c:pt idx="74740">
                  <c:v>-1.29836E-2</c:v>
                </c:pt>
                <c:pt idx="74741">
                  <c:v>-1.30914E-2</c:v>
                </c:pt>
                <c:pt idx="74742">
                  <c:v>-1.32003E-2</c:v>
                </c:pt>
                <c:pt idx="74743">
                  <c:v>-1.33104E-2</c:v>
                </c:pt>
                <c:pt idx="74744">
                  <c:v>-1.3421799999999999E-2</c:v>
                </c:pt>
                <c:pt idx="74745">
                  <c:v>-1.3534300000000001E-2</c:v>
                </c:pt>
                <c:pt idx="74746">
                  <c:v>-1.3647599999999999E-2</c:v>
                </c:pt>
                <c:pt idx="74747">
                  <c:v>-1.37617E-2</c:v>
                </c:pt>
                <c:pt idx="74748">
                  <c:v>-1.38768E-2</c:v>
                </c:pt>
                <c:pt idx="74749">
                  <c:v>-1.39927E-2</c:v>
                </c:pt>
                <c:pt idx="74750">
                  <c:v>-1.4109E-2</c:v>
                </c:pt>
                <c:pt idx="74751">
                  <c:v>-1.42252E-2</c:v>
                </c:pt>
                <c:pt idx="74752">
                  <c:v>-1.43415E-2</c:v>
                </c:pt>
                <c:pt idx="74753">
                  <c:v>-1.44575E-2</c:v>
                </c:pt>
                <c:pt idx="74754">
                  <c:v>-1.45731E-2</c:v>
                </c:pt>
                <c:pt idx="74755">
                  <c:v>-1.4688400000000001E-2</c:v>
                </c:pt>
                <c:pt idx="74756">
                  <c:v>-1.4803699999999999E-2</c:v>
                </c:pt>
                <c:pt idx="74757">
                  <c:v>-1.4918900000000001E-2</c:v>
                </c:pt>
                <c:pt idx="74758">
                  <c:v>-1.5033599999999999E-2</c:v>
                </c:pt>
                <c:pt idx="74759">
                  <c:v>-1.5148099999999999E-2</c:v>
                </c:pt>
                <c:pt idx="74760">
                  <c:v>-1.5263000000000001E-2</c:v>
                </c:pt>
                <c:pt idx="74761">
                  <c:v>-1.5378299999999999E-2</c:v>
                </c:pt>
                <c:pt idx="74762">
                  <c:v>-1.54935E-2</c:v>
                </c:pt>
                <c:pt idx="74763">
                  <c:v>-1.56086E-2</c:v>
                </c:pt>
                <c:pt idx="74764">
                  <c:v>-1.5723299999999999E-2</c:v>
                </c:pt>
                <c:pt idx="74765">
                  <c:v>-1.5837E-2</c:v>
                </c:pt>
                <c:pt idx="74766">
                  <c:v>-1.5948899999999998E-2</c:v>
                </c:pt>
                <c:pt idx="74767">
                  <c:v>-1.60579E-2</c:v>
                </c:pt>
                <c:pt idx="74768">
                  <c:v>-1.6163799999999999E-2</c:v>
                </c:pt>
                <c:pt idx="74769">
                  <c:v>-1.6267500000000001E-2</c:v>
                </c:pt>
                <c:pt idx="74770">
                  <c:v>-1.63698E-2</c:v>
                </c:pt>
                <c:pt idx="74771">
                  <c:v>-1.64715E-2</c:v>
                </c:pt>
                <c:pt idx="74772">
                  <c:v>-1.6572400000000001E-2</c:v>
                </c:pt>
                <c:pt idx="74773">
                  <c:v>-1.6671499999999999E-2</c:v>
                </c:pt>
                <c:pt idx="74774">
                  <c:v>-1.67682E-2</c:v>
                </c:pt>
                <c:pt idx="74775">
                  <c:v>-1.6862499999999999E-2</c:v>
                </c:pt>
                <c:pt idx="74776">
                  <c:v>-1.6955100000000001E-2</c:v>
                </c:pt>
                <c:pt idx="74777">
                  <c:v>-1.7045999999999999E-2</c:v>
                </c:pt>
                <c:pt idx="74778">
                  <c:v>-1.7135000000000001E-2</c:v>
                </c:pt>
                <c:pt idx="74779">
                  <c:v>-1.7222000000000001E-2</c:v>
                </c:pt>
                <c:pt idx="74780">
                  <c:v>-1.7306800000000001E-2</c:v>
                </c:pt>
                <c:pt idx="74781">
                  <c:v>-1.7389700000000001E-2</c:v>
                </c:pt>
                <c:pt idx="74782">
                  <c:v>-1.74711E-2</c:v>
                </c:pt>
                <c:pt idx="74783">
                  <c:v>-1.7550400000000001E-2</c:v>
                </c:pt>
                <c:pt idx="74784">
                  <c:v>-1.7626300000000001E-2</c:v>
                </c:pt>
                <c:pt idx="74785">
                  <c:v>-1.7697500000000001E-2</c:v>
                </c:pt>
                <c:pt idx="74786">
                  <c:v>-1.7763399999999999E-2</c:v>
                </c:pt>
                <c:pt idx="74787">
                  <c:v>-1.7824300000000001E-2</c:v>
                </c:pt>
                <c:pt idx="74788">
                  <c:v>-1.78812E-2</c:v>
                </c:pt>
                <c:pt idx="74789">
                  <c:v>-1.7934200000000001E-2</c:v>
                </c:pt>
                <c:pt idx="74790">
                  <c:v>-1.79828E-2</c:v>
                </c:pt>
                <c:pt idx="74791">
                  <c:v>-1.80266E-2</c:v>
                </c:pt>
                <c:pt idx="74792">
                  <c:v>-1.8065600000000001E-2</c:v>
                </c:pt>
                <c:pt idx="74793">
                  <c:v>-1.8100000000000002E-2</c:v>
                </c:pt>
                <c:pt idx="74794">
                  <c:v>-1.8128999999999999E-2</c:v>
                </c:pt>
                <c:pt idx="74795">
                  <c:v>-1.8152000000000001E-2</c:v>
                </c:pt>
                <c:pt idx="74796">
                  <c:v>-1.8169100000000001E-2</c:v>
                </c:pt>
                <c:pt idx="74797">
                  <c:v>-1.8180100000000001E-2</c:v>
                </c:pt>
                <c:pt idx="74798">
                  <c:v>-1.8184599999999999E-2</c:v>
                </c:pt>
                <c:pt idx="74799">
                  <c:v>-1.8183000000000001E-2</c:v>
                </c:pt>
                <c:pt idx="74800">
                  <c:v>-1.8176600000000001E-2</c:v>
                </c:pt>
                <c:pt idx="74801">
                  <c:v>-1.8166700000000001E-2</c:v>
                </c:pt>
                <c:pt idx="74802">
                  <c:v>-1.8154E-2</c:v>
                </c:pt>
                <c:pt idx="74803">
                  <c:v>-1.81388E-2</c:v>
                </c:pt>
                <c:pt idx="74804">
                  <c:v>-1.81218E-2</c:v>
                </c:pt>
                <c:pt idx="74805">
                  <c:v>-1.81032E-2</c:v>
                </c:pt>
                <c:pt idx="74806">
                  <c:v>-1.8082600000000001E-2</c:v>
                </c:pt>
                <c:pt idx="74807">
                  <c:v>-1.806E-2</c:v>
                </c:pt>
                <c:pt idx="74808">
                  <c:v>-1.8035499999999999E-2</c:v>
                </c:pt>
                <c:pt idx="74809">
                  <c:v>-1.80091E-2</c:v>
                </c:pt>
                <c:pt idx="74810">
                  <c:v>-1.7980699999999999E-2</c:v>
                </c:pt>
                <c:pt idx="74811">
                  <c:v>-1.7949699999999999E-2</c:v>
                </c:pt>
                <c:pt idx="74812">
                  <c:v>-1.7915199999999999E-2</c:v>
                </c:pt>
                <c:pt idx="74813">
                  <c:v>-1.7876E-2</c:v>
                </c:pt>
                <c:pt idx="74814">
                  <c:v>-1.78321E-2</c:v>
                </c:pt>
                <c:pt idx="74815">
                  <c:v>-1.7783500000000001E-2</c:v>
                </c:pt>
                <c:pt idx="74816">
                  <c:v>-1.77299E-2</c:v>
                </c:pt>
                <c:pt idx="74817">
                  <c:v>-1.7670700000000001E-2</c:v>
                </c:pt>
                <c:pt idx="74818">
                  <c:v>-1.7606E-2</c:v>
                </c:pt>
                <c:pt idx="74819">
                  <c:v>-1.7536400000000001E-2</c:v>
                </c:pt>
                <c:pt idx="74820">
                  <c:v>-1.7462800000000001E-2</c:v>
                </c:pt>
                <c:pt idx="74821">
                  <c:v>-1.7385299999999999E-2</c:v>
                </c:pt>
                <c:pt idx="74822">
                  <c:v>-1.7304400000000001E-2</c:v>
                </c:pt>
                <c:pt idx="74823">
                  <c:v>-1.7220200000000001E-2</c:v>
                </c:pt>
                <c:pt idx="74824">
                  <c:v>-1.7132999999999999E-2</c:v>
                </c:pt>
                <c:pt idx="74825">
                  <c:v>-1.7043099999999999E-2</c:v>
                </c:pt>
                <c:pt idx="74826">
                  <c:v>-1.6950400000000001E-2</c:v>
                </c:pt>
                <c:pt idx="74827">
                  <c:v>-1.68548E-2</c:v>
                </c:pt>
                <c:pt idx="74828">
                  <c:v>-1.6756099999999999E-2</c:v>
                </c:pt>
                <c:pt idx="74829">
                  <c:v>-1.6654800000000001E-2</c:v>
                </c:pt>
                <c:pt idx="74830">
                  <c:v>-1.6551300000000001E-2</c:v>
                </c:pt>
                <c:pt idx="74831">
                  <c:v>-1.6445700000000001E-2</c:v>
                </c:pt>
                <c:pt idx="74832">
                  <c:v>-1.6338800000000001E-2</c:v>
                </c:pt>
                <c:pt idx="74833">
                  <c:v>-1.6231200000000001E-2</c:v>
                </c:pt>
                <c:pt idx="74834">
                  <c:v>-1.6122999999999998E-2</c:v>
                </c:pt>
                <c:pt idx="74835">
                  <c:v>-1.6012999999999999E-2</c:v>
                </c:pt>
                <c:pt idx="74836">
                  <c:v>-1.59002E-2</c:v>
                </c:pt>
                <c:pt idx="74837">
                  <c:v>-1.5784699999999999E-2</c:v>
                </c:pt>
                <c:pt idx="74838">
                  <c:v>-1.5668000000000001E-2</c:v>
                </c:pt>
                <c:pt idx="74839">
                  <c:v>-1.55505E-2</c:v>
                </c:pt>
                <c:pt idx="74840">
                  <c:v>-1.5432100000000001E-2</c:v>
                </c:pt>
                <c:pt idx="74841">
                  <c:v>-1.5312900000000001E-2</c:v>
                </c:pt>
                <c:pt idx="74842">
                  <c:v>-1.5192900000000001E-2</c:v>
                </c:pt>
                <c:pt idx="74843">
                  <c:v>-1.50715E-2</c:v>
                </c:pt>
                <c:pt idx="74844">
                  <c:v>-1.4948700000000001E-2</c:v>
                </c:pt>
                <c:pt idx="74845">
                  <c:v>-1.4825400000000001E-2</c:v>
                </c:pt>
                <c:pt idx="74846">
                  <c:v>-1.47019E-2</c:v>
                </c:pt>
                <c:pt idx="74847">
                  <c:v>-1.45778E-2</c:v>
                </c:pt>
                <c:pt idx="74848">
                  <c:v>-1.44528E-2</c:v>
                </c:pt>
                <c:pt idx="74849">
                  <c:v>-1.4327599999999999E-2</c:v>
                </c:pt>
                <c:pt idx="74850">
                  <c:v>-1.4203E-2</c:v>
                </c:pt>
                <c:pt idx="74851">
                  <c:v>-1.4079700000000001E-2</c:v>
                </c:pt>
                <c:pt idx="74852">
                  <c:v>-1.39582E-2</c:v>
                </c:pt>
                <c:pt idx="74853">
                  <c:v>-1.3839000000000001E-2</c:v>
                </c:pt>
                <c:pt idx="74854">
                  <c:v>-1.37217E-2</c:v>
                </c:pt>
                <c:pt idx="74855">
                  <c:v>-1.3605600000000001E-2</c:v>
                </c:pt>
                <c:pt idx="74856">
                  <c:v>-1.34897E-2</c:v>
                </c:pt>
                <c:pt idx="74857">
                  <c:v>-1.33735E-2</c:v>
                </c:pt>
                <c:pt idx="74858">
                  <c:v>-1.32572E-2</c:v>
                </c:pt>
                <c:pt idx="74859">
                  <c:v>-1.31409E-2</c:v>
                </c:pt>
                <c:pt idx="74860">
                  <c:v>-1.3024300000000001E-2</c:v>
                </c:pt>
                <c:pt idx="74861">
                  <c:v>-1.2907699999999999E-2</c:v>
                </c:pt>
                <c:pt idx="74862">
                  <c:v>-1.27917E-2</c:v>
                </c:pt>
                <c:pt idx="74863">
                  <c:v>-1.26775E-2</c:v>
                </c:pt>
                <c:pt idx="74864">
                  <c:v>-1.25659E-2</c:v>
                </c:pt>
                <c:pt idx="74865">
                  <c:v>-1.24572E-2</c:v>
                </c:pt>
                <c:pt idx="74866">
                  <c:v>-1.2351900000000001E-2</c:v>
                </c:pt>
                <c:pt idx="74867">
                  <c:v>-1.22507E-2</c:v>
                </c:pt>
                <c:pt idx="74868">
                  <c:v>-1.21537E-2</c:v>
                </c:pt>
                <c:pt idx="74869">
                  <c:v>-1.20605E-2</c:v>
                </c:pt>
                <c:pt idx="74870">
                  <c:v>-1.19712E-2</c:v>
                </c:pt>
                <c:pt idx="74871">
                  <c:v>-1.18856E-2</c:v>
                </c:pt>
                <c:pt idx="74872">
                  <c:v>-1.18038E-2</c:v>
                </c:pt>
                <c:pt idx="74873">
                  <c:v>-1.1726E-2</c:v>
                </c:pt>
                <c:pt idx="74874">
                  <c:v>-1.16522E-2</c:v>
                </c:pt>
                <c:pt idx="74875">
                  <c:v>-1.1581299999999999E-2</c:v>
                </c:pt>
                <c:pt idx="74876">
                  <c:v>-1.1512400000000001E-2</c:v>
                </c:pt>
                <c:pt idx="74877">
                  <c:v>-1.1445200000000001E-2</c:v>
                </c:pt>
                <c:pt idx="74878">
                  <c:v>-1.1378900000000001E-2</c:v>
                </c:pt>
                <c:pt idx="74879">
                  <c:v>-1.1313E-2</c:v>
                </c:pt>
                <c:pt idx="74880">
                  <c:v>-1.1247200000000001E-2</c:v>
                </c:pt>
                <c:pt idx="74881">
                  <c:v>-1.1182900000000001E-2</c:v>
                </c:pt>
                <c:pt idx="74882">
                  <c:v>-1.1121199999999999E-2</c:v>
                </c:pt>
                <c:pt idx="74883">
                  <c:v>-1.1062199999999999E-2</c:v>
                </c:pt>
                <c:pt idx="74884">
                  <c:v>-1.1006E-2</c:v>
                </c:pt>
                <c:pt idx="74885">
                  <c:v>-1.09529E-2</c:v>
                </c:pt>
                <c:pt idx="74886">
                  <c:v>-1.0903299999999999E-2</c:v>
                </c:pt>
                <c:pt idx="74887">
                  <c:v>-1.08568E-2</c:v>
                </c:pt>
                <c:pt idx="74888">
                  <c:v>-1.08135E-2</c:v>
                </c:pt>
                <c:pt idx="74889">
                  <c:v>-1.07735E-2</c:v>
                </c:pt>
                <c:pt idx="74890">
                  <c:v>-1.0737399999999999E-2</c:v>
                </c:pt>
                <c:pt idx="74891">
                  <c:v>-1.07054E-2</c:v>
                </c:pt>
                <c:pt idx="74892">
                  <c:v>-1.0678E-2</c:v>
                </c:pt>
                <c:pt idx="74893">
                  <c:v>-1.0655100000000001E-2</c:v>
                </c:pt>
                <c:pt idx="74894">
                  <c:v>-1.0636E-2</c:v>
                </c:pt>
                <c:pt idx="74895">
                  <c:v>-1.06204E-2</c:v>
                </c:pt>
                <c:pt idx="74896">
                  <c:v>-1.06087E-2</c:v>
                </c:pt>
                <c:pt idx="74897">
                  <c:v>-1.06017E-2</c:v>
                </c:pt>
                <c:pt idx="74898">
                  <c:v>-1.06E-2</c:v>
                </c:pt>
                <c:pt idx="74899">
                  <c:v>-1.06032E-2</c:v>
                </c:pt>
                <c:pt idx="74900">
                  <c:v>-1.06106E-2</c:v>
                </c:pt>
                <c:pt idx="74901">
                  <c:v>-1.06213E-2</c:v>
                </c:pt>
                <c:pt idx="74902">
                  <c:v>-1.06344E-2</c:v>
                </c:pt>
                <c:pt idx="74903">
                  <c:v>-1.065E-2</c:v>
                </c:pt>
                <c:pt idx="74904">
                  <c:v>-1.06678E-2</c:v>
                </c:pt>
                <c:pt idx="74905">
                  <c:v>-1.06871E-2</c:v>
                </c:pt>
                <c:pt idx="74906">
                  <c:v>-1.07084E-2</c:v>
                </c:pt>
                <c:pt idx="74907">
                  <c:v>-1.07326E-2</c:v>
                </c:pt>
                <c:pt idx="74908">
                  <c:v>-1.0760499999999999E-2</c:v>
                </c:pt>
                <c:pt idx="74909">
                  <c:v>-1.07922E-2</c:v>
                </c:pt>
                <c:pt idx="74910">
                  <c:v>-1.0827399999999999E-2</c:v>
                </c:pt>
                <c:pt idx="74911">
                  <c:v>-1.08658E-2</c:v>
                </c:pt>
                <c:pt idx="74912">
                  <c:v>-1.0907200000000001E-2</c:v>
                </c:pt>
                <c:pt idx="74913">
                  <c:v>-1.09514E-2</c:v>
                </c:pt>
                <c:pt idx="74914">
                  <c:v>-1.0998600000000001E-2</c:v>
                </c:pt>
                <c:pt idx="74915">
                  <c:v>-1.1049399999999999E-2</c:v>
                </c:pt>
                <c:pt idx="74916">
                  <c:v>-1.1104299999999999E-2</c:v>
                </c:pt>
                <c:pt idx="74917">
                  <c:v>-1.11631E-2</c:v>
                </c:pt>
                <c:pt idx="74918">
                  <c:v>-1.1225499999999999E-2</c:v>
                </c:pt>
                <c:pt idx="74919">
                  <c:v>-1.12908E-2</c:v>
                </c:pt>
                <c:pt idx="74920">
                  <c:v>-1.1358099999999999E-2</c:v>
                </c:pt>
                <c:pt idx="74921">
                  <c:v>-1.14263E-2</c:v>
                </c:pt>
                <c:pt idx="74922">
                  <c:v>-1.1494300000000001E-2</c:v>
                </c:pt>
                <c:pt idx="74923">
                  <c:v>-1.1562299999999999E-2</c:v>
                </c:pt>
                <c:pt idx="74924">
                  <c:v>-1.16303E-2</c:v>
                </c:pt>
                <c:pt idx="74925">
                  <c:v>-1.1698699999999999E-2</c:v>
                </c:pt>
                <c:pt idx="74926">
                  <c:v>-1.17681E-2</c:v>
                </c:pt>
                <c:pt idx="74927">
                  <c:v>-1.18383E-2</c:v>
                </c:pt>
                <c:pt idx="74928">
                  <c:v>-1.1908699999999999E-2</c:v>
                </c:pt>
                <c:pt idx="74929">
                  <c:v>-1.1978000000000001E-2</c:v>
                </c:pt>
                <c:pt idx="74930">
                  <c:v>-1.2046299999999999E-2</c:v>
                </c:pt>
                <c:pt idx="74931">
                  <c:v>-1.2115000000000001E-2</c:v>
                </c:pt>
                <c:pt idx="74932">
                  <c:v>-1.21847E-2</c:v>
                </c:pt>
                <c:pt idx="74933">
                  <c:v>-1.22556E-2</c:v>
                </c:pt>
                <c:pt idx="74934">
                  <c:v>-1.23275E-2</c:v>
                </c:pt>
                <c:pt idx="74935">
                  <c:v>-1.2400599999999999E-2</c:v>
                </c:pt>
                <c:pt idx="74936">
                  <c:v>-1.2475399999999999E-2</c:v>
                </c:pt>
                <c:pt idx="74937">
                  <c:v>-1.2551400000000001E-2</c:v>
                </c:pt>
                <c:pt idx="74938">
                  <c:v>-1.26271E-2</c:v>
                </c:pt>
                <c:pt idx="74939">
                  <c:v>-1.27011E-2</c:v>
                </c:pt>
                <c:pt idx="74940">
                  <c:v>-1.2773100000000001E-2</c:v>
                </c:pt>
                <c:pt idx="74941">
                  <c:v>-1.28431E-2</c:v>
                </c:pt>
                <c:pt idx="74942">
                  <c:v>-1.2911000000000001E-2</c:v>
                </c:pt>
                <c:pt idx="74943">
                  <c:v>-1.2977499999999999E-2</c:v>
                </c:pt>
                <c:pt idx="74944">
                  <c:v>-1.3042700000000001E-2</c:v>
                </c:pt>
                <c:pt idx="74945">
                  <c:v>-1.3105800000000001E-2</c:v>
                </c:pt>
                <c:pt idx="74946">
                  <c:v>-1.3166199999999999E-2</c:v>
                </c:pt>
                <c:pt idx="74947">
                  <c:v>-1.3224400000000001E-2</c:v>
                </c:pt>
                <c:pt idx="74948">
                  <c:v>-1.32815E-2</c:v>
                </c:pt>
                <c:pt idx="74949">
                  <c:v>-1.33379E-2</c:v>
                </c:pt>
                <c:pt idx="74950">
                  <c:v>-1.3393499999999999E-2</c:v>
                </c:pt>
                <c:pt idx="74951">
                  <c:v>-1.3448699999999999E-2</c:v>
                </c:pt>
                <c:pt idx="74952">
                  <c:v>-1.35041E-2</c:v>
                </c:pt>
                <c:pt idx="74953">
                  <c:v>-1.35596E-2</c:v>
                </c:pt>
                <c:pt idx="74954">
                  <c:v>-1.36153E-2</c:v>
                </c:pt>
                <c:pt idx="74955">
                  <c:v>-1.3670399999999999E-2</c:v>
                </c:pt>
                <c:pt idx="74956">
                  <c:v>-1.37234E-2</c:v>
                </c:pt>
                <c:pt idx="74957">
                  <c:v>-1.37731E-2</c:v>
                </c:pt>
                <c:pt idx="74958">
                  <c:v>-1.38195E-2</c:v>
                </c:pt>
                <c:pt idx="74959">
                  <c:v>-1.3864100000000001E-2</c:v>
                </c:pt>
                <c:pt idx="74960">
                  <c:v>-1.3908800000000001E-2</c:v>
                </c:pt>
                <c:pt idx="74961">
                  <c:v>-1.39539E-2</c:v>
                </c:pt>
                <c:pt idx="74962">
                  <c:v>-1.3998399999999999E-2</c:v>
                </c:pt>
                <c:pt idx="74963">
                  <c:v>-1.40406E-2</c:v>
                </c:pt>
                <c:pt idx="74964">
                  <c:v>-1.40795E-2</c:v>
                </c:pt>
                <c:pt idx="74965">
                  <c:v>-1.41155E-2</c:v>
                </c:pt>
                <c:pt idx="74966">
                  <c:v>-1.4148900000000001E-2</c:v>
                </c:pt>
                <c:pt idx="74967">
                  <c:v>-1.41797E-2</c:v>
                </c:pt>
                <c:pt idx="74968">
                  <c:v>-1.4208500000000001E-2</c:v>
                </c:pt>
                <c:pt idx="74969">
                  <c:v>-1.42358E-2</c:v>
                </c:pt>
                <c:pt idx="74970">
                  <c:v>-1.4262E-2</c:v>
                </c:pt>
                <c:pt idx="74971">
                  <c:v>-1.42874E-2</c:v>
                </c:pt>
                <c:pt idx="74972">
                  <c:v>-1.43123E-2</c:v>
                </c:pt>
                <c:pt idx="74973">
                  <c:v>-1.43369E-2</c:v>
                </c:pt>
                <c:pt idx="74974">
                  <c:v>-1.4360700000000001E-2</c:v>
                </c:pt>
                <c:pt idx="74975">
                  <c:v>-1.43832E-2</c:v>
                </c:pt>
                <c:pt idx="74976">
                  <c:v>-1.4404200000000001E-2</c:v>
                </c:pt>
                <c:pt idx="74977">
                  <c:v>-1.4423800000000001E-2</c:v>
                </c:pt>
                <c:pt idx="74978">
                  <c:v>-1.4442E-2</c:v>
                </c:pt>
                <c:pt idx="74979">
                  <c:v>-1.44583E-2</c:v>
                </c:pt>
                <c:pt idx="74980">
                  <c:v>-1.44726E-2</c:v>
                </c:pt>
                <c:pt idx="74981">
                  <c:v>-1.44847E-2</c:v>
                </c:pt>
                <c:pt idx="74982">
                  <c:v>-1.4493900000000001E-2</c:v>
                </c:pt>
                <c:pt idx="74983">
                  <c:v>-1.44995E-2</c:v>
                </c:pt>
                <c:pt idx="74984">
                  <c:v>-1.4500600000000001E-2</c:v>
                </c:pt>
                <c:pt idx="74985">
                  <c:v>-1.4497400000000001E-2</c:v>
                </c:pt>
                <c:pt idx="74986">
                  <c:v>-1.4489999999999999E-2</c:v>
                </c:pt>
                <c:pt idx="74987">
                  <c:v>-1.44788E-2</c:v>
                </c:pt>
                <c:pt idx="74988">
                  <c:v>-1.4463800000000001E-2</c:v>
                </c:pt>
                <c:pt idx="74989">
                  <c:v>-1.44455E-2</c:v>
                </c:pt>
                <c:pt idx="74990">
                  <c:v>-1.4423800000000001E-2</c:v>
                </c:pt>
                <c:pt idx="74991">
                  <c:v>-1.43979E-2</c:v>
                </c:pt>
                <c:pt idx="74992">
                  <c:v>-1.4367599999999999E-2</c:v>
                </c:pt>
                <c:pt idx="74993">
                  <c:v>-1.43339E-2</c:v>
                </c:pt>
                <c:pt idx="74994">
                  <c:v>-1.4298099999999999E-2</c:v>
                </c:pt>
                <c:pt idx="74995">
                  <c:v>-1.4261100000000001E-2</c:v>
                </c:pt>
                <c:pt idx="74996">
                  <c:v>-1.42235E-2</c:v>
                </c:pt>
                <c:pt idx="74997">
                  <c:v>-1.41855E-2</c:v>
                </c:pt>
                <c:pt idx="74998">
                  <c:v>-1.4147699999999999E-2</c:v>
                </c:pt>
                <c:pt idx="74999">
                  <c:v>-1.4110299999999999E-2</c:v>
                </c:pt>
                <c:pt idx="75000">
                  <c:v>-1.40731E-2</c:v>
                </c:pt>
                <c:pt idx="75001">
                  <c:v>-1.4035499999999999E-2</c:v>
                </c:pt>
                <c:pt idx="75002">
                  <c:v>-1.39971E-2</c:v>
                </c:pt>
                <c:pt idx="75003">
                  <c:v>-1.3958E-2</c:v>
                </c:pt>
                <c:pt idx="75004">
                  <c:v>-1.3918399999999999E-2</c:v>
                </c:pt>
                <c:pt idx="75005">
                  <c:v>-1.38783E-2</c:v>
                </c:pt>
                <c:pt idx="75006">
                  <c:v>-1.38373E-2</c:v>
                </c:pt>
                <c:pt idx="75007">
                  <c:v>-1.3795099999999999E-2</c:v>
                </c:pt>
                <c:pt idx="75008">
                  <c:v>-1.37514E-2</c:v>
                </c:pt>
                <c:pt idx="75009">
                  <c:v>-1.3706400000000001E-2</c:v>
                </c:pt>
                <c:pt idx="75010">
                  <c:v>-1.36607E-2</c:v>
                </c:pt>
                <c:pt idx="75011">
                  <c:v>-1.36145E-2</c:v>
                </c:pt>
                <c:pt idx="75012">
                  <c:v>-1.3567600000000001E-2</c:v>
                </c:pt>
                <c:pt idx="75013">
                  <c:v>-1.35205E-2</c:v>
                </c:pt>
                <c:pt idx="75014">
                  <c:v>-1.3473799999999999E-2</c:v>
                </c:pt>
                <c:pt idx="75015">
                  <c:v>-1.3427700000000001E-2</c:v>
                </c:pt>
                <c:pt idx="75016">
                  <c:v>-1.33826E-2</c:v>
                </c:pt>
                <c:pt idx="75017">
                  <c:v>-1.33388E-2</c:v>
                </c:pt>
                <c:pt idx="75018">
                  <c:v>-1.32964E-2</c:v>
                </c:pt>
                <c:pt idx="75019">
                  <c:v>-1.32549E-2</c:v>
                </c:pt>
                <c:pt idx="75020">
                  <c:v>-1.3214200000000001E-2</c:v>
                </c:pt>
                <c:pt idx="75021">
                  <c:v>-1.31746E-2</c:v>
                </c:pt>
                <c:pt idx="75022">
                  <c:v>-1.3136E-2</c:v>
                </c:pt>
                <c:pt idx="75023">
                  <c:v>-1.30986E-2</c:v>
                </c:pt>
                <c:pt idx="75024">
                  <c:v>-1.3062799999999999E-2</c:v>
                </c:pt>
                <c:pt idx="75025">
                  <c:v>-1.30285E-2</c:v>
                </c:pt>
                <c:pt idx="75026">
                  <c:v>-1.29956E-2</c:v>
                </c:pt>
                <c:pt idx="75027">
                  <c:v>-1.2964099999999999E-2</c:v>
                </c:pt>
                <c:pt idx="75028">
                  <c:v>-1.2934299999999999E-2</c:v>
                </c:pt>
                <c:pt idx="75029">
                  <c:v>-1.29068E-2</c:v>
                </c:pt>
                <c:pt idx="75030">
                  <c:v>-1.2881399999999999E-2</c:v>
                </c:pt>
                <c:pt idx="75031">
                  <c:v>-1.28579E-2</c:v>
                </c:pt>
                <c:pt idx="75032">
                  <c:v>-1.2835600000000001E-2</c:v>
                </c:pt>
                <c:pt idx="75033">
                  <c:v>-1.28144E-2</c:v>
                </c:pt>
                <c:pt idx="75034">
                  <c:v>-1.27946E-2</c:v>
                </c:pt>
                <c:pt idx="75035">
                  <c:v>-1.27765E-2</c:v>
                </c:pt>
                <c:pt idx="75036">
                  <c:v>-1.27606E-2</c:v>
                </c:pt>
                <c:pt idx="75037">
                  <c:v>-1.2746800000000001E-2</c:v>
                </c:pt>
                <c:pt idx="75038">
                  <c:v>-1.2734799999999999E-2</c:v>
                </c:pt>
                <c:pt idx="75039">
                  <c:v>-1.2723999999999999E-2</c:v>
                </c:pt>
                <c:pt idx="75040">
                  <c:v>-1.27142E-2</c:v>
                </c:pt>
                <c:pt idx="75041">
                  <c:v>-1.27048E-2</c:v>
                </c:pt>
                <c:pt idx="75042">
                  <c:v>-1.26955E-2</c:v>
                </c:pt>
                <c:pt idx="75043">
                  <c:v>-1.2685999999999999E-2</c:v>
                </c:pt>
                <c:pt idx="75044">
                  <c:v>-1.26762E-2</c:v>
                </c:pt>
                <c:pt idx="75045">
                  <c:v>-1.26657E-2</c:v>
                </c:pt>
                <c:pt idx="75046">
                  <c:v>-1.2654800000000001E-2</c:v>
                </c:pt>
                <c:pt idx="75047">
                  <c:v>-1.26439E-2</c:v>
                </c:pt>
                <c:pt idx="75048">
                  <c:v>-1.2633200000000001E-2</c:v>
                </c:pt>
                <c:pt idx="75049">
                  <c:v>-1.26228E-2</c:v>
                </c:pt>
                <c:pt idx="75050">
                  <c:v>-1.26128E-2</c:v>
                </c:pt>
                <c:pt idx="75051">
                  <c:v>-1.2603100000000001E-2</c:v>
                </c:pt>
                <c:pt idx="75052">
                  <c:v>-1.2593699999999999E-2</c:v>
                </c:pt>
                <c:pt idx="75053">
                  <c:v>-1.25843E-2</c:v>
                </c:pt>
                <c:pt idx="75054">
                  <c:v>-1.2575100000000001E-2</c:v>
                </c:pt>
                <c:pt idx="75055">
                  <c:v>-1.2566300000000001E-2</c:v>
                </c:pt>
                <c:pt idx="75056">
                  <c:v>-1.25577E-2</c:v>
                </c:pt>
                <c:pt idx="75057">
                  <c:v>-1.2549299999999999E-2</c:v>
                </c:pt>
                <c:pt idx="75058">
                  <c:v>-1.2541E-2</c:v>
                </c:pt>
                <c:pt idx="75059">
                  <c:v>-1.25326E-2</c:v>
                </c:pt>
                <c:pt idx="75060">
                  <c:v>-1.2523899999999999E-2</c:v>
                </c:pt>
                <c:pt idx="75061">
                  <c:v>-1.25153E-2</c:v>
                </c:pt>
                <c:pt idx="75062">
                  <c:v>-1.25071E-2</c:v>
                </c:pt>
                <c:pt idx="75063">
                  <c:v>-1.2499400000000001E-2</c:v>
                </c:pt>
                <c:pt idx="75064">
                  <c:v>-1.24916E-2</c:v>
                </c:pt>
                <c:pt idx="75065">
                  <c:v>-1.2483599999999999E-2</c:v>
                </c:pt>
                <c:pt idx="75066">
                  <c:v>-1.2475399999999999E-2</c:v>
                </c:pt>
                <c:pt idx="75067">
                  <c:v>-1.2467499999999999E-2</c:v>
                </c:pt>
                <c:pt idx="75068">
                  <c:v>-1.2460000000000001E-2</c:v>
                </c:pt>
                <c:pt idx="75069">
                  <c:v>-1.2452899999999999E-2</c:v>
                </c:pt>
                <c:pt idx="75070">
                  <c:v>-1.2446199999999999E-2</c:v>
                </c:pt>
                <c:pt idx="75071">
                  <c:v>-1.2439800000000001E-2</c:v>
                </c:pt>
                <c:pt idx="75072">
                  <c:v>-1.2434000000000001E-2</c:v>
                </c:pt>
                <c:pt idx="75073">
                  <c:v>-1.24286E-2</c:v>
                </c:pt>
                <c:pt idx="75074">
                  <c:v>-1.24227E-2</c:v>
                </c:pt>
                <c:pt idx="75075">
                  <c:v>-1.2415600000000001E-2</c:v>
                </c:pt>
                <c:pt idx="75076">
                  <c:v>-1.24078E-2</c:v>
                </c:pt>
                <c:pt idx="75077">
                  <c:v>-1.24003E-2</c:v>
                </c:pt>
                <c:pt idx="75078">
                  <c:v>-1.2393400000000001E-2</c:v>
                </c:pt>
                <c:pt idx="75079">
                  <c:v>-1.23871E-2</c:v>
                </c:pt>
                <c:pt idx="75080">
                  <c:v>-1.23813E-2</c:v>
                </c:pt>
                <c:pt idx="75081">
                  <c:v>-1.2376E-2</c:v>
                </c:pt>
                <c:pt idx="75082">
                  <c:v>-1.2371800000000001E-2</c:v>
                </c:pt>
                <c:pt idx="75083">
                  <c:v>-1.2368799999999999E-2</c:v>
                </c:pt>
                <c:pt idx="75084">
                  <c:v>-1.2362100000000001E-2</c:v>
                </c:pt>
                <c:pt idx="75085">
                  <c:v>-1.23479E-2</c:v>
                </c:pt>
                <c:pt idx="75086">
                  <c:v>-1.2331399999999999E-2</c:v>
                </c:pt>
                <c:pt idx="75087">
                  <c:v>-1.2316199999999999E-2</c:v>
                </c:pt>
                <c:pt idx="75088">
                  <c:v>-1.22991E-2</c:v>
                </c:pt>
                <c:pt idx="75089">
                  <c:v>-1.2278799999999999E-2</c:v>
                </c:pt>
                <c:pt idx="75090">
                  <c:v>-1.22573E-2</c:v>
                </c:pt>
                <c:pt idx="75091">
                  <c:v>-1.22354E-2</c:v>
                </c:pt>
                <c:pt idx="75092">
                  <c:v>-1.2212799999999999E-2</c:v>
                </c:pt>
                <c:pt idx="75093">
                  <c:v>-1.21887E-2</c:v>
                </c:pt>
                <c:pt idx="75094">
                  <c:v>-1.21622E-2</c:v>
                </c:pt>
                <c:pt idx="75095">
                  <c:v>-1.2133E-2</c:v>
                </c:pt>
                <c:pt idx="75096">
                  <c:v>-1.2101199999999999E-2</c:v>
                </c:pt>
                <c:pt idx="75097">
                  <c:v>-1.2067E-2</c:v>
                </c:pt>
                <c:pt idx="75098">
                  <c:v>-1.2030600000000001E-2</c:v>
                </c:pt>
                <c:pt idx="75099">
                  <c:v>-1.19924E-2</c:v>
                </c:pt>
                <c:pt idx="75100">
                  <c:v>-1.1953E-2</c:v>
                </c:pt>
                <c:pt idx="75101">
                  <c:v>-1.1912799999999999E-2</c:v>
                </c:pt>
                <c:pt idx="75102">
                  <c:v>-1.1871700000000001E-2</c:v>
                </c:pt>
                <c:pt idx="75103">
                  <c:v>-1.18298E-2</c:v>
                </c:pt>
                <c:pt idx="75104">
                  <c:v>-1.1787199999999999E-2</c:v>
                </c:pt>
                <c:pt idx="75105">
                  <c:v>-1.17433E-2</c:v>
                </c:pt>
                <c:pt idx="75106">
                  <c:v>-1.16977E-2</c:v>
                </c:pt>
                <c:pt idx="75107">
                  <c:v>-1.1649899999999999E-2</c:v>
                </c:pt>
                <c:pt idx="75108">
                  <c:v>-1.16001E-2</c:v>
                </c:pt>
                <c:pt idx="75109">
                  <c:v>-1.15485E-2</c:v>
                </c:pt>
                <c:pt idx="75110">
                  <c:v>-1.14953E-2</c:v>
                </c:pt>
                <c:pt idx="75111">
                  <c:v>-1.1440199999999999E-2</c:v>
                </c:pt>
                <c:pt idx="75112">
                  <c:v>-1.1383600000000001E-2</c:v>
                </c:pt>
                <c:pt idx="75113">
                  <c:v>-1.13255E-2</c:v>
                </c:pt>
                <c:pt idx="75114">
                  <c:v>-1.1265900000000001E-2</c:v>
                </c:pt>
                <c:pt idx="75115">
                  <c:v>-1.1204199999999999E-2</c:v>
                </c:pt>
                <c:pt idx="75116">
                  <c:v>-1.1139899999999999E-2</c:v>
                </c:pt>
                <c:pt idx="75117">
                  <c:v>-1.10729E-2</c:v>
                </c:pt>
                <c:pt idx="75118">
                  <c:v>-1.10034E-2</c:v>
                </c:pt>
                <c:pt idx="75119">
                  <c:v>-1.09312E-2</c:v>
                </c:pt>
                <c:pt idx="75120">
                  <c:v>-1.08562E-2</c:v>
                </c:pt>
                <c:pt idx="75121">
                  <c:v>-1.0778599999999999E-2</c:v>
                </c:pt>
                <c:pt idx="75122">
                  <c:v>-1.06982E-2</c:v>
                </c:pt>
                <c:pt idx="75123">
                  <c:v>-1.06149E-2</c:v>
                </c:pt>
                <c:pt idx="75124">
                  <c:v>-1.05291E-2</c:v>
                </c:pt>
                <c:pt idx="75125">
                  <c:v>-1.0441000000000001E-2</c:v>
                </c:pt>
                <c:pt idx="75126">
                  <c:v>-1.0350399999999999E-2</c:v>
                </c:pt>
                <c:pt idx="75127">
                  <c:v>-1.02573E-2</c:v>
                </c:pt>
                <c:pt idx="75128">
                  <c:v>-1.01616E-2</c:v>
                </c:pt>
                <c:pt idx="75129">
                  <c:v>-1.0063900000000001E-2</c:v>
                </c:pt>
                <c:pt idx="75130" formatCode="0.00E+00">
                  <c:v>-9.9649500000000002E-3</c:v>
                </c:pt>
                <c:pt idx="75131" formatCode="0.00E+00">
                  <c:v>-9.8649700000000007E-3</c:v>
                </c:pt>
                <c:pt idx="75132" formatCode="0.00E+00">
                  <c:v>-9.7639700000000003E-3</c:v>
                </c:pt>
                <c:pt idx="75133" formatCode="0.00E+00">
                  <c:v>-9.6617300000000003E-3</c:v>
                </c:pt>
                <c:pt idx="75134" formatCode="0.00E+00">
                  <c:v>-9.5581099999999999E-3</c:v>
                </c:pt>
                <c:pt idx="75135" formatCode="0.00E+00">
                  <c:v>-9.4532499999999998E-3</c:v>
                </c:pt>
                <c:pt idx="75136" formatCode="0.00E+00">
                  <c:v>-9.3471400000000003E-3</c:v>
                </c:pt>
                <c:pt idx="75137" formatCode="0.00E+00">
                  <c:v>-9.2397E-3</c:v>
                </c:pt>
                <c:pt idx="75138" formatCode="0.00E+00">
                  <c:v>-9.1313799999999997E-3</c:v>
                </c:pt>
                <c:pt idx="75139" formatCode="0.00E+00">
                  <c:v>-9.0228600000000006E-3</c:v>
                </c:pt>
                <c:pt idx="75140" formatCode="0.00E+00">
                  <c:v>-8.9144800000000007E-3</c:v>
                </c:pt>
                <c:pt idx="75141" formatCode="0.00E+00">
                  <c:v>-8.8063499999999992E-3</c:v>
                </c:pt>
                <c:pt idx="75142" formatCode="0.00E+00">
                  <c:v>-8.6983900000000003E-3</c:v>
                </c:pt>
                <c:pt idx="75143" formatCode="0.00E+00">
                  <c:v>-8.5903400000000001E-3</c:v>
                </c:pt>
                <c:pt idx="75144" formatCode="0.00E+00">
                  <c:v>-8.4821299999999992E-3</c:v>
                </c:pt>
                <c:pt idx="75145" formatCode="0.00E+00">
                  <c:v>-8.3747500000000002E-3</c:v>
                </c:pt>
                <c:pt idx="75146" formatCode="0.00E+00">
                  <c:v>-8.2664000000000001E-3</c:v>
                </c:pt>
                <c:pt idx="75147" formatCode="0.00E+00">
                  <c:v>-8.1509200000000007E-3</c:v>
                </c:pt>
                <c:pt idx="75148" formatCode="0.00E+00">
                  <c:v>-8.0294400000000005E-3</c:v>
                </c:pt>
                <c:pt idx="75149" formatCode="0.00E+00">
                  <c:v>-7.9101499999999995E-3</c:v>
                </c:pt>
                <c:pt idx="75150" formatCode="0.00E+00">
                  <c:v>-7.7931800000000002E-3</c:v>
                </c:pt>
                <c:pt idx="75151" formatCode="0.00E+00">
                  <c:v>-7.6743000000000002E-3</c:v>
                </c:pt>
                <c:pt idx="75152" formatCode="0.00E+00">
                  <c:v>-7.5540099999999999E-3</c:v>
                </c:pt>
                <c:pt idx="75153" formatCode="0.00E+00">
                  <c:v>-7.43409E-3</c:v>
                </c:pt>
                <c:pt idx="75154" formatCode="0.00E+00">
                  <c:v>-7.3149E-3</c:v>
                </c:pt>
                <c:pt idx="75155" formatCode="0.00E+00">
                  <c:v>-7.1962700000000003E-3</c:v>
                </c:pt>
                <c:pt idx="75156" formatCode="0.00E+00">
                  <c:v>-7.0781400000000001E-3</c:v>
                </c:pt>
                <c:pt idx="75157" formatCode="0.00E+00">
                  <c:v>-6.96073E-3</c:v>
                </c:pt>
                <c:pt idx="75158" formatCode="0.00E+00">
                  <c:v>-6.8439900000000003E-3</c:v>
                </c:pt>
                <c:pt idx="75159" formatCode="0.00E+00">
                  <c:v>-6.7276499999999999E-3</c:v>
                </c:pt>
                <c:pt idx="75160" formatCode="0.00E+00">
                  <c:v>-6.6118799999999997E-3</c:v>
                </c:pt>
                <c:pt idx="75161" formatCode="0.00E+00">
                  <c:v>-6.4974799999999999E-3</c:v>
                </c:pt>
                <c:pt idx="75162" formatCode="0.00E+00">
                  <c:v>-6.3854300000000001E-3</c:v>
                </c:pt>
                <c:pt idx="75163" formatCode="0.00E+00">
                  <c:v>-6.27664E-3</c:v>
                </c:pt>
                <c:pt idx="75164" formatCode="0.00E+00">
                  <c:v>-6.1716200000000001E-3</c:v>
                </c:pt>
                <c:pt idx="75165" formatCode="0.00E+00">
                  <c:v>-6.07041E-3</c:v>
                </c:pt>
                <c:pt idx="75166" formatCode="0.00E+00">
                  <c:v>-5.9729099999999997E-3</c:v>
                </c:pt>
                <c:pt idx="75167" formatCode="0.00E+00">
                  <c:v>-5.8788299999999998E-3</c:v>
                </c:pt>
                <c:pt idx="75168" formatCode="0.00E+00">
                  <c:v>-5.78781E-3</c:v>
                </c:pt>
                <c:pt idx="75169" formatCode="0.00E+00">
                  <c:v>-5.6996800000000004E-3</c:v>
                </c:pt>
                <c:pt idx="75170" formatCode="0.00E+00">
                  <c:v>-5.6145400000000003E-3</c:v>
                </c:pt>
                <c:pt idx="75171" formatCode="0.00E+00">
                  <c:v>-5.5326799999999999E-3</c:v>
                </c:pt>
                <c:pt idx="75172" formatCode="0.00E+00">
                  <c:v>-5.4542899999999997E-3</c:v>
                </c:pt>
                <c:pt idx="75173" formatCode="0.00E+00">
                  <c:v>-5.3793000000000001E-3</c:v>
                </c:pt>
                <c:pt idx="75174" formatCode="0.00E+00">
                  <c:v>-5.3075400000000003E-3</c:v>
                </c:pt>
                <c:pt idx="75175" formatCode="0.00E+00">
                  <c:v>-5.2387900000000001E-3</c:v>
                </c:pt>
                <c:pt idx="75176" formatCode="0.00E+00">
                  <c:v>-5.1729899999999997E-3</c:v>
                </c:pt>
                <c:pt idx="75177" formatCode="0.00E+00">
                  <c:v>-5.1101899999999997E-3</c:v>
                </c:pt>
                <c:pt idx="75178" formatCode="0.00E+00">
                  <c:v>-5.04996E-3</c:v>
                </c:pt>
                <c:pt idx="75179" formatCode="0.00E+00">
                  <c:v>-4.9918100000000002E-3</c:v>
                </c:pt>
                <c:pt idx="75180" formatCode="0.00E+00">
                  <c:v>-4.9358300000000004E-3</c:v>
                </c:pt>
                <c:pt idx="75181" formatCode="0.00E+00">
                  <c:v>-4.88244E-3</c:v>
                </c:pt>
                <c:pt idx="75182" formatCode="0.00E+00">
                  <c:v>-4.8320799999999999E-3</c:v>
                </c:pt>
                <c:pt idx="75183" formatCode="0.00E+00">
                  <c:v>-4.78518E-3</c:v>
                </c:pt>
                <c:pt idx="75184" formatCode="0.00E+00">
                  <c:v>-4.7418900000000003E-3</c:v>
                </c:pt>
                <c:pt idx="75185" formatCode="0.00E+00">
                  <c:v>-4.7021199999999997E-3</c:v>
                </c:pt>
                <c:pt idx="75186" formatCode="0.00E+00">
                  <c:v>-4.6658999999999997E-3</c:v>
                </c:pt>
                <c:pt idx="75187" formatCode="0.00E+00">
                  <c:v>-4.63328E-3</c:v>
                </c:pt>
                <c:pt idx="75188" formatCode="0.00E+00">
                  <c:v>-4.6041900000000002E-3</c:v>
                </c:pt>
                <c:pt idx="75189" formatCode="0.00E+00">
                  <c:v>-4.5784700000000003E-3</c:v>
                </c:pt>
                <c:pt idx="75190" formatCode="0.00E+00">
                  <c:v>-4.5560599999999998E-3</c:v>
                </c:pt>
                <c:pt idx="75191" formatCode="0.00E+00">
                  <c:v>-4.5369499999999997E-3</c:v>
                </c:pt>
                <c:pt idx="75192" formatCode="0.00E+00">
                  <c:v>-4.5211599999999998E-3</c:v>
                </c:pt>
                <c:pt idx="75193" formatCode="0.00E+00">
                  <c:v>-4.5086600000000003E-3</c:v>
                </c:pt>
                <c:pt idx="75194" formatCode="0.00E+00">
                  <c:v>-4.4992900000000004E-3</c:v>
                </c:pt>
                <c:pt idx="75195" formatCode="0.00E+00">
                  <c:v>-4.4926499999999999E-3</c:v>
                </c:pt>
                <c:pt idx="75196" formatCode="0.00E+00">
                  <c:v>-4.4881699999999997E-3</c:v>
                </c:pt>
                <c:pt idx="75197" formatCode="0.00E+00">
                  <c:v>-4.4855399999999997E-3</c:v>
                </c:pt>
                <c:pt idx="75198" formatCode="0.00E+00">
                  <c:v>-4.4848400000000004E-3</c:v>
                </c:pt>
                <c:pt idx="75199" formatCode="0.00E+00">
                  <c:v>-4.4863699999999999E-3</c:v>
                </c:pt>
                <c:pt idx="75200" formatCode="0.00E+00">
                  <c:v>-4.4904599999999999E-3</c:v>
                </c:pt>
                <c:pt idx="75201" formatCode="0.00E+00">
                  <c:v>-4.4973599999999997E-3</c:v>
                </c:pt>
                <c:pt idx="75202" formatCode="0.00E+00">
                  <c:v>-4.5070500000000003E-3</c:v>
                </c:pt>
                <c:pt idx="75203" formatCode="0.00E+00">
                  <c:v>-4.5194800000000002E-3</c:v>
                </c:pt>
                <c:pt idx="75204" formatCode="0.00E+00">
                  <c:v>-4.53455E-3</c:v>
                </c:pt>
                <c:pt idx="75205" formatCode="0.00E+00">
                  <c:v>-4.5521099999999998E-3</c:v>
                </c:pt>
                <c:pt idx="75206" formatCode="0.00E+00">
                  <c:v>-4.5718E-3</c:v>
                </c:pt>
                <c:pt idx="75207" formatCode="0.00E+00">
                  <c:v>-4.5932200000000003E-3</c:v>
                </c:pt>
                <c:pt idx="75208" formatCode="0.00E+00">
                  <c:v>-4.6160999999999997E-3</c:v>
                </c:pt>
                <c:pt idx="75209" formatCode="0.00E+00">
                  <c:v>-4.6405200000000004E-3</c:v>
                </c:pt>
                <c:pt idx="75210" formatCode="0.00E+00">
                  <c:v>-4.6667899999999997E-3</c:v>
                </c:pt>
                <c:pt idx="75211" formatCode="0.00E+00">
                  <c:v>-4.6952699999999997E-3</c:v>
                </c:pt>
                <c:pt idx="75212" formatCode="0.00E+00">
                  <c:v>-4.7259399999999997E-3</c:v>
                </c:pt>
                <c:pt idx="75213" formatCode="0.00E+00">
                  <c:v>-4.7582400000000004E-3</c:v>
                </c:pt>
                <c:pt idx="75214" formatCode="0.00E+00">
                  <c:v>-4.79146E-3</c:v>
                </c:pt>
                <c:pt idx="75215" formatCode="0.00E+00">
                  <c:v>-4.8253799999999998E-3</c:v>
                </c:pt>
                <c:pt idx="75216" formatCode="0.00E+00">
                  <c:v>-4.8602100000000002E-3</c:v>
                </c:pt>
                <c:pt idx="75217" formatCode="0.00E+00">
                  <c:v>-4.8961400000000002E-3</c:v>
                </c:pt>
                <c:pt idx="75218" formatCode="0.00E+00">
                  <c:v>-4.9332300000000003E-3</c:v>
                </c:pt>
                <c:pt idx="75219" formatCode="0.00E+00">
                  <c:v>-4.97168E-3</c:v>
                </c:pt>
                <c:pt idx="75220" formatCode="0.00E+00">
                  <c:v>-5.0114399999999998E-3</c:v>
                </c:pt>
                <c:pt idx="75221" formatCode="0.00E+00">
                  <c:v>-5.0517799999999996E-3</c:v>
                </c:pt>
                <c:pt idx="75222" formatCode="0.00E+00">
                  <c:v>-5.0920699999999998E-3</c:v>
                </c:pt>
                <c:pt idx="75223" formatCode="0.00E+00">
                  <c:v>-5.13249E-3</c:v>
                </c:pt>
                <c:pt idx="75224" formatCode="0.00E+00">
                  <c:v>-5.1736899999999999E-3</c:v>
                </c:pt>
                <c:pt idx="75225" formatCode="0.00E+00">
                  <c:v>-5.2161000000000004E-3</c:v>
                </c:pt>
                <c:pt idx="75226" formatCode="0.00E+00">
                  <c:v>-5.2598699999999998E-3</c:v>
                </c:pt>
                <c:pt idx="75227" formatCode="0.00E+00">
                  <c:v>-5.30468E-3</c:v>
                </c:pt>
                <c:pt idx="75228" formatCode="0.00E+00">
                  <c:v>-5.34996E-3</c:v>
                </c:pt>
                <c:pt idx="75229" formatCode="0.00E+00">
                  <c:v>-5.3953300000000003E-3</c:v>
                </c:pt>
                <c:pt idx="75230" formatCode="0.00E+00">
                  <c:v>-5.4404400000000004E-3</c:v>
                </c:pt>
                <c:pt idx="75231" formatCode="0.00E+00">
                  <c:v>-5.4850899999999998E-3</c:v>
                </c:pt>
                <c:pt idx="75232" formatCode="0.00E+00">
                  <c:v>-5.5292800000000001E-3</c:v>
                </c:pt>
                <c:pt idx="75233" formatCode="0.00E+00">
                  <c:v>-5.5730800000000002E-3</c:v>
                </c:pt>
                <c:pt idx="75234" formatCode="0.00E+00">
                  <c:v>-5.6166899999999997E-3</c:v>
                </c:pt>
                <c:pt idx="75235" formatCode="0.00E+00">
                  <c:v>-5.6603699999999996E-3</c:v>
                </c:pt>
                <c:pt idx="75236" formatCode="0.00E+00">
                  <c:v>-5.7041699999999997E-3</c:v>
                </c:pt>
                <c:pt idx="75237" formatCode="0.00E+00">
                  <c:v>-5.7477200000000004E-3</c:v>
                </c:pt>
                <c:pt idx="75238" formatCode="0.00E+00">
                  <c:v>-5.79073E-3</c:v>
                </c:pt>
                <c:pt idx="75239" formatCode="0.00E+00">
                  <c:v>-5.8331600000000004E-3</c:v>
                </c:pt>
                <c:pt idx="75240" formatCode="0.00E+00">
                  <c:v>-5.8747900000000004E-3</c:v>
                </c:pt>
                <c:pt idx="75241" formatCode="0.00E+00">
                  <c:v>-5.9151799999999999E-3</c:v>
                </c:pt>
                <c:pt idx="75242" formatCode="0.00E+00">
                  <c:v>-5.9542299999999996E-3</c:v>
                </c:pt>
                <c:pt idx="75243" formatCode="0.00E+00">
                  <c:v>-5.9920700000000004E-3</c:v>
                </c:pt>
                <c:pt idx="75244" formatCode="0.00E+00">
                  <c:v>-6.0289100000000002E-3</c:v>
                </c:pt>
                <c:pt idx="75245" formatCode="0.00E+00">
                  <c:v>-6.0649099999999997E-3</c:v>
                </c:pt>
                <c:pt idx="75246" formatCode="0.00E+00">
                  <c:v>-6.0999899999999996E-3</c:v>
                </c:pt>
                <c:pt idx="75247" formatCode="0.00E+00">
                  <c:v>-6.1339400000000001E-3</c:v>
                </c:pt>
                <c:pt idx="75248" formatCode="0.00E+00">
                  <c:v>-6.16666E-3</c:v>
                </c:pt>
                <c:pt idx="75249" formatCode="0.00E+00">
                  <c:v>-6.19821E-3</c:v>
                </c:pt>
                <c:pt idx="75250" formatCode="0.00E+00">
                  <c:v>-6.2284100000000002E-3</c:v>
                </c:pt>
                <c:pt idx="75251" formatCode="0.00E+00">
                  <c:v>-6.2568099999999998E-3</c:v>
                </c:pt>
                <c:pt idx="75252" formatCode="0.00E+00">
                  <c:v>-6.2831299999999996E-3</c:v>
                </c:pt>
                <c:pt idx="75253" formatCode="0.00E+00">
                  <c:v>-6.3074999999999997E-3</c:v>
                </c:pt>
                <c:pt idx="75254" formatCode="0.00E+00">
                  <c:v>-6.3302200000000001E-3</c:v>
                </c:pt>
                <c:pt idx="75255" formatCode="0.00E+00">
                  <c:v>-6.3512799999999999E-3</c:v>
                </c:pt>
                <c:pt idx="75256" formatCode="0.00E+00">
                  <c:v>-6.3704399999999998E-3</c:v>
                </c:pt>
                <c:pt idx="75257" formatCode="0.00E+00">
                  <c:v>-6.3874300000000004E-3</c:v>
                </c:pt>
                <c:pt idx="75258" formatCode="0.00E+00">
                  <c:v>-6.4019899999999998E-3</c:v>
                </c:pt>
                <c:pt idx="75259" formatCode="0.00E+00">
                  <c:v>-6.4140400000000002E-3</c:v>
                </c:pt>
                <c:pt idx="75260" formatCode="0.00E+00">
                  <c:v>-6.4236800000000002E-3</c:v>
                </c:pt>
                <c:pt idx="75261" formatCode="0.00E+00">
                  <c:v>-6.4309600000000003E-3</c:v>
                </c:pt>
                <c:pt idx="75262" formatCode="0.00E+00">
                  <c:v>-6.4358899999999997E-3</c:v>
                </c:pt>
                <c:pt idx="75263" formatCode="0.00E+00">
                  <c:v>-6.4384899999999998E-3</c:v>
                </c:pt>
                <c:pt idx="75264" formatCode="0.00E+00">
                  <c:v>-6.4387999999999997E-3</c:v>
                </c:pt>
                <c:pt idx="75265" formatCode="0.00E+00">
                  <c:v>-6.4368100000000003E-3</c:v>
                </c:pt>
                <c:pt idx="75266" formatCode="0.00E+00">
                  <c:v>-6.4324100000000004E-3</c:v>
                </c:pt>
                <c:pt idx="75267" formatCode="0.00E+00">
                  <c:v>-6.4254799999999999E-3</c:v>
                </c:pt>
                <c:pt idx="75268" formatCode="0.00E+00">
                  <c:v>-6.4158399999999999E-3</c:v>
                </c:pt>
                <c:pt idx="75269" formatCode="0.00E+00">
                  <c:v>-6.4032799999999999E-3</c:v>
                </c:pt>
                <c:pt idx="75270" formatCode="0.00E+00">
                  <c:v>-6.3876699999999998E-3</c:v>
                </c:pt>
                <c:pt idx="75271" formatCode="0.00E+00">
                  <c:v>-6.3689699999999998E-3</c:v>
                </c:pt>
                <c:pt idx="75272" formatCode="0.00E+00">
                  <c:v>-6.3473000000000002E-3</c:v>
                </c:pt>
                <c:pt idx="75273" formatCode="0.00E+00">
                  <c:v>-6.3229000000000002E-3</c:v>
                </c:pt>
                <c:pt idx="75274" formatCode="0.00E+00">
                  <c:v>-6.2959599999999998E-3</c:v>
                </c:pt>
                <c:pt idx="75275" formatCode="0.00E+00">
                  <c:v>-6.2665899999999998E-3</c:v>
                </c:pt>
                <c:pt idx="75276" formatCode="0.00E+00">
                  <c:v>-6.2348799999999999E-3</c:v>
                </c:pt>
                <c:pt idx="75277" formatCode="0.00E+00">
                  <c:v>-6.2008499999999999E-3</c:v>
                </c:pt>
                <c:pt idx="75278" formatCode="0.00E+00">
                  <c:v>-6.1645700000000003E-3</c:v>
                </c:pt>
                <c:pt idx="75279" formatCode="0.00E+00">
                  <c:v>-6.1261800000000002E-3</c:v>
                </c:pt>
                <c:pt idx="75280" formatCode="0.00E+00">
                  <c:v>-6.0857899999999998E-3</c:v>
                </c:pt>
                <c:pt idx="75281" formatCode="0.00E+00">
                  <c:v>-6.0433800000000001E-3</c:v>
                </c:pt>
                <c:pt idx="75282" formatCode="0.00E+00">
                  <c:v>-5.9988999999999997E-3</c:v>
                </c:pt>
                <c:pt idx="75283" formatCode="0.00E+00">
                  <c:v>-5.9523700000000002E-3</c:v>
                </c:pt>
                <c:pt idx="75284" formatCode="0.00E+00">
                  <c:v>-5.9038099999999998E-3</c:v>
                </c:pt>
                <c:pt idx="75285" formatCode="0.00E+00">
                  <c:v>-5.8531700000000004E-3</c:v>
                </c:pt>
                <c:pt idx="75286" formatCode="0.00E+00">
                  <c:v>-5.8003999999999998E-3</c:v>
                </c:pt>
                <c:pt idx="75287" formatCode="0.00E+00">
                  <c:v>-5.7455700000000002E-3</c:v>
                </c:pt>
                <c:pt idx="75288" formatCode="0.00E+00">
                  <c:v>-5.6888700000000004E-3</c:v>
                </c:pt>
                <c:pt idx="75289" formatCode="0.00E+00">
                  <c:v>-5.6304299999999996E-3</c:v>
                </c:pt>
                <c:pt idx="75290" formatCode="0.00E+00">
                  <c:v>-5.5703100000000002E-3</c:v>
                </c:pt>
                <c:pt idx="75291" formatCode="0.00E+00">
                  <c:v>-5.5085000000000004E-3</c:v>
                </c:pt>
                <c:pt idx="75292" formatCode="0.00E+00">
                  <c:v>-5.4449600000000004E-3</c:v>
                </c:pt>
                <c:pt idx="75293" formatCode="0.00E+00">
                  <c:v>-5.3795700000000002E-3</c:v>
                </c:pt>
                <c:pt idx="75294" formatCode="0.00E+00">
                  <c:v>-5.3123299999999997E-3</c:v>
                </c:pt>
                <c:pt idx="75295" formatCode="0.00E+00">
                  <c:v>-5.2432499999999996E-3</c:v>
                </c:pt>
                <c:pt idx="75296" formatCode="0.00E+00">
                  <c:v>-5.1723100000000003E-3</c:v>
                </c:pt>
                <c:pt idx="75297" formatCode="0.00E+00">
                  <c:v>-5.0996799999999997E-3</c:v>
                </c:pt>
                <c:pt idx="75298" formatCode="0.00E+00">
                  <c:v>-5.0256399999999996E-3</c:v>
                </c:pt>
                <c:pt idx="75299" formatCode="0.00E+00">
                  <c:v>-4.9503200000000002E-3</c:v>
                </c:pt>
                <c:pt idx="75300" formatCode="0.00E+00">
                  <c:v>-4.8737199999999998E-3</c:v>
                </c:pt>
                <c:pt idx="75301" formatCode="0.00E+00">
                  <c:v>-4.7957900000000003E-3</c:v>
                </c:pt>
                <c:pt idx="75302" formatCode="0.00E+00">
                  <c:v>-4.7165499999999999E-3</c:v>
                </c:pt>
                <c:pt idx="75303" formatCode="0.00E+00">
                  <c:v>-4.6360899999999998E-3</c:v>
                </c:pt>
                <c:pt idx="75304" formatCode="0.00E+00">
                  <c:v>-4.55457E-3</c:v>
                </c:pt>
                <c:pt idx="75305" formatCode="0.00E+00">
                  <c:v>-4.4721500000000003E-3</c:v>
                </c:pt>
                <c:pt idx="75306" formatCode="0.00E+00">
                  <c:v>-4.3890500000000002E-3</c:v>
                </c:pt>
                <c:pt idx="75307" formatCode="0.00E+00">
                  <c:v>-4.3054299999999998E-3</c:v>
                </c:pt>
                <c:pt idx="75308" formatCode="0.00E+00">
                  <c:v>-4.2213700000000003E-3</c:v>
                </c:pt>
                <c:pt idx="75309" formatCode="0.00E+00">
                  <c:v>-4.1368500000000001E-3</c:v>
                </c:pt>
                <c:pt idx="75310" formatCode="0.00E+00">
                  <c:v>-4.0518999999999998E-3</c:v>
                </c:pt>
                <c:pt idx="75311" formatCode="0.00E+00">
                  <c:v>-3.9665999999999998E-3</c:v>
                </c:pt>
                <c:pt idx="75312" formatCode="0.00E+00">
                  <c:v>-3.8810200000000002E-3</c:v>
                </c:pt>
                <c:pt idx="75313" formatCode="0.00E+00">
                  <c:v>-3.79511E-3</c:v>
                </c:pt>
                <c:pt idx="75314" formatCode="0.00E+00">
                  <c:v>-3.7086900000000002E-3</c:v>
                </c:pt>
                <c:pt idx="75315" formatCode="0.00E+00">
                  <c:v>-3.62182E-3</c:v>
                </c:pt>
                <c:pt idx="75316" formatCode="0.00E+00">
                  <c:v>-3.5347600000000001E-3</c:v>
                </c:pt>
                <c:pt idx="75317" formatCode="0.00E+00">
                  <c:v>-3.44765E-3</c:v>
                </c:pt>
                <c:pt idx="75318" formatCode="0.00E+00">
                  <c:v>-3.36046E-3</c:v>
                </c:pt>
                <c:pt idx="75319" formatCode="0.00E+00">
                  <c:v>-3.2731599999999998E-3</c:v>
                </c:pt>
                <c:pt idx="75320" formatCode="0.00E+00">
                  <c:v>-3.1857700000000001E-3</c:v>
                </c:pt>
                <c:pt idx="75321" formatCode="0.00E+00">
                  <c:v>-3.0984099999999998E-3</c:v>
                </c:pt>
                <c:pt idx="75322" formatCode="0.00E+00">
                  <c:v>-3.0111700000000001E-3</c:v>
                </c:pt>
                <c:pt idx="75323" formatCode="0.00E+00">
                  <c:v>-2.9241200000000001E-3</c:v>
                </c:pt>
                <c:pt idx="75324" formatCode="0.00E+00">
                  <c:v>-2.8373299999999999E-3</c:v>
                </c:pt>
                <c:pt idx="75325" formatCode="0.00E+00">
                  <c:v>-2.7509000000000001E-3</c:v>
                </c:pt>
                <c:pt idx="75326" formatCode="0.00E+00">
                  <c:v>-2.6649299999999998E-3</c:v>
                </c:pt>
                <c:pt idx="75327" formatCode="0.00E+00">
                  <c:v>-2.5794500000000001E-3</c:v>
                </c:pt>
                <c:pt idx="75328" formatCode="0.00E+00">
                  <c:v>-2.4944899999999998E-3</c:v>
                </c:pt>
                <c:pt idx="75329" formatCode="0.00E+00">
                  <c:v>-2.4100900000000001E-3</c:v>
                </c:pt>
                <c:pt idx="75330" formatCode="0.00E+00">
                  <c:v>-2.3262600000000001E-3</c:v>
                </c:pt>
                <c:pt idx="75331" formatCode="0.00E+00">
                  <c:v>-2.24288E-3</c:v>
                </c:pt>
                <c:pt idx="75332" formatCode="0.00E+00">
                  <c:v>-2.1599100000000001E-3</c:v>
                </c:pt>
                <c:pt idx="75333" formatCode="0.00E+00">
                  <c:v>-2.0774299999999999E-3</c:v>
                </c:pt>
                <c:pt idx="75334" formatCode="0.00E+00">
                  <c:v>-1.9954899999999999E-3</c:v>
                </c:pt>
                <c:pt idx="75335" formatCode="0.00E+00">
                  <c:v>-1.9141500000000001E-3</c:v>
                </c:pt>
                <c:pt idx="75336" formatCode="0.00E+00">
                  <c:v>-1.8334600000000001E-3</c:v>
                </c:pt>
                <c:pt idx="75337" formatCode="0.00E+00">
                  <c:v>-1.7534899999999999E-3</c:v>
                </c:pt>
                <c:pt idx="75338" formatCode="0.00E+00">
                  <c:v>-1.6743299999999999E-3</c:v>
                </c:pt>
                <c:pt idx="75339" formatCode="0.00E+00">
                  <c:v>-1.5960499999999999E-3</c:v>
                </c:pt>
                <c:pt idx="75340" formatCode="0.00E+00">
                  <c:v>-1.5186500000000001E-3</c:v>
                </c:pt>
                <c:pt idx="75341" formatCode="0.00E+00">
                  <c:v>-1.44214E-3</c:v>
                </c:pt>
                <c:pt idx="75342" formatCode="0.00E+00">
                  <c:v>-1.3665000000000001E-3</c:v>
                </c:pt>
                <c:pt idx="75343" formatCode="0.00E+00">
                  <c:v>-1.2917499999999999E-3</c:v>
                </c:pt>
                <c:pt idx="75344" formatCode="0.00E+00">
                  <c:v>-1.21791E-3</c:v>
                </c:pt>
                <c:pt idx="75345" formatCode="0.00E+00">
                  <c:v>-1.1450099999999999E-3</c:v>
                </c:pt>
                <c:pt idx="75346" formatCode="0.00E+00">
                  <c:v>-1.07307E-3</c:v>
                </c:pt>
                <c:pt idx="75347" formatCode="0.00E+00">
                  <c:v>-1.0020599999999999E-3</c:v>
                </c:pt>
                <c:pt idx="75348" formatCode="0.00E+00">
                  <c:v>-9.3191599999999997E-4</c:v>
                </c:pt>
                <c:pt idx="75349" formatCode="0.00E+00">
                  <c:v>-8.6259399999999995E-4</c:v>
                </c:pt>
                <c:pt idx="75350" formatCode="0.00E+00">
                  <c:v>-7.9415900000000001E-4</c:v>
                </c:pt>
                <c:pt idx="75351" formatCode="0.00E+00">
                  <c:v>-7.2667900000000004E-4</c:v>
                </c:pt>
                <c:pt idx="75352" formatCode="0.00E+00">
                  <c:v>-6.6013400000000005E-4</c:v>
                </c:pt>
                <c:pt idx="75353" formatCode="0.00E+00">
                  <c:v>-5.9444399999999996E-4</c:v>
                </c:pt>
                <c:pt idx="75354" formatCode="0.00E+00">
                  <c:v>-5.2954E-4</c:v>
                </c:pt>
                <c:pt idx="75355" formatCode="0.00E+00">
                  <c:v>-4.6539900000000002E-4</c:v>
                </c:pt>
                <c:pt idx="75356" formatCode="0.00E+00">
                  <c:v>-4.02013E-4</c:v>
                </c:pt>
                <c:pt idx="75357" formatCode="0.00E+00">
                  <c:v>-3.3933500000000002E-4</c:v>
                </c:pt>
                <c:pt idx="75358" formatCode="0.00E+00">
                  <c:v>-2.7729499999999999E-4</c:v>
                </c:pt>
                <c:pt idx="75359" formatCode="0.00E+00">
                  <c:v>-2.15894E-4</c:v>
                </c:pt>
                <c:pt idx="75360" formatCode="0.00E+00">
                  <c:v>-1.55184E-4</c:v>
                </c:pt>
                <c:pt idx="75361" formatCode="0.00E+00">
                  <c:v>-9.5160299999999998E-5</c:v>
                </c:pt>
                <c:pt idx="75362" formatCode="0.00E+00">
                  <c:v>-3.57491E-5</c:v>
                </c:pt>
                <c:pt idx="75363" formatCode="0.00E+00">
                  <c:v>2.3119200000000001E-5</c:v>
                </c:pt>
                <c:pt idx="75364" formatCode="0.00E+00">
                  <c:v>8.14866E-5</c:v>
                </c:pt>
                <c:pt idx="75365" formatCode="0.00E+00">
                  <c:v>1.3941600000000001E-4</c:v>
                </c:pt>
                <c:pt idx="75366" formatCode="0.00E+00">
                  <c:v>1.96997E-4</c:v>
                </c:pt>
                <c:pt idx="75367" formatCode="0.00E+00">
                  <c:v>2.5426499999999999E-4</c:v>
                </c:pt>
                <c:pt idx="75368" formatCode="0.00E+00">
                  <c:v>3.1120399999999998E-4</c:v>
                </c:pt>
                <c:pt idx="75369" formatCode="0.00E+00">
                  <c:v>3.6782999999999998E-4</c:v>
                </c:pt>
                <c:pt idx="75370" formatCode="0.00E+00">
                  <c:v>4.2417799999999999E-4</c:v>
                </c:pt>
                <c:pt idx="75371" formatCode="0.00E+00">
                  <c:v>4.8026500000000001E-4</c:v>
                </c:pt>
                <c:pt idx="75372" formatCode="0.00E+00">
                  <c:v>5.3610599999999995E-4</c:v>
                </c:pt>
                <c:pt idx="75373" formatCode="0.00E+00">
                  <c:v>5.9172200000000004E-4</c:v>
                </c:pt>
                <c:pt idx="75374" formatCode="0.00E+00">
                  <c:v>6.4713499999999996E-4</c:v>
                </c:pt>
                <c:pt idx="75375" formatCode="0.00E+00">
                  <c:v>7.0237499999999998E-4</c:v>
                </c:pt>
                <c:pt idx="75376" formatCode="0.00E+00">
                  <c:v>7.5748099999999995E-4</c:v>
                </c:pt>
                <c:pt idx="75377" formatCode="0.00E+00">
                  <c:v>8.1249600000000001E-4</c:v>
                </c:pt>
                <c:pt idx="75378" formatCode="0.00E+00">
                  <c:v>8.6746200000000005E-4</c:v>
                </c:pt>
                <c:pt idx="75379" formatCode="0.00E+00">
                  <c:v>9.22422E-4</c:v>
                </c:pt>
                <c:pt idx="75380" formatCode="0.00E+00">
                  <c:v>9.7743200000000008E-4</c:v>
                </c:pt>
                <c:pt idx="75381" formatCode="0.00E+00">
                  <c:v>1.03254E-3</c:v>
                </c:pt>
                <c:pt idx="75382" formatCode="0.00E+00">
                  <c:v>1.08778E-3</c:v>
                </c:pt>
                <c:pt idx="75383" formatCode="0.00E+00">
                  <c:v>1.1431900000000001E-3</c:v>
                </c:pt>
                <c:pt idx="75384" formatCode="0.00E+00">
                  <c:v>1.1988299999999999E-3</c:v>
                </c:pt>
                <c:pt idx="75385" formatCode="0.00E+00">
                  <c:v>1.2547599999999999E-3</c:v>
                </c:pt>
                <c:pt idx="75386" formatCode="0.00E+00">
                  <c:v>1.31105E-3</c:v>
                </c:pt>
                <c:pt idx="75387" formatCode="0.00E+00">
                  <c:v>1.36772E-3</c:v>
                </c:pt>
                <c:pt idx="75388" formatCode="0.00E+00">
                  <c:v>1.42476E-3</c:v>
                </c:pt>
                <c:pt idx="75389" formatCode="0.00E+00">
                  <c:v>1.48215E-3</c:v>
                </c:pt>
                <c:pt idx="75390" formatCode="0.00E+00">
                  <c:v>1.53991E-3</c:v>
                </c:pt>
                <c:pt idx="75391" formatCode="0.00E+00">
                  <c:v>1.59811E-3</c:v>
                </c:pt>
                <c:pt idx="75392" formatCode="0.00E+00">
                  <c:v>1.6568100000000001E-3</c:v>
                </c:pt>
                <c:pt idx="75393" formatCode="0.00E+00">
                  <c:v>1.7160400000000001E-3</c:v>
                </c:pt>
                <c:pt idx="75394" formatCode="0.00E+00">
                  <c:v>1.7757999999999999E-3</c:v>
                </c:pt>
                <c:pt idx="75395" formatCode="0.00E+00">
                  <c:v>1.8361499999999999E-3</c:v>
                </c:pt>
                <c:pt idx="75396" formatCode="0.00E+00">
                  <c:v>1.89705E-3</c:v>
                </c:pt>
                <c:pt idx="75397" formatCode="0.00E+00">
                  <c:v>1.95845E-3</c:v>
                </c:pt>
                <c:pt idx="75398" formatCode="0.00E+00">
                  <c:v>2.0202800000000002E-3</c:v>
                </c:pt>
                <c:pt idx="75399" formatCode="0.00E+00">
                  <c:v>2.0825399999999999E-3</c:v>
                </c:pt>
                <c:pt idx="75400" formatCode="0.00E+00">
                  <c:v>2.1452699999999999E-3</c:v>
                </c:pt>
                <c:pt idx="75401" formatCode="0.00E+00">
                  <c:v>2.2085099999999999E-3</c:v>
                </c:pt>
                <c:pt idx="75402" formatCode="0.00E+00">
                  <c:v>2.27224E-3</c:v>
                </c:pt>
                <c:pt idx="75403" formatCode="0.00E+00">
                  <c:v>2.3364200000000001E-3</c:v>
                </c:pt>
                <c:pt idx="75404" formatCode="0.00E+00">
                  <c:v>2.4010500000000001E-3</c:v>
                </c:pt>
                <c:pt idx="75405" formatCode="0.00E+00">
                  <c:v>2.4661499999999999E-3</c:v>
                </c:pt>
                <c:pt idx="75406" formatCode="0.00E+00">
                  <c:v>2.53177E-3</c:v>
                </c:pt>
                <c:pt idx="75407" formatCode="0.00E+00">
                  <c:v>2.59787E-3</c:v>
                </c:pt>
                <c:pt idx="75408" formatCode="0.00E+00">
                  <c:v>2.66439E-3</c:v>
                </c:pt>
                <c:pt idx="75409" formatCode="0.00E+00">
                  <c:v>2.7312500000000002E-3</c:v>
                </c:pt>
                <c:pt idx="75410" formatCode="0.00E+00">
                  <c:v>2.7983499999999998E-3</c:v>
                </c:pt>
                <c:pt idx="75411" formatCode="0.00E+00">
                  <c:v>2.8656300000000001E-3</c:v>
                </c:pt>
                <c:pt idx="75412" formatCode="0.00E+00">
                  <c:v>2.93305E-3</c:v>
                </c:pt>
                <c:pt idx="75413" formatCode="0.00E+00">
                  <c:v>3.0006500000000001E-3</c:v>
                </c:pt>
                <c:pt idx="75414" formatCode="0.00E+00">
                  <c:v>3.0684699999999998E-3</c:v>
                </c:pt>
                <c:pt idx="75415" formatCode="0.00E+00">
                  <c:v>3.1365099999999999E-3</c:v>
                </c:pt>
                <c:pt idx="75416" formatCode="0.00E+00">
                  <c:v>3.2047099999999999E-3</c:v>
                </c:pt>
                <c:pt idx="75417" formatCode="0.00E+00">
                  <c:v>3.2729999999999999E-3</c:v>
                </c:pt>
                <c:pt idx="75418" formatCode="0.00E+00">
                  <c:v>3.3413100000000001E-3</c:v>
                </c:pt>
                <c:pt idx="75419" formatCode="0.00E+00">
                  <c:v>3.4095699999999998E-3</c:v>
                </c:pt>
                <c:pt idx="75420" formatCode="0.00E+00">
                  <c:v>3.47774E-3</c:v>
                </c:pt>
                <c:pt idx="75421" formatCode="0.00E+00">
                  <c:v>3.5457100000000001E-3</c:v>
                </c:pt>
                <c:pt idx="75422" formatCode="0.00E+00">
                  <c:v>3.61334E-3</c:v>
                </c:pt>
                <c:pt idx="75423" formatCode="0.00E+00">
                  <c:v>3.6805800000000001E-3</c:v>
                </c:pt>
                <c:pt idx="75424" formatCode="0.00E+00">
                  <c:v>3.7475E-3</c:v>
                </c:pt>
                <c:pt idx="75425" formatCode="0.00E+00">
                  <c:v>3.8141400000000002E-3</c:v>
                </c:pt>
                <c:pt idx="75426" formatCode="0.00E+00">
                  <c:v>3.8804899999999999E-3</c:v>
                </c:pt>
                <c:pt idx="75427" formatCode="0.00E+00">
                  <c:v>3.9465100000000003E-3</c:v>
                </c:pt>
                <c:pt idx="75428" formatCode="0.00E+00">
                  <c:v>4.0121200000000001E-3</c:v>
                </c:pt>
                <c:pt idx="75429" formatCode="0.00E+00">
                  <c:v>4.07728E-3</c:v>
                </c:pt>
                <c:pt idx="75430" formatCode="0.00E+00">
                  <c:v>4.1418799999999997E-3</c:v>
                </c:pt>
                <c:pt idx="75431" formatCode="0.00E+00">
                  <c:v>4.2058299999999998E-3</c:v>
                </c:pt>
                <c:pt idx="75432" formatCode="0.00E+00">
                  <c:v>4.2690499999999999E-3</c:v>
                </c:pt>
                <c:pt idx="75433" formatCode="0.00E+00">
                  <c:v>4.3314599999999997E-3</c:v>
                </c:pt>
                <c:pt idx="75434" formatCode="0.00E+00">
                  <c:v>4.3930000000000002E-3</c:v>
                </c:pt>
                <c:pt idx="75435" formatCode="0.00E+00">
                  <c:v>4.4536200000000001E-3</c:v>
                </c:pt>
                <c:pt idx="75436" formatCode="0.00E+00">
                  <c:v>4.5132599999999998E-3</c:v>
                </c:pt>
                <c:pt idx="75437" formatCode="0.00E+00">
                  <c:v>4.5718299999999998E-3</c:v>
                </c:pt>
                <c:pt idx="75438" formatCode="0.00E+00">
                  <c:v>4.6292E-3</c:v>
                </c:pt>
                <c:pt idx="75439" formatCode="0.00E+00">
                  <c:v>4.6852500000000002E-3</c:v>
                </c:pt>
                <c:pt idx="75440" formatCode="0.00E+00">
                  <c:v>4.7398700000000002E-3</c:v>
                </c:pt>
                <c:pt idx="75441" formatCode="0.00E+00">
                  <c:v>4.7930100000000003E-3</c:v>
                </c:pt>
                <c:pt idx="75442" formatCode="0.00E+00">
                  <c:v>4.8447000000000004E-3</c:v>
                </c:pt>
                <c:pt idx="75443" formatCode="0.00E+00">
                  <c:v>4.8949500000000003E-3</c:v>
                </c:pt>
                <c:pt idx="75444" formatCode="0.00E+00">
                  <c:v>4.9437700000000001E-3</c:v>
                </c:pt>
                <c:pt idx="75445" formatCode="0.00E+00">
                  <c:v>4.9910900000000001E-3</c:v>
                </c:pt>
                <c:pt idx="75446" formatCode="0.00E+00">
                  <c:v>5.03683E-3</c:v>
                </c:pt>
                <c:pt idx="75447" formatCode="0.00E+00">
                  <c:v>5.0809100000000001E-3</c:v>
                </c:pt>
                <c:pt idx="75448" formatCode="0.00E+00">
                  <c:v>5.1232500000000002E-3</c:v>
                </c:pt>
                <c:pt idx="75449" formatCode="0.00E+00">
                  <c:v>5.16374E-3</c:v>
                </c:pt>
                <c:pt idx="75450" formatCode="0.00E+00">
                  <c:v>5.2021799999999998E-3</c:v>
                </c:pt>
                <c:pt idx="75451" formatCode="0.00E+00">
                  <c:v>5.2384299999999996E-3</c:v>
                </c:pt>
                <c:pt idx="75452" formatCode="0.00E+00">
                  <c:v>5.2724E-3</c:v>
                </c:pt>
                <c:pt idx="75453" formatCode="0.00E+00">
                  <c:v>5.3040600000000002E-3</c:v>
                </c:pt>
                <c:pt idx="75454" formatCode="0.00E+00">
                  <c:v>5.3334300000000001E-3</c:v>
                </c:pt>
                <c:pt idx="75455" formatCode="0.00E+00">
                  <c:v>5.3605099999999998E-3</c:v>
                </c:pt>
                <c:pt idx="75456" formatCode="0.00E+00">
                  <c:v>5.3852600000000002E-3</c:v>
                </c:pt>
                <c:pt idx="75457" formatCode="0.00E+00">
                  <c:v>5.40765E-3</c:v>
                </c:pt>
                <c:pt idx="75458" formatCode="0.00E+00">
                  <c:v>5.4277400000000003E-3</c:v>
                </c:pt>
                <c:pt idx="75459" formatCode="0.00E+00">
                  <c:v>5.4455500000000004E-3</c:v>
                </c:pt>
                <c:pt idx="75460" formatCode="0.00E+00">
                  <c:v>5.4610199999999996E-3</c:v>
                </c:pt>
                <c:pt idx="75461" formatCode="0.00E+00">
                  <c:v>5.4740800000000001E-3</c:v>
                </c:pt>
                <c:pt idx="75462" formatCode="0.00E+00">
                  <c:v>5.4847400000000001E-3</c:v>
                </c:pt>
                <c:pt idx="75463" formatCode="0.00E+00">
                  <c:v>5.4928499999999996E-3</c:v>
                </c:pt>
                <c:pt idx="75464" formatCode="0.00E+00">
                  <c:v>5.4981600000000002E-3</c:v>
                </c:pt>
                <c:pt idx="75465" formatCode="0.00E+00">
                  <c:v>5.50053E-3</c:v>
                </c:pt>
                <c:pt idx="75466" formatCode="0.00E+00">
                  <c:v>5.5000600000000002E-3</c:v>
                </c:pt>
                <c:pt idx="75467" formatCode="0.00E+00">
                  <c:v>5.4968500000000002E-3</c:v>
                </c:pt>
                <c:pt idx="75468" formatCode="0.00E+00">
                  <c:v>5.4909599999999996E-3</c:v>
                </c:pt>
                <c:pt idx="75469" formatCode="0.00E+00">
                  <c:v>5.4824399999999999E-3</c:v>
                </c:pt>
                <c:pt idx="75470" formatCode="0.00E+00">
                  <c:v>5.47132E-3</c:v>
                </c:pt>
                <c:pt idx="75471" formatCode="0.00E+00">
                  <c:v>5.4576099999999999E-3</c:v>
                </c:pt>
                <c:pt idx="75472" formatCode="0.00E+00">
                  <c:v>5.4412799999999997E-3</c:v>
                </c:pt>
                <c:pt idx="75473" formatCode="0.00E+00">
                  <c:v>5.4222799999999998E-3</c:v>
                </c:pt>
                <c:pt idx="75474" formatCode="0.00E+00">
                  <c:v>5.4005900000000003E-3</c:v>
                </c:pt>
                <c:pt idx="75475" formatCode="0.00E+00">
                  <c:v>5.3762000000000002E-3</c:v>
                </c:pt>
                <c:pt idx="75476" formatCode="0.00E+00">
                  <c:v>5.3491099999999998E-3</c:v>
                </c:pt>
                <c:pt idx="75477" formatCode="0.00E+00">
                  <c:v>5.3193199999999998E-3</c:v>
                </c:pt>
                <c:pt idx="75478" formatCode="0.00E+00">
                  <c:v>5.2868400000000001E-3</c:v>
                </c:pt>
                <c:pt idx="75479" formatCode="0.00E+00">
                  <c:v>5.2516899999999998E-3</c:v>
                </c:pt>
                <c:pt idx="75480" formatCode="0.00E+00">
                  <c:v>5.2138699999999998E-3</c:v>
                </c:pt>
                <c:pt idx="75481" formatCode="0.00E+00">
                  <c:v>5.1734399999999996E-3</c:v>
                </c:pt>
                <c:pt idx="75482" formatCode="0.00E+00">
                  <c:v>5.1304799999999998E-3</c:v>
                </c:pt>
                <c:pt idx="75483" formatCode="0.00E+00">
                  <c:v>5.0850100000000001E-3</c:v>
                </c:pt>
                <c:pt idx="75484" formatCode="0.00E+00">
                  <c:v>5.0369799999999999E-3</c:v>
                </c:pt>
                <c:pt idx="75485" formatCode="0.00E+00">
                  <c:v>4.98644E-3</c:v>
                </c:pt>
                <c:pt idx="75486" formatCode="0.00E+00">
                  <c:v>4.9335100000000003E-3</c:v>
                </c:pt>
                <c:pt idx="75487" formatCode="0.00E+00">
                  <c:v>4.8782699999999997E-3</c:v>
                </c:pt>
                <c:pt idx="75488" formatCode="0.00E+00">
                  <c:v>4.8207299999999996E-3</c:v>
                </c:pt>
                <c:pt idx="75489" formatCode="0.00E+00">
                  <c:v>4.7609100000000001E-3</c:v>
                </c:pt>
                <c:pt idx="75490" formatCode="0.00E+00">
                  <c:v>4.69887E-3</c:v>
                </c:pt>
                <c:pt idx="75491" formatCode="0.00E+00">
                  <c:v>4.6347000000000003E-3</c:v>
                </c:pt>
                <c:pt idx="75492" formatCode="0.00E+00">
                  <c:v>4.5684599999999999E-3</c:v>
                </c:pt>
                <c:pt idx="75493" formatCode="0.00E+00">
                  <c:v>4.50023E-3</c:v>
                </c:pt>
                <c:pt idx="75494" formatCode="0.00E+00">
                  <c:v>4.4301000000000002E-3</c:v>
                </c:pt>
                <c:pt idx="75495" formatCode="0.00E+00">
                  <c:v>4.3582100000000004E-3</c:v>
                </c:pt>
                <c:pt idx="75496" formatCode="0.00E+00">
                  <c:v>4.2847500000000004E-3</c:v>
                </c:pt>
                <c:pt idx="75497" formatCode="0.00E+00">
                  <c:v>4.20988E-3</c:v>
                </c:pt>
                <c:pt idx="75498" formatCode="0.00E+00">
                  <c:v>4.1337700000000002E-3</c:v>
                </c:pt>
                <c:pt idx="75499" formatCode="0.00E+00">
                  <c:v>4.05653E-3</c:v>
                </c:pt>
                <c:pt idx="75500" formatCode="0.00E+00">
                  <c:v>3.9782100000000003E-3</c:v>
                </c:pt>
                <c:pt idx="75501" formatCode="0.00E+00">
                  <c:v>3.89887E-3</c:v>
                </c:pt>
                <c:pt idx="75502" formatCode="0.00E+00">
                  <c:v>3.8186100000000001E-3</c:v>
                </c:pt>
                <c:pt idx="75503" formatCode="0.00E+00">
                  <c:v>3.7375099999999999E-3</c:v>
                </c:pt>
                <c:pt idx="75504" formatCode="0.00E+00">
                  <c:v>3.6556000000000002E-3</c:v>
                </c:pt>
                <c:pt idx="75505" formatCode="0.00E+00">
                  <c:v>3.5728999999999999E-3</c:v>
                </c:pt>
                <c:pt idx="75506" formatCode="0.00E+00">
                  <c:v>3.48949E-3</c:v>
                </c:pt>
                <c:pt idx="75507" formatCode="0.00E+00">
                  <c:v>3.40551E-3</c:v>
                </c:pt>
                <c:pt idx="75508" formatCode="0.00E+00">
                  <c:v>3.3211099999999999E-3</c:v>
                </c:pt>
                <c:pt idx="75509" formatCode="0.00E+00">
                  <c:v>3.23639E-3</c:v>
                </c:pt>
                <c:pt idx="75510" formatCode="0.00E+00">
                  <c:v>3.1515499999999999E-3</c:v>
                </c:pt>
                <c:pt idx="75511" formatCode="0.00E+00">
                  <c:v>3.06675E-3</c:v>
                </c:pt>
                <c:pt idx="75512" formatCode="0.00E+00">
                  <c:v>2.9820100000000002E-3</c:v>
                </c:pt>
                <c:pt idx="75513" formatCode="0.00E+00">
                  <c:v>2.89727E-3</c:v>
                </c:pt>
                <c:pt idx="75514" formatCode="0.00E+00">
                  <c:v>2.8125899999999998E-3</c:v>
                </c:pt>
                <c:pt idx="75515" formatCode="0.00E+00">
                  <c:v>2.7280999999999998E-3</c:v>
                </c:pt>
                <c:pt idx="75516" formatCode="0.00E+00">
                  <c:v>2.6439900000000001E-3</c:v>
                </c:pt>
                <c:pt idx="75517" formatCode="0.00E+00">
                  <c:v>2.5604999999999998E-3</c:v>
                </c:pt>
                <c:pt idx="75518" formatCode="0.00E+00">
                  <c:v>2.4778199999999999E-3</c:v>
                </c:pt>
                <c:pt idx="75519" formatCode="0.00E+00">
                  <c:v>2.3960399999999999E-3</c:v>
                </c:pt>
                <c:pt idx="75520" formatCode="0.00E+00">
                  <c:v>2.3153200000000001E-3</c:v>
                </c:pt>
                <c:pt idx="75521" formatCode="0.00E+00">
                  <c:v>2.23595E-3</c:v>
                </c:pt>
                <c:pt idx="75522" formatCode="0.00E+00">
                  <c:v>2.15803E-3</c:v>
                </c:pt>
                <c:pt idx="75523" formatCode="0.00E+00">
                  <c:v>2.0815199999999999E-3</c:v>
                </c:pt>
                <c:pt idx="75524" formatCode="0.00E+00">
                  <c:v>2.0065E-3</c:v>
                </c:pt>
                <c:pt idx="75525" formatCode="0.00E+00">
                  <c:v>1.93305E-3</c:v>
                </c:pt>
                <c:pt idx="75526" formatCode="0.00E+00">
                  <c:v>1.86108E-3</c:v>
                </c:pt>
                <c:pt idx="75527" formatCode="0.00E+00">
                  <c:v>1.79043E-3</c:v>
                </c:pt>
                <c:pt idx="75528" formatCode="0.00E+00">
                  <c:v>1.7212E-3</c:v>
                </c:pt>
                <c:pt idx="75529" formatCode="0.00E+00">
                  <c:v>1.65357E-3</c:v>
                </c:pt>
                <c:pt idx="75530" formatCode="0.00E+00">
                  <c:v>1.5877E-3</c:v>
                </c:pt>
                <c:pt idx="75531" formatCode="0.00E+00">
                  <c:v>1.52384E-3</c:v>
                </c:pt>
                <c:pt idx="75532" formatCode="0.00E+00">
                  <c:v>1.46228E-3</c:v>
                </c:pt>
                <c:pt idx="75533" formatCode="0.00E+00">
                  <c:v>1.4031899999999999E-3</c:v>
                </c:pt>
                <c:pt idx="75534" formatCode="0.00E+00">
                  <c:v>1.3466800000000001E-3</c:v>
                </c:pt>
                <c:pt idx="75535" formatCode="0.00E+00">
                  <c:v>1.29283E-3</c:v>
                </c:pt>
                <c:pt idx="75536" formatCode="0.00E+00">
                  <c:v>1.2417699999999999E-3</c:v>
                </c:pt>
                <c:pt idx="75537" formatCode="0.00E+00">
                  <c:v>1.1935800000000001E-3</c:v>
                </c:pt>
                <c:pt idx="75538" formatCode="0.00E+00">
                  <c:v>1.1483400000000001E-3</c:v>
                </c:pt>
                <c:pt idx="75539" formatCode="0.00E+00">
                  <c:v>1.1060099999999999E-3</c:v>
                </c:pt>
                <c:pt idx="75540" formatCode="0.00E+00">
                  <c:v>1.0665799999999999E-3</c:v>
                </c:pt>
                <c:pt idx="75541" formatCode="0.00E+00">
                  <c:v>1.0300999999999999E-3</c:v>
                </c:pt>
                <c:pt idx="75542" formatCode="0.00E+00">
                  <c:v>9.9664799999999994E-4</c:v>
                </c:pt>
                <c:pt idx="75543" formatCode="0.00E+00">
                  <c:v>9.6626399999999999E-4</c:v>
                </c:pt>
                <c:pt idx="75544" formatCode="0.00E+00">
                  <c:v>9.3904800000000005E-4</c:v>
                </c:pt>
                <c:pt idx="75545" formatCode="0.00E+00">
                  <c:v>9.1514700000000005E-4</c:v>
                </c:pt>
                <c:pt idx="75546" formatCode="0.00E+00">
                  <c:v>8.9462299999999999E-4</c:v>
                </c:pt>
                <c:pt idx="75547" formatCode="0.00E+00">
                  <c:v>8.7747300000000003E-4</c:v>
                </c:pt>
                <c:pt idx="75548" formatCode="0.00E+00">
                  <c:v>8.6373699999999995E-4</c:v>
                </c:pt>
                <c:pt idx="75549" formatCode="0.00E+00">
                  <c:v>8.5346300000000005E-4</c:v>
                </c:pt>
                <c:pt idx="75550" formatCode="0.00E+00">
                  <c:v>8.4661399999999998E-4</c:v>
                </c:pt>
                <c:pt idx="75551" formatCode="0.00E+00">
                  <c:v>8.4312799999999995E-4</c:v>
                </c:pt>
                <c:pt idx="75552" formatCode="0.00E+00">
                  <c:v>8.4296000000000002E-4</c:v>
                </c:pt>
                <c:pt idx="75553" formatCode="0.00E+00">
                  <c:v>8.4604700000000005E-4</c:v>
                </c:pt>
                <c:pt idx="75554" formatCode="0.00E+00">
                  <c:v>8.5237400000000004E-4</c:v>
                </c:pt>
                <c:pt idx="75555" formatCode="0.00E+00">
                  <c:v>8.6203799999999998E-4</c:v>
                </c:pt>
                <c:pt idx="75556" formatCode="0.00E+00">
                  <c:v>8.7516099999999995E-4</c:v>
                </c:pt>
                <c:pt idx="75557" formatCode="0.00E+00">
                  <c:v>8.9177400000000002E-4</c:v>
                </c:pt>
                <c:pt idx="75558" formatCode="0.00E+00">
                  <c:v>9.1182700000000004E-4</c:v>
                </c:pt>
                <c:pt idx="75559" formatCode="0.00E+00">
                  <c:v>9.35299E-4</c:v>
                </c:pt>
                <c:pt idx="75560" formatCode="0.00E+00">
                  <c:v>9.6226899999999997E-4</c:v>
                </c:pt>
                <c:pt idx="75561" formatCode="0.00E+00">
                  <c:v>9.928859999999999E-4</c:v>
                </c:pt>
                <c:pt idx="75562" formatCode="0.00E+00">
                  <c:v>1.02725E-3</c:v>
                </c:pt>
                <c:pt idx="75563" formatCode="0.00E+00">
                  <c:v>1.0653500000000001E-3</c:v>
                </c:pt>
                <c:pt idx="75564" formatCode="0.00E+00">
                  <c:v>1.1071500000000001E-3</c:v>
                </c:pt>
                <c:pt idx="75565" formatCode="0.00E+00">
                  <c:v>1.15262E-3</c:v>
                </c:pt>
                <c:pt idx="75566" formatCode="0.00E+00">
                  <c:v>1.2015999999999999E-3</c:v>
                </c:pt>
                <c:pt idx="75567" formatCode="0.00E+00">
                  <c:v>1.2538200000000001E-3</c:v>
                </c:pt>
                <c:pt idx="75568" formatCode="0.00E+00">
                  <c:v>1.3090300000000001E-3</c:v>
                </c:pt>
                <c:pt idx="75569" formatCode="0.00E+00">
                  <c:v>1.3671099999999999E-3</c:v>
                </c:pt>
                <c:pt idx="75570" formatCode="0.00E+00">
                  <c:v>1.4281000000000001E-3</c:v>
                </c:pt>
                <c:pt idx="75571" formatCode="0.00E+00">
                  <c:v>1.4921299999999999E-3</c:v>
                </c:pt>
                <c:pt idx="75572" formatCode="0.00E+00">
                  <c:v>1.5593099999999999E-3</c:v>
                </c:pt>
                <c:pt idx="75573" formatCode="0.00E+00">
                  <c:v>1.62973E-3</c:v>
                </c:pt>
                <c:pt idx="75574" formatCode="0.00E+00">
                  <c:v>1.7033599999999999E-3</c:v>
                </c:pt>
                <c:pt idx="75575" formatCode="0.00E+00">
                  <c:v>1.7800699999999999E-3</c:v>
                </c:pt>
                <c:pt idx="75576" formatCode="0.00E+00">
                  <c:v>1.8596800000000001E-3</c:v>
                </c:pt>
                <c:pt idx="75577" formatCode="0.00E+00">
                  <c:v>1.94203E-3</c:v>
                </c:pt>
                <c:pt idx="75578" formatCode="0.00E+00">
                  <c:v>2.0270700000000002E-3</c:v>
                </c:pt>
                <c:pt idx="75579" formatCode="0.00E+00">
                  <c:v>2.1148400000000002E-3</c:v>
                </c:pt>
                <c:pt idx="75580" formatCode="0.00E+00">
                  <c:v>2.20542E-3</c:v>
                </c:pt>
                <c:pt idx="75581" formatCode="0.00E+00">
                  <c:v>2.2986999999999999E-3</c:v>
                </c:pt>
                <c:pt idx="75582" formatCode="0.00E+00">
                  <c:v>2.3945199999999998E-3</c:v>
                </c:pt>
                <c:pt idx="75583" formatCode="0.00E+00">
                  <c:v>2.4928300000000001E-3</c:v>
                </c:pt>
                <c:pt idx="75584" formatCode="0.00E+00">
                  <c:v>2.5934600000000001E-3</c:v>
                </c:pt>
                <c:pt idx="75585" formatCode="0.00E+00">
                  <c:v>2.6961200000000002E-3</c:v>
                </c:pt>
                <c:pt idx="75586" formatCode="0.00E+00">
                  <c:v>2.8005899999999999E-3</c:v>
                </c:pt>
                <c:pt idx="75587" formatCode="0.00E+00">
                  <c:v>2.9067899999999998E-3</c:v>
                </c:pt>
                <c:pt idx="75588" formatCode="0.00E+00">
                  <c:v>3.0146399999999999E-3</c:v>
                </c:pt>
                <c:pt idx="75589" formatCode="0.00E+00">
                  <c:v>3.1239800000000002E-3</c:v>
                </c:pt>
                <c:pt idx="75590" formatCode="0.00E+00">
                  <c:v>3.2346599999999999E-3</c:v>
                </c:pt>
                <c:pt idx="75591" formatCode="0.00E+00">
                  <c:v>3.34652E-3</c:v>
                </c:pt>
                <c:pt idx="75592" formatCode="0.00E+00">
                  <c:v>3.4593800000000002E-3</c:v>
                </c:pt>
                <c:pt idx="75593" formatCode="0.00E+00">
                  <c:v>3.5732200000000002E-3</c:v>
                </c:pt>
                <c:pt idx="75594" formatCode="0.00E+00">
                  <c:v>3.6880599999999999E-3</c:v>
                </c:pt>
                <c:pt idx="75595" formatCode="0.00E+00">
                  <c:v>3.8038999999999998E-3</c:v>
                </c:pt>
                <c:pt idx="75596" formatCode="0.00E+00">
                  <c:v>3.9205899999999998E-3</c:v>
                </c:pt>
                <c:pt idx="75597" formatCode="0.00E+00">
                  <c:v>4.0379200000000004E-3</c:v>
                </c:pt>
                <c:pt idx="75598" formatCode="0.00E+00">
                  <c:v>4.1557699999999996E-3</c:v>
                </c:pt>
                <c:pt idx="75599" formatCode="0.00E+00">
                  <c:v>4.2740900000000004E-3</c:v>
                </c:pt>
                <c:pt idx="75600" formatCode="0.00E+00">
                  <c:v>4.3928999999999999E-3</c:v>
                </c:pt>
                <c:pt idx="75601" formatCode="0.00E+00">
                  <c:v>4.5121299999999996E-3</c:v>
                </c:pt>
                <c:pt idx="75602" formatCode="0.00E+00">
                  <c:v>4.6315899999999997E-3</c:v>
                </c:pt>
                <c:pt idx="75603" formatCode="0.00E+00">
                  <c:v>4.7511200000000002E-3</c:v>
                </c:pt>
                <c:pt idx="75604" formatCode="0.00E+00">
                  <c:v>4.8705900000000002E-3</c:v>
                </c:pt>
                <c:pt idx="75605" formatCode="0.00E+00">
                  <c:v>4.9898399999999997E-3</c:v>
                </c:pt>
                <c:pt idx="75606" formatCode="0.00E+00">
                  <c:v>5.1086999999999999E-3</c:v>
                </c:pt>
                <c:pt idx="75607" formatCode="0.00E+00">
                  <c:v>5.2270499999999996E-3</c:v>
                </c:pt>
                <c:pt idx="75608" formatCode="0.00E+00">
                  <c:v>5.3448100000000002E-3</c:v>
                </c:pt>
                <c:pt idx="75609" formatCode="0.00E+00">
                  <c:v>5.4618399999999999E-3</c:v>
                </c:pt>
                <c:pt idx="75610" formatCode="0.00E+00">
                  <c:v>5.5779799999999997E-3</c:v>
                </c:pt>
                <c:pt idx="75611" formatCode="0.00E+00">
                  <c:v>5.6930699999999997E-3</c:v>
                </c:pt>
                <c:pt idx="75612" formatCode="0.00E+00">
                  <c:v>5.8069899999999997E-3</c:v>
                </c:pt>
                <c:pt idx="75613" formatCode="0.00E+00">
                  <c:v>5.9196700000000001E-3</c:v>
                </c:pt>
                <c:pt idx="75614" formatCode="0.00E+00">
                  <c:v>6.0311000000000002E-3</c:v>
                </c:pt>
                <c:pt idx="75615" formatCode="0.00E+00">
                  <c:v>6.1412400000000001E-3</c:v>
                </c:pt>
                <c:pt idx="75616" formatCode="0.00E+00">
                  <c:v>6.2500200000000002E-3</c:v>
                </c:pt>
                <c:pt idx="75617" formatCode="0.00E+00">
                  <c:v>6.3573400000000004E-3</c:v>
                </c:pt>
                <c:pt idx="75618" formatCode="0.00E+00">
                  <c:v>6.4631300000000001E-3</c:v>
                </c:pt>
                <c:pt idx="75619" formatCode="0.00E+00">
                  <c:v>6.5672400000000002E-3</c:v>
                </c:pt>
                <c:pt idx="75620" formatCode="0.00E+00">
                  <c:v>6.6694099999999997E-3</c:v>
                </c:pt>
                <c:pt idx="75621" formatCode="0.00E+00">
                  <c:v>6.76941E-3</c:v>
                </c:pt>
                <c:pt idx="75622" formatCode="0.00E+00">
                  <c:v>6.8671499999999998E-3</c:v>
                </c:pt>
                <c:pt idx="75623" formatCode="0.00E+00">
                  <c:v>6.9627100000000004E-3</c:v>
                </c:pt>
                <c:pt idx="75624" formatCode="0.00E+00">
                  <c:v>7.0562000000000003E-3</c:v>
                </c:pt>
                <c:pt idx="75625" formatCode="0.00E+00">
                  <c:v>7.1476400000000002E-3</c:v>
                </c:pt>
                <c:pt idx="75626" formatCode="0.00E+00">
                  <c:v>7.2368900000000002E-3</c:v>
                </c:pt>
                <c:pt idx="75627" formatCode="0.00E+00">
                  <c:v>7.3238599999999997E-3</c:v>
                </c:pt>
                <c:pt idx="75628" formatCode="0.00E+00">
                  <c:v>7.4084299999999997E-3</c:v>
                </c:pt>
                <c:pt idx="75629" formatCode="0.00E+00">
                  <c:v>7.4905199999999996E-3</c:v>
                </c:pt>
                <c:pt idx="75630" formatCode="0.00E+00">
                  <c:v>7.5700200000000002E-3</c:v>
                </c:pt>
                <c:pt idx="75631" formatCode="0.00E+00">
                  <c:v>7.6468100000000004E-3</c:v>
                </c:pt>
                <c:pt idx="75632" formatCode="0.00E+00">
                  <c:v>7.7208099999999998E-3</c:v>
                </c:pt>
                <c:pt idx="75633" formatCode="0.00E+00">
                  <c:v>7.7920400000000001E-3</c:v>
                </c:pt>
                <c:pt idx="75634" formatCode="0.00E+00">
                  <c:v>7.8606300000000004E-3</c:v>
                </c:pt>
                <c:pt idx="75635" formatCode="0.00E+00">
                  <c:v>7.9266400000000004E-3</c:v>
                </c:pt>
                <c:pt idx="75636" formatCode="0.00E+00">
                  <c:v>7.9900400000000003E-3</c:v>
                </c:pt>
                <c:pt idx="75637" formatCode="0.00E+00">
                  <c:v>8.0507700000000005E-3</c:v>
                </c:pt>
                <c:pt idx="75638" formatCode="0.00E+00">
                  <c:v>8.1088099999999993E-3</c:v>
                </c:pt>
                <c:pt idx="75639" formatCode="0.00E+00">
                  <c:v>8.1640500000000008E-3</c:v>
                </c:pt>
                <c:pt idx="75640" formatCode="0.00E+00">
                  <c:v>8.2163600000000007E-3</c:v>
                </c:pt>
                <c:pt idx="75641" formatCode="0.00E+00">
                  <c:v>8.2657500000000005E-3</c:v>
                </c:pt>
                <c:pt idx="75642" formatCode="0.00E+00">
                  <c:v>8.3123599999999995E-3</c:v>
                </c:pt>
                <c:pt idx="75643" formatCode="0.00E+00">
                  <c:v>8.3562199999999993E-3</c:v>
                </c:pt>
                <c:pt idx="75644" formatCode="0.00E+00">
                  <c:v>8.3972000000000005E-3</c:v>
                </c:pt>
                <c:pt idx="75645" formatCode="0.00E+00">
                  <c:v>8.4352300000000002E-3</c:v>
                </c:pt>
                <c:pt idx="75646" formatCode="0.00E+00">
                  <c:v>8.4703499999999998E-3</c:v>
                </c:pt>
                <c:pt idx="75647" formatCode="0.00E+00">
                  <c:v>8.5025599999999993E-3</c:v>
                </c:pt>
                <c:pt idx="75648" formatCode="0.00E+00">
                  <c:v>8.5318600000000005E-3</c:v>
                </c:pt>
                <c:pt idx="75649" formatCode="0.00E+00">
                  <c:v>8.5583199999999995E-3</c:v>
                </c:pt>
                <c:pt idx="75650" formatCode="0.00E+00">
                  <c:v>8.5819899999999994E-3</c:v>
                </c:pt>
                <c:pt idx="75651" formatCode="0.00E+00">
                  <c:v>8.6028500000000004E-3</c:v>
                </c:pt>
                <c:pt idx="75652" formatCode="0.00E+00">
                  <c:v>8.6208900000000008E-3</c:v>
                </c:pt>
                <c:pt idx="75653" formatCode="0.00E+00">
                  <c:v>8.6361200000000006E-3</c:v>
                </c:pt>
                <c:pt idx="75654" formatCode="0.00E+00">
                  <c:v>8.6486099999999993E-3</c:v>
                </c:pt>
                <c:pt idx="75655" formatCode="0.00E+00">
                  <c:v>8.65842E-3</c:v>
                </c:pt>
                <c:pt idx="75656" formatCode="0.00E+00">
                  <c:v>8.6655599999999992E-3</c:v>
                </c:pt>
                <c:pt idx="75657" formatCode="0.00E+00">
                  <c:v>8.6700400000000004E-3</c:v>
                </c:pt>
                <c:pt idx="75658" formatCode="0.00E+00">
                  <c:v>8.6718999999999997E-3</c:v>
                </c:pt>
                <c:pt idx="75659" formatCode="0.00E+00">
                  <c:v>8.6711500000000007E-3</c:v>
                </c:pt>
                <c:pt idx="75660" formatCode="0.00E+00">
                  <c:v>8.6677899999999999E-3</c:v>
                </c:pt>
                <c:pt idx="75661" formatCode="0.00E+00">
                  <c:v>8.6618800000000003E-3</c:v>
                </c:pt>
                <c:pt idx="75662" formatCode="0.00E+00">
                  <c:v>8.6535899999999992E-3</c:v>
                </c:pt>
                <c:pt idx="75663" formatCode="0.00E+00">
                  <c:v>8.6430799999999992E-3</c:v>
                </c:pt>
                <c:pt idx="75664" formatCode="0.00E+00">
                  <c:v>8.6304399999999996E-3</c:v>
                </c:pt>
                <c:pt idx="75665" formatCode="0.00E+00">
                  <c:v>8.6156400000000008E-3</c:v>
                </c:pt>
                <c:pt idx="75666" formatCode="0.00E+00">
                  <c:v>8.5986799999999992E-3</c:v>
                </c:pt>
                <c:pt idx="75667" formatCode="0.00E+00">
                  <c:v>8.5795899999999998E-3</c:v>
                </c:pt>
                <c:pt idx="75668" formatCode="0.00E+00">
                  <c:v>8.5583800000000008E-3</c:v>
                </c:pt>
                <c:pt idx="75669" formatCode="0.00E+00">
                  <c:v>8.5350400000000007E-3</c:v>
                </c:pt>
                <c:pt idx="75670" formatCode="0.00E+00">
                  <c:v>8.5095699999999993E-3</c:v>
                </c:pt>
                <c:pt idx="75671" formatCode="0.00E+00">
                  <c:v>8.4820499999999997E-3</c:v>
                </c:pt>
                <c:pt idx="75672" formatCode="0.00E+00">
                  <c:v>8.4525799999999995E-3</c:v>
                </c:pt>
                <c:pt idx="75673" formatCode="0.00E+00">
                  <c:v>8.4211900000000003E-3</c:v>
                </c:pt>
                <c:pt idx="75674" formatCode="0.00E+00">
                  <c:v>8.3878400000000006E-3</c:v>
                </c:pt>
                <c:pt idx="75675" formatCode="0.00E+00">
                  <c:v>8.35259E-3</c:v>
                </c:pt>
                <c:pt idx="75676" formatCode="0.00E+00">
                  <c:v>8.3155799999999995E-3</c:v>
                </c:pt>
                <c:pt idx="75677" formatCode="0.00E+00">
                  <c:v>8.2769899999999997E-3</c:v>
                </c:pt>
                <c:pt idx="75678" formatCode="0.00E+00">
                  <c:v>8.2370199999999994E-3</c:v>
                </c:pt>
                <c:pt idx="75679" formatCode="0.00E+00">
                  <c:v>8.1957899999999997E-3</c:v>
                </c:pt>
                <c:pt idx="75680" formatCode="0.00E+00">
                  <c:v>8.1533500000000002E-3</c:v>
                </c:pt>
                <c:pt idx="75681" formatCode="0.00E+00">
                  <c:v>8.1096799999999993E-3</c:v>
                </c:pt>
                <c:pt idx="75682" formatCode="0.00E+00">
                  <c:v>8.0648200000000003E-3</c:v>
                </c:pt>
                <c:pt idx="75683" formatCode="0.00E+00">
                  <c:v>8.0187599999999998E-3</c:v>
                </c:pt>
                <c:pt idx="75684" formatCode="0.00E+00">
                  <c:v>7.9715299999999992E-3</c:v>
                </c:pt>
                <c:pt idx="75685" formatCode="0.00E+00">
                  <c:v>7.92321E-3</c:v>
                </c:pt>
                <c:pt idx="75686" formatCode="0.00E+00">
                  <c:v>7.8738799999999998E-3</c:v>
                </c:pt>
                <c:pt idx="75687" formatCode="0.00E+00">
                  <c:v>7.8236E-3</c:v>
                </c:pt>
                <c:pt idx="75688" formatCode="0.00E+00">
                  <c:v>7.7724500000000002E-3</c:v>
                </c:pt>
                <c:pt idx="75689" formatCode="0.00E+00">
                  <c:v>7.7205299999999998E-3</c:v>
                </c:pt>
                <c:pt idx="75690" formatCode="0.00E+00">
                  <c:v>7.6679499999999998E-3</c:v>
                </c:pt>
                <c:pt idx="75691" formatCode="0.00E+00">
                  <c:v>7.6147999999999997E-3</c:v>
                </c:pt>
                <c:pt idx="75692" formatCode="0.00E+00">
                  <c:v>7.5611699999999999E-3</c:v>
                </c:pt>
                <c:pt idx="75693" formatCode="0.00E+00">
                  <c:v>7.5070900000000001E-3</c:v>
                </c:pt>
                <c:pt idx="75694" formatCode="0.00E+00">
                  <c:v>7.4525800000000003E-3</c:v>
                </c:pt>
                <c:pt idx="75695" formatCode="0.00E+00">
                  <c:v>7.3976299999999997E-3</c:v>
                </c:pt>
                <c:pt idx="75696" formatCode="0.00E+00">
                  <c:v>7.3422599999999998E-3</c:v>
                </c:pt>
                <c:pt idx="75697" formatCode="0.00E+00">
                  <c:v>7.2865200000000003E-3</c:v>
                </c:pt>
                <c:pt idx="75698" formatCode="0.00E+00">
                  <c:v>7.2304700000000001E-3</c:v>
                </c:pt>
                <c:pt idx="75699" formatCode="0.00E+00">
                  <c:v>7.1741599999999997E-3</c:v>
                </c:pt>
                <c:pt idx="75700" formatCode="0.00E+00">
                  <c:v>7.1176399999999997E-3</c:v>
                </c:pt>
                <c:pt idx="75701" formatCode="0.00E+00">
                  <c:v>7.0609399999999999E-3</c:v>
                </c:pt>
                <c:pt idx="75702" formatCode="0.00E+00">
                  <c:v>7.0040399999999996E-3</c:v>
                </c:pt>
                <c:pt idx="75703" formatCode="0.00E+00">
                  <c:v>6.9469700000000002E-3</c:v>
                </c:pt>
                <c:pt idx="75704" formatCode="0.00E+00">
                  <c:v>6.8898700000000002E-3</c:v>
                </c:pt>
                <c:pt idx="75705" formatCode="0.00E+00">
                  <c:v>6.8328E-3</c:v>
                </c:pt>
                <c:pt idx="75706" formatCode="0.00E+00">
                  <c:v>6.7757199999999998E-3</c:v>
                </c:pt>
                <c:pt idx="75707" formatCode="0.00E+00">
                  <c:v>6.71859E-3</c:v>
                </c:pt>
                <c:pt idx="75708" formatCode="0.00E+00">
                  <c:v>6.6614400000000002E-3</c:v>
                </c:pt>
                <c:pt idx="75709" formatCode="0.00E+00">
                  <c:v>6.6043300000000003E-3</c:v>
                </c:pt>
                <c:pt idx="75710" formatCode="0.00E+00">
                  <c:v>6.5472999999999998E-3</c:v>
                </c:pt>
                <c:pt idx="75711" formatCode="0.00E+00">
                  <c:v>6.4903799999999996E-3</c:v>
                </c:pt>
                <c:pt idx="75712" formatCode="0.00E+00">
                  <c:v>6.4336300000000001E-3</c:v>
                </c:pt>
                <c:pt idx="75713" formatCode="0.00E+00">
                  <c:v>6.3770600000000004E-3</c:v>
                </c:pt>
                <c:pt idx="75714" formatCode="0.00E+00">
                  <c:v>6.3206599999999996E-3</c:v>
                </c:pt>
                <c:pt idx="75715" formatCode="0.00E+00">
                  <c:v>6.2644299999999997E-3</c:v>
                </c:pt>
                <c:pt idx="75716" formatCode="0.00E+00">
                  <c:v>6.2083800000000003E-3</c:v>
                </c:pt>
                <c:pt idx="75717" formatCode="0.00E+00">
                  <c:v>6.1525199999999999E-3</c:v>
                </c:pt>
                <c:pt idx="75718" formatCode="0.00E+00">
                  <c:v>6.0968799999999998E-3</c:v>
                </c:pt>
                <c:pt idx="75719" formatCode="0.00E+00">
                  <c:v>6.0414400000000004E-3</c:v>
                </c:pt>
                <c:pt idx="75720" formatCode="0.00E+00">
                  <c:v>5.9861699999999999E-3</c:v>
                </c:pt>
                <c:pt idx="75721" formatCode="0.00E+00">
                  <c:v>5.9310999999999999E-3</c:v>
                </c:pt>
                <c:pt idx="75722" formatCode="0.00E+00">
                  <c:v>5.8762700000000003E-3</c:v>
                </c:pt>
                <c:pt idx="75723" formatCode="0.00E+00">
                  <c:v>5.82169E-3</c:v>
                </c:pt>
                <c:pt idx="75724" formatCode="0.00E+00">
                  <c:v>5.76736E-3</c:v>
                </c:pt>
                <c:pt idx="75725" formatCode="0.00E+00">
                  <c:v>5.7133100000000001E-3</c:v>
                </c:pt>
                <c:pt idx="75726" formatCode="0.00E+00">
                  <c:v>5.6595700000000001E-3</c:v>
                </c:pt>
                <c:pt idx="75727" formatCode="0.00E+00">
                  <c:v>5.6061499999999998E-3</c:v>
                </c:pt>
                <c:pt idx="75728" formatCode="0.00E+00">
                  <c:v>5.5529500000000001E-3</c:v>
                </c:pt>
                <c:pt idx="75729" formatCode="0.00E+00">
                  <c:v>5.4999100000000002E-3</c:v>
                </c:pt>
                <c:pt idx="75730" formatCode="0.00E+00">
                  <c:v>5.4469899999999996E-3</c:v>
                </c:pt>
                <c:pt idx="75731" formatCode="0.00E+00">
                  <c:v>5.3941299999999996E-3</c:v>
                </c:pt>
                <c:pt idx="75732" formatCode="0.00E+00">
                  <c:v>5.3412700000000004E-3</c:v>
                </c:pt>
                <c:pt idx="75733" formatCode="0.00E+00">
                  <c:v>5.2883899999999996E-3</c:v>
                </c:pt>
                <c:pt idx="75734" formatCode="0.00E+00">
                  <c:v>5.2355400000000003E-3</c:v>
                </c:pt>
                <c:pt idx="75735" formatCode="0.00E+00">
                  <c:v>5.1827100000000001E-3</c:v>
                </c:pt>
                <c:pt idx="75736" formatCode="0.00E+00">
                  <c:v>5.1298899999999998E-3</c:v>
                </c:pt>
                <c:pt idx="75737" formatCode="0.00E+00">
                  <c:v>5.0770299999999997E-3</c:v>
                </c:pt>
                <c:pt idx="75738" formatCode="0.00E+00">
                  <c:v>5.02411E-3</c:v>
                </c:pt>
                <c:pt idx="75739" formatCode="0.00E+00">
                  <c:v>4.9711399999999998E-3</c:v>
                </c:pt>
                <c:pt idx="75740" formatCode="0.00E+00">
                  <c:v>4.9180999999999999E-3</c:v>
                </c:pt>
                <c:pt idx="75741" formatCode="0.00E+00">
                  <c:v>4.8650000000000004E-3</c:v>
                </c:pt>
                <c:pt idx="75742" formatCode="0.00E+00">
                  <c:v>4.8118400000000004E-3</c:v>
                </c:pt>
                <c:pt idx="75743" formatCode="0.00E+00">
                  <c:v>4.7586399999999997E-3</c:v>
                </c:pt>
                <c:pt idx="75744" formatCode="0.00E+00">
                  <c:v>4.7054100000000001E-3</c:v>
                </c:pt>
                <c:pt idx="75745" formatCode="0.00E+00">
                  <c:v>4.65213E-3</c:v>
                </c:pt>
                <c:pt idx="75746" formatCode="0.00E+00">
                  <c:v>4.5988000000000001E-3</c:v>
                </c:pt>
                <c:pt idx="75747" formatCode="0.00E+00">
                  <c:v>4.5453899999999998E-3</c:v>
                </c:pt>
                <c:pt idx="75748" formatCode="0.00E+00">
                  <c:v>4.4918700000000002E-3</c:v>
                </c:pt>
                <c:pt idx="75749" formatCode="0.00E+00">
                  <c:v>4.4382099999999997E-3</c:v>
                </c:pt>
                <c:pt idx="75750" formatCode="0.00E+00">
                  <c:v>4.3844000000000001E-3</c:v>
                </c:pt>
                <c:pt idx="75751" formatCode="0.00E+00">
                  <c:v>4.3305000000000001E-3</c:v>
                </c:pt>
                <c:pt idx="75752" formatCode="0.00E+00">
                  <c:v>4.2765499999999996E-3</c:v>
                </c:pt>
                <c:pt idx="75753" formatCode="0.00E+00">
                  <c:v>4.22259E-3</c:v>
                </c:pt>
                <c:pt idx="75754" formatCode="0.00E+00">
                  <c:v>4.1686099999999997E-3</c:v>
                </c:pt>
                <c:pt idx="75755" formatCode="0.00E+00">
                  <c:v>4.1146100000000003E-3</c:v>
                </c:pt>
                <c:pt idx="75756" formatCode="0.00E+00">
                  <c:v>4.0606100000000001E-3</c:v>
                </c:pt>
                <c:pt idx="75757" formatCode="0.00E+00">
                  <c:v>4.0065999999999999E-3</c:v>
                </c:pt>
                <c:pt idx="75758" formatCode="0.00E+00">
                  <c:v>3.9525599999999999E-3</c:v>
                </c:pt>
                <c:pt idx="75759" formatCode="0.00E+00">
                  <c:v>3.8984900000000001E-3</c:v>
                </c:pt>
                <c:pt idx="75760" formatCode="0.00E+00">
                  <c:v>3.8443700000000002E-3</c:v>
                </c:pt>
                <c:pt idx="75761" formatCode="0.00E+00">
                  <c:v>3.7902000000000001E-3</c:v>
                </c:pt>
                <c:pt idx="75762" formatCode="0.00E+00">
                  <c:v>3.7360100000000001E-3</c:v>
                </c:pt>
                <c:pt idx="75763" formatCode="0.00E+00">
                  <c:v>3.68184E-3</c:v>
                </c:pt>
                <c:pt idx="75764" formatCode="0.00E+00">
                  <c:v>3.6277200000000001E-3</c:v>
                </c:pt>
                <c:pt idx="75765" formatCode="0.00E+00">
                  <c:v>3.5737099999999999E-3</c:v>
                </c:pt>
                <c:pt idx="75766" formatCode="0.00E+00">
                  <c:v>3.5198400000000002E-3</c:v>
                </c:pt>
                <c:pt idx="75767" formatCode="0.00E+00">
                  <c:v>3.4661599999999998E-3</c:v>
                </c:pt>
                <c:pt idx="75768" formatCode="0.00E+00">
                  <c:v>3.41268E-3</c:v>
                </c:pt>
                <c:pt idx="75769" formatCode="0.00E+00">
                  <c:v>3.3594200000000001E-3</c:v>
                </c:pt>
                <c:pt idx="75770" formatCode="0.00E+00">
                  <c:v>3.3063900000000002E-3</c:v>
                </c:pt>
                <c:pt idx="75771" formatCode="0.00E+00">
                  <c:v>3.2536399999999999E-3</c:v>
                </c:pt>
                <c:pt idx="75772" formatCode="0.00E+00">
                  <c:v>3.2012E-3</c:v>
                </c:pt>
                <c:pt idx="75773" formatCode="0.00E+00">
                  <c:v>3.1490899999999998E-3</c:v>
                </c:pt>
                <c:pt idx="75774" formatCode="0.00E+00">
                  <c:v>3.09736E-3</c:v>
                </c:pt>
                <c:pt idx="75775" formatCode="0.00E+00">
                  <c:v>3.0460399999999999E-3</c:v>
                </c:pt>
                <c:pt idx="75776" formatCode="0.00E+00">
                  <c:v>2.9951800000000001E-3</c:v>
                </c:pt>
                <c:pt idx="75777" formatCode="0.00E+00">
                  <c:v>2.9448299999999998E-3</c:v>
                </c:pt>
                <c:pt idx="75778" formatCode="0.00E+00">
                  <c:v>2.895E-3</c:v>
                </c:pt>
                <c:pt idx="75779" formatCode="0.00E+00">
                  <c:v>2.8457600000000001E-3</c:v>
                </c:pt>
                <c:pt idx="75780" formatCode="0.00E+00">
                  <c:v>2.7971599999999999E-3</c:v>
                </c:pt>
                <c:pt idx="75781" formatCode="0.00E+00">
                  <c:v>2.74925E-3</c:v>
                </c:pt>
                <c:pt idx="75782" formatCode="0.00E+00">
                  <c:v>2.7020899999999999E-3</c:v>
                </c:pt>
                <c:pt idx="75783" formatCode="0.00E+00">
                  <c:v>2.6557500000000001E-3</c:v>
                </c:pt>
                <c:pt idx="75784" formatCode="0.00E+00">
                  <c:v>2.61028E-3</c:v>
                </c:pt>
                <c:pt idx="75785" formatCode="0.00E+00">
                  <c:v>2.5657399999999999E-3</c:v>
                </c:pt>
                <c:pt idx="75786" formatCode="0.00E+00">
                  <c:v>2.5221699999999998E-3</c:v>
                </c:pt>
                <c:pt idx="75787" formatCode="0.00E+00">
                  <c:v>2.4796200000000001E-3</c:v>
                </c:pt>
                <c:pt idx="75788" formatCode="0.00E+00">
                  <c:v>2.43816E-3</c:v>
                </c:pt>
                <c:pt idx="75789" formatCode="0.00E+00">
                  <c:v>2.3978900000000002E-3</c:v>
                </c:pt>
                <c:pt idx="75790" formatCode="0.00E+00">
                  <c:v>2.3588599999999999E-3</c:v>
                </c:pt>
                <c:pt idx="75791" formatCode="0.00E+00">
                  <c:v>2.3211199999999999E-3</c:v>
                </c:pt>
                <c:pt idx="75792" formatCode="0.00E+00">
                  <c:v>2.2847399999999999E-3</c:v>
                </c:pt>
                <c:pt idx="75793" formatCode="0.00E+00">
                  <c:v>2.2497900000000002E-3</c:v>
                </c:pt>
                <c:pt idx="75794" formatCode="0.00E+00">
                  <c:v>2.21631E-3</c:v>
                </c:pt>
                <c:pt idx="75795" formatCode="0.00E+00">
                  <c:v>2.1843700000000001E-3</c:v>
                </c:pt>
                <c:pt idx="75796" formatCode="0.00E+00">
                  <c:v>2.15402E-3</c:v>
                </c:pt>
                <c:pt idx="75797" formatCode="0.00E+00">
                  <c:v>2.1253299999999999E-3</c:v>
                </c:pt>
                <c:pt idx="75798" formatCode="0.00E+00">
                  <c:v>2.0983600000000001E-3</c:v>
                </c:pt>
                <c:pt idx="75799" formatCode="0.00E+00">
                  <c:v>2.0731999999999999E-3</c:v>
                </c:pt>
                <c:pt idx="75800" formatCode="0.00E+00">
                  <c:v>2.0498999999999999E-3</c:v>
                </c:pt>
                <c:pt idx="75801" formatCode="0.00E+00">
                  <c:v>2.0285400000000001E-3</c:v>
                </c:pt>
                <c:pt idx="75802" formatCode="0.00E+00">
                  <c:v>2.0091599999999999E-3</c:v>
                </c:pt>
                <c:pt idx="75803" formatCode="0.00E+00">
                  <c:v>1.9918499999999999E-3</c:v>
                </c:pt>
                <c:pt idx="75804" formatCode="0.00E+00">
                  <c:v>1.9766699999999998E-3</c:v>
                </c:pt>
                <c:pt idx="75805" formatCode="0.00E+00">
                  <c:v>1.96371E-3</c:v>
                </c:pt>
                <c:pt idx="75806" formatCode="0.00E+00">
                  <c:v>1.95301E-3</c:v>
                </c:pt>
                <c:pt idx="75807" formatCode="0.00E+00">
                  <c:v>1.94466E-3</c:v>
                </c:pt>
                <c:pt idx="75808" formatCode="0.00E+00">
                  <c:v>1.93874E-3</c:v>
                </c:pt>
                <c:pt idx="75809" formatCode="0.00E+00">
                  <c:v>1.9353199999999999E-3</c:v>
                </c:pt>
                <c:pt idx="75810" formatCode="0.00E+00">
                  <c:v>1.93447E-3</c:v>
                </c:pt>
                <c:pt idx="75811" formatCode="0.00E+00">
                  <c:v>1.9362699999999999E-3</c:v>
                </c:pt>
                <c:pt idx="75812" formatCode="0.00E+00">
                  <c:v>1.94074E-3</c:v>
                </c:pt>
                <c:pt idx="75813" formatCode="0.00E+00">
                  <c:v>1.9479499999999999E-3</c:v>
                </c:pt>
                <c:pt idx="75814" formatCode="0.00E+00">
                  <c:v>1.95795E-3</c:v>
                </c:pt>
                <c:pt idx="75815" formatCode="0.00E+00">
                  <c:v>1.9707700000000002E-3</c:v>
                </c:pt>
                <c:pt idx="75816" formatCode="0.00E+00">
                  <c:v>1.9864700000000002E-3</c:v>
                </c:pt>
                <c:pt idx="75817" formatCode="0.00E+00">
                  <c:v>2.0050699999999999E-3</c:v>
                </c:pt>
                <c:pt idx="75818" formatCode="0.00E+00">
                  <c:v>2.02659E-3</c:v>
                </c:pt>
                <c:pt idx="75819" formatCode="0.00E+00">
                  <c:v>2.05105E-3</c:v>
                </c:pt>
                <c:pt idx="75820" formatCode="0.00E+00">
                  <c:v>2.0785000000000001E-3</c:v>
                </c:pt>
                <c:pt idx="75821" formatCode="0.00E+00">
                  <c:v>2.1090000000000002E-3</c:v>
                </c:pt>
                <c:pt idx="75822" formatCode="0.00E+00">
                  <c:v>2.1426000000000001E-3</c:v>
                </c:pt>
                <c:pt idx="75823" formatCode="0.00E+00">
                  <c:v>2.1793099999999998E-3</c:v>
                </c:pt>
                <c:pt idx="75824" formatCode="0.00E+00">
                  <c:v>2.2191699999999999E-3</c:v>
                </c:pt>
                <c:pt idx="75825" formatCode="0.00E+00">
                  <c:v>2.2622300000000001E-3</c:v>
                </c:pt>
                <c:pt idx="75826" formatCode="0.00E+00">
                  <c:v>2.3085200000000001E-3</c:v>
                </c:pt>
                <c:pt idx="75827" formatCode="0.00E+00">
                  <c:v>2.3580599999999999E-3</c:v>
                </c:pt>
                <c:pt idx="75828" formatCode="0.00E+00">
                  <c:v>2.41085E-3</c:v>
                </c:pt>
                <c:pt idx="75829" formatCode="0.00E+00">
                  <c:v>2.4669000000000002E-3</c:v>
                </c:pt>
                <c:pt idx="75830" formatCode="0.00E+00">
                  <c:v>2.5261900000000002E-3</c:v>
                </c:pt>
                <c:pt idx="75831" formatCode="0.00E+00">
                  <c:v>2.58873E-3</c:v>
                </c:pt>
                <c:pt idx="75832" formatCode="0.00E+00">
                  <c:v>2.6545100000000001E-3</c:v>
                </c:pt>
                <c:pt idx="75833" formatCode="0.00E+00">
                  <c:v>2.7235100000000002E-3</c:v>
                </c:pt>
                <c:pt idx="75834" formatCode="0.00E+00">
                  <c:v>2.7957300000000002E-3</c:v>
                </c:pt>
                <c:pt idx="75835" formatCode="0.00E+00">
                  <c:v>2.8711499999999998E-3</c:v>
                </c:pt>
                <c:pt idx="75836" formatCode="0.00E+00">
                  <c:v>2.9497899999999999E-3</c:v>
                </c:pt>
                <c:pt idx="75837" formatCode="0.00E+00">
                  <c:v>3.0316399999999999E-3</c:v>
                </c:pt>
                <c:pt idx="75838" formatCode="0.00E+00">
                  <c:v>3.1166599999999998E-3</c:v>
                </c:pt>
                <c:pt idx="75839" formatCode="0.00E+00">
                  <c:v>3.2047899999999999E-3</c:v>
                </c:pt>
                <c:pt idx="75840" formatCode="0.00E+00">
                  <c:v>3.2959700000000001E-3</c:v>
                </c:pt>
                <c:pt idx="75841" formatCode="0.00E+00">
                  <c:v>3.3901500000000002E-3</c:v>
                </c:pt>
                <c:pt idx="75842" formatCode="0.00E+00">
                  <c:v>3.4872900000000001E-3</c:v>
                </c:pt>
                <c:pt idx="75843" formatCode="0.00E+00">
                  <c:v>3.5873599999999999E-3</c:v>
                </c:pt>
                <c:pt idx="75844" formatCode="0.00E+00">
                  <c:v>3.69032E-3</c:v>
                </c:pt>
                <c:pt idx="75845" formatCode="0.00E+00">
                  <c:v>3.79612E-3</c:v>
                </c:pt>
                <c:pt idx="75846" formatCode="0.00E+00">
                  <c:v>3.9047299999999999E-3</c:v>
                </c:pt>
                <c:pt idx="75847" formatCode="0.00E+00">
                  <c:v>4.01608E-3</c:v>
                </c:pt>
                <c:pt idx="75848" formatCode="0.00E+00">
                  <c:v>4.1301100000000002E-3</c:v>
                </c:pt>
                <c:pt idx="75849" formatCode="0.00E+00">
                  <c:v>4.2467599999999996E-3</c:v>
                </c:pt>
                <c:pt idx="75850" formatCode="0.00E+00">
                  <c:v>4.3659600000000003E-3</c:v>
                </c:pt>
                <c:pt idx="75851" formatCode="0.00E+00">
                  <c:v>4.48768E-3</c:v>
                </c:pt>
                <c:pt idx="75852" formatCode="0.00E+00">
                  <c:v>4.6118299999999999E-3</c:v>
                </c:pt>
                <c:pt idx="75853" formatCode="0.00E+00">
                  <c:v>4.7383E-3</c:v>
                </c:pt>
                <c:pt idx="75854" formatCode="0.00E+00">
                  <c:v>4.86697E-3</c:v>
                </c:pt>
                <c:pt idx="75855" formatCode="0.00E+00">
                  <c:v>4.9977199999999998E-3</c:v>
                </c:pt>
                <c:pt idx="75856" formatCode="0.00E+00">
                  <c:v>5.1304200000000001E-3</c:v>
                </c:pt>
                <c:pt idx="75857" formatCode="0.00E+00">
                  <c:v>5.2649899999999998E-3</c:v>
                </c:pt>
                <c:pt idx="75858" formatCode="0.00E+00">
                  <c:v>5.4013200000000003E-3</c:v>
                </c:pt>
                <c:pt idx="75859" formatCode="0.00E+00">
                  <c:v>5.5393300000000003E-3</c:v>
                </c:pt>
                <c:pt idx="75860" formatCode="0.00E+00">
                  <c:v>5.6789500000000003E-3</c:v>
                </c:pt>
                <c:pt idx="75861" formatCode="0.00E+00">
                  <c:v>5.8200300000000003E-3</c:v>
                </c:pt>
                <c:pt idx="75862" formatCode="0.00E+00">
                  <c:v>5.9624200000000004E-3</c:v>
                </c:pt>
                <c:pt idx="75863" formatCode="0.00E+00">
                  <c:v>6.1059499999999997E-3</c:v>
                </c:pt>
                <c:pt idx="75864" formatCode="0.00E+00">
                  <c:v>6.25049E-3</c:v>
                </c:pt>
                <c:pt idx="75865" formatCode="0.00E+00">
                  <c:v>6.39597E-3</c:v>
                </c:pt>
                <c:pt idx="75866" formatCode="0.00E+00">
                  <c:v>6.5422900000000001E-3</c:v>
                </c:pt>
                <c:pt idx="75867" formatCode="0.00E+00">
                  <c:v>6.6893300000000003E-3</c:v>
                </c:pt>
                <c:pt idx="75868" formatCode="0.00E+00">
                  <c:v>6.8369800000000003E-3</c:v>
                </c:pt>
                <c:pt idx="75869" formatCode="0.00E+00">
                  <c:v>6.9851000000000002E-3</c:v>
                </c:pt>
                <c:pt idx="75870" formatCode="0.00E+00">
                  <c:v>7.1335699999999997E-3</c:v>
                </c:pt>
                <c:pt idx="75871" formatCode="0.00E+00">
                  <c:v>7.2823000000000002E-3</c:v>
                </c:pt>
                <c:pt idx="75872" formatCode="0.00E+00">
                  <c:v>7.4311899999999998E-3</c:v>
                </c:pt>
                <c:pt idx="75873" formatCode="0.00E+00">
                  <c:v>7.58013E-3</c:v>
                </c:pt>
                <c:pt idx="75874" formatCode="0.00E+00">
                  <c:v>7.72896E-3</c:v>
                </c:pt>
                <c:pt idx="75875" formatCode="0.00E+00">
                  <c:v>7.8775500000000005E-3</c:v>
                </c:pt>
                <c:pt idx="75876" formatCode="0.00E+00">
                  <c:v>8.0257799999999997E-3</c:v>
                </c:pt>
                <c:pt idx="75877" formatCode="0.00E+00">
                  <c:v>8.17353E-3</c:v>
                </c:pt>
                <c:pt idx="75878" formatCode="0.00E+00">
                  <c:v>8.3207000000000003E-3</c:v>
                </c:pt>
                <c:pt idx="75879" formatCode="0.00E+00">
                  <c:v>8.4671E-3</c:v>
                </c:pt>
                <c:pt idx="75880" formatCode="0.00E+00">
                  <c:v>8.6125200000000002E-3</c:v>
                </c:pt>
                <c:pt idx="75881" formatCode="0.00E+00">
                  <c:v>8.7567200000000008E-3</c:v>
                </c:pt>
                <c:pt idx="75882" formatCode="0.00E+00">
                  <c:v>8.8995099999999994E-3</c:v>
                </c:pt>
                <c:pt idx="75883" formatCode="0.00E+00">
                  <c:v>9.0407300000000003E-3</c:v>
                </c:pt>
                <c:pt idx="75884" formatCode="0.00E+00">
                  <c:v>9.1802399999999992E-3</c:v>
                </c:pt>
                <c:pt idx="75885" formatCode="0.00E+00">
                  <c:v>9.3178800000000006E-3</c:v>
                </c:pt>
                <c:pt idx="75886" formatCode="0.00E+00">
                  <c:v>9.4534600000000003E-3</c:v>
                </c:pt>
                <c:pt idx="75887" formatCode="0.00E+00">
                  <c:v>9.5868599999999991E-3</c:v>
                </c:pt>
                <c:pt idx="75888" formatCode="0.00E+00">
                  <c:v>9.7179299999999996E-3</c:v>
                </c:pt>
                <c:pt idx="75889" formatCode="0.00E+00">
                  <c:v>9.8465199999999992E-3</c:v>
                </c:pt>
                <c:pt idx="75890" formatCode="0.00E+00">
                  <c:v>9.9724199999999992E-3</c:v>
                </c:pt>
                <c:pt idx="75891">
                  <c:v>1.0095399999999999E-2</c:v>
                </c:pt>
                <c:pt idx="75892">
                  <c:v>1.02153E-2</c:v>
                </c:pt>
                <c:pt idx="75893">
                  <c:v>1.03321E-2</c:v>
                </c:pt>
                <c:pt idx="75894">
                  <c:v>1.04455E-2</c:v>
                </c:pt>
                <c:pt idx="75895">
                  <c:v>1.05554E-2</c:v>
                </c:pt>
                <c:pt idx="75896">
                  <c:v>1.06617E-2</c:v>
                </c:pt>
                <c:pt idx="75897">
                  <c:v>1.0764299999999999E-2</c:v>
                </c:pt>
                <c:pt idx="75898">
                  <c:v>1.08629E-2</c:v>
                </c:pt>
                <c:pt idx="75899">
                  <c:v>1.09575E-2</c:v>
                </c:pt>
                <c:pt idx="75900">
                  <c:v>1.1047899999999999E-2</c:v>
                </c:pt>
                <c:pt idx="75901">
                  <c:v>1.11339E-2</c:v>
                </c:pt>
                <c:pt idx="75902">
                  <c:v>1.1215299999999999E-2</c:v>
                </c:pt>
                <c:pt idx="75903">
                  <c:v>1.1292E-2</c:v>
                </c:pt>
                <c:pt idx="75904">
                  <c:v>1.1363699999999999E-2</c:v>
                </c:pt>
                <c:pt idx="75905">
                  <c:v>1.14305E-2</c:v>
                </c:pt>
                <c:pt idx="75906">
                  <c:v>1.1492199999999999E-2</c:v>
                </c:pt>
                <c:pt idx="75907">
                  <c:v>1.15487E-2</c:v>
                </c:pt>
                <c:pt idx="75908">
                  <c:v>1.15998E-2</c:v>
                </c:pt>
                <c:pt idx="75909">
                  <c:v>1.1645600000000001E-2</c:v>
                </c:pt>
                <c:pt idx="75910">
                  <c:v>1.1685900000000001E-2</c:v>
                </c:pt>
                <c:pt idx="75911">
                  <c:v>1.1720599999999999E-2</c:v>
                </c:pt>
                <c:pt idx="75912">
                  <c:v>1.17497E-2</c:v>
                </c:pt>
                <c:pt idx="75913">
                  <c:v>1.1772899999999999E-2</c:v>
                </c:pt>
                <c:pt idx="75914">
                  <c:v>1.1790399999999999E-2</c:v>
                </c:pt>
                <c:pt idx="75915">
                  <c:v>1.1802E-2</c:v>
                </c:pt>
                <c:pt idx="75916">
                  <c:v>1.1807700000000001E-2</c:v>
                </c:pt>
                <c:pt idx="75917">
                  <c:v>1.18073E-2</c:v>
                </c:pt>
                <c:pt idx="75918">
                  <c:v>1.1800700000000001E-2</c:v>
                </c:pt>
                <c:pt idx="75919">
                  <c:v>1.1788E-2</c:v>
                </c:pt>
                <c:pt idx="75920">
                  <c:v>1.1769099999999999E-2</c:v>
                </c:pt>
                <c:pt idx="75921">
                  <c:v>1.17439E-2</c:v>
                </c:pt>
                <c:pt idx="75922">
                  <c:v>1.17124E-2</c:v>
                </c:pt>
                <c:pt idx="75923">
                  <c:v>1.16747E-2</c:v>
                </c:pt>
                <c:pt idx="75924">
                  <c:v>1.16308E-2</c:v>
                </c:pt>
                <c:pt idx="75925">
                  <c:v>1.15806E-2</c:v>
                </c:pt>
                <c:pt idx="75926">
                  <c:v>1.15242E-2</c:v>
                </c:pt>
                <c:pt idx="75927">
                  <c:v>1.1461499999999999E-2</c:v>
                </c:pt>
                <c:pt idx="75928">
                  <c:v>1.13928E-2</c:v>
                </c:pt>
                <c:pt idx="75929">
                  <c:v>1.1317900000000001E-2</c:v>
                </c:pt>
                <c:pt idx="75930">
                  <c:v>1.12371E-2</c:v>
                </c:pt>
                <c:pt idx="75931">
                  <c:v>1.11503E-2</c:v>
                </c:pt>
                <c:pt idx="75932">
                  <c:v>1.10575E-2</c:v>
                </c:pt>
                <c:pt idx="75933">
                  <c:v>1.0958900000000001E-2</c:v>
                </c:pt>
                <c:pt idx="75934">
                  <c:v>1.08545E-2</c:v>
                </c:pt>
                <c:pt idx="75935">
                  <c:v>1.0744500000000001E-2</c:v>
                </c:pt>
                <c:pt idx="75936">
                  <c:v>1.06289E-2</c:v>
                </c:pt>
                <c:pt idx="75937">
                  <c:v>1.0507799999999999E-2</c:v>
                </c:pt>
                <c:pt idx="75938">
                  <c:v>1.03815E-2</c:v>
                </c:pt>
                <c:pt idx="75939">
                  <c:v>1.02501E-2</c:v>
                </c:pt>
                <c:pt idx="75940">
                  <c:v>1.0113799999999999E-2</c:v>
                </c:pt>
                <c:pt idx="75941" formatCode="0.00E+00">
                  <c:v>9.9726099999999998E-3</c:v>
                </c:pt>
                <c:pt idx="75942" formatCode="0.00E+00">
                  <c:v>9.8267500000000004E-3</c:v>
                </c:pt>
                <c:pt idx="75943" formatCode="0.00E+00">
                  <c:v>9.6761999999999994E-3</c:v>
                </c:pt>
                <c:pt idx="75944" formatCode="0.00E+00">
                  <c:v>9.5210699999999995E-3</c:v>
                </c:pt>
                <c:pt idx="75945" formatCode="0.00E+00">
                  <c:v>9.3614700000000002E-3</c:v>
                </c:pt>
                <c:pt idx="75946" formatCode="0.00E+00">
                  <c:v>9.1975400000000006E-3</c:v>
                </c:pt>
                <c:pt idx="75947" formatCode="0.00E+00">
                  <c:v>9.0294499999999996E-3</c:v>
                </c:pt>
                <c:pt idx="75948" formatCode="0.00E+00">
                  <c:v>8.8573999999999996E-3</c:v>
                </c:pt>
                <c:pt idx="75949" formatCode="0.00E+00">
                  <c:v>8.6815E-3</c:v>
                </c:pt>
                <c:pt idx="75950" formatCode="0.00E+00">
                  <c:v>8.5018899999999998E-3</c:v>
                </c:pt>
                <c:pt idx="75951" formatCode="0.00E+00">
                  <c:v>8.3187199999999999E-3</c:v>
                </c:pt>
                <c:pt idx="75952" formatCode="0.00E+00">
                  <c:v>8.1321799999999993E-3</c:v>
                </c:pt>
                <c:pt idx="75953" formatCode="0.00E+00">
                  <c:v>7.9424500000000002E-3</c:v>
                </c:pt>
                <c:pt idx="75954" formatCode="0.00E+00">
                  <c:v>7.7496900000000001E-3</c:v>
                </c:pt>
                <c:pt idx="75955" formatCode="0.00E+00">
                  <c:v>7.55414E-3</c:v>
                </c:pt>
                <c:pt idx="75956" formatCode="0.00E+00">
                  <c:v>7.3560800000000001E-3</c:v>
                </c:pt>
                <c:pt idx="75957" formatCode="0.00E+00">
                  <c:v>7.1557399999999998E-3</c:v>
                </c:pt>
                <c:pt idx="75958" formatCode="0.00E+00">
                  <c:v>6.9533099999999999E-3</c:v>
                </c:pt>
                <c:pt idx="75959" formatCode="0.00E+00">
                  <c:v>6.7489200000000003E-3</c:v>
                </c:pt>
                <c:pt idx="75960" formatCode="0.00E+00">
                  <c:v>6.54275E-3</c:v>
                </c:pt>
                <c:pt idx="75961" formatCode="0.00E+00">
                  <c:v>6.3350400000000001E-3</c:v>
                </c:pt>
                <c:pt idx="75962" formatCode="0.00E+00">
                  <c:v>6.12607E-3</c:v>
                </c:pt>
                <c:pt idx="75963" formatCode="0.00E+00">
                  <c:v>5.9161600000000002E-3</c:v>
                </c:pt>
                <c:pt idx="75964" formatCode="0.00E+00">
                  <c:v>5.70559E-3</c:v>
                </c:pt>
                <c:pt idx="75965" formatCode="0.00E+00">
                  <c:v>5.4943600000000002E-3</c:v>
                </c:pt>
                <c:pt idx="75966" formatCode="0.00E+00">
                  <c:v>5.2824400000000002E-3</c:v>
                </c:pt>
                <c:pt idx="75967" formatCode="0.00E+00">
                  <c:v>5.0699400000000002E-3</c:v>
                </c:pt>
                <c:pt idx="75968" formatCode="0.00E+00">
                  <c:v>4.8570999999999996E-3</c:v>
                </c:pt>
                <c:pt idx="75969" formatCode="0.00E+00">
                  <c:v>4.6440800000000001E-3</c:v>
                </c:pt>
                <c:pt idx="75970" formatCode="0.00E+00">
                  <c:v>4.43101E-3</c:v>
                </c:pt>
                <c:pt idx="75971" formatCode="0.00E+00">
                  <c:v>4.21807E-3</c:v>
                </c:pt>
                <c:pt idx="75972" formatCode="0.00E+00">
                  <c:v>4.0054799999999996E-3</c:v>
                </c:pt>
                <c:pt idx="75973" formatCode="0.00E+00">
                  <c:v>3.7934000000000002E-3</c:v>
                </c:pt>
                <c:pt idx="75974" formatCode="0.00E+00">
                  <c:v>3.5819599999999999E-3</c:v>
                </c:pt>
                <c:pt idx="75975" formatCode="0.00E+00">
                  <c:v>3.3712899999999999E-3</c:v>
                </c:pt>
                <c:pt idx="75976" formatCode="0.00E+00">
                  <c:v>3.16154E-3</c:v>
                </c:pt>
                <c:pt idx="75977" formatCode="0.00E+00">
                  <c:v>2.9528900000000001E-3</c:v>
                </c:pt>
                <c:pt idx="75978" formatCode="0.00E+00">
                  <c:v>2.7454699999999999E-3</c:v>
                </c:pt>
                <c:pt idx="75979" formatCode="0.00E+00">
                  <c:v>2.5394200000000001E-3</c:v>
                </c:pt>
                <c:pt idx="75980" formatCode="0.00E+00">
                  <c:v>2.3349299999999998E-3</c:v>
                </c:pt>
                <c:pt idx="75981" formatCode="0.00E+00">
                  <c:v>2.1321600000000001E-3</c:v>
                </c:pt>
                <c:pt idx="75982" formatCode="0.00E+00">
                  <c:v>1.93125E-3</c:v>
                </c:pt>
                <c:pt idx="75983" formatCode="0.00E+00">
                  <c:v>1.7323099999999999E-3</c:v>
                </c:pt>
                <c:pt idx="75984" formatCode="0.00E+00">
                  <c:v>1.5354699999999999E-3</c:v>
                </c:pt>
                <c:pt idx="75985" formatCode="0.00E+00">
                  <c:v>1.3409100000000001E-3</c:v>
                </c:pt>
                <c:pt idx="75986" formatCode="0.00E+00">
                  <c:v>1.14886E-3</c:v>
                </c:pt>
                <c:pt idx="75987" formatCode="0.00E+00">
                  <c:v>9.59537E-4</c:v>
                </c:pt>
                <c:pt idx="75988" formatCode="0.00E+00">
                  <c:v>7.7305899999999999E-4</c:v>
                </c:pt>
                <c:pt idx="75989" formatCode="0.00E+00">
                  <c:v>5.89578E-4</c:v>
                </c:pt>
                <c:pt idx="75990" formatCode="0.00E+00">
                  <c:v>4.0925100000000002E-4</c:v>
                </c:pt>
                <c:pt idx="75991" formatCode="0.00E+00">
                  <c:v>2.32215E-4</c:v>
                </c:pt>
                <c:pt idx="75992" formatCode="0.00E+00">
                  <c:v>5.8578300000000001E-5</c:v>
                </c:pt>
                <c:pt idx="75993" formatCode="0.00E+00">
                  <c:v>-1.1158399999999999E-4</c:v>
                </c:pt>
                <c:pt idx="75994" formatCode="0.00E+00">
                  <c:v>-2.7819800000000001E-4</c:v>
                </c:pt>
                <c:pt idx="75995" formatCode="0.00E+00">
                  <c:v>-4.41159E-4</c:v>
                </c:pt>
                <c:pt idx="75996" formatCode="0.00E+00">
                  <c:v>-6.0037800000000004E-4</c:v>
                </c:pt>
                <c:pt idx="75997" formatCode="0.00E+00">
                  <c:v>-7.5581800000000001E-4</c:v>
                </c:pt>
                <c:pt idx="75998" formatCode="0.00E+00">
                  <c:v>-9.07445E-4</c:v>
                </c:pt>
                <c:pt idx="75999" formatCode="0.00E+00">
                  <c:v>-1.0551499999999999E-3</c:v>
                </c:pt>
                <c:pt idx="76000" formatCode="0.00E+00">
                  <c:v>-1.1987899999999999E-3</c:v>
                </c:pt>
                <c:pt idx="76001" formatCode="0.00E+00">
                  <c:v>-1.3382400000000001E-3</c:v>
                </c:pt>
                <c:pt idx="76002" formatCode="0.00E+00">
                  <c:v>-1.4734500000000001E-3</c:v>
                </c:pt>
                <c:pt idx="76003" formatCode="0.00E+00">
                  <c:v>-1.6043699999999999E-3</c:v>
                </c:pt>
                <c:pt idx="76004" formatCode="0.00E+00">
                  <c:v>-1.7309599999999999E-3</c:v>
                </c:pt>
                <c:pt idx="76005" formatCode="0.00E+00">
                  <c:v>-1.8531699999999999E-3</c:v>
                </c:pt>
                <c:pt idx="76006" formatCode="0.00E+00">
                  <c:v>-1.9709100000000002E-3</c:v>
                </c:pt>
                <c:pt idx="76007" formatCode="0.00E+00">
                  <c:v>-2.08413E-3</c:v>
                </c:pt>
                <c:pt idx="76008" formatCode="0.00E+00">
                  <c:v>-2.1928E-3</c:v>
                </c:pt>
                <c:pt idx="76009" formatCode="0.00E+00">
                  <c:v>-2.2968900000000002E-3</c:v>
                </c:pt>
                <c:pt idx="76010" formatCode="0.00E+00">
                  <c:v>-2.3963299999999999E-3</c:v>
                </c:pt>
                <c:pt idx="76011" formatCode="0.00E+00">
                  <c:v>-2.4911099999999999E-3</c:v>
                </c:pt>
                <c:pt idx="76012" formatCode="0.00E+00">
                  <c:v>-2.5812299999999999E-3</c:v>
                </c:pt>
                <c:pt idx="76013" formatCode="0.00E+00">
                  <c:v>-2.6667000000000001E-3</c:v>
                </c:pt>
                <c:pt idx="76014" formatCode="0.00E+00">
                  <c:v>-2.7474600000000002E-3</c:v>
                </c:pt>
                <c:pt idx="76015" formatCode="0.00E+00">
                  <c:v>-2.8234499999999999E-3</c:v>
                </c:pt>
                <c:pt idx="76016" formatCode="0.00E+00">
                  <c:v>-2.8946499999999999E-3</c:v>
                </c:pt>
                <c:pt idx="76017" formatCode="0.00E+00">
                  <c:v>-2.9610299999999999E-3</c:v>
                </c:pt>
                <c:pt idx="76018" formatCode="0.00E+00">
                  <c:v>-3.0225400000000002E-3</c:v>
                </c:pt>
                <c:pt idx="76019" formatCode="0.00E+00">
                  <c:v>-3.0791E-3</c:v>
                </c:pt>
                <c:pt idx="76020" formatCode="0.00E+00">
                  <c:v>-3.1307000000000001E-3</c:v>
                </c:pt>
                <c:pt idx="76021" formatCode="0.00E+00">
                  <c:v>-3.1774099999999999E-3</c:v>
                </c:pt>
                <c:pt idx="76022" formatCode="0.00E+00">
                  <c:v>-3.2192700000000002E-3</c:v>
                </c:pt>
                <c:pt idx="76023" formatCode="0.00E+00">
                  <c:v>-3.25626E-3</c:v>
                </c:pt>
                <c:pt idx="76024" formatCode="0.00E+00">
                  <c:v>-3.2882900000000001E-3</c:v>
                </c:pt>
                <c:pt idx="76025" formatCode="0.00E+00">
                  <c:v>-3.3151999999999999E-3</c:v>
                </c:pt>
                <c:pt idx="76026" formatCode="0.00E+00">
                  <c:v>-3.33688E-3</c:v>
                </c:pt>
                <c:pt idx="76027" formatCode="0.00E+00">
                  <c:v>-3.3534099999999998E-3</c:v>
                </c:pt>
                <c:pt idx="76028" formatCode="0.00E+00">
                  <c:v>-3.3650400000000001E-3</c:v>
                </c:pt>
                <c:pt idx="76029" formatCode="0.00E+00">
                  <c:v>-3.37193E-3</c:v>
                </c:pt>
                <c:pt idx="76030" formatCode="0.00E+00">
                  <c:v>-3.3741000000000001E-3</c:v>
                </c:pt>
                <c:pt idx="76031" formatCode="0.00E+00">
                  <c:v>-3.3716000000000002E-3</c:v>
                </c:pt>
                <c:pt idx="76032" formatCode="0.00E+00">
                  <c:v>-3.3644999999999999E-3</c:v>
                </c:pt>
                <c:pt idx="76033" formatCode="0.00E+00">
                  <c:v>-3.3528099999999999E-3</c:v>
                </c:pt>
                <c:pt idx="76034" formatCode="0.00E+00">
                  <c:v>-3.33651E-3</c:v>
                </c:pt>
                <c:pt idx="76035" formatCode="0.00E+00">
                  <c:v>-3.3156399999999999E-3</c:v>
                </c:pt>
                <c:pt idx="76036" formatCode="0.00E+00">
                  <c:v>-3.29029E-3</c:v>
                </c:pt>
                <c:pt idx="76037" formatCode="0.00E+00">
                  <c:v>-3.2606100000000002E-3</c:v>
                </c:pt>
                <c:pt idx="76038" formatCode="0.00E+00">
                  <c:v>-3.2266899999999999E-3</c:v>
                </c:pt>
                <c:pt idx="76039" formatCode="0.00E+00">
                  <c:v>-3.1886000000000002E-3</c:v>
                </c:pt>
                <c:pt idx="76040" formatCode="0.00E+00">
                  <c:v>-3.14643E-3</c:v>
                </c:pt>
                <c:pt idx="76041" formatCode="0.00E+00">
                  <c:v>-3.10028E-3</c:v>
                </c:pt>
                <c:pt idx="76042" formatCode="0.00E+00">
                  <c:v>-3.05025E-3</c:v>
                </c:pt>
                <c:pt idx="76043" formatCode="0.00E+00">
                  <c:v>-2.9964000000000002E-3</c:v>
                </c:pt>
                <c:pt idx="76044" formatCode="0.00E+00">
                  <c:v>-2.9387900000000002E-3</c:v>
                </c:pt>
                <c:pt idx="76045" formatCode="0.00E+00">
                  <c:v>-2.87754E-3</c:v>
                </c:pt>
                <c:pt idx="76046" formatCode="0.00E+00">
                  <c:v>-2.8127299999999998E-3</c:v>
                </c:pt>
                <c:pt idx="76047" formatCode="0.00E+00">
                  <c:v>-2.7444399999999999E-3</c:v>
                </c:pt>
                <c:pt idx="76048" formatCode="0.00E+00">
                  <c:v>-2.67271E-3</c:v>
                </c:pt>
                <c:pt idx="76049" formatCode="0.00E+00">
                  <c:v>-2.5976100000000002E-3</c:v>
                </c:pt>
                <c:pt idx="76050" formatCode="0.00E+00">
                  <c:v>-2.5192299999999999E-3</c:v>
                </c:pt>
                <c:pt idx="76051" formatCode="0.00E+00">
                  <c:v>-2.4376200000000002E-3</c:v>
                </c:pt>
                <c:pt idx="76052" formatCode="0.00E+00">
                  <c:v>-2.3529100000000002E-3</c:v>
                </c:pt>
                <c:pt idx="76053" formatCode="0.00E+00">
                  <c:v>-2.2652000000000002E-3</c:v>
                </c:pt>
                <c:pt idx="76054" formatCode="0.00E+00">
                  <c:v>-2.17461E-3</c:v>
                </c:pt>
                <c:pt idx="76055" formatCode="0.00E+00">
                  <c:v>-2.0812299999999999E-3</c:v>
                </c:pt>
                <c:pt idx="76056" formatCode="0.00E+00">
                  <c:v>-1.98518E-3</c:v>
                </c:pt>
                <c:pt idx="76057" formatCode="0.00E+00">
                  <c:v>-1.8865799999999999E-3</c:v>
                </c:pt>
                <c:pt idx="76058" formatCode="0.00E+00">
                  <c:v>-1.78554E-3</c:v>
                </c:pt>
                <c:pt idx="76059" formatCode="0.00E+00">
                  <c:v>-1.6821900000000001E-3</c:v>
                </c:pt>
                <c:pt idx="76060" formatCode="0.00E+00">
                  <c:v>-1.5766599999999999E-3</c:v>
                </c:pt>
                <c:pt idx="76061" formatCode="0.00E+00">
                  <c:v>-1.4691000000000001E-3</c:v>
                </c:pt>
                <c:pt idx="76062" formatCode="0.00E+00">
                  <c:v>-1.3596400000000001E-3</c:v>
                </c:pt>
                <c:pt idx="76063" formatCode="0.00E+00">
                  <c:v>-1.2484099999999999E-3</c:v>
                </c:pt>
                <c:pt idx="76064" formatCode="0.00E+00">
                  <c:v>-1.1355499999999999E-3</c:v>
                </c:pt>
                <c:pt idx="76065" formatCode="0.00E+00">
                  <c:v>-1.0212400000000001E-3</c:v>
                </c:pt>
                <c:pt idx="76066" formatCode="0.00E+00">
                  <c:v>-9.0558900000000005E-4</c:v>
                </c:pt>
                <c:pt idx="76067" formatCode="0.00E+00">
                  <c:v>-7.8864099999999997E-4</c:v>
                </c:pt>
                <c:pt idx="76068" formatCode="0.00E+00">
                  <c:v>-6.7044800000000003E-4</c:v>
                </c:pt>
                <c:pt idx="76069" formatCode="0.00E+00">
                  <c:v>-5.5110399999999996E-4</c:v>
                </c:pt>
                <c:pt idx="76070" formatCode="0.00E+00">
                  <c:v>-4.30724E-4</c:v>
                </c:pt>
                <c:pt idx="76071" formatCode="0.00E+00">
                  <c:v>-3.0942399999999998E-4</c:v>
                </c:pt>
                <c:pt idx="76072" formatCode="0.00E+00">
                  <c:v>-1.8731600000000001E-4</c:v>
                </c:pt>
                <c:pt idx="76073" formatCode="0.00E+00">
                  <c:v>-6.4494700000000004E-5</c:v>
                </c:pt>
                <c:pt idx="76074" formatCode="0.00E+00">
                  <c:v>5.8953799999999998E-5</c:v>
                </c:pt>
                <c:pt idx="76075" formatCode="0.00E+00">
                  <c:v>1.8292199999999999E-4</c:v>
                </c:pt>
                <c:pt idx="76076" formatCode="0.00E+00">
                  <c:v>3.0728500000000002E-4</c:v>
                </c:pt>
                <c:pt idx="76077" formatCode="0.00E+00">
                  <c:v>4.3192799999999999E-4</c:v>
                </c:pt>
                <c:pt idx="76078" formatCode="0.00E+00">
                  <c:v>5.5675600000000005E-4</c:v>
                </c:pt>
                <c:pt idx="76079" formatCode="0.00E+00">
                  <c:v>6.8167900000000003E-4</c:v>
                </c:pt>
                <c:pt idx="76080" formatCode="0.00E+00">
                  <c:v>8.0662099999999999E-4</c:v>
                </c:pt>
                <c:pt idx="76081" formatCode="0.00E+00">
                  <c:v>9.3152800000000004E-4</c:v>
                </c:pt>
                <c:pt idx="76082" formatCode="0.00E+00">
                  <c:v>1.0563300000000001E-3</c:v>
                </c:pt>
                <c:pt idx="76083" formatCode="0.00E+00">
                  <c:v>1.1809100000000001E-3</c:v>
                </c:pt>
                <c:pt idx="76084" formatCode="0.00E+00">
                  <c:v>1.3051899999999999E-3</c:v>
                </c:pt>
                <c:pt idx="76085" formatCode="0.00E+00">
                  <c:v>1.42913E-3</c:v>
                </c:pt>
                <c:pt idx="76086" formatCode="0.00E+00">
                  <c:v>1.55266E-3</c:v>
                </c:pt>
                <c:pt idx="76087" formatCode="0.00E+00">
                  <c:v>1.67574E-3</c:v>
                </c:pt>
                <c:pt idx="76088" formatCode="0.00E+00">
                  <c:v>1.79828E-3</c:v>
                </c:pt>
                <c:pt idx="76089" formatCode="0.00E+00">
                  <c:v>1.92022E-3</c:v>
                </c:pt>
                <c:pt idx="76090" formatCode="0.00E+00">
                  <c:v>2.0415099999999999E-3</c:v>
                </c:pt>
                <c:pt idx="76091" formatCode="0.00E+00">
                  <c:v>2.1620799999999998E-3</c:v>
                </c:pt>
                <c:pt idx="76092" formatCode="0.00E+00">
                  <c:v>2.2818600000000001E-3</c:v>
                </c:pt>
                <c:pt idx="76093" formatCode="0.00E+00">
                  <c:v>2.4007500000000001E-3</c:v>
                </c:pt>
                <c:pt idx="76094" formatCode="0.00E+00">
                  <c:v>2.5186900000000001E-3</c:v>
                </c:pt>
                <c:pt idx="76095" formatCode="0.00E+00">
                  <c:v>2.6356700000000001E-3</c:v>
                </c:pt>
                <c:pt idx="76096" formatCode="0.00E+00">
                  <c:v>2.75173E-3</c:v>
                </c:pt>
                <c:pt idx="76097" formatCode="0.00E+00">
                  <c:v>2.8668399999999998E-3</c:v>
                </c:pt>
                <c:pt idx="76098" formatCode="0.00E+00">
                  <c:v>2.9809699999999999E-3</c:v>
                </c:pt>
                <c:pt idx="76099" formatCode="0.00E+00">
                  <c:v>3.0940299999999998E-3</c:v>
                </c:pt>
                <c:pt idx="76100" formatCode="0.00E+00">
                  <c:v>3.2059200000000001E-3</c:v>
                </c:pt>
                <c:pt idx="76101" formatCode="0.00E+00">
                  <c:v>3.31664E-3</c:v>
                </c:pt>
                <c:pt idx="76102" formatCode="0.00E+00">
                  <c:v>3.42618E-3</c:v>
                </c:pt>
                <c:pt idx="76103" formatCode="0.00E+00">
                  <c:v>3.53455E-3</c:v>
                </c:pt>
                <c:pt idx="76104" formatCode="0.00E+00">
                  <c:v>3.6416999999999999E-3</c:v>
                </c:pt>
                <c:pt idx="76105" formatCode="0.00E+00">
                  <c:v>3.7475799999999999E-3</c:v>
                </c:pt>
                <c:pt idx="76106" formatCode="0.00E+00">
                  <c:v>3.8521599999999999E-3</c:v>
                </c:pt>
                <c:pt idx="76107" formatCode="0.00E+00">
                  <c:v>3.9554000000000004E-3</c:v>
                </c:pt>
                <c:pt idx="76108" formatCode="0.00E+00">
                  <c:v>4.05726E-3</c:v>
                </c:pt>
                <c:pt idx="76109" formatCode="0.00E+00">
                  <c:v>4.1576900000000003E-3</c:v>
                </c:pt>
                <c:pt idx="76110" formatCode="0.00E+00">
                  <c:v>4.2566699999999997E-3</c:v>
                </c:pt>
                <c:pt idx="76111" formatCode="0.00E+00">
                  <c:v>4.3541700000000001E-3</c:v>
                </c:pt>
                <c:pt idx="76112" formatCode="0.00E+00">
                  <c:v>4.4501999999999996E-3</c:v>
                </c:pt>
                <c:pt idx="76113" formatCode="0.00E+00">
                  <c:v>4.5447700000000001E-3</c:v>
                </c:pt>
                <c:pt idx="76114" formatCode="0.00E+00">
                  <c:v>4.6378699999999997E-3</c:v>
                </c:pt>
                <c:pt idx="76115" formatCode="0.00E+00">
                  <c:v>4.7294299999999997E-3</c:v>
                </c:pt>
                <c:pt idx="76116" formatCode="0.00E+00">
                  <c:v>4.8194400000000004E-3</c:v>
                </c:pt>
                <c:pt idx="76117" formatCode="0.00E+00">
                  <c:v>4.9078699999999999E-3</c:v>
                </c:pt>
                <c:pt idx="76118" formatCode="0.00E+00">
                  <c:v>4.9947500000000001E-3</c:v>
                </c:pt>
                <c:pt idx="76119" formatCode="0.00E+00">
                  <c:v>5.0800699999999999E-3</c:v>
                </c:pt>
                <c:pt idx="76120" formatCode="0.00E+00">
                  <c:v>5.1637699999999998E-3</c:v>
                </c:pt>
                <c:pt idx="76121" formatCode="0.00E+00">
                  <c:v>5.2458100000000001E-3</c:v>
                </c:pt>
                <c:pt idx="76122" formatCode="0.00E+00">
                  <c:v>5.3261799999999998E-3</c:v>
                </c:pt>
                <c:pt idx="76123" formatCode="0.00E+00">
                  <c:v>5.4048799999999999E-3</c:v>
                </c:pt>
                <c:pt idx="76124" formatCode="0.00E+00">
                  <c:v>5.4818499999999999E-3</c:v>
                </c:pt>
                <c:pt idx="76125" formatCode="0.00E+00">
                  <c:v>5.5570400000000001E-3</c:v>
                </c:pt>
                <c:pt idx="76126" formatCode="0.00E+00">
                  <c:v>5.6303799999999999E-3</c:v>
                </c:pt>
                <c:pt idx="76127" formatCode="0.00E+00">
                  <c:v>5.7018099999999999E-3</c:v>
                </c:pt>
                <c:pt idx="76128" formatCode="0.00E+00">
                  <c:v>5.77131E-3</c:v>
                </c:pt>
                <c:pt idx="76129" formatCode="0.00E+00">
                  <c:v>5.8388800000000003E-3</c:v>
                </c:pt>
                <c:pt idx="76130" formatCode="0.00E+00">
                  <c:v>5.9045199999999999E-3</c:v>
                </c:pt>
                <c:pt idx="76131" formatCode="0.00E+00">
                  <c:v>5.9682199999999998E-3</c:v>
                </c:pt>
                <c:pt idx="76132" formatCode="0.00E+00">
                  <c:v>6.02996E-3</c:v>
                </c:pt>
                <c:pt idx="76133" formatCode="0.00E+00">
                  <c:v>6.0896700000000002E-3</c:v>
                </c:pt>
                <c:pt idx="76134" formatCode="0.00E+00">
                  <c:v>6.1473099999999996E-3</c:v>
                </c:pt>
                <c:pt idx="76135" formatCode="0.00E+00">
                  <c:v>6.20288E-3</c:v>
                </c:pt>
                <c:pt idx="76136" formatCode="0.00E+00">
                  <c:v>6.2563999999999996E-3</c:v>
                </c:pt>
                <c:pt idx="76137" formatCode="0.00E+00">
                  <c:v>6.3078300000000004E-3</c:v>
                </c:pt>
                <c:pt idx="76138" formatCode="0.00E+00">
                  <c:v>6.35711E-3</c:v>
                </c:pt>
                <c:pt idx="76139" formatCode="0.00E+00">
                  <c:v>6.4041599999999999E-3</c:v>
                </c:pt>
                <c:pt idx="76140" formatCode="0.00E+00">
                  <c:v>6.4489600000000001E-3</c:v>
                </c:pt>
                <c:pt idx="76141" formatCode="0.00E+00">
                  <c:v>6.4914999999999999E-3</c:v>
                </c:pt>
                <c:pt idx="76142" formatCode="0.00E+00">
                  <c:v>6.5317700000000001E-3</c:v>
                </c:pt>
                <c:pt idx="76143" formatCode="0.00E+00">
                  <c:v>6.5697500000000001E-3</c:v>
                </c:pt>
                <c:pt idx="76144" formatCode="0.00E+00">
                  <c:v>6.6054099999999999E-3</c:v>
                </c:pt>
                <c:pt idx="76145" formatCode="0.00E+00">
                  <c:v>6.6386800000000001E-3</c:v>
                </c:pt>
                <c:pt idx="76146" formatCode="0.00E+00">
                  <c:v>6.66951E-3</c:v>
                </c:pt>
                <c:pt idx="76147" formatCode="0.00E+00">
                  <c:v>6.6979099999999996E-3</c:v>
                </c:pt>
                <c:pt idx="76148" formatCode="0.00E+00">
                  <c:v>6.72385E-3</c:v>
                </c:pt>
                <c:pt idx="76149" formatCode="0.00E+00">
                  <c:v>6.7473100000000003E-3</c:v>
                </c:pt>
                <c:pt idx="76150" formatCode="0.00E+00">
                  <c:v>6.7682599999999999E-3</c:v>
                </c:pt>
                <c:pt idx="76151" formatCode="0.00E+00">
                  <c:v>6.78664E-3</c:v>
                </c:pt>
                <c:pt idx="76152" formatCode="0.00E+00">
                  <c:v>6.8024499999999998E-3</c:v>
                </c:pt>
                <c:pt idx="76153" formatCode="0.00E+00">
                  <c:v>6.8156299999999996E-3</c:v>
                </c:pt>
                <c:pt idx="76154" formatCode="0.00E+00">
                  <c:v>6.8261099999999998E-3</c:v>
                </c:pt>
                <c:pt idx="76155" formatCode="0.00E+00">
                  <c:v>6.8338399999999999E-3</c:v>
                </c:pt>
                <c:pt idx="76156" formatCode="0.00E+00">
                  <c:v>6.8387500000000002E-3</c:v>
                </c:pt>
                <c:pt idx="76157" formatCode="0.00E+00">
                  <c:v>6.8408000000000002E-3</c:v>
                </c:pt>
                <c:pt idx="76158" formatCode="0.00E+00">
                  <c:v>6.8399799999999998E-3</c:v>
                </c:pt>
                <c:pt idx="76159" formatCode="0.00E+00">
                  <c:v>6.8362500000000003E-3</c:v>
                </c:pt>
                <c:pt idx="76160" formatCode="0.00E+00">
                  <c:v>6.8295300000000003E-3</c:v>
                </c:pt>
                <c:pt idx="76161" formatCode="0.00E+00">
                  <c:v>6.8197800000000001E-3</c:v>
                </c:pt>
                <c:pt idx="76162" formatCode="0.00E+00">
                  <c:v>6.8069799999999998E-3</c:v>
                </c:pt>
                <c:pt idx="76163" formatCode="0.00E+00">
                  <c:v>6.7910999999999996E-3</c:v>
                </c:pt>
                <c:pt idx="76164" formatCode="0.00E+00">
                  <c:v>6.7721300000000003E-3</c:v>
                </c:pt>
                <c:pt idx="76165" formatCode="0.00E+00">
                  <c:v>6.7500299999999997E-3</c:v>
                </c:pt>
                <c:pt idx="76166" formatCode="0.00E+00">
                  <c:v>6.7247899999999996E-3</c:v>
                </c:pt>
                <c:pt idx="76167" formatCode="0.00E+00">
                  <c:v>6.69638E-3</c:v>
                </c:pt>
                <c:pt idx="76168" formatCode="0.00E+00">
                  <c:v>6.6647599999999996E-3</c:v>
                </c:pt>
                <c:pt idx="76169" formatCode="0.00E+00">
                  <c:v>6.6298700000000004E-3</c:v>
                </c:pt>
                <c:pt idx="76170" formatCode="0.00E+00">
                  <c:v>6.5916500000000001E-3</c:v>
                </c:pt>
                <c:pt idx="76171" formatCode="0.00E+00">
                  <c:v>6.5500899999999997E-3</c:v>
                </c:pt>
                <c:pt idx="76172" formatCode="0.00E+00">
                  <c:v>6.5051400000000004E-3</c:v>
                </c:pt>
                <c:pt idx="76173" formatCode="0.00E+00">
                  <c:v>6.4567799999999996E-3</c:v>
                </c:pt>
                <c:pt idx="76174" formatCode="0.00E+00">
                  <c:v>6.4050000000000001E-3</c:v>
                </c:pt>
                <c:pt idx="76175" formatCode="0.00E+00">
                  <c:v>6.3497800000000002E-3</c:v>
                </c:pt>
                <c:pt idx="76176" formatCode="0.00E+00">
                  <c:v>6.2910900000000001E-3</c:v>
                </c:pt>
                <c:pt idx="76177" formatCode="0.00E+00">
                  <c:v>6.2289199999999998E-3</c:v>
                </c:pt>
                <c:pt idx="76178" formatCode="0.00E+00">
                  <c:v>6.1632400000000004E-3</c:v>
                </c:pt>
                <c:pt idx="76179" formatCode="0.00E+00">
                  <c:v>6.0940200000000003E-3</c:v>
                </c:pt>
                <c:pt idx="76180" formatCode="0.00E+00">
                  <c:v>6.0212499999999997E-3</c:v>
                </c:pt>
                <c:pt idx="76181" formatCode="0.00E+00">
                  <c:v>5.9449200000000002E-3</c:v>
                </c:pt>
                <c:pt idx="76182" formatCode="0.00E+00">
                  <c:v>5.8650200000000003E-3</c:v>
                </c:pt>
                <c:pt idx="76183" formatCode="0.00E+00">
                  <c:v>5.78153E-3</c:v>
                </c:pt>
                <c:pt idx="76184" formatCode="0.00E+00">
                  <c:v>5.6944300000000003E-3</c:v>
                </c:pt>
                <c:pt idx="76185" formatCode="0.00E+00">
                  <c:v>5.6037200000000004E-3</c:v>
                </c:pt>
                <c:pt idx="76186" formatCode="0.00E+00">
                  <c:v>5.5094200000000001E-3</c:v>
                </c:pt>
                <c:pt idx="76187" formatCode="0.00E+00">
                  <c:v>5.4115099999999996E-3</c:v>
                </c:pt>
                <c:pt idx="76188" formatCode="0.00E+00">
                  <c:v>5.3100100000000004E-3</c:v>
                </c:pt>
                <c:pt idx="76189" formatCode="0.00E+00">
                  <c:v>5.2049100000000001E-3</c:v>
                </c:pt>
                <c:pt idx="76190" formatCode="0.00E+00">
                  <c:v>5.0962100000000003E-3</c:v>
                </c:pt>
                <c:pt idx="76191" formatCode="0.00E+00">
                  <c:v>4.9839400000000001E-3</c:v>
                </c:pt>
                <c:pt idx="76192" formatCode="0.00E+00">
                  <c:v>4.8681100000000001E-3</c:v>
                </c:pt>
                <c:pt idx="76193" formatCode="0.00E+00">
                  <c:v>4.7487400000000004E-3</c:v>
                </c:pt>
                <c:pt idx="76194" formatCode="0.00E+00">
                  <c:v>4.6258699999999998E-3</c:v>
                </c:pt>
                <c:pt idx="76195" formatCode="0.00E+00">
                  <c:v>4.49951E-3</c:v>
                </c:pt>
                <c:pt idx="76196" formatCode="0.00E+00">
                  <c:v>4.3696799999999999E-3</c:v>
                </c:pt>
                <c:pt idx="76197" formatCode="0.00E+00">
                  <c:v>4.2363899999999996E-3</c:v>
                </c:pt>
                <c:pt idx="76198" formatCode="0.00E+00">
                  <c:v>4.0996899999999996E-3</c:v>
                </c:pt>
                <c:pt idx="76199" formatCode="0.00E+00">
                  <c:v>3.9596400000000004E-3</c:v>
                </c:pt>
                <c:pt idx="76200" formatCode="0.00E+00">
                  <c:v>3.81628E-3</c:v>
                </c:pt>
                <c:pt idx="76201" formatCode="0.00E+00">
                  <c:v>3.66965E-3</c:v>
                </c:pt>
                <c:pt idx="76202" formatCode="0.00E+00">
                  <c:v>3.5198199999999999E-3</c:v>
                </c:pt>
                <c:pt idx="76203" formatCode="0.00E+00">
                  <c:v>3.3668399999999999E-3</c:v>
                </c:pt>
                <c:pt idx="76204" formatCode="0.00E+00">
                  <c:v>3.2107799999999999E-3</c:v>
                </c:pt>
                <c:pt idx="76205" formatCode="0.00E+00">
                  <c:v>3.0517000000000001E-3</c:v>
                </c:pt>
                <c:pt idx="76206" formatCode="0.00E+00">
                  <c:v>2.88967E-3</c:v>
                </c:pt>
                <c:pt idx="76207" formatCode="0.00E+00">
                  <c:v>2.7247500000000002E-3</c:v>
                </c:pt>
                <c:pt idx="76208" formatCode="0.00E+00">
                  <c:v>2.5570200000000001E-3</c:v>
                </c:pt>
                <c:pt idx="76209" formatCode="0.00E+00">
                  <c:v>2.3865499999999999E-3</c:v>
                </c:pt>
                <c:pt idx="76210" formatCode="0.00E+00">
                  <c:v>2.2134400000000001E-3</c:v>
                </c:pt>
                <c:pt idx="76211" formatCode="0.00E+00">
                  <c:v>2.03776E-3</c:v>
                </c:pt>
                <c:pt idx="76212" formatCode="0.00E+00">
                  <c:v>1.8596299999999999E-3</c:v>
                </c:pt>
                <c:pt idx="76213" formatCode="0.00E+00">
                  <c:v>1.67914E-3</c:v>
                </c:pt>
                <c:pt idx="76214" formatCode="0.00E+00">
                  <c:v>1.49639E-3</c:v>
                </c:pt>
                <c:pt idx="76215" formatCode="0.00E+00">
                  <c:v>1.3114699999999999E-3</c:v>
                </c:pt>
                <c:pt idx="76216" formatCode="0.00E+00">
                  <c:v>1.1245000000000001E-3</c:v>
                </c:pt>
                <c:pt idx="76217" formatCode="0.00E+00">
                  <c:v>9.3558200000000002E-4</c:v>
                </c:pt>
                <c:pt idx="76218" formatCode="0.00E+00">
                  <c:v>7.4482900000000002E-4</c:v>
                </c:pt>
                <c:pt idx="76219" formatCode="0.00E+00">
                  <c:v>5.5236599999999999E-4</c:v>
                </c:pt>
                <c:pt idx="76220" formatCode="0.00E+00">
                  <c:v>3.58325E-4</c:v>
                </c:pt>
                <c:pt idx="76221" formatCode="0.00E+00">
                  <c:v>1.6283399999999999E-4</c:v>
                </c:pt>
                <c:pt idx="76222" formatCode="0.00E+00">
                  <c:v>-3.3984199999999999E-5</c:v>
                </c:pt>
                <c:pt idx="76223" formatCode="0.00E+00">
                  <c:v>-2.3200900000000001E-4</c:v>
                </c:pt>
                <c:pt idx="76224" formatCode="0.00E+00">
                  <c:v>-4.3109799999999998E-4</c:v>
                </c:pt>
                <c:pt idx="76225" formatCode="0.00E+00">
                  <c:v>-6.3109699999999995E-4</c:v>
                </c:pt>
                <c:pt idx="76226" formatCode="0.00E+00">
                  <c:v>-8.3185699999999997E-4</c:v>
                </c:pt>
                <c:pt idx="76227" formatCode="0.00E+00">
                  <c:v>-1.0332399999999999E-3</c:v>
                </c:pt>
                <c:pt idx="76228" formatCode="0.00E+00">
                  <c:v>-1.2350799999999999E-3</c:v>
                </c:pt>
                <c:pt idx="76229" formatCode="0.00E+00">
                  <c:v>-1.43724E-3</c:v>
                </c:pt>
                <c:pt idx="76230" formatCode="0.00E+00">
                  <c:v>-1.6395400000000001E-3</c:v>
                </c:pt>
                <c:pt idx="76231" formatCode="0.00E+00">
                  <c:v>-1.84184E-3</c:v>
                </c:pt>
                <c:pt idx="76232" formatCode="0.00E+00">
                  <c:v>-2.04397E-3</c:v>
                </c:pt>
                <c:pt idx="76233" formatCode="0.00E+00">
                  <c:v>-2.2457699999999998E-3</c:v>
                </c:pt>
                <c:pt idx="76234" formatCode="0.00E+00">
                  <c:v>-2.44707E-3</c:v>
                </c:pt>
                <c:pt idx="76235" formatCode="0.00E+00">
                  <c:v>-2.6476999999999998E-3</c:v>
                </c:pt>
                <c:pt idx="76236" formatCode="0.00E+00">
                  <c:v>-2.8474899999999998E-3</c:v>
                </c:pt>
                <c:pt idx="76237" formatCode="0.00E+00">
                  <c:v>-3.0462699999999998E-3</c:v>
                </c:pt>
                <c:pt idx="76238" formatCode="0.00E+00">
                  <c:v>-3.2438699999999998E-3</c:v>
                </c:pt>
                <c:pt idx="76239" formatCode="0.00E+00">
                  <c:v>-3.4401200000000001E-3</c:v>
                </c:pt>
                <c:pt idx="76240" formatCode="0.00E+00">
                  <c:v>-3.6348499999999998E-3</c:v>
                </c:pt>
                <c:pt idx="76241" formatCode="0.00E+00">
                  <c:v>-3.8278700000000001E-3</c:v>
                </c:pt>
                <c:pt idx="76242" formatCode="0.00E+00">
                  <c:v>-4.0190199999999999E-3</c:v>
                </c:pt>
                <c:pt idx="76243" formatCode="0.00E+00">
                  <c:v>-4.2081100000000001E-3</c:v>
                </c:pt>
                <c:pt idx="76244" formatCode="0.00E+00">
                  <c:v>-4.3949599999999998E-3</c:v>
                </c:pt>
                <c:pt idx="76245" formatCode="0.00E+00">
                  <c:v>-4.5794E-3</c:v>
                </c:pt>
                <c:pt idx="76246" formatCode="0.00E+00">
                  <c:v>-4.7612399999999999E-3</c:v>
                </c:pt>
                <c:pt idx="76247" formatCode="0.00E+00">
                  <c:v>-4.9403099999999998E-3</c:v>
                </c:pt>
                <c:pt idx="76248" formatCode="0.00E+00">
                  <c:v>-5.1164399999999999E-3</c:v>
                </c:pt>
                <c:pt idx="76249" formatCode="0.00E+00">
                  <c:v>-5.2894400000000003E-3</c:v>
                </c:pt>
                <c:pt idx="76250" formatCode="0.00E+00">
                  <c:v>-5.4591400000000003E-3</c:v>
                </c:pt>
                <c:pt idx="76251" formatCode="0.00E+00">
                  <c:v>-5.6253700000000002E-3</c:v>
                </c:pt>
                <c:pt idx="76252" formatCode="0.00E+00">
                  <c:v>-5.78796E-3</c:v>
                </c:pt>
                <c:pt idx="76253" formatCode="0.00E+00">
                  <c:v>-5.94672E-3</c:v>
                </c:pt>
                <c:pt idx="76254" formatCode="0.00E+00">
                  <c:v>-6.1015000000000002E-3</c:v>
                </c:pt>
                <c:pt idx="76255" formatCode="0.00E+00">
                  <c:v>-6.2521199999999999E-3</c:v>
                </c:pt>
                <c:pt idx="76256" formatCode="0.00E+00">
                  <c:v>-6.3984100000000002E-3</c:v>
                </c:pt>
                <c:pt idx="76257" formatCode="0.00E+00">
                  <c:v>-6.5402400000000001E-3</c:v>
                </c:pt>
                <c:pt idx="76258" formatCode="0.00E+00">
                  <c:v>-6.6774199999999999E-3</c:v>
                </c:pt>
                <c:pt idx="76259" formatCode="0.00E+00">
                  <c:v>-6.8098100000000003E-3</c:v>
                </c:pt>
                <c:pt idx="76260" formatCode="0.00E+00">
                  <c:v>-6.9372599999999998E-3</c:v>
                </c:pt>
                <c:pt idx="76261" formatCode="0.00E+00">
                  <c:v>-7.05962E-3</c:v>
                </c:pt>
                <c:pt idx="76262" formatCode="0.00E+00">
                  <c:v>-7.17674E-3</c:v>
                </c:pt>
                <c:pt idx="76263" formatCode="0.00E+00">
                  <c:v>-7.2884899999999999E-3</c:v>
                </c:pt>
                <c:pt idx="76264" formatCode="0.00E+00">
                  <c:v>-7.3947199999999996E-3</c:v>
                </c:pt>
                <c:pt idx="76265" formatCode="0.00E+00">
                  <c:v>-7.4953199999999998E-3</c:v>
                </c:pt>
                <c:pt idx="76266" formatCode="0.00E+00">
                  <c:v>-7.5901500000000004E-3</c:v>
                </c:pt>
                <c:pt idx="76267" formatCode="0.00E+00">
                  <c:v>-7.6790900000000004E-3</c:v>
                </c:pt>
                <c:pt idx="76268" formatCode="0.00E+00">
                  <c:v>-7.7620299999999996E-3</c:v>
                </c:pt>
                <c:pt idx="76269" formatCode="0.00E+00">
                  <c:v>-7.8388599999999996E-3</c:v>
                </c:pt>
                <c:pt idx="76270" formatCode="0.00E+00">
                  <c:v>-7.90948E-3</c:v>
                </c:pt>
                <c:pt idx="76271" formatCode="0.00E+00">
                  <c:v>-7.9737899999999997E-3</c:v>
                </c:pt>
                <c:pt idx="76272" formatCode="0.00E+00">
                  <c:v>-8.0317199999999991E-3</c:v>
                </c:pt>
                <c:pt idx="76273" formatCode="0.00E+00">
                  <c:v>-8.0831800000000006E-3</c:v>
                </c:pt>
                <c:pt idx="76274" formatCode="0.00E+00">
                  <c:v>-8.1280699999999994E-3</c:v>
                </c:pt>
                <c:pt idx="76275" formatCode="0.00E+00">
                  <c:v>-8.1663399999999994E-3</c:v>
                </c:pt>
                <c:pt idx="76276" formatCode="0.00E+00">
                  <c:v>-8.1979099999999992E-3</c:v>
                </c:pt>
                <c:pt idx="76277" formatCode="0.00E+00">
                  <c:v>-8.2227099999999994E-3</c:v>
                </c:pt>
                <c:pt idx="76278" formatCode="0.00E+00">
                  <c:v>-8.24071E-3</c:v>
                </c:pt>
                <c:pt idx="76279" formatCode="0.00E+00">
                  <c:v>-8.2518399999999999E-3</c:v>
                </c:pt>
                <c:pt idx="76280" formatCode="0.00E+00">
                  <c:v>-8.2560800000000007E-3</c:v>
                </c:pt>
                <c:pt idx="76281" formatCode="0.00E+00">
                  <c:v>-8.2533699999999995E-3</c:v>
                </c:pt>
                <c:pt idx="76282" formatCode="0.00E+00">
                  <c:v>-8.2436999999999996E-3</c:v>
                </c:pt>
                <c:pt idx="76283" formatCode="0.00E+00">
                  <c:v>-8.2270399999999997E-3</c:v>
                </c:pt>
                <c:pt idx="76284" formatCode="0.00E+00">
                  <c:v>-8.2033799999999997E-3</c:v>
                </c:pt>
                <c:pt idx="76285" formatCode="0.00E+00">
                  <c:v>-8.1727099999999997E-3</c:v>
                </c:pt>
                <c:pt idx="76286" formatCode="0.00E+00">
                  <c:v>-8.1350299999999997E-3</c:v>
                </c:pt>
                <c:pt idx="76287" formatCode="0.00E+00">
                  <c:v>-8.0903499999999996E-3</c:v>
                </c:pt>
                <c:pt idx="76288" formatCode="0.00E+00">
                  <c:v>-8.0386899999999994E-3</c:v>
                </c:pt>
                <c:pt idx="76289" formatCode="0.00E+00">
                  <c:v>-7.9800600000000006E-3</c:v>
                </c:pt>
                <c:pt idx="76290" formatCode="0.00E+00">
                  <c:v>-7.9144899999999997E-3</c:v>
                </c:pt>
                <c:pt idx="76291" formatCode="0.00E+00">
                  <c:v>-7.84201E-3</c:v>
                </c:pt>
                <c:pt idx="76292" formatCode="0.00E+00">
                  <c:v>-7.7626800000000001E-3</c:v>
                </c:pt>
                <c:pt idx="76293" formatCode="0.00E+00">
                  <c:v>-7.6765399999999999E-3</c:v>
                </c:pt>
                <c:pt idx="76294" formatCode="0.00E+00">
                  <c:v>-7.5836499999999999E-3</c:v>
                </c:pt>
                <c:pt idx="76295" formatCode="0.00E+00">
                  <c:v>-7.4840699999999998E-3</c:v>
                </c:pt>
                <c:pt idx="76296" formatCode="0.00E+00">
                  <c:v>-7.3778699999999999E-3</c:v>
                </c:pt>
                <c:pt idx="76297" formatCode="0.00E+00">
                  <c:v>-7.2651299999999999E-3</c:v>
                </c:pt>
                <c:pt idx="76298" formatCode="0.00E+00">
                  <c:v>-7.1459399999999999E-3</c:v>
                </c:pt>
                <c:pt idx="76299" formatCode="0.00E+00">
                  <c:v>-7.0203799999999997E-3</c:v>
                </c:pt>
                <c:pt idx="76300" formatCode="0.00E+00">
                  <c:v>-6.8885600000000002E-3</c:v>
                </c:pt>
                <c:pt idx="76301" formatCode="0.00E+00">
                  <c:v>-6.7505899999999999E-3</c:v>
                </c:pt>
                <c:pt idx="76302" formatCode="0.00E+00">
                  <c:v>-6.60656E-3</c:v>
                </c:pt>
                <c:pt idx="76303" formatCode="0.00E+00">
                  <c:v>-6.4565999999999998E-3</c:v>
                </c:pt>
                <c:pt idx="76304" formatCode="0.00E+00">
                  <c:v>-6.3008400000000003E-3</c:v>
                </c:pt>
                <c:pt idx="76305" formatCode="0.00E+00">
                  <c:v>-6.1394099999999997E-3</c:v>
                </c:pt>
                <c:pt idx="76306" formatCode="0.00E+00">
                  <c:v>-5.9724399999999999E-3</c:v>
                </c:pt>
                <c:pt idx="76307" formatCode="0.00E+00">
                  <c:v>-5.8000700000000001E-3</c:v>
                </c:pt>
                <c:pt idx="76308" formatCode="0.00E+00">
                  <c:v>-5.6224700000000001E-3</c:v>
                </c:pt>
                <c:pt idx="76309" formatCode="0.00E+00">
                  <c:v>-5.43977E-3</c:v>
                </c:pt>
                <c:pt idx="76310" formatCode="0.00E+00">
                  <c:v>-5.2521399999999998E-3</c:v>
                </c:pt>
                <c:pt idx="76311" formatCode="0.00E+00">
                  <c:v>-5.0597400000000001E-3</c:v>
                </c:pt>
                <c:pt idx="76312" formatCode="0.00E+00">
                  <c:v>-4.8627499999999999E-3</c:v>
                </c:pt>
                <c:pt idx="76313" formatCode="0.00E+00">
                  <c:v>-4.6613499999999999E-3</c:v>
                </c:pt>
                <c:pt idx="76314" formatCode="0.00E+00">
                  <c:v>-4.4556999999999999E-3</c:v>
                </c:pt>
                <c:pt idx="76315" formatCode="0.00E+00">
                  <c:v>-4.2459999999999998E-3</c:v>
                </c:pt>
                <c:pt idx="76316" formatCode="0.00E+00">
                  <c:v>-4.03244E-3</c:v>
                </c:pt>
                <c:pt idx="76317" formatCode="0.00E+00">
                  <c:v>-3.8151999999999999E-3</c:v>
                </c:pt>
                <c:pt idx="76318" formatCode="0.00E+00">
                  <c:v>-3.5945E-3</c:v>
                </c:pt>
                <c:pt idx="76319" formatCode="0.00E+00">
                  <c:v>-3.3705200000000001E-3</c:v>
                </c:pt>
                <c:pt idx="76320" formatCode="0.00E+00">
                  <c:v>-3.1434800000000001E-3</c:v>
                </c:pt>
                <c:pt idx="76321" formatCode="0.00E+00">
                  <c:v>-2.9135699999999999E-3</c:v>
                </c:pt>
                <c:pt idx="76322" formatCode="0.00E+00">
                  <c:v>-2.68103E-3</c:v>
                </c:pt>
                <c:pt idx="76323" formatCode="0.00E+00">
                  <c:v>-2.44604E-3</c:v>
                </c:pt>
                <c:pt idx="76324" formatCode="0.00E+00">
                  <c:v>-2.20885E-3</c:v>
                </c:pt>
                <c:pt idx="76325" formatCode="0.00E+00">
                  <c:v>-1.9696499999999999E-3</c:v>
                </c:pt>
                <c:pt idx="76326" formatCode="0.00E+00">
                  <c:v>-1.72869E-3</c:v>
                </c:pt>
                <c:pt idx="76327" formatCode="0.00E+00">
                  <c:v>-1.48617E-3</c:v>
                </c:pt>
                <c:pt idx="76328" formatCode="0.00E+00">
                  <c:v>-1.2423200000000001E-3</c:v>
                </c:pt>
                <c:pt idx="76329" formatCode="0.00E+00">
                  <c:v>-9.97375E-4</c:v>
                </c:pt>
                <c:pt idx="76330" formatCode="0.00E+00">
                  <c:v>-7.5155600000000001E-4</c:v>
                </c:pt>
                <c:pt idx="76331" formatCode="0.00E+00">
                  <c:v>-5.0509299999999997E-4</c:v>
                </c:pt>
                <c:pt idx="76332" formatCode="0.00E+00">
                  <c:v>-2.5821399999999999E-4</c:v>
                </c:pt>
                <c:pt idx="76333" formatCode="0.00E+00">
                  <c:v>-1.11501E-5</c:v>
                </c:pt>
                <c:pt idx="76334" formatCode="0.00E+00">
                  <c:v>2.3587099999999999E-4</c:v>
                </c:pt>
                <c:pt idx="76335" formatCode="0.00E+00">
                  <c:v>4.82619E-4</c:v>
                </c:pt>
                <c:pt idx="76336" formatCode="0.00E+00">
                  <c:v>7.2886499999999998E-4</c:v>
                </c:pt>
                <c:pt idx="76337" formatCode="0.00E+00">
                  <c:v>9.7438199999999998E-4</c:v>
                </c:pt>
                <c:pt idx="76338" formatCode="0.00E+00">
                  <c:v>1.21894E-3</c:v>
                </c:pt>
                <c:pt idx="76339" formatCode="0.00E+00">
                  <c:v>1.46232E-3</c:v>
                </c:pt>
                <c:pt idx="76340" formatCode="0.00E+00">
                  <c:v>1.7042800000000001E-3</c:v>
                </c:pt>
                <c:pt idx="76341" formatCode="0.00E+00">
                  <c:v>1.94462E-3</c:v>
                </c:pt>
                <c:pt idx="76342" formatCode="0.00E+00">
                  <c:v>2.1830999999999999E-3</c:v>
                </c:pt>
                <c:pt idx="76343" formatCode="0.00E+00">
                  <c:v>2.4195200000000001E-3</c:v>
                </c:pt>
                <c:pt idx="76344" formatCode="0.00E+00">
                  <c:v>2.6536400000000001E-3</c:v>
                </c:pt>
                <c:pt idx="76345" formatCode="0.00E+00">
                  <c:v>2.8852700000000001E-3</c:v>
                </c:pt>
                <c:pt idx="76346" formatCode="0.00E+00">
                  <c:v>3.1141799999999998E-3</c:v>
                </c:pt>
                <c:pt idx="76347" formatCode="0.00E+00">
                  <c:v>3.3401699999999999E-3</c:v>
                </c:pt>
                <c:pt idx="76348" formatCode="0.00E+00">
                  <c:v>3.56303E-3</c:v>
                </c:pt>
                <c:pt idx="76349" formatCode="0.00E+00">
                  <c:v>3.7825699999999999E-3</c:v>
                </c:pt>
                <c:pt idx="76350" formatCode="0.00E+00">
                  <c:v>3.9985899999999998E-3</c:v>
                </c:pt>
                <c:pt idx="76351" formatCode="0.00E+00">
                  <c:v>4.2108900000000001E-3</c:v>
                </c:pt>
                <c:pt idx="76352" formatCode="0.00E+00">
                  <c:v>4.4192900000000002E-3</c:v>
                </c:pt>
                <c:pt idx="76353" formatCode="0.00E+00">
                  <c:v>4.6235900000000003E-3</c:v>
                </c:pt>
                <c:pt idx="76354" formatCode="0.00E+00">
                  <c:v>4.8236299999999998E-3</c:v>
                </c:pt>
                <c:pt idx="76355" formatCode="0.00E+00">
                  <c:v>5.0192199999999996E-3</c:v>
                </c:pt>
                <c:pt idx="76356" formatCode="0.00E+00">
                  <c:v>5.2101999999999999E-3</c:v>
                </c:pt>
                <c:pt idx="76357" formatCode="0.00E+00">
                  <c:v>5.3964E-3</c:v>
                </c:pt>
                <c:pt idx="76358" formatCode="0.00E+00">
                  <c:v>5.57765E-3</c:v>
                </c:pt>
                <c:pt idx="76359" formatCode="0.00E+00">
                  <c:v>5.7538099999999998E-3</c:v>
                </c:pt>
                <c:pt idx="76360" formatCode="0.00E+00">
                  <c:v>5.9247299999999996E-3</c:v>
                </c:pt>
                <c:pt idx="76361" formatCode="0.00E+00">
                  <c:v>6.0902700000000001E-3</c:v>
                </c:pt>
                <c:pt idx="76362" formatCode="0.00E+00">
                  <c:v>6.2502800000000004E-3</c:v>
                </c:pt>
                <c:pt idx="76363" formatCode="0.00E+00">
                  <c:v>6.4046399999999996E-3</c:v>
                </c:pt>
                <c:pt idx="76364" formatCode="0.00E+00">
                  <c:v>6.5532200000000002E-3</c:v>
                </c:pt>
                <c:pt idx="76365" formatCode="0.00E+00">
                  <c:v>6.6959000000000003E-3</c:v>
                </c:pt>
                <c:pt idx="76366" formatCode="0.00E+00">
                  <c:v>6.8325699999999996E-3</c:v>
                </c:pt>
                <c:pt idx="76367" formatCode="0.00E+00">
                  <c:v>6.9631299999999997E-3</c:v>
                </c:pt>
                <c:pt idx="76368" formatCode="0.00E+00">
                  <c:v>7.0874800000000002E-3</c:v>
                </c:pt>
                <c:pt idx="76369" formatCode="0.00E+00">
                  <c:v>7.20551E-3</c:v>
                </c:pt>
                <c:pt idx="76370" formatCode="0.00E+00">
                  <c:v>7.3171599999999996E-3</c:v>
                </c:pt>
                <c:pt idx="76371" formatCode="0.00E+00">
                  <c:v>7.4223300000000004E-3</c:v>
                </c:pt>
                <c:pt idx="76372" formatCode="0.00E+00">
                  <c:v>7.5209600000000001E-3</c:v>
                </c:pt>
                <c:pt idx="76373" formatCode="0.00E+00">
                  <c:v>7.6129800000000001E-3</c:v>
                </c:pt>
                <c:pt idx="76374" formatCode="0.00E+00">
                  <c:v>7.6983399999999997E-3</c:v>
                </c:pt>
                <c:pt idx="76375" formatCode="0.00E+00">
                  <c:v>7.7769700000000002E-3</c:v>
                </c:pt>
                <c:pt idx="76376" formatCode="0.00E+00">
                  <c:v>7.8488399999999993E-3</c:v>
                </c:pt>
                <c:pt idx="76377" formatCode="0.00E+00">
                  <c:v>7.9139099999999997E-3</c:v>
                </c:pt>
                <c:pt idx="76378" formatCode="0.00E+00">
                  <c:v>7.9721500000000008E-3</c:v>
                </c:pt>
                <c:pt idx="76379" formatCode="0.00E+00">
                  <c:v>8.0235199999999993E-3</c:v>
                </c:pt>
                <c:pt idx="76380" formatCode="0.00E+00">
                  <c:v>8.0680300000000003E-3</c:v>
                </c:pt>
                <c:pt idx="76381" formatCode="0.00E+00">
                  <c:v>8.1056500000000007E-3</c:v>
                </c:pt>
                <c:pt idx="76382" formatCode="0.00E+00">
                  <c:v>8.1363900000000003E-3</c:v>
                </c:pt>
                <c:pt idx="76383" formatCode="0.00E+00">
                  <c:v>8.1602399999999992E-3</c:v>
                </c:pt>
                <c:pt idx="76384" formatCode="0.00E+00">
                  <c:v>8.1772300000000006E-3</c:v>
                </c:pt>
                <c:pt idx="76385" formatCode="0.00E+00">
                  <c:v>8.1873499999999995E-3</c:v>
                </c:pt>
                <c:pt idx="76386" formatCode="0.00E+00">
                  <c:v>8.1906500000000007E-3</c:v>
                </c:pt>
                <c:pt idx="76387" formatCode="0.00E+00">
                  <c:v>8.1871400000000007E-3</c:v>
                </c:pt>
                <c:pt idx="76388" formatCode="0.00E+00">
                  <c:v>8.1768699999999993E-3</c:v>
                </c:pt>
                <c:pt idx="76389" formatCode="0.00E+00">
                  <c:v>8.1598799999999996E-3</c:v>
                </c:pt>
                <c:pt idx="76390" formatCode="0.00E+00">
                  <c:v>8.1362099999999996E-3</c:v>
                </c:pt>
                <c:pt idx="76391" formatCode="0.00E+00">
                  <c:v>8.1059300000000008E-3</c:v>
                </c:pt>
                <c:pt idx="76392" formatCode="0.00E+00">
                  <c:v>8.0690999999999992E-3</c:v>
                </c:pt>
                <c:pt idx="76393" formatCode="0.00E+00">
                  <c:v>8.0257799999999997E-3</c:v>
                </c:pt>
                <c:pt idx="76394" formatCode="0.00E+00">
                  <c:v>7.9760400000000002E-3</c:v>
                </c:pt>
                <c:pt idx="76395" formatCode="0.00E+00">
                  <c:v>7.9199700000000001E-3</c:v>
                </c:pt>
                <c:pt idx="76396" formatCode="0.00E+00">
                  <c:v>7.8576500000000007E-3</c:v>
                </c:pt>
                <c:pt idx="76397" formatCode="0.00E+00">
                  <c:v>7.7891799999999997E-3</c:v>
                </c:pt>
                <c:pt idx="76398" formatCode="0.00E+00">
                  <c:v>7.7146300000000001E-3</c:v>
                </c:pt>
                <c:pt idx="76399" formatCode="0.00E+00">
                  <c:v>7.6341300000000003E-3</c:v>
                </c:pt>
                <c:pt idx="76400" formatCode="0.00E+00">
                  <c:v>7.5477599999999997E-3</c:v>
                </c:pt>
                <c:pt idx="76401" formatCode="0.00E+00">
                  <c:v>7.4556500000000003E-3</c:v>
                </c:pt>
                <c:pt idx="76402" formatCode="0.00E+00">
                  <c:v>7.3579099999999996E-3</c:v>
                </c:pt>
                <c:pt idx="76403" formatCode="0.00E+00">
                  <c:v>7.2546499999999996E-3</c:v>
                </c:pt>
                <c:pt idx="76404" formatCode="0.00E+00">
                  <c:v>7.1460100000000004E-3</c:v>
                </c:pt>
                <c:pt idx="76405" formatCode="0.00E+00">
                  <c:v>7.0321000000000003E-3</c:v>
                </c:pt>
                <c:pt idx="76406" formatCode="0.00E+00">
                  <c:v>6.9130600000000004E-3</c:v>
                </c:pt>
                <c:pt idx="76407" formatCode="0.00E+00">
                  <c:v>6.7890299999999997E-3</c:v>
                </c:pt>
                <c:pt idx="76408" formatCode="0.00E+00">
                  <c:v>6.6601400000000002E-3</c:v>
                </c:pt>
                <c:pt idx="76409" formatCode="0.00E+00">
                  <c:v>6.5265399999999999E-3</c:v>
                </c:pt>
                <c:pt idx="76410" formatCode="0.00E+00">
                  <c:v>6.3883799999999999E-3</c:v>
                </c:pt>
                <c:pt idx="76411" formatCode="0.00E+00">
                  <c:v>6.2457900000000002E-3</c:v>
                </c:pt>
                <c:pt idx="76412" formatCode="0.00E+00">
                  <c:v>6.0989399999999997E-3</c:v>
                </c:pt>
                <c:pt idx="76413" formatCode="0.00E+00">
                  <c:v>5.9479700000000003E-3</c:v>
                </c:pt>
                <c:pt idx="76414" formatCode="0.00E+00">
                  <c:v>5.7930500000000001E-3</c:v>
                </c:pt>
                <c:pt idx="76415" formatCode="0.00E+00">
                  <c:v>5.63432E-3</c:v>
                </c:pt>
                <c:pt idx="76416" formatCode="0.00E+00">
                  <c:v>5.4719599999999997E-3</c:v>
                </c:pt>
                <c:pt idx="76417" formatCode="0.00E+00">
                  <c:v>5.30613E-3</c:v>
                </c:pt>
                <c:pt idx="76418" formatCode="0.00E+00">
                  <c:v>5.1369800000000002E-3</c:v>
                </c:pt>
                <c:pt idx="76419" formatCode="0.00E+00">
                  <c:v>4.9646899999999999E-3</c:v>
                </c:pt>
                <c:pt idx="76420" formatCode="0.00E+00">
                  <c:v>4.78941E-3</c:v>
                </c:pt>
                <c:pt idx="76421" formatCode="0.00E+00">
                  <c:v>4.6113300000000003E-3</c:v>
                </c:pt>
                <c:pt idx="76422" formatCode="0.00E+00">
                  <c:v>4.4305999999999998E-3</c:v>
                </c:pt>
                <c:pt idx="76423" formatCode="0.00E+00">
                  <c:v>4.2474000000000001E-3</c:v>
                </c:pt>
                <c:pt idx="76424" formatCode="0.00E+00">
                  <c:v>4.0618900000000003E-3</c:v>
                </c:pt>
                <c:pt idx="76425" formatCode="0.00E+00">
                  <c:v>3.8742500000000001E-3</c:v>
                </c:pt>
                <c:pt idx="76426" formatCode="0.00E+00">
                  <c:v>3.6846399999999999E-3</c:v>
                </c:pt>
                <c:pt idx="76427" formatCode="0.00E+00">
                  <c:v>3.4932399999999999E-3</c:v>
                </c:pt>
                <c:pt idx="76428" formatCode="0.00E+00">
                  <c:v>3.30021E-3</c:v>
                </c:pt>
                <c:pt idx="76429" formatCode="0.00E+00">
                  <c:v>3.1057300000000001E-3</c:v>
                </c:pt>
                <c:pt idx="76430" formatCode="0.00E+00">
                  <c:v>2.9099600000000001E-3</c:v>
                </c:pt>
                <c:pt idx="76431" formatCode="0.00E+00">
                  <c:v>2.7130600000000002E-3</c:v>
                </c:pt>
                <c:pt idx="76432" formatCode="0.00E+00">
                  <c:v>2.5152199999999999E-3</c:v>
                </c:pt>
                <c:pt idx="76433" formatCode="0.00E+00">
                  <c:v>2.3165799999999999E-3</c:v>
                </c:pt>
                <c:pt idx="76434" formatCode="0.00E+00">
                  <c:v>2.1173300000000002E-3</c:v>
                </c:pt>
                <c:pt idx="76435" formatCode="0.00E+00">
                  <c:v>1.9176099999999999E-3</c:v>
                </c:pt>
                <c:pt idx="76436" formatCode="0.00E+00">
                  <c:v>1.71759E-3</c:v>
                </c:pt>
                <c:pt idx="76437" formatCode="0.00E+00">
                  <c:v>1.5174400000000001E-3</c:v>
                </c:pt>
                <c:pt idx="76438" formatCode="0.00E+00">
                  <c:v>1.3173E-3</c:v>
                </c:pt>
                <c:pt idx="76439" formatCode="0.00E+00">
                  <c:v>1.1173299999999999E-3</c:v>
                </c:pt>
                <c:pt idx="76440" formatCode="0.00E+00">
                  <c:v>9.1769200000000001E-4</c:v>
                </c:pt>
                <c:pt idx="76441" formatCode="0.00E+00">
                  <c:v>7.1853300000000004E-4</c:v>
                </c:pt>
                <c:pt idx="76442" formatCode="0.00E+00">
                  <c:v>5.2000099999999997E-4</c:v>
                </c:pt>
                <c:pt idx="76443" formatCode="0.00E+00">
                  <c:v>3.2224199999999998E-4</c:v>
                </c:pt>
                <c:pt idx="76444" formatCode="0.00E+00">
                  <c:v>1.2540199999999999E-4</c:v>
                </c:pt>
                <c:pt idx="76445" formatCode="0.00E+00">
                  <c:v>-7.0378799999999998E-5</c:v>
                </c:pt>
                <c:pt idx="76446" formatCode="0.00E+00">
                  <c:v>-2.6496199999999999E-4</c:v>
                </c:pt>
                <c:pt idx="76447" formatCode="0.00E+00">
                  <c:v>-4.58212E-4</c:v>
                </c:pt>
                <c:pt idx="76448" formatCode="0.00E+00">
                  <c:v>-6.4999700000000003E-4</c:v>
                </c:pt>
                <c:pt idx="76449" formatCode="0.00E+00">
                  <c:v>-8.4018600000000004E-4</c:v>
                </c:pt>
                <c:pt idx="76450" formatCode="0.00E+00">
                  <c:v>-1.0286500000000001E-3</c:v>
                </c:pt>
                <c:pt idx="76451" formatCode="0.00E+00">
                  <c:v>-1.21528E-3</c:v>
                </c:pt>
                <c:pt idx="76452" formatCode="0.00E+00">
                  <c:v>-1.3999399999999999E-3</c:v>
                </c:pt>
                <c:pt idx="76453" formatCode="0.00E+00">
                  <c:v>-1.5825100000000001E-3</c:v>
                </c:pt>
                <c:pt idx="76454" formatCode="0.00E+00">
                  <c:v>-1.76289E-3</c:v>
                </c:pt>
                <c:pt idx="76455" formatCode="0.00E+00">
                  <c:v>-1.94097E-3</c:v>
                </c:pt>
                <c:pt idx="76456" formatCode="0.00E+00">
                  <c:v>-2.1166399999999999E-3</c:v>
                </c:pt>
                <c:pt idx="76457" formatCode="0.00E+00">
                  <c:v>-2.2897899999999999E-3</c:v>
                </c:pt>
                <c:pt idx="76458" formatCode="0.00E+00">
                  <c:v>-2.4603300000000002E-3</c:v>
                </c:pt>
                <c:pt idx="76459" formatCode="0.00E+00">
                  <c:v>-2.62816E-3</c:v>
                </c:pt>
                <c:pt idx="76460" formatCode="0.00E+00">
                  <c:v>-2.7931900000000001E-3</c:v>
                </c:pt>
                <c:pt idx="76461" formatCode="0.00E+00">
                  <c:v>-2.95532E-3</c:v>
                </c:pt>
                <c:pt idx="76462" formatCode="0.00E+00">
                  <c:v>-3.1144900000000001E-3</c:v>
                </c:pt>
                <c:pt idx="76463" formatCode="0.00E+00">
                  <c:v>-3.2705899999999999E-3</c:v>
                </c:pt>
                <c:pt idx="76464" formatCode="0.00E+00">
                  <c:v>-3.42356E-3</c:v>
                </c:pt>
                <c:pt idx="76465" formatCode="0.00E+00">
                  <c:v>-3.5733200000000001E-3</c:v>
                </c:pt>
                <c:pt idx="76466" formatCode="0.00E+00">
                  <c:v>-3.7198000000000001E-3</c:v>
                </c:pt>
                <c:pt idx="76467" formatCode="0.00E+00">
                  <c:v>-3.8629300000000001E-3</c:v>
                </c:pt>
                <c:pt idx="76468" formatCode="0.00E+00">
                  <c:v>-4.00265E-3</c:v>
                </c:pt>
                <c:pt idx="76469" formatCode="0.00E+00">
                  <c:v>-4.1388900000000001E-3</c:v>
                </c:pt>
                <c:pt idx="76470" formatCode="0.00E+00">
                  <c:v>-4.2716100000000003E-3</c:v>
                </c:pt>
                <c:pt idx="76471" formatCode="0.00E+00">
                  <c:v>-4.4007400000000002E-3</c:v>
                </c:pt>
                <c:pt idx="76472" formatCode="0.00E+00">
                  <c:v>-4.52624E-3</c:v>
                </c:pt>
                <c:pt idx="76473" formatCode="0.00E+00">
                  <c:v>-4.6480599999999999E-3</c:v>
                </c:pt>
                <c:pt idx="76474" formatCode="0.00E+00">
                  <c:v>-4.7661600000000002E-3</c:v>
                </c:pt>
                <c:pt idx="76475" formatCode="0.00E+00">
                  <c:v>-4.8805000000000003E-3</c:v>
                </c:pt>
                <c:pt idx="76476" formatCode="0.00E+00">
                  <c:v>-4.9910299999999996E-3</c:v>
                </c:pt>
                <c:pt idx="76477" formatCode="0.00E+00">
                  <c:v>-5.09773E-3</c:v>
                </c:pt>
                <c:pt idx="76478" formatCode="0.00E+00">
                  <c:v>-5.2005599999999999E-3</c:v>
                </c:pt>
                <c:pt idx="76479" formatCode="0.00E+00">
                  <c:v>-5.2995000000000004E-3</c:v>
                </c:pt>
                <c:pt idx="76480" formatCode="0.00E+00">
                  <c:v>-5.3945199999999999E-3</c:v>
                </c:pt>
                <c:pt idx="76481" formatCode="0.00E+00">
                  <c:v>-5.4856100000000001E-3</c:v>
                </c:pt>
                <c:pt idx="76482" formatCode="0.00E+00">
                  <c:v>-5.5727299999999997E-3</c:v>
                </c:pt>
                <c:pt idx="76483" formatCode="0.00E+00">
                  <c:v>-5.6558800000000003E-3</c:v>
                </c:pt>
                <c:pt idx="76484" formatCode="0.00E+00">
                  <c:v>-5.7350300000000003E-3</c:v>
                </c:pt>
                <c:pt idx="76485" formatCode="0.00E+00">
                  <c:v>-5.8101899999999998E-3</c:v>
                </c:pt>
                <c:pt idx="76486" formatCode="0.00E+00">
                  <c:v>-5.8813399999999997E-3</c:v>
                </c:pt>
                <c:pt idx="76487" formatCode="0.00E+00">
                  <c:v>-5.94847E-3</c:v>
                </c:pt>
                <c:pt idx="76488" formatCode="0.00E+00">
                  <c:v>-6.0115899999999998E-3</c:v>
                </c:pt>
                <c:pt idx="76489" formatCode="0.00E+00">
                  <c:v>-6.0706800000000002E-3</c:v>
                </c:pt>
                <c:pt idx="76490" formatCode="0.00E+00">
                  <c:v>-6.1257600000000001E-3</c:v>
                </c:pt>
                <c:pt idx="76491" formatCode="0.00E+00">
                  <c:v>-6.1768200000000004E-3</c:v>
                </c:pt>
                <c:pt idx="76492" formatCode="0.00E+00">
                  <c:v>-6.2238600000000003E-3</c:v>
                </c:pt>
                <c:pt idx="76493" formatCode="0.00E+00">
                  <c:v>-6.2668999999999997E-3</c:v>
                </c:pt>
                <c:pt idx="76494" formatCode="0.00E+00">
                  <c:v>-6.3059500000000003E-3</c:v>
                </c:pt>
                <c:pt idx="76495" formatCode="0.00E+00">
                  <c:v>-6.3410100000000002E-3</c:v>
                </c:pt>
                <c:pt idx="76496" formatCode="0.00E+00">
                  <c:v>-6.3721000000000003E-3</c:v>
                </c:pt>
                <c:pt idx="76497" formatCode="0.00E+00">
                  <c:v>-6.3992399999999996E-3</c:v>
                </c:pt>
                <c:pt idx="76498" formatCode="0.00E+00">
                  <c:v>-6.4224199999999999E-3</c:v>
                </c:pt>
                <c:pt idx="76499" formatCode="0.00E+00">
                  <c:v>-6.4416899999999999E-3</c:v>
                </c:pt>
                <c:pt idx="76500" formatCode="0.00E+00">
                  <c:v>-6.4570499999999998E-3</c:v>
                </c:pt>
                <c:pt idx="76501" formatCode="0.00E+00">
                  <c:v>-6.4685200000000002E-3</c:v>
                </c:pt>
                <c:pt idx="76502" formatCode="0.00E+00">
                  <c:v>-6.4761300000000001E-3</c:v>
                </c:pt>
                <c:pt idx="76503" formatCode="0.00E+00">
                  <c:v>-6.4799000000000002E-3</c:v>
                </c:pt>
                <c:pt idx="76504" formatCode="0.00E+00">
                  <c:v>-6.4798499999999997E-3</c:v>
                </c:pt>
                <c:pt idx="76505" formatCode="0.00E+00">
                  <c:v>-6.476E-3</c:v>
                </c:pt>
                <c:pt idx="76506" formatCode="0.00E+00">
                  <c:v>-6.4683900000000001E-3</c:v>
                </c:pt>
                <c:pt idx="76507" formatCode="0.00E+00">
                  <c:v>-6.4570399999999998E-3</c:v>
                </c:pt>
                <c:pt idx="76508" formatCode="0.00E+00">
                  <c:v>-6.4419899999999999E-3</c:v>
                </c:pt>
                <c:pt idx="76509" formatCode="0.00E+00">
                  <c:v>-6.4232400000000002E-3</c:v>
                </c:pt>
                <c:pt idx="76510" formatCode="0.00E+00">
                  <c:v>-6.4008499999999996E-3</c:v>
                </c:pt>
                <c:pt idx="76511" formatCode="0.00E+00">
                  <c:v>-6.3748399999999997E-3</c:v>
                </c:pt>
                <c:pt idx="76512" formatCode="0.00E+00">
                  <c:v>-6.3452300000000003E-3</c:v>
                </c:pt>
                <c:pt idx="76513" formatCode="0.00E+00">
                  <c:v>-6.3120700000000004E-3</c:v>
                </c:pt>
                <c:pt idx="76514" formatCode="0.00E+00">
                  <c:v>-6.2753899999999996E-3</c:v>
                </c:pt>
                <c:pt idx="76515" formatCode="0.00E+00">
                  <c:v>-6.2352099999999997E-3</c:v>
                </c:pt>
                <c:pt idx="76516" formatCode="0.00E+00">
                  <c:v>-6.1915700000000004E-3</c:v>
                </c:pt>
                <c:pt idx="76517" formatCode="0.00E+00">
                  <c:v>-6.1445199999999997E-3</c:v>
                </c:pt>
                <c:pt idx="76518" formatCode="0.00E+00">
                  <c:v>-6.09407E-3</c:v>
                </c:pt>
                <c:pt idx="76519" formatCode="0.00E+00">
                  <c:v>-6.0402800000000003E-3</c:v>
                </c:pt>
                <c:pt idx="76520" formatCode="0.00E+00">
                  <c:v>-5.9831700000000003E-3</c:v>
                </c:pt>
                <c:pt idx="76521" formatCode="0.00E+00">
                  <c:v>-5.9227799999999999E-3</c:v>
                </c:pt>
                <c:pt idx="76522" formatCode="0.00E+00">
                  <c:v>-5.8591499999999996E-3</c:v>
                </c:pt>
                <c:pt idx="76523" formatCode="0.00E+00">
                  <c:v>-5.7923100000000002E-3</c:v>
                </c:pt>
                <c:pt idx="76524" formatCode="0.00E+00">
                  <c:v>-5.7223100000000004E-3</c:v>
                </c:pt>
                <c:pt idx="76525" formatCode="0.00E+00">
                  <c:v>-5.6491900000000001E-3</c:v>
                </c:pt>
                <c:pt idx="76526" formatCode="0.00E+00">
                  <c:v>-5.57297E-3</c:v>
                </c:pt>
                <c:pt idx="76527" formatCode="0.00E+00">
                  <c:v>-5.4937099999999997E-3</c:v>
                </c:pt>
                <c:pt idx="76528" formatCode="0.00E+00">
                  <c:v>-5.41144E-3</c:v>
                </c:pt>
                <c:pt idx="76529" formatCode="0.00E+00">
                  <c:v>-5.3261999999999997E-3</c:v>
                </c:pt>
                <c:pt idx="76530" formatCode="0.00E+00">
                  <c:v>-5.2380300000000003E-3</c:v>
                </c:pt>
                <c:pt idx="76531" formatCode="0.00E+00">
                  <c:v>-5.1469799999999998E-3</c:v>
                </c:pt>
                <c:pt idx="76532" formatCode="0.00E+00">
                  <c:v>-5.0530799999999997E-3</c:v>
                </c:pt>
                <c:pt idx="76533" formatCode="0.00E+00">
                  <c:v>-4.9563799999999998E-3</c:v>
                </c:pt>
                <c:pt idx="76534" formatCode="0.00E+00">
                  <c:v>-4.8569299999999998E-3</c:v>
                </c:pt>
                <c:pt idx="76535" formatCode="0.00E+00">
                  <c:v>-4.7547500000000003E-3</c:v>
                </c:pt>
                <c:pt idx="76536" formatCode="0.00E+00">
                  <c:v>-4.6499100000000002E-3</c:v>
                </c:pt>
                <c:pt idx="76537" formatCode="0.00E+00">
                  <c:v>-4.54244E-3</c:v>
                </c:pt>
                <c:pt idx="76538" formatCode="0.00E+00">
                  <c:v>-4.4323899999999996E-3</c:v>
                </c:pt>
                <c:pt idx="76539" formatCode="0.00E+00">
                  <c:v>-4.3198000000000004E-3</c:v>
                </c:pt>
                <c:pt idx="76540" formatCode="0.00E+00">
                  <c:v>-4.2047200000000003E-3</c:v>
                </c:pt>
                <c:pt idx="76541" formatCode="0.00E+00">
                  <c:v>-4.0872E-3</c:v>
                </c:pt>
                <c:pt idx="76542" formatCode="0.00E+00">
                  <c:v>-3.9672900000000001E-3</c:v>
                </c:pt>
                <c:pt idx="76543" formatCode="0.00E+00">
                  <c:v>-3.8450300000000001E-3</c:v>
                </c:pt>
                <c:pt idx="76544" formatCode="0.00E+00">
                  <c:v>-3.72048E-3</c:v>
                </c:pt>
                <c:pt idx="76545" formatCode="0.00E+00">
                  <c:v>-3.5936800000000001E-3</c:v>
                </c:pt>
                <c:pt idx="76546" formatCode="0.00E+00">
                  <c:v>-3.4646899999999999E-3</c:v>
                </c:pt>
                <c:pt idx="76547" formatCode="0.00E+00">
                  <c:v>-3.3335600000000002E-3</c:v>
                </c:pt>
                <c:pt idx="76548" formatCode="0.00E+00">
                  <c:v>-3.2003499999999998E-3</c:v>
                </c:pt>
                <c:pt idx="76549" formatCode="0.00E+00">
                  <c:v>-3.0650999999999999E-3</c:v>
                </c:pt>
                <c:pt idx="76550" formatCode="0.00E+00">
                  <c:v>-2.9278799999999999E-3</c:v>
                </c:pt>
                <c:pt idx="76551" formatCode="0.00E+00">
                  <c:v>-2.7887300000000001E-3</c:v>
                </c:pt>
                <c:pt idx="76552" formatCode="0.00E+00">
                  <c:v>-2.64773E-3</c:v>
                </c:pt>
                <c:pt idx="76553" formatCode="0.00E+00">
                  <c:v>-2.5049199999999999E-3</c:v>
                </c:pt>
                <c:pt idx="76554" formatCode="0.00E+00">
                  <c:v>-2.3603700000000001E-3</c:v>
                </c:pt>
                <c:pt idx="76555" formatCode="0.00E+00">
                  <c:v>-2.2141299999999999E-3</c:v>
                </c:pt>
                <c:pt idx="76556" formatCode="0.00E+00">
                  <c:v>-2.0662800000000002E-3</c:v>
                </c:pt>
                <c:pt idx="76557" formatCode="0.00E+00">
                  <c:v>-1.9168799999999999E-3</c:v>
                </c:pt>
                <c:pt idx="76558" formatCode="0.00E+00">
                  <c:v>-1.7659900000000001E-3</c:v>
                </c:pt>
                <c:pt idx="76559" formatCode="0.00E+00">
                  <c:v>-1.61367E-3</c:v>
                </c:pt>
                <c:pt idx="76560" formatCode="0.00E+00">
                  <c:v>-1.4600100000000001E-3</c:v>
                </c:pt>
                <c:pt idx="76561" formatCode="0.00E+00">
                  <c:v>-1.30506E-3</c:v>
                </c:pt>
                <c:pt idx="76562" formatCode="0.00E+00">
                  <c:v>-1.1489E-3</c:v>
                </c:pt>
                <c:pt idx="76563" formatCode="0.00E+00">
                  <c:v>-9.9160299999999997E-4</c:v>
                </c:pt>
                <c:pt idx="76564" formatCode="0.00E+00">
                  <c:v>-8.3324199999999999E-4</c:v>
                </c:pt>
                <c:pt idx="76565" formatCode="0.00E+00">
                  <c:v>-6.7389200000000005E-4</c:v>
                </c:pt>
                <c:pt idx="76566" formatCode="0.00E+00">
                  <c:v>-5.1363199999999998E-4</c:v>
                </c:pt>
                <c:pt idx="76567" formatCode="0.00E+00">
                  <c:v>-3.5253999999999998E-4</c:v>
                </c:pt>
                <c:pt idx="76568" formatCode="0.00E+00">
                  <c:v>-1.90698E-4</c:v>
                </c:pt>
                <c:pt idx="76569" formatCode="0.00E+00">
                  <c:v>-2.8187900000000002E-5</c:v>
                </c:pt>
                <c:pt idx="76570" formatCode="0.00E+00">
                  <c:v>1.34907E-4</c:v>
                </c:pt>
                <c:pt idx="76571" formatCode="0.00E+00">
                  <c:v>2.9849999999999999E-4</c:v>
                </c:pt>
                <c:pt idx="76572" formatCode="0.00E+00">
                  <c:v>4.6250499999999999E-4</c:v>
                </c:pt>
                <c:pt idx="76573" formatCode="0.00E+00">
                  <c:v>6.2683200000000002E-4</c:v>
                </c:pt>
                <c:pt idx="76574" formatCode="0.00E+00">
                  <c:v>7.9139300000000004E-4</c:v>
                </c:pt>
                <c:pt idx="76575" formatCode="0.00E+00">
                  <c:v>9.56094E-4</c:v>
                </c:pt>
                <c:pt idx="76576" formatCode="0.00E+00">
                  <c:v>1.1208399999999999E-3</c:v>
                </c:pt>
                <c:pt idx="76577" formatCode="0.00E+00">
                  <c:v>1.2855399999999999E-3</c:v>
                </c:pt>
                <c:pt idx="76578" formatCode="0.00E+00">
                  <c:v>1.4501E-3</c:v>
                </c:pt>
                <c:pt idx="76579" formatCode="0.00E+00">
                  <c:v>1.6144099999999999E-3</c:v>
                </c:pt>
                <c:pt idx="76580" formatCode="0.00E+00">
                  <c:v>1.7783899999999999E-3</c:v>
                </c:pt>
                <c:pt idx="76581" formatCode="0.00E+00">
                  <c:v>1.94192E-3</c:v>
                </c:pt>
                <c:pt idx="76582" formatCode="0.00E+00">
                  <c:v>2.1049100000000002E-3</c:v>
                </c:pt>
                <c:pt idx="76583" formatCode="0.00E+00">
                  <c:v>2.2672500000000002E-3</c:v>
                </c:pt>
                <c:pt idx="76584" formatCode="0.00E+00">
                  <c:v>2.4288299999999999E-3</c:v>
                </c:pt>
                <c:pt idx="76585" formatCode="0.00E+00">
                  <c:v>2.5895599999999999E-3</c:v>
                </c:pt>
                <c:pt idx="76586" formatCode="0.00E+00">
                  <c:v>2.7493299999999999E-3</c:v>
                </c:pt>
                <c:pt idx="76587" formatCode="0.00E+00">
                  <c:v>2.9080199999999999E-3</c:v>
                </c:pt>
                <c:pt idx="76588" formatCode="0.00E+00">
                  <c:v>3.0655299999999999E-3</c:v>
                </c:pt>
                <c:pt idx="76589" formatCode="0.00E+00">
                  <c:v>3.2217399999999998E-3</c:v>
                </c:pt>
                <c:pt idx="76590" formatCode="0.00E+00">
                  <c:v>3.3765599999999998E-3</c:v>
                </c:pt>
                <c:pt idx="76591" formatCode="0.00E+00">
                  <c:v>3.5298500000000002E-3</c:v>
                </c:pt>
                <c:pt idx="76592" formatCode="0.00E+00">
                  <c:v>3.6815200000000002E-3</c:v>
                </c:pt>
                <c:pt idx="76593" formatCode="0.00E+00">
                  <c:v>3.8314600000000001E-3</c:v>
                </c:pt>
                <c:pt idx="76594" formatCode="0.00E+00">
                  <c:v>3.9795300000000002E-3</c:v>
                </c:pt>
                <c:pt idx="76595" formatCode="0.00E+00">
                  <c:v>4.1256399999999999E-3</c:v>
                </c:pt>
                <c:pt idx="76596" formatCode="0.00E+00">
                  <c:v>4.2696699999999997E-3</c:v>
                </c:pt>
                <c:pt idx="76597" formatCode="0.00E+00">
                  <c:v>4.4114999999999996E-3</c:v>
                </c:pt>
                <c:pt idx="76598" formatCode="0.00E+00">
                  <c:v>4.5510100000000003E-3</c:v>
                </c:pt>
                <c:pt idx="76599" formatCode="0.00E+00">
                  <c:v>4.6881099999999997E-3</c:v>
                </c:pt>
                <c:pt idx="76600" formatCode="0.00E+00">
                  <c:v>4.8226600000000003E-3</c:v>
                </c:pt>
                <c:pt idx="76601" formatCode="0.00E+00">
                  <c:v>4.9545500000000003E-3</c:v>
                </c:pt>
                <c:pt idx="76602" formatCode="0.00E+00">
                  <c:v>5.0836800000000001E-3</c:v>
                </c:pt>
                <c:pt idx="76603" formatCode="0.00E+00">
                  <c:v>5.2099199999999998E-3</c:v>
                </c:pt>
                <c:pt idx="76604" formatCode="0.00E+00">
                  <c:v>5.3331699999999999E-3</c:v>
                </c:pt>
                <c:pt idx="76605" formatCode="0.00E+00">
                  <c:v>5.4533100000000003E-3</c:v>
                </c:pt>
                <c:pt idx="76606" formatCode="0.00E+00">
                  <c:v>5.5702299999999998E-3</c:v>
                </c:pt>
                <c:pt idx="76607" formatCode="0.00E+00">
                  <c:v>5.68382E-3</c:v>
                </c:pt>
                <c:pt idx="76608" formatCode="0.00E+00">
                  <c:v>5.7939599999999999E-3</c:v>
                </c:pt>
                <c:pt idx="76609" formatCode="0.00E+00">
                  <c:v>5.90056E-3</c:v>
                </c:pt>
                <c:pt idx="76610" formatCode="0.00E+00">
                  <c:v>6.0035100000000001E-3</c:v>
                </c:pt>
                <c:pt idx="76611" formatCode="0.00E+00">
                  <c:v>6.10269E-3</c:v>
                </c:pt>
                <c:pt idx="76612" formatCode="0.00E+00">
                  <c:v>6.1980100000000003E-3</c:v>
                </c:pt>
                <c:pt idx="76613" formatCode="0.00E+00">
                  <c:v>6.2893699999999999E-3</c:v>
                </c:pt>
                <c:pt idx="76614" formatCode="0.00E+00">
                  <c:v>6.3766500000000002E-3</c:v>
                </c:pt>
                <c:pt idx="76615" formatCode="0.00E+00">
                  <c:v>6.4597700000000001E-3</c:v>
                </c:pt>
                <c:pt idx="76616" formatCode="0.00E+00">
                  <c:v>6.5386300000000001E-3</c:v>
                </c:pt>
                <c:pt idx="76617" formatCode="0.00E+00">
                  <c:v>6.61314E-3</c:v>
                </c:pt>
                <c:pt idx="76618" formatCode="0.00E+00">
                  <c:v>6.6832000000000003E-3</c:v>
                </c:pt>
                <c:pt idx="76619" formatCode="0.00E+00">
                  <c:v>6.7487199999999997E-3</c:v>
                </c:pt>
                <c:pt idx="76620" formatCode="0.00E+00">
                  <c:v>6.8096199999999997E-3</c:v>
                </c:pt>
                <c:pt idx="76621" formatCode="0.00E+00">
                  <c:v>6.8658199999999999E-3</c:v>
                </c:pt>
                <c:pt idx="76622" formatCode="0.00E+00">
                  <c:v>6.9172399999999998E-3</c:v>
                </c:pt>
                <c:pt idx="76623" formatCode="0.00E+00">
                  <c:v>6.9637900000000001E-3</c:v>
                </c:pt>
                <c:pt idx="76624" formatCode="0.00E+00">
                  <c:v>7.0054100000000001E-3</c:v>
                </c:pt>
                <c:pt idx="76625" formatCode="0.00E+00">
                  <c:v>7.0420200000000004E-3</c:v>
                </c:pt>
                <c:pt idx="76626" formatCode="0.00E+00">
                  <c:v>7.0735700000000004E-3</c:v>
                </c:pt>
                <c:pt idx="76627" formatCode="0.00E+00">
                  <c:v>7.0999699999999997E-3</c:v>
                </c:pt>
                <c:pt idx="76628" formatCode="0.00E+00">
                  <c:v>7.1211900000000003E-3</c:v>
                </c:pt>
                <c:pt idx="76629" formatCode="0.00E+00">
                  <c:v>7.1371500000000001E-3</c:v>
                </c:pt>
                <c:pt idx="76630" formatCode="0.00E+00">
                  <c:v>7.1478100000000001E-3</c:v>
                </c:pt>
                <c:pt idx="76631" formatCode="0.00E+00">
                  <c:v>7.1531199999999998E-3</c:v>
                </c:pt>
                <c:pt idx="76632" formatCode="0.00E+00">
                  <c:v>7.1530400000000003E-3</c:v>
                </c:pt>
                <c:pt idx="76633" formatCode="0.00E+00">
                  <c:v>7.14753E-3</c:v>
                </c:pt>
                <c:pt idx="76634" formatCode="0.00E+00">
                  <c:v>7.1365500000000002E-3</c:v>
                </c:pt>
                <c:pt idx="76635" formatCode="0.00E+00">
                  <c:v>7.12008E-3</c:v>
                </c:pt>
                <c:pt idx="76636" formatCode="0.00E+00">
                  <c:v>7.0980799999999997E-3</c:v>
                </c:pt>
                <c:pt idx="76637" formatCode="0.00E+00">
                  <c:v>7.0705500000000001E-3</c:v>
                </c:pt>
                <c:pt idx="76638" formatCode="0.00E+00">
                  <c:v>7.0374599999999997E-3</c:v>
                </c:pt>
                <c:pt idx="76639" formatCode="0.00E+00">
                  <c:v>6.9987900000000004E-3</c:v>
                </c:pt>
                <c:pt idx="76640" formatCode="0.00E+00">
                  <c:v>6.9545600000000003E-3</c:v>
                </c:pt>
                <c:pt idx="76641" formatCode="0.00E+00">
                  <c:v>6.9047500000000003E-3</c:v>
                </c:pt>
                <c:pt idx="76642" formatCode="0.00E+00">
                  <c:v>6.8493699999999996E-3</c:v>
                </c:pt>
                <c:pt idx="76643" formatCode="0.00E+00">
                  <c:v>6.7884199999999999E-3</c:v>
                </c:pt>
                <c:pt idx="76644" formatCode="0.00E+00">
                  <c:v>6.7219300000000001E-3</c:v>
                </c:pt>
                <c:pt idx="76645" formatCode="0.00E+00">
                  <c:v>6.6499100000000002E-3</c:v>
                </c:pt>
                <c:pt idx="76646" formatCode="0.00E+00">
                  <c:v>6.57239E-3</c:v>
                </c:pt>
                <c:pt idx="76647" formatCode="0.00E+00">
                  <c:v>6.4894000000000002E-3</c:v>
                </c:pt>
                <c:pt idx="76648" formatCode="0.00E+00">
                  <c:v>6.4009599999999998E-3</c:v>
                </c:pt>
                <c:pt idx="76649" formatCode="0.00E+00">
                  <c:v>6.3071400000000001E-3</c:v>
                </c:pt>
                <c:pt idx="76650" formatCode="0.00E+00">
                  <c:v>6.2079600000000002E-3</c:v>
                </c:pt>
                <c:pt idx="76651" formatCode="0.00E+00">
                  <c:v>6.1034899999999996E-3</c:v>
                </c:pt>
                <c:pt idx="76652" formatCode="0.00E+00">
                  <c:v>5.9937699999999998E-3</c:v>
                </c:pt>
                <c:pt idx="76653" formatCode="0.00E+00">
                  <c:v>5.8788800000000004E-3</c:v>
                </c:pt>
                <c:pt idx="76654" formatCode="0.00E+00">
                  <c:v>5.7588800000000001E-3</c:v>
                </c:pt>
                <c:pt idx="76655" formatCode="0.00E+00">
                  <c:v>5.6338400000000002E-3</c:v>
                </c:pt>
                <c:pt idx="76656" formatCode="0.00E+00">
                  <c:v>5.5038400000000003E-3</c:v>
                </c:pt>
                <c:pt idx="76657" formatCode="0.00E+00">
                  <c:v>5.3689699999999998E-3</c:v>
                </c:pt>
                <c:pt idx="76658" formatCode="0.00E+00">
                  <c:v>5.22932E-3</c:v>
                </c:pt>
                <c:pt idx="76659" formatCode="0.00E+00">
                  <c:v>5.0849700000000003E-3</c:v>
                </c:pt>
                <c:pt idx="76660" formatCode="0.00E+00">
                  <c:v>4.9360300000000001E-3</c:v>
                </c:pt>
                <c:pt idx="76661" formatCode="0.00E+00">
                  <c:v>4.7826099999999996E-3</c:v>
                </c:pt>
                <c:pt idx="76662" formatCode="0.00E+00">
                  <c:v>4.62481E-3</c:v>
                </c:pt>
                <c:pt idx="76663" formatCode="0.00E+00">
                  <c:v>4.4627499999999997E-3</c:v>
                </c:pt>
                <c:pt idx="76664" formatCode="0.00E+00">
                  <c:v>4.2965499999999997E-3</c:v>
                </c:pt>
                <c:pt idx="76665" formatCode="0.00E+00">
                  <c:v>4.1263200000000002E-3</c:v>
                </c:pt>
                <c:pt idx="76666" formatCode="0.00E+00">
                  <c:v>3.9522100000000003E-3</c:v>
                </c:pt>
                <c:pt idx="76667" formatCode="0.00E+00">
                  <c:v>3.7743500000000001E-3</c:v>
                </c:pt>
                <c:pt idx="76668" formatCode="0.00E+00">
                  <c:v>3.5928599999999998E-3</c:v>
                </c:pt>
                <c:pt idx="76669" formatCode="0.00E+00">
                  <c:v>3.4079100000000001E-3</c:v>
                </c:pt>
                <c:pt idx="76670" formatCode="0.00E+00">
                  <c:v>3.2196199999999999E-3</c:v>
                </c:pt>
                <c:pt idx="76671" formatCode="0.00E+00">
                  <c:v>3.0281599999999998E-3</c:v>
                </c:pt>
                <c:pt idx="76672" formatCode="0.00E+00">
                  <c:v>2.8336699999999999E-3</c:v>
                </c:pt>
                <c:pt idx="76673" formatCode="0.00E+00">
                  <c:v>2.6363200000000002E-3</c:v>
                </c:pt>
                <c:pt idx="76674" formatCode="0.00E+00">
                  <c:v>2.4362699999999999E-3</c:v>
                </c:pt>
                <c:pt idx="76675" formatCode="0.00E+00">
                  <c:v>2.23368E-3</c:v>
                </c:pt>
                <c:pt idx="76676" formatCode="0.00E+00">
                  <c:v>2.0287299999999999E-3</c:v>
                </c:pt>
                <c:pt idx="76677" formatCode="0.00E+00">
                  <c:v>1.8215799999999999E-3</c:v>
                </c:pt>
                <c:pt idx="76678" formatCode="0.00E+00">
                  <c:v>1.61242E-3</c:v>
                </c:pt>
                <c:pt idx="76679" formatCode="0.00E+00">
                  <c:v>1.4014100000000001E-3</c:v>
                </c:pt>
                <c:pt idx="76680" formatCode="0.00E+00">
                  <c:v>1.1887499999999999E-3</c:v>
                </c:pt>
                <c:pt idx="76681" formatCode="0.00E+00">
                  <c:v>9.7461300000000004E-4</c:v>
                </c:pt>
                <c:pt idx="76682" formatCode="0.00E+00">
                  <c:v>7.5918600000000002E-4</c:v>
                </c:pt>
                <c:pt idx="76683" formatCode="0.00E+00">
                  <c:v>5.4265900000000002E-4</c:v>
                </c:pt>
                <c:pt idx="76684" formatCode="0.00E+00">
                  <c:v>3.2522200000000001E-4</c:v>
                </c:pt>
                <c:pt idx="76685" formatCode="0.00E+00">
                  <c:v>1.07067E-4</c:v>
                </c:pt>
                <c:pt idx="76686" formatCode="0.00E+00">
                  <c:v>-1.1161400000000001E-4</c:v>
                </c:pt>
                <c:pt idx="76687" formatCode="0.00E+00">
                  <c:v>-3.3062500000000003E-4</c:v>
                </c:pt>
                <c:pt idx="76688" formatCode="0.00E+00">
                  <c:v>-5.4976999999999999E-4</c:v>
                </c:pt>
                <c:pt idx="76689" formatCode="0.00E+00">
                  <c:v>-7.6885199999999999E-4</c:v>
                </c:pt>
                <c:pt idx="76690" formatCode="0.00E+00">
                  <c:v>-9.8767400000000002E-4</c:v>
                </c:pt>
                <c:pt idx="76691" formatCode="0.00E+00">
                  <c:v>-1.20604E-3</c:v>
                </c:pt>
                <c:pt idx="76692" formatCode="0.00E+00">
                  <c:v>-1.4237399999999999E-3</c:v>
                </c:pt>
                <c:pt idx="76693" formatCode="0.00E+00">
                  <c:v>-1.6406000000000001E-3</c:v>
                </c:pt>
                <c:pt idx="76694" formatCode="0.00E+00">
                  <c:v>-1.8563900000000001E-3</c:v>
                </c:pt>
                <c:pt idx="76695" formatCode="0.00E+00">
                  <c:v>-2.0709399999999998E-3</c:v>
                </c:pt>
                <c:pt idx="76696" formatCode="0.00E+00">
                  <c:v>-2.2840400000000002E-3</c:v>
                </c:pt>
                <c:pt idx="76697" formatCode="0.00E+00">
                  <c:v>-2.4954899999999999E-3</c:v>
                </c:pt>
                <c:pt idx="76698" formatCode="0.00E+00">
                  <c:v>-2.7051000000000002E-3</c:v>
                </c:pt>
                <c:pt idx="76699" formatCode="0.00E+00">
                  <c:v>-2.91267E-3</c:v>
                </c:pt>
                <c:pt idx="76700" formatCode="0.00E+00">
                  <c:v>-3.11802E-3</c:v>
                </c:pt>
                <c:pt idx="76701" formatCode="0.00E+00">
                  <c:v>-3.32095E-3</c:v>
                </c:pt>
                <c:pt idx="76702" formatCode="0.00E+00">
                  <c:v>-3.52127E-3</c:v>
                </c:pt>
                <c:pt idx="76703" formatCode="0.00E+00">
                  <c:v>-3.71879E-3</c:v>
                </c:pt>
                <c:pt idx="76704" formatCode="0.00E+00">
                  <c:v>-3.9133299999999996E-3</c:v>
                </c:pt>
                <c:pt idx="76705" formatCode="0.00E+00">
                  <c:v>-4.1047100000000001E-3</c:v>
                </c:pt>
                <c:pt idx="76706" formatCode="0.00E+00">
                  <c:v>-4.2927499999999997E-3</c:v>
                </c:pt>
                <c:pt idx="76707" formatCode="0.00E+00">
                  <c:v>-4.4772700000000002E-3</c:v>
                </c:pt>
                <c:pt idx="76708" formatCode="0.00E+00">
                  <c:v>-4.6581000000000001E-3</c:v>
                </c:pt>
                <c:pt idx="76709" formatCode="0.00E+00">
                  <c:v>-4.8350700000000003E-3</c:v>
                </c:pt>
                <c:pt idx="76710" formatCode="0.00E+00">
                  <c:v>-5.0080100000000002E-3</c:v>
                </c:pt>
                <c:pt idx="76711" formatCode="0.00E+00">
                  <c:v>-5.1767499999999999E-3</c:v>
                </c:pt>
                <c:pt idx="76712" formatCode="0.00E+00">
                  <c:v>-5.3411500000000002E-3</c:v>
                </c:pt>
                <c:pt idx="76713" formatCode="0.00E+00">
                  <c:v>-5.5010399999999996E-3</c:v>
                </c:pt>
                <c:pt idx="76714" formatCode="0.00E+00">
                  <c:v>-5.6562799999999996E-3</c:v>
                </c:pt>
                <c:pt idx="76715" formatCode="0.00E+00">
                  <c:v>-5.8067199999999996E-3</c:v>
                </c:pt>
                <c:pt idx="76716" formatCode="0.00E+00">
                  <c:v>-5.9522200000000003E-3</c:v>
                </c:pt>
                <c:pt idx="76717" formatCode="0.00E+00">
                  <c:v>-6.0926399999999999E-3</c:v>
                </c:pt>
                <c:pt idx="76718" formatCode="0.00E+00">
                  <c:v>-6.2278500000000001E-3</c:v>
                </c:pt>
                <c:pt idx="76719" formatCode="0.00E+00">
                  <c:v>-6.3577299999999998E-3</c:v>
                </c:pt>
                <c:pt idx="76720" formatCode="0.00E+00">
                  <c:v>-6.4821499999999999E-3</c:v>
                </c:pt>
                <c:pt idx="76721" formatCode="0.00E+00">
                  <c:v>-6.6010000000000001E-3</c:v>
                </c:pt>
                <c:pt idx="76722" formatCode="0.00E+00">
                  <c:v>-6.7141600000000003E-3</c:v>
                </c:pt>
                <c:pt idx="76723" formatCode="0.00E+00">
                  <c:v>-6.8215400000000001E-3</c:v>
                </c:pt>
                <c:pt idx="76724" formatCode="0.00E+00">
                  <c:v>-6.9230400000000001E-3</c:v>
                </c:pt>
                <c:pt idx="76725" formatCode="0.00E+00">
                  <c:v>-7.0185600000000001E-3</c:v>
                </c:pt>
                <c:pt idx="76726" formatCode="0.00E+00">
                  <c:v>-7.1080199999999996E-3</c:v>
                </c:pt>
                <c:pt idx="76727" formatCode="0.00E+00">
                  <c:v>-7.1913300000000001E-3</c:v>
                </c:pt>
                <c:pt idx="76728" formatCode="0.00E+00">
                  <c:v>-7.2684200000000003E-3</c:v>
                </c:pt>
                <c:pt idx="76729" formatCode="0.00E+00">
                  <c:v>-7.3392300000000004E-3</c:v>
                </c:pt>
                <c:pt idx="76730" formatCode="0.00E+00">
                  <c:v>-7.4036900000000001E-3</c:v>
                </c:pt>
                <c:pt idx="76731" formatCode="0.00E+00">
                  <c:v>-7.4617499999999996E-3</c:v>
                </c:pt>
                <c:pt idx="76732" formatCode="0.00E+00">
                  <c:v>-7.5133500000000002E-3</c:v>
                </c:pt>
                <c:pt idx="76733" formatCode="0.00E+00">
                  <c:v>-7.5584600000000004E-3</c:v>
                </c:pt>
                <c:pt idx="76734" formatCode="0.00E+00">
                  <c:v>-7.5970400000000002E-3</c:v>
                </c:pt>
                <c:pt idx="76735" formatCode="0.00E+00">
                  <c:v>-7.62906E-3</c:v>
                </c:pt>
                <c:pt idx="76736" formatCode="0.00E+00">
                  <c:v>-7.6544999999999998E-3</c:v>
                </c:pt>
                <c:pt idx="76737" formatCode="0.00E+00">
                  <c:v>-7.6733499999999998E-3</c:v>
                </c:pt>
                <c:pt idx="76738" formatCode="0.00E+00">
                  <c:v>-7.68559E-3</c:v>
                </c:pt>
                <c:pt idx="76739" formatCode="0.00E+00">
                  <c:v>-7.6912100000000004E-3</c:v>
                </c:pt>
                <c:pt idx="76740" formatCode="0.00E+00">
                  <c:v>-7.6902400000000001E-3</c:v>
                </c:pt>
                <c:pt idx="76741" formatCode="0.00E+00">
                  <c:v>-7.68267E-3</c:v>
                </c:pt>
                <c:pt idx="76742" formatCode="0.00E+00">
                  <c:v>-7.6685199999999999E-3</c:v>
                </c:pt>
                <c:pt idx="76743" formatCode="0.00E+00">
                  <c:v>-7.6478300000000004E-3</c:v>
                </c:pt>
                <c:pt idx="76744" formatCode="0.00E+00">
                  <c:v>-7.6206099999999999E-3</c:v>
                </c:pt>
                <c:pt idx="76745" formatCode="0.00E+00">
                  <c:v>-7.5869099999999997E-3</c:v>
                </c:pt>
                <c:pt idx="76746" formatCode="0.00E+00">
                  <c:v>-7.5467599999999996E-3</c:v>
                </c:pt>
                <c:pt idx="76747" formatCode="0.00E+00">
                  <c:v>-7.5002300000000001E-3</c:v>
                </c:pt>
                <c:pt idx="76748" formatCode="0.00E+00">
                  <c:v>-7.44737E-3</c:v>
                </c:pt>
                <c:pt idx="76749" formatCode="0.00E+00">
                  <c:v>-7.38823E-3</c:v>
                </c:pt>
                <c:pt idx="76750" formatCode="0.00E+00">
                  <c:v>-7.3228900000000003E-3</c:v>
                </c:pt>
                <c:pt idx="76751" formatCode="0.00E+00">
                  <c:v>-7.2514199999999997E-3</c:v>
                </c:pt>
                <c:pt idx="76752" formatCode="0.00E+00">
                  <c:v>-7.1739000000000004E-3</c:v>
                </c:pt>
                <c:pt idx="76753" formatCode="0.00E+00">
                  <c:v>-7.09043E-3</c:v>
                </c:pt>
                <c:pt idx="76754" formatCode="0.00E+00">
                  <c:v>-7.0010799999999998E-3</c:v>
                </c:pt>
                <c:pt idx="76755" formatCode="0.00E+00">
                  <c:v>-6.90597E-3</c:v>
                </c:pt>
                <c:pt idx="76756" formatCode="0.00E+00">
                  <c:v>-6.80519E-3</c:v>
                </c:pt>
                <c:pt idx="76757" formatCode="0.00E+00">
                  <c:v>-6.6988500000000001E-3</c:v>
                </c:pt>
                <c:pt idx="76758" formatCode="0.00E+00">
                  <c:v>-6.5870700000000004E-3</c:v>
                </c:pt>
                <c:pt idx="76759" formatCode="0.00E+00">
                  <c:v>-6.4699600000000003E-3</c:v>
                </c:pt>
                <c:pt idx="76760" formatCode="0.00E+00">
                  <c:v>-6.3476599999999998E-3</c:v>
                </c:pt>
                <c:pt idx="76761" formatCode="0.00E+00">
                  <c:v>-6.2202799999999999E-3</c:v>
                </c:pt>
                <c:pt idx="76762" formatCode="0.00E+00">
                  <c:v>-6.0879599999999999E-3</c:v>
                </c:pt>
                <c:pt idx="76763" formatCode="0.00E+00">
                  <c:v>-5.9508399999999998E-3</c:v>
                </c:pt>
                <c:pt idx="76764" formatCode="0.00E+00">
                  <c:v>-5.8090700000000004E-3</c:v>
                </c:pt>
                <c:pt idx="76765" formatCode="0.00E+00">
                  <c:v>-5.6627800000000001E-3</c:v>
                </c:pt>
                <c:pt idx="76766" formatCode="0.00E+00">
                  <c:v>-5.5121399999999996E-3</c:v>
                </c:pt>
                <c:pt idx="76767" formatCode="0.00E+00">
                  <c:v>-5.3572799999999999E-3</c:v>
                </c:pt>
                <c:pt idx="76768" formatCode="0.00E+00">
                  <c:v>-5.1983799999999998E-3</c:v>
                </c:pt>
                <c:pt idx="76769" formatCode="0.00E+00">
                  <c:v>-5.0355799999999996E-3</c:v>
                </c:pt>
                <c:pt idx="76770" formatCode="0.00E+00">
                  <c:v>-4.8690599999999997E-3</c:v>
                </c:pt>
                <c:pt idx="76771" formatCode="0.00E+00">
                  <c:v>-4.6989900000000001E-3</c:v>
                </c:pt>
                <c:pt idx="76772" formatCode="0.00E+00">
                  <c:v>-4.5255199999999999E-3</c:v>
                </c:pt>
                <c:pt idx="76773" formatCode="0.00E+00">
                  <c:v>-4.3488399999999997E-3</c:v>
                </c:pt>
                <c:pt idx="76774" formatCode="0.00E+00">
                  <c:v>-4.1691100000000002E-3</c:v>
                </c:pt>
                <c:pt idx="76775" formatCode="0.00E+00">
                  <c:v>-3.9865200000000003E-3</c:v>
                </c:pt>
                <c:pt idx="76776" formatCode="0.00E+00">
                  <c:v>-3.80124E-3</c:v>
                </c:pt>
                <c:pt idx="76777" formatCode="0.00E+00">
                  <c:v>-3.6134600000000002E-3</c:v>
                </c:pt>
                <c:pt idx="76778" formatCode="0.00E+00">
                  <c:v>-3.4233499999999999E-3</c:v>
                </c:pt>
                <c:pt idx="76779" formatCode="0.00E+00">
                  <c:v>-3.2311000000000002E-3</c:v>
                </c:pt>
                <c:pt idx="76780" formatCode="0.00E+00">
                  <c:v>-3.03689E-3</c:v>
                </c:pt>
                <c:pt idx="76781" formatCode="0.00E+00">
                  <c:v>-2.8409099999999999E-3</c:v>
                </c:pt>
                <c:pt idx="76782" formatCode="0.00E+00">
                  <c:v>-2.64335E-3</c:v>
                </c:pt>
                <c:pt idx="76783" formatCode="0.00E+00">
                  <c:v>-2.4443799999999999E-3</c:v>
                </c:pt>
                <c:pt idx="76784" formatCode="0.00E+00">
                  <c:v>-2.2442E-3</c:v>
                </c:pt>
                <c:pt idx="76785" formatCode="0.00E+00">
                  <c:v>-2.0430000000000001E-3</c:v>
                </c:pt>
                <c:pt idx="76786" formatCode="0.00E+00">
                  <c:v>-1.8409500000000001E-3</c:v>
                </c:pt>
                <c:pt idx="76787" formatCode="0.00E+00">
                  <c:v>-1.6382499999999999E-3</c:v>
                </c:pt>
                <c:pt idx="76788" formatCode="0.00E+00">
                  <c:v>-1.43508E-3</c:v>
                </c:pt>
                <c:pt idx="76789" formatCode="0.00E+00">
                  <c:v>-1.2316300000000001E-3</c:v>
                </c:pt>
                <c:pt idx="76790" formatCode="0.00E+00">
                  <c:v>-1.0280700000000001E-3</c:v>
                </c:pt>
                <c:pt idx="76791" formatCode="0.00E+00">
                  <c:v>-8.2459899999999997E-4</c:v>
                </c:pt>
                <c:pt idx="76792" formatCode="0.00E+00">
                  <c:v>-6.2138799999999995E-4</c:v>
                </c:pt>
                <c:pt idx="76793" formatCode="0.00E+00">
                  <c:v>-4.1861900000000001E-4</c:v>
                </c:pt>
                <c:pt idx="76794" formatCode="0.00E+00">
                  <c:v>-2.1646999999999999E-4</c:v>
                </c:pt>
                <c:pt idx="76795" formatCode="0.00E+00">
                  <c:v>-1.5116999999999999E-5</c:v>
                </c:pt>
                <c:pt idx="76796" formatCode="0.00E+00">
                  <c:v>1.8526600000000001E-4</c:v>
                </c:pt>
                <c:pt idx="76797" formatCode="0.00E+00">
                  <c:v>3.84509E-4</c:v>
                </c:pt>
                <c:pt idx="76798" formatCode="0.00E+00">
                  <c:v>5.8244099999999995E-4</c:v>
                </c:pt>
                <c:pt idx="76799" formatCode="0.00E+00">
                  <c:v>7.7889599999999995E-4</c:v>
                </c:pt>
                <c:pt idx="76800" formatCode="0.00E+00">
                  <c:v>9.7371100000000004E-4</c:v>
                </c:pt>
                <c:pt idx="76801" formatCode="0.00E+00">
                  <c:v>1.1667299999999999E-3</c:v>
                </c:pt>
                <c:pt idx="76802" formatCode="0.00E+00">
                  <c:v>1.3577800000000001E-3</c:v>
                </c:pt>
                <c:pt idx="76803" formatCode="0.00E+00">
                  <c:v>1.5467199999999999E-3</c:v>
                </c:pt>
                <c:pt idx="76804" formatCode="0.00E+00">
                  <c:v>1.7334E-3</c:v>
                </c:pt>
                <c:pt idx="76805" formatCode="0.00E+00">
                  <c:v>1.91767E-3</c:v>
                </c:pt>
                <c:pt idx="76806" formatCode="0.00E+00">
                  <c:v>2.0993800000000001E-3</c:v>
                </c:pt>
                <c:pt idx="76807" formatCode="0.00E+00">
                  <c:v>2.2783999999999999E-3</c:v>
                </c:pt>
                <c:pt idx="76808" formatCode="0.00E+00">
                  <c:v>2.45458E-3</c:v>
                </c:pt>
                <c:pt idx="76809" formatCode="0.00E+00">
                  <c:v>2.6278E-3</c:v>
                </c:pt>
                <c:pt idx="76810" formatCode="0.00E+00">
                  <c:v>2.7979300000000001E-3</c:v>
                </c:pt>
                <c:pt idx="76811" formatCode="0.00E+00">
                  <c:v>2.9648399999999998E-3</c:v>
                </c:pt>
                <c:pt idx="76812" formatCode="0.00E+00">
                  <c:v>3.1284199999999998E-3</c:v>
                </c:pt>
                <c:pt idx="76813" formatCode="0.00E+00">
                  <c:v>3.28854E-3</c:v>
                </c:pt>
                <c:pt idx="76814" formatCode="0.00E+00">
                  <c:v>3.4451099999999999E-3</c:v>
                </c:pt>
                <c:pt idx="76815" formatCode="0.00E+00">
                  <c:v>3.5980000000000001E-3</c:v>
                </c:pt>
                <c:pt idx="76816" formatCode="0.00E+00">
                  <c:v>3.74713E-3</c:v>
                </c:pt>
                <c:pt idx="76817" formatCode="0.00E+00">
                  <c:v>3.89238E-3</c:v>
                </c:pt>
                <c:pt idx="76818" formatCode="0.00E+00">
                  <c:v>4.0336800000000004E-3</c:v>
                </c:pt>
                <c:pt idx="76819" formatCode="0.00E+00">
                  <c:v>4.1709299999999998E-3</c:v>
                </c:pt>
                <c:pt idx="76820" formatCode="0.00E+00">
                  <c:v>4.3040500000000002E-3</c:v>
                </c:pt>
                <c:pt idx="76821" formatCode="0.00E+00">
                  <c:v>4.4329599999999997E-3</c:v>
                </c:pt>
                <c:pt idx="76822" formatCode="0.00E+00">
                  <c:v>4.5575900000000003E-3</c:v>
                </c:pt>
                <c:pt idx="76823" formatCode="0.00E+00">
                  <c:v>4.6778699999999998E-3</c:v>
                </c:pt>
                <c:pt idx="76824" formatCode="0.00E+00">
                  <c:v>4.7937300000000004E-3</c:v>
                </c:pt>
                <c:pt idx="76825" formatCode="0.00E+00">
                  <c:v>4.9051299999999997E-3</c:v>
                </c:pt>
                <c:pt idx="76826" formatCode="0.00E+00">
                  <c:v>5.01199E-3</c:v>
                </c:pt>
                <c:pt idx="76827" formatCode="0.00E+00">
                  <c:v>5.1142799999999997E-3</c:v>
                </c:pt>
                <c:pt idx="76828" formatCode="0.00E+00">
                  <c:v>5.2119599999999999E-3</c:v>
                </c:pt>
                <c:pt idx="76829" formatCode="0.00E+00">
                  <c:v>5.30497E-3</c:v>
                </c:pt>
                <c:pt idx="76830" formatCode="0.00E+00">
                  <c:v>5.3932900000000002E-3</c:v>
                </c:pt>
                <c:pt idx="76831" formatCode="0.00E+00">
                  <c:v>5.4768899999999999E-3</c:v>
                </c:pt>
                <c:pt idx="76832" formatCode="0.00E+00">
                  <c:v>5.5557499999999999E-3</c:v>
                </c:pt>
                <c:pt idx="76833" formatCode="0.00E+00">
                  <c:v>5.6298299999999997E-3</c:v>
                </c:pt>
                <c:pt idx="76834" formatCode="0.00E+00">
                  <c:v>5.6991400000000001E-3</c:v>
                </c:pt>
                <c:pt idx="76835" formatCode="0.00E+00">
                  <c:v>5.7636500000000004E-3</c:v>
                </c:pt>
                <c:pt idx="76836" formatCode="0.00E+00">
                  <c:v>5.8233599999999996E-3</c:v>
                </c:pt>
                <c:pt idx="76837" formatCode="0.00E+00">
                  <c:v>5.8782699999999997E-3</c:v>
                </c:pt>
                <c:pt idx="76838" formatCode="0.00E+00">
                  <c:v>5.9283799999999996E-3</c:v>
                </c:pt>
                <c:pt idx="76839" formatCode="0.00E+00">
                  <c:v>5.9737000000000002E-3</c:v>
                </c:pt>
                <c:pt idx="76840" formatCode="0.00E+00">
                  <c:v>6.0142399999999997E-3</c:v>
                </c:pt>
                <c:pt idx="76841" formatCode="0.00E+00">
                  <c:v>6.0500199999999997E-3</c:v>
                </c:pt>
                <c:pt idx="76842" formatCode="0.00E+00">
                  <c:v>6.0810400000000002E-3</c:v>
                </c:pt>
                <c:pt idx="76843" formatCode="0.00E+00">
                  <c:v>6.1073500000000001E-3</c:v>
                </c:pt>
                <c:pt idx="76844" formatCode="0.00E+00">
                  <c:v>6.1289600000000001E-3</c:v>
                </c:pt>
                <c:pt idx="76845" formatCode="0.00E+00">
                  <c:v>6.1459100000000001E-3</c:v>
                </c:pt>
                <c:pt idx="76846" formatCode="0.00E+00">
                  <c:v>6.1582299999999998E-3</c:v>
                </c:pt>
                <c:pt idx="76847" formatCode="0.00E+00">
                  <c:v>6.1659599999999998E-3</c:v>
                </c:pt>
                <c:pt idx="76848" formatCode="0.00E+00">
                  <c:v>6.16914E-3</c:v>
                </c:pt>
                <c:pt idx="76849" formatCode="0.00E+00">
                  <c:v>6.1678200000000001E-3</c:v>
                </c:pt>
                <c:pt idx="76850" formatCode="0.00E+00">
                  <c:v>6.1620399999999997E-3</c:v>
                </c:pt>
                <c:pt idx="76851" formatCode="0.00E+00">
                  <c:v>6.1518700000000003E-3</c:v>
                </c:pt>
                <c:pt idx="76852" formatCode="0.00E+00">
                  <c:v>6.1373399999999998E-3</c:v>
                </c:pt>
                <c:pt idx="76853" formatCode="0.00E+00">
                  <c:v>6.1185299999999996E-3</c:v>
                </c:pt>
                <c:pt idx="76854" formatCode="0.00E+00">
                  <c:v>6.0954800000000003E-3</c:v>
                </c:pt>
                <c:pt idx="76855" formatCode="0.00E+00">
                  <c:v>6.0682799999999997E-3</c:v>
                </c:pt>
                <c:pt idx="76856" formatCode="0.00E+00">
                  <c:v>6.03697E-3</c:v>
                </c:pt>
                <c:pt idx="76857" formatCode="0.00E+00">
                  <c:v>6.00163E-3</c:v>
                </c:pt>
                <c:pt idx="76858" formatCode="0.00E+00">
                  <c:v>5.9623300000000001E-3</c:v>
                </c:pt>
                <c:pt idx="76859" formatCode="0.00E+00">
                  <c:v>5.9191399999999998E-3</c:v>
                </c:pt>
                <c:pt idx="76860" formatCode="0.00E+00">
                  <c:v>5.8721299999999997E-3</c:v>
                </c:pt>
                <c:pt idx="76861" formatCode="0.00E+00">
                  <c:v>5.8213900000000001E-3</c:v>
                </c:pt>
                <c:pt idx="76862" formatCode="0.00E+00">
                  <c:v>5.7670000000000004E-3</c:v>
                </c:pt>
                <c:pt idx="76863" formatCode="0.00E+00">
                  <c:v>5.7090200000000004E-3</c:v>
                </c:pt>
                <c:pt idx="76864" formatCode="0.00E+00">
                  <c:v>5.6475400000000004E-3</c:v>
                </c:pt>
                <c:pt idx="76865" formatCode="0.00E+00">
                  <c:v>5.5826599999999997E-3</c:v>
                </c:pt>
                <c:pt idx="76866" formatCode="0.00E+00">
                  <c:v>5.5144399999999998E-3</c:v>
                </c:pt>
                <c:pt idx="76867" formatCode="0.00E+00">
                  <c:v>5.44298E-3</c:v>
                </c:pt>
                <c:pt idx="76868" formatCode="0.00E+00">
                  <c:v>5.36836E-3</c:v>
                </c:pt>
                <c:pt idx="76869" formatCode="0.00E+00">
                  <c:v>5.2906699999999999E-3</c:v>
                </c:pt>
                <c:pt idx="76870" formatCode="0.00E+00">
                  <c:v>5.2100000000000002E-3</c:v>
                </c:pt>
                <c:pt idx="76871" formatCode="0.00E+00">
                  <c:v>5.1264400000000003E-3</c:v>
                </c:pt>
                <c:pt idx="76872" formatCode="0.00E+00">
                  <c:v>5.0400799999999997E-3</c:v>
                </c:pt>
                <c:pt idx="76873" formatCode="0.00E+00">
                  <c:v>4.9509999999999997E-3</c:v>
                </c:pt>
                <c:pt idx="76874" formatCode="0.00E+00">
                  <c:v>4.8593000000000004E-3</c:v>
                </c:pt>
                <c:pt idx="76875" formatCode="0.00E+00">
                  <c:v>4.7650599999999998E-3</c:v>
                </c:pt>
                <c:pt idx="76876" formatCode="0.00E+00">
                  <c:v>4.6683899999999997E-3</c:v>
                </c:pt>
                <c:pt idx="76877" formatCode="0.00E+00">
                  <c:v>4.5693699999999997E-3</c:v>
                </c:pt>
                <c:pt idx="76878" formatCode="0.00E+00">
                  <c:v>4.4680800000000001E-3</c:v>
                </c:pt>
                <c:pt idx="76879" formatCode="0.00E+00">
                  <c:v>4.3646300000000004E-3</c:v>
                </c:pt>
                <c:pt idx="76880" formatCode="0.00E+00">
                  <c:v>4.2591E-3</c:v>
                </c:pt>
                <c:pt idx="76881" formatCode="0.00E+00">
                  <c:v>4.1515800000000002E-3</c:v>
                </c:pt>
                <c:pt idx="76882" formatCode="0.00E+00">
                  <c:v>4.0421600000000004E-3</c:v>
                </c:pt>
                <c:pt idx="76883" formatCode="0.00E+00">
                  <c:v>3.93094E-3</c:v>
                </c:pt>
                <c:pt idx="76884" formatCode="0.00E+00">
                  <c:v>3.8179899999999998E-3</c:v>
                </c:pt>
                <c:pt idx="76885" formatCode="0.00E+00">
                  <c:v>3.7034099999999999E-3</c:v>
                </c:pt>
                <c:pt idx="76886" formatCode="0.00E+00">
                  <c:v>3.58728E-3</c:v>
                </c:pt>
                <c:pt idx="76887" formatCode="0.00E+00">
                  <c:v>3.4696900000000001E-3</c:v>
                </c:pt>
                <c:pt idx="76888" formatCode="0.00E+00">
                  <c:v>3.3507300000000001E-3</c:v>
                </c:pt>
                <c:pt idx="76889" formatCode="0.00E+00">
                  <c:v>3.23048E-3</c:v>
                </c:pt>
                <c:pt idx="76890" formatCode="0.00E+00">
                  <c:v>3.10903E-3</c:v>
                </c:pt>
                <c:pt idx="76891" formatCode="0.00E+00">
                  <c:v>2.9864499999999999E-3</c:v>
                </c:pt>
                <c:pt idx="76892" formatCode="0.00E+00">
                  <c:v>2.8628400000000002E-3</c:v>
                </c:pt>
                <c:pt idx="76893" formatCode="0.00E+00">
                  <c:v>2.7382600000000002E-3</c:v>
                </c:pt>
                <c:pt idx="76894" formatCode="0.00E+00">
                  <c:v>2.6128100000000001E-3</c:v>
                </c:pt>
                <c:pt idx="76895" formatCode="0.00E+00">
                  <c:v>2.4865500000000001E-3</c:v>
                </c:pt>
                <c:pt idx="76896" formatCode="0.00E+00">
                  <c:v>2.3595700000000001E-3</c:v>
                </c:pt>
                <c:pt idx="76897" formatCode="0.00E+00">
                  <c:v>2.23194E-3</c:v>
                </c:pt>
                <c:pt idx="76898" formatCode="0.00E+00">
                  <c:v>2.1037299999999998E-3</c:v>
                </c:pt>
                <c:pt idx="76899" formatCode="0.00E+00">
                  <c:v>1.97503E-3</c:v>
                </c:pt>
                <c:pt idx="76900" formatCode="0.00E+00">
                  <c:v>1.8458999999999999E-3</c:v>
                </c:pt>
                <c:pt idx="76901" formatCode="0.00E+00">
                  <c:v>1.71641E-3</c:v>
                </c:pt>
                <c:pt idx="76902" formatCode="0.00E+00">
                  <c:v>1.5866299999999999E-3</c:v>
                </c:pt>
                <c:pt idx="76903" formatCode="0.00E+00">
                  <c:v>1.45663E-3</c:v>
                </c:pt>
                <c:pt idx="76904" formatCode="0.00E+00">
                  <c:v>1.3264800000000001E-3</c:v>
                </c:pt>
                <c:pt idx="76905" formatCode="0.00E+00">
                  <c:v>1.19625E-3</c:v>
                </c:pt>
                <c:pt idx="76906" formatCode="0.00E+00">
                  <c:v>1.0659899999999999E-3</c:v>
                </c:pt>
                <c:pt idx="76907" formatCode="0.00E+00">
                  <c:v>9.3577700000000005E-4</c:v>
                </c:pt>
                <c:pt idx="76908" formatCode="0.00E+00">
                  <c:v>8.0566600000000002E-4</c:v>
                </c:pt>
                <c:pt idx="76909" formatCode="0.00E+00">
                  <c:v>6.7571799999999996E-4</c:v>
                </c:pt>
                <c:pt idx="76910" formatCode="0.00E+00">
                  <c:v>5.4599399999999995E-4</c:v>
                </c:pt>
                <c:pt idx="76911" formatCode="0.00E+00">
                  <c:v>4.1655199999999999E-4</c:v>
                </c:pt>
                <c:pt idx="76912" formatCode="0.00E+00">
                  <c:v>2.8744799999999999E-4</c:v>
                </c:pt>
                <c:pt idx="76913" formatCode="0.00E+00">
                  <c:v>1.58739E-4</c:v>
                </c:pt>
                <c:pt idx="76914" formatCode="0.00E+00">
                  <c:v>3.04804E-5</c:v>
                </c:pt>
                <c:pt idx="76915" formatCode="0.00E+00">
                  <c:v>-9.7275399999999994E-5</c:v>
                </c:pt>
                <c:pt idx="76916" formatCode="0.00E+00">
                  <c:v>-2.2447499999999999E-4</c:v>
                </c:pt>
                <c:pt idx="76917" formatCode="0.00E+00">
                  <c:v>-3.5106800000000001E-4</c:v>
                </c:pt>
                <c:pt idx="76918" formatCode="0.00E+00">
                  <c:v>-4.7700200000000002E-4</c:v>
                </c:pt>
                <c:pt idx="76919" formatCode="0.00E+00">
                  <c:v>-6.0222900000000002E-4</c:v>
                </c:pt>
                <c:pt idx="76920" formatCode="0.00E+00">
                  <c:v>-7.2669900000000003E-4</c:v>
                </c:pt>
                <c:pt idx="76921" formatCode="0.00E+00">
                  <c:v>-8.5036499999999995E-4</c:v>
                </c:pt>
                <c:pt idx="76922" formatCode="0.00E+00">
                  <c:v>-9.7318000000000003E-4</c:v>
                </c:pt>
                <c:pt idx="76923" formatCode="0.00E+00">
                  <c:v>-1.0950999999999999E-3</c:v>
                </c:pt>
                <c:pt idx="76924" formatCode="0.00E+00">
                  <c:v>-1.2160700000000001E-3</c:v>
                </c:pt>
                <c:pt idx="76925" formatCode="0.00E+00">
                  <c:v>-1.33606E-3</c:v>
                </c:pt>
                <c:pt idx="76926" formatCode="0.00E+00">
                  <c:v>-1.45502E-3</c:v>
                </c:pt>
                <c:pt idx="76927" formatCode="0.00E+00">
                  <c:v>-1.5728999999999999E-3</c:v>
                </c:pt>
                <c:pt idx="76928" formatCode="0.00E+00">
                  <c:v>-1.6896599999999999E-3</c:v>
                </c:pt>
                <c:pt idx="76929" formatCode="0.00E+00">
                  <c:v>-1.8052599999999999E-3</c:v>
                </c:pt>
                <c:pt idx="76930" formatCode="0.00E+00">
                  <c:v>-1.9196599999999999E-3</c:v>
                </c:pt>
                <c:pt idx="76931" formatCode="0.00E+00">
                  <c:v>-2.0328199999999999E-3</c:v>
                </c:pt>
                <c:pt idx="76932" formatCode="0.00E+00">
                  <c:v>-2.1446999999999998E-3</c:v>
                </c:pt>
                <c:pt idx="76933" formatCode="0.00E+00">
                  <c:v>-2.2552499999999999E-3</c:v>
                </c:pt>
                <c:pt idx="76934" formatCode="0.00E+00">
                  <c:v>-2.3644299999999998E-3</c:v>
                </c:pt>
                <c:pt idx="76935" formatCode="0.00E+00">
                  <c:v>-2.4722099999999999E-3</c:v>
                </c:pt>
                <c:pt idx="76936" formatCode="0.00E+00">
                  <c:v>-2.5785500000000002E-3</c:v>
                </c:pt>
                <c:pt idx="76937" formatCode="0.00E+00">
                  <c:v>-2.6833999999999998E-3</c:v>
                </c:pt>
                <c:pt idx="76938" formatCode="0.00E+00">
                  <c:v>-2.7867299999999998E-3</c:v>
                </c:pt>
                <c:pt idx="76939" formatCode="0.00E+00">
                  <c:v>-2.8885E-3</c:v>
                </c:pt>
                <c:pt idx="76940" formatCode="0.00E+00">
                  <c:v>-2.9886700000000001E-3</c:v>
                </c:pt>
                <c:pt idx="76941" formatCode="0.00E+00">
                  <c:v>-3.0872E-3</c:v>
                </c:pt>
                <c:pt idx="76942" formatCode="0.00E+00">
                  <c:v>-3.1840499999999999E-3</c:v>
                </c:pt>
                <c:pt idx="76943" formatCode="0.00E+00">
                  <c:v>-3.27918E-3</c:v>
                </c:pt>
                <c:pt idx="76944" formatCode="0.00E+00">
                  <c:v>-3.3725600000000001E-3</c:v>
                </c:pt>
                <c:pt idx="76945" formatCode="0.00E+00">
                  <c:v>-3.4641400000000001E-3</c:v>
                </c:pt>
                <c:pt idx="76946" formatCode="0.00E+00">
                  <c:v>-3.5538900000000001E-3</c:v>
                </c:pt>
                <c:pt idx="76947" formatCode="0.00E+00">
                  <c:v>-3.6417699999999999E-3</c:v>
                </c:pt>
                <c:pt idx="76948" formatCode="0.00E+00">
                  <c:v>-3.7277299999999998E-3</c:v>
                </c:pt>
                <c:pt idx="76949" formatCode="0.00E+00">
                  <c:v>-3.81175E-3</c:v>
                </c:pt>
                <c:pt idx="76950" formatCode="0.00E+00">
                  <c:v>-3.8937799999999999E-3</c:v>
                </c:pt>
                <c:pt idx="76951" formatCode="0.00E+00">
                  <c:v>-3.9737799999999997E-3</c:v>
                </c:pt>
                <c:pt idx="76952" formatCode="0.00E+00">
                  <c:v>-4.05171E-3</c:v>
                </c:pt>
                <c:pt idx="76953" formatCode="0.00E+00">
                  <c:v>-4.1275299999999999E-3</c:v>
                </c:pt>
                <c:pt idx="76954" formatCode="0.00E+00">
                  <c:v>-4.2012100000000004E-3</c:v>
                </c:pt>
                <c:pt idx="76955" formatCode="0.00E+00">
                  <c:v>-4.2727099999999999E-3</c:v>
                </c:pt>
                <c:pt idx="76956" formatCode="0.00E+00">
                  <c:v>-4.3419799999999996E-3</c:v>
                </c:pt>
                <c:pt idx="76957" formatCode="0.00E+00">
                  <c:v>-4.4089899999999998E-3</c:v>
                </c:pt>
                <c:pt idx="76958" formatCode="0.00E+00">
                  <c:v>-4.4736899999999998E-3</c:v>
                </c:pt>
                <c:pt idx="76959" formatCode="0.00E+00">
                  <c:v>-4.5360499999999998E-3</c:v>
                </c:pt>
                <c:pt idx="76960" formatCode="0.00E+00">
                  <c:v>-4.5960300000000001E-3</c:v>
                </c:pt>
                <c:pt idx="76961" formatCode="0.00E+00">
                  <c:v>-4.65359E-3</c:v>
                </c:pt>
                <c:pt idx="76962" formatCode="0.00E+00">
                  <c:v>-4.7086899999999998E-3</c:v>
                </c:pt>
                <c:pt idx="76963" formatCode="0.00E+00">
                  <c:v>-4.7612799999999997E-3</c:v>
                </c:pt>
                <c:pt idx="76964" formatCode="0.00E+00">
                  <c:v>-4.8113399999999999E-3</c:v>
                </c:pt>
                <c:pt idx="76965" formatCode="0.00E+00">
                  <c:v>-4.8588199999999998E-3</c:v>
                </c:pt>
                <c:pt idx="76966" formatCode="0.00E+00">
                  <c:v>-4.9036799999999997E-3</c:v>
                </c:pt>
                <c:pt idx="76967" formatCode="0.00E+00">
                  <c:v>-4.9458799999999997E-3</c:v>
                </c:pt>
                <c:pt idx="76968" formatCode="0.00E+00">
                  <c:v>-4.9853900000000001E-3</c:v>
                </c:pt>
                <c:pt idx="76969" formatCode="0.00E+00">
                  <c:v>-5.0221700000000003E-3</c:v>
                </c:pt>
                <c:pt idx="76970" formatCode="0.00E+00">
                  <c:v>-5.0561800000000004E-3</c:v>
                </c:pt>
                <c:pt idx="76971" formatCode="0.00E+00">
                  <c:v>-5.0873899999999998E-3</c:v>
                </c:pt>
                <c:pt idx="76972" formatCode="0.00E+00">
                  <c:v>-5.1157499999999996E-3</c:v>
                </c:pt>
                <c:pt idx="76973" formatCode="0.00E+00">
                  <c:v>-5.1412300000000001E-3</c:v>
                </c:pt>
                <c:pt idx="76974" formatCode="0.00E+00">
                  <c:v>-5.1637899999999997E-3</c:v>
                </c:pt>
                <c:pt idx="76975" formatCode="0.00E+00">
                  <c:v>-5.1834100000000003E-3</c:v>
                </c:pt>
                <c:pt idx="76976" formatCode="0.00E+00">
                  <c:v>-5.2000400000000004E-3</c:v>
                </c:pt>
                <c:pt idx="76977" formatCode="0.00E+00">
                  <c:v>-5.2136600000000002E-3</c:v>
                </c:pt>
                <c:pt idx="76978" formatCode="0.00E+00">
                  <c:v>-5.2242299999999998E-3</c:v>
                </c:pt>
                <c:pt idx="76979" formatCode="0.00E+00">
                  <c:v>-5.2317199999999996E-3</c:v>
                </c:pt>
                <c:pt idx="76980" formatCode="0.00E+00">
                  <c:v>-5.2360899999999997E-3</c:v>
                </c:pt>
                <c:pt idx="76981" formatCode="0.00E+00">
                  <c:v>-5.2373300000000001E-3</c:v>
                </c:pt>
                <c:pt idx="76982" formatCode="0.00E+00">
                  <c:v>-5.2354000000000003E-3</c:v>
                </c:pt>
                <c:pt idx="76983" formatCode="0.00E+00">
                  <c:v>-5.2302800000000003E-3</c:v>
                </c:pt>
                <c:pt idx="76984" formatCode="0.00E+00">
                  <c:v>-5.2219399999999996E-3</c:v>
                </c:pt>
                <c:pt idx="76985" formatCode="0.00E+00">
                  <c:v>-5.2103499999999999E-3</c:v>
                </c:pt>
                <c:pt idx="76986" formatCode="0.00E+00">
                  <c:v>-5.1954999999999996E-3</c:v>
                </c:pt>
                <c:pt idx="76987" formatCode="0.00E+00">
                  <c:v>-5.1773599999999998E-3</c:v>
                </c:pt>
                <c:pt idx="76988" formatCode="0.00E+00">
                  <c:v>-5.1559099999999997E-3</c:v>
                </c:pt>
                <c:pt idx="76989" formatCode="0.00E+00">
                  <c:v>-5.1311400000000002E-3</c:v>
                </c:pt>
                <c:pt idx="76990" formatCode="0.00E+00">
                  <c:v>-5.1030299999999997E-3</c:v>
                </c:pt>
                <c:pt idx="76991" formatCode="0.00E+00">
                  <c:v>-5.0715600000000001E-3</c:v>
                </c:pt>
                <c:pt idx="76992" formatCode="0.00E+00">
                  <c:v>-5.0367299999999997E-3</c:v>
                </c:pt>
                <c:pt idx="76993" formatCode="0.00E+00">
                  <c:v>-4.9985200000000002E-3</c:v>
                </c:pt>
                <c:pt idx="76994" formatCode="0.00E+00">
                  <c:v>-4.9569200000000001E-3</c:v>
                </c:pt>
                <c:pt idx="76995" formatCode="0.00E+00">
                  <c:v>-4.9119300000000001E-3</c:v>
                </c:pt>
                <c:pt idx="76996" formatCode="0.00E+00">
                  <c:v>-4.8635500000000003E-3</c:v>
                </c:pt>
                <c:pt idx="76997" formatCode="0.00E+00">
                  <c:v>-4.8117799999999999E-3</c:v>
                </c:pt>
                <c:pt idx="76998" formatCode="0.00E+00">
                  <c:v>-4.7566099999999997E-3</c:v>
                </c:pt>
                <c:pt idx="76999" formatCode="0.00E+00">
                  <c:v>-4.6980499999999996E-3</c:v>
                </c:pt>
                <c:pt idx="77000" formatCode="0.00E+00">
                  <c:v>-4.6360999999999998E-3</c:v>
                </c:pt>
                <c:pt idx="77001" formatCode="0.00E+00">
                  <c:v>-4.57078E-3</c:v>
                </c:pt>
                <c:pt idx="77002" formatCode="0.00E+00">
                  <c:v>-4.5020900000000003E-3</c:v>
                </c:pt>
                <c:pt idx="77003" formatCode="0.00E+00">
                  <c:v>-4.4300499999999996E-3</c:v>
                </c:pt>
                <c:pt idx="77004" formatCode="0.00E+00">
                  <c:v>-4.3546799999999997E-3</c:v>
                </c:pt>
                <c:pt idx="77005" formatCode="0.00E+00">
                  <c:v>-4.2759900000000003E-3</c:v>
                </c:pt>
                <c:pt idx="77006" formatCode="0.00E+00">
                  <c:v>-4.1940099999999998E-3</c:v>
                </c:pt>
                <c:pt idx="77007" formatCode="0.00E+00">
                  <c:v>-4.1087700000000003E-3</c:v>
                </c:pt>
                <c:pt idx="77008" formatCode="0.00E+00">
                  <c:v>-4.0202900000000001E-3</c:v>
                </c:pt>
                <c:pt idx="77009" formatCode="0.00E+00">
                  <c:v>-3.9286E-3</c:v>
                </c:pt>
                <c:pt idx="77010" formatCode="0.00E+00">
                  <c:v>-3.83373E-3</c:v>
                </c:pt>
                <c:pt idx="77011" formatCode="0.00E+00">
                  <c:v>-3.73574E-3</c:v>
                </c:pt>
                <c:pt idx="77012" formatCode="0.00E+00">
                  <c:v>-3.6346500000000001E-3</c:v>
                </c:pt>
                <c:pt idx="77013" formatCode="0.00E+00">
                  <c:v>-3.5305100000000002E-3</c:v>
                </c:pt>
                <c:pt idx="77014" formatCode="0.00E+00">
                  <c:v>-3.4233599999999999E-3</c:v>
                </c:pt>
                <c:pt idx="77015" formatCode="0.00E+00">
                  <c:v>-3.3132700000000001E-3</c:v>
                </c:pt>
                <c:pt idx="77016" formatCode="0.00E+00">
                  <c:v>-3.2002699999999999E-3</c:v>
                </c:pt>
                <c:pt idx="77017" formatCode="0.00E+00">
                  <c:v>-3.08443E-3</c:v>
                </c:pt>
                <c:pt idx="77018" formatCode="0.00E+00">
                  <c:v>-2.9658100000000001E-3</c:v>
                </c:pt>
                <c:pt idx="77019" formatCode="0.00E+00">
                  <c:v>-2.84447E-3</c:v>
                </c:pt>
                <c:pt idx="77020" formatCode="0.00E+00">
                  <c:v>-2.72047E-3</c:v>
                </c:pt>
                <c:pt idx="77021" formatCode="0.00E+00">
                  <c:v>-2.5938900000000002E-3</c:v>
                </c:pt>
                <c:pt idx="77022" formatCode="0.00E+00">
                  <c:v>-2.4648000000000001E-3</c:v>
                </c:pt>
                <c:pt idx="77023" formatCode="0.00E+00">
                  <c:v>-2.3332700000000001E-3</c:v>
                </c:pt>
                <c:pt idx="77024" formatCode="0.00E+00">
                  <c:v>-2.1993899999999999E-3</c:v>
                </c:pt>
                <c:pt idx="77025" formatCode="0.00E+00">
                  <c:v>-2.0632300000000001E-3</c:v>
                </c:pt>
                <c:pt idx="77026" formatCode="0.00E+00">
                  <c:v>-1.9248900000000001E-3</c:v>
                </c:pt>
                <c:pt idx="77027" formatCode="0.00E+00">
                  <c:v>-1.78444E-3</c:v>
                </c:pt>
                <c:pt idx="77028" formatCode="0.00E+00">
                  <c:v>-1.6419900000000001E-3</c:v>
                </c:pt>
                <c:pt idx="77029" formatCode="0.00E+00">
                  <c:v>-1.4976200000000001E-3</c:v>
                </c:pt>
                <c:pt idx="77030" formatCode="0.00E+00">
                  <c:v>-1.35143E-3</c:v>
                </c:pt>
                <c:pt idx="77031" formatCode="0.00E+00">
                  <c:v>-1.20353E-3</c:v>
                </c:pt>
                <c:pt idx="77032" formatCode="0.00E+00">
                  <c:v>-1.05401E-3</c:v>
                </c:pt>
                <c:pt idx="77033" formatCode="0.00E+00">
                  <c:v>-9.0298699999999995E-4</c:v>
                </c:pt>
                <c:pt idx="77034" formatCode="0.00E+00">
                  <c:v>-7.5056199999999997E-4</c:v>
                </c:pt>
                <c:pt idx="77035" formatCode="0.00E+00">
                  <c:v>-5.9684799999999997E-4</c:v>
                </c:pt>
                <c:pt idx="77036" formatCode="0.00E+00">
                  <c:v>-4.4195900000000002E-4</c:v>
                </c:pt>
                <c:pt idx="77037" formatCode="0.00E+00">
                  <c:v>-2.8601000000000001E-4</c:v>
                </c:pt>
                <c:pt idx="77038" formatCode="0.00E+00">
                  <c:v>-1.29121E-4</c:v>
                </c:pt>
                <c:pt idx="77039" formatCode="0.00E+00">
                  <c:v>2.8589500000000001E-5</c:v>
                </c:pt>
                <c:pt idx="77040" formatCode="0.00E+00">
                  <c:v>1.8699799999999999E-4</c:v>
                </c:pt>
                <c:pt idx="77041" formatCode="0.00E+00">
                  <c:v>3.45979E-4</c:v>
                </c:pt>
                <c:pt idx="77042" formatCode="0.00E+00">
                  <c:v>5.0540700000000004E-4</c:v>
                </c:pt>
                <c:pt idx="77043" formatCode="0.00E+00">
                  <c:v>6.6515400000000005E-4</c:v>
                </c:pt>
                <c:pt idx="77044" formatCode="0.00E+00">
                  <c:v>8.2509E-4</c:v>
                </c:pt>
                <c:pt idx="77045" formatCode="0.00E+00">
                  <c:v>9.8508199999999997E-4</c:v>
                </c:pt>
                <c:pt idx="77046" formatCode="0.00E+00">
                  <c:v>1.145E-3</c:v>
                </c:pt>
                <c:pt idx="77047" formatCode="0.00E+00">
                  <c:v>1.3047E-3</c:v>
                </c:pt>
                <c:pt idx="77048" formatCode="0.00E+00">
                  <c:v>1.46407E-3</c:v>
                </c:pt>
                <c:pt idx="77049" formatCode="0.00E+00">
                  <c:v>1.62294E-3</c:v>
                </c:pt>
                <c:pt idx="77050" formatCode="0.00E+00">
                  <c:v>1.7811999999999999E-3</c:v>
                </c:pt>
                <c:pt idx="77051" formatCode="0.00E+00">
                  <c:v>1.9387E-3</c:v>
                </c:pt>
                <c:pt idx="77052" formatCode="0.00E+00">
                  <c:v>2.09531E-3</c:v>
                </c:pt>
                <c:pt idx="77053" formatCode="0.00E+00">
                  <c:v>2.2508799999999998E-3</c:v>
                </c:pt>
                <c:pt idx="77054" formatCode="0.00E+00">
                  <c:v>2.4052700000000002E-3</c:v>
                </c:pt>
                <c:pt idx="77055" formatCode="0.00E+00">
                  <c:v>2.55835E-3</c:v>
                </c:pt>
                <c:pt idx="77056" formatCode="0.00E+00">
                  <c:v>2.7099799999999999E-3</c:v>
                </c:pt>
                <c:pt idx="77057" formatCode="0.00E+00">
                  <c:v>2.8600100000000001E-3</c:v>
                </c:pt>
                <c:pt idx="77058" formatCode="0.00E+00">
                  <c:v>3.0083100000000002E-3</c:v>
                </c:pt>
                <c:pt idx="77059" formatCode="0.00E+00">
                  <c:v>3.1547300000000001E-3</c:v>
                </c:pt>
                <c:pt idx="77060" formatCode="0.00E+00">
                  <c:v>3.2991499999999998E-3</c:v>
                </c:pt>
                <c:pt idx="77061" formatCode="0.00E+00">
                  <c:v>3.4414300000000001E-3</c:v>
                </c:pt>
                <c:pt idx="77062" formatCode="0.00E+00">
                  <c:v>3.5814200000000001E-3</c:v>
                </c:pt>
                <c:pt idx="77063" formatCode="0.00E+00">
                  <c:v>3.7189900000000001E-3</c:v>
                </c:pt>
                <c:pt idx="77064" formatCode="0.00E+00">
                  <c:v>3.8540100000000002E-3</c:v>
                </c:pt>
                <c:pt idx="77065" formatCode="0.00E+00">
                  <c:v>3.9863499999999996E-3</c:v>
                </c:pt>
                <c:pt idx="77066" formatCode="0.00E+00">
                  <c:v>4.1158799999999997E-3</c:v>
                </c:pt>
                <c:pt idx="77067" formatCode="0.00E+00">
                  <c:v>4.24246E-3</c:v>
                </c:pt>
                <c:pt idx="77068" formatCode="0.00E+00">
                  <c:v>4.3659700000000003E-3</c:v>
                </c:pt>
                <c:pt idx="77069" formatCode="0.00E+00">
                  <c:v>4.4862900000000004E-3</c:v>
                </c:pt>
                <c:pt idx="77070" formatCode="0.00E+00">
                  <c:v>4.6032900000000003E-3</c:v>
                </c:pt>
                <c:pt idx="77071" formatCode="0.00E+00">
                  <c:v>4.7168499999999999E-3</c:v>
                </c:pt>
                <c:pt idx="77072" formatCode="0.00E+00">
                  <c:v>4.8268599999999997E-3</c:v>
                </c:pt>
                <c:pt idx="77073" formatCode="0.00E+00">
                  <c:v>4.9332000000000004E-3</c:v>
                </c:pt>
                <c:pt idx="77074" formatCode="0.00E+00">
                  <c:v>5.0357600000000002E-3</c:v>
                </c:pt>
                <c:pt idx="77075" formatCode="0.00E+00">
                  <c:v>5.1344199999999998E-3</c:v>
                </c:pt>
                <c:pt idx="77076" formatCode="0.00E+00">
                  <c:v>5.2291000000000004E-3</c:v>
                </c:pt>
                <c:pt idx="77077" formatCode="0.00E+00">
                  <c:v>5.3196700000000003E-3</c:v>
                </c:pt>
                <c:pt idx="77078" formatCode="0.00E+00">
                  <c:v>5.4060499999999999E-3</c:v>
                </c:pt>
                <c:pt idx="77079" formatCode="0.00E+00">
                  <c:v>5.4881299999999999E-3</c:v>
                </c:pt>
                <c:pt idx="77080" formatCode="0.00E+00">
                  <c:v>5.5658299999999999E-3</c:v>
                </c:pt>
                <c:pt idx="77081" formatCode="0.00E+00">
                  <c:v>5.6390600000000004E-3</c:v>
                </c:pt>
                <c:pt idx="77082" formatCode="0.00E+00">
                  <c:v>5.7077400000000002E-3</c:v>
                </c:pt>
                <c:pt idx="77083" formatCode="0.00E+00">
                  <c:v>5.7717799999999998E-3</c:v>
                </c:pt>
                <c:pt idx="77084" formatCode="0.00E+00">
                  <c:v>5.8311099999999996E-3</c:v>
                </c:pt>
                <c:pt idx="77085" formatCode="0.00E+00">
                  <c:v>5.88566E-3</c:v>
                </c:pt>
                <c:pt idx="77086" formatCode="0.00E+00">
                  <c:v>5.9353699999999997E-3</c:v>
                </c:pt>
                <c:pt idx="77087" formatCode="0.00E+00">
                  <c:v>5.98016E-3</c:v>
                </c:pt>
                <c:pt idx="77088" formatCode="0.00E+00">
                  <c:v>6.0199900000000002E-3</c:v>
                </c:pt>
                <c:pt idx="77089" formatCode="0.00E+00">
                  <c:v>6.0547999999999999E-3</c:v>
                </c:pt>
                <c:pt idx="77090" formatCode="0.00E+00">
                  <c:v>6.0845400000000003E-3</c:v>
                </c:pt>
                <c:pt idx="77091" formatCode="0.00E+00">
                  <c:v>6.1091699999999997E-3</c:v>
                </c:pt>
                <c:pt idx="77092" formatCode="0.00E+00">
                  <c:v>6.1286500000000002E-3</c:v>
                </c:pt>
                <c:pt idx="77093" formatCode="0.00E+00">
                  <c:v>6.1429600000000003E-3</c:v>
                </c:pt>
                <c:pt idx="77094" formatCode="0.00E+00">
                  <c:v>6.15206E-3</c:v>
                </c:pt>
                <c:pt idx="77095" formatCode="0.00E+00">
                  <c:v>6.1559199999999996E-3</c:v>
                </c:pt>
                <c:pt idx="77096" formatCode="0.00E+00">
                  <c:v>6.15454E-3</c:v>
                </c:pt>
                <c:pt idx="77097" formatCode="0.00E+00">
                  <c:v>6.1479000000000004E-3</c:v>
                </c:pt>
                <c:pt idx="77098" formatCode="0.00E+00">
                  <c:v>6.13599E-3</c:v>
                </c:pt>
                <c:pt idx="77099" formatCode="0.00E+00">
                  <c:v>6.1188099999999997E-3</c:v>
                </c:pt>
                <c:pt idx="77100" formatCode="0.00E+00">
                  <c:v>6.0963700000000003E-3</c:v>
                </c:pt>
                <c:pt idx="77101" formatCode="0.00E+00">
                  <c:v>6.06867E-3</c:v>
                </c:pt>
                <c:pt idx="77102" formatCode="0.00E+00">
                  <c:v>6.0357400000000004E-3</c:v>
                </c:pt>
                <c:pt idx="77103" formatCode="0.00E+00">
                  <c:v>5.9975799999999998E-3</c:v>
                </c:pt>
                <c:pt idx="77104" formatCode="0.00E+00">
                  <c:v>5.9542299999999996E-3</c:v>
                </c:pt>
                <c:pt idx="77105" formatCode="0.00E+00">
                  <c:v>5.9057099999999998E-3</c:v>
                </c:pt>
                <c:pt idx="77106" formatCode="0.00E+00">
                  <c:v>5.85207E-3</c:v>
                </c:pt>
                <c:pt idx="77107" formatCode="0.00E+00">
                  <c:v>5.7933400000000001E-3</c:v>
                </c:pt>
                <c:pt idx="77108" formatCode="0.00E+00">
                  <c:v>5.7295699999999998E-3</c:v>
                </c:pt>
                <c:pt idx="77109" formatCode="0.00E+00">
                  <c:v>5.6608199999999996E-3</c:v>
                </c:pt>
                <c:pt idx="77110" formatCode="0.00E+00">
                  <c:v>5.58713E-3</c:v>
                </c:pt>
                <c:pt idx="77111" formatCode="0.00E+00">
                  <c:v>5.5085799999999999E-3</c:v>
                </c:pt>
                <c:pt idx="77112" formatCode="0.00E+00">
                  <c:v>5.4252199999999997E-3</c:v>
                </c:pt>
                <c:pt idx="77113" formatCode="0.00E+00">
                  <c:v>5.3371399999999998E-3</c:v>
                </c:pt>
                <c:pt idx="77114" formatCode="0.00E+00">
                  <c:v>5.2444099999999997E-3</c:v>
                </c:pt>
                <c:pt idx="77115" formatCode="0.00E+00">
                  <c:v>5.1471099999999999E-3</c:v>
                </c:pt>
                <c:pt idx="77116" formatCode="0.00E+00">
                  <c:v>5.0453399999999997E-3</c:v>
                </c:pt>
                <c:pt idx="77117" formatCode="0.00E+00">
                  <c:v>4.9391699999999997E-3</c:v>
                </c:pt>
                <c:pt idx="77118" formatCode="0.00E+00">
                  <c:v>4.8287099999999999E-3</c:v>
                </c:pt>
                <c:pt idx="77119" formatCode="0.00E+00">
                  <c:v>4.7140699999999999E-3</c:v>
                </c:pt>
                <c:pt idx="77120" formatCode="0.00E+00">
                  <c:v>4.5953399999999998E-3</c:v>
                </c:pt>
                <c:pt idx="77121" formatCode="0.00E+00">
                  <c:v>4.47263E-3</c:v>
                </c:pt>
                <c:pt idx="77122" formatCode="0.00E+00">
                  <c:v>4.3460699999999996E-3</c:v>
                </c:pt>
                <c:pt idx="77123" formatCode="0.00E+00">
                  <c:v>4.2157599999999998E-3</c:v>
                </c:pt>
                <c:pt idx="77124" formatCode="0.00E+00">
                  <c:v>4.0818299999999998E-3</c:v>
                </c:pt>
                <c:pt idx="77125" formatCode="0.00E+00">
                  <c:v>3.9444099999999998E-3</c:v>
                </c:pt>
                <c:pt idx="77126" formatCode="0.00E+00">
                  <c:v>3.8036300000000001E-3</c:v>
                </c:pt>
                <c:pt idx="77127" formatCode="0.00E+00">
                  <c:v>3.6596100000000002E-3</c:v>
                </c:pt>
                <c:pt idx="77128" formatCode="0.00E+00">
                  <c:v>3.5125E-3</c:v>
                </c:pt>
                <c:pt idx="77129" formatCode="0.00E+00">
                  <c:v>3.36244E-3</c:v>
                </c:pt>
                <c:pt idx="77130" formatCode="0.00E+00">
                  <c:v>3.2095600000000002E-3</c:v>
                </c:pt>
                <c:pt idx="77131" formatCode="0.00E+00">
                  <c:v>3.0540200000000002E-3</c:v>
                </c:pt>
                <c:pt idx="77132" formatCode="0.00E+00">
                  <c:v>2.8959599999999999E-3</c:v>
                </c:pt>
                <c:pt idx="77133" formatCode="0.00E+00">
                  <c:v>2.7355399999999998E-3</c:v>
                </c:pt>
                <c:pt idx="77134" formatCode="0.00E+00">
                  <c:v>2.5728999999999999E-3</c:v>
                </c:pt>
                <c:pt idx="77135" formatCode="0.00E+00">
                  <c:v>2.40821E-3</c:v>
                </c:pt>
                <c:pt idx="77136" formatCode="0.00E+00">
                  <c:v>2.2416200000000002E-3</c:v>
                </c:pt>
                <c:pt idx="77137" formatCode="0.00E+00">
                  <c:v>2.0732799999999998E-3</c:v>
                </c:pt>
                <c:pt idx="77138" formatCode="0.00E+00">
                  <c:v>1.9033699999999999E-3</c:v>
                </c:pt>
                <c:pt idx="77139" formatCode="0.00E+00">
                  <c:v>1.73204E-3</c:v>
                </c:pt>
                <c:pt idx="77140" formatCode="0.00E+00">
                  <c:v>1.5594700000000001E-3</c:v>
                </c:pt>
                <c:pt idx="77141" formatCode="0.00E+00">
                  <c:v>1.3858E-3</c:v>
                </c:pt>
                <c:pt idx="77142" formatCode="0.00E+00">
                  <c:v>1.21122E-3</c:v>
                </c:pt>
                <c:pt idx="77143" formatCode="0.00E+00">
                  <c:v>1.0358800000000001E-3</c:v>
                </c:pt>
                <c:pt idx="77144" formatCode="0.00E+00">
                  <c:v>8.5995600000000005E-4</c:v>
                </c:pt>
                <c:pt idx="77145" formatCode="0.00E+00">
                  <c:v>6.8361400000000003E-4</c:v>
                </c:pt>
                <c:pt idx="77146" formatCode="0.00E+00">
                  <c:v>5.0702199999999998E-4</c:v>
                </c:pt>
                <c:pt idx="77147" formatCode="0.00E+00">
                  <c:v>3.3034900000000002E-4</c:v>
                </c:pt>
                <c:pt idx="77148" formatCode="0.00E+00">
                  <c:v>1.5376100000000001E-4</c:v>
                </c:pt>
                <c:pt idx="77149" formatCode="0.00E+00">
                  <c:v>-2.2574599999999999E-5</c:v>
                </c:pt>
                <c:pt idx="77150" formatCode="0.00E+00">
                  <c:v>-1.9849000000000001E-4</c:v>
                </c:pt>
                <c:pt idx="77151" formatCode="0.00E+00">
                  <c:v>-3.7382000000000002E-4</c:v>
                </c:pt>
                <c:pt idx="77152" formatCode="0.00E+00">
                  <c:v>-5.4839899999999998E-4</c:v>
                </c:pt>
                <c:pt idx="77153" formatCode="0.00E+00">
                  <c:v>-7.2206500000000003E-4</c:v>
                </c:pt>
                <c:pt idx="77154" formatCode="0.00E+00">
                  <c:v>-8.9465300000000003E-4</c:v>
                </c:pt>
                <c:pt idx="77155" formatCode="0.00E+00">
                  <c:v>-1.0660000000000001E-3</c:v>
                </c:pt>
                <c:pt idx="77156" formatCode="0.00E+00">
                  <c:v>-1.2359599999999999E-3</c:v>
                </c:pt>
                <c:pt idx="77157" formatCode="0.00E+00">
                  <c:v>-1.4043599999999999E-3</c:v>
                </c:pt>
                <c:pt idx="77158" formatCode="0.00E+00">
                  <c:v>-1.5710500000000001E-3</c:v>
                </c:pt>
                <c:pt idx="77159" formatCode="0.00E+00">
                  <c:v>-1.73588E-3</c:v>
                </c:pt>
                <c:pt idx="77160" formatCode="0.00E+00">
                  <c:v>-1.89869E-3</c:v>
                </c:pt>
                <c:pt idx="77161" formatCode="0.00E+00">
                  <c:v>-2.0593500000000002E-3</c:v>
                </c:pt>
                <c:pt idx="77162" formatCode="0.00E+00">
                  <c:v>-2.2177E-3</c:v>
                </c:pt>
                <c:pt idx="77163" formatCode="0.00E+00">
                  <c:v>-2.3736E-3</c:v>
                </c:pt>
                <c:pt idx="77164" formatCode="0.00E+00">
                  <c:v>-2.5269099999999998E-3</c:v>
                </c:pt>
                <c:pt idx="77165" formatCode="0.00E+00">
                  <c:v>-2.6775000000000002E-3</c:v>
                </c:pt>
                <c:pt idx="77166" formatCode="0.00E+00">
                  <c:v>-2.8252400000000001E-3</c:v>
                </c:pt>
                <c:pt idx="77167" formatCode="0.00E+00">
                  <c:v>-2.96999E-3</c:v>
                </c:pt>
                <c:pt idx="77168" formatCode="0.00E+00">
                  <c:v>-3.1116199999999998E-3</c:v>
                </c:pt>
                <c:pt idx="77169" formatCode="0.00E+00">
                  <c:v>-3.2500300000000001E-3</c:v>
                </c:pt>
                <c:pt idx="77170" formatCode="0.00E+00">
                  <c:v>-3.3850799999999999E-3</c:v>
                </c:pt>
                <c:pt idx="77171" formatCode="0.00E+00">
                  <c:v>-3.51667E-3</c:v>
                </c:pt>
                <c:pt idx="77172" formatCode="0.00E+00">
                  <c:v>-3.6446899999999999E-3</c:v>
                </c:pt>
                <c:pt idx="77173" formatCode="0.00E+00">
                  <c:v>-3.7690200000000001E-3</c:v>
                </c:pt>
                <c:pt idx="77174" formatCode="0.00E+00">
                  <c:v>-3.8895700000000002E-3</c:v>
                </c:pt>
                <c:pt idx="77175" formatCode="0.00E+00">
                  <c:v>-4.0062400000000003E-3</c:v>
                </c:pt>
                <c:pt idx="77176" formatCode="0.00E+00">
                  <c:v>-4.1189499999999997E-3</c:v>
                </c:pt>
                <c:pt idx="77177" formatCode="0.00E+00">
                  <c:v>-4.2275899999999998E-3</c:v>
                </c:pt>
                <c:pt idx="77178" formatCode="0.00E+00">
                  <c:v>-4.3320900000000002E-3</c:v>
                </c:pt>
                <c:pt idx="77179" formatCode="0.00E+00">
                  <c:v>-4.4323699999999997E-3</c:v>
                </c:pt>
                <c:pt idx="77180" formatCode="0.00E+00">
                  <c:v>-4.5283600000000004E-3</c:v>
                </c:pt>
                <c:pt idx="77181" formatCode="0.00E+00">
                  <c:v>-4.61999E-3</c:v>
                </c:pt>
                <c:pt idx="77182" formatCode="0.00E+00">
                  <c:v>-4.70718E-3</c:v>
                </c:pt>
                <c:pt idx="77183" formatCode="0.00E+00">
                  <c:v>-4.7898999999999997E-3</c:v>
                </c:pt>
                <c:pt idx="77184" formatCode="0.00E+00">
                  <c:v>-4.8680700000000004E-3</c:v>
                </c:pt>
                <c:pt idx="77185" formatCode="0.00E+00">
                  <c:v>-4.9416599999999996E-3</c:v>
                </c:pt>
                <c:pt idx="77186" formatCode="0.00E+00">
                  <c:v>-5.0106200000000004E-3</c:v>
                </c:pt>
                <c:pt idx="77187" formatCode="0.00E+00">
                  <c:v>-5.0749100000000002E-3</c:v>
                </c:pt>
                <c:pt idx="77188" formatCode="0.00E+00">
                  <c:v>-5.1344900000000002E-3</c:v>
                </c:pt>
                <c:pt idx="77189" formatCode="0.00E+00">
                  <c:v>-5.1893399999999998E-3</c:v>
                </c:pt>
                <c:pt idx="77190" formatCode="0.00E+00">
                  <c:v>-5.2394399999999997E-3</c:v>
                </c:pt>
                <c:pt idx="77191" formatCode="0.00E+00">
                  <c:v>-5.2847700000000003E-3</c:v>
                </c:pt>
                <c:pt idx="77192" formatCode="0.00E+00">
                  <c:v>-5.3252999999999998E-3</c:v>
                </c:pt>
                <c:pt idx="77193" formatCode="0.00E+00">
                  <c:v>-5.36105E-3</c:v>
                </c:pt>
                <c:pt idx="77194" formatCode="0.00E+00">
                  <c:v>-5.3920000000000001E-3</c:v>
                </c:pt>
                <c:pt idx="77195" formatCode="0.00E+00">
                  <c:v>-5.41815E-3</c:v>
                </c:pt>
                <c:pt idx="77196" formatCode="0.00E+00">
                  <c:v>-5.4395199999999998E-3</c:v>
                </c:pt>
                <c:pt idx="77197" formatCode="0.00E+00">
                  <c:v>-5.4561000000000002E-3</c:v>
                </c:pt>
                <c:pt idx="77198" formatCode="0.00E+00">
                  <c:v>-5.4679300000000002E-3</c:v>
                </c:pt>
                <c:pt idx="77199" formatCode="0.00E+00">
                  <c:v>-5.4750299999999997E-3</c:v>
                </c:pt>
                <c:pt idx="77200" formatCode="0.00E+00">
                  <c:v>-5.4774100000000003E-3</c:v>
                </c:pt>
                <c:pt idx="77201" formatCode="0.00E+00">
                  <c:v>-5.47511E-3</c:v>
                </c:pt>
                <c:pt idx="77202" formatCode="0.00E+00">
                  <c:v>-5.4681599999999997E-3</c:v>
                </c:pt>
                <c:pt idx="77203" formatCode="0.00E+00">
                  <c:v>-5.4566099999999998E-3</c:v>
                </c:pt>
                <c:pt idx="77204" formatCode="0.00E+00">
                  <c:v>-5.44051E-3</c:v>
                </c:pt>
                <c:pt idx="77205" formatCode="0.00E+00">
                  <c:v>-5.4198900000000001E-3</c:v>
                </c:pt>
                <c:pt idx="77206" formatCode="0.00E+00">
                  <c:v>-5.3948099999999999E-3</c:v>
                </c:pt>
                <c:pt idx="77207" formatCode="0.00E+00">
                  <c:v>-5.3653299999999998E-3</c:v>
                </c:pt>
                <c:pt idx="77208" formatCode="0.00E+00">
                  <c:v>-5.3315100000000002E-3</c:v>
                </c:pt>
                <c:pt idx="77209" formatCode="0.00E+00">
                  <c:v>-5.2934200000000001E-3</c:v>
                </c:pt>
                <c:pt idx="77210" formatCode="0.00E+00">
                  <c:v>-5.2511199999999997E-3</c:v>
                </c:pt>
                <c:pt idx="77211" formatCode="0.00E+00">
                  <c:v>-5.2046899999999997E-3</c:v>
                </c:pt>
                <c:pt idx="77212" formatCode="0.00E+00">
                  <c:v>-5.1542000000000003E-3</c:v>
                </c:pt>
                <c:pt idx="77213" formatCode="0.00E+00">
                  <c:v>-5.0997400000000002E-3</c:v>
                </c:pt>
                <c:pt idx="77214" formatCode="0.00E+00">
                  <c:v>-5.0413799999999998E-3</c:v>
                </c:pt>
                <c:pt idx="77215" formatCode="0.00E+00">
                  <c:v>-4.9792200000000003E-3</c:v>
                </c:pt>
                <c:pt idx="77216" formatCode="0.00E+00">
                  <c:v>-4.9133400000000004E-3</c:v>
                </c:pt>
                <c:pt idx="77217" formatCode="0.00E+00">
                  <c:v>-4.8438300000000004E-3</c:v>
                </c:pt>
                <c:pt idx="77218" formatCode="0.00E+00">
                  <c:v>-4.7708000000000004E-3</c:v>
                </c:pt>
                <c:pt idx="77219" formatCode="0.00E+00">
                  <c:v>-4.69433E-3</c:v>
                </c:pt>
                <c:pt idx="77220" formatCode="0.00E+00">
                  <c:v>-4.6145300000000004E-3</c:v>
                </c:pt>
                <c:pt idx="77221" formatCode="0.00E+00">
                  <c:v>-4.5314999999999999E-3</c:v>
                </c:pt>
                <c:pt idx="77222" formatCode="0.00E+00">
                  <c:v>-4.4453499999999998E-3</c:v>
                </c:pt>
                <c:pt idx="77223" formatCode="0.00E+00">
                  <c:v>-4.3561800000000003E-3</c:v>
                </c:pt>
                <c:pt idx="77224" formatCode="0.00E+00">
                  <c:v>-4.2640999999999998E-3</c:v>
                </c:pt>
                <c:pt idx="77225" formatCode="0.00E+00">
                  <c:v>-4.1692200000000004E-3</c:v>
                </c:pt>
                <c:pt idx="77226" formatCode="0.00E+00">
                  <c:v>-4.0716499999999996E-3</c:v>
                </c:pt>
                <c:pt idx="77227" formatCode="0.00E+00">
                  <c:v>-3.9715100000000001E-3</c:v>
                </c:pt>
                <c:pt idx="77228" formatCode="0.00E+00">
                  <c:v>-3.8689100000000001E-3</c:v>
                </c:pt>
                <c:pt idx="77229" formatCode="0.00E+00">
                  <c:v>-3.7639700000000002E-3</c:v>
                </c:pt>
                <c:pt idx="77230" formatCode="0.00E+00">
                  <c:v>-3.6568099999999999E-3</c:v>
                </c:pt>
                <c:pt idx="77231" formatCode="0.00E+00">
                  <c:v>-3.5475400000000001E-3</c:v>
                </c:pt>
                <c:pt idx="77232" formatCode="0.00E+00">
                  <c:v>-3.4362799999999999E-3</c:v>
                </c:pt>
                <c:pt idx="77233" formatCode="0.00E+00">
                  <c:v>-3.32314E-3</c:v>
                </c:pt>
                <c:pt idx="77234" formatCode="0.00E+00">
                  <c:v>-3.2082600000000001E-3</c:v>
                </c:pt>
                <c:pt idx="77235" formatCode="0.00E+00">
                  <c:v>-3.0917499999999999E-3</c:v>
                </c:pt>
                <c:pt idx="77236" formatCode="0.00E+00">
                  <c:v>-2.9737299999999999E-3</c:v>
                </c:pt>
                <c:pt idx="77237" formatCode="0.00E+00">
                  <c:v>-2.8543100000000001E-3</c:v>
                </c:pt>
                <c:pt idx="77238" formatCode="0.00E+00">
                  <c:v>-2.73362E-3</c:v>
                </c:pt>
                <c:pt idx="77239" formatCode="0.00E+00">
                  <c:v>-2.6117800000000002E-3</c:v>
                </c:pt>
                <c:pt idx="77240" formatCode="0.00E+00">
                  <c:v>-2.48891E-3</c:v>
                </c:pt>
                <c:pt idx="77241" formatCode="0.00E+00">
                  <c:v>-2.3651200000000001E-3</c:v>
                </c:pt>
                <c:pt idx="77242" formatCode="0.00E+00">
                  <c:v>-2.2405300000000001E-3</c:v>
                </c:pt>
                <c:pt idx="77243" formatCode="0.00E+00">
                  <c:v>-2.1152599999999999E-3</c:v>
                </c:pt>
                <c:pt idx="77244" formatCode="0.00E+00">
                  <c:v>-1.9894299999999999E-3</c:v>
                </c:pt>
                <c:pt idx="77245" formatCode="0.00E+00">
                  <c:v>-1.8631399999999999E-3</c:v>
                </c:pt>
                <c:pt idx="77246" formatCode="0.00E+00">
                  <c:v>-1.7365200000000001E-3</c:v>
                </c:pt>
                <c:pt idx="77247" formatCode="0.00E+00">
                  <c:v>-1.6096699999999999E-3</c:v>
                </c:pt>
                <c:pt idx="77248" formatCode="0.00E+00">
                  <c:v>-1.4827E-3</c:v>
                </c:pt>
                <c:pt idx="77249" formatCode="0.00E+00">
                  <c:v>-1.3557300000000001E-3</c:v>
                </c:pt>
                <c:pt idx="77250" formatCode="0.00E+00">
                  <c:v>-1.22886E-3</c:v>
                </c:pt>
                <c:pt idx="77251" formatCode="0.00E+00">
                  <c:v>-1.1021900000000001E-3</c:v>
                </c:pt>
                <c:pt idx="77252" formatCode="0.00E+00">
                  <c:v>-9.75836E-4</c:v>
                </c:pt>
                <c:pt idx="77253" formatCode="0.00E+00">
                  <c:v>-8.4989099999999997E-4</c:v>
                </c:pt>
                <c:pt idx="77254" formatCode="0.00E+00">
                  <c:v>-7.2445799999999998E-4</c:v>
                </c:pt>
                <c:pt idx="77255" formatCode="0.00E+00">
                  <c:v>-5.9963300000000002E-4</c:v>
                </c:pt>
                <c:pt idx="77256" formatCode="0.00E+00">
                  <c:v>-4.75513E-4</c:v>
                </c:pt>
                <c:pt idx="77257" formatCode="0.00E+00">
                  <c:v>-3.5219E-4</c:v>
                </c:pt>
                <c:pt idx="77258" formatCode="0.00E+00">
                  <c:v>-2.29755E-4</c:v>
                </c:pt>
                <c:pt idx="77259" formatCode="0.00E+00">
                  <c:v>-1.08297E-4</c:v>
                </c:pt>
                <c:pt idx="77260" formatCode="0.00E+00">
                  <c:v>1.20994E-5</c:v>
                </c:pt>
                <c:pt idx="77261" formatCode="0.00E+00">
                  <c:v>1.3134999999999999E-4</c:v>
                </c:pt>
                <c:pt idx="77262" formatCode="0.00E+00">
                  <c:v>2.4937400000000001E-4</c:v>
                </c:pt>
                <c:pt idx="77263" formatCode="0.00E+00">
                  <c:v>3.6609300000000001E-4</c:v>
                </c:pt>
                <c:pt idx="77264" formatCode="0.00E+00">
                  <c:v>4.8143200000000001E-4</c:v>
                </c:pt>
                <c:pt idx="77265" formatCode="0.00E+00">
                  <c:v>5.9531700000000005E-4</c:v>
                </c:pt>
                <c:pt idx="77266" formatCode="0.00E+00">
                  <c:v>7.0768000000000003E-4</c:v>
                </c:pt>
                <c:pt idx="77267" formatCode="0.00E+00">
                  <c:v>8.18452E-4</c:v>
                </c:pt>
                <c:pt idx="77268" formatCode="0.00E+00">
                  <c:v>9.2756900000000005E-4</c:v>
                </c:pt>
                <c:pt idx="77269" formatCode="0.00E+00">
                  <c:v>1.0349700000000001E-3</c:v>
                </c:pt>
                <c:pt idx="77270" formatCode="0.00E+00">
                  <c:v>1.1405899999999999E-3</c:v>
                </c:pt>
                <c:pt idx="77271" formatCode="0.00E+00">
                  <c:v>1.2443899999999999E-3</c:v>
                </c:pt>
                <c:pt idx="77272" formatCode="0.00E+00">
                  <c:v>1.34629E-3</c:v>
                </c:pt>
                <c:pt idx="77273" formatCode="0.00E+00">
                  <c:v>1.44626E-3</c:v>
                </c:pt>
                <c:pt idx="77274" formatCode="0.00E+00">
                  <c:v>1.54425E-3</c:v>
                </c:pt>
                <c:pt idx="77275" formatCode="0.00E+00">
                  <c:v>1.64021E-3</c:v>
                </c:pt>
                <c:pt idx="77276" formatCode="0.00E+00">
                  <c:v>1.7340999999999999E-3</c:v>
                </c:pt>
                <c:pt idx="77277" formatCode="0.00E+00">
                  <c:v>1.82588E-3</c:v>
                </c:pt>
                <c:pt idx="77278" formatCode="0.00E+00">
                  <c:v>1.91551E-3</c:v>
                </c:pt>
                <c:pt idx="77279" formatCode="0.00E+00">
                  <c:v>2.0029599999999998E-3</c:v>
                </c:pt>
                <c:pt idx="77280" formatCode="0.00E+00">
                  <c:v>2.0882000000000001E-3</c:v>
                </c:pt>
                <c:pt idx="77281" formatCode="0.00E+00">
                  <c:v>2.1711999999999999E-3</c:v>
                </c:pt>
                <c:pt idx="77282" formatCode="0.00E+00">
                  <c:v>2.25194E-3</c:v>
                </c:pt>
                <c:pt idx="77283" formatCode="0.00E+00">
                  <c:v>2.33038E-3</c:v>
                </c:pt>
                <c:pt idx="77284" formatCode="0.00E+00">
                  <c:v>2.4065200000000001E-3</c:v>
                </c:pt>
                <c:pt idx="77285" formatCode="0.00E+00">
                  <c:v>2.4803199999999998E-3</c:v>
                </c:pt>
                <c:pt idx="77286" formatCode="0.00E+00">
                  <c:v>2.55179E-3</c:v>
                </c:pt>
                <c:pt idx="77287" formatCode="0.00E+00">
                  <c:v>2.6208899999999999E-3</c:v>
                </c:pt>
                <c:pt idx="77288" formatCode="0.00E+00">
                  <c:v>2.6876299999999999E-3</c:v>
                </c:pt>
                <c:pt idx="77289" formatCode="0.00E+00">
                  <c:v>2.7519900000000002E-3</c:v>
                </c:pt>
                <c:pt idx="77290" formatCode="0.00E+00">
                  <c:v>2.8139699999999998E-3</c:v>
                </c:pt>
                <c:pt idx="77291" formatCode="0.00E+00">
                  <c:v>2.8735599999999998E-3</c:v>
                </c:pt>
                <c:pt idx="77292" formatCode="0.00E+00">
                  <c:v>2.9307600000000001E-3</c:v>
                </c:pt>
                <c:pt idx="77293" formatCode="0.00E+00">
                  <c:v>2.9855699999999999E-3</c:v>
                </c:pt>
                <c:pt idx="77294" formatCode="0.00E+00">
                  <c:v>3.03799E-3</c:v>
                </c:pt>
                <c:pt idx="77295" formatCode="0.00E+00">
                  <c:v>3.0880199999999999E-3</c:v>
                </c:pt>
                <c:pt idx="77296" formatCode="0.00E+00">
                  <c:v>3.1356800000000001E-3</c:v>
                </c:pt>
                <c:pt idx="77297" formatCode="0.00E+00">
                  <c:v>3.18096E-3</c:v>
                </c:pt>
                <c:pt idx="77298" formatCode="0.00E+00">
                  <c:v>3.2238900000000001E-3</c:v>
                </c:pt>
                <c:pt idx="77299" formatCode="0.00E+00">
                  <c:v>3.2644499999999999E-3</c:v>
                </c:pt>
                <c:pt idx="77300" formatCode="0.00E+00">
                  <c:v>3.3026800000000001E-3</c:v>
                </c:pt>
                <c:pt idx="77301" formatCode="0.00E+00">
                  <c:v>3.3385799999999998E-3</c:v>
                </c:pt>
                <c:pt idx="77302" formatCode="0.00E+00">
                  <c:v>3.3721699999999999E-3</c:v>
                </c:pt>
                <c:pt idx="77303" formatCode="0.00E+00">
                  <c:v>3.4034600000000001E-3</c:v>
                </c:pt>
                <c:pt idx="77304" formatCode="0.00E+00">
                  <c:v>3.43247E-3</c:v>
                </c:pt>
                <c:pt idx="77305" formatCode="0.00E+00">
                  <c:v>3.4592199999999998E-3</c:v>
                </c:pt>
                <c:pt idx="77306" formatCode="0.00E+00">
                  <c:v>3.48373E-3</c:v>
                </c:pt>
                <c:pt idx="77307" formatCode="0.00E+00">
                  <c:v>3.5060199999999999E-3</c:v>
                </c:pt>
                <c:pt idx="77308" formatCode="0.00E+00">
                  <c:v>3.5261099999999998E-3</c:v>
                </c:pt>
                <c:pt idx="77309" formatCode="0.00E+00">
                  <c:v>3.5440200000000002E-3</c:v>
                </c:pt>
                <c:pt idx="77310" formatCode="0.00E+00">
                  <c:v>3.5597900000000002E-3</c:v>
                </c:pt>
                <c:pt idx="77311" formatCode="0.00E+00">
                  <c:v>3.5734199999999999E-3</c:v>
                </c:pt>
                <c:pt idx="77312" formatCode="0.00E+00">
                  <c:v>3.5849499999999999E-3</c:v>
                </c:pt>
                <c:pt idx="77313" formatCode="0.00E+00">
                  <c:v>3.5943899999999998E-3</c:v>
                </c:pt>
                <c:pt idx="77314" formatCode="0.00E+00">
                  <c:v>3.6017900000000001E-3</c:v>
                </c:pt>
                <c:pt idx="77315" formatCode="0.00E+00">
                  <c:v>3.6071499999999999E-3</c:v>
                </c:pt>
                <c:pt idx="77316" formatCode="0.00E+00">
                  <c:v>3.6105099999999999E-3</c:v>
                </c:pt>
                <c:pt idx="77317" formatCode="0.00E+00">
                  <c:v>3.6118999999999999E-3</c:v>
                </c:pt>
                <c:pt idx="77318" formatCode="0.00E+00">
                  <c:v>3.6113400000000002E-3</c:v>
                </c:pt>
                <c:pt idx="77319" formatCode="0.00E+00">
                  <c:v>3.6088499999999998E-3</c:v>
                </c:pt>
                <c:pt idx="77320" formatCode="0.00E+00">
                  <c:v>3.6044699999999998E-3</c:v>
                </c:pt>
                <c:pt idx="77321" formatCode="0.00E+00">
                  <c:v>3.59823E-3</c:v>
                </c:pt>
                <c:pt idx="77322" formatCode="0.00E+00">
                  <c:v>3.5901399999999999E-3</c:v>
                </c:pt>
                <c:pt idx="77323" formatCode="0.00E+00">
                  <c:v>3.5802400000000002E-3</c:v>
                </c:pt>
                <c:pt idx="77324" formatCode="0.00E+00">
                  <c:v>3.5685500000000002E-3</c:v>
                </c:pt>
                <c:pt idx="77325" formatCode="0.00E+00">
                  <c:v>3.5550999999999998E-3</c:v>
                </c:pt>
                <c:pt idx="77326" formatCode="0.00E+00">
                  <c:v>3.5399199999999998E-3</c:v>
                </c:pt>
                <c:pt idx="77327" formatCode="0.00E+00">
                  <c:v>3.5230299999999999E-3</c:v>
                </c:pt>
                <c:pt idx="77328" formatCode="0.00E+00">
                  <c:v>3.50446E-3</c:v>
                </c:pt>
                <c:pt idx="77329" formatCode="0.00E+00">
                  <c:v>3.48424E-3</c:v>
                </c:pt>
                <c:pt idx="77330" formatCode="0.00E+00">
                  <c:v>3.4623900000000001E-3</c:v>
                </c:pt>
                <c:pt idx="77331" formatCode="0.00E+00">
                  <c:v>3.4389300000000002E-3</c:v>
                </c:pt>
                <c:pt idx="77332" formatCode="0.00E+00">
                  <c:v>3.4139000000000001E-3</c:v>
                </c:pt>
                <c:pt idx="77333" formatCode="0.00E+00">
                  <c:v>3.3873000000000002E-3</c:v>
                </c:pt>
                <c:pt idx="77334" formatCode="0.00E+00">
                  <c:v>3.3591799999999998E-3</c:v>
                </c:pt>
                <c:pt idx="77335" formatCode="0.00E+00">
                  <c:v>3.3295500000000001E-3</c:v>
                </c:pt>
                <c:pt idx="77336" formatCode="0.00E+00">
                  <c:v>3.2984400000000001E-3</c:v>
                </c:pt>
                <c:pt idx="77337" formatCode="0.00E+00">
                  <c:v>3.2658600000000002E-3</c:v>
                </c:pt>
                <c:pt idx="77338" formatCode="0.00E+00">
                  <c:v>3.2318500000000001E-3</c:v>
                </c:pt>
                <c:pt idx="77339" formatCode="0.00E+00">
                  <c:v>3.1964099999999998E-3</c:v>
                </c:pt>
                <c:pt idx="77340" formatCode="0.00E+00">
                  <c:v>3.1595799999999999E-3</c:v>
                </c:pt>
                <c:pt idx="77341" formatCode="0.00E+00">
                  <c:v>3.12137E-3</c:v>
                </c:pt>
                <c:pt idx="77342" formatCode="0.00E+00">
                  <c:v>3.0818099999999999E-3</c:v>
                </c:pt>
                <c:pt idx="77343" formatCode="0.00E+00">
                  <c:v>3.04091E-3</c:v>
                </c:pt>
                <c:pt idx="77344" formatCode="0.00E+00">
                  <c:v>2.99869E-3</c:v>
                </c:pt>
                <c:pt idx="77345" formatCode="0.00E+00">
                  <c:v>2.95517E-3</c:v>
                </c:pt>
                <c:pt idx="77346" formatCode="0.00E+00">
                  <c:v>2.9103699999999998E-3</c:v>
                </c:pt>
                <c:pt idx="77347" formatCode="0.00E+00">
                  <c:v>2.8643100000000001E-3</c:v>
                </c:pt>
                <c:pt idx="77348" formatCode="0.00E+00">
                  <c:v>2.81701E-3</c:v>
                </c:pt>
                <c:pt idx="77349" formatCode="0.00E+00">
                  <c:v>2.7684799999999998E-3</c:v>
                </c:pt>
                <c:pt idx="77350" formatCode="0.00E+00">
                  <c:v>2.7187299999999999E-3</c:v>
                </c:pt>
                <c:pt idx="77351" formatCode="0.00E+00">
                  <c:v>2.6677900000000002E-3</c:v>
                </c:pt>
                <c:pt idx="77352" formatCode="0.00E+00">
                  <c:v>2.61568E-3</c:v>
                </c:pt>
                <c:pt idx="77353" formatCode="0.00E+00">
                  <c:v>2.5623999999999998E-3</c:v>
                </c:pt>
                <c:pt idx="77354" formatCode="0.00E+00">
                  <c:v>2.50797E-3</c:v>
                </c:pt>
                <c:pt idx="77355" formatCode="0.00E+00">
                  <c:v>2.4524199999999999E-3</c:v>
                </c:pt>
                <c:pt idx="77356" formatCode="0.00E+00">
                  <c:v>2.3957499999999999E-3</c:v>
                </c:pt>
                <c:pt idx="77357" formatCode="0.00E+00">
                  <c:v>2.3379799999999999E-3</c:v>
                </c:pt>
                <c:pt idx="77358" formatCode="0.00E+00">
                  <c:v>2.2791199999999999E-3</c:v>
                </c:pt>
                <c:pt idx="77359" formatCode="0.00E+00">
                  <c:v>2.2191899999999998E-3</c:v>
                </c:pt>
                <c:pt idx="77360" formatCode="0.00E+00">
                  <c:v>2.1582099999999998E-3</c:v>
                </c:pt>
                <c:pt idx="77361" formatCode="0.00E+00">
                  <c:v>2.0961899999999999E-3</c:v>
                </c:pt>
                <c:pt idx="77362" formatCode="0.00E+00">
                  <c:v>2.0331500000000001E-3</c:v>
                </c:pt>
                <c:pt idx="77363" formatCode="0.00E+00">
                  <c:v>1.9691000000000001E-3</c:v>
                </c:pt>
                <c:pt idx="77364" formatCode="0.00E+00">
                  <c:v>1.90405E-3</c:v>
                </c:pt>
                <c:pt idx="77365" formatCode="0.00E+00">
                  <c:v>1.83803E-3</c:v>
                </c:pt>
                <c:pt idx="77366" formatCode="0.00E+00">
                  <c:v>1.7710499999999999E-3</c:v>
                </c:pt>
                <c:pt idx="77367" formatCode="0.00E+00">
                  <c:v>1.70313E-3</c:v>
                </c:pt>
                <c:pt idx="77368" formatCode="0.00E+00">
                  <c:v>1.6342800000000001E-3</c:v>
                </c:pt>
                <c:pt idx="77369" formatCode="0.00E+00">
                  <c:v>1.56452E-3</c:v>
                </c:pt>
                <c:pt idx="77370" formatCode="0.00E+00">
                  <c:v>1.49387E-3</c:v>
                </c:pt>
                <c:pt idx="77371" formatCode="0.00E+00">
                  <c:v>1.42234E-3</c:v>
                </c:pt>
                <c:pt idx="77372" formatCode="0.00E+00">
                  <c:v>1.34997E-3</c:v>
                </c:pt>
                <c:pt idx="77373" formatCode="0.00E+00">
                  <c:v>1.27676E-3</c:v>
                </c:pt>
                <c:pt idx="77374" formatCode="0.00E+00">
                  <c:v>1.2027400000000001E-3</c:v>
                </c:pt>
                <c:pt idx="77375" formatCode="0.00E+00">
                  <c:v>1.1279199999999999E-3</c:v>
                </c:pt>
                <c:pt idx="77376" formatCode="0.00E+00">
                  <c:v>1.05233E-3</c:v>
                </c:pt>
                <c:pt idx="77377" formatCode="0.00E+00">
                  <c:v>9.7600200000000001E-4</c:v>
                </c:pt>
                <c:pt idx="77378" formatCode="0.00E+00">
                  <c:v>8.9894499999999995E-4</c:v>
                </c:pt>
                <c:pt idx="77379" formatCode="0.00E+00">
                  <c:v>8.2118899999999995E-4</c:v>
                </c:pt>
                <c:pt idx="77380" formatCode="0.00E+00">
                  <c:v>7.4275899999999995E-4</c:v>
                </c:pt>
                <c:pt idx="77381" formatCode="0.00E+00">
                  <c:v>6.6368199999999997E-4</c:v>
                </c:pt>
                <c:pt idx="77382" formatCode="0.00E+00">
                  <c:v>5.8398399999999996E-4</c:v>
                </c:pt>
                <c:pt idx="77383" formatCode="0.00E+00">
                  <c:v>5.0369399999999995E-4</c:v>
                </c:pt>
                <c:pt idx="77384" formatCode="0.00E+00">
                  <c:v>4.2284100000000003E-4</c:v>
                </c:pt>
                <c:pt idx="77385" formatCode="0.00E+00">
                  <c:v>3.4145699999999998E-4</c:v>
                </c:pt>
                <c:pt idx="77386" formatCode="0.00E+00">
                  <c:v>2.5957200000000001E-4</c:v>
                </c:pt>
                <c:pt idx="77387" formatCode="0.00E+00">
                  <c:v>1.7721999999999999E-4</c:v>
                </c:pt>
                <c:pt idx="77388" formatCode="0.00E+00">
                  <c:v>9.4434100000000004E-5</c:v>
                </c:pt>
                <c:pt idx="77389" formatCode="0.00E+00">
                  <c:v>1.12499E-5</c:v>
                </c:pt>
                <c:pt idx="77390" formatCode="0.00E+00">
                  <c:v>-7.2296299999999994E-5</c:v>
                </c:pt>
                <c:pt idx="77391" formatCode="0.00E+00">
                  <c:v>-1.56167E-4</c:v>
                </c:pt>
                <c:pt idx="77392" formatCode="0.00E+00">
                  <c:v>-2.40323E-4</c:v>
                </c:pt>
                <c:pt idx="77393" formatCode="0.00E+00">
                  <c:v>-3.2472600000000001E-4</c:v>
                </c:pt>
                <c:pt idx="77394" formatCode="0.00E+00">
                  <c:v>-4.0933199999999999E-4</c:v>
                </c:pt>
                <c:pt idx="77395" formatCode="0.00E+00">
                  <c:v>-4.9410100000000005E-4</c:v>
                </c:pt>
                <c:pt idx="77396" formatCode="0.00E+00">
                  <c:v>-5.7898800000000001E-4</c:v>
                </c:pt>
                <c:pt idx="77397" formatCode="0.00E+00">
                  <c:v>-6.6394800000000003E-4</c:v>
                </c:pt>
                <c:pt idx="77398" formatCode="0.00E+00">
                  <c:v>-7.4893599999999996E-4</c:v>
                </c:pt>
                <c:pt idx="77399" formatCode="0.00E+00">
                  <c:v>-8.3390299999999999E-4</c:v>
                </c:pt>
                <c:pt idx="77400" formatCode="0.00E+00">
                  <c:v>-9.1880200000000003E-4</c:v>
                </c:pt>
                <c:pt idx="77401" formatCode="0.00E+00">
                  <c:v>-1.00358E-3</c:v>
                </c:pt>
                <c:pt idx="77402" formatCode="0.00E+00">
                  <c:v>-1.0881899999999999E-3</c:v>
                </c:pt>
                <c:pt idx="77403" formatCode="0.00E+00">
                  <c:v>-1.1725800000000001E-3</c:v>
                </c:pt>
                <c:pt idx="77404" formatCode="0.00E+00">
                  <c:v>-1.2566999999999999E-3</c:v>
                </c:pt>
                <c:pt idx="77405" formatCode="0.00E+00">
                  <c:v>-1.34049E-3</c:v>
                </c:pt>
                <c:pt idx="77406" formatCode="0.00E+00">
                  <c:v>-1.4238899999999999E-3</c:v>
                </c:pt>
                <c:pt idx="77407" formatCode="0.00E+00">
                  <c:v>-1.5068499999999999E-3</c:v>
                </c:pt>
                <c:pt idx="77408" formatCode="0.00E+00">
                  <c:v>-1.58932E-3</c:v>
                </c:pt>
                <c:pt idx="77409" formatCode="0.00E+00">
                  <c:v>-1.6712299999999999E-3</c:v>
                </c:pt>
                <c:pt idx="77410" formatCode="0.00E+00">
                  <c:v>-1.75253E-3</c:v>
                </c:pt>
                <c:pt idx="77411" formatCode="0.00E+00">
                  <c:v>-1.83315E-3</c:v>
                </c:pt>
                <c:pt idx="77412" formatCode="0.00E+00">
                  <c:v>-1.91304E-3</c:v>
                </c:pt>
                <c:pt idx="77413" formatCode="0.00E+00">
                  <c:v>-1.9921299999999999E-3</c:v>
                </c:pt>
                <c:pt idx="77414" formatCode="0.00E+00">
                  <c:v>-2.0703599999999998E-3</c:v>
                </c:pt>
                <c:pt idx="77415" formatCode="0.00E+00">
                  <c:v>-2.1476799999999999E-3</c:v>
                </c:pt>
                <c:pt idx="77416" formatCode="0.00E+00">
                  <c:v>-2.2240099999999998E-3</c:v>
                </c:pt>
                <c:pt idx="77417" formatCode="0.00E+00">
                  <c:v>-2.2992899999999998E-3</c:v>
                </c:pt>
                <c:pt idx="77418" formatCode="0.00E+00">
                  <c:v>-2.3734699999999999E-3</c:v>
                </c:pt>
                <c:pt idx="77419" formatCode="0.00E+00">
                  <c:v>-2.4464700000000001E-3</c:v>
                </c:pt>
                <c:pt idx="77420" formatCode="0.00E+00">
                  <c:v>-2.5182300000000002E-3</c:v>
                </c:pt>
                <c:pt idx="77421" formatCode="0.00E+00">
                  <c:v>-2.5886799999999999E-3</c:v>
                </c:pt>
                <c:pt idx="77422" formatCode="0.00E+00">
                  <c:v>-2.6577699999999998E-3</c:v>
                </c:pt>
                <c:pt idx="77423" formatCode="0.00E+00">
                  <c:v>-2.72543E-3</c:v>
                </c:pt>
                <c:pt idx="77424" formatCode="0.00E+00">
                  <c:v>-2.7915800000000001E-3</c:v>
                </c:pt>
                <c:pt idx="77425" formatCode="0.00E+00">
                  <c:v>-2.8561799999999998E-3</c:v>
                </c:pt>
                <c:pt idx="77426" formatCode="0.00E+00">
                  <c:v>-2.9191500000000001E-3</c:v>
                </c:pt>
                <c:pt idx="77427" formatCode="0.00E+00">
                  <c:v>-2.9804300000000001E-3</c:v>
                </c:pt>
                <c:pt idx="77428" formatCode="0.00E+00">
                  <c:v>-3.03995E-3</c:v>
                </c:pt>
                <c:pt idx="77429" formatCode="0.00E+00">
                  <c:v>-3.0976599999999999E-3</c:v>
                </c:pt>
                <c:pt idx="77430" formatCode="0.00E+00">
                  <c:v>-3.1534900000000001E-3</c:v>
                </c:pt>
                <c:pt idx="77431" formatCode="0.00E+00">
                  <c:v>-3.2073800000000001E-3</c:v>
                </c:pt>
                <c:pt idx="77432" formatCode="0.00E+00">
                  <c:v>-3.2592699999999999E-3</c:v>
                </c:pt>
                <c:pt idx="77433" formatCode="0.00E+00">
                  <c:v>-3.3091000000000001E-3</c:v>
                </c:pt>
                <c:pt idx="77434" formatCode="0.00E+00">
                  <c:v>-3.3568000000000001E-3</c:v>
                </c:pt>
                <c:pt idx="77435" formatCode="0.00E+00">
                  <c:v>-3.4023299999999999E-3</c:v>
                </c:pt>
                <c:pt idx="77436" formatCode="0.00E+00">
                  <c:v>-3.4456199999999999E-3</c:v>
                </c:pt>
                <c:pt idx="77437" formatCode="0.00E+00">
                  <c:v>-3.4866200000000002E-3</c:v>
                </c:pt>
                <c:pt idx="77438" formatCode="0.00E+00">
                  <c:v>-3.5252700000000001E-3</c:v>
                </c:pt>
                <c:pt idx="77439" formatCode="0.00E+00">
                  <c:v>-3.5615299999999998E-3</c:v>
                </c:pt>
                <c:pt idx="77440" formatCode="0.00E+00">
                  <c:v>-3.5953399999999998E-3</c:v>
                </c:pt>
                <c:pt idx="77441" formatCode="0.00E+00">
                  <c:v>-3.6266499999999999E-3</c:v>
                </c:pt>
                <c:pt idx="77442" formatCode="0.00E+00">
                  <c:v>-3.65541E-3</c:v>
                </c:pt>
                <c:pt idx="77443" formatCode="0.00E+00">
                  <c:v>-3.6815799999999998E-3</c:v>
                </c:pt>
                <c:pt idx="77444" formatCode="0.00E+00">
                  <c:v>-3.7051100000000002E-3</c:v>
                </c:pt>
                <c:pt idx="77445" formatCode="0.00E+00">
                  <c:v>-3.7259599999999999E-3</c:v>
                </c:pt>
                <c:pt idx="77446" formatCode="0.00E+00">
                  <c:v>-3.7440899999999998E-3</c:v>
                </c:pt>
                <c:pt idx="77447" formatCode="0.00E+00">
                  <c:v>-3.7594600000000001E-3</c:v>
                </c:pt>
                <c:pt idx="77448" formatCode="0.00E+00">
                  <c:v>-3.77203E-3</c:v>
                </c:pt>
                <c:pt idx="77449" formatCode="0.00E+00">
                  <c:v>-3.7817800000000002E-3</c:v>
                </c:pt>
                <c:pt idx="77450" formatCode="0.00E+00">
                  <c:v>-3.7886600000000001E-3</c:v>
                </c:pt>
                <c:pt idx="77451" formatCode="0.00E+00">
                  <c:v>-3.7926600000000002E-3</c:v>
                </c:pt>
                <c:pt idx="77452" formatCode="0.00E+00">
                  <c:v>-3.7937399999999999E-3</c:v>
                </c:pt>
                <c:pt idx="77453" formatCode="0.00E+00">
                  <c:v>-3.79189E-3</c:v>
                </c:pt>
                <c:pt idx="77454" formatCode="0.00E+00">
                  <c:v>-3.78707E-3</c:v>
                </c:pt>
                <c:pt idx="77455" formatCode="0.00E+00">
                  <c:v>-3.7792699999999999E-3</c:v>
                </c:pt>
                <c:pt idx="77456" formatCode="0.00E+00">
                  <c:v>-3.7684799999999998E-3</c:v>
                </c:pt>
                <c:pt idx="77457" formatCode="0.00E+00">
                  <c:v>-3.7546799999999998E-3</c:v>
                </c:pt>
                <c:pt idx="77458" formatCode="0.00E+00">
                  <c:v>-3.73786E-3</c:v>
                </c:pt>
                <c:pt idx="77459" formatCode="0.00E+00">
                  <c:v>-3.7180199999999998E-3</c:v>
                </c:pt>
                <c:pt idx="77460" formatCode="0.00E+00">
                  <c:v>-3.6951499999999999E-3</c:v>
                </c:pt>
                <c:pt idx="77461" formatCode="0.00E+00">
                  <c:v>-3.6692399999999998E-3</c:v>
                </c:pt>
                <c:pt idx="77462" formatCode="0.00E+00">
                  <c:v>-3.6403099999999999E-3</c:v>
                </c:pt>
                <c:pt idx="77463" formatCode="0.00E+00">
                  <c:v>-3.6083600000000001E-3</c:v>
                </c:pt>
                <c:pt idx="77464" formatCode="0.00E+00">
                  <c:v>-3.5733800000000001E-3</c:v>
                </c:pt>
                <c:pt idx="77465" formatCode="0.00E+00">
                  <c:v>-3.5354000000000002E-3</c:v>
                </c:pt>
                <c:pt idx="77466" formatCode="0.00E+00">
                  <c:v>-3.4944400000000001E-3</c:v>
                </c:pt>
                <c:pt idx="77467" formatCode="0.00E+00">
                  <c:v>-3.4504900000000001E-3</c:v>
                </c:pt>
                <c:pt idx="77468" formatCode="0.00E+00">
                  <c:v>-3.4036000000000001E-3</c:v>
                </c:pt>
                <c:pt idx="77469" formatCode="0.00E+00">
                  <c:v>-3.3537800000000002E-3</c:v>
                </c:pt>
                <c:pt idx="77470" formatCode="0.00E+00">
                  <c:v>-3.3010499999999998E-3</c:v>
                </c:pt>
                <c:pt idx="77471" formatCode="0.00E+00">
                  <c:v>-3.24545E-3</c:v>
                </c:pt>
                <c:pt idx="77472" formatCode="0.00E+00">
                  <c:v>-3.18702E-3</c:v>
                </c:pt>
                <c:pt idx="77473" formatCode="0.00E+00">
                  <c:v>-3.1257799999999999E-3</c:v>
                </c:pt>
                <c:pt idx="77474" formatCode="0.00E+00">
                  <c:v>-3.0617800000000001E-3</c:v>
                </c:pt>
                <c:pt idx="77475" formatCode="0.00E+00">
                  <c:v>-2.9950599999999999E-3</c:v>
                </c:pt>
                <c:pt idx="77476" formatCode="0.00E+00">
                  <c:v>-2.92567E-3</c:v>
                </c:pt>
                <c:pt idx="77477" formatCode="0.00E+00">
                  <c:v>-2.8536500000000001E-3</c:v>
                </c:pt>
                <c:pt idx="77478" formatCode="0.00E+00">
                  <c:v>-2.7790599999999999E-3</c:v>
                </c:pt>
                <c:pt idx="77479" formatCode="0.00E+00">
                  <c:v>-2.7019600000000002E-3</c:v>
                </c:pt>
                <c:pt idx="77480" formatCode="0.00E+00">
                  <c:v>-2.6224E-3</c:v>
                </c:pt>
                <c:pt idx="77481" formatCode="0.00E+00">
                  <c:v>-2.5404400000000001E-3</c:v>
                </c:pt>
                <c:pt idx="77482" formatCode="0.00E+00">
                  <c:v>-2.4561499999999998E-3</c:v>
                </c:pt>
                <c:pt idx="77483" formatCode="0.00E+00">
                  <c:v>-2.36959E-3</c:v>
                </c:pt>
                <c:pt idx="77484" formatCode="0.00E+00">
                  <c:v>-2.2808300000000002E-3</c:v>
                </c:pt>
                <c:pt idx="77485" formatCode="0.00E+00">
                  <c:v>-2.18995E-3</c:v>
                </c:pt>
                <c:pt idx="77486" formatCode="0.00E+00">
                  <c:v>-2.0970300000000002E-3</c:v>
                </c:pt>
                <c:pt idx="77487" formatCode="0.00E+00">
                  <c:v>-2.00213E-3</c:v>
                </c:pt>
                <c:pt idx="77488" formatCode="0.00E+00">
                  <c:v>-1.9053399999999999E-3</c:v>
                </c:pt>
                <c:pt idx="77489" formatCode="0.00E+00">
                  <c:v>-1.80675E-3</c:v>
                </c:pt>
                <c:pt idx="77490" formatCode="0.00E+00">
                  <c:v>-1.7064300000000001E-3</c:v>
                </c:pt>
                <c:pt idx="77491" formatCode="0.00E+00">
                  <c:v>-1.60447E-3</c:v>
                </c:pt>
                <c:pt idx="77492" formatCode="0.00E+00">
                  <c:v>-1.5009699999999999E-3</c:v>
                </c:pt>
                <c:pt idx="77493" formatCode="0.00E+00">
                  <c:v>-1.39602E-3</c:v>
                </c:pt>
                <c:pt idx="77494" formatCode="0.00E+00">
                  <c:v>-1.2897E-3</c:v>
                </c:pt>
                <c:pt idx="77495" formatCode="0.00E+00">
                  <c:v>-1.18212E-3</c:v>
                </c:pt>
                <c:pt idx="77496" formatCode="0.00E+00">
                  <c:v>-1.0733699999999999E-3</c:v>
                </c:pt>
                <c:pt idx="77497" formatCode="0.00E+00">
                  <c:v>-9.6355099999999999E-4</c:v>
                </c:pt>
                <c:pt idx="77498" formatCode="0.00E+00">
                  <c:v>-8.5276299999999998E-4</c:v>
                </c:pt>
                <c:pt idx="77499" formatCode="0.00E+00">
                  <c:v>-7.4111000000000001E-4</c:v>
                </c:pt>
                <c:pt idx="77500" formatCode="0.00E+00">
                  <c:v>-6.2869200000000003E-4</c:v>
                </c:pt>
                <c:pt idx="77501" formatCode="0.00E+00">
                  <c:v>-5.1561599999999999E-4</c:v>
                </c:pt>
                <c:pt idx="77502" formatCode="0.00E+00">
                  <c:v>-4.0198700000000003E-4</c:v>
                </c:pt>
                <c:pt idx="77503" formatCode="0.00E+00">
                  <c:v>-2.8791E-4</c:v>
                </c:pt>
                <c:pt idx="77504" formatCode="0.00E+00">
                  <c:v>-1.7349499999999999E-4</c:v>
                </c:pt>
                <c:pt idx="77505" formatCode="0.00E+00">
                  <c:v>-5.8849199999999999E-5</c:v>
                </c:pt>
                <c:pt idx="77506" formatCode="0.00E+00">
                  <c:v>5.5918899999999998E-5</c:v>
                </c:pt>
                <c:pt idx="77507" formatCode="0.00E+00">
                  <c:v>1.707E-4</c:v>
                </c:pt>
                <c:pt idx="77508" formatCode="0.00E+00">
                  <c:v>2.8538400000000002E-4</c:v>
                </c:pt>
                <c:pt idx="77509" formatCode="0.00E+00">
                  <c:v>3.99861E-4</c:v>
                </c:pt>
                <c:pt idx="77510" formatCode="0.00E+00">
                  <c:v>5.1402100000000003E-4</c:v>
                </c:pt>
                <c:pt idx="77511" formatCode="0.00E+00">
                  <c:v>6.2775500000000002E-4</c:v>
                </c:pt>
                <c:pt idx="77512" formatCode="0.00E+00">
                  <c:v>7.4095200000000002E-4</c:v>
                </c:pt>
                <c:pt idx="77513" formatCode="0.00E+00">
                  <c:v>8.5350300000000003E-4</c:v>
                </c:pt>
                <c:pt idx="77514" formatCode="0.00E+00">
                  <c:v>9.6529999999999999E-4</c:v>
                </c:pt>
                <c:pt idx="77515" formatCode="0.00E+00">
                  <c:v>1.0762300000000001E-3</c:v>
                </c:pt>
                <c:pt idx="77516" formatCode="0.00E+00">
                  <c:v>1.1862000000000001E-3</c:v>
                </c:pt>
                <c:pt idx="77517" formatCode="0.00E+00">
                  <c:v>1.2950800000000001E-3</c:v>
                </c:pt>
                <c:pt idx="77518" formatCode="0.00E+00">
                  <c:v>1.40278E-3</c:v>
                </c:pt>
                <c:pt idx="77519" formatCode="0.00E+00">
                  <c:v>1.5091900000000001E-3</c:v>
                </c:pt>
                <c:pt idx="77520" formatCode="0.00E+00">
                  <c:v>1.61421E-3</c:v>
                </c:pt>
                <c:pt idx="77521" formatCode="0.00E+00">
                  <c:v>1.71773E-3</c:v>
                </c:pt>
                <c:pt idx="77522" formatCode="0.00E+00">
                  <c:v>1.8196600000000001E-3</c:v>
                </c:pt>
                <c:pt idx="77523" formatCode="0.00E+00">
                  <c:v>1.9199E-3</c:v>
                </c:pt>
                <c:pt idx="77524" formatCode="0.00E+00">
                  <c:v>2.01834E-3</c:v>
                </c:pt>
                <c:pt idx="77525" formatCode="0.00E+00">
                  <c:v>2.1148999999999999E-3</c:v>
                </c:pt>
                <c:pt idx="77526" formatCode="0.00E+00">
                  <c:v>2.2094699999999998E-3</c:v>
                </c:pt>
                <c:pt idx="77527" formatCode="0.00E+00">
                  <c:v>2.3019799999999999E-3</c:v>
                </c:pt>
                <c:pt idx="77528" formatCode="0.00E+00">
                  <c:v>2.3923199999999999E-3</c:v>
                </c:pt>
                <c:pt idx="77529" formatCode="0.00E+00">
                  <c:v>2.4804100000000002E-3</c:v>
                </c:pt>
                <c:pt idx="77530" formatCode="0.00E+00">
                  <c:v>2.56617E-3</c:v>
                </c:pt>
                <c:pt idx="77531" formatCode="0.00E+00">
                  <c:v>2.6495099999999999E-3</c:v>
                </c:pt>
                <c:pt idx="77532" formatCode="0.00E+00">
                  <c:v>2.7303599999999998E-3</c:v>
                </c:pt>
                <c:pt idx="77533" formatCode="0.00E+00">
                  <c:v>2.8086299999999999E-3</c:v>
                </c:pt>
                <c:pt idx="77534" formatCode="0.00E+00">
                  <c:v>2.88426E-3</c:v>
                </c:pt>
                <c:pt idx="77535" formatCode="0.00E+00">
                  <c:v>2.9571799999999998E-3</c:v>
                </c:pt>
                <c:pt idx="77536" formatCode="0.00E+00">
                  <c:v>3.0273100000000001E-3</c:v>
                </c:pt>
                <c:pt idx="77537" formatCode="0.00E+00">
                  <c:v>3.0945899999999999E-3</c:v>
                </c:pt>
                <c:pt idx="77538" formatCode="0.00E+00">
                  <c:v>3.1589600000000002E-3</c:v>
                </c:pt>
                <c:pt idx="77539" formatCode="0.00E+00">
                  <c:v>3.2203499999999999E-3</c:v>
                </c:pt>
                <c:pt idx="77540" formatCode="0.00E+00">
                  <c:v>3.2787300000000001E-3</c:v>
                </c:pt>
                <c:pt idx="77541" formatCode="0.00E+00">
                  <c:v>3.33402E-3</c:v>
                </c:pt>
                <c:pt idx="77542" formatCode="0.00E+00">
                  <c:v>3.3861999999999998E-3</c:v>
                </c:pt>
                <c:pt idx="77543" formatCode="0.00E+00">
                  <c:v>3.4351999999999998E-3</c:v>
                </c:pt>
                <c:pt idx="77544" formatCode="0.00E+00">
                  <c:v>3.4809799999999998E-3</c:v>
                </c:pt>
                <c:pt idx="77545" formatCode="0.00E+00">
                  <c:v>3.52352E-3</c:v>
                </c:pt>
                <c:pt idx="77546" formatCode="0.00E+00">
                  <c:v>3.5627800000000002E-3</c:v>
                </c:pt>
                <c:pt idx="77547" formatCode="0.00E+00">
                  <c:v>3.5987200000000001E-3</c:v>
                </c:pt>
                <c:pt idx="77548" formatCode="0.00E+00">
                  <c:v>3.63131E-3</c:v>
                </c:pt>
                <c:pt idx="77549" formatCode="0.00E+00">
                  <c:v>3.6605499999999998E-3</c:v>
                </c:pt>
                <c:pt idx="77550" formatCode="0.00E+00">
                  <c:v>3.6863999999999998E-3</c:v>
                </c:pt>
                <c:pt idx="77551" formatCode="0.00E+00">
                  <c:v>3.7088400000000001E-3</c:v>
                </c:pt>
                <c:pt idx="77552" formatCode="0.00E+00">
                  <c:v>3.7278799999999998E-3</c:v>
                </c:pt>
                <c:pt idx="77553" formatCode="0.00E+00">
                  <c:v>3.7434999999999999E-3</c:v>
                </c:pt>
                <c:pt idx="77554" formatCode="0.00E+00">
                  <c:v>3.7556899999999999E-3</c:v>
                </c:pt>
                <c:pt idx="77555" formatCode="0.00E+00">
                  <c:v>3.7644599999999999E-3</c:v>
                </c:pt>
                <c:pt idx="77556" formatCode="0.00E+00">
                  <c:v>3.7697999999999998E-3</c:v>
                </c:pt>
                <c:pt idx="77557" formatCode="0.00E+00">
                  <c:v>3.77174E-3</c:v>
                </c:pt>
                <c:pt idx="77558" formatCode="0.00E+00">
                  <c:v>3.7702600000000001E-3</c:v>
                </c:pt>
                <c:pt idx="77559" formatCode="0.00E+00">
                  <c:v>3.7653999999999999E-3</c:v>
                </c:pt>
                <c:pt idx="77560" formatCode="0.00E+00">
                  <c:v>3.7571599999999998E-3</c:v>
                </c:pt>
                <c:pt idx="77561" formatCode="0.00E+00">
                  <c:v>3.7455800000000001E-3</c:v>
                </c:pt>
                <c:pt idx="77562" formatCode="0.00E+00">
                  <c:v>3.7306700000000002E-3</c:v>
                </c:pt>
                <c:pt idx="77563" formatCode="0.00E+00">
                  <c:v>3.7124599999999999E-3</c:v>
                </c:pt>
                <c:pt idx="77564" formatCode="0.00E+00">
                  <c:v>3.6909999999999998E-3</c:v>
                </c:pt>
                <c:pt idx="77565" formatCode="0.00E+00">
                  <c:v>3.6662999999999999E-3</c:v>
                </c:pt>
                <c:pt idx="77566" formatCode="0.00E+00">
                  <c:v>3.6384199999999998E-3</c:v>
                </c:pt>
                <c:pt idx="77567" formatCode="0.00E+00">
                  <c:v>3.6073899999999998E-3</c:v>
                </c:pt>
                <c:pt idx="77568" formatCode="0.00E+00">
                  <c:v>3.57326E-3</c:v>
                </c:pt>
                <c:pt idx="77569" formatCode="0.00E+00">
                  <c:v>3.53608E-3</c:v>
                </c:pt>
                <c:pt idx="77570" formatCode="0.00E+00">
                  <c:v>3.4959000000000001E-3</c:v>
                </c:pt>
                <c:pt idx="77571" formatCode="0.00E+00">
                  <c:v>3.4527799999999999E-3</c:v>
                </c:pt>
                <c:pt idx="77572" formatCode="0.00E+00">
                  <c:v>3.4067799999999999E-3</c:v>
                </c:pt>
                <c:pt idx="77573" formatCode="0.00E+00">
                  <c:v>3.3579500000000002E-3</c:v>
                </c:pt>
                <c:pt idx="77574" formatCode="0.00E+00">
                  <c:v>3.3063699999999999E-3</c:v>
                </c:pt>
                <c:pt idx="77575" formatCode="0.00E+00">
                  <c:v>3.25209E-3</c:v>
                </c:pt>
                <c:pt idx="77576" formatCode="0.00E+00">
                  <c:v>3.1951900000000001E-3</c:v>
                </c:pt>
                <c:pt idx="77577" formatCode="0.00E+00">
                  <c:v>3.1357400000000001E-3</c:v>
                </c:pt>
                <c:pt idx="77578" formatCode="0.00E+00">
                  <c:v>3.0738100000000002E-3</c:v>
                </c:pt>
                <c:pt idx="77579" formatCode="0.00E+00">
                  <c:v>3.0094800000000001E-3</c:v>
                </c:pt>
                <c:pt idx="77580" formatCode="0.00E+00">
                  <c:v>2.94283E-3</c:v>
                </c:pt>
                <c:pt idx="77581" formatCode="0.00E+00">
                  <c:v>2.8739400000000002E-3</c:v>
                </c:pt>
                <c:pt idx="77582" formatCode="0.00E+00">
                  <c:v>2.8029000000000001E-3</c:v>
                </c:pt>
                <c:pt idx="77583" formatCode="0.00E+00">
                  <c:v>2.7297799999999998E-3</c:v>
                </c:pt>
                <c:pt idx="77584" formatCode="0.00E+00">
                  <c:v>2.65467E-3</c:v>
                </c:pt>
                <c:pt idx="77585" formatCode="0.00E+00">
                  <c:v>2.5776699999999998E-3</c:v>
                </c:pt>
                <c:pt idx="77586" formatCode="0.00E+00">
                  <c:v>2.4988599999999999E-3</c:v>
                </c:pt>
                <c:pt idx="77587" formatCode="0.00E+00">
                  <c:v>2.4183299999999998E-3</c:v>
                </c:pt>
                <c:pt idx="77588" formatCode="0.00E+00">
                  <c:v>2.3361800000000002E-3</c:v>
                </c:pt>
                <c:pt idx="77589" formatCode="0.00E+00">
                  <c:v>2.2525000000000002E-3</c:v>
                </c:pt>
                <c:pt idx="77590" formatCode="0.00E+00">
                  <c:v>2.16738E-3</c:v>
                </c:pt>
                <c:pt idx="77591" formatCode="0.00E+00">
                  <c:v>2.0809100000000001E-3</c:v>
                </c:pt>
                <c:pt idx="77592" formatCode="0.00E+00">
                  <c:v>1.99321E-3</c:v>
                </c:pt>
                <c:pt idx="77593" formatCode="0.00E+00">
                  <c:v>1.90435E-3</c:v>
                </c:pt>
                <c:pt idx="77594" formatCode="0.00E+00">
                  <c:v>1.81445E-3</c:v>
                </c:pt>
                <c:pt idx="77595" formatCode="0.00E+00">
                  <c:v>1.7235900000000001E-3</c:v>
                </c:pt>
                <c:pt idx="77596" formatCode="0.00E+00">
                  <c:v>1.6318699999999999E-3</c:v>
                </c:pt>
                <c:pt idx="77597" formatCode="0.00E+00">
                  <c:v>1.5394E-3</c:v>
                </c:pt>
                <c:pt idx="77598" formatCode="0.00E+00">
                  <c:v>1.44626E-3</c:v>
                </c:pt>
                <c:pt idx="77599" formatCode="0.00E+00">
                  <c:v>1.35257E-3</c:v>
                </c:pt>
                <c:pt idx="77600" formatCode="0.00E+00">
                  <c:v>1.25841E-3</c:v>
                </c:pt>
                <c:pt idx="77601" formatCode="0.00E+00">
                  <c:v>1.1638900000000001E-3</c:v>
                </c:pt>
                <c:pt idx="77602" formatCode="0.00E+00">
                  <c:v>1.06909E-3</c:v>
                </c:pt>
                <c:pt idx="77603" formatCode="0.00E+00">
                  <c:v>9.7412799999999999E-4</c:v>
                </c:pt>
                <c:pt idx="77604" formatCode="0.00E+00">
                  <c:v>8.7908400000000003E-4</c:v>
                </c:pt>
                <c:pt idx="77605" formatCode="0.00E+00">
                  <c:v>7.84057E-4</c:v>
                </c:pt>
                <c:pt idx="77606" formatCode="0.00E+00">
                  <c:v>6.8914099999999999E-4</c:v>
                </c:pt>
                <c:pt idx="77607" formatCode="0.00E+00">
                  <c:v>5.9442900000000005E-4</c:v>
                </c:pt>
                <c:pt idx="77608" formatCode="0.00E+00">
                  <c:v>5.00013E-4</c:v>
                </c:pt>
                <c:pt idx="77609" formatCode="0.00E+00">
                  <c:v>4.0598199999999999E-4</c:v>
                </c:pt>
                <c:pt idx="77610" formatCode="0.00E+00">
                  <c:v>3.1242599999999998E-4</c:v>
                </c:pt>
                <c:pt idx="77611" formatCode="0.00E+00">
                  <c:v>2.19433E-4</c:v>
                </c:pt>
                <c:pt idx="77612" formatCode="0.00E+00">
                  <c:v>1.27088E-4</c:v>
                </c:pt>
                <c:pt idx="77613" formatCode="0.00E+00">
                  <c:v>3.5474900000000001E-5</c:v>
                </c:pt>
                <c:pt idx="77614" formatCode="0.00E+00">
                  <c:v>-5.5322699999999998E-5</c:v>
                </c:pt>
                <c:pt idx="77615" formatCode="0.00E+00">
                  <c:v>-1.45224E-4</c:v>
                </c:pt>
                <c:pt idx="77616" formatCode="0.00E+00">
                  <c:v>-2.3415099999999999E-4</c:v>
                </c:pt>
                <c:pt idx="77617" formatCode="0.00E+00">
                  <c:v>-3.2202700000000001E-4</c:v>
                </c:pt>
                <c:pt idx="77618" formatCode="0.00E+00">
                  <c:v>-4.0877699999999998E-4</c:v>
                </c:pt>
                <c:pt idx="77619" formatCode="0.00E+00">
                  <c:v>-4.9432800000000004E-4</c:v>
                </c:pt>
                <c:pt idx="77620" formatCode="0.00E+00">
                  <c:v>-5.7861000000000002E-4</c:v>
                </c:pt>
                <c:pt idx="77621" formatCode="0.00E+00">
                  <c:v>-6.6155599999999999E-4</c:v>
                </c:pt>
                <c:pt idx="77622" formatCode="0.00E+00">
                  <c:v>-7.4309899999999999E-4</c:v>
                </c:pt>
                <c:pt idx="77623" formatCode="0.00E+00">
                  <c:v>-8.2317600000000001E-4</c:v>
                </c:pt>
                <c:pt idx="77624" formatCode="0.00E+00">
                  <c:v>-9.0172600000000005E-4</c:v>
                </c:pt>
                <c:pt idx="77625" formatCode="0.00E+00">
                  <c:v>-9.7869199999999997E-4</c:v>
                </c:pt>
                <c:pt idx="77626" formatCode="0.00E+00">
                  <c:v>-1.0540199999999999E-3</c:v>
                </c:pt>
                <c:pt idx="77627" formatCode="0.00E+00">
                  <c:v>-1.12765E-3</c:v>
                </c:pt>
                <c:pt idx="77628" formatCode="0.00E+00">
                  <c:v>-1.19954E-3</c:v>
                </c:pt>
                <c:pt idx="77629" formatCode="0.00E+00">
                  <c:v>-1.2696300000000001E-3</c:v>
                </c:pt>
                <c:pt idx="77630" formatCode="0.00E+00">
                  <c:v>-1.33789E-3</c:v>
                </c:pt>
                <c:pt idx="77631" formatCode="0.00E+00">
                  <c:v>-1.40427E-3</c:v>
                </c:pt>
                <c:pt idx="77632" formatCode="0.00E+00">
                  <c:v>-1.4687299999999999E-3</c:v>
                </c:pt>
                <c:pt idx="77633" formatCode="0.00E+00">
                  <c:v>-1.5312399999999999E-3</c:v>
                </c:pt>
                <c:pt idx="77634" formatCode="0.00E+00">
                  <c:v>-1.5917500000000001E-3</c:v>
                </c:pt>
                <c:pt idx="77635" formatCode="0.00E+00">
                  <c:v>-1.65025E-3</c:v>
                </c:pt>
                <c:pt idx="77636" formatCode="0.00E+00">
                  <c:v>-1.7066900000000001E-3</c:v>
                </c:pt>
                <c:pt idx="77637" formatCode="0.00E+00">
                  <c:v>-1.7610600000000001E-3</c:v>
                </c:pt>
                <c:pt idx="77638" formatCode="0.00E+00">
                  <c:v>-1.8133299999999999E-3</c:v>
                </c:pt>
                <c:pt idx="77639" formatCode="0.00E+00">
                  <c:v>-1.86349E-3</c:v>
                </c:pt>
                <c:pt idx="77640" formatCode="0.00E+00">
                  <c:v>-1.9115099999999999E-3</c:v>
                </c:pt>
                <c:pt idx="77641" formatCode="0.00E+00">
                  <c:v>-1.9573699999999999E-3</c:v>
                </c:pt>
                <c:pt idx="77642" formatCode="0.00E+00">
                  <c:v>-2.0010800000000001E-3</c:v>
                </c:pt>
                <c:pt idx="77643" formatCode="0.00E+00">
                  <c:v>-2.0426099999999998E-3</c:v>
                </c:pt>
                <c:pt idx="77644" formatCode="0.00E+00">
                  <c:v>-2.0819699999999998E-3</c:v>
                </c:pt>
                <c:pt idx="77645" formatCode="0.00E+00">
                  <c:v>-2.1191399999999998E-3</c:v>
                </c:pt>
                <c:pt idx="77646" formatCode="0.00E+00">
                  <c:v>-2.1541300000000002E-3</c:v>
                </c:pt>
                <c:pt idx="77647" formatCode="0.00E+00">
                  <c:v>-2.1869400000000001E-3</c:v>
                </c:pt>
                <c:pt idx="77648" formatCode="0.00E+00">
                  <c:v>-2.2175699999999999E-3</c:v>
                </c:pt>
                <c:pt idx="77649" formatCode="0.00E+00">
                  <c:v>-2.24603E-3</c:v>
                </c:pt>
                <c:pt idx="77650" formatCode="0.00E+00">
                  <c:v>-2.27232E-3</c:v>
                </c:pt>
                <c:pt idx="77651" formatCode="0.00E+00">
                  <c:v>-2.2964600000000002E-3</c:v>
                </c:pt>
                <c:pt idx="77652" formatCode="0.00E+00">
                  <c:v>-2.3184600000000001E-3</c:v>
                </c:pt>
                <c:pt idx="77653" formatCode="0.00E+00">
                  <c:v>-2.3383399999999999E-3</c:v>
                </c:pt>
                <c:pt idx="77654" formatCode="0.00E+00">
                  <c:v>-2.3561099999999998E-3</c:v>
                </c:pt>
                <c:pt idx="77655" formatCode="0.00E+00">
                  <c:v>-2.3717899999999999E-3</c:v>
                </c:pt>
                <c:pt idx="77656" formatCode="0.00E+00">
                  <c:v>-2.3854100000000001E-3</c:v>
                </c:pt>
                <c:pt idx="77657" formatCode="0.00E+00">
                  <c:v>-2.3969799999999999E-3</c:v>
                </c:pt>
                <c:pt idx="77658" formatCode="0.00E+00">
                  <c:v>-2.4065499999999999E-3</c:v>
                </c:pt>
                <c:pt idx="77659" formatCode="0.00E+00">
                  <c:v>-2.4141200000000001E-3</c:v>
                </c:pt>
                <c:pt idx="77660" formatCode="0.00E+00">
                  <c:v>-2.4197400000000001E-3</c:v>
                </c:pt>
                <c:pt idx="77661" formatCode="0.00E+00">
                  <c:v>-2.4234199999999999E-3</c:v>
                </c:pt>
                <c:pt idx="77662" formatCode="0.00E+00">
                  <c:v>-2.4252200000000001E-3</c:v>
                </c:pt>
                <c:pt idx="77663" formatCode="0.00E+00">
                  <c:v>-2.42515E-3</c:v>
                </c:pt>
                <c:pt idx="77664" formatCode="0.00E+00">
                  <c:v>-2.42326E-3</c:v>
                </c:pt>
                <c:pt idx="77665" formatCode="0.00E+00">
                  <c:v>-2.4195800000000002E-3</c:v>
                </c:pt>
                <c:pt idx="77666" formatCode="0.00E+00">
                  <c:v>-2.4141499999999999E-3</c:v>
                </c:pt>
                <c:pt idx="77667" formatCode="0.00E+00">
                  <c:v>-2.4069999999999999E-3</c:v>
                </c:pt>
                <c:pt idx="77668" formatCode="0.00E+00">
                  <c:v>-2.3981900000000001E-3</c:v>
                </c:pt>
                <c:pt idx="77669" formatCode="0.00E+00">
                  <c:v>-2.3877500000000001E-3</c:v>
                </c:pt>
                <c:pt idx="77670" formatCode="0.00E+00">
                  <c:v>-2.3757299999999999E-3</c:v>
                </c:pt>
                <c:pt idx="77671" formatCode="0.00E+00">
                  <c:v>-2.3621599999999999E-3</c:v>
                </c:pt>
                <c:pt idx="77672" formatCode="0.00E+00">
                  <c:v>-2.3471E-3</c:v>
                </c:pt>
                <c:pt idx="77673" formatCode="0.00E+00">
                  <c:v>-2.3305800000000001E-3</c:v>
                </c:pt>
                <c:pt idx="77674" formatCode="0.00E+00">
                  <c:v>-2.3126499999999999E-3</c:v>
                </c:pt>
                <c:pt idx="77675" formatCode="0.00E+00">
                  <c:v>-2.2933599999999999E-3</c:v>
                </c:pt>
                <c:pt idx="77676" formatCode="0.00E+00">
                  <c:v>-2.27276E-3</c:v>
                </c:pt>
                <c:pt idx="77677" formatCode="0.00E+00">
                  <c:v>-2.2508799999999998E-3</c:v>
                </c:pt>
                <c:pt idx="77678" formatCode="0.00E+00">
                  <c:v>-2.22778E-3</c:v>
                </c:pt>
                <c:pt idx="77679" formatCode="0.00E+00">
                  <c:v>-2.2035100000000001E-3</c:v>
                </c:pt>
                <c:pt idx="77680" formatCode="0.00E+00">
                  <c:v>-2.17811E-3</c:v>
                </c:pt>
                <c:pt idx="77681" formatCode="0.00E+00">
                  <c:v>-2.1516299999999999E-3</c:v>
                </c:pt>
                <c:pt idx="77682" formatCode="0.00E+00">
                  <c:v>-2.1241200000000002E-3</c:v>
                </c:pt>
                <c:pt idx="77683" formatCode="0.00E+00">
                  <c:v>-2.0956199999999999E-3</c:v>
                </c:pt>
                <c:pt idx="77684" formatCode="0.00E+00">
                  <c:v>-2.0661799999999999E-3</c:v>
                </c:pt>
                <c:pt idx="77685" formatCode="0.00E+00">
                  <c:v>-2.0358400000000001E-3</c:v>
                </c:pt>
                <c:pt idx="77686" formatCode="0.00E+00">
                  <c:v>-2.0046600000000001E-3</c:v>
                </c:pt>
                <c:pt idx="77687" formatCode="0.00E+00">
                  <c:v>-1.9726800000000001E-3</c:v>
                </c:pt>
                <c:pt idx="77688" formatCode="0.00E+00">
                  <c:v>-1.93995E-3</c:v>
                </c:pt>
                <c:pt idx="77689" formatCode="0.00E+00">
                  <c:v>-1.9065E-3</c:v>
                </c:pt>
                <c:pt idx="77690" formatCode="0.00E+00">
                  <c:v>-1.8723800000000001E-3</c:v>
                </c:pt>
                <c:pt idx="77691" formatCode="0.00E+00">
                  <c:v>-1.83764E-3</c:v>
                </c:pt>
                <c:pt idx="77692" formatCode="0.00E+00">
                  <c:v>-1.8023200000000001E-3</c:v>
                </c:pt>
                <c:pt idx="77693" formatCode="0.00E+00">
                  <c:v>-1.7664600000000001E-3</c:v>
                </c:pt>
                <c:pt idx="77694" formatCode="0.00E+00">
                  <c:v>-1.7301E-3</c:v>
                </c:pt>
                <c:pt idx="77695" formatCode="0.00E+00">
                  <c:v>-1.6932799999999999E-3</c:v>
                </c:pt>
                <c:pt idx="77696" formatCode="0.00E+00">
                  <c:v>-1.6560500000000001E-3</c:v>
                </c:pt>
                <c:pt idx="77697" formatCode="0.00E+00">
                  <c:v>-1.6184299999999999E-3</c:v>
                </c:pt>
                <c:pt idx="77698" formatCode="0.00E+00">
                  <c:v>-1.5804700000000001E-3</c:v>
                </c:pt>
                <c:pt idx="77699" formatCode="0.00E+00">
                  <c:v>-1.5422000000000001E-3</c:v>
                </c:pt>
                <c:pt idx="77700" formatCode="0.00E+00">
                  <c:v>-1.50366E-3</c:v>
                </c:pt>
                <c:pt idx="77701" formatCode="0.00E+00">
                  <c:v>-1.46488E-3</c:v>
                </c:pt>
                <c:pt idx="77702" formatCode="0.00E+00">
                  <c:v>-1.42589E-3</c:v>
                </c:pt>
                <c:pt idx="77703" formatCode="0.00E+00">
                  <c:v>-1.3867300000000001E-3</c:v>
                </c:pt>
                <c:pt idx="77704" formatCode="0.00E+00">
                  <c:v>-1.34742E-3</c:v>
                </c:pt>
                <c:pt idx="77705" formatCode="0.00E+00">
                  <c:v>-1.3079999999999999E-3</c:v>
                </c:pt>
                <c:pt idx="77706" formatCode="0.00E+00">
                  <c:v>-1.2684899999999999E-3</c:v>
                </c:pt>
                <c:pt idx="77707" formatCode="0.00E+00">
                  <c:v>-1.2289200000000001E-3</c:v>
                </c:pt>
                <c:pt idx="77708" formatCode="0.00E+00">
                  <c:v>-1.18932E-3</c:v>
                </c:pt>
                <c:pt idx="77709" formatCode="0.00E+00">
                  <c:v>-1.1497E-3</c:v>
                </c:pt>
                <c:pt idx="77710" formatCode="0.00E+00">
                  <c:v>-1.11009E-3</c:v>
                </c:pt>
                <c:pt idx="77711" formatCode="0.00E+00">
                  <c:v>-1.0705199999999999E-3</c:v>
                </c:pt>
                <c:pt idx="77712" formatCode="0.00E+00">
                  <c:v>-1.031E-3</c:v>
                </c:pt>
                <c:pt idx="77713" formatCode="0.00E+00">
                  <c:v>-9.9154899999999999E-4</c:v>
                </c:pt>
                <c:pt idx="77714" formatCode="0.00E+00">
                  <c:v>-9.5218899999999999E-4</c:v>
                </c:pt>
                <c:pt idx="77715" formatCode="0.00E+00">
                  <c:v>-9.1293400000000001E-4</c:v>
                </c:pt>
                <c:pt idx="77716" formatCode="0.00E+00">
                  <c:v>-8.73801E-4</c:v>
                </c:pt>
                <c:pt idx="77717" formatCode="0.00E+00">
                  <c:v>-8.3480299999999996E-4</c:v>
                </c:pt>
                <c:pt idx="77718" formatCode="0.00E+00">
                  <c:v>-7.9595200000000005E-4</c:v>
                </c:pt>
                <c:pt idx="77719" formatCode="0.00E+00">
                  <c:v>-7.5726099999999996E-4</c:v>
                </c:pt>
                <c:pt idx="77720" formatCode="0.00E+00">
                  <c:v>-7.1873900000000003E-4</c:v>
                </c:pt>
                <c:pt idx="77721" formatCode="0.00E+00">
                  <c:v>-6.8039700000000001E-4</c:v>
                </c:pt>
                <c:pt idx="77722" formatCode="0.00E+00">
                  <c:v>-6.4224200000000001E-4</c:v>
                </c:pt>
                <c:pt idx="77723" formatCode="0.00E+00">
                  <c:v>-6.0428200000000004E-4</c:v>
                </c:pt>
                <c:pt idx="77724" formatCode="0.00E+00">
                  <c:v>-5.6652299999999998E-4</c:v>
                </c:pt>
                <c:pt idx="77725" formatCode="0.00E+00">
                  <c:v>-5.2896900000000001E-4</c:v>
                </c:pt>
                <c:pt idx="77726" formatCode="0.00E+00">
                  <c:v>-4.91626E-4</c:v>
                </c:pt>
                <c:pt idx="77727" formatCode="0.00E+00">
                  <c:v>-4.54497E-4</c:v>
                </c:pt>
                <c:pt idx="77728" formatCode="0.00E+00">
                  <c:v>-4.1758300000000002E-4</c:v>
                </c:pt>
                <c:pt idx="77729" formatCode="0.00E+00">
                  <c:v>-3.80887E-4</c:v>
                </c:pt>
                <c:pt idx="77730" formatCode="0.00E+00">
                  <c:v>-3.4441000000000002E-4</c:v>
                </c:pt>
                <c:pt idx="77731" formatCode="0.00E+00">
                  <c:v>-3.08151E-4</c:v>
                </c:pt>
                <c:pt idx="77732" formatCode="0.00E+00">
                  <c:v>-2.7211100000000001E-4</c:v>
                </c:pt>
                <c:pt idx="77733" formatCode="0.00E+00">
                  <c:v>-2.3628700000000001E-4</c:v>
                </c:pt>
                <c:pt idx="77734" formatCode="0.00E+00">
                  <c:v>-2.0067800000000001E-4</c:v>
                </c:pt>
                <c:pt idx="77735" formatCode="0.00E+00">
                  <c:v>-1.6528199999999999E-4</c:v>
                </c:pt>
                <c:pt idx="77736" formatCode="0.00E+00">
                  <c:v>-1.3009600000000001E-4</c:v>
                </c:pt>
                <c:pt idx="77737" formatCode="0.00E+00">
                  <c:v>-9.5117200000000005E-5</c:v>
                </c:pt>
                <c:pt idx="77738" formatCode="0.00E+00">
                  <c:v>-6.0341399999999998E-5</c:v>
                </c:pt>
                <c:pt idx="77739" formatCode="0.00E+00">
                  <c:v>-2.5764800000000001E-5</c:v>
                </c:pt>
                <c:pt idx="77740" formatCode="0.00E+00">
                  <c:v>8.6165900000000008E-6</c:v>
                </c:pt>
                <c:pt idx="77741" formatCode="0.00E+00">
                  <c:v>4.2807299999999999E-5</c:v>
                </c:pt>
                <c:pt idx="77742" formatCode="0.00E+00">
                  <c:v>7.6811700000000002E-5</c:v>
                </c:pt>
                <c:pt idx="77743" formatCode="0.00E+00">
                  <c:v>1.10635E-4</c:v>
                </c:pt>
                <c:pt idx="77744" formatCode="0.00E+00">
                  <c:v>1.4428100000000001E-4</c:v>
                </c:pt>
                <c:pt idx="77745" formatCode="0.00E+00">
                  <c:v>1.7775500000000001E-4</c:v>
                </c:pt>
                <c:pt idx="77746" formatCode="0.00E+00">
                  <c:v>2.1106099999999999E-4</c:v>
                </c:pt>
                <c:pt idx="77747" formatCode="0.00E+00">
                  <c:v>2.44205E-4</c:v>
                </c:pt>
                <c:pt idx="77748" formatCode="0.00E+00">
                  <c:v>2.7719000000000002E-4</c:v>
                </c:pt>
                <c:pt idx="77749" formatCode="0.00E+00">
                  <c:v>3.1001999999999999E-4</c:v>
                </c:pt>
                <c:pt idx="77750" formatCode="0.00E+00">
                  <c:v>3.42701E-4</c:v>
                </c:pt>
                <c:pt idx="77751" formatCode="0.00E+00">
                  <c:v>3.7523400000000001E-4</c:v>
                </c:pt>
                <c:pt idx="77752" formatCode="0.00E+00">
                  <c:v>4.0762399999999999E-4</c:v>
                </c:pt>
                <c:pt idx="77753" formatCode="0.00E+00">
                  <c:v>4.3987300000000002E-4</c:v>
                </c:pt>
                <c:pt idx="77754" formatCode="0.00E+00">
                  <c:v>4.7198299999999998E-4</c:v>
                </c:pt>
                <c:pt idx="77755" formatCode="0.00E+00">
                  <c:v>5.0395799999999999E-4</c:v>
                </c:pt>
                <c:pt idx="77756" formatCode="0.00E+00">
                  <c:v>5.3579699999999997E-4</c:v>
                </c:pt>
                <c:pt idx="77757" formatCode="0.00E+00">
                  <c:v>5.67502E-4</c:v>
                </c:pt>
                <c:pt idx="77758" formatCode="0.00E+00">
                  <c:v>5.99074E-4</c:v>
                </c:pt>
                <c:pt idx="77759" formatCode="0.00E+00">
                  <c:v>6.3051100000000005E-4</c:v>
                </c:pt>
                <c:pt idx="77760" formatCode="0.00E+00">
                  <c:v>6.6181200000000001E-4</c:v>
                </c:pt>
                <c:pt idx="77761" formatCode="0.00E+00">
                  <c:v>6.92977E-4</c:v>
                </c:pt>
                <c:pt idx="77762" formatCode="0.00E+00">
                  <c:v>7.2400100000000005E-4</c:v>
                </c:pt>
                <c:pt idx="77763" formatCode="0.00E+00">
                  <c:v>7.5488300000000003E-4</c:v>
                </c:pt>
                <c:pt idx="77764" formatCode="0.00E+00">
                  <c:v>7.8561699999999996E-4</c:v>
                </c:pt>
                <c:pt idx="77765" formatCode="0.00E+00">
                  <c:v>8.162E-4</c:v>
                </c:pt>
                <c:pt idx="77766" formatCode="0.00E+00">
                  <c:v>8.4662500000000005E-4</c:v>
                </c:pt>
                <c:pt idx="77767" formatCode="0.00E+00">
                  <c:v>8.7688499999999999E-4</c:v>
                </c:pt>
                <c:pt idx="77768" formatCode="0.00E+00">
                  <c:v>9.0697399999999995E-4</c:v>
                </c:pt>
                <c:pt idx="77769" formatCode="0.00E+00">
                  <c:v>9.3688300000000001E-4</c:v>
                </c:pt>
                <c:pt idx="77770" formatCode="0.00E+00">
                  <c:v>9.6660300000000002E-4</c:v>
                </c:pt>
                <c:pt idx="77771" formatCode="0.00E+00">
                  <c:v>9.9612399999999992E-4</c:v>
                </c:pt>
                <c:pt idx="77772" formatCode="0.00E+00">
                  <c:v>1.0254299999999999E-3</c:v>
                </c:pt>
                <c:pt idx="77773" formatCode="0.00E+00">
                  <c:v>1.05452E-3</c:v>
                </c:pt>
                <c:pt idx="77774" formatCode="0.00E+00">
                  <c:v>1.0833800000000001E-3</c:v>
                </c:pt>
                <c:pt idx="77775" formatCode="0.00E+00">
                  <c:v>1.11198E-3</c:v>
                </c:pt>
                <c:pt idx="77776" formatCode="0.00E+00">
                  <c:v>1.14032E-3</c:v>
                </c:pt>
                <c:pt idx="77777" formatCode="0.00E+00">
                  <c:v>1.1683799999999999E-3</c:v>
                </c:pt>
                <c:pt idx="77778" formatCode="0.00E+00">
                  <c:v>1.19615E-3</c:v>
                </c:pt>
                <c:pt idx="77779" formatCode="0.00E+00">
                  <c:v>1.22361E-3</c:v>
                </c:pt>
                <c:pt idx="77780" formatCode="0.00E+00">
                  <c:v>1.25073E-3</c:v>
                </c:pt>
                <c:pt idx="77781" formatCode="0.00E+00">
                  <c:v>1.2775099999999999E-3</c:v>
                </c:pt>
                <c:pt idx="77782" formatCode="0.00E+00">
                  <c:v>1.3039200000000001E-3</c:v>
                </c:pt>
                <c:pt idx="77783" formatCode="0.00E+00">
                  <c:v>1.3299399999999999E-3</c:v>
                </c:pt>
                <c:pt idx="77784" formatCode="0.00E+00">
                  <c:v>1.3555500000000001E-3</c:v>
                </c:pt>
                <c:pt idx="77785" formatCode="0.00E+00">
                  <c:v>1.38072E-3</c:v>
                </c:pt>
                <c:pt idx="77786" formatCode="0.00E+00">
                  <c:v>1.40544E-3</c:v>
                </c:pt>
                <c:pt idx="77787" formatCode="0.00E+00">
                  <c:v>1.42969E-3</c:v>
                </c:pt>
                <c:pt idx="77788" formatCode="0.00E+00">
                  <c:v>1.4534299999999999E-3</c:v>
                </c:pt>
                <c:pt idx="77789" formatCode="0.00E+00">
                  <c:v>1.4766499999999999E-3</c:v>
                </c:pt>
                <c:pt idx="77790" formatCode="0.00E+00">
                  <c:v>1.49931E-3</c:v>
                </c:pt>
                <c:pt idx="77791" formatCode="0.00E+00">
                  <c:v>1.5214E-3</c:v>
                </c:pt>
                <c:pt idx="77792" formatCode="0.00E+00">
                  <c:v>1.5428799999999999E-3</c:v>
                </c:pt>
                <c:pt idx="77793" formatCode="0.00E+00">
                  <c:v>1.5637400000000001E-3</c:v>
                </c:pt>
                <c:pt idx="77794" formatCode="0.00E+00">
                  <c:v>1.5839300000000001E-3</c:v>
                </c:pt>
                <c:pt idx="77795" formatCode="0.00E+00">
                  <c:v>1.60345E-3</c:v>
                </c:pt>
                <c:pt idx="77796" formatCode="0.00E+00">
                  <c:v>1.6222599999999999E-3</c:v>
                </c:pt>
                <c:pt idx="77797" formatCode="0.00E+00">
                  <c:v>1.64032E-3</c:v>
                </c:pt>
                <c:pt idx="77798" formatCode="0.00E+00">
                  <c:v>1.65763E-3</c:v>
                </c:pt>
                <c:pt idx="77799" formatCode="0.00E+00">
                  <c:v>1.67413E-3</c:v>
                </c:pt>
                <c:pt idx="77800" formatCode="0.00E+00">
                  <c:v>1.6898200000000001E-3</c:v>
                </c:pt>
                <c:pt idx="77801" formatCode="0.00E+00">
                  <c:v>1.70466E-3</c:v>
                </c:pt>
                <c:pt idx="77802" formatCode="0.00E+00">
                  <c:v>1.7186199999999999E-3</c:v>
                </c:pt>
                <c:pt idx="77803" formatCode="0.00E+00">
                  <c:v>1.73168E-3</c:v>
                </c:pt>
                <c:pt idx="77804" formatCode="0.00E+00">
                  <c:v>1.7438E-3</c:v>
                </c:pt>
                <c:pt idx="77805" formatCode="0.00E+00">
                  <c:v>1.75497E-3</c:v>
                </c:pt>
                <c:pt idx="77806" formatCode="0.00E+00">
                  <c:v>1.7651399999999999E-3</c:v>
                </c:pt>
                <c:pt idx="77807" formatCode="0.00E+00">
                  <c:v>1.7743100000000001E-3</c:v>
                </c:pt>
                <c:pt idx="77808" formatCode="0.00E+00">
                  <c:v>1.7824399999999999E-3</c:v>
                </c:pt>
                <c:pt idx="77809" formatCode="0.00E+00">
                  <c:v>1.7895000000000001E-3</c:v>
                </c:pt>
                <c:pt idx="77810" formatCode="0.00E+00">
                  <c:v>1.79547E-3</c:v>
                </c:pt>
                <c:pt idx="77811" formatCode="0.00E+00">
                  <c:v>1.8003299999999999E-3</c:v>
                </c:pt>
                <c:pt idx="77812" formatCode="0.00E+00">
                  <c:v>1.80405E-3</c:v>
                </c:pt>
                <c:pt idx="77813" formatCode="0.00E+00">
                  <c:v>1.8066099999999999E-3</c:v>
                </c:pt>
                <c:pt idx="77814" formatCode="0.00E+00">
                  <c:v>1.80798E-3</c:v>
                </c:pt>
                <c:pt idx="77815" formatCode="0.00E+00">
                  <c:v>1.8081600000000001E-3</c:v>
                </c:pt>
                <c:pt idx="77816" formatCode="0.00E+00">
                  <c:v>1.8071000000000001E-3</c:v>
                </c:pt>
                <c:pt idx="77817" formatCode="0.00E+00">
                  <c:v>1.8048000000000001E-3</c:v>
                </c:pt>
                <c:pt idx="77818" formatCode="0.00E+00">
                  <c:v>1.80124E-3</c:v>
                </c:pt>
                <c:pt idx="77819" formatCode="0.00E+00">
                  <c:v>1.7964000000000001E-3</c:v>
                </c:pt>
                <c:pt idx="77820" formatCode="0.00E+00">
                  <c:v>1.7902599999999999E-3</c:v>
                </c:pt>
                <c:pt idx="77821" formatCode="0.00E+00">
                  <c:v>1.7828E-3</c:v>
                </c:pt>
                <c:pt idx="77822" formatCode="0.00E+00">
                  <c:v>1.7740200000000001E-3</c:v>
                </c:pt>
                <c:pt idx="77823" formatCode="0.00E+00">
                  <c:v>1.76391E-3</c:v>
                </c:pt>
                <c:pt idx="77824" formatCode="0.00E+00">
                  <c:v>1.7524400000000001E-3</c:v>
                </c:pt>
                <c:pt idx="77825" formatCode="0.00E+00">
                  <c:v>1.7396099999999999E-3</c:v>
                </c:pt>
                <c:pt idx="77826" formatCode="0.00E+00">
                  <c:v>1.7254200000000001E-3</c:v>
                </c:pt>
                <c:pt idx="77827" formatCode="0.00E+00">
                  <c:v>1.70984E-3</c:v>
                </c:pt>
                <c:pt idx="77828" formatCode="0.00E+00">
                  <c:v>1.6928900000000001E-3</c:v>
                </c:pt>
                <c:pt idx="77829" formatCode="0.00E+00">
                  <c:v>1.6745600000000001E-3</c:v>
                </c:pt>
                <c:pt idx="77830" formatCode="0.00E+00">
                  <c:v>1.6548299999999999E-3</c:v>
                </c:pt>
                <c:pt idx="77831" formatCode="0.00E+00">
                  <c:v>1.63372E-3</c:v>
                </c:pt>
                <c:pt idx="77832" formatCode="0.00E+00">
                  <c:v>1.61122E-3</c:v>
                </c:pt>
                <c:pt idx="77833" formatCode="0.00E+00">
                  <c:v>1.58734E-3</c:v>
                </c:pt>
                <c:pt idx="77834" formatCode="0.00E+00">
                  <c:v>1.56208E-3</c:v>
                </c:pt>
                <c:pt idx="77835" formatCode="0.00E+00">
                  <c:v>1.5354399999999999E-3</c:v>
                </c:pt>
                <c:pt idx="77836" formatCode="0.00E+00">
                  <c:v>1.5074400000000001E-3</c:v>
                </c:pt>
                <c:pt idx="77837" formatCode="0.00E+00">
                  <c:v>1.4780800000000001E-3</c:v>
                </c:pt>
                <c:pt idx="77838" formatCode="0.00E+00">
                  <c:v>1.4473699999999999E-3</c:v>
                </c:pt>
                <c:pt idx="77839" formatCode="0.00E+00">
                  <c:v>1.41533E-3</c:v>
                </c:pt>
                <c:pt idx="77840" formatCode="0.00E+00">
                  <c:v>1.3819800000000001E-3</c:v>
                </c:pt>
                <c:pt idx="77841" formatCode="0.00E+00">
                  <c:v>1.3473199999999999E-3</c:v>
                </c:pt>
                <c:pt idx="77842" formatCode="0.00E+00">
                  <c:v>1.31138E-3</c:v>
                </c:pt>
                <c:pt idx="77843" formatCode="0.00E+00">
                  <c:v>1.27418E-3</c:v>
                </c:pt>
                <c:pt idx="77844" formatCode="0.00E+00">
                  <c:v>1.2357399999999999E-3</c:v>
                </c:pt>
                <c:pt idx="77845" formatCode="0.00E+00">
                  <c:v>1.19608E-3</c:v>
                </c:pt>
                <c:pt idx="77846" formatCode="0.00E+00">
                  <c:v>1.1552299999999999E-3</c:v>
                </c:pt>
                <c:pt idx="77847" formatCode="0.00E+00">
                  <c:v>1.1132099999999999E-3</c:v>
                </c:pt>
                <c:pt idx="77848" formatCode="0.00E+00">
                  <c:v>1.07007E-3</c:v>
                </c:pt>
                <c:pt idx="77849" formatCode="0.00E+00">
                  <c:v>1.02581E-3</c:v>
                </c:pt>
                <c:pt idx="77850" formatCode="0.00E+00">
                  <c:v>9.8049000000000009E-4</c:v>
                </c:pt>
                <c:pt idx="77851" formatCode="0.00E+00">
                  <c:v>9.3412900000000001E-4</c:v>
                </c:pt>
                <c:pt idx="77852" formatCode="0.00E+00">
                  <c:v>8.86767E-4</c:v>
                </c:pt>
                <c:pt idx="77853" formatCode="0.00E+00">
                  <c:v>8.3844099999999999E-4</c:v>
                </c:pt>
                <c:pt idx="77854" formatCode="0.00E+00">
                  <c:v>7.8919000000000005E-4</c:v>
                </c:pt>
                <c:pt idx="77855" formatCode="0.00E+00">
                  <c:v>7.3905399999999995E-4</c:v>
                </c:pt>
                <c:pt idx="77856" formatCode="0.00E+00">
                  <c:v>6.8807600000000003E-4</c:v>
                </c:pt>
                <c:pt idx="77857" formatCode="0.00E+00">
                  <c:v>6.36299E-4</c:v>
                </c:pt>
                <c:pt idx="77858" formatCode="0.00E+00">
                  <c:v>5.8376800000000003E-4</c:v>
                </c:pt>
                <c:pt idx="77859" formatCode="0.00E+00">
                  <c:v>5.3052899999999996E-4</c:v>
                </c:pt>
                <c:pt idx="77860" formatCode="0.00E+00">
                  <c:v>4.7663000000000002E-4</c:v>
                </c:pt>
                <c:pt idx="77861" formatCode="0.00E+00">
                  <c:v>4.2211899999999999E-4</c:v>
                </c:pt>
                <c:pt idx="77862" formatCode="0.00E+00">
                  <c:v>3.6704700000000001E-4</c:v>
                </c:pt>
                <c:pt idx="77863" formatCode="0.00E+00">
                  <c:v>3.1146499999999997E-4</c:v>
                </c:pt>
                <c:pt idx="77864" formatCode="0.00E+00">
                  <c:v>2.5542400000000003E-4</c:v>
                </c:pt>
                <c:pt idx="77865" formatCode="0.00E+00">
                  <c:v>1.9897900000000001E-4</c:v>
                </c:pt>
                <c:pt idx="77866" formatCode="0.00E+00">
                  <c:v>1.4218299999999999E-4</c:v>
                </c:pt>
                <c:pt idx="77867" formatCode="0.00E+00">
                  <c:v>8.5090899999999995E-5</c:v>
                </c:pt>
                <c:pt idx="77868" formatCode="0.00E+00">
                  <c:v>2.77591E-5</c:v>
                </c:pt>
                <c:pt idx="77869" formatCode="0.00E+00">
                  <c:v>-2.9756000000000001E-5</c:v>
                </c:pt>
                <c:pt idx="77870" formatCode="0.00E+00">
                  <c:v>-8.7397299999999998E-5</c:v>
                </c:pt>
                <c:pt idx="77871" formatCode="0.00E+00">
                  <c:v>-1.4510700000000001E-4</c:v>
                </c:pt>
                <c:pt idx="77872" formatCode="0.00E+00">
                  <c:v>-2.0282699999999999E-4</c:v>
                </c:pt>
                <c:pt idx="77873" formatCode="0.00E+00">
                  <c:v>-2.6049800000000001E-4</c:v>
                </c:pt>
                <c:pt idx="77874" formatCode="0.00E+00">
                  <c:v>-3.1806100000000002E-4</c:v>
                </c:pt>
                <c:pt idx="77875" formatCode="0.00E+00">
                  <c:v>-3.7545800000000001E-4</c:v>
                </c:pt>
                <c:pt idx="77876" formatCode="0.00E+00">
                  <c:v>-4.3262800000000001E-4</c:v>
                </c:pt>
                <c:pt idx="77877" formatCode="0.00E+00">
                  <c:v>-4.89512E-4</c:v>
                </c:pt>
                <c:pt idx="77878" formatCode="0.00E+00">
                  <c:v>-5.4604999999999996E-4</c:v>
                </c:pt>
                <c:pt idx="77879" formatCode="0.00E+00">
                  <c:v>-6.0218299999999995E-4</c:v>
                </c:pt>
                <c:pt idx="77880" formatCode="0.00E+00">
                  <c:v>-6.5785099999999999E-4</c:v>
                </c:pt>
                <c:pt idx="77881" formatCode="0.00E+00">
                  <c:v>-7.1299500000000001E-4</c:v>
                </c:pt>
                <c:pt idx="77882" formatCode="0.00E+00">
                  <c:v>-7.6755699999999998E-4</c:v>
                </c:pt>
                <c:pt idx="77883" formatCode="0.00E+00">
                  <c:v>-8.2147800000000005E-4</c:v>
                </c:pt>
                <c:pt idx="77884" formatCode="0.00E+00">
                  <c:v>-8.7469900000000005E-4</c:v>
                </c:pt>
                <c:pt idx="77885" formatCode="0.00E+00">
                  <c:v>-9.2716399999999996E-4</c:v>
                </c:pt>
                <c:pt idx="77886" formatCode="0.00E+00">
                  <c:v>-9.7881599999999997E-4</c:v>
                </c:pt>
                <c:pt idx="77887" formatCode="0.00E+00">
                  <c:v>-1.0296000000000001E-3</c:v>
                </c:pt>
                <c:pt idx="77888" formatCode="0.00E+00">
                  <c:v>-1.07946E-3</c:v>
                </c:pt>
                <c:pt idx="77889" formatCode="0.00E+00">
                  <c:v>-1.12834E-3</c:v>
                </c:pt>
                <c:pt idx="77890" formatCode="0.00E+00">
                  <c:v>-1.17618E-3</c:v>
                </c:pt>
                <c:pt idx="77891" formatCode="0.00E+00">
                  <c:v>-1.22295E-3</c:v>
                </c:pt>
                <c:pt idx="77892" formatCode="0.00E+00">
                  <c:v>-1.2685800000000001E-3</c:v>
                </c:pt>
                <c:pt idx="77893" formatCode="0.00E+00">
                  <c:v>-1.31302E-3</c:v>
                </c:pt>
                <c:pt idx="77894" formatCode="0.00E+00">
                  <c:v>-1.3562299999999999E-3</c:v>
                </c:pt>
                <c:pt idx="77895" formatCode="0.00E+00">
                  <c:v>-1.3981600000000001E-3</c:v>
                </c:pt>
                <c:pt idx="77896" formatCode="0.00E+00">
                  <c:v>-1.4387600000000001E-3</c:v>
                </c:pt>
                <c:pt idx="77897" formatCode="0.00E+00">
                  <c:v>-1.47799E-3</c:v>
                </c:pt>
                <c:pt idx="77898" formatCode="0.00E+00">
                  <c:v>-1.51581E-3</c:v>
                </c:pt>
                <c:pt idx="77899" formatCode="0.00E+00">
                  <c:v>-1.5521700000000001E-3</c:v>
                </c:pt>
                <c:pt idx="77900" formatCode="0.00E+00">
                  <c:v>-1.5870400000000001E-3</c:v>
                </c:pt>
                <c:pt idx="77901" formatCode="0.00E+00">
                  <c:v>-1.6203700000000001E-3</c:v>
                </c:pt>
                <c:pt idx="77902" formatCode="0.00E+00">
                  <c:v>-1.6521400000000001E-3</c:v>
                </c:pt>
                <c:pt idx="77903" formatCode="0.00E+00">
                  <c:v>-1.68231E-3</c:v>
                </c:pt>
                <c:pt idx="77904" formatCode="0.00E+00">
                  <c:v>-1.7108399999999999E-3</c:v>
                </c:pt>
                <c:pt idx="77905" formatCode="0.00E+00">
                  <c:v>-1.7377099999999999E-3</c:v>
                </c:pt>
                <c:pt idx="77906" formatCode="0.00E+00">
                  <c:v>-1.76289E-3</c:v>
                </c:pt>
                <c:pt idx="77907" formatCode="0.00E+00">
                  <c:v>-1.7863499999999999E-3</c:v>
                </c:pt>
                <c:pt idx="77908" formatCode="0.00E+00">
                  <c:v>-1.8080699999999999E-3</c:v>
                </c:pt>
                <c:pt idx="77909" formatCode="0.00E+00">
                  <c:v>-1.8280200000000001E-3</c:v>
                </c:pt>
                <c:pt idx="77910" formatCode="0.00E+00">
                  <c:v>-1.8461899999999999E-3</c:v>
                </c:pt>
                <c:pt idx="77911" formatCode="0.00E+00">
                  <c:v>-1.8625600000000001E-3</c:v>
                </c:pt>
                <c:pt idx="77912" formatCode="0.00E+00">
                  <c:v>-1.8771199999999999E-3</c:v>
                </c:pt>
                <c:pt idx="77913" formatCode="0.00E+00">
                  <c:v>-1.8898400000000001E-3</c:v>
                </c:pt>
                <c:pt idx="77914" formatCode="0.00E+00">
                  <c:v>-1.90073E-3</c:v>
                </c:pt>
                <c:pt idx="77915" formatCode="0.00E+00">
                  <c:v>-1.9097700000000001E-3</c:v>
                </c:pt>
                <c:pt idx="77916" formatCode="0.00E+00">
                  <c:v>-1.9169600000000001E-3</c:v>
                </c:pt>
                <c:pt idx="77917" formatCode="0.00E+00">
                  <c:v>-1.92228E-3</c:v>
                </c:pt>
                <c:pt idx="77918" formatCode="0.00E+00">
                  <c:v>-1.9257499999999999E-3</c:v>
                </c:pt>
                <c:pt idx="77919" formatCode="0.00E+00">
                  <c:v>-1.9273700000000001E-3</c:v>
                </c:pt>
                <c:pt idx="77920" formatCode="0.00E+00">
                  <c:v>-1.92712E-3</c:v>
                </c:pt>
                <c:pt idx="77921" formatCode="0.00E+00">
                  <c:v>-1.9250300000000001E-3</c:v>
                </c:pt>
                <c:pt idx="77922" formatCode="0.00E+00">
                  <c:v>-1.9211E-3</c:v>
                </c:pt>
                <c:pt idx="77923" formatCode="0.00E+00">
                  <c:v>-1.91533E-3</c:v>
                </c:pt>
                <c:pt idx="77924" formatCode="0.00E+00">
                  <c:v>-1.9077499999999999E-3</c:v>
                </c:pt>
                <c:pt idx="77925" formatCode="0.00E+00">
                  <c:v>-1.89836E-3</c:v>
                </c:pt>
                <c:pt idx="77926" formatCode="0.00E+00">
                  <c:v>-1.88719E-3</c:v>
                </c:pt>
                <c:pt idx="77927" formatCode="0.00E+00">
                  <c:v>-1.87425E-3</c:v>
                </c:pt>
                <c:pt idx="77928" formatCode="0.00E+00">
                  <c:v>-1.8595599999999999E-3</c:v>
                </c:pt>
                <c:pt idx="77929" formatCode="0.00E+00">
                  <c:v>-1.84315E-3</c:v>
                </c:pt>
                <c:pt idx="77930" formatCode="0.00E+00">
                  <c:v>-1.82504E-3</c:v>
                </c:pt>
                <c:pt idx="77931" formatCode="0.00E+00">
                  <c:v>-1.8052700000000001E-3</c:v>
                </c:pt>
                <c:pt idx="77932" formatCode="0.00E+00">
                  <c:v>-1.78385E-3</c:v>
                </c:pt>
                <c:pt idx="77933" formatCode="0.00E+00">
                  <c:v>-1.7608299999999999E-3</c:v>
                </c:pt>
                <c:pt idx="77934" formatCode="0.00E+00">
                  <c:v>-1.7362300000000001E-3</c:v>
                </c:pt>
                <c:pt idx="77935" formatCode="0.00E+00">
                  <c:v>-1.71009E-3</c:v>
                </c:pt>
                <c:pt idx="77936" formatCode="0.00E+00">
                  <c:v>-1.68245E-3</c:v>
                </c:pt>
                <c:pt idx="77937" formatCode="0.00E+00">
                  <c:v>-1.65335E-3</c:v>
                </c:pt>
                <c:pt idx="77938" formatCode="0.00E+00">
                  <c:v>-1.62283E-3</c:v>
                </c:pt>
                <c:pt idx="77939" formatCode="0.00E+00">
                  <c:v>-1.5909299999999999E-3</c:v>
                </c:pt>
                <c:pt idx="77940" formatCode="0.00E+00">
                  <c:v>-1.5577E-3</c:v>
                </c:pt>
                <c:pt idx="77941" formatCode="0.00E+00">
                  <c:v>-1.5231800000000001E-3</c:v>
                </c:pt>
                <c:pt idx="77942" formatCode="0.00E+00">
                  <c:v>-1.4874199999999999E-3</c:v>
                </c:pt>
                <c:pt idx="77943" formatCode="0.00E+00">
                  <c:v>-1.4504699999999999E-3</c:v>
                </c:pt>
                <c:pt idx="77944" formatCode="0.00E+00">
                  <c:v>-1.41237E-3</c:v>
                </c:pt>
                <c:pt idx="77945" formatCode="0.00E+00">
                  <c:v>-1.3731800000000001E-3</c:v>
                </c:pt>
                <c:pt idx="77946" formatCode="0.00E+00">
                  <c:v>-1.33296E-3</c:v>
                </c:pt>
                <c:pt idx="77947" formatCode="0.00E+00">
                  <c:v>-1.2917499999999999E-3</c:v>
                </c:pt>
                <c:pt idx="77948" formatCode="0.00E+00">
                  <c:v>-1.24961E-3</c:v>
                </c:pt>
                <c:pt idx="77949" formatCode="0.00E+00">
                  <c:v>-1.20659E-3</c:v>
                </c:pt>
                <c:pt idx="77950" formatCode="0.00E+00">
                  <c:v>-1.1627600000000001E-3</c:v>
                </c:pt>
                <c:pt idx="77951" formatCode="0.00E+00">
                  <c:v>-1.1181699999999999E-3</c:v>
                </c:pt>
                <c:pt idx="77952" formatCode="0.00E+00">
                  <c:v>-1.0728700000000001E-3</c:v>
                </c:pt>
                <c:pt idx="77953" formatCode="0.00E+00">
                  <c:v>-1.02692E-3</c:v>
                </c:pt>
                <c:pt idx="77954" formatCode="0.00E+00">
                  <c:v>-9.8039000000000004E-4</c:v>
                </c:pt>
                <c:pt idx="77955" formatCode="0.00E+00">
                  <c:v>-9.3333000000000001E-4</c:v>
                </c:pt>
                <c:pt idx="77956" formatCode="0.00E+00">
                  <c:v>-8.8580199999999999E-4</c:v>
                </c:pt>
                <c:pt idx="77957" formatCode="0.00E+00">
                  <c:v>-8.3786600000000004E-4</c:v>
                </c:pt>
                <c:pt idx="77958" formatCode="0.00E+00">
                  <c:v>-7.8958200000000004E-4</c:v>
                </c:pt>
                <c:pt idx="77959" formatCode="0.00E+00">
                  <c:v>-7.4100900000000005E-4</c:v>
                </c:pt>
                <c:pt idx="77960" formatCode="0.00E+00">
                  <c:v>-6.9220700000000002E-4</c:v>
                </c:pt>
                <c:pt idx="77961" formatCode="0.00E+00">
                  <c:v>-6.4323699999999995E-4</c:v>
                </c:pt>
                <c:pt idx="77962" formatCode="0.00E+00">
                  <c:v>-5.94157E-4</c:v>
                </c:pt>
                <c:pt idx="77963" formatCode="0.00E+00">
                  <c:v>-5.4502800000000003E-4</c:v>
                </c:pt>
                <c:pt idx="77964" formatCode="0.00E+00">
                  <c:v>-4.9590799999999998E-4</c:v>
                </c:pt>
                <c:pt idx="77965" formatCode="0.00E+00">
                  <c:v>-4.4685599999999998E-4</c:v>
                </c:pt>
                <c:pt idx="77966" formatCode="0.00E+00">
                  <c:v>-3.9792899999999999E-4</c:v>
                </c:pt>
                <c:pt idx="77967" formatCode="0.00E+00">
                  <c:v>-3.4918500000000001E-4</c:v>
                </c:pt>
                <c:pt idx="77968" formatCode="0.00E+00">
                  <c:v>-3.0068100000000002E-4</c:v>
                </c:pt>
                <c:pt idx="77969" formatCode="0.00E+00">
                  <c:v>-2.52472E-4</c:v>
                </c:pt>
                <c:pt idx="77970" formatCode="0.00E+00">
                  <c:v>-2.04613E-4</c:v>
                </c:pt>
                <c:pt idx="77971" formatCode="0.00E+00">
                  <c:v>-1.5715799999999999E-4</c:v>
                </c:pt>
                <c:pt idx="77972" formatCode="0.00E+00">
                  <c:v>-1.10161E-4</c:v>
                </c:pt>
                <c:pt idx="77973" formatCode="0.00E+00">
                  <c:v>-6.3671700000000002E-5</c:v>
                </c:pt>
                <c:pt idx="77974" formatCode="0.00E+00">
                  <c:v>-1.7742400000000001E-5</c:v>
                </c:pt>
                <c:pt idx="77975" formatCode="0.00E+00">
                  <c:v>2.7578099999999999E-5</c:v>
                </c:pt>
                <c:pt idx="77976" formatCode="0.00E+00">
                  <c:v>7.2241699999999996E-5</c:v>
                </c:pt>
                <c:pt idx="77977" formatCode="0.00E+00">
                  <c:v>1.16202E-4</c:v>
                </c:pt>
                <c:pt idx="77978" formatCode="0.00E+00">
                  <c:v>1.5941300000000001E-4</c:v>
                </c:pt>
                <c:pt idx="77979" formatCode="0.00E+00">
                  <c:v>2.01831E-4</c:v>
                </c:pt>
                <c:pt idx="77980" formatCode="0.00E+00">
                  <c:v>2.43415E-4</c:v>
                </c:pt>
                <c:pt idx="77981" formatCode="0.00E+00">
                  <c:v>2.84123E-4</c:v>
                </c:pt>
                <c:pt idx="77982" formatCode="0.00E+00">
                  <c:v>3.2391700000000001E-4</c:v>
                </c:pt>
                <c:pt idx="77983" formatCode="0.00E+00">
                  <c:v>3.6275899999999999E-4</c:v>
                </c:pt>
                <c:pt idx="77984" formatCode="0.00E+00">
                  <c:v>4.00615E-4</c:v>
                </c:pt>
                <c:pt idx="77985" formatCode="0.00E+00">
                  <c:v>4.3744999999999998E-4</c:v>
                </c:pt>
                <c:pt idx="77986" formatCode="0.00E+00">
                  <c:v>4.7323299999999999E-4</c:v>
                </c:pt>
                <c:pt idx="77987" formatCode="0.00E+00">
                  <c:v>5.0793400000000003E-4</c:v>
                </c:pt>
                <c:pt idx="77988" formatCode="0.00E+00">
                  <c:v>5.4152499999999995E-4</c:v>
                </c:pt>
                <c:pt idx="77989" formatCode="0.00E+00">
                  <c:v>5.7397999999999998E-4</c:v>
                </c:pt>
                <c:pt idx="77990" formatCode="0.00E+00">
                  <c:v>6.0527499999999995E-4</c:v>
                </c:pt>
                <c:pt idx="77991" formatCode="0.00E+00">
                  <c:v>6.3538799999999997E-4</c:v>
                </c:pt>
                <c:pt idx="77992" formatCode="0.00E+00">
                  <c:v>6.6429900000000003E-4</c:v>
                </c:pt>
                <c:pt idx="77993" formatCode="0.00E+00">
                  <c:v>6.9198999999999997E-4</c:v>
                </c:pt>
                <c:pt idx="77994" formatCode="0.00E+00">
                  <c:v>7.1844499999999996E-4</c:v>
                </c:pt>
                <c:pt idx="77995" formatCode="0.00E+00">
                  <c:v>7.4365100000000001E-4</c:v>
                </c:pt>
                <c:pt idx="77996" formatCode="0.00E+00">
                  <c:v>7.6759400000000002E-4</c:v>
                </c:pt>
                <c:pt idx="77997" formatCode="0.00E+00">
                  <c:v>7.9026699999999999E-4</c:v>
                </c:pt>
                <c:pt idx="77998" formatCode="0.00E+00">
                  <c:v>8.1166099999999998E-4</c:v>
                </c:pt>
                <c:pt idx="77999" formatCode="0.00E+00">
                  <c:v>8.3177000000000001E-4</c:v>
                </c:pt>
                <c:pt idx="78000" formatCode="0.00E+00">
                  <c:v>8.5059100000000004E-4</c:v>
                </c:pt>
                <c:pt idx="78001" formatCode="0.00E+00">
                  <c:v>8.6812300000000005E-4</c:v>
                </c:pt>
                <c:pt idx="78002" formatCode="0.00E+00">
                  <c:v>8.8436600000000004E-4</c:v>
                </c:pt>
                <c:pt idx="78003" formatCode="0.00E+00">
                  <c:v>8.9932200000000003E-4</c:v>
                </c:pt>
                <c:pt idx="78004" formatCode="0.00E+00">
                  <c:v>9.1299700000000003E-4</c:v>
                </c:pt>
                <c:pt idx="78005" formatCode="0.00E+00">
                  <c:v>9.25397E-4</c:v>
                </c:pt>
                <c:pt idx="78006" formatCode="0.00E+00">
                  <c:v>9.3652999999999998E-4</c:v>
                </c:pt>
                <c:pt idx="78007" formatCode="0.00E+00">
                  <c:v>9.4640600000000001E-4</c:v>
                </c:pt>
                <c:pt idx="78008" formatCode="0.00E+00">
                  <c:v>9.5503899999999997E-4</c:v>
                </c:pt>
                <c:pt idx="78009" formatCode="0.00E+00">
                  <c:v>9.6244099999999997E-4</c:v>
                </c:pt>
                <c:pt idx="78010" formatCode="0.00E+00">
                  <c:v>9.6862999999999995E-4</c:v>
                </c:pt>
                <c:pt idx="78011" formatCode="0.00E+00">
                  <c:v>9.7362200000000005E-4</c:v>
                </c:pt>
                <c:pt idx="78012" formatCode="0.00E+00">
                  <c:v>9.7743700000000005E-4</c:v>
                </c:pt>
                <c:pt idx="78013" formatCode="0.00E+00">
                  <c:v>9.8009599999999996E-4</c:v>
                </c:pt>
                <c:pt idx="78014" formatCode="0.00E+00">
                  <c:v>9.8162199999999992E-4</c:v>
                </c:pt>
                <c:pt idx="78015" formatCode="0.00E+00">
                  <c:v>9.8203900000000009E-4</c:v>
                </c:pt>
                <c:pt idx="78016" formatCode="0.00E+00">
                  <c:v>9.813720000000001E-4</c:v>
                </c:pt>
                <c:pt idx="78017" formatCode="0.00E+00">
                  <c:v>9.7964899999999997E-4</c:v>
                </c:pt>
                <c:pt idx="78018" formatCode="0.00E+00">
                  <c:v>9.7689799999999992E-4</c:v>
                </c:pt>
                <c:pt idx="78019" formatCode="0.00E+00">
                  <c:v>9.7314999999999999E-4</c:v>
                </c:pt>
                <c:pt idx="78020" formatCode="0.00E+00">
                  <c:v>9.68434E-4</c:v>
                </c:pt>
                <c:pt idx="78021" formatCode="0.00E+00">
                  <c:v>9.6278499999999996E-4</c:v>
                </c:pt>
                <c:pt idx="78022" formatCode="0.00E+00">
                  <c:v>9.5623400000000003E-4</c:v>
                </c:pt>
                <c:pt idx="78023" formatCode="0.00E+00">
                  <c:v>9.48816E-4</c:v>
                </c:pt>
                <c:pt idx="78024" formatCode="0.00E+00">
                  <c:v>9.4056800000000002E-4</c:v>
                </c:pt>
                <c:pt idx="78025" formatCode="0.00E+00">
                  <c:v>9.3152399999999998E-4</c:v>
                </c:pt>
                <c:pt idx="78026" formatCode="0.00E+00">
                  <c:v>9.2172300000000005E-4</c:v>
                </c:pt>
                <c:pt idx="78027" formatCode="0.00E+00">
                  <c:v>9.1120199999999995E-4</c:v>
                </c:pt>
                <c:pt idx="78028" formatCode="0.00E+00">
                  <c:v>9.0000099999999999E-4</c:v>
                </c:pt>
                <c:pt idx="78029" formatCode="0.00E+00">
                  <c:v>8.8815699999999999E-4</c:v>
                </c:pt>
                <c:pt idx="78030" formatCode="0.00E+00">
                  <c:v>8.7571100000000005E-4</c:v>
                </c:pt>
                <c:pt idx="78031" formatCode="0.00E+00">
                  <c:v>8.6270300000000004E-4</c:v>
                </c:pt>
                <c:pt idx="78032" formatCode="0.00E+00">
                  <c:v>8.4917399999999996E-4</c:v>
                </c:pt>
                <c:pt idx="78033" formatCode="0.00E+00">
                  <c:v>8.3516500000000002E-4</c:v>
                </c:pt>
                <c:pt idx="78034" formatCode="0.00E+00">
                  <c:v>8.2071499999999996E-4</c:v>
                </c:pt>
                <c:pt idx="78035" formatCode="0.00E+00">
                  <c:v>8.0586799999999995E-4</c:v>
                </c:pt>
                <c:pt idx="78036" formatCode="0.00E+00">
                  <c:v>7.9066300000000004E-4</c:v>
                </c:pt>
                <c:pt idx="78037" formatCode="0.00E+00">
                  <c:v>7.7514200000000004E-4</c:v>
                </c:pt>
                <c:pt idx="78038" formatCode="0.00E+00">
                  <c:v>7.5934699999999995E-4</c:v>
                </c:pt>
                <c:pt idx="78039" formatCode="0.00E+00">
                  <c:v>7.4331699999999996E-4</c:v>
                </c:pt>
                <c:pt idx="78040" formatCode="0.00E+00">
                  <c:v>7.2709399999999996E-4</c:v>
                </c:pt>
                <c:pt idx="78041" formatCode="0.00E+00">
                  <c:v>7.1071899999999996E-4</c:v>
                </c:pt>
                <c:pt idx="78042" formatCode="0.00E+00">
                  <c:v>6.9423E-4</c:v>
                </c:pt>
                <c:pt idx="78043" formatCode="0.00E+00">
                  <c:v>6.7766699999999996E-4</c:v>
                </c:pt>
                <c:pt idx="78044" formatCode="0.00E+00">
                  <c:v>6.6106900000000002E-4</c:v>
                </c:pt>
                <c:pt idx="78045" formatCode="0.00E+00">
                  <c:v>6.4447500000000004E-4</c:v>
                </c:pt>
                <c:pt idx="78046" formatCode="0.00E+00">
                  <c:v>6.2792200000000005E-4</c:v>
                </c:pt>
                <c:pt idx="78047" formatCode="0.00E+00">
                  <c:v>6.1144599999999997E-4</c:v>
                </c:pt>
                <c:pt idx="78048" formatCode="0.00E+00">
                  <c:v>5.9508399999999996E-4</c:v>
                </c:pt>
                <c:pt idx="78049" formatCode="0.00E+00">
                  <c:v>5.7886999999999999E-4</c:v>
                </c:pt>
                <c:pt idx="78050" formatCode="0.00E+00">
                  <c:v>5.6283899999999998E-4</c:v>
                </c:pt>
                <c:pt idx="78051" formatCode="0.00E+00">
                  <c:v>5.4702400000000001E-4</c:v>
                </c:pt>
                <c:pt idx="78052" formatCode="0.00E+00">
                  <c:v>5.3145600000000003E-4</c:v>
                </c:pt>
                <c:pt idx="78053" formatCode="0.00E+00">
                  <c:v>5.1616599999999998E-4</c:v>
                </c:pt>
                <c:pt idx="78054" formatCode="0.00E+00">
                  <c:v>5.0118500000000002E-4</c:v>
                </c:pt>
                <c:pt idx="78055" formatCode="0.00E+00">
                  <c:v>4.8653999999999999E-4</c:v>
                </c:pt>
                <c:pt idx="78056" formatCode="0.00E+00">
                  <c:v>4.7225799999999998E-4</c:v>
                </c:pt>
                <c:pt idx="78057" formatCode="0.00E+00">
                  <c:v>4.5836599999999998E-4</c:v>
                </c:pt>
                <c:pt idx="78058" formatCode="0.00E+00">
                  <c:v>4.44888E-4</c:v>
                </c:pt>
                <c:pt idx="78059" formatCode="0.00E+00">
                  <c:v>4.31846E-4</c:v>
                </c:pt>
                <c:pt idx="78060" formatCode="0.00E+00">
                  <c:v>4.19262E-4</c:v>
                </c:pt>
                <c:pt idx="78061" formatCode="0.00E+00">
                  <c:v>4.0715700000000001E-4</c:v>
                </c:pt>
                <c:pt idx="78062" formatCode="0.00E+00">
                  <c:v>3.9554899999999998E-4</c:v>
                </c:pt>
                <c:pt idx="78063" formatCode="0.00E+00">
                  <c:v>3.84454E-4</c:v>
                </c:pt>
                <c:pt idx="78064" formatCode="0.00E+00">
                  <c:v>3.7388800000000001E-4</c:v>
                </c:pt>
                <c:pt idx="78065" formatCode="0.00E+00">
                  <c:v>3.6386600000000002E-4</c:v>
                </c:pt>
                <c:pt idx="78066" formatCode="0.00E+00">
                  <c:v>3.5439899999999998E-4</c:v>
                </c:pt>
                <c:pt idx="78067" formatCode="0.00E+00">
                  <c:v>3.4549800000000002E-4</c:v>
                </c:pt>
                <c:pt idx="78068" formatCode="0.00E+00">
                  <c:v>3.3717099999999999E-4</c:v>
                </c:pt>
                <c:pt idx="78069" formatCode="0.00E+00">
                  <c:v>3.2942600000000001E-4</c:v>
                </c:pt>
                <c:pt idx="78070" formatCode="0.00E+00">
                  <c:v>3.2226999999999999E-4</c:v>
                </c:pt>
                <c:pt idx="78071" formatCode="0.00E+00">
                  <c:v>3.15705E-4</c:v>
                </c:pt>
                <c:pt idx="78072" formatCode="0.00E+00">
                  <c:v>3.0973300000000002E-4</c:v>
                </c:pt>
                <c:pt idx="78073" formatCode="0.00E+00">
                  <c:v>3.04357E-4</c:v>
                </c:pt>
                <c:pt idx="78074" formatCode="0.00E+00">
                  <c:v>2.9957399999999999E-4</c:v>
                </c:pt>
                <c:pt idx="78075" formatCode="0.00E+00">
                  <c:v>2.9538299999999997E-4</c:v>
                </c:pt>
                <c:pt idx="78076" formatCode="0.00E+00">
                  <c:v>2.9177899999999999E-4</c:v>
                </c:pt>
                <c:pt idx="78077" formatCode="0.00E+00">
                  <c:v>2.8875500000000002E-4</c:v>
                </c:pt>
                <c:pt idx="78078" formatCode="0.00E+00">
                  <c:v>2.8630499999999999E-4</c:v>
                </c:pt>
                <c:pt idx="78079" formatCode="0.00E+00">
                  <c:v>2.8442000000000002E-4</c:v>
                </c:pt>
                <c:pt idx="78080" formatCode="0.00E+00">
                  <c:v>2.8309E-4</c:v>
                </c:pt>
                <c:pt idx="78081" formatCode="0.00E+00">
                  <c:v>2.8230099999999999E-4</c:v>
                </c:pt>
                <c:pt idx="78082" formatCode="0.00E+00">
                  <c:v>2.8204100000000002E-4</c:v>
                </c:pt>
                <c:pt idx="78083" formatCode="0.00E+00">
                  <c:v>2.8229500000000001E-4</c:v>
                </c:pt>
                <c:pt idx="78084" formatCode="0.00E+00">
                  <c:v>2.8304699999999998E-4</c:v>
                </c:pt>
                <c:pt idx="78085" formatCode="0.00E+00">
                  <c:v>2.84278E-4</c:v>
                </c:pt>
                <c:pt idx="78086" formatCode="0.00E+00">
                  <c:v>2.8596999999999997E-4</c:v>
                </c:pt>
                <c:pt idx="78087" formatCode="0.00E+00">
                  <c:v>2.8810199999999999E-4</c:v>
                </c:pt>
                <c:pt idx="78088" formatCode="0.00E+00">
                  <c:v>2.90654E-4</c:v>
                </c:pt>
                <c:pt idx="78089" formatCode="0.00E+00">
                  <c:v>2.93601E-4</c:v>
                </c:pt>
                <c:pt idx="78090" formatCode="0.00E+00">
                  <c:v>2.9692100000000001E-4</c:v>
                </c:pt>
                <c:pt idx="78091" formatCode="0.00E+00">
                  <c:v>3.0058899999999998E-4</c:v>
                </c:pt>
                <c:pt idx="78092" formatCode="0.00E+00">
                  <c:v>3.0457800000000001E-4</c:v>
                </c:pt>
                <c:pt idx="78093" formatCode="0.00E+00">
                  <c:v>3.0886100000000001E-4</c:v>
                </c:pt>
                <c:pt idx="78094" formatCode="0.00E+00">
                  <c:v>3.13412E-4</c:v>
                </c:pt>
                <c:pt idx="78095" formatCode="0.00E+00">
                  <c:v>3.1819999999999998E-4</c:v>
                </c:pt>
                <c:pt idx="78096" formatCode="0.00E+00">
                  <c:v>3.2319800000000002E-4</c:v>
                </c:pt>
                <c:pt idx="78097" formatCode="0.00E+00">
                  <c:v>3.2837399999999998E-4</c:v>
                </c:pt>
                <c:pt idx="78098" formatCode="0.00E+00">
                  <c:v>3.3369900000000002E-4</c:v>
                </c:pt>
                <c:pt idx="78099" formatCode="0.00E+00">
                  <c:v>3.3913999999999998E-4</c:v>
                </c:pt>
                <c:pt idx="78100" formatCode="0.00E+00">
                  <c:v>3.4466500000000002E-4</c:v>
                </c:pt>
                <c:pt idx="78101" formatCode="0.00E+00">
                  <c:v>3.5024399999999999E-4</c:v>
                </c:pt>
                <c:pt idx="78102" formatCode="0.00E+00">
                  <c:v>3.5584199999999999E-4</c:v>
                </c:pt>
                <c:pt idx="78103" formatCode="0.00E+00">
                  <c:v>3.6142699999999999E-4</c:v>
                </c:pt>
                <c:pt idx="78104" formatCode="0.00E+00">
                  <c:v>3.6696500000000002E-4</c:v>
                </c:pt>
                <c:pt idx="78105" formatCode="0.00E+00">
                  <c:v>3.7242500000000001E-4</c:v>
                </c:pt>
                <c:pt idx="78106" formatCode="0.00E+00">
                  <c:v>3.77771E-4</c:v>
                </c:pt>
                <c:pt idx="78107" formatCode="0.00E+00">
                  <c:v>3.8297E-4</c:v>
                </c:pt>
                <c:pt idx="78108" formatCode="0.00E+00">
                  <c:v>3.8799E-4</c:v>
                </c:pt>
                <c:pt idx="78109" formatCode="0.00E+00">
                  <c:v>3.92796E-4</c:v>
                </c:pt>
                <c:pt idx="78110" formatCode="0.00E+00">
                  <c:v>3.9735699999999998E-4</c:v>
                </c:pt>
                <c:pt idx="78111" formatCode="0.00E+00">
                  <c:v>4.0163800000000001E-4</c:v>
                </c:pt>
                <c:pt idx="78112" formatCode="0.00E+00">
                  <c:v>4.0560800000000001E-4</c:v>
                </c:pt>
                <c:pt idx="78113" formatCode="0.00E+00">
                  <c:v>4.0923499999999998E-4</c:v>
                </c:pt>
                <c:pt idx="78114" formatCode="0.00E+00">
                  <c:v>4.1248700000000001E-4</c:v>
                </c:pt>
                <c:pt idx="78115" formatCode="0.00E+00">
                  <c:v>4.1533299999999999E-4</c:v>
                </c:pt>
                <c:pt idx="78116" formatCode="0.00E+00">
                  <c:v>4.1774299999999999E-4</c:v>
                </c:pt>
                <c:pt idx="78117" formatCode="0.00E+00">
                  <c:v>4.1968700000000002E-4</c:v>
                </c:pt>
                <c:pt idx="78118" formatCode="0.00E+00">
                  <c:v>4.2113600000000001E-4</c:v>
                </c:pt>
                <c:pt idx="78119" formatCode="0.00E+00">
                  <c:v>4.2206200000000001E-4</c:v>
                </c:pt>
                <c:pt idx="78120" formatCode="0.00E+00">
                  <c:v>4.2243800000000002E-4</c:v>
                </c:pt>
                <c:pt idx="78121" formatCode="0.00E+00">
                  <c:v>4.2223800000000002E-4</c:v>
                </c:pt>
                <c:pt idx="78122" formatCode="0.00E+00">
                  <c:v>4.2143600000000002E-4</c:v>
                </c:pt>
                <c:pt idx="78123" formatCode="0.00E+00">
                  <c:v>4.2000799999999998E-4</c:v>
                </c:pt>
                <c:pt idx="78124" formatCode="0.00E+00">
                  <c:v>4.1793100000000002E-4</c:v>
                </c:pt>
                <c:pt idx="78125" formatCode="0.00E+00">
                  <c:v>4.1518399999999997E-4</c:v>
                </c:pt>
                <c:pt idx="78126" formatCode="0.00E+00">
                  <c:v>4.1174499999999998E-4</c:v>
                </c:pt>
                <c:pt idx="78127" formatCode="0.00E+00">
                  <c:v>4.07594E-4</c:v>
                </c:pt>
                <c:pt idx="78128" formatCode="0.00E+00">
                  <c:v>4.02715E-4</c:v>
                </c:pt>
                <c:pt idx="78129" formatCode="0.00E+00">
                  <c:v>3.9708899999999999E-4</c:v>
                </c:pt>
                <c:pt idx="78130" formatCode="0.00E+00">
                  <c:v>3.9070199999999999E-4</c:v>
                </c:pt>
                <c:pt idx="78131" formatCode="0.00E+00">
                  <c:v>3.8353999999999998E-4</c:v>
                </c:pt>
                <c:pt idx="78132" formatCode="0.00E+00">
                  <c:v>3.7558999999999997E-4</c:v>
                </c:pt>
                <c:pt idx="78133" formatCode="0.00E+00">
                  <c:v>3.6684100000000002E-4</c:v>
                </c:pt>
                <c:pt idx="78134" formatCode="0.00E+00">
                  <c:v>3.5728300000000001E-4</c:v>
                </c:pt>
                <c:pt idx="78135" formatCode="0.00E+00">
                  <c:v>3.4691000000000002E-4</c:v>
                </c:pt>
                <c:pt idx="78136" formatCode="0.00E+00">
                  <c:v>3.3571300000000002E-4</c:v>
                </c:pt>
                <c:pt idx="78137" formatCode="0.00E+00">
                  <c:v>3.2369000000000001E-4</c:v>
                </c:pt>
                <c:pt idx="78138" formatCode="0.00E+00">
                  <c:v>3.1083700000000001E-4</c:v>
                </c:pt>
                <c:pt idx="78139" formatCode="0.00E+00">
                  <c:v>2.97151E-4</c:v>
                </c:pt>
                <c:pt idx="78140" formatCode="0.00E+00">
                  <c:v>2.8263499999999999E-4</c:v>
                </c:pt>
                <c:pt idx="78141" formatCode="0.00E+00">
                  <c:v>2.6728899999999998E-4</c:v>
                </c:pt>
                <c:pt idx="78142" formatCode="0.00E+00">
                  <c:v>2.5111699999999997E-4</c:v>
                </c:pt>
                <c:pt idx="78143" formatCode="0.00E+00">
                  <c:v>2.34124E-4</c:v>
                </c:pt>
                <c:pt idx="78144" formatCode="0.00E+00">
                  <c:v>2.1631800000000001E-4</c:v>
                </c:pt>
                <c:pt idx="78145" formatCode="0.00E+00">
                  <c:v>1.9770700000000001E-4</c:v>
                </c:pt>
                <c:pt idx="78146" formatCode="0.00E+00">
                  <c:v>1.7830100000000001E-4</c:v>
                </c:pt>
                <c:pt idx="78147" formatCode="0.00E+00">
                  <c:v>1.5811300000000001E-4</c:v>
                </c:pt>
                <c:pt idx="78148" formatCode="0.00E+00">
                  <c:v>1.37155E-4</c:v>
                </c:pt>
                <c:pt idx="78149" formatCode="0.00E+00">
                  <c:v>1.15444E-4</c:v>
                </c:pt>
                <c:pt idx="78150" formatCode="0.00E+00">
                  <c:v>9.2995400000000001E-5</c:v>
                </c:pt>
                <c:pt idx="78151" formatCode="0.00E+00">
                  <c:v>6.9828700000000005E-5</c:v>
                </c:pt>
                <c:pt idx="78152" formatCode="0.00E+00">
                  <c:v>4.5963800000000002E-5</c:v>
                </c:pt>
                <c:pt idx="78153" formatCode="0.00E+00">
                  <c:v>2.1422099999999999E-5</c:v>
                </c:pt>
                <c:pt idx="78154" formatCode="0.00E+00">
                  <c:v>-3.77315E-6</c:v>
                </c:pt>
                <c:pt idx="78155" formatCode="0.00E+00">
                  <c:v>-2.9597299999999999E-5</c:v>
                </c:pt>
                <c:pt idx="78156" formatCode="0.00E+00">
                  <c:v>-5.6024299999999998E-5</c:v>
                </c:pt>
                <c:pt idx="78157" formatCode="0.00E+00">
                  <c:v>-8.3026600000000002E-5</c:v>
                </c:pt>
                <c:pt idx="78158" formatCode="0.00E+00">
                  <c:v>-1.10575E-4</c:v>
                </c:pt>
                <c:pt idx="78159" formatCode="0.00E+00">
                  <c:v>-1.3863999999999999E-4</c:v>
                </c:pt>
                <c:pt idx="78160" formatCode="0.00E+00">
                  <c:v>-1.6719E-4</c:v>
                </c:pt>
                <c:pt idx="78161" formatCode="0.00E+00">
                  <c:v>-1.9619200000000001E-4</c:v>
                </c:pt>
                <c:pt idx="78162" formatCode="0.00E+00">
                  <c:v>-2.2561200000000001E-4</c:v>
                </c:pt>
                <c:pt idx="78163" formatCode="0.00E+00">
                  <c:v>-2.5541499999999999E-4</c:v>
                </c:pt>
                <c:pt idx="78164" formatCode="0.00E+00">
                  <c:v>-2.8556499999999999E-4</c:v>
                </c:pt>
                <c:pt idx="78165" formatCode="0.00E+00">
                  <c:v>-3.16025E-4</c:v>
                </c:pt>
                <c:pt idx="78166" formatCode="0.00E+00">
                  <c:v>-3.4675599999999998E-4</c:v>
                </c:pt>
                <c:pt idx="78167" formatCode="0.00E+00">
                  <c:v>-3.7772000000000001E-4</c:v>
                </c:pt>
                <c:pt idx="78168" formatCode="0.00E+00">
                  <c:v>-4.0887699999999998E-4</c:v>
                </c:pt>
                <c:pt idx="78169" formatCode="0.00E+00">
                  <c:v>-4.4018600000000002E-4</c:v>
                </c:pt>
                <c:pt idx="78170" formatCode="0.00E+00">
                  <c:v>-4.7160600000000001E-4</c:v>
                </c:pt>
                <c:pt idx="78171" formatCode="0.00E+00">
                  <c:v>-5.0309499999999995E-4</c:v>
                </c:pt>
                <c:pt idx="78172" formatCode="0.00E+00">
                  <c:v>-5.3461100000000005E-4</c:v>
                </c:pt>
                <c:pt idx="78173" formatCode="0.00E+00">
                  <c:v>-5.6610899999999997E-4</c:v>
                </c:pt>
                <c:pt idx="78174" formatCode="0.00E+00">
                  <c:v>-5.9754600000000001E-4</c:v>
                </c:pt>
                <c:pt idx="78175" formatCode="0.00E+00">
                  <c:v>-6.2887700000000002E-4</c:v>
                </c:pt>
                <c:pt idx="78176" formatCode="0.00E+00">
                  <c:v>-6.6005999999999997E-4</c:v>
                </c:pt>
                <c:pt idx="78177" formatCode="0.00E+00">
                  <c:v>-6.9105700000000002E-4</c:v>
                </c:pt>
                <c:pt idx="78178" formatCode="0.00E+00">
                  <c:v>-7.2182400000000003E-4</c:v>
                </c:pt>
                <c:pt idx="78179" formatCode="0.00E+00">
                  <c:v>-7.5230800000000003E-4</c:v>
                </c:pt>
                <c:pt idx="78180" formatCode="0.00E+00">
                  <c:v>-7.8243699999999998E-4</c:v>
                </c:pt>
                <c:pt idx="78181" formatCode="0.00E+00">
                  <c:v>-8.1213399999999995E-4</c:v>
                </c:pt>
                <c:pt idx="78182" formatCode="0.00E+00">
                  <c:v>-8.4132599999999999E-4</c:v>
                </c:pt>
                <c:pt idx="78183" formatCode="0.00E+00">
                  <c:v>-8.6996999999999997E-4</c:v>
                </c:pt>
                <c:pt idx="78184" formatCode="0.00E+00">
                  <c:v>-8.9804900000000005E-4</c:v>
                </c:pt>
                <c:pt idx="78185" formatCode="0.00E+00">
                  <c:v>-9.25555E-4</c:v>
                </c:pt>
                <c:pt idx="78186" formatCode="0.00E+00">
                  <c:v>-9.5247699999999997E-4</c:v>
                </c:pt>
                <c:pt idx="78187" formatCode="0.00E+00">
                  <c:v>-9.7880100000000006E-4</c:v>
                </c:pt>
                <c:pt idx="78188" formatCode="0.00E+00">
                  <c:v>-1.0045099999999999E-3</c:v>
                </c:pt>
                <c:pt idx="78189" formatCode="0.00E+00">
                  <c:v>-1.0295899999999999E-3</c:v>
                </c:pt>
                <c:pt idx="78190" formatCode="0.00E+00">
                  <c:v>-1.0540199999999999E-3</c:v>
                </c:pt>
                <c:pt idx="78191" formatCode="0.00E+00">
                  <c:v>-1.0777899999999999E-3</c:v>
                </c:pt>
                <c:pt idx="78192" formatCode="0.00E+00">
                  <c:v>-1.1008700000000001E-3</c:v>
                </c:pt>
                <c:pt idx="78193" formatCode="0.00E+00">
                  <c:v>-1.12327E-3</c:v>
                </c:pt>
                <c:pt idx="78194" formatCode="0.00E+00">
                  <c:v>-1.1449800000000001E-3</c:v>
                </c:pt>
                <c:pt idx="78195" formatCode="0.00E+00">
                  <c:v>-1.1659699999999999E-3</c:v>
                </c:pt>
                <c:pt idx="78196" formatCode="0.00E+00">
                  <c:v>-1.18622E-3</c:v>
                </c:pt>
                <c:pt idx="78197" formatCode="0.00E+00">
                  <c:v>-1.2057400000000001E-3</c:v>
                </c:pt>
                <c:pt idx="78198" formatCode="0.00E+00">
                  <c:v>-1.22452E-3</c:v>
                </c:pt>
                <c:pt idx="78199" formatCode="0.00E+00">
                  <c:v>-1.24256E-3</c:v>
                </c:pt>
                <c:pt idx="78200" formatCode="0.00E+00">
                  <c:v>-1.2598399999999999E-3</c:v>
                </c:pt>
                <c:pt idx="78201" formatCode="0.00E+00">
                  <c:v>-1.27637E-3</c:v>
                </c:pt>
                <c:pt idx="78202" formatCode="0.00E+00">
                  <c:v>-1.29214E-3</c:v>
                </c:pt>
                <c:pt idx="78203" formatCode="0.00E+00">
                  <c:v>-1.3070899999999999E-3</c:v>
                </c:pt>
                <c:pt idx="78204" formatCode="0.00E+00">
                  <c:v>-1.3212E-3</c:v>
                </c:pt>
                <c:pt idx="78205" formatCode="0.00E+00">
                  <c:v>-1.3344800000000001E-3</c:v>
                </c:pt>
                <c:pt idx="78206" formatCode="0.00E+00">
                  <c:v>-1.34698E-3</c:v>
                </c:pt>
                <c:pt idx="78207" formatCode="0.00E+00">
                  <c:v>-1.3586799999999999E-3</c:v>
                </c:pt>
                <c:pt idx="78208" formatCode="0.00E+00">
                  <c:v>-1.36959E-3</c:v>
                </c:pt>
                <c:pt idx="78209" formatCode="0.00E+00">
                  <c:v>-1.3797099999999999E-3</c:v>
                </c:pt>
                <c:pt idx="78210" formatCode="0.00E+00">
                  <c:v>-1.389E-3</c:v>
                </c:pt>
                <c:pt idx="78211" formatCode="0.00E+00">
                  <c:v>-1.3974199999999999E-3</c:v>
                </c:pt>
                <c:pt idx="78212" formatCode="0.00E+00">
                  <c:v>-1.4049799999999999E-3</c:v>
                </c:pt>
                <c:pt idx="78213" formatCode="0.00E+00">
                  <c:v>-1.4117299999999999E-3</c:v>
                </c:pt>
                <c:pt idx="78214" formatCode="0.00E+00">
                  <c:v>-1.41771E-3</c:v>
                </c:pt>
                <c:pt idx="78215" formatCode="0.00E+00">
                  <c:v>-1.42292E-3</c:v>
                </c:pt>
                <c:pt idx="78216" formatCode="0.00E+00">
                  <c:v>-1.42735E-3</c:v>
                </c:pt>
                <c:pt idx="78217" formatCode="0.00E+00">
                  <c:v>-1.4310200000000001E-3</c:v>
                </c:pt>
                <c:pt idx="78218" formatCode="0.00E+00">
                  <c:v>-1.4339400000000001E-3</c:v>
                </c:pt>
                <c:pt idx="78219" formatCode="0.00E+00">
                  <c:v>-1.4361199999999999E-3</c:v>
                </c:pt>
                <c:pt idx="78220" formatCode="0.00E+00">
                  <c:v>-1.4375900000000001E-3</c:v>
                </c:pt>
                <c:pt idx="78221" formatCode="0.00E+00">
                  <c:v>-1.4383499999999999E-3</c:v>
                </c:pt>
                <c:pt idx="78222" formatCode="0.00E+00">
                  <c:v>-1.43841E-3</c:v>
                </c:pt>
                <c:pt idx="78223" formatCode="0.00E+00">
                  <c:v>-1.43782E-3</c:v>
                </c:pt>
                <c:pt idx="78224" formatCode="0.00E+00">
                  <c:v>-1.4365999999999999E-3</c:v>
                </c:pt>
                <c:pt idx="78225" formatCode="0.00E+00">
                  <c:v>-1.4347100000000001E-3</c:v>
                </c:pt>
                <c:pt idx="78226" formatCode="0.00E+00">
                  <c:v>-1.4321200000000001E-3</c:v>
                </c:pt>
                <c:pt idx="78227" formatCode="0.00E+00">
                  <c:v>-1.42896E-3</c:v>
                </c:pt>
                <c:pt idx="78228" formatCode="0.00E+00">
                  <c:v>-1.42549E-3</c:v>
                </c:pt>
                <c:pt idx="78229" formatCode="0.00E+00">
                  <c:v>-1.42183E-3</c:v>
                </c:pt>
                <c:pt idx="78230" formatCode="0.00E+00">
                  <c:v>-1.41778E-3</c:v>
                </c:pt>
                <c:pt idx="78231" formatCode="0.00E+00">
                  <c:v>-1.4130600000000001E-3</c:v>
                </c:pt>
                <c:pt idx="78232" formatCode="0.00E+00">
                  <c:v>-1.4075400000000001E-3</c:v>
                </c:pt>
                <c:pt idx="78233" formatCode="0.00E+00">
                  <c:v>-1.4012600000000001E-3</c:v>
                </c:pt>
                <c:pt idx="78234" formatCode="0.00E+00">
                  <c:v>-1.3943E-3</c:v>
                </c:pt>
                <c:pt idx="78235" formatCode="0.00E+00">
                  <c:v>-1.3867199999999999E-3</c:v>
                </c:pt>
                <c:pt idx="78236" formatCode="0.00E+00">
                  <c:v>-1.3785500000000001E-3</c:v>
                </c:pt>
                <c:pt idx="78237" formatCode="0.00E+00">
                  <c:v>-1.3698899999999999E-3</c:v>
                </c:pt>
                <c:pt idx="78238" formatCode="0.00E+00">
                  <c:v>-1.3607999999999999E-3</c:v>
                </c:pt>
                <c:pt idx="78239" formatCode="0.00E+00">
                  <c:v>-1.35136E-3</c:v>
                </c:pt>
                <c:pt idx="78240" formatCode="0.00E+00">
                  <c:v>-1.34162E-3</c:v>
                </c:pt>
                <c:pt idx="78241" formatCode="0.00E+00">
                  <c:v>-1.3316999999999999E-3</c:v>
                </c:pt>
                <c:pt idx="78242" formatCode="0.00E+00">
                  <c:v>-1.32172E-3</c:v>
                </c:pt>
                <c:pt idx="78243" formatCode="0.00E+00">
                  <c:v>-1.3118400000000001E-3</c:v>
                </c:pt>
                <c:pt idx="78244" formatCode="0.00E+00">
                  <c:v>-1.3021300000000001E-3</c:v>
                </c:pt>
                <c:pt idx="78245" formatCode="0.00E+00">
                  <c:v>-1.2926700000000001E-3</c:v>
                </c:pt>
                <c:pt idx="78246" formatCode="0.00E+00">
                  <c:v>-1.2835100000000001E-3</c:v>
                </c:pt>
                <c:pt idx="78247" formatCode="0.00E+00">
                  <c:v>-1.2747699999999999E-3</c:v>
                </c:pt>
                <c:pt idx="78248" formatCode="0.00E+00">
                  <c:v>-1.2664900000000001E-3</c:v>
                </c:pt>
                <c:pt idx="78249" formatCode="0.00E+00">
                  <c:v>-1.2586299999999999E-3</c:v>
                </c:pt>
                <c:pt idx="78250" formatCode="0.00E+00">
                  <c:v>-1.2511099999999999E-3</c:v>
                </c:pt>
                <c:pt idx="78251" formatCode="0.00E+00">
                  <c:v>-1.2438900000000001E-3</c:v>
                </c:pt>
                <c:pt idx="78252" formatCode="0.00E+00">
                  <c:v>-1.2371400000000001E-3</c:v>
                </c:pt>
                <c:pt idx="78253" formatCode="0.00E+00">
                  <c:v>-1.23106E-3</c:v>
                </c:pt>
                <c:pt idx="78254" formatCode="0.00E+00">
                  <c:v>-1.2258499999999999E-3</c:v>
                </c:pt>
                <c:pt idx="78255" formatCode="0.00E+00">
                  <c:v>-1.22164E-3</c:v>
                </c:pt>
                <c:pt idx="78256" formatCode="0.00E+00">
                  <c:v>-1.2185E-3</c:v>
                </c:pt>
                <c:pt idx="78257" formatCode="0.00E+00">
                  <c:v>-1.2163899999999999E-3</c:v>
                </c:pt>
                <c:pt idx="78258" formatCode="0.00E+00">
                  <c:v>-1.21521E-3</c:v>
                </c:pt>
                <c:pt idx="78259" formatCode="0.00E+00">
                  <c:v>-1.2147600000000001E-3</c:v>
                </c:pt>
                <c:pt idx="78260" formatCode="0.00E+00">
                  <c:v>-1.2148599999999999E-3</c:v>
                </c:pt>
                <c:pt idx="78261" formatCode="0.00E+00">
                  <c:v>-1.2155600000000001E-3</c:v>
                </c:pt>
                <c:pt idx="78262" formatCode="0.00E+00">
                  <c:v>-1.2171700000000001E-3</c:v>
                </c:pt>
                <c:pt idx="78263" formatCode="0.00E+00">
                  <c:v>-1.2198700000000001E-3</c:v>
                </c:pt>
                <c:pt idx="78264" formatCode="0.00E+00">
                  <c:v>-1.2236199999999999E-3</c:v>
                </c:pt>
                <c:pt idx="78265" formatCode="0.00E+00">
                  <c:v>-1.2283299999999999E-3</c:v>
                </c:pt>
                <c:pt idx="78266" formatCode="0.00E+00">
                  <c:v>-1.23409E-3</c:v>
                </c:pt>
                <c:pt idx="78267" formatCode="0.00E+00">
                  <c:v>-1.2411099999999999E-3</c:v>
                </c:pt>
                <c:pt idx="78268" formatCode="0.00E+00">
                  <c:v>-1.2495500000000001E-3</c:v>
                </c:pt>
                <c:pt idx="78269" formatCode="0.00E+00">
                  <c:v>-1.25939E-3</c:v>
                </c:pt>
                <c:pt idx="78270" formatCode="0.00E+00">
                  <c:v>-1.2705699999999999E-3</c:v>
                </c:pt>
                <c:pt idx="78271" formatCode="0.00E+00">
                  <c:v>-1.2830599999999999E-3</c:v>
                </c:pt>
                <c:pt idx="78272" formatCode="0.00E+00">
                  <c:v>-1.29682E-3</c:v>
                </c:pt>
                <c:pt idx="78273" formatCode="0.00E+00">
                  <c:v>-1.3118100000000001E-3</c:v>
                </c:pt>
                <c:pt idx="78274" formatCode="0.00E+00">
                  <c:v>-1.32796E-3</c:v>
                </c:pt>
                <c:pt idx="78275" formatCode="0.00E+00">
                  <c:v>-1.34512E-3</c:v>
                </c:pt>
                <c:pt idx="78276" formatCode="0.00E+00">
                  <c:v>-1.3632900000000001E-3</c:v>
                </c:pt>
                <c:pt idx="78277" formatCode="0.00E+00">
                  <c:v>-1.3827399999999999E-3</c:v>
                </c:pt>
                <c:pt idx="78278" formatCode="0.00E+00">
                  <c:v>-1.4038399999999999E-3</c:v>
                </c:pt>
                <c:pt idx="78279" formatCode="0.00E+00">
                  <c:v>-1.42669E-3</c:v>
                </c:pt>
                <c:pt idx="78280" formatCode="0.00E+00">
                  <c:v>-1.4509499999999999E-3</c:v>
                </c:pt>
                <c:pt idx="78281" formatCode="0.00E+00">
                  <c:v>-1.47624E-3</c:v>
                </c:pt>
                <c:pt idx="78282" formatCode="0.00E+00">
                  <c:v>-1.50242E-3</c:v>
                </c:pt>
                <c:pt idx="78283" formatCode="0.00E+00">
                  <c:v>-1.52961E-3</c:v>
                </c:pt>
                <c:pt idx="78284" formatCode="0.00E+00">
                  <c:v>-1.5579299999999999E-3</c:v>
                </c:pt>
                <c:pt idx="78285" formatCode="0.00E+00">
                  <c:v>-1.58734E-3</c:v>
                </c:pt>
                <c:pt idx="78286" formatCode="0.00E+00">
                  <c:v>-1.6177299999999999E-3</c:v>
                </c:pt>
                <c:pt idx="78287" formatCode="0.00E+00">
                  <c:v>-1.6492099999999999E-3</c:v>
                </c:pt>
                <c:pt idx="78288" formatCode="0.00E+00">
                  <c:v>-1.6819599999999999E-3</c:v>
                </c:pt>
                <c:pt idx="78289" formatCode="0.00E+00">
                  <c:v>-1.71612E-3</c:v>
                </c:pt>
                <c:pt idx="78290" formatCode="0.00E+00">
                  <c:v>-1.75186E-3</c:v>
                </c:pt>
                <c:pt idx="78291" formatCode="0.00E+00">
                  <c:v>-1.7894499999999999E-3</c:v>
                </c:pt>
                <c:pt idx="78292" formatCode="0.00E+00">
                  <c:v>-1.82899E-3</c:v>
                </c:pt>
                <c:pt idx="78293" formatCode="0.00E+00">
                  <c:v>-1.87028E-3</c:v>
                </c:pt>
                <c:pt idx="78294" formatCode="0.00E+00">
                  <c:v>-1.91311E-3</c:v>
                </c:pt>
                <c:pt idx="78295" formatCode="0.00E+00">
                  <c:v>-1.9575199999999999E-3</c:v>
                </c:pt>
                <c:pt idx="78296" formatCode="0.00E+00">
                  <c:v>-2.0036400000000001E-3</c:v>
                </c:pt>
                <c:pt idx="78297" formatCode="0.00E+00">
                  <c:v>-2.0514499999999998E-3</c:v>
                </c:pt>
                <c:pt idx="78298" formatCode="0.00E+00">
                  <c:v>-2.1007500000000002E-3</c:v>
                </c:pt>
                <c:pt idx="78299" formatCode="0.00E+00">
                  <c:v>-2.1512900000000001E-3</c:v>
                </c:pt>
                <c:pt idx="78300" formatCode="0.00E+00">
                  <c:v>-2.2029100000000002E-3</c:v>
                </c:pt>
                <c:pt idx="78301" formatCode="0.00E+00">
                  <c:v>-2.25559E-3</c:v>
                </c:pt>
                <c:pt idx="78302" formatCode="0.00E+00">
                  <c:v>-2.3094299999999999E-3</c:v>
                </c:pt>
                <c:pt idx="78303" formatCode="0.00E+00">
                  <c:v>-2.3646299999999999E-3</c:v>
                </c:pt>
                <c:pt idx="78304" formatCode="0.00E+00">
                  <c:v>-2.42136E-3</c:v>
                </c:pt>
                <c:pt idx="78305" formatCode="0.00E+00">
                  <c:v>-2.4797E-3</c:v>
                </c:pt>
                <c:pt idx="78306" formatCode="0.00E+00">
                  <c:v>-2.5395999999999999E-3</c:v>
                </c:pt>
                <c:pt idx="78307" formatCode="0.00E+00">
                  <c:v>-2.60085E-3</c:v>
                </c:pt>
                <c:pt idx="78308" formatCode="0.00E+00">
                  <c:v>-2.6630899999999999E-3</c:v>
                </c:pt>
                <c:pt idx="78309" formatCode="0.00E+00">
                  <c:v>-2.7260600000000002E-3</c:v>
                </c:pt>
                <c:pt idx="78310" formatCode="0.00E+00">
                  <c:v>-2.7896100000000001E-3</c:v>
                </c:pt>
                <c:pt idx="78311" formatCode="0.00E+00">
                  <c:v>-2.8536999999999998E-3</c:v>
                </c:pt>
                <c:pt idx="78312" formatCode="0.00E+00">
                  <c:v>-2.9183299999999998E-3</c:v>
                </c:pt>
                <c:pt idx="78313" formatCode="0.00E+00">
                  <c:v>-2.9835E-3</c:v>
                </c:pt>
                <c:pt idx="78314" formatCode="0.00E+00">
                  <c:v>-3.04916E-3</c:v>
                </c:pt>
                <c:pt idx="78315" formatCode="0.00E+00">
                  <c:v>-3.1152799999999998E-3</c:v>
                </c:pt>
                <c:pt idx="78316" formatCode="0.00E+00">
                  <c:v>-3.1819499999999998E-3</c:v>
                </c:pt>
                <c:pt idx="78317" formatCode="0.00E+00">
                  <c:v>-3.2492699999999998E-3</c:v>
                </c:pt>
                <c:pt idx="78318" formatCode="0.00E+00">
                  <c:v>-3.3173399999999998E-3</c:v>
                </c:pt>
                <c:pt idx="78319" formatCode="0.00E+00">
                  <c:v>-3.3862800000000002E-3</c:v>
                </c:pt>
                <c:pt idx="78320" formatCode="0.00E+00">
                  <c:v>-3.4561700000000002E-3</c:v>
                </c:pt>
                <c:pt idx="78321" formatCode="0.00E+00">
                  <c:v>-3.5269799999999999E-3</c:v>
                </c:pt>
                <c:pt idx="78322" formatCode="0.00E+00">
                  <c:v>-3.5984300000000001E-3</c:v>
                </c:pt>
                <c:pt idx="78323" formatCode="0.00E+00">
                  <c:v>-3.6702000000000002E-3</c:v>
                </c:pt>
                <c:pt idx="78324" formatCode="0.00E+00">
                  <c:v>-3.7420700000000001E-3</c:v>
                </c:pt>
                <c:pt idx="78325" formatCode="0.00E+00">
                  <c:v>-3.81388E-3</c:v>
                </c:pt>
                <c:pt idx="78326" formatCode="0.00E+00">
                  <c:v>-3.88543E-3</c:v>
                </c:pt>
                <c:pt idx="78327" formatCode="0.00E+00">
                  <c:v>-3.9566699999999998E-3</c:v>
                </c:pt>
                <c:pt idx="78328" formatCode="0.00E+00">
                  <c:v>-4.0278500000000004E-3</c:v>
                </c:pt>
                <c:pt idx="78329" formatCode="0.00E+00">
                  <c:v>-4.0993000000000002E-3</c:v>
                </c:pt>
                <c:pt idx="78330" formatCode="0.00E+00">
                  <c:v>-4.1708600000000002E-3</c:v>
                </c:pt>
                <c:pt idx="78331" formatCode="0.00E+00">
                  <c:v>-4.2419700000000003E-3</c:v>
                </c:pt>
                <c:pt idx="78332" formatCode="0.00E+00">
                  <c:v>-4.31227E-3</c:v>
                </c:pt>
                <c:pt idx="78333" formatCode="0.00E+00">
                  <c:v>-4.3817600000000002E-3</c:v>
                </c:pt>
                <c:pt idx="78334" formatCode="0.00E+00">
                  <c:v>-4.4505500000000002E-3</c:v>
                </c:pt>
                <c:pt idx="78335" formatCode="0.00E+00">
                  <c:v>-4.5186499999999999E-3</c:v>
                </c:pt>
                <c:pt idx="78336" formatCode="0.00E+00">
                  <c:v>-4.5860700000000003E-3</c:v>
                </c:pt>
                <c:pt idx="78337" formatCode="0.00E+00">
                  <c:v>-4.6528899999999998E-3</c:v>
                </c:pt>
                <c:pt idx="78338" formatCode="0.00E+00">
                  <c:v>-4.7191799999999999E-3</c:v>
                </c:pt>
                <c:pt idx="78339" formatCode="0.00E+00">
                  <c:v>-4.7849900000000003E-3</c:v>
                </c:pt>
                <c:pt idx="78340" formatCode="0.00E+00">
                  <c:v>-4.8505400000000004E-3</c:v>
                </c:pt>
                <c:pt idx="78341" formatCode="0.00E+00">
                  <c:v>-4.9160200000000001E-3</c:v>
                </c:pt>
                <c:pt idx="78342" formatCode="0.00E+00">
                  <c:v>-4.9812700000000003E-3</c:v>
                </c:pt>
                <c:pt idx="78343" formatCode="0.00E+00">
                  <c:v>-5.0458400000000002E-3</c:v>
                </c:pt>
                <c:pt idx="78344" formatCode="0.00E+00">
                  <c:v>-5.1094599999999997E-3</c:v>
                </c:pt>
                <c:pt idx="78345" formatCode="0.00E+00">
                  <c:v>-5.1723100000000003E-3</c:v>
                </c:pt>
                <c:pt idx="78346" formatCode="0.00E+00">
                  <c:v>-5.2346600000000004E-3</c:v>
                </c:pt>
                <c:pt idx="78347" formatCode="0.00E+00">
                  <c:v>-5.2965299999999998E-3</c:v>
                </c:pt>
                <c:pt idx="78348" formatCode="0.00E+00">
                  <c:v>-5.35769E-3</c:v>
                </c:pt>
                <c:pt idx="78349" formatCode="0.00E+00">
                  <c:v>-5.4179700000000003E-3</c:v>
                </c:pt>
                <c:pt idx="78350" formatCode="0.00E+00">
                  <c:v>-5.4774100000000003E-3</c:v>
                </c:pt>
                <c:pt idx="78351" formatCode="0.00E+00">
                  <c:v>-5.5360899999999996E-3</c:v>
                </c:pt>
                <c:pt idx="78352" formatCode="0.00E+00">
                  <c:v>-5.594E-3</c:v>
                </c:pt>
                <c:pt idx="78353" formatCode="0.00E+00">
                  <c:v>-5.65111E-3</c:v>
                </c:pt>
                <c:pt idx="78354" formatCode="0.00E+00">
                  <c:v>-5.7072800000000003E-3</c:v>
                </c:pt>
                <c:pt idx="78355" formatCode="0.00E+00">
                  <c:v>-5.7623600000000002E-3</c:v>
                </c:pt>
                <c:pt idx="78356" formatCode="0.00E+00">
                  <c:v>-5.8162200000000004E-3</c:v>
                </c:pt>
                <c:pt idx="78357" formatCode="0.00E+00">
                  <c:v>-5.8688300000000002E-3</c:v>
                </c:pt>
                <c:pt idx="78358" formatCode="0.00E+00">
                  <c:v>-5.9203800000000003E-3</c:v>
                </c:pt>
                <c:pt idx="78359" formatCode="0.00E+00">
                  <c:v>-5.97125E-3</c:v>
                </c:pt>
                <c:pt idx="78360" formatCode="0.00E+00">
                  <c:v>-6.02163E-3</c:v>
                </c:pt>
                <c:pt idx="78361" formatCode="0.00E+00">
                  <c:v>-6.0713399999999997E-3</c:v>
                </c:pt>
                <c:pt idx="78362" formatCode="0.00E+00">
                  <c:v>-6.1200100000000004E-3</c:v>
                </c:pt>
                <c:pt idx="78363" formatCode="0.00E+00">
                  <c:v>-6.1674800000000004E-3</c:v>
                </c:pt>
                <c:pt idx="78364" formatCode="0.00E+00">
                  <c:v>-6.2138799999999998E-3</c:v>
                </c:pt>
                <c:pt idx="78365" formatCode="0.00E+00">
                  <c:v>-6.2595000000000003E-3</c:v>
                </c:pt>
                <c:pt idx="78366" formatCode="0.00E+00">
                  <c:v>-6.3042999999999997E-3</c:v>
                </c:pt>
                <c:pt idx="78367" formatCode="0.00E+00">
                  <c:v>-6.3479000000000001E-3</c:v>
                </c:pt>
                <c:pt idx="78368" formatCode="0.00E+00">
                  <c:v>-6.3901299999999999E-3</c:v>
                </c:pt>
                <c:pt idx="78369" formatCode="0.00E+00">
                  <c:v>-6.4313299999999999E-3</c:v>
                </c:pt>
                <c:pt idx="78370" formatCode="0.00E+00">
                  <c:v>-6.4719699999999996E-3</c:v>
                </c:pt>
                <c:pt idx="78371" formatCode="0.00E+00">
                  <c:v>-6.51222E-3</c:v>
                </c:pt>
                <c:pt idx="78372" formatCode="0.00E+00">
                  <c:v>-6.5519000000000003E-3</c:v>
                </c:pt>
                <c:pt idx="78373" formatCode="0.00E+00">
                  <c:v>-6.5908599999999996E-3</c:v>
                </c:pt>
                <c:pt idx="78374" formatCode="0.00E+00">
                  <c:v>-6.6289799999999996E-3</c:v>
                </c:pt>
                <c:pt idx="78375" formatCode="0.00E+00">
                  <c:v>-6.6658000000000004E-3</c:v>
                </c:pt>
                <c:pt idx="78376" formatCode="0.00E+00">
                  <c:v>-6.7006799999999997E-3</c:v>
                </c:pt>
                <c:pt idx="78377" formatCode="0.00E+00">
                  <c:v>-6.7333200000000001E-3</c:v>
                </c:pt>
                <c:pt idx="78378" formatCode="0.00E+00">
                  <c:v>-6.7642199999999996E-3</c:v>
                </c:pt>
                <c:pt idx="78379" formatCode="0.00E+00">
                  <c:v>-6.7940199999999996E-3</c:v>
                </c:pt>
                <c:pt idx="78380" formatCode="0.00E+00">
                  <c:v>-6.8228999999999998E-3</c:v>
                </c:pt>
                <c:pt idx="78381" formatCode="0.00E+00">
                  <c:v>-6.8506499999999998E-3</c:v>
                </c:pt>
                <c:pt idx="78382" formatCode="0.00E+00">
                  <c:v>-6.8771600000000002E-3</c:v>
                </c:pt>
                <c:pt idx="78383" formatCode="0.00E+00">
                  <c:v>-6.9023399999999999E-3</c:v>
                </c:pt>
                <c:pt idx="78384" formatCode="0.00E+00">
                  <c:v>-6.9260099999999998E-3</c:v>
                </c:pt>
                <c:pt idx="78385" formatCode="0.00E+00">
                  <c:v>-6.9481100000000004E-3</c:v>
                </c:pt>
                <c:pt idx="78386" formatCode="0.00E+00">
                  <c:v>-6.9688299999999996E-3</c:v>
                </c:pt>
                <c:pt idx="78387" formatCode="0.00E+00">
                  <c:v>-6.9883499999999999E-3</c:v>
                </c:pt>
                <c:pt idx="78388" formatCode="0.00E+00">
                  <c:v>-7.0067100000000002E-3</c:v>
                </c:pt>
                <c:pt idx="78389" formatCode="0.00E+00">
                  <c:v>-7.0240399999999996E-3</c:v>
                </c:pt>
                <c:pt idx="78390" formatCode="0.00E+00">
                  <c:v>-7.0407200000000003E-3</c:v>
                </c:pt>
                <c:pt idx="78391" formatCode="0.00E+00">
                  <c:v>-7.0570700000000004E-3</c:v>
                </c:pt>
                <c:pt idx="78392" formatCode="0.00E+00">
                  <c:v>-7.0731300000000004E-3</c:v>
                </c:pt>
                <c:pt idx="78393" formatCode="0.00E+00">
                  <c:v>-7.0887500000000004E-3</c:v>
                </c:pt>
                <c:pt idx="78394" formatCode="0.00E+00">
                  <c:v>-7.1037699999999997E-3</c:v>
                </c:pt>
                <c:pt idx="78395" formatCode="0.00E+00">
                  <c:v>-7.11818E-3</c:v>
                </c:pt>
                <c:pt idx="78396" formatCode="0.00E+00">
                  <c:v>-7.1320200000000002E-3</c:v>
                </c:pt>
                <c:pt idx="78397" formatCode="0.00E+00">
                  <c:v>-7.1452699999999996E-3</c:v>
                </c:pt>
                <c:pt idx="78398" formatCode="0.00E+00">
                  <c:v>-7.1578800000000001E-3</c:v>
                </c:pt>
                <c:pt idx="78399" formatCode="0.00E+00">
                  <c:v>-7.1697899999999997E-3</c:v>
                </c:pt>
                <c:pt idx="78400" formatCode="0.00E+00">
                  <c:v>-7.1810299999999997E-3</c:v>
                </c:pt>
                <c:pt idx="78401" formatCode="0.00E+00">
                  <c:v>-7.1916899999999997E-3</c:v>
                </c:pt>
                <c:pt idx="78402" formatCode="0.00E+00">
                  <c:v>-7.2020299999999999E-3</c:v>
                </c:pt>
                <c:pt idx="78403" formatCode="0.00E+00">
                  <c:v>-7.2123300000000003E-3</c:v>
                </c:pt>
                <c:pt idx="78404" formatCode="0.00E+00">
                  <c:v>-7.2227300000000001E-3</c:v>
                </c:pt>
                <c:pt idx="78405" formatCode="0.00E+00">
                  <c:v>-7.2332500000000001E-3</c:v>
                </c:pt>
                <c:pt idx="78406" formatCode="0.00E+00">
                  <c:v>-7.2437999999999999E-3</c:v>
                </c:pt>
                <c:pt idx="78407" formatCode="0.00E+00">
                  <c:v>-7.2543800000000004E-3</c:v>
                </c:pt>
                <c:pt idx="78408" formatCode="0.00E+00">
                  <c:v>-7.2651399999999998E-3</c:v>
                </c:pt>
                <c:pt idx="78409" formatCode="0.00E+00">
                  <c:v>-7.2765099999999999E-3</c:v>
                </c:pt>
                <c:pt idx="78410" formatCode="0.00E+00">
                  <c:v>-7.2888600000000003E-3</c:v>
                </c:pt>
                <c:pt idx="78411" formatCode="0.00E+00">
                  <c:v>-7.3023200000000002E-3</c:v>
                </c:pt>
                <c:pt idx="78412" formatCode="0.00E+00">
                  <c:v>-7.3169300000000001E-3</c:v>
                </c:pt>
                <c:pt idx="78413" formatCode="0.00E+00">
                  <c:v>-7.3328000000000004E-3</c:v>
                </c:pt>
                <c:pt idx="78414" formatCode="0.00E+00">
                  <c:v>-7.3499899999999998E-3</c:v>
                </c:pt>
                <c:pt idx="78415" formatCode="0.00E+00">
                  <c:v>-7.3683799999999999E-3</c:v>
                </c:pt>
                <c:pt idx="78416" formatCode="0.00E+00">
                  <c:v>-7.3876999999999996E-3</c:v>
                </c:pt>
                <c:pt idx="78417" formatCode="0.00E+00">
                  <c:v>-7.4077300000000004E-3</c:v>
                </c:pt>
                <c:pt idx="78418" formatCode="0.00E+00">
                  <c:v>-7.4285799999999997E-3</c:v>
                </c:pt>
                <c:pt idx="78419" formatCode="0.00E+00">
                  <c:v>-7.4504999999999997E-3</c:v>
                </c:pt>
                <c:pt idx="78420" formatCode="0.00E+00">
                  <c:v>-7.4735899999999996E-3</c:v>
                </c:pt>
                <c:pt idx="78421" formatCode="0.00E+00">
                  <c:v>-7.4979599999999997E-3</c:v>
                </c:pt>
                <c:pt idx="78422" formatCode="0.00E+00">
                  <c:v>-7.5237300000000002E-3</c:v>
                </c:pt>
                <c:pt idx="78423" formatCode="0.00E+00">
                  <c:v>-7.5508800000000003E-3</c:v>
                </c:pt>
                <c:pt idx="78424" formatCode="0.00E+00">
                  <c:v>-7.5789899999999999E-3</c:v>
                </c:pt>
                <c:pt idx="78425" formatCode="0.00E+00">
                  <c:v>-7.6073900000000003E-3</c:v>
                </c:pt>
                <c:pt idx="78426" formatCode="0.00E+00">
                  <c:v>-7.6354500000000002E-3</c:v>
                </c:pt>
                <c:pt idx="78427" formatCode="0.00E+00">
                  <c:v>-7.6629200000000001E-3</c:v>
                </c:pt>
                <c:pt idx="78428" formatCode="0.00E+00">
                  <c:v>-7.6897500000000004E-3</c:v>
                </c:pt>
                <c:pt idx="78429" formatCode="0.00E+00">
                  <c:v>-7.7157700000000003E-3</c:v>
                </c:pt>
                <c:pt idx="78430" formatCode="0.00E+00">
                  <c:v>-7.74108E-3</c:v>
                </c:pt>
                <c:pt idx="78431" formatCode="0.00E+00">
                  <c:v>-7.76621E-3</c:v>
                </c:pt>
                <c:pt idx="78432" formatCode="0.00E+00">
                  <c:v>-7.7917300000000002E-3</c:v>
                </c:pt>
                <c:pt idx="78433" formatCode="0.00E+00">
                  <c:v>-7.8177999999999997E-3</c:v>
                </c:pt>
                <c:pt idx="78434" formatCode="0.00E+00">
                  <c:v>-7.8442900000000003E-3</c:v>
                </c:pt>
                <c:pt idx="78435" formatCode="0.00E+00">
                  <c:v>-7.8710399999999993E-3</c:v>
                </c:pt>
                <c:pt idx="78436" formatCode="0.00E+00">
                  <c:v>-7.8980500000000002E-3</c:v>
                </c:pt>
                <c:pt idx="78437" formatCode="0.00E+00">
                  <c:v>-7.92554E-3</c:v>
                </c:pt>
                <c:pt idx="78438" formatCode="0.00E+00">
                  <c:v>-7.9536599999999995E-3</c:v>
                </c:pt>
                <c:pt idx="78439" formatCode="0.00E+00">
                  <c:v>-7.9825999999999994E-3</c:v>
                </c:pt>
                <c:pt idx="78440" formatCode="0.00E+00">
                  <c:v>-8.0126299999999998E-3</c:v>
                </c:pt>
                <c:pt idx="78441" formatCode="0.00E+00">
                  <c:v>-8.0438699999999998E-3</c:v>
                </c:pt>
                <c:pt idx="78442" formatCode="0.00E+00">
                  <c:v>-8.07626E-3</c:v>
                </c:pt>
                <c:pt idx="78443" formatCode="0.00E+00">
                  <c:v>-8.1098699999999999E-3</c:v>
                </c:pt>
                <c:pt idx="78444" formatCode="0.00E+00">
                  <c:v>-8.1448200000000005E-3</c:v>
                </c:pt>
                <c:pt idx="78445" formatCode="0.00E+00">
                  <c:v>-8.1809399999999994E-3</c:v>
                </c:pt>
                <c:pt idx="78446" formatCode="0.00E+00">
                  <c:v>-8.2176200000000001E-3</c:v>
                </c:pt>
                <c:pt idx="78447" formatCode="0.00E+00">
                  <c:v>-8.2540900000000004E-3</c:v>
                </c:pt>
                <c:pt idx="78448" formatCode="0.00E+00">
                  <c:v>-8.2897800000000001E-3</c:v>
                </c:pt>
                <c:pt idx="78449" formatCode="0.00E+00">
                  <c:v>-8.3244200000000008E-3</c:v>
                </c:pt>
                <c:pt idx="78450" formatCode="0.00E+00">
                  <c:v>-8.3579699999999993E-3</c:v>
                </c:pt>
                <c:pt idx="78451" formatCode="0.00E+00">
                  <c:v>-8.3904500000000007E-3</c:v>
                </c:pt>
                <c:pt idx="78452" formatCode="0.00E+00">
                  <c:v>-8.4218499999999998E-3</c:v>
                </c:pt>
                <c:pt idx="78453" formatCode="0.00E+00">
                  <c:v>-8.4523199999999993E-3</c:v>
                </c:pt>
                <c:pt idx="78454" formatCode="0.00E+00">
                  <c:v>-8.4824700000000006E-3</c:v>
                </c:pt>
                <c:pt idx="78455" formatCode="0.00E+00">
                  <c:v>-8.5131200000000008E-3</c:v>
                </c:pt>
                <c:pt idx="78456" formatCode="0.00E+00">
                  <c:v>-8.5444900000000001E-3</c:v>
                </c:pt>
                <c:pt idx="78457" formatCode="0.00E+00">
                  <c:v>-8.5761499999999994E-3</c:v>
                </c:pt>
                <c:pt idx="78458" formatCode="0.00E+00">
                  <c:v>-8.6076099999999999E-3</c:v>
                </c:pt>
                <c:pt idx="78459" formatCode="0.00E+00">
                  <c:v>-8.6386599999999994E-3</c:v>
                </c:pt>
                <c:pt idx="78460" formatCode="0.00E+00">
                  <c:v>-8.6693800000000008E-3</c:v>
                </c:pt>
                <c:pt idx="78461" formatCode="0.00E+00">
                  <c:v>-8.7000700000000007E-3</c:v>
                </c:pt>
                <c:pt idx="78462" formatCode="0.00E+00">
                  <c:v>-8.7311799999999998E-3</c:v>
                </c:pt>
                <c:pt idx="78463" formatCode="0.00E+00">
                  <c:v>-8.7631099999999993E-3</c:v>
                </c:pt>
                <c:pt idx="78464" formatCode="0.00E+00">
                  <c:v>-8.796E-3</c:v>
                </c:pt>
                <c:pt idx="78465" formatCode="0.00E+00">
                  <c:v>-8.8297800000000006E-3</c:v>
                </c:pt>
                <c:pt idx="78466" formatCode="0.00E+00">
                  <c:v>-8.8644499999999994E-3</c:v>
                </c:pt>
                <c:pt idx="78467" formatCode="0.00E+00">
                  <c:v>-8.9001400000000008E-3</c:v>
                </c:pt>
                <c:pt idx="78468" formatCode="0.00E+00">
                  <c:v>-8.9371099999999998E-3</c:v>
                </c:pt>
                <c:pt idx="78469" formatCode="0.00E+00">
                  <c:v>-8.97564E-3</c:v>
                </c:pt>
                <c:pt idx="78470" formatCode="0.00E+00">
                  <c:v>-9.01566E-3</c:v>
                </c:pt>
                <c:pt idx="78471" formatCode="0.00E+00">
                  <c:v>-9.0570700000000004E-3</c:v>
                </c:pt>
                <c:pt idx="78472" formatCode="0.00E+00">
                  <c:v>-9.0998599999999995E-3</c:v>
                </c:pt>
                <c:pt idx="78473" formatCode="0.00E+00">
                  <c:v>-9.1438100000000005E-3</c:v>
                </c:pt>
                <c:pt idx="78474" formatCode="0.00E+00">
                  <c:v>-9.1882999999999999E-3</c:v>
                </c:pt>
                <c:pt idx="78475" formatCode="0.00E+00">
                  <c:v>-9.2326000000000005E-3</c:v>
                </c:pt>
                <c:pt idx="78476" formatCode="0.00E+00">
                  <c:v>-9.2763099999999994E-3</c:v>
                </c:pt>
                <c:pt idx="78477" formatCode="0.00E+00">
                  <c:v>-9.3194300000000001E-3</c:v>
                </c:pt>
                <c:pt idx="78478" formatCode="0.00E+00">
                  <c:v>-9.3617600000000002E-3</c:v>
                </c:pt>
                <c:pt idx="78479" formatCode="0.00E+00">
                  <c:v>-9.4028199999999992E-3</c:v>
                </c:pt>
                <c:pt idx="78480" formatCode="0.00E+00">
                  <c:v>-9.4424499999999998E-3</c:v>
                </c:pt>
                <c:pt idx="78481" formatCode="0.00E+00">
                  <c:v>-9.48098E-3</c:v>
                </c:pt>
                <c:pt idx="78482" formatCode="0.00E+00">
                  <c:v>-9.5187599999999994E-3</c:v>
                </c:pt>
                <c:pt idx="78483" formatCode="0.00E+00">
                  <c:v>-9.5559700000000004E-3</c:v>
                </c:pt>
                <c:pt idx="78484" formatCode="0.00E+00">
                  <c:v>-9.5928699999999999E-3</c:v>
                </c:pt>
                <c:pt idx="78485" formatCode="0.00E+00">
                  <c:v>-9.6297399999999995E-3</c:v>
                </c:pt>
                <c:pt idx="78486" formatCode="0.00E+00">
                  <c:v>-9.6667699999999999E-3</c:v>
                </c:pt>
                <c:pt idx="78487" formatCode="0.00E+00">
                  <c:v>-9.7041999999999996E-3</c:v>
                </c:pt>
                <c:pt idx="78488" formatCode="0.00E+00">
                  <c:v>-9.7422099999999994E-3</c:v>
                </c:pt>
                <c:pt idx="78489" formatCode="0.00E+00">
                  <c:v>-9.7808500000000007E-3</c:v>
                </c:pt>
                <c:pt idx="78490" formatCode="0.00E+00">
                  <c:v>-9.8200800000000001E-3</c:v>
                </c:pt>
                <c:pt idx="78491" formatCode="0.00E+00">
                  <c:v>-9.8595999999999996E-3</c:v>
                </c:pt>
                <c:pt idx="78492" formatCode="0.00E+00">
                  <c:v>-9.8988600000000006E-3</c:v>
                </c:pt>
                <c:pt idx="78493" formatCode="0.00E+00">
                  <c:v>-9.9376599999999992E-3</c:v>
                </c:pt>
                <c:pt idx="78494" formatCode="0.00E+00">
                  <c:v>-9.97638E-3</c:v>
                </c:pt>
                <c:pt idx="78495">
                  <c:v>-1.0015400000000001E-2</c:v>
                </c:pt>
                <c:pt idx="78496">
                  <c:v>-1.00546E-2</c:v>
                </c:pt>
                <c:pt idx="78497">
                  <c:v>-1.00932E-2</c:v>
                </c:pt>
                <c:pt idx="78498">
                  <c:v>-1.01301E-2</c:v>
                </c:pt>
                <c:pt idx="78499">
                  <c:v>-1.01647E-2</c:v>
                </c:pt>
                <c:pt idx="78500">
                  <c:v>-1.01972E-2</c:v>
                </c:pt>
                <c:pt idx="78501">
                  <c:v>-1.0227699999999999E-2</c:v>
                </c:pt>
                <c:pt idx="78502">
                  <c:v>-1.02562E-2</c:v>
                </c:pt>
                <c:pt idx="78503">
                  <c:v>-1.0282400000000001E-2</c:v>
                </c:pt>
                <c:pt idx="78504">
                  <c:v>-1.03068E-2</c:v>
                </c:pt>
                <c:pt idx="78505">
                  <c:v>-1.0330199999999999E-2</c:v>
                </c:pt>
                <c:pt idx="78506">
                  <c:v>-1.03529E-2</c:v>
                </c:pt>
                <c:pt idx="78507">
                  <c:v>-1.0374400000000001E-2</c:v>
                </c:pt>
                <c:pt idx="78508">
                  <c:v>-1.03946E-2</c:v>
                </c:pt>
                <c:pt idx="78509">
                  <c:v>-1.0413E-2</c:v>
                </c:pt>
                <c:pt idx="78510">
                  <c:v>-1.0429300000000001E-2</c:v>
                </c:pt>
                <c:pt idx="78511">
                  <c:v>-1.04435E-2</c:v>
                </c:pt>
                <c:pt idx="78512">
                  <c:v>-1.0456500000000001E-2</c:v>
                </c:pt>
                <c:pt idx="78513">
                  <c:v>-1.04689E-2</c:v>
                </c:pt>
                <c:pt idx="78514">
                  <c:v>-1.04812E-2</c:v>
                </c:pt>
                <c:pt idx="78515">
                  <c:v>-1.04936E-2</c:v>
                </c:pt>
                <c:pt idx="78516">
                  <c:v>-1.05059E-2</c:v>
                </c:pt>
                <c:pt idx="78517">
                  <c:v>-1.05176E-2</c:v>
                </c:pt>
                <c:pt idx="78518">
                  <c:v>-1.05285E-2</c:v>
                </c:pt>
                <c:pt idx="78519">
                  <c:v>-1.05383E-2</c:v>
                </c:pt>
                <c:pt idx="78520">
                  <c:v>-1.05471E-2</c:v>
                </c:pt>
                <c:pt idx="78521">
                  <c:v>-1.0555E-2</c:v>
                </c:pt>
                <c:pt idx="78522">
                  <c:v>-1.0562200000000001E-2</c:v>
                </c:pt>
                <c:pt idx="78523">
                  <c:v>-1.0568299999999999E-2</c:v>
                </c:pt>
                <c:pt idx="78524">
                  <c:v>-1.0573000000000001E-2</c:v>
                </c:pt>
                <c:pt idx="78525">
                  <c:v>-1.0576500000000001E-2</c:v>
                </c:pt>
                <c:pt idx="78526">
                  <c:v>-1.05792E-2</c:v>
                </c:pt>
                <c:pt idx="78527">
                  <c:v>-1.05813E-2</c:v>
                </c:pt>
                <c:pt idx="78528">
                  <c:v>-1.0583199999999999E-2</c:v>
                </c:pt>
                <c:pt idx="78529">
                  <c:v>-1.05851E-2</c:v>
                </c:pt>
                <c:pt idx="78530">
                  <c:v>-1.05868E-2</c:v>
                </c:pt>
                <c:pt idx="78531">
                  <c:v>-1.05883E-2</c:v>
                </c:pt>
                <c:pt idx="78532">
                  <c:v>-1.05892E-2</c:v>
                </c:pt>
                <c:pt idx="78533">
                  <c:v>-1.05895E-2</c:v>
                </c:pt>
                <c:pt idx="78534">
                  <c:v>-1.0589700000000001E-2</c:v>
                </c:pt>
                <c:pt idx="78535">
                  <c:v>-1.0589899999999999E-2</c:v>
                </c:pt>
                <c:pt idx="78536">
                  <c:v>-1.05903E-2</c:v>
                </c:pt>
                <c:pt idx="78537">
                  <c:v>-1.05907E-2</c:v>
                </c:pt>
                <c:pt idx="78538">
                  <c:v>-1.05912E-2</c:v>
                </c:pt>
                <c:pt idx="78539">
                  <c:v>-1.05916E-2</c:v>
                </c:pt>
                <c:pt idx="78540">
                  <c:v>-1.0591700000000001E-2</c:v>
                </c:pt>
                <c:pt idx="78541">
                  <c:v>-1.05912E-2</c:v>
                </c:pt>
                <c:pt idx="78542">
                  <c:v>-1.0589400000000001E-2</c:v>
                </c:pt>
                <c:pt idx="78543">
                  <c:v>-1.05862E-2</c:v>
                </c:pt>
                <c:pt idx="78544">
                  <c:v>-1.0581999999999999E-2</c:v>
                </c:pt>
                <c:pt idx="78545">
                  <c:v>-1.0577700000000001E-2</c:v>
                </c:pt>
                <c:pt idx="78546">
                  <c:v>-1.05738E-2</c:v>
                </c:pt>
                <c:pt idx="78547">
                  <c:v>-1.05699E-2</c:v>
                </c:pt>
                <c:pt idx="78548">
                  <c:v>-1.05656E-2</c:v>
                </c:pt>
                <c:pt idx="78549">
                  <c:v>-1.05602E-2</c:v>
                </c:pt>
                <c:pt idx="78550">
                  <c:v>-1.0553699999999999E-2</c:v>
                </c:pt>
                <c:pt idx="78551">
                  <c:v>-1.0546399999999999E-2</c:v>
                </c:pt>
                <c:pt idx="78552">
                  <c:v>-1.0538199999999999E-2</c:v>
                </c:pt>
                <c:pt idx="78553">
                  <c:v>-1.0529E-2</c:v>
                </c:pt>
                <c:pt idx="78554">
                  <c:v>-1.0519499999999999E-2</c:v>
                </c:pt>
                <c:pt idx="78555">
                  <c:v>-1.0510200000000001E-2</c:v>
                </c:pt>
                <c:pt idx="78556">
                  <c:v>-1.0501399999999999E-2</c:v>
                </c:pt>
                <c:pt idx="78557">
                  <c:v>-1.04931E-2</c:v>
                </c:pt>
                <c:pt idx="78558">
                  <c:v>-1.0485299999999999E-2</c:v>
                </c:pt>
                <c:pt idx="78559">
                  <c:v>-1.04777E-2</c:v>
                </c:pt>
                <c:pt idx="78560">
                  <c:v>-1.04697E-2</c:v>
                </c:pt>
                <c:pt idx="78561">
                  <c:v>-1.0461099999999999E-2</c:v>
                </c:pt>
                <c:pt idx="78562">
                  <c:v>-1.0452599999999999E-2</c:v>
                </c:pt>
                <c:pt idx="78563">
                  <c:v>-1.04452E-2</c:v>
                </c:pt>
                <c:pt idx="78564">
                  <c:v>-1.04393E-2</c:v>
                </c:pt>
                <c:pt idx="78565">
                  <c:v>-1.04346E-2</c:v>
                </c:pt>
                <c:pt idx="78566">
                  <c:v>-1.04308E-2</c:v>
                </c:pt>
                <c:pt idx="78567">
                  <c:v>-1.04271E-2</c:v>
                </c:pt>
                <c:pt idx="78568">
                  <c:v>-1.04227E-2</c:v>
                </c:pt>
                <c:pt idx="78569">
                  <c:v>-1.04172E-2</c:v>
                </c:pt>
                <c:pt idx="78570">
                  <c:v>-1.04111E-2</c:v>
                </c:pt>
                <c:pt idx="78571">
                  <c:v>-1.04049E-2</c:v>
                </c:pt>
                <c:pt idx="78572">
                  <c:v>-1.03985E-2</c:v>
                </c:pt>
                <c:pt idx="78573">
                  <c:v>-1.03917E-2</c:v>
                </c:pt>
                <c:pt idx="78574">
                  <c:v>-1.0384600000000001E-2</c:v>
                </c:pt>
                <c:pt idx="78575">
                  <c:v>-1.0377600000000001E-2</c:v>
                </c:pt>
                <c:pt idx="78576">
                  <c:v>-1.0371399999999999E-2</c:v>
                </c:pt>
                <c:pt idx="78577">
                  <c:v>-1.0366200000000001E-2</c:v>
                </c:pt>
                <c:pt idx="78578">
                  <c:v>-1.03625E-2</c:v>
                </c:pt>
                <c:pt idx="78579">
                  <c:v>-1.03608E-2</c:v>
                </c:pt>
                <c:pt idx="78580">
                  <c:v>-1.0361E-2</c:v>
                </c:pt>
                <c:pt idx="78581">
                  <c:v>-1.03625E-2</c:v>
                </c:pt>
                <c:pt idx="78582">
                  <c:v>-1.03652E-2</c:v>
                </c:pt>
                <c:pt idx="78583">
                  <c:v>-1.03689E-2</c:v>
                </c:pt>
                <c:pt idx="78584">
                  <c:v>-1.03734E-2</c:v>
                </c:pt>
                <c:pt idx="78585">
                  <c:v>-1.03786E-2</c:v>
                </c:pt>
                <c:pt idx="78586">
                  <c:v>-1.03845E-2</c:v>
                </c:pt>
                <c:pt idx="78587">
                  <c:v>-1.03908E-2</c:v>
                </c:pt>
                <c:pt idx="78588">
                  <c:v>-1.0397399999999999E-2</c:v>
                </c:pt>
                <c:pt idx="78589">
                  <c:v>-1.0404200000000001E-2</c:v>
                </c:pt>
                <c:pt idx="78590">
                  <c:v>-1.0411E-2</c:v>
                </c:pt>
                <c:pt idx="78591">
                  <c:v>-1.04178E-2</c:v>
                </c:pt>
                <c:pt idx="78592">
                  <c:v>-1.0424299999999999E-2</c:v>
                </c:pt>
                <c:pt idx="78593">
                  <c:v>-1.04306E-2</c:v>
                </c:pt>
                <c:pt idx="78594">
                  <c:v>-1.0437200000000001E-2</c:v>
                </c:pt>
                <c:pt idx="78595">
                  <c:v>-1.0444500000000001E-2</c:v>
                </c:pt>
                <c:pt idx="78596">
                  <c:v>-1.04525E-2</c:v>
                </c:pt>
                <c:pt idx="78597">
                  <c:v>-1.04609E-2</c:v>
                </c:pt>
                <c:pt idx="78598">
                  <c:v>-1.04698E-2</c:v>
                </c:pt>
                <c:pt idx="78599">
                  <c:v>-1.0479E-2</c:v>
                </c:pt>
                <c:pt idx="78600">
                  <c:v>-1.0488300000000001E-2</c:v>
                </c:pt>
                <c:pt idx="78601">
                  <c:v>-1.0497100000000001E-2</c:v>
                </c:pt>
                <c:pt idx="78602">
                  <c:v>-1.05048E-2</c:v>
                </c:pt>
                <c:pt idx="78603">
                  <c:v>-1.05115E-2</c:v>
                </c:pt>
                <c:pt idx="78604">
                  <c:v>-1.05173E-2</c:v>
                </c:pt>
                <c:pt idx="78605">
                  <c:v>-1.0522699999999999E-2</c:v>
                </c:pt>
                <c:pt idx="78606">
                  <c:v>-1.0528300000000001E-2</c:v>
                </c:pt>
                <c:pt idx="78607">
                  <c:v>-1.05346E-2</c:v>
                </c:pt>
                <c:pt idx="78608">
                  <c:v>-1.05413E-2</c:v>
                </c:pt>
                <c:pt idx="78609">
                  <c:v>-1.0548099999999999E-2</c:v>
                </c:pt>
                <c:pt idx="78610">
                  <c:v>-1.0555E-2</c:v>
                </c:pt>
                <c:pt idx="78611">
                  <c:v>-1.0561900000000001E-2</c:v>
                </c:pt>
                <c:pt idx="78612">
                  <c:v>-1.05693E-2</c:v>
                </c:pt>
                <c:pt idx="78613">
                  <c:v>-1.05775E-2</c:v>
                </c:pt>
                <c:pt idx="78614">
                  <c:v>-1.05869E-2</c:v>
                </c:pt>
                <c:pt idx="78615">
                  <c:v>-1.05976E-2</c:v>
                </c:pt>
                <c:pt idx="78616">
                  <c:v>-1.0609800000000001E-2</c:v>
                </c:pt>
                <c:pt idx="78617">
                  <c:v>-1.0622700000000001E-2</c:v>
                </c:pt>
                <c:pt idx="78618">
                  <c:v>-1.0635500000000001E-2</c:v>
                </c:pt>
                <c:pt idx="78619">
                  <c:v>-1.0647800000000001E-2</c:v>
                </c:pt>
                <c:pt idx="78620">
                  <c:v>-1.06596E-2</c:v>
                </c:pt>
                <c:pt idx="78621">
                  <c:v>-1.06715E-2</c:v>
                </c:pt>
                <c:pt idx="78622">
                  <c:v>-1.06841E-2</c:v>
                </c:pt>
                <c:pt idx="78623">
                  <c:v>-1.06981E-2</c:v>
                </c:pt>
                <c:pt idx="78624">
                  <c:v>-1.07134E-2</c:v>
                </c:pt>
                <c:pt idx="78625">
                  <c:v>-1.0729000000000001E-2</c:v>
                </c:pt>
                <c:pt idx="78626">
                  <c:v>-1.07438E-2</c:v>
                </c:pt>
                <c:pt idx="78627">
                  <c:v>-1.07577E-2</c:v>
                </c:pt>
                <c:pt idx="78628">
                  <c:v>-1.07712E-2</c:v>
                </c:pt>
                <c:pt idx="78629">
                  <c:v>-1.07844E-2</c:v>
                </c:pt>
                <c:pt idx="78630">
                  <c:v>-1.0797299999999999E-2</c:v>
                </c:pt>
                <c:pt idx="78631">
                  <c:v>-1.08101E-2</c:v>
                </c:pt>
                <c:pt idx="78632">
                  <c:v>-1.08232E-2</c:v>
                </c:pt>
                <c:pt idx="78633">
                  <c:v>-1.08364E-2</c:v>
                </c:pt>
                <c:pt idx="78634">
                  <c:v>-1.08495E-2</c:v>
                </c:pt>
                <c:pt idx="78635">
                  <c:v>-1.0862399999999999E-2</c:v>
                </c:pt>
                <c:pt idx="78636">
                  <c:v>-1.0874999999999999E-2</c:v>
                </c:pt>
                <c:pt idx="78637">
                  <c:v>-1.08872E-2</c:v>
                </c:pt>
                <c:pt idx="78638">
                  <c:v>-1.08992E-2</c:v>
                </c:pt>
                <c:pt idx="78639">
                  <c:v>-1.0911000000000001E-2</c:v>
                </c:pt>
                <c:pt idx="78640">
                  <c:v>-1.0923E-2</c:v>
                </c:pt>
                <c:pt idx="78641">
                  <c:v>-1.0935200000000001E-2</c:v>
                </c:pt>
                <c:pt idx="78642">
                  <c:v>-1.0947699999999999E-2</c:v>
                </c:pt>
                <c:pt idx="78643">
                  <c:v>-1.09604E-2</c:v>
                </c:pt>
                <c:pt idx="78644">
                  <c:v>-1.0973399999999999E-2</c:v>
                </c:pt>
                <c:pt idx="78645">
                  <c:v>-1.09861E-2</c:v>
                </c:pt>
                <c:pt idx="78646">
                  <c:v>-1.0998000000000001E-2</c:v>
                </c:pt>
                <c:pt idx="78647">
                  <c:v>-1.10087E-2</c:v>
                </c:pt>
                <c:pt idx="78648">
                  <c:v>-1.1018399999999999E-2</c:v>
                </c:pt>
                <c:pt idx="78649">
                  <c:v>-1.1027199999999999E-2</c:v>
                </c:pt>
                <c:pt idx="78650">
                  <c:v>-1.1035100000000001E-2</c:v>
                </c:pt>
                <c:pt idx="78651">
                  <c:v>-1.10419E-2</c:v>
                </c:pt>
                <c:pt idx="78652">
                  <c:v>-1.1047299999999999E-2</c:v>
                </c:pt>
                <c:pt idx="78653">
                  <c:v>-1.10507E-2</c:v>
                </c:pt>
                <c:pt idx="78654">
                  <c:v>-1.1051200000000001E-2</c:v>
                </c:pt>
                <c:pt idx="78655">
                  <c:v>-1.10489E-2</c:v>
                </c:pt>
                <c:pt idx="78656">
                  <c:v>-1.1044999999999999E-2</c:v>
                </c:pt>
                <c:pt idx="78657">
                  <c:v>-1.1040400000000001E-2</c:v>
                </c:pt>
                <c:pt idx="78658">
                  <c:v>-1.10349E-2</c:v>
                </c:pt>
                <c:pt idx="78659">
                  <c:v>-1.10286E-2</c:v>
                </c:pt>
                <c:pt idx="78660">
                  <c:v>-1.1022000000000001E-2</c:v>
                </c:pt>
                <c:pt idx="78661">
                  <c:v>-1.10157E-2</c:v>
                </c:pt>
                <c:pt idx="78662">
                  <c:v>-1.1009400000000001E-2</c:v>
                </c:pt>
                <c:pt idx="78663">
                  <c:v>-1.10028E-2</c:v>
                </c:pt>
                <c:pt idx="78664">
                  <c:v>-1.0995700000000001E-2</c:v>
                </c:pt>
                <c:pt idx="78665">
                  <c:v>-1.0988400000000001E-2</c:v>
                </c:pt>
                <c:pt idx="78666">
                  <c:v>-1.0981400000000001E-2</c:v>
                </c:pt>
                <c:pt idx="78667">
                  <c:v>-1.0974299999999999E-2</c:v>
                </c:pt>
                <c:pt idx="78668">
                  <c:v>-1.0966999999999999E-2</c:v>
                </c:pt>
                <c:pt idx="78669">
                  <c:v>-1.0958600000000001E-2</c:v>
                </c:pt>
                <c:pt idx="78670">
                  <c:v>-1.0948599999999999E-2</c:v>
                </c:pt>
                <c:pt idx="78671">
                  <c:v>-1.09371E-2</c:v>
                </c:pt>
                <c:pt idx="78672">
                  <c:v>-1.0925199999999999E-2</c:v>
                </c:pt>
                <c:pt idx="78673">
                  <c:v>-1.0913900000000001E-2</c:v>
                </c:pt>
                <c:pt idx="78674">
                  <c:v>-1.09032E-2</c:v>
                </c:pt>
                <c:pt idx="78675">
                  <c:v>-1.0892300000000001E-2</c:v>
                </c:pt>
                <c:pt idx="78676">
                  <c:v>-1.08805E-2</c:v>
                </c:pt>
                <c:pt idx="78677">
                  <c:v>-1.0867399999999999E-2</c:v>
                </c:pt>
                <c:pt idx="78678">
                  <c:v>-1.0853099999999999E-2</c:v>
                </c:pt>
                <c:pt idx="78679">
                  <c:v>-1.0837599999999999E-2</c:v>
                </c:pt>
                <c:pt idx="78680">
                  <c:v>-1.08209E-2</c:v>
                </c:pt>
                <c:pt idx="78681">
                  <c:v>-1.08033E-2</c:v>
                </c:pt>
                <c:pt idx="78682">
                  <c:v>-1.07849E-2</c:v>
                </c:pt>
                <c:pt idx="78683">
                  <c:v>-1.07657E-2</c:v>
                </c:pt>
                <c:pt idx="78684">
                  <c:v>-1.07463E-2</c:v>
                </c:pt>
                <c:pt idx="78685">
                  <c:v>-1.07268E-2</c:v>
                </c:pt>
                <c:pt idx="78686">
                  <c:v>-1.0707299999999999E-2</c:v>
                </c:pt>
                <c:pt idx="78687">
                  <c:v>-1.0687500000000001E-2</c:v>
                </c:pt>
                <c:pt idx="78688">
                  <c:v>-1.06674E-2</c:v>
                </c:pt>
                <c:pt idx="78689">
                  <c:v>-1.0647500000000001E-2</c:v>
                </c:pt>
                <c:pt idx="78690">
                  <c:v>-1.0627899999999999E-2</c:v>
                </c:pt>
                <c:pt idx="78691">
                  <c:v>-1.0609E-2</c:v>
                </c:pt>
                <c:pt idx="78692">
                  <c:v>-1.0590799999999999E-2</c:v>
                </c:pt>
                <c:pt idx="78693">
                  <c:v>-1.05732E-2</c:v>
                </c:pt>
                <c:pt idx="78694">
                  <c:v>-1.0555999999999999E-2</c:v>
                </c:pt>
                <c:pt idx="78695">
                  <c:v>-1.05389E-2</c:v>
                </c:pt>
                <c:pt idx="78696">
                  <c:v>-1.05215E-2</c:v>
                </c:pt>
                <c:pt idx="78697">
                  <c:v>-1.0503800000000001E-2</c:v>
                </c:pt>
                <c:pt idx="78698">
                  <c:v>-1.0486000000000001E-2</c:v>
                </c:pt>
                <c:pt idx="78699">
                  <c:v>-1.0468099999999999E-2</c:v>
                </c:pt>
                <c:pt idx="78700">
                  <c:v>-1.0449999999999999E-2</c:v>
                </c:pt>
                <c:pt idx="78701">
                  <c:v>-1.04318E-2</c:v>
                </c:pt>
                <c:pt idx="78702">
                  <c:v>-1.0413499999999999E-2</c:v>
                </c:pt>
                <c:pt idx="78703">
                  <c:v>-1.03944E-2</c:v>
                </c:pt>
                <c:pt idx="78704">
                  <c:v>-1.0373500000000001E-2</c:v>
                </c:pt>
                <c:pt idx="78705">
                  <c:v>-1.03508E-2</c:v>
                </c:pt>
                <c:pt idx="78706">
                  <c:v>-1.03272E-2</c:v>
                </c:pt>
                <c:pt idx="78707">
                  <c:v>-1.03029E-2</c:v>
                </c:pt>
                <c:pt idx="78708">
                  <c:v>-1.02781E-2</c:v>
                </c:pt>
                <c:pt idx="78709">
                  <c:v>-1.0252900000000001E-2</c:v>
                </c:pt>
                <c:pt idx="78710">
                  <c:v>-1.0227399999999999E-2</c:v>
                </c:pt>
                <c:pt idx="78711">
                  <c:v>-1.02021E-2</c:v>
                </c:pt>
                <c:pt idx="78712">
                  <c:v>-1.0176599999999999E-2</c:v>
                </c:pt>
                <c:pt idx="78713">
                  <c:v>-1.01504E-2</c:v>
                </c:pt>
                <c:pt idx="78714">
                  <c:v>-1.0123099999999999E-2</c:v>
                </c:pt>
                <c:pt idx="78715">
                  <c:v>-1.00949E-2</c:v>
                </c:pt>
                <c:pt idx="78716">
                  <c:v>-1.0066200000000001E-2</c:v>
                </c:pt>
                <c:pt idx="78717">
                  <c:v>-1.00375E-2</c:v>
                </c:pt>
                <c:pt idx="78718">
                  <c:v>-1.00088E-2</c:v>
                </c:pt>
                <c:pt idx="78719" formatCode="0.00E+00">
                  <c:v>-9.9800099999999992E-3</c:v>
                </c:pt>
                <c:pt idx="78720" formatCode="0.00E+00">
                  <c:v>-9.9510299999999996E-3</c:v>
                </c:pt>
                <c:pt idx="78721" formatCode="0.00E+00">
                  <c:v>-9.9217999999999997E-3</c:v>
                </c:pt>
                <c:pt idx="78722" formatCode="0.00E+00">
                  <c:v>-9.8925599999999999E-3</c:v>
                </c:pt>
                <c:pt idx="78723" formatCode="0.00E+00">
                  <c:v>-9.8636399999999999E-3</c:v>
                </c:pt>
                <c:pt idx="78724" formatCode="0.00E+00">
                  <c:v>-9.8353699999999995E-3</c:v>
                </c:pt>
                <c:pt idx="78725" formatCode="0.00E+00">
                  <c:v>-9.8080200000000006E-3</c:v>
                </c:pt>
                <c:pt idx="78726" formatCode="0.00E+00">
                  <c:v>-9.7817600000000005E-3</c:v>
                </c:pt>
                <c:pt idx="78727" formatCode="0.00E+00">
                  <c:v>-9.75642E-3</c:v>
                </c:pt>
                <c:pt idx="78728" formatCode="0.00E+00">
                  <c:v>-9.7317500000000008E-3</c:v>
                </c:pt>
                <c:pt idx="78729" formatCode="0.00E+00">
                  <c:v>-9.7077099999999996E-3</c:v>
                </c:pt>
                <c:pt idx="78730" formatCode="0.00E+00">
                  <c:v>-9.6841300000000009E-3</c:v>
                </c:pt>
                <c:pt idx="78731" formatCode="0.00E+00">
                  <c:v>-9.6605300000000005E-3</c:v>
                </c:pt>
                <c:pt idx="78732" formatCode="0.00E+00">
                  <c:v>-9.6365500000000007E-3</c:v>
                </c:pt>
                <c:pt idx="78733" formatCode="0.00E+00">
                  <c:v>-9.6123500000000004E-3</c:v>
                </c:pt>
                <c:pt idx="78734" formatCode="0.00E+00">
                  <c:v>-9.5883500000000007E-3</c:v>
                </c:pt>
                <c:pt idx="78735" formatCode="0.00E+00">
                  <c:v>-9.5647800000000002E-3</c:v>
                </c:pt>
                <c:pt idx="78736" formatCode="0.00E+00">
                  <c:v>-9.5414799999999998E-3</c:v>
                </c:pt>
                <c:pt idx="78737" formatCode="0.00E+00">
                  <c:v>-9.5181799999999993E-3</c:v>
                </c:pt>
                <c:pt idx="78738" formatCode="0.00E+00">
                  <c:v>-9.4948900000000006E-3</c:v>
                </c:pt>
                <c:pt idx="78739" formatCode="0.00E+00">
                  <c:v>-9.4719499999999998E-3</c:v>
                </c:pt>
                <c:pt idx="78740" formatCode="0.00E+00">
                  <c:v>-9.4498599999999992E-3</c:v>
                </c:pt>
                <c:pt idx="78741" formatCode="0.00E+00">
                  <c:v>-9.4289600000000001E-3</c:v>
                </c:pt>
                <c:pt idx="78742" formatCode="0.00E+00">
                  <c:v>-9.40941E-3</c:v>
                </c:pt>
                <c:pt idx="78743" formatCode="0.00E+00">
                  <c:v>-9.3912600000000002E-3</c:v>
                </c:pt>
                <c:pt idx="78744" formatCode="0.00E+00">
                  <c:v>-9.3746000000000003E-3</c:v>
                </c:pt>
                <c:pt idx="78745" formatCode="0.00E+00">
                  <c:v>-9.3594500000000001E-3</c:v>
                </c:pt>
                <c:pt idx="78746" formatCode="0.00E+00">
                  <c:v>-9.3456700000000004E-3</c:v>
                </c:pt>
                <c:pt idx="78747" formatCode="0.00E+00">
                  <c:v>-9.3331899999999999E-3</c:v>
                </c:pt>
                <c:pt idx="78748" formatCode="0.00E+00">
                  <c:v>-9.3220500000000001E-3</c:v>
                </c:pt>
                <c:pt idx="78749" formatCode="0.00E+00">
                  <c:v>-9.3122499999999993E-3</c:v>
                </c:pt>
                <c:pt idx="78750" formatCode="0.00E+00">
                  <c:v>-9.3035400000000008E-3</c:v>
                </c:pt>
                <c:pt idx="78751" formatCode="0.00E+00">
                  <c:v>-9.2954999999999999E-3</c:v>
                </c:pt>
                <c:pt idx="78752" formatCode="0.00E+00">
                  <c:v>-9.2878400000000003E-3</c:v>
                </c:pt>
                <c:pt idx="78753" formatCode="0.00E+00">
                  <c:v>-9.2804399999999992E-3</c:v>
                </c:pt>
                <c:pt idx="78754" formatCode="0.00E+00">
                  <c:v>-9.2731600000000008E-3</c:v>
                </c:pt>
                <c:pt idx="78755" formatCode="0.00E+00">
                  <c:v>-9.2657799999999995E-3</c:v>
                </c:pt>
                <c:pt idx="78756" formatCode="0.00E+00">
                  <c:v>-9.2579900000000007E-3</c:v>
                </c:pt>
                <c:pt idx="78757" formatCode="0.00E+00">
                  <c:v>-9.2494900000000008E-3</c:v>
                </c:pt>
                <c:pt idx="78758" formatCode="0.00E+00">
                  <c:v>-9.2399700000000001E-3</c:v>
                </c:pt>
                <c:pt idx="78759" formatCode="0.00E+00">
                  <c:v>-9.2292899999999994E-3</c:v>
                </c:pt>
                <c:pt idx="78760" formatCode="0.00E+00">
                  <c:v>-9.2174900000000001E-3</c:v>
                </c:pt>
                <c:pt idx="78761" formatCode="0.00E+00">
                  <c:v>-9.2047899999999992E-3</c:v>
                </c:pt>
                <c:pt idx="78762" formatCode="0.00E+00">
                  <c:v>-9.1913700000000008E-3</c:v>
                </c:pt>
                <c:pt idx="78763" formatCode="0.00E+00">
                  <c:v>-9.1771300000000004E-3</c:v>
                </c:pt>
                <c:pt idx="78764" formatCode="0.00E+00">
                  <c:v>-9.1618199999999993E-3</c:v>
                </c:pt>
                <c:pt idx="78765" formatCode="0.00E+00">
                  <c:v>-9.1454499999999994E-3</c:v>
                </c:pt>
                <c:pt idx="78766" formatCode="0.00E+00">
                  <c:v>-9.1282599999999992E-3</c:v>
                </c:pt>
                <c:pt idx="78767" formatCode="0.00E+00">
                  <c:v>-9.1103099999999999E-3</c:v>
                </c:pt>
                <c:pt idx="78768" formatCode="0.00E+00">
                  <c:v>-9.0915300000000004E-3</c:v>
                </c:pt>
                <c:pt idx="78769" formatCode="0.00E+00">
                  <c:v>-9.0719600000000004E-3</c:v>
                </c:pt>
                <c:pt idx="78770" formatCode="0.00E+00">
                  <c:v>-9.0518000000000005E-3</c:v>
                </c:pt>
                <c:pt idx="78771" formatCode="0.00E+00">
                  <c:v>-9.0313600000000004E-3</c:v>
                </c:pt>
                <c:pt idx="78772" formatCode="0.00E+00">
                  <c:v>-9.0108199999999992E-3</c:v>
                </c:pt>
                <c:pt idx="78773" formatCode="0.00E+00">
                  <c:v>-8.9902999999999997E-3</c:v>
                </c:pt>
                <c:pt idx="78774" formatCode="0.00E+00">
                  <c:v>-8.9700400000000003E-3</c:v>
                </c:pt>
                <c:pt idx="78775" formatCode="0.00E+00">
                  <c:v>-8.9502999999999996E-3</c:v>
                </c:pt>
                <c:pt idx="78776" formatCode="0.00E+00">
                  <c:v>-8.9311600000000005E-3</c:v>
                </c:pt>
                <c:pt idx="78777" formatCode="0.00E+00">
                  <c:v>-8.9123799999999993E-3</c:v>
                </c:pt>
                <c:pt idx="78778" formatCode="0.00E+00">
                  <c:v>-8.8935300000000002E-3</c:v>
                </c:pt>
                <c:pt idx="78779" formatCode="0.00E+00">
                  <c:v>-8.8742999999999999E-3</c:v>
                </c:pt>
                <c:pt idx="78780" formatCode="0.00E+00">
                  <c:v>-8.8545700000000008E-3</c:v>
                </c:pt>
                <c:pt idx="78781" formatCode="0.00E+00">
                  <c:v>-8.8340899999999993E-3</c:v>
                </c:pt>
                <c:pt idx="78782" formatCode="0.00E+00">
                  <c:v>-8.8126000000000003E-3</c:v>
                </c:pt>
                <c:pt idx="78783" formatCode="0.00E+00">
                  <c:v>-8.7899999999999992E-3</c:v>
                </c:pt>
                <c:pt idx="78784" formatCode="0.00E+00">
                  <c:v>-8.7662299999999999E-3</c:v>
                </c:pt>
                <c:pt idx="78785" formatCode="0.00E+00">
                  <c:v>-8.7411899999999994E-3</c:v>
                </c:pt>
                <c:pt idx="78786" formatCode="0.00E+00">
                  <c:v>-8.7147800000000001E-3</c:v>
                </c:pt>
                <c:pt idx="78787" formatCode="0.00E+00">
                  <c:v>-8.6869200000000008E-3</c:v>
                </c:pt>
                <c:pt idx="78788" formatCode="0.00E+00">
                  <c:v>-8.6575799999999998E-3</c:v>
                </c:pt>
                <c:pt idx="78789" formatCode="0.00E+00">
                  <c:v>-8.6268300000000003E-3</c:v>
                </c:pt>
                <c:pt idx="78790" formatCode="0.00E+00">
                  <c:v>-8.5949300000000006E-3</c:v>
                </c:pt>
                <c:pt idx="78791" formatCode="0.00E+00">
                  <c:v>-8.5623000000000001E-3</c:v>
                </c:pt>
                <c:pt idx="78792" formatCode="0.00E+00">
                  <c:v>-8.5294900000000007E-3</c:v>
                </c:pt>
                <c:pt idx="78793" formatCode="0.00E+00">
                  <c:v>-8.4969099999999999E-3</c:v>
                </c:pt>
                <c:pt idx="78794" formatCode="0.00E+00">
                  <c:v>-8.4647400000000001E-3</c:v>
                </c:pt>
                <c:pt idx="78795" formatCode="0.00E+00">
                  <c:v>-8.4330299999999993E-3</c:v>
                </c:pt>
                <c:pt idx="78796" formatCode="0.00E+00">
                  <c:v>-8.4015700000000006E-3</c:v>
                </c:pt>
                <c:pt idx="78797" formatCode="0.00E+00">
                  <c:v>-8.3701899999999996E-3</c:v>
                </c:pt>
                <c:pt idx="78798" formatCode="0.00E+00">
                  <c:v>-8.3388400000000001E-3</c:v>
                </c:pt>
                <c:pt idx="78799" formatCode="0.00E+00">
                  <c:v>-8.30731E-3</c:v>
                </c:pt>
                <c:pt idx="78800" formatCode="0.00E+00">
                  <c:v>-8.27548E-3</c:v>
                </c:pt>
                <c:pt idx="78801" formatCode="0.00E+00">
                  <c:v>-8.2433999999999997E-3</c:v>
                </c:pt>
                <c:pt idx="78802" formatCode="0.00E+00">
                  <c:v>-8.2111600000000003E-3</c:v>
                </c:pt>
                <c:pt idx="78803" formatCode="0.00E+00">
                  <c:v>-8.1788099999999999E-3</c:v>
                </c:pt>
                <c:pt idx="78804" formatCode="0.00E+00">
                  <c:v>-8.1464199999999997E-3</c:v>
                </c:pt>
                <c:pt idx="78805" formatCode="0.00E+00">
                  <c:v>-8.1137899999999992E-3</c:v>
                </c:pt>
                <c:pt idx="78806" formatCode="0.00E+00">
                  <c:v>-8.0805700000000005E-3</c:v>
                </c:pt>
                <c:pt idx="78807" formatCode="0.00E+00">
                  <c:v>-8.0469400000000007E-3</c:v>
                </c:pt>
                <c:pt idx="78808" formatCode="0.00E+00">
                  <c:v>-8.0128600000000001E-3</c:v>
                </c:pt>
                <c:pt idx="78809" formatCode="0.00E+00">
                  <c:v>-7.9756199999999992E-3</c:v>
                </c:pt>
                <c:pt idx="78810" formatCode="0.00E+00">
                  <c:v>-7.9332599999999993E-3</c:v>
                </c:pt>
                <c:pt idx="78811" formatCode="0.00E+00">
                  <c:v>-7.8890499999999999E-3</c:v>
                </c:pt>
                <c:pt idx="78812" formatCode="0.00E+00">
                  <c:v>-7.8454000000000006E-3</c:v>
                </c:pt>
                <c:pt idx="78813" formatCode="0.00E+00">
                  <c:v>-7.8005000000000001E-3</c:v>
                </c:pt>
                <c:pt idx="78814" formatCode="0.00E+00">
                  <c:v>-7.7537600000000002E-3</c:v>
                </c:pt>
                <c:pt idx="78815" formatCode="0.00E+00">
                  <c:v>-7.70632E-3</c:v>
                </c:pt>
                <c:pt idx="78816" formatCode="0.00E+00">
                  <c:v>-7.6585999999999998E-3</c:v>
                </c:pt>
                <c:pt idx="78817" formatCode="0.00E+00">
                  <c:v>-7.6103999999999998E-3</c:v>
                </c:pt>
                <c:pt idx="78818" formatCode="0.00E+00">
                  <c:v>-7.5613299999999998E-3</c:v>
                </c:pt>
                <c:pt idx="78819" formatCode="0.00E+00">
                  <c:v>-7.5111700000000002E-3</c:v>
                </c:pt>
                <c:pt idx="78820" formatCode="0.00E+00">
                  <c:v>-7.45994E-3</c:v>
                </c:pt>
                <c:pt idx="78821" formatCode="0.00E+00">
                  <c:v>-7.4080400000000003E-3</c:v>
                </c:pt>
                <c:pt idx="78822" formatCode="0.00E+00">
                  <c:v>-7.3559300000000001E-3</c:v>
                </c:pt>
                <c:pt idx="78823" formatCode="0.00E+00">
                  <c:v>-7.3037900000000001E-3</c:v>
                </c:pt>
                <c:pt idx="78824" formatCode="0.00E+00">
                  <c:v>-7.2517700000000003E-3</c:v>
                </c:pt>
                <c:pt idx="78825" formatCode="0.00E+00">
                  <c:v>-7.2002999999999998E-3</c:v>
                </c:pt>
                <c:pt idx="78826" formatCode="0.00E+00">
                  <c:v>-7.1498000000000004E-3</c:v>
                </c:pt>
                <c:pt idx="78827" formatCode="0.00E+00">
                  <c:v>-7.1003999999999998E-3</c:v>
                </c:pt>
                <c:pt idx="78828" formatCode="0.00E+00">
                  <c:v>-7.0519600000000003E-3</c:v>
                </c:pt>
                <c:pt idx="78829" formatCode="0.00E+00">
                  <c:v>-7.0044199999999999E-3</c:v>
                </c:pt>
                <c:pt idx="78830" formatCode="0.00E+00">
                  <c:v>-6.9577099999999998E-3</c:v>
                </c:pt>
                <c:pt idx="78831" formatCode="0.00E+00">
                  <c:v>-6.91152E-3</c:v>
                </c:pt>
                <c:pt idx="78832" formatCode="0.00E+00">
                  <c:v>-6.8653899999999999E-3</c:v>
                </c:pt>
                <c:pt idx="78833" formatCode="0.00E+00">
                  <c:v>-6.81922E-3</c:v>
                </c:pt>
                <c:pt idx="78834" formatCode="0.00E+00">
                  <c:v>-6.7729299999999999E-3</c:v>
                </c:pt>
                <c:pt idx="78835" formatCode="0.00E+00">
                  <c:v>-6.7262700000000003E-3</c:v>
                </c:pt>
                <c:pt idx="78836" formatCode="0.00E+00">
                  <c:v>-6.6792099999999997E-3</c:v>
                </c:pt>
                <c:pt idx="78837" formatCode="0.00E+00">
                  <c:v>-6.63198E-3</c:v>
                </c:pt>
                <c:pt idx="78838" formatCode="0.00E+00">
                  <c:v>-6.5844900000000001E-3</c:v>
                </c:pt>
                <c:pt idx="78839" formatCode="0.00E+00">
                  <c:v>-6.5365299999999996E-3</c:v>
                </c:pt>
                <c:pt idx="78840" formatCode="0.00E+00">
                  <c:v>-6.4881000000000001E-3</c:v>
                </c:pt>
                <c:pt idx="78841" formatCode="0.00E+00">
                  <c:v>-6.43934E-3</c:v>
                </c:pt>
                <c:pt idx="78842" formatCode="0.00E+00">
                  <c:v>-6.3906600000000003E-3</c:v>
                </c:pt>
                <c:pt idx="78843" formatCode="0.00E+00">
                  <c:v>-6.3425399999999998E-3</c:v>
                </c:pt>
                <c:pt idx="78844" formatCode="0.00E+00">
                  <c:v>-6.2951700000000001E-3</c:v>
                </c:pt>
                <c:pt idx="78845" formatCode="0.00E+00">
                  <c:v>-6.2487000000000003E-3</c:v>
                </c:pt>
                <c:pt idx="78846" formatCode="0.00E+00">
                  <c:v>-6.2033100000000001E-3</c:v>
                </c:pt>
                <c:pt idx="78847" formatCode="0.00E+00">
                  <c:v>-6.1592000000000001E-3</c:v>
                </c:pt>
                <c:pt idx="78848" formatCode="0.00E+00">
                  <c:v>-6.1163600000000004E-3</c:v>
                </c:pt>
                <c:pt idx="78849" formatCode="0.00E+00">
                  <c:v>-6.0745E-3</c:v>
                </c:pt>
                <c:pt idx="78850" formatCode="0.00E+00">
                  <c:v>-6.0334799999999999E-3</c:v>
                </c:pt>
                <c:pt idx="78851" formatCode="0.00E+00">
                  <c:v>-5.9936099999999999E-3</c:v>
                </c:pt>
                <c:pt idx="78852" formatCode="0.00E+00">
                  <c:v>-5.9551500000000002E-3</c:v>
                </c:pt>
                <c:pt idx="78853" formatCode="0.00E+00">
                  <c:v>-5.91809E-3</c:v>
                </c:pt>
                <c:pt idx="78854" formatCode="0.00E+00">
                  <c:v>-5.8823299999999999E-3</c:v>
                </c:pt>
                <c:pt idx="78855" formatCode="0.00E+00">
                  <c:v>-5.8477099999999999E-3</c:v>
                </c:pt>
                <c:pt idx="78856" formatCode="0.00E+00">
                  <c:v>-5.8141399999999998E-3</c:v>
                </c:pt>
                <c:pt idx="78857" formatCode="0.00E+00">
                  <c:v>-5.78197E-3</c:v>
                </c:pt>
                <c:pt idx="78858" formatCode="0.00E+00">
                  <c:v>-5.75115E-3</c:v>
                </c:pt>
                <c:pt idx="78859" formatCode="0.00E+00">
                  <c:v>-5.7188300000000003E-3</c:v>
                </c:pt>
                <c:pt idx="78860" formatCode="0.00E+00">
                  <c:v>-5.6829599999999999E-3</c:v>
                </c:pt>
                <c:pt idx="78861" formatCode="0.00E+00">
                  <c:v>-5.64673E-3</c:v>
                </c:pt>
                <c:pt idx="78862" formatCode="0.00E+00">
                  <c:v>-5.6125699999999999E-3</c:v>
                </c:pt>
                <c:pt idx="78863" formatCode="0.00E+00">
                  <c:v>-5.57882E-3</c:v>
                </c:pt>
                <c:pt idx="78864" formatCode="0.00E+00">
                  <c:v>-5.5451399999999996E-3</c:v>
                </c:pt>
                <c:pt idx="78865" formatCode="0.00E+00">
                  <c:v>-5.5127900000000001E-3</c:v>
                </c:pt>
                <c:pt idx="78866" formatCode="0.00E+00">
                  <c:v>-5.48228E-3</c:v>
                </c:pt>
                <c:pt idx="78867" formatCode="0.00E+00">
                  <c:v>-5.4534400000000004E-3</c:v>
                </c:pt>
                <c:pt idx="78868" formatCode="0.00E+00">
                  <c:v>-5.4259199999999999E-3</c:v>
                </c:pt>
                <c:pt idx="78869" formatCode="0.00E+00">
                  <c:v>-5.3994000000000004E-3</c:v>
                </c:pt>
                <c:pt idx="78870" formatCode="0.00E+00">
                  <c:v>-5.3737899999999998E-3</c:v>
                </c:pt>
                <c:pt idx="78871" formatCode="0.00E+00">
                  <c:v>-5.3492599999999998E-3</c:v>
                </c:pt>
                <c:pt idx="78872" formatCode="0.00E+00">
                  <c:v>-5.32615E-3</c:v>
                </c:pt>
                <c:pt idx="78873" formatCode="0.00E+00">
                  <c:v>-5.3046500000000002E-3</c:v>
                </c:pt>
                <c:pt idx="78874" formatCode="0.00E+00">
                  <c:v>-5.2849300000000002E-3</c:v>
                </c:pt>
                <c:pt idx="78875" formatCode="0.00E+00">
                  <c:v>-5.2670299999999998E-3</c:v>
                </c:pt>
                <c:pt idx="78876" formatCode="0.00E+00">
                  <c:v>-5.2508600000000004E-3</c:v>
                </c:pt>
                <c:pt idx="78877" formatCode="0.00E+00">
                  <c:v>-5.2363899999999996E-3</c:v>
                </c:pt>
                <c:pt idx="78878" formatCode="0.00E+00">
                  <c:v>-5.2238199999999997E-3</c:v>
                </c:pt>
                <c:pt idx="78879" formatCode="0.00E+00">
                  <c:v>-5.2133199999999996E-3</c:v>
                </c:pt>
                <c:pt idx="78880" formatCode="0.00E+00">
                  <c:v>-5.2047899999999999E-3</c:v>
                </c:pt>
                <c:pt idx="78881" formatCode="0.00E+00">
                  <c:v>-5.1981500000000003E-3</c:v>
                </c:pt>
                <c:pt idx="78882" formatCode="0.00E+00">
                  <c:v>-5.1933600000000002E-3</c:v>
                </c:pt>
                <c:pt idx="78883" formatCode="0.00E+00">
                  <c:v>-5.1902600000000004E-3</c:v>
                </c:pt>
                <c:pt idx="78884" formatCode="0.00E+00">
                  <c:v>-5.1883600000000004E-3</c:v>
                </c:pt>
                <c:pt idx="78885" formatCode="0.00E+00">
                  <c:v>-5.1873800000000001E-3</c:v>
                </c:pt>
                <c:pt idx="78886" formatCode="0.00E+00">
                  <c:v>-5.18755E-3</c:v>
                </c:pt>
                <c:pt idx="78887" formatCode="0.00E+00">
                  <c:v>-5.1893199999999999E-3</c:v>
                </c:pt>
                <c:pt idx="78888" formatCode="0.00E+00">
                  <c:v>-5.19281E-3</c:v>
                </c:pt>
                <c:pt idx="78889" formatCode="0.00E+00">
                  <c:v>-5.19792E-3</c:v>
                </c:pt>
                <c:pt idx="78890" formatCode="0.00E+00">
                  <c:v>-5.2043599999999999E-3</c:v>
                </c:pt>
                <c:pt idx="78891" formatCode="0.00E+00">
                  <c:v>-5.2117400000000003E-3</c:v>
                </c:pt>
                <c:pt idx="78892" formatCode="0.00E+00">
                  <c:v>-5.2198599999999998E-3</c:v>
                </c:pt>
                <c:pt idx="78893" formatCode="0.00E+00">
                  <c:v>-5.2287499999999999E-3</c:v>
                </c:pt>
                <c:pt idx="78894" formatCode="0.00E+00">
                  <c:v>-5.2385599999999997E-3</c:v>
                </c:pt>
                <c:pt idx="78895" formatCode="0.00E+00">
                  <c:v>-5.2495199999999997E-3</c:v>
                </c:pt>
                <c:pt idx="78896" formatCode="0.00E+00">
                  <c:v>-5.2619099999999999E-3</c:v>
                </c:pt>
                <c:pt idx="78897" formatCode="0.00E+00">
                  <c:v>-5.2758800000000002E-3</c:v>
                </c:pt>
                <c:pt idx="78898" formatCode="0.00E+00">
                  <c:v>-5.2914599999999996E-3</c:v>
                </c:pt>
                <c:pt idx="78899" formatCode="0.00E+00">
                  <c:v>-5.3084600000000001E-3</c:v>
                </c:pt>
                <c:pt idx="78900" formatCode="0.00E+00">
                  <c:v>-5.3267399999999999E-3</c:v>
                </c:pt>
                <c:pt idx="78901" formatCode="0.00E+00">
                  <c:v>-5.3463499999999997E-3</c:v>
                </c:pt>
                <c:pt idx="78902" formatCode="0.00E+00">
                  <c:v>-5.3672499999999996E-3</c:v>
                </c:pt>
                <c:pt idx="78903" formatCode="0.00E+00">
                  <c:v>-5.3890700000000001E-3</c:v>
                </c:pt>
                <c:pt idx="78904" formatCode="0.00E+00">
                  <c:v>-5.4115200000000004E-3</c:v>
                </c:pt>
                <c:pt idx="78905" formatCode="0.00E+00">
                  <c:v>-5.4345000000000001E-3</c:v>
                </c:pt>
                <c:pt idx="78906" formatCode="0.00E+00">
                  <c:v>-5.4580599999999998E-3</c:v>
                </c:pt>
                <c:pt idx="78907" formatCode="0.00E+00">
                  <c:v>-5.4822300000000003E-3</c:v>
                </c:pt>
                <c:pt idx="78908" formatCode="0.00E+00">
                  <c:v>-5.5069100000000003E-3</c:v>
                </c:pt>
                <c:pt idx="78909" formatCode="0.00E+00">
                  <c:v>-5.5318199999999998E-3</c:v>
                </c:pt>
                <c:pt idx="78910" formatCode="0.00E+00">
                  <c:v>-5.55676E-3</c:v>
                </c:pt>
                <c:pt idx="78911" formatCode="0.00E+00">
                  <c:v>-5.5818100000000004E-3</c:v>
                </c:pt>
                <c:pt idx="78912" formatCode="0.00E+00">
                  <c:v>-5.6071799999999998E-3</c:v>
                </c:pt>
                <c:pt idx="78913" formatCode="0.00E+00">
                  <c:v>-5.6329600000000002E-3</c:v>
                </c:pt>
                <c:pt idx="78914" formatCode="0.00E+00">
                  <c:v>-5.6590800000000004E-3</c:v>
                </c:pt>
                <c:pt idx="78915" formatCode="0.00E+00">
                  <c:v>-5.6854999999999996E-3</c:v>
                </c:pt>
                <c:pt idx="78916" formatCode="0.00E+00">
                  <c:v>-5.7122700000000002E-3</c:v>
                </c:pt>
                <c:pt idx="78917" formatCode="0.00E+00">
                  <c:v>-5.7394100000000003E-3</c:v>
                </c:pt>
                <c:pt idx="78918" formatCode="0.00E+00">
                  <c:v>-5.76678E-3</c:v>
                </c:pt>
                <c:pt idx="78919" formatCode="0.00E+00">
                  <c:v>-5.7941499999999996E-3</c:v>
                </c:pt>
                <c:pt idx="78920" formatCode="0.00E+00">
                  <c:v>-5.82125E-3</c:v>
                </c:pt>
                <c:pt idx="78921" formatCode="0.00E+00">
                  <c:v>-5.8478999999999996E-3</c:v>
                </c:pt>
                <c:pt idx="78922" formatCode="0.00E+00">
                  <c:v>-5.8741599999999998E-3</c:v>
                </c:pt>
                <c:pt idx="78923" formatCode="0.00E+00">
                  <c:v>-5.9002000000000004E-3</c:v>
                </c:pt>
                <c:pt idx="78924" formatCode="0.00E+00">
                  <c:v>-5.9261000000000001E-3</c:v>
                </c:pt>
                <c:pt idx="78925" formatCode="0.00E+00">
                  <c:v>-5.9516100000000004E-3</c:v>
                </c:pt>
                <c:pt idx="78926" formatCode="0.00E+00">
                  <c:v>-5.9762900000000004E-3</c:v>
                </c:pt>
                <c:pt idx="78927" formatCode="0.00E+00">
                  <c:v>-5.9998400000000002E-3</c:v>
                </c:pt>
                <c:pt idx="78928" formatCode="0.00E+00">
                  <c:v>-6.0222399999999999E-3</c:v>
                </c:pt>
                <c:pt idx="78929" formatCode="0.00E+00">
                  <c:v>-6.04354E-3</c:v>
                </c:pt>
                <c:pt idx="78930" formatCode="0.00E+00">
                  <c:v>-6.0637099999999999E-3</c:v>
                </c:pt>
                <c:pt idx="78931" formatCode="0.00E+00">
                  <c:v>-6.0828100000000001E-3</c:v>
                </c:pt>
                <c:pt idx="78932" formatCode="0.00E+00">
                  <c:v>-6.1009100000000002E-3</c:v>
                </c:pt>
                <c:pt idx="78933" formatCode="0.00E+00">
                  <c:v>-6.11774E-3</c:v>
                </c:pt>
                <c:pt idx="78934" formatCode="0.00E+00">
                  <c:v>-6.1327999999999999E-3</c:v>
                </c:pt>
                <c:pt idx="78935" formatCode="0.00E+00">
                  <c:v>-6.1460500000000001E-3</c:v>
                </c:pt>
                <c:pt idx="78936" formatCode="0.00E+00">
                  <c:v>-6.1579699999999996E-3</c:v>
                </c:pt>
                <c:pt idx="78937" formatCode="0.00E+00">
                  <c:v>-6.1689800000000001E-3</c:v>
                </c:pt>
                <c:pt idx="78938" formatCode="0.00E+00">
                  <c:v>-6.1792899999999996E-3</c:v>
                </c:pt>
                <c:pt idx="78939" formatCode="0.00E+00">
                  <c:v>-6.1888300000000002E-3</c:v>
                </c:pt>
                <c:pt idx="78940" formatCode="0.00E+00">
                  <c:v>-6.1972900000000003E-3</c:v>
                </c:pt>
                <c:pt idx="78941" formatCode="0.00E+00">
                  <c:v>-6.2044800000000001E-3</c:v>
                </c:pt>
                <c:pt idx="78942" formatCode="0.00E+00">
                  <c:v>-6.21033E-3</c:v>
                </c:pt>
                <c:pt idx="78943" formatCode="0.00E+00">
                  <c:v>-6.2147399999999998E-3</c:v>
                </c:pt>
                <c:pt idx="78944" formatCode="0.00E+00">
                  <c:v>-6.2176899999999997E-3</c:v>
                </c:pt>
                <c:pt idx="78945" formatCode="0.00E+00">
                  <c:v>-6.21925E-3</c:v>
                </c:pt>
                <c:pt idx="78946" formatCode="0.00E+00">
                  <c:v>-6.2195200000000001E-3</c:v>
                </c:pt>
                <c:pt idx="78947" formatCode="0.00E+00">
                  <c:v>-6.2186300000000002E-3</c:v>
                </c:pt>
                <c:pt idx="78948" formatCode="0.00E+00">
                  <c:v>-6.2166399999999998E-3</c:v>
                </c:pt>
                <c:pt idx="78949" formatCode="0.00E+00">
                  <c:v>-6.2133800000000001E-3</c:v>
                </c:pt>
                <c:pt idx="78950" formatCode="0.00E+00">
                  <c:v>-6.2086800000000003E-3</c:v>
                </c:pt>
                <c:pt idx="78951" formatCode="0.00E+00">
                  <c:v>-6.2026E-3</c:v>
                </c:pt>
                <c:pt idx="78952" formatCode="0.00E+00">
                  <c:v>-6.1951100000000002E-3</c:v>
                </c:pt>
                <c:pt idx="78953" formatCode="0.00E+00">
                  <c:v>-6.1859799999999998E-3</c:v>
                </c:pt>
                <c:pt idx="78954" formatCode="0.00E+00">
                  <c:v>-6.1749700000000001E-3</c:v>
                </c:pt>
                <c:pt idx="78955" formatCode="0.00E+00">
                  <c:v>-6.1619999999999999E-3</c:v>
                </c:pt>
                <c:pt idx="78956" formatCode="0.00E+00">
                  <c:v>-6.1470700000000001E-3</c:v>
                </c:pt>
                <c:pt idx="78957" formatCode="0.00E+00">
                  <c:v>-6.1302700000000002E-3</c:v>
                </c:pt>
                <c:pt idx="78958" formatCode="0.00E+00">
                  <c:v>-6.1116599999999997E-3</c:v>
                </c:pt>
                <c:pt idx="78959" formatCode="0.00E+00">
                  <c:v>-6.0911899999999998E-3</c:v>
                </c:pt>
                <c:pt idx="78960" formatCode="0.00E+00">
                  <c:v>-6.0688599999999997E-3</c:v>
                </c:pt>
                <c:pt idx="78961" formatCode="0.00E+00">
                  <c:v>-6.0447900000000004E-3</c:v>
                </c:pt>
                <c:pt idx="78962" formatCode="0.00E+00">
                  <c:v>-6.019E-3</c:v>
                </c:pt>
                <c:pt idx="78963" formatCode="0.00E+00">
                  <c:v>-5.9913500000000003E-3</c:v>
                </c:pt>
                <c:pt idx="78964" formatCode="0.00E+00">
                  <c:v>-5.9617100000000003E-3</c:v>
                </c:pt>
                <c:pt idx="78965" formatCode="0.00E+00">
                  <c:v>-5.9301099999999997E-3</c:v>
                </c:pt>
                <c:pt idx="78966" formatCode="0.00E+00">
                  <c:v>-5.8966699999999997E-3</c:v>
                </c:pt>
                <c:pt idx="78967" formatCode="0.00E+00">
                  <c:v>-5.86156E-3</c:v>
                </c:pt>
                <c:pt idx="78968" formatCode="0.00E+00">
                  <c:v>-5.8248199999999997E-3</c:v>
                </c:pt>
                <c:pt idx="78969" formatCode="0.00E+00">
                  <c:v>-5.7864500000000003E-3</c:v>
                </c:pt>
                <c:pt idx="78970" formatCode="0.00E+00">
                  <c:v>-5.7463599999999998E-3</c:v>
                </c:pt>
                <c:pt idx="78971" formatCode="0.00E+00">
                  <c:v>-5.70441E-3</c:v>
                </c:pt>
                <c:pt idx="78972" formatCode="0.00E+00">
                  <c:v>-5.6605600000000002E-3</c:v>
                </c:pt>
                <c:pt idx="78973" formatCode="0.00E+00">
                  <c:v>-5.6149199999999998E-3</c:v>
                </c:pt>
                <c:pt idx="78974" formatCode="0.00E+00">
                  <c:v>-5.5675300000000002E-3</c:v>
                </c:pt>
                <c:pt idx="78975" formatCode="0.00E+00">
                  <c:v>-5.5183699999999999E-3</c:v>
                </c:pt>
                <c:pt idx="78976" formatCode="0.00E+00">
                  <c:v>-5.4673100000000004E-3</c:v>
                </c:pt>
                <c:pt idx="78977" formatCode="0.00E+00">
                  <c:v>-5.4143200000000002E-3</c:v>
                </c:pt>
                <c:pt idx="78978" formatCode="0.00E+00">
                  <c:v>-5.3594699999999999E-3</c:v>
                </c:pt>
                <c:pt idx="78979" formatCode="0.00E+00">
                  <c:v>-5.3028600000000004E-3</c:v>
                </c:pt>
                <c:pt idx="78980" formatCode="0.00E+00">
                  <c:v>-5.2444500000000003E-3</c:v>
                </c:pt>
                <c:pt idx="78981" formatCode="0.00E+00">
                  <c:v>-5.1841500000000002E-3</c:v>
                </c:pt>
                <c:pt idx="78982" formatCode="0.00E+00">
                  <c:v>-5.1218699999999997E-3</c:v>
                </c:pt>
                <c:pt idx="78983" formatCode="0.00E+00">
                  <c:v>-5.0575999999999998E-3</c:v>
                </c:pt>
                <c:pt idx="78984" formatCode="0.00E+00">
                  <c:v>-4.9913900000000001E-3</c:v>
                </c:pt>
                <c:pt idx="78985" formatCode="0.00E+00">
                  <c:v>-4.9234200000000004E-3</c:v>
                </c:pt>
                <c:pt idx="78986" formatCode="0.00E+00">
                  <c:v>-4.8538399999999999E-3</c:v>
                </c:pt>
                <c:pt idx="78987" formatCode="0.00E+00">
                  <c:v>-4.7827599999999996E-3</c:v>
                </c:pt>
                <c:pt idx="78988" formatCode="0.00E+00">
                  <c:v>-4.71026E-3</c:v>
                </c:pt>
                <c:pt idx="78989" formatCode="0.00E+00">
                  <c:v>-4.6363899999999998E-3</c:v>
                </c:pt>
                <c:pt idx="78990" formatCode="0.00E+00">
                  <c:v>-4.5612099999999996E-3</c:v>
                </c:pt>
                <c:pt idx="78991" formatCode="0.00E+00">
                  <c:v>-4.4847999999999997E-3</c:v>
                </c:pt>
                <c:pt idx="78992" formatCode="0.00E+00">
                  <c:v>-4.4072499999999997E-3</c:v>
                </c:pt>
                <c:pt idx="78993" formatCode="0.00E+00">
                  <c:v>-4.3285600000000004E-3</c:v>
                </c:pt>
                <c:pt idx="78994" formatCode="0.00E+00">
                  <c:v>-4.2486499999999996E-3</c:v>
                </c:pt>
                <c:pt idx="78995" formatCode="0.00E+00">
                  <c:v>-4.1675200000000001E-3</c:v>
                </c:pt>
                <c:pt idx="78996" formatCode="0.00E+00">
                  <c:v>-4.0852299999999996E-3</c:v>
                </c:pt>
                <c:pt idx="78997" formatCode="0.00E+00">
                  <c:v>-4.0018500000000004E-3</c:v>
                </c:pt>
                <c:pt idx="78998" formatCode="0.00E+00">
                  <c:v>-3.9174199999999996E-3</c:v>
                </c:pt>
                <c:pt idx="78999" formatCode="0.00E+00">
                  <c:v>-3.83199E-3</c:v>
                </c:pt>
                <c:pt idx="79000" formatCode="0.00E+00">
                  <c:v>-3.74566E-3</c:v>
                </c:pt>
                <c:pt idx="79001" formatCode="0.00E+00">
                  <c:v>-3.6585300000000001E-3</c:v>
                </c:pt>
                <c:pt idx="79002" formatCode="0.00E+00">
                  <c:v>-3.5707E-3</c:v>
                </c:pt>
                <c:pt idx="79003" formatCode="0.00E+00">
                  <c:v>-3.4822E-3</c:v>
                </c:pt>
                <c:pt idx="79004" formatCode="0.00E+00">
                  <c:v>-3.3930700000000002E-3</c:v>
                </c:pt>
                <c:pt idx="79005" formatCode="0.00E+00">
                  <c:v>-3.3032600000000001E-3</c:v>
                </c:pt>
                <c:pt idx="79006" formatCode="0.00E+00">
                  <c:v>-3.2127499999999999E-3</c:v>
                </c:pt>
                <c:pt idx="79007" formatCode="0.00E+00">
                  <c:v>-3.1215599999999998E-3</c:v>
                </c:pt>
                <c:pt idx="79008" formatCode="0.00E+00">
                  <c:v>-3.02974E-3</c:v>
                </c:pt>
                <c:pt idx="79009" formatCode="0.00E+00">
                  <c:v>-2.9372999999999999E-3</c:v>
                </c:pt>
                <c:pt idx="79010" formatCode="0.00E+00">
                  <c:v>-2.8443399999999999E-3</c:v>
                </c:pt>
                <c:pt idx="79011" formatCode="0.00E+00">
                  <c:v>-2.7509499999999998E-3</c:v>
                </c:pt>
                <c:pt idx="79012" formatCode="0.00E+00">
                  <c:v>-2.6572000000000002E-3</c:v>
                </c:pt>
                <c:pt idx="79013" formatCode="0.00E+00">
                  <c:v>-2.56317E-3</c:v>
                </c:pt>
                <c:pt idx="79014" formatCode="0.00E+00">
                  <c:v>-2.4689E-3</c:v>
                </c:pt>
                <c:pt idx="79015" formatCode="0.00E+00">
                  <c:v>-2.3744299999999999E-3</c:v>
                </c:pt>
                <c:pt idx="79016" formatCode="0.00E+00">
                  <c:v>-2.2798499999999999E-3</c:v>
                </c:pt>
                <c:pt idx="79017" formatCode="0.00E+00">
                  <c:v>-2.18527E-3</c:v>
                </c:pt>
                <c:pt idx="79018" formatCode="0.00E+00">
                  <c:v>-2.0907899999999999E-3</c:v>
                </c:pt>
                <c:pt idx="79019" formatCode="0.00E+00">
                  <c:v>-1.9965199999999999E-3</c:v>
                </c:pt>
                <c:pt idx="79020" formatCode="0.00E+00">
                  <c:v>-1.9025100000000001E-3</c:v>
                </c:pt>
                <c:pt idx="79021" formatCode="0.00E+00">
                  <c:v>-1.8087800000000001E-3</c:v>
                </c:pt>
                <c:pt idx="79022" formatCode="0.00E+00">
                  <c:v>-1.7153800000000001E-3</c:v>
                </c:pt>
                <c:pt idx="79023" formatCode="0.00E+00">
                  <c:v>-1.6223800000000001E-3</c:v>
                </c:pt>
                <c:pt idx="79024" formatCode="0.00E+00">
                  <c:v>-1.5298499999999999E-3</c:v>
                </c:pt>
                <c:pt idx="79025" formatCode="0.00E+00">
                  <c:v>-1.4377700000000001E-3</c:v>
                </c:pt>
                <c:pt idx="79026" formatCode="0.00E+00">
                  <c:v>-1.3460600000000001E-3</c:v>
                </c:pt>
                <c:pt idx="79027" formatCode="0.00E+00">
                  <c:v>-1.2546600000000001E-3</c:v>
                </c:pt>
                <c:pt idx="79028" formatCode="0.00E+00">
                  <c:v>-1.1636800000000001E-3</c:v>
                </c:pt>
                <c:pt idx="79029" formatCode="0.00E+00">
                  <c:v>-1.0732300000000001E-3</c:v>
                </c:pt>
                <c:pt idx="79030" formatCode="0.00E+00">
                  <c:v>-9.833419999999999E-4</c:v>
                </c:pt>
                <c:pt idx="79031" formatCode="0.00E+00">
                  <c:v>-8.9402899999999996E-4</c:v>
                </c:pt>
                <c:pt idx="79032" formatCode="0.00E+00">
                  <c:v>-8.0530399999999996E-4</c:v>
                </c:pt>
                <c:pt idx="79033" formatCode="0.00E+00">
                  <c:v>-7.17222E-4</c:v>
                </c:pt>
                <c:pt idx="79034" formatCode="0.00E+00">
                  <c:v>-6.2985700000000005E-4</c:v>
                </c:pt>
                <c:pt idx="79035" formatCode="0.00E+00">
                  <c:v>-5.4327300000000004E-4</c:v>
                </c:pt>
                <c:pt idx="79036" formatCode="0.00E+00">
                  <c:v>-4.5751400000000001E-4</c:v>
                </c:pt>
                <c:pt idx="79037" formatCode="0.00E+00">
                  <c:v>-3.7263599999999997E-4</c:v>
                </c:pt>
                <c:pt idx="79038" formatCode="0.00E+00">
                  <c:v>-2.8871499999999999E-4</c:v>
                </c:pt>
                <c:pt idx="79039" formatCode="0.00E+00">
                  <c:v>-2.05804E-4</c:v>
                </c:pt>
                <c:pt idx="79040" formatCode="0.00E+00">
                  <c:v>-1.2392100000000001E-4</c:v>
                </c:pt>
                <c:pt idx="79041" formatCode="0.00E+00">
                  <c:v>-4.3089400000000001E-5</c:v>
                </c:pt>
                <c:pt idx="79042" formatCode="0.00E+00">
                  <c:v>3.6668799999999997E-5</c:v>
                </c:pt>
                <c:pt idx="79043" formatCode="0.00E+00">
                  <c:v>1.15382E-4</c:v>
                </c:pt>
                <c:pt idx="79044" formatCode="0.00E+00">
                  <c:v>1.93091E-4</c:v>
                </c:pt>
                <c:pt idx="79045" formatCode="0.00E+00">
                  <c:v>2.6977499999999998E-4</c:v>
                </c:pt>
                <c:pt idx="79046" formatCode="0.00E+00">
                  <c:v>3.4538599999999999E-4</c:v>
                </c:pt>
                <c:pt idx="79047" formatCode="0.00E+00">
                  <c:v>4.1988399999999998E-4</c:v>
                </c:pt>
                <c:pt idx="79048" formatCode="0.00E+00">
                  <c:v>4.9323100000000001E-4</c:v>
                </c:pt>
                <c:pt idx="79049" formatCode="0.00E+00">
                  <c:v>5.6537899999999997E-4</c:v>
                </c:pt>
                <c:pt idx="79050" formatCode="0.00E+00">
                  <c:v>6.3626799999999995E-4</c:v>
                </c:pt>
                <c:pt idx="79051" formatCode="0.00E+00">
                  <c:v>7.0584599999999999E-4</c:v>
                </c:pt>
                <c:pt idx="79052" formatCode="0.00E+00">
                  <c:v>7.7408900000000005E-4</c:v>
                </c:pt>
                <c:pt idx="79053" formatCode="0.00E+00">
                  <c:v>8.4097999999999996E-4</c:v>
                </c:pt>
                <c:pt idx="79054" formatCode="0.00E+00">
                  <c:v>9.0649999999999997E-4</c:v>
                </c:pt>
                <c:pt idx="79055" formatCode="0.00E+00">
                  <c:v>9.7063100000000001E-4</c:v>
                </c:pt>
                <c:pt idx="79056" formatCode="0.00E+00">
                  <c:v>1.0333600000000001E-3</c:v>
                </c:pt>
                <c:pt idx="79057" formatCode="0.00E+00">
                  <c:v>1.0946700000000001E-3</c:v>
                </c:pt>
                <c:pt idx="79058" formatCode="0.00E+00">
                  <c:v>1.15453E-3</c:v>
                </c:pt>
                <c:pt idx="79059" formatCode="0.00E+00">
                  <c:v>1.21295E-3</c:v>
                </c:pt>
                <c:pt idx="79060" formatCode="0.00E+00">
                  <c:v>1.2699499999999999E-3</c:v>
                </c:pt>
                <c:pt idx="79061" formatCode="0.00E+00">
                  <c:v>1.3255700000000001E-3</c:v>
                </c:pt>
                <c:pt idx="79062" formatCode="0.00E+00">
                  <c:v>1.37977E-3</c:v>
                </c:pt>
                <c:pt idx="79063" formatCode="0.00E+00">
                  <c:v>1.4324699999999999E-3</c:v>
                </c:pt>
                <c:pt idx="79064" formatCode="0.00E+00">
                  <c:v>1.48364E-3</c:v>
                </c:pt>
                <c:pt idx="79065" formatCode="0.00E+00">
                  <c:v>1.53327E-3</c:v>
                </c:pt>
                <c:pt idx="79066" formatCode="0.00E+00">
                  <c:v>1.58142E-3</c:v>
                </c:pt>
                <c:pt idx="79067" formatCode="0.00E+00">
                  <c:v>1.6280800000000001E-3</c:v>
                </c:pt>
                <c:pt idx="79068" formatCode="0.00E+00">
                  <c:v>1.6732299999999999E-3</c:v>
                </c:pt>
                <c:pt idx="79069" formatCode="0.00E+00">
                  <c:v>1.7168800000000001E-3</c:v>
                </c:pt>
                <c:pt idx="79070" formatCode="0.00E+00">
                  <c:v>1.75903E-3</c:v>
                </c:pt>
                <c:pt idx="79071" formatCode="0.00E+00">
                  <c:v>1.79966E-3</c:v>
                </c:pt>
                <c:pt idx="79072" formatCode="0.00E+00">
                  <c:v>1.8387399999999999E-3</c:v>
                </c:pt>
                <c:pt idx="79073" formatCode="0.00E+00">
                  <c:v>1.87623E-3</c:v>
                </c:pt>
                <c:pt idx="79074" formatCode="0.00E+00">
                  <c:v>1.9121299999999999E-3</c:v>
                </c:pt>
                <c:pt idx="79075" formatCode="0.00E+00">
                  <c:v>1.9464700000000001E-3</c:v>
                </c:pt>
                <c:pt idx="79076" formatCode="0.00E+00">
                  <c:v>1.97927E-3</c:v>
                </c:pt>
                <c:pt idx="79077" formatCode="0.00E+00">
                  <c:v>2.0105600000000002E-3</c:v>
                </c:pt>
                <c:pt idx="79078" formatCode="0.00E+00">
                  <c:v>2.0403600000000002E-3</c:v>
                </c:pt>
                <c:pt idx="79079" formatCode="0.00E+00">
                  <c:v>2.06873E-3</c:v>
                </c:pt>
                <c:pt idx="79080" formatCode="0.00E+00">
                  <c:v>2.0956500000000001E-3</c:v>
                </c:pt>
                <c:pt idx="79081" formatCode="0.00E+00">
                  <c:v>2.1211099999999998E-3</c:v>
                </c:pt>
                <c:pt idx="79082" formatCode="0.00E+00">
                  <c:v>2.1451E-3</c:v>
                </c:pt>
                <c:pt idx="79083" formatCode="0.00E+00">
                  <c:v>2.1676299999999998E-3</c:v>
                </c:pt>
                <c:pt idx="79084" formatCode="0.00E+00">
                  <c:v>2.18871E-3</c:v>
                </c:pt>
                <c:pt idx="79085" formatCode="0.00E+00">
                  <c:v>2.2083300000000001E-3</c:v>
                </c:pt>
                <c:pt idx="79086" formatCode="0.00E+00">
                  <c:v>2.2265100000000001E-3</c:v>
                </c:pt>
                <c:pt idx="79087" formatCode="0.00E+00">
                  <c:v>2.2432699999999999E-3</c:v>
                </c:pt>
                <c:pt idx="79088" formatCode="0.00E+00">
                  <c:v>2.2586199999999998E-3</c:v>
                </c:pt>
                <c:pt idx="79089" formatCode="0.00E+00">
                  <c:v>2.2725900000000001E-3</c:v>
                </c:pt>
                <c:pt idx="79090" formatCode="0.00E+00">
                  <c:v>2.2851899999999999E-3</c:v>
                </c:pt>
                <c:pt idx="79091" formatCode="0.00E+00">
                  <c:v>2.29642E-3</c:v>
                </c:pt>
                <c:pt idx="79092" formatCode="0.00E+00">
                  <c:v>2.30627E-3</c:v>
                </c:pt>
                <c:pt idx="79093" formatCode="0.00E+00">
                  <c:v>2.3147599999999999E-3</c:v>
                </c:pt>
                <c:pt idx="79094" formatCode="0.00E+00">
                  <c:v>2.3219E-3</c:v>
                </c:pt>
                <c:pt idx="79095" formatCode="0.00E+00">
                  <c:v>2.3277200000000001E-3</c:v>
                </c:pt>
                <c:pt idx="79096" formatCode="0.00E+00">
                  <c:v>2.3322099999999999E-3</c:v>
                </c:pt>
                <c:pt idx="79097" formatCode="0.00E+00">
                  <c:v>2.3353699999999998E-3</c:v>
                </c:pt>
                <c:pt idx="79098" formatCode="0.00E+00">
                  <c:v>2.3372100000000002E-3</c:v>
                </c:pt>
                <c:pt idx="79099" formatCode="0.00E+00">
                  <c:v>2.3377300000000001E-3</c:v>
                </c:pt>
                <c:pt idx="79100" formatCode="0.00E+00">
                  <c:v>2.33695E-3</c:v>
                </c:pt>
                <c:pt idx="79101" formatCode="0.00E+00">
                  <c:v>2.3348800000000001E-3</c:v>
                </c:pt>
                <c:pt idx="79102" formatCode="0.00E+00">
                  <c:v>2.3315499999999999E-3</c:v>
                </c:pt>
                <c:pt idx="79103" formatCode="0.00E+00">
                  <c:v>2.3269599999999999E-3</c:v>
                </c:pt>
                <c:pt idx="79104" formatCode="0.00E+00">
                  <c:v>2.3211199999999999E-3</c:v>
                </c:pt>
                <c:pt idx="79105" formatCode="0.00E+00">
                  <c:v>2.31408E-3</c:v>
                </c:pt>
                <c:pt idx="79106" formatCode="0.00E+00">
                  <c:v>2.3058599999999999E-3</c:v>
                </c:pt>
                <c:pt idx="79107" formatCode="0.00E+00">
                  <c:v>2.29648E-3</c:v>
                </c:pt>
                <c:pt idx="79108" formatCode="0.00E+00">
                  <c:v>2.2859500000000001E-3</c:v>
                </c:pt>
                <c:pt idx="79109" formatCode="0.00E+00">
                  <c:v>2.2743099999999999E-3</c:v>
                </c:pt>
                <c:pt idx="79110" formatCode="0.00E+00">
                  <c:v>2.26158E-3</c:v>
                </c:pt>
                <c:pt idx="79111" formatCode="0.00E+00">
                  <c:v>2.2477999999999999E-3</c:v>
                </c:pt>
                <c:pt idx="79112" formatCode="0.00E+00">
                  <c:v>2.2329799999999999E-3</c:v>
                </c:pt>
                <c:pt idx="79113" formatCode="0.00E+00">
                  <c:v>2.2171299999999999E-3</c:v>
                </c:pt>
                <c:pt idx="79114" formatCode="0.00E+00">
                  <c:v>2.2002200000000001E-3</c:v>
                </c:pt>
                <c:pt idx="79115" formatCode="0.00E+00">
                  <c:v>2.1822600000000001E-3</c:v>
                </c:pt>
                <c:pt idx="79116" formatCode="0.00E+00">
                  <c:v>2.1633099999999999E-3</c:v>
                </c:pt>
                <c:pt idx="79117" formatCode="0.00E+00">
                  <c:v>2.14343E-3</c:v>
                </c:pt>
                <c:pt idx="79118" formatCode="0.00E+00">
                  <c:v>2.1226399999999999E-3</c:v>
                </c:pt>
                <c:pt idx="79119" formatCode="0.00E+00">
                  <c:v>2.1009499999999999E-3</c:v>
                </c:pt>
                <c:pt idx="79120" formatCode="0.00E+00">
                  <c:v>2.0783799999999999E-3</c:v>
                </c:pt>
                <c:pt idx="79121" formatCode="0.00E+00">
                  <c:v>2.05493E-3</c:v>
                </c:pt>
                <c:pt idx="79122" formatCode="0.00E+00">
                  <c:v>2.0305599999999998E-3</c:v>
                </c:pt>
                <c:pt idx="79123" formatCode="0.00E+00">
                  <c:v>2.0052300000000002E-3</c:v>
                </c:pt>
                <c:pt idx="79124" formatCode="0.00E+00">
                  <c:v>1.97897E-3</c:v>
                </c:pt>
                <c:pt idx="79125" formatCode="0.00E+00">
                  <c:v>1.95184E-3</c:v>
                </c:pt>
                <c:pt idx="79126" formatCode="0.00E+00">
                  <c:v>1.9239000000000001E-3</c:v>
                </c:pt>
                <c:pt idx="79127" formatCode="0.00E+00">
                  <c:v>1.8951700000000001E-3</c:v>
                </c:pt>
                <c:pt idx="79128" formatCode="0.00E+00">
                  <c:v>1.86564E-3</c:v>
                </c:pt>
                <c:pt idx="79129" formatCode="0.00E+00">
                  <c:v>1.8353499999999999E-3</c:v>
                </c:pt>
                <c:pt idx="79130" formatCode="0.00E+00">
                  <c:v>1.8043600000000001E-3</c:v>
                </c:pt>
                <c:pt idx="79131" formatCode="0.00E+00">
                  <c:v>1.77272E-3</c:v>
                </c:pt>
                <c:pt idx="79132" formatCode="0.00E+00">
                  <c:v>1.74047E-3</c:v>
                </c:pt>
                <c:pt idx="79133" formatCode="0.00E+00">
                  <c:v>1.70761E-3</c:v>
                </c:pt>
                <c:pt idx="79134" formatCode="0.00E+00">
                  <c:v>1.6741499999999999E-3</c:v>
                </c:pt>
                <c:pt idx="79135" formatCode="0.00E+00">
                  <c:v>1.64006E-3</c:v>
                </c:pt>
                <c:pt idx="79136" formatCode="0.00E+00">
                  <c:v>1.6053599999999999E-3</c:v>
                </c:pt>
                <c:pt idx="79137" formatCode="0.00E+00">
                  <c:v>1.57008E-3</c:v>
                </c:pt>
                <c:pt idx="79138" formatCode="0.00E+00">
                  <c:v>1.5342699999999999E-3</c:v>
                </c:pt>
                <c:pt idx="79139" formatCode="0.00E+00">
                  <c:v>1.4980099999999999E-3</c:v>
                </c:pt>
                <c:pt idx="79140" formatCode="0.00E+00">
                  <c:v>1.4613499999999999E-3</c:v>
                </c:pt>
                <c:pt idx="79141" formatCode="0.00E+00">
                  <c:v>1.42427E-3</c:v>
                </c:pt>
                <c:pt idx="79142" formatCode="0.00E+00">
                  <c:v>1.3867899999999999E-3</c:v>
                </c:pt>
                <c:pt idx="79143" formatCode="0.00E+00">
                  <c:v>1.34891E-3</c:v>
                </c:pt>
                <c:pt idx="79144" formatCode="0.00E+00">
                  <c:v>1.31066E-3</c:v>
                </c:pt>
                <c:pt idx="79145" formatCode="0.00E+00">
                  <c:v>1.2720699999999999E-3</c:v>
                </c:pt>
                <c:pt idx="79146" formatCode="0.00E+00">
                  <c:v>1.2331200000000001E-3</c:v>
                </c:pt>
                <c:pt idx="79147" formatCode="0.00E+00">
                  <c:v>1.19377E-3</c:v>
                </c:pt>
                <c:pt idx="79148" formatCode="0.00E+00">
                  <c:v>1.1540700000000001E-3</c:v>
                </c:pt>
                <c:pt idx="79149" formatCode="0.00E+00">
                  <c:v>1.1141E-3</c:v>
                </c:pt>
                <c:pt idx="79150" formatCode="0.00E+00">
                  <c:v>1.07394E-3</c:v>
                </c:pt>
                <c:pt idx="79151" formatCode="0.00E+00">
                  <c:v>1.0336500000000001E-3</c:v>
                </c:pt>
                <c:pt idx="79152" formatCode="0.00E+00">
                  <c:v>9.9327000000000009E-4</c:v>
                </c:pt>
                <c:pt idx="79153" formatCode="0.00E+00">
                  <c:v>9.5283599999999998E-4</c:v>
                </c:pt>
                <c:pt idx="79154" formatCode="0.00E+00">
                  <c:v>9.1241E-4</c:v>
                </c:pt>
                <c:pt idx="79155" formatCode="0.00E+00">
                  <c:v>8.7203200000000002E-4</c:v>
                </c:pt>
                <c:pt idx="79156" formatCode="0.00E+00">
                  <c:v>8.3172599999999997E-4</c:v>
                </c:pt>
                <c:pt idx="79157" formatCode="0.00E+00">
                  <c:v>7.91514E-4</c:v>
                </c:pt>
                <c:pt idx="79158" formatCode="0.00E+00">
                  <c:v>7.5143499999999995E-4</c:v>
                </c:pt>
                <c:pt idx="79159" formatCode="0.00E+00">
                  <c:v>7.1155600000000002E-4</c:v>
                </c:pt>
                <c:pt idx="79160" formatCode="0.00E+00">
                  <c:v>6.7196200000000002E-4</c:v>
                </c:pt>
                <c:pt idx="79161" formatCode="0.00E+00">
                  <c:v>6.3273599999999995E-4</c:v>
                </c:pt>
                <c:pt idx="79162" formatCode="0.00E+00">
                  <c:v>5.9390400000000002E-4</c:v>
                </c:pt>
                <c:pt idx="79163" formatCode="0.00E+00">
                  <c:v>5.5544500000000001E-4</c:v>
                </c:pt>
                <c:pt idx="79164" formatCode="0.00E+00">
                  <c:v>5.1733900000000001E-4</c:v>
                </c:pt>
                <c:pt idx="79165" formatCode="0.00E+00">
                  <c:v>4.7960400000000001E-4</c:v>
                </c:pt>
                <c:pt idx="79166" formatCode="0.00E+00">
                  <c:v>4.4232199999999998E-4</c:v>
                </c:pt>
                <c:pt idx="79167" formatCode="0.00E+00">
                  <c:v>4.05614E-4</c:v>
                </c:pt>
                <c:pt idx="79168" formatCode="0.00E+00">
                  <c:v>3.6957299999999999E-4</c:v>
                </c:pt>
                <c:pt idx="79169" formatCode="0.00E+00">
                  <c:v>3.3426799999999998E-4</c:v>
                </c:pt>
                <c:pt idx="79170" formatCode="0.00E+00">
                  <c:v>2.99757E-4</c:v>
                </c:pt>
                <c:pt idx="79171" formatCode="0.00E+00">
                  <c:v>2.6605999999999998E-4</c:v>
                </c:pt>
                <c:pt idx="79172" formatCode="0.00E+00">
                  <c:v>2.33153E-4</c:v>
                </c:pt>
                <c:pt idx="79173" formatCode="0.00E+00">
                  <c:v>2.0101099999999999E-4</c:v>
                </c:pt>
                <c:pt idx="79174" formatCode="0.00E+00">
                  <c:v>1.6961999999999999E-4</c:v>
                </c:pt>
                <c:pt idx="79175" formatCode="0.00E+00">
                  <c:v>1.3898799999999999E-4</c:v>
                </c:pt>
                <c:pt idx="79176" formatCode="0.00E+00">
                  <c:v>1.09164E-4</c:v>
                </c:pt>
                <c:pt idx="79177" formatCode="0.00E+00">
                  <c:v>8.0199500000000004E-5</c:v>
                </c:pt>
                <c:pt idx="79178" formatCode="0.00E+00">
                  <c:v>5.2110300000000001E-5</c:v>
                </c:pt>
                <c:pt idx="79179" formatCode="0.00E+00">
                  <c:v>2.49344E-5</c:v>
                </c:pt>
                <c:pt idx="79180" formatCode="0.00E+00">
                  <c:v>-1.2348100000000001E-6</c:v>
                </c:pt>
                <c:pt idx="79181" formatCode="0.00E+00">
                  <c:v>-2.6312099999999998E-5</c:v>
                </c:pt>
                <c:pt idx="79182" formatCode="0.00E+00">
                  <c:v>-5.0244799999999997E-5</c:v>
                </c:pt>
                <c:pt idx="79183" formatCode="0.00E+00">
                  <c:v>-7.2954900000000002E-5</c:v>
                </c:pt>
                <c:pt idx="79184" formatCode="0.00E+00">
                  <c:v>-9.4347700000000005E-5</c:v>
                </c:pt>
                <c:pt idx="79185" formatCode="0.00E+00">
                  <c:v>-1.14373E-4</c:v>
                </c:pt>
                <c:pt idx="79186" formatCode="0.00E+00">
                  <c:v>-1.33005E-4</c:v>
                </c:pt>
                <c:pt idx="79187" formatCode="0.00E+00">
                  <c:v>-1.5020499999999999E-4</c:v>
                </c:pt>
                <c:pt idx="79188" formatCode="0.00E+00">
                  <c:v>-1.6599599999999999E-4</c:v>
                </c:pt>
                <c:pt idx="79189" formatCode="0.00E+00">
                  <c:v>-1.80457E-4</c:v>
                </c:pt>
                <c:pt idx="79190" formatCode="0.00E+00">
                  <c:v>-1.9357200000000001E-4</c:v>
                </c:pt>
                <c:pt idx="79191" formatCode="0.00E+00">
                  <c:v>-2.05229E-4</c:v>
                </c:pt>
                <c:pt idx="79192" formatCode="0.00E+00">
                  <c:v>-2.1535700000000001E-4</c:v>
                </c:pt>
                <c:pt idx="79193" formatCode="0.00E+00">
                  <c:v>-2.2393000000000001E-4</c:v>
                </c:pt>
                <c:pt idx="79194" formatCode="0.00E+00">
                  <c:v>-2.30895E-4</c:v>
                </c:pt>
                <c:pt idx="79195" formatCode="0.00E+00">
                  <c:v>-2.3618900000000001E-4</c:v>
                </c:pt>
                <c:pt idx="79196" formatCode="0.00E+00">
                  <c:v>-2.39791E-4</c:v>
                </c:pt>
                <c:pt idx="79197" formatCode="0.00E+00">
                  <c:v>-2.4169799999999999E-4</c:v>
                </c:pt>
                <c:pt idx="79198" formatCode="0.00E+00">
                  <c:v>-2.4186300000000001E-4</c:v>
                </c:pt>
                <c:pt idx="79199" formatCode="0.00E+00">
                  <c:v>-2.4020000000000001E-4</c:v>
                </c:pt>
                <c:pt idx="79200" formatCode="0.00E+00">
                  <c:v>-2.36643E-4</c:v>
                </c:pt>
                <c:pt idx="79201" formatCode="0.00E+00">
                  <c:v>-2.3117999999999999E-4</c:v>
                </c:pt>
                <c:pt idx="79202" formatCode="0.00E+00">
                  <c:v>-2.23823E-4</c:v>
                </c:pt>
                <c:pt idx="79203" formatCode="0.00E+00">
                  <c:v>-2.14537E-4</c:v>
                </c:pt>
                <c:pt idx="79204" formatCode="0.00E+00">
                  <c:v>-2.0326900000000001E-4</c:v>
                </c:pt>
                <c:pt idx="79205" formatCode="0.00E+00">
                  <c:v>-1.8999300000000001E-4</c:v>
                </c:pt>
                <c:pt idx="79206" formatCode="0.00E+00">
                  <c:v>-1.7468299999999999E-4</c:v>
                </c:pt>
                <c:pt idx="79207" formatCode="0.00E+00">
                  <c:v>-1.5730099999999999E-4</c:v>
                </c:pt>
                <c:pt idx="79208" formatCode="0.00E+00">
                  <c:v>-1.37823E-4</c:v>
                </c:pt>
                <c:pt idx="79209" formatCode="0.00E+00">
                  <c:v>-1.16216E-4</c:v>
                </c:pt>
                <c:pt idx="79210" formatCode="0.00E+00">
                  <c:v>-9.24204E-5</c:v>
                </c:pt>
                <c:pt idx="79211" formatCode="0.00E+00">
                  <c:v>-6.6400800000000003E-5</c:v>
                </c:pt>
                <c:pt idx="79212" formatCode="0.00E+00">
                  <c:v>-3.8197500000000001E-5</c:v>
                </c:pt>
                <c:pt idx="79213" formatCode="0.00E+00">
                  <c:v>-7.8961799999999993E-6</c:v>
                </c:pt>
                <c:pt idx="79214" formatCode="0.00E+00">
                  <c:v>2.4440600000000001E-5</c:v>
                </c:pt>
                <c:pt idx="79215" formatCode="0.00E+00">
                  <c:v>5.8791800000000002E-5</c:v>
                </c:pt>
                <c:pt idx="79216" formatCode="0.00E+00">
                  <c:v>9.5171400000000002E-5</c:v>
                </c:pt>
                <c:pt idx="79217" formatCode="0.00E+00">
                  <c:v>1.3362399999999999E-4</c:v>
                </c:pt>
                <c:pt idx="79218" formatCode="0.00E+00">
                  <c:v>1.74215E-4</c:v>
                </c:pt>
                <c:pt idx="79219" formatCode="0.00E+00">
                  <c:v>2.17011E-4</c:v>
                </c:pt>
                <c:pt idx="79220" formatCode="0.00E+00">
                  <c:v>2.6205999999999999E-4</c:v>
                </c:pt>
                <c:pt idx="79221" formatCode="0.00E+00">
                  <c:v>3.0938899999999997E-4</c:v>
                </c:pt>
                <c:pt idx="79222" formatCode="0.00E+00">
                  <c:v>3.5900500000000002E-4</c:v>
                </c:pt>
                <c:pt idx="79223" formatCode="0.00E+00">
                  <c:v>4.1088399999999998E-4</c:v>
                </c:pt>
                <c:pt idx="79224" formatCode="0.00E+00">
                  <c:v>4.6496599999999998E-4</c:v>
                </c:pt>
                <c:pt idx="79225" formatCode="0.00E+00">
                  <c:v>5.2117799999999996E-4</c:v>
                </c:pt>
                <c:pt idx="79226" formatCode="0.00E+00">
                  <c:v>5.79497E-4</c:v>
                </c:pt>
                <c:pt idx="79227" formatCode="0.00E+00">
                  <c:v>6.3994400000000004E-4</c:v>
                </c:pt>
                <c:pt idx="79228" formatCode="0.00E+00">
                  <c:v>7.0248999999999995E-4</c:v>
                </c:pt>
                <c:pt idx="79229" formatCode="0.00E+00">
                  <c:v>7.6704300000000002E-4</c:v>
                </c:pt>
                <c:pt idx="79230" formatCode="0.00E+00">
                  <c:v>8.3349900000000002E-4</c:v>
                </c:pt>
                <c:pt idx="79231" formatCode="0.00E+00">
                  <c:v>9.0178299999999997E-4</c:v>
                </c:pt>
                <c:pt idx="79232" formatCode="0.00E+00">
                  <c:v>9.7187399999999996E-4</c:v>
                </c:pt>
                <c:pt idx="79233" formatCode="0.00E+00">
                  <c:v>1.04382E-3</c:v>
                </c:pt>
                <c:pt idx="79234" formatCode="0.00E+00">
                  <c:v>1.1176999999999999E-3</c:v>
                </c:pt>
                <c:pt idx="79235" formatCode="0.00E+00">
                  <c:v>1.19356E-3</c:v>
                </c:pt>
                <c:pt idx="79236" formatCode="0.00E+00">
                  <c:v>1.2714600000000001E-3</c:v>
                </c:pt>
                <c:pt idx="79237" formatCode="0.00E+00">
                  <c:v>1.35136E-3</c:v>
                </c:pt>
                <c:pt idx="79238" formatCode="0.00E+00">
                  <c:v>1.43308E-3</c:v>
                </c:pt>
                <c:pt idx="79239" formatCode="0.00E+00">
                  <c:v>1.51636E-3</c:v>
                </c:pt>
                <c:pt idx="79240" formatCode="0.00E+00">
                  <c:v>1.6011300000000001E-3</c:v>
                </c:pt>
                <c:pt idx="79241" formatCode="0.00E+00">
                  <c:v>1.6874800000000001E-3</c:v>
                </c:pt>
                <c:pt idx="79242" formatCode="0.00E+00">
                  <c:v>1.7754800000000001E-3</c:v>
                </c:pt>
                <c:pt idx="79243" formatCode="0.00E+00">
                  <c:v>1.8651200000000001E-3</c:v>
                </c:pt>
                <c:pt idx="79244" formatCode="0.00E+00">
                  <c:v>1.9563499999999999E-3</c:v>
                </c:pt>
                <c:pt idx="79245" formatCode="0.00E+00">
                  <c:v>2.04915E-3</c:v>
                </c:pt>
                <c:pt idx="79246" formatCode="0.00E+00">
                  <c:v>2.1435199999999999E-3</c:v>
                </c:pt>
                <c:pt idx="79247" formatCode="0.00E+00">
                  <c:v>2.2393500000000002E-3</c:v>
                </c:pt>
                <c:pt idx="79248" formatCode="0.00E+00">
                  <c:v>2.3364599999999998E-3</c:v>
                </c:pt>
                <c:pt idx="79249" formatCode="0.00E+00">
                  <c:v>2.4347499999999998E-3</c:v>
                </c:pt>
                <c:pt idx="79250" formatCode="0.00E+00">
                  <c:v>2.5341600000000001E-3</c:v>
                </c:pt>
                <c:pt idx="79251" formatCode="0.00E+00">
                  <c:v>2.6345800000000001E-3</c:v>
                </c:pt>
                <c:pt idx="79252" formatCode="0.00E+00">
                  <c:v>2.73588E-3</c:v>
                </c:pt>
                <c:pt idx="79253" formatCode="0.00E+00">
                  <c:v>2.8379299999999998E-3</c:v>
                </c:pt>
                <c:pt idx="79254" formatCode="0.00E+00">
                  <c:v>2.94064E-3</c:v>
                </c:pt>
                <c:pt idx="79255" formatCode="0.00E+00">
                  <c:v>3.0439600000000001E-3</c:v>
                </c:pt>
                <c:pt idx="79256" formatCode="0.00E+00">
                  <c:v>3.1479099999999999E-3</c:v>
                </c:pt>
                <c:pt idx="79257" formatCode="0.00E+00">
                  <c:v>3.2525399999999999E-3</c:v>
                </c:pt>
                <c:pt idx="79258" formatCode="0.00E+00">
                  <c:v>3.3577899999999998E-3</c:v>
                </c:pt>
                <c:pt idx="79259" formatCode="0.00E+00">
                  <c:v>3.46357E-3</c:v>
                </c:pt>
                <c:pt idx="79260" formatCode="0.00E+00">
                  <c:v>3.56982E-3</c:v>
                </c:pt>
                <c:pt idx="79261" formatCode="0.00E+00">
                  <c:v>3.6764699999999998E-3</c:v>
                </c:pt>
                <c:pt idx="79262" formatCode="0.00E+00">
                  <c:v>3.78343E-3</c:v>
                </c:pt>
                <c:pt idx="79263" formatCode="0.00E+00">
                  <c:v>3.8905599999999999E-3</c:v>
                </c:pt>
                <c:pt idx="79264" formatCode="0.00E+00">
                  <c:v>3.9977099999999998E-3</c:v>
                </c:pt>
                <c:pt idx="79265" formatCode="0.00E+00">
                  <c:v>4.1047699999999998E-3</c:v>
                </c:pt>
                <c:pt idx="79266" formatCode="0.00E+00">
                  <c:v>4.2116200000000001E-3</c:v>
                </c:pt>
                <c:pt idx="79267" formatCode="0.00E+00">
                  <c:v>4.3181699999999996E-3</c:v>
                </c:pt>
                <c:pt idx="79268" formatCode="0.00E+00">
                  <c:v>4.4243299999999998E-3</c:v>
                </c:pt>
                <c:pt idx="79269" formatCode="0.00E+00">
                  <c:v>4.53003E-3</c:v>
                </c:pt>
                <c:pt idx="79270" formatCode="0.00E+00">
                  <c:v>4.6352700000000004E-3</c:v>
                </c:pt>
                <c:pt idx="79271" formatCode="0.00E+00">
                  <c:v>4.7400000000000003E-3</c:v>
                </c:pt>
                <c:pt idx="79272" formatCode="0.00E+00">
                  <c:v>4.8441600000000001E-3</c:v>
                </c:pt>
                <c:pt idx="79273" formatCode="0.00E+00">
                  <c:v>4.9476499999999996E-3</c:v>
                </c:pt>
                <c:pt idx="79274" formatCode="0.00E+00">
                  <c:v>5.0504E-3</c:v>
                </c:pt>
                <c:pt idx="79275" formatCode="0.00E+00">
                  <c:v>5.15234E-3</c:v>
                </c:pt>
                <c:pt idx="79276" formatCode="0.00E+00">
                  <c:v>5.2534000000000001E-3</c:v>
                </c:pt>
                <c:pt idx="79277" formatCode="0.00E+00">
                  <c:v>5.3534999999999998E-3</c:v>
                </c:pt>
                <c:pt idx="79278" formatCode="0.00E+00">
                  <c:v>5.4525099999999998E-3</c:v>
                </c:pt>
                <c:pt idx="79279" formatCode="0.00E+00">
                  <c:v>5.5502399999999997E-3</c:v>
                </c:pt>
                <c:pt idx="79280" formatCode="0.00E+00">
                  <c:v>5.6465500000000002E-3</c:v>
                </c:pt>
                <c:pt idx="79281" formatCode="0.00E+00">
                  <c:v>5.7413500000000001E-3</c:v>
                </c:pt>
                <c:pt idx="79282" formatCode="0.00E+00">
                  <c:v>5.8345200000000002E-3</c:v>
                </c:pt>
                <c:pt idx="79283" formatCode="0.00E+00">
                  <c:v>5.9259400000000002E-3</c:v>
                </c:pt>
                <c:pt idx="79284" formatCode="0.00E+00">
                  <c:v>6.0154900000000001E-3</c:v>
                </c:pt>
                <c:pt idx="79285" formatCode="0.00E+00">
                  <c:v>6.1031899999999997E-3</c:v>
                </c:pt>
                <c:pt idx="79286" formatCode="0.00E+00">
                  <c:v>6.1891100000000003E-3</c:v>
                </c:pt>
                <c:pt idx="79287" formatCode="0.00E+00">
                  <c:v>6.2732700000000001E-3</c:v>
                </c:pt>
                <c:pt idx="79288" formatCode="0.00E+00">
                  <c:v>6.3555299999999999E-3</c:v>
                </c:pt>
                <c:pt idx="79289" formatCode="0.00E+00">
                  <c:v>6.4357499999999996E-3</c:v>
                </c:pt>
                <c:pt idx="79290" formatCode="0.00E+00">
                  <c:v>6.5138399999999999E-3</c:v>
                </c:pt>
                <c:pt idx="79291" formatCode="0.00E+00">
                  <c:v>6.5897300000000002E-3</c:v>
                </c:pt>
                <c:pt idx="79292" formatCode="0.00E+00">
                  <c:v>6.66338E-3</c:v>
                </c:pt>
                <c:pt idx="79293" formatCode="0.00E+00">
                  <c:v>6.7347099999999997E-3</c:v>
                </c:pt>
                <c:pt idx="79294" formatCode="0.00E+00">
                  <c:v>6.8035999999999999E-3</c:v>
                </c:pt>
                <c:pt idx="79295" formatCode="0.00E+00">
                  <c:v>6.8700499999999999E-3</c:v>
                </c:pt>
                <c:pt idx="79296" formatCode="0.00E+00">
                  <c:v>6.9340799999999996E-3</c:v>
                </c:pt>
                <c:pt idx="79297" formatCode="0.00E+00">
                  <c:v>6.99565E-3</c:v>
                </c:pt>
                <c:pt idx="79298" formatCode="0.00E+00">
                  <c:v>7.0546200000000002E-3</c:v>
                </c:pt>
                <c:pt idx="79299" formatCode="0.00E+00">
                  <c:v>7.1108500000000002E-3</c:v>
                </c:pt>
                <c:pt idx="79300" formatCode="0.00E+00">
                  <c:v>7.1643200000000001E-3</c:v>
                </c:pt>
                <c:pt idx="79301" formatCode="0.00E+00">
                  <c:v>7.2149800000000002E-3</c:v>
                </c:pt>
                <c:pt idx="79302" formatCode="0.00E+00">
                  <c:v>7.2627200000000003E-3</c:v>
                </c:pt>
                <c:pt idx="79303" formatCode="0.00E+00">
                  <c:v>7.3074300000000002E-3</c:v>
                </c:pt>
                <c:pt idx="79304" formatCode="0.00E+00">
                  <c:v>7.3490500000000002E-3</c:v>
                </c:pt>
                <c:pt idx="79305" formatCode="0.00E+00">
                  <c:v>7.3875800000000004E-3</c:v>
                </c:pt>
                <c:pt idx="79306" formatCode="0.00E+00">
                  <c:v>7.4230600000000004E-3</c:v>
                </c:pt>
                <c:pt idx="79307" formatCode="0.00E+00">
                  <c:v>7.4555100000000003E-3</c:v>
                </c:pt>
                <c:pt idx="79308" formatCode="0.00E+00">
                  <c:v>7.4848900000000001E-3</c:v>
                </c:pt>
                <c:pt idx="79309" formatCode="0.00E+00">
                  <c:v>7.5111600000000002E-3</c:v>
                </c:pt>
                <c:pt idx="79310" formatCode="0.00E+00">
                  <c:v>7.5342600000000001E-3</c:v>
                </c:pt>
                <c:pt idx="79311" formatCode="0.00E+00">
                  <c:v>7.5541999999999996E-3</c:v>
                </c:pt>
                <c:pt idx="79312" formatCode="0.00E+00">
                  <c:v>7.5709999999999996E-3</c:v>
                </c:pt>
                <c:pt idx="79313" formatCode="0.00E+00">
                  <c:v>7.5846300000000002E-3</c:v>
                </c:pt>
                <c:pt idx="79314" formatCode="0.00E+00">
                  <c:v>7.5950699999999998E-3</c:v>
                </c:pt>
                <c:pt idx="79315" formatCode="0.00E+00">
                  <c:v>7.6022599999999996E-3</c:v>
                </c:pt>
                <c:pt idx="79316" formatCode="0.00E+00">
                  <c:v>7.6061999999999996E-3</c:v>
                </c:pt>
                <c:pt idx="79317" formatCode="0.00E+00">
                  <c:v>7.60686E-3</c:v>
                </c:pt>
                <c:pt idx="79318" formatCode="0.00E+00">
                  <c:v>7.6042100000000001E-3</c:v>
                </c:pt>
                <c:pt idx="79319" formatCode="0.00E+00">
                  <c:v>7.5982300000000001E-3</c:v>
                </c:pt>
                <c:pt idx="79320" formatCode="0.00E+00">
                  <c:v>7.5889900000000003E-3</c:v>
                </c:pt>
                <c:pt idx="79321" formatCode="0.00E+00">
                  <c:v>7.57649E-3</c:v>
                </c:pt>
                <c:pt idx="79322" formatCode="0.00E+00">
                  <c:v>7.5606600000000003E-3</c:v>
                </c:pt>
                <c:pt idx="79323" formatCode="0.00E+00">
                  <c:v>7.5414599999999998E-3</c:v>
                </c:pt>
                <c:pt idx="79324" formatCode="0.00E+00">
                  <c:v>7.5189599999999999E-3</c:v>
                </c:pt>
                <c:pt idx="79325" formatCode="0.00E+00">
                  <c:v>7.4932599999999999E-3</c:v>
                </c:pt>
                <c:pt idx="79326" formatCode="0.00E+00">
                  <c:v>7.4644000000000004E-3</c:v>
                </c:pt>
                <c:pt idx="79327" formatCode="0.00E+00">
                  <c:v>7.4323999999999996E-3</c:v>
                </c:pt>
                <c:pt idx="79328" formatCode="0.00E+00">
                  <c:v>7.3972100000000004E-3</c:v>
                </c:pt>
                <c:pt idx="79329" formatCode="0.00E+00">
                  <c:v>7.3588500000000001E-3</c:v>
                </c:pt>
                <c:pt idx="79330" formatCode="0.00E+00">
                  <c:v>7.31739E-3</c:v>
                </c:pt>
                <c:pt idx="79331" formatCode="0.00E+00">
                  <c:v>7.2729200000000004E-3</c:v>
                </c:pt>
                <c:pt idx="79332" formatCode="0.00E+00">
                  <c:v>7.2254199999999998E-3</c:v>
                </c:pt>
                <c:pt idx="79333" formatCode="0.00E+00">
                  <c:v>7.17485E-3</c:v>
                </c:pt>
                <c:pt idx="79334" formatCode="0.00E+00">
                  <c:v>7.1212100000000002E-3</c:v>
                </c:pt>
                <c:pt idx="79335" formatCode="0.00E+00">
                  <c:v>7.0645500000000002E-3</c:v>
                </c:pt>
                <c:pt idx="79336" formatCode="0.00E+00">
                  <c:v>7.00499E-3</c:v>
                </c:pt>
                <c:pt idx="79337" formatCode="0.00E+00">
                  <c:v>6.9426499999999999E-3</c:v>
                </c:pt>
                <c:pt idx="79338" formatCode="0.00E+00">
                  <c:v>6.8775900000000003E-3</c:v>
                </c:pt>
                <c:pt idx="79339" formatCode="0.00E+00">
                  <c:v>6.8098899999999999E-3</c:v>
                </c:pt>
                <c:pt idx="79340" formatCode="0.00E+00">
                  <c:v>6.7396799999999996E-3</c:v>
                </c:pt>
                <c:pt idx="79341" formatCode="0.00E+00">
                  <c:v>6.6670399999999999E-3</c:v>
                </c:pt>
                <c:pt idx="79342" formatCode="0.00E+00">
                  <c:v>6.5919899999999998E-3</c:v>
                </c:pt>
                <c:pt idx="79343" formatCode="0.00E+00">
                  <c:v>6.5144900000000004E-3</c:v>
                </c:pt>
                <c:pt idx="79344" formatCode="0.00E+00">
                  <c:v>6.4345699999999997E-3</c:v>
                </c:pt>
                <c:pt idx="79345" formatCode="0.00E+00">
                  <c:v>6.35229E-3</c:v>
                </c:pt>
                <c:pt idx="79346" formatCode="0.00E+00">
                  <c:v>6.2677899999999996E-3</c:v>
                </c:pt>
                <c:pt idx="79347" formatCode="0.00E+00">
                  <c:v>6.1812300000000002E-3</c:v>
                </c:pt>
                <c:pt idx="79348" formatCode="0.00E+00">
                  <c:v>6.0927300000000002E-3</c:v>
                </c:pt>
                <c:pt idx="79349" formatCode="0.00E+00">
                  <c:v>6.0023799999999999E-3</c:v>
                </c:pt>
                <c:pt idx="79350" formatCode="0.00E+00">
                  <c:v>5.9102699999999996E-3</c:v>
                </c:pt>
                <c:pt idx="79351" formatCode="0.00E+00">
                  <c:v>5.8164599999999999E-3</c:v>
                </c:pt>
                <c:pt idx="79352" formatCode="0.00E+00">
                  <c:v>5.7210100000000003E-3</c:v>
                </c:pt>
                <c:pt idx="79353" formatCode="0.00E+00">
                  <c:v>5.6239999999999997E-3</c:v>
                </c:pt>
                <c:pt idx="79354" formatCode="0.00E+00">
                  <c:v>5.5255599999999997E-3</c:v>
                </c:pt>
                <c:pt idx="79355" formatCode="0.00E+00">
                  <c:v>5.4258500000000003E-3</c:v>
                </c:pt>
                <c:pt idx="79356" formatCode="0.00E+00">
                  <c:v>5.3249300000000003E-3</c:v>
                </c:pt>
                <c:pt idx="79357" formatCode="0.00E+00">
                  <c:v>5.2228600000000002E-3</c:v>
                </c:pt>
                <c:pt idx="79358" formatCode="0.00E+00">
                  <c:v>5.1196899999999997E-3</c:v>
                </c:pt>
                <c:pt idx="79359" formatCode="0.00E+00">
                  <c:v>5.0155199999999999E-3</c:v>
                </c:pt>
                <c:pt idx="79360" formatCode="0.00E+00">
                  <c:v>4.9104500000000002E-3</c:v>
                </c:pt>
                <c:pt idx="79361" formatCode="0.00E+00">
                  <c:v>4.8045900000000001E-3</c:v>
                </c:pt>
                <c:pt idx="79362" formatCode="0.00E+00">
                  <c:v>4.6980600000000004E-3</c:v>
                </c:pt>
                <c:pt idx="79363" formatCode="0.00E+00">
                  <c:v>4.5909599999999998E-3</c:v>
                </c:pt>
                <c:pt idx="79364" formatCode="0.00E+00">
                  <c:v>4.4833199999999998E-3</c:v>
                </c:pt>
                <c:pt idx="79365" formatCode="0.00E+00">
                  <c:v>4.3752299999999999E-3</c:v>
                </c:pt>
                <c:pt idx="79366" formatCode="0.00E+00">
                  <c:v>4.2668100000000002E-3</c:v>
                </c:pt>
                <c:pt idx="79367" formatCode="0.00E+00">
                  <c:v>4.1582099999999999E-3</c:v>
                </c:pt>
                <c:pt idx="79368" formatCode="0.00E+00">
                  <c:v>4.04953E-3</c:v>
                </c:pt>
                <c:pt idx="79369" formatCode="0.00E+00">
                  <c:v>3.9408200000000003E-3</c:v>
                </c:pt>
                <c:pt idx="79370" formatCode="0.00E+00">
                  <c:v>3.8321800000000001E-3</c:v>
                </c:pt>
                <c:pt idx="79371" formatCode="0.00E+00">
                  <c:v>3.7237400000000001E-3</c:v>
                </c:pt>
                <c:pt idx="79372" formatCode="0.00E+00">
                  <c:v>3.6155499999999999E-3</c:v>
                </c:pt>
                <c:pt idx="79373" formatCode="0.00E+00">
                  <c:v>3.5076999999999999E-3</c:v>
                </c:pt>
                <c:pt idx="79374" formatCode="0.00E+00">
                  <c:v>3.40034E-3</c:v>
                </c:pt>
                <c:pt idx="79375" formatCode="0.00E+00">
                  <c:v>3.2936300000000001E-3</c:v>
                </c:pt>
                <c:pt idx="79376" formatCode="0.00E+00">
                  <c:v>3.1876999999999999E-3</c:v>
                </c:pt>
                <c:pt idx="79377" formatCode="0.00E+00">
                  <c:v>3.0826199999999999E-3</c:v>
                </c:pt>
                <c:pt idx="79378" formatCode="0.00E+00">
                  <c:v>2.97846E-3</c:v>
                </c:pt>
                <c:pt idx="79379" formatCode="0.00E+00">
                  <c:v>2.8753400000000001E-3</c:v>
                </c:pt>
                <c:pt idx="79380" formatCode="0.00E+00">
                  <c:v>2.7733599999999999E-3</c:v>
                </c:pt>
                <c:pt idx="79381" formatCode="0.00E+00">
                  <c:v>2.6725899999999999E-3</c:v>
                </c:pt>
                <c:pt idx="79382" formatCode="0.00E+00">
                  <c:v>2.5730900000000001E-3</c:v>
                </c:pt>
                <c:pt idx="79383" formatCode="0.00E+00">
                  <c:v>2.4749199999999998E-3</c:v>
                </c:pt>
                <c:pt idx="79384" formatCode="0.00E+00">
                  <c:v>2.3781800000000001E-3</c:v>
                </c:pt>
                <c:pt idx="79385" formatCode="0.00E+00">
                  <c:v>2.28298E-3</c:v>
                </c:pt>
                <c:pt idx="79386" formatCode="0.00E+00">
                  <c:v>2.1893799999999999E-3</c:v>
                </c:pt>
                <c:pt idx="79387" formatCode="0.00E+00">
                  <c:v>2.0974600000000002E-3</c:v>
                </c:pt>
                <c:pt idx="79388" formatCode="0.00E+00">
                  <c:v>2.0073199999999999E-3</c:v>
                </c:pt>
                <c:pt idx="79389" formatCode="0.00E+00">
                  <c:v>1.9191E-3</c:v>
                </c:pt>
                <c:pt idx="79390" formatCode="0.00E+00">
                  <c:v>1.8329399999999999E-3</c:v>
                </c:pt>
                <c:pt idx="79391" formatCode="0.00E+00">
                  <c:v>1.74894E-3</c:v>
                </c:pt>
                <c:pt idx="79392" formatCode="0.00E+00">
                  <c:v>1.66712E-3</c:v>
                </c:pt>
                <c:pt idx="79393" formatCode="0.00E+00">
                  <c:v>1.58749E-3</c:v>
                </c:pt>
                <c:pt idx="79394" formatCode="0.00E+00">
                  <c:v>1.51005E-3</c:v>
                </c:pt>
                <c:pt idx="79395" formatCode="0.00E+00">
                  <c:v>1.4348E-3</c:v>
                </c:pt>
                <c:pt idx="79396" formatCode="0.00E+00">
                  <c:v>1.36181E-3</c:v>
                </c:pt>
                <c:pt idx="79397" formatCode="0.00E+00">
                  <c:v>1.29115E-3</c:v>
                </c:pt>
                <c:pt idx="79398" formatCode="0.00E+00">
                  <c:v>1.22292E-3</c:v>
                </c:pt>
                <c:pt idx="79399" formatCode="0.00E+00">
                  <c:v>1.1571800000000001E-3</c:v>
                </c:pt>
                <c:pt idx="79400" formatCode="0.00E+00">
                  <c:v>1.09398E-3</c:v>
                </c:pt>
                <c:pt idx="79401" formatCode="0.00E+00">
                  <c:v>1.0333600000000001E-3</c:v>
                </c:pt>
                <c:pt idx="79402" formatCode="0.00E+00">
                  <c:v>9.7538400000000004E-4</c:v>
                </c:pt>
                <c:pt idx="79403" formatCode="0.00E+00">
                  <c:v>9.2010799999999999E-4</c:v>
                </c:pt>
                <c:pt idx="79404" formatCode="0.00E+00">
                  <c:v>8.6760500000000003E-4</c:v>
                </c:pt>
                <c:pt idx="79405" formatCode="0.00E+00">
                  <c:v>8.1793800000000004E-4</c:v>
                </c:pt>
                <c:pt idx="79406" formatCode="0.00E+00">
                  <c:v>7.7115400000000002E-4</c:v>
                </c:pt>
                <c:pt idx="79407" formatCode="0.00E+00">
                  <c:v>7.2726599999999996E-4</c:v>
                </c:pt>
                <c:pt idx="79408" formatCode="0.00E+00">
                  <c:v>6.8627800000000002E-4</c:v>
                </c:pt>
                <c:pt idx="79409" formatCode="0.00E+00">
                  <c:v>6.4821500000000005E-4</c:v>
                </c:pt>
                <c:pt idx="79410" formatCode="0.00E+00">
                  <c:v>6.1311000000000004E-4</c:v>
                </c:pt>
                <c:pt idx="79411" formatCode="0.00E+00">
                  <c:v>5.8097499999999996E-4</c:v>
                </c:pt>
                <c:pt idx="79412" formatCode="0.00E+00">
                  <c:v>5.5182300000000001E-4</c:v>
                </c:pt>
                <c:pt idx="79413" formatCode="0.00E+00">
                  <c:v>5.2567399999999995E-4</c:v>
                </c:pt>
                <c:pt idx="79414" formatCode="0.00E+00">
                  <c:v>5.0253400000000001E-4</c:v>
                </c:pt>
                <c:pt idx="79415" formatCode="0.00E+00">
                  <c:v>4.8240499999999999E-4</c:v>
                </c:pt>
                <c:pt idx="79416" formatCode="0.00E+00">
                  <c:v>4.6531900000000001E-4</c:v>
                </c:pt>
                <c:pt idx="79417" formatCode="0.00E+00">
                  <c:v>4.5132100000000002E-4</c:v>
                </c:pt>
                <c:pt idx="79418" formatCode="0.00E+00">
                  <c:v>4.4040799999999999E-4</c:v>
                </c:pt>
                <c:pt idx="79419" formatCode="0.00E+00">
                  <c:v>4.3252600000000003E-4</c:v>
                </c:pt>
                <c:pt idx="79420" formatCode="0.00E+00">
                  <c:v>4.2763499999999999E-4</c:v>
                </c:pt>
                <c:pt idx="79421" formatCode="0.00E+00">
                  <c:v>4.2573600000000002E-4</c:v>
                </c:pt>
                <c:pt idx="79422" formatCode="0.00E+00">
                  <c:v>4.2681899999999999E-4</c:v>
                </c:pt>
                <c:pt idx="79423" formatCode="0.00E+00">
                  <c:v>4.30865E-4</c:v>
                </c:pt>
                <c:pt idx="79424" formatCode="0.00E+00">
                  <c:v>4.37875E-4</c:v>
                </c:pt>
                <c:pt idx="79425" formatCode="0.00E+00">
                  <c:v>4.4784499999999999E-4</c:v>
                </c:pt>
                <c:pt idx="79426" formatCode="0.00E+00">
                  <c:v>4.6074700000000001E-4</c:v>
                </c:pt>
                <c:pt idx="79427" formatCode="0.00E+00">
                  <c:v>4.7655700000000001E-4</c:v>
                </c:pt>
                <c:pt idx="79428" formatCode="0.00E+00">
                  <c:v>4.9525600000000002E-4</c:v>
                </c:pt>
                <c:pt idx="79429" formatCode="0.00E+00">
                  <c:v>5.1682500000000005E-4</c:v>
                </c:pt>
                <c:pt idx="79430" formatCode="0.00E+00">
                  <c:v>5.4124200000000005E-4</c:v>
                </c:pt>
                <c:pt idx="79431" formatCode="0.00E+00">
                  <c:v>5.6845300000000001E-4</c:v>
                </c:pt>
                <c:pt idx="79432" formatCode="0.00E+00">
                  <c:v>5.9838100000000004E-4</c:v>
                </c:pt>
                <c:pt idx="79433" formatCode="0.00E+00">
                  <c:v>6.3097399999999997E-4</c:v>
                </c:pt>
                <c:pt idx="79434" formatCode="0.00E+00">
                  <c:v>6.6620999999999998E-4</c:v>
                </c:pt>
                <c:pt idx="79435" formatCode="0.00E+00">
                  <c:v>7.0405800000000003E-4</c:v>
                </c:pt>
                <c:pt idx="79436" formatCode="0.00E+00">
                  <c:v>7.4447599999999999E-4</c:v>
                </c:pt>
                <c:pt idx="79437" formatCode="0.00E+00">
                  <c:v>7.8742999999999999E-4</c:v>
                </c:pt>
                <c:pt idx="79438" formatCode="0.00E+00">
                  <c:v>8.3289499999999995E-4</c:v>
                </c:pt>
                <c:pt idx="79439" formatCode="0.00E+00">
                  <c:v>8.8082299999999998E-4</c:v>
                </c:pt>
                <c:pt idx="79440" formatCode="0.00E+00">
                  <c:v>9.3113199999999999E-4</c:v>
                </c:pt>
                <c:pt idx="79441" formatCode="0.00E+00">
                  <c:v>9.8372299999999993E-4</c:v>
                </c:pt>
                <c:pt idx="79442" formatCode="0.00E+00">
                  <c:v>1.0385100000000001E-3</c:v>
                </c:pt>
                <c:pt idx="79443" formatCode="0.00E+00">
                  <c:v>1.0954199999999999E-3</c:v>
                </c:pt>
                <c:pt idx="79444" formatCode="0.00E+00">
                  <c:v>1.1543600000000001E-3</c:v>
                </c:pt>
                <c:pt idx="79445" formatCode="0.00E+00">
                  <c:v>1.21525E-3</c:v>
                </c:pt>
                <c:pt idx="79446" formatCode="0.00E+00">
                  <c:v>1.2780599999999999E-3</c:v>
                </c:pt>
                <c:pt idx="79447" formatCode="0.00E+00">
                  <c:v>1.3427300000000001E-3</c:v>
                </c:pt>
                <c:pt idx="79448" formatCode="0.00E+00">
                  <c:v>1.4092E-3</c:v>
                </c:pt>
                <c:pt idx="79449" formatCode="0.00E+00">
                  <c:v>1.47736E-3</c:v>
                </c:pt>
                <c:pt idx="79450" formatCode="0.00E+00">
                  <c:v>1.5471300000000001E-3</c:v>
                </c:pt>
                <c:pt idx="79451" formatCode="0.00E+00">
                  <c:v>1.6184700000000001E-3</c:v>
                </c:pt>
                <c:pt idx="79452" formatCode="0.00E+00">
                  <c:v>1.6913200000000001E-3</c:v>
                </c:pt>
                <c:pt idx="79453" formatCode="0.00E+00">
                  <c:v>1.7656E-3</c:v>
                </c:pt>
                <c:pt idx="79454" formatCode="0.00E+00">
                  <c:v>1.84125E-3</c:v>
                </c:pt>
                <c:pt idx="79455" formatCode="0.00E+00">
                  <c:v>1.9182100000000001E-3</c:v>
                </c:pt>
                <c:pt idx="79456" formatCode="0.00E+00">
                  <c:v>1.9964100000000001E-3</c:v>
                </c:pt>
                <c:pt idx="79457" formatCode="0.00E+00">
                  <c:v>2.0757900000000001E-3</c:v>
                </c:pt>
                <c:pt idx="79458" formatCode="0.00E+00">
                  <c:v>2.1562600000000001E-3</c:v>
                </c:pt>
                <c:pt idx="79459" formatCode="0.00E+00">
                  <c:v>2.2377299999999998E-3</c:v>
                </c:pt>
                <c:pt idx="79460" formatCode="0.00E+00">
                  <c:v>2.3201200000000002E-3</c:v>
                </c:pt>
                <c:pt idx="79461" formatCode="0.00E+00">
                  <c:v>2.4033399999999999E-3</c:v>
                </c:pt>
                <c:pt idx="79462" formatCode="0.00E+00">
                  <c:v>2.4872900000000001E-3</c:v>
                </c:pt>
                <c:pt idx="79463" formatCode="0.00E+00">
                  <c:v>2.57193E-3</c:v>
                </c:pt>
                <c:pt idx="79464" formatCode="0.00E+00">
                  <c:v>2.6571799999999999E-3</c:v>
                </c:pt>
                <c:pt idx="79465" formatCode="0.00E+00">
                  <c:v>2.7430100000000002E-3</c:v>
                </c:pt>
                <c:pt idx="79466" formatCode="0.00E+00">
                  <c:v>2.82935E-3</c:v>
                </c:pt>
                <c:pt idx="79467" formatCode="0.00E+00">
                  <c:v>2.9161E-3</c:v>
                </c:pt>
                <c:pt idx="79468" formatCode="0.00E+00">
                  <c:v>3.0032000000000001E-3</c:v>
                </c:pt>
                <c:pt idx="79469" formatCode="0.00E+00">
                  <c:v>3.09056E-3</c:v>
                </c:pt>
                <c:pt idx="79470" formatCode="0.00E+00">
                  <c:v>3.17811E-3</c:v>
                </c:pt>
                <c:pt idx="79471" formatCode="0.00E+00">
                  <c:v>3.2657599999999999E-3</c:v>
                </c:pt>
                <c:pt idx="79472" formatCode="0.00E+00">
                  <c:v>3.3534200000000002E-3</c:v>
                </c:pt>
                <c:pt idx="79473" formatCode="0.00E+00">
                  <c:v>3.4410199999999999E-3</c:v>
                </c:pt>
                <c:pt idx="79474" formatCode="0.00E+00">
                  <c:v>3.52849E-3</c:v>
                </c:pt>
                <c:pt idx="79475" formatCode="0.00E+00">
                  <c:v>3.61576E-3</c:v>
                </c:pt>
                <c:pt idx="79476" formatCode="0.00E+00">
                  <c:v>3.7027800000000001E-3</c:v>
                </c:pt>
                <c:pt idx="79477" formatCode="0.00E+00">
                  <c:v>3.7894999999999999E-3</c:v>
                </c:pt>
                <c:pt idx="79478" formatCode="0.00E+00">
                  <c:v>3.87587E-3</c:v>
                </c:pt>
                <c:pt idx="79479" formatCode="0.00E+00">
                  <c:v>3.9618400000000003E-3</c:v>
                </c:pt>
                <c:pt idx="79480" formatCode="0.00E+00">
                  <c:v>4.04734E-3</c:v>
                </c:pt>
                <c:pt idx="79481" formatCode="0.00E+00">
                  <c:v>4.1323100000000001E-3</c:v>
                </c:pt>
                <c:pt idx="79482" formatCode="0.00E+00">
                  <c:v>4.2166800000000004E-3</c:v>
                </c:pt>
                <c:pt idx="79483" formatCode="0.00E+00">
                  <c:v>4.3004000000000002E-3</c:v>
                </c:pt>
                <c:pt idx="79484" formatCode="0.00E+00">
                  <c:v>4.3834E-3</c:v>
                </c:pt>
                <c:pt idx="79485" formatCode="0.00E+00">
                  <c:v>4.4656399999999999E-3</c:v>
                </c:pt>
                <c:pt idx="79486" formatCode="0.00E+00">
                  <c:v>4.5470600000000003E-3</c:v>
                </c:pt>
                <c:pt idx="79487" formatCode="0.00E+00">
                  <c:v>4.6276099999999999E-3</c:v>
                </c:pt>
                <c:pt idx="79488" formatCode="0.00E+00">
                  <c:v>4.7072399999999997E-3</c:v>
                </c:pt>
                <c:pt idx="79489" formatCode="0.00E+00">
                  <c:v>4.7859199999999999E-3</c:v>
                </c:pt>
                <c:pt idx="79490" formatCode="0.00E+00">
                  <c:v>4.8635900000000001E-3</c:v>
                </c:pt>
                <c:pt idx="79491" formatCode="0.00E+00">
                  <c:v>4.9402099999999996E-3</c:v>
                </c:pt>
                <c:pt idx="79492" formatCode="0.00E+00">
                  <c:v>5.0157400000000003E-3</c:v>
                </c:pt>
                <c:pt idx="79493" formatCode="0.00E+00">
                  <c:v>5.09013E-3</c:v>
                </c:pt>
                <c:pt idx="79494" formatCode="0.00E+00">
                  <c:v>5.1633699999999996E-3</c:v>
                </c:pt>
                <c:pt idx="79495" formatCode="0.00E+00">
                  <c:v>5.2354100000000002E-3</c:v>
                </c:pt>
                <c:pt idx="79496" formatCode="0.00E+00">
                  <c:v>5.3062200000000004E-3</c:v>
                </c:pt>
                <c:pt idx="79497" formatCode="0.00E+00">
                  <c:v>5.3757800000000001E-3</c:v>
                </c:pt>
                <c:pt idx="79498" formatCode="0.00E+00">
                  <c:v>5.4440499999999998E-3</c:v>
                </c:pt>
                <c:pt idx="79499" formatCode="0.00E+00">
                  <c:v>5.5109900000000003E-3</c:v>
                </c:pt>
                <c:pt idx="79500" formatCode="0.00E+00">
                  <c:v>5.5765500000000004E-3</c:v>
                </c:pt>
                <c:pt idx="79501" formatCode="0.00E+00">
                  <c:v>5.64073E-3</c:v>
                </c:pt>
                <c:pt idx="79502" formatCode="0.00E+00">
                  <c:v>5.7035000000000002E-3</c:v>
                </c:pt>
                <c:pt idx="79503" formatCode="0.00E+00">
                  <c:v>5.7648300000000003E-3</c:v>
                </c:pt>
                <c:pt idx="79504" formatCode="0.00E+00">
                  <c:v>5.8246900000000004E-3</c:v>
                </c:pt>
                <c:pt idx="79505" formatCode="0.00E+00">
                  <c:v>5.8830599999999999E-3</c:v>
                </c:pt>
                <c:pt idx="79506" formatCode="0.00E+00">
                  <c:v>5.9399199999999996E-3</c:v>
                </c:pt>
                <c:pt idx="79507" formatCode="0.00E+00">
                  <c:v>5.9952399999999998E-3</c:v>
                </c:pt>
                <c:pt idx="79508" formatCode="0.00E+00">
                  <c:v>6.0489999999999997E-3</c:v>
                </c:pt>
                <c:pt idx="79509" formatCode="0.00E+00">
                  <c:v>6.1011900000000003E-3</c:v>
                </c:pt>
                <c:pt idx="79510" formatCode="0.00E+00">
                  <c:v>6.1517999999999998E-3</c:v>
                </c:pt>
                <c:pt idx="79511" formatCode="0.00E+00">
                  <c:v>6.2008200000000001E-3</c:v>
                </c:pt>
                <c:pt idx="79512" formatCode="0.00E+00">
                  <c:v>6.2482400000000004E-3</c:v>
                </c:pt>
                <c:pt idx="79513" formatCode="0.00E+00">
                  <c:v>6.2940499999999998E-3</c:v>
                </c:pt>
                <c:pt idx="79514" formatCode="0.00E+00">
                  <c:v>6.3382400000000002E-3</c:v>
                </c:pt>
                <c:pt idx="79515" formatCode="0.00E+00">
                  <c:v>6.3807899999999999E-3</c:v>
                </c:pt>
                <c:pt idx="79516" formatCode="0.00E+00">
                  <c:v>6.4217099999999997E-3</c:v>
                </c:pt>
                <c:pt idx="79517" formatCode="0.00E+00">
                  <c:v>6.4609999999999997E-3</c:v>
                </c:pt>
                <c:pt idx="79518" formatCode="0.00E+00">
                  <c:v>6.49864E-3</c:v>
                </c:pt>
                <c:pt idx="79519" formatCode="0.00E+00">
                  <c:v>6.5346400000000004E-3</c:v>
                </c:pt>
                <c:pt idx="79520" formatCode="0.00E+00">
                  <c:v>6.5689800000000003E-3</c:v>
                </c:pt>
                <c:pt idx="79521" formatCode="0.00E+00">
                  <c:v>6.6016800000000004E-3</c:v>
                </c:pt>
                <c:pt idx="79522" formatCode="0.00E+00">
                  <c:v>6.6327399999999998E-3</c:v>
                </c:pt>
                <c:pt idx="79523" formatCode="0.00E+00">
                  <c:v>6.6621500000000004E-3</c:v>
                </c:pt>
                <c:pt idx="79524" formatCode="0.00E+00">
                  <c:v>6.6899400000000001E-3</c:v>
                </c:pt>
                <c:pt idx="79525" formatCode="0.00E+00">
                  <c:v>6.7161E-3</c:v>
                </c:pt>
                <c:pt idx="79526" formatCode="0.00E+00">
                  <c:v>6.74064E-3</c:v>
                </c:pt>
                <c:pt idx="79527" formatCode="0.00E+00">
                  <c:v>6.7635899999999999E-3</c:v>
                </c:pt>
                <c:pt idx="79528" formatCode="0.00E+00">
                  <c:v>6.7849599999999996E-3</c:v>
                </c:pt>
                <c:pt idx="79529" formatCode="0.00E+00">
                  <c:v>6.80476E-3</c:v>
                </c:pt>
                <c:pt idx="79530" formatCode="0.00E+00">
                  <c:v>6.82301E-3</c:v>
                </c:pt>
                <c:pt idx="79531" formatCode="0.00E+00">
                  <c:v>6.8397299999999996E-3</c:v>
                </c:pt>
                <c:pt idx="79532" formatCode="0.00E+00">
                  <c:v>6.8549300000000004E-3</c:v>
                </c:pt>
                <c:pt idx="79533" formatCode="0.00E+00">
                  <c:v>6.8686499999999996E-3</c:v>
                </c:pt>
                <c:pt idx="79534" formatCode="0.00E+00">
                  <c:v>6.8808999999999997E-3</c:v>
                </c:pt>
                <c:pt idx="79535" formatCode="0.00E+00">
                  <c:v>6.8916899999999998E-3</c:v>
                </c:pt>
                <c:pt idx="79536" formatCode="0.00E+00">
                  <c:v>6.9010499999999997E-3</c:v>
                </c:pt>
                <c:pt idx="79537" formatCode="0.00E+00">
                  <c:v>6.9089900000000003E-3</c:v>
                </c:pt>
                <c:pt idx="79538" formatCode="0.00E+00">
                  <c:v>6.9155199999999997E-3</c:v>
                </c:pt>
                <c:pt idx="79539" formatCode="0.00E+00">
                  <c:v>6.9206399999999996E-3</c:v>
                </c:pt>
                <c:pt idx="79540" formatCode="0.00E+00">
                  <c:v>6.9243799999999999E-3</c:v>
                </c:pt>
                <c:pt idx="79541" formatCode="0.00E+00">
                  <c:v>6.9267499999999997E-3</c:v>
                </c:pt>
                <c:pt idx="79542" formatCode="0.00E+00">
                  <c:v>6.9277399999999999E-3</c:v>
                </c:pt>
                <c:pt idx="79543" formatCode="0.00E+00">
                  <c:v>6.9273599999999996E-3</c:v>
                </c:pt>
                <c:pt idx="79544" formatCode="0.00E+00">
                  <c:v>6.9256099999999996E-3</c:v>
                </c:pt>
                <c:pt idx="79545" formatCode="0.00E+00">
                  <c:v>6.9225099999999998E-3</c:v>
                </c:pt>
                <c:pt idx="79546" formatCode="0.00E+00">
                  <c:v>6.91809E-3</c:v>
                </c:pt>
                <c:pt idx="79547" formatCode="0.00E+00">
                  <c:v>6.9123700000000001E-3</c:v>
                </c:pt>
                <c:pt idx="79548" formatCode="0.00E+00">
                  <c:v>6.9053500000000002E-3</c:v>
                </c:pt>
                <c:pt idx="79549" formatCode="0.00E+00">
                  <c:v>6.89706E-3</c:v>
                </c:pt>
                <c:pt idx="79550" formatCode="0.00E+00">
                  <c:v>6.8875100000000003E-3</c:v>
                </c:pt>
                <c:pt idx="79551" formatCode="0.00E+00">
                  <c:v>6.8767300000000002E-3</c:v>
                </c:pt>
                <c:pt idx="79552" formatCode="0.00E+00">
                  <c:v>6.8647300000000003E-3</c:v>
                </c:pt>
                <c:pt idx="79553" formatCode="0.00E+00">
                  <c:v>6.8515099999999999E-3</c:v>
                </c:pt>
                <c:pt idx="79554" formatCode="0.00E+00">
                  <c:v>6.8370799999999997E-3</c:v>
                </c:pt>
                <c:pt idx="79555" formatCode="0.00E+00">
                  <c:v>6.8214299999999999E-3</c:v>
                </c:pt>
                <c:pt idx="79556" formatCode="0.00E+00">
                  <c:v>6.8045900000000001E-3</c:v>
                </c:pt>
                <c:pt idx="79557" formatCode="0.00E+00">
                  <c:v>6.7865599999999996E-3</c:v>
                </c:pt>
                <c:pt idx="79558" formatCode="0.00E+00">
                  <c:v>6.7673300000000002E-3</c:v>
                </c:pt>
                <c:pt idx="79559" formatCode="0.00E+00">
                  <c:v>6.7469100000000001E-3</c:v>
                </c:pt>
                <c:pt idx="79560" formatCode="0.00E+00">
                  <c:v>6.7253299999999998E-3</c:v>
                </c:pt>
                <c:pt idx="79561" formatCode="0.00E+00">
                  <c:v>6.7026200000000003E-3</c:v>
                </c:pt>
                <c:pt idx="79562" formatCode="0.00E+00">
                  <c:v>6.6787699999999997E-3</c:v>
                </c:pt>
                <c:pt idx="79563" formatCode="0.00E+00">
                  <c:v>6.6538200000000004E-3</c:v>
                </c:pt>
                <c:pt idx="79564" formatCode="0.00E+00">
                  <c:v>6.62775E-3</c:v>
                </c:pt>
                <c:pt idx="79565" formatCode="0.00E+00">
                  <c:v>6.6005600000000001E-3</c:v>
                </c:pt>
                <c:pt idx="79566" formatCode="0.00E+00">
                  <c:v>6.57225E-3</c:v>
                </c:pt>
                <c:pt idx="79567" formatCode="0.00E+00">
                  <c:v>6.5428400000000003E-3</c:v>
                </c:pt>
                <c:pt idx="79568" formatCode="0.00E+00">
                  <c:v>6.5123500000000001E-3</c:v>
                </c:pt>
                <c:pt idx="79569" formatCode="0.00E+00">
                  <c:v>6.4807900000000002E-3</c:v>
                </c:pt>
                <c:pt idx="79570" formatCode="0.00E+00">
                  <c:v>6.4481699999999996E-3</c:v>
                </c:pt>
                <c:pt idx="79571" formatCode="0.00E+00">
                  <c:v>6.41451E-3</c:v>
                </c:pt>
                <c:pt idx="79572" formatCode="0.00E+00">
                  <c:v>6.3798199999999996E-3</c:v>
                </c:pt>
                <c:pt idx="79573" formatCode="0.00E+00">
                  <c:v>6.3440900000000001E-3</c:v>
                </c:pt>
                <c:pt idx="79574" formatCode="0.00E+00">
                  <c:v>6.3073499999999998E-3</c:v>
                </c:pt>
                <c:pt idx="79575" formatCode="0.00E+00">
                  <c:v>6.26963E-3</c:v>
                </c:pt>
                <c:pt idx="79576" formatCode="0.00E+00">
                  <c:v>6.2309399999999999E-3</c:v>
                </c:pt>
                <c:pt idx="79577" formatCode="0.00E+00">
                  <c:v>6.1912900000000003E-3</c:v>
                </c:pt>
                <c:pt idx="79578" formatCode="0.00E+00">
                  <c:v>6.1507000000000003E-3</c:v>
                </c:pt>
                <c:pt idx="79579" formatCode="0.00E+00">
                  <c:v>6.1091399999999999E-3</c:v>
                </c:pt>
                <c:pt idx="79580" formatCode="0.00E+00">
                  <c:v>6.0666100000000001E-3</c:v>
                </c:pt>
                <c:pt idx="79581" formatCode="0.00E+00">
                  <c:v>6.0231099999999999E-3</c:v>
                </c:pt>
                <c:pt idx="79582" formatCode="0.00E+00">
                  <c:v>5.9786600000000002E-3</c:v>
                </c:pt>
                <c:pt idx="79583" formatCode="0.00E+00">
                  <c:v>5.9332899999999999E-3</c:v>
                </c:pt>
                <c:pt idx="79584" formatCode="0.00E+00">
                  <c:v>5.8870299999999997E-3</c:v>
                </c:pt>
                <c:pt idx="79585" formatCode="0.00E+00">
                  <c:v>5.8399300000000001E-3</c:v>
                </c:pt>
                <c:pt idx="79586" formatCode="0.00E+00">
                  <c:v>5.7919699999999996E-3</c:v>
                </c:pt>
                <c:pt idx="79587" formatCode="0.00E+00">
                  <c:v>5.7431299999999999E-3</c:v>
                </c:pt>
                <c:pt idx="79588" formatCode="0.00E+00">
                  <c:v>5.6933799999999996E-3</c:v>
                </c:pt>
                <c:pt idx="79589" formatCode="0.00E+00">
                  <c:v>5.6427300000000003E-3</c:v>
                </c:pt>
                <c:pt idx="79590" formatCode="0.00E+00">
                  <c:v>5.5912100000000001E-3</c:v>
                </c:pt>
                <c:pt idx="79591" formatCode="0.00E+00">
                  <c:v>5.5388299999999998E-3</c:v>
                </c:pt>
                <c:pt idx="79592" formatCode="0.00E+00">
                  <c:v>5.4856100000000001E-3</c:v>
                </c:pt>
                <c:pt idx="79593" formatCode="0.00E+00">
                  <c:v>5.4315300000000004E-3</c:v>
                </c:pt>
                <c:pt idx="79594" formatCode="0.00E+00">
                  <c:v>5.3765899999999997E-3</c:v>
                </c:pt>
                <c:pt idx="79595" formatCode="0.00E+00">
                  <c:v>5.3208200000000004E-3</c:v>
                </c:pt>
                <c:pt idx="79596" formatCode="0.00E+00">
                  <c:v>5.2642599999999998E-3</c:v>
                </c:pt>
                <c:pt idx="79597" formatCode="0.00E+00">
                  <c:v>5.2069500000000001E-3</c:v>
                </c:pt>
                <c:pt idx="79598" formatCode="0.00E+00">
                  <c:v>5.1489200000000004E-3</c:v>
                </c:pt>
                <c:pt idx="79599" formatCode="0.00E+00">
                  <c:v>5.0901699999999998E-3</c:v>
                </c:pt>
                <c:pt idx="79600" formatCode="0.00E+00">
                  <c:v>5.0307599999999996E-3</c:v>
                </c:pt>
                <c:pt idx="79601" formatCode="0.00E+00">
                  <c:v>4.9707199999999997E-3</c:v>
                </c:pt>
                <c:pt idx="79602" formatCode="0.00E+00">
                  <c:v>4.9100899999999998E-3</c:v>
                </c:pt>
                <c:pt idx="79603" formatCode="0.00E+00">
                  <c:v>4.8489199999999996E-3</c:v>
                </c:pt>
                <c:pt idx="79604" formatCode="0.00E+00">
                  <c:v>4.7871900000000002E-3</c:v>
                </c:pt>
                <c:pt idx="79605" formatCode="0.00E+00">
                  <c:v>4.7249099999999997E-3</c:v>
                </c:pt>
                <c:pt idx="79606" formatCode="0.00E+00">
                  <c:v>4.66206E-3</c:v>
                </c:pt>
                <c:pt idx="79607" formatCode="0.00E+00">
                  <c:v>4.5986200000000003E-3</c:v>
                </c:pt>
                <c:pt idx="79608" formatCode="0.00E+00">
                  <c:v>4.5345999999999997E-3</c:v>
                </c:pt>
                <c:pt idx="79609" formatCode="0.00E+00">
                  <c:v>4.4700299999999998E-3</c:v>
                </c:pt>
                <c:pt idx="79610" formatCode="0.00E+00">
                  <c:v>4.4049099999999997E-3</c:v>
                </c:pt>
                <c:pt idx="79611" formatCode="0.00E+00">
                  <c:v>4.33929E-3</c:v>
                </c:pt>
                <c:pt idx="79612" formatCode="0.00E+00">
                  <c:v>4.2731899999999996E-3</c:v>
                </c:pt>
                <c:pt idx="79613" formatCode="0.00E+00">
                  <c:v>4.2066400000000002E-3</c:v>
                </c:pt>
                <c:pt idx="79614" formatCode="0.00E+00">
                  <c:v>4.13964E-3</c:v>
                </c:pt>
                <c:pt idx="79615" formatCode="0.00E+00">
                  <c:v>4.07217E-3</c:v>
                </c:pt>
                <c:pt idx="79616" formatCode="0.00E+00">
                  <c:v>4.0042300000000001E-3</c:v>
                </c:pt>
                <c:pt idx="79617" formatCode="0.00E+00">
                  <c:v>3.9358300000000004E-3</c:v>
                </c:pt>
                <c:pt idx="79618" formatCode="0.00E+00">
                  <c:v>3.86703E-3</c:v>
                </c:pt>
                <c:pt idx="79619" formatCode="0.00E+00">
                  <c:v>3.79788E-3</c:v>
                </c:pt>
                <c:pt idx="79620" formatCode="0.00E+00">
                  <c:v>3.72844E-3</c:v>
                </c:pt>
                <c:pt idx="79621" formatCode="0.00E+00">
                  <c:v>3.6587600000000001E-3</c:v>
                </c:pt>
                <c:pt idx="79622" formatCode="0.00E+00">
                  <c:v>3.5888700000000001E-3</c:v>
                </c:pt>
                <c:pt idx="79623" formatCode="0.00E+00">
                  <c:v>3.5187700000000001E-3</c:v>
                </c:pt>
                <c:pt idx="79624" formatCode="0.00E+00">
                  <c:v>3.4485000000000002E-3</c:v>
                </c:pt>
                <c:pt idx="79625" formatCode="0.00E+00">
                  <c:v>3.3780699999999999E-3</c:v>
                </c:pt>
                <c:pt idx="79626" formatCode="0.00E+00">
                  <c:v>3.3075100000000001E-3</c:v>
                </c:pt>
                <c:pt idx="79627" formatCode="0.00E+00">
                  <c:v>3.23683E-3</c:v>
                </c:pt>
                <c:pt idx="79628" formatCode="0.00E+00">
                  <c:v>3.1660600000000001E-3</c:v>
                </c:pt>
                <c:pt idx="79629" formatCode="0.00E+00">
                  <c:v>3.0952000000000002E-3</c:v>
                </c:pt>
                <c:pt idx="79630" formatCode="0.00E+00">
                  <c:v>3.02426E-3</c:v>
                </c:pt>
                <c:pt idx="79631" formatCode="0.00E+00">
                  <c:v>2.95327E-3</c:v>
                </c:pt>
                <c:pt idx="79632" formatCode="0.00E+00">
                  <c:v>2.8822700000000001E-3</c:v>
                </c:pt>
                <c:pt idx="79633" formatCode="0.00E+00">
                  <c:v>2.8112900000000001E-3</c:v>
                </c:pt>
                <c:pt idx="79634" formatCode="0.00E+00">
                  <c:v>2.74041E-3</c:v>
                </c:pt>
                <c:pt idx="79635" formatCode="0.00E+00">
                  <c:v>2.6697000000000001E-3</c:v>
                </c:pt>
                <c:pt idx="79636" formatCode="0.00E+00">
                  <c:v>2.59918E-3</c:v>
                </c:pt>
                <c:pt idx="79637" formatCode="0.00E+00">
                  <c:v>2.5288300000000001E-3</c:v>
                </c:pt>
                <c:pt idx="79638" formatCode="0.00E+00">
                  <c:v>2.4586600000000001E-3</c:v>
                </c:pt>
                <c:pt idx="79639" formatCode="0.00E+00">
                  <c:v>2.3887299999999999E-3</c:v>
                </c:pt>
                <c:pt idx="79640" formatCode="0.00E+00">
                  <c:v>2.3191100000000001E-3</c:v>
                </c:pt>
                <c:pt idx="79641" formatCode="0.00E+00">
                  <c:v>2.2498599999999998E-3</c:v>
                </c:pt>
                <c:pt idx="79642" formatCode="0.00E+00">
                  <c:v>2.18103E-3</c:v>
                </c:pt>
                <c:pt idx="79643" formatCode="0.00E+00">
                  <c:v>2.1126700000000001E-3</c:v>
                </c:pt>
                <c:pt idx="79644" formatCode="0.00E+00">
                  <c:v>2.0448300000000001E-3</c:v>
                </c:pt>
                <c:pt idx="79645" formatCode="0.00E+00">
                  <c:v>1.9775499999999998E-3</c:v>
                </c:pt>
                <c:pt idx="79646" formatCode="0.00E+00">
                  <c:v>1.9108899999999999E-3</c:v>
                </c:pt>
                <c:pt idx="79647" formatCode="0.00E+00">
                  <c:v>1.84491E-3</c:v>
                </c:pt>
                <c:pt idx="79648" formatCode="0.00E+00">
                  <c:v>1.7796699999999999E-3</c:v>
                </c:pt>
                <c:pt idx="79649" formatCode="0.00E+00">
                  <c:v>1.7152999999999999E-3</c:v>
                </c:pt>
                <c:pt idx="79650" formatCode="0.00E+00">
                  <c:v>1.6518800000000001E-3</c:v>
                </c:pt>
                <c:pt idx="79651" formatCode="0.00E+00">
                  <c:v>1.58946E-3</c:v>
                </c:pt>
                <c:pt idx="79652" formatCode="0.00E+00">
                  <c:v>1.52815E-3</c:v>
                </c:pt>
                <c:pt idx="79653" formatCode="0.00E+00">
                  <c:v>1.4680400000000001E-3</c:v>
                </c:pt>
                <c:pt idx="79654" formatCode="0.00E+00">
                  <c:v>1.4092E-3</c:v>
                </c:pt>
                <c:pt idx="79655" formatCode="0.00E+00">
                  <c:v>1.35166E-3</c:v>
                </c:pt>
                <c:pt idx="79656" formatCode="0.00E+00">
                  <c:v>1.2954399999999999E-3</c:v>
                </c:pt>
                <c:pt idx="79657" formatCode="0.00E+00">
                  <c:v>1.2405700000000001E-3</c:v>
                </c:pt>
                <c:pt idx="79658" formatCode="0.00E+00">
                  <c:v>1.1871E-3</c:v>
                </c:pt>
                <c:pt idx="79659" formatCode="0.00E+00">
                  <c:v>1.1350799999999999E-3</c:v>
                </c:pt>
                <c:pt idx="79660" formatCode="0.00E+00">
                  <c:v>1.08453E-3</c:v>
                </c:pt>
                <c:pt idx="79661" formatCode="0.00E+00">
                  <c:v>1.0355E-3</c:v>
                </c:pt>
                <c:pt idx="79662" formatCode="0.00E+00">
                  <c:v>9.8809099999999997E-4</c:v>
                </c:pt>
                <c:pt idx="79663" formatCode="0.00E+00">
                  <c:v>9.4237599999999998E-4</c:v>
                </c:pt>
                <c:pt idx="79664" formatCode="0.00E+00">
                  <c:v>8.9842399999999999E-4</c:v>
                </c:pt>
                <c:pt idx="79665" formatCode="0.00E+00">
                  <c:v>8.5627000000000001E-4</c:v>
                </c:pt>
                <c:pt idx="79666" formatCode="0.00E+00">
                  <c:v>8.1593599999999996E-4</c:v>
                </c:pt>
                <c:pt idx="79667" formatCode="0.00E+00">
                  <c:v>7.7744800000000003E-4</c:v>
                </c:pt>
                <c:pt idx="79668" formatCode="0.00E+00">
                  <c:v>7.4085399999999999E-4</c:v>
                </c:pt>
                <c:pt idx="79669" formatCode="0.00E+00">
                  <c:v>7.06225E-4</c:v>
                </c:pt>
                <c:pt idx="79670" formatCode="0.00E+00">
                  <c:v>6.7362200000000002E-4</c:v>
                </c:pt>
                <c:pt idx="79671" formatCode="0.00E+00">
                  <c:v>6.4309499999999999E-4</c:v>
                </c:pt>
                <c:pt idx="79672" formatCode="0.00E+00">
                  <c:v>6.1470700000000004E-4</c:v>
                </c:pt>
                <c:pt idx="79673" formatCode="0.00E+00">
                  <c:v>5.8851200000000002E-4</c:v>
                </c:pt>
                <c:pt idx="79674" formatCode="0.00E+00">
                  <c:v>5.6451799999999996E-4</c:v>
                </c:pt>
                <c:pt idx="79675" formatCode="0.00E+00">
                  <c:v>5.4270499999999999E-4</c:v>
                </c:pt>
                <c:pt idx="79676" formatCode="0.00E+00">
                  <c:v>5.2308400000000005E-4</c:v>
                </c:pt>
                <c:pt idx="79677" formatCode="0.00E+00">
                  <c:v>5.05708E-4</c:v>
                </c:pt>
                <c:pt idx="79678" formatCode="0.00E+00">
                  <c:v>4.9062800000000001E-4</c:v>
                </c:pt>
                <c:pt idx="79679" formatCode="0.00E+00">
                  <c:v>4.7788399999999998E-4</c:v>
                </c:pt>
                <c:pt idx="79680" formatCode="0.00E+00">
                  <c:v>4.6752600000000001E-4</c:v>
                </c:pt>
                <c:pt idx="79681" formatCode="0.00E+00">
                  <c:v>4.5961400000000001E-4</c:v>
                </c:pt>
                <c:pt idx="79682" formatCode="0.00E+00">
                  <c:v>4.5417400000000001E-4</c:v>
                </c:pt>
                <c:pt idx="79683" formatCode="0.00E+00">
                  <c:v>4.5120400000000003E-4</c:v>
                </c:pt>
                <c:pt idx="79684" formatCode="0.00E+00">
                  <c:v>4.507E-4</c:v>
                </c:pt>
                <c:pt idx="79685" formatCode="0.00E+00">
                  <c:v>4.52683E-4</c:v>
                </c:pt>
                <c:pt idx="79686" formatCode="0.00E+00">
                  <c:v>4.5720199999999998E-4</c:v>
                </c:pt>
                <c:pt idx="79687" formatCode="0.00E+00">
                  <c:v>4.6431400000000001E-4</c:v>
                </c:pt>
                <c:pt idx="79688" formatCode="0.00E+00">
                  <c:v>4.7412399999999998E-4</c:v>
                </c:pt>
                <c:pt idx="79689" formatCode="0.00E+00">
                  <c:v>4.8670799999999998E-4</c:v>
                </c:pt>
                <c:pt idx="79690" formatCode="0.00E+00">
                  <c:v>5.0197700000000002E-4</c:v>
                </c:pt>
                <c:pt idx="79691" formatCode="0.00E+00">
                  <c:v>5.1978699999999996E-4</c:v>
                </c:pt>
                <c:pt idx="79692" formatCode="0.00E+00">
                  <c:v>5.40103E-4</c:v>
                </c:pt>
                <c:pt idx="79693" formatCode="0.00E+00">
                  <c:v>5.6293499999999998E-4</c:v>
                </c:pt>
                <c:pt idx="79694" formatCode="0.00E+00">
                  <c:v>5.8825299999999995E-4</c:v>
                </c:pt>
                <c:pt idx="79695" formatCode="0.00E+00">
                  <c:v>6.1601099999999997E-4</c:v>
                </c:pt>
                <c:pt idx="79696" formatCode="0.00E+00">
                  <c:v>6.4616900000000004E-4</c:v>
                </c:pt>
                <c:pt idx="79697" formatCode="0.00E+00">
                  <c:v>6.7869299999999996E-4</c:v>
                </c:pt>
                <c:pt idx="79698" formatCode="0.00E+00">
                  <c:v>7.1357199999999999E-4</c:v>
                </c:pt>
                <c:pt idx="79699" formatCode="0.00E+00">
                  <c:v>7.5080899999999996E-4</c:v>
                </c:pt>
                <c:pt idx="79700" formatCode="0.00E+00">
                  <c:v>7.9038399999999999E-4</c:v>
                </c:pt>
                <c:pt idx="79701" formatCode="0.00E+00">
                  <c:v>8.3224600000000003E-4</c:v>
                </c:pt>
                <c:pt idx="79702" formatCode="0.00E+00">
                  <c:v>8.7635199999999995E-4</c:v>
                </c:pt>
                <c:pt idx="79703" formatCode="0.00E+00">
                  <c:v>9.2266600000000005E-4</c:v>
                </c:pt>
                <c:pt idx="79704" formatCode="0.00E+00">
                  <c:v>9.7114200000000003E-4</c:v>
                </c:pt>
                <c:pt idx="79705" formatCode="0.00E+00">
                  <c:v>1.0217399999999999E-3</c:v>
                </c:pt>
                <c:pt idx="79706" formatCode="0.00E+00">
                  <c:v>1.0744299999999999E-3</c:v>
                </c:pt>
                <c:pt idx="79707" formatCode="0.00E+00">
                  <c:v>1.1291300000000001E-3</c:v>
                </c:pt>
                <c:pt idx="79708" formatCode="0.00E+00">
                  <c:v>1.1857700000000001E-3</c:v>
                </c:pt>
                <c:pt idx="79709" formatCode="0.00E+00">
                  <c:v>1.2443199999999999E-3</c:v>
                </c:pt>
                <c:pt idx="79710" formatCode="0.00E+00">
                  <c:v>1.3047200000000001E-3</c:v>
                </c:pt>
                <c:pt idx="79711" formatCode="0.00E+00">
                  <c:v>1.36692E-3</c:v>
                </c:pt>
                <c:pt idx="79712" formatCode="0.00E+00">
                  <c:v>1.43088E-3</c:v>
                </c:pt>
                <c:pt idx="79713" formatCode="0.00E+00">
                  <c:v>1.49658E-3</c:v>
                </c:pt>
                <c:pt idx="79714" formatCode="0.00E+00">
                  <c:v>1.56397E-3</c:v>
                </c:pt>
                <c:pt idx="79715" formatCode="0.00E+00">
                  <c:v>1.63298E-3</c:v>
                </c:pt>
                <c:pt idx="79716" formatCode="0.00E+00">
                  <c:v>1.7035399999999999E-3</c:v>
                </c:pt>
                <c:pt idx="79717" formatCode="0.00E+00">
                  <c:v>1.77553E-3</c:v>
                </c:pt>
                <c:pt idx="79718" formatCode="0.00E+00">
                  <c:v>1.84884E-3</c:v>
                </c:pt>
                <c:pt idx="79719" formatCode="0.00E+00">
                  <c:v>1.92337E-3</c:v>
                </c:pt>
                <c:pt idx="79720" formatCode="0.00E+00">
                  <c:v>1.99905E-3</c:v>
                </c:pt>
                <c:pt idx="79721" formatCode="0.00E+00">
                  <c:v>2.0757800000000002E-3</c:v>
                </c:pt>
                <c:pt idx="79722" formatCode="0.00E+00">
                  <c:v>2.1534800000000002E-3</c:v>
                </c:pt>
                <c:pt idx="79723" formatCode="0.00E+00">
                  <c:v>2.2320700000000001E-3</c:v>
                </c:pt>
                <c:pt idx="79724" formatCode="0.00E+00">
                  <c:v>2.3114300000000002E-3</c:v>
                </c:pt>
                <c:pt idx="79725" formatCode="0.00E+00">
                  <c:v>2.3914499999999998E-3</c:v>
                </c:pt>
                <c:pt idx="79726" formatCode="0.00E+00">
                  <c:v>2.47204E-3</c:v>
                </c:pt>
                <c:pt idx="79727" formatCode="0.00E+00">
                  <c:v>2.5531E-3</c:v>
                </c:pt>
                <c:pt idx="79728" formatCode="0.00E+00">
                  <c:v>2.6345499999999998E-3</c:v>
                </c:pt>
                <c:pt idx="79729" formatCode="0.00E+00">
                  <c:v>2.71631E-3</c:v>
                </c:pt>
                <c:pt idx="79730" formatCode="0.00E+00">
                  <c:v>2.7983299999999999E-3</c:v>
                </c:pt>
                <c:pt idx="79731" formatCode="0.00E+00">
                  <c:v>2.8805800000000002E-3</c:v>
                </c:pt>
                <c:pt idx="79732" formatCode="0.00E+00">
                  <c:v>2.9629499999999998E-3</c:v>
                </c:pt>
                <c:pt idx="79733" formatCode="0.00E+00">
                  <c:v>3.0453300000000002E-3</c:v>
                </c:pt>
                <c:pt idx="79734" formatCode="0.00E+00">
                  <c:v>3.12759E-3</c:v>
                </c:pt>
                <c:pt idx="79735" formatCode="0.00E+00">
                  <c:v>3.2096E-3</c:v>
                </c:pt>
                <c:pt idx="79736" formatCode="0.00E+00">
                  <c:v>3.2913E-3</c:v>
                </c:pt>
                <c:pt idx="79737" formatCode="0.00E+00">
                  <c:v>3.37266E-3</c:v>
                </c:pt>
                <c:pt idx="79738" formatCode="0.00E+00">
                  <c:v>3.45371E-3</c:v>
                </c:pt>
                <c:pt idx="79739" formatCode="0.00E+00">
                  <c:v>3.5344E-3</c:v>
                </c:pt>
                <c:pt idx="79740" formatCode="0.00E+00">
                  <c:v>3.6145399999999999E-3</c:v>
                </c:pt>
                <c:pt idx="79741" formatCode="0.00E+00">
                  <c:v>3.6938600000000002E-3</c:v>
                </c:pt>
                <c:pt idx="79742" formatCode="0.00E+00">
                  <c:v>3.7722400000000001E-3</c:v>
                </c:pt>
                <c:pt idx="79743" formatCode="0.00E+00">
                  <c:v>3.84959E-3</c:v>
                </c:pt>
                <c:pt idx="79744" formatCode="0.00E+00">
                  <c:v>3.9258299999999999E-3</c:v>
                </c:pt>
                <c:pt idx="79745" formatCode="0.00E+00">
                  <c:v>4.0008400000000003E-3</c:v>
                </c:pt>
                <c:pt idx="79746" formatCode="0.00E+00">
                  <c:v>4.0745199999999999E-3</c:v>
                </c:pt>
                <c:pt idx="79747" formatCode="0.00E+00">
                  <c:v>4.1467700000000001E-3</c:v>
                </c:pt>
                <c:pt idx="79748" formatCode="0.00E+00">
                  <c:v>4.2174999999999999E-3</c:v>
                </c:pt>
                <c:pt idx="79749" formatCode="0.00E+00">
                  <c:v>4.2866099999999997E-3</c:v>
                </c:pt>
                <c:pt idx="79750" formatCode="0.00E+00">
                  <c:v>4.3540000000000002E-3</c:v>
                </c:pt>
                <c:pt idx="79751" formatCode="0.00E+00">
                  <c:v>4.4195700000000003E-3</c:v>
                </c:pt>
                <c:pt idx="79752" formatCode="0.00E+00">
                  <c:v>4.4832199999999996E-3</c:v>
                </c:pt>
                <c:pt idx="79753" formatCode="0.00E+00">
                  <c:v>4.5448399999999996E-3</c:v>
                </c:pt>
                <c:pt idx="79754" formatCode="0.00E+00">
                  <c:v>4.6043400000000002E-3</c:v>
                </c:pt>
                <c:pt idx="79755" formatCode="0.00E+00">
                  <c:v>4.6616599999999998E-3</c:v>
                </c:pt>
                <c:pt idx="79756" formatCode="0.00E+00">
                  <c:v>4.7167099999999998E-3</c:v>
                </c:pt>
                <c:pt idx="79757" formatCode="0.00E+00">
                  <c:v>4.7694199999999999E-3</c:v>
                </c:pt>
                <c:pt idx="79758" formatCode="0.00E+00">
                  <c:v>4.8197400000000003E-3</c:v>
                </c:pt>
                <c:pt idx="79759" formatCode="0.00E+00">
                  <c:v>4.8676400000000003E-3</c:v>
                </c:pt>
                <c:pt idx="79760" formatCode="0.00E+00">
                  <c:v>4.9131000000000001E-3</c:v>
                </c:pt>
                <c:pt idx="79761" formatCode="0.00E+00">
                  <c:v>4.95605E-3</c:v>
                </c:pt>
                <c:pt idx="79762" formatCode="0.00E+00">
                  <c:v>4.9964099999999997E-3</c:v>
                </c:pt>
                <c:pt idx="79763" formatCode="0.00E+00">
                  <c:v>5.0340999999999997E-3</c:v>
                </c:pt>
                <c:pt idx="79764" formatCode="0.00E+00">
                  <c:v>5.0690700000000002E-3</c:v>
                </c:pt>
                <c:pt idx="79765" formatCode="0.00E+00">
                  <c:v>5.1012899999999996E-3</c:v>
                </c:pt>
                <c:pt idx="79766" formatCode="0.00E+00">
                  <c:v>5.1307000000000002E-3</c:v>
                </c:pt>
                <c:pt idx="79767" formatCode="0.00E+00">
                  <c:v>5.1572299999999996E-3</c:v>
                </c:pt>
                <c:pt idx="79768" formatCode="0.00E+00">
                  <c:v>5.1808000000000002E-3</c:v>
                </c:pt>
                <c:pt idx="79769" formatCode="0.00E+00">
                  <c:v>5.2013700000000003E-3</c:v>
                </c:pt>
                <c:pt idx="79770" formatCode="0.00E+00">
                  <c:v>5.2189000000000003E-3</c:v>
                </c:pt>
                <c:pt idx="79771" formatCode="0.00E+00">
                  <c:v>5.2333500000000003E-3</c:v>
                </c:pt>
                <c:pt idx="79772" formatCode="0.00E+00">
                  <c:v>5.24465E-3</c:v>
                </c:pt>
                <c:pt idx="79773" formatCode="0.00E+00">
                  <c:v>5.2527600000000004E-3</c:v>
                </c:pt>
                <c:pt idx="79774" formatCode="0.00E+00">
                  <c:v>5.2576400000000001E-3</c:v>
                </c:pt>
                <c:pt idx="79775" formatCode="0.00E+00">
                  <c:v>5.2592899999999998E-3</c:v>
                </c:pt>
                <c:pt idx="79776" formatCode="0.00E+00">
                  <c:v>5.2577099999999996E-3</c:v>
                </c:pt>
                <c:pt idx="79777" formatCode="0.00E+00">
                  <c:v>5.2528499999999999E-3</c:v>
                </c:pt>
                <c:pt idx="79778" formatCode="0.00E+00">
                  <c:v>5.2446599999999999E-3</c:v>
                </c:pt>
                <c:pt idx="79779" formatCode="0.00E+00">
                  <c:v>5.2331299999999999E-3</c:v>
                </c:pt>
                <c:pt idx="79780" formatCode="0.00E+00">
                  <c:v>5.2183200000000002E-3</c:v>
                </c:pt>
                <c:pt idx="79781" formatCode="0.00E+00">
                  <c:v>5.20025E-3</c:v>
                </c:pt>
                <c:pt idx="79782" formatCode="0.00E+00">
                  <c:v>5.1789100000000001E-3</c:v>
                </c:pt>
                <c:pt idx="79783" formatCode="0.00E+00">
                  <c:v>5.1542999999999997E-3</c:v>
                </c:pt>
                <c:pt idx="79784" formatCode="0.00E+00">
                  <c:v>5.1264099999999996E-3</c:v>
                </c:pt>
                <c:pt idx="79785" formatCode="0.00E+00">
                  <c:v>5.0952599999999999E-3</c:v>
                </c:pt>
                <c:pt idx="79786" formatCode="0.00E+00">
                  <c:v>5.0608299999999997E-3</c:v>
                </c:pt>
                <c:pt idx="79787" formatCode="0.00E+00">
                  <c:v>5.0231399999999997E-3</c:v>
                </c:pt>
                <c:pt idx="79788" formatCode="0.00E+00">
                  <c:v>4.9821900000000001E-3</c:v>
                </c:pt>
                <c:pt idx="79789" formatCode="0.00E+00">
                  <c:v>4.9380099999999996E-3</c:v>
                </c:pt>
                <c:pt idx="79790" formatCode="0.00E+00">
                  <c:v>4.89062E-3</c:v>
                </c:pt>
                <c:pt idx="79791" formatCode="0.00E+00">
                  <c:v>4.8400300000000004E-3</c:v>
                </c:pt>
                <c:pt idx="79792" formatCode="0.00E+00">
                  <c:v>4.7863200000000002E-3</c:v>
                </c:pt>
                <c:pt idx="79793" formatCode="0.00E+00">
                  <c:v>4.72953E-3</c:v>
                </c:pt>
                <c:pt idx="79794" formatCode="0.00E+00">
                  <c:v>4.6697300000000004E-3</c:v>
                </c:pt>
                <c:pt idx="79795" formatCode="0.00E+00">
                  <c:v>4.6069700000000002E-3</c:v>
                </c:pt>
                <c:pt idx="79796" formatCode="0.00E+00">
                  <c:v>4.5412999999999999E-3</c:v>
                </c:pt>
                <c:pt idx="79797" formatCode="0.00E+00">
                  <c:v>4.4727999999999999E-3</c:v>
                </c:pt>
                <c:pt idx="79798" formatCode="0.00E+00">
                  <c:v>4.4015299999999999E-3</c:v>
                </c:pt>
                <c:pt idx="79799" formatCode="0.00E+00">
                  <c:v>4.3276E-3</c:v>
                </c:pt>
                <c:pt idx="79800" formatCode="0.00E+00">
                  <c:v>4.2510600000000001E-3</c:v>
                </c:pt>
                <c:pt idx="79801" formatCode="0.00E+00">
                  <c:v>4.1719399999999998E-3</c:v>
                </c:pt>
                <c:pt idx="79802" formatCode="0.00E+00">
                  <c:v>4.0903299999999997E-3</c:v>
                </c:pt>
                <c:pt idx="79803" formatCode="0.00E+00">
                  <c:v>4.0063E-3</c:v>
                </c:pt>
                <c:pt idx="79804" formatCode="0.00E+00">
                  <c:v>3.9199700000000001E-3</c:v>
                </c:pt>
                <c:pt idx="79805" formatCode="0.00E+00">
                  <c:v>3.8314199999999999E-3</c:v>
                </c:pt>
                <c:pt idx="79806" formatCode="0.00E+00">
                  <c:v>3.7407500000000002E-3</c:v>
                </c:pt>
                <c:pt idx="79807" formatCode="0.00E+00">
                  <c:v>3.6480599999999998E-3</c:v>
                </c:pt>
                <c:pt idx="79808" formatCode="0.00E+00">
                  <c:v>3.55346E-3</c:v>
                </c:pt>
                <c:pt idx="79809" formatCode="0.00E+00">
                  <c:v>3.45708E-3</c:v>
                </c:pt>
                <c:pt idx="79810" formatCode="0.00E+00">
                  <c:v>3.3590500000000001E-3</c:v>
                </c:pt>
                <c:pt idx="79811" formatCode="0.00E+00">
                  <c:v>3.2594799999999999E-3</c:v>
                </c:pt>
                <c:pt idx="79812" formatCode="0.00E+00">
                  <c:v>3.1584299999999998E-3</c:v>
                </c:pt>
                <c:pt idx="79813" formatCode="0.00E+00">
                  <c:v>3.0559799999999998E-3</c:v>
                </c:pt>
                <c:pt idx="79814" formatCode="0.00E+00">
                  <c:v>2.9522699999999999E-3</c:v>
                </c:pt>
                <c:pt idx="79815" formatCode="0.00E+00">
                  <c:v>2.8474099999999999E-3</c:v>
                </c:pt>
                <c:pt idx="79816" formatCode="0.00E+00">
                  <c:v>2.7415199999999999E-3</c:v>
                </c:pt>
                <c:pt idx="79817" formatCode="0.00E+00">
                  <c:v>2.63467E-3</c:v>
                </c:pt>
                <c:pt idx="79818" formatCode="0.00E+00">
                  <c:v>2.52696E-3</c:v>
                </c:pt>
                <c:pt idx="79819" formatCode="0.00E+00">
                  <c:v>2.4184900000000001E-3</c:v>
                </c:pt>
                <c:pt idx="79820" formatCode="0.00E+00">
                  <c:v>2.3093900000000001E-3</c:v>
                </c:pt>
                <c:pt idx="79821" formatCode="0.00E+00">
                  <c:v>2.1997800000000001E-3</c:v>
                </c:pt>
                <c:pt idx="79822" formatCode="0.00E+00">
                  <c:v>2.08976E-3</c:v>
                </c:pt>
                <c:pt idx="79823" formatCode="0.00E+00">
                  <c:v>1.9794399999999998E-3</c:v>
                </c:pt>
                <c:pt idx="79824" formatCode="0.00E+00">
                  <c:v>1.86892E-3</c:v>
                </c:pt>
                <c:pt idx="79825" formatCode="0.00E+00">
                  <c:v>1.7583399999999999E-3</c:v>
                </c:pt>
                <c:pt idx="79826" formatCode="0.00E+00">
                  <c:v>1.64784E-3</c:v>
                </c:pt>
                <c:pt idx="79827" formatCode="0.00E+00">
                  <c:v>1.5375199999999999E-3</c:v>
                </c:pt>
                <c:pt idx="79828" formatCode="0.00E+00">
                  <c:v>1.4274999999999999E-3</c:v>
                </c:pt>
                <c:pt idx="79829" formatCode="0.00E+00">
                  <c:v>1.3178899999999999E-3</c:v>
                </c:pt>
                <c:pt idx="79830" formatCode="0.00E+00">
                  <c:v>1.2088400000000001E-3</c:v>
                </c:pt>
                <c:pt idx="79831" formatCode="0.00E+00">
                  <c:v>1.1004400000000001E-3</c:v>
                </c:pt>
                <c:pt idx="79832" formatCode="0.00E+00">
                  <c:v>9.9280000000000006E-4</c:v>
                </c:pt>
                <c:pt idx="79833" formatCode="0.00E+00">
                  <c:v>8.8599600000000001E-4</c:v>
                </c:pt>
                <c:pt idx="79834" formatCode="0.00E+00">
                  <c:v>7.8013599999999996E-4</c:v>
                </c:pt>
                <c:pt idx="79835" formatCode="0.00E+00">
                  <c:v>6.7533299999999997E-4</c:v>
                </c:pt>
                <c:pt idx="79836" formatCode="0.00E+00">
                  <c:v>5.7168500000000005E-4</c:v>
                </c:pt>
                <c:pt idx="79837" formatCode="0.00E+00">
                  <c:v>4.6927600000000002E-4</c:v>
                </c:pt>
                <c:pt idx="79838" formatCode="0.00E+00">
                  <c:v>3.6819199999999999E-4</c:v>
                </c:pt>
                <c:pt idx="79839" formatCode="0.00E+00">
                  <c:v>2.6851499999999999E-4</c:v>
                </c:pt>
                <c:pt idx="79840" formatCode="0.00E+00">
                  <c:v>1.7032500000000001E-4</c:v>
                </c:pt>
                <c:pt idx="79841" formatCode="0.00E+00">
                  <c:v>7.3716799999999999E-5</c:v>
                </c:pt>
                <c:pt idx="79842" formatCode="0.00E+00">
                  <c:v>-2.1209900000000002E-5</c:v>
                </c:pt>
                <c:pt idx="79843" formatCode="0.00E+00">
                  <c:v>-1.14355E-4</c:v>
                </c:pt>
                <c:pt idx="79844" formatCode="0.00E+00">
                  <c:v>-2.0562999999999999E-4</c:v>
                </c:pt>
                <c:pt idx="79845" formatCode="0.00E+00">
                  <c:v>-2.9496900000000001E-4</c:v>
                </c:pt>
                <c:pt idx="79846" formatCode="0.00E+00">
                  <c:v>-3.8230799999999999E-4</c:v>
                </c:pt>
                <c:pt idx="79847" formatCode="0.00E+00">
                  <c:v>-4.6756400000000001E-4</c:v>
                </c:pt>
                <c:pt idx="79848" formatCode="0.00E+00">
                  <c:v>-5.5064100000000004E-4</c:v>
                </c:pt>
                <c:pt idx="79849" formatCode="0.00E+00">
                  <c:v>-6.3145699999999998E-4</c:v>
                </c:pt>
                <c:pt idx="79850" formatCode="0.00E+00">
                  <c:v>-7.0996700000000004E-4</c:v>
                </c:pt>
                <c:pt idx="79851" formatCode="0.00E+00">
                  <c:v>-7.8614600000000005E-4</c:v>
                </c:pt>
                <c:pt idx="79852" formatCode="0.00E+00">
                  <c:v>-8.5995199999999998E-4</c:v>
                </c:pt>
                <c:pt idx="79853" formatCode="0.00E+00">
                  <c:v>-9.3132200000000005E-4</c:v>
                </c:pt>
                <c:pt idx="79854" formatCode="0.00E+00">
                  <c:v>-1.0001999999999999E-3</c:v>
                </c:pt>
                <c:pt idx="79855" formatCode="0.00E+00">
                  <c:v>-1.0665200000000001E-3</c:v>
                </c:pt>
                <c:pt idx="79856" formatCode="0.00E+00">
                  <c:v>-1.1302300000000001E-3</c:v>
                </c:pt>
                <c:pt idx="79857" formatCode="0.00E+00">
                  <c:v>-1.1913E-3</c:v>
                </c:pt>
                <c:pt idx="79858" formatCode="0.00E+00">
                  <c:v>-1.24972E-3</c:v>
                </c:pt>
                <c:pt idx="79859" formatCode="0.00E+00">
                  <c:v>-1.30547E-3</c:v>
                </c:pt>
                <c:pt idx="79860" formatCode="0.00E+00">
                  <c:v>-1.35852E-3</c:v>
                </c:pt>
                <c:pt idx="79861" formatCode="0.00E+00">
                  <c:v>-1.4088E-3</c:v>
                </c:pt>
                <c:pt idx="79862" formatCode="0.00E+00">
                  <c:v>-1.4563099999999999E-3</c:v>
                </c:pt>
                <c:pt idx="79863" formatCode="0.00E+00">
                  <c:v>-1.50103E-3</c:v>
                </c:pt>
                <c:pt idx="79864" formatCode="0.00E+00">
                  <c:v>-1.54295E-3</c:v>
                </c:pt>
                <c:pt idx="79865" formatCode="0.00E+00">
                  <c:v>-1.58205E-3</c:v>
                </c:pt>
                <c:pt idx="79866" formatCode="0.00E+00">
                  <c:v>-1.6183300000000001E-3</c:v>
                </c:pt>
                <c:pt idx="79867" formatCode="0.00E+00">
                  <c:v>-1.65179E-3</c:v>
                </c:pt>
                <c:pt idx="79868" formatCode="0.00E+00">
                  <c:v>-1.6824699999999999E-3</c:v>
                </c:pt>
                <c:pt idx="79869" formatCode="0.00E+00">
                  <c:v>-1.7103800000000001E-3</c:v>
                </c:pt>
                <c:pt idx="79870" formatCode="0.00E+00">
                  <c:v>-1.7355199999999999E-3</c:v>
                </c:pt>
                <c:pt idx="79871" formatCode="0.00E+00">
                  <c:v>-1.75789E-3</c:v>
                </c:pt>
                <c:pt idx="79872" formatCode="0.00E+00">
                  <c:v>-1.7775E-3</c:v>
                </c:pt>
                <c:pt idx="79873" formatCode="0.00E+00">
                  <c:v>-1.7943799999999999E-3</c:v>
                </c:pt>
                <c:pt idx="79874" formatCode="0.00E+00">
                  <c:v>-1.8085499999999999E-3</c:v>
                </c:pt>
                <c:pt idx="79875" formatCode="0.00E+00">
                  <c:v>-1.82004E-3</c:v>
                </c:pt>
                <c:pt idx="79876" formatCode="0.00E+00">
                  <c:v>-1.8288499999999999E-3</c:v>
                </c:pt>
                <c:pt idx="79877" formatCode="0.00E+00">
                  <c:v>-1.83501E-3</c:v>
                </c:pt>
                <c:pt idx="79878" formatCode="0.00E+00">
                  <c:v>-1.8385400000000001E-3</c:v>
                </c:pt>
                <c:pt idx="79879" formatCode="0.00E+00">
                  <c:v>-1.83949E-3</c:v>
                </c:pt>
                <c:pt idx="79880" formatCode="0.00E+00">
                  <c:v>-1.8379E-3</c:v>
                </c:pt>
                <c:pt idx="79881" formatCode="0.00E+00">
                  <c:v>-1.83381E-3</c:v>
                </c:pt>
                <c:pt idx="79882" formatCode="0.00E+00">
                  <c:v>-1.82727E-3</c:v>
                </c:pt>
                <c:pt idx="79883" formatCode="0.00E+00">
                  <c:v>-1.81835E-3</c:v>
                </c:pt>
                <c:pt idx="79884" formatCode="0.00E+00">
                  <c:v>-1.8070899999999999E-3</c:v>
                </c:pt>
                <c:pt idx="79885" formatCode="0.00E+00">
                  <c:v>-1.79356E-3</c:v>
                </c:pt>
                <c:pt idx="79886" formatCode="0.00E+00">
                  <c:v>-1.7778E-3</c:v>
                </c:pt>
                <c:pt idx="79887" formatCode="0.00E+00">
                  <c:v>-1.75987E-3</c:v>
                </c:pt>
                <c:pt idx="79888" formatCode="0.00E+00">
                  <c:v>-1.7398100000000001E-3</c:v>
                </c:pt>
                <c:pt idx="79889" formatCode="0.00E+00">
                  <c:v>-1.7176800000000001E-3</c:v>
                </c:pt>
                <c:pt idx="79890" formatCode="0.00E+00">
                  <c:v>-1.6935400000000001E-3</c:v>
                </c:pt>
                <c:pt idx="79891" formatCode="0.00E+00">
                  <c:v>-1.6674700000000001E-3</c:v>
                </c:pt>
                <c:pt idx="79892" formatCode="0.00E+00">
                  <c:v>-1.6395299999999999E-3</c:v>
                </c:pt>
                <c:pt idx="79893" formatCode="0.00E+00">
                  <c:v>-1.60979E-3</c:v>
                </c:pt>
                <c:pt idx="79894" formatCode="0.00E+00">
                  <c:v>-1.5783100000000001E-3</c:v>
                </c:pt>
                <c:pt idx="79895" formatCode="0.00E+00">
                  <c:v>-1.5451799999999999E-3</c:v>
                </c:pt>
                <c:pt idx="79896" formatCode="0.00E+00">
                  <c:v>-1.5104700000000001E-3</c:v>
                </c:pt>
                <c:pt idx="79897" formatCode="0.00E+00">
                  <c:v>-1.4742500000000001E-3</c:v>
                </c:pt>
                <c:pt idx="79898" formatCode="0.00E+00">
                  <c:v>-1.43659E-3</c:v>
                </c:pt>
                <c:pt idx="79899" formatCode="0.00E+00">
                  <c:v>-1.3975700000000001E-3</c:v>
                </c:pt>
                <c:pt idx="79900" formatCode="0.00E+00">
                  <c:v>-1.3572600000000001E-3</c:v>
                </c:pt>
                <c:pt idx="79901" formatCode="0.00E+00">
                  <c:v>-1.3157500000000001E-3</c:v>
                </c:pt>
                <c:pt idx="79902" formatCode="0.00E+00">
                  <c:v>-1.2731299999999999E-3</c:v>
                </c:pt>
                <c:pt idx="79903" formatCode="0.00E+00">
                  <c:v>-1.2294599999999999E-3</c:v>
                </c:pt>
                <c:pt idx="79904" formatCode="0.00E+00">
                  <c:v>-1.1848200000000001E-3</c:v>
                </c:pt>
                <c:pt idx="79905" formatCode="0.00E+00">
                  <c:v>-1.1393E-3</c:v>
                </c:pt>
                <c:pt idx="79906" formatCode="0.00E+00">
                  <c:v>-1.09296E-3</c:v>
                </c:pt>
                <c:pt idx="79907" formatCode="0.00E+00">
                  <c:v>-1.0458799999999999E-3</c:v>
                </c:pt>
                <c:pt idx="79908" formatCode="0.00E+00">
                  <c:v>-9.9813399999999991E-4</c:v>
                </c:pt>
                <c:pt idx="79909" formatCode="0.00E+00">
                  <c:v>-9.4982499999999995E-4</c:v>
                </c:pt>
                <c:pt idx="79910" formatCode="0.00E+00">
                  <c:v>-9.0102400000000005E-4</c:v>
                </c:pt>
                <c:pt idx="79911" formatCode="0.00E+00">
                  <c:v>-8.5179600000000004E-4</c:v>
                </c:pt>
                <c:pt idx="79912" formatCode="0.00E+00">
                  <c:v>-8.0221199999999996E-4</c:v>
                </c:pt>
                <c:pt idx="79913" formatCode="0.00E+00">
                  <c:v>-7.5235000000000005E-4</c:v>
                </c:pt>
                <c:pt idx="79914" formatCode="0.00E+00">
                  <c:v>-7.0227799999999997E-4</c:v>
                </c:pt>
                <c:pt idx="79915" formatCode="0.00E+00">
                  <c:v>-6.5206300000000003E-4</c:v>
                </c:pt>
                <c:pt idx="79916" formatCode="0.00E+00">
                  <c:v>-6.0176900000000005E-4</c:v>
                </c:pt>
                <c:pt idx="79917" formatCode="0.00E+00">
                  <c:v>-5.5146299999999997E-4</c:v>
                </c:pt>
                <c:pt idx="79918" formatCode="0.00E+00">
                  <c:v>-5.0121400000000004E-4</c:v>
                </c:pt>
                <c:pt idx="79919" formatCode="0.00E+00">
                  <c:v>-4.51092E-4</c:v>
                </c:pt>
                <c:pt idx="79920" formatCode="0.00E+00">
                  <c:v>-4.0115700000000002E-4</c:v>
                </c:pt>
                <c:pt idx="79921" formatCode="0.00E+00">
                  <c:v>-3.51467E-4</c:v>
                </c:pt>
                <c:pt idx="79922" formatCode="0.00E+00">
                  <c:v>-3.0207999999999998E-4</c:v>
                </c:pt>
                <c:pt idx="79923" formatCode="0.00E+00">
                  <c:v>-2.5305199999999998E-4</c:v>
                </c:pt>
                <c:pt idx="79924" formatCode="0.00E+00">
                  <c:v>-2.0443800000000001E-4</c:v>
                </c:pt>
                <c:pt idx="79925" formatCode="0.00E+00">
                  <c:v>-1.5628500000000001E-4</c:v>
                </c:pt>
                <c:pt idx="79926" formatCode="0.00E+00">
                  <c:v>-1.0864799999999999E-4</c:v>
                </c:pt>
                <c:pt idx="79927" formatCode="0.00E+00">
                  <c:v>-6.1579000000000001E-5</c:v>
                </c:pt>
                <c:pt idx="79928" formatCode="0.00E+00">
                  <c:v>-1.51296E-5</c:v>
                </c:pt>
                <c:pt idx="79929" formatCode="0.00E+00">
                  <c:v>3.0651799999999997E-5</c:v>
                </c:pt>
                <c:pt idx="79930" formatCode="0.00E+00">
                  <c:v>7.5720499999999994E-5</c:v>
                </c:pt>
                <c:pt idx="79931" formatCode="0.00E+00">
                  <c:v>1.20036E-4</c:v>
                </c:pt>
                <c:pt idx="79932" formatCode="0.00E+00">
                  <c:v>1.6355800000000001E-4</c:v>
                </c:pt>
                <c:pt idx="79933" formatCode="0.00E+00">
                  <c:v>2.06243E-4</c:v>
                </c:pt>
                <c:pt idx="79934" formatCode="0.00E+00">
                  <c:v>2.4804800000000001E-4</c:v>
                </c:pt>
                <c:pt idx="79935" formatCode="0.00E+00">
                  <c:v>2.88929E-4</c:v>
                </c:pt>
                <c:pt idx="79936" formatCode="0.00E+00">
                  <c:v>3.2885100000000001E-4</c:v>
                </c:pt>
                <c:pt idx="79937" formatCode="0.00E+00">
                  <c:v>3.6779100000000002E-4</c:v>
                </c:pt>
                <c:pt idx="79938" formatCode="0.00E+00">
                  <c:v>4.0572500000000001E-4</c:v>
                </c:pt>
                <c:pt idx="79939" formatCode="0.00E+00">
                  <c:v>4.4262700000000002E-4</c:v>
                </c:pt>
                <c:pt idx="79940" formatCode="0.00E+00">
                  <c:v>4.7846999999999999E-4</c:v>
                </c:pt>
                <c:pt idx="79941" formatCode="0.00E+00">
                  <c:v>5.1323700000000005E-4</c:v>
                </c:pt>
                <c:pt idx="79942" formatCode="0.00E+00">
                  <c:v>5.46913E-4</c:v>
                </c:pt>
                <c:pt idx="79943" formatCode="0.00E+00">
                  <c:v>5.7947999999999995E-4</c:v>
                </c:pt>
                <c:pt idx="79944" formatCode="0.00E+00">
                  <c:v>6.1092299999999998E-4</c:v>
                </c:pt>
                <c:pt idx="79945" formatCode="0.00E+00">
                  <c:v>6.4123000000000001E-4</c:v>
                </c:pt>
                <c:pt idx="79946" formatCode="0.00E+00">
                  <c:v>6.7039599999999997E-4</c:v>
                </c:pt>
                <c:pt idx="79947" formatCode="0.00E+00">
                  <c:v>6.9841499999999997E-4</c:v>
                </c:pt>
                <c:pt idx="79948" formatCode="0.00E+00">
                  <c:v>7.2528100000000004E-4</c:v>
                </c:pt>
                <c:pt idx="79949" formatCode="0.00E+00">
                  <c:v>7.5099400000000005E-4</c:v>
                </c:pt>
                <c:pt idx="79950" formatCode="0.00E+00">
                  <c:v>7.7555300000000001E-4</c:v>
                </c:pt>
                <c:pt idx="79951" formatCode="0.00E+00">
                  <c:v>7.98958E-4</c:v>
                </c:pt>
                <c:pt idx="79952" formatCode="0.00E+00">
                  <c:v>8.2120900000000004E-4</c:v>
                </c:pt>
                <c:pt idx="79953" formatCode="0.00E+00">
                  <c:v>8.4231499999999995E-4</c:v>
                </c:pt>
                <c:pt idx="79954" formatCode="0.00E+00">
                  <c:v>8.6228699999999999E-4</c:v>
                </c:pt>
                <c:pt idx="79955" formatCode="0.00E+00">
                  <c:v>8.8113500000000001E-4</c:v>
                </c:pt>
                <c:pt idx="79956" formatCode="0.00E+00">
                  <c:v>8.9887099999999998E-4</c:v>
                </c:pt>
                <c:pt idx="79957" formatCode="0.00E+00">
                  <c:v>9.1551200000000005E-4</c:v>
                </c:pt>
                <c:pt idx="79958" formatCode="0.00E+00">
                  <c:v>9.3107599999999997E-4</c:v>
                </c:pt>
                <c:pt idx="79959" formatCode="0.00E+00">
                  <c:v>9.4558000000000001E-4</c:v>
                </c:pt>
                <c:pt idx="79960" formatCode="0.00E+00">
                  <c:v>9.5904200000000001E-4</c:v>
                </c:pt>
                <c:pt idx="79961" formatCode="0.00E+00">
                  <c:v>9.7148500000000001E-4</c:v>
                </c:pt>
                <c:pt idx="79962" formatCode="0.00E+00">
                  <c:v>9.8293100000000004E-4</c:v>
                </c:pt>
                <c:pt idx="79963" formatCode="0.00E+00">
                  <c:v>9.9340499999999994E-4</c:v>
                </c:pt>
                <c:pt idx="79964" formatCode="0.00E+00">
                  <c:v>1.00293E-3</c:v>
                </c:pt>
                <c:pt idx="79965" formatCode="0.00E+00">
                  <c:v>1.01154E-3</c:v>
                </c:pt>
                <c:pt idx="79966" formatCode="0.00E+00">
                  <c:v>1.0192599999999999E-3</c:v>
                </c:pt>
                <c:pt idx="79967" formatCode="0.00E+00">
                  <c:v>1.0261300000000001E-3</c:v>
                </c:pt>
                <c:pt idx="79968" formatCode="0.00E+00">
                  <c:v>1.0321600000000001E-3</c:v>
                </c:pt>
                <c:pt idx="79969" formatCode="0.00E+00">
                  <c:v>1.03739E-3</c:v>
                </c:pt>
                <c:pt idx="79970" formatCode="0.00E+00">
                  <c:v>1.0418599999999999E-3</c:v>
                </c:pt>
                <c:pt idx="79971" formatCode="0.00E+00">
                  <c:v>1.0455799999999999E-3</c:v>
                </c:pt>
                <c:pt idx="79972" formatCode="0.00E+00">
                  <c:v>1.04861E-3</c:v>
                </c:pt>
                <c:pt idx="79973" formatCode="0.00E+00">
                  <c:v>1.0509600000000001E-3</c:v>
                </c:pt>
                <c:pt idx="79974" formatCode="0.00E+00">
                  <c:v>1.0526699999999999E-3</c:v>
                </c:pt>
                <c:pt idx="79975" formatCode="0.00E+00">
                  <c:v>1.05378E-3</c:v>
                </c:pt>
                <c:pt idx="79976" formatCode="0.00E+00">
                  <c:v>1.0543200000000001E-3</c:v>
                </c:pt>
                <c:pt idx="79977" formatCode="0.00E+00">
                  <c:v>1.0543200000000001E-3</c:v>
                </c:pt>
                <c:pt idx="79978" formatCode="0.00E+00">
                  <c:v>1.0538100000000001E-3</c:v>
                </c:pt>
                <c:pt idx="79979" formatCode="0.00E+00">
                  <c:v>1.05283E-3</c:v>
                </c:pt>
                <c:pt idx="79980" formatCode="0.00E+00">
                  <c:v>1.05142E-3</c:v>
                </c:pt>
                <c:pt idx="79981" formatCode="0.00E+00">
                  <c:v>1.0495999999999999E-3</c:v>
                </c:pt>
                <c:pt idx="79982" formatCode="0.00E+00">
                  <c:v>1.0474E-3</c:v>
                </c:pt>
                <c:pt idx="79983" formatCode="0.00E+00">
                  <c:v>1.04484E-3</c:v>
                </c:pt>
                <c:pt idx="79984" formatCode="0.00E+00">
                  <c:v>1.04196E-3</c:v>
                </c:pt>
                <c:pt idx="79985" formatCode="0.00E+00">
                  <c:v>1.03878E-3</c:v>
                </c:pt>
                <c:pt idx="79986" formatCode="0.00E+00">
                  <c:v>1.0353300000000001E-3</c:v>
                </c:pt>
                <c:pt idx="79987" formatCode="0.00E+00">
                  <c:v>1.03163E-3</c:v>
                </c:pt>
                <c:pt idx="79988" formatCode="0.00E+00">
                  <c:v>1.02771E-3</c:v>
                </c:pt>
                <c:pt idx="79989" formatCode="0.00E+00">
                  <c:v>1.0235999999999999E-3</c:v>
                </c:pt>
                <c:pt idx="79990" formatCode="0.00E+00">
                  <c:v>1.0193299999999999E-3</c:v>
                </c:pt>
                <c:pt idx="79991" formatCode="0.00E+00">
                  <c:v>1.0149E-3</c:v>
                </c:pt>
                <c:pt idx="79992" formatCode="0.00E+00">
                  <c:v>1.0103600000000001E-3</c:v>
                </c:pt>
                <c:pt idx="79993" formatCode="0.00E+00">
                  <c:v>1.0057200000000001E-3</c:v>
                </c:pt>
                <c:pt idx="79994" formatCode="0.00E+00">
                  <c:v>1.00099E-3</c:v>
                </c:pt>
                <c:pt idx="79995" formatCode="0.00E+00">
                  <c:v>9.962040000000001E-4</c:v>
                </c:pt>
                <c:pt idx="79996" formatCode="0.00E+00">
                  <c:v>9.9137599999999998E-4</c:v>
                </c:pt>
                <c:pt idx="79997" formatCode="0.00E+00">
                  <c:v>9.8652200000000009E-4</c:v>
                </c:pt>
                <c:pt idx="79998" formatCode="0.00E+00">
                  <c:v>9.8165800000000005E-4</c:v>
                </c:pt>
                <c:pt idx="79999" formatCode="0.00E+00">
                  <c:v>9.7679800000000008E-4</c:v>
                </c:pt>
                <c:pt idx="80000" formatCode="0.00E+00">
                  <c:v>9.7195500000000004E-4</c:v>
                </c:pt>
                <c:pt idx="80001" formatCode="0.00E+00">
                  <c:v>9.6714100000000003E-4</c:v>
                </c:pt>
                <c:pt idx="80002" formatCode="0.00E+00">
                  <c:v>9.6236599999999998E-4</c:v>
                </c:pt>
                <c:pt idx="80003" formatCode="0.00E+00">
                  <c:v>9.5763900000000004E-4</c:v>
                </c:pt>
                <c:pt idx="80004" formatCode="0.00E+00">
                  <c:v>9.5296699999999999E-4</c:v>
                </c:pt>
                <c:pt idx="80005" formatCode="0.00E+00">
                  <c:v>9.4835700000000004E-4</c:v>
                </c:pt>
                <c:pt idx="80006" formatCode="0.00E+00">
                  <c:v>9.4381300000000005E-4</c:v>
                </c:pt>
                <c:pt idx="80007" formatCode="0.00E+00">
                  <c:v>9.3933700000000005E-4</c:v>
                </c:pt>
                <c:pt idx="80008" formatCode="0.00E+00">
                  <c:v>9.3493299999999999E-4</c:v>
                </c:pt>
                <c:pt idx="80009" formatCode="0.00E+00">
                  <c:v>9.3059999999999996E-4</c:v>
                </c:pt>
                <c:pt idx="80010" formatCode="0.00E+00">
                  <c:v>9.2633699999999995E-4</c:v>
                </c:pt>
                <c:pt idx="80011" formatCode="0.00E+00">
                  <c:v>9.2214100000000002E-4</c:v>
                </c:pt>
                <c:pt idx="80012" formatCode="0.00E+00">
                  <c:v>9.1800900000000001E-4</c:v>
                </c:pt>
                <c:pt idx="80013" formatCode="0.00E+00">
                  <c:v>9.1393500000000005E-4</c:v>
                </c:pt>
                <c:pt idx="80014" formatCode="0.00E+00">
                  <c:v>9.0991200000000003E-4</c:v>
                </c:pt>
                <c:pt idx="80015" formatCode="0.00E+00">
                  <c:v>9.0593300000000004E-4</c:v>
                </c:pt>
                <c:pt idx="80016" formatCode="0.00E+00">
                  <c:v>9.0198800000000005E-4</c:v>
                </c:pt>
                <c:pt idx="80017" formatCode="0.00E+00">
                  <c:v>8.9806700000000001E-4</c:v>
                </c:pt>
                <c:pt idx="80018" formatCode="0.00E+00">
                  <c:v>8.9415700000000002E-4</c:v>
                </c:pt>
                <c:pt idx="80019" formatCode="0.00E+00">
                  <c:v>8.9024600000000003E-4</c:v>
                </c:pt>
                <c:pt idx="80020" formatCode="0.00E+00">
                  <c:v>8.86319E-4</c:v>
                </c:pt>
                <c:pt idx="80021" formatCode="0.00E+00">
                  <c:v>8.8236100000000002E-4</c:v>
                </c:pt>
                <c:pt idx="80022" formatCode="0.00E+00">
                  <c:v>8.7835500000000004E-4</c:v>
                </c:pt>
                <c:pt idx="80023" formatCode="0.00E+00">
                  <c:v>8.7428400000000002E-4</c:v>
                </c:pt>
                <c:pt idx="80024" formatCode="0.00E+00">
                  <c:v>8.7012999999999999E-4</c:v>
                </c:pt>
                <c:pt idx="80025" formatCode="0.00E+00">
                  <c:v>8.6587299999999997E-4</c:v>
                </c:pt>
                <c:pt idx="80026" formatCode="0.00E+00">
                  <c:v>8.6149299999999996E-4</c:v>
                </c:pt>
                <c:pt idx="80027" formatCode="0.00E+00">
                  <c:v>8.5696800000000005E-4</c:v>
                </c:pt>
                <c:pt idx="80028" formatCode="0.00E+00">
                  <c:v>8.5227700000000003E-4</c:v>
                </c:pt>
                <c:pt idx="80029" formatCode="0.00E+00">
                  <c:v>8.4739699999999995E-4</c:v>
                </c:pt>
                <c:pt idx="80030" formatCode="0.00E+00">
                  <c:v>8.4230600000000002E-4</c:v>
                </c:pt>
                <c:pt idx="80031" formatCode="0.00E+00">
                  <c:v>8.3697800000000005E-4</c:v>
                </c:pt>
                <c:pt idx="80032" formatCode="0.00E+00">
                  <c:v>8.3139100000000001E-4</c:v>
                </c:pt>
                <c:pt idx="80033" formatCode="0.00E+00">
                  <c:v>8.2551900000000004E-4</c:v>
                </c:pt>
                <c:pt idx="80034" formatCode="0.00E+00">
                  <c:v>8.1933699999999995E-4</c:v>
                </c:pt>
                <c:pt idx="80035" formatCode="0.00E+00">
                  <c:v>8.1282000000000001E-4</c:v>
                </c:pt>
                <c:pt idx="80036" formatCode="0.00E+00">
                  <c:v>8.0594300000000005E-4</c:v>
                </c:pt>
                <c:pt idx="80037" formatCode="0.00E+00">
                  <c:v>7.9867899999999995E-4</c:v>
                </c:pt>
                <c:pt idx="80038" formatCode="0.00E+00">
                  <c:v>7.9100399999999999E-4</c:v>
                </c:pt>
                <c:pt idx="80039" formatCode="0.00E+00">
                  <c:v>7.8289099999999997E-4</c:v>
                </c:pt>
                <c:pt idx="80040" formatCode="0.00E+00">
                  <c:v>7.7431400000000001E-4</c:v>
                </c:pt>
                <c:pt idx="80041" formatCode="0.00E+00">
                  <c:v>7.6524899999999996E-4</c:v>
                </c:pt>
                <c:pt idx="80042" formatCode="0.00E+00">
                  <c:v>7.5566999999999995E-4</c:v>
                </c:pt>
                <c:pt idx="80043" formatCode="0.00E+00">
                  <c:v>7.4555200000000002E-4</c:v>
                </c:pt>
                <c:pt idx="80044" formatCode="0.00E+00">
                  <c:v>7.3487100000000001E-4</c:v>
                </c:pt>
                <c:pt idx="80045" formatCode="0.00E+00">
                  <c:v>7.2360299999999996E-4</c:v>
                </c:pt>
                <c:pt idx="80046" formatCode="0.00E+00">
                  <c:v>7.1172300000000004E-4</c:v>
                </c:pt>
                <c:pt idx="80047" formatCode="0.00E+00">
                  <c:v>6.9921000000000002E-4</c:v>
                </c:pt>
                <c:pt idx="80048" formatCode="0.00E+00">
                  <c:v>6.8604199999999999E-4</c:v>
                </c:pt>
                <c:pt idx="80049" formatCode="0.00E+00">
                  <c:v>6.72195E-4</c:v>
                </c:pt>
                <c:pt idx="80050" formatCode="0.00E+00">
                  <c:v>6.57652E-4</c:v>
                </c:pt>
                <c:pt idx="80051" formatCode="0.00E+00">
                  <c:v>6.4238999999999995E-4</c:v>
                </c:pt>
                <c:pt idx="80052" formatCode="0.00E+00">
                  <c:v>6.2639300000000005E-4</c:v>
                </c:pt>
                <c:pt idx="80053" formatCode="0.00E+00">
                  <c:v>6.0964099999999996E-4</c:v>
                </c:pt>
                <c:pt idx="80054" formatCode="0.00E+00">
                  <c:v>5.92119E-4</c:v>
                </c:pt>
                <c:pt idx="80055" formatCode="0.00E+00">
                  <c:v>5.7381200000000004E-4</c:v>
                </c:pt>
                <c:pt idx="80056" formatCode="0.00E+00">
                  <c:v>5.5470499999999996E-4</c:v>
                </c:pt>
                <c:pt idx="80057" formatCode="0.00E+00">
                  <c:v>5.3478499999999997E-4</c:v>
                </c:pt>
                <c:pt idx="80058" formatCode="0.00E+00">
                  <c:v>5.1404200000000004E-4</c:v>
                </c:pt>
                <c:pt idx="80059" formatCode="0.00E+00">
                  <c:v>4.9246399999999997E-4</c:v>
                </c:pt>
                <c:pt idx="80060" formatCode="0.00E+00">
                  <c:v>4.7004300000000001E-4</c:v>
                </c:pt>
                <c:pt idx="80061" formatCode="0.00E+00">
                  <c:v>4.4677300000000003E-4</c:v>
                </c:pt>
                <c:pt idx="80062" formatCode="0.00E+00">
                  <c:v>4.2264800000000002E-4</c:v>
                </c:pt>
                <c:pt idx="80063" formatCode="0.00E+00">
                  <c:v>3.9766299999999998E-4</c:v>
                </c:pt>
                <c:pt idx="80064" formatCode="0.00E+00">
                  <c:v>3.7181699999999998E-4</c:v>
                </c:pt>
                <c:pt idx="80065" formatCode="0.00E+00">
                  <c:v>3.4510900000000002E-4</c:v>
                </c:pt>
                <c:pt idx="80066" formatCode="0.00E+00">
                  <c:v>3.1753899999999998E-4</c:v>
                </c:pt>
                <c:pt idx="80067" formatCode="0.00E+00">
                  <c:v>2.8911200000000001E-4</c:v>
                </c:pt>
                <c:pt idx="80068" formatCode="0.00E+00">
                  <c:v>2.5983100000000003E-4</c:v>
                </c:pt>
                <c:pt idx="80069" formatCode="0.00E+00">
                  <c:v>2.2970400000000001E-4</c:v>
                </c:pt>
                <c:pt idx="80070" formatCode="0.00E+00">
                  <c:v>1.9873699999999999E-4</c:v>
                </c:pt>
                <c:pt idx="80071" formatCode="0.00E+00">
                  <c:v>1.66942E-4</c:v>
                </c:pt>
                <c:pt idx="80072" formatCode="0.00E+00">
                  <c:v>1.3433E-4</c:v>
                </c:pt>
                <c:pt idx="80073" formatCode="0.00E+00">
                  <c:v>1.0091599999999999E-4</c:v>
                </c:pt>
                <c:pt idx="80074" formatCode="0.00E+00">
                  <c:v>6.6713799999999998E-5</c:v>
                </c:pt>
                <c:pt idx="80075" formatCode="0.00E+00">
                  <c:v>3.1742300000000003E-5</c:v>
                </c:pt>
                <c:pt idx="80076" formatCode="0.00E+00">
                  <c:v>-3.97931E-6</c:v>
                </c:pt>
                <c:pt idx="80077" formatCode="0.00E+00">
                  <c:v>-4.0429799999999997E-5</c:v>
                </c:pt>
                <c:pt idx="80078" formatCode="0.00E+00">
                  <c:v>-7.7586100000000006E-5</c:v>
                </c:pt>
                <c:pt idx="80079" formatCode="0.00E+00">
                  <c:v>-1.15423E-4</c:v>
                </c:pt>
                <c:pt idx="80080" formatCode="0.00E+00">
                  <c:v>-1.53914E-4</c:v>
                </c:pt>
                <c:pt idx="80081" formatCode="0.00E+00">
                  <c:v>-1.9302999999999999E-4</c:v>
                </c:pt>
                <c:pt idx="80082" formatCode="0.00E+00">
                  <c:v>-2.3274100000000001E-4</c:v>
                </c:pt>
                <c:pt idx="80083" formatCode="0.00E+00">
                  <c:v>-2.7301400000000003E-4</c:v>
                </c:pt>
                <c:pt idx="80084" formatCode="0.00E+00">
                  <c:v>-3.1381600000000002E-4</c:v>
                </c:pt>
                <c:pt idx="80085" formatCode="0.00E+00">
                  <c:v>-3.5511100000000002E-4</c:v>
                </c:pt>
                <c:pt idx="80086" formatCode="0.00E+00">
                  <c:v>-3.96862E-4</c:v>
                </c:pt>
                <c:pt idx="80087" formatCode="0.00E+00">
                  <c:v>-4.3902900000000001E-4</c:v>
                </c:pt>
                <c:pt idx="80088" formatCode="0.00E+00">
                  <c:v>-4.8157300000000001E-4</c:v>
                </c:pt>
                <c:pt idx="80089" formatCode="0.00E+00">
                  <c:v>-5.24451E-4</c:v>
                </c:pt>
                <c:pt idx="80090" formatCode="0.00E+00">
                  <c:v>-5.6762000000000002E-4</c:v>
                </c:pt>
                <c:pt idx="80091" formatCode="0.00E+00">
                  <c:v>-6.1103500000000001E-4</c:v>
                </c:pt>
                <c:pt idx="80092" formatCode="0.00E+00">
                  <c:v>-6.5464899999999999E-4</c:v>
                </c:pt>
                <c:pt idx="80093" formatCode="0.00E+00">
                  <c:v>-6.9841599999999999E-4</c:v>
                </c:pt>
                <c:pt idx="80094" formatCode="0.00E+00">
                  <c:v>-7.4228599999999999E-4</c:v>
                </c:pt>
                <c:pt idx="80095" formatCode="0.00E+00">
                  <c:v>-7.8620999999999997E-4</c:v>
                </c:pt>
                <c:pt idx="80096" formatCode="0.00E+00">
                  <c:v>-8.3013599999999998E-4</c:v>
                </c:pt>
                <c:pt idx="80097" formatCode="0.00E+00">
                  <c:v>-8.7401299999999998E-4</c:v>
                </c:pt>
                <c:pt idx="80098" formatCode="0.00E+00">
                  <c:v>-9.1778699999999999E-4</c:v>
                </c:pt>
                <c:pt idx="80099" formatCode="0.00E+00">
                  <c:v>-9.6140500000000003E-4</c:v>
                </c:pt>
                <c:pt idx="80100" formatCode="0.00E+00">
                  <c:v>-1.0048100000000001E-3</c:v>
                </c:pt>
                <c:pt idx="80101" formatCode="0.00E+00">
                  <c:v>-1.04795E-3</c:v>
                </c:pt>
                <c:pt idx="80102" formatCode="0.00E+00">
                  <c:v>-1.09077E-3</c:v>
                </c:pt>
                <c:pt idx="80103" formatCode="0.00E+00">
                  <c:v>-1.1332099999999999E-3</c:v>
                </c:pt>
                <c:pt idx="80104" formatCode="0.00E+00">
                  <c:v>-1.1752100000000001E-3</c:v>
                </c:pt>
                <c:pt idx="80105" formatCode="0.00E+00">
                  <c:v>-1.2167199999999999E-3</c:v>
                </c:pt>
                <c:pt idx="80106" formatCode="0.00E+00">
                  <c:v>-1.25768E-3</c:v>
                </c:pt>
                <c:pt idx="80107" formatCode="0.00E+00">
                  <c:v>-1.2980299999999999E-3</c:v>
                </c:pt>
                <c:pt idx="80108" formatCode="0.00E+00">
                  <c:v>-1.3377199999999999E-3</c:v>
                </c:pt>
                <c:pt idx="80109" formatCode="0.00E+00">
                  <c:v>-1.3766799999999999E-3</c:v>
                </c:pt>
                <c:pt idx="80110" formatCode="0.00E+00">
                  <c:v>-1.41486E-3</c:v>
                </c:pt>
                <c:pt idx="80111" formatCode="0.00E+00">
                  <c:v>-1.45221E-3</c:v>
                </c:pt>
                <c:pt idx="80112" formatCode="0.00E+00">
                  <c:v>-1.48865E-3</c:v>
                </c:pt>
                <c:pt idx="80113" formatCode="0.00E+00">
                  <c:v>-1.52414E-3</c:v>
                </c:pt>
                <c:pt idx="80114" formatCode="0.00E+00">
                  <c:v>-1.5586300000000001E-3</c:v>
                </c:pt>
                <c:pt idx="80115" formatCode="0.00E+00">
                  <c:v>-1.59205E-3</c:v>
                </c:pt>
                <c:pt idx="80116" formatCode="0.00E+00">
                  <c:v>-1.6243500000000001E-3</c:v>
                </c:pt>
                <c:pt idx="80117" formatCode="0.00E+00">
                  <c:v>-1.65548E-3</c:v>
                </c:pt>
                <c:pt idx="80118" formatCode="0.00E+00">
                  <c:v>-1.68538E-3</c:v>
                </c:pt>
                <c:pt idx="80119" formatCode="0.00E+00">
                  <c:v>-1.714E-3</c:v>
                </c:pt>
                <c:pt idx="80120" formatCode="0.00E+00">
                  <c:v>-1.7412899999999999E-3</c:v>
                </c:pt>
                <c:pt idx="80121" formatCode="0.00E+00">
                  <c:v>-1.7672E-3</c:v>
                </c:pt>
                <c:pt idx="80122" formatCode="0.00E+00">
                  <c:v>-1.7916799999999999E-3</c:v>
                </c:pt>
                <c:pt idx="80123" formatCode="0.00E+00">
                  <c:v>-1.8146799999999999E-3</c:v>
                </c:pt>
                <c:pt idx="80124" formatCode="0.00E+00">
                  <c:v>-1.8361600000000001E-3</c:v>
                </c:pt>
                <c:pt idx="80125" formatCode="0.00E+00">
                  <c:v>-1.85608E-3</c:v>
                </c:pt>
                <c:pt idx="80126" formatCode="0.00E+00">
                  <c:v>-1.8743799999999999E-3</c:v>
                </c:pt>
                <c:pt idx="80127" formatCode="0.00E+00">
                  <c:v>-1.8910400000000001E-3</c:v>
                </c:pt>
                <c:pt idx="80128" formatCode="0.00E+00">
                  <c:v>-1.9059999999999999E-3</c:v>
                </c:pt>
                <c:pt idx="80129" formatCode="0.00E+00">
                  <c:v>-1.91924E-3</c:v>
                </c:pt>
                <c:pt idx="80130" formatCode="0.00E+00">
                  <c:v>-1.93071E-3</c:v>
                </c:pt>
                <c:pt idx="80131" formatCode="0.00E+00">
                  <c:v>-1.94038E-3</c:v>
                </c:pt>
                <c:pt idx="80132" formatCode="0.00E+00">
                  <c:v>-1.94823E-3</c:v>
                </c:pt>
                <c:pt idx="80133" formatCode="0.00E+00">
                  <c:v>-1.9542100000000001E-3</c:v>
                </c:pt>
                <c:pt idx="80134" formatCode="0.00E+00">
                  <c:v>-1.95831E-3</c:v>
                </c:pt>
                <c:pt idx="80135" formatCode="0.00E+00">
                  <c:v>-1.9605E-3</c:v>
                </c:pt>
                <c:pt idx="80136" formatCode="0.00E+00">
                  <c:v>-1.9607600000000002E-3</c:v>
                </c:pt>
                <c:pt idx="80137" formatCode="0.00E+00">
                  <c:v>-1.9590599999999999E-3</c:v>
                </c:pt>
                <c:pt idx="80138" formatCode="0.00E+00">
                  <c:v>-1.95539E-3</c:v>
                </c:pt>
                <c:pt idx="80139" formatCode="0.00E+00">
                  <c:v>-1.94973E-3</c:v>
                </c:pt>
                <c:pt idx="80140" formatCode="0.00E+00">
                  <c:v>-1.94207E-3</c:v>
                </c:pt>
                <c:pt idx="80141" formatCode="0.00E+00">
                  <c:v>-1.9323999999999999E-3</c:v>
                </c:pt>
                <c:pt idx="80142" formatCode="0.00E+00">
                  <c:v>-1.92071E-3</c:v>
                </c:pt>
                <c:pt idx="80143" formatCode="0.00E+00">
                  <c:v>-1.9070000000000001E-3</c:v>
                </c:pt>
                <c:pt idx="80144" formatCode="0.00E+00">
                  <c:v>-1.8912600000000001E-3</c:v>
                </c:pt>
                <c:pt idx="80145" formatCode="0.00E+00">
                  <c:v>-1.8734999999999999E-3</c:v>
                </c:pt>
                <c:pt idx="80146" formatCode="0.00E+00">
                  <c:v>-1.8537099999999999E-3</c:v>
                </c:pt>
                <c:pt idx="80147" formatCode="0.00E+00">
                  <c:v>-1.8319E-3</c:v>
                </c:pt>
                <c:pt idx="80148" formatCode="0.00E+00">
                  <c:v>-1.8080800000000001E-3</c:v>
                </c:pt>
                <c:pt idx="80149" formatCode="0.00E+00">
                  <c:v>-1.7822599999999999E-3</c:v>
                </c:pt>
                <c:pt idx="80150" formatCode="0.00E+00">
                  <c:v>-1.7544500000000001E-3</c:v>
                </c:pt>
                <c:pt idx="80151" formatCode="0.00E+00">
                  <c:v>-1.7246799999999999E-3</c:v>
                </c:pt>
                <c:pt idx="80152" formatCode="0.00E+00">
                  <c:v>-1.6929499999999999E-3</c:v>
                </c:pt>
                <c:pt idx="80153" formatCode="0.00E+00">
                  <c:v>-1.6592899999999999E-3</c:v>
                </c:pt>
                <c:pt idx="80154" formatCode="0.00E+00">
                  <c:v>-1.6237300000000001E-3</c:v>
                </c:pt>
                <c:pt idx="80155" formatCode="0.00E+00">
                  <c:v>-1.58629E-3</c:v>
                </c:pt>
                <c:pt idx="80156" formatCode="0.00E+00">
                  <c:v>-1.547E-3</c:v>
                </c:pt>
                <c:pt idx="80157" formatCode="0.00E+00">
                  <c:v>-1.5058999999999999E-3</c:v>
                </c:pt>
                <c:pt idx="80158" formatCode="0.00E+00">
                  <c:v>-1.46301E-3</c:v>
                </c:pt>
                <c:pt idx="80159" formatCode="0.00E+00">
                  <c:v>-1.4183799999999999E-3</c:v>
                </c:pt>
                <c:pt idx="80160" formatCode="0.00E+00">
                  <c:v>-1.3720399999999999E-3</c:v>
                </c:pt>
                <c:pt idx="80161" formatCode="0.00E+00">
                  <c:v>-1.3240400000000001E-3</c:v>
                </c:pt>
                <c:pt idx="80162" formatCode="0.00E+00">
                  <c:v>-1.27443E-3</c:v>
                </c:pt>
                <c:pt idx="80163" formatCode="0.00E+00">
                  <c:v>-1.22324E-3</c:v>
                </c:pt>
                <c:pt idx="80164" formatCode="0.00E+00">
                  <c:v>-1.1705299999999999E-3</c:v>
                </c:pt>
                <c:pt idx="80165" formatCode="0.00E+00">
                  <c:v>-1.1163499999999999E-3</c:v>
                </c:pt>
                <c:pt idx="80166" formatCode="0.00E+00">
                  <c:v>-1.0607500000000001E-3</c:v>
                </c:pt>
                <c:pt idx="80167" formatCode="0.00E+00">
                  <c:v>-1.0038E-3</c:v>
                </c:pt>
                <c:pt idx="80168" formatCode="0.00E+00">
                  <c:v>-9.45538E-4</c:v>
                </c:pt>
                <c:pt idx="80169" formatCode="0.00E+00">
                  <c:v>-8.8603499999999997E-4</c:v>
                </c:pt>
                <c:pt idx="80170" formatCode="0.00E+00">
                  <c:v>-8.2535099999999999E-4</c:v>
                </c:pt>
                <c:pt idx="80171" formatCode="0.00E+00">
                  <c:v>-7.6354999999999999E-4</c:v>
                </c:pt>
                <c:pt idx="80172" formatCode="0.00E+00">
                  <c:v>-7.00696E-4</c:v>
                </c:pt>
                <c:pt idx="80173" formatCode="0.00E+00">
                  <c:v>-6.3685599999999999E-4</c:v>
                </c:pt>
                <c:pt idx="80174" formatCode="0.00E+00">
                  <c:v>-5.7209899999999996E-4</c:v>
                </c:pt>
                <c:pt idx="80175" formatCode="0.00E+00">
                  <c:v>-5.0649500000000004E-4</c:v>
                </c:pt>
                <c:pt idx="80176" formatCode="0.00E+00">
                  <c:v>-4.4011499999999998E-4</c:v>
                </c:pt>
                <c:pt idx="80177" formatCode="0.00E+00">
                  <c:v>-3.7303100000000001E-4</c:v>
                </c:pt>
                <c:pt idx="80178" formatCode="0.00E+00">
                  <c:v>-3.0531699999999999E-4</c:v>
                </c:pt>
                <c:pt idx="80179" formatCode="0.00E+00">
                  <c:v>-2.37049E-4</c:v>
                </c:pt>
                <c:pt idx="80180" formatCode="0.00E+00">
                  <c:v>-1.6830099999999999E-4</c:v>
                </c:pt>
                <c:pt idx="80181" formatCode="0.00E+00">
                  <c:v>-9.9149799999999997E-5</c:v>
                </c:pt>
                <c:pt idx="80182" formatCode="0.00E+00">
                  <c:v>-2.96737E-5</c:v>
                </c:pt>
                <c:pt idx="80183" formatCode="0.00E+00">
                  <c:v>4.0049799999999997E-5</c:v>
                </c:pt>
                <c:pt idx="80184" formatCode="0.00E+00">
                  <c:v>1.09942E-4</c:v>
                </c:pt>
                <c:pt idx="80185" formatCode="0.00E+00">
                  <c:v>1.7992400000000001E-4</c:v>
                </c:pt>
                <c:pt idx="80186" formatCode="0.00E+00">
                  <c:v>2.49917E-4</c:v>
                </c:pt>
                <c:pt idx="80187" formatCode="0.00E+00">
                  <c:v>3.1984E-4</c:v>
                </c:pt>
                <c:pt idx="80188" formatCode="0.00E+00">
                  <c:v>3.8961399999999999E-4</c:v>
                </c:pt>
                <c:pt idx="80189" formatCode="0.00E+00">
                  <c:v>4.5916000000000002E-4</c:v>
                </c:pt>
                <c:pt idx="80190" formatCode="0.00E+00">
                  <c:v>5.2839800000000002E-4</c:v>
                </c:pt>
                <c:pt idx="80191" formatCode="0.00E+00">
                  <c:v>5.9724799999999998E-4</c:v>
                </c:pt>
                <c:pt idx="80192" formatCode="0.00E+00">
                  <c:v>6.6563199999999999E-4</c:v>
                </c:pt>
                <c:pt idx="80193" formatCode="0.00E+00">
                  <c:v>7.3347099999999997E-4</c:v>
                </c:pt>
                <c:pt idx="80194" formatCode="0.00E+00">
                  <c:v>8.0068700000000001E-4</c:v>
                </c:pt>
                <c:pt idx="80195" formatCode="0.00E+00">
                  <c:v>8.6720299999999998E-4</c:v>
                </c:pt>
                <c:pt idx="80196" formatCode="0.00E+00">
                  <c:v>9.3294199999999997E-4</c:v>
                </c:pt>
                <c:pt idx="80197" formatCode="0.00E+00">
                  <c:v>9.9782800000000008E-4</c:v>
                </c:pt>
                <c:pt idx="80198" formatCode="0.00E+00">
                  <c:v>1.06179E-3</c:v>
                </c:pt>
                <c:pt idx="80199" formatCode="0.00E+00">
                  <c:v>1.1247399999999999E-3</c:v>
                </c:pt>
                <c:pt idx="80200" formatCode="0.00E+00">
                  <c:v>1.1866299999999999E-3</c:v>
                </c:pt>
                <c:pt idx="80201" formatCode="0.00E+00">
                  <c:v>1.24737E-3</c:v>
                </c:pt>
                <c:pt idx="80202" formatCode="0.00E+00">
                  <c:v>1.30689E-3</c:v>
                </c:pt>
                <c:pt idx="80203" formatCode="0.00E+00">
                  <c:v>1.3651399999999999E-3</c:v>
                </c:pt>
                <c:pt idx="80204" formatCode="0.00E+00">
                  <c:v>1.4220299999999999E-3</c:v>
                </c:pt>
                <c:pt idx="80205" formatCode="0.00E+00">
                  <c:v>1.47751E-3</c:v>
                </c:pt>
                <c:pt idx="80206" formatCode="0.00E+00">
                  <c:v>1.53151E-3</c:v>
                </c:pt>
                <c:pt idx="80207" formatCode="0.00E+00">
                  <c:v>1.5839700000000001E-3</c:v>
                </c:pt>
                <c:pt idx="80208" formatCode="0.00E+00">
                  <c:v>1.63484E-3</c:v>
                </c:pt>
                <c:pt idx="80209" formatCode="0.00E+00">
                  <c:v>1.6840500000000001E-3</c:v>
                </c:pt>
                <c:pt idx="80210" formatCode="0.00E+00">
                  <c:v>1.7315399999999999E-3</c:v>
                </c:pt>
                <c:pt idx="80211" formatCode="0.00E+00">
                  <c:v>1.77728E-3</c:v>
                </c:pt>
                <c:pt idx="80212" formatCode="0.00E+00">
                  <c:v>1.8211900000000001E-3</c:v>
                </c:pt>
                <c:pt idx="80213" formatCode="0.00E+00">
                  <c:v>1.8632500000000001E-3</c:v>
                </c:pt>
                <c:pt idx="80214" formatCode="0.00E+00">
                  <c:v>1.90339E-3</c:v>
                </c:pt>
                <c:pt idx="80215" formatCode="0.00E+00">
                  <c:v>1.94158E-3</c:v>
                </c:pt>
                <c:pt idx="80216" formatCode="0.00E+00">
                  <c:v>1.9777699999999998E-3</c:v>
                </c:pt>
                <c:pt idx="80217" formatCode="0.00E+00">
                  <c:v>2.0119299999999999E-3</c:v>
                </c:pt>
                <c:pt idx="80218" formatCode="0.00E+00">
                  <c:v>2.0440200000000001E-3</c:v>
                </c:pt>
                <c:pt idx="80219" formatCode="0.00E+00">
                  <c:v>2.0739999999999999E-3</c:v>
                </c:pt>
                <c:pt idx="80220" formatCode="0.00E+00">
                  <c:v>2.1018500000000002E-3</c:v>
                </c:pt>
                <c:pt idx="80221" formatCode="0.00E+00">
                  <c:v>2.1275399999999998E-3</c:v>
                </c:pt>
                <c:pt idx="80222" formatCode="0.00E+00">
                  <c:v>2.1510399999999999E-3</c:v>
                </c:pt>
                <c:pt idx="80223" formatCode="0.00E+00">
                  <c:v>2.1723300000000001E-3</c:v>
                </c:pt>
                <c:pt idx="80224" formatCode="0.00E+00">
                  <c:v>2.1913900000000001E-3</c:v>
                </c:pt>
                <c:pt idx="80225" formatCode="0.00E+00">
                  <c:v>2.2082E-3</c:v>
                </c:pt>
                <c:pt idx="80226" formatCode="0.00E+00">
                  <c:v>2.2227499999999999E-3</c:v>
                </c:pt>
                <c:pt idx="80227" formatCode="0.00E+00">
                  <c:v>2.2350199999999999E-3</c:v>
                </c:pt>
                <c:pt idx="80228" formatCode="0.00E+00">
                  <c:v>2.2450199999999999E-3</c:v>
                </c:pt>
                <c:pt idx="80229" formatCode="0.00E+00">
                  <c:v>2.2527300000000001E-3</c:v>
                </c:pt>
                <c:pt idx="80230" formatCode="0.00E+00">
                  <c:v>2.2581400000000001E-3</c:v>
                </c:pt>
                <c:pt idx="80231" formatCode="0.00E+00">
                  <c:v>2.2612700000000001E-3</c:v>
                </c:pt>
                <c:pt idx="80232" formatCode="0.00E+00">
                  <c:v>2.2621199999999998E-3</c:v>
                </c:pt>
                <c:pt idx="80233" formatCode="0.00E+00">
                  <c:v>2.2606800000000002E-3</c:v>
                </c:pt>
                <c:pt idx="80234" formatCode="0.00E+00">
                  <c:v>2.25698E-3</c:v>
                </c:pt>
                <c:pt idx="80235" formatCode="0.00E+00">
                  <c:v>2.2510099999999999E-3</c:v>
                </c:pt>
                <c:pt idx="80236" formatCode="0.00E+00">
                  <c:v>2.2428000000000001E-3</c:v>
                </c:pt>
                <c:pt idx="80237" formatCode="0.00E+00">
                  <c:v>2.2323600000000001E-3</c:v>
                </c:pt>
                <c:pt idx="80238" formatCode="0.00E+00">
                  <c:v>2.2197100000000002E-3</c:v>
                </c:pt>
                <c:pt idx="80239" formatCode="0.00E+00">
                  <c:v>2.2048800000000002E-3</c:v>
                </c:pt>
                <c:pt idx="80240" formatCode="0.00E+00">
                  <c:v>2.1878900000000001E-3</c:v>
                </c:pt>
                <c:pt idx="80241" formatCode="0.00E+00">
                  <c:v>2.16876E-3</c:v>
                </c:pt>
                <c:pt idx="80242" formatCode="0.00E+00">
                  <c:v>2.1475299999999999E-3</c:v>
                </c:pt>
                <c:pt idx="80243" formatCode="0.00E+00">
                  <c:v>2.1242399999999999E-3</c:v>
                </c:pt>
                <c:pt idx="80244" formatCode="0.00E+00">
                  <c:v>2.0988999999999999E-3</c:v>
                </c:pt>
                <c:pt idx="80245" formatCode="0.00E+00">
                  <c:v>2.07157E-3</c:v>
                </c:pt>
                <c:pt idx="80246" formatCode="0.00E+00">
                  <c:v>2.04229E-3</c:v>
                </c:pt>
                <c:pt idx="80247" formatCode="0.00E+00">
                  <c:v>2.0110900000000001E-3</c:v>
                </c:pt>
                <c:pt idx="80248" formatCode="0.00E+00">
                  <c:v>1.97802E-3</c:v>
                </c:pt>
                <c:pt idx="80249" formatCode="0.00E+00">
                  <c:v>1.94312E-3</c:v>
                </c:pt>
                <c:pt idx="80250" formatCode="0.00E+00">
                  <c:v>1.9064500000000001E-3</c:v>
                </c:pt>
                <c:pt idx="80251" formatCode="0.00E+00">
                  <c:v>1.8680599999999999E-3</c:v>
                </c:pt>
                <c:pt idx="80252" formatCode="0.00E+00">
                  <c:v>1.82799E-3</c:v>
                </c:pt>
                <c:pt idx="80253" formatCode="0.00E+00">
                  <c:v>1.7863E-3</c:v>
                </c:pt>
                <c:pt idx="80254" formatCode="0.00E+00">
                  <c:v>1.7430499999999999E-3</c:v>
                </c:pt>
                <c:pt idx="80255" formatCode="0.00E+00">
                  <c:v>1.6982900000000001E-3</c:v>
                </c:pt>
                <c:pt idx="80256" formatCode="0.00E+00">
                  <c:v>1.65208E-3</c:v>
                </c:pt>
                <c:pt idx="80257" formatCode="0.00E+00">
                  <c:v>1.6044900000000001E-3</c:v>
                </c:pt>
                <c:pt idx="80258" formatCode="0.00E+00">
                  <c:v>1.55557E-3</c:v>
                </c:pt>
                <c:pt idx="80259" formatCode="0.00E+00">
                  <c:v>1.5053899999999999E-3</c:v>
                </c:pt>
                <c:pt idx="80260" formatCode="0.00E+00">
                  <c:v>1.4540099999999999E-3</c:v>
                </c:pt>
                <c:pt idx="80261" formatCode="0.00E+00">
                  <c:v>1.40149E-3</c:v>
                </c:pt>
                <c:pt idx="80262" formatCode="0.00E+00">
                  <c:v>1.3479099999999999E-3</c:v>
                </c:pt>
                <c:pt idx="80263" formatCode="0.00E+00">
                  <c:v>1.2933300000000001E-3</c:v>
                </c:pt>
                <c:pt idx="80264" formatCode="0.00E+00">
                  <c:v>1.23781E-3</c:v>
                </c:pt>
                <c:pt idx="80265" formatCode="0.00E+00">
                  <c:v>1.1814200000000001E-3</c:v>
                </c:pt>
                <c:pt idx="80266" formatCode="0.00E+00">
                  <c:v>1.1242400000000001E-3</c:v>
                </c:pt>
                <c:pt idx="80267" formatCode="0.00E+00">
                  <c:v>1.0663300000000001E-3</c:v>
                </c:pt>
                <c:pt idx="80268" formatCode="0.00E+00">
                  <c:v>1.0077599999999999E-3</c:v>
                </c:pt>
                <c:pt idx="80269" formatCode="0.00E+00">
                  <c:v>9.4859600000000001E-4</c:v>
                </c:pt>
                <c:pt idx="80270" formatCode="0.00E+00">
                  <c:v>8.8891600000000001E-4</c:v>
                </c:pt>
                <c:pt idx="80271" formatCode="0.00E+00">
                  <c:v>8.2878699999999999E-4</c:v>
                </c:pt>
                <c:pt idx="80272" formatCode="0.00E+00">
                  <c:v>7.6827700000000004E-4</c:v>
                </c:pt>
                <c:pt idx="80273" formatCode="0.00E+00">
                  <c:v>7.0745599999999997E-4</c:v>
                </c:pt>
                <c:pt idx="80274" formatCode="0.00E+00">
                  <c:v>6.4639500000000002E-4</c:v>
                </c:pt>
                <c:pt idx="80275" formatCode="0.00E+00">
                  <c:v>5.8516000000000004E-4</c:v>
                </c:pt>
                <c:pt idx="80276" formatCode="0.00E+00">
                  <c:v>5.2382199999999996E-4</c:v>
                </c:pt>
                <c:pt idx="80277" formatCode="0.00E+00">
                  <c:v>4.6244800000000001E-4</c:v>
                </c:pt>
                <c:pt idx="80278" formatCode="0.00E+00">
                  <c:v>4.0110599999999998E-4</c:v>
                </c:pt>
                <c:pt idx="80279" formatCode="0.00E+00">
                  <c:v>3.39861E-4</c:v>
                </c:pt>
                <c:pt idx="80280" formatCode="0.00E+00">
                  <c:v>2.7878000000000001E-4</c:v>
                </c:pt>
                <c:pt idx="80281" formatCode="0.00E+00">
                  <c:v>2.17927E-4</c:v>
                </c:pt>
                <c:pt idx="80282" formatCode="0.00E+00">
                  <c:v>1.57367E-4</c:v>
                </c:pt>
                <c:pt idx="80283" formatCode="0.00E+00">
                  <c:v>9.7162200000000003E-5</c:v>
                </c:pt>
                <c:pt idx="80284" formatCode="0.00E+00">
                  <c:v>3.7373999999999998E-5</c:v>
                </c:pt>
                <c:pt idx="80285" formatCode="0.00E+00">
                  <c:v>-2.19369E-5</c:v>
                </c:pt>
                <c:pt idx="80286" formatCode="0.00E+00">
                  <c:v>-8.0711500000000001E-5</c:v>
                </c:pt>
                <c:pt idx="80287" formatCode="0.00E+00">
                  <c:v>-1.38892E-4</c:v>
                </c:pt>
                <c:pt idx="80288" formatCode="0.00E+00">
                  <c:v>-1.96422E-4</c:v>
                </c:pt>
                <c:pt idx="80289" formatCode="0.00E+00">
                  <c:v>-2.5324700000000001E-4</c:v>
                </c:pt>
                <c:pt idx="80290" formatCode="0.00E+00">
                  <c:v>-3.0931399999999999E-4</c:v>
                </c:pt>
                <c:pt idx="80291" formatCode="0.00E+00">
                  <c:v>-3.6456999999999999E-4</c:v>
                </c:pt>
                <c:pt idx="80292" formatCode="0.00E+00">
                  <c:v>-4.1896700000000002E-4</c:v>
                </c:pt>
                <c:pt idx="80293" formatCode="0.00E+00">
                  <c:v>-4.72456E-4</c:v>
                </c:pt>
                <c:pt idx="80294" formatCode="0.00E+00">
                  <c:v>-5.2499000000000003E-4</c:v>
                </c:pt>
                <c:pt idx="80295" formatCode="0.00E+00">
                  <c:v>-5.7652599999999995E-4</c:v>
                </c:pt>
                <c:pt idx="80296" formatCode="0.00E+00">
                  <c:v>-6.2702000000000005E-4</c:v>
                </c:pt>
                <c:pt idx="80297" formatCode="0.00E+00">
                  <c:v>-6.7643100000000002E-4</c:v>
                </c:pt>
                <c:pt idx="80298" formatCode="0.00E+00">
                  <c:v>-7.2472200000000002E-4</c:v>
                </c:pt>
                <c:pt idx="80299" formatCode="0.00E+00">
                  <c:v>-7.71855E-4</c:v>
                </c:pt>
                <c:pt idx="80300" formatCode="0.00E+00">
                  <c:v>-8.1779499999999996E-4</c:v>
                </c:pt>
                <c:pt idx="80301" formatCode="0.00E+00">
                  <c:v>-8.6251000000000003E-4</c:v>
                </c:pt>
                <c:pt idx="80302" formatCode="0.00E+00">
                  <c:v>-9.0596999999999997E-4</c:v>
                </c:pt>
                <c:pt idx="80303" formatCode="0.00E+00">
                  <c:v>-9.4814400000000005E-4</c:v>
                </c:pt>
                <c:pt idx="80304" formatCode="0.00E+00">
                  <c:v>-9.8900799999999999E-4</c:v>
                </c:pt>
                <c:pt idx="80305" formatCode="0.00E+00">
                  <c:v>-1.0285400000000001E-3</c:v>
                </c:pt>
                <c:pt idx="80306" formatCode="0.00E+00">
                  <c:v>-1.06671E-3</c:v>
                </c:pt>
                <c:pt idx="80307" formatCode="0.00E+00">
                  <c:v>-1.1035000000000001E-3</c:v>
                </c:pt>
                <c:pt idx="80308" formatCode="0.00E+00">
                  <c:v>-1.1389E-3</c:v>
                </c:pt>
                <c:pt idx="80309" formatCode="0.00E+00">
                  <c:v>-1.1728800000000001E-3</c:v>
                </c:pt>
                <c:pt idx="80310" formatCode="0.00E+00">
                  <c:v>-1.2054399999999999E-3</c:v>
                </c:pt>
                <c:pt idx="80311" formatCode="0.00E+00">
                  <c:v>-1.23657E-3</c:v>
                </c:pt>
                <c:pt idx="80312" formatCode="0.00E+00">
                  <c:v>-1.2662400000000001E-3</c:v>
                </c:pt>
                <c:pt idx="80313" formatCode="0.00E+00">
                  <c:v>-1.2944600000000001E-3</c:v>
                </c:pt>
                <c:pt idx="80314" formatCode="0.00E+00">
                  <c:v>-1.3212300000000001E-3</c:v>
                </c:pt>
                <c:pt idx="80315" formatCode="0.00E+00">
                  <c:v>-1.3465199999999999E-3</c:v>
                </c:pt>
                <c:pt idx="80316" formatCode="0.00E+00">
                  <c:v>-1.3703599999999999E-3</c:v>
                </c:pt>
                <c:pt idx="80317" formatCode="0.00E+00">
                  <c:v>-1.39273E-3</c:v>
                </c:pt>
                <c:pt idx="80318" formatCode="0.00E+00">
                  <c:v>-1.4136299999999999E-3</c:v>
                </c:pt>
                <c:pt idx="80319" formatCode="0.00E+00">
                  <c:v>-1.43308E-3</c:v>
                </c:pt>
                <c:pt idx="80320" formatCode="0.00E+00">
                  <c:v>-1.45108E-3</c:v>
                </c:pt>
                <c:pt idx="80321" formatCode="0.00E+00">
                  <c:v>-1.4676299999999999E-3</c:v>
                </c:pt>
                <c:pt idx="80322" formatCode="0.00E+00">
                  <c:v>-1.4827499999999999E-3</c:v>
                </c:pt>
                <c:pt idx="80323" formatCode="0.00E+00">
                  <c:v>-1.4964500000000001E-3</c:v>
                </c:pt>
                <c:pt idx="80324" formatCode="0.00E+00">
                  <c:v>-1.50874E-3</c:v>
                </c:pt>
                <c:pt idx="80325" formatCode="0.00E+00">
                  <c:v>-1.5196299999999999E-3</c:v>
                </c:pt>
                <c:pt idx="80326" formatCode="0.00E+00">
                  <c:v>-1.52914E-3</c:v>
                </c:pt>
                <c:pt idx="80327" formatCode="0.00E+00">
                  <c:v>-1.53729E-3</c:v>
                </c:pt>
                <c:pt idx="80328" formatCode="0.00E+00">
                  <c:v>-1.5441000000000001E-3</c:v>
                </c:pt>
                <c:pt idx="80329" formatCode="0.00E+00">
                  <c:v>-1.54959E-3</c:v>
                </c:pt>
                <c:pt idx="80330" formatCode="0.00E+00">
                  <c:v>-1.5537700000000001E-3</c:v>
                </c:pt>
                <c:pt idx="80331" formatCode="0.00E+00">
                  <c:v>-1.5566899999999999E-3</c:v>
                </c:pt>
                <c:pt idx="80332" formatCode="0.00E+00">
                  <c:v>-1.5583400000000001E-3</c:v>
                </c:pt>
                <c:pt idx="80333" formatCode="0.00E+00">
                  <c:v>-1.5587800000000001E-3</c:v>
                </c:pt>
                <c:pt idx="80334" formatCode="0.00E+00">
                  <c:v>-1.5580100000000001E-3</c:v>
                </c:pt>
                <c:pt idx="80335" formatCode="0.00E+00">
                  <c:v>-1.5560699999999999E-3</c:v>
                </c:pt>
                <c:pt idx="80336" formatCode="0.00E+00">
                  <c:v>-1.55298E-3</c:v>
                </c:pt>
                <c:pt idx="80337" formatCode="0.00E+00">
                  <c:v>-1.54878E-3</c:v>
                </c:pt>
                <c:pt idx="80338" formatCode="0.00E+00">
                  <c:v>-1.54349E-3</c:v>
                </c:pt>
                <c:pt idx="80339" formatCode="0.00E+00">
                  <c:v>-1.5371499999999999E-3</c:v>
                </c:pt>
                <c:pt idx="80340" formatCode="0.00E+00">
                  <c:v>-1.5297799999999999E-3</c:v>
                </c:pt>
                <c:pt idx="80341" formatCode="0.00E+00">
                  <c:v>-1.5214200000000001E-3</c:v>
                </c:pt>
                <c:pt idx="80342" formatCode="0.00E+00">
                  <c:v>-1.5121100000000001E-3</c:v>
                </c:pt>
                <c:pt idx="80343" formatCode="0.00E+00">
                  <c:v>-1.50186E-3</c:v>
                </c:pt>
                <c:pt idx="80344" formatCode="0.00E+00">
                  <c:v>-1.49073E-3</c:v>
                </c:pt>
                <c:pt idx="80345" formatCode="0.00E+00">
                  <c:v>-1.4787299999999999E-3</c:v>
                </c:pt>
                <c:pt idx="80346" formatCode="0.00E+00">
                  <c:v>-1.46591E-3</c:v>
                </c:pt>
                <c:pt idx="80347" formatCode="0.00E+00">
                  <c:v>-1.45229E-3</c:v>
                </c:pt>
                <c:pt idx="80348" formatCode="0.00E+00">
                  <c:v>-1.4379200000000001E-3</c:v>
                </c:pt>
                <c:pt idx="80349" formatCode="0.00E+00">
                  <c:v>-1.42282E-3</c:v>
                </c:pt>
                <c:pt idx="80350" formatCode="0.00E+00">
                  <c:v>-1.4070300000000001E-3</c:v>
                </c:pt>
                <c:pt idx="80351" formatCode="0.00E+00">
                  <c:v>-1.39058E-3</c:v>
                </c:pt>
                <c:pt idx="80352" formatCode="0.00E+00">
                  <c:v>-1.3735100000000001E-3</c:v>
                </c:pt>
                <c:pt idx="80353" formatCode="0.00E+00">
                  <c:v>-1.3558400000000001E-3</c:v>
                </c:pt>
                <c:pt idx="80354" formatCode="0.00E+00">
                  <c:v>-1.3376200000000001E-3</c:v>
                </c:pt>
                <c:pt idx="80355" formatCode="0.00E+00">
                  <c:v>-1.31887E-3</c:v>
                </c:pt>
                <c:pt idx="80356" formatCode="0.00E+00">
                  <c:v>-1.29963E-3</c:v>
                </c:pt>
                <c:pt idx="80357" formatCode="0.00E+00">
                  <c:v>-1.2799199999999999E-3</c:v>
                </c:pt>
                <c:pt idx="80358" formatCode="0.00E+00">
                  <c:v>-1.25979E-3</c:v>
                </c:pt>
                <c:pt idx="80359" formatCode="0.00E+00">
                  <c:v>-1.2392499999999999E-3</c:v>
                </c:pt>
                <c:pt idx="80360" formatCode="0.00E+00">
                  <c:v>-1.21834E-3</c:v>
                </c:pt>
                <c:pt idx="80361" formatCode="0.00E+00">
                  <c:v>-1.1970800000000001E-3</c:v>
                </c:pt>
                <c:pt idx="80362" formatCode="0.00E+00">
                  <c:v>-1.17552E-3</c:v>
                </c:pt>
                <c:pt idx="80363" formatCode="0.00E+00">
                  <c:v>-1.1536599999999999E-3</c:v>
                </c:pt>
                <c:pt idx="80364" formatCode="0.00E+00">
                  <c:v>-1.1315400000000001E-3</c:v>
                </c:pt>
                <c:pt idx="80365" formatCode="0.00E+00">
                  <c:v>-1.1091899999999999E-3</c:v>
                </c:pt>
                <c:pt idx="80366" formatCode="0.00E+00">
                  <c:v>-1.0866199999999999E-3</c:v>
                </c:pt>
                <c:pt idx="80367" formatCode="0.00E+00">
                  <c:v>-1.06387E-3</c:v>
                </c:pt>
                <c:pt idx="80368" formatCode="0.00E+00">
                  <c:v>-1.0409600000000001E-3</c:v>
                </c:pt>
                <c:pt idx="80369" formatCode="0.00E+00">
                  <c:v>-1.0179E-3</c:v>
                </c:pt>
                <c:pt idx="80370" formatCode="0.00E+00">
                  <c:v>-9.9472100000000006E-4</c:v>
                </c:pt>
                <c:pt idx="80371" formatCode="0.00E+00">
                  <c:v>-9.7143900000000005E-4</c:v>
                </c:pt>
                <c:pt idx="80372" formatCode="0.00E+00">
                  <c:v>-9.4807300000000001E-4</c:v>
                </c:pt>
                <c:pt idx="80373" formatCode="0.00E+00">
                  <c:v>-9.2464200000000004E-4</c:v>
                </c:pt>
                <c:pt idx="80374" formatCode="0.00E+00">
                  <c:v>-9.0116000000000003E-4</c:v>
                </c:pt>
                <c:pt idx="80375" formatCode="0.00E+00">
                  <c:v>-8.7764400000000002E-4</c:v>
                </c:pt>
                <c:pt idx="80376" formatCode="0.00E+00">
                  <c:v>-8.5410800000000002E-4</c:v>
                </c:pt>
                <c:pt idx="80377" formatCode="0.00E+00">
                  <c:v>-8.3056500000000001E-4</c:v>
                </c:pt>
                <c:pt idx="80378" formatCode="0.00E+00">
                  <c:v>-8.0702599999999997E-4</c:v>
                </c:pt>
                <c:pt idx="80379" formatCode="0.00E+00">
                  <c:v>-7.8350299999999996E-4</c:v>
                </c:pt>
                <c:pt idx="80380" formatCode="0.00E+00">
                  <c:v>-7.6000500000000001E-4</c:v>
                </c:pt>
                <c:pt idx="80381" formatCode="0.00E+00">
                  <c:v>-7.3654000000000005E-4</c:v>
                </c:pt>
                <c:pt idx="80382" formatCode="0.00E+00">
                  <c:v>-7.1311699999999998E-4</c:v>
                </c:pt>
                <c:pt idx="80383" formatCode="0.00E+00">
                  <c:v>-6.8974100000000001E-4</c:v>
                </c:pt>
                <c:pt idx="80384" formatCode="0.00E+00">
                  <c:v>-6.6641699999999999E-4</c:v>
                </c:pt>
                <c:pt idx="80385" formatCode="0.00E+00">
                  <c:v>-6.4315100000000001E-4</c:v>
                </c:pt>
                <c:pt idx="80386" formatCode="0.00E+00">
                  <c:v>-6.1994399999999999E-4</c:v>
                </c:pt>
                <c:pt idx="80387" formatCode="0.00E+00">
                  <c:v>-5.9679899999999996E-4</c:v>
                </c:pt>
                <c:pt idx="80388" formatCode="0.00E+00">
                  <c:v>-5.7371799999999997E-4</c:v>
                </c:pt>
                <c:pt idx="80389" formatCode="0.00E+00">
                  <c:v>-5.507E-4</c:v>
                </c:pt>
                <c:pt idx="80390" formatCode="0.00E+00">
                  <c:v>-5.2774500000000004E-4</c:v>
                </c:pt>
                <c:pt idx="80391" formatCode="0.00E+00">
                  <c:v>-5.0485099999999995E-4</c:v>
                </c:pt>
                <c:pt idx="80392" formatCode="0.00E+00">
                  <c:v>-4.8201500000000003E-4</c:v>
                </c:pt>
                <c:pt idx="80393" formatCode="0.00E+00">
                  <c:v>-4.5923399999999999E-4</c:v>
                </c:pt>
                <c:pt idx="80394" formatCode="0.00E+00">
                  <c:v>-4.3650500000000001E-4</c:v>
                </c:pt>
                <c:pt idx="80395" formatCode="0.00E+00">
                  <c:v>-4.1382099999999998E-4</c:v>
                </c:pt>
                <c:pt idx="80396" formatCode="0.00E+00">
                  <c:v>-3.9117900000000002E-4</c:v>
                </c:pt>
                <c:pt idx="80397" formatCode="0.00E+00">
                  <c:v>-3.6856999999999998E-4</c:v>
                </c:pt>
                <c:pt idx="80398" formatCode="0.00E+00">
                  <c:v>-3.45989E-4</c:v>
                </c:pt>
                <c:pt idx="80399" formatCode="0.00E+00">
                  <c:v>-3.2342699999999999E-4</c:v>
                </c:pt>
                <c:pt idx="80400" formatCode="0.00E+00">
                  <c:v>-3.0087799999999997E-4</c:v>
                </c:pt>
                <c:pt idx="80401" formatCode="0.00E+00">
                  <c:v>-2.7833300000000002E-4</c:v>
                </c:pt>
                <c:pt idx="80402" formatCode="0.00E+00">
                  <c:v>-2.5578200000000003E-4</c:v>
                </c:pt>
                <c:pt idx="80403" formatCode="0.00E+00">
                  <c:v>-2.33217E-4</c:v>
                </c:pt>
                <c:pt idx="80404" formatCode="0.00E+00">
                  <c:v>-2.10628E-4</c:v>
                </c:pt>
                <c:pt idx="80405" formatCode="0.00E+00">
                  <c:v>-1.8800500000000001E-4</c:v>
                </c:pt>
                <c:pt idx="80406" formatCode="0.00E+00">
                  <c:v>-1.65339E-4</c:v>
                </c:pt>
                <c:pt idx="80407" formatCode="0.00E+00">
                  <c:v>-1.4262000000000001E-4</c:v>
                </c:pt>
                <c:pt idx="80408" formatCode="0.00E+00">
                  <c:v>-1.19836E-4</c:v>
                </c:pt>
                <c:pt idx="80409" formatCode="0.00E+00">
                  <c:v>-9.6978799999999994E-5</c:v>
                </c:pt>
                <c:pt idx="80410" formatCode="0.00E+00">
                  <c:v>-7.4037300000000003E-5</c:v>
                </c:pt>
                <c:pt idx="80411" formatCode="0.00E+00">
                  <c:v>-5.1001600000000003E-5</c:v>
                </c:pt>
                <c:pt idx="80412" formatCode="0.00E+00">
                  <c:v>-2.7861800000000001E-5</c:v>
                </c:pt>
                <c:pt idx="80413" formatCode="0.00E+00">
                  <c:v>-4.6082000000000002E-6</c:v>
                </c:pt>
                <c:pt idx="80414" formatCode="0.00E+00">
                  <c:v>1.8768699999999999E-5</c:v>
                </c:pt>
                <c:pt idx="80415" formatCode="0.00E+00">
                  <c:v>4.2278199999999998E-5</c:v>
                </c:pt>
                <c:pt idx="80416" formatCode="0.00E+00">
                  <c:v>6.5928799999999998E-5</c:v>
                </c:pt>
                <c:pt idx="80417" formatCode="0.00E+00">
                  <c:v>8.9729199999999995E-5</c:v>
                </c:pt>
                <c:pt idx="80418" formatCode="0.00E+00">
                  <c:v>1.13687E-4</c:v>
                </c:pt>
                <c:pt idx="80419" formatCode="0.00E+00">
                  <c:v>1.3781000000000001E-4</c:v>
                </c:pt>
                <c:pt idx="80420" formatCode="0.00E+00">
                  <c:v>1.6210399999999999E-4</c:v>
                </c:pt>
                <c:pt idx="80421" formatCode="0.00E+00">
                  <c:v>1.86577E-4</c:v>
                </c:pt>
                <c:pt idx="80422" formatCode="0.00E+00">
                  <c:v>2.11232E-4</c:v>
                </c:pt>
                <c:pt idx="80423" formatCode="0.00E+00">
                  <c:v>2.3607599999999999E-4</c:v>
                </c:pt>
                <c:pt idx="80424" formatCode="0.00E+00">
                  <c:v>2.6111199999999998E-4</c:v>
                </c:pt>
                <c:pt idx="80425" formatCode="0.00E+00">
                  <c:v>2.8634400000000001E-4</c:v>
                </c:pt>
                <c:pt idx="80426" formatCode="0.00E+00">
                  <c:v>3.11773E-4</c:v>
                </c:pt>
                <c:pt idx="80427" formatCode="0.00E+00">
                  <c:v>3.3740099999999998E-4</c:v>
                </c:pt>
                <c:pt idx="80428" formatCode="0.00E+00">
                  <c:v>3.6322900000000001E-4</c:v>
                </c:pt>
                <c:pt idx="80429" formatCode="0.00E+00">
                  <c:v>3.8925599999999999E-4</c:v>
                </c:pt>
                <c:pt idx="80430" formatCode="0.00E+00">
                  <c:v>4.1548099999999999E-4</c:v>
                </c:pt>
                <c:pt idx="80431" formatCode="0.00E+00">
                  <c:v>4.4190100000000002E-4</c:v>
                </c:pt>
                <c:pt idx="80432" formatCode="0.00E+00">
                  <c:v>4.6851299999999999E-4</c:v>
                </c:pt>
                <c:pt idx="80433" formatCode="0.00E+00">
                  <c:v>4.9531200000000003E-4</c:v>
                </c:pt>
                <c:pt idx="80434" formatCode="0.00E+00">
                  <c:v>5.2229299999999995E-4</c:v>
                </c:pt>
                <c:pt idx="80435" formatCode="0.00E+00">
                  <c:v>5.4944800000000002E-4</c:v>
                </c:pt>
                <c:pt idx="80436" formatCode="0.00E+00">
                  <c:v>5.7676899999999998E-4</c:v>
                </c:pt>
                <c:pt idx="80437" formatCode="0.00E+00">
                  <c:v>6.0424800000000005E-4</c:v>
                </c:pt>
                <c:pt idx="80438" formatCode="0.00E+00">
                  <c:v>6.3187300000000003E-4</c:v>
                </c:pt>
                <c:pt idx="80439" formatCode="0.00E+00">
                  <c:v>6.5963399999999998E-4</c:v>
                </c:pt>
                <c:pt idx="80440" formatCode="0.00E+00">
                  <c:v>6.8751800000000003E-4</c:v>
                </c:pt>
                <c:pt idx="80441" formatCode="0.00E+00">
                  <c:v>7.1551000000000004E-4</c:v>
                </c:pt>
                <c:pt idx="80442" formatCode="0.00E+00">
                  <c:v>7.4359600000000001E-4</c:v>
                </c:pt>
                <c:pt idx="80443" formatCode="0.00E+00">
                  <c:v>7.7175900000000001E-4</c:v>
                </c:pt>
                <c:pt idx="80444" formatCode="0.00E+00">
                  <c:v>7.9998199999999997E-4</c:v>
                </c:pt>
                <c:pt idx="80445" formatCode="0.00E+00">
                  <c:v>8.2824600000000004E-4</c:v>
                </c:pt>
                <c:pt idx="80446" formatCode="0.00E+00">
                  <c:v>8.5652999999999999E-4</c:v>
                </c:pt>
                <c:pt idx="80447" formatCode="0.00E+00">
                  <c:v>8.8481499999999995E-4</c:v>
                </c:pt>
                <c:pt idx="80448" formatCode="0.00E+00">
                  <c:v>9.1307699999999999E-4</c:v>
                </c:pt>
                <c:pt idx="80449" formatCode="0.00E+00">
                  <c:v>9.4129299999999995E-4</c:v>
                </c:pt>
                <c:pt idx="80450" formatCode="0.00E+00">
                  <c:v>9.69439E-4</c:v>
                </c:pt>
                <c:pt idx="80451" formatCode="0.00E+00">
                  <c:v>9.9748999999999997E-4</c:v>
                </c:pt>
                <c:pt idx="80452" formatCode="0.00E+00">
                  <c:v>1.02542E-3</c:v>
                </c:pt>
                <c:pt idx="80453" formatCode="0.00E+00">
                  <c:v>1.0532E-3</c:v>
                </c:pt>
                <c:pt idx="80454" formatCode="0.00E+00">
                  <c:v>1.0808E-3</c:v>
                </c:pt>
                <c:pt idx="80455" formatCode="0.00E+00">
                  <c:v>1.10819E-3</c:v>
                </c:pt>
                <c:pt idx="80456" formatCode="0.00E+00">
                  <c:v>1.1353400000000001E-3</c:v>
                </c:pt>
                <c:pt idx="80457" formatCode="0.00E+00">
                  <c:v>1.16222E-3</c:v>
                </c:pt>
                <c:pt idx="80458" formatCode="0.00E+00">
                  <c:v>1.1888000000000001E-3</c:v>
                </c:pt>
                <c:pt idx="80459" formatCode="0.00E+00">
                  <c:v>1.2150500000000001E-3</c:v>
                </c:pt>
                <c:pt idx="80460" formatCode="0.00E+00">
                  <c:v>1.24092E-3</c:v>
                </c:pt>
                <c:pt idx="80461" formatCode="0.00E+00">
                  <c:v>1.2664E-3</c:v>
                </c:pt>
                <c:pt idx="80462" formatCode="0.00E+00">
                  <c:v>1.2914300000000001E-3</c:v>
                </c:pt>
                <c:pt idx="80463" formatCode="0.00E+00">
                  <c:v>1.31599E-3</c:v>
                </c:pt>
                <c:pt idx="80464" formatCode="0.00E+00">
                  <c:v>1.34004E-3</c:v>
                </c:pt>
                <c:pt idx="80465" formatCode="0.00E+00">
                  <c:v>1.36355E-3</c:v>
                </c:pt>
                <c:pt idx="80466" formatCode="0.00E+00">
                  <c:v>1.3864700000000001E-3</c:v>
                </c:pt>
                <c:pt idx="80467" formatCode="0.00E+00">
                  <c:v>1.4087699999999999E-3</c:v>
                </c:pt>
                <c:pt idx="80468" formatCode="0.00E+00">
                  <c:v>1.43041E-3</c:v>
                </c:pt>
                <c:pt idx="80469" formatCode="0.00E+00">
                  <c:v>1.4513499999999999E-3</c:v>
                </c:pt>
                <c:pt idx="80470" formatCode="0.00E+00">
                  <c:v>1.47156E-3</c:v>
                </c:pt>
                <c:pt idx="80471" formatCode="0.00E+00">
                  <c:v>1.4909999999999999E-3</c:v>
                </c:pt>
                <c:pt idx="80472" formatCode="0.00E+00">
                  <c:v>1.5096300000000001E-3</c:v>
                </c:pt>
                <c:pt idx="80473" formatCode="0.00E+00">
                  <c:v>1.5274100000000001E-3</c:v>
                </c:pt>
                <c:pt idx="80474" formatCode="0.00E+00">
                  <c:v>1.5443E-3</c:v>
                </c:pt>
                <c:pt idx="80475" formatCode="0.00E+00">
                  <c:v>1.5602700000000001E-3</c:v>
                </c:pt>
                <c:pt idx="80476" formatCode="0.00E+00">
                  <c:v>1.5752800000000001E-3</c:v>
                </c:pt>
                <c:pt idx="80477" formatCode="0.00E+00">
                  <c:v>1.5893000000000001E-3</c:v>
                </c:pt>
                <c:pt idx="80478" formatCode="0.00E+00">
                  <c:v>1.60228E-3</c:v>
                </c:pt>
                <c:pt idx="80479" formatCode="0.00E+00">
                  <c:v>1.6141899999999999E-3</c:v>
                </c:pt>
                <c:pt idx="80480" formatCode="0.00E+00">
                  <c:v>1.6249999999999999E-3</c:v>
                </c:pt>
                <c:pt idx="80481" formatCode="0.00E+00">
                  <c:v>1.63466E-3</c:v>
                </c:pt>
                <c:pt idx="80482" formatCode="0.00E+00">
                  <c:v>1.6431600000000001E-3</c:v>
                </c:pt>
                <c:pt idx="80483" formatCode="0.00E+00">
                  <c:v>1.6504499999999999E-3</c:v>
                </c:pt>
                <c:pt idx="80484" formatCode="0.00E+00">
                  <c:v>1.65649E-3</c:v>
                </c:pt>
                <c:pt idx="80485" formatCode="0.00E+00">
                  <c:v>1.6612700000000001E-3</c:v>
                </c:pt>
                <c:pt idx="80486" formatCode="0.00E+00">
                  <c:v>1.66475E-3</c:v>
                </c:pt>
                <c:pt idx="80487" formatCode="0.00E+00">
                  <c:v>1.66691E-3</c:v>
                </c:pt>
                <c:pt idx="80488" formatCode="0.00E+00">
                  <c:v>1.6677E-3</c:v>
                </c:pt>
                <c:pt idx="80489" formatCode="0.00E+00">
                  <c:v>1.6671100000000001E-3</c:v>
                </c:pt>
                <c:pt idx="80490" formatCode="0.00E+00">
                  <c:v>1.66512E-3</c:v>
                </c:pt>
                <c:pt idx="80491" formatCode="0.00E+00">
                  <c:v>1.66169E-3</c:v>
                </c:pt>
                <c:pt idx="80492" formatCode="0.00E+00">
                  <c:v>1.6567999999999999E-3</c:v>
                </c:pt>
                <c:pt idx="80493" formatCode="0.00E+00">
                  <c:v>1.65044E-3</c:v>
                </c:pt>
                <c:pt idx="80494" formatCode="0.00E+00">
                  <c:v>1.64259E-3</c:v>
                </c:pt>
                <c:pt idx="80495" formatCode="0.00E+00">
                  <c:v>1.6332199999999999E-3</c:v>
                </c:pt>
                <c:pt idx="80496" formatCode="0.00E+00">
                  <c:v>1.62232E-3</c:v>
                </c:pt>
                <c:pt idx="80497" formatCode="0.00E+00">
                  <c:v>1.6098799999999999E-3</c:v>
                </c:pt>
                <c:pt idx="80498" formatCode="0.00E+00">
                  <c:v>1.59588E-3</c:v>
                </c:pt>
                <c:pt idx="80499" formatCode="0.00E+00">
                  <c:v>1.5803099999999999E-3</c:v>
                </c:pt>
                <c:pt idx="80500" formatCode="0.00E+00">
                  <c:v>1.56317E-3</c:v>
                </c:pt>
                <c:pt idx="80501" formatCode="0.00E+00">
                  <c:v>1.54444E-3</c:v>
                </c:pt>
                <c:pt idx="80502" formatCode="0.00E+00">
                  <c:v>1.5241300000000001E-3</c:v>
                </c:pt>
                <c:pt idx="80503" formatCode="0.00E+00">
                  <c:v>1.5022200000000001E-3</c:v>
                </c:pt>
                <c:pt idx="80504" formatCode="0.00E+00">
                  <c:v>1.4787299999999999E-3</c:v>
                </c:pt>
                <c:pt idx="80505" formatCode="0.00E+00">
                  <c:v>1.45364E-3</c:v>
                </c:pt>
                <c:pt idx="80506" formatCode="0.00E+00">
                  <c:v>1.4269599999999999E-3</c:v>
                </c:pt>
                <c:pt idx="80507" formatCode="0.00E+00">
                  <c:v>1.3986999999999999E-3</c:v>
                </c:pt>
                <c:pt idx="80508" formatCode="0.00E+00">
                  <c:v>1.36886E-3</c:v>
                </c:pt>
                <c:pt idx="80509" formatCode="0.00E+00">
                  <c:v>1.33746E-3</c:v>
                </c:pt>
                <c:pt idx="80510" formatCode="0.00E+00">
                  <c:v>1.30451E-3</c:v>
                </c:pt>
                <c:pt idx="80511" formatCode="0.00E+00">
                  <c:v>1.27001E-3</c:v>
                </c:pt>
                <c:pt idx="80512" formatCode="0.00E+00">
                  <c:v>1.2339899999999999E-3</c:v>
                </c:pt>
                <c:pt idx="80513" formatCode="0.00E+00">
                  <c:v>1.1964600000000001E-3</c:v>
                </c:pt>
                <c:pt idx="80514" formatCode="0.00E+00">
                  <c:v>1.15745E-3</c:v>
                </c:pt>
                <c:pt idx="80515" formatCode="0.00E+00">
                  <c:v>1.1169800000000001E-3</c:v>
                </c:pt>
                <c:pt idx="80516" formatCode="0.00E+00">
                  <c:v>1.07507E-3</c:v>
                </c:pt>
                <c:pt idx="80517" formatCode="0.00E+00">
                  <c:v>1.0317499999999999E-3</c:v>
                </c:pt>
                <c:pt idx="80518" formatCode="0.00E+00">
                  <c:v>9.8704400000000007E-4</c:v>
                </c:pt>
                <c:pt idx="80519" formatCode="0.00E+00">
                  <c:v>9.4099099999999996E-4</c:v>
                </c:pt>
                <c:pt idx="80520" formatCode="0.00E+00">
                  <c:v>8.9362199999999995E-4</c:v>
                </c:pt>
                <c:pt idx="80521" formatCode="0.00E+00">
                  <c:v>8.4497299999999995E-4</c:v>
                </c:pt>
                <c:pt idx="80522" formatCode="0.00E+00">
                  <c:v>7.95081E-4</c:v>
                </c:pt>
                <c:pt idx="80523" formatCode="0.00E+00">
                  <c:v>7.4398599999999997E-4</c:v>
                </c:pt>
                <c:pt idx="80524" formatCode="0.00E+00">
                  <c:v>6.9173100000000001E-4</c:v>
                </c:pt>
                <c:pt idx="80525" formatCode="0.00E+00">
                  <c:v>6.38358E-4</c:v>
                </c:pt>
                <c:pt idx="80526" formatCode="0.00E+00">
                  <c:v>5.8391400000000005E-4</c:v>
                </c:pt>
                <c:pt idx="80527" formatCode="0.00E+00">
                  <c:v>5.2844700000000003E-4</c:v>
                </c:pt>
                <c:pt idx="80528" formatCode="0.00E+00">
                  <c:v>4.72005E-4</c:v>
                </c:pt>
                <c:pt idx="80529" formatCode="0.00E+00">
                  <c:v>4.1463999999999997E-4</c:v>
                </c:pt>
                <c:pt idx="80530" formatCode="0.00E+00">
                  <c:v>3.5640599999999998E-4</c:v>
                </c:pt>
                <c:pt idx="80531" formatCode="0.00E+00">
                  <c:v>2.9735599999999998E-4</c:v>
                </c:pt>
                <c:pt idx="80532" formatCode="0.00E+00">
                  <c:v>2.37548E-4</c:v>
                </c:pt>
                <c:pt idx="80533" formatCode="0.00E+00">
                  <c:v>1.7703900000000001E-4</c:v>
                </c:pt>
                <c:pt idx="80534" formatCode="0.00E+00">
                  <c:v>1.15888E-4</c:v>
                </c:pt>
                <c:pt idx="80535" formatCode="0.00E+00">
                  <c:v>5.4156700000000003E-5</c:v>
                </c:pt>
                <c:pt idx="80536" formatCode="0.00E+00">
                  <c:v>-8.0931399999999999E-6</c:v>
                </c:pt>
                <c:pt idx="80537" formatCode="0.00E+00">
                  <c:v>-7.0798199999999996E-5</c:v>
                </c:pt>
                <c:pt idx="80538" formatCode="0.00E+00">
                  <c:v>-1.3389399999999999E-4</c:v>
                </c:pt>
                <c:pt idx="80539" formatCode="0.00E+00">
                  <c:v>-1.97314E-4</c:v>
                </c:pt>
                <c:pt idx="80540" formatCode="0.00E+00">
                  <c:v>-2.60993E-4</c:v>
                </c:pt>
                <c:pt idx="80541" formatCode="0.00E+00">
                  <c:v>-3.2486199999999998E-4</c:v>
                </c:pt>
                <c:pt idx="80542" formatCode="0.00E+00">
                  <c:v>-3.88854E-4</c:v>
                </c:pt>
                <c:pt idx="80543" formatCode="0.00E+00">
                  <c:v>-4.5289800000000003E-4</c:v>
                </c:pt>
                <c:pt idx="80544" formatCode="0.00E+00">
                  <c:v>-5.16925E-4</c:v>
                </c:pt>
                <c:pt idx="80545" formatCode="0.00E+00">
                  <c:v>-5.8086399999999995E-4</c:v>
                </c:pt>
                <c:pt idx="80546" formatCode="0.00E+00">
                  <c:v>-6.4464500000000001E-4</c:v>
                </c:pt>
                <c:pt idx="80547" formatCode="0.00E+00">
                  <c:v>-7.0819500000000001E-4</c:v>
                </c:pt>
                <c:pt idx="80548" formatCode="0.00E+00">
                  <c:v>-7.7144400000000004E-4</c:v>
                </c:pt>
                <c:pt idx="80549" formatCode="0.00E+00">
                  <c:v>-8.3432000000000005E-4</c:v>
                </c:pt>
                <c:pt idx="80550" formatCode="0.00E+00">
                  <c:v>-8.9674999999999998E-4</c:v>
                </c:pt>
                <c:pt idx="80551" formatCode="0.00E+00">
                  <c:v>-9.5866300000000001E-4</c:v>
                </c:pt>
                <c:pt idx="80552" formatCode="0.00E+00">
                  <c:v>-1.0199899999999999E-3</c:v>
                </c:pt>
                <c:pt idx="80553" formatCode="0.00E+00">
                  <c:v>-1.0806500000000001E-3</c:v>
                </c:pt>
                <c:pt idx="80554" formatCode="0.00E+00">
                  <c:v>-1.14058E-3</c:v>
                </c:pt>
                <c:pt idx="80555" formatCode="0.00E+00">
                  <c:v>-1.1997100000000001E-3</c:v>
                </c:pt>
                <c:pt idx="80556" formatCode="0.00E+00">
                  <c:v>-1.25796E-3</c:v>
                </c:pt>
                <c:pt idx="80557" formatCode="0.00E+00">
                  <c:v>-1.3152699999999999E-3</c:v>
                </c:pt>
                <c:pt idx="80558" formatCode="0.00E+00">
                  <c:v>-1.3715699999999999E-3</c:v>
                </c:pt>
                <c:pt idx="80559" formatCode="0.00E+00">
                  <c:v>-1.4267800000000001E-3</c:v>
                </c:pt>
                <c:pt idx="80560" formatCode="0.00E+00">
                  <c:v>-1.4808499999999999E-3</c:v>
                </c:pt>
                <c:pt idx="80561" formatCode="0.00E+00">
                  <c:v>-1.53371E-3</c:v>
                </c:pt>
                <c:pt idx="80562" formatCode="0.00E+00">
                  <c:v>-1.5852799999999999E-3</c:v>
                </c:pt>
                <c:pt idx="80563" formatCode="0.00E+00">
                  <c:v>-1.63551E-3</c:v>
                </c:pt>
                <c:pt idx="80564" formatCode="0.00E+00">
                  <c:v>-1.6843400000000001E-3</c:v>
                </c:pt>
                <c:pt idx="80565" formatCode="0.00E+00">
                  <c:v>-1.7316899999999999E-3</c:v>
                </c:pt>
                <c:pt idx="80566" formatCode="0.00E+00">
                  <c:v>-1.7775200000000001E-3</c:v>
                </c:pt>
                <c:pt idx="80567" formatCode="0.00E+00">
                  <c:v>-1.82176E-3</c:v>
                </c:pt>
                <c:pt idx="80568" formatCode="0.00E+00">
                  <c:v>-1.86436E-3</c:v>
                </c:pt>
                <c:pt idx="80569" formatCode="0.00E+00">
                  <c:v>-1.9052699999999999E-3</c:v>
                </c:pt>
                <c:pt idx="80570" formatCode="0.00E+00">
                  <c:v>-1.9444200000000001E-3</c:v>
                </c:pt>
                <c:pt idx="80571" formatCode="0.00E+00">
                  <c:v>-1.9817699999999999E-3</c:v>
                </c:pt>
                <c:pt idx="80572" formatCode="0.00E+00">
                  <c:v>-2.0172599999999999E-3</c:v>
                </c:pt>
                <c:pt idx="80573" formatCode="0.00E+00">
                  <c:v>-2.0508599999999998E-3</c:v>
                </c:pt>
                <c:pt idx="80574" formatCode="0.00E+00">
                  <c:v>-2.08252E-3</c:v>
                </c:pt>
                <c:pt idx="80575" formatCode="0.00E+00">
                  <c:v>-2.1121899999999999E-3</c:v>
                </c:pt>
                <c:pt idx="80576" formatCode="0.00E+00">
                  <c:v>-2.1398300000000001E-3</c:v>
                </c:pt>
                <c:pt idx="80577" formatCode="0.00E+00">
                  <c:v>-2.16541E-3</c:v>
                </c:pt>
                <c:pt idx="80578" formatCode="0.00E+00">
                  <c:v>-2.1888900000000002E-3</c:v>
                </c:pt>
                <c:pt idx="80579" formatCode="0.00E+00">
                  <c:v>-2.2102300000000001E-3</c:v>
                </c:pt>
                <c:pt idx="80580" formatCode="0.00E+00">
                  <c:v>-2.2294099999999998E-3</c:v>
                </c:pt>
                <c:pt idx="80581" formatCode="0.00E+00">
                  <c:v>-2.24639E-3</c:v>
                </c:pt>
                <c:pt idx="80582" formatCode="0.00E+00">
                  <c:v>-2.2611599999999999E-3</c:v>
                </c:pt>
                <c:pt idx="80583" formatCode="0.00E+00">
                  <c:v>-2.2736800000000001E-3</c:v>
                </c:pt>
                <c:pt idx="80584" formatCode="0.00E+00">
                  <c:v>-2.2839399999999999E-3</c:v>
                </c:pt>
                <c:pt idx="80585" formatCode="0.00E+00">
                  <c:v>-2.2919300000000002E-3</c:v>
                </c:pt>
                <c:pt idx="80586" formatCode="0.00E+00">
                  <c:v>-2.2976099999999998E-3</c:v>
                </c:pt>
                <c:pt idx="80587" formatCode="0.00E+00">
                  <c:v>-2.3009900000000002E-3</c:v>
                </c:pt>
                <c:pt idx="80588" formatCode="0.00E+00">
                  <c:v>-2.3020599999999999E-3</c:v>
                </c:pt>
                <c:pt idx="80589" formatCode="0.00E+00">
                  <c:v>-2.3008E-3</c:v>
                </c:pt>
                <c:pt idx="80590" formatCode="0.00E+00">
                  <c:v>-2.29722E-3</c:v>
                </c:pt>
                <c:pt idx="80591" formatCode="0.00E+00">
                  <c:v>-2.29131E-3</c:v>
                </c:pt>
                <c:pt idx="80592" formatCode="0.00E+00">
                  <c:v>-2.2830799999999998E-3</c:v>
                </c:pt>
                <c:pt idx="80593" formatCode="0.00E+00">
                  <c:v>-2.27253E-3</c:v>
                </c:pt>
                <c:pt idx="80594" formatCode="0.00E+00">
                  <c:v>-2.2596600000000001E-3</c:v>
                </c:pt>
                <c:pt idx="80595" formatCode="0.00E+00">
                  <c:v>-2.2445E-3</c:v>
                </c:pt>
                <c:pt idx="80596" formatCode="0.00E+00">
                  <c:v>-2.2270499999999999E-3</c:v>
                </c:pt>
                <c:pt idx="80597" formatCode="0.00E+00">
                  <c:v>-2.20733E-3</c:v>
                </c:pt>
                <c:pt idx="80598" formatCode="0.00E+00">
                  <c:v>-2.18535E-3</c:v>
                </c:pt>
                <c:pt idx="80599" formatCode="0.00E+00">
                  <c:v>-2.1611500000000001E-3</c:v>
                </c:pt>
                <c:pt idx="80600" formatCode="0.00E+00">
                  <c:v>-2.1347499999999999E-3</c:v>
                </c:pt>
                <c:pt idx="80601" formatCode="0.00E+00">
                  <c:v>-2.1061600000000002E-3</c:v>
                </c:pt>
                <c:pt idx="80602" formatCode="0.00E+00">
                  <c:v>-2.0754300000000001E-3</c:v>
                </c:pt>
                <c:pt idx="80603" formatCode="0.00E+00">
                  <c:v>-2.0425899999999999E-3</c:v>
                </c:pt>
                <c:pt idx="80604" formatCode="0.00E+00">
                  <c:v>-2.00767E-3</c:v>
                </c:pt>
                <c:pt idx="80605" formatCode="0.00E+00">
                  <c:v>-1.9707100000000001E-3</c:v>
                </c:pt>
                <c:pt idx="80606" formatCode="0.00E+00">
                  <c:v>-1.9317500000000001E-3</c:v>
                </c:pt>
                <c:pt idx="80607" formatCode="0.00E+00">
                  <c:v>-1.89084E-3</c:v>
                </c:pt>
                <c:pt idx="80608" formatCode="0.00E+00">
                  <c:v>-1.84801E-3</c:v>
                </c:pt>
                <c:pt idx="80609" formatCode="0.00E+00">
                  <c:v>-1.80332E-3</c:v>
                </c:pt>
                <c:pt idx="80610" formatCode="0.00E+00">
                  <c:v>-1.75683E-3</c:v>
                </c:pt>
                <c:pt idx="80611" formatCode="0.00E+00">
                  <c:v>-1.70857E-3</c:v>
                </c:pt>
                <c:pt idx="80612" formatCode="0.00E+00">
                  <c:v>-1.6586000000000001E-3</c:v>
                </c:pt>
                <c:pt idx="80613" formatCode="0.00E+00">
                  <c:v>-1.60699E-3</c:v>
                </c:pt>
                <c:pt idx="80614" formatCode="0.00E+00">
                  <c:v>-1.55379E-3</c:v>
                </c:pt>
                <c:pt idx="80615" formatCode="0.00E+00">
                  <c:v>-1.49906E-3</c:v>
                </c:pt>
                <c:pt idx="80616" formatCode="0.00E+00">
                  <c:v>-1.44287E-3</c:v>
                </c:pt>
                <c:pt idx="80617" formatCode="0.00E+00">
                  <c:v>-1.3852700000000001E-3</c:v>
                </c:pt>
                <c:pt idx="80618" formatCode="0.00E+00">
                  <c:v>-1.3263299999999999E-3</c:v>
                </c:pt>
                <c:pt idx="80619" formatCode="0.00E+00">
                  <c:v>-1.2661300000000001E-3</c:v>
                </c:pt>
                <c:pt idx="80620" formatCode="0.00E+00">
                  <c:v>-1.20473E-3</c:v>
                </c:pt>
                <c:pt idx="80621" formatCode="0.00E+00">
                  <c:v>-1.1421999999999999E-3</c:v>
                </c:pt>
                <c:pt idx="80622" formatCode="0.00E+00">
                  <c:v>-1.07861E-3</c:v>
                </c:pt>
                <c:pt idx="80623" formatCode="0.00E+00">
                  <c:v>-1.0140399999999999E-3</c:v>
                </c:pt>
                <c:pt idx="80624" formatCode="0.00E+00">
                  <c:v>-9.4855299999999998E-4</c:v>
                </c:pt>
                <c:pt idx="80625" formatCode="0.00E+00">
                  <c:v>-8.8223299999999995E-4</c:v>
                </c:pt>
                <c:pt idx="80626" formatCode="0.00E+00">
                  <c:v>-8.1515299999999999E-4</c:v>
                </c:pt>
                <c:pt idx="80627" formatCode="0.00E+00">
                  <c:v>-7.47389E-4</c:v>
                </c:pt>
                <c:pt idx="80628" formatCode="0.00E+00">
                  <c:v>-6.7902000000000001E-4</c:v>
                </c:pt>
                <c:pt idx="80629" formatCode="0.00E+00">
                  <c:v>-6.1012200000000005E-4</c:v>
                </c:pt>
                <c:pt idx="80630" formatCode="0.00E+00">
                  <c:v>-5.4077499999999996E-4</c:v>
                </c:pt>
                <c:pt idx="80631" formatCode="0.00E+00">
                  <c:v>-4.7105699999999999E-4</c:v>
                </c:pt>
                <c:pt idx="80632" formatCode="0.00E+00">
                  <c:v>-4.0104600000000001E-4</c:v>
                </c:pt>
                <c:pt idx="80633" formatCode="0.00E+00">
                  <c:v>-3.30823E-4</c:v>
                </c:pt>
                <c:pt idx="80634" formatCode="0.00E+00">
                  <c:v>-2.60466E-4</c:v>
                </c:pt>
                <c:pt idx="80635" formatCode="0.00E+00">
                  <c:v>-1.9005399999999999E-4</c:v>
                </c:pt>
                <c:pt idx="80636" formatCode="0.00E+00">
                  <c:v>-1.19666E-4</c:v>
                </c:pt>
                <c:pt idx="80637" formatCode="0.00E+00">
                  <c:v>-4.9381E-5</c:v>
                </c:pt>
                <c:pt idx="80638" formatCode="0.00E+00">
                  <c:v>2.0722900000000001E-5</c:v>
                </c:pt>
                <c:pt idx="80639" formatCode="0.00E+00">
                  <c:v>9.0568099999999998E-5</c:v>
                </c:pt>
                <c:pt idx="80640" formatCode="0.00E+00">
                  <c:v>1.6007700000000001E-4</c:v>
                </c:pt>
                <c:pt idx="80641" formatCode="0.00E+00">
                  <c:v>2.2917400000000001E-4</c:v>
                </c:pt>
                <c:pt idx="80642" formatCode="0.00E+00">
                  <c:v>2.9778299999999998E-4</c:v>
                </c:pt>
                <c:pt idx="80643" formatCode="0.00E+00">
                  <c:v>3.6582800000000001E-4</c:v>
                </c:pt>
                <c:pt idx="80644" formatCode="0.00E+00">
                  <c:v>4.33237E-4</c:v>
                </c:pt>
                <c:pt idx="80645" formatCode="0.00E+00">
                  <c:v>4.9993699999999999E-4</c:v>
                </c:pt>
                <c:pt idx="80646" formatCode="0.00E+00">
                  <c:v>5.65856E-4</c:v>
                </c:pt>
                <c:pt idx="80647" formatCode="0.00E+00">
                  <c:v>6.3092499999999995E-4</c:v>
                </c:pt>
                <c:pt idx="80648" formatCode="0.00E+00">
                  <c:v>6.9507300000000004E-4</c:v>
                </c:pt>
                <c:pt idx="80649" formatCode="0.00E+00">
                  <c:v>7.5823399999999999E-4</c:v>
                </c:pt>
                <c:pt idx="80650" formatCode="0.00E+00">
                  <c:v>8.2034199999999995E-4</c:v>
                </c:pt>
                <c:pt idx="80651" formatCode="0.00E+00">
                  <c:v>8.81334E-4</c:v>
                </c:pt>
                <c:pt idx="80652" formatCode="0.00E+00">
                  <c:v>9.41145E-4</c:v>
                </c:pt>
                <c:pt idx="80653" formatCode="0.00E+00">
                  <c:v>9.9971700000000001E-4</c:v>
                </c:pt>
                <c:pt idx="80654" formatCode="0.00E+00">
                  <c:v>1.0569900000000001E-3</c:v>
                </c:pt>
                <c:pt idx="80655" formatCode="0.00E+00">
                  <c:v>1.1129099999999999E-3</c:v>
                </c:pt>
                <c:pt idx="80656" formatCode="0.00E+00">
                  <c:v>1.16741E-3</c:v>
                </c:pt>
                <c:pt idx="80657" formatCode="0.00E+00">
                  <c:v>1.2204500000000001E-3</c:v>
                </c:pt>
                <c:pt idx="80658" formatCode="0.00E+00">
                  <c:v>1.27198E-3</c:v>
                </c:pt>
                <c:pt idx="80659" formatCode="0.00E+00">
                  <c:v>1.32194E-3</c:v>
                </c:pt>
                <c:pt idx="80660" formatCode="0.00E+00">
                  <c:v>1.3703000000000001E-3</c:v>
                </c:pt>
                <c:pt idx="80661" formatCode="0.00E+00">
                  <c:v>1.4170000000000001E-3</c:v>
                </c:pt>
                <c:pt idx="80662" formatCode="0.00E+00">
                  <c:v>1.4620099999999999E-3</c:v>
                </c:pt>
                <c:pt idx="80663" formatCode="0.00E+00">
                  <c:v>1.5052799999999999E-3</c:v>
                </c:pt>
                <c:pt idx="80664" formatCode="0.00E+00">
                  <c:v>1.5467899999999999E-3</c:v>
                </c:pt>
                <c:pt idx="80665" formatCode="0.00E+00">
                  <c:v>1.5864900000000001E-3</c:v>
                </c:pt>
                <c:pt idx="80666" formatCode="0.00E+00">
                  <c:v>1.6243500000000001E-3</c:v>
                </c:pt>
                <c:pt idx="80667" formatCode="0.00E+00">
                  <c:v>1.6603399999999999E-3</c:v>
                </c:pt>
                <c:pt idx="80668" formatCode="0.00E+00">
                  <c:v>1.69444E-3</c:v>
                </c:pt>
                <c:pt idx="80669" formatCode="0.00E+00">
                  <c:v>1.72663E-3</c:v>
                </c:pt>
                <c:pt idx="80670" formatCode="0.00E+00">
                  <c:v>1.75687E-3</c:v>
                </c:pt>
                <c:pt idx="80671" formatCode="0.00E+00">
                  <c:v>1.78516E-3</c:v>
                </c:pt>
                <c:pt idx="80672" formatCode="0.00E+00">
                  <c:v>1.8114699999999999E-3</c:v>
                </c:pt>
                <c:pt idx="80673" formatCode="0.00E+00">
                  <c:v>1.8358000000000001E-3</c:v>
                </c:pt>
                <c:pt idx="80674" formatCode="0.00E+00">
                  <c:v>1.8581299999999999E-3</c:v>
                </c:pt>
                <c:pt idx="80675" formatCode="0.00E+00">
                  <c:v>1.8784400000000001E-3</c:v>
                </c:pt>
                <c:pt idx="80676" formatCode="0.00E+00">
                  <c:v>1.89675E-3</c:v>
                </c:pt>
                <c:pt idx="80677" formatCode="0.00E+00">
                  <c:v>1.91304E-3</c:v>
                </c:pt>
                <c:pt idx="80678" formatCode="0.00E+00">
                  <c:v>1.9273000000000001E-3</c:v>
                </c:pt>
                <c:pt idx="80679" formatCode="0.00E+00">
                  <c:v>1.9395599999999999E-3</c:v>
                </c:pt>
                <c:pt idx="80680" formatCode="0.00E+00">
                  <c:v>1.9498E-3</c:v>
                </c:pt>
                <c:pt idx="80681" formatCode="0.00E+00">
                  <c:v>1.9580299999999999E-3</c:v>
                </c:pt>
                <c:pt idx="80682" formatCode="0.00E+00">
                  <c:v>1.9642700000000002E-3</c:v>
                </c:pt>
                <c:pt idx="80683" formatCode="0.00E+00">
                  <c:v>1.96853E-3</c:v>
                </c:pt>
                <c:pt idx="80684" formatCode="0.00E+00">
                  <c:v>1.9708099999999999E-3</c:v>
                </c:pt>
                <c:pt idx="80685" formatCode="0.00E+00">
                  <c:v>1.9711400000000001E-3</c:v>
                </c:pt>
                <c:pt idx="80686" formatCode="0.00E+00">
                  <c:v>1.9695400000000001E-3</c:v>
                </c:pt>
                <c:pt idx="80687" formatCode="0.00E+00">
                  <c:v>1.9660200000000002E-3</c:v>
                </c:pt>
                <c:pt idx="80688" formatCode="0.00E+00">
                  <c:v>1.9606099999999998E-3</c:v>
                </c:pt>
                <c:pt idx="80689" formatCode="0.00E+00">
                  <c:v>1.9533300000000001E-3</c:v>
                </c:pt>
                <c:pt idx="80690" formatCode="0.00E+00">
                  <c:v>1.94422E-3</c:v>
                </c:pt>
                <c:pt idx="80691" formatCode="0.00E+00">
                  <c:v>1.9333E-3</c:v>
                </c:pt>
                <c:pt idx="80692" formatCode="0.00E+00">
                  <c:v>1.9206099999999999E-3</c:v>
                </c:pt>
                <c:pt idx="80693" formatCode="0.00E+00">
                  <c:v>1.90617E-3</c:v>
                </c:pt>
                <c:pt idx="80694" formatCode="0.00E+00">
                  <c:v>1.8900200000000001E-3</c:v>
                </c:pt>
                <c:pt idx="80695" formatCode="0.00E+00">
                  <c:v>1.87221E-3</c:v>
                </c:pt>
                <c:pt idx="80696" formatCode="0.00E+00">
                  <c:v>1.85276E-3</c:v>
                </c:pt>
                <c:pt idx="80697" formatCode="0.00E+00">
                  <c:v>1.8317299999999999E-3</c:v>
                </c:pt>
                <c:pt idx="80698" formatCode="0.00E+00">
                  <c:v>1.8091400000000001E-3</c:v>
                </c:pt>
                <c:pt idx="80699" formatCode="0.00E+00">
                  <c:v>1.78505E-3</c:v>
                </c:pt>
                <c:pt idx="80700" formatCode="0.00E+00">
                  <c:v>1.7595E-3</c:v>
                </c:pt>
                <c:pt idx="80701" formatCode="0.00E+00">
                  <c:v>1.7325400000000001E-3</c:v>
                </c:pt>
                <c:pt idx="80702" formatCode="0.00E+00">
                  <c:v>1.70422E-3</c:v>
                </c:pt>
                <c:pt idx="80703" formatCode="0.00E+00">
                  <c:v>1.6745799999999999E-3</c:v>
                </c:pt>
                <c:pt idx="80704" formatCode="0.00E+00">
                  <c:v>1.6436700000000001E-3</c:v>
                </c:pt>
                <c:pt idx="80705" formatCode="0.00E+00">
                  <c:v>1.61155E-3</c:v>
                </c:pt>
                <c:pt idx="80706" formatCode="0.00E+00">
                  <c:v>1.5782599999999999E-3</c:v>
                </c:pt>
                <c:pt idx="80707" formatCode="0.00E+00">
                  <c:v>1.54386E-3</c:v>
                </c:pt>
                <c:pt idx="80708" formatCode="0.00E+00">
                  <c:v>1.50841E-3</c:v>
                </c:pt>
                <c:pt idx="80709" formatCode="0.00E+00">
                  <c:v>1.4719500000000001E-3</c:v>
                </c:pt>
                <c:pt idx="80710" formatCode="0.00E+00">
                  <c:v>1.4345499999999999E-3</c:v>
                </c:pt>
                <c:pt idx="80711" formatCode="0.00E+00">
                  <c:v>1.3962499999999999E-3</c:v>
                </c:pt>
                <c:pt idx="80712" formatCode="0.00E+00">
                  <c:v>1.3571200000000001E-3</c:v>
                </c:pt>
                <c:pt idx="80713" formatCode="0.00E+00">
                  <c:v>1.3171999999999999E-3</c:v>
                </c:pt>
                <c:pt idx="80714" formatCode="0.00E+00">
                  <c:v>1.2765599999999999E-3</c:v>
                </c:pt>
                <c:pt idx="80715" formatCode="0.00E+00">
                  <c:v>1.2352400000000001E-3</c:v>
                </c:pt>
                <c:pt idx="80716" formatCode="0.00E+00">
                  <c:v>1.1933200000000001E-3</c:v>
                </c:pt>
                <c:pt idx="80717" formatCode="0.00E+00">
                  <c:v>1.15084E-3</c:v>
                </c:pt>
                <c:pt idx="80718" formatCode="0.00E+00">
                  <c:v>1.1078500000000001E-3</c:v>
                </c:pt>
                <c:pt idx="80719" formatCode="0.00E+00">
                  <c:v>1.0644199999999999E-3</c:v>
                </c:pt>
                <c:pt idx="80720" formatCode="0.00E+00">
                  <c:v>1.0206E-3</c:v>
                </c:pt>
                <c:pt idx="80721" formatCode="0.00E+00">
                  <c:v>9.7645000000000002E-4</c:v>
                </c:pt>
                <c:pt idx="80722" formatCode="0.00E+00">
                  <c:v>9.3201600000000003E-4</c:v>
                </c:pt>
                <c:pt idx="80723" formatCode="0.00E+00">
                  <c:v>8.8735599999999995E-4</c:v>
                </c:pt>
                <c:pt idx="80724" formatCode="0.00E+00">
                  <c:v>8.4252299999999997E-4</c:v>
                </c:pt>
                <c:pt idx="80725" formatCode="0.00E+00">
                  <c:v>7.9757000000000005E-4</c:v>
                </c:pt>
                <c:pt idx="80726" formatCode="0.00E+00">
                  <c:v>7.5254900000000003E-4</c:v>
                </c:pt>
                <c:pt idx="80727" formatCode="0.00E+00">
                  <c:v>7.0751099999999997E-4</c:v>
                </c:pt>
                <c:pt idx="80728" formatCode="0.00E+00">
                  <c:v>6.62507E-4</c:v>
                </c:pt>
                <c:pt idx="80729" formatCode="0.00E+00">
                  <c:v>6.1758500000000003E-4</c:v>
                </c:pt>
                <c:pt idx="80730" formatCode="0.00E+00">
                  <c:v>5.7279399999999995E-4</c:v>
                </c:pt>
                <c:pt idx="80731" formatCode="0.00E+00">
                  <c:v>5.2818099999999996E-4</c:v>
                </c:pt>
                <c:pt idx="80732" formatCode="0.00E+00">
                  <c:v>4.8379199999999998E-4</c:v>
                </c:pt>
                <c:pt idx="80733" formatCode="0.00E+00">
                  <c:v>4.3967099999999999E-4</c:v>
                </c:pt>
                <c:pt idx="80734" formatCode="0.00E+00">
                  <c:v>3.9586200000000003E-4</c:v>
                </c:pt>
                <c:pt idx="80735" formatCode="0.00E+00">
                  <c:v>3.52407E-4</c:v>
                </c:pt>
                <c:pt idx="80736" formatCode="0.00E+00">
                  <c:v>3.0934700000000002E-4</c:v>
                </c:pt>
                <c:pt idx="80737" formatCode="0.00E+00">
                  <c:v>2.66722E-4</c:v>
                </c:pt>
                <c:pt idx="80738" formatCode="0.00E+00">
                  <c:v>2.24568E-4</c:v>
                </c:pt>
                <c:pt idx="80739" formatCode="0.00E+00">
                  <c:v>1.8292300000000001E-4</c:v>
                </c:pt>
                <c:pt idx="80740" formatCode="0.00E+00">
                  <c:v>1.4181999999999999E-4</c:v>
                </c:pt>
                <c:pt idx="80741" formatCode="0.00E+00">
                  <c:v>1.01295E-4</c:v>
                </c:pt>
                <c:pt idx="80742" formatCode="0.00E+00">
                  <c:v>6.1377299999999999E-5</c:v>
                </c:pt>
                <c:pt idx="80743" formatCode="0.00E+00">
                  <c:v>2.2098000000000001E-5</c:v>
                </c:pt>
                <c:pt idx="80744" formatCode="0.00E+00">
                  <c:v>-1.65147E-5</c:v>
                </c:pt>
                <c:pt idx="80745" formatCode="0.00E+00">
                  <c:v>-5.4434000000000001E-5</c:v>
                </c:pt>
                <c:pt idx="80746" formatCode="0.00E+00">
                  <c:v>-9.1634900000000006E-5</c:v>
                </c:pt>
                <c:pt idx="80747" formatCode="0.00E+00">
                  <c:v>-1.2809400000000001E-4</c:v>
                </c:pt>
                <c:pt idx="80748" formatCode="0.00E+00">
                  <c:v>-1.6379E-4</c:v>
                </c:pt>
                <c:pt idx="80749" formatCode="0.00E+00">
                  <c:v>-1.9870200000000001E-4</c:v>
                </c:pt>
                <c:pt idx="80750" formatCode="0.00E+00">
                  <c:v>-2.3281300000000001E-4</c:v>
                </c:pt>
                <c:pt idx="80751" formatCode="0.00E+00">
                  <c:v>-2.6610499999999999E-4</c:v>
                </c:pt>
                <c:pt idx="80752" formatCode="0.00E+00">
                  <c:v>-2.9856400000000002E-4</c:v>
                </c:pt>
                <c:pt idx="80753" formatCode="0.00E+00">
                  <c:v>-3.3017799999999998E-4</c:v>
                </c:pt>
                <c:pt idx="80754" formatCode="0.00E+00">
                  <c:v>-3.6093300000000002E-4</c:v>
                </c:pt>
                <c:pt idx="80755" formatCode="0.00E+00">
                  <c:v>-3.9082199999999998E-4</c:v>
                </c:pt>
                <c:pt idx="80756" formatCode="0.00E+00">
                  <c:v>-4.1983500000000002E-4</c:v>
                </c:pt>
                <c:pt idx="80757" formatCode="0.00E+00">
                  <c:v>-4.47966E-4</c:v>
                </c:pt>
                <c:pt idx="80758" formatCode="0.00E+00">
                  <c:v>-4.7521100000000001E-4</c:v>
                </c:pt>
                <c:pt idx="80759" formatCode="0.00E+00">
                  <c:v>-5.0156500000000004E-4</c:v>
                </c:pt>
                <c:pt idx="80760" formatCode="0.00E+00">
                  <c:v>-5.2702800000000002E-4</c:v>
                </c:pt>
                <c:pt idx="80761" formatCode="0.00E+00">
                  <c:v>-5.5159999999999996E-4</c:v>
                </c:pt>
                <c:pt idx="80762" formatCode="0.00E+00">
                  <c:v>-5.7528099999999997E-4</c:v>
                </c:pt>
                <c:pt idx="80763" formatCode="0.00E+00">
                  <c:v>-5.98075E-4</c:v>
                </c:pt>
                <c:pt idx="80764" formatCode="0.00E+00">
                  <c:v>-6.1998499999999998E-4</c:v>
                </c:pt>
                <c:pt idx="80765" formatCode="0.00E+00">
                  <c:v>-6.4101900000000005E-4</c:v>
                </c:pt>
                <c:pt idx="80766" formatCode="0.00E+00">
                  <c:v>-6.6118199999999996E-4</c:v>
                </c:pt>
                <c:pt idx="80767" formatCode="0.00E+00">
                  <c:v>-6.8048299999999996E-4</c:v>
                </c:pt>
                <c:pt idx="80768" formatCode="0.00E+00">
                  <c:v>-6.9893099999999997E-4</c:v>
                </c:pt>
                <c:pt idx="80769" formatCode="0.00E+00">
                  <c:v>-7.1653799999999996E-4</c:v>
                </c:pt>
                <c:pt idx="80770" formatCode="0.00E+00">
                  <c:v>-7.3331500000000001E-4</c:v>
                </c:pt>
                <c:pt idx="80771" formatCode="0.00E+00">
                  <c:v>-7.49276E-4</c:v>
                </c:pt>
                <c:pt idx="80772" formatCode="0.00E+00">
                  <c:v>-7.6443500000000005E-4</c:v>
                </c:pt>
                <c:pt idx="80773" formatCode="0.00E+00">
                  <c:v>-7.7880600000000005E-4</c:v>
                </c:pt>
                <c:pt idx="80774" formatCode="0.00E+00">
                  <c:v>-7.9240599999999995E-4</c:v>
                </c:pt>
                <c:pt idx="80775" formatCode="0.00E+00">
                  <c:v>-8.0525099999999999E-4</c:v>
                </c:pt>
                <c:pt idx="80776" formatCode="0.00E+00">
                  <c:v>-8.1736000000000005E-4</c:v>
                </c:pt>
                <c:pt idx="80777" formatCode="0.00E+00">
                  <c:v>-8.2875099999999997E-4</c:v>
                </c:pt>
                <c:pt idx="80778" formatCode="0.00E+00">
                  <c:v>-8.3944300000000005E-4</c:v>
                </c:pt>
                <c:pt idx="80779" formatCode="0.00E+00">
                  <c:v>-8.4945599999999995E-4</c:v>
                </c:pt>
                <c:pt idx="80780" formatCode="0.00E+00">
                  <c:v>-8.5881100000000001E-4</c:v>
                </c:pt>
                <c:pt idx="80781" formatCode="0.00E+00">
                  <c:v>-8.6752699999999999E-4</c:v>
                </c:pt>
                <c:pt idx="80782" formatCode="0.00E+00">
                  <c:v>-8.7562800000000004E-4</c:v>
                </c:pt>
                <c:pt idx="80783" formatCode="0.00E+00">
                  <c:v>-8.8313300000000003E-4</c:v>
                </c:pt>
                <c:pt idx="80784" formatCode="0.00E+00">
                  <c:v>-8.9006700000000003E-4</c:v>
                </c:pt>
                <c:pt idx="80785" formatCode="0.00E+00">
                  <c:v>-8.9644900000000001E-4</c:v>
                </c:pt>
                <c:pt idx="80786" formatCode="0.00E+00">
                  <c:v>-9.0230400000000004E-4</c:v>
                </c:pt>
                <c:pt idx="80787" formatCode="0.00E+00">
                  <c:v>-9.0765400000000003E-4</c:v>
                </c:pt>
                <c:pt idx="80788" formatCode="0.00E+00">
                  <c:v>-9.1252200000000003E-4</c:v>
                </c:pt>
                <c:pt idx="80789" formatCode="0.00E+00">
                  <c:v>-9.1692900000000003E-4</c:v>
                </c:pt>
                <c:pt idx="80790" formatCode="0.00E+00">
                  <c:v>-9.2089899999999998E-4</c:v>
                </c:pt>
                <c:pt idx="80791" formatCode="0.00E+00">
                  <c:v>-9.2445500000000002E-4</c:v>
                </c:pt>
                <c:pt idx="80792" formatCode="0.00E+00">
                  <c:v>-9.2761700000000005E-4</c:v>
                </c:pt>
                <c:pt idx="80793" formatCode="0.00E+00">
                  <c:v>-9.3040899999999999E-4</c:v>
                </c:pt>
                <c:pt idx="80794" formatCode="0.00E+00">
                  <c:v>-9.3285299999999998E-4</c:v>
                </c:pt>
                <c:pt idx="80795" formatCode="0.00E+00">
                  <c:v>-9.34968E-4</c:v>
                </c:pt>
                <c:pt idx="80796" formatCode="0.00E+00">
                  <c:v>-9.3677799999999998E-4</c:v>
                </c:pt>
                <c:pt idx="80797" formatCode="0.00E+00">
                  <c:v>-9.38301E-4</c:v>
                </c:pt>
                <c:pt idx="80798" formatCode="0.00E+00">
                  <c:v>-9.3955799999999995E-4</c:v>
                </c:pt>
                <c:pt idx="80799" formatCode="0.00E+00">
                  <c:v>-9.4056800000000002E-4</c:v>
                </c:pt>
                <c:pt idx="80800" formatCode="0.00E+00">
                  <c:v>-9.4134999999999998E-4</c:v>
                </c:pt>
                <c:pt idx="80801" formatCode="0.00E+00">
                  <c:v>-9.4192199999999998E-4</c:v>
                </c:pt>
                <c:pt idx="80802" formatCode="0.00E+00">
                  <c:v>-9.4230200000000001E-4</c:v>
                </c:pt>
                <c:pt idx="80803" formatCode="0.00E+00">
                  <c:v>-9.4250499999999995E-4</c:v>
                </c:pt>
                <c:pt idx="80804" formatCode="0.00E+00">
                  <c:v>-9.4254899999999999E-4</c:v>
                </c:pt>
                <c:pt idx="80805" formatCode="0.00E+00">
                  <c:v>-9.4244700000000001E-4</c:v>
                </c:pt>
                <c:pt idx="80806" formatCode="0.00E+00">
                  <c:v>-9.4221400000000003E-4</c:v>
                </c:pt>
                <c:pt idx="80807" formatCode="0.00E+00">
                  <c:v>-9.4186200000000002E-4</c:v>
                </c:pt>
                <c:pt idx="80808" formatCode="0.00E+00">
                  <c:v>-9.4140499999999998E-4</c:v>
                </c:pt>
                <c:pt idx="80809" formatCode="0.00E+00">
                  <c:v>-9.4085399999999997E-4</c:v>
                </c:pt>
                <c:pt idx="80810" formatCode="0.00E+00">
                  <c:v>-9.4021800000000004E-4</c:v>
                </c:pt>
                <c:pt idx="80811" formatCode="0.00E+00">
                  <c:v>-9.3950800000000003E-4</c:v>
                </c:pt>
                <c:pt idx="80812" formatCode="0.00E+00">
                  <c:v>-9.3873100000000005E-4</c:v>
                </c:pt>
                <c:pt idx="80813" formatCode="0.00E+00">
                  <c:v>-9.3789399999999999E-4</c:v>
                </c:pt>
                <c:pt idx="80814" formatCode="0.00E+00">
                  <c:v>-9.3700399999999996E-4</c:v>
                </c:pt>
                <c:pt idx="80815" formatCode="0.00E+00">
                  <c:v>-9.3606600000000005E-4</c:v>
                </c:pt>
                <c:pt idx="80816" formatCode="0.00E+00">
                  <c:v>-9.3508299999999996E-4</c:v>
                </c:pt>
                <c:pt idx="80817" formatCode="0.00E+00">
                  <c:v>-9.34059E-4</c:v>
                </c:pt>
                <c:pt idx="80818" formatCode="0.00E+00">
                  <c:v>-9.3299500000000005E-4</c:v>
                </c:pt>
                <c:pt idx="80819" formatCode="0.00E+00">
                  <c:v>-9.3189100000000001E-4</c:v>
                </c:pt>
                <c:pt idx="80820" formatCode="0.00E+00">
                  <c:v>-9.3074900000000003E-4</c:v>
                </c:pt>
                <c:pt idx="80821" formatCode="0.00E+00">
                  <c:v>-9.2956500000000004E-4</c:v>
                </c:pt>
                <c:pt idx="80822" formatCode="0.00E+00">
                  <c:v>-9.28337E-4</c:v>
                </c:pt>
                <c:pt idx="80823" formatCode="0.00E+00">
                  <c:v>-9.2706199999999998E-4</c:v>
                </c:pt>
                <c:pt idx="80824" formatCode="0.00E+00">
                  <c:v>-9.25734E-4</c:v>
                </c:pt>
                <c:pt idx="80825" formatCode="0.00E+00">
                  <c:v>-9.2434899999999998E-4</c:v>
                </c:pt>
                <c:pt idx="80826" formatCode="0.00E+00">
                  <c:v>-9.2289800000000001E-4</c:v>
                </c:pt>
                <c:pt idx="80827" formatCode="0.00E+00">
                  <c:v>-9.2137399999999998E-4</c:v>
                </c:pt>
                <c:pt idx="80828" formatCode="0.00E+00">
                  <c:v>-9.1976899999999997E-4</c:v>
                </c:pt>
                <c:pt idx="80829" formatCode="0.00E+00">
                  <c:v>-9.1807200000000003E-4</c:v>
                </c:pt>
                <c:pt idx="80830" formatCode="0.00E+00">
                  <c:v>-9.16273E-4</c:v>
                </c:pt>
                <c:pt idx="80831" formatCode="0.00E+00">
                  <c:v>-9.1436000000000002E-4</c:v>
                </c:pt>
                <c:pt idx="80832" formatCode="0.00E+00">
                  <c:v>-9.1231999999999999E-4</c:v>
                </c:pt>
                <c:pt idx="80833" formatCode="0.00E+00">
                  <c:v>-9.1014000000000004E-4</c:v>
                </c:pt>
                <c:pt idx="80834" formatCode="0.00E+00">
                  <c:v>-9.0780600000000004E-4</c:v>
                </c:pt>
                <c:pt idx="80835" formatCode="0.00E+00">
                  <c:v>-9.0530299999999999E-4</c:v>
                </c:pt>
                <c:pt idx="80836" formatCode="0.00E+00">
                  <c:v>-9.0261599999999997E-4</c:v>
                </c:pt>
                <c:pt idx="80837" formatCode="0.00E+00">
                  <c:v>-8.9972700000000001E-4</c:v>
                </c:pt>
                <c:pt idx="80838" formatCode="0.00E+00">
                  <c:v>-8.9661999999999999E-4</c:v>
                </c:pt>
                <c:pt idx="80839" formatCode="0.00E+00">
                  <c:v>-8.9327799999999995E-4</c:v>
                </c:pt>
                <c:pt idx="80840" formatCode="0.00E+00">
                  <c:v>-8.8968200000000004E-4</c:v>
                </c:pt>
                <c:pt idx="80841" formatCode="0.00E+00">
                  <c:v>-8.8581399999999996E-4</c:v>
                </c:pt>
                <c:pt idx="80842" formatCode="0.00E+00">
                  <c:v>-8.8165499999999996E-4</c:v>
                </c:pt>
                <c:pt idx="80843" formatCode="0.00E+00">
                  <c:v>-8.7718500000000005E-4</c:v>
                </c:pt>
                <c:pt idx="80844" formatCode="0.00E+00">
                  <c:v>-8.7238500000000004E-4</c:v>
                </c:pt>
                <c:pt idx="80845" formatCode="0.00E+00">
                  <c:v>-8.6723599999999996E-4</c:v>
                </c:pt>
                <c:pt idx="80846" formatCode="0.00E+00">
                  <c:v>-8.61716E-4</c:v>
                </c:pt>
                <c:pt idx="80847" formatCode="0.00E+00">
                  <c:v>-8.5580499999999996E-4</c:v>
                </c:pt>
                <c:pt idx="80848" formatCode="0.00E+00">
                  <c:v>-8.4948399999999996E-4</c:v>
                </c:pt>
                <c:pt idx="80849" formatCode="0.00E+00">
                  <c:v>-8.4273200000000001E-4</c:v>
                </c:pt>
                <c:pt idx="80850" formatCode="0.00E+00">
                  <c:v>-8.3552699999999997E-4</c:v>
                </c:pt>
                <c:pt idx="80851" formatCode="0.00E+00">
                  <c:v>-8.2785200000000001E-4</c:v>
                </c:pt>
                <c:pt idx="80852" formatCode="0.00E+00">
                  <c:v>-8.1968399999999999E-4</c:v>
                </c:pt>
                <c:pt idx="80853" formatCode="0.00E+00">
                  <c:v>-8.1100400000000004E-4</c:v>
                </c:pt>
                <c:pt idx="80854" formatCode="0.00E+00">
                  <c:v>-8.0179199999999996E-4</c:v>
                </c:pt>
                <c:pt idx="80855" formatCode="0.00E+00">
                  <c:v>-7.9202999999999999E-4</c:v>
                </c:pt>
                <c:pt idx="80856" formatCode="0.00E+00">
                  <c:v>-7.8169800000000005E-4</c:v>
                </c:pt>
                <c:pt idx="80857" formatCode="0.00E+00">
                  <c:v>-7.7077799999999996E-4</c:v>
                </c:pt>
                <c:pt idx="80858" formatCode="0.00E+00">
                  <c:v>-7.5925099999999996E-4</c:v>
                </c:pt>
                <c:pt idx="80859" formatCode="0.00E+00">
                  <c:v>-7.4710100000000002E-4</c:v>
                </c:pt>
                <c:pt idx="80860" formatCode="0.00E+00">
                  <c:v>-7.3431099999999997E-4</c:v>
                </c:pt>
                <c:pt idx="80861" formatCode="0.00E+00">
                  <c:v>-7.2086399999999999E-4</c:v>
                </c:pt>
                <c:pt idx="80862" formatCode="0.00E+00">
                  <c:v>-7.0674599999999996E-4</c:v>
                </c:pt>
                <c:pt idx="80863" formatCode="0.00E+00">
                  <c:v>-6.9194099999999995E-4</c:v>
                </c:pt>
                <c:pt idx="80864" formatCode="0.00E+00">
                  <c:v>-6.76437E-4</c:v>
                </c:pt>
                <c:pt idx="80865" formatCode="0.00E+00">
                  <c:v>-6.6021999999999999E-4</c:v>
                </c:pt>
                <c:pt idx="80866" formatCode="0.00E+00">
                  <c:v>-6.4327899999999996E-4</c:v>
                </c:pt>
                <c:pt idx="80867" formatCode="0.00E+00">
                  <c:v>-6.2560299999999997E-4</c:v>
                </c:pt>
                <c:pt idx="80868" formatCode="0.00E+00">
                  <c:v>-6.0718199999999995E-4</c:v>
                </c:pt>
                <c:pt idx="80869" formatCode="0.00E+00">
                  <c:v>-5.88008E-4</c:v>
                </c:pt>
                <c:pt idx="80870" formatCode="0.00E+00">
                  <c:v>-5.6807299999999999E-4</c:v>
                </c:pt>
                <c:pt idx="80871" formatCode="0.00E+00">
                  <c:v>-5.4737099999999995E-4</c:v>
                </c:pt>
                <c:pt idx="80872" formatCode="0.00E+00">
                  <c:v>-5.2589599999999998E-4</c:v>
                </c:pt>
                <c:pt idx="80873" formatCode="0.00E+00">
                  <c:v>-5.0364699999999997E-4</c:v>
                </c:pt>
                <c:pt idx="80874" formatCode="0.00E+00">
                  <c:v>-4.80619E-4</c:v>
                </c:pt>
                <c:pt idx="80875" formatCode="0.00E+00">
                  <c:v>-4.56811E-4</c:v>
                </c:pt>
                <c:pt idx="80876" formatCode="0.00E+00">
                  <c:v>-4.32225E-4</c:v>
                </c:pt>
                <c:pt idx="80877" formatCode="0.00E+00">
                  <c:v>-4.0686200000000002E-4</c:v>
                </c:pt>
                <c:pt idx="80878" formatCode="0.00E+00">
                  <c:v>-3.8072399999999998E-4</c:v>
                </c:pt>
                <c:pt idx="80879" formatCode="0.00E+00">
                  <c:v>-3.5381799999999999E-4</c:v>
                </c:pt>
                <c:pt idx="80880" formatCode="0.00E+00">
                  <c:v>-3.2614699999999999E-4</c:v>
                </c:pt>
                <c:pt idx="80881" formatCode="0.00E+00">
                  <c:v>-2.9772099999999998E-4</c:v>
                </c:pt>
                <c:pt idx="80882" formatCode="0.00E+00">
                  <c:v>-2.6854800000000002E-4</c:v>
                </c:pt>
                <c:pt idx="80883" formatCode="0.00E+00">
                  <c:v>-2.3864000000000001E-4</c:v>
                </c:pt>
                <c:pt idx="80884" formatCode="0.00E+00">
                  <c:v>-2.0800699999999999E-4</c:v>
                </c:pt>
                <c:pt idx="80885" formatCode="0.00E+00">
                  <c:v>-1.7666399999999999E-4</c:v>
                </c:pt>
                <c:pt idx="80886" formatCode="0.00E+00">
                  <c:v>-1.4462599999999999E-4</c:v>
                </c:pt>
                <c:pt idx="80887" formatCode="0.00E+00">
                  <c:v>-1.1191100000000001E-4</c:v>
                </c:pt>
                <c:pt idx="80888" formatCode="0.00E+00">
                  <c:v>-7.8535000000000006E-5</c:v>
                </c:pt>
                <c:pt idx="80889" formatCode="0.00E+00">
                  <c:v>-4.45196E-5</c:v>
                </c:pt>
                <c:pt idx="80890" formatCode="0.00E+00">
                  <c:v>-9.8858299999999998E-6</c:v>
                </c:pt>
                <c:pt idx="80891" formatCode="0.00E+00">
                  <c:v>2.5343299999999998E-5</c:v>
                </c:pt>
                <c:pt idx="80892" formatCode="0.00E+00">
                  <c:v>6.1143399999999995E-5</c:v>
                </c:pt>
                <c:pt idx="80893" formatCode="0.00E+00">
                  <c:v>9.74884E-5</c:v>
                </c:pt>
                <c:pt idx="80894" formatCode="0.00E+00">
                  <c:v>1.34351E-4</c:v>
                </c:pt>
                <c:pt idx="80895" formatCode="0.00E+00">
                  <c:v>1.71702E-4</c:v>
                </c:pt>
                <c:pt idx="80896" formatCode="0.00E+00">
                  <c:v>2.0951100000000001E-4</c:v>
                </c:pt>
                <c:pt idx="80897" formatCode="0.00E+00">
                  <c:v>2.4774699999999998E-4</c:v>
                </c:pt>
                <c:pt idx="80898" formatCode="0.00E+00">
                  <c:v>2.8637600000000002E-4</c:v>
                </c:pt>
                <c:pt idx="80899" formatCode="0.00E+00">
                  <c:v>3.2536499999999999E-4</c:v>
                </c:pt>
                <c:pt idx="80900" formatCode="0.00E+00">
                  <c:v>3.6467599999999998E-4</c:v>
                </c:pt>
                <c:pt idx="80901" formatCode="0.00E+00">
                  <c:v>4.0427399999999999E-4</c:v>
                </c:pt>
                <c:pt idx="80902" formatCode="0.00E+00">
                  <c:v>4.4412E-4</c:v>
                </c:pt>
                <c:pt idx="80903" formatCode="0.00E+00">
                  <c:v>4.8417499999999999E-4</c:v>
                </c:pt>
                <c:pt idx="80904" formatCode="0.00E+00">
                  <c:v>5.2439800000000003E-4</c:v>
                </c:pt>
                <c:pt idx="80905" formatCode="0.00E+00">
                  <c:v>5.6474800000000001E-4</c:v>
                </c:pt>
                <c:pt idx="80906" formatCode="0.00E+00">
                  <c:v>6.0518200000000001E-4</c:v>
                </c:pt>
                <c:pt idx="80907" formatCode="0.00E+00">
                  <c:v>6.45657E-4</c:v>
                </c:pt>
                <c:pt idx="80908" formatCode="0.00E+00">
                  <c:v>6.8612800000000004E-4</c:v>
                </c:pt>
                <c:pt idx="80909" formatCode="0.00E+00">
                  <c:v>7.2654999999999996E-4</c:v>
                </c:pt>
                <c:pt idx="80910" formatCode="0.00E+00">
                  <c:v>7.6687800000000003E-4</c:v>
                </c:pt>
                <c:pt idx="80911" formatCode="0.00E+00">
                  <c:v>8.0706400000000002E-4</c:v>
                </c:pt>
                <c:pt idx="80912" formatCode="0.00E+00">
                  <c:v>8.4706099999999997E-4</c:v>
                </c:pt>
                <c:pt idx="80913" formatCode="0.00E+00">
                  <c:v>8.8682099999999999E-4</c:v>
                </c:pt>
                <c:pt idx="80914" formatCode="0.00E+00">
                  <c:v>9.2629599999999996E-4</c:v>
                </c:pt>
                <c:pt idx="80915" formatCode="0.00E+00">
                  <c:v>9.6543599999999996E-4</c:v>
                </c:pt>
                <c:pt idx="80916" formatCode="0.00E+00">
                  <c:v>1.0041900000000001E-3</c:v>
                </c:pt>
                <c:pt idx="80917" formatCode="0.00E+00">
                  <c:v>1.0425199999999999E-3</c:v>
                </c:pt>
                <c:pt idx="80918" formatCode="0.00E+00">
                  <c:v>1.08036E-3</c:v>
                </c:pt>
                <c:pt idx="80919" formatCode="0.00E+00">
                  <c:v>1.1176700000000001E-3</c:v>
                </c:pt>
                <c:pt idx="80920" formatCode="0.00E+00">
                  <c:v>1.1544000000000001E-3</c:v>
                </c:pt>
                <c:pt idx="80921" formatCode="0.00E+00">
                  <c:v>1.19049E-3</c:v>
                </c:pt>
                <c:pt idx="80922" formatCode="0.00E+00">
                  <c:v>1.2259E-3</c:v>
                </c:pt>
                <c:pt idx="80923" formatCode="0.00E+00">
                  <c:v>1.2605800000000001E-3</c:v>
                </c:pt>
                <c:pt idx="80924" formatCode="0.00E+00">
                  <c:v>1.29448E-3</c:v>
                </c:pt>
                <c:pt idx="80925" formatCode="0.00E+00">
                  <c:v>1.32755E-3</c:v>
                </c:pt>
                <c:pt idx="80926" formatCode="0.00E+00">
                  <c:v>1.3597399999999999E-3</c:v>
                </c:pt>
                <c:pt idx="80927" formatCode="0.00E+00">
                  <c:v>1.3910000000000001E-3</c:v>
                </c:pt>
                <c:pt idx="80928" formatCode="0.00E+00">
                  <c:v>1.42129E-3</c:v>
                </c:pt>
                <c:pt idx="80929" formatCode="0.00E+00">
                  <c:v>1.45056E-3</c:v>
                </c:pt>
                <c:pt idx="80930" formatCode="0.00E+00">
                  <c:v>1.47875E-3</c:v>
                </c:pt>
                <c:pt idx="80931" formatCode="0.00E+00">
                  <c:v>1.50584E-3</c:v>
                </c:pt>
                <c:pt idx="80932" formatCode="0.00E+00">
                  <c:v>1.53177E-3</c:v>
                </c:pt>
                <c:pt idx="80933" formatCode="0.00E+00">
                  <c:v>1.5564999999999999E-3</c:v>
                </c:pt>
                <c:pt idx="80934" formatCode="0.00E+00">
                  <c:v>1.5799799999999999E-3</c:v>
                </c:pt>
                <c:pt idx="80935" formatCode="0.00E+00">
                  <c:v>1.6021799999999999E-3</c:v>
                </c:pt>
                <c:pt idx="80936" formatCode="0.00E+00">
                  <c:v>1.62305E-3</c:v>
                </c:pt>
                <c:pt idx="80937" formatCode="0.00E+00">
                  <c:v>1.6425599999999999E-3</c:v>
                </c:pt>
                <c:pt idx="80938" formatCode="0.00E+00">
                  <c:v>1.6606699999999999E-3</c:v>
                </c:pt>
                <c:pt idx="80939" formatCode="0.00E+00">
                  <c:v>1.67735E-3</c:v>
                </c:pt>
                <c:pt idx="80940" formatCode="0.00E+00">
                  <c:v>1.6925499999999999E-3</c:v>
                </c:pt>
                <c:pt idx="80941" formatCode="0.00E+00">
                  <c:v>1.7062399999999999E-3</c:v>
                </c:pt>
                <c:pt idx="80942" formatCode="0.00E+00">
                  <c:v>1.7183999999999999E-3</c:v>
                </c:pt>
                <c:pt idx="80943" formatCode="0.00E+00">
                  <c:v>1.7289899999999999E-3</c:v>
                </c:pt>
                <c:pt idx="80944" formatCode="0.00E+00">
                  <c:v>1.73799E-3</c:v>
                </c:pt>
                <c:pt idx="80945" formatCode="0.00E+00">
                  <c:v>1.74537E-3</c:v>
                </c:pt>
                <c:pt idx="80946" formatCode="0.00E+00">
                  <c:v>1.7511E-3</c:v>
                </c:pt>
                <c:pt idx="80947" formatCode="0.00E+00">
                  <c:v>1.7551699999999999E-3</c:v>
                </c:pt>
                <c:pt idx="80948" formatCode="0.00E+00">
                  <c:v>1.7575500000000001E-3</c:v>
                </c:pt>
                <c:pt idx="80949" formatCode="0.00E+00">
                  <c:v>1.75822E-3</c:v>
                </c:pt>
                <c:pt idx="80950" formatCode="0.00E+00">
                  <c:v>1.75716E-3</c:v>
                </c:pt>
                <c:pt idx="80951" formatCode="0.00E+00">
                  <c:v>1.7543700000000001E-3</c:v>
                </c:pt>
                <c:pt idx="80952" formatCode="0.00E+00">
                  <c:v>1.74983E-3</c:v>
                </c:pt>
                <c:pt idx="80953" formatCode="0.00E+00">
                  <c:v>1.7435300000000001E-3</c:v>
                </c:pt>
                <c:pt idx="80954" formatCode="0.00E+00">
                  <c:v>1.7354600000000001E-3</c:v>
                </c:pt>
                <c:pt idx="80955" formatCode="0.00E+00">
                  <c:v>1.72561E-3</c:v>
                </c:pt>
                <c:pt idx="80956" formatCode="0.00E+00">
                  <c:v>1.7139900000000001E-3</c:v>
                </c:pt>
                <c:pt idx="80957" formatCode="0.00E+00">
                  <c:v>1.7005900000000001E-3</c:v>
                </c:pt>
                <c:pt idx="80958" formatCode="0.00E+00">
                  <c:v>1.6854000000000001E-3</c:v>
                </c:pt>
                <c:pt idx="80959" formatCode="0.00E+00">
                  <c:v>1.6684499999999999E-3</c:v>
                </c:pt>
                <c:pt idx="80960" formatCode="0.00E+00">
                  <c:v>1.6497199999999999E-3</c:v>
                </c:pt>
                <c:pt idx="80961" formatCode="0.00E+00">
                  <c:v>1.62923E-3</c:v>
                </c:pt>
                <c:pt idx="80962" formatCode="0.00E+00">
                  <c:v>1.60699E-3</c:v>
                </c:pt>
                <c:pt idx="80963" formatCode="0.00E+00">
                  <c:v>1.583E-3</c:v>
                </c:pt>
                <c:pt idx="80964" formatCode="0.00E+00">
                  <c:v>1.5573E-3</c:v>
                </c:pt>
                <c:pt idx="80965" formatCode="0.00E+00">
                  <c:v>1.52988E-3</c:v>
                </c:pt>
                <c:pt idx="80966" formatCode="0.00E+00">
                  <c:v>1.50077E-3</c:v>
                </c:pt>
                <c:pt idx="80967" formatCode="0.00E+00">
                  <c:v>1.47E-3</c:v>
                </c:pt>
                <c:pt idx="80968" formatCode="0.00E+00">
                  <c:v>1.4375900000000001E-3</c:v>
                </c:pt>
                <c:pt idx="80969" formatCode="0.00E+00">
                  <c:v>1.4035499999999999E-3</c:v>
                </c:pt>
                <c:pt idx="80970" formatCode="0.00E+00">
                  <c:v>1.3679300000000001E-3</c:v>
                </c:pt>
                <c:pt idx="80971" formatCode="0.00E+00">
                  <c:v>1.3307499999999999E-3</c:v>
                </c:pt>
                <c:pt idx="80972" formatCode="0.00E+00">
                  <c:v>1.2920399999999999E-3</c:v>
                </c:pt>
                <c:pt idx="80973" formatCode="0.00E+00">
                  <c:v>1.2518399999999999E-3</c:v>
                </c:pt>
                <c:pt idx="80974" formatCode="0.00E+00">
                  <c:v>1.2101900000000001E-3</c:v>
                </c:pt>
                <c:pt idx="80975" formatCode="0.00E+00">
                  <c:v>1.16712E-3</c:v>
                </c:pt>
                <c:pt idx="80976" formatCode="0.00E+00">
                  <c:v>1.12268E-3</c:v>
                </c:pt>
                <c:pt idx="80977" formatCode="0.00E+00">
                  <c:v>1.0769E-3</c:v>
                </c:pt>
                <c:pt idx="80978" formatCode="0.00E+00">
                  <c:v>1.02984E-3</c:v>
                </c:pt>
                <c:pt idx="80979" formatCode="0.00E+00">
                  <c:v>9.8153499999999996E-4</c:v>
                </c:pt>
                <c:pt idx="80980" formatCode="0.00E+00">
                  <c:v>9.3204099999999999E-4</c:v>
                </c:pt>
                <c:pt idx="80981" formatCode="0.00E+00">
                  <c:v>8.8140400000000002E-4</c:v>
                </c:pt>
                <c:pt idx="80982" formatCode="0.00E+00">
                  <c:v>8.2967800000000003E-4</c:v>
                </c:pt>
                <c:pt idx="80983" formatCode="0.00E+00">
                  <c:v>7.7691499999999998E-4</c:v>
                </c:pt>
                <c:pt idx="80984" formatCode="0.00E+00">
                  <c:v>7.2317099999999999E-4</c:v>
                </c:pt>
                <c:pt idx="80985" formatCode="0.00E+00">
                  <c:v>6.6850099999999995E-4</c:v>
                </c:pt>
                <c:pt idx="80986" formatCode="0.00E+00">
                  <c:v>6.1296500000000004E-4</c:v>
                </c:pt>
                <c:pt idx="80987" formatCode="0.00E+00">
                  <c:v>5.5662099999999998E-4</c:v>
                </c:pt>
                <c:pt idx="80988" formatCode="0.00E+00">
                  <c:v>4.9952899999999997E-4</c:v>
                </c:pt>
                <c:pt idx="80989" formatCode="0.00E+00">
                  <c:v>4.4175099999999999E-4</c:v>
                </c:pt>
                <c:pt idx="80990" formatCode="0.00E+00">
                  <c:v>3.8335000000000002E-4</c:v>
                </c:pt>
                <c:pt idx="80991" formatCode="0.00E+00">
                  <c:v>3.2438999999999998E-4</c:v>
                </c:pt>
                <c:pt idx="80992" formatCode="0.00E+00">
                  <c:v>2.64935E-4</c:v>
                </c:pt>
                <c:pt idx="80993" formatCode="0.00E+00">
                  <c:v>2.0505100000000001E-4</c:v>
                </c:pt>
                <c:pt idx="80994" formatCode="0.00E+00">
                  <c:v>1.44804E-4</c:v>
                </c:pt>
                <c:pt idx="80995" formatCode="0.00E+00">
                  <c:v>8.4260500000000004E-5</c:v>
                </c:pt>
                <c:pt idx="80996" formatCode="0.00E+00">
                  <c:v>2.3488500000000001E-5</c:v>
                </c:pt>
                <c:pt idx="80997" formatCode="0.00E+00">
                  <c:v>-3.7444300000000003E-5</c:v>
                </c:pt>
                <c:pt idx="80998" formatCode="0.00E+00">
                  <c:v>-9.8469500000000003E-5</c:v>
                </c:pt>
                <c:pt idx="80999" formatCode="0.00E+00">
                  <c:v>-1.59519E-4</c:v>
                </c:pt>
                <c:pt idx="81000" formatCode="0.00E+00">
                  <c:v>-2.2052199999999999E-4</c:v>
                </c:pt>
                <c:pt idx="81001" formatCode="0.00E+00">
                  <c:v>-2.8141199999999998E-4</c:v>
                </c:pt>
                <c:pt idx="81002" formatCode="0.00E+00">
                  <c:v>-3.42119E-4</c:v>
                </c:pt>
                <c:pt idx="81003" formatCode="0.00E+00">
                  <c:v>-4.02574E-4</c:v>
                </c:pt>
                <c:pt idx="81004" formatCode="0.00E+00">
                  <c:v>-4.62709E-4</c:v>
                </c:pt>
                <c:pt idx="81005" formatCode="0.00E+00">
                  <c:v>-5.22454E-4</c:v>
                </c:pt>
                <c:pt idx="81006" formatCode="0.00E+00">
                  <c:v>-5.8174300000000002E-4</c:v>
                </c:pt>
                <c:pt idx="81007" formatCode="0.00E+00">
                  <c:v>-6.40506E-4</c:v>
                </c:pt>
                <c:pt idx="81008" formatCode="0.00E+00">
                  <c:v>-6.9867799999999999E-4</c:v>
                </c:pt>
                <c:pt idx="81009" formatCode="0.00E+00">
                  <c:v>-7.5619200000000004E-4</c:v>
                </c:pt>
                <c:pt idx="81010" formatCode="0.00E+00">
                  <c:v>-8.1298099999999995E-4</c:v>
                </c:pt>
                <c:pt idx="81011" formatCode="0.00E+00">
                  <c:v>-8.6898200000000002E-4</c:v>
                </c:pt>
                <c:pt idx="81012" formatCode="0.00E+00">
                  <c:v>-9.2413E-4</c:v>
                </c:pt>
                <c:pt idx="81013" formatCode="0.00E+00">
                  <c:v>-9.7836199999999998E-4</c:v>
                </c:pt>
                <c:pt idx="81014" formatCode="0.00E+00">
                  <c:v>-1.03162E-3</c:v>
                </c:pt>
                <c:pt idx="81015" formatCode="0.00E+00">
                  <c:v>-1.08383E-3</c:v>
                </c:pt>
                <c:pt idx="81016" formatCode="0.00E+00">
                  <c:v>-1.13495E-3</c:v>
                </c:pt>
                <c:pt idx="81017" formatCode="0.00E+00">
                  <c:v>-1.18491E-3</c:v>
                </c:pt>
                <c:pt idx="81018" formatCode="0.00E+00">
                  <c:v>-1.2336599999999999E-3</c:v>
                </c:pt>
                <c:pt idx="81019" formatCode="0.00E+00">
                  <c:v>-1.2811400000000001E-3</c:v>
                </c:pt>
                <c:pt idx="81020" formatCode="0.00E+00">
                  <c:v>-1.3273E-3</c:v>
                </c:pt>
                <c:pt idx="81021" formatCode="0.00E+00">
                  <c:v>-1.3720799999999999E-3</c:v>
                </c:pt>
                <c:pt idx="81022" formatCode="0.00E+00">
                  <c:v>-1.41544E-3</c:v>
                </c:pt>
                <c:pt idx="81023" formatCode="0.00E+00">
                  <c:v>-1.45733E-3</c:v>
                </c:pt>
                <c:pt idx="81024" formatCode="0.00E+00">
                  <c:v>-1.4977E-3</c:v>
                </c:pt>
                <c:pt idx="81025" formatCode="0.00E+00">
                  <c:v>-1.5365000000000001E-3</c:v>
                </c:pt>
                <c:pt idx="81026" formatCode="0.00E+00">
                  <c:v>-1.57369E-3</c:v>
                </c:pt>
                <c:pt idx="81027" formatCode="0.00E+00">
                  <c:v>-1.6092400000000001E-3</c:v>
                </c:pt>
                <c:pt idx="81028" formatCode="0.00E+00">
                  <c:v>-1.6431E-3</c:v>
                </c:pt>
                <c:pt idx="81029" formatCode="0.00E+00">
                  <c:v>-1.6752399999999999E-3</c:v>
                </c:pt>
                <c:pt idx="81030" formatCode="0.00E+00">
                  <c:v>-1.7056199999999999E-3</c:v>
                </c:pt>
                <c:pt idx="81031" formatCode="0.00E+00">
                  <c:v>-1.7342E-3</c:v>
                </c:pt>
                <c:pt idx="81032" formatCode="0.00E+00">
                  <c:v>-1.7609699999999999E-3</c:v>
                </c:pt>
                <c:pt idx="81033" formatCode="0.00E+00">
                  <c:v>-1.78589E-3</c:v>
                </c:pt>
                <c:pt idx="81034" formatCode="0.00E+00">
                  <c:v>-1.80893E-3</c:v>
                </c:pt>
                <c:pt idx="81035" formatCode="0.00E+00">
                  <c:v>-1.83008E-3</c:v>
                </c:pt>
                <c:pt idx="81036" formatCode="0.00E+00">
                  <c:v>-1.84932E-3</c:v>
                </c:pt>
                <c:pt idx="81037" formatCode="0.00E+00">
                  <c:v>-1.8666100000000001E-3</c:v>
                </c:pt>
                <c:pt idx="81038" formatCode="0.00E+00">
                  <c:v>-1.88196E-3</c:v>
                </c:pt>
                <c:pt idx="81039" formatCode="0.00E+00">
                  <c:v>-1.8953399999999999E-3</c:v>
                </c:pt>
                <c:pt idx="81040" formatCode="0.00E+00">
                  <c:v>-1.9067400000000001E-3</c:v>
                </c:pt>
                <c:pt idx="81041" formatCode="0.00E+00">
                  <c:v>-1.9161600000000001E-3</c:v>
                </c:pt>
                <c:pt idx="81042" formatCode="0.00E+00">
                  <c:v>-1.92359E-3</c:v>
                </c:pt>
                <c:pt idx="81043" formatCode="0.00E+00">
                  <c:v>-1.92903E-3</c:v>
                </c:pt>
                <c:pt idx="81044" formatCode="0.00E+00">
                  <c:v>-1.9324800000000001E-3</c:v>
                </c:pt>
                <c:pt idx="81045" formatCode="0.00E+00">
                  <c:v>-1.9339299999999999E-3</c:v>
                </c:pt>
                <c:pt idx="81046" formatCode="0.00E+00">
                  <c:v>-1.9333899999999999E-3</c:v>
                </c:pt>
                <c:pt idx="81047" formatCode="0.00E+00">
                  <c:v>-1.9308699999999999E-3</c:v>
                </c:pt>
                <c:pt idx="81048" formatCode="0.00E+00">
                  <c:v>-1.9263800000000001E-3</c:v>
                </c:pt>
                <c:pt idx="81049" formatCode="0.00E+00">
                  <c:v>-1.9199200000000001E-3</c:v>
                </c:pt>
                <c:pt idx="81050" formatCode="0.00E+00">
                  <c:v>-1.9115200000000001E-3</c:v>
                </c:pt>
                <c:pt idx="81051" formatCode="0.00E+00">
                  <c:v>-1.9011900000000001E-3</c:v>
                </c:pt>
                <c:pt idx="81052" formatCode="0.00E+00">
                  <c:v>-1.88894E-3</c:v>
                </c:pt>
                <c:pt idx="81053" formatCode="0.00E+00">
                  <c:v>-1.8748E-3</c:v>
                </c:pt>
                <c:pt idx="81054" formatCode="0.00E+00">
                  <c:v>-1.8587899999999999E-3</c:v>
                </c:pt>
                <c:pt idx="81055" formatCode="0.00E+00">
                  <c:v>-1.8409399999999999E-3</c:v>
                </c:pt>
                <c:pt idx="81056" formatCode="0.00E+00">
                  <c:v>-1.8212700000000001E-3</c:v>
                </c:pt>
                <c:pt idx="81057" formatCode="0.00E+00">
                  <c:v>-1.79981E-3</c:v>
                </c:pt>
                <c:pt idx="81058" formatCode="0.00E+00">
                  <c:v>-1.7765999999999999E-3</c:v>
                </c:pt>
                <c:pt idx="81059" formatCode="0.00E+00">
                  <c:v>-1.7516599999999999E-3</c:v>
                </c:pt>
                <c:pt idx="81060" formatCode="0.00E+00">
                  <c:v>-1.72504E-3</c:v>
                </c:pt>
                <c:pt idx="81061" formatCode="0.00E+00">
                  <c:v>-1.6967799999999999E-3</c:v>
                </c:pt>
                <c:pt idx="81062" formatCode="0.00E+00">
                  <c:v>-1.6669E-3</c:v>
                </c:pt>
                <c:pt idx="81063" formatCode="0.00E+00">
                  <c:v>-1.63546E-3</c:v>
                </c:pt>
                <c:pt idx="81064" formatCode="0.00E+00">
                  <c:v>-1.60249E-3</c:v>
                </c:pt>
                <c:pt idx="81065" formatCode="0.00E+00">
                  <c:v>-1.5680399999999999E-3</c:v>
                </c:pt>
                <c:pt idx="81066" formatCode="0.00E+00">
                  <c:v>-1.5321600000000001E-3</c:v>
                </c:pt>
                <c:pt idx="81067" formatCode="0.00E+00">
                  <c:v>-1.4949E-3</c:v>
                </c:pt>
                <c:pt idx="81068" formatCode="0.00E+00">
                  <c:v>-1.4563E-3</c:v>
                </c:pt>
                <c:pt idx="81069" formatCode="0.00E+00">
                  <c:v>-1.41642E-3</c:v>
                </c:pt>
                <c:pt idx="81070" formatCode="0.00E+00">
                  <c:v>-1.37531E-3</c:v>
                </c:pt>
                <c:pt idx="81071" formatCode="0.00E+00">
                  <c:v>-1.3330200000000001E-3</c:v>
                </c:pt>
                <c:pt idx="81072" formatCode="0.00E+00">
                  <c:v>-1.2895999999999999E-3</c:v>
                </c:pt>
                <c:pt idx="81073" formatCode="0.00E+00">
                  <c:v>-1.24512E-3</c:v>
                </c:pt>
                <c:pt idx="81074" formatCode="0.00E+00">
                  <c:v>-1.1996299999999999E-3</c:v>
                </c:pt>
                <c:pt idx="81075" formatCode="0.00E+00">
                  <c:v>-1.15318E-3</c:v>
                </c:pt>
                <c:pt idx="81076" formatCode="0.00E+00">
                  <c:v>-1.1058400000000001E-3</c:v>
                </c:pt>
                <c:pt idx="81077" formatCode="0.00E+00">
                  <c:v>-1.05766E-3</c:v>
                </c:pt>
                <c:pt idx="81078" formatCode="0.00E+00">
                  <c:v>-1.0087099999999999E-3</c:v>
                </c:pt>
                <c:pt idx="81079" formatCode="0.00E+00">
                  <c:v>-9.5904400000000004E-4</c:v>
                </c:pt>
                <c:pt idx="81080" formatCode="0.00E+00">
                  <c:v>-9.0872200000000005E-4</c:v>
                </c:pt>
                <c:pt idx="81081" formatCode="0.00E+00">
                  <c:v>-8.5780700000000004E-4</c:v>
                </c:pt>
                <c:pt idx="81082" formatCode="0.00E+00">
                  <c:v>-8.0636100000000001E-4</c:v>
                </c:pt>
                <c:pt idx="81083" formatCode="0.00E+00">
                  <c:v>-7.5444499999999996E-4</c:v>
                </c:pt>
                <c:pt idx="81084" formatCode="0.00E+00">
                  <c:v>-7.0212200000000001E-4</c:v>
                </c:pt>
                <c:pt idx="81085" formatCode="0.00E+00">
                  <c:v>-6.4945400000000005E-4</c:v>
                </c:pt>
                <c:pt idx="81086" formatCode="0.00E+00">
                  <c:v>-5.9650199999999995E-4</c:v>
                </c:pt>
                <c:pt idx="81087" formatCode="0.00E+00">
                  <c:v>-5.4332899999999995E-4</c:v>
                </c:pt>
                <c:pt idx="81088" formatCode="0.00E+00">
                  <c:v>-4.8999600000000003E-4</c:v>
                </c:pt>
                <c:pt idx="81089" formatCode="0.00E+00">
                  <c:v>-4.3656499999999998E-4</c:v>
                </c:pt>
                <c:pt idx="81090" formatCode="0.00E+00">
                  <c:v>-3.8309599999999998E-4</c:v>
                </c:pt>
                <c:pt idx="81091" formatCode="0.00E+00">
                  <c:v>-3.2965099999999998E-4</c:v>
                </c:pt>
                <c:pt idx="81092" formatCode="0.00E+00">
                  <c:v>-2.7628899999999998E-4</c:v>
                </c:pt>
                <c:pt idx="81093" formatCode="0.00E+00">
                  <c:v>-2.2306999999999999E-4</c:v>
                </c:pt>
                <c:pt idx="81094" formatCode="0.00E+00">
                  <c:v>-1.7005300000000001E-4</c:v>
                </c:pt>
                <c:pt idx="81095" formatCode="0.00E+00">
                  <c:v>-1.1729499999999999E-4</c:v>
                </c:pt>
                <c:pt idx="81096" formatCode="0.00E+00">
                  <c:v>-6.4853399999999998E-5</c:v>
                </c:pt>
                <c:pt idx="81097" formatCode="0.00E+00">
                  <c:v>-1.27847E-5</c:v>
                </c:pt>
                <c:pt idx="81098" formatCode="0.00E+00">
                  <c:v>3.8856200000000002E-5</c:v>
                </c:pt>
                <c:pt idx="81099" formatCode="0.00E+00">
                  <c:v>9.0014999999999998E-5</c:v>
                </c:pt>
                <c:pt idx="81100" formatCode="0.00E+00">
                  <c:v>1.4063899999999999E-4</c:v>
                </c:pt>
                <c:pt idx="81101" formatCode="0.00E+00">
                  <c:v>1.90676E-4</c:v>
                </c:pt>
                <c:pt idx="81102" formatCode="0.00E+00">
                  <c:v>2.4007600000000001E-4</c:v>
                </c:pt>
                <c:pt idx="81103" formatCode="0.00E+00">
                  <c:v>2.8878900000000002E-4</c:v>
                </c:pt>
                <c:pt idx="81104" formatCode="0.00E+00">
                  <c:v>3.3676700000000002E-4</c:v>
                </c:pt>
                <c:pt idx="81105" formatCode="0.00E+00">
                  <c:v>3.83965E-4</c:v>
                </c:pt>
                <c:pt idx="81106" formatCode="0.00E+00">
                  <c:v>4.3033699999999998E-4</c:v>
                </c:pt>
                <c:pt idx="81107" formatCode="0.00E+00">
                  <c:v>4.7584E-4</c:v>
                </c:pt>
                <c:pt idx="81108" formatCode="0.00E+00">
                  <c:v>5.2043200000000003E-4</c:v>
                </c:pt>
                <c:pt idx="81109" formatCode="0.00E+00">
                  <c:v>5.64073E-4</c:v>
                </c:pt>
                <c:pt idx="81110" formatCode="0.00E+00">
                  <c:v>6.0672500000000002E-4</c:v>
                </c:pt>
                <c:pt idx="81111" formatCode="0.00E+00">
                  <c:v>6.48349E-4</c:v>
                </c:pt>
                <c:pt idx="81112" formatCode="0.00E+00">
                  <c:v>6.8891199999999997E-4</c:v>
                </c:pt>
                <c:pt idx="81113" formatCode="0.00E+00">
                  <c:v>7.2838099999999995E-4</c:v>
                </c:pt>
                <c:pt idx="81114" formatCode="0.00E+00">
                  <c:v>7.6672299999999997E-4</c:v>
                </c:pt>
                <c:pt idx="81115" formatCode="0.00E+00">
                  <c:v>8.0390799999999999E-4</c:v>
                </c:pt>
                <c:pt idx="81116" formatCode="0.00E+00">
                  <c:v>8.3991000000000003E-4</c:v>
                </c:pt>
                <c:pt idx="81117" formatCode="0.00E+00">
                  <c:v>8.7470199999999999E-4</c:v>
                </c:pt>
                <c:pt idx="81118" formatCode="0.00E+00">
                  <c:v>9.0826000000000004E-4</c:v>
                </c:pt>
                <c:pt idx="81119" formatCode="0.00E+00">
                  <c:v>9.4056200000000004E-4</c:v>
                </c:pt>
                <c:pt idx="81120" formatCode="0.00E+00">
                  <c:v>9.7158800000000001E-4</c:v>
                </c:pt>
                <c:pt idx="81121" formatCode="0.00E+00">
                  <c:v>1.00132E-3</c:v>
                </c:pt>
                <c:pt idx="81122" formatCode="0.00E+00">
                  <c:v>1.0297399999999999E-3</c:v>
                </c:pt>
                <c:pt idx="81123" formatCode="0.00E+00">
                  <c:v>1.0568299999999999E-3</c:v>
                </c:pt>
                <c:pt idx="81124" formatCode="0.00E+00">
                  <c:v>1.08259E-3</c:v>
                </c:pt>
                <c:pt idx="81125" formatCode="0.00E+00">
                  <c:v>1.1069999999999999E-3</c:v>
                </c:pt>
                <c:pt idx="81126" formatCode="0.00E+00">
                  <c:v>1.1300500000000001E-3</c:v>
                </c:pt>
                <c:pt idx="81127" formatCode="0.00E+00">
                  <c:v>1.1517299999999999E-3</c:v>
                </c:pt>
                <c:pt idx="81128" formatCode="0.00E+00">
                  <c:v>1.17205E-3</c:v>
                </c:pt>
                <c:pt idx="81129" formatCode="0.00E+00">
                  <c:v>1.1909900000000001E-3</c:v>
                </c:pt>
                <c:pt idx="81130" formatCode="0.00E+00">
                  <c:v>1.20856E-3</c:v>
                </c:pt>
                <c:pt idx="81131" formatCode="0.00E+00">
                  <c:v>1.2247600000000001E-3</c:v>
                </c:pt>
                <c:pt idx="81132" formatCode="0.00E+00">
                  <c:v>1.23959E-3</c:v>
                </c:pt>
                <c:pt idx="81133" formatCode="0.00E+00">
                  <c:v>1.2530499999999999E-3</c:v>
                </c:pt>
                <c:pt idx="81134" formatCode="0.00E+00">
                  <c:v>1.26515E-3</c:v>
                </c:pt>
                <c:pt idx="81135" formatCode="0.00E+00">
                  <c:v>1.27589E-3</c:v>
                </c:pt>
                <c:pt idx="81136" formatCode="0.00E+00">
                  <c:v>1.2853000000000001E-3</c:v>
                </c:pt>
                <c:pt idx="81137" formatCode="0.00E+00">
                  <c:v>1.2933700000000001E-3</c:v>
                </c:pt>
                <c:pt idx="81138" formatCode="0.00E+00">
                  <c:v>1.3001200000000001E-3</c:v>
                </c:pt>
                <c:pt idx="81139" formatCode="0.00E+00">
                  <c:v>1.30557E-3</c:v>
                </c:pt>
                <c:pt idx="81140" formatCode="0.00E+00">
                  <c:v>1.3097300000000001E-3</c:v>
                </c:pt>
                <c:pt idx="81141" formatCode="0.00E+00">
                  <c:v>1.3126100000000001E-3</c:v>
                </c:pt>
                <c:pt idx="81142" formatCode="0.00E+00">
                  <c:v>1.3142399999999999E-3</c:v>
                </c:pt>
                <c:pt idx="81143" formatCode="0.00E+00">
                  <c:v>1.31463E-3</c:v>
                </c:pt>
                <c:pt idx="81144" formatCode="0.00E+00">
                  <c:v>1.31382E-3</c:v>
                </c:pt>
                <c:pt idx="81145" formatCode="0.00E+00">
                  <c:v>1.3118100000000001E-3</c:v>
                </c:pt>
                <c:pt idx="81146" formatCode="0.00E+00">
                  <c:v>1.3086300000000001E-3</c:v>
                </c:pt>
                <c:pt idx="81147" formatCode="0.00E+00">
                  <c:v>1.3043099999999999E-3</c:v>
                </c:pt>
                <c:pt idx="81148" formatCode="0.00E+00">
                  <c:v>1.2988800000000001E-3</c:v>
                </c:pt>
                <c:pt idx="81149" formatCode="0.00E+00">
                  <c:v>1.29236E-3</c:v>
                </c:pt>
                <c:pt idx="81150" formatCode="0.00E+00">
                  <c:v>1.28477E-3</c:v>
                </c:pt>
                <c:pt idx="81151" formatCode="0.00E+00">
                  <c:v>1.2761599999999999E-3</c:v>
                </c:pt>
                <c:pt idx="81152" formatCode="0.00E+00">
                  <c:v>1.26654E-3</c:v>
                </c:pt>
                <c:pt idx="81153" formatCode="0.00E+00">
                  <c:v>1.25595E-3</c:v>
                </c:pt>
                <c:pt idx="81154" formatCode="0.00E+00">
                  <c:v>1.24442E-3</c:v>
                </c:pt>
                <c:pt idx="81155" formatCode="0.00E+00">
                  <c:v>1.2319799999999999E-3</c:v>
                </c:pt>
                <c:pt idx="81156" formatCode="0.00E+00">
                  <c:v>1.2186600000000001E-3</c:v>
                </c:pt>
                <c:pt idx="81157" formatCode="0.00E+00">
                  <c:v>1.2045000000000001E-3</c:v>
                </c:pt>
                <c:pt idx="81158" formatCode="0.00E+00">
                  <c:v>1.18954E-3</c:v>
                </c:pt>
                <c:pt idx="81159" formatCode="0.00E+00">
                  <c:v>1.1737900000000001E-3</c:v>
                </c:pt>
                <c:pt idx="81160" formatCode="0.00E+00">
                  <c:v>1.1573099999999999E-3</c:v>
                </c:pt>
                <c:pt idx="81161" formatCode="0.00E+00">
                  <c:v>1.1401199999999999E-3</c:v>
                </c:pt>
                <c:pt idx="81162" formatCode="0.00E+00">
                  <c:v>1.1222599999999999E-3</c:v>
                </c:pt>
                <c:pt idx="81163" formatCode="0.00E+00">
                  <c:v>1.1037600000000001E-3</c:v>
                </c:pt>
                <c:pt idx="81164" formatCode="0.00E+00">
                  <c:v>1.0846600000000001E-3</c:v>
                </c:pt>
                <c:pt idx="81165" formatCode="0.00E+00">
                  <c:v>1.06499E-3</c:v>
                </c:pt>
                <c:pt idx="81166" formatCode="0.00E+00">
                  <c:v>1.0447900000000001E-3</c:v>
                </c:pt>
                <c:pt idx="81167" formatCode="0.00E+00">
                  <c:v>1.0241E-3</c:v>
                </c:pt>
                <c:pt idx="81168" formatCode="0.00E+00">
                  <c:v>1.0029399999999999E-3</c:v>
                </c:pt>
                <c:pt idx="81169" formatCode="0.00E+00">
                  <c:v>9.8135999999999991E-4</c:v>
                </c:pt>
                <c:pt idx="81170" formatCode="0.00E+00">
                  <c:v>9.5938499999999999E-4</c:v>
                </c:pt>
                <c:pt idx="81171" formatCode="0.00E+00">
                  <c:v>9.3705199999999996E-4</c:v>
                </c:pt>
                <c:pt idx="81172" formatCode="0.00E+00">
                  <c:v>9.1439400000000001E-4</c:v>
                </c:pt>
                <c:pt idx="81173" formatCode="0.00E+00">
                  <c:v>8.9144500000000004E-4</c:v>
                </c:pt>
                <c:pt idx="81174" formatCode="0.00E+00">
                  <c:v>8.6823800000000002E-4</c:v>
                </c:pt>
                <c:pt idx="81175" formatCode="0.00E+00">
                  <c:v>8.44804E-4</c:v>
                </c:pt>
                <c:pt idx="81176" formatCode="0.00E+00">
                  <c:v>8.2117599999999996E-4</c:v>
                </c:pt>
                <c:pt idx="81177" formatCode="0.00E+00">
                  <c:v>7.9738499999999996E-4</c:v>
                </c:pt>
                <c:pt idx="81178" formatCode="0.00E+00">
                  <c:v>7.7346000000000001E-4</c:v>
                </c:pt>
                <c:pt idx="81179" formatCode="0.00E+00">
                  <c:v>7.4943299999999998E-4</c:v>
                </c:pt>
                <c:pt idx="81180" formatCode="0.00E+00">
                  <c:v>7.2533099999999996E-4</c:v>
                </c:pt>
                <c:pt idx="81181" formatCode="0.00E+00">
                  <c:v>7.0118299999999997E-4</c:v>
                </c:pt>
                <c:pt idx="81182" formatCode="0.00E+00">
                  <c:v>6.7701600000000001E-4</c:v>
                </c:pt>
                <c:pt idx="81183" formatCode="0.00E+00">
                  <c:v>6.5285600000000005E-4</c:v>
                </c:pt>
                <c:pt idx="81184" formatCode="0.00E+00">
                  <c:v>6.2872999999999998E-4</c:v>
                </c:pt>
                <c:pt idx="81185" formatCode="0.00E+00">
                  <c:v>6.0466299999999997E-4</c:v>
                </c:pt>
                <c:pt idx="81186" formatCode="0.00E+00">
                  <c:v>5.8067600000000002E-4</c:v>
                </c:pt>
                <c:pt idx="81187" formatCode="0.00E+00">
                  <c:v>5.5679500000000001E-4</c:v>
                </c:pt>
                <c:pt idx="81188" formatCode="0.00E+00">
                  <c:v>5.3303900000000002E-4</c:v>
                </c:pt>
                <c:pt idx="81189" formatCode="0.00E+00">
                  <c:v>5.0943099999999997E-4</c:v>
                </c:pt>
                <c:pt idx="81190" formatCode="0.00E+00">
                  <c:v>4.8599E-4</c:v>
                </c:pt>
                <c:pt idx="81191" formatCode="0.00E+00">
                  <c:v>4.6273400000000002E-4</c:v>
                </c:pt>
                <c:pt idx="81192" formatCode="0.00E+00">
                  <c:v>4.3968000000000002E-4</c:v>
                </c:pt>
                <c:pt idx="81193" formatCode="0.00E+00">
                  <c:v>4.1684699999999997E-4</c:v>
                </c:pt>
                <c:pt idx="81194" formatCode="0.00E+00">
                  <c:v>3.9424799999999998E-4</c:v>
                </c:pt>
                <c:pt idx="81195" formatCode="0.00E+00">
                  <c:v>3.7189900000000003E-4</c:v>
                </c:pt>
                <c:pt idx="81196" formatCode="0.00E+00">
                  <c:v>3.4981299999999998E-4</c:v>
                </c:pt>
                <c:pt idx="81197" formatCode="0.00E+00">
                  <c:v>3.2800100000000002E-4</c:v>
                </c:pt>
                <c:pt idx="81198" formatCode="0.00E+00">
                  <c:v>3.0647600000000002E-4</c:v>
                </c:pt>
                <c:pt idx="81199" formatCode="0.00E+00">
                  <c:v>2.8524600000000001E-4</c:v>
                </c:pt>
                <c:pt idx="81200" formatCode="0.00E+00">
                  <c:v>2.6432099999999998E-4</c:v>
                </c:pt>
                <c:pt idx="81201" formatCode="0.00E+00">
                  <c:v>2.4370800000000001E-4</c:v>
                </c:pt>
                <c:pt idx="81202" formatCode="0.00E+00">
                  <c:v>2.23415E-4</c:v>
                </c:pt>
                <c:pt idx="81203" formatCode="0.00E+00">
                  <c:v>2.0344699999999999E-4</c:v>
                </c:pt>
                <c:pt idx="81204" formatCode="0.00E+00">
                  <c:v>1.83809E-4</c:v>
                </c:pt>
                <c:pt idx="81205" formatCode="0.00E+00">
                  <c:v>1.64504E-4</c:v>
                </c:pt>
                <c:pt idx="81206" formatCode="0.00E+00">
                  <c:v>1.4553499999999999E-4</c:v>
                </c:pt>
                <c:pt idx="81207" formatCode="0.00E+00">
                  <c:v>1.26904E-4</c:v>
                </c:pt>
                <c:pt idx="81208" formatCode="0.00E+00">
                  <c:v>1.0861099999999999E-4</c:v>
                </c:pt>
                <c:pt idx="81209" formatCode="0.00E+00">
                  <c:v>9.0655999999999994E-5</c:v>
                </c:pt>
                <c:pt idx="81210" formatCode="0.00E+00">
                  <c:v>7.3038099999999994E-5</c:v>
                </c:pt>
                <c:pt idx="81211" formatCode="0.00E+00">
                  <c:v>5.5755099999999997E-5</c:v>
                </c:pt>
                <c:pt idx="81212" formatCode="0.00E+00">
                  <c:v>3.8804099999999997E-5</c:v>
                </c:pt>
                <c:pt idx="81213" formatCode="0.00E+00">
                  <c:v>2.2181300000000001E-5</c:v>
                </c:pt>
                <c:pt idx="81214" formatCode="0.00E+00">
                  <c:v>5.8823700000000002E-6</c:v>
                </c:pt>
                <c:pt idx="81215" formatCode="0.00E+00">
                  <c:v>-1.0098100000000001E-5</c:v>
                </c:pt>
                <c:pt idx="81216" formatCode="0.00E+00">
                  <c:v>-2.5766E-5</c:v>
                </c:pt>
                <c:pt idx="81217" formatCode="0.00E+00">
                  <c:v>-4.1128000000000003E-5</c:v>
                </c:pt>
                <c:pt idx="81218" formatCode="0.00E+00">
                  <c:v>-5.6191399999999999E-5</c:v>
                </c:pt>
                <c:pt idx="81219" formatCode="0.00E+00">
                  <c:v>-7.09641E-5</c:v>
                </c:pt>
                <c:pt idx="81220" formatCode="0.00E+00">
                  <c:v>-8.5454500000000007E-5</c:v>
                </c:pt>
                <c:pt idx="81221" formatCode="0.00E+00">
                  <c:v>-9.9671699999999996E-5</c:v>
                </c:pt>
                <c:pt idx="81222" formatCode="0.00E+00">
                  <c:v>-1.13625E-4</c:v>
                </c:pt>
                <c:pt idx="81223" formatCode="0.00E+00">
                  <c:v>-1.27324E-4</c:v>
                </c:pt>
                <c:pt idx="81224" formatCode="0.00E+00">
                  <c:v>-1.4077999999999999E-4</c:v>
                </c:pt>
                <c:pt idx="81225" formatCode="0.00E+00">
                  <c:v>-1.54003E-4</c:v>
                </c:pt>
                <c:pt idx="81226" formatCode="0.00E+00">
                  <c:v>-1.67004E-4</c:v>
                </c:pt>
                <c:pt idx="81227" formatCode="0.00E+00">
                  <c:v>-1.79793E-4</c:v>
                </c:pt>
                <c:pt idx="81228" formatCode="0.00E+00">
                  <c:v>-1.9238400000000001E-4</c:v>
                </c:pt>
                <c:pt idx="81229" formatCode="0.00E+00">
                  <c:v>-2.0478599999999999E-4</c:v>
                </c:pt>
                <c:pt idx="81230" formatCode="0.00E+00">
                  <c:v>-2.1701199999999999E-4</c:v>
                </c:pt>
                <c:pt idx="81231" formatCode="0.00E+00">
                  <c:v>-2.2907299999999999E-4</c:v>
                </c:pt>
                <c:pt idx="81232" formatCode="0.00E+00">
                  <c:v>-2.4098199999999999E-4</c:v>
                </c:pt>
                <c:pt idx="81233" formatCode="0.00E+00">
                  <c:v>-2.5274999999999999E-4</c:v>
                </c:pt>
                <c:pt idx="81234" formatCode="0.00E+00">
                  <c:v>-2.64388E-4</c:v>
                </c:pt>
                <c:pt idx="81235" formatCode="0.00E+00">
                  <c:v>-2.7590900000000002E-4</c:v>
                </c:pt>
                <c:pt idx="81236" formatCode="0.00E+00">
                  <c:v>-2.8732299999999997E-4</c:v>
                </c:pt>
                <c:pt idx="81237" formatCode="0.00E+00">
                  <c:v>-2.9864300000000002E-4</c:v>
                </c:pt>
                <c:pt idx="81238" formatCode="0.00E+00">
                  <c:v>-3.0987899999999999E-4</c:v>
                </c:pt>
                <c:pt idx="81239" formatCode="0.00E+00">
                  <c:v>-3.2104099999999999E-4</c:v>
                </c:pt>
                <c:pt idx="81240" formatCode="0.00E+00">
                  <c:v>-3.3214099999999999E-4</c:v>
                </c:pt>
                <c:pt idx="81241" formatCode="0.00E+00">
                  <c:v>-3.4318800000000002E-4</c:v>
                </c:pt>
                <c:pt idx="81242" formatCode="0.00E+00">
                  <c:v>-3.5419200000000003E-4</c:v>
                </c:pt>
                <c:pt idx="81243" formatCode="0.00E+00">
                  <c:v>-3.6516199999999998E-4</c:v>
                </c:pt>
                <c:pt idx="81244" formatCode="0.00E+00">
                  <c:v>-3.7610699999999998E-4</c:v>
                </c:pt>
                <c:pt idx="81245" formatCode="0.00E+00">
                  <c:v>-3.87036E-4</c:v>
                </c:pt>
                <c:pt idx="81246" formatCode="0.00E+00">
                  <c:v>-3.9795500000000002E-4</c:v>
                </c:pt>
                <c:pt idx="81247" formatCode="0.00E+00">
                  <c:v>-4.0887299999999997E-4</c:v>
                </c:pt>
                <c:pt idx="81248" formatCode="0.00E+00">
                  <c:v>-4.19796E-4</c:v>
                </c:pt>
                <c:pt idx="81249" formatCode="0.00E+00">
                  <c:v>-4.3072899999999998E-4</c:v>
                </c:pt>
                <c:pt idx="81250" formatCode="0.00E+00">
                  <c:v>-4.4167799999999998E-4</c:v>
                </c:pt>
                <c:pt idx="81251" formatCode="0.00E+00">
                  <c:v>-4.5264799999999999E-4</c:v>
                </c:pt>
                <c:pt idx="81252" formatCode="0.00E+00">
                  <c:v>-4.63642E-4</c:v>
                </c:pt>
                <c:pt idx="81253" formatCode="0.00E+00">
                  <c:v>-4.7466400000000002E-4</c:v>
                </c:pt>
                <c:pt idx="81254" formatCode="0.00E+00">
                  <c:v>-4.8571600000000002E-4</c:v>
                </c:pt>
                <c:pt idx="81255" formatCode="0.00E+00">
                  <c:v>-4.9680000000000004E-4</c:v>
                </c:pt>
                <c:pt idx="81256" formatCode="0.00E+00">
                  <c:v>-5.0791699999999998E-4</c:v>
                </c:pt>
                <c:pt idx="81257" formatCode="0.00E+00">
                  <c:v>-5.1906599999999999E-4</c:v>
                </c:pt>
                <c:pt idx="81258" formatCode="0.00E+00">
                  <c:v>-5.3024699999999997E-4</c:v>
                </c:pt>
                <c:pt idx="81259" formatCode="0.00E+00">
                  <c:v>-5.4145899999999999E-4</c:v>
                </c:pt>
                <c:pt idx="81260" formatCode="0.00E+00">
                  <c:v>-5.5269800000000001E-4</c:v>
                </c:pt>
                <c:pt idx="81261" formatCode="0.00E+00">
                  <c:v>-5.6396300000000001E-4</c:v>
                </c:pt>
                <c:pt idx="81262" formatCode="0.00E+00">
                  <c:v>-5.7524799999999999E-4</c:v>
                </c:pt>
                <c:pt idx="81263" formatCode="0.00E+00">
                  <c:v>-5.8655000000000003E-4</c:v>
                </c:pt>
                <c:pt idx="81264" formatCode="0.00E+00">
                  <c:v>-5.97862E-4</c:v>
                </c:pt>
                <c:pt idx="81265" formatCode="0.00E+00">
                  <c:v>-6.0917700000000003E-4</c:v>
                </c:pt>
                <c:pt idx="81266" formatCode="0.00E+00">
                  <c:v>-6.20489E-4</c:v>
                </c:pt>
                <c:pt idx="81267" formatCode="0.00E+00">
                  <c:v>-6.3178900000000001E-4</c:v>
                </c:pt>
                <c:pt idx="81268" formatCode="0.00E+00">
                  <c:v>-6.43068E-4</c:v>
                </c:pt>
                <c:pt idx="81269" formatCode="0.00E+00">
                  <c:v>-6.5431699999999996E-4</c:v>
                </c:pt>
                <c:pt idx="81270" formatCode="0.00E+00">
                  <c:v>-6.6552500000000004E-4</c:v>
                </c:pt>
                <c:pt idx="81271" formatCode="0.00E+00">
                  <c:v>-6.7668000000000003E-4</c:v>
                </c:pt>
                <c:pt idx="81272" formatCode="0.00E+00">
                  <c:v>-6.8776999999999998E-4</c:v>
                </c:pt>
                <c:pt idx="81273" formatCode="0.00E+00">
                  <c:v>-6.9878300000000002E-4</c:v>
                </c:pt>
                <c:pt idx="81274" formatCode="0.00E+00">
                  <c:v>-7.0970500000000004E-4</c:v>
                </c:pt>
                <c:pt idx="81275" formatCode="0.00E+00">
                  <c:v>-7.2052100000000001E-4</c:v>
                </c:pt>
                <c:pt idx="81276" formatCode="0.00E+00">
                  <c:v>-7.3121799999999995E-4</c:v>
                </c:pt>
                <c:pt idx="81277" formatCode="0.00E+00">
                  <c:v>-7.4177800000000001E-4</c:v>
                </c:pt>
                <c:pt idx="81278" formatCode="0.00E+00">
                  <c:v>-7.5218699999999997E-4</c:v>
                </c:pt>
                <c:pt idx="81279" formatCode="0.00E+00">
                  <c:v>-7.6242699999999998E-4</c:v>
                </c:pt>
                <c:pt idx="81280" formatCode="0.00E+00">
                  <c:v>-7.7248099999999999E-4</c:v>
                </c:pt>
                <c:pt idx="81281" formatCode="0.00E+00">
                  <c:v>-7.8233100000000004E-4</c:v>
                </c:pt>
                <c:pt idx="81282" formatCode="0.00E+00">
                  <c:v>-7.9195899999999996E-4</c:v>
                </c:pt>
                <c:pt idx="81283" formatCode="0.00E+00">
                  <c:v>-8.0134599999999998E-4</c:v>
                </c:pt>
                <c:pt idx="81284" formatCode="0.00E+00">
                  <c:v>-8.1047300000000003E-4</c:v>
                </c:pt>
                <c:pt idx="81285" formatCode="0.00E+00">
                  <c:v>-8.1932100000000002E-4</c:v>
                </c:pt>
                <c:pt idx="81286" formatCode="0.00E+00">
                  <c:v>-8.2786899999999996E-4</c:v>
                </c:pt>
                <c:pt idx="81287" formatCode="0.00E+00">
                  <c:v>-8.3609799999999996E-4</c:v>
                </c:pt>
                <c:pt idx="81288" formatCode="0.00E+00">
                  <c:v>-8.4398700000000004E-4</c:v>
                </c:pt>
                <c:pt idx="81289" formatCode="0.00E+00">
                  <c:v>-8.5151499999999995E-4</c:v>
                </c:pt>
                <c:pt idx="81290" formatCode="0.00E+00">
                  <c:v>-8.5866299999999996E-4</c:v>
                </c:pt>
                <c:pt idx="81291" formatCode="0.00E+00">
                  <c:v>-8.6540800000000002E-4</c:v>
                </c:pt>
                <c:pt idx="81292" formatCode="0.00E+00">
                  <c:v>-8.7173000000000003E-4</c:v>
                </c:pt>
                <c:pt idx="81293" formatCode="0.00E+00">
                  <c:v>-8.7760900000000001E-4</c:v>
                </c:pt>
                <c:pt idx="81294" formatCode="0.00E+00">
                  <c:v>-8.8302300000000003E-4</c:v>
                </c:pt>
                <c:pt idx="81295" formatCode="0.00E+00">
                  <c:v>-8.8795200000000001E-4</c:v>
                </c:pt>
                <c:pt idx="81296" formatCode="0.00E+00">
                  <c:v>-8.9237500000000005E-4</c:v>
                </c:pt>
                <c:pt idx="81297" formatCode="0.00E+00">
                  <c:v>-8.9627100000000003E-4</c:v>
                </c:pt>
                <c:pt idx="81298" formatCode="0.00E+00">
                  <c:v>-8.9961999999999996E-4</c:v>
                </c:pt>
                <c:pt idx="81299" formatCode="0.00E+00">
                  <c:v>-9.0240199999999996E-4</c:v>
                </c:pt>
                <c:pt idx="81300" formatCode="0.00E+00">
                  <c:v>-9.0459799999999995E-4</c:v>
                </c:pt>
                <c:pt idx="81301" formatCode="0.00E+00">
                  <c:v>-9.0618800000000005E-4</c:v>
                </c:pt>
                <c:pt idx="81302" formatCode="0.00E+00">
                  <c:v>-9.0715299999999995E-4</c:v>
                </c:pt>
                <c:pt idx="81303" formatCode="0.00E+00">
                  <c:v>-9.0747500000000004E-4</c:v>
                </c:pt>
                <c:pt idx="81304" formatCode="0.00E+00">
                  <c:v>-9.0713600000000001E-4</c:v>
                </c:pt>
                <c:pt idx="81305" formatCode="0.00E+00">
                  <c:v>-9.0611900000000004E-4</c:v>
                </c:pt>
                <c:pt idx="81306" formatCode="0.00E+00">
                  <c:v>-9.0440599999999996E-4</c:v>
                </c:pt>
                <c:pt idx="81307" formatCode="0.00E+00">
                  <c:v>-9.0198199999999996E-4</c:v>
                </c:pt>
                <c:pt idx="81308" formatCode="0.00E+00">
                  <c:v>-8.98831E-4</c:v>
                </c:pt>
                <c:pt idx="81309" formatCode="0.00E+00">
                  <c:v>-8.9493799999999996E-4</c:v>
                </c:pt>
                <c:pt idx="81310" formatCode="0.00E+00">
                  <c:v>-8.9029099999999998E-4</c:v>
                </c:pt>
                <c:pt idx="81311" formatCode="0.00E+00">
                  <c:v>-8.8487500000000003E-4</c:v>
                </c:pt>
                <c:pt idx="81312" formatCode="0.00E+00">
                  <c:v>-8.7867800000000003E-4</c:v>
                </c:pt>
                <c:pt idx="81313" formatCode="0.00E+00">
                  <c:v>-8.7168900000000004E-4</c:v>
                </c:pt>
                <c:pt idx="81314" formatCode="0.00E+00">
                  <c:v>-8.6389799999999999E-4</c:v>
                </c:pt>
                <c:pt idx="81315" formatCode="0.00E+00">
                  <c:v>-8.5529499999999995E-4</c:v>
                </c:pt>
                <c:pt idx="81316" formatCode="0.00E+00">
                  <c:v>-8.4587200000000001E-4</c:v>
                </c:pt>
                <c:pt idx="81317" formatCode="0.00E+00">
                  <c:v>-8.3562100000000004E-4</c:v>
                </c:pt>
                <c:pt idx="81318" formatCode="0.00E+00">
                  <c:v>-8.2453699999999997E-4</c:v>
                </c:pt>
                <c:pt idx="81319" formatCode="0.00E+00">
                  <c:v>-8.1261300000000001E-4</c:v>
                </c:pt>
                <c:pt idx="81320" formatCode="0.00E+00">
                  <c:v>-7.99846E-4</c:v>
                </c:pt>
                <c:pt idx="81321" formatCode="0.00E+00">
                  <c:v>-7.8623400000000002E-4</c:v>
                </c:pt>
                <c:pt idx="81322" formatCode="0.00E+00">
                  <c:v>-7.7177300000000001E-4</c:v>
                </c:pt>
                <c:pt idx="81323" formatCode="0.00E+00">
                  <c:v>-7.56465E-4</c:v>
                </c:pt>
                <c:pt idx="81324" formatCode="0.00E+00">
                  <c:v>-7.4030799999999996E-4</c:v>
                </c:pt>
                <c:pt idx="81325" formatCode="0.00E+00">
                  <c:v>-7.2330699999999996E-4</c:v>
                </c:pt>
                <c:pt idx="81326" formatCode="0.00E+00">
                  <c:v>-7.0546200000000002E-4</c:v>
                </c:pt>
                <c:pt idx="81327" formatCode="0.00E+00">
                  <c:v>-6.8678000000000001E-4</c:v>
                </c:pt>
                <c:pt idx="81328" formatCode="0.00E+00">
                  <c:v>-6.6726600000000002E-4</c:v>
                </c:pt>
                <c:pt idx="81329" formatCode="0.00E+00">
                  <c:v>-6.4692600000000003E-4</c:v>
                </c:pt>
                <c:pt idx="81330" formatCode="0.00E+00">
                  <c:v>-6.2576999999999999E-4</c:v>
                </c:pt>
                <c:pt idx="81331" formatCode="0.00E+00">
                  <c:v>-6.0380600000000003E-4</c:v>
                </c:pt>
                <c:pt idx="81332" formatCode="0.00E+00">
                  <c:v>-5.8104599999999999E-4</c:v>
                </c:pt>
                <c:pt idx="81333" formatCode="0.00E+00">
                  <c:v>-5.5750199999999998E-4</c:v>
                </c:pt>
                <c:pt idx="81334" formatCode="0.00E+00">
                  <c:v>-5.3318799999999998E-4</c:v>
                </c:pt>
                <c:pt idx="81335" formatCode="0.00E+00">
                  <c:v>-5.08118E-4</c:v>
                </c:pt>
                <c:pt idx="81336" formatCode="0.00E+00">
                  <c:v>-4.8230899999999999E-4</c:v>
                </c:pt>
                <c:pt idx="81337" formatCode="0.00E+00">
                  <c:v>-4.55778E-4</c:v>
                </c:pt>
                <c:pt idx="81338" formatCode="0.00E+00">
                  <c:v>-4.2854299999999998E-4</c:v>
                </c:pt>
                <c:pt idx="81339" formatCode="0.00E+00">
                  <c:v>-4.0062499999999999E-4</c:v>
                </c:pt>
                <c:pt idx="81340" formatCode="0.00E+00">
                  <c:v>-3.7204499999999999E-4</c:v>
                </c:pt>
                <c:pt idx="81341" formatCode="0.00E+00">
                  <c:v>-3.42825E-4</c:v>
                </c:pt>
                <c:pt idx="81342" formatCode="0.00E+00">
                  <c:v>-3.1299000000000002E-4</c:v>
                </c:pt>
                <c:pt idx="81343" formatCode="0.00E+00">
                  <c:v>-2.82563E-4</c:v>
                </c:pt>
                <c:pt idx="81344" formatCode="0.00E+00">
                  <c:v>-2.5157000000000001E-4</c:v>
                </c:pt>
                <c:pt idx="81345" formatCode="0.00E+00">
                  <c:v>-2.2003999999999999E-4</c:v>
                </c:pt>
                <c:pt idx="81346" formatCode="0.00E+00">
                  <c:v>-1.87999E-4</c:v>
                </c:pt>
                <c:pt idx="81347" formatCode="0.00E+00">
                  <c:v>-1.5547799999999999E-4</c:v>
                </c:pt>
                <c:pt idx="81348" formatCode="0.00E+00">
                  <c:v>-1.2250600000000001E-4</c:v>
                </c:pt>
                <c:pt idx="81349" formatCode="0.00E+00">
                  <c:v>-8.9115600000000004E-5</c:v>
                </c:pt>
                <c:pt idx="81350" formatCode="0.00E+00">
                  <c:v>-5.5337899999999997E-5</c:v>
                </c:pt>
                <c:pt idx="81351" formatCode="0.00E+00">
                  <c:v>-2.1206400000000001E-5</c:v>
                </c:pt>
                <c:pt idx="81352" formatCode="0.00E+00">
                  <c:v>1.32447E-5</c:v>
                </c:pt>
                <c:pt idx="81353" formatCode="0.00E+00">
                  <c:v>4.79807E-5</c:v>
                </c:pt>
                <c:pt idx="81354" formatCode="0.00E+00">
                  <c:v>8.2965800000000004E-5</c:v>
                </c:pt>
                <c:pt idx="81355" formatCode="0.00E+00">
                  <c:v>1.18164E-4</c:v>
                </c:pt>
                <c:pt idx="81356" formatCode="0.00E+00">
                  <c:v>1.53537E-4</c:v>
                </c:pt>
                <c:pt idx="81357" formatCode="0.00E+00">
                  <c:v>1.8904800000000001E-4</c:v>
                </c:pt>
                <c:pt idx="81358" formatCode="0.00E+00">
                  <c:v>2.2465899999999999E-4</c:v>
                </c:pt>
                <c:pt idx="81359" formatCode="0.00E+00">
                  <c:v>2.6033099999999998E-4</c:v>
                </c:pt>
                <c:pt idx="81360" formatCode="0.00E+00">
                  <c:v>2.9602300000000002E-4</c:v>
                </c:pt>
                <c:pt idx="81361" formatCode="0.00E+00">
                  <c:v>3.3169800000000001E-4</c:v>
                </c:pt>
                <c:pt idx="81362" formatCode="0.00E+00">
                  <c:v>3.6731300000000003E-4</c:v>
                </c:pt>
                <c:pt idx="81363" formatCode="0.00E+00">
                  <c:v>4.02829E-4</c:v>
                </c:pt>
                <c:pt idx="81364" formatCode="0.00E+00">
                  <c:v>4.38205E-4</c:v>
                </c:pt>
                <c:pt idx="81365" formatCode="0.00E+00">
                  <c:v>4.7340000000000001E-4</c:v>
                </c:pt>
                <c:pt idx="81366" formatCode="0.00E+00">
                  <c:v>5.0837300000000001E-4</c:v>
                </c:pt>
                <c:pt idx="81367" formatCode="0.00E+00">
                  <c:v>5.4308299999999998E-4</c:v>
                </c:pt>
                <c:pt idx="81368" formatCode="0.00E+00">
                  <c:v>5.7748800000000002E-4</c:v>
                </c:pt>
                <c:pt idx="81369" formatCode="0.00E+00">
                  <c:v>6.1154700000000005E-4</c:v>
                </c:pt>
                <c:pt idx="81370" formatCode="0.00E+00">
                  <c:v>6.4521999999999995E-4</c:v>
                </c:pt>
                <c:pt idx="81371" formatCode="0.00E+00">
                  <c:v>6.7846400000000004E-4</c:v>
                </c:pt>
                <c:pt idx="81372" formatCode="0.00E+00">
                  <c:v>7.1124000000000003E-4</c:v>
                </c:pt>
                <c:pt idx="81373" formatCode="0.00E+00">
                  <c:v>7.4350800000000004E-4</c:v>
                </c:pt>
                <c:pt idx="81374" formatCode="0.00E+00">
                  <c:v>7.7522599999999995E-4</c:v>
                </c:pt>
                <c:pt idx="81375" formatCode="0.00E+00">
                  <c:v>8.0635500000000003E-4</c:v>
                </c:pt>
                <c:pt idx="81376" formatCode="0.00E+00">
                  <c:v>8.3685699999999999E-4</c:v>
                </c:pt>
                <c:pt idx="81377" formatCode="0.00E+00">
                  <c:v>8.6669099999999995E-4</c:v>
                </c:pt>
                <c:pt idx="81378" formatCode="0.00E+00">
                  <c:v>8.9582099999999999E-4</c:v>
                </c:pt>
                <c:pt idx="81379" formatCode="0.00E+00">
                  <c:v>9.2420899999999995E-4</c:v>
                </c:pt>
                <c:pt idx="81380" formatCode="0.00E+00">
                  <c:v>9.51818E-4</c:v>
                </c:pt>
                <c:pt idx="81381" formatCode="0.00E+00">
                  <c:v>9.7861200000000001E-4</c:v>
                </c:pt>
                <c:pt idx="81382" formatCode="0.00E+00">
                  <c:v>1.00456E-3</c:v>
                </c:pt>
                <c:pt idx="81383" formatCode="0.00E+00">
                  <c:v>1.02961E-3</c:v>
                </c:pt>
                <c:pt idx="81384" formatCode="0.00E+00">
                  <c:v>1.0537599999999999E-3</c:v>
                </c:pt>
                <c:pt idx="81385" formatCode="0.00E+00">
                  <c:v>1.0769499999999999E-3</c:v>
                </c:pt>
                <c:pt idx="81386" formatCode="0.00E+00">
                  <c:v>1.0991600000000001E-3</c:v>
                </c:pt>
                <c:pt idx="81387" formatCode="0.00E+00">
                  <c:v>1.12035E-3</c:v>
                </c:pt>
                <c:pt idx="81388" formatCode="0.00E+00">
                  <c:v>1.14051E-3</c:v>
                </c:pt>
                <c:pt idx="81389" formatCode="0.00E+00">
                  <c:v>1.1595900000000001E-3</c:v>
                </c:pt>
                <c:pt idx="81390" formatCode="0.00E+00">
                  <c:v>1.1775900000000001E-3</c:v>
                </c:pt>
                <c:pt idx="81391" formatCode="0.00E+00">
                  <c:v>1.1944499999999999E-3</c:v>
                </c:pt>
                <c:pt idx="81392" formatCode="0.00E+00">
                  <c:v>1.2101799999999999E-3</c:v>
                </c:pt>
                <c:pt idx="81393" formatCode="0.00E+00">
                  <c:v>1.22473E-3</c:v>
                </c:pt>
                <c:pt idx="81394" formatCode="0.00E+00">
                  <c:v>1.2381E-3</c:v>
                </c:pt>
                <c:pt idx="81395" formatCode="0.00E+00">
                  <c:v>1.2502500000000001E-3</c:v>
                </c:pt>
                <c:pt idx="81396" formatCode="0.00E+00">
                  <c:v>1.26118E-3</c:v>
                </c:pt>
                <c:pt idx="81397" formatCode="0.00E+00">
                  <c:v>1.27086E-3</c:v>
                </c:pt>
                <c:pt idx="81398" formatCode="0.00E+00">
                  <c:v>1.27928E-3</c:v>
                </c:pt>
                <c:pt idx="81399" formatCode="0.00E+00">
                  <c:v>1.2864300000000001E-3</c:v>
                </c:pt>
                <c:pt idx="81400" formatCode="0.00E+00">
                  <c:v>1.29229E-3</c:v>
                </c:pt>
                <c:pt idx="81401" formatCode="0.00E+00">
                  <c:v>1.29685E-3</c:v>
                </c:pt>
                <c:pt idx="81402" formatCode="0.00E+00">
                  <c:v>1.3001E-3</c:v>
                </c:pt>
                <c:pt idx="81403" formatCode="0.00E+00">
                  <c:v>1.30204E-3</c:v>
                </c:pt>
                <c:pt idx="81404" formatCode="0.00E+00">
                  <c:v>1.30265E-3</c:v>
                </c:pt>
                <c:pt idx="81405" formatCode="0.00E+00">
                  <c:v>1.3019500000000001E-3</c:v>
                </c:pt>
                <c:pt idx="81406" formatCode="0.00E+00">
                  <c:v>1.29991E-3</c:v>
                </c:pt>
                <c:pt idx="81407" formatCode="0.00E+00">
                  <c:v>1.29655E-3</c:v>
                </c:pt>
                <c:pt idx="81408" formatCode="0.00E+00">
                  <c:v>1.2918599999999999E-3</c:v>
                </c:pt>
                <c:pt idx="81409" formatCode="0.00E+00">
                  <c:v>1.2858399999999999E-3</c:v>
                </c:pt>
                <c:pt idx="81410" formatCode="0.00E+00">
                  <c:v>1.2784999999999999E-3</c:v>
                </c:pt>
                <c:pt idx="81411" formatCode="0.00E+00">
                  <c:v>1.2698500000000001E-3</c:v>
                </c:pt>
                <c:pt idx="81412" formatCode="0.00E+00">
                  <c:v>1.2598900000000001E-3</c:v>
                </c:pt>
                <c:pt idx="81413" formatCode="0.00E+00">
                  <c:v>1.2486299999999999E-3</c:v>
                </c:pt>
                <c:pt idx="81414" formatCode="0.00E+00">
                  <c:v>1.23609E-3</c:v>
                </c:pt>
                <c:pt idx="81415" formatCode="0.00E+00">
                  <c:v>1.2222699999999999E-3</c:v>
                </c:pt>
                <c:pt idx="81416" formatCode="0.00E+00">
                  <c:v>1.2071899999999999E-3</c:v>
                </c:pt>
                <c:pt idx="81417" formatCode="0.00E+00">
                  <c:v>1.1908699999999999E-3</c:v>
                </c:pt>
                <c:pt idx="81418" formatCode="0.00E+00">
                  <c:v>1.17332E-3</c:v>
                </c:pt>
                <c:pt idx="81419" formatCode="0.00E+00">
                  <c:v>1.15456E-3</c:v>
                </c:pt>
                <c:pt idx="81420" formatCode="0.00E+00">
                  <c:v>1.13462E-3</c:v>
                </c:pt>
                <c:pt idx="81421" formatCode="0.00E+00">
                  <c:v>1.1135100000000001E-3</c:v>
                </c:pt>
                <c:pt idx="81422" formatCode="0.00E+00">
                  <c:v>1.0912700000000001E-3</c:v>
                </c:pt>
                <c:pt idx="81423" formatCode="0.00E+00">
                  <c:v>1.0679000000000001E-3</c:v>
                </c:pt>
                <c:pt idx="81424" formatCode="0.00E+00">
                  <c:v>1.04345E-3</c:v>
                </c:pt>
                <c:pt idx="81425" formatCode="0.00E+00">
                  <c:v>1.01793E-3</c:v>
                </c:pt>
                <c:pt idx="81426" formatCode="0.00E+00">
                  <c:v>9.9138700000000004E-4</c:v>
                </c:pt>
                <c:pt idx="81427" formatCode="0.00E+00">
                  <c:v>9.6383999999999999E-4</c:v>
                </c:pt>
                <c:pt idx="81428" formatCode="0.00E+00">
                  <c:v>9.3532299999999995E-4</c:v>
                </c:pt>
                <c:pt idx="81429" formatCode="0.00E+00">
                  <c:v>9.0587100000000004E-4</c:v>
                </c:pt>
                <c:pt idx="81430" formatCode="0.00E+00">
                  <c:v>8.7551700000000003E-4</c:v>
                </c:pt>
                <c:pt idx="81431" formatCode="0.00E+00">
                  <c:v>8.4429700000000004E-4</c:v>
                </c:pt>
                <c:pt idx="81432" formatCode="0.00E+00">
                  <c:v>8.1224800000000001E-4</c:v>
                </c:pt>
                <c:pt idx="81433" formatCode="0.00E+00">
                  <c:v>7.7940699999999997E-4</c:v>
                </c:pt>
                <c:pt idx="81434" formatCode="0.00E+00">
                  <c:v>7.4581300000000001E-4</c:v>
                </c:pt>
                <c:pt idx="81435" formatCode="0.00E+00">
                  <c:v>7.1150499999999997E-4</c:v>
                </c:pt>
                <c:pt idx="81436" formatCode="0.00E+00">
                  <c:v>6.7652499999999998E-4</c:v>
                </c:pt>
                <c:pt idx="81437" formatCode="0.00E+00">
                  <c:v>6.4091199999999999E-4</c:v>
                </c:pt>
                <c:pt idx="81438" formatCode="0.00E+00">
                  <c:v>6.0470900000000004E-4</c:v>
                </c:pt>
                <c:pt idx="81439" formatCode="0.00E+00">
                  <c:v>5.6795999999999995E-4</c:v>
                </c:pt>
                <c:pt idx="81440" formatCode="0.00E+00">
                  <c:v>5.3070600000000004E-4</c:v>
                </c:pt>
                <c:pt idx="81441" formatCode="0.00E+00">
                  <c:v>4.9299200000000004E-4</c:v>
                </c:pt>
                <c:pt idx="81442" formatCode="0.00E+00">
                  <c:v>4.5486300000000001E-4</c:v>
                </c:pt>
                <c:pt idx="81443" formatCode="0.00E+00">
                  <c:v>4.16363E-4</c:v>
                </c:pt>
                <c:pt idx="81444" formatCode="0.00E+00">
                  <c:v>3.77537E-4</c:v>
                </c:pt>
                <c:pt idx="81445" formatCode="0.00E+00">
                  <c:v>3.38432E-4</c:v>
                </c:pt>
                <c:pt idx="81446" formatCode="0.00E+00">
                  <c:v>2.9909199999999999E-4</c:v>
                </c:pt>
                <c:pt idx="81447" formatCode="0.00E+00">
                  <c:v>2.59564E-4</c:v>
                </c:pt>
                <c:pt idx="81448" formatCode="0.00E+00">
                  <c:v>2.1989399999999999E-4</c:v>
                </c:pt>
                <c:pt idx="81449" formatCode="0.00E+00">
                  <c:v>1.8012900000000001E-4</c:v>
                </c:pt>
                <c:pt idx="81450" formatCode="0.00E+00">
                  <c:v>1.4031300000000001E-4</c:v>
                </c:pt>
                <c:pt idx="81451" formatCode="0.00E+00">
                  <c:v>1.00494E-4</c:v>
                </c:pt>
                <c:pt idx="81452" formatCode="0.00E+00">
                  <c:v>6.0717899999999997E-5</c:v>
                </c:pt>
                <c:pt idx="81453" formatCode="0.00E+00">
                  <c:v>2.1029599999999999E-5</c:v>
                </c:pt>
                <c:pt idx="81454" formatCode="0.00E+00">
                  <c:v>-1.8524899999999999E-5</c:v>
                </c:pt>
                <c:pt idx="81455" formatCode="0.00E+00">
                  <c:v>-5.7900599999999999E-5</c:v>
                </c:pt>
                <c:pt idx="81456" formatCode="0.00E+00">
                  <c:v>-9.7052600000000007E-5</c:v>
                </c:pt>
                <c:pt idx="81457" formatCode="0.00E+00">
                  <c:v>-1.3593700000000001E-4</c:v>
                </c:pt>
                <c:pt idx="81458" formatCode="0.00E+00">
                  <c:v>-1.7450899999999999E-4</c:v>
                </c:pt>
                <c:pt idx="81459" formatCode="0.00E+00">
                  <c:v>-2.12726E-4</c:v>
                </c:pt>
                <c:pt idx="81460" formatCode="0.00E+00">
                  <c:v>-2.5054500000000002E-4</c:v>
                </c:pt>
                <c:pt idx="81461" formatCode="0.00E+00">
                  <c:v>-2.8792500000000002E-4</c:v>
                </c:pt>
                <c:pt idx="81462" formatCode="0.00E+00">
                  <c:v>-3.2482399999999998E-4</c:v>
                </c:pt>
                <c:pt idx="81463" formatCode="0.00E+00">
                  <c:v>-3.6120100000000001E-4</c:v>
                </c:pt>
                <c:pt idx="81464" formatCode="0.00E+00">
                  <c:v>-3.9701800000000001E-4</c:v>
                </c:pt>
                <c:pt idx="81465" formatCode="0.00E+00">
                  <c:v>-4.3223600000000001E-4</c:v>
                </c:pt>
                <c:pt idx="81466" formatCode="0.00E+00">
                  <c:v>-4.6681700000000001E-4</c:v>
                </c:pt>
                <c:pt idx="81467" formatCode="0.00E+00">
                  <c:v>-5.0072400000000003E-4</c:v>
                </c:pt>
                <c:pt idx="81468" formatCode="0.00E+00">
                  <c:v>-5.3392200000000004E-4</c:v>
                </c:pt>
                <c:pt idx="81469" formatCode="0.00E+00">
                  <c:v>-5.6637600000000005E-4</c:v>
                </c:pt>
                <c:pt idx="81470" formatCode="0.00E+00">
                  <c:v>-5.9805299999999997E-4</c:v>
                </c:pt>
                <c:pt idx="81471" formatCode="0.00E+00">
                  <c:v>-6.2892099999999995E-4</c:v>
                </c:pt>
                <c:pt idx="81472" formatCode="0.00E+00">
                  <c:v>-6.5894900000000004E-4</c:v>
                </c:pt>
                <c:pt idx="81473" formatCode="0.00E+00">
                  <c:v>-6.8810699999999998E-4</c:v>
                </c:pt>
                <c:pt idx="81474" formatCode="0.00E+00">
                  <c:v>-7.16368E-4</c:v>
                </c:pt>
                <c:pt idx="81475" formatCode="0.00E+00">
                  <c:v>-7.4370299999999996E-4</c:v>
                </c:pt>
                <c:pt idx="81476" formatCode="0.00E+00">
                  <c:v>-7.7008700000000003E-4</c:v>
                </c:pt>
                <c:pt idx="81477" formatCode="0.00E+00">
                  <c:v>-7.9549700000000004E-4</c:v>
                </c:pt>
                <c:pt idx="81478" formatCode="0.00E+00">
                  <c:v>-8.1990899999999996E-4</c:v>
                </c:pt>
                <c:pt idx="81479" formatCode="0.00E+00">
                  <c:v>-8.4330199999999998E-4</c:v>
                </c:pt>
                <c:pt idx="81480" formatCode="0.00E+00">
                  <c:v>-8.6565600000000002E-4</c:v>
                </c:pt>
                <c:pt idx="81481" formatCode="0.00E+00">
                  <c:v>-8.8695199999999999E-4</c:v>
                </c:pt>
                <c:pt idx="81482" formatCode="0.00E+00">
                  <c:v>-9.0717399999999996E-4</c:v>
                </c:pt>
                <c:pt idx="81483" formatCode="0.00E+00">
                  <c:v>-9.2630700000000002E-4</c:v>
                </c:pt>
                <c:pt idx="81484" formatCode="0.00E+00">
                  <c:v>-9.4433600000000005E-4</c:v>
                </c:pt>
                <c:pt idx="81485" formatCode="0.00E+00">
                  <c:v>-9.6124899999999996E-4</c:v>
                </c:pt>
                <c:pt idx="81486" formatCode="0.00E+00">
                  <c:v>-9.7703599999999992E-4</c:v>
                </c:pt>
                <c:pt idx="81487" formatCode="0.00E+00">
                  <c:v>-9.9168699999999999E-4</c:v>
                </c:pt>
                <c:pt idx="81488" formatCode="0.00E+00">
                  <c:v>-1.00519E-3</c:v>
                </c:pt>
                <c:pt idx="81489" formatCode="0.00E+00">
                  <c:v>-1.0175500000000001E-3</c:v>
                </c:pt>
                <c:pt idx="81490" formatCode="0.00E+00">
                  <c:v>-1.0287600000000001E-3</c:v>
                </c:pt>
                <c:pt idx="81491" formatCode="0.00E+00">
                  <c:v>-1.03881E-3</c:v>
                </c:pt>
                <c:pt idx="81492" formatCode="0.00E+00">
                  <c:v>-1.0476999999999999E-3</c:v>
                </c:pt>
                <c:pt idx="81493" formatCode="0.00E+00">
                  <c:v>-1.05543E-3</c:v>
                </c:pt>
                <c:pt idx="81494" formatCode="0.00E+00">
                  <c:v>-1.062E-3</c:v>
                </c:pt>
                <c:pt idx="81495" formatCode="0.00E+00">
                  <c:v>-1.0674300000000001E-3</c:v>
                </c:pt>
                <c:pt idx="81496" formatCode="0.00E+00">
                  <c:v>-1.0717000000000001E-3</c:v>
                </c:pt>
                <c:pt idx="81497" formatCode="0.00E+00">
                  <c:v>-1.0748299999999999E-3</c:v>
                </c:pt>
                <c:pt idx="81498" formatCode="0.00E+00">
                  <c:v>-1.07683E-3</c:v>
                </c:pt>
                <c:pt idx="81499" formatCode="0.00E+00">
                  <c:v>-1.07771E-3</c:v>
                </c:pt>
                <c:pt idx="81500" formatCode="0.00E+00">
                  <c:v>-1.0774599999999999E-3</c:v>
                </c:pt>
                <c:pt idx="81501" formatCode="0.00E+00">
                  <c:v>-1.0761200000000001E-3</c:v>
                </c:pt>
                <c:pt idx="81502" formatCode="0.00E+00">
                  <c:v>-1.07368E-3</c:v>
                </c:pt>
                <c:pt idx="81503" formatCode="0.00E+00">
                  <c:v>-1.0701700000000001E-3</c:v>
                </c:pt>
                <c:pt idx="81504" formatCode="0.00E+00">
                  <c:v>-1.0656000000000001E-3</c:v>
                </c:pt>
                <c:pt idx="81505" formatCode="0.00E+00">
                  <c:v>-1.05999E-3</c:v>
                </c:pt>
                <c:pt idx="81506" formatCode="0.00E+00">
                  <c:v>-1.0533599999999999E-3</c:v>
                </c:pt>
                <c:pt idx="81507" formatCode="0.00E+00">
                  <c:v>-1.04572E-3</c:v>
                </c:pt>
                <c:pt idx="81508" formatCode="0.00E+00">
                  <c:v>-1.0370900000000001E-3</c:v>
                </c:pt>
                <c:pt idx="81509" formatCode="0.00E+00">
                  <c:v>-1.0275099999999999E-3</c:v>
                </c:pt>
                <c:pt idx="81510" formatCode="0.00E+00">
                  <c:v>-1.01698E-3</c:v>
                </c:pt>
                <c:pt idx="81511" formatCode="0.00E+00">
                  <c:v>-1.0055400000000001E-3</c:v>
                </c:pt>
                <c:pt idx="81512" formatCode="0.00E+00">
                  <c:v>-9.9320799999999998E-4</c:v>
                </c:pt>
                <c:pt idx="81513" formatCode="0.00E+00">
                  <c:v>-9.8001100000000003E-4</c:v>
                </c:pt>
                <c:pt idx="81514" formatCode="0.00E+00">
                  <c:v>-9.6597600000000001E-4</c:v>
                </c:pt>
                <c:pt idx="81515" formatCode="0.00E+00">
                  <c:v>-9.5113000000000001E-4</c:v>
                </c:pt>
                <c:pt idx="81516" formatCode="0.00E+00">
                  <c:v>-9.3550199999999995E-4</c:v>
                </c:pt>
                <c:pt idx="81517" formatCode="0.00E+00">
                  <c:v>-9.1911900000000003E-4</c:v>
                </c:pt>
                <c:pt idx="81518" formatCode="0.00E+00">
                  <c:v>-9.02012E-4</c:v>
                </c:pt>
                <c:pt idx="81519" formatCode="0.00E+00">
                  <c:v>-8.8421099999999998E-4</c:v>
                </c:pt>
                <c:pt idx="81520" formatCode="0.00E+00">
                  <c:v>-8.6574600000000003E-4</c:v>
                </c:pt>
                <c:pt idx="81521" formatCode="0.00E+00">
                  <c:v>-8.4664899999999999E-4</c:v>
                </c:pt>
                <c:pt idx="81522" formatCode="0.00E+00">
                  <c:v>-8.2695200000000005E-4</c:v>
                </c:pt>
                <c:pt idx="81523" formatCode="0.00E+00">
                  <c:v>-8.0668600000000003E-4</c:v>
                </c:pt>
                <c:pt idx="81524" formatCode="0.00E+00">
                  <c:v>-7.8588499999999995E-4</c:v>
                </c:pt>
                <c:pt idx="81525" formatCode="0.00E+00">
                  <c:v>-7.6457999999999995E-4</c:v>
                </c:pt>
                <c:pt idx="81526" formatCode="0.00E+00">
                  <c:v>-7.4280500000000003E-4</c:v>
                </c:pt>
                <c:pt idx="81527" formatCode="0.00E+00">
                  <c:v>-7.2059299999999995E-4</c:v>
                </c:pt>
                <c:pt idx="81528" formatCode="0.00E+00">
                  <c:v>-6.9797800000000003E-4</c:v>
                </c:pt>
                <c:pt idx="81529" formatCode="0.00E+00">
                  <c:v>-6.7499200000000002E-4</c:v>
                </c:pt>
                <c:pt idx="81530" formatCode="0.00E+00">
                  <c:v>-6.5167000000000003E-4</c:v>
                </c:pt>
                <c:pt idx="81531" formatCode="0.00E+00">
                  <c:v>-6.2804400000000002E-4</c:v>
                </c:pt>
                <c:pt idx="81532" formatCode="0.00E+00">
                  <c:v>-6.0414799999999999E-4</c:v>
                </c:pt>
                <c:pt idx="81533" formatCode="0.00E+00">
                  <c:v>-5.8001500000000002E-4</c:v>
                </c:pt>
                <c:pt idx="81534" formatCode="0.00E+00">
                  <c:v>-5.5567799999999999E-4</c:v>
                </c:pt>
                <c:pt idx="81535" formatCode="0.00E+00">
                  <c:v>-5.3117099999999999E-4</c:v>
                </c:pt>
                <c:pt idx="81536" formatCode="0.00E+00">
                  <c:v>-5.0652399999999995E-4</c:v>
                </c:pt>
                <c:pt idx="81537" formatCode="0.00E+00">
                  <c:v>-4.8177099999999998E-4</c:v>
                </c:pt>
                <c:pt idx="81538" formatCode="0.00E+00">
                  <c:v>-4.5694399999999998E-4</c:v>
                </c:pt>
                <c:pt idx="81539" formatCode="0.00E+00">
                  <c:v>-4.3207299999999999E-4</c:v>
                </c:pt>
                <c:pt idx="81540" formatCode="0.00E+00">
                  <c:v>-4.0718999999999998E-4</c:v>
                </c:pt>
                <c:pt idx="81541" formatCode="0.00E+00">
                  <c:v>-3.8232400000000002E-4</c:v>
                </c:pt>
                <c:pt idx="81542" formatCode="0.00E+00">
                  <c:v>-3.57506E-4</c:v>
                </c:pt>
                <c:pt idx="81543" formatCode="0.00E+00">
                  <c:v>-3.32765E-4</c:v>
                </c:pt>
                <c:pt idx="81544" formatCode="0.00E+00">
                  <c:v>-3.0812999999999999E-4</c:v>
                </c:pt>
                <c:pt idx="81545" formatCode="0.00E+00">
                  <c:v>-2.83627E-4</c:v>
                </c:pt>
                <c:pt idx="81546" formatCode="0.00E+00">
                  <c:v>-2.5928600000000001E-4</c:v>
                </c:pt>
                <c:pt idx="81547" formatCode="0.00E+00">
                  <c:v>-2.35131E-4</c:v>
                </c:pt>
                <c:pt idx="81548" formatCode="0.00E+00">
                  <c:v>-2.1118800000000001E-4</c:v>
                </c:pt>
                <c:pt idx="81549" formatCode="0.00E+00">
                  <c:v>-1.8748300000000001E-4</c:v>
                </c:pt>
                <c:pt idx="81550" formatCode="0.00E+00">
                  <c:v>-1.6403899999999999E-4</c:v>
                </c:pt>
                <c:pt idx="81551" formatCode="0.00E+00">
                  <c:v>-1.40879E-4</c:v>
                </c:pt>
                <c:pt idx="81552" formatCode="0.00E+00">
                  <c:v>-1.18026E-4</c:v>
                </c:pt>
                <c:pt idx="81553" formatCode="0.00E+00">
                  <c:v>-9.5501200000000006E-5</c:v>
                </c:pt>
                <c:pt idx="81554" formatCode="0.00E+00">
                  <c:v>-7.3324099999999998E-5</c:v>
                </c:pt>
                <c:pt idx="81555" formatCode="0.00E+00">
                  <c:v>-5.1514400000000003E-5</c:v>
                </c:pt>
                <c:pt idx="81556" formatCode="0.00E+00">
                  <c:v>-3.00906E-5</c:v>
                </c:pt>
                <c:pt idx="81557" formatCode="0.00E+00">
                  <c:v>-9.0698799999999996E-6</c:v>
                </c:pt>
                <c:pt idx="81558" formatCode="0.00E+00">
                  <c:v>1.1531299999999999E-5</c:v>
                </c:pt>
                <c:pt idx="81559" formatCode="0.00E+00">
                  <c:v>3.16977E-5</c:v>
                </c:pt>
                <c:pt idx="81560" formatCode="0.00E+00">
                  <c:v>5.1415000000000002E-5</c:v>
                </c:pt>
                <c:pt idx="81561" formatCode="0.00E+00">
                  <c:v>7.0669999999999999E-5</c:v>
                </c:pt>
                <c:pt idx="81562" formatCode="0.00E+00">
                  <c:v>8.94505E-5</c:v>
                </c:pt>
                <c:pt idx="81563" formatCode="0.00E+00">
                  <c:v>1.0774599999999999E-4</c:v>
                </c:pt>
                <c:pt idx="81564" formatCode="0.00E+00">
                  <c:v>1.2554499999999999E-4</c:v>
                </c:pt>
                <c:pt idx="81565" formatCode="0.00E+00">
                  <c:v>1.4284000000000001E-4</c:v>
                </c:pt>
                <c:pt idx="81566" formatCode="0.00E+00">
                  <c:v>1.59622E-4</c:v>
                </c:pt>
                <c:pt idx="81567" formatCode="0.00E+00">
                  <c:v>1.75885E-4</c:v>
                </c:pt>
                <c:pt idx="81568" formatCode="0.00E+00">
                  <c:v>1.91623E-4</c:v>
                </c:pt>
                <c:pt idx="81569" formatCode="0.00E+00">
                  <c:v>2.0683100000000001E-4</c:v>
                </c:pt>
                <c:pt idx="81570" formatCode="0.00E+00">
                  <c:v>2.2150499999999999E-4</c:v>
                </c:pt>
                <c:pt idx="81571" formatCode="0.00E+00">
                  <c:v>2.3564300000000001E-4</c:v>
                </c:pt>
                <c:pt idx="81572" formatCode="0.00E+00">
                  <c:v>2.4924300000000001E-4</c:v>
                </c:pt>
                <c:pt idx="81573" formatCode="0.00E+00">
                  <c:v>2.6230399999999999E-4</c:v>
                </c:pt>
                <c:pt idx="81574" formatCode="0.00E+00">
                  <c:v>2.7482599999999999E-4</c:v>
                </c:pt>
                <c:pt idx="81575" formatCode="0.00E+00">
                  <c:v>2.8681099999999999E-4</c:v>
                </c:pt>
                <c:pt idx="81576" formatCode="0.00E+00">
                  <c:v>2.9826199999999998E-4</c:v>
                </c:pt>
                <c:pt idx="81577" formatCode="0.00E+00">
                  <c:v>3.0917999999999999E-4</c:v>
                </c:pt>
                <c:pt idx="81578" formatCode="0.00E+00">
                  <c:v>3.1956999999999998E-4</c:v>
                </c:pt>
                <c:pt idx="81579" formatCode="0.00E+00">
                  <c:v>3.2943700000000002E-4</c:v>
                </c:pt>
                <c:pt idx="81580" formatCode="0.00E+00">
                  <c:v>3.3878599999999999E-4</c:v>
                </c:pt>
                <c:pt idx="81581" formatCode="0.00E+00">
                  <c:v>3.4762399999999999E-4</c:v>
                </c:pt>
                <c:pt idx="81582" formatCode="0.00E+00">
                  <c:v>3.5595899999999998E-4</c:v>
                </c:pt>
                <c:pt idx="81583" formatCode="0.00E+00">
                  <c:v>3.6379799999999998E-4</c:v>
                </c:pt>
                <c:pt idx="81584" formatCode="0.00E+00">
                  <c:v>3.7115E-4</c:v>
                </c:pt>
                <c:pt idx="81585" formatCode="0.00E+00">
                  <c:v>3.7802400000000002E-4</c:v>
                </c:pt>
                <c:pt idx="81586" formatCode="0.00E+00">
                  <c:v>3.8443100000000002E-4</c:v>
                </c:pt>
                <c:pt idx="81587" formatCode="0.00E+00">
                  <c:v>3.9038099999999997E-4</c:v>
                </c:pt>
                <c:pt idx="81588" formatCode="0.00E+00">
                  <c:v>3.9588600000000002E-4</c:v>
                </c:pt>
                <c:pt idx="81589" formatCode="0.00E+00">
                  <c:v>4.0095799999999998E-4</c:v>
                </c:pt>
                <c:pt idx="81590" formatCode="0.00E+00">
                  <c:v>4.0560800000000001E-4</c:v>
                </c:pt>
                <c:pt idx="81591" formatCode="0.00E+00">
                  <c:v>4.0985000000000001E-4</c:v>
                </c:pt>
                <c:pt idx="81592" formatCode="0.00E+00">
                  <c:v>4.1369600000000002E-4</c:v>
                </c:pt>
                <c:pt idx="81593" formatCode="0.00E+00">
                  <c:v>4.17162E-4</c:v>
                </c:pt>
                <c:pt idx="81594" formatCode="0.00E+00">
                  <c:v>4.2025999999999999E-4</c:v>
                </c:pt>
                <c:pt idx="81595" formatCode="0.00E+00">
                  <c:v>4.2300399999999999E-4</c:v>
                </c:pt>
                <c:pt idx="81596" formatCode="0.00E+00">
                  <c:v>4.25411E-4</c:v>
                </c:pt>
                <c:pt idx="81597" formatCode="0.00E+00">
                  <c:v>4.2749299999999998E-4</c:v>
                </c:pt>
                <c:pt idx="81598" formatCode="0.00E+00">
                  <c:v>4.2926800000000001E-4</c:v>
                </c:pt>
                <c:pt idx="81599" formatCode="0.00E+00">
                  <c:v>4.30748E-4</c:v>
                </c:pt>
                <c:pt idx="81600" formatCode="0.00E+00">
                  <c:v>4.3195100000000003E-4</c:v>
                </c:pt>
                <c:pt idx="81601" formatCode="0.00E+00">
                  <c:v>4.3289000000000001E-4</c:v>
                </c:pt>
                <c:pt idx="81602" formatCode="0.00E+00">
                  <c:v>4.3358300000000003E-4</c:v>
                </c:pt>
                <c:pt idx="81603" formatCode="0.00E+00">
                  <c:v>4.34043E-4</c:v>
                </c:pt>
                <c:pt idx="81604" formatCode="0.00E+00">
                  <c:v>4.34287E-4</c:v>
                </c:pt>
                <c:pt idx="81605" formatCode="0.00E+00">
                  <c:v>4.3433000000000002E-4</c:v>
                </c:pt>
                <c:pt idx="81606" formatCode="0.00E+00">
                  <c:v>4.3418599999999998E-4</c:v>
                </c:pt>
                <c:pt idx="81607" formatCode="0.00E+00">
                  <c:v>4.3387100000000001E-4</c:v>
                </c:pt>
                <c:pt idx="81608" formatCode="0.00E+00">
                  <c:v>4.3340000000000002E-4</c:v>
                </c:pt>
                <c:pt idx="81609" formatCode="0.00E+00">
                  <c:v>4.3278700000000002E-4</c:v>
                </c:pt>
                <c:pt idx="81610" formatCode="0.00E+00">
                  <c:v>4.32046E-4</c:v>
                </c:pt>
                <c:pt idx="81611" formatCode="0.00E+00">
                  <c:v>4.31192E-4</c:v>
                </c:pt>
                <c:pt idx="81612" formatCode="0.00E+00">
                  <c:v>4.30238E-4</c:v>
                </c:pt>
                <c:pt idx="81613" formatCode="0.00E+00">
                  <c:v>4.2919699999999998E-4</c:v>
                </c:pt>
                <c:pt idx="81614" formatCode="0.00E+00">
                  <c:v>4.28083E-4</c:v>
                </c:pt>
                <c:pt idx="81615" formatCode="0.00E+00">
                  <c:v>4.2690700000000002E-4</c:v>
                </c:pt>
                <c:pt idx="81616" formatCode="0.00E+00">
                  <c:v>4.25683E-4</c:v>
                </c:pt>
                <c:pt idx="81617" formatCode="0.00E+00">
                  <c:v>4.2442000000000001E-4</c:v>
                </c:pt>
                <c:pt idx="81618" formatCode="0.00E+00">
                  <c:v>4.2313099999999998E-4</c:v>
                </c:pt>
                <c:pt idx="81619" formatCode="0.00E+00">
                  <c:v>4.2182500000000002E-4</c:v>
                </c:pt>
                <c:pt idx="81620" formatCode="0.00E+00">
                  <c:v>4.2051300000000002E-4</c:v>
                </c:pt>
                <c:pt idx="81621" formatCode="0.00E+00">
                  <c:v>4.1920400000000001E-4</c:v>
                </c:pt>
                <c:pt idx="81622" formatCode="0.00E+00">
                  <c:v>4.1790700000000002E-4</c:v>
                </c:pt>
                <c:pt idx="81623" formatCode="0.00E+00">
                  <c:v>4.1662999999999997E-4</c:v>
                </c:pt>
                <c:pt idx="81624" formatCode="0.00E+00">
                  <c:v>4.1538000000000002E-4</c:v>
                </c:pt>
                <c:pt idx="81625" formatCode="0.00E+00">
                  <c:v>4.1416400000000001E-4</c:v>
                </c:pt>
                <c:pt idx="81626" formatCode="0.00E+00">
                  <c:v>4.12989E-4</c:v>
                </c:pt>
                <c:pt idx="81627" formatCode="0.00E+00">
                  <c:v>4.1186E-4</c:v>
                </c:pt>
                <c:pt idx="81628" formatCode="0.00E+00">
                  <c:v>4.1078099999999998E-4</c:v>
                </c:pt>
                <c:pt idx="81629" formatCode="0.00E+00">
                  <c:v>4.0975700000000001E-4</c:v>
                </c:pt>
                <c:pt idx="81630" formatCode="0.00E+00">
                  <c:v>4.08792E-4</c:v>
                </c:pt>
                <c:pt idx="81631" formatCode="0.00E+00">
                  <c:v>4.0788700000000001E-4</c:v>
                </c:pt>
                <c:pt idx="81632" formatCode="0.00E+00">
                  <c:v>4.0704499999999998E-4</c:v>
                </c:pt>
                <c:pt idx="81633" formatCode="0.00E+00">
                  <c:v>4.0626799999999999E-4</c:v>
                </c:pt>
                <c:pt idx="81634" formatCode="0.00E+00">
                  <c:v>4.0555499999999999E-4</c:v>
                </c:pt>
                <c:pt idx="81635" formatCode="0.00E+00">
                  <c:v>4.0490699999999998E-4</c:v>
                </c:pt>
                <c:pt idx="81636" formatCode="0.00E+00">
                  <c:v>4.04323E-4</c:v>
                </c:pt>
                <c:pt idx="81637" formatCode="0.00E+00">
                  <c:v>4.0380199999999998E-4</c:v>
                </c:pt>
                <c:pt idx="81638" formatCode="0.00E+00">
                  <c:v>4.0334000000000002E-4</c:v>
                </c:pt>
                <c:pt idx="81639" formatCode="0.00E+00">
                  <c:v>4.0293600000000001E-4</c:v>
                </c:pt>
                <c:pt idx="81640" formatCode="0.00E+00">
                  <c:v>4.0258500000000001E-4</c:v>
                </c:pt>
                <c:pt idx="81641" formatCode="0.00E+00">
                  <c:v>4.0228399999999999E-4</c:v>
                </c:pt>
                <c:pt idx="81642" formatCode="0.00E+00">
                  <c:v>4.0202700000000001E-4</c:v>
                </c:pt>
                <c:pt idx="81643" formatCode="0.00E+00">
                  <c:v>4.0180800000000003E-4</c:v>
                </c:pt>
                <c:pt idx="81644" formatCode="0.00E+00">
                  <c:v>4.0162299999999999E-4</c:v>
                </c:pt>
                <c:pt idx="81645" formatCode="0.00E+00">
                  <c:v>4.0146399999999998E-4</c:v>
                </c:pt>
                <c:pt idx="81646" formatCode="0.00E+00">
                  <c:v>4.0132299999999998E-4</c:v>
                </c:pt>
                <c:pt idx="81647" formatCode="0.00E+00">
                  <c:v>4.0119299999999999E-4</c:v>
                </c:pt>
                <c:pt idx="81648" formatCode="0.00E+00">
                  <c:v>4.01066E-4</c:v>
                </c:pt>
                <c:pt idx="81649" formatCode="0.00E+00">
                  <c:v>4.00932E-4</c:v>
                </c:pt>
                <c:pt idx="81650" formatCode="0.00E+00">
                  <c:v>4.0078200000000003E-4</c:v>
                </c:pt>
                <c:pt idx="81651" formatCode="0.00E+00">
                  <c:v>4.0060600000000002E-4</c:v>
                </c:pt>
                <c:pt idx="81652" formatCode="0.00E+00">
                  <c:v>4.0039399999999999E-4</c:v>
                </c:pt>
                <c:pt idx="81653" formatCode="0.00E+00">
                  <c:v>4.0013599999999999E-4</c:v>
                </c:pt>
                <c:pt idx="81654" formatCode="0.00E+00">
                  <c:v>3.9981899999999999E-4</c:v>
                </c:pt>
                <c:pt idx="81655" formatCode="0.00E+00">
                  <c:v>3.9943299999999998E-4</c:v>
                </c:pt>
                <c:pt idx="81656" formatCode="0.00E+00">
                  <c:v>3.98966E-4</c:v>
                </c:pt>
                <c:pt idx="81657" formatCode="0.00E+00">
                  <c:v>3.98405E-4</c:v>
                </c:pt>
                <c:pt idx="81658" formatCode="0.00E+00">
                  <c:v>3.9774E-4</c:v>
                </c:pt>
                <c:pt idx="81659" formatCode="0.00E+00">
                  <c:v>3.9695600000000001E-4</c:v>
                </c:pt>
                <c:pt idx="81660" formatCode="0.00E+00">
                  <c:v>3.9604199999999999E-4</c:v>
                </c:pt>
                <c:pt idx="81661" formatCode="0.00E+00">
                  <c:v>3.9498499999999999E-4</c:v>
                </c:pt>
                <c:pt idx="81662" formatCode="0.00E+00">
                  <c:v>3.9377100000000001E-4</c:v>
                </c:pt>
                <c:pt idx="81663" formatCode="0.00E+00">
                  <c:v>3.9238800000000002E-4</c:v>
                </c:pt>
                <c:pt idx="81664" formatCode="0.00E+00">
                  <c:v>3.90823E-4</c:v>
                </c:pt>
                <c:pt idx="81665" formatCode="0.00E+00">
                  <c:v>3.8906299999999998E-4</c:v>
                </c:pt>
                <c:pt idx="81666" formatCode="0.00E+00">
                  <c:v>3.8709500000000001E-4</c:v>
                </c:pt>
                <c:pt idx="81667" formatCode="0.00E+00">
                  <c:v>3.84905E-4</c:v>
                </c:pt>
                <c:pt idx="81668" formatCode="0.00E+00">
                  <c:v>3.8248200000000002E-4</c:v>
                </c:pt>
                <c:pt idx="81669" formatCode="0.00E+00">
                  <c:v>3.7981199999999999E-4</c:v>
                </c:pt>
                <c:pt idx="81670" formatCode="0.00E+00">
                  <c:v>3.7688400000000002E-4</c:v>
                </c:pt>
                <c:pt idx="81671" formatCode="0.00E+00">
                  <c:v>3.73684E-4</c:v>
                </c:pt>
                <c:pt idx="81672" formatCode="0.00E+00">
                  <c:v>3.7020100000000002E-4</c:v>
                </c:pt>
                <c:pt idx="81673" formatCode="0.00E+00">
                  <c:v>3.66423E-4</c:v>
                </c:pt>
                <c:pt idx="81674" formatCode="0.00E+00">
                  <c:v>3.6233899999999999E-4</c:v>
                </c:pt>
                <c:pt idx="81675" formatCode="0.00E+00">
                  <c:v>3.5793899999999999E-4</c:v>
                </c:pt>
                <c:pt idx="81676" formatCode="0.00E+00">
                  <c:v>3.5321000000000001E-4</c:v>
                </c:pt>
                <c:pt idx="81677" formatCode="0.00E+00">
                  <c:v>3.4814399999999999E-4</c:v>
                </c:pt>
                <c:pt idx="81678" formatCode="0.00E+00">
                  <c:v>3.4273000000000002E-4</c:v>
                </c:pt>
                <c:pt idx="81679" formatCode="0.00E+00">
                  <c:v>3.3696000000000003E-4</c:v>
                </c:pt>
                <c:pt idx="81680" formatCode="0.00E+00">
                  <c:v>3.3082400000000002E-4</c:v>
                </c:pt>
                <c:pt idx="81681" formatCode="0.00E+00">
                  <c:v>3.2431499999999999E-4</c:v>
                </c:pt>
                <c:pt idx="81682" formatCode="0.00E+00">
                  <c:v>3.1742499999999998E-4</c:v>
                </c:pt>
                <c:pt idx="81683" formatCode="0.00E+00">
                  <c:v>3.10148E-4</c:v>
                </c:pt>
                <c:pt idx="81684" formatCode="0.00E+00">
                  <c:v>3.02477E-4</c:v>
                </c:pt>
                <c:pt idx="81685" formatCode="0.00E+00">
                  <c:v>2.9440599999999999E-4</c:v>
                </c:pt>
                <c:pt idx="81686" formatCode="0.00E+00">
                  <c:v>2.8592999999999999E-4</c:v>
                </c:pt>
                <c:pt idx="81687" formatCode="0.00E+00">
                  <c:v>2.7704699999999999E-4</c:v>
                </c:pt>
                <c:pt idx="81688" formatCode="0.00E+00">
                  <c:v>2.6775099999999999E-4</c:v>
                </c:pt>
                <c:pt idx="81689" formatCode="0.00E+00">
                  <c:v>2.5804099999999998E-4</c:v>
                </c:pt>
                <c:pt idx="81690" formatCode="0.00E+00">
                  <c:v>2.4791400000000001E-4</c:v>
                </c:pt>
                <c:pt idx="81691" formatCode="0.00E+00">
                  <c:v>2.3737000000000001E-4</c:v>
                </c:pt>
                <c:pt idx="81692" formatCode="0.00E+00">
                  <c:v>2.2640799999999999E-4</c:v>
                </c:pt>
                <c:pt idx="81693" formatCode="0.00E+00">
                  <c:v>2.1502899999999999E-4</c:v>
                </c:pt>
                <c:pt idx="81694" formatCode="0.00E+00">
                  <c:v>2.03234E-4</c:v>
                </c:pt>
                <c:pt idx="81695" formatCode="0.00E+00">
                  <c:v>1.9102600000000001E-4</c:v>
                </c:pt>
                <c:pt idx="81696" formatCode="0.00E+00">
                  <c:v>1.78407E-4</c:v>
                </c:pt>
                <c:pt idx="81697" formatCode="0.00E+00">
                  <c:v>1.65382E-4</c:v>
                </c:pt>
                <c:pt idx="81698" formatCode="0.00E+00">
                  <c:v>1.5195599999999999E-4</c:v>
                </c:pt>
                <c:pt idx="81699" formatCode="0.00E+00">
                  <c:v>1.3813399999999999E-4</c:v>
                </c:pt>
                <c:pt idx="81700" formatCode="0.00E+00">
                  <c:v>1.2392300000000001E-4</c:v>
                </c:pt>
                <c:pt idx="81701" formatCode="0.00E+00">
                  <c:v>1.09331E-4</c:v>
                </c:pt>
                <c:pt idx="81702" formatCode="0.00E+00">
                  <c:v>9.4365199999999996E-5</c:v>
                </c:pt>
                <c:pt idx="81703" formatCode="0.00E+00">
                  <c:v>7.9035999999999993E-5</c:v>
                </c:pt>
                <c:pt idx="81704" formatCode="0.00E+00">
                  <c:v>6.3353299999999995E-5</c:v>
                </c:pt>
                <c:pt idx="81705" formatCode="0.00E+00">
                  <c:v>4.7327999999999998E-5</c:v>
                </c:pt>
                <c:pt idx="81706" formatCode="0.00E+00">
                  <c:v>3.0972000000000001E-5</c:v>
                </c:pt>
                <c:pt idx="81707" formatCode="0.00E+00">
                  <c:v>1.42983E-5</c:v>
                </c:pt>
                <c:pt idx="81708" formatCode="0.00E+00">
                  <c:v>-2.6797599999999999E-6</c:v>
                </c:pt>
                <c:pt idx="81709" formatCode="0.00E+00">
                  <c:v>-1.9947599999999999E-5</c:v>
                </c:pt>
                <c:pt idx="81710" formatCode="0.00E+00">
                  <c:v>-3.7490100000000002E-5</c:v>
                </c:pt>
                <c:pt idx="81711" formatCode="0.00E+00">
                  <c:v>-5.5291100000000003E-5</c:v>
                </c:pt>
                <c:pt idx="81712" formatCode="0.00E+00">
                  <c:v>-7.3333900000000006E-5</c:v>
                </c:pt>
                <c:pt idx="81713" formatCode="0.00E+00">
                  <c:v>-9.1600800000000006E-5</c:v>
                </c:pt>
                <c:pt idx="81714" formatCode="0.00E+00">
                  <c:v>-1.10074E-4</c:v>
                </c:pt>
                <c:pt idx="81715" formatCode="0.00E+00">
                  <c:v>-1.2873299999999999E-4</c:v>
                </c:pt>
                <c:pt idx="81716" formatCode="0.00E+00">
                  <c:v>-1.4756E-4</c:v>
                </c:pt>
                <c:pt idx="81717" formatCode="0.00E+00">
                  <c:v>-1.66534E-4</c:v>
                </c:pt>
                <c:pt idx="81718" formatCode="0.00E+00">
                  <c:v>-1.8563400000000001E-4</c:v>
                </c:pt>
                <c:pt idx="81719" formatCode="0.00E+00">
                  <c:v>-2.0483799999999999E-4</c:v>
                </c:pt>
                <c:pt idx="81720" formatCode="0.00E+00">
                  <c:v>-2.24124E-4</c:v>
                </c:pt>
                <c:pt idx="81721" formatCode="0.00E+00">
                  <c:v>-2.4347E-4</c:v>
                </c:pt>
                <c:pt idx="81722" formatCode="0.00E+00">
                  <c:v>-2.62852E-4</c:v>
                </c:pt>
                <c:pt idx="81723" formatCode="0.00E+00">
                  <c:v>-2.8224700000000001E-4</c:v>
                </c:pt>
                <c:pt idx="81724" formatCode="0.00E+00">
                  <c:v>-3.0163E-4</c:v>
                </c:pt>
                <c:pt idx="81725" formatCode="0.00E+00">
                  <c:v>-3.2097700000000001E-4</c:v>
                </c:pt>
                <c:pt idx="81726" formatCode="0.00E+00">
                  <c:v>-3.4026400000000001E-4</c:v>
                </c:pt>
                <c:pt idx="81727" formatCode="0.00E+00">
                  <c:v>-3.59465E-4</c:v>
                </c:pt>
                <c:pt idx="81728" formatCode="0.00E+00">
                  <c:v>-3.7855499999999998E-4</c:v>
                </c:pt>
                <c:pt idx="81729" formatCode="0.00E+00">
                  <c:v>-3.9750700000000001E-4</c:v>
                </c:pt>
                <c:pt idx="81730" formatCode="0.00E+00">
                  <c:v>-4.1629699999999999E-4</c:v>
                </c:pt>
                <c:pt idx="81731" formatCode="0.00E+00">
                  <c:v>-4.3489899999999998E-4</c:v>
                </c:pt>
                <c:pt idx="81732" formatCode="0.00E+00">
                  <c:v>-4.5328499999999999E-4</c:v>
                </c:pt>
                <c:pt idx="81733" formatCode="0.00E+00">
                  <c:v>-4.7143100000000002E-4</c:v>
                </c:pt>
                <c:pt idx="81734" formatCode="0.00E+00">
                  <c:v>-4.8930999999999996E-4</c:v>
                </c:pt>
                <c:pt idx="81735" formatCode="0.00E+00">
                  <c:v>-5.0689500000000005E-4</c:v>
                </c:pt>
                <c:pt idx="81736" formatCode="0.00E+00">
                  <c:v>-5.2416099999999998E-4</c:v>
                </c:pt>
                <c:pt idx="81737" formatCode="0.00E+00">
                  <c:v>-5.4108100000000001E-4</c:v>
                </c:pt>
                <c:pt idx="81738" formatCode="0.00E+00">
                  <c:v>-5.5763099999999995E-4</c:v>
                </c:pt>
                <c:pt idx="81739" formatCode="0.00E+00">
                  <c:v>-5.7378400000000003E-4</c:v>
                </c:pt>
                <c:pt idx="81740" formatCode="0.00E+00">
                  <c:v>-5.8951499999999998E-4</c:v>
                </c:pt>
                <c:pt idx="81741" formatCode="0.00E+00">
                  <c:v>-6.0479900000000005E-4</c:v>
                </c:pt>
                <c:pt idx="81742" formatCode="0.00E+00">
                  <c:v>-6.1961099999999995E-4</c:v>
                </c:pt>
                <c:pt idx="81743" formatCode="0.00E+00">
                  <c:v>-6.3392699999999995E-4</c:v>
                </c:pt>
                <c:pt idx="81744" formatCode="0.00E+00">
                  <c:v>-6.4772300000000001E-4</c:v>
                </c:pt>
                <c:pt idx="81745" formatCode="0.00E+00">
                  <c:v>-6.6097599999999997E-4</c:v>
                </c:pt>
                <c:pt idx="81746" formatCode="0.00E+00">
                  <c:v>-6.7366300000000002E-4</c:v>
                </c:pt>
                <c:pt idx="81747" formatCode="0.00E+00">
                  <c:v>-6.8576200000000003E-4</c:v>
                </c:pt>
                <c:pt idx="81748" formatCode="0.00E+00">
                  <c:v>-6.9724999999999995E-4</c:v>
                </c:pt>
                <c:pt idx="81749" formatCode="0.00E+00">
                  <c:v>-7.0810700000000003E-4</c:v>
                </c:pt>
                <c:pt idx="81750" formatCode="0.00E+00">
                  <c:v>-7.1831300000000005E-4</c:v>
                </c:pt>
                <c:pt idx="81751" formatCode="0.00E+00">
                  <c:v>-7.27847E-4</c:v>
                </c:pt>
                <c:pt idx="81752" formatCode="0.00E+00">
                  <c:v>-7.3669100000000004E-4</c:v>
                </c:pt>
                <c:pt idx="81753" formatCode="0.00E+00">
                  <c:v>-7.4482699999999999E-4</c:v>
                </c:pt>
                <c:pt idx="81754" formatCode="0.00E+00">
                  <c:v>-7.5223800000000002E-4</c:v>
                </c:pt>
                <c:pt idx="81755" formatCode="0.00E+00">
                  <c:v>-7.5890699999999996E-4</c:v>
                </c:pt>
                <c:pt idx="81756" formatCode="0.00E+00">
                  <c:v>-7.6481900000000002E-4</c:v>
                </c:pt>
                <c:pt idx="81757" formatCode="0.00E+00">
                  <c:v>-7.6995899999999996E-4</c:v>
                </c:pt>
                <c:pt idx="81758" formatCode="0.00E+00">
                  <c:v>-7.7431400000000001E-4</c:v>
                </c:pt>
                <c:pt idx="81759" formatCode="0.00E+00">
                  <c:v>-7.7787099999999997E-4</c:v>
                </c:pt>
                <c:pt idx="81760" formatCode="0.00E+00">
                  <c:v>-7.8061899999999997E-4</c:v>
                </c:pt>
                <c:pt idx="81761" formatCode="0.00E+00">
                  <c:v>-7.8254799999999999E-4</c:v>
                </c:pt>
                <c:pt idx="81762" formatCode="0.00E+00">
                  <c:v>-7.8364699999999995E-4</c:v>
                </c:pt>
                <c:pt idx="81763" formatCode="0.00E+00">
                  <c:v>-7.8390899999999995E-4</c:v>
                </c:pt>
                <c:pt idx="81764" formatCode="0.00E+00">
                  <c:v>-7.83327E-4</c:v>
                </c:pt>
                <c:pt idx="81765" formatCode="0.00E+00">
                  <c:v>-7.8189399999999999E-4</c:v>
                </c:pt>
                <c:pt idx="81766" formatCode="0.00E+00">
                  <c:v>-7.7960599999999996E-4</c:v>
                </c:pt>
                <c:pt idx="81767" formatCode="0.00E+00">
                  <c:v>-7.7645899999999996E-4</c:v>
                </c:pt>
                <c:pt idx="81768" formatCode="0.00E+00">
                  <c:v>-7.7245099999999995E-4</c:v>
                </c:pt>
                <c:pt idx="81769" formatCode="0.00E+00">
                  <c:v>-7.6758100000000004E-4</c:v>
                </c:pt>
                <c:pt idx="81770" formatCode="0.00E+00">
                  <c:v>-7.6184799999999997E-4</c:v>
                </c:pt>
                <c:pt idx="81771" formatCode="0.00E+00">
                  <c:v>-7.5525400000000002E-4</c:v>
                </c:pt>
                <c:pt idx="81772" formatCode="0.00E+00">
                  <c:v>-7.4780099999999998E-4</c:v>
                </c:pt>
                <c:pt idx="81773" formatCode="0.00E+00">
                  <c:v>-7.3949300000000003E-4</c:v>
                </c:pt>
                <c:pt idx="81774" formatCode="0.00E+00">
                  <c:v>-7.3033400000000002E-4</c:v>
                </c:pt>
                <c:pt idx="81775" formatCode="0.00E+00">
                  <c:v>-7.2033199999999996E-4</c:v>
                </c:pt>
                <c:pt idx="81776" formatCode="0.00E+00">
                  <c:v>-7.0949299999999995E-4</c:v>
                </c:pt>
                <c:pt idx="81777" formatCode="0.00E+00">
                  <c:v>-6.9782600000000002E-4</c:v>
                </c:pt>
                <c:pt idx="81778" formatCode="0.00E+00">
                  <c:v>-6.8534100000000001E-4</c:v>
                </c:pt>
                <c:pt idx="81779" formatCode="0.00E+00">
                  <c:v>-6.7204799999999996E-4</c:v>
                </c:pt>
                <c:pt idx="81780" formatCode="0.00E+00">
                  <c:v>-6.5796099999999998E-4</c:v>
                </c:pt>
                <c:pt idx="81781" formatCode="0.00E+00">
                  <c:v>-6.4309299999999996E-4</c:v>
                </c:pt>
                <c:pt idx="81782" formatCode="0.00E+00">
                  <c:v>-6.2745699999999999E-4</c:v>
                </c:pt>
                <c:pt idx="81783" formatCode="0.00E+00">
                  <c:v>-6.1107100000000003E-4</c:v>
                </c:pt>
                <c:pt idx="81784" formatCode="0.00E+00">
                  <c:v>-5.9395100000000001E-4</c:v>
                </c:pt>
                <c:pt idx="81785" formatCode="0.00E+00">
                  <c:v>-5.7611499999999998E-4</c:v>
                </c:pt>
                <c:pt idx="81786" formatCode="0.00E+00">
                  <c:v>-5.5758299999999995E-4</c:v>
                </c:pt>
                <c:pt idx="81787" formatCode="0.00E+00">
                  <c:v>-5.3837399999999999E-4</c:v>
                </c:pt>
                <c:pt idx="81788" formatCode="0.00E+00">
                  <c:v>-5.1851000000000002E-4</c:v>
                </c:pt>
                <c:pt idx="81789" formatCode="0.00E+00">
                  <c:v>-4.9801299999999995E-4</c:v>
                </c:pt>
                <c:pt idx="81790" formatCode="0.00E+00">
                  <c:v>-4.7690699999999999E-4</c:v>
                </c:pt>
                <c:pt idx="81791" formatCode="0.00E+00">
                  <c:v>-4.5521599999999999E-4</c:v>
                </c:pt>
                <c:pt idx="81792" formatCode="0.00E+00">
                  <c:v>-4.32965E-4</c:v>
                </c:pt>
                <c:pt idx="81793" formatCode="0.00E+00">
                  <c:v>-4.1018100000000002E-4</c:v>
                </c:pt>
                <c:pt idx="81794" formatCode="0.00E+00">
                  <c:v>-3.8688900000000002E-4</c:v>
                </c:pt>
                <c:pt idx="81795" formatCode="0.00E+00">
                  <c:v>-3.6311900000000002E-4</c:v>
                </c:pt>
                <c:pt idx="81796" formatCode="0.00E+00">
                  <c:v>-3.3889899999999998E-4</c:v>
                </c:pt>
                <c:pt idx="81797" formatCode="0.00E+00">
                  <c:v>-3.1425700000000002E-4</c:v>
                </c:pt>
                <c:pt idx="81798" formatCode="0.00E+00">
                  <c:v>-2.89225E-4</c:v>
                </c:pt>
                <c:pt idx="81799" formatCode="0.00E+00">
                  <c:v>-2.6383199999999998E-4</c:v>
                </c:pt>
                <c:pt idx="81800" formatCode="0.00E+00">
                  <c:v>-2.3811000000000001E-4</c:v>
                </c:pt>
                <c:pt idx="81801" formatCode="0.00E+00">
                  <c:v>-2.12091E-4</c:v>
                </c:pt>
                <c:pt idx="81802" formatCode="0.00E+00">
                  <c:v>-1.8580699999999999E-4</c:v>
                </c:pt>
                <c:pt idx="81803" formatCode="0.00E+00">
                  <c:v>-1.5929200000000001E-4</c:v>
                </c:pt>
                <c:pt idx="81804" formatCode="0.00E+00">
                  <c:v>-1.3257699999999999E-4</c:v>
                </c:pt>
                <c:pt idx="81805" formatCode="0.00E+00">
                  <c:v>-1.05698E-4</c:v>
                </c:pt>
                <c:pt idx="81806" formatCode="0.00E+00">
                  <c:v>-7.8687699999999995E-5</c:v>
                </c:pt>
                <c:pt idx="81807" formatCode="0.00E+00">
                  <c:v>-5.1580499999999999E-5</c:v>
                </c:pt>
                <c:pt idx="81808" formatCode="0.00E+00">
                  <c:v>-2.44108E-5</c:v>
                </c:pt>
                <c:pt idx="81809" formatCode="0.00E+00">
                  <c:v>2.78664E-6</c:v>
                </c:pt>
                <c:pt idx="81810" formatCode="0.00E+00">
                  <c:v>2.9977200000000002E-5</c:v>
                </c:pt>
                <c:pt idx="81811" formatCode="0.00E+00">
                  <c:v>5.7126000000000002E-5</c:v>
                </c:pt>
                <c:pt idx="81812" formatCode="0.00E+00">
                  <c:v>8.4198300000000003E-5</c:v>
                </c:pt>
                <c:pt idx="81813" formatCode="0.00E+00">
                  <c:v>1.11159E-4</c:v>
                </c:pt>
                <c:pt idx="81814" formatCode="0.00E+00">
                  <c:v>1.3797399999999999E-4</c:v>
                </c:pt>
                <c:pt idx="81815" formatCode="0.00E+00">
                  <c:v>1.64609E-4</c:v>
                </c:pt>
                <c:pt idx="81816" formatCode="0.00E+00">
                  <c:v>1.91029E-4</c:v>
                </c:pt>
                <c:pt idx="81817" formatCode="0.00E+00">
                  <c:v>2.1720100000000001E-4</c:v>
                </c:pt>
                <c:pt idx="81818" formatCode="0.00E+00">
                  <c:v>2.4308899999999999E-4</c:v>
                </c:pt>
                <c:pt idx="81819" formatCode="0.00E+00">
                  <c:v>2.6866200000000002E-4</c:v>
                </c:pt>
                <c:pt idx="81820" formatCode="0.00E+00">
                  <c:v>2.9388599999999998E-4</c:v>
                </c:pt>
                <c:pt idx="81821" formatCode="0.00E+00">
                  <c:v>3.1872900000000002E-4</c:v>
                </c:pt>
                <c:pt idx="81822" formatCode="0.00E+00">
                  <c:v>3.43159E-4</c:v>
                </c:pt>
                <c:pt idx="81823" formatCode="0.00E+00">
                  <c:v>3.67143E-4</c:v>
                </c:pt>
                <c:pt idx="81824" formatCode="0.00E+00">
                  <c:v>3.9065299999999997E-4</c:v>
                </c:pt>
                <c:pt idx="81825" formatCode="0.00E+00">
                  <c:v>4.1365599999999998E-4</c:v>
                </c:pt>
                <c:pt idx="81826" formatCode="0.00E+00">
                  <c:v>4.3612499999999999E-4</c:v>
                </c:pt>
                <c:pt idx="81827" formatCode="0.00E+00">
                  <c:v>4.5802899999999999E-4</c:v>
                </c:pt>
                <c:pt idx="81828" formatCode="0.00E+00">
                  <c:v>4.7934200000000001E-4</c:v>
                </c:pt>
                <c:pt idx="81829" formatCode="0.00E+00">
                  <c:v>5.0003600000000004E-4</c:v>
                </c:pt>
                <c:pt idx="81830" formatCode="0.00E+00">
                  <c:v>5.2008499999999999E-4</c:v>
                </c:pt>
                <c:pt idx="81831" formatCode="0.00E+00">
                  <c:v>5.3946300000000001E-4</c:v>
                </c:pt>
                <c:pt idx="81832" formatCode="0.00E+00">
                  <c:v>5.5814700000000005E-4</c:v>
                </c:pt>
                <c:pt idx="81833" formatCode="0.00E+00">
                  <c:v>5.7611299999999995E-4</c:v>
                </c:pt>
                <c:pt idx="81834" formatCode="0.00E+00">
                  <c:v>5.9333900000000002E-4</c:v>
                </c:pt>
                <c:pt idx="81835" formatCode="0.00E+00">
                  <c:v>6.0980300000000002E-4</c:v>
                </c:pt>
                <c:pt idx="81836" formatCode="0.00E+00">
                  <c:v>6.2548599999999997E-4</c:v>
                </c:pt>
                <c:pt idx="81837" formatCode="0.00E+00">
                  <c:v>6.4036900000000001E-4</c:v>
                </c:pt>
                <c:pt idx="81838" formatCode="0.00E+00">
                  <c:v>6.5443299999999995E-4</c:v>
                </c:pt>
                <c:pt idx="81839" formatCode="0.00E+00">
                  <c:v>6.6766199999999996E-4</c:v>
                </c:pt>
                <c:pt idx="81840" formatCode="0.00E+00">
                  <c:v>6.8004000000000003E-4</c:v>
                </c:pt>
                <c:pt idx="81841" formatCode="0.00E+00">
                  <c:v>6.9155499999999995E-4</c:v>
                </c:pt>
                <c:pt idx="81842" formatCode="0.00E+00">
                  <c:v>7.0219100000000001E-4</c:v>
                </c:pt>
                <c:pt idx="81843" formatCode="0.00E+00">
                  <c:v>7.1193899999999997E-4</c:v>
                </c:pt>
                <c:pt idx="81844" formatCode="0.00E+00">
                  <c:v>7.2078699999999997E-4</c:v>
                </c:pt>
                <c:pt idx="81845" formatCode="0.00E+00">
                  <c:v>7.2872599999999996E-4</c:v>
                </c:pt>
                <c:pt idx="81846" formatCode="0.00E+00">
                  <c:v>7.3574899999999995E-4</c:v>
                </c:pt>
                <c:pt idx="81847" formatCode="0.00E+00">
                  <c:v>7.4184900000000005E-4</c:v>
                </c:pt>
                <c:pt idx="81848" formatCode="0.00E+00">
                  <c:v>7.4702199999999996E-4</c:v>
                </c:pt>
                <c:pt idx="81849" formatCode="0.00E+00">
                  <c:v>7.5126299999999995E-4</c:v>
                </c:pt>
                <c:pt idx="81850" formatCode="0.00E+00">
                  <c:v>7.5456999999999998E-4</c:v>
                </c:pt>
                <c:pt idx="81851" formatCode="0.00E+00">
                  <c:v>7.5694300000000005E-4</c:v>
                </c:pt>
                <c:pt idx="81852" formatCode="0.00E+00">
                  <c:v>7.5838100000000003E-4</c:v>
                </c:pt>
                <c:pt idx="81853" formatCode="0.00E+00">
                  <c:v>7.5888599999999996E-4</c:v>
                </c:pt>
                <c:pt idx="81854" formatCode="0.00E+00">
                  <c:v>7.5846099999999999E-4</c:v>
                </c:pt>
                <c:pt idx="81855" formatCode="0.00E+00">
                  <c:v>7.57112E-4</c:v>
                </c:pt>
                <c:pt idx="81856" formatCode="0.00E+00">
                  <c:v>7.5484200000000003E-4</c:v>
                </c:pt>
                <c:pt idx="81857" formatCode="0.00E+00">
                  <c:v>7.5166100000000004E-4</c:v>
                </c:pt>
                <c:pt idx="81858" formatCode="0.00E+00">
                  <c:v>7.47575E-4</c:v>
                </c:pt>
                <c:pt idx="81859" formatCode="0.00E+00">
                  <c:v>7.4259499999999997E-4</c:v>
                </c:pt>
                <c:pt idx="81860" formatCode="0.00E+00">
                  <c:v>7.3673100000000002E-4</c:v>
                </c:pt>
                <c:pt idx="81861" formatCode="0.00E+00">
                  <c:v>7.2999600000000001E-4</c:v>
                </c:pt>
                <c:pt idx="81862" formatCode="0.00E+00">
                  <c:v>7.2240300000000004E-4</c:v>
                </c:pt>
                <c:pt idx="81863" formatCode="0.00E+00">
                  <c:v>7.1396700000000003E-4</c:v>
                </c:pt>
                <c:pt idx="81864" formatCode="0.00E+00">
                  <c:v>7.0470400000000001E-4</c:v>
                </c:pt>
                <c:pt idx="81865" formatCode="0.00E+00">
                  <c:v>6.9463000000000001E-4</c:v>
                </c:pt>
                <c:pt idx="81866" formatCode="0.00E+00">
                  <c:v>6.8376500000000002E-4</c:v>
                </c:pt>
                <c:pt idx="81867" formatCode="0.00E+00">
                  <c:v>6.72126E-4</c:v>
                </c:pt>
                <c:pt idx="81868" formatCode="0.00E+00">
                  <c:v>6.5973500000000005E-4</c:v>
                </c:pt>
                <c:pt idx="81869" formatCode="0.00E+00">
                  <c:v>6.4661199999999997E-4</c:v>
                </c:pt>
                <c:pt idx="81870" formatCode="0.00E+00">
                  <c:v>6.3278100000000001E-4</c:v>
                </c:pt>
                <c:pt idx="81871" formatCode="0.00E+00">
                  <c:v>6.18265E-4</c:v>
                </c:pt>
                <c:pt idx="81872" formatCode="0.00E+00">
                  <c:v>6.0308699999999998E-4</c:v>
                </c:pt>
                <c:pt idx="81873" formatCode="0.00E+00">
                  <c:v>5.8727300000000003E-4</c:v>
                </c:pt>
                <c:pt idx="81874" formatCode="0.00E+00">
                  <c:v>5.7084799999999999E-4</c:v>
                </c:pt>
                <c:pt idx="81875" formatCode="0.00E+00">
                  <c:v>5.5384100000000001E-4</c:v>
                </c:pt>
                <c:pt idx="81876" formatCode="0.00E+00">
                  <c:v>5.3627799999999995E-4</c:v>
                </c:pt>
                <c:pt idx="81877" formatCode="0.00E+00">
                  <c:v>5.1818700000000003E-4</c:v>
                </c:pt>
                <c:pt idx="81878" formatCode="0.00E+00">
                  <c:v>4.9959699999999995E-4</c:v>
                </c:pt>
                <c:pt idx="81879" formatCode="0.00E+00">
                  <c:v>4.8053899999999999E-4</c:v>
                </c:pt>
                <c:pt idx="81880" formatCode="0.00E+00">
                  <c:v>4.6104099999999998E-4</c:v>
                </c:pt>
                <c:pt idx="81881" formatCode="0.00E+00">
                  <c:v>4.41135E-4</c:v>
                </c:pt>
                <c:pt idx="81882" formatCode="0.00E+00">
                  <c:v>4.2085100000000003E-4</c:v>
                </c:pt>
                <c:pt idx="81883" formatCode="0.00E+00">
                  <c:v>4.0022199999999999E-4</c:v>
                </c:pt>
                <c:pt idx="81884" formatCode="0.00E+00">
                  <c:v>3.79279E-4</c:v>
                </c:pt>
                <c:pt idx="81885" formatCode="0.00E+00">
                  <c:v>3.5805400000000001E-4</c:v>
                </c:pt>
                <c:pt idx="81886" formatCode="0.00E+00">
                  <c:v>3.3657899999999999E-4</c:v>
                </c:pt>
                <c:pt idx="81887" formatCode="0.00E+00">
                  <c:v>3.1488799999999998E-4</c:v>
                </c:pt>
                <c:pt idx="81888" formatCode="0.00E+00">
                  <c:v>2.9301300000000001E-4</c:v>
                </c:pt>
                <c:pt idx="81889" formatCode="0.00E+00">
                  <c:v>2.7098699999999999E-4</c:v>
                </c:pt>
                <c:pt idx="81890" formatCode="0.00E+00">
                  <c:v>2.48843E-4</c:v>
                </c:pt>
                <c:pt idx="81891" formatCode="0.00E+00">
                  <c:v>2.2661400000000001E-4</c:v>
                </c:pt>
                <c:pt idx="81892" formatCode="0.00E+00">
                  <c:v>2.0433199999999999E-4</c:v>
                </c:pt>
                <c:pt idx="81893" formatCode="0.00E+00">
                  <c:v>1.8203199999999999E-4</c:v>
                </c:pt>
                <c:pt idx="81894" formatCode="0.00E+00">
                  <c:v>1.5974399999999999E-4</c:v>
                </c:pt>
                <c:pt idx="81895" formatCode="0.00E+00">
                  <c:v>1.3750200000000001E-4</c:v>
                </c:pt>
                <c:pt idx="81896" formatCode="0.00E+00">
                  <c:v>1.15338E-4</c:v>
                </c:pt>
                <c:pt idx="81897" formatCode="0.00E+00">
                  <c:v>9.3283999999999997E-5</c:v>
                </c:pt>
                <c:pt idx="81898" formatCode="0.00E+00">
                  <c:v>7.1370600000000004E-5</c:v>
                </c:pt>
                <c:pt idx="81899" formatCode="0.00E+00">
                  <c:v>4.9629500000000003E-5</c:v>
                </c:pt>
                <c:pt idx="81900" formatCode="0.00E+00">
                  <c:v>2.8091099999999999E-5</c:v>
                </c:pt>
                <c:pt idx="81901" formatCode="0.00E+00">
                  <c:v>6.7854600000000003E-6</c:v>
                </c:pt>
                <c:pt idx="81902" formatCode="0.00E+00">
                  <c:v>-1.4257799999999999E-5</c:v>
                </c:pt>
                <c:pt idx="81903" formatCode="0.00E+00">
                  <c:v>-3.5009799999999998E-5</c:v>
                </c:pt>
                <c:pt idx="81904" formatCode="0.00E+00">
                  <c:v>-5.5442400000000003E-5</c:v>
                </c:pt>
                <c:pt idx="81905" formatCode="0.00E+00">
                  <c:v>-7.5527799999999999E-5</c:v>
                </c:pt>
                <c:pt idx="81906" formatCode="0.00E+00">
                  <c:v>-9.5239400000000002E-5</c:v>
                </c:pt>
                <c:pt idx="81907" formatCode="0.00E+00">
                  <c:v>-1.1455099999999999E-4</c:v>
                </c:pt>
                <c:pt idx="81908" formatCode="0.00E+00">
                  <c:v>-1.33437E-4</c:v>
                </c:pt>
                <c:pt idx="81909" formatCode="0.00E+00">
                  <c:v>-1.51874E-4</c:v>
                </c:pt>
                <c:pt idx="81910" formatCode="0.00E+00">
                  <c:v>-1.6983800000000001E-4</c:v>
                </c:pt>
                <c:pt idx="81911" formatCode="0.00E+00">
                  <c:v>-1.8730600000000001E-4</c:v>
                </c:pt>
                <c:pt idx="81912" formatCode="0.00E+00">
                  <c:v>-2.0425700000000001E-4</c:v>
                </c:pt>
                <c:pt idx="81913" formatCode="0.00E+00">
                  <c:v>-2.2067000000000001E-4</c:v>
                </c:pt>
                <c:pt idx="81914" formatCode="0.00E+00">
                  <c:v>-2.3652499999999999E-4</c:v>
                </c:pt>
                <c:pt idx="81915" formatCode="0.00E+00">
                  <c:v>-2.5180500000000002E-4</c:v>
                </c:pt>
                <c:pt idx="81916" formatCode="0.00E+00">
                  <c:v>-2.6649099999999999E-4</c:v>
                </c:pt>
                <c:pt idx="81917" formatCode="0.00E+00">
                  <c:v>-2.8056700000000001E-4</c:v>
                </c:pt>
                <c:pt idx="81918" formatCode="0.00E+00">
                  <c:v>-2.94018E-4</c:v>
                </c:pt>
                <c:pt idx="81919" formatCode="0.00E+00">
                  <c:v>-3.0683000000000002E-4</c:v>
                </c:pt>
                <c:pt idx="81920" formatCode="0.00E+00">
                  <c:v>-3.1898899999999999E-4</c:v>
                </c:pt>
                <c:pt idx="81921" formatCode="0.00E+00">
                  <c:v>-3.3048499999999999E-4</c:v>
                </c:pt>
                <c:pt idx="81922" formatCode="0.00E+00">
                  <c:v>-3.4130500000000003E-4</c:v>
                </c:pt>
                <c:pt idx="81923" formatCode="0.00E+00">
                  <c:v>-3.5144199999999999E-4</c:v>
                </c:pt>
                <c:pt idx="81924" formatCode="0.00E+00">
                  <c:v>-3.60887E-4</c:v>
                </c:pt>
                <c:pt idx="81925" formatCode="0.00E+00">
                  <c:v>-3.69632E-4</c:v>
                </c:pt>
                <c:pt idx="81926" formatCode="0.00E+00">
                  <c:v>-3.7767299999999997E-4</c:v>
                </c:pt>
                <c:pt idx="81927" formatCode="0.00E+00">
                  <c:v>-3.8500399999999999E-4</c:v>
                </c:pt>
                <c:pt idx="81928" formatCode="0.00E+00">
                  <c:v>-3.91622E-4</c:v>
                </c:pt>
                <c:pt idx="81929" formatCode="0.00E+00">
                  <c:v>-3.9752500000000003E-4</c:v>
                </c:pt>
                <c:pt idx="81930" formatCode="0.00E+00">
                  <c:v>-4.0271300000000002E-4</c:v>
                </c:pt>
                <c:pt idx="81931" formatCode="0.00E+00">
                  <c:v>-4.0718500000000001E-4</c:v>
                </c:pt>
                <c:pt idx="81932" formatCode="0.00E+00">
                  <c:v>-4.10944E-4</c:v>
                </c:pt>
                <c:pt idx="81933" formatCode="0.00E+00">
                  <c:v>-4.13991E-4</c:v>
                </c:pt>
                <c:pt idx="81934" formatCode="0.00E+00">
                  <c:v>-4.16332E-4</c:v>
                </c:pt>
                <c:pt idx="81935" formatCode="0.00E+00">
                  <c:v>-4.17971E-4</c:v>
                </c:pt>
                <c:pt idx="81936" formatCode="0.00E+00">
                  <c:v>-4.1891399999999999E-4</c:v>
                </c:pt>
                <c:pt idx="81937" formatCode="0.00E+00">
                  <c:v>-4.1917000000000001E-4</c:v>
                </c:pt>
                <c:pt idx="81938" formatCode="0.00E+00">
                  <c:v>-4.1874600000000001E-4</c:v>
                </c:pt>
                <c:pt idx="81939" formatCode="0.00E+00">
                  <c:v>-4.1765200000000002E-4</c:v>
                </c:pt>
                <c:pt idx="81940" formatCode="0.00E+00">
                  <c:v>-4.1590000000000003E-4</c:v>
                </c:pt>
                <c:pt idx="81941" formatCode="0.00E+00">
                  <c:v>-4.1350000000000002E-4</c:v>
                </c:pt>
                <c:pt idx="81942" formatCode="0.00E+00">
                  <c:v>-4.1046700000000003E-4</c:v>
                </c:pt>
                <c:pt idx="81943" formatCode="0.00E+00">
                  <c:v>-4.0681300000000001E-4</c:v>
                </c:pt>
                <c:pt idx="81944" formatCode="0.00E+00">
                  <c:v>-4.0255299999999999E-4</c:v>
                </c:pt>
                <c:pt idx="81945" formatCode="0.00E+00">
                  <c:v>-3.9770400000000003E-4</c:v>
                </c:pt>
                <c:pt idx="81946" formatCode="0.00E+00">
                  <c:v>-3.9228199999999998E-4</c:v>
                </c:pt>
                <c:pt idx="81947" formatCode="0.00E+00">
                  <c:v>-3.8630499999999998E-4</c:v>
                </c:pt>
                <c:pt idx="81948" formatCode="0.00E+00">
                  <c:v>-3.7979000000000002E-4</c:v>
                </c:pt>
                <c:pt idx="81949" formatCode="0.00E+00">
                  <c:v>-3.72758E-4</c:v>
                </c:pt>
                <c:pt idx="81950" formatCode="0.00E+00">
                  <c:v>-3.6522900000000001E-4</c:v>
                </c:pt>
                <c:pt idx="81951" formatCode="0.00E+00">
                  <c:v>-3.5722199999999998E-4</c:v>
                </c:pt>
                <c:pt idx="81952" formatCode="0.00E+00">
                  <c:v>-3.4875900000000003E-4</c:v>
                </c:pt>
                <c:pt idx="81953" formatCode="0.00E+00">
                  <c:v>-3.3986299999999998E-4</c:v>
                </c:pt>
                <c:pt idx="81954" formatCode="0.00E+00">
                  <c:v>-3.3055699999999999E-4</c:v>
                </c:pt>
                <c:pt idx="81955" formatCode="0.00E+00">
                  <c:v>-3.2086199999999999E-4</c:v>
                </c:pt>
                <c:pt idx="81956" formatCode="0.00E+00">
                  <c:v>-3.1080300000000001E-4</c:v>
                </c:pt>
                <c:pt idx="81957" formatCode="0.00E+00">
                  <c:v>-3.0040500000000001E-4</c:v>
                </c:pt>
                <c:pt idx="81958" formatCode="0.00E+00">
                  <c:v>-2.8969E-4</c:v>
                </c:pt>
                <c:pt idx="81959" formatCode="0.00E+00">
                  <c:v>-2.7868599999999999E-4</c:v>
                </c:pt>
                <c:pt idx="81960" formatCode="0.00E+00">
                  <c:v>-2.6741599999999998E-4</c:v>
                </c:pt>
                <c:pt idx="81961" formatCode="0.00E+00">
                  <c:v>-2.5590699999999999E-4</c:v>
                </c:pt>
                <c:pt idx="81962" formatCode="0.00E+00">
                  <c:v>-2.4418399999999999E-4</c:v>
                </c:pt>
                <c:pt idx="81963" formatCode="0.00E+00">
                  <c:v>-2.3227299999999999E-4</c:v>
                </c:pt>
                <c:pt idx="81964" formatCode="0.00E+00">
                  <c:v>-2.20201E-4</c:v>
                </c:pt>
                <c:pt idx="81965" formatCode="0.00E+00">
                  <c:v>-2.07992E-4</c:v>
                </c:pt>
                <c:pt idx="81966" formatCode="0.00E+00">
                  <c:v>-1.95675E-4</c:v>
                </c:pt>
                <c:pt idx="81967" formatCode="0.00E+00">
                  <c:v>-1.8327299999999999E-4</c:v>
                </c:pt>
                <c:pt idx="81968" formatCode="0.00E+00">
                  <c:v>-1.70815E-4</c:v>
                </c:pt>
                <c:pt idx="81969" formatCode="0.00E+00">
                  <c:v>-1.58326E-4</c:v>
                </c:pt>
                <c:pt idx="81970" formatCode="0.00E+00">
                  <c:v>-1.4583099999999999E-4</c:v>
                </c:pt>
                <c:pt idx="81971" formatCode="0.00E+00">
                  <c:v>-1.3335699999999999E-4</c:v>
                </c:pt>
                <c:pt idx="81972" formatCode="0.00E+00">
                  <c:v>-1.2092899999999999E-4</c:v>
                </c:pt>
                <c:pt idx="81973" formatCode="0.00E+00">
                  <c:v>-1.08571E-4</c:v>
                </c:pt>
                <c:pt idx="81974" formatCode="0.00E+00">
                  <c:v>-9.6308899999999995E-5</c:v>
                </c:pt>
                <c:pt idx="81975" formatCode="0.00E+00">
                  <c:v>-8.4166900000000002E-5</c:v>
                </c:pt>
                <c:pt idx="81976" formatCode="0.00E+00">
                  <c:v>-7.2168800000000006E-5</c:v>
                </c:pt>
                <c:pt idx="81977" formatCode="0.00E+00">
                  <c:v>-6.0338099999999997E-5</c:v>
                </c:pt>
                <c:pt idx="81978" formatCode="0.00E+00">
                  <c:v>-4.86979E-5</c:v>
                </c:pt>
                <c:pt idx="81979" formatCode="0.00E+00">
                  <c:v>-3.7270400000000001E-5</c:v>
                </c:pt>
                <c:pt idx="81980" formatCode="0.00E+00">
                  <c:v>-2.6077499999999999E-5</c:v>
                </c:pt>
                <c:pt idx="81981" formatCode="0.00E+00">
                  <c:v>-1.51404E-5</c:v>
                </c:pt>
                <c:pt idx="81982" formatCode="0.00E+00">
                  <c:v>-4.4795699999999999E-6</c:v>
                </c:pt>
                <c:pt idx="81983" formatCode="0.00E+00">
                  <c:v>5.8851499999999999E-6</c:v>
                </c:pt>
                <c:pt idx="81984" formatCode="0.00E+00">
                  <c:v>1.5934699999999998E-5</c:v>
                </c:pt>
                <c:pt idx="81985" formatCode="0.00E+00">
                  <c:v>2.5650799999999998E-5</c:v>
                </c:pt>
                <c:pt idx="81986" formatCode="0.00E+00">
                  <c:v>3.5015899999999998E-5</c:v>
                </c:pt>
                <c:pt idx="81987" formatCode="0.00E+00">
                  <c:v>4.4013400000000001E-5</c:v>
                </c:pt>
                <c:pt idx="81988" formatCode="0.00E+00">
                  <c:v>5.2627499999999997E-5</c:v>
                </c:pt>
                <c:pt idx="81989" formatCode="0.00E+00">
                  <c:v>6.08431E-5</c:v>
                </c:pt>
                <c:pt idx="81990" formatCode="0.00E+00">
                  <c:v>6.8646399999999994E-5</c:v>
                </c:pt>
                <c:pt idx="81991" formatCode="0.00E+00">
                  <c:v>7.6024299999999996E-5</c:v>
                </c:pt>
                <c:pt idx="81992" formatCode="0.00E+00">
                  <c:v>8.2964499999999995E-5</c:v>
                </c:pt>
                <c:pt idx="81993" formatCode="0.00E+00">
                  <c:v>8.9456000000000005E-5</c:v>
                </c:pt>
                <c:pt idx="81994" formatCode="0.00E+00">
                  <c:v>9.5488600000000006E-5</c:v>
                </c:pt>
                <c:pt idx="81995" formatCode="0.00E+00">
                  <c:v>1.01053E-4</c:v>
                </c:pt>
                <c:pt idx="81996" formatCode="0.00E+00">
                  <c:v>1.06141E-4</c:v>
                </c:pt>
                <c:pt idx="81997" formatCode="0.00E+00">
                  <c:v>1.10746E-4</c:v>
                </c:pt>
                <c:pt idx="81998" formatCode="0.00E+00">
                  <c:v>1.14862E-4</c:v>
                </c:pt>
                <c:pt idx="81999" formatCode="0.00E+00">
                  <c:v>1.18483E-4</c:v>
                </c:pt>
                <c:pt idx="82000" formatCode="0.00E+00">
                  <c:v>1.21606E-4</c:v>
                </c:pt>
                <c:pt idx="82001" formatCode="0.00E+00">
                  <c:v>1.2422799999999999E-4</c:v>
                </c:pt>
                <c:pt idx="82002" formatCode="0.00E+00">
                  <c:v>1.26346E-4</c:v>
                </c:pt>
                <c:pt idx="82003" formatCode="0.00E+00">
                  <c:v>1.27961E-4</c:v>
                </c:pt>
                <c:pt idx="82004" formatCode="0.00E+00">
                  <c:v>1.29071E-4</c:v>
                </c:pt>
                <c:pt idx="82005" formatCode="0.00E+00">
                  <c:v>1.2967999999999999E-4</c:v>
                </c:pt>
                <c:pt idx="82006" formatCode="0.00E+00">
                  <c:v>1.2978800000000001E-4</c:v>
                </c:pt>
                <c:pt idx="82007" formatCode="0.00E+00">
                  <c:v>1.294E-4</c:v>
                </c:pt>
                <c:pt idx="82008" formatCode="0.00E+00">
                  <c:v>1.2852E-4</c:v>
                </c:pt>
                <c:pt idx="82009" formatCode="0.00E+00">
                  <c:v>1.2715299999999999E-4</c:v>
                </c:pt>
                <c:pt idx="82010" formatCode="0.00E+00">
                  <c:v>1.2530500000000001E-4</c:v>
                </c:pt>
                <c:pt idx="82011" formatCode="0.00E+00">
                  <c:v>1.2298499999999999E-4</c:v>
                </c:pt>
                <c:pt idx="82012" formatCode="0.00E+00">
                  <c:v>1.20201E-4</c:v>
                </c:pt>
                <c:pt idx="82013" formatCode="0.00E+00">
                  <c:v>1.1696099999999999E-4</c:v>
                </c:pt>
                <c:pt idx="82014" formatCode="0.00E+00">
                  <c:v>1.1327700000000001E-4</c:v>
                </c:pt>
                <c:pt idx="82015" formatCode="0.00E+00">
                  <c:v>1.09159E-4</c:v>
                </c:pt>
                <c:pt idx="82016" formatCode="0.00E+00">
                  <c:v>1.04619E-4</c:v>
                </c:pt>
                <c:pt idx="82017" formatCode="0.00E+00">
                  <c:v>9.9670899999999995E-5</c:v>
                </c:pt>
                <c:pt idx="82018" formatCode="0.00E+00">
                  <c:v>9.4327999999999995E-5</c:v>
                </c:pt>
                <c:pt idx="82019" formatCode="0.00E+00">
                  <c:v>8.8604700000000002E-5</c:v>
                </c:pt>
                <c:pt idx="82020" formatCode="0.00E+00">
                  <c:v>8.2516599999999995E-5</c:v>
                </c:pt>
                <c:pt idx="82021" formatCode="0.00E+00">
                  <c:v>7.6079600000000003E-5</c:v>
                </c:pt>
                <c:pt idx="82022" formatCode="0.00E+00">
                  <c:v>6.9310500000000007E-5</c:v>
                </c:pt>
                <c:pt idx="82023" formatCode="0.00E+00">
                  <c:v>6.2226700000000005E-5</c:v>
                </c:pt>
                <c:pt idx="82024" formatCode="0.00E+00">
                  <c:v>5.4846499999999997E-5</c:v>
                </c:pt>
                <c:pt idx="82025" formatCode="0.00E+00">
                  <c:v>4.7188299999999997E-5</c:v>
                </c:pt>
                <c:pt idx="82026" formatCode="0.00E+00">
                  <c:v>3.9271599999999999E-5</c:v>
                </c:pt>
                <c:pt idx="82027" formatCode="0.00E+00">
                  <c:v>3.1115999999999998E-5</c:v>
                </c:pt>
                <c:pt idx="82028" formatCode="0.00E+00">
                  <c:v>2.27418E-5</c:v>
                </c:pt>
                <c:pt idx="82029" formatCode="0.00E+00">
                  <c:v>1.4169699999999999E-5</c:v>
                </c:pt>
                <c:pt idx="82030" formatCode="0.00E+00">
                  <c:v>5.4208499999999999E-6</c:v>
                </c:pt>
                <c:pt idx="82031" formatCode="0.00E+00">
                  <c:v>-3.4834099999999998E-6</c:v>
                </c:pt>
                <c:pt idx="82032" formatCode="0.00E+00">
                  <c:v>-1.25212E-5</c:v>
                </c:pt>
                <c:pt idx="82033" formatCode="0.00E+00">
                  <c:v>-2.1670599999999999E-5</c:v>
                </c:pt>
                <c:pt idx="82034" formatCode="0.00E+00">
                  <c:v>-3.0909299999999999E-5</c:v>
                </c:pt>
                <c:pt idx="82035" formatCode="0.00E+00">
                  <c:v>-4.02148E-5</c:v>
                </c:pt>
                <c:pt idx="82036" formatCode="0.00E+00">
                  <c:v>-4.9564400000000003E-5</c:v>
                </c:pt>
                <c:pt idx="82037" formatCode="0.00E+00">
                  <c:v>-5.8935599999999999E-5</c:v>
                </c:pt>
                <c:pt idx="82038" formatCode="0.00E+00">
                  <c:v>-6.8305600000000005E-5</c:v>
                </c:pt>
                <c:pt idx="82039" formatCode="0.00E+00">
                  <c:v>-7.7651599999999994E-5</c:v>
                </c:pt>
                <c:pt idx="82040" formatCode="0.00E+00">
                  <c:v>-8.6950800000000001E-5</c:v>
                </c:pt>
                <c:pt idx="82041" formatCode="0.00E+00">
                  <c:v>-9.6180800000000006E-5</c:v>
                </c:pt>
                <c:pt idx="82042" formatCode="0.00E+00">
                  <c:v>-1.05319E-4</c:v>
                </c:pt>
                <c:pt idx="82043" formatCode="0.00E+00">
                  <c:v>-1.14343E-4</c:v>
                </c:pt>
                <c:pt idx="82044" formatCode="0.00E+00">
                  <c:v>-1.2323E-4</c:v>
                </c:pt>
                <c:pt idx="82045" formatCode="0.00E+00">
                  <c:v>-1.3195899999999999E-4</c:v>
                </c:pt>
                <c:pt idx="82046" formatCode="0.00E+00">
                  <c:v>-1.4050900000000001E-4</c:v>
                </c:pt>
                <c:pt idx="82047" formatCode="0.00E+00">
                  <c:v>-1.48858E-4</c:v>
                </c:pt>
                <c:pt idx="82048" formatCode="0.00E+00">
                  <c:v>-1.5698400000000001E-4</c:v>
                </c:pt>
                <c:pt idx="82049" formatCode="0.00E+00">
                  <c:v>-1.64869E-4</c:v>
                </c:pt>
                <c:pt idx="82050" formatCode="0.00E+00">
                  <c:v>-1.7249100000000001E-4</c:v>
                </c:pt>
                <c:pt idx="82051" formatCode="0.00E+00">
                  <c:v>-1.7983100000000001E-4</c:v>
                </c:pt>
                <c:pt idx="82052" formatCode="0.00E+00">
                  <c:v>-1.8687099999999999E-4</c:v>
                </c:pt>
                <c:pt idx="82053" formatCode="0.00E+00">
                  <c:v>-1.93592E-4</c:v>
                </c:pt>
                <c:pt idx="82054" formatCode="0.00E+00">
                  <c:v>-1.9997600000000001E-4</c:v>
                </c:pt>
                <c:pt idx="82055" formatCode="0.00E+00">
                  <c:v>-2.0600600000000001E-4</c:v>
                </c:pt>
                <c:pt idx="82056" formatCode="0.00E+00">
                  <c:v>-2.1166699999999999E-4</c:v>
                </c:pt>
                <c:pt idx="82057" formatCode="0.00E+00">
                  <c:v>-2.1694100000000001E-4</c:v>
                </c:pt>
                <c:pt idx="82058" formatCode="0.00E+00">
                  <c:v>-2.2181499999999999E-4</c:v>
                </c:pt>
                <c:pt idx="82059" formatCode="0.00E+00">
                  <c:v>-2.26274E-4</c:v>
                </c:pt>
                <c:pt idx="82060" formatCode="0.00E+00">
                  <c:v>-2.30304E-4</c:v>
                </c:pt>
                <c:pt idx="82061" formatCode="0.00E+00">
                  <c:v>-2.3389400000000001E-4</c:v>
                </c:pt>
                <c:pt idx="82062" formatCode="0.00E+00">
                  <c:v>-2.3703099999999999E-4</c:v>
                </c:pt>
                <c:pt idx="82063" formatCode="0.00E+00">
                  <c:v>-2.39705E-4</c:v>
                </c:pt>
                <c:pt idx="82064" formatCode="0.00E+00">
                  <c:v>-2.4190600000000001E-4</c:v>
                </c:pt>
                <c:pt idx="82065" formatCode="0.00E+00">
                  <c:v>-2.4362400000000001E-4</c:v>
                </c:pt>
                <c:pt idx="82066" formatCode="0.00E+00">
                  <c:v>-2.4485300000000001E-4</c:v>
                </c:pt>
                <c:pt idx="82067" formatCode="0.00E+00">
                  <c:v>-2.4558400000000003E-4</c:v>
                </c:pt>
                <c:pt idx="82068" formatCode="0.00E+00">
                  <c:v>-2.4581199999999998E-4</c:v>
                </c:pt>
                <c:pt idx="82069" formatCode="0.00E+00">
                  <c:v>-2.45531E-4</c:v>
                </c:pt>
                <c:pt idx="82070" formatCode="0.00E+00">
                  <c:v>-2.4473799999999999E-4</c:v>
                </c:pt>
                <c:pt idx="82071" formatCode="0.00E+00">
                  <c:v>-2.4342799999999999E-4</c:v>
                </c:pt>
                <c:pt idx="82072" formatCode="0.00E+00">
                  <c:v>-2.4160100000000001E-4</c:v>
                </c:pt>
                <c:pt idx="82073" formatCode="0.00E+00">
                  <c:v>-2.3925500000000001E-4</c:v>
                </c:pt>
                <c:pt idx="82074" formatCode="0.00E+00">
                  <c:v>-2.3638899999999999E-4</c:v>
                </c:pt>
                <c:pt idx="82075" formatCode="0.00E+00">
                  <c:v>-2.3300600000000001E-4</c:v>
                </c:pt>
                <c:pt idx="82076" formatCode="0.00E+00">
                  <c:v>-2.29106E-4</c:v>
                </c:pt>
                <c:pt idx="82077" formatCode="0.00E+00">
                  <c:v>-2.24692E-4</c:v>
                </c:pt>
                <c:pt idx="82078" formatCode="0.00E+00">
                  <c:v>-2.1976999999999999E-4</c:v>
                </c:pt>
                <c:pt idx="82079" formatCode="0.00E+00">
                  <c:v>-2.1434199999999999E-4</c:v>
                </c:pt>
                <c:pt idx="82080" formatCode="0.00E+00">
                  <c:v>-2.0841699999999999E-4</c:v>
                </c:pt>
                <c:pt idx="82081" formatCode="0.00E+00">
                  <c:v>-2.02E-4</c:v>
                </c:pt>
                <c:pt idx="82082" formatCode="0.00E+00">
                  <c:v>-1.9509900000000001E-4</c:v>
                </c:pt>
                <c:pt idx="82083" formatCode="0.00E+00">
                  <c:v>-1.8772400000000001E-4</c:v>
                </c:pt>
                <c:pt idx="82084" formatCode="0.00E+00">
                  <c:v>-1.79884E-4</c:v>
                </c:pt>
                <c:pt idx="82085" formatCode="0.00E+00">
                  <c:v>-1.7159E-4</c:v>
                </c:pt>
                <c:pt idx="82086" formatCode="0.00E+00">
                  <c:v>-1.6285400000000001E-4</c:v>
                </c:pt>
                <c:pt idx="82087" formatCode="0.00E+00">
                  <c:v>-1.53688E-4</c:v>
                </c:pt>
                <c:pt idx="82088" formatCode="0.00E+00">
                  <c:v>-1.4410599999999999E-4</c:v>
                </c:pt>
                <c:pt idx="82089" formatCode="0.00E+00">
                  <c:v>-1.34122E-4</c:v>
                </c:pt>
                <c:pt idx="82090" formatCode="0.00E+00">
                  <c:v>-1.2375099999999999E-4</c:v>
                </c:pt>
                <c:pt idx="82091" formatCode="0.00E+00">
                  <c:v>-1.1301E-4</c:v>
                </c:pt>
                <c:pt idx="82092" formatCode="0.00E+00">
                  <c:v>-1.01914E-4</c:v>
                </c:pt>
                <c:pt idx="82093" formatCode="0.00E+00">
                  <c:v>-9.0482000000000005E-5</c:v>
                </c:pt>
                <c:pt idx="82094" formatCode="0.00E+00">
                  <c:v>-7.8731299999999996E-5</c:v>
                </c:pt>
                <c:pt idx="82095" formatCode="0.00E+00">
                  <c:v>-6.6680900000000001E-5</c:v>
                </c:pt>
                <c:pt idx="82096" formatCode="0.00E+00">
                  <c:v>-5.43503E-5</c:v>
                </c:pt>
                <c:pt idx="82097" formatCode="0.00E+00">
                  <c:v>-4.1759599999999999E-5</c:v>
                </c:pt>
                <c:pt idx="82098" formatCode="0.00E+00">
                  <c:v>-2.8929300000000001E-5</c:v>
                </c:pt>
                <c:pt idx="82099" formatCode="0.00E+00">
                  <c:v>-1.5880799999999999E-5</c:v>
                </c:pt>
                <c:pt idx="82100" formatCode="0.00E+00">
                  <c:v>-2.63556E-6</c:v>
                </c:pt>
                <c:pt idx="82101" formatCode="0.00E+00">
                  <c:v>1.0784199999999999E-5</c:v>
                </c:pt>
                <c:pt idx="82102" formatCode="0.00E+00">
                  <c:v>2.4355999999999999E-5</c:v>
                </c:pt>
                <c:pt idx="82103" formatCode="0.00E+00">
                  <c:v>3.8056899999999998E-5</c:v>
                </c:pt>
                <c:pt idx="82104" formatCode="0.00E+00">
                  <c:v>5.1863600000000003E-5</c:v>
                </c:pt>
                <c:pt idx="82105" formatCode="0.00E+00">
                  <c:v>6.5752600000000005E-5</c:v>
                </c:pt>
                <c:pt idx="82106" formatCode="0.00E+00">
                  <c:v>7.97002E-5</c:v>
                </c:pt>
                <c:pt idx="82107" formatCode="0.00E+00">
                  <c:v>9.3682400000000003E-5</c:v>
                </c:pt>
                <c:pt idx="82108" formatCode="0.00E+00">
                  <c:v>1.07675E-4</c:v>
                </c:pt>
                <c:pt idx="82109" formatCode="0.00E+00">
                  <c:v>1.21654E-4</c:v>
                </c:pt>
                <c:pt idx="82110" formatCode="0.00E+00">
                  <c:v>1.35594E-4</c:v>
                </c:pt>
                <c:pt idx="82111" formatCode="0.00E+00">
                  <c:v>1.4947199999999999E-4</c:v>
                </c:pt>
                <c:pt idx="82112" formatCode="0.00E+00">
                  <c:v>1.63263E-4</c:v>
                </c:pt>
                <c:pt idx="82113" formatCode="0.00E+00">
                  <c:v>1.7694299999999999E-4</c:v>
                </c:pt>
                <c:pt idx="82114" formatCode="0.00E+00">
                  <c:v>1.9048700000000001E-4</c:v>
                </c:pt>
                <c:pt idx="82115" formatCode="0.00E+00">
                  <c:v>2.0387199999999999E-4</c:v>
                </c:pt>
                <c:pt idx="82116" formatCode="0.00E+00">
                  <c:v>2.1707399999999999E-4</c:v>
                </c:pt>
                <c:pt idx="82117" formatCode="0.00E+00">
                  <c:v>2.3006799999999999E-4</c:v>
                </c:pt>
                <c:pt idx="82118" formatCode="0.00E+00">
                  <c:v>2.42833E-4</c:v>
                </c:pt>
                <c:pt idx="82119" formatCode="0.00E+00">
                  <c:v>2.5534400000000001E-4</c:v>
                </c:pt>
                <c:pt idx="82120" formatCode="0.00E+00">
                  <c:v>2.6758000000000001E-4</c:v>
                </c:pt>
                <c:pt idx="82121" formatCode="0.00E+00">
                  <c:v>2.7951700000000001E-4</c:v>
                </c:pt>
                <c:pt idx="82122" formatCode="0.00E+00">
                  <c:v>2.9113400000000002E-4</c:v>
                </c:pt>
                <c:pt idx="82123" formatCode="0.00E+00">
                  <c:v>3.0241099999999999E-4</c:v>
                </c:pt>
                <c:pt idx="82124" formatCode="0.00E+00">
                  <c:v>3.1332499999999999E-4</c:v>
                </c:pt>
                <c:pt idx="82125" formatCode="0.00E+00">
                  <c:v>3.2385699999999999E-4</c:v>
                </c:pt>
                <c:pt idx="82126" formatCode="0.00E+00">
                  <c:v>3.33987E-4</c:v>
                </c:pt>
                <c:pt idx="82127" formatCode="0.00E+00">
                  <c:v>3.43696E-4</c:v>
                </c:pt>
                <c:pt idx="82128" formatCode="0.00E+00">
                  <c:v>3.5296600000000002E-4</c:v>
                </c:pt>
                <c:pt idx="82129" formatCode="0.00E+00">
                  <c:v>3.6178000000000002E-4</c:v>
                </c:pt>
                <c:pt idx="82130" formatCode="0.00E+00">
                  <c:v>3.7011999999999999E-4</c:v>
                </c:pt>
                <c:pt idx="82131" formatCode="0.00E+00">
                  <c:v>3.77971E-4</c:v>
                </c:pt>
                <c:pt idx="82132" formatCode="0.00E+00">
                  <c:v>3.8531600000000002E-4</c:v>
                </c:pt>
                <c:pt idx="82133" formatCode="0.00E+00">
                  <c:v>3.92142E-4</c:v>
                </c:pt>
                <c:pt idx="82134" formatCode="0.00E+00">
                  <c:v>3.9843600000000001E-4</c:v>
                </c:pt>
                <c:pt idx="82135" formatCode="0.00E+00">
                  <c:v>4.0418300000000002E-4</c:v>
                </c:pt>
                <c:pt idx="82136" formatCode="0.00E+00">
                  <c:v>4.09374E-4</c:v>
                </c:pt>
                <c:pt idx="82137" formatCode="0.00E+00">
                  <c:v>4.1399500000000001E-4</c:v>
                </c:pt>
                <c:pt idx="82138" formatCode="0.00E+00">
                  <c:v>4.1803899999999999E-4</c:v>
                </c:pt>
                <c:pt idx="82139" formatCode="0.00E+00">
                  <c:v>4.2149599999999999E-4</c:v>
                </c:pt>
                <c:pt idx="82140" formatCode="0.00E+00">
                  <c:v>4.2435699999999999E-4</c:v>
                </c:pt>
                <c:pt idx="82141" formatCode="0.00E+00">
                  <c:v>4.26616E-4</c:v>
                </c:pt>
                <c:pt idx="82142" formatCode="0.00E+00">
                  <c:v>4.2826700000000002E-4</c:v>
                </c:pt>
                <c:pt idx="82143" formatCode="0.00E+00">
                  <c:v>4.2930600000000001E-4</c:v>
                </c:pt>
                <c:pt idx="82144" formatCode="0.00E+00">
                  <c:v>4.2972699999999997E-4</c:v>
                </c:pt>
                <c:pt idx="82145" formatCode="0.00E+00">
                  <c:v>4.29529E-4</c:v>
                </c:pt>
                <c:pt idx="82146" formatCode="0.00E+00">
                  <c:v>4.2870899999999999E-4</c:v>
                </c:pt>
                <c:pt idx="82147" formatCode="0.00E+00">
                  <c:v>4.27267E-4</c:v>
                </c:pt>
                <c:pt idx="82148" formatCode="0.00E+00">
                  <c:v>4.2520299999999997E-4</c:v>
                </c:pt>
                <c:pt idx="82149" formatCode="0.00E+00">
                  <c:v>4.22519E-4</c:v>
                </c:pt>
                <c:pt idx="82150" formatCode="0.00E+00">
                  <c:v>4.1921599999999998E-4</c:v>
                </c:pt>
                <c:pt idx="82151" formatCode="0.00E+00">
                  <c:v>4.15299E-4</c:v>
                </c:pt>
                <c:pt idx="82152" formatCode="0.00E+00">
                  <c:v>4.1077300000000002E-4</c:v>
                </c:pt>
                <c:pt idx="82153" formatCode="0.00E+00">
                  <c:v>4.05642E-4</c:v>
                </c:pt>
                <c:pt idx="82154" formatCode="0.00E+00">
                  <c:v>3.99913E-4</c:v>
                </c:pt>
                <c:pt idx="82155" formatCode="0.00E+00">
                  <c:v>3.9359399999999999E-4</c:v>
                </c:pt>
                <c:pt idx="82156" formatCode="0.00E+00">
                  <c:v>3.8669399999999998E-4</c:v>
                </c:pt>
                <c:pt idx="82157" formatCode="0.00E+00">
                  <c:v>3.7922299999999998E-4</c:v>
                </c:pt>
                <c:pt idx="82158" formatCode="0.00E+00">
                  <c:v>3.7118999999999997E-4</c:v>
                </c:pt>
                <c:pt idx="82159" formatCode="0.00E+00">
                  <c:v>3.6260900000000001E-4</c:v>
                </c:pt>
                <c:pt idx="82160" formatCode="0.00E+00">
                  <c:v>3.5348999999999998E-4</c:v>
                </c:pt>
                <c:pt idx="82161" formatCode="0.00E+00">
                  <c:v>3.4384800000000001E-4</c:v>
                </c:pt>
                <c:pt idx="82162" formatCode="0.00E+00">
                  <c:v>3.33698E-4</c:v>
                </c:pt>
                <c:pt idx="82163" formatCode="0.00E+00">
                  <c:v>3.2305399999999997E-4</c:v>
                </c:pt>
                <c:pt idx="82164" formatCode="0.00E+00">
                  <c:v>3.1193300000000002E-4</c:v>
                </c:pt>
                <c:pt idx="82165" formatCode="0.00E+00">
                  <c:v>3.0035100000000003E-4</c:v>
                </c:pt>
                <c:pt idx="82166" formatCode="0.00E+00">
                  <c:v>2.8832700000000001E-4</c:v>
                </c:pt>
                <c:pt idx="82167" formatCode="0.00E+00">
                  <c:v>2.7587800000000002E-4</c:v>
                </c:pt>
                <c:pt idx="82168" formatCode="0.00E+00">
                  <c:v>2.6302500000000001E-4</c:v>
                </c:pt>
                <c:pt idx="82169" formatCode="0.00E+00">
                  <c:v>2.4978700000000001E-4</c:v>
                </c:pt>
                <c:pt idx="82170" formatCode="0.00E+00">
                  <c:v>2.36185E-4</c:v>
                </c:pt>
                <c:pt idx="82171" formatCode="0.00E+00">
                  <c:v>2.22239E-4</c:v>
                </c:pt>
                <c:pt idx="82172" formatCode="0.00E+00">
                  <c:v>2.07973E-4</c:v>
                </c:pt>
                <c:pt idx="82173" formatCode="0.00E+00">
                  <c:v>1.93408E-4</c:v>
                </c:pt>
                <c:pt idx="82174" formatCode="0.00E+00">
                  <c:v>1.78567E-4</c:v>
                </c:pt>
                <c:pt idx="82175" formatCode="0.00E+00">
                  <c:v>1.6347399999999999E-4</c:v>
                </c:pt>
                <c:pt idx="82176" formatCode="0.00E+00">
                  <c:v>1.4815299999999999E-4</c:v>
                </c:pt>
                <c:pt idx="82177" formatCode="0.00E+00">
                  <c:v>1.3262699999999999E-4</c:v>
                </c:pt>
                <c:pt idx="82178" formatCode="0.00E+00">
                  <c:v>1.16921E-4</c:v>
                </c:pt>
                <c:pt idx="82179" formatCode="0.00E+00">
                  <c:v>1.01061E-4</c:v>
                </c:pt>
                <c:pt idx="82180" formatCode="0.00E+00">
                  <c:v>8.50714E-5</c:v>
                </c:pt>
                <c:pt idx="82181" formatCode="0.00E+00">
                  <c:v>6.8977600000000002E-5</c:v>
                </c:pt>
                <c:pt idx="82182" formatCode="0.00E+00">
                  <c:v>5.2805300000000001E-5</c:v>
                </c:pt>
                <c:pt idx="82183" formatCode="0.00E+00">
                  <c:v>3.6580199999999999E-5</c:v>
                </c:pt>
                <c:pt idx="82184" formatCode="0.00E+00">
                  <c:v>2.03282E-5</c:v>
                </c:pt>
                <c:pt idx="82185" formatCode="0.00E+00">
                  <c:v>4.0749999999999999E-6</c:v>
                </c:pt>
                <c:pt idx="82186" formatCode="0.00E+00">
                  <c:v>-1.21534E-5</c:v>
                </c:pt>
                <c:pt idx="82187" formatCode="0.00E+00">
                  <c:v>-2.8331100000000001E-5</c:v>
                </c:pt>
                <c:pt idx="82188" formatCode="0.00E+00">
                  <c:v>-4.4432499999999999E-5</c:v>
                </c:pt>
                <c:pt idx="82189" formatCode="0.00E+00">
                  <c:v>-6.04319E-5</c:v>
                </c:pt>
                <c:pt idx="82190" formatCode="0.00E+00">
                  <c:v>-7.6303800000000006E-5</c:v>
                </c:pt>
                <c:pt idx="82191" formatCode="0.00E+00">
                  <c:v>-9.2023100000000003E-5</c:v>
                </c:pt>
                <c:pt idx="82192" formatCode="0.00E+00">
                  <c:v>-1.07565E-4</c:v>
                </c:pt>
                <c:pt idx="82193" formatCode="0.00E+00">
                  <c:v>-1.2290399999999999E-4</c:v>
                </c:pt>
                <c:pt idx="82194" formatCode="0.00E+00">
                  <c:v>-1.3801699999999999E-4</c:v>
                </c:pt>
                <c:pt idx="82195" formatCode="0.00E+00">
                  <c:v>-1.5288000000000001E-4</c:v>
                </c:pt>
                <c:pt idx="82196" formatCode="0.00E+00">
                  <c:v>-1.6746799999999999E-4</c:v>
                </c:pt>
                <c:pt idx="82197" formatCode="0.00E+00">
                  <c:v>-1.8175999999999999E-4</c:v>
                </c:pt>
                <c:pt idx="82198" formatCode="0.00E+00">
                  <c:v>-1.95732E-4</c:v>
                </c:pt>
                <c:pt idx="82199" formatCode="0.00E+00">
                  <c:v>-2.0936199999999999E-4</c:v>
                </c:pt>
                <c:pt idx="82200" formatCode="0.00E+00">
                  <c:v>-2.2263E-4</c:v>
                </c:pt>
                <c:pt idx="82201" formatCode="0.00E+00">
                  <c:v>-2.35515E-4</c:v>
                </c:pt>
                <c:pt idx="82202" formatCode="0.00E+00">
                  <c:v>-2.47996E-4</c:v>
                </c:pt>
                <c:pt idx="82203" formatCode="0.00E+00">
                  <c:v>-2.6005400000000001E-4</c:v>
                </c:pt>
                <c:pt idx="82204" formatCode="0.00E+00">
                  <c:v>-2.7167100000000002E-4</c:v>
                </c:pt>
                <c:pt idx="82205" formatCode="0.00E+00">
                  <c:v>-2.82828E-4</c:v>
                </c:pt>
                <c:pt idx="82206" formatCode="0.00E+00">
                  <c:v>-2.9350900000000001E-4</c:v>
                </c:pt>
                <c:pt idx="82207" formatCode="0.00E+00">
                  <c:v>-3.0369799999999998E-4</c:v>
                </c:pt>
                <c:pt idx="82208" formatCode="0.00E+00">
                  <c:v>-3.1337800000000001E-4</c:v>
                </c:pt>
                <c:pt idx="82209" formatCode="0.00E+00">
                  <c:v>-3.22536E-4</c:v>
                </c:pt>
                <c:pt idx="82210" formatCode="0.00E+00">
                  <c:v>-3.3115800000000002E-4</c:v>
                </c:pt>
                <c:pt idx="82211" formatCode="0.00E+00">
                  <c:v>-3.3922999999999999E-4</c:v>
                </c:pt>
                <c:pt idx="82212" formatCode="0.00E+00">
                  <c:v>-3.46743E-4</c:v>
                </c:pt>
                <c:pt idx="82213" formatCode="0.00E+00">
                  <c:v>-3.53684E-4</c:v>
                </c:pt>
                <c:pt idx="82214" formatCode="0.00E+00">
                  <c:v>-3.6004299999999999E-4</c:v>
                </c:pt>
                <c:pt idx="82215" formatCode="0.00E+00">
                  <c:v>-3.6581299999999999E-4</c:v>
                </c:pt>
                <c:pt idx="82216" formatCode="0.00E+00">
                  <c:v>-3.7098600000000002E-4</c:v>
                </c:pt>
                <c:pt idx="82217" formatCode="0.00E+00">
                  <c:v>-3.75554E-4</c:v>
                </c:pt>
                <c:pt idx="82218" formatCode="0.00E+00">
                  <c:v>-3.7951199999999998E-4</c:v>
                </c:pt>
                <c:pt idx="82219" formatCode="0.00E+00">
                  <c:v>-3.8285499999999998E-4</c:v>
                </c:pt>
                <c:pt idx="82220" formatCode="0.00E+00">
                  <c:v>-3.8558E-4</c:v>
                </c:pt>
                <c:pt idx="82221" formatCode="0.00E+00">
                  <c:v>-3.8768500000000003E-4</c:v>
                </c:pt>
                <c:pt idx="82222" formatCode="0.00E+00">
                  <c:v>-3.89167E-4</c:v>
                </c:pt>
                <c:pt idx="82223" formatCode="0.00E+00">
                  <c:v>-3.9002699999999998E-4</c:v>
                </c:pt>
                <c:pt idx="82224" formatCode="0.00E+00">
                  <c:v>-3.9026399999999998E-4</c:v>
                </c:pt>
                <c:pt idx="82225" formatCode="0.00E+00">
                  <c:v>-3.8988199999999998E-4</c:v>
                </c:pt>
                <c:pt idx="82226" formatCode="0.00E+00">
                  <c:v>-3.8888300000000002E-4</c:v>
                </c:pt>
                <c:pt idx="82227" formatCode="0.00E+00">
                  <c:v>-3.8727E-4</c:v>
                </c:pt>
                <c:pt idx="82228" formatCode="0.00E+00">
                  <c:v>-3.8504899999999999E-4</c:v>
                </c:pt>
                <c:pt idx="82229" formatCode="0.00E+00">
                  <c:v>-3.82226E-4</c:v>
                </c:pt>
                <c:pt idx="82230" formatCode="0.00E+00">
                  <c:v>-3.7880699999999999E-4</c:v>
                </c:pt>
                <c:pt idx="82231" formatCode="0.00E+00">
                  <c:v>-3.7480100000000002E-4</c:v>
                </c:pt>
                <c:pt idx="82232" formatCode="0.00E+00">
                  <c:v>-3.70217E-4</c:v>
                </c:pt>
                <c:pt idx="82233" formatCode="0.00E+00">
                  <c:v>-3.6506400000000001E-4</c:v>
                </c:pt>
                <c:pt idx="82234" formatCode="0.00E+00">
                  <c:v>-3.5935399999999999E-4</c:v>
                </c:pt>
                <c:pt idx="82235" formatCode="0.00E+00">
                  <c:v>-3.53099E-4</c:v>
                </c:pt>
                <c:pt idx="82236" formatCode="0.00E+00">
                  <c:v>-3.4631199999999999E-4</c:v>
                </c:pt>
                <c:pt idx="82237" formatCode="0.00E+00">
                  <c:v>-3.3900599999999999E-4</c:v>
                </c:pt>
                <c:pt idx="82238" formatCode="0.00E+00">
                  <c:v>-3.3119600000000002E-4</c:v>
                </c:pt>
                <c:pt idx="82239" formatCode="0.00E+00">
                  <c:v>-3.2289800000000001E-4</c:v>
                </c:pt>
                <c:pt idx="82240" formatCode="0.00E+00">
                  <c:v>-3.1412699999999998E-4</c:v>
                </c:pt>
                <c:pt idx="82241" formatCode="0.00E+00">
                  <c:v>-3.0490200000000002E-4</c:v>
                </c:pt>
                <c:pt idx="82242" formatCode="0.00E+00">
                  <c:v>-2.9524E-4</c:v>
                </c:pt>
                <c:pt idx="82243" formatCode="0.00E+00">
                  <c:v>-2.85159E-4</c:v>
                </c:pt>
                <c:pt idx="82244" formatCode="0.00E+00">
                  <c:v>-2.74679E-4</c:v>
                </c:pt>
                <c:pt idx="82245" formatCode="0.00E+00">
                  <c:v>-2.6382000000000001E-4</c:v>
                </c:pt>
                <c:pt idx="82246" formatCode="0.00E+00">
                  <c:v>-2.5260199999999999E-4</c:v>
                </c:pt>
                <c:pt idx="82247" formatCode="0.00E+00">
                  <c:v>-2.41048E-4</c:v>
                </c:pt>
                <c:pt idx="82248" formatCode="0.00E+00">
                  <c:v>-2.29177E-4</c:v>
                </c:pt>
                <c:pt idx="82249" formatCode="0.00E+00">
                  <c:v>-2.1701399999999999E-4</c:v>
                </c:pt>
                <c:pt idx="82250" formatCode="0.00E+00">
                  <c:v>-2.0458E-4</c:v>
                </c:pt>
                <c:pt idx="82251" formatCode="0.00E+00">
                  <c:v>-1.91898E-4</c:v>
                </c:pt>
                <c:pt idx="82252" formatCode="0.00E+00">
                  <c:v>-1.7899300000000001E-4</c:v>
                </c:pt>
                <c:pt idx="82253" formatCode="0.00E+00">
                  <c:v>-1.6588799999999999E-4</c:v>
                </c:pt>
                <c:pt idx="82254" formatCode="0.00E+00">
                  <c:v>-1.5260800000000001E-4</c:v>
                </c:pt>
                <c:pt idx="82255" formatCode="0.00E+00">
                  <c:v>-1.39176E-4</c:v>
                </c:pt>
                <c:pt idx="82256" formatCode="0.00E+00">
                  <c:v>-1.25618E-4</c:v>
                </c:pt>
                <c:pt idx="82257" formatCode="0.00E+00">
                  <c:v>-1.11959E-4</c:v>
                </c:pt>
                <c:pt idx="82258" formatCode="0.00E+00">
                  <c:v>-9.8223300000000005E-5</c:v>
                </c:pt>
                <c:pt idx="82259" formatCode="0.00E+00">
                  <c:v>-8.4436299999999997E-5</c:v>
                </c:pt>
                <c:pt idx="82260" formatCode="0.00E+00">
                  <c:v>-7.0623200000000005E-5</c:v>
                </c:pt>
                <c:pt idx="82261" formatCode="0.00E+00">
                  <c:v>-5.6809099999999998E-5</c:v>
                </c:pt>
                <c:pt idx="82262" formatCode="0.00E+00">
                  <c:v>-4.3019100000000003E-5</c:v>
                </c:pt>
                <c:pt idx="82263" formatCode="0.00E+00">
                  <c:v>-2.9278300000000001E-5</c:v>
                </c:pt>
                <c:pt idx="82264" formatCode="0.00E+00">
                  <c:v>-1.5611500000000001E-5</c:v>
                </c:pt>
                <c:pt idx="82265" formatCode="0.00E+00">
                  <c:v>-2.0435699999999998E-6</c:v>
                </c:pt>
                <c:pt idx="82266" formatCode="0.00E+00">
                  <c:v>1.14011E-5</c:v>
                </c:pt>
                <c:pt idx="82267" formatCode="0.00E+00">
                  <c:v>2.4698400000000001E-5</c:v>
                </c:pt>
                <c:pt idx="82268" formatCode="0.00E+00">
                  <c:v>3.7824300000000003E-5</c:v>
                </c:pt>
                <c:pt idx="82269" formatCode="0.00E+00">
                  <c:v>5.0755199999999998E-5</c:v>
                </c:pt>
                <c:pt idx="82270" formatCode="0.00E+00">
                  <c:v>6.3467999999999996E-5</c:v>
                </c:pt>
                <c:pt idx="82271" formatCode="0.00E+00">
                  <c:v>7.5939999999999995E-5</c:v>
                </c:pt>
                <c:pt idx="82272" formatCode="0.00E+00">
                  <c:v>8.8148999999999999E-5</c:v>
                </c:pt>
                <c:pt idx="82273" formatCode="0.00E+00">
                  <c:v>1.00073E-4</c:v>
                </c:pt>
                <c:pt idx="82274" formatCode="0.00E+00">
                  <c:v>1.11691E-4</c:v>
                </c:pt>
                <c:pt idx="82275" formatCode="0.00E+00">
                  <c:v>1.2298300000000001E-4</c:v>
                </c:pt>
                <c:pt idx="82276" formatCode="0.00E+00">
                  <c:v>1.3392800000000001E-4</c:v>
                </c:pt>
                <c:pt idx="82277" formatCode="0.00E+00">
                  <c:v>1.4450699999999999E-4</c:v>
                </c:pt>
                <c:pt idx="82278" formatCode="0.00E+00">
                  <c:v>1.5470100000000001E-4</c:v>
                </c:pt>
                <c:pt idx="82279" formatCode="0.00E+00">
                  <c:v>1.6449300000000001E-4</c:v>
                </c:pt>
                <c:pt idx="82280" formatCode="0.00E+00">
                  <c:v>1.7386600000000001E-4</c:v>
                </c:pt>
                <c:pt idx="82281" formatCode="0.00E+00">
                  <c:v>1.8280299999999999E-4</c:v>
                </c:pt>
                <c:pt idx="82282" formatCode="0.00E+00">
                  <c:v>1.91289E-4</c:v>
                </c:pt>
                <c:pt idx="82283" formatCode="0.00E+00">
                  <c:v>1.9930800000000001E-4</c:v>
                </c:pt>
                <c:pt idx="82284" formatCode="0.00E+00">
                  <c:v>2.0684800000000001E-4</c:v>
                </c:pt>
                <c:pt idx="82285" formatCode="0.00E+00">
                  <c:v>2.13895E-4</c:v>
                </c:pt>
                <c:pt idx="82286" formatCode="0.00E+00">
                  <c:v>2.2043799999999999E-4</c:v>
                </c:pt>
                <c:pt idx="82287" formatCode="0.00E+00">
                  <c:v>2.2646400000000001E-4</c:v>
                </c:pt>
                <c:pt idx="82288" formatCode="0.00E+00">
                  <c:v>2.3196600000000001E-4</c:v>
                </c:pt>
                <c:pt idx="82289" formatCode="0.00E+00">
                  <c:v>2.36932E-4</c:v>
                </c:pt>
                <c:pt idx="82290" formatCode="0.00E+00">
                  <c:v>2.4135500000000001E-4</c:v>
                </c:pt>
                <c:pt idx="82291" formatCode="0.00E+00">
                  <c:v>2.45228E-4</c:v>
                </c:pt>
                <c:pt idx="82292" formatCode="0.00E+00">
                  <c:v>2.4854500000000003E-4</c:v>
                </c:pt>
                <c:pt idx="82293" formatCode="0.00E+00">
                  <c:v>2.51301E-4</c:v>
                </c:pt>
                <c:pt idx="82294" formatCode="0.00E+00">
                  <c:v>2.5349200000000002E-4</c:v>
                </c:pt>
                <c:pt idx="82295" formatCode="0.00E+00">
                  <c:v>2.5511400000000002E-4</c:v>
                </c:pt>
                <c:pt idx="82296" formatCode="0.00E+00">
                  <c:v>2.5616700000000002E-4</c:v>
                </c:pt>
                <c:pt idx="82297" formatCode="0.00E+00">
                  <c:v>2.56648E-4</c:v>
                </c:pt>
                <c:pt idx="82298" formatCode="0.00E+00">
                  <c:v>2.5655900000000001E-4</c:v>
                </c:pt>
                <c:pt idx="82299" formatCode="0.00E+00">
                  <c:v>2.5589999999999999E-4</c:v>
                </c:pt>
                <c:pt idx="82300" formatCode="0.00E+00">
                  <c:v>2.54675E-4</c:v>
                </c:pt>
                <c:pt idx="82301" formatCode="0.00E+00">
                  <c:v>2.52885E-4</c:v>
                </c:pt>
                <c:pt idx="82302" formatCode="0.00E+00">
                  <c:v>2.5053599999999999E-4</c:v>
                </c:pt>
                <c:pt idx="82303" formatCode="0.00E+00">
                  <c:v>2.4763200000000002E-4</c:v>
                </c:pt>
                <c:pt idx="82304" formatCode="0.00E+00">
                  <c:v>2.4418200000000001E-4</c:v>
                </c:pt>
                <c:pt idx="82305" formatCode="0.00E+00">
                  <c:v>2.4018999999999999E-4</c:v>
                </c:pt>
                <c:pt idx="82306" formatCode="0.00E+00">
                  <c:v>2.3566799999999999E-4</c:v>
                </c:pt>
                <c:pt idx="82307" formatCode="0.00E+00">
                  <c:v>2.30623E-4</c:v>
                </c:pt>
                <c:pt idx="82308" formatCode="0.00E+00">
                  <c:v>2.25066E-4</c:v>
                </c:pt>
                <c:pt idx="82309" formatCode="0.00E+00">
                  <c:v>2.19008E-4</c:v>
                </c:pt>
                <c:pt idx="82310" formatCode="0.00E+00">
                  <c:v>2.12463E-4</c:v>
                </c:pt>
                <c:pt idx="82311" formatCode="0.00E+00">
                  <c:v>2.0544199999999999E-4</c:v>
                </c:pt>
                <c:pt idx="82312" formatCode="0.00E+00">
                  <c:v>1.9796000000000001E-4</c:v>
                </c:pt>
                <c:pt idx="82313" formatCode="0.00E+00">
                  <c:v>1.90032E-4</c:v>
                </c:pt>
                <c:pt idx="82314" formatCode="0.00E+00">
                  <c:v>1.8167300000000001E-4</c:v>
                </c:pt>
                <c:pt idx="82315" formatCode="0.00E+00">
                  <c:v>1.729E-4</c:v>
                </c:pt>
                <c:pt idx="82316" formatCode="0.00E+00">
                  <c:v>1.6373099999999999E-4</c:v>
                </c:pt>
                <c:pt idx="82317" formatCode="0.00E+00">
                  <c:v>1.54184E-4</c:v>
                </c:pt>
                <c:pt idx="82318" formatCode="0.00E+00">
                  <c:v>1.4427600000000001E-4</c:v>
                </c:pt>
                <c:pt idx="82319" formatCode="0.00E+00">
                  <c:v>1.3402800000000001E-4</c:v>
                </c:pt>
                <c:pt idx="82320" formatCode="0.00E+00">
                  <c:v>1.2345999999999999E-4</c:v>
                </c:pt>
                <c:pt idx="82321" formatCode="0.00E+00">
                  <c:v>1.12592E-4</c:v>
                </c:pt>
                <c:pt idx="82322" formatCode="0.00E+00">
                  <c:v>1.01445E-4</c:v>
                </c:pt>
                <c:pt idx="82323" formatCode="0.00E+00">
                  <c:v>9.0041699999999995E-5</c:v>
                </c:pt>
                <c:pt idx="82324" formatCode="0.00E+00">
                  <c:v>7.8403800000000003E-5</c:v>
                </c:pt>
                <c:pt idx="82325" formatCode="0.00E+00">
                  <c:v>6.6554200000000001E-5</c:v>
                </c:pt>
                <c:pt idx="82326" formatCode="0.00E+00">
                  <c:v>5.4515799999999997E-5</c:v>
                </c:pt>
                <c:pt idx="82327" formatCode="0.00E+00">
                  <c:v>4.2312199999999998E-5</c:v>
                </c:pt>
                <c:pt idx="82328" formatCode="0.00E+00">
                  <c:v>2.99671E-5</c:v>
                </c:pt>
                <c:pt idx="82329" formatCode="0.00E+00">
                  <c:v>1.7504699999999999E-5</c:v>
                </c:pt>
                <c:pt idx="82330" formatCode="0.00E+00">
                  <c:v>4.9491700000000004E-6</c:v>
                </c:pt>
                <c:pt idx="82331" formatCode="0.00E+00">
                  <c:v>-7.6749100000000007E-6</c:v>
                </c:pt>
                <c:pt idx="82332" formatCode="0.00E+00">
                  <c:v>-2.0342900000000001E-5</c:v>
                </c:pt>
                <c:pt idx="82333" formatCode="0.00E+00">
                  <c:v>-3.3030000000000001E-5</c:v>
                </c:pt>
                <c:pt idx="82334" formatCode="0.00E+00">
                  <c:v>-4.5711299999999997E-5</c:v>
                </c:pt>
                <c:pt idx="82335" formatCode="0.00E+00">
                  <c:v>-5.8362100000000001E-5</c:v>
                </c:pt>
                <c:pt idx="82336" formatCode="0.00E+00">
                  <c:v>-7.0957400000000006E-5</c:v>
                </c:pt>
                <c:pt idx="82337" formatCode="0.00E+00">
                  <c:v>-8.3472499999999997E-5</c:v>
                </c:pt>
                <c:pt idx="82338" formatCode="0.00E+00">
                  <c:v>-9.5882699999999996E-5</c:v>
                </c:pt>
                <c:pt idx="82339" formatCode="0.00E+00">
                  <c:v>-1.08164E-4</c:v>
                </c:pt>
                <c:pt idx="82340" formatCode="0.00E+00">
                  <c:v>-1.20291E-4</c:v>
                </c:pt>
                <c:pt idx="82341" formatCode="0.00E+00">
                  <c:v>-1.3223999999999999E-4</c:v>
                </c:pt>
                <c:pt idx="82342" formatCode="0.00E+00">
                  <c:v>-1.43988E-4</c:v>
                </c:pt>
                <c:pt idx="82343" formatCode="0.00E+00">
                  <c:v>-1.55511E-4</c:v>
                </c:pt>
                <c:pt idx="82344" formatCode="0.00E+00">
                  <c:v>-1.6678600000000001E-4</c:v>
                </c:pt>
                <c:pt idx="82345" formatCode="0.00E+00">
                  <c:v>-1.7778999999999999E-4</c:v>
                </c:pt>
                <c:pt idx="82346" formatCode="0.00E+00">
                  <c:v>-1.8850099999999999E-4</c:v>
                </c:pt>
                <c:pt idx="82347" formatCode="0.00E+00">
                  <c:v>-1.9889699999999999E-4</c:v>
                </c:pt>
                <c:pt idx="82348" formatCode="0.00E+00">
                  <c:v>-2.08958E-4</c:v>
                </c:pt>
                <c:pt idx="82349" formatCode="0.00E+00">
                  <c:v>-2.18662E-4</c:v>
                </c:pt>
                <c:pt idx="82350" formatCode="0.00E+00">
                  <c:v>-2.27989E-4</c:v>
                </c:pt>
                <c:pt idx="82351" formatCode="0.00E+00">
                  <c:v>-2.3692099999999999E-4</c:v>
                </c:pt>
                <c:pt idx="82352" formatCode="0.00E+00">
                  <c:v>-2.45438E-4</c:v>
                </c:pt>
                <c:pt idx="82353" formatCode="0.00E+00">
                  <c:v>-2.53522E-4</c:v>
                </c:pt>
                <c:pt idx="82354" formatCode="0.00E+00">
                  <c:v>-2.6115600000000002E-4</c:v>
                </c:pt>
                <c:pt idx="82355" formatCode="0.00E+00">
                  <c:v>-2.68323E-4</c:v>
                </c:pt>
                <c:pt idx="82356" formatCode="0.00E+00">
                  <c:v>-2.75009E-4</c:v>
                </c:pt>
                <c:pt idx="82357" formatCode="0.00E+00">
                  <c:v>-2.8119700000000001E-4</c:v>
                </c:pt>
                <c:pt idx="82358" formatCode="0.00E+00">
                  <c:v>-2.8687500000000002E-4</c:v>
                </c:pt>
                <c:pt idx="82359" formatCode="0.00E+00">
                  <c:v>-2.92028E-4</c:v>
                </c:pt>
                <c:pt idx="82360" formatCode="0.00E+00">
                  <c:v>-2.96645E-4</c:v>
                </c:pt>
                <c:pt idx="82361" formatCode="0.00E+00">
                  <c:v>-3.0071399999999999E-4</c:v>
                </c:pt>
                <c:pt idx="82362" formatCode="0.00E+00">
                  <c:v>-3.0422499999999998E-4</c:v>
                </c:pt>
                <c:pt idx="82363" formatCode="0.00E+00">
                  <c:v>-3.0716899999999999E-4</c:v>
                </c:pt>
                <c:pt idx="82364" formatCode="0.00E+00">
                  <c:v>-3.0953699999999997E-4</c:v>
                </c:pt>
                <c:pt idx="82365" formatCode="0.00E+00">
                  <c:v>-3.11322E-4</c:v>
                </c:pt>
                <c:pt idx="82366" formatCode="0.00E+00">
                  <c:v>-3.12517E-4</c:v>
                </c:pt>
                <c:pt idx="82367" formatCode="0.00E+00">
                  <c:v>-3.1311799999999998E-4</c:v>
                </c:pt>
                <c:pt idx="82368" formatCode="0.00E+00">
                  <c:v>-3.1311899999999999E-4</c:v>
                </c:pt>
                <c:pt idx="82369" formatCode="0.00E+00">
                  <c:v>-3.1251800000000002E-4</c:v>
                </c:pt>
                <c:pt idx="82370" formatCode="0.00E+00">
                  <c:v>-3.11312E-4</c:v>
                </c:pt>
                <c:pt idx="82371" formatCode="0.00E+00">
                  <c:v>-3.0949999999999999E-4</c:v>
                </c:pt>
                <c:pt idx="82372" formatCode="0.00E+00">
                  <c:v>-3.0708299999999999E-4</c:v>
                </c:pt>
                <c:pt idx="82373" formatCode="0.00E+00">
                  <c:v>-3.0405999999999999E-4</c:v>
                </c:pt>
                <c:pt idx="82374" formatCode="0.00E+00">
                  <c:v>-3.0043499999999999E-4</c:v>
                </c:pt>
                <c:pt idx="82375" formatCode="0.00E+00">
                  <c:v>-2.9620900000000002E-4</c:v>
                </c:pt>
                <c:pt idx="82376" formatCode="0.00E+00">
                  <c:v>-2.9138800000000001E-4</c:v>
                </c:pt>
                <c:pt idx="82377" formatCode="0.00E+00">
                  <c:v>-2.8597699999999998E-4</c:v>
                </c:pt>
                <c:pt idx="82378" formatCode="0.00E+00">
                  <c:v>-2.79981E-4</c:v>
                </c:pt>
                <c:pt idx="82379" formatCode="0.00E+00">
                  <c:v>-2.73408E-4</c:v>
                </c:pt>
                <c:pt idx="82380" formatCode="0.00E+00">
                  <c:v>-2.6626699999999999E-4</c:v>
                </c:pt>
                <c:pt idx="82381" formatCode="0.00E+00">
                  <c:v>-2.58566E-4</c:v>
                </c:pt>
                <c:pt idx="82382" formatCode="0.00E+00">
                  <c:v>-2.5031599999999999E-4</c:v>
                </c:pt>
                <c:pt idx="82383" formatCode="0.00E+00">
                  <c:v>-2.4152900000000001E-4</c:v>
                </c:pt>
                <c:pt idx="82384" formatCode="0.00E+00">
                  <c:v>-2.32215E-4</c:v>
                </c:pt>
                <c:pt idx="82385" formatCode="0.00E+00">
                  <c:v>-2.2238999999999999E-4</c:v>
                </c:pt>
                <c:pt idx="82386" formatCode="0.00E+00">
                  <c:v>-2.1206600000000001E-4</c:v>
                </c:pt>
                <c:pt idx="82387" formatCode="0.00E+00">
                  <c:v>-2.01258E-4</c:v>
                </c:pt>
                <c:pt idx="82388" formatCode="0.00E+00">
                  <c:v>-1.8998299999999999E-4</c:v>
                </c:pt>
                <c:pt idx="82389" formatCode="0.00E+00">
                  <c:v>-1.78257E-4</c:v>
                </c:pt>
                <c:pt idx="82390" formatCode="0.00E+00">
                  <c:v>-1.6609799999999999E-4</c:v>
                </c:pt>
                <c:pt idx="82391" formatCode="0.00E+00">
                  <c:v>-1.53523E-4</c:v>
                </c:pt>
                <c:pt idx="82392" formatCode="0.00E+00">
                  <c:v>-1.4055299999999999E-4</c:v>
                </c:pt>
                <c:pt idx="82393" formatCode="0.00E+00">
                  <c:v>-1.2720599999999999E-4</c:v>
                </c:pt>
                <c:pt idx="82394" formatCode="0.00E+00">
                  <c:v>-1.13503E-4</c:v>
                </c:pt>
                <c:pt idx="82395" formatCode="0.00E+00">
                  <c:v>-9.9466100000000006E-5</c:v>
                </c:pt>
                <c:pt idx="82396" formatCode="0.00E+00">
                  <c:v>-8.5115699999999996E-5</c:v>
                </c:pt>
                <c:pt idx="82397" formatCode="0.00E+00">
                  <c:v>-7.0474600000000005E-5</c:v>
                </c:pt>
                <c:pt idx="82398" formatCode="0.00E+00">
                  <c:v>-5.5565700000000002E-5</c:v>
                </c:pt>
                <c:pt idx="82399" formatCode="0.00E+00">
                  <c:v>-4.0412299999999999E-5</c:v>
                </c:pt>
                <c:pt idx="82400" formatCode="0.00E+00">
                  <c:v>-2.5038400000000001E-5</c:v>
                </c:pt>
                <c:pt idx="82401" formatCode="0.00E+00">
                  <c:v>-9.4680899999999993E-6</c:v>
                </c:pt>
                <c:pt idx="82402" formatCode="0.00E+00">
                  <c:v>6.2738599999999999E-6</c:v>
                </c:pt>
                <c:pt idx="82403" formatCode="0.00E+00">
                  <c:v>2.21625E-5</c:v>
                </c:pt>
                <c:pt idx="82404" formatCode="0.00E+00">
                  <c:v>3.8172400000000001E-5</c:v>
                </c:pt>
                <c:pt idx="82405" formatCode="0.00E+00">
                  <c:v>5.4277999999999998E-5</c:v>
                </c:pt>
                <c:pt idx="82406" formatCode="0.00E+00">
                  <c:v>7.0453500000000006E-5</c:v>
                </c:pt>
                <c:pt idx="82407" formatCode="0.00E+00">
                  <c:v>8.6673000000000002E-5</c:v>
                </c:pt>
                <c:pt idx="82408" formatCode="0.00E+00">
                  <c:v>1.0291E-4</c:v>
                </c:pt>
                <c:pt idx="82409" formatCode="0.00E+00">
                  <c:v>1.19139E-4</c:v>
                </c:pt>
                <c:pt idx="82410" formatCode="0.00E+00">
                  <c:v>1.3533299999999999E-4</c:v>
                </c:pt>
                <c:pt idx="82411" formatCode="0.00E+00">
                  <c:v>1.51466E-4</c:v>
                </c:pt>
                <c:pt idx="82412" formatCode="0.00E+00">
                  <c:v>1.67512E-4</c:v>
                </c:pt>
                <c:pt idx="82413" formatCode="0.00E+00">
                  <c:v>1.83444E-4</c:v>
                </c:pt>
                <c:pt idx="82414" formatCode="0.00E+00">
                  <c:v>1.99237E-4</c:v>
                </c:pt>
                <c:pt idx="82415" formatCode="0.00E+00">
                  <c:v>2.1486500000000001E-4</c:v>
                </c:pt>
                <c:pt idx="82416" formatCode="0.00E+00">
                  <c:v>2.3030199999999999E-4</c:v>
                </c:pt>
                <c:pt idx="82417" formatCode="0.00E+00">
                  <c:v>2.4552299999999999E-4</c:v>
                </c:pt>
                <c:pt idx="82418" formatCode="0.00E+00">
                  <c:v>2.6050200000000002E-4</c:v>
                </c:pt>
                <c:pt idx="82419" formatCode="0.00E+00">
                  <c:v>2.7521400000000003E-4</c:v>
                </c:pt>
                <c:pt idx="82420" formatCode="0.00E+00">
                  <c:v>2.8963699999999998E-4</c:v>
                </c:pt>
                <c:pt idx="82421" formatCode="0.00E+00">
                  <c:v>3.0374500000000001E-4</c:v>
                </c:pt>
                <c:pt idx="82422" formatCode="0.00E+00">
                  <c:v>3.1751400000000002E-4</c:v>
                </c:pt>
                <c:pt idx="82423" formatCode="0.00E+00">
                  <c:v>3.30923E-4</c:v>
                </c:pt>
                <c:pt idx="82424" formatCode="0.00E+00">
                  <c:v>3.4394900000000002E-4</c:v>
                </c:pt>
                <c:pt idx="82425" formatCode="0.00E+00">
                  <c:v>3.5656899999999999E-4</c:v>
                </c:pt>
                <c:pt idx="82426" formatCode="0.00E+00">
                  <c:v>3.6876200000000002E-4</c:v>
                </c:pt>
                <c:pt idx="82427" formatCode="0.00E+00">
                  <c:v>3.80508E-4</c:v>
                </c:pt>
                <c:pt idx="82428" formatCode="0.00E+00">
                  <c:v>3.9178699999999999E-4</c:v>
                </c:pt>
                <c:pt idx="82429" formatCode="0.00E+00">
                  <c:v>4.0257999999999998E-4</c:v>
                </c:pt>
                <c:pt idx="82430" formatCode="0.00E+00">
                  <c:v>4.1286699999999998E-4</c:v>
                </c:pt>
                <c:pt idx="82431" formatCode="0.00E+00">
                  <c:v>4.2263199999999999E-4</c:v>
                </c:pt>
                <c:pt idx="82432" formatCode="0.00E+00">
                  <c:v>4.3185800000000002E-4</c:v>
                </c:pt>
                <c:pt idx="82433" formatCode="0.00E+00">
                  <c:v>4.4052799999999998E-4</c:v>
                </c:pt>
                <c:pt idx="82434" formatCode="0.00E+00">
                  <c:v>4.48627E-4</c:v>
                </c:pt>
                <c:pt idx="82435" formatCode="0.00E+00">
                  <c:v>4.5614100000000002E-4</c:v>
                </c:pt>
                <c:pt idx="82436" formatCode="0.00E+00">
                  <c:v>4.6305599999999999E-4</c:v>
                </c:pt>
                <c:pt idx="82437" formatCode="0.00E+00">
                  <c:v>4.6935999999999999E-4</c:v>
                </c:pt>
                <c:pt idx="82438" formatCode="0.00E+00">
                  <c:v>4.7504200000000001E-4</c:v>
                </c:pt>
                <c:pt idx="82439" formatCode="0.00E+00">
                  <c:v>4.8009000000000002E-4</c:v>
                </c:pt>
                <c:pt idx="82440" formatCode="0.00E+00">
                  <c:v>4.84496E-4</c:v>
                </c:pt>
                <c:pt idx="82441" formatCode="0.00E+00">
                  <c:v>4.8825000000000002E-4</c:v>
                </c:pt>
                <c:pt idx="82442" formatCode="0.00E+00">
                  <c:v>4.9134500000000002E-4</c:v>
                </c:pt>
                <c:pt idx="82443" formatCode="0.00E+00">
                  <c:v>4.9377399999999999E-4</c:v>
                </c:pt>
                <c:pt idx="82444" formatCode="0.00E+00">
                  <c:v>4.9553200000000003E-4</c:v>
                </c:pt>
                <c:pt idx="82445" formatCode="0.00E+00">
                  <c:v>4.9661499999999995E-4</c:v>
                </c:pt>
                <c:pt idx="82446" formatCode="0.00E+00">
                  <c:v>4.97018E-4</c:v>
                </c:pt>
                <c:pt idx="82447" formatCode="0.00E+00">
                  <c:v>4.9673999999999996E-4</c:v>
                </c:pt>
                <c:pt idx="82448" formatCode="0.00E+00">
                  <c:v>4.9577900000000001E-4</c:v>
                </c:pt>
                <c:pt idx="82449" formatCode="0.00E+00">
                  <c:v>4.9413500000000004E-4</c:v>
                </c:pt>
                <c:pt idx="82450" formatCode="0.00E+00">
                  <c:v>4.9180899999999995E-4</c:v>
                </c:pt>
                <c:pt idx="82451" formatCode="0.00E+00">
                  <c:v>4.8880199999999999E-4</c:v>
                </c:pt>
                <c:pt idx="82452" formatCode="0.00E+00">
                  <c:v>4.8511700000000002E-4</c:v>
                </c:pt>
                <c:pt idx="82453" formatCode="0.00E+00">
                  <c:v>4.8075899999999998E-4</c:v>
                </c:pt>
                <c:pt idx="82454" formatCode="0.00E+00">
                  <c:v>4.7573199999999998E-4</c:v>
                </c:pt>
                <c:pt idx="82455" formatCode="0.00E+00">
                  <c:v>4.7004300000000001E-4</c:v>
                </c:pt>
                <c:pt idx="82456" formatCode="0.00E+00">
                  <c:v>4.6369800000000002E-4</c:v>
                </c:pt>
                <c:pt idx="82457" formatCode="0.00E+00">
                  <c:v>4.5670500000000001E-4</c:v>
                </c:pt>
                <c:pt idx="82458" formatCode="0.00E+00">
                  <c:v>4.4907399999999999E-4</c:v>
                </c:pt>
                <c:pt idx="82459" formatCode="0.00E+00">
                  <c:v>4.4081399999999998E-4</c:v>
                </c:pt>
                <c:pt idx="82460" formatCode="0.00E+00">
                  <c:v>4.3193600000000001E-4</c:v>
                </c:pt>
                <c:pt idx="82461" formatCode="0.00E+00">
                  <c:v>4.2245199999999997E-4</c:v>
                </c:pt>
                <c:pt idx="82462" formatCode="0.00E+00">
                  <c:v>4.12376E-4</c:v>
                </c:pt>
                <c:pt idx="82463" formatCode="0.00E+00">
                  <c:v>4.0172100000000001E-4</c:v>
                </c:pt>
                <c:pt idx="82464" formatCode="0.00E+00">
                  <c:v>3.9050000000000001E-4</c:v>
                </c:pt>
                <c:pt idx="82465" formatCode="0.00E+00">
                  <c:v>3.7873099999999999E-4</c:v>
                </c:pt>
                <c:pt idx="82466" formatCode="0.00E+00">
                  <c:v>3.6642899999999998E-4</c:v>
                </c:pt>
                <c:pt idx="82467" formatCode="0.00E+00">
                  <c:v>3.5361099999999999E-4</c:v>
                </c:pt>
                <c:pt idx="82468" formatCode="0.00E+00">
                  <c:v>3.4029399999999999E-4</c:v>
                </c:pt>
                <c:pt idx="82469" formatCode="0.00E+00">
                  <c:v>3.2649900000000001E-4</c:v>
                </c:pt>
                <c:pt idx="82470" formatCode="0.00E+00">
                  <c:v>3.1224300000000003E-4</c:v>
                </c:pt>
                <c:pt idx="82471" formatCode="0.00E+00">
                  <c:v>2.97547E-4</c:v>
                </c:pt>
                <c:pt idx="82472" formatCode="0.00E+00">
                  <c:v>2.82432E-4</c:v>
                </c:pt>
                <c:pt idx="82473" formatCode="0.00E+00">
                  <c:v>2.6691799999999999E-4</c:v>
                </c:pt>
                <c:pt idx="82474" formatCode="0.00E+00">
                  <c:v>2.5102700000000002E-4</c:v>
                </c:pt>
                <c:pt idx="82475" formatCode="0.00E+00">
                  <c:v>2.34782E-4</c:v>
                </c:pt>
                <c:pt idx="82476" formatCode="0.00E+00">
                  <c:v>2.18206E-4</c:v>
                </c:pt>
                <c:pt idx="82477" formatCode="0.00E+00">
                  <c:v>2.0132099999999999E-4</c:v>
                </c:pt>
                <c:pt idx="82478" formatCode="0.00E+00">
                  <c:v>1.8415200000000001E-4</c:v>
                </c:pt>
                <c:pt idx="82479" formatCode="0.00E+00">
                  <c:v>1.66723E-4</c:v>
                </c:pt>
                <c:pt idx="82480" formatCode="0.00E+00">
                  <c:v>1.4905800000000001E-4</c:v>
                </c:pt>
                <c:pt idx="82481" formatCode="0.00E+00">
                  <c:v>1.3118099999999999E-4</c:v>
                </c:pt>
                <c:pt idx="82482" formatCode="0.00E+00">
                  <c:v>1.13118E-4</c:v>
                </c:pt>
                <c:pt idx="82483" formatCode="0.00E+00">
                  <c:v>9.4894499999999998E-5</c:v>
                </c:pt>
                <c:pt idx="82484" formatCode="0.00E+00">
                  <c:v>7.6535300000000006E-5</c:v>
                </c:pt>
                <c:pt idx="82485" formatCode="0.00E+00">
                  <c:v>5.8066100000000003E-5</c:v>
                </c:pt>
                <c:pt idx="82486" formatCode="0.00E+00">
                  <c:v>3.9512699999999999E-5</c:v>
                </c:pt>
                <c:pt idx="82487" formatCode="0.00E+00">
                  <c:v>2.0900700000000001E-5</c:v>
                </c:pt>
                <c:pt idx="82488" formatCode="0.00E+00">
                  <c:v>2.25606E-6</c:v>
                </c:pt>
                <c:pt idx="82489" formatCode="0.00E+00">
                  <c:v>-1.6395599999999999E-5</c:v>
                </c:pt>
                <c:pt idx="82490" formatCode="0.00E+00">
                  <c:v>-3.5028599999999999E-5</c:v>
                </c:pt>
                <c:pt idx="82491" formatCode="0.00E+00">
                  <c:v>-5.3617299999999999E-5</c:v>
                </c:pt>
                <c:pt idx="82492" formatCode="0.00E+00">
                  <c:v>-7.2136200000000002E-5</c:v>
                </c:pt>
                <c:pt idx="82493" formatCode="0.00E+00">
                  <c:v>-9.056E-5</c:v>
                </c:pt>
                <c:pt idx="82494" formatCode="0.00E+00">
                  <c:v>-1.0886400000000001E-4</c:v>
                </c:pt>
                <c:pt idx="82495" formatCode="0.00E+00">
                  <c:v>-1.2702300000000001E-4</c:v>
                </c:pt>
                <c:pt idx="82496" formatCode="0.00E+00">
                  <c:v>-1.45012E-4</c:v>
                </c:pt>
                <c:pt idx="82497" formatCode="0.00E+00">
                  <c:v>-1.6280799999999999E-4</c:v>
                </c:pt>
                <c:pt idx="82498" formatCode="0.00E+00">
                  <c:v>-1.8038700000000001E-4</c:v>
                </c:pt>
                <c:pt idx="82499" formatCode="0.00E+00">
                  <c:v>-1.9772400000000001E-4</c:v>
                </c:pt>
                <c:pt idx="82500" formatCode="0.00E+00">
                  <c:v>-2.1479800000000001E-4</c:v>
                </c:pt>
                <c:pt idx="82501" formatCode="0.00E+00">
                  <c:v>-2.3158599999999999E-4</c:v>
                </c:pt>
                <c:pt idx="82502" formatCode="0.00E+00">
                  <c:v>-2.48065E-4</c:v>
                </c:pt>
                <c:pt idx="82503" formatCode="0.00E+00">
                  <c:v>-2.6421499999999999E-4</c:v>
                </c:pt>
                <c:pt idx="82504" formatCode="0.00E+00">
                  <c:v>-2.8001499999999999E-4</c:v>
                </c:pt>
                <c:pt idx="82505" formatCode="0.00E+00">
                  <c:v>-2.95443E-4</c:v>
                </c:pt>
                <c:pt idx="82506" formatCode="0.00E+00">
                  <c:v>-3.10482E-4</c:v>
                </c:pt>
                <c:pt idx="82507" formatCode="0.00E+00">
                  <c:v>-3.25111E-4</c:v>
                </c:pt>
                <c:pt idx="82508" formatCode="0.00E+00">
                  <c:v>-3.3931199999999998E-4</c:v>
                </c:pt>
                <c:pt idx="82509" formatCode="0.00E+00">
                  <c:v>-3.53068E-4</c:v>
                </c:pt>
                <c:pt idx="82510" formatCode="0.00E+00">
                  <c:v>-3.6636299999999998E-4</c:v>
                </c:pt>
                <c:pt idx="82511" formatCode="0.00E+00">
                  <c:v>-3.79179E-4</c:v>
                </c:pt>
                <c:pt idx="82512" formatCode="0.00E+00">
                  <c:v>-3.9150200000000001E-4</c:v>
                </c:pt>
                <c:pt idx="82513" formatCode="0.00E+00">
                  <c:v>-4.0331699999999999E-4</c:v>
                </c:pt>
                <c:pt idx="82514" formatCode="0.00E+00">
                  <c:v>-4.1461100000000001E-4</c:v>
                </c:pt>
                <c:pt idx="82515" formatCode="0.00E+00">
                  <c:v>-4.2537E-4</c:v>
                </c:pt>
                <c:pt idx="82516" formatCode="0.00E+00">
                  <c:v>-4.3558399999999998E-4</c:v>
                </c:pt>
                <c:pt idx="82517" formatCode="0.00E+00">
                  <c:v>-4.4524000000000001E-4</c:v>
                </c:pt>
                <c:pt idx="82518" formatCode="0.00E+00">
                  <c:v>-4.5432900000000001E-4</c:v>
                </c:pt>
                <c:pt idx="82519" formatCode="0.00E+00">
                  <c:v>-4.6284100000000002E-4</c:v>
                </c:pt>
                <c:pt idx="82520" formatCode="0.00E+00">
                  <c:v>-4.7076799999999999E-4</c:v>
                </c:pt>
                <c:pt idx="82521" formatCode="0.00E+00">
                  <c:v>-4.7810300000000001E-4</c:v>
                </c:pt>
                <c:pt idx="82522" formatCode="0.00E+00">
                  <c:v>-4.8483800000000002E-4</c:v>
                </c:pt>
                <c:pt idx="82523" formatCode="0.00E+00">
                  <c:v>-4.9096899999999995E-4</c:v>
                </c:pt>
                <c:pt idx="82524" formatCode="0.00E+00">
                  <c:v>-4.9649000000000004E-4</c:v>
                </c:pt>
                <c:pt idx="82525" formatCode="0.00E+00">
                  <c:v>-5.0139900000000003E-4</c:v>
                </c:pt>
                <c:pt idx="82526" formatCode="0.00E+00">
                  <c:v>-5.0569099999999995E-4</c:v>
                </c:pt>
                <c:pt idx="82527" formatCode="0.00E+00">
                  <c:v>-5.0936500000000001E-4</c:v>
                </c:pt>
                <c:pt idx="82528" formatCode="0.00E+00">
                  <c:v>-5.1241999999999998E-4</c:v>
                </c:pt>
                <c:pt idx="82529" formatCode="0.00E+00">
                  <c:v>-5.1485599999999995E-4</c:v>
                </c:pt>
                <c:pt idx="82530" formatCode="0.00E+00">
                  <c:v>-5.1667399999999995E-4</c:v>
                </c:pt>
                <c:pt idx="82531" formatCode="0.00E+00">
                  <c:v>-5.1787600000000001E-4</c:v>
                </c:pt>
                <c:pt idx="82532" formatCode="0.00E+00">
                  <c:v>-5.1846399999999995E-4</c:v>
                </c:pt>
                <c:pt idx="82533" formatCode="0.00E+00">
                  <c:v>-5.1844200000000003E-4</c:v>
                </c:pt>
                <c:pt idx="82534" formatCode="0.00E+00">
                  <c:v>-5.1781500000000003E-4</c:v>
                </c:pt>
                <c:pt idx="82535" formatCode="0.00E+00">
                  <c:v>-5.1658699999999999E-4</c:v>
                </c:pt>
                <c:pt idx="82536" formatCode="0.00E+00">
                  <c:v>-5.1476500000000004E-4</c:v>
                </c:pt>
                <c:pt idx="82537" formatCode="0.00E+00">
                  <c:v>-5.1235600000000005E-4</c:v>
                </c:pt>
                <c:pt idx="82538" formatCode="0.00E+00">
                  <c:v>-5.0936700000000004E-4</c:v>
                </c:pt>
                <c:pt idx="82539" formatCode="0.00E+00">
                  <c:v>-5.0580799999999995E-4</c:v>
                </c:pt>
                <c:pt idx="82540" formatCode="0.00E+00">
                  <c:v>-5.0168800000000003E-4</c:v>
                </c:pt>
                <c:pt idx="82541" formatCode="0.00E+00">
                  <c:v>-4.9701599999999997E-4</c:v>
                </c:pt>
                <c:pt idx="82542" formatCode="0.00E+00">
                  <c:v>-4.9180399999999998E-4</c:v>
                </c:pt>
                <c:pt idx="82543" formatCode="0.00E+00">
                  <c:v>-4.8606399999999997E-4</c:v>
                </c:pt>
                <c:pt idx="82544" formatCode="0.00E+00">
                  <c:v>-4.7980700000000001E-4</c:v>
                </c:pt>
                <c:pt idx="82545" formatCode="0.00E+00">
                  <c:v>-4.7304699999999999E-4</c:v>
                </c:pt>
                <c:pt idx="82546" formatCode="0.00E+00">
                  <c:v>-4.65797E-4</c:v>
                </c:pt>
                <c:pt idx="82547" formatCode="0.00E+00">
                  <c:v>-4.5807200000000001E-4</c:v>
                </c:pt>
                <c:pt idx="82548" formatCode="0.00E+00">
                  <c:v>-4.4988599999999998E-4</c:v>
                </c:pt>
                <c:pt idx="82549" formatCode="0.00E+00">
                  <c:v>-4.4125499999999999E-4</c:v>
                </c:pt>
                <c:pt idx="82550" formatCode="0.00E+00">
                  <c:v>-4.32194E-4</c:v>
                </c:pt>
                <c:pt idx="82551" formatCode="0.00E+00">
                  <c:v>-4.2272099999999998E-4</c:v>
                </c:pt>
                <c:pt idx="82552" formatCode="0.00E+00">
                  <c:v>-4.1285099999999999E-4</c:v>
                </c:pt>
                <c:pt idx="82553" formatCode="0.00E+00">
                  <c:v>-4.0260200000000001E-4</c:v>
                </c:pt>
                <c:pt idx="82554" formatCode="0.00E+00">
                  <c:v>-3.9199200000000002E-4</c:v>
                </c:pt>
                <c:pt idx="82555" formatCode="0.00E+00">
                  <c:v>-3.8103799999999999E-4</c:v>
                </c:pt>
                <c:pt idx="82556" formatCode="0.00E+00">
                  <c:v>-3.6976000000000001E-4</c:v>
                </c:pt>
                <c:pt idx="82557" formatCode="0.00E+00">
                  <c:v>-3.5817599999999998E-4</c:v>
                </c:pt>
                <c:pt idx="82558" formatCode="0.00E+00">
                  <c:v>-3.4630400000000002E-4</c:v>
                </c:pt>
                <c:pt idx="82559" formatCode="0.00E+00">
                  <c:v>-3.3416400000000002E-4</c:v>
                </c:pt>
                <c:pt idx="82560" formatCode="0.00E+00">
                  <c:v>-3.2177600000000002E-4</c:v>
                </c:pt>
                <c:pt idx="82561" formatCode="0.00E+00">
                  <c:v>-3.0915800000000002E-4</c:v>
                </c:pt>
                <c:pt idx="82562" formatCode="0.00E+00">
                  <c:v>-2.9633099999999999E-4</c:v>
                </c:pt>
                <c:pt idx="82563" formatCode="0.00E+00">
                  <c:v>-2.8331400000000001E-4</c:v>
                </c:pt>
                <c:pt idx="82564" formatCode="0.00E+00">
                  <c:v>-2.7012599999999998E-4</c:v>
                </c:pt>
                <c:pt idx="82565" formatCode="0.00E+00">
                  <c:v>-2.56789E-4</c:v>
                </c:pt>
                <c:pt idx="82566" formatCode="0.00E+00">
                  <c:v>-2.4332100000000001E-4</c:v>
                </c:pt>
                <c:pt idx="82567" formatCode="0.00E+00">
                  <c:v>-2.29743E-4</c:v>
                </c:pt>
                <c:pt idx="82568" formatCode="0.00E+00">
                  <c:v>-2.1607399999999999E-4</c:v>
                </c:pt>
                <c:pt idx="82569" formatCode="0.00E+00">
                  <c:v>-2.02334E-4</c:v>
                </c:pt>
                <c:pt idx="82570" formatCode="0.00E+00">
                  <c:v>-1.8854200000000001E-4</c:v>
                </c:pt>
                <c:pt idx="82571" formatCode="0.00E+00">
                  <c:v>-1.7471699999999999E-4</c:v>
                </c:pt>
                <c:pt idx="82572" formatCode="0.00E+00">
                  <c:v>-1.60879E-4</c:v>
                </c:pt>
                <c:pt idx="82573" formatCode="0.00E+00">
                  <c:v>-1.47047E-4</c:v>
                </c:pt>
                <c:pt idx="82574" formatCode="0.00E+00">
                  <c:v>-1.3323799999999999E-4</c:v>
                </c:pt>
                <c:pt idx="82575" formatCode="0.00E+00">
                  <c:v>-1.19472E-4</c:v>
                </c:pt>
                <c:pt idx="82576" formatCode="0.00E+00">
                  <c:v>-1.05765E-4</c:v>
                </c:pt>
                <c:pt idx="82577" formatCode="0.00E+00">
                  <c:v>-9.2137299999999996E-5</c:v>
                </c:pt>
                <c:pt idx="82578" formatCode="0.00E+00">
                  <c:v>-7.8604100000000002E-5</c:v>
                </c:pt>
                <c:pt idx="82579" formatCode="0.00E+00">
                  <c:v>-6.5183000000000003E-5</c:v>
                </c:pt>
                <c:pt idx="82580" formatCode="0.00E+00">
                  <c:v>-5.18901E-5</c:v>
                </c:pt>
                <c:pt idx="82581" formatCode="0.00E+00">
                  <c:v>-3.8741600000000002E-5</c:v>
                </c:pt>
                <c:pt idx="82582" formatCode="0.00E+00">
                  <c:v>-2.5752700000000002E-5</c:v>
                </c:pt>
                <c:pt idx="82583" formatCode="0.00E+00">
                  <c:v>-1.29386E-5</c:v>
                </c:pt>
                <c:pt idx="82584" formatCode="0.00E+00">
                  <c:v>-3.1372100000000001E-7</c:v>
                </c:pt>
                <c:pt idx="82585" formatCode="0.00E+00">
                  <c:v>1.21081E-5</c:v>
                </c:pt>
                <c:pt idx="82586" formatCode="0.00E+00">
                  <c:v>2.43135E-5</c:v>
                </c:pt>
                <c:pt idx="82587" formatCode="0.00E+00">
                  <c:v>3.6289799999999999E-5</c:v>
                </c:pt>
                <c:pt idx="82588" formatCode="0.00E+00">
                  <c:v>4.8024600000000001E-5</c:v>
                </c:pt>
                <c:pt idx="82589" formatCode="0.00E+00">
                  <c:v>5.9506399999999997E-5</c:v>
                </c:pt>
                <c:pt idx="82590" formatCode="0.00E+00">
                  <c:v>7.0724399999999997E-5</c:v>
                </c:pt>
                <c:pt idx="82591" formatCode="0.00E+00">
                  <c:v>8.1668099999999998E-5</c:v>
                </c:pt>
                <c:pt idx="82592" formatCode="0.00E+00">
                  <c:v>9.2327899999999994E-5</c:v>
                </c:pt>
                <c:pt idx="82593" formatCode="0.00E+00">
                  <c:v>1.0269500000000001E-4</c:v>
                </c:pt>
                <c:pt idx="82594" formatCode="0.00E+00">
                  <c:v>1.1276E-4</c:v>
                </c:pt>
                <c:pt idx="82595" formatCode="0.00E+00">
                  <c:v>1.2251699999999999E-4</c:v>
                </c:pt>
                <c:pt idx="82596" formatCode="0.00E+00">
                  <c:v>1.31958E-4</c:v>
                </c:pt>
                <c:pt idx="82597" formatCode="0.00E+00">
                  <c:v>1.4107599999999999E-4</c:v>
                </c:pt>
                <c:pt idx="82598" formatCode="0.00E+00">
                  <c:v>1.4986700000000001E-4</c:v>
                </c:pt>
                <c:pt idx="82599" formatCode="0.00E+00">
                  <c:v>1.58324E-4</c:v>
                </c:pt>
                <c:pt idx="82600" formatCode="0.00E+00">
                  <c:v>1.6644500000000001E-4</c:v>
                </c:pt>
                <c:pt idx="82601" formatCode="0.00E+00">
                  <c:v>1.7422499999999999E-4</c:v>
                </c:pt>
                <c:pt idx="82602" formatCode="0.00E+00">
                  <c:v>1.8166100000000001E-4</c:v>
                </c:pt>
                <c:pt idx="82603" formatCode="0.00E+00">
                  <c:v>1.88751E-4</c:v>
                </c:pt>
                <c:pt idx="82604" formatCode="0.00E+00">
                  <c:v>1.95494E-4</c:v>
                </c:pt>
                <c:pt idx="82605" formatCode="0.00E+00">
                  <c:v>2.0188899999999999E-4</c:v>
                </c:pt>
                <c:pt idx="82606" formatCode="0.00E+00">
                  <c:v>2.0793499999999999E-4</c:v>
                </c:pt>
                <c:pt idx="82607" formatCode="0.00E+00">
                  <c:v>2.1363299999999999E-4</c:v>
                </c:pt>
                <c:pt idx="82608" formatCode="0.00E+00">
                  <c:v>2.1898499999999999E-4</c:v>
                </c:pt>
                <c:pt idx="82609" formatCode="0.00E+00">
                  <c:v>2.2399099999999999E-4</c:v>
                </c:pt>
                <c:pt idx="82610" formatCode="0.00E+00">
                  <c:v>2.28655E-4</c:v>
                </c:pt>
                <c:pt idx="82611" formatCode="0.00E+00">
                  <c:v>2.32978E-4</c:v>
                </c:pt>
                <c:pt idx="82612" formatCode="0.00E+00">
                  <c:v>2.3696599999999999E-4</c:v>
                </c:pt>
                <c:pt idx="82613" formatCode="0.00E+00">
                  <c:v>2.40621E-4</c:v>
                </c:pt>
                <c:pt idx="82614" formatCode="0.00E+00">
                  <c:v>2.4394900000000001E-4</c:v>
                </c:pt>
                <c:pt idx="82615" formatCode="0.00E+00">
                  <c:v>2.4695400000000002E-4</c:v>
                </c:pt>
                <c:pt idx="82616" formatCode="0.00E+00">
                  <c:v>2.4964300000000002E-4</c:v>
                </c:pt>
                <c:pt idx="82617" formatCode="0.00E+00">
                  <c:v>2.5202200000000002E-4</c:v>
                </c:pt>
                <c:pt idx="82618" formatCode="0.00E+00">
                  <c:v>2.5409800000000002E-4</c:v>
                </c:pt>
                <c:pt idx="82619" formatCode="0.00E+00">
                  <c:v>2.55877E-4</c:v>
                </c:pt>
                <c:pt idx="82620" formatCode="0.00E+00">
                  <c:v>2.5736800000000001E-4</c:v>
                </c:pt>
                <c:pt idx="82621" formatCode="0.00E+00">
                  <c:v>2.5857799999999998E-4</c:v>
                </c:pt>
                <c:pt idx="82622" formatCode="0.00E+00">
                  <c:v>2.5951700000000002E-4</c:v>
                </c:pt>
                <c:pt idx="82623" formatCode="0.00E+00">
                  <c:v>2.6019200000000002E-4</c:v>
                </c:pt>
                <c:pt idx="82624" formatCode="0.00E+00">
                  <c:v>2.60614E-4</c:v>
                </c:pt>
                <c:pt idx="82625" formatCode="0.00E+00">
                  <c:v>2.6079100000000002E-4</c:v>
                </c:pt>
                <c:pt idx="82626" formatCode="0.00E+00">
                  <c:v>2.6073300000000003E-4</c:v>
                </c:pt>
                <c:pt idx="82627" formatCode="0.00E+00">
                  <c:v>2.6045199999999999E-4</c:v>
                </c:pt>
                <c:pt idx="82628" formatCode="0.00E+00">
                  <c:v>2.5995599999999999E-4</c:v>
                </c:pt>
                <c:pt idx="82629" formatCode="0.00E+00">
                  <c:v>2.5925699999999999E-4</c:v>
                </c:pt>
                <c:pt idx="82630" formatCode="0.00E+00">
                  <c:v>2.5836499999999998E-4</c:v>
                </c:pt>
                <c:pt idx="82631" formatCode="0.00E+00">
                  <c:v>2.5729099999999999E-4</c:v>
                </c:pt>
                <c:pt idx="82632" formatCode="0.00E+00">
                  <c:v>2.5604700000000002E-4</c:v>
                </c:pt>
                <c:pt idx="82633" formatCode="0.00E+00">
                  <c:v>2.5464299999999998E-4</c:v>
                </c:pt>
                <c:pt idx="82634" formatCode="0.00E+00">
                  <c:v>2.5309099999999999E-4</c:v>
                </c:pt>
                <c:pt idx="82635" formatCode="0.00E+00">
                  <c:v>2.5140200000000002E-4</c:v>
                </c:pt>
                <c:pt idx="82636" formatCode="0.00E+00">
                  <c:v>2.4958800000000002E-4</c:v>
                </c:pt>
                <c:pt idx="82637" formatCode="0.00E+00">
                  <c:v>2.4765900000000001E-4</c:v>
                </c:pt>
                <c:pt idx="82638" formatCode="0.00E+00">
                  <c:v>2.4562800000000001E-4</c:v>
                </c:pt>
                <c:pt idx="82639" formatCode="0.00E+00">
                  <c:v>2.4350500000000001E-4</c:v>
                </c:pt>
                <c:pt idx="82640" formatCode="0.00E+00">
                  <c:v>2.41301E-4</c:v>
                </c:pt>
                <c:pt idx="82641" formatCode="0.00E+00">
                  <c:v>2.39029E-4</c:v>
                </c:pt>
                <c:pt idx="82642" formatCode="0.00E+00">
                  <c:v>2.36698E-4</c:v>
                </c:pt>
                <c:pt idx="82643" formatCode="0.00E+00">
                  <c:v>2.34319E-4</c:v>
                </c:pt>
                <c:pt idx="82644" formatCode="0.00E+00">
                  <c:v>2.3190400000000001E-4</c:v>
                </c:pt>
                <c:pt idx="82645" formatCode="0.00E+00">
                  <c:v>2.2946199999999999E-4</c:v>
                </c:pt>
                <c:pt idx="82646" formatCode="0.00E+00">
                  <c:v>2.2700500000000001E-4</c:v>
                </c:pt>
                <c:pt idx="82647" formatCode="0.00E+00">
                  <c:v>2.2453999999999999E-4</c:v>
                </c:pt>
                <c:pt idx="82648" formatCode="0.00E+00">
                  <c:v>2.22079E-4</c:v>
                </c:pt>
                <c:pt idx="82649" formatCode="0.00E+00">
                  <c:v>2.19631E-4</c:v>
                </c:pt>
                <c:pt idx="82650" formatCode="0.00E+00">
                  <c:v>2.1720499999999999E-4</c:v>
                </c:pt>
                <c:pt idx="82651" formatCode="0.00E+00">
                  <c:v>2.14809E-4</c:v>
                </c:pt>
                <c:pt idx="82652" formatCode="0.00E+00">
                  <c:v>2.1245199999999999E-4</c:v>
                </c:pt>
                <c:pt idx="82653" formatCode="0.00E+00">
                  <c:v>2.1014199999999999E-4</c:v>
                </c:pt>
                <c:pt idx="82654" formatCode="0.00E+00">
                  <c:v>2.0788600000000001E-4</c:v>
                </c:pt>
                <c:pt idx="82655" formatCode="0.00E+00">
                  <c:v>2.0569100000000001E-4</c:v>
                </c:pt>
                <c:pt idx="82656" formatCode="0.00E+00">
                  <c:v>2.0356500000000001E-4</c:v>
                </c:pt>
                <c:pt idx="82657" formatCode="0.00E+00">
                  <c:v>2.01514E-4</c:v>
                </c:pt>
                <c:pt idx="82658" formatCode="0.00E+00">
                  <c:v>1.99543E-4</c:v>
                </c:pt>
                <c:pt idx="82659" formatCode="0.00E+00">
                  <c:v>1.97658E-4</c:v>
                </c:pt>
                <c:pt idx="82660" formatCode="0.00E+00">
                  <c:v>1.9586399999999999E-4</c:v>
                </c:pt>
                <c:pt idx="82661" formatCode="0.00E+00">
                  <c:v>1.94165E-4</c:v>
                </c:pt>
                <c:pt idx="82662" formatCode="0.00E+00">
                  <c:v>1.9256500000000001E-4</c:v>
                </c:pt>
                <c:pt idx="82663" formatCode="0.00E+00">
                  <c:v>1.9106799999999999E-4</c:v>
                </c:pt>
                <c:pt idx="82664" formatCode="0.00E+00">
                  <c:v>1.89676E-4</c:v>
                </c:pt>
                <c:pt idx="82665" formatCode="0.00E+00">
                  <c:v>1.8839200000000001E-4</c:v>
                </c:pt>
                <c:pt idx="82666" formatCode="0.00E+00">
                  <c:v>1.8721800000000001E-4</c:v>
                </c:pt>
                <c:pt idx="82667" formatCode="0.00E+00">
                  <c:v>1.8615400000000001E-4</c:v>
                </c:pt>
                <c:pt idx="82668" formatCode="0.00E+00">
                  <c:v>1.85203E-4</c:v>
                </c:pt>
                <c:pt idx="82669" formatCode="0.00E+00">
                  <c:v>1.8436400000000001E-4</c:v>
                </c:pt>
                <c:pt idx="82670" formatCode="0.00E+00">
                  <c:v>1.8363599999999999E-4</c:v>
                </c:pt>
                <c:pt idx="82671" formatCode="0.00E+00">
                  <c:v>1.8301999999999999E-4</c:v>
                </c:pt>
                <c:pt idx="82672" formatCode="0.00E+00">
                  <c:v>1.8251300000000001E-4</c:v>
                </c:pt>
                <c:pt idx="82673" formatCode="0.00E+00">
                  <c:v>1.8211400000000001E-4</c:v>
                </c:pt>
                <c:pt idx="82674" formatCode="0.00E+00">
                  <c:v>1.8182100000000001E-4</c:v>
                </c:pt>
                <c:pt idx="82675" formatCode="0.00E+00">
                  <c:v>1.8163000000000001E-4</c:v>
                </c:pt>
                <c:pt idx="82676" formatCode="0.00E+00">
                  <c:v>1.8153900000000001E-4</c:v>
                </c:pt>
                <c:pt idx="82677" formatCode="0.00E+00">
                  <c:v>1.8154400000000001E-4</c:v>
                </c:pt>
                <c:pt idx="82678" formatCode="0.00E+00">
                  <c:v>1.8164E-4</c:v>
                </c:pt>
                <c:pt idx="82679" formatCode="0.00E+00">
                  <c:v>1.8182199999999999E-4</c:v>
                </c:pt>
                <c:pt idx="82680" formatCode="0.00E+00">
                  <c:v>1.8208499999999999E-4</c:v>
                </c:pt>
                <c:pt idx="82681" formatCode="0.00E+00">
                  <c:v>1.82423E-4</c:v>
                </c:pt>
                <c:pt idx="82682" formatCode="0.00E+00">
                  <c:v>1.82831E-4</c:v>
                </c:pt>
                <c:pt idx="82683" formatCode="0.00E+00">
                  <c:v>1.8330199999999999E-4</c:v>
                </c:pt>
                <c:pt idx="82684" formatCode="0.00E+00">
                  <c:v>1.83828E-4</c:v>
                </c:pt>
                <c:pt idx="82685" formatCode="0.00E+00">
                  <c:v>1.8440199999999999E-4</c:v>
                </c:pt>
                <c:pt idx="82686" formatCode="0.00E+00">
                  <c:v>1.8501699999999999E-4</c:v>
                </c:pt>
                <c:pt idx="82687" formatCode="0.00E+00">
                  <c:v>1.8566500000000001E-4</c:v>
                </c:pt>
                <c:pt idx="82688" formatCode="0.00E+00">
                  <c:v>1.86336E-4</c:v>
                </c:pt>
                <c:pt idx="82689" formatCode="0.00E+00">
                  <c:v>1.87023E-4</c:v>
                </c:pt>
                <c:pt idx="82690" formatCode="0.00E+00">
                  <c:v>1.8771599999999999E-4</c:v>
                </c:pt>
                <c:pt idx="82691" formatCode="0.00E+00">
                  <c:v>1.8840600000000001E-4</c:v>
                </c:pt>
                <c:pt idx="82692" formatCode="0.00E+00">
                  <c:v>1.8908400000000001E-4</c:v>
                </c:pt>
                <c:pt idx="82693" formatCode="0.00E+00">
                  <c:v>1.8973899999999999E-4</c:v>
                </c:pt>
                <c:pt idx="82694" formatCode="0.00E+00">
                  <c:v>1.9036199999999999E-4</c:v>
                </c:pt>
                <c:pt idx="82695" formatCode="0.00E+00">
                  <c:v>1.9094199999999999E-4</c:v>
                </c:pt>
                <c:pt idx="82696" formatCode="0.00E+00">
                  <c:v>1.9146899999999999E-4</c:v>
                </c:pt>
                <c:pt idx="82697" formatCode="0.00E+00">
                  <c:v>1.91934E-4</c:v>
                </c:pt>
                <c:pt idx="82698" formatCode="0.00E+00">
                  <c:v>1.92325E-4</c:v>
                </c:pt>
                <c:pt idx="82699" formatCode="0.00E+00">
                  <c:v>1.9263099999999999E-4</c:v>
                </c:pt>
                <c:pt idx="82700" formatCode="0.00E+00">
                  <c:v>1.9284200000000001E-4</c:v>
                </c:pt>
                <c:pt idx="82701" formatCode="0.00E+00">
                  <c:v>1.92948E-4</c:v>
                </c:pt>
                <c:pt idx="82702" formatCode="0.00E+00">
                  <c:v>1.9293700000000001E-4</c:v>
                </c:pt>
                <c:pt idx="82703" formatCode="0.00E+00">
                  <c:v>1.928E-4</c:v>
                </c:pt>
                <c:pt idx="82704" formatCode="0.00E+00">
                  <c:v>1.92525E-4</c:v>
                </c:pt>
                <c:pt idx="82705" formatCode="0.00E+00">
                  <c:v>1.9210200000000001E-4</c:v>
                </c:pt>
                <c:pt idx="82706" formatCode="0.00E+00">
                  <c:v>1.9152000000000001E-4</c:v>
                </c:pt>
                <c:pt idx="82707" formatCode="0.00E+00">
                  <c:v>1.90769E-4</c:v>
                </c:pt>
                <c:pt idx="82708" formatCode="0.00E+00">
                  <c:v>1.8984000000000001E-4</c:v>
                </c:pt>
                <c:pt idx="82709" formatCode="0.00E+00">
                  <c:v>1.88722E-4</c:v>
                </c:pt>
                <c:pt idx="82710" formatCode="0.00E+00">
                  <c:v>1.8740599999999999E-4</c:v>
                </c:pt>
                <c:pt idx="82711" formatCode="0.00E+00">
                  <c:v>1.8588200000000001E-4</c:v>
                </c:pt>
                <c:pt idx="82712" formatCode="0.00E+00">
                  <c:v>1.8414000000000001E-4</c:v>
                </c:pt>
                <c:pt idx="82713" formatCode="0.00E+00">
                  <c:v>1.8217299999999999E-4</c:v>
                </c:pt>
                <c:pt idx="82714" formatCode="0.00E+00">
                  <c:v>1.7997099999999999E-4</c:v>
                </c:pt>
                <c:pt idx="82715" formatCode="0.00E+00">
                  <c:v>1.7752600000000001E-4</c:v>
                </c:pt>
                <c:pt idx="82716" formatCode="0.00E+00">
                  <c:v>1.7483099999999999E-4</c:v>
                </c:pt>
                <c:pt idx="82717" formatCode="0.00E+00">
                  <c:v>1.7187699999999999E-4</c:v>
                </c:pt>
                <c:pt idx="82718" formatCode="0.00E+00">
                  <c:v>1.68658E-4</c:v>
                </c:pt>
                <c:pt idx="82719" formatCode="0.00E+00">
                  <c:v>1.65167E-4</c:v>
                </c:pt>
                <c:pt idx="82720" formatCode="0.00E+00">
                  <c:v>1.6139799999999999E-4</c:v>
                </c:pt>
                <c:pt idx="82721" formatCode="0.00E+00">
                  <c:v>1.5734500000000001E-4</c:v>
                </c:pt>
                <c:pt idx="82722" formatCode="0.00E+00">
                  <c:v>1.5300200000000001E-4</c:v>
                </c:pt>
                <c:pt idx="82723" formatCode="0.00E+00">
                  <c:v>1.4836600000000001E-4</c:v>
                </c:pt>
                <c:pt idx="82724" formatCode="0.00E+00">
                  <c:v>1.4343200000000001E-4</c:v>
                </c:pt>
                <c:pt idx="82725" formatCode="0.00E+00">
                  <c:v>1.38195E-4</c:v>
                </c:pt>
                <c:pt idx="82726" formatCode="0.00E+00">
                  <c:v>1.3265400000000001E-4</c:v>
                </c:pt>
                <c:pt idx="82727" formatCode="0.00E+00">
                  <c:v>1.2680499999999999E-4</c:v>
                </c:pt>
                <c:pt idx="82728" formatCode="0.00E+00">
                  <c:v>1.20646E-4</c:v>
                </c:pt>
                <c:pt idx="82729" formatCode="0.00E+00">
                  <c:v>1.14177E-4</c:v>
                </c:pt>
                <c:pt idx="82730" formatCode="0.00E+00">
                  <c:v>1.07396E-4</c:v>
                </c:pt>
                <c:pt idx="82731" formatCode="0.00E+00">
                  <c:v>1.0030300000000001E-4</c:v>
                </c:pt>
                <c:pt idx="82732" formatCode="0.00E+00">
                  <c:v>9.2898000000000004E-5</c:v>
                </c:pt>
                <c:pt idx="82733" formatCode="0.00E+00">
                  <c:v>8.5183000000000001E-5</c:v>
                </c:pt>
                <c:pt idx="82734" formatCode="0.00E+00">
                  <c:v>7.7159500000000006E-5</c:v>
                </c:pt>
                <c:pt idx="82735" formatCode="0.00E+00">
                  <c:v>6.8829699999999996E-5</c:v>
                </c:pt>
                <c:pt idx="82736" formatCode="0.00E+00">
                  <c:v>6.0196799999999999E-5</c:v>
                </c:pt>
                <c:pt idx="82737" formatCode="0.00E+00">
                  <c:v>5.1264300000000003E-5</c:v>
                </c:pt>
                <c:pt idx="82738" formatCode="0.00E+00">
                  <c:v>4.2036600000000003E-5</c:v>
                </c:pt>
                <c:pt idx="82739" formatCode="0.00E+00">
                  <c:v>3.2518699999999997E-5</c:v>
                </c:pt>
                <c:pt idx="82740" formatCode="0.00E+00">
                  <c:v>2.2716200000000001E-5</c:v>
                </c:pt>
                <c:pt idx="82741" formatCode="0.00E+00">
                  <c:v>1.26355E-5</c:v>
                </c:pt>
                <c:pt idx="82742" formatCode="0.00E+00">
                  <c:v>2.2835100000000001E-6</c:v>
                </c:pt>
                <c:pt idx="82743" formatCode="0.00E+00">
                  <c:v>-8.3322400000000007E-6</c:v>
                </c:pt>
                <c:pt idx="82744" formatCode="0.00E+00">
                  <c:v>-1.92035E-5</c:v>
                </c:pt>
                <c:pt idx="82745" formatCode="0.00E+00">
                  <c:v>-3.0321400000000001E-5</c:v>
                </c:pt>
                <c:pt idx="82746" formatCode="0.00E+00">
                  <c:v>-4.16765E-5</c:v>
                </c:pt>
                <c:pt idx="82747" formatCode="0.00E+00">
                  <c:v>-5.3258699999999999E-5</c:v>
                </c:pt>
                <c:pt idx="82748" formatCode="0.00E+00">
                  <c:v>-6.5057199999999998E-5</c:v>
                </c:pt>
                <c:pt idx="82749" formatCode="0.00E+00">
                  <c:v>-7.7060900000000006E-5</c:v>
                </c:pt>
                <c:pt idx="82750" formatCode="0.00E+00">
                  <c:v>-8.9257899999999998E-5</c:v>
                </c:pt>
                <c:pt idx="82751" formatCode="0.00E+00">
                  <c:v>-1.01636E-4</c:v>
                </c:pt>
                <c:pt idx="82752" formatCode="0.00E+00">
                  <c:v>-1.14181E-4</c:v>
                </c:pt>
                <c:pt idx="82753" formatCode="0.00E+00">
                  <c:v>-1.2688099999999999E-4</c:v>
                </c:pt>
                <c:pt idx="82754" formatCode="0.00E+00">
                  <c:v>-1.39722E-4</c:v>
                </c:pt>
                <c:pt idx="82755" formatCode="0.00E+00">
                  <c:v>-1.52688E-4</c:v>
                </c:pt>
                <c:pt idx="82756" formatCode="0.00E+00">
                  <c:v>-1.6576500000000001E-4</c:v>
                </c:pt>
                <c:pt idx="82757" formatCode="0.00E+00">
                  <c:v>-1.7893799999999999E-4</c:v>
                </c:pt>
                <c:pt idx="82758" formatCode="0.00E+00">
                  <c:v>-1.9218999999999999E-4</c:v>
                </c:pt>
                <c:pt idx="82759" formatCode="0.00E+00">
                  <c:v>-2.0550599999999999E-4</c:v>
                </c:pt>
                <c:pt idx="82760" formatCode="0.00E+00">
                  <c:v>-2.1886900000000001E-4</c:v>
                </c:pt>
                <c:pt idx="82761" formatCode="0.00E+00">
                  <c:v>-2.3226099999999999E-4</c:v>
                </c:pt>
                <c:pt idx="82762" formatCode="0.00E+00">
                  <c:v>-2.4566600000000002E-4</c:v>
                </c:pt>
                <c:pt idx="82763" formatCode="0.00E+00">
                  <c:v>-2.59065E-4</c:v>
                </c:pt>
                <c:pt idx="82764" formatCode="0.00E+00">
                  <c:v>-2.72441E-4</c:v>
                </c:pt>
                <c:pt idx="82765" formatCode="0.00E+00">
                  <c:v>-2.8577600000000001E-4</c:v>
                </c:pt>
                <c:pt idx="82766" formatCode="0.00E+00">
                  <c:v>-2.9905200000000001E-4</c:v>
                </c:pt>
                <c:pt idx="82767" formatCode="0.00E+00">
                  <c:v>-3.1224900000000001E-4</c:v>
                </c:pt>
                <c:pt idx="82768" formatCode="0.00E+00">
                  <c:v>-3.25349E-4</c:v>
                </c:pt>
                <c:pt idx="82769" formatCode="0.00E+00">
                  <c:v>-3.3833300000000001E-4</c:v>
                </c:pt>
                <c:pt idx="82770" formatCode="0.00E+00">
                  <c:v>-3.5118200000000001E-4</c:v>
                </c:pt>
                <c:pt idx="82771" formatCode="0.00E+00">
                  <c:v>-3.6387700000000003E-4</c:v>
                </c:pt>
                <c:pt idx="82772" formatCode="0.00E+00">
                  <c:v>-3.7639900000000003E-4</c:v>
                </c:pt>
                <c:pt idx="82773" formatCode="0.00E+00">
                  <c:v>-3.8872800000000002E-4</c:v>
                </c:pt>
                <c:pt idx="82774" formatCode="0.00E+00">
                  <c:v>-4.0084700000000002E-4</c:v>
                </c:pt>
                <c:pt idx="82775" formatCode="0.00E+00">
                  <c:v>-4.1273500000000001E-4</c:v>
                </c:pt>
                <c:pt idx="82776" formatCode="0.00E+00">
                  <c:v>-4.2437300000000002E-4</c:v>
                </c:pt>
                <c:pt idx="82777" formatCode="0.00E+00">
                  <c:v>-4.3574299999999999E-4</c:v>
                </c:pt>
                <c:pt idx="82778" formatCode="0.00E+00">
                  <c:v>-4.4682700000000001E-4</c:v>
                </c:pt>
                <c:pt idx="82779" formatCode="0.00E+00">
                  <c:v>-4.5760499999999998E-4</c:v>
                </c:pt>
                <c:pt idx="82780" formatCode="0.00E+00">
                  <c:v>-4.68059E-4</c:v>
                </c:pt>
                <c:pt idx="82781" formatCode="0.00E+00">
                  <c:v>-4.78171E-4</c:v>
                </c:pt>
                <c:pt idx="82782" formatCode="0.00E+00">
                  <c:v>-4.8792399999999999E-4</c:v>
                </c:pt>
                <c:pt idx="82783" formatCode="0.00E+00">
                  <c:v>-4.9729899999999998E-4</c:v>
                </c:pt>
                <c:pt idx="82784" formatCode="0.00E+00">
                  <c:v>-5.0628000000000001E-4</c:v>
                </c:pt>
                <c:pt idx="82785" formatCode="0.00E+00">
                  <c:v>-5.1485099999999998E-4</c:v>
                </c:pt>
                <c:pt idx="82786" formatCode="0.00E+00">
                  <c:v>-5.2299300000000003E-4</c:v>
                </c:pt>
                <c:pt idx="82787" formatCode="0.00E+00">
                  <c:v>-5.3069200000000003E-4</c:v>
                </c:pt>
                <c:pt idx="82788" formatCode="0.00E+00">
                  <c:v>-5.3793299999999999E-4</c:v>
                </c:pt>
                <c:pt idx="82789" formatCode="0.00E+00">
                  <c:v>-5.4469900000000005E-4</c:v>
                </c:pt>
                <c:pt idx="82790" formatCode="0.00E+00">
                  <c:v>-5.5097700000000002E-4</c:v>
                </c:pt>
                <c:pt idx="82791" formatCode="0.00E+00">
                  <c:v>-5.5675199999999998E-4</c:v>
                </c:pt>
                <c:pt idx="82792" formatCode="0.00E+00">
                  <c:v>-5.6201099999999996E-4</c:v>
                </c:pt>
                <c:pt idx="82793" formatCode="0.00E+00">
                  <c:v>-5.6674199999999996E-4</c:v>
                </c:pt>
                <c:pt idx="82794" formatCode="0.00E+00">
                  <c:v>-5.7093200000000002E-4</c:v>
                </c:pt>
                <c:pt idx="82795" formatCode="0.00E+00">
                  <c:v>-5.7456900000000003E-4</c:v>
                </c:pt>
                <c:pt idx="82796" formatCode="0.00E+00">
                  <c:v>-5.7764299999999997E-4</c:v>
                </c:pt>
                <c:pt idx="82797" formatCode="0.00E+00">
                  <c:v>-5.8014299999999998E-4</c:v>
                </c:pt>
                <c:pt idx="82798" formatCode="0.00E+00">
                  <c:v>-5.8206000000000002E-4</c:v>
                </c:pt>
                <c:pt idx="82799" formatCode="0.00E+00">
                  <c:v>-5.8338499999999996E-4</c:v>
                </c:pt>
                <c:pt idx="82800" formatCode="0.00E+00">
                  <c:v>-5.8410999999999999E-4</c:v>
                </c:pt>
                <c:pt idx="82801" formatCode="0.00E+00">
                  <c:v>-5.84228E-4</c:v>
                </c:pt>
                <c:pt idx="82802" formatCode="0.00E+00">
                  <c:v>-5.83732E-4</c:v>
                </c:pt>
                <c:pt idx="82803" formatCode="0.00E+00">
                  <c:v>-5.8261599999999999E-4</c:v>
                </c:pt>
                <c:pt idx="82804" formatCode="0.00E+00">
                  <c:v>-5.8087600000000003E-4</c:v>
                </c:pt>
                <c:pt idx="82805" formatCode="0.00E+00">
                  <c:v>-5.7850800000000004E-4</c:v>
                </c:pt>
                <c:pt idx="82806" formatCode="0.00E+00">
                  <c:v>-5.7550699999999995E-4</c:v>
                </c:pt>
                <c:pt idx="82807" formatCode="0.00E+00">
                  <c:v>-5.7187299999999998E-4</c:v>
                </c:pt>
                <c:pt idx="82808" formatCode="0.00E+00">
                  <c:v>-5.6760199999999995E-4</c:v>
                </c:pt>
                <c:pt idx="82809" formatCode="0.00E+00">
                  <c:v>-5.6269499999999999E-4</c:v>
                </c:pt>
                <c:pt idx="82810" formatCode="0.00E+00">
                  <c:v>-5.5715199999999999E-4</c:v>
                </c:pt>
                <c:pt idx="82811" formatCode="0.00E+00">
                  <c:v>-5.5097299999999996E-4</c:v>
                </c:pt>
                <c:pt idx="82812" formatCode="0.00E+00">
                  <c:v>-5.4416000000000002E-4</c:v>
                </c:pt>
                <c:pt idx="82813" formatCode="0.00E+00">
                  <c:v>-5.3671700000000003E-4</c:v>
                </c:pt>
                <c:pt idx="82814" formatCode="0.00E+00">
                  <c:v>-5.2864700000000004E-4</c:v>
                </c:pt>
                <c:pt idx="82815" formatCode="0.00E+00">
                  <c:v>-5.1995399999999999E-4</c:v>
                </c:pt>
                <c:pt idx="82816" formatCode="0.00E+00">
                  <c:v>-5.1064299999999997E-4</c:v>
                </c:pt>
                <c:pt idx="82817" formatCode="0.00E+00">
                  <c:v>-5.0072199999999999E-4</c:v>
                </c:pt>
                <c:pt idx="82818" formatCode="0.00E+00">
                  <c:v>-4.9019600000000003E-4</c:v>
                </c:pt>
                <c:pt idx="82819" formatCode="0.00E+00">
                  <c:v>-4.7907499999999998E-4</c:v>
                </c:pt>
                <c:pt idx="82820" formatCode="0.00E+00">
                  <c:v>-4.6736599999999998E-4</c:v>
                </c:pt>
                <c:pt idx="82821" formatCode="0.00E+00">
                  <c:v>-4.5508000000000001E-4</c:v>
                </c:pt>
                <c:pt idx="82822" formatCode="0.00E+00">
                  <c:v>-4.4222700000000001E-4</c:v>
                </c:pt>
                <c:pt idx="82823" formatCode="0.00E+00">
                  <c:v>-4.2881800000000003E-4</c:v>
                </c:pt>
                <c:pt idx="82824" formatCode="0.00E+00">
                  <c:v>-4.1486499999999999E-4</c:v>
                </c:pt>
                <c:pt idx="82825" formatCode="0.00E+00">
                  <c:v>-4.0038200000000002E-4</c:v>
                </c:pt>
                <c:pt idx="82826" formatCode="0.00E+00">
                  <c:v>-3.8538199999999998E-4</c:v>
                </c:pt>
                <c:pt idx="82827" formatCode="0.00E+00">
                  <c:v>-3.6987800000000003E-4</c:v>
                </c:pt>
                <c:pt idx="82828" formatCode="0.00E+00">
                  <c:v>-3.5388800000000001E-4</c:v>
                </c:pt>
                <c:pt idx="82829" formatCode="0.00E+00">
                  <c:v>-3.3742599999999999E-4</c:v>
                </c:pt>
                <c:pt idx="82830" formatCode="0.00E+00">
                  <c:v>-3.20508E-4</c:v>
                </c:pt>
                <c:pt idx="82831" formatCode="0.00E+00">
                  <c:v>-3.0315300000000002E-4</c:v>
                </c:pt>
                <c:pt idx="82832" formatCode="0.00E+00">
                  <c:v>-2.8537899999999999E-4</c:v>
                </c:pt>
                <c:pt idx="82833" formatCode="0.00E+00">
                  <c:v>-2.6720299999999998E-4</c:v>
                </c:pt>
                <c:pt idx="82834" formatCode="0.00E+00">
                  <c:v>-2.4864499999999997E-4</c:v>
                </c:pt>
                <c:pt idx="82835" formatCode="0.00E+00">
                  <c:v>-2.2972499999999999E-4</c:v>
                </c:pt>
                <c:pt idx="82836" formatCode="0.00E+00">
                  <c:v>-2.1046300000000001E-4</c:v>
                </c:pt>
                <c:pt idx="82837" formatCode="0.00E+00">
                  <c:v>-1.9087999999999999E-4</c:v>
                </c:pt>
                <c:pt idx="82838" formatCode="0.00E+00">
                  <c:v>-1.7099699999999999E-4</c:v>
                </c:pt>
                <c:pt idx="82839" formatCode="0.00E+00">
                  <c:v>-1.50836E-4</c:v>
                </c:pt>
                <c:pt idx="82840" formatCode="0.00E+00">
                  <c:v>-1.3041999999999999E-4</c:v>
                </c:pt>
                <c:pt idx="82841" formatCode="0.00E+00">
                  <c:v>-1.09771E-4</c:v>
                </c:pt>
                <c:pt idx="82842" formatCode="0.00E+00">
                  <c:v>-8.8911600000000004E-5</c:v>
                </c:pt>
                <c:pt idx="82843" formatCode="0.00E+00">
                  <c:v>-6.7866000000000004E-5</c:v>
                </c:pt>
                <c:pt idx="82844" formatCode="0.00E+00">
                  <c:v>-4.6657699999999999E-5</c:v>
                </c:pt>
                <c:pt idx="82845" formatCode="0.00E+00">
                  <c:v>-2.5310700000000001E-5</c:v>
                </c:pt>
                <c:pt idx="82846" formatCode="0.00E+00">
                  <c:v>-3.8491899999999996E-6</c:v>
                </c:pt>
                <c:pt idx="82847" formatCode="0.00E+00">
                  <c:v>1.7702300000000002E-5</c:v>
                </c:pt>
                <c:pt idx="82848" formatCode="0.00E+00">
                  <c:v>3.9319100000000001E-5</c:v>
                </c:pt>
                <c:pt idx="82849" formatCode="0.00E+00">
                  <c:v>6.0976400000000001E-5</c:v>
                </c:pt>
                <c:pt idx="82850" formatCode="0.00E+00">
                  <c:v>8.2649299999999995E-5</c:v>
                </c:pt>
                <c:pt idx="82851" formatCode="0.00E+00">
                  <c:v>1.04313E-4</c:v>
                </c:pt>
                <c:pt idx="82852" formatCode="0.00E+00">
                  <c:v>1.2594200000000001E-4</c:v>
                </c:pt>
                <c:pt idx="82853" formatCode="0.00E+00">
                  <c:v>1.4751200000000001E-4</c:v>
                </c:pt>
                <c:pt idx="82854" formatCode="0.00E+00">
                  <c:v>1.6899699999999999E-4</c:v>
                </c:pt>
                <c:pt idx="82855" formatCode="0.00E+00">
                  <c:v>1.90373E-4</c:v>
                </c:pt>
                <c:pt idx="82856" formatCode="0.00E+00">
                  <c:v>2.11614E-4</c:v>
                </c:pt>
                <c:pt idx="82857" formatCode="0.00E+00">
                  <c:v>2.32697E-4</c:v>
                </c:pt>
                <c:pt idx="82858" formatCode="0.00E+00">
                  <c:v>2.5359599999999998E-4</c:v>
                </c:pt>
                <c:pt idx="82859" formatCode="0.00E+00">
                  <c:v>2.7428700000000001E-4</c:v>
                </c:pt>
                <c:pt idx="82860" formatCode="0.00E+00">
                  <c:v>2.9474699999999999E-4</c:v>
                </c:pt>
                <c:pt idx="82861" formatCode="0.00E+00">
                  <c:v>3.1494999999999998E-4</c:v>
                </c:pt>
                <c:pt idx="82862" formatCode="0.00E+00">
                  <c:v>3.3487399999999998E-4</c:v>
                </c:pt>
                <c:pt idx="82863" formatCode="0.00E+00">
                  <c:v>3.5449599999999999E-4</c:v>
                </c:pt>
                <c:pt idx="82864" formatCode="0.00E+00">
                  <c:v>3.7379299999999998E-4</c:v>
                </c:pt>
                <c:pt idx="82865" formatCode="0.00E+00">
                  <c:v>3.92741E-4</c:v>
                </c:pt>
                <c:pt idx="82866" formatCode="0.00E+00">
                  <c:v>4.1132099999999997E-4</c:v>
                </c:pt>
                <c:pt idx="82867" formatCode="0.00E+00">
                  <c:v>4.2950799999999999E-4</c:v>
                </c:pt>
                <c:pt idx="82868" formatCode="0.00E+00">
                  <c:v>4.47284E-4</c:v>
                </c:pt>
                <c:pt idx="82869" formatCode="0.00E+00">
                  <c:v>4.6462700000000001E-4</c:v>
                </c:pt>
                <c:pt idx="82870" formatCode="0.00E+00">
                  <c:v>4.8151699999999999E-4</c:v>
                </c:pt>
                <c:pt idx="82871" formatCode="0.00E+00">
                  <c:v>4.9793600000000004E-4</c:v>
                </c:pt>
                <c:pt idx="82872" formatCode="0.00E+00">
                  <c:v>5.1386300000000004E-4</c:v>
                </c:pt>
                <c:pt idx="82873" formatCode="0.00E+00">
                  <c:v>5.2928100000000004E-4</c:v>
                </c:pt>
                <c:pt idx="82874" formatCode="0.00E+00">
                  <c:v>5.4417300000000001E-4</c:v>
                </c:pt>
                <c:pt idx="82875" formatCode="0.00E+00">
                  <c:v>5.5852199999999999E-4</c:v>
                </c:pt>
                <c:pt idx="82876" formatCode="0.00E+00">
                  <c:v>5.7231100000000004E-4</c:v>
                </c:pt>
                <c:pt idx="82877" formatCode="0.00E+00">
                  <c:v>5.8552599999999995E-4</c:v>
                </c:pt>
                <c:pt idx="82878" formatCode="0.00E+00">
                  <c:v>5.98151E-4</c:v>
                </c:pt>
                <c:pt idx="82879" formatCode="0.00E+00">
                  <c:v>6.1017299999999999E-4</c:v>
                </c:pt>
                <c:pt idx="82880" formatCode="0.00E+00">
                  <c:v>6.2157900000000003E-4</c:v>
                </c:pt>
                <c:pt idx="82881" formatCode="0.00E+00">
                  <c:v>6.3235600000000004E-4</c:v>
                </c:pt>
                <c:pt idx="82882" formatCode="0.00E+00">
                  <c:v>6.4249200000000004E-4</c:v>
                </c:pt>
                <c:pt idx="82883" formatCode="0.00E+00">
                  <c:v>6.51978E-4</c:v>
                </c:pt>
                <c:pt idx="82884" formatCode="0.00E+00">
                  <c:v>6.6080299999999995E-4</c:v>
                </c:pt>
                <c:pt idx="82885" formatCode="0.00E+00">
                  <c:v>6.68959E-4</c:v>
                </c:pt>
                <c:pt idx="82886" formatCode="0.00E+00">
                  <c:v>6.7643599999999999E-4</c:v>
                </c:pt>
                <c:pt idx="82887" formatCode="0.00E+00">
                  <c:v>6.8322900000000004E-4</c:v>
                </c:pt>
                <c:pt idx="82888" formatCode="0.00E+00">
                  <c:v>6.8932900000000003E-4</c:v>
                </c:pt>
                <c:pt idx="82889" formatCode="0.00E+00">
                  <c:v>6.94733E-4</c:v>
                </c:pt>
                <c:pt idx="82890" formatCode="0.00E+00">
                  <c:v>6.9943499999999999E-4</c:v>
                </c:pt>
                <c:pt idx="82891" formatCode="0.00E+00">
                  <c:v>7.0343200000000004E-4</c:v>
                </c:pt>
                <c:pt idx="82892" formatCode="0.00E+00">
                  <c:v>7.06721E-4</c:v>
                </c:pt>
                <c:pt idx="82893" formatCode="0.00E+00">
                  <c:v>7.0929900000000004E-4</c:v>
                </c:pt>
                <c:pt idx="82894" formatCode="0.00E+00">
                  <c:v>7.1116599999999995E-4</c:v>
                </c:pt>
                <c:pt idx="82895" formatCode="0.00E+00">
                  <c:v>7.1232200000000004E-4</c:v>
                </c:pt>
                <c:pt idx="82896" formatCode="0.00E+00">
                  <c:v>7.12767E-4</c:v>
                </c:pt>
                <c:pt idx="82897" formatCode="0.00E+00">
                  <c:v>7.1250199999999995E-4</c:v>
                </c:pt>
                <c:pt idx="82898" formatCode="0.00E+00">
                  <c:v>7.1153099999999995E-4</c:v>
                </c:pt>
                <c:pt idx="82899" formatCode="0.00E+00">
                  <c:v>7.0985700000000004E-4</c:v>
                </c:pt>
                <c:pt idx="82900" formatCode="0.00E+00">
                  <c:v>7.0748399999999998E-4</c:v>
                </c:pt>
                <c:pt idx="82901" formatCode="0.00E+00">
                  <c:v>7.0441600000000003E-4</c:v>
                </c:pt>
                <c:pt idx="82902" formatCode="0.00E+00">
                  <c:v>7.0065999999999998E-4</c:v>
                </c:pt>
                <c:pt idx="82903" formatCode="0.00E+00">
                  <c:v>6.9622300000000005E-4</c:v>
                </c:pt>
                <c:pt idx="82904" formatCode="0.00E+00">
                  <c:v>6.9111200000000002E-4</c:v>
                </c:pt>
                <c:pt idx="82905" formatCode="0.00E+00">
                  <c:v>6.8533500000000002E-4</c:v>
                </c:pt>
                <c:pt idx="82906" formatCode="0.00E+00">
                  <c:v>6.78902E-4</c:v>
                </c:pt>
                <c:pt idx="82907" formatCode="0.00E+00">
                  <c:v>6.7182099999999996E-4</c:v>
                </c:pt>
                <c:pt idx="82908" formatCode="0.00E+00">
                  <c:v>6.6410500000000001E-4</c:v>
                </c:pt>
                <c:pt idx="82909" formatCode="0.00E+00">
                  <c:v>6.5576499999999999E-4</c:v>
                </c:pt>
                <c:pt idx="82910" formatCode="0.00E+00">
                  <c:v>6.4681099999999996E-4</c:v>
                </c:pt>
                <c:pt idx="82911" formatCode="0.00E+00">
                  <c:v>6.3725800000000003E-4</c:v>
                </c:pt>
                <c:pt idx="82912" formatCode="0.00E+00">
                  <c:v>6.2711799999999997E-4</c:v>
                </c:pt>
                <c:pt idx="82913" formatCode="0.00E+00">
                  <c:v>6.1640600000000001E-4</c:v>
                </c:pt>
                <c:pt idx="82914" formatCode="0.00E+00">
                  <c:v>6.0513699999999995E-4</c:v>
                </c:pt>
                <c:pt idx="82915" formatCode="0.00E+00">
                  <c:v>5.9332500000000002E-4</c:v>
                </c:pt>
                <c:pt idx="82916" formatCode="0.00E+00">
                  <c:v>5.8098600000000002E-4</c:v>
                </c:pt>
                <c:pt idx="82917" formatCode="0.00E+00">
                  <c:v>5.6813700000000003E-4</c:v>
                </c:pt>
                <c:pt idx="82918" formatCode="0.00E+00">
                  <c:v>5.5479499999999996E-4</c:v>
                </c:pt>
                <c:pt idx="82919" formatCode="0.00E+00">
                  <c:v>5.4097699999999999E-4</c:v>
                </c:pt>
                <c:pt idx="82920" formatCode="0.00E+00">
                  <c:v>5.2670099999999997E-4</c:v>
                </c:pt>
                <c:pt idx="82921" formatCode="0.00E+00">
                  <c:v>5.1198599999999997E-4</c:v>
                </c:pt>
                <c:pt idx="82922" formatCode="0.00E+00">
                  <c:v>4.9684900000000005E-4</c:v>
                </c:pt>
                <c:pt idx="82923" formatCode="0.00E+00">
                  <c:v>4.81311E-4</c:v>
                </c:pt>
                <c:pt idx="82924" formatCode="0.00E+00">
                  <c:v>4.6538999999999999E-4</c:v>
                </c:pt>
                <c:pt idx="82925" formatCode="0.00E+00">
                  <c:v>4.4910700000000002E-4</c:v>
                </c:pt>
                <c:pt idx="82926" formatCode="0.00E+00">
                  <c:v>4.3248000000000001E-4</c:v>
                </c:pt>
                <c:pt idx="82927" formatCode="0.00E+00">
                  <c:v>4.1553199999999998E-4</c:v>
                </c:pt>
                <c:pt idx="82928" formatCode="0.00E+00">
                  <c:v>3.9828200000000002E-4</c:v>
                </c:pt>
                <c:pt idx="82929" formatCode="0.00E+00">
                  <c:v>3.8075000000000001E-4</c:v>
                </c:pt>
                <c:pt idx="82930" formatCode="0.00E+00">
                  <c:v>3.6295799999999998E-4</c:v>
                </c:pt>
                <c:pt idx="82931" formatCode="0.00E+00">
                  <c:v>3.4492700000000003E-4</c:v>
                </c:pt>
                <c:pt idx="82932" formatCode="0.00E+00">
                  <c:v>3.2667800000000001E-4</c:v>
                </c:pt>
                <c:pt idx="82933" formatCode="0.00E+00">
                  <c:v>3.0823200000000003E-4</c:v>
                </c:pt>
                <c:pt idx="82934" formatCode="0.00E+00">
                  <c:v>2.8960999999999999E-4</c:v>
                </c:pt>
                <c:pt idx="82935" formatCode="0.00E+00">
                  <c:v>2.7083400000000002E-4</c:v>
                </c:pt>
                <c:pt idx="82936" formatCode="0.00E+00">
                  <c:v>2.51924E-4</c:v>
                </c:pt>
                <c:pt idx="82937" formatCode="0.00E+00">
                  <c:v>2.32902E-4</c:v>
                </c:pt>
                <c:pt idx="82938" formatCode="0.00E+00">
                  <c:v>2.1378900000000001E-4</c:v>
                </c:pt>
                <c:pt idx="82939" formatCode="0.00E+00">
                  <c:v>1.94606E-4</c:v>
                </c:pt>
                <c:pt idx="82940" formatCode="0.00E+00">
                  <c:v>1.7537400000000001E-4</c:v>
                </c:pt>
                <c:pt idx="82941" formatCode="0.00E+00">
                  <c:v>1.5611299999999999E-4</c:v>
                </c:pt>
                <c:pt idx="82942" formatCode="0.00E+00">
                  <c:v>1.3684400000000001E-4</c:v>
                </c:pt>
                <c:pt idx="82943" formatCode="0.00E+00">
                  <c:v>1.17587E-4</c:v>
                </c:pt>
                <c:pt idx="82944" formatCode="0.00E+00">
                  <c:v>9.8362699999999999E-5</c:v>
                </c:pt>
                <c:pt idx="82945" formatCode="0.00E+00">
                  <c:v>7.9190000000000006E-5</c:v>
                </c:pt>
                <c:pt idx="82946" formatCode="0.00E+00">
                  <c:v>6.0088599999999999E-5</c:v>
                </c:pt>
                <c:pt idx="82947" formatCode="0.00E+00">
                  <c:v>4.1077600000000001E-5</c:v>
                </c:pt>
                <c:pt idx="82948" formatCode="0.00E+00">
                  <c:v>2.2175899999999999E-5</c:v>
                </c:pt>
                <c:pt idx="82949" formatCode="0.00E+00">
                  <c:v>3.4017500000000001E-6</c:v>
                </c:pt>
                <c:pt idx="82950" formatCode="0.00E+00">
                  <c:v>-1.52268E-5</c:v>
                </c:pt>
                <c:pt idx="82951" formatCode="0.00E+00">
                  <c:v>-3.3692100000000002E-5</c:v>
                </c:pt>
                <c:pt idx="82952" formatCode="0.00E+00">
                  <c:v>-5.1977000000000001E-5</c:v>
                </c:pt>
                <c:pt idx="82953" formatCode="0.00E+00">
                  <c:v>-7.0064899999999994E-5</c:v>
                </c:pt>
                <c:pt idx="82954" formatCode="0.00E+00">
                  <c:v>-8.7939499999999994E-5</c:v>
                </c:pt>
                <c:pt idx="82955" formatCode="0.00E+00">
                  <c:v>-1.05585E-4</c:v>
                </c:pt>
                <c:pt idx="82956" formatCode="0.00E+00">
                  <c:v>-1.22986E-4</c:v>
                </c:pt>
                <c:pt idx="82957" formatCode="0.00E+00">
                  <c:v>-1.4012900000000001E-4</c:v>
                </c:pt>
                <c:pt idx="82958" formatCode="0.00E+00">
                  <c:v>-1.5699799999999999E-4</c:v>
                </c:pt>
                <c:pt idx="82959" formatCode="0.00E+00">
                  <c:v>-1.7358E-4</c:v>
                </c:pt>
                <c:pt idx="82960" formatCode="0.00E+00">
                  <c:v>-1.8986200000000001E-4</c:v>
                </c:pt>
                <c:pt idx="82961" formatCode="0.00E+00">
                  <c:v>-2.05832E-4</c:v>
                </c:pt>
                <c:pt idx="82962" formatCode="0.00E+00">
                  <c:v>-2.21478E-4</c:v>
                </c:pt>
                <c:pt idx="82963" formatCode="0.00E+00">
                  <c:v>-2.3678800000000001E-4</c:v>
                </c:pt>
                <c:pt idx="82964" formatCode="0.00E+00">
                  <c:v>-2.51752E-4</c:v>
                </c:pt>
                <c:pt idx="82965" formatCode="0.00E+00">
                  <c:v>-2.6635899999999998E-4</c:v>
                </c:pt>
                <c:pt idx="82966" formatCode="0.00E+00">
                  <c:v>-2.8059999999999999E-4</c:v>
                </c:pt>
                <c:pt idx="82967" formatCode="0.00E+00">
                  <c:v>-2.9446600000000001E-4</c:v>
                </c:pt>
                <c:pt idx="82968" formatCode="0.00E+00">
                  <c:v>-3.0794900000000002E-4</c:v>
                </c:pt>
                <c:pt idx="82969" formatCode="0.00E+00">
                  <c:v>-3.2104200000000001E-4</c:v>
                </c:pt>
                <c:pt idx="82970" formatCode="0.00E+00">
                  <c:v>-3.33736E-4</c:v>
                </c:pt>
                <c:pt idx="82971" formatCode="0.00E+00">
                  <c:v>-3.46027E-4</c:v>
                </c:pt>
                <c:pt idx="82972" formatCode="0.00E+00">
                  <c:v>-3.5790699999999997E-4</c:v>
                </c:pt>
                <c:pt idx="82973" formatCode="0.00E+00">
                  <c:v>-3.6937199999999997E-4</c:v>
                </c:pt>
                <c:pt idx="82974" formatCode="0.00E+00">
                  <c:v>-3.8041699999999997E-4</c:v>
                </c:pt>
                <c:pt idx="82975" formatCode="0.00E+00">
                  <c:v>-3.9103899999999998E-4</c:v>
                </c:pt>
                <c:pt idx="82976" formatCode="0.00E+00">
                  <c:v>-4.0123399999999999E-4</c:v>
                </c:pt>
                <c:pt idx="82977" formatCode="0.00E+00">
                  <c:v>-4.10999E-4</c:v>
                </c:pt>
                <c:pt idx="82978" formatCode="0.00E+00">
                  <c:v>-4.2033199999999999E-4</c:v>
                </c:pt>
                <c:pt idx="82979" formatCode="0.00E+00">
                  <c:v>-4.2923199999999999E-4</c:v>
                </c:pt>
                <c:pt idx="82980" formatCode="0.00E+00">
                  <c:v>-4.3769700000000002E-4</c:v>
                </c:pt>
                <c:pt idx="82981" formatCode="0.00E+00">
                  <c:v>-4.45728E-4</c:v>
                </c:pt>
                <c:pt idx="82982" formatCode="0.00E+00">
                  <c:v>-4.5332499999999997E-4</c:v>
                </c:pt>
                <c:pt idx="82983" formatCode="0.00E+00">
                  <c:v>-4.6048699999999998E-4</c:v>
                </c:pt>
                <c:pt idx="82984" formatCode="0.00E+00">
                  <c:v>-4.6721700000000002E-4</c:v>
                </c:pt>
                <c:pt idx="82985" formatCode="0.00E+00">
                  <c:v>-4.73516E-4</c:v>
                </c:pt>
                <c:pt idx="82986" formatCode="0.00E+00">
                  <c:v>-4.7938700000000001E-4</c:v>
                </c:pt>
                <c:pt idx="82987" formatCode="0.00E+00">
                  <c:v>-4.8483100000000002E-4</c:v>
                </c:pt>
                <c:pt idx="82988" formatCode="0.00E+00">
                  <c:v>-4.8985399999999996E-4</c:v>
                </c:pt>
                <c:pt idx="82989" formatCode="0.00E+00">
                  <c:v>-4.9445700000000001E-4</c:v>
                </c:pt>
                <c:pt idx="82990" formatCode="0.00E+00">
                  <c:v>-4.9864500000000003E-4</c:v>
                </c:pt>
                <c:pt idx="82991" formatCode="0.00E+00">
                  <c:v>-5.0242400000000001E-4</c:v>
                </c:pt>
                <c:pt idx="82992" formatCode="0.00E+00">
                  <c:v>-5.05797E-4</c:v>
                </c:pt>
                <c:pt idx="82993" formatCode="0.00E+00">
                  <c:v>-5.0876999999999997E-4</c:v>
                </c:pt>
                <c:pt idx="82994" formatCode="0.00E+00">
                  <c:v>-5.1134900000000003E-4</c:v>
                </c:pt>
                <c:pt idx="82995" formatCode="0.00E+00">
                  <c:v>-5.1354000000000005E-4</c:v>
                </c:pt>
                <c:pt idx="82996" formatCode="0.00E+00">
                  <c:v>-5.1534900000000002E-4</c:v>
                </c:pt>
                <c:pt idx="82997" formatCode="0.00E+00">
                  <c:v>-5.1678300000000004E-4</c:v>
                </c:pt>
                <c:pt idx="82998" formatCode="0.00E+00">
                  <c:v>-5.1784900000000002E-4</c:v>
                </c:pt>
                <c:pt idx="82999" formatCode="0.00E+00">
                  <c:v>-5.1855399999999996E-4</c:v>
                </c:pt>
                <c:pt idx="83000" formatCode="0.00E+00">
                  <c:v>-5.1890599999999997E-4</c:v>
                </c:pt>
                <c:pt idx="83001" formatCode="0.00E+00">
                  <c:v>-5.1891199999999995E-4</c:v>
                </c:pt>
                <c:pt idx="83002" formatCode="0.00E+00">
                  <c:v>-5.1858099999999995E-4</c:v>
                </c:pt>
                <c:pt idx="83003" formatCode="0.00E+00">
                  <c:v>-5.1791999999999995E-4</c:v>
                </c:pt>
                <c:pt idx="83004" formatCode="0.00E+00">
                  <c:v>-5.1693799999999999E-4</c:v>
                </c:pt>
                <c:pt idx="83005" formatCode="0.00E+00">
                  <c:v>-5.1564299999999998E-4</c:v>
                </c:pt>
                <c:pt idx="83006" formatCode="0.00E+00">
                  <c:v>-5.1404399999999996E-4</c:v>
                </c:pt>
                <c:pt idx="83007" formatCode="0.00E+00">
                  <c:v>-5.1214999999999995E-4</c:v>
                </c:pt>
                <c:pt idx="83008" formatCode="0.00E+00">
                  <c:v>-5.0996799999999997E-4</c:v>
                </c:pt>
                <c:pt idx="83009" formatCode="0.00E+00">
                  <c:v>-5.0750800000000005E-4</c:v>
                </c:pt>
                <c:pt idx="83010" formatCode="0.00E+00">
                  <c:v>-5.0478000000000003E-4</c:v>
                </c:pt>
                <c:pt idx="83011" formatCode="0.00E+00">
                  <c:v>-5.0179000000000001E-4</c:v>
                </c:pt>
                <c:pt idx="83012" formatCode="0.00E+00">
                  <c:v>-4.9854900000000004E-4</c:v>
                </c:pt>
                <c:pt idx="83013" formatCode="0.00E+00">
                  <c:v>-4.9506599999999995E-4</c:v>
                </c:pt>
                <c:pt idx="83014" formatCode="0.00E+00">
                  <c:v>-4.9134799999999996E-4</c:v>
                </c:pt>
                <c:pt idx="83015" formatCode="0.00E+00">
                  <c:v>-4.87405E-4</c:v>
                </c:pt>
                <c:pt idx="83016" formatCode="0.00E+00">
                  <c:v>-4.83246E-4</c:v>
                </c:pt>
                <c:pt idx="83017" formatCode="0.00E+00">
                  <c:v>-4.7887800000000002E-4</c:v>
                </c:pt>
                <c:pt idx="83018" formatCode="0.00E+00">
                  <c:v>-4.7431099999999999E-4</c:v>
                </c:pt>
                <c:pt idx="83019" formatCode="0.00E+00">
                  <c:v>-4.6955199999999998E-4</c:v>
                </c:pt>
                <c:pt idx="83020" formatCode="0.00E+00">
                  <c:v>-4.6461000000000001E-4</c:v>
                </c:pt>
                <c:pt idx="83021" formatCode="0.00E+00">
                  <c:v>-4.59493E-4</c:v>
                </c:pt>
                <c:pt idx="83022" formatCode="0.00E+00">
                  <c:v>-4.5420900000000001E-4</c:v>
                </c:pt>
                <c:pt idx="83023" formatCode="0.00E+00">
                  <c:v>-4.4876399999999999E-4</c:v>
                </c:pt>
                <c:pt idx="83024" formatCode="0.00E+00">
                  <c:v>-4.4316800000000002E-4</c:v>
                </c:pt>
                <c:pt idx="83025" formatCode="0.00E+00">
                  <c:v>-4.37427E-4</c:v>
                </c:pt>
                <c:pt idx="83026" formatCode="0.00E+00">
                  <c:v>-4.3154700000000001E-4</c:v>
                </c:pt>
                <c:pt idx="83027" formatCode="0.00E+00">
                  <c:v>-4.2553600000000001E-4</c:v>
                </c:pt>
                <c:pt idx="83028" formatCode="0.00E+00">
                  <c:v>-4.1940100000000002E-4</c:v>
                </c:pt>
                <c:pt idx="83029" formatCode="0.00E+00">
                  <c:v>-4.1314599999999998E-4</c:v>
                </c:pt>
                <c:pt idx="83030" formatCode="0.00E+00">
                  <c:v>-4.0677999999999998E-4</c:v>
                </c:pt>
                <c:pt idx="83031" formatCode="0.00E+00">
                  <c:v>-4.0030600000000001E-4</c:v>
                </c:pt>
                <c:pt idx="83032" formatCode="0.00E+00">
                  <c:v>-3.9373099999999997E-4</c:v>
                </c:pt>
                <c:pt idx="83033" formatCode="0.00E+00">
                  <c:v>-3.8706E-4</c:v>
                </c:pt>
                <c:pt idx="83034" formatCode="0.00E+00">
                  <c:v>-3.80298E-4</c:v>
                </c:pt>
                <c:pt idx="83035" formatCode="0.00E+00">
                  <c:v>-3.7344899999999998E-4</c:v>
                </c:pt>
                <c:pt idx="83036" formatCode="0.00E+00">
                  <c:v>-3.6651700000000001E-4</c:v>
                </c:pt>
                <c:pt idx="83037" formatCode="0.00E+00">
                  <c:v>-3.5950700000000001E-4</c:v>
                </c:pt>
                <c:pt idx="83038" formatCode="0.00E+00">
                  <c:v>-3.5242200000000002E-4</c:v>
                </c:pt>
                <c:pt idx="83039" formatCode="0.00E+00">
                  <c:v>-3.4526499999999998E-4</c:v>
                </c:pt>
                <c:pt idx="83040" formatCode="0.00E+00">
                  <c:v>-3.3804000000000001E-4</c:v>
                </c:pt>
                <c:pt idx="83041" formatCode="0.00E+00">
                  <c:v>-3.3074899999999997E-4</c:v>
                </c:pt>
                <c:pt idx="83042" formatCode="0.00E+00">
                  <c:v>-3.2339499999999998E-4</c:v>
                </c:pt>
                <c:pt idx="83043" formatCode="0.00E+00">
                  <c:v>-3.1598100000000001E-4</c:v>
                </c:pt>
                <c:pt idx="83044" formatCode="0.00E+00">
                  <c:v>-3.08506E-4</c:v>
                </c:pt>
                <c:pt idx="83045" formatCode="0.00E+00">
                  <c:v>-3.0097499999999998E-4</c:v>
                </c:pt>
                <c:pt idx="83046" formatCode="0.00E+00">
                  <c:v>-2.9338699999999999E-4</c:v>
                </c:pt>
                <c:pt idx="83047" formatCode="0.00E+00">
                  <c:v>-2.8574399999999999E-4</c:v>
                </c:pt>
                <c:pt idx="83048" formatCode="0.00E+00">
                  <c:v>-2.78046E-4</c:v>
                </c:pt>
                <c:pt idx="83049" formatCode="0.00E+00">
                  <c:v>-2.7029499999999999E-4</c:v>
                </c:pt>
                <c:pt idx="83050" formatCode="0.00E+00">
                  <c:v>-2.6248899999999997E-4</c:v>
                </c:pt>
                <c:pt idx="83051" formatCode="0.00E+00">
                  <c:v>-2.5462999999999999E-4</c:v>
                </c:pt>
                <c:pt idx="83052" formatCode="0.00E+00">
                  <c:v>-2.4671699999999998E-4</c:v>
                </c:pt>
                <c:pt idx="83053" formatCode="0.00E+00">
                  <c:v>-2.3875E-4</c:v>
                </c:pt>
                <c:pt idx="83054" formatCode="0.00E+00">
                  <c:v>-2.3072699999999999E-4</c:v>
                </c:pt>
                <c:pt idx="83055" formatCode="0.00E+00">
                  <c:v>-2.22649E-4</c:v>
                </c:pt>
                <c:pt idx="83056" formatCode="0.00E+00">
                  <c:v>-2.14513E-4</c:v>
                </c:pt>
                <c:pt idx="83057" formatCode="0.00E+00">
                  <c:v>-2.06319E-4</c:v>
                </c:pt>
                <c:pt idx="83058" formatCode="0.00E+00">
                  <c:v>-1.98066E-4</c:v>
                </c:pt>
                <c:pt idx="83059" formatCode="0.00E+00">
                  <c:v>-1.8975099999999999E-4</c:v>
                </c:pt>
                <c:pt idx="83060" formatCode="0.00E+00">
                  <c:v>-1.81373E-4</c:v>
                </c:pt>
                <c:pt idx="83061" formatCode="0.00E+00">
                  <c:v>-1.72931E-4</c:v>
                </c:pt>
                <c:pt idx="83062" formatCode="0.00E+00">
                  <c:v>-1.6442200000000001E-4</c:v>
                </c:pt>
                <c:pt idx="83063" formatCode="0.00E+00">
                  <c:v>-1.55845E-4</c:v>
                </c:pt>
                <c:pt idx="83064" formatCode="0.00E+00">
                  <c:v>-1.4719700000000001E-4</c:v>
                </c:pt>
                <c:pt idx="83065" formatCode="0.00E+00">
                  <c:v>-1.38477E-4</c:v>
                </c:pt>
                <c:pt idx="83066" formatCode="0.00E+00">
                  <c:v>-1.2968100000000001E-4</c:v>
                </c:pt>
                <c:pt idx="83067" formatCode="0.00E+00">
                  <c:v>-1.20809E-4</c:v>
                </c:pt>
                <c:pt idx="83068" formatCode="0.00E+00">
                  <c:v>-1.11857E-4</c:v>
                </c:pt>
                <c:pt idx="83069" formatCode="0.00E+00">
                  <c:v>-1.02824E-4</c:v>
                </c:pt>
                <c:pt idx="83070" formatCode="0.00E+00">
                  <c:v>-9.3708299999999999E-5</c:v>
                </c:pt>
                <c:pt idx="83071" formatCode="0.00E+00">
                  <c:v>-8.4506799999999995E-5</c:v>
                </c:pt>
                <c:pt idx="83072" formatCode="0.00E+00">
                  <c:v>-7.5217700000000003E-5</c:v>
                </c:pt>
                <c:pt idx="83073" formatCode="0.00E+00">
                  <c:v>-6.5839400000000005E-5</c:v>
                </c:pt>
                <c:pt idx="83074" formatCode="0.00E+00">
                  <c:v>-5.6369899999999997E-5</c:v>
                </c:pt>
                <c:pt idx="83075" formatCode="0.00E+00">
                  <c:v>-4.6807600000000002E-5</c:v>
                </c:pt>
                <c:pt idx="83076" formatCode="0.00E+00">
                  <c:v>-3.7150899999999997E-5</c:v>
                </c:pt>
                <c:pt idx="83077" formatCode="0.00E+00">
                  <c:v>-2.7398399999999998E-5</c:v>
                </c:pt>
                <c:pt idx="83078" formatCode="0.00E+00">
                  <c:v>-1.7548900000000001E-5</c:v>
                </c:pt>
                <c:pt idx="83079" formatCode="0.00E+00">
                  <c:v>-7.6013600000000004E-6</c:v>
                </c:pt>
                <c:pt idx="83080" formatCode="0.00E+00">
                  <c:v>2.4451000000000001E-6</c:v>
                </c:pt>
                <c:pt idx="83081" formatCode="0.00E+00">
                  <c:v>1.25911E-5</c:v>
                </c:pt>
                <c:pt idx="83082" formatCode="0.00E+00">
                  <c:v>2.2836999999999998E-5</c:v>
                </c:pt>
                <c:pt idx="83083" formatCode="0.00E+00">
                  <c:v>3.3182999999999997E-5</c:v>
                </c:pt>
                <c:pt idx="83084" formatCode="0.00E+00">
                  <c:v>4.3628899999999998E-5</c:v>
                </c:pt>
                <c:pt idx="83085" formatCode="0.00E+00">
                  <c:v>5.4174400000000001E-5</c:v>
                </c:pt>
                <c:pt idx="83086" formatCode="0.00E+00">
                  <c:v>6.4818899999999997E-5</c:v>
                </c:pt>
                <c:pt idx="83087" formatCode="0.00E+00">
                  <c:v>7.5561200000000004E-5</c:v>
                </c:pt>
                <c:pt idx="83088" formatCode="0.00E+00">
                  <c:v>8.64002E-5</c:v>
                </c:pt>
                <c:pt idx="83089" formatCode="0.00E+00">
                  <c:v>9.7334200000000001E-5</c:v>
                </c:pt>
                <c:pt idx="83090" formatCode="0.00E+00">
                  <c:v>1.08361E-4</c:v>
                </c:pt>
                <c:pt idx="83091" formatCode="0.00E+00">
                  <c:v>1.19479E-4</c:v>
                </c:pt>
                <c:pt idx="83092" formatCode="0.00E+00">
                  <c:v>1.3068500000000001E-4</c:v>
                </c:pt>
                <c:pt idx="83093" formatCode="0.00E+00">
                  <c:v>1.4197600000000001E-4</c:v>
                </c:pt>
                <c:pt idx="83094" formatCode="0.00E+00">
                  <c:v>1.53349E-4</c:v>
                </c:pt>
                <c:pt idx="83095" formatCode="0.00E+00">
                  <c:v>1.6480100000000001E-4</c:v>
                </c:pt>
                <c:pt idx="83096" formatCode="0.00E+00">
                  <c:v>1.7632499999999999E-4</c:v>
                </c:pt>
                <c:pt idx="83097" formatCode="0.00E+00">
                  <c:v>1.8792E-4</c:v>
                </c:pt>
                <c:pt idx="83098" formatCode="0.00E+00">
                  <c:v>1.9957899999999999E-4</c:v>
                </c:pt>
                <c:pt idx="83099" formatCode="0.00E+00">
                  <c:v>2.1129699999999999E-4</c:v>
                </c:pt>
                <c:pt idx="83100" formatCode="0.00E+00">
                  <c:v>2.2306800000000001E-4</c:v>
                </c:pt>
                <c:pt idx="83101" formatCode="0.00E+00">
                  <c:v>2.34887E-4</c:v>
                </c:pt>
                <c:pt idx="83102" formatCode="0.00E+00">
                  <c:v>2.4674700000000001E-4</c:v>
                </c:pt>
                <c:pt idx="83103" formatCode="0.00E+00">
                  <c:v>2.5863999999999998E-4</c:v>
                </c:pt>
                <c:pt idx="83104" formatCode="0.00E+00">
                  <c:v>2.70561E-4</c:v>
                </c:pt>
                <c:pt idx="83105" formatCode="0.00E+00">
                  <c:v>2.8249999999999998E-4</c:v>
                </c:pt>
                <c:pt idx="83106" formatCode="0.00E+00">
                  <c:v>2.9445099999999999E-4</c:v>
                </c:pt>
                <c:pt idx="83107" formatCode="0.00E+00">
                  <c:v>3.0640300000000001E-4</c:v>
                </c:pt>
                <c:pt idx="83108" formatCode="0.00E+00">
                  <c:v>3.1835000000000001E-4</c:v>
                </c:pt>
                <c:pt idx="83109" formatCode="0.00E+00">
                  <c:v>3.3028099999999998E-4</c:v>
                </c:pt>
                <c:pt idx="83110" formatCode="0.00E+00">
                  <c:v>3.4218600000000002E-4</c:v>
                </c:pt>
                <c:pt idx="83111" formatCode="0.00E+00">
                  <c:v>3.5405700000000002E-4</c:v>
                </c:pt>
                <c:pt idx="83112" formatCode="0.00E+00">
                  <c:v>3.6588199999999999E-4</c:v>
                </c:pt>
                <c:pt idx="83113" formatCode="0.00E+00">
                  <c:v>3.7764999999999999E-4</c:v>
                </c:pt>
                <c:pt idx="83114" formatCode="0.00E+00">
                  <c:v>3.8935199999999998E-4</c:v>
                </c:pt>
                <c:pt idx="83115" formatCode="0.00E+00">
                  <c:v>4.0097499999999998E-4</c:v>
                </c:pt>
                <c:pt idx="83116" formatCode="0.00E+00">
                  <c:v>4.1250899999999998E-4</c:v>
                </c:pt>
                <c:pt idx="83117" formatCode="0.00E+00">
                  <c:v>4.2393999999999998E-4</c:v>
                </c:pt>
                <c:pt idx="83118" formatCode="0.00E+00">
                  <c:v>4.3525699999999998E-4</c:v>
                </c:pt>
                <c:pt idx="83119" formatCode="0.00E+00">
                  <c:v>4.4644800000000001E-4</c:v>
                </c:pt>
                <c:pt idx="83120" formatCode="0.00E+00">
                  <c:v>4.5749899999999999E-4</c:v>
                </c:pt>
                <c:pt idx="83121" formatCode="0.00E+00">
                  <c:v>4.6839800000000002E-4</c:v>
                </c:pt>
                <c:pt idx="83122" formatCode="0.00E+00">
                  <c:v>4.7913200000000001E-4</c:v>
                </c:pt>
                <c:pt idx="83123" formatCode="0.00E+00">
                  <c:v>4.8968799999999995E-4</c:v>
                </c:pt>
                <c:pt idx="83124" formatCode="0.00E+00">
                  <c:v>5.0005099999999995E-4</c:v>
                </c:pt>
                <c:pt idx="83125" formatCode="0.00E+00">
                  <c:v>5.1020799999999995E-4</c:v>
                </c:pt>
                <c:pt idx="83126" formatCode="0.00E+00">
                  <c:v>5.2014599999999998E-4</c:v>
                </c:pt>
                <c:pt idx="83127" formatCode="0.00E+00">
                  <c:v>5.2985E-4</c:v>
                </c:pt>
                <c:pt idx="83128" formatCode="0.00E+00">
                  <c:v>5.3930700000000005E-4</c:v>
                </c:pt>
                <c:pt idx="83129" formatCode="0.00E+00">
                  <c:v>5.4850199999999997E-4</c:v>
                </c:pt>
                <c:pt idx="83130" formatCode="0.00E+00">
                  <c:v>5.5742200000000002E-4</c:v>
                </c:pt>
                <c:pt idx="83131" formatCode="0.00E+00">
                  <c:v>5.6605100000000003E-4</c:v>
                </c:pt>
                <c:pt idx="83132" formatCode="0.00E+00">
                  <c:v>5.7437700000000005E-4</c:v>
                </c:pt>
                <c:pt idx="83133" formatCode="0.00E+00">
                  <c:v>5.8238400000000003E-4</c:v>
                </c:pt>
                <c:pt idx="83134" formatCode="0.00E+00">
                  <c:v>5.9006E-4</c:v>
                </c:pt>
                <c:pt idx="83135" formatCode="0.00E+00">
                  <c:v>5.9738900000000004E-4</c:v>
                </c:pt>
                <c:pt idx="83136" formatCode="0.00E+00">
                  <c:v>6.0435800000000004E-4</c:v>
                </c:pt>
                <c:pt idx="83137" formatCode="0.00E+00">
                  <c:v>6.1095300000000002E-4</c:v>
                </c:pt>
                <c:pt idx="83138" formatCode="0.00E+00">
                  <c:v>6.1716099999999997E-4</c:v>
                </c:pt>
                <c:pt idx="83139" formatCode="0.00E+00">
                  <c:v>6.2296699999999999E-4</c:v>
                </c:pt>
                <c:pt idx="83140" formatCode="0.00E+00">
                  <c:v>6.2836000000000001E-4</c:v>
                </c:pt>
                <c:pt idx="83141" formatCode="0.00E+00">
                  <c:v>6.3332500000000001E-4</c:v>
                </c:pt>
                <c:pt idx="83142" formatCode="0.00E+00">
                  <c:v>6.3785000000000003E-4</c:v>
                </c:pt>
                <c:pt idx="83143" formatCode="0.00E+00">
                  <c:v>6.4192299999999997E-4</c:v>
                </c:pt>
                <c:pt idx="83144" formatCode="0.00E+00">
                  <c:v>6.4552999999999995E-4</c:v>
                </c:pt>
                <c:pt idx="83145" formatCode="0.00E+00">
                  <c:v>6.4866100000000003E-4</c:v>
                </c:pt>
                <c:pt idx="83146" formatCode="0.00E+00">
                  <c:v>6.5130400000000001E-4</c:v>
                </c:pt>
                <c:pt idx="83147" formatCode="0.00E+00">
                  <c:v>6.5344800000000005E-4</c:v>
                </c:pt>
                <c:pt idx="83148" formatCode="0.00E+00">
                  <c:v>6.5508099999999996E-4</c:v>
                </c:pt>
                <c:pt idx="83149" formatCode="0.00E+00">
                  <c:v>6.5619400000000003E-4</c:v>
                </c:pt>
                <c:pt idx="83150" formatCode="0.00E+00">
                  <c:v>6.5677599999999997E-4</c:v>
                </c:pt>
                <c:pt idx="83151" formatCode="0.00E+00">
                  <c:v>6.56819E-4</c:v>
                </c:pt>
                <c:pt idx="83152" formatCode="0.00E+00">
                  <c:v>6.5631299999999995E-4</c:v>
                </c:pt>
                <c:pt idx="83153" formatCode="0.00E+00">
                  <c:v>6.55249E-4</c:v>
                </c:pt>
                <c:pt idx="83154" formatCode="0.00E+00">
                  <c:v>6.5362099999999995E-4</c:v>
                </c:pt>
                <c:pt idx="83155" formatCode="0.00E+00">
                  <c:v>6.5142100000000001E-4</c:v>
                </c:pt>
                <c:pt idx="83156" formatCode="0.00E+00">
                  <c:v>6.4864100000000004E-4</c:v>
                </c:pt>
                <c:pt idx="83157" formatCode="0.00E+00">
                  <c:v>6.4527599999999997E-4</c:v>
                </c:pt>
                <c:pt idx="83158" formatCode="0.00E+00">
                  <c:v>6.4132000000000002E-4</c:v>
                </c:pt>
                <c:pt idx="83159" formatCode="0.00E+00">
                  <c:v>6.3676900000000003E-4</c:v>
                </c:pt>
                <c:pt idx="83160" formatCode="0.00E+00">
                  <c:v>6.3161800000000002E-4</c:v>
                </c:pt>
                <c:pt idx="83161" formatCode="0.00E+00">
                  <c:v>6.2586300000000005E-4</c:v>
                </c:pt>
                <c:pt idx="83162" formatCode="0.00E+00">
                  <c:v>6.1950199999999997E-4</c:v>
                </c:pt>
                <c:pt idx="83163" formatCode="0.00E+00">
                  <c:v>6.1253299999999996E-4</c:v>
                </c:pt>
                <c:pt idx="83164" formatCode="0.00E+00">
                  <c:v>6.0495299999999998E-4</c:v>
                </c:pt>
                <c:pt idx="83165" formatCode="0.00E+00">
                  <c:v>5.9676300000000005E-4</c:v>
                </c:pt>
                <c:pt idx="83166" formatCode="0.00E+00">
                  <c:v>5.8796200000000003E-4</c:v>
                </c:pt>
                <c:pt idx="83167" formatCode="0.00E+00">
                  <c:v>5.7855099999999996E-4</c:v>
                </c:pt>
                <c:pt idx="83168" formatCode="0.00E+00">
                  <c:v>5.6853199999999996E-4</c:v>
                </c:pt>
                <c:pt idx="83169" formatCode="0.00E+00">
                  <c:v>5.5790600000000005E-4</c:v>
                </c:pt>
                <c:pt idx="83170" formatCode="0.00E+00">
                  <c:v>5.4667699999999997E-4</c:v>
                </c:pt>
                <c:pt idx="83171" formatCode="0.00E+00">
                  <c:v>5.34849E-4</c:v>
                </c:pt>
                <c:pt idx="83172" formatCode="0.00E+00">
                  <c:v>5.2242499999999997E-4</c:v>
                </c:pt>
                <c:pt idx="83173" formatCode="0.00E+00">
                  <c:v>5.0941300000000001E-4</c:v>
                </c:pt>
                <c:pt idx="83174" formatCode="0.00E+00">
                  <c:v>4.9581699999999996E-4</c:v>
                </c:pt>
                <c:pt idx="83175" formatCode="0.00E+00">
                  <c:v>4.81645E-4</c:v>
                </c:pt>
                <c:pt idx="83176" formatCode="0.00E+00">
                  <c:v>4.6690399999999997E-4</c:v>
                </c:pt>
                <c:pt idx="83177" formatCode="0.00E+00">
                  <c:v>4.5160300000000002E-4</c:v>
                </c:pt>
                <c:pt idx="83178" formatCode="0.00E+00">
                  <c:v>4.3575200000000003E-4</c:v>
                </c:pt>
                <c:pt idx="83179" formatCode="0.00E+00">
                  <c:v>4.1935900000000001E-4</c:v>
                </c:pt>
                <c:pt idx="83180" formatCode="0.00E+00">
                  <c:v>4.0243800000000003E-4</c:v>
                </c:pt>
                <c:pt idx="83181" formatCode="0.00E+00">
                  <c:v>3.84998E-4</c:v>
                </c:pt>
                <c:pt idx="83182" formatCode="0.00E+00">
                  <c:v>3.67053E-4</c:v>
                </c:pt>
                <c:pt idx="83183" formatCode="0.00E+00">
                  <c:v>3.4861499999999998E-4</c:v>
                </c:pt>
                <c:pt idx="83184" formatCode="0.00E+00">
                  <c:v>3.2969899999999998E-4</c:v>
                </c:pt>
                <c:pt idx="83185" formatCode="0.00E+00">
                  <c:v>3.1031899999999998E-4</c:v>
                </c:pt>
                <c:pt idx="83186" formatCode="0.00E+00">
                  <c:v>2.9049099999999998E-4</c:v>
                </c:pt>
                <c:pt idx="83187" formatCode="0.00E+00">
                  <c:v>2.7023100000000001E-4</c:v>
                </c:pt>
                <c:pt idx="83188" formatCode="0.00E+00">
                  <c:v>2.4955499999999999E-4</c:v>
                </c:pt>
                <c:pt idx="83189" formatCode="0.00E+00">
                  <c:v>2.28481E-4</c:v>
                </c:pt>
                <c:pt idx="83190" formatCode="0.00E+00">
                  <c:v>2.07028E-4</c:v>
                </c:pt>
                <c:pt idx="83191" formatCode="0.00E+00">
                  <c:v>1.8521299999999999E-4</c:v>
                </c:pt>
                <c:pt idx="83192" formatCode="0.00E+00">
                  <c:v>1.6305700000000001E-4</c:v>
                </c:pt>
                <c:pt idx="83193" formatCode="0.00E+00">
                  <c:v>1.4058000000000001E-4</c:v>
                </c:pt>
                <c:pt idx="83194" formatCode="0.00E+00">
                  <c:v>1.1780100000000001E-4</c:v>
                </c:pt>
                <c:pt idx="83195" formatCode="0.00E+00">
                  <c:v>9.4743199999999998E-5</c:v>
                </c:pt>
                <c:pt idx="83196" formatCode="0.00E+00">
                  <c:v>7.1427099999999999E-5</c:v>
                </c:pt>
                <c:pt idx="83197" formatCode="0.00E+00">
                  <c:v>4.7875099999999998E-5</c:v>
                </c:pt>
                <c:pt idx="83198" formatCode="0.00E+00">
                  <c:v>2.4110100000000001E-5</c:v>
                </c:pt>
                <c:pt idx="83199" formatCode="0.00E+00">
                  <c:v>1.5524799999999999E-7</c:v>
                </c:pt>
                <c:pt idx="83200" formatCode="0.00E+00">
                  <c:v>-2.39659E-5</c:v>
                </c:pt>
                <c:pt idx="83201" formatCode="0.00E+00">
                  <c:v>-4.8229400000000003E-5</c:v>
                </c:pt>
                <c:pt idx="83202" formatCode="0.00E+00">
                  <c:v>-7.2610700000000006E-5</c:v>
                </c:pt>
                <c:pt idx="83203" formatCode="0.00E+00">
                  <c:v>-9.7085100000000003E-5</c:v>
                </c:pt>
                <c:pt idx="83204" formatCode="0.00E+00">
                  <c:v>-1.2162799999999999E-4</c:v>
                </c:pt>
                <c:pt idx="83205" formatCode="0.00E+00">
                  <c:v>-1.4621299999999999E-4</c:v>
                </c:pt>
                <c:pt idx="83206" formatCode="0.00E+00">
                  <c:v>-1.70815E-4</c:v>
                </c:pt>
                <c:pt idx="83207" formatCode="0.00E+00">
                  <c:v>-1.9540900000000001E-4</c:v>
                </c:pt>
                <c:pt idx="83208" formatCode="0.00E+00">
                  <c:v>-2.1996799999999999E-4</c:v>
                </c:pt>
                <c:pt idx="83209" formatCode="0.00E+00">
                  <c:v>-2.4446599999999999E-4</c:v>
                </c:pt>
                <c:pt idx="83210" formatCode="0.00E+00">
                  <c:v>-2.6887599999999998E-4</c:v>
                </c:pt>
                <c:pt idx="83211" formatCode="0.00E+00">
                  <c:v>-2.93174E-4</c:v>
                </c:pt>
                <c:pt idx="83212" formatCode="0.00E+00">
                  <c:v>-3.1733100000000001E-4</c:v>
                </c:pt>
                <c:pt idx="83213" formatCode="0.00E+00">
                  <c:v>-3.4132200000000002E-4</c:v>
                </c:pt>
                <c:pt idx="83214" formatCode="0.00E+00">
                  <c:v>-3.6511900000000001E-4</c:v>
                </c:pt>
                <c:pt idx="83215" formatCode="0.00E+00">
                  <c:v>-3.8869799999999998E-4</c:v>
                </c:pt>
                <c:pt idx="83216" formatCode="0.00E+00">
                  <c:v>-4.1203099999999999E-4</c:v>
                </c:pt>
                <c:pt idx="83217" formatCode="0.00E+00">
                  <c:v>-4.3509199999999999E-4</c:v>
                </c:pt>
                <c:pt idx="83218" formatCode="0.00E+00">
                  <c:v>-4.5785599999999997E-4</c:v>
                </c:pt>
                <c:pt idx="83219" formatCode="0.00E+00">
                  <c:v>-4.8029499999999999E-4</c:v>
                </c:pt>
                <c:pt idx="83220" formatCode="0.00E+00">
                  <c:v>-5.0238599999999996E-4</c:v>
                </c:pt>
                <c:pt idx="83221" formatCode="0.00E+00">
                  <c:v>-5.2410200000000003E-4</c:v>
                </c:pt>
                <c:pt idx="83222" formatCode="0.00E+00">
                  <c:v>-5.4541799999999999E-4</c:v>
                </c:pt>
                <c:pt idx="83223" formatCode="0.00E+00">
                  <c:v>-5.6630999999999999E-4</c:v>
                </c:pt>
                <c:pt idx="83224" formatCode="0.00E+00">
                  <c:v>-5.8675299999999997E-4</c:v>
                </c:pt>
                <c:pt idx="83225" formatCode="0.00E+00">
                  <c:v>-6.06724E-4</c:v>
                </c:pt>
                <c:pt idx="83226" formatCode="0.00E+00">
                  <c:v>-6.2619800000000001E-4</c:v>
                </c:pt>
                <c:pt idx="83227" formatCode="0.00E+00">
                  <c:v>-6.4515299999999998E-4</c:v>
                </c:pt>
                <c:pt idx="83228" formatCode="0.00E+00">
                  <c:v>-6.63567E-4</c:v>
                </c:pt>
                <c:pt idx="83229" formatCode="0.00E+00">
                  <c:v>-6.8141600000000001E-4</c:v>
                </c:pt>
                <c:pt idx="83230" formatCode="0.00E+00">
                  <c:v>-6.9868000000000003E-4</c:v>
                </c:pt>
                <c:pt idx="83231" formatCode="0.00E+00">
                  <c:v>-7.1533800000000004E-4</c:v>
                </c:pt>
                <c:pt idx="83232" formatCode="0.00E+00">
                  <c:v>-7.3136999999999996E-4</c:v>
                </c:pt>
                <c:pt idx="83233" formatCode="0.00E+00">
                  <c:v>-7.4675499999999999E-4</c:v>
                </c:pt>
                <c:pt idx="83234" formatCode="0.00E+00">
                  <c:v>-7.6147499999999996E-4</c:v>
                </c:pt>
                <c:pt idx="83235" formatCode="0.00E+00">
                  <c:v>-7.7551200000000001E-4</c:v>
                </c:pt>
                <c:pt idx="83236" formatCode="0.00E+00">
                  <c:v>-7.88849E-4</c:v>
                </c:pt>
                <c:pt idx="83237" formatCode="0.00E+00">
                  <c:v>-8.0146799999999995E-4</c:v>
                </c:pt>
                <c:pt idx="83238" formatCode="0.00E+00">
                  <c:v>-8.1335299999999995E-4</c:v>
                </c:pt>
                <c:pt idx="83239" formatCode="0.00E+00">
                  <c:v>-8.2448999999999999E-4</c:v>
                </c:pt>
                <c:pt idx="83240" formatCode="0.00E+00">
                  <c:v>-8.3486499999999996E-4</c:v>
                </c:pt>
                <c:pt idx="83241" formatCode="0.00E+00">
                  <c:v>-8.4446200000000003E-4</c:v>
                </c:pt>
                <c:pt idx="83242" formatCode="0.00E+00">
                  <c:v>-8.5327099999999996E-4</c:v>
                </c:pt>
                <c:pt idx="83243" formatCode="0.00E+00">
                  <c:v>-8.6127899999999995E-4</c:v>
                </c:pt>
                <c:pt idx="83244" formatCode="0.00E+00">
                  <c:v>-8.6847599999999997E-4</c:v>
                </c:pt>
                <c:pt idx="83245" formatCode="0.00E+00">
                  <c:v>-8.7485099999999995E-4</c:v>
                </c:pt>
                <c:pt idx="83246" formatCode="0.00E+00">
                  <c:v>-8.8039599999999998E-4</c:v>
                </c:pt>
                <c:pt idx="83247" formatCode="0.00E+00">
                  <c:v>-8.8510300000000004E-4</c:v>
                </c:pt>
                <c:pt idx="83248" formatCode="0.00E+00">
                  <c:v>-8.8896500000000002E-4</c:v>
                </c:pt>
                <c:pt idx="83249" formatCode="0.00E+00">
                  <c:v>-8.9197500000000004E-4</c:v>
                </c:pt>
                <c:pt idx="83250" formatCode="0.00E+00">
                  <c:v>-8.94128E-4</c:v>
                </c:pt>
                <c:pt idx="83251" formatCode="0.00E+00">
                  <c:v>-8.9542099999999998E-4</c:v>
                </c:pt>
                <c:pt idx="83252" formatCode="0.00E+00">
                  <c:v>-8.9585000000000001E-4</c:v>
                </c:pt>
                <c:pt idx="83253" formatCode="0.00E+00">
                  <c:v>-8.9541399999999998E-4</c:v>
                </c:pt>
                <c:pt idx="83254" formatCode="0.00E+00">
                  <c:v>-8.9411099999999995E-4</c:v>
                </c:pt>
                <c:pt idx="83255" formatCode="0.00E+00">
                  <c:v>-8.9194100000000004E-4</c:v>
                </c:pt>
                <c:pt idx="83256" formatCode="0.00E+00">
                  <c:v>-8.8890499999999995E-4</c:v>
                </c:pt>
                <c:pt idx="83257" formatCode="0.00E+00">
                  <c:v>-8.8500500000000001E-4</c:v>
                </c:pt>
                <c:pt idx="83258" formatCode="0.00E+00">
                  <c:v>-8.8024499999999999E-4</c:v>
                </c:pt>
                <c:pt idx="83259" formatCode="0.00E+00">
                  <c:v>-8.74627E-4</c:v>
                </c:pt>
                <c:pt idx="83260" formatCode="0.00E+00">
                  <c:v>-8.6815799999999995E-4</c:v>
                </c:pt>
                <c:pt idx="83261" formatCode="0.00E+00">
                  <c:v>-8.6084300000000002E-4</c:v>
                </c:pt>
                <c:pt idx="83262" formatCode="0.00E+00">
                  <c:v>-8.5268900000000001E-4</c:v>
                </c:pt>
                <c:pt idx="83263" formatCode="0.00E+00">
                  <c:v>-8.4370400000000003E-4</c:v>
                </c:pt>
                <c:pt idx="83264" formatCode="0.00E+00">
                  <c:v>-8.3389800000000002E-4</c:v>
                </c:pt>
                <c:pt idx="83265" formatCode="0.00E+00">
                  <c:v>-8.23279E-4</c:v>
                </c:pt>
                <c:pt idx="83266" formatCode="0.00E+00">
                  <c:v>-8.1185999999999997E-4</c:v>
                </c:pt>
                <c:pt idx="83267" formatCode="0.00E+00">
                  <c:v>-7.9965199999999998E-4</c:v>
                </c:pt>
                <c:pt idx="83268" formatCode="0.00E+00">
                  <c:v>-7.8666700000000001E-4</c:v>
                </c:pt>
                <c:pt idx="83269" formatCode="0.00E+00">
                  <c:v>-7.7291899999999995E-4</c:v>
                </c:pt>
                <c:pt idx="83270" formatCode="0.00E+00">
                  <c:v>-7.5842300000000004E-4</c:v>
                </c:pt>
                <c:pt idx="83271" formatCode="0.00E+00">
                  <c:v>-7.4319499999999999E-4</c:v>
                </c:pt>
                <c:pt idx="83272" formatCode="0.00E+00">
                  <c:v>-7.2725000000000003E-4</c:v>
                </c:pt>
                <c:pt idx="83273" formatCode="0.00E+00">
                  <c:v>-7.1060600000000002E-4</c:v>
                </c:pt>
                <c:pt idx="83274" formatCode="0.00E+00">
                  <c:v>-6.9328E-4</c:v>
                </c:pt>
                <c:pt idx="83275" formatCode="0.00E+00">
                  <c:v>-6.7529199999999997E-4</c:v>
                </c:pt>
                <c:pt idx="83276" formatCode="0.00E+00">
                  <c:v>-6.5665999999999999E-4</c:v>
                </c:pt>
                <c:pt idx="83277" formatCode="0.00E+00">
                  <c:v>-6.3740499999999996E-4</c:v>
                </c:pt>
                <c:pt idx="83278" formatCode="0.00E+00">
                  <c:v>-6.1754799999999999E-4</c:v>
                </c:pt>
                <c:pt idx="83279" formatCode="0.00E+00">
                  <c:v>-5.97111E-4</c:v>
                </c:pt>
                <c:pt idx="83280" formatCode="0.00E+00">
                  <c:v>-5.7611499999999998E-4</c:v>
                </c:pt>
                <c:pt idx="83281" formatCode="0.00E+00">
                  <c:v>-5.5458299999999999E-4</c:v>
                </c:pt>
                <c:pt idx="83282" formatCode="0.00E+00">
                  <c:v>-5.3253899999999995E-4</c:v>
                </c:pt>
                <c:pt idx="83283" formatCode="0.00E+00">
                  <c:v>-5.1000799999999995E-4</c:v>
                </c:pt>
                <c:pt idx="83284" formatCode="0.00E+00">
                  <c:v>-4.8701199999999999E-4</c:v>
                </c:pt>
                <c:pt idx="83285" formatCode="0.00E+00">
                  <c:v>-4.6357800000000003E-4</c:v>
                </c:pt>
                <c:pt idx="83286" formatCode="0.00E+00">
                  <c:v>-4.3973100000000001E-4</c:v>
                </c:pt>
                <c:pt idx="83287" formatCode="0.00E+00">
                  <c:v>-4.1549700000000002E-4</c:v>
                </c:pt>
                <c:pt idx="83288" formatCode="0.00E+00">
                  <c:v>-3.9090199999999999E-4</c:v>
                </c:pt>
                <c:pt idx="83289" formatCode="0.00E+00">
                  <c:v>-3.6597300000000001E-4</c:v>
                </c:pt>
                <c:pt idx="83290" formatCode="0.00E+00">
                  <c:v>-3.4073600000000001E-4</c:v>
                </c:pt>
                <c:pt idx="83291" formatCode="0.00E+00">
                  <c:v>-3.1521899999999999E-4</c:v>
                </c:pt>
                <c:pt idx="83292" formatCode="0.00E+00">
                  <c:v>-2.8945000000000002E-4</c:v>
                </c:pt>
                <c:pt idx="83293" formatCode="0.00E+00">
                  <c:v>-2.6345600000000002E-4</c:v>
                </c:pt>
                <c:pt idx="83294" formatCode="0.00E+00">
                  <c:v>-2.3726500000000001E-4</c:v>
                </c:pt>
                <c:pt idx="83295" formatCode="0.00E+00">
                  <c:v>-2.1090599999999999E-4</c:v>
                </c:pt>
                <c:pt idx="83296" formatCode="0.00E+00">
                  <c:v>-1.84406E-4</c:v>
                </c:pt>
                <c:pt idx="83297" formatCode="0.00E+00">
                  <c:v>-1.5779300000000001E-4</c:v>
                </c:pt>
                <c:pt idx="83298" formatCode="0.00E+00">
                  <c:v>-1.3109600000000001E-4</c:v>
                </c:pt>
                <c:pt idx="83299" formatCode="0.00E+00">
                  <c:v>-1.04344E-4</c:v>
                </c:pt>
                <c:pt idx="83300" formatCode="0.00E+00">
                  <c:v>-7.7563499999999997E-5</c:v>
                </c:pt>
                <c:pt idx="83301" formatCode="0.00E+00">
                  <c:v>-5.07839E-5</c:v>
                </c:pt>
                <c:pt idx="83302" formatCode="0.00E+00">
                  <c:v>-2.4032700000000001E-5</c:v>
                </c:pt>
                <c:pt idx="83303" formatCode="0.00E+00">
                  <c:v>2.66195E-6</c:v>
                </c:pt>
                <c:pt idx="83304" formatCode="0.00E+00">
                  <c:v>2.9272500000000001E-5</c:v>
                </c:pt>
                <c:pt idx="83305" formatCode="0.00E+00">
                  <c:v>5.5771399999999999E-5</c:v>
                </c:pt>
                <c:pt idx="83306" formatCode="0.00E+00">
                  <c:v>8.2131400000000004E-5</c:v>
                </c:pt>
                <c:pt idx="83307" formatCode="0.00E+00">
                  <c:v>1.0832600000000001E-4</c:v>
                </c:pt>
                <c:pt idx="83308" formatCode="0.00E+00">
                  <c:v>1.34327E-4</c:v>
                </c:pt>
                <c:pt idx="83309" formatCode="0.00E+00">
                  <c:v>1.6011000000000001E-4</c:v>
                </c:pt>
                <c:pt idx="83310" formatCode="0.00E+00">
                  <c:v>1.85649E-4</c:v>
                </c:pt>
                <c:pt idx="83311" formatCode="0.00E+00">
                  <c:v>2.10917E-4</c:v>
                </c:pt>
                <c:pt idx="83312" formatCode="0.00E+00">
                  <c:v>2.3588999999999999E-4</c:v>
                </c:pt>
                <c:pt idx="83313" formatCode="0.00E+00">
                  <c:v>2.6054300000000002E-4</c:v>
                </c:pt>
                <c:pt idx="83314" formatCode="0.00E+00">
                  <c:v>2.8485300000000001E-4</c:v>
                </c:pt>
                <c:pt idx="83315" formatCode="0.00E+00">
                  <c:v>3.08795E-4</c:v>
                </c:pt>
                <c:pt idx="83316" formatCode="0.00E+00">
                  <c:v>3.32348E-4</c:v>
                </c:pt>
                <c:pt idx="83317" formatCode="0.00E+00">
                  <c:v>3.5548699999999998E-4</c:v>
                </c:pt>
                <c:pt idx="83318" formatCode="0.00E+00">
                  <c:v>3.7819200000000001E-4</c:v>
                </c:pt>
                <c:pt idx="83319" formatCode="0.00E+00">
                  <c:v>4.0044199999999999E-4</c:v>
                </c:pt>
                <c:pt idx="83320" formatCode="0.00E+00">
                  <c:v>4.22216E-4</c:v>
                </c:pt>
                <c:pt idx="83321" formatCode="0.00E+00">
                  <c:v>4.4349400000000001E-4</c:v>
                </c:pt>
                <c:pt idx="83322" formatCode="0.00E+00">
                  <c:v>4.6425699999999998E-4</c:v>
                </c:pt>
                <c:pt idx="83323" formatCode="0.00E+00">
                  <c:v>4.8448799999999999E-4</c:v>
                </c:pt>
                <c:pt idx="83324" formatCode="0.00E+00">
                  <c:v>5.0416700000000003E-4</c:v>
                </c:pt>
                <c:pt idx="83325" formatCode="0.00E+00">
                  <c:v>5.2327899999999998E-4</c:v>
                </c:pt>
                <c:pt idx="83326" formatCode="0.00E+00">
                  <c:v>5.4180799999999996E-4</c:v>
                </c:pt>
                <c:pt idx="83327" formatCode="0.00E+00">
                  <c:v>5.5973700000000004E-4</c:v>
                </c:pt>
                <c:pt idx="83328" formatCode="0.00E+00">
                  <c:v>5.7705300000000001E-4</c:v>
                </c:pt>
                <c:pt idx="83329" formatCode="0.00E+00">
                  <c:v>5.9374299999999998E-4</c:v>
                </c:pt>
                <c:pt idx="83330" formatCode="0.00E+00">
                  <c:v>6.0979199999999995E-4</c:v>
                </c:pt>
                <c:pt idx="83331" formatCode="0.00E+00">
                  <c:v>6.2518999999999997E-4</c:v>
                </c:pt>
                <c:pt idx="83332" formatCode="0.00E+00">
                  <c:v>6.3992599999999997E-4</c:v>
                </c:pt>
                <c:pt idx="83333" formatCode="0.00E+00">
                  <c:v>6.5398799999999999E-4</c:v>
                </c:pt>
                <c:pt idx="83334" formatCode="0.00E+00">
                  <c:v>6.6736699999999998E-4</c:v>
                </c:pt>
                <c:pt idx="83335" formatCode="0.00E+00">
                  <c:v>6.8005599999999995E-4</c:v>
                </c:pt>
                <c:pt idx="83336" formatCode="0.00E+00">
                  <c:v>6.9204599999999998E-4</c:v>
                </c:pt>
                <c:pt idx="83337" formatCode="0.00E+00">
                  <c:v>7.0333099999999996E-4</c:v>
                </c:pt>
                <c:pt idx="83338" formatCode="0.00E+00">
                  <c:v>7.1390400000000001E-4</c:v>
                </c:pt>
                <c:pt idx="83339" formatCode="0.00E+00">
                  <c:v>7.2376099999999996E-4</c:v>
                </c:pt>
                <c:pt idx="83340" formatCode="0.00E+00">
                  <c:v>7.3289799999999995E-4</c:v>
                </c:pt>
                <c:pt idx="83341" formatCode="0.00E+00">
                  <c:v>7.4131100000000003E-4</c:v>
                </c:pt>
                <c:pt idx="83342" formatCode="0.00E+00">
                  <c:v>7.4899799999999996E-4</c:v>
                </c:pt>
                <c:pt idx="83343" formatCode="0.00E+00">
                  <c:v>7.5595800000000004E-4</c:v>
                </c:pt>
                <c:pt idx="83344" formatCode="0.00E+00">
                  <c:v>7.6218900000000003E-4</c:v>
                </c:pt>
                <c:pt idx="83345" formatCode="0.00E+00">
                  <c:v>7.6769299999999996E-4</c:v>
                </c:pt>
                <c:pt idx="83346" formatCode="0.00E+00">
                  <c:v>7.7246900000000002E-4</c:v>
                </c:pt>
                <c:pt idx="83347" formatCode="0.00E+00">
                  <c:v>7.7652000000000005E-4</c:v>
                </c:pt>
                <c:pt idx="83348" formatCode="0.00E+00">
                  <c:v>7.7984899999999999E-4</c:v>
                </c:pt>
                <c:pt idx="83349" formatCode="0.00E+00">
                  <c:v>7.82459E-4</c:v>
                </c:pt>
                <c:pt idx="83350" formatCode="0.00E+00">
                  <c:v>7.8435400000000002E-4</c:v>
                </c:pt>
                <c:pt idx="83351" formatCode="0.00E+00">
                  <c:v>7.8553900000000003E-4</c:v>
                </c:pt>
                <c:pt idx="83352" formatCode="0.00E+00">
                  <c:v>7.8602100000000003E-4</c:v>
                </c:pt>
                <c:pt idx="83353" formatCode="0.00E+00">
                  <c:v>7.85806E-4</c:v>
                </c:pt>
                <c:pt idx="83354" formatCode="0.00E+00">
                  <c:v>7.8490000000000005E-4</c:v>
                </c:pt>
                <c:pt idx="83355" formatCode="0.00E+00">
                  <c:v>7.83313E-4</c:v>
                </c:pt>
                <c:pt idx="83356" formatCode="0.00E+00">
                  <c:v>7.8105299999999998E-4</c:v>
                </c:pt>
                <c:pt idx="83357" formatCode="0.00E+00">
                  <c:v>7.7812900000000002E-4</c:v>
                </c:pt>
                <c:pt idx="83358" formatCode="0.00E+00">
                  <c:v>7.7455199999999997E-4</c:v>
                </c:pt>
                <c:pt idx="83359" formatCode="0.00E+00">
                  <c:v>7.7033099999999997E-4</c:v>
                </c:pt>
                <c:pt idx="83360" formatCode="0.00E+00">
                  <c:v>7.6547900000000001E-4</c:v>
                </c:pt>
                <c:pt idx="83361" formatCode="0.00E+00">
                  <c:v>7.6000700000000004E-4</c:v>
                </c:pt>
                <c:pt idx="83362" formatCode="0.00E+00">
                  <c:v>7.5392700000000005E-4</c:v>
                </c:pt>
                <c:pt idx="83363" formatCode="0.00E+00">
                  <c:v>7.4725400000000004E-4</c:v>
                </c:pt>
                <c:pt idx="83364" formatCode="0.00E+00">
                  <c:v>7.3999899999999997E-4</c:v>
                </c:pt>
                <c:pt idx="83365" formatCode="0.00E+00">
                  <c:v>7.32178E-4</c:v>
                </c:pt>
                <c:pt idx="83366" formatCode="0.00E+00">
                  <c:v>7.2380399999999998E-4</c:v>
                </c:pt>
                <c:pt idx="83367" formatCode="0.00E+00">
                  <c:v>7.1489199999999996E-4</c:v>
                </c:pt>
                <c:pt idx="83368" formatCode="0.00E+00">
                  <c:v>7.0545899999999997E-4</c:v>
                </c:pt>
                <c:pt idx="83369" formatCode="0.00E+00">
                  <c:v>6.95518E-4</c:v>
                </c:pt>
                <c:pt idx="83370" formatCode="0.00E+00">
                  <c:v>6.8508800000000004E-4</c:v>
                </c:pt>
                <c:pt idx="83371" formatCode="0.00E+00">
                  <c:v>6.7418299999999997E-4</c:v>
                </c:pt>
                <c:pt idx="83372" formatCode="0.00E+00">
                  <c:v>6.6282000000000005E-4</c:v>
                </c:pt>
                <c:pt idx="83373" formatCode="0.00E+00">
                  <c:v>6.5101700000000005E-4</c:v>
                </c:pt>
                <c:pt idx="83374" formatCode="0.00E+00">
                  <c:v>6.3879099999999999E-4</c:v>
                </c:pt>
                <c:pt idx="83375" formatCode="0.00E+00">
                  <c:v>6.2615800000000003E-4</c:v>
                </c:pt>
                <c:pt idx="83376" formatCode="0.00E+00">
                  <c:v>6.1313700000000004E-4</c:v>
                </c:pt>
                <c:pt idx="83377" formatCode="0.00E+00">
                  <c:v>5.9974599999999996E-4</c:v>
                </c:pt>
                <c:pt idx="83378" formatCode="0.00E+00">
                  <c:v>5.8600199999999996E-4</c:v>
                </c:pt>
                <c:pt idx="83379" formatCode="0.00E+00">
                  <c:v>5.7192300000000001E-4</c:v>
                </c:pt>
                <c:pt idx="83380" formatCode="0.00E+00">
                  <c:v>5.5752700000000004E-4</c:v>
                </c:pt>
                <c:pt idx="83381" formatCode="0.00E+00">
                  <c:v>5.4283200000000004E-4</c:v>
                </c:pt>
                <c:pt idx="83382" formatCode="0.00E+00">
                  <c:v>5.2785699999999996E-4</c:v>
                </c:pt>
                <c:pt idx="83383" formatCode="0.00E+00">
                  <c:v>5.1261999999999998E-4</c:v>
                </c:pt>
                <c:pt idx="83384" formatCode="0.00E+00">
                  <c:v>4.9713899999999996E-4</c:v>
                </c:pt>
                <c:pt idx="83385" formatCode="0.00E+00">
                  <c:v>4.8143099999999999E-4</c:v>
                </c:pt>
                <c:pt idx="83386" formatCode="0.00E+00">
                  <c:v>4.65515E-4</c:v>
                </c:pt>
                <c:pt idx="83387" formatCode="0.00E+00">
                  <c:v>4.4940900000000001E-4</c:v>
                </c:pt>
                <c:pt idx="83388" formatCode="0.00E+00">
                  <c:v>4.3313E-4</c:v>
                </c:pt>
                <c:pt idx="83389" formatCode="0.00E+00">
                  <c:v>4.1669599999999998E-4</c:v>
                </c:pt>
                <c:pt idx="83390" formatCode="0.00E+00">
                  <c:v>4.0012499999999998E-4</c:v>
                </c:pt>
                <c:pt idx="83391" formatCode="0.00E+00">
                  <c:v>3.8343300000000003E-4</c:v>
                </c:pt>
                <c:pt idx="83392" formatCode="0.00E+00">
                  <c:v>3.6663800000000002E-4</c:v>
                </c:pt>
                <c:pt idx="83393" formatCode="0.00E+00">
                  <c:v>3.49756E-4</c:v>
                </c:pt>
                <c:pt idx="83394" formatCode="0.00E+00">
                  <c:v>3.3280499999999998E-4</c:v>
                </c:pt>
                <c:pt idx="83395" formatCode="0.00E+00">
                  <c:v>3.1579900000000002E-4</c:v>
                </c:pt>
                <c:pt idx="83396" formatCode="0.00E+00">
                  <c:v>2.9875499999999999E-4</c:v>
                </c:pt>
                <c:pt idx="83397" formatCode="0.00E+00">
                  <c:v>2.8168900000000001E-4</c:v>
                </c:pt>
                <c:pt idx="83398" formatCode="0.00E+00">
                  <c:v>2.6461600000000002E-4</c:v>
                </c:pt>
                <c:pt idx="83399" formatCode="0.00E+00">
                  <c:v>2.4755099999999999E-4</c:v>
                </c:pt>
                <c:pt idx="83400" formatCode="0.00E+00">
                  <c:v>2.3050800000000001E-4</c:v>
                </c:pt>
                <c:pt idx="83401" formatCode="0.00E+00">
                  <c:v>2.1350199999999999E-4</c:v>
                </c:pt>
                <c:pt idx="83402" formatCode="0.00E+00">
                  <c:v>1.96546E-4</c:v>
                </c:pt>
                <c:pt idx="83403" formatCode="0.00E+00">
                  <c:v>1.79653E-4</c:v>
                </c:pt>
                <c:pt idx="83404" formatCode="0.00E+00">
                  <c:v>1.62838E-4</c:v>
                </c:pt>
                <c:pt idx="83405" formatCode="0.00E+00">
                  <c:v>1.4611100000000001E-4</c:v>
                </c:pt>
                <c:pt idx="83406" formatCode="0.00E+00">
                  <c:v>1.29486E-4</c:v>
                </c:pt>
                <c:pt idx="83407" formatCode="0.00E+00">
                  <c:v>1.1297400000000001E-4</c:v>
                </c:pt>
                <c:pt idx="83408" formatCode="0.00E+00">
                  <c:v>9.6585900000000006E-5</c:v>
                </c:pt>
                <c:pt idx="83409" formatCode="0.00E+00">
                  <c:v>8.0332800000000004E-5</c:v>
                </c:pt>
                <c:pt idx="83410" formatCode="0.00E+00">
                  <c:v>6.4224699999999995E-5</c:v>
                </c:pt>
                <c:pt idx="83411" formatCode="0.00E+00">
                  <c:v>4.82716E-5</c:v>
                </c:pt>
                <c:pt idx="83412" formatCode="0.00E+00">
                  <c:v>3.24828E-5</c:v>
                </c:pt>
                <c:pt idx="83413" formatCode="0.00E+00">
                  <c:v>1.68671E-5</c:v>
                </c:pt>
                <c:pt idx="83414" formatCode="0.00E+00">
                  <c:v>1.4327799999999999E-6</c:v>
                </c:pt>
                <c:pt idx="83415" formatCode="0.00E+00">
                  <c:v>-1.38122E-5</c:v>
                </c:pt>
                <c:pt idx="83416" formatCode="0.00E+00">
                  <c:v>-2.8860399999999999E-5</c:v>
                </c:pt>
                <c:pt idx="83417" formatCode="0.00E+00">
                  <c:v>-4.3704800000000002E-5</c:v>
                </c:pt>
                <c:pt idx="83418" formatCode="0.00E+00">
                  <c:v>-5.8338999999999998E-5</c:v>
                </c:pt>
                <c:pt idx="83419" formatCode="0.00E+00">
                  <c:v>-7.2756999999999995E-5</c:v>
                </c:pt>
                <c:pt idx="83420" formatCode="0.00E+00">
                  <c:v>-8.69535E-5</c:v>
                </c:pt>
                <c:pt idx="83421" formatCode="0.00E+00">
                  <c:v>-1.00924E-4</c:v>
                </c:pt>
                <c:pt idx="83422" formatCode="0.00E+00">
                  <c:v>-1.14663E-4</c:v>
                </c:pt>
                <c:pt idx="83423" formatCode="0.00E+00">
                  <c:v>-1.2816600000000001E-4</c:v>
                </c:pt>
                <c:pt idx="83424" formatCode="0.00E+00">
                  <c:v>-1.4142899999999999E-4</c:v>
                </c:pt>
                <c:pt idx="83425" formatCode="0.00E+00">
                  <c:v>-1.54449E-4</c:v>
                </c:pt>
                <c:pt idx="83426" formatCode="0.00E+00">
                  <c:v>-1.67224E-4</c:v>
                </c:pt>
                <c:pt idx="83427" formatCode="0.00E+00">
                  <c:v>-1.7975399999999999E-4</c:v>
                </c:pt>
                <c:pt idx="83428" formatCode="0.00E+00">
                  <c:v>-1.9204000000000001E-4</c:v>
                </c:pt>
                <c:pt idx="83429" formatCode="0.00E+00">
                  <c:v>-2.04074E-4</c:v>
                </c:pt>
                <c:pt idx="83430" formatCode="0.00E+00">
                  <c:v>-2.1584299999999999E-4</c:v>
                </c:pt>
                <c:pt idx="83431" formatCode="0.00E+00">
                  <c:v>-2.2734299999999999E-4</c:v>
                </c:pt>
                <c:pt idx="83432" formatCode="0.00E+00">
                  <c:v>-2.38588E-4</c:v>
                </c:pt>
                <c:pt idx="83433" formatCode="0.00E+00">
                  <c:v>-2.4961100000000001E-4</c:v>
                </c:pt>
                <c:pt idx="83434" formatCode="0.00E+00">
                  <c:v>-2.6043399999999998E-4</c:v>
                </c:pt>
                <c:pt idx="83435" formatCode="0.00E+00">
                  <c:v>-2.7101499999999999E-4</c:v>
                </c:pt>
                <c:pt idx="83436" formatCode="0.00E+00">
                  <c:v>-2.81224E-4</c:v>
                </c:pt>
                <c:pt idx="83437" formatCode="0.00E+00">
                  <c:v>-2.90878E-4</c:v>
                </c:pt>
                <c:pt idx="83438" formatCode="0.00E+00">
                  <c:v>-2.9982700000000001E-4</c:v>
                </c:pt>
                <c:pt idx="83439" formatCode="0.00E+00">
                  <c:v>-3.0803900000000002E-4</c:v>
                </c:pt>
                <c:pt idx="83440" formatCode="0.00E+00">
                  <c:v>-3.1563300000000001E-4</c:v>
                </c:pt>
                <c:pt idx="83441" formatCode="0.00E+00">
                  <c:v>-3.2279599999999998E-4</c:v>
                </c:pt>
                <c:pt idx="83442" formatCode="0.00E+00">
                  <c:v>-3.2970200000000002E-4</c:v>
                </c:pt>
                <c:pt idx="83443" formatCode="0.00E+00">
                  <c:v>-3.3648800000000002E-4</c:v>
                </c:pt>
                <c:pt idx="83444" formatCode="0.00E+00">
                  <c:v>-3.4327099999999997E-4</c:v>
                </c:pt>
                <c:pt idx="83445" formatCode="0.00E+00">
                  <c:v>-3.5016300000000002E-4</c:v>
                </c:pt>
                <c:pt idx="83446" formatCode="0.00E+00">
                  <c:v>-3.5725600000000002E-4</c:v>
                </c:pt>
                <c:pt idx="83447" formatCode="0.00E+00">
                  <c:v>-3.6461600000000001E-4</c:v>
                </c:pt>
                <c:pt idx="83448" formatCode="0.00E+00">
                  <c:v>-3.7230500000000002E-4</c:v>
                </c:pt>
                <c:pt idx="83449" formatCode="0.00E+00">
                  <c:v>-3.8042799999999998E-4</c:v>
                </c:pt>
                <c:pt idx="83450" formatCode="0.00E+00">
                  <c:v>-3.8907699999999999E-4</c:v>
                </c:pt>
                <c:pt idx="83451" formatCode="0.00E+00">
                  <c:v>-3.98267E-4</c:v>
                </c:pt>
                <c:pt idx="83452" formatCode="0.00E+00">
                  <c:v>-4.0797000000000001E-4</c:v>
                </c:pt>
                <c:pt idx="83453" formatCode="0.00E+00">
                  <c:v>-4.1823400000000002E-4</c:v>
                </c:pt>
                <c:pt idx="83454" formatCode="0.00E+00">
                  <c:v>-4.2915199999999997E-4</c:v>
                </c:pt>
                <c:pt idx="83455" formatCode="0.00E+00">
                  <c:v>-4.4074400000000002E-4</c:v>
                </c:pt>
                <c:pt idx="83456" formatCode="0.00E+00">
                  <c:v>-4.5299899999999999E-4</c:v>
                </c:pt>
                <c:pt idx="83457" formatCode="0.00E+00">
                  <c:v>-4.6596700000000002E-4</c:v>
                </c:pt>
                <c:pt idx="83458" formatCode="0.00E+00">
                  <c:v>-4.7967099999999998E-4</c:v>
                </c:pt>
                <c:pt idx="83459" formatCode="0.00E+00">
                  <c:v>-4.9395400000000001E-4</c:v>
                </c:pt>
                <c:pt idx="83460" formatCode="0.00E+00">
                  <c:v>-5.0858499999999998E-4</c:v>
                </c:pt>
                <c:pt idx="83461" formatCode="0.00E+00">
                  <c:v>-5.2353399999999998E-4</c:v>
                </c:pt>
                <c:pt idx="83462" formatCode="0.00E+00">
                  <c:v>-5.3890899999999996E-4</c:v>
                </c:pt>
                <c:pt idx="83463" formatCode="0.00E+00">
                  <c:v>-5.54715E-4</c:v>
                </c:pt>
                <c:pt idx="83464" formatCode="0.00E+00">
                  <c:v>-5.7091900000000003E-4</c:v>
                </c:pt>
                <c:pt idx="83465" formatCode="0.00E+00">
                  <c:v>-5.8749200000000001E-4</c:v>
                </c:pt>
                <c:pt idx="83466" formatCode="0.00E+00">
                  <c:v>-6.0427300000000001E-4</c:v>
                </c:pt>
                <c:pt idx="83467" formatCode="0.00E+00">
                  <c:v>-6.2102100000000003E-4</c:v>
                </c:pt>
                <c:pt idx="83468" formatCode="0.00E+00">
                  <c:v>-6.3759099999999996E-4</c:v>
                </c:pt>
                <c:pt idx="83469" formatCode="0.00E+00">
                  <c:v>-6.5399900000000005E-4</c:v>
                </c:pt>
                <c:pt idx="83470" formatCode="0.00E+00">
                  <c:v>-6.7038700000000004E-4</c:v>
                </c:pt>
                <c:pt idx="83471" formatCode="0.00E+00">
                  <c:v>-6.8680200000000003E-4</c:v>
                </c:pt>
                <c:pt idx="83472" formatCode="0.00E+00">
                  <c:v>-7.0314200000000002E-4</c:v>
                </c:pt>
                <c:pt idx="83473" formatCode="0.00E+00">
                  <c:v>-7.1937300000000004E-4</c:v>
                </c:pt>
                <c:pt idx="83474" formatCode="0.00E+00">
                  <c:v>-7.3553400000000004E-4</c:v>
                </c:pt>
                <c:pt idx="83475" formatCode="0.00E+00">
                  <c:v>-7.5164700000000004E-4</c:v>
                </c:pt>
                <c:pt idx="83476" formatCode="0.00E+00">
                  <c:v>-7.6776199999999996E-4</c:v>
                </c:pt>
                <c:pt idx="83477" formatCode="0.00E+00">
                  <c:v>-7.83919E-4</c:v>
                </c:pt>
                <c:pt idx="83478" formatCode="0.00E+00">
                  <c:v>-8.0011399999999999E-4</c:v>
                </c:pt>
                <c:pt idx="83479" formatCode="0.00E+00">
                  <c:v>-8.16489E-4</c:v>
                </c:pt>
                <c:pt idx="83480" formatCode="0.00E+00">
                  <c:v>-8.3328099999999995E-4</c:v>
                </c:pt>
                <c:pt idx="83481" formatCode="0.00E+00">
                  <c:v>-8.5041700000000001E-4</c:v>
                </c:pt>
                <c:pt idx="83482" formatCode="0.00E+00">
                  <c:v>-8.6768700000000002E-4</c:v>
                </c:pt>
                <c:pt idx="83483" formatCode="0.00E+00">
                  <c:v>-8.8535100000000004E-4</c:v>
                </c:pt>
                <c:pt idx="83484" formatCode="0.00E+00">
                  <c:v>-9.0443100000000003E-4</c:v>
                </c:pt>
                <c:pt idx="83485" formatCode="0.00E+00">
                  <c:v>-9.2617000000000003E-4</c:v>
                </c:pt>
                <c:pt idx="83486" formatCode="0.00E+00">
                  <c:v>-9.5074899999999997E-4</c:v>
                </c:pt>
                <c:pt idx="83487" formatCode="0.00E+00">
                  <c:v>-9.7725099999999994E-4</c:v>
                </c:pt>
                <c:pt idx="83488" formatCode="0.00E+00">
                  <c:v>-1.0049499999999999E-3</c:v>
                </c:pt>
                <c:pt idx="83489" formatCode="0.00E+00">
                  <c:v>-1.03378E-3</c:v>
                </c:pt>
                <c:pt idx="83490" formatCode="0.00E+00">
                  <c:v>-1.0638900000000001E-3</c:v>
                </c:pt>
                <c:pt idx="83491" formatCode="0.00E+00">
                  <c:v>-1.09534E-3</c:v>
                </c:pt>
                <c:pt idx="83492" formatCode="0.00E+00">
                  <c:v>-1.12809E-3</c:v>
                </c:pt>
                <c:pt idx="83493" formatCode="0.00E+00">
                  <c:v>-1.1622399999999999E-3</c:v>
                </c:pt>
                <c:pt idx="83494" formatCode="0.00E+00">
                  <c:v>-1.1980000000000001E-3</c:v>
                </c:pt>
                <c:pt idx="83495" formatCode="0.00E+00">
                  <c:v>-1.2355300000000001E-3</c:v>
                </c:pt>
                <c:pt idx="83496" formatCode="0.00E+00">
                  <c:v>-1.27501E-3</c:v>
                </c:pt>
                <c:pt idx="83497" formatCode="0.00E+00">
                  <c:v>-1.3167999999999999E-3</c:v>
                </c:pt>
                <c:pt idx="83498" formatCode="0.00E+00">
                  <c:v>-1.3614499999999999E-3</c:v>
                </c:pt>
                <c:pt idx="83499" formatCode="0.00E+00">
                  <c:v>-1.4096E-3</c:v>
                </c:pt>
                <c:pt idx="83500" formatCode="0.00E+00">
                  <c:v>-1.46185E-3</c:v>
                </c:pt>
                <c:pt idx="83501" formatCode="0.00E+00">
                  <c:v>-1.5187200000000001E-3</c:v>
                </c:pt>
                <c:pt idx="83502" formatCode="0.00E+00">
                  <c:v>-1.58081E-3</c:v>
                </c:pt>
                <c:pt idx="83503" formatCode="0.00E+00">
                  <c:v>-1.64876E-3</c:v>
                </c:pt>
                <c:pt idx="83504" formatCode="0.00E+00">
                  <c:v>-1.7231600000000001E-3</c:v>
                </c:pt>
                <c:pt idx="83505" formatCode="0.00E+00">
                  <c:v>-1.80422E-3</c:v>
                </c:pt>
                <c:pt idx="83506" formatCode="0.00E+00">
                  <c:v>-1.89175E-3</c:v>
                </c:pt>
                <c:pt idx="83507" formatCode="0.00E+00">
                  <c:v>-1.9855099999999998E-3</c:v>
                </c:pt>
                <c:pt idx="83508" formatCode="0.00E+00">
                  <c:v>-2.0858399999999998E-3</c:v>
                </c:pt>
                <c:pt idx="83509" formatCode="0.00E+00">
                  <c:v>-2.1938499999999998E-3</c:v>
                </c:pt>
                <c:pt idx="83510" formatCode="0.00E+00">
                  <c:v>-2.31094E-3</c:v>
                </c:pt>
                <c:pt idx="83511" formatCode="0.00E+00">
                  <c:v>-2.4381300000000002E-3</c:v>
                </c:pt>
                <c:pt idx="83512" formatCode="0.00E+00">
                  <c:v>-2.5760499999999999E-3</c:v>
                </c:pt>
                <c:pt idx="83513" formatCode="0.00E+00">
                  <c:v>-2.7250999999999998E-3</c:v>
                </c:pt>
                <c:pt idx="83514" formatCode="0.00E+00">
                  <c:v>-2.8853099999999999E-3</c:v>
                </c:pt>
                <c:pt idx="83515" formatCode="0.00E+00">
                  <c:v>-3.05609E-3</c:v>
                </c:pt>
                <c:pt idx="83516" formatCode="0.00E+00">
                  <c:v>-3.2365499999999999E-3</c:v>
                </c:pt>
                <c:pt idx="83517" formatCode="0.00E+00">
                  <c:v>-3.4264500000000002E-3</c:v>
                </c:pt>
                <c:pt idx="83518" formatCode="0.00E+00">
                  <c:v>-3.62656E-3</c:v>
                </c:pt>
                <c:pt idx="83519" formatCode="0.00E+00">
                  <c:v>-3.83783E-3</c:v>
                </c:pt>
                <c:pt idx="83520" formatCode="0.00E+00">
                  <c:v>-4.0603599999999998E-3</c:v>
                </c:pt>
                <c:pt idx="83521" formatCode="0.00E+00">
                  <c:v>-4.2937100000000001E-3</c:v>
                </c:pt>
                <c:pt idx="83522" formatCode="0.00E+00">
                  <c:v>-4.5378099999999998E-3</c:v>
                </c:pt>
                <c:pt idx="83523" formatCode="0.00E+00">
                  <c:v>-4.79292E-3</c:v>
                </c:pt>
                <c:pt idx="83524" formatCode="0.00E+00">
                  <c:v>-5.0588100000000004E-3</c:v>
                </c:pt>
                <c:pt idx="83525" formatCode="0.00E+00">
                  <c:v>-5.3345199999999997E-3</c:v>
                </c:pt>
                <c:pt idx="83526" formatCode="0.00E+00">
                  <c:v>-5.6191100000000001E-3</c:v>
                </c:pt>
                <c:pt idx="83527" formatCode="0.00E+00">
                  <c:v>-5.9124800000000003E-3</c:v>
                </c:pt>
                <c:pt idx="83528" formatCode="0.00E+00">
                  <c:v>-6.2152199999999996E-3</c:v>
                </c:pt>
                <c:pt idx="83529" formatCode="0.00E+00">
                  <c:v>-6.5279400000000003E-3</c:v>
                </c:pt>
                <c:pt idx="83530" formatCode="0.00E+00">
                  <c:v>-6.8509199999999999E-3</c:v>
                </c:pt>
                <c:pt idx="83531" formatCode="0.00E+00">
                  <c:v>-7.1840999999999997E-3</c:v>
                </c:pt>
                <c:pt idx="83532" formatCode="0.00E+00">
                  <c:v>-7.5275699999999999E-3</c:v>
                </c:pt>
                <c:pt idx="83533" formatCode="0.00E+00">
                  <c:v>-7.8820499999999998E-3</c:v>
                </c:pt>
                <c:pt idx="83534" formatCode="0.00E+00">
                  <c:v>-8.2485900000000001E-3</c:v>
                </c:pt>
                <c:pt idx="83535" formatCode="0.00E+00">
                  <c:v>-8.6277599999999999E-3</c:v>
                </c:pt>
                <c:pt idx="83536" formatCode="0.00E+00">
                  <c:v>-9.0194100000000003E-3</c:v>
                </c:pt>
                <c:pt idx="83537" formatCode="0.00E+00">
                  <c:v>-9.4232799999999992E-3</c:v>
                </c:pt>
                <c:pt idx="83538" formatCode="0.00E+00">
                  <c:v>-9.8392900000000005E-3</c:v>
                </c:pt>
                <c:pt idx="83539">
                  <c:v>-1.02676E-2</c:v>
                </c:pt>
                <c:pt idx="83540">
                  <c:v>-1.07086E-2</c:v>
                </c:pt>
                <c:pt idx="83541">
                  <c:v>-1.11626E-2</c:v>
                </c:pt>
                <c:pt idx="83542">
                  <c:v>-1.1629199999999999E-2</c:v>
                </c:pt>
                <c:pt idx="83543">
                  <c:v>-1.2108499999999999E-2</c:v>
                </c:pt>
                <c:pt idx="83544">
                  <c:v>-1.26012E-2</c:v>
                </c:pt>
                <c:pt idx="83545">
                  <c:v>-1.3108E-2</c:v>
                </c:pt>
                <c:pt idx="83546">
                  <c:v>-1.36294E-2</c:v>
                </c:pt>
                <c:pt idx="83547">
                  <c:v>-1.41665E-2</c:v>
                </c:pt>
                <c:pt idx="83548">
                  <c:v>-1.47198E-2</c:v>
                </c:pt>
                <c:pt idx="83549">
                  <c:v>-1.52893E-2</c:v>
                </c:pt>
                <c:pt idx="83550">
                  <c:v>-1.5873999999999999E-2</c:v>
                </c:pt>
                <c:pt idx="83551">
                  <c:v>-1.6473700000000001E-2</c:v>
                </c:pt>
                <c:pt idx="83552">
                  <c:v>-1.7088800000000001E-2</c:v>
                </c:pt>
                <c:pt idx="83553">
                  <c:v>-1.7718999999999999E-2</c:v>
                </c:pt>
                <c:pt idx="83554">
                  <c:v>-1.83632E-2</c:v>
                </c:pt>
                <c:pt idx="83555">
                  <c:v>-1.9019899999999999E-2</c:v>
                </c:pt>
                <c:pt idx="83556">
                  <c:v>-1.9688500000000001E-2</c:v>
                </c:pt>
                <c:pt idx="83557">
                  <c:v>-2.0368899999999999E-2</c:v>
                </c:pt>
                <c:pt idx="83558">
                  <c:v>-2.10609E-2</c:v>
                </c:pt>
                <c:pt idx="83559">
                  <c:v>-2.1763999999999999E-2</c:v>
                </c:pt>
                <c:pt idx="83560">
                  <c:v>-2.2477500000000001E-2</c:v>
                </c:pt>
                <c:pt idx="83561">
                  <c:v>-2.32009E-2</c:v>
                </c:pt>
                <c:pt idx="83562">
                  <c:v>-2.3933800000000002E-2</c:v>
                </c:pt>
                <c:pt idx="83563">
                  <c:v>-2.4675200000000001E-2</c:v>
                </c:pt>
                <c:pt idx="83564">
                  <c:v>-2.54237E-2</c:v>
                </c:pt>
                <c:pt idx="83565">
                  <c:v>-2.6178E-2</c:v>
                </c:pt>
                <c:pt idx="83566">
                  <c:v>-2.6937599999999999E-2</c:v>
                </c:pt>
                <c:pt idx="83567">
                  <c:v>-2.7701900000000002E-2</c:v>
                </c:pt>
                <c:pt idx="83568">
                  <c:v>-2.8468899999999998E-2</c:v>
                </c:pt>
                <c:pt idx="83569">
                  <c:v>-2.9236100000000001E-2</c:v>
                </c:pt>
                <c:pt idx="83570">
                  <c:v>-3.0002299999999999E-2</c:v>
                </c:pt>
                <c:pt idx="83571">
                  <c:v>-3.0768400000000001E-2</c:v>
                </c:pt>
                <c:pt idx="83572">
                  <c:v>-3.1535800000000003E-2</c:v>
                </c:pt>
                <c:pt idx="83573">
                  <c:v>-3.2304300000000001E-2</c:v>
                </c:pt>
                <c:pt idx="83574">
                  <c:v>-3.3071299999999998E-2</c:v>
                </c:pt>
                <c:pt idx="83575">
                  <c:v>-3.3833700000000001E-2</c:v>
                </c:pt>
                <c:pt idx="83576">
                  <c:v>-3.4590799999999998E-2</c:v>
                </c:pt>
                <c:pt idx="83577">
                  <c:v>-3.5342600000000002E-2</c:v>
                </c:pt>
                <c:pt idx="83578">
                  <c:v>-3.6087899999999999E-2</c:v>
                </c:pt>
                <c:pt idx="83579">
                  <c:v>-3.68251E-2</c:v>
                </c:pt>
                <c:pt idx="83580">
                  <c:v>-3.7552500000000003E-2</c:v>
                </c:pt>
                <c:pt idx="83581">
                  <c:v>-3.82691E-2</c:v>
                </c:pt>
                <c:pt idx="83582">
                  <c:v>-3.8973500000000001E-2</c:v>
                </c:pt>
                <c:pt idx="83583">
                  <c:v>-3.96636E-2</c:v>
                </c:pt>
                <c:pt idx="83584">
                  <c:v>-4.0338400000000003E-2</c:v>
                </c:pt>
                <c:pt idx="83585">
                  <c:v>-4.0999099999999997E-2</c:v>
                </c:pt>
                <c:pt idx="83586">
                  <c:v>-4.1646799999999998E-2</c:v>
                </c:pt>
                <c:pt idx="83587">
                  <c:v>-4.2280199999999997E-2</c:v>
                </c:pt>
                <c:pt idx="83588">
                  <c:v>-4.2897499999999998E-2</c:v>
                </c:pt>
                <c:pt idx="83589">
                  <c:v>-4.34972E-2</c:v>
                </c:pt>
                <c:pt idx="83590">
                  <c:v>-4.4078899999999997E-2</c:v>
                </c:pt>
                <c:pt idx="83591">
                  <c:v>-4.4642399999999999E-2</c:v>
                </c:pt>
                <c:pt idx="83592">
                  <c:v>-4.5187199999999997E-2</c:v>
                </c:pt>
                <c:pt idx="83593">
                  <c:v>-4.57124E-2</c:v>
                </c:pt>
                <c:pt idx="83594">
                  <c:v>-4.6215699999999998E-2</c:v>
                </c:pt>
                <c:pt idx="83595">
                  <c:v>-4.6695500000000001E-2</c:v>
                </c:pt>
                <c:pt idx="83596">
                  <c:v>-4.7152899999999998E-2</c:v>
                </c:pt>
                <c:pt idx="83597">
                  <c:v>-4.7589699999999999E-2</c:v>
                </c:pt>
                <c:pt idx="83598">
                  <c:v>-4.8006899999999998E-2</c:v>
                </c:pt>
                <c:pt idx="83599">
                  <c:v>-4.8403799999999997E-2</c:v>
                </c:pt>
                <c:pt idx="83600">
                  <c:v>-4.8779799999999998E-2</c:v>
                </c:pt>
                <c:pt idx="83601">
                  <c:v>-4.9134799999999999E-2</c:v>
                </c:pt>
                <c:pt idx="83602">
                  <c:v>-4.9467499999999998E-2</c:v>
                </c:pt>
                <c:pt idx="83603">
                  <c:v>-4.97762E-2</c:v>
                </c:pt>
                <c:pt idx="83604">
                  <c:v>-5.0059199999999998E-2</c:v>
                </c:pt>
                <c:pt idx="83605">
                  <c:v>-5.0317199999999999E-2</c:v>
                </c:pt>
                <c:pt idx="83606">
                  <c:v>-5.0552600000000003E-2</c:v>
                </c:pt>
                <c:pt idx="83607">
                  <c:v>-5.0766499999999999E-2</c:v>
                </c:pt>
                <c:pt idx="83608">
                  <c:v>-5.0958099999999999E-2</c:v>
                </c:pt>
                <c:pt idx="83609">
                  <c:v>-5.1126699999999997E-2</c:v>
                </c:pt>
                <c:pt idx="83610">
                  <c:v>-5.1272999999999999E-2</c:v>
                </c:pt>
                <c:pt idx="83611">
                  <c:v>-5.1397499999999999E-2</c:v>
                </c:pt>
                <c:pt idx="83612">
                  <c:v>-5.1499299999999998E-2</c:v>
                </c:pt>
                <c:pt idx="83613">
                  <c:v>-5.1577400000000002E-2</c:v>
                </c:pt>
                <c:pt idx="83614">
                  <c:v>-5.1632299999999999E-2</c:v>
                </c:pt>
                <c:pt idx="83615">
                  <c:v>-5.1666700000000003E-2</c:v>
                </c:pt>
                <c:pt idx="83616">
                  <c:v>-5.1683100000000003E-2</c:v>
                </c:pt>
                <c:pt idx="83617">
                  <c:v>-5.16823E-2</c:v>
                </c:pt>
                <c:pt idx="83618">
                  <c:v>-5.1664300000000003E-2</c:v>
                </c:pt>
                <c:pt idx="83619">
                  <c:v>-5.1629399999999999E-2</c:v>
                </c:pt>
                <c:pt idx="83620">
                  <c:v>-5.1579699999999999E-2</c:v>
                </c:pt>
                <c:pt idx="83621">
                  <c:v>-5.1518599999999998E-2</c:v>
                </c:pt>
                <c:pt idx="83622">
                  <c:v>-5.1448899999999999E-2</c:v>
                </c:pt>
                <c:pt idx="83623">
                  <c:v>-5.1370800000000001E-2</c:v>
                </c:pt>
                <c:pt idx="83624">
                  <c:v>-5.1283299999999997E-2</c:v>
                </c:pt>
                <c:pt idx="83625">
                  <c:v>-5.1186500000000003E-2</c:v>
                </c:pt>
                <c:pt idx="83626">
                  <c:v>-5.1082599999999999E-2</c:v>
                </c:pt>
                <c:pt idx="83627">
                  <c:v>-5.0974400000000003E-2</c:v>
                </c:pt>
                <c:pt idx="83628">
                  <c:v>-5.0864399999999997E-2</c:v>
                </c:pt>
                <c:pt idx="83629">
                  <c:v>-5.0753600000000003E-2</c:v>
                </c:pt>
                <c:pt idx="83630">
                  <c:v>-5.0643199999999999E-2</c:v>
                </c:pt>
                <c:pt idx="83631">
                  <c:v>-5.0534299999999997E-2</c:v>
                </c:pt>
                <c:pt idx="83632">
                  <c:v>-5.04275E-2</c:v>
                </c:pt>
                <c:pt idx="83633">
                  <c:v>-5.03235E-2</c:v>
                </c:pt>
                <c:pt idx="83634">
                  <c:v>-5.0225699999999998E-2</c:v>
                </c:pt>
                <c:pt idx="83635">
                  <c:v>-5.0138700000000001E-2</c:v>
                </c:pt>
                <c:pt idx="83636">
                  <c:v>-5.0064200000000003E-2</c:v>
                </c:pt>
                <c:pt idx="83637">
                  <c:v>-5.00023E-2</c:v>
                </c:pt>
                <c:pt idx="83638">
                  <c:v>-4.9953900000000002E-2</c:v>
                </c:pt>
                <c:pt idx="83639">
                  <c:v>-4.9921199999999999E-2</c:v>
                </c:pt>
                <c:pt idx="83640">
                  <c:v>-4.9906199999999998E-2</c:v>
                </c:pt>
                <c:pt idx="83641">
                  <c:v>-4.9908399999999999E-2</c:v>
                </c:pt>
                <c:pt idx="83642">
                  <c:v>-4.9926499999999999E-2</c:v>
                </c:pt>
                <c:pt idx="83643">
                  <c:v>-4.9960699999999997E-2</c:v>
                </c:pt>
                <c:pt idx="83644">
                  <c:v>-5.0012599999999997E-2</c:v>
                </c:pt>
                <c:pt idx="83645">
                  <c:v>-5.0084400000000001E-2</c:v>
                </c:pt>
                <c:pt idx="83646">
                  <c:v>-5.0179099999999997E-2</c:v>
                </c:pt>
                <c:pt idx="83647">
                  <c:v>-5.0299000000000003E-2</c:v>
                </c:pt>
                <c:pt idx="83648">
                  <c:v>-5.0446699999999997E-2</c:v>
                </c:pt>
                <c:pt idx="83649">
                  <c:v>-5.0624700000000002E-2</c:v>
                </c:pt>
                <c:pt idx="83650">
                  <c:v>-5.0833999999999997E-2</c:v>
                </c:pt>
                <c:pt idx="83651">
                  <c:v>-5.1074000000000001E-2</c:v>
                </c:pt>
                <c:pt idx="83652">
                  <c:v>-5.13435E-2</c:v>
                </c:pt>
                <c:pt idx="83653">
                  <c:v>-5.16427E-2</c:v>
                </c:pt>
                <c:pt idx="83654">
                  <c:v>-5.1972400000000002E-2</c:v>
                </c:pt>
                <c:pt idx="83655">
                  <c:v>-5.2332299999999998E-2</c:v>
                </c:pt>
                <c:pt idx="83656">
                  <c:v>-5.27199E-2</c:v>
                </c:pt>
                <c:pt idx="83657">
                  <c:v>-5.31335E-2</c:v>
                </c:pt>
                <c:pt idx="83658">
                  <c:v>-5.3575299999999999E-2</c:v>
                </c:pt>
                <c:pt idx="83659">
                  <c:v>-5.40502E-2</c:v>
                </c:pt>
                <c:pt idx="83660">
                  <c:v>-5.4562199999999998E-2</c:v>
                </c:pt>
                <c:pt idx="83661">
                  <c:v>-5.5112300000000003E-2</c:v>
                </c:pt>
                <c:pt idx="83662">
                  <c:v>-5.5699499999999999E-2</c:v>
                </c:pt>
                <c:pt idx="83663">
                  <c:v>-5.6324199999999998E-2</c:v>
                </c:pt>
                <c:pt idx="83664">
                  <c:v>-5.6987999999999997E-2</c:v>
                </c:pt>
                <c:pt idx="83665">
                  <c:v>-5.76915E-2</c:v>
                </c:pt>
                <c:pt idx="83666">
                  <c:v>-5.8434600000000003E-2</c:v>
                </c:pt>
                <c:pt idx="83667">
                  <c:v>-5.9216699999999997E-2</c:v>
                </c:pt>
                <c:pt idx="83668">
                  <c:v>-6.00387E-2</c:v>
                </c:pt>
                <c:pt idx="83669">
                  <c:v>-6.0901499999999997E-2</c:v>
                </c:pt>
                <c:pt idx="83670">
                  <c:v>-6.1803799999999999E-2</c:v>
                </c:pt>
                <c:pt idx="83671">
                  <c:v>-6.2743999999999994E-2</c:v>
                </c:pt>
                <c:pt idx="83672">
                  <c:v>-6.3723500000000002E-2</c:v>
                </c:pt>
                <c:pt idx="83673">
                  <c:v>-6.4746200000000004E-2</c:v>
                </c:pt>
                <c:pt idx="83674">
                  <c:v>-6.5813899999999995E-2</c:v>
                </c:pt>
                <c:pt idx="83675">
                  <c:v>-6.6924399999999995E-2</c:v>
                </c:pt>
                <c:pt idx="83676">
                  <c:v>-6.8074399999999993E-2</c:v>
                </c:pt>
                <c:pt idx="83677">
                  <c:v>-6.9263500000000006E-2</c:v>
                </c:pt>
                <c:pt idx="83678">
                  <c:v>-7.0493200000000006E-2</c:v>
                </c:pt>
                <c:pt idx="83679">
                  <c:v>-7.1763900000000005E-2</c:v>
                </c:pt>
                <c:pt idx="83680">
                  <c:v>-7.3074799999999995E-2</c:v>
                </c:pt>
                <c:pt idx="83681">
                  <c:v>-7.4422500000000003E-2</c:v>
                </c:pt>
                <c:pt idx="83682">
                  <c:v>-7.5803099999999998E-2</c:v>
                </c:pt>
                <c:pt idx="83683">
                  <c:v>-7.7214900000000003E-2</c:v>
                </c:pt>
                <c:pt idx="83684">
                  <c:v>-7.8657900000000003E-2</c:v>
                </c:pt>
                <c:pt idx="83685">
                  <c:v>-8.0130000000000007E-2</c:v>
                </c:pt>
                <c:pt idx="83686">
                  <c:v>-8.1627599999999995E-2</c:v>
                </c:pt>
                <c:pt idx="83687">
                  <c:v>-8.3148399999999997E-2</c:v>
                </c:pt>
                <c:pt idx="83688">
                  <c:v>-8.4692100000000006E-2</c:v>
                </c:pt>
                <c:pt idx="83689">
                  <c:v>-8.6258699999999994E-2</c:v>
                </c:pt>
                <c:pt idx="83690">
                  <c:v>-8.78467E-2</c:v>
                </c:pt>
                <c:pt idx="83691">
                  <c:v>-8.9453400000000002E-2</c:v>
                </c:pt>
                <c:pt idx="83692">
                  <c:v>-9.1076599999999994E-2</c:v>
                </c:pt>
                <c:pt idx="83693">
                  <c:v>-9.2716900000000005E-2</c:v>
                </c:pt>
                <c:pt idx="83694">
                  <c:v>-9.4375700000000007E-2</c:v>
                </c:pt>
                <c:pt idx="83695">
                  <c:v>-9.6051899999999996E-2</c:v>
                </c:pt>
                <c:pt idx="83696">
                  <c:v>-9.7742999999999997E-2</c:v>
                </c:pt>
                <c:pt idx="83697">
                  <c:v>-9.9446800000000002E-2</c:v>
                </c:pt>
                <c:pt idx="83698">
                  <c:v>-0.101162</c:v>
                </c:pt>
                <c:pt idx="83699">
                  <c:v>-0.102885</c:v>
                </c:pt>
                <c:pt idx="83700">
                  <c:v>-0.104615</c:v>
                </c:pt>
                <c:pt idx="83701">
                  <c:v>-0.106353</c:v>
                </c:pt>
                <c:pt idx="83702">
                  <c:v>-0.108098</c:v>
                </c:pt>
                <c:pt idx="83703">
                  <c:v>-0.109851</c:v>
                </c:pt>
                <c:pt idx="83704">
                  <c:v>-0.111607</c:v>
                </c:pt>
                <c:pt idx="83705">
                  <c:v>-0.113361</c:v>
                </c:pt>
                <c:pt idx="83706">
                  <c:v>-0.115108</c:v>
                </c:pt>
                <c:pt idx="83707">
                  <c:v>-0.116844</c:v>
                </c:pt>
                <c:pt idx="83708">
                  <c:v>-0.11856800000000001</c:v>
                </c:pt>
                <c:pt idx="83709">
                  <c:v>-0.120279</c:v>
                </c:pt>
                <c:pt idx="83710">
                  <c:v>-0.121975</c:v>
                </c:pt>
                <c:pt idx="83711">
                  <c:v>-0.123652</c:v>
                </c:pt>
                <c:pt idx="83712">
                  <c:v>-0.125306</c:v>
                </c:pt>
                <c:pt idx="83713">
                  <c:v>-0.12693599999999999</c:v>
                </c:pt>
                <c:pt idx="83714">
                  <c:v>-0.12854199999999999</c:v>
                </c:pt>
                <c:pt idx="83715">
                  <c:v>-0.13012399999999999</c:v>
                </c:pt>
                <c:pt idx="83716">
                  <c:v>-0.13167799999999999</c:v>
                </c:pt>
                <c:pt idx="83717">
                  <c:v>-0.13320299999999999</c:v>
                </c:pt>
                <c:pt idx="83718">
                  <c:v>-0.13469700000000001</c:v>
                </c:pt>
                <c:pt idx="83719">
                  <c:v>-0.136158</c:v>
                </c:pt>
                <c:pt idx="83720">
                  <c:v>-0.13758000000000001</c:v>
                </c:pt>
                <c:pt idx="83721">
                  <c:v>-0.13896500000000001</c:v>
                </c:pt>
                <c:pt idx="83722">
                  <c:v>-0.140319</c:v>
                </c:pt>
                <c:pt idx="83723">
                  <c:v>-0.14164399999999999</c:v>
                </c:pt>
                <c:pt idx="83724">
                  <c:v>-0.14294100000000001</c:v>
                </c:pt>
                <c:pt idx="83725">
                  <c:v>-0.144209</c:v>
                </c:pt>
                <c:pt idx="83726">
                  <c:v>-0.145453</c:v>
                </c:pt>
                <c:pt idx="83727">
                  <c:v>-0.146672</c:v>
                </c:pt>
                <c:pt idx="83728">
                  <c:v>-0.147865</c:v>
                </c:pt>
                <c:pt idx="83729">
                  <c:v>-0.14903</c:v>
                </c:pt>
                <c:pt idx="83730">
                  <c:v>-0.15016499999999999</c:v>
                </c:pt>
                <c:pt idx="83731">
                  <c:v>-0.15126999999999999</c:v>
                </c:pt>
                <c:pt idx="83732">
                  <c:v>-0.15234300000000001</c:v>
                </c:pt>
                <c:pt idx="83733">
                  <c:v>-0.15338599999999999</c:v>
                </c:pt>
                <c:pt idx="83734">
                  <c:v>-0.15440499999999999</c:v>
                </c:pt>
                <c:pt idx="83735">
                  <c:v>-0.15540300000000001</c:v>
                </c:pt>
                <c:pt idx="83736">
                  <c:v>-0.15638299999999999</c:v>
                </c:pt>
                <c:pt idx="83737">
                  <c:v>-0.15734500000000001</c:v>
                </c:pt>
                <c:pt idx="83738">
                  <c:v>-0.15828900000000001</c:v>
                </c:pt>
                <c:pt idx="83739">
                  <c:v>-0.15921099999999999</c:v>
                </c:pt>
                <c:pt idx="83740">
                  <c:v>-0.160112</c:v>
                </c:pt>
                <c:pt idx="83741">
                  <c:v>-0.160991</c:v>
                </c:pt>
                <c:pt idx="83742">
                  <c:v>-0.16185099999999999</c:v>
                </c:pt>
                <c:pt idx="83743">
                  <c:v>-0.162691</c:v>
                </c:pt>
                <c:pt idx="83744">
                  <c:v>-0.16351099999999999</c:v>
                </c:pt>
                <c:pt idx="83745">
                  <c:v>-0.16431200000000001</c:v>
                </c:pt>
                <c:pt idx="83746">
                  <c:v>-0.165101</c:v>
                </c:pt>
                <c:pt idx="83747">
                  <c:v>-0.165882</c:v>
                </c:pt>
                <c:pt idx="83748">
                  <c:v>-0.166658</c:v>
                </c:pt>
                <c:pt idx="83749">
                  <c:v>-0.16743</c:v>
                </c:pt>
                <c:pt idx="83750">
                  <c:v>-0.16820299999999999</c:v>
                </c:pt>
                <c:pt idx="83751">
                  <c:v>-0.16897999999999999</c:v>
                </c:pt>
                <c:pt idx="83752">
                  <c:v>-0.169763</c:v>
                </c:pt>
                <c:pt idx="83753">
                  <c:v>-0.17055699999999999</c:v>
                </c:pt>
                <c:pt idx="83754">
                  <c:v>-0.17136000000000001</c:v>
                </c:pt>
                <c:pt idx="83755">
                  <c:v>-0.17217499999999999</c:v>
                </c:pt>
                <c:pt idx="83756">
                  <c:v>-0.17300399999999999</c:v>
                </c:pt>
                <c:pt idx="83757">
                  <c:v>-0.17385</c:v>
                </c:pt>
                <c:pt idx="83758">
                  <c:v>-0.17471200000000001</c:v>
                </c:pt>
                <c:pt idx="83759">
                  <c:v>-0.175591</c:v>
                </c:pt>
                <c:pt idx="83760">
                  <c:v>-0.17649000000000001</c:v>
                </c:pt>
                <c:pt idx="83761">
                  <c:v>-0.17741599999999999</c:v>
                </c:pt>
                <c:pt idx="83762">
                  <c:v>-0.178369</c:v>
                </c:pt>
                <c:pt idx="83763">
                  <c:v>-0.17934800000000001</c:v>
                </c:pt>
                <c:pt idx="83764">
                  <c:v>-0.18035300000000001</c:v>
                </c:pt>
                <c:pt idx="83765">
                  <c:v>-0.18138399999999999</c:v>
                </c:pt>
                <c:pt idx="83766">
                  <c:v>-0.18244199999999999</c:v>
                </c:pt>
                <c:pt idx="83767">
                  <c:v>-0.183528</c:v>
                </c:pt>
                <c:pt idx="83768">
                  <c:v>-0.184642</c:v>
                </c:pt>
                <c:pt idx="83769">
                  <c:v>-0.185783</c:v>
                </c:pt>
                <c:pt idx="83770">
                  <c:v>-0.18695200000000001</c:v>
                </c:pt>
                <c:pt idx="83771">
                  <c:v>-0.18814900000000001</c:v>
                </c:pt>
                <c:pt idx="83772">
                  <c:v>-0.18937000000000001</c:v>
                </c:pt>
                <c:pt idx="83773">
                  <c:v>-0.190607</c:v>
                </c:pt>
                <c:pt idx="83774">
                  <c:v>-0.191855</c:v>
                </c:pt>
                <c:pt idx="83775">
                  <c:v>-0.19311400000000001</c:v>
                </c:pt>
                <c:pt idx="83776">
                  <c:v>-0.194385</c:v>
                </c:pt>
                <c:pt idx="83777">
                  <c:v>-0.19567100000000001</c:v>
                </c:pt>
                <c:pt idx="83778">
                  <c:v>-0.19697500000000001</c:v>
                </c:pt>
                <c:pt idx="83779">
                  <c:v>-0.198295</c:v>
                </c:pt>
                <c:pt idx="83780">
                  <c:v>-0.199629</c:v>
                </c:pt>
                <c:pt idx="83781">
                  <c:v>-0.20097999999999999</c:v>
                </c:pt>
                <c:pt idx="83782">
                  <c:v>-0.20235</c:v>
                </c:pt>
                <c:pt idx="83783">
                  <c:v>-0.20374200000000001</c:v>
                </c:pt>
                <c:pt idx="83784">
                  <c:v>-0.20515700000000001</c:v>
                </c:pt>
                <c:pt idx="83785">
                  <c:v>-0.206592</c:v>
                </c:pt>
                <c:pt idx="83786">
                  <c:v>-0.20804600000000001</c:v>
                </c:pt>
                <c:pt idx="83787">
                  <c:v>-0.20951600000000001</c:v>
                </c:pt>
                <c:pt idx="83788">
                  <c:v>-0.211004</c:v>
                </c:pt>
                <c:pt idx="83789">
                  <c:v>-0.21251300000000001</c:v>
                </c:pt>
                <c:pt idx="83790">
                  <c:v>-0.21404100000000001</c:v>
                </c:pt>
                <c:pt idx="83791">
                  <c:v>-0.215585</c:v>
                </c:pt>
                <c:pt idx="83792">
                  <c:v>-0.217138</c:v>
                </c:pt>
                <c:pt idx="83793">
                  <c:v>-0.218695</c:v>
                </c:pt>
                <c:pt idx="83794">
                  <c:v>-0.220251</c:v>
                </c:pt>
                <c:pt idx="83795">
                  <c:v>-0.221803</c:v>
                </c:pt>
                <c:pt idx="83796">
                  <c:v>-0.22334499999999999</c:v>
                </c:pt>
                <c:pt idx="83797">
                  <c:v>-0.22487299999999999</c:v>
                </c:pt>
                <c:pt idx="83798">
                  <c:v>-0.226385</c:v>
                </c:pt>
                <c:pt idx="83799">
                  <c:v>-0.227879</c:v>
                </c:pt>
                <c:pt idx="83800">
                  <c:v>-0.229355</c:v>
                </c:pt>
                <c:pt idx="83801">
                  <c:v>-0.23081299999999999</c:v>
                </c:pt>
                <c:pt idx="83802">
                  <c:v>-0.23224900000000001</c:v>
                </c:pt>
                <c:pt idx="83803">
                  <c:v>-0.23366100000000001</c:v>
                </c:pt>
                <c:pt idx="83804">
                  <c:v>-0.235044</c:v>
                </c:pt>
                <c:pt idx="83805">
                  <c:v>-0.236397</c:v>
                </c:pt>
                <c:pt idx="83806">
                  <c:v>-0.23771700000000001</c:v>
                </c:pt>
                <c:pt idx="83807">
                  <c:v>-0.23899799999999999</c:v>
                </c:pt>
                <c:pt idx="83808">
                  <c:v>-0.240235</c:v>
                </c:pt>
                <c:pt idx="83809">
                  <c:v>-0.24143000000000001</c:v>
                </c:pt>
                <c:pt idx="83810">
                  <c:v>-0.242586</c:v>
                </c:pt>
                <c:pt idx="83811">
                  <c:v>-0.243705</c:v>
                </c:pt>
                <c:pt idx="83812">
                  <c:v>-0.24479000000000001</c:v>
                </c:pt>
                <c:pt idx="83813">
                  <c:v>-0.24584500000000001</c:v>
                </c:pt>
                <c:pt idx="83814">
                  <c:v>-0.24687200000000001</c:v>
                </c:pt>
                <c:pt idx="83815">
                  <c:v>-0.24786900000000001</c:v>
                </c:pt>
                <c:pt idx="83816">
                  <c:v>-0.248831</c:v>
                </c:pt>
                <c:pt idx="83817">
                  <c:v>-0.249753</c:v>
                </c:pt>
                <c:pt idx="83818">
                  <c:v>-0.250635</c:v>
                </c:pt>
                <c:pt idx="83819">
                  <c:v>-0.25147399999999998</c:v>
                </c:pt>
                <c:pt idx="83820">
                  <c:v>-0.25226799999999999</c:v>
                </c:pt>
                <c:pt idx="83821">
                  <c:v>-0.253023</c:v>
                </c:pt>
                <c:pt idx="83822">
                  <c:v>-0.25374000000000002</c:v>
                </c:pt>
                <c:pt idx="83823">
                  <c:v>-0.25442199999999998</c:v>
                </c:pt>
                <c:pt idx="83824">
                  <c:v>-0.25506499999999999</c:v>
                </c:pt>
                <c:pt idx="83825">
                  <c:v>-0.25566899999999998</c:v>
                </c:pt>
                <c:pt idx="83826">
                  <c:v>-0.25623099999999999</c:v>
                </c:pt>
                <c:pt idx="83827">
                  <c:v>-0.25675100000000001</c:v>
                </c:pt>
                <c:pt idx="83828">
                  <c:v>-0.25723000000000001</c:v>
                </c:pt>
                <c:pt idx="83829">
                  <c:v>-0.25767000000000001</c:v>
                </c:pt>
                <c:pt idx="83830">
                  <c:v>-0.25807099999999999</c:v>
                </c:pt>
                <c:pt idx="83831">
                  <c:v>-0.25843699999999997</c:v>
                </c:pt>
                <c:pt idx="83832">
                  <c:v>-0.258768</c:v>
                </c:pt>
                <c:pt idx="83833">
                  <c:v>-0.25906699999999999</c:v>
                </c:pt>
                <c:pt idx="83834">
                  <c:v>-0.25933899999999999</c:v>
                </c:pt>
                <c:pt idx="83835">
                  <c:v>-0.25958900000000001</c:v>
                </c:pt>
                <c:pt idx="83836">
                  <c:v>-0.25981799999999999</c:v>
                </c:pt>
                <c:pt idx="83837">
                  <c:v>-0.26002500000000001</c:v>
                </c:pt>
                <c:pt idx="83838">
                  <c:v>-0.26021100000000003</c:v>
                </c:pt>
                <c:pt idx="83839">
                  <c:v>-0.26038</c:v>
                </c:pt>
                <c:pt idx="83840">
                  <c:v>-0.26053300000000001</c:v>
                </c:pt>
                <c:pt idx="83841">
                  <c:v>-0.26067099999999999</c:v>
                </c:pt>
                <c:pt idx="83842">
                  <c:v>-0.26079200000000002</c:v>
                </c:pt>
                <c:pt idx="83843">
                  <c:v>-0.26089600000000002</c:v>
                </c:pt>
                <c:pt idx="83844">
                  <c:v>-0.26098900000000003</c:v>
                </c:pt>
                <c:pt idx="83845">
                  <c:v>-0.261073</c:v>
                </c:pt>
                <c:pt idx="83846">
                  <c:v>-0.26115100000000002</c:v>
                </c:pt>
                <c:pt idx="83847">
                  <c:v>-0.26122099999999998</c:v>
                </c:pt>
                <c:pt idx="83848">
                  <c:v>-0.26128699999999999</c:v>
                </c:pt>
                <c:pt idx="83849">
                  <c:v>-0.261353</c:v>
                </c:pt>
                <c:pt idx="83850">
                  <c:v>-0.26142500000000002</c:v>
                </c:pt>
                <c:pt idx="83851">
                  <c:v>-0.26150299999999999</c:v>
                </c:pt>
                <c:pt idx="83852">
                  <c:v>-0.26158799999999999</c:v>
                </c:pt>
                <c:pt idx="83853">
                  <c:v>-0.26167899999999999</c:v>
                </c:pt>
                <c:pt idx="83854">
                  <c:v>-0.26177600000000001</c:v>
                </c:pt>
                <c:pt idx="83855">
                  <c:v>-0.26188</c:v>
                </c:pt>
                <c:pt idx="83856">
                  <c:v>-0.26199299999999998</c:v>
                </c:pt>
                <c:pt idx="83857">
                  <c:v>-0.26211699999999999</c:v>
                </c:pt>
                <c:pt idx="83858">
                  <c:v>-0.26225100000000001</c:v>
                </c:pt>
                <c:pt idx="83859">
                  <c:v>-0.26239200000000001</c:v>
                </c:pt>
                <c:pt idx="83860">
                  <c:v>-0.26253100000000001</c:v>
                </c:pt>
                <c:pt idx="83861">
                  <c:v>-0.26265899999999998</c:v>
                </c:pt>
                <c:pt idx="83862">
                  <c:v>-0.26277499999999998</c:v>
                </c:pt>
                <c:pt idx="83863">
                  <c:v>-0.26287899999999997</c:v>
                </c:pt>
                <c:pt idx="83864">
                  <c:v>-0.26297100000000001</c:v>
                </c:pt>
                <c:pt idx="83865">
                  <c:v>-0.26305400000000001</c:v>
                </c:pt>
                <c:pt idx="83866">
                  <c:v>-0.263129</c:v>
                </c:pt>
                <c:pt idx="83867">
                  <c:v>-0.26319500000000001</c:v>
                </c:pt>
                <c:pt idx="83868">
                  <c:v>-0.26325300000000001</c:v>
                </c:pt>
                <c:pt idx="83869">
                  <c:v>-0.26330999999999999</c:v>
                </c:pt>
                <c:pt idx="83870">
                  <c:v>-0.263372</c:v>
                </c:pt>
                <c:pt idx="83871">
                  <c:v>-0.26344499999999998</c:v>
                </c:pt>
                <c:pt idx="83872">
                  <c:v>-0.26352999999999999</c:v>
                </c:pt>
                <c:pt idx="83873">
                  <c:v>-0.263631</c:v>
                </c:pt>
                <c:pt idx="83874">
                  <c:v>-0.26374500000000001</c:v>
                </c:pt>
                <c:pt idx="83875">
                  <c:v>-0.263874</c:v>
                </c:pt>
                <c:pt idx="83876">
                  <c:v>-0.26401400000000003</c:v>
                </c:pt>
                <c:pt idx="83877">
                  <c:v>-0.26416400000000001</c:v>
                </c:pt>
                <c:pt idx="83878">
                  <c:v>-0.264322</c:v>
                </c:pt>
                <c:pt idx="83879">
                  <c:v>-0.26448899999999997</c:v>
                </c:pt>
                <c:pt idx="83880">
                  <c:v>-0.264658</c:v>
                </c:pt>
                <c:pt idx="83881">
                  <c:v>-0.264822</c:v>
                </c:pt>
                <c:pt idx="83882">
                  <c:v>-0.26497399999999999</c:v>
                </c:pt>
                <c:pt idx="83883">
                  <c:v>-0.26510600000000001</c:v>
                </c:pt>
                <c:pt idx="83884">
                  <c:v>-0.26521</c:v>
                </c:pt>
                <c:pt idx="83885">
                  <c:v>-0.26528000000000002</c:v>
                </c:pt>
                <c:pt idx="83886">
                  <c:v>-0.265318</c:v>
                </c:pt>
                <c:pt idx="83887">
                  <c:v>-0.26532600000000001</c:v>
                </c:pt>
                <c:pt idx="83888">
                  <c:v>-0.26530599999999999</c:v>
                </c:pt>
                <c:pt idx="83889">
                  <c:v>-0.26525700000000002</c:v>
                </c:pt>
                <c:pt idx="83890">
                  <c:v>-0.26517800000000002</c:v>
                </c:pt>
                <c:pt idx="83891">
                  <c:v>-0.26506600000000002</c:v>
                </c:pt>
                <c:pt idx="83892">
                  <c:v>-0.26491599999999998</c:v>
                </c:pt>
                <c:pt idx="83893">
                  <c:v>-0.26472600000000002</c:v>
                </c:pt>
                <c:pt idx="83894">
                  <c:v>-0.26449800000000001</c:v>
                </c:pt>
                <c:pt idx="83895">
                  <c:v>-0.26423099999999999</c:v>
                </c:pt>
                <c:pt idx="83896">
                  <c:v>-0.26392399999999999</c:v>
                </c:pt>
                <c:pt idx="83897">
                  <c:v>-0.26358100000000001</c:v>
                </c:pt>
                <c:pt idx="83898">
                  <c:v>-0.26320399999999999</c:v>
                </c:pt>
                <c:pt idx="83899">
                  <c:v>-0.26280100000000001</c:v>
                </c:pt>
                <c:pt idx="83900">
                  <c:v>-0.26237300000000002</c:v>
                </c:pt>
                <c:pt idx="83901">
                  <c:v>-0.26192399999999999</c:v>
                </c:pt>
                <c:pt idx="83902">
                  <c:v>-0.26145099999999999</c:v>
                </c:pt>
                <c:pt idx="83903">
                  <c:v>-0.26095200000000002</c:v>
                </c:pt>
                <c:pt idx="83904">
                  <c:v>-0.26041900000000001</c:v>
                </c:pt>
                <c:pt idx="83905">
                  <c:v>-0.259851</c:v>
                </c:pt>
                <c:pt idx="83906">
                  <c:v>-0.25924700000000001</c:v>
                </c:pt>
                <c:pt idx="83907">
                  <c:v>-0.258608</c:v>
                </c:pt>
                <c:pt idx="83908">
                  <c:v>-0.257934</c:v>
                </c:pt>
                <c:pt idx="83909">
                  <c:v>-0.25722499999999998</c:v>
                </c:pt>
                <c:pt idx="83910">
                  <c:v>-0.25647700000000001</c:v>
                </c:pt>
                <c:pt idx="83911">
                  <c:v>-0.25568400000000002</c:v>
                </c:pt>
                <c:pt idx="83912">
                  <c:v>-0.25484299999999999</c:v>
                </c:pt>
                <c:pt idx="83913">
                  <c:v>-0.25395699999999999</c:v>
                </c:pt>
                <c:pt idx="83914">
                  <c:v>-0.25302999999999998</c:v>
                </c:pt>
                <c:pt idx="83915">
                  <c:v>-0.25206699999999999</c:v>
                </c:pt>
                <c:pt idx="83916">
                  <c:v>-0.25107000000000002</c:v>
                </c:pt>
                <c:pt idx="83917">
                  <c:v>-0.25004300000000002</c:v>
                </c:pt>
                <c:pt idx="83918">
                  <c:v>-0.24899199999999999</c:v>
                </c:pt>
                <c:pt idx="83919">
                  <c:v>-0.247917</c:v>
                </c:pt>
                <c:pt idx="83920">
                  <c:v>-0.24681900000000001</c:v>
                </c:pt>
                <c:pt idx="83921">
                  <c:v>-0.2457</c:v>
                </c:pt>
                <c:pt idx="83922">
                  <c:v>-0.24456600000000001</c:v>
                </c:pt>
                <c:pt idx="83923">
                  <c:v>-0.243421</c:v>
                </c:pt>
                <c:pt idx="83924">
                  <c:v>-0.24226</c:v>
                </c:pt>
                <c:pt idx="83925">
                  <c:v>-0.24108499999999999</c:v>
                </c:pt>
                <c:pt idx="83926">
                  <c:v>-0.239897</c:v>
                </c:pt>
                <c:pt idx="83927">
                  <c:v>-0.23869899999999999</c:v>
                </c:pt>
                <c:pt idx="83928">
                  <c:v>-0.23749000000000001</c:v>
                </c:pt>
                <c:pt idx="83929">
                  <c:v>-0.23626900000000001</c:v>
                </c:pt>
                <c:pt idx="83930">
                  <c:v>-0.23503299999999999</c:v>
                </c:pt>
                <c:pt idx="83931">
                  <c:v>-0.23378399999999999</c:v>
                </c:pt>
                <c:pt idx="83932">
                  <c:v>-0.23252700000000001</c:v>
                </c:pt>
                <c:pt idx="83933">
                  <c:v>-0.231266</c:v>
                </c:pt>
                <c:pt idx="83934">
                  <c:v>-0.23000399999999999</c:v>
                </c:pt>
                <c:pt idx="83935">
                  <c:v>-0.228743</c:v>
                </c:pt>
                <c:pt idx="83936">
                  <c:v>-0.227489</c:v>
                </c:pt>
                <c:pt idx="83937">
                  <c:v>-0.226245</c:v>
                </c:pt>
                <c:pt idx="83938">
                  <c:v>-0.22501099999999999</c:v>
                </c:pt>
                <c:pt idx="83939">
                  <c:v>-0.22378700000000001</c:v>
                </c:pt>
                <c:pt idx="83940">
                  <c:v>-0.222577</c:v>
                </c:pt>
                <c:pt idx="83941">
                  <c:v>-0.22137799999999999</c:v>
                </c:pt>
                <c:pt idx="83942">
                  <c:v>-0.220194</c:v>
                </c:pt>
                <c:pt idx="83943">
                  <c:v>-0.219031</c:v>
                </c:pt>
                <c:pt idx="83944">
                  <c:v>-0.217892</c:v>
                </c:pt>
                <c:pt idx="83945">
                  <c:v>-0.216778</c:v>
                </c:pt>
                <c:pt idx="83946">
                  <c:v>-0.215693</c:v>
                </c:pt>
                <c:pt idx="83947">
                  <c:v>-0.21463599999999999</c:v>
                </c:pt>
                <c:pt idx="83948">
                  <c:v>-0.21360199999999999</c:v>
                </c:pt>
                <c:pt idx="83949">
                  <c:v>-0.21259</c:v>
                </c:pt>
                <c:pt idx="83950">
                  <c:v>-0.21160100000000001</c:v>
                </c:pt>
                <c:pt idx="83951">
                  <c:v>-0.21063499999999999</c:v>
                </c:pt>
                <c:pt idx="83952">
                  <c:v>-0.20969299999999999</c:v>
                </c:pt>
                <c:pt idx="83953">
                  <c:v>-0.20877699999999999</c:v>
                </c:pt>
                <c:pt idx="83954">
                  <c:v>-0.20789299999999999</c:v>
                </c:pt>
                <c:pt idx="83955">
                  <c:v>-0.20704400000000001</c:v>
                </c:pt>
                <c:pt idx="83956">
                  <c:v>-0.206232</c:v>
                </c:pt>
                <c:pt idx="83957">
                  <c:v>-0.20546600000000001</c:v>
                </c:pt>
                <c:pt idx="83958">
                  <c:v>-0.20475299999999999</c:v>
                </c:pt>
                <c:pt idx="83959">
                  <c:v>-0.204099</c:v>
                </c:pt>
                <c:pt idx="83960">
                  <c:v>-0.20350799999999999</c:v>
                </c:pt>
                <c:pt idx="83961">
                  <c:v>-0.20297999999999999</c:v>
                </c:pt>
                <c:pt idx="83962">
                  <c:v>-0.202512</c:v>
                </c:pt>
                <c:pt idx="83963">
                  <c:v>-0.202098</c:v>
                </c:pt>
                <c:pt idx="83964">
                  <c:v>-0.201734</c:v>
                </c:pt>
                <c:pt idx="83965">
                  <c:v>-0.20142499999999999</c:v>
                </c:pt>
                <c:pt idx="83966">
                  <c:v>-0.201182</c:v>
                </c:pt>
                <c:pt idx="83967">
                  <c:v>-0.20100999999999999</c:v>
                </c:pt>
                <c:pt idx="83968">
                  <c:v>-0.200905</c:v>
                </c:pt>
                <c:pt idx="83969">
                  <c:v>-0.200854</c:v>
                </c:pt>
                <c:pt idx="83970">
                  <c:v>-0.200848</c:v>
                </c:pt>
                <c:pt idx="83971">
                  <c:v>-0.20088200000000001</c:v>
                </c:pt>
                <c:pt idx="83972">
                  <c:v>-0.20095099999999999</c:v>
                </c:pt>
                <c:pt idx="83973">
                  <c:v>-0.20105300000000001</c:v>
                </c:pt>
                <c:pt idx="83974">
                  <c:v>-0.201184</c:v>
                </c:pt>
                <c:pt idx="83975">
                  <c:v>-0.20135</c:v>
                </c:pt>
                <c:pt idx="83976">
                  <c:v>-0.20155999999999999</c:v>
                </c:pt>
                <c:pt idx="83977">
                  <c:v>-0.201816</c:v>
                </c:pt>
                <c:pt idx="83978">
                  <c:v>-0.20211799999999999</c:v>
                </c:pt>
                <c:pt idx="83979">
                  <c:v>-0.20246400000000001</c:v>
                </c:pt>
                <c:pt idx="83980">
                  <c:v>-0.20285300000000001</c:v>
                </c:pt>
                <c:pt idx="83981">
                  <c:v>-0.20328099999999999</c:v>
                </c:pt>
                <c:pt idx="83982">
                  <c:v>-0.20374800000000001</c:v>
                </c:pt>
                <c:pt idx="83983">
                  <c:v>-0.20425399999999999</c:v>
                </c:pt>
                <c:pt idx="83984">
                  <c:v>-0.20479800000000001</c:v>
                </c:pt>
                <c:pt idx="83985">
                  <c:v>-0.20537900000000001</c:v>
                </c:pt>
                <c:pt idx="83986">
                  <c:v>-0.20600099999999999</c:v>
                </c:pt>
                <c:pt idx="83987">
                  <c:v>-0.20666599999999999</c:v>
                </c:pt>
                <c:pt idx="83988">
                  <c:v>-0.20737</c:v>
                </c:pt>
                <c:pt idx="83989">
                  <c:v>-0.20811099999999999</c:v>
                </c:pt>
                <c:pt idx="83990">
                  <c:v>-0.20888200000000001</c:v>
                </c:pt>
                <c:pt idx="83991">
                  <c:v>-0.209677</c:v>
                </c:pt>
                <c:pt idx="83992">
                  <c:v>-0.21048900000000001</c:v>
                </c:pt>
                <c:pt idx="83993">
                  <c:v>-0.211317</c:v>
                </c:pt>
                <c:pt idx="83994">
                  <c:v>-0.21216399999999999</c:v>
                </c:pt>
                <c:pt idx="83995">
                  <c:v>-0.213034</c:v>
                </c:pt>
                <c:pt idx="83996">
                  <c:v>-0.213925</c:v>
                </c:pt>
                <c:pt idx="83997">
                  <c:v>-0.21482899999999999</c:v>
                </c:pt>
                <c:pt idx="83998">
                  <c:v>-0.21573700000000001</c:v>
                </c:pt>
                <c:pt idx="83999">
                  <c:v>-0.216644</c:v>
                </c:pt>
                <c:pt idx="84000">
                  <c:v>-0.217554</c:v>
                </c:pt>
                <c:pt idx="84001">
                  <c:v>-0.218473</c:v>
                </c:pt>
                <c:pt idx="84002">
                  <c:v>-0.21940499999999999</c:v>
                </c:pt>
                <c:pt idx="84003">
                  <c:v>-0.22034799999999999</c:v>
                </c:pt>
                <c:pt idx="84004">
                  <c:v>-0.221302</c:v>
                </c:pt>
                <c:pt idx="84005">
                  <c:v>-0.22226799999999999</c:v>
                </c:pt>
                <c:pt idx="84006">
                  <c:v>-0.223244</c:v>
                </c:pt>
                <c:pt idx="84007">
                  <c:v>-0.224222</c:v>
                </c:pt>
                <c:pt idx="84008">
                  <c:v>-0.22519900000000001</c:v>
                </c:pt>
                <c:pt idx="84009">
                  <c:v>-0.22617499999999999</c:v>
                </c:pt>
                <c:pt idx="84010">
                  <c:v>-0.227155</c:v>
                </c:pt>
                <c:pt idx="84011">
                  <c:v>-0.22813900000000001</c:v>
                </c:pt>
                <c:pt idx="84012">
                  <c:v>-0.22912299999999999</c:v>
                </c:pt>
                <c:pt idx="84013">
                  <c:v>-0.230101</c:v>
                </c:pt>
                <c:pt idx="84014">
                  <c:v>-0.23106599999999999</c:v>
                </c:pt>
                <c:pt idx="84015">
                  <c:v>-0.232011</c:v>
                </c:pt>
                <c:pt idx="84016">
                  <c:v>-0.232935</c:v>
                </c:pt>
                <c:pt idx="84017">
                  <c:v>-0.23383899999999999</c:v>
                </c:pt>
                <c:pt idx="84018">
                  <c:v>-0.23472299999999999</c:v>
                </c:pt>
                <c:pt idx="84019">
                  <c:v>-0.23558799999999999</c:v>
                </c:pt>
                <c:pt idx="84020">
                  <c:v>-0.23643600000000001</c:v>
                </c:pt>
                <c:pt idx="84021">
                  <c:v>-0.237264</c:v>
                </c:pt>
                <c:pt idx="84022">
                  <c:v>-0.23807</c:v>
                </c:pt>
                <c:pt idx="84023">
                  <c:v>-0.23885500000000001</c:v>
                </c:pt>
                <c:pt idx="84024">
                  <c:v>-0.239617</c:v>
                </c:pt>
                <c:pt idx="84025">
                  <c:v>-0.24035300000000001</c:v>
                </c:pt>
                <c:pt idx="84026">
                  <c:v>-0.241059</c:v>
                </c:pt>
                <c:pt idx="84027">
                  <c:v>-0.241733</c:v>
                </c:pt>
                <c:pt idx="84028">
                  <c:v>-0.24237900000000001</c:v>
                </c:pt>
                <c:pt idx="84029">
                  <c:v>-0.24299799999999999</c:v>
                </c:pt>
                <c:pt idx="84030">
                  <c:v>-0.243594</c:v>
                </c:pt>
                <c:pt idx="84031">
                  <c:v>-0.24416499999999999</c:v>
                </c:pt>
                <c:pt idx="84032">
                  <c:v>-0.24470600000000001</c:v>
                </c:pt>
                <c:pt idx="84033">
                  <c:v>-0.24521699999999999</c:v>
                </c:pt>
                <c:pt idx="84034">
                  <c:v>-0.245695</c:v>
                </c:pt>
                <c:pt idx="84035">
                  <c:v>-0.246141</c:v>
                </c:pt>
                <c:pt idx="84036">
                  <c:v>-0.24655199999999999</c:v>
                </c:pt>
                <c:pt idx="84037">
                  <c:v>-0.24693300000000001</c:v>
                </c:pt>
                <c:pt idx="84038">
                  <c:v>-0.247284</c:v>
                </c:pt>
                <c:pt idx="84039">
                  <c:v>-0.24760499999999999</c:v>
                </c:pt>
                <c:pt idx="84040">
                  <c:v>-0.247894</c:v>
                </c:pt>
                <c:pt idx="84041">
                  <c:v>-0.24815599999999999</c:v>
                </c:pt>
                <c:pt idx="84042">
                  <c:v>-0.248395</c:v>
                </c:pt>
                <c:pt idx="84043">
                  <c:v>-0.248614</c:v>
                </c:pt>
                <c:pt idx="84044">
                  <c:v>-0.248809</c:v>
                </c:pt>
                <c:pt idx="84045">
                  <c:v>-0.24898100000000001</c:v>
                </c:pt>
                <c:pt idx="84046">
                  <c:v>-0.24913399999999999</c:v>
                </c:pt>
                <c:pt idx="84047">
                  <c:v>-0.24926999999999999</c:v>
                </c:pt>
                <c:pt idx="84048">
                  <c:v>-0.249387</c:v>
                </c:pt>
                <c:pt idx="84049">
                  <c:v>-0.24948600000000001</c:v>
                </c:pt>
                <c:pt idx="84050">
                  <c:v>-0.24956100000000001</c:v>
                </c:pt>
                <c:pt idx="84051">
                  <c:v>-0.249609</c:v>
                </c:pt>
                <c:pt idx="84052">
                  <c:v>-0.24962899999999999</c:v>
                </c:pt>
                <c:pt idx="84053">
                  <c:v>-0.24962999999999999</c:v>
                </c:pt>
                <c:pt idx="84054">
                  <c:v>-0.24962100000000001</c:v>
                </c:pt>
                <c:pt idx="84055">
                  <c:v>-0.24960499999999999</c:v>
                </c:pt>
                <c:pt idx="84056">
                  <c:v>-0.24957599999999999</c:v>
                </c:pt>
                <c:pt idx="84057">
                  <c:v>-0.249524</c:v>
                </c:pt>
                <c:pt idx="84058">
                  <c:v>-0.249445</c:v>
                </c:pt>
                <c:pt idx="84059">
                  <c:v>-0.24934000000000001</c:v>
                </c:pt>
                <c:pt idx="84060">
                  <c:v>-0.24921399999999999</c:v>
                </c:pt>
                <c:pt idx="84061">
                  <c:v>-0.24906700000000001</c:v>
                </c:pt>
                <c:pt idx="84062">
                  <c:v>-0.24890300000000001</c:v>
                </c:pt>
                <c:pt idx="84063">
                  <c:v>-0.24873000000000001</c:v>
                </c:pt>
                <c:pt idx="84064">
                  <c:v>-0.248555</c:v>
                </c:pt>
                <c:pt idx="84065">
                  <c:v>-0.24837400000000001</c:v>
                </c:pt>
                <c:pt idx="84066">
                  <c:v>-0.24817400000000001</c:v>
                </c:pt>
                <c:pt idx="84067">
                  <c:v>-0.24795900000000001</c:v>
                </c:pt>
                <c:pt idx="84068">
                  <c:v>-0.24774599999999999</c:v>
                </c:pt>
                <c:pt idx="84069">
                  <c:v>-0.24753600000000001</c:v>
                </c:pt>
                <c:pt idx="84070">
                  <c:v>-0.24732599999999999</c:v>
                </c:pt>
                <c:pt idx="84071">
                  <c:v>-0.24712200000000001</c:v>
                </c:pt>
                <c:pt idx="84072">
                  <c:v>-0.24692800000000001</c:v>
                </c:pt>
                <c:pt idx="84073">
                  <c:v>-0.24674499999999999</c:v>
                </c:pt>
                <c:pt idx="84074">
                  <c:v>-0.24657399999999999</c:v>
                </c:pt>
                <c:pt idx="84075">
                  <c:v>-0.24641199999999999</c:v>
                </c:pt>
                <c:pt idx="84076">
                  <c:v>-0.246257</c:v>
                </c:pt>
                <c:pt idx="84077">
                  <c:v>-0.24610599999999999</c:v>
                </c:pt>
                <c:pt idx="84078">
                  <c:v>-0.24596000000000001</c:v>
                </c:pt>
                <c:pt idx="84079">
                  <c:v>-0.24581600000000001</c:v>
                </c:pt>
                <c:pt idx="84080">
                  <c:v>-0.245674</c:v>
                </c:pt>
                <c:pt idx="84081">
                  <c:v>-0.245534</c:v>
                </c:pt>
                <c:pt idx="84082">
                  <c:v>-0.24540200000000001</c:v>
                </c:pt>
                <c:pt idx="84083">
                  <c:v>-0.245283</c:v>
                </c:pt>
                <c:pt idx="84084">
                  <c:v>-0.24517800000000001</c:v>
                </c:pt>
                <c:pt idx="84085">
                  <c:v>-0.245084</c:v>
                </c:pt>
                <c:pt idx="84086">
                  <c:v>-0.24499899999999999</c:v>
                </c:pt>
                <c:pt idx="84087">
                  <c:v>-0.24493000000000001</c:v>
                </c:pt>
                <c:pt idx="84088">
                  <c:v>-0.24488399999999999</c:v>
                </c:pt>
                <c:pt idx="84089">
                  <c:v>-0.244864</c:v>
                </c:pt>
                <c:pt idx="84090">
                  <c:v>-0.24487200000000001</c:v>
                </c:pt>
                <c:pt idx="84091">
                  <c:v>-0.24490899999999999</c:v>
                </c:pt>
                <c:pt idx="84092">
                  <c:v>-0.244974</c:v>
                </c:pt>
                <c:pt idx="84093">
                  <c:v>-0.24507100000000001</c:v>
                </c:pt>
                <c:pt idx="84094">
                  <c:v>-0.245196</c:v>
                </c:pt>
                <c:pt idx="84095">
                  <c:v>-0.24534300000000001</c:v>
                </c:pt>
                <c:pt idx="84096">
                  <c:v>-0.245508</c:v>
                </c:pt>
                <c:pt idx="84097">
                  <c:v>-0.24569299999999999</c:v>
                </c:pt>
                <c:pt idx="84098">
                  <c:v>-0.24589800000000001</c:v>
                </c:pt>
                <c:pt idx="84099">
                  <c:v>-0.24612200000000001</c:v>
                </c:pt>
                <c:pt idx="84100">
                  <c:v>-0.246362</c:v>
                </c:pt>
                <c:pt idx="84101">
                  <c:v>-0.24661</c:v>
                </c:pt>
                <c:pt idx="84102">
                  <c:v>-0.246863</c:v>
                </c:pt>
                <c:pt idx="84103">
                  <c:v>-0.247118</c:v>
                </c:pt>
                <c:pt idx="84104">
                  <c:v>-0.24737700000000001</c:v>
                </c:pt>
                <c:pt idx="84105">
                  <c:v>-0.247642</c:v>
                </c:pt>
                <c:pt idx="84106">
                  <c:v>-0.247915</c:v>
                </c:pt>
                <c:pt idx="84107">
                  <c:v>-0.248196</c:v>
                </c:pt>
                <c:pt idx="84108">
                  <c:v>-0.24848200000000001</c:v>
                </c:pt>
                <c:pt idx="84109">
                  <c:v>-0.24876999999999999</c:v>
                </c:pt>
                <c:pt idx="84110">
                  <c:v>-0.249058</c:v>
                </c:pt>
                <c:pt idx="84111">
                  <c:v>-0.24934300000000001</c:v>
                </c:pt>
                <c:pt idx="84112">
                  <c:v>-0.24962100000000001</c:v>
                </c:pt>
                <c:pt idx="84113">
                  <c:v>-0.24988299999999999</c:v>
                </c:pt>
                <c:pt idx="84114">
                  <c:v>-0.25012600000000001</c:v>
                </c:pt>
                <c:pt idx="84115">
                  <c:v>-0.25035099999999999</c:v>
                </c:pt>
                <c:pt idx="84116">
                  <c:v>-0.25056200000000001</c:v>
                </c:pt>
                <c:pt idx="84117">
                  <c:v>-0.25075500000000001</c:v>
                </c:pt>
                <c:pt idx="84118">
                  <c:v>-0.25093300000000002</c:v>
                </c:pt>
                <c:pt idx="84119">
                  <c:v>-0.25109500000000001</c:v>
                </c:pt>
                <c:pt idx="84120">
                  <c:v>-0.25124299999999999</c:v>
                </c:pt>
                <c:pt idx="84121">
                  <c:v>-0.25137399999999999</c:v>
                </c:pt>
                <c:pt idx="84122">
                  <c:v>-0.25148799999999999</c:v>
                </c:pt>
                <c:pt idx="84123">
                  <c:v>-0.25158399999999997</c:v>
                </c:pt>
                <c:pt idx="84124">
                  <c:v>-0.25166100000000002</c:v>
                </c:pt>
                <c:pt idx="84125">
                  <c:v>-0.251716</c:v>
                </c:pt>
                <c:pt idx="84126">
                  <c:v>-0.25174299999999999</c:v>
                </c:pt>
                <c:pt idx="84127">
                  <c:v>-0.25174000000000002</c:v>
                </c:pt>
                <c:pt idx="84128">
                  <c:v>-0.25170700000000001</c:v>
                </c:pt>
                <c:pt idx="84129">
                  <c:v>-0.25164300000000001</c:v>
                </c:pt>
                <c:pt idx="84130">
                  <c:v>-0.25154900000000002</c:v>
                </c:pt>
                <c:pt idx="84131">
                  <c:v>-0.25142300000000001</c:v>
                </c:pt>
                <c:pt idx="84132">
                  <c:v>-0.25125799999999998</c:v>
                </c:pt>
                <c:pt idx="84133">
                  <c:v>-0.25104799999999999</c:v>
                </c:pt>
                <c:pt idx="84134">
                  <c:v>-0.25078800000000001</c:v>
                </c:pt>
                <c:pt idx="84135">
                  <c:v>-0.25047900000000001</c:v>
                </c:pt>
                <c:pt idx="84136">
                  <c:v>-0.25012000000000001</c:v>
                </c:pt>
                <c:pt idx="84137">
                  <c:v>-0.24971299999999999</c:v>
                </c:pt>
                <c:pt idx="84138">
                  <c:v>-0.24925700000000001</c:v>
                </c:pt>
                <c:pt idx="84139">
                  <c:v>-0.24875</c:v>
                </c:pt>
                <c:pt idx="84140">
                  <c:v>-0.24818599999999999</c:v>
                </c:pt>
                <c:pt idx="84141">
                  <c:v>-0.24756600000000001</c:v>
                </c:pt>
                <c:pt idx="84142">
                  <c:v>-0.246889</c:v>
                </c:pt>
                <c:pt idx="84143">
                  <c:v>-0.24615300000000001</c:v>
                </c:pt>
                <c:pt idx="84144">
                  <c:v>-0.24535499999999999</c:v>
                </c:pt>
                <c:pt idx="84145">
                  <c:v>-0.24449599999999999</c:v>
                </c:pt>
                <c:pt idx="84146">
                  <c:v>-0.24357899999999999</c:v>
                </c:pt>
                <c:pt idx="84147">
                  <c:v>-0.24260399999999999</c:v>
                </c:pt>
                <c:pt idx="84148">
                  <c:v>-0.24157200000000001</c:v>
                </c:pt>
                <c:pt idx="84149">
                  <c:v>-0.240483</c:v>
                </c:pt>
                <c:pt idx="84150">
                  <c:v>-0.23933499999999999</c:v>
                </c:pt>
                <c:pt idx="84151">
                  <c:v>-0.23813799999999999</c:v>
                </c:pt>
                <c:pt idx="84152">
                  <c:v>-0.23688899999999999</c:v>
                </c:pt>
                <c:pt idx="84153">
                  <c:v>-0.23555999999999999</c:v>
                </c:pt>
                <c:pt idx="84154">
                  <c:v>-0.23413700000000001</c:v>
                </c:pt>
                <c:pt idx="84155">
                  <c:v>-0.232656</c:v>
                </c:pt>
                <c:pt idx="84156">
                  <c:v>-0.23113500000000001</c:v>
                </c:pt>
                <c:pt idx="84157">
                  <c:v>-0.22955400000000001</c:v>
                </c:pt>
                <c:pt idx="84158">
                  <c:v>-0.227913</c:v>
                </c:pt>
                <c:pt idx="84159">
                  <c:v>-0.22622400000000001</c:v>
                </c:pt>
                <c:pt idx="84160">
                  <c:v>-0.22448799999999999</c:v>
                </c:pt>
                <c:pt idx="84161">
                  <c:v>-0.22270300000000001</c:v>
                </c:pt>
                <c:pt idx="84162">
                  <c:v>-0.22086700000000001</c:v>
                </c:pt>
                <c:pt idx="84163">
                  <c:v>-0.21897900000000001</c:v>
                </c:pt>
                <c:pt idx="84164">
                  <c:v>-0.21704200000000001</c:v>
                </c:pt>
                <c:pt idx="84165">
                  <c:v>-0.21506</c:v>
                </c:pt>
                <c:pt idx="84166">
                  <c:v>-0.213035</c:v>
                </c:pt>
                <c:pt idx="84167">
                  <c:v>-0.21096999999999999</c:v>
                </c:pt>
                <c:pt idx="84168">
                  <c:v>-0.20886399999999999</c:v>
                </c:pt>
                <c:pt idx="84169">
                  <c:v>-0.20672099999999999</c:v>
                </c:pt>
                <c:pt idx="84170">
                  <c:v>-0.20454600000000001</c:v>
                </c:pt>
                <c:pt idx="84171">
                  <c:v>-0.202348</c:v>
                </c:pt>
                <c:pt idx="84172">
                  <c:v>-0.20013500000000001</c:v>
                </c:pt>
                <c:pt idx="84173">
                  <c:v>-0.19791</c:v>
                </c:pt>
                <c:pt idx="84174">
                  <c:v>-0.19567799999999999</c:v>
                </c:pt>
                <c:pt idx="84175">
                  <c:v>-0.19344</c:v>
                </c:pt>
                <c:pt idx="84176">
                  <c:v>-0.19119900000000001</c:v>
                </c:pt>
                <c:pt idx="84177">
                  <c:v>-0.18895799999999999</c:v>
                </c:pt>
                <c:pt idx="84178">
                  <c:v>-0.18671399999999999</c:v>
                </c:pt>
                <c:pt idx="84179">
                  <c:v>-0.18446899999999999</c:v>
                </c:pt>
                <c:pt idx="84180">
                  <c:v>-0.182224</c:v>
                </c:pt>
                <c:pt idx="84181">
                  <c:v>-0.179982</c:v>
                </c:pt>
                <c:pt idx="84182">
                  <c:v>-0.17774400000000001</c:v>
                </c:pt>
                <c:pt idx="84183">
                  <c:v>-0.17551</c:v>
                </c:pt>
                <c:pt idx="84184">
                  <c:v>-0.17327999999999999</c:v>
                </c:pt>
                <c:pt idx="84185">
                  <c:v>-0.17105699999999999</c:v>
                </c:pt>
                <c:pt idx="84186">
                  <c:v>-0.16883999999999999</c:v>
                </c:pt>
                <c:pt idx="84187">
                  <c:v>-0.16663</c:v>
                </c:pt>
                <c:pt idx="84188">
                  <c:v>-0.16442699999999999</c:v>
                </c:pt>
                <c:pt idx="84189">
                  <c:v>-0.16223099999999999</c:v>
                </c:pt>
                <c:pt idx="84190">
                  <c:v>-0.16004399999999999</c:v>
                </c:pt>
                <c:pt idx="84191">
                  <c:v>-0.15786700000000001</c:v>
                </c:pt>
                <c:pt idx="84192">
                  <c:v>-0.15570300000000001</c:v>
                </c:pt>
                <c:pt idx="84193">
                  <c:v>-0.153556</c:v>
                </c:pt>
                <c:pt idx="84194">
                  <c:v>-0.15142900000000001</c:v>
                </c:pt>
                <c:pt idx="84195">
                  <c:v>-0.14932400000000001</c:v>
                </c:pt>
                <c:pt idx="84196">
                  <c:v>-0.14723900000000001</c:v>
                </c:pt>
                <c:pt idx="84197">
                  <c:v>-0.145176</c:v>
                </c:pt>
                <c:pt idx="84198">
                  <c:v>-0.14313400000000001</c:v>
                </c:pt>
                <c:pt idx="84199">
                  <c:v>-0.14111399999999999</c:v>
                </c:pt>
                <c:pt idx="84200">
                  <c:v>-0.13911599999999999</c:v>
                </c:pt>
                <c:pt idx="84201">
                  <c:v>-0.13714000000000001</c:v>
                </c:pt>
                <c:pt idx="84202">
                  <c:v>-0.135185</c:v>
                </c:pt>
                <c:pt idx="84203">
                  <c:v>-0.13325300000000001</c:v>
                </c:pt>
                <c:pt idx="84204">
                  <c:v>-0.13134599999999999</c:v>
                </c:pt>
                <c:pt idx="84205">
                  <c:v>-0.129466</c:v>
                </c:pt>
                <c:pt idx="84206">
                  <c:v>-0.12761800000000001</c:v>
                </c:pt>
                <c:pt idx="84207">
                  <c:v>-0.125807</c:v>
                </c:pt>
                <c:pt idx="84208">
                  <c:v>-0.12403500000000001</c:v>
                </c:pt>
                <c:pt idx="84209">
                  <c:v>-0.12230100000000001</c:v>
                </c:pt>
                <c:pt idx="84210">
                  <c:v>-0.120605</c:v>
                </c:pt>
                <c:pt idx="84211">
                  <c:v>-0.118947</c:v>
                </c:pt>
                <c:pt idx="84212">
                  <c:v>-0.117327</c:v>
                </c:pt>
                <c:pt idx="84213">
                  <c:v>-0.115742</c:v>
                </c:pt>
                <c:pt idx="84214">
                  <c:v>-0.114189</c:v>
                </c:pt>
                <c:pt idx="84215">
                  <c:v>-0.112667</c:v>
                </c:pt>
                <c:pt idx="84216">
                  <c:v>-0.111176</c:v>
                </c:pt>
                <c:pt idx="84217">
                  <c:v>-0.109719</c:v>
                </c:pt>
                <c:pt idx="84218">
                  <c:v>-0.108297</c:v>
                </c:pt>
                <c:pt idx="84219">
                  <c:v>-0.106909</c:v>
                </c:pt>
                <c:pt idx="84220">
                  <c:v>-0.10555</c:v>
                </c:pt>
                <c:pt idx="84221">
                  <c:v>-0.104214</c:v>
                </c:pt>
                <c:pt idx="84222">
                  <c:v>-0.102904</c:v>
                </c:pt>
                <c:pt idx="84223">
                  <c:v>-0.10162499999999999</c:v>
                </c:pt>
                <c:pt idx="84224">
                  <c:v>-0.100382</c:v>
                </c:pt>
                <c:pt idx="84225">
                  <c:v>-9.9177500000000002E-2</c:v>
                </c:pt>
                <c:pt idx="84226">
                  <c:v>-9.80153E-2</c:v>
                </c:pt>
                <c:pt idx="84227">
                  <c:v>-9.6893300000000002E-2</c:v>
                </c:pt>
                <c:pt idx="84228">
                  <c:v>-9.5808500000000005E-2</c:v>
                </c:pt>
                <c:pt idx="84229">
                  <c:v>-9.4762899999999997E-2</c:v>
                </c:pt>
                <c:pt idx="84230">
                  <c:v>-9.3759300000000004E-2</c:v>
                </c:pt>
                <c:pt idx="84231">
                  <c:v>-9.2799099999999995E-2</c:v>
                </c:pt>
                <c:pt idx="84232">
                  <c:v>-9.1885400000000006E-2</c:v>
                </c:pt>
                <c:pt idx="84233">
                  <c:v>-9.1020799999999999E-2</c:v>
                </c:pt>
                <c:pt idx="84234">
                  <c:v>-9.0204500000000007E-2</c:v>
                </c:pt>
                <c:pt idx="84235">
                  <c:v>-8.9435399999999998E-2</c:v>
                </c:pt>
                <c:pt idx="84236">
                  <c:v>-8.8712299999999994E-2</c:v>
                </c:pt>
                <c:pt idx="84237">
                  <c:v>-8.8033600000000004E-2</c:v>
                </c:pt>
                <c:pt idx="84238">
                  <c:v>-8.7401599999999996E-2</c:v>
                </c:pt>
                <c:pt idx="84239">
                  <c:v>-8.6821200000000001E-2</c:v>
                </c:pt>
                <c:pt idx="84240">
                  <c:v>-8.6277300000000001E-2</c:v>
                </c:pt>
                <c:pt idx="84241">
                  <c:v>-8.5739099999999999E-2</c:v>
                </c:pt>
                <c:pt idx="84242">
                  <c:v>-8.5217899999999999E-2</c:v>
                </c:pt>
                <c:pt idx="84243">
                  <c:v>-8.4746699999999994E-2</c:v>
                </c:pt>
                <c:pt idx="84244">
                  <c:v>-8.4318699999999996E-2</c:v>
                </c:pt>
                <c:pt idx="84245">
                  <c:v>-8.3920099999999997E-2</c:v>
                </c:pt>
                <c:pt idx="84246">
                  <c:v>-8.3558199999999999E-2</c:v>
                </c:pt>
                <c:pt idx="84247">
                  <c:v>-8.3237500000000006E-2</c:v>
                </c:pt>
                <c:pt idx="84248">
                  <c:v>-8.2955500000000001E-2</c:v>
                </c:pt>
                <c:pt idx="84249">
                  <c:v>-8.2710099999999995E-2</c:v>
                </c:pt>
                <c:pt idx="84250">
                  <c:v>-8.2499500000000003E-2</c:v>
                </c:pt>
                <c:pt idx="84251">
                  <c:v>-8.2323300000000002E-2</c:v>
                </c:pt>
                <c:pt idx="84252">
                  <c:v>-8.2182500000000006E-2</c:v>
                </c:pt>
                <c:pt idx="84253">
                  <c:v>-8.2078499999999999E-2</c:v>
                </c:pt>
                <c:pt idx="84254">
                  <c:v>-8.2011799999999996E-2</c:v>
                </c:pt>
                <c:pt idx="84255">
                  <c:v>-8.1983E-2</c:v>
                </c:pt>
                <c:pt idx="84256">
                  <c:v>-8.1993899999999995E-2</c:v>
                </c:pt>
                <c:pt idx="84257">
                  <c:v>-8.2046900000000006E-2</c:v>
                </c:pt>
                <c:pt idx="84258">
                  <c:v>-8.2144099999999998E-2</c:v>
                </c:pt>
                <c:pt idx="84259">
                  <c:v>-8.2288100000000003E-2</c:v>
                </c:pt>
                <c:pt idx="84260">
                  <c:v>-8.2481299999999994E-2</c:v>
                </c:pt>
                <c:pt idx="84261">
                  <c:v>-8.2724099999999995E-2</c:v>
                </c:pt>
                <c:pt idx="84262">
                  <c:v>-8.3014699999999997E-2</c:v>
                </c:pt>
                <c:pt idx="84263">
                  <c:v>-8.3350599999999997E-2</c:v>
                </c:pt>
                <c:pt idx="84264">
                  <c:v>-8.3729700000000004E-2</c:v>
                </c:pt>
                <c:pt idx="84265">
                  <c:v>-8.4150299999999997E-2</c:v>
                </c:pt>
                <c:pt idx="84266">
                  <c:v>-8.4610299999999999E-2</c:v>
                </c:pt>
                <c:pt idx="84267">
                  <c:v>-8.5108000000000003E-2</c:v>
                </c:pt>
                <c:pt idx="84268">
                  <c:v>-8.5642099999999999E-2</c:v>
                </c:pt>
                <c:pt idx="84269">
                  <c:v>-8.6211300000000005E-2</c:v>
                </c:pt>
                <c:pt idx="84270">
                  <c:v>-8.6813699999999994E-2</c:v>
                </c:pt>
                <c:pt idx="84271">
                  <c:v>-8.7447999999999998E-2</c:v>
                </c:pt>
                <c:pt idx="84272">
                  <c:v>-8.8111700000000001E-2</c:v>
                </c:pt>
                <c:pt idx="84273">
                  <c:v>-8.8801500000000005E-2</c:v>
                </c:pt>
                <c:pt idx="84274">
                  <c:v>-8.9515999999999998E-2</c:v>
                </c:pt>
                <c:pt idx="84275">
                  <c:v>-9.0253899999999998E-2</c:v>
                </c:pt>
                <c:pt idx="84276">
                  <c:v>-9.1014100000000001E-2</c:v>
                </c:pt>
                <c:pt idx="84277">
                  <c:v>-9.1795699999999994E-2</c:v>
                </c:pt>
                <c:pt idx="84278">
                  <c:v>-9.2598200000000006E-2</c:v>
                </c:pt>
                <c:pt idx="84279">
                  <c:v>-9.3421199999999996E-2</c:v>
                </c:pt>
                <c:pt idx="84280">
                  <c:v>-9.4264100000000003E-2</c:v>
                </c:pt>
                <c:pt idx="84281">
                  <c:v>-9.5126199999999994E-2</c:v>
                </c:pt>
                <c:pt idx="84282">
                  <c:v>-9.6006599999999997E-2</c:v>
                </c:pt>
                <c:pt idx="84283">
                  <c:v>-9.6904299999999999E-2</c:v>
                </c:pt>
                <c:pt idx="84284">
                  <c:v>-9.7817299999999996E-2</c:v>
                </c:pt>
                <c:pt idx="84285">
                  <c:v>-9.8744200000000004E-2</c:v>
                </c:pt>
                <c:pt idx="84286">
                  <c:v>-9.9683800000000003E-2</c:v>
                </c:pt>
                <c:pt idx="84287">
                  <c:v>-0.100634</c:v>
                </c:pt>
                <c:pt idx="84288">
                  <c:v>-0.101594</c:v>
                </c:pt>
                <c:pt idx="84289">
                  <c:v>-0.10256</c:v>
                </c:pt>
                <c:pt idx="84290">
                  <c:v>-0.103529</c:v>
                </c:pt>
                <c:pt idx="84291">
                  <c:v>-0.10449700000000001</c:v>
                </c:pt>
                <c:pt idx="84292">
                  <c:v>-0.105461</c:v>
                </c:pt>
                <c:pt idx="84293">
                  <c:v>-0.106422</c:v>
                </c:pt>
                <c:pt idx="84294">
                  <c:v>-0.107381</c:v>
                </c:pt>
                <c:pt idx="84295">
                  <c:v>-0.108338</c:v>
                </c:pt>
                <c:pt idx="84296">
                  <c:v>-0.109291</c:v>
                </c:pt>
                <c:pt idx="84297">
                  <c:v>-0.11024</c:v>
                </c:pt>
                <c:pt idx="84298">
                  <c:v>-0.111183</c:v>
                </c:pt>
                <c:pt idx="84299">
                  <c:v>-0.112118</c:v>
                </c:pt>
                <c:pt idx="84300">
                  <c:v>-0.113042</c:v>
                </c:pt>
                <c:pt idx="84301">
                  <c:v>-0.113952</c:v>
                </c:pt>
                <c:pt idx="84302">
                  <c:v>-0.114845</c:v>
                </c:pt>
                <c:pt idx="84303">
                  <c:v>-0.115721</c:v>
                </c:pt>
                <c:pt idx="84304">
                  <c:v>-0.11658</c:v>
                </c:pt>
                <c:pt idx="84305">
                  <c:v>-0.117423</c:v>
                </c:pt>
                <c:pt idx="84306">
                  <c:v>-0.11824900000000001</c:v>
                </c:pt>
                <c:pt idx="84307">
                  <c:v>-0.11905200000000001</c:v>
                </c:pt>
                <c:pt idx="84308">
                  <c:v>-0.119827</c:v>
                </c:pt>
                <c:pt idx="84309">
                  <c:v>-0.120573</c:v>
                </c:pt>
                <c:pt idx="84310">
                  <c:v>-0.12128899999999999</c:v>
                </c:pt>
                <c:pt idx="84311">
                  <c:v>-0.121975</c:v>
                </c:pt>
                <c:pt idx="84312">
                  <c:v>-0.122631</c:v>
                </c:pt>
                <c:pt idx="84313">
                  <c:v>-0.12325999999999999</c:v>
                </c:pt>
                <c:pt idx="84314">
                  <c:v>-0.12386</c:v>
                </c:pt>
                <c:pt idx="84315">
                  <c:v>-0.124427</c:v>
                </c:pt>
                <c:pt idx="84316">
                  <c:v>-0.124956</c:v>
                </c:pt>
                <c:pt idx="84317">
                  <c:v>-0.125448</c:v>
                </c:pt>
                <c:pt idx="84318">
                  <c:v>-0.12590899999999999</c:v>
                </c:pt>
                <c:pt idx="84319">
                  <c:v>-0.12633800000000001</c:v>
                </c:pt>
                <c:pt idx="84320">
                  <c:v>-0.12673699999999999</c:v>
                </c:pt>
                <c:pt idx="84321">
                  <c:v>-0.12710199999999999</c:v>
                </c:pt>
                <c:pt idx="84322">
                  <c:v>-0.12742999999999999</c:v>
                </c:pt>
                <c:pt idx="84323">
                  <c:v>-0.127722</c:v>
                </c:pt>
                <c:pt idx="84324">
                  <c:v>-0.12797500000000001</c:v>
                </c:pt>
                <c:pt idx="84325">
                  <c:v>-0.128188</c:v>
                </c:pt>
                <c:pt idx="84326">
                  <c:v>-0.128362</c:v>
                </c:pt>
                <c:pt idx="84327">
                  <c:v>-0.128498</c:v>
                </c:pt>
                <c:pt idx="84328">
                  <c:v>-0.12859699999999999</c:v>
                </c:pt>
                <c:pt idx="84329">
                  <c:v>-0.128661</c:v>
                </c:pt>
                <c:pt idx="84330">
                  <c:v>-0.128691</c:v>
                </c:pt>
                <c:pt idx="84331">
                  <c:v>-0.12868499999999999</c:v>
                </c:pt>
                <c:pt idx="84332">
                  <c:v>-0.12864400000000001</c:v>
                </c:pt>
                <c:pt idx="84333">
                  <c:v>-0.12856799999999999</c:v>
                </c:pt>
                <c:pt idx="84334">
                  <c:v>-0.12845599999999999</c:v>
                </c:pt>
                <c:pt idx="84335">
                  <c:v>-0.128305</c:v>
                </c:pt>
                <c:pt idx="84336">
                  <c:v>-0.12811500000000001</c:v>
                </c:pt>
                <c:pt idx="84337">
                  <c:v>-0.127885</c:v>
                </c:pt>
                <c:pt idx="84338">
                  <c:v>-0.12761700000000001</c:v>
                </c:pt>
                <c:pt idx="84339">
                  <c:v>-0.12731100000000001</c:v>
                </c:pt>
                <c:pt idx="84340">
                  <c:v>-0.126968</c:v>
                </c:pt>
                <c:pt idx="84341">
                  <c:v>-0.12658700000000001</c:v>
                </c:pt>
                <c:pt idx="84342">
                  <c:v>-0.126169</c:v>
                </c:pt>
                <c:pt idx="84343">
                  <c:v>-0.12571399999999999</c:v>
                </c:pt>
                <c:pt idx="84344">
                  <c:v>-0.125224</c:v>
                </c:pt>
                <c:pt idx="84345">
                  <c:v>-0.124697</c:v>
                </c:pt>
                <c:pt idx="84346">
                  <c:v>-0.12413399999999999</c:v>
                </c:pt>
                <c:pt idx="84347">
                  <c:v>-0.12353600000000001</c:v>
                </c:pt>
                <c:pt idx="84348">
                  <c:v>-0.122903</c:v>
                </c:pt>
                <c:pt idx="84349">
                  <c:v>-0.122237</c:v>
                </c:pt>
                <c:pt idx="84350">
                  <c:v>-0.12153700000000001</c:v>
                </c:pt>
                <c:pt idx="84351">
                  <c:v>-0.12080399999999999</c:v>
                </c:pt>
                <c:pt idx="84352">
                  <c:v>-0.120035</c:v>
                </c:pt>
                <c:pt idx="84353">
                  <c:v>-0.119231</c:v>
                </c:pt>
                <c:pt idx="84354">
                  <c:v>-0.118392</c:v>
                </c:pt>
                <c:pt idx="84355">
                  <c:v>-0.117519</c:v>
                </c:pt>
                <c:pt idx="84356">
                  <c:v>-0.11661100000000001</c:v>
                </c:pt>
                <c:pt idx="84357">
                  <c:v>-0.115671</c:v>
                </c:pt>
                <c:pt idx="84358">
                  <c:v>-0.11469799999999999</c:v>
                </c:pt>
                <c:pt idx="84359">
                  <c:v>-0.113693</c:v>
                </c:pt>
                <c:pt idx="84360">
                  <c:v>-0.11265600000000001</c:v>
                </c:pt>
                <c:pt idx="84361">
                  <c:v>-0.111586</c:v>
                </c:pt>
                <c:pt idx="84362">
                  <c:v>-0.110483</c:v>
                </c:pt>
                <c:pt idx="84363">
                  <c:v>-0.109346</c:v>
                </c:pt>
                <c:pt idx="84364">
                  <c:v>-0.10817599999999999</c:v>
                </c:pt>
                <c:pt idx="84365">
                  <c:v>-0.10697</c:v>
                </c:pt>
                <c:pt idx="84366">
                  <c:v>-0.10573200000000001</c:v>
                </c:pt>
                <c:pt idx="84367">
                  <c:v>-0.104461</c:v>
                </c:pt>
                <c:pt idx="84368">
                  <c:v>-0.10316</c:v>
                </c:pt>
                <c:pt idx="84369">
                  <c:v>-0.101827</c:v>
                </c:pt>
                <c:pt idx="84370">
                  <c:v>-0.100465</c:v>
                </c:pt>
                <c:pt idx="84371">
                  <c:v>-9.9072599999999997E-2</c:v>
                </c:pt>
                <c:pt idx="84372">
                  <c:v>-9.7651100000000005E-2</c:v>
                </c:pt>
                <c:pt idx="84373">
                  <c:v>-9.6200999999999995E-2</c:v>
                </c:pt>
                <c:pt idx="84374">
                  <c:v>-9.4723199999999994E-2</c:v>
                </c:pt>
                <c:pt idx="84375">
                  <c:v>-9.3218300000000004E-2</c:v>
                </c:pt>
                <c:pt idx="84376">
                  <c:v>-9.1686299999999998E-2</c:v>
                </c:pt>
                <c:pt idx="84377">
                  <c:v>-9.0127499999999999E-2</c:v>
                </c:pt>
                <c:pt idx="84378">
                  <c:v>-8.8542599999999999E-2</c:v>
                </c:pt>
                <c:pt idx="84379">
                  <c:v>-8.6931999999999995E-2</c:v>
                </c:pt>
                <c:pt idx="84380">
                  <c:v>-8.5296200000000003E-2</c:v>
                </c:pt>
                <c:pt idx="84381">
                  <c:v>-8.3635500000000002E-2</c:v>
                </c:pt>
                <c:pt idx="84382">
                  <c:v>-8.1950499999999996E-2</c:v>
                </c:pt>
                <c:pt idx="84383">
                  <c:v>-8.0241800000000002E-2</c:v>
                </c:pt>
                <c:pt idx="84384">
                  <c:v>-7.8509999999999996E-2</c:v>
                </c:pt>
                <c:pt idx="84385">
                  <c:v>-7.6755699999999996E-2</c:v>
                </c:pt>
                <c:pt idx="84386">
                  <c:v>-7.4978799999999998E-2</c:v>
                </c:pt>
                <c:pt idx="84387">
                  <c:v>-7.3178400000000005E-2</c:v>
                </c:pt>
                <c:pt idx="84388">
                  <c:v>-7.1354500000000001E-2</c:v>
                </c:pt>
                <c:pt idx="84389">
                  <c:v>-6.9507200000000005E-2</c:v>
                </c:pt>
                <c:pt idx="84390">
                  <c:v>-6.7636600000000005E-2</c:v>
                </c:pt>
                <c:pt idx="84391">
                  <c:v>-6.5743300000000005E-2</c:v>
                </c:pt>
                <c:pt idx="84392">
                  <c:v>-6.3828800000000005E-2</c:v>
                </c:pt>
                <c:pt idx="84393">
                  <c:v>-6.1894100000000001E-2</c:v>
                </c:pt>
                <c:pt idx="84394">
                  <c:v>-5.9938999999999999E-2</c:v>
                </c:pt>
                <c:pt idx="84395">
                  <c:v>-5.7963199999999999E-2</c:v>
                </c:pt>
                <c:pt idx="84396">
                  <c:v>-5.5967000000000003E-2</c:v>
                </c:pt>
                <c:pt idx="84397">
                  <c:v>-5.3951300000000001E-2</c:v>
                </c:pt>
                <c:pt idx="84398">
                  <c:v>-5.1917499999999998E-2</c:v>
                </c:pt>
                <c:pt idx="84399">
                  <c:v>-4.9866800000000003E-2</c:v>
                </c:pt>
                <c:pt idx="84400">
                  <c:v>-4.7800500000000003E-2</c:v>
                </c:pt>
                <c:pt idx="84401">
                  <c:v>-4.5719700000000002E-2</c:v>
                </c:pt>
                <c:pt idx="84402">
                  <c:v>-4.3625299999999999E-2</c:v>
                </c:pt>
                <c:pt idx="84403">
                  <c:v>-4.1518199999999998E-2</c:v>
                </c:pt>
                <c:pt idx="84404">
                  <c:v>-3.9399000000000003E-2</c:v>
                </c:pt>
                <c:pt idx="84405">
                  <c:v>-3.7268599999999999E-2</c:v>
                </c:pt>
                <c:pt idx="84406">
                  <c:v>-3.5127499999999999E-2</c:v>
                </c:pt>
                <c:pt idx="84407">
                  <c:v>-3.29751E-2</c:v>
                </c:pt>
                <c:pt idx="84408">
                  <c:v>-3.0811100000000001E-2</c:v>
                </c:pt>
                <c:pt idx="84409">
                  <c:v>-2.8636100000000001E-2</c:v>
                </c:pt>
                <c:pt idx="84410">
                  <c:v>-2.6451800000000001E-2</c:v>
                </c:pt>
                <c:pt idx="84411">
                  <c:v>-2.4259099999999999E-2</c:v>
                </c:pt>
                <c:pt idx="84412">
                  <c:v>-2.2058000000000001E-2</c:v>
                </c:pt>
                <c:pt idx="84413">
                  <c:v>-1.98488E-2</c:v>
                </c:pt>
                <c:pt idx="84414">
                  <c:v>-1.7632399999999999E-2</c:v>
                </c:pt>
                <c:pt idx="84415">
                  <c:v>-1.54098E-2</c:v>
                </c:pt>
                <c:pt idx="84416">
                  <c:v>-1.31821E-2</c:v>
                </c:pt>
                <c:pt idx="84417">
                  <c:v>-1.09503E-2</c:v>
                </c:pt>
                <c:pt idx="84418" formatCode="0.00E+00">
                  <c:v>-8.7151599999999996E-3</c:v>
                </c:pt>
                <c:pt idx="84419" formatCode="0.00E+00">
                  <c:v>-6.4778800000000001E-3</c:v>
                </c:pt>
                <c:pt idx="84420" formatCode="0.00E+00">
                  <c:v>-4.2396999999999999E-3</c:v>
                </c:pt>
                <c:pt idx="84421" formatCode="0.00E+00">
                  <c:v>-2.0016700000000001E-3</c:v>
                </c:pt>
                <c:pt idx="84422" formatCode="0.00E+00">
                  <c:v>2.3536499999999999E-4</c:v>
                </c:pt>
                <c:pt idx="84423" formatCode="0.00E+00">
                  <c:v>2.4707499999999999E-3</c:v>
                </c:pt>
                <c:pt idx="84424" formatCode="0.00E+00">
                  <c:v>4.70426E-3</c:v>
                </c:pt>
                <c:pt idx="84425" formatCode="0.00E+00">
                  <c:v>6.9360100000000003E-3</c:v>
                </c:pt>
                <c:pt idx="84426" formatCode="0.00E+00">
                  <c:v>9.1656900000000006E-3</c:v>
                </c:pt>
                <c:pt idx="84427">
                  <c:v>1.13924E-2</c:v>
                </c:pt>
                <c:pt idx="84428">
                  <c:v>1.36151E-2</c:v>
                </c:pt>
                <c:pt idx="84429">
                  <c:v>1.5832599999999999E-2</c:v>
                </c:pt>
                <c:pt idx="84430">
                  <c:v>1.8043699999999999E-2</c:v>
                </c:pt>
                <c:pt idx="84431">
                  <c:v>2.0247000000000001E-2</c:v>
                </c:pt>
                <c:pt idx="84432">
                  <c:v>2.24409E-2</c:v>
                </c:pt>
                <c:pt idx="84433">
                  <c:v>2.4624199999999999E-2</c:v>
                </c:pt>
                <c:pt idx="84434">
                  <c:v>2.6795699999999999E-2</c:v>
                </c:pt>
                <c:pt idx="84435">
                  <c:v>2.8954400000000002E-2</c:v>
                </c:pt>
                <c:pt idx="84436">
                  <c:v>3.1098899999999999E-2</c:v>
                </c:pt>
                <c:pt idx="84437">
                  <c:v>3.3228500000000001E-2</c:v>
                </c:pt>
                <c:pt idx="84438">
                  <c:v>3.5341900000000002E-2</c:v>
                </c:pt>
                <c:pt idx="84439">
                  <c:v>3.7438300000000001E-2</c:v>
                </c:pt>
                <c:pt idx="84440">
                  <c:v>3.9516700000000002E-2</c:v>
                </c:pt>
                <c:pt idx="84441">
                  <c:v>4.1576599999999998E-2</c:v>
                </c:pt>
                <c:pt idx="84442">
                  <c:v>4.3617400000000001E-2</c:v>
                </c:pt>
                <c:pt idx="84443">
                  <c:v>4.5638100000000001E-2</c:v>
                </c:pt>
                <c:pt idx="84444">
                  <c:v>4.76373E-2</c:v>
                </c:pt>
                <c:pt idx="84445">
                  <c:v>4.9612400000000001E-2</c:v>
                </c:pt>
                <c:pt idx="84446">
                  <c:v>5.1561999999999997E-2</c:v>
                </c:pt>
                <c:pt idx="84447">
                  <c:v>5.34853E-2</c:v>
                </c:pt>
                <c:pt idx="84448">
                  <c:v>5.5381800000000002E-2</c:v>
                </c:pt>
                <c:pt idx="84449">
                  <c:v>5.7250799999999998E-2</c:v>
                </c:pt>
                <c:pt idx="84450">
                  <c:v>5.9091299999999999E-2</c:v>
                </c:pt>
                <c:pt idx="84451">
                  <c:v>6.0902600000000001E-2</c:v>
                </c:pt>
                <c:pt idx="84452">
                  <c:v>6.2684199999999995E-2</c:v>
                </c:pt>
                <c:pt idx="84453">
                  <c:v>6.4435199999999998E-2</c:v>
                </c:pt>
                <c:pt idx="84454">
                  <c:v>6.6154599999999994E-2</c:v>
                </c:pt>
                <c:pt idx="84455">
                  <c:v>6.7841499999999999E-2</c:v>
                </c:pt>
                <c:pt idx="84456">
                  <c:v>6.9495299999999996E-2</c:v>
                </c:pt>
                <c:pt idx="84457">
                  <c:v>7.1114800000000006E-2</c:v>
                </c:pt>
                <c:pt idx="84458">
                  <c:v>7.2698600000000002E-2</c:v>
                </c:pt>
                <c:pt idx="84459">
                  <c:v>7.4246099999999995E-2</c:v>
                </c:pt>
                <c:pt idx="84460">
                  <c:v>7.5757199999999997E-2</c:v>
                </c:pt>
                <c:pt idx="84461">
                  <c:v>7.7231599999999997E-2</c:v>
                </c:pt>
                <c:pt idx="84462">
                  <c:v>7.8668399999999999E-2</c:v>
                </c:pt>
                <c:pt idx="84463">
                  <c:v>8.0066899999999996E-2</c:v>
                </c:pt>
                <c:pt idx="84464">
                  <c:v>8.1426499999999999E-2</c:v>
                </c:pt>
                <c:pt idx="84465">
                  <c:v>8.2746600000000003E-2</c:v>
                </c:pt>
                <c:pt idx="84466">
                  <c:v>8.4026000000000003E-2</c:v>
                </c:pt>
                <c:pt idx="84467">
                  <c:v>8.5263800000000001E-2</c:v>
                </c:pt>
                <c:pt idx="84468">
                  <c:v>8.6459300000000003E-2</c:v>
                </c:pt>
                <c:pt idx="84469">
                  <c:v>8.7611800000000004E-2</c:v>
                </c:pt>
                <c:pt idx="84470">
                  <c:v>8.87207E-2</c:v>
                </c:pt>
                <c:pt idx="84471">
                  <c:v>8.9785100000000007E-2</c:v>
                </c:pt>
                <c:pt idx="84472">
                  <c:v>9.0804200000000002E-2</c:v>
                </c:pt>
                <c:pt idx="84473">
                  <c:v>9.1777399999999995E-2</c:v>
                </c:pt>
                <c:pt idx="84474">
                  <c:v>9.2704400000000006E-2</c:v>
                </c:pt>
                <c:pt idx="84475">
                  <c:v>9.3585000000000002E-2</c:v>
                </c:pt>
                <c:pt idx="84476">
                  <c:v>9.44189E-2</c:v>
                </c:pt>
                <c:pt idx="84477">
                  <c:v>9.5205799999999993E-2</c:v>
                </c:pt>
                <c:pt idx="84478">
                  <c:v>9.59454E-2</c:v>
                </c:pt>
                <c:pt idx="84479">
                  <c:v>9.6637200000000006E-2</c:v>
                </c:pt>
                <c:pt idx="84480">
                  <c:v>9.7280900000000003E-2</c:v>
                </c:pt>
                <c:pt idx="84481">
                  <c:v>9.7876000000000005E-2</c:v>
                </c:pt>
                <c:pt idx="84482">
                  <c:v>9.8422700000000002E-2</c:v>
                </c:pt>
                <c:pt idx="84483">
                  <c:v>9.8921400000000007E-2</c:v>
                </c:pt>
                <c:pt idx="84484">
                  <c:v>9.9372299999999997E-2</c:v>
                </c:pt>
                <c:pt idx="84485">
                  <c:v>9.9774799999999997E-2</c:v>
                </c:pt>
                <c:pt idx="84486">
                  <c:v>0.10012799999999999</c:v>
                </c:pt>
                <c:pt idx="84487">
                  <c:v>0.10043199999999999</c:v>
                </c:pt>
                <c:pt idx="84488">
                  <c:v>0.100685</c:v>
                </c:pt>
                <c:pt idx="84489">
                  <c:v>0.10088800000000001</c:v>
                </c:pt>
                <c:pt idx="84490">
                  <c:v>0.10104</c:v>
                </c:pt>
                <c:pt idx="84491">
                  <c:v>0.10114099999999999</c:v>
                </c:pt>
                <c:pt idx="84492">
                  <c:v>0.101191</c:v>
                </c:pt>
                <c:pt idx="84493">
                  <c:v>0.10119</c:v>
                </c:pt>
                <c:pt idx="84494">
                  <c:v>0.10113999999999999</c:v>
                </c:pt>
                <c:pt idx="84495">
                  <c:v>0.10104</c:v>
                </c:pt>
                <c:pt idx="84496">
                  <c:v>0.10089099999999999</c:v>
                </c:pt>
                <c:pt idx="84497">
                  <c:v>0.100693</c:v>
                </c:pt>
                <c:pt idx="84498">
                  <c:v>0.10044699999999999</c:v>
                </c:pt>
                <c:pt idx="84499">
                  <c:v>0.10015300000000001</c:v>
                </c:pt>
                <c:pt idx="84500">
                  <c:v>9.9810899999999994E-2</c:v>
                </c:pt>
                <c:pt idx="84501">
                  <c:v>9.9421800000000005E-2</c:v>
                </c:pt>
                <c:pt idx="84502">
                  <c:v>9.8985600000000007E-2</c:v>
                </c:pt>
                <c:pt idx="84503">
                  <c:v>9.8502999999999993E-2</c:v>
                </c:pt>
                <c:pt idx="84504">
                  <c:v>9.7974000000000006E-2</c:v>
                </c:pt>
                <c:pt idx="84505">
                  <c:v>9.7398999999999999E-2</c:v>
                </c:pt>
                <c:pt idx="84506">
                  <c:v>9.6778199999999995E-2</c:v>
                </c:pt>
                <c:pt idx="84507">
                  <c:v>9.6112000000000003E-2</c:v>
                </c:pt>
                <c:pt idx="84508">
                  <c:v>9.5400799999999994E-2</c:v>
                </c:pt>
                <c:pt idx="84509">
                  <c:v>9.4644500000000006E-2</c:v>
                </c:pt>
                <c:pt idx="84510">
                  <c:v>9.3843599999999999E-2</c:v>
                </c:pt>
                <c:pt idx="84511">
                  <c:v>9.2999100000000001E-2</c:v>
                </c:pt>
                <c:pt idx="84512">
                  <c:v>9.2112299999999994E-2</c:v>
                </c:pt>
                <c:pt idx="84513">
                  <c:v>9.1184500000000002E-2</c:v>
                </c:pt>
                <c:pt idx="84514">
                  <c:v>9.0216900000000003E-2</c:v>
                </c:pt>
                <c:pt idx="84515">
                  <c:v>8.9210200000000003E-2</c:v>
                </c:pt>
                <c:pt idx="84516">
                  <c:v>8.8164900000000004E-2</c:v>
                </c:pt>
                <c:pt idx="84517">
                  <c:v>8.7081900000000004E-2</c:v>
                </c:pt>
                <c:pt idx="84518">
                  <c:v>8.5961599999999999E-2</c:v>
                </c:pt>
                <c:pt idx="84519">
                  <c:v>8.4804599999999994E-2</c:v>
                </c:pt>
                <c:pt idx="84520">
                  <c:v>8.36118E-2</c:v>
                </c:pt>
                <c:pt idx="84521">
                  <c:v>8.2383999999999999E-2</c:v>
                </c:pt>
                <c:pt idx="84522">
                  <c:v>8.1122E-2</c:v>
                </c:pt>
                <c:pt idx="84523">
                  <c:v>7.9826599999999998E-2</c:v>
                </c:pt>
                <c:pt idx="84524">
                  <c:v>7.8498799999999994E-2</c:v>
                </c:pt>
                <c:pt idx="84525">
                  <c:v>7.7139600000000003E-2</c:v>
                </c:pt>
                <c:pt idx="84526">
                  <c:v>7.5750399999999996E-2</c:v>
                </c:pt>
                <c:pt idx="84527">
                  <c:v>7.4332800000000004E-2</c:v>
                </c:pt>
                <c:pt idx="84528">
                  <c:v>7.2888599999999998E-2</c:v>
                </c:pt>
                <c:pt idx="84529">
                  <c:v>7.1419099999999999E-2</c:v>
                </c:pt>
                <c:pt idx="84530">
                  <c:v>6.9925500000000002E-2</c:v>
                </c:pt>
                <c:pt idx="84531">
                  <c:v>6.8409200000000003E-2</c:v>
                </c:pt>
                <c:pt idx="84532">
                  <c:v>6.6870399999999997E-2</c:v>
                </c:pt>
                <c:pt idx="84533">
                  <c:v>6.5308900000000003E-2</c:v>
                </c:pt>
                <c:pt idx="84534">
                  <c:v>6.3725400000000001E-2</c:v>
                </c:pt>
                <c:pt idx="84535">
                  <c:v>6.2121700000000002E-2</c:v>
                </c:pt>
                <c:pt idx="84536">
                  <c:v>6.0499799999999999E-2</c:v>
                </c:pt>
                <c:pt idx="84537">
                  <c:v>5.8861400000000001E-2</c:v>
                </c:pt>
                <c:pt idx="84538">
                  <c:v>5.7208200000000001E-2</c:v>
                </c:pt>
                <c:pt idx="84539">
                  <c:v>5.5541899999999998E-2</c:v>
                </c:pt>
                <c:pt idx="84540">
                  <c:v>5.38637E-2</c:v>
                </c:pt>
                <c:pt idx="84541">
                  <c:v>5.2175300000000001E-2</c:v>
                </c:pt>
                <c:pt idx="84542">
                  <c:v>5.0478700000000001E-2</c:v>
                </c:pt>
                <c:pt idx="84543">
                  <c:v>4.8776100000000003E-2</c:v>
                </c:pt>
                <c:pt idx="84544">
                  <c:v>4.7068899999999997E-2</c:v>
                </c:pt>
                <c:pt idx="84545">
                  <c:v>4.5358000000000002E-2</c:v>
                </c:pt>
                <c:pt idx="84546">
                  <c:v>4.3644299999999997E-2</c:v>
                </c:pt>
                <c:pt idx="84547">
                  <c:v>4.1929500000000001E-2</c:v>
                </c:pt>
                <c:pt idx="84548">
                  <c:v>4.0215399999999998E-2</c:v>
                </c:pt>
                <c:pt idx="84549">
                  <c:v>3.8503900000000001E-2</c:v>
                </c:pt>
                <c:pt idx="84550">
                  <c:v>3.6796500000000003E-2</c:v>
                </c:pt>
                <c:pt idx="84551">
                  <c:v>3.5095599999999998E-2</c:v>
                </c:pt>
                <c:pt idx="84552">
                  <c:v>3.3403000000000002E-2</c:v>
                </c:pt>
                <c:pt idx="84553">
                  <c:v>3.1720499999999999E-2</c:v>
                </c:pt>
                <c:pt idx="84554">
                  <c:v>3.0049800000000002E-2</c:v>
                </c:pt>
                <c:pt idx="84555">
                  <c:v>2.8392299999999999E-2</c:v>
                </c:pt>
                <c:pt idx="84556">
                  <c:v>2.6749499999999999E-2</c:v>
                </c:pt>
                <c:pt idx="84557">
                  <c:v>2.5122800000000001E-2</c:v>
                </c:pt>
                <c:pt idx="84558">
                  <c:v>2.35134E-2</c:v>
                </c:pt>
                <c:pt idx="84559">
                  <c:v>2.1922500000000001E-2</c:v>
                </c:pt>
                <c:pt idx="84560">
                  <c:v>2.0351500000000002E-2</c:v>
                </c:pt>
                <c:pt idx="84561">
                  <c:v>1.88025E-2</c:v>
                </c:pt>
                <c:pt idx="84562">
                  <c:v>1.7277600000000001E-2</c:v>
                </c:pt>
                <c:pt idx="84563">
                  <c:v>1.5778899999999998E-2</c:v>
                </c:pt>
                <c:pt idx="84564">
                  <c:v>1.43085E-2</c:v>
                </c:pt>
                <c:pt idx="84565">
                  <c:v>1.2867999999999999E-2</c:v>
                </c:pt>
                <c:pt idx="84566">
                  <c:v>1.1459199999999999E-2</c:v>
                </c:pt>
                <c:pt idx="84567">
                  <c:v>1.00836E-2</c:v>
                </c:pt>
                <c:pt idx="84568" formatCode="0.00E+00">
                  <c:v>8.7427300000000006E-3</c:v>
                </c:pt>
                <c:pt idx="84569" formatCode="0.00E+00">
                  <c:v>7.4384000000000004E-3</c:v>
                </c:pt>
                <c:pt idx="84570" formatCode="0.00E+00">
                  <c:v>6.1728099999999999E-3</c:v>
                </c:pt>
                <c:pt idx="84571" formatCode="0.00E+00">
                  <c:v>4.9481100000000004E-3</c:v>
                </c:pt>
                <c:pt idx="84572" formatCode="0.00E+00">
                  <c:v>3.7658100000000001E-3</c:v>
                </c:pt>
                <c:pt idx="84573" formatCode="0.00E+00">
                  <c:v>2.6265199999999998E-3</c:v>
                </c:pt>
                <c:pt idx="84574" formatCode="0.00E+00">
                  <c:v>1.5304400000000001E-3</c:v>
                </c:pt>
                <c:pt idx="84575" formatCode="0.00E+00">
                  <c:v>4.7838699999999999E-4</c:v>
                </c:pt>
                <c:pt idx="84576" formatCode="0.00E+00">
                  <c:v>-5.2824299999999996E-4</c:v>
                </c:pt>
                <c:pt idx="84577" formatCode="0.00E+00">
                  <c:v>-1.48836E-3</c:v>
                </c:pt>
                <c:pt idx="84578" formatCode="0.00E+00">
                  <c:v>-2.4011499999999999E-3</c:v>
                </c:pt>
                <c:pt idx="84579" formatCode="0.00E+00">
                  <c:v>-3.2651199999999998E-3</c:v>
                </c:pt>
                <c:pt idx="84580" formatCode="0.00E+00">
                  <c:v>-4.0780299999999998E-3</c:v>
                </c:pt>
                <c:pt idx="84581" formatCode="0.00E+00">
                  <c:v>-4.8379E-3</c:v>
                </c:pt>
                <c:pt idx="84582" formatCode="0.00E+00">
                  <c:v>-5.5435399999999996E-3</c:v>
                </c:pt>
                <c:pt idx="84583" formatCode="0.00E+00">
                  <c:v>-6.1939999999999999E-3</c:v>
                </c:pt>
                <c:pt idx="84584" formatCode="0.00E+00">
                  <c:v>-6.7878900000000004E-3</c:v>
                </c:pt>
                <c:pt idx="84585" formatCode="0.00E+00">
                  <c:v>-7.3233100000000004E-3</c:v>
                </c:pt>
                <c:pt idx="84586" formatCode="0.00E+00">
                  <c:v>-7.7985099999999998E-3</c:v>
                </c:pt>
                <c:pt idx="84587" formatCode="0.00E+00">
                  <c:v>-8.2124499999999996E-3</c:v>
                </c:pt>
                <c:pt idx="84588" formatCode="0.00E+00">
                  <c:v>-8.5644199999999997E-3</c:v>
                </c:pt>
                <c:pt idx="84589" formatCode="0.00E+00">
                  <c:v>-8.8532699999999999E-3</c:v>
                </c:pt>
                <c:pt idx="84590" formatCode="0.00E+00">
                  <c:v>-9.0778000000000005E-3</c:v>
                </c:pt>
                <c:pt idx="84591" formatCode="0.00E+00">
                  <c:v>-9.2375900000000004E-3</c:v>
                </c:pt>
                <c:pt idx="84592" formatCode="0.00E+00">
                  <c:v>-9.3326499999999996E-3</c:v>
                </c:pt>
                <c:pt idx="84593" formatCode="0.00E+00">
                  <c:v>-9.3627299999999997E-3</c:v>
                </c:pt>
                <c:pt idx="84594" formatCode="0.00E+00">
                  <c:v>-9.3273599999999998E-3</c:v>
                </c:pt>
                <c:pt idx="84595" formatCode="0.00E+00">
                  <c:v>-9.2262400000000001E-3</c:v>
                </c:pt>
                <c:pt idx="84596" formatCode="0.00E+00">
                  <c:v>-9.0591400000000002E-3</c:v>
                </c:pt>
                <c:pt idx="84597" formatCode="0.00E+00">
                  <c:v>-8.8258699999999995E-3</c:v>
                </c:pt>
                <c:pt idx="84598" formatCode="0.00E+00">
                  <c:v>-8.5261399999999998E-3</c:v>
                </c:pt>
                <c:pt idx="84599" formatCode="0.00E+00">
                  <c:v>-8.1591400000000005E-3</c:v>
                </c:pt>
                <c:pt idx="84600" formatCode="0.00E+00">
                  <c:v>-7.7236500000000003E-3</c:v>
                </c:pt>
                <c:pt idx="84601" formatCode="0.00E+00">
                  <c:v>-7.2187900000000001E-3</c:v>
                </c:pt>
                <c:pt idx="84602" formatCode="0.00E+00">
                  <c:v>-6.6444299999999998E-3</c:v>
                </c:pt>
                <c:pt idx="84603" formatCode="0.00E+00">
                  <c:v>-6.0006900000000004E-3</c:v>
                </c:pt>
                <c:pt idx="84604" formatCode="0.00E+00">
                  <c:v>-5.2874799999999998E-3</c:v>
                </c:pt>
                <c:pt idx="84605" formatCode="0.00E+00">
                  <c:v>-4.5048500000000003E-3</c:v>
                </c:pt>
                <c:pt idx="84606" formatCode="0.00E+00">
                  <c:v>-3.6533E-3</c:v>
                </c:pt>
                <c:pt idx="84607" formatCode="0.00E+00">
                  <c:v>-2.7333100000000001E-3</c:v>
                </c:pt>
                <c:pt idx="84608" formatCode="0.00E+00">
                  <c:v>-1.7453099999999999E-3</c:v>
                </c:pt>
                <c:pt idx="84609" formatCode="0.00E+00">
                  <c:v>-6.8993099999999996E-4</c:v>
                </c:pt>
                <c:pt idx="84610" formatCode="0.00E+00">
                  <c:v>4.3228E-4</c:v>
                </c:pt>
                <c:pt idx="84611" formatCode="0.00E+00">
                  <c:v>1.62082E-3</c:v>
                </c:pt>
                <c:pt idx="84612" formatCode="0.00E+00">
                  <c:v>2.8748900000000002E-3</c:v>
                </c:pt>
                <c:pt idx="84613" formatCode="0.00E+00">
                  <c:v>4.1937299999999997E-3</c:v>
                </c:pt>
                <c:pt idx="84614" formatCode="0.00E+00">
                  <c:v>5.5771500000000003E-3</c:v>
                </c:pt>
                <c:pt idx="84615" formatCode="0.00E+00">
                  <c:v>7.0251200000000001E-3</c:v>
                </c:pt>
                <c:pt idx="84616" formatCode="0.00E+00">
                  <c:v>8.5371900000000001E-3</c:v>
                </c:pt>
                <c:pt idx="84617">
                  <c:v>1.01128E-2</c:v>
                </c:pt>
                <c:pt idx="84618">
                  <c:v>1.1751299999999999E-2</c:v>
                </c:pt>
                <c:pt idx="84619">
                  <c:v>1.34515E-2</c:v>
                </c:pt>
                <c:pt idx="84620">
                  <c:v>1.52108E-2</c:v>
                </c:pt>
                <c:pt idx="84621">
                  <c:v>1.7026699999999999E-2</c:v>
                </c:pt>
                <c:pt idx="84622">
                  <c:v>1.8897500000000001E-2</c:v>
                </c:pt>
                <c:pt idx="84623">
                  <c:v>2.0822799999999999E-2</c:v>
                </c:pt>
                <c:pt idx="84624">
                  <c:v>2.28019E-2</c:v>
                </c:pt>
                <c:pt idx="84625">
                  <c:v>2.4833500000000001E-2</c:v>
                </c:pt>
                <c:pt idx="84626">
                  <c:v>2.6915999999999999E-2</c:v>
                </c:pt>
                <c:pt idx="84627">
                  <c:v>2.9047300000000002E-2</c:v>
                </c:pt>
                <c:pt idx="84628">
                  <c:v>3.1225699999999999E-2</c:v>
                </c:pt>
                <c:pt idx="84629">
                  <c:v>3.3449899999999998E-2</c:v>
                </c:pt>
                <c:pt idx="84630">
                  <c:v>3.5719000000000001E-2</c:v>
                </c:pt>
                <c:pt idx="84631">
                  <c:v>3.8032200000000002E-2</c:v>
                </c:pt>
                <c:pt idx="84632">
                  <c:v>4.0387300000000001E-2</c:v>
                </c:pt>
                <c:pt idx="84633">
                  <c:v>4.2781699999999999E-2</c:v>
                </c:pt>
                <c:pt idx="84634">
                  <c:v>4.5213000000000003E-2</c:v>
                </c:pt>
                <c:pt idx="84635">
                  <c:v>4.7678999999999999E-2</c:v>
                </c:pt>
                <c:pt idx="84636">
                  <c:v>5.0177399999999997E-2</c:v>
                </c:pt>
                <c:pt idx="84637">
                  <c:v>5.2705700000000001E-2</c:v>
                </c:pt>
                <c:pt idx="84638">
                  <c:v>5.5261900000000003E-2</c:v>
                </c:pt>
                <c:pt idx="84639">
                  <c:v>5.7844300000000001E-2</c:v>
                </c:pt>
                <c:pt idx="84640">
                  <c:v>6.0451400000000002E-2</c:v>
                </c:pt>
                <c:pt idx="84641">
                  <c:v>6.3081799999999993E-2</c:v>
                </c:pt>
                <c:pt idx="84642">
                  <c:v>6.5733600000000003E-2</c:v>
                </c:pt>
                <c:pt idx="84643">
                  <c:v>6.8404300000000001E-2</c:v>
                </c:pt>
                <c:pt idx="84644">
                  <c:v>7.1091199999999993E-2</c:v>
                </c:pt>
                <c:pt idx="84645">
                  <c:v>7.3791499999999996E-2</c:v>
                </c:pt>
                <c:pt idx="84646">
                  <c:v>7.6502200000000006E-2</c:v>
                </c:pt>
                <c:pt idx="84647">
                  <c:v>7.9220499999999999E-2</c:v>
                </c:pt>
                <c:pt idx="84648">
                  <c:v>8.19439E-2</c:v>
                </c:pt>
                <c:pt idx="84649">
                  <c:v>8.4670400000000007E-2</c:v>
                </c:pt>
                <c:pt idx="84650">
                  <c:v>8.7397299999999997E-2</c:v>
                </c:pt>
                <c:pt idx="84651">
                  <c:v>9.01222E-2</c:v>
                </c:pt>
                <c:pt idx="84652">
                  <c:v>9.2842900000000006E-2</c:v>
                </c:pt>
                <c:pt idx="84653">
                  <c:v>9.5557199999999995E-2</c:v>
                </c:pt>
                <c:pt idx="84654">
                  <c:v>9.8262600000000005E-2</c:v>
                </c:pt>
                <c:pt idx="84655">
                  <c:v>0.10095700000000001</c:v>
                </c:pt>
                <c:pt idx="84656">
                  <c:v>0.10363700000000001</c:v>
                </c:pt>
                <c:pt idx="84657">
                  <c:v>0.10630199999999999</c:v>
                </c:pt>
                <c:pt idx="84658">
                  <c:v>0.108948</c:v>
                </c:pt>
                <c:pt idx="84659">
                  <c:v>0.11157300000000001</c:v>
                </c:pt>
                <c:pt idx="84660">
                  <c:v>0.114175</c:v>
                </c:pt>
                <c:pt idx="84661">
                  <c:v>0.11675000000000001</c:v>
                </c:pt>
                <c:pt idx="84662">
                  <c:v>0.119295</c:v>
                </c:pt>
                <c:pt idx="84663">
                  <c:v>0.121807</c:v>
                </c:pt>
                <c:pt idx="84664">
                  <c:v>0.12428500000000001</c:v>
                </c:pt>
                <c:pt idx="84665">
                  <c:v>0.12672600000000001</c:v>
                </c:pt>
                <c:pt idx="84666">
                  <c:v>0.12912699999999999</c:v>
                </c:pt>
                <c:pt idx="84667">
                  <c:v>0.13148599999999999</c:v>
                </c:pt>
                <c:pt idx="84668">
                  <c:v>0.133802</c:v>
                </c:pt>
                <c:pt idx="84669">
                  <c:v>0.136073</c:v>
                </c:pt>
                <c:pt idx="84670">
                  <c:v>0.138295</c:v>
                </c:pt>
                <c:pt idx="84671">
                  <c:v>0.14046800000000001</c:v>
                </c:pt>
                <c:pt idx="84672">
                  <c:v>0.14258899999999999</c:v>
                </c:pt>
                <c:pt idx="84673">
                  <c:v>0.14465800000000001</c:v>
                </c:pt>
                <c:pt idx="84674">
                  <c:v>0.146672</c:v>
                </c:pt>
                <c:pt idx="84675">
                  <c:v>0.14862900000000001</c:v>
                </c:pt>
                <c:pt idx="84676">
                  <c:v>0.150529</c:v>
                </c:pt>
                <c:pt idx="84677">
                  <c:v>0.152368</c:v>
                </c:pt>
                <c:pt idx="84678">
                  <c:v>0.15414600000000001</c:v>
                </c:pt>
                <c:pt idx="84679">
                  <c:v>0.15586</c:v>
                </c:pt>
                <c:pt idx="84680">
                  <c:v>0.15750500000000001</c:v>
                </c:pt>
                <c:pt idx="84681">
                  <c:v>0.159082</c:v>
                </c:pt>
                <c:pt idx="84682">
                  <c:v>0.16058900000000001</c:v>
                </c:pt>
                <c:pt idx="84683">
                  <c:v>0.162023</c:v>
                </c:pt>
                <c:pt idx="84684">
                  <c:v>0.163385</c:v>
                </c:pt>
                <c:pt idx="84685">
                  <c:v>0.16467399999999999</c:v>
                </c:pt>
                <c:pt idx="84686">
                  <c:v>0.16588700000000001</c:v>
                </c:pt>
                <c:pt idx="84687">
                  <c:v>0.16702400000000001</c:v>
                </c:pt>
                <c:pt idx="84688">
                  <c:v>0.16808400000000001</c:v>
                </c:pt>
                <c:pt idx="84689">
                  <c:v>0.16906599999999999</c:v>
                </c:pt>
                <c:pt idx="84690">
                  <c:v>0.16996900000000001</c:v>
                </c:pt>
                <c:pt idx="84691">
                  <c:v>0.170792</c:v>
                </c:pt>
                <c:pt idx="84692">
                  <c:v>0.17153599999999999</c:v>
                </c:pt>
                <c:pt idx="84693">
                  <c:v>0.17219899999999999</c:v>
                </c:pt>
                <c:pt idx="84694">
                  <c:v>0.17278299999999999</c:v>
                </c:pt>
                <c:pt idx="84695">
                  <c:v>0.173286</c:v>
                </c:pt>
                <c:pt idx="84696">
                  <c:v>0.173709</c:v>
                </c:pt>
                <c:pt idx="84697">
                  <c:v>0.17405000000000001</c:v>
                </c:pt>
                <c:pt idx="84698">
                  <c:v>0.17430999999999999</c:v>
                </c:pt>
                <c:pt idx="84699">
                  <c:v>0.17448900000000001</c:v>
                </c:pt>
                <c:pt idx="84700">
                  <c:v>0.17458699999999999</c:v>
                </c:pt>
                <c:pt idx="84701">
                  <c:v>0.17460400000000001</c:v>
                </c:pt>
                <c:pt idx="84702">
                  <c:v>0.17454</c:v>
                </c:pt>
                <c:pt idx="84703">
                  <c:v>0.174396</c:v>
                </c:pt>
                <c:pt idx="84704">
                  <c:v>0.17417199999999999</c:v>
                </c:pt>
                <c:pt idx="84705">
                  <c:v>0.173869</c:v>
                </c:pt>
                <c:pt idx="84706">
                  <c:v>0.173488</c:v>
                </c:pt>
                <c:pt idx="84707">
                  <c:v>0.17302999999999999</c:v>
                </c:pt>
                <c:pt idx="84708">
                  <c:v>0.17249400000000001</c:v>
                </c:pt>
                <c:pt idx="84709">
                  <c:v>0.17188300000000001</c:v>
                </c:pt>
                <c:pt idx="84710">
                  <c:v>0.17119500000000001</c:v>
                </c:pt>
                <c:pt idx="84711">
                  <c:v>0.170434</c:v>
                </c:pt>
                <c:pt idx="84712">
                  <c:v>0.1696</c:v>
                </c:pt>
                <c:pt idx="84713">
                  <c:v>0.16869500000000001</c:v>
                </c:pt>
                <c:pt idx="84714">
                  <c:v>0.16771900000000001</c:v>
                </c:pt>
                <c:pt idx="84715">
                  <c:v>0.16667199999999999</c:v>
                </c:pt>
                <c:pt idx="84716">
                  <c:v>0.16555800000000001</c:v>
                </c:pt>
                <c:pt idx="84717">
                  <c:v>0.164377</c:v>
                </c:pt>
                <c:pt idx="84718">
                  <c:v>0.163133</c:v>
                </c:pt>
                <c:pt idx="84719">
                  <c:v>0.161828</c:v>
                </c:pt>
                <c:pt idx="84720">
                  <c:v>0.16046299999999999</c:v>
                </c:pt>
                <c:pt idx="84721">
                  <c:v>0.15904099999999999</c:v>
                </c:pt>
                <c:pt idx="84722">
                  <c:v>0.15756200000000001</c:v>
                </c:pt>
                <c:pt idx="84723">
                  <c:v>0.15603</c:v>
                </c:pt>
                <c:pt idx="84724">
                  <c:v>0.154444</c:v>
                </c:pt>
                <c:pt idx="84725">
                  <c:v>0.152808</c:v>
                </c:pt>
                <c:pt idx="84726">
                  <c:v>0.15112300000000001</c:v>
                </c:pt>
                <c:pt idx="84727">
                  <c:v>0.149391</c:v>
                </c:pt>
                <c:pt idx="84728">
                  <c:v>0.147617</c:v>
                </c:pt>
                <c:pt idx="84729">
                  <c:v>0.14580299999999999</c:v>
                </c:pt>
                <c:pt idx="84730">
                  <c:v>0.143952</c:v>
                </c:pt>
                <c:pt idx="84731">
                  <c:v>0.142066</c:v>
                </c:pt>
                <c:pt idx="84732">
                  <c:v>0.14014799999999999</c:v>
                </c:pt>
                <c:pt idx="84733">
                  <c:v>0.13820199999999999</c:v>
                </c:pt>
                <c:pt idx="84734">
                  <c:v>0.13622799999999999</c:v>
                </c:pt>
                <c:pt idx="84735">
                  <c:v>0.13422999999999999</c:v>
                </c:pt>
                <c:pt idx="84736">
                  <c:v>0.13220999999999999</c:v>
                </c:pt>
                <c:pt idx="84737">
                  <c:v>0.13017100000000001</c:v>
                </c:pt>
                <c:pt idx="84738">
                  <c:v>0.12811600000000001</c:v>
                </c:pt>
                <c:pt idx="84739">
                  <c:v>0.12604499999999999</c:v>
                </c:pt>
                <c:pt idx="84740">
                  <c:v>0.123963</c:v>
                </c:pt>
                <c:pt idx="84741">
                  <c:v>0.12187199999999999</c:v>
                </c:pt>
                <c:pt idx="84742">
                  <c:v>0.11977400000000001</c:v>
                </c:pt>
                <c:pt idx="84743">
                  <c:v>0.117672</c:v>
                </c:pt>
                <c:pt idx="84744">
                  <c:v>0.115568</c:v>
                </c:pt>
                <c:pt idx="84745">
                  <c:v>0.113466</c:v>
                </c:pt>
                <c:pt idx="84746">
                  <c:v>0.11136799999999999</c:v>
                </c:pt>
                <c:pt idx="84747">
                  <c:v>0.109276</c:v>
                </c:pt>
                <c:pt idx="84748">
                  <c:v>0.107194</c:v>
                </c:pt>
                <c:pt idx="84749">
                  <c:v>0.10512299999999999</c:v>
                </c:pt>
                <c:pt idx="84750">
                  <c:v>0.10306700000000001</c:v>
                </c:pt>
                <c:pt idx="84751">
                  <c:v>0.10102899999999999</c:v>
                </c:pt>
                <c:pt idx="84752">
                  <c:v>9.9011000000000002E-2</c:v>
                </c:pt>
                <c:pt idx="84753">
                  <c:v>9.7014600000000006E-2</c:v>
                </c:pt>
                <c:pt idx="84754">
                  <c:v>9.5041899999999999E-2</c:v>
                </c:pt>
                <c:pt idx="84755">
                  <c:v>9.3094899999999994E-2</c:v>
                </c:pt>
                <c:pt idx="84756">
                  <c:v>9.1176300000000002E-2</c:v>
                </c:pt>
                <c:pt idx="84757">
                  <c:v>8.9289099999999996E-2</c:v>
                </c:pt>
                <c:pt idx="84758">
                  <c:v>8.7435600000000002E-2</c:v>
                </c:pt>
                <c:pt idx="84759">
                  <c:v>8.5618E-2</c:v>
                </c:pt>
                <c:pt idx="84760">
                  <c:v>8.3838499999999996E-2</c:v>
                </c:pt>
                <c:pt idx="84761">
                  <c:v>8.2099099999999994E-2</c:v>
                </c:pt>
                <c:pt idx="84762">
                  <c:v>8.0401600000000004E-2</c:v>
                </c:pt>
                <c:pt idx="84763">
                  <c:v>7.8747600000000001E-2</c:v>
                </c:pt>
                <c:pt idx="84764">
                  <c:v>7.7138600000000002E-2</c:v>
                </c:pt>
                <c:pt idx="84765">
                  <c:v>7.5575799999999999E-2</c:v>
                </c:pt>
                <c:pt idx="84766">
                  <c:v>7.4060699999999993E-2</c:v>
                </c:pt>
                <c:pt idx="84767">
                  <c:v>7.2594199999999998E-2</c:v>
                </c:pt>
                <c:pt idx="84768">
                  <c:v>7.1177199999999996E-2</c:v>
                </c:pt>
                <c:pt idx="84769">
                  <c:v>6.9810800000000006E-2</c:v>
                </c:pt>
                <c:pt idx="84770">
                  <c:v>6.8496600000000005E-2</c:v>
                </c:pt>
                <c:pt idx="84771">
                  <c:v>6.7236500000000005E-2</c:v>
                </c:pt>
                <c:pt idx="84772">
                  <c:v>6.6032300000000002E-2</c:v>
                </c:pt>
                <c:pt idx="84773">
                  <c:v>6.4885100000000001E-2</c:v>
                </c:pt>
                <c:pt idx="84774">
                  <c:v>6.3795400000000002E-2</c:v>
                </c:pt>
                <c:pt idx="84775">
                  <c:v>6.2763299999999994E-2</c:v>
                </c:pt>
                <c:pt idx="84776">
                  <c:v>6.1788999999999997E-2</c:v>
                </c:pt>
                <c:pt idx="84777">
                  <c:v>6.0872500000000003E-2</c:v>
                </c:pt>
                <c:pt idx="84778">
                  <c:v>6.0014100000000001E-2</c:v>
                </c:pt>
                <c:pt idx="84779">
                  <c:v>5.9214000000000003E-2</c:v>
                </c:pt>
                <c:pt idx="84780">
                  <c:v>5.8472700000000002E-2</c:v>
                </c:pt>
                <c:pt idx="84781">
                  <c:v>5.77902E-2</c:v>
                </c:pt>
                <c:pt idx="84782">
                  <c:v>5.7166399999999999E-2</c:v>
                </c:pt>
                <c:pt idx="84783">
                  <c:v>5.6600999999999999E-2</c:v>
                </c:pt>
                <c:pt idx="84784">
                  <c:v>5.6093900000000002E-2</c:v>
                </c:pt>
                <c:pt idx="84785">
                  <c:v>5.5644800000000001E-2</c:v>
                </c:pt>
                <c:pt idx="84786">
                  <c:v>5.5253400000000001E-2</c:v>
                </c:pt>
                <c:pt idx="84787">
                  <c:v>5.4919299999999997E-2</c:v>
                </c:pt>
                <c:pt idx="84788">
                  <c:v>5.4641700000000001E-2</c:v>
                </c:pt>
                <c:pt idx="84789">
                  <c:v>5.4419700000000001E-2</c:v>
                </c:pt>
                <c:pt idx="84790">
                  <c:v>5.4252500000000002E-2</c:v>
                </c:pt>
                <c:pt idx="84791">
                  <c:v>5.4139699999999999E-2</c:v>
                </c:pt>
                <c:pt idx="84792">
                  <c:v>5.4080099999999999E-2</c:v>
                </c:pt>
                <c:pt idx="84793">
                  <c:v>5.4072799999999997E-2</c:v>
                </c:pt>
                <c:pt idx="84794">
                  <c:v>5.4116600000000001E-2</c:v>
                </c:pt>
                <c:pt idx="84795">
                  <c:v>5.4210099999999997E-2</c:v>
                </c:pt>
                <c:pt idx="84796">
                  <c:v>5.4351700000000003E-2</c:v>
                </c:pt>
                <c:pt idx="84797">
                  <c:v>5.4539600000000001E-2</c:v>
                </c:pt>
                <c:pt idx="84798">
                  <c:v>5.4772899999999999E-2</c:v>
                </c:pt>
                <c:pt idx="84799">
                  <c:v>5.5050099999999998E-2</c:v>
                </c:pt>
                <c:pt idx="84800">
                  <c:v>5.5369000000000002E-2</c:v>
                </c:pt>
                <c:pt idx="84801">
                  <c:v>5.5727600000000002E-2</c:v>
                </c:pt>
                <c:pt idx="84802">
                  <c:v>5.6124100000000003E-2</c:v>
                </c:pt>
                <c:pt idx="84803">
                  <c:v>5.6557099999999999E-2</c:v>
                </c:pt>
                <c:pt idx="84804">
                  <c:v>5.70248E-2</c:v>
                </c:pt>
                <c:pt idx="84805">
                  <c:v>5.75255E-2</c:v>
                </c:pt>
                <c:pt idx="84806">
                  <c:v>5.8057499999999998E-2</c:v>
                </c:pt>
                <c:pt idx="84807">
                  <c:v>5.8618799999999999E-2</c:v>
                </c:pt>
                <c:pt idx="84808">
                  <c:v>5.9207200000000001E-2</c:v>
                </c:pt>
                <c:pt idx="84809">
                  <c:v>5.9820699999999997E-2</c:v>
                </c:pt>
                <c:pt idx="84810">
                  <c:v>6.0457200000000003E-2</c:v>
                </c:pt>
                <c:pt idx="84811">
                  <c:v>6.1114700000000001E-2</c:v>
                </c:pt>
                <c:pt idx="84812">
                  <c:v>6.1790999999999999E-2</c:v>
                </c:pt>
                <c:pt idx="84813">
                  <c:v>6.2483900000000002E-2</c:v>
                </c:pt>
                <c:pt idx="84814">
                  <c:v>6.3191200000000003E-2</c:v>
                </c:pt>
                <c:pt idx="84815">
                  <c:v>6.3910800000000004E-2</c:v>
                </c:pt>
                <c:pt idx="84816">
                  <c:v>6.4640900000000001E-2</c:v>
                </c:pt>
                <c:pt idx="84817">
                  <c:v>6.5379699999999999E-2</c:v>
                </c:pt>
                <c:pt idx="84818">
                  <c:v>6.6125400000000001E-2</c:v>
                </c:pt>
                <c:pt idx="84819">
                  <c:v>6.6876500000000005E-2</c:v>
                </c:pt>
                <c:pt idx="84820">
                  <c:v>6.7630999999999997E-2</c:v>
                </c:pt>
                <c:pt idx="84821">
                  <c:v>6.8387000000000003E-2</c:v>
                </c:pt>
                <c:pt idx="84822">
                  <c:v>6.9142200000000001E-2</c:v>
                </c:pt>
                <c:pt idx="84823">
                  <c:v>6.9894600000000001E-2</c:v>
                </c:pt>
                <c:pt idx="84824">
                  <c:v>7.0642099999999999E-2</c:v>
                </c:pt>
                <c:pt idx="84825">
                  <c:v>7.1382799999999996E-2</c:v>
                </c:pt>
                <c:pt idx="84826">
                  <c:v>7.2114899999999996E-2</c:v>
                </c:pt>
                <c:pt idx="84827">
                  <c:v>7.2836600000000001E-2</c:v>
                </c:pt>
                <c:pt idx="84828">
                  <c:v>7.3546799999999996E-2</c:v>
                </c:pt>
                <c:pt idx="84829">
                  <c:v>7.4244000000000004E-2</c:v>
                </c:pt>
                <c:pt idx="84830">
                  <c:v>7.4926699999999999E-2</c:v>
                </c:pt>
                <c:pt idx="84831">
                  <c:v>7.5593499999999994E-2</c:v>
                </c:pt>
                <c:pt idx="84832">
                  <c:v>7.62433E-2</c:v>
                </c:pt>
                <c:pt idx="84833">
                  <c:v>7.6874999999999999E-2</c:v>
                </c:pt>
                <c:pt idx="84834">
                  <c:v>7.7487700000000007E-2</c:v>
                </c:pt>
                <c:pt idx="84835">
                  <c:v>7.8080499999999997E-2</c:v>
                </c:pt>
                <c:pt idx="84836">
                  <c:v>7.8652399999999997E-2</c:v>
                </c:pt>
                <c:pt idx="84837">
                  <c:v>7.9202900000000007E-2</c:v>
                </c:pt>
                <c:pt idx="84838">
                  <c:v>7.9731399999999994E-2</c:v>
                </c:pt>
                <c:pt idx="84839">
                  <c:v>8.0237299999999998E-2</c:v>
                </c:pt>
                <c:pt idx="84840">
                  <c:v>8.0720200000000006E-2</c:v>
                </c:pt>
                <c:pt idx="84841">
                  <c:v>8.1179699999999994E-2</c:v>
                </c:pt>
                <c:pt idx="84842">
                  <c:v>8.1615199999999999E-2</c:v>
                </c:pt>
                <c:pt idx="84843">
                  <c:v>8.2026500000000002E-2</c:v>
                </c:pt>
                <c:pt idx="84844">
                  <c:v>8.2413100000000003E-2</c:v>
                </c:pt>
                <c:pt idx="84845">
                  <c:v>8.2775299999999996E-2</c:v>
                </c:pt>
                <c:pt idx="84846">
                  <c:v>8.3113400000000004E-2</c:v>
                </c:pt>
                <c:pt idx="84847">
                  <c:v>8.3427899999999999E-2</c:v>
                </c:pt>
                <c:pt idx="84848">
                  <c:v>8.3719100000000005E-2</c:v>
                </c:pt>
                <c:pt idx="84849">
                  <c:v>8.3987199999999998E-2</c:v>
                </c:pt>
                <c:pt idx="84850">
                  <c:v>8.4233000000000002E-2</c:v>
                </c:pt>
                <c:pt idx="84851">
                  <c:v>8.4456699999999996E-2</c:v>
                </c:pt>
                <c:pt idx="84852">
                  <c:v>8.4659100000000001E-2</c:v>
                </c:pt>
                <c:pt idx="84853">
                  <c:v>8.4840700000000005E-2</c:v>
                </c:pt>
                <c:pt idx="84854">
                  <c:v>8.50022E-2</c:v>
                </c:pt>
                <c:pt idx="84855">
                  <c:v>8.5144700000000004E-2</c:v>
                </c:pt>
                <c:pt idx="84856">
                  <c:v>8.5268999999999998E-2</c:v>
                </c:pt>
                <c:pt idx="84857">
                  <c:v>8.5376400000000005E-2</c:v>
                </c:pt>
                <c:pt idx="84858">
                  <c:v>8.54684E-2</c:v>
                </c:pt>
                <c:pt idx="84859">
                  <c:v>8.55466E-2</c:v>
                </c:pt>
                <c:pt idx="84860">
                  <c:v>8.5612400000000005E-2</c:v>
                </c:pt>
                <c:pt idx="84861">
                  <c:v>8.5667199999999999E-2</c:v>
                </c:pt>
                <c:pt idx="84862">
                  <c:v>8.5712399999999994E-2</c:v>
                </c:pt>
                <c:pt idx="84863">
                  <c:v>8.5749199999999998E-2</c:v>
                </c:pt>
                <c:pt idx="84864">
                  <c:v>8.5778800000000002E-2</c:v>
                </c:pt>
                <c:pt idx="84865">
                  <c:v>8.5802699999999996E-2</c:v>
                </c:pt>
                <c:pt idx="84866">
                  <c:v>8.5822399999999993E-2</c:v>
                </c:pt>
                <c:pt idx="84867">
                  <c:v>8.5839299999999993E-2</c:v>
                </c:pt>
                <c:pt idx="84868">
                  <c:v>8.5855000000000001E-2</c:v>
                </c:pt>
                <c:pt idx="84869">
                  <c:v>8.5871199999999995E-2</c:v>
                </c:pt>
                <c:pt idx="84870">
                  <c:v>8.5889400000000005E-2</c:v>
                </c:pt>
                <c:pt idx="84871">
                  <c:v>8.5911299999999996E-2</c:v>
                </c:pt>
                <c:pt idx="84872">
                  <c:v>8.5938200000000006E-2</c:v>
                </c:pt>
                <c:pt idx="84873">
                  <c:v>8.5971699999999998E-2</c:v>
                </c:pt>
                <c:pt idx="84874">
                  <c:v>8.6013500000000007E-2</c:v>
                </c:pt>
                <c:pt idx="84875">
                  <c:v>8.60654E-2</c:v>
                </c:pt>
                <c:pt idx="84876">
                  <c:v>8.6129200000000003E-2</c:v>
                </c:pt>
                <c:pt idx="84877">
                  <c:v>8.6206400000000002E-2</c:v>
                </c:pt>
                <c:pt idx="84878">
                  <c:v>8.6298899999999998E-2</c:v>
                </c:pt>
                <c:pt idx="84879">
                  <c:v>8.6408299999999993E-2</c:v>
                </c:pt>
                <c:pt idx="84880">
                  <c:v>8.6535699999999993E-2</c:v>
                </c:pt>
                <c:pt idx="84881">
                  <c:v>8.6682400000000007E-2</c:v>
                </c:pt>
                <c:pt idx="84882">
                  <c:v>8.6849800000000005E-2</c:v>
                </c:pt>
                <c:pt idx="84883">
                  <c:v>8.7039099999999994E-2</c:v>
                </c:pt>
                <c:pt idx="84884">
                  <c:v>8.7251400000000007E-2</c:v>
                </c:pt>
                <c:pt idx="84885">
                  <c:v>8.7487700000000002E-2</c:v>
                </c:pt>
                <c:pt idx="84886">
                  <c:v>8.7748900000000005E-2</c:v>
                </c:pt>
                <c:pt idx="84887">
                  <c:v>8.8035799999999997E-2</c:v>
                </c:pt>
                <c:pt idx="84888">
                  <c:v>8.8348999999999997E-2</c:v>
                </c:pt>
                <c:pt idx="84889">
                  <c:v>8.8689299999999999E-2</c:v>
                </c:pt>
                <c:pt idx="84890">
                  <c:v>8.9057600000000001E-2</c:v>
                </c:pt>
                <c:pt idx="84891">
                  <c:v>8.9454699999999998E-2</c:v>
                </c:pt>
                <c:pt idx="84892">
                  <c:v>8.98809E-2</c:v>
                </c:pt>
                <c:pt idx="84893">
                  <c:v>9.0336899999999998E-2</c:v>
                </c:pt>
                <c:pt idx="84894">
                  <c:v>9.0823000000000001E-2</c:v>
                </c:pt>
                <c:pt idx="84895">
                  <c:v>9.1339500000000004E-2</c:v>
                </c:pt>
                <c:pt idx="84896">
                  <c:v>9.1886700000000002E-2</c:v>
                </c:pt>
                <c:pt idx="84897">
                  <c:v>9.2464500000000005E-2</c:v>
                </c:pt>
                <c:pt idx="84898">
                  <c:v>9.30729E-2</c:v>
                </c:pt>
                <c:pt idx="84899">
                  <c:v>9.3711900000000001E-2</c:v>
                </c:pt>
                <c:pt idx="84900">
                  <c:v>9.4381199999999998E-2</c:v>
                </c:pt>
                <c:pt idx="84901">
                  <c:v>9.5080399999999995E-2</c:v>
                </c:pt>
                <c:pt idx="84902">
                  <c:v>9.5809099999999994E-2</c:v>
                </c:pt>
                <c:pt idx="84903">
                  <c:v>9.6566899999999997E-2</c:v>
                </c:pt>
                <c:pt idx="84904">
                  <c:v>9.7353300000000004E-2</c:v>
                </c:pt>
                <c:pt idx="84905">
                  <c:v>9.8168099999999994E-2</c:v>
                </c:pt>
                <c:pt idx="84906">
                  <c:v>9.9010899999999999E-2</c:v>
                </c:pt>
                <c:pt idx="84907">
                  <c:v>9.9880899999999995E-2</c:v>
                </c:pt>
                <c:pt idx="84908">
                  <c:v>0.10077700000000001</c:v>
                </c:pt>
                <c:pt idx="84909">
                  <c:v>0.1017</c:v>
                </c:pt>
                <c:pt idx="84910">
                  <c:v>0.102646</c:v>
                </c:pt>
                <c:pt idx="84911">
                  <c:v>0.103617</c:v>
                </c:pt>
                <c:pt idx="84912">
                  <c:v>0.10460999999999999</c:v>
                </c:pt>
                <c:pt idx="84913">
                  <c:v>0.105626</c:v>
                </c:pt>
                <c:pt idx="84914">
                  <c:v>0.10666200000000001</c:v>
                </c:pt>
                <c:pt idx="84915">
                  <c:v>0.107719</c:v>
                </c:pt>
                <c:pt idx="84916">
                  <c:v>0.108794</c:v>
                </c:pt>
                <c:pt idx="84917">
                  <c:v>0.109886</c:v>
                </c:pt>
                <c:pt idx="84918">
                  <c:v>0.110995</c:v>
                </c:pt>
                <c:pt idx="84919">
                  <c:v>0.112118</c:v>
                </c:pt>
                <c:pt idx="84920">
                  <c:v>0.113256</c:v>
                </c:pt>
                <c:pt idx="84921">
                  <c:v>0.11440699999999999</c:v>
                </c:pt>
                <c:pt idx="84922">
                  <c:v>0.11557000000000001</c:v>
                </c:pt>
                <c:pt idx="84923">
                  <c:v>0.116741</c:v>
                </c:pt>
                <c:pt idx="84924">
                  <c:v>0.117921</c:v>
                </c:pt>
                <c:pt idx="84925">
                  <c:v>0.119107</c:v>
                </c:pt>
                <c:pt idx="84926">
                  <c:v>0.120298</c:v>
                </c:pt>
                <c:pt idx="84927">
                  <c:v>0.121492</c:v>
                </c:pt>
                <c:pt idx="84928">
                  <c:v>0.12268800000000001</c:v>
                </c:pt>
                <c:pt idx="84929">
                  <c:v>0.123885</c:v>
                </c:pt>
                <c:pt idx="84930">
                  <c:v>0.125081</c:v>
                </c:pt>
                <c:pt idx="84931">
                  <c:v>0.126274</c:v>
                </c:pt>
                <c:pt idx="84932">
                  <c:v>0.12746099999999999</c:v>
                </c:pt>
                <c:pt idx="84933">
                  <c:v>0.12864200000000001</c:v>
                </c:pt>
                <c:pt idx="84934">
                  <c:v>0.12981500000000001</c:v>
                </c:pt>
                <c:pt idx="84935">
                  <c:v>0.13097800000000001</c:v>
                </c:pt>
                <c:pt idx="84936">
                  <c:v>0.13213</c:v>
                </c:pt>
                <c:pt idx="84937">
                  <c:v>0.13327</c:v>
                </c:pt>
                <c:pt idx="84938">
                  <c:v>0.13439699999999999</c:v>
                </c:pt>
                <c:pt idx="84939">
                  <c:v>0.13550699999999999</c:v>
                </c:pt>
                <c:pt idx="84940">
                  <c:v>0.136602</c:v>
                </c:pt>
                <c:pt idx="84941">
                  <c:v>0.13767799999999999</c:v>
                </c:pt>
                <c:pt idx="84942">
                  <c:v>0.138735</c:v>
                </c:pt>
                <c:pt idx="84943">
                  <c:v>0.13977200000000001</c:v>
                </c:pt>
                <c:pt idx="84944">
                  <c:v>0.140789</c:v>
                </c:pt>
                <c:pt idx="84945">
                  <c:v>0.14178399999999999</c:v>
                </c:pt>
                <c:pt idx="84946">
                  <c:v>0.14275599999999999</c:v>
                </c:pt>
                <c:pt idx="84947">
                  <c:v>0.143705</c:v>
                </c:pt>
                <c:pt idx="84948">
                  <c:v>0.14462900000000001</c:v>
                </c:pt>
                <c:pt idx="84949">
                  <c:v>0.14552599999999999</c:v>
                </c:pt>
                <c:pt idx="84950">
                  <c:v>0.146395</c:v>
                </c:pt>
                <c:pt idx="84951">
                  <c:v>0.147235</c:v>
                </c:pt>
                <c:pt idx="84952">
                  <c:v>0.14804400000000001</c:v>
                </c:pt>
                <c:pt idx="84953">
                  <c:v>0.14882000000000001</c:v>
                </c:pt>
                <c:pt idx="84954">
                  <c:v>0.149564</c:v>
                </c:pt>
                <c:pt idx="84955">
                  <c:v>0.15027299999999999</c:v>
                </c:pt>
                <c:pt idx="84956">
                  <c:v>0.150946</c:v>
                </c:pt>
                <c:pt idx="84957">
                  <c:v>0.15158199999999999</c:v>
                </c:pt>
                <c:pt idx="84958">
                  <c:v>0.15218000000000001</c:v>
                </c:pt>
                <c:pt idx="84959">
                  <c:v>0.15273800000000001</c:v>
                </c:pt>
                <c:pt idx="84960">
                  <c:v>0.153256</c:v>
                </c:pt>
                <c:pt idx="84961">
                  <c:v>0.15373200000000001</c:v>
                </c:pt>
                <c:pt idx="84962">
                  <c:v>0.154165</c:v>
                </c:pt>
                <c:pt idx="84963">
                  <c:v>0.154554</c:v>
                </c:pt>
                <c:pt idx="84964">
                  <c:v>0.15490000000000001</c:v>
                </c:pt>
                <c:pt idx="84965">
                  <c:v>0.1552</c:v>
                </c:pt>
                <c:pt idx="84966">
                  <c:v>0.15545500000000001</c:v>
                </c:pt>
                <c:pt idx="84967">
                  <c:v>0.155663</c:v>
                </c:pt>
                <c:pt idx="84968">
                  <c:v>0.15582399999999999</c:v>
                </c:pt>
                <c:pt idx="84969">
                  <c:v>0.15593699999999999</c:v>
                </c:pt>
                <c:pt idx="84970">
                  <c:v>0.156001</c:v>
                </c:pt>
                <c:pt idx="84971">
                  <c:v>0.15601400000000001</c:v>
                </c:pt>
                <c:pt idx="84972">
                  <c:v>0.155977</c:v>
                </c:pt>
                <c:pt idx="84973">
                  <c:v>0.155888</c:v>
                </c:pt>
                <c:pt idx="84974">
                  <c:v>0.155746</c:v>
                </c:pt>
                <c:pt idx="84975">
                  <c:v>0.15555099999999999</c:v>
                </c:pt>
                <c:pt idx="84976">
                  <c:v>0.155302</c:v>
                </c:pt>
                <c:pt idx="84977">
                  <c:v>0.154998</c:v>
                </c:pt>
                <c:pt idx="84978">
                  <c:v>0.154639</c:v>
                </c:pt>
                <c:pt idx="84979">
                  <c:v>0.154225</c:v>
                </c:pt>
                <c:pt idx="84980">
                  <c:v>0.153754</c:v>
                </c:pt>
                <c:pt idx="84981">
                  <c:v>0.153226</c:v>
                </c:pt>
                <c:pt idx="84982">
                  <c:v>0.152641</c:v>
                </c:pt>
                <c:pt idx="84983">
                  <c:v>0.15199799999999999</c:v>
                </c:pt>
                <c:pt idx="84984">
                  <c:v>0.15129699999999999</c:v>
                </c:pt>
                <c:pt idx="84985">
                  <c:v>0.15053800000000001</c:v>
                </c:pt>
                <c:pt idx="84986">
                  <c:v>0.14972099999999999</c:v>
                </c:pt>
                <c:pt idx="84987">
                  <c:v>0.14884600000000001</c:v>
                </c:pt>
                <c:pt idx="84988">
                  <c:v>0.14791099999999999</c:v>
                </c:pt>
                <c:pt idx="84989">
                  <c:v>0.14691799999999999</c:v>
                </c:pt>
                <c:pt idx="84990">
                  <c:v>0.145866</c:v>
                </c:pt>
                <c:pt idx="84991">
                  <c:v>0.14475399999999999</c:v>
                </c:pt>
                <c:pt idx="84992">
                  <c:v>0.14358399999999999</c:v>
                </c:pt>
                <c:pt idx="84993">
                  <c:v>0.14235600000000001</c:v>
                </c:pt>
                <c:pt idx="84994">
                  <c:v>0.141071</c:v>
                </c:pt>
                <c:pt idx="84995">
                  <c:v>0.13972799999999999</c:v>
                </c:pt>
                <c:pt idx="84996">
                  <c:v>0.13832900000000001</c:v>
                </c:pt>
                <c:pt idx="84997">
                  <c:v>0.136874</c:v>
                </c:pt>
                <c:pt idx="84998">
                  <c:v>0.13536400000000001</c:v>
                </c:pt>
                <c:pt idx="84999">
                  <c:v>0.133799</c:v>
                </c:pt>
                <c:pt idx="85000">
                  <c:v>0.13218099999999999</c:v>
                </c:pt>
                <c:pt idx="85001">
                  <c:v>0.13050999999999999</c:v>
                </c:pt>
                <c:pt idx="85002">
                  <c:v>0.12878800000000001</c:v>
                </c:pt>
                <c:pt idx="85003">
                  <c:v>0.12701599999999999</c:v>
                </c:pt>
                <c:pt idx="85004">
                  <c:v>0.125194</c:v>
                </c:pt>
                <c:pt idx="85005">
                  <c:v>0.123324</c:v>
                </c:pt>
                <c:pt idx="85006">
                  <c:v>0.121409</c:v>
                </c:pt>
                <c:pt idx="85007">
                  <c:v>0.119449</c:v>
                </c:pt>
                <c:pt idx="85008">
                  <c:v>0.117447</c:v>
                </c:pt>
                <c:pt idx="85009">
                  <c:v>0.11540400000000001</c:v>
                </c:pt>
                <c:pt idx="85010">
                  <c:v>0.11332200000000001</c:v>
                </c:pt>
                <c:pt idx="85011">
                  <c:v>0.111202</c:v>
                </c:pt>
                <c:pt idx="85012">
                  <c:v>0.109046</c:v>
                </c:pt>
                <c:pt idx="85013">
                  <c:v>0.10685600000000001</c:v>
                </c:pt>
                <c:pt idx="85014">
                  <c:v>0.104634</c:v>
                </c:pt>
                <c:pt idx="85015">
                  <c:v>0.102382</c:v>
                </c:pt>
                <c:pt idx="85016">
                  <c:v>0.100104</c:v>
                </c:pt>
                <c:pt idx="85017">
                  <c:v>9.7801299999999994E-2</c:v>
                </c:pt>
                <c:pt idx="85018">
                  <c:v>9.5476099999999994E-2</c:v>
                </c:pt>
                <c:pt idx="85019">
                  <c:v>9.3130099999999993E-2</c:v>
                </c:pt>
                <c:pt idx="85020">
                  <c:v>9.0765700000000005E-2</c:v>
                </c:pt>
                <c:pt idx="85021">
                  <c:v>8.8385599999999995E-2</c:v>
                </c:pt>
                <c:pt idx="85022">
                  <c:v>8.5992799999999994E-2</c:v>
                </c:pt>
                <c:pt idx="85023">
                  <c:v>8.3590100000000001E-2</c:v>
                </c:pt>
                <c:pt idx="85024">
                  <c:v>8.1180500000000003E-2</c:v>
                </c:pt>
                <c:pt idx="85025">
                  <c:v>7.8766900000000001E-2</c:v>
                </c:pt>
                <c:pt idx="85026">
                  <c:v>7.6352400000000001E-2</c:v>
                </c:pt>
                <c:pt idx="85027">
                  <c:v>7.3939599999999994E-2</c:v>
                </c:pt>
                <c:pt idx="85028">
                  <c:v>7.1531300000000006E-2</c:v>
                </c:pt>
                <c:pt idx="85029">
                  <c:v>6.91306E-2</c:v>
                </c:pt>
                <c:pt idx="85030">
                  <c:v>6.6740800000000003E-2</c:v>
                </c:pt>
                <c:pt idx="85031">
                  <c:v>6.4365900000000004E-2</c:v>
                </c:pt>
                <c:pt idx="85032">
                  <c:v>6.2010099999999999E-2</c:v>
                </c:pt>
                <c:pt idx="85033">
                  <c:v>5.9677300000000003E-2</c:v>
                </c:pt>
                <c:pt idx="85034">
                  <c:v>5.7369700000000003E-2</c:v>
                </c:pt>
                <c:pt idx="85035">
                  <c:v>5.5089100000000002E-2</c:v>
                </c:pt>
                <c:pt idx="85036">
                  <c:v>5.2838299999999998E-2</c:v>
                </c:pt>
                <c:pt idx="85037">
                  <c:v>5.0620100000000001E-2</c:v>
                </c:pt>
                <c:pt idx="85038">
                  <c:v>4.8436600000000003E-2</c:v>
                </c:pt>
                <c:pt idx="85039">
                  <c:v>4.6290199999999997E-2</c:v>
                </c:pt>
                <c:pt idx="85040">
                  <c:v>4.4183399999999998E-2</c:v>
                </c:pt>
                <c:pt idx="85041">
                  <c:v>4.2118599999999999E-2</c:v>
                </c:pt>
                <c:pt idx="85042">
                  <c:v>4.0098200000000001E-2</c:v>
                </c:pt>
                <c:pt idx="85043">
                  <c:v>3.8123999999999998E-2</c:v>
                </c:pt>
                <c:pt idx="85044">
                  <c:v>3.61982E-2</c:v>
                </c:pt>
                <c:pt idx="85045">
                  <c:v>3.4322600000000002E-2</c:v>
                </c:pt>
                <c:pt idx="85046">
                  <c:v>3.2498600000000002E-2</c:v>
                </c:pt>
                <c:pt idx="85047">
                  <c:v>3.0727600000000001E-2</c:v>
                </c:pt>
                <c:pt idx="85048">
                  <c:v>2.9010999999999999E-2</c:v>
                </c:pt>
                <c:pt idx="85049">
                  <c:v>2.7350599999999999E-2</c:v>
                </c:pt>
                <c:pt idx="85050">
                  <c:v>2.5748E-2</c:v>
                </c:pt>
                <c:pt idx="85051">
                  <c:v>2.4204699999999999E-2</c:v>
                </c:pt>
                <c:pt idx="85052">
                  <c:v>2.27219E-2</c:v>
                </c:pt>
                <c:pt idx="85053">
                  <c:v>2.1301E-2</c:v>
                </c:pt>
                <c:pt idx="85054">
                  <c:v>1.9943099999999998E-2</c:v>
                </c:pt>
                <c:pt idx="85055">
                  <c:v>1.8649300000000001E-2</c:v>
                </c:pt>
                <c:pt idx="85056">
                  <c:v>1.7420100000000001E-2</c:v>
                </c:pt>
                <c:pt idx="85057">
                  <c:v>1.6255800000000001E-2</c:v>
                </c:pt>
                <c:pt idx="85058">
                  <c:v>1.51568E-2</c:v>
                </c:pt>
                <c:pt idx="85059">
                  <c:v>1.41233E-2</c:v>
                </c:pt>
                <c:pt idx="85060">
                  <c:v>1.3155500000000001E-2</c:v>
                </c:pt>
                <c:pt idx="85061">
                  <c:v>1.2253200000000001E-2</c:v>
                </c:pt>
                <c:pt idx="85062">
                  <c:v>1.14161E-2</c:v>
                </c:pt>
                <c:pt idx="85063">
                  <c:v>1.0644000000000001E-2</c:v>
                </c:pt>
                <c:pt idx="85064" formatCode="0.00E+00">
                  <c:v>9.9361199999999997E-3</c:v>
                </c:pt>
                <c:pt idx="85065" formatCode="0.00E+00">
                  <c:v>9.2919300000000003E-3</c:v>
                </c:pt>
                <c:pt idx="85066" formatCode="0.00E+00">
                  <c:v>8.7106500000000003E-3</c:v>
                </c:pt>
                <c:pt idx="85067" formatCode="0.00E+00">
                  <c:v>8.1913100000000003E-3</c:v>
                </c:pt>
                <c:pt idx="85068" formatCode="0.00E+00">
                  <c:v>7.7326900000000004E-3</c:v>
                </c:pt>
                <c:pt idx="85069" formatCode="0.00E+00">
                  <c:v>7.3335400000000004E-3</c:v>
                </c:pt>
                <c:pt idx="85070" formatCode="0.00E+00">
                  <c:v>6.9926600000000004E-3</c:v>
                </c:pt>
                <c:pt idx="85071" formatCode="0.00E+00">
                  <c:v>6.7085900000000004E-3</c:v>
                </c:pt>
                <c:pt idx="85072" formatCode="0.00E+00">
                  <c:v>6.4797099999999996E-3</c:v>
                </c:pt>
                <c:pt idx="85073" formatCode="0.00E+00">
                  <c:v>6.3043500000000002E-3</c:v>
                </c:pt>
                <c:pt idx="85074" formatCode="0.00E+00">
                  <c:v>6.1809600000000001E-3</c:v>
                </c:pt>
                <c:pt idx="85075" formatCode="0.00E+00">
                  <c:v>6.10781E-3</c:v>
                </c:pt>
                <c:pt idx="85076" formatCode="0.00E+00">
                  <c:v>6.0829600000000001E-3</c:v>
                </c:pt>
                <c:pt idx="85077" formatCode="0.00E+00">
                  <c:v>6.1042199999999996E-3</c:v>
                </c:pt>
                <c:pt idx="85078" formatCode="0.00E+00">
                  <c:v>6.16915E-3</c:v>
                </c:pt>
                <c:pt idx="85079" formatCode="0.00E+00">
                  <c:v>6.2754000000000004E-3</c:v>
                </c:pt>
                <c:pt idx="85080" formatCode="0.00E+00">
                  <c:v>6.4209999999999996E-3</c:v>
                </c:pt>
                <c:pt idx="85081" formatCode="0.00E+00">
                  <c:v>6.6039799999999997E-3</c:v>
                </c:pt>
                <c:pt idx="85082" formatCode="0.00E+00">
                  <c:v>6.82213E-3</c:v>
                </c:pt>
                <c:pt idx="85083" formatCode="0.00E+00">
                  <c:v>7.0732E-3</c:v>
                </c:pt>
                <c:pt idx="85084" formatCode="0.00E+00">
                  <c:v>7.3549899999999996E-3</c:v>
                </c:pt>
                <c:pt idx="85085" formatCode="0.00E+00">
                  <c:v>7.6651499999999999E-3</c:v>
                </c:pt>
                <c:pt idx="85086" formatCode="0.00E+00">
                  <c:v>8.0012599999999996E-3</c:v>
                </c:pt>
                <c:pt idx="85087" formatCode="0.00E+00">
                  <c:v>8.3608499999999995E-3</c:v>
                </c:pt>
                <c:pt idx="85088" formatCode="0.00E+00">
                  <c:v>8.7415099999999992E-3</c:v>
                </c:pt>
                <c:pt idx="85089" formatCode="0.00E+00">
                  <c:v>9.1407999999999993E-3</c:v>
                </c:pt>
                <c:pt idx="85090" formatCode="0.00E+00">
                  <c:v>9.5561599999999993E-3</c:v>
                </c:pt>
                <c:pt idx="85091" formatCode="0.00E+00">
                  <c:v>9.9848799999999998E-3</c:v>
                </c:pt>
                <c:pt idx="85092">
                  <c:v>1.04245E-2</c:v>
                </c:pt>
                <c:pt idx="85093">
                  <c:v>1.08728E-2</c:v>
                </c:pt>
                <c:pt idx="85094">
                  <c:v>1.13279E-2</c:v>
                </c:pt>
                <c:pt idx="85095">
                  <c:v>1.1787499999999999E-2</c:v>
                </c:pt>
                <c:pt idx="85096">
                  <c:v>1.2249599999999999E-2</c:v>
                </c:pt>
                <c:pt idx="85097">
                  <c:v>1.2711999999999999E-2</c:v>
                </c:pt>
                <c:pt idx="85098">
                  <c:v>1.31725E-2</c:v>
                </c:pt>
                <c:pt idx="85099">
                  <c:v>1.36288E-2</c:v>
                </c:pt>
                <c:pt idx="85100">
                  <c:v>1.4078800000000001E-2</c:v>
                </c:pt>
                <c:pt idx="85101">
                  <c:v>1.45206E-2</c:v>
                </c:pt>
                <c:pt idx="85102">
                  <c:v>1.49526E-2</c:v>
                </c:pt>
                <c:pt idx="85103">
                  <c:v>1.53735E-2</c:v>
                </c:pt>
                <c:pt idx="85104">
                  <c:v>1.57822E-2</c:v>
                </c:pt>
                <c:pt idx="85105">
                  <c:v>1.6176900000000001E-2</c:v>
                </c:pt>
                <c:pt idx="85106">
                  <c:v>1.6555500000000001E-2</c:v>
                </c:pt>
                <c:pt idx="85107">
                  <c:v>1.6916500000000001E-2</c:v>
                </c:pt>
                <c:pt idx="85108">
                  <c:v>1.7258699999999998E-2</c:v>
                </c:pt>
                <c:pt idx="85109">
                  <c:v>1.7581300000000001E-2</c:v>
                </c:pt>
                <c:pt idx="85110">
                  <c:v>1.7883599999999999E-2</c:v>
                </c:pt>
                <c:pt idx="85111">
                  <c:v>1.8164599999999999E-2</c:v>
                </c:pt>
                <c:pt idx="85112">
                  <c:v>1.84239E-2</c:v>
                </c:pt>
                <c:pt idx="85113">
                  <c:v>1.8661199999999999E-2</c:v>
                </c:pt>
                <c:pt idx="85114">
                  <c:v>1.8875900000000001E-2</c:v>
                </c:pt>
                <c:pt idx="85115">
                  <c:v>1.9067199999999999E-2</c:v>
                </c:pt>
                <c:pt idx="85116">
                  <c:v>1.9234500000000002E-2</c:v>
                </c:pt>
                <c:pt idx="85117">
                  <c:v>1.9377999999999999E-2</c:v>
                </c:pt>
                <c:pt idx="85118">
                  <c:v>1.9498399999999999E-2</c:v>
                </c:pt>
                <c:pt idx="85119">
                  <c:v>1.9597E-2</c:v>
                </c:pt>
                <c:pt idx="85120">
                  <c:v>1.9675000000000002E-2</c:v>
                </c:pt>
                <c:pt idx="85121">
                  <c:v>1.9732400000000001E-2</c:v>
                </c:pt>
                <c:pt idx="85122">
                  <c:v>1.97681E-2</c:v>
                </c:pt>
                <c:pt idx="85123">
                  <c:v>1.97822E-2</c:v>
                </c:pt>
                <c:pt idx="85124">
                  <c:v>1.97757E-2</c:v>
                </c:pt>
                <c:pt idx="85125">
                  <c:v>1.97495E-2</c:v>
                </c:pt>
                <c:pt idx="85126">
                  <c:v>1.9703999999999999E-2</c:v>
                </c:pt>
                <c:pt idx="85127">
                  <c:v>1.9640000000000001E-2</c:v>
                </c:pt>
                <c:pt idx="85128">
                  <c:v>1.9558499999999999E-2</c:v>
                </c:pt>
                <c:pt idx="85129">
                  <c:v>1.9460700000000001E-2</c:v>
                </c:pt>
                <c:pt idx="85130">
                  <c:v>1.93475E-2</c:v>
                </c:pt>
                <c:pt idx="85131">
                  <c:v>1.9219799999999999E-2</c:v>
                </c:pt>
                <c:pt idx="85132">
                  <c:v>1.9078600000000001E-2</c:v>
                </c:pt>
                <c:pt idx="85133">
                  <c:v>1.8925000000000001E-2</c:v>
                </c:pt>
                <c:pt idx="85134">
                  <c:v>1.8760099999999998E-2</c:v>
                </c:pt>
                <c:pt idx="85135">
                  <c:v>1.8585000000000001E-2</c:v>
                </c:pt>
                <c:pt idx="85136">
                  <c:v>1.8401500000000001E-2</c:v>
                </c:pt>
                <c:pt idx="85137">
                  <c:v>1.8211399999999999E-2</c:v>
                </c:pt>
                <c:pt idx="85138">
                  <c:v>1.8016299999999999E-2</c:v>
                </c:pt>
                <c:pt idx="85139">
                  <c:v>1.78175E-2</c:v>
                </c:pt>
                <c:pt idx="85140">
                  <c:v>1.7616900000000001E-2</c:v>
                </c:pt>
                <c:pt idx="85141">
                  <c:v>1.7416500000000001E-2</c:v>
                </c:pt>
                <c:pt idx="85142">
                  <c:v>1.7218600000000001E-2</c:v>
                </c:pt>
                <c:pt idx="85143">
                  <c:v>1.70253E-2</c:v>
                </c:pt>
                <c:pt idx="85144">
                  <c:v>1.68383E-2</c:v>
                </c:pt>
                <c:pt idx="85145">
                  <c:v>1.6659400000000001E-2</c:v>
                </c:pt>
                <c:pt idx="85146">
                  <c:v>1.6490500000000002E-2</c:v>
                </c:pt>
                <c:pt idx="85147">
                  <c:v>1.6333799999999999E-2</c:v>
                </c:pt>
                <c:pt idx="85148">
                  <c:v>1.6191000000000001E-2</c:v>
                </c:pt>
                <c:pt idx="85149">
                  <c:v>1.60643E-2</c:v>
                </c:pt>
                <c:pt idx="85150">
                  <c:v>1.5955400000000002E-2</c:v>
                </c:pt>
                <c:pt idx="85151">
                  <c:v>1.5866100000000001E-2</c:v>
                </c:pt>
                <c:pt idx="85152">
                  <c:v>1.5798099999999999E-2</c:v>
                </c:pt>
                <c:pt idx="85153">
                  <c:v>1.5753400000000001E-2</c:v>
                </c:pt>
                <c:pt idx="85154">
                  <c:v>1.5733500000000001E-2</c:v>
                </c:pt>
                <c:pt idx="85155">
                  <c:v>1.5740199999999999E-2</c:v>
                </c:pt>
                <c:pt idx="85156">
                  <c:v>1.5775399999999998E-2</c:v>
                </c:pt>
                <c:pt idx="85157">
                  <c:v>1.58406E-2</c:v>
                </c:pt>
                <c:pt idx="85158">
                  <c:v>1.59375E-2</c:v>
                </c:pt>
                <c:pt idx="85159">
                  <c:v>1.6067399999999999E-2</c:v>
                </c:pt>
                <c:pt idx="85160">
                  <c:v>1.6231599999999999E-2</c:v>
                </c:pt>
                <c:pt idx="85161">
                  <c:v>1.6431600000000001E-2</c:v>
                </c:pt>
                <c:pt idx="85162">
                  <c:v>1.6668700000000002E-2</c:v>
                </c:pt>
                <c:pt idx="85163">
                  <c:v>1.69442E-2</c:v>
                </c:pt>
                <c:pt idx="85164">
                  <c:v>1.7259400000000001E-2</c:v>
                </c:pt>
                <c:pt idx="85165">
                  <c:v>1.76154E-2</c:v>
                </c:pt>
                <c:pt idx="85166">
                  <c:v>1.8013000000000001E-2</c:v>
                </c:pt>
                <c:pt idx="85167">
                  <c:v>1.8452900000000001E-2</c:v>
                </c:pt>
                <c:pt idx="85168">
                  <c:v>1.8935899999999999E-2</c:v>
                </c:pt>
                <c:pt idx="85169">
                  <c:v>1.9462900000000002E-2</c:v>
                </c:pt>
                <c:pt idx="85170">
                  <c:v>2.0034699999999999E-2</c:v>
                </c:pt>
                <c:pt idx="85171">
                  <c:v>2.0652E-2</c:v>
                </c:pt>
                <c:pt idx="85172">
                  <c:v>2.13151E-2</c:v>
                </c:pt>
                <c:pt idx="85173">
                  <c:v>2.2024499999999999E-2</c:v>
                </c:pt>
                <c:pt idx="85174">
                  <c:v>2.2780399999999999E-2</c:v>
                </c:pt>
                <c:pt idx="85175">
                  <c:v>2.35829E-2</c:v>
                </c:pt>
                <c:pt idx="85176">
                  <c:v>2.4432100000000002E-2</c:v>
                </c:pt>
                <c:pt idx="85177">
                  <c:v>2.53279E-2</c:v>
                </c:pt>
                <c:pt idx="85178">
                  <c:v>2.6270100000000001E-2</c:v>
                </c:pt>
                <c:pt idx="85179">
                  <c:v>2.7258299999999999E-2</c:v>
                </c:pt>
                <c:pt idx="85180">
                  <c:v>2.8292399999999999E-2</c:v>
                </c:pt>
                <c:pt idx="85181">
                  <c:v>2.9371999999999999E-2</c:v>
                </c:pt>
                <c:pt idx="85182">
                  <c:v>3.0496499999999999E-2</c:v>
                </c:pt>
                <c:pt idx="85183">
                  <c:v>3.1665199999999998E-2</c:v>
                </c:pt>
                <c:pt idx="85184">
                  <c:v>3.2877400000000001E-2</c:v>
                </c:pt>
                <c:pt idx="85185">
                  <c:v>3.4132200000000001E-2</c:v>
                </c:pt>
                <c:pt idx="85186">
                  <c:v>3.5428500000000002E-2</c:v>
                </c:pt>
                <c:pt idx="85187">
                  <c:v>3.6765300000000001E-2</c:v>
                </c:pt>
                <c:pt idx="85188">
                  <c:v>3.81412E-2</c:v>
                </c:pt>
                <c:pt idx="85189">
                  <c:v>3.9555199999999999E-2</c:v>
                </c:pt>
                <c:pt idx="85190">
                  <c:v>4.10062E-2</c:v>
                </c:pt>
                <c:pt idx="85191">
                  <c:v>4.24929E-2</c:v>
                </c:pt>
                <c:pt idx="85192">
                  <c:v>4.4013900000000002E-2</c:v>
                </c:pt>
                <c:pt idx="85193">
                  <c:v>4.5567099999999999E-2</c:v>
                </c:pt>
                <c:pt idx="85194">
                  <c:v>4.7150699999999997E-2</c:v>
                </c:pt>
                <c:pt idx="85195">
                  <c:v>4.8762699999999999E-2</c:v>
                </c:pt>
                <c:pt idx="85196">
                  <c:v>5.04012E-2</c:v>
                </c:pt>
                <c:pt idx="85197">
                  <c:v>5.2064199999999998E-2</c:v>
                </c:pt>
                <c:pt idx="85198">
                  <c:v>5.3749499999999999E-2</c:v>
                </c:pt>
                <c:pt idx="85199">
                  <c:v>5.5454700000000003E-2</c:v>
                </c:pt>
                <c:pt idx="85200">
                  <c:v>5.7177699999999998E-2</c:v>
                </c:pt>
                <c:pt idx="85201">
                  <c:v>5.8916099999999999E-2</c:v>
                </c:pt>
                <c:pt idx="85202">
                  <c:v>6.0667400000000003E-2</c:v>
                </c:pt>
                <c:pt idx="85203">
                  <c:v>6.2428699999999997E-2</c:v>
                </c:pt>
                <c:pt idx="85204">
                  <c:v>6.4197500000000005E-2</c:v>
                </c:pt>
                <c:pt idx="85205">
                  <c:v>6.5971199999999994E-2</c:v>
                </c:pt>
                <c:pt idx="85206">
                  <c:v>6.7747199999999994E-2</c:v>
                </c:pt>
                <c:pt idx="85207">
                  <c:v>6.9522799999999996E-2</c:v>
                </c:pt>
                <c:pt idx="85208">
                  <c:v>7.1295200000000003E-2</c:v>
                </c:pt>
                <c:pt idx="85209">
                  <c:v>7.3061399999999999E-2</c:v>
                </c:pt>
                <c:pt idx="85210">
                  <c:v>7.4818499999999996E-2</c:v>
                </c:pt>
                <c:pt idx="85211">
                  <c:v>7.6563900000000004E-2</c:v>
                </c:pt>
                <c:pt idx="85212">
                  <c:v>7.8294699999999995E-2</c:v>
                </c:pt>
                <c:pt idx="85213">
                  <c:v>8.0007900000000007E-2</c:v>
                </c:pt>
                <c:pt idx="85214">
                  <c:v>8.1700599999999998E-2</c:v>
                </c:pt>
                <c:pt idx="85215">
                  <c:v>8.3369600000000002E-2</c:v>
                </c:pt>
                <c:pt idx="85216">
                  <c:v>8.5012299999999999E-2</c:v>
                </c:pt>
                <c:pt idx="85217">
                  <c:v>8.6625499999999994E-2</c:v>
                </c:pt>
                <c:pt idx="85218">
                  <c:v>8.8206199999999998E-2</c:v>
                </c:pt>
                <c:pt idx="85219">
                  <c:v>8.9751300000000006E-2</c:v>
                </c:pt>
                <c:pt idx="85220">
                  <c:v>9.1257500000000005E-2</c:v>
                </c:pt>
                <c:pt idx="85221">
                  <c:v>9.2721600000000001E-2</c:v>
                </c:pt>
                <c:pt idx="85222">
                  <c:v>9.4140699999999994E-2</c:v>
                </c:pt>
                <c:pt idx="85223">
                  <c:v>9.5512100000000003E-2</c:v>
                </c:pt>
                <c:pt idx="85224">
                  <c:v>9.68329E-2</c:v>
                </c:pt>
                <c:pt idx="85225">
                  <c:v>9.8100199999999999E-2</c:v>
                </c:pt>
                <c:pt idx="85226">
                  <c:v>9.9311399999999994E-2</c:v>
                </c:pt>
                <c:pt idx="85227">
                  <c:v>0.100464</c:v>
                </c:pt>
                <c:pt idx="85228">
                  <c:v>0.10155400000000001</c:v>
                </c:pt>
                <c:pt idx="85229">
                  <c:v>0.10258100000000001</c:v>
                </c:pt>
                <c:pt idx="85230">
                  <c:v>0.10354099999999999</c:v>
                </c:pt>
                <c:pt idx="85231">
                  <c:v>0.104432</c:v>
                </c:pt>
                <c:pt idx="85232">
                  <c:v>0.105251</c:v>
                </c:pt>
                <c:pt idx="85233">
                  <c:v>0.10599699999999999</c:v>
                </c:pt>
                <c:pt idx="85234">
                  <c:v>0.106666</c:v>
                </c:pt>
                <c:pt idx="85235">
                  <c:v>0.107256</c:v>
                </c:pt>
                <c:pt idx="85236">
                  <c:v>0.107767</c:v>
                </c:pt>
                <c:pt idx="85237">
                  <c:v>0.108195</c:v>
                </c:pt>
                <c:pt idx="85238">
                  <c:v>0.108539</c:v>
                </c:pt>
                <c:pt idx="85239">
                  <c:v>0.10879800000000001</c:v>
                </c:pt>
                <c:pt idx="85240">
                  <c:v>0.108968</c:v>
                </c:pt>
                <c:pt idx="85241">
                  <c:v>0.10904999999999999</c:v>
                </c:pt>
                <c:pt idx="85242">
                  <c:v>0.109042</c:v>
                </c:pt>
                <c:pt idx="85243">
                  <c:v>0.108942</c:v>
                </c:pt>
                <c:pt idx="85244">
                  <c:v>0.108749</c:v>
                </c:pt>
                <c:pt idx="85245">
                  <c:v>0.108463</c:v>
                </c:pt>
                <c:pt idx="85246">
                  <c:v>0.108082</c:v>
                </c:pt>
                <c:pt idx="85247">
                  <c:v>0.10760599999999999</c:v>
                </c:pt>
                <c:pt idx="85248">
                  <c:v>0.107034</c:v>
                </c:pt>
                <c:pt idx="85249">
                  <c:v>0.106364</c:v>
                </c:pt>
                <c:pt idx="85250">
                  <c:v>0.105598</c:v>
                </c:pt>
                <c:pt idx="85251">
                  <c:v>0.10473399999999999</c:v>
                </c:pt>
                <c:pt idx="85252">
                  <c:v>0.103773</c:v>
                </c:pt>
                <c:pt idx="85253">
                  <c:v>0.102713</c:v>
                </c:pt>
                <c:pt idx="85254">
                  <c:v>0.10155699999999999</c:v>
                </c:pt>
                <c:pt idx="85255">
                  <c:v>0.100303</c:v>
                </c:pt>
                <c:pt idx="85256">
                  <c:v>9.8951800000000006E-2</c:v>
                </c:pt>
                <c:pt idx="85257">
                  <c:v>9.7504800000000003E-2</c:v>
                </c:pt>
                <c:pt idx="85258">
                  <c:v>9.5962400000000003E-2</c:v>
                </c:pt>
                <c:pt idx="85259">
                  <c:v>9.4325599999999996E-2</c:v>
                </c:pt>
                <c:pt idx="85260">
                  <c:v>9.2595499999999997E-2</c:v>
                </c:pt>
                <c:pt idx="85261">
                  <c:v>9.0773300000000001E-2</c:v>
                </c:pt>
                <c:pt idx="85262">
                  <c:v>8.88602E-2</c:v>
                </c:pt>
                <c:pt idx="85263">
                  <c:v>8.6857599999999993E-2</c:v>
                </c:pt>
                <c:pt idx="85264">
                  <c:v>8.4766900000000006E-2</c:v>
                </c:pt>
                <c:pt idx="85265">
                  <c:v>8.2589800000000005E-2</c:v>
                </c:pt>
                <c:pt idx="85266">
                  <c:v>8.03281E-2</c:v>
                </c:pt>
                <c:pt idx="85267">
                  <c:v>7.7983700000000003E-2</c:v>
                </c:pt>
                <c:pt idx="85268">
                  <c:v>7.5558700000000006E-2</c:v>
                </c:pt>
                <c:pt idx="85269">
                  <c:v>7.3055400000000006E-2</c:v>
                </c:pt>
                <c:pt idx="85270">
                  <c:v>7.0476200000000003E-2</c:v>
                </c:pt>
                <c:pt idx="85271">
                  <c:v>6.7823499999999995E-2</c:v>
                </c:pt>
                <c:pt idx="85272">
                  <c:v>6.5099699999999996E-2</c:v>
                </c:pt>
                <c:pt idx="85273">
                  <c:v>6.2307599999999998E-2</c:v>
                </c:pt>
                <c:pt idx="85274">
                  <c:v>5.9449799999999997E-2</c:v>
                </c:pt>
                <c:pt idx="85275">
                  <c:v>5.6529200000000002E-2</c:v>
                </c:pt>
                <c:pt idx="85276">
                  <c:v>5.3548800000000001E-2</c:v>
                </c:pt>
                <c:pt idx="85277">
                  <c:v>5.0511100000000003E-2</c:v>
                </c:pt>
                <c:pt idx="85278">
                  <c:v>4.7419299999999998E-2</c:v>
                </c:pt>
                <c:pt idx="85279">
                  <c:v>4.42764E-2</c:v>
                </c:pt>
                <c:pt idx="85280">
                  <c:v>4.1085900000000002E-2</c:v>
                </c:pt>
                <c:pt idx="85281">
                  <c:v>3.7851000000000003E-2</c:v>
                </c:pt>
                <c:pt idx="85282">
                  <c:v>3.4574899999999999E-2</c:v>
                </c:pt>
                <c:pt idx="85283">
                  <c:v>3.1261200000000003E-2</c:v>
                </c:pt>
                <c:pt idx="85284">
                  <c:v>2.7913299999999999E-2</c:v>
                </c:pt>
                <c:pt idx="85285">
                  <c:v>2.45347E-2</c:v>
                </c:pt>
                <c:pt idx="85286">
                  <c:v>2.1128999999999998E-2</c:v>
                </c:pt>
                <c:pt idx="85287">
                  <c:v>1.7699900000000001E-2</c:v>
                </c:pt>
                <c:pt idx="85288">
                  <c:v>1.42513E-2</c:v>
                </c:pt>
                <c:pt idx="85289">
                  <c:v>1.07866E-2</c:v>
                </c:pt>
                <c:pt idx="85290" formatCode="0.00E+00">
                  <c:v>7.3095499999999997E-3</c:v>
                </c:pt>
                <c:pt idx="85291" formatCode="0.00E+00">
                  <c:v>3.8238199999999999E-3</c:v>
                </c:pt>
                <c:pt idx="85292" formatCode="0.00E+00">
                  <c:v>3.3328999999999998E-4</c:v>
                </c:pt>
                <c:pt idx="85293" formatCode="0.00E+00">
                  <c:v>-3.1581999999999999E-3</c:v>
                </c:pt>
                <c:pt idx="85294" formatCode="0.00E+00">
                  <c:v>-6.6468600000000001E-3</c:v>
                </c:pt>
                <c:pt idx="85295">
                  <c:v>-1.01289E-2</c:v>
                </c:pt>
                <c:pt idx="85296">
                  <c:v>-1.36004E-2</c:v>
                </c:pt>
                <c:pt idx="85297">
                  <c:v>-1.7057599999999999E-2</c:v>
                </c:pt>
                <c:pt idx="85298">
                  <c:v>-2.04967E-2</c:v>
                </c:pt>
                <c:pt idx="85299">
                  <c:v>-2.3913799999999999E-2</c:v>
                </c:pt>
                <c:pt idx="85300">
                  <c:v>-2.7305200000000002E-2</c:v>
                </c:pt>
                <c:pt idx="85301">
                  <c:v>-3.0667300000000002E-2</c:v>
                </c:pt>
                <c:pt idx="85302">
                  <c:v>-3.3996199999999997E-2</c:v>
                </c:pt>
                <c:pt idx="85303">
                  <c:v>-3.7288200000000001E-2</c:v>
                </c:pt>
                <c:pt idx="85304">
                  <c:v>-4.0539699999999998E-2</c:v>
                </c:pt>
                <c:pt idx="85305">
                  <c:v>-4.3747099999999997E-2</c:v>
                </c:pt>
                <c:pt idx="85306">
                  <c:v>-4.6906799999999998E-2</c:v>
                </c:pt>
                <c:pt idx="85307">
                  <c:v>-5.0015299999999999E-2</c:v>
                </c:pt>
                <c:pt idx="85308">
                  <c:v>-5.3069199999999997E-2</c:v>
                </c:pt>
                <c:pt idx="85309">
                  <c:v>-5.60651E-2</c:v>
                </c:pt>
                <c:pt idx="85310">
                  <c:v>-5.8999799999999998E-2</c:v>
                </c:pt>
                <c:pt idx="85311">
                  <c:v>-6.1870099999999997E-2</c:v>
                </c:pt>
                <c:pt idx="85312">
                  <c:v>-6.4672800000000003E-2</c:v>
                </c:pt>
                <c:pt idx="85313">
                  <c:v>-6.7404900000000004E-2</c:v>
                </c:pt>
                <c:pt idx="85314">
                  <c:v>-7.0063500000000001E-2</c:v>
                </c:pt>
                <c:pt idx="85315">
                  <c:v>-7.2645600000000005E-2</c:v>
                </c:pt>
                <c:pt idx="85316">
                  <c:v>-7.5148499999999993E-2</c:v>
                </c:pt>
                <c:pt idx="85317">
                  <c:v>-7.7569700000000005E-2</c:v>
                </c:pt>
                <c:pt idx="85318">
                  <c:v>-7.9906500000000005E-2</c:v>
                </c:pt>
                <c:pt idx="85319">
                  <c:v>-8.2156499999999993E-2</c:v>
                </c:pt>
                <c:pt idx="85320">
                  <c:v>-8.4317199999999995E-2</c:v>
                </c:pt>
                <c:pt idx="85321">
                  <c:v>-8.6386500000000005E-2</c:v>
                </c:pt>
                <c:pt idx="85322">
                  <c:v>-8.8362300000000005E-2</c:v>
                </c:pt>
                <c:pt idx="85323">
                  <c:v>-9.0242500000000003E-2</c:v>
                </c:pt>
                <c:pt idx="85324">
                  <c:v>-9.2025300000000004E-2</c:v>
                </c:pt>
                <c:pt idx="85325">
                  <c:v>-9.3708899999999998E-2</c:v>
                </c:pt>
                <c:pt idx="85326">
                  <c:v>-9.5291699999999993E-2</c:v>
                </c:pt>
                <c:pt idx="85327">
                  <c:v>-9.67721E-2</c:v>
                </c:pt>
                <c:pt idx="85328">
                  <c:v>-9.8148899999999997E-2</c:v>
                </c:pt>
                <c:pt idx="85329">
                  <c:v>-9.9420700000000001E-2</c:v>
                </c:pt>
                <c:pt idx="85330">
                  <c:v>-0.10058599999999999</c:v>
                </c:pt>
                <c:pt idx="85331">
                  <c:v>-0.101645</c:v>
                </c:pt>
                <c:pt idx="85332">
                  <c:v>-0.10259600000000001</c:v>
                </c:pt>
                <c:pt idx="85333">
                  <c:v>-0.103438</c:v>
                </c:pt>
                <c:pt idx="85334">
                  <c:v>-0.104172</c:v>
                </c:pt>
                <c:pt idx="85335">
                  <c:v>-0.104796</c:v>
                </c:pt>
                <c:pt idx="85336">
                  <c:v>-0.10531</c:v>
                </c:pt>
                <c:pt idx="85337">
                  <c:v>-0.105714</c:v>
                </c:pt>
                <c:pt idx="85338">
                  <c:v>-0.106007</c:v>
                </c:pt>
                <c:pt idx="85339">
                  <c:v>-0.10619199999999999</c:v>
                </c:pt>
                <c:pt idx="85340">
                  <c:v>-0.106266</c:v>
                </c:pt>
                <c:pt idx="85341">
                  <c:v>-0.10623100000000001</c:v>
                </c:pt>
                <c:pt idx="85342">
                  <c:v>-0.106087</c:v>
                </c:pt>
                <c:pt idx="85343">
                  <c:v>-0.105835</c:v>
                </c:pt>
                <c:pt idx="85344">
                  <c:v>-0.105476</c:v>
                </c:pt>
                <c:pt idx="85345">
                  <c:v>-0.10501000000000001</c:v>
                </c:pt>
                <c:pt idx="85346">
                  <c:v>-0.104439</c:v>
                </c:pt>
                <c:pt idx="85347">
                  <c:v>-0.10376299999999999</c:v>
                </c:pt>
                <c:pt idx="85348">
                  <c:v>-0.10298499999999999</c:v>
                </c:pt>
                <c:pt idx="85349">
                  <c:v>-0.102104</c:v>
                </c:pt>
                <c:pt idx="85350">
                  <c:v>-0.101123</c:v>
                </c:pt>
                <c:pt idx="85351">
                  <c:v>-0.10004399999999999</c:v>
                </c:pt>
                <c:pt idx="85352">
                  <c:v>-9.8867499999999997E-2</c:v>
                </c:pt>
                <c:pt idx="85353">
                  <c:v>-9.7596199999999994E-2</c:v>
                </c:pt>
                <c:pt idx="85354">
                  <c:v>-9.6231700000000003E-2</c:v>
                </c:pt>
                <c:pt idx="85355">
                  <c:v>-9.4776100000000002E-2</c:v>
                </c:pt>
                <c:pt idx="85356">
                  <c:v>-9.3231599999999998E-2</c:v>
                </c:pt>
                <c:pt idx="85357">
                  <c:v>-9.1600500000000001E-2</c:v>
                </c:pt>
                <c:pt idx="85358">
                  <c:v>-8.9885000000000007E-2</c:v>
                </c:pt>
                <c:pt idx="85359">
                  <c:v>-8.8087600000000002E-2</c:v>
                </c:pt>
                <c:pt idx="85360">
                  <c:v>-8.6210899999999993E-2</c:v>
                </c:pt>
                <c:pt idx="85361">
                  <c:v>-8.4257399999999996E-2</c:v>
                </c:pt>
                <c:pt idx="85362">
                  <c:v>-8.2229700000000003E-2</c:v>
                </c:pt>
                <c:pt idx="85363">
                  <c:v>-8.0130900000000005E-2</c:v>
                </c:pt>
                <c:pt idx="85364">
                  <c:v>-7.7963699999999997E-2</c:v>
                </c:pt>
                <c:pt idx="85365">
                  <c:v>-7.5731300000000001E-2</c:v>
                </c:pt>
                <c:pt idx="85366">
                  <c:v>-7.3436600000000005E-2</c:v>
                </c:pt>
                <c:pt idx="85367">
                  <c:v>-7.1082699999999999E-2</c:v>
                </c:pt>
                <c:pt idx="85368">
                  <c:v>-6.86726E-2</c:v>
                </c:pt>
                <c:pt idx="85369">
                  <c:v>-6.6209699999999996E-2</c:v>
                </c:pt>
                <c:pt idx="85370">
                  <c:v>-6.3697000000000004E-2</c:v>
                </c:pt>
                <c:pt idx="85371">
                  <c:v>-6.1137700000000003E-2</c:v>
                </c:pt>
                <c:pt idx="85372">
                  <c:v>-5.8535200000000003E-2</c:v>
                </c:pt>
                <c:pt idx="85373">
                  <c:v>-5.5892799999999999E-2</c:v>
                </c:pt>
                <c:pt idx="85374">
                  <c:v>-5.3213799999999999E-2</c:v>
                </c:pt>
                <c:pt idx="85375">
                  <c:v>-5.0501499999999998E-2</c:v>
                </c:pt>
                <c:pt idx="85376">
                  <c:v>-4.7759299999999998E-2</c:v>
                </c:pt>
                <c:pt idx="85377">
                  <c:v>-4.4990500000000003E-2</c:v>
                </c:pt>
                <c:pt idx="85378">
                  <c:v>-4.21985E-2</c:v>
                </c:pt>
                <c:pt idx="85379">
                  <c:v>-3.9386699999999997E-2</c:v>
                </c:pt>
                <c:pt idx="85380">
                  <c:v>-3.6558500000000001E-2</c:v>
                </c:pt>
                <c:pt idx="85381">
                  <c:v>-3.37171E-2</c:v>
                </c:pt>
                <c:pt idx="85382">
                  <c:v>-3.0866000000000001E-2</c:v>
                </c:pt>
                <c:pt idx="85383">
                  <c:v>-2.8008499999999999E-2</c:v>
                </c:pt>
                <c:pt idx="85384">
                  <c:v>-2.5147800000000001E-2</c:v>
                </c:pt>
                <c:pt idx="85385">
                  <c:v>-2.22872E-2</c:v>
                </c:pt>
                <c:pt idx="85386">
                  <c:v>-1.9429999999999999E-2</c:v>
                </c:pt>
                <c:pt idx="85387">
                  <c:v>-1.6579300000000002E-2</c:v>
                </c:pt>
                <c:pt idx="85388">
                  <c:v>-1.37383E-2</c:v>
                </c:pt>
                <c:pt idx="85389">
                  <c:v>-1.09102E-2</c:v>
                </c:pt>
                <c:pt idx="85390" formatCode="0.00E+00">
                  <c:v>-8.0978700000000001E-3</c:v>
                </c:pt>
                <c:pt idx="85391" formatCode="0.00E+00">
                  <c:v>-5.3044800000000003E-3</c:v>
                </c:pt>
                <c:pt idx="85392" formatCode="0.00E+00">
                  <c:v>-2.5329300000000001E-3</c:v>
                </c:pt>
                <c:pt idx="85393" formatCode="0.00E+00">
                  <c:v>2.1390299999999999E-4</c:v>
                </c:pt>
                <c:pt idx="85394" formatCode="0.00E+00">
                  <c:v>2.9331800000000001E-3</c:v>
                </c:pt>
                <c:pt idx="85395" formatCode="0.00E+00">
                  <c:v>5.6221500000000002E-3</c:v>
                </c:pt>
                <c:pt idx="85396" formatCode="0.00E+00">
                  <c:v>8.2781299999999999E-3</c:v>
                </c:pt>
                <c:pt idx="85397">
                  <c:v>1.08985E-2</c:v>
                </c:pt>
                <c:pt idx="85398">
                  <c:v>1.34807E-2</c:v>
                </c:pt>
                <c:pt idx="85399">
                  <c:v>1.60223E-2</c:v>
                </c:pt>
                <c:pt idx="85400">
                  <c:v>1.8520999999999999E-2</c:v>
                </c:pt>
                <c:pt idx="85401">
                  <c:v>2.0974400000000001E-2</c:v>
                </c:pt>
                <c:pt idx="85402">
                  <c:v>2.33803E-2</c:v>
                </c:pt>
                <c:pt idx="85403">
                  <c:v>2.5736700000000001E-2</c:v>
                </c:pt>
                <c:pt idx="85404">
                  <c:v>2.80415E-2</c:v>
                </c:pt>
                <c:pt idx="85405">
                  <c:v>3.0292800000000002E-2</c:v>
                </c:pt>
                <c:pt idx="85406">
                  <c:v>3.2488700000000002E-2</c:v>
                </c:pt>
                <c:pt idx="85407">
                  <c:v>3.4627600000000001E-2</c:v>
                </c:pt>
                <c:pt idx="85408">
                  <c:v>3.6707799999999999E-2</c:v>
                </c:pt>
                <c:pt idx="85409">
                  <c:v>3.87278E-2</c:v>
                </c:pt>
                <c:pt idx="85410">
                  <c:v>4.0686100000000003E-2</c:v>
                </c:pt>
                <c:pt idx="85411">
                  <c:v>4.2581399999999998E-2</c:v>
                </c:pt>
                <c:pt idx="85412">
                  <c:v>4.4412500000000001E-2</c:v>
                </c:pt>
                <c:pt idx="85413">
                  <c:v>4.6178299999999999E-2</c:v>
                </c:pt>
                <c:pt idx="85414">
                  <c:v>4.7877700000000002E-2</c:v>
                </c:pt>
                <c:pt idx="85415">
                  <c:v>4.95098E-2</c:v>
                </c:pt>
                <c:pt idx="85416">
                  <c:v>5.1073800000000003E-2</c:v>
                </c:pt>
                <c:pt idx="85417">
                  <c:v>5.2568999999999998E-2</c:v>
                </c:pt>
                <c:pt idx="85418">
                  <c:v>5.3994800000000003E-2</c:v>
                </c:pt>
                <c:pt idx="85419">
                  <c:v>5.5350799999999999E-2</c:v>
                </c:pt>
                <c:pt idx="85420">
                  <c:v>5.6636300000000001E-2</c:v>
                </c:pt>
                <c:pt idx="85421">
                  <c:v>5.7851300000000001E-2</c:v>
                </c:pt>
                <c:pt idx="85422">
                  <c:v>5.8995499999999999E-2</c:v>
                </c:pt>
                <c:pt idx="85423">
                  <c:v>6.0068700000000003E-2</c:v>
                </c:pt>
                <c:pt idx="85424">
                  <c:v>6.1071E-2</c:v>
                </c:pt>
                <c:pt idx="85425">
                  <c:v>6.2002500000000002E-2</c:v>
                </c:pt>
                <c:pt idx="85426">
                  <c:v>6.28634E-2</c:v>
                </c:pt>
                <c:pt idx="85427">
                  <c:v>6.3653799999999996E-2</c:v>
                </c:pt>
                <c:pt idx="85428">
                  <c:v>6.4374299999999995E-2</c:v>
                </c:pt>
                <c:pt idx="85429">
                  <c:v>6.5025299999999994E-2</c:v>
                </c:pt>
                <c:pt idx="85430">
                  <c:v>6.5607200000000004E-2</c:v>
                </c:pt>
                <c:pt idx="85431">
                  <c:v>6.6120799999999993E-2</c:v>
                </c:pt>
                <c:pt idx="85432">
                  <c:v>6.6566799999999995E-2</c:v>
                </c:pt>
                <c:pt idx="85433">
                  <c:v>6.6945900000000003E-2</c:v>
                </c:pt>
                <c:pt idx="85434">
                  <c:v>6.7259100000000002E-2</c:v>
                </c:pt>
                <c:pt idx="85435">
                  <c:v>6.7507200000000003E-2</c:v>
                </c:pt>
                <c:pt idx="85436">
                  <c:v>6.7691299999999996E-2</c:v>
                </c:pt>
                <c:pt idx="85437">
                  <c:v>6.7812499999999998E-2</c:v>
                </c:pt>
                <c:pt idx="85438">
                  <c:v>6.7872000000000002E-2</c:v>
                </c:pt>
                <c:pt idx="85439">
                  <c:v>6.7870899999999998E-2</c:v>
                </c:pt>
                <c:pt idx="85440">
                  <c:v>6.7810499999999996E-2</c:v>
                </c:pt>
                <c:pt idx="85441">
                  <c:v>6.7692199999999994E-2</c:v>
                </c:pt>
                <c:pt idx="85442">
                  <c:v>6.7517400000000005E-2</c:v>
                </c:pt>
                <c:pt idx="85443">
                  <c:v>6.7287399999999997E-2</c:v>
                </c:pt>
                <c:pt idx="85444">
                  <c:v>6.7003800000000002E-2</c:v>
                </c:pt>
                <c:pt idx="85445">
                  <c:v>6.6668199999999997E-2</c:v>
                </c:pt>
                <c:pt idx="85446">
                  <c:v>6.6281999999999994E-2</c:v>
                </c:pt>
                <c:pt idx="85447">
                  <c:v>6.58469E-2</c:v>
                </c:pt>
                <c:pt idx="85448">
                  <c:v>6.5364500000000006E-2</c:v>
                </c:pt>
                <c:pt idx="85449">
                  <c:v>6.4836500000000005E-2</c:v>
                </c:pt>
                <c:pt idx="85450">
                  <c:v>6.4264600000000005E-2</c:v>
                </c:pt>
                <c:pt idx="85451">
                  <c:v>6.3650499999999999E-2</c:v>
                </c:pt>
                <c:pt idx="85452">
                  <c:v>6.2995899999999994E-2</c:v>
                </c:pt>
                <c:pt idx="85453">
                  <c:v>6.23026E-2</c:v>
                </c:pt>
                <c:pt idx="85454">
                  <c:v>6.1572399999999999E-2</c:v>
                </c:pt>
                <c:pt idx="85455">
                  <c:v>6.0807E-2</c:v>
                </c:pt>
                <c:pt idx="85456">
                  <c:v>6.0008300000000001E-2</c:v>
                </c:pt>
                <c:pt idx="85457">
                  <c:v>5.9177899999999999E-2</c:v>
                </c:pt>
                <c:pt idx="85458">
                  <c:v>5.83177E-2</c:v>
                </c:pt>
                <c:pt idx="85459">
                  <c:v>5.7429399999999999E-2</c:v>
                </c:pt>
                <c:pt idx="85460">
                  <c:v>5.65149E-2</c:v>
                </c:pt>
                <c:pt idx="85461">
                  <c:v>5.5575800000000002E-2</c:v>
                </c:pt>
                <c:pt idx="85462">
                  <c:v>5.4614000000000003E-2</c:v>
                </c:pt>
                <c:pt idx="85463">
                  <c:v>5.3631100000000001E-2</c:v>
                </c:pt>
                <c:pt idx="85464">
                  <c:v>5.2628800000000003E-2</c:v>
                </c:pt>
                <c:pt idx="85465">
                  <c:v>5.1608800000000003E-2</c:v>
                </c:pt>
                <c:pt idx="85466">
                  <c:v>5.0572899999999997E-2</c:v>
                </c:pt>
                <c:pt idx="85467">
                  <c:v>4.9522499999999997E-2</c:v>
                </c:pt>
                <c:pt idx="85468">
                  <c:v>4.8459299999999997E-2</c:v>
                </c:pt>
                <c:pt idx="85469">
                  <c:v>4.7384900000000001E-2</c:v>
                </c:pt>
                <c:pt idx="85470">
                  <c:v>4.6300800000000003E-2</c:v>
                </c:pt>
                <c:pt idx="85471">
                  <c:v>4.5208499999999999E-2</c:v>
                </c:pt>
                <c:pt idx="85472">
                  <c:v>4.41094E-2</c:v>
                </c:pt>
                <c:pt idx="85473">
                  <c:v>4.3004899999999999E-2</c:v>
                </c:pt>
                <c:pt idx="85474">
                  <c:v>4.18964E-2</c:v>
                </c:pt>
                <c:pt idx="85475">
                  <c:v>4.0785099999999998E-2</c:v>
                </c:pt>
                <c:pt idx="85476">
                  <c:v>3.9672499999999999E-2</c:v>
                </c:pt>
                <c:pt idx="85477">
                  <c:v>3.8559599999999999E-2</c:v>
                </c:pt>
                <c:pt idx="85478">
                  <c:v>3.7447599999999998E-2</c:v>
                </c:pt>
                <c:pt idx="85479">
                  <c:v>3.6337700000000001E-2</c:v>
                </c:pt>
                <c:pt idx="85480">
                  <c:v>3.52308E-2</c:v>
                </c:pt>
                <c:pt idx="85481">
                  <c:v>3.4128100000000001E-2</c:v>
                </c:pt>
                <c:pt idx="85482">
                  <c:v>3.3030400000000001E-2</c:v>
                </c:pt>
                <c:pt idx="85483">
                  <c:v>3.1938599999999998E-2</c:v>
                </c:pt>
                <c:pt idx="85484">
                  <c:v>3.0853499999999999E-2</c:v>
                </c:pt>
                <c:pt idx="85485">
                  <c:v>2.9776E-2</c:v>
                </c:pt>
                <c:pt idx="85486">
                  <c:v>2.8706700000000002E-2</c:v>
                </c:pt>
                <c:pt idx="85487">
                  <c:v>2.7646299999999999E-2</c:v>
                </c:pt>
                <c:pt idx="85488">
                  <c:v>2.6595400000000002E-2</c:v>
                </c:pt>
                <c:pt idx="85489">
                  <c:v>2.5554500000000001E-2</c:v>
                </c:pt>
                <c:pt idx="85490">
                  <c:v>2.4524000000000001E-2</c:v>
                </c:pt>
                <c:pt idx="85491">
                  <c:v>2.3504500000000001E-2</c:v>
                </c:pt>
                <c:pt idx="85492">
                  <c:v>2.24963E-2</c:v>
                </c:pt>
                <c:pt idx="85493">
                  <c:v>2.1499600000000001E-2</c:v>
                </c:pt>
                <c:pt idx="85494">
                  <c:v>2.05148E-2</c:v>
                </c:pt>
                <c:pt idx="85495">
                  <c:v>1.9541900000000001E-2</c:v>
                </c:pt>
                <c:pt idx="85496">
                  <c:v>1.8581199999999999E-2</c:v>
                </c:pt>
                <c:pt idx="85497">
                  <c:v>1.7632800000000001E-2</c:v>
                </c:pt>
                <c:pt idx="85498">
                  <c:v>1.6696599999999999E-2</c:v>
                </c:pt>
                <c:pt idx="85499">
                  <c:v>1.5772600000000001E-2</c:v>
                </c:pt>
                <c:pt idx="85500">
                  <c:v>1.48608E-2</c:v>
                </c:pt>
                <c:pt idx="85501">
                  <c:v>1.3960999999999999E-2</c:v>
                </c:pt>
                <c:pt idx="85502">
                  <c:v>1.3073100000000001E-2</c:v>
                </c:pt>
                <c:pt idx="85503">
                  <c:v>1.2196800000000001E-2</c:v>
                </c:pt>
                <c:pt idx="85504">
                  <c:v>1.1332E-2</c:v>
                </c:pt>
                <c:pt idx="85505">
                  <c:v>1.04782E-2</c:v>
                </c:pt>
                <c:pt idx="85506" formatCode="0.00E+00">
                  <c:v>9.6352299999999998E-3</c:v>
                </c:pt>
                <c:pt idx="85507" formatCode="0.00E+00">
                  <c:v>8.8026300000000005E-3</c:v>
                </c:pt>
                <c:pt idx="85508" formatCode="0.00E+00">
                  <c:v>7.9800099999999992E-3</c:v>
                </c:pt>
                <c:pt idx="85509" formatCode="0.00E+00">
                  <c:v>7.1669300000000002E-3</c:v>
                </c:pt>
                <c:pt idx="85510" formatCode="0.00E+00">
                  <c:v>6.3629100000000003E-3</c:v>
                </c:pt>
                <c:pt idx="85511" formatCode="0.00E+00">
                  <c:v>5.5674499999999998E-3</c:v>
                </c:pt>
                <c:pt idx="85512" formatCode="0.00E+00">
                  <c:v>4.7800100000000003E-3</c:v>
                </c:pt>
                <c:pt idx="85513" formatCode="0.00E+00">
                  <c:v>4.0000599999999997E-3</c:v>
                </c:pt>
                <c:pt idx="85514" formatCode="0.00E+00">
                  <c:v>3.2270100000000002E-3</c:v>
                </c:pt>
                <c:pt idx="85515" formatCode="0.00E+00">
                  <c:v>2.4602700000000001E-3</c:v>
                </c:pt>
                <c:pt idx="85516" formatCode="0.00E+00">
                  <c:v>1.6992400000000001E-3</c:v>
                </c:pt>
                <c:pt idx="85517" formatCode="0.00E+00">
                  <c:v>9.4329500000000003E-4</c:v>
                </c:pt>
                <c:pt idx="85518" formatCode="0.00E+00">
                  <c:v>1.9180299999999999E-4</c:v>
                </c:pt>
                <c:pt idx="85519" formatCode="0.00E+00">
                  <c:v>-5.5587500000000005E-4</c:v>
                </c:pt>
                <c:pt idx="85520" formatCode="0.00E+00">
                  <c:v>-1.3003800000000001E-3</c:v>
                </c:pt>
                <c:pt idx="85521" formatCode="0.00E+00">
                  <c:v>-2.0423699999999999E-3</c:v>
                </c:pt>
                <c:pt idx="85522" formatCode="0.00E+00">
                  <c:v>-2.7824799999999999E-3</c:v>
                </c:pt>
                <c:pt idx="85523" formatCode="0.00E+00">
                  <c:v>-3.5213599999999999E-3</c:v>
                </c:pt>
                <c:pt idx="85524" formatCode="0.00E+00">
                  <c:v>-4.2596500000000002E-3</c:v>
                </c:pt>
                <c:pt idx="85525" formatCode="0.00E+00">
                  <c:v>-4.99798E-3</c:v>
                </c:pt>
                <c:pt idx="85526" formatCode="0.00E+00">
                  <c:v>-5.73698E-3</c:v>
                </c:pt>
                <c:pt idx="85527" formatCode="0.00E+00">
                  <c:v>-6.4772400000000004E-3</c:v>
                </c:pt>
                <c:pt idx="85528" formatCode="0.00E+00">
                  <c:v>-7.2193700000000001E-3</c:v>
                </c:pt>
                <c:pt idx="85529" formatCode="0.00E+00">
                  <c:v>-7.9639299999999993E-3</c:v>
                </c:pt>
                <c:pt idx="85530" formatCode="0.00E+00">
                  <c:v>-8.7114900000000006E-3</c:v>
                </c:pt>
                <c:pt idx="85531" formatCode="0.00E+00">
                  <c:v>-9.4625799999999999E-3</c:v>
                </c:pt>
                <c:pt idx="85532">
                  <c:v>-1.02177E-2</c:v>
                </c:pt>
                <c:pt idx="85533">
                  <c:v>-1.0977300000000001E-2</c:v>
                </c:pt>
                <c:pt idx="85534">
                  <c:v>-1.17419E-2</c:v>
                </c:pt>
                <c:pt idx="85535">
                  <c:v>-1.2511899999999999E-2</c:v>
                </c:pt>
                <c:pt idx="85536">
                  <c:v>-1.32876E-2</c:v>
                </c:pt>
                <c:pt idx="85537">
                  <c:v>-1.4069399999999999E-2</c:v>
                </c:pt>
                <c:pt idx="85538">
                  <c:v>-1.48577E-2</c:v>
                </c:pt>
                <c:pt idx="85539">
                  <c:v>-1.5652599999999999E-2</c:v>
                </c:pt>
                <c:pt idx="85540">
                  <c:v>-1.64545E-2</c:v>
                </c:pt>
                <c:pt idx="85541">
                  <c:v>-1.7263500000000001E-2</c:v>
                </c:pt>
                <c:pt idx="85542">
                  <c:v>-1.80798E-2</c:v>
                </c:pt>
                <c:pt idx="85543">
                  <c:v>-1.8903400000000001E-2</c:v>
                </c:pt>
                <c:pt idx="85544">
                  <c:v>-1.9734399999999999E-2</c:v>
                </c:pt>
                <c:pt idx="85545">
                  <c:v>-2.0572900000000002E-2</c:v>
                </c:pt>
                <c:pt idx="85546">
                  <c:v>-2.1418699999999999E-2</c:v>
                </c:pt>
                <c:pt idx="85547">
                  <c:v>-2.2271900000000001E-2</c:v>
                </c:pt>
                <c:pt idx="85548">
                  <c:v>-2.3132099999999999E-2</c:v>
                </c:pt>
                <c:pt idx="85549">
                  <c:v>-2.3999300000000001E-2</c:v>
                </c:pt>
                <c:pt idx="85550">
                  <c:v>-2.4873200000000002E-2</c:v>
                </c:pt>
                <c:pt idx="85551">
                  <c:v>-2.5753600000000001E-2</c:v>
                </c:pt>
                <c:pt idx="85552">
                  <c:v>-2.6639900000000001E-2</c:v>
                </c:pt>
                <c:pt idx="85553">
                  <c:v>-2.7532000000000001E-2</c:v>
                </c:pt>
                <c:pt idx="85554">
                  <c:v>-2.8429200000000002E-2</c:v>
                </c:pt>
                <c:pt idx="85555">
                  <c:v>-2.9331200000000002E-2</c:v>
                </c:pt>
                <c:pt idx="85556">
                  <c:v>-3.0237199999999999E-2</c:v>
                </c:pt>
                <c:pt idx="85557">
                  <c:v>-3.1146799999999999E-2</c:v>
                </c:pt>
                <c:pt idx="85558">
                  <c:v>-3.2059299999999999E-2</c:v>
                </c:pt>
                <c:pt idx="85559">
                  <c:v>-3.29739E-2</c:v>
                </c:pt>
                <c:pt idx="85560">
                  <c:v>-3.3889900000000001E-2</c:v>
                </c:pt>
                <c:pt idx="85561">
                  <c:v>-3.4806499999999997E-2</c:v>
                </c:pt>
                <c:pt idx="85562">
                  <c:v>-3.5722799999999999E-2</c:v>
                </c:pt>
                <c:pt idx="85563">
                  <c:v>-3.6637999999999997E-2</c:v>
                </c:pt>
                <c:pt idx="85564">
                  <c:v>-3.7551000000000001E-2</c:v>
                </c:pt>
                <c:pt idx="85565">
                  <c:v>-3.8460899999999999E-2</c:v>
                </c:pt>
                <c:pt idx="85566">
                  <c:v>-3.9366600000000002E-2</c:v>
                </c:pt>
                <c:pt idx="85567">
                  <c:v>-4.0266999999999997E-2</c:v>
                </c:pt>
                <c:pt idx="85568">
                  <c:v>-4.1161099999999999E-2</c:v>
                </c:pt>
                <c:pt idx="85569">
                  <c:v>-4.20477E-2</c:v>
                </c:pt>
                <c:pt idx="85570">
                  <c:v>-4.2925600000000001E-2</c:v>
                </c:pt>
                <c:pt idx="85571">
                  <c:v>-4.3793499999999999E-2</c:v>
                </c:pt>
                <c:pt idx="85572">
                  <c:v>-4.4650200000000001E-2</c:v>
                </c:pt>
                <c:pt idx="85573">
                  <c:v>-4.5494399999999997E-2</c:v>
                </c:pt>
                <c:pt idx="85574">
                  <c:v>-4.6324799999999999E-2</c:v>
                </c:pt>
                <c:pt idx="85575">
                  <c:v>-4.7140099999999997E-2</c:v>
                </c:pt>
                <c:pt idx="85576">
                  <c:v>-4.7938799999999997E-2</c:v>
                </c:pt>
                <c:pt idx="85577">
                  <c:v>-4.8719600000000002E-2</c:v>
                </c:pt>
                <c:pt idx="85578">
                  <c:v>-4.9481200000000003E-2</c:v>
                </c:pt>
                <c:pt idx="85579">
                  <c:v>-5.0222000000000003E-2</c:v>
                </c:pt>
                <c:pt idx="85580">
                  <c:v>-5.0940600000000003E-2</c:v>
                </c:pt>
                <c:pt idx="85581">
                  <c:v>-5.16357E-2</c:v>
                </c:pt>
                <c:pt idx="85582">
                  <c:v>-5.23058E-2</c:v>
                </c:pt>
                <c:pt idx="85583">
                  <c:v>-5.2949299999999998E-2</c:v>
                </c:pt>
                <c:pt idx="85584">
                  <c:v>-5.3565000000000002E-2</c:v>
                </c:pt>
                <c:pt idx="85585">
                  <c:v>-5.4151299999999999E-2</c:v>
                </c:pt>
                <c:pt idx="85586">
                  <c:v>-5.4706699999999997E-2</c:v>
                </c:pt>
                <c:pt idx="85587">
                  <c:v>-5.5229899999999998E-2</c:v>
                </c:pt>
                <c:pt idx="85588">
                  <c:v>-5.5719400000000002E-2</c:v>
                </c:pt>
                <c:pt idx="85589">
                  <c:v>-5.6173800000000003E-2</c:v>
                </c:pt>
                <c:pt idx="85590">
                  <c:v>-5.6591799999999998E-2</c:v>
                </c:pt>
                <c:pt idx="85591">
                  <c:v>-5.6971899999999999E-2</c:v>
                </c:pt>
                <c:pt idx="85592">
                  <c:v>-5.7312799999999997E-2</c:v>
                </c:pt>
                <c:pt idx="85593">
                  <c:v>-5.7613200000000003E-2</c:v>
                </c:pt>
                <c:pt idx="85594">
                  <c:v>-5.7871699999999998E-2</c:v>
                </c:pt>
                <c:pt idx="85595">
                  <c:v>-5.8087199999999999E-2</c:v>
                </c:pt>
                <c:pt idx="85596">
                  <c:v>-5.8258400000000002E-2</c:v>
                </c:pt>
                <c:pt idx="85597">
                  <c:v>-5.8383999999999998E-2</c:v>
                </c:pt>
                <c:pt idx="85598">
                  <c:v>-5.8463099999999997E-2</c:v>
                </c:pt>
                <c:pt idx="85599">
                  <c:v>-5.8494400000000002E-2</c:v>
                </c:pt>
                <c:pt idx="85600">
                  <c:v>-5.8476800000000002E-2</c:v>
                </c:pt>
                <c:pt idx="85601">
                  <c:v>-5.8409500000000003E-2</c:v>
                </c:pt>
                <c:pt idx="85602">
                  <c:v>-5.82914E-2</c:v>
                </c:pt>
                <c:pt idx="85603">
                  <c:v>-5.8121600000000002E-2</c:v>
                </c:pt>
                <c:pt idx="85604">
                  <c:v>-5.7899300000000001E-2</c:v>
                </c:pt>
                <c:pt idx="85605">
                  <c:v>-5.76237E-2</c:v>
                </c:pt>
                <c:pt idx="85606">
                  <c:v>-5.7294100000000001E-2</c:v>
                </c:pt>
                <c:pt idx="85607">
                  <c:v>-5.6909700000000001E-2</c:v>
                </c:pt>
                <c:pt idx="85608">
                  <c:v>-5.6470100000000002E-2</c:v>
                </c:pt>
                <c:pt idx="85609">
                  <c:v>-5.5974599999999999E-2</c:v>
                </c:pt>
                <c:pt idx="85610">
                  <c:v>-5.5422899999999997E-2</c:v>
                </c:pt>
                <c:pt idx="85611">
                  <c:v>-5.4814500000000002E-2</c:v>
                </c:pt>
                <c:pt idx="85612">
                  <c:v>-5.4149099999999999E-2</c:v>
                </c:pt>
                <c:pt idx="85613">
                  <c:v>-5.3426500000000002E-2</c:v>
                </c:pt>
                <c:pt idx="85614">
                  <c:v>-5.2646499999999999E-2</c:v>
                </c:pt>
                <c:pt idx="85615">
                  <c:v>-5.1809099999999997E-2</c:v>
                </c:pt>
                <c:pt idx="85616">
                  <c:v>-5.09142E-2</c:v>
                </c:pt>
                <c:pt idx="85617">
                  <c:v>-4.9961899999999997E-2</c:v>
                </c:pt>
                <c:pt idx="85618">
                  <c:v>-4.89524E-2</c:v>
                </c:pt>
                <c:pt idx="85619">
                  <c:v>-4.7885999999999998E-2</c:v>
                </c:pt>
                <c:pt idx="85620">
                  <c:v>-4.67628E-2</c:v>
                </c:pt>
                <c:pt idx="85621">
                  <c:v>-4.5583400000000003E-2</c:v>
                </c:pt>
                <c:pt idx="85622">
                  <c:v>-4.4348199999999997E-2</c:v>
                </c:pt>
                <c:pt idx="85623">
                  <c:v>-4.3057900000000003E-2</c:v>
                </c:pt>
                <c:pt idx="85624">
                  <c:v>-4.1713E-2</c:v>
                </c:pt>
                <c:pt idx="85625">
                  <c:v>-4.03144E-2</c:v>
                </c:pt>
                <c:pt idx="85626">
                  <c:v>-3.8862800000000003E-2</c:v>
                </c:pt>
                <c:pt idx="85627">
                  <c:v>-3.7359200000000002E-2</c:v>
                </c:pt>
                <c:pt idx="85628">
                  <c:v>-3.5804500000000003E-2</c:v>
                </c:pt>
                <c:pt idx="85629">
                  <c:v>-3.4199899999999998E-2</c:v>
                </c:pt>
                <c:pt idx="85630">
                  <c:v>-3.2546499999999999E-2</c:v>
                </c:pt>
                <c:pt idx="85631">
                  <c:v>-3.0845500000000001E-2</c:v>
                </c:pt>
                <c:pt idx="85632">
                  <c:v>-2.90984E-2</c:v>
                </c:pt>
                <c:pt idx="85633">
                  <c:v>-2.7306400000000002E-2</c:v>
                </c:pt>
                <c:pt idx="85634">
                  <c:v>-2.54711E-2</c:v>
                </c:pt>
                <c:pt idx="85635">
                  <c:v>-2.35941E-2</c:v>
                </c:pt>
                <c:pt idx="85636">
                  <c:v>-2.1676899999999999E-2</c:v>
                </c:pt>
                <c:pt idx="85637">
                  <c:v>-1.97214E-2</c:v>
                </c:pt>
                <c:pt idx="85638">
                  <c:v>-1.7729200000000001E-2</c:v>
                </c:pt>
                <c:pt idx="85639">
                  <c:v>-1.5702199999999999E-2</c:v>
                </c:pt>
                <c:pt idx="85640">
                  <c:v>-1.3642400000000001E-2</c:v>
                </c:pt>
                <c:pt idx="85641">
                  <c:v>-1.15517E-2</c:v>
                </c:pt>
                <c:pt idx="85642" formatCode="0.00E+00">
                  <c:v>-9.4322299999999998E-3</c:v>
                </c:pt>
                <c:pt idx="85643" formatCode="0.00E+00">
                  <c:v>-7.2860399999999997E-3</c:v>
                </c:pt>
                <c:pt idx="85644" formatCode="0.00E+00">
                  <c:v>-5.1153099999999996E-3</c:v>
                </c:pt>
                <c:pt idx="85645" formatCode="0.00E+00">
                  <c:v>-2.9222800000000002E-3</c:v>
                </c:pt>
                <c:pt idx="85646" formatCode="0.00E+00">
                  <c:v>-7.0921700000000005E-4</c:v>
                </c:pt>
                <c:pt idx="85647" formatCode="0.00E+00">
                  <c:v>1.52155E-3</c:v>
                </c:pt>
                <c:pt idx="85648" formatCode="0.00E+00">
                  <c:v>3.7676400000000001E-3</c:v>
                </c:pt>
                <c:pt idx="85649" formatCode="0.00E+00">
                  <c:v>6.0266399999999998E-3</c:v>
                </c:pt>
                <c:pt idx="85650" formatCode="0.00E+00">
                  <c:v>8.2960900000000008E-3</c:v>
                </c:pt>
                <c:pt idx="85651">
                  <c:v>1.05735E-2</c:v>
                </c:pt>
                <c:pt idx="85652">
                  <c:v>1.2856299999999999E-2</c:v>
                </c:pt>
                <c:pt idx="85653">
                  <c:v>1.5141999999999999E-2</c:v>
                </c:pt>
                <c:pt idx="85654">
                  <c:v>1.7427999999999999E-2</c:v>
                </c:pt>
                <c:pt idx="85655">
                  <c:v>1.9711699999999999E-2</c:v>
                </c:pt>
                <c:pt idx="85656">
                  <c:v>2.19904E-2</c:v>
                </c:pt>
                <c:pt idx="85657">
                  <c:v>2.4261499999999998E-2</c:v>
                </c:pt>
                <c:pt idx="85658">
                  <c:v>2.6522299999999999E-2</c:v>
                </c:pt>
                <c:pt idx="85659">
                  <c:v>2.8770299999999999E-2</c:v>
                </c:pt>
                <c:pt idx="85660">
                  <c:v>3.1002600000000002E-2</c:v>
                </c:pt>
                <c:pt idx="85661">
                  <c:v>3.3216700000000002E-2</c:v>
                </c:pt>
                <c:pt idx="85662">
                  <c:v>3.5409799999999998E-2</c:v>
                </c:pt>
                <c:pt idx="85663">
                  <c:v>3.7579300000000003E-2</c:v>
                </c:pt>
                <c:pt idx="85664">
                  <c:v>3.97227E-2</c:v>
                </c:pt>
                <c:pt idx="85665">
                  <c:v>4.1837100000000002E-2</c:v>
                </c:pt>
                <c:pt idx="85666">
                  <c:v>4.3920099999999997E-2</c:v>
                </c:pt>
                <c:pt idx="85667">
                  <c:v>4.5969000000000003E-2</c:v>
                </c:pt>
                <c:pt idx="85668">
                  <c:v>4.7981200000000002E-2</c:v>
                </c:pt>
                <c:pt idx="85669">
                  <c:v>4.99543E-2</c:v>
                </c:pt>
                <c:pt idx="85670">
                  <c:v>5.1885800000000003E-2</c:v>
                </c:pt>
                <c:pt idx="85671">
                  <c:v>5.3773000000000001E-2</c:v>
                </c:pt>
                <c:pt idx="85672">
                  <c:v>5.5613799999999998E-2</c:v>
                </c:pt>
                <c:pt idx="85673">
                  <c:v>5.7405600000000001E-2</c:v>
                </c:pt>
                <c:pt idx="85674">
                  <c:v>5.9146200000000003E-2</c:v>
                </c:pt>
                <c:pt idx="85675">
                  <c:v>6.08333E-2</c:v>
                </c:pt>
                <c:pt idx="85676">
                  <c:v>6.2464600000000002E-2</c:v>
                </c:pt>
                <c:pt idx="85677">
                  <c:v>6.4038100000000001E-2</c:v>
                </c:pt>
                <c:pt idx="85678">
                  <c:v>6.5551600000000002E-2</c:v>
                </c:pt>
                <c:pt idx="85679">
                  <c:v>6.7003099999999996E-2</c:v>
                </c:pt>
                <c:pt idx="85680">
                  <c:v>6.8390599999999996E-2</c:v>
                </c:pt>
                <c:pt idx="85681">
                  <c:v>6.9712300000000005E-2</c:v>
                </c:pt>
                <c:pt idx="85682">
                  <c:v>7.0966399999999999E-2</c:v>
                </c:pt>
                <c:pt idx="85683">
                  <c:v>7.2151099999999996E-2</c:v>
                </c:pt>
                <c:pt idx="85684">
                  <c:v>7.3264899999999994E-2</c:v>
                </c:pt>
                <c:pt idx="85685">
                  <c:v>7.4305999999999997E-2</c:v>
                </c:pt>
                <c:pt idx="85686">
                  <c:v>7.5273199999999998E-2</c:v>
                </c:pt>
                <c:pt idx="85687">
                  <c:v>7.6164899999999994E-2</c:v>
                </c:pt>
                <c:pt idx="85688">
                  <c:v>7.6979900000000004E-2</c:v>
                </c:pt>
                <c:pt idx="85689">
                  <c:v>7.7716999999999994E-2</c:v>
                </c:pt>
                <c:pt idx="85690">
                  <c:v>7.8375100000000003E-2</c:v>
                </c:pt>
                <c:pt idx="85691">
                  <c:v>7.8953200000000001E-2</c:v>
                </c:pt>
                <c:pt idx="85692">
                  <c:v>7.9450300000000001E-2</c:v>
                </c:pt>
                <c:pt idx="85693">
                  <c:v>7.9865800000000001E-2</c:v>
                </c:pt>
                <c:pt idx="85694">
                  <c:v>8.0198800000000001E-2</c:v>
                </c:pt>
                <c:pt idx="85695">
                  <c:v>8.0448800000000001E-2</c:v>
                </c:pt>
                <c:pt idx="85696">
                  <c:v>8.0615300000000001E-2</c:v>
                </c:pt>
                <c:pt idx="85697">
                  <c:v>8.06978E-2</c:v>
                </c:pt>
                <c:pt idx="85698">
                  <c:v>8.0696199999999996E-2</c:v>
                </c:pt>
                <c:pt idx="85699">
                  <c:v>8.0610299999999996E-2</c:v>
                </c:pt>
                <c:pt idx="85700">
                  <c:v>8.0439899999999995E-2</c:v>
                </c:pt>
                <c:pt idx="85701">
                  <c:v>8.0185099999999995E-2</c:v>
                </c:pt>
                <c:pt idx="85702">
                  <c:v>7.9846200000000006E-2</c:v>
                </c:pt>
                <c:pt idx="85703">
                  <c:v>7.9423199999999999E-2</c:v>
                </c:pt>
                <c:pt idx="85704">
                  <c:v>7.8916700000000006E-2</c:v>
                </c:pt>
                <c:pt idx="85705">
                  <c:v>7.8326999999999994E-2</c:v>
                </c:pt>
                <c:pt idx="85706">
                  <c:v>7.7654699999999993E-2</c:v>
                </c:pt>
                <c:pt idx="85707">
                  <c:v>7.6900700000000002E-2</c:v>
                </c:pt>
                <c:pt idx="85708">
                  <c:v>7.6065499999999994E-2</c:v>
                </c:pt>
                <c:pt idx="85709">
                  <c:v>7.51502E-2</c:v>
                </c:pt>
                <c:pt idx="85710">
                  <c:v>7.4155700000000005E-2</c:v>
                </c:pt>
                <c:pt idx="85711">
                  <c:v>7.3083200000000001E-2</c:v>
                </c:pt>
                <c:pt idx="85712">
                  <c:v>7.1933800000000006E-2</c:v>
                </c:pt>
                <c:pt idx="85713">
                  <c:v>7.0708900000000005E-2</c:v>
                </c:pt>
                <c:pt idx="85714">
                  <c:v>6.9409899999999997E-2</c:v>
                </c:pt>
                <c:pt idx="85715">
                  <c:v>6.8038199999999993E-2</c:v>
                </c:pt>
                <c:pt idx="85716">
                  <c:v>6.6595399999999999E-2</c:v>
                </c:pt>
                <c:pt idx="85717">
                  <c:v>6.5083299999999997E-2</c:v>
                </c:pt>
                <c:pt idx="85718">
                  <c:v>6.3503500000000004E-2</c:v>
                </c:pt>
                <c:pt idx="85719">
                  <c:v>6.1858099999999999E-2</c:v>
                </c:pt>
                <c:pt idx="85720">
                  <c:v>6.0148800000000002E-2</c:v>
                </c:pt>
                <c:pt idx="85721">
                  <c:v>5.8377800000000001E-2</c:v>
                </c:pt>
                <c:pt idx="85722">
                  <c:v>5.6547E-2</c:v>
                </c:pt>
                <c:pt idx="85723">
                  <c:v>5.46588E-2</c:v>
                </c:pt>
                <c:pt idx="85724">
                  <c:v>5.2715400000000003E-2</c:v>
                </c:pt>
                <c:pt idx="85725">
                  <c:v>5.0719E-2</c:v>
                </c:pt>
                <c:pt idx="85726">
                  <c:v>4.8672100000000003E-2</c:v>
                </c:pt>
                <c:pt idx="85727">
                  <c:v>4.6577E-2</c:v>
                </c:pt>
                <c:pt idx="85728">
                  <c:v>4.4436400000000001E-2</c:v>
                </c:pt>
                <c:pt idx="85729">
                  <c:v>4.22528E-2</c:v>
                </c:pt>
                <c:pt idx="85730">
                  <c:v>4.00287E-2</c:v>
                </c:pt>
                <c:pt idx="85731">
                  <c:v>3.7766899999999999E-2</c:v>
                </c:pt>
                <c:pt idx="85732">
                  <c:v>3.5470099999999997E-2</c:v>
                </c:pt>
                <c:pt idx="85733">
                  <c:v>3.3140900000000001E-2</c:v>
                </c:pt>
                <c:pt idx="85734">
                  <c:v>3.0782199999999999E-2</c:v>
                </c:pt>
                <c:pt idx="85735">
                  <c:v>2.83968E-2</c:v>
                </c:pt>
                <c:pt idx="85736">
                  <c:v>2.59876E-2</c:v>
                </c:pt>
                <c:pt idx="85737">
                  <c:v>2.3557399999999999E-2</c:v>
                </c:pt>
                <c:pt idx="85738">
                  <c:v>2.1108999999999999E-2</c:v>
                </c:pt>
                <c:pt idx="85739">
                  <c:v>1.8645499999999999E-2</c:v>
                </c:pt>
                <c:pt idx="85740">
                  <c:v>1.6169699999999999E-2</c:v>
                </c:pt>
                <c:pt idx="85741">
                  <c:v>1.36846E-2</c:v>
                </c:pt>
                <c:pt idx="85742">
                  <c:v>1.1193E-2</c:v>
                </c:pt>
                <c:pt idx="85743" formatCode="0.00E+00">
                  <c:v>8.6979799999999993E-3</c:v>
                </c:pt>
                <c:pt idx="85744" formatCode="0.00E+00">
                  <c:v>6.2023800000000004E-3</c:v>
                </c:pt>
                <c:pt idx="85745" formatCode="0.00E+00">
                  <c:v>3.7091300000000002E-3</c:v>
                </c:pt>
                <c:pt idx="85746" formatCode="0.00E+00">
                  <c:v>1.22116E-3</c:v>
                </c:pt>
                <c:pt idx="85747" formatCode="0.00E+00">
                  <c:v>-1.25866E-3</c:v>
                </c:pt>
                <c:pt idx="85748" formatCode="0.00E+00">
                  <c:v>-3.7274500000000002E-3</c:v>
                </c:pt>
                <c:pt idx="85749" formatCode="0.00E+00">
                  <c:v>-6.1823599999999996E-3</c:v>
                </c:pt>
                <c:pt idx="85750" formatCode="0.00E+00">
                  <c:v>-8.6205699999999993E-3</c:v>
                </c:pt>
                <c:pt idx="85751">
                  <c:v>-1.10393E-2</c:v>
                </c:pt>
                <c:pt idx="85752">
                  <c:v>-1.3435799999999999E-2</c:v>
                </c:pt>
                <c:pt idx="85753">
                  <c:v>-1.5807399999999999E-2</c:v>
                </c:pt>
                <c:pt idx="85754">
                  <c:v>-1.8151299999999999E-2</c:v>
                </c:pt>
                <c:pt idx="85755">
                  <c:v>-2.0465000000000001E-2</c:v>
                </c:pt>
                <c:pt idx="85756">
                  <c:v>-2.2745999999999999E-2</c:v>
                </c:pt>
                <c:pt idx="85757">
                  <c:v>-2.4991599999999999E-2</c:v>
                </c:pt>
                <c:pt idx="85758">
                  <c:v>-2.7199399999999999E-2</c:v>
                </c:pt>
                <c:pt idx="85759">
                  <c:v>-2.9367000000000001E-2</c:v>
                </c:pt>
                <c:pt idx="85760">
                  <c:v>-3.1492100000000002E-2</c:v>
                </c:pt>
                <c:pt idx="85761">
                  <c:v>-3.3572400000000002E-2</c:v>
                </c:pt>
                <c:pt idx="85762">
                  <c:v>-3.5605699999999997E-2</c:v>
                </c:pt>
                <c:pt idx="85763">
                  <c:v>-3.7589900000000002E-2</c:v>
                </c:pt>
                <c:pt idx="85764">
                  <c:v>-3.9523000000000003E-2</c:v>
                </c:pt>
                <c:pt idx="85765">
                  <c:v>-4.1402799999999997E-2</c:v>
                </c:pt>
                <c:pt idx="85766">
                  <c:v>-4.3227700000000001E-2</c:v>
                </c:pt>
                <c:pt idx="85767">
                  <c:v>-4.4995599999999997E-2</c:v>
                </c:pt>
                <c:pt idx="85768">
                  <c:v>-4.6705000000000003E-2</c:v>
                </c:pt>
                <c:pt idx="85769">
                  <c:v>-4.8354099999999997E-2</c:v>
                </c:pt>
                <c:pt idx="85770">
                  <c:v>-4.99415E-2</c:v>
                </c:pt>
                <c:pt idx="85771">
                  <c:v>-5.1465499999999997E-2</c:v>
                </c:pt>
                <c:pt idx="85772">
                  <c:v>-5.2925E-2</c:v>
                </c:pt>
                <c:pt idx="85773">
                  <c:v>-5.4318499999999999E-2</c:v>
                </c:pt>
                <c:pt idx="85774">
                  <c:v>-5.5644899999999997E-2</c:v>
                </c:pt>
                <c:pt idx="85775">
                  <c:v>-5.6903099999999998E-2</c:v>
                </c:pt>
                <c:pt idx="85776">
                  <c:v>-5.8092100000000001E-2</c:v>
                </c:pt>
                <c:pt idx="85777">
                  <c:v>-5.9211100000000003E-2</c:v>
                </c:pt>
                <c:pt idx="85778">
                  <c:v>-6.0259100000000003E-2</c:v>
                </c:pt>
                <c:pt idx="85779">
                  <c:v>-6.1235499999999998E-2</c:v>
                </c:pt>
                <c:pt idx="85780">
                  <c:v>-6.2139800000000002E-2</c:v>
                </c:pt>
                <c:pt idx="85781">
                  <c:v>-6.2971299999999994E-2</c:v>
                </c:pt>
                <c:pt idx="85782">
                  <c:v>-6.3729800000000003E-2</c:v>
                </c:pt>
                <c:pt idx="85783">
                  <c:v>-6.4414799999999994E-2</c:v>
                </c:pt>
                <c:pt idx="85784">
                  <c:v>-6.5026200000000006E-2</c:v>
                </c:pt>
                <c:pt idx="85785">
                  <c:v>-6.5563899999999994E-2</c:v>
                </c:pt>
                <c:pt idx="85786">
                  <c:v>-6.60279E-2</c:v>
                </c:pt>
                <c:pt idx="85787">
                  <c:v>-6.64183E-2</c:v>
                </c:pt>
                <c:pt idx="85788">
                  <c:v>-6.6735199999999995E-2</c:v>
                </c:pt>
                <c:pt idx="85789">
                  <c:v>-6.6978899999999994E-2</c:v>
                </c:pt>
                <c:pt idx="85790">
                  <c:v>-6.7149799999999996E-2</c:v>
                </c:pt>
                <c:pt idx="85791">
                  <c:v>-6.7248500000000003E-2</c:v>
                </c:pt>
                <c:pt idx="85792">
                  <c:v>-6.7275299999999996E-2</c:v>
                </c:pt>
                <c:pt idx="85793">
                  <c:v>-6.7231100000000002E-2</c:v>
                </c:pt>
                <c:pt idx="85794">
                  <c:v>-6.7116499999999996E-2</c:v>
                </c:pt>
                <c:pt idx="85795">
                  <c:v>-6.69323E-2</c:v>
                </c:pt>
                <c:pt idx="85796">
                  <c:v>-6.6679500000000003E-2</c:v>
                </c:pt>
                <c:pt idx="85797">
                  <c:v>-6.6359100000000004E-2</c:v>
                </c:pt>
                <c:pt idx="85798">
                  <c:v>-6.5972199999999995E-2</c:v>
                </c:pt>
                <c:pt idx="85799">
                  <c:v>-6.5519900000000006E-2</c:v>
                </c:pt>
                <c:pt idx="85800">
                  <c:v>-6.5003400000000003E-2</c:v>
                </c:pt>
                <c:pt idx="85801">
                  <c:v>-6.4423999999999995E-2</c:v>
                </c:pt>
                <c:pt idx="85802">
                  <c:v>-6.3783199999999998E-2</c:v>
                </c:pt>
                <c:pt idx="85803">
                  <c:v>-6.3082399999999997E-2</c:v>
                </c:pt>
                <c:pt idx="85804">
                  <c:v>-6.2323000000000003E-2</c:v>
                </c:pt>
                <c:pt idx="85805">
                  <c:v>-6.15068E-2</c:v>
                </c:pt>
                <c:pt idx="85806">
                  <c:v>-6.06352E-2</c:v>
                </c:pt>
                <c:pt idx="85807">
                  <c:v>-5.9710100000000002E-2</c:v>
                </c:pt>
                <c:pt idx="85808">
                  <c:v>-5.8733E-2</c:v>
                </c:pt>
                <c:pt idx="85809">
                  <c:v>-5.7706E-2</c:v>
                </c:pt>
                <c:pt idx="85810">
                  <c:v>-5.6630699999999999E-2</c:v>
                </c:pt>
                <c:pt idx="85811">
                  <c:v>-5.5509099999999999E-2</c:v>
                </c:pt>
                <c:pt idx="85812">
                  <c:v>-5.4343099999999998E-2</c:v>
                </c:pt>
                <c:pt idx="85813">
                  <c:v>-5.31347E-2</c:v>
                </c:pt>
                <c:pt idx="85814">
                  <c:v>-5.1886000000000002E-2</c:v>
                </c:pt>
                <c:pt idx="85815">
                  <c:v>-5.0598799999999999E-2</c:v>
                </c:pt>
                <c:pt idx="85816">
                  <c:v>-4.9275300000000001E-2</c:v>
                </c:pt>
                <c:pt idx="85817">
                  <c:v>-4.7917700000000001E-2</c:v>
                </c:pt>
                <c:pt idx="85818">
                  <c:v>-4.6527899999999997E-2</c:v>
                </c:pt>
                <c:pt idx="85819">
                  <c:v>-4.5108099999999998E-2</c:v>
                </c:pt>
                <c:pt idx="85820">
                  <c:v>-4.3660499999999998E-2</c:v>
                </c:pt>
                <c:pt idx="85821">
                  <c:v>-4.2187200000000001E-2</c:v>
                </c:pt>
                <c:pt idx="85822">
                  <c:v>-4.0690400000000002E-2</c:v>
                </c:pt>
                <c:pt idx="85823">
                  <c:v>-3.9172199999999997E-2</c:v>
                </c:pt>
                <c:pt idx="85824">
                  <c:v>-3.7634800000000003E-2</c:v>
                </c:pt>
                <c:pt idx="85825">
                  <c:v>-3.6080300000000003E-2</c:v>
                </c:pt>
                <c:pt idx="85826">
                  <c:v>-3.4510899999999997E-2</c:v>
                </c:pt>
                <c:pt idx="85827">
                  <c:v>-3.2928800000000001E-2</c:v>
                </c:pt>
                <c:pt idx="85828">
                  <c:v>-3.1336000000000003E-2</c:v>
                </c:pt>
                <c:pt idx="85829">
                  <c:v>-2.9734799999999999E-2</c:v>
                </c:pt>
                <c:pt idx="85830">
                  <c:v>-2.8127099999999999E-2</c:v>
                </c:pt>
                <c:pt idx="85831">
                  <c:v>-2.6515E-2</c:v>
                </c:pt>
                <c:pt idx="85832">
                  <c:v>-2.4900599999999998E-2</c:v>
                </c:pt>
                <c:pt idx="85833">
                  <c:v>-2.3285899999999998E-2</c:v>
                </c:pt>
                <c:pt idx="85834">
                  <c:v>-2.1672899999999998E-2</c:v>
                </c:pt>
                <c:pt idx="85835">
                  <c:v>-2.0063600000000001E-2</c:v>
                </c:pt>
                <c:pt idx="85836">
                  <c:v>-1.8459799999999998E-2</c:v>
                </c:pt>
                <c:pt idx="85837">
                  <c:v>-1.6863400000000001E-2</c:v>
                </c:pt>
                <c:pt idx="85838">
                  <c:v>-1.52762E-2</c:v>
                </c:pt>
                <c:pt idx="85839">
                  <c:v>-1.37001E-2</c:v>
                </c:pt>
                <c:pt idx="85840">
                  <c:v>-1.21368E-2</c:v>
                </c:pt>
                <c:pt idx="85841">
                  <c:v>-1.0587900000000001E-2</c:v>
                </c:pt>
                <c:pt idx="85842" formatCode="0.00E+00">
                  <c:v>-9.0551E-3</c:v>
                </c:pt>
                <c:pt idx="85843" formatCode="0.00E+00">
                  <c:v>-7.5400099999999998E-3</c:v>
                </c:pt>
                <c:pt idx="85844" formatCode="0.00E+00">
                  <c:v>-6.04413E-3</c:v>
                </c:pt>
                <c:pt idx="85845" formatCode="0.00E+00">
                  <c:v>-4.5689399999999996E-3</c:v>
                </c:pt>
                <c:pt idx="85846" formatCode="0.00E+00">
                  <c:v>-3.1158499999999999E-3</c:v>
                </c:pt>
                <c:pt idx="85847" formatCode="0.00E+00">
                  <c:v>-1.6862299999999999E-3</c:v>
                </c:pt>
                <c:pt idx="85848" formatCode="0.00E+00">
                  <c:v>-2.8134900000000002E-4</c:v>
                </c:pt>
                <c:pt idx="85849" formatCode="0.00E+00">
                  <c:v>1.0975500000000001E-3</c:v>
                </c:pt>
                <c:pt idx="85850" formatCode="0.00E+00">
                  <c:v>2.4493000000000002E-3</c:v>
                </c:pt>
                <c:pt idx="85851" formatCode="0.00E+00">
                  <c:v>3.7728000000000002E-3</c:v>
                </c:pt>
                <c:pt idx="85852" formatCode="0.00E+00">
                  <c:v>5.0670200000000002E-3</c:v>
                </c:pt>
                <c:pt idx="85853" formatCode="0.00E+00">
                  <c:v>6.3309999999999998E-3</c:v>
                </c:pt>
                <c:pt idx="85854" formatCode="0.00E+00">
                  <c:v>7.5638199999999997E-3</c:v>
                </c:pt>
                <c:pt idx="85855" formatCode="0.00E+00">
                  <c:v>8.7646600000000005E-3</c:v>
                </c:pt>
                <c:pt idx="85856" formatCode="0.00E+00">
                  <c:v>9.9327500000000006E-3</c:v>
                </c:pt>
                <c:pt idx="85857">
                  <c:v>1.10674E-2</c:v>
                </c:pt>
                <c:pt idx="85858">
                  <c:v>1.2168E-2</c:v>
                </c:pt>
                <c:pt idx="85859">
                  <c:v>1.32339E-2</c:v>
                </c:pt>
                <c:pt idx="85860">
                  <c:v>1.42647E-2</c:v>
                </c:pt>
                <c:pt idx="85861">
                  <c:v>1.5259999999999999E-2</c:v>
                </c:pt>
                <c:pt idx="85862">
                  <c:v>1.6219399999999998E-2</c:v>
                </c:pt>
                <c:pt idx="85863">
                  <c:v>1.7142600000000001E-2</c:v>
                </c:pt>
                <c:pt idx="85864">
                  <c:v>1.8029400000000001E-2</c:v>
                </c:pt>
                <c:pt idx="85865">
                  <c:v>1.88796E-2</c:v>
                </c:pt>
                <c:pt idx="85866">
                  <c:v>1.9693200000000001E-2</c:v>
                </c:pt>
                <c:pt idx="85867">
                  <c:v>2.0470200000000001E-2</c:v>
                </c:pt>
                <c:pt idx="85868">
                  <c:v>2.12105E-2</c:v>
                </c:pt>
                <c:pt idx="85869">
                  <c:v>2.1914200000000002E-2</c:v>
                </c:pt>
                <c:pt idx="85870">
                  <c:v>2.25816E-2</c:v>
                </c:pt>
                <c:pt idx="85871">
                  <c:v>2.3212900000000002E-2</c:v>
                </c:pt>
                <c:pt idx="85872">
                  <c:v>2.3808300000000001E-2</c:v>
                </c:pt>
                <c:pt idx="85873">
                  <c:v>2.43681E-2</c:v>
                </c:pt>
                <c:pt idx="85874">
                  <c:v>2.48928E-2</c:v>
                </c:pt>
                <c:pt idx="85875">
                  <c:v>2.5382800000000001E-2</c:v>
                </c:pt>
                <c:pt idx="85876">
                  <c:v>2.58386E-2</c:v>
                </c:pt>
                <c:pt idx="85877">
                  <c:v>2.6260700000000001E-2</c:v>
                </c:pt>
                <c:pt idx="85878">
                  <c:v>2.6649699999999998E-2</c:v>
                </c:pt>
                <c:pt idx="85879">
                  <c:v>2.70063E-2</c:v>
                </c:pt>
                <c:pt idx="85880">
                  <c:v>2.7331100000000001E-2</c:v>
                </c:pt>
                <c:pt idx="85881">
                  <c:v>2.7624900000000001E-2</c:v>
                </c:pt>
                <c:pt idx="85882">
                  <c:v>2.7888300000000001E-2</c:v>
                </c:pt>
                <c:pt idx="85883">
                  <c:v>2.8122299999999999E-2</c:v>
                </c:pt>
                <c:pt idx="85884">
                  <c:v>2.8327499999999999E-2</c:v>
                </c:pt>
                <c:pt idx="85885">
                  <c:v>2.85049E-2</c:v>
                </c:pt>
                <c:pt idx="85886">
                  <c:v>2.8655400000000001E-2</c:v>
                </c:pt>
                <c:pt idx="85887">
                  <c:v>2.8779800000000001E-2</c:v>
                </c:pt>
                <c:pt idx="85888">
                  <c:v>2.8879200000000001E-2</c:v>
                </c:pt>
                <c:pt idx="85889">
                  <c:v>2.8954299999999999E-2</c:v>
                </c:pt>
                <c:pt idx="85890">
                  <c:v>2.9006299999999999E-2</c:v>
                </c:pt>
                <c:pt idx="85891">
                  <c:v>2.9036099999999999E-2</c:v>
                </c:pt>
                <c:pt idx="85892">
                  <c:v>2.9044799999999999E-2</c:v>
                </c:pt>
                <c:pt idx="85893">
                  <c:v>2.9033199999999999E-2</c:v>
                </c:pt>
                <c:pt idx="85894">
                  <c:v>2.9002500000000001E-2</c:v>
                </c:pt>
                <c:pt idx="85895">
                  <c:v>2.8953699999999999E-2</c:v>
                </c:pt>
                <c:pt idx="85896">
                  <c:v>2.8887800000000002E-2</c:v>
                </c:pt>
                <c:pt idx="85897">
                  <c:v>2.8805799999999999E-2</c:v>
                </c:pt>
                <c:pt idx="85898">
                  <c:v>2.8708899999999999E-2</c:v>
                </c:pt>
                <c:pt idx="85899">
                  <c:v>2.8597899999999999E-2</c:v>
                </c:pt>
                <c:pt idx="85900">
                  <c:v>2.84739E-2</c:v>
                </c:pt>
                <c:pt idx="85901">
                  <c:v>2.8337999999999999E-2</c:v>
                </c:pt>
                <c:pt idx="85902">
                  <c:v>2.81911E-2</c:v>
                </c:pt>
                <c:pt idx="85903">
                  <c:v>2.8034300000000002E-2</c:v>
                </c:pt>
                <c:pt idx="85904">
                  <c:v>2.7868500000000001E-2</c:v>
                </c:pt>
                <c:pt idx="85905">
                  <c:v>2.76946E-2</c:v>
                </c:pt>
                <c:pt idx="85906">
                  <c:v>2.7513599999999999E-2</c:v>
                </c:pt>
                <c:pt idx="85907">
                  <c:v>2.7326400000000001E-2</c:v>
                </c:pt>
                <c:pt idx="85908">
                  <c:v>2.7133899999999999E-2</c:v>
                </c:pt>
                <c:pt idx="85909">
                  <c:v>2.69369E-2</c:v>
                </c:pt>
                <c:pt idx="85910">
                  <c:v>2.67364E-2</c:v>
                </c:pt>
                <c:pt idx="85911">
                  <c:v>2.6533000000000001E-2</c:v>
                </c:pt>
                <c:pt idx="85912">
                  <c:v>2.63276E-2</c:v>
                </c:pt>
                <c:pt idx="85913">
                  <c:v>2.6120899999999999E-2</c:v>
                </c:pt>
                <c:pt idx="85914">
                  <c:v>2.5913700000000001E-2</c:v>
                </c:pt>
                <c:pt idx="85915">
                  <c:v>2.57065E-2</c:v>
                </c:pt>
                <c:pt idx="85916">
                  <c:v>2.5500100000000001E-2</c:v>
                </c:pt>
                <c:pt idx="85917">
                  <c:v>2.5295000000000002E-2</c:v>
                </c:pt>
                <c:pt idx="85918">
                  <c:v>2.5091800000000001E-2</c:v>
                </c:pt>
                <c:pt idx="85919">
                  <c:v>2.4891E-2</c:v>
                </c:pt>
                <c:pt idx="85920">
                  <c:v>2.4693099999999999E-2</c:v>
                </c:pt>
                <c:pt idx="85921">
                  <c:v>2.4498499999999999E-2</c:v>
                </c:pt>
                <c:pt idx="85922">
                  <c:v>2.4307700000000002E-2</c:v>
                </c:pt>
                <c:pt idx="85923">
                  <c:v>2.4120900000000001E-2</c:v>
                </c:pt>
                <c:pt idx="85924">
                  <c:v>2.3938399999999999E-2</c:v>
                </c:pt>
                <c:pt idx="85925">
                  <c:v>2.37606E-2</c:v>
                </c:pt>
                <c:pt idx="85926">
                  <c:v>2.35877E-2</c:v>
                </c:pt>
                <c:pt idx="85927">
                  <c:v>2.3419800000000001E-2</c:v>
                </c:pt>
                <c:pt idx="85928">
                  <c:v>2.3257E-2</c:v>
                </c:pt>
                <c:pt idx="85929">
                  <c:v>2.3099499999999999E-2</c:v>
                </c:pt>
                <c:pt idx="85930">
                  <c:v>2.29473E-2</c:v>
                </c:pt>
                <c:pt idx="85931">
                  <c:v>2.2800299999999999E-2</c:v>
                </c:pt>
                <c:pt idx="85932">
                  <c:v>2.2658500000000002E-2</c:v>
                </c:pt>
                <c:pt idx="85933">
                  <c:v>2.2521900000000001E-2</c:v>
                </c:pt>
                <c:pt idx="85934">
                  <c:v>2.2390299999999998E-2</c:v>
                </c:pt>
                <c:pt idx="85935">
                  <c:v>2.2263499999999999E-2</c:v>
                </c:pt>
                <c:pt idx="85936">
                  <c:v>2.2141399999999999E-2</c:v>
                </c:pt>
                <c:pt idx="85937">
                  <c:v>2.2023500000000001E-2</c:v>
                </c:pt>
                <c:pt idx="85938">
                  <c:v>2.1909700000000001E-2</c:v>
                </c:pt>
                <c:pt idx="85939">
                  <c:v>2.1799700000000002E-2</c:v>
                </c:pt>
                <c:pt idx="85940">
                  <c:v>2.1692900000000001E-2</c:v>
                </c:pt>
                <c:pt idx="85941">
                  <c:v>2.15891E-2</c:v>
                </c:pt>
                <c:pt idx="85942">
                  <c:v>2.1487800000000001E-2</c:v>
                </c:pt>
                <c:pt idx="85943">
                  <c:v>2.1388500000000001E-2</c:v>
                </c:pt>
                <c:pt idx="85944">
                  <c:v>2.12906E-2</c:v>
                </c:pt>
                <c:pt idx="85945">
                  <c:v>2.1193799999999999E-2</c:v>
                </c:pt>
                <c:pt idx="85946">
                  <c:v>2.10972E-2</c:v>
                </c:pt>
                <c:pt idx="85947">
                  <c:v>2.1000499999999998E-2</c:v>
                </c:pt>
                <c:pt idx="85948">
                  <c:v>2.0903000000000001E-2</c:v>
                </c:pt>
                <c:pt idx="85949">
                  <c:v>2.08039E-2</c:v>
                </c:pt>
                <c:pt idx="85950">
                  <c:v>2.0702700000000001E-2</c:v>
                </c:pt>
                <c:pt idx="85951">
                  <c:v>2.0598600000000002E-2</c:v>
                </c:pt>
                <c:pt idx="85952">
                  <c:v>2.0490999999999999E-2</c:v>
                </c:pt>
                <c:pt idx="85953">
                  <c:v>2.03792E-2</c:v>
                </c:pt>
                <c:pt idx="85954">
                  <c:v>2.02623E-2</c:v>
                </c:pt>
                <c:pt idx="85955">
                  <c:v>2.0139600000000001E-2</c:v>
                </c:pt>
                <c:pt idx="85956">
                  <c:v>2.0010500000000001E-2</c:v>
                </c:pt>
                <c:pt idx="85957">
                  <c:v>1.9874099999999999E-2</c:v>
                </c:pt>
                <c:pt idx="85958">
                  <c:v>1.97296E-2</c:v>
                </c:pt>
                <c:pt idx="85959">
                  <c:v>1.9576300000000001E-2</c:v>
                </c:pt>
                <c:pt idx="85960">
                  <c:v>1.94135E-2</c:v>
                </c:pt>
                <c:pt idx="85961">
                  <c:v>1.9240299999999998E-2</c:v>
                </c:pt>
                <c:pt idx="85962">
                  <c:v>1.9055900000000001E-2</c:v>
                </c:pt>
                <c:pt idx="85963">
                  <c:v>1.88597E-2</c:v>
                </c:pt>
                <c:pt idx="85964">
                  <c:v>1.8650900000000002E-2</c:v>
                </c:pt>
                <c:pt idx="85965">
                  <c:v>1.84286E-2</c:v>
                </c:pt>
                <c:pt idx="85966">
                  <c:v>1.8192300000000002E-2</c:v>
                </c:pt>
                <c:pt idx="85967">
                  <c:v>1.7941200000000001E-2</c:v>
                </c:pt>
                <c:pt idx="85968">
                  <c:v>1.7674499999999999E-2</c:v>
                </c:pt>
                <c:pt idx="85969">
                  <c:v>1.73917E-2</c:v>
                </c:pt>
                <c:pt idx="85970">
                  <c:v>1.7092E-2</c:v>
                </c:pt>
                <c:pt idx="85971">
                  <c:v>1.6774899999999999E-2</c:v>
                </c:pt>
                <c:pt idx="85972">
                  <c:v>1.6439599999999999E-2</c:v>
                </c:pt>
                <c:pt idx="85973">
                  <c:v>1.6085800000000001E-2</c:v>
                </c:pt>
                <c:pt idx="85974">
                  <c:v>1.57127E-2</c:v>
                </c:pt>
                <c:pt idx="85975">
                  <c:v>1.5319899999999999E-2</c:v>
                </c:pt>
                <c:pt idx="85976">
                  <c:v>1.4906900000000001E-2</c:v>
                </c:pt>
                <c:pt idx="85977">
                  <c:v>1.44732E-2</c:v>
                </c:pt>
                <c:pt idx="85978">
                  <c:v>1.40185E-2</c:v>
                </c:pt>
                <c:pt idx="85979">
                  <c:v>1.35423E-2</c:v>
                </c:pt>
                <c:pt idx="85980">
                  <c:v>1.3044399999999999E-2</c:v>
                </c:pt>
                <c:pt idx="85981">
                  <c:v>1.25244E-2</c:v>
                </c:pt>
                <c:pt idx="85982">
                  <c:v>1.19822E-2</c:v>
                </c:pt>
                <c:pt idx="85983">
                  <c:v>1.1417399999999999E-2</c:v>
                </c:pt>
                <c:pt idx="85984">
                  <c:v>1.08299E-2</c:v>
                </c:pt>
                <c:pt idx="85985">
                  <c:v>1.02197E-2</c:v>
                </c:pt>
                <c:pt idx="85986" formatCode="0.00E+00">
                  <c:v>9.5866500000000004E-3</c:v>
                </c:pt>
                <c:pt idx="85987" formatCode="0.00E+00">
                  <c:v>8.9307399999999995E-3</c:v>
                </c:pt>
                <c:pt idx="85988" formatCode="0.00E+00">
                  <c:v>8.2520200000000005E-3</c:v>
                </c:pt>
                <c:pt idx="85989" formatCode="0.00E+00">
                  <c:v>7.5505700000000004E-3</c:v>
                </c:pt>
                <c:pt idx="85990" formatCode="0.00E+00">
                  <c:v>6.82652E-3</c:v>
                </c:pt>
                <c:pt idx="85991" formatCode="0.00E+00">
                  <c:v>6.0800699999999999E-3</c:v>
                </c:pt>
                <c:pt idx="85992" formatCode="0.00E+00">
                  <c:v>5.3114599999999996E-3</c:v>
                </c:pt>
                <c:pt idx="85993" formatCode="0.00E+00">
                  <c:v>4.52098E-3</c:v>
                </c:pt>
                <c:pt idx="85994" formatCode="0.00E+00">
                  <c:v>3.7089800000000002E-3</c:v>
                </c:pt>
                <c:pt idx="85995" formatCode="0.00E+00">
                  <c:v>2.87586E-3</c:v>
                </c:pt>
                <c:pt idx="85996" formatCode="0.00E+00">
                  <c:v>2.0220699999999999E-3</c:v>
                </c:pt>
                <c:pt idx="85997" formatCode="0.00E+00">
                  <c:v>1.1481099999999999E-3</c:v>
                </c:pt>
                <c:pt idx="85998" formatCode="0.00E+00">
                  <c:v>2.5454200000000002E-4</c:v>
                </c:pt>
                <c:pt idx="85999" formatCode="0.00E+00">
                  <c:v>-6.5802199999999997E-4</c:v>
                </c:pt>
                <c:pt idx="86000" formatCode="0.00E+00">
                  <c:v>-1.58892E-3</c:v>
                </c:pt>
                <c:pt idx="86001" formatCode="0.00E+00">
                  <c:v>-2.5374500000000001E-3</c:v>
                </c:pt>
                <c:pt idx="86002" formatCode="0.00E+00">
                  <c:v>-3.5028300000000002E-3</c:v>
                </c:pt>
                <c:pt idx="86003" formatCode="0.00E+00">
                  <c:v>-4.4842500000000004E-3</c:v>
                </c:pt>
                <c:pt idx="86004" formatCode="0.00E+00">
                  <c:v>-5.4808599999999997E-3</c:v>
                </c:pt>
                <c:pt idx="86005" formatCode="0.00E+00">
                  <c:v>-6.4917300000000002E-3</c:v>
                </c:pt>
                <c:pt idx="86006" formatCode="0.00E+00">
                  <c:v>-7.5159199999999997E-3</c:v>
                </c:pt>
                <c:pt idx="86007" formatCode="0.00E+00">
                  <c:v>-8.5524099999999999E-3</c:v>
                </c:pt>
                <c:pt idx="86008" formatCode="0.00E+00">
                  <c:v>-9.6001599999999999E-3</c:v>
                </c:pt>
                <c:pt idx="86009">
                  <c:v>-1.06581E-2</c:v>
                </c:pt>
                <c:pt idx="86010">
                  <c:v>-1.1724999999999999E-2</c:v>
                </c:pt>
                <c:pt idx="86011">
                  <c:v>-1.27998E-2</c:v>
                </c:pt>
                <c:pt idx="86012">
                  <c:v>-1.38812E-2</c:v>
                </c:pt>
                <c:pt idx="86013">
                  <c:v>-1.49681E-2</c:v>
                </c:pt>
                <c:pt idx="86014">
                  <c:v>-1.6059E-2</c:v>
                </c:pt>
                <c:pt idx="86015">
                  <c:v>-1.71527E-2</c:v>
                </c:pt>
                <c:pt idx="86016">
                  <c:v>-1.8247800000000002E-2</c:v>
                </c:pt>
                <c:pt idx="86017">
                  <c:v>-1.9342999999999999E-2</c:v>
                </c:pt>
                <c:pt idx="86018">
                  <c:v>-2.0436900000000001E-2</c:v>
                </c:pt>
                <c:pt idx="86019">
                  <c:v>-2.1527999999999999E-2</c:v>
                </c:pt>
                <c:pt idx="86020">
                  <c:v>-2.2614800000000001E-2</c:v>
                </c:pt>
                <c:pt idx="86021">
                  <c:v>-2.3695899999999999E-2</c:v>
                </c:pt>
                <c:pt idx="86022">
                  <c:v>-2.4769800000000002E-2</c:v>
                </c:pt>
                <c:pt idx="86023">
                  <c:v>-2.5835E-2</c:v>
                </c:pt>
                <c:pt idx="86024">
                  <c:v>-2.6890000000000001E-2</c:v>
                </c:pt>
                <c:pt idx="86025">
                  <c:v>-2.7933300000000001E-2</c:v>
                </c:pt>
                <c:pt idx="86026">
                  <c:v>-2.8963200000000001E-2</c:v>
                </c:pt>
                <c:pt idx="86027">
                  <c:v>-2.9978399999999999E-2</c:v>
                </c:pt>
                <c:pt idx="86028">
                  <c:v>-3.09771E-2</c:v>
                </c:pt>
                <c:pt idx="86029">
                  <c:v>-3.1957899999999997E-2</c:v>
                </c:pt>
                <c:pt idx="86030">
                  <c:v>-3.2919299999999999E-2</c:v>
                </c:pt>
                <c:pt idx="86031">
                  <c:v>-3.38597E-2</c:v>
                </c:pt>
                <c:pt idx="86032">
                  <c:v>-3.4777500000000003E-2</c:v>
                </c:pt>
                <c:pt idx="86033">
                  <c:v>-3.5671399999999999E-2</c:v>
                </c:pt>
                <c:pt idx="86034">
                  <c:v>-3.6539700000000001E-2</c:v>
                </c:pt>
                <c:pt idx="86035">
                  <c:v>-3.7380900000000002E-2</c:v>
                </c:pt>
                <c:pt idx="86036">
                  <c:v>-3.8193699999999997E-2</c:v>
                </c:pt>
                <c:pt idx="86037">
                  <c:v>-3.89766E-2</c:v>
                </c:pt>
                <c:pt idx="86038">
                  <c:v>-3.9728199999999998E-2</c:v>
                </c:pt>
                <c:pt idx="86039">
                  <c:v>-4.0446999999999997E-2</c:v>
                </c:pt>
                <c:pt idx="86040">
                  <c:v>-4.1131800000000003E-2</c:v>
                </c:pt>
                <c:pt idx="86041">
                  <c:v>-4.1781100000000002E-2</c:v>
                </c:pt>
                <c:pt idx="86042">
                  <c:v>-4.2393800000000002E-2</c:v>
                </c:pt>
                <c:pt idx="86043">
                  <c:v>-4.29685E-2</c:v>
                </c:pt>
                <c:pt idx="86044">
                  <c:v>-4.3504000000000001E-2</c:v>
                </c:pt>
                <c:pt idx="86045">
                  <c:v>-4.3999200000000002E-2</c:v>
                </c:pt>
                <c:pt idx="86046">
                  <c:v>-4.4452999999999999E-2</c:v>
                </c:pt>
                <c:pt idx="86047">
                  <c:v>-4.4864300000000003E-2</c:v>
                </c:pt>
                <c:pt idx="86048">
                  <c:v>-4.5232000000000001E-2</c:v>
                </c:pt>
                <c:pt idx="86049">
                  <c:v>-4.5555199999999997E-2</c:v>
                </c:pt>
                <c:pt idx="86050">
                  <c:v>-4.5832900000000003E-2</c:v>
                </c:pt>
                <c:pt idx="86051">
                  <c:v>-4.6064300000000002E-2</c:v>
                </c:pt>
                <c:pt idx="86052">
                  <c:v>-4.6248699999999997E-2</c:v>
                </c:pt>
                <c:pt idx="86053">
                  <c:v>-4.6385200000000001E-2</c:v>
                </c:pt>
                <c:pt idx="86054">
                  <c:v>-4.6473100000000003E-2</c:v>
                </c:pt>
                <c:pt idx="86055">
                  <c:v>-4.6511900000000002E-2</c:v>
                </c:pt>
                <c:pt idx="86056">
                  <c:v>-4.6501000000000001E-2</c:v>
                </c:pt>
                <c:pt idx="86057">
                  <c:v>-4.6439800000000003E-2</c:v>
                </c:pt>
                <c:pt idx="86058">
                  <c:v>-4.6328099999999997E-2</c:v>
                </c:pt>
                <c:pt idx="86059">
                  <c:v>-4.6165400000000002E-2</c:v>
                </c:pt>
                <c:pt idx="86060">
                  <c:v>-4.5951400000000003E-2</c:v>
                </c:pt>
                <c:pt idx="86061">
                  <c:v>-4.5685900000000002E-2</c:v>
                </c:pt>
                <c:pt idx="86062">
                  <c:v>-4.5368800000000001E-2</c:v>
                </c:pt>
                <c:pt idx="86063">
                  <c:v>-4.5000100000000001E-2</c:v>
                </c:pt>
                <c:pt idx="86064">
                  <c:v>-4.45797E-2</c:v>
                </c:pt>
                <c:pt idx="86065">
                  <c:v>-4.4107599999999997E-2</c:v>
                </c:pt>
                <c:pt idx="86066">
                  <c:v>-4.3584199999999997E-2</c:v>
                </c:pt>
                <c:pt idx="86067">
                  <c:v>-4.3009499999999999E-2</c:v>
                </c:pt>
                <c:pt idx="86068">
                  <c:v>-4.2383900000000002E-2</c:v>
                </c:pt>
                <c:pt idx="86069">
                  <c:v>-4.1707800000000003E-2</c:v>
                </c:pt>
                <c:pt idx="86070">
                  <c:v>-4.0981499999999997E-2</c:v>
                </c:pt>
                <c:pt idx="86071">
                  <c:v>-4.02058E-2</c:v>
                </c:pt>
                <c:pt idx="86072">
                  <c:v>-3.9380999999999999E-2</c:v>
                </c:pt>
                <c:pt idx="86073">
                  <c:v>-3.8508000000000001E-2</c:v>
                </c:pt>
                <c:pt idx="86074">
                  <c:v>-3.7587500000000003E-2</c:v>
                </c:pt>
                <c:pt idx="86075">
                  <c:v>-3.6620199999999999E-2</c:v>
                </c:pt>
                <c:pt idx="86076">
                  <c:v>-3.5607100000000003E-2</c:v>
                </c:pt>
                <c:pt idx="86077">
                  <c:v>-3.4549200000000002E-2</c:v>
                </c:pt>
                <c:pt idx="86078">
                  <c:v>-3.3447400000000002E-2</c:v>
                </c:pt>
                <c:pt idx="86079">
                  <c:v>-3.2302900000000002E-2</c:v>
                </c:pt>
                <c:pt idx="86080">
                  <c:v>-3.11168E-2</c:v>
                </c:pt>
                <c:pt idx="86081">
                  <c:v>-2.9890400000000001E-2</c:v>
                </c:pt>
                <c:pt idx="86082">
                  <c:v>-2.8624900000000002E-2</c:v>
                </c:pt>
                <c:pt idx="86083">
                  <c:v>-2.73218E-2</c:v>
                </c:pt>
                <c:pt idx="86084">
                  <c:v>-2.5982399999999999E-2</c:v>
                </c:pt>
                <c:pt idx="86085">
                  <c:v>-2.46083E-2</c:v>
                </c:pt>
                <c:pt idx="86086">
                  <c:v>-2.32009E-2</c:v>
                </c:pt>
                <c:pt idx="86087">
                  <c:v>-2.1761800000000001E-2</c:v>
                </c:pt>
                <c:pt idx="86088">
                  <c:v>-2.02928E-2</c:v>
                </c:pt>
                <c:pt idx="86089">
                  <c:v>-1.87954E-2</c:v>
                </c:pt>
                <c:pt idx="86090">
                  <c:v>-1.7271499999999999E-2</c:v>
                </c:pt>
                <c:pt idx="86091">
                  <c:v>-1.5722799999999999E-2</c:v>
                </c:pt>
                <c:pt idx="86092">
                  <c:v>-1.41511E-2</c:v>
                </c:pt>
                <c:pt idx="86093">
                  <c:v>-1.2558400000000001E-2</c:v>
                </c:pt>
                <c:pt idx="86094">
                  <c:v>-1.09465E-2</c:v>
                </c:pt>
                <c:pt idx="86095" formatCode="0.00E+00">
                  <c:v>-9.3173800000000001E-3</c:v>
                </c:pt>
                <c:pt idx="86096" formatCode="0.00E+00">
                  <c:v>-7.67303E-3</c:v>
                </c:pt>
                <c:pt idx="86097" formatCode="0.00E+00">
                  <c:v>-6.0154400000000004E-3</c:v>
                </c:pt>
                <c:pt idx="86098" formatCode="0.00E+00">
                  <c:v>-4.3466599999999996E-3</c:v>
                </c:pt>
                <c:pt idx="86099" formatCode="0.00E+00">
                  <c:v>-2.6687400000000002E-3</c:v>
                </c:pt>
                <c:pt idx="86100" formatCode="0.00E+00">
                  <c:v>-9.8375599999999991E-4</c:v>
                </c:pt>
                <c:pt idx="86101" formatCode="0.00E+00">
                  <c:v>7.0618600000000003E-4</c:v>
                </c:pt>
                <c:pt idx="86102" formatCode="0.00E+00">
                  <c:v>2.3989800000000002E-3</c:v>
                </c:pt>
                <c:pt idx="86103" formatCode="0.00E+00">
                  <c:v>4.0924999999999998E-3</c:v>
                </c:pt>
                <c:pt idx="86104" formatCode="0.00E+00">
                  <c:v>5.7846099999999999E-3</c:v>
                </c:pt>
                <c:pt idx="86105" formatCode="0.00E+00">
                  <c:v>7.4731800000000003E-3</c:v>
                </c:pt>
                <c:pt idx="86106" formatCode="0.00E+00">
                  <c:v>9.1560700000000005E-3</c:v>
                </c:pt>
                <c:pt idx="86107">
                  <c:v>1.08311E-2</c:v>
                </c:pt>
                <c:pt idx="86108">
                  <c:v>1.24963E-2</c:v>
                </c:pt>
                <c:pt idx="86109">
                  <c:v>1.41493E-2</c:v>
                </c:pt>
                <c:pt idx="86110">
                  <c:v>1.5788099999999999E-2</c:v>
                </c:pt>
                <c:pt idx="86111">
                  <c:v>1.7410700000000001E-2</c:v>
                </c:pt>
                <c:pt idx="86112">
                  <c:v>1.9014900000000001E-2</c:v>
                </c:pt>
                <c:pt idx="86113">
                  <c:v>2.0598600000000002E-2</c:v>
                </c:pt>
                <c:pt idx="86114">
                  <c:v>2.21598E-2</c:v>
                </c:pt>
                <c:pt idx="86115">
                  <c:v>2.3696600000000002E-2</c:v>
                </c:pt>
                <c:pt idx="86116">
                  <c:v>2.5206900000000001E-2</c:v>
                </c:pt>
                <c:pt idx="86117">
                  <c:v>2.6688699999999999E-2</c:v>
                </c:pt>
                <c:pt idx="86118">
                  <c:v>2.8140200000000001E-2</c:v>
                </c:pt>
                <c:pt idx="86119">
                  <c:v>2.95594E-2</c:v>
                </c:pt>
                <c:pt idx="86120">
                  <c:v>3.0944699999999999E-2</c:v>
                </c:pt>
                <c:pt idx="86121">
                  <c:v>3.2294000000000003E-2</c:v>
                </c:pt>
                <c:pt idx="86122">
                  <c:v>3.3605799999999998E-2</c:v>
                </c:pt>
                <c:pt idx="86123">
                  <c:v>3.4878199999999998E-2</c:v>
                </c:pt>
                <c:pt idx="86124">
                  <c:v>3.6109799999999997E-2</c:v>
                </c:pt>
                <c:pt idx="86125">
                  <c:v>3.72988E-2</c:v>
                </c:pt>
                <c:pt idx="86126">
                  <c:v>3.8443699999999997E-2</c:v>
                </c:pt>
                <c:pt idx="86127">
                  <c:v>3.9543200000000001E-2</c:v>
                </c:pt>
                <c:pt idx="86128">
                  <c:v>4.0595699999999998E-2</c:v>
                </c:pt>
                <c:pt idx="86129">
                  <c:v>4.1599900000000002E-2</c:v>
                </c:pt>
                <c:pt idx="86130">
                  <c:v>4.2554599999999998E-2</c:v>
                </c:pt>
                <c:pt idx="86131">
                  <c:v>4.3458499999999997E-2</c:v>
                </c:pt>
                <c:pt idx="86132">
                  <c:v>4.4310500000000003E-2</c:v>
                </c:pt>
                <c:pt idx="86133">
                  <c:v>4.5109499999999997E-2</c:v>
                </c:pt>
                <c:pt idx="86134">
                  <c:v>4.5854600000000002E-2</c:v>
                </c:pt>
                <c:pt idx="86135">
                  <c:v>4.6544799999999997E-2</c:v>
                </c:pt>
                <c:pt idx="86136">
                  <c:v>4.7179199999999998E-2</c:v>
                </c:pt>
                <c:pt idx="86137">
                  <c:v>4.7757099999999997E-2</c:v>
                </c:pt>
                <c:pt idx="86138">
                  <c:v>4.8277899999999999E-2</c:v>
                </c:pt>
                <c:pt idx="86139">
                  <c:v>4.8740800000000001E-2</c:v>
                </c:pt>
                <c:pt idx="86140">
                  <c:v>4.9145399999999999E-2</c:v>
                </c:pt>
                <c:pt idx="86141">
                  <c:v>4.9491300000000002E-2</c:v>
                </c:pt>
                <c:pt idx="86142">
                  <c:v>4.9778000000000003E-2</c:v>
                </c:pt>
                <c:pt idx="86143">
                  <c:v>5.0005300000000003E-2</c:v>
                </c:pt>
                <c:pt idx="86144">
                  <c:v>5.0173000000000002E-2</c:v>
                </c:pt>
                <c:pt idx="86145">
                  <c:v>5.0280900000000003E-2</c:v>
                </c:pt>
                <c:pt idx="86146">
                  <c:v>5.0329100000000002E-2</c:v>
                </c:pt>
                <c:pt idx="86147">
                  <c:v>5.0317599999999997E-2</c:v>
                </c:pt>
                <c:pt idx="86148">
                  <c:v>5.0246600000000002E-2</c:v>
                </c:pt>
                <c:pt idx="86149">
                  <c:v>5.01162E-2</c:v>
                </c:pt>
                <c:pt idx="86150">
                  <c:v>4.9926699999999997E-2</c:v>
                </c:pt>
                <c:pt idx="86151">
                  <c:v>4.9678600000000003E-2</c:v>
                </c:pt>
                <c:pt idx="86152">
                  <c:v>4.9372300000000001E-2</c:v>
                </c:pt>
                <c:pt idx="86153">
                  <c:v>4.9008299999999998E-2</c:v>
                </c:pt>
                <c:pt idx="86154">
                  <c:v>4.85873E-2</c:v>
                </c:pt>
                <c:pt idx="86155">
                  <c:v>4.8110100000000003E-2</c:v>
                </c:pt>
                <c:pt idx="86156">
                  <c:v>4.7577300000000003E-2</c:v>
                </c:pt>
                <c:pt idx="86157">
                  <c:v>4.6989799999999998E-2</c:v>
                </c:pt>
                <c:pt idx="86158">
                  <c:v>4.6348599999999997E-2</c:v>
                </c:pt>
                <c:pt idx="86159">
                  <c:v>4.5654699999999999E-2</c:v>
                </c:pt>
                <c:pt idx="86160">
                  <c:v>4.4909200000000003E-2</c:v>
                </c:pt>
                <c:pt idx="86161">
                  <c:v>4.4113100000000002E-2</c:v>
                </c:pt>
                <c:pt idx="86162">
                  <c:v>4.3267899999999998E-2</c:v>
                </c:pt>
                <c:pt idx="86163">
                  <c:v>4.2374599999999998E-2</c:v>
                </c:pt>
                <c:pt idx="86164">
                  <c:v>4.1434800000000001E-2</c:v>
                </c:pt>
                <c:pt idx="86165">
                  <c:v>4.0449699999999998E-2</c:v>
                </c:pt>
                <c:pt idx="86166">
                  <c:v>3.9420900000000002E-2</c:v>
                </c:pt>
                <c:pt idx="86167">
                  <c:v>3.8349899999999999E-2</c:v>
                </c:pt>
                <c:pt idx="86168">
                  <c:v>3.7238399999999998E-2</c:v>
                </c:pt>
                <c:pt idx="86169">
                  <c:v>3.6087800000000003E-2</c:v>
                </c:pt>
                <c:pt idx="86170">
                  <c:v>3.49E-2</c:v>
                </c:pt>
                <c:pt idx="86171">
                  <c:v>3.3676600000000001E-2</c:v>
                </c:pt>
                <c:pt idx="86172">
                  <c:v>3.2419499999999997E-2</c:v>
                </c:pt>
                <c:pt idx="86173">
                  <c:v>3.1130399999999999E-2</c:v>
                </c:pt>
                <c:pt idx="86174">
                  <c:v>2.9811299999999999E-2</c:v>
                </c:pt>
                <c:pt idx="86175">
                  <c:v>2.8464E-2</c:v>
                </c:pt>
                <c:pt idx="86176">
                  <c:v>2.70905E-2</c:v>
                </c:pt>
                <c:pt idx="86177">
                  <c:v>2.5692699999999999E-2</c:v>
                </c:pt>
                <c:pt idx="86178">
                  <c:v>2.4272700000000001E-2</c:v>
                </c:pt>
                <c:pt idx="86179">
                  <c:v>2.28323E-2</c:v>
                </c:pt>
                <c:pt idx="86180">
                  <c:v>2.1373799999999998E-2</c:v>
                </c:pt>
                <c:pt idx="86181">
                  <c:v>1.9899E-2</c:v>
                </c:pt>
                <c:pt idx="86182">
                  <c:v>1.8410200000000002E-2</c:v>
                </c:pt>
                <c:pt idx="86183">
                  <c:v>1.6909199999999999E-2</c:v>
                </c:pt>
                <c:pt idx="86184">
                  <c:v>1.53984E-2</c:v>
                </c:pt>
                <c:pt idx="86185">
                  <c:v>1.38797E-2</c:v>
                </c:pt>
                <c:pt idx="86186">
                  <c:v>1.23552E-2</c:v>
                </c:pt>
                <c:pt idx="86187">
                  <c:v>1.0827E-2</c:v>
                </c:pt>
                <c:pt idx="86188" formatCode="0.00E+00">
                  <c:v>9.2972000000000003E-3</c:v>
                </c:pt>
                <c:pt idx="86189" formatCode="0.00E+00">
                  <c:v>7.7679000000000003E-3</c:v>
                </c:pt>
                <c:pt idx="86190" formatCode="0.00E+00">
                  <c:v>6.2411300000000001E-3</c:v>
                </c:pt>
                <c:pt idx="86191" formatCode="0.00E+00">
                  <c:v>4.7189500000000004E-3</c:v>
                </c:pt>
                <c:pt idx="86192" formatCode="0.00E+00">
                  <c:v>3.20339E-3</c:v>
                </c:pt>
                <c:pt idx="86193" formatCode="0.00E+00">
                  <c:v>1.6964599999999999E-3</c:v>
                </c:pt>
                <c:pt idx="86194" formatCode="0.00E+00">
                  <c:v>2.0014800000000001E-4</c:v>
                </c:pt>
                <c:pt idx="86195" formatCode="0.00E+00">
                  <c:v>-1.2835800000000001E-3</c:v>
                </c:pt>
                <c:pt idx="86196" formatCode="0.00E+00">
                  <c:v>-2.7528000000000001E-3</c:v>
                </c:pt>
                <c:pt idx="86197" formatCode="0.00E+00">
                  <c:v>-4.2056100000000003E-3</c:v>
                </c:pt>
                <c:pt idx="86198" formatCode="0.00E+00">
                  <c:v>-5.64015E-3</c:v>
                </c:pt>
                <c:pt idx="86199" formatCode="0.00E+00">
                  <c:v>-7.0545800000000004E-3</c:v>
                </c:pt>
                <c:pt idx="86200" formatCode="0.00E+00">
                  <c:v>-8.4471400000000006E-3</c:v>
                </c:pt>
                <c:pt idx="86201" formatCode="0.00E+00">
                  <c:v>-9.8160799999999996E-3</c:v>
                </c:pt>
                <c:pt idx="86202">
                  <c:v>-1.11597E-2</c:v>
                </c:pt>
                <c:pt idx="86203">
                  <c:v>-1.2476299999999999E-2</c:v>
                </c:pt>
                <c:pt idx="86204">
                  <c:v>-1.37644E-2</c:v>
                </c:pt>
                <c:pt idx="86205">
                  <c:v>-1.50224E-2</c:v>
                </c:pt>
                <c:pt idx="86206">
                  <c:v>-1.6248800000000001E-2</c:v>
                </c:pt>
                <c:pt idx="86207">
                  <c:v>-1.7442200000000001E-2</c:v>
                </c:pt>
                <c:pt idx="86208">
                  <c:v>-1.8601199999999998E-2</c:v>
                </c:pt>
                <c:pt idx="86209">
                  <c:v>-1.9724499999999999E-2</c:v>
                </c:pt>
                <c:pt idx="86210">
                  <c:v>-2.0810800000000001E-2</c:v>
                </c:pt>
                <c:pt idx="86211">
                  <c:v>-2.1859E-2</c:v>
                </c:pt>
                <c:pt idx="86212">
                  <c:v>-2.28679E-2</c:v>
                </c:pt>
                <c:pt idx="86213">
                  <c:v>-2.38365E-2</c:v>
                </c:pt>
                <c:pt idx="86214">
                  <c:v>-2.4763899999999998E-2</c:v>
                </c:pt>
                <c:pt idx="86215">
                  <c:v>-2.5649000000000002E-2</c:v>
                </c:pt>
                <c:pt idx="86216">
                  <c:v>-2.64911E-2</c:v>
                </c:pt>
                <c:pt idx="86217">
                  <c:v>-2.7289399999999998E-2</c:v>
                </c:pt>
                <c:pt idx="86218">
                  <c:v>-2.8043100000000001E-2</c:v>
                </c:pt>
                <c:pt idx="86219">
                  <c:v>-2.8751800000000001E-2</c:v>
                </c:pt>
                <c:pt idx="86220">
                  <c:v>-2.9414699999999998E-2</c:v>
                </c:pt>
                <c:pt idx="86221">
                  <c:v>-3.0031499999999999E-2</c:v>
                </c:pt>
                <c:pt idx="86222">
                  <c:v>-3.0601799999999998E-2</c:v>
                </c:pt>
                <c:pt idx="86223">
                  <c:v>-3.1125099999999999E-2</c:v>
                </c:pt>
                <c:pt idx="86224">
                  <c:v>-3.1601299999999999E-2</c:v>
                </c:pt>
                <c:pt idx="86225">
                  <c:v>-3.2030200000000002E-2</c:v>
                </c:pt>
                <c:pt idx="86226">
                  <c:v>-3.2411599999999999E-2</c:v>
                </c:pt>
                <c:pt idx="86227">
                  <c:v>-3.27456E-2</c:v>
                </c:pt>
                <c:pt idx="86228">
                  <c:v>-3.3032199999999998E-2</c:v>
                </c:pt>
                <c:pt idx="86229">
                  <c:v>-3.3271500000000002E-2</c:v>
                </c:pt>
                <c:pt idx="86230">
                  <c:v>-3.3463600000000003E-2</c:v>
                </c:pt>
                <c:pt idx="86231">
                  <c:v>-3.3609E-2</c:v>
                </c:pt>
                <c:pt idx="86232">
                  <c:v>-3.3707800000000003E-2</c:v>
                </c:pt>
                <c:pt idx="86233">
                  <c:v>-3.3760499999999999E-2</c:v>
                </c:pt>
                <c:pt idx="86234">
                  <c:v>-3.3767600000000002E-2</c:v>
                </c:pt>
                <c:pt idx="86235">
                  <c:v>-3.3729599999999998E-2</c:v>
                </c:pt>
                <c:pt idx="86236">
                  <c:v>-3.3647099999999999E-2</c:v>
                </c:pt>
                <c:pt idx="86237">
                  <c:v>-3.3520800000000003E-2</c:v>
                </c:pt>
                <c:pt idx="86238">
                  <c:v>-3.33513E-2</c:v>
                </c:pt>
                <c:pt idx="86239">
                  <c:v>-3.3139599999999998E-2</c:v>
                </c:pt>
                <c:pt idx="86240">
                  <c:v>-3.2886400000000003E-2</c:v>
                </c:pt>
                <c:pt idx="86241">
                  <c:v>-3.2592700000000002E-2</c:v>
                </c:pt>
                <c:pt idx="86242">
                  <c:v>-3.2259400000000001E-2</c:v>
                </c:pt>
                <c:pt idx="86243">
                  <c:v>-3.1887600000000002E-2</c:v>
                </c:pt>
                <c:pt idx="86244">
                  <c:v>-3.1478199999999998E-2</c:v>
                </c:pt>
                <c:pt idx="86245">
                  <c:v>-3.1032500000000001E-2</c:v>
                </c:pt>
                <c:pt idx="86246">
                  <c:v>-3.0551700000000001E-2</c:v>
                </c:pt>
                <c:pt idx="86247">
                  <c:v>-3.0036799999999999E-2</c:v>
                </c:pt>
                <c:pt idx="86248">
                  <c:v>-2.94892E-2</c:v>
                </c:pt>
                <c:pt idx="86249">
                  <c:v>-2.89102E-2</c:v>
                </c:pt>
                <c:pt idx="86250">
                  <c:v>-2.8301099999999999E-2</c:v>
                </c:pt>
                <c:pt idx="86251">
                  <c:v>-2.7663299999999998E-2</c:v>
                </c:pt>
                <c:pt idx="86252">
                  <c:v>-2.6998100000000001E-2</c:v>
                </c:pt>
                <c:pt idx="86253">
                  <c:v>-2.6307000000000001E-2</c:v>
                </c:pt>
                <c:pt idx="86254">
                  <c:v>-2.5591599999999999E-2</c:v>
                </c:pt>
                <c:pt idx="86255">
                  <c:v>-2.4853099999999999E-2</c:v>
                </c:pt>
                <c:pt idx="86256">
                  <c:v>-2.4093199999999999E-2</c:v>
                </c:pt>
                <c:pt idx="86257">
                  <c:v>-2.3313400000000001E-2</c:v>
                </c:pt>
                <c:pt idx="86258">
                  <c:v>-2.2515199999999999E-2</c:v>
                </c:pt>
                <c:pt idx="86259">
                  <c:v>-2.1700199999999999E-2</c:v>
                </c:pt>
                <c:pt idx="86260">
                  <c:v>-2.08699E-2</c:v>
                </c:pt>
                <c:pt idx="86261">
                  <c:v>-2.0025899999999999E-2</c:v>
                </c:pt>
                <c:pt idx="86262">
                  <c:v>-1.9169700000000001E-2</c:v>
                </c:pt>
                <c:pt idx="86263">
                  <c:v>-1.8303099999999999E-2</c:v>
                </c:pt>
                <c:pt idx="86264">
                  <c:v>-1.7427499999999999E-2</c:v>
                </c:pt>
                <c:pt idx="86265">
                  <c:v>-1.6544400000000001E-2</c:v>
                </c:pt>
                <c:pt idx="86266">
                  <c:v>-1.5655599999999999E-2</c:v>
                </c:pt>
                <c:pt idx="86267">
                  <c:v>-1.47625E-2</c:v>
                </c:pt>
                <c:pt idx="86268">
                  <c:v>-1.3866699999999999E-2</c:v>
                </c:pt>
                <c:pt idx="86269">
                  <c:v>-1.29698E-2</c:v>
                </c:pt>
                <c:pt idx="86270">
                  <c:v>-1.2073199999999999E-2</c:v>
                </c:pt>
                <c:pt idx="86271">
                  <c:v>-1.11784E-2</c:v>
                </c:pt>
                <c:pt idx="86272">
                  <c:v>-1.0286999999999999E-2</c:v>
                </c:pt>
                <c:pt idx="86273" formatCode="0.00E+00">
                  <c:v>-9.4003000000000003E-3</c:v>
                </c:pt>
                <c:pt idx="86274" formatCode="0.00E+00">
                  <c:v>-8.5198600000000006E-3</c:v>
                </c:pt>
                <c:pt idx="86275" formatCode="0.00E+00">
                  <c:v>-7.64703E-3</c:v>
                </c:pt>
                <c:pt idx="86276" formatCode="0.00E+00">
                  <c:v>-6.7831699999999998E-3</c:v>
                </c:pt>
                <c:pt idx="86277" formatCode="0.00E+00">
                  <c:v>-5.9296399999999999E-3</c:v>
                </c:pt>
                <c:pt idx="86278" formatCode="0.00E+00">
                  <c:v>-5.0877099999999996E-3</c:v>
                </c:pt>
                <c:pt idx="86279" formatCode="0.00E+00">
                  <c:v>-4.25866E-3</c:v>
                </c:pt>
                <c:pt idx="86280" formatCode="0.00E+00">
                  <c:v>-3.44371E-3</c:v>
                </c:pt>
                <c:pt idx="86281" formatCode="0.00E+00">
                  <c:v>-2.6440499999999998E-3</c:v>
                </c:pt>
                <c:pt idx="86282" formatCode="0.00E+00">
                  <c:v>-1.8607999999999999E-3</c:v>
                </c:pt>
                <c:pt idx="86283" formatCode="0.00E+00">
                  <c:v>-1.09508E-3</c:v>
                </c:pt>
                <c:pt idx="86284" formatCode="0.00E+00">
                  <c:v>-3.4791200000000003E-4</c:v>
                </c:pt>
                <c:pt idx="86285" formatCode="0.00E+00">
                  <c:v>3.79689E-4</c:v>
                </c:pt>
                <c:pt idx="86286" formatCode="0.00E+00">
                  <c:v>1.0867800000000001E-3</c:v>
                </c:pt>
                <c:pt idx="86287" formatCode="0.00E+00">
                  <c:v>1.7724500000000001E-3</c:v>
                </c:pt>
                <c:pt idx="86288" formatCode="0.00E+00">
                  <c:v>2.4358600000000002E-3</c:v>
                </c:pt>
                <c:pt idx="86289" formatCode="0.00E+00">
                  <c:v>3.0762099999999998E-3</c:v>
                </c:pt>
                <c:pt idx="86290" formatCode="0.00E+00">
                  <c:v>3.6927599999999998E-3</c:v>
                </c:pt>
                <c:pt idx="86291" formatCode="0.00E+00">
                  <c:v>4.2848299999999999E-3</c:v>
                </c:pt>
                <c:pt idx="86292" formatCode="0.00E+00">
                  <c:v>4.85178E-3</c:v>
                </c:pt>
                <c:pt idx="86293" formatCode="0.00E+00">
                  <c:v>5.39304E-3</c:v>
                </c:pt>
                <c:pt idx="86294" formatCode="0.00E+00">
                  <c:v>5.9080900000000004E-3</c:v>
                </c:pt>
                <c:pt idx="86295" formatCode="0.00E+00">
                  <c:v>6.3964800000000004E-3</c:v>
                </c:pt>
                <c:pt idx="86296" formatCode="0.00E+00">
                  <c:v>6.8578099999999998E-3</c:v>
                </c:pt>
                <c:pt idx="86297" formatCode="0.00E+00">
                  <c:v>7.2917199999999998E-3</c:v>
                </c:pt>
                <c:pt idx="86298" formatCode="0.00E+00">
                  <c:v>7.6979400000000003E-3</c:v>
                </c:pt>
                <c:pt idx="86299" formatCode="0.00E+00">
                  <c:v>8.0762400000000002E-3</c:v>
                </c:pt>
                <c:pt idx="86300" formatCode="0.00E+00">
                  <c:v>8.4264500000000003E-3</c:v>
                </c:pt>
                <c:pt idx="86301" formatCode="0.00E+00">
                  <c:v>8.7484599999999996E-3</c:v>
                </c:pt>
                <c:pt idx="86302" formatCode="0.00E+00">
                  <c:v>9.0422200000000001E-3</c:v>
                </c:pt>
                <c:pt idx="86303" formatCode="0.00E+00">
                  <c:v>9.3077300000000002E-3</c:v>
                </c:pt>
                <c:pt idx="86304" formatCode="0.00E+00">
                  <c:v>9.5450699999999992E-3</c:v>
                </c:pt>
                <c:pt idx="86305" formatCode="0.00E+00">
                  <c:v>9.7543500000000002E-3</c:v>
                </c:pt>
                <c:pt idx="86306" formatCode="0.00E+00">
                  <c:v>9.9357300000000003E-3</c:v>
                </c:pt>
                <c:pt idx="86307">
                  <c:v>1.00895E-2</c:v>
                </c:pt>
                <c:pt idx="86308">
                  <c:v>1.0215800000000001E-2</c:v>
                </c:pt>
                <c:pt idx="86309">
                  <c:v>1.03152E-2</c:v>
                </c:pt>
                <c:pt idx="86310">
                  <c:v>1.0387800000000001E-2</c:v>
                </c:pt>
                <c:pt idx="86311">
                  <c:v>1.0434300000000001E-2</c:v>
                </c:pt>
                <c:pt idx="86312">
                  <c:v>1.04551E-2</c:v>
                </c:pt>
                <c:pt idx="86313">
                  <c:v>1.0450600000000001E-2</c:v>
                </c:pt>
                <c:pt idx="86314">
                  <c:v>1.04216E-2</c:v>
                </c:pt>
                <c:pt idx="86315">
                  <c:v>1.03686E-2</c:v>
                </c:pt>
                <c:pt idx="86316">
                  <c:v>1.02924E-2</c:v>
                </c:pt>
                <c:pt idx="86317">
                  <c:v>1.0193499999999999E-2</c:v>
                </c:pt>
                <c:pt idx="86318">
                  <c:v>1.00728E-2</c:v>
                </c:pt>
                <c:pt idx="86319" formatCode="0.00E+00">
                  <c:v>9.9311399999999998E-3</c:v>
                </c:pt>
                <c:pt idx="86320" formatCode="0.00E+00">
                  <c:v>9.7692400000000002E-3</c:v>
                </c:pt>
                <c:pt idx="86321" formatCode="0.00E+00">
                  <c:v>9.5879999999999993E-3</c:v>
                </c:pt>
                <c:pt idx="86322" formatCode="0.00E+00">
                  <c:v>9.3883200000000003E-3</c:v>
                </c:pt>
                <c:pt idx="86323" formatCode="0.00E+00">
                  <c:v>9.1711299999999996E-3</c:v>
                </c:pt>
                <c:pt idx="86324" formatCode="0.00E+00">
                  <c:v>8.93738E-3</c:v>
                </c:pt>
                <c:pt idx="86325" formatCode="0.00E+00">
                  <c:v>8.6880399999999993E-3</c:v>
                </c:pt>
                <c:pt idx="86326" formatCode="0.00E+00">
                  <c:v>8.4241400000000001E-3</c:v>
                </c:pt>
                <c:pt idx="86327" formatCode="0.00E+00">
                  <c:v>8.1466799999999999E-3</c:v>
                </c:pt>
                <c:pt idx="86328" formatCode="0.00E+00">
                  <c:v>7.8567199999999993E-3</c:v>
                </c:pt>
                <c:pt idx="86329" formatCode="0.00E+00">
                  <c:v>7.5553199999999999E-3</c:v>
                </c:pt>
                <c:pt idx="86330" formatCode="0.00E+00">
                  <c:v>7.2435499999999996E-3</c:v>
                </c:pt>
                <c:pt idx="86331" formatCode="0.00E+00">
                  <c:v>6.9224999999999998E-3</c:v>
                </c:pt>
                <c:pt idx="86332" formatCode="0.00E+00">
                  <c:v>6.59328E-3</c:v>
                </c:pt>
                <c:pt idx="86333" formatCode="0.00E+00">
                  <c:v>6.2569899999999996E-3</c:v>
                </c:pt>
                <c:pt idx="86334" formatCode="0.00E+00">
                  <c:v>5.91473E-3</c:v>
                </c:pt>
                <c:pt idx="86335" formatCode="0.00E+00">
                  <c:v>5.5676299999999996E-3</c:v>
                </c:pt>
                <c:pt idx="86336" formatCode="0.00E+00">
                  <c:v>5.2167999999999997E-3</c:v>
                </c:pt>
                <c:pt idx="86337" formatCode="0.00E+00">
                  <c:v>4.8633499999999998E-3</c:v>
                </c:pt>
                <c:pt idx="86338" formatCode="0.00E+00">
                  <c:v>4.5084000000000001E-3</c:v>
                </c:pt>
                <c:pt idx="86339" formatCode="0.00E+00">
                  <c:v>4.1530300000000003E-3</c:v>
                </c:pt>
                <c:pt idx="86340" formatCode="0.00E+00">
                  <c:v>3.7983499999999998E-3</c:v>
                </c:pt>
                <c:pt idx="86341" formatCode="0.00E+00">
                  <c:v>3.4454400000000001E-3</c:v>
                </c:pt>
                <c:pt idx="86342" formatCode="0.00E+00">
                  <c:v>3.0953700000000001E-3</c:v>
                </c:pt>
                <c:pt idx="86343" formatCode="0.00E+00">
                  <c:v>2.7491799999999999E-3</c:v>
                </c:pt>
                <c:pt idx="86344" formatCode="0.00E+00">
                  <c:v>2.4079100000000001E-3</c:v>
                </c:pt>
                <c:pt idx="86345" formatCode="0.00E+00">
                  <c:v>2.07259E-3</c:v>
                </c:pt>
                <c:pt idx="86346" formatCode="0.00E+00">
                  <c:v>1.7441900000000001E-3</c:v>
                </c:pt>
                <c:pt idx="86347" formatCode="0.00E+00">
                  <c:v>1.42369E-3</c:v>
                </c:pt>
                <c:pt idx="86348" formatCode="0.00E+00">
                  <c:v>1.1120399999999999E-3</c:v>
                </c:pt>
                <c:pt idx="86349" formatCode="0.00E+00">
                  <c:v>8.1013799999999996E-4</c:v>
                </c:pt>
                <c:pt idx="86350" formatCode="0.00E+00">
                  <c:v>5.1887899999999998E-4</c:v>
                </c:pt>
                <c:pt idx="86351" formatCode="0.00E+00">
                  <c:v>2.39113E-4</c:v>
                </c:pt>
                <c:pt idx="86352" formatCode="0.00E+00">
                  <c:v>-2.8339599999999999E-5</c:v>
                </c:pt>
                <c:pt idx="86353" formatCode="0.00E+00">
                  <c:v>-2.8269500000000002E-4</c:v>
                </c:pt>
                <c:pt idx="86354" formatCode="0.00E+00">
                  <c:v>-5.23205E-4</c:v>
                </c:pt>
                <c:pt idx="86355" formatCode="0.00E+00">
                  <c:v>-7.4916100000000003E-4</c:v>
                </c:pt>
                <c:pt idx="86356" formatCode="0.00E+00">
                  <c:v>-9.5989100000000004E-4</c:v>
                </c:pt>
                <c:pt idx="86357" formatCode="0.00E+00">
                  <c:v>-1.1547700000000001E-3</c:v>
                </c:pt>
                <c:pt idx="86358" formatCode="0.00E+00">
                  <c:v>-1.3332000000000001E-3</c:v>
                </c:pt>
                <c:pt idx="86359" formatCode="0.00E+00">
                  <c:v>-1.4946499999999999E-3</c:v>
                </c:pt>
                <c:pt idx="86360" formatCode="0.00E+00">
                  <c:v>-1.63861E-3</c:v>
                </c:pt>
                <c:pt idx="86361" formatCode="0.00E+00">
                  <c:v>-1.76464E-3</c:v>
                </c:pt>
                <c:pt idx="86362" formatCode="0.00E+00">
                  <c:v>-1.8723100000000001E-3</c:v>
                </c:pt>
                <c:pt idx="86363" formatCode="0.00E+00">
                  <c:v>-1.9612800000000001E-3</c:v>
                </c:pt>
                <c:pt idx="86364" formatCode="0.00E+00">
                  <c:v>-2.0312199999999998E-3</c:v>
                </c:pt>
                <c:pt idx="86365" formatCode="0.00E+00">
                  <c:v>-2.0818799999999999E-3</c:v>
                </c:pt>
                <c:pt idx="86366" formatCode="0.00E+00">
                  <c:v>-2.1130300000000001E-3</c:v>
                </c:pt>
                <c:pt idx="86367" formatCode="0.00E+00">
                  <c:v>-2.12451E-3</c:v>
                </c:pt>
                <c:pt idx="86368" formatCode="0.00E+00">
                  <c:v>-2.11619E-3</c:v>
                </c:pt>
                <c:pt idx="86369" formatCode="0.00E+00">
                  <c:v>-2.0880199999999999E-3</c:v>
                </c:pt>
                <c:pt idx="86370" formatCode="0.00E+00">
                  <c:v>-2.0399699999999999E-3</c:v>
                </c:pt>
                <c:pt idx="86371" formatCode="0.00E+00">
                  <c:v>-1.9720699999999998E-3</c:v>
                </c:pt>
                <c:pt idx="86372" formatCode="0.00E+00">
                  <c:v>-1.88441E-3</c:v>
                </c:pt>
                <c:pt idx="86373" formatCode="0.00E+00">
                  <c:v>-1.7771E-3</c:v>
                </c:pt>
                <c:pt idx="86374" formatCode="0.00E+00">
                  <c:v>-1.65033E-3</c:v>
                </c:pt>
                <c:pt idx="86375" formatCode="0.00E+00">
                  <c:v>-1.5043299999999999E-3</c:v>
                </c:pt>
                <c:pt idx="86376" formatCode="0.00E+00">
                  <c:v>-1.33938E-3</c:v>
                </c:pt>
                <c:pt idx="86377" formatCode="0.00E+00">
                  <c:v>-1.1557799999999999E-3</c:v>
                </c:pt>
                <c:pt idx="86378" formatCode="0.00E+00">
                  <c:v>-9.5391900000000001E-4</c:v>
                </c:pt>
                <c:pt idx="86379" formatCode="0.00E+00">
                  <c:v>-7.3420400000000002E-4</c:v>
                </c:pt>
                <c:pt idx="86380" formatCode="0.00E+00">
                  <c:v>-4.9709500000000002E-4</c:v>
                </c:pt>
                <c:pt idx="86381" formatCode="0.00E+00">
                  <c:v>-2.4309700000000001E-4</c:v>
                </c:pt>
                <c:pt idx="86382" formatCode="0.00E+00">
                  <c:v>2.7243500000000001E-5</c:v>
                </c:pt>
                <c:pt idx="86383" formatCode="0.00E+00">
                  <c:v>3.1333899999999999E-4</c:v>
                </c:pt>
                <c:pt idx="86384" formatCode="0.00E+00">
                  <c:v>6.1455899999999998E-4</c:v>
                </c:pt>
                <c:pt idx="86385" formatCode="0.00E+00">
                  <c:v>9.3023800000000001E-4</c:v>
                </c:pt>
                <c:pt idx="86386" formatCode="0.00E+00">
                  <c:v>1.2596700000000001E-3</c:v>
                </c:pt>
                <c:pt idx="86387" formatCode="0.00E+00">
                  <c:v>1.6021099999999999E-3</c:v>
                </c:pt>
                <c:pt idx="86388" formatCode="0.00E+00">
                  <c:v>1.95678E-3</c:v>
                </c:pt>
                <c:pt idx="86389" formatCode="0.00E+00">
                  <c:v>2.3228699999999999E-3</c:v>
                </c:pt>
                <c:pt idx="86390" formatCode="0.00E+00">
                  <c:v>2.6995500000000002E-3</c:v>
                </c:pt>
                <c:pt idx="86391" formatCode="0.00E+00">
                  <c:v>3.0859400000000001E-3</c:v>
                </c:pt>
                <c:pt idx="86392" formatCode="0.00E+00">
                  <c:v>3.4811400000000002E-3</c:v>
                </c:pt>
                <c:pt idx="86393" formatCode="0.00E+00">
                  <c:v>3.8842299999999998E-3</c:v>
                </c:pt>
                <c:pt idx="86394" formatCode="0.00E+00">
                  <c:v>4.2942600000000003E-3</c:v>
                </c:pt>
                <c:pt idx="86395" formatCode="0.00E+00">
                  <c:v>4.71025E-3</c:v>
                </c:pt>
                <c:pt idx="86396" formatCode="0.00E+00">
                  <c:v>5.1312299999999996E-3</c:v>
                </c:pt>
                <c:pt idx="86397" formatCode="0.00E+00">
                  <c:v>5.55617E-3</c:v>
                </c:pt>
                <c:pt idx="86398" formatCode="0.00E+00">
                  <c:v>5.9840600000000002E-3</c:v>
                </c:pt>
                <c:pt idx="86399" formatCode="0.00E+00">
                  <c:v>6.4138499999999996E-3</c:v>
                </c:pt>
                <c:pt idx="86400" formatCode="0.00E+00">
                  <c:v>6.8445099999999998E-3</c:v>
                </c:pt>
                <c:pt idx="86401" formatCode="0.00E+00">
                  <c:v>7.2749599999999996E-3</c:v>
                </c:pt>
                <c:pt idx="86402" formatCode="0.00E+00">
                  <c:v>7.7041499999999999E-3</c:v>
                </c:pt>
                <c:pt idx="86403" formatCode="0.00E+00">
                  <c:v>8.1309899999999994E-3</c:v>
                </c:pt>
                <c:pt idx="86404" formatCode="0.00E+00">
                  <c:v>8.55443E-3</c:v>
                </c:pt>
                <c:pt idx="86405" formatCode="0.00E+00">
                  <c:v>8.9733799999999996E-3</c:v>
                </c:pt>
                <c:pt idx="86406" formatCode="0.00E+00">
                  <c:v>9.3867699999999991E-3</c:v>
                </c:pt>
                <c:pt idx="86407" formatCode="0.00E+00">
                  <c:v>9.7935399999999999E-3</c:v>
                </c:pt>
                <c:pt idx="86408">
                  <c:v>1.01926E-2</c:v>
                </c:pt>
                <c:pt idx="86409">
                  <c:v>1.0583E-2</c:v>
                </c:pt>
                <c:pt idx="86410">
                  <c:v>1.0963499999999999E-2</c:v>
                </c:pt>
                <c:pt idx="86411">
                  <c:v>1.13332E-2</c:v>
                </c:pt>
                <c:pt idx="86412">
                  <c:v>1.1691200000000001E-2</c:v>
                </c:pt>
                <c:pt idx="86413">
                  <c:v>1.20362E-2</c:v>
                </c:pt>
                <c:pt idx="86414">
                  <c:v>1.23675E-2</c:v>
                </c:pt>
                <c:pt idx="86415">
                  <c:v>1.26841E-2</c:v>
                </c:pt>
                <c:pt idx="86416">
                  <c:v>1.2984900000000001E-2</c:v>
                </c:pt>
                <c:pt idx="86417">
                  <c:v>1.3269100000000001E-2</c:v>
                </c:pt>
                <c:pt idx="86418">
                  <c:v>1.35359E-2</c:v>
                </c:pt>
                <c:pt idx="86419">
                  <c:v>1.3784299999999999E-2</c:v>
                </c:pt>
                <c:pt idx="86420">
                  <c:v>1.4013599999999999E-2</c:v>
                </c:pt>
                <c:pt idx="86421">
                  <c:v>1.4223E-2</c:v>
                </c:pt>
                <c:pt idx="86422">
                  <c:v>1.44116E-2</c:v>
                </c:pt>
                <c:pt idx="86423">
                  <c:v>1.4578900000000001E-2</c:v>
                </c:pt>
                <c:pt idx="86424">
                  <c:v>1.47241E-2</c:v>
                </c:pt>
                <c:pt idx="86425">
                  <c:v>1.48465E-2</c:v>
                </c:pt>
                <c:pt idx="86426">
                  <c:v>1.4945699999999999E-2</c:v>
                </c:pt>
                <c:pt idx="86427">
                  <c:v>1.5021E-2</c:v>
                </c:pt>
                <c:pt idx="86428">
                  <c:v>1.5071899999999999E-2</c:v>
                </c:pt>
                <c:pt idx="86429">
                  <c:v>1.5098E-2</c:v>
                </c:pt>
                <c:pt idx="86430">
                  <c:v>1.50989E-2</c:v>
                </c:pt>
                <c:pt idx="86431">
                  <c:v>1.50741E-2</c:v>
                </c:pt>
                <c:pt idx="86432">
                  <c:v>1.50233E-2</c:v>
                </c:pt>
                <c:pt idx="86433">
                  <c:v>1.4946299999999999E-2</c:v>
                </c:pt>
                <c:pt idx="86434">
                  <c:v>1.4842899999999999E-2</c:v>
                </c:pt>
                <c:pt idx="86435">
                  <c:v>1.47128E-2</c:v>
                </c:pt>
                <c:pt idx="86436">
                  <c:v>1.4555999999999999E-2</c:v>
                </c:pt>
                <c:pt idx="86437">
                  <c:v>1.43724E-2</c:v>
                </c:pt>
                <c:pt idx="86438">
                  <c:v>1.41619E-2</c:v>
                </c:pt>
                <c:pt idx="86439">
                  <c:v>1.3924600000000001E-2</c:v>
                </c:pt>
                <c:pt idx="86440">
                  <c:v>1.36606E-2</c:v>
                </c:pt>
                <c:pt idx="86441">
                  <c:v>1.337E-2</c:v>
                </c:pt>
                <c:pt idx="86442">
                  <c:v>1.3053E-2</c:v>
                </c:pt>
                <c:pt idx="86443">
                  <c:v>1.27099E-2</c:v>
                </c:pt>
                <c:pt idx="86444">
                  <c:v>1.2340800000000001E-2</c:v>
                </c:pt>
                <c:pt idx="86445">
                  <c:v>1.19463E-2</c:v>
                </c:pt>
                <c:pt idx="86446">
                  <c:v>1.15266E-2</c:v>
                </c:pt>
                <c:pt idx="86447">
                  <c:v>1.10823E-2</c:v>
                </c:pt>
                <c:pt idx="86448">
                  <c:v>1.06138E-2</c:v>
                </c:pt>
                <c:pt idx="86449">
                  <c:v>1.0121700000000001E-2</c:v>
                </c:pt>
                <c:pt idx="86450" formatCode="0.00E+00">
                  <c:v>9.6065100000000004E-3</c:v>
                </c:pt>
                <c:pt idx="86451" formatCode="0.00E+00">
                  <c:v>9.0689800000000008E-3</c:v>
                </c:pt>
                <c:pt idx="86452" formatCode="0.00E+00">
                  <c:v>8.5097599999999999E-3</c:v>
                </c:pt>
                <c:pt idx="86453" formatCode="0.00E+00">
                  <c:v>7.9295900000000002E-3</c:v>
                </c:pt>
                <c:pt idx="86454" formatCode="0.00E+00">
                  <c:v>7.3292599999999998E-3</c:v>
                </c:pt>
                <c:pt idx="86455" formatCode="0.00E+00">
                  <c:v>6.7095899999999997E-3</c:v>
                </c:pt>
                <c:pt idx="86456" formatCode="0.00E+00">
                  <c:v>6.0714499999999999E-3</c:v>
                </c:pt>
                <c:pt idx="86457" formatCode="0.00E+00">
                  <c:v>5.4157600000000004E-3</c:v>
                </c:pt>
                <c:pt idx="86458" formatCode="0.00E+00">
                  <c:v>4.7434699999999996E-3</c:v>
                </c:pt>
                <c:pt idx="86459" formatCode="0.00E+00">
                  <c:v>4.0555599999999997E-3</c:v>
                </c:pt>
                <c:pt idx="86460" formatCode="0.00E+00">
                  <c:v>3.3530500000000002E-3</c:v>
                </c:pt>
                <c:pt idx="86461" formatCode="0.00E+00">
                  <c:v>2.63701E-3</c:v>
                </c:pt>
                <c:pt idx="86462" formatCode="0.00E+00">
                  <c:v>1.9085300000000001E-3</c:v>
                </c:pt>
                <c:pt idx="86463" formatCode="0.00E+00">
                  <c:v>1.16873E-3</c:v>
                </c:pt>
                <c:pt idx="86464" formatCode="0.00E+00">
                  <c:v>4.18763E-4</c:v>
                </c:pt>
                <c:pt idx="86465" formatCode="0.00E+00">
                  <c:v>-3.4019699999999998E-4</c:v>
                </c:pt>
                <c:pt idx="86466" formatCode="0.00E+00">
                  <c:v>-1.10695E-3</c:v>
                </c:pt>
                <c:pt idx="86467" formatCode="0.00E+00">
                  <c:v>-1.8802599999999999E-3</c:v>
                </c:pt>
                <c:pt idx="86468" formatCode="0.00E+00">
                  <c:v>-2.6588800000000002E-3</c:v>
                </c:pt>
                <c:pt idx="86469" formatCode="0.00E+00">
                  <c:v>-3.4415600000000002E-3</c:v>
                </c:pt>
                <c:pt idx="86470" formatCode="0.00E+00">
                  <c:v>-4.2269999999999999E-3</c:v>
                </c:pt>
                <c:pt idx="86471" formatCode="0.00E+00">
                  <c:v>-5.0139199999999998E-3</c:v>
                </c:pt>
                <c:pt idx="86472" formatCode="0.00E+00">
                  <c:v>-5.8009999999999997E-3</c:v>
                </c:pt>
                <c:pt idx="86473" formatCode="0.00E+00">
                  <c:v>-6.5869300000000004E-3</c:v>
                </c:pt>
                <c:pt idx="86474" formatCode="0.00E+00">
                  <c:v>-7.3703900000000001E-3</c:v>
                </c:pt>
                <c:pt idx="86475" formatCode="0.00E+00">
                  <c:v>-8.1500500000000007E-3</c:v>
                </c:pt>
                <c:pt idx="86476" formatCode="0.00E+00">
                  <c:v>-8.9245799999999997E-3</c:v>
                </c:pt>
                <c:pt idx="86477" formatCode="0.00E+00">
                  <c:v>-9.6926400000000006E-3</c:v>
                </c:pt>
                <c:pt idx="86478">
                  <c:v>-1.0452899999999999E-2</c:v>
                </c:pt>
                <c:pt idx="86479">
                  <c:v>-1.12041E-2</c:v>
                </c:pt>
                <c:pt idx="86480">
                  <c:v>-1.19448E-2</c:v>
                </c:pt>
                <c:pt idx="86481">
                  <c:v>-1.2673800000000001E-2</c:v>
                </c:pt>
                <c:pt idx="86482">
                  <c:v>-1.33898E-2</c:v>
                </c:pt>
                <c:pt idx="86483">
                  <c:v>-1.40914E-2</c:v>
                </c:pt>
                <c:pt idx="86484">
                  <c:v>-1.4777500000000001E-2</c:v>
                </c:pt>
                <c:pt idx="86485">
                  <c:v>-1.54468E-2</c:v>
                </c:pt>
                <c:pt idx="86486">
                  <c:v>-1.6098000000000001E-2</c:v>
                </c:pt>
                <c:pt idx="86487">
                  <c:v>-1.6729999999999998E-2</c:v>
                </c:pt>
                <c:pt idx="86488">
                  <c:v>-1.7341599999999999E-2</c:v>
                </c:pt>
                <c:pt idx="86489">
                  <c:v>-1.7931599999999999E-2</c:v>
                </c:pt>
                <c:pt idx="86490">
                  <c:v>-1.8499000000000002E-2</c:v>
                </c:pt>
                <c:pt idx="86491">
                  <c:v>-1.90426E-2</c:v>
                </c:pt>
                <c:pt idx="86492">
                  <c:v>-1.9561499999999999E-2</c:v>
                </c:pt>
                <c:pt idx="86493">
                  <c:v>-2.0054499999999999E-2</c:v>
                </c:pt>
                <c:pt idx="86494">
                  <c:v>-2.0520799999999999E-2</c:v>
                </c:pt>
                <c:pt idx="86495">
                  <c:v>-2.09594E-2</c:v>
                </c:pt>
                <c:pt idx="86496">
                  <c:v>-2.13694E-2</c:v>
                </c:pt>
                <c:pt idx="86497">
                  <c:v>-2.1749899999999999E-2</c:v>
                </c:pt>
                <c:pt idx="86498">
                  <c:v>-2.21002E-2</c:v>
                </c:pt>
                <c:pt idx="86499">
                  <c:v>-2.2419499999999998E-2</c:v>
                </c:pt>
                <c:pt idx="86500">
                  <c:v>-2.27072E-2</c:v>
                </c:pt>
                <c:pt idx="86501">
                  <c:v>-2.2962400000000001E-2</c:v>
                </c:pt>
                <c:pt idx="86502">
                  <c:v>-2.3184799999999998E-2</c:v>
                </c:pt>
                <c:pt idx="86503">
                  <c:v>-2.3373600000000001E-2</c:v>
                </c:pt>
                <c:pt idx="86504">
                  <c:v>-2.3528500000000001E-2</c:v>
                </c:pt>
                <c:pt idx="86505">
                  <c:v>-2.36489E-2</c:v>
                </c:pt>
                <c:pt idx="86506">
                  <c:v>-2.3734499999999999E-2</c:v>
                </c:pt>
                <c:pt idx="86507">
                  <c:v>-2.3785000000000001E-2</c:v>
                </c:pt>
                <c:pt idx="86508">
                  <c:v>-2.3800100000000001E-2</c:v>
                </c:pt>
                <c:pt idx="86509">
                  <c:v>-2.3779499999999999E-2</c:v>
                </c:pt>
                <c:pt idx="86510">
                  <c:v>-2.37232E-2</c:v>
                </c:pt>
                <c:pt idx="86511">
                  <c:v>-2.3630999999999999E-2</c:v>
                </c:pt>
                <c:pt idx="86512">
                  <c:v>-2.35029E-2</c:v>
                </c:pt>
                <c:pt idx="86513">
                  <c:v>-2.3338999999999999E-2</c:v>
                </c:pt>
                <c:pt idx="86514">
                  <c:v>-2.3139199999999999E-2</c:v>
                </c:pt>
                <c:pt idx="86515">
                  <c:v>-2.2903799999999998E-2</c:v>
                </c:pt>
                <c:pt idx="86516">
                  <c:v>-2.2633E-2</c:v>
                </c:pt>
                <c:pt idx="86517">
                  <c:v>-2.2327099999999999E-2</c:v>
                </c:pt>
                <c:pt idx="86518">
                  <c:v>-2.19863E-2</c:v>
                </c:pt>
                <c:pt idx="86519">
                  <c:v>-2.1610999999999998E-2</c:v>
                </c:pt>
                <c:pt idx="86520">
                  <c:v>-2.12018E-2</c:v>
                </c:pt>
                <c:pt idx="86521">
                  <c:v>-2.0759E-2</c:v>
                </c:pt>
                <c:pt idx="86522">
                  <c:v>-2.02834E-2</c:v>
                </c:pt>
                <c:pt idx="86523">
                  <c:v>-1.9775399999999999E-2</c:v>
                </c:pt>
                <c:pt idx="86524">
                  <c:v>-1.9235800000000001E-2</c:v>
                </c:pt>
                <c:pt idx="86525">
                  <c:v>-1.8665299999999999E-2</c:v>
                </c:pt>
                <c:pt idx="86526">
                  <c:v>-1.80646E-2</c:v>
                </c:pt>
                <c:pt idx="86527">
                  <c:v>-1.7434700000000001E-2</c:v>
                </c:pt>
                <c:pt idx="86528">
                  <c:v>-1.67764E-2</c:v>
                </c:pt>
                <c:pt idx="86529">
                  <c:v>-1.60906E-2</c:v>
                </c:pt>
                <c:pt idx="86530">
                  <c:v>-1.53784E-2</c:v>
                </c:pt>
                <c:pt idx="86531">
                  <c:v>-1.46407E-2</c:v>
                </c:pt>
                <c:pt idx="86532">
                  <c:v>-1.3878700000000001E-2</c:v>
                </c:pt>
                <c:pt idx="86533">
                  <c:v>-1.3093499999999999E-2</c:v>
                </c:pt>
                <c:pt idx="86534">
                  <c:v>-1.2286200000000001E-2</c:v>
                </c:pt>
                <c:pt idx="86535">
                  <c:v>-1.1458100000000001E-2</c:v>
                </c:pt>
                <c:pt idx="86536">
                  <c:v>-1.06103E-2</c:v>
                </c:pt>
                <c:pt idx="86537" formatCode="0.00E+00">
                  <c:v>-9.7442599999999994E-3</c:v>
                </c:pt>
                <c:pt idx="86538" formatCode="0.00E+00">
                  <c:v>-8.8611799999999998E-3</c:v>
                </c:pt>
                <c:pt idx="86539" formatCode="0.00E+00">
                  <c:v>-7.9624499999999994E-3</c:v>
                </c:pt>
                <c:pt idx="86540" formatCode="0.00E+00">
                  <c:v>-7.0494399999999997E-3</c:v>
                </c:pt>
                <c:pt idx="86541" formatCode="0.00E+00">
                  <c:v>-6.1235500000000002E-3</c:v>
                </c:pt>
                <c:pt idx="86542" formatCode="0.00E+00">
                  <c:v>-5.1862100000000001E-3</c:v>
                </c:pt>
                <c:pt idx="86543" formatCode="0.00E+00">
                  <c:v>-4.2388900000000004E-3</c:v>
                </c:pt>
                <c:pt idx="86544" formatCode="0.00E+00">
                  <c:v>-3.28305E-3</c:v>
                </c:pt>
                <c:pt idx="86545" formatCode="0.00E+00">
                  <c:v>-2.3201799999999998E-3</c:v>
                </c:pt>
                <c:pt idx="86546" formatCode="0.00E+00">
                  <c:v>-1.3517900000000001E-3</c:v>
                </c:pt>
                <c:pt idx="86547" formatCode="0.00E+00">
                  <c:v>-3.7940800000000002E-4</c:v>
                </c:pt>
                <c:pt idx="86548" formatCode="0.00E+00">
                  <c:v>5.9544100000000005E-4</c:v>
                </c:pt>
                <c:pt idx="86549" formatCode="0.00E+00">
                  <c:v>1.5712199999999999E-3</c:v>
                </c:pt>
                <c:pt idx="86550" formatCode="0.00E+00">
                  <c:v>2.5463700000000001E-3</c:v>
                </c:pt>
                <c:pt idx="86551" formatCode="0.00E+00">
                  <c:v>3.51936E-3</c:v>
                </c:pt>
                <c:pt idx="86552" formatCode="0.00E+00">
                  <c:v>4.4886400000000003E-3</c:v>
                </c:pt>
                <c:pt idx="86553" formatCode="0.00E+00">
                  <c:v>5.4526599999999998E-3</c:v>
                </c:pt>
                <c:pt idx="86554" formatCode="0.00E+00">
                  <c:v>6.4098799999999997E-3</c:v>
                </c:pt>
                <c:pt idx="86555" formatCode="0.00E+00">
                  <c:v>7.3587699999999997E-3</c:v>
                </c:pt>
                <c:pt idx="86556" formatCode="0.00E+00">
                  <c:v>8.2977999999999993E-3</c:v>
                </c:pt>
                <c:pt idx="86557" formatCode="0.00E+00">
                  <c:v>9.2254699999999995E-3</c:v>
                </c:pt>
                <c:pt idx="86558">
                  <c:v>1.01403E-2</c:v>
                </c:pt>
                <c:pt idx="86559">
                  <c:v>1.10408E-2</c:v>
                </c:pt>
                <c:pt idx="86560">
                  <c:v>1.1925399999999999E-2</c:v>
                </c:pt>
                <c:pt idx="86561">
                  <c:v>1.2792899999999999E-2</c:v>
                </c:pt>
                <c:pt idx="86562">
                  <c:v>1.36417E-2</c:v>
                </c:pt>
                <c:pt idx="86563">
                  <c:v>1.4470500000000001E-2</c:v>
                </c:pt>
                <c:pt idx="86564">
                  <c:v>1.5278E-2</c:v>
                </c:pt>
                <c:pt idx="86565">
                  <c:v>1.6062699999999999E-2</c:v>
                </c:pt>
                <c:pt idx="86566">
                  <c:v>1.6823500000000002E-2</c:v>
                </c:pt>
                <c:pt idx="86567">
                  <c:v>1.7559000000000002E-2</c:v>
                </c:pt>
                <c:pt idx="86568">
                  <c:v>1.8268199999999998E-2</c:v>
                </c:pt>
                <c:pt idx="86569">
                  <c:v>1.89497E-2</c:v>
                </c:pt>
                <c:pt idx="86570">
                  <c:v>1.9602600000000001E-2</c:v>
                </c:pt>
                <c:pt idx="86571">
                  <c:v>2.02256E-2</c:v>
                </c:pt>
                <c:pt idx="86572">
                  <c:v>2.0817800000000001E-2</c:v>
                </c:pt>
                <c:pt idx="86573">
                  <c:v>2.13782E-2</c:v>
                </c:pt>
                <c:pt idx="86574">
                  <c:v>2.19058E-2</c:v>
                </c:pt>
                <c:pt idx="86575">
                  <c:v>2.2399800000000001E-2</c:v>
                </c:pt>
                <c:pt idx="86576">
                  <c:v>2.2859299999999999E-2</c:v>
                </c:pt>
                <c:pt idx="86577">
                  <c:v>2.3283600000000002E-2</c:v>
                </c:pt>
                <c:pt idx="86578">
                  <c:v>2.3671899999999999E-2</c:v>
                </c:pt>
                <c:pt idx="86579">
                  <c:v>2.4023699999999999E-2</c:v>
                </c:pt>
                <c:pt idx="86580">
                  <c:v>2.4338200000000001E-2</c:v>
                </c:pt>
                <c:pt idx="86581">
                  <c:v>2.4614899999999999E-2</c:v>
                </c:pt>
                <c:pt idx="86582">
                  <c:v>2.4853400000000001E-2</c:v>
                </c:pt>
                <c:pt idx="86583">
                  <c:v>2.5053200000000001E-2</c:v>
                </c:pt>
                <c:pt idx="86584">
                  <c:v>2.5214E-2</c:v>
                </c:pt>
                <c:pt idx="86585">
                  <c:v>2.53355E-2</c:v>
                </c:pt>
                <c:pt idx="86586">
                  <c:v>2.54174E-2</c:v>
                </c:pt>
                <c:pt idx="86587">
                  <c:v>2.5459599999999999E-2</c:v>
                </c:pt>
                <c:pt idx="86588">
                  <c:v>2.5461899999999999E-2</c:v>
                </c:pt>
                <c:pt idx="86589">
                  <c:v>2.54244E-2</c:v>
                </c:pt>
                <c:pt idx="86590">
                  <c:v>2.5347100000000001E-2</c:v>
                </c:pt>
                <c:pt idx="86591">
                  <c:v>2.5229999999999999E-2</c:v>
                </c:pt>
                <c:pt idx="86592">
                  <c:v>2.50733E-2</c:v>
                </c:pt>
                <c:pt idx="86593">
                  <c:v>2.4877199999999999E-2</c:v>
                </c:pt>
                <c:pt idx="86594">
                  <c:v>2.4642000000000001E-2</c:v>
                </c:pt>
                <c:pt idx="86595">
                  <c:v>2.4368000000000001E-2</c:v>
                </c:pt>
                <c:pt idx="86596">
                  <c:v>2.4055699999999999E-2</c:v>
                </c:pt>
                <c:pt idx="86597">
                  <c:v>2.3705500000000001E-2</c:v>
                </c:pt>
                <c:pt idx="86598">
                  <c:v>2.3317999999999998E-2</c:v>
                </c:pt>
                <c:pt idx="86599">
                  <c:v>2.2893699999999999E-2</c:v>
                </c:pt>
                <c:pt idx="86600">
                  <c:v>2.24333E-2</c:v>
                </c:pt>
                <c:pt idx="86601">
                  <c:v>2.1937499999999999E-2</c:v>
                </c:pt>
                <c:pt idx="86602">
                  <c:v>2.1406999999999999E-2</c:v>
                </c:pt>
                <c:pt idx="86603">
                  <c:v>2.0842800000000002E-2</c:v>
                </c:pt>
                <c:pt idx="86604">
                  <c:v>2.0245599999999999E-2</c:v>
                </c:pt>
                <c:pt idx="86605">
                  <c:v>1.9616499999999999E-2</c:v>
                </c:pt>
                <c:pt idx="86606">
                  <c:v>1.8956299999999999E-2</c:v>
                </c:pt>
                <c:pt idx="86607">
                  <c:v>1.82662E-2</c:v>
                </c:pt>
                <c:pt idx="86608">
                  <c:v>1.75471E-2</c:v>
                </c:pt>
                <c:pt idx="86609">
                  <c:v>1.68004E-2</c:v>
                </c:pt>
                <c:pt idx="86610">
                  <c:v>1.6027E-2</c:v>
                </c:pt>
                <c:pt idx="86611">
                  <c:v>1.52283E-2</c:v>
                </c:pt>
                <c:pt idx="86612">
                  <c:v>1.44055E-2</c:v>
                </c:pt>
                <c:pt idx="86613">
                  <c:v>1.35599E-2</c:v>
                </c:pt>
                <c:pt idx="86614">
                  <c:v>1.2692800000000001E-2</c:v>
                </c:pt>
                <c:pt idx="86615">
                  <c:v>1.1805700000000001E-2</c:v>
                </c:pt>
                <c:pt idx="86616">
                  <c:v>1.0899900000000001E-2</c:v>
                </c:pt>
                <c:pt idx="86617" formatCode="0.00E+00">
                  <c:v>9.9767899999999993E-3</c:v>
                </c:pt>
                <c:pt idx="86618" formatCode="0.00E+00">
                  <c:v>9.0379399999999995E-3</c:v>
                </c:pt>
                <c:pt idx="86619" formatCode="0.00E+00">
                  <c:v>8.0847899999999997E-3</c:v>
                </c:pt>
                <c:pt idx="86620" formatCode="0.00E+00">
                  <c:v>7.1188500000000004E-3</c:v>
                </c:pt>
                <c:pt idx="86621" formatCode="0.00E+00">
                  <c:v>6.1416700000000001E-3</c:v>
                </c:pt>
                <c:pt idx="86622" formatCode="0.00E+00">
                  <c:v>5.1547800000000003E-3</c:v>
                </c:pt>
                <c:pt idx="86623" formatCode="0.00E+00">
                  <c:v>4.1597700000000001E-3</c:v>
                </c:pt>
                <c:pt idx="86624" formatCode="0.00E+00">
                  <c:v>3.15819E-3</c:v>
                </c:pt>
                <c:pt idx="86625" formatCode="0.00E+00">
                  <c:v>2.1516600000000001E-3</c:v>
                </c:pt>
                <c:pt idx="86626" formatCode="0.00E+00">
                  <c:v>1.14175E-3</c:v>
                </c:pt>
                <c:pt idx="86627" formatCode="0.00E+00">
                  <c:v>1.3008E-4</c:v>
                </c:pt>
                <c:pt idx="86628" formatCode="0.00E+00">
                  <c:v>-8.8175199999999997E-4</c:v>
                </c:pt>
                <c:pt idx="86629" formatCode="0.00E+00">
                  <c:v>-1.8921400000000001E-3</c:v>
                </c:pt>
                <c:pt idx="86630" formatCode="0.00E+00">
                  <c:v>-2.8994799999999999E-3</c:v>
                </c:pt>
                <c:pt idx="86631" formatCode="0.00E+00">
                  <c:v>-3.9021799999999999E-3</c:v>
                </c:pt>
                <c:pt idx="86632" formatCode="0.00E+00">
                  <c:v>-4.8986400000000001E-3</c:v>
                </c:pt>
                <c:pt idx="86633" formatCode="0.00E+00">
                  <c:v>-5.8872999999999998E-3</c:v>
                </c:pt>
                <c:pt idx="86634" formatCode="0.00E+00">
                  <c:v>-6.8665799999999997E-3</c:v>
                </c:pt>
                <c:pt idx="86635" formatCode="0.00E+00">
                  <c:v>-7.8349400000000003E-3</c:v>
                </c:pt>
                <c:pt idx="86636" formatCode="0.00E+00">
                  <c:v>-8.7908399999999994E-3</c:v>
                </c:pt>
                <c:pt idx="86637" formatCode="0.00E+00">
                  <c:v>-9.73277E-3</c:v>
                </c:pt>
                <c:pt idx="86638">
                  <c:v>-1.0659200000000001E-2</c:v>
                </c:pt>
                <c:pt idx="86639">
                  <c:v>-1.1568800000000001E-2</c:v>
                </c:pt>
                <c:pt idx="86640">
                  <c:v>-1.2460000000000001E-2</c:v>
                </c:pt>
                <c:pt idx="86641">
                  <c:v>-1.33315E-2</c:v>
                </c:pt>
                <c:pt idx="86642">
                  <c:v>-1.41818E-2</c:v>
                </c:pt>
                <c:pt idx="86643">
                  <c:v>-1.5009700000000001E-2</c:v>
                </c:pt>
                <c:pt idx="86644">
                  <c:v>-1.5813799999999999E-2</c:v>
                </c:pt>
                <c:pt idx="86645">
                  <c:v>-1.6592900000000001E-2</c:v>
                </c:pt>
                <c:pt idx="86646">
                  <c:v>-1.7345800000000001E-2</c:v>
                </c:pt>
                <c:pt idx="86647">
                  <c:v>-1.8071299999999998E-2</c:v>
                </c:pt>
                <c:pt idx="86648">
                  <c:v>-1.8768199999999999E-2</c:v>
                </c:pt>
                <c:pt idx="86649">
                  <c:v>-1.9435500000000001E-2</c:v>
                </c:pt>
                <c:pt idx="86650">
                  <c:v>-2.0072099999999999E-2</c:v>
                </c:pt>
                <c:pt idx="86651">
                  <c:v>-2.06771E-2</c:v>
                </c:pt>
                <c:pt idx="86652">
                  <c:v>-2.1249500000000001E-2</c:v>
                </c:pt>
                <c:pt idx="86653">
                  <c:v>-2.1788499999999999E-2</c:v>
                </c:pt>
                <c:pt idx="86654">
                  <c:v>-2.2293199999999999E-2</c:v>
                </c:pt>
                <c:pt idx="86655">
                  <c:v>-2.27628E-2</c:v>
                </c:pt>
                <c:pt idx="86656">
                  <c:v>-2.3196600000000001E-2</c:v>
                </c:pt>
                <c:pt idx="86657">
                  <c:v>-2.35941E-2</c:v>
                </c:pt>
                <c:pt idx="86658">
                  <c:v>-2.39545E-2</c:v>
                </c:pt>
                <c:pt idx="86659">
                  <c:v>-2.4277300000000002E-2</c:v>
                </c:pt>
                <c:pt idx="86660">
                  <c:v>-2.4562199999999999E-2</c:v>
                </c:pt>
                <c:pt idx="86661">
                  <c:v>-2.48086E-2</c:v>
                </c:pt>
                <c:pt idx="86662">
                  <c:v>-2.5016199999999999E-2</c:v>
                </c:pt>
                <c:pt idx="86663">
                  <c:v>-2.51848E-2</c:v>
                </c:pt>
                <c:pt idx="86664">
                  <c:v>-2.5314E-2</c:v>
                </c:pt>
                <c:pt idx="86665">
                  <c:v>-2.5403800000000001E-2</c:v>
                </c:pt>
                <c:pt idx="86666">
                  <c:v>-2.5454000000000001E-2</c:v>
                </c:pt>
                <c:pt idx="86667">
                  <c:v>-2.54647E-2</c:v>
                </c:pt>
                <c:pt idx="86668">
                  <c:v>-2.5435800000000001E-2</c:v>
                </c:pt>
                <c:pt idx="86669">
                  <c:v>-2.5367399999999998E-2</c:v>
                </c:pt>
                <c:pt idx="86670">
                  <c:v>-2.52597E-2</c:v>
                </c:pt>
                <c:pt idx="86671">
                  <c:v>-2.51129E-2</c:v>
                </c:pt>
                <c:pt idx="86672">
                  <c:v>-2.4927399999999999E-2</c:v>
                </c:pt>
                <c:pt idx="86673">
                  <c:v>-2.4703300000000001E-2</c:v>
                </c:pt>
                <c:pt idx="86674">
                  <c:v>-2.44412E-2</c:v>
                </c:pt>
                <c:pt idx="86675">
                  <c:v>-2.41415E-2</c:v>
                </c:pt>
                <c:pt idx="86676">
                  <c:v>-2.3804700000000002E-2</c:v>
                </c:pt>
                <c:pt idx="86677">
                  <c:v>-2.3431400000000002E-2</c:v>
                </c:pt>
                <c:pt idx="86678">
                  <c:v>-2.3022299999999999E-2</c:v>
                </c:pt>
                <c:pt idx="86679">
                  <c:v>-2.2578000000000001E-2</c:v>
                </c:pt>
                <c:pt idx="86680">
                  <c:v>-2.2099299999999999E-2</c:v>
                </c:pt>
                <c:pt idx="86681">
                  <c:v>-2.1587100000000001E-2</c:v>
                </c:pt>
                <c:pt idx="86682">
                  <c:v>-2.1042000000000002E-2</c:v>
                </c:pt>
                <c:pt idx="86683">
                  <c:v>-2.0465199999999999E-2</c:v>
                </c:pt>
                <c:pt idx="86684">
                  <c:v>-1.98575E-2</c:v>
                </c:pt>
                <c:pt idx="86685">
                  <c:v>-1.9219799999999999E-2</c:v>
                </c:pt>
                <c:pt idx="86686">
                  <c:v>-1.8553400000000001E-2</c:v>
                </c:pt>
                <c:pt idx="86687">
                  <c:v>-1.7859300000000002E-2</c:v>
                </c:pt>
                <c:pt idx="86688">
                  <c:v>-1.7138500000000001E-2</c:v>
                </c:pt>
                <c:pt idx="86689">
                  <c:v>-1.6392400000000001E-2</c:v>
                </c:pt>
                <c:pt idx="86690">
                  <c:v>-1.5622E-2</c:v>
                </c:pt>
                <c:pt idx="86691">
                  <c:v>-1.48287E-2</c:v>
                </c:pt>
                <c:pt idx="86692">
                  <c:v>-1.40137E-2</c:v>
                </c:pt>
                <c:pt idx="86693">
                  <c:v>-1.31783E-2</c:v>
                </c:pt>
                <c:pt idx="86694">
                  <c:v>-1.2324E-2</c:v>
                </c:pt>
                <c:pt idx="86695">
                  <c:v>-1.1452E-2</c:v>
                </c:pt>
                <c:pt idx="86696">
                  <c:v>-1.05638E-2</c:v>
                </c:pt>
                <c:pt idx="86697" formatCode="0.00E+00">
                  <c:v>-9.6606999999999995E-3</c:v>
                </c:pt>
                <c:pt idx="86698" formatCode="0.00E+00">
                  <c:v>-8.7442500000000003E-3</c:v>
                </c:pt>
                <c:pt idx="86699" formatCode="0.00E+00">
                  <c:v>-7.8158700000000008E-3</c:v>
                </c:pt>
                <c:pt idx="86700" formatCode="0.00E+00">
                  <c:v>-6.8770200000000002E-3</c:v>
                </c:pt>
                <c:pt idx="86701" formatCode="0.00E+00">
                  <c:v>-5.9291999999999999E-3</c:v>
                </c:pt>
                <c:pt idx="86702" formatCode="0.00E+00">
                  <c:v>-4.9738999999999998E-3</c:v>
                </c:pt>
                <c:pt idx="86703" formatCode="0.00E+00">
                  <c:v>-4.0126099999999998E-3</c:v>
                </c:pt>
                <c:pt idx="86704" formatCode="0.00E+00">
                  <c:v>-3.0468499999999998E-3</c:v>
                </c:pt>
                <c:pt idx="86705" formatCode="0.00E+00">
                  <c:v>-2.0781100000000002E-3</c:v>
                </c:pt>
                <c:pt idx="86706" formatCode="0.00E+00">
                  <c:v>-1.1079200000000001E-3</c:v>
                </c:pt>
                <c:pt idx="86707" formatCode="0.00E+00">
                  <c:v>-1.3778E-4</c:v>
                </c:pt>
                <c:pt idx="86708" formatCode="0.00E+00">
                  <c:v>8.3081099999999998E-4</c:v>
                </c:pt>
                <c:pt idx="86709" formatCode="0.00E+00">
                  <c:v>1.7963600000000001E-3</c:v>
                </c:pt>
                <c:pt idx="86710" formatCode="0.00E+00">
                  <c:v>2.7573699999999999E-3</c:v>
                </c:pt>
                <c:pt idx="86711" formatCode="0.00E+00">
                  <c:v>3.7123899999999999E-3</c:v>
                </c:pt>
                <c:pt idx="86712" formatCode="0.00E+00">
                  <c:v>4.6599399999999996E-3</c:v>
                </c:pt>
                <c:pt idx="86713" formatCode="0.00E+00">
                  <c:v>5.5985799999999997E-3</c:v>
                </c:pt>
                <c:pt idx="86714" formatCode="0.00E+00">
                  <c:v>6.5269000000000004E-3</c:v>
                </c:pt>
                <c:pt idx="86715" formatCode="0.00E+00">
                  <c:v>7.4434999999999996E-3</c:v>
                </c:pt>
                <c:pt idx="86716" formatCode="0.00E+00">
                  <c:v>8.3469800000000004E-3</c:v>
                </c:pt>
                <c:pt idx="86717" formatCode="0.00E+00">
                  <c:v>9.2360199999999993E-3</c:v>
                </c:pt>
                <c:pt idx="86718">
                  <c:v>1.01093E-2</c:v>
                </c:pt>
                <c:pt idx="86719">
                  <c:v>1.09654E-2</c:v>
                </c:pt>
                <c:pt idx="86720">
                  <c:v>1.1803299999999999E-2</c:v>
                </c:pt>
                <c:pt idx="86721">
                  <c:v>1.26216E-2</c:v>
                </c:pt>
                <c:pt idx="86722">
                  <c:v>1.34191E-2</c:v>
                </c:pt>
                <c:pt idx="86723">
                  <c:v>1.4194699999999999E-2</c:v>
                </c:pt>
                <c:pt idx="86724">
                  <c:v>1.49473E-2</c:v>
                </c:pt>
                <c:pt idx="86725">
                  <c:v>1.56758E-2</c:v>
                </c:pt>
                <c:pt idx="86726">
                  <c:v>1.63792E-2</c:v>
                </c:pt>
                <c:pt idx="86727">
                  <c:v>1.7056499999999999E-2</c:v>
                </c:pt>
                <c:pt idx="86728">
                  <c:v>1.7706699999999999E-2</c:v>
                </c:pt>
                <c:pt idx="86729">
                  <c:v>1.8329000000000002E-2</c:v>
                </c:pt>
                <c:pt idx="86730">
                  <c:v>1.8922499999999998E-2</c:v>
                </c:pt>
                <c:pt idx="86731">
                  <c:v>1.9486400000000001E-2</c:v>
                </c:pt>
                <c:pt idx="86732">
                  <c:v>2.002E-2</c:v>
                </c:pt>
                <c:pt idx="86733">
                  <c:v>2.0522599999999998E-2</c:v>
                </c:pt>
                <c:pt idx="86734">
                  <c:v>2.0993499999999998E-2</c:v>
                </c:pt>
                <c:pt idx="86735">
                  <c:v>2.1432199999999998E-2</c:v>
                </c:pt>
                <c:pt idx="86736">
                  <c:v>2.1838099999999999E-2</c:v>
                </c:pt>
                <c:pt idx="86737">
                  <c:v>2.2210799999999999E-2</c:v>
                </c:pt>
                <c:pt idx="86738">
                  <c:v>2.2549799999999998E-2</c:v>
                </c:pt>
                <c:pt idx="86739">
                  <c:v>2.2854800000000002E-2</c:v>
                </c:pt>
                <c:pt idx="86740">
                  <c:v>2.3125400000000001E-2</c:v>
                </c:pt>
                <c:pt idx="86741">
                  <c:v>2.33615E-2</c:v>
                </c:pt>
                <c:pt idx="86742">
                  <c:v>2.3562799999999998E-2</c:v>
                </c:pt>
                <c:pt idx="86743">
                  <c:v>2.3729099999999999E-2</c:v>
                </c:pt>
                <c:pt idx="86744">
                  <c:v>2.38605E-2</c:v>
                </c:pt>
                <c:pt idx="86745">
                  <c:v>2.39568E-2</c:v>
                </c:pt>
                <c:pt idx="86746">
                  <c:v>2.40182E-2</c:v>
                </c:pt>
                <c:pt idx="86747">
                  <c:v>2.4044599999999999E-2</c:v>
                </c:pt>
                <c:pt idx="86748">
                  <c:v>2.4036200000000001E-2</c:v>
                </c:pt>
                <c:pt idx="86749">
                  <c:v>2.3993400000000002E-2</c:v>
                </c:pt>
                <c:pt idx="86750">
                  <c:v>2.3916199999999999E-2</c:v>
                </c:pt>
                <c:pt idx="86751">
                  <c:v>2.3805E-2</c:v>
                </c:pt>
                <c:pt idx="86752">
                  <c:v>2.36601E-2</c:v>
                </c:pt>
                <c:pt idx="86753">
                  <c:v>2.3481999999999999E-2</c:v>
                </c:pt>
                <c:pt idx="86754">
                  <c:v>2.3271E-2</c:v>
                </c:pt>
                <c:pt idx="86755">
                  <c:v>2.3028E-2</c:v>
                </c:pt>
                <c:pt idx="86756">
                  <c:v>2.2753700000000002E-2</c:v>
                </c:pt>
                <c:pt idx="86757">
                  <c:v>2.2448699999999999E-2</c:v>
                </c:pt>
                <c:pt idx="86758">
                  <c:v>2.2113799999999999E-2</c:v>
                </c:pt>
                <c:pt idx="86759">
                  <c:v>2.1749600000000001E-2</c:v>
                </c:pt>
                <c:pt idx="86760">
                  <c:v>2.1356400000000001E-2</c:v>
                </c:pt>
                <c:pt idx="86761">
                  <c:v>2.0935100000000002E-2</c:v>
                </c:pt>
                <c:pt idx="86762">
                  <c:v>2.0486299999999999E-2</c:v>
                </c:pt>
                <c:pt idx="86763">
                  <c:v>2.0010699999999999E-2</c:v>
                </c:pt>
                <c:pt idx="86764">
                  <c:v>1.9509200000000001E-2</c:v>
                </c:pt>
                <c:pt idx="86765">
                  <c:v>1.8982599999999999E-2</c:v>
                </c:pt>
                <c:pt idx="86766">
                  <c:v>1.8431800000000002E-2</c:v>
                </c:pt>
                <c:pt idx="86767">
                  <c:v>1.78578E-2</c:v>
                </c:pt>
                <c:pt idx="86768">
                  <c:v>1.7261499999999999E-2</c:v>
                </c:pt>
                <c:pt idx="86769">
                  <c:v>1.66439E-2</c:v>
                </c:pt>
                <c:pt idx="86770">
                  <c:v>1.6005999999999999E-2</c:v>
                </c:pt>
                <c:pt idx="86771">
                  <c:v>1.5349099999999999E-2</c:v>
                </c:pt>
                <c:pt idx="86772">
                  <c:v>1.4674299999999999E-2</c:v>
                </c:pt>
                <c:pt idx="86773">
                  <c:v>1.39825E-2</c:v>
                </c:pt>
                <c:pt idx="86774">
                  <c:v>1.3274899999999999E-2</c:v>
                </c:pt>
                <c:pt idx="86775">
                  <c:v>1.2552799999999999E-2</c:v>
                </c:pt>
                <c:pt idx="86776">
                  <c:v>1.18174E-2</c:v>
                </c:pt>
                <c:pt idx="86777">
                  <c:v>1.1069799999999999E-2</c:v>
                </c:pt>
                <c:pt idx="86778">
                  <c:v>1.03114E-2</c:v>
                </c:pt>
                <c:pt idx="86779" formatCode="0.00E+00">
                  <c:v>9.54378E-3</c:v>
                </c:pt>
                <c:pt idx="86780" formatCode="0.00E+00">
                  <c:v>8.7680799999999993E-3</c:v>
                </c:pt>
                <c:pt idx="86781" formatCode="0.00E+00">
                  <c:v>7.9854499999999998E-3</c:v>
                </c:pt>
                <c:pt idx="86782" formatCode="0.00E+00">
                  <c:v>7.1971600000000002E-3</c:v>
                </c:pt>
                <c:pt idx="86783" formatCode="0.00E+00">
                  <c:v>6.4044699999999998E-3</c:v>
                </c:pt>
                <c:pt idx="86784" formatCode="0.00E+00">
                  <c:v>5.6086799999999996E-3</c:v>
                </c:pt>
                <c:pt idx="86785" formatCode="0.00E+00">
                  <c:v>4.8112500000000004E-3</c:v>
                </c:pt>
                <c:pt idx="86786" formatCode="0.00E+00">
                  <c:v>4.0136099999999999E-3</c:v>
                </c:pt>
                <c:pt idx="86787" formatCode="0.00E+00">
                  <c:v>3.2170800000000002E-3</c:v>
                </c:pt>
                <c:pt idx="86788" formatCode="0.00E+00">
                  <c:v>2.4228100000000001E-3</c:v>
                </c:pt>
                <c:pt idx="86789" formatCode="0.00E+00">
                  <c:v>1.6318699999999999E-3</c:v>
                </c:pt>
                <c:pt idx="86790" formatCode="0.00E+00">
                  <c:v>8.4543300000000004E-4</c:v>
                </c:pt>
                <c:pt idx="86791" formatCode="0.00E+00">
                  <c:v>6.4762600000000002E-5</c:v>
                </c:pt>
                <c:pt idx="86792" formatCode="0.00E+00">
                  <c:v>-7.09007E-4</c:v>
                </c:pt>
                <c:pt idx="86793" formatCode="0.00E+00">
                  <c:v>-1.4747899999999999E-3</c:v>
                </c:pt>
                <c:pt idx="86794" formatCode="0.00E+00">
                  <c:v>-2.2315E-3</c:v>
                </c:pt>
                <c:pt idx="86795" formatCode="0.00E+00">
                  <c:v>-2.9781400000000002E-3</c:v>
                </c:pt>
                <c:pt idx="86796" formatCode="0.00E+00">
                  <c:v>-3.7136999999999999E-3</c:v>
                </c:pt>
                <c:pt idx="86797" formatCode="0.00E+00">
                  <c:v>-4.4372099999999996E-3</c:v>
                </c:pt>
                <c:pt idx="86798" formatCode="0.00E+00">
                  <c:v>-5.1478599999999998E-3</c:v>
                </c:pt>
                <c:pt idx="86799" formatCode="0.00E+00">
                  <c:v>-5.8448800000000002E-3</c:v>
                </c:pt>
                <c:pt idx="86800" formatCode="0.00E+00">
                  <c:v>-6.5271699999999997E-3</c:v>
                </c:pt>
                <c:pt idx="86801" formatCode="0.00E+00">
                  <c:v>-7.1937399999999997E-3</c:v>
                </c:pt>
                <c:pt idx="86802" formatCode="0.00E+00">
                  <c:v>-7.8442400000000006E-3</c:v>
                </c:pt>
                <c:pt idx="86803" formatCode="0.00E+00">
                  <c:v>-8.4790100000000004E-3</c:v>
                </c:pt>
                <c:pt idx="86804" formatCode="0.00E+00">
                  <c:v>-9.0982700000000003E-3</c:v>
                </c:pt>
                <c:pt idx="86805" formatCode="0.00E+00">
                  <c:v>-9.7010900000000008E-3</c:v>
                </c:pt>
                <c:pt idx="86806">
                  <c:v>-1.0285900000000001E-2</c:v>
                </c:pt>
                <c:pt idx="86807">
                  <c:v>-1.0851400000000001E-2</c:v>
                </c:pt>
                <c:pt idx="86808">
                  <c:v>-1.13972E-2</c:v>
                </c:pt>
                <c:pt idx="86809">
                  <c:v>-1.19227E-2</c:v>
                </c:pt>
                <c:pt idx="86810">
                  <c:v>-1.24274E-2</c:v>
                </c:pt>
                <c:pt idx="86811">
                  <c:v>-1.2911000000000001E-2</c:v>
                </c:pt>
                <c:pt idx="86812">
                  <c:v>-1.3372999999999999E-2</c:v>
                </c:pt>
                <c:pt idx="86813">
                  <c:v>-1.3813300000000001E-2</c:v>
                </c:pt>
                <c:pt idx="86814">
                  <c:v>-1.42316E-2</c:v>
                </c:pt>
                <c:pt idx="86815">
                  <c:v>-1.4628E-2</c:v>
                </c:pt>
                <c:pt idx="86816">
                  <c:v>-1.50026E-2</c:v>
                </c:pt>
                <c:pt idx="86817">
                  <c:v>-1.5355799999999999E-2</c:v>
                </c:pt>
                <c:pt idx="86818">
                  <c:v>-1.5688000000000001E-2</c:v>
                </c:pt>
                <c:pt idx="86819">
                  <c:v>-1.5999699999999999E-2</c:v>
                </c:pt>
                <c:pt idx="86820">
                  <c:v>-1.6291400000000001E-2</c:v>
                </c:pt>
                <c:pt idx="86821">
                  <c:v>-1.6563700000000001E-2</c:v>
                </c:pt>
                <c:pt idx="86822">
                  <c:v>-1.68173E-2</c:v>
                </c:pt>
                <c:pt idx="86823">
                  <c:v>-1.7052600000000001E-2</c:v>
                </c:pt>
                <c:pt idx="86824">
                  <c:v>-1.72701E-2</c:v>
                </c:pt>
                <c:pt idx="86825">
                  <c:v>-1.7469499999999999E-2</c:v>
                </c:pt>
                <c:pt idx="86826">
                  <c:v>-1.7650900000000001E-2</c:v>
                </c:pt>
                <c:pt idx="86827">
                  <c:v>-1.78152E-2</c:v>
                </c:pt>
                <c:pt idx="86828">
                  <c:v>-1.7963900000000001E-2</c:v>
                </c:pt>
                <c:pt idx="86829">
                  <c:v>-1.8098599999999999E-2</c:v>
                </c:pt>
                <c:pt idx="86830">
                  <c:v>-1.82206E-2</c:v>
                </c:pt>
                <c:pt idx="86831">
                  <c:v>-1.8330900000000001E-2</c:v>
                </c:pt>
                <c:pt idx="86832">
                  <c:v>-1.8430200000000001E-2</c:v>
                </c:pt>
                <c:pt idx="86833">
                  <c:v>-1.8519000000000001E-2</c:v>
                </c:pt>
                <c:pt idx="86834">
                  <c:v>-1.8596999999999999E-2</c:v>
                </c:pt>
                <c:pt idx="86835">
                  <c:v>-1.8663900000000001E-2</c:v>
                </c:pt>
                <c:pt idx="86836">
                  <c:v>-1.8720400000000002E-2</c:v>
                </c:pt>
                <c:pt idx="86837">
                  <c:v>-1.8768E-2</c:v>
                </c:pt>
                <c:pt idx="86838">
                  <c:v>-1.8808200000000001E-2</c:v>
                </c:pt>
                <c:pt idx="86839">
                  <c:v>-1.8841400000000001E-2</c:v>
                </c:pt>
                <c:pt idx="86840">
                  <c:v>-1.8867999999999999E-2</c:v>
                </c:pt>
                <c:pt idx="86841">
                  <c:v>-1.88889E-2</c:v>
                </c:pt>
                <c:pt idx="86842">
                  <c:v>-1.8904799999999999E-2</c:v>
                </c:pt>
                <c:pt idx="86843">
                  <c:v>-1.8916200000000001E-2</c:v>
                </c:pt>
                <c:pt idx="86844">
                  <c:v>-1.89228E-2</c:v>
                </c:pt>
                <c:pt idx="86845">
                  <c:v>-1.8924799999999999E-2</c:v>
                </c:pt>
                <c:pt idx="86846">
                  <c:v>-1.8922899999999999E-2</c:v>
                </c:pt>
                <c:pt idx="86847">
                  <c:v>-1.89188E-2</c:v>
                </c:pt>
                <c:pt idx="86848">
                  <c:v>-1.8913800000000001E-2</c:v>
                </c:pt>
                <c:pt idx="86849">
                  <c:v>-1.8908899999999999E-2</c:v>
                </c:pt>
                <c:pt idx="86850">
                  <c:v>-1.8904899999999999E-2</c:v>
                </c:pt>
                <c:pt idx="86851">
                  <c:v>-1.8903E-2</c:v>
                </c:pt>
                <c:pt idx="86852">
                  <c:v>-1.8904799999999999E-2</c:v>
                </c:pt>
                <c:pt idx="86853">
                  <c:v>-1.8912399999999999E-2</c:v>
                </c:pt>
                <c:pt idx="86854">
                  <c:v>-1.89269E-2</c:v>
                </c:pt>
                <c:pt idx="86855">
                  <c:v>-1.8949000000000001E-2</c:v>
                </c:pt>
                <c:pt idx="86856">
                  <c:v>-1.89794E-2</c:v>
                </c:pt>
                <c:pt idx="86857">
                  <c:v>-1.9018799999999999E-2</c:v>
                </c:pt>
                <c:pt idx="86858">
                  <c:v>-1.9068399999999999E-2</c:v>
                </c:pt>
                <c:pt idx="86859">
                  <c:v>-1.9129500000000001E-2</c:v>
                </c:pt>
                <c:pt idx="86860">
                  <c:v>-1.92032E-2</c:v>
                </c:pt>
                <c:pt idx="86861">
                  <c:v>-1.9289899999999999E-2</c:v>
                </c:pt>
                <c:pt idx="86862">
                  <c:v>-1.9390500000000001E-2</c:v>
                </c:pt>
                <c:pt idx="86863">
                  <c:v>-1.9506900000000001E-2</c:v>
                </c:pt>
                <c:pt idx="86864">
                  <c:v>-1.9640399999999999E-2</c:v>
                </c:pt>
                <c:pt idx="86865">
                  <c:v>-1.9792400000000002E-2</c:v>
                </c:pt>
                <c:pt idx="86866">
                  <c:v>-1.9964699999999998E-2</c:v>
                </c:pt>
                <c:pt idx="86867">
                  <c:v>-2.01584E-2</c:v>
                </c:pt>
                <c:pt idx="86868">
                  <c:v>-2.0374E-2</c:v>
                </c:pt>
                <c:pt idx="86869">
                  <c:v>-2.0611299999999999E-2</c:v>
                </c:pt>
                <c:pt idx="86870">
                  <c:v>-2.0870799999999998E-2</c:v>
                </c:pt>
                <c:pt idx="86871">
                  <c:v>-2.1153700000000001E-2</c:v>
                </c:pt>
                <c:pt idx="86872">
                  <c:v>-2.146E-2</c:v>
                </c:pt>
                <c:pt idx="86873">
                  <c:v>-2.1789099999999999E-2</c:v>
                </c:pt>
                <c:pt idx="86874">
                  <c:v>-2.2140099999999999E-2</c:v>
                </c:pt>
                <c:pt idx="86875">
                  <c:v>-2.2513100000000001E-2</c:v>
                </c:pt>
                <c:pt idx="86876">
                  <c:v>-2.2908700000000001E-2</c:v>
                </c:pt>
                <c:pt idx="86877">
                  <c:v>-2.3327000000000001E-2</c:v>
                </c:pt>
                <c:pt idx="86878">
                  <c:v>-2.3767799999999999E-2</c:v>
                </c:pt>
                <c:pt idx="86879">
                  <c:v>-2.4230700000000001E-2</c:v>
                </c:pt>
                <c:pt idx="86880">
                  <c:v>-2.4715899999999999E-2</c:v>
                </c:pt>
                <c:pt idx="86881">
                  <c:v>-2.5223300000000001E-2</c:v>
                </c:pt>
                <c:pt idx="86882">
                  <c:v>-2.5751799999999998E-2</c:v>
                </c:pt>
                <c:pt idx="86883">
                  <c:v>-2.6300400000000002E-2</c:v>
                </c:pt>
                <c:pt idx="86884">
                  <c:v>-2.68679E-2</c:v>
                </c:pt>
                <c:pt idx="86885">
                  <c:v>-2.7454099999999999E-2</c:v>
                </c:pt>
                <c:pt idx="86886">
                  <c:v>-2.8058400000000001E-2</c:v>
                </c:pt>
                <c:pt idx="86887">
                  <c:v>-2.8678800000000001E-2</c:v>
                </c:pt>
                <c:pt idx="86888">
                  <c:v>-2.9312899999999999E-2</c:v>
                </c:pt>
                <c:pt idx="86889">
                  <c:v>-2.9959900000000001E-2</c:v>
                </c:pt>
                <c:pt idx="86890">
                  <c:v>-3.06209E-2</c:v>
                </c:pt>
                <c:pt idx="86891">
                  <c:v>-3.1297499999999999E-2</c:v>
                </c:pt>
                <c:pt idx="86892">
                  <c:v>-3.1988599999999999E-2</c:v>
                </c:pt>
                <c:pt idx="86893">
                  <c:v>-3.2690999999999998E-2</c:v>
                </c:pt>
                <c:pt idx="86894">
                  <c:v>-3.34022E-2</c:v>
                </c:pt>
                <c:pt idx="86895">
                  <c:v>-3.4121400000000003E-2</c:v>
                </c:pt>
                <c:pt idx="86896">
                  <c:v>-3.4848299999999999E-2</c:v>
                </c:pt>
                <c:pt idx="86897">
                  <c:v>-3.5581399999999999E-2</c:v>
                </c:pt>
                <c:pt idx="86898">
                  <c:v>-3.6318200000000002E-2</c:v>
                </c:pt>
                <c:pt idx="86899">
                  <c:v>-3.7057100000000003E-2</c:v>
                </c:pt>
                <c:pt idx="86900">
                  <c:v>-3.7796900000000001E-2</c:v>
                </c:pt>
                <c:pt idx="86901">
                  <c:v>-3.8535300000000001E-2</c:v>
                </c:pt>
                <c:pt idx="86902">
                  <c:v>-3.9270100000000002E-2</c:v>
                </c:pt>
                <c:pt idx="86903">
                  <c:v>-4.0000399999999998E-2</c:v>
                </c:pt>
                <c:pt idx="86904">
                  <c:v>-4.0727100000000002E-2</c:v>
                </c:pt>
                <c:pt idx="86905">
                  <c:v>-4.1450099999999997E-2</c:v>
                </c:pt>
                <c:pt idx="86906">
                  <c:v>-4.2167499999999997E-2</c:v>
                </c:pt>
                <c:pt idx="86907">
                  <c:v>-4.2876600000000001E-2</c:v>
                </c:pt>
                <c:pt idx="86908">
                  <c:v>-4.3575799999999998E-2</c:v>
                </c:pt>
                <c:pt idx="86909">
                  <c:v>-4.4264400000000002E-2</c:v>
                </c:pt>
                <c:pt idx="86910">
                  <c:v>-4.4941399999999999E-2</c:v>
                </c:pt>
                <c:pt idx="86911">
                  <c:v>-4.5605699999999999E-2</c:v>
                </c:pt>
                <c:pt idx="86912">
                  <c:v>-4.6255200000000003E-2</c:v>
                </c:pt>
                <c:pt idx="86913">
                  <c:v>-4.6886900000000002E-2</c:v>
                </c:pt>
                <c:pt idx="86914">
                  <c:v>-4.7499100000000002E-2</c:v>
                </c:pt>
                <c:pt idx="86915">
                  <c:v>-4.8092599999999999E-2</c:v>
                </c:pt>
                <c:pt idx="86916">
                  <c:v>-4.8668500000000003E-2</c:v>
                </c:pt>
                <c:pt idx="86917">
                  <c:v>-4.9226399999999997E-2</c:v>
                </c:pt>
                <c:pt idx="86918">
                  <c:v>-4.9764999999999997E-2</c:v>
                </c:pt>
                <c:pt idx="86919">
                  <c:v>-5.0283099999999997E-2</c:v>
                </c:pt>
                <c:pt idx="86920">
                  <c:v>-5.0779400000000002E-2</c:v>
                </c:pt>
                <c:pt idx="86921">
                  <c:v>-5.1252199999999998E-2</c:v>
                </c:pt>
                <c:pt idx="86922">
                  <c:v>-5.1698399999999999E-2</c:v>
                </c:pt>
                <c:pt idx="86923">
                  <c:v>-5.2116200000000001E-2</c:v>
                </c:pt>
                <c:pt idx="86924">
                  <c:v>-5.2505999999999997E-2</c:v>
                </c:pt>
                <c:pt idx="86925">
                  <c:v>-5.2869699999999999E-2</c:v>
                </c:pt>
                <c:pt idx="86926">
                  <c:v>-5.3207200000000003E-2</c:v>
                </c:pt>
                <c:pt idx="86927">
                  <c:v>-5.3516399999999999E-2</c:v>
                </c:pt>
                <c:pt idx="86928">
                  <c:v>-5.3796400000000001E-2</c:v>
                </c:pt>
                <c:pt idx="86929">
                  <c:v>-5.40473E-2</c:v>
                </c:pt>
                <c:pt idx="86930">
                  <c:v>-5.4268799999999999E-2</c:v>
                </c:pt>
                <c:pt idx="86931">
                  <c:v>-5.4459E-2</c:v>
                </c:pt>
                <c:pt idx="86932">
                  <c:v>-5.46163E-2</c:v>
                </c:pt>
                <c:pt idx="86933">
                  <c:v>-5.47413E-2</c:v>
                </c:pt>
                <c:pt idx="86934">
                  <c:v>-5.4836299999999998E-2</c:v>
                </c:pt>
                <c:pt idx="86935">
                  <c:v>-5.4902699999999999E-2</c:v>
                </c:pt>
                <c:pt idx="86936">
                  <c:v>-5.4940700000000002E-2</c:v>
                </c:pt>
                <c:pt idx="86937">
                  <c:v>-5.4949499999999998E-2</c:v>
                </c:pt>
                <c:pt idx="86938">
                  <c:v>-5.4929400000000003E-2</c:v>
                </c:pt>
                <c:pt idx="86939">
                  <c:v>-5.4882100000000003E-2</c:v>
                </c:pt>
                <c:pt idx="86940">
                  <c:v>-5.4810900000000003E-2</c:v>
                </c:pt>
                <c:pt idx="86941">
                  <c:v>-5.4717599999999998E-2</c:v>
                </c:pt>
                <c:pt idx="86942">
                  <c:v>-5.4601200000000003E-2</c:v>
                </c:pt>
                <c:pt idx="86943">
                  <c:v>-5.4460399999999999E-2</c:v>
                </c:pt>
                <c:pt idx="86944">
                  <c:v>-5.4295700000000002E-2</c:v>
                </c:pt>
                <c:pt idx="86945">
                  <c:v>-5.4109299999999999E-2</c:v>
                </c:pt>
                <c:pt idx="86946">
                  <c:v>-5.3903800000000002E-2</c:v>
                </c:pt>
                <c:pt idx="86947">
                  <c:v>-5.3681E-2</c:v>
                </c:pt>
                <c:pt idx="86948">
                  <c:v>-5.3441599999999999E-2</c:v>
                </c:pt>
                <c:pt idx="86949">
                  <c:v>-5.3186600000000001E-2</c:v>
                </c:pt>
                <c:pt idx="86950">
                  <c:v>-5.2916999999999999E-2</c:v>
                </c:pt>
                <c:pt idx="86951">
                  <c:v>-5.2632999999999999E-2</c:v>
                </c:pt>
                <c:pt idx="86952">
                  <c:v>-5.2335899999999998E-2</c:v>
                </c:pt>
                <c:pt idx="86953">
                  <c:v>-5.2029699999999998E-2</c:v>
                </c:pt>
                <c:pt idx="86954">
                  <c:v>-5.1718500000000001E-2</c:v>
                </c:pt>
                <c:pt idx="86955">
                  <c:v>-5.1403400000000002E-2</c:v>
                </c:pt>
                <c:pt idx="86956">
                  <c:v>-5.1084600000000001E-2</c:v>
                </c:pt>
                <c:pt idx="86957">
                  <c:v>-5.0763799999999998E-2</c:v>
                </c:pt>
                <c:pt idx="86958">
                  <c:v>-5.0443200000000001E-2</c:v>
                </c:pt>
                <c:pt idx="86959">
                  <c:v>-5.0124500000000002E-2</c:v>
                </c:pt>
                <c:pt idx="86960">
                  <c:v>-4.9806999999999997E-2</c:v>
                </c:pt>
                <c:pt idx="86961">
                  <c:v>-4.9490100000000002E-2</c:v>
                </c:pt>
                <c:pt idx="86962">
                  <c:v>-4.9174700000000002E-2</c:v>
                </c:pt>
                <c:pt idx="86963">
                  <c:v>-4.8862900000000001E-2</c:v>
                </c:pt>
                <c:pt idx="86964">
                  <c:v>-4.8557599999999999E-2</c:v>
                </c:pt>
                <c:pt idx="86965">
                  <c:v>-4.8261999999999999E-2</c:v>
                </c:pt>
                <c:pt idx="86966">
                  <c:v>-4.79792E-2</c:v>
                </c:pt>
                <c:pt idx="86967">
                  <c:v>-4.7712299999999999E-2</c:v>
                </c:pt>
                <c:pt idx="86968">
                  <c:v>-4.7463900000000003E-2</c:v>
                </c:pt>
                <c:pt idx="86969">
                  <c:v>-4.7235100000000002E-2</c:v>
                </c:pt>
                <c:pt idx="86970">
                  <c:v>-4.7025699999999997E-2</c:v>
                </c:pt>
                <c:pt idx="86971">
                  <c:v>-4.6835599999999998E-2</c:v>
                </c:pt>
                <c:pt idx="86972">
                  <c:v>-4.6666100000000002E-2</c:v>
                </c:pt>
                <c:pt idx="86973">
                  <c:v>-4.6518499999999997E-2</c:v>
                </c:pt>
                <c:pt idx="86974">
                  <c:v>-4.6392200000000001E-2</c:v>
                </c:pt>
                <c:pt idx="86975">
                  <c:v>-4.6285699999999999E-2</c:v>
                </c:pt>
                <c:pt idx="86976">
                  <c:v>-4.6199200000000003E-2</c:v>
                </c:pt>
                <c:pt idx="86977">
                  <c:v>-4.6136400000000001E-2</c:v>
                </c:pt>
                <c:pt idx="86978">
                  <c:v>-4.6103100000000001E-2</c:v>
                </c:pt>
                <c:pt idx="86979">
                  <c:v>-4.6103199999999997E-2</c:v>
                </c:pt>
                <c:pt idx="86980">
                  <c:v>-4.6137999999999998E-2</c:v>
                </c:pt>
                <c:pt idx="86981">
                  <c:v>-4.6207699999999997E-2</c:v>
                </c:pt>
                <c:pt idx="86982">
                  <c:v>-4.63142E-2</c:v>
                </c:pt>
                <c:pt idx="86983">
                  <c:v>-4.64597E-2</c:v>
                </c:pt>
                <c:pt idx="86984">
                  <c:v>-4.6645699999999998E-2</c:v>
                </c:pt>
                <c:pt idx="86985">
                  <c:v>-4.6872700000000003E-2</c:v>
                </c:pt>
                <c:pt idx="86986">
                  <c:v>-4.7141799999999998E-2</c:v>
                </c:pt>
                <c:pt idx="86987">
                  <c:v>-4.7454900000000001E-2</c:v>
                </c:pt>
                <c:pt idx="86988">
                  <c:v>-4.7813300000000003E-2</c:v>
                </c:pt>
                <c:pt idx="86989">
                  <c:v>-4.8216200000000001E-2</c:v>
                </c:pt>
                <c:pt idx="86990">
                  <c:v>-4.8663600000000001E-2</c:v>
                </c:pt>
                <c:pt idx="86991">
                  <c:v>-4.9159000000000001E-2</c:v>
                </c:pt>
                <c:pt idx="86992">
                  <c:v>-4.9707300000000003E-2</c:v>
                </c:pt>
                <c:pt idx="86993">
                  <c:v>-5.0309899999999998E-2</c:v>
                </c:pt>
                <c:pt idx="86994">
                  <c:v>-5.0965299999999998E-2</c:v>
                </c:pt>
                <c:pt idx="86995">
                  <c:v>-5.1671799999999997E-2</c:v>
                </c:pt>
                <c:pt idx="86996">
                  <c:v>-5.2430299999999999E-2</c:v>
                </c:pt>
                <c:pt idx="86997">
                  <c:v>-5.3242900000000003E-2</c:v>
                </c:pt>
                <c:pt idx="86998">
                  <c:v>-5.4111199999999998E-2</c:v>
                </c:pt>
                <c:pt idx="86999">
                  <c:v>-5.50345E-2</c:v>
                </c:pt>
                <c:pt idx="87000">
                  <c:v>-5.60101E-2</c:v>
                </c:pt>
                <c:pt idx="87001">
                  <c:v>-5.70354E-2</c:v>
                </c:pt>
                <c:pt idx="87002">
                  <c:v>-5.81104E-2</c:v>
                </c:pt>
                <c:pt idx="87003">
                  <c:v>-5.9235700000000002E-2</c:v>
                </c:pt>
                <c:pt idx="87004">
                  <c:v>-6.0409299999999999E-2</c:v>
                </c:pt>
                <c:pt idx="87005">
                  <c:v>-6.1628299999999997E-2</c:v>
                </c:pt>
                <c:pt idx="87006">
                  <c:v>-6.2891799999999998E-2</c:v>
                </c:pt>
                <c:pt idx="87007">
                  <c:v>-6.4200800000000002E-2</c:v>
                </c:pt>
                <c:pt idx="87008">
                  <c:v>-6.5555600000000006E-2</c:v>
                </c:pt>
                <c:pt idx="87009">
                  <c:v>-6.6955100000000004E-2</c:v>
                </c:pt>
                <c:pt idx="87010">
                  <c:v>-6.8396999999999999E-2</c:v>
                </c:pt>
                <c:pt idx="87011">
                  <c:v>-6.9880499999999998E-2</c:v>
                </c:pt>
                <c:pt idx="87012">
                  <c:v>-7.1407300000000007E-2</c:v>
                </c:pt>
                <c:pt idx="87013">
                  <c:v>-7.2979100000000005E-2</c:v>
                </c:pt>
                <c:pt idx="87014">
                  <c:v>-7.4594499999999994E-2</c:v>
                </c:pt>
                <c:pt idx="87015">
                  <c:v>-7.6251600000000003E-2</c:v>
                </c:pt>
                <c:pt idx="87016">
                  <c:v>-7.7948799999999999E-2</c:v>
                </c:pt>
                <c:pt idx="87017">
                  <c:v>-7.9684500000000005E-2</c:v>
                </c:pt>
                <c:pt idx="87018">
                  <c:v>-8.1456799999999996E-2</c:v>
                </c:pt>
                <c:pt idx="87019">
                  <c:v>-8.3264900000000003E-2</c:v>
                </c:pt>
                <c:pt idx="87020">
                  <c:v>-8.5109299999999999E-2</c:v>
                </c:pt>
                <c:pt idx="87021">
                  <c:v>-8.6991399999999997E-2</c:v>
                </c:pt>
                <c:pt idx="87022">
                  <c:v>-8.8910100000000006E-2</c:v>
                </c:pt>
                <c:pt idx="87023">
                  <c:v>-9.0860499999999997E-2</c:v>
                </c:pt>
                <c:pt idx="87024">
                  <c:v>-9.2836699999999994E-2</c:v>
                </c:pt>
                <c:pt idx="87025">
                  <c:v>-9.4834699999999994E-2</c:v>
                </c:pt>
                <c:pt idx="87026">
                  <c:v>-9.6851599999999996E-2</c:v>
                </c:pt>
                <c:pt idx="87027">
                  <c:v>-9.8885899999999999E-2</c:v>
                </c:pt>
                <c:pt idx="87028">
                  <c:v>-0.100937</c:v>
                </c:pt>
                <c:pt idx="87029">
                  <c:v>-0.103001</c:v>
                </c:pt>
                <c:pt idx="87030">
                  <c:v>-0.105074</c:v>
                </c:pt>
                <c:pt idx="87031">
                  <c:v>-0.107154</c:v>
                </c:pt>
                <c:pt idx="87032">
                  <c:v>-0.109239</c:v>
                </c:pt>
                <c:pt idx="87033">
                  <c:v>-0.111328</c:v>
                </c:pt>
                <c:pt idx="87034">
                  <c:v>-0.11341900000000001</c:v>
                </c:pt>
                <c:pt idx="87035">
                  <c:v>-0.115511</c:v>
                </c:pt>
                <c:pt idx="87036">
                  <c:v>-0.1176</c:v>
                </c:pt>
                <c:pt idx="87037">
                  <c:v>-0.119684</c:v>
                </c:pt>
                <c:pt idx="87038">
                  <c:v>-0.12175999999999999</c:v>
                </c:pt>
                <c:pt idx="87039">
                  <c:v>-0.123822</c:v>
                </c:pt>
                <c:pt idx="87040">
                  <c:v>-0.12587300000000001</c:v>
                </c:pt>
                <c:pt idx="87041">
                  <c:v>-0.127918</c:v>
                </c:pt>
                <c:pt idx="87042">
                  <c:v>-0.12995899999999999</c:v>
                </c:pt>
                <c:pt idx="87043">
                  <c:v>-0.131993</c:v>
                </c:pt>
                <c:pt idx="87044">
                  <c:v>-0.134021</c:v>
                </c:pt>
                <c:pt idx="87045">
                  <c:v>-0.136045</c:v>
                </c:pt>
                <c:pt idx="87046">
                  <c:v>-0.13806599999999999</c:v>
                </c:pt>
                <c:pt idx="87047">
                  <c:v>-0.14007900000000001</c:v>
                </c:pt>
                <c:pt idx="87048">
                  <c:v>-0.14208100000000001</c:v>
                </c:pt>
                <c:pt idx="87049">
                  <c:v>-0.144069</c:v>
                </c:pt>
                <c:pt idx="87050">
                  <c:v>-0.14604300000000001</c:v>
                </c:pt>
                <c:pt idx="87051">
                  <c:v>-0.14799999999999999</c:v>
                </c:pt>
                <c:pt idx="87052">
                  <c:v>-0.14994399999999999</c:v>
                </c:pt>
                <c:pt idx="87053">
                  <c:v>-0.15187600000000001</c:v>
                </c:pt>
                <c:pt idx="87054">
                  <c:v>-0.15379899999999999</c:v>
                </c:pt>
                <c:pt idx="87055">
                  <c:v>-0.15571499999999999</c:v>
                </c:pt>
                <c:pt idx="87056">
                  <c:v>-0.15762200000000001</c:v>
                </c:pt>
                <c:pt idx="87057">
                  <c:v>-0.15951799999999999</c:v>
                </c:pt>
                <c:pt idx="87058">
                  <c:v>-0.16139899999999999</c:v>
                </c:pt>
                <c:pt idx="87059">
                  <c:v>-0.16326399999999999</c:v>
                </c:pt>
                <c:pt idx="87060">
                  <c:v>-0.16511200000000001</c:v>
                </c:pt>
                <c:pt idx="87061">
                  <c:v>-0.16694300000000001</c:v>
                </c:pt>
                <c:pt idx="87062">
                  <c:v>-0.16875599999999999</c:v>
                </c:pt>
                <c:pt idx="87063">
                  <c:v>-0.17054900000000001</c:v>
                </c:pt>
                <c:pt idx="87064">
                  <c:v>-0.172324</c:v>
                </c:pt>
                <c:pt idx="87065">
                  <c:v>-0.17408499999999999</c:v>
                </c:pt>
                <c:pt idx="87066">
                  <c:v>-0.17583499999999999</c:v>
                </c:pt>
                <c:pt idx="87067">
                  <c:v>-0.17757600000000001</c:v>
                </c:pt>
                <c:pt idx="87068">
                  <c:v>-0.179309</c:v>
                </c:pt>
                <c:pt idx="87069">
                  <c:v>-0.181034</c:v>
                </c:pt>
                <c:pt idx="87070">
                  <c:v>-0.182756</c:v>
                </c:pt>
                <c:pt idx="87071">
                  <c:v>-0.184475</c:v>
                </c:pt>
                <c:pt idx="87072">
                  <c:v>-0.186193</c:v>
                </c:pt>
                <c:pt idx="87073">
                  <c:v>-0.18790799999999999</c:v>
                </c:pt>
                <c:pt idx="87074">
                  <c:v>-0.18962100000000001</c:v>
                </c:pt>
                <c:pt idx="87075">
                  <c:v>-0.191334</c:v>
                </c:pt>
                <c:pt idx="87076">
                  <c:v>-0.193047</c:v>
                </c:pt>
                <c:pt idx="87077">
                  <c:v>-0.19475899999999999</c:v>
                </c:pt>
                <c:pt idx="87078">
                  <c:v>-0.196469</c:v>
                </c:pt>
                <c:pt idx="87079">
                  <c:v>-0.198181</c:v>
                </c:pt>
                <c:pt idx="87080">
                  <c:v>-0.19989899999999999</c:v>
                </c:pt>
                <c:pt idx="87081">
                  <c:v>-0.201622</c:v>
                </c:pt>
                <c:pt idx="87082">
                  <c:v>-0.203348</c:v>
                </c:pt>
                <c:pt idx="87083">
                  <c:v>-0.20507400000000001</c:v>
                </c:pt>
                <c:pt idx="87084">
                  <c:v>-0.20680200000000001</c:v>
                </c:pt>
                <c:pt idx="87085">
                  <c:v>-0.20853099999999999</c:v>
                </c:pt>
                <c:pt idx="87086">
                  <c:v>-0.210262</c:v>
                </c:pt>
                <c:pt idx="87087">
                  <c:v>-0.21199200000000001</c:v>
                </c:pt>
                <c:pt idx="87088">
                  <c:v>-0.21371999999999999</c:v>
                </c:pt>
                <c:pt idx="87089">
                  <c:v>-0.215447</c:v>
                </c:pt>
                <c:pt idx="87090">
                  <c:v>-0.21717</c:v>
                </c:pt>
                <c:pt idx="87091">
                  <c:v>-0.218884</c:v>
                </c:pt>
                <c:pt idx="87092">
                  <c:v>-0.22058</c:v>
                </c:pt>
                <c:pt idx="87093">
                  <c:v>-0.22225400000000001</c:v>
                </c:pt>
                <c:pt idx="87094">
                  <c:v>-0.22390699999999999</c:v>
                </c:pt>
                <c:pt idx="87095">
                  <c:v>-0.22553799999999999</c:v>
                </c:pt>
                <c:pt idx="87096">
                  <c:v>-0.22715199999999999</c:v>
                </c:pt>
                <c:pt idx="87097">
                  <c:v>-0.22874800000000001</c:v>
                </c:pt>
                <c:pt idx="87098">
                  <c:v>-0.230325</c:v>
                </c:pt>
                <c:pt idx="87099">
                  <c:v>-0.23188</c:v>
                </c:pt>
                <c:pt idx="87100">
                  <c:v>-0.23341700000000001</c:v>
                </c:pt>
                <c:pt idx="87101">
                  <c:v>-0.23493700000000001</c:v>
                </c:pt>
                <c:pt idx="87102">
                  <c:v>-0.23644399999999999</c:v>
                </c:pt>
                <c:pt idx="87103">
                  <c:v>-0.23793700000000001</c:v>
                </c:pt>
                <c:pt idx="87104">
                  <c:v>-0.23941299999999999</c:v>
                </c:pt>
                <c:pt idx="87105">
                  <c:v>-0.240871</c:v>
                </c:pt>
                <c:pt idx="87106">
                  <c:v>-0.242309</c:v>
                </c:pt>
                <c:pt idx="87107">
                  <c:v>-0.243729</c:v>
                </c:pt>
                <c:pt idx="87108">
                  <c:v>-0.24513399999999999</c:v>
                </c:pt>
                <c:pt idx="87109">
                  <c:v>-0.24652099999999999</c:v>
                </c:pt>
                <c:pt idx="87110">
                  <c:v>-0.247886</c:v>
                </c:pt>
                <c:pt idx="87111">
                  <c:v>-0.249223</c:v>
                </c:pt>
                <c:pt idx="87112">
                  <c:v>-0.25052600000000003</c:v>
                </c:pt>
                <c:pt idx="87113">
                  <c:v>-0.25179299999999999</c:v>
                </c:pt>
                <c:pt idx="87114">
                  <c:v>-0.25302000000000002</c:v>
                </c:pt>
                <c:pt idx="87115">
                  <c:v>-0.25420199999999998</c:v>
                </c:pt>
                <c:pt idx="87116">
                  <c:v>-0.25533499999999998</c:v>
                </c:pt>
                <c:pt idx="87117">
                  <c:v>-0.25641799999999998</c:v>
                </c:pt>
                <c:pt idx="87118">
                  <c:v>-0.25745000000000001</c:v>
                </c:pt>
                <c:pt idx="87119">
                  <c:v>-0.25843300000000002</c:v>
                </c:pt>
                <c:pt idx="87120">
                  <c:v>-0.25936399999999998</c:v>
                </c:pt>
                <c:pt idx="87121">
                  <c:v>-0.260243</c:v>
                </c:pt>
                <c:pt idx="87122">
                  <c:v>-0.26106699999999999</c:v>
                </c:pt>
                <c:pt idx="87123">
                  <c:v>-0.26183200000000001</c:v>
                </c:pt>
                <c:pt idx="87124">
                  <c:v>-0.26253799999999999</c:v>
                </c:pt>
                <c:pt idx="87125">
                  <c:v>-0.263183</c:v>
                </c:pt>
                <c:pt idx="87126">
                  <c:v>-0.26376100000000002</c:v>
                </c:pt>
                <c:pt idx="87127">
                  <c:v>-0.26426899999999998</c:v>
                </c:pt>
                <c:pt idx="87128">
                  <c:v>-0.26471099999999997</c:v>
                </c:pt>
                <c:pt idx="87129">
                  <c:v>-0.26508999999999999</c:v>
                </c:pt>
                <c:pt idx="87130">
                  <c:v>-0.26541100000000001</c:v>
                </c:pt>
                <c:pt idx="87131">
                  <c:v>-0.265677</c:v>
                </c:pt>
                <c:pt idx="87132">
                  <c:v>-0.26589400000000002</c:v>
                </c:pt>
                <c:pt idx="87133">
                  <c:v>-0.26606400000000002</c:v>
                </c:pt>
                <c:pt idx="87134">
                  <c:v>-0.266183</c:v>
                </c:pt>
                <c:pt idx="87135">
                  <c:v>-0.26624900000000001</c:v>
                </c:pt>
                <c:pt idx="87136">
                  <c:v>-0.26626</c:v>
                </c:pt>
                <c:pt idx="87137">
                  <c:v>-0.26621400000000001</c:v>
                </c:pt>
                <c:pt idx="87138">
                  <c:v>-0.26611099999999999</c:v>
                </c:pt>
                <c:pt idx="87139">
                  <c:v>-0.26595299999999999</c:v>
                </c:pt>
                <c:pt idx="87140">
                  <c:v>-0.26574399999999998</c:v>
                </c:pt>
                <c:pt idx="87141">
                  <c:v>-0.26548899999999998</c:v>
                </c:pt>
                <c:pt idx="87142">
                  <c:v>-0.26518900000000001</c:v>
                </c:pt>
                <c:pt idx="87143">
                  <c:v>-0.264843</c:v>
                </c:pt>
                <c:pt idx="87144">
                  <c:v>-0.26445000000000002</c:v>
                </c:pt>
                <c:pt idx="87145">
                  <c:v>-0.26401200000000002</c:v>
                </c:pt>
                <c:pt idx="87146">
                  <c:v>-0.26352799999999998</c:v>
                </c:pt>
                <c:pt idx="87147">
                  <c:v>-0.26300099999999998</c:v>
                </c:pt>
                <c:pt idx="87148">
                  <c:v>-0.262434</c:v>
                </c:pt>
                <c:pt idx="87149">
                  <c:v>-0.26182899999999998</c:v>
                </c:pt>
                <c:pt idx="87150">
                  <c:v>-0.261189</c:v>
                </c:pt>
                <c:pt idx="87151">
                  <c:v>-0.260519</c:v>
                </c:pt>
                <c:pt idx="87152">
                  <c:v>-0.25982100000000002</c:v>
                </c:pt>
                <c:pt idx="87153">
                  <c:v>-0.25910300000000003</c:v>
                </c:pt>
                <c:pt idx="87154">
                  <c:v>-0.25836900000000002</c:v>
                </c:pt>
                <c:pt idx="87155">
                  <c:v>-0.25762099999999999</c:v>
                </c:pt>
                <c:pt idx="87156">
                  <c:v>-0.256859</c:v>
                </c:pt>
                <c:pt idx="87157">
                  <c:v>-0.25608799999999998</c:v>
                </c:pt>
                <c:pt idx="87158">
                  <c:v>-0.25530999999999998</c:v>
                </c:pt>
                <c:pt idx="87159">
                  <c:v>-0.25452900000000001</c:v>
                </c:pt>
                <c:pt idx="87160">
                  <c:v>-0.25374400000000003</c:v>
                </c:pt>
                <c:pt idx="87161">
                  <c:v>-0.25295699999999999</c:v>
                </c:pt>
                <c:pt idx="87162">
                  <c:v>-0.252168</c:v>
                </c:pt>
                <c:pt idx="87163">
                  <c:v>-0.251384</c:v>
                </c:pt>
                <c:pt idx="87164">
                  <c:v>-0.25061099999999997</c:v>
                </c:pt>
                <c:pt idx="87165">
                  <c:v>-0.24984700000000001</c:v>
                </c:pt>
                <c:pt idx="87166">
                  <c:v>-0.24909400000000001</c:v>
                </c:pt>
                <c:pt idx="87167">
                  <c:v>-0.24835699999999999</c:v>
                </c:pt>
                <c:pt idx="87168">
                  <c:v>-0.247643</c:v>
                </c:pt>
                <c:pt idx="87169">
                  <c:v>-0.24695600000000001</c:v>
                </c:pt>
                <c:pt idx="87170">
                  <c:v>-0.24629599999999999</c:v>
                </c:pt>
                <c:pt idx="87171">
                  <c:v>-0.24566499999999999</c:v>
                </c:pt>
                <c:pt idx="87172">
                  <c:v>-0.245063</c:v>
                </c:pt>
                <c:pt idx="87173">
                  <c:v>-0.24449100000000001</c:v>
                </c:pt>
                <c:pt idx="87174">
                  <c:v>-0.243951</c:v>
                </c:pt>
                <c:pt idx="87175">
                  <c:v>-0.24344399999999999</c:v>
                </c:pt>
                <c:pt idx="87176">
                  <c:v>-0.24297199999999999</c:v>
                </c:pt>
                <c:pt idx="87177">
                  <c:v>-0.242537</c:v>
                </c:pt>
                <c:pt idx="87178">
                  <c:v>-0.24213299999999999</c:v>
                </c:pt>
                <c:pt idx="87179">
                  <c:v>-0.24174999999999999</c:v>
                </c:pt>
                <c:pt idx="87180">
                  <c:v>-0.24138299999999999</c:v>
                </c:pt>
                <c:pt idx="87181">
                  <c:v>-0.24102999999999999</c:v>
                </c:pt>
                <c:pt idx="87182">
                  <c:v>-0.24069199999999999</c:v>
                </c:pt>
                <c:pt idx="87183">
                  <c:v>-0.24037</c:v>
                </c:pt>
                <c:pt idx="87184">
                  <c:v>-0.240067</c:v>
                </c:pt>
                <c:pt idx="87185">
                  <c:v>-0.239784</c:v>
                </c:pt>
                <c:pt idx="87186">
                  <c:v>-0.23951800000000001</c:v>
                </c:pt>
                <c:pt idx="87187">
                  <c:v>-0.23927499999999999</c:v>
                </c:pt>
                <c:pt idx="87188">
                  <c:v>-0.23905899999999999</c:v>
                </c:pt>
                <c:pt idx="87189">
                  <c:v>-0.23887900000000001</c:v>
                </c:pt>
                <c:pt idx="87190">
                  <c:v>-0.238737</c:v>
                </c:pt>
                <c:pt idx="87191">
                  <c:v>-0.23863599999999999</c:v>
                </c:pt>
                <c:pt idx="87192">
                  <c:v>-0.23857700000000001</c:v>
                </c:pt>
                <c:pt idx="87193">
                  <c:v>-0.23855799999999999</c:v>
                </c:pt>
                <c:pt idx="87194">
                  <c:v>-0.23857900000000001</c:v>
                </c:pt>
                <c:pt idx="87195">
                  <c:v>-0.23863999999999999</c:v>
                </c:pt>
                <c:pt idx="87196">
                  <c:v>-0.238736</c:v>
                </c:pt>
                <c:pt idx="87197">
                  <c:v>-0.238867</c:v>
                </c:pt>
                <c:pt idx="87198">
                  <c:v>-0.23902899999999999</c:v>
                </c:pt>
                <c:pt idx="87199">
                  <c:v>-0.23921700000000001</c:v>
                </c:pt>
                <c:pt idx="87200">
                  <c:v>-0.239424</c:v>
                </c:pt>
                <c:pt idx="87201">
                  <c:v>-0.23964099999999999</c:v>
                </c:pt>
                <c:pt idx="87202">
                  <c:v>-0.23985899999999999</c:v>
                </c:pt>
                <c:pt idx="87203">
                  <c:v>-0.24007100000000001</c:v>
                </c:pt>
                <c:pt idx="87204">
                  <c:v>-0.24027100000000001</c:v>
                </c:pt>
                <c:pt idx="87205">
                  <c:v>-0.24046000000000001</c:v>
                </c:pt>
                <c:pt idx="87206">
                  <c:v>-0.24064199999999999</c:v>
                </c:pt>
                <c:pt idx="87207">
                  <c:v>-0.240817</c:v>
                </c:pt>
                <c:pt idx="87208">
                  <c:v>-0.240983</c:v>
                </c:pt>
                <c:pt idx="87209">
                  <c:v>-0.24113699999999999</c:v>
                </c:pt>
                <c:pt idx="87210">
                  <c:v>-0.24127599999999999</c:v>
                </c:pt>
                <c:pt idx="87211">
                  <c:v>-0.241394</c:v>
                </c:pt>
                <c:pt idx="87212">
                  <c:v>-0.24149000000000001</c:v>
                </c:pt>
                <c:pt idx="87213">
                  <c:v>-0.241564</c:v>
                </c:pt>
                <c:pt idx="87214">
                  <c:v>-0.241614</c:v>
                </c:pt>
                <c:pt idx="87215">
                  <c:v>-0.24163999999999999</c:v>
                </c:pt>
                <c:pt idx="87216">
                  <c:v>-0.241645</c:v>
                </c:pt>
                <c:pt idx="87217">
                  <c:v>-0.24163299999999999</c:v>
                </c:pt>
                <c:pt idx="87218">
                  <c:v>-0.24160599999999999</c:v>
                </c:pt>
                <c:pt idx="87219">
                  <c:v>-0.241568</c:v>
                </c:pt>
                <c:pt idx="87220">
                  <c:v>-0.24151900000000001</c:v>
                </c:pt>
                <c:pt idx="87221">
                  <c:v>-0.241457</c:v>
                </c:pt>
                <c:pt idx="87222">
                  <c:v>-0.24137700000000001</c:v>
                </c:pt>
                <c:pt idx="87223">
                  <c:v>-0.24127100000000001</c:v>
                </c:pt>
                <c:pt idx="87224">
                  <c:v>-0.24113599999999999</c:v>
                </c:pt>
                <c:pt idx="87225">
                  <c:v>-0.24097299999999999</c:v>
                </c:pt>
                <c:pt idx="87226">
                  <c:v>-0.240783</c:v>
                </c:pt>
                <c:pt idx="87227">
                  <c:v>-0.240563</c:v>
                </c:pt>
                <c:pt idx="87228">
                  <c:v>-0.240313</c:v>
                </c:pt>
                <c:pt idx="87229">
                  <c:v>-0.24002599999999999</c:v>
                </c:pt>
                <c:pt idx="87230">
                  <c:v>-0.23969599999999999</c:v>
                </c:pt>
                <c:pt idx="87231">
                  <c:v>-0.23932100000000001</c:v>
                </c:pt>
                <c:pt idx="87232">
                  <c:v>-0.23890400000000001</c:v>
                </c:pt>
                <c:pt idx="87233">
                  <c:v>-0.23844799999999999</c:v>
                </c:pt>
                <c:pt idx="87234">
                  <c:v>-0.237957</c:v>
                </c:pt>
                <c:pt idx="87235">
                  <c:v>-0.23743300000000001</c:v>
                </c:pt>
                <c:pt idx="87236">
                  <c:v>-0.23688100000000001</c:v>
                </c:pt>
                <c:pt idx="87237">
                  <c:v>-0.23630300000000001</c:v>
                </c:pt>
                <c:pt idx="87238">
                  <c:v>-0.23569999999999999</c:v>
                </c:pt>
                <c:pt idx="87239">
                  <c:v>-0.235071</c:v>
                </c:pt>
                <c:pt idx="87240">
                  <c:v>-0.23441999999999999</c:v>
                </c:pt>
                <c:pt idx="87241">
                  <c:v>-0.23375199999999999</c:v>
                </c:pt>
                <c:pt idx="87242">
                  <c:v>-0.233067</c:v>
                </c:pt>
                <c:pt idx="87243">
                  <c:v>-0.23236200000000001</c:v>
                </c:pt>
                <c:pt idx="87244">
                  <c:v>-0.23163800000000001</c:v>
                </c:pt>
                <c:pt idx="87245">
                  <c:v>-0.23089699999999999</c:v>
                </c:pt>
                <c:pt idx="87246">
                  <c:v>-0.23014000000000001</c:v>
                </c:pt>
                <c:pt idx="87247">
                  <c:v>-0.22936500000000001</c:v>
                </c:pt>
                <c:pt idx="87248">
                  <c:v>-0.228571</c:v>
                </c:pt>
                <c:pt idx="87249">
                  <c:v>-0.22775500000000001</c:v>
                </c:pt>
                <c:pt idx="87250">
                  <c:v>-0.22692000000000001</c:v>
                </c:pt>
                <c:pt idx="87251">
                  <c:v>-0.22607099999999999</c:v>
                </c:pt>
                <c:pt idx="87252">
                  <c:v>-0.22521099999999999</c:v>
                </c:pt>
                <c:pt idx="87253">
                  <c:v>-0.22434200000000001</c:v>
                </c:pt>
                <c:pt idx="87254">
                  <c:v>-0.223468</c:v>
                </c:pt>
                <c:pt idx="87255">
                  <c:v>-0.22259399999999999</c:v>
                </c:pt>
                <c:pt idx="87256">
                  <c:v>-0.221721</c:v>
                </c:pt>
                <c:pt idx="87257">
                  <c:v>-0.22084899999999999</c:v>
                </c:pt>
                <c:pt idx="87258">
                  <c:v>-0.21998100000000001</c:v>
                </c:pt>
                <c:pt idx="87259">
                  <c:v>-0.21911600000000001</c:v>
                </c:pt>
                <c:pt idx="87260">
                  <c:v>-0.218254</c:v>
                </c:pt>
                <c:pt idx="87261">
                  <c:v>-0.21740100000000001</c:v>
                </c:pt>
                <c:pt idx="87262">
                  <c:v>-0.21656</c:v>
                </c:pt>
                <c:pt idx="87263">
                  <c:v>-0.21573600000000001</c:v>
                </c:pt>
                <c:pt idx="87264">
                  <c:v>-0.21493000000000001</c:v>
                </c:pt>
                <c:pt idx="87265">
                  <c:v>-0.214143</c:v>
                </c:pt>
                <c:pt idx="87266">
                  <c:v>-0.21337400000000001</c:v>
                </c:pt>
                <c:pt idx="87267">
                  <c:v>-0.21262</c:v>
                </c:pt>
                <c:pt idx="87268">
                  <c:v>-0.21188000000000001</c:v>
                </c:pt>
                <c:pt idx="87269">
                  <c:v>-0.21115600000000001</c:v>
                </c:pt>
                <c:pt idx="87270">
                  <c:v>-0.210447</c:v>
                </c:pt>
                <c:pt idx="87271">
                  <c:v>-0.209754</c:v>
                </c:pt>
                <c:pt idx="87272">
                  <c:v>-0.20908299999999999</c:v>
                </c:pt>
                <c:pt idx="87273">
                  <c:v>-0.20843700000000001</c:v>
                </c:pt>
                <c:pt idx="87274">
                  <c:v>-0.20782</c:v>
                </c:pt>
                <c:pt idx="87275">
                  <c:v>-0.207235</c:v>
                </c:pt>
                <c:pt idx="87276">
                  <c:v>-0.20669100000000001</c:v>
                </c:pt>
                <c:pt idx="87277">
                  <c:v>-0.20619699999999999</c:v>
                </c:pt>
                <c:pt idx="87278">
                  <c:v>-0.205757</c:v>
                </c:pt>
                <c:pt idx="87279">
                  <c:v>-0.205377</c:v>
                </c:pt>
                <c:pt idx="87280">
                  <c:v>-0.20505399999999999</c:v>
                </c:pt>
                <c:pt idx="87281">
                  <c:v>-0.20478499999999999</c:v>
                </c:pt>
                <c:pt idx="87282">
                  <c:v>-0.204565</c:v>
                </c:pt>
                <c:pt idx="87283">
                  <c:v>-0.20439099999999999</c:v>
                </c:pt>
                <c:pt idx="87284">
                  <c:v>-0.20427200000000001</c:v>
                </c:pt>
                <c:pt idx="87285">
                  <c:v>-0.20421800000000001</c:v>
                </c:pt>
                <c:pt idx="87286">
                  <c:v>-0.204233</c:v>
                </c:pt>
                <c:pt idx="87287">
                  <c:v>-0.20430899999999999</c:v>
                </c:pt>
                <c:pt idx="87288">
                  <c:v>-0.20443600000000001</c:v>
                </c:pt>
                <c:pt idx="87289">
                  <c:v>-0.20460500000000001</c:v>
                </c:pt>
                <c:pt idx="87290">
                  <c:v>-0.20481199999999999</c:v>
                </c:pt>
                <c:pt idx="87291">
                  <c:v>-0.20505300000000001</c:v>
                </c:pt>
                <c:pt idx="87292">
                  <c:v>-0.20532400000000001</c:v>
                </c:pt>
                <c:pt idx="87293">
                  <c:v>-0.205627</c:v>
                </c:pt>
                <c:pt idx="87294">
                  <c:v>-0.20596900000000001</c:v>
                </c:pt>
                <c:pt idx="87295">
                  <c:v>-0.20635500000000001</c:v>
                </c:pt>
                <c:pt idx="87296">
                  <c:v>-0.206789</c:v>
                </c:pt>
                <c:pt idx="87297">
                  <c:v>-0.20727100000000001</c:v>
                </c:pt>
                <c:pt idx="87298">
                  <c:v>-0.20779900000000001</c:v>
                </c:pt>
                <c:pt idx="87299">
                  <c:v>-0.20837</c:v>
                </c:pt>
                <c:pt idx="87300">
                  <c:v>-0.208984</c:v>
                </c:pt>
                <c:pt idx="87301">
                  <c:v>-0.20963899999999999</c:v>
                </c:pt>
                <c:pt idx="87302">
                  <c:v>-0.210336</c:v>
                </c:pt>
                <c:pt idx="87303">
                  <c:v>-0.21107400000000001</c:v>
                </c:pt>
                <c:pt idx="87304">
                  <c:v>-0.21185399999999999</c:v>
                </c:pt>
                <c:pt idx="87305">
                  <c:v>-0.21267900000000001</c:v>
                </c:pt>
                <c:pt idx="87306">
                  <c:v>-0.21354999999999999</c:v>
                </c:pt>
                <c:pt idx="87307">
                  <c:v>-0.21446599999999999</c:v>
                </c:pt>
                <c:pt idx="87308">
                  <c:v>-0.21542</c:v>
                </c:pt>
                <c:pt idx="87309">
                  <c:v>-0.21640799999999999</c:v>
                </c:pt>
                <c:pt idx="87310">
                  <c:v>-0.217422</c:v>
                </c:pt>
                <c:pt idx="87311">
                  <c:v>-0.21845700000000001</c:v>
                </c:pt>
                <c:pt idx="87312">
                  <c:v>-0.21951399999999999</c:v>
                </c:pt>
                <c:pt idx="87313">
                  <c:v>-0.22059500000000001</c:v>
                </c:pt>
                <c:pt idx="87314">
                  <c:v>-0.22170500000000001</c:v>
                </c:pt>
                <c:pt idx="87315">
                  <c:v>-0.22283900000000001</c:v>
                </c:pt>
                <c:pt idx="87316">
                  <c:v>-0.22398799999999999</c:v>
                </c:pt>
                <c:pt idx="87317">
                  <c:v>-0.22514500000000001</c:v>
                </c:pt>
                <c:pt idx="87318">
                  <c:v>-0.22630700000000001</c:v>
                </c:pt>
                <c:pt idx="87319">
                  <c:v>-0.22747800000000001</c:v>
                </c:pt>
                <c:pt idx="87320">
                  <c:v>-0.22866400000000001</c:v>
                </c:pt>
                <c:pt idx="87321">
                  <c:v>-0.22986699999999999</c:v>
                </c:pt>
                <c:pt idx="87322">
                  <c:v>-0.23108500000000001</c:v>
                </c:pt>
                <c:pt idx="87323">
                  <c:v>-0.23232</c:v>
                </c:pt>
                <c:pt idx="87324">
                  <c:v>-0.23357</c:v>
                </c:pt>
                <c:pt idx="87325">
                  <c:v>-0.23483100000000001</c:v>
                </c:pt>
                <c:pt idx="87326">
                  <c:v>-0.236097</c:v>
                </c:pt>
                <c:pt idx="87327">
                  <c:v>-0.23736499999999999</c:v>
                </c:pt>
                <c:pt idx="87328">
                  <c:v>-0.23863599999999999</c:v>
                </c:pt>
                <c:pt idx="87329">
                  <c:v>-0.23991399999999999</c:v>
                </c:pt>
                <c:pt idx="87330">
                  <c:v>-0.241198</c:v>
                </c:pt>
                <c:pt idx="87331">
                  <c:v>-0.242482</c:v>
                </c:pt>
                <c:pt idx="87332">
                  <c:v>-0.24376</c:v>
                </c:pt>
                <c:pt idx="87333">
                  <c:v>-0.24502399999999999</c:v>
                </c:pt>
                <c:pt idx="87334">
                  <c:v>-0.24626799999999999</c:v>
                </c:pt>
                <c:pt idx="87335">
                  <c:v>-0.24749099999999999</c:v>
                </c:pt>
                <c:pt idx="87336">
                  <c:v>-0.248693</c:v>
                </c:pt>
                <c:pt idx="87337">
                  <c:v>-0.24987500000000001</c:v>
                </c:pt>
                <c:pt idx="87338">
                  <c:v>-0.25103900000000001</c:v>
                </c:pt>
                <c:pt idx="87339">
                  <c:v>-0.25218099999999999</c:v>
                </c:pt>
                <c:pt idx="87340">
                  <c:v>-0.25330000000000003</c:v>
                </c:pt>
                <c:pt idx="87341">
                  <c:v>-0.25439499999999998</c:v>
                </c:pt>
                <c:pt idx="87342">
                  <c:v>-0.255465</c:v>
                </c:pt>
                <c:pt idx="87343">
                  <c:v>-0.25650800000000001</c:v>
                </c:pt>
                <c:pt idx="87344">
                  <c:v>-0.25751800000000002</c:v>
                </c:pt>
                <c:pt idx="87345">
                  <c:v>-0.258492</c:v>
                </c:pt>
                <c:pt idx="87346">
                  <c:v>-0.25943100000000002</c:v>
                </c:pt>
                <c:pt idx="87347">
                  <c:v>-0.26033499999999998</c:v>
                </c:pt>
                <c:pt idx="87348">
                  <c:v>-0.26120599999999999</c:v>
                </c:pt>
                <c:pt idx="87349">
                  <c:v>-0.26204499999999997</c:v>
                </c:pt>
                <c:pt idx="87350">
                  <c:v>-0.26285199999999997</c:v>
                </c:pt>
                <c:pt idx="87351">
                  <c:v>-0.26361899999999999</c:v>
                </c:pt>
                <c:pt idx="87352">
                  <c:v>-0.26434600000000003</c:v>
                </c:pt>
                <c:pt idx="87353">
                  <c:v>-0.26503100000000002</c:v>
                </c:pt>
                <c:pt idx="87354">
                  <c:v>-0.26567099999999999</c:v>
                </c:pt>
                <c:pt idx="87355">
                  <c:v>-0.266266</c:v>
                </c:pt>
                <c:pt idx="87356">
                  <c:v>-0.26682</c:v>
                </c:pt>
                <c:pt idx="87357">
                  <c:v>-0.26733299999999999</c:v>
                </c:pt>
                <c:pt idx="87358">
                  <c:v>-0.26780100000000001</c:v>
                </c:pt>
                <c:pt idx="87359">
                  <c:v>-0.26822400000000002</c:v>
                </c:pt>
                <c:pt idx="87360">
                  <c:v>-0.26860600000000001</c:v>
                </c:pt>
                <c:pt idx="87361">
                  <c:v>-0.268953</c:v>
                </c:pt>
                <c:pt idx="87362">
                  <c:v>-0.26926299999999997</c:v>
                </c:pt>
                <c:pt idx="87363">
                  <c:v>-0.269534</c:v>
                </c:pt>
                <c:pt idx="87364">
                  <c:v>-0.26976699999999998</c:v>
                </c:pt>
                <c:pt idx="87365">
                  <c:v>-0.26996399999999998</c:v>
                </c:pt>
                <c:pt idx="87366">
                  <c:v>-0.27012700000000001</c:v>
                </c:pt>
                <c:pt idx="87367">
                  <c:v>-0.27025399999999999</c:v>
                </c:pt>
                <c:pt idx="87368">
                  <c:v>-0.270343</c:v>
                </c:pt>
                <c:pt idx="87369">
                  <c:v>-0.27038899999999999</c:v>
                </c:pt>
                <c:pt idx="87370">
                  <c:v>-0.27038899999999999</c:v>
                </c:pt>
                <c:pt idx="87371">
                  <c:v>-0.27034200000000003</c:v>
                </c:pt>
                <c:pt idx="87372">
                  <c:v>-0.27025900000000003</c:v>
                </c:pt>
                <c:pt idx="87373">
                  <c:v>-0.270148</c:v>
                </c:pt>
                <c:pt idx="87374">
                  <c:v>-0.270009</c:v>
                </c:pt>
                <c:pt idx="87375">
                  <c:v>-0.26983400000000002</c:v>
                </c:pt>
                <c:pt idx="87376">
                  <c:v>-0.26961299999999999</c:v>
                </c:pt>
                <c:pt idx="87377">
                  <c:v>-0.269343</c:v>
                </c:pt>
                <c:pt idx="87378">
                  <c:v>-0.26902900000000002</c:v>
                </c:pt>
                <c:pt idx="87379">
                  <c:v>-0.26867099999999999</c:v>
                </c:pt>
                <c:pt idx="87380">
                  <c:v>-0.26827099999999998</c:v>
                </c:pt>
                <c:pt idx="87381">
                  <c:v>-0.26783400000000002</c:v>
                </c:pt>
                <c:pt idx="87382">
                  <c:v>-0.26736799999999999</c:v>
                </c:pt>
                <c:pt idx="87383">
                  <c:v>-0.26688000000000001</c:v>
                </c:pt>
                <c:pt idx="87384">
                  <c:v>-0.26636199999999999</c:v>
                </c:pt>
                <c:pt idx="87385">
                  <c:v>-0.26580100000000001</c:v>
                </c:pt>
                <c:pt idx="87386">
                  <c:v>-0.26521099999999997</c:v>
                </c:pt>
                <c:pt idx="87387">
                  <c:v>-0.26460400000000001</c:v>
                </c:pt>
                <c:pt idx="87388">
                  <c:v>-0.26397500000000002</c:v>
                </c:pt>
                <c:pt idx="87389">
                  <c:v>-0.26332499999999998</c:v>
                </c:pt>
                <c:pt idx="87390">
                  <c:v>-0.26266200000000001</c:v>
                </c:pt>
                <c:pt idx="87391">
                  <c:v>-0.261988</c:v>
                </c:pt>
                <c:pt idx="87392">
                  <c:v>-0.26130500000000001</c:v>
                </c:pt>
                <c:pt idx="87393">
                  <c:v>-0.26061299999999998</c:v>
                </c:pt>
                <c:pt idx="87394">
                  <c:v>-0.25990999999999997</c:v>
                </c:pt>
                <c:pt idx="87395">
                  <c:v>-0.25919300000000001</c:v>
                </c:pt>
                <c:pt idx="87396">
                  <c:v>-0.258461</c:v>
                </c:pt>
                <c:pt idx="87397">
                  <c:v>-0.257714</c:v>
                </c:pt>
                <c:pt idx="87398">
                  <c:v>-0.25695200000000001</c:v>
                </c:pt>
                <c:pt idx="87399">
                  <c:v>-0.25617299999999998</c:v>
                </c:pt>
                <c:pt idx="87400">
                  <c:v>-0.25538</c:v>
                </c:pt>
                <c:pt idx="87401">
                  <c:v>-0.254579</c:v>
                </c:pt>
                <c:pt idx="87402">
                  <c:v>-0.25377699999999997</c:v>
                </c:pt>
                <c:pt idx="87403">
                  <c:v>-0.252973</c:v>
                </c:pt>
                <c:pt idx="87404">
                  <c:v>-0.25216300000000003</c:v>
                </c:pt>
                <c:pt idx="87405">
                  <c:v>-0.25134899999999999</c:v>
                </c:pt>
                <c:pt idx="87406">
                  <c:v>-0.25053900000000001</c:v>
                </c:pt>
                <c:pt idx="87407">
                  <c:v>-0.24974099999999999</c:v>
                </c:pt>
                <c:pt idx="87408">
                  <c:v>-0.24895800000000001</c:v>
                </c:pt>
                <c:pt idx="87409">
                  <c:v>-0.248192</c:v>
                </c:pt>
                <c:pt idx="87410">
                  <c:v>-0.247443</c:v>
                </c:pt>
                <c:pt idx="87411">
                  <c:v>-0.24671399999999999</c:v>
                </c:pt>
                <c:pt idx="87412">
                  <c:v>-0.246008</c:v>
                </c:pt>
                <c:pt idx="87413">
                  <c:v>-0.24532100000000001</c:v>
                </c:pt>
                <c:pt idx="87414">
                  <c:v>-0.244647</c:v>
                </c:pt>
                <c:pt idx="87415">
                  <c:v>-0.24398500000000001</c:v>
                </c:pt>
                <c:pt idx="87416">
                  <c:v>-0.243338</c:v>
                </c:pt>
                <c:pt idx="87417">
                  <c:v>-0.24270800000000001</c:v>
                </c:pt>
                <c:pt idx="87418">
                  <c:v>-0.242092</c:v>
                </c:pt>
                <c:pt idx="87419">
                  <c:v>-0.24148800000000001</c:v>
                </c:pt>
                <c:pt idx="87420">
                  <c:v>-0.24088999999999999</c:v>
                </c:pt>
                <c:pt idx="87421">
                  <c:v>-0.24029500000000001</c:v>
                </c:pt>
                <c:pt idx="87422">
                  <c:v>-0.239704</c:v>
                </c:pt>
                <c:pt idx="87423">
                  <c:v>-0.239118</c:v>
                </c:pt>
                <c:pt idx="87424">
                  <c:v>-0.238542</c:v>
                </c:pt>
                <c:pt idx="87425">
                  <c:v>-0.23797699999999999</c:v>
                </c:pt>
                <c:pt idx="87426">
                  <c:v>-0.237425</c:v>
                </c:pt>
                <c:pt idx="87427">
                  <c:v>-0.23688300000000001</c:v>
                </c:pt>
                <c:pt idx="87428">
                  <c:v>-0.236349</c:v>
                </c:pt>
                <c:pt idx="87429">
                  <c:v>-0.235822</c:v>
                </c:pt>
                <c:pt idx="87430">
                  <c:v>-0.23530100000000001</c:v>
                </c:pt>
                <c:pt idx="87431">
                  <c:v>-0.23477899999999999</c:v>
                </c:pt>
                <c:pt idx="87432">
                  <c:v>-0.23425099999999999</c:v>
                </c:pt>
                <c:pt idx="87433">
                  <c:v>-0.23371500000000001</c:v>
                </c:pt>
                <c:pt idx="87434">
                  <c:v>-0.23317599999999999</c:v>
                </c:pt>
                <c:pt idx="87435">
                  <c:v>-0.23263500000000001</c:v>
                </c:pt>
                <c:pt idx="87436">
                  <c:v>-0.23209099999999999</c:v>
                </c:pt>
                <c:pt idx="87437">
                  <c:v>-0.231548</c:v>
                </c:pt>
                <c:pt idx="87438">
                  <c:v>-0.23100599999999999</c:v>
                </c:pt>
                <c:pt idx="87439">
                  <c:v>-0.230466</c:v>
                </c:pt>
                <c:pt idx="87440">
                  <c:v>-0.22992799999999999</c:v>
                </c:pt>
                <c:pt idx="87441">
                  <c:v>-0.22939200000000001</c:v>
                </c:pt>
                <c:pt idx="87442">
                  <c:v>-0.228857</c:v>
                </c:pt>
                <c:pt idx="87443">
                  <c:v>-0.228323</c:v>
                </c:pt>
                <c:pt idx="87444">
                  <c:v>-0.22778699999999999</c:v>
                </c:pt>
                <c:pt idx="87445">
                  <c:v>-0.227246</c:v>
                </c:pt>
                <c:pt idx="87446">
                  <c:v>-0.22669700000000001</c:v>
                </c:pt>
                <c:pt idx="87447">
                  <c:v>-0.22614100000000001</c:v>
                </c:pt>
                <c:pt idx="87448">
                  <c:v>-0.22558</c:v>
                </c:pt>
                <c:pt idx="87449">
                  <c:v>-0.22501299999999999</c:v>
                </c:pt>
                <c:pt idx="87450">
                  <c:v>-0.224439</c:v>
                </c:pt>
                <c:pt idx="87451">
                  <c:v>-0.22384999999999999</c:v>
                </c:pt>
                <c:pt idx="87452">
                  <c:v>-0.223242</c:v>
                </c:pt>
                <c:pt idx="87453">
                  <c:v>-0.222612</c:v>
                </c:pt>
                <c:pt idx="87454">
                  <c:v>-0.22195899999999999</c:v>
                </c:pt>
                <c:pt idx="87455">
                  <c:v>-0.22128600000000001</c:v>
                </c:pt>
                <c:pt idx="87456">
                  <c:v>-0.22059400000000001</c:v>
                </c:pt>
                <c:pt idx="87457">
                  <c:v>-0.21988099999999999</c:v>
                </c:pt>
                <c:pt idx="87458">
                  <c:v>-0.21914500000000001</c:v>
                </c:pt>
                <c:pt idx="87459">
                  <c:v>-0.21838199999999999</c:v>
                </c:pt>
                <c:pt idx="87460">
                  <c:v>-0.21759300000000001</c:v>
                </c:pt>
                <c:pt idx="87461">
                  <c:v>-0.216776</c:v>
                </c:pt>
                <c:pt idx="87462">
                  <c:v>-0.21593000000000001</c:v>
                </c:pt>
                <c:pt idx="87463">
                  <c:v>-0.215054</c:v>
                </c:pt>
                <c:pt idx="87464">
                  <c:v>-0.21414800000000001</c:v>
                </c:pt>
                <c:pt idx="87465">
                  <c:v>-0.21321499999999999</c:v>
                </c:pt>
                <c:pt idx="87466">
                  <c:v>-0.212255</c:v>
                </c:pt>
                <c:pt idx="87467">
                  <c:v>-0.21126900000000001</c:v>
                </c:pt>
                <c:pt idx="87468">
                  <c:v>-0.210256</c:v>
                </c:pt>
                <c:pt idx="87469">
                  <c:v>-0.20921699999999999</c:v>
                </c:pt>
                <c:pt idx="87470">
                  <c:v>-0.20816100000000001</c:v>
                </c:pt>
                <c:pt idx="87471">
                  <c:v>-0.20708199999999999</c:v>
                </c:pt>
                <c:pt idx="87472">
                  <c:v>-0.20594000000000001</c:v>
                </c:pt>
                <c:pt idx="87473">
                  <c:v>-0.204733</c:v>
                </c:pt>
                <c:pt idx="87474">
                  <c:v>-0.20350799999999999</c:v>
                </c:pt>
                <c:pt idx="87475">
                  <c:v>-0.20227200000000001</c:v>
                </c:pt>
                <c:pt idx="87476">
                  <c:v>-0.20100499999999999</c:v>
                </c:pt>
                <c:pt idx="87477">
                  <c:v>-0.19971</c:v>
                </c:pt>
                <c:pt idx="87478">
                  <c:v>-0.19839599999999999</c:v>
                </c:pt>
                <c:pt idx="87479">
                  <c:v>-0.19706199999999999</c:v>
                </c:pt>
                <c:pt idx="87480">
                  <c:v>-0.19570699999999999</c:v>
                </c:pt>
                <c:pt idx="87481">
                  <c:v>-0.194327</c:v>
                </c:pt>
                <c:pt idx="87482">
                  <c:v>-0.19292200000000001</c:v>
                </c:pt>
                <c:pt idx="87483">
                  <c:v>-0.191494</c:v>
                </c:pt>
                <c:pt idx="87484">
                  <c:v>-0.19004599999999999</c:v>
                </c:pt>
                <c:pt idx="87485">
                  <c:v>-0.188582</c:v>
                </c:pt>
                <c:pt idx="87486">
                  <c:v>-0.18709999999999999</c:v>
                </c:pt>
                <c:pt idx="87487">
                  <c:v>-0.18560099999999999</c:v>
                </c:pt>
                <c:pt idx="87488">
                  <c:v>-0.184088</c:v>
                </c:pt>
                <c:pt idx="87489">
                  <c:v>-0.18256700000000001</c:v>
                </c:pt>
                <c:pt idx="87490">
                  <c:v>-0.18104600000000001</c:v>
                </c:pt>
                <c:pt idx="87491">
                  <c:v>-0.179531</c:v>
                </c:pt>
                <c:pt idx="87492">
                  <c:v>-0.17802399999999999</c:v>
                </c:pt>
                <c:pt idx="87493">
                  <c:v>-0.17652799999999999</c:v>
                </c:pt>
                <c:pt idx="87494">
                  <c:v>-0.17504400000000001</c:v>
                </c:pt>
                <c:pt idx="87495">
                  <c:v>-0.17357500000000001</c:v>
                </c:pt>
                <c:pt idx="87496">
                  <c:v>-0.17212</c:v>
                </c:pt>
                <c:pt idx="87497">
                  <c:v>-0.170677</c:v>
                </c:pt>
                <c:pt idx="87498">
                  <c:v>-0.16924600000000001</c:v>
                </c:pt>
                <c:pt idx="87499">
                  <c:v>-0.16782900000000001</c:v>
                </c:pt>
                <c:pt idx="87500">
                  <c:v>-0.16642599999999999</c:v>
                </c:pt>
                <c:pt idx="87501">
                  <c:v>-0.16503699999999999</c:v>
                </c:pt>
                <c:pt idx="87502">
                  <c:v>-0.163662</c:v>
                </c:pt>
                <c:pt idx="87503">
                  <c:v>-0.162299</c:v>
                </c:pt>
                <c:pt idx="87504">
                  <c:v>-0.16095000000000001</c:v>
                </c:pt>
                <c:pt idx="87505">
                  <c:v>-0.15961500000000001</c:v>
                </c:pt>
                <c:pt idx="87506">
                  <c:v>-0.15829199999999999</c:v>
                </c:pt>
                <c:pt idx="87507">
                  <c:v>-0.15697900000000001</c:v>
                </c:pt>
                <c:pt idx="87508">
                  <c:v>-0.15567800000000001</c:v>
                </c:pt>
                <c:pt idx="87509">
                  <c:v>-0.154387</c:v>
                </c:pt>
                <c:pt idx="87510">
                  <c:v>-0.153109</c:v>
                </c:pt>
                <c:pt idx="87511">
                  <c:v>-0.15184500000000001</c:v>
                </c:pt>
                <c:pt idx="87512">
                  <c:v>-0.15059800000000001</c:v>
                </c:pt>
                <c:pt idx="87513">
                  <c:v>-0.149369</c:v>
                </c:pt>
                <c:pt idx="87514">
                  <c:v>-0.14815900000000001</c:v>
                </c:pt>
                <c:pt idx="87515">
                  <c:v>-0.14696500000000001</c:v>
                </c:pt>
                <c:pt idx="87516">
                  <c:v>-0.145787</c:v>
                </c:pt>
                <c:pt idx="87517">
                  <c:v>-0.144626</c:v>
                </c:pt>
                <c:pt idx="87518">
                  <c:v>-0.143479</c:v>
                </c:pt>
                <c:pt idx="87519">
                  <c:v>-0.142346</c:v>
                </c:pt>
                <c:pt idx="87520">
                  <c:v>-0.14122499999999999</c:v>
                </c:pt>
                <c:pt idx="87521">
                  <c:v>-0.14011799999999999</c:v>
                </c:pt>
                <c:pt idx="87522">
                  <c:v>-0.13902200000000001</c:v>
                </c:pt>
                <c:pt idx="87523">
                  <c:v>-0.13794100000000001</c:v>
                </c:pt>
                <c:pt idx="87524">
                  <c:v>-0.136874</c:v>
                </c:pt>
                <c:pt idx="87525">
                  <c:v>-0.135828</c:v>
                </c:pt>
                <c:pt idx="87526">
                  <c:v>-0.13480600000000001</c:v>
                </c:pt>
                <c:pt idx="87527">
                  <c:v>-0.13380800000000001</c:v>
                </c:pt>
                <c:pt idx="87528">
                  <c:v>-0.13283200000000001</c:v>
                </c:pt>
                <c:pt idx="87529">
                  <c:v>-0.13187699999999999</c:v>
                </c:pt>
                <c:pt idx="87530">
                  <c:v>-0.130943</c:v>
                </c:pt>
                <c:pt idx="87531">
                  <c:v>-0.13003000000000001</c:v>
                </c:pt>
                <c:pt idx="87532">
                  <c:v>-0.129131</c:v>
                </c:pt>
                <c:pt idx="87533">
                  <c:v>-0.128245</c:v>
                </c:pt>
                <c:pt idx="87534">
                  <c:v>-0.12737100000000001</c:v>
                </c:pt>
                <c:pt idx="87535">
                  <c:v>-0.12650700000000001</c:v>
                </c:pt>
                <c:pt idx="87536">
                  <c:v>-0.12565699999999999</c:v>
                </c:pt>
                <c:pt idx="87537">
                  <c:v>-0.124821</c:v>
                </c:pt>
                <c:pt idx="87538">
                  <c:v>-0.123996</c:v>
                </c:pt>
                <c:pt idx="87539">
                  <c:v>-0.12317599999999999</c:v>
                </c:pt>
                <c:pt idx="87540">
                  <c:v>-0.12235699999999999</c:v>
                </c:pt>
                <c:pt idx="87541">
                  <c:v>-0.121541</c:v>
                </c:pt>
                <c:pt idx="87542">
                  <c:v>-0.120735</c:v>
                </c:pt>
                <c:pt idx="87543">
                  <c:v>-0.11994100000000001</c:v>
                </c:pt>
                <c:pt idx="87544">
                  <c:v>-0.11916300000000001</c:v>
                </c:pt>
                <c:pt idx="87545">
                  <c:v>-0.118404</c:v>
                </c:pt>
                <c:pt idx="87546">
                  <c:v>-0.117659</c:v>
                </c:pt>
                <c:pt idx="87547">
                  <c:v>-0.116927</c:v>
                </c:pt>
                <c:pt idx="87548">
                  <c:v>-0.11621099999999999</c:v>
                </c:pt>
                <c:pt idx="87549">
                  <c:v>-0.115512</c:v>
                </c:pt>
                <c:pt idx="87550">
                  <c:v>-0.114832</c:v>
                </c:pt>
                <c:pt idx="87551">
                  <c:v>-0.114174</c:v>
                </c:pt>
                <c:pt idx="87552">
                  <c:v>-0.11354</c:v>
                </c:pt>
                <c:pt idx="87553">
                  <c:v>-0.11293</c:v>
                </c:pt>
                <c:pt idx="87554">
                  <c:v>-0.112341</c:v>
                </c:pt>
                <c:pt idx="87555">
                  <c:v>-0.111773</c:v>
                </c:pt>
                <c:pt idx="87556">
                  <c:v>-0.111225</c:v>
                </c:pt>
                <c:pt idx="87557">
                  <c:v>-0.11070000000000001</c:v>
                </c:pt>
                <c:pt idx="87558">
                  <c:v>-0.110203</c:v>
                </c:pt>
                <c:pt idx="87559">
                  <c:v>-0.109711</c:v>
                </c:pt>
                <c:pt idx="87560">
                  <c:v>-0.10920000000000001</c:v>
                </c:pt>
                <c:pt idx="87561">
                  <c:v>-0.108697</c:v>
                </c:pt>
                <c:pt idx="87562">
                  <c:v>-0.108222</c:v>
                </c:pt>
                <c:pt idx="87563">
                  <c:v>-0.10775700000000001</c:v>
                </c:pt>
                <c:pt idx="87564">
                  <c:v>-0.10729900000000001</c:v>
                </c:pt>
                <c:pt idx="87565">
                  <c:v>-0.10685799999999999</c:v>
                </c:pt>
                <c:pt idx="87566">
                  <c:v>-0.106435</c:v>
                </c:pt>
                <c:pt idx="87567">
                  <c:v>-0.106029</c:v>
                </c:pt>
                <c:pt idx="87568">
                  <c:v>-0.105638</c:v>
                </c:pt>
                <c:pt idx="87569">
                  <c:v>-0.10526099999999999</c:v>
                </c:pt>
                <c:pt idx="87570">
                  <c:v>-0.10489900000000001</c:v>
                </c:pt>
                <c:pt idx="87571">
                  <c:v>-0.10455299999999999</c:v>
                </c:pt>
                <c:pt idx="87572">
                  <c:v>-0.104225</c:v>
                </c:pt>
                <c:pt idx="87573">
                  <c:v>-0.10391599999999999</c:v>
                </c:pt>
                <c:pt idx="87574">
                  <c:v>-0.103627</c:v>
                </c:pt>
                <c:pt idx="87575">
                  <c:v>-0.10336099999999999</c:v>
                </c:pt>
                <c:pt idx="87576">
                  <c:v>-0.103121</c:v>
                </c:pt>
                <c:pt idx="87577">
                  <c:v>-0.102909</c:v>
                </c:pt>
                <c:pt idx="87578">
                  <c:v>-0.10273</c:v>
                </c:pt>
                <c:pt idx="87579">
                  <c:v>-0.102585</c:v>
                </c:pt>
                <c:pt idx="87580">
                  <c:v>-0.102475</c:v>
                </c:pt>
                <c:pt idx="87581">
                  <c:v>-0.102399</c:v>
                </c:pt>
                <c:pt idx="87582">
                  <c:v>-0.102354</c:v>
                </c:pt>
                <c:pt idx="87583">
                  <c:v>-0.10234</c:v>
                </c:pt>
                <c:pt idx="87584">
                  <c:v>-0.102356</c:v>
                </c:pt>
                <c:pt idx="87585">
                  <c:v>-0.1024</c:v>
                </c:pt>
                <c:pt idx="87586">
                  <c:v>-0.10247100000000001</c:v>
                </c:pt>
                <c:pt idx="87587">
                  <c:v>-0.10256800000000001</c:v>
                </c:pt>
                <c:pt idx="87588">
                  <c:v>-0.10269200000000001</c:v>
                </c:pt>
                <c:pt idx="87589">
                  <c:v>-0.10284</c:v>
                </c:pt>
                <c:pt idx="87590">
                  <c:v>-0.10301200000000001</c:v>
                </c:pt>
                <c:pt idx="87591">
                  <c:v>-0.10320699999999999</c:v>
                </c:pt>
                <c:pt idx="87592">
                  <c:v>-0.10342</c:v>
                </c:pt>
                <c:pt idx="87593">
                  <c:v>-0.103653</c:v>
                </c:pt>
                <c:pt idx="87594">
                  <c:v>-0.103904</c:v>
                </c:pt>
                <c:pt idx="87595">
                  <c:v>-0.104173</c:v>
                </c:pt>
                <c:pt idx="87596">
                  <c:v>-0.10446</c:v>
                </c:pt>
                <c:pt idx="87597">
                  <c:v>-0.104765</c:v>
                </c:pt>
                <c:pt idx="87598">
                  <c:v>-0.105089</c:v>
                </c:pt>
                <c:pt idx="87599">
                  <c:v>-0.10543</c:v>
                </c:pt>
                <c:pt idx="87600">
                  <c:v>-0.10579</c:v>
                </c:pt>
                <c:pt idx="87601">
                  <c:v>-0.106167</c:v>
                </c:pt>
                <c:pt idx="87602">
                  <c:v>-0.106562</c:v>
                </c:pt>
                <c:pt idx="87603">
                  <c:v>-0.106973</c:v>
                </c:pt>
                <c:pt idx="87604">
                  <c:v>-0.10739899999999999</c:v>
                </c:pt>
                <c:pt idx="87605">
                  <c:v>-0.107839</c:v>
                </c:pt>
                <c:pt idx="87606">
                  <c:v>-0.108293</c:v>
                </c:pt>
                <c:pt idx="87607">
                  <c:v>-0.10875799999999999</c:v>
                </c:pt>
                <c:pt idx="87608">
                  <c:v>-0.109232</c:v>
                </c:pt>
                <c:pt idx="87609">
                  <c:v>-0.109711</c:v>
                </c:pt>
                <c:pt idx="87610">
                  <c:v>-0.110194</c:v>
                </c:pt>
                <c:pt idx="87611">
                  <c:v>-0.110678</c:v>
                </c:pt>
                <c:pt idx="87612">
                  <c:v>-0.111165</c:v>
                </c:pt>
                <c:pt idx="87613">
                  <c:v>-0.11165600000000001</c:v>
                </c:pt>
                <c:pt idx="87614">
                  <c:v>-0.11215</c:v>
                </c:pt>
                <c:pt idx="87615">
                  <c:v>-0.112647</c:v>
                </c:pt>
                <c:pt idx="87616">
                  <c:v>-0.113147</c:v>
                </c:pt>
                <c:pt idx="87617">
                  <c:v>-0.113647</c:v>
                </c:pt>
                <c:pt idx="87618">
                  <c:v>-0.114147</c:v>
                </c:pt>
                <c:pt idx="87619">
                  <c:v>-0.11464199999999999</c:v>
                </c:pt>
                <c:pt idx="87620">
                  <c:v>-0.11513</c:v>
                </c:pt>
                <c:pt idx="87621">
                  <c:v>-0.11561</c:v>
                </c:pt>
                <c:pt idx="87622">
                  <c:v>-0.116082</c:v>
                </c:pt>
                <c:pt idx="87623">
                  <c:v>-0.116545</c:v>
                </c:pt>
                <c:pt idx="87624">
                  <c:v>-0.117003</c:v>
                </c:pt>
                <c:pt idx="87625">
                  <c:v>-0.11745</c:v>
                </c:pt>
                <c:pt idx="87626">
                  <c:v>-0.117883</c:v>
                </c:pt>
                <c:pt idx="87627">
                  <c:v>-0.118297</c:v>
                </c:pt>
                <c:pt idx="87628">
                  <c:v>-0.11869</c:v>
                </c:pt>
                <c:pt idx="87629">
                  <c:v>-0.119063</c:v>
                </c:pt>
                <c:pt idx="87630">
                  <c:v>-0.11941499999999999</c:v>
                </c:pt>
                <c:pt idx="87631">
                  <c:v>-0.11974899999999999</c:v>
                </c:pt>
                <c:pt idx="87632">
                  <c:v>-0.120064</c:v>
                </c:pt>
                <c:pt idx="87633">
                  <c:v>-0.12035899999999999</c:v>
                </c:pt>
                <c:pt idx="87634">
                  <c:v>-0.120629</c:v>
                </c:pt>
                <c:pt idx="87635">
                  <c:v>-0.12087100000000001</c:v>
                </c:pt>
                <c:pt idx="87636">
                  <c:v>-0.121087</c:v>
                </c:pt>
                <c:pt idx="87637">
                  <c:v>-0.121281</c:v>
                </c:pt>
                <c:pt idx="87638">
                  <c:v>-0.12145300000000001</c:v>
                </c:pt>
                <c:pt idx="87639">
                  <c:v>-0.121603</c:v>
                </c:pt>
                <c:pt idx="87640">
                  <c:v>-0.121727</c:v>
                </c:pt>
                <c:pt idx="87641">
                  <c:v>-0.121824</c:v>
                </c:pt>
                <c:pt idx="87642">
                  <c:v>-0.121893</c:v>
                </c:pt>
                <c:pt idx="87643">
                  <c:v>-0.121931</c:v>
                </c:pt>
                <c:pt idx="87644">
                  <c:v>-0.121937</c:v>
                </c:pt>
                <c:pt idx="87645">
                  <c:v>-0.12191299999999999</c:v>
                </c:pt>
                <c:pt idx="87646">
                  <c:v>-0.121859</c:v>
                </c:pt>
                <c:pt idx="87647">
                  <c:v>-0.121776</c:v>
                </c:pt>
                <c:pt idx="87648">
                  <c:v>-0.121667</c:v>
                </c:pt>
                <c:pt idx="87649">
                  <c:v>-0.12153</c:v>
                </c:pt>
                <c:pt idx="87650">
                  <c:v>-0.121364</c:v>
                </c:pt>
                <c:pt idx="87651">
                  <c:v>-0.121169</c:v>
                </c:pt>
                <c:pt idx="87652">
                  <c:v>-0.120947</c:v>
                </c:pt>
                <c:pt idx="87653">
                  <c:v>-0.120694</c:v>
                </c:pt>
                <c:pt idx="87654">
                  <c:v>-0.120408</c:v>
                </c:pt>
                <c:pt idx="87655">
                  <c:v>-0.120088</c:v>
                </c:pt>
                <c:pt idx="87656">
                  <c:v>-0.11973399999999999</c:v>
                </c:pt>
                <c:pt idx="87657">
                  <c:v>-0.11934699999999999</c:v>
                </c:pt>
                <c:pt idx="87658">
                  <c:v>-0.118927</c:v>
                </c:pt>
                <c:pt idx="87659">
                  <c:v>-0.118474</c:v>
                </c:pt>
                <c:pt idx="87660">
                  <c:v>-0.117988</c:v>
                </c:pt>
                <c:pt idx="87661">
                  <c:v>-0.117469</c:v>
                </c:pt>
                <c:pt idx="87662">
                  <c:v>-0.11691699999999999</c:v>
                </c:pt>
                <c:pt idx="87663">
                  <c:v>-0.11633300000000001</c:v>
                </c:pt>
                <c:pt idx="87664">
                  <c:v>-0.115716</c:v>
                </c:pt>
                <c:pt idx="87665">
                  <c:v>-0.115065</c:v>
                </c:pt>
                <c:pt idx="87666">
                  <c:v>-0.114382</c:v>
                </c:pt>
                <c:pt idx="87667">
                  <c:v>-0.113667</c:v>
                </c:pt>
                <c:pt idx="87668">
                  <c:v>-0.11292000000000001</c:v>
                </c:pt>
                <c:pt idx="87669">
                  <c:v>-0.11214200000000001</c:v>
                </c:pt>
                <c:pt idx="87670">
                  <c:v>-0.111331</c:v>
                </c:pt>
                <c:pt idx="87671">
                  <c:v>-0.110486</c:v>
                </c:pt>
                <c:pt idx="87672">
                  <c:v>-0.109607</c:v>
                </c:pt>
                <c:pt idx="87673">
                  <c:v>-0.108695</c:v>
                </c:pt>
                <c:pt idx="87674">
                  <c:v>-0.107748</c:v>
                </c:pt>
                <c:pt idx="87675">
                  <c:v>-0.106768</c:v>
                </c:pt>
                <c:pt idx="87676">
                  <c:v>-0.105755</c:v>
                </c:pt>
                <c:pt idx="87677">
                  <c:v>-0.104711</c:v>
                </c:pt>
                <c:pt idx="87678">
                  <c:v>-0.103634</c:v>
                </c:pt>
                <c:pt idx="87679">
                  <c:v>-0.102524</c:v>
                </c:pt>
                <c:pt idx="87680">
                  <c:v>-0.101382</c:v>
                </c:pt>
                <c:pt idx="87681">
                  <c:v>-0.100206</c:v>
                </c:pt>
                <c:pt idx="87682">
                  <c:v>-9.8995399999999997E-2</c:v>
                </c:pt>
                <c:pt idx="87683">
                  <c:v>-9.7750199999999995E-2</c:v>
                </c:pt>
                <c:pt idx="87684">
                  <c:v>-9.6469899999999997E-2</c:v>
                </c:pt>
                <c:pt idx="87685">
                  <c:v>-9.5155699999999996E-2</c:v>
                </c:pt>
                <c:pt idx="87686">
                  <c:v>-9.3809000000000003E-2</c:v>
                </c:pt>
                <c:pt idx="87687">
                  <c:v>-9.2430499999999999E-2</c:v>
                </c:pt>
                <c:pt idx="87688">
                  <c:v>-9.1020599999999993E-2</c:v>
                </c:pt>
                <c:pt idx="87689">
                  <c:v>-8.9579900000000004E-2</c:v>
                </c:pt>
                <c:pt idx="87690">
                  <c:v>-8.8108699999999998E-2</c:v>
                </c:pt>
                <c:pt idx="87691">
                  <c:v>-8.6607600000000007E-2</c:v>
                </c:pt>
                <c:pt idx="87692">
                  <c:v>-8.5077399999999997E-2</c:v>
                </c:pt>
                <c:pt idx="87693">
                  <c:v>-8.3518999999999996E-2</c:v>
                </c:pt>
                <c:pt idx="87694">
                  <c:v>-8.1933000000000006E-2</c:v>
                </c:pt>
                <c:pt idx="87695">
                  <c:v>-8.0319399999999999E-2</c:v>
                </c:pt>
                <c:pt idx="87696">
                  <c:v>-7.8678700000000004E-2</c:v>
                </c:pt>
                <c:pt idx="87697">
                  <c:v>-7.7011899999999994E-2</c:v>
                </c:pt>
                <c:pt idx="87698">
                  <c:v>-7.5319399999999995E-2</c:v>
                </c:pt>
                <c:pt idx="87699">
                  <c:v>-7.3601700000000006E-2</c:v>
                </c:pt>
                <c:pt idx="87700">
                  <c:v>-7.1859500000000007E-2</c:v>
                </c:pt>
                <c:pt idx="87701">
                  <c:v>-7.0093699999999995E-2</c:v>
                </c:pt>
                <c:pt idx="87702">
                  <c:v>-6.8304900000000002E-2</c:v>
                </c:pt>
                <c:pt idx="87703">
                  <c:v>-6.6493999999999998E-2</c:v>
                </c:pt>
                <c:pt idx="87704">
                  <c:v>-6.4661700000000003E-2</c:v>
                </c:pt>
                <c:pt idx="87705">
                  <c:v>-6.28079E-2</c:v>
                </c:pt>
                <c:pt idx="87706">
                  <c:v>-6.0932100000000003E-2</c:v>
                </c:pt>
                <c:pt idx="87707">
                  <c:v>-5.9034799999999998E-2</c:v>
                </c:pt>
                <c:pt idx="87708">
                  <c:v>-5.7116E-2</c:v>
                </c:pt>
                <c:pt idx="87709">
                  <c:v>-5.51764E-2</c:v>
                </c:pt>
                <c:pt idx="87710">
                  <c:v>-5.3217199999999999E-2</c:v>
                </c:pt>
                <c:pt idx="87711">
                  <c:v>-5.1240099999999997E-2</c:v>
                </c:pt>
                <c:pt idx="87712">
                  <c:v>-4.9245999999999998E-2</c:v>
                </c:pt>
                <c:pt idx="87713">
                  <c:v>-4.7235100000000002E-2</c:v>
                </c:pt>
                <c:pt idx="87714">
                  <c:v>-4.5207499999999998E-2</c:v>
                </c:pt>
                <c:pt idx="87715">
                  <c:v>-4.3163800000000002E-2</c:v>
                </c:pt>
                <c:pt idx="87716">
                  <c:v>-4.1105599999999999E-2</c:v>
                </c:pt>
                <c:pt idx="87717">
                  <c:v>-3.9034600000000003E-2</c:v>
                </c:pt>
                <c:pt idx="87718">
                  <c:v>-3.69523E-2</c:v>
                </c:pt>
                <c:pt idx="87719">
                  <c:v>-3.4860299999999997E-2</c:v>
                </c:pt>
                <c:pt idx="87720">
                  <c:v>-3.2759999999999997E-2</c:v>
                </c:pt>
                <c:pt idx="87721">
                  <c:v>-3.0652700000000001E-2</c:v>
                </c:pt>
                <c:pt idx="87722">
                  <c:v>-2.8539499999999999E-2</c:v>
                </c:pt>
                <c:pt idx="87723">
                  <c:v>-2.6421500000000001E-2</c:v>
                </c:pt>
                <c:pt idx="87724">
                  <c:v>-2.4299899999999999E-2</c:v>
                </c:pt>
                <c:pt idx="87725">
                  <c:v>-2.2175400000000001E-2</c:v>
                </c:pt>
                <c:pt idx="87726">
                  <c:v>-2.0047499999999999E-2</c:v>
                </c:pt>
                <c:pt idx="87727">
                  <c:v>-1.79163E-2</c:v>
                </c:pt>
                <c:pt idx="87728">
                  <c:v>-1.57833E-2</c:v>
                </c:pt>
                <c:pt idx="87729">
                  <c:v>-1.3650300000000001E-2</c:v>
                </c:pt>
                <c:pt idx="87730">
                  <c:v>-1.15184E-2</c:v>
                </c:pt>
                <c:pt idx="87731" formatCode="0.00E+00">
                  <c:v>-9.3878699999999995E-3</c:v>
                </c:pt>
                <c:pt idx="87732" formatCode="0.00E+00">
                  <c:v>-7.2595000000000003E-3</c:v>
                </c:pt>
                <c:pt idx="87733" formatCode="0.00E+00">
                  <c:v>-5.1344600000000004E-3</c:v>
                </c:pt>
                <c:pt idx="87734" formatCode="0.00E+00">
                  <c:v>-3.0141399999999998E-3</c:v>
                </c:pt>
                <c:pt idx="87735" formatCode="0.00E+00">
                  <c:v>-8.9987400000000005E-4</c:v>
                </c:pt>
                <c:pt idx="87736" formatCode="0.00E+00">
                  <c:v>1.20722E-3</c:v>
                </c:pt>
                <c:pt idx="87737" formatCode="0.00E+00">
                  <c:v>3.3059399999999998E-3</c:v>
                </c:pt>
                <c:pt idx="87738" formatCode="0.00E+00">
                  <c:v>5.3948299999999998E-3</c:v>
                </c:pt>
                <c:pt idx="87739" formatCode="0.00E+00">
                  <c:v>7.4724700000000002E-3</c:v>
                </c:pt>
                <c:pt idx="87740" formatCode="0.00E+00">
                  <c:v>9.5376499999999999E-3</c:v>
                </c:pt>
                <c:pt idx="87741">
                  <c:v>1.15894E-2</c:v>
                </c:pt>
                <c:pt idx="87742">
                  <c:v>1.3626900000000001E-2</c:v>
                </c:pt>
                <c:pt idx="87743">
                  <c:v>1.5649900000000001E-2</c:v>
                </c:pt>
                <c:pt idx="87744">
                  <c:v>1.7658400000000001E-2</c:v>
                </c:pt>
                <c:pt idx="87745">
                  <c:v>1.9651800000000001E-2</c:v>
                </c:pt>
                <c:pt idx="87746">
                  <c:v>2.1629099999999998E-2</c:v>
                </c:pt>
                <c:pt idx="87747">
                  <c:v>2.3588899999999999E-2</c:v>
                </c:pt>
                <c:pt idx="87748">
                  <c:v>2.55301E-2</c:v>
                </c:pt>
                <c:pt idx="87749">
                  <c:v>2.7451400000000001E-2</c:v>
                </c:pt>
                <c:pt idx="87750">
                  <c:v>2.9351200000000001E-2</c:v>
                </c:pt>
                <c:pt idx="87751">
                  <c:v>3.1228100000000002E-2</c:v>
                </c:pt>
                <c:pt idx="87752">
                  <c:v>3.3080900000000003E-2</c:v>
                </c:pt>
                <c:pt idx="87753">
                  <c:v>3.4908599999999998E-2</c:v>
                </c:pt>
                <c:pt idx="87754">
                  <c:v>3.6709899999999997E-2</c:v>
                </c:pt>
                <c:pt idx="87755">
                  <c:v>3.8483900000000001E-2</c:v>
                </c:pt>
                <c:pt idx="87756">
                  <c:v>4.0229599999999997E-2</c:v>
                </c:pt>
                <c:pt idx="87757">
                  <c:v>4.1946200000000003E-2</c:v>
                </c:pt>
                <c:pt idx="87758">
                  <c:v>4.3632900000000002E-2</c:v>
                </c:pt>
                <c:pt idx="87759">
                  <c:v>4.5289000000000003E-2</c:v>
                </c:pt>
                <c:pt idx="87760">
                  <c:v>4.6914200000000003E-2</c:v>
                </c:pt>
                <c:pt idx="87761">
                  <c:v>4.8508200000000001E-2</c:v>
                </c:pt>
                <c:pt idx="87762">
                  <c:v>5.0070000000000003E-2</c:v>
                </c:pt>
                <c:pt idx="87763">
                  <c:v>5.1598100000000001E-2</c:v>
                </c:pt>
                <c:pt idx="87764">
                  <c:v>5.3090400000000003E-2</c:v>
                </c:pt>
                <c:pt idx="87765">
                  <c:v>5.45461E-2</c:v>
                </c:pt>
                <c:pt idx="87766">
                  <c:v>5.5964800000000002E-2</c:v>
                </c:pt>
                <c:pt idx="87767">
                  <c:v>5.7346399999999999E-2</c:v>
                </c:pt>
                <c:pt idx="87768">
                  <c:v>5.8690399999999997E-2</c:v>
                </c:pt>
                <c:pt idx="87769">
                  <c:v>5.9996300000000002E-2</c:v>
                </c:pt>
                <c:pt idx="87770">
                  <c:v>6.1263900000000003E-2</c:v>
                </c:pt>
                <c:pt idx="87771">
                  <c:v>6.2493E-2</c:v>
                </c:pt>
                <c:pt idx="87772">
                  <c:v>6.3683199999999995E-2</c:v>
                </c:pt>
                <c:pt idx="87773">
                  <c:v>6.48339E-2</c:v>
                </c:pt>
                <c:pt idx="87774">
                  <c:v>6.5945100000000006E-2</c:v>
                </c:pt>
                <c:pt idx="87775">
                  <c:v>6.7016300000000001E-2</c:v>
                </c:pt>
                <c:pt idx="87776">
                  <c:v>6.8046999999999996E-2</c:v>
                </c:pt>
                <c:pt idx="87777">
                  <c:v>6.9036399999999998E-2</c:v>
                </c:pt>
                <c:pt idx="87778">
                  <c:v>6.9984599999999994E-2</c:v>
                </c:pt>
                <c:pt idx="87779">
                  <c:v>7.08921E-2</c:v>
                </c:pt>
                <c:pt idx="87780">
                  <c:v>7.1759199999999995E-2</c:v>
                </c:pt>
                <c:pt idx="87781">
                  <c:v>7.25856E-2</c:v>
                </c:pt>
                <c:pt idx="87782">
                  <c:v>7.3371199999999998E-2</c:v>
                </c:pt>
                <c:pt idx="87783">
                  <c:v>7.4116199999999993E-2</c:v>
                </c:pt>
                <c:pt idx="87784">
                  <c:v>7.4820399999999995E-2</c:v>
                </c:pt>
                <c:pt idx="87785">
                  <c:v>7.5483499999999995E-2</c:v>
                </c:pt>
                <c:pt idx="87786">
                  <c:v>7.6105300000000001E-2</c:v>
                </c:pt>
                <c:pt idx="87787">
                  <c:v>7.6685699999999996E-2</c:v>
                </c:pt>
                <c:pt idx="87788">
                  <c:v>7.7224899999999999E-2</c:v>
                </c:pt>
                <c:pt idx="87789">
                  <c:v>7.7722799999999995E-2</c:v>
                </c:pt>
                <c:pt idx="87790">
                  <c:v>7.8179499999999999E-2</c:v>
                </c:pt>
                <c:pt idx="87791">
                  <c:v>7.8594800000000006E-2</c:v>
                </c:pt>
                <c:pt idx="87792">
                  <c:v>7.8968899999999995E-2</c:v>
                </c:pt>
                <c:pt idx="87793">
                  <c:v>7.9302300000000006E-2</c:v>
                </c:pt>
                <c:pt idx="87794">
                  <c:v>7.9595600000000002E-2</c:v>
                </c:pt>
                <c:pt idx="87795">
                  <c:v>7.9849400000000001E-2</c:v>
                </c:pt>
                <c:pt idx="87796">
                  <c:v>8.0063899999999993E-2</c:v>
                </c:pt>
                <c:pt idx="87797">
                  <c:v>8.0239599999999994E-2</c:v>
                </c:pt>
                <c:pt idx="87798">
                  <c:v>8.0376799999999998E-2</c:v>
                </c:pt>
                <c:pt idx="87799">
                  <c:v>8.04758E-2</c:v>
                </c:pt>
                <c:pt idx="87800">
                  <c:v>8.0537200000000003E-2</c:v>
                </c:pt>
                <c:pt idx="87801">
                  <c:v>8.0561900000000006E-2</c:v>
                </c:pt>
                <c:pt idx="87802">
                  <c:v>8.0551200000000003E-2</c:v>
                </c:pt>
                <c:pt idx="87803">
                  <c:v>8.0505599999999997E-2</c:v>
                </c:pt>
                <c:pt idx="87804">
                  <c:v>8.0425300000000005E-2</c:v>
                </c:pt>
                <c:pt idx="87805">
                  <c:v>8.0310199999999998E-2</c:v>
                </c:pt>
                <c:pt idx="87806">
                  <c:v>8.0160400000000007E-2</c:v>
                </c:pt>
                <c:pt idx="87807">
                  <c:v>7.99763E-2</c:v>
                </c:pt>
                <c:pt idx="87808">
                  <c:v>7.9758300000000004E-2</c:v>
                </c:pt>
                <c:pt idx="87809">
                  <c:v>7.9506400000000005E-2</c:v>
                </c:pt>
                <c:pt idx="87810">
                  <c:v>7.9221200000000006E-2</c:v>
                </c:pt>
                <c:pt idx="87811">
                  <c:v>7.8903799999999996E-2</c:v>
                </c:pt>
                <c:pt idx="87812">
                  <c:v>7.8555600000000003E-2</c:v>
                </c:pt>
                <c:pt idx="87813">
                  <c:v>7.8177499999999997E-2</c:v>
                </c:pt>
                <c:pt idx="87814">
                  <c:v>7.7770099999999995E-2</c:v>
                </c:pt>
                <c:pt idx="87815">
                  <c:v>7.7334200000000006E-2</c:v>
                </c:pt>
                <c:pt idx="87816">
                  <c:v>7.6870900000000006E-2</c:v>
                </c:pt>
                <c:pt idx="87817">
                  <c:v>7.6381599999999994E-2</c:v>
                </c:pt>
                <c:pt idx="87818">
                  <c:v>7.5866799999999998E-2</c:v>
                </c:pt>
                <c:pt idx="87819">
                  <c:v>7.5327400000000003E-2</c:v>
                </c:pt>
                <c:pt idx="87820">
                  <c:v>7.4763899999999994E-2</c:v>
                </c:pt>
                <c:pt idx="87821">
                  <c:v>7.4177300000000002E-2</c:v>
                </c:pt>
                <c:pt idx="87822">
                  <c:v>7.3568300000000003E-2</c:v>
                </c:pt>
                <c:pt idx="87823">
                  <c:v>7.2937600000000005E-2</c:v>
                </c:pt>
                <c:pt idx="87824">
                  <c:v>7.2285699999999994E-2</c:v>
                </c:pt>
                <c:pt idx="87825">
                  <c:v>7.1613200000000002E-2</c:v>
                </c:pt>
                <c:pt idx="87826">
                  <c:v>7.0920800000000006E-2</c:v>
                </c:pt>
                <c:pt idx="87827">
                  <c:v>7.0208800000000002E-2</c:v>
                </c:pt>
                <c:pt idx="87828">
                  <c:v>6.9477800000000006E-2</c:v>
                </c:pt>
                <c:pt idx="87829">
                  <c:v>6.8728399999999995E-2</c:v>
                </c:pt>
                <c:pt idx="87830">
                  <c:v>6.79617E-2</c:v>
                </c:pt>
                <c:pt idx="87831">
                  <c:v>6.7179299999999997E-2</c:v>
                </c:pt>
                <c:pt idx="87832">
                  <c:v>6.6382499999999997E-2</c:v>
                </c:pt>
                <c:pt idx="87833">
                  <c:v>6.5572500000000006E-2</c:v>
                </c:pt>
                <c:pt idx="87834">
                  <c:v>6.4750000000000002E-2</c:v>
                </c:pt>
                <c:pt idx="87835">
                  <c:v>6.39155E-2</c:v>
                </c:pt>
                <c:pt idx="87836">
                  <c:v>6.3069700000000006E-2</c:v>
                </c:pt>
                <c:pt idx="87837">
                  <c:v>6.2212999999999997E-2</c:v>
                </c:pt>
                <c:pt idx="87838">
                  <c:v>6.1345900000000002E-2</c:v>
                </c:pt>
                <c:pt idx="87839">
                  <c:v>6.0469200000000001E-2</c:v>
                </c:pt>
                <c:pt idx="87840">
                  <c:v>5.9583400000000002E-2</c:v>
                </c:pt>
                <c:pt idx="87841">
                  <c:v>5.8689199999999997E-2</c:v>
                </c:pt>
                <c:pt idx="87842">
                  <c:v>5.7787100000000001E-2</c:v>
                </c:pt>
                <c:pt idx="87843">
                  <c:v>5.6877900000000002E-2</c:v>
                </c:pt>
                <c:pt idx="87844">
                  <c:v>5.59623E-2</c:v>
                </c:pt>
                <c:pt idx="87845">
                  <c:v>5.50415E-2</c:v>
                </c:pt>
                <c:pt idx="87846">
                  <c:v>5.4116699999999997E-2</c:v>
                </c:pt>
                <c:pt idx="87847">
                  <c:v>5.3189100000000003E-2</c:v>
                </c:pt>
                <c:pt idx="87848">
                  <c:v>5.22595E-2</c:v>
                </c:pt>
                <c:pt idx="87849">
                  <c:v>5.1328899999999997E-2</c:v>
                </c:pt>
                <c:pt idx="87850">
                  <c:v>5.03978E-2</c:v>
                </c:pt>
                <c:pt idx="87851">
                  <c:v>4.9465700000000001E-2</c:v>
                </c:pt>
                <c:pt idx="87852">
                  <c:v>4.8531900000000003E-2</c:v>
                </c:pt>
                <c:pt idx="87853">
                  <c:v>4.7596800000000002E-2</c:v>
                </c:pt>
                <c:pt idx="87854">
                  <c:v>4.66617E-2</c:v>
                </c:pt>
                <c:pt idx="87855">
                  <c:v>4.5727900000000002E-2</c:v>
                </c:pt>
                <c:pt idx="87856">
                  <c:v>4.4796500000000003E-2</c:v>
                </c:pt>
                <c:pt idx="87857">
                  <c:v>4.3868400000000002E-2</c:v>
                </c:pt>
                <c:pt idx="87858">
                  <c:v>4.2944299999999998E-2</c:v>
                </c:pt>
                <c:pt idx="87859">
                  <c:v>4.2025E-2</c:v>
                </c:pt>
                <c:pt idx="87860">
                  <c:v>4.1111399999999999E-2</c:v>
                </c:pt>
                <c:pt idx="87861">
                  <c:v>4.02046E-2</c:v>
                </c:pt>
                <c:pt idx="87862">
                  <c:v>3.9306000000000001E-2</c:v>
                </c:pt>
                <c:pt idx="87863">
                  <c:v>3.8415900000000003E-2</c:v>
                </c:pt>
                <c:pt idx="87864">
                  <c:v>3.75343E-2</c:v>
                </c:pt>
                <c:pt idx="87865">
                  <c:v>3.6661300000000001E-2</c:v>
                </c:pt>
                <c:pt idx="87866">
                  <c:v>3.5797900000000001E-2</c:v>
                </c:pt>
                <c:pt idx="87867">
                  <c:v>3.4944999999999997E-2</c:v>
                </c:pt>
                <c:pt idx="87868">
                  <c:v>3.4103399999999999E-2</c:v>
                </c:pt>
                <c:pt idx="87869">
                  <c:v>3.3273900000000002E-2</c:v>
                </c:pt>
                <c:pt idx="87870">
                  <c:v>3.2457600000000003E-2</c:v>
                </c:pt>
                <c:pt idx="87871">
                  <c:v>3.1655700000000002E-2</c:v>
                </c:pt>
                <c:pt idx="87872">
                  <c:v>3.0868699999999999E-2</c:v>
                </c:pt>
                <c:pt idx="87873">
                  <c:v>3.00973E-2</c:v>
                </c:pt>
                <c:pt idx="87874">
                  <c:v>2.9342E-2</c:v>
                </c:pt>
                <c:pt idx="87875">
                  <c:v>2.8603300000000002E-2</c:v>
                </c:pt>
                <c:pt idx="87876">
                  <c:v>2.7881300000000001E-2</c:v>
                </c:pt>
                <c:pt idx="87877">
                  <c:v>2.71764E-2</c:v>
                </c:pt>
                <c:pt idx="87878">
                  <c:v>2.64887E-2</c:v>
                </c:pt>
                <c:pt idx="87879">
                  <c:v>2.5818899999999999E-2</c:v>
                </c:pt>
                <c:pt idx="87880">
                  <c:v>2.5167800000000001E-2</c:v>
                </c:pt>
                <c:pt idx="87881">
                  <c:v>2.4536800000000001E-2</c:v>
                </c:pt>
                <c:pt idx="87882">
                  <c:v>2.3926900000000001E-2</c:v>
                </c:pt>
                <c:pt idx="87883">
                  <c:v>2.3338899999999999E-2</c:v>
                </c:pt>
                <c:pt idx="87884">
                  <c:v>2.27738E-2</c:v>
                </c:pt>
                <c:pt idx="87885">
                  <c:v>2.2232100000000001E-2</c:v>
                </c:pt>
                <c:pt idx="87886">
                  <c:v>2.1714299999999999E-2</c:v>
                </c:pt>
                <c:pt idx="87887">
                  <c:v>2.12211E-2</c:v>
                </c:pt>
                <c:pt idx="87888">
                  <c:v>2.0753400000000002E-2</c:v>
                </c:pt>
                <c:pt idx="87889">
                  <c:v>2.0312400000000001E-2</c:v>
                </c:pt>
                <c:pt idx="87890">
                  <c:v>1.9899199999999999E-2</c:v>
                </c:pt>
                <c:pt idx="87891">
                  <c:v>1.9514400000000001E-2</c:v>
                </c:pt>
                <c:pt idx="87892">
                  <c:v>1.9157299999999999E-2</c:v>
                </c:pt>
                <c:pt idx="87893">
                  <c:v>1.8827300000000002E-2</c:v>
                </c:pt>
                <c:pt idx="87894">
                  <c:v>1.8524599999999999E-2</c:v>
                </c:pt>
                <c:pt idx="87895">
                  <c:v>1.8249700000000001E-2</c:v>
                </c:pt>
                <c:pt idx="87896">
                  <c:v>1.8002799999999999E-2</c:v>
                </c:pt>
                <c:pt idx="87897">
                  <c:v>1.7784000000000001E-2</c:v>
                </c:pt>
                <c:pt idx="87898">
                  <c:v>1.75943E-2</c:v>
                </c:pt>
                <c:pt idx="87899">
                  <c:v>1.7435099999999999E-2</c:v>
                </c:pt>
                <c:pt idx="87900">
                  <c:v>1.73075E-2</c:v>
                </c:pt>
                <c:pt idx="87901">
                  <c:v>1.7211899999999999E-2</c:v>
                </c:pt>
                <c:pt idx="87902">
                  <c:v>1.7148500000000001E-2</c:v>
                </c:pt>
                <c:pt idx="87903">
                  <c:v>1.71182E-2</c:v>
                </c:pt>
                <c:pt idx="87904">
                  <c:v>1.7122399999999999E-2</c:v>
                </c:pt>
                <c:pt idx="87905">
                  <c:v>1.7162E-2</c:v>
                </c:pt>
                <c:pt idx="87906">
                  <c:v>1.7237499999999999E-2</c:v>
                </c:pt>
                <c:pt idx="87907">
                  <c:v>1.7349E-2</c:v>
                </c:pt>
                <c:pt idx="87908">
                  <c:v>1.74973E-2</c:v>
                </c:pt>
                <c:pt idx="87909">
                  <c:v>1.7683000000000001E-2</c:v>
                </c:pt>
                <c:pt idx="87910">
                  <c:v>1.7905899999999999E-2</c:v>
                </c:pt>
                <c:pt idx="87911">
                  <c:v>1.8165500000000001E-2</c:v>
                </c:pt>
                <c:pt idx="87912">
                  <c:v>1.84618E-2</c:v>
                </c:pt>
                <c:pt idx="87913">
                  <c:v>1.8795099999999999E-2</c:v>
                </c:pt>
                <c:pt idx="87914">
                  <c:v>1.9165100000000001E-2</c:v>
                </c:pt>
                <c:pt idx="87915">
                  <c:v>1.95719E-2</c:v>
                </c:pt>
                <c:pt idx="87916">
                  <c:v>2.0015600000000001E-2</c:v>
                </c:pt>
                <c:pt idx="87917">
                  <c:v>2.04961E-2</c:v>
                </c:pt>
                <c:pt idx="87918">
                  <c:v>2.1014399999999999E-2</c:v>
                </c:pt>
                <c:pt idx="87919">
                  <c:v>2.15716E-2</c:v>
                </c:pt>
                <c:pt idx="87920">
                  <c:v>2.2168199999999999E-2</c:v>
                </c:pt>
                <c:pt idx="87921">
                  <c:v>2.28042E-2</c:v>
                </c:pt>
                <c:pt idx="87922">
                  <c:v>2.34795E-2</c:v>
                </c:pt>
                <c:pt idx="87923">
                  <c:v>2.4194199999999999E-2</c:v>
                </c:pt>
                <c:pt idx="87924">
                  <c:v>2.49482E-2</c:v>
                </c:pt>
                <c:pt idx="87925">
                  <c:v>2.5741099999999999E-2</c:v>
                </c:pt>
                <c:pt idx="87926">
                  <c:v>2.6572599999999998E-2</c:v>
                </c:pt>
                <c:pt idx="87927">
                  <c:v>2.7442399999999999E-2</c:v>
                </c:pt>
                <c:pt idx="87928">
                  <c:v>2.8349900000000001E-2</c:v>
                </c:pt>
                <c:pt idx="87929">
                  <c:v>2.9295000000000002E-2</c:v>
                </c:pt>
                <c:pt idx="87930">
                  <c:v>3.02773E-2</c:v>
                </c:pt>
                <c:pt idx="87931">
                  <c:v>3.1296400000000002E-2</c:v>
                </c:pt>
                <c:pt idx="87932">
                  <c:v>3.2351900000000003E-2</c:v>
                </c:pt>
                <c:pt idx="87933">
                  <c:v>3.3444000000000002E-2</c:v>
                </c:pt>
                <c:pt idx="87934">
                  <c:v>3.4573199999999998E-2</c:v>
                </c:pt>
                <c:pt idx="87935">
                  <c:v>3.5739300000000002E-2</c:v>
                </c:pt>
                <c:pt idx="87936">
                  <c:v>3.6942200000000001E-2</c:v>
                </c:pt>
                <c:pt idx="87937">
                  <c:v>3.8181800000000002E-2</c:v>
                </c:pt>
                <c:pt idx="87938">
                  <c:v>3.9456900000000003E-2</c:v>
                </c:pt>
                <c:pt idx="87939">
                  <c:v>4.0765299999999997E-2</c:v>
                </c:pt>
                <c:pt idx="87940">
                  <c:v>4.2105400000000001E-2</c:v>
                </c:pt>
                <c:pt idx="87941">
                  <c:v>4.3476500000000001E-2</c:v>
                </c:pt>
                <c:pt idx="87942">
                  <c:v>4.4878700000000001E-2</c:v>
                </c:pt>
                <c:pt idx="87943">
                  <c:v>4.6311999999999999E-2</c:v>
                </c:pt>
                <c:pt idx="87944">
                  <c:v>4.7775600000000001E-2</c:v>
                </c:pt>
                <c:pt idx="87945">
                  <c:v>4.9268399999999997E-2</c:v>
                </c:pt>
                <c:pt idx="87946">
                  <c:v>5.0789099999999997E-2</c:v>
                </c:pt>
                <c:pt idx="87947">
                  <c:v>5.2336899999999999E-2</c:v>
                </c:pt>
                <c:pt idx="87948">
                  <c:v>5.3911300000000002E-2</c:v>
                </c:pt>
                <c:pt idx="87949">
                  <c:v>5.5512600000000002E-2</c:v>
                </c:pt>
                <c:pt idx="87950">
                  <c:v>5.7140099999999999E-2</c:v>
                </c:pt>
                <c:pt idx="87951">
                  <c:v>5.8792499999999998E-2</c:v>
                </c:pt>
                <c:pt idx="87952">
                  <c:v>6.0468000000000001E-2</c:v>
                </c:pt>
                <c:pt idx="87953">
                  <c:v>6.2164999999999998E-2</c:v>
                </c:pt>
                <c:pt idx="87954">
                  <c:v>6.3882400000000006E-2</c:v>
                </c:pt>
                <c:pt idx="87955">
                  <c:v>6.5618399999999993E-2</c:v>
                </c:pt>
                <c:pt idx="87956">
                  <c:v>6.7371799999999996E-2</c:v>
                </c:pt>
                <c:pt idx="87957">
                  <c:v>6.9141499999999995E-2</c:v>
                </c:pt>
                <c:pt idx="87958">
                  <c:v>7.0926600000000006E-2</c:v>
                </c:pt>
                <c:pt idx="87959">
                  <c:v>7.2726799999999994E-2</c:v>
                </c:pt>
                <c:pt idx="87960">
                  <c:v>7.4541499999999997E-2</c:v>
                </c:pt>
                <c:pt idx="87961">
                  <c:v>7.6369500000000007E-2</c:v>
                </c:pt>
                <c:pt idx="87962">
                  <c:v>7.8209200000000006E-2</c:v>
                </c:pt>
                <c:pt idx="87963">
                  <c:v>8.0058699999999997E-2</c:v>
                </c:pt>
                <c:pt idx="87964">
                  <c:v>8.1916199999999995E-2</c:v>
                </c:pt>
                <c:pt idx="87965">
                  <c:v>8.3779599999999996E-2</c:v>
                </c:pt>
                <c:pt idx="87966">
                  <c:v>8.5647200000000007E-2</c:v>
                </c:pt>
                <c:pt idx="87967">
                  <c:v>8.7517600000000001E-2</c:v>
                </c:pt>
                <c:pt idx="87968">
                  <c:v>8.9389399999999994E-2</c:v>
                </c:pt>
                <c:pt idx="87969">
                  <c:v>9.1261099999999998E-2</c:v>
                </c:pt>
                <c:pt idx="87970">
                  <c:v>9.3131099999999994E-2</c:v>
                </c:pt>
                <c:pt idx="87971">
                  <c:v>9.4998200000000005E-2</c:v>
                </c:pt>
                <c:pt idx="87972">
                  <c:v>9.6861000000000003E-2</c:v>
                </c:pt>
                <c:pt idx="87973">
                  <c:v>9.8717899999999997E-2</c:v>
                </c:pt>
                <c:pt idx="87974">
                  <c:v>0.100568</c:v>
                </c:pt>
                <c:pt idx="87975">
                  <c:v>0.102408</c:v>
                </c:pt>
                <c:pt idx="87976">
                  <c:v>0.104239</c:v>
                </c:pt>
                <c:pt idx="87977">
                  <c:v>0.106057</c:v>
                </c:pt>
                <c:pt idx="87978">
                  <c:v>0.107862</c:v>
                </c:pt>
                <c:pt idx="87979">
                  <c:v>0.109652</c:v>
                </c:pt>
                <c:pt idx="87980">
                  <c:v>0.11142299999999999</c:v>
                </c:pt>
                <c:pt idx="87981">
                  <c:v>0.113175</c:v>
                </c:pt>
                <c:pt idx="87982">
                  <c:v>0.11490400000000001</c:v>
                </c:pt>
                <c:pt idx="87983">
                  <c:v>0.11661000000000001</c:v>
                </c:pt>
                <c:pt idx="87984">
                  <c:v>0.11829099999999999</c:v>
                </c:pt>
                <c:pt idx="87985">
                  <c:v>0.119945</c:v>
                </c:pt>
                <c:pt idx="87986">
                  <c:v>0.121571</c:v>
                </c:pt>
                <c:pt idx="87987">
                  <c:v>0.123168</c:v>
                </c:pt>
                <c:pt idx="87988">
                  <c:v>0.124734</c:v>
                </c:pt>
                <c:pt idx="87989">
                  <c:v>0.12626799999999999</c:v>
                </c:pt>
                <c:pt idx="87990">
                  <c:v>0.12776799999999999</c:v>
                </c:pt>
                <c:pt idx="87991">
                  <c:v>0.12923299999999999</c:v>
                </c:pt>
                <c:pt idx="87992">
                  <c:v>0.130663</c:v>
                </c:pt>
                <c:pt idx="87993">
                  <c:v>0.13205600000000001</c:v>
                </c:pt>
                <c:pt idx="87994">
                  <c:v>0.133411</c:v>
                </c:pt>
                <c:pt idx="87995">
                  <c:v>0.13472700000000001</c:v>
                </c:pt>
                <c:pt idx="87996">
                  <c:v>0.13600200000000001</c:v>
                </c:pt>
                <c:pt idx="87997">
                  <c:v>0.13723399999999999</c:v>
                </c:pt>
                <c:pt idx="87998">
                  <c:v>0.13842199999999999</c:v>
                </c:pt>
                <c:pt idx="87999">
                  <c:v>0.13956299999999999</c:v>
                </c:pt>
                <c:pt idx="88000">
                  <c:v>0.140655</c:v>
                </c:pt>
                <c:pt idx="88001">
                  <c:v>0.14169799999999999</c:v>
                </c:pt>
                <c:pt idx="88002">
                  <c:v>0.14269100000000001</c:v>
                </c:pt>
                <c:pt idx="88003">
                  <c:v>0.14363400000000001</c:v>
                </c:pt>
                <c:pt idx="88004">
                  <c:v>0.14452400000000001</c:v>
                </c:pt>
                <c:pt idx="88005">
                  <c:v>0.14536099999999999</c:v>
                </c:pt>
                <c:pt idx="88006">
                  <c:v>0.146144</c:v>
                </c:pt>
                <c:pt idx="88007">
                  <c:v>0.146873</c:v>
                </c:pt>
                <c:pt idx="88008">
                  <c:v>0.14754600000000001</c:v>
                </c:pt>
                <c:pt idx="88009">
                  <c:v>0.14816399999999999</c:v>
                </c:pt>
                <c:pt idx="88010">
                  <c:v>0.148724</c:v>
                </c:pt>
                <c:pt idx="88011">
                  <c:v>0.149228</c:v>
                </c:pt>
                <c:pt idx="88012">
                  <c:v>0.149675</c:v>
                </c:pt>
                <c:pt idx="88013">
                  <c:v>0.150065</c:v>
                </c:pt>
                <c:pt idx="88014">
                  <c:v>0.150397</c:v>
                </c:pt>
                <c:pt idx="88015">
                  <c:v>0.150671</c:v>
                </c:pt>
                <c:pt idx="88016">
                  <c:v>0.15088699999999999</c:v>
                </c:pt>
                <c:pt idx="88017">
                  <c:v>0.15104400000000001</c:v>
                </c:pt>
                <c:pt idx="88018">
                  <c:v>0.151143</c:v>
                </c:pt>
                <c:pt idx="88019">
                  <c:v>0.15118200000000001</c:v>
                </c:pt>
                <c:pt idx="88020">
                  <c:v>0.15116299999999999</c:v>
                </c:pt>
                <c:pt idx="88021">
                  <c:v>0.151085</c:v>
                </c:pt>
                <c:pt idx="88022">
                  <c:v>0.150949</c:v>
                </c:pt>
                <c:pt idx="88023">
                  <c:v>0.150754</c:v>
                </c:pt>
                <c:pt idx="88024">
                  <c:v>0.150502</c:v>
                </c:pt>
                <c:pt idx="88025">
                  <c:v>0.15019199999999999</c:v>
                </c:pt>
                <c:pt idx="88026">
                  <c:v>0.14982599999999999</c:v>
                </c:pt>
                <c:pt idx="88027">
                  <c:v>0.14940400000000001</c:v>
                </c:pt>
                <c:pt idx="88028">
                  <c:v>0.148924</c:v>
                </c:pt>
                <c:pt idx="88029">
                  <c:v>0.14838899999999999</c:v>
                </c:pt>
                <c:pt idx="88030">
                  <c:v>0.14779900000000001</c:v>
                </c:pt>
                <c:pt idx="88031">
                  <c:v>0.14715500000000001</c:v>
                </c:pt>
                <c:pt idx="88032">
                  <c:v>0.14645900000000001</c:v>
                </c:pt>
                <c:pt idx="88033">
                  <c:v>0.14570900000000001</c:v>
                </c:pt>
                <c:pt idx="88034">
                  <c:v>0.14490600000000001</c:v>
                </c:pt>
                <c:pt idx="88035">
                  <c:v>0.14405299999999999</c:v>
                </c:pt>
                <c:pt idx="88036">
                  <c:v>0.14315</c:v>
                </c:pt>
                <c:pt idx="88037">
                  <c:v>0.14219999999999999</c:v>
                </c:pt>
                <c:pt idx="88038">
                  <c:v>0.141205</c:v>
                </c:pt>
                <c:pt idx="88039">
                  <c:v>0.14016600000000001</c:v>
                </c:pt>
                <c:pt idx="88040">
                  <c:v>0.13908300000000001</c:v>
                </c:pt>
                <c:pt idx="88041">
                  <c:v>0.137959</c:v>
                </c:pt>
                <c:pt idx="88042">
                  <c:v>0.136793</c:v>
                </c:pt>
                <c:pt idx="88043">
                  <c:v>0.13558799999999999</c:v>
                </c:pt>
                <c:pt idx="88044">
                  <c:v>0.13434399999999999</c:v>
                </c:pt>
                <c:pt idx="88045">
                  <c:v>0.13306399999999999</c:v>
                </c:pt>
                <c:pt idx="88046">
                  <c:v>0.131748</c:v>
                </c:pt>
                <c:pt idx="88047">
                  <c:v>0.13040199999999999</c:v>
                </c:pt>
                <c:pt idx="88048">
                  <c:v>0.129025</c:v>
                </c:pt>
                <c:pt idx="88049">
                  <c:v>0.12762100000000001</c:v>
                </c:pt>
                <c:pt idx="88050">
                  <c:v>0.126192</c:v>
                </c:pt>
                <c:pt idx="88051">
                  <c:v>0.12474</c:v>
                </c:pt>
                <c:pt idx="88052">
                  <c:v>0.123267</c:v>
                </c:pt>
                <c:pt idx="88053">
                  <c:v>0.12177399999999999</c:v>
                </c:pt>
                <c:pt idx="88054">
                  <c:v>0.120264</c:v>
                </c:pt>
                <c:pt idx="88055">
                  <c:v>0.118738</c:v>
                </c:pt>
                <c:pt idx="88056">
                  <c:v>0.117199</c:v>
                </c:pt>
                <c:pt idx="88057">
                  <c:v>0.115648</c:v>
                </c:pt>
                <c:pt idx="88058">
                  <c:v>0.11408799999999999</c:v>
                </c:pt>
                <c:pt idx="88059">
                  <c:v>0.11251899999999999</c:v>
                </c:pt>
                <c:pt idx="88060">
                  <c:v>0.110945</c:v>
                </c:pt>
                <c:pt idx="88061">
                  <c:v>0.10936800000000001</c:v>
                </c:pt>
                <c:pt idx="88062">
                  <c:v>0.107789</c:v>
                </c:pt>
                <c:pt idx="88063">
                  <c:v>0.10621</c:v>
                </c:pt>
                <c:pt idx="88064">
                  <c:v>0.104634</c:v>
                </c:pt>
                <c:pt idx="88065">
                  <c:v>0.103063</c:v>
                </c:pt>
                <c:pt idx="88066">
                  <c:v>0.10149900000000001</c:v>
                </c:pt>
                <c:pt idx="88067">
                  <c:v>9.9944599999999995E-2</c:v>
                </c:pt>
                <c:pt idx="88068">
                  <c:v>9.8401600000000006E-2</c:v>
                </c:pt>
                <c:pt idx="88069">
                  <c:v>9.6872399999999997E-2</c:v>
                </c:pt>
                <c:pt idx="88070">
                  <c:v>9.5359200000000005E-2</c:v>
                </c:pt>
                <c:pt idx="88071">
                  <c:v>9.3864100000000006E-2</c:v>
                </c:pt>
                <c:pt idx="88072">
                  <c:v>9.2388300000000007E-2</c:v>
                </c:pt>
                <c:pt idx="88073">
                  <c:v>9.0933299999999995E-2</c:v>
                </c:pt>
                <c:pt idx="88074">
                  <c:v>8.9500999999999997E-2</c:v>
                </c:pt>
                <c:pt idx="88075">
                  <c:v>8.8093699999999997E-2</c:v>
                </c:pt>
                <c:pt idx="88076">
                  <c:v>8.6713799999999994E-2</c:v>
                </c:pt>
                <c:pt idx="88077">
                  <c:v>8.5363300000000003E-2</c:v>
                </c:pt>
                <c:pt idx="88078">
                  <c:v>8.4044099999999997E-2</c:v>
                </c:pt>
                <c:pt idx="88079">
                  <c:v>8.2757899999999995E-2</c:v>
                </c:pt>
                <c:pt idx="88080">
                  <c:v>8.1506400000000007E-2</c:v>
                </c:pt>
                <c:pt idx="88081">
                  <c:v>8.0290899999999998E-2</c:v>
                </c:pt>
                <c:pt idx="88082">
                  <c:v>7.91129E-2</c:v>
                </c:pt>
                <c:pt idx="88083">
                  <c:v>7.7973399999999998E-2</c:v>
                </c:pt>
                <c:pt idx="88084">
                  <c:v>7.6873499999999997E-2</c:v>
                </c:pt>
                <c:pt idx="88085">
                  <c:v>7.5814199999999998E-2</c:v>
                </c:pt>
                <c:pt idx="88086">
                  <c:v>7.4796100000000004E-2</c:v>
                </c:pt>
                <c:pt idx="88087">
                  <c:v>7.3819899999999994E-2</c:v>
                </c:pt>
                <c:pt idx="88088">
                  <c:v>7.2886800000000002E-2</c:v>
                </c:pt>
                <c:pt idx="88089">
                  <c:v>7.1998099999999995E-2</c:v>
                </c:pt>
                <c:pt idx="88090">
                  <c:v>7.1155499999999997E-2</c:v>
                </c:pt>
                <c:pt idx="88091">
                  <c:v>7.0360599999999995E-2</c:v>
                </c:pt>
                <c:pt idx="88092">
                  <c:v>6.9614300000000004E-2</c:v>
                </c:pt>
                <c:pt idx="88093">
                  <c:v>6.8916599999999995E-2</c:v>
                </c:pt>
                <c:pt idx="88094">
                  <c:v>6.8267599999999998E-2</c:v>
                </c:pt>
                <c:pt idx="88095">
                  <c:v>6.76673E-2</c:v>
                </c:pt>
                <c:pt idx="88096">
                  <c:v>6.7115599999999997E-2</c:v>
                </c:pt>
                <c:pt idx="88097">
                  <c:v>6.6612699999999997E-2</c:v>
                </c:pt>
                <c:pt idx="88098">
                  <c:v>6.6158900000000007E-2</c:v>
                </c:pt>
                <c:pt idx="88099">
                  <c:v>6.5754400000000005E-2</c:v>
                </c:pt>
                <c:pt idx="88100">
                  <c:v>6.5399200000000005E-2</c:v>
                </c:pt>
                <c:pt idx="88101">
                  <c:v>6.5092999999999998E-2</c:v>
                </c:pt>
                <c:pt idx="88102">
                  <c:v>6.4835699999999996E-2</c:v>
                </c:pt>
                <c:pt idx="88103">
                  <c:v>6.4626900000000001E-2</c:v>
                </c:pt>
                <c:pt idx="88104">
                  <c:v>6.4466300000000004E-2</c:v>
                </c:pt>
                <c:pt idx="88105">
                  <c:v>6.4353800000000003E-2</c:v>
                </c:pt>
                <c:pt idx="88106">
                  <c:v>6.4288700000000004E-2</c:v>
                </c:pt>
                <c:pt idx="88107">
                  <c:v>6.4270300000000002E-2</c:v>
                </c:pt>
                <c:pt idx="88108">
                  <c:v>6.4297599999999996E-2</c:v>
                </c:pt>
                <c:pt idx="88109">
                  <c:v>6.4369999999999997E-2</c:v>
                </c:pt>
                <c:pt idx="88110">
                  <c:v>6.4487000000000003E-2</c:v>
                </c:pt>
                <c:pt idx="88111">
                  <c:v>6.46476E-2</c:v>
                </c:pt>
                <c:pt idx="88112">
                  <c:v>6.4850699999999997E-2</c:v>
                </c:pt>
                <c:pt idx="88113">
                  <c:v>6.5095200000000006E-2</c:v>
                </c:pt>
                <c:pt idx="88114">
                  <c:v>6.5379699999999999E-2</c:v>
                </c:pt>
                <c:pt idx="88115">
                  <c:v>6.5702399999999994E-2</c:v>
                </c:pt>
                <c:pt idx="88116">
                  <c:v>6.6062200000000001E-2</c:v>
                </c:pt>
                <c:pt idx="88117">
                  <c:v>6.6458000000000003E-2</c:v>
                </c:pt>
                <c:pt idx="88118">
                  <c:v>6.6888100000000006E-2</c:v>
                </c:pt>
                <c:pt idx="88119">
                  <c:v>6.7350499999999994E-2</c:v>
                </c:pt>
                <c:pt idx="88120">
                  <c:v>6.7843299999999995E-2</c:v>
                </c:pt>
                <c:pt idx="88121">
                  <c:v>6.8365099999999998E-2</c:v>
                </c:pt>
                <c:pt idx="88122">
                  <c:v>6.8914299999999998E-2</c:v>
                </c:pt>
                <c:pt idx="88123">
                  <c:v>6.9489300000000004E-2</c:v>
                </c:pt>
                <c:pt idx="88124">
                  <c:v>7.0088600000000001E-2</c:v>
                </c:pt>
                <c:pt idx="88125">
                  <c:v>7.0710400000000007E-2</c:v>
                </c:pt>
                <c:pt idx="88126">
                  <c:v>7.1352899999999997E-2</c:v>
                </c:pt>
                <c:pt idx="88127">
                  <c:v>7.2014099999999998E-2</c:v>
                </c:pt>
                <c:pt idx="88128">
                  <c:v>7.2691800000000001E-2</c:v>
                </c:pt>
                <c:pt idx="88129">
                  <c:v>7.33843E-2</c:v>
                </c:pt>
                <c:pt idx="88130">
                  <c:v>7.4089699999999994E-2</c:v>
                </c:pt>
                <c:pt idx="88131">
                  <c:v>7.4805899999999995E-2</c:v>
                </c:pt>
                <c:pt idx="88132">
                  <c:v>7.5530700000000006E-2</c:v>
                </c:pt>
                <c:pt idx="88133">
                  <c:v>7.6262099999999999E-2</c:v>
                </c:pt>
                <c:pt idx="88134">
                  <c:v>7.6998300000000006E-2</c:v>
                </c:pt>
                <c:pt idx="88135">
                  <c:v>7.7737500000000001E-2</c:v>
                </c:pt>
                <c:pt idx="88136">
                  <c:v>7.8478199999999998E-2</c:v>
                </c:pt>
                <c:pt idx="88137">
                  <c:v>7.92186E-2</c:v>
                </c:pt>
                <c:pt idx="88138">
                  <c:v>7.9957200000000006E-2</c:v>
                </c:pt>
                <c:pt idx="88139">
                  <c:v>8.0692299999999995E-2</c:v>
                </c:pt>
                <c:pt idx="88140">
                  <c:v>8.1421900000000005E-2</c:v>
                </c:pt>
                <c:pt idx="88141">
                  <c:v>8.2143999999999995E-2</c:v>
                </c:pt>
                <c:pt idx="88142">
                  <c:v>8.2856600000000002E-2</c:v>
                </c:pt>
                <c:pt idx="88143">
                  <c:v>8.3557800000000002E-2</c:v>
                </c:pt>
                <c:pt idx="88144">
                  <c:v>8.4245799999999996E-2</c:v>
                </c:pt>
                <c:pt idx="88145">
                  <c:v>8.4918900000000005E-2</c:v>
                </c:pt>
                <c:pt idx="88146">
                  <c:v>8.5575700000000005E-2</c:v>
                </c:pt>
                <c:pt idx="88147">
                  <c:v>8.6215100000000003E-2</c:v>
                </c:pt>
                <c:pt idx="88148">
                  <c:v>8.6835499999999996E-2</c:v>
                </c:pt>
                <c:pt idx="88149">
                  <c:v>8.7435700000000005E-2</c:v>
                </c:pt>
                <c:pt idx="88150">
                  <c:v>8.8014300000000004E-2</c:v>
                </c:pt>
                <c:pt idx="88151">
                  <c:v>8.8570499999999996E-2</c:v>
                </c:pt>
                <c:pt idx="88152">
                  <c:v>8.9103299999999996E-2</c:v>
                </c:pt>
                <c:pt idx="88153">
                  <c:v>8.9611800000000005E-2</c:v>
                </c:pt>
                <c:pt idx="88154">
                  <c:v>9.00952E-2</c:v>
                </c:pt>
                <c:pt idx="88155">
                  <c:v>9.0552800000000003E-2</c:v>
                </c:pt>
                <c:pt idx="88156">
                  <c:v>9.0983999999999995E-2</c:v>
                </c:pt>
                <c:pt idx="88157">
                  <c:v>9.1388300000000006E-2</c:v>
                </c:pt>
                <c:pt idx="88158">
                  <c:v>9.1765299999999994E-2</c:v>
                </c:pt>
                <c:pt idx="88159">
                  <c:v>9.2114699999999994E-2</c:v>
                </c:pt>
                <c:pt idx="88160">
                  <c:v>9.2436000000000004E-2</c:v>
                </c:pt>
                <c:pt idx="88161">
                  <c:v>9.2729000000000006E-2</c:v>
                </c:pt>
                <c:pt idx="88162">
                  <c:v>9.2993199999999998E-2</c:v>
                </c:pt>
                <c:pt idx="88163">
                  <c:v>9.3228500000000006E-2</c:v>
                </c:pt>
                <c:pt idx="88164">
                  <c:v>9.3435199999999996E-2</c:v>
                </c:pt>
                <c:pt idx="88165">
                  <c:v>9.36139E-2</c:v>
                </c:pt>
                <c:pt idx="88166">
                  <c:v>9.3764899999999998E-2</c:v>
                </c:pt>
                <c:pt idx="88167">
                  <c:v>9.3888700000000005E-2</c:v>
                </c:pt>
                <c:pt idx="88168">
                  <c:v>9.3985700000000005E-2</c:v>
                </c:pt>
                <c:pt idx="88169">
                  <c:v>9.4056399999999998E-2</c:v>
                </c:pt>
                <c:pt idx="88170">
                  <c:v>9.4101400000000002E-2</c:v>
                </c:pt>
                <c:pt idx="88171">
                  <c:v>9.4121300000000005E-2</c:v>
                </c:pt>
                <c:pt idx="88172">
                  <c:v>9.4116900000000003E-2</c:v>
                </c:pt>
                <c:pt idx="88173">
                  <c:v>9.4089000000000006E-2</c:v>
                </c:pt>
                <c:pt idx="88174">
                  <c:v>9.4038499999999997E-2</c:v>
                </c:pt>
                <c:pt idx="88175">
                  <c:v>9.39667E-2</c:v>
                </c:pt>
                <c:pt idx="88176">
                  <c:v>9.3874700000000005E-2</c:v>
                </c:pt>
                <c:pt idx="88177">
                  <c:v>9.3764299999999995E-2</c:v>
                </c:pt>
                <c:pt idx="88178">
                  <c:v>9.3636899999999995E-2</c:v>
                </c:pt>
                <c:pt idx="88179">
                  <c:v>9.34942E-2</c:v>
                </c:pt>
                <c:pt idx="88180">
                  <c:v>9.3337600000000007E-2</c:v>
                </c:pt>
                <c:pt idx="88181">
                  <c:v>9.3168299999999996E-2</c:v>
                </c:pt>
                <c:pt idx="88182">
                  <c:v>9.2987700000000006E-2</c:v>
                </c:pt>
                <c:pt idx="88183">
                  <c:v>9.2797199999999996E-2</c:v>
                </c:pt>
                <c:pt idx="88184">
                  <c:v>9.2598299999999995E-2</c:v>
                </c:pt>
                <c:pt idx="88185">
                  <c:v>9.23924E-2</c:v>
                </c:pt>
                <c:pt idx="88186">
                  <c:v>9.2181299999999994E-2</c:v>
                </c:pt>
                <c:pt idx="88187">
                  <c:v>9.1966400000000004E-2</c:v>
                </c:pt>
                <c:pt idx="88188">
                  <c:v>9.1749499999999998E-2</c:v>
                </c:pt>
                <c:pt idx="88189">
                  <c:v>9.15324E-2</c:v>
                </c:pt>
                <c:pt idx="88190">
                  <c:v>9.1316599999999998E-2</c:v>
                </c:pt>
                <c:pt idx="88191">
                  <c:v>9.1103600000000007E-2</c:v>
                </c:pt>
                <c:pt idx="88192">
                  <c:v>9.0895100000000006E-2</c:v>
                </c:pt>
                <c:pt idx="88193">
                  <c:v>9.0692999999999996E-2</c:v>
                </c:pt>
                <c:pt idx="88194">
                  <c:v>9.0498999999999996E-2</c:v>
                </c:pt>
                <c:pt idx="88195">
                  <c:v>9.0315000000000006E-2</c:v>
                </c:pt>
                <c:pt idx="88196">
                  <c:v>9.0142799999999995E-2</c:v>
                </c:pt>
                <c:pt idx="88197">
                  <c:v>8.99842E-2</c:v>
                </c:pt>
                <c:pt idx="88198">
                  <c:v>8.9840799999999998E-2</c:v>
                </c:pt>
                <c:pt idx="88199">
                  <c:v>8.9714000000000002E-2</c:v>
                </c:pt>
                <c:pt idx="88200">
                  <c:v>8.9605000000000004E-2</c:v>
                </c:pt>
                <c:pt idx="88201">
                  <c:v>8.9515300000000006E-2</c:v>
                </c:pt>
                <c:pt idx="88202">
                  <c:v>8.9446399999999995E-2</c:v>
                </c:pt>
                <c:pt idx="88203">
                  <c:v>8.9399300000000001E-2</c:v>
                </c:pt>
                <c:pt idx="88204">
                  <c:v>8.9375200000000002E-2</c:v>
                </c:pt>
                <c:pt idx="88205">
                  <c:v>8.9375099999999999E-2</c:v>
                </c:pt>
                <c:pt idx="88206">
                  <c:v>8.9399699999999999E-2</c:v>
                </c:pt>
                <c:pt idx="88207">
                  <c:v>8.9450000000000002E-2</c:v>
                </c:pt>
                <c:pt idx="88208">
                  <c:v>8.9526900000000006E-2</c:v>
                </c:pt>
                <c:pt idx="88209">
                  <c:v>8.96314E-2</c:v>
                </c:pt>
                <c:pt idx="88210">
                  <c:v>8.9764300000000005E-2</c:v>
                </c:pt>
                <c:pt idx="88211">
                  <c:v>8.9926300000000001E-2</c:v>
                </c:pt>
                <c:pt idx="88212">
                  <c:v>9.0118000000000004E-2</c:v>
                </c:pt>
                <c:pt idx="88213">
                  <c:v>9.0339900000000001E-2</c:v>
                </c:pt>
                <c:pt idx="88214">
                  <c:v>9.0592500000000006E-2</c:v>
                </c:pt>
                <c:pt idx="88215">
                  <c:v>9.0876100000000001E-2</c:v>
                </c:pt>
                <c:pt idx="88216">
                  <c:v>9.1190900000000005E-2</c:v>
                </c:pt>
                <c:pt idx="88217">
                  <c:v>9.1536999999999993E-2</c:v>
                </c:pt>
                <c:pt idx="88218">
                  <c:v>9.1914399999999993E-2</c:v>
                </c:pt>
                <c:pt idx="88219">
                  <c:v>9.2323100000000005E-2</c:v>
                </c:pt>
                <c:pt idx="88220">
                  <c:v>9.2762999999999998E-2</c:v>
                </c:pt>
                <c:pt idx="88221">
                  <c:v>9.32336E-2</c:v>
                </c:pt>
                <c:pt idx="88222">
                  <c:v>9.3734700000000004E-2</c:v>
                </c:pt>
                <c:pt idx="88223">
                  <c:v>9.4266199999999994E-2</c:v>
                </c:pt>
                <c:pt idx="88224">
                  <c:v>9.4827900000000007E-2</c:v>
                </c:pt>
                <c:pt idx="88225">
                  <c:v>9.5419699999999996E-2</c:v>
                </c:pt>
                <c:pt idx="88226">
                  <c:v>9.6041000000000001E-2</c:v>
                </c:pt>
                <c:pt idx="88227">
                  <c:v>9.6690999999999999E-2</c:v>
                </c:pt>
                <c:pt idx="88228">
                  <c:v>9.73691E-2</c:v>
                </c:pt>
                <c:pt idx="88229">
                  <c:v>9.8074700000000001E-2</c:v>
                </c:pt>
                <c:pt idx="88230">
                  <c:v>9.8807000000000006E-2</c:v>
                </c:pt>
                <c:pt idx="88231">
                  <c:v>9.9565299999999995E-2</c:v>
                </c:pt>
                <c:pt idx="88232">
                  <c:v>0.10034899999999999</c:v>
                </c:pt>
                <c:pt idx="88233">
                  <c:v>0.101157</c:v>
                </c:pt>
                <c:pt idx="88234">
                  <c:v>0.101988</c:v>
                </c:pt>
                <c:pt idx="88235">
                  <c:v>0.102842</c:v>
                </c:pt>
                <c:pt idx="88236">
                  <c:v>0.103718</c:v>
                </c:pt>
                <c:pt idx="88237">
                  <c:v>0.104613</c:v>
                </c:pt>
                <c:pt idx="88238">
                  <c:v>0.105529</c:v>
                </c:pt>
                <c:pt idx="88239">
                  <c:v>0.106463</c:v>
                </c:pt>
                <c:pt idx="88240">
                  <c:v>0.107415</c:v>
                </c:pt>
                <c:pt idx="88241">
                  <c:v>0.10838299999999999</c:v>
                </c:pt>
                <c:pt idx="88242">
                  <c:v>0.109365</c:v>
                </c:pt>
                <c:pt idx="88243">
                  <c:v>0.110361</c:v>
                </c:pt>
                <c:pt idx="88244">
                  <c:v>0.11136799999999999</c:v>
                </c:pt>
                <c:pt idx="88245">
                  <c:v>0.112386</c:v>
                </c:pt>
                <c:pt idx="88246">
                  <c:v>0.113412</c:v>
                </c:pt>
                <c:pt idx="88247">
                  <c:v>0.11444699999999999</c:v>
                </c:pt>
                <c:pt idx="88248">
                  <c:v>0.11548799999999999</c:v>
                </c:pt>
                <c:pt idx="88249">
                  <c:v>0.116534</c:v>
                </c:pt>
                <c:pt idx="88250">
                  <c:v>0.11758399999999999</c:v>
                </c:pt>
                <c:pt idx="88251">
                  <c:v>0.118634</c:v>
                </c:pt>
                <c:pt idx="88252">
                  <c:v>0.119685</c:v>
                </c:pt>
                <c:pt idx="88253">
                  <c:v>0.12073399999999999</c:v>
                </c:pt>
                <c:pt idx="88254">
                  <c:v>0.12178</c:v>
                </c:pt>
                <c:pt idx="88255">
                  <c:v>0.122823</c:v>
                </c:pt>
                <c:pt idx="88256">
                  <c:v>0.12386</c:v>
                </c:pt>
                <c:pt idx="88257">
                  <c:v>0.12489</c:v>
                </c:pt>
                <c:pt idx="88258">
                  <c:v>0.125913</c:v>
                </c:pt>
                <c:pt idx="88259">
                  <c:v>0.12692600000000001</c:v>
                </c:pt>
                <c:pt idx="88260">
                  <c:v>0.12792799999999999</c:v>
                </c:pt>
                <c:pt idx="88261">
                  <c:v>0.12891900000000001</c:v>
                </c:pt>
                <c:pt idx="88262">
                  <c:v>0.12989800000000001</c:v>
                </c:pt>
                <c:pt idx="88263">
                  <c:v>0.13086300000000001</c:v>
                </c:pt>
                <c:pt idx="88264">
                  <c:v>0.13181499999999999</c:v>
                </c:pt>
                <c:pt idx="88265">
                  <c:v>0.13275200000000001</c:v>
                </c:pt>
                <c:pt idx="88266">
                  <c:v>0.13367299999999999</c:v>
                </c:pt>
                <c:pt idx="88267">
                  <c:v>0.134576</c:v>
                </c:pt>
                <c:pt idx="88268">
                  <c:v>0.135461</c:v>
                </c:pt>
                <c:pt idx="88269">
                  <c:v>0.136326</c:v>
                </c:pt>
                <c:pt idx="88270">
                  <c:v>0.13716800000000001</c:v>
                </c:pt>
                <c:pt idx="88271">
                  <c:v>0.137988</c:v>
                </c:pt>
                <c:pt idx="88272">
                  <c:v>0.13878299999999999</c:v>
                </c:pt>
                <c:pt idx="88273">
                  <c:v>0.13955200000000001</c:v>
                </c:pt>
                <c:pt idx="88274">
                  <c:v>0.140294</c:v>
                </c:pt>
                <c:pt idx="88275">
                  <c:v>0.14100799999999999</c:v>
                </c:pt>
                <c:pt idx="88276">
                  <c:v>0.14169300000000001</c:v>
                </c:pt>
                <c:pt idx="88277">
                  <c:v>0.142347</c:v>
                </c:pt>
                <c:pt idx="88278">
                  <c:v>0.14296800000000001</c:v>
                </c:pt>
                <c:pt idx="88279">
                  <c:v>0.14355599999999999</c:v>
                </c:pt>
                <c:pt idx="88280">
                  <c:v>0.14410899999999999</c:v>
                </c:pt>
                <c:pt idx="88281">
                  <c:v>0.14462700000000001</c:v>
                </c:pt>
                <c:pt idx="88282">
                  <c:v>0.14510799999999999</c:v>
                </c:pt>
                <c:pt idx="88283">
                  <c:v>0.14555199999999999</c:v>
                </c:pt>
                <c:pt idx="88284">
                  <c:v>0.145958</c:v>
                </c:pt>
                <c:pt idx="88285">
                  <c:v>0.14632500000000001</c:v>
                </c:pt>
                <c:pt idx="88286">
                  <c:v>0.146651</c:v>
                </c:pt>
                <c:pt idx="88287">
                  <c:v>0.14693700000000001</c:v>
                </c:pt>
                <c:pt idx="88288">
                  <c:v>0.14718000000000001</c:v>
                </c:pt>
                <c:pt idx="88289">
                  <c:v>0.14738000000000001</c:v>
                </c:pt>
                <c:pt idx="88290">
                  <c:v>0.147536</c:v>
                </c:pt>
                <c:pt idx="88291">
                  <c:v>0.147646</c:v>
                </c:pt>
                <c:pt idx="88292">
                  <c:v>0.14771000000000001</c:v>
                </c:pt>
                <c:pt idx="88293">
                  <c:v>0.147727</c:v>
                </c:pt>
                <c:pt idx="88294">
                  <c:v>0.14769599999999999</c:v>
                </c:pt>
                <c:pt idx="88295">
                  <c:v>0.147614</c:v>
                </c:pt>
                <c:pt idx="88296">
                  <c:v>0.147483</c:v>
                </c:pt>
                <c:pt idx="88297">
                  <c:v>0.14730099999999999</c:v>
                </c:pt>
                <c:pt idx="88298">
                  <c:v>0.147068</c:v>
                </c:pt>
                <c:pt idx="88299">
                  <c:v>0.146782</c:v>
                </c:pt>
                <c:pt idx="88300">
                  <c:v>0.14644299999999999</c:v>
                </c:pt>
                <c:pt idx="88301">
                  <c:v>0.14605000000000001</c:v>
                </c:pt>
                <c:pt idx="88302">
                  <c:v>0.14560300000000001</c:v>
                </c:pt>
                <c:pt idx="88303">
                  <c:v>0.14510100000000001</c:v>
                </c:pt>
                <c:pt idx="88304">
                  <c:v>0.144543</c:v>
                </c:pt>
                <c:pt idx="88305">
                  <c:v>0.14393</c:v>
                </c:pt>
                <c:pt idx="88306">
                  <c:v>0.14326</c:v>
                </c:pt>
                <c:pt idx="88307">
                  <c:v>0.14253399999999999</c:v>
                </c:pt>
                <c:pt idx="88308">
                  <c:v>0.14175099999999999</c:v>
                </c:pt>
                <c:pt idx="88309">
                  <c:v>0.14091000000000001</c:v>
                </c:pt>
                <c:pt idx="88310">
                  <c:v>0.140012</c:v>
                </c:pt>
                <c:pt idx="88311">
                  <c:v>0.13905600000000001</c:v>
                </c:pt>
                <c:pt idx="88312">
                  <c:v>0.138043</c:v>
                </c:pt>
                <c:pt idx="88313">
                  <c:v>0.13697400000000001</c:v>
                </c:pt>
                <c:pt idx="88314">
                  <c:v>0.135847</c:v>
                </c:pt>
                <c:pt idx="88315">
                  <c:v>0.13466500000000001</c:v>
                </c:pt>
                <c:pt idx="88316">
                  <c:v>0.13342599999999999</c:v>
                </c:pt>
                <c:pt idx="88317">
                  <c:v>0.132132</c:v>
                </c:pt>
                <c:pt idx="88318">
                  <c:v>0.13078300000000001</c:v>
                </c:pt>
                <c:pt idx="88319">
                  <c:v>0.12938</c:v>
                </c:pt>
                <c:pt idx="88320">
                  <c:v>0.12792400000000001</c:v>
                </c:pt>
                <c:pt idx="88321">
                  <c:v>0.126415</c:v>
                </c:pt>
                <c:pt idx="88322">
                  <c:v>0.12485400000000001</c:v>
                </c:pt>
                <c:pt idx="88323">
                  <c:v>0.12324300000000001</c:v>
                </c:pt>
                <c:pt idx="88324">
                  <c:v>0.121582</c:v>
                </c:pt>
                <c:pt idx="88325">
                  <c:v>0.11987399999999999</c:v>
                </c:pt>
                <c:pt idx="88326">
                  <c:v>0.118119</c:v>
                </c:pt>
                <c:pt idx="88327">
                  <c:v>0.11631900000000001</c:v>
                </c:pt>
                <c:pt idx="88328">
                  <c:v>0.114477</c:v>
                </c:pt>
                <c:pt idx="88329">
                  <c:v>0.112593</c:v>
                </c:pt>
                <c:pt idx="88330">
                  <c:v>0.110668</c:v>
                </c:pt>
                <c:pt idx="88331">
                  <c:v>0.108704</c:v>
                </c:pt>
                <c:pt idx="88332">
                  <c:v>0.10670300000000001</c:v>
                </c:pt>
                <c:pt idx="88333">
                  <c:v>0.104667</c:v>
                </c:pt>
                <c:pt idx="88334">
                  <c:v>0.10259799999999999</c:v>
                </c:pt>
                <c:pt idx="88335">
                  <c:v>0.100499</c:v>
                </c:pt>
                <c:pt idx="88336">
                  <c:v>9.8372500000000002E-2</c:v>
                </c:pt>
                <c:pt idx="88337">
                  <c:v>9.6219299999999994E-2</c:v>
                </c:pt>
                <c:pt idx="88338">
                  <c:v>9.40415E-2</c:v>
                </c:pt>
                <c:pt idx="88339">
                  <c:v>9.1841300000000001E-2</c:v>
                </c:pt>
                <c:pt idx="88340">
                  <c:v>8.9621699999999999E-2</c:v>
                </c:pt>
                <c:pt idx="88341">
                  <c:v>8.7385500000000005E-2</c:v>
                </c:pt>
                <c:pt idx="88342">
                  <c:v>8.51354E-2</c:v>
                </c:pt>
                <c:pt idx="88343">
                  <c:v>8.2874199999999995E-2</c:v>
                </c:pt>
                <c:pt idx="88344">
                  <c:v>8.0604999999999996E-2</c:v>
                </c:pt>
                <c:pt idx="88345">
                  <c:v>7.83306E-2</c:v>
                </c:pt>
                <c:pt idx="88346">
                  <c:v>7.6053700000000002E-2</c:v>
                </c:pt>
                <c:pt idx="88347">
                  <c:v>7.3776900000000006E-2</c:v>
                </c:pt>
                <c:pt idx="88348">
                  <c:v>7.15036E-2</c:v>
                </c:pt>
                <c:pt idx="88349">
                  <c:v>6.9237000000000007E-2</c:v>
                </c:pt>
                <c:pt idx="88350">
                  <c:v>6.6981399999999996E-2</c:v>
                </c:pt>
                <c:pt idx="88351">
                  <c:v>6.4741000000000007E-2</c:v>
                </c:pt>
                <c:pt idx="88352">
                  <c:v>6.2519099999999994E-2</c:v>
                </c:pt>
                <c:pt idx="88353">
                  <c:v>6.0317700000000002E-2</c:v>
                </c:pt>
                <c:pt idx="88354">
                  <c:v>5.81389E-2</c:v>
                </c:pt>
                <c:pt idx="88355">
                  <c:v>5.5985600000000003E-2</c:v>
                </c:pt>
                <c:pt idx="88356">
                  <c:v>5.3860499999999999E-2</c:v>
                </c:pt>
                <c:pt idx="88357">
                  <c:v>5.1765800000000001E-2</c:v>
                </c:pt>
                <c:pt idx="88358">
                  <c:v>4.9703900000000002E-2</c:v>
                </c:pt>
                <c:pt idx="88359">
                  <c:v>4.7677499999999998E-2</c:v>
                </c:pt>
                <c:pt idx="88360">
                  <c:v>4.5689100000000003E-2</c:v>
                </c:pt>
                <c:pt idx="88361">
                  <c:v>4.3740800000000003E-2</c:v>
                </c:pt>
                <c:pt idx="88362">
                  <c:v>4.1834900000000001E-2</c:v>
                </c:pt>
                <c:pt idx="88363">
                  <c:v>3.9973300000000003E-2</c:v>
                </c:pt>
                <c:pt idx="88364">
                  <c:v>3.81581E-2</c:v>
                </c:pt>
                <c:pt idx="88365">
                  <c:v>3.6390499999999999E-2</c:v>
                </c:pt>
                <c:pt idx="88366">
                  <c:v>3.4672099999999997E-2</c:v>
                </c:pt>
                <c:pt idx="88367">
                  <c:v>3.3004600000000002E-2</c:v>
                </c:pt>
                <c:pt idx="88368">
                  <c:v>3.1389899999999998E-2</c:v>
                </c:pt>
                <c:pt idx="88369">
                  <c:v>2.9829700000000001E-2</c:v>
                </c:pt>
                <c:pt idx="88370">
                  <c:v>2.83255E-2</c:v>
                </c:pt>
                <c:pt idx="88371">
                  <c:v>2.6878699999999998E-2</c:v>
                </c:pt>
                <c:pt idx="88372">
                  <c:v>2.5490700000000002E-2</c:v>
                </c:pt>
                <c:pt idx="88373">
                  <c:v>2.4163E-2</c:v>
                </c:pt>
                <c:pt idx="88374">
                  <c:v>2.28965E-2</c:v>
                </c:pt>
                <c:pt idx="88375">
                  <c:v>2.16919E-2</c:v>
                </c:pt>
                <c:pt idx="88376">
                  <c:v>2.0549600000000001E-2</c:v>
                </c:pt>
                <c:pt idx="88377">
                  <c:v>1.94702E-2</c:v>
                </c:pt>
                <c:pt idx="88378">
                  <c:v>1.8454000000000002E-2</c:v>
                </c:pt>
                <c:pt idx="88379">
                  <c:v>1.7501300000000001E-2</c:v>
                </c:pt>
                <c:pt idx="88380">
                  <c:v>1.6611999999999998E-2</c:v>
                </c:pt>
                <c:pt idx="88381">
                  <c:v>1.5786100000000001E-2</c:v>
                </c:pt>
                <c:pt idx="88382">
                  <c:v>1.50232E-2</c:v>
                </c:pt>
                <c:pt idx="88383">
                  <c:v>1.4323000000000001E-2</c:v>
                </c:pt>
                <c:pt idx="88384">
                  <c:v>1.36849E-2</c:v>
                </c:pt>
                <c:pt idx="88385">
                  <c:v>1.3108399999999999E-2</c:v>
                </c:pt>
                <c:pt idx="88386">
                  <c:v>1.25925E-2</c:v>
                </c:pt>
                <c:pt idx="88387">
                  <c:v>1.21362E-2</c:v>
                </c:pt>
                <c:pt idx="88388">
                  <c:v>1.17383E-2</c:v>
                </c:pt>
                <c:pt idx="88389">
                  <c:v>1.1397900000000001E-2</c:v>
                </c:pt>
                <c:pt idx="88390">
                  <c:v>1.11136E-2</c:v>
                </c:pt>
                <c:pt idx="88391">
                  <c:v>1.0883800000000001E-2</c:v>
                </c:pt>
                <c:pt idx="88392">
                  <c:v>1.07072E-2</c:v>
                </c:pt>
                <c:pt idx="88393">
                  <c:v>1.05822E-2</c:v>
                </c:pt>
                <c:pt idx="88394">
                  <c:v>1.05071E-2</c:v>
                </c:pt>
                <c:pt idx="88395">
                  <c:v>1.04803E-2</c:v>
                </c:pt>
                <c:pt idx="88396">
                  <c:v>1.0499400000000001E-2</c:v>
                </c:pt>
                <c:pt idx="88397">
                  <c:v>1.0562200000000001E-2</c:v>
                </c:pt>
                <c:pt idx="88398">
                  <c:v>1.0666500000000001E-2</c:v>
                </c:pt>
                <c:pt idx="88399">
                  <c:v>1.0810699999999999E-2</c:v>
                </c:pt>
                <c:pt idx="88400">
                  <c:v>1.09926E-2</c:v>
                </c:pt>
                <c:pt idx="88401">
                  <c:v>1.1210299999999999E-2</c:v>
                </c:pt>
                <c:pt idx="88402">
                  <c:v>1.1461499999999999E-2</c:v>
                </c:pt>
                <c:pt idx="88403">
                  <c:v>1.1743999999999999E-2</c:v>
                </c:pt>
                <c:pt idx="88404">
                  <c:v>1.20558E-2</c:v>
                </c:pt>
                <c:pt idx="88405">
                  <c:v>1.23943E-2</c:v>
                </c:pt>
                <c:pt idx="88406">
                  <c:v>1.27571E-2</c:v>
                </c:pt>
                <c:pt idx="88407">
                  <c:v>1.3141999999999999E-2</c:v>
                </c:pt>
                <c:pt idx="88408">
                  <c:v>1.35464E-2</c:v>
                </c:pt>
                <c:pt idx="88409">
                  <c:v>1.39679E-2</c:v>
                </c:pt>
                <c:pt idx="88410">
                  <c:v>1.4403900000000001E-2</c:v>
                </c:pt>
                <c:pt idx="88411">
                  <c:v>1.48518E-2</c:v>
                </c:pt>
                <c:pt idx="88412">
                  <c:v>1.5309700000000001E-2</c:v>
                </c:pt>
                <c:pt idx="88413">
                  <c:v>1.5775500000000001E-2</c:v>
                </c:pt>
                <c:pt idx="88414">
                  <c:v>1.62472E-2</c:v>
                </c:pt>
                <c:pt idx="88415">
                  <c:v>1.6722399999999998E-2</c:v>
                </c:pt>
                <c:pt idx="88416">
                  <c:v>1.7199200000000001E-2</c:v>
                </c:pt>
                <c:pt idx="88417">
                  <c:v>1.7675199999999999E-2</c:v>
                </c:pt>
                <c:pt idx="88418">
                  <c:v>1.8148000000000001E-2</c:v>
                </c:pt>
                <c:pt idx="88419">
                  <c:v>1.8615699999999999E-2</c:v>
                </c:pt>
                <c:pt idx="88420">
                  <c:v>1.9076300000000001E-2</c:v>
                </c:pt>
                <c:pt idx="88421">
                  <c:v>1.9528299999999998E-2</c:v>
                </c:pt>
                <c:pt idx="88422">
                  <c:v>1.9970399999999999E-2</c:v>
                </c:pt>
                <c:pt idx="88423">
                  <c:v>2.0401200000000001E-2</c:v>
                </c:pt>
                <c:pt idx="88424">
                  <c:v>2.0818799999999998E-2</c:v>
                </c:pt>
                <c:pt idx="88425">
                  <c:v>2.12211E-2</c:v>
                </c:pt>
                <c:pt idx="88426">
                  <c:v>2.1606400000000001E-2</c:v>
                </c:pt>
                <c:pt idx="88427">
                  <c:v>2.1973800000000002E-2</c:v>
                </c:pt>
                <c:pt idx="88428">
                  <c:v>2.23223E-2</c:v>
                </c:pt>
                <c:pt idx="88429">
                  <c:v>2.2650900000000002E-2</c:v>
                </c:pt>
                <c:pt idx="88430">
                  <c:v>2.2958699999999999E-2</c:v>
                </c:pt>
                <c:pt idx="88431">
                  <c:v>2.32453E-2</c:v>
                </c:pt>
                <c:pt idx="88432">
                  <c:v>2.351E-2</c:v>
                </c:pt>
                <c:pt idx="88433">
                  <c:v>2.3752100000000002E-2</c:v>
                </c:pt>
                <c:pt idx="88434">
                  <c:v>2.3970700000000001E-2</c:v>
                </c:pt>
                <c:pt idx="88435">
                  <c:v>2.4165099999999998E-2</c:v>
                </c:pt>
                <c:pt idx="88436">
                  <c:v>2.43354E-2</c:v>
                </c:pt>
                <c:pt idx="88437">
                  <c:v>2.4482400000000001E-2</c:v>
                </c:pt>
                <c:pt idx="88438">
                  <c:v>2.46071E-2</c:v>
                </c:pt>
                <c:pt idx="88439">
                  <c:v>2.4710699999999999E-2</c:v>
                </c:pt>
                <c:pt idx="88440">
                  <c:v>2.4792399999999999E-2</c:v>
                </c:pt>
                <c:pt idx="88441">
                  <c:v>2.4851100000000001E-2</c:v>
                </c:pt>
                <c:pt idx="88442">
                  <c:v>2.4887200000000002E-2</c:v>
                </c:pt>
                <c:pt idx="88443">
                  <c:v>2.4901400000000001E-2</c:v>
                </c:pt>
                <c:pt idx="88444">
                  <c:v>2.4894099999999999E-2</c:v>
                </c:pt>
                <c:pt idx="88445">
                  <c:v>2.4865700000000001E-2</c:v>
                </c:pt>
                <c:pt idx="88446">
                  <c:v>2.48168E-2</c:v>
                </c:pt>
                <c:pt idx="88447">
                  <c:v>2.47484E-2</c:v>
                </c:pt>
                <c:pt idx="88448">
                  <c:v>2.46614E-2</c:v>
                </c:pt>
                <c:pt idx="88449">
                  <c:v>2.45563E-2</c:v>
                </c:pt>
                <c:pt idx="88450">
                  <c:v>2.44341E-2</c:v>
                </c:pt>
                <c:pt idx="88451">
                  <c:v>2.4295500000000001E-2</c:v>
                </c:pt>
                <c:pt idx="88452">
                  <c:v>2.4141200000000002E-2</c:v>
                </c:pt>
                <c:pt idx="88453">
                  <c:v>2.3972299999999998E-2</c:v>
                </c:pt>
                <c:pt idx="88454">
                  <c:v>2.3789999999999999E-2</c:v>
                </c:pt>
                <c:pt idx="88455">
                  <c:v>2.3595700000000001E-2</c:v>
                </c:pt>
                <c:pt idx="88456">
                  <c:v>2.3390999999999999E-2</c:v>
                </c:pt>
                <c:pt idx="88457">
                  <c:v>2.3177300000000001E-2</c:v>
                </c:pt>
                <c:pt idx="88458">
                  <c:v>2.2955699999999999E-2</c:v>
                </c:pt>
                <c:pt idx="88459">
                  <c:v>2.2728100000000001E-2</c:v>
                </c:pt>
                <c:pt idx="88460">
                  <c:v>2.2496499999999999E-2</c:v>
                </c:pt>
                <c:pt idx="88461">
                  <c:v>2.2262799999999999E-2</c:v>
                </c:pt>
                <c:pt idx="88462">
                  <c:v>2.2028800000000001E-2</c:v>
                </c:pt>
                <c:pt idx="88463">
                  <c:v>2.1796200000000002E-2</c:v>
                </c:pt>
                <c:pt idx="88464">
                  <c:v>2.1566599999999998E-2</c:v>
                </c:pt>
                <c:pt idx="88465">
                  <c:v>2.13419E-2</c:v>
                </c:pt>
                <c:pt idx="88466">
                  <c:v>2.1123800000000002E-2</c:v>
                </c:pt>
                <c:pt idx="88467">
                  <c:v>2.09144E-2</c:v>
                </c:pt>
                <c:pt idx="88468">
                  <c:v>2.0715299999999999E-2</c:v>
                </c:pt>
                <c:pt idx="88469">
                  <c:v>2.0528299999999999E-2</c:v>
                </c:pt>
                <c:pt idx="88470">
                  <c:v>2.0355100000000001E-2</c:v>
                </c:pt>
                <c:pt idx="88471">
                  <c:v>2.0197199999999998E-2</c:v>
                </c:pt>
                <c:pt idx="88472">
                  <c:v>2.0056399999999999E-2</c:v>
                </c:pt>
                <c:pt idx="88473">
                  <c:v>1.9934400000000001E-2</c:v>
                </c:pt>
                <c:pt idx="88474">
                  <c:v>1.9832700000000002E-2</c:v>
                </c:pt>
                <c:pt idx="88475">
                  <c:v>1.9753199999999999E-2</c:v>
                </c:pt>
                <c:pt idx="88476">
                  <c:v>1.96975E-2</c:v>
                </c:pt>
                <c:pt idx="88477">
                  <c:v>1.9666900000000001E-2</c:v>
                </c:pt>
                <c:pt idx="88478">
                  <c:v>1.9662800000000001E-2</c:v>
                </c:pt>
                <c:pt idx="88479">
                  <c:v>1.9686499999999999E-2</c:v>
                </c:pt>
                <c:pt idx="88480">
                  <c:v>1.97396E-2</c:v>
                </c:pt>
                <c:pt idx="88481">
                  <c:v>1.9823199999999999E-2</c:v>
                </c:pt>
                <c:pt idx="88482">
                  <c:v>1.9938899999999999E-2</c:v>
                </c:pt>
                <c:pt idx="88483">
                  <c:v>2.00877E-2</c:v>
                </c:pt>
                <c:pt idx="88484">
                  <c:v>2.0270799999999999E-2</c:v>
                </c:pt>
                <c:pt idx="88485">
                  <c:v>2.0489E-2</c:v>
                </c:pt>
                <c:pt idx="88486">
                  <c:v>2.07431E-2</c:v>
                </c:pt>
                <c:pt idx="88487">
                  <c:v>2.1034000000000001E-2</c:v>
                </c:pt>
                <c:pt idx="88488">
                  <c:v>2.1362699999999998E-2</c:v>
                </c:pt>
                <c:pt idx="88489">
                  <c:v>2.1730099999999999E-2</c:v>
                </c:pt>
                <c:pt idx="88490">
                  <c:v>2.2136800000000002E-2</c:v>
                </c:pt>
                <c:pt idx="88491">
                  <c:v>2.2583499999999999E-2</c:v>
                </c:pt>
                <c:pt idx="88492">
                  <c:v>2.30706E-2</c:v>
                </c:pt>
                <c:pt idx="88493">
                  <c:v>2.3598299999999999E-2</c:v>
                </c:pt>
                <c:pt idx="88494">
                  <c:v>2.41672E-2</c:v>
                </c:pt>
                <c:pt idx="88495">
                  <c:v>2.4777400000000002E-2</c:v>
                </c:pt>
                <c:pt idx="88496">
                  <c:v>2.5428900000000001E-2</c:v>
                </c:pt>
                <c:pt idx="88497">
                  <c:v>2.6121700000000001E-2</c:v>
                </c:pt>
                <c:pt idx="88498">
                  <c:v>2.68557E-2</c:v>
                </c:pt>
                <c:pt idx="88499">
                  <c:v>2.76309E-2</c:v>
                </c:pt>
                <c:pt idx="88500">
                  <c:v>2.8447099999999999E-2</c:v>
                </c:pt>
                <c:pt idx="88501">
                  <c:v>2.9304E-2</c:v>
                </c:pt>
                <c:pt idx="88502">
                  <c:v>3.0201100000000002E-2</c:v>
                </c:pt>
                <c:pt idx="88503">
                  <c:v>3.1137999999999999E-2</c:v>
                </c:pt>
                <c:pt idx="88504">
                  <c:v>3.2113900000000001E-2</c:v>
                </c:pt>
                <c:pt idx="88505">
                  <c:v>3.3128100000000001E-2</c:v>
                </c:pt>
                <c:pt idx="88506">
                  <c:v>3.41797E-2</c:v>
                </c:pt>
                <c:pt idx="88507">
                  <c:v>3.5268000000000001E-2</c:v>
                </c:pt>
                <c:pt idx="88508">
                  <c:v>3.6392000000000001E-2</c:v>
                </c:pt>
                <c:pt idx="88509">
                  <c:v>3.7550899999999998E-2</c:v>
                </c:pt>
                <c:pt idx="88510">
                  <c:v>3.8743899999999998E-2</c:v>
                </c:pt>
                <c:pt idx="88511">
                  <c:v>3.9969600000000001E-2</c:v>
                </c:pt>
                <c:pt idx="88512">
                  <c:v>4.1226499999999999E-2</c:v>
                </c:pt>
                <c:pt idx="88513">
                  <c:v>4.2512899999999999E-2</c:v>
                </c:pt>
                <c:pt idx="88514">
                  <c:v>4.3827199999999997E-2</c:v>
                </c:pt>
                <c:pt idx="88515">
                  <c:v>4.5168E-2</c:v>
                </c:pt>
                <c:pt idx="88516">
                  <c:v>4.6533499999999998E-2</c:v>
                </c:pt>
                <c:pt idx="88517">
                  <c:v>4.7921900000000003E-2</c:v>
                </c:pt>
                <c:pt idx="88518">
                  <c:v>4.9331300000000002E-2</c:v>
                </c:pt>
                <c:pt idx="88519">
                  <c:v>5.0759800000000001E-2</c:v>
                </c:pt>
                <c:pt idx="88520">
                  <c:v>5.2205399999999999E-2</c:v>
                </c:pt>
                <c:pt idx="88521">
                  <c:v>5.36658E-2</c:v>
                </c:pt>
                <c:pt idx="88522">
                  <c:v>5.5138899999999998E-2</c:v>
                </c:pt>
                <c:pt idx="88523">
                  <c:v>5.6622199999999998E-2</c:v>
                </c:pt>
                <c:pt idx="88524">
                  <c:v>5.8113600000000001E-2</c:v>
                </c:pt>
                <c:pt idx="88525">
                  <c:v>5.9610999999999997E-2</c:v>
                </c:pt>
                <c:pt idx="88526">
                  <c:v>6.1112E-2</c:v>
                </c:pt>
                <c:pt idx="88527">
                  <c:v>6.2614199999999995E-2</c:v>
                </c:pt>
                <c:pt idx="88528">
                  <c:v>6.4114900000000002E-2</c:v>
                </c:pt>
                <c:pt idx="88529">
                  <c:v>6.5611799999999998E-2</c:v>
                </c:pt>
                <c:pt idx="88530">
                  <c:v>6.7102400000000006E-2</c:v>
                </c:pt>
                <c:pt idx="88531">
                  <c:v>6.8584400000000004E-2</c:v>
                </c:pt>
                <c:pt idx="88532">
                  <c:v>7.0055099999999995E-2</c:v>
                </c:pt>
                <c:pt idx="88533">
                  <c:v>7.1511900000000003E-2</c:v>
                </c:pt>
                <c:pt idx="88534">
                  <c:v>7.2952199999999995E-2</c:v>
                </c:pt>
                <c:pt idx="88535">
                  <c:v>7.4373400000000006E-2</c:v>
                </c:pt>
                <c:pt idx="88536">
                  <c:v>7.5772999999999993E-2</c:v>
                </c:pt>
                <c:pt idx="88537">
                  <c:v>7.7148099999999997E-2</c:v>
                </c:pt>
                <c:pt idx="88538">
                  <c:v>7.8495899999999993E-2</c:v>
                </c:pt>
                <c:pt idx="88539">
                  <c:v>7.9813599999999998E-2</c:v>
                </c:pt>
                <c:pt idx="88540">
                  <c:v>8.1098400000000001E-2</c:v>
                </c:pt>
                <c:pt idx="88541">
                  <c:v>8.2347699999999996E-2</c:v>
                </c:pt>
                <c:pt idx="88542">
                  <c:v>8.3558900000000005E-2</c:v>
                </c:pt>
                <c:pt idx="88543">
                  <c:v>8.4729700000000005E-2</c:v>
                </c:pt>
                <c:pt idx="88544">
                  <c:v>8.58574E-2</c:v>
                </c:pt>
                <c:pt idx="88545">
                  <c:v>8.6939600000000006E-2</c:v>
                </c:pt>
                <c:pt idx="88546">
                  <c:v>8.7973800000000005E-2</c:v>
                </c:pt>
                <c:pt idx="88547">
                  <c:v>8.8957700000000001E-2</c:v>
                </c:pt>
                <c:pt idx="88548">
                  <c:v>8.9888899999999994E-2</c:v>
                </c:pt>
                <c:pt idx="88549">
                  <c:v>9.0765200000000004E-2</c:v>
                </c:pt>
                <c:pt idx="88550">
                  <c:v>9.1584600000000002E-2</c:v>
                </c:pt>
                <c:pt idx="88551">
                  <c:v>9.2344399999999993E-2</c:v>
                </c:pt>
                <c:pt idx="88552">
                  <c:v>9.30425E-2</c:v>
                </c:pt>
                <c:pt idx="88553">
                  <c:v>9.3676800000000005E-2</c:v>
                </c:pt>
                <c:pt idx="88554">
                  <c:v>9.4245499999999996E-2</c:v>
                </c:pt>
                <c:pt idx="88555">
                  <c:v>9.4746899999999995E-2</c:v>
                </c:pt>
                <c:pt idx="88556">
                  <c:v>9.5179100000000003E-2</c:v>
                </c:pt>
                <c:pt idx="88557">
                  <c:v>9.55405E-2</c:v>
                </c:pt>
                <c:pt idx="88558">
                  <c:v>9.5829300000000006E-2</c:v>
                </c:pt>
                <c:pt idx="88559">
                  <c:v>9.6043799999999999E-2</c:v>
                </c:pt>
                <c:pt idx="88560">
                  <c:v>9.6182900000000002E-2</c:v>
                </c:pt>
                <c:pt idx="88561">
                  <c:v>9.6245399999999995E-2</c:v>
                </c:pt>
                <c:pt idx="88562">
                  <c:v>9.6229999999999996E-2</c:v>
                </c:pt>
                <c:pt idx="88563">
                  <c:v>9.6135499999999999E-2</c:v>
                </c:pt>
                <c:pt idx="88564">
                  <c:v>9.5961000000000005E-2</c:v>
                </c:pt>
                <c:pt idx="88565">
                  <c:v>9.5705499999999999E-2</c:v>
                </c:pt>
                <c:pt idx="88566">
                  <c:v>9.5368300000000003E-2</c:v>
                </c:pt>
                <c:pt idx="88567">
                  <c:v>9.4948599999999994E-2</c:v>
                </c:pt>
                <c:pt idx="88568">
                  <c:v>9.4445600000000005E-2</c:v>
                </c:pt>
                <c:pt idx="88569">
                  <c:v>9.3858700000000003E-2</c:v>
                </c:pt>
                <c:pt idx="88570">
                  <c:v>9.3187599999999995E-2</c:v>
                </c:pt>
                <c:pt idx="88571">
                  <c:v>9.2432299999999995E-2</c:v>
                </c:pt>
                <c:pt idx="88572">
                  <c:v>9.1592499999999993E-2</c:v>
                </c:pt>
                <c:pt idx="88573">
                  <c:v>9.0668100000000001E-2</c:v>
                </c:pt>
                <c:pt idx="88574">
                  <c:v>8.96594E-2</c:v>
                </c:pt>
                <c:pt idx="88575">
                  <c:v>8.8566500000000006E-2</c:v>
                </c:pt>
                <c:pt idx="88576">
                  <c:v>8.7389900000000006E-2</c:v>
                </c:pt>
                <c:pt idx="88577">
                  <c:v>8.6130300000000007E-2</c:v>
                </c:pt>
                <c:pt idx="88578">
                  <c:v>8.47884E-2</c:v>
                </c:pt>
                <c:pt idx="88579">
                  <c:v>8.3364999999999995E-2</c:v>
                </c:pt>
                <c:pt idx="88580">
                  <c:v>8.1861199999999995E-2</c:v>
                </c:pt>
                <c:pt idx="88581">
                  <c:v>8.0277699999999994E-2</c:v>
                </c:pt>
                <c:pt idx="88582">
                  <c:v>7.86158E-2</c:v>
                </c:pt>
                <c:pt idx="88583">
                  <c:v>7.68765E-2</c:v>
                </c:pt>
                <c:pt idx="88584">
                  <c:v>7.5061100000000006E-2</c:v>
                </c:pt>
                <c:pt idx="88585">
                  <c:v>7.3171100000000003E-2</c:v>
                </c:pt>
                <c:pt idx="88586">
                  <c:v>7.1208199999999999E-2</c:v>
                </c:pt>
                <c:pt idx="88587">
                  <c:v>6.9174100000000002E-2</c:v>
                </c:pt>
                <c:pt idx="88588">
                  <c:v>6.7070699999999997E-2</c:v>
                </c:pt>
                <c:pt idx="88589">
                  <c:v>6.4899999999999999E-2</c:v>
                </c:pt>
                <c:pt idx="88590">
                  <c:v>6.2663899999999995E-2</c:v>
                </c:pt>
                <c:pt idx="88591">
                  <c:v>6.0364599999999997E-2</c:v>
                </c:pt>
                <c:pt idx="88592">
                  <c:v>5.8004199999999999E-2</c:v>
                </c:pt>
                <c:pt idx="88593">
                  <c:v>5.5585000000000002E-2</c:v>
                </c:pt>
                <c:pt idx="88594">
                  <c:v>5.3109499999999997E-2</c:v>
                </c:pt>
                <c:pt idx="88595">
                  <c:v>5.0579800000000001E-2</c:v>
                </c:pt>
                <c:pt idx="88596">
                  <c:v>4.7998399999999997E-2</c:v>
                </c:pt>
                <c:pt idx="88597">
                  <c:v>4.5367900000000003E-2</c:v>
                </c:pt>
                <c:pt idx="88598">
                  <c:v>4.2690899999999997E-2</c:v>
                </c:pt>
                <c:pt idx="88599">
                  <c:v>3.9970199999999997E-2</c:v>
                </c:pt>
                <c:pt idx="88600">
                  <c:v>3.7208699999999997E-2</c:v>
                </c:pt>
                <c:pt idx="88601">
                  <c:v>3.4409099999999998E-2</c:v>
                </c:pt>
                <c:pt idx="88602">
                  <c:v>3.1574199999999997E-2</c:v>
                </c:pt>
                <c:pt idx="88603">
                  <c:v>2.8707099999999999E-2</c:v>
                </c:pt>
                <c:pt idx="88604">
                  <c:v>2.5810900000000001E-2</c:v>
                </c:pt>
                <c:pt idx="88605">
                  <c:v>2.28884E-2</c:v>
                </c:pt>
                <c:pt idx="88606">
                  <c:v>1.9942999999999999E-2</c:v>
                </c:pt>
                <c:pt idx="88607">
                  <c:v>1.6977800000000001E-2</c:v>
                </c:pt>
                <c:pt idx="88608">
                  <c:v>1.39959E-2</c:v>
                </c:pt>
                <c:pt idx="88609">
                  <c:v>1.1000299999999999E-2</c:v>
                </c:pt>
                <c:pt idx="88610" formatCode="0.00E+00">
                  <c:v>7.9943099999999993E-3</c:v>
                </c:pt>
                <c:pt idx="88611" formatCode="0.00E+00">
                  <c:v>4.9811899999999999E-3</c:v>
                </c:pt>
                <c:pt idx="88612" formatCode="0.00E+00">
                  <c:v>1.9642499999999999E-3</c:v>
                </c:pt>
                <c:pt idx="88613" formatCode="0.00E+00">
                  <c:v>-1.05327E-3</c:v>
                </c:pt>
                <c:pt idx="88614" formatCode="0.00E+00">
                  <c:v>-4.0680899999999999E-3</c:v>
                </c:pt>
                <c:pt idx="88615" formatCode="0.00E+00">
                  <c:v>-7.0768699999999999E-3</c:v>
                </c:pt>
                <c:pt idx="88616">
                  <c:v>-1.00763E-2</c:v>
                </c:pt>
                <c:pt idx="88617">
                  <c:v>-1.3063099999999999E-2</c:v>
                </c:pt>
                <c:pt idx="88618">
                  <c:v>-1.6034099999999999E-2</c:v>
                </c:pt>
                <c:pt idx="88619">
                  <c:v>-1.89859E-2</c:v>
                </c:pt>
                <c:pt idx="88620">
                  <c:v>-2.1915500000000001E-2</c:v>
                </c:pt>
                <c:pt idx="88621">
                  <c:v>-2.4819399999999998E-2</c:v>
                </c:pt>
                <c:pt idx="88622">
                  <c:v>-2.76945E-2</c:v>
                </c:pt>
                <c:pt idx="88623">
                  <c:v>-3.0537700000000001E-2</c:v>
                </c:pt>
                <c:pt idx="88624">
                  <c:v>-3.3345699999999999E-2</c:v>
                </c:pt>
                <c:pt idx="88625">
                  <c:v>-3.6115599999999998E-2</c:v>
                </c:pt>
                <c:pt idx="88626">
                  <c:v>-3.8844200000000002E-2</c:v>
                </c:pt>
                <c:pt idx="88627">
                  <c:v>-4.1528500000000003E-2</c:v>
                </c:pt>
                <c:pt idx="88628">
                  <c:v>-4.4165799999999998E-2</c:v>
                </c:pt>
                <c:pt idx="88629">
                  <c:v>-4.6753099999999999E-2</c:v>
                </c:pt>
                <c:pt idx="88630">
                  <c:v>-4.9287699999999997E-2</c:v>
                </c:pt>
                <c:pt idx="88631">
                  <c:v>-5.1766800000000002E-2</c:v>
                </c:pt>
                <c:pt idx="88632">
                  <c:v>-5.4187699999999998E-2</c:v>
                </c:pt>
                <c:pt idx="88633">
                  <c:v>-5.6547800000000002E-2</c:v>
                </c:pt>
                <c:pt idx="88634">
                  <c:v>-5.88447E-2</c:v>
                </c:pt>
                <c:pt idx="88635">
                  <c:v>-6.1075999999999998E-2</c:v>
                </c:pt>
                <c:pt idx="88636">
                  <c:v>-6.3239299999999998E-2</c:v>
                </c:pt>
                <c:pt idx="88637">
                  <c:v>-6.5332500000000002E-2</c:v>
                </c:pt>
                <c:pt idx="88638">
                  <c:v>-6.7353099999999999E-2</c:v>
                </c:pt>
                <c:pt idx="88639">
                  <c:v>-6.9299299999999994E-2</c:v>
                </c:pt>
                <c:pt idx="88640">
                  <c:v>-7.1169099999999999E-2</c:v>
                </c:pt>
                <c:pt idx="88641">
                  <c:v>-7.2960499999999998E-2</c:v>
                </c:pt>
                <c:pt idx="88642">
                  <c:v>-7.4671799999999997E-2</c:v>
                </c:pt>
                <c:pt idx="88643">
                  <c:v>-7.6301300000000002E-2</c:v>
                </c:pt>
                <c:pt idx="88644">
                  <c:v>-7.7847399999999997E-2</c:v>
                </c:pt>
                <c:pt idx="88645">
                  <c:v>-7.9308699999999996E-2</c:v>
                </c:pt>
                <c:pt idx="88646">
                  <c:v>-8.06838E-2</c:v>
                </c:pt>
                <c:pt idx="88647">
                  <c:v>-8.1971500000000003E-2</c:v>
                </c:pt>
                <c:pt idx="88648">
                  <c:v>-8.31707E-2</c:v>
                </c:pt>
                <c:pt idx="88649">
                  <c:v>-8.4280300000000002E-2</c:v>
                </c:pt>
                <c:pt idx="88650">
                  <c:v>-8.5299399999999997E-2</c:v>
                </c:pt>
                <c:pt idx="88651">
                  <c:v>-8.6227200000000004E-2</c:v>
                </c:pt>
                <c:pt idx="88652">
                  <c:v>-8.7063199999999993E-2</c:v>
                </c:pt>
                <c:pt idx="88653">
                  <c:v>-8.7806800000000004E-2</c:v>
                </c:pt>
                <c:pt idx="88654">
                  <c:v>-8.8457499999999994E-2</c:v>
                </c:pt>
                <c:pt idx="88655">
                  <c:v>-8.9014899999999994E-2</c:v>
                </c:pt>
                <c:pt idx="88656">
                  <c:v>-8.9479000000000003E-2</c:v>
                </c:pt>
                <c:pt idx="88657">
                  <c:v>-8.9849600000000002E-2</c:v>
                </c:pt>
                <c:pt idx="88658">
                  <c:v>-9.0126700000000004E-2</c:v>
                </c:pt>
                <c:pt idx="88659">
                  <c:v>-9.0310399999999999E-2</c:v>
                </c:pt>
                <c:pt idx="88660">
                  <c:v>-9.0400999999999995E-2</c:v>
                </c:pt>
                <c:pt idx="88661">
                  <c:v>-9.0398900000000004E-2</c:v>
                </c:pt>
                <c:pt idx="88662">
                  <c:v>-9.0304499999999996E-2</c:v>
                </c:pt>
                <c:pt idx="88663">
                  <c:v>-9.0118400000000001E-2</c:v>
                </c:pt>
                <c:pt idx="88664">
                  <c:v>-8.9841299999999999E-2</c:v>
                </c:pt>
                <c:pt idx="88665">
                  <c:v>-8.9474100000000001E-2</c:v>
                </c:pt>
                <c:pt idx="88666">
                  <c:v>-8.9017499999999999E-2</c:v>
                </c:pt>
                <c:pt idx="88667">
                  <c:v>-8.8472599999999998E-2</c:v>
                </c:pt>
                <c:pt idx="88668">
                  <c:v>-8.7840600000000005E-2</c:v>
                </c:pt>
                <c:pt idx="88669">
                  <c:v>-8.7122500000000005E-2</c:v>
                </c:pt>
                <c:pt idx="88670">
                  <c:v>-8.6319800000000002E-2</c:v>
                </c:pt>
                <c:pt idx="88671">
                  <c:v>-8.5433899999999993E-2</c:v>
                </c:pt>
                <c:pt idx="88672">
                  <c:v>-8.4466299999999994E-2</c:v>
                </c:pt>
                <c:pt idx="88673">
                  <c:v>-8.3418500000000007E-2</c:v>
                </c:pt>
                <c:pt idx="88674">
                  <c:v>-8.2292299999999999E-2</c:v>
                </c:pt>
                <c:pt idx="88675">
                  <c:v>-8.1089400000000006E-2</c:v>
                </c:pt>
                <c:pt idx="88676">
                  <c:v>-7.9811699999999999E-2</c:v>
                </c:pt>
                <c:pt idx="88677">
                  <c:v>-7.8461100000000006E-2</c:v>
                </c:pt>
                <c:pt idx="88678">
                  <c:v>-7.7039700000000003E-2</c:v>
                </c:pt>
                <c:pt idx="88679">
                  <c:v>-7.5549599999999995E-2</c:v>
                </c:pt>
                <c:pt idx="88680">
                  <c:v>-7.39929E-2</c:v>
                </c:pt>
                <c:pt idx="88681">
                  <c:v>-7.2371900000000003E-2</c:v>
                </c:pt>
                <c:pt idx="88682">
                  <c:v>-7.0688899999999999E-2</c:v>
                </c:pt>
                <c:pt idx="88683">
                  <c:v>-6.8946400000000005E-2</c:v>
                </c:pt>
                <c:pt idx="88684">
                  <c:v>-6.7147100000000001E-2</c:v>
                </c:pt>
                <c:pt idx="88685">
                  <c:v>-6.5293400000000001E-2</c:v>
                </c:pt>
                <c:pt idx="88686">
                  <c:v>-6.3387899999999997E-2</c:v>
                </c:pt>
                <c:pt idx="88687">
                  <c:v>-6.14332E-2</c:v>
                </c:pt>
                <c:pt idx="88688">
                  <c:v>-5.9431900000000003E-2</c:v>
                </c:pt>
                <c:pt idx="88689">
                  <c:v>-5.7386800000000002E-2</c:v>
                </c:pt>
                <c:pt idx="88690">
                  <c:v>-5.5300500000000002E-2</c:v>
                </c:pt>
                <c:pt idx="88691">
                  <c:v>-5.3175899999999998E-2</c:v>
                </c:pt>
                <c:pt idx="88692">
                  <c:v>-5.1015600000000001E-2</c:v>
                </c:pt>
                <c:pt idx="88693">
                  <c:v>-4.8822600000000001E-2</c:v>
                </c:pt>
                <c:pt idx="88694">
                  <c:v>-4.6599500000000002E-2</c:v>
                </c:pt>
                <c:pt idx="88695">
                  <c:v>-4.4349300000000001E-2</c:v>
                </c:pt>
                <c:pt idx="88696">
                  <c:v>-4.2074800000000002E-2</c:v>
                </c:pt>
                <c:pt idx="88697">
                  <c:v>-3.9778800000000003E-2</c:v>
                </c:pt>
                <c:pt idx="88698">
                  <c:v>-3.74641E-2</c:v>
                </c:pt>
                <c:pt idx="88699">
                  <c:v>-3.5133600000000001E-2</c:v>
                </c:pt>
                <c:pt idx="88700">
                  <c:v>-3.2790100000000003E-2</c:v>
                </c:pt>
                <c:pt idx="88701">
                  <c:v>-3.0436399999999999E-2</c:v>
                </c:pt>
                <c:pt idx="88702">
                  <c:v>-2.80754E-2</c:v>
                </c:pt>
                <c:pt idx="88703">
                  <c:v>-2.5709699999999999E-2</c:v>
                </c:pt>
                <c:pt idx="88704">
                  <c:v>-2.33422E-2</c:v>
                </c:pt>
                <c:pt idx="88705">
                  <c:v>-2.09756E-2</c:v>
                </c:pt>
                <c:pt idx="88706">
                  <c:v>-1.8612500000000001E-2</c:v>
                </c:pt>
                <c:pt idx="88707">
                  <c:v>-1.6255599999999999E-2</c:v>
                </c:pt>
                <c:pt idx="88708">
                  <c:v>-1.3907600000000001E-2</c:v>
                </c:pt>
                <c:pt idx="88709">
                  <c:v>-1.15709E-2</c:v>
                </c:pt>
                <c:pt idx="88710" formatCode="0.00E+00">
                  <c:v>-9.2482599999999995E-3</c:v>
                </c:pt>
                <c:pt idx="88711" formatCode="0.00E+00">
                  <c:v>-6.9420000000000003E-3</c:v>
                </c:pt>
                <c:pt idx="88712" formatCode="0.00E+00">
                  <c:v>-4.6545900000000001E-3</c:v>
                </c:pt>
                <c:pt idx="88713" formatCode="0.00E+00">
                  <c:v>-2.3884100000000001E-3</c:v>
                </c:pt>
                <c:pt idx="88714" formatCode="0.00E+00">
                  <c:v>-1.4578099999999999E-4</c:v>
                </c:pt>
                <c:pt idx="88715" formatCode="0.00E+00">
                  <c:v>2.0710500000000001E-3</c:v>
                </c:pt>
                <c:pt idx="88716" formatCode="0.00E+00">
                  <c:v>4.2598899999999997E-3</c:v>
                </c:pt>
                <c:pt idx="88717" formatCode="0.00E+00">
                  <c:v>6.4186E-3</c:v>
                </c:pt>
                <c:pt idx="88718" formatCode="0.00E+00">
                  <c:v>8.5451399999999997E-3</c:v>
                </c:pt>
                <c:pt idx="88719">
                  <c:v>1.0637499999999999E-2</c:v>
                </c:pt>
                <c:pt idx="88720">
                  <c:v>1.26938E-2</c:v>
                </c:pt>
                <c:pt idx="88721">
                  <c:v>1.47122E-2</c:v>
                </c:pt>
                <c:pt idx="88722">
                  <c:v>1.6690799999999999E-2</c:v>
                </c:pt>
                <c:pt idx="88723">
                  <c:v>1.8628100000000002E-2</c:v>
                </c:pt>
                <c:pt idx="88724">
                  <c:v>2.0522499999999999E-2</c:v>
                </c:pt>
                <c:pt idx="88725">
                  <c:v>2.2372300000000001E-2</c:v>
                </c:pt>
                <c:pt idx="88726">
                  <c:v>2.4176199999999998E-2</c:v>
                </c:pt>
                <c:pt idx="88727">
                  <c:v>2.5932799999999999E-2</c:v>
                </c:pt>
                <c:pt idx="88728">
                  <c:v>2.76408E-2</c:v>
                </c:pt>
                <c:pt idx="88729">
                  <c:v>2.9298999999999999E-2</c:v>
                </c:pt>
                <c:pt idx="88730">
                  <c:v>3.0906400000000001E-2</c:v>
                </c:pt>
                <c:pt idx="88731">
                  <c:v>3.2461900000000002E-2</c:v>
                </c:pt>
                <c:pt idx="88732">
                  <c:v>3.39647E-2</c:v>
                </c:pt>
                <c:pt idx="88733">
                  <c:v>3.5413800000000002E-2</c:v>
                </c:pt>
                <c:pt idx="88734">
                  <c:v>3.6808500000000001E-2</c:v>
                </c:pt>
                <c:pt idx="88735">
                  <c:v>3.8148099999999997E-2</c:v>
                </c:pt>
                <c:pt idx="88736">
                  <c:v>3.9432200000000001E-2</c:v>
                </c:pt>
                <c:pt idx="88737">
                  <c:v>4.0660099999999998E-2</c:v>
                </c:pt>
                <c:pt idx="88738">
                  <c:v>4.1831500000000001E-2</c:v>
                </c:pt>
                <c:pt idx="88739">
                  <c:v>4.2946100000000001E-2</c:v>
                </c:pt>
                <c:pt idx="88740">
                  <c:v>4.4003599999999997E-2</c:v>
                </c:pt>
                <c:pt idx="88741">
                  <c:v>4.5003899999999999E-2</c:v>
                </c:pt>
                <c:pt idx="88742">
                  <c:v>4.5946899999999999E-2</c:v>
                </c:pt>
                <c:pt idx="88743">
                  <c:v>4.6832699999999998E-2</c:v>
                </c:pt>
                <c:pt idx="88744">
                  <c:v>4.76614E-2</c:v>
                </c:pt>
                <c:pt idx="88745">
                  <c:v>4.84331E-2</c:v>
                </c:pt>
                <c:pt idx="88746">
                  <c:v>4.9147999999999997E-2</c:v>
                </c:pt>
                <c:pt idx="88747">
                  <c:v>4.9806599999999999E-2</c:v>
                </c:pt>
                <c:pt idx="88748">
                  <c:v>5.0409200000000001E-2</c:v>
                </c:pt>
                <c:pt idx="88749">
                  <c:v>5.0956399999999999E-2</c:v>
                </c:pt>
                <c:pt idx="88750">
                  <c:v>5.1448599999999997E-2</c:v>
                </c:pt>
                <c:pt idx="88751">
                  <c:v>5.1886399999999999E-2</c:v>
                </c:pt>
                <c:pt idx="88752">
                  <c:v>5.2270700000000003E-2</c:v>
                </c:pt>
                <c:pt idx="88753">
                  <c:v>5.2602099999999999E-2</c:v>
                </c:pt>
                <c:pt idx="88754">
                  <c:v>5.2881400000000002E-2</c:v>
                </c:pt>
                <c:pt idx="88755">
                  <c:v>5.3109499999999997E-2</c:v>
                </c:pt>
                <c:pt idx="88756">
                  <c:v>5.3287399999999999E-2</c:v>
                </c:pt>
                <c:pt idx="88757">
                  <c:v>5.3415900000000002E-2</c:v>
                </c:pt>
                <c:pt idx="88758">
                  <c:v>5.3496299999999997E-2</c:v>
                </c:pt>
                <c:pt idx="88759">
                  <c:v>5.3529399999999998E-2</c:v>
                </c:pt>
                <c:pt idx="88760">
                  <c:v>5.3516500000000002E-2</c:v>
                </c:pt>
                <c:pt idx="88761">
                  <c:v>5.3458800000000001E-2</c:v>
                </c:pt>
                <c:pt idx="88762">
                  <c:v>5.3357399999999999E-2</c:v>
                </c:pt>
                <c:pt idx="88763">
                  <c:v>5.32136E-2</c:v>
                </c:pt>
                <c:pt idx="88764">
                  <c:v>5.3028600000000002E-2</c:v>
                </c:pt>
                <c:pt idx="88765">
                  <c:v>5.2803900000000001E-2</c:v>
                </c:pt>
                <c:pt idx="88766">
                  <c:v>5.2540700000000003E-2</c:v>
                </c:pt>
                <c:pt idx="88767">
                  <c:v>5.2240399999999999E-2</c:v>
                </c:pt>
                <c:pt idx="88768">
                  <c:v>5.1904400000000003E-2</c:v>
                </c:pt>
                <c:pt idx="88769">
                  <c:v>5.1534099999999999E-2</c:v>
                </c:pt>
                <c:pt idx="88770">
                  <c:v>5.1131000000000003E-2</c:v>
                </c:pt>
                <c:pt idx="88771">
                  <c:v>5.0696400000000003E-2</c:v>
                </c:pt>
                <c:pt idx="88772">
                  <c:v>5.02318E-2</c:v>
                </c:pt>
                <c:pt idx="88773">
                  <c:v>4.9738699999999997E-2</c:v>
                </c:pt>
                <c:pt idx="88774">
                  <c:v>4.9218600000000001E-2</c:v>
                </c:pt>
                <c:pt idx="88775">
                  <c:v>4.8672800000000002E-2</c:v>
                </c:pt>
                <c:pt idx="88776">
                  <c:v>4.8102899999999997E-2</c:v>
                </c:pt>
                <c:pt idx="88777">
                  <c:v>4.7510400000000001E-2</c:v>
                </c:pt>
                <c:pt idx="88778">
                  <c:v>4.6896599999999997E-2</c:v>
                </c:pt>
                <c:pt idx="88779">
                  <c:v>4.6262999999999999E-2</c:v>
                </c:pt>
                <c:pt idx="88780">
                  <c:v>4.5610999999999999E-2</c:v>
                </c:pt>
                <c:pt idx="88781">
                  <c:v>4.4942099999999999E-2</c:v>
                </c:pt>
                <c:pt idx="88782">
                  <c:v>4.4257600000000001E-2</c:v>
                </c:pt>
                <c:pt idx="88783">
                  <c:v>4.3559E-2</c:v>
                </c:pt>
                <c:pt idx="88784">
                  <c:v>4.2847499999999997E-2</c:v>
                </c:pt>
                <c:pt idx="88785">
                  <c:v>4.2124399999999999E-2</c:v>
                </c:pt>
                <c:pt idx="88786">
                  <c:v>4.1391200000000003E-2</c:v>
                </c:pt>
                <c:pt idx="88787">
                  <c:v>4.0648999999999998E-2</c:v>
                </c:pt>
                <c:pt idx="88788">
                  <c:v>3.9898999999999997E-2</c:v>
                </c:pt>
                <c:pt idx="88789">
                  <c:v>3.9142499999999997E-2</c:v>
                </c:pt>
                <c:pt idx="88790">
                  <c:v>3.8380699999999997E-2</c:v>
                </c:pt>
                <c:pt idx="88791">
                  <c:v>3.7614599999999998E-2</c:v>
                </c:pt>
                <c:pt idx="88792">
                  <c:v>3.68454E-2</c:v>
                </c:pt>
                <c:pt idx="88793">
                  <c:v>3.6074000000000002E-2</c:v>
                </c:pt>
                <c:pt idx="88794">
                  <c:v>3.5301600000000002E-2</c:v>
                </c:pt>
                <c:pt idx="88795">
                  <c:v>3.4528900000000001E-2</c:v>
                </c:pt>
                <c:pt idx="88796">
                  <c:v>3.3757099999999998E-2</c:v>
                </c:pt>
                <c:pt idx="88797">
                  <c:v>3.2986799999999997E-2</c:v>
                </c:pt>
                <c:pt idx="88798">
                  <c:v>3.2218999999999998E-2</c:v>
                </c:pt>
                <c:pt idx="88799">
                  <c:v>3.14544E-2</c:v>
                </c:pt>
                <c:pt idx="88800">
                  <c:v>3.06938E-2</c:v>
                </c:pt>
                <c:pt idx="88801">
                  <c:v>2.9937700000000001E-2</c:v>
                </c:pt>
                <c:pt idx="88802">
                  <c:v>2.9186799999999999E-2</c:v>
                </c:pt>
                <c:pt idx="88803">
                  <c:v>2.84417E-2</c:v>
                </c:pt>
                <c:pt idx="88804">
                  <c:v>2.7702899999999999E-2</c:v>
                </c:pt>
                <c:pt idx="88805">
                  <c:v>2.6970899999999999E-2</c:v>
                </c:pt>
                <c:pt idx="88806">
                  <c:v>2.6245999999999998E-2</c:v>
                </c:pt>
                <c:pt idx="88807">
                  <c:v>2.5528700000000001E-2</c:v>
                </c:pt>
                <c:pt idx="88808">
                  <c:v>2.48192E-2</c:v>
                </c:pt>
                <c:pt idx="88809">
                  <c:v>2.4117799999999998E-2</c:v>
                </c:pt>
                <c:pt idx="88810">
                  <c:v>2.34247E-2</c:v>
                </c:pt>
                <c:pt idx="88811">
                  <c:v>2.274E-2</c:v>
                </c:pt>
                <c:pt idx="88812">
                  <c:v>2.2063900000000001E-2</c:v>
                </c:pt>
                <c:pt idx="88813">
                  <c:v>2.1396499999999999E-2</c:v>
                </c:pt>
                <c:pt idx="88814">
                  <c:v>2.0737599999999998E-2</c:v>
                </c:pt>
                <c:pt idx="88815">
                  <c:v>2.0087299999999999E-2</c:v>
                </c:pt>
                <c:pt idx="88816">
                  <c:v>1.94456E-2</c:v>
                </c:pt>
                <c:pt idx="88817">
                  <c:v>1.8812200000000001E-2</c:v>
                </c:pt>
                <c:pt idx="88818">
                  <c:v>1.8186999999999998E-2</c:v>
                </c:pt>
                <c:pt idx="88819">
                  <c:v>1.75698E-2</c:v>
                </c:pt>
                <c:pt idx="88820">
                  <c:v>1.6960300000000001E-2</c:v>
                </c:pt>
                <c:pt idx="88821">
                  <c:v>1.63582E-2</c:v>
                </c:pt>
                <c:pt idx="88822">
                  <c:v>1.5763300000000001E-2</c:v>
                </c:pt>
                <c:pt idx="88823">
                  <c:v>1.5174999999999999E-2</c:v>
                </c:pt>
                <c:pt idx="88824">
                  <c:v>1.4593099999999999E-2</c:v>
                </c:pt>
                <c:pt idx="88825">
                  <c:v>1.4017E-2</c:v>
                </c:pt>
                <c:pt idx="88826">
                  <c:v>1.3446400000000001E-2</c:v>
                </c:pt>
                <c:pt idx="88827">
                  <c:v>1.28807E-2</c:v>
                </c:pt>
                <c:pt idx="88828">
                  <c:v>1.2319399999999999E-2</c:v>
                </c:pt>
                <c:pt idx="88829">
                  <c:v>1.17619E-2</c:v>
                </c:pt>
                <c:pt idx="88830">
                  <c:v>1.12078E-2</c:v>
                </c:pt>
                <c:pt idx="88831">
                  <c:v>1.06563E-2</c:v>
                </c:pt>
                <c:pt idx="88832">
                  <c:v>1.01069E-2</c:v>
                </c:pt>
                <c:pt idx="88833" formatCode="0.00E+00">
                  <c:v>9.5590399999999996E-3</c:v>
                </c:pt>
                <c:pt idx="88834" formatCode="0.00E+00">
                  <c:v>9.0119799999999993E-3</c:v>
                </c:pt>
                <c:pt idx="88835" formatCode="0.00E+00">
                  <c:v>8.4651299999999995E-3</c:v>
                </c:pt>
                <c:pt idx="88836" formatCode="0.00E+00">
                  <c:v>7.9178200000000008E-3</c:v>
                </c:pt>
                <c:pt idx="88837" formatCode="0.00E+00">
                  <c:v>7.3694099999999998E-3</c:v>
                </c:pt>
                <c:pt idx="88838" formatCode="0.00E+00">
                  <c:v>6.8192299999999999E-3</c:v>
                </c:pt>
                <c:pt idx="88839" formatCode="0.00E+00">
                  <c:v>6.2666199999999997E-3</c:v>
                </c:pt>
                <c:pt idx="88840" formatCode="0.00E+00">
                  <c:v>5.7109400000000003E-3</c:v>
                </c:pt>
                <c:pt idx="88841" formatCode="0.00E+00">
                  <c:v>5.1515099999999998E-3</c:v>
                </c:pt>
                <c:pt idx="88842" formatCode="0.00E+00">
                  <c:v>4.5877000000000001E-3</c:v>
                </c:pt>
                <c:pt idx="88843" formatCode="0.00E+00">
                  <c:v>4.01886E-3</c:v>
                </c:pt>
                <c:pt idx="88844" formatCode="0.00E+00">
                  <c:v>3.44437E-3</c:v>
                </c:pt>
                <c:pt idx="88845" formatCode="0.00E+00">
                  <c:v>2.8636199999999999E-3</c:v>
                </c:pt>
                <c:pt idx="88846" formatCode="0.00E+00">
                  <c:v>2.2759999999999998E-3</c:v>
                </c:pt>
                <c:pt idx="88847" formatCode="0.00E+00">
                  <c:v>1.68093E-3</c:v>
                </c:pt>
                <c:pt idx="88848" formatCode="0.00E+00">
                  <c:v>1.0778700000000001E-3</c:v>
                </c:pt>
                <c:pt idx="88849" formatCode="0.00E+00">
                  <c:v>4.6626099999999999E-4</c:v>
                </c:pt>
                <c:pt idx="88850" formatCode="0.00E+00">
                  <c:v>-1.5439699999999999E-4</c:v>
                </c:pt>
                <c:pt idx="88851" formatCode="0.00E+00">
                  <c:v>-7.8459199999999997E-4</c:v>
                </c:pt>
                <c:pt idx="88852" formatCode="0.00E+00">
                  <c:v>-1.4247800000000001E-3</c:v>
                </c:pt>
                <c:pt idx="88853" formatCode="0.00E+00">
                  <c:v>-2.0753899999999999E-3</c:v>
                </c:pt>
                <c:pt idx="88854" formatCode="0.00E+00">
                  <c:v>-2.7368100000000001E-3</c:v>
                </c:pt>
                <c:pt idx="88855" formatCode="0.00E+00">
                  <c:v>-3.4093999999999999E-3</c:v>
                </c:pt>
                <c:pt idx="88856" formatCode="0.00E+00">
                  <c:v>-4.09348E-3</c:v>
                </c:pt>
                <c:pt idx="88857" formatCode="0.00E+00">
                  <c:v>-4.7893500000000004E-3</c:v>
                </c:pt>
                <c:pt idx="88858" formatCode="0.00E+00">
                  <c:v>-5.4972299999999997E-3</c:v>
                </c:pt>
                <c:pt idx="88859" formatCode="0.00E+00">
                  <c:v>-6.21735E-3</c:v>
                </c:pt>
                <c:pt idx="88860" formatCode="0.00E+00">
                  <c:v>-6.9498499999999996E-3</c:v>
                </c:pt>
                <c:pt idx="88861" formatCode="0.00E+00">
                  <c:v>-7.6948600000000004E-3</c:v>
                </c:pt>
                <c:pt idx="88862" formatCode="0.00E+00">
                  <c:v>-8.4524600000000002E-3</c:v>
                </c:pt>
                <c:pt idx="88863" formatCode="0.00E+00">
                  <c:v>-9.2226700000000005E-3</c:v>
                </c:pt>
                <c:pt idx="88864">
                  <c:v>-1.0005500000000001E-2</c:v>
                </c:pt>
                <c:pt idx="88865">
                  <c:v>-1.0800799999999999E-2</c:v>
                </c:pt>
                <c:pt idx="88866">
                  <c:v>-1.1608500000000001E-2</c:v>
                </c:pt>
                <c:pt idx="88867">
                  <c:v>-1.24285E-2</c:v>
                </c:pt>
                <c:pt idx="88868">
                  <c:v>-1.3260600000000001E-2</c:v>
                </c:pt>
                <c:pt idx="88869">
                  <c:v>-1.41044E-2</c:v>
                </c:pt>
                <c:pt idx="88870">
                  <c:v>-1.4959699999999999E-2</c:v>
                </c:pt>
                <c:pt idx="88871">
                  <c:v>-1.5826E-2</c:v>
                </c:pt>
                <c:pt idx="88872">
                  <c:v>-1.6703099999999999E-2</c:v>
                </c:pt>
                <c:pt idx="88873">
                  <c:v>-1.7590399999999999E-2</c:v>
                </c:pt>
                <c:pt idx="88874">
                  <c:v>-1.8487400000000001E-2</c:v>
                </c:pt>
                <c:pt idx="88875">
                  <c:v>-1.9393500000000001E-2</c:v>
                </c:pt>
                <c:pt idx="88876">
                  <c:v>-2.0308199999999998E-2</c:v>
                </c:pt>
                <c:pt idx="88877">
                  <c:v>-2.1230700000000002E-2</c:v>
                </c:pt>
                <c:pt idx="88878">
                  <c:v>-2.21604E-2</c:v>
                </c:pt>
                <c:pt idx="88879">
                  <c:v>-2.3096499999999999E-2</c:v>
                </c:pt>
                <c:pt idx="88880">
                  <c:v>-2.40381E-2</c:v>
                </c:pt>
                <c:pt idx="88881">
                  <c:v>-2.49845E-2</c:v>
                </c:pt>
                <c:pt idx="88882">
                  <c:v>-2.5934700000000002E-2</c:v>
                </c:pt>
                <c:pt idx="88883">
                  <c:v>-2.6887899999999999E-2</c:v>
                </c:pt>
                <c:pt idx="88884">
                  <c:v>-2.78429E-2</c:v>
                </c:pt>
                <c:pt idx="88885">
                  <c:v>-2.8798799999999999E-2</c:v>
                </c:pt>
                <c:pt idx="88886">
                  <c:v>-2.97545E-2</c:v>
                </c:pt>
                <c:pt idx="88887">
                  <c:v>-3.0709E-2</c:v>
                </c:pt>
                <c:pt idx="88888">
                  <c:v>-3.1661000000000002E-2</c:v>
                </c:pt>
                <c:pt idx="88889">
                  <c:v>-3.2609399999999997E-2</c:v>
                </c:pt>
                <c:pt idx="88890">
                  <c:v>-3.3552999999999999E-2</c:v>
                </c:pt>
                <c:pt idx="88891">
                  <c:v>-3.4490600000000003E-2</c:v>
                </c:pt>
                <c:pt idx="88892">
                  <c:v>-3.5420800000000002E-2</c:v>
                </c:pt>
                <c:pt idx="88893">
                  <c:v>-3.6342399999999997E-2</c:v>
                </c:pt>
                <c:pt idx="88894">
                  <c:v>-3.7254099999999998E-2</c:v>
                </c:pt>
                <c:pt idx="88895">
                  <c:v>-3.8154599999999997E-2</c:v>
                </c:pt>
                <c:pt idx="88896">
                  <c:v>-3.9042399999999998E-2</c:v>
                </c:pt>
                <c:pt idx="88897">
                  <c:v>-3.9916199999999999E-2</c:v>
                </c:pt>
                <c:pt idx="88898">
                  <c:v>-4.0774499999999998E-2</c:v>
                </c:pt>
                <c:pt idx="88899">
                  <c:v>-4.1616100000000003E-2</c:v>
                </c:pt>
                <c:pt idx="88900">
                  <c:v>-4.2439499999999998E-2</c:v>
                </c:pt>
                <c:pt idx="88901">
                  <c:v>-4.3243200000000002E-2</c:v>
                </c:pt>
                <c:pt idx="88902">
                  <c:v>-4.4025799999999997E-2</c:v>
                </c:pt>
                <c:pt idx="88903">
                  <c:v>-4.4785899999999997E-2</c:v>
                </c:pt>
                <c:pt idx="88904">
                  <c:v>-4.5522100000000003E-2</c:v>
                </c:pt>
                <c:pt idx="88905">
                  <c:v>-4.62329E-2</c:v>
                </c:pt>
                <c:pt idx="88906">
                  <c:v>-4.6916899999999997E-2</c:v>
                </c:pt>
                <c:pt idx="88907">
                  <c:v>-4.7572700000000002E-2</c:v>
                </c:pt>
                <c:pt idx="88908">
                  <c:v>-4.8198900000000003E-2</c:v>
                </c:pt>
                <c:pt idx="88909">
                  <c:v>-4.87941E-2</c:v>
                </c:pt>
                <c:pt idx="88910">
                  <c:v>-4.9356999999999998E-2</c:v>
                </c:pt>
                <c:pt idx="88911">
                  <c:v>-4.9886199999999999E-2</c:v>
                </c:pt>
                <c:pt idx="88912">
                  <c:v>-5.0380300000000003E-2</c:v>
                </c:pt>
                <c:pt idx="88913">
                  <c:v>-5.0838099999999997E-2</c:v>
                </c:pt>
                <c:pt idx="88914">
                  <c:v>-5.1258199999999997E-2</c:v>
                </c:pt>
                <c:pt idx="88915">
                  <c:v>-5.1639600000000001E-2</c:v>
                </c:pt>
                <c:pt idx="88916">
                  <c:v>-5.1980800000000001E-2</c:v>
                </c:pt>
                <c:pt idx="88917">
                  <c:v>-5.2280800000000002E-2</c:v>
                </c:pt>
                <c:pt idx="88918">
                  <c:v>-5.2538500000000002E-2</c:v>
                </c:pt>
                <c:pt idx="88919">
                  <c:v>-5.27527E-2</c:v>
                </c:pt>
                <c:pt idx="88920">
                  <c:v>-5.2922400000000001E-2</c:v>
                </c:pt>
                <c:pt idx="88921">
                  <c:v>-5.3046599999999999E-2</c:v>
                </c:pt>
                <c:pt idx="88922">
                  <c:v>-5.3124299999999999E-2</c:v>
                </c:pt>
                <c:pt idx="88923">
                  <c:v>-5.3154600000000003E-2</c:v>
                </c:pt>
                <c:pt idx="88924">
                  <c:v>-5.3136700000000002E-2</c:v>
                </c:pt>
                <c:pt idx="88925">
                  <c:v>-5.30698E-2</c:v>
                </c:pt>
                <c:pt idx="88926">
                  <c:v>-5.2953199999999999E-2</c:v>
                </c:pt>
                <c:pt idx="88927">
                  <c:v>-5.2786100000000002E-2</c:v>
                </c:pt>
                <c:pt idx="88928">
                  <c:v>-5.2567900000000001E-2</c:v>
                </c:pt>
                <c:pt idx="88929">
                  <c:v>-5.2298200000000003E-2</c:v>
                </c:pt>
                <c:pt idx="88930">
                  <c:v>-5.1976399999999999E-2</c:v>
                </c:pt>
                <c:pt idx="88931">
                  <c:v>-5.1602000000000002E-2</c:v>
                </c:pt>
                <c:pt idx="88932">
                  <c:v>-5.1174799999999999E-2</c:v>
                </c:pt>
                <c:pt idx="88933">
                  <c:v>-5.0694400000000001E-2</c:v>
                </c:pt>
                <c:pt idx="88934">
                  <c:v>-5.0160700000000003E-2</c:v>
                </c:pt>
                <c:pt idx="88935">
                  <c:v>-4.95735E-2</c:v>
                </c:pt>
                <c:pt idx="88936">
                  <c:v>-4.89326E-2</c:v>
                </c:pt>
                <c:pt idx="88937">
                  <c:v>-4.8238200000000002E-2</c:v>
                </c:pt>
                <c:pt idx="88938">
                  <c:v>-4.7490299999999999E-2</c:v>
                </c:pt>
                <c:pt idx="88939">
                  <c:v>-4.6689099999999997E-2</c:v>
                </c:pt>
                <c:pt idx="88940">
                  <c:v>-4.5834800000000002E-2</c:v>
                </c:pt>
                <c:pt idx="88941">
                  <c:v>-4.4927599999999998E-2</c:v>
                </c:pt>
                <c:pt idx="88942">
                  <c:v>-4.3968100000000003E-2</c:v>
                </c:pt>
                <c:pt idx="88943">
                  <c:v>-4.2956599999999998E-2</c:v>
                </c:pt>
                <c:pt idx="88944">
                  <c:v>-4.1893699999999999E-2</c:v>
                </c:pt>
                <c:pt idx="88945">
                  <c:v>-4.0779900000000001E-2</c:v>
                </c:pt>
                <c:pt idx="88946">
                  <c:v>-3.9616100000000001E-2</c:v>
                </c:pt>
                <c:pt idx="88947">
                  <c:v>-3.8403E-2</c:v>
                </c:pt>
                <c:pt idx="88948">
                  <c:v>-3.7141399999999998E-2</c:v>
                </c:pt>
                <c:pt idx="88949">
                  <c:v>-3.5832200000000002E-2</c:v>
                </c:pt>
                <c:pt idx="88950">
                  <c:v>-3.4476399999999997E-2</c:v>
                </c:pt>
                <c:pt idx="88951">
                  <c:v>-3.3075199999999999E-2</c:v>
                </c:pt>
                <c:pt idx="88952">
                  <c:v>-3.1629600000000001E-2</c:v>
                </c:pt>
                <c:pt idx="88953">
                  <c:v>-3.0140900000000002E-2</c:v>
                </c:pt>
                <c:pt idx="88954">
                  <c:v>-2.8610300000000002E-2</c:v>
                </c:pt>
                <c:pt idx="88955">
                  <c:v>-2.7039299999999999E-2</c:v>
                </c:pt>
                <c:pt idx="88956">
                  <c:v>-2.5429199999999999E-2</c:v>
                </c:pt>
                <c:pt idx="88957">
                  <c:v>-2.37816E-2</c:v>
                </c:pt>
                <c:pt idx="88958">
                  <c:v>-2.2098E-2</c:v>
                </c:pt>
                <c:pt idx="88959">
                  <c:v>-2.0379999999999999E-2</c:v>
                </c:pt>
                <c:pt idx="88960">
                  <c:v>-1.8629300000000001E-2</c:v>
                </c:pt>
                <c:pt idx="88961">
                  <c:v>-1.68477E-2</c:v>
                </c:pt>
                <c:pt idx="88962">
                  <c:v>-1.5036900000000001E-2</c:v>
                </c:pt>
                <c:pt idx="88963">
                  <c:v>-1.31989E-2</c:v>
                </c:pt>
                <c:pt idx="88964">
                  <c:v>-1.1335400000000001E-2</c:v>
                </c:pt>
                <c:pt idx="88965" formatCode="0.00E+00">
                  <c:v>-9.4485699999999999E-3</c:v>
                </c:pt>
                <c:pt idx="88966" formatCode="0.00E+00">
                  <c:v>-7.5402799999999999E-3</c:v>
                </c:pt>
                <c:pt idx="88967" formatCode="0.00E+00">
                  <c:v>-5.6126199999999996E-3</c:v>
                </c:pt>
                <c:pt idx="88968" formatCode="0.00E+00">
                  <c:v>-3.66768E-3</c:v>
                </c:pt>
                <c:pt idx="88969" formatCode="0.00E+00">
                  <c:v>-1.7076000000000001E-3</c:v>
                </c:pt>
                <c:pt idx="88970" formatCode="0.00E+00">
                  <c:v>2.6546700000000002E-4</c:v>
                </c:pt>
                <c:pt idx="88971" formatCode="0.00E+00">
                  <c:v>2.24931E-3</c:v>
                </c:pt>
                <c:pt idx="88972" formatCode="0.00E+00">
                  <c:v>4.2417000000000002E-3</c:v>
                </c:pt>
                <c:pt idx="88973" formatCode="0.00E+00">
                  <c:v>6.2403900000000002E-3</c:v>
                </c:pt>
                <c:pt idx="88974" formatCode="0.00E+00">
                  <c:v>8.2430799999999999E-3</c:v>
                </c:pt>
                <c:pt idx="88975">
                  <c:v>1.02475E-2</c:v>
                </c:pt>
                <c:pt idx="88976">
                  <c:v>1.22512E-2</c:v>
                </c:pt>
                <c:pt idx="88977">
                  <c:v>1.42521E-2</c:v>
                </c:pt>
                <c:pt idx="88978">
                  <c:v>1.6247600000000001E-2</c:v>
                </c:pt>
                <c:pt idx="88979">
                  <c:v>1.8235500000000002E-2</c:v>
                </c:pt>
                <c:pt idx="88980">
                  <c:v>2.0213399999999999E-2</c:v>
                </c:pt>
                <c:pt idx="88981">
                  <c:v>2.2178900000000001E-2</c:v>
                </c:pt>
                <c:pt idx="88982">
                  <c:v>2.4129600000000001E-2</c:v>
                </c:pt>
                <c:pt idx="88983">
                  <c:v>2.60634E-2</c:v>
                </c:pt>
                <c:pt idx="88984">
                  <c:v>2.7977700000000001E-2</c:v>
                </c:pt>
                <c:pt idx="88985">
                  <c:v>2.98702E-2</c:v>
                </c:pt>
                <c:pt idx="88986">
                  <c:v>3.1738799999999998E-2</c:v>
                </c:pt>
                <c:pt idx="88987">
                  <c:v>3.3581E-2</c:v>
                </c:pt>
                <c:pt idx="88988">
                  <c:v>3.5394599999999998E-2</c:v>
                </c:pt>
                <c:pt idx="88989">
                  <c:v>3.7177300000000003E-2</c:v>
                </c:pt>
                <c:pt idx="88990">
                  <c:v>3.8927000000000003E-2</c:v>
                </c:pt>
                <c:pt idx="88991">
                  <c:v>4.0641499999999997E-2</c:v>
                </c:pt>
                <c:pt idx="88992">
                  <c:v>4.2318599999999998E-2</c:v>
                </c:pt>
                <c:pt idx="88993">
                  <c:v>4.3956299999999997E-2</c:v>
                </c:pt>
                <c:pt idx="88994">
                  <c:v>4.5552500000000003E-2</c:v>
                </c:pt>
                <c:pt idx="88995">
                  <c:v>4.7105099999999997E-2</c:v>
                </c:pt>
                <c:pt idx="88996">
                  <c:v>4.8612299999999997E-2</c:v>
                </c:pt>
                <c:pt idx="88997">
                  <c:v>5.0072100000000001E-2</c:v>
                </c:pt>
                <c:pt idx="88998">
                  <c:v>5.1482600000000003E-2</c:v>
                </c:pt>
                <c:pt idx="88999">
                  <c:v>5.2842100000000003E-2</c:v>
                </c:pt>
                <c:pt idx="89000">
                  <c:v>5.41489E-2</c:v>
                </c:pt>
                <c:pt idx="89001">
                  <c:v>5.5401300000000001E-2</c:v>
                </c:pt>
                <c:pt idx="89002">
                  <c:v>5.6597599999999998E-2</c:v>
                </c:pt>
                <c:pt idx="89003">
                  <c:v>5.77364E-2</c:v>
                </c:pt>
                <c:pt idx="89004">
                  <c:v>5.8816100000000003E-2</c:v>
                </c:pt>
                <c:pt idx="89005">
                  <c:v>5.98355E-2</c:v>
                </c:pt>
                <c:pt idx="89006">
                  <c:v>6.0793100000000003E-2</c:v>
                </c:pt>
                <c:pt idx="89007">
                  <c:v>6.1687800000000001E-2</c:v>
                </c:pt>
                <c:pt idx="89008">
                  <c:v>6.2518400000000002E-2</c:v>
                </c:pt>
                <c:pt idx="89009">
                  <c:v>6.3283900000000004E-2</c:v>
                </c:pt>
                <c:pt idx="89010">
                  <c:v>6.3983100000000001E-2</c:v>
                </c:pt>
                <c:pt idx="89011">
                  <c:v>6.4615300000000001E-2</c:v>
                </c:pt>
                <c:pt idx="89012">
                  <c:v>6.5179699999999993E-2</c:v>
                </c:pt>
                <c:pt idx="89013">
                  <c:v>6.5675399999999995E-2</c:v>
                </c:pt>
                <c:pt idx="89014">
                  <c:v>6.6101800000000002E-2</c:v>
                </c:pt>
                <c:pt idx="89015">
                  <c:v>6.6458500000000004E-2</c:v>
                </c:pt>
                <c:pt idx="89016">
                  <c:v>6.6744899999999996E-2</c:v>
                </c:pt>
                <c:pt idx="89017">
                  <c:v>6.6960599999999995E-2</c:v>
                </c:pt>
                <c:pt idx="89018">
                  <c:v>6.7105499999999998E-2</c:v>
                </c:pt>
                <c:pt idx="89019">
                  <c:v>6.7179199999999994E-2</c:v>
                </c:pt>
                <c:pt idx="89020">
                  <c:v>6.71818E-2</c:v>
                </c:pt>
                <c:pt idx="89021">
                  <c:v>6.7113099999999995E-2</c:v>
                </c:pt>
                <c:pt idx="89022">
                  <c:v>6.6973400000000002E-2</c:v>
                </c:pt>
                <c:pt idx="89023">
                  <c:v>6.6762699999999994E-2</c:v>
                </c:pt>
                <c:pt idx="89024">
                  <c:v>6.6481399999999996E-2</c:v>
                </c:pt>
                <c:pt idx="89025">
                  <c:v>6.6129800000000002E-2</c:v>
                </c:pt>
                <c:pt idx="89026">
                  <c:v>6.57084E-2</c:v>
                </c:pt>
                <c:pt idx="89027">
                  <c:v>6.5217800000000006E-2</c:v>
                </c:pt>
                <c:pt idx="89028">
                  <c:v>6.4658599999999997E-2</c:v>
                </c:pt>
                <c:pt idx="89029">
                  <c:v>6.4031500000000005E-2</c:v>
                </c:pt>
                <c:pt idx="89030">
                  <c:v>6.3337299999999999E-2</c:v>
                </c:pt>
                <c:pt idx="89031">
                  <c:v>6.2576999999999994E-2</c:v>
                </c:pt>
                <c:pt idx="89032">
                  <c:v>6.1751599999999997E-2</c:v>
                </c:pt>
                <c:pt idx="89033">
                  <c:v>6.0862100000000002E-2</c:v>
                </c:pt>
                <c:pt idx="89034">
                  <c:v>5.9909700000000003E-2</c:v>
                </c:pt>
                <c:pt idx="89035">
                  <c:v>5.8895599999999999E-2</c:v>
                </c:pt>
                <c:pt idx="89036">
                  <c:v>5.7821200000000003E-2</c:v>
                </c:pt>
                <c:pt idx="89037">
                  <c:v>5.6687800000000003E-2</c:v>
                </c:pt>
                <c:pt idx="89038">
                  <c:v>5.5496900000000002E-2</c:v>
                </c:pt>
                <c:pt idx="89039">
                  <c:v>5.4250199999999998E-2</c:v>
                </c:pt>
                <c:pt idx="89040">
                  <c:v>5.2949099999999999E-2</c:v>
                </c:pt>
                <c:pt idx="89041">
                  <c:v>5.1595299999999997E-2</c:v>
                </c:pt>
                <c:pt idx="89042">
                  <c:v>5.0190699999999998E-2</c:v>
                </c:pt>
                <c:pt idx="89043">
                  <c:v>4.8737099999999998E-2</c:v>
                </c:pt>
                <c:pt idx="89044">
                  <c:v>4.7236199999999999E-2</c:v>
                </c:pt>
                <c:pt idx="89045">
                  <c:v>4.5690000000000001E-2</c:v>
                </c:pt>
                <c:pt idx="89046">
                  <c:v>4.4100599999999997E-2</c:v>
                </c:pt>
                <c:pt idx="89047">
                  <c:v>4.2469899999999998E-2</c:v>
                </c:pt>
                <c:pt idx="89048">
                  <c:v>4.0800099999999999E-2</c:v>
                </c:pt>
                <c:pt idx="89049">
                  <c:v>3.9093200000000002E-2</c:v>
                </c:pt>
                <c:pt idx="89050">
                  <c:v>3.7351500000000003E-2</c:v>
                </c:pt>
                <c:pt idx="89051">
                  <c:v>3.55771E-2</c:v>
                </c:pt>
                <c:pt idx="89052">
                  <c:v>3.3772299999999998E-2</c:v>
                </c:pt>
                <c:pt idx="89053">
                  <c:v>3.1939299999999997E-2</c:v>
                </c:pt>
                <c:pt idx="89054">
                  <c:v>3.0080599999999999E-2</c:v>
                </c:pt>
                <c:pt idx="89055">
                  <c:v>2.8198299999999999E-2</c:v>
                </c:pt>
                <c:pt idx="89056">
                  <c:v>2.62949E-2</c:v>
                </c:pt>
                <c:pt idx="89057">
                  <c:v>2.4372700000000001E-2</c:v>
                </c:pt>
                <c:pt idx="89058">
                  <c:v>2.2434200000000001E-2</c:v>
                </c:pt>
                <c:pt idx="89059">
                  <c:v>2.0481699999999999E-2</c:v>
                </c:pt>
                <c:pt idx="89060">
                  <c:v>1.8517599999999999E-2</c:v>
                </c:pt>
                <c:pt idx="89061">
                  <c:v>1.6544300000000001E-2</c:v>
                </c:pt>
                <c:pt idx="89062">
                  <c:v>1.4564300000000001E-2</c:v>
                </c:pt>
                <c:pt idx="89063">
                  <c:v>1.2579999999999999E-2</c:v>
                </c:pt>
                <c:pt idx="89064">
                  <c:v>1.0593699999999999E-2</c:v>
                </c:pt>
                <c:pt idx="89065" formatCode="0.00E+00">
                  <c:v>8.6079299999999997E-3</c:v>
                </c:pt>
                <c:pt idx="89066" formatCode="0.00E+00">
                  <c:v>6.6249899999999999E-3</c:v>
                </c:pt>
                <c:pt idx="89067" formatCode="0.00E+00">
                  <c:v>4.6472600000000003E-3</c:v>
                </c:pt>
                <c:pt idx="89068" formatCode="0.00E+00">
                  <c:v>2.6771099999999999E-3</c:v>
                </c:pt>
                <c:pt idx="89069" formatCode="0.00E+00">
                  <c:v>7.1684299999999999E-4</c:v>
                </c:pt>
                <c:pt idx="89070" formatCode="0.00E+00">
                  <c:v>-1.23123E-3</c:v>
                </c:pt>
                <c:pt idx="89071" formatCode="0.00E+00">
                  <c:v>-3.1648399999999999E-3</c:v>
                </c:pt>
                <c:pt idx="89072" formatCode="0.00E+00">
                  <c:v>-5.0817500000000003E-3</c:v>
                </c:pt>
                <c:pt idx="89073" formatCode="0.00E+00">
                  <c:v>-6.9797599999999998E-3</c:v>
                </c:pt>
                <c:pt idx="89074" formatCode="0.00E+00">
                  <c:v>-8.8567000000000003E-3</c:v>
                </c:pt>
                <c:pt idx="89075">
                  <c:v>-1.07105E-2</c:v>
                </c:pt>
                <c:pt idx="89076">
                  <c:v>-1.2539E-2</c:v>
                </c:pt>
                <c:pt idx="89077">
                  <c:v>-1.4340200000000001E-2</c:v>
                </c:pt>
                <c:pt idx="89078">
                  <c:v>-1.6112100000000001E-2</c:v>
                </c:pt>
                <c:pt idx="89079">
                  <c:v>-1.7852799999999999E-2</c:v>
                </c:pt>
                <c:pt idx="89080">
                  <c:v>-1.9560500000000001E-2</c:v>
                </c:pt>
                <c:pt idx="89081">
                  <c:v>-2.1233200000000001E-2</c:v>
                </c:pt>
                <c:pt idx="89082">
                  <c:v>-2.2869299999999999E-2</c:v>
                </c:pt>
                <c:pt idx="89083">
                  <c:v>-2.4467099999999999E-2</c:v>
                </c:pt>
                <c:pt idx="89084">
                  <c:v>-2.60249E-2</c:v>
                </c:pt>
                <c:pt idx="89085">
                  <c:v>-2.7541199999999998E-2</c:v>
                </c:pt>
                <c:pt idx="89086">
                  <c:v>-2.9014499999999999E-2</c:v>
                </c:pt>
                <c:pt idx="89087">
                  <c:v>-3.04433E-2</c:v>
                </c:pt>
                <c:pt idx="89088">
                  <c:v>-3.1826399999999998E-2</c:v>
                </c:pt>
                <c:pt idx="89089">
                  <c:v>-3.3162299999999999E-2</c:v>
                </c:pt>
                <c:pt idx="89090">
                  <c:v>-3.4450000000000001E-2</c:v>
                </c:pt>
                <c:pt idx="89091">
                  <c:v>-3.5688200000000003E-2</c:v>
                </c:pt>
                <c:pt idx="89092">
                  <c:v>-3.6875999999999999E-2</c:v>
                </c:pt>
                <c:pt idx="89093">
                  <c:v>-3.8012400000000002E-2</c:v>
                </c:pt>
                <c:pt idx="89094">
                  <c:v>-3.9096400000000003E-2</c:v>
                </c:pt>
                <c:pt idx="89095">
                  <c:v>-4.0127299999999998E-2</c:v>
                </c:pt>
                <c:pt idx="89096">
                  <c:v>-4.1104399999999999E-2</c:v>
                </c:pt>
                <c:pt idx="89097">
                  <c:v>-4.2026899999999999E-2</c:v>
                </c:pt>
                <c:pt idx="89098">
                  <c:v>-4.2894300000000003E-2</c:v>
                </c:pt>
                <c:pt idx="89099">
                  <c:v>-4.3706099999999998E-2</c:v>
                </c:pt>
                <c:pt idx="89100">
                  <c:v>-4.4461899999999999E-2</c:v>
                </c:pt>
                <c:pt idx="89101">
                  <c:v>-4.5161399999999997E-2</c:v>
                </c:pt>
                <c:pt idx="89102">
                  <c:v>-4.5804299999999999E-2</c:v>
                </c:pt>
                <c:pt idx="89103">
                  <c:v>-4.6390500000000001E-2</c:v>
                </c:pt>
                <c:pt idx="89104">
                  <c:v>-4.69199E-2</c:v>
                </c:pt>
                <c:pt idx="89105">
                  <c:v>-4.7392499999999997E-2</c:v>
                </c:pt>
                <c:pt idx="89106">
                  <c:v>-4.7808299999999998E-2</c:v>
                </c:pt>
                <c:pt idx="89107">
                  <c:v>-4.8167599999999998E-2</c:v>
                </c:pt>
                <c:pt idx="89108">
                  <c:v>-4.8470600000000003E-2</c:v>
                </c:pt>
                <c:pt idx="89109">
                  <c:v>-4.8717499999999997E-2</c:v>
                </c:pt>
                <c:pt idx="89110">
                  <c:v>-4.8908800000000002E-2</c:v>
                </c:pt>
                <c:pt idx="89111">
                  <c:v>-4.9044900000000002E-2</c:v>
                </c:pt>
                <c:pt idx="89112">
                  <c:v>-4.9126499999999997E-2</c:v>
                </c:pt>
                <c:pt idx="89113">
                  <c:v>-4.91539E-2</c:v>
                </c:pt>
                <c:pt idx="89114">
                  <c:v>-4.9128100000000001E-2</c:v>
                </c:pt>
                <c:pt idx="89115">
                  <c:v>-4.9049599999999999E-2</c:v>
                </c:pt>
                <c:pt idx="89116">
                  <c:v>-4.8919400000000002E-2</c:v>
                </c:pt>
                <c:pt idx="89117">
                  <c:v>-4.8738299999999998E-2</c:v>
                </c:pt>
                <c:pt idx="89118">
                  <c:v>-4.85072E-2</c:v>
                </c:pt>
                <c:pt idx="89119">
                  <c:v>-4.8227199999999998E-2</c:v>
                </c:pt>
                <c:pt idx="89120">
                  <c:v>-4.7899299999999999E-2</c:v>
                </c:pt>
                <c:pt idx="89121">
                  <c:v>-4.7524700000000003E-2</c:v>
                </c:pt>
                <c:pt idx="89122">
                  <c:v>-4.7104500000000001E-2</c:v>
                </c:pt>
                <c:pt idx="89123">
                  <c:v>-4.6639800000000002E-2</c:v>
                </c:pt>
                <c:pt idx="89124">
                  <c:v>-4.6132199999999998E-2</c:v>
                </c:pt>
                <c:pt idx="89125">
                  <c:v>-4.5582699999999997E-2</c:v>
                </c:pt>
                <c:pt idx="89126">
                  <c:v>-4.4992799999999999E-2</c:v>
                </c:pt>
                <c:pt idx="89127">
                  <c:v>-4.4364000000000001E-2</c:v>
                </c:pt>
                <c:pt idx="89128">
                  <c:v>-4.36975E-2</c:v>
                </c:pt>
                <c:pt idx="89129">
                  <c:v>-4.2995100000000001E-2</c:v>
                </c:pt>
                <c:pt idx="89130">
                  <c:v>-4.2257999999999997E-2</c:v>
                </c:pt>
                <c:pt idx="89131">
                  <c:v>-4.1487999999999997E-2</c:v>
                </c:pt>
                <c:pt idx="89132">
                  <c:v>-4.06865E-2</c:v>
                </c:pt>
                <c:pt idx="89133">
                  <c:v>-3.98552E-2</c:v>
                </c:pt>
                <c:pt idx="89134">
                  <c:v>-3.8995599999999998E-2</c:v>
                </c:pt>
                <c:pt idx="89135">
                  <c:v>-3.8109499999999998E-2</c:v>
                </c:pt>
                <c:pt idx="89136">
                  <c:v>-3.71984E-2</c:v>
                </c:pt>
                <c:pt idx="89137">
                  <c:v>-3.6264100000000001E-2</c:v>
                </c:pt>
                <c:pt idx="89138">
                  <c:v>-3.5308100000000002E-2</c:v>
                </c:pt>
                <c:pt idx="89139">
                  <c:v>-3.4332300000000003E-2</c:v>
                </c:pt>
                <c:pt idx="89140">
                  <c:v>-3.3338199999999998E-2</c:v>
                </c:pt>
                <c:pt idx="89141">
                  <c:v>-3.2327599999999998E-2</c:v>
                </c:pt>
                <c:pt idx="89142">
                  <c:v>-3.1302200000000002E-2</c:v>
                </c:pt>
                <c:pt idx="89143">
                  <c:v>-3.0263600000000002E-2</c:v>
                </c:pt>
                <c:pt idx="89144">
                  <c:v>-2.92135E-2</c:v>
                </c:pt>
                <c:pt idx="89145">
                  <c:v>-2.8153500000000001E-2</c:v>
                </c:pt>
                <c:pt idx="89146">
                  <c:v>-2.7085399999999999E-2</c:v>
                </c:pt>
                <c:pt idx="89147">
                  <c:v>-2.6010700000000001E-2</c:v>
                </c:pt>
                <c:pt idx="89148">
                  <c:v>-2.4931100000000001E-2</c:v>
                </c:pt>
                <c:pt idx="89149">
                  <c:v>-2.38482E-2</c:v>
                </c:pt>
                <c:pt idx="89150">
                  <c:v>-2.2763499999999999E-2</c:v>
                </c:pt>
                <c:pt idx="89151">
                  <c:v>-2.1678599999999999E-2</c:v>
                </c:pt>
                <c:pt idx="89152">
                  <c:v>-2.0594999999999999E-2</c:v>
                </c:pt>
                <c:pt idx="89153">
                  <c:v>-1.9514199999999999E-2</c:v>
                </c:pt>
                <c:pt idx="89154">
                  <c:v>-1.8437700000000001E-2</c:v>
                </c:pt>
                <c:pt idx="89155">
                  <c:v>-1.7366800000000002E-2</c:v>
                </c:pt>
                <c:pt idx="89156">
                  <c:v>-1.6302899999999999E-2</c:v>
                </c:pt>
                <c:pt idx="89157">
                  <c:v>-1.5247500000000001E-2</c:v>
                </c:pt>
                <c:pt idx="89158">
                  <c:v>-1.4201699999999999E-2</c:v>
                </c:pt>
                <c:pt idx="89159">
                  <c:v>-1.31669E-2</c:v>
                </c:pt>
                <c:pt idx="89160">
                  <c:v>-1.2144200000000001E-2</c:v>
                </c:pt>
                <c:pt idx="89161">
                  <c:v>-1.11349E-2</c:v>
                </c:pt>
                <c:pt idx="89162">
                  <c:v>-1.014E-2</c:v>
                </c:pt>
                <c:pt idx="89163" formatCode="0.00E+00">
                  <c:v>-9.1607000000000008E-3</c:v>
                </c:pt>
                <c:pt idx="89164" formatCode="0.00E+00">
                  <c:v>-8.1978899999999993E-3</c:v>
                </c:pt>
                <c:pt idx="89165" formatCode="0.00E+00">
                  <c:v>-7.2525899999999997E-3</c:v>
                </c:pt>
                <c:pt idx="89166" formatCode="0.00E+00">
                  <c:v>-6.32571E-3</c:v>
                </c:pt>
                <c:pt idx="89167" formatCode="0.00E+00">
                  <c:v>-5.4181200000000002E-3</c:v>
                </c:pt>
                <c:pt idx="89168" formatCode="0.00E+00">
                  <c:v>-4.53062E-3</c:v>
                </c:pt>
                <c:pt idx="89169" formatCode="0.00E+00">
                  <c:v>-3.66396E-3</c:v>
                </c:pt>
                <c:pt idx="89170" formatCode="0.00E+00">
                  <c:v>-2.81884E-3</c:v>
                </c:pt>
                <c:pt idx="89171" formatCode="0.00E+00">
                  <c:v>-1.9959000000000001E-3</c:v>
                </c:pt>
                <c:pt idx="89172" formatCode="0.00E+00">
                  <c:v>-1.19571E-3</c:v>
                </c:pt>
                <c:pt idx="89173" formatCode="0.00E+00">
                  <c:v>-4.1879299999999999E-4</c:v>
                </c:pt>
                <c:pt idx="89174" formatCode="0.00E+00">
                  <c:v>3.3437700000000001E-4</c:v>
                </c:pt>
                <c:pt idx="89175" formatCode="0.00E+00">
                  <c:v>1.0633999999999999E-3</c:v>
                </c:pt>
                <c:pt idx="89176" formatCode="0.00E+00">
                  <c:v>1.7679099999999999E-3</c:v>
                </c:pt>
                <c:pt idx="89177" formatCode="0.00E+00">
                  <c:v>2.4476400000000001E-3</c:v>
                </c:pt>
                <c:pt idx="89178" formatCode="0.00E+00">
                  <c:v>3.1023399999999999E-3</c:v>
                </c:pt>
                <c:pt idx="89179" formatCode="0.00E+00">
                  <c:v>3.7318400000000002E-3</c:v>
                </c:pt>
                <c:pt idx="89180" formatCode="0.00E+00">
                  <c:v>4.3359999999999996E-3</c:v>
                </c:pt>
                <c:pt idx="89181" formatCode="0.00E+00">
                  <c:v>4.9147799999999997E-3</c:v>
                </c:pt>
                <c:pt idx="89182" formatCode="0.00E+00">
                  <c:v>5.4681599999999997E-3</c:v>
                </c:pt>
                <c:pt idx="89183" formatCode="0.00E+00">
                  <c:v>5.9961800000000003E-3</c:v>
                </c:pt>
                <c:pt idx="89184" formatCode="0.00E+00">
                  <c:v>6.4989399999999999E-3</c:v>
                </c:pt>
                <c:pt idx="89185" formatCode="0.00E+00">
                  <c:v>6.9765900000000004E-3</c:v>
                </c:pt>
                <c:pt idx="89186" formatCode="0.00E+00">
                  <c:v>7.4293400000000004E-3</c:v>
                </c:pt>
                <c:pt idx="89187" formatCode="0.00E+00">
                  <c:v>7.8574300000000003E-3</c:v>
                </c:pt>
                <c:pt idx="89188" formatCode="0.00E+00">
                  <c:v>8.2611799999999999E-3</c:v>
                </c:pt>
                <c:pt idx="89189" formatCode="0.00E+00">
                  <c:v>8.6409199999999999E-3</c:v>
                </c:pt>
                <c:pt idx="89190" formatCode="0.00E+00">
                  <c:v>8.9970499999999995E-3</c:v>
                </c:pt>
                <c:pt idx="89191" formatCode="0.00E+00">
                  <c:v>9.3300199999999996E-3</c:v>
                </c:pt>
                <c:pt idx="89192" formatCode="0.00E+00">
                  <c:v>9.6402999999999992E-3</c:v>
                </c:pt>
                <c:pt idx="89193" formatCode="0.00E+00">
                  <c:v>9.9284300000000002E-3</c:v>
                </c:pt>
                <c:pt idx="89194">
                  <c:v>1.0194999999999999E-2</c:v>
                </c:pt>
                <c:pt idx="89195">
                  <c:v>1.04405E-2</c:v>
                </c:pt>
                <c:pt idx="89196">
                  <c:v>1.06657E-2</c:v>
                </c:pt>
                <c:pt idx="89197">
                  <c:v>1.0871199999999999E-2</c:v>
                </c:pt>
                <c:pt idx="89198">
                  <c:v>1.10577E-2</c:v>
                </c:pt>
                <c:pt idx="89199">
                  <c:v>1.12259E-2</c:v>
                </c:pt>
                <c:pt idx="89200">
                  <c:v>1.13767E-2</c:v>
                </c:pt>
                <c:pt idx="89201">
                  <c:v>1.15108E-2</c:v>
                </c:pt>
                <c:pt idx="89202">
                  <c:v>1.1629E-2</c:v>
                </c:pt>
                <c:pt idx="89203">
                  <c:v>1.1732100000000001E-2</c:v>
                </c:pt>
                <c:pt idx="89204">
                  <c:v>1.1821E-2</c:v>
                </c:pt>
                <c:pt idx="89205">
                  <c:v>1.18966E-2</c:v>
                </c:pt>
                <c:pt idx="89206">
                  <c:v>1.19597E-2</c:v>
                </c:pt>
                <c:pt idx="89207">
                  <c:v>1.2011300000000001E-2</c:v>
                </c:pt>
                <c:pt idx="89208">
                  <c:v>1.2052200000000001E-2</c:v>
                </c:pt>
                <c:pt idx="89209">
                  <c:v>1.20833E-2</c:v>
                </c:pt>
                <c:pt idx="89210">
                  <c:v>1.2105599999999999E-2</c:v>
                </c:pt>
                <c:pt idx="89211">
                  <c:v>1.2120000000000001E-2</c:v>
                </c:pt>
                <c:pt idx="89212">
                  <c:v>1.2127300000000001E-2</c:v>
                </c:pt>
                <c:pt idx="89213">
                  <c:v>1.21286E-2</c:v>
                </c:pt>
                <c:pt idx="89214">
                  <c:v>1.21247E-2</c:v>
                </c:pt>
                <c:pt idx="89215">
                  <c:v>1.21166E-2</c:v>
                </c:pt>
                <c:pt idx="89216">
                  <c:v>1.2105100000000001E-2</c:v>
                </c:pt>
                <c:pt idx="89217">
                  <c:v>1.20911E-2</c:v>
                </c:pt>
                <c:pt idx="89218">
                  <c:v>1.2075499999999999E-2</c:v>
                </c:pt>
                <c:pt idx="89219">
                  <c:v>1.20591E-2</c:v>
                </c:pt>
                <c:pt idx="89220">
                  <c:v>1.20429E-2</c:v>
                </c:pt>
                <c:pt idx="89221">
                  <c:v>1.20275E-2</c:v>
                </c:pt>
                <c:pt idx="89222">
                  <c:v>1.2013899999999999E-2</c:v>
                </c:pt>
                <c:pt idx="89223">
                  <c:v>1.2002799999999999E-2</c:v>
                </c:pt>
                <c:pt idx="89224">
                  <c:v>1.1994899999999999E-2</c:v>
                </c:pt>
                <c:pt idx="89225">
                  <c:v>1.1991E-2</c:v>
                </c:pt>
                <c:pt idx="89226">
                  <c:v>1.19918E-2</c:v>
                </c:pt>
                <c:pt idx="89227">
                  <c:v>1.1997900000000001E-2</c:v>
                </c:pt>
                <c:pt idx="89228">
                  <c:v>1.201E-2</c:v>
                </c:pt>
                <c:pt idx="89229">
                  <c:v>1.20287E-2</c:v>
                </c:pt>
                <c:pt idx="89230">
                  <c:v>1.2054499999999999E-2</c:v>
                </c:pt>
                <c:pt idx="89231">
                  <c:v>1.2088099999999999E-2</c:v>
                </c:pt>
                <c:pt idx="89232">
                  <c:v>1.21298E-2</c:v>
                </c:pt>
                <c:pt idx="89233">
                  <c:v>1.2180099999999999E-2</c:v>
                </c:pt>
                <c:pt idx="89234">
                  <c:v>1.22395E-2</c:v>
                </c:pt>
                <c:pt idx="89235">
                  <c:v>1.2308299999999999E-2</c:v>
                </c:pt>
                <c:pt idx="89236">
                  <c:v>1.2386899999999999E-2</c:v>
                </c:pt>
                <c:pt idx="89237">
                  <c:v>1.24755E-2</c:v>
                </c:pt>
                <c:pt idx="89238">
                  <c:v>1.2574500000000001E-2</c:v>
                </c:pt>
                <c:pt idx="89239">
                  <c:v>1.26839E-2</c:v>
                </c:pt>
                <c:pt idx="89240">
                  <c:v>1.2803999999999999E-2</c:v>
                </c:pt>
                <c:pt idx="89241">
                  <c:v>1.2934899999999999E-2</c:v>
                </c:pt>
                <c:pt idx="89242">
                  <c:v>1.30767E-2</c:v>
                </c:pt>
                <c:pt idx="89243">
                  <c:v>1.3229400000000001E-2</c:v>
                </c:pt>
                <c:pt idx="89244">
                  <c:v>1.3392899999999999E-2</c:v>
                </c:pt>
                <c:pt idx="89245">
                  <c:v>1.35672E-2</c:v>
                </c:pt>
                <c:pt idx="89246">
                  <c:v>1.3752199999999999E-2</c:v>
                </c:pt>
                <c:pt idx="89247">
                  <c:v>1.39477E-2</c:v>
                </c:pt>
                <c:pt idx="89248">
                  <c:v>1.4153600000000001E-2</c:v>
                </c:pt>
                <c:pt idx="89249">
                  <c:v>1.43696E-2</c:v>
                </c:pt>
                <c:pt idx="89250">
                  <c:v>1.45954E-2</c:v>
                </c:pt>
                <c:pt idx="89251">
                  <c:v>1.4830599999999999E-2</c:v>
                </c:pt>
                <c:pt idx="89252">
                  <c:v>1.5075E-2</c:v>
                </c:pt>
                <c:pt idx="89253">
                  <c:v>1.5328E-2</c:v>
                </c:pt>
                <c:pt idx="89254">
                  <c:v>1.5589199999999999E-2</c:v>
                </c:pt>
                <c:pt idx="89255">
                  <c:v>1.5858199999999999E-2</c:v>
                </c:pt>
                <c:pt idx="89256">
                  <c:v>1.6134300000000001E-2</c:v>
                </c:pt>
                <c:pt idx="89257">
                  <c:v>1.64171E-2</c:v>
                </c:pt>
                <c:pt idx="89258">
                  <c:v>1.6705899999999999E-2</c:v>
                </c:pt>
                <c:pt idx="89259">
                  <c:v>1.7000000000000001E-2</c:v>
                </c:pt>
                <c:pt idx="89260">
                  <c:v>1.72987E-2</c:v>
                </c:pt>
                <c:pt idx="89261">
                  <c:v>1.76014E-2</c:v>
                </c:pt>
                <c:pt idx="89262">
                  <c:v>1.79074E-2</c:v>
                </c:pt>
                <c:pt idx="89263">
                  <c:v>1.8215700000000001E-2</c:v>
                </c:pt>
                <c:pt idx="89264">
                  <c:v>1.8525699999999999E-2</c:v>
                </c:pt>
                <c:pt idx="89265">
                  <c:v>1.88364E-2</c:v>
                </c:pt>
                <c:pt idx="89266">
                  <c:v>1.91471E-2</c:v>
                </c:pt>
                <c:pt idx="89267">
                  <c:v>1.9456899999999999E-2</c:v>
                </c:pt>
                <c:pt idx="89268">
                  <c:v>1.9764799999999999E-2</c:v>
                </c:pt>
                <c:pt idx="89269">
                  <c:v>2.0069900000000002E-2</c:v>
                </c:pt>
                <c:pt idx="89270">
                  <c:v>2.0371400000000001E-2</c:v>
                </c:pt>
                <c:pt idx="89271">
                  <c:v>2.0668200000000001E-2</c:v>
                </c:pt>
                <c:pt idx="89272">
                  <c:v>2.09594E-2</c:v>
                </c:pt>
                <c:pt idx="89273">
                  <c:v>2.1243999999999999E-2</c:v>
                </c:pt>
                <c:pt idx="89274">
                  <c:v>2.1521100000000001E-2</c:v>
                </c:pt>
                <c:pt idx="89275">
                  <c:v>2.1789599999999999E-2</c:v>
                </c:pt>
                <c:pt idx="89276">
                  <c:v>2.2048600000000002E-2</c:v>
                </c:pt>
                <c:pt idx="89277">
                  <c:v>2.22971E-2</c:v>
                </c:pt>
                <c:pt idx="89278">
                  <c:v>2.2533999999999998E-2</c:v>
                </c:pt>
                <c:pt idx="89279">
                  <c:v>2.2758500000000001E-2</c:v>
                </c:pt>
                <c:pt idx="89280">
                  <c:v>2.2969400000000001E-2</c:v>
                </c:pt>
                <c:pt idx="89281">
                  <c:v>2.31659E-2</c:v>
                </c:pt>
                <c:pt idx="89282">
                  <c:v>2.3347E-2</c:v>
                </c:pt>
                <c:pt idx="89283">
                  <c:v>2.3511600000000001E-2</c:v>
                </c:pt>
                <c:pt idx="89284">
                  <c:v>2.3658999999999999E-2</c:v>
                </c:pt>
                <c:pt idx="89285">
                  <c:v>2.3788E-2</c:v>
                </c:pt>
                <c:pt idx="89286">
                  <c:v>2.3897999999999999E-2</c:v>
                </c:pt>
                <c:pt idx="89287">
                  <c:v>2.39878E-2</c:v>
                </c:pt>
                <c:pt idx="89288">
                  <c:v>2.40568E-2</c:v>
                </c:pt>
                <c:pt idx="89289">
                  <c:v>2.4104E-2</c:v>
                </c:pt>
                <c:pt idx="89290">
                  <c:v>2.41286E-2</c:v>
                </c:pt>
                <c:pt idx="89291">
                  <c:v>2.4129899999999999E-2</c:v>
                </c:pt>
                <c:pt idx="89292">
                  <c:v>2.4107099999999999E-2</c:v>
                </c:pt>
                <c:pt idx="89293">
                  <c:v>2.40596E-2</c:v>
                </c:pt>
                <c:pt idx="89294">
                  <c:v>2.3986500000000001E-2</c:v>
                </c:pt>
                <c:pt idx="89295">
                  <c:v>2.3887200000000001E-2</c:v>
                </c:pt>
                <c:pt idx="89296">
                  <c:v>2.37612E-2</c:v>
                </c:pt>
                <c:pt idx="89297">
                  <c:v>2.3607900000000001E-2</c:v>
                </c:pt>
                <c:pt idx="89298">
                  <c:v>2.3426800000000001E-2</c:v>
                </c:pt>
                <c:pt idx="89299">
                  <c:v>2.32173E-2</c:v>
                </c:pt>
                <c:pt idx="89300">
                  <c:v>2.2979099999999999E-2</c:v>
                </c:pt>
                <c:pt idx="89301">
                  <c:v>2.2711700000000001E-2</c:v>
                </c:pt>
                <c:pt idx="89302">
                  <c:v>2.2414799999999999E-2</c:v>
                </c:pt>
                <c:pt idx="89303">
                  <c:v>2.2088199999999999E-2</c:v>
                </c:pt>
                <c:pt idx="89304">
                  <c:v>2.1731400000000001E-2</c:v>
                </c:pt>
                <c:pt idx="89305">
                  <c:v>2.1344499999999999E-2</c:v>
                </c:pt>
                <c:pt idx="89306">
                  <c:v>2.0927100000000001E-2</c:v>
                </c:pt>
                <c:pt idx="89307">
                  <c:v>2.0479299999999999E-2</c:v>
                </c:pt>
                <c:pt idx="89308">
                  <c:v>2.0001000000000001E-2</c:v>
                </c:pt>
                <c:pt idx="89309">
                  <c:v>1.9492200000000001E-2</c:v>
                </c:pt>
                <c:pt idx="89310">
                  <c:v>1.8953000000000001E-2</c:v>
                </c:pt>
                <c:pt idx="89311">
                  <c:v>1.8383400000000001E-2</c:v>
                </c:pt>
                <c:pt idx="89312">
                  <c:v>1.7783799999999999E-2</c:v>
                </c:pt>
                <c:pt idx="89313">
                  <c:v>1.7154300000000001E-2</c:v>
                </c:pt>
                <c:pt idx="89314">
                  <c:v>1.6495200000000002E-2</c:v>
                </c:pt>
                <c:pt idx="89315">
                  <c:v>1.5806899999999999E-2</c:v>
                </c:pt>
                <c:pt idx="89316">
                  <c:v>1.50898E-2</c:v>
                </c:pt>
                <c:pt idx="89317">
                  <c:v>1.4344300000000001E-2</c:v>
                </c:pt>
                <c:pt idx="89318">
                  <c:v>1.3571E-2</c:v>
                </c:pt>
                <c:pt idx="89319">
                  <c:v>1.2770399999999999E-2</c:v>
                </c:pt>
                <c:pt idx="89320">
                  <c:v>1.1943199999999999E-2</c:v>
                </c:pt>
                <c:pt idx="89321">
                  <c:v>1.10901E-2</c:v>
                </c:pt>
                <c:pt idx="89322">
                  <c:v>1.0211700000000001E-2</c:v>
                </c:pt>
                <c:pt idx="89323" formatCode="0.00E+00">
                  <c:v>9.3088500000000005E-3</c:v>
                </c:pt>
                <c:pt idx="89324" formatCode="0.00E+00">
                  <c:v>8.3824299999999997E-3</c:v>
                </c:pt>
                <c:pt idx="89325" formatCode="0.00E+00">
                  <c:v>7.4333200000000002E-3</c:v>
                </c:pt>
                <c:pt idx="89326" formatCode="0.00E+00">
                  <c:v>6.4624499999999998E-3</c:v>
                </c:pt>
                <c:pt idx="89327" formatCode="0.00E+00">
                  <c:v>5.4707999999999996E-3</c:v>
                </c:pt>
                <c:pt idx="89328" formatCode="0.00E+00">
                  <c:v>4.4594200000000004E-3</c:v>
                </c:pt>
                <c:pt idx="89329" formatCode="0.00E+00">
                  <c:v>3.4293800000000001E-3</c:v>
                </c:pt>
                <c:pt idx="89330" formatCode="0.00E+00">
                  <c:v>2.3818200000000002E-3</c:v>
                </c:pt>
                <c:pt idx="89331" formatCode="0.00E+00">
                  <c:v>1.3178899999999999E-3</c:v>
                </c:pt>
                <c:pt idx="89332" formatCode="0.00E+00">
                  <c:v>2.38817E-4</c:v>
                </c:pt>
                <c:pt idx="89333" formatCode="0.00E+00">
                  <c:v>-8.54162E-4</c:v>
                </c:pt>
                <c:pt idx="89334" formatCode="0.00E+00">
                  <c:v>-1.9597600000000001E-3</c:v>
                </c:pt>
                <c:pt idx="89335" formatCode="0.00E+00">
                  <c:v>-3.0766499999999998E-3</c:v>
                </c:pt>
                <c:pt idx="89336" formatCode="0.00E+00">
                  <c:v>-4.2034799999999999E-3</c:v>
                </c:pt>
                <c:pt idx="89337" formatCode="0.00E+00">
                  <c:v>-5.33886E-3</c:v>
                </c:pt>
                <c:pt idx="89338" formatCode="0.00E+00">
                  <c:v>-6.4813700000000002E-3</c:v>
                </c:pt>
                <c:pt idx="89339" formatCode="0.00E+00">
                  <c:v>-7.6295800000000004E-3</c:v>
                </c:pt>
                <c:pt idx="89340" formatCode="0.00E+00">
                  <c:v>-8.7820199999999998E-3</c:v>
                </c:pt>
                <c:pt idx="89341" formatCode="0.00E+00">
                  <c:v>-9.9371900000000003E-3</c:v>
                </c:pt>
                <c:pt idx="89342">
                  <c:v>-1.10936E-2</c:v>
                </c:pt>
                <c:pt idx="89343">
                  <c:v>-1.2249700000000001E-2</c:v>
                </c:pt>
                <c:pt idx="89344">
                  <c:v>-1.34039E-2</c:v>
                </c:pt>
                <c:pt idx="89345">
                  <c:v>-1.45547E-2</c:v>
                </c:pt>
                <c:pt idx="89346">
                  <c:v>-1.5700599999999999E-2</c:v>
                </c:pt>
                <c:pt idx="89347">
                  <c:v>-1.6839900000000001E-2</c:v>
                </c:pt>
                <c:pt idx="89348">
                  <c:v>-1.7971000000000001E-2</c:v>
                </c:pt>
                <c:pt idx="89349">
                  <c:v>-1.9092499999999998E-2</c:v>
                </c:pt>
                <c:pt idx="89350">
                  <c:v>-2.0202700000000001E-2</c:v>
                </c:pt>
                <c:pt idx="89351">
                  <c:v>-2.12999E-2</c:v>
                </c:pt>
                <c:pt idx="89352">
                  <c:v>-2.2382699999999998E-2</c:v>
                </c:pt>
                <c:pt idx="89353">
                  <c:v>-2.3449500000000002E-2</c:v>
                </c:pt>
                <c:pt idx="89354">
                  <c:v>-2.4498800000000001E-2</c:v>
                </c:pt>
                <c:pt idx="89355">
                  <c:v>-2.5528800000000001E-2</c:v>
                </c:pt>
                <c:pt idx="89356">
                  <c:v>-2.6538300000000001E-2</c:v>
                </c:pt>
                <c:pt idx="89357">
                  <c:v>-2.7525600000000001E-2</c:v>
                </c:pt>
                <c:pt idx="89358">
                  <c:v>-2.8489199999999999E-2</c:v>
                </c:pt>
                <c:pt idx="89359">
                  <c:v>-2.9427700000000001E-2</c:v>
                </c:pt>
                <c:pt idx="89360">
                  <c:v>-3.0339700000000001E-2</c:v>
                </c:pt>
                <c:pt idx="89361">
                  <c:v>-3.12237E-2</c:v>
                </c:pt>
                <c:pt idx="89362">
                  <c:v>-3.2078299999999997E-2</c:v>
                </c:pt>
                <c:pt idx="89363">
                  <c:v>-3.2902300000000002E-2</c:v>
                </c:pt>
                <c:pt idx="89364">
                  <c:v>-3.3694300000000003E-2</c:v>
                </c:pt>
                <c:pt idx="89365">
                  <c:v>-3.4452999999999998E-2</c:v>
                </c:pt>
                <c:pt idx="89366">
                  <c:v>-3.5177199999999999E-2</c:v>
                </c:pt>
                <c:pt idx="89367">
                  <c:v>-3.58657E-2</c:v>
                </c:pt>
                <c:pt idx="89368">
                  <c:v>-3.6517399999999998E-2</c:v>
                </c:pt>
                <c:pt idx="89369">
                  <c:v>-3.7131200000000003E-2</c:v>
                </c:pt>
                <c:pt idx="89370">
                  <c:v>-3.7706000000000003E-2</c:v>
                </c:pt>
                <c:pt idx="89371">
                  <c:v>-3.8240900000000001E-2</c:v>
                </c:pt>
                <c:pt idx="89372">
                  <c:v>-3.87348E-2</c:v>
                </c:pt>
                <c:pt idx="89373">
                  <c:v>-3.9187E-2</c:v>
                </c:pt>
                <c:pt idx="89374">
                  <c:v>-3.95965E-2</c:v>
                </c:pt>
                <c:pt idx="89375">
                  <c:v>-3.9962600000000001E-2</c:v>
                </c:pt>
                <c:pt idx="89376">
                  <c:v>-4.0284599999999997E-2</c:v>
                </c:pt>
                <c:pt idx="89377">
                  <c:v>-4.0561800000000002E-2</c:v>
                </c:pt>
                <c:pt idx="89378">
                  <c:v>-4.0793599999999999E-2</c:v>
                </c:pt>
                <c:pt idx="89379">
                  <c:v>-4.0979599999999998E-2</c:v>
                </c:pt>
                <c:pt idx="89380">
                  <c:v>-4.1119099999999999E-2</c:v>
                </c:pt>
                <c:pt idx="89381">
                  <c:v>-4.1211999999999999E-2</c:v>
                </c:pt>
                <c:pt idx="89382">
                  <c:v>-4.1257700000000001E-2</c:v>
                </c:pt>
                <c:pt idx="89383">
                  <c:v>-4.1256099999999997E-2</c:v>
                </c:pt>
                <c:pt idx="89384">
                  <c:v>-4.1206899999999998E-2</c:v>
                </c:pt>
                <c:pt idx="89385">
                  <c:v>-4.1110000000000001E-2</c:v>
                </c:pt>
                <c:pt idx="89386">
                  <c:v>-4.0965399999999999E-2</c:v>
                </c:pt>
                <c:pt idx="89387">
                  <c:v>-4.0772999999999997E-2</c:v>
                </c:pt>
                <c:pt idx="89388">
                  <c:v>-4.0532899999999997E-2</c:v>
                </c:pt>
                <c:pt idx="89389">
                  <c:v>-4.0245299999999998E-2</c:v>
                </c:pt>
                <c:pt idx="89390">
                  <c:v>-3.9910399999999999E-2</c:v>
                </c:pt>
                <c:pt idx="89391">
                  <c:v>-3.9528500000000001E-2</c:v>
                </c:pt>
                <c:pt idx="89392">
                  <c:v>-3.90999E-2</c:v>
                </c:pt>
                <c:pt idx="89393">
                  <c:v>-3.8625E-2</c:v>
                </c:pt>
                <c:pt idx="89394">
                  <c:v>-3.8104399999999997E-2</c:v>
                </c:pt>
                <c:pt idx="89395">
                  <c:v>-3.7538599999999998E-2</c:v>
                </c:pt>
                <c:pt idx="89396">
                  <c:v>-3.6928200000000001E-2</c:v>
                </c:pt>
                <c:pt idx="89397">
                  <c:v>-3.6273899999999998E-2</c:v>
                </c:pt>
                <c:pt idx="89398">
                  <c:v>-3.5576400000000001E-2</c:v>
                </c:pt>
                <c:pt idx="89399">
                  <c:v>-3.4836600000000002E-2</c:v>
                </c:pt>
                <c:pt idx="89400">
                  <c:v>-3.40554E-2</c:v>
                </c:pt>
                <c:pt idx="89401">
                  <c:v>-3.3233699999999998E-2</c:v>
                </c:pt>
                <c:pt idx="89402">
                  <c:v>-3.2372499999999998E-2</c:v>
                </c:pt>
                <c:pt idx="89403">
                  <c:v>-3.1472899999999998E-2</c:v>
                </c:pt>
                <c:pt idx="89404">
                  <c:v>-3.0536000000000001E-2</c:v>
                </c:pt>
                <c:pt idx="89405">
                  <c:v>-2.95629E-2</c:v>
                </c:pt>
                <c:pt idx="89406">
                  <c:v>-2.8555000000000001E-2</c:v>
                </c:pt>
                <c:pt idx="89407">
                  <c:v>-2.75134E-2</c:v>
                </c:pt>
                <c:pt idx="89408">
                  <c:v>-2.6439600000000001E-2</c:v>
                </c:pt>
                <c:pt idx="89409">
                  <c:v>-2.53349E-2</c:v>
                </c:pt>
                <c:pt idx="89410">
                  <c:v>-2.4200699999999999E-2</c:v>
                </c:pt>
                <c:pt idx="89411">
                  <c:v>-2.30385E-2</c:v>
                </c:pt>
                <c:pt idx="89412">
                  <c:v>-2.1849799999999999E-2</c:v>
                </c:pt>
                <c:pt idx="89413">
                  <c:v>-2.06362E-2</c:v>
                </c:pt>
                <c:pt idx="89414">
                  <c:v>-1.9399199999999998E-2</c:v>
                </c:pt>
                <c:pt idx="89415">
                  <c:v>-1.81406E-2</c:v>
                </c:pt>
                <c:pt idx="89416">
                  <c:v>-1.6861899999999999E-2</c:v>
                </c:pt>
                <c:pt idx="89417">
                  <c:v>-1.55649E-2</c:v>
                </c:pt>
                <c:pt idx="89418">
                  <c:v>-1.42512E-2</c:v>
                </c:pt>
                <c:pt idx="89419">
                  <c:v>-1.2922599999999999E-2</c:v>
                </c:pt>
                <c:pt idx="89420">
                  <c:v>-1.15809E-2</c:v>
                </c:pt>
                <c:pt idx="89421">
                  <c:v>-1.02278E-2</c:v>
                </c:pt>
                <c:pt idx="89422" formatCode="0.00E+00">
                  <c:v>-8.8652000000000002E-3</c:v>
                </c:pt>
                <c:pt idx="89423" formatCode="0.00E+00">
                  <c:v>-7.49484E-3</c:v>
                </c:pt>
                <c:pt idx="89424" formatCode="0.00E+00">
                  <c:v>-6.1185700000000003E-3</c:v>
                </c:pt>
                <c:pt idx="89425" formatCode="0.00E+00">
                  <c:v>-4.7382099999999996E-3</c:v>
                </c:pt>
                <c:pt idx="89426" formatCode="0.00E+00">
                  <c:v>-3.3556100000000002E-3</c:v>
                </c:pt>
                <c:pt idx="89427" formatCode="0.00E+00">
                  <c:v>-1.9726100000000001E-3</c:v>
                </c:pt>
                <c:pt idx="89428" formatCode="0.00E+00">
                  <c:v>-5.91045E-4</c:v>
                </c:pt>
                <c:pt idx="89429" formatCode="0.00E+00">
                  <c:v>7.8724800000000005E-4</c:v>
                </c:pt>
                <c:pt idx="89430" formatCode="0.00E+00">
                  <c:v>2.16044E-3</c:v>
                </c:pt>
                <c:pt idx="89431" formatCode="0.00E+00">
                  <c:v>3.5266999999999998E-3</c:v>
                </c:pt>
                <c:pt idx="89432" formatCode="0.00E+00">
                  <c:v>4.8842199999999999E-3</c:v>
                </c:pt>
                <c:pt idx="89433" formatCode="0.00E+00">
                  <c:v>6.23121E-3</c:v>
                </c:pt>
                <c:pt idx="89434" formatCode="0.00E+00">
                  <c:v>7.5659000000000004E-3</c:v>
                </c:pt>
                <c:pt idx="89435" formatCode="0.00E+00">
                  <c:v>8.8865100000000002E-3</c:v>
                </c:pt>
                <c:pt idx="89436">
                  <c:v>1.01913E-2</c:v>
                </c:pt>
                <c:pt idx="89437">
                  <c:v>1.14786E-2</c:v>
                </c:pt>
                <c:pt idx="89438">
                  <c:v>1.27467E-2</c:v>
                </c:pt>
                <c:pt idx="89439">
                  <c:v>1.39939E-2</c:v>
                </c:pt>
                <c:pt idx="89440">
                  <c:v>1.52187E-2</c:v>
                </c:pt>
                <c:pt idx="89441">
                  <c:v>1.6419400000000001E-2</c:v>
                </c:pt>
                <c:pt idx="89442">
                  <c:v>1.7594499999999999E-2</c:v>
                </c:pt>
                <c:pt idx="89443">
                  <c:v>1.8742600000000002E-2</c:v>
                </c:pt>
                <c:pt idx="89444">
                  <c:v>1.9862000000000001E-2</c:v>
                </c:pt>
                <c:pt idx="89445">
                  <c:v>2.0951500000000001E-2</c:v>
                </c:pt>
                <c:pt idx="89446">
                  <c:v>2.2009600000000001E-2</c:v>
                </c:pt>
                <c:pt idx="89447">
                  <c:v>2.3035099999999999E-2</c:v>
                </c:pt>
                <c:pt idx="89448">
                  <c:v>2.4026599999999999E-2</c:v>
                </c:pt>
                <c:pt idx="89449">
                  <c:v>2.4982899999999999E-2</c:v>
                </c:pt>
                <c:pt idx="89450">
                  <c:v>2.5902999999999999E-2</c:v>
                </c:pt>
                <c:pt idx="89451">
                  <c:v>2.67856E-2</c:v>
                </c:pt>
                <c:pt idx="89452">
                  <c:v>2.7629799999999999E-2</c:v>
                </c:pt>
                <c:pt idx="89453">
                  <c:v>2.8434500000000001E-2</c:v>
                </c:pt>
                <c:pt idx="89454">
                  <c:v>2.91988E-2</c:v>
                </c:pt>
                <c:pt idx="89455">
                  <c:v>2.9921900000000001E-2</c:v>
                </c:pt>
                <c:pt idx="89456">
                  <c:v>3.0603000000000002E-2</c:v>
                </c:pt>
                <c:pt idx="89457">
                  <c:v>3.12413E-2</c:v>
                </c:pt>
                <c:pt idx="89458">
                  <c:v>3.1836099999999999E-2</c:v>
                </c:pt>
                <c:pt idx="89459">
                  <c:v>3.2386999999999999E-2</c:v>
                </c:pt>
                <c:pt idx="89460">
                  <c:v>3.2893199999999997E-2</c:v>
                </c:pt>
                <c:pt idx="89461">
                  <c:v>3.3354399999999999E-2</c:v>
                </c:pt>
                <c:pt idx="89462">
                  <c:v>3.37702E-2</c:v>
                </c:pt>
                <c:pt idx="89463">
                  <c:v>3.4140299999999998E-2</c:v>
                </c:pt>
                <c:pt idx="89464">
                  <c:v>3.4464300000000003E-2</c:v>
                </c:pt>
                <c:pt idx="89465">
                  <c:v>3.4742200000000001E-2</c:v>
                </c:pt>
                <c:pt idx="89466">
                  <c:v>3.4973700000000003E-2</c:v>
                </c:pt>
                <c:pt idx="89467">
                  <c:v>3.51589E-2</c:v>
                </c:pt>
                <c:pt idx="89468">
                  <c:v>3.5297799999999997E-2</c:v>
                </c:pt>
                <c:pt idx="89469">
                  <c:v>3.5390400000000002E-2</c:v>
                </c:pt>
                <c:pt idx="89470">
                  <c:v>3.5437000000000003E-2</c:v>
                </c:pt>
                <c:pt idx="89471">
                  <c:v>3.5437700000000003E-2</c:v>
                </c:pt>
                <c:pt idx="89472">
                  <c:v>3.5393000000000001E-2</c:v>
                </c:pt>
                <c:pt idx="89473">
                  <c:v>3.5303000000000001E-2</c:v>
                </c:pt>
                <c:pt idx="89474">
                  <c:v>3.5168400000000002E-2</c:v>
                </c:pt>
                <c:pt idx="89475">
                  <c:v>3.49895E-2</c:v>
                </c:pt>
                <c:pt idx="89476">
                  <c:v>3.4766999999999999E-2</c:v>
                </c:pt>
                <c:pt idx="89477">
                  <c:v>3.4501400000000002E-2</c:v>
                </c:pt>
                <c:pt idx="89478">
                  <c:v>3.4193599999999998E-2</c:v>
                </c:pt>
                <c:pt idx="89479">
                  <c:v>3.3844199999999998E-2</c:v>
                </c:pt>
                <c:pt idx="89480">
                  <c:v>3.3453999999999998E-2</c:v>
                </c:pt>
                <c:pt idx="89481">
                  <c:v>3.3023999999999998E-2</c:v>
                </c:pt>
                <c:pt idx="89482">
                  <c:v>3.2555000000000001E-2</c:v>
                </c:pt>
                <c:pt idx="89483">
                  <c:v>3.2048E-2</c:v>
                </c:pt>
                <c:pt idx="89484">
                  <c:v>3.1504200000000003E-2</c:v>
                </c:pt>
                <c:pt idx="89485">
                  <c:v>3.0924500000000001E-2</c:v>
                </c:pt>
                <c:pt idx="89486">
                  <c:v>3.0310199999999999E-2</c:v>
                </c:pt>
                <c:pt idx="89487">
                  <c:v>2.9662399999999998E-2</c:v>
                </c:pt>
                <c:pt idx="89488">
                  <c:v>2.8982299999999999E-2</c:v>
                </c:pt>
                <c:pt idx="89489">
                  <c:v>2.82712E-2</c:v>
                </c:pt>
                <c:pt idx="89490">
                  <c:v>2.7530499999999999E-2</c:v>
                </c:pt>
                <c:pt idx="89491">
                  <c:v>2.6761500000000001E-2</c:v>
                </c:pt>
                <c:pt idx="89492">
                  <c:v>2.5965499999999999E-2</c:v>
                </c:pt>
                <c:pt idx="89493">
                  <c:v>2.5144099999999999E-2</c:v>
                </c:pt>
                <c:pt idx="89494">
                  <c:v>2.42986E-2</c:v>
                </c:pt>
                <c:pt idx="89495">
                  <c:v>2.3430599999999999E-2</c:v>
                </c:pt>
                <c:pt idx="89496">
                  <c:v>2.2541599999999998E-2</c:v>
                </c:pt>
                <c:pt idx="89497">
                  <c:v>2.1633099999999999E-2</c:v>
                </c:pt>
                <c:pt idx="89498">
                  <c:v>2.0706700000000001E-2</c:v>
                </c:pt>
                <c:pt idx="89499">
                  <c:v>1.9763800000000002E-2</c:v>
                </c:pt>
                <c:pt idx="89500">
                  <c:v>1.8806300000000001E-2</c:v>
                </c:pt>
                <c:pt idx="89501">
                  <c:v>1.7835500000000001E-2</c:v>
                </c:pt>
                <c:pt idx="89502">
                  <c:v>1.6853199999999999E-2</c:v>
                </c:pt>
                <c:pt idx="89503">
                  <c:v>1.5861E-2</c:v>
                </c:pt>
                <c:pt idx="89504">
                  <c:v>1.4860399999999999E-2</c:v>
                </c:pt>
                <c:pt idx="89505">
                  <c:v>1.38532E-2</c:v>
                </c:pt>
                <c:pt idx="89506">
                  <c:v>1.2840900000000001E-2</c:v>
                </c:pt>
                <c:pt idx="89507">
                  <c:v>1.1825199999999999E-2</c:v>
                </c:pt>
                <c:pt idx="89508">
                  <c:v>1.08077E-2</c:v>
                </c:pt>
                <c:pt idx="89509" formatCode="0.00E+00">
                  <c:v>9.7899200000000006E-3</c:v>
                </c:pt>
                <c:pt idx="89510" formatCode="0.00E+00">
                  <c:v>8.7735699999999996E-3</c:v>
                </c:pt>
                <c:pt idx="89511" formatCode="0.00E+00">
                  <c:v>7.7601800000000002E-3</c:v>
                </c:pt>
                <c:pt idx="89512" formatCode="0.00E+00">
                  <c:v>6.7513199999999999E-3</c:v>
                </c:pt>
                <c:pt idx="89513" formatCode="0.00E+00">
                  <c:v>5.7485399999999999E-3</c:v>
                </c:pt>
                <c:pt idx="89514" formatCode="0.00E+00">
                  <c:v>4.7533599999999999E-3</c:v>
                </c:pt>
                <c:pt idx="89515" formatCode="0.00E+00">
                  <c:v>3.7672700000000001E-3</c:v>
                </c:pt>
                <c:pt idx="89516" formatCode="0.00E+00">
                  <c:v>2.7917599999999999E-3</c:v>
                </c:pt>
                <c:pt idx="89517" formatCode="0.00E+00">
                  <c:v>1.82825E-3</c:v>
                </c:pt>
                <c:pt idx="89518" formatCode="0.00E+00">
                  <c:v>8.7816200000000004E-4</c:v>
                </c:pt>
                <c:pt idx="89519" formatCode="0.00E+00">
                  <c:v>-5.7127799999999999E-5</c:v>
                </c:pt>
                <c:pt idx="89520" formatCode="0.00E+00">
                  <c:v>-9.7627900000000004E-4</c:v>
                </c:pt>
                <c:pt idx="89521" formatCode="0.00E+00">
                  <c:v>-1.87799E-3</c:v>
                </c:pt>
                <c:pt idx="89522" formatCode="0.00E+00">
                  <c:v>-2.761E-3</c:v>
                </c:pt>
                <c:pt idx="89523" formatCode="0.00E+00">
                  <c:v>-3.62408E-3</c:v>
                </c:pt>
                <c:pt idx="89524" formatCode="0.00E+00">
                  <c:v>-4.4660699999999999E-3</c:v>
                </c:pt>
                <c:pt idx="89525" formatCode="0.00E+00">
                  <c:v>-5.2858200000000001E-3</c:v>
                </c:pt>
                <c:pt idx="89526" formatCode="0.00E+00">
                  <c:v>-6.0822599999999999E-3</c:v>
                </c:pt>
                <c:pt idx="89527" formatCode="0.00E+00">
                  <c:v>-6.8543500000000004E-3</c:v>
                </c:pt>
                <c:pt idx="89528" formatCode="0.00E+00">
                  <c:v>-7.6011100000000003E-3</c:v>
                </c:pt>
                <c:pt idx="89529" formatCode="0.00E+00">
                  <c:v>-8.3216000000000002E-3</c:v>
                </c:pt>
                <c:pt idx="89530" formatCode="0.00E+00">
                  <c:v>-9.0149600000000007E-3</c:v>
                </c:pt>
                <c:pt idx="89531" formatCode="0.00E+00">
                  <c:v>-9.6803500000000008E-3</c:v>
                </c:pt>
                <c:pt idx="89532">
                  <c:v>-1.0317E-2</c:v>
                </c:pt>
                <c:pt idx="89533">
                  <c:v>-1.09242E-2</c:v>
                </c:pt>
                <c:pt idx="89534">
                  <c:v>-1.1501300000000001E-2</c:v>
                </c:pt>
                <c:pt idx="89535">
                  <c:v>-1.20477E-2</c:v>
                </c:pt>
                <c:pt idx="89536">
                  <c:v>-1.25629E-2</c:v>
                </c:pt>
                <c:pt idx="89537">
                  <c:v>-1.30464E-2</c:v>
                </c:pt>
                <c:pt idx="89538">
                  <c:v>-1.3497800000000001E-2</c:v>
                </c:pt>
                <c:pt idx="89539">
                  <c:v>-1.3916700000000001E-2</c:v>
                </c:pt>
                <c:pt idx="89540">
                  <c:v>-1.4302799999999999E-2</c:v>
                </c:pt>
                <c:pt idx="89541">
                  <c:v>-1.4655899999999999E-2</c:v>
                </c:pt>
                <c:pt idx="89542">
                  <c:v>-1.49759E-2</c:v>
                </c:pt>
                <c:pt idx="89543">
                  <c:v>-1.52625E-2</c:v>
                </c:pt>
                <c:pt idx="89544">
                  <c:v>-1.55158E-2</c:v>
                </c:pt>
                <c:pt idx="89545">
                  <c:v>-1.5735800000000001E-2</c:v>
                </c:pt>
                <c:pt idx="89546">
                  <c:v>-1.5922599999999999E-2</c:v>
                </c:pt>
                <c:pt idx="89547">
                  <c:v>-1.6076199999999999E-2</c:v>
                </c:pt>
                <c:pt idx="89548">
                  <c:v>-1.61969E-2</c:v>
                </c:pt>
                <c:pt idx="89549">
                  <c:v>-1.6284900000000001E-2</c:v>
                </c:pt>
                <c:pt idx="89550">
                  <c:v>-1.6340500000000001E-2</c:v>
                </c:pt>
                <c:pt idx="89551">
                  <c:v>-1.6364099999999999E-2</c:v>
                </c:pt>
                <c:pt idx="89552">
                  <c:v>-1.6356200000000001E-2</c:v>
                </c:pt>
                <c:pt idx="89553">
                  <c:v>-1.6317100000000001E-2</c:v>
                </c:pt>
                <c:pt idx="89554">
                  <c:v>-1.6247399999999999E-2</c:v>
                </c:pt>
                <c:pt idx="89555">
                  <c:v>-1.6147700000000001E-2</c:v>
                </c:pt>
                <c:pt idx="89556">
                  <c:v>-1.60187E-2</c:v>
                </c:pt>
                <c:pt idx="89557">
                  <c:v>-1.5861E-2</c:v>
                </c:pt>
                <c:pt idx="89558">
                  <c:v>-1.56752E-2</c:v>
                </c:pt>
                <c:pt idx="89559">
                  <c:v>-1.5462399999999999E-2</c:v>
                </c:pt>
                <c:pt idx="89560">
                  <c:v>-1.52231E-2</c:v>
                </c:pt>
                <c:pt idx="89561">
                  <c:v>-1.4958300000000001E-2</c:v>
                </c:pt>
                <c:pt idx="89562">
                  <c:v>-1.4669E-2</c:v>
                </c:pt>
                <c:pt idx="89563">
                  <c:v>-1.4356000000000001E-2</c:v>
                </c:pt>
                <c:pt idx="89564">
                  <c:v>-1.4020299999999999E-2</c:v>
                </c:pt>
                <c:pt idx="89565">
                  <c:v>-1.3663E-2</c:v>
                </c:pt>
                <c:pt idx="89566">
                  <c:v>-1.3285099999999999E-2</c:v>
                </c:pt>
                <c:pt idx="89567">
                  <c:v>-1.2887600000000001E-2</c:v>
                </c:pt>
                <c:pt idx="89568">
                  <c:v>-1.24718E-2</c:v>
                </c:pt>
                <c:pt idx="89569">
                  <c:v>-1.2038699999999999E-2</c:v>
                </c:pt>
                <c:pt idx="89570">
                  <c:v>-1.1589500000000001E-2</c:v>
                </c:pt>
                <c:pt idx="89571">
                  <c:v>-1.1125299999999999E-2</c:v>
                </c:pt>
                <c:pt idx="89572">
                  <c:v>-1.0647500000000001E-2</c:v>
                </c:pt>
                <c:pt idx="89573">
                  <c:v>-1.0157100000000001E-2</c:v>
                </c:pt>
                <c:pt idx="89574" formatCode="0.00E+00">
                  <c:v>-9.6554899999999992E-3</c:v>
                </c:pt>
                <c:pt idx="89575" formatCode="0.00E+00">
                  <c:v>-9.1438700000000001E-3</c:v>
                </c:pt>
                <c:pt idx="89576" formatCode="0.00E+00">
                  <c:v>-8.6234899999999993E-3</c:v>
                </c:pt>
                <c:pt idx="89577" formatCode="0.00E+00">
                  <c:v>-8.0956299999999995E-3</c:v>
                </c:pt>
                <c:pt idx="89578" formatCode="0.00E+00">
                  <c:v>-7.5615700000000001E-3</c:v>
                </c:pt>
                <c:pt idx="89579" formatCode="0.00E+00">
                  <c:v>-7.0225699999999997E-3</c:v>
                </c:pt>
                <c:pt idx="89580" formatCode="0.00E+00">
                  <c:v>-6.4799100000000002E-3</c:v>
                </c:pt>
                <c:pt idx="89581" formatCode="0.00E+00">
                  <c:v>-5.9348700000000001E-3</c:v>
                </c:pt>
                <c:pt idx="89582" formatCode="0.00E+00">
                  <c:v>-5.3887300000000004E-3</c:v>
                </c:pt>
                <c:pt idx="89583" formatCode="0.00E+00">
                  <c:v>-4.84273E-3</c:v>
                </c:pt>
                <c:pt idx="89584" formatCode="0.00E+00">
                  <c:v>-4.2981499999999997E-3</c:v>
                </c:pt>
                <c:pt idx="89585" formatCode="0.00E+00">
                  <c:v>-3.7562199999999998E-3</c:v>
                </c:pt>
                <c:pt idx="89586" formatCode="0.00E+00">
                  <c:v>-3.2181699999999998E-3</c:v>
                </c:pt>
                <c:pt idx="89587" formatCode="0.00E+00">
                  <c:v>-2.6852099999999999E-3</c:v>
                </c:pt>
                <c:pt idx="89588" formatCode="0.00E+00">
                  <c:v>-2.15855E-3</c:v>
                </c:pt>
                <c:pt idx="89589" formatCode="0.00E+00">
                  <c:v>-1.6393499999999999E-3</c:v>
                </c:pt>
                <c:pt idx="89590" formatCode="0.00E+00">
                  <c:v>-1.1287700000000001E-3</c:v>
                </c:pt>
                <c:pt idx="89591" formatCode="0.00E+00">
                  <c:v>-6.2793899999999999E-4</c:v>
                </c:pt>
                <c:pt idx="89592" formatCode="0.00E+00">
                  <c:v>-1.3795499999999999E-4</c:v>
                </c:pt>
                <c:pt idx="89593" formatCode="0.00E+00">
                  <c:v>3.4010900000000001E-4</c:v>
                </c:pt>
                <c:pt idx="89594" formatCode="0.00E+00">
                  <c:v>8.0521399999999995E-4</c:v>
                </c:pt>
                <c:pt idx="89595" formatCode="0.00E+00">
                  <c:v>1.25635E-3</c:v>
                </c:pt>
                <c:pt idx="89596" formatCode="0.00E+00">
                  <c:v>1.69254E-3</c:v>
                </c:pt>
                <c:pt idx="89597" formatCode="0.00E+00">
                  <c:v>2.1128499999999999E-3</c:v>
                </c:pt>
                <c:pt idx="89598" formatCode="0.00E+00">
                  <c:v>2.5163799999999999E-3</c:v>
                </c:pt>
                <c:pt idx="89599" formatCode="0.00E+00">
                  <c:v>2.9022800000000001E-3</c:v>
                </c:pt>
                <c:pt idx="89600" formatCode="0.00E+00">
                  <c:v>3.2697099999999999E-3</c:v>
                </c:pt>
                <c:pt idx="89601" formatCode="0.00E+00">
                  <c:v>3.6178999999999998E-3</c:v>
                </c:pt>
                <c:pt idx="89602" formatCode="0.00E+00">
                  <c:v>3.94613E-3</c:v>
                </c:pt>
                <c:pt idx="89603" formatCode="0.00E+00">
                  <c:v>4.25371E-3</c:v>
                </c:pt>
                <c:pt idx="89604" formatCode="0.00E+00">
                  <c:v>4.5399799999999999E-3</c:v>
                </c:pt>
                <c:pt idx="89605" formatCode="0.00E+00">
                  <c:v>4.8043699999999996E-3</c:v>
                </c:pt>
                <c:pt idx="89606" formatCode="0.00E+00">
                  <c:v>5.0463299999999999E-3</c:v>
                </c:pt>
                <c:pt idx="89607" formatCode="0.00E+00">
                  <c:v>5.2653500000000002E-3</c:v>
                </c:pt>
                <c:pt idx="89608" formatCode="0.00E+00">
                  <c:v>5.4610099999999996E-3</c:v>
                </c:pt>
                <c:pt idx="89609" formatCode="0.00E+00">
                  <c:v>5.6328899999999998E-3</c:v>
                </c:pt>
                <c:pt idx="89610" formatCode="0.00E+00">
                  <c:v>5.7806699999999999E-3</c:v>
                </c:pt>
                <c:pt idx="89611" formatCode="0.00E+00">
                  <c:v>5.9040400000000002E-3</c:v>
                </c:pt>
                <c:pt idx="89612" formatCode="0.00E+00">
                  <c:v>6.0027800000000001E-3</c:v>
                </c:pt>
                <c:pt idx="89613" formatCode="0.00E+00">
                  <c:v>6.0767E-3</c:v>
                </c:pt>
                <c:pt idx="89614" formatCode="0.00E+00">
                  <c:v>6.1256599999999998E-3</c:v>
                </c:pt>
                <c:pt idx="89615" formatCode="0.00E+00">
                  <c:v>6.1495999999999999E-3</c:v>
                </c:pt>
                <c:pt idx="89616" formatCode="0.00E+00">
                  <c:v>6.1484799999999996E-3</c:v>
                </c:pt>
                <c:pt idx="89617" formatCode="0.00E+00">
                  <c:v>6.1223299999999996E-3</c:v>
                </c:pt>
                <c:pt idx="89618" formatCode="0.00E+00">
                  <c:v>6.0712500000000003E-3</c:v>
                </c:pt>
                <c:pt idx="89619" formatCode="0.00E+00">
                  <c:v>5.99535E-3</c:v>
                </c:pt>
                <c:pt idx="89620" formatCode="0.00E+00">
                  <c:v>5.8948300000000002E-3</c:v>
                </c:pt>
                <c:pt idx="89621" formatCode="0.00E+00">
                  <c:v>5.7699400000000003E-3</c:v>
                </c:pt>
                <c:pt idx="89622" formatCode="0.00E+00">
                  <c:v>5.6209500000000004E-3</c:v>
                </c:pt>
                <c:pt idx="89623" formatCode="0.00E+00">
                  <c:v>5.4482200000000001E-3</c:v>
                </c:pt>
                <c:pt idx="89624" formatCode="0.00E+00">
                  <c:v>5.2521299999999998E-3</c:v>
                </c:pt>
                <c:pt idx="89625" formatCode="0.00E+00">
                  <c:v>5.0331300000000002E-3</c:v>
                </c:pt>
                <c:pt idx="89626" formatCode="0.00E+00">
                  <c:v>4.7917000000000003E-3</c:v>
                </c:pt>
                <c:pt idx="89627" formatCode="0.00E+00">
                  <c:v>4.5283900000000002E-3</c:v>
                </c:pt>
                <c:pt idx="89628" formatCode="0.00E+00">
                  <c:v>4.2437799999999999E-3</c:v>
                </c:pt>
                <c:pt idx="89629" formatCode="0.00E+00">
                  <c:v>3.9385000000000002E-3</c:v>
                </c:pt>
                <c:pt idx="89630" formatCode="0.00E+00">
                  <c:v>3.6132099999999999E-3</c:v>
                </c:pt>
                <c:pt idx="89631" formatCode="0.00E+00">
                  <c:v>3.2686400000000002E-3</c:v>
                </c:pt>
                <c:pt idx="89632" formatCode="0.00E+00">
                  <c:v>2.9055299999999999E-3</c:v>
                </c:pt>
                <c:pt idx="89633" formatCode="0.00E+00">
                  <c:v>2.5246999999999999E-3</c:v>
                </c:pt>
                <c:pt idx="89634" formatCode="0.00E+00">
                  <c:v>2.1269499999999998E-3</c:v>
                </c:pt>
                <c:pt idx="89635" formatCode="0.00E+00">
                  <c:v>1.7131799999999999E-3</c:v>
                </c:pt>
                <c:pt idx="89636" formatCode="0.00E+00">
                  <c:v>1.2842699999999999E-3</c:v>
                </c:pt>
                <c:pt idx="89637" formatCode="0.00E+00">
                  <c:v>8.4117299999999996E-4</c:v>
                </c:pt>
                <c:pt idx="89638" formatCode="0.00E+00">
                  <c:v>3.8484700000000001E-4</c:v>
                </c:pt>
                <c:pt idx="89639" formatCode="0.00E+00">
                  <c:v>-8.3709399999999995E-5</c:v>
                </c:pt>
                <c:pt idx="89640" formatCode="0.00E+00">
                  <c:v>-5.6347400000000001E-4</c:v>
                </c:pt>
                <c:pt idx="89641" formatCode="0.00E+00">
                  <c:v>-1.0533999999999999E-3</c:v>
                </c:pt>
                <c:pt idx="89642" formatCode="0.00E+00">
                  <c:v>-1.5524099999999999E-3</c:v>
                </c:pt>
                <c:pt idx="89643" formatCode="0.00E+00">
                  <c:v>-2.0594300000000001E-3</c:v>
                </c:pt>
                <c:pt idx="89644" formatCode="0.00E+00">
                  <c:v>-2.57333E-3</c:v>
                </c:pt>
                <c:pt idx="89645" formatCode="0.00E+00">
                  <c:v>-3.0929899999999999E-3</c:v>
                </c:pt>
                <c:pt idx="89646" formatCode="0.00E+00">
                  <c:v>-3.6172700000000001E-3</c:v>
                </c:pt>
                <c:pt idx="89647" formatCode="0.00E+00">
                  <c:v>-4.1450200000000001E-3</c:v>
                </c:pt>
                <c:pt idx="89648" formatCode="0.00E+00">
                  <c:v>-4.6750699999999999E-3</c:v>
                </c:pt>
                <c:pt idx="89649" formatCode="0.00E+00">
                  <c:v>-5.2062599999999999E-3</c:v>
                </c:pt>
                <c:pt idx="89650" formatCode="0.00E+00">
                  <c:v>-5.7374100000000001E-3</c:v>
                </c:pt>
                <c:pt idx="89651" formatCode="0.00E+00">
                  <c:v>-6.2673299999999998E-3</c:v>
                </c:pt>
                <c:pt idx="89652" formatCode="0.00E+00">
                  <c:v>-6.7948599999999998E-3</c:v>
                </c:pt>
                <c:pt idx="89653" formatCode="0.00E+00">
                  <c:v>-7.3188100000000002E-3</c:v>
                </c:pt>
                <c:pt idx="89654" formatCode="0.00E+00">
                  <c:v>-7.8380099999999994E-3</c:v>
                </c:pt>
                <c:pt idx="89655" formatCode="0.00E+00">
                  <c:v>-8.3513000000000007E-3</c:v>
                </c:pt>
                <c:pt idx="89656" formatCode="0.00E+00">
                  <c:v>-8.8575000000000008E-3</c:v>
                </c:pt>
                <c:pt idx="89657" formatCode="0.00E+00">
                  <c:v>-9.3554799999999994E-3</c:v>
                </c:pt>
                <c:pt idx="89658" formatCode="0.00E+00">
                  <c:v>-9.8440999999999997E-3</c:v>
                </c:pt>
                <c:pt idx="89659">
                  <c:v>-1.03222E-2</c:v>
                </c:pt>
                <c:pt idx="89660">
                  <c:v>-1.0788799999999999E-2</c:v>
                </c:pt>
                <c:pt idx="89661">
                  <c:v>-1.12427E-2</c:v>
                </c:pt>
                <c:pt idx="89662">
                  <c:v>-1.16828E-2</c:v>
                </c:pt>
                <c:pt idx="89663">
                  <c:v>-1.21082E-2</c:v>
                </c:pt>
                <c:pt idx="89664">
                  <c:v>-1.2517800000000001E-2</c:v>
                </c:pt>
                <c:pt idx="89665">
                  <c:v>-1.29106E-2</c:v>
                </c:pt>
                <c:pt idx="89666">
                  <c:v>-1.3285699999999999E-2</c:v>
                </c:pt>
                <c:pt idx="89667">
                  <c:v>-1.36422E-2</c:v>
                </c:pt>
                <c:pt idx="89668">
                  <c:v>-1.39791E-2</c:v>
                </c:pt>
                <c:pt idx="89669">
                  <c:v>-1.42956E-2</c:v>
                </c:pt>
                <c:pt idx="89670">
                  <c:v>-1.45909E-2</c:v>
                </c:pt>
                <c:pt idx="89671">
                  <c:v>-1.48641E-2</c:v>
                </c:pt>
                <c:pt idx="89672">
                  <c:v>-1.51147E-2</c:v>
                </c:pt>
                <c:pt idx="89673">
                  <c:v>-1.5341799999999999E-2</c:v>
                </c:pt>
                <c:pt idx="89674">
                  <c:v>-1.5544799999999999E-2</c:v>
                </c:pt>
                <c:pt idx="89675">
                  <c:v>-1.5723000000000001E-2</c:v>
                </c:pt>
                <c:pt idx="89676">
                  <c:v>-1.5876000000000001E-2</c:v>
                </c:pt>
                <c:pt idx="89677">
                  <c:v>-1.6003199999999999E-2</c:v>
                </c:pt>
                <c:pt idx="89678">
                  <c:v>-1.61041E-2</c:v>
                </c:pt>
                <c:pt idx="89679">
                  <c:v>-1.61782E-2</c:v>
                </c:pt>
                <c:pt idx="89680">
                  <c:v>-1.6225300000000002E-2</c:v>
                </c:pt>
                <c:pt idx="89681">
                  <c:v>-1.62449E-2</c:v>
                </c:pt>
                <c:pt idx="89682">
                  <c:v>-1.6236899999999999E-2</c:v>
                </c:pt>
                <c:pt idx="89683">
                  <c:v>-1.6200900000000001E-2</c:v>
                </c:pt>
                <c:pt idx="89684">
                  <c:v>-1.61368E-2</c:v>
                </c:pt>
                <c:pt idx="89685">
                  <c:v>-1.60444E-2</c:v>
                </c:pt>
                <c:pt idx="89686">
                  <c:v>-1.5923799999999998E-2</c:v>
                </c:pt>
                <c:pt idx="89687">
                  <c:v>-1.5774799999999999E-2</c:v>
                </c:pt>
                <c:pt idx="89688">
                  <c:v>-1.55975E-2</c:v>
                </c:pt>
                <c:pt idx="89689">
                  <c:v>-1.5392100000000001E-2</c:v>
                </c:pt>
                <c:pt idx="89690">
                  <c:v>-1.51585E-2</c:v>
                </c:pt>
                <c:pt idx="89691">
                  <c:v>-1.48971E-2</c:v>
                </c:pt>
                <c:pt idx="89692">
                  <c:v>-1.4608100000000001E-2</c:v>
                </c:pt>
                <c:pt idx="89693">
                  <c:v>-1.4291699999999999E-2</c:v>
                </c:pt>
                <c:pt idx="89694">
                  <c:v>-1.39483E-2</c:v>
                </c:pt>
                <c:pt idx="89695">
                  <c:v>-1.3578399999999999E-2</c:v>
                </c:pt>
                <c:pt idx="89696">
                  <c:v>-1.31822E-2</c:v>
                </c:pt>
                <c:pt idx="89697">
                  <c:v>-1.2760499999999999E-2</c:v>
                </c:pt>
                <c:pt idx="89698">
                  <c:v>-1.2313599999999999E-2</c:v>
                </c:pt>
                <c:pt idx="89699">
                  <c:v>-1.1842200000000001E-2</c:v>
                </c:pt>
                <c:pt idx="89700">
                  <c:v>-1.13469E-2</c:v>
                </c:pt>
                <c:pt idx="89701">
                  <c:v>-1.08285E-2</c:v>
                </c:pt>
                <c:pt idx="89702">
                  <c:v>-1.02875E-2</c:v>
                </c:pt>
                <c:pt idx="89703" formatCode="0.00E+00">
                  <c:v>-9.7249299999999997E-3</c:v>
                </c:pt>
                <c:pt idx="89704" formatCode="0.00E+00">
                  <c:v>-9.1414300000000007E-3</c:v>
                </c:pt>
                <c:pt idx="89705" formatCode="0.00E+00">
                  <c:v>-8.5378999999999993E-3</c:v>
                </c:pt>
                <c:pt idx="89706" formatCode="0.00E+00">
                  <c:v>-7.9152400000000005E-3</c:v>
                </c:pt>
                <c:pt idx="89707" formatCode="0.00E+00">
                  <c:v>-7.2743599999999997E-3</c:v>
                </c:pt>
                <c:pt idx="89708" formatCode="0.00E+00">
                  <c:v>-6.6162499999999997E-3</c:v>
                </c:pt>
                <c:pt idx="89709" formatCode="0.00E+00">
                  <c:v>-5.94189E-3</c:v>
                </c:pt>
                <c:pt idx="89710" formatCode="0.00E+00">
                  <c:v>-5.2523099999999996E-3</c:v>
                </c:pt>
                <c:pt idx="89711" formatCode="0.00E+00">
                  <c:v>-4.54858E-3</c:v>
                </c:pt>
                <c:pt idx="89712" formatCode="0.00E+00">
                  <c:v>-3.8317799999999999E-3</c:v>
                </c:pt>
                <c:pt idx="89713" formatCode="0.00E+00">
                  <c:v>-3.1030300000000001E-3</c:v>
                </c:pt>
                <c:pt idx="89714" formatCode="0.00E+00">
                  <c:v>-2.36346E-3</c:v>
                </c:pt>
                <c:pt idx="89715" formatCode="0.00E+00">
                  <c:v>-1.61425E-3</c:v>
                </c:pt>
                <c:pt idx="89716" formatCode="0.00E+00">
                  <c:v>-8.5655900000000001E-4</c:v>
                </c:pt>
                <c:pt idx="89717" formatCode="0.00E+00">
                  <c:v>-9.1603199999999997E-5</c:v>
                </c:pt>
                <c:pt idx="89718" formatCode="0.00E+00">
                  <c:v>6.7940600000000002E-4</c:v>
                </c:pt>
                <c:pt idx="89719" formatCode="0.00E+00">
                  <c:v>1.45524E-3</c:v>
                </c:pt>
                <c:pt idx="89720" formatCode="0.00E+00">
                  <c:v>2.2346499999999999E-3</c:v>
                </c:pt>
                <c:pt idx="89721" formatCode="0.00E+00">
                  <c:v>3.0163899999999999E-3</c:v>
                </c:pt>
                <c:pt idx="89722" formatCode="0.00E+00">
                  <c:v>3.7992E-3</c:v>
                </c:pt>
                <c:pt idx="89723" formatCode="0.00E+00">
                  <c:v>4.5818200000000003E-3</c:v>
                </c:pt>
                <c:pt idx="89724" formatCode="0.00E+00">
                  <c:v>5.3629799999999998E-3</c:v>
                </c:pt>
                <c:pt idx="89725" formatCode="0.00E+00">
                  <c:v>6.1414E-3</c:v>
                </c:pt>
                <c:pt idx="89726" formatCode="0.00E+00">
                  <c:v>6.9158400000000004E-3</c:v>
                </c:pt>
                <c:pt idx="89727" formatCode="0.00E+00">
                  <c:v>7.6850099999999999E-3</c:v>
                </c:pt>
                <c:pt idx="89728" formatCode="0.00E+00">
                  <c:v>8.4476800000000008E-3</c:v>
                </c:pt>
                <c:pt idx="89729" formatCode="0.00E+00">
                  <c:v>9.2025800000000001E-3</c:v>
                </c:pt>
                <c:pt idx="89730" formatCode="0.00E+00">
                  <c:v>9.9484900000000008E-3</c:v>
                </c:pt>
                <c:pt idx="89731">
                  <c:v>1.06842E-2</c:v>
                </c:pt>
                <c:pt idx="89732">
                  <c:v>1.1408400000000001E-2</c:v>
                </c:pt>
                <c:pt idx="89733">
                  <c:v>1.21201E-2</c:v>
                </c:pt>
                <c:pt idx="89734">
                  <c:v>1.28179E-2</c:v>
                </c:pt>
                <c:pt idx="89735">
                  <c:v>1.35008E-2</c:v>
                </c:pt>
                <c:pt idx="89736">
                  <c:v>1.4167600000000001E-2</c:v>
                </c:pt>
                <c:pt idx="89737">
                  <c:v>1.4817200000000001E-2</c:v>
                </c:pt>
                <c:pt idx="89738">
                  <c:v>1.54486E-2</c:v>
                </c:pt>
                <c:pt idx="89739">
                  <c:v>1.6060700000000001E-2</c:v>
                </c:pt>
                <c:pt idx="89740">
                  <c:v>1.6652400000000001E-2</c:v>
                </c:pt>
                <c:pt idx="89741">
                  <c:v>1.7222899999999999E-2</c:v>
                </c:pt>
                <c:pt idx="89742">
                  <c:v>1.7771100000000001E-2</c:v>
                </c:pt>
                <c:pt idx="89743">
                  <c:v>1.8296199999999999E-2</c:v>
                </c:pt>
                <c:pt idx="89744">
                  <c:v>1.87972E-2</c:v>
                </c:pt>
                <c:pt idx="89745">
                  <c:v>1.92733E-2</c:v>
                </c:pt>
                <c:pt idx="89746">
                  <c:v>1.97238E-2</c:v>
                </c:pt>
                <c:pt idx="89747">
                  <c:v>2.01479E-2</c:v>
                </c:pt>
                <c:pt idx="89748">
                  <c:v>2.0544799999999998E-2</c:v>
                </c:pt>
                <c:pt idx="89749">
                  <c:v>2.0913999999999999E-2</c:v>
                </c:pt>
                <c:pt idx="89750">
                  <c:v>2.1254700000000001E-2</c:v>
                </c:pt>
                <c:pt idx="89751">
                  <c:v>2.1566499999999999E-2</c:v>
                </c:pt>
                <c:pt idx="89752">
                  <c:v>2.1848800000000002E-2</c:v>
                </c:pt>
                <c:pt idx="89753">
                  <c:v>2.2101099999999999E-2</c:v>
                </c:pt>
                <c:pt idx="89754">
                  <c:v>2.2323099999999998E-2</c:v>
                </c:pt>
                <c:pt idx="89755">
                  <c:v>2.2514200000000002E-2</c:v>
                </c:pt>
                <c:pt idx="89756">
                  <c:v>2.2674300000000001E-2</c:v>
                </c:pt>
                <c:pt idx="89757">
                  <c:v>2.2803E-2</c:v>
                </c:pt>
                <c:pt idx="89758">
                  <c:v>2.2900199999999999E-2</c:v>
                </c:pt>
                <c:pt idx="89759">
                  <c:v>2.2965599999999999E-2</c:v>
                </c:pt>
                <c:pt idx="89760">
                  <c:v>2.2999200000000001E-2</c:v>
                </c:pt>
                <c:pt idx="89761">
                  <c:v>2.3000900000000001E-2</c:v>
                </c:pt>
                <c:pt idx="89762">
                  <c:v>2.29707E-2</c:v>
                </c:pt>
                <c:pt idx="89763">
                  <c:v>2.2908600000000001E-2</c:v>
                </c:pt>
                <c:pt idx="89764">
                  <c:v>2.28148E-2</c:v>
                </c:pt>
                <c:pt idx="89765">
                  <c:v>2.2689299999999999E-2</c:v>
                </c:pt>
                <c:pt idx="89766">
                  <c:v>2.25325E-2</c:v>
                </c:pt>
                <c:pt idx="89767">
                  <c:v>2.23445E-2</c:v>
                </c:pt>
                <c:pt idx="89768">
                  <c:v>2.2125800000000001E-2</c:v>
                </c:pt>
                <c:pt idx="89769">
                  <c:v>2.18765E-2</c:v>
                </c:pt>
                <c:pt idx="89770">
                  <c:v>2.15972E-2</c:v>
                </c:pt>
                <c:pt idx="89771">
                  <c:v>2.12883E-2</c:v>
                </c:pt>
                <c:pt idx="89772">
                  <c:v>2.0950400000000001E-2</c:v>
                </c:pt>
                <c:pt idx="89773">
                  <c:v>2.0583899999999999E-2</c:v>
                </c:pt>
                <c:pt idx="89774">
                  <c:v>2.0189499999999999E-2</c:v>
                </c:pt>
                <c:pt idx="89775">
                  <c:v>1.9767900000000001E-2</c:v>
                </c:pt>
                <c:pt idx="89776">
                  <c:v>1.9319800000000002E-2</c:v>
                </c:pt>
                <c:pt idx="89777">
                  <c:v>1.8845799999999999E-2</c:v>
                </c:pt>
                <c:pt idx="89778">
                  <c:v>1.83468E-2</c:v>
                </c:pt>
                <c:pt idx="89779">
                  <c:v>1.7823599999999998E-2</c:v>
                </c:pt>
                <c:pt idx="89780">
                  <c:v>1.72771E-2</c:v>
                </c:pt>
                <c:pt idx="89781">
                  <c:v>1.67081E-2</c:v>
                </c:pt>
                <c:pt idx="89782">
                  <c:v>1.6117699999999999E-2</c:v>
                </c:pt>
                <c:pt idx="89783">
                  <c:v>1.55067E-2</c:v>
                </c:pt>
                <c:pt idx="89784">
                  <c:v>1.48763E-2</c:v>
                </c:pt>
                <c:pt idx="89785">
                  <c:v>1.42273E-2</c:v>
                </c:pt>
                <c:pt idx="89786">
                  <c:v>1.3561E-2</c:v>
                </c:pt>
                <c:pt idx="89787">
                  <c:v>1.28784E-2</c:v>
                </c:pt>
                <c:pt idx="89788">
                  <c:v>1.21806E-2</c:v>
                </c:pt>
                <c:pt idx="89789">
                  <c:v>1.14687E-2</c:v>
                </c:pt>
                <c:pt idx="89790">
                  <c:v>1.0744E-2</c:v>
                </c:pt>
                <c:pt idx="89791">
                  <c:v>1.0007500000000001E-2</c:v>
                </c:pt>
                <c:pt idx="89792" formatCode="0.00E+00">
                  <c:v>9.2606400000000005E-3</c:v>
                </c:pt>
                <c:pt idx="89793" formatCode="0.00E+00">
                  <c:v>8.5044700000000001E-3</c:v>
                </c:pt>
                <c:pt idx="89794" formatCode="0.00E+00">
                  <c:v>7.7402599999999997E-3</c:v>
                </c:pt>
                <c:pt idx="89795" formatCode="0.00E+00">
                  <c:v>6.9692599999999997E-3</c:v>
                </c:pt>
                <c:pt idx="89796" formatCode="0.00E+00">
                  <c:v>6.1927099999999997E-3</c:v>
                </c:pt>
                <c:pt idx="89797" formatCode="0.00E+00">
                  <c:v>5.4118899999999999E-3</c:v>
                </c:pt>
                <c:pt idx="89798" formatCode="0.00E+00">
                  <c:v>4.6280399999999999E-3</c:v>
                </c:pt>
                <c:pt idx="89799" formatCode="0.00E+00">
                  <c:v>3.84243E-3</c:v>
                </c:pt>
                <c:pt idx="89800" formatCode="0.00E+00">
                  <c:v>3.05632E-3</c:v>
                </c:pt>
                <c:pt idx="89801" formatCode="0.00E+00">
                  <c:v>2.2709800000000001E-3</c:v>
                </c:pt>
                <c:pt idx="89802" formatCode="0.00E+00">
                  <c:v>1.48767E-3</c:v>
                </c:pt>
                <c:pt idx="89803" formatCode="0.00E+00">
                  <c:v>7.0762500000000003E-4</c:v>
                </c:pt>
                <c:pt idx="89804" formatCode="0.00E+00">
                  <c:v>-6.7900500000000005E-5</c:v>
                </c:pt>
                <c:pt idx="89805" formatCode="0.00E+00">
                  <c:v>-8.3768099999999995E-4</c:v>
                </c:pt>
                <c:pt idx="89806" formatCode="0.00E+00">
                  <c:v>-1.6004999999999999E-3</c:v>
                </c:pt>
                <c:pt idx="89807" formatCode="0.00E+00">
                  <c:v>-2.3551499999999999E-3</c:v>
                </c:pt>
                <c:pt idx="89808" formatCode="0.00E+00">
                  <c:v>-3.1004600000000002E-3</c:v>
                </c:pt>
                <c:pt idx="89809" formatCode="0.00E+00">
                  <c:v>-3.8352500000000001E-3</c:v>
                </c:pt>
                <c:pt idx="89810" formatCode="0.00E+00">
                  <c:v>-4.5583799999999999E-3</c:v>
                </c:pt>
                <c:pt idx="89811" formatCode="0.00E+00">
                  <c:v>-5.2687400000000001E-3</c:v>
                </c:pt>
                <c:pt idx="89812" formatCode="0.00E+00">
                  <c:v>-5.9652200000000002E-3</c:v>
                </c:pt>
                <c:pt idx="89813" formatCode="0.00E+00">
                  <c:v>-6.6467699999999998E-3</c:v>
                </c:pt>
                <c:pt idx="89814" formatCode="0.00E+00">
                  <c:v>-7.3123399999999996E-3</c:v>
                </c:pt>
                <c:pt idx="89815" formatCode="0.00E+00">
                  <c:v>-7.9609299999999997E-3</c:v>
                </c:pt>
                <c:pt idx="89816" formatCode="0.00E+00">
                  <c:v>-8.5915699999999998E-3</c:v>
                </c:pt>
                <c:pt idx="89817" formatCode="0.00E+00">
                  <c:v>-9.2033099999999993E-3</c:v>
                </c:pt>
                <c:pt idx="89818" formatCode="0.00E+00">
                  <c:v>-9.7952500000000001E-3</c:v>
                </c:pt>
                <c:pt idx="89819">
                  <c:v>-1.0366500000000001E-2</c:v>
                </c:pt>
                <c:pt idx="89820">
                  <c:v>-1.09163E-2</c:v>
                </c:pt>
                <c:pt idx="89821">
                  <c:v>-1.14438E-2</c:v>
                </c:pt>
                <c:pt idx="89822">
                  <c:v>-1.19483E-2</c:v>
                </c:pt>
                <c:pt idx="89823">
                  <c:v>-1.2429000000000001E-2</c:v>
                </c:pt>
                <c:pt idx="89824">
                  <c:v>-1.28854E-2</c:v>
                </c:pt>
                <c:pt idx="89825">
                  <c:v>-1.33168E-2</c:v>
                </c:pt>
                <c:pt idx="89826">
                  <c:v>-1.37226E-2</c:v>
                </c:pt>
                <c:pt idx="89827">
                  <c:v>-1.41023E-2</c:v>
                </c:pt>
                <c:pt idx="89828">
                  <c:v>-1.44555E-2</c:v>
                </c:pt>
                <c:pt idx="89829">
                  <c:v>-1.47817E-2</c:v>
                </c:pt>
                <c:pt idx="89830">
                  <c:v>-1.50805E-2</c:v>
                </c:pt>
                <c:pt idx="89831">
                  <c:v>-1.5351699999999999E-2</c:v>
                </c:pt>
                <c:pt idx="89832">
                  <c:v>-1.5594999999999999E-2</c:v>
                </c:pt>
                <c:pt idx="89833">
                  <c:v>-1.5810000000000001E-2</c:v>
                </c:pt>
                <c:pt idx="89834">
                  <c:v>-1.5996799999999999E-2</c:v>
                </c:pt>
                <c:pt idx="89835">
                  <c:v>-1.6155099999999999E-2</c:v>
                </c:pt>
                <c:pt idx="89836">
                  <c:v>-1.6284799999999999E-2</c:v>
                </c:pt>
                <c:pt idx="89837">
                  <c:v>-1.6386000000000001E-2</c:v>
                </c:pt>
                <c:pt idx="89838">
                  <c:v>-1.6458799999999999E-2</c:v>
                </c:pt>
                <c:pt idx="89839">
                  <c:v>-1.6503E-2</c:v>
                </c:pt>
                <c:pt idx="89840">
                  <c:v>-1.6519099999999998E-2</c:v>
                </c:pt>
                <c:pt idx="89841">
                  <c:v>-1.6507000000000001E-2</c:v>
                </c:pt>
                <c:pt idx="89842">
                  <c:v>-1.6467099999999998E-2</c:v>
                </c:pt>
                <c:pt idx="89843">
                  <c:v>-1.63996E-2</c:v>
                </c:pt>
                <c:pt idx="89844">
                  <c:v>-1.6304800000000001E-2</c:v>
                </c:pt>
                <c:pt idx="89845">
                  <c:v>-1.6183199999999998E-2</c:v>
                </c:pt>
                <c:pt idx="89846">
                  <c:v>-1.6035199999999999E-2</c:v>
                </c:pt>
                <c:pt idx="89847">
                  <c:v>-1.5861299999999998E-2</c:v>
                </c:pt>
                <c:pt idx="89848">
                  <c:v>-1.5661999999999999E-2</c:v>
                </c:pt>
                <c:pt idx="89849">
                  <c:v>-1.54378E-2</c:v>
                </c:pt>
                <c:pt idx="89850">
                  <c:v>-1.5189299999999999E-2</c:v>
                </c:pt>
                <c:pt idx="89851">
                  <c:v>-1.49173E-2</c:v>
                </c:pt>
                <c:pt idx="89852">
                  <c:v>-1.4622400000000001E-2</c:v>
                </c:pt>
                <c:pt idx="89853">
                  <c:v>-1.4305399999999999E-2</c:v>
                </c:pt>
                <c:pt idx="89854">
                  <c:v>-1.3967E-2</c:v>
                </c:pt>
                <c:pt idx="89855">
                  <c:v>-1.3608E-2</c:v>
                </c:pt>
                <c:pt idx="89856">
                  <c:v>-1.3229299999999999E-2</c:v>
                </c:pt>
                <c:pt idx="89857">
                  <c:v>-1.28317E-2</c:v>
                </c:pt>
                <c:pt idx="89858">
                  <c:v>-1.2416200000000001E-2</c:v>
                </c:pt>
                <c:pt idx="89859">
                  <c:v>-1.19837E-2</c:v>
                </c:pt>
                <c:pt idx="89860">
                  <c:v>-1.1535200000000001E-2</c:v>
                </c:pt>
                <c:pt idx="89861">
                  <c:v>-1.1071599999999999E-2</c:v>
                </c:pt>
                <c:pt idx="89862">
                  <c:v>-1.05941E-2</c:v>
                </c:pt>
                <c:pt idx="89863">
                  <c:v>-1.01035E-2</c:v>
                </c:pt>
                <c:pt idx="89864" formatCode="0.00E+00">
                  <c:v>-9.6009900000000002E-3</c:v>
                </c:pt>
                <c:pt idx="89865" formatCode="0.00E+00">
                  <c:v>-9.0876599999999991E-3</c:v>
                </c:pt>
                <c:pt idx="89866" formatCode="0.00E+00">
                  <c:v>-8.5645800000000005E-3</c:v>
                </c:pt>
                <c:pt idx="89867" formatCode="0.00E+00">
                  <c:v>-8.0328699999999992E-3</c:v>
                </c:pt>
                <c:pt idx="89868" formatCode="0.00E+00">
                  <c:v>-7.4936400000000002E-3</c:v>
                </c:pt>
                <c:pt idx="89869" formatCode="0.00E+00">
                  <c:v>-6.94803E-3</c:v>
                </c:pt>
                <c:pt idx="89870" formatCode="0.00E+00">
                  <c:v>-6.3971799999999997E-3</c:v>
                </c:pt>
                <c:pt idx="89871" formatCode="0.00E+00">
                  <c:v>-5.8422400000000003E-3</c:v>
                </c:pt>
                <c:pt idx="89872" formatCode="0.00E+00">
                  <c:v>-5.2843600000000001E-3</c:v>
                </c:pt>
                <c:pt idx="89873" formatCode="0.00E+00">
                  <c:v>-4.7246800000000002E-3</c:v>
                </c:pt>
                <c:pt idx="89874" formatCode="0.00E+00">
                  <c:v>-4.1643599999999998E-3</c:v>
                </c:pt>
                <c:pt idx="89875" formatCode="0.00E+00">
                  <c:v>-3.6045500000000002E-3</c:v>
                </c:pt>
                <c:pt idx="89876" formatCode="0.00E+00">
                  <c:v>-3.0463999999999999E-3</c:v>
                </c:pt>
                <c:pt idx="89877" formatCode="0.00E+00">
                  <c:v>-2.49103E-3</c:v>
                </c:pt>
                <c:pt idx="89878" formatCode="0.00E+00">
                  <c:v>-1.9395899999999999E-3</c:v>
                </c:pt>
                <c:pt idx="89879" formatCode="0.00E+00">
                  <c:v>-1.39317E-3</c:v>
                </c:pt>
                <c:pt idx="89880" formatCode="0.00E+00">
                  <c:v>-8.5289800000000005E-4</c:v>
                </c:pt>
                <c:pt idx="89881" formatCode="0.00E+00">
                  <c:v>-3.1985100000000001E-4</c:v>
                </c:pt>
                <c:pt idx="89882" formatCode="0.00E+00">
                  <c:v>2.04899E-4</c:v>
                </c:pt>
                <c:pt idx="89883" formatCode="0.00E+00">
                  <c:v>7.2029799999999997E-4</c:v>
                </c:pt>
                <c:pt idx="89884" formatCode="0.00E+00">
                  <c:v>1.22532E-3</c:v>
                </c:pt>
                <c:pt idx="89885" formatCode="0.00E+00">
                  <c:v>1.7189499999999999E-3</c:v>
                </c:pt>
                <c:pt idx="89886" formatCode="0.00E+00">
                  <c:v>2.2002100000000002E-3</c:v>
                </c:pt>
                <c:pt idx="89887" formatCode="0.00E+00">
                  <c:v>2.6681399999999998E-3</c:v>
                </c:pt>
                <c:pt idx="89888" formatCode="0.00E+00">
                  <c:v>3.12182E-3</c:v>
                </c:pt>
                <c:pt idx="89889" formatCode="0.00E+00">
                  <c:v>3.5603499999999999E-3</c:v>
                </c:pt>
                <c:pt idx="89890" formatCode="0.00E+00">
                  <c:v>3.9828600000000004E-3</c:v>
                </c:pt>
                <c:pt idx="89891" formatCode="0.00E+00">
                  <c:v>4.3885299999999999E-3</c:v>
                </c:pt>
                <c:pt idx="89892" formatCode="0.00E+00">
                  <c:v>4.7765500000000001E-3</c:v>
                </c:pt>
                <c:pt idx="89893" formatCode="0.00E+00">
                  <c:v>5.1461600000000003E-3</c:v>
                </c:pt>
                <c:pt idx="89894" formatCode="0.00E+00">
                  <c:v>5.4966499999999996E-3</c:v>
                </c:pt>
                <c:pt idx="89895" formatCode="0.00E+00">
                  <c:v>5.8273300000000004E-3</c:v>
                </c:pt>
                <c:pt idx="89896" formatCode="0.00E+00">
                  <c:v>6.1375600000000002E-3</c:v>
                </c:pt>
                <c:pt idx="89897" formatCode="0.00E+00">
                  <c:v>6.4267400000000002E-3</c:v>
                </c:pt>
                <c:pt idx="89898" formatCode="0.00E+00">
                  <c:v>6.6943000000000003E-3</c:v>
                </c:pt>
                <c:pt idx="89899" formatCode="0.00E+00">
                  <c:v>6.9397399999999998E-3</c:v>
                </c:pt>
                <c:pt idx="89900" formatCode="0.00E+00">
                  <c:v>7.16258E-3</c:v>
                </c:pt>
                <c:pt idx="89901" formatCode="0.00E+00">
                  <c:v>7.3623999999999998E-3</c:v>
                </c:pt>
                <c:pt idx="89902" formatCode="0.00E+00">
                  <c:v>7.5388299999999998E-3</c:v>
                </c:pt>
                <c:pt idx="89903" formatCode="0.00E+00">
                  <c:v>7.6915200000000003E-3</c:v>
                </c:pt>
                <c:pt idx="89904" formatCode="0.00E+00">
                  <c:v>7.8202099999999993E-3</c:v>
                </c:pt>
                <c:pt idx="89905" formatCode="0.00E+00">
                  <c:v>7.9246500000000001E-3</c:v>
                </c:pt>
                <c:pt idx="89906" formatCode="0.00E+00">
                  <c:v>8.0046600000000002E-3</c:v>
                </c:pt>
                <c:pt idx="89907" formatCode="0.00E+00">
                  <c:v>8.0600900000000007E-3</c:v>
                </c:pt>
                <c:pt idx="89908" formatCode="0.00E+00">
                  <c:v>8.09087E-3</c:v>
                </c:pt>
                <c:pt idx="89909" formatCode="0.00E+00">
                  <c:v>8.0969500000000003E-3</c:v>
                </c:pt>
                <c:pt idx="89910" formatCode="0.00E+00">
                  <c:v>8.0783399999999998E-3</c:v>
                </c:pt>
                <c:pt idx="89911" formatCode="0.00E+00">
                  <c:v>8.0350999999999999E-3</c:v>
                </c:pt>
                <c:pt idx="89912" formatCode="0.00E+00">
                  <c:v>7.9673499999999998E-3</c:v>
                </c:pt>
                <c:pt idx="89913" formatCode="0.00E+00">
                  <c:v>7.8752300000000004E-3</c:v>
                </c:pt>
                <c:pt idx="89914" formatCode="0.00E+00">
                  <c:v>7.7589599999999996E-3</c:v>
                </c:pt>
                <c:pt idx="89915" formatCode="0.00E+00">
                  <c:v>7.6187800000000003E-3</c:v>
                </c:pt>
                <c:pt idx="89916" formatCode="0.00E+00">
                  <c:v>7.4550199999999997E-3</c:v>
                </c:pt>
                <c:pt idx="89917" formatCode="0.00E+00">
                  <c:v>7.2680000000000002E-3</c:v>
                </c:pt>
                <c:pt idx="89918" formatCode="0.00E+00">
                  <c:v>7.0581400000000001E-3</c:v>
                </c:pt>
                <c:pt idx="89919" formatCode="0.00E+00">
                  <c:v>6.8258700000000004E-3</c:v>
                </c:pt>
                <c:pt idx="89920" formatCode="0.00E+00">
                  <c:v>6.5716799999999999E-3</c:v>
                </c:pt>
                <c:pt idx="89921" formatCode="0.00E+00">
                  <c:v>6.2960999999999998E-3</c:v>
                </c:pt>
                <c:pt idx="89922" formatCode="0.00E+00">
                  <c:v>5.9997200000000001E-3</c:v>
                </c:pt>
                <c:pt idx="89923" formatCode="0.00E+00">
                  <c:v>5.6831399999999997E-3</c:v>
                </c:pt>
                <c:pt idx="89924" formatCode="0.00E+00">
                  <c:v>5.3470200000000001E-3</c:v>
                </c:pt>
                <c:pt idx="89925" formatCode="0.00E+00">
                  <c:v>4.9920800000000003E-3</c:v>
                </c:pt>
                <c:pt idx="89926" formatCode="0.00E+00">
                  <c:v>4.6190299999999997E-3</c:v>
                </c:pt>
                <c:pt idx="89927" formatCode="0.00E+00">
                  <c:v>4.2286700000000003E-3</c:v>
                </c:pt>
                <c:pt idx="89928" formatCode="0.00E+00">
                  <c:v>3.8217899999999998E-3</c:v>
                </c:pt>
                <c:pt idx="89929" formatCode="0.00E+00">
                  <c:v>3.39924E-3</c:v>
                </c:pt>
                <c:pt idx="89930" formatCode="0.00E+00">
                  <c:v>2.9618999999999999E-3</c:v>
                </c:pt>
                <c:pt idx="89931" formatCode="0.00E+00">
                  <c:v>2.5106799999999999E-3</c:v>
                </c:pt>
                <c:pt idx="89932" formatCode="0.00E+00">
                  <c:v>2.04652E-3</c:v>
                </c:pt>
                <c:pt idx="89933" formatCode="0.00E+00">
                  <c:v>1.5703799999999999E-3</c:v>
                </c:pt>
                <c:pt idx="89934" formatCode="0.00E+00">
                  <c:v>1.08326E-3</c:v>
                </c:pt>
                <c:pt idx="89935" formatCode="0.00E+00">
                  <c:v>5.8617200000000004E-4</c:v>
                </c:pt>
                <c:pt idx="89936" formatCode="0.00E+00">
                  <c:v>8.0151899999999994E-5</c:v>
                </c:pt>
                <c:pt idx="89937" formatCode="0.00E+00">
                  <c:v>-4.3373899999999999E-4</c:v>
                </c:pt>
                <c:pt idx="89938" formatCode="0.00E+00">
                  <c:v>-9.5442200000000002E-4</c:v>
                </c:pt>
                <c:pt idx="89939" formatCode="0.00E+00">
                  <c:v>-1.4808E-3</c:v>
                </c:pt>
                <c:pt idx="89940" formatCode="0.00E+00">
                  <c:v>-2.0117799999999999E-3</c:v>
                </c:pt>
                <c:pt idx="89941" formatCode="0.00E+00">
                  <c:v>-2.5462200000000001E-3</c:v>
                </c:pt>
                <c:pt idx="89942" formatCode="0.00E+00">
                  <c:v>-3.0829999999999998E-3</c:v>
                </c:pt>
                <c:pt idx="89943" formatCode="0.00E+00">
                  <c:v>-3.6209800000000002E-3</c:v>
                </c:pt>
                <c:pt idx="89944" formatCode="0.00E+00">
                  <c:v>-4.1590100000000003E-3</c:v>
                </c:pt>
                <c:pt idx="89945" formatCode="0.00E+00">
                  <c:v>-4.69594E-3</c:v>
                </c:pt>
                <c:pt idx="89946" formatCode="0.00E+00">
                  <c:v>-5.23063E-3</c:v>
                </c:pt>
                <c:pt idx="89947" formatCode="0.00E+00">
                  <c:v>-5.7619100000000003E-3</c:v>
                </c:pt>
                <c:pt idx="89948" formatCode="0.00E+00">
                  <c:v>-6.2886399999999999E-3</c:v>
                </c:pt>
                <c:pt idx="89949" formatCode="0.00E+00">
                  <c:v>-6.8096800000000002E-3</c:v>
                </c:pt>
                <c:pt idx="89950" formatCode="0.00E+00">
                  <c:v>-7.3238899999999996E-3</c:v>
                </c:pt>
                <c:pt idx="89951" formatCode="0.00E+00">
                  <c:v>-7.8301299999999994E-3</c:v>
                </c:pt>
                <c:pt idx="89952" formatCode="0.00E+00">
                  <c:v>-8.3272799999999994E-3</c:v>
                </c:pt>
                <c:pt idx="89953" formatCode="0.00E+00">
                  <c:v>-8.8142499999999992E-3</c:v>
                </c:pt>
                <c:pt idx="89954" formatCode="0.00E+00">
                  <c:v>-9.28994E-3</c:v>
                </c:pt>
                <c:pt idx="89955" formatCode="0.00E+00">
                  <c:v>-9.7532799999999996E-3</c:v>
                </c:pt>
                <c:pt idx="89956">
                  <c:v>-1.0203200000000001E-2</c:v>
                </c:pt>
                <c:pt idx="89957">
                  <c:v>-1.0638699999999999E-2</c:v>
                </c:pt>
                <c:pt idx="89958">
                  <c:v>-1.1058699999999999E-2</c:v>
                </c:pt>
                <c:pt idx="89959">
                  <c:v>-1.14623E-2</c:v>
                </c:pt>
                <c:pt idx="89960">
                  <c:v>-1.18485E-2</c:v>
                </c:pt>
                <c:pt idx="89961">
                  <c:v>-1.2216299999999999E-2</c:v>
                </c:pt>
                <c:pt idx="89962">
                  <c:v>-1.2565E-2</c:v>
                </c:pt>
                <c:pt idx="89963">
                  <c:v>-1.28935E-2</c:v>
                </c:pt>
                <c:pt idx="89964">
                  <c:v>-1.3200999999999999E-2</c:v>
                </c:pt>
                <c:pt idx="89965">
                  <c:v>-1.34869E-2</c:v>
                </c:pt>
                <c:pt idx="89966">
                  <c:v>-1.3750200000000001E-2</c:v>
                </c:pt>
                <c:pt idx="89967">
                  <c:v>-1.3990300000000001E-2</c:v>
                </c:pt>
                <c:pt idx="89968">
                  <c:v>-1.42065E-2</c:v>
                </c:pt>
                <c:pt idx="89969">
                  <c:v>-1.43981E-2</c:v>
                </c:pt>
                <c:pt idx="89970">
                  <c:v>-1.4564499999999999E-2</c:v>
                </c:pt>
                <c:pt idx="89971">
                  <c:v>-1.4705299999999999E-2</c:v>
                </c:pt>
                <c:pt idx="89972">
                  <c:v>-1.4819799999999999E-2</c:v>
                </c:pt>
                <c:pt idx="89973">
                  <c:v>-1.4907500000000001E-2</c:v>
                </c:pt>
                <c:pt idx="89974">
                  <c:v>-1.4968199999999999E-2</c:v>
                </c:pt>
                <c:pt idx="89975">
                  <c:v>-1.50013E-2</c:v>
                </c:pt>
                <c:pt idx="89976">
                  <c:v>-1.50066E-2</c:v>
                </c:pt>
                <c:pt idx="89977">
                  <c:v>-1.49838E-2</c:v>
                </c:pt>
                <c:pt idx="89978">
                  <c:v>-1.49327E-2</c:v>
                </c:pt>
                <c:pt idx="89979">
                  <c:v>-1.4853E-2</c:v>
                </c:pt>
                <c:pt idx="89980">
                  <c:v>-1.4744699999999999E-2</c:v>
                </c:pt>
                <c:pt idx="89981">
                  <c:v>-1.46077E-2</c:v>
                </c:pt>
                <c:pt idx="89982">
                  <c:v>-1.4441900000000001E-2</c:v>
                </c:pt>
                <c:pt idx="89983">
                  <c:v>-1.4247299999999999E-2</c:v>
                </c:pt>
                <c:pt idx="89984">
                  <c:v>-1.4024099999999999E-2</c:v>
                </c:pt>
                <c:pt idx="89985">
                  <c:v>-1.3772400000000001E-2</c:v>
                </c:pt>
                <c:pt idx="89986">
                  <c:v>-1.34924E-2</c:v>
                </c:pt>
                <c:pt idx="89987">
                  <c:v>-1.31842E-2</c:v>
                </c:pt>
                <c:pt idx="89988">
                  <c:v>-1.2848200000000001E-2</c:v>
                </c:pt>
                <c:pt idx="89989">
                  <c:v>-1.24847E-2</c:v>
                </c:pt>
                <c:pt idx="89990">
                  <c:v>-1.20941E-2</c:v>
                </c:pt>
                <c:pt idx="89991">
                  <c:v>-1.1676799999999999E-2</c:v>
                </c:pt>
                <c:pt idx="89992">
                  <c:v>-1.12333E-2</c:v>
                </c:pt>
                <c:pt idx="89993">
                  <c:v>-1.07641E-2</c:v>
                </c:pt>
                <c:pt idx="89994">
                  <c:v>-1.0269800000000001E-2</c:v>
                </c:pt>
                <c:pt idx="89995" formatCode="0.00E+00">
                  <c:v>-9.7509899999999993E-3</c:v>
                </c:pt>
                <c:pt idx="89996" formatCode="0.00E+00">
                  <c:v>-9.2083800000000004E-3</c:v>
                </c:pt>
                <c:pt idx="89997" formatCode="0.00E+00">
                  <c:v>-8.6426799999999998E-3</c:v>
                </c:pt>
                <c:pt idx="89998" formatCode="0.00E+00">
                  <c:v>-8.0546200000000002E-3</c:v>
                </c:pt>
                <c:pt idx="89999" formatCode="0.00E+00">
                  <c:v>-7.4450100000000002E-3</c:v>
                </c:pt>
                <c:pt idx="90000" formatCode="0.00E+00">
                  <c:v>-6.81469E-3</c:v>
                </c:pt>
                <c:pt idx="90001" formatCode="0.00E+00">
                  <c:v>-6.1645299999999997E-3</c:v>
                </c:pt>
                <c:pt idx="90002" formatCode="0.00E+00">
                  <c:v>-5.4954599999999998E-3</c:v>
                </c:pt>
                <c:pt idx="90003" formatCode="0.00E+00">
                  <c:v>-4.8084099999999999E-3</c:v>
                </c:pt>
                <c:pt idx="90004" formatCode="0.00E+00">
                  <c:v>-4.1043900000000003E-3</c:v>
                </c:pt>
                <c:pt idx="90005" formatCode="0.00E+00">
                  <c:v>-3.38441E-3</c:v>
                </c:pt>
                <c:pt idx="90006" formatCode="0.00E+00">
                  <c:v>-2.6495199999999998E-3</c:v>
                </c:pt>
                <c:pt idx="90007" formatCode="0.00E+00">
                  <c:v>-1.90081E-3</c:v>
                </c:pt>
                <c:pt idx="90008" formatCode="0.00E+00">
                  <c:v>-1.1393900000000001E-3</c:v>
                </c:pt>
                <c:pt idx="90009" formatCode="0.00E+00">
                  <c:v>-3.6639000000000002E-4</c:v>
                </c:pt>
                <c:pt idx="90010" formatCode="0.00E+00">
                  <c:v>4.17024E-4</c:v>
                </c:pt>
                <c:pt idx="90011" formatCode="0.00E+00">
                  <c:v>1.2096699999999999E-3</c:v>
                </c:pt>
                <c:pt idx="90012" formatCode="0.00E+00">
                  <c:v>2.0103399999999998E-3</c:v>
                </c:pt>
                <c:pt idx="90013" formatCode="0.00E+00">
                  <c:v>2.81781E-3</c:v>
                </c:pt>
                <c:pt idx="90014" formatCode="0.00E+00">
                  <c:v>3.6308400000000002E-3</c:v>
                </c:pt>
                <c:pt idx="90015" formatCode="0.00E+00">
                  <c:v>4.4481800000000004E-3</c:v>
                </c:pt>
                <c:pt idx="90016" formatCode="0.00E+00">
                  <c:v>5.2685700000000002E-3</c:v>
                </c:pt>
                <c:pt idx="90017" formatCode="0.00E+00">
                  <c:v>6.09071E-3</c:v>
                </c:pt>
                <c:pt idx="90018" formatCode="0.00E+00">
                  <c:v>6.9133399999999996E-3</c:v>
                </c:pt>
                <c:pt idx="90019" formatCode="0.00E+00">
                  <c:v>7.7351599999999996E-3</c:v>
                </c:pt>
                <c:pt idx="90020" formatCode="0.00E+00">
                  <c:v>8.5548599999999992E-3</c:v>
                </c:pt>
                <c:pt idx="90021" formatCode="0.00E+00">
                  <c:v>9.3711699999999998E-3</c:v>
                </c:pt>
                <c:pt idx="90022">
                  <c:v>1.0182800000000001E-2</c:v>
                </c:pt>
                <c:pt idx="90023">
                  <c:v>1.0988400000000001E-2</c:v>
                </c:pt>
                <c:pt idx="90024">
                  <c:v>1.1786700000000001E-2</c:v>
                </c:pt>
                <c:pt idx="90025">
                  <c:v>1.2576499999999999E-2</c:v>
                </c:pt>
                <c:pt idx="90026">
                  <c:v>1.3356399999999999E-2</c:v>
                </c:pt>
                <c:pt idx="90027">
                  <c:v>1.41253E-2</c:v>
                </c:pt>
                <c:pt idx="90028">
                  <c:v>1.4881800000000001E-2</c:v>
                </c:pt>
                <c:pt idx="90029">
                  <c:v>1.56247E-2</c:v>
                </c:pt>
                <c:pt idx="90030">
                  <c:v>1.6352800000000001E-2</c:v>
                </c:pt>
                <c:pt idx="90031">
                  <c:v>1.7065E-2</c:v>
                </c:pt>
                <c:pt idx="90032">
                  <c:v>1.7760000000000001E-2</c:v>
                </c:pt>
                <c:pt idx="90033">
                  <c:v>1.8436600000000001E-2</c:v>
                </c:pt>
                <c:pt idx="90034">
                  <c:v>1.90939E-2</c:v>
                </c:pt>
                <c:pt idx="90035">
                  <c:v>1.9730600000000001E-2</c:v>
                </c:pt>
                <c:pt idx="90036">
                  <c:v>2.0345800000000001E-2</c:v>
                </c:pt>
                <c:pt idx="90037">
                  <c:v>2.09383E-2</c:v>
                </c:pt>
                <c:pt idx="90038">
                  <c:v>2.1507200000000001E-2</c:v>
                </c:pt>
                <c:pt idx="90039">
                  <c:v>2.2051500000000002E-2</c:v>
                </c:pt>
                <c:pt idx="90040">
                  <c:v>2.2570199999999999E-2</c:v>
                </c:pt>
                <c:pt idx="90041">
                  <c:v>2.30625E-2</c:v>
                </c:pt>
                <c:pt idx="90042">
                  <c:v>2.3527599999999999E-2</c:v>
                </c:pt>
                <c:pt idx="90043">
                  <c:v>2.39645E-2</c:v>
                </c:pt>
                <c:pt idx="90044">
                  <c:v>2.4372499999999998E-2</c:v>
                </c:pt>
                <c:pt idx="90045">
                  <c:v>2.4750999999999999E-2</c:v>
                </c:pt>
                <c:pt idx="90046">
                  <c:v>2.5099199999999999E-2</c:v>
                </c:pt>
                <c:pt idx="90047">
                  <c:v>2.5416399999999999E-2</c:v>
                </c:pt>
                <c:pt idx="90048">
                  <c:v>2.5702099999999999E-2</c:v>
                </c:pt>
                <c:pt idx="90049">
                  <c:v>2.5955800000000001E-2</c:v>
                </c:pt>
                <c:pt idx="90050">
                  <c:v>2.6176899999999999E-2</c:v>
                </c:pt>
                <c:pt idx="90051">
                  <c:v>2.6365E-2</c:v>
                </c:pt>
                <c:pt idx="90052">
                  <c:v>2.6519600000000001E-2</c:v>
                </c:pt>
                <c:pt idx="90053">
                  <c:v>2.6640500000000001E-2</c:v>
                </c:pt>
                <c:pt idx="90054">
                  <c:v>2.6727399999999998E-2</c:v>
                </c:pt>
                <c:pt idx="90055">
                  <c:v>2.6779899999999999E-2</c:v>
                </c:pt>
                <c:pt idx="90056">
                  <c:v>2.6797999999999999E-2</c:v>
                </c:pt>
                <c:pt idx="90057">
                  <c:v>2.67814E-2</c:v>
                </c:pt>
                <c:pt idx="90058">
                  <c:v>2.6730199999999999E-2</c:v>
                </c:pt>
                <c:pt idx="90059">
                  <c:v>2.66441E-2</c:v>
                </c:pt>
                <c:pt idx="90060">
                  <c:v>2.6523399999999999E-2</c:v>
                </c:pt>
                <c:pt idx="90061">
                  <c:v>2.6367999999999999E-2</c:v>
                </c:pt>
                <c:pt idx="90062">
                  <c:v>2.6178E-2</c:v>
                </c:pt>
                <c:pt idx="90063">
                  <c:v>2.5953799999999999E-2</c:v>
                </c:pt>
                <c:pt idx="90064">
                  <c:v>2.5695300000000001E-2</c:v>
                </c:pt>
                <c:pt idx="90065">
                  <c:v>2.5403100000000001E-2</c:v>
                </c:pt>
                <c:pt idx="90066">
                  <c:v>2.50773E-2</c:v>
                </c:pt>
                <c:pt idx="90067">
                  <c:v>2.4718400000000001E-2</c:v>
                </c:pt>
                <c:pt idx="90068">
                  <c:v>2.4326799999999999E-2</c:v>
                </c:pt>
                <c:pt idx="90069">
                  <c:v>2.39031E-2</c:v>
                </c:pt>
                <c:pt idx="90070">
                  <c:v>2.3447599999999999E-2</c:v>
                </c:pt>
                <c:pt idx="90071">
                  <c:v>2.2960999999999999E-2</c:v>
                </c:pt>
                <c:pt idx="90072">
                  <c:v>2.2443999999999999E-2</c:v>
                </c:pt>
                <c:pt idx="90073">
                  <c:v>2.1897199999999999E-2</c:v>
                </c:pt>
                <c:pt idx="90074">
                  <c:v>2.1321300000000001E-2</c:v>
                </c:pt>
                <c:pt idx="90075">
                  <c:v>2.0717099999999999E-2</c:v>
                </c:pt>
                <c:pt idx="90076">
                  <c:v>2.00853E-2</c:v>
                </c:pt>
                <c:pt idx="90077">
                  <c:v>1.94269E-2</c:v>
                </c:pt>
                <c:pt idx="90078">
                  <c:v>1.8742700000000001E-2</c:v>
                </c:pt>
                <c:pt idx="90079">
                  <c:v>1.80336E-2</c:v>
                </c:pt>
                <c:pt idx="90080">
                  <c:v>1.7300599999999999E-2</c:v>
                </c:pt>
                <c:pt idx="90081">
                  <c:v>1.6544699999999999E-2</c:v>
                </c:pt>
                <c:pt idx="90082">
                  <c:v>1.57669E-2</c:v>
                </c:pt>
                <c:pt idx="90083">
                  <c:v>1.4968199999999999E-2</c:v>
                </c:pt>
                <c:pt idx="90084">
                  <c:v>1.4149800000000001E-2</c:v>
                </c:pt>
                <c:pt idx="90085">
                  <c:v>1.33128E-2</c:v>
                </c:pt>
                <c:pt idx="90086">
                  <c:v>1.24583E-2</c:v>
                </c:pt>
                <c:pt idx="90087">
                  <c:v>1.1587399999999999E-2</c:v>
                </c:pt>
                <c:pt idx="90088">
                  <c:v>1.07014E-2</c:v>
                </c:pt>
                <c:pt idx="90089" formatCode="0.00E+00">
                  <c:v>9.8014899999999995E-3</c:v>
                </c:pt>
                <c:pt idx="90090" formatCode="0.00E+00">
                  <c:v>8.8888500000000002E-3</c:v>
                </c:pt>
                <c:pt idx="90091" formatCode="0.00E+00">
                  <c:v>7.9647599999999995E-3</c:v>
                </c:pt>
                <c:pt idx="90092" formatCode="0.00E+00">
                  <c:v>7.0304699999999996E-3</c:v>
                </c:pt>
                <c:pt idx="90093" formatCode="0.00E+00">
                  <c:v>6.0872499999999998E-3</c:v>
                </c:pt>
                <c:pt idx="90094" formatCode="0.00E+00">
                  <c:v>5.1363800000000003E-3</c:v>
                </c:pt>
                <c:pt idx="90095" formatCode="0.00E+00">
                  <c:v>4.1791700000000003E-3</c:v>
                </c:pt>
                <c:pt idx="90096" formatCode="0.00E+00">
                  <c:v>3.2169E-3</c:v>
                </c:pt>
                <c:pt idx="90097" formatCode="0.00E+00">
                  <c:v>2.2508699999999999E-3</c:v>
                </c:pt>
                <c:pt idx="90098" formatCode="0.00E+00">
                  <c:v>1.2823999999999999E-3</c:v>
                </c:pt>
                <c:pt idx="90099" formatCode="0.00E+00">
                  <c:v>3.12789E-4</c:v>
                </c:pt>
                <c:pt idx="90100" formatCode="0.00E+00">
                  <c:v>-6.5666300000000004E-4</c:v>
                </c:pt>
                <c:pt idx="90101" formatCode="0.00E+00">
                  <c:v>-1.6246500000000001E-3</c:v>
                </c:pt>
                <c:pt idx="90102" formatCode="0.00E+00">
                  <c:v>-2.5898900000000001E-3</c:v>
                </c:pt>
                <c:pt idx="90103" formatCode="0.00E+00">
                  <c:v>-3.5510799999999999E-3</c:v>
                </c:pt>
                <c:pt idx="90104" formatCode="0.00E+00">
                  <c:v>-4.50696E-3</c:v>
                </c:pt>
                <c:pt idx="90105" formatCode="0.00E+00">
                  <c:v>-5.4562500000000002E-3</c:v>
                </c:pt>
                <c:pt idx="90106" formatCode="0.00E+00">
                  <c:v>-6.39771E-3</c:v>
                </c:pt>
                <c:pt idx="90107" formatCode="0.00E+00">
                  <c:v>-7.33009E-3</c:v>
                </c:pt>
                <c:pt idx="90108" formatCode="0.00E+00">
                  <c:v>-8.2521899999999995E-3</c:v>
                </c:pt>
                <c:pt idx="90109" formatCode="0.00E+00">
                  <c:v>-9.1628100000000004E-3</c:v>
                </c:pt>
                <c:pt idx="90110">
                  <c:v>-1.00608E-2</c:v>
                </c:pt>
                <c:pt idx="90111">
                  <c:v>-1.09449E-2</c:v>
                </c:pt>
                <c:pt idx="90112">
                  <c:v>-1.1814099999999999E-2</c:v>
                </c:pt>
                <c:pt idx="90113">
                  <c:v>-1.26672E-2</c:v>
                </c:pt>
                <c:pt idx="90114">
                  <c:v>-1.35032E-2</c:v>
                </c:pt>
                <c:pt idx="90115">
                  <c:v>-1.43211E-2</c:v>
                </c:pt>
                <c:pt idx="90116">
                  <c:v>-1.51197E-2</c:v>
                </c:pt>
                <c:pt idx="90117">
                  <c:v>-1.5898200000000001E-2</c:v>
                </c:pt>
                <c:pt idx="90118">
                  <c:v>-1.66556E-2</c:v>
                </c:pt>
                <c:pt idx="90119">
                  <c:v>-1.7390900000000001E-2</c:v>
                </c:pt>
                <c:pt idx="90120">
                  <c:v>-1.8103399999999999E-2</c:v>
                </c:pt>
                <c:pt idx="90121">
                  <c:v>-1.8792099999999999E-2</c:v>
                </c:pt>
                <c:pt idx="90122">
                  <c:v>-1.9456299999999999E-2</c:v>
                </c:pt>
                <c:pt idx="90123">
                  <c:v>-2.0095200000000001E-2</c:v>
                </c:pt>
                <c:pt idx="90124">
                  <c:v>-2.0708000000000001E-2</c:v>
                </c:pt>
                <c:pt idx="90125">
                  <c:v>-2.1294199999999999E-2</c:v>
                </c:pt>
                <c:pt idx="90126">
                  <c:v>-2.18531E-2</c:v>
                </c:pt>
                <c:pt idx="90127">
                  <c:v>-2.2384100000000001E-2</c:v>
                </c:pt>
                <c:pt idx="90128">
                  <c:v>-2.28866E-2</c:v>
                </c:pt>
                <c:pt idx="90129">
                  <c:v>-2.3360200000000001E-2</c:v>
                </c:pt>
                <c:pt idx="90130">
                  <c:v>-2.38043E-2</c:v>
                </c:pt>
                <c:pt idx="90131">
                  <c:v>-2.4218699999999999E-2</c:v>
                </c:pt>
                <c:pt idx="90132">
                  <c:v>-2.46029E-2</c:v>
                </c:pt>
                <c:pt idx="90133">
                  <c:v>-2.4956699999999998E-2</c:v>
                </c:pt>
                <c:pt idx="90134">
                  <c:v>-2.5279599999999999E-2</c:v>
                </c:pt>
                <c:pt idx="90135">
                  <c:v>-2.5571699999999999E-2</c:v>
                </c:pt>
                <c:pt idx="90136">
                  <c:v>-2.5832600000000001E-2</c:v>
                </c:pt>
                <c:pt idx="90137">
                  <c:v>-2.6062200000000001E-2</c:v>
                </c:pt>
                <c:pt idx="90138">
                  <c:v>-2.6260499999999999E-2</c:v>
                </c:pt>
                <c:pt idx="90139">
                  <c:v>-2.64275E-2</c:v>
                </c:pt>
                <c:pt idx="90140">
                  <c:v>-2.6563099999999999E-2</c:v>
                </c:pt>
                <c:pt idx="90141">
                  <c:v>-2.6667400000000001E-2</c:v>
                </c:pt>
                <c:pt idx="90142">
                  <c:v>-2.67406E-2</c:v>
                </c:pt>
                <c:pt idx="90143">
                  <c:v>-2.67827E-2</c:v>
                </c:pt>
                <c:pt idx="90144">
                  <c:v>-2.6793999999999998E-2</c:v>
                </c:pt>
                <c:pt idx="90145">
                  <c:v>-2.6774800000000001E-2</c:v>
                </c:pt>
                <c:pt idx="90146">
                  <c:v>-2.67253E-2</c:v>
                </c:pt>
                <c:pt idx="90147">
                  <c:v>-2.6645800000000001E-2</c:v>
                </c:pt>
                <c:pt idx="90148">
                  <c:v>-2.6536799999999999E-2</c:v>
                </c:pt>
                <c:pt idx="90149">
                  <c:v>-2.6398600000000001E-2</c:v>
                </c:pt>
                <c:pt idx="90150">
                  <c:v>-2.62317E-2</c:v>
                </c:pt>
                <c:pt idx="90151">
                  <c:v>-2.60366E-2</c:v>
                </c:pt>
                <c:pt idx="90152">
                  <c:v>-2.5813800000000001E-2</c:v>
                </c:pt>
                <c:pt idx="90153">
                  <c:v>-2.5563900000000001E-2</c:v>
                </c:pt>
                <c:pt idx="90154">
                  <c:v>-2.5287500000000001E-2</c:v>
                </c:pt>
                <c:pt idx="90155">
                  <c:v>-2.4985299999999998E-2</c:v>
                </c:pt>
                <c:pt idx="90156">
                  <c:v>-2.4657800000000001E-2</c:v>
                </c:pt>
                <c:pt idx="90157">
                  <c:v>-2.4305899999999998E-2</c:v>
                </c:pt>
                <c:pt idx="90158">
                  <c:v>-2.3930300000000002E-2</c:v>
                </c:pt>
                <c:pt idx="90159">
                  <c:v>-2.35316E-2</c:v>
                </c:pt>
                <c:pt idx="90160">
                  <c:v>-2.3110800000000001E-2</c:v>
                </c:pt>
                <c:pt idx="90161">
                  <c:v>-2.2668500000000001E-2</c:v>
                </c:pt>
                <c:pt idx="90162">
                  <c:v>-2.2205800000000001E-2</c:v>
                </c:pt>
                <c:pt idx="90163">
                  <c:v>-2.1723300000000001E-2</c:v>
                </c:pt>
                <c:pt idx="90164">
                  <c:v>-2.1222100000000001E-2</c:v>
                </c:pt>
                <c:pt idx="90165">
                  <c:v>-2.0702999999999999E-2</c:v>
                </c:pt>
                <c:pt idx="90166">
                  <c:v>-2.0166900000000001E-2</c:v>
                </c:pt>
                <c:pt idx="90167">
                  <c:v>-1.9614800000000002E-2</c:v>
                </c:pt>
                <c:pt idx="90168">
                  <c:v>-1.9047600000000001E-2</c:v>
                </c:pt>
                <c:pt idx="90169">
                  <c:v>-1.8466300000000001E-2</c:v>
                </c:pt>
                <c:pt idx="90170">
                  <c:v>-1.78718E-2</c:v>
                </c:pt>
                <c:pt idx="90171">
                  <c:v>-1.7265200000000001E-2</c:v>
                </c:pt>
                <c:pt idx="90172">
                  <c:v>-1.66473E-2</c:v>
                </c:pt>
                <c:pt idx="90173">
                  <c:v>-1.60194E-2</c:v>
                </c:pt>
                <c:pt idx="90174">
                  <c:v>-1.53822E-2</c:v>
                </c:pt>
                <c:pt idx="90175">
                  <c:v>-1.47368E-2</c:v>
                </c:pt>
                <c:pt idx="90176">
                  <c:v>-1.4084299999999999E-2</c:v>
                </c:pt>
                <c:pt idx="90177">
                  <c:v>-1.34255E-2</c:v>
                </c:pt>
                <c:pt idx="90178">
                  <c:v>-1.27616E-2</c:v>
                </c:pt>
                <c:pt idx="90179">
                  <c:v>-1.2093400000000001E-2</c:v>
                </c:pt>
                <c:pt idx="90180">
                  <c:v>-1.1422E-2</c:v>
                </c:pt>
                <c:pt idx="90181">
                  <c:v>-1.07484E-2</c:v>
                </c:pt>
                <c:pt idx="90182">
                  <c:v>-1.0073500000000001E-2</c:v>
                </c:pt>
                <c:pt idx="90183" formatCode="0.00E+00">
                  <c:v>-9.3981900000000007E-3</c:v>
                </c:pt>
                <c:pt idx="90184" formatCode="0.00E+00">
                  <c:v>-8.7235000000000004E-3</c:v>
                </c:pt>
                <c:pt idx="90185" formatCode="0.00E+00">
                  <c:v>-8.0503199999999997E-3</c:v>
                </c:pt>
                <c:pt idx="90186" formatCode="0.00E+00">
                  <c:v>-7.3795600000000003E-3</c:v>
                </c:pt>
                <c:pt idx="90187" formatCode="0.00E+00">
                  <c:v>-6.7121100000000003E-3</c:v>
                </c:pt>
                <c:pt idx="90188" formatCode="0.00E+00">
                  <c:v>-6.0488199999999999E-3</c:v>
                </c:pt>
                <c:pt idx="90189" formatCode="0.00E+00">
                  <c:v>-5.39056E-3</c:v>
                </c:pt>
                <c:pt idx="90190" formatCode="0.00E+00">
                  <c:v>-4.7381400000000001E-3</c:v>
                </c:pt>
                <c:pt idx="90191" formatCode="0.00E+00">
                  <c:v>-4.0923599999999997E-3</c:v>
                </c:pt>
                <c:pt idx="90192" formatCode="0.00E+00">
                  <c:v>-3.45401E-3</c:v>
                </c:pt>
                <c:pt idx="90193" formatCode="0.00E+00">
                  <c:v>-2.8238299999999998E-3</c:v>
                </c:pt>
                <c:pt idx="90194" formatCode="0.00E+00">
                  <c:v>-2.2025600000000001E-3</c:v>
                </c:pt>
                <c:pt idx="90195" formatCode="0.00E+00">
                  <c:v>-1.5908700000000001E-3</c:v>
                </c:pt>
                <c:pt idx="90196" formatCode="0.00E+00">
                  <c:v>-9.8945799999999992E-4</c:v>
                </c:pt>
                <c:pt idx="90197" formatCode="0.00E+00">
                  <c:v>-3.9894600000000001E-4</c:v>
                </c:pt>
                <c:pt idx="90198" formatCode="0.00E+00">
                  <c:v>1.80056E-4</c:v>
                </c:pt>
                <c:pt idx="90199" formatCode="0.00E+00">
                  <c:v>7.46969E-4</c:v>
                </c:pt>
                <c:pt idx="90200" formatCode="0.00E+00">
                  <c:v>1.3012500000000001E-3</c:v>
                </c:pt>
                <c:pt idx="90201" formatCode="0.00E+00">
                  <c:v>1.84238E-3</c:v>
                </c:pt>
                <c:pt idx="90202" formatCode="0.00E+00">
                  <c:v>2.3698999999999999E-3</c:v>
                </c:pt>
                <c:pt idx="90203" formatCode="0.00E+00">
                  <c:v>2.8833399999999999E-3</c:v>
                </c:pt>
                <c:pt idx="90204" formatCode="0.00E+00">
                  <c:v>3.3823E-3</c:v>
                </c:pt>
                <c:pt idx="90205" formatCode="0.00E+00">
                  <c:v>3.8664099999999998E-3</c:v>
                </c:pt>
                <c:pt idx="90206" formatCode="0.00E+00">
                  <c:v>4.3353200000000001E-3</c:v>
                </c:pt>
                <c:pt idx="90207" formatCode="0.00E+00">
                  <c:v>4.7887299999999997E-3</c:v>
                </c:pt>
                <c:pt idx="90208" formatCode="0.00E+00">
                  <c:v>5.2263700000000001E-3</c:v>
                </c:pt>
                <c:pt idx="90209" formatCode="0.00E+00">
                  <c:v>5.6480000000000002E-3</c:v>
                </c:pt>
                <c:pt idx="90210" formatCode="0.00E+00">
                  <c:v>6.0534200000000003E-3</c:v>
                </c:pt>
                <c:pt idx="90211" formatCode="0.00E+00">
                  <c:v>6.4424699999999996E-3</c:v>
                </c:pt>
                <c:pt idx="90212" formatCode="0.00E+00">
                  <c:v>6.8150099999999998E-3</c:v>
                </c:pt>
                <c:pt idx="90213" formatCode="0.00E+00">
                  <c:v>7.1709599999999997E-3</c:v>
                </c:pt>
                <c:pt idx="90214" formatCode="0.00E+00">
                  <c:v>7.5102600000000004E-3</c:v>
                </c:pt>
                <c:pt idx="90215" formatCode="0.00E+00">
                  <c:v>7.8328700000000005E-3</c:v>
                </c:pt>
                <c:pt idx="90216" formatCode="0.00E+00">
                  <c:v>8.1388099999999998E-3</c:v>
                </c:pt>
                <c:pt idx="90217" formatCode="0.00E+00">
                  <c:v>8.4281300000000007E-3</c:v>
                </c:pt>
                <c:pt idx="90218" formatCode="0.00E+00">
                  <c:v>8.7008999999999993E-3</c:v>
                </c:pt>
                <c:pt idx="90219" formatCode="0.00E+00">
                  <c:v>8.9572200000000001E-3</c:v>
                </c:pt>
                <c:pt idx="90220" formatCode="0.00E+00">
                  <c:v>9.1972400000000006E-3</c:v>
                </c:pt>
                <c:pt idx="90221" formatCode="0.00E+00">
                  <c:v>9.4211399999999997E-3</c:v>
                </c:pt>
                <c:pt idx="90222" formatCode="0.00E+00">
                  <c:v>9.6291099999999998E-3</c:v>
                </c:pt>
                <c:pt idx="90223" formatCode="0.00E+00">
                  <c:v>9.8213799999999993E-3</c:v>
                </c:pt>
                <c:pt idx="90224" formatCode="0.00E+00">
                  <c:v>9.9982200000000004E-3</c:v>
                </c:pt>
                <c:pt idx="90225">
                  <c:v>1.0159899999999999E-2</c:v>
                </c:pt>
                <c:pt idx="90226">
                  <c:v>1.03068E-2</c:v>
                </c:pt>
                <c:pt idx="90227">
                  <c:v>1.0439199999999999E-2</c:v>
                </c:pt>
                <c:pt idx="90228">
                  <c:v>1.05574E-2</c:v>
                </c:pt>
                <c:pt idx="90229">
                  <c:v>1.0662E-2</c:v>
                </c:pt>
                <c:pt idx="90230">
                  <c:v>1.0753199999999999E-2</c:v>
                </c:pt>
                <c:pt idx="90231">
                  <c:v>1.0831500000000001E-2</c:v>
                </c:pt>
                <c:pt idx="90232">
                  <c:v>1.08974E-2</c:v>
                </c:pt>
                <c:pt idx="90233">
                  <c:v>1.0951300000000001E-2</c:v>
                </c:pt>
                <c:pt idx="90234">
                  <c:v>1.09938E-2</c:v>
                </c:pt>
                <c:pt idx="90235">
                  <c:v>1.10253E-2</c:v>
                </c:pt>
                <c:pt idx="90236">
                  <c:v>1.10464E-2</c:v>
                </c:pt>
                <c:pt idx="90237">
                  <c:v>1.1057600000000001E-2</c:v>
                </c:pt>
                <c:pt idx="90238">
                  <c:v>1.10594E-2</c:v>
                </c:pt>
                <c:pt idx="90239">
                  <c:v>1.10524E-2</c:v>
                </c:pt>
                <c:pt idx="90240">
                  <c:v>1.10372E-2</c:v>
                </c:pt>
                <c:pt idx="90241">
                  <c:v>1.1014400000000001E-2</c:v>
                </c:pt>
                <c:pt idx="90242">
                  <c:v>1.09844E-2</c:v>
                </c:pt>
                <c:pt idx="90243">
                  <c:v>1.0947999999999999E-2</c:v>
                </c:pt>
                <c:pt idx="90244">
                  <c:v>1.0905700000000001E-2</c:v>
                </c:pt>
                <c:pt idx="90245">
                  <c:v>1.0858E-2</c:v>
                </c:pt>
                <c:pt idx="90246">
                  <c:v>1.08057E-2</c:v>
                </c:pt>
                <c:pt idx="90247">
                  <c:v>1.07492E-2</c:v>
                </c:pt>
                <c:pt idx="90248">
                  <c:v>1.0689199999999999E-2</c:v>
                </c:pt>
                <c:pt idx="90249">
                  <c:v>1.0626200000000001E-2</c:v>
                </c:pt>
                <c:pt idx="90250">
                  <c:v>1.05609E-2</c:v>
                </c:pt>
                <c:pt idx="90251">
                  <c:v>1.04937E-2</c:v>
                </c:pt>
                <c:pt idx="90252">
                  <c:v>1.04253E-2</c:v>
                </c:pt>
                <c:pt idx="90253">
                  <c:v>1.0356300000000001E-2</c:v>
                </c:pt>
                <c:pt idx="90254">
                  <c:v>1.0286999999999999E-2</c:v>
                </c:pt>
                <c:pt idx="90255">
                  <c:v>1.02182E-2</c:v>
                </c:pt>
                <c:pt idx="90256">
                  <c:v>1.0150299999999999E-2</c:v>
                </c:pt>
                <c:pt idx="90257">
                  <c:v>1.00838E-2</c:v>
                </c:pt>
                <c:pt idx="90258">
                  <c:v>1.00193E-2</c:v>
                </c:pt>
                <c:pt idx="90259" formatCode="0.00E+00">
                  <c:v>9.9570700000000002E-3</c:v>
                </c:pt>
                <c:pt idx="90260" formatCode="0.00E+00">
                  <c:v>9.8977000000000006E-3</c:v>
                </c:pt>
                <c:pt idx="90261" formatCode="0.00E+00">
                  <c:v>9.8416000000000007E-3</c:v>
                </c:pt>
                <c:pt idx="90262" formatCode="0.00E+00">
                  <c:v>9.7891699999999998E-3</c:v>
                </c:pt>
                <c:pt idx="90263" formatCode="0.00E+00">
                  <c:v>9.7408200000000007E-3</c:v>
                </c:pt>
                <c:pt idx="90264" formatCode="0.00E+00">
                  <c:v>9.6969099999999996E-3</c:v>
                </c:pt>
                <c:pt idx="90265" formatCode="0.00E+00">
                  <c:v>9.6577899999999994E-3</c:v>
                </c:pt>
                <c:pt idx="90266" formatCode="0.00E+00">
                  <c:v>9.6237900000000001E-3</c:v>
                </c:pt>
                <c:pt idx="90267" formatCode="0.00E+00">
                  <c:v>9.59519E-3</c:v>
                </c:pt>
                <c:pt idx="90268" formatCode="0.00E+00">
                  <c:v>9.5722900000000007E-3</c:v>
                </c:pt>
                <c:pt idx="90269" formatCode="0.00E+00">
                  <c:v>9.5553200000000008E-3</c:v>
                </c:pt>
                <c:pt idx="90270" formatCode="0.00E+00">
                  <c:v>9.5444999999999992E-3</c:v>
                </c:pt>
                <c:pt idx="90271" formatCode="0.00E+00">
                  <c:v>9.5400299999999997E-3</c:v>
                </c:pt>
                <c:pt idx="90272" formatCode="0.00E+00">
                  <c:v>9.5420799999999997E-3</c:v>
                </c:pt>
                <c:pt idx="90273" formatCode="0.00E+00">
                  <c:v>9.5507700000000001E-3</c:v>
                </c:pt>
                <c:pt idx="90274" formatCode="0.00E+00">
                  <c:v>9.5662300000000002E-3</c:v>
                </c:pt>
                <c:pt idx="90275" formatCode="0.00E+00">
                  <c:v>9.5885199999999997E-3</c:v>
                </c:pt>
                <c:pt idx="90276" formatCode="0.00E+00">
                  <c:v>9.6176999999999999E-3</c:v>
                </c:pt>
                <c:pt idx="90277" formatCode="0.00E+00">
                  <c:v>9.6538000000000006E-3</c:v>
                </c:pt>
                <c:pt idx="90278" formatCode="0.00E+00">
                  <c:v>9.6967900000000003E-3</c:v>
                </c:pt>
                <c:pt idx="90279" formatCode="0.00E+00">
                  <c:v>9.7466500000000008E-3</c:v>
                </c:pt>
                <c:pt idx="90280" formatCode="0.00E+00">
                  <c:v>9.8033100000000008E-3</c:v>
                </c:pt>
                <c:pt idx="90281" formatCode="0.00E+00">
                  <c:v>9.8666599999999993E-3</c:v>
                </c:pt>
                <c:pt idx="90282" formatCode="0.00E+00">
                  <c:v>9.9365900000000004E-3</c:v>
                </c:pt>
                <c:pt idx="90283">
                  <c:v>1.00129E-2</c:v>
                </c:pt>
                <c:pt idx="90284">
                  <c:v>1.00955E-2</c:v>
                </c:pt>
                <c:pt idx="90285">
                  <c:v>1.01841E-2</c:v>
                </c:pt>
                <c:pt idx="90286">
                  <c:v>1.0278499999999999E-2</c:v>
                </c:pt>
                <c:pt idx="90287">
                  <c:v>1.0378399999999999E-2</c:v>
                </c:pt>
                <c:pt idx="90288">
                  <c:v>1.04835E-2</c:v>
                </c:pt>
                <c:pt idx="90289">
                  <c:v>1.05935E-2</c:v>
                </c:pt>
                <c:pt idx="90290">
                  <c:v>1.0708000000000001E-2</c:v>
                </c:pt>
                <c:pt idx="90291">
                  <c:v>1.0826799999999999E-2</c:v>
                </c:pt>
                <c:pt idx="90292">
                  <c:v>1.0949199999999999E-2</c:v>
                </c:pt>
                <c:pt idx="90293">
                  <c:v>1.1075099999999999E-2</c:v>
                </c:pt>
                <c:pt idx="90294">
                  <c:v>1.12038E-2</c:v>
                </c:pt>
                <c:pt idx="90295">
                  <c:v>1.1335E-2</c:v>
                </c:pt>
                <c:pt idx="90296">
                  <c:v>1.14682E-2</c:v>
                </c:pt>
                <c:pt idx="90297">
                  <c:v>1.1602700000000001E-2</c:v>
                </c:pt>
                <c:pt idx="90298">
                  <c:v>1.1738200000000001E-2</c:v>
                </c:pt>
                <c:pt idx="90299">
                  <c:v>1.18741E-2</c:v>
                </c:pt>
                <c:pt idx="90300">
                  <c:v>1.2009799999999999E-2</c:v>
                </c:pt>
                <c:pt idx="90301">
                  <c:v>1.2144800000000001E-2</c:v>
                </c:pt>
                <c:pt idx="90302">
                  <c:v>1.22784E-2</c:v>
                </c:pt>
                <c:pt idx="90303">
                  <c:v>1.24101E-2</c:v>
                </c:pt>
                <c:pt idx="90304">
                  <c:v>1.2539099999999999E-2</c:v>
                </c:pt>
                <c:pt idx="90305">
                  <c:v>1.26651E-2</c:v>
                </c:pt>
                <c:pt idx="90306">
                  <c:v>1.27872E-2</c:v>
                </c:pt>
                <c:pt idx="90307">
                  <c:v>1.2904799999999999E-2</c:v>
                </c:pt>
                <c:pt idx="90308">
                  <c:v>1.30174E-2</c:v>
                </c:pt>
                <c:pt idx="90309">
                  <c:v>1.3124200000000001E-2</c:v>
                </c:pt>
                <c:pt idx="90310">
                  <c:v>1.32246E-2</c:v>
                </c:pt>
                <c:pt idx="90311">
                  <c:v>1.3317900000000001E-2</c:v>
                </c:pt>
                <c:pt idx="90312">
                  <c:v>1.34035E-2</c:v>
                </c:pt>
                <c:pt idx="90313">
                  <c:v>1.3480799999999999E-2</c:v>
                </c:pt>
                <c:pt idx="90314">
                  <c:v>1.35491E-2</c:v>
                </c:pt>
                <c:pt idx="90315">
                  <c:v>1.36077E-2</c:v>
                </c:pt>
                <c:pt idx="90316">
                  <c:v>1.3656E-2</c:v>
                </c:pt>
                <c:pt idx="90317">
                  <c:v>1.36934E-2</c:v>
                </c:pt>
                <c:pt idx="90318">
                  <c:v>1.37193E-2</c:v>
                </c:pt>
                <c:pt idx="90319">
                  <c:v>1.3733E-2</c:v>
                </c:pt>
                <c:pt idx="90320">
                  <c:v>1.37339E-2</c:v>
                </c:pt>
                <c:pt idx="90321">
                  <c:v>1.3721499999999999E-2</c:v>
                </c:pt>
                <c:pt idx="90322">
                  <c:v>1.3695199999999999E-2</c:v>
                </c:pt>
                <c:pt idx="90323">
                  <c:v>1.3654400000000001E-2</c:v>
                </c:pt>
                <c:pt idx="90324">
                  <c:v>1.3598600000000001E-2</c:v>
                </c:pt>
                <c:pt idx="90325">
                  <c:v>1.35272E-2</c:v>
                </c:pt>
                <c:pt idx="90326">
                  <c:v>1.3439899999999999E-2</c:v>
                </c:pt>
                <c:pt idx="90327">
                  <c:v>1.33361E-2</c:v>
                </c:pt>
                <c:pt idx="90328">
                  <c:v>1.3215299999999999E-2</c:v>
                </c:pt>
                <c:pt idx="90329">
                  <c:v>1.3077099999999999E-2</c:v>
                </c:pt>
                <c:pt idx="90330">
                  <c:v>1.2921200000000001E-2</c:v>
                </c:pt>
                <c:pt idx="90331">
                  <c:v>1.2747100000000001E-2</c:v>
                </c:pt>
                <c:pt idx="90332">
                  <c:v>1.25545E-2</c:v>
                </c:pt>
                <c:pt idx="90333">
                  <c:v>1.2343099999999999E-2</c:v>
                </c:pt>
                <c:pt idx="90334">
                  <c:v>1.2112599999999999E-2</c:v>
                </c:pt>
                <c:pt idx="90335">
                  <c:v>1.18628E-2</c:v>
                </c:pt>
                <c:pt idx="90336">
                  <c:v>1.1593300000000001E-2</c:v>
                </c:pt>
                <c:pt idx="90337">
                  <c:v>1.1304099999999999E-2</c:v>
                </c:pt>
                <c:pt idx="90338">
                  <c:v>1.09949E-2</c:v>
                </c:pt>
                <c:pt idx="90339">
                  <c:v>1.0665600000000001E-2</c:v>
                </c:pt>
                <c:pt idx="90340">
                  <c:v>1.03163E-2</c:v>
                </c:pt>
                <c:pt idx="90341" formatCode="0.00E+00">
                  <c:v>9.9466599999999995E-3</c:v>
                </c:pt>
                <c:pt idx="90342" formatCode="0.00E+00">
                  <c:v>9.5568400000000005E-3</c:v>
                </c:pt>
                <c:pt idx="90343" formatCode="0.00E+00">
                  <c:v>9.14682E-3</c:v>
                </c:pt>
                <c:pt idx="90344" formatCode="0.00E+00">
                  <c:v>8.7166499999999994E-3</c:v>
                </c:pt>
                <c:pt idx="90345" formatCode="0.00E+00">
                  <c:v>8.26643E-3</c:v>
                </c:pt>
                <c:pt idx="90346" formatCode="0.00E+00">
                  <c:v>7.7962800000000001E-3</c:v>
                </c:pt>
                <c:pt idx="90347" formatCode="0.00E+00">
                  <c:v>7.3063900000000003E-3</c:v>
                </c:pt>
                <c:pt idx="90348" formatCode="0.00E+00">
                  <c:v>6.7969600000000003E-3</c:v>
                </c:pt>
                <c:pt idx="90349" formatCode="0.00E+00">
                  <c:v>6.2682299999999996E-3</c:v>
                </c:pt>
                <c:pt idx="90350" formatCode="0.00E+00">
                  <c:v>5.7204899999999999E-3</c:v>
                </c:pt>
                <c:pt idx="90351" formatCode="0.00E+00">
                  <c:v>5.1540700000000002E-3</c:v>
                </c:pt>
                <c:pt idx="90352" formatCode="0.00E+00">
                  <c:v>4.5693299999999999E-3</c:v>
                </c:pt>
                <c:pt idx="90353" formatCode="0.00E+00">
                  <c:v>3.9666600000000003E-3</c:v>
                </c:pt>
                <c:pt idx="90354" formatCode="0.00E+00">
                  <c:v>3.34651E-3</c:v>
                </c:pt>
                <c:pt idx="90355" formatCode="0.00E+00">
                  <c:v>2.7093500000000001E-3</c:v>
                </c:pt>
                <c:pt idx="90356" formatCode="0.00E+00">
                  <c:v>2.0557000000000001E-3</c:v>
                </c:pt>
                <c:pt idx="90357" formatCode="0.00E+00">
                  <c:v>1.38609E-3</c:v>
                </c:pt>
                <c:pt idx="90358" formatCode="0.00E+00">
                  <c:v>7.0112699999999996E-4</c:v>
                </c:pt>
                <c:pt idx="90359" formatCode="0.00E+00">
                  <c:v>1.41968E-6</c:v>
                </c:pt>
                <c:pt idx="90360" formatCode="0.00E+00">
                  <c:v>-7.1237500000000001E-4</c:v>
                </c:pt>
                <c:pt idx="90361" formatCode="0.00E+00">
                  <c:v>-1.43957E-3</c:v>
                </c:pt>
                <c:pt idx="90362" formatCode="0.00E+00">
                  <c:v>-2.17943E-3</c:v>
                </c:pt>
                <c:pt idx="90363" formatCode="0.00E+00">
                  <c:v>-2.93122E-3</c:v>
                </c:pt>
                <c:pt idx="90364" formatCode="0.00E+00">
                  <c:v>-3.6941399999999998E-3</c:v>
                </c:pt>
                <c:pt idx="90365" formatCode="0.00E+00">
                  <c:v>-4.4673899999999999E-3</c:v>
                </c:pt>
                <c:pt idx="90366" formatCode="0.00E+00">
                  <c:v>-5.2500999999999997E-3</c:v>
                </c:pt>
                <c:pt idx="90367" formatCode="0.00E+00">
                  <c:v>-6.0414099999999997E-3</c:v>
                </c:pt>
                <c:pt idx="90368" formatCode="0.00E+00">
                  <c:v>-6.8404299999999998E-3</c:v>
                </c:pt>
                <c:pt idx="90369" formatCode="0.00E+00">
                  <c:v>-7.6462099999999996E-3</c:v>
                </c:pt>
                <c:pt idx="90370" formatCode="0.00E+00">
                  <c:v>-8.4578199999999996E-3</c:v>
                </c:pt>
                <c:pt idx="90371" formatCode="0.00E+00">
                  <c:v>-9.2742799999999993E-3</c:v>
                </c:pt>
                <c:pt idx="90372">
                  <c:v>-1.00946E-2</c:v>
                </c:pt>
                <c:pt idx="90373">
                  <c:v>-1.0917700000000001E-2</c:v>
                </c:pt>
                <c:pt idx="90374">
                  <c:v>-1.17427E-2</c:v>
                </c:pt>
                <c:pt idx="90375">
                  <c:v>-1.25684E-2</c:v>
                </c:pt>
                <c:pt idx="90376">
                  <c:v>-1.3393800000000001E-2</c:v>
                </c:pt>
                <c:pt idx="90377">
                  <c:v>-1.4217799999999999E-2</c:v>
                </c:pt>
                <c:pt idx="90378">
                  <c:v>-1.50393E-2</c:v>
                </c:pt>
                <c:pt idx="90379">
                  <c:v>-1.5857199999999998E-2</c:v>
                </c:pt>
                <c:pt idx="90380">
                  <c:v>-1.6670399999999998E-2</c:v>
                </c:pt>
                <c:pt idx="90381">
                  <c:v>-1.7477800000000002E-2</c:v>
                </c:pt>
                <c:pt idx="90382">
                  <c:v>-1.8278300000000001E-2</c:v>
                </c:pt>
                <c:pt idx="90383">
                  <c:v>-1.90706E-2</c:v>
                </c:pt>
                <c:pt idx="90384">
                  <c:v>-1.9853800000000001E-2</c:v>
                </c:pt>
                <c:pt idx="90385">
                  <c:v>-2.0626599999999998E-2</c:v>
                </c:pt>
                <c:pt idx="90386">
                  <c:v>-2.1387900000000001E-2</c:v>
                </c:pt>
                <c:pt idx="90387">
                  <c:v>-2.2136599999999999E-2</c:v>
                </c:pt>
                <c:pt idx="90388">
                  <c:v>-2.2871599999999999E-2</c:v>
                </c:pt>
                <c:pt idx="90389">
                  <c:v>-2.35918E-2</c:v>
                </c:pt>
                <c:pt idx="90390">
                  <c:v>-2.4296100000000001E-2</c:v>
                </c:pt>
                <c:pt idx="90391">
                  <c:v>-2.49833E-2</c:v>
                </c:pt>
                <c:pt idx="90392">
                  <c:v>-2.5652399999999999E-2</c:v>
                </c:pt>
                <c:pt idx="90393">
                  <c:v>-2.6302300000000001E-2</c:v>
                </c:pt>
                <c:pt idx="90394">
                  <c:v>-2.6932000000000001E-2</c:v>
                </c:pt>
                <c:pt idx="90395">
                  <c:v>-2.75404E-2</c:v>
                </c:pt>
                <c:pt idx="90396">
                  <c:v>-2.8126499999999999E-2</c:v>
                </c:pt>
                <c:pt idx="90397">
                  <c:v>-2.86894E-2</c:v>
                </c:pt>
                <c:pt idx="90398">
                  <c:v>-2.9228000000000001E-2</c:v>
                </c:pt>
                <c:pt idx="90399">
                  <c:v>-2.9741500000000001E-2</c:v>
                </c:pt>
                <c:pt idx="90400">
                  <c:v>-3.02288E-2</c:v>
                </c:pt>
                <c:pt idx="90401">
                  <c:v>-3.06892E-2</c:v>
                </c:pt>
                <c:pt idx="90402">
                  <c:v>-3.1121699999999999E-2</c:v>
                </c:pt>
                <c:pt idx="90403">
                  <c:v>-3.1525499999999998E-2</c:v>
                </c:pt>
                <c:pt idx="90404">
                  <c:v>-3.1899799999999999E-2</c:v>
                </c:pt>
                <c:pt idx="90405">
                  <c:v>-3.2243899999999999E-2</c:v>
                </c:pt>
                <c:pt idx="90406">
                  <c:v>-3.2557000000000003E-2</c:v>
                </c:pt>
                <c:pt idx="90407">
                  <c:v>-3.28385E-2</c:v>
                </c:pt>
                <c:pt idx="90408">
                  <c:v>-3.3087699999999998E-2</c:v>
                </c:pt>
                <c:pt idx="90409">
                  <c:v>-3.3303899999999997E-2</c:v>
                </c:pt>
                <c:pt idx="90410">
                  <c:v>-3.3486599999999998E-2</c:v>
                </c:pt>
                <c:pt idx="90411">
                  <c:v>-3.36353E-2</c:v>
                </c:pt>
                <c:pt idx="90412">
                  <c:v>-3.3749500000000002E-2</c:v>
                </c:pt>
                <c:pt idx="90413">
                  <c:v>-3.3828799999999999E-2</c:v>
                </c:pt>
                <c:pt idx="90414">
                  <c:v>-3.3872600000000003E-2</c:v>
                </c:pt>
                <c:pt idx="90415">
                  <c:v>-3.3880800000000003E-2</c:v>
                </c:pt>
                <c:pt idx="90416">
                  <c:v>-3.3852899999999998E-2</c:v>
                </c:pt>
                <c:pt idx="90417">
                  <c:v>-3.3788699999999998E-2</c:v>
                </c:pt>
                <c:pt idx="90418">
                  <c:v>-3.3688000000000003E-2</c:v>
                </c:pt>
                <c:pt idx="90419">
                  <c:v>-3.35506E-2</c:v>
                </c:pt>
                <c:pt idx="90420">
                  <c:v>-3.3376500000000003E-2</c:v>
                </c:pt>
                <c:pt idx="90421">
                  <c:v>-3.3165500000000001E-2</c:v>
                </c:pt>
                <c:pt idx="90422">
                  <c:v>-3.2917599999999998E-2</c:v>
                </c:pt>
                <c:pt idx="90423">
                  <c:v>-3.2632799999999997E-2</c:v>
                </c:pt>
                <c:pt idx="90424">
                  <c:v>-3.2311199999999998E-2</c:v>
                </c:pt>
                <c:pt idx="90425">
                  <c:v>-3.1953000000000002E-2</c:v>
                </c:pt>
                <c:pt idx="90426">
                  <c:v>-3.15584E-2</c:v>
                </c:pt>
                <c:pt idx="90427">
                  <c:v>-3.1127499999999999E-2</c:v>
                </c:pt>
                <c:pt idx="90428">
                  <c:v>-3.06606E-2</c:v>
                </c:pt>
                <c:pt idx="90429">
                  <c:v>-3.01581E-2</c:v>
                </c:pt>
                <c:pt idx="90430">
                  <c:v>-2.9620299999999999E-2</c:v>
                </c:pt>
                <c:pt idx="90431">
                  <c:v>-2.9047699999999999E-2</c:v>
                </c:pt>
                <c:pt idx="90432">
                  <c:v>-2.8440699999999999E-2</c:v>
                </c:pt>
                <c:pt idx="90433">
                  <c:v>-2.7799899999999999E-2</c:v>
                </c:pt>
                <c:pt idx="90434">
                  <c:v>-2.7125799999999999E-2</c:v>
                </c:pt>
                <c:pt idx="90435">
                  <c:v>-2.6419100000000001E-2</c:v>
                </c:pt>
                <c:pt idx="90436">
                  <c:v>-2.56803E-2</c:v>
                </c:pt>
                <c:pt idx="90437">
                  <c:v>-2.49103E-2</c:v>
                </c:pt>
                <c:pt idx="90438">
                  <c:v>-2.4109700000000001E-2</c:v>
                </c:pt>
                <c:pt idx="90439">
                  <c:v>-2.3279399999999999E-2</c:v>
                </c:pt>
                <c:pt idx="90440">
                  <c:v>-2.2420200000000001E-2</c:v>
                </c:pt>
                <c:pt idx="90441">
                  <c:v>-2.1533E-2</c:v>
                </c:pt>
                <c:pt idx="90442">
                  <c:v>-2.06187E-2</c:v>
                </c:pt>
                <c:pt idx="90443">
                  <c:v>-1.96782E-2</c:v>
                </c:pt>
                <c:pt idx="90444">
                  <c:v>-1.87125E-2</c:v>
                </c:pt>
                <c:pt idx="90445">
                  <c:v>-1.77228E-2</c:v>
                </c:pt>
                <c:pt idx="90446">
                  <c:v>-1.6709999999999999E-2</c:v>
                </c:pt>
                <c:pt idx="90447">
                  <c:v>-1.56752E-2</c:v>
                </c:pt>
                <c:pt idx="90448">
                  <c:v>-1.4619699999999999E-2</c:v>
                </c:pt>
                <c:pt idx="90449">
                  <c:v>-1.35444E-2</c:v>
                </c:pt>
                <c:pt idx="90450">
                  <c:v>-1.24507E-2</c:v>
                </c:pt>
                <c:pt idx="90451">
                  <c:v>-1.1339800000000001E-2</c:v>
                </c:pt>
                <c:pt idx="90452">
                  <c:v>-1.02129E-2</c:v>
                </c:pt>
                <c:pt idx="90453" formatCode="0.00E+00">
                  <c:v>-9.0712099999999997E-3</c:v>
                </c:pt>
                <c:pt idx="90454" formatCode="0.00E+00">
                  <c:v>-7.9161100000000005E-3</c:v>
                </c:pt>
                <c:pt idx="90455" formatCode="0.00E+00">
                  <c:v>-6.7488799999999996E-3</c:v>
                </c:pt>
                <c:pt idx="90456" formatCode="0.00E+00">
                  <c:v>-5.5708600000000004E-3</c:v>
                </c:pt>
                <c:pt idx="90457" formatCode="0.00E+00">
                  <c:v>-4.3833800000000001E-3</c:v>
                </c:pt>
                <c:pt idx="90458" formatCode="0.00E+00">
                  <c:v>-3.1878200000000001E-3</c:v>
                </c:pt>
                <c:pt idx="90459" formatCode="0.00E+00">
                  <c:v>-1.98555E-3</c:v>
                </c:pt>
                <c:pt idx="90460" formatCode="0.00E+00">
                  <c:v>-7.7794599999999995E-4</c:v>
                </c:pt>
                <c:pt idx="90461" formatCode="0.00E+00">
                  <c:v>4.3359099999999999E-4</c:v>
                </c:pt>
                <c:pt idx="90462" formatCode="0.00E+00">
                  <c:v>1.64766E-3</c:v>
                </c:pt>
                <c:pt idx="90463" formatCode="0.00E+00">
                  <c:v>2.8628500000000001E-3</c:v>
                </c:pt>
                <c:pt idx="90464" formatCode="0.00E+00">
                  <c:v>4.0777599999999997E-3</c:v>
                </c:pt>
                <c:pt idx="90465" formatCode="0.00E+00">
                  <c:v>5.2909799999999998E-3</c:v>
                </c:pt>
                <c:pt idx="90466" formatCode="0.00E+00">
                  <c:v>6.5010900000000002E-3</c:v>
                </c:pt>
                <c:pt idx="90467" formatCode="0.00E+00">
                  <c:v>7.7066900000000004E-3</c:v>
                </c:pt>
                <c:pt idx="90468" formatCode="0.00E+00">
                  <c:v>8.9063800000000002E-3</c:v>
                </c:pt>
                <c:pt idx="90469">
                  <c:v>1.00988E-2</c:v>
                </c:pt>
                <c:pt idx="90470">
                  <c:v>1.12824E-2</c:v>
                </c:pt>
                <c:pt idx="90471">
                  <c:v>1.2456099999999999E-2</c:v>
                </c:pt>
                <c:pt idx="90472">
                  <c:v>1.36182E-2</c:v>
                </c:pt>
                <c:pt idx="90473">
                  <c:v>1.4767600000000001E-2</c:v>
                </c:pt>
                <c:pt idx="90474">
                  <c:v>1.5902900000000001E-2</c:v>
                </c:pt>
                <c:pt idx="90475">
                  <c:v>1.7022800000000001E-2</c:v>
                </c:pt>
                <c:pt idx="90476">
                  <c:v>1.81259E-2</c:v>
                </c:pt>
                <c:pt idx="90477">
                  <c:v>1.9211099999999998E-2</c:v>
                </c:pt>
                <c:pt idx="90478">
                  <c:v>2.0277E-2</c:v>
                </c:pt>
                <c:pt idx="90479">
                  <c:v>2.1322399999999998E-2</c:v>
                </c:pt>
                <c:pt idx="90480">
                  <c:v>2.23462E-2</c:v>
                </c:pt>
                <c:pt idx="90481">
                  <c:v>2.3347099999999999E-2</c:v>
                </c:pt>
                <c:pt idx="90482">
                  <c:v>2.4324100000000001E-2</c:v>
                </c:pt>
                <c:pt idx="90483">
                  <c:v>2.5276E-2</c:v>
                </c:pt>
                <c:pt idx="90484">
                  <c:v>2.6201800000000001E-2</c:v>
                </c:pt>
                <c:pt idx="90485">
                  <c:v>2.7100300000000001E-2</c:v>
                </c:pt>
                <c:pt idx="90486">
                  <c:v>2.7970800000000001E-2</c:v>
                </c:pt>
                <c:pt idx="90487">
                  <c:v>2.8812000000000001E-2</c:v>
                </c:pt>
                <c:pt idx="90488">
                  <c:v>2.9623199999999999E-2</c:v>
                </c:pt>
                <c:pt idx="90489">
                  <c:v>3.04035E-2</c:v>
                </c:pt>
                <c:pt idx="90490">
                  <c:v>3.1151999999999999E-2</c:v>
                </c:pt>
                <c:pt idx="90491">
                  <c:v>3.1867800000000002E-2</c:v>
                </c:pt>
                <c:pt idx="90492">
                  <c:v>3.2550299999999997E-2</c:v>
                </c:pt>
                <c:pt idx="90493">
                  <c:v>3.3198800000000001E-2</c:v>
                </c:pt>
                <c:pt idx="90494">
                  <c:v>3.3812500000000002E-2</c:v>
                </c:pt>
                <c:pt idx="90495">
                  <c:v>3.4390900000000002E-2</c:v>
                </c:pt>
                <c:pt idx="90496">
                  <c:v>3.49333E-2</c:v>
                </c:pt>
                <c:pt idx="90497">
                  <c:v>3.5439199999999997E-2</c:v>
                </c:pt>
                <c:pt idx="90498">
                  <c:v>3.5908299999999997E-2</c:v>
                </c:pt>
                <c:pt idx="90499">
                  <c:v>3.6339900000000001E-2</c:v>
                </c:pt>
                <c:pt idx="90500">
                  <c:v>3.6733799999999997E-2</c:v>
                </c:pt>
                <c:pt idx="90501">
                  <c:v>3.70896E-2</c:v>
                </c:pt>
                <c:pt idx="90502">
                  <c:v>3.7407000000000003E-2</c:v>
                </c:pt>
                <c:pt idx="90503">
                  <c:v>3.7685700000000003E-2</c:v>
                </c:pt>
                <c:pt idx="90504">
                  <c:v>3.79257E-2</c:v>
                </c:pt>
                <c:pt idx="90505">
                  <c:v>3.8126699999999999E-2</c:v>
                </c:pt>
                <c:pt idx="90506">
                  <c:v>3.8288700000000002E-2</c:v>
                </c:pt>
                <c:pt idx="90507">
                  <c:v>3.84117E-2</c:v>
                </c:pt>
                <c:pt idx="90508">
                  <c:v>3.8495599999999998E-2</c:v>
                </c:pt>
                <c:pt idx="90509">
                  <c:v>3.8540400000000002E-2</c:v>
                </c:pt>
                <c:pt idx="90510">
                  <c:v>3.8546499999999997E-2</c:v>
                </c:pt>
                <c:pt idx="90511">
                  <c:v>3.8513699999999998E-2</c:v>
                </c:pt>
                <c:pt idx="90512">
                  <c:v>3.8442499999999998E-2</c:v>
                </c:pt>
                <c:pt idx="90513">
                  <c:v>3.8332999999999999E-2</c:v>
                </c:pt>
                <c:pt idx="90514">
                  <c:v>3.8185499999999997E-2</c:v>
                </c:pt>
                <c:pt idx="90515">
                  <c:v>3.80005E-2</c:v>
                </c:pt>
                <c:pt idx="90516">
                  <c:v>3.7778199999999998E-2</c:v>
                </c:pt>
                <c:pt idx="90517">
                  <c:v>3.75191E-2</c:v>
                </c:pt>
                <c:pt idx="90518">
                  <c:v>3.7223699999999998E-2</c:v>
                </c:pt>
                <c:pt idx="90519">
                  <c:v>3.6892500000000002E-2</c:v>
                </c:pt>
                <c:pt idx="90520">
                  <c:v>3.6526200000000002E-2</c:v>
                </c:pt>
                <c:pt idx="90521">
                  <c:v>3.6125200000000003E-2</c:v>
                </c:pt>
                <c:pt idx="90522">
                  <c:v>3.5690300000000001E-2</c:v>
                </c:pt>
                <c:pt idx="90523">
                  <c:v>3.5222099999999999E-2</c:v>
                </c:pt>
                <c:pt idx="90524">
                  <c:v>3.4721299999999997E-2</c:v>
                </c:pt>
                <c:pt idx="90525">
                  <c:v>3.4188799999999998E-2</c:v>
                </c:pt>
                <c:pt idx="90526">
                  <c:v>3.3625299999999997E-2</c:v>
                </c:pt>
                <c:pt idx="90527">
                  <c:v>3.3031600000000001E-2</c:v>
                </c:pt>
                <c:pt idx="90528">
                  <c:v>3.24085E-2</c:v>
                </c:pt>
                <c:pt idx="90529">
                  <c:v>3.1757100000000003E-2</c:v>
                </c:pt>
                <c:pt idx="90530">
                  <c:v>3.10782E-2</c:v>
                </c:pt>
                <c:pt idx="90531">
                  <c:v>3.0372699999999999E-2</c:v>
                </c:pt>
                <c:pt idx="90532">
                  <c:v>2.9641600000000001E-2</c:v>
                </c:pt>
                <c:pt idx="90533">
                  <c:v>2.8885899999999999E-2</c:v>
                </c:pt>
                <c:pt idx="90534">
                  <c:v>2.8106699999999998E-2</c:v>
                </c:pt>
                <c:pt idx="90535">
                  <c:v>2.73049E-2</c:v>
                </c:pt>
                <c:pt idx="90536">
                  <c:v>2.64817E-2</c:v>
                </c:pt>
                <c:pt idx="90537">
                  <c:v>2.5638000000000001E-2</c:v>
                </c:pt>
                <c:pt idx="90538">
                  <c:v>2.4775100000000001E-2</c:v>
                </c:pt>
                <c:pt idx="90539">
                  <c:v>2.3893999999999999E-2</c:v>
                </c:pt>
                <c:pt idx="90540">
                  <c:v>2.29958E-2</c:v>
                </c:pt>
                <c:pt idx="90541">
                  <c:v>2.20816E-2</c:v>
                </c:pt>
                <c:pt idx="90542">
                  <c:v>2.11527E-2</c:v>
                </c:pt>
                <c:pt idx="90543">
                  <c:v>2.0210100000000002E-2</c:v>
                </c:pt>
                <c:pt idx="90544">
                  <c:v>1.9255000000000001E-2</c:v>
                </c:pt>
                <c:pt idx="90545">
                  <c:v>1.8288599999999999E-2</c:v>
                </c:pt>
                <c:pt idx="90546">
                  <c:v>1.7312000000000001E-2</c:v>
                </c:pt>
                <c:pt idx="90547">
                  <c:v>1.6326299999999998E-2</c:v>
                </c:pt>
                <c:pt idx="90548">
                  <c:v>1.5332800000000001E-2</c:v>
                </c:pt>
                <c:pt idx="90549">
                  <c:v>1.4332599999999999E-2</c:v>
                </c:pt>
                <c:pt idx="90550">
                  <c:v>1.3326899999999999E-2</c:v>
                </c:pt>
                <c:pt idx="90551">
                  <c:v>1.2316799999999999E-2</c:v>
                </c:pt>
                <c:pt idx="90552">
                  <c:v>1.13033E-2</c:v>
                </c:pt>
                <c:pt idx="90553">
                  <c:v>1.02878E-2</c:v>
                </c:pt>
                <c:pt idx="90554" formatCode="0.00E+00">
                  <c:v>9.2712300000000001E-3</c:v>
                </c:pt>
                <c:pt idx="90555" formatCode="0.00E+00">
                  <c:v>8.2547599999999999E-3</c:v>
                </c:pt>
                <c:pt idx="90556" formatCode="0.00E+00">
                  <c:v>7.2394800000000004E-3</c:v>
                </c:pt>
                <c:pt idx="90557" formatCode="0.00E+00">
                  <c:v>6.2264599999999996E-3</c:v>
                </c:pt>
                <c:pt idx="90558" formatCode="0.00E+00">
                  <c:v>5.21676E-3</c:v>
                </c:pt>
                <c:pt idx="90559" formatCode="0.00E+00">
                  <c:v>4.2114300000000004E-3</c:v>
                </c:pt>
                <c:pt idx="90560" formatCode="0.00E+00">
                  <c:v>3.2114999999999999E-3</c:v>
                </c:pt>
                <c:pt idx="90561" formatCode="0.00E+00">
                  <c:v>2.2179600000000002E-3</c:v>
                </c:pt>
                <c:pt idx="90562" formatCode="0.00E+00">
                  <c:v>1.2317999999999999E-3</c:v>
                </c:pt>
                <c:pt idx="90563" formatCode="0.00E+00">
                  <c:v>2.5397000000000001E-4</c:v>
                </c:pt>
                <c:pt idx="90564" formatCode="0.00E+00">
                  <c:v>-7.14585E-4</c:v>
                </c:pt>
                <c:pt idx="90565" formatCode="0.00E+00">
                  <c:v>-1.67296E-3</c:v>
                </c:pt>
                <c:pt idx="90566" formatCode="0.00E+00">
                  <c:v>-2.6202700000000001E-3</c:v>
                </c:pt>
                <c:pt idx="90567" formatCode="0.00E+00">
                  <c:v>-3.55566E-3</c:v>
                </c:pt>
                <c:pt idx="90568" formatCode="0.00E+00">
                  <c:v>-4.4783100000000001E-3</c:v>
                </c:pt>
                <c:pt idx="90569" formatCode="0.00E+00">
                  <c:v>-5.3874099999999996E-3</c:v>
                </c:pt>
                <c:pt idx="90570" formatCode="0.00E+00">
                  <c:v>-6.28219E-3</c:v>
                </c:pt>
                <c:pt idx="90571" formatCode="0.00E+00">
                  <c:v>-7.1619300000000004E-3</c:v>
                </c:pt>
                <c:pt idx="90572" formatCode="0.00E+00">
                  <c:v>-8.0259000000000007E-3</c:v>
                </c:pt>
                <c:pt idx="90573" formatCode="0.00E+00">
                  <c:v>-8.8734399999999998E-3</c:v>
                </c:pt>
                <c:pt idx="90574" formatCode="0.00E+00">
                  <c:v>-9.7039099999999996E-3</c:v>
                </c:pt>
                <c:pt idx="90575">
                  <c:v>-1.05167E-2</c:v>
                </c:pt>
                <c:pt idx="90576">
                  <c:v>-1.13112E-2</c:v>
                </c:pt>
                <c:pt idx="90577">
                  <c:v>-1.2086899999999999E-2</c:v>
                </c:pt>
                <c:pt idx="90578">
                  <c:v>-1.28433E-2</c:v>
                </c:pt>
                <c:pt idx="90579">
                  <c:v>-1.3579900000000001E-2</c:v>
                </c:pt>
                <c:pt idx="90580">
                  <c:v>-1.42963E-2</c:v>
                </c:pt>
                <c:pt idx="90581">
                  <c:v>-1.49921E-2</c:v>
                </c:pt>
                <c:pt idx="90582">
                  <c:v>-1.5666800000000002E-2</c:v>
                </c:pt>
                <c:pt idx="90583">
                  <c:v>-1.6320299999999999E-2</c:v>
                </c:pt>
                <c:pt idx="90584">
                  <c:v>-1.6952100000000001E-2</c:v>
                </c:pt>
                <c:pt idx="90585">
                  <c:v>-1.7562000000000001E-2</c:v>
                </c:pt>
                <c:pt idx="90586">
                  <c:v>-1.8149700000000001E-2</c:v>
                </c:pt>
                <c:pt idx="90587">
                  <c:v>-1.8715200000000001E-2</c:v>
                </c:pt>
                <c:pt idx="90588">
                  <c:v>-1.92581E-2</c:v>
                </c:pt>
                <c:pt idx="90589">
                  <c:v>-1.9778500000000001E-2</c:v>
                </c:pt>
                <c:pt idx="90590">
                  <c:v>-2.0276099999999998E-2</c:v>
                </c:pt>
                <c:pt idx="90591">
                  <c:v>-2.0750899999999999E-2</c:v>
                </c:pt>
                <c:pt idx="90592">
                  <c:v>-2.12029E-2</c:v>
                </c:pt>
                <c:pt idx="90593">
                  <c:v>-2.1632200000000001E-2</c:v>
                </c:pt>
                <c:pt idx="90594">
                  <c:v>-2.2038599999999998E-2</c:v>
                </c:pt>
                <c:pt idx="90595">
                  <c:v>-2.2422399999999999E-2</c:v>
                </c:pt>
                <c:pt idx="90596">
                  <c:v>-2.2783500000000002E-2</c:v>
                </c:pt>
                <c:pt idx="90597">
                  <c:v>-2.31221E-2</c:v>
                </c:pt>
                <c:pt idx="90598">
                  <c:v>-2.3438299999999999E-2</c:v>
                </c:pt>
                <c:pt idx="90599">
                  <c:v>-2.3732400000000001E-2</c:v>
                </c:pt>
                <c:pt idx="90600">
                  <c:v>-2.4004500000000002E-2</c:v>
                </c:pt>
                <c:pt idx="90601">
                  <c:v>-2.4254899999999999E-2</c:v>
                </c:pt>
                <c:pt idx="90602">
                  <c:v>-2.4483700000000001E-2</c:v>
                </c:pt>
                <c:pt idx="90603">
                  <c:v>-2.4691399999999999E-2</c:v>
                </c:pt>
                <c:pt idx="90604">
                  <c:v>-2.48781E-2</c:v>
                </c:pt>
                <c:pt idx="90605">
                  <c:v>-2.5044199999999999E-2</c:v>
                </c:pt>
                <c:pt idx="90606">
                  <c:v>-2.51901E-2</c:v>
                </c:pt>
                <c:pt idx="90607">
                  <c:v>-2.5316000000000002E-2</c:v>
                </c:pt>
                <c:pt idx="90608">
                  <c:v>-2.5422400000000001E-2</c:v>
                </c:pt>
                <c:pt idx="90609">
                  <c:v>-2.55097E-2</c:v>
                </c:pt>
                <c:pt idx="90610">
                  <c:v>-2.5578300000000002E-2</c:v>
                </c:pt>
                <c:pt idx="90611">
                  <c:v>-2.5628600000000001E-2</c:v>
                </c:pt>
                <c:pt idx="90612">
                  <c:v>-2.5661E-2</c:v>
                </c:pt>
                <c:pt idx="90613">
                  <c:v>-2.5676000000000001E-2</c:v>
                </c:pt>
                <c:pt idx="90614">
                  <c:v>-2.5674099999999998E-2</c:v>
                </c:pt>
                <c:pt idx="90615">
                  <c:v>-2.5655600000000001E-2</c:v>
                </c:pt>
                <c:pt idx="90616">
                  <c:v>-2.56212E-2</c:v>
                </c:pt>
                <c:pt idx="90617">
                  <c:v>-2.5571300000000002E-2</c:v>
                </c:pt>
                <c:pt idx="90618">
                  <c:v>-2.5506399999999999E-2</c:v>
                </c:pt>
                <c:pt idx="90619">
                  <c:v>-2.5426899999999999E-2</c:v>
                </c:pt>
                <c:pt idx="90620">
                  <c:v>-2.5333399999999999E-2</c:v>
                </c:pt>
                <c:pt idx="90621">
                  <c:v>-2.52264E-2</c:v>
                </c:pt>
                <c:pt idx="90622">
                  <c:v>-2.51065E-2</c:v>
                </c:pt>
                <c:pt idx="90623">
                  <c:v>-2.4974E-2</c:v>
                </c:pt>
                <c:pt idx="90624">
                  <c:v>-2.4829500000000001E-2</c:v>
                </c:pt>
                <c:pt idx="90625">
                  <c:v>-2.4673500000000001E-2</c:v>
                </c:pt>
                <c:pt idx="90626">
                  <c:v>-2.4506500000000001E-2</c:v>
                </c:pt>
                <c:pt idx="90627">
                  <c:v>-2.4329099999999999E-2</c:v>
                </c:pt>
                <c:pt idx="90628">
                  <c:v>-2.4141599999999999E-2</c:v>
                </c:pt>
                <c:pt idx="90629">
                  <c:v>-2.39446E-2</c:v>
                </c:pt>
                <c:pt idx="90630">
                  <c:v>-2.3738599999999999E-2</c:v>
                </c:pt>
                <c:pt idx="90631">
                  <c:v>-2.35239E-2</c:v>
                </c:pt>
                <c:pt idx="90632">
                  <c:v>-2.3301200000000001E-2</c:v>
                </c:pt>
                <c:pt idx="90633">
                  <c:v>-2.3070799999999999E-2</c:v>
                </c:pt>
                <c:pt idx="90634">
                  <c:v>-2.2833099999999999E-2</c:v>
                </c:pt>
                <c:pt idx="90635">
                  <c:v>-2.25887E-2</c:v>
                </c:pt>
                <c:pt idx="90636">
                  <c:v>-2.2337800000000001E-2</c:v>
                </c:pt>
                <c:pt idx="90637">
                  <c:v>-2.2081E-2</c:v>
                </c:pt>
                <c:pt idx="90638">
                  <c:v>-2.1818500000000001E-2</c:v>
                </c:pt>
                <c:pt idx="90639">
                  <c:v>-2.1550799999999998E-2</c:v>
                </c:pt>
                <c:pt idx="90640">
                  <c:v>-2.1278200000000001E-2</c:v>
                </c:pt>
                <c:pt idx="90641">
                  <c:v>-2.1001100000000002E-2</c:v>
                </c:pt>
                <c:pt idx="90642">
                  <c:v>-2.0719700000000001E-2</c:v>
                </c:pt>
                <c:pt idx="90643">
                  <c:v>-2.0434399999999998E-2</c:v>
                </c:pt>
                <c:pt idx="90644">
                  <c:v>-2.01455E-2</c:v>
                </c:pt>
                <c:pt idx="90645">
                  <c:v>-1.9853200000000001E-2</c:v>
                </c:pt>
                <c:pt idx="90646">
                  <c:v>-1.95578E-2</c:v>
                </c:pt>
                <c:pt idx="90647">
                  <c:v>-1.9259499999999999E-2</c:v>
                </c:pt>
                <c:pt idx="90648">
                  <c:v>-1.89585E-2</c:v>
                </c:pt>
                <c:pt idx="90649">
                  <c:v>-1.8655100000000001E-2</c:v>
                </c:pt>
                <c:pt idx="90650">
                  <c:v>-1.8349399999999998E-2</c:v>
                </c:pt>
                <c:pt idx="90651">
                  <c:v>-1.8041600000000001E-2</c:v>
                </c:pt>
                <c:pt idx="90652">
                  <c:v>-1.7731799999999999E-2</c:v>
                </c:pt>
                <c:pt idx="90653">
                  <c:v>-1.7420000000000001E-2</c:v>
                </c:pt>
                <c:pt idx="90654">
                  <c:v>-1.71066E-2</c:v>
                </c:pt>
                <c:pt idx="90655">
                  <c:v>-1.6791400000000001E-2</c:v>
                </c:pt>
                <c:pt idx="90656">
                  <c:v>-1.6474599999999999E-2</c:v>
                </c:pt>
                <c:pt idx="90657">
                  <c:v>-1.6156199999999999E-2</c:v>
                </c:pt>
                <c:pt idx="90658">
                  <c:v>-1.5836200000000002E-2</c:v>
                </c:pt>
                <c:pt idx="90659">
                  <c:v>-1.5514699999999999E-2</c:v>
                </c:pt>
                <c:pt idx="90660">
                  <c:v>-1.5191700000000001E-2</c:v>
                </c:pt>
                <c:pt idx="90661">
                  <c:v>-1.4867E-2</c:v>
                </c:pt>
                <c:pt idx="90662">
                  <c:v>-1.45408E-2</c:v>
                </c:pt>
                <c:pt idx="90663">
                  <c:v>-1.4212799999999999E-2</c:v>
                </c:pt>
                <c:pt idx="90664">
                  <c:v>-1.3883100000000001E-2</c:v>
                </c:pt>
                <c:pt idx="90665">
                  <c:v>-1.35516E-2</c:v>
                </c:pt>
                <c:pt idx="90666">
                  <c:v>-1.32181E-2</c:v>
                </c:pt>
                <c:pt idx="90667">
                  <c:v>-1.2882599999999999E-2</c:v>
                </c:pt>
                <c:pt idx="90668">
                  <c:v>-1.25448E-2</c:v>
                </c:pt>
                <c:pt idx="90669">
                  <c:v>-1.22048E-2</c:v>
                </c:pt>
                <c:pt idx="90670">
                  <c:v>-1.18622E-2</c:v>
                </c:pt>
                <c:pt idx="90671">
                  <c:v>-1.1517100000000001E-2</c:v>
                </c:pt>
                <c:pt idx="90672">
                  <c:v>-1.11691E-2</c:v>
                </c:pt>
                <c:pt idx="90673">
                  <c:v>-1.0818100000000001E-2</c:v>
                </c:pt>
                <c:pt idx="90674">
                  <c:v>-1.04639E-2</c:v>
                </c:pt>
                <c:pt idx="90675">
                  <c:v>-1.01064E-2</c:v>
                </c:pt>
                <c:pt idx="90676" formatCode="0.00E+00">
                  <c:v>-9.7453000000000001E-3</c:v>
                </c:pt>
                <c:pt idx="90677" formatCode="0.00E+00">
                  <c:v>-9.3804100000000005E-3</c:v>
                </c:pt>
                <c:pt idx="90678" formatCode="0.00E+00">
                  <c:v>-9.0115300000000002E-3</c:v>
                </c:pt>
                <c:pt idx="90679" formatCode="0.00E+00">
                  <c:v>-8.6384600000000006E-3</c:v>
                </c:pt>
                <c:pt idx="90680" formatCode="0.00E+00">
                  <c:v>-8.2609599999999995E-3</c:v>
                </c:pt>
                <c:pt idx="90681" formatCode="0.00E+00">
                  <c:v>-7.8788399999999998E-3</c:v>
                </c:pt>
                <c:pt idx="90682" formatCode="0.00E+00">
                  <c:v>-7.4918700000000003E-3</c:v>
                </c:pt>
                <c:pt idx="90683" formatCode="0.00E+00">
                  <c:v>-7.0998500000000004E-3</c:v>
                </c:pt>
                <c:pt idx="90684" formatCode="0.00E+00">
                  <c:v>-6.7025499999999998E-3</c:v>
                </c:pt>
                <c:pt idx="90685" formatCode="0.00E+00">
                  <c:v>-6.2997799999999996E-3</c:v>
                </c:pt>
                <c:pt idx="90686" formatCode="0.00E+00">
                  <c:v>-5.8913200000000002E-3</c:v>
                </c:pt>
                <c:pt idx="90687" formatCode="0.00E+00">
                  <c:v>-5.4769800000000002E-3</c:v>
                </c:pt>
                <c:pt idx="90688" formatCode="0.00E+00">
                  <c:v>-5.0565799999999998E-3</c:v>
                </c:pt>
                <c:pt idx="90689" formatCode="0.00E+00">
                  <c:v>-4.6299100000000001E-3</c:v>
                </c:pt>
                <c:pt idx="90690" formatCode="0.00E+00">
                  <c:v>-4.1968200000000004E-3</c:v>
                </c:pt>
                <c:pt idx="90691" formatCode="0.00E+00">
                  <c:v>-3.7571200000000001E-3</c:v>
                </c:pt>
                <c:pt idx="90692" formatCode="0.00E+00">
                  <c:v>-3.3106699999999999E-3</c:v>
                </c:pt>
                <c:pt idx="90693" formatCode="0.00E+00">
                  <c:v>-2.85732E-3</c:v>
                </c:pt>
                <c:pt idx="90694" formatCode="0.00E+00">
                  <c:v>-2.3969299999999998E-3</c:v>
                </c:pt>
                <c:pt idx="90695" formatCode="0.00E+00">
                  <c:v>-1.9294E-3</c:v>
                </c:pt>
                <c:pt idx="90696" formatCode="0.00E+00">
                  <c:v>-1.4545999999999999E-3</c:v>
                </c:pt>
                <c:pt idx="90697" formatCode="0.00E+00">
                  <c:v>-9.7246500000000005E-4</c:v>
                </c:pt>
                <c:pt idx="90698" formatCode="0.00E+00">
                  <c:v>-4.8290399999999998E-4</c:v>
                </c:pt>
                <c:pt idx="90699" formatCode="0.00E+00">
                  <c:v>1.41337E-5</c:v>
                </c:pt>
                <c:pt idx="90700" formatCode="0.00E+00">
                  <c:v>5.1869000000000004E-4</c:v>
                </c:pt>
                <c:pt idx="90701" formatCode="0.00E+00">
                  <c:v>1.03078E-3</c:v>
                </c:pt>
                <c:pt idx="90702" formatCode="0.00E+00">
                  <c:v>1.5504200000000001E-3</c:v>
                </c:pt>
                <c:pt idx="90703" formatCode="0.00E+00">
                  <c:v>2.0775799999999999E-3</c:v>
                </c:pt>
                <c:pt idx="90704" formatCode="0.00E+00">
                  <c:v>2.6122300000000001E-3</c:v>
                </c:pt>
                <c:pt idx="90705" formatCode="0.00E+00">
                  <c:v>3.15431E-3</c:v>
                </c:pt>
                <c:pt idx="90706" formatCode="0.00E+00">
                  <c:v>3.7037300000000001E-3</c:v>
                </c:pt>
                <c:pt idx="90707" formatCode="0.00E+00">
                  <c:v>4.2604100000000001E-3</c:v>
                </c:pt>
                <c:pt idx="90708" formatCode="0.00E+00">
                  <c:v>4.8242099999999998E-3</c:v>
                </c:pt>
                <c:pt idx="90709" formatCode="0.00E+00">
                  <c:v>5.3949799999999997E-3</c:v>
                </c:pt>
                <c:pt idx="90710" formatCode="0.00E+00">
                  <c:v>5.97256E-3</c:v>
                </c:pt>
                <c:pt idx="90711" formatCode="0.00E+00">
                  <c:v>6.5567500000000001E-3</c:v>
                </c:pt>
                <c:pt idx="90712" formatCode="0.00E+00">
                  <c:v>7.1473400000000003E-3</c:v>
                </c:pt>
                <c:pt idx="90713" formatCode="0.00E+00">
                  <c:v>7.7440800000000004E-3</c:v>
                </c:pt>
                <c:pt idx="90714" formatCode="0.00E+00">
                  <c:v>8.3467100000000002E-3</c:v>
                </c:pt>
                <c:pt idx="90715" formatCode="0.00E+00">
                  <c:v>8.9549299999999998E-3</c:v>
                </c:pt>
                <c:pt idx="90716" formatCode="0.00E+00">
                  <c:v>9.5684399999999992E-3</c:v>
                </c:pt>
                <c:pt idx="90717">
                  <c:v>1.01869E-2</c:v>
                </c:pt>
                <c:pt idx="90718">
                  <c:v>1.0809900000000001E-2</c:v>
                </c:pt>
                <c:pt idx="90719">
                  <c:v>1.14372E-2</c:v>
                </c:pt>
                <c:pt idx="90720">
                  <c:v>1.2068199999999999E-2</c:v>
                </c:pt>
                <c:pt idx="90721">
                  <c:v>1.27026E-2</c:v>
                </c:pt>
                <c:pt idx="90722">
                  <c:v>1.3339800000000001E-2</c:v>
                </c:pt>
                <c:pt idx="90723">
                  <c:v>1.3979500000000001E-2</c:v>
                </c:pt>
                <c:pt idx="90724">
                  <c:v>1.46211E-2</c:v>
                </c:pt>
                <c:pt idx="90725">
                  <c:v>1.5264E-2</c:v>
                </c:pt>
                <c:pt idx="90726">
                  <c:v>1.59078E-2</c:v>
                </c:pt>
                <c:pt idx="90727">
                  <c:v>1.6551799999999998E-2</c:v>
                </c:pt>
                <c:pt idx="90728">
                  <c:v>1.7195599999999998E-2</c:v>
                </c:pt>
                <c:pt idx="90729">
                  <c:v>1.7838300000000001E-2</c:v>
                </c:pt>
                <c:pt idx="90730">
                  <c:v>1.8479499999999999E-2</c:v>
                </c:pt>
                <c:pt idx="90731">
                  <c:v>1.91185E-2</c:v>
                </c:pt>
                <c:pt idx="90732">
                  <c:v>1.9754600000000001E-2</c:v>
                </c:pt>
                <c:pt idx="90733">
                  <c:v>2.0387099999999998E-2</c:v>
                </c:pt>
                <c:pt idx="90734">
                  <c:v>2.10154E-2</c:v>
                </c:pt>
                <c:pt idx="90735">
                  <c:v>2.1638600000000001E-2</c:v>
                </c:pt>
                <c:pt idx="90736">
                  <c:v>2.22562E-2</c:v>
                </c:pt>
                <c:pt idx="90737">
                  <c:v>2.2867200000000001E-2</c:v>
                </c:pt>
                <c:pt idx="90738">
                  <c:v>2.3471100000000002E-2</c:v>
                </c:pt>
                <c:pt idx="90739">
                  <c:v>2.4067000000000002E-2</c:v>
                </c:pt>
                <c:pt idx="90740">
                  <c:v>2.4654100000000002E-2</c:v>
                </c:pt>
                <c:pt idx="90741">
                  <c:v>2.5231699999999999E-2</c:v>
                </c:pt>
                <c:pt idx="90742">
                  <c:v>2.57989E-2</c:v>
                </c:pt>
                <c:pt idx="90743">
                  <c:v>2.6355E-2</c:v>
                </c:pt>
                <c:pt idx="90744">
                  <c:v>2.6899200000000002E-2</c:v>
                </c:pt>
                <c:pt idx="90745">
                  <c:v>2.7430599999999999E-2</c:v>
                </c:pt>
                <c:pt idx="90746">
                  <c:v>2.7948400000000002E-2</c:v>
                </c:pt>
                <c:pt idx="90747">
                  <c:v>2.8451899999999999E-2</c:v>
                </c:pt>
                <c:pt idx="90748">
                  <c:v>2.8940199999999999E-2</c:v>
                </c:pt>
                <c:pt idx="90749">
                  <c:v>2.9412500000000001E-2</c:v>
                </c:pt>
                <c:pt idx="90750">
                  <c:v>2.9867999999999999E-2</c:v>
                </c:pt>
                <c:pt idx="90751">
                  <c:v>3.03059E-2</c:v>
                </c:pt>
                <c:pt idx="90752">
                  <c:v>3.0725499999999999E-2</c:v>
                </c:pt>
                <c:pt idx="90753">
                  <c:v>3.1125799999999999E-2</c:v>
                </c:pt>
                <c:pt idx="90754">
                  <c:v>3.1506100000000002E-2</c:v>
                </c:pt>
                <c:pt idx="90755">
                  <c:v>3.1865699999999997E-2</c:v>
                </c:pt>
                <c:pt idx="90756">
                  <c:v>3.2203900000000001E-2</c:v>
                </c:pt>
                <c:pt idx="90757">
                  <c:v>3.2519699999999999E-2</c:v>
                </c:pt>
                <c:pt idx="90758">
                  <c:v>3.2812599999999997E-2</c:v>
                </c:pt>
                <c:pt idx="90759">
                  <c:v>3.3081800000000001E-2</c:v>
                </c:pt>
                <c:pt idx="90760">
                  <c:v>3.3326599999999998E-2</c:v>
                </c:pt>
                <c:pt idx="90761">
                  <c:v>3.3546300000000001E-2</c:v>
                </c:pt>
                <c:pt idx="90762">
                  <c:v>3.3740300000000001E-2</c:v>
                </c:pt>
                <c:pt idx="90763">
                  <c:v>3.3907899999999998E-2</c:v>
                </c:pt>
                <c:pt idx="90764">
                  <c:v>3.4048500000000002E-2</c:v>
                </c:pt>
                <c:pt idx="90765">
                  <c:v>3.4161499999999997E-2</c:v>
                </c:pt>
                <c:pt idx="90766">
                  <c:v>3.4246400000000003E-2</c:v>
                </c:pt>
                <c:pt idx="90767">
                  <c:v>3.43025E-2</c:v>
                </c:pt>
                <c:pt idx="90768">
                  <c:v>3.4329499999999999E-2</c:v>
                </c:pt>
                <c:pt idx="90769">
                  <c:v>3.4326700000000002E-2</c:v>
                </c:pt>
                <c:pt idx="90770">
                  <c:v>3.4293799999999999E-2</c:v>
                </c:pt>
                <c:pt idx="90771">
                  <c:v>3.4230400000000001E-2</c:v>
                </c:pt>
                <c:pt idx="90772">
                  <c:v>3.4135899999999997E-2</c:v>
                </c:pt>
                <c:pt idx="90773">
                  <c:v>3.4010100000000001E-2</c:v>
                </c:pt>
                <c:pt idx="90774">
                  <c:v>3.3852699999999999E-2</c:v>
                </c:pt>
                <c:pt idx="90775">
                  <c:v>3.36633E-2</c:v>
                </c:pt>
                <c:pt idx="90776">
                  <c:v>3.3441800000000001E-2</c:v>
                </c:pt>
                <c:pt idx="90777">
                  <c:v>3.3187800000000003E-2</c:v>
                </c:pt>
                <c:pt idx="90778">
                  <c:v>3.2901199999999999E-2</c:v>
                </c:pt>
                <c:pt idx="90779">
                  <c:v>3.2581899999999997E-2</c:v>
                </c:pt>
                <c:pt idx="90780">
                  <c:v>3.2229800000000003E-2</c:v>
                </c:pt>
                <c:pt idx="90781">
                  <c:v>3.1844799999999999E-2</c:v>
                </c:pt>
                <c:pt idx="90782">
                  <c:v>3.1426900000000001E-2</c:v>
                </c:pt>
                <c:pt idx="90783">
                  <c:v>3.0976099999999999E-2</c:v>
                </c:pt>
                <c:pt idx="90784">
                  <c:v>3.0492499999999999E-2</c:v>
                </c:pt>
                <c:pt idx="90785">
                  <c:v>2.9976099999999999E-2</c:v>
                </c:pt>
                <c:pt idx="90786">
                  <c:v>2.9427200000000001E-2</c:v>
                </c:pt>
                <c:pt idx="90787">
                  <c:v>2.8846E-2</c:v>
                </c:pt>
                <c:pt idx="90788">
                  <c:v>2.8232500000000001E-2</c:v>
                </c:pt>
                <c:pt idx="90789">
                  <c:v>2.7587199999999999E-2</c:v>
                </c:pt>
                <c:pt idx="90790">
                  <c:v>2.6910400000000001E-2</c:v>
                </c:pt>
                <c:pt idx="90791">
                  <c:v>2.6202400000000001E-2</c:v>
                </c:pt>
                <c:pt idx="90792">
                  <c:v>2.54635E-2</c:v>
                </c:pt>
                <c:pt idx="90793">
                  <c:v>2.4694399999999998E-2</c:v>
                </c:pt>
                <c:pt idx="90794">
                  <c:v>2.3895400000000001E-2</c:v>
                </c:pt>
                <c:pt idx="90795">
                  <c:v>2.3067000000000001E-2</c:v>
                </c:pt>
                <c:pt idx="90796">
                  <c:v>2.2210000000000001E-2</c:v>
                </c:pt>
                <c:pt idx="90797">
                  <c:v>2.1324800000000001E-2</c:v>
                </c:pt>
                <c:pt idx="90798">
                  <c:v>2.0412199999999998E-2</c:v>
                </c:pt>
                <c:pt idx="90799">
                  <c:v>1.9472799999999998E-2</c:v>
                </c:pt>
                <c:pt idx="90800">
                  <c:v>1.8507300000000001E-2</c:v>
                </c:pt>
                <c:pt idx="90801">
                  <c:v>1.75166E-2</c:v>
                </c:pt>
                <c:pt idx="90802">
                  <c:v>1.6501499999999999E-2</c:v>
                </c:pt>
                <c:pt idx="90803">
                  <c:v>1.5462800000000001E-2</c:v>
                </c:pt>
                <c:pt idx="90804">
                  <c:v>1.4401499999999999E-2</c:v>
                </c:pt>
                <c:pt idx="90805">
                  <c:v>1.3318399999999999E-2</c:v>
                </c:pt>
                <c:pt idx="90806">
                  <c:v>1.22145E-2</c:v>
                </c:pt>
                <c:pt idx="90807">
                  <c:v>1.10908E-2</c:v>
                </c:pt>
                <c:pt idx="90808" formatCode="0.00E+00">
                  <c:v>9.9483000000000002E-3</c:v>
                </c:pt>
                <c:pt idx="90809" formatCode="0.00E+00">
                  <c:v>8.7881499999999998E-3</c:v>
                </c:pt>
                <c:pt idx="90810" formatCode="0.00E+00">
                  <c:v>7.61139E-3</c:v>
                </c:pt>
                <c:pt idx="90811" formatCode="0.00E+00">
                  <c:v>6.4191700000000001E-3</c:v>
                </c:pt>
                <c:pt idx="90812" formatCode="0.00E+00">
                  <c:v>5.2126200000000003E-3</c:v>
                </c:pt>
                <c:pt idx="90813" formatCode="0.00E+00">
                  <c:v>3.9929299999999996E-3</c:v>
                </c:pt>
                <c:pt idx="90814" formatCode="0.00E+00">
                  <c:v>2.76129E-3</c:v>
                </c:pt>
                <c:pt idx="90815" formatCode="0.00E+00">
                  <c:v>1.51895E-3</c:v>
                </c:pt>
                <c:pt idx="90816" formatCode="0.00E+00">
                  <c:v>2.6715400000000002E-4</c:v>
                </c:pt>
                <c:pt idx="90817" formatCode="0.00E+00">
                  <c:v>-9.928300000000001E-4</c:v>
                </c:pt>
                <c:pt idx="90818" formatCode="0.00E+00">
                  <c:v>-2.2597099999999998E-3</c:v>
                </c:pt>
                <c:pt idx="90819" formatCode="0.00E+00">
                  <c:v>-3.5321699999999998E-3</c:v>
                </c:pt>
                <c:pt idx="90820" formatCode="0.00E+00">
                  <c:v>-4.8088799999999998E-3</c:v>
                </c:pt>
                <c:pt idx="90821" formatCode="0.00E+00">
                  <c:v>-6.08852E-3</c:v>
                </c:pt>
                <c:pt idx="90822" formatCode="0.00E+00">
                  <c:v>-7.3697099999999998E-3</c:v>
                </c:pt>
                <c:pt idx="90823" formatCode="0.00E+00">
                  <c:v>-8.65111E-3</c:v>
                </c:pt>
                <c:pt idx="90824" formatCode="0.00E+00">
                  <c:v>-9.9313300000000004E-3</c:v>
                </c:pt>
                <c:pt idx="90825">
                  <c:v>-1.1209E-2</c:v>
                </c:pt>
                <c:pt idx="90826">
                  <c:v>-1.2482699999999999E-2</c:v>
                </c:pt>
                <c:pt idx="90827">
                  <c:v>-1.37511E-2</c:v>
                </c:pt>
                <c:pt idx="90828">
                  <c:v>-1.50128E-2</c:v>
                </c:pt>
                <c:pt idx="90829">
                  <c:v>-1.6266300000000001E-2</c:v>
                </c:pt>
                <c:pt idx="90830">
                  <c:v>-1.7510299999999999E-2</c:v>
                </c:pt>
                <c:pt idx="90831">
                  <c:v>-1.87435E-2</c:v>
                </c:pt>
                <c:pt idx="90832">
                  <c:v>-1.9964300000000001E-2</c:v>
                </c:pt>
                <c:pt idx="90833">
                  <c:v>-2.1171499999999999E-2</c:v>
                </c:pt>
                <c:pt idx="90834">
                  <c:v>-2.23637E-2</c:v>
                </c:pt>
                <c:pt idx="90835">
                  <c:v>-2.3539500000000001E-2</c:v>
                </c:pt>
                <c:pt idx="90836">
                  <c:v>-2.46976E-2</c:v>
                </c:pt>
                <c:pt idx="90837">
                  <c:v>-2.5836600000000001E-2</c:v>
                </c:pt>
                <c:pt idx="90838">
                  <c:v>-2.6955300000000001E-2</c:v>
                </c:pt>
                <c:pt idx="90839">
                  <c:v>-2.8052400000000002E-2</c:v>
                </c:pt>
                <c:pt idx="90840">
                  <c:v>-2.91265E-2</c:v>
                </c:pt>
                <c:pt idx="90841">
                  <c:v>-3.0176499999999998E-2</c:v>
                </c:pt>
                <c:pt idx="90842">
                  <c:v>-3.1201099999999999E-2</c:v>
                </c:pt>
                <c:pt idx="90843">
                  <c:v>-3.2199100000000001E-2</c:v>
                </c:pt>
                <c:pt idx="90844">
                  <c:v>-3.3169299999999999E-2</c:v>
                </c:pt>
                <c:pt idx="90845">
                  <c:v>-3.4110599999999998E-2</c:v>
                </c:pt>
                <c:pt idx="90846">
                  <c:v>-3.5021900000000002E-2</c:v>
                </c:pt>
                <c:pt idx="90847">
                  <c:v>-3.5902099999999999E-2</c:v>
                </c:pt>
                <c:pt idx="90848">
                  <c:v>-3.6750100000000001E-2</c:v>
                </c:pt>
                <c:pt idx="90849">
                  <c:v>-3.7565000000000001E-2</c:v>
                </c:pt>
                <c:pt idx="90850">
                  <c:v>-3.8345700000000003E-2</c:v>
                </c:pt>
                <c:pt idx="90851">
                  <c:v>-3.9091300000000002E-2</c:v>
                </c:pt>
                <c:pt idx="90852">
                  <c:v>-3.98009E-2</c:v>
                </c:pt>
                <c:pt idx="90853">
                  <c:v>-4.0473700000000001E-2</c:v>
                </c:pt>
                <c:pt idx="90854">
                  <c:v>-4.1108800000000001E-2</c:v>
                </c:pt>
                <c:pt idx="90855">
                  <c:v>-4.17055E-2</c:v>
                </c:pt>
                <c:pt idx="90856">
                  <c:v>-4.2263000000000002E-2</c:v>
                </c:pt>
                <c:pt idx="90857">
                  <c:v>-4.2780600000000002E-2</c:v>
                </c:pt>
                <c:pt idx="90858">
                  <c:v>-4.3257700000000003E-2</c:v>
                </c:pt>
                <c:pt idx="90859">
                  <c:v>-4.3693700000000002E-2</c:v>
                </c:pt>
                <c:pt idx="90860">
                  <c:v>-4.4088099999999998E-2</c:v>
                </c:pt>
                <c:pt idx="90861">
                  <c:v>-4.4440300000000002E-2</c:v>
                </c:pt>
                <c:pt idx="90862">
                  <c:v>-4.4749900000000002E-2</c:v>
                </c:pt>
                <c:pt idx="90863">
                  <c:v>-4.5016500000000001E-2</c:v>
                </c:pt>
                <c:pt idx="90864">
                  <c:v>-4.5239799999999997E-2</c:v>
                </c:pt>
                <c:pt idx="90865">
                  <c:v>-4.5419300000000003E-2</c:v>
                </c:pt>
                <c:pt idx="90866">
                  <c:v>-4.5554999999999998E-2</c:v>
                </c:pt>
                <c:pt idx="90867">
                  <c:v>-4.5646600000000002E-2</c:v>
                </c:pt>
                <c:pt idx="90868">
                  <c:v>-4.5693999999999999E-2</c:v>
                </c:pt>
                <c:pt idx="90869">
                  <c:v>-4.5697000000000002E-2</c:v>
                </c:pt>
                <c:pt idx="90870">
                  <c:v>-4.5655599999999998E-2</c:v>
                </c:pt>
                <c:pt idx="90871">
                  <c:v>-4.5569900000000003E-2</c:v>
                </c:pt>
                <c:pt idx="90872">
                  <c:v>-4.5439899999999998E-2</c:v>
                </c:pt>
                <c:pt idx="90873">
                  <c:v>-4.5265699999999999E-2</c:v>
                </c:pt>
                <c:pt idx="90874">
                  <c:v>-4.5047499999999997E-2</c:v>
                </c:pt>
                <c:pt idx="90875">
                  <c:v>-4.4785499999999999E-2</c:v>
                </c:pt>
                <c:pt idx="90876">
                  <c:v>-4.4479999999999999E-2</c:v>
                </c:pt>
                <c:pt idx="90877">
                  <c:v>-4.4131299999999998E-2</c:v>
                </c:pt>
                <c:pt idx="90878">
                  <c:v>-4.3739699999999999E-2</c:v>
                </c:pt>
                <c:pt idx="90879">
                  <c:v>-4.3305799999999998E-2</c:v>
                </c:pt>
                <c:pt idx="90880">
                  <c:v>-4.2829899999999997E-2</c:v>
                </c:pt>
                <c:pt idx="90881">
                  <c:v>-4.2312700000000002E-2</c:v>
                </c:pt>
                <c:pt idx="90882">
                  <c:v>-4.1754600000000003E-2</c:v>
                </c:pt>
                <c:pt idx="90883">
                  <c:v>-4.11563E-2</c:v>
                </c:pt>
                <c:pt idx="90884">
                  <c:v>-4.0518499999999999E-2</c:v>
                </c:pt>
                <c:pt idx="90885">
                  <c:v>-3.9841799999999997E-2</c:v>
                </c:pt>
                <c:pt idx="90886">
                  <c:v>-3.9127099999999998E-2</c:v>
                </c:pt>
                <c:pt idx="90887">
                  <c:v>-3.8375100000000002E-2</c:v>
                </c:pt>
                <c:pt idx="90888">
                  <c:v>-3.7586599999999998E-2</c:v>
                </c:pt>
                <c:pt idx="90889">
                  <c:v>-3.6762599999999999E-2</c:v>
                </c:pt>
                <c:pt idx="90890">
                  <c:v>-3.5903999999999998E-2</c:v>
                </c:pt>
                <c:pt idx="90891">
                  <c:v>-3.50117E-2</c:v>
                </c:pt>
                <c:pt idx="90892">
                  <c:v>-3.40868E-2</c:v>
                </c:pt>
                <c:pt idx="90893">
                  <c:v>-3.3130199999999999E-2</c:v>
                </c:pt>
                <c:pt idx="90894">
                  <c:v>-3.2143100000000001E-2</c:v>
                </c:pt>
                <c:pt idx="90895">
                  <c:v>-3.1126500000000001E-2</c:v>
                </c:pt>
                <c:pt idx="90896">
                  <c:v>-3.00816E-2</c:v>
                </c:pt>
                <c:pt idx="90897">
                  <c:v>-2.90096E-2</c:v>
                </c:pt>
                <c:pt idx="90898">
                  <c:v>-2.7911600000000002E-2</c:v>
                </c:pt>
                <c:pt idx="90899">
                  <c:v>-2.6788900000000001E-2</c:v>
                </c:pt>
                <c:pt idx="90900">
                  <c:v>-2.5642700000000001E-2</c:v>
                </c:pt>
                <c:pt idx="90901">
                  <c:v>-2.4474300000000001E-2</c:v>
                </c:pt>
                <c:pt idx="90902">
                  <c:v>-2.3284900000000001E-2</c:v>
                </c:pt>
                <c:pt idx="90903">
                  <c:v>-2.2075999999999998E-2</c:v>
                </c:pt>
                <c:pt idx="90904">
                  <c:v>-2.0848800000000001E-2</c:v>
                </c:pt>
                <c:pt idx="90905">
                  <c:v>-1.9604699999999999E-2</c:v>
                </c:pt>
                <c:pt idx="90906">
                  <c:v>-1.8345E-2</c:v>
                </c:pt>
                <c:pt idx="90907">
                  <c:v>-1.7071099999999999E-2</c:v>
                </c:pt>
                <c:pt idx="90908">
                  <c:v>-1.5784400000000001E-2</c:v>
                </c:pt>
                <c:pt idx="90909">
                  <c:v>-1.4486300000000001E-2</c:v>
                </c:pt>
                <c:pt idx="90910">
                  <c:v>-1.31783E-2</c:v>
                </c:pt>
                <c:pt idx="90911">
                  <c:v>-1.18616E-2</c:v>
                </c:pt>
                <c:pt idx="90912">
                  <c:v>-1.05378E-2</c:v>
                </c:pt>
                <c:pt idx="90913" formatCode="0.00E+00">
                  <c:v>-9.20815E-3</c:v>
                </c:pt>
                <c:pt idx="90914" formatCode="0.00E+00">
                  <c:v>-7.8741999999999996E-3</c:v>
                </c:pt>
                <c:pt idx="90915" formatCode="0.00E+00">
                  <c:v>-6.5373200000000001E-3</c:v>
                </c:pt>
                <c:pt idx="90916" formatCode="0.00E+00">
                  <c:v>-5.1989200000000001E-3</c:v>
                </c:pt>
                <c:pt idx="90917" formatCode="0.00E+00">
                  <c:v>-3.8603999999999999E-3</c:v>
                </c:pt>
                <c:pt idx="90918" formatCode="0.00E+00">
                  <c:v>-2.5231699999999999E-3</c:v>
                </c:pt>
                <c:pt idx="90919" formatCode="0.00E+00">
                  <c:v>-1.1885999999999999E-3</c:v>
                </c:pt>
                <c:pt idx="90920" formatCode="0.00E+00">
                  <c:v>1.41915E-4</c:v>
                </c:pt>
                <c:pt idx="90921" formatCode="0.00E+00">
                  <c:v>1.4670200000000001E-3</c:v>
                </c:pt>
                <c:pt idx="90922" formatCode="0.00E+00">
                  <c:v>2.7853600000000002E-3</c:v>
                </c:pt>
                <c:pt idx="90923" formatCode="0.00E+00">
                  <c:v>4.0955999999999996E-3</c:v>
                </c:pt>
                <c:pt idx="90924" formatCode="0.00E+00">
                  <c:v>5.3964299999999998E-3</c:v>
                </c:pt>
                <c:pt idx="90925" formatCode="0.00E+00">
                  <c:v>6.6865300000000004E-3</c:v>
                </c:pt>
                <c:pt idx="90926" formatCode="0.00E+00">
                  <c:v>7.9646400000000003E-3</c:v>
                </c:pt>
                <c:pt idx="90927" formatCode="0.00E+00">
                  <c:v>9.2294999999999999E-3</c:v>
                </c:pt>
                <c:pt idx="90928">
                  <c:v>1.04799E-2</c:v>
                </c:pt>
                <c:pt idx="90929">
                  <c:v>1.17146E-2</c:v>
                </c:pt>
                <c:pt idx="90930">
                  <c:v>1.29324E-2</c:v>
                </c:pt>
                <c:pt idx="90931">
                  <c:v>1.4132199999999999E-2</c:v>
                </c:pt>
                <c:pt idx="90932">
                  <c:v>1.53128E-2</c:v>
                </c:pt>
                <c:pt idx="90933">
                  <c:v>1.64732E-2</c:v>
                </c:pt>
                <c:pt idx="90934">
                  <c:v>1.7612200000000001E-2</c:v>
                </c:pt>
                <c:pt idx="90935">
                  <c:v>1.8728999999999999E-2</c:v>
                </c:pt>
                <c:pt idx="90936">
                  <c:v>1.98224E-2</c:v>
                </c:pt>
                <c:pt idx="90937">
                  <c:v>2.08915E-2</c:v>
                </c:pt>
                <c:pt idx="90938">
                  <c:v>2.1935400000000001E-2</c:v>
                </c:pt>
                <c:pt idx="90939">
                  <c:v>2.29532E-2</c:v>
                </c:pt>
                <c:pt idx="90940">
                  <c:v>2.3944E-2</c:v>
                </c:pt>
                <c:pt idx="90941">
                  <c:v>2.4907100000000001E-2</c:v>
                </c:pt>
                <c:pt idx="90942">
                  <c:v>2.5841599999999999E-2</c:v>
                </c:pt>
                <c:pt idx="90943">
                  <c:v>2.6746900000000001E-2</c:v>
                </c:pt>
                <c:pt idx="90944">
                  <c:v>2.76221E-2</c:v>
                </c:pt>
                <c:pt idx="90945">
                  <c:v>2.84668E-2</c:v>
                </c:pt>
                <c:pt idx="90946">
                  <c:v>2.9280199999999999E-2</c:v>
                </c:pt>
                <c:pt idx="90947">
                  <c:v>3.00618E-2</c:v>
                </c:pt>
                <c:pt idx="90948">
                  <c:v>3.0811100000000001E-2</c:v>
                </c:pt>
                <c:pt idx="90949">
                  <c:v>3.1527600000000003E-2</c:v>
                </c:pt>
                <c:pt idx="90950">
                  <c:v>3.2210900000000001E-2</c:v>
                </c:pt>
                <c:pt idx="90951">
                  <c:v>3.2860500000000001E-2</c:v>
                </c:pt>
                <c:pt idx="90952">
                  <c:v>3.3476100000000002E-2</c:v>
                </c:pt>
                <c:pt idx="90953">
                  <c:v>3.4057299999999999E-2</c:v>
                </c:pt>
                <c:pt idx="90954">
                  <c:v>3.4604000000000003E-2</c:v>
                </c:pt>
                <c:pt idx="90955">
                  <c:v>3.5115899999999999E-2</c:v>
                </c:pt>
                <c:pt idx="90956">
                  <c:v>3.5592800000000001E-2</c:v>
                </c:pt>
                <c:pt idx="90957">
                  <c:v>3.60346E-2</c:v>
                </c:pt>
                <c:pt idx="90958">
                  <c:v>3.6441099999999997E-2</c:v>
                </c:pt>
                <c:pt idx="90959">
                  <c:v>3.6812400000000002E-2</c:v>
                </c:pt>
                <c:pt idx="90960">
                  <c:v>3.7148399999999998E-2</c:v>
                </c:pt>
                <c:pt idx="90961">
                  <c:v>3.7449000000000003E-2</c:v>
                </c:pt>
                <c:pt idx="90962">
                  <c:v>3.7714499999999998E-2</c:v>
                </c:pt>
                <c:pt idx="90963">
                  <c:v>3.7944899999999997E-2</c:v>
                </c:pt>
                <c:pt idx="90964">
                  <c:v>3.8140300000000002E-2</c:v>
                </c:pt>
                <c:pt idx="90965">
                  <c:v>3.8301000000000002E-2</c:v>
                </c:pt>
                <c:pt idx="90966">
                  <c:v>3.8427099999999999E-2</c:v>
                </c:pt>
                <c:pt idx="90967">
                  <c:v>3.8518900000000002E-2</c:v>
                </c:pt>
                <c:pt idx="90968">
                  <c:v>3.8576699999999998E-2</c:v>
                </c:pt>
                <c:pt idx="90969">
                  <c:v>3.86009E-2</c:v>
                </c:pt>
                <c:pt idx="90970">
                  <c:v>3.8591800000000002E-2</c:v>
                </c:pt>
                <c:pt idx="90971">
                  <c:v>3.8549800000000002E-2</c:v>
                </c:pt>
                <c:pt idx="90972">
                  <c:v>3.8475299999999997E-2</c:v>
                </c:pt>
                <c:pt idx="90973">
                  <c:v>3.8368800000000002E-2</c:v>
                </c:pt>
                <c:pt idx="90974">
                  <c:v>3.8230800000000002E-2</c:v>
                </c:pt>
                <c:pt idx="90975">
                  <c:v>3.8061900000000003E-2</c:v>
                </c:pt>
                <c:pt idx="90976">
                  <c:v>3.78625E-2</c:v>
                </c:pt>
                <c:pt idx="90977">
                  <c:v>3.7633300000000001E-2</c:v>
                </c:pt>
                <c:pt idx="90978">
                  <c:v>3.73748E-2</c:v>
                </c:pt>
                <c:pt idx="90979">
                  <c:v>3.7087700000000001E-2</c:v>
                </c:pt>
                <c:pt idx="90980">
                  <c:v>3.6772600000000003E-2</c:v>
                </c:pt>
                <c:pt idx="90981">
                  <c:v>3.6430299999999999E-2</c:v>
                </c:pt>
                <c:pt idx="90982">
                  <c:v>3.6061299999999998E-2</c:v>
                </c:pt>
                <c:pt idx="90983">
                  <c:v>3.5666499999999997E-2</c:v>
                </c:pt>
                <c:pt idx="90984">
                  <c:v>3.52465E-2</c:v>
                </c:pt>
                <c:pt idx="90985">
                  <c:v>3.4802100000000002E-2</c:v>
                </c:pt>
                <c:pt idx="90986">
                  <c:v>3.4334000000000003E-2</c:v>
                </c:pt>
                <c:pt idx="90987">
                  <c:v>3.3843100000000001E-2</c:v>
                </c:pt>
                <c:pt idx="90988">
                  <c:v>3.3330100000000001E-2</c:v>
                </c:pt>
                <c:pt idx="90989">
                  <c:v>3.2795900000000003E-2</c:v>
                </c:pt>
                <c:pt idx="90990">
                  <c:v>3.2241199999999998E-2</c:v>
                </c:pt>
                <c:pt idx="90991">
                  <c:v>3.1666800000000002E-2</c:v>
                </c:pt>
                <c:pt idx="90992">
                  <c:v>3.10736E-2</c:v>
                </c:pt>
                <c:pt idx="90993">
                  <c:v>3.04625E-2</c:v>
                </c:pt>
                <c:pt idx="90994">
                  <c:v>2.9834200000000002E-2</c:v>
                </c:pt>
                <c:pt idx="90995">
                  <c:v>2.91896E-2</c:v>
                </c:pt>
                <c:pt idx="90996">
                  <c:v>2.8529499999999999E-2</c:v>
                </c:pt>
                <c:pt idx="90997">
                  <c:v>2.7854899999999998E-2</c:v>
                </c:pt>
                <c:pt idx="90998">
                  <c:v>2.71664E-2</c:v>
                </c:pt>
                <c:pt idx="90999">
                  <c:v>2.6465099999999998E-2</c:v>
                </c:pt>
                <c:pt idx="91000">
                  <c:v>2.5751599999999999E-2</c:v>
                </c:pt>
                <c:pt idx="91001">
                  <c:v>2.5026900000000001E-2</c:v>
                </c:pt>
                <c:pt idx="91002">
                  <c:v>2.4291699999999999E-2</c:v>
                </c:pt>
                <c:pt idx="91003">
                  <c:v>2.3546899999999999E-2</c:v>
                </c:pt>
                <c:pt idx="91004">
                  <c:v>2.2793299999999999E-2</c:v>
                </c:pt>
                <c:pt idx="91005">
                  <c:v>2.2031800000000001E-2</c:v>
                </c:pt>
                <c:pt idx="91006">
                  <c:v>2.1263000000000001E-2</c:v>
                </c:pt>
                <c:pt idx="91007">
                  <c:v>2.04878E-2</c:v>
                </c:pt>
                <c:pt idx="91008">
                  <c:v>1.9706999999999999E-2</c:v>
                </c:pt>
                <c:pt idx="91009">
                  <c:v>1.8921299999999999E-2</c:v>
                </c:pt>
                <c:pt idx="91010">
                  <c:v>1.8131499999999998E-2</c:v>
                </c:pt>
                <c:pt idx="91011">
                  <c:v>1.7338200000000002E-2</c:v>
                </c:pt>
                <c:pt idx="91012">
                  <c:v>1.6542299999999999E-2</c:v>
                </c:pt>
                <c:pt idx="91013">
                  <c:v>1.5744399999999999E-2</c:v>
                </c:pt>
                <c:pt idx="91014">
                  <c:v>1.49452E-2</c:v>
                </c:pt>
                <c:pt idx="91015">
                  <c:v>1.41453E-2</c:v>
                </c:pt>
                <c:pt idx="91016">
                  <c:v>1.33455E-2</c:v>
                </c:pt>
                <c:pt idx="91017">
                  <c:v>1.25463E-2</c:v>
                </c:pt>
                <c:pt idx="91018">
                  <c:v>1.17483E-2</c:v>
                </c:pt>
                <c:pt idx="91019">
                  <c:v>1.09522E-2</c:v>
                </c:pt>
                <c:pt idx="91020">
                  <c:v>1.0158500000000001E-2</c:v>
                </c:pt>
                <c:pt idx="91021" formatCode="0.00E+00">
                  <c:v>9.3678100000000007E-3</c:v>
                </c:pt>
                <c:pt idx="91022" formatCode="0.00E+00">
                  <c:v>8.5805699999999992E-3</c:v>
                </c:pt>
                <c:pt idx="91023" formatCode="0.00E+00">
                  <c:v>7.7973399999999998E-3</c:v>
                </c:pt>
                <c:pt idx="91024" formatCode="0.00E+00">
                  <c:v>7.0185899999999999E-3</c:v>
                </c:pt>
                <c:pt idx="91025" formatCode="0.00E+00">
                  <c:v>6.2447900000000001E-3</c:v>
                </c:pt>
                <c:pt idx="91026" formatCode="0.00E+00">
                  <c:v>5.4763900000000003E-3</c:v>
                </c:pt>
                <c:pt idx="91027" formatCode="0.00E+00">
                  <c:v>4.7138099999999997E-3</c:v>
                </c:pt>
                <c:pt idx="91028" formatCode="0.00E+00">
                  <c:v>3.9574500000000004E-3</c:v>
                </c:pt>
                <c:pt idx="91029" formatCode="0.00E+00">
                  <c:v>3.2076800000000001E-3</c:v>
                </c:pt>
                <c:pt idx="91030" formatCode="0.00E+00">
                  <c:v>2.4648700000000001E-3</c:v>
                </c:pt>
                <c:pt idx="91031" formatCode="0.00E+00">
                  <c:v>1.72934E-3</c:v>
                </c:pt>
                <c:pt idx="91032" formatCode="0.00E+00">
                  <c:v>1.00142E-3</c:v>
                </c:pt>
                <c:pt idx="91033" formatCode="0.00E+00">
                  <c:v>2.8138700000000002E-4</c:v>
                </c:pt>
                <c:pt idx="91034" formatCode="0.00E+00">
                  <c:v>-4.3048199999999999E-4</c:v>
                </c:pt>
                <c:pt idx="91035" formatCode="0.00E+00">
                  <c:v>-1.1339399999999999E-3</c:v>
                </c:pt>
                <c:pt idx="91036" formatCode="0.00E+00">
                  <c:v>-1.8287500000000001E-3</c:v>
                </c:pt>
                <c:pt idx="91037" formatCode="0.00E+00">
                  <c:v>-2.5147099999999999E-3</c:v>
                </c:pt>
                <c:pt idx="91038" formatCode="0.00E+00">
                  <c:v>-3.19163E-3</c:v>
                </c:pt>
                <c:pt idx="91039" formatCode="0.00E+00">
                  <c:v>-3.8593400000000002E-3</c:v>
                </c:pt>
                <c:pt idx="91040" formatCode="0.00E+00">
                  <c:v>-4.5177000000000004E-3</c:v>
                </c:pt>
                <c:pt idx="91041" formatCode="0.00E+00">
                  <c:v>-5.1665499999999998E-3</c:v>
                </c:pt>
                <c:pt idx="91042" formatCode="0.00E+00">
                  <c:v>-5.8057999999999998E-3</c:v>
                </c:pt>
                <c:pt idx="91043" formatCode="0.00E+00">
                  <c:v>-6.4353400000000003E-3</c:v>
                </c:pt>
                <c:pt idx="91044" formatCode="0.00E+00">
                  <c:v>-7.0550999999999999E-3</c:v>
                </c:pt>
                <c:pt idx="91045" formatCode="0.00E+00">
                  <c:v>-7.6650099999999999E-3</c:v>
                </c:pt>
                <c:pt idx="91046" formatCode="0.00E+00">
                  <c:v>-8.2650199999999997E-3</c:v>
                </c:pt>
                <c:pt idx="91047" formatCode="0.00E+00">
                  <c:v>-8.8550899999999995E-3</c:v>
                </c:pt>
                <c:pt idx="91048" formatCode="0.00E+00">
                  <c:v>-9.4352199999999994E-3</c:v>
                </c:pt>
                <c:pt idx="91049">
                  <c:v>-1.0005399999999999E-2</c:v>
                </c:pt>
                <c:pt idx="91050">
                  <c:v>-1.05656E-2</c:v>
                </c:pt>
                <c:pt idx="91051">
                  <c:v>-1.11159E-2</c:v>
                </c:pt>
                <c:pt idx="91052">
                  <c:v>-1.16562E-2</c:v>
                </c:pt>
                <c:pt idx="91053">
                  <c:v>-1.21867E-2</c:v>
                </c:pt>
                <c:pt idx="91054">
                  <c:v>-1.2707400000000001E-2</c:v>
                </c:pt>
                <c:pt idx="91055">
                  <c:v>-1.3218300000000001E-2</c:v>
                </c:pt>
                <c:pt idx="91056">
                  <c:v>-1.3719500000000001E-2</c:v>
                </c:pt>
                <c:pt idx="91057">
                  <c:v>-1.4211100000000001E-2</c:v>
                </c:pt>
                <c:pt idx="91058">
                  <c:v>-1.46932E-2</c:v>
                </c:pt>
                <c:pt idx="91059">
                  <c:v>-1.5165700000000001E-2</c:v>
                </c:pt>
                <c:pt idx="91060">
                  <c:v>-1.5628900000000001E-2</c:v>
                </c:pt>
                <c:pt idx="91061">
                  <c:v>-1.6082900000000001E-2</c:v>
                </c:pt>
                <c:pt idx="91062">
                  <c:v>-1.65276E-2</c:v>
                </c:pt>
                <c:pt idx="91063">
                  <c:v>-1.6963200000000001E-2</c:v>
                </c:pt>
                <c:pt idx="91064">
                  <c:v>-1.73898E-2</c:v>
                </c:pt>
                <c:pt idx="91065">
                  <c:v>-1.78076E-2</c:v>
                </c:pt>
                <c:pt idx="91066">
                  <c:v>-1.82165E-2</c:v>
                </c:pt>
                <c:pt idx="91067">
                  <c:v>-1.86167E-2</c:v>
                </c:pt>
                <c:pt idx="91068">
                  <c:v>-1.9008299999999999E-2</c:v>
                </c:pt>
                <c:pt idx="91069">
                  <c:v>-1.93914E-2</c:v>
                </c:pt>
                <c:pt idx="91070">
                  <c:v>-1.9766100000000002E-2</c:v>
                </c:pt>
                <c:pt idx="91071">
                  <c:v>-2.0132400000000002E-2</c:v>
                </c:pt>
                <c:pt idx="91072">
                  <c:v>-2.0490399999999999E-2</c:v>
                </c:pt>
                <c:pt idx="91073">
                  <c:v>-2.0840299999999999E-2</c:v>
                </c:pt>
                <c:pt idx="91074">
                  <c:v>-2.1181999999999999E-2</c:v>
                </c:pt>
                <c:pt idx="91075">
                  <c:v>-2.1515599999999999E-2</c:v>
                </c:pt>
                <c:pt idx="91076">
                  <c:v>-2.1841300000000001E-2</c:v>
                </c:pt>
                <c:pt idx="91077">
                  <c:v>-2.2158899999999999E-2</c:v>
                </c:pt>
                <c:pt idx="91078">
                  <c:v>-2.2468700000000001E-2</c:v>
                </c:pt>
                <c:pt idx="91079">
                  <c:v>-2.2770499999999999E-2</c:v>
                </c:pt>
                <c:pt idx="91080">
                  <c:v>-2.3064399999999999E-2</c:v>
                </c:pt>
                <c:pt idx="91081">
                  <c:v>-2.33505E-2</c:v>
                </c:pt>
                <c:pt idx="91082">
                  <c:v>-2.36286E-2</c:v>
                </c:pt>
                <c:pt idx="91083">
                  <c:v>-2.3898900000000001E-2</c:v>
                </c:pt>
                <c:pt idx="91084">
                  <c:v>-2.41613E-2</c:v>
                </c:pt>
                <c:pt idx="91085">
                  <c:v>-2.4415699999999999E-2</c:v>
                </c:pt>
                <c:pt idx="91086">
                  <c:v>-2.4662099999999999E-2</c:v>
                </c:pt>
                <c:pt idx="91087">
                  <c:v>-2.49004E-2</c:v>
                </c:pt>
                <c:pt idx="91088">
                  <c:v>-2.5130699999999999E-2</c:v>
                </c:pt>
                <c:pt idx="91089">
                  <c:v>-2.5352699999999999E-2</c:v>
                </c:pt>
                <c:pt idx="91090">
                  <c:v>-2.55664E-2</c:v>
                </c:pt>
                <c:pt idx="91091">
                  <c:v>-2.5771700000000002E-2</c:v>
                </c:pt>
                <c:pt idx="91092">
                  <c:v>-2.5968499999999999E-2</c:v>
                </c:pt>
                <c:pt idx="91093">
                  <c:v>-2.6156599999999999E-2</c:v>
                </c:pt>
                <c:pt idx="91094">
                  <c:v>-2.6335999999999998E-2</c:v>
                </c:pt>
                <c:pt idx="91095">
                  <c:v>-2.6506399999999999E-2</c:v>
                </c:pt>
                <c:pt idx="91096">
                  <c:v>-2.6667699999999999E-2</c:v>
                </c:pt>
                <c:pt idx="91097">
                  <c:v>-2.6819699999999998E-2</c:v>
                </c:pt>
                <c:pt idx="91098">
                  <c:v>-2.6962199999999999E-2</c:v>
                </c:pt>
                <c:pt idx="91099">
                  <c:v>-2.70951E-2</c:v>
                </c:pt>
                <c:pt idx="91100">
                  <c:v>-2.7217999999999999E-2</c:v>
                </c:pt>
                <c:pt idx="91101">
                  <c:v>-2.7330900000000002E-2</c:v>
                </c:pt>
                <c:pt idx="91102">
                  <c:v>-2.74335E-2</c:v>
                </c:pt>
                <c:pt idx="91103">
                  <c:v>-2.7525399999999998E-2</c:v>
                </c:pt>
                <c:pt idx="91104">
                  <c:v>-2.7606599999999999E-2</c:v>
                </c:pt>
                <c:pt idx="91105">
                  <c:v>-2.7676699999999999E-2</c:v>
                </c:pt>
                <c:pt idx="91106">
                  <c:v>-2.77355E-2</c:v>
                </c:pt>
                <c:pt idx="91107">
                  <c:v>-2.7782600000000001E-2</c:v>
                </c:pt>
                <c:pt idx="91108">
                  <c:v>-2.78179E-2</c:v>
                </c:pt>
                <c:pt idx="91109">
                  <c:v>-2.7841000000000001E-2</c:v>
                </c:pt>
                <c:pt idx="91110">
                  <c:v>-2.78517E-2</c:v>
                </c:pt>
                <c:pt idx="91111">
                  <c:v>-2.7849599999999999E-2</c:v>
                </c:pt>
                <c:pt idx="91112">
                  <c:v>-2.7834500000000002E-2</c:v>
                </c:pt>
                <c:pt idx="91113">
                  <c:v>-2.78061E-2</c:v>
                </c:pt>
                <c:pt idx="91114">
                  <c:v>-2.7764E-2</c:v>
                </c:pt>
                <c:pt idx="91115">
                  <c:v>-2.7708E-2</c:v>
                </c:pt>
                <c:pt idx="91116">
                  <c:v>-2.7637700000000001E-2</c:v>
                </c:pt>
                <c:pt idx="91117">
                  <c:v>-2.7552799999999999E-2</c:v>
                </c:pt>
                <c:pt idx="91118">
                  <c:v>-2.7453200000000001E-2</c:v>
                </c:pt>
                <c:pt idx="91119">
                  <c:v>-2.7338299999999999E-2</c:v>
                </c:pt>
                <c:pt idx="91120">
                  <c:v>-2.7208E-2</c:v>
                </c:pt>
                <c:pt idx="91121">
                  <c:v>-2.7061999999999999E-2</c:v>
                </c:pt>
                <c:pt idx="91122">
                  <c:v>-2.6899900000000001E-2</c:v>
                </c:pt>
                <c:pt idx="91123">
                  <c:v>-2.6721499999999999E-2</c:v>
                </c:pt>
                <c:pt idx="91124">
                  <c:v>-2.6526500000000001E-2</c:v>
                </c:pt>
                <c:pt idx="91125">
                  <c:v>-2.63146E-2</c:v>
                </c:pt>
                <c:pt idx="91126">
                  <c:v>-2.60856E-2</c:v>
                </c:pt>
                <c:pt idx="91127">
                  <c:v>-2.58392E-2</c:v>
                </c:pt>
                <c:pt idx="91128">
                  <c:v>-2.5575199999999999E-2</c:v>
                </c:pt>
                <c:pt idx="91129">
                  <c:v>-2.5293300000000001E-2</c:v>
                </c:pt>
                <c:pt idx="91130">
                  <c:v>-2.49933E-2</c:v>
                </c:pt>
                <c:pt idx="91131">
                  <c:v>-2.4674999999999999E-2</c:v>
                </c:pt>
                <c:pt idx="91132">
                  <c:v>-2.43383E-2</c:v>
                </c:pt>
                <c:pt idx="91133">
                  <c:v>-2.3982900000000001E-2</c:v>
                </c:pt>
                <c:pt idx="91134">
                  <c:v>-2.36087E-2</c:v>
                </c:pt>
                <c:pt idx="91135">
                  <c:v>-2.3215599999999999E-2</c:v>
                </c:pt>
                <c:pt idx="91136">
                  <c:v>-2.2803299999999999E-2</c:v>
                </c:pt>
                <c:pt idx="91137">
                  <c:v>-2.2371800000000001E-2</c:v>
                </c:pt>
                <c:pt idx="91138">
                  <c:v>-2.1921099999999999E-2</c:v>
                </c:pt>
                <c:pt idx="91139">
                  <c:v>-2.1450899999999998E-2</c:v>
                </c:pt>
                <c:pt idx="91140">
                  <c:v>-2.0961400000000002E-2</c:v>
                </c:pt>
                <c:pt idx="91141">
                  <c:v>-2.0452499999999998E-2</c:v>
                </c:pt>
                <c:pt idx="91142">
                  <c:v>-1.99241E-2</c:v>
                </c:pt>
                <c:pt idx="91143">
                  <c:v>-1.9376000000000001E-2</c:v>
                </c:pt>
                <c:pt idx="91144">
                  <c:v>-1.8807999999999998E-2</c:v>
                </c:pt>
                <c:pt idx="91145">
                  <c:v>-1.8220099999999999E-2</c:v>
                </c:pt>
                <c:pt idx="91146">
                  <c:v>-1.76124E-2</c:v>
                </c:pt>
                <c:pt idx="91147">
                  <c:v>-1.6985400000000001E-2</c:v>
                </c:pt>
                <c:pt idx="91148">
                  <c:v>-1.63394E-2</c:v>
                </c:pt>
                <c:pt idx="91149">
                  <c:v>-1.56746E-2</c:v>
                </c:pt>
                <c:pt idx="91150">
                  <c:v>-1.49915E-2</c:v>
                </c:pt>
                <c:pt idx="91151">
                  <c:v>-1.42904E-2</c:v>
                </c:pt>
                <c:pt idx="91152">
                  <c:v>-1.35716E-2</c:v>
                </c:pt>
                <c:pt idx="91153">
                  <c:v>-1.28355E-2</c:v>
                </c:pt>
                <c:pt idx="91154">
                  <c:v>-1.20824E-2</c:v>
                </c:pt>
                <c:pt idx="91155">
                  <c:v>-1.1312900000000001E-2</c:v>
                </c:pt>
                <c:pt idx="91156">
                  <c:v>-1.05275E-2</c:v>
                </c:pt>
                <c:pt idx="91157" formatCode="0.00E+00">
                  <c:v>-9.7267599999999992E-3</c:v>
                </c:pt>
                <c:pt idx="91158" formatCode="0.00E+00">
                  <c:v>-8.9108199999999999E-3</c:v>
                </c:pt>
                <c:pt idx="91159" formatCode="0.00E+00">
                  <c:v>-8.0802700000000005E-3</c:v>
                </c:pt>
                <c:pt idx="91160" formatCode="0.00E+00">
                  <c:v>-7.2359399999999997E-3</c:v>
                </c:pt>
                <c:pt idx="91161" formatCode="0.00E+00">
                  <c:v>-6.3784100000000002E-3</c:v>
                </c:pt>
                <c:pt idx="91162" formatCode="0.00E+00">
                  <c:v>-5.5082200000000003E-3</c:v>
                </c:pt>
                <c:pt idx="91163" formatCode="0.00E+00">
                  <c:v>-4.6261100000000001E-3</c:v>
                </c:pt>
                <c:pt idx="91164" formatCode="0.00E+00">
                  <c:v>-3.7328700000000001E-3</c:v>
                </c:pt>
                <c:pt idx="91165" formatCode="0.00E+00">
                  <c:v>-2.8287E-3</c:v>
                </c:pt>
                <c:pt idx="91166" formatCode="0.00E+00">
                  <c:v>-1.91351E-3</c:v>
                </c:pt>
                <c:pt idx="91167" formatCode="0.00E+00">
                  <c:v>-9.8800800000000007E-4</c:v>
                </c:pt>
                <c:pt idx="91168" formatCode="0.00E+00">
                  <c:v>-5.3633500000000001E-5</c:v>
                </c:pt>
                <c:pt idx="91169" formatCode="0.00E+00">
                  <c:v>8.8858700000000004E-4</c:v>
                </c:pt>
                <c:pt idx="91170" formatCode="0.00E+00">
                  <c:v>1.83789E-3</c:v>
                </c:pt>
                <c:pt idx="91171" formatCode="0.00E+00">
                  <c:v>2.79343E-3</c:v>
                </c:pt>
                <c:pt idx="91172" formatCode="0.00E+00">
                  <c:v>3.7547499999999998E-3</c:v>
                </c:pt>
                <c:pt idx="91173" formatCode="0.00E+00">
                  <c:v>4.7216999999999997E-3</c:v>
                </c:pt>
                <c:pt idx="91174" formatCode="0.00E+00">
                  <c:v>5.6936799999999996E-3</c:v>
                </c:pt>
                <c:pt idx="91175" formatCode="0.00E+00">
                  <c:v>6.6694099999999997E-3</c:v>
                </c:pt>
                <c:pt idx="91176" formatCode="0.00E+00">
                  <c:v>7.6472099999999998E-3</c:v>
                </c:pt>
                <c:pt idx="91177" formatCode="0.00E+00">
                  <c:v>8.6258800000000007E-3</c:v>
                </c:pt>
                <c:pt idx="91178" formatCode="0.00E+00">
                  <c:v>9.6048399999999999E-3</c:v>
                </c:pt>
                <c:pt idx="91179">
                  <c:v>1.0583199999999999E-2</c:v>
                </c:pt>
                <c:pt idx="91180">
                  <c:v>1.15598E-2</c:v>
                </c:pt>
                <c:pt idx="91181">
                  <c:v>1.2533600000000001E-2</c:v>
                </c:pt>
                <c:pt idx="91182">
                  <c:v>1.35035E-2</c:v>
                </c:pt>
                <c:pt idx="91183">
                  <c:v>1.44686E-2</c:v>
                </c:pt>
                <c:pt idx="91184">
                  <c:v>1.5428000000000001E-2</c:v>
                </c:pt>
                <c:pt idx="91185">
                  <c:v>1.63804E-2</c:v>
                </c:pt>
                <c:pt idx="91186">
                  <c:v>1.7324099999999999E-2</c:v>
                </c:pt>
                <c:pt idx="91187">
                  <c:v>1.82585E-2</c:v>
                </c:pt>
                <c:pt idx="91188">
                  <c:v>1.9183800000000001E-2</c:v>
                </c:pt>
                <c:pt idx="91189">
                  <c:v>2.0098700000000001E-2</c:v>
                </c:pt>
                <c:pt idx="91190">
                  <c:v>2.0999E-2</c:v>
                </c:pt>
                <c:pt idx="91191">
                  <c:v>2.1880199999999999E-2</c:v>
                </c:pt>
                <c:pt idx="91192">
                  <c:v>2.2741600000000001E-2</c:v>
                </c:pt>
                <c:pt idx="91193">
                  <c:v>2.3586800000000002E-2</c:v>
                </c:pt>
                <c:pt idx="91194">
                  <c:v>2.44183E-2</c:v>
                </c:pt>
                <c:pt idx="91195">
                  <c:v>2.5235799999999999E-2</c:v>
                </c:pt>
                <c:pt idx="91196">
                  <c:v>2.6037600000000001E-2</c:v>
                </c:pt>
                <c:pt idx="91197">
                  <c:v>2.6822499999999999E-2</c:v>
                </c:pt>
                <c:pt idx="91198">
                  <c:v>2.7589700000000002E-2</c:v>
                </c:pt>
                <c:pt idx="91199">
                  <c:v>2.8337999999999999E-2</c:v>
                </c:pt>
                <c:pt idx="91200">
                  <c:v>2.9065899999999999E-2</c:v>
                </c:pt>
                <c:pt idx="91201">
                  <c:v>2.9772300000000002E-2</c:v>
                </c:pt>
                <c:pt idx="91202">
                  <c:v>3.0455800000000002E-2</c:v>
                </c:pt>
                <c:pt idx="91203">
                  <c:v>3.1114900000000001E-2</c:v>
                </c:pt>
                <c:pt idx="91204">
                  <c:v>3.1747499999999998E-2</c:v>
                </c:pt>
                <c:pt idx="91205">
                  <c:v>3.23513E-2</c:v>
                </c:pt>
                <c:pt idx="91206">
                  <c:v>3.2924500000000002E-2</c:v>
                </c:pt>
                <c:pt idx="91207">
                  <c:v>3.3465700000000001E-2</c:v>
                </c:pt>
                <c:pt idx="91208">
                  <c:v>3.3973799999999998E-2</c:v>
                </c:pt>
                <c:pt idx="91209">
                  <c:v>3.4447100000000001E-2</c:v>
                </c:pt>
                <c:pt idx="91210">
                  <c:v>3.4884699999999998E-2</c:v>
                </c:pt>
                <c:pt idx="91211">
                  <c:v>3.5286499999999998E-2</c:v>
                </c:pt>
                <c:pt idx="91212">
                  <c:v>3.5653999999999998E-2</c:v>
                </c:pt>
                <c:pt idx="91213">
                  <c:v>3.59885E-2</c:v>
                </c:pt>
                <c:pt idx="91214">
                  <c:v>3.6289399999999999E-2</c:v>
                </c:pt>
                <c:pt idx="91215">
                  <c:v>3.6553000000000002E-2</c:v>
                </c:pt>
                <c:pt idx="91216">
                  <c:v>3.6775099999999998E-2</c:v>
                </c:pt>
                <c:pt idx="91217">
                  <c:v>3.6953399999999997E-2</c:v>
                </c:pt>
                <c:pt idx="91218">
                  <c:v>3.7087299999999997E-2</c:v>
                </c:pt>
                <c:pt idx="91219">
                  <c:v>3.7177000000000002E-2</c:v>
                </c:pt>
                <c:pt idx="91220">
                  <c:v>3.7223600000000003E-2</c:v>
                </c:pt>
                <c:pt idx="91221">
                  <c:v>3.72305E-2</c:v>
                </c:pt>
                <c:pt idx="91222">
                  <c:v>3.7200999999999998E-2</c:v>
                </c:pt>
                <c:pt idx="91223">
                  <c:v>3.71364E-2</c:v>
                </c:pt>
                <c:pt idx="91224">
                  <c:v>3.7033200000000002E-2</c:v>
                </c:pt>
                <c:pt idx="91225">
                  <c:v>3.6887499999999997E-2</c:v>
                </c:pt>
                <c:pt idx="91226">
                  <c:v>3.6699200000000001E-2</c:v>
                </c:pt>
                <c:pt idx="91227">
                  <c:v>3.6471000000000003E-2</c:v>
                </c:pt>
                <c:pt idx="91228">
                  <c:v>3.6203300000000001E-2</c:v>
                </c:pt>
                <c:pt idx="91229">
                  <c:v>3.5893700000000001E-2</c:v>
                </c:pt>
                <c:pt idx="91230">
                  <c:v>3.5540000000000002E-2</c:v>
                </c:pt>
                <c:pt idx="91231">
                  <c:v>3.5142899999999998E-2</c:v>
                </c:pt>
                <c:pt idx="91232">
                  <c:v>3.4704400000000003E-2</c:v>
                </c:pt>
                <c:pt idx="91233">
                  <c:v>3.4225999999999999E-2</c:v>
                </c:pt>
                <c:pt idx="91234">
                  <c:v>3.3707899999999999E-2</c:v>
                </c:pt>
                <c:pt idx="91235">
                  <c:v>3.3150699999999998E-2</c:v>
                </c:pt>
                <c:pt idx="91236">
                  <c:v>3.25557E-2</c:v>
                </c:pt>
                <c:pt idx="91237">
                  <c:v>3.1924399999999999E-2</c:v>
                </c:pt>
                <c:pt idx="91238">
                  <c:v>3.1257300000000002E-2</c:v>
                </c:pt>
                <c:pt idx="91239">
                  <c:v>3.0552599999999999E-2</c:v>
                </c:pt>
                <c:pt idx="91240">
                  <c:v>2.9807500000000001E-2</c:v>
                </c:pt>
                <c:pt idx="91241">
                  <c:v>2.9021100000000001E-2</c:v>
                </c:pt>
                <c:pt idx="91242">
                  <c:v>2.8195100000000001E-2</c:v>
                </c:pt>
                <c:pt idx="91243">
                  <c:v>2.7331299999999999E-2</c:v>
                </c:pt>
                <c:pt idx="91244">
                  <c:v>2.6430800000000001E-2</c:v>
                </c:pt>
                <c:pt idx="91245">
                  <c:v>2.5493499999999999E-2</c:v>
                </c:pt>
                <c:pt idx="91246">
                  <c:v>2.4517500000000001E-2</c:v>
                </c:pt>
                <c:pt idx="91247">
                  <c:v>2.3502200000000001E-2</c:v>
                </c:pt>
                <c:pt idx="91248">
                  <c:v>2.2449199999999999E-2</c:v>
                </c:pt>
                <c:pt idx="91249">
                  <c:v>2.1359E-2</c:v>
                </c:pt>
                <c:pt idx="91250">
                  <c:v>2.02291E-2</c:v>
                </c:pt>
                <c:pt idx="91251">
                  <c:v>1.9057399999999999E-2</c:v>
                </c:pt>
                <c:pt idx="91252">
                  <c:v>1.7842299999999998E-2</c:v>
                </c:pt>
                <c:pt idx="91253">
                  <c:v>1.6581100000000001E-2</c:v>
                </c:pt>
                <c:pt idx="91254">
                  <c:v>1.5272000000000001E-2</c:v>
                </c:pt>
                <c:pt idx="91255">
                  <c:v>1.39177E-2</c:v>
                </c:pt>
                <c:pt idx="91256">
                  <c:v>1.2522800000000001E-2</c:v>
                </c:pt>
                <c:pt idx="91257">
                  <c:v>1.10896E-2</c:v>
                </c:pt>
                <c:pt idx="91258" formatCode="0.00E+00">
                  <c:v>9.6169700000000007E-3</c:v>
                </c:pt>
                <c:pt idx="91259" formatCode="0.00E+00">
                  <c:v>8.1047900000000006E-3</c:v>
                </c:pt>
                <c:pt idx="91260" formatCode="0.00E+00">
                  <c:v>6.5560799999999997E-3</c:v>
                </c:pt>
                <c:pt idx="91261" formatCode="0.00E+00">
                  <c:v>4.9748700000000002E-3</c:v>
                </c:pt>
                <c:pt idx="91262" formatCode="0.00E+00">
                  <c:v>3.36323E-3</c:v>
                </c:pt>
                <c:pt idx="91263" formatCode="0.00E+00">
                  <c:v>1.7210699999999999E-3</c:v>
                </c:pt>
                <c:pt idx="91264" formatCode="0.00E+00">
                  <c:v>4.7770099999999999E-5</c:v>
                </c:pt>
                <c:pt idx="91265" formatCode="0.00E+00">
                  <c:v>-1.6565900000000001E-3</c:v>
                </c:pt>
                <c:pt idx="91266" formatCode="0.00E+00">
                  <c:v>-3.3907999999999998E-3</c:v>
                </c:pt>
                <c:pt idx="91267" formatCode="0.00E+00">
                  <c:v>-5.1537800000000002E-3</c:v>
                </c:pt>
                <c:pt idx="91268" formatCode="0.00E+00">
                  <c:v>-6.94511E-3</c:v>
                </c:pt>
                <c:pt idx="91269" formatCode="0.00E+00">
                  <c:v>-8.7630899999999994E-3</c:v>
                </c:pt>
                <c:pt idx="91270">
                  <c:v>-1.0604199999999999E-2</c:v>
                </c:pt>
                <c:pt idx="91271">
                  <c:v>-1.24659E-2</c:v>
                </c:pt>
                <c:pt idx="91272">
                  <c:v>-1.4347800000000001E-2</c:v>
                </c:pt>
                <c:pt idx="91273">
                  <c:v>-1.6249300000000001E-2</c:v>
                </c:pt>
                <c:pt idx="91274">
                  <c:v>-1.8166600000000001E-2</c:v>
                </c:pt>
                <c:pt idx="91275">
                  <c:v>-2.0094899999999999E-2</c:v>
                </c:pt>
                <c:pt idx="91276">
                  <c:v>-2.2032199999999998E-2</c:v>
                </c:pt>
                <c:pt idx="91277">
                  <c:v>-2.3981200000000001E-2</c:v>
                </c:pt>
                <c:pt idx="91278">
                  <c:v>-2.59454E-2</c:v>
                </c:pt>
                <c:pt idx="91279">
                  <c:v>-2.7925599999999998E-2</c:v>
                </c:pt>
                <c:pt idx="91280">
                  <c:v>-2.9917699999999998E-2</c:v>
                </c:pt>
                <c:pt idx="91281">
                  <c:v>-3.1917800000000003E-2</c:v>
                </c:pt>
                <c:pt idx="91282">
                  <c:v>-3.3925700000000003E-2</c:v>
                </c:pt>
                <c:pt idx="91283">
                  <c:v>-3.5942700000000001E-2</c:v>
                </c:pt>
                <c:pt idx="91284">
                  <c:v>-3.7966899999999998E-2</c:v>
                </c:pt>
                <c:pt idx="91285">
                  <c:v>-3.9993500000000001E-2</c:v>
                </c:pt>
                <c:pt idx="91286">
                  <c:v>-4.20185E-2</c:v>
                </c:pt>
                <c:pt idx="91287">
                  <c:v>-4.40399E-2</c:v>
                </c:pt>
                <c:pt idx="91288">
                  <c:v>-4.6054499999999998E-2</c:v>
                </c:pt>
                <c:pt idx="91289">
                  <c:v>-4.8057000000000002E-2</c:v>
                </c:pt>
                <c:pt idx="91290">
                  <c:v>-5.0046E-2</c:v>
                </c:pt>
                <c:pt idx="91291">
                  <c:v>-5.2026500000000003E-2</c:v>
                </c:pt>
                <c:pt idx="91292">
                  <c:v>-5.4002300000000003E-2</c:v>
                </c:pt>
                <c:pt idx="91293">
                  <c:v>-5.5969400000000002E-2</c:v>
                </c:pt>
                <c:pt idx="91294">
                  <c:v>-5.79205E-2</c:v>
                </c:pt>
                <c:pt idx="91295">
                  <c:v>-5.9851000000000001E-2</c:v>
                </c:pt>
                <c:pt idx="91296">
                  <c:v>-6.1760299999999997E-2</c:v>
                </c:pt>
                <c:pt idx="91297">
                  <c:v>-6.36491E-2</c:v>
                </c:pt>
                <c:pt idx="91298">
                  <c:v>-6.5517800000000001E-2</c:v>
                </c:pt>
                <c:pt idx="91299">
                  <c:v>-6.7365300000000003E-2</c:v>
                </c:pt>
                <c:pt idx="91300">
                  <c:v>-6.9187700000000005E-2</c:v>
                </c:pt>
                <c:pt idx="91301">
                  <c:v>-7.0981000000000002E-2</c:v>
                </c:pt>
                <c:pt idx="91302">
                  <c:v>-7.2746000000000005E-2</c:v>
                </c:pt>
                <c:pt idx="91303">
                  <c:v>-7.4485599999999999E-2</c:v>
                </c:pt>
                <c:pt idx="91304">
                  <c:v>-7.6199900000000001E-2</c:v>
                </c:pt>
                <c:pt idx="91305">
                  <c:v>-7.7884999999999996E-2</c:v>
                </c:pt>
                <c:pt idx="91306">
                  <c:v>-7.9538499999999998E-2</c:v>
                </c:pt>
                <c:pt idx="91307">
                  <c:v>-8.1160399999999994E-2</c:v>
                </c:pt>
                <c:pt idx="91308">
                  <c:v>-8.2749900000000001E-2</c:v>
                </c:pt>
                <c:pt idx="91309">
                  <c:v>-8.4304500000000004E-2</c:v>
                </c:pt>
                <c:pt idx="91310">
                  <c:v>-8.5820400000000005E-2</c:v>
                </c:pt>
                <c:pt idx="91311">
                  <c:v>-8.7296899999999997E-2</c:v>
                </c:pt>
                <c:pt idx="91312">
                  <c:v>-8.8736499999999996E-2</c:v>
                </c:pt>
                <c:pt idx="91313">
                  <c:v>-9.0140700000000004E-2</c:v>
                </c:pt>
                <c:pt idx="91314">
                  <c:v>-9.1507000000000005E-2</c:v>
                </c:pt>
                <c:pt idx="91315">
                  <c:v>-9.2832100000000001E-2</c:v>
                </c:pt>
                <c:pt idx="91316">
                  <c:v>-9.4114500000000004E-2</c:v>
                </c:pt>
                <c:pt idx="91317">
                  <c:v>-9.5353900000000005E-2</c:v>
                </c:pt>
                <c:pt idx="91318">
                  <c:v>-9.65477E-2</c:v>
                </c:pt>
                <c:pt idx="91319">
                  <c:v>-9.76939E-2</c:v>
                </c:pt>
                <c:pt idx="91320">
                  <c:v>-9.8794199999999999E-2</c:v>
                </c:pt>
                <c:pt idx="91321">
                  <c:v>-9.9854700000000005E-2</c:v>
                </c:pt>
                <c:pt idx="91322">
                  <c:v>-0.100879</c:v>
                </c:pt>
                <c:pt idx="91323">
                  <c:v>-0.101865</c:v>
                </c:pt>
                <c:pt idx="91324">
                  <c:v>-0.10280499999999999</c:v>
                </c:pt>
                <c:pt idx="91325">
                  <c:v>-0.103698</c:v>
                </c:pt>
                <c:pt idx="91326">
                  <c:v>-0.104542</c:v>
                </c:pt>
                <c:pt idx="91327">
                  <c:v>-0.105339</c:v>
                </c:pt>
                <c:pt idx="91328">
                  <c:v>-0.10609300000000001</c:v>
                </c:pt>
                <c:pt idx="91329">
                  <c:v>-0.10680000000000001</c:v>
                </c:pt>
                <c:pt idx="91330">
                  <c:v>-0.107451</c:v>
                </c:pt>
                <c:pt idx="91331">
                  <c:v>-0.108044</c:v>
                </c:pt>
                <c:pt idx="91332">
                  <c:v>-0.10858</c:v>
                </c:pt>
                <c:pt idx="91333">
                  <c:v>-0.10906399999999999</c:v>
                </c:pt>
                <c:pt idx="91334">
                  <c:v>-0.109498</c:v>
                </c:pt>
                <c:pt idx="91335">
                  <c:v>-0.10988199999999999</c:v>
                </c:pt>
                <c:pt idx="91336">
                  <c:v>-0.11021300000000001</c:v>
                </c:pt>
                <c:pt idx="91337">
                  <c:v>-0.11049</c:v>
                </c:pt>
                <c:pt idx="91338">
                  <c:v>-0.110707</c:v>
                </c:pt>
                <c:pt idx="91339">
                  <c:v>-0.110858</c:v>
                </c:pt>
                <c:pt idx="91340">
                  <c:v>-0.11094999999999999</c:v>
                </c:pt>
                <c:pt idx="91341">
                  <c:v>-0.11099199999999999</c:v>
                </c:pt>
                <c:pt idx="91342">
                  <c:v>-0.110986</c:v>
                </c:pt>
                <c:pt idx="91343">
                  <c:v>-0.110933</c:v>
                </c:pt>
                <c:pt idx="91344">
                  <c:v>-0.110832</c:v>
                </c:pt>
                <c:pt idx="91345">
                  <c:v>-0.11068799999999999</c:v>
                </c:pt>
                <c:pt idx="91346">
                  <c:v>-0.110499</c:v>
                </c:pt>
                <c:pt idx="91347">
                  <c:v>-0.110263</c:v>
                </c:pt>
                <c:pt idx="91348">
                  <c:v>-0.109976</c:v>
                </c:pt>
                <c:pt idx="91349">
                  <c:v>-0.109637</c:v>
                </c:pt>
                <c:pt idx="91350">
                  <c:v>-0.10925</c:v>
                </c:pt>
                <c:pt idx="91351">
                  <c:v>-0.108819</c:v>
                </c:pt>
                <c:pt idx="91352">
                  <c:v>-0.108348</c:v>
                </c:pt>
                <c:pt idx="91353">
                  <c:v>-0.107844</c:v>
                </c:pt>
                <c:pt idx="91354">
                  <c:v>-0.107311</c:v>
                </c:pt>
                <c:pt idx="91355">
                  <c:v>-0.106754</c:v>
                </c:pt>
                <c:pt idx="91356">
                  <c:v>-0.106172</c:v>
                </c:pt>
                <c:pt idx="91357">
                  <c:v>-0.10556</c:v>
                </c:pt>
                <c:pt idx="91358">
                  <c:v>-0.10491499999999999</c:v>
                </c:pt>
                <c:pt idx="91359">
                  <c:v>-0.104236</c:v>
                </c:pt>
                <c:pt idx="91360">
                  <c:v>-0.103522</c:v>
                </c:pt>
                <c:pt idx="91361">
                  <c:v>-0.102774</c:v>
                </c:pt>
                <c:pt idx="91362">
                  <c:v>-0.101989</c:v>
                </c:pt>
                <c:pt idx="91363">
                  <c:v>-0.10116600000000001</c:v>
                </c:pt>
                <c:pt idx="91364">
                  <c:v>-0.10031</c:v>
                </c:pt>
                <c:pt idx="91365">
                  <c:v>-9.9429699999999996E-2</c:v>
                </c:pt>
                <c:pt idx="91366">
                  <c:v>-9.8531800000000003E-2</c:v>
                </c:pt>
                <c:pt idx="91367">
                  <c:v>-9.7620100000000001E-2</c:v>
                </c:pt>
                <c:pt idx="91368">
                  <c:v>-9.6697599999999995E-2</c:v>
                </c:pt>
                <c:pt idx="91369">
                  <c:v>-9.5766500000000004E-2</c:v>
                </c:pt>
                <c:pt idx="91370">
                  <c:v>-9.4827900000000007E-2</c:v>
                </c:pt>
                <c:pt idx="91371">
                  <c:v>-9.3882900000000005E-2</c:v>
                </c:pt>
                <c:pt idx="91372">
                  <c:v>-9.2933699999999994E-2</c:v>
                </c:pt>
                <c:pt idx="91373">
                  <c:v>-9.1983999999999996E-2</c:v>
                </c:pt>
                <c:pt idx="91374">
                  <c:v>-9.10382E-2</c:v>
                </c:pt>
                <c:pt idx="91375">
                  <c:v>-9.01005E-2</c:v>
                </c:pt>
                <c:pt idx="91376">
                  <c:v>-8.9172299999999996E-2</c:v>
                </c:pt>
                <c:pt idx="91377">
                  <c:v>-8.8250499999999996E-2</c:v>
                </c:pt>
                <c:pt idx="91378">
                  <c:v>-8.7334700000000001E-2</c:v>
                </c:pt>
                <c:pt idx="91379">
                  <c:v>-8.64312E-2</c:v>
                </c:pt>
                <c:pt idx="91380">
                  <c:v>-8.5547399999999996E-2</c:v>
                </c:pt>
                <c:pt idx="91381">
                  <c:v>-8.4683599999999998E-2</c:v>
                </c:pt>
                <c:pt idx="91382">
                  <c:v>-8.3835199999999999E-2</c:v>
                </c:pt>
                <c:pt idx="91383">
                  <c:v>-8.3000900000000002E-2</c:v>
                </c:pt>
                <c:pt idx="91384">
                  <c:v>-8.2184199999999999E-2</c:v>
                </c:pt>
                <c:pt idx="91385">
                  <c:v>-8.1389500000000004E-2</c:v>
                </c:pt>
                <c:pt idx="91386">
                  <c:v>-8.0616800000000002E-2</c:v>
                </c:pt>
                <c:pt idx="91387">
                  <c:v>-7.9862799999999998E-2</c:v>
                </c:pt>
                <c:pt idx="91388">
                  <c:v>-7.9124700000000006E-2</c:v>
                </c:pt>
                <c:pt idx="91389">
                  <c:v>-7.8402200000000005E-2</c:v>
                </c:pt>
                <c:pt idx="91390">
                  <c:v>-7.7693700000000004E-2</c:v>
                </c:pt>
                <c:pt idx="91391">
                  <c:v>-7.6993099999999995E-2</c:v>
                </c:pt>
                <c:pt idx="91392">
                  <c:v>-7.6295100000000005E-2</c:v>
                </c:pt>
                <c:pt idx="91393">
                  <c:v>-7.5602900000000001E-2</c:v>
                </c:pt>
                <c:pt idx="91394">
                  <c:v>-7.4924500000000005E-2</c:v>
                </c:pt>
                <c:pt idx="91395">
                  <c:v>-7.4268299999999995E-2</c:v>
                </c:pt>
                <c:pt idx="91396">
                  <c:v>-7.3641300000000007E-2</c:v>
                </c:pt>
                <c:pt idx="91397">
                  <c:v>-7.3046899999999998E-2</c:v>
                </c:pt>
                <c:pt idx="91398">
                  <c:v>-7.2484900000000005E-2</c:v>
                </c:pt>
                <c:pt idx="91399">
                  <c:v>-7.1956500000000007E-2</c:v>
                </c:pt>
                <c:pt idx="91400">
                  <c:v>-7.1465100000000004E-2</c:v>
                </c:pt>
                <c:pt idx="91401">
                  <c:v>-7.1014499999999994E-2</c:v>
                </c:pt>
                <c:pt idx="91402">
                  <c:v>-7.06069E-2</c:v>
                </c:pt>
                <c:pt idx="91403">
                  <c:v>-7.0241100000000001E-2</c:v>
                </c:pt>
                <c:pt idx="91404">
                  <c:v>-6.9912799999999997E-2</c:v>
                </c:pt>
                <c:pt idx="91405">
                  <c:v>-6.9618100000000002E-2</c:v>
                </c:pt>
                <c:pt idx="91406">
                  <c:v>-6.9359400000000002E-2</c:v>
                </c:pt>
                <c:pt idx="91407">
                  <c:v>-6.9142400000000007E-2</c:v>
                </c:pt>
                <c:pt idx="91408">
                  <c:v>-6.8969799999999998E-2</c:v>
                </c:pt>
                <c:pt idx="91409">
                  <c:v>-6.8838700000000003E-2</c:v>
                </c:pt>
                <c:pt idx="91410">
                  <c:v>-6.8742399999999995E-2</c:v>
                </c:pt>
                <c:pt idx="91411">
                  <c:v>-6.8674899999999997E-2</c:v>
                </c:pt>
                <c:pt idx="91412">
                  <c:v>-6.8633E-2</c:v>
                </c:pt>
                <c:pt idx="91413">
                  <c:v>-6.8615700000000002E-2</c:v>
                </c:pt>
                <c:pt idx="91414">
                  <c:v>-6.8622900000000001E-2</c:v>
                </c:pt>
                <c:pt idx="91415">
                  <c:v>-6.8655499999999994E-2</c:v>
                </c:pt>
                <c:pt idx="91416">
                  <c:v>-6.8718600000000005E-2</c:v>
                </c:pt>
                <c:pt idx="91417">
                  <c:v>-6.8817299999999998E-2</c:v>
                </c:pt>
                <c:pt idx="91418">
                  <c:v>-6.8951999999999999E-2</c:v>
                </c:pt>
                <c:pt idx="91419">
                  <c:v>-6.9120399999999999E-2</c:v>
                </c:pt>
                <c:pt idx="91420">
                  <c:v>-6.9320900000000005E-2</c:v>
                </c:pt>
                <c:pt idx="91421">
                  <c:v>-6.95524E-2</c:v>
                </c:pt>
                <c:pt idx="91422">
                  <c:v>-6.9812100000000002E-2</c:v>
                </c:pt>
                <c:pt idx="91423">
                  <c:v>-7.0098800000000003E-2</c:v>
                </c:pt>
                <c:pt idx="91424">
                  <c:v>-7.04153E-2</c:v>
                </c:pt>
                <c:pt idx="91425">
                  <c:v>-7.0761599999999994E-2</c:v>
                </c:pt>
                <c:pt idx="91426">
                  <c:v>-7.1132500000000001E-2</c:v>
                </c:pt>
                <c:pt idx="91427">
                  <c:v>-7.1527300000000002E-2</c:v>
                </c:pt>
                <c:pt idx="91428">
                  <c:v>-7.1953799999999998E-2</c:v>
                </c:pt>
                <c:pt idx="91429">
                  <c:v>-7.24191E-2</c:v>
                </c:pt>
                <c:pt idx="91430">
                  <c:v>-7.2925199999999996E-2</c:v>
                </c:pt>
                <c:pt idx="91431">
                  <c:v>-7.34765E-2</c:v>
                </c:pt>
                <c:pt idx="91432">
                  <c:v>-7.40788E-2</c:v>
                </c:pt>
                <c:pt idx="91433">
                  <c:v>-7.4731300000000001E-2</c:v>
                </c:pt>
                <c:pt idx="91434">
                  <c:v>-7.5428599999999998E-2</c:v>
                </c:pt>
                <c:pt idx="91435">
                  <c:v>-7.6165399999999994E-2</c:v>
                </c:pt>
                <c:pt idx="91436">
                  <c:v>-7.6937400000000003E-2</c:v>
                </c:pt>
                <c:pt idx="91437">
                  <c:v>-7.7738000000000002E-2</c:v>
                </c:pt>
                <c:pt idx="91438">
                  <c:v>-7.85584E-2</c:v>
                </c:pt>
                <c:pt idx="91439">
                  <c:v>-7.9398899999999994E-2</c:v>
                </c:pt>
                <c:pt idx="91440">
                  <c:v>-8.0269099999999996E-2</c:v>
                </c:pt>
                <c:pt idx="91441">
                  <c:v>-8.1177299999999994E-2</c:v>
                </c:pt>
                <c:pt idx="91442">
                  <c:v>-8.2125500000000004E-2</c:v>
                </c:pt>
                <c:pt idx="91443">
                  <c:v>-8.3112000000000005E-2</c:v>
                </c:pt>
                <c:pt idx="91444">
                  <c:v>-8.4134200000000006E-2</c:v>
                </c:pt>
                <c:pt idx="91445">
                  <c:v>-8.5185899999999995E-2</c:v>
                </c:pt>
                <c:pt idx="91446">
                  <c:v>-8.6260699999999996E-2</c:v>
                </c:pt>
                <c:pt idx="91447">
                  <c:v>-8.7356500000000004E-2</c:v>
                </c:pt>
                <c:pt idx="91448">
                  <c:v>-8.8473700000000002E-2</c:v>
                </c:pt>
                <c:pt idx="91449">
                  <c:v>-8.9615799999999995E-2</c:v>
                </c:pt>
                <c:pt idx="91450">
                  <c:v>-9.0787800000000002E-2</c:v>
                </c:pt>
                <c:pt idx="91451">
                  <c:v>-9.1989799999999997E-2</c:v>
                </c:pt>
                <c:pt idx="91452">
                  <c:v>-9.3220499999999998E-2</c:v>
                </c:pt>
                <c:pt idx="91453">
                  <c:v>-9.4481399999999993E-2</c:v>
                </c:pt>
                <c:pt idx="91454">
                  <c:v>-9.5774399999999996E-2</c:v>
                </c:pt>
                <c:pt idx="91455">
                  <c:v>-9.7098500000000004E-2</c:v>
                </c:pt>
                <c:pt idx="91456">
                  <c:v>-9.8451999999999998E-2</c:v>
                </c:pt>
                <c:pt idx="91457">
                  <c:v>-9.9834500000000007E-2</c:v>
                </c:pt>
                <c:pt idx="91458">
                  <c:v>-0.101247</c:v>
                </c:pt>
                <c:pt idx="91459">
                  <c:v>-0.10269</c:v>
                </c:pt>
                <c:pt idx="91460">
                  <c:v>-0.104159</c:v>
                </c:pt>
                <c:pt idx="91461">
                  <c:v>-0.105645</c:v>
                </c:pt>
                <c:pt idx="91462">
                  <c:v>-0.10714700000000001</c:v>
                </c:pt>
                <c:pt idx="91463">
                  <c:v>-0.108668</c:v>
                </c:pt>
                <c:pt idx="91464">
                  <c:v>-0.11021400000000001</c:v>
                </c:pt>
                <c:pt idx="91465">
                  <c:v>-0.11178</c:v>
                </c:pt>
                <c:pt idx="91466">
                  <c:v>-0.11336499999999999</c:v>
                </c:pt>
                <c:pt idx="91467">
                  <c:v>-0.114972</c:v>
                </c:pt>
                <c:pt idx="91468">
                  <c:v>-0.116601</c:v>
                </c:pt>
                <c:pt idx="91469">
                  <c:v>-0.118252</c:v>
                </c:pt>
                <c:pt idx="91470">
                  <c:v>-0.119922</c:v>
                </c:pt>
                <c:pt idx="91471">
                  <c:v>-0.121611</c:v>
                </c:pt>
                <c:pt idx="91472">
                  <c:v>-0.123316</c:v>
                </c:pt>
                <c:pt idx="91473">
                  <c:v>-0.125032</c:v>
                </c:pt>
                <c:pt idx="91474">
                  <c:v>-0.12675800000000001</c:v>
                </c:pt>
                <c:pt idx="91475">
                  <c:v>-0.128498</c:v>
                </c:pt>
                <c:pt idx="91476">
                  <c:v>-0.13025800000000001</c:v>
                </c:pt>
                <c:pt idx="91477">
                  <c:v>-0.13204099999999999</c:v>
                </c:pt>
                <c:pt idx="91478">
                  <c:v>-0.13383900000000001</c:v>
                </c:pt>
                <c:pt idx="91479">
                  <c:v>-0.13564100000000001</c:v>
                </c:pt>
                <c:pt idx="91480">
                  <c:v>-0.137435</c:v>
                </c:pt>
                <c:pt idx="91481">
                  <c:v>-0.13921500000000001</c:v>
                </c:pt>
                <c:pt idx="91482">
                  <c:v>-0.14097899999999999</c:v>
                </c:pt>
                <c:pt idx="91483">
                  <c:v>-0.142735</c:v>
                </c:pt>
                <c:pt idx="91484">
                  <c:v>-0.14448800000000001</c:v>
                </c:pt>
                <c:pt idx="91485">
                  <c:v>-0.14623800000000001</c:v>
                </c:pt>
                <c:pt idx="91486">
                  <c:v>-0.147979</c:v>
                </c:pt>
                <c:pt idx="91487">
                  <c:v>-0.14971499999999999</c:v>
                </c:pt>
                <c:pt idx="91488">
                  <c:v>-0.15145900000000001</c:v>
                </c:pt>
                <c:pt idx="91489">
                  <c:v>-0.15321699999999999</c:v>
                </c:pt>
                <c:pt idx="91490">
                  <c:v>-0.15499399999999999</c:v>
                </c:pt>
                <c:pt idx="91491">
                  <c:v>-0.15678700000000001</c:v>
                </c:pt>
                <c:pt idx="91492">
                  <c:v>-0.15859799999999999</c:v>
                </c:pt>
                <c:pt idx="91493">
                  <c:v>-0.16042699999999999</c:v>
                </c:pt>
                <c:pt idx="91494">
                  <c:v>-0.162274</c:v>
                </c:pt>
                <c:pt idx="91495">
                  <c:v>-0.164135</c:v>
                </c:pt>
                <c:pt idx="91496">
                  <c:v>-0.16600599999999999</c:v>
                </c:pt>
                <c:pt idx="91497">
                  <c:v>-0.167877</c:v>
                </c:pt>
                <c:pt idx="91498">
                  <c:v>-0.16974</c:v>
                </c:pt>
                <c:pt idx="91499">
                  <c:v>-0.17158499999999999</c:v>
                </c:pt>
                <c:pt idx="91500">
                  <c:v>-0.173403</c:v>
                </c:pt>
                <c:pt idx="91501">
                  <c:v>-0.17519199999999999</c:v>
                </c:pt>
                <c:pt idx="91502">
                  <c:v>-0.17694699999999999</c:v>
                </c:pt>
                <c:pt idx="91503">
                  <c:v>-0.17866299999999999</c:v>
                </c:pt>
                <c:pt idx="91504">
                  <c:v>-0.180338</c:v>
                </c:pt>
                <c:pt idx="91505">
                  <c:v>-0.181981</c:v>
                </c:pt>
                <c:pt idx="91506">
                  <c:v>-0.18359900000000001</c:v>
                </c:pt>
                <c:pt idx="91507">
                  <c:v>-0.185201</c:v>
                </c:pt>
                <c:pt idx="91508">
                  <c:v>-0.18678900000000001</c:v>
                </c:pt>
                <c:pt idx="91509">
                  <c:v>-0.188361</c:v>
                </c:pt>
                <c:pt idx="91510">
                  <c:v>-0.18991</c:v>
                </c:pt>
                <c:pt idx="91511">
                  <c:v>-0.19143299999999999</c:v>
                </c:pt>
                <c:pt idx="91512">
                  <c:v>-0.19293199999999999</c:v>
                </c:pt>
                <c:pt idx="91513">
                  <c:v>-0.194406</c:v>
                </c:pt>
                <c:pt idx="91514">
                  <c:v>-0.195856</c:v>
                </c:pt>
                <c:pt idx="91515">
                  <c:v>-0.19728100000000001</c:v>
                </c:pt>
                <c:pt idx="91516">
                  <c:v>-0.19869400000000001</c:v>
                </c:pt>
                <c:pt idx="91517">
                  <c:v>-0.20010900000000001</c:v>
                </c:pt>
                <c:pt idx="91518">
                  <c:v>-0.20152900000000001</c:v>
                </c:pt>
                <c:pt idx="91519">
                  <c:v>-0.202955</c:v>
                </c:pt>
                <c:pt idx="91520">
                  <c:v>-0.20438700000000001</c:v>
                </c:pt>
                <c:pt idx="91521">
                  <c:v>-0.20582400000000001</c:v>
                </c:pt>
                <c:pt idx="91522">
                  <c:v>-0.207263</c:v>
                </c:pt>
                <c:pt idx="91523">
                  <c:v>-0.20869499999999999</c:v>
                </c:pt>
                <c:pt idx="91524">
                  <c:v>-0.210121</c:v>
                </c:pt>
                <c:pt idx="91525">
                  <c:v>-0.21154300000000001</c:v>
                </c:pt>
                <c:pt idx="91526">
                  <c:v>-0.21295900000000001</c:v>
                </c:pt>
                <c:pt idx="91527">
                  <c:v>-0.21437100000000001</c:v>
                </c:pt>
                <c:pt idx="91528">
                  <c:v>-0.215781</c:v>
                </c:pt>
                <c:pt idx="91529">
                  <c:v>-0.21718499999999999</c:v>
                </c:pt>
                <c:pt idx="91530">
                  <c:v>-0.21857099999999999</c:v>
                </c:pt>
                <c:pt idx="91531">
                  <c:v>-0.21993499999999999</c:v>
                </c:pt>
                <c:pt idx="91532">
                  <c:v>-0.22128</c:v>
                </c:pt>
                <c:pt idx="91533">
                  <c:v>-0.22261600000000001</c:v>
                </c:pt>
                <c:pt idx="91534">
                  <c:v>-0.22394900000000001</c:v>
                </c:pt>
                <c:pt idx="91535">
                  <c:v>-0.22528000000000001</c:v>
                </c:pt>
                <c:pt idx="91536">
                  <c:v>-0.22661300000000001</c:v>
                </c:pt>
                <c:pt idx="91537">
                  <c:v>-0.22795199999999999</c:v>
                </c:pt>
                <c:pt idx="91538">
                  <c:v>-0.229298</c:v>
                </c:pt>
                <c:pt idx="91539">
                  <c:v>-0.23065099999999999</c:v>
                </c:pt>
                <c:pt idx="91540">
                  <c:v>-0.232017</c:v>
                </c:pt>
                <c:pt idx="91541">
                  <c:v>-0.23339799999999999</c:v>
                </c:pt>
                <c:pt idx="91542">
                  <c:v>-0.234787</c:v>
                </c:pt>
                <c:pt idx="91543">
                  <c:v>-0.236174</c:v>
                </c:pt>
                <c:pt idx="91544">
                  <c:v>-0.23755499999999999</c:v>
                </c:pt>
                <c:pt idx="91545">
                  <c:v>-0.23893800000000001</c:v>
                </c:pt>
                <c:pt idx="91546">
                  <c:v>-0.24032999999999999</c:v>
                </c:pt>
                <c:pt idx="91547">
                  <c:v>-0.241729</c:v>
                </c:pt>
                <c:pt idx="91548">
                  <c:v>-0.24312800000000001</c:v>
                </c:pt>
                <c:pt idx="91549">
                  <c:v>-0.24451800000000001</c:v>
                </c:pt>
                <c:pt idx="91550">
                  <c:v>-0.24590100000000001</c:v>
                </c:pt>
                <c:pt idx="91551">
                  <c:v>-0.247277</c:v>
                </c:pt>
                <c:pt idx="91552">
                  <c:v>-0.24865200000000001</c:v>
                </c:pt>
                <c:pt idx="91553">
                  <c:v>-0.25002799999999997</c:v>
                </c:pt>
                <c:pt idx="91554">
                  <c:v>-0.25140400000000002</c:v>
                </c:pt>
                <c:pt idx="91555">
                  <c:v>-0.25277500000000003</c:v>
                </c:pt>
                <c:pt idx="91556">
                  <c:v>-0.25414199999999998</c:v>
                </c:pt>
                <c:pt idx="91557">
                  <c:v>-0.25550600000000001</c:v>
                </c:pt>
                <c:pt idx="91558">
                  <c:v>-0.25686900000000001</c:v>
                </c:pt>
                <c:pt idx="91559">
                  <c:v>-0.25822299999999998</c:v>
                </c:pt>
                <c:pt idx="91560">
                  <c:v>-0.25956499999999999</c:v>
                </c:pt>
                <c:pt idx="91561">
                  <c:v>-0.26089699999999999</c:v>
                </c:pt>
                <c:pt idx="91562">
                  <c:v>-0.26221899999999998</c:v>
                </c:pt>
                <c:pt idx="91563">
                  <c:v>-0.26352100000000001</c:v>
                </c:pt>
                <c:pt idx="91564">
                  <c:v>-0.264795</c:v>
                </c:pt>
                <c:pt idx="91565">
                  <c:v>-0.266038</c:v>
                </c:pt>
                <c:pt idx="91566">
                  <c:v>-0.26724599999999998</c:v>
                </c:pt>
                <c:pt idx="91567">
                  <c:v>-0.26841100000000001</c:v>
                </c:pt>
                <c:pt idx="91568">
                  <c:v>-0.26953100000000002</c:v>
                </c:pt>
                <c:pt idx="91569">
                  <c:v>-0.27060800000000002</c:v>
                </c:pt>
                <c:pt idx="91570">
                  <c:v>-0.27164199999999999</c:v>
                </c:pt>
                <c:pt idx="91571">
                  <c:v>-0.27262799999999998</c:v>
                </c:pt>
                <c:pt idx="91572">
                  <c:v>-0.27356399999999997</c:v>
                </c:pt>
                <c:pt idx="91573">
                  <c:v>-0.274451</c:v>
                </c:pt>
                <c:pt idx="91574">
                  <c:v>-0.27529100000000001</c:v>
                </c:pt>
                <c:pt idx="91575">
                  <c:v>-0.276088</c:v>
                </c:pt>
                <c:pt idx="91576">
                  <c:v>-0.27685300000000002</c:v>
                </c:pt>
                <c:pt idx="91577">
                  <c:v>-0.27760000000000001</c:v>
                </c:pt>
                <c:pt idx="91578">
                  <c:v>-0.278337</c:v>
                </c:pt>
                <c:pt idx="91579">
                  <c:v>-0.27906700000000001</c:v>
                </c:pt>
                <c:pt idx="91580">
                  <c:v>-0.27978700000000001</c:v>
                </c:pt>
                <c:pt idx="91581">
                  <c:v>-0.28048299999999998</c:v>
                </c:pt>
                <c:pt idx="91582">
                  <c:v>-0.281142</c:v>
                </c:pt>
                <c:pt idx="91583">
                  <c:v>-0.28175699999999998</c:v>
                </c:pt>
                <c:pt idx="91584">
                  <c:v>-0.28233999999999998</c:v>
                </c:pt>
                <c:pt idx="91585">
                  <c:v>-0.28290199999999999</c:v>
                </c:pt>
                <c:pt idx="91586">
                  <c:v>-0.283443</c:v>
                </c:pt>
                <c:pt idx="91587">
                  <c:v>-0.283947</c:v>
                </c:pt>
                <c:pt idx="91588">
                  <c:v>-0.28439300000000001</c:v>
                </c:pt>
                <c:pt idx="91589">
                  <c:v>-0.28476800000000002</c:v>
                </c:pt>
                <c:pt idx="91590">
                  <c:v>-0.28507300000000002</c:v>
                </c:pt>
                <c:pt idx="91591">
                  <c:v>-0.28530699999999998</c:v>
                </c:pt>
                <c:pt idx="91592">
                  <c:v>-0.28546899999999997</c:v>
                </c:pt>
                <c:pt idx="91593">
                  <c:v>-0.28556399999999998</c:v>
                </c:pt>
                <c:pt idx="91594">
                  <c:v>-0.285603</c:v>
                </c:pt>
                <c:pt idx="91595">
                  <c:v>-0.28559400000000001</c:v>
                </c:pt>
                <c:pt idx="91596">
                  <c:v>-0.28553600000000001</c:v>
                </c:pt>
                <c:pt idx="91597">
                  <c:v>-0.28543000000000002</c:v>
                </c:pt>
                <c:pt idx="91598">
                  <c:v>-0.28527799999999998</c:v>
                </c:pt>
                <c:pt idx="91599">
                  <c:v>-0.28507700000000002</c:v>
                </c:pt>
                <c:pt idx="91600">
                  <c:v>-0.28482499999999999</c:v>
                </c:pt>
                <c:pt idx="91601">
                  <c:v>-0.28452699999999997</c:v>
                </c:pt>
                <c:pt idx="91602">
                  <c:v>-0.28417999999999999</c:v>
                </c:pt>
                <c:pt idx="91603">
                  <c:v>-0.28378199999999998</c:v>
                </c:pt>
                <c:pt idx="91604">
                  <c:v>-0.28333399999999997</c:v>
                </c:pt>
                <c:pt idx="91605">
                  <c:v>-0.28284900000000002</c:v>
                </c:pt>
                <c:pt idx="91606">
                  <c:v>-0.282333</c:v>
                </c:pt>
                <c:pt idx="91607">
                  <c:v>-0.28178199999999998</c:v>
                </c:pt>
                <c:pt idx="91608">
                  <c:v>-0.28118799999999999</c:v>
                </c:pt>
                <c:pt idx="91609">
                  <c:v>-0.28054600000000002</c:v>
                </c:pt>
                <c:pt idx="91610">
                  <c:v>-0.27984999999999999</c:v>
                </c:pt>
                <c:pt idx="91611">
                  <c:v>-0.27909600000000001</c:v>
                </c:pt>
                <c:pt idx="91612">
                  <c:v>-0.27828399999999998</c:v>
                </c:pt>
                <c:pt idx="91613">
                  <c:v>-0.27742600000000001</c:v>
                </c:pt>
                <c:pt idx="91614">
                  <c:v>-0.27652500000000002</c:v>
                </c:pt>
                <c:pt idx="91615">
                  <c:v>-0.27557100000000001</c:v>
                </c:pt>
                <c:pt idx="91616">
                  <c:v>-0.27454699999999999</c:v>
                </c:pt>
                <c:pt idx="91617">
                  <c:v>-0.27344000000000002</c:v>
                </c:pt>
                <c:pt idx="91618">
                  <c:v>-0.27225300000000002</c:v>
                </c:pt>
                <c:pt idx="91619">
                  <c:v>-0.271005</c:v>
                </c:pt>
                <c:pt idx="91620">
                  <c:v>-0.26971400000000001</c:v>
                </c:pt>
                <c:pt idx="91621">
                  <c:v>-0.26838899999999999</c:v>
                </c:pt>
                <c:pt idx="91622">
                  <c:v>-0.26703300000000002</c:v>
                </c:pt>
                <c:pt idx="91623">
                  <c:v>-0.26565100000000003</c:v>
                </c:pt>
                <c:pt idx="91624">
                  <c:v>-0.26424599999999998</c:v>
                </c:pt>
                <c:pt idx="91625">
                  <c:v>-0.26281399999999999</c:v>
                </c:pt>
                <c:pt idx="91626">
                  <c:v>-0.26135000000000003</c:v>
                </c:pt>
                <c:pt idx="91627">
                  <c:v>-0.259857</c:v>
                </c:pt>
                <c:pt idx="91628">
                  <c:v>-0.25834299999999999</c:v>
                </c:pt>
                <c:pt idx="91629">
                  <c:v>-0.25681500000000002</c:v>
                </c:pt>
                <c:pt idx="91630">
                  <c:v>-0.255272</c:v>
                </c:pt>
                <c:pt idx="91631">
                  <c:v>-0.25371700000000003</c:v>
                </c:pt>
                <c:pt idx="91632">
                  <c:v>-0.25214799999999998</c:v>
                </c:pt>
                <c:pt idx="91633">
                  <c:v>-0.25055899999999998</c:v>
                </c:pt>
                <c:pt idx="91634">
                  <c:v>-0.24893899999999999</c:v>
                </c:pt>
                <c:pt idx="91635">
                  <c:v>-0.247285</c:v>
                </c:pt>
                <c:pt idx="91636">
                  <c:v>-0.24559700000000001</c:v>
                </c:pt>
                <c:pt idx="91637">
                  <c:v>-0.24387900000000001</c:v>
                </c:pt>
                <c:pt idx="91638">
                  <c:v>-0.24213699999999999</c:v>
                </c:pt>
                <c:pt idx="91639">
                  <c:v>-0.240371</c:v>
                </c:pt>
                <c:pt idx="91640">
                  <c:v>-0.23857900000000001</c:v>
                </c:pt>
                <c:pt idx="91641">
                  <c:v>-0.236764</c:v>
                </c:pt>
                <c:pt idx="91642">
                  <c:v>-0.23494000000000001</c:v>
                </c:pt>
                <c:pt idx="91643">
                  <c:v>-0.23311499999999999</c:v>
                </c:pt>
                <c:pt idx="91644">
                  <c:v>-0.23128499999999999</c:v>
                </c:pt>
                <c:pt idx="91645">
                  <c:v>-0.22944400000000001</c:v>
                </c:pt>
                <c:pt idx="91646">
                  <c:v>-0.22759599999999999</c:v>
                </c:pt>
                <c:pt idx="91647">
                  <c:v>-0.225741</c:v>
                </c:pt>
                <c:pt idx="91648">
                  <c:v>-0.223886</c:v>
                </c:pt>
                <c:pt idx="91649">
                  <c:v>-0.22203700000000001</c:v>
                </c:pt>
                <c:pt idx="91650">
                  <c:v>-0.220198</c:v>
                </c:pt>
                <c:pt idx="91651">
                  <c:v>-0.218366</c:v>
                </c:pt>
                <c:pt idx="91652">
                  <c:v>-0.21654499999999999</c:v>
                </c:pt>
                <c:pt idx="91653">
                  <c:v>-0.21474099999999999</c:v>
                </c:pt>
                <c:pt idx="91654">
                  <c:v>-0.21295900000000001</c:v>
                </c:pt>
                <c:pt idx="91655">
                  <c:v>-0.211202</c:v>
                </c:pt>
                <c:pt idx="91656">
                  <c:v>-0.209481</c:v>
                </c:pt>
                <c:pt idx="91657">
                  <c:v>-0.20780199999999999</c:v>
                </c:pt>
                <c:pt idx="91658">
                  <c:v>-0.20616699999999999</c:v>
                </c:pt>
                <c:pt idx="91659">
                  <c:v>-0.20457700000000001</c:v>
                </c:pt>
                <c:pt idx="91660">
                  <c:v>-0.203042</c:v>
                </c:pt>
                <c:pt idx="91661">
                  <c:v>-0.201567</c:v>
                </c:pt>
                <c:pt idx="91662">
                  <c:v>-0.20014599999999999</c:v>
                </c:pt>
                <c:pt idx="91663">
                  <c:v>-0.198768</c:v>
                </c:pt>
                <c:pt idx="91664">
                  <c:v>-0.197438</c:v>
                </c:pt>
                <c:pt idx="91665">
                  <c:v>-0.19616500000000001</c:v>
                </c:pt>
                <c:pt idx="91666">
                  <c:v>-0.19494900000000001</c:v>
                </c:pt>
                <c:pt idx="91667">
                  <c:v>-0.19378500000000001</c:v>
                </c:pt>
                <c:pt idx="91668">
                  <c:v>-0.192665</c:v>
                </c:pt>
                <c:pt idx="91669">
                  <c:v>-0.191583</c:v>
                </c:pt>
                <c:pt idx="91670">
                  <c:v>-0.19053500000000001</c:v>
                </c:pt>
                <c:pt idx="91671">
                  <c:v>-0.189522</c:v>
                </c:pt>
                <c:pt idx="91672">
                  <c:v>-0.18856400000000001</c:v>
                </c:pt>
                <c:pt idx="91673">
                  <c:v>-0.18767700000000001</c:v>
                </c:pt>
                <c:pt idx="91674">
                  <c:v>-0.186865</c:v>
                </c:pt>
                <c:pt idx="91675">
                  <c:v>-0.18611900000000001</c:v>
                </c:pt>
                <c:pt idx="91676">
                  <c:v>-0.18542600000000001</c:v>
                </c:pt>
                <c:pt idx="91677">
                  <c:v>-0.184781</c:v>
                </c:pt>
                <c:pt idx="91678">
                  <c:v>-0.18419099999999999</c:v>
                </c:pt>
                <c:pt idx="91679">
                  <c:v>-0.18365699999999999</c:v>
                </c:pt>
                <c:pt idx="91680">
                  <c:v>-0.18317700000000001</c:v>
                </c:pt>
                <c:pt idx="91681">
                  <c:v>-0.182757</c:v>
                </c:pt>
                <c:pt idx="91682">
                  <c:v>-0.18241199999999999</c:v>
                </c:pt>
                <c:pt idx="91683">
                  <c:v>-0.18215300000000001</c:v>
                </c:pt>
                <c:pt idx="91684">
                  <c:v>-0.181982</c:v>
                </c:pt>
                <c:pt idx="91685">
                  <c:v>-0.181895</c:v>
                </c:pt>
                <c:pt idx="91686">
                  <c:v>-0.18188599999999999</c:v>
                </c:pt>
                <c:pt idx="91687">
                  <c:v>-0.181951</c:v>
                </c:pt>
                <c:pt idx="91688">
                  <c:v>-0.18209500000000001</c:v>
                </c:pt>
                <c:pt idx="91689">
                  <c:v>-0.18232400000000001</c:v>
                </c:pt>
                <c:pt idx="91690">
                  <c:v>-0.18263599999999999</c:v>
                </c:pt>
                <c:pt idx="91691">
                  <c:v>-0.183029</c:v>
                </c:pt>
                <c:pt idx="91692">
                  <c:v>-0.183505</c:v>
                </c:pt>
                <c:pt idx="91693">
                  <c:v>-0.184061</c:v>
                </c:pt>
                <c:pt idx="91694">
                  <c:v>-0.18468899999999999</c:v>
                </c:pt>
                <c:pt idx="91695">
                  <c:v>-0.185386</c:v>
                </c:pt>
                <c:pt idx="91696">
                  <c:v>-0.186143</c:v>
                </c:pt>
                <c:pt idx="91697">
                  <c:v>-0.18695200000000001</c:v>
                </c:pt>
                <c:pt idx="91698">
                  <c:v>-0.187809</c:v>
                </c:pt>
                <c:pt idx="91699">
                  <c:v>-0.18871099999999999</c:v>
                </c:pt>
                <c:pt idx="91700">
                  <c:v>-0.189665</c:v>
                </c:pt>
                <c:pt idx="91701">
                  <c:v>-0.19068399999999999</c:v>
                </c:pt>
                <c:pt idx="91702">
                  <c:v>-0.191774</c:v>
                </c:pt>
                <c:pt idx="91703">
                  <c:v>-0.19292500000000001</c:v>
                </c:pt>
                <c:pt idx="91704">
                  <c:v>-0.19411999999999999</c:v>
                </c:pt>
                <c:pt idx="91705">
                  <c:v>-0.195354</c:v>
                </c:pt>
                <c:pt idx="91706">
                  <c:v>-0.196629</c:v>
                </c:pt>
                <c:pt idx="91707">
                  <c:v>-0.19794900000000001</c:v>
                </c:pt>
                <c:pt idx="91708">
                  <c:v>-0.19931299999999999</c:v>
                </c:pt>
                <c:pt idx="91709">
                  <c:v>-0.20072200000000001</c:v>
                </c:pt>
                <c:pt idx="91710">
                  <c:v>-0.20217299999999999</c:v>
                </c:pt>
                <c:pt idx="91711">
                  <c:v>-0.20366400000000001</c:v>
                </c:pt>
                <c:pt idx="91712">
                  <c:v>-0.20519699999999999</c:v>
                </c:pt>
                <c:pt idx="91713">
                  <c:v>-0.20677100000000001</c:v>
                </c:pt>
                <c:pt idx="91714">
                  <c:v>-0.20838100000000001</c:v>
                </c:pt>
                <c:pt idx="91715">
                  <c:v>-0.21002299999999999</c:v>
                </c:pt>
                <c:pt idx="91716">
                  <c:v>-0.211704</c:v>
                </c:pt>
                <c:pt idx="91717">
                  <c:v>-0.21342700000000001</c:v>
                </c:pt>
                <c:pt idx="91718">
                  <c:v>-0.21518599999999999</c:v>
                </c:pt>
                <c:pt idx="91719">
                  <c:v>-0.216969</c:v>
                </c:pt>
                <c:pt idx="91720">
                  <c:v>-0.21876300000000001</c:v>
                </c:pt>
                <c:pt idx="91721">
                  <c:v>-0.22056400000000001</c:v>
                </c:pt>
                <c:pt idx="91722">
                  <c:v>-0.22237199999999999</c:v>
                </c:pt>
                <c:pt idx="91723">
                  <c:v>-0.224191</c:v>
                </c:pt>
                <c:pt idx="91724">
                  <c:v>-0.22602</c:v>
                </c:pt>
                <c:pt idx="91725">
                  <c:v>-0.227858</c:v>
                </c:pt>
                <c:pt idx="91726">
                  <c:v>-0.22970199999999999</c:v>
                </c:pt>
                <c:pt idx="91727">
                  <c:v>-0.231543</c:v>
                </c:pt>
                <c:pt idx="91728">
                  <c:v>-0.233371</c:v>
                </c:pt>
                <c:pt idx="91729">
                  <c:v>-0.235179</c:v>
                </c:pt>
                <c:pt idx="91730">
                  <c:v>-0.23696200000000001</c:v>
                </c:pt>
                <c:pt idx="91731">
                  <c:v>-0.23871200000000001</c:v>
                </c:pt>
                <c:pt idx="91732">
                  <c:v>-0.240428</c:v>
                </c:pt>
                <c:pt idx="91733">
                  <c:v>-0.24211299999999999</c:v>
                </c:pt>
                <c:pt idx="91734">
                  <c:v>-0.24377599999999999</c:v>
                </c:pt>
                <c:pt idx="91735">
                  <c:v>-0.245419</c:v>
                </c:pt>
                <c:pt idx="91736">
                  <c:v>-0.24704000000000001</c:v>
                </c:pt>
                <c:pt idx="91737">
                  <c:v>-0.24863499999999999</c:v>
                </c:pt>
                <c:pt idx="91738">
                  <c:v>-0.25020300000000001</c:v>
                </c:pt>
                <c:pt idx="91739">
                  <c:v>-0.25174099999999999</c:v>
                </c:pt>
                <c:pt idx="91740">
                  <c:v>-0.25324400000000002</c:v>
                </c:pt>
                <c:pt idx="91741">
                  <c:v>-0.25470999999999999</c:v>
                </c:pt>
                <c:pt idx="91742">
                  <c:v>-0.25614700000000001</c:v>
                </c:pt>
                <c:pt idx="91743">
                  <c:v>-0.25755800000000001</c:v>
                </c:pt>
                <c:pt idx="91744">
                  <c:v>-0.25894</c:v>
                </c:pt>
                <c:pt idx="91745">
                  <c:v>-0.26028800000000002</c:v>
                </c:pt>
                <c:pt idx="91746">
                  <c:v>-0.2616</c:v>
                </c:pt>
                <c:pt idx="91747">
                  <c:v>-0.262874</c:v>
                </c:pt>
                <c:pt idx="91748">
                  <c:v>-0.264102</c:v>
                </c:pt>
                <c:pt idx="91749">
                  <c:v>-0.265287</c:v>
                </c:pt>
                <c:pt idx="91750">
                  <c:v>-0.26643099999999997</c:v>
                </c:pt>
                <c:pt idx="91751">
                  <c:v>-0.26753300000000002</c:v>
                </c:pt>
                <c:pt idx="91752">
                  <c:v>-0.26858599999999999</c:v>
                </c:pt>
                <c:pt idx="91753">
                  <c:v>-0.26958700000000002</c:v>
                </c:pt>
                <c:pt idx="91754">
                  <c:v>-0.270536</c:v>
                </c:pt>
                <c:pt idx="91755">
                  <c:v>-0.27143200000000001</c:v>
                </c:pt>
                <c:pt idx="91756">
                  <c:v>-0.27227099999999999</c:v>
                </c:pt>
                <c:pt idx="91757">
                  <c:v>-0.27305499999999999</c:v>
                </c:pt>
                <c:pt idx="91758">
                  <c:v>-0.27378400000000003</c:v>
                </c:pt>
                <c:pt idx="91759">
                  <c:v>-0.27445999999999998</c:v>
                </c:pt>
                <c:pt idx="91760">
                  <c:v>-0.27508300000000002</c:v>
                </c:pt>
                <c:pt idx="91761">
                  <c:v>-0.27564899999999998</c:v>
                </c:pt>
                <c:pt idx="91762">
                  <c:v>-0.27615299999999998</c:v>
                </c:pt>
                <c:pt idx="91763">
                  <c:v>-0.27659</c:v>
                </c:pt>
                <c:pt idx="91764">
                  <c:v>-0.27696300000000001</c:v>
                </c:pt>
                <c:pt idx="91765">
                  <c:v>-0.27728000000000003</c:v>
                </c:pt>
                <c:pt idx="91766">
                  <c:v>-0.27755200000000002</c:v>
                </c:pt>
                <c:pt idx="91767">
                  <c:v>-0.277779</c:v>
                </c:pt>
                <c:pt idx="91768">
                  <c:v>-0.27795599999999998</c:v>
                </c:pt>
                <c:pt idx="91769">
                  <c:v>-0.278084</c:v>
                </c:pt>
                <c:pt idx="91770">
                  <c:v>-0.27817500000000001</c:v>
                </c:pt>
                <c:pt idx="91771">
                  <c:v>-0.27820899999999998</c:v>
                </c:pt>
                <c:pt idx="91772">
                  <c:v>-0.27811900000000001</c:v>
                </c:pt>
                <c:pt idx="91773">
                  <c:v>-0.27791100000000002</c:v>
                </c:pt>
                <c:pt idx="91774">
                  <c:v>-0.277671</c:v>
                </c:pt>
                <c:pt idx="91775">
                  <c:v>-0.27740599999999999</c:v>
                </c:pt>
                <c:pt idx="91776">
                  <c:v>-0.27707999999999999</c:v>
                </c:pt>
                <c:pt idx="91777">
                  <c:v>-0.276702</c:v>
                </c:pt>
                <c:pt idx="91778">
                  <c:v>-0.27628999999999998</c:v>
                </c:pt>
                <c:pt idx="91779">
                  <c:v>-0.27584500000000001</c:v>
                </c:pt>
                <c:pt idx="91780">
                  <c:v>-0.27535999999999999</c:v>
                </c:pt>
                <c:pt idx="91781">
                  <c:v>-0.27483299999999999</c:v>
                </c:pt>
                <c:pt idx="91782">
                  <c:v>-0.27426400000000001</c:v>
                </c:pt>
                <c:pt idx="91783">
                  <c:v>-0.27365400000000001</c:v>
                </c:pt>
                <c:pt idx="91784">
                  <c:v>-0.27300600000000003</c:v>
                </c:pt>
                <c:pt idx="91785">
                  <c:v>-0.27232600000000001</c:v>
                </c:pt>
                <c:pt idx="91786">
                  <c:v>-0.27161299999999999</c:v>
                </c:pt>
                <c:pt idx="91787">
                  <c:v>-0.27086700000000002</c:v>
                </c:pt>
                <c:pt idx="91788">
                  <c:v>-0.27008700000000002</c:v>
                </c:pt>
                <c:pt idx="91789">
                  <c:v>-0.26927499999999999</c:v>
                </c:pt>
                <c:pt idx="91790">
                  <c:v>-0.26844000000000001</c:v>
                </c:pt>
                <c:pt idx="91791">
                  <c:v>-0.26758300000000002</c:v>
                </c:pt>
                <c:pt idx="91792">
                  <c:v>-0.26670500000000003</c:v>
                </c:pt>
                <c:pt idx="91793">
                  <c:v>-0.26580799999999999</c:v>
                </c:pt>
                <c:pt idx="91794">
                  <c:v>-0.26489800000000002</c:v>
                </c:pt>
                <c:pt idx="91795">
                  <c:v>-0.26397500000000002</c:v>
                </c:pt>
                <c:pt idx="91796">
                  <c:v>-0.26303500000000002</c:v>
                </c:pt>
                <c:pt idx="91797">
                  <c:v>-0.262075</c:v>
                </c:pt>
                <c:pt idx="91798">
                  <c:v>-0.26109900000000003</c:v>
                </c:pt>
                <c:pt idx="91799">
                  <c:v>-0.26011000000000001</c:v>
                </c:pt>
                <c:pt idx="91800">
                  <c:v>-0.25910899999999998</c:v>
                </c:pt>
                <c:pt idx="91801">
                  <c:v>-0.25809599999999999</c:v>
                </c:pt>
                <c:pt idx="91802">
                  <c:v>-0.25707600000000003</c:v>
                </c:pt>
                <c:pt idx="91803">
                  <c:v>-0.256054</c:v>
                </c:pt>
                <c:pt idx="91804">
                  <c:v>-0.25502999999999998</c:v>
                </c:pt>
                <c:pt idx="91805">
                  <c:v>-0.253998</c:v>
                </c:pt>
                <c:pt idx="91806">
                  <c:v>-0.25295099999999998</c:v>
                </c:pt>
                <c:pt idx="91807">
                  <c:v>-0.25188300000000002</c:v>
                </c:pt>
                <c:pt idx="91808">
                  <c:v>-0.25079400000000002</c:v>
                </c:pt>
                <c:pt idx="91809">
                  <c:v>-0.249694</c:v>
                </c:pt>
                <c:pt idx="91810">
                  <c:v>-0.24859999999999999</c:v>
                </c:pt>
                <c:pt idx="91811">
                  <c:v>-0.24751799999999999</c:v>
                </c:pt>
                <c:pt idx="91812">
                  <c:v>-0.246444</c:v>
                </c:pt>
                <c:pt idx="91813">
                  <c:v>-0.245367</c:v>
                </c:pt>
                <c:pt idx="91814">
                  <c:v>-0.24427599999999999</c:v>
                </c:pt>
                <c:pt idx="91815">
                  <c:v>-0.24316599999999999</c:v>
                </c:pt>
                <c:pt idx="91816">
                  <c:v>-0.242037</c:v>
                </c:pt>
                <c:pt idx="91817">
                  <c:v>-0.24088799999999999</c:v>
                </c:pt>
                <c:pt idx="91818">
                  <c:v>-0.23972099999999999</c:v>
                </c:pt>
                <c:pt idx="91819">
                  <c:v>-0.23854300000000001</c:v>
                </c:pt>
                <c:pt idx="91820">
                  <c:v>-0.23735600000000001</c:v>
                </c:pt>
                <c:pt idx="91821">
                  <c:v>-0.23616300000000001</c:v>
                </c:pt>
                <c:pt idx="91822">
                  <c:v>-0.23496500000000001</c:v>
                </c:pt>
                <c:pt idx="91823">
                  <c:v>-0.233763</c:v>
                </c:pt>
                <c:pt idx="91824">
                  <c:v>-0.23256199999999999</c:v>
                </c:pt>
                <c:pt idx="91825">
                  <c:v>-0.23136699999999999</c:v>
                </c:pt>
                <c:pt idx="91826">
                  <c:v>-0.230186</c:v>
                </c:pt>
                <c:pt idx="91827">
                  <c:v>-0.229022</c:v>
                </c:pt>
                <c:pt idx="91828">
                  <c:v>-0.22787199999999999</c:v>
                </c:pt>
                <c:pt idx="91829">
                  <c:v>-0.22673399999999999</c:v>
                </c:pt>
                <c:pt idx="91830">
                  <c:v>-0.22561100000000001</c:v>
                </c:pt>
                <c:pt idx="91831">
                  <c:v>-0.224498</c:v>
                </c:pt>
                <c:pt idx="91832">
                  <c:v>-0.223384</c:v>
                </c:pt>
                <c:pt idx="91833">
                  <c:v>-0.22226199999999999</c:v>
                </c:pt>
                <c:pt idx="91834">
                  <c:v>-0.22112399999999999</c:v>
                </c:pt>
                <c:pt idx="91835">
                  <c:v>-0.219971</c:v>
                </c:pt>
                <c:pt idx="91836">
                  <c:v>-0.218806</c:v>
                </c:pt>
                <c:pt idx="91837">
                  <c:v>-0.21763199999999999</c:v>
                </c:pt>
                <c:pt idx="91838">
                  <c:v>-0.216448</c:v>
                </c:pt>
                <c:pt idx="91839">
                  <c:v>-0.215249</c:v>
                </c:pt>
                <c:pt idx="91840">
                  <c:v>-0.214029</c:v>
                </c:pt>
                <c:pt idx="91841">
                  <c:v>-0.21278</c:v>
                </c:pt>
                <c:pt idx="91842">
                  <c:v>-0.211506</c:v>
                </c:pt>
                <c:pt idx="91843">
                  <c:v>-0.21021999999999999</c:v>
                </c:pt>
                <c:pt idx="91844">
                  <c:v>-0.20893600000000001</c:v>
                </c:pt>
                <c:pt idx="91845">
                  <c:v>-0.20766200000000001</c:v>
                </c:pt>
                <c:pt idx="91846">
                  <c:v>-0.20639299999999999</c:v>
                </c:pt>
                <c:pt idx="91847">
                  <c:v>-0.20513000000000001</c:v>
                </c:pt>
                <c:pt idx="91848">
                  <c:v>-0.20388000000000001</c:v>
                </c:pt>
                <c:pt idx="91849">
                  <c:v>-0.20264799999999999</c:v>
                </c:pt>
                <c:pt idx="91850">
                  <c:v>-0.201431</c:v>
                </c:pt>
                <c:pt idx="91851">
                  <c:v>-0.20022799999999999</c:v>
                </c:pt>
                <c:pt idx="91852">
                  <c:v>-0.19903899999999999</c:v>
                </c:pt>
                <c:pt idx="91853">
                  <c:v>-0.19786200000000001</c:v>
                </c:pt>
                <c:pt idx="91854">
                  <c:v>-0.19669500000000001</c:v>
                </c:pt>
                <c:pt idx="91855">
                  <c:v>-0.19553899999999999</c:v>
                </c:pt>
                <c:pt idx="91856">
                  <c:v>-0.19439100000000001</c:v>
                </c:pt>
                <c:pt idx="91857">
                  <c:v>-0.19325400000000001</c:v>
                </c:pt>
                <c:pt idx="91858">
                  <c:v>-0.19212599999999999</c:v>
                </c:pt>
                <c:pt idx="91859">
                  <c:v>-0.190972</c:v>
                </c:pt>
                <c:pt idx="91860">
                  <c:v>-0.18976599999999999</c:v>
                </c:pt>
                <c:pt idx="91861">
                  <c:v>-0.188553</c:v>
                </c:pt>
                <c:pt idx="91862">
                  <c:v>-0.18736700000000001</c:v>
                </c:pt>
                <c:pt idx="91863">
                  <c:v>-0.18618100000000001</c:v>
                </c:pt>
                <c:pt idx="91864">
                  <c:v>-0.18499099999999999</c:v>
                </c:pt>
                <c:pt idx="91865">
                  <c:v>-0.18381</c:v>
                </c:pt>
                <c:pt idx="91866">
                  <c:v>-0.182641</c:v>
                </c:pt>
                <c:pt idx="91867">
                  <c:v>-0.18148300000000001</c:v>
                </c:pt>
                <c:pt idx="91868">
                  <c:v>-0.18032899999999999</c:v>
                </c:pt>
                <c:pt idx="91869">
                  <c:v>-0.179172</c:v>
                </c:pt>
                <c:pt idx="91870">
                  <c:v>-0.178012</c:v>
                </c:pt>
                <c:pt idx="91871">
                  <c:v>-0.17685400000000001</c:v>
                </c:pt>
                <c:pt idx="91872">
                  <c:v>-0.175706</c:v>
                </c:pt>
                <c:pt idx="91873">
                  <c:v>-0.17457</c:v>
                </c:pt>
                <c:pt idx="91874">
                  <c:v>-0.17344799999999999</c:v>
                </c:pt>
                <c:pt idx="91875">
                  <c:v>-0.172344</c:v>
                </c:pt>
                <c:pt idx="91876">
                  <c:v>-0.17126</c:v>
                </c:pt>
                <c:pt idx="91877">
                  <c:v>-0.17020199999999999</c:v>
                </c:pt>
                <c:pt idx="91878">
                  <c:v>-0.16917699999999999</c:v>
                </c:pt>
                <c:pt idx="91879">
                  <c:v>-0.16819000000000001</c:v>
                </c:pt>
                <c:pt idx="91880">
                  <c:v>-0.167242</c:v>
                </c:pt>
                <c:pt idx="91881">
                  <c:v>-0.166329</c:v>
                </c:pt>
                <c:pt idx="91882">
                  <c:v>-0.16544500000000001</c:v>
                </c:pt>
                <c:pt idx="91883">
                  <c:v>-0.16458900000000001</c:v>
                </c:pt>
                <c:pt idx="91884">
                  <c:v>-0.16376199999999999</c:v>
                </c:pt>
                <c:pt idx="91885">
                  <c:v>-0.162967</c:v>
                </c:pt>
                <c:pt idx="91886">
                  <c:v>-0.16220399999999999</c:v>
                </c:pt>
                <c:pt idx="91887">
                  <c:v>-0.16147</c:v>
                </c:pt>
                <c:pt idx="91888">
                  <c:v>-0.16075999999999999</c:v>
                </c:pt>
                <c:pt idx="91889">
                  <c:v>-0.16006999999999999</c:v>
                </c:pt>
                <c:pt idx="91890">
                  <c:v>-0.15939999999999999</c:v>
                </c:pt>
                <c:pt idx="91891">
                  <c:v>-0.158743</c:v>
                </c:pt>
                <c:pt idx="91892">
                  <c:v>-0.15809400000000001</c:v>
                </c:pt>
                <c:pt idx="91893">
                  <c:v>-0.15745300000000001</c:v>
                </c:pt>
                <c:pt idx="91894">
                  <c:v>-0.15681800000000001</c:v>
                </c:pt>
                <c:pt idx="91895">
                  <c:v>-0.15619</c:v>
                </c:pt>
                <c:pt idx="91896">
                  <c:v>-0.15556700000000001</c:v>
                </c:pt>
                <c:pt idx="91897">
                  <c:v>-0.154949</c:v>
                </c:pt>
                <c:pt idx="91898">
                  <c:v>-0.15434</c:v>
                </c:pt>
                <c:pt idx="91899">
                  <c:v>-0.15373899999999999</c:v>
                </c:pt>
                <c:pt idx="91900">
                  <c:v>-0.15314700000000001</c:v>
                </c:pt>
                <c:pt idx="91901">
                  <c:v>-0.152561</c:v>
                </c:pt>
                <c:pt idx="91902">
                  <c:v>-0.15198200000000001</c:v>
                </c:pt>
                <c:pt idx="91903">
                  <c:v>-0.15141299999999999</c:v>
                </c:pt>
                <c:pt idx="91904">
                  <c:v>-0.15085699999999999</c:v>
                </c:pt>
                <c:pt idx="91905">
                  <c:v>-0.15031600000000001</c:v>
                </c:pt>
                <c:pt idx="91906">
                  <c:v>-0.14978900000000001</c:v>
                </c:pt>
                <c:pt idx="91907">
                  <c:v>-0.14927799999999999</c:v>
                </c:pt>
                <c:pt idx="91908">
                  <c:v>-0.148783</c:v>
                </c:pt>
                <c:pt idx="91909">
                  <c:v>-0.14830099999999999</c:v>
                </c:pt>
                <c:pt idx="91910">
                  <c:v>-0.14783099999999999</c:v>
                </c:pt>
                <c:pt idx="91911">
                  <c:v>-0.14737500000000001</c:v>
                </c:pt>
                <c:pt idx="91912">
                  <c:v>-0.14693999999999999</c:v>
                </c:pt>
                <c:pt idx="91913">
                  <c:v>-0.14652999999999999</c:v>
                </c:pt>
                <c:pt idx="91914">
                  <c:v>-0.146147</c:v>
                </c:pt>
                <c:pt idx="91915">
                  <c:v>-0.145789</c:v>
                </c:pt>
                <c:pt idx="91916">
                  <c:v>-0.145456</c:v>
                </c:pt>
                <c:pt idx="91917">
                  <c:v>-0.145145</c:v>
                </c:pt>
                <c:pt idx="91918">
                  <c:v>-0.14485200000000001</c:v>
                </c:pt>
                <c:pt idx="91919">
                  <c:v>-0.14457200000000001</c:v>
                </c:pt>
                <c:pt idx="91920">
                  <c:v>-0.14430499999999999</c:v>
                </c:pt>
                <c:pt idx="91921">
                  <c:v>-0.14405000000000001</c:v>
                </c:pt>
                <c:pt idx="91922">
                  <c:v>-0.143812</c:v>
                </c:pt>
                <c:pt idx="91923">
                  <c:v>-0.143593</c:v>
                </c:pt>
                <c:pt idx="91924">
                  <c:v>-0.14339199999999999</c:v>
                </c:pt>
                <c:pt idx="91925">
                  <c:v>-0.143204</c:v>
                </c:pt>
                <c:pt idx="91926">
                  <c:v>-0.14302300000000001</c:v>
                </c:pt>
                <c:pt idx="91927">
                  <c:v>-0.14285100000000001</c:v>
                </c:pt>
                <c:pt idx="91928">
                  <c:v>-0.14269200000000001</c:v>
                </c:pt>
                <c:pt idx="91929">
                  <c:v>-0.14255200000000001</c:v>
                </c:pt>
                <c:pt idx="91930">
                  <c:v>-0.14243400000000001</c:v>
                </c:pt>
                <c:pt idx="91931">
                  <c:v>-0.142343</c:v>
                </c:pt>
                <c:pt idx="91932">
                  <c:v>-0.142286</c:v>
                </c:pt>
                <c:pt idx="91933">
                  <c:v>-0.142259</c:v>
                </c:pt>
                <c:pt idx="91934">
                  <c:v>-0.14225199999999999</c:v>
                </c:pt>
                <c:pt idx="91935">
                  <c:v>-0.14226</c:v>
                </c:pt>
                <c:pt idx="91936">
                  <c:v>-0.142289</c:v>
                </c:pt>
                <c:pt idx="91937">
                  <c:v>-0.142347</c:v>
                </c:pt>
                <c:pt idx="91938">
                  <c:v>-0.14243700000000001</c:v>
                </c:pt>
                <c:pt idx="91939">
                  <c:v>-0.14255300000000001</c:v>
                </c:pt>
                <c:pt idx="91940">
                  <c:v>-0.14269000000000001</c:v>
                </c:pt>
                <c:pt idx="91941">
                  <c:v>-0.142848</c:v>
                </c:pt>
                <c:pt idx="91942">
                  <c:v>-0.14302799999999999</c:v>
                </c:pt>
                <c:pt idx="91943">
                  <c:v>-0.14322399999999999</c:v>
                </c:pt>
                <c:pt idx="91944">
                  <c:v>-0.143431</c:v>
                </c:pt>
                <c:pt idx="91945">
                  <c:v>-0.143649</c:v>
                </c:pt>
                <c:pt idx="91946">
                  <c:v>-0.14387800000000001</c:v>
                </c:pt>
                <c:pt idx="91947">
                  <c:v>-0.144121</c:v>
                </c:pt>
                <c:pt idx="91948">
                  <c:v>-0.14438100000000001</c:v>
                </c:pt>
                <c:pt idx="91949">
                  <c:v>-0.14465800000000001</c:v>
                </c:pt>
                <c:pt idx="91950">
                  <c:v>-0.144955</c:v>
                </c:pt>
                <c:pt idx="91951">
                  <c:v>-0.14527000000000001</c:v>
                </c:pt>
                <c:pt idx="91952">
                  <c:v>-0.14560100000000001</c:v>
                </c:pt>
                <c:pt idx="91953">
                  <c:v>-0.14594299999999999</c:v>
                </c:pt>
                <c:pt idx="91954">
                  <c:v>-0.14629</c:v>
                </c:pt>
                <c:pt idx="91955">
                  <c:v>-0.14664099999999999</c:v>
                </c:pt>
                <c:pt idx="91956">
                  <c:v>-0.14699300000000001</c:v>
                </c:pt>
                <c:pt idx="91957">
                  <c:v>-0.14734700000000001</c:v>
                </c:pt>
                <c:pt idx="91958">
                  <c:v>-0.147705</c:v>
                </c:pt>
                <c:pt idx="91959">
                  <c:v>-0.14807000000000001</c:v>
                </c:pt>
                <c:pt idx="91960">
                  <c:v>-0.14844299999999999</c:v>
                </c:pt>
                <c:pt idx="91961">
                  <c:v>-0.14882600000000001</c:v>
                </c:pt>
                <c:pt idx="91962">
                  <c:v>-0.14922199999999999</c:v>
                </c:pt>
                <c:pt idx="91963">
                  <c:v>-0.14963199999999999</c:v>
                </c:pt>
                <c:pt idx="91964">
                  <c:v>-0.15005499999999999</c:v>
                </c:pt>
                <c:pt idx="91965">
                  <c:v>-0.15048500000000001</c:v>
                </c:pt>
                <c:pt idx="91966">
                  <c:v>-0.15092</c:v>
                </c:pt>
                <c:pt idx="91967">
                  <c:v>-0.151361</c:v>
                </c:pt>
                <c:pt idx="91968">
                  <c:v>-0.151805</c:v>
                </c:pt>
                <c:pt idx="91969">
                  <c:v>-0.152249</c:v>
                </c:pt>
                <c:pt idx="91970">
                  <c:v>-0.15268599999999999</c:v>
                </c:pt>
                <c:pt idx="91971">
                  <c:v>-0.153112</c:v>
                </c:pt>
                <c:pt idx="91972">
                  <c:v>-0.15352199999999999</c:v>
                </c:pt>
                <c:pt idx="91973">
                  <c:v>-0.153915</c:v>
                </c:pt>
                <c:pt idx="91974">
                  <c:v>-0.15429200000000001</c:v>
                </c:pt>
                <c:pt idx="91975">
                  <c:v>-0.15465400000000001</c:v>
                </c:pt>
                <c:pt idx="91976">
                  <c:v>-0.154999</c:v>
                </c:pt>
                <c:pt idx="91977">
                  <c:v>-0.15532299999999999</c:v>
                </c:pt>
                <c:pt idx="91978">
                  <c:v>-0.15562500000000001</c:v>
                </c:pt>
                <c:pt idx="91979">
                  <c:v>-0.15590899999999999</c:v>
                </c:pt>
                <c:pt idx="91980">
                  <c:v>-0.15617900000000001</c:v>
                </c:pt>
                <c:pt idx="91981">
                  <c:v>-0.15643599999999999</c:v>
                </c:pt>
                <c:pt idx="91982">
                  <c:v>-0.15667900000000001</c:v>
                </c:pt>
                <c:pt idx="91983">
                  <c:v>-0.15690399999999999</c:v>
                </c:pt>
                <c:pt idx="91984">
                  <c:v>-0.157111</c:v>
                </c:pt>
                <c:pt idx="91985">
                  <c:v>-0.157305</c:v>
                </c:pt>
                <c:pt idx="91986">
                  <c:v>-0.15748500000000001</c:v>
                </c:pt>
                <c:pt idx="91987">
                  <c:v>-0.15764400000000001</c:v>
                </c:pt>
                <c:pt idx="91988">
                  <c:v>-0.15778200000000001</c:v>
                </c:pt>
                <c:pt idx="91989">
                  <c:v>-0.15790199999999999</c:v>
                </c:pt>
                <c:pt idx="91990">
                  <c:v>-0.15800600000000001</c:v>
                </c:pt>
                <c:pt idx="91991">
                  <c:v>-0.15809300000000001</c:v>
                </c:pt>
                <c:pt idx="91992">
                  <c:v>-0.158161</c:v>
                </c:pt>
                <c:pt idx="91993">
                  <c:v>-0.15820899999999999</c:v>
                </c:pt>
                <c:pt idx="91994">
                  <c:v>-0.15823699999999999</c:v>
                </c:pt>
                <c:pt idx="91995">
                  <c:v>-0.158251</c:v>
                </c:pt>
                <c:pt idx="91996">
                  <c:v>-0.15823499999999999</c:v>
                </c:pt>
                <c:pt idx="91997">
                  <c:v>-0.15812799999999999</c:v>
                </c:pt>
                <c:pt idx="91998">
                  <c:v>-0.15792999999999999</c:v>
                </c:pt>
                <c:pt idx="91999">
                  <c:v>-0.15771199999999999</c:v>
                </c:pt>
                <c:pt idx="92000">
                  <c:v>-0.15747800000000001</c:v>
                </c:pt>
                <c:pt idx="92001">
                  <c:v>-0.157195</c:v>
                </c:pt>
                <c:pt idx="92002">
                  <c:v>-0.15686700000000001</c:v>
                </c:pt>
                <c:pt idx="92003">
                  <c:v>-0.15650900000000001</c:v>
                </c:pt>
                <c:pt idx="92004">
                  <c:v>-0.15612000000000001</c:v>
                </c:pt>
                <c:pt idx="92005">
                  <c:v>-0.155697</c:v>
                </c:pt>
                <c:pt idx="92006">
                  <c:v>-0.15523300000000001</c:v>
                </c:pt>
                <c:pt idx="92007">
                  <c:v>-0.154724</c:v>
                </c:pt>
                <c:pt idx="92008">
                  <c:v>-0.154172</c:v>
                </c:pt>
                <c:pt idx="92009">
                  <c:v>-0.15357699999999999</c:v>
                </c:pt>
                <c:pt idx="92010">
                  <c:v>-0.152944</c:v>
                </c:pt>
                <c:pt idx="92011">
                  <c:v>-0.15227199999999999</c:v>
                </c:pt>
                <c:pt idx="92012">
                  <c:v>-0.151564</c:v>
                </c:pt>
                <c:pt idx="92013">
                  <c:v>-0.15082300000000001</c:v>
                </c:pt>
                <c:pt idx="92014">
                  <c:v>-0.15005199999999999</c:v>
                </c:pt>
                <c:pt idx="92015">
                  <c:v>-0.149256</c:v>
                </c:pt>
                <c:pt idx="92016">
                  <c:v>-0.14843700000000001</c:v>
                </c:pt>
                <c:pt idx="92017">
                  <c:v>-0.147595</c:v>
                </c:pt>
                <c:pt idx="92018">
                  <c:v>-0.14673</c:v>
                </c:pt>
                <c:pt idx="92019">
                  <c:v>-0.14583699999999999</c:v>
                </c:pt>
                <c:pt idx="92020">
                  <c:v>-0.14491699999999999</c:v>
                </c:pt>
                <c:pt idx="92021">
                  <c:v>-0.14396900000000001</c:v>
                </c:pt>
                <c:pt idx="92022">
                  <c:v>-0.14299100000000001</c:v>
                </c:pt>
                <c:pt idx="92023">
                  <c:v>-0.141982</c:v>
                </c:pt>
                <c:pt idx="92024">
                  <c:v>-0.14094000000000001</c:v>
                </c:pt>
                <c:pt idx="92025">
                  <c:v>-0.13986499999999999</c:v>
                </c:pt>
                <c:pt idx="92026">
                  <c:v>-0.13875399999999999</c:v>
                </c:pt>
                <c:pt idx="92027">
                  <c:v>-0.13760500000000001</c:v>
                </c:pt>
                <c:pt idx="92028">
                  <c:v>-0.13641700000000001</c:v>
                </c:pt>
                <c:pt idx="92029">
                  <c:v>-0.13519200000000001</c:v>
                </c:pt>
                <c:pt idx="92030">
                  <c:v>-0.13392899999999999</c:v>
                </c:pt>
                <c:pt idx="92031">
                  <c:v>-0.132628</c:v>
                </c:pt>
                <c:pt idx="92032">
                  <c:v>-0.13129199999999999</c:v>
                </c:pt>
                <c:pt idx="92033">
                  <c:v>-0.12992200000000001</c:v>
                </c:pt>
                <c:pt idx="92034">
                  <c:v>-0.128523</c:v>
                </c:pt>
                <c:pt idx="92035">
                  <c:v>-0.12709500000000001</c:v>
                </c:pt>
                <c:pt idx="92036">
                  <c:v>-0.125638</c:v>
                </c:pt>
                <c:pt idx="92037">
                  <c:v>-0.124153</c:v>
                </c:pt>
                <c:pt idx="92038">
                  <c:v>-0.122642</c:v>
                </c:pt>
                <c:pt idx="92039">
                  <c:v>-0.12110600000000001</c:v>
                </c:pt>
                <c:pt idx="92040">
                  <c:v>-0.119544</c:v>
                </c:pt>
                <c:pt idx="92041">
                  <c:v>-0.11795600000000001</c:v>
                </c:pt>
                <c:pt idx="92042">
                  <c:v>-0.116342</c:v>
                </c:pt>
                <c:pt idx="92043">
                  <c:v>-0.114701</c:v>
                </c:pt>
                <c:pt idx="92044">
                  <c:v>-0.11303199999999999</c:v>
                </c:pt>
                <c:pt idx="92045">
                  <c:v>-0.111335</c:v>
                </c:pt>
                <c:pt idx="92046">
                  <c:v>-0.109606</c:v>
                </c:pt>
                <c:pt idx="92047">
                  <c:v>-0.107845</c:v>
                </c:pt>
                <c:pt idx="92048">
                  <c:v>-0.10605299999999999</c:v>
                </c:pt>
                <c:pt idx="92049">
                  <c:v>-0.10423200000000001</c:v>
                </c:pt>
                <c:pt idx="92050">
                  <c:v>-0.10238800000000001</c:v>
                </c:pt>
                <c:pt idx="92051">
                  <c:v>-0.100524</c:v>
                </c:pt>
                <c:pt idx="92052">
                  <c:v>-9.8643099999999997E-2</c:v>
                </c:pt>
                <c:pt idx="92053">
                  <c:v>-9.6745600000000001E-2</c:v>
                </c:pt>
                <c:pt idx="92054">
                  <c:v>-9.4833399999999998E-2</c:v>
                </c:pt>
                <c:pt idx="92055">
                  <c:v>-9.2907799999999999E-2</c:v>
                </c:pt>
                <c:pt idx="92056">
                  <c:v>-9.0967999999999993E-2</c:v>
                </c:pt>
                <c:pt idx="92057">
                  <c:v>-8.9012800000000003E-2</c:v>
                </c:pt>
                <c:pt idx="92058">
                  <c:v>-8.7042900000000006E-2</c:v>
                </c:pt>
                <c:pt idx="92059">
                  <c:v>-8.5060800000000006E-2</c:v>
                </c:pt>
                <c:pt idx="92060">
                  <c:v>-8.3069500000000004E-2</c:v>
                </c:pt>
                <c:pt idx="92061">
                  <c:v>-8.1072000000000005E-2</c:v>
                </c:pt>
                <c:pt idx="92062">
                  <c:v>-7.9070100000000004E-2</c:v>
                </c:pt>
                <c:pt idx="92063">
                  <c:v>-7.70618E-2</c:v>
                </c:pt>
                <c:pt idx="92064">
                  <c:v>-7.5042899999999996E-2</c:v>
                </c:pt>
                <c:pt idx="92065">
                  <c:v>-7.3012900000000006E-2</c:v>
                </c:pt>
                <c:pt idx="92066">
                  <c:v>-7.0973999999999995E-2</c:v>
                </c:pt>
                <c:pt idx="92067">
                  <c:v>-6.8928199999999995E-2</c:v>
                </c:pt>
                <c:pt idx="92068">
                  <c:v>-6.6878000000000007E-2</c:v>
                </c:pt>
                <c:pt idx="92069">
                  <c:v>-6.4827899999999994E-2</c:v>
                </c:pt>
                <c:pt idx="92070">
                  <c:v>-6.2780100000000005E-2</c:v>
                </c:pt>
                <c:pt idx="92071">
                  <c:v>-6.0729999999999999E-2</c:v>
                </c:pt>
                <c:pt idx="92072">
                  <c:v>-5.8673799999999998E-2</c:v>
                </c:pt>
                <c:pt idx="92073">
                  <c:v>-5.6615699999999998E-2</c:v>
                </c:pt>
                <c:pt idx="92074">
                  <c:v>-5.4563599999999997E-2</c:v>
                </c:pt>
                <c:pt idx="92075">
                  <c:v>-5.2523899999999998E-2</c:v>
                </c:pt>
                <c:pt idx="92076">
                  <c:v>-5.05006E-2</c:v>
                </c:pt>
                <c:pt idx="92077">
                  <c:v>-4.8493700000000001E-2</c:v>
                </c:pt>
                <c:pt idx="92078">
                  <c:v>-4.6499499999999999E-2</c:v>
                </c:pt>
                <c:pt idx="92079">
                  <c:v>-4.4515600000000002E-2</c:v>
                </c:pt>
                <c:pt idx="92080">
                  <c:v>-4.2542400000000001E-2</c:v>
                </c:pt>
                <c:pt idx="92081">
                  <c:v>-4.0581699999999998E-2</c:v>
                </c:pt>
                <c:pt idx="92082">
                  <c:v>-3.8636299999999998E-2</c:v>
                </c:pt>
                <c:pt idx="92083">
                  <c:v>-3.6709400000000003E-2</c:v>
                </c:pt>
                <c:pt idx="92084">
                  <c:v>-3.4805500000000003E-2</c:v>
                </c:pt>
                <c:pt idx="92085">
                  <c:v>-3.2929399999999998E-2</c:v>
                </c:pt>
                <c:pt idx="92086">
                  <c:v>-3.10829E-2</c:v>
                </c:pt>
                <c:pt idx="92087">
                  <c:v>-2.9264800000000001E-2</c:v>
                </c:pt>
                <c:pt idx="92088">
                  <c:v>-2.7474999999999999E-2</c:v>
                </c:pt>
                <c:pt idx="92089">
                  <c:v>-2.5715700000000001E-2</c:v>
                </c:pt>
                <c:pt idx="92090">
                  <c:v>-2.3987000000000001E-2</c:v>
                </c:pt>
                <c:pt idx="92091">
                  <c:v>-2.2286E-2</c:v>
                </c:pt>
                <c:pt idx="92092">
                  <c:v>-2.0612499999999999E-2</c:v>
                </c:pt>
                <c:pt idx="92093">
                  <c:v>-1.8967899999999999E-2</c:v>
                </c:pt>
                <c:pt idx="92094">
                  <c:v>-1.7355099999999998E-2</c:v>
                </c:pt>
                <c:pt idx="92095">
                  <c:v>-1.57769E-2</c:v>
                </c:pt>
                <c:pt idx="92096">
                  <c:v>-1.4235299999999999E-2</c:v>
                </c:pt>
                <c:pt idx="92097">
                  <c:v>-1.27306E-2</c:v>
                </c:pt>
                <c:pt idx="92098">
                  <c:v>-1.12642E-2</c:v>
                </c:pt>
                <c:pt idx="92099" formatCode="0.00E+00">
                  <c:v>-9.8380700000000008E-3</c:v>
                </c:pt>
                <c:pt idx="92100" formatCode="0.00E+00">
                  <c:v>-8.4527300000000003E-3</c:v>
                </c:pt>
                <c:pt idx="92101" formatCode="0.00E+00">
                  <c:v>-7.1066899999999997E-3</c:v>
                </c:pt>
                <c:pt idx="92102" formatCode="0.00E+00">
                  <c:v>-5.7992699999999996E-3</c:v>
                </c:pt>
                <c:pt idx="92103" formatCode="0.00E+00">
                  <c:v>-4.5318800000000003E-3</c:v>
                </c:pt>
                <c:pt idx="92104" formatCode="0.00E+00">
                  <c:v>-3.30715E-3</c:v>
                </c:pt>
                <c:pt idx="92105" formatCode="0.00E+00">
                  <c:v>-2.1270400000000002E-3</c:v>
                </c:pt>
                <c:pt idx="92106" formatCode="0.00E+00">
                  <c:v>-9.9179900000000002E-4</c:v>
                </c:pt>
                <c:pt idx="92107" formatCode="0.00E+00">
                  <c:v>9.9463000000000006E-5</c:v>
                </c:pt>
                <c:pt idx="92108" formatCode="0.00E+00">
                  <c:v>1.14795E-3</c:v>
                </c:pt>
                <c:pt idx="92109" formatCode="0.00E+00">
                  <c:v>2.15365E-3</c:v>
                </c:pt>
                <c:pt idx="92110" formatCode="0.00E+00">
                  <c:v>3.1152100000000002E-3</c:v>
                </c:pt>
                <c:pt idx="92111" formatCode="0.00E+00">
                  <c:v>4.0321899999999997E-3</c:v>
                </c:pt>
                <c:pt idx="92112" formatCode="0.00E+00">
                  <c:v>4.9054700000000003E-3</c:v>
                </c:pt>
                <c:pt idx="92113" formatCode="0.00E+00">
                  <c:v>5.73552E-3</c:v>
                </c:pt>
                <c:pt idx="92114" formatCode="0.00E+00">
                  <c:v>6.5220900000000004E-3</c:v>
                </c:pt>
                <c:pt idx="92115" formatCode="0.00E+00">
                  <c:v>7.2651299999999999E-3</c:v>
                </c:pt>
                <c:pt idx="92116" formatCode="0.00E+00">
                  <c:v>7.9653099999999998E-3</c:v>
                </c:pt>
                <c:pt idx="92117" formatCode="0.00E+00">
                  <c:v>8.6234399999999996E-3</c:v>
                </c:pt>
                <c:pt idx="92118" formatCode="0.00E+00">
                  <c:v>9.2399200000000004E-3</c:v>
                </c:pt>
                <c:pt idx="92119" formatCode="0.00E+00">
                  <c:v>9.8151899999999997E-3</c:v>
                </c:pt>
                <c:pt idx="92120">
                  <c:v>1.03503E-2</c:v>
                </c:pt>
                <c:pt idx="92121">
                  <c:v>1.0846400000000001E-2</c:v>
                </c:pt>
                <c:pt idx="92122">
                  <c:v>1.13031E-2</c:v>
                </c:pt>
                <c:pt idx="92123">
                  <c:v>1.17194E-2</c:v>
                </c:pt>
                <c:pt idx="92124">
                  <c:v>1.2094199999999999E-2</c:v>
                </c:pt>
                <c:pt idx="92125">
                  <c:v>1.24273E-2</c:v>
                </c:pt>
                <c:pt idx="92126">
                  <c:v>1.27186E-2</c:v>
                </c:pt>
                <c:pt idx="92127">
                  <c:v>1.29681E-2</c:v>
                </c:pt>
                <c:pt idx="92128">
                  <c:v>1.3175900000000001E-2</c:v>
                </c:pt>
                <c:pt idx="92129">
                  <c:v>1.3341499999999999E-2</c:v>
                </c:pt>
                <c:pt idx="92130">
                  <c:v>1.34655E-2</c:v>
                </c:pt>
                <c:pt idx="92131">
                  <c:v>1.35496E-2</c:v>
                </c:pt>
                <c:pt idx="92132">
                  <c:v>1.3595299999999999E-2</c:v>
                </c:pt>
                <c:pt idx="92133">
                  <c:v>1.3603499999999999E-2</c:v>
                </c:pt>
                <c:pt idx="92134">
                  <c:v>1.3574599999999999E-2</c:v>
                </c:pt>
                <c:pt idx="92135">
                  <c:v>1.35088E-2</c:v>
                </c:pt>
                <c:pt idx="92136">
                  <c:v>1.34065E-2</c:v>
                </c:pt>
                <c:pt idx="92137">
                  <c:v>1.32677E-2</c:v>
                </c:pt>
                <c:pt idx="92138">
                  <c:v>1.3092400000000001E-2</c:v>
                </c:pt>
                <c:pt idx="92139">
                  <c:v>1.2881399999999999E-2</c:v>
                </c:pt>
                <c:pt idx="92140">
                  <c:v>1.2635199999999999E-2</c:v>
                </c:pt>
                <c:pt idx="92141">
                  <c:v>1.23544E-2</c:v>
                </c:pt>
                <c:pt idx="92142">
                  <c:v>1.20409E-2</c:v>
                </c:pt>
                <c:pt idx="92143">
                  <c:v>1.16975E-2</c:v>
                </c:pt>
                <c:pt idx="92144">
                  <c:v>1.13264E-2</c:v>
                </c:pt>
                <c:pt idx="92145">
                  <c:v>1.0929299999999999E-2</c:v>
                </c:pt>
                <c:pt idx="92146">
                  <c:v>1.0508999999999999E-2</c:v>
                </c:pt>
                <c:pt idx="92147">
                  <c:v>1.00669E-2</c:v>
                </c:pt>
                <c:pt idx="92148" formatCode="0.00E+00">
                  <c:v>9.6029900000000005E-3</c:v>
                </c:pt>
                <c:pt idx="92149" formatCode="0.00E+00">
                  <c:v>9.1174700000000008E-3</c:v>
                </c:pt>
                <c:pt idx="92150" formatCode="0.00E+00">
                  <c:v>8.6116200000000004E-3</c:v>
                </c:pt>
                <c:pt idx="92151" formatCode="0.00E+00">
                  <c:v>8.0852200000000006E-3</c:v>
                </c:pt>
                <c:pt idx="92152" formatCode="0.00E+00">
                  <c:v>7.5376599999999998E-3</c:v>
                </c:pt>
                <c:pt idx="92153" formatCode="0.00E+00">
                  <c:v>6.9700400000000003E-3</c:v>
                </c:pt>
                <c:pt idx="92154" formatCode="0.00E+00">
                  <c:v>6.3840700000000004E-3</c:v>
                </c:pt>
                <c:pt idx="92155" formatCode="0.00E+00">
                  <c:v>5.7808900000000003E-3</c:v>
                </c:pt>
                <c:pt idx="92156" formatCode="0.00E+00">
                  <c:v>5.1613300000000004E-3</c:v>
                </c:pt>
                <c:pt idx="92157" formatCode="0.00E+00">
                  <c:v>4.52638E-3</c:v>
                </c:pt>
                <c:pt idx="92158" formatCode="0.00E+00">
                  <c:v>3.87785E-3</c:v>
                </c:pt>
                <c:pt idx="92159" formatCode="0.00E+00">
                  <c:v>3.2178799999999998E-3</c:v>
                </c:pt>
                <c:pt idx="92160" formatCode="0.00E+00">
                  <c:v>2.5482999999999999E-3</c:v>
                </c:pt>
                <c:pt idx="92161" formatCode="0.00E+00">
                  <c:v>1.8705600000000001E-3</c:v>
                </c:pt>
                <c:pt idx="92162" formatCode="0.00E+00">
                  <c:v>1.18567E-3</c:v>
                </c:pt>
                <c:pt idx="92163" formatCode="0.00E+00">
                  <c:v>4.95324E-4</c:v>
                </c:pt>
                <c:pt idx="92164" formatCode="0.00E+00">
                  <c:v>-1.9832699999999999E-4</c:v>
                </c:pt>
                <c:pt idx="92165" formatCode="0.00E+00">
                  <c:v>-8.9444299999999997E-4</c:v>
                </c:pt>
                <c:pt idx="92166" formatCode="0.00E+00">
                  <c:v>-1.5927199999999999E-3</c:v>
                </c:pt>
                <c:pt idx="92167" formatCode="0.00E+00">
                  <c:v>-2.2916500000000001E-3</c:v>
                </c:pt>
                <c:pt idx="92168" formatCode="0.00E+00">
                  <c:v>-2.98869E-3</c:v>
                </c:pt>
                <c:pt idx="92169" formatCode="0.00E+00">
                  <c:v>-3.6810100000000002E-3</c:v>
                </c:pt>
                <c:pt idx="92170" formatCode="0.00E+00">
                  <c:v>-4.3664799999999998E-3</c:v>
                </c:pt>
                <c:pt idx="92171" formatCode="0.00E+00">
                  <c:v>-5.0443299999999996E-3</c:v>
                </c:pt>
                <c:pt idx="92172" formatCode="0.00E+00">
                  <c:v>-5.7144199999999996E-3</c:v>
                </c:pt>
                <c:pt idx="92173" formatCode="0.00E+00">
                  <c:v>-6.3761800000000004E-3</c:v>
                </c:pt>
                <c:pt idx="92174" formatCode="0.00E+00">
                  <c:v>-7.0287700000000002E-3</c:v>
                </c:pt>
                <c:pt idx="92175" formatCode="0.00E+00">
                  <c:v>-7.6719700000000002E-3</c:v>
                </c:pt>
                <c:pt idx="92176" formatCode="0.00E+00">
                  <c:v>-8.3057700000000005E-3</c:v>
                </c:pt>
                <c:pt idx="92177" formatCode="0.00E+00">
                  <c:v>-8.9295799999999995E-3</c:v>
                </c:pt>
                <c:pt idx="92178" formatCode="0.00E+00">
                  <c:v>-9.5423699999999997E-3</c:v>
                </c:pt>
                <c:pt idx="92179">
                  <c:v>-1.0142999999999999E-2</c:v>
                </c:pt>
                <c:pt idx="92180">
                  <c:v>-1.0729300000000001E-2</c:v>
                </c:pt>
                <c:pt idx="92181">
                  <c:v>-1.1298000000000001E-2</c:v>
                </c:pt>
                <c:pt idx="92182">
                  <c:v>-1.18464E-2</c:v>
                </c:pt>
                <c:pt idx="92183">
                  <c:v>-1.23731E-2</c:v>
                </c:pt>
                <c:pt idx="92184">
                  <c:v>-1.28769E-2</c:v>
                </c:pt>
                <c:pt idx="92185">
                  <c:v>-1.33568E-2</c:v>
                </c:pt>
                <c:pt idx="92186">
                  <c:v>-1.38125E-2</c:v>
                </c:pt>
                <c:pt idx="92187">
                  <c:v>-1.42436E-2</c:v>
                </c:pt>
                <c:pt idx="92188">
                  <c:v>-1.46494E-2</c:v>
                </c:pt>
                <c:pt idx="92189">
                  <c:v>-1.50283E-2</c:v>
                </c:pt>
                <c:pt idx="92190">
                  <c:v>-1.53791E-2</c:v>
                </c:pt>
                <c:pt idx="92191">
                  <c:v>-1.5701400000000001E-2</c:v>
                </c:pt>
                <c:pt idx="92192">
                  <c:v>-1.5996300000000001E-2</c:v>
                </c:pt>
                <c:pt idx="92193">
                  <c:v>-1.6265000000000002E-2</c:v>
                </c:pt>
                <c:pt idx="92194">
                  <c:v>-1.65071E-2</c:v>
                </c:pt>
                <c:pt idx="92195">
                  <c:v>-1.6721900000000001E-2</c:v>
                </c:pt>
                <c:pt idx="92196">
                  <c:v>-1.6909E-2</c:v>
                </c:pt>
                <c:pt idx="92197">
                  <c:v>-1.70674E-2</c:v>
                </c:pt>
                <c:pt idx="92198">
                  <c:v>-1.7194299999999999E-2</c:v>
                </c:pt>
                <c:pt idx="92199">
                  <c:v>-1.7287199999999999E-2</c:v>
                </c:pt>
                <c:pt idx="92200">
                  <c:v>-1.7346199999999999E-2</c:v>
                </c:pt>
                <c:pt idx="92201">
                  <c:v>-1.73724E-2</c:v>
                </c:pt>
                <c:pt idx="92202">
                  <c:v>-1.7365599999999998E-2</c:v>
                </c:pt>
                <c:pt idx="92203">
                  <c:v>-1.7324099999999999E-2</c:v>
                </c:pt>
                <c:pt idx="92204">
                  <c:v>-1.7245900000000002E-2</c:v>
                </c:pt>
                <c:pt idx="92205">
                  <c:v>-1.7129999999999999E-2</c:v>
                </c:pt>
                <c:pt idx="92206">
                  <c:v>-1.6976499999999999E-2</c:v>
                </c:pt>
                <c:pt idx="92207">
                  <c:v>-1.6785399999999999E-2</c:v>
                </c:pt>
                <c:pt idx="92208">
                  <c:v>-1.6555799999999999E-2</c:v>
                </c:pt>
                <c:pt idx="92209">
                  <c:v>-1.6287599999999999E-2</c:v>
                </c:pt>
                <c:pt idx="92210">
                  <c:v>-1.5982300000000001E-2</c:v>
                </c:pt>
                <c:pt idx="92211">
                  <c:v>-1.5641100000000002E-2</c:v>
                </c:pt>
                <c:pt idx="92212">
                  <c:v>-1.5263799999999999E-2</c:v>
                </c:pt>
                <c:pt idx="92213">
                  <c:v>-1.48503E-2</c:v>
                </c:pt>
                <c:pt idx="92214">
                  <c:v>-1.44014E-2</c:v>
                </c:pt>
                <c:pt idx="92215">
                  <c:v>-1.39174E-2</c:v>
                </c:pt>
                <c:pt idx="92216">
                  <c:v>-1.3398500000000001E-2</c:v>
                </c:pt>
                <c:pt idx="92217">
                  <c:v>-1.28445E-2</c:v>
                </c:pt>
                <c:pt idx="92218">
                  <c:v>-1.22545E-2</c:v>
                </c:pt>
                <c:pt idx="92219">
                  <c:v>-1.16268E-2</c:v>
                </c:pt>
                <c:pt idx="92220">
                  <c:v>-1.0960900000000001E-2</c:v>
                </c:pt>
                <c:pt idx="92221">
                  <c:v>-1.0257499999999999E-2</c:v>
                </c:pt>
                <c:pt idx="92222" formatCode="0.00E+00">
                  <c:v>-9.5169499999999997E-3</c:v>
                </c:pt>
                <c:pt idx="92223" formatCode="0.00E+00">
                  <c:v>-8.7395700000000003E-3</c:v>
                </c:pt>
                <c:pt idx="92224" formatCode="0.00E+00">
                  <c:v>-7.9262199999999994E-3</c:v>
                </c:pt>
                <c:pt idx="92225" formatCode="0.00E+00">
                  <c:v>-7.0781100000000003E-3</c:v>
                </c:pt>
                <c:pt idx="92226" formatCode="0.00E+00">
                  <c:v>-6.19602E-3</c:v>
                </c:pt>
                <c:pt idx="92227" formatCode="0.00E+00">
                  <c:v>-5.2806199999999998E-3</c:v>
                </c:pt>
                <c:pt idx="92228" formatCode="0.00E+00">
                  <c:v>-4.33287E-3</c:v>
                </c:pt>
                <c:pt idx="92229" formatCode="0.00E+00">
                  <c:v>-3.3536600000000001E-3</c:v>
                </c:pt>
                <c:pt idx="92230" formatCode="0.00E+00">
                  <c:v>-2.3438000000000001E-3</c:v>
                </c:pt>
                <c:pt idx="92231" formatCode="0.00E+00">
                  <c:v>-1.3043E-3</c:v>
                </c:pt>
                <c:pt idx="92232" formatCode="0.00E+00">
                  <c:v>-2.3553800000000001E-4</c:v>
                </c:pt>
                <c:pt idx="92233" formatCode="0.00E+00">
                  <c:v>8.63038E-4</c:v>
                </c:pt>
                <c:pt idx="92234" formatCode="0.00E+00">
                  <c:v>1.9917300000000001E-3</c:v>
                </c:pt>
                <c:pt idx="92235" formatCode="0.00E+00">
                  <c:v>3.15007E-3</c:v>
                </c:pt>
                <c:pt idx="92236" formatCode="0.00E+00">
                  <c:v>4.3375999999999996E-3</c:v>
                </c:pt>
                <c:pt idx="92237" formatCode="0.00E+00">
                  <c:v>5.5538799999999998E-3</c:v>
                </c:pt>
                <c:pt idx="92238" formatCode="0.00E+00">
                  <c:v>6.7970699999999997E-3</c:v>
                </c:pt>
                <c:pt idx="92239" formatCode="0.00E+00">
                  <c:v>8.0641199999999993E-3</c:v>
                </c:pt>
                <c:pt idx="92240" formatCode="0.00E+00">
                  <c:v>9.3528299999999995E-3</c:v>
                </c:pt>
                <c:pt idx="92241">
                  <c:v>1.06625E-2</c:v>
                </c:pt>
                <c:pt idx="92242">
                  <c:v>1.19934E-2</c:v>
                </c:pt>
                <c:pt idx="92243">
                  <c:v>1.3345600000000001E-2</c:v>
                </c:pt>
                <c:pt idx="92244">
                  <c:v>1.4718800000000001E-2</c:v>
                </c:pt>
                <c:pt idx="92245">
                  <c:v>1.6111199999999999E-2</c:v>
                </c:pt>
                <c:pt idx="92246">
                  <c:v>1.7521399999999999E-2</c:v>
                </c:pt>
                <c:pt idx="92247">
                  <c:v>1.8948099999999999E-2</c:v>
                </c:pt>
                <c:pt idx="92248">
                  <c:v>2.0391599999999999E-2</c:v>
                </c:pt>
                <c:pt idx="92249">
                  <c:v>2.1852199999999999E-2</c:v>
                </c:pt>
                <c:pt idx="92250">
                  <c:v>2.33294E-2</c:v>
                </c:pt>
                <c:pt idx="92251">
                  <c:v>2.48214E-2</c:v>
                </c:pt>
                <c:pt idx="92252">
                  <c:v>2.63258E-2</c:v>
                </c:pt>
                <c:pt idx="92253">
                  <c:v>2.7840899999999998E-2</c:v>
                </c:pt>
                <c:pt idx="92254">
                  <c:v>2.93653E-2</c:v>
                </c:pt>
                <c:pt idx="92255">
                  <c:v>3.0897399999999998E-2</c:v>
                </c:pt>
                <c:pt idx="92256">
                  <c:v>3.2435899999999997E-2</c:v>
                </c:pt>
                <c:pt idx="92257">
                  <c:v>3.3980099999999999E-2</c:v>
                </c:pt>
                <c:pt idx="92258">
                  <c:v>3.5529999999999999E-2</c:v>
                </c:pt>
                <c:pt idx="92259">
                  <c:v>3.7085600000000003E-2</c:v>
                </c:pt>
                <c:pt idx="92260">
                  <c:v>3.86465E-2</c:v>
                </c:pt>
                <c:pt idx="92261">
                  <c:v>4.0211299999999998E-2</c:v>
                </c:pt>
                <c:pt idx="92262">
                  <c:v>4.1778099999999999E-2</c:v>
                </c:pt>
                <c:pt idx="92263">
                  <c:v>4.33452E-2</c:v>
                </c:pt>
                <c:pt idx="92264">
                  <c:v>4.4910600000000002E-2</c:v>
                </c:pt>
                <c:pt idx="92265">
                  <c:v>4.6472399999999997E-2</c:v>
                </c:pt>
                <c:pt idx="92266">
                  <c:v>4.8029599999999999E-2</c:v>
                </c:pt>
                <c:pt idx="92267">
                  <c:v>4.9581800000000002E-2</c:v>
                </c:pt>
                <c:pt idx="92268">
                  <c:v>5.1128300000000002E-2</c:v>
                </c:pt>
                <c:pt idx="92269">
                  <c:v>5.2668399999999997E-2</c:v>
                </c:pt>
                <c:pt idx="92270">
                  <c:v>5.4201300000000001E-2</c:v>
                </c:pt>
                <c:pt idx="92271">
                  <c:v>5.5726699999999997E-2</c:v>
                </c:pt>
                <c:pt idx="92272">
                  <c:v>5.72434E-2</c:v>
                </c:pt>
                <c:pt idx="92273">
                  <c:v>5.8750499999999997E-2</c:v>
                </c:pt>
                <c:pt idx="92274">
                  <c:v>6.02474E-2</c:v>
                </c:pt>
                <c:pt idx="92275">
                  <c:v>6.17336E-2</c:v>
                </c:pt>
                <c:pt idx="92276">
                  <c:v>6.3208200000000006E-2</c:v>
                </c:pt>
                <c:pt idx="92277">
                  <c:v>6.4670699999999998E-2</c:v>
                </c:pt>
                <c:pt idx="92278">
                  <c:v>6.6120200000000004E-2</c:v>
                </c:pt>
                <c:pt idx="92279">
                  <c:v>6.7554799999999998E-2</c:v>
                </c:pt>
                <c:pt idx="92280">
                  <c:v>6.8972199999999997E-2</c:v>
                </c:pt>
                <c:pt idx="92281">
                  <c:v>7.0370500000000002E-2</c:v>
                </c:pt>
                <c:pt idx="92282">
                  <c:v>7.1749199999999999E-2</c:v>
                </c:pt>
                <c:pt idx="92283">
                  <c:v>7.3107900000000003E-2</c:v>
                </c:pt>
                <c:pt idx="92284">
                  <c:v>7.4445300000000006E-2</c:v>
                </c:pt>
                <c:pt idx="92285">
                  <c:v>7.5760499999999995E-2</c:v>
                </c:pt>
                <c:pt idx="92286">
                  <c:v>7.70536E-2</c:v>
                </c:pt>
                <c:pt idx="92287">
                  <c:v>7.8325000000000006E-2</c:v>
                </c:pt>
                <c:pt idx="92288">
                  <c:v>7.95738E-2</c:v>
                </c:pt>
                <c:pt idx="92289">
                  <c:v>8.0798900000000007E-2</c:v>
                </c:pt>
                <c:pt idx="92290">
                  <c:v>8.1999299999999997E-2</c:v>
                </c:pt>
                <c:pt idx="92291">
                  <c:v>8.3175299999999994E-2</c:v>
                </c:pt>
                <c:pt idx="92292">
                  <c:v>8.43275E-2</c:v>
                </c:pt>
                <c:pt idx="92293">
                  <c:v>8.5456099999999993E-2</c:v>
                </c:pt>
                <c:pt idx="92294">
                  <c:v>8.6559999999999998E-2</c:v>
                </c:pt>
                <c:pt idx="92295">
                  <c:v>8.7638900000000006E-2</c:v>
                </c:pt>
                <c:pt idx="92296">
                  <c:v>8.8692800000000002E-2</c:v>
                </c:pt>
                <c:pt idx="92297">
                  <c:v>8.9720499999999995E-2</c:v>
                </c:pt>
                <c:pt idx="92298">
                  <c:v>9.0720099999999998E-2</c:v>
                </c:pt>
                <c:pt idx="92299">
                  <c:v>9.1690099999999997E-2</c:v>
                </c:pt>
                <c:pt idx="92300">
                  <c:v>9.2630500000000005E-2</c:v>
                </c:pt>
                <c:pt idx="92301">
                  <c:v>9.3540899999999996E-2</c:v>
                </c:pt>
                <c:pt idx="92302">
                  <c:v>9.4421400000000003E-2</c:v>
                </c:pt>
                <c:pt idx="92303">
                  <c:v>9.5272300000000004E-2</c:v>
                </c:pt>
                <c:pt idx="92304">
                  <c:v>9.6093899999999996E-2</c:v>
                </c:pt>
                <c:pt idx="92305">
                  <c:v>9.6885700000000005E-2</c:v>
                </c:pt>
                <c:pt idx="92306">
                  <c:v>9.7647600000000001E-2</c:v>
                </c:pt>
                <c:pt idx="92307">
                  <c:v>9.8380400000000007E-2</c:v>
                </c:pt>
                <c:pt idx="92308">
                  <c:v>9.9084099999999994E-2</c:v>
                </c:pt>
                <c:pt idx="92309">
                  <c:v>9.9757600000000002E-2</c:v>
                </c:pt>
                <c:pt idx="92310">
                  <c:v>0.100401</c:v>
                </c:pt>
                <c:pt idx="92311">
                  <c:v>0.10101400000000001</c:v>
                </c:pt>
                <c:pt idx="92312">
                  <c:v>0.10159799999999999</c:v>
                </c:pt>
                <c:pt idx="92313">
                  <c:v>0.10215299999999999</c:v>
                </c:pt>
                <c:pt idx="92314">
                  <c:v>0.10267900000000001</c:v>
                </c:pt>
                <c:pt idx="92315">
                  <c:v>0.103176</c:v>
                </c:pt>
                <c:pt idx="92316">
                  <c:v>0.103644</c:v>
                </c:pt>
                <c:pt idx="92317">
                  <c:v>0.104084</c:v>
                </c:pt>
                <c:pt idx="92318">
                  <c:v>0.104494</c:v>
                </c:pt>
                <c:pt idx="92319">
                  <c:v>0.104876</c:v>
                </c:pt>
                <c:pt idx="92320">
                  <c:v>0.105229</c:v>
                </c:pt>
                <c:pt idx="92321">
                  <c:v>0.105554</c:v>
                </c:pt>
                <c:pt idx="92322">
                  <c:v>0.105851</c:v>
                </c:pt>
                <c:pt idx="92323">
                  <c:v>0.106118</c:v>
                </c:pt>
                <c:pt idx="92324">
                  <c:v>0.10635799999999999</c:v>
                </c:pt>
                <c:pt idx="92325">
                  <c:v>0.106569</c:v>
                </c:pt>
                <c:pt idx="92326">
                  <c:v>0.106753</c:v>
                </c:pt>
                <c:pt idx="92327">
                  <c:v>0.10691000000000001</c:v>
                </c:pt>
                <c:pt idx="92328">
                  <c:v>0.107039</c:v>
                </c:pt>
                <c:pt idx="92329">
                  <c:v>0.10714</c:v>
                </c:pt>
                <c:pt idx="92330">
                  <c:v>0.107214</c:v>
                </c:pt>
                <c:pt idx="92331">
                  <c:v>0.107263</c:v>
                </c:pt>
                <c:pt idx="92332">
                  <c:v>0.107284</c:v>
                </c:pt>
                <c:pt idx="92333">
                  <c:v>0.107278</c:v>
                </c:pt>
                <c:pt idx="92334">
                  <c:v>0.107243</c:v>
                </c:pt>
                <c:pt idx="92335">
                  <c:v>0.10718</c:v>
                </c:pt>
                <c:pt idx="92336">
                  <c:v>0.10709100000000001</c:v>
                </c:pt>
                <c:pt idx="92337">
                  <c:v>0.106979</c:v>
                </c:pt>
                <c:pt idx="92338">
                  <c:v>0.106846</c:v>
                </c:pt>
                <c:pt idx="92339">
                  <c:v>0.10669099999999999</c:v>
                </c:pt>
                <c:pt idx="92340">
                  <c:v>0.106515</c:v>
                </c:pt>
                <c:pt idx="92341">
                  <c:v>0.106318</c:v>
                </c:pt>
                <c:pt idx="92342">
                  <c:v>0.1061</c:v>
                </c:pt>
                <c:pt idx="92343">
                  <c:v>0.10586</c:v>
                </c:pt>
                <c:pt idx="92344">
                  <c:v>0.105598</c:v>
                </c:pt>
                <c:pt idx="92345">
                  <c:v>0.105314</c:v>
                </c:pt>
                <c:pt idx="92346">
                  <c:v>0.10501099999999999</c:v>
                </c:pt>
                <c:pt idx="92347">
                  <c:v>0.10469000000000001</c:v>
                </c:pt>
                <c:pt idx="92348">
                  <c:v>0.104354</c:v>
                </c:pt>
                <c:pt idx="92349">
                  <c:v>0.104002</c:v>
                </c:pt>
                <c:pt idx="92350">
                  <c:v>0.10363600000000001</c:v>
                </c:pt>
                <c:pt idx="92351">
                  <c:v>0.103255</c:v>
                </c:pt>
                <c:pt idx="92352">
                  <c:v>0.10285999999999999</c:v>
                </c:pt>
                <c:pt idx="92353">
                  <c:v>0.102449</c:v>
                </c:pt>
                <c:pt idx="92354">
                  <c:v>0.102024</c:v>
                </c:pt>
                <c:pt idx="92355">
                  <c:v>0.10158499999999999</c:v>
                </c:pt>
                <c:pt idx="92356">
                  <c:v>0.101135</c:v>
                </c:pt>
                <c:pt idx="92357">
                  <c:v>0.100671</c:v>
                </c:pt>
                <c:pt idx="92358">
                  <c:v>0.10019599999999999</c:v>
                </c:pt>
                <c:pt idx="92359">
                  <c:v>9.9709500000000006E-2</c:v>
                </c:pt>
                <c:pt idx="92360">
                  <c:v>9.9211300000000002E-2</c:v>
                </c:pt>
                <c:pt idx="92361">
                  <c:v>9.8701399999999995E-2</c:v>
                </c:pt>
                <c:pt idx="92362">
                  <c:v>9.8179299999999997E-2</c:v>
                </c:pt>
                <c:pt idx="92363">
                  <c:v>9.7644800000000004E-2</c:v>
                </c:pt>
                <c:pt idx="92364">
                  <c:v>9.7098199999999996E-2</c:v>
                </c:pt>
                <c:pt idx="92365">
                  <c:v>9.6540100000000004E-2</c:v>
                </c:pt>
                <c:pt idx="92366">
                  <c:v>9.5971399999999998E-2</c:v>
                </c:pt>
                <c:pt idx="92367">
                  <c:v>9.5392599999999994E-2</c:v>
                </c:pt>
                <c:pt idx="92368">
                  <c:v>9.4804700000000006E-2</c:v>
                </c:pt>
                <c:pt idx="92369">
                  <c:v>9.4208399999999998E-2</c:v>
                </c:pt>
                <c:pt idx="92370">
                  <c:v>9.3604599999999996E-2</c:v>
                </c:pt>
                <c:pt idx="92371">
                  <c:v>9.2994599999999997E-2</c:v>
                </c:pt>
                <c:pt idx="92372">
                  <c:v>9.2378799999999997E-2</c:v>
                </c:pt>
                <c:pt idx="92373">
                  <c:v>9.17573E-2</c:v>
                </c:pt>
                <c:pt idx="92374">
                  <c:v>9.1130699999999995E-2</c:v>
                </c:pt>
                <c:pt idx="92375">
                  <c:v>9.0499999999999997E-2</c:v>
                </c:pt>
                <c:pt idx="92376">
                  <c:v>8.9864600000000003E-2</c:v>
                </c:pt>
                <c:pt idx="92377">
                  <c:v>8.9223300000000005E-2</c:v>
                </c:pt>
                <c:pt idx="92378">
                  <c:v>8.8577000000000003E-2</c:v>
                </c:pt>
                <c:pt idx="92379">
                  <c:v>8.7927400000000003E-2</c:v>
                </c:pt>
                <c:pt idx="92380">
                  <c:v>8.72753E-2</c:v>
                </c:pt>
                <c:pt idx="92381">
                  <c:v>8.6621100000000006E-2</c:v>
                </c:pt>
                <c:pt idx="92382">
                  <c:v>8.5965299999999994E-2</c:v>
                </c:pt>
                <c:pt idx="92383">
                  <c:v>8.5308400000000006E-2</c:v>
                </c:pt>
                <c:pt idx="92384">
                  <c:v>8.4650699999999995E-2</c:v>
                </c:pt>
                <c:pt idx="92385">
                  <c:v>8.3992200000000003E-2</c:v>
                </c:pt>
                <c:pt idx="92386">
                  <c:v>8.3332600000000007E-2</c:v>
                </c:pt>
                <c:pt idx="92387">
                  <c:v>8.2671900000000006E-2</c:v>
                </c:pt>
                <c:pt idx="92388">
                  <c:v>8.2010299999999994E-2</c:v>
                </c:pt>
                <c:pt idx="92389">
                  <c:v>8.1348500000000004E-2</c:v>
                </c:pt>
                <c:pt idx="92390">
                  <c:v>8.0687700000000001E-2</c:v>
                </c:pt>
                <c:pt idx="92391">
                  <c:v>8.0029600000000006E-2</c:v>
                </c:pt>
                <c:pt idx="92392">
                  <c:v>7.9374799999999995E-2</c:v>
                </c:pt>
                <c:pt idx="92393">
                  <c:v>7.8723100000000004E-2</c:v>
                </c:pt>
                <c:pt idx="92394">
                  <c:v>7.8074400000000002E-2</c:v>
                </c:pt>
                <c:pt idx="92395">
                  <c:v>7.7429100000000001E-2</c:v>
                </c:pt>
                <c:pt idx="92396">
                  <c:v>7.6786999999999994E-2</c:v>
                </c:pt>
                <c:pt idx="92397">
                  <c:v>7.6148499999999994E-2</c:v>
                </c:pt>
                <c:pt idx="92398">
                  <c:v>7.5514700000000004E-2</c:v>
                </c:pt>
                <c:pt idx="92399">
                  <c:v>7.4885999999999994E-2</c:v>
                </c:pt>
                <c:pt idx="92400">
                  <c:v>7.4262099999999998E-2</c:v>
                </c:pt>
                <c:pt idx="92401">
                  <c:v>7.3642399999999997E-2</c:v>
                </c:pt>
                <c:pt idx="92402">
                  <c:v>7.3026499999999994E-2</c:v>
                </c:pt>
                <c:pt idx="92403">
                  <c:v>7.2415099999999996E-2</c:v>
                </c:pt>
                <c:pt idx="92404">
                  <c:v>7.1808700000000003E-2</c:v>
                </c:pt>
                <c:pt idx="92405">
                  <c:v>7.1207800000000002E-2</c:v>
                </c:pt>
                <c:pt idx="92406">
                  <c:v>7.0613200000000001E-2</c:v>
                </c:pt>
                <c:pt idx="92407">
                  <c:v>7.0025599999999993E-2</c:v>
                </c:pt>
                <c:pt idx="92408">
                  <c:v>6.9445999999999994E-2</c:v>
                </c:pt>
                <c:pt idx="92409">
                  <c:v>6.8875699999999998E-2</c:v>
                </c:pt>
                <c:pt idx="92410">
                  <c:v>6.8315799999999996E-2</c:v>
                </c:pt>
                <c:pt idx="92411">
                  <c:v>6.7766999999999994E-2</c:v>
                </c:pt>
                <c:pt idx="92412">
                  <c:v>6.72296E-2</c:v>
                </c:pt>
                <c:pt idx="92413">
                  <c:v>6.6704299999999994E-2</c:v>
                </c:pt>
                <c:pt idx="92414">
                  <c:v>6.61915E-2</c:v>
                </c:pt>
                <c:pt idx="92415">
                  <c:v>6.5691399999999997E-2</c:v>
                </c:pt>
                <c:pt idx="92416">
                  <c:v>6.5204300000000007E-2</c:v>
                </c:pt>
                <c:pt idx="92417">
                  <c:v>6.4729800000000004E-2</c:v>
                </c:pt>
                <c:pt idx="92418">
                  <c:v>6.4267099999999994E-2</c:v>
                </c:pt>
                <c:pt idx="92419">
                  <c:v>6.3815300000000005E-2</c:v>
                </c:pt>
                <c:pt idx="92420">
                  <c:v>6.3375000000000001E-2</c:v>
                </c:pt>
                <c:pt idx="92421">
                  <c:v>6.2947199999999995E-2</c:v>
                </c:pt>
                <c:pt idx="92422">
                  <c:v>6.25333E-2</c:v>
                </c:pt>
                <c:pt idx="92423">
                  <c:v>6.2135099999999999E-2</c:v>
                </c:pt>
                <c:pt idx="92424">
                  <c:v>6.1754200000000002E-2</c:v>
                </c:pt>
                <c:pt idx="92425">
                  <c:v>6.1390800000000002E-2</c:v>
                </c:pt>
                <c:pt idx="92426">
                  <c:v>6.10442E-2</c:v>
                </c:pt>
                <c:pt idx="92427">
                  <c:v>6.0714400000000002E-2</c:v>
                </c:pt>
                <c:pt idx="92428">
                  <c:v>6.0402299999999999E-2</c:v>
                </c:pt>
                <c:pt idx="92429">
                  <c:v>6.01094E-2</c:v>
                </c:pt>
                <c:pt idx="92430">
                  <c:v>5.9837300000000003E-2</c:v>
                </c:pt>
                <c:pt idx="92431">
                  <c:v>5.9586399999999998E-2</c:v>
                </c:pt>
                <c:pt idx="92432">
                  <c:v>5.9356800000000001E-2</c:v>
                </c:pt>
                <c:pt idx="92433">
                  <c:v>5.9149399999999998E-2</c:v>
                </c:pt>
                <c:pt idx="92434">
                  <c:v>5.8965200000000002E-2</c:v>
                </c:pt>
                <c:pt idx="92435">
                  <c:v>5.8803399999999999E-2</c:v>
                </c:pt>
                <c:pt idx="92436">
                  <c:v>5.86635E-2</c:v>
                </c:pt>
                <c:pt idx="92437">
                  <c:v>5.8546399999999998E-2</c:v>
                </c:pt>
                <c:pt idx="92438">
                  <c:v>5.8452999999999998E-2</c:v>
                </c:pt>
                <c:pt idx="92439">
                  <c:v>5.8383999999999998E-2</c:v>
                </c:pt>
                <c:pt idx="92440">
                  <c:v>5.8339099999999998E-2</c:v>
                </c:pt>
                <c:pt idx="92441">
                  <c:v>5.83172E-2</c:v>
                </c:pt>
                <c:pt idx="92442">
                  <c:v>5.8318000000000002E-2</c:v>
                </c:pt>
                <c:pt idx="92443">
                  <c:v>5.8342499999999999E-2</c:v>
                </c:pt>
                <c:pt idx="92444">
                  <c:v>5.8391899999999997E-2</c:v>
                </c:pt>
                <c:pt idx="92445">
                  <c:v>5.8467100000000001E-2</c:v>
                </c:pt>
                <c:pt idx="92446">
                  <c:v>5.8568599999999998E-2</c:v>
                </c:pt>
                <c:pt idx="92447">
                  <c:v>5.8697100000000002E-2</c:v>
                </c:pt>
                <c:pt idx="92448">
                  <c:v>5.88534E-2</c:v>
                </c:pt>
                <c:pt idx="92449">
                  <c:v>5.9037699999999999E-2</c:v>
                </c:pt>
                <c:pt idx="92450">
                  <c:v>5.9250799999999999E-2</c:v>
                </c:pt>
                <c:pt idx="92451">
                  <c:v>5.9493200000000003E-2</c:v>
                </c:pt>
                <c:pt idx="92452">
                  <c:v>5.97648E-2</c:v>
                </c:pt>
                <c:pt idx="92453">
                  <c:v>6.00657E-2</c:v>
                </c:pt>
                <c:pt idx="92454">
                  <c:v>6.0396400000000003E-2</c:v>
                </c:pt>
                <c:pt idx="92455">
                  <c:v>6.07568E-2</c:v>
                </c:pt>
                <c:pt idx="92456">
                  <c:v>6.1147100000000003E-2</c:v>
                </c:pt>
                <c:pt idx="92457">
                  <c:v>6.1567799999999999E-2</c:v>
                </c:pt>
                <c:pt idx="92458">
                  <c:v>6.2019299999999999E-2</c:v>
                </c:pt>
                <c:pt idx="92459">
                  <c:v>6.2501399999999999E-2</c:v>
                </c:pt>
                <c:pt idx="92460">
                  <c:v>6.3013600000000003E-2</c:v>
                </c:pt>
                <c:pt idx="92461">
                  <c:v>6.3555700000000007E-2</c:v>
                </c:pt>
                <c:pt idx="92462">
                  <c:v>6.4127600000000007E-2</c:v>
                </c:pt>
                <c:pt idx="92463">
                  <c:v>6.4729499999999995E-2</c:v>
                </c:pt>
                <c:pt idx="92464">
                  <c:v>6.5362100000000006E-2</c:v>
                </c:pt>
                <c:pt idx="92465">
                  <c:v>6.6024899999999997E-2</c:v>
                </c:pt>
                <c:pt idx="92466">
                  <c:v>6.6716999999999999E-2</c:v>
                </c:pt>
                <c:pt idx="92467">
                  <c:v>6.7438499999999998E-2</c:v>
                </c:pt>
                <c:pt idx="92468">
                  <c:v>6.8190000000000001E-2</c:v>
                </c:pt>
                <c:pt idx="92469">
                  <c:v>6.8971199999999996E-2</c:v>
                </c:pt>
                <c:pt idx="92470">
                  <c:v>6.9780700000000001E-2</c:v>
                </c:pt>
                <c:pt idx="92471">
                  <c:v>7.0616499999999999E-2</c:v>
                </c:pt>
                <c:pt idx="92472">
                  <c:v>7.1477799999999994E-2</c:v>
                </c:pt>
                <c:pt idx="92473">
                  <c:v>7.2364899999999996E-2</c:v>
                </c:pt>
                <c:pt idx="92474">
                  <c:v>7.3278399999999994E-2</c:v>
                </c:pt>
                <c:pt idx="92475">
                  <c:v>7.4218699999999999E-2</c:v>
                </c:pt>
                <c:pt idx="92476">
                  <c:v>7.5185100000000005E-2</c:v>
                </c:pt>
                <c:pt idx="92477">
                  <c:v>7.61767E-2</c:v>
                </c:pt>
                <c:pt idx="92478">
                  <c:v>7.7192800000000006E-2</c:v>
                </c:pt>
                <c:pt idx="92479">
                  <c:v>7.8232099999999999E-2</c:v>
                </c:pt>
                <c:pt idx="92480">
                  <c:v>7.9293100000000005E-2</c:v>
                </c:pt>
                <c:pt idx="92481">
                  <c:v>8.0374299999999996E-2</c:v>
                </c:pt>
                <c:pt idx="92482">
                  <c:v>8.1474699999999997E-2</c:v>
                </c:pt>
                <c:pt idx="92483">
                  <c:v>8.2593799999999995E-2</c:v>
                </c:pt>
                <c:pt idx="92484">
                  <c:v>8.3732100000000004E-2</c:v>
                </c:pt>
                <c:pt idx="92485">
                  <c:v>8.4889199999999998E-2</c:v>
                </c:pt>
                <c:pt idx="92486">
                  <c:v>8.6063799999999996E-2</c:v>
                </c:pt>
                <c:pt idx="92487">
                  <c:v>8.7254600000000002E-2</c:v>
                </c:pt>
                <c:pt idx="92488">
                  <c:v>8.8460800000000006E-2</c:v>
                </c:pt>
                <c:pt idx="92489">
                  <c:v>8.96811E-2</c:v>
                </c:pt>
                <c:pt idx="92490">
                  <c:v>9.0913900000000006E-2</c:v>
                </c:pt>
                <c:pt idx="92491">
                  <c:v>9.2157900000000001E-2</c:v>
                </c:pt>
                <c:pt idx="92492">
                  <c:v>9.3412599999999998E-2</c:v>
                </c:pt>
                <c:pt idx="92493">
                  <c:v>9.4677200000000003E-2</c:v>
                </c:pt>
                <c:pt idx="92494">
                  <c:v>9.5950199999999999E-2</c:v>
                </c:pt>
                <c:pt idx="92495">
                  <c:v>9.72301E-2</c:v>
                </c:pt>
                <c:pt idx="92496">
                  <c:v>9.8515500000000006E-2</c:v>
                </c:pt>
                <c:pt idx="92497">
                  <c:v>9.9804799999999999E-2</c:v>
                </c:pt>
                <c:pt idx="92498">
                  <c:v>0.10109700000000001</c:v>
                </c:pt>
                <c:pt idx="92499">
                  <c:v>0.10238899999999999</c:v>
                </c:pt>
                <c:pt idx="92500">
                  <c:v>0.103681</c:v>
                </c:pt>
                <c:pt idx="92501">
                  <c:v>0.10497099999999999</c:v>
                </c:pt>
                <c:pt idx="92502">
                  <c:v>0.106256</c:v>
                </c:pt>
                <c:pt idx="92503">
                  <c:v>0.10753699999999999</c:v>
                </c:pt>
                <c:pt idx="92504">
                  <c:v>0.10881</c:v>
                </c:pt>
                <c:pt idx="92505">
                  <c:v>0.11007400000000001</c:v>
                </c:pt>
                <c:pt idx="92506">
                  <c:v>0.111327</c:v>
                </c:pt>
                <c:pt idx="92507">
                  <c:v>0.112567</c:v>
                </c:pt>
                <c:pt idx="92508">
                  <c:v>0.11379400000000001</c:v>
                </c:pt>
                <c:pt idx="92509">
                  <c:v>0.115004</c:v>
                </c:pt>
                <c:pt idx="92510">
                  <c:v>0.11619699999999999</c:v>
                </c:pt>
                <c:pt idx="92511">
                  <c:v>0.11737</c:v>
                </c:pt>
                <c:pt idx="92512">
                  <c:v>0.118522</c:v>
                </c:pt>
                <c:pt idx="92513">
                  <c:v>0.119653</c:v>
                </c:pt>
                <c:pt idx="92514">
                  <c:v>0.12076099999999999</c:v>
                </c:pt>
                <c:pt idx="92515">
                  <c:v>0.12184399999999999</c:v>
                </c:pt>
                <c:pt idx="92516">
                  <c:v>0.122902</c:v>
                </c:pt>
                <c:pt idx="92517">
                  <c:v>0.123931</c:v>
                </c:pt>
                <c:pt idx="92518">
                  <c:v>0.124931</c:v>
                </c:pt>
                <c:pt idx="92519">
                  <c:v>0.12589900000000001</c:v>
                </c:pt>
                <c:pt idx="92520">
                  <c:v>0.126834</c:v>
                </c:pt>
                <c:pt idx="92521">
                  <c:v>0.12773499999999999</c:v>
                </c:pt>
                <c:pt idx="92522">
                  <c:v>0.12859999999999999</c:v>
                </c:pt>
                <c:pt idx="92523">
                  <c:v>0.12942699999999999</c:v>
                </c:pt>
                <c:pt idx="92524">
                  <c:v>0.130215</c:v>
                </c:pt>
                <c:pt idx="92525">
                  <c:v>0.130964</c:v>
                </c:pt>
                <c:pt idx="92526">
                  <c:v>0.13167100000000001</c:v>
                </c:pt>
                <c:pt idx="92527">
                  <c:v>0.13233700000000001</c:v>
                </c:pt>
                <c:pt idx="92528">
                  <c:v>0.132961</c:v>
                </c:pt>
                <c:pt idx="92529">
                  <c:v>0.133543</c:v>
                </c:pt>
                <c:pt idx="92530">
                  <c:v>0.13408200000000001</c:v>
                </c:pt>
                <c:pt idx="92531">
                  <c:v>0.134576</c:v>
                </c:pt>
                <c:pt idx="92532">
                  <c:v>0.13502400000000001</c:v>
                </c:pt>
                <c:pt idx="92533">
                  <c:v>0.13542599999999999</c:v>
                </c:pt>
                <c:pt idx="92534">
                  <c:v>0.13577900000000001</c:v>
                </c:pt>
                <c:pt idx="92535">
                  <c:v>0.13608500000000001</c:v>
                </c:pt>
                <c:pt idx="92536">
                  <c:v>0.13634299999999999</c:v>
                </c:pt>
                <c:pt idx="92537">
                  <c:v>0.13655300000000001</c:v>
                </c:pt>
                <c:pt idx="92538">
                  <c:v>0.136715</c:v>
                </c:pt>
                <c:pt idx="92539">
                  <c:v>0.13682800000000001</c:v>
                </c:pt>
                <c:pt idx="92540">
                  <c:v>0.13689299999999999</c:v>
                </c:pt>
                <c:pt idx="92541">
                  <c:v>0.136909</c:v>
                </c:pt>
                <c:pt idx="92542">
                  <c:v>0.136876</c:v>
                </c:pt>
                <c:pt idx="92543">
                  <c:v>0.136795</c:v>
                </c:pt>
                <c:pt idx="92544">
                  <c:v>0.13666300000000001</c:v>
                </c:pt>
                <c:pt idx="92545">
                  <c:v>0.13648299999999999</c:v>
                </c:pt>
                <c:pt idx="92546">
                  <c:v>0.13625300000000001</c:v>
                </c:pt>
                <c:pt idx="92547">
                  <c:v>0.13597600000000001</c:v>
                </c:pt>
                <c:pt idx="92548">
                  <c:v>0.13565199999999999</c:v>
                </c:pt>
                <c:pt idx="92549">
                  <c:v>0.13528100000000001</c:v>
                </c:pt>
                <c:pt idx="92550">
                  <c:v>0.13486300000000001</c:v>
                </c:pt>
                <c:pt idx="92551">
                  <c:v>0.13439899999999999</c:v>
                </c:pt>
                <c:pt idx="92552">
                  <c:v>0.13388800000000001</c:v>
                </c:pt>
                <c:pt idx="92553">
                  <c:v>0.13333200000000001</c:v>
                </c:pt>
                <c:pt idx="92554">
                  <c:v>0.13273199999999999</c:v>
                </c:pt>
                <c:pt idx="92555">
                  <c:v>0.13208900000000001</c:v>
                </c:pt>
                <c:pt idx="92556">
                  <c:v>0.13140399999999999</c:v>
                </c:pt>
                <c:pt idx="92557">
                  <c:v>0.13067899999999999</c:v>
                </c:pt>
                <c:pt idx="92558">
                  <c:v>0.129913</c:v>
                </c:pt>
                <c:pt idx="92559">
                  <c:v>0.129109</c:v>
                </c:pt>
                <c:pt idx="92560">
                  <c:v>0.12826899999999999</c:v>
                </c:pt>
                <c:pt idx="92561">
                  <c:v>0.12739500000000001</c:v>
                </c:pt>
                <c:pt idx="92562">
                  <c:v>0.12648799999999999</c:v>
                </c:pt>
                <c:pt idx="92563">
                  <c:v>0.12554999999999999</c:v>
                </c:pt>
                <c:pt idx="92564">
                  <c:v>0.124582</c:v>
                </c:pt>
                <c:pt idx="92565">
                  <c:v>0.123588</c:v>
                </c:pt>
                <c:pt idx="92566">
                  <c:v>0.122568</c:v>
                </c:pt>
                <c:pt idx="92567">
                  <c:v>0.12152499999999999</c:v>
                </c:pt>
                <c:pt idx="92568">
                  <c:v>0.120459</c:v>
                </c:pt>
                <c:pt idx="92569">
                  <c:v>0.119371</c:v>
                </c:pt>
                <c:pt idx="92570">
                  <c:v>0.11826399999999999</c:v>
                </c:pt>
                <c:pt idx="92571">
                  <c:v>0.11713800000000001</c:v>
                </c:pt>
                <c:pt idx="92572">
                  <c:v>0.115995</c:v>
                </c:pt>
                <c:pt idx="92573">
                  <c:v>0.114838</c:v>
                </c:pt>
                <c:pt idx="92574">
                  <c:v>0.11366900000000001</c:v>
                </c:pt>
                <c:pt idx="92575">
                  <c:v>0.11248900000000001</c:v>
                </c:pt>
                <c:pt idx="92576">
                  <c:v>0.111302</c:v>
                </c:pt>
                <c:pt idx="92577">
                  <c:v>0.110109</c:v>
                </c:pt>
                <c:pt idx="92578">
                  <c:v>0.10891000000000001</c:v>
                </c:pt>
                <c:pt idx="92579">
                  <c:v>0.107708</c:v>
                </c:pt>
                <c:pt idx="92580">
                  <c:v>0.106504</c:v>
                </c:pt>
                <c:pt idx="92581">
                  <c:v>0.1053</c:v>
                </c:pt>
                <c:pt idx="92582">
                  <c:v>0.104098</c:v>
                </c:pt>
                <c:pt idx="92583">
                  <c:v>0.10290000000000001</c:v>
                </c:pt>
                <c:pt idx="92584">
                  <c:v>0.10170800000000001</c:v>
                </c:pt>
                <c:pt idx="92585">
                  <c:v>0.100525</c:v>
                </c:pt>
                <c:pt idx="92586">
                  <c:v>9.9352300000000004E-2</c:v>
                </c:pt>
                <c:pt idx="92587">
                  <c:v>9.8190399999999997E-2</c:v>
                </c:pt>
                <c:pt idx="92588">
                  <c:v>9.7041000000000002E-2</c:v>
                </c:pt>
                <c:pt idx="92589">
                  <c:v>9.5905699999999997E-2</c:v>
                </c:pt>
                <c:pt idx="92590">
                  <c:v>9.4786200000000001E-2</c:v>
                </c:pt>
                <c:pt idx="92591">
                  <c:v>9.3684400000000001E-2</c:v>
                </c:pt>
                <c:pt idx="92592">
                  <c:v>9.2601799999999998E-2</c:v>
                </c:pt>
                <c:pt idx="92593">
                  <c:v>9.1539999999999996E-2</c:v>
                </c:pt>
                <c:pt idx="92594">
                  <c:v>9.05006E-2</c:v>
                </c:pt>
                <c:pt idx="92595">
                  <c:v>8.9484900000000006E-2</c:v>
                </c:pt>
                <c:pt idx="92596">
                  <c:v>8.8494699999999996E-2</c:v>
                </c:pt>
                <c:pt idx="92597">
                  <c:v>8.7531300000000006E-2</c:v>
                </c:pt>
                <c:pt idx="92598">
                  <c:v>8.6596099999999995E-2</c:v>
                </c:pt>
                <c:pt idx="92599">
                  <c:v>8.5689799999999997E-2</c:v>
                </c:pt>
                <c:pt idx="92600">
                  <c:v>8.4813399999999997E-2</c:v>
                </c:pt>
                <c:pt idx="92601">
                  <c:v>8.3968799999999996E-2</c:v>
                </c:pt>
                <c:pt idx="92602">
                  <c:v>8.3157900000000007E-2</c:v>
                </c:pt>
                <c:pt idx="92603">
                  <c:v>8.2381999999999997E-2</c:v>
                </c:pt>
                <c:pt idx="92604">
                  <c:v>8.1642000000000006E-2</c:v>
                </c:pt>
                <c:pt idx="92605">
                  <c:v>8.0938999999999997E-2</c:v>
                </c:pt>
                <c:pt idx="92606">
                  <c:v>8.0273700000000003E-2</c:v>
                </c:pt>
                <c:pt idx="92607">
                  <c:v>7.9646700000000001E-2</c:v>
                </c:pt>
                <c:pt idx="92608">
                  <c:v>7.9058400000000001E-2</c:v>
                </c:pt>
                <c:pt idx="92609">
                  <c:v>7.8508700000000001E-2</c:v>
                </c:pt>
                <c:pt idx="92610">
                  <c:v>7.7998100000000001E-2</c:v>
                </c:pt>
                <c:pt idx="92611">
                  <c:v>7.7527899999999997E-2</c:v>
                </c:pt>
                <c:pt idx="92612">
                  <c:v>7.7099399999999998E-2</c:v>
                </c:pt>
                <c:pt idx="92613">
                  <c:v>7.6713199999999995E-2</c:v>
                </c:pt>
                <c:pt idx="92614">
                  <c:v>7.6369599999999996E-2</c:v>
                </c:pt>
                <c:pt idx="92615">
                  <c:v>7.6069100000000001E-2</c:v>
                </c:pt>
                <c:pt idx="92616">
                  <c:v>7.5812299999999999E-2</c:v>
                </c:pt>
                <c:pt idx="92617">
                  <c:v>7.5599600000000003E-2</c:v>
                </c:pt>
                <c:pt idx="92618">
                  <c:v>7.5430999999999998E-2</c:v>
                </c:pt>
                <c:pt idx="92619">
                  <c:v>7.5306399999999996E-2</c:v>
                </c:pt>
                <c:pt idx="92620">
                  <c:v>7.5225700000000006E-2</c:v>
                </c:pt>
                <c:pt idx="92621">
                  <c:v>7.5188900000000003E-2</c:v>
                </c:pt>
                <c:pt idx="92622">
                  <c:v>7.5195600000000001E-2</c:v>
                </c:pt>
                <c:pt idx="92623">
                  <c:v>7.5245199999999998E-2</c:v>
                </c:pt>
                <c:pt idx="92624">
                  <c:v>7.5337699999999994E-2</c:v>
                </c:pt>
                <c:pt idx="92625">
                  <c:v>7.5473600000000002E-2</c:v>
                </c:pt>
                <c:pt idx="92626">
                  <c:v>7.5652999999999998E-2</c:v>
                </c:pt>
                <c:pt idx="92627">
                  <c:v>7.5875399999999996E-2</c:v>
                </c:pt>
                <c:pt idx="92628">
                  <c:v>7.6140200000000005E-2</c:v>
                </c:pt>
                <c:pt idx="92629">
                  <c:v>7.6445899999999997E-2</c:v>
                </c:pt>
                <c:pt idx="92630">
                  <c:v>7.6791200000000004E-2</c:v>
                </c:pt>
                <c:pt idx="92631">
                  <c:v>7.7175099999999996E-2</c:v>
                </c:pt>
                <c:pt idx="92632">
                  <c:v>7.7596799999999994E-2</c:v>
                </c:pt>
                <c:pt idx="92633">
                  <c:v>7.8055399999999997E-2</c:v>
                </c:pt>
                <c:pt idx="92634">
                  <c:v>7.8550700000000001E-2</c:v>
                </c:pt>
                <c:pt idx="92635">
                  <c:v>7.9082200000000005E-2</c:v>
                </c:pt>
                <c:pt idx="92636">
                  <c:v>7.96486E-2</c:v>
                </c:pt>
                <c:pt idx="92637">
                  <c:v>8.0247600000000002E-2</c:v>
                </c:pt>
                <c:pt idx="92638">
                  <c:v>8.0877299999999999E-2</c:v>
                </c:pt>
                <c:pt idx="92639">
                  <c:v>8.1536800000000006E-2</c:v>
                </c:pt>
                <c:pt idx="92640">
                  <c:v>8.2225500000000007E-2</c:v>
                </c:pt>
                <c:pt idx="92641">
                  <c:v>8.2942199999999994E-2</c:v>
                </c:pt>
                <c:pt idx="92642">
                  <c:v>8.3685999999999997E-2</c:v>
                </c:pt>
                <c:pt idx="92643">
                  <c:v>8.44559E-2</c:v>
                </c:pt>
                <c:pt idx="92644">
                  <c:v>8.5250599999999996E-2</c:v>
                </c:pt>
                <c:pt idx="92645">
                  <c:v>8.6068699999999998E-2</c:v>
                </c:pt>
                <c:pt idx="92646">
                  <c:v>8.6908299999999994E-2</c:v>
                </c:pt>
                <c:pt idx="92647">
                  <c:v>8.7767800000000007E-2</c:v>
                </c:pt>
                <c:pt idx="92648">
                  <c:v>8.8646299999999997E-2</c:v>
                </c:pt>
                <c:pt idx="92649">
                  <c:v>8.9542999999999998E-2</c:v>
                </c:pt>
                <c:pt idx="92650">
                  <c:v>9.0457899999999994E-2</c:v>
                </c:pt>
                <c:pt idx="92651">
                  <c:v>9.1391E-2</c:v>
                </c:pt>
                <c:pt idx="92652">
                  <c:v>9.2340500000000006E-2</c:v>
                </c:pt>
                <c:pt idx="92653">
                  <c:v>9.3302499999999997E-2</c:v>
                </c:pt>
                <c:pt idx="92654">
                  <c:v>9.4273899999999994E-2</c:v>
                </c:pt>
                <c:pt idx="92655">
                  <c:v>9.5252500000000004E-2</c:v>
                </c:pt>
                <c:pt idx="92656">
                  <c:v>9.6236100000000005E-2</c:v>
                </c:pt>
                <c:pt idx="92657">
                  <c:v>9.7222100000000006E-2</c:v>
                </c:pt>
                <c:pt idx="92658">
                  <c:v>9.8208199999999995E-2</c:v>
                </c:pt>
                <c:pt idx="92659">
                  <c:v>9.9192600000000006E-2</c:v>
                </c:pt>
                <c:pt idx="92660">
                  <c:v>0.100173</c:v>
                </c:pt>
                <c:pt idx="92661">
                  <c:v>0.101148</c:v>
                </c:pt>
                <c:pt idx="92662">
                  <c:v>0.102115</c:v>
                </c:pt>
                <c:pt idx="92663">
                  <c:v>0.103072</c:v>
                </c:pt>
                <c:pt idx="92664">
                  <c:v>0.104017</c:v>
                </c:pt>
                <c:pt idx="92665">
                  <c:v>0.104946</c:v>
                </c:pt>
                <c:pt idx="92666">
                  <c:v>0.10585899999999999</c:v>
                </c:pt>
                <c:pt idx="92667">
                  <c:v>0.106751</c:v>
                </c:pt>
                <c:pt idx="92668">
                  <c:v>0.107623</c:v>
                </c:pt>
                <c:pt idx="92669">
                  <c:v>0.108473</c:v>
                </c:pt>
                <c:pt idx="92670">
                  <c:v>0.10929800000000001</c:v>
                </c:pt>
                <c:pt idx="92671">
                  <c:v>0.110098</c:v>
                </c:pt>
                <c:pt idx="92672">
                  <c:v>0.11087</c:v>
                </c:pt>
                <c:pt idx="92673">
                  <c:v>0.111614</c:v>
                </c:pt>
                <c:pt idx="92674">
                  <c:v>0.112328</c:v>
                </c:pt>
                <c:pt idx="92675">
                  <c:v>0.113009</c:v>
                </c:pt>
                <c:pt idx="92676">
                  <c:v>0.11365599999999999</c:v>
                </c:pt>
                <c:pt idx="92677">
                  <c:v>0.11426699999999999</c:v>
                </c:pt>
                <c:pt idx="92678">
                  <c:v>0.114841</c:v>
                </c:pt>
                <c:pt idx="92679">
                  <c:v>0.11537500000000001</c:v>
                </c:pt>
                <c:pt idx="92680">
                  <c:v>0.115869</c:v>
                </c:pt>
                <c:pt idx="92681">
                  <c:v>0.11632000000000001</c:v>
                </c:pt>
                <c:pt idx="92682">
                  <c:v>0.116728</c:v>
                </c:pt>
                <c:pt idx="92683">
                  <c:v>0.11709</c:v>
                </c:pt>
                <c:pt idx="92684">
                  <c:v>0.117406</c:v>
                </c:pt>
                <c:pt idx="92685">
                  <c:v>0.117674</c:v>
                </c:pt>
                <c:pt idx="92686">
                  <c:v>0.117893</c:v>
                </c:pt>
                <c:pt idx="92687">
                  <c:v>0.118061</c:v>
                </c:pt>
                <c:pt idx="92688">
                  <c:v>0.11817900000000001</c:v>
                </c:pt>
                <c:pt idx="92689">
                  <c:v>0.118244</c:v>
                </c:pt>
                <c:pt idx="92690">
                  <c:v>0.118256</c:v>
                </c:pt>
                <c:pt idx="92691">
                  <c:v>0.118214</c:v>
                </c:pt>
                <c:pt idx="92692">
                  <c:v>0.118119</c:v>
                </c:pt>
                <c:pt idx="92693">
                  <c:v>0.117969</c:v>
                </c:pt>
                <c:pt idx="92694">
                  <c:v>0.11776499999999999</c:v>
                </c:pt>
                <c:pt idx="92695">
                  <c:v>0.117506</c:v>
                </c:pt>
                <c:pt idx="92696">
                  <c:v>0.117192</c:v>
                </c:pt>
                <c:pt idx="92697">
                  <c:v>0.116822</c:v>
                </c:pt>
                <c:pt idx="92698">
                  <c:v>0.116397</c:v>
                </c:pt>
                <c:pt idx="92699">
                  <c:v>0.11591600000000001</c:v>
                </c:pt>
                <c:pt idx="92700">
                  <c:v>0.115381</c:v>
                </c:pt>
                <c:pt idx="92701">
                  <c:v>0.11479300000000001</c:v>
                </c:pt>
                <c:pt idx="92702">
                  <c:v>0.114151</c:v>
                </c:pt>
                <c:pt idx="92703">
                  <c:v>0.113457</c:v>
                </c:pt>
                <c:pt idx="92704">
                  <c:v>0.11271200000000001</c:v>
                </c:pt>
                <c:pt idx="92705">
                  <c:v>0.111916</c:v>
                </c:pt>
                <c:pt idx="92706">
                  <c:v>0.111071</c:v>
                </c:pt>
                <c:pt idx="92707">
                  <c:v>0.110177</c:v>
                </c:pt>
                <c:pt idx="92708">
                  <c:v>0.109237</c:v>
                </c:pt>
                <c:pt idx="92709">
                  <c:v>0.108249</c:v>
                </c:pt>
                <c:pt idx="92710">
                  <c:v>0.10721700000000001</c:v>
                </c:pt>
                <c:pt idx="92711">
                  <c:v>0.106141</c:v>
                </c:pt>
                <c:pt idx="92712">
                  <c:v>0.10502300000000001</c:v>
                </c:pt>
                <c:pt idx="92713">
                  <c:v>0.103865</c:v>
                </c:pt>
                <c:pt idx="92714">
                  <c:v>0.10267</c:v>
                </c:pt>
                <c:pt idx="92715">
                  <c:v>0.10144</c:v>
                </c:pt>
                <c:pt idx="92716">
                  <c:v>0.100176</c:v>
                </c:pt>
                <c:pt idx="92717">
                  <c:v>9.8880499999999996E-2</c:v>
                </c:pt>
                <c:pt idx="92718">
                  <c:v>9.7555299999999998E-2</c:v>
                </c:pt>
                <c:pt idx="92719">
                  <c:v>9.6202499999999996E-2</c:v>
                </c:pt>
                <c:pt idx="92720">
                  <c:v>9.4824800000000001E-2</c:v>
                </c:pt>
                <c:pt idx="92721">
                  <c:v>9.3424999999999994E-2</c:v>
                </c:pt>
                <c:pt idx="92722">
                  <c:v>9.2006500000000005E-2</c:v>
                </c:pt>
                <c:pt idx="92723">
                  <c:v>9.0571899999999997E-2</c:v>
                </c:pt>
                <c:pt idx="92724">
                  <c:v>8.9123099999999997E-2</c:v>
                </c:pt>
                <c:pt idx="92725">
                  <c:v>8.7661500000000003E-2</c:v>
                </c:pt>
                <c:pt idx="92726">
                  <c:v>8.6189399999999999E-2</c:v>
                </c:pt>
                <c:pt idx="92727">
                  <c:v>8.4709900000000005E-2</c:v>
                </c:pt>
                <c:pt idx="92728">
                  <c:v>8.3225999999999994E-2</c:v>
                </c:pt>
                <c:pt idx="92729">
                  <c:v>8.1740300000000002E-2</c:v>
                </c:pt>
                <c:pt idx="92730">
                  <c:v>8.0255400000000005E-2</c:v>
                </c:pt>
                <c:pt idx="92731">
                  <c:v>7.87741E-2</c:v>
                </c:pt>
                <c:pt idx="92732">
                  <c:v>7.7299099999999996E-2</c:v>
                </c:pt>
                <c:pt idx="92733">
                  <c:v>7.5832999999999998E-2</c:v>
                </c:pt>
                <c:pt idx="92734">
                  <c:v>7.4377899999999997E-2</c:v>
                </c:pt>
                <c:pt idx="92735">
                  <c:v>7.2936299999999996E-2</c:v>
                </c:pt>
                <c:pt idx="92736">
                  <c:v>7.1511199999999997E-2</c:v>
                </c:pt>
                <c:pt idx="92737">
                  <c:v>7.0106500000000002E-2</c:v>
                </c:pt>
                <c:pt idx="92738">
                  <c:v>6.8726999999999996E-2</c:v>
                </c:pt>
                <c:pt idx="92739">
                  <c:v>6.7376099999999994E-2</c:v>
                </c:pt>
                <c:pt idx="92740">
                  <c:v>6.6054600000000005E-2</c:v>
                </c:pt>
                <c:pt idx="92741">
                  <c:v>6.4762399999999998E-2</c:v>
                </c:pt>
                <c:pt idx="92742">
                  <c:v>6.3501600000000005E-2</c:v>
                </c:pt>
                <c:pt idx="92743">
                  <c:v>6.2274999999999997E-2</c:v>
                </c:pt>
                <c:pt idx="92744">
                  <c:v>6.1084300000000001E-2</c:v>
                </c:pt>
                <c:pt idx="92745">
                  <c:v>5.9930999999999998E-2</c:v>
                </c:pt>
                <c:pt idx="92746">
                  <c:v>5.88167E-2</c:v>
                </c:pt>
                <c:pt idx="92747">
                  <c:v>5.7743599999999999E-2</c:v>
                </c:pt>
                <c:pt idx="92748">
                  <c:v>5.6713600000000003E-2</c:v>
                </c:pt>
                <c:pt idx="92749">
                  <c:v>5.5728E-2</c:v>
                </c:pt>
                <c:pt idx="92750">
                  <c:v>5.47879E-2</c:v>
                </c:pt>
                <c:pt idx="92751">
                  <c:v>5.3894400000000002E-2</c:v>
                </c:pt>
                <c:pt idx="92752">
                  <c:v>5.3047799999999999E-2</c:v>
                </c:pt>
                <c:pt idx="92753">
                  <c:v>5.22491E-2</c:v>
                </c:pt>
                <c:pt idx="92754">
                  <c:v>5.1499400000000001E-2</c:v>
                </c:pt>
                <c:pt idx="92755">
                  <c:v>5.0800100000000001E-2</c:v>
                </c:pt>
                <c:pt idx="92756">
                  <c:v>5.0152500000000003E-2</c:v>
                </c:pt>
                <c:pt idx="92757">
                  <c:v>4.9557400000000001E-2</c:v>
                </c:pt>
                <c:pt idx="92758">
                  <c:v>4.9015400000000001E-2</c:v>
                </c:pt>
                <c:pt idx="92759">
                  <c:v>4.8527500000000001E-2</c:v>
                </c:pt>
                <c:pt idx="92760">
                  <c:v>4.8094900000000003E-2</c:v>
                </c:pt>
                <c:pt idx="92761">
                  <c:v>4.7718499999999997E-2</c:v>
                </c:pt>
                <c:pt idx="92762">
                  <c:v>4.7398900000000001E-2</c:v>
                </c:pt>
                <c:pt idx="92763">
                  <c:v>4.71361E-2</c:v>
                </c:pt>
                <c:pt idx="92764">
                  <c:v>4.6930100000000002E-2</c:v>
                </c:pt>
                <c:pt idx="92765">
                  <c:v>4.6780700000000001E-2</c:v>
                </c:pt>
                <c:pt idx="92766">
                  <c:v>4.6687699999999999E-2</c:v>
                </c:pt>
                <c:pt idx="92767">
                  <c:v>4.6650499999999998E-2</c:v>
                </c:pt>
                <c:pt idx="92768">
                  <c:v>4.6668300000000003E-2</c:v>
                </c:pt>
                <c:pt idx="92769">
                  <c:v>4.6740499999999997E-2</c:v>
                </c:pt>
                <c:pt idx="92770">
                  <c:v>4.6866100000000001E-2</c:v>
                </c:pt>
                <c:pt idx="92771">
                  <c:v>4.7044500000000003E-2</c:v>
                </c:pt>
                <c:pt idx="92772">
                  <c:v>4.7274999999999998E-2</c:v>
                </c:pt>
                <c:pt idx="92773">
                  <c:v>4.7556800000000003E-2</c:v>
                </c:pt>
                <c:pt idx="92774">
                  <c:v>4.7888300000000002E-2</c:v>
                </c:pt>
                <c:pt idx="92775">
                  <c:v>4.82678E-2</c:v>
                </c:pt>
                <c:pt idx="92776">
                  <c:v>4.8693800000000002E-2</c:v>
                </c:pt>
                <c:pt idx="92777">
                  <c:v>4.9164800000000002E-2</c:v>
                </c:pt>
                <c:pt idx="92778">
                  <c:v>4.9679300000000003E-2</c:v>
                </c:pt>
                <c:pt idx="92779">
                  <c:v>5.0235500000000002E-2</c:v>
                </c:pt>
                <c:pt idx="92780">
                  <c:v>5.0831899999999999E-2</c:v>
                </c:pt>
                <c:pt idx="92781">
                  <c:v>5.14668E-2</c:v>
                </c:pt>
                <c:pt idx="92782">
                  <c:v>5.2138299999999999E-2</c:v>
                </c:pt>
                <c:pt idx="92783">
                  <c:v>5.2844799999999997E-2</c:v>
                </c:pt>
                <c:pt idx="92784">
                  <c:v>5.35845E-2</c:v>
                </c:pt>
                <c:pt idx="92785">
                  <c:v>5.4355399999999998E-2</c:v>
                </c:pt>
                <c:pt idx="92786">
                  <c:v>5.5155099999999999E-2</c:v>
                </c:pt>
                <c:pt idx="92787">
                  <c:v>5.5981599999999999E-2</c:v>
                </c:pt>
                <c:pt idx="92788">
                  <c:v>5.6833099999999998E-2</c:v>
                </c:pt>
                <c:pt idx="92789">
                  <c:v>5.7708299999999997E-2</c:v>
                </c:pt>
                <c:pt idx="92790">
                  <c:v>5.8605200000000003E-2</c:v>
                </c:pt>
                <c:pt idx="92791">
                  <c:v>5.9521600000000001E-2</c:v>
                </c:pt>
                <c:pt idx="92792">
                  <c:v>6.0454800000000003E-2</c:v>
                </c:pt>
                <c:pt idx="92793">
                  <c:v>6.1402100000000001E-2</c:v>
                </c:pt>
                <c:pt idx="92794">
                  <c:v>6.2360499999999999E-2</c:v>
                </c:pt>
                <c:pt idx="92795">
                  <c:v>6.3327499999999995E-2</c:v>
                </c:pt>
                <c:pt idx="92796">
                  <c:v>6.4300200000000002E-2</c:v>
                </c:pt>
                <c:pt idx="92797">
                  <c:v>6.5276200000000006E-2</c:v>
                </c:pt>
                <c:pt idx="92798">
                  <c:v>6.6252800000000001E-2</c:v>
                </c:pt>
                <c:pt idx="92799">
                  <c:v>6.7227599999999998E-2</c:v>
                </c:pt>
                <c:pt idx="92800">
                  <c:v>6.8198499999999995E-2</c:v>
                </c:pt>
                <c:pt idx="92801">
                  <c:v>6.9162799999999997E-2</c:v>
                </c:pt>
                <c:pt idx="92802">
                  <c:v>7.0118E-2</c:v>
                </c:pt>
                <c:pt idx="92803">
                  <c:v>7.1060899999999996E-2</c:v>
                </c:pt>
                <c:pt idx="92804">
                  <c:v>7.1988899999999995E-2</c:v>
                </c:pt>
                <c:pt idx="92805">
                  <c:v>7.2899500000000006E-2</c:v>
                </c:pt>
                <c:pt idx="92806">
                  <c:v>7.3790599999999998E-2</c:v>
                </c:pt>
                <c:pt idx="92807">
                  <c:v>7.4660299999999999E-2</c:v>
                </c:pt>
                <c:pt idx="92808">
                  <c:v>7.5506599999999993E-2</c:v>
                </c:pt>
                <c:pt idx="92809">
                  <c:v>7.6327999999999993E-2</c:v>
                </c:pt>
                <c:pt idx="92810">
                  <c:v>7.7122300000000005E-2</c:v>
                </c:pt>
                <c:pt idx="92811">
                  <c:v>7.7886999999999998E-2</c:v>
                </c:pt>
                <c:pt idx="92812">
                  <c:v>7.8619300000000003E-2</c:v>
                </c:pt>
                <c:pt idx="92813">
                  <c:v>7.9316399999999995E-2</c:v>
                </c:pt>
                <c:pt idx="92814">
                  <c:v>7.99758E-2</c:v>
                </c:pt>
                <c:pt idx="92815">
                  <c:v>8.0595799999999995E-2</c:v>
                </c:pt>
                <c:pt idx="92816">
                  <c:v>8.1174399999999994E-2</c:v>
                </c:pt>
                <c:pt idx="92817">
                  <c:v>8.1709400000000001E-2</c:v>
                </c:pt>
                <c:pt idx="92818">
                  <c:v>8.2198999999999994E-2</c:v>
                </c:pt>
                <c:pt idx="92819">
                  <c:v>8.2641500000000007E-2</c:v>
                </c:pt>
                <c:pt idx="92820">
                  <c:v>8.3035200000000003E-2</c:v>
                </c:pt>
                <c:pt idx="92821">
                  <c:v>8.33782E-2</c:v>
                </c:pt>
                <c:pt idx="92822">
                  <c:v>8.3668999999999993E-2</c:v>
                </c:pt>
                <c:pt idx="92823">
                  <c:v>8.3906400000000006E-2</c:v>
                </c:pt>
                <c:pt idx="92824">
                  <c:v>8.4088899999999994E-2</c:v>
                </c:pt>
                <c:pt idx="92825">
                  <c:v>8.4215100000000001E-2</c:v>
                </c:pt>
                <c:pt idx="92826">
                  <c:v>8.4284200000000004E-2</c:v>
                </c:pt>
                <c:pt idx="92827">
                  <c:v>8.4295300000000004E-2</c:v>
                </c:pt>
                <c:pt idx="92828">
                  <c:v>8.4247299999999997E-2</c:v>
                </c:pt>
                <c:pt idx="92829">
                  <c:v>8.4139599999999995E-2</c:v>
                </c:pt>
                <c:pt idx="92830">
                  <c:v>8.3972000000000005E-2</c:v>
                </c:pt>
                <c:pt idx="92831">
                  <c:v>8.3743999999999999E-2</c:v>
                </c:pt>
                <c:pt idx="92832">
                  <c:v>8.3454899999999999E-2</c:v>
                </c:pt>
                <c:pt idx="92833">
                  <c:v>8.3104300000000006E-2</c:v>
                </c:pt>
                <c:pt idx="92834">
                  <c:v>8.2691600000000004E-2</c:v>
                </c:pt>
                <c:pt idx="92835">
                  <c:v>8.2216899999999996E-2</c:v>
                </c:pt>
                <c:pt idx="92836">
                  <c:v>8.1680600000000006E-2</c:v>
                </c:pt>
                <c:pt idx="92837">
                  <c:v>8.10834E-2</c:v>
                </c:pt>
                <c:pt idx="92838">
                  <c:v>8.0425300000000005E-2</c:v>
                </c:pt>
                <c:pt idx="92839">
                  <c:v>7.9706399999999997E-2</c:v>
                </c:pt>
                <c:pt idx="92840">
                  <c:v>7.8927300000000006E-2</c:v>
                </c:pt>
                <c:pt idx="92841">
                  <c:v>7.8089000000000006E-2</c:v>
                </c:pt>
                <c:pt idx="92842">
                  <c:v>7.7192700000000003E-2</c:v>
                </c:pt>
                <c:pt idx="92843">
                  <c:v>7.6239399999999999E-2</c:v>
                </c:pt>
                <c:pt idx="92844">
                  <c:v>7.5230199999999997E-2</c:v>
                </c:pt>
                <c:pt idx="92845">
                  <c:v>7.4165999999999996E-2</c:v>
                </c:pt>
                <c:pt idx="92846">
                  <c:v>7.3048299999999997E-2</c:v>
                </c:pt>
                <c:pt idx="92847">
                  <c:v>7.1877999999999997E-2</c:v>
                </c:pt>
                <c:pt idx="92848">
                  <c:v>7.0656700000000003E-2</c:v>
                </c:pt>
                <c:pt idx="92849">
                  <c:v>6.9386500000000004E-2</c:v>
                </c:pt>
                <c:pt idx="92850">
                  <c:v>6.8069500000000005E-2</c:v>
                </c:pt>
                <c:pt idx="92851">
                  <c:v>6.6707500000000003E-2</c:v>
                </c:pt>
                <c:pt idx="92852">
                  <c:v>6.5302399999999997E-2</c:v>
                </c:pt>
                <c:pt idx="92853">
                  <c:v>6.3856499999999997E-2</c:v>
                </c:pt>
                <c:pt idx="92854">
                  <c:v>6.2371900000000001E-2</c:v>
                </c:pt>
                <c:pt idx="92855">
                  <c:v>6.0850500000000002E-2</c:v>
                </c:pt>
                <c:pt idx="92856">
                  <c:v>5.9294899999999998E-2</c:v>
                </c:pt>
                <c:pt idx="92857">
                  <c:v>5.77072E-2</c:v>
                </c:pt>
                <c:pt idx="92858">
                  <c:v>5.60895E-2</c:v>
                </c:pt>
                <c:pt idx="92859">
                  <c:v>5.44445E-2</c:v>
                </c:pt>
                <c:pt idx="92860">
                  <c:v>5.27754E-2</c:v>
                </c:pt>
                <c:pt idx="92861">
                  <c:v>5.10853E-2</c:v>
                </c:pt>
                <c:pt idx="92862">
                  <c:v>4.9376299999999998E-2</c:v>
                </c:pt>
                <c:pt idx="92863">
                  <c:v>4.7650699999999997E-2</c:v>
                </c:pt>
                <c:pt idx="92864">
                  <c:v>4.59117E-2</c:v>
                </c:pt>
                <c:pt idx="92865">
                  <c:v>4.4162399999999997E-2</c:v>
                </c:pt>
                <c:pt idx="92866">
                  <c:v>4.2406100000000002E-2</c:v>
                </c:pt>
                <c:pt idx="92867">
                  <c:v>4.0645800000000003E-2</c:v>
                </c:pt>
                <c:pt idx="92868">
                  <c:v>3.8884599999999998E-2</c:v>
                </c:pt>
                <c:pt idx="92869">
                  <c:v>3.71258E-2</c:v>
                </c:pt>
                <c:pt idx="92870">
                  <c:v>3.5372500000000001E-2</c:v>
                </c:pt>
                <c:pt idx="92871">
                  <c:v>3.3627400000000002E-2</c:v>
                </c:pt>
                <c:pt idx="92872">
                  <c:v>3.1893199999999997E-2</c:v>
                </c:pt>
                <c:pt idx="92873">
                  <c:v>3.0172999999999998E-2</c:v>
                </c:pt>
                <c:pt idx="92874">
                  <c:v>2.8470700000000002E-2</c:v>
                </c:pt>
                <c:pt idx="92875">
                  <c:v>2.6790700000000001E-2</c:v>
                </c:pt>
                <c:pt idx="92876">
                  <c:v>2.5137799999999998E-2</c:v>
                </c:pt>
                <c:pt idx="92877">
                  <c:v>2.3514699999999999E-2</c:v>
                </c:pt>
                <c:pt idx="92878">
                  <c:v>2.19226E-2</c:v>
                </c:pt>
                <c:pt idx="92879">
                  <c:v>2.0362999999999999E-2</c:v>
                </c:pt>
                <c:pt idx="92880">
                  <c:v>1.8838899999999999E-2</c:v>
                </c:pt>
                <c:pt idx="92881">
                  <c:v>1.7352900000000001E-2</c:v>
                </c:pt>
                <c:pt idx="92882">
                  <c:v>1.59071E-2</c:v>
                </c:pt>
                <c:pt idx="92883">
                  <c:v>1.45037E-2</c:v>
                </c:pt>
                <c:pt idx="92884">
                  <c:v>1.31451E-2</c:v>
                </c:pt>
                <c:pt idx="92885">
                  <c:v>1.18338E-2</c:v>
                </c:pt>
                <c:pt idx="92886">
                  <c:v>1.0571799999999999E-2</c:v>
                </c:pt>
                <c:pt idx="92887" formatCode="0.00E+00">
                  <c:v>9.3612999999999995E-3</c:v>
                </c:pt>
                <c:pt idx="92888" formatCode="0.00E+00">
                  <c:v>8.2042499999999997E-3</c:v>
                </c:pt>
                <c:pt idx="92889" formatCode="0.00E+00">
                  <c:v>7.1025000000000003E-3</c:v>
                </c:pt>
                <c:pt idx="92890" formatCode="0.00E+00">
                  <c:v>6.0575799999999999E-3</c:v>
                </c:pt>
                <c:pt idx="92891" formatCode="0.00E+00">
                  <c:v>5.0708200000000002E-3</c:v>
                </c:pt>
                <c:pt idx="92892" formatCode="0.00E+00">
                  <c:v>4.1437100000000001E-3</c:v>
                </c:pt>
                <c:pt idx="92893" formatCode="0.00E+00">
                  <c:v>3.2779800000000002E-3</c:v>
                </c:pt>
                <c:pt idx="92894" formatCode="0.00E+00">
                  <c:v>2.4751399999999998E-3</c:v>
                </c:pt>
                <c:pt idx="92895" formatCode="0.00E+00">
                  <c:v>1.7359599999999999E-3</c:v>
                </c:pt>
                <c:pt idx="92896" formatCode="0.00E+00">
                  <c:v>1.06127E-3</c:v>
                </c:pt>
                <c:pt idx="92897" formatCode="0.00E+00">
                  <c:v>4.5248400000000001E-4</c:v>
                </c:pt>
                <c:pt idx="92898" formatCode="0.00E+00">
                  <c:v>-8.9045199999999999E-5</c:v>
                </c:pt>
                <c:pt idx="92899" formatCode="0.00E+00">
                  <c:v>-5.6248400000000003E-4</c:v>
                </c:pt>
                <c:pt idx="92900" formatCode="0.00E+00">
                  <c:v>-9.6732399999999998E-4</c:v>
                </c:pt>
                <c:pt idx="92901" formatCode="0.00E+00">
                  <c:v>-1.3031E-3</c:v>
                </c:pt>
                <c:pt idx="92902" formatCode="0.00E+00">
                  <c:v>-1.5694699999999999E-3</c:v>
                </c:pt>
                <c:pt idx="92903" formatCode="0.00E+00">
                  <c:v>-1.7662699999999999E-3</c:v>
                </c:pt>
                <c:pt idx="92904" formatCode="0.00E+00">
                  <c:v>-1.8935600000000001E-3</c:v>
                </c:pt>
                <c:pt idx="92905" formatCode="0.00E+00">
                  <c:v>-1.95177E-3</c:v>
                </c:pt>
                <c:pt idx="92906" formatCode="0.00E+00">
                  <c:v>-1.9414E-3</c:v>
                </c:pt>
                <c:pt idx="92907" formatCode="0.00E+00">
                  <c:v>-1.8628E-3</c:v>
                </c:pt>
                <c:pt idx="92908" formatCode="0.00E+00">
                  <c:v>-1.7166499999999999E-3</c:v>
                </c:pt>
                <c:pt idx="92909" formatCode="0.00E+00">
                  <c:v>-1.50409E-3</c:v>
                </c:pt>
                <c:pt idx="92910" formatCode="0.00E+00">
                  <c:v>-1.2262900000000001E-3</c:v>
                </c:pt>
                <c:pt idx="92911" formatCode="0.00E+00">
                  <c:v>-8.8434400000000002E-4</c:v>
                </c:pt>
                <c:pt idx="92912" formatCode="0.00E+00">
                  <c:v>-4.7932900000000002E-4</c:v>
                </c:pt>
                <c:pt idx="92913" formatCode="0.00E+00">
                  <c:v>-1.2381000000000001E-5</c:v>
                </c:pt>
                <c:pt idx="92914" formatCode="0.00E+00">
                  <c:v>5.1498699999999995E-4</c:v>
                </c:pt>
                <c:pt idx="92915" formatCode="0.00E+00">
                  <c:v>1.10092E-3</c:v>
                </c:pt>
                <c:pt idx="92916" formatCode="0.00E+00">
                  <c:v>1.7436400000000001E-3</c:v>
                </c:pt>
                <c:pt idx="92917" formatCode="0.00E+00">
                  <c:v>2.4416300000000002E-3</c:v>
                </c:pt>
                <c:pt idx="92918" formatCode="0.00E+00">
                  <c:v>3.1933299999999999E-3</c:v>
                </c:pt>
                <c:pt idx="92919" formatCode="0.00E+00">
                  <c:v>3.9968800000000004E-3</c:v>
                </c:pt>
                <c:pt idx="92920" formatCode="0.00E+00">
                  <c:v>4.8502099999999998E-3</c:v>
                </c:pt>
                <c:pt idx="92921" formatCode="0.00E+00">
                  <c:v>5.7511300000000001E-3</c:v>
                </c:pt>
                <c:pt idx="92922" formatCode="0.00E+00">
                  <c:v>6.6972200000000003E-3</c:v>
                </c:pt>
                <c:pt idx="92923" formatCode="0.00E+00">
                  <c:v>7.68588E-3</c:v>
                </c:pt>
                <c:pt idx="92924" formatCode="0.00E+00">
                  <c:v>8.7146299999999993E-3</c:v>
                </c:pt>
                <c:pt idx="92925" formatCode="0.00E+00">
                  <c:v>9.7811300000000007E-3</c:v>
                </c:pt>
                <c:pt idx="92926">
                  <c:v>1.0883E-2</c:v>
                </c:pt>
                <c:pt idx="92927">
                  <c:v>1.2017399999999999E-2</c:v>
                </c:pt>
                <c:pt idx="92928">
                  <c:v>1.3181399999999999E-2</c:v>
                </c:pt>
                <c:pt idx="92929">
                  <c:v>1.43722E-2</c:v>
                </c:pt>
                <c:pt idx="92930">
                  <c:v>1.55867E-2</c:v>
                </c:pt>
                <c:pt idx="92931">
                  <c:v>1.68221E-2</c:v>
                </c:pt>
                <c:pt idx="92932">
                  <c:v>1.80757E-2</c:v>
                </c:pt>
                <c:pt idx="92933">
                  <c:v>1.9344799999999999E-2</c:v>
                </c:pt>
                <c:pt idx="92934">
                  <c:v>2.0626200000000001E-2</c:v>
                </c:pt>
                <c:pt idx="92935">
                  <c:v>2.1916700000000001E-2</c:v>
                </c:pt>
                <c:pt idx="92936">
                  <c:v>2.3213299999999999E-2</c:v>
                </c:pt>
                <c:pt idx="92937">
                  <c:v>2.4513199999999999E-2</c:v>
                </c:pt>
                <c:pt idx="92938">
                  <c:v>2.5813599999999999E-2</c:v>
                </c:pt>
                <c:pt idx="92939">
                  <c:v>2.7111099999999999E-2</c:v>
                </c:pt>
                <c:pt idx="92940">
                  <c:v>2.8402799999999999E-2</c:v>
                </c:pt>
                <c:pt idx="92941">
                  <c:v>2.9685699999999999E-2</c:v>
                </c:pt>
                <c:pt idx="92942">
                  <c:v>3.0957200000000001E-2</c:v>
                </c:pt>
                <c:pt idx="92943">
                  <c:v>3.2213899999999997E-2</c:v>
                </c:pt>
                <c:pt idx="92944">
                  <c:v>3.34531E-2</c:v>
                </c:pt>
                <c:pt idx="92945">
                  <c:v>3.46722E-2</c:v>
                </c:pt>
                <c:pt idx="92946">
                  <c:v>3.5868900000000002E-2</c:v>
                </c:pt>
                <c:pt idx="92947">
                  <c:v>3.7040999999999998E-2</c:v>
                </c:pt>
                <c:pt idx="92948">
                  <c:v>3.8185799999999999E-2</c:v>
                </c:pt>
                <c:pt idx="92949">
                  <c:v>3.9300399999999999E-2</c:v>
                </c:pt>
                <c:pt idx="92950">
                  <c:v>4.0381599999999997E-2</c:v>
                </c:pt>
                <c:pt idx="92951">
                  <c:v>4.1427100000000001E-2</c:v>
                </c:pt>
                <c:pt idx="92952">
                  <c:v>4.2434399999999997E-2</c:v>
                </c:pt>
                <c:pt idx="92953">
                  <c:v>4.3401299999999997E-2</c:v>
                </c:pt>
                <c:pt idx="92954">
                  <c:v>4.43256E-2</c:v>
                </c:pt>
                <c:pt idx="92955">
                  <c:v>4.5204899999999999E-2</c:v>
                </c:pt>
                <c:pt idx="92956">
                  <c:v>4.6037000000000002E-2</c:v>
                </c:pt>
                <c:pt idx="92957">
                  <c:v>4.6820199999999999E-2</c:v>
                </c:pt>
                <c:pt idx="92958">
                  <c:v>4.7552499999999998E-2</c:v>
                </c:pt>
                <c:pt idx="92959">
                  <c:v>4.82321E-2</c:v>
                </c:pt>
                <c:pt idx="92960">
                  <c:v>4.8856999999999998E-2</c:v>
                </c:pt>
                <c:pt idx="92961">
                  <c:v>4.9425700000000003E-2</c:v>
                </c:pt>
                <c:pt idx="92962">
                  <c:v>4.9937000000000002E-2</c:v>
                </c:pt>
                <c:pt idx="92963">
                  <c:v>5.03896E-2</c:v>
                </c:pt>
                <c:pt idx="92964">
                  <c:v>5.0782300000000002E-2</c:v>
                </c:pt>
                <c:pt idx="92965">
                  <c:v>5.1113800000000001E-2</c:v>
                </c:pt>
                <c:pt idx="92966">
                  <c:v>5.1382999999999998E-2</c:v>
                </c:pt>
                <c:pt idx="92967">
                  <c:v>5.1589299999999998E-2</c:v>
                </c:pt>
                <c:pt idx="92968">
                  <c:v>5.1732300000000002E-2</c:v>
                </c:pt>
                <c:pt idx="92969">
                  <c:v>5.1811200000000002E-2</c:v>
                </c:pt>
                <c:pt idx="92970">
                  <c:v>5.1825599999999999E-2</c:v>
                </c:pt>
                <c:pt idx="92971">
                  <c:v>5.1774899999999999E-2</c:v>
                </c:pt>
                <c:pt idx="92972">
                  <c:v>5.1658999999999997E-2</c:v>
                </c:pt>
                <c:pt idx="92973">
                  <c:v>5.1477799999999997E-2</c:v>
                </c:pt>
                <c:pt idx="92974">
                  <c:v>5.1231100000000002E-2</c:v>
                </c:pt>
                <c:pt idx="92975">
                  <c:v>5.0918699999999997E-2</c:v>
                </c:pt>
                <c:pt idx="92976">
                  <c:v>5.0540599999999998E-2</c:v>
                </c:pt>
                <c:pt idx="92977">
                  <c:v>5.0096799999999997E-2</c:v>
                </c:pt>
                <c:pt idx="92978">
                  <c:v>4.9587800000000001E-2</c:v>
                </c:pt>
                <c:pt idx="92979">
                  <c:v>4.9014500000000003E-2</c:v>
                </c:pt>
                <c:pt idx="92980">
                  <c:v>4.8377799999999999E-2</c:v>
                </c:pt>
                <c:pt idx="92981">
                  <c:v>4.7678699999999997E-2</c:v>
                </c:pt>
                <c:pt idx="92982">
                  <c:v>4.6918000000000001E-2</c:v>
                </c:pt>
                <c:pt idx="92983">
                  <c:v>4.6096600000000001E-2</c:v>
                </c:pt>
                <c:pt idx="92984">
                  <c:v>4.5215699999999998E-2</c:v>
                </c:pt>
                <c:pt idx="92985">
                  <c:v>4.4276900000000001E-2</c:v>
                </c:pt>
                <c:pt idx="92986">
                  <c:v>4.3281699999999999E-2</c:v>
                </c:pt>
                <c:pt idx="92987">
                  <c:v>4.22318E-2</c:v>
                </c:pt>
                <c:pt idx="92988">
                  <c:v>4.1128499999999998E-2</c:v>
                </c:pt>
                <c:pt idx="92989">
                  <c:v>3.9973099999999998E-2</c:v>
                </c:pt>
                <c:pt idx="92990">
                  <c:v>3.8767599999999999E-2</c:v>
                </c:pt>
                <c:pt idx="92991">
                  <c:v>3.7513900000000003E-2</c:v>
                </c:pt>
                <c:pt idx="92992">
                  <c:v>3.6214400000000001E-2</c:v>
                </c:pt>
                <c:pt idx="92993">
                  <c:v>3.4871300000000001E-2</c:v>
                </c:pt>
                <c:pt idx="92994">
                  <c:v>3.3487000000000003E-2</c:v>
                </c:pt>
                <c:pt idx="92995">
                  <c:v>3.2063399999999999E-2</c:v>
                </c:pt>
                <c:pt idx="92996">
                  <c:v>3.0602899999999999E-2</c:v>
                </c:pt>
                <c:pt idx="92997">
                  <c:v>2.9107999999999998E-2</c:v>
                </c:pt>
                <c:pt idx="92998">
                  <c:v>2.7581499999999998E-2</c:v>
                </c:pt>
                <c:pt idx="92999">
                  <c:v>2.60261E-2</c:v>
                </c:pt>
                <c:pt idx="93000">
                  <c:v>2.4444400000000002E-2</c:v>
                </c:pt>
                <c:pt idx="93001">
                  <c:v>2.2839000000000002E-2</c:v>
                </c:pt>
                <c:pt idx="93002">
                  <c:v>2.1212999999999999E-2</c:v>
                </c:pt>
                <c:pt idx="93003">
                  <c:v>1.9569099999999999E-2</c:v>
                </c:pt>
                <c:pt idx="93004">
                  <c:v>1.7909899999999999E-2</c:v>
                </c:pt>
                <c:pt idx="93005">
                  <c:v>1.6238200000000001E-2</c:v>
                </c:pt>
                <c:pt idx="93006">
                  <c:v>1.45565E-2</c:v>
                </c:pt>
                <c:pt idx="93007">
                  <c:v>1.28679E-2</c:v>
                </c:pt>
                <c:pt idx="93008">
                  <c:v>1.1175300000000001E-2</c:v>
                </c:pt>
                <c:pt idx="93009" formatCode="0.00E+00">
                  <c:v>9.4817500000000006E-3</c:v>
                </c:pt>
                <c:pt idx="93010" formatCode="0.00E+00">
                  <c:v>7.7901000000000003E-3</c:v>
                </c:pt>
                <c:pt idx="93011" formatCode="0.00E+00">
                  <c:v>6.1032300000000003E-3</c:v>
                </c:pt>
                <c:pt idx="93012" formatCode="0.00E+00">
                  <c:v>4.4241000000000003E-3</c:v>
                </c:pt>
                <c:pt idx="93013" formatCode="0.00E+00">
                  <c:v>2.7557699999999998E-3</c:v>
                </c:pt>
                <c:pt idx="93014" formatCode="0.00E+00">
                  <c:v>1.1013500000000001E-3</c:v>
                </c:pt>
                <c:pt idx="93015" formatCode="0.00E+00">
                  <c:v>-5.3607600000000002E-4</c:v>
                </c:pt>
                <c:pt idx="93016" formatCode="0.00E+00">
                  <c:v>-2.1535500000000002E-3</c:v>
                </c:pt>
                <c:pt idx="93017" formatCode="0.00E+00">
                  <c:v>-3.74815E-3</c:v>
                </c:pt>
                <c:pt idx="93018" formatCode="0.00E+00">
                  <c:v>-5.3170800000000001E-3</c:v>
                </c:pt>
                <c:pt idx="93019" formatCode="0.00E+00">
                  <c:v>-6.8577100000000004E-3</c:v>
                </c:pt>
                <c:pt idx="93020" formatCode="0.00E+00">
                  <c:v>-8.3674600000000002E-3</c:v>
                </c:pt>
                <c:pt idx="93021" formatCode="0.00E+00">
                  <c:v>-9.84376E-3</c:v>
                </c:pt>
                <c:pt idx="93022">
                  <c:v>-1.1284000000000001E-2</c:v>
                </c:pt>
                <c:pt idx="93023">
                  <c:v>-1.2685500000000001E-2</c:v>
                </c:pt>
                <c:pt idx="93024">
                  <c:v>-1.40457E-2</c:v>
                </c:pt>
                <c:pt idx="93025">
                  <c:v>-1.5362199999999999E-2</c:v>
                </c:pt>
                <c:pt idx="93026">
                  <c:v>-1.6632500000000001E-2</c:v>
                </c:pt>
                <c:pt idx="93027">
                  <c:v>-1.78543E-2</c:v>
                </c:pt>
                <c:pt idx="93028">
                  <c:v>-1.9025500000000001E-2</c:v>
                </c:pt>
                <c:pt idx="93029">
                  <c:v>-2.0143999999999999E-2</c:v>
                </c:pt>
                <c:pt idx="93030">
                  <c:v>-2.1207899999999998E-2</c:v>
                </c:pt>
                <c:pt idx="93031">
                  <c:v>-2.22153E-2</c:v>
                </c:pt>
                <c:pt idx="93032">
                  <c:v>-2.3164299999999999E-2</c:v>
                </c:pt>
                <c:pt idx="93033">
                  <c:v>-2.4053499999999998E-2</c:v>
                </c:pt>
                <c:pt idx="93034">
                  <c:v>-2.4881400000000001E-2</c:v>
                </c:pt>
                <c:pt idx="93035">
                  <c:v>-2.56463E-2</c:v>
                </c:pt>
                <c:pt idx="93036">
                  <c:v>-2.6346999999999999E-2</c:v>
                </c:pt>
                <c:pt idx="93037">
                  <c:v>-2.6982099999999998E-2</c:v>
                </c:pt>
                <c:pt idx="93038">
                  <c:v>-2.7550700000000001E-2</c:v>
                </c:pt>
                <c:pt idx="93039">
                  <c:v>-2.8051900000000001E-2</c:v>
                </c:pt>
                <c:pt idx="93040">
                  <c:v>-2.84849E-2</c:v>
                </c:pt>
                <c:pt idx="93041">
                  <c:v>-2.8849E-2</c:v>
                </c:pt>
                <c:pt idx="93042">
                  <c:v>-2.91434E-2</c:v>
                </c:pt>
                <c:pt idx="93043">
                  <c:v>-2.9367899999999999E-2</c:v>
                </c:pt>
                <c:pt idx="93044">
                  <c:v>-2.9522E-2</c:v>
                </c:pt>
                <c:pt idx="93045">
                  <c:v>-2.96054E-2</c:v>
                </c:pt>
                <c:pt idx="93046">
                  <c:v>-2.9618499999999999E-2</c:v>
                </c:pt>
                <c:pt idx="93047">
                  <c:v>-2.9561400000000002E-2</c:v>
                </c:pt>
                <c:pt idx="93048">
                  <c:v>-2.9434100000000001E-2</c:v>
                </c:pt>
                <c:pt idx="93049">
                  <c:v>-2.92369E-2</c:v>
                </c:pt>
                <c:pt idx="93050">
                  <c:v>-2.8970300000000001E-2</c:v>
                </c:pt>
                <c:pt idx="93051">
                  <c:v>-2.8634799999999998E-2</c:v>
                </c:pt>
                <c:pt idx="93052">
                  <c:v>-2.8231300000000001E-2</c:v>
                </c:pt>
                <c:pt idx="93053">
                  <c:v>-2.7760400000000001E-2</c:v>
                </c:pt>
                <c:pt idx="93054">
                  <c:v>-2.72231E-2</c:v>
                </c:pt>
                <c:pt idx="93055">
                  <c:v>-2.6620499999999998E-2</c:v>
                </c:pt>
                <c:pt idx="93056">
                  <c:v>-2.5953799999999999E-2</c:v>
                </c:pt>
                <c:pt idx="93057">
                  <c:v>-2.5224400000000001E-2</c:v>
                </c:pt>
                <c:pt idx="93058">
                  <c:v>-2.44336E-2</c:v>
                </c:pt>
                <c:pt idx="93059">
                  <c:v>-2.3583E-2</c:v>
                </c:pt>
                <c:pt idx="93060">
                  <c:v>-2.2674199999999999E-2</c:v>
                </c:pt>
                <c:pt idx="93061">
                  <c:v>-2.17089E-2</c:v>
                </c:pt>
                <c:pt idx="93062">
                  <c:v>-2.06889E-2</c:v>
                </c:pt>
                <c:pt idx="93063">
                  <c:v>-1.96162E-2</c:v>
                </c:pt>
                <c:pt idx="93064">
                  <c:v>-1.84928E-2</c:v>
                </c:pt>
                <c:pt idx="93065">
                  <c:v>-1.73209E-2</c:v>
                </c:pt>
                <c:pt idx="93066">
                  <c:v>-1.61028E-2</c:v>
                </c:pt>
                <c:pt idx="93067">
                  <c:v>-1.4840900000000001E-2</c:v>
                </c:pt>
                <c:pt idx="93068">
                  <c:v>-1.35376E-2</c:v>
                </c:pt>
                <c:pt idx="93069">
                  <c:v>-1.2195299999999999E-2</c:v>
                </c:pt>
                <c:pt idx="93070">
                  <c:v>-1.08165E-2</c:v>
                </c:pt>
                <c:pt idx="93071" formatCode="0.00E+00">
                  <c:v>-9.4039499999999995E-3</c:v>
                </c:pt>
                <c:pt idx="93072" formatCode="0.00E+00">
                  <c:v>-7.96031E-3</c:v>
                </c:pt>
                <c:pt idx="93073" formatCode="0.00E+00">
                  <c:v>-6.4885000000000003E-3</c:v>
                </c:pt>
                <c:pt idx="93074" formatCode="0.00E+00">
                  <c:v>-4.9912999999999997E-3</c:v>
                </c:pt>
                <c:pt idx="93075" formatCode="0.00E+00">
                  <c:v>-3.4714500000000001E-3</c:v>
                </c:pt>
                <c:pt idx="93076" formatCode="0.00E+00">
                  <c:v>-1.93181E-3</c:v>
                </c:pt>
                <c:pt idx="93077" formatCode="0.00E+00">
                  <c:v>-3.7537399999999999E-4</c:v>
                </c:pt>
                <c:pt idx="93078" formatCode="0.00E+00">
                  <c:v>1.1948900000000001E-3</c:v>
                </c:pt>
                <c:pt idx="93079" formatCode="0.00E+00">
                  <c:v>2.77604E-3</c:v>
                </c:pt>
                <c:pt idx="93080" formatCode="0.00E+00">
                  <c:v>4.3650700000000004E-3</c:v>
                </c:pt>
                <c:pt idx="93081" formatCode="0.00E+00">
                  <c:v>5.9589100000000004E-3</c:v>
                </c:pt>
                <c:pt idx="93082" formatCode="0.00E+00">
                  <c:v>7.5545100000000004E-3</c:v>
                </c:pt>
                <c:pt idx="93083" formatCode="0.00E+00">
                  <c:v>9.1488300000000002E-3</c:v>
                </c:pt>
                <c:pt idx="93084">
                  <c:v>1.0738899999999999E-2</c:v>
                </c:pt>
                <c:pt idx="93085">
                  <c:v>1.2321500000000001E-2</c:v>
                </c:pt>
                <c:pt idx="93086">
                  <c:v>1.38938E-2</c:v>
                </c:pt>
                <c:pt idx="93087">
                  <c:v>1.5452799999999999E-2</c:v>
                </c:pt>
                <c:pt idx="93088">
                  <c:v>1.6995300000000001E-2</c:v>
                </c:pt>
                <c:pt idx="93089">
                  <c:v>1.8518400000000001E-2</c:v>
                </c:pt>
                <c:pt idx="93090">
                  <c:v>2.0019100000000001E-2</c:v>
                </c:pt>
                <c:pt idx="93091">
                  <c:v>2.1494599999999999E-2</c:v>
                </c:pt>
                <c:pt idx="93092">
                  <c:v>2.2941900000000001E-2</c:v>
                </c:pt>
                <c:pt idx="93093">
                  <c:v>2.4358500000000002E-2</c:v>
                </c:pt>
                <c:pt idx="93094">
                  <c:v>2.5741400000000001E-2</c:v>
                </c:pt>
                <c:pt idx="93095">
                  <c:v>2.7088000000000001E-2</c:v>
                </c:pt>
                <c:pt idx="93096">
                  <c:v>2.8395699999999999E-2</c:v>
                </c:pt>
                <c:pt idx="93097">
                  <c:v>2.96621E-2</c:v>
                </c:pt>
                <c:pt idx="93098">
                  <c:v>3.0884499999999999E-2</c:v>
                </c:pt>
                <c:pt idx="93099">
                  <c:v>3.2060600000000002E-2</c:v>
                </c:pt>
                <c:pt idx="93100">
                  <c:v>3.3188000000000002E-2</c:v>
                </c:pt>
                <c:pt idx="93101">
                  <c:v>3.4264700000000002E-2</c:v>
                </c:pt>
                <c:pt idx="93102">
                  <c:v>3.5288399999999998E-2</c:v>
                </c:pt>
                <c:pt idx="93103">
                  <c:v>3.6257200000000003E-2</c:v>
                </c:pt>
                <c:pt idx="93104">
                  <c:v>3.7169000000000001E-2</c:v>
                </c:pt>
                <c:pt idx="93105">
                  <c:v>3.8022199999999999E-2</c:v>
                </c:pt>
                <c:pt idx="93106">
                  <c:v>3.8814899999999999E-2</c:v>
                </c:pt>
                <c:pt idx="93107">
                  <c:v>3.95456E-2</c:v>
                </c:pt>
                <c:pt idx="93108">
                  <c:v>4.0212600000000001E-2</c:v>
                </c:pt>
                <c:pt idx="93109">
                  <c:v>4.0814700000000002E-2</c:v>
                </c:pt>
                <c:pt idx="93110">
                  <c:v>4.1350600000000001E-2</c:v>
                </c:pt>
                <c:pt idx="93111">
                  <c:v>4.1819000000000002E-2</c:v>
                </c:pt>
                <c:pt idx="93112">
                  <c:v>4.2218899999999997E-2</c:v>
                </c:pt>
                <c:pt idx="93113">
                  <c:v>4.2549400000000001E-2</c:v>
                </c:pt>
                <c:pt idx="93114">
                  <c:v>4.2809800000000002E-2</c:v>
                </c:pt>
                <c:pt idx="93115">
                  <c:v>4.2999200000000001E-2</c:v>
                </c:pt>
                <c:pt idx="93116">
                  <c:v>4.3117299999999997E-2</c:v>
                </c:pt>
                <c:pt idx="93117">
                  <c:v>4.3163399999999998E-2</c:v>
                </c:pt>
                <c:pt idx="93118">
                  <c:v>4.3137500000000002E-2</c:v>
                </c:pt>
                <c:pt idx="93119">
                  <c:v>4.3039099999999997E-2</c:v>
                </c:pt>
                <c:pt idx="93120">
                  <c:v>4.2868200000000002E-2</c:v>
                </c:pt>
                <c:pt idx="93121">
                  <c:v>4.2624799999999997E-2</c:v>
                </c:pt>
                <c:pt idx="93122">
                  <c:v>4.2308900000000003E-2</c:v>
                </c:pt>
                <c:pt idx="93123">
                  <c:v>4.1920899999999997E-2</c:v>
                </c:pt>
                <c:pt idx="93124">
                  <c:v>4.14613E-2</c:v>
                </c:pt>
                <c:pt idx="93125">
                  <c:v>4.0930500000000002E-2</c:v>
                </c:pt>
                <c:pt idx="93126">
                  <c:v>4.0329400000000001E-2</c:v>
                </c:pt>
                <c:pt idx="93127">
                  <c:v>3.9658699999999998E-2</c:v>
                </c:pt>
                <c:pt idx="93128">
                  <c:v>3.89194E-2</c:v>
                </c:pt>
                <c:pt idx="93129">
                  <c:v>3.8112500000000001E-2</c:v>
                </c:pt>
                <c:pt idx="93130">
                  <c:v>3.72392E-2</c:v>
                </c:pt>
                <c:pt idx="93131">
                  <c:v>3.6300899999999997E-2</c:v>
                </c:pt>
                <c:pt idx="93132">
                  <c:v>3.5298900000000001E-2</c:v>
                </c:pt>
                <c:pt idx="93133">
                  <c:v>3.4234800000000003E-2</c:v>
                </c:pt>
                <c:pt idx="93134">
                  <c:v>3.3110300000000002E-2</c:v>
                </c:pt>
                <c:pt idx="93135">
                  <c:v>3.19271E-2</c:v>
                </c:pt>
                <c:pt idx="93136">
                  <c:v>3.0687099999999998E-2</c:v>
                </c:pt>
                <c:pt idx="93137">
                  <c:v>2.93923E-2</c:v>
                </c:pt>
                <c:pt idx="93138">
                  <c:v>2.8044699999999999E-2</c:v>
                </c:pt>
                <c:pt idx="93139">
                  <c:v>2.66465E-2</c:v>
                </c:pt>
                <c:pt idx="93140">
                  <c:v>2.52E-2</c:v>
                </c:pt>
                <c:pt idx="93141">
                  <c:v>2.3707499999999999E-2</c:v>
                </c:pt>
                <c:pt idx="93142">
                  <c:v>2.21715E-2</c:v>
                </c:pt>
                <c:pt idx="93143">
                  <c:v>2.0594399999999999E-2</c:v>
                </c:pt>
                <c:pt idx="93144">
                  <c:v>1.89789E-2</c:v>
                </c:pt>
                <c:pt idx="93145">
                  <c:v>1.7327499999999999E-2</c:v>
                </c:pt>
                <c:pt idx="93146">
                  <c:v>1.5643199999999999E-2</c:v>
                </c:pt>
                <c:pt idx="93147">
                  <c:v>1.39285E-2</c:v>
                </c:pt>
                <c:pt idx="93148">
                  <c:v>1.21864E-2</c:v>
                </c:pt>
                <c:pt idx="93149">
                  <c:v>1.04198E-2</c:v>
                </c:pt>
                <c:pt idx="93150" formatCode="0.00E+00">
                  <c:v>8.63154E-3</c:v>
                </c:pt>
                <c:pt idx="93151" formatCode="0.00E+00">
                  <c:v>6.8246799999999996E-3</c:v>
                </c:pt>
                <c:pt idx="93152" formatCode="0.00E+00">
                  <c:v>5.0022299999999999E-3</c:v>
                </c:pt>
                <c:pt idx="93153" formatCode="0.00E+00">
                  <c:v>3.1672200000000001E-3</c:v>
                </c:pt>
                <c:pt idx="93154" formatCode="0.00E+00">
                  <c:v>1.32273E-3</c:v>
                </c:pt>
                <c:pt idx="93155" formatCode="0.00E+00">
                  <c:v>-5.2815000000000002E-4</c:v>
                </c:pt>
                <c:pt idx="93156" formatCode="0.00E+00">
                  <c:v>-2.3823099999999999E-3</c:v>
                </c:pt>
                <c:pt idx="93157" formatCode="0.00E+00">
                  <c:v>-4.2366499999999998E-3</c:v>
                </c:pt>
                <c:pt idx="93158" formatCode="0.00E+00">
                  <c:v>-6.0880300000000004E-3</c:v>
                </c:pt>
                <c:pt idx="93159" formatCode="0.00E+00">
                  <c:v>-7.9333500000000005E-3</c:v>
                </c:pt>
                <c:pt idx="93160" formatCode="0.00E+00">
                  <c:v>-9.7695000000000004E-3</c:v>
                </c:pt>
                <c:pt idx="93161">
                  <c:v>-1.15934E-2</c:v>
                </c:pt>
                <c:pt idx="93162">
                  <c:v>-1.34019E-2</c:v>
                </c:pt>
                <c:pt idx="93163">
                  <c:v>-1.51921E-2</c:v>
                </c:pt>
                <c:pt idx="93164">
                  <c:v>-1.6960800000000002E-2</c:v>
                </c:pt>
                <c:pt idx="93165">
                  <c:v>-1.8705200000000002E-2</c:v>
                </c:pt>
                <c:pt idx="93166">
                  <c:v>-2.0422200000000001E-2</c:v>
                </c:pt>
                <c:pt idx="93167">
                  <c:v>-2.2109E-2</c:v>
                </c:pt>
                <c:pt idx="93168">
                  <c:v>-2.3762700000000001E-2</c:v>
                </c:pt>
                <c:pt idx="93169">
                  <c:v>-2.53805E-2</c:v>
                </c:pt>
                <c:pt idx="93170">
                  <c:v>-2.69597E-2</c:v>
                </c:pt>
                <c:pt idx="93171">
                  <c:v>-2.8497600000000001E-2</c:v>
                </c:pt>
                <c:pt idx="93172">
                  <c:v>-2.99917E-2</c:v>
                </c:pt>
                <c:pt idx="93173">
                  <c:v>-3.1439300000000003E-2</c:v>
                </c:pt>
                <c:pt idx="93174">
                  <c:v>-3.2838100000000002E-2</c:v>
                </c:pt>
                <c:pt idx="93175">
                  <c:v>-3.4185800000000002E-2</c:v>
                </c:pt>
                <c:pt idx="93176">
                  <c:v>-3.5479900000000002E-2</c:v>
                </c:pt>
                <c:pt idx="93177">
                  <c:v>-3.6718500000000001E-2</c:v>
                </c:pt>
                <c:pt idx="93178">
                  <c:v>-3.7899299999999997E-2</c:v>
                </c:pt>
                <c:pt idx="93179">
                  <c:v>-3.9020399999999997E-2</c:v>
                </c:pt>
                <c:pt idx="93180">
                  <c:v>-4.0079900000000002E-2</c:v>
                </c:pt>
                <c:pt idx="93181">
                  <c:v>-4.1076000000000001E-2</c:v>
                </c:pt>
                <c:pt idx="93182">
                  <c:v>-4.2007200000000001E-2</c:v>
                </c:pt>
                <c:pt idx="93183">
                  <c:v>-4.2871699999999999E-2</c:v>
                </c:pt>
                <c:pt idx="93184">
                  <c:v>-4.36683E-2</c:v>
                </c:pt>
                <c:pt idx="93185">
                  <c:v>-4.4395499999999997E-2</c:v>
                </c:pt>
                <c:pt idx="93186">
                  <c:v>-4.5052099999999998E-2</c:v>
                </c:pt>
                <c:pt idx="93187">
                  <c:v>-4.5637200000000003E-2</c:v>
                </c:pt>
                <c:pt idx="93188">
                  <c:v>-4.6149700000000002E-2</c:v>
                </c:pt>
                <c:pt idx="93189">
                  <c:v>-4.6588699999999997E-2</c:v>
                </c:pt>
                <c:pt idx="93190">
                  <c:v>-4.6953700000000001E-2</c:v>
                </c:pt>
                <c:pt idx="93191">
                  <c:v>-4.7243899999999998E-2</c:v>
                </c:pt>
                <c:pt idx="93192">
                  <c:v>-4.7459000000000001E-2</c:v>
                </c:pt>
                <c:pt idx="93193">
                  <c:v>-4.7598700000000001E-2</c:v>
                </c:pt>
                <c:pt idx="93194">
                  <c:v>-4.7662700000000002E-2</c:v>
                </c:pt>
                <c:pt idx="93195">
                  <c:v>-4.7650999999999999E-2</c:v>
                </c:pt>
                <c:pt idx="93196">
                  <c:v>-4.75637E-2</c:v>
                </c:pt>
                <c:pt idx="93197">
                  <c:v>-4.7400999999999999E-2</c:v>
                </c:pt>
                <c:pt idx="93198">
                  <c:v>-4.7163099999999999E-2</c:v>
                </c:pt>
                <c:pt idx="93199">
                  <c:v>-4.6850599999999999E-2</c:v>
                </c:pt>
                <c:pt idx="93200">
                  <c:v>-4.6463999999999998E-2</c:v>
                </c:pt>
                <c:pt idx="93201">
                  <c:v>-4.6004099999999999E-2</c:v>
                </c:pt>
                <c:pt idx="93202">
                  <c:v>-4.5471699999999997E-2</c:v>
                </c:pt>
                <c:pt idx="93203">
                  <c:v>-4.4867799999999999E-2</c:v>
                </c:pt>
                <c:pt idx="93204">
                  <c:v>-4.4193400000000001E-2</c:v>
                </c:pt>
                <c:pt idx="93205">
                  <c:v>-4.3449700000000001E-2</c:v>
                </c:pt>
                <c:pt idx="93206">
                  <c:v>-4.2638099999999998E-2</c:v>
                </c:pt>
                <c:pt idx="93207">
                  <c:v>-4.1759999999999999E-2</c:v>
                </c:pt>
                <c:pt idx="93208">
                  <c:v>-4.0816999999999999E-2</c:v>
                </c:pt>
                <c:pt idx="93209">
                  <c:v>-3.9810699999999997E-2</c:v>
                </c:pt>
                <c:pt idx="93210">
                  <c:v>-3.8742899999999997E-2</c:v>
                </c:pt>
                <c:pt idx="93211">
                  <c:v>-3.7615500000000003E-2</c:v>
                </c:pt>
                <c:pt idx="93212">
                  <c:v>-3.6430299999999999E-2</c:v>
                </c:pt>
                <c:pt idx="93213">
                  <c:v>-3.5189600000000001E-2</c:v>
                </c:pt>
                <c:pt idx="93214">
                  <c:v>-3.3895500000000002E-2</c:v>
                </c:pt>
                <c:pt idx="93215">
                  <c:v>-3.2550200000000001E-2</c:v>
                </c:pt>
                <c:pt idx="93216">
                  <c:v>-3.1156E-2</c:v>
                </c:pt>
                <c:pt idx="93217">
                  <c:v>-2.9715399999999999E-2</c:v>
                </c:pt>
                <c:pt idx="93218">
                  <c:v>-2.82309E-2</c:v>
                </c:pt>
                <c:pt idx="93219">
                  <c:v>-2.6705E-2</c:v>
                </c:pt>
                <c:pt idx="93220">
                  <c:v>-2.51404E-2</c:v>
                </c:pt>
                <c:pt idx="93221">
                  <c:v>-2.35397E-2</c:v>
                </c:pt>
                <c:pt idx="93222">
                  <c:v>-2.19058E-2</c:v>
                </c:pt>
                <c:pt idx="93223">
                  <c:v>-2.02413E-2</c:v>
                </c:pt>
                <c:pt idx="93224">
                  <c:v>-1.8549300000000001E-2</c:v>
                </c:pt>
                <c:pt idx="93225">
                  <c:v>-1.68326E-2</c:v>
                </c:pt>
                <c:pt idx="93226">
                  <c:v>-1.5094099999999999E-2</c:v>
                </c:pt>
                <c:pt idx="93227">
                  <c:v>-1.33367E-2</c:v>
                </c:pt>
                <c:pt idx="93228">
                  <c:v>-1.15636E-2</c:v>
                </c:pt>
                <c:pt idx="93229" formatCode="0.00E+00">
                  <c:v>-9.7776500000000006E-3</c:v>
                </c:pt>
                <c:pt idx="93230" formatCode="0.00E+00">
                  <c:v>-7.9819699999999997E-3</c:v>
                </c:pt>
                <c:pt idx="93231" formatCode="0.00E+00">
                  <c:v>-6.1795799999999996E-3</c:v>
                </c:pt>
                <c:pt idx="93232" formatCode="0.00E+00">
                  <c:v>-4.3735400000000004E-3</c:v>
                </c:pt>
                <c:pt idx="93233" formatCode="0.00E+00">
                  <c:v>-2.5669099999999999E-3</c:v>
                </c:pt>
                <c:pt idx="93234" formatCode="0.00E+00">
                  <c:v>-7.6273900000000002E-4</c:v>
                </c:pt>
                <c:pt idx="93235" formatCode="0.00E+00">
                  <c:v>1.03594E-3</c:v>
                </c:pt>
                <c:pt idx="93236" formatCode="0.00E+00">
                  <c:v>2.8260899999999999E-3</c:v>
                </c:pt>
                <c:pt idx="93237" formatCode="0.00E+00">
                  <c:v>4.6046999999999998E-3</c:v>
                </c:pt>
                <c:pt idx="93238" formatCode="0.00E+00">
                  <c:v>6.3688099999999999E-3</c:v>
                </c:pt>
                <c:pt idx="93239" formatCode="0.00E+00">
                  <c:v>8.1154699999999996E-3</c:v>
                </c:pt>
                <c:pt idx="93240" formatCode="0.00E+00">
                  <c:v>9.8417499999999998E-3</c:v>
                </c:pt>
                <c:pt idx="93241">
                  <c:v>1.1544799999999999E-2</c:v>
                </c:pt>
                <c:pt idx="93242">
                  <c:v>1.3221800000000001E-2</c:v>
                </c:pt>
                <c:pt idx="93243">
                  <c:v>1.48699E-2</c:v>
                </c:pt>
                <c:pt idx="93244">
                  <c:v>1.6486500000000001E-2</c:v>
                </c:pt>
                <c:pt idx="93245">
                  <c:v>1.8068799999999999E-2</c:v>
                </c:pt>
                <c:pt idx="93246">
                  <c:v>1.9614300000000001E-2</c:v>
                </c:pt>
                <c:pt idx="93247">
                  <c:v>2.11205E-2</c:v>
                </c:pt>
                <c:pt idx="93248">
                  <c:v>2.2585000000000001E-2</c:v>
                </c:pt>
                <c:pt idx="93249">
                  <c:v>2.4005200000000001E-2</c:v>
                </c:pt>
                <c:pt idx="93250">
                  <c:v>2.5378999999999999E-2</c:v>
                </c:pt>
                <c:pt idx="93251">
                  <c:v>2.6704200000000001E-2</c:v>
                </c:pt>
                <c:pt idx="93252">
                  <c:v>2.7978599999999999E-2</c:v>
                </c:pt>
                <c:pt idx="93253">
                  <c:v>2.9200299999999998E-2</c:v>
                </c:pt>
                <c:pt idx="93254">
                  <c:v>3.03672E-2</c:v>
                </c:pt>
                <c:pt idx="93255">
                  <c:v>3.1477600000000001E-2</c:v>
                </c:pt>
                <c:pt idx="93256">
                  <c:v>3.2529700000000002E-2</c:v>
                </c:pt>
                <c:pt idx="93257">
                  <c:v>3.3522000000000003E-2</c:v>
                </c:pt>
                <c:pt idx="93258">
                  <c:v>3.4452900000000002E-2</c:v>
                </c:pt>
                <c:pt idx="93259">
                  <c:v>3.5321100000000001E-2</c:v>
                </c:pt>
                <c:pt idx="93260">
                  <c:v>3.6125200000000003E-2</c:v>
                </c:pt>
                <c:pt idx="93261">
                  <c:v>3.6864099999999997E-2</c:v>
                </c:pt>
                <c:pt idx="93262">
                  <c:v>3.7536699999999999E-2</c:v>
                </c:pt>
                <c:pt idx="93263">
                  <c:v>3.8142099999999998E-2</c:v>
                </c:pt>
                <c:pt idx="93264">
                  <c:v>3.8679600000000001E-2</c:v>
                </c:pt>
                <c:pt idx="93265">
                  <c:v>3.9148299999999997E-2</c:v>
                </c:pt>
                <c:pt idx="93266">
                  <c:v>3.9547800000000001E-2</c:v>
                </c:pt>
                <c:pt idx="93267">
                  <c:v>3.9877599999999999E-2</c:v>
                </c:pt>
                <c:pt idx="93268">
                  <c:v>4.0137300000000001E-2</c:v>
                </c:pt>
                <c:pt idx="93269">
                  <c:v>4.0326899999999999E-2</c:v>
                </c:pt>
                <c:pt idx="93270">
                  <c:v>4.0446099999999999E-2</c:v>
                </c:pt>
                <c:pt idx="93271">
                  <c:v>4.0495200000000002E-2</c:v>
                </c:pt>
                <c:pt idx="93272">
                  <c:v>4.0474099999999999E-2</c:v>
                </c:pt>
                <c:pt idx="93273">
                  <c:v>4.0383299999999997E-2</c:v>
                </c:pt>
                <c:pt idx="93274">
                  <c:v>4.0223200000000001E-2</c:v>
                </c:pt>
                <c:pt idx="93275">
                  <c:v>3.9994300000000003E-2</c:v>
                </c:pt>
                <c:pt idx="93276">
                  <c:v>3.9697200000000002E-2</c:v>
                </c:pt>
                <c:pt idx="93277">
                  <c:v>3.9332800000000001E-2</c:v>
                </c:pt>
                <c:pt idx="93278">
                  <c:v>3.8901999999999999E-2</c:v>
                </c:pt>
                <c:pt idx="93279">
                  <c:v>3.8405700000000001E-2</c:v>
                </c:pt>
                <c:pt idx="93280">
                  <c:v>3.7845200000000002E-2</c:v>
                </c:pt>
                <c:pt idx="93281">
                  <c:v>3.7221499999999998E-2</c:v>
                </c:pt>
                <c:pt idx="93282">
                  <c:v>3.6536199999999998E-2</c:v>
                </c:pt>
                <c:pt idx="93283">
                  <c:v>3.5790599999999999E-2</c:v>
                </c:pt>
                <c:pt idx="93284">
                  <c:v>3.4986299999999998E-2</c:v>
                </c:pt>
                <c:pt idx="93285">
                  <c:v>3.4125000000000003E-2</c:v>
                </c:pt>
                <c:pt idx="93286">
                  <c:v>3.3208300000000003E-2</c:v>
                </c:pt>
                <c:pt idx="93287">
                  <c:v>3.2238299999999998E-2</c:v>
                </c:pt>
                <c:pt idx="93288">
                  <c:v>3.12167E-2</c:v>
                </c:pt>
                <c:pt idx="93289">
                  <c:v>3.0145700000000001E-2</c:v>
                </c:pt>
                <c:pt idx="93290">
                  <c:v>2.9027299999999999E-2</c:v>
                </c:pt>
                <c:pt idx="93291">
                  <c:v>2.7863800000000001E-2</c:v>
                </c:pt>
                <c:pt idx="93292">
                  <c:v>2.6657299999999998E-2</c:v>
                </c:pt>
                <c:pt idx="93293">
                  <c:v>2.54103E-2</c:v>
                </c:pt>
                <c:pt idx="93294">
                  <c:v>2.41251E-2</c:v>
                </c:pt>
                <c:pt idx="93295">
                  <c:v>2.2804100000000001E-2</c:v>
                </c:pt>
                <c:pt idx="93296">
                  <c:v>2.145E-2</c:v>
                </c:pt>
                <c:pt idx="93297">
                  <c:v>2.0065199999999998E-2</c:v>
                </c:pt>
                <c:pt idx="93298">
                  <c:v>1.8652499999999999E-2</c:v>
                </c:pt>
                <c:pt idx="93299">
                  <c:v>1.7214400000000001E-2</c:v>
                </c:pt>
                <c:pt idx="93300">
                  <c:v>1.57536E-2</c:v>
                </c:pt>
                <c:pt idx="93301">
                  <c:v>1.42729E-2</c:v>
                </c:pt>
                <c:pt idx="93302">
                  <c:v>1.2775099999999999E-2</c:v>
                </c:pt>
                <c:pt idx="93303">
                  <c:v>1.1262899999999999E-2</c:v>
                </c:pt>
                <c:pt idx="93304" formatCode="0.00E+00">
                  <c:v>9.7391999999999999E-3</c:v>
                </c:pt>
                <c:pt idx="93305" formatCode="0.00E+00">
                  <c:v>8.2067100000000007E-3</c:v>
                </c:pt>
                <c:pt idx="93306" formatCode="0.00E+00">
                  <c:v>6.6683000000000003E-3</c:v>
                </c:pt>
                <c:pt idx="93307" formatCode="0.00E+00">
                  <c:v>5.12679E-3</c:v>
                </c:pt>
                <c:pt idx="93308" formatCode="0.00E+00">
                  <c:v>3.5850000000000001E-3</c:v>
                </c:pt>
                <c:pt idx="93309" formatCode="0.00E+00">
                  <c:v>2.0457700000000001E-3</c:v>
                </c:pt>
                <c:pt idx="93310" formatCode="0.00E+00">
                  <c:v>5.1187900000000002E-4</c:v>
                </c:pt>
                <c:pt idx="93311" formatCode="0.00E+00">
                  <c:v>-1.01387E-3</c:v>
                </c:pt>
                <c:pt idx="93312" formatCode="0.00E+00">
                  <c:v>-2.5287299999999999E-3</c:v>
                </c:pt>
                <c:pt idx="93313" formatCode="0.00E+00">
                  <c:v>-4.0299400000000001E-3</c:v>
                </c:pt>
                <c:pt idx="93314" formatCode="0.00E+00">
                  <c:v>-5.5148200000000001E-3</c:v>
                </c:pt>
                <c:pt idx="93315" formatCode="0.00E+00">
                  <c:v>-6.9806900000000003E-3</c:v>
                </c:pt>
                <c:pt idx="93316" formatCode="0.00E+00">
                  <c:v>-8.4249300000000006E-3</c:v>
                </c:pt>
                <c:pt idx="93317" formatCode="0.00E+00">
                  <c:v>-9.8449599999999998E-3</c:v>
                </c:pt>
                <c:pt idx="93318">
                  <c:v>-1.12383E-2</c:v>
                </c:pt>
                <c:pt idx="93319">
                  <c:v>-1.26023E-2</c:v>
                </c:pt>
                <c:pt idx="93320">
                  <c:v>-1.3934800000000001E-2</c:v>
                </c:pt>
                <c:pt idx="93321">
                  <c:v>-1.52333E-2</c:v>
                </c:pt>
                <c:pt idx="93322">
                  <c:v>-1.6495599999999999E-2</c:v>
                </c:pt>
                <c:pt idx="93323">
                  <c:v>-1.77194E-2</c:v>
                </c:pt>
                <c:pt idx="93324">
                  <c:v>-1.8902700000000001E-2</c:v>
                </c:pt>
                <c:pt idx="93325">
                  <c:v>-2.00433E-2</c:v>
                </c:pt>
                <c:pt idx="93326">
                  <c:v>-2.1139399999999999E-2</c:v>
                </c:pt>
                <c:pt idx="93327">
                  <c:v>-2.2189E-2</c:v>
                </c:pt>
                <c:pt idx="93328">
                  <c:v>-2.31904E-2</c:v>
                </c:pt>
                <c:pt idx="93329">
                  <c:v>-2.4141800000000001E-2</c:v>
                </c:pt>
                <c:pt idx="93330">
                  <c:v>-2.50417E-2</c:v>
                </c:pt>
                <c:pt idx="93331">
                  <c:v>-2.5888600000000001E-2</c:v>
                </c:pt>
                <c:pt idx="93332">
                  <c:v>-2.6681E-2</c:v>
                </c:pt>
                <c:pt idx="93333">
                  <c:v>-2.74177E-2</c:v>
                </c:pt>
                <c:pt idx="93334">
                  <c:v>-2.80976E-2</c:v>
                </c:pt>
                <c:pt idx="93335">
                  <c:v>-2.8719399999999999E-2</c:v>
                </c:pt>
                <c:pt idx="93336">
                  <c:v>-2.9282300000000001E-2</c:v>
                </c:pt>
                <c:pt idx="93337">
                  <c:v>-2.9785499999999999E-2</c:v>
                </c:pt>
                <c:pt idx="93338">
                  <c:v>-3.0228100000000001E-2</c:v>
                </c:pt>
                <c:pt idx="93339">
                  <c:v>-3.0609500000000001E-2</c:v>
                </c:pt>
                <c:pt idx="93340">
                  <c:v>-3.09293E-2</c:v>
                </c:pt>
                <c:pt idx="93341">
                  <c:v>-3.11869E-2</c:v>
                </c:pt>
                <c:pt idx="93342">
                  <c:v>-3.1382300000000002E-2</c:v>
                </c:pt>
                <c:pt idx="93343">
                  <c:v>-3.1515099999999997E-2</c:v>
                </c:pt>
                <c:pt idx="93344">
                  <c:v>-3.1585299999999997E-2</c:v>
                </c:pt>
                <c:pt idx="93345">
                  <c:v>-3.1593099999999999E-2</c:v>
                </c:pt>
                <c:pt idx="93346">
                  <c:v>-3.1538499999999997E-2</c:v>
                </c:pt>
                <c:pt idx="93347">
                  <c:v>-3.1421999999999999E-2</c:v>
                </c:pt>
                <c:pt idx="93348">
                  <c:v>-3.1243799999999999E-2</c:v>
                </c:pt>
                <c:pt idx="93349">
                  <c:v>-3.10046E-2</c:v>
                </c:pt>
                <c:pt idx="93350">
                  <c:v>-3.07049E-2</c:v>
                </c:pt>
                <c:pt idx="93351">
                  <c:v>-3.03456E-2</c:v>
                </c:pt>
                <c:pt idx="93352">
                  <c:v>-2.9927499999999999E-2</c:v>
                </c:pt>
                <c:pt idx="93353">
                  <c:v>-2.9451499999999999E-2</c:v>
                </c:pt>
                <c:pt idx="93354">
                  <c:v>-2.8918800000000001E-2</c:v>
                </c:pt>
                <c:pt idx="93355">
                  <c:v>-2.8330399999999999E-2</c:v>
                </c:pt>
                <c:pt idx="93356">
                  <c:v>-2.7687799999999999E-2</c:v>
                </c:pt>
                <c:pt idx="93357">
                  <c:v>-2.6992200000000001E-2</c:v>
                </c:pt>
                <c:pt idx="93358">
                  <c:v>-2.62452E-2</c:v>
                </c:pt>
                <c:pt idx="93359">
                  <c:v>-2.54483E-2</c:v>
                </c:pt>
                <c:pt idx="93360">
                  <c:v>-2.4603199999999999E-2</c:v>
                </c:pt>
                <c:pt idx="93361">
                  <c:v>-2.3711599999999999E-2</c:v>
                </c:pt>
                <c:pt idx="93362">
                  <c:v>-2.2775299999999998E-2</c:v>
                </c:pt>
                <c:pt idx="93363">
                  <c:v>-2.1796300000000001E-2</c:v>
                </c:pt>
                <c:pt idx="93364">
                  <c:v>-2.07765E-2</c:v>
                </c:pt>
                <c:pt idx="93365">
                  <c:v>-1.9717999999999999E-2</c:v>
                </c:pt>
                <c:pt idx="93366">
                  <c:v>-1.8623000000000001E-2</c:v>
                </c:pt>
                <c:pt idx="93367">
                  <c:v>-1.7493499999999999E-2</c:v>
                </c:pt>
                <c:pt idx="93368">
                  <c:v>-1.63319E-2</c:v>
                </c:pt>
                <c:pt idx="93369">
                  <c:v>-1.5140499999999999E-2</c:v>
                </c:pt>
                <c:pt idx="93370">
                  <c:v>-1.39215E-2</c:v>
                </c:pt>
                <c:pt idx="93371">
                  <c:v>-1.26775E-2</c:v>
                </c:pt>
                <c:pt idx="93372">
                  <c:v>-1.14109E-2</c:v>
                </c:pt>
                <c:pt idx="93373">
                  <c:v>-1.01241E-2</c:v>
                </c:pt>
                <c:pt idx="93374" formatCode="0.00E+00">
                  <c:v>-8.8196899999999998E-3</c:v>
                </c:pt>
                <c:pt idx="93375" formatCode="0.00E+00">
                  <c:v>-7.5001900000000003E-3</c:v>
                </c:pt>
                <c:pt idx="93376" formatCode="0.00E+00">
                  <c:v>-6.1681699999999997E-3</c:v>
                </c:pt>
                <c:pt idx="93377" formatCode="0.00E+00">
                  <c:v>-4.8262299999999999E-3</c:v>
                </c:pt>
                <c:pt idx="93378" formatCode="0.00E+00">
                  <c:v>-3.4769599999999999E-3</c:v>
                </c:pt>
                <c:pt idx="93379" formatCode="0.00E+00">
                  <c:v>-2.1229899999999999E-3</c:v>
                </c:pt>
                <c:pt idx="93380" formatCode="0.00E+00">
                  <c:v>-7.6691599999999997E-4</c:v>
                </c:pt>
                <c:pt idx="93381" formatCode="0.00E+00">
                  <c:v>5.8863100000000005E-4</c:v>
                </c:pt>
                <c:pt idx="93382" formatCode="0.00E+00">
                  <c:v>1.94104E-3</c:v>
                </c:pt>
                <c:pt idx="93383" formatCode="0.00E+00">
                  <c:v>3.2877200000000001E-3</c:v>
                </c:pt>
                <c:pt idx="93384" formatCode="0.00E+00">
                  <c:v>4.6260800000000003E-3</c:v>
                </c:pt>
                <c:pt idx="93385" formatCode="0.00E+00">
                  <c:v>5.9535400000000002E-3</c:v>
                </c:pt>
                <c:pt idx="93386" formatCode="0.00E+00">
                  <c:v>7.26758E-3</c:v>
                </c:pt>
                <c:pt idx="93387" formatCode="0.00E+00">
                  <c:v>8.5656699999999992E-3</c:v>
                </c:pt>
                <c:pt idx="93388" formatCode="0.00E+00">
                  <c:v>9.8453399999999993E-3</c:v>
                </c:pt>
                <c:pt idx="93389">
                  <c:v>1.11041E-2</c:v>
                </c:pt>
                <c:pt idx="93390">
                  <c:v>1.23397E-2</c:v>
                </c:pt>
                <c:pt idx="93391">
                  <c:v>1.35496E-2</c:v>
                </c:pt>
                <c:pt idx="93392">
                  <c:v>1.4731599999999999E-2</c:v>
                </c:pt>
                <c:pt idx="93393">
                  <c:v>1.5883499999999998E-2</c:v>
                </c:pt>
                <c:pt idx="93394">
                  <c:v>1.7003000000000001E-2</c:v>
                </c:pt>
                <c:pt idx="93395">
                  <c:v>1.8088E-2</c:v>
                </c:pt>
                <c:pt idx="93396">
                  <c:v>1.9136500000000001E-2</c:v>
                </c:pt>
                <c:pt idx="93397">
                  <c:v>2.0146500000000001E-2</c:v>
                </c:pt>
                <c:pt idx="93398">
                  <c:v>2.1116099999999999E-2</c:v>
                </c:pt>
                <c:pt idx="93399">
                  <c:v>2.2043500000000001E-2</c:v>
                </c:pt>
                <c:pt idx="93400">
                  <c:v>2.29269E-2</c:v>
                </c:pt>
                <c:pt idx="93401">
                  <c:v>2.37646E-2</c:v>
                </c:pt>
                <c:pt idx="93402">
                  <c:v>2.4555199999999999E-2</c:v>
                </c:pt>
                <c:pt idx="93403">
                  <c:v>2.5297E-2</c:v>
                </c:pt>
                <c:pt idx="93404">
                  <c:v>2.59887E-2</c:v>
                </c:pt>
                <c:pt idx="93405">
                  <c:v>2.6629E-2</c:v>
                </c:pt>
                <c:pt idx="93406">
                  <c:v>2.72167E-2</c:v>
                </c:pt>
                <c:pt idx="93407">
                  <c:v>2.7750799999999999E-2</c:v>
                </c:pt>
                <c:pt idx="93408">
                  <c:v>2.8230100000000001E-2</c:v>
                </c:pt>
                <c:pt idx="93409">
                  <c:v>2.86539E-2</c:v>
                </c:pt>
                <c:pt idx="93410">
                  <c:v>2.90213E-2</c:v>
                </c:pt>
                <c:pt idx="93411">
                  <c:v>2.9331599999999999E-2</c:v>
                </c:pt>
                <c:pt idx="93412">
                  <c:v>2.95844E-2</c:v>
                </c:pt>
                <c:pt idx="93413">
                  <c:v>2.9779099999999999E-2</c:v>
                </c:pt>
                <c:pt idx="93414">
                  <c:v>2.9915299999999999E-2</c:v>
                </c:pt>
                <c:pt idx="93415">
                  <c:v>2.9992899999999999E-2</c:v>
                </c:pt>
                <c:pt idx="93416">
                  <c:v>3.0011599999999999E-2</c:v>
                </c:pt>
                <c:pt idx="93417">
                  <c:v>2.9971500000000002E-2</c:v>
                </c:pt>
                <c:pt idx="93418">
                  <c:v>2.9872699999999999E-2</c:v>
                </c:pt>
                <c:pt idx="93419">
                  <c:v>2.97153E-2</c:v>
                </c:pt>
                <c:pt idx="93420">
                  <c:v>2.94997E-2</c:v>
                </c:pt>
                <c:pt idx="93421">
                  <c:v>2.9226200000000001E-2</c:v>
                </c:pt>
                <c:pt idx="93422">
                  <c:v>2.8895500000000001E-2</c:v>
                </c:pt>
                <c:pt idx="93423">
                  <c:v>2.8508100000000001E-2</c:v>
                </c:pt>
                <c:pt idx="93424">
                  <c:v>2.8064700000000001E-2</c:v>
                </c:pt>
                <c:pt idx="93425">
                  <c:v>2.7566299999999998E-2</c:v>
                </c:pt>
                <c:pt idx="93426">
                  <c:v>2.7013700000000002E-2</c:v>
                </c:pt>
                <c:pt idx="93427">
                  <c:v>2.6408000000000001E-2</c:v>
                </c:pt>
                <c:pt idx="93428">
                  <c:v>2.57503E-2</c:v>
                </c:pt>
                <c:pt idx="93429">
                  <c:v>2.5041999999999998E-2</c:v>
                </c:pt>
                <c:pt idx="93430">
                  <c:v>2.4284300000000002E-2</c:v>
                </c:pt>
                <c:pt idx="93431">
                  <c:v>2.3478599999999999E-2</c:v>
                </c:pt>
                <c:pt idx="93432">
                  <c:v>2.2626500000000001E-2</c:v>
                </c:pt>
                <c:pt idx="93433">
                  <c:v>2.1729499999999999E-2</c:v>
                </c:pt>
                <c:pt idx="93434">
                  <c:v>2.07894E-2</c:v>
                </c:pt>
                <c:pt idx="93435">
                  <c:v>1.98079E-2</c:v>
                </c:pt>
                <c:pt idx="93436">
                  <c:v>1.8786899999999999E-2</c:v>
                </c:pt>
                <c:pt idx="93437">
                  <c:v>1.7728299999999999E-2</c:v>
                </c:pt>
                <c:pt idx="93438">
                  <c:v>1.6633999999999999E-2</c:v>
                </c:pt>
                <c:pt idx="93439">
                  <c:v>1.5506199999999999E-2</c:v>
                </c:pt>
                <c:pt idx="93440">
                  <c:v>1.4346899999999999E-2</c:v>
                </c:pt>
                <c:pt idx="93441">
                  <c:v>1.31583E-2</c:v>
                </c:pt>
                <c:pt idx="93442">
                  <c:v>1.1942599999999999E-2</c:v>
                </c:pt>
                <c:pt idx="93443">
                  <c:v>1.0702100000000001E-2</c:v>
                </c:pt>
                <c:pt idx="93444" formatCode="0.00E+00">
                  <c:v>9.4391500000000003E-3</c:v>
                </c:pt>
                <c:pt idx="93445" formatCode="0.00E+00">
                  <c:v>8.1560899999999995E-3</c:v>
                </c:pt>
                <c:pt idx="93446" formatCode="0.00E+00">
                  <c:v>6.8553199999999998E-3</c:v>
                </c:pt>
                <c:pt idx="93447" formatCode="0.00E+00">
                  <c:v>5.5392699999999998E-3</c:v>
                </c:pt>
                <c:pt idx="93448" formatCode="0.00E+00">
                  <c:v>4.2104000000000004E-3</c:v>
                </c:pt>
                <c:pt idx="93449" formatCode="0.00E+00">
                  <c:v>2.8712E-3</c:v>
                </c:pt>
                <c:pt idx="93450" formatCode="0.00E+00">
                  <c:v>1.52417E-3</c:v>
                </c:pt>
                <c:pt idx="93451" formatCode="0.00E+00">
                  <c:v>1.7182100000000001E-4</c:v>
                </c:pt>
                <c:pt idx="93452" formatCode="0.00E+00">
                  <c:v>-1.1833099999999999E-3</c:v>
                </c:pt>
                <c:pt idx="93453" formatCode="0.00E+00">
                  <c:v>-2.5387000000000001E-3</c:v>
                </c:pt>
                <c:pt idx="93454" formatCode="0.00E+00">
                  <c:v>-3.8918099999999999E-3</c:v>
                </c:pt>
                <c:pt idx="93455" formatCode="0.00E+00">
                  <c:v>-5.2401100000000001E-3</c:v>
                </c:pt>
                <c:pt idx="93456" formatCode="0.00E+00">
                  <c:v>-6.5811000000000003E-3</c:v>
                </c:pt>
                <c:pt idx="93457" formatCode="0.00E+00">
                  <c:v>-7.9122600000000008E-3</c:v>
                </c:pt>
                <c:pt idx="93458" formatCode="0.00E+00">
                  <c:v>-9.2311000000000008E-3</c:v>
                </c:pt>
                <c:pt idx="93459">
                  <c:v>-1.05352E-2</c:v>
                </c:pt>
                <c:pt idx="93460">
                  <c:v>-1.1821999999999999E-2</c:v>
                </c:pt>
                <c:pt idx="93461">
                  <c:v>-1.30893E-2</c:v>
                </c:pt>
                <c:pt idx="93462">
                  <c:v>-1.4334599999999999E-2</c:v>
                </c:pt>
                <c:pt idx="93463">
                  <c:v>-1.55555E-2</c:v>
                </c:pt>
                <c:pt idx="93464">
                  <c:v>-1.6749900000000002E-2</c:v>
                </c:pt>
                <c:pt idx="93465">
                  <c:v>-1.7915500000000001E-2</c:v>
                </c:pt>
                <c:pt idx="93466">
                  <c:v>-1.9050000000000001E-2</c:v>
                </c:pt>
                <c:pt idx="93467">
                  <c:v>-2.0151499999999999E-2</c:v>
                </c:pt>
                <c:pt idx="93468">
                  <c:v>-2.1217699999999999E-2</c:v>
                </c:pt>
                <c:pt idx="93469">
                  <c:v>-2.2246800000000001E-2</c:v>
                </c:pt>
                <c:pt idx="93470">
                  <c:v>-2.3236900000000001E-2</c:v>
                </c:pt>
                <c:pt idx="93471">
                  <c:v>-2.41859E-2</c:v>
                </c:pt>
                <c:pt idx="93472">
                  <c:v>-2.5092300000000001E-2</c:v>
                </c:pt>
                <c:pt idx="93473">
                  <c:v>-2.59542E-2</c:v>
                </c:pt>
                <c:pt idx="93474">
                  <c:v>-2.6769999999999999E-2</c:v>
                </c:pt>
                <c:pt idx="93475">
                  <c:v>-2.7538300000000002E-2</c:v>
                </c:pt>
                <c:pt idx="93476">
                  <c:v>-2.8257600000000001E-2</c:v>
                </c:pt>
                <c:pt idx="93477">
                  <c:v>-2.89266E-2</c:v>
                </c:pt>
                <c:pt idx="93478">
                  <c:v>-2.9543900000000001E-2</c:v>
                </c:pt>
                <c:pt idx="93479">
                  <c:v>-3.01084E-2</c:v>
                </c:pt>
                <c:pt idx="93480">
                  <c:v>-3.0619E-2</c:v>
                </c:pt>
                <c:pt idx="93481">
                  <c:v>-3.1074899999999999E-2</c:v>
                </c:pt>
                <c:pt idx="93482">
                  <c:v>-3.1475000000000003E-2</c:v>
                </c:pt>
                <c:pt idx="93483">
                  <c:v>-3.1818699999999998E-2</c:v>
                </c:pt>
                <c:pt idx="93484">
                  <c:v>-3.21052E-2</c:v>
                </c:pt>
                <c:pt idx="93485">
                  <c:v>-3.2334099999999998E-2</c:v>
                </c:pt>
                <c:pt idx="93486">
                  <c:v>-3.2504900000000003E-2</c:v>
                </c:pt>
                <c:pt idx="93487">
                  <c:v>-3.2617199999999999E-2</c:v>
                </c:pt>
                <c:pt idx="93488">
                  <c:v>-3.2670900000000003E-2</c:v>
                </c:pt>
                <c:pt idx="93489">
                  <c:v>-3.2665699999999999E-2</c:v>
                </c:pt>
                <c:pt idx="93490">
                  <c:v>-3.2601699999999997E-2</c:v>
                </c:pt>
                <c:pt idx="93491">
                  <c:v>-3.2478899999999998E-2</c:v>
                </c:pt>
                <c:pt idx="93492">
                  <c:v>-3.2297600000000003E-2</c:v>
                </c:pt>
                <c:pt idx="93493">
                  <c:v>-3.2058099999999999E-2</c:v>
                </c:pt>
                <c:pt idx="93494">
                  <c:v>-3.1760700000000003E-2</c:v>
                </c:pt>
                <c:pt idx="93495">
                  <c:v>-3.1406000000000003E-2</c:v>
                </c:pt>
                <c:pt idx="93496">
                  <c:v>-3.09947E-2</c:v>
                </c:pt>
                <c:pt idx="93497">
                  <c:v>-3.05274E-2</c:v>
                </c:pt>
                <c:pt idx="93498">
                  <c:v>-3.0005E-2</c:v>
                </c:pt>
                <c:pt idx="93499">
                  <c:v>-2.94284E-2</c:v>
                </c:pt>
                <c:pt idx="93500">
                  <c:v>-2.87987E-2</c:v>
                </c:pt>
                <c:pt idx="93501">
                  <c:v>-2.8117E-2</c:v>
                </c:pt>
                <c:pt idx="93502">
                  <c:v>-2.7384499999999999E-2</c:v>
                </c:pt>
                <c:pt idx="93503">
                  <c:v>-2.6602500000000001E-2</c:v>
                </c:pt>
                <c:pt idx="93504">
                  <c:v>-2.57725E-2</c:v>
                </c:pt>
                <c:pt idx="93505">
                  <c:v>-2.4895899999999999E-2</c:v>
                </c:pt>
                <c:pt idx="93506">
                  <c:v>-2.39743E-2</c:v>
                </c:pt>
                <c:pt idx="93507">
                  <c:v>-2.3009499999999999E-2</c:v>
                </c:pt>
                <c:pt idx="93508">
                  <c:v>-2.2003100000000001E-2</c:v>
                </c:pt>
                <c:pt idx="93509">
                  <c:v>-2.0957E-2</c:v>
                </c:pt>
                <c:pt idx="93510">
                  <c:v>-1.9873100000000001E-2</c:v>
                </c:pt>
                <c:pt idx="93511">
                  <c:v>-1.8753200000000001E-2</c:v>
                </c:pt>
                <c:pt idx="93512">
                  <c:v>-1.7599099999999999E-2</c:v>
                </c:pt>
                <c:pt idx="93513">
                  <c:v>-1.6412800000000002E-2</c:v>
                </c:pt>
                <c:pt idx="93514">
                  <c:v>-1.51962E-2</c:v>
                </c:pt>
                <c:pt idx="93515">
                  <c:v>-1.39519E-2</c:v>
                </c:pt>
                <c:pt idx="93516">
                  <c:v>-1.2682199999999999E-2</c:v>
                </c:pt>
                <c:pt idx="93517">
                  <c:v>-1.13896E-2</c:v>
                </c:pt>
                <c:pt idx="93518">
                  <c:v>-1.0076699999999999E-2</c:v>
                </c:pt>
                <c:pt idx="93519" formatCode="0.00E+00">
                  <c:v>-8.7460599999999999E-3</c:v>
                </c:pt>
                <c:pt idx="93520" formatCode="0.00E+00">
                  <c:v>-7.4001800000000001E-3</c:v>
                </c:pt>
                <c:pt idx="93521" formatCode="0.00E+00">
                  <c:v>-6.0416300000000001E-3</c:v>
                </c:pt>
                <c:pt idx="93522" formatCode="0.00E+00">
                  <c:v>-4.6729099999999997E-3</c:v>
                </c:pt>
                <c:pt idx="93523" formatCode="0.00E+00">
                  <c:v>-3.2966100000000002E-3</c:v>
                </c:pt>
                <c:pt idx="93524" formatCode="0.00E+00">
                  <c:v>-1.91548E-3</c:v>
                </c:pt>
                <c:pt idx="93525" formatCode="0.00E+00">
                  <c:v>-5.3224399999999997E-4</c:v>
                </c:pt>
                <c:pt idx="93526" formatCode="0.00E+00">
                  <c:v>8.5064299999999999E-4</c:v>
                </c:pt>
                <c:pt idx="93527" formatCode="0.00E+00">
                  <c:v>2.2307500000000001E-3</c:v>
                </c:pt>
                <c:pt idx="93528" formatCode="0.00E+00">
                  <c:v>3.6053299999999999E-3</c:v>
                </c:pt>
                <c:pt idx="93529" formatCode="0.00E+00">
                  <c:v>4.9715499999999999E-3</c:v>
                </c:pt>
                <c:pt idx="93530" formatCode="0.00E+00">
                  <c:v>6.3268600000000001E-3</c:v>
                </c:pt>
                <c:pt idx="93531" formatCode="0.00E+00">
                  <c:v>7.6687600000000002E-3</c:v>
                </c:pt>
                <c:pt idx="93532" formatCode="0.00E+00">
                  <c:v>8.9945600000000004E-3</c:v>
                </c:pt>
                <c:pt idx="93533">
                  <c:v>1.03017E-2</c:v>
                </c:pt>
                <c:pt idx="93534">
                  <c:v>1.15884E-2</c:v>
                </c:pt>
                <c:pt idx="93535">
                  <c:v>1.28527E-2</c:v>
                </c:pt>
                <c:pt idx="93536">
                  <c:v>1.4092E-2</c:v>
                </c:pt>
                <c:pt idx="93537">
                  <c:v>1.5303300000000001E-2</c:v>
                </c:pt>
                <c:pt idx="93538">
                  <c:v>1.64844E-2</c:v>
                </c:pt>
                <c:pt idx="93539">
                  <c:v>1.7632999999999999E-2</c:v>
                </c:pt>
                <c:pt idx="93540">
                  <c:v>1.87469E-2</c:v>
                </c:pt>
                <c:pt idx="93541">
                  <c:v>1.9824399999999999E-2</c:v>
                </c:pt>
                <c:pt idx="93542">
                  <c:v>2.0864199999999999E-2</c:v>
                </c:pt>
                <c:pt idx="93543">
                  <c:v>2.18642E-2</c:v>
                </c:pt>
                <c:pt idx="93544">
                  <c:v>2.28223E-2</c:v>
                </c:pt>
                <c:pt idx="93545">
                  <c:v>2.3735900000000001E-2</c:v>
                </c:pt>
                <c:pt idx="93546">
                  <c:v>2.4603099999999999E-2</c:v>
                </c:pt>
                <c:pt idx="93547">
                  <c:v>2.54226E-2</c:v>
                </c:pt>
                <c:pt idx="93548">
                  <c:v>2.6192900000000002E-2</c:v>
                </c:pt>
                <c:pt idx="93549">
                  <c:v>2.6912200000000001E-2</c:v>
                </c:pt>
                <c:pt idx="93550">
                  <c:v>2.7579300000000001E-2</c:v>
                </c:pt>
                <c:pt idx="93551">
                  <c:v>2.8192700000000001E-2</c:v>
                </c:pt>
                <c:pt idx="93552">
                  <c:v>2.8751200000000001E-2</c:v>
                </c:pt>
                <c:pt idx="93553">
                  <c:v>2.92538E-2</c:v>
                </c:pt>
                <c:pt idx="93554">
                  <c:v>2.9699400000000001E-2</c:v>
                </c:pt>
                <c:pt idx="93555">
                  <c:v>3.0086399999999999E-2</c:v>
                </c:pt>
                <c:pt idx="93556">
                  <c:v>3.0414799999999999E-2</c:v>
                </c:pt>
                <c:pt idx="93557">
                  <c:v>3.0684900000000001E-2</c:v>
                </c:pt>
                <c:pt idx="93558">
                  <c:v>3.0895100000000002E-2</c:v>
                </c:pt>
                <c:pt idx="93559">
                  <c:v>3.10421E-2</c:v>
                </c:pt>
                <c:pt idx="93560">
                  <c:v>3.11227E-2</c:v>
                </c:pt>
                <c:pt idx="93561">
                  <c:v>3.1137999999999999E-2</c:v>
                </c:pt>
                <c:pt idx="93562">
                  <c:v>3.10923E-2</c:v>
                </c:pt>
                <c:pt idx="93563">
                  <c:v>3.09883E-2</c:v>
                </c:pt>
                <c:pt idx="93564">
                  <c:v>3.0826099999999999E-2</c:v>
                </c:pt>
                <c:pt idx="93565">
                  <c:v>3.0605400000000001E-2</c:v>
                </c:pt>
                <c:pt idx="93566">
                  <c:v>3.03263E-2</c:v>
                </c:pt>
                <c:pt idx="93567">
                  <c:v>2.9989499999999999E-2</c:v>
                </c:pt>
                <c:pt idx="93568">
                  <c:v>2.9595199999999999E-2</c:v>
                </c:pt>
                <c:pt idx="93569">
                  <c:v>2.9143599999999999E-2</c:v>
                </c:pt>
                <c:pt idx="93570">
                  <c:v>2.8635299999999999E-2</c:v>
                </c:pt>
                <c:pt idx="93571">
                  <c:v>2.8070700000000001E-2</c:v>
                </c:pt>
                <c:pt idx="93572">
                  <c:v>2.7450200000000001E-2</c:v>
                </c:pt>
                <c:pt idx="93573">
                  <c:v>2.6773600000000002E-2</c:v>
                </c:pt>
                <c:pt idx="93574">
                  <c:v>2.6040899999999999E-2</c:v>
                </c:pt>
                <c:pt idx="93575">
                  <c:v>2.52526E-2</c:v>
                </c:pt>
                <c:pt idx="93576">
                  <c:v>2.4409699999999999E-2</c:v>
                </c:pt>
                <c:pt idx="93577">
                  <c:v>2.3513099999999999E-2</c:v>
                </c:pt>
                <c:pt idx="93578">
                  <c:v>2.2563900000000001E-2</c:v>
                </c:pt>
                <c:pt idx="93579">
                  <c:v>2.15634E-2</c:v>
                </c:pt>
                <c:pt idx="93580">
                  <c:v>2.0514399999999999E-2</c:v>
                </c:pt>
                <c:pt idx="93581">
                  <c:v>1.9420799999999998E-2</c:v>
                </c:pt>
                <c:pt idx="93582">
                  <c:v>1.8286E-2</c:v>
                </c:pt>
                <c:pt idx="93583">
                  <c:v>1.71112E-2</c:v>
                </c:pt>
                <c:pt idx="93584">
                  <c:v>1.5895400000000001E-2</c:v>
                </c:pt>
                <c:pt idx="93585">
                  <c:v>1.4637499999999999E-2</c:v>
                </c:pt>
                <c:pt idx="93586">
                  <c:v>1.33384E-2</c:v>
                </c:pt>
                <c:pt idx="93587">
                  <c:v>1.20006E-2</c:v>
                </c:pt>
                <c:pt idx="93588">
                  <c:v>1.06272E-2</c:v>
                </c:pt>
                <c:pt idx="93589" formatCode="0.00E+00">
                  <c:v>9.22218E-3</c:v>
                </c:pt>
                <c:pt idx="93590" formatCode="0.00E+00">
                  <c:v>7.7913499999999998E-3</c:v>
                </c:pt>
                <c:pt idx="93591" formatCode="0.00E+00">
                  <c:v>6.3402800000000002E-3</c:v>
                </c:pt>
                <c:pt idx="93592" formatCode="0.00E+00">
                  <c:v>4.8716200000000001E-3</c:v>
                </c:pt>
                <c:pt idx="93593" formatCode="0.00E+00">
                  <c:v>3.3846800000000002E-3</c:v>
                </c:pt>
                <c:pt idx="93594" formatCode="0.00E+00">
                  <c:v>1.8793E-3</c:v>
                </c:pt>
                <c:pt idx="93595" formatCode="0.00E+00">
                  <c:v>3.5894600000000002E-4</c:v>
                </c:pt>
                <c:pt idx="93596" formatCode="0.00E+00">
                  <c:v>-1.1716999999999999E-3</c:v>
                </c:pt>
                <c:pt idx="93597" formatCode="0.00E+00">
                  <c:v>-2.7103299999999999E-3</c:v>
                </c:pt>
                <c:pt idx="93598" formatCode="0.00E+00">
                  <c:v>-4.2566399999999999E-3</c:v>
                </c:pt>
                <c:pt idx="93599" formatCode="0.00E+00">
                  <c:v>-5.8092600000000001E-3</c:v>
                </c:pt>
                <c:pt idx="93600" formatCode="0.00E+00">
                  <c:v>-7.3643500000000004E-3</c:v>
                </c:pt>
                <c:pt idx="93601" formatCode="0.00E+00">
                  <c:v>-8.9173800000000008E-3</c:v>
                </c:pt>
                <c:pt idx="93602">
                  <c:v>-1.0465E-2</c:v>
                </c:pt>
                <c:pt idx="93603">
                  <c:v>-1.20047E-2</c:v>
                </c:pt>
                <c:pt idx="93604">
                  <c:v>-1.3533699999999999E-2</c:v>
                </c:pt>
                <c:pt idx="93605">
                  <c:v>-1.50489E-2</c:v>
                </c:pt>
                <c:pt idx="93606">
                  <c:v>-1.65468E-2</c:v>
                </c:pt>
                <c:pt idx="93607">
                  <c:v>-1.8025200000000002E-2</c:v>
                </c:pt>
                <c:pt idx="93608">
                  <c:v>-1.94842E-2</c:v>
                </c:pt>
                <c:pt idx="93609">
                  <c:v>-2.0924399999999999E-2</c:v>
                </c:pt>
                <c:pt idx="93610">
                  <c:v>-2.2344200000000002E-2</c:v>
                </c:pt>
                <c:pt idx="93611">
                  <c:v>-2.37401E-2</c:v>
                </c:pt>
                <c:pt idx="93612">
                  <c:v>-2.5108700000000001E-2</c:v>
                </c:pt>
                <c:pt idx="93613">
                  <c:v>-2.64479E-2</c:v>
                </c:pt>
                <c:pt idx="93614">
                  <c:v>-2.7757E-2</c:v>
                </c:pt>
                <c:pt idx="93615">
                  <c:v>-2.9036099999999999E-2</c:v>
                </c:pt>
                <c:pt idx="93616">
                  <c:v>-3.0283899999999999E-2</c:v>
                </c:pt>
                <c:pt idx="93617">
                  <c:v>-3.1497699999999997E-2</c:v>
                </c:pt>
                <c:pt idx="93618">
                  <c:v>-3.2676799999999999E-2</c:v>
                </c:pt>
                <c:pt idx="93619">
                  <c:v>-3.3822699999999997E-2</c:v>
                </c:pt>
                <c:pt idx="93620">
                  <c:v>-3.4936300000000003E-2</c:v>
                </c:pt>
                <c:pt idx="93621">
                  <c:v>-3.6018000000000001E-2</c:v>
                </c:pt>
                <c:pt idx="93622">
                  <c:v>-3.7069900000000003E-2</c:v>
                </c:pt>
                <c:pt idx="93623">
                  <c:v>-3.8092399999999998E-2</c:v>
                </c:pt>
                <c:pt idx="93624">
                  <c:v>-3.9081699999999997E-2</c:v>
                </c:pt>
                <c:pt idx="93625">
                  <c:v>-4.0033300000000001E-2</c:v>
                </c:pt>
                <c:pt idx="93626">
                  <c:v>-4.0946400000000001E-2</c:v>
                </c:pt>
                <c:pt idx="93627">
                  <c:v>-4.1821999999999998E-2</c:v>
                </c:pt>
                <c:pt idx="93628">
                  <c:v>-4.2659500000000003E-2</c:v>
                </c:pt>
                <c:pt idx="93629">
                  <c:v>-4.3455599999999997E-2</c:v>
                </c:pt>
                <c:pt idx="93630">
                  <c:v>-4.42069E-2</c:v>
                </c:pt>
                <c:pt idx="93631">
                  <c:v>-4.4913000000000002E-2</c:v>
                </c:pt>
                <c:pt idx="93632">
                  <c:v>-4.5575200000000003E-2</c:v>
                </c:pt>
                <c:pt idx="93633">
                  <c:v>-4.6194199999999998E-2</c:v>
                </c:pt>
                <c:pt idx="93634">
                  <c:v>-4.6770100000000002E-2</c:v>
                </c:pt>
                <c:pt idx="93635">
                  <c:v>-4.7302900000000002E-2</c:v>
                </c:pt>
                <c:pt idx="93636">
                  <c:v>-4.7793200000000001E-2</c:v>
                </c:pt>
                <c:pt idx="93637">
                  <c:v>-4.82415E-2</c:v>
                </c:pt>
                <c:pt idx="93638">
                  <c:v>-4.8646799999999997E-2</c:v>
                </c:pt>
                <c:pt idx="93639">
                  <c:v>-4.9007000000000002E-2</c:v>
                </c:pt>
                <c:pt idx="93640">
                  <c:v>-4.9321999999999998E-2</c:v>
                </c:pt>
                <c:pt idx="93641">
                  <c:v>-4.9593400000000003E-2</c:v>
                </c:pt>
                <c:pt idx="93642">
                  <c:v>-4.9821999999999998E-2</c:v>
                </c:pt>
                <c:pt idx="93643">
                  <c:v>-5.0005300000000003E-2</c:v>
                </c:pt>
                <c:pt idx="93644">
                  <c:v>-5.01406E-2</c:v>
                </c:pt>
                <c:pt idx="93645">
                  <c:v>-5.0229700000000002E-2</c:v>
                </c:pt>
                <c:pt idx="93646">
                  <c:v>-5.0278000000000003E-2</c:v>
                </c:pt>
                <c:pt idx="93647">
                  <c:v>-5.0291099999999998E-2</c:v>
                </c:pt>
                <c:pt idx="93648">
                  <c:v>-5.0270700000000001E-2</c:v>
                </c:pt>
                <c:pt idx="93649">
                  <c:v>-5.0214500000000002E-2</c:v>
                </c:pt>
                <c:pt idx="93650">
                  <c:v>-5.0121400000000003E-2</c:v>
                </c:pt>
                <c:pt idx="93651">
                  <c:v>-4.9994200000000003E-2</c:v>
                </c:pt>
                <c:pt idx="93652">
                  <c:v>-4.9836100000000001E-2</c:v>
                </c:pt>
                <c:pt idx="93653">
                  <c:v>-4.96471E-2</c:v>
                </c:pt>
                <c:pt idx="93654">
                  <c:v>-4.9425200000000002E-2</c:v>
                </c:pt>
                <c:pt idx="93655">
                  <c:v>-4.9169999999999998E-2</c:v>
                </c:pt>
                <c:pt idx="93656">
                  <c:v>-4.8883099999999999E-2</c:v>
                </c:pt>
                <c:pt idx="93657">
                  <c:v>-4.8563799999999997E-2</c:v>
                </c:pt>
                <c:pt idx="93658">
                  <c:v>-4.8210599999999999E-2</c:v>
                </c:pt>
                <c:pt idx="93659">
                  <c:v>-4.7826500000000001E-2</c:v>
                </c:pt>
                <c:pt idx="93660">
                  <c:v>-4.74201E-2</c:v>
                </c:pt>
                <c:pt idx="93661">
                  <c:v>-4.6996499999999997E-2</c:v>
                </c:pt>
                <c:pt idx="93662">
                  <c:v>-4.6553999999999998E-2</c:v>
                </c:pt>
                <c:pt idx="93663">
                  <c:v>-4.6089600000000001E-2</c:v>
                </c:pt>
                <c:pt idx="93664">
                  <c:v>-4.5603699999999997E-2</c:v>
                </c:pt>
                <c:pt idx="93665">
                  <c:v>-4.5099100000000003E-2</c:v>
                </c:pt>
                <c:pt idx="93666">
                  <c:v>-4.4579300000000002E-2</c:v>
                </c:pt>
                <c:pt idx="93667">
                  <c:v>-4.40481E-2</c:v>
                </c:pt>
                <c:pt idx="93668">
                  <c:v>-4.3506900000000001E-2</c:v>
                </c:pt>
                <c:pt idx="93669">
                  <c:v>-4.2954300000000001E-2</c:v>
                </c:pt>
                <c:pt idx="93670">
                  <c:v>-4.2390400000000002E-2</c:v>
                </c:pt>
                <c:pt idx="93671">
                  <c:v>-4.1820599999999999E-2</c:v>
                </c:pt>
                <c:pt idx="93672">
                  <c:v>-4.1251200000000002E-2</c:v>
                </c:pt>
                <c:pt idx="93673">
                  <c:v>-4.06848E-2</c:v>
                </c:pt>
                <c:pt idx="93674">
                  <c:v>-4.0121400000000002E-2</c:v>
                </c:pt>
                <c:pt idx="93675">
                  <c:v>-3.9562199999999999E-2</c:v>
                </c:pt>
                <c:pt idx="93676">
                  <c:v>-3.9010000000000003E-2</c:v>
                </c:pt>
                <c:pt idx="93677">
                  <c:v>-3.8466300000000002E-2</c:v>
                </c:pt>
                <c:pt idx="93678">
                  <c:v>-3.7930499999999999E-2</c:v>
                </c:pt>
                <c:pt idx="93679">
                  <c:v>-3.7401700000000003E-2</c:v>
                </c:pt>
                <c:pt idx="93680">
                  <c:v>-3.6883600000000002E-2</c:v>
                </c:pt>
                <c:pt idx="93681">
                  <c:v>-3.6382200000000003E-2</c:v>
                </c:pt>
                <c:pt idx="93682">
                  <c:v>-3.5900599999999998E-2</c:v>
                </c:pt>
                <c:pt idx="93683">
                  <c:v>-3.5438400000000002E-2</c:v>
                </c:pt>
                <c:pt idx="93684">
                  <c:v>-3.4995100000000001E-2</c:v>
                </c:pt>
                <c:pt idx="93685">
                  <c:v>-3.4572499999999999E-2</c:v>
                </c:pt>
                <c:pt idx="93686">
                  <c:v>-3.4172800000000003E-2</c:v>
                </c:pt>
                <c:pt idx="93687">
                  <c:v>-3.3796300000000001E-2</c:v>
                </c:pt>
                <c:pt idx="93688">
                  <c:v>-3.34442E-2</c:v>
                </c:pt>
                <c:pt idx="93689">
                  <c:v>-3.3120999999999998E-2</c:v>
                </c:pt>
                <c:pt idx="93690">
                  <c:v>-3.2833300000000003E-2</c:v>
                </c:pt>
                <c:pt idx="93691">
                  <c:v>-3.2584799999999997E-2</c:v>
                </c:pt>
                <c:pt idx="93692">
                  <c:v>-3.2373499999999999E-2</c:v>
                </c:pt>
                <c:pt idx="93693">
                  <c:v>-3.21959E-2</c:v>
                </c:pt>
                <c:pt idx="93694">
                  <c:v>-3.2050599999999999E-2</c:v>
                </c:pt>
                <c:pt idx="93695">
                  <c:v>-3.1939599999999999E-2</c:v>
                </c:pt>
                <c:pt idx="93696">
                  <c:v>-3.1867699999999999E-2</c:v>
                </c:pt>
                <c:pt idx="93697">
                  <c:v>-3.1837600000000001E-2</c:v>
                </c:pt>
                <c:pt idx="93698">
                  <c:v>-3.1844999999999998E-2</c:v>
                </c:pt>
                <c:pt idx="93699">
                  <c:v>-3.1883700000000001E-2</c:v>
                </c:pt>
                <c:pt idx="93700">
                  <c:v>-3.1953000000000002E-2</c:v>
                </c:pt>
                <c:pt idx="93701">
                  <c:v>-3.2056899999999999E-2</c:v>
                </c:pt>
                <c:pt idx="93702">
                  <c:v>-3.2199600000000002E-2</c:v>
                </c:pt>
                <c:pt idx="93703">
                  <c:v>-3.2382599999999997E-2</c:v>
                </c:pt>
                <c:pt idx="93704">
                  <c:v>-3.2605000000000002E-2</c:v>
                </c:pt>
                <c:pt idx="93705">
                  <c:v>-3.2866100000000002E-2</c:v>
                </c:pt>
                <c:pt idx="93706">
                  <c:v>-3.3163400000000003E-2</c:v>
                </c:pt>
                <c:pt idx="93707">
                  <c:v>-3.3491300000000002E-2</c:v>
                </c:pt>
                <c:pt idx="93708">
                  <c:v>-3.3848000000000003E-2</c:v>
                </c:pt>
                <c:pt idx="93709">
                  <c:v>-3.4240899999999998E-2</c:v>
                </c:pt>
                <c:pt idx="93710">
                  <c:v>-3.4678500000000001E-2</c:v>
                </c:pt>
                <c:pt idx="93711">
                  <c:v>-3.5161400000000002E-2</c:v>
                </c:pt>
                <c:pt idx="93712">
                  <c:v>-3.5687200000000002E-2</c:v>
                </c:pt>
                <c:pt idx="93713">
                  <c:v>-3.6255999999999997E-2</c:v>
                </c:pt>
                <c:pt idx="93714">
                  <c:v>-3.68688E-2</c:v>
                </c:pt>
                <c:pt idx="93715">
                  <c:v>-3.7524599999999998E-2</c:v>
                </c:pt>
                <c:pt idx="93716">
                  <c:v>-3.8218700000000001E-2</c:v>
                </c:pt>
                <c:pt idx="93717">
                  <c:v>-3.8947000000000002E-2</c:v>
                </c:pt>
                <c:pt idx="93718">
                  <c:v>-3.9708899999999998E-2</c:v>
                </c:pt>
                <c:pt idx="93719">
                  <c:v>-4.05055E-2</c:v>
                </c:pt>
                <c:pt idx="93720">
                  <c:v>-4.1338699999999999E-2</c:v>
                </c:pt>
                <c:pt idx="93721">
                  <c:v>-4.2212399999999997E-2</c:v>
                </c:pt>
                <c:pt idx="93722">
                  <c:v>-4.31302E-2</c:v>
                </c:pt>
                <c:pt idx="93723">
                  <c:v>-4.4094099999999997E-2</c:v>
                </c:pt>
                <c:pt idx="93724">
                  <c:v>-4.5104600000000002E-2</c:v>
                </c:pt>
                <c:pt idx="93725">
                  <c:v>-4.6158600000000001E-2</c:v>
                </c:pt>
                <c:pt idx="93726">
                  <c:v>-4.7249699999999999E-2</c:v>
                </c:pt>
                <c:pt idx="93727">
                  <c:v>-4.8371900000000002E-2</c:v>
                </c:pt>
                <c:pt idx="93728">
                  <c:v>-4.9522499999999997E-2</c:v>
                </c:pt>
                <c:pt idx="93729">
                  <c:v>-5.0699899999999999E-2</c:v>
                </c:pt>
                <c:pt idx="93730">
                  <c:v>-5.1900099999999998E-2</c:v>
                </c:pt>
                <c:pt idx="93731">
                  <c:v>-5.31178E-2</c:v>
                </c:pt>
                <c:pt idx="93732">
                  <c:v>-5.4350000000000002E-2</c:v>
                </c:pt>
                <c:pt idx="93733">
                  <c:v>-5.5599900000000001E-2</c:v>
                </c:pt>
                <c:pt idx="93734">
                  <c:v>-5.6873100000000003E-2</c:v>
                </c:pt>
                <c:pt idx="93735">
                  <c:v>-5.8172099999999997E-2</c:v>
                </c:pt>
                <c:pt idx="93736">
                  <c:v>-5.9497599999999998E-2</c:v>
                </c:pt>
                <c:pt idx="93737">
                  <c:v>-6.0850300000000003E-2</c:v>
                </c:pt>
                <c:pt idx="93738">
                  <c:v>-6.2229899999999998E-2</c:v>
                </c:pt>
                <c:pt idx="93739">
                  <c:v>-6.3635300000000006E-2</c:v>
                </c:pt>
                <c:pt idx="93740">
                  <c:v>-6.50641E-2</c:v>
                </c:pt>
                <c:pt idx="93741">
                  <c:v>-6.6515099999999994E-2</c:v>
                </c:pt>
                <c:pt idx="93742">
                  <c:v>-6.7987500000000006E-2</c:v>
                </c:pt>
                <c:pt idx="93743">
                  <c:v>-6.9481200000000007E-2</c:v>
                </c:pt>
                <c:pt idx="93744">
                  <c:v>-7.0995699999999995E-2</c:v>
                </c:pt>
                <c:pt idx="93745">
                  <c:v>-7.2526800000000002E-2</c:v>
                </c:pt>
                <c:pt idx="93746">
                  <c:v>-7.4067499999999994E-2</c:v>
                </c:pt>
                <c:pt idx="93747">
                  <c:v>-7.5616199999999995E-2</c:v>
                </c:pt>
                <c:pt idx="93748">
                  <c:v>-7.7176800000000004E-2</c:v>
                </c:pt>
                <c:pt idx="93749">
                  <c:v>-7.8751100000000004E-2</c:v>
                </c:pt>
                <c:pt idx="93750">
                  <c:v>-8.0333100000000005E-2</c:v>
                </c:pt>
                <c:pt idx="93751">
                  <c:v>-8.19135E-2</c:v>
                </c:pt>
                <c:pt idx="93752">
                  <c:v>-8.3489400000000005E-2</c:v>
                </c:pt>
                <c:pt idx="93753">
                  <c:v>-8.5061999999999999E-2</c:v>
                </c:pt>
                <c:pt idx="93754">
                  <c:v>-8.6630399999999996E-2</c:v>
                </c:pt>
                <c:pt idx="93755">
                  <c:v>-8.8190400000000002E-2</c:v>
                </c:pt>
                <c:pt idx="93756">
                  <c:v>-8.9735700000000002E-2</c:v>
                </c:pt>
                <c:pt idx="93757">
                  <c:v>-9.1260800000000003E-2</c:v>
                </c:pt>
                <c:pt idx="93758">
                  <c:v>-9.2762200000000003E-2</c:v>
                </c:pt>
                <c:pt idx="93759">
                  <c:v>-9.4235100000000002E-2</c:v>
                </c:pt>
                <c:pt idx="93760">
                  <c:v>-9.5670599999999995E-2</c:v>
                </c:pt>
                <c:pt idx="93761">
                  <c:v>-9.7061599999999998E-2</c:v>
                </c:pt>
                <c:pt idx="93762">
                  <c:v>-9.8408800000000005E-2</c:v>
                </c:pt>
                <c:pt idx="93763">
                  <c:v>-9.9717299999999995E-2</c:v>
                </c:pt>
                <c:pt idx="93764">
                  <c:v>-0.100992</c:v>
                </c:pt>
                <c:pt idx="93765">
                  <c:v>-0.10223500000000001</c:v>
                </c:pt>
                <c:pt idx="93766">
                  <c:v>-0.103449</c:v>
                </c:pt>
                <c:pt idx="93767">
                  <c:v>-0.104629</c:v>
                </c:pt>
                <c:pt idx="93768">
                  <c:v>-0.105777</c:v>
                </c:pt>
                <c:pt idx="93769">
                  <c:v>-0.106893</c:v>
                </c:pt>
                <c:pt idx="93770">
                  <c:v>-0.107977</c:v>
                </c:pt>
                <c:pt idx="93771">
                  <c:v>-0.109028</c:v>
                </c:pt>
                <c:pt idx="93772">
                  <c:v>-0.110042</c:v>
                </c:pt>
                <c:pt idx="93773">
                  <c:v>-0.111014</c:v>
                </c:pt>
                <c:pt idx="93774">
                  <c:v>-0.111939</c:v>
                </c:pt>
                <c:pt idx="93775">
                  <c:v>-0.112817</c:v>
                </c:pt>
                <c:pt idx="93776">
                  <c:v>-0.113653</c:v>
                </c:pt>
                <c:pt idx="93777">
                  <c:v>-0.114449</c:v>
                </c:pt>
                <c:pt idx="93778">
                  <c:v>-0.115201</c:v>
                </c:pt>
                <c:pt idx="93779">
                  <c:v>-0.11590300000000001</c:v>
                </c:pt>
                <c:pt idx="93780">
                  <c:v>-0.116546</c:v>
                </c:pt>
                <c:pt idx="93781">
                  <c:v>-0.11713</c:v>
                </c:pt>
                <c:pt idx="93782">
                  <c:v>-0.11765299999999999</c:v>
                </c:pt>
                <c:pt idx="93783">
                  <c:v>-0.118115</c:v>
                </c:pt>
                <c:pt idx="93784">
                  <c:v>-0.11851399999999999</c:v>
                </c:pt>
                <c:pt idx="93785">
                  <c:v>-0.118852</c:v>
                </c:pt>
                <c:pt idx="93786">
                  <c:v>-0.119133</c:v>
                </c:pt>
                <c:pt idx="93787">
                  <c:v>-0.11935900000000001</c:v>
                </c:pt>
                <c:pt idx="93788">
                  <c:v>-0.119529</c:v>
                </c:pt>
                <c:pt idx="93789">
                  <c:v>-0.119644</c:v>
                </c:pt>
                <c:pt idx="93790">
                  <c:v>-0.119702</c:v>
                </c:pt>
                <c:pt idx="93791">
                  <c:v>-0.119704</c:v>
                </c:pt>
                <c:pt idx="93792">
                  <c:v>-0.11965199999999999</c:v>
                </c:pt>
                <c:pt idx="93793">
                  <c:v>-0.11955</c:v>
                </c:pt>
                <c:pt idx="93794">
                  <c:v>-0.119394</c:v>
                </c:pt>
                <c:pt idx="93795">
                  <c:v>-0.11917999999999999</c:v>
                </c:pt>
                <c:pt idx="93796">
                  <c:v>-0.11891400000000001</c:v>
                </c:pt>
                <c:pt idx="93797">
                  <c:v>-0.118603</c:v>
                </c:pt>
                <c:pt idx="93798">
                  <c:v>-0.118254</c:v>
                </c:pt>
                <c:pt idx="93799">
                  <c:v>-0.11787</c:v>
                </c:pt>
                <c:pt idx="93800">
                  <c:v>-0.11745999999999999</c:v>
                </c:pt>
                <c:pt idx="93801">
                  <c:v>-0.11703</c:v>
                </c:pt>
                <c:pt idx="93802">
                  <c:v>-0.116579</c:v>
                </c:pt>
                <c:pt idx="93803">
                  <c:v>-0.116103</c:v>
                </c:pt>
                <c:pt idx="93804">
                  <c:v>-0.115601</c:v>
                </c:pt>
                <c:pt idx="93805">
                  <c:v>-0.11507100000000001</c:v>
                </c:pt>
                <c:pt idx="93806">
                  <c:v>-0.114512</c:v>
                </c:pt>
                <c:pt idx="93807">
                  <c:v>-0.113922</c:v>
                </c:pt>
                <c:pt idx="93808">
                  <c:v>-0.113307</c:v>
                </c:pt>
                <c:pt idx="93809">
                  <c:v>-0.112676</c:v>
                </c:pt>
                <c:pt idx="93810">
                  <c:v>-0.112037</c:v>
                </c:pt>
                <c:pt idx="93811">
                  <c:v>-0.11139300000000001</c:v>
                </c:pt>
                <c:pt idx="93812">
                  <c:v>-0.110745</c:v>
                </c:pt>
                <c:pt idx="93813">
                  <c:v>-0.110093</c:v>
                </c:pt>
                <c:pt idx="93814">
                  <c:v>-0.10943700000000001</c:v>
                </c:pt>
                <c:pt idx="93815">
                  <c:v>-0.108775</c:v>
                </c:pt>
                <c:pt idx="93816">
                  <c:v>-0.108113</c:v>
                </c:pt>
                <c:pt idx="93817">
                  <c:v>-0.10745499999999999</c:v>
                </c:pt>
                <c:pt idx="93818">
                  <c:v>-0.106803</c:v>
                </c:pt>
                <c:pt idx="93819">
                  <c:v>-0.10616299999999999</c:v>
                </c:pt>
                <c:pt idx="93820">
                  <c:v>-0.10553800000000001</c:v>
                </c:pt>
                <c:pt idx="93821">
                  <c:v>-0.104935</c:v>
                </c:pt>
                <c:pt idx="93822">
                  <c:v>-0.10435899999999999</c:v>
                </c:pt>
                <c:pt idx="93823">
                  <c:v>-0.103812</c:v>
                </c:pt>
                <c:pt idx="93824">
                  <c:v>-0.103295</c:v>
                </c:pt>
                <c:pt idx="93825">
                  <c:v>-0.102809</c:v>
                </c:pt>
                <c:pt idx="93826">
                  <c:v>-0.10235900000000001</c:v>
                </c:pt>
                <c:pt idx="93827">
                  <c:v>-0.10195</c:v>
                </c:pt>
                <c:pt idx="93828">
                  <c:v>-0.10158399999999999</c:v>
                </c:pt>
                <c:pt idx="93829">
                  <c:v>-0.10126</c:v>
                </c:pt>
                <c:pt idx="93830">
                  <c:v>-0.100978</c:v>
                </c:pt>
                <c:pt idx="93831">
                  <c:v>-0.10074</c:v>
                </c:pt>
                <c:pt idx="93832">
                  <c:v>-0.10055500000000001</c:v>
                </c:pt>
                <c:pt idx="93833">
                  <c:v>-0.100428</c:v>
                </c:pt>
                <c:pt idx="93834">
                  <c:v>-0.100358</c:v>
                </c:pt>
                <c:pt idx="93835">
                  <c:v>-0.10034800000000001</c:v>
                </c:pt>
                <c:pt idx="93836">
                  <c:v>-0.100406</c:v>
                </c:pt>
                <c:pt idx="93837">
                  <c:v>-0.100533</c:v>
                </c:pt>
                <c:pt idx="93838">
                  <c:v>-0.100725</c:v>
                </c:pt>
                <c:pt idx="93839">
                  <c:v>-0.100983</c:v>
                </c:pt>
                <c:pt idx="93840">
                  <c:v>-0.10130699999999999</c:v>
                </c:pt>
                <c:pt idx="93841">
                  <c:v>-0.10169599999999999</c:v>
                </c:pt>
                <c:pt idx="93842">
                  <c:v>-0.102149</c:v>
                </c:pt>
                <c:pt idx="93843">
                  <c:v>-0.10266400000000001</c:v>
                </c:pt>
                <c:pt idx="93844">
                  <c:v>-0.103246</c:v>
                </c:pt>
                <c:pt idx="93845">
                  <c:v>-0.10390000000000001</c:v>
                </c:pt>
                <c:pt idx="93846">
                  <c:v>-0.10462299999999999</c:v>
                </c:pt>
                <c:pt idx="93847">
                  <c:v>-0.105406</c:v>
                </c:pt>
                <c:pt idx="93848">
                  <c:v>-0.106235</c:v>
                </c:pt>
                <c:pt idx="93849">
                  <c:v>-0.10710600000000001</c:v>
                </c:pt>
                <c:pt idx="93850">
                  <c:v>-0.10802100000000001</c:v>
                </c:pt>
                <c:pt idx="93851">
                  <c:v>-0.108982</c:v>
                </c:pt>
                <c:pt idx="93852">
                  <c:v>-0.109997</c:v>
                </c:pt>
                <c:pt idx="93853">
                  <c:v>-0.111071</c:v>
                </c:pt>
                <c:pt idx="93854">
                  <c:v>-0.112201</c:v>
                </c:pt>
                <c:pt idx="93855">
                  <c:v>-0.113386</c:v>
                </c:pt>
                <c:pt idx="93856">
                  <c:v>-0.11462899999999999</c:v>
                </c:pt>
                <c:pt idx="93857">
                  <c:v>-0.11594</c:v>
                </c:pt>
                <c:pt idx="93858">
                  <c:v>-0.117325</c:v>
                </c:pt>
                <c:pt idx="93859">
                  <c:v>-0.118785</c:v>
                </c:pt>
                <c:pt idx="93860">
                  <c:v>-0.120325</c:v>
                </c:pt>
                <c:pt idx="93861">
                  <c:v>-0.121943</c:v>
                </c:pt>
                <c:pt idx="93862">
                  <c:v>-0.12364</c:v>
                </c:pt>
                <c:pt idx="93863">
                  <c:v>-0.125415</c:v>
                </c:pt>
                <c:pt idx="93864">
                  <c:v>-0.12726399999999999</c:v>
                </c:pt>
                <c:pt idx="93865">
                  <c:v>-0.12917400000000001</c:v>
                </c:pt>
                <c:pt idx="93866">
                  <c:v>-0.131131</c:v>
                </c:pt>
                <c:pt idx="93867">
                  <c:v>-0.13312299999999999</c:v>
                </c:pt>
                <c:pt idx="93868">
                  <c:v>-0.13514499999999999</c:v>
                </c:pt>
                <c:pt idx="93869">
                  <c:v>-0.13719300000000001</c:v>
                </c:pt>
                <c:pt idx="93870">
                  <c:v>-0.139262</c:v>
                </c:pt>
                <c:pt idx="93871">
                  <c:v>-0.14133899999999999</c:v>
                </c:pt>
                <c:pt idx="93872">
                  <c:v>-0.14341599999999999</c:v>
                </c:pt>
                <c:pt idx="93873">
                  <c:v>-0.14549899999999999</c:v>
                </c:pt>
                <c:pt idx="93874">
                  <c:v>-0.147595</c:v>
                </c:pt>
                <c:pt idx="93875">
                  <c:v>-0.14971100000000001</c:v>
                </c:pt>
                <c:pt idx="93876">
                  <c:v>-0.151842</c:v>
                </c:pt>
                <c:pt idx="93877">
                  <c:v>-0.15398600000000001</c:v>
                </c:pt>
                <c:pt idx="93878">
                  <c:v>-0.156135</c:v>
                </c:pt>
                <c:pt idx="93879">
                  <c:v>-0.15828200000000001</c:v>
                </c:pt>
                <c:pt idx="93880">
                  <c:v>-0.16042300000000001</c:v>
                </c:pt>
                <c:pt idx="93881">
                  <c:v>-0.16255600000000001</c:v>
                </c:pt>
                <c:pt idx="93882">
                  <c:v>-0.164682</c:v>
                </c:pt>
                <c:pt idx="93883">
                  <c:v>-0.166801</c:v>
                </c:pt>
                <c:pt idx="93884">
                  <c:v>-0.16891600000000001</c:v>
                </c:pt>
                <c:pt idx="93885">
                  <c:v>-0.17103199999999999</c:v>
                </c:pt>
                <c:pt idx="93886">
                  <c:v>-0.173155</c:v>
                </c:pt>
                <c:pt idx="93887">
                  <c:v>-0.175284</c:v>
                </c:pt>
                <c:pt idx="93888">
                  <c:v>-0.177423</c:v>
                </c:pt>
                <c:pt idx="93889">
                  <c:v>-0.17957200000000001</c:v>
                </c:pt>
                <c:pt idx="93890">
                  <c:v>-0.181729</c:v>
                </c:pt>
                <c:pt idx="93891">
                  <c:v>-0.18388499999999999</c:v>
                </c:pt>
                <c:pt idx="93892">
                  <c:v>-0.186029</c:v>
                </c:pt>
                <c:pt idx="93893">
                  <c:v>-0.18815799999999999</c:v>
                </c:pt>
                <c:pt idx="93894">
                  <c:v>-0.190272</c:v>
                </c:pt>
                <c:pt idx="93895">
                  <c:v>-0.19237099999999999</c:v>
                </c:pt>
                <c:pt idx="93896">
                  <c:v>-0.19445599999999999</c:v>
                </c:pt>
                <c:pt idx="93897">
                  <c:v>-0.19653200000000001</c:v>
                </c:pt>
                <c:pt idx="93898">
                  <c:v>-0.19859299999999999</c:v>
                </c:pt>
                <c:pt idx="93899">
                  <c:v>-0.200627</c:v>
                </c:pt>
                <c:pt idx="93900">
                  <c:v>-0.202625</c:v>
                </c:pt>
                <c:pt idx="93901">
                  <c:v>-0.204591</c:v>
                </c:pt>
                <c:pt idx="93902">
                  <c:v>-0.20652799999999999</c:v>
                </c:pt>
                <c:pt idx="93903">
                  <c:v>-0.20843900000000001</c:v>
                </c:pt>
                <c:pt idx="93904">
                  <c:v>-0.21032300000000001</c:v>
                </c:pt>
                <c:pt idx="93905">
                  <c:v>-0.21217900000000001</c:v>
                </c:pt>
                <c:pt idx="93906">
                  <c:v>-0.214009</c:v>
                </c:pt>
                <c:pt idx="93907">
                  <c:v>-0.215813</c:v>
                </c:pt>
                <c:pt idx="93908">
                  <c:v>-0.21759200000000001</c:v>
                </c:pt>
                <c:pt idx="93909">
                  <c:v>-0.21934899999999999</c:v>
                </c:pt>
                <c:pt idx="93910">
                  <c:v>-0.22108700000000001</c:v>
                </c:pt>
                <c:pt idx="93911">
                  <c:v>-0.222798</c:v>
                </c:pt>
                <c:pt idx="93912">
                  <c:v>-0.22447300000000001</c:v>
                </c:pt>
                <c:pt idx="93913">
                  <c:v>-0.22611300000000001</c:v>
                </c:pt>
                <c:pt idx="93914">
                  <c:v>-0.227717</c:v>
                </c:pt>
                <c:pt idx="93915">
                  <c:v>-0.22928399999999999</c:v>
                </c:pt>
                <c:pt idx="93916">
                  <c:v>-0.23080899999999999</c:v>
                </c:pt>
                <c:pt idx="93917">
                  <c:v>-0.23228199999999999</c:v>
                </c:pt>
                <c:pt idx="93918">
                  <c:v>-0.23369300000000001</c:v>
                </c:pt>
                <c:pt idx="93919">
                  <c:v>-0.235044</c:v>
                </c:pt>
                <c:pt idx="93920">
                  <c:v>-0.23633799999999999</c:v>
                </c:pt>
                <c:pt idx="93921">
                  <c:v>-0.23757800000000001</c:v>
                </c:pt>
                <c:pt idx="93922">
                  <c:v>-0.23876700000000001</c:v>
                </c:pt>
                <c:pt idx="93923">
                  <c:v>-0.23990800000000001</c:v>
                </c:pt>
                <c:pt idx="93924">
                  <c:v>-0.24100099999999999</c:v>
                </c:pt>
                <c:pt idx="93925">
                  <c:v>-0.24204800000000001</c:v>
                </c:pt>
                <c:pt idx="93926">
                  <c:v>-0.24305499999999999</c:v>
                </c:pt>
                <c:pt idx="93927">
                  <c:v>-0.24401999999999999</c:v>
                </c:pt>
                <c:pt idx="93928">
                  <c:v>-0.24493500000000001</c:v>
                </c:pt>
                <c:pt idx="93929">
                  <c:v>-0.24579400000000001</c:v>
                </c:pt>
                <c:pt idx="93930">
                  <c:v>-0.24660199999999999</c:v>
                </c:pt>
                <c:pt idx="93931">
                  <c:v>-0.247362</c:v>
                </c:pt>
                <c:pt idx="93932">
                  <c:v>-0.24807100000000001</c:v>
                </c:pt>
                <c:pt idx="93933">
                  <c:v>-0.248727</c:v>
                </c:pt>
                <c:pt idx="93934">
                  <c:v>-0.24932599999999999</c:v>
                </c:pt>
                <c:pt idx="93935">
                  <c:v>-0.24986700000000001</c:v>
                </c:pt>
                <c:pt idx="93936">
                  <c:v>-0.25034499999999998</c:v>
                </c:pt>
                <c:pt idx="93937">
                  <c:v>-0.25075399999999998</c:v>
                </c:pt>
                <c:pt idx="93938">
                  <c:v>-0.25108399999999997</c:v>
                </c:pt>
                <c:pt idx="93939">
                  <c:v>-0.251334</c:v>
                </c:pt>
                <c:pt idx="93940">
                  <c:v>-0.25150499999999998</c:v>
                </c:pt>
                <c:pt idx="93941">
                  <c:v>-0.25160199999999999</c:v>
                </c:pt>
                <c:pt idx="93942">
                  <c:v>-0.25163200000000002</c:v>
                </c:pt>
                <c:pt idx="93943">
                  <c:v>-0.25159700000000002</c:v>
                </c:pt>
                <c:pt idx="93944">
                  <c:v>-0.25150600000000001</c:v>
                </c:pt>
                <c:pt idx="93945">
                  <c:v>-0.25136900000000001</c:v>
                </c:pt>
                <c:pt idx="93946">
                  <c:v>-0.25119799999999998</c:v>
                </c:pt>
                <c:pt idx="93947">
                  <c:v>-0.250998</c:v>
                </c:pt>
                <c:pt idx="93948">
                  <c:v>-0.25076999999999999</c:v>
                </c:pt>
                <c:pt idx="93949">
                  <c:v>-0.25050499999999998</c:v>
                </c:pt>
                <c:pt idx="93950">
                  <c:v>-0.25019400000000003</c:v>
                </c:pt>
                <c:pt idx="93951">
                  <c:v>-0.24983</c:v>
                </c:pt>
                <c:pt idx="93952">
                  <c:v>-0.249419</c:v>
                </c:pt>
                <c:pt idx="93953">
                  <c:v>-0.24897900000000001</c:v>
                </c:pt>
                <c:pt idx="93954">
                  <c:v>-0.24852399999999999</c:v>
                </c:pt>
                <c:pt idx="93955">
                  <c:v>-0.24805099999999999</c:v>
                </c:pt>
                <c:pt idx="93956">
                  <c:v>-0.24754599999999999</c:v>
                </c:pt>
                <c:pt idx="93957">
                  <c:v>-0.24699399999999999</c:v>
                </c:pt>
                <c:pt idx="93958">
                  <c:v>-0.24638699999999999</c:v>
                </c:pt>
                <c:pt idx="93959">
                  <c:v>-0.245722</c:v>
                </c:pt>
                <c:pt idx="93960">
                  <c:v>-0.24499399999999999</c:v>
                </c:pt>
                <c:pt idx="93961">
                  <c:v>-0.244196</c:v>
                </c:pt>
                <c:pt idx="93962">
                  <c:v>-0.243335</c:v>
                </c:pt>
                <c:pt idx="93963">
                  <c:v>-0.242425</c:v>
                </c:pt>
                <c:pt idx="93964">
                  <c:v>-0.24148</c:v>
                </c:pt>
                <c:pt idx="93965">
                  <c:v>-0.24051</c:v>
                </c:pt>
                <c:pt idx="93966">
                  <c:v>-0.23952100000000001</c:v>
                </c:pt>
                <c:pt idx="93967">
                  <c:v>-0.238509</c:v>
                </c:pt>
                <c:pt idx="93968">
                  <c:v>-0.23746700000000001</c:v>
                </c:pt>
                <c:pt idx="93969">
                  <c:v>-0.23639299999999999</c:v>
                </c:pt>
                <c:pt idx="93970">
                  <c:v>-0.23529</c:v>
                </c:pt>
                <c:pt idx="93971">
                  <c:v>-0.23416100000000001</c:v>
                </c:pt>
                <c:pt idx="93972">
                  <c:v>-0.23300799999999999</c:v>
                </c:pt>
                <c:pt idx="93973">
                  <c:v>-0.23183500000000001</c:v>
                </c:pt>
                <c:pt idx="93974">
                  <c:v>-0.23064699999999999</c:v>
                </c:pt>
                <c:pt idx="93975">
                  <c:v>-0.22944700000000001</c:v>
                </c:pt>
                <c:pt idx="93976">
                  <c:v>-0.22823399999999999</c:v>
                </c:pt>
                <c:pt idx="93977">
                  <c:v>-0.22700899999999999</c:v>
                </c:pt>
                <c:pt idx="93978">
                  <c:v>-0.22576599999999999</c:v>
                </c:pt>
                <c:pt idx="93979">
                  <c:v>-0.224497</c:v>
                </c:pt>
                <c:pt idx="93980">
                  <c:v>-0.22320300000000001</c:v>
                </c:pt>
                <c:pt idx="93981">
                  <c:v>-0.22189200000000001</c:v>
                </c:pt>
                <c:pt idx="93982">
                  <c:v>-0.22056500000000001</c:v>
                </c:pt>
                <c:pt idx="93983">
                  <c:v>-0.219221</c:v>
                </c:pt>
                <c:pt idx="93984">
                  <c:v>-0.21785499999999999</c:v>
                </c:pt>
                <c:pt idx="93985">
                  <c:v>-0.21646399999999999</c:v>
                </c:pt>
                <c:pt idx="93986">
                  <c:v>-0.21504100000000001</c:v>
                </c:pt>
                <c:pt idx="93987">
                  <c:v>-0.21359400000000001</c:v>
                </c:pt>
                <c:pt idx="93988">
                  <c:v>-0.21213699999999999</c:v>
                </c:pt>
                <c:pt idx="93989">
                  <c:v>-0.21068500000000001</c:v>
                </c:pt>
                <c:pt idx="93990">
                  <c:v>-0.20923900000000001</c:v>
                </c:pt>
                <c:pt idx="93991">
                  <c:v>-0.20779800000000001</c:v>
                </c:pt>
                <c:pt idx="93992">
                  <c:v>-0.20636399999999999</c:v>
                </c:pt>
                <c:pt idx="93993">
                  <c:v>-0.20494000000000001</c:v>
                </c:pt>
                <c:pt idx="93994">
                  <c:v>-0.20352100000000001</c:v>
                </c:pt>
                <c:pt idx="93995">
                  <c:v>-0.20210400000000001</c:v>
                </c:pt>
                <c:pt idx="93996">
                  <c:v>-0.20069600000000001</c:v>
                </c:pt>
                <c:pt idx="93997">
                  <c:v>-0.19931399999999999</c:v>
                </c:pt>
                <c:pt idx="93998">
                  <c:v>-0.19796800000000001</c:v>
                </c:pt>
                <c:pt idx="93999">
                  <c:v>-0.196657</c:v>
                </c:pt>
                <c:pt idx="94000">
                  <c:v>-0.195378</c:v>
                </c:pt>
                <c:pt idx="94001">
                  <c:v>-0.19412199999999999</c:v>
                </c:pt>
                <c:pt idx="94002">
                  <c:v>-0.19288</c:v>
                </c:pt>
                <c:pt idx="94003">
                  <c:v>-0.19164999999999999</c:v>
                </c:pt>
                <c:pt idx="94004">
                  <c:v>-0.19043299999999999</c:v>
                </c:pt>
                <c:pt idx="94005">
                  <c:v>-0.18923499999999999</c:v>
                </c:pt>
                <c:pt idx="94006">
                  <c:v>-0.188058</c:v>
                </c:pt>
                <c:pt idx="94007">
                  <c:v>-0.18690599999999999</c:v>
                </c:pt>
                <c:pt idx="94008">
                  <c:v>-0.185783</c:v>
                </c:pt>
                <c:pt idx="94009">
                  <c:v>-0.184694</c:v>
                </c:pt>
                <c:pt idx="94010">
                  <c:v>-0.18364800000000001</c:v>
                </c:pt>
                <c:pt idx="94011">
                  <c:v>-0.18265000000000001</c:v>
                </c:pt>
                <c:pt idx="94012">
                  <c:v>-0.181703</c:v>
                </c:pt>
                <c:pt idx="94013">
                  <c:v>-0.18079899999999999</c:v>
                </c:pt>
                <c:pt idx="94014">
                  <c:v>-0.17993500000000001</c:v>
                </c:pt>
                <c:pt idx="94015">
                  <c:v>-0.179114</c:v>
                </c:pt>
                <c:pt idx="94016">
                  <c:v>-0.178344</c:v>
                </c:pt>
                <c:pt idx="94017">
                  <c:v>-0.17763100000000001</c:v>
                </c:pt>
                <c:pt idx="94018">
                  <c:v>-0.176981</c:v>
                </c:pt>
                <c:pt idx="94019">
                  <c:v>-0.176394</c:v>
                </c:pt>
                <c:pt idx="94020">
                  <c:v>-0.17586199999999999</c:v>
                </c:pt>
                <c:pt idx="94021">
                  <c:v>-0.17538400000000001</c:v>
                </c:pt>
                <c:pt idx="94022">
                  <c:v>-0.174955</c:v>
                </c:pt>
                <c:pt idx="94023">
                  <c:v>-0.17457400000000001</c:v>
                </c:pt>
                <c:pt idx="94024">
                  <c:v>-0.17424899999999999</c:v>
                </c:pt>
                <c:pt idx="94025">
                  <c:v>-0.17399200000000001</c:v>
                </c:pt>
                <c:pt idx="94026">
                  <c:v>-0.17380000000000001</c:v>
                </c:pt>
                <c:pt idx="94027">
                  <c:v>-0.17366899999999999</c:v>
                </c:pt>
                <c:pt idx="94028">
                  <c:v>-0.17360500000000001</c:v>
                </c:pt>
                <c:pt idx="94029">
                  <c:v>-0.173619</c:v>
                </c:pt>
                <c:pt idx="94030">
                  <c:v>-0.173709</c:v>
                </c:pt>
                <c:pt idx="94031">
                  <c:v>-0.17386499999999999</c:v>
                </c:pt>
                <c:pt idx="94032">
                  <c:v>-0.17408199999999999</c:v>
                </c:pt>
                <c:pt idx="94033">
                  <c:v>-0.17436199999999999</c:v>
                </c:pt>
                <c:pt idx="94034">
                  <c:v>-0.174704</c:v>
                </c:pt>
                <c:pt idx="94035">
                  <c:v>-0.175096</c:v>
                </c:pt>
                <c:pt idx="94036">
                  <c:v>-0.17552799999999999</c:v>
                </c:pt>
                <c:pt idx="94037">
                  <c:v>-0.17599600000000001</c:v>
                </c:pt>
                <c:pt idx="94038">
                  <c:v>-0.17649699999999999</c:v>
                </c:pt>
                <c:pt idx="94039">
                  <c:v>-0.17702799999999999</c:v>
                </c:pt>
                <c:pt idx="94040">
                  <c:v>-0.177597</c:v>
                </c:pt>
                <c:pt idx="94041">
                  <c:v>-0.17822099999999999</c:v>
                </c:pt>
                <c:pt idx="94042">
                  <c:v>-0.17890900000000001</c:v>
                </c:pt>
                <c:pt idx="94043">
                  <c:v>-0.17965700000000001</c:v>
                </c:pt>
                <c:pt idx="94044">
                  <c:v>-0.180447</c:v>
                </c:pt>
                <c:pt idx="94045">
                  <c:v>-0.18126500000000001</c:v>
                </c:pt>
                <c:pt idx="94046">
                  <c:v>-0.182111</c:v>
                </c:pt>
                <c:pt idx="94047">
                  <c:v>-0.18298600000000001</c:v>
                </c:pt>
                <c:pt idx="94048">
                  <c:v>-0.183888</c:v>
                </c:pt>
                <c:pt idx="94049">
                  <c:v>-0.18482000000000001</c:v>
                </c:pt>
                <c:pt idx="94050">
                  <c:v>-0.18579399999999999</c:v>
                </c:pt>
                <c:pt idx="94051">
                  <c:v>-0.18682199999999999</c:v>
                </c:pt>
                <c:pt idx="94052">
                  <c:v>-0.18790200000000001</c:v>
                </c:pt>
                <c:pt idx="94053">
                  <c:v>-0.189024</c:v>
                </c:pt>
                <c:pt idx="94054">
                  <c:v>-0.19017500000000001</c:v>
                </c:pt>
                <c:pt idx="94055">
                  <c:v>-0.19134999999999999</c:v>
                </c:pt>
                <c:pt idx="94056">
                  <c:v>-0.192548</c:v>
                </c:pt>
                <c:pt idx="94057">
                  <c:v>-0.19376699999999999</c:v>
                </c:pt>
                <c:pt idx="94058">
                  <c:v>-0.19500700000000001</c:v>
                </c:pt>
                <c:pt idx="94059">
                  <c:v>-0.19625999999999999</c:v>
                </c:pt>
                <c:pt idx="94060">
                  <c:v>-0.19752800000000001</c:v>
                </c:pt>
                <c:pt idx="94061">
                  <c:v>-0.19881799999999999</c:v>
                </c:pt>
                <c:pt idx="94062">
                  <c:v>-0.200132</c:v>
                </c:pt>
                <c:pt idx="94063">
                  <c:v>-0.20146</c:v>
                </c:pt>
                <c:pt idx="94064">
                  <c:v>-0.202791</c:v>
                </c:pt>
                <c:pt idx="94065">
                  <c:v>-0.20411399999999999</c:v>
                </c:pt>
                <c:pt idx="94066">
                  <c:v>-0.20542199999999999</c:v>
                </c:pt>
                <c:pt idx="94067">
                  <c:v>-0.20671200000000001</c:v>
                </c:pt>
                <c:pt idx="94068">
                  <c:v>-0.207984</c:v>
                </c:pt>
                <c:pt idx="94069">
                  <c:v>-0.20924300000000001</c:v>
                </c:pt>
                <c:pt idx="94070">
                  <c:v>-0.21050099999999999</c:v>
                </c:pt>
                <c:pt idx="94071">
                  <c:v>-0.21176200000000001</c:v>
                </c:pt>
                <c:pt idx="94072">
                  <c:v>-0.21301999999999999</c:v>
                </c:pt>
                <c:pt idx="94073">
                  <c:v>-0.21426799999999999</c:v>
                </c:pt>
                <c:pt idx="94074">
                  <c:v>-0.21551100000000001</c:v>
                </c:pt>
                <c:pt idx="94075">
                  <c:v>-0.21676400000000001</c:v>
                </c:pt>
                <c:pt idx="94076">
                  <c:v>-0.21803900000000001</c:v>
                </c:pt>
                <c:pt idx="94077">
                  <c:v>-0.219335</c:v>
                </c:pt>
                <c:pt idx="94078">
                  <c:v>-0.22065000000000001</c:v>
                </c:pt>
                <c:pt idx="94079">
                  <c:v>-0.22198200000000001</c:v>
                </c:pt>
                <c:pt idx="94080">
                  <c:v>-0.223332</c:v>
                </c:pt>
                <c:pt idx="94081">
                  <c:v>-0.22469</c:v>
                </c:pt>
                <c:pt idx="94082">
                  <c:v>-0.22603999999999999</c:v>
                </c:pt>
                <c:pt idx="94083">
                  <c:v>-0.22737499999999999</c:v>
                </c:pt>
                <c:pt idx="94084">
                  <c:v>-0.22869700000000001</c:v>
                </c:pt>
                <c:pt idx="94085">
                  <c:v>-0.23001199999999999</c:v>
                </c:pt>
                <c:pt idx="94086">
                  <c:v>-0.23132</c:v>
                </c:pt>
                <c:pt idx="94087">
                  <c:v>-0.23261299999999999</c:v>
                </c:pt>
                <c:pt idx="94088">
                  <c:v>-0.23388400000000001</c:v>
                </c:pt>
                <c:pt idx="94089">
                  <c:v>-0.235125</c:v>
                </c:pt>
                <c:pt idx="94090">
                  <c:v>-0.23633199999999999</c:v>
                </c:pt>
                <c:pt idx="94091">
                  <c:v>-0.237515</c:v>
                </c:pt>
                <c:pt idx="94092">
                  <c:v>-0.23868300000000001</c:v>
                </c:pt>
                <c:pt idx="94093">
                  <c:v>-0.239846</c:v>
                </c:pt>
                <c:pt idx="94094">
                  <c:v>-0.24101</c:v>
                </c:pt>
                <c:pt idx="94095">
                  <c:v>-0.24217900000000001</c:v>
                </c:pt>
                <c:pt idx="94096">
                  <c:v>-0.24334600000000001</c:v>
                </c:pt>
                <c:pt idx="94097">
                  <c:v>-0.244508</c:v>
                </c:pt>
                <c:pt idx="94098">
                  <c:v>-0.24566299999999999</c:v>
                </c:pt>
                <c:pt idx="94099">
                  <c:v>-0.24680299999999999</c:v>
                </c:pt>
                <c:pt idx="94100">
                  <c:v>-0.247918</c:v>
                </c:pt>
                <c:pt idx="94101">
                  <c:v>-0.24901000000000001</c:v>
                </c:pt>
                <c:pt idx="94102">
                  <c:v>-0.25008900000000001</c:v>
                </c:pt>
                <c:pt idx="94103">
                  <c:v>-0.251166</c:v>
                </c:pt>
                <c:pt idx="94104">
                  <c:v>-0.25223600000000002</c:v>
                </c:pt>
                <c:pt idx="94105">
                  <c:v>-0.25329499999999999</c:v>
                </c:pt>
                <c:pt idx="94106">
                  <c:v>-0.25434099999999998</c:v>
                </c:pt>
                <c:pt idx="94107">
                  <c:v>-0.25538100000000002</c:v>
                </c:pt>
                <c:pt idx="94108">
                  <c:v>-0.25641799999999998</c:v>
                </c:pt>
                <c:pt idx="94109">
                  <c:v>-0.25745099999999999</c:v>
                </c:pt>
                <c:pt idx="94110">
                  <c:v>-0.25848100000000002</c:v>
                </c:pt>
                <c:pt idx="94111">
                  <c:v>-0.25951200000000002</c:v>
                </c:pt>
                <c:pt idx="94112">
                  <c:v>-0.26054300000000002</c:v>
                </c:pt>
                <c:pt idx="94113">
                  <c:v>-0.26157000000000002</c:v>
                </c:pt>
                <c:pt idx="94114">
                  <c:v>-0.26258900000000002</c:v>
                </c:pt>
                <c:pt idx="94115">
                  <c:v>-0.2636</c:v>
                </c:pt>
                <c:pt idx="94116">
                  <c:v>-0.26460099999999998</c:v>
                </c:pt>
                <c:pt idx="94117">
                  <c:v>-0.26559300000000002</c:v>
                </c:pt>
                <c:pt idx="94118">
                  <c:v>-0.26658100000000001</c:v>
                </c:pt>
                <c:pt idx="94119">
                  <c:v>-0.26756799999999997</c:v>
                </c:pt>
                <c:pt idx="94120">
                  <c:v>-0.26855600000000002</c:v>
                </c:pt>
                <c:pt idx="94121">
                  <c:v>-0.26954400000000001</c:v>
                </c:pt>
                <c:pt idx="94122">
                  <c:v>-0.27052700000000002</c:v>
                </c:pt>
                <c:pt idx="94123">
                  <c:v>-0.27149800000000002</c:v>
                </c:pt>
                <c:pt idx="94124">
                  <c:v>-0.272455</c:v>
                </c:pt>
                <c:pt idx="94125">
                  <c:v>-0.27339000000000002</c:v>
                </c:pt>
                <c:pt idx="94126">
                  <c:v>-0.27429599999999998</c:v>
                </c:pt>
                <c:pt idx="94127">
                  <c:v>-0.27517200000000003</c:v>
                </c:pt>
                <c:pt idx="94128">
                  <c:v>-0.27602100000000002</c:v>
                </c:pt>
                <c:pt idx="94129">
                  <c:v>-0.27684199999999998</c:v>
                </c:pt>
                <c:pt idx="94130">
                  <c:v>-0.27762900000000001</c:v>
                </c:pt>
                <c:pt idx="94131">
                  <c:v>-0.27838099999999999</c:v>
                </c:pt>
                <c:pt idx="94132">
                  <c:v>-0.279109</c:v>
                </c:pt>
                <c:pt idx="94133">
                  <c:v>-0.27981800000000001</c:v>
                </c:pt>
                <c:pt idx="94134">
                  <c:v>-0.28051500000000001</c:v>
                </c:pt>
                <c:pt idx="94135">
                  <c:v>-0.28120600000000001</c:v>
                </c:pt>
                <c:pt idx="94136">
                  <c:v>-0.28189399999999998</c:v>
                </c:pt>
                <c:pt idx="94137">
                  <c:v>-0.28257399999999999</c:v>
                </c:pt>
                <c:pt idx="94138">
                  <c:v>-0.28324899999999997</c:v>
                </c:pt>
                <c:pt idx="94139">
                  <c:v>-0.28392499999999998</c:v>
                </c:pt>
                <c:pt idx="94140">
                  <c:v>-0.28457900000000003</c:v>
                </c:pt>
                <c:pt idx="94141">
                  <c:v>-0.28516399999999997</c:v>
                </c:pt>
                <c:pt idx="94142">
                  <c:v>-0.28570699999999999</c:v>
                </c:pt>
                <c:pt idx="94143">
                  <c:v>-0.28626099999999999</c:v>
                </c:pt>
                <c:pt idx="94144">
                  <c:v>-0.28681000000000001</c:v>
                </c:pt>
                <c:pt idx="94145">
                  <c:v>-0.28732799999999997</c:v>
                </c:pt>
                <c:pt idx="94146">
                  <c:v>-0.287825</c:v>
                </c:pt>
                <c:pt idx="94147">
                  <c:v>-0.28830299999999998</c:v>
                </c:pt>
                <c:pt idx="94148">
                  <c:v>-0.28875400000000001</c:v>
                </c:pt>
                <c:pt idx="94149">
                  <c:v>-0.28916700000000001</c:v>
                </c:pt>
                <c:pt idx="94150">
                  <c:v>-0.28954200000000002</c:v>
                </c:pt>
                <c:pt idx="94151">
                  <c:v>-0.289883</c:v>
                </c:pt>
                <c:pt idx="94152">
                  <c:v>-0.29019499999999998</c:v>
                </c:pt>
                <c:pt idx="94153">
                  <c:v>-0.29048200000000002</c:v>
                </c:pt>
                <c:pt idx="94154">
                  <c:v>-0.290742</c:v>
                </c:pt>
                <c:pt idx="94155">
                  <c:v>-0.29096699999999998</c:v>
                </c:pt>
                <c:pt idx="94156">
                  <c:v>-0.291153</c:v>
                </c:pt>
                <c:pt idx="94157">
                  <c:v>-0.29130299999999998</c:v>
                </c:pt>
                <c:pt idx="94158">
                  <c:v>-0.29142099999999999</c:v>
                </c:pt>
                <c:pt idx="94159">
                  <c:v>-0.29151300000000002</c:v>
                </c:pt>
                <c:pt idx="94160">
                  <c:v>-0.29158400000000001</c:v>
                </c:pt>
                <c:pt idx="94161">
                  <c:v>-0.29164299999999999</c:v>
                </c:pt>
                <c:pt idx="94162">
                  <c:v>-0.29169200000000001</c:v>
                </c:pt>
                <c:pt idx="94163">
                  <c:v>-0.29173199999999999</c:v>
                </c:pt>
                <c:pt idx="94164">
                  <c:v>-0.29176099999999999</c:v>
                </c:pt>
                <c:pt idx="94165">
                  <c:v>-0.29177700000000001</c:v>
                </c:pt>
                <c:pt idx="94166">
                  <c:v>-0.29176400000000002</c:v>
                </c:pt>
                <c:pt idx="94167">
                  <c:v>-0.29171399999999997</c:v>
                </c:pt>
                <c:pt idx="94168">
                  <c:v>-0.29163</c:v>
                </c:pt>
                <c:pt idx="94169">
                  <c:v>-0.29152</c:v>
                </c:pt>
                <c:pt idx="94170">
                  <c:v>-0.291381</c:v>
                </c:pt>
                <c:pt idx="94171">
                  <c:v>-0.29120800000000002</c:v>
                </c:pt>
                <c:pt idx="94172">
                  <c:v>-0.29099999999999998</c:v>
                </c:pt>
                <c:pt idx="94173">
                  <c:v>-0.29075099999999998</c:v>
                </c:pt>
                <c:pt idx="94174">
                  <c:v>-0.29045399999999999</c:v>
                </c:pt>
                <c:pt idx="94175">
                  <c:v>-0.29010200000000003</c:v>
                </c:pt>
                <c:pt idx="94176">
                  <c:v>-0.28969699999999998</c:v>
                </c:pt>
                <c:pt idx="94177">
                  <c:v>-0.289246</c:v>
                </c:pt>
                <c:pt idx="94178">
                  <c:v>-0.288746</c:v>
                </c:pt>
                <c:pt idx="94179">
                  <c:v>-0.28819499999999998</c:v>
                </c:pt>
                <c:pt idx="94180">
                  <c:v>-0.28759499999999999</c:v>
                </c:pt>
                <c:pt idx="94181">
                  <c:v>-0.28694900000000001</c:v>
                </c:pt>
                <c:pt idx="94182">
                  <c:v>-0.28625699999999998</c:v>
                </c:pt>
                <c:pt idx="94183">
                  <c:v>-0.28551399999999999</c:v>
                </c:pt>
                <c:pt idx="94184">
                  <c:v>-0.284723</c:v>
                </c:pt>
                <c:pt idx="94185">
                  <c:v>-0.283889</c:v>
                </c:pt>
                <c:pt idx="94186">
                  <c:v>-0.28300599999999998</c:v>
                </c:pt>
                <c:pt idx="94187">
                  <c:v>-0.28206900000000001</c:v>
                </c:pt>
                <c:pt idx="94188">
                  <c:v>-0.28107500000000002</c:v>
                </c:pt>
                <c:pt idx="94189">
                  <c:v>-0.28002199999999999</c:v>
                </c:pt>
                <c:pt idx="94190">
                  <c:v>-0.27890399999999999</c:v>
                </c:pt>
                <c:pt idx="94191">
                  <c:v>-0.27772000000000002</c:v>
                </c:pt>
                <c:pt idx="94192">
                  <c:v>-0.276472</c:v>
                </c:pt>
                <c:pt idx="94193">
                  <c:v>-0.27516699999999999</c:v>
                </c:pt>
                <c:pt idx="94194">
                  <c:v>-0.273812</c:v>
                </c:pt>
                <c:pt idx="94195">
                  <c:v>-0.27241100000000001</c:v>
                </c:pt>
                <c:pt idx="94196">
                  <c:v>-0.27096300000000001</c:v>
                </c:pt>
                <c:pt idx="94197">
                  <c:v>-0.26946599999999998</c:v>
                </c:pt>
                <c:pt idx="94198">
                  <c:v>-0.26791999999999999</c:v>
                </c:pt>
                <c:pt idx="94199">
                  <c:v>-0.26632800000000001</c:v>
                </c:pt>
                <c:pt idx="94200">
                  <c:v>-0.264685</c:v>
                </c:pt>
                <c:pt idx="94201">
                  <c:v>-0.262988</c:v>
                </c:pt>
                <c:pt idx="94202">
                  <c:v>-0.26123200000000002</c:v>
                </c:pt>
                <c:pt idx="94203">
                  <c:v>-0.25941500000000001</c:v>
                </c:pt>
                <c:pt idx="94204">
                  <c:v>-0.25753999999999999</c:v>
                </c:pt>
                <c:pt idx="94205">
                  <c:v>-0.25561400000000001</c:v>
                </c:pt>
                <c:pt idx="94206">
                  <c:v>-0.25363599999999997</c:v>
                </c:pt>
                <c:pt idx="94207">
                  <c:v>-0.25159100000000001</c:v>
                </c:pt>
                <c:pt idx="94208">
                  <c:v>-0.24946599999999999</c:v>
                </c:pt>
                <c:pt idx="94209">
                  <c:v>-0.24726100000000001</c:v>
                </c:pt>
                <c:pt idx="94210">
                  <c:v>-0.24498</c:v>
                </c:pt>
                <c:pt idx="94211">
                  <c:v>-0.24263100000000001</c:v>
                </c:pt>
                <c:pt idx="94212">
                  <c:v>-0.240227</c:v>
                </c:pt>
                <c:pt idx="94213">
                  <c:v>-0.23777899999999999</c:v>
                </c:pt>
                <c:pt idx="94214">
                  <c:v>-0.235287</c:v>
                </c:pt>
                <c:pt idx="94215">
                  <c:v>-0.23274300000000001</c:v>
                </c:pt>
                <c:pt idx="94216">
                  <c:v>-0.230153</c:v>
                </c:pt>
                <c:pt idx="94217">
                  <c:v>-0.22752800000000001</c:v>
                </c:pt>
                <c:pt idx="94218">
                  <c:v>-0.22487299999999999</c:v>
                </c:pt>
                <c:pt idx="94219">
                  <c:v>-0.22219</c:v>
                </c:pt>
                <c:pt idx="94220">
                  <c:v>-0.21948999999999999</c:v>
                </c:pt>
                <c:pt idx="94221">
                  <c:v>-0.216783</c:v>
                </c:pt>
                <c:pt idx="94222">
                  <c:v>-0.21407300000000001</c:v>
                </c:pt>
                <c:pt idx="94223">
                  <c:v>-0.21135599999999999</c:v>
                </c:pt>
                <c:pt idx="94224">
                  <c:v>-0.208624</c:v>
                </c:pt>
                <c:pt idx="94225">
                  <c:v>-0.205872</c:v>
                </c:pt>
                <c:pt idx="94226">
                  <c:v>-0.20310600000000001</c:v>
                </c:pt>
                <c:pt idx="94227">
                  <c:v>-0.200323</c:v>
                </c:pt>
                <c:pt idx="94228">
                  <c:v>-0.19748499999999999</c:v>
                </c:pt>
                <c:pt idx="94229">
                  <c:v>-0.19459399999999999</c:v>
                </c:pt>
                <c:pt idx="94230">
                  <c:v>-0.191717</c:v>
                </c:pt>
                <c:pt idx="94231">
                  <c:v>-0.188863</c:v>
                </c:pt>
                <c:pt idx="94232">
                  <c:v>-0.18598200000000001</c:v>
                </c:pt>
                <c:pt idx="94233">
                  <c:v>-0.18307000000000001</c:v>
                </c:pt>
                <c:pt idx="94234">
                  <c:v>-0.180144</c:v>
                </c:pt>
                <c:pt idx="94235">
                  <c:v>-0.17720900000000001</c:v>
                </c:pt>
                <c:pt idx="94236">
                  <c:v>-0.174262</c:v>
                </c:pt>
                <c:pt idx="94237">
                  <c:v>-0.17130899999999999</c:v>
                </c:pt>
                <c:pt idx="94238">
                  <c:v>-0.16835900000000001</c:v>
                </c:pt>
                <c:pt idx="94239">
                  <c:v>-0.16541800000000001</c:v>
                </c:pt>
                <c:pt idx="94240">
                  <c:v>-0.162494</c:v>
                </c:pt>
                <c:pt idx="94241">
                  <c:v>-0.15959300000000001</c:v>
                </c:pt>
                <c:pt idx="94242">
                  <c:v>-0.15671599999999999</c:v>
                </c:pt>
                <c:pt idx="94243">
                  <c:v>-0.153866</c:v>
                </c:pt>
                <c:pt idx="94244">
                  <c:v>-0.15104699999999999</c:v>
                </c:pt>
                <c:pt idx="94245">
                  <c:v>-0.14827000000000001</c:v>
                </c:pt>
                <c:pt idx="94246">
                  <c:v>-0.14554500000000001</c:v>
                </c:pt>
                <c:pt idx="94247">
                  <c:v>-0.142877</c:v>
                </c:pt>
                <c:pt idx="94248">
                  <c:v>-0.14027200000000001</c:v>
                </c:pt>
                <c:pt idx="94249">
                  <c:v>-0.13773099999999999</c:v>
                </c:pt>
                <c:pt idx="94250">
                  <c:v>-0.13525000000000001</c:v>
                </c:pt>
                <c:pt idx="94251">
                  <c:v>-0.13281999999999999</c:v>
                </c:pt>
                <c:pt idx="94252">
                  <c:v>-0.130435</c:v>
                </c:pt>
                <c:pt idx="94253">
                  <c:v>-0.12809200000000001</c:v>
                </c:pt>
                <c:pt idx="94254">
                  <c:v>-0.12578800000000001</c:v>
                </c:pt>
                <c:pt idx="94255">
                  <c:v>-0.123526</c:v>
                </c:pt>
                <c:pt idx="94256">
                  <c:v>-0.121309</c:v>
                </c:pt>
                <c:pt idx="94257">
                  <c:v>-0.119142</c:v>
                </c:pt>
                <c:pt idx="94258">
                  <c:v>-0.11703</c:v>
                </c:pt>
                <c:pt idx="94259">
                  <c:v>-0.114965</c:v>
                </c:pt>
                <c:pt idx="94260">
                  <c:v>-0.11293400000000001</c:v>
                </c:pt>
                <c:pt idx="94261">
                  <c:v>-0.110933</c:v>
                </c:pt>
                <c:pt idx="94262">
                  <c:v>-0.108974</c:v>
                </c:pt>
                <c:pt idx="94263">
                  <c:v>-0.107069</c:v>
                </c:pt>
                <c:pt idx="94264">
                  <c:v>-0.105227</c:v>
                </c:pt>
                <c:pt idx="94265">
                  <c:v>-0.103452</c:v>
                </c:pt>
                <c:pt idx="94266">
                  <c:v>-0.101752</c:v>
                </c:pt>
                <c:pt idx="94267">
                  <c:v>-0.100133</c:v>
                </c:pt>
                <c:pt idx="94268">
                  <c:v>-9.8597500000000005E-2</c:v>
                </c:pt>
                <c:pt idx="94269">
                  <c:v>-9.7139799999999998E-2</c:v>
                </c:pt>
                <c:pt idx="94270">
                  <c:v>-9.5755800000000002E-2</c:v>
                </c:pt>
                <c:pt idx="94271">
                  <c:v>-9.4444799999999995E-2</c:v>
                </c:pt>
                <c:pt idx="94272">
                  <c:v>-9.3209299999999995E-2</c:v>
                </c:pt>
                <c:pt idx="94273">
                  <c:v>-9.2053899999999994E-2</c:v>
                </c:pt>
                <c:pt idx="94274">
                  <c:v>-9.0980900000000003E-2</c:v>
                </c:pt>
                <c:pt idx="94275">
                  <c:v>-8.9987499999999998E-2</c:v>
                </c:pt>
                <c:pt idx="94276">
                  <c:v>-8.9066599999999996E-2</c:v>
                </c:pt>
                <c:pt idx="94277">
                  <c:v>-8.8211399999999995E-2</c:v>
                </c:pt>
                <c:pt idx="94278">
                  <c:v>-8.7420800000000007E-2</c:v>
                </c:pt>
                <c:pt idx="94279">
                  <c:v>-8.6698800000000006E-2</c:v>
                </c:pt>
                <c:pt idx="94280">
                  <c:v>-8.6050100000000004E-2</c:v>
                </c:pt>
                <c:pt idx="94281">
                  <c:v>-8.5482000000000002E-2</c:v>
                </c:pt>
                <c:pt idx="94282">
                  <c:v>-8.5000999999999993E-2</c:v>
                </c:pt>
                <c:pt idx="94283">
                  <c:v>-8.46084E-2</c:v>
                </c:pt>
                <c:pt idx="94284">
                  <c:v>-8.4302600000000005E-2</c:v>
                </c:pt>
                <c:pt idx="94285">
                  <c:v>-8.4085300000000002E-2</c:v>
                </c:pt>
                <c:pt idx="94286">
                  <c:v>-8.3957000000000004E-2</c:v>
                </c:pt>
                <c:pt idx="94287">
                  <c:v>-8.3909499999999998E-2</c:v>
                </c:pt>
                <c:pt idx="94288">
                  <c:v>-8.3932699999999999E-2</c:v>
                </c:pt>
                <c:pt idx="94289">
                  <c:v>-8.4024100000000004E-2</c:v>
                </c:pt>
                <c:pt idx="94290">
                  <c:v>-8.4189200000000006E-2</c:v>
                </c:pt>
                <c:pt idx="94291">
                  <c:v>-8.4434800000000004E-2</c:v>
                </c:pt>
                <c:pt idx="94292">
                  <c:v>-8.4765400000000005E-2</c:v>
                </c:pt>
                <c:pt idx="94293">
                  <c:v>-8.5182499999999994E-2</c:v>
                </c:pt>
                <c:pt idx="94294">
                  <c:v>-8.5680599999999996E-2</c:v>
                </c:pt>
                <c:pt idx="94295">
                  <c:v>-8.6251800000000003E-2</c:v>
                </c:pt>
                <c:pt idx="94296">
                  <c:v>-8.6895500000000001E-2</c:v>
                </c:pt>
                <c:pt idx="94297">
                  <c:v>-8.7616200000000005E-2</c:v>
                </c:pt>
                <c:pt idx="94298">
                  <c:v>-8.8417399999999993E-2</c:v>
                </c:pt>
                <c:pt idx="94299">
                  <c:v>-8.9301099999999994E-2</c:v>
                </c:pt>
                <c:pt idx="94300">
                  <c:v>-9.0270199999999995E-2</c:v>
                </c:pt>
                <c:pt idx="94301">
                  <c:v>-9.1325500000000004E-2</c:v>
                </c:pt>
                <c:pt idx="94302">
                  <c:v>-9.2461699999999994E-2</c:v>
                </c:pt>
                <c:pt idx="94303">
                  <c:v>-9.3673800000000002E-2</c:v>
                </c:pt>
                <c:pt idx="94304">
                  <c:v>-9.4964499999999993E-2</c:v>
                </c:pt>
                <c:pt idx="94305">
                  <c:v>-9.6340599999999998E-2</c:v>
                </c:pt>
                <c:pt idx="94306">
                  <c:v>-9.7802799999999995E-2</c:v>
                </c:pt>
                <c:pt idx="94307">
                  <c:v>-9.9346400000000001E-2</c:v>
                </c:pt>
                <c:pt idx="94308">
                  <c:v>-0.100965</c:v>
                </c:pt>
                <c:pt idx="94309">
                  <c:v>-0.10265299999999999</c:v>
                </c:pt>
                <c:pt idx="94310">
                  <c:v>-0.10440099999999999</c:v>
                </c:pt>
                <c:pt idx="94311">
                  <c:v>-0.10620499999999999</c:v>
                </c:pt>
                <c:pt idx="94312">
                  <c:v>-0.108059</c:v>
                </c:pt>
                <c:pt idx="94313">
                  <c:v>-0.109961</c:v>
                </c:pt>
                <c:pt idx="94314">
                  <c:v>-0.11190700000000001</c:v>
                </c:pt>
                <c:pt idx="94315">
                  <c:v>-0.113897</c:v>
                </c:pt>
                <c:pt idx="94316">
                  <c:v>-0.11593100000000001</c:v>
                </c:pt>
                <c:pt idx="94317">
                  <c:v>-0.118011</c:v>
                </c:pt>
                <c:pt idx="94318">
                  <c:v>-0.120129</c:v>
                </c:pt>
                <c:pt idx="94319">
                  <c:v>-0.122281</c:v>
                </c:pt>
                <c:pt idx="94320">
                  <c:v>-0.12446400000000001</c:v>
                </c:pt>
                <c:pt idx="94321">
                  <c:v>-0.12667600000000001</c:v>
                </c:pt>
                <c:pt idx="94322">
                  <c:v>-0.128913</c:v>
                </c:pt>
                <c:pt idx="94323">
                  <c:v>-0.13117400000000001</c:v>
                </c:pt>
                <c:pt idx="94324">
                  <c:v>-0.13345699999999999</c:v>
                </c:pt>
                <c:pt idx="94325">
                  <c:v>-0.13576199999999999</c:v>
                </c:pt>
                <c:pt idx="94326">
                  <c:v>-0.13809099999999999</c:v>
                </c:pt>
                <c:pt idx="94327">
                  <c:v>-0.14044599999999999</c:v>
                </c:pt>
                <c:pt idx="94328">
                  <c:v>-0.14282500000000001</c:v>
                </c:pt>
                <c:pt idx="94329">
                  <c:v>-0.14522399999999999</c:v>
                </c:pt>
                <c:pt idx="94330">
                  <c:v>-0.147644</c:v>
                </c:pt>
                <c:pt idx="94331">
                  <c:v>-0.150088</c:v>
                </c:pt>
                <c:pt idx="94332">
                  <c:v>-0.15255199999999999</c:v>
                </c:pt>
                <c:pt idx="94333">
                  <c:v>-0.155032</c:v>
                </c:pt>
                <c:pt idx="94334">
                  <c:v>-0.157523</c:v>
                </c:pt>
                <c:pt idx="94335">
                  <c:v>-0.160024</c:v>
                </c:pt>
                <c:pt idx="94336">
                  <c:v>-0.16252900000000001</c:v>
                </c:pt>
                <c:pt idx="94337">
                  <c:v>-0.16503300000000001</c:v>
                </c:pt>
                <c:pt idx="94338">
                  <c:v>-0.16753100000000001</c:v>
                </c:pt>
                <c:pt idx="94339">
                  <c:v>-0.17002</c:v>
                </c:pt>
                <c:pt idx="94340">
                  <c:v>-0.17249600000000001</c:v>
                </c:pt>
                <c:pt idx="94341">
                  <c:v>-0.174956</c:v>
                </c:pt>
                <c:pt idx="94342">
                  <c:v>-0.177396</c:v>
                </c:pt>
                <c:pt idx="94343">
                  <c:v>-0.179808</c:v>
                </c:pt>
                <c:pt idx="94344">
                  <c:v>-0.18218999999999999</c:v>
                </c:pt>
                <c:pt idx="94345">
                  <c:v>-0.18454200000000001</c:v>
                </c:pt>
                <c:pt idx="94346">
                  <c:v>-0.18686700000000001</c:v>
                </c:pt>
                <c:pt idx="94347">
                  <c:v>-0.189166</c:v>
                </c:pt>
                <c:pt idx="94348">
                  <c:v>-0.191436</c:v>
                </c:pt>
                <c:pt idx="94349">
                  <c:v>-0.19367699999999999</c:v>
                </c:pt>
                <c:pt idx="94350">
                  <c:v>-0.19588700000000001</c:v>
                </c:pt>
                <c:pt idx="94351">
                  <c:v>-0.19806399999999999</c:v>
                </c:pt>
                <c:pt idx="94352">
                  <c:v>-0.20020399999999999</c:v>
                </c:pt>
                <c:pt idx="94353">
                  <c:v>-0.20229900000000001</c:v>
                </c:pt>
                <c:pt idx="94354">
                  <c:v>-0.204347</c:v>
                </c:pt>
                <c:pt idx="94355">
                  <c:v>-0.20635000000000001</c:v>
                </c:pt>
                <c:pt idx="94356">
                  <c:v>-0.20830599999999999</c:v>
                </c:pt>
                <c:pt idx="94357">
                  <c:v>-0.21021200000000001</c:v>
                </c:pt>
                <c:pt idx="94358">
                  <c:v>-0.212062</c:v>
                </c:pt>
                <c:pt idx="94359">
                  <c:v>-0.21385299999999999</c:v>
                </c:pt>
                <c:pt idx="94360">
                  <c:v>-0.215586</c:v>
                </c:pt>
                <c:pt idx="94361">
                  <c:v>-0.21726100000000001</c:v>
                </c:pt>
                <c:pt idx="94362">
                  <c:v>-0.21887000000000001</c:v>
                </c:pt>
                <c:pt idx="94363">
                  <c:v>-0.22040799999999999</c:v>
                </c:pt>
                <c:pt idx="94364">
                  <c:v>-0.22186900000000001</c:v>
                </c:pt>
                <c:pt idx="94365">
                  <c:v>-0.22325</c:v>
                </c:pt>
                <c:pt idx="94366">
                  <c:v>-0.224549</c:v>
                </c:pt>
                <c:pt idx="94367">
                  <c:v>-0.22576499999999999</c:v>
                </c:pt>
                <c:pt idx="94368">
                  <c:v>-0.22689899999999999</c:v>
                </c:pt>
                <c:pt idx="94369">
                  <c:v>-0.22795399999999999</c:v>
                </c:pt>
                <c:pt idx="94370">
                  <c:v>-0.22892399999999999</c:v>
                </c:pt>
                <c:pt idx="94371">
                  <c:v>-0.22980800000000001</c:v>
                </c:pt>
                <c:pt idx="94372">
                  <c:v>-0.2306</c:v>
                </c:pt>
                <c:pt idx="94373">
                  <c:v>-0.23130000000000001</c:v>
                </c:pt>
                <c:pt idx="94374">
                  <c:v>-0.231902</c:v>
                </c:pt>
                <c:pt idx="94375">
                  <c:v>-0.232402</c:v>
                </c:pt>
                <c:pt idx="94376">
                  <c:v>-0.23279900000000001</c:v>
                </c:pt>
                <c:pt idx="94377">
                  <c:v>-0.23309299999999999</c:v>
                </c:pt>
                <c:pt idx="94378">
                  <c:v>-0.23328599999999999</c:v>
                </c:pt>
                <c:pt idx="94379">
                  <c:v>-0.23338300000000001</c:v>
                </c:pt>
                <c:pt idx="94380">
                  <c:v>-0.23338400000000001</c:v>
                </c:pt>
                <c:pt idx="94381">
                  <c:v>-0.233293</c:v>
                </c:pt>
                <c:pt idx="94382">
                  <c:v>-0.23310900000000001</c:v>
                </c:pt>
                <c:pt idx="94383">
                  <c:v>-0.23283200000000001</c:v>
                </c:pt>
                <c:pt idx="94384">
                  <c:v>-0.232456</c:v>
                </c:pt>
                <c:pt idx="94385">
                  <c:v>-0.23197999999999999</c:v>
                </c:pt>
                <c:pt idx="94386">
                  <c:v>-0.231404</c:v>
                </c:pt>
                <c:pt idx="94387">
                  <c:v>-0.23072999999999999</c:v>
                </c:pt>
                <c:pt idx="94388">
                  <c:v>-0.22995399999999999</c:v>
                </c:pt>
                <c:pt idx="94389">
                  <c:v>-0.229073</c:v>
                </c:pt>
                <c:pt idx="94390">
                  <c:v>-0.22808500000000001</c:v>
                </c:pt>
                <c:pt idx="94391">
                  <c:v>-0.226988</c:v>
                </c:pt>
                <c:pt idx="94392">
                  <c:v>-0.22578200000000001</c:v>
                </c:pt>
                <c:pt idx="94393">
                  <c:v>-0.224471</c:v>
                </c:pt>
                <c:pt idx="94394">
                  <c:v>-0.223054</c:v>
                </c:pt>
                <c:pt idx="94395">
                  <c:v>-0.221527</c:v>
                </c:pt>
                <c:pt idx="94396">
                  <c:v>-0.219888</c:v>
                </c:pt>
                <c:pt idx="94397">
                  <c:v>-0.218141</c:v>
                </c:pt>
                <c:pt idx="94398">
                  <c:v>-0.21629599999999999</c:v>
                </c:pt>
                <c:pt idx="94399">
                  <c:v>-0.21435899999999999</c:v>
                </c:pt>
                <c:pt idx="94400">
                  <c:v>-0.21233399999999999</c:v>
                </c:pt>
                <c:pt idx="94401">
                  <c:v>-0.21022099999999999</c:v>
                </c:pt>
                <c:pt idx="94402">
                  <c:v>-0.20802200000000001</c:v>
                </c:pt>
                <c:pt idx="94403">
                  <c:v>-0.20574200000000001</c:v>
                </c:pt>
                <c:pt idx="94404">
                  <c:v>-0.20338400000000001</c:v>
                </c:pt>
                <c:pt idx="94405">
                  <c:v>-0.20094699999999999</c:v>
                </c:pt>
                <c:pt idx="94406">
                  <c:v>-0.19843</c:v>
                </c:pt>
                <c:pt idx="94407">
                  <c:v>-0.19583500000000001</c:v>
                </c:pt>
                <c:pt idx="94408">
                  <c:v>-0.19317100000000001</c:v>
                </c:pt>
                <c:pt idx="94409">
                  <c:v>-0.190441</c:v>
                </c:pt>
                <c:pt idx="94410">
                  <c:v>-0.18764600000000001</c:v>
                </c:pt>
                <c:pt idx="94411">
                  <c:v>-0.18478600000000001</c:v>
                </c:pt>
                <c:pt idx="94412">
                  <c:v>-0.18186099999999999</c:v>
                </c:pt>
                <c:pt idx="94413">
                  <c:v>-0.17887600000000001</c:v>
                </c:pt>
                <c:pt idx="94414">
                  <c:v>-0.175839</c:v>
                </c:pt>
                <c:pt idx="94415">
                  <c:v>-0.17272000000000001</c:v>
                </c:pt>
                <c:pt idx="94416">
                  <c:v>-0.16947000000000001</c:v>
                </c:pt>
                <c:pt idx="94417">
                  <c:v>-0.16611799999999999</c:v>
                </c:pt>
                <c:pt idx="94418">
                  <c:v>-0.16272600000000001</c:v>
                </c:pt>
                <c:pt idx="94419">
                  <c:v>-0.15928400000000001</c:v>
                </c:pt>
                <c:pt idx="94420">
                  <c:v>-0.15577099999999999</c:v>
                </c:pt>
                <c:pt idx="94421">
                  <c:v>-0.15220400000000001</c:v>
                </c:pt>
                <c:pt idx="94422">
                  <c:v>-0.14859800000000001</c:v>
                </c:pt>
                <c:pt idx="94423">
                  <c:v>-0.144955</c:v>
                </c:pt>
                <c:pt idx="94424">
                  <c:v>-0.14127300000000001</c:v>
                </c:pt>
                <c:pt idx="94425">
                  <c:v>-0.13755300000000001</c:v>
                </c:pt>
                <c:pt idx="94426">
                  <c:v>-0.133794</c:v>
                </c:pt>
                <c:pt idx="94427">
                  <c:v>-0.13000100000000001</c:v>
                </c:pt>
                <c:pt idx="94428">
                  <c:v>-0.12618299999999999</c:v>
                </c:pt>
                <c:pt idx="94429">
                  <c:v>-0.12234100000000001</c:v>
                </c:pt>
                <c:pt idx="94430">
                  <c:v>-0.11848</c:v>
                </c:pt>
                <c:pt idx="94431">
                  <c:v>-0.114606</c:v>
                </c:pt>
                <c:pt idx="94432">
                  <c:v>-0.11072799999999999</c:v>
                </c:pt>
                <c:pt idx="94433">
                  <c:v>-0.10685500000000001</c:v>
                </c:pt>
                <c:pt idx="94434">
                  <c:v>-0.102993</c:v>
                </c:pt>
                <c:pt idx="94435">
                  <c:v>-9.9146300000000007E-2</c:v>
                </c:pt>
                <c:pt idx="94436">
                  <c:v>-9.5316499999999998E-2</c:v>
                </c:pt>
                <c:pt idx="94437">
                  <c:v>-9.1503100000000004E-2</c:v>
                </c:pt>
                <c:pt idx="94438">
                  <c:v>-8.77058E-2</c:v>
                </c:pt>
                <c:pt idx="94439">
                  <c:v>-8.3926100000000003E-2</c:v>
                </c:pt>
                <c:pt idx="94440">
                  <c:v>-8.0166899999999999E-2</c:v>
                </c:pt>
                <c:pt idx="94441">
                  <c:v>-7.6428700000000002E-2</c:v>
                </c:pt>
                <c:pt idx="94442">
                  <c:v>-7.2711799999999993E-2</c:v>
                </c:pt>
                <c:pt idx="94443">
                  <c:v>-6.9018700000000002E-2</c:v>
                </c:pt>
                <c:pt idx="94444">
                  <c:v>-6.5350800000000001E-2</c:v>
                </c:pt>
                <c:pt idx="94445">
                  <c:v>-6.1709399999999998E-2</c:v>
                </c:pt>
                <c:pt idx="94446">
                  <c:v>-5.8096799999999997E-2</c:v>
                </c:pt>
                <c:pt idx="94447">
                  <c:v>-5.4512600000000001E-2</c:v>
                </c:pt>
                <c:pt idx="94448">
                  <c:v>-5.0956000000000001E-2</c:v>
                </c:pt>
                <c:pt idx="94449">
                  <c:v>-4.7430399999999998E-2</c:v>
                </c:pt>
                <c:pt idx="94450">
                  <c:v>-4.3940199999999999E-2</c:v>
                </c:pt>
                <c:pt idx="94451">
                  <c:v>-4.0489700000000003E-2</c:v>
                </c:pt>
                <c:pt idx="94452">
                  <c:v>-3.7083400000000002E-2</c:v>
                </c:pt>
                <c:pt idx="94453">
                  <c:v>-3.37253E-2</c:v>
                </c:pt>
                <c:pt idx="94454">
                  <c:v>-3.0417699999999999E-2</c:v>
                </c:pt>
                <c:pt idx="94455">
                  <c:v>-2.7162200000000001E-2</c:v>
                </c:pt>
                <c:pt idx="94456">
                  <c:v>-2.3961E-2</c:v>
                </c:pt>
                <c:pt idx="94457">
                  <c:v>-2.0816299999999999E-2</c:v>
                </c:pt>
                <c:pt idx="94458">
                  <c:v>-1.7729600000000002E-2</c:v>
                </c:pt>
                <c:pt idx="94459">
                  <c:v>-1.47019E-2</c:v>
                </c:pt>
                <c:pt idx="94460">
                  <c:v>-1.17339E-2</c:v>
                </c:pt>
                <c:pt idx="94461" formatCode="0.00E+00">
                  <c:v>-8.8258499999999997E-3</c:v>
                </c:pt>
                <c:pt idx="94462" formatCode="0.00E+00">
                  <c:v>-5.9785000000000003E-3</c:v>
                </c:pt>
                <c:pt idx="94463" formatCode="0.00E+00">
                  <c:v>-3.1926699999999999E-3</c:v>
                </c:pt>
                <c:pt idx="94464" formatCode="0.00E+00">
                  <c:v>-4.6782200000000001E-4</c:v>
                </c:pt>
                <c:pt idx="94465" formatCode="0.00E+00">
                  <c:v>2.1982799999999999E-3</c:v>
                </c:pt>
                <c:pt idx="94466" formatCode="0.00E+00">
                  <c:v>4.80723E-3</c:v>
                </c:pt>
                <c:pt idx="94467" formatCode="0.00E+00">
                  <c:v>7.3573500000000003E-3</c:v>
                </c:pt>
                <c:pt idx="94468" formatCode="0.00E+00">
                  <c:v>9.8441099999999997E-3</c:v>
                </c:pt>
                <c:pt idx="94469">
                  <c:v>1.2263E-2</c:v>
                </c:pt>
                <c:pt idx="94470">
                  <c:v>1.46117E-2</c:v>
                </c:pt>
                <c:pt idx="94471">
                  <c:v>1.6889399999999999E-2</c:v>
                </c:pt>
                <c:pt idx="94472">
                  <c:v>1.90946E-2</c:v>
                </c:pt>
                <c:pt idx="94473">
                  <c:v>2.1225899999999999E-2</c:v>
                </c:pt>
                <c:pt idx="94474">
                  <c:v>2.3282899999999999E-2</c:v>
                </c:pt>
                <c:pt idx="94475">
                  <c:v>2.5266899999999998E-2</c:v>
                </c:pt>
                <c:pt idx="94476">
                  <c:v>2.7179200000000001E-2</c:v>
                </c:pt>
                <c:pt idx="94477">
                  <c:v>2.9019199999999998E-2</c:v>
                </c:pt>
                <c:pt idx="94478">
                  <c:v>3.07844E-2</c:v>
                </c:pt>
                <c:pt idx="94479">
                  <c:v>3.2472000000000001E-2</c:v>
                </c:pt>
                <c:pt idx="94480">
                  <c:v>3.4080100000000002E-2</c:v>
                </c:pt>
                <c:pt idx="94481">
                  <c:v>3.56104E-2</c:v>
                </c:pt>
                <c:pt idx="94482">
                  <c:v>3.7069100000000001E-2</c:v>
                </c:pt>
                <c:pt idx="94483">
                  <c:v>3.8461700000000001E-2</c:v>
                </c:pt>
                <c:pt idx="94484">
                  <c:v>3.9789400000000003E-2</c:v>
                </c:pt>
                <c:pt idx="94485">
                  <c:v>4.1050400000000001E-2</c:v>
                </c:pt>
                <c:pt idx="94486">
                  <c:v>4.2243599999999999E-2</c:v>
                </c:pt>
                <c:pt idx="94487">
                  <c:v>4.3367099999999999E-2</c:v>
                </c:pt>
                <c:pt idx="94488">
                  <c:v>4.4416799999999999E-2</c:v>
                </c:pt>
                <c:pt idx="94489">
                  <c:v>4.5392799999999997E-2</c:v>
                </c:pt>
                <c:pt idx="94490">
                  <c:v>4.6302900000000001E-2</c:v>
                </c:pt>
                <c:pt idx="94491">
                  <c:v>4.7151999999999999E-2</c:v>
                </c:pt>
                <c:pt idx="94492">
                  <c:v>4.7935600000000002E-2</c:v>
                </c:pt>
                <c:pt idx="94493">
                  <c:v>4.8646700000000001E-2</c:v>
                </c:pt>
                <c:pt idx="94494">
                  <c:v>4.9280200000000003E-2</c:v>
                </c:pt>
                <c:pt idx="94495">
                  <c:v>4.9834900000000001E-2</c:v>
                </c:pt>
                <c:pt idx="94496">
                  <c:v>5.03141E-2</c:v>
                </c:pt>
                <c:pt idx="94497">
                  <c:v>5.07226E-2</c:v>
                </c:pt>
                <c:pt idx="94498">
                  <c:v>5.1063799999999999E-2</c:v>
                </c:pt>
                <c:pt idx="94499">
                  <c:v>5.1339900000000001E-2</c:v>
                </c:pt>
                <c:pt idx="94500">
                  <c:v>5.1551800000000002E-2</c:v>
                </c:pt>
                <c:pt idx="94501">
                  <c:v>5.1698599999999997E-2</c:v>
                </c:pt>
                <c:pt idx="94502">
                  <c:v>5.1778499999999998E-2</c:v>
                </c:pt>
                <c:pt idx="94503">
                  <c:v>5.17887E-2</c:v>
                </c:pt>
                <c:pt idx="94504">
                  <c:v>5.1726899999999999E-2</c:v>
                </c:pt>
                <c:pt idx="94505">
                  <c:v>5.1593699999999999E-2</c:v>
                </c:pt>
                <c:pt idx="94506">
                  <c:v>5.1391800000000001E-2</c:v>
                </c:pt>
                <c:pt idx="94507">
                  <c:v>5.1122000000000001E-2</c:v>
                </c:pt>
                <c:pt idx="94508">
                  <c:v>5.0784099999999999E-2</c:v>
                </c:pt>
                <c:pt idx="94509">
                  <c:v>5.0381599999999999E-2</c:v>
                </c:pt>
                <c:pt idx="94510">
                  <c:v>4.99193E-2</c:v>
                </c:pt>
                <c:pt idx="94511">
                  <c:v>4.9399199999999997E-2</c:v>
                </c:pt>
                <c:pt idx="94512">
                  <c:v>4.8821000000000003E-2</c:v>
                </c:pt>
                <c:pt idx="94513">
                  <c:v>4.8183900000000002E-2</c:v>
                </c:pt>
                <c:pt idx="94514">
                  <c:v>4.7487599999999998E-2</c:v>
                </c:pt>
                <c:pt idx="94515">
                  <c:v>4.6733999999999998E-2</c:v>
                </c:pt>
                <c:pt idx="94516">
                  <c:v>4.5925399999999998E-2</c:v>
                </c:pt>
                <c:pt idx="94517">
                  <c:v>4.5062699999999997E-2</c:v>
                </c:pt>
                <c:pt idx="94518">
                  <c:v>4.4146199999999997E-2</c:v>
                </c:pt>
                <c:pt idx="94519">
                  <c:v>4.3177E-2</c:v>
                </c:pt>
                <c:pt idx="94520">
                  <c:v>4.2155499999999999E-2</c:v>
                </c:pt>
                <c:pt idx="94521">
                  <c:v>4.1082E-2</c:v>
                </c:pt>
                <c:pt idx="94522">
                  <c:v>3.9957800000000002E-2</c:v>
                </c:pt>
                <c:pt idx="94523">
                  <c:v>3.8783900000000003E-2</c:v>
                </c:pt>
                <c:pt idx="94524">
                  <c:v>3.7561400000000002E-2</c:v>
                </c:pt>
                <c:pt idx="94525">
                  <c:v>3.6292900000000003E-2</c:v>
                </c:pt>
                <c:pt idx="94526">
                  <c:v>3.4982100000000002E-2</c:v>
                </c:pt>
                <c:pt idx="94527">
                  <c:v>3.3633299999999998E-2</c:v>
                </c:pt>
                <c:pt idx="94528">
                  <c:v>3.2249100000000003E-2</c:v>
                </c:pt>
                <c:pt idx="94529">
                  <c:v>3.08299E-2</c:v>
                </c:pt>
                <c:pt idx="94530">
                  <c:v>2.9376900000000001E-2</c:v>
                </c:pt>
                <c:pt idx="94531">
                  <c:v>2.7891699999999998E-2</c:v>
                </c:pt>
                <c:pt idx="94532">
                  <c:v>2.6374600000000002E-2</c:v>
                </c:pt>
                <c:pt idx="94533">
                  <c:v>2.4826000000000001E-2</c:v>
                </c:pt>
                <c:pt idx="94534">
                  <c:v>2.3247E-2</c:v>
                </c:pt>
                <c:pt idx="94535">
                  <c:v>2.1640699999999999E-2</c:v>
                </c:pt>
                <c:pt idx="94536">
                  <c:v>2.0010400000000001E-2</c:v>
                </c:pt>
                <c:pt idx="94537">
                  <c:v>1.8358699999999999E-2</c:v>
                </c:pt>
                <c:pt idx="94538">
                  <c:v>1.66889E-2</c:v>
                </c:pt>
                <c:pt idx="94539">
                  <c:v>1.5004399999999999E-2</c:v>
                </c:pt>
                <c:pt idx="94540">
                  <c:v>1.3306999999999999E-2</c:v>
                </c:pt>
                <c:pt idx="94541">
                  <c:v>1.15966E-2</c:v>
                </c:pt>
                <c:pt idx="94542" formatCode="0.00E+00">
                  <c:v>9.8721799999999995E-3</c:v>
                </c:pt>
                <c:pt idx="94543" formatCode="0.00E+00">
                  <c:v>8.1338399999999998E-3</c:v>
                </c:pt>
                <c:pt idx="94544" formatCode="0.00E+00">
                  <c:v>6.3825499999999999E-3</c:v>
                </c:pt>
                <c:pt idx="94545" formatCode="0.00E+00">
                  <c:v>4.6192200000000003E-3</c:v>
                </c:pt>
                <c:pt idx="94546" formatCode="0.00E+00">
                  <c:v>2.84498E-3</c:v>
                </c:pt>
                <c:pt idx="94547" formatCode="0.00E+00">
                  <c:v>1.06029E-3</c:v>
                </c:pt>
                <c:pt idx="94548" formatCode="0.00E+00">
                  <c:v>-7.3468199999999996E-4</c:v>
                </c:pt>
                <c:pt idx="94549" formatCode="0.00E+00">
                  <c:v>-2.5383099999999998E-3</c:v>
                </c:pt>
                <c:pt idx="94550" formatCode="0.00E+00">
                  <c:v>-4.3476599999999997E-3</c:v>
                </c:pt>
                <c:pt idx="94551" formatCode="0.00E+00">
                  <c:v>-6.1598599999999996E-3</c:v>
                </c:pt>
                <c:pt idx="94552" formatCode="0.00E+00">
                  <c:v>-7.9727800000000005E-3</c:v>
                </c:pt>
                <c:pt idx="94553" formatCode="0.00E+00">
                  <c:v>-9.7847999999999997E-3</c:v>
                </c:pt>
                <c:pt idx="94554">
                  <c:v>-1.15943E-2</c:v>
                </c:pt>
                <c:pt idx="94555">
                  <c:v>-1.33998E-2</c:v>
                </c:pt>
                <c:pt idx="94556">
                  <c:v>-1.52E-2</c:v>
                </c:pt>
                <c:pt idx="94557">
                  <c:v>-1.6993100000000001E-2</c:v>
                </c:pt>
                <c:pt idx="94558">
                  <c:v>-1.8776999999999999E-2</c:v>
                </c:pt>
                <c:pt idx="94559">
                  <c:v>-2.0550100000000002E-2</c:v>
                </c:pt>
                <c:pt idx="94560">
                  <c:v>-2.2312200000000001E-2</c:v>
                </c:pt>
                <c:pt idx="94561">
                  <c:v>-2.4062199999999999E-2</c:v>
                </c:pt>
                <c:pt idx="94562">
                  <c:v>-2.57988E-2</c:v>
                </c:pt>
                <c:pt idx="94563">
                  <c:v>-2.7519800000000001E-2</c:v>
                </c:pt>
                <c:pt idx="94564">
                  <c:v>-2.9223300000000001E-2</c:v>
                </c:pt>
                <c:pt idx="94565">
                  <c:v>-3.09077E-2</c:v>
                </c:pt>
                <c:pt idx="94566">
                  <c:v>-3.2572299999999998E-2</c:v>
                </c:pt>
                <c:pt idx="94567">
                  <c:v>-3.4215599999999999E-2</c:v>
                </c:pt>
                <c:pt idx="94568">
                  <c:v>-3.5835499999999999E-2</c:v>
                </c:pt>
                <c:pt idx="94569">
                  <c:v>-3.7429700000000003E-2</c:v>
                </c:pt>
                <c:pt idx="94570">
                  <c:v>-3.8996200000000002E-2</c:v>
                </c:pt>
                <c:pt idx="94571">
                  <c:v>-4.0533800000000002E-2</c:v>
                </c:pt>
                <c:pt idx="94572">
                  <c:v>-4.2041000000000002E-2</c:v>
                </c:pt>
                <c:pt idx="94573">
                  <c:v>-4.3516699999999998E-2</c:v>
                </c:pt>
                <c:pt idx="94574">
                  <c:v>-4.4960100000000003E-2</c:v>
                </c:pt>
                <c:pt idx="94575">
                  <c:v>-4.6371500000000003E-2</c:v>
                </c:pt>
                <c:pt idx="94576">
                  <c:v>-4.7750399999999998E-2</c:v>
                </c:pt>
                <c:pt idx="94577">
                  <c:v>-4.9095300000000001E-2</c:v>
                </c:pt>
                <c:pt idx="94578">
                  <c:v>-5.0404499999999998E-2</c:v>
                </c:pt>
                <c:pt idx="94579">
                  <c:v>-5.1677800000000003E-2</c:v>
                </c:pt>
                <c:pt idx="94580">
                  <c:v>-5.2914799999999998E-2</c:v>
                </c:pt>
                <c:pt idx="94581">
                  <c:v>-5.4114500000000003E-2</c:v>
                </c:pt>
                <c:pt idx="94582">
                  <c:v>-5.52741E-2</c:v>
                </c:pt>
                <c:pt idx="94583">
                  <c:v>-5.6391299999999998E-2</c:v>
                </c:pt>
                <c:pt idx="94584">
                  <c:v>-5.7466299999999998E-2</c:v>
                </c:pt>
                <c:pt idx="94585">
                  <c:v>-5.85006E-2</c:v>
                </c:pt>
                <c:pt idx="94586">
                  <c:v>-5.94926E-2</c:v>
                </c:pt>
                <c:pt idx="94587">
                  <c:v>-6.04383E-2</c:v>
                </c:pt>
                <c:pt idx="94588">
                  <c:v>-6.1334100000000003E-2</c:v>
                </c:pt>
                <c:pt idx="94589">
                  <c:v>-6.2178299999999999E-2</c:v>
                </c:pt>
                <c:pt idx="94590">
                  <c:v>-6.2970999999999999E-2</c:v>
                </c:pt>
                <c:pt idx="94591">
                  <c:v>-6.3712000000000005E-2</c:v>
                </c:pt>
                <c:pt idx="94592">
                  <c:v>-6.4400700000000005E-2</c:v>
                </c:pt>
                <c:pt idx="94593">
                  <c:v>-6.5036899999999995E-2</c:v>
                </c:pt>
                <c:pt idx="94594">
                  <c:v>-6.5621299999999994E-2</c:v>
                </c:pt>
                <c:pt idx="94595">
                  <c:v>-6.6154000000000004E-2</c:v>
                </c:pt>
                <c:pt idx="94596">
                  <c:v>-6.6634600000000002E-2</c:v>
                </c:pt>
                <c:pt idx="94597">
                  <c:v>-6.7062499999999997E-2</c:v>
                </c:pt>
                <c:pt idx="94598">
                  <c:v>-6.7436999999999997E-2</c:v>
                </c:pt>
                <c:pt idx="94599">
                  <c:v>-6.7756899999999995E-2</c:v>
                </c:pt>
                <c:pt idx="94600">
                  <c:v>-6.8020300000000006E-2</c:v>
                </c:pt>
                <c:pt idx="94601">
                  <c:v>-6.8225599999999997E-2</c:v>
                </c:pt>
                <c:pt idx="94602">
                  <c:v>-6.8371100000000004E-2</c:v>
                </c:pt>
                <c:pt idx="94603">
                  <c:v>-6.84554E-2</c:v>
                </c:pt>
                <c:pt idx="94604">
                  <c:v>-6.8477999999999997E-2</c:v>
                </c:pt>
                <c:pt idx="94605">
                  <c:v>-6.8438299999999994E-2</c:v>
                </c:pt>
                <c:pt idx="94606">
                  <c:v>-6.8336099999999997E-2</c:v>
                </c:pt>
                <c:pt idx="94607">
                  <c:v>-6.8173399999999995E-2</c:v>
                </c:pt>
                <c:pt idx="94608">
                  <c:v>-6.7952899999999997E-2</c:v>
                </c:pt>
                <c:pt idx="94609">
                  <c:v>-6.7675100000000002E-2</c:v>
                </c:pt>
                <c:pt idx="94610">
                  <c:v>-6.7338499999999996E-2</c:v>
                </c:pt>
                <c:pt idx="94611">
                  <c:v>-6.6941600000000004E-2</c:v>
                </c:pt>
                <c:pt idx="94612">
                  <c:v>-6.6483200000000006E-2</c:v>
                </c:pt>
                <c:pt idx="94613">
                  <c:v>-6.5962699999999999E-2</c:v>
                </c:pt>
                <c:pt idx="94614">
                  <c:v>-6.5380800000000003E-2</c:v>
                </c:pt>
                <c:pt idx="94615">
                  <c:v>-6.4737600000000006E-2</c:v>
                </c:pt>
                <c:pt idx="94616">
                  <c:v>-6.40323E-2</c:v>
                </c:pt>
                <c:pt idx="94617">
                  <c:v>-6.3262700000000005E-2</c:v>
                </c:pt>
                <c:pt idx="94618">
                  <c:v>-6.2427400000000001E-2</c:v>
                </c:pt>
                <c:pt idx="94619">
                  <c:v>-6.15273E-2</c:v>
                </c:pt>
                <c:pt idx="94620">
                  <c:v>-6.0564300000000001E-2</c:v>
                </c:pt>
                <c:pt idx="94621">
                  <c:v>-5.9539599999999998E-2</c:v>
                </c:pt>
                <c:pt idx="94622">
                  <c:v>-5.8453100000000001E-2</c:v>
                </c:pt>
                <c:pt idx="94623">
                  <c:v>-5.7304899999999999E-2</c:v>
                </c:pt>
                <c:pt idx="94624">
                  <c:v>-5.6095800000000001E-2</c:v>
                </c:pt>
                <c:pt idx="94625">
                  <c:v>-5.4825899999999997E-2</c:v>
                </c:pt>
                <c:pt idx="94626">
                  <c:v>-5.34945E-2</c:v>
                </c:pt>
                <c:pt idx="94627">
                  <c:v>-5.2100300000000002E-2</c:v>
                </c:pt>
                <c:pt idx="94628">
                  <c:v>-5.0642899999999998E-2</c:v>
                </c:pt>
                <c:pt idx="94629">
                  <c:v>-4.9122699999999998E-2</c:v>
                </c:pt>
                <c:pt idx="94630">
                  <c:v>-4.7540499999999999E-2</c:v>
                </c:pt>
                <c:pt idx="94631">
                  <c:v>-4.5897399999999998E-2</c:v>
                </c:pt>
                <c:pt idx="94632">
                  <c:v>-4.4194799999999999E-2</c:v>
                </c:pt>
                <c:pt idx="94633">
                  <c:v>-4.2434399999999997E-2</c:v>
                </c:pt>
                <c:pt idx="94634">
                  <c:v>-4.0616899999999997E-2</c:v>
                </c:pt>
                <c:pt idx="94635">
                  <c:v>-3.8742100000000002E-2</c:v>
                </c:pt>
                <c:pt idx="94636">
                  <c:v>-3.6810099999999998E-2</c:v>
                </c:pt>
                <c:pt idx="94637">
                  <c:v>-3.4821999999999999E-2</c:v>
                </c:pt>
                <c:pt idx="94638">
                  <c:v>-3.2778500000000002E-2</c:v>
                </c:pt>
                <c:pt idx="94639">
                  <c:v>-3.0679999999999999E-2</c:v>
                </c:pt>
                <c:pt idx="94640">
                  <c:v>-2.8526800000000001E-2</c:v>
                </c:pt>
                <c:pt idx="94641">
                  <c:v>-2.6319499999999999E-2</c:v>
                </c:pt>
                <c:pt idx="94642">
                  <c:v>-2.40591E-2</c:v>
                </c:pt>
                <c:pt idx="94643">
                  <c:v>-2.17462E-2</c:v>
                </c:pt>
                <c:pt idx="94644">
                  <c:v>-1.9381700000000002E-2</c:v>
                </c:pt>
                <c:pt idx="94645">
                  <c:v>-1.6966499999999999E-2</c:v>
                </c:pt>
                <c:pt idx="94646">
                  <c:v>-1.4501200000000001E-2</c:v>
                </c:pt>
                <c:pt idx="94647">
                  <c:v>-1.19869E-2</c:v>
                </c:pt>
                <c:pt idx="94648" formatCode="0.00E+00">
                  <c:v>-9.4263200000000002E-3</c:v>
                </c:pt>
                <c:pt idx="94649" formatCode="0.00E+00">
                  <c:v>-6.8227000000000001E-3</c:v>
                </c:pt>
                <c:pt idx="94650" formatCode="0.00E+00">
                  <c:v>-4.1780300000000001E-3</c:v>
                </c:pt>
                <c:pt idx="94651" formatCode="0.00E+00">
                  <c:v>-1.4934E-3</c:v>
                </c:pt>
                <c:pt idx="94652" formatCode="0.00E+00">
                  <c:v>1.2300600000000001E-3</c:v>
                </c:pt>
                <c:pt idx="94653" formatCode="0.00E+00">
                  <c:v>3.9908399999999998E-3</c:v>
                </c:pt>
                <c:pt idx="94654" formatCode="0.00E+00">
                  <c:v>6.7879200000000002E-3</c:v>
                </c:pt>
                <c:pt idx="94655" formatCode="0.00E+00">
                  <c:v>9.6209499999999996E-3</c:v>
                </c:pt>
                <c:pt idx="94656">
                  <c:v>1.24891E-2</c:v>
                </c:pt>
                <c:pt idx="94657">
                  <c:v>1.53905E-2</c:v>
                </c:pt>
                <c:pt idx="94658">
                  <c:v>1.83229E-2</c:v>
                </c:pt>
                <c:pt idx="94659">
                  <c:v>2.1284600000000001E-2</c:v>
                </c:pt>
                <c:pt idx="94660">
                  <c:v>2.4274799999999999E-2</c:v>
                </c:pt>
                <c:pt idx="94661">
                  <c:v>2.72927E-2</c:v>
                </c:pt>
                <c:pt idx="94662">
                  <c:v>3.0336399999999999E-2</c:v>
                </c:pt>
                <c:pt idx="94663">
                  <c:v>3.3403799999999997E-2</c:v>
                </c:pt>
                <c:pt idx="94664">
                  <c:v>3.6493100000000001E-2</c:v>
                </c:pt>
                <c:pt idx="94665">
                  <c:v>3.9602699999999998E-2</c:v>
                </c:pt>
                <c:pt idx="94666">
                  <c:v>4.2729000000000003E-2</c:v>
                </c:pt>
                <c:pt idx="94667">
                  <c:v>4.5867900000000003E-2</c:v>
                </c:pt>
                <c:pt idx="94668">
                  <c:v>4.9016499999999998E-2</c:v>
                </c:pt>
                <c:pt idx="94669">
                  <c:v>5.21731E-2</c:v>
                </c:pt>
                <c:pt idx="94670">
                  <c:v>5.53359E-2</c:v>
                </c:pt>
                <c:pt idx="94671">
                  <c:v>5.8503399999999997E-2</c:v>
                </c:pt>
                <c:pt idx="94672">
                  <c:v>6.1673400000000003E-2</c:v>
                </c:pt>
                <c:pt idx="94673">
                  <c:v>6.4843200000000004E-2</c:v>
                </c:pt>
                <c:pt idx="94674">
                  <c:v>6.8010200000000007E-2</c:v>
                </c:pt>
                <c:pt idx="94675">
                  <c:v>7.1172600000000003E-2</c:v>
                </c:pt>
                <c:pt idx="94676">
                  <c:v>7.4328599999999995E-2</c:v>
                </c:pt>
                <c:pt idx="94677">
                  <c:v>7.74754E-2</c:v>
                </c:pt>
                <c:pt idx="94678">
                  <c:v>8.0610200000000007E-2</c:v>
                </c:pt>
                <c:pt idx="94679">
                  <c:v>8.3731E-2</c:v>
                </c:pt>
                <c:pt idx="94680">
                  <c:v>8.6836499999999997E-2</c:v>
                </c:pt>
                <c:pt idx="94681">
                  <c:v>8.9924599999999993E-2</c:v>
                </c:pt>
                <c:pt idx="94682">
                  <c:v>9.2993400000000004E-2</c:v>
                </c:pt>
                <c:pt idx="94683">
                  <c:v>9.6040100000000003E-2</c:v>
                </c:pt>
                <c:pt idx="94684">
                  <c:v>9.9062300000000006E-2</c:v>
                </c:pt>
                <c:pt idx="94685">
                  <c:v>0.102058</c:v>
                </c:pt>
                <c:pt idx="94686">
                  <c:v>0.10502400000000001</c:v>
                </c:pt>
                <c:pt idx="94687">
                  <c:v>0.107958</c:v>
                </c:pt>
                <c:pt idx="94688">
                  <c:v>0.110857</c:v>
                </c:pt>
                <c:pt idx="94689">
                  <c:v>0.11372</c:v>
                </c:pt>
                <c:pt idx="94690">
                  <c:v>0.11654399999999999</c:v>
                </c:pt>
                <c:pt idx="94691">
                  <c:v>0.119326</c:v>
                </c:pt>
                <c:pt idx="94692">
                  <c:v>0.12206400000000001</c:v>
                </c:pt>
                <c:pt idx="94693">
                  <c:v>0.12475600000000001</c:v>
                </c:pt>
                <c:pt idx="94694">
                  <c:v>0.12740099999999999</c:v>
                </c:pt>
                <c:pt idx="94695">
                  <c:v>0.129996</c:v>
                </c:pt>
                <c:pt idx="94696">
                  <c:v>0.13253799999999999</c:v>
                </c:pt>
                <c:pt idx="94697">
                  <c:v>0.13502400000000001</c:v>
                </c:pt>
                <c:pt idx="94698">
                  <c:v>0.13745099999999999</c:v>
                </c:pt>
                <c:pt idx="94699">
                  <c:v>0.139819</c:v>
                </c:pt>
                <c:pt idx="94700">
                  <c:v>0.142126</c:v>
                </c:pt>
                <c:pt idx="94701">
                  <c:v>0.144369</c:v>
                </c:pt>
                <c:pt idx="94702">
                  <c:v>0.14654500000000001</c:v>
                </c:pt>
                <c:pt idx="94703">
                  <c:v>0.14865100000000001</c:v>
                </c:pt>
                <c:pt idx="94704">
                  <c:v>0.15068500000000001</c:v>
                </c:pt>
                <c:pt idx="94705">
                  <c:v>0.15264800000000001</c:v>
                </c:pt>
                <c:pt idx="94706">
                  <c:v>0.15453900000000001</c:v>
                </c:pt>
                <c:pt idx="94707">
                  <c:v>0.15635499999999999</c:v>
                </c:pt>
                <c:pt idx="94708">
                  <c:v>0.15809599999999999</c:v>
                </c:pt>
                <c:pt idx="94709">
                  <c:v>0.15975800000000001</c:v>
                </c:pt>
                <c:pt idx="94710">
                  <c:v>0.16133900000000001</c:v>
                </c:pt>
                <c:pt idx="94711">
                  <c:v>0.16283800000000001</c:v>
                </c:pt>
                <c:pt idx="94712">
                  <c:v>0.16425300000000001</c:v>
                </c:pt>
                <c:pt idx="94713">
                  <c:v>0.16558100000000001</c:v>
                </c:pt>
                <c:pt idx="94714">
                  <c:v>0.166822</c:v>
                </c:pt>
                <c:pt idx="94715">
                  <c:v>0.16797699999999999</c:v>
                </c:pt>
                <c:pt idx="94716">
                  <c:v>0.169046</c:v>
                </c:pt>
                <c:pt idx="94717">
                  <c:v>0.17002900000000001</c:v>
                </c:pt>
                <c:pt idx="94718">
                  <c:v>0.17092399999999999</c:v>
                </c:pt>
                <c:pt idx="94719">
                  <c:v>0.17173099999999999</c:v>
                </c:pt>
                <c:pt idx="94720">
                  <c:v>0.17244899999999999</c:v>
                </c:pt>
                <c:pt idx="94721">
                  <c:v>0.17307600000000001</c:v>
                </c:pt>
                <c:pt idx="94722">
                  <c:v>0.17361099999999999</c:v>
                </c:pt>
                <c:pt idx="94723">
                  <c:v>0.17405399999999999</c:v>
                </c:pt>
                <c:pt idx="94724">
                  <c:v>0.17440600000000001</c:v>
                </c:pt>
                <c:pt idx="94725">
                  <c:v>0.17466499999999999</c:v>
                </c:pt>
                <c:pt idx="94726">
                  <c:v>0.17483099999999999</c:v>
                </c:pt>
                <c:pt idx="94727">
                  <c:v>0.174903</c:v>
                </c:pt>
                <c:pt idx="94728">
                  <c:v>0.17488000000000001</c:v>
                </c:pt>
                <c:pt idx="94729">
                  <c:v>0.174763</c:v>
                </c:pt>
                <c:pt idx="94730">
                  <c:v>0.17454900000000001</c:v>
                </c:pt>
                <c:pt idx="94731">
                  <c:v>0.17424000000000001</c:v>
                </c:pt>
                <c:pt idx="94732">
                  <c:v>0.17383699999999999</c:v>
                </c:pt>
                <c:pt idx="94733">
                  <c:v>0.17333999999999999</c:v>
                </c:pt>
                <c:pt idx="94734">
                  <c:v>0.17274900000000001</c:v>
                </c:pt>
                <c:pt idx="94735">
                  <c:v>0.17206399999999999</c:v>
                </c:pt>
                <c:pt idx="94736">
                  <c:v>0.171288</c:v>
                </c:pt>
                <c:pt idx="94737">
                  <c:v>0.17041999999999999</c:v>
                </c:pt>
                <c:pt idx="94738">
                  <c:v>0.169464</c:v>
                </c:pt>
                <c:pt idx="94739">
                  <c:v>0.16841800000000001</c:v>
                </c:pt>
                <c:pt idx="94740">
                  <c:v>0.16728499999999999</c:v>
                </c:pt>
                <c:pt idx="94741">
                  <c:v>0.16606199999999999</c:v>
                </c:pt>
                <c:pt idx="94742">
                  <c:v>0.16475100000000001</c:v>
                </c:pt>
                <c:pt idx="94743">
                  <c:v>0.163352</c:v>
                </c:pt>
                <c:pt idx="94744">
                  <c:v>0.16186900000000001</c:v>
                </c:pt>
                <c:pt idx="94745">
                  <c:v>0.160303</c:v>
                </c:pt>
                <c:pt idx="94746">
                  <c:v>0.15865799999999999</c:v>
                </c:pt>
                <c:pt idx="94747">
                  <c:v>0.15693399999999999</c:v>
                </c:pt>
                <c:pt idx="94748">
                  <c:v>0.15513399999999999</c:v>
                </c:pt>
                <c:pt idx="94749">
                  <c:v>0.15325800000000001</c:v>
                </c:pt>
                <c:pt idx="94750">
                  <c:v>0.151307</c:v>
                </c:pt>
                <c:pt idx="94751">
                  <c:v>0.149284</c:v>
                </c:pt>
                <c:pt idx="94752">
                  <c:v>0.14718800000000001</c:v>
                </c:pt>
                <c:pt idx="94753">
                  <c:v>0.14502100000000001</c:v>
                </c:pt>
                <c:pt idx="94754">
                  <c:v>0.142785</c:v>
                </c:pt>
                <c:pt idx="94755">
                  <c:v>0.14048099999999999</c:v>
                </c:pt>
                <c:pt idx="94756">
                  <c:v>0.13811300000000001</c:v>
                </c:pt>
                <c:pt idx="94757">
                  <c:v>0.135684</c:v>
                </c:pt>
                <c:pt idx="94758">
                  <c:v>0.13319700000000001</c:v>
                </c:pt>
                <c:pt idx="94759">
                  <c:v>0.13065599999999999</c:v>
                </c:pt>
                <c:pt idx="94760">
                  <c:v>0.12806699999999999</c:v>
                </c:pt>
                <c:pt idx="94761">
                  <c:v>0.12542900000000001</c:v>
                </c:pt>
                <c:pt idx="94762">
                  <c:v>0.12274599999999999</c:v>
                </c:pt>
                <c:pt idx="94763">
                  <c:v>0.120018</c:v>
                </c:pt>
                <c:pt idx="94764">
                  <c:v>0.117248</c:v>
                </c:pt>
                <c:pt idx="94765">
                  <c:v>0.114437</c:v>
                </c:pt>
                <c:pt idx="94766">
                  <c:v>0.111591</c:v>
                </c:pt>
                <c:pt idx="94767">
                  <c:v>0.108711</c:v>
                </c:pt>
                <c:pt idx="94768">
                  <c:v>0.10580199999999999</c:v>
                </c:pt>
                <c:pt idx="94769">
                  <c:v>0.102867</c:v>
                </c:pt>
                <c:pt idx="94770">
                  <c:v>9.9906300000000003E-2</c:v>
                </c:pt>
                <c:pt idx="94771">
                  <c:v>9.6923800000000004E-2</c:v>
                </c:pt>
                <c:pt idx="94772">
                  <c:v>9.3922500000000006E-2</c:v>
                </c:pt>
                <c:pt idx="94773">
                  <c:v>9.0906200000000006E-2</c:v>
                </c:pt>
                <c:pt idx="94774">
                  <c:v>8.7878899999999996E-2</c:v>
                </c:pt>
                <c:pt idx="94775">
                  <c:v>8.4844299999999997E-2</c:v>
                </c:pt>
                <c:pt idx="94776">
                  <c:v>8.18054E-2</c:v>
                </c:pt>
                <c:pt idx="94777">
                  <c:v>7.8765000000000002E-2</c:v>
                </c:pt>
                <c:pt idx="94778">
                  <c:v>7.5726399999999999E-2</c:v>
                </c:pt>
                <c:pt idx="94779">
                  <c:v>7.2692699999999999E-2</c:v>
                </c:pt>
                <c:pt idx="94780">
                  <c:v>6.9666199999999998E-2</c:v>
                </c:pt>
                <c:pt idx="94781">
                  <c:v>6.6648899999999997E-2</c:v>
                </c:pt>
                <c:pt idx="94782">
                  <c:v>6.3643400000000003E-2</c:v>
                </c:pt>
                <c:pt idx="94783">
                  <c:v>6.06521E-2</c:v>
                </c:pt>
                <c:pt idx="94784">
                  <c:v>5.7677399999999997E-2</c:v>
                </c:pt>
                <c:pt idx="94785">
                  <c:v>5.4722800000000002E-2</c:v>
                </c:pt>
                <c:pt idx="94786">
                  <c:v>5.1792100000000001E-2</c:v>
                </c:pt>
                <c:pt idx="94787">
                  <c:v>4.8888399999999999E-2</c:v>
                </c:pt>
                <c:pt idx="94788">
                  <c:v>4.6013699999999998E-2</c:v>
                </c:pt>
                <c:pt idx="94789">
                  <c:v>4.3171399999999999E-2</c:v>
                </c:pt>
                <c:pt idx="94790">
                  <c:v>4.0366300000000001E-2</c:v>
                </c:pt>
                <c:pt idx="94791">
                  <c:v>3.7602499999999997E-2</c:v>
                </c:pt>
                <c:pt idx="94792">
                  <c:v>3.4883200000000003E-2</c:v>
                </c:pt>
                <c:pt idx="94793">
                  <c:v>3.2212200000000003E-2</c:v>
                </c:pt>
                <c:pt idx="94794">
                  <c:v>2.9591300000000001E-2</c:v>
                </c:pt>
                <c:pt idx="94795">
                  <c:v>2.70204E-2</c:v>
                </c:pt>
                <c:pt idx="94796">
                  <c:v>2.4500399999999999E-2</c:v>
                </c:pt>
                <c:pt idx="94797">
                  <c:v>2.2034999999999999E-2</c:v>
                </c:pt>
                <c:pt idx="94798">
                  <c:v>1.9628E-2</c:v>
                </c:pt>
                <c:pt idx="94799">
                  <c:v>1.72824E-2</c:v>
                </c:pt>
                <c:pt idx="94800">
                  <c:v>1.50008E-2</c:v>
                </c:pt>
                <c:pt idx="94801">
                  <c:v>1.2785700000000001E-2</c:v>
                </c:pt>
                <c:pt idx="94802">
                  <c:v>1.06403E-2</c:v>
                </c:pt>
                <c:pt idx="94803" formatCode="0.00E+00">
                  <c:v>8.5673399999999997E-3</c:v>
                </c:pt>
                <c:pt idx="94804" formatCode="0.00E+00">
                  <c:v>6.5694999999999998E-3</c:v>
                </c:pt>
                <c:pt idx="94805" formatCode="0.00E+00">
                  <c:v>4.6491500000000003E-3</c:v>
                </c:pt>
                <c:pt idx="94806" formatCode="0.00E+00">
                  <c:v>2.8085499999999999E-3</c:v>
                </c:pt>
                <c:pt idx="94807" formatCode="0.00E+00">
                  <c:v>1.04963E-3</c:v>
                </c:pt>
                <c:pt idx="94808" formatCode="0.00E+00">
                  <c:v>-6.2630900000000002E-4</c:v>
                </c:pt>
                <c:pt idx="94809" formatCode="0.00E+00">
                  <c:v>-2.2182399999999998E-3</c:v>
                </c:pt>
                <c:pt idx="94810" formatCode="0.00E+00">
                  <c:v>-3.7247399999999998E-3</c:v>
                </c:pt>
                <c:pt idx="94811" formatCode="0.00E+00">
                  <c:v>-5.1442399999999996E-3</c:v>
                </c:pt>
                <c:pt idx="94812" formatCode="0.00E+00">
                  <c:v>-6.4751299999999999E-3</c:v>
                </c:pt>
                <c:pt idx="94813" formatCode="0.00E+00">
                  <c:v>-7.7158599999999997E-3</c:v>
                </c:pt>
                <c:pt idx="94814" formatCode="0.00E+00">
                  <c:v>-8.8649899999999997E-3</c:v>
                </c:pt>
                <c:pt idx="94815" formatCode="0.00E+00">
                  <c:v>-9.92087E-3</c:v>
                </c:pt>
                <c:pt idx="94816">
                  <c:v>-1.0881800000000001E-2</c:v>
                </c:pt>
                <c:pt idx="94817">
                  <c:v>-1.17468E-2</c:v>
                </c:pt>
                <c:pt idx="94818">
                  <c:v>-1.25156E-2</c:v>
                </c:pt>
                <c:pt idx="94819">
                  <c:v>-1.3188200000000001E-2</c:v>
                </c:pt>
                <c:pt idx="94820">
                  <c:v>-1.37646E-2</c:v>
                </c:pt>
                <c:pt idx="94821">
                  <c:v>-1.42446E-2</c:v>
                </c:pt>
                <c:pt idx="94822">
                  <c:v>-1.46274E-2</c:v>
                </c:pt>
                <c:pt idx="94823">
                  <c:v>-1.49123E-2</c:v>
                </c:pt>
                <c:pt idx="94824">
                  <c:v>-1.50987E-2</c:v>
                </c:pt>
                <c:pt idx="94825">
                  <c:v>-1.51856E-2</c:v>
                </c:pt>
                <c:pt idx="94826">
                  <c:v>-1.5172E-2</c:v>
                </c:pt>
                <c:pt idx="94827">
                  <c:v>-1.50572E-2</c:v>
                </c:pt>
                <c:pt idx="94828">
                  <c:v>-1.4840799999999999E-2</c:v>
                </c:pt>
                <c:pt idx="94829">
                  <c:v>-1.45226E-2</c:v>
                </c:pt>
                <c:pt idx="94830">
                  <c:v>-1.4103299999999999E-2</c:v>
                </c:pt>
                <c:pt idx="94831">
                  <c:v>-1.35832E-2</c:v>
                </c:pt>
                <c:pt idx="94832">
                  <c:v>-1.29625E-2</c:v>
                </c:pt>
                <c:pt idx="94833">
                  <c:v>-1.22408E-2</c:v>
                </c:pt>
                <c:pt idx="94834">
                  <c:v>-1.14182E-2</c:v>
                </c:pt>
                <c:pt idx="94835">
                  <c:v>-1.0496E-2</c:v>
                </c:pt>
                <c:pt idx="94836" formatCode="0.00E+00">
                  <c:v>-9.4770600000000007E-3</c:v>
                </c:pt>
                <c:pt idx="94837" formatCode="0.00E+00">
                  <c:v>-8.3637099999999999E-3</c:v>
                </c:pt>
                <c:pt idx="94838" formatCode="0.00E+00">
                  <c:v>-7.1574500000000001E-3</c:v>
                </c:pt>
                <c:pt idx="94839" formatCode="0.00E+00">
                  <c:v>-5.8594600000000004E-3</c:v>
                </c:pt>
                <c:pt idx="94840" formatCode="0.00E+00">
                  <c:v>-4.4710699999999997E-3</c:v>
                </c:pt>
                <c:pt idx="94841" formatCode="0.00E+00">
                  <c:v>-2.99329E-3</c:v>
                </c:pt>
                <c:pt idx="94842" formatCode="0.00E+00">
                  <c:v>-1.42665E-3</c:v>
                </c:pt>
                <c:pt idx="94843" formatCode="0.00E+00">
                  <c:v>2.2771400000000001E-4</c:v>
                </c:pt>
                <c:pt idx="94844" formatCode="0.00E+00">
                  <c:v>1.9674100000000002E-3</c:v>
                </c:pt>
                <c:pt idx="94845" formatCode="0.00E+00">
                  <c:v>3.7898300000000001E-3</c:v>
                </c:pt>
                <c:pt idx="94846" formatCode="0.00E+00">
                  <c:v>5.6931500000000001E-3</c:v>
                </c:pt>
                <c:pt idx="94847" formatCode="0.00E+00">
                  <c:v>7.6762999999999996E-3</c:v>
                </c:pt>
                <c:pt idx="94848" formatCode="0.00E+00">
                  <c:v>9.7383399999999998E-3</c:v>
                </c:pt>
                <c:pt idx="94849">
                  <c:v>1.18777E-2</c:v>
                </c:pt>
                <c:pt idx="94850">
                  <c:v>1.4092E-2</c:v>
                </c:pt>
                <c:pt idx="94851">
                  <c:v>1.63786E-2</c:v>
                </c:pt>
                <c:pt idx="94852">
                  <c:v>1.87353E-2</c:v>
                </c:pt>
                <c:pt idx="94853">
                  <c:v>2.11592E-2</c:v>
                </c:pt>
                <c:pt idx="94854">
                  <c:v>2.3645599999999999E-2</c:v>
                </c:pt>
                <c:pt idx="94855">
                  <c:v>2.61909E-2</c:v>
                </c:pt>
                <c:pt idx="94856">
                  <c:v>2.87923E-2</c:v>
                </c:pt>
                <c:pt idx="94857">
                  <c:v>3.1447299999999997E-2</c:v>
                </c:pt>
                <c:pt idx="94858">
                  <c:v>3.4152700000000001E-2</c:v>
                </c:pt>
                <c:pt idx="94859">
                  <c:v>3.6904800000000001E-2</c:v>
                </c:pt>
                <c:pt idx="94860">
                  <c:v>3.9699699999999997E-2</c:v>
                </c:pt>
                <c:pt idx="94861">
                  <c:v>4.2534099999999998E-2</c:v>
                </c:pt>
                <c:pt idx="94862">
                  <c:v>4.5406000000000002E-2</c:v>
                </c:pt>
                <c:pt idx="94863">
                  <c:v>4.8313799999999997E-2</c:v>
                </c:pt>
                <c:pt idx="94864">
                  <c:v>5.1255099999999998E-2</c:v>
                </c:pt>
                <c:pt idx="94865">
                  <c:v>5.4226400000000001E-2</c:v>
                </c:pt>
                <c:pt idx="94866">
                  <c:v>5.7224999999999998E-2</c:v>
                </c:pt>
                <c:pt idx="94867">
                  <c:v>6.0247700000000001E-2</c:v>
                </c:pt>
                <c:pt idx="94868">
                  <c:v>6.3291399999999998E-2</c:v>
                </c:pt>
                <c:pt idx="94869">
                  <c:v>6.6352900000000006E-2</c:v>
                </c:pt>
                <c:pt idx="94870">
                  <c:v>6.9429000000000005E-2</c:v>
                </c:pt>
                <c:pt idx="94871">
                  <c:v>7.2515899999999994E-2</c:v>
                </c:pt>
                <c:pt idx="94872">
                  <c:v>7.5609800000000005E-2</c:v>
                </c:pt>
                <c:pt idx="94873">
                  <c:v>7.8706799999999993E-2</c:v>
                </c:pt>
                <c:pt idx="94874">
                  <c:v>8.1803000000000001E-2</c:v>
                </c:pt>
                <c:pt idx="94875">
                  <c:v>8.48941E-2</c:v>
                </c:pt>
                <c:pt idx="94876">
                  <c:v>8.7977399999999997E-2</c:v>
                </c:pt>
                <c:pt idx="94877">
                  <c:v>9.1049900000000003E-2</c:v>
                </c:pt>
                <c:pt idx="94878">
                  <c:v>9.4107999999999997E-2</c:v>
                </c:pt>
                <c:pt idx="94879">
                  <c:v>9.7147999999999998E-2</c:v>
                </c:pt>
                <c:pt idx="94880">
                  <c:v>0.10016700000000001</c:v>
                </c:pt>
                <c:pt idx="94881">
                  <c:v>0.103162</c:v>
                </c:pt>
                <c:pt idx="94882">
                  <c:v>0.10613</c:v>
                </c:pt>
                <c:pt idx="94883">
                  <c:v>0.109067</c:v>
                </c:pt>
                <c:pt idx="94884">
                  <c:v>0.111971</c:v>
                </c:pt>
                <c:pt idx="94885">
                  <c:v>0.11483500000000001</c:v>
                </c:pt>
                <c:pt idx="94886">
                  <c:v>0.117659</c:v>
                </c:pt>
                <c:pt idx="94887">
                  <c:v>0.12044000000000001</c:v>
                </c:pt>
                <c:pt idx="94888">
                  <c:v>0.12317400000000001</c:v>
                </c:pt>
                <c:pt idx="94889">
                  <c:v>0.125858</c:v>
                </c:pt>
                <c:pt idx="94890">
                  <c:v>0.12848699999999999</c:v>
                </c:pt>
                <c:pt idx="94891">
                  <c:v>0.13106000000000001</c:v>
                </c:pt>
                <c:pt idx="94892">
                  <c:v>0.133575</c:v>
                </c:pt>
                <c:pt idx="94893">
                  <c:v>0.13603000000000001</c:v>
                </c:pt>
                <c:pt idx="94894">
                  <c:v>0.13842499999999999</c:v>
                </c:pt>
                <c:pt idx="94895">
                  <c:v>0.14075699999999999</c:v>
                </c:pt>
                <c:pt idx="94896">
                  <c:v>0.14302200000000001</c:v>
                </c:pt>
                <c:pt idx="94897">
                  <c:v>0.14521700000000001</c:v>
                </c:pt>
                <c:pt idx="94898">
                  <c:v>0.147341</c:v>
                </c:pt>
                <c:pt idx="94899">
                  <c:v>0.14939</c:v>
                </c:pt>
                <c:pt idx="94900">
                  <c:v>0.151363</c:v>
                </c:pt>
                <c:pt idx="94901">
                  <c:v>0.153257</c:v>
                </c:pt>
                <c:pt idx="94902">
                  <c:v>0.15507299999999999</c:v>
                </c:pt>
                <c:pt idx="94903">
                  <c:v>0.15681100000000001</c:v>
                </c:pt>
                <c:pt idx="94904">
                  <c:v>0.15847</c:v>
                </c:pt>
                <c:pt idx="94905">
                  <c:v>0.160048</c:v>
                </c:pt>
                <c:pt idx="94906">
                  <c:v>0.16154499999999999</c:v>
                </c:pt>
                <c:pt idx="94907">
                  <c:v>0.16295999999999999</c:v>
                </c:pt>
                <c:pt idx="94908">
                  <c:v>0.16429099999999999</c:v>
                </c:pt>
                <c:pt idx="94909">
                  <c:v>0.16553799999999999</c:v>
                </c:pt>
                <c:pt idx="94910">
                  <c:v>0.16669999999999999</c:v>
                </c:pt>
                <c:pt idx="94911">
                  <c:v>0.16777600000000001</c:v>
                </c:pt>
                <c:pt idx="94912">
                  <c:v>0.168767</c:v>
                </c:pt>
                <c:pt idx="94913">
                  <c:v>0.16966999999999999</c:v>
                </c:pt>
                <c:pt idx="94914">
                  <c:v>0.170488</c:v>
                </c:pt>
                <c:pt idx="94915">
                  <c:v>0.17121900000000001</c:v>
                </c:pt>
                <c:pt idx="94916">
                  <c:v>0.17186299999999999</c:v>
                </c:pt>
                <c:pt idx="94917">
                  <c:v>0.17242099999999999</c:v>
                </c:pt>
                <c:pt idx="94918">
                  <c:v>0.17289299999999999</c:v>
                </c:pt>
                <c:pt idx="94919">
                  <c:v>0.17327799999999999</c:v>
                </c:pt>
                <c:pt idx="94920">
                  <c:v>0.17357700000000001</c:v>
                </c:pt>
                <c:pt idx="94921">
                  <c:v>0.173791</c:v>
                </c:pt>
                <c:pt idx="94922">
                  <c:v>0.17392099999999999</c:v>
                </c:pt>
                <c:pt idx="94923">
                  <c:v>0.17396800000000001</c:v>
                </c:pt>
                <c:pt idx="94924">
                  <c:v>0.173933</c:v>
                </c:pt>
                <c:pt idx="94925">
                  <c:v>0.173817</c:v>
                </c:pt>
                <c:pt idx="94926">
                  <c:v>0.173621</c:v>
                </c:pt>
                <c:pt idx="94927">
                  <c:v>0.173347</c:v>
                </c:pt>
                <c:pt idx="94928">
                  <c:v>0.17299700000000001</c:v>
                </c:pt>
                <c:pt idx="94929">
                  <c:v>0.17257</c:v>
                </c:pt>
                <c:pt idx="94930">
                  <c:v>0.172069</c:v>
                </c:pt>
                <c:pt idx="94931">
                  <c:v>0.17149700000000001</c:v>
                </c:pt>
                <c:pt idx="94932">
                  <c:v>0.17085600000000001</c:v>
                </c:pt>
                <c:pt idx="94933">
                  <c:v>0.17014799999999999</c:v>
                </c:pt>
                <c:pt idx="94934">
                  <c:v>0.169376</c:v>
                </c:pt>
                <c:pt idx="94935">
                  <c:v>0.168542</c:v>
                </c:pt>
                <c:pt idx="94936">
                  <c:v>0.16764799999999999</c:v>
                </c:pt>
                <c:pt idx="94937">
                  <c:v>0.16669400000000001</c:v>
                </c:pt>
                <c:pt idx="94938">
                  <c:v>0.165684</c:v>
                </c:pt>
                <c:pt idx="94939">
                  <c:v>0.16461799999999999</c:v>
                </c:pt>
                <c:pt idx="94940">
                  <c:v>0.163498</c:v>
                </c:pt>
                <c:pt idx="94941">
                  <c:v>0.162327</c:v>
                </c:pt>
                <c:pt idx="94942">
                  <c:v>0.161107</c:v>
                </c:pt>
                <c:pt idx="94943">
                  <c:v>0.15983800000000001</c:v>
                </c:pt>
                <c:pt idx="94944">
                  <c:v>0.158525</c:v>
                </c:pt>
                <c:pt idx="94945">
                  <c:v>0.157169</c:v>
                </c:pt>
                <c:pt idx="94946">
                  <c:v>0.155775</c:v>
                </c:pt>
                <c:pt idx="94947">
                  <c:v>0.15434500000000001</c:v>
                </c:pt>
                <c:pt idx="94948">
                  <c:v>0.15288299999999999</c:v>
                </c:pt>
                <c:pt idx="94949">
                  <c:v>0.15139</c:v>
                </c:pt>
                <c:pt idx="94950">
                  <c:v>0.149869</c:v>
                </c:pt>
                <c:pt idx="94951">
                  <c:v>0.14832200000000001</c:v>
                </c:pt>
                <c:pt idx="94952">
                  <c:v>0.14675199999999999</c:v>
                </c:pt>
                <c:pt idx="94953">
                  <c:v>0.14516100000000001</c:v>
                </c:pt>
                <c:pt idx="94954">
                  <c:v>0.14355100000000001</c:v>
                </c:pt>
                <c:pt idx="94955">
                  <c:v>0.141927</c:v>
                </c:pt>
                <c:pt idx="94956">
                  <c:v>0.140289</c:v>
                </c:pt>
                <c:pt idx="94957">
                  <c:v>0.13864000000000001</c:v>
                </c:pt>
                <c:pt idx="94958">
                  <c:v>0.13698199999999999</c:v>
                </c:pt>
                <c:pt idx="94959">
                  <c:v>0.13531799999999999</c:v>
                </c:pt>
                <c:pt idx="94960">
                  <c:v>0.13364999999999999</c:v>
                </c:pt>
                <c:pt idx="94961">
                  <c:v>0.13197999999999999</c:v>
                </c:pt>
                <c:pt idx="94962">
                  <c:v>0.13031000000000001</c:v>
                </c:pt>
                <c:pt idx="94963">
                  <c:v>0.12864300000000001</c:v>
                </c:pt>
                <c:pt idx="94964">
                  <c:v>0.12697900000000001</c:v>
                </c:pt>
                <c:pt idx="94965">
                  <c:v>0.12532199999999999</c:v>
                </c:pt>
                <c:pt idx="94966">
                  <c:v>0.12367400000000001</c:v>
                </c:pt>
                <c:pt idx="94967">
                  <c:v>0.12203700000000001</c:v>
                </c:pt>
                <c:pt idx="94968">
                  <c:v>0.12041300000000001</c:v>
                </c:pt>
                <c:pt idx="94969">
                  <c:v>0.11880499999999999</c:v>
                </c:pt>
                <c:pt idx="94970">
                  <c:v>0.117213</c:v>
                </c:pt>
                <c:pt idx="94971">
                  <c:v>0.11563900000000001</c:v>
                </c:pt>
                <c:pt idx="94972">
                  <c:v>0.11408500000000001</c:v>
                </c:pt>
                <c:pt idx="94973">
                  <c:v>0.112553</c:v>
                </c:pt>
                <c:pt idx="94974">
                  <c:v>0.111045</c:v>
                </c:pt>
                <c:pt idx="94975">
                  <c:v>0.10956200000000001</c:v>
                </c:pt>
                <c:pt idx="94976">
                  <c:v>0.10810500000000001</c:v>
                </c:pt>
                <c:pt idx="94977">
                  <c:v>0.106674</c:v>
                </c:pt>
                <c:pt idx="94978">
                  <c:v>0.105272</c:v>
                </c:pt>
                <c:pt idx="94979">
                  <c:v>0.10389900000000001</c:v>
                </c:pt>
                <c:pt idx="94980">
                  <c:v>0.102559</c:v>
                </c:pt>
                <c:pt idx="94981">
                  <c:v>0.101254</c:v>
                </c:pt>
                <c:pt idx="94982">
                  <c:v>9.99834E-2</c:v>
                </c:pt>
                <c:pt idx="94983">
                  <c:v>9.8748900000000001E-2</c:v>
                </c:pt>
                <c:pt idx="94984">
                  <c:v>9.7551100000000002E-2</c:v>
                </c:pt>
                <c:pt idx="94985">
                  <c:v>9.6391099999999993E-2</c:v>
                </c:pt>
                <c:pt idx="94986">
                  <c:v>9.5269800000000002E-2</c:v>
                </c:pt>
                <c:pt idx="94987">
                  <c:v>9.41882E-2</c:v>
                </c:pt>
                <c:pt idx="94988">
                  <c:v>9.3146400000000004E-2</c:v>
                </c:pt>
                <c:pt idx="94989">
                  <c:v>9.2144900000000002E-2</c:v>
                </c:pt>
                <c:pt idx="94990">
                  <c:v>9.1184600000000005E-2</c:v>
                </c:pt>
                <c:pt idx="94991">
                  <c:v>9.0265799999999993E-2</c:v>
                </c:pt>
                <c:pt idx="94992">
                  <c:v>8.9389099999999999E-2</c:v>
                </c:pt>
                <c:pt idx="94993">
                  <c:v>8.8555499999999995E-2</c:v>
                </c:pt>
                <c:pt idx="94994">
                  <c:v>8.7766399999999994E-2</c:v>
                </c:pt>
                <c:pt idx="94995">
                  <c:v>8.7022500000000003E-2</c:v>
                </c:pt>
                <c:pt idx="94996">
                  <c:v>8.6323899999999995E-2</c:v>
                </c:pt>
                <c:pt idx="94997">
                  <c:v>8.5669599999999999E-2</c:v>
                </c:pt>
                <c:pt idx="94998">
                  <c:v>8.5058400000000006E-2</c:v>
                </c:pt>
                <c:pt idx="94999">
                  <c:v>8.44892E-2</c:v>
                </c:pt>
                <c:pt idx="95000">
                  <c:v>8.3960999999999994E-2</c:v>
                </c:pt>
                <c:pt idx="95001">
                  <c:v>8.3473099999999995E-2</c:v>
                </c:pt>
                <c:pt idx="95002">
                  <c:v>8.3025299999999996E-2</c:v>
                </c:pt>
                <c:pt idx="95003">
                  <c:v>8.2618200000000003E-2</c:v>
                </c:pt>
                <c:pt idx="95004">
                  <c:v>8.2251900000000003E-2</c:v>
                </c:pt>
                <c:pt idx="95005">
                  <c:v>8.1925200000000004E-2</c:v>
                </c:pt>
                <c:pt idx="95006">
                  <c:v>8.1636E-2</c:v>
                </c:pt>
                <c:pt idx="95007">
                  <c:v>8.13831E-2</c:v>
                </c:pt>
                <c:pt idx="95008">
                  <c:v>8.1166199999999994E-2</c:v>
                </c:pt>
                <c:pt idx="95009">
                  <c:v>8.0985299999999996E-2</c:v>
                </c:pt>
                <c:pt idx="95010">
                  <c:v>8.0840099999999998E-2</c:v>
                </c:pt>
                <c:pt idx="95011">
                  <c:v>8.0730099999999999E-2</c:v>
                </c:pt>
                <c:pt idx="95012">
                  <c:v>8.0655199999999996E-2</c:v>
                </c:pt>
                <c:pt idx="95013">
                  <c:v>8.0614900000000003E-2</c:v>
                </c:pt>
                <c:pt idx="95014">
                  <c:v>8.0607899999999996E-2</c:v>
                </c:pt>
                <c:pt idx="95015">
                  <c:v>8.0632800000000004E-2</c:v>
                </c:pt>
                <c:pt idx="95016">
                  <c:v>8.0688499999999996E-2</c:v>
                </c:pt>
                <c:pt idx="95017">
                  <c:v>8.0774100000000001E-2</c:v>
                </c:pt>
                <c:pt idx="95018">
                  <c:v>8.0889100000000005E-2</c:v>
                </c:pt>
                <c:pt idx="95019">
                  <c:v>8.1034099999999998E-2</c:v>
                </c:pt>
                <c:pt idx="95020">
                  <c:v>8.1209900000000002E-2</c:v>
                </c:pt>
                <c:pt idx="95021">
                  <c:v>8.1414899999999998E-2</c:v>
                </c:pt>
                <c:pt idx="95022">
                  <c:v>8.1646200000000002E-2</c:v>
                </c:pt>
                <c:pt idx="95023">
                  <c:v>8.1901299999999996E-2</c:v>
                </c:pt>
                <c:pt idx="95024">
                  <c:v>8.2178899999999999E-2</c:v>
                </c:pt>
                <c:pt idx="95025">
                  <c:v>8.24767E-2</c:v>
                </c:pt>
                <c:pt idx="95026">
                  <c:v>8.2792500000000005E-2</c:v>
                </c:pt>
                <c:pt idx="95027">
                  <c:v>8.3124100000000006E-2</c:v>
                </c:pt>
                <c:pt idx="95028">
                  <c:v>8.3469699999999994E-2</c:v>
                </c:pt>
                <c:pt idx="95029">
                  <c:v>8.3827200000000004E-2</c:v>
                </c:pt>
                <c:pt idx="95030">
                  <c:v>8.4194400000000003E-2</c:v>
                </c:pt>
                <c:pt idx="95031">
                  <c:v>8.4569800000000001E-2</c:v>
                </c:pt>
                <c:pt idx="95032">
                  <c:v>8.4951499999999999E-2</c:v>
                </c:pt>
                <c:pt idx="95033">
                  <c:v>8.5337499999999997E-2</c:v>
                </c:pt>
                <c:pt idx="95034">
                  <c:v>8.5725800000000005E-2</c:v>
                </c:pt>
                <c:pt idx="95035">
                  <c:v>8.6113899999999993E-2</c:v>
                </c:pt>
                <c:pt idx="95036">
                  <c:v>8.6500300000000002E-2</c:v>
                </c:pt>
                <c:pt idx="95037">
                  <c:v>8.68834E-2</c:v>
                </c:pt>
                <c:pt idx="95038">
                  <c:v>8.7261599999999995E-2</c:v>
                </c:pt>
                <c:pt idx="95039">
                  <c:v>8.7633000000000003E-2</c:v>
                </c:pt>
                <c:pt idx="95040">
                  <c:v>8.7996099999999994E-2</c:v>
                </c:pt>
                <c:pt idx="95041">
                  <c:v>8.8349399999999995E-2</c:v>
                </c:pt>
                <c:pt idx="95042">
                  <c:v>8.8691199999999998E-2</c:v>
                </c:pt>
                <c:pt idx="95043">
                  <c:v>8.9019299999999996E-2</c:v>
                </c:pt>
                <c:pt idx="95044">
                  <c:v>8.9331800000000003E-2</c:v>
                </c:pt>
                <c:pt idx="95045">
                  <c:v>8.9626700000000004E-2</c:v>
                </c:pt>
                <c:pt idx="95046">
                  <c:v>8.9902200000000002E-2</c:v>
                </c:pt>
                <c:pt idx="95047">
                  <c:v>9.0156399999999998E-2</c:v>
                </c:pt>
                <c:pt idx="95048">
                  <c:v>9.0387300000000004E-2</c:v>
                </c:pt>
                <c:pt idx="95049">
                  <c:v>9.0593000000000007E-2</c:v>
                </c:pt>
                <c:pt idx="95050">
                  <c:v>9.0771699999999997E-2</c:v>
                </c:pt>
                <c:pt idx="95051">
                  <c:v>9.0921699999999994E-2</c:v>
                </c:pt>
                <c:pt idx="95052">
                  <c:v>9.10416E-2</c:v>
                </c:pt>
                <c:pt idx="95053">
                  <c:v>9.1130100000000006E-2</c:v>
                </c:pt>
                <c:pt idx="95054">
                  <c:v>9.1185500000000003E-2</c:v>
                </c:pt>
                <c:pt idx="95055">
                  <c:v>9.1205800000000004E-2</c:v>
                </c:pt>
                <c:pt idx="95056">
                  <c:v>9.1189300000000001E-2</c:v>
                </c:pt>
                <c:pt idx="95057">
                  <c:v>9.1134999999999994E-2</c:v>
                </c:pt>
                <c:pt idx="95058">
                  <c:v>9.1041899999999995E-2</c:v>
                </c:pt>
                <c:pt idx="95059">
                  <c:v>9.0908500000000003E-2</c:v>
                </c:pt>
                <c:pt idx="95060">
                  <c:v>9.07337E-2</c:v>
                </c:pt>
                <c:pt idx="95061">
                  <c:v>9.0516799999999994E-2</c:v>
                </c:pt>
                <c:pt idx="95062">
                  <c:v>9.0257299999999999E-2</c:v>
                </c:pt>
                <c:pt idx="95063">
                  <c:v>8.9954199999999998E-2</c:v>
                </c:pt>
                <c:pt idx="95064">
                  <c:v>8.9606699999999997E-2</c:v>
                </c:pt>
                <c:pt idx="95065">
                  <c:v>8.9213700000000007E-2</c:v>
                </c:pt>
                <c:pt idx="95066">
                  <c:v>8.87743E-2</c:v>
                </c:pt>
                <c:pt idx="95067">
                  <c:v>8.8288400000000003E-2</c:v>
                </c:pt>
                <c:pt idx="95068">
                  <c:v>8.7756500000000001E-2</c:v>
                </c:pt>
                <c:pt idx="95069">
                  <c:v>8.7178699999999998E-2</c:v>
                </c:pt>
                <c:pt idx="95070">
                  <c:v>8.6554800000000001E-2</c:v>
                </c:pt>
                <c:pt idx="95071">
                  <c:v>8.5885000000000003E-2</c:v>
                </c:pt>
                <c:pt idx="95072">
                  <c:v>8.5169400000000006E-2</c:v>
                </c:pt>
                <c:pt idx="95073">
                  <c:v>8.44086E-2</c:v>
                </c:pt>
                <c:pt idx="95074">
                  <c:v>8.3602700000000002E-2</c:v>
                </c:pt>
                <c:pt idx="95075">
                  <c:v>8.2752199999999998E-2</c:v>
                </c:pt>
                <c:pt idx="95076">
                  <c:v>8.1858E-2</c:v>
                </c:pt>
                <c:pt idx="95077">
                  <c:v>8.0920800000000001E-2</c:v>
                </c:pt>
                <c:pt idx="95078">
                  <c:v>7.9941300000000007E-2</c:v>
                </c:pt>
                <c:pt idx="95079">
                  <c:v>7.8920100000000007E-2</c:v>
                </c:pt>
                <c:pt idx="95080">
                  <c:v>7.7858499999999997E-2</c:v>
                </c:pt>
                <c:pt idx="95081">
                  <c:v>7.6758199999999999E-2</c:v>
                </c:pt>
                <c:pt idx="95082">
                  <c:v>7.5621099999999997E-2</c:v>
                </c:pt>
                <c:pt idx="95083">
                  <c:v>7.4448799999999996E-2</c:v>
                </c:pt>
                <c:pt idx="95084">
                  <c:v>7.3242799999999997E-2</c:v>
                </c:pt>
                <c:pt idx="95085">
                  <c:v>7.2005E-2</c:v>
                </c:pt>
                <c:pt idx="95086">
                  <c:v>7.0736599999999997E-2</c:v>
                </c:pt>
                <c:pt idx="95087">
                  <c:v>6.9439100000000004E-2</c:v>
                </c:pt>
                <c:pt idx="95088">
                  <c:v>6.81147E-2</c:v>
                </c:pt>
                <c:pt idx="95089">
                  <c:v>6.67658E-2</c:v>
                </c:pt>
                <c:pt idx="95090">
                  <c:v>6.5394999999999995E-2</c:v>
                </c:pt>
                <c:pt idx="95091">
                  <c:v>6.4005199999999998E-2</c:v>
                </c:pt>
                <c:pt idx="95092">
                  <c:v>6.2599000000000002E-2</c:v>
                </c:pt>
                <c:pt idx="95093">
                  <c:v>6.1177799999999997E-2</c:v>
                </c:pt>
                <c:pt idx="95094">
                  <c:v>5.9743299999999999E-2</c:v>
                </c:pt>
                <c:pt idx="95095">
                  <c:v>5.8298099999999999E-2</c:v>
                </c:pt>
                <c:pt idx="95096">
                  <c:v>5.68455E-2</c:v>
                </c:pt>
                <c:pt idx="95097">
                  <c:v>5.5388600000000003E-2</c:v>
                </c:pt>
                <c:pt idx="95098">
                  <c:v>5.3929999999999999E-2</c:v>
                </c:pt>
                <c:pt idx="95099">
                  <c:v>5.2472900000000003E-2</c:v>
                </c:pt>
                <c:pt idx="95100">
                  <c:v>5.1020799999999998E-2</c:v>
                </c:pt>
                <c:pt idx="95101">
                  <c:v>4.9576500000000003E-2</c:v>
                </c:pt>
                <c:pt idx="95102">
                  <c:v>4.8142600000000001E-2</c:v>
                </c:pt>
                <c:pt idx="95103">
                  <c:v>4.6721400000000003E-2</c:v>
                </c:pt>
                <c:pt idx="95104">
                  <c:v>4.5315800000000003E-2</c:v>
                </c:pt>
                <c:pt idx="95105">
                  <c:v>4.39294E-2</c:v>
                </c:pt>
                <c:pt idx="95106">
                  <c:v>4.2566800000000002E-2</c:v>
                </c:pt>
                <c:pt idx="95107">
                  <c:v>4.12328E-2</c:v>
                </c:pt>
                <c:pt idx="95108">
                  <c:v>3.9930800000000002E-2</c:v>
                </c:pt>
                <c:pt idx="95109">
                  <c:v>3.86617E-2</c:v>
                </c:pt>
                <c:pt idx="95110">
                  <c:v>3.7426099999999997E-2</c:v>
                </c:pt>
                <c:pt idx="95111">
                  <c:v>3.6226899999999999E-2</c:v>
                </c:pt>
                <c:pt idx="95112">
                  <c:v>3.5067500000000001E-2</c:v>
                </c:pt>
                <c:pt idx="95113">
                  <c:v>3.3949800000000002E-2</c:v>
                </c:pt>
                <c:pt idx="95114">
                  <c:v>3.2876000000000002E-2</c:v>
                </c:pt>
                <c:pt idx="95115">
                  <c:v>3.1848599999999998E-2</c:v>
                </c:pt>
                <c:pt idx="95116">
                  <c:v>3.08702E-2</c:v>
                </c:pt>
                <c:pt idx="95117">
                  <c:v>2.9942900000000001E-2</c:v>
                </c:pt>
                <c:pt idx="95118">
                  <c:v>2.90686E-2</c:v>
                </c:pt>
                <c:pt idx="95119">
                  <c:v>2.82489E-2</c:v>
                </c:pt>
                <c:pt idx="95120">
                  <c:v>2.7485599999999999E-2</c:v>
                </c:pt>
                <c:pt idx="95121">
                  <c:v>2.6780200000000001E-2</c:v>
                </c:pt>
                <c:pt idx="95122">
                  <c:v>2.6134500000000001E-2</c:v>
                </c:pt>
                <c:pt idx="95123">
                  <c:v>2.5550400000000001E-2</c:v>
                </c:pt>
                <c:pt idx="95124">
                  <c:v>2.503E-2</c:v>
                </c:pt>
                <c:pt idx="95125">
                  <c:v>2.4575E-2</c:v>
                </c:pt>
                <c:pt idx="95126">
                  <c:v>2.4186599999999999E-2</c:v>
                </c:pt>
                <c:pt idx="95127">
                  <c:v>2.38657E-2</c:v>
                </c:pt>
                <c:pt idx="95128">
                  <c:v>2.3614E-2</c:v>
                </c:pt>
                <c:pt idx="95129">
                  <c:v>2.34334E-2</c:v>
                </c:pt>
                <c:pt idx="95130">
                  <c:v>2.3325499999999999E-2</c:v>
                </c:pt>
                <c:pt idx="95131">
                  <c:v>2.32909E-2</c:v>
                </c:pt>
                <c:pt idx="95132">
                  <c:v>2.3330199999999999E-2</c:v>
                </c:pt>
                <c:pt idx="95133">
                  <c:v>2.3444099999999999E-2</c:v>
                </c:pt>
                <c:pt idx="95134">
                  <c:v>2.3633399999999999E-2</c:v>
                </c:pt>
                <c:pt idx="95135">
                  <c:v>2.38985E-2</c:v>
                </c:pt>
                <c:pt idx="95136">
                  <c:v>2.4239900000000002E-2</c:v>
                </c:pt>
                <c:pt idx="95137">
                  <c:v>2.4657599999999998E-2</c:v>
                </c:pt>
                <c:pt idx="95138">
                  <c:v>2.51515E-2</c:v>
                </c:pt>
                <c:pt idx="95139">
                  <c:v>2.5721399999999998E-2</c:v>
                </c:pt>
                <c:pt idx="95140">
                  <c:v>2.6366799999999999E-2</c:v>
                </c:pt>
                <c:pt idx="95141">
                  <c:v>2.70875E-2</c:v>
                </c:pt>
                <c:pt idx="95142">
                  <c:v>2.78827E-2</c:v>
                </c:pt>
                <c:pt idx="95143">
                  <c:v>2.8751599999999999E-2</c:v>
                </c:pt>
                <c:pt idx="95144">
                  <c:v>2.9693299999999999E-2</c:v>
                </c:pt>
                <c:pt idx="95145">
                  <c:v>3.0706799999999999E-2</c:v>
                </c:pt>
                <c:pt idx="95146">
                  <c:v>3.1790600000000002E-2</c:v>
                </c:pt>
                <c:pt idx="95147">
                  <c:v>3.2943100000000003E-2</c:v>
                </c:pt>
                <c:pt idx="95148">
                  <c:v>3.4162600000000001E-2</c:v>
                </c:pt>
                <c:pt idx="95149">
                  <c:v>3.5447399999999997E-2</c:v>
                </c:pt>
                <c:pt idx="95150">
                  <c:v>3.6795500000000002E-2</c:v>
                </c:pt>
                <c:pt idx="95151">
                  <c:v>3.8205299999999998E-2</c:v>
                </c:pt>
                <c:pt idx="95152">
                  <c:v>3.9675000000000002E-2</c:v>
                </c:pt>
                <c:pt idx="95153">
                  <c:v>4.1202500000000003E-2</c:v>
                </c:pt>
                <c:pt idx="95154">
                  <c:v>4.2785200000000002E-2</c:v>
                </c:pt>
                <c:pt idx="95155">
                  <c:v>4.44207E-2</c:v>
                </c:pt>
                <c:pt idx="95156">
                  <c:v>4.61067E-2</c:v>
                </c:pt>
                <c:pt idx="95157">
                  <c:v>4.7841399999999999E-2</c:v>
                </c:pt>
                <c:pt idx="95158">
                  <c:v>4.96225E-2</c:v>
                </c:pt>
                <c:pt idx="95159">
                  <c:v>5.1447100000000003E-2</c:v>
                </c:pt>
                <c:pt idx="95160">
                  <c:v>5.3312199999999997E-2</c:v>
                </c:pt>
                <c:pt idx="95161">
                  <c:v>5.5214899999999997E-2</c:v>
                </c:pt>
                <c:pt idx="95162">
                  <c:v>5.7152000000000001E-2</c:v>
                </c:pt>
                <c:pt idx="95163">
                  <c:v>5.9120699999999998E-2</c:v>
                </c:pt>
                <c:pt idx="95164">
                  <c:v>6.11178E-2</c:v>
                </c:pt>
                <c:pt idx="95165">
                  <c:v>6.3139899999999999E-2</c:v>
                </c:pt>
                <c:pt idx="95166">
                  <c:v>6.5183900000000003E-2</c:v>
                </c:pt>
                <c:pt idx="95167">
                  <c:v>6.7247000000000001E-2</c:v>
                </c:pt>
                <c:pt idx="95168">
                  <c:v>6.9326399999999996E-2</c:v>
                </c:pt>
                <c:pt idx="95169">
                  <c:v>7.1418999999999996E-2</c:v>
                </c:pt>
                <c:pt idx="95170">
                  <c:v>7.3521299999999998E-2</c:v>
                </c:pt>
                <c:pt idx="95171">
                  <c:v>7.5629699999999994E-2</c:v>
                </c:pt>
                <c:pt idx="95172">
                  <c:v>7.7740699999999996E-2</c:v>
                </c:pt>
                <c:pt idx="95173">
                  <c:v>7.9851000000000005E-2</c:v>
                </c:pt>
                <c:pt idx="95174">
                  <c:v>8.19574E-2</c:v>
                </c:pt>
                <c:pt idx="95175">
                  <c:v>8.4056599999999995E-2</c:v>
                </c:pt>
                <c:pt idx="95176">
                  <c:v>8.6145700000000006E-2</c:v>
                </c:pt>
                <c:pt idx="95177">
                  <c:v>8.8222099999999998E-2</c:v>
                </c:pt>
                <c:pt idx="95178">
                  <c:v>9.0283299999999997E-2</c:v>
                </c:pt>
                <c:pt idx="95179">
                  <c:v>9.2326199999999997E-2</c:v>
                </c:pt>
                <c:pt idx="95180">
                  <c:v>9.4347500000000001E-2</c:v>
                </c:pt>
                <c:pt idx="95181">
                  <c:v>9.6343799999999993E-2</c:v>
                </c:pt>
                <c:pt idx="95182">
                  <c:v>9.8311999999999997E-2</c:v>
                </c:pt>
                <c:pt idx="95183">
                  <c:v>0.100249</c:v>
                </c:pt>
                <c:pt idx="95184">
                  <c:v>0.10215299999999999</c:v>
                </c:pt>
                <c:pt idx="95185">
                  <c:v>0.104019</c:v>
                </c:pt>
                <c:pt idx="95186">
                  <c:v>0.10584399999999999</c:v>
                </c:pt>
                <c:pt idx="95187">
                  <c:v>0.107626</c:v>
                </c:pt>
                <c:pt idx="95188">
                  <c:v>0.109361</c:v>
                </c:pt>
                <c:pt idx="95189">
                  <c:v>0.11104799999999999</c:v>
                </c:pt>
                <c:pt idx="95190">
                  <c:v>0.11268300000000001</c:v>
                </c:pt>
                <c:pt idx="95191">
                  <c:v>0.114264</c:v>
                </c:pt>
                <c:pt idx="95192">
                  <c:v>0.115789</c:v>
                </c:pt>
                <c:pt idx="95193">
                  <c:v>0.117255</c:v>
                </c:pt>
                <c:pt idx="95194">
                  <c:v>0.11866</c:v>
                </c:pt>
                <c:pt idx="95195">
                  <c:v>0.120001</c:v>
                </c:pt>
                <c:pt idx="95196">
                  <c:v>0.12127599999999999</c:v>
                </c:pt>
                <c:pt idx="95197">
                  <c:v>0.122484</c:v>
                </c:pt>
                <c:pt idx="95198">
                  <c:v>0.123622</c:v>
                </c:pt>
                <c:pt idx="95199">
                  <c:v>0.124691</c:v>
                </c:pt>
                <c:pt idx="95200">
                  <c:v>0.12568699999999999</c:v>
                </c:pt>
                <c:pt idx="95201">
                  <c:v>0.12661</c:v>
                </c:pt>
                <c:pt idx="95202">
                  <c:v>0.12745899999999999</c:v>
                </c:pt>
                <c:pt idx="95203">
                  <c:v>0.12823200000000001</c:v>
                </c:pt>
                <c:pt idx="95204">
                  <c:v>0.12892899999999999</c:v>
                </c:pt>
                <c:pt idx="95205">
                  <c:v>0.129549</c:v>
                </c:pt>
                <c:pt idx="95206">
                  <c:v>0.13009200000000001</c:v>
                </c:pt>
                <c:pt idx="95207">
                  <c:v>0.130555</c:v>
                </c:pt>
                <c:pt idx="95208">
                  <c:v>0.130939</c:v>
                </c:pt>
                <c:pt idx="95209">
                  <c:v>0.131244</c:v>
                </c:pt>
                <c:pt idx="95210">
                  <c:v>0.131469</c:v>
                </c:pt>
                <c:pt idx="95211">
                  <c:v>0.13161500000000001</c:v>
                </c:pt>
                <c:pt idx="95212">
                  <c:v>0.13168099999999999</c:v>
                </c:pt>
                <c:pt idx="95213">
                  <c:v>0.13166600000000001</c:v>
                </c:pt>
                <c:pt idx="95214">
                  <c:v>0.13156999999999999</c:v>
                </c:pt>
                <c:pt idx="95215">
                  <c:v>0.13139400000000001</c:v>
                </c:pt>
                <c:pt idx="95216">
                  <c:v>0.131138</c:v>
                </c:pt>
                <c:pt idx="95217">
                  <c:v>0.130803</c:v>
                </c:pt>
                <c:pt idx="95218">
                  <c:v>0.130389</c:v>
                </c:pt>
                <c:pt idx="95219">
                  <c:v>0.12989700000000001</c:v>
                </c:pt>
                <c:pt idx="95220">
                  <c:v>0.129327</c:v>
                </c:pt>
                <c:pt idx="95221">
                  <c:v>0.12867899999999999</c:v>
                </c:pt>
                <c:pt idx="95222">
                  <c:v>0.12795500000000001</c:v>
                </c:pt>
                <c:pt idx="95223">
                  <c:v>0.12715499999999999</c:v>
                </c:pt>
                <c:pt idx="95224">
                  <c:v>0.126281</c:v>
                </c:pt>
                <c:pt idx="95225">
                  <c:v>0.125335</c:v>
                </c:pt>
                <c:pt idx="95226">
                  <c:v>0.124317</c:v>
                </c:pt>
                <c:pt idx="95227">
                  <c:v>0.12323099999999999</c:v>
                </c:pt>
                <c:pt idx="95228">
                  <c:v>0.122076</c:v>
                </c:pt>
                <c:pt idx="95229">
                  <c:v>0.120855</c:v>
                </c:pt>
                <c:pt idx="95230">
                  <c:v>0.11957</c:v>
                </c:pt>
                <c:pt idx="95231">
                  <c:v>0.11822100000000001</c:v>
                </c:pt>
                <c:pt idx="95232">
                  <c:v>0.116811</c:v>
                </c:pt>
                <c:pt idx="95233">
                  <c:v>0.11534</c:v>
                </c:pt>
                <c:pt idx="95234">
                  <c:v>0.113812</c:v>
                </c:pt>
                <c:pt idx="95235">
                  <c:v>0.11222699999999999</c:v>
                </c:pt>
                <c:pt idx="95236">
                  <c:v>0.110587</c:v>
                </c:pt>
                <c:pt idx="95237">
                  <c:v>0.108894</c:v>
                </c:pt>
                <c:pt idx="95238">
                  <c:v>0.10715</c:v>
                </c:pt>
                <c:pt idx="95239">
                  <c:v>0.10535700000000001</c:v>
                </c:pt>
                <c:pt idx="95240">
                  <c:v>0.103518</c:v>
                </c:pt>
                <c:pt idx="95241">
                  <c:v>0.101634</c:v>
                </c:pt>
                <c:pt idx="95242">
                  <c:v>9.97088E-2</c:v>
                </c:pt>
                <c:pt idx="95243">
                  <c:v>9.7743099999999999E-2</c:v>
                </c:pt>
                <c:pt idx="95244">
                  <c:v>9.5739400000000002E-2</c:v>
                </c:pt>
                <c:pt idx="95245">
                  <c:v>9.37003E-2</c:v>
                </c:pt>
                <c:pt idx="95246">
                  <c:v>9.1628600000000004E-2</c:v>
                </c:pt>
                <c:pt idx="95247">
                  <c:v>8.9526999999999995E-2</c:v>
                </c:pt>
                <c:pt idx="95248">
                  <c:v>8.7397799999999998E-2</c:v>
                </c:pt>
                <c:pt idx="95249">
                  <c:v>8.52435E-2</c:v>
                </c:pt>
                <c:pt idx="95250">
                  <c:v>8.3066399999999999E-2</c:v>
                </c:pt>
                <c:pt idx="95251">
                  <c:v>8.0868599999999999E-2</c:v>
                </c:pt>
                <c:pt idx="95252">
                  <c:v>7.8652100000000003E-2</c:v>
                </c:pt>
                <c:pt idx="95253">
                  <c:v>7.6419000000000001E-2</c:v>
                </c:pt>
                <c:pt idx="95254">
                  <c:v>7.4171799999999996E-2</c:v>
                </c:pt>
                <c:pt idx="95255">
                  <c:v>7.1913699999999997E-2</c:v>
                </c:pt>
                <c:pt idx="95256">
                  <c:v>6.9647700000000007E-2</c:v>
                </c:pt>
                <c:pt idx="95257">
                  <c:v>6.73763E-2</c:v>
                </c:pt>
                <c:pt idx="95258">
                  <c:v>6.5102099999999996E-2</c:v>
                </c:pt>
                <c:pt idx="95259">
                  <c:v>6.2827900000000006E-2</c:v>
                </c:pt>
                <c:pt idx="95260">
                  <c:v>6.0555999999999999E-2</c:v>
                </c:pt>
                <c:pt idx="95261">
                  <c:v>5.8288800000000002E-2</c:v>
                </c:pt>
                <c:pt idx="95262">
                  <c:v>5.6028799999999997E-2</c:v>
                </c:pt>
                <c:pt idx="95263">
                  <c:v>5.3778199999999998E-2</c:v>
                </c:pt>
                <c:pt idx="95264">
                  <c:v>5.1538899999999999E-2</c:v>
                </c:pt>
                <c:pt idx="95265">
                  <c:v>4.93129E-2</c:v>
                </c:pt>
                <c:pt idx="95266">
                  <c:v>4.71023E-2</c:v>
                </c:pt>
                <c:pt idx="95267">
                  <c:v>4.4908900000000002E-2</c:v>
                </c:pt>
                <c:pt idx="95268">
                  <c:v>4.2735299999999997E-2</c:v>
                </c:pt>
                <c:pt idx="95269">
                  <c:v>4.0583800000000003E-2</c:v>
                </c:pt>
                <c:pt idx="95270">
                  <c:v>3.8456799999999999E-2</c:v>
                </c:pt>
                <c:pt idx="95271">
                  <c:v>3.6356300000000001E-2</c:v>
                </c:pt>
                <c:pt idx="95272">
                  <c:v>3.4284099999999998E-2</c:v>
                </c:pt>
                <c:pt idx="95273">
                  <c:v>3.2241800000000001E-2</c:v>
                </c:pt>
                <c:pt idx="95274">
                  <c:v>3.0230799999999999E-2</c:v>
                </c:pt>
                <c:pt idx="95275">
                  <c:v>2.8252699999999999E-2</c:v>
                </c:pt>
                <c:pt idx="95276">
                  <c:v>2.6309200000000001E-2</c:v>
                </c:pt>
                <c:pt idx="95277">
                  <c:v>2.44014E-2</c:v>
                </c:pt>
                <c:pt idx="95278">
                  <c:v>2.25309E-2</c:v>
                </c:pt>
                <c:pt idx="95279">
                  <c:v>2.0699599999999999E-2</c:v>
                </c:pt>
                <c:pt idx="95280">
                  <c:v>1.8908999999999999E-2</c:v>
                </c:pt>
                <c:pt idx="95281">
                  <c:v>1.7159600000000001E-2</c:v>
                </c:pt>
                <c:pt idx="95282">
                  <c:v>1.54524E-2</c:v>
                </c:pt>
                <c:pt idx="95283">
                  <c:v>1.37888E-2</c:v>
                </c:pt>
                <c:pt idx="95284">
                  <c:v>1.21704E-2</c:v>
                </c:pt>
                <c:pt idx="95285">
                  <c:v>1.05985E-2</c:v>
                </c:pt>
                <c:pt idx="95286" formatCode="0.00E+00">
                  <c:v>9.0743000000000004E-3</c:v>
                </c:pt>
                <c:pt idx="95287" formatCode="0.00E+00">
                  <c:v>7.59926E-3</c:v>
                </c:pt>
                <c:pt idx="95288" formatCode="0.00E+00">
                  <c:v>6.1744E-3</c:v>
                </c:pt>
                <c:pt idx="95289" formatCode="0.00E+00">
                  <c:v>4.8003799999999999E-3</c:v>
                </c:pt>
                <c:pt idx="95290" formatCode="0.00E+00">
                  <c:v>3.4774200000000002E-3</c:v>
                </c:pt>
                <c:pt idx="95291" formatCode="0.00E+00">
                  <c:v>2.2058799999999999E-3</c:v>
                </c:pt>
                <c:pt idx="95292" formatCode="0.00E+00">
                  <c:v>9.868469999999999E-4</c:v>
                </c:pt>
                <c:pt idx="95293" formatCode="0.00E+00">
                  <c:v>-1.7812500000000001E-4</c:v>
                </c:pt>
                <c:pt idx="95294" formatCode="0.00E+00">
                  <c:v>-1.28678E-3</c:v>
                </c:pt>
                <c:pt idx="95295" formatCode="0.00E+00">
                  <c:v>-2.3373399999999998E-3</c:v>
                </c:pt>
                <c:pt idx="95296" formatCode="0.00E+00">
                  <c:v>-3.3307599999999999E-3</c:v>
                </c:pt>
                <c:pt idx="95297" formatCode="0.00E+00">
                  <c:v>-4.2693999999999996E-3</c:v>
                </c:pt>
                <c:pt idx="95298" formatCode="0.00E+00">
                  <c:v>-5.1542200000000002E-3</c:v>
                </c:pt>
                <c:pt idx="95299" formatCode="0.00E+00">
                  <c:v>-5.9849400000000002E-3</c:v>
                </c:pt>
                <c:pt idx="95300" formatCode="0.00E+00">
                  <c:v>-6.76182E-3</c:v>
                </c:pt>
                <c:pt idx="95301" formatCode="0.00E+00">
                  <c:v>-7.4855499999999997E-3</c:v>
                </c:pt>
                <c:pt idx="95302" formatCode="0.00E+00">
                  <c:v>-8.1566299999999998E-3</c:v>
                </c:pt>
                <c:pt idx="95303" formatCode="0.00E+00">
                  <c:v>-8.7754900000000004E-3</c:v>
                </c:pt>
                <c:pt idx="95304" formatCode="0.00E+00">
                  <c:v>-9.3429099999999994E-3</c:v>
                </c:pt>
                <c:pt idx="95305" formatCode="0.00E+00">
                  <c:v>-9.8598000000000002E-3</c:v>
                </c:pt>
                <c:pt idx="95306">
                  <c:v>-1.0326999999999999E-2</c:v>
                </c:pt>
                <c:pt idx="95307">
                  <c:v>-1.0745299999999999E-2</c:v>
                </c:pt>
                <c:pt idx="95308">
                  <c:v>-1.11159E-2</c:v>
                </c:pt>
                <c:pt idx="95309">
                  <c:v>-1.14403E-2</c:v>
                </c:pt>
                <c:pt idx="95310">
                  <c:v>-1.17196E-2</c:v>
                </c:pt>
                <c:pt idx="95311">
                  <c:v>-1.1955E-2</c:v>
                </c:pt>
                <c:pt idx="95312">
                  <c:v>-1.21473E-2</c:v>
                </c:pt>
                <c:pt idx="95313">
                  <c:v>-1.2298099999999999E-2</c:v>
                </c:pt>
                <c:pt idx="95314">
                  <c:v>-1.2408799999999999E-2</c:v>
                </c:pt>
                <c:pt idx="95315">
                  <c:v>-1.2480700000000001E-2</c:v>
                </c:pt>
                <c:pt idx="95316">
                  <c:v>-1.25148E-2</c:v>
                </c:pt>
                <c:pt idx="95317">
                  <c:v>-1.2512000000000001E-2</c:v>
                </c:pt>
                <c:pt idx="95318">
                  <c:v>-1.24739E-2</c:v>
                </c:pt>
                <c:pt idx="95319">
                  <c:v>-1.2401799999999999E-2</c:v>
                </c:pt>
                <c:pt idx="95320">
                  <c:v>-1.22974E-2</c:v>
                </c:pt>
                <c:pt idx="95321">
                  <c:v>-1.21621E-2</c:v>
                </c:pt>
                <c:pt idx="95322">
                  <c:v>-1.1997600000000001E-2</c:v>
                </c:pt>
                <c:pt idx="95323">
                  <c:v>-1.1805599999999999E-2</c:v>
                </c:pt>
                <c:pt idx="95324">
                  <c:v>-1.15882E-2</c:v>
                </c:pt>
                <c:pt idx="95325">
                  <c:v>-1.1347400000000001E-2</c:v>
                </c:pt>
                <c:pt idx="95326">
                  <c:v>-1.1084800000000001E-2</c:v>
                </c:pt>
                <c:pt idx="95327">
                  <c:v>-1.08021E-2</c:v>
                </c:pt>
                <c:pt idx="95328">
                  <c:v>-1.0501399999999999E-2</c:v>
                </c:pt>
                <c:pt idx="95329">
                  <c:v>-1.01849E-2</c:v>
                </c:pt>
                <c:pt idx="95330" formatCode="0.00E+00">
                  <c:v>-9.8545899999999999E-3</c:v>
                </c:pt>
                <c:pt idx="95331" formatCode="0.00E+00">
                  <c:v>-9.5120799999999991E-3</c:v>
                </c:pt>
                <c:pt idx="95332" formatCode="0.00E+00">
                  <c:v>-9.1590500000000002E-3</c:v>
                </c:pt>
                <c:pt idx="95333" formatCode="0.00E+00">
                  <c:v>-8.7975499999999995E-3</c:v>
                </c:pt>
                <c:pt idx="95334" formatCode="0.00E+00">
                  <c:v>-8.4297E-3</c:v>
                </c:pt>
                <c:pt idx="95335" formatCode="0.00E+00">
                  <c:v>-8.0573499999999996E-3</c:v>
                </c:pt>
                <c:pt idx="95336" formatCode="0.00E+00">
                  <c:v>-7.6819200000000001E-3</c:v>
                </c:pt>
                <c:pt idx="95337" formatCode="0.00E+00">
                  <c:v>-7.3047099999999998E-3</c:v>
                </c:pt>
                <c:pt idx="95338" formatCode="0.00E+00">
                  <c:v>-6.9273199999999998E-3</c:v>
                </c:pt>
                <c:pt idx="95339" formatCode="0.00E+00">
                  <c:v>-6.5514400000000004E-3</c:v>
                </c:pt>
                <c:pt idx="95340" formatCode="0.00E+00">
                  <c:v>-6.17879E-3</c:v>
                </c:pt>
                <c:pt idx="95341" formatCode="0.00E+00">
                  <c:v>-5.8111700000000001E-3</c:v>
                </c:pt>
                <c:pt idx="95342" formatCode="0.00E+00">
                  <c:v>-5.4503499999999996E-3</c:v>
                </c:pt>
                <c:pt idx="95343" formatCode="0.00E+00">
                  <c:v>-5.0978400000000002E-3</c:v>
                </c:pt>
                <c:pt idx="95344" formatCode="0.00E+00">
                  <c:v>-4.7549300000000001E-3</c:v>
                </c:pt>
                <c:pt idx="95345" formatCode="0.00E+00">
                  <c:v>-4.4227700000000003E-3</c:v>
                </c:pt>
                <c:pt idx="95346" formatCode="0.00E+00">
                  <c:v>-4.1028000000000002E-3</c:v>
                </c:pt>
                <c:pt idx="95347" formatCode="0.00E+00">
                  <c:v>-3.7964700000000001E-3</c:v>
                </c:pt>
                <c:pt idx="95348" formatCode="0.00E+00">
                  <c:v>-3.5050599999999999E-3</c:v>
                </c:pt>
                <c:pt idx="95349" formatCode="0.00E+00">
                  <c:v>-3.2297599999999999E-3</c:v>
                </c:pt>
                <c:pt idx="95350" formatCode="0.00E+00">
                  <c:v>-2.97153E-3</c:v>
                </c:pt>
                <c:pt idx="95351" formatCode="0.00E+00">
                  <c:v>-2.7312600000000001E-3</c:v>
                </c:pt>
                <c:pt idx="95352" formatCode="0.00E+00">
                  <c:v>-2.5099200000000001E-3</c:v>
                </c:pt>
                <c:pt idx="95353" formatCode="0.00E+00">
                  <c:v>-2.3084500000000001E-3</c:v>
                </c:pt>
                <c:pt idx="95354" formatCode="0.00E+00">
                  <c:v>-2.12766E-3</c:v>
                </c:pt>
                <c:pt idx="95355" formatCode="0.00E+00">
                  <c:v>-1.9681099999999999E-3</c:v>
                </c:pt>
                <c:pt idx="95356" formatCode="0.00E+00">
                  <c:v>-1.83029E-3</c:v>
                </c:pt>
                <c:pt idx="95357" formatCode="0.00E+00">
                  <c:v>-1.71474E-3</c:v>
                </c:pt>
                <c:pt idx="95358" formatCode="0.00E+00">
                  <c:v>-1.62195E-3</c:v>
                </c:pt>
                <c:pt idx="95359" formatCode="0.00E+00">
                  <c:v>-1.5522400000000001E-3</c:v>
                </c:pt>
                <c:pt idx="95360" formatCode="0.00E+00">
                  <c:v>-1.50573E-3</c:v>
                </c:pt>
                <c:pt idx="95361" formatCode="0.00E+00">
                  <c:v>-1.4825000000000001E-3</c:v>
                </c:pt>
                <c:pt idx="95362" formatCode="0.00E+00">
                  <c:v>-1.4827799999999999E-3</c:v>
                </c:pt>
                <c:pt idx="95363" formatCode="0.00E+00">
                  <c:v>-1.5064799999999999E-3</c:v>
                </c:pt>
                <c:pt idx="95364" formatCode="0.00E+00">
                  <c:v>-1.55292E-3</c:v>
                </c:pt>
                <c:pt idx="95365" formatCode="0.00E+00">
                  <c:v>-1.62119E-3</c:v>
                </c:pt>
                <c:pt idx="95366" formatCode="0.00E+00">
                  <c:v>-1.71061E-3</c:v>
                </c:pt>
                <c:pt idx="95367" formatCode="0.00E+00">
                  <c:v>-1.8208199999999999E-3</c:v>
                </c:pt>
                <c:pt idx="95368" formatCode="0.00E+00">
                  <c:v>-1.9517099999999999E-3</c:v>
                </c:pt>
                <c:pt idx="95369" formatCode="0.00E+00">
                  <c:v>-2.1030200000000001E-3</c:v>
                </c:pt>
                <c:pt idx="95370" formatCode="0.00E+00">
                  <c:v>-2.27407E-3</c:v>
                </c:pt>
                <c:pt idx="95371" formatCode="0.00E+00">
                  <c:v>-2.4638300000000002E-3</c:v>
                </c:pt>
                <c:pt idx="95372" formatCode="0.00E+00">
                  <c:v>-2.6713499999999999E-3</c:v>
                </c:pt>
                <c:pt idx="95373" formatCode="0.00E+00">
                  <c:v>-2.89588E-3</c:v>
                </c:pt>
                <c:pt idx="95374" formatCode="0.00E+00">
                  <c:v>-3.1365400000000002E-3</c:v>
                </c:pt>
                <c:pt idx="95375" formatCode="0.00E+00">
                  <c:v>-3.3922000000000002E-3</c:v>
                </c:pt>
                <c:pt idx="95376" formatCode="0.00E+00">
                  <c:v>-3.6616600000000002E-3</c:v>
                </c:pt>
                <c:pt idx="95377" formatCode="0.00E+00">
                  <c:v>-3.9437400000000003E-3</c:v>
                </c:pt>
                <c:pt idx="95378" formatCode="0.00E+00">
                  <c:v>-4.2372299999999998E-3</c:v>
                </c:pt>
                <c:pt idx="95379" formatCode="0.00E+00">
                  <c:v>-4.5409700000000001E-3</c:v>
                </c:pt>
                <c:pt idx="95380" formatCode="0.00E+00">
                  <c:v>-4.8536100000000004E-3</c:v>
                </c:pt>
                <c:pt idx="95381" formatCode="0.00E+00">
                  <c:v>-5.1734299999999997E-3</c:v>
                </c:pt>
                <c:pt idx="95382" formatCode="0.00E+00">
                  <c:v>-5.4987200000000003E-3</c:v>
                </c:pt>
                <c:pt idx="95383" formatCode="0.00E+00">
                  <c:v>-5.8280299999999997E-3</c:v>
                </c:pt>
                <c:pt idx="95384" formatCode="0.00E+00">
                  <c:v>-6.1601E-3</c:v>
                </c:pt>
                <c:pt idx="95385" formatCode="0.00E+00">
                  <c:v>-6.4932799999999997E-3</c:v>
                </c:pt>
                <c:pt idx="95386" formatCode="0.00E+00">
                  <c:v>-6.8255800000000004E-3</c:v>
                </c:pt>
                <c:pt idx="95387" formatCode="0.00E+00">
                  <c:v>-7.1550700000000004E-3</c:v>
                </c:pt>
                <c:pt idx="95388" formatCode="0.00E+00">
                  <c:v>-7.4800700000000001E-3</c:v>
                </c:pt>
                <c:pt idx="95389" formatCode="0.00E+00">
                  <c:v>-7.7989899999999996E-3</c:v>
                </c:pt>
                <c:pt idx="95390" formatCode="0.00E+00">
                  <c:v>-8.1101000000000003E-3</c:v>
                </c:pt>
                <c:pt idx="95391" formatCode="0.00E+00">
                  <c:v>-8.4115000000000006E-3</c:v>
                </c:pt>
                <c:pt idx="95392" formatCode="0.00E+00">
                  <c:v>-8.7014399999999995E-3</c:v>
                </c:pt>
                <c:pt idx="95393" formatCode="0.00E+00">
                  <c:v>-8.9784600000000006E-3</c:v>
                </c:pt>
                <c:pt idx="95394" formatCode="0.00E+00">
                  <c:v>-9.2411000000000004E-3</c:v>
                </c:pt>
                <c:pt idx="95395" formatCode="0.00E+00">
                  <c:v>-9.4879400000000003E-3</c:v>
                </c:pt>
                <c:pt idx="95396" formatCode="0.00E+00">
                  <c:v>-9.7174900000000005E-3</c:v>
                </c:pt>
                <c:pt idx="95397" formatCode="0.00E+00">
                  <c:v>-9.9279499999999996E-3</c:v>
                </c:pt>
                <c:pt idx="95398">
                  <c:v>-1.0117299999999999E-2</c:v>
                </c:pt>
                <c:pt idx="95399">
                  <c:v>-1.02836E-2</c:v>
                </c:pt>
                <c:pt idx="95400">
                  <c:v>-1.0425200000000001E-2</c:v>
                </c:pt>
                <c:pt idx="95401">
                  <c:v>-1.05405E-2</c:v>
                </c:pt>
                <c:pt idx="95402">
                  <c:v>-1.06278E-2</c:v>
                </c:pt>
                <c:pt idx="95403">
                  <c:v>-1.06856E-2</c:v>
                </c:pt>
                <c:pt idx="95404">
                  <c:v>-1.0711999999999999E-2</c:v>
                </c:pt>
                <c:pt idx="95405">
                  <c:v>-1.07051E-2</c:v>
                </c:pt>
                <c:pt idx="95406">
                  <c:v>-1.0663499999999999E-2</c:v>
                </c:pt>
                <c:pt idx="95407">
                  <c:v>-1.05863E-2</c:v>
                </c:pt>
                <c:pt idx="95408">
                  <c:v>-1.0472499999999999E-2</c:v>
                </c:pt>
                <c:pt idx="95409">
                  <c:v>-1.0320599999999999E-2</c:v>
                </c:pt>
                <c:pt idx="95410">
                  <c:v>-1.01294E-2</c:v>
                </c:pt>
                <c:pt idx="95411" formatCode="0.00E+00">
                  <c:v>-9.8972399999999999E-3</c:v>
                </c:pt>
                <c:pt idx="95412" formatCode="0.00E+00">
                  <c:v>-9.6229499999999999E-3</c:v>
                </c:pt>
                <c:pt idx="95413" formatCode="0.00E+00">
                  <c:v>-9.3055099999999995E-3</c:v>
                </c:pt>
                <c:pt idx="95414" formatCode="0.00E+00">
                  <c:v>-8.9442900000000006E-3</c:v>
                </c:pt>
                <c:pt idx="95415" formatCode="0.00E+00">
                  <c:v>-8.5384899999999993E-3</c:v>
                </c:pt>
                <c:pt idx="95416" formatCode="0.00E+00">
                  <c:v>-8.0870600000000001E-3</c:v>
                </c:pt>
                <c:pt idx="95417" formatCode="0.00E+00">
                  <c:v>-7.5890000000000003E-3</c:v>
                </c:pt>
                <c:pt idx="95418" formatCode="0.00E+00">
                  <c:v>-7.0436500000000003E-3</c:v>
                </c:pt>
                <c:pt idx="95419" formatCode="0.00E+00">
                  <c:v>-6.4506600000000004E-3</c:v>
                </c:pt>
                <c:pt idx="95420" formatCode="0.00E+00">
                  <c:v>-5.8094799999999997E-3</c:v>
                </c:pt>
                <c:pt idx="95421" formatCode="0.00E+00">
                  <c:v>-5.1195299999999997E-3</c:v>
                </c:pt>
                <c:pt idx="95422" formatCode="0.00E+00">
                  <c:v>-4.3806299999999999E-3</c:v>
                </c:pt>
                <c:pt idx="95423" formatCode="0.00E+00">
                  <c:v>-3.5928800000000001E-3</c:v>
                </c:pt>
                <c:pt idx="95424" formatCode="0.00E+00">
                  <c:v>-2.7565200000000002E-3</c:v>
                </c:pt>
                <c:pt idx="95425" formatCode="0.00E+00">
                  <c:v>-1.87178E-3</c:v>
                </c:pt>
                <c:pt idx="95426" formatCode="0.00E+00">
                  <c:v>-9.3875199999999995E-4</c:v>
                </c:pt>
                <c:pt idx="95427" formatCode="0.00E+00">
                  <c:v>4.2426999999999999E-5</c:v>
                </c:pt>
                <c:pt idx="95428" formatCode="0.00E+00">
                  <c:v>1.07138E-3</c:v>
                </c:pt>
                <c:pt idx="95429" formatCode="0.00E+00">
                  <c:v>2.1475399999999999E-3</c:v>
                </c:pt>
                <c:pt idx="95430" formatCode="0.00E+00">
                  <c:v>3.27027E-3</c:v>
                </c:pt>
                <c:pt idx="95431" formatCode="0.00E+00">
                  <c:v>4.4389199999999998E-3</c:v>
                </c:pt>
                <c:pt idx="95432" formatCode="0.00E+00">
                  <c:v>5.65286E-3</c:v>
                </c:pt>
                <c:pt idx="95433" formatCode="0.00E+00">
                  <c:v>6.9114299999999997E-3</c:v>
                </c:pt>
                <c:pt idx="95434" formatCode="0.00E+00">
                  <c:v>8.2138200000000001E-3</c:v>
                </c:pt>
                <c:pt idx="95435" formatCode="0.00E+00">
                  <c:v>9.5590299999999996E-3</c:v>
                </c:pt>
                <c:pt idx="95436">
                  <c:v>1.09459E-2</c:v>
                </c:pt>
                <c:pt idx="95437">
                  <c:v>1.2373200000000001E-2</c:v>
                </c:pt>
                <c:pt idx="95438">
                  <c:v>1.3839300000000001E-2</c:v>
                </c:pt>
                <c:pt idx="95439">
                  <c:v>1.53425E-2</c:v>
                </c:pt>
                <c:pt idx="95440">
                  <c:v>1.6881299999999998E-2</c:v>
                </c:pt>
                <c:pt idx="95441">
                  <c:v>1.8454000000000002E-2</c:v>
                </c:pt>
                <c:pt idx="95442">
                  <c:v>2.0058900000000001E-2</c:v>
                </c:pt>
                <c:pt idx="95443">
                  <c:v>2.16942E-2</c:v>
                </c:pt>
                <c:pt idx="95444">
                  <c:v>2.3358199999999999E-2</c:v>
                </c:pt>
                <c:pt idx="95445">
                  <c:v>2.50488E-2</c:v>
                </c:pt>
                <c:pt idx="95446">
                  <c:v>2.6764099999999999E-2</c:v>
                </c:pt>
                <c:pt idx="95447">
                  <c:v>2.8501700000000001E-2</c:v>
                </c:pt>
                <c:pt idx="95448">
                  <c:v>3.0259399999999999E-2</c:v>
                </c:pt>
                <c:pt idx="95449">
                  <c:v>3.2034899999999998E-2</c:v>
                </c:pt>
                <c:pt idx="95450">
                  <c:v>3.38257E-2</c:v>
                </c:pt>
                <c:pt idx="95451">
                  <c:v>3.5629500000000001E-2</c:v>
                </c:pt>
                <c:pt idx="95452">
                  <c:v>3.7443400000000002E-2</c:v>
                </c:pt>
                <c:pt idx="95453">
                  <c:v>3.9265000000000001E-2</c:v>
                </c:pt>
                <c:pt idx="95454">
                  <c:v>4.1091500000000003E-2</c:v>
                </c:pt>
                <c:pt idx="95455">
                  <c:v>4.2920399999999997E-2</c:v>
                </c:pt>
                <c:pt idx="95456">
                  <c:v>4.4748999999999997E-2</c:v>
                </c:pt>
                <c:pt idx="95457">
                  <c:v>4.6574200000000003E-2</c:v>
                </c:pt>
                <c:pt idx="95458">
                  <c:v>4.83933E-2</c:v>
                </c:pt>
                <c:pt idx="95459">
                  <c:v>5.0203200000000003E-2</c:v>
                </c:pt>
                <c:pt idx="95460">
                  <c:v>5.2001199999999997E-2</c:v>
                </c:pt>
                <c:pt idx="95461">
                  <c:v>5.3784199999999997E-2</c:v>
                </c:pt>
                <c:pt idx="95462">
                  <c:v>5.5549500000000002E-2</c:v>
                </c:pt>
                <c:pt idx="95463">
                  <c:v>5.7294100000000001E-2</c:v>
                </c:pt>
                <c:pt idx="95464">
                  <c:v>5.9014900000000002E-2</c:v>
                </c:pt>
                <c:pt idx="95465">
                  <c:v>6.0708699999999997E-2</c:v>
                </c:pt>
                <c:pt idx="95466">
                  <c:v>6.2372499999999997E-2</c:v>
                </c:pt>
                <c:pt idx="95467">
                  <c:v>6.4003299999999999E-2</c:v>
                </c:pt>
                <c:pt idx="95468">
                  <c:v>6.5598400000000001E-2</c:v>
                </c:pt>
                <c:pt idx="95469">
                  <c:v>6.7154800000000001E-2</c:v>
                </c:pt>
                <c:pt idx="95470">
                  <c:v>6.8669400000000005E-2</c:v>
                </c:pt>
                <c:pt idx="95471">
                  <c:v>7.0139599999999996E-2</c:v>
                </c:pt>
                <c:pt idx="95472">
                  <c:v>7.1562399999999998E-2</c:v>
                </c:pt>
                <c:pt idx="95473">
                  <c:v>7.2935100000000003E-2</c:v>
                </c:pt>
                <c:pt idx="95474">
                  <c:v>7.4254899999999999E-2</c:v>
                </c:pt>
                <c:pt idx="95475">
                  <c:v>7.5519100000000006E-2</c:v>
                </c:pt>
                <c:pt idx="95476">
                  <c:v>7.6725000000000002E-2</c:v>
                </c:pt>
                <c:pt idx="95477">
                  <c:v>7.7869900000000006E-2</c:v>
                </c:pt>
                <c:pt idx="95478">
                  <c:v>7.8951599999999997E-2</c:v>
                </c:pt>
                <c:pt idx="95479">
                  <c:v>7.9967399999999994E-2</c:v>
                </c:pt>
                <c:pt idx="95480">
                  <c:v>8.0915100000000004E-2</c:v>
                </c:pt>
                <c:pt idx="95481">
                  <c:v>8.1792500000000004E-2</c:v>
                </c:pt>
                <c:pt idx="95482">
                  <c:v>8.2597400000000001E-2</c:v>
                </c:pt>
                <c:pt idx="95483">
                  <c:v>8.3327499999999999E-2</c:v>
                </c:pt>
                <c:pt idx="95484">
                  <c:v>8.3980799999999994E-2</c:v>
                </c:pt>
                <c:pt idx="95485">
                  <c:v>8.4555400000000003E-2</c:v>
                </c:pt>
                <c:pt idx="95486">
                  <c:v>8.5049299999999994E-2</c:v>
                </c:pt>
                <c:pt idx="95487">
                  <c:v>8.5460800000000003E-2</c:v>
                </c:pt>
                <c:pt idx="95488">
                  <c:v>8.5788400000000001E-2</c:v>
                </c:pt>
                <c:pt idx="95489">
                  <c:v>8.6030499999999996E-2</c:v>
                </c:pt>
                <c:pt idx="95490">
                  <c:v>8.6185700000000004E-2</c:v>
                </c:pt>
                <c:pt idx="95491">
                  <c:v>8.6252700000000002E-2</c:v>
                </c:pt>
                <c:pt idx="95492">
                  <c:v>8.6230200000000007E-2</c:v>
                </c:pt>
                <c:pt idx="95493">
                  <c:v>8.6117100000000002E-2</c:v>
                </c:pt>
                <c:pt idx="95494">
                  <c:v>8.5912699999999995E-2</c:v>
                </c:pt>
                <c:pt idx="95495">
                  <c:v>8.5616100000000001E-2</c:v>
                </c:pt>
                <c:pt idx="95496">
                  <c:v>8.5226700000000002E-2</c:v>
                </c:pt>
                <c:pt idx="95497">
                  <c:v>8.4744E-2</c:v>
                </c:pt>
                <c:pt idx="95498">
                  <c:v>8.4167500000000006E-2</c:v>
                </c:pt>
                <c:pt idx="95499">
                  <c:v>8.3497100000000005E-2</c:v>
                </c:pt>
                <c:pt idx="95500">
                  <c:v>8.2732600000000003E-2</c:v>
                </c:pt>
                <c:pt idx="95501">
                  <c:v>8.1873899999999999E-2</c:v>
                </c:pt>
                <c:pt idx="95502">
                  <c:v>8.0921400000000004E-2</c:v>
                </c:pt>
                <c:pt idx="95503">
                  <c:v>7.9875100000000004E-2</c:v>
                </c:pt>
                <c:pt idx="95504">
                  <c:v>7.8735700000000006E-2</c:v>
                </c:pt>
                <c:pt idx="95505">
                  <c:v>7.7503699999999995E-2</c:v>
                </c:pt>
                <c:pt idx="95506">
                  <c:v>7.6179700000000003E-2</c:v>
                </c:pt>
                <c:pt idx="95507">
                  <c:v>7.4764700000000003E-2</c:v>
                </c:pt>
                <c:pt idx="95508">
                  <c:v>7.3259500000000005E-2</c:v>
                </c:pt>
                <c:pt idx="95509">
                  <c:v>7.1665199999999998E-2</c:v>
                </c:pt>
                <c:pt idx="95510">
                  <c:v>6.9983100000000006E-2</c:v>
                </c:pt>
                <c:pt idx="95511">
                  <c:v>6.8214700000000003E-2</c:v>
                </c:pt>
                <c:pt idx="95512">
                  <c:v>6.6361500000000004E-2</c:v>
                </c:pt>
                <c:pt idx="95513">
                  <c:v>6.4425200000000002E-2</c:v>
                </c:pt>
                <c:pt idx="95514">
                  <c:v>6.2407499999999998E-2</c:v>
                </c:pt>
                <c:pt idx="95515">
                  <c:v>6.0310500000000003E-2</c:v>
                </c:pt>
                <c:pt idx="95516">
                  <c:v>5.8136199999999999E-2</c:v>
                </c:pt>
                <c:pt idx="95517">
                  <c:v>5.58868E-2</c:v>
                </c:pt>
                <c:pt idx="95518">
                  <c:v>5.3564599999999997E-2</c:v>
                </c:pt>
                <c:pt idx="95519">
                  <c:v>5.1171899999999999E-2</c:v>
                </c:pt>
                <c:pt idx="95520">
                  <c:v>4.8711499999999998E-2</c:v>
                </c:pt>
                <c:pt idx="95521">
                  <c:v>4.6185900000000002E-2</c:v>
                </c:pt>
                <c:pt idx="95522">
                  <c:v>4.3597900000000002E-2</c:v>
                </c:pt>
                <c:pt idx="95523">
                  <c:v>4.0950500000000001E-2</c:v>
                </c:pt>
                <c:pt idx="95524">
                  <c:v>3.8246599999999999E-2</c:v>
                </c:pt>
                <c:pt idx="95525">
                  <c:v>3.5489300000000001E-2</c:v>
                </c:pt>
                <c:pt idx="95526">
                  <c:v>3.2681599999999998E-2</c:v>
                </c:pt>
                <c:pt idx="95527">
                  <c:v>2.9826999999999999E-2</c:v>
                </c:pt>
                <c:pt idx="95528">
                  <c:v>2.69286E-2</c:v>
                </c:pt>
                <c:pt idx="95529">
                  <c:v>2.3989900000000002E-2</c:v>
                </c:pt>
                <c:pt idx="95530">
                  <c:v>2.1014399999999999E-2</c:v>
                </c:pt>
                <c:pt idx="95531">
                  <c:v>1.80056E-2</c:v>
                </c:pt>
                <c:pt idx="95532">
                  <c:v>1.4967100000000001E-2</c:v>
                </c:pt>
                <c:pt idx="95533">
                  <c:v>1.19025E-2</c:v>
                </c:pt>
                <c:pt idx="95534" formatCode="0.00E+00">
                  <c:v>8.8156299999999996E-3</c:v>
                </c:pt>
                <c:pt idx="95535" formatCode="0.00E+00">
                  <c:v>5.7101399999999998E-3</c:v>
                </c:pt>
                <c:pt idx="95536" formatCode="0.00E+00">
                  <c:v>2.5898499999999999E-3</c:v>
                </c:pt>
                <c:pt idx="95537" formatCode="0.00E+00">
                  <c:v>-5.4141599999999997E-4</c:v>
                </c:pt>
                <c:pt idx="95538" formatCode="0.00E+00">
                  <c:v>-3.67988E-3</c:v>
                </c:pt>
                <c:pt idx="95539" formatCode="0.00E+00">
                  <c:v>-6.82185E-3</c:v>
                </c:pt>
                <c:pt idx="95540" formatCode="0.00E+00">
                  <c:v>-9.96353E-3</c:v>
                </c:pt>
                <c:pt idx="95541">
                  <c:v>-1.3101099999999999E-2</c:v>
                </c:pt>
                <c:pt idx="95542">
                  <c:v>-1.6230600000000001E-2</c:v>
                </c:pt>
                <c:pt idx="95543">
                  <c:v>-1.9348299999999999E-2</c:v>
                </c:pt>
                <c:pt idx="95544">
                  <c:v>-2.2450299999999999E-2</c:v>
                </c:pt>
                <c:pt idx="95545">
                  <c:v>-2.5532699999999998E-2</c:v>
                </c:pt>
                <c:pt idx="95546">
                  <c:v>-2.8591800000000001E-2</c:v>
                </c:pt>
                <c:pt idx="95547">
                  <c:v>-3.1623699999999998E-2</c:v>
                </c:pt>
                <c:pt idx="95548">
                  <c:v>-3.4624599999999998E-2</c:v>
                </c:pt>
                <c:pt idx="95549">
                  <c:v>-3.7590899999999997E-2</c:v>
                </c:pt>
                <c:pt idx="95550">
                  <c:v>-4.0518899999999997E-2</c:v>
                </c:pt>
                <c:pt idx="95551">
                  <c:v>-4.34048E-2</c:v>
                </c:pt>
                <c:pt idx="95552">
                  <c:v>-4.6245099999999997E-2</c:v>
                </c:pt>
                <c:pt idx="95553">
                  <c:v>-4.9036200000000002E-2</c:v>
                </c:pt>
                <c:pt idx="95554">
                  <c:v>-5.1774800000000003E-2</c:v>
                </c:pt>
                <c:pt idx="95555">
                  <c:v>-5.44573E-2</c:v>
                </c:pt>
                <c:pt idx="95556">
                  <c:v>-5.7080400000000003E-2</c:v>
                </c:pt>
                <c:pt idx="95557">
                  <c:v>-5.9641E-2</c:v>
                </c:pt>
                <c:pt idx="95558">
                  <c:v>-6.2135700000000002E-2</c:v>
                </c:pt>
                <c:pt idx="95559">
                  <c:v>-6.4561499999999994E-2</c:v>
                </c:pt>
                <c:pt idx="95560">
                  <c:v>-6.6915500000000003E-2</c:v>
                </c:pt>
                <c:pt idx="95561">
                  <c:v>-6.9194699999999998E-2</c:v>
                </c:pt>
                <c:pt idx="95562">
                  <c:v>-7.1396299999999996E-2</c:v>
                </c:pt>
                <c:pt idx="95563">
                  <c:v>-7.3517600000000002E-2</c:v>
                </c:pt>
                <c:pt idx="95564">
                  <c:v>-7.5555999999999998E-2</c:v>
                </c:pt>
                <c:pt idx="95565">
                  <c:v>-7.75092E-2</c:v>
                </c:pt>
                <c:pt idx="95566">
                  <c:v>-7.9374700000000006E-2</c:v>
                </c:pt>
                <c:pt idx="95567">
                  <c:v>-8.1150200000000006E-2</c:v>
                </c:pt>
                <c:pt idx="95568">
                  <c:v>-8.2833699999999996E-2</c:v>
                </c:pt>
                <c:pt idx="95569">
                  <c:v>-8.4423200000000004E-2</c:v>
                </c:pt>
                <c:pt idx="95570">
                  <c:v>-8.5916900000000004E-2</c:v>
                </c:pt>
                <c:pt idx="95571">
                  <c:v>-8.7312899999999999E-2</c:v>
                </c:pt>
                <c:pt idx="95572">
                  <c:v>-8.8609800000000002E-2</c:v>
                </c:pt>
                <c:pt idx="95573">
                  <c:v>-8.98061E-2</c:v>
                </c:pt>
                <c:pt idx="95574">
                  <c:v>-9.0900400000000006E-2</c:v>
                </c:pt>
                <c:pt idx="95575">
                  <c:v>-9.1891600000000004E-2</c:v>
                </c:pt>
                <c:pt idx="95576">
                  <c:v>-9.2778700000000006E-2</c:v>
                </c:pt>
                <c:pt idx="95577">
                  <c:v>-9.3560699999999997E-2</c:v>
                </c:pt>
                <c:pt idx="95578">
                  <c:v>-9.4236899999999998E-2</c:v>
                </c:pt>
                <c:pt idx="95579">
                  <c:v>-9.4806799999999997E-2</c:v>
                </c:pt>
                <c:pt idx="95580">
                  <c:v>-9.5269900000000005E-2</c:v>
                </c:pt>
                <c:pt idx="95581">
                  <c:v>-9.56259E-2</c:v>
                </c:pt>
                <c:pt idx="95582">
                  <c:v>-9.5874500000000001E-2</c:v>
                </c:pt>
                <c:pt idx="95583">
                  <c:v>-9.6015900000000001E-2</c:v>
                </c:pt>
                <c:pt idx="95584">
                  <c:v>-9.6050099999999999E-2</c:v>
                </c:pt>
                <c:pt idx="95585">
                  <c:v>-9.5977499999999993E-2</c:v>
                </c:pt>
                <c:pt idx="95586">
                  <c:v>-9.5798400000000006E-2</c:v>
                </c:pt>
                <c:pt idx="95587">
                  <c:v>-9.5513500000000001E-2</c:v>
                </c:pt>
                <c:pt idx="95588">
                  <c:v>-9.5123399999999997E-2</c:v>
                </c:pt>
                <c:pt idx="95589">
                  <c:v>-9.4629000000000005E-2</c:v>
                </c:pt>
                <c:pt idx="95590">
                  <c:v>-9.4031299999999998E-2</c:v>
                </c:pt>
                <c:pt idx="95591">
                  <c:v>-9.3331499999999998E-2</c:v>
                </c:pt>
                <c:pt idx="95592">
                  <c:v>-9.2530799999999996E-2</c:v>
                </c:pt>
                <c:pt idx="95593">
                  <c:v>-9.1630600000000006E-2</c:v>
                </c:pt>
                <c:pt idx="95594">
                  <c:v>-9.0632500000000005E-2</c:v>
                </c:pt>
                <c:pt idx="95595">
                  <c:v>-8.9538099999999995E-2</c:v>
                </c:pt>
                <c:pt idx="95596">
                  <c:v>-8.8349200000000003E-2</c:v>
                </c:pt>
                <c:pt idx="95597">
                  <c:v>-8.7067800000000001E-2</c:v>
                </c:pt>
                <c:pt idx="95598">
                  <c:v>-8.5695800000000003E-2</c:v>
                </c:pt>
                <c:pt idx="95599">
                  <c:v>-8.4235500000000005E-2</c:v>
                </c:pt>
                <c:pt idx="95600">
                  <c:v>-8.2689100000000001E-2</c:v>
                </c:pt>
                <c:pt idx="95601">
                  <c:v>-8.1058900000000003E-2</c:v>
                </c:pt>
                <c:pt idx="95602">
                  <c:v>-7.9347600000000004E-2</c:v>
                </c:pt>
                <c:pt idx="95603">
                  <c:v>-7.7557500000000001E-2</c:v>
                </c:pt>
                <c:pt idx="95604">
                  <c:v>-7.5691499999999995E-2</c:v>
                </c:pt>
                <c:pt idx="95605">
                  <c:v>-7.3752200000000004E-2</c:v>
                </c:pt>
                <c:pt idx="95606">
                  <c:v>-7.1742500000000001E-2</c:v>
                </c:pt>
                <c:pt idx="95607">
                  <c:v>-6.9665500000000005E-2</c:v>
                </c:pt>
                <c:pt idx="95608">
                  <c:v>-6.7524000000000001E-2</c:v>
                </c:pt>
                <c:pt idx="95609">
                  <c:v>-6.5321199999999996E-2</c:v>
                </c:pt>
                <c:pt idx="95610">
                  <c:v>-6.3060199999999997E-2</c:v>
                </c:pt>
                <c:pt idx="95611">
                  <c:v>-6.0744300000000001E-2</c:v>
                </c:pt>
                <c:pt idx="95612">
                  <c:v>-5.83768E-2</c:v>
                </c:pt>
                <c:pt idx="95613">
                  <c:v>-5.5960900000000001E-2</c:v>
                </c:pt>
                <c:pt idx="95614">
                  <c:v>-5.3500100000000002E-2</c:v>
                </c:pt>
                <c:pt idx="95615">
                  <c:v>-5.09977E-2</c:v>
                </c:pt>
                <c:pt idx="95616">
                  <c:v>-4.8457300000000002E-2</c:v>
                </c:pt>
                <c:pt idx="95617">
                  <c:v>-4.5882300000000001E-2</c:v>
                </c:pt>
                <c:pt idx="95618">
                  <c:v>-4.3276200000000001E-2</c:v>
                </c:pt>
                <c:pt idx="95619">
                  <c:v>-4.0642600000000001E-2</c:v>
                </c:pt>
                <c:pt idx="95620">
                  <c:v>-3.7984999999999998E-2</c:v>
                </c:pt>
                <c:pt idx="95621">
                  <c:v>-3.5307100000000001E-2</c:v>
                </c:pt>
                <c:pt idx="95622">
                  <c:v>-3.2612200000000001E-2</c:v>
                </c:pt>
                <c:pt idx="95623">
                  <c:v>-2.9904099999999999E-2</c:v>
                </c:pt>
                <c:pt idx="95624">
                  <c:v>-2.7186200000000001E-2</c:v>
                </c:pt>
                <c:pt idx="95625">
                  <c:v>-2.44622E-2</c:v>
                </c:pt>
                <c:pt idx="95626">
                  <c:v>-2.1735399999999998E-2</c:v>
                </c:pt>
                <c:pt idx="95627">
                  <c:v>-1.9009499999999999E-2</c:v>
                </c:pt>
                <c:pt idx="95628">
                  <c:v>-1.6287900000000001E-2</c:v>
                </c:pt>
                <c:pt idx="95629">
                  <c:v>-1.3573999999999999E-2</c:v>
                </c:pt>
                <c:pt idx="95630">
                  <c:v>-1.08713E-2</c:v>
                </c:pt>
                <c:pt idx="95631" formatCode="0.00E+00">
                  <c:v>-8.1830400000000008E-3</c:v>
                </c:pt>
                <c:pt idx="95632" formatCode="0.00E+00">
                  <c:v>-5.5125900000000004E-3</c:v>
                </c:pt>
                <c:pt idx="95633" formatCode="0.00E+00">
                  <c:v>-2.8631799999999999E-3</c:v>
                </c:pt>
                <c:pt idx="95634" formatCode="0.00E+00">
                  <c:v>-2.38011E-4</c:v>
                </c:pt>
                <c:pt idx="95635" formatCode="0.00E+00">
                  <c:v>2.3597900000000001E-3</c:v>
                </c:pt>
                <c:pt idx="95636" formatCode="0.00E+00">
                  <c:v>4.9271499999999999E-3</c:v>
                </c:pt>
                <c:pt idx="95637" formatCode="0.00E+00">
                  <c:v>7.4610800000000001E-3</c:v>
                </c:pt>
                <c:pt idx="95638" formatCode="0.00E+00">
                  <c:v>9.9586699999999993E-3</c:v>
                </c:pt>
                <c:pt idx="95639">
                  <c:v>1.24171E-2</c:v>
                </c:pt>
                <c:pt idx="95640">
                  <c:v>1.4833600000000001E-2</c:v>
                </c:pt>
                <c:pt idx="95641">
                  <c:v>1.7205499999999999E-2</c:v>
                </c:pt>
                <c:pt idx="95642">
                  <c:v>1.9530200000000001E-2</c:v>
                </c:pt>
                <c:pt idx="95643">
                  <c:v>2.18053E-2</c:v>
                </c:pt>
                <c:pt idx="95644">
                  <c:v>2.4028299999999999E-2</c:v>
                </c:pt>
                <c:pt idx="95645">
                  <c:v>2.6197100000000001E-2</c:v>
                </c:pt>
                <c:pt idx="95646">
                  <c:v>2.8309399999999998E-2</c:v>
                </c:pt>
                <c:pt idx="95647">
                  <c:v>3.0363100000000001E-2</c:v>
                </c:pt>
                <c:pt idx="95648">
                  <c:v>3.2356299999999998E-2</c:v>
                </c:pt>
                <c:pt idx="95649">
                  <c:v>3.4287100000000001E-2</c:v>
                </c:pt>
                <c:pt idx="95650">
                  <c:v>3.61538E-2</c:v>
                </c:pt>
                <c:pt idx="95651">
                  <c:v>3.7954799999999997E-2</c:v>
                </c:pt>
                <c:pt idx="95652">
                  <c:v>3.9688599999999997E-2</c:v>
                </c:pt>
                <c:pt idx="95653">
                  <c:v>4.1353800000000003E-2</c:v>
                </c:pt>
                <c:pt idx="95654">
                  <c:v>4.2949000000000001E-2</c:v>
                </c:pt>
                <c:pt idx="95655">
                  <c:v>4.4473199999999997E-2</c:v>
                </c:pt>
                <c:pt idx="95656">
                  <c:v>4.5925399999999998E-2</c:v>
                </c:pt>
                <c:pt idx="95657">
                  <c:v>4.7304499999999999E-2</c:v>
                </c:pt>
                <c:pt idx="95658">
                  <c:v>4.8609899999999998E-2</c:v>
                </c:pt>
                <c:pt idx="95659">
                  <c:v>4.98409E-2</c:v>
                </c:pt>
                <c:pt idx="95660">
                  <c:v>5.0996899999999998E-2</c:v>
                </c:pt>
                <c:pt idx="95661">
                  <c:v>5.2077499999999999E-2</c:v>
                </c:pt>
                <c:pt idx="95662">
                  <c:v>5.3082400000000002E-2</c:v>
                </c:pt>
                <c:pt idx="95663">
                  <c:v>5.4011400000000001E-2</c:v>
                </c:pt>
                <c:pt idx="95664">
                  <c:v>5.4864499999999997E-2</c:v>
                </c:pt>
                <c:pt idx="95665">
                  <c:v>5.5641700000000002E-2</c:v>
                </c:pt>
                <c:pt idx="95666">
                  <c:v>5.6343299999999999E-2</c:v>
                </c:pt>
                <c:pt idx="95667">
                  <c:v>5.6969400000000003E-2</c:v>
                </c:pt>
                <c:pt idx="95668">
                  <c:v>5.7520599999999998E-2</c:v>
                </c:pt>
                <c:pt idx="95669">
                  <c:v>5.7997300000000002E-2</c:v>
                </c:pt>
                <c:pt idx="95670">
                  <c:v>5.8400100000000003E-2</c:v>
                </c:pt>
                <c:pt idx="95671">
                  <c:v>5.8729799999999999E-2</c:v>
                </c:pt>
                <c:pt idx="95672">
                  <c:v>5.8987299999999999E-2</c:v>
                </c:pt>
                <c:pt idx="95673">
                  <c:v>5.9173400000000001E-2</c:v>
                </c:pt>
                <c:pt idx="95674">
                  <c:v>5.9289300000000003E-2</c:v>
                </c:pt>
                <c:pt idx="95675">
                  <c:v>5.9336100000000003E-2</c:v>
                </c:pt>
                <c:pt idx="95676">
                  <c:v>5.9314899999999997E-2</c:v>
                </c:pt>
                <c:pt idx="95677">
                  <c:v>5.9227200000000001E-2</c:v>
                </c:pt>
                <c:pt idx="95678">
                  <c:v>5.9074399999999999E-2</c:v>
                </c:pt>
                <c:pt idx="95679">
                  <c:v>5.8857899999999998E-2</c:v>
                </c:pt>
                <c:pt idx="95680">
                  <c:v>5.8579300000000001E-2</c:v>
                </c:pt>
                <c:pt idx="95681">
                  <c:v>5.8240399999999998E-2</c:v>
                </c:pt>
                <c:pt idx="95682">
                  <c:v>5.7842699999999997E-2</c:v>
                </c:pt>
                <c:pt idx="95683">
                  <c:v>5.7388300000000003E-2</c:v>
                </c:pt>
                <c:pt idx="95684">
                  <c:v>5.68788E-2</c:v>
                </c:pt>
                <c:pt idx="95685">
                  <c:v>5.6316199999999997E-2</c:v>
                </c:pt>
                <c:pt idx="95686">
                  <c:v>5.5702599999999998E-2</c:v>
                </c:pt>
                <c:pt idx="95687">
                  <c:v>5.5039999999999999E-2</c:v>
                </c:pt>
                <c:pt idx="95688">
                  <c:v>5.4330299999999998E-2</c:v>
                </c:pt>
                <c:pt idx="95689">
                  <c:v>5.3575900000000003E-2</c:v>
                </c:pt>
                <c:pt idx="95690">
                  <c:v>5.2778800000000001E-2</c:v>
                </c:pt>
                <c:pt idx="95691">
                  <c:v>5.1941300000000003E-2</c:v>
                </c:pt>
                <c:pt idx="95692">
                  <c:v>5.10655E-2</c:v>
                </c:pt>
                <c:pt idx="95693">
                  <c:v>5.0153799999999998E-2</c:v>
                </c:pt>
                <c:pt idx="95694">
                  <c:v>4.9208500000000002E-2</c:v>
                </c:pt>
                <c:pt idx="95695">
                  <c:v>4.8231799999999998E-2</c:v>
                </c:pt>
                <c:pt idx="95696">
                  <c:v>4.72261E-2</c:v>
                </c:pt>
                <c:pt idx="95697">
                  <c:v>4.6193600000000001E-2</c:v>
                </c:pt>
                <c:pt idx="95698">
                  <c:v>4.5136799999999998E-2</c:v>
                </c:pt>
                <c:pt idx="95699">
                  <c:v>4.4057899999999997E-2</c:v>
                </c:pt>
                <c:pt idx="95700">
                  <c:v>4.2959299999999999E-2</c:v>
                </c:pt>
                <c:pt idx="95701">
                  <c:v>4.1843199999999997E-2</c:v>
                </c:pt>
                <c:pt idx="95702">
                  <c:v>4.0711999999999998E-2</c:v>
                </c:pt>
                <c:pt idx="95703">
                  <c:v>3.9567999999999999E-2</c:v>
                </c:pt>
                <c:pt idx="95704">
                  <c:v>3.8413299999999997E-2</c:v>
                </c:pt>
                <c:pt idx="95705">
                  <c:v>3.72503E-2</c:v>
                </c:pt>
                <c:pt idx="95706">
                  <c:v>3.6081099999999998E-2</c:v>
                </c:pt>
                <c:pt idx="95707">
                  <c:v>3.4908000000000002E-2</c:v>
                </c:pt>
                <c:pt idx="95708">
                  <c:v>3.3732900000000003E-2</c:v>
                </c:pt>
                <c:pt idx="95709">
                  <c:v>3.25581E-2</c:v>
                </c:pt>
                <c:pt idx="95710">
                  <c:v>3.1385499999999997E-2</c:v>
                </c:pt>
                <c:pt idx="95711">
                  <c:v>3.02172E-2</c:v>
                </c:pt>
                <c:pt idx="95712">
                  <c:v>2.9055000000000001E-2</c:v>
                </c:pt>
                <c:pt idx="95713">
                  <c:v>2.7900899999999999E-2</c:v>
                </c:pt>
                <c:pt idx="95714">
                  <c:v>2.6756700000000001E-2</c:v>
                </c:pt>
                <c:pt idx="95715">
                  <c:v>2.56241E-2</c:v>
                </c:pt>
                <c:pt idx="95716">
                  <c:v>2.45048E-2</c:v>
                </c:pt>
                <c:pt idx="95717">
                  <c:v>2.3400500000000001E-2</c:v>
                </c:pt>
                <c:pt idx="95718">
                  <c:v>2.2312700000000001E-2</c:v>
                </c:pt>
                <c:pt idx="95719">
                  <c:v>2.1242899999999999E-2</c:v>
                </c:pt>
                <c:pt idx="95720">
                  <c:v>2.0192499999999999E-2</c:v>
                </c:pt>
                <c:pt idx="95721">
                  <c:v>1.91629E-2</c:v>
                </c:pt>
                <c:pt idx="95722">
                  <c:v>1.81552E-2</c:v>
                </c:pt>
                <c:pt idx="95723">
                  <c:v>1.7170700000000001E-2</c:v>
                </c:pt>
                <c:pt idx="95724">
                  <c:v>1.62104E-2</c:v>
                </c:pt>
                <c:pt idx="95725">
                  <c:v>1.52754E-2</c:v>
                </c:pt>
                <c:pt idx="95726">
                  <c:v>1.43666E-2</c:v>
                </c:pt>
                <c:pt idx="95727">
                  <c:v>1.34848E-2</c:v>
                </c:pt>
                <c:pt idx="95728">
                  <c:v>1.2630799999999999E-2</c:v>
                </c:pt>
                <c:pt idx="95729">
                  <c:v>1.18052E-2</c:v>
                </c:pt>
                <c:pt idx="95730">
                  <c:v>1.10086E-2</c:v>
                </c:pt>
                <c:pt idx="95731">
                  <c:v>1.0241500000000001E-2</c:v>
                </c:pt>
                <c:pt idx="95732" formatCode="0.00E+00">
                  <c:v>9.5042700000000004E-3</c:v>
                </c:pt>
                <c:pt idx="95733" formatCode="0.00E+00">
                  <c:v>8.7972799999999993E-3</c:v>
                </c:pt>
                <c:pt idx="95734" formatCode="0.00E+00">
                  <c:v>8.1207299999999996E-3</c:v>
                </c:pt>
                <c:pt idx="95735" formatCode="0.00E+00">
                  <c:v>7.4747499999999996E-3</c:v>
                </c:pt>
                <c:pt idx="95736" formatCode="0.00E+00">
                  <c:v>6.8593999999999999E-3</c:v>
                </c:pt>
                <c:pt idx="95737" formatCode="0.00E+00">
                  <c:v>6.2746499999999997E-3</c:v>
                </c:pt>
                <c:pt idx="95738" formatCode="0.00E+00">
                  <c:v>5.7203799999999997E-3</c:v>
                </c:pt>
                <c:pt idx="95739" formatCode="0.00E+00">
                  <c:v>5.1963900000000004E-3</c:v>
                </c:pt>
                <c:pt idx="95740" formatCode="0.00E+00">
                  <c:v>4.7023999999999998E-3</c:v>
                </c:pt>
                <c:pt idx="95741" formatCode="0.00E+00">
                  <c:v>4.2380400000000002E-3</c:v>
                </c:pt>
                <c:pt idx="95742" formatCode="0.00E+00">
                  <c:v>3.8028799999999998E-3</c:v>
                </c:pt>
                <c:pt idx="95743" formatCode="0.00E+00">
                  <c:v>3.3963999999999999E-3</c:v>
                </c:pt>
                <c:pt idx="95744" formatCode="0.00E+00">
                  <c:v>3.0179999999999998E-3</c:v>
                </c:pt>
                <c:pt idx="95745" formatCode="0.00E+00">
                  <c:v>2.66702E-3</c:v>
                </c:pt>
                <c:pt idx="95746" formatCode="0.00E+00">
                  <c:v>2.3427299999999999E-3</c:v>
                </c:pt>
                <c:pt idx="95747" formatCode="0.00E+00">
                  <c:v>2.0443200000000001E-3</c:v>
                </c:pt>
                <c:pt idx="95748" formatCode="0.00E+00">
                  <c:v>1.77093E-3</c:v>
                </c:pt>
                <c:pt idx="95749" formatCode="0.00E+00">
                  <c:v>1.52162E-3</c:v>
                </c:pt>
                <c:pt idx="95750" formatCode="0.00E+00">
                  <c:v>1.2953999999999999E-3</c:v>
                </c:pt>
                <c:pt idx="95751" formatCode="0.00E+00">
                  <c:v>1.09122E-3</c:v>
                </c:pt>
                <c:pt idx="95752" formatCode="0.00E+00">
                  <c:v>9.0798400000000003E-4</c:v>
                </c:pt>
                <c:pt idx="95753" formatCode="0.00E+00">
                  <c:v>7.4453799999999999E-4</c:v>
                </c:pt>
                <c:pt idx="95754" formatCode="0.00E+00">
                  <c:v>5.9968E-4</c:v>
                </c:pt>
                <c:pt idx="95755" formatCode="0.00E+00">
                  <c:v>4.7216599999999999E-4</c:v>
                </c:pt>
                <c:pt idx="95756" formatCode="0.00E+00">
                  <c:v>3.6071200000000001E-4</c:v>
                </c:pt>
                <c:pt idx="95757" formatCode="0.00E+00">
                  <c:v>2.6399399999999998E-4</c:v>
                </c:pt>
                <c:pt idx="95758" formatCode="0.00E+00">
                  <c:v>1.80657E-4</c:v>
                </c:pt>
                <c:pt idx="95759" formatCode="0.00E+00">
                  <c:v>1.09314E-4</c:v>
                </c:pt>
                <c:pt idx="95760" formatCode="0.00E+00">
                  <c:v>4.8553500000000002E-5</c:v>
                </c:pt>
                <c:pt idx="95761" formatCode="0.00E+00">
                  <c:v>-3.0598299999999999E-6</c:v>
                </c:pt>
                <c:pt idx="95762" formatCode="0.00E+00">
                  <c:v>-4.6979900000000001E-5</c:v>
                </c:pt>
                <c:pt idx="95763" formatCode="0.00E+00">
                  <c:v>-8.4675700000000007E-5</c:v>
                </c:pt>
                <c:pt idx="95764" formatCode="0.00E+00">
                  <c:v>-1.17627E-4</c:v>
                </c:pt>
                <c:pt idx="95765" formatCode="0.00E+00">
                  <c:v>-1.47322E-4</c:v>
                </c:pt>
                <c:pt idx="95766" formatCode="0.00E+00">
                  <c:v>-1.7525200000000001E-4</c:v>
                </c:pt>
                <c:pt idx="95767" formatCode="0.00E+00">
                  <c:v>-2.0290600000000001E-4</c:v>
                </c:pt>
                <c:pt idx="95768" formatCode="0.00E+00">
                  <c:v>-2.31771E-4</c:v>
                </c:pt>
                <c:pt idx="95769" formatCode="0.00E+00">
                  <c:v>-2.6332699999999999E-4</c:v>
                </c:pt>
                <c:pt idx="95770" formatCode="0.00E+00">
                  <c:v>-2.9903900000000002E-4</c:v>
                </c:pt>
                <c:pt idx="95771" formatCode="0.00E+00">
                  <c:v>-3.4035800000000002E-4</c:v>
                </c:pt>
                <c:pt idx="95772" formatCode="0.00E+00">
                  <c:v>-3.88716E-4</c:v>
                </c:pt>
                <c:pt idx="95773" formatCode="0.00E+00">
                  <c:v>-4.4552200000000001E-4</c:v>
                </c:pt>
                <c:pt idx="95774" formatCode="0.00E+00">
                  <c:v>-5.1215600000000005E-4</c:v>
                </c:pt>
                <c:pt idx="95775" formatCode="0.00E+00">
                  <c:v>-5.8997200000000002E-4</c:v>
                </c:pt>
                <c:pt idx="95776" formatCode="0.00E+00">
                  <c:v>-6.80286E-4</c:v>
                </c:pt>
                <c:pt idx="95777" formatCode="0.00E+00">
                  <c:v>-7.8437899999999998E-4</c:v>
                </c:pt>
                <c:pt idx="95778" formatCode="0.00E+00">
                  <c:v>-9.0349099999999997E-4</c:v>
                </c:pt>
                <c:pt idx="95779" formatCode="0.00E+00">
                  <c:v>-1.03882E-3</c:v>
                </c:pt>
                <c:pt idx="95780" formatCode="0.00E+00">
                  <c:v>-1.19151E-3</c:v>
                </c:pt>
                <c:pt idx="95781" formatCode="0.00E+00">
                  <c:v>-1.3626599999999999E-3</c:v>
                </c:pt>
                <c:pt idx="95782" formatCode="0.00E+00">
                  <c:v>-1.5533299999999999E-3</c:v>
                </c:pt>
                <c:pt idx="95783" formatCode="0.00E+00">
                  <c:v>-1.7644900000000001E-3</c:v>
                </c:pt>
                <c:pt idx="95784" formatCode="0.00E+00">
                  <c:v>-1.99708E-3</c:v>
                </c:pt>
                <c:pt idx="95785" formatCode="0.00E+00">
                  <c:v>-2.2519699999999998E-3</c:v>
                </c:pt>
                <c:pt idx="95786" formatCode="0.00E+00">
                  <c:v>-2.5299699999999999E-3</c:v>
                </c:pt>
                <c:pt idx="95787" formatCode="0.00E+00">
                  <c:v>-2.8318200000000001E-3</c:v>
                </c:pt>
                <c:pt idx="95788" formatCode="0.00E+00">
                  <c:v>-3.15818E-3</c:v>
                </c:pt>
                <c:pt idx="95789" formatCode="0.00E+00">
                  <c:v>-3.5096699999999999E-3</c:v>
                </c:pt>
                <c:pt idx="95790" formatCode="0.00E+00">
                  <c:v>-3.8868100000000001E-3</c:v>
                </c:pt>
                <c:pt idx="95791" formatCode="0.00E+00">
                  <c:v>-4.2900500000000001E-3</c:v>
                </c:pt>
                <c:pt idx="95792" formatCode="0.00E+00">
                  <c:v>-4.7197799999999998E-3</c:v>
                </c:pt>
                <c:pt idx="95793" formatCode="0.00E+00">
                  <c:v>-5.1763E-3</c:v>
                </c:pt>
                <c:pt idx="95794" formatCode="0.00E+00">
                  <c:v>-5.6598400000000002E-3</c:v>
                </c:pt>
                <c:pt idx="95795" formatCode="0.00E+00">
                  <c:v>-6.1705400000000004E-3</c:v>
                </c:pt>
                <c:pt idx="95796" formatCode="0.00E+00">
                  <c:v>-6.7084700000000002E-3</c:v>
                </c:pt>
                <c:pt idx="95797" formatCode="0.00E+00">
                  <c:v>-7.2736199999999997E-3</c:v>
                </c:pt>
                <c:pt idx="95798" formatCode="0.00E+00">
                  <c:v>-7.8658800000000004E-3</c:v>
                </c:pt>
                <c:pt idx="95799" formatCode="0.00E+00">
                  <c:v>-8.4850700000000008E-3</c:v>
                </c:pt>
                <c:pt idx="95800" formatCode="0.00E+00">
                  <c:v>-9.1309500000000005E-3</c:v>
                </c:pt>
                <c:pt idx="95801" formatCode="0.00E+00">
                  <c:v>-9.80316E-3</c:v>
                </c:pt>
                <c:pt idx="95802">
                  <c:v>-1.05013E-2</c:v>
                </c:pt>
                <c:pt idx="95803">
                  <c:v>-1.12248E-2</c:v>
                </c:pt>
                <c:pt idx="95804">
                  <c:v>-1.19731E-2</c:v>
                </c:pt>
                <c:pt idx="95805">
                  <c:v>-1.2745599999999999E-2</c:v>
                </c:pt>
                <c:pt idx="95806">
                  <c:v>-1.35415E-2</c:v>
                </c:pt>
                <c:pt idx="95807">
                  <c:v>-1.436E-2</c:v>
                </c:pt>
                <c:pt idx="95808">
                  <c:v>-1.5200099999999999E-2</c:v>
                </c:pt>
                <c:pt idx="95809">
                  <c:v>-1.6060899999999999E-2</c:v>
                </c:pt>
                <c:pt idx="95810">
                  <c:v>-1.6941299999999999E-2</c:v>
                </c:pt>
                <c:pt idx="95811">
                  <c:v>-1.78403E-2</c:v>
                </c:pt>
                <c:pt idx="95812">
                  <c:v>-1.8756499999999999E-2</c:v>
                </c:pt>
                <c:pt idx="95813">
                  <c:v>-1.9688799999999999E-2</c:v>
                </c:pt>
                <c:pt idx="95814">
                  <c:v>-2.06357E-2</c:v>
                </c:pt>
                <c:pt idx="95815">
                  <c:v>-2.1596000000000001E-2</c:v>
                </c:pt>
                <c:pt idx="95816">
                  <c:v>-2.2568000000000001E-2</c:v>
                </c:pt>
                <c:pt idx="95817">
                  <c:v>-2.3550399999999999E-2</c:v>
                </c:pt>
                <c:pt idx="95818">
                  <c:v>-2.4541500000000001E-2</c:v>
                </c:pt>
                <c:pt idx="95819">
                  <c:v>-2.5539699999999999E-2</c:v>
                </c:pt>
                <c:pt idx="95820">
                  <c:v>-2.6543299999999999E-2</c:v>
                </c:pt>
                <c:pt idx="95821">
                  <c:v>-2.7550499999999999E-2</c:v>
                </c:pt>
                <c:pt idx="95822">
                  <c:v>-2.8559600000000001E-2</c:v>
                </c:pt>
                <c:pt idx="95823">
                  <c:v>-2.9568799999999999E-2</c:v>
                </c:pt>
                <c:pt idx="95824">
                  <c:v>-3.0576200000000001E-2</c:v>
                </c:pt>
                <c:pt idx="95825">
                  <c:v>-3.1579900000000001E-2</c:v>
                </c:pt>
                <c:pt idx="95826">
                  <c:v>-3.25779E-2</c:v>
                </c:pt>
                <c:pt idx="95827">
                  <c:v>-3.3568399999999998E-2</c:v>
                </c:pt>
                <c:pt idx="95828">
                  <c:v>-3.4549400000000001E-2</c:v>
                </c:pt>
                <c:pt idx="95829">
                  <c:v>-3.5518800000000003E-2</c:v>
                </c:pt>
                <c:pt idx="95830">
                  <c:v>-3.6474600000000003E-2</c:v>
                </c:pt>
                <c:pt idx="95831">
                  <c:v>-3.7414900000000001E-2</c:v>
                </c:pt>
                <c:pt idx="95832">
                  <c:v>-3.8337499999999997E-2</c:v>
                </c:pt>
                <c:pt idx="95833">
                  <c:v>-3.9240499999999998E-2</c:v>
                </c:pt>
                <c:pt idx="95834">
                  <c:v>-4.0121799999999999E-2</c:v>
                </c:pt>
                <c:pt idx="95835">
                  <c:v>-4.0979399999999999E-2</c:v>
                </c:pt>
                <c:pt idx="95836">
                  <c:v>-4.18112E-2</c:v>
                </c:pt>
                <c:pt idx="95837">
                  <c:v>-4.2615300000000002E-2</c:v>
                </c:pt>
                <c:pt idx="95838">
                  <c:v>-4.3389700000000003E-2</c:v>
                </c:pt>
                <c:pt idx="95839">
                  <c:v>-4.4132299999999999E-2</c:v>
                </c:pt>
                <c:pt idx="95840">
                  <c:v>-4.4841300000000001E-2</c:v>
                </c:pt>
                <c:pt idx="95841">
                  <c:v>-4.5514699999999998E-2</c:v>
                </c:pt>
                <c:pt idx="95842">
                  <c:v>-4.61506E-2</c:v>
                </c:pt>
                <c:pt idx="95843">
                  <c:v>-4.6747299999999999E-2</c:v>
                </c:pt>
                <c:pt idx="95844">
                  <c:v>-4.7302799999999999E-2</c:v>
                </c:pt>
                <c:pt idx="95845">
                  <c:v>-4.7815400000000001E-2</c:v>
                </c:pt>
                <c:pt idx="95846">
                  <c:v>-4.8283399999999997E-2</c:v>
                </c:pt>
                <c:pt idx="95847">
                  <c:v>-4.8705199999999997E-2</c:v>
                </c:pt>
                <c:pt idx="95848">
                  <c:v>-4.9079100000000001E-2</c:v>
                </c:pt>
                <c:pt idx="95849">
                  <c:v>-4.9403700000000002E-2</c:v>
                </c:pt>
                <c:pt idx="95850">
                  <c:v>-4.9677300000000001E-2</c:v>
                </c:pt>
                <c:pt idx="95851">
                  <c:v>-4.9898699999999997E-2</c:v>
                </c:pt>
                <c:pt idx="95852">
                  <c:v>-5.0066399999999997E-2</c:v>
                </c:pt>
                <c:pt idx="95853">
                  <c:v>-5.01792E-2</c:v>
                </c:pt>
                <c:pt idx="95854">
                  <c:v>-5.0236000000000003E-2</c:v>
                </c:pt>
                <c:pt idx="95855">
                  <c:v>-5.0235500000000002E-2</c:v>
                </c:pt>
                <c:pt idx="95856">
                  <c:v>-5.0176800000000001E-2</c:v>
                </c:pt>
                <c:pt idx="95857">
                  <c:v>-5.0058999999999999E-2</c:v>
                </c:pt>
                <c:pt idx="95858">
                  <c:v>-4.9881099999999998E-2</c:v>
                </c:pt>
                <c:pt idx="95859">
                  <c:v>-4.9642400000000003E-2</c:v>
                </c:pt>
                <c:pt idx="95860">
                  <c:v>-4.9342200000000003E-2</c:v>
                </c:pt>
                <c:pt idx="95861">
                  <c:v>-4.8980000000000003E-2</c:v>
                </c:pt>
                <c:pt idx="95862">
                  <c:v>-4.85552E-2</c:v>
                </c:pt>
                <c:pt idx="95863">
                  <c:v>-4.8067499999999999E-2</c:v>
                </c:pt>
                <c:pt idx="95864">
                  <c:v>-4.7516599999999999E-2</c:v>
                </c:pt>
                <c:pt idx="95865">
                  <c:v>-4.6902399999999997E-2</c:v>
                </c:pt>
                <c:pt idx="95866">
                  <c:v>-4.6224599999999998E-2</c:v>
                </c:pt>
                <c:pt idx="95867">
                  <c:v>-4.5483500000000003E-2</c:v>
                </c:pt>
                <c:pt idx="95868">
                  <c:v>-4.4679000000000003E-2</c:v>
                </c:pt>
                <c:pt idx="95869">
                  <c:v>-4.38114E-2</c:v>
                </c:pt>
                <c:pt idx="95870">
                  <c:v>-4.2881099999999998E-2</c:v>
                </c:pt>
                <c:pt idx="95871">
                  <c:v>-4.1888399999999999E-2</c:v>
                </c:pt>
                <c:pt idx="95872">
                  <c:v>-4.0834099999999998E-2</c:v>
                </c:pt>
                <c:pt idx="95873">
                  <c:v>-3.97186E-2</c:v>
                </c:pt>
                <c:pt idx="95874">
                  <c:v>-3.8542800000000002E-2</c:v>
                </c:pt>
                <c:pt idx="95875">
                  <c:v>-3.73075E-2</c:v>
                </c:pt>
                <c:pt idx="95876">
                  <c:v>-3.6013799999999999E-2</c:v>
                </c:pt>
                <c:pt idx="95877">
                  <c:v>-3.4662600000000002E-2</c:v>
                </c:pt>
                <c:pt idx="95878">
                  <c:v>-3.3255199999999999E-2</c:v>
                </c:pt>
                <c:pt idx="95879">
                  <c:v>-3.1792899999999999E-2</c:v>
                </c:pt>
                <c:pt idx="95880">
                  <c:v>-3.0276999999999998E-2</c:v>
                </c:pt>
                <c:pt idx="95881">
                  <c:v>-2.8708999999999998E-2</c:v>
                </c:pt>
                <c:pt idx="95882">
                  <c:v>-2.70905E-2</c:v>
                </c:pt>
                <c:pt idx="95883">
                  <c:v>-2.5423100000000001E-2</c:v>
                </c:pt>
                <c:pt idx="95884">
                  <c:v>-2.3708699999999999E-2</c:v>
                </c:pt>
                <c:pt idx="95885">
                  <c:v>-2.1949099999999999E-2</c:v>
                </c:pt>
                <c:pt idx="95886">
                  <c:v>-2.0146299999999999E-2</c:v>
                </c:pt>
                <c:pt idx="95887">
                  <c:v>-1.8302200000000001E-2</c:v>
                </c:pt>
                <c:pt idx="95888">
                  <c:v>-1.64189E-2</c:v>
                </c:pt>
                <c:pt idx="95889">
                  <c:v>-1.4498799999999999E-2</c:v>
                </c:pt>
                <c:pt idx="95890">
                  <c:v>-1.2544E-2</c:v>
                </c:pt>
                <c:pt idx="95891">
                  <c:v>-1.0556899999999999E-2</c:v>
                </c:pt>
                <c:pt idx="95892" formatCode="0.00E+00">
                  <c:v>-8.5399199999999995E-3</c:v>
                </c:pt>
                <c:pt idx="95893" formatCode="0.00E+00">
                  <c:v>-6.4955300000000002E-3</c:v>
                </c:pt>
                <c:pt idx="95894" formatCode="0.00E+00">
                  <c:v>-4.4262700000000004E-3</c:v>
                </c:pt>
                <c:pt idx="95895" formatCode="0.00E+00">
                  <c:v>-2.3347400000000001E-3</c:v>
                </c:pt>
                <c:pt idx="95896" formatCode="0.00E+00">
                  <c:v>-2.23618E-4</c:v>
                </c:pt>
                <c:pt idx="95897" formatCode="0.00E+00">
                  <c:v>1.9044000000000001E-3</c:v>
                </c:pt>
                <c:pt idx="95898" formatCode="0.00E+00">
                  <c:v>4.0465500000000003E-3</c:v>
                </c:pt>
                <c:pt idx="95899" formatCode="0.00E+00">
                  <c:v>6.2000400000000004E-3</c:v>
                </c:pt>
                <c:pt idx="95900" formatCode="0.00E+00">
                  <c:v>8.3620299999999995E-3</c:v>
                </c:pt>
                <c:pt idx="95901">
                  <c:v>1.05296E-2</c:v>
                </c:pt>
                <c:pt idx="95902">
                  <c:v>1.2699999999999999E-2</c:v>
                </c:pt>
                <c:pt idx="95903">
                  <c:v>1.4870100000000001E-2</c:v>
                </c:pt>
                <c:pt idx="95904">
                  <c:v>1.7037099999999999E-2</c:v>
                </c:pt>
                <c:pt idx="95905">
                  <c:v>1.9198E-2</c:v>
                </c:pt>
                <c:pt idx="95906">
                  <c:v>2.1349799999999999E-2</c:v>
                </c:pt>
                <c:pt idx="95907">
                  <c:v>2.34895E-2</c:v>
                </c:pt>
                <c:pt idx="95908">
                  <c:v>2.5614100000000001E-2</c:v>
                </c:pt>
                <c:pt idx="95909">
                  <c:v>2.77208E-2</c:v>
                </c:pt>
                <c:pt idx="95910">
                  <c:v>2.98065E-2</c:v>
                </c:pt>
                <c:pt idx="95911">
                  <c:v>3.1868199999999999E-2</c:v>
                </c:pt>
                <c:pt idx="95912">
                  <c:v>3.3903000000000003E-2</c:v>
                </c:pt>
                <c:pt idx="95913">
                  <c:v>3.5908000000000002E-2</c:v>
                </c:pt>
                <c:pt idx="95914">
                  <c:v>3.7880299999999999E-2</c:v>
                </c:pt>
                <c:pt idx="95915">
                  <c:v>3.9817100000000001E-2</c:v>
                </c:pt>
                <c:pt idx="95916">
                  <c:v>4.1715599999999999E-2</c:v>
                </c:pt>
                <c:pt idx="95917">
                  <c:v>4.3572899999999998E-2</c:v>
                </c:pt>
                <c:pt idx="95918">
                  <c:v>4.5386299999999997E-2</c:v>
                </c:pt>
                <c:pt idx="95919">
                  <c:v>4.7153199999999999E-2</c:v>
                </c:pt>
                <c:pt idx="95920">
                  <c:v>4.8870900000000002E-2</c:v>
                </c:pt>
                <c:pt idx="95921">
                  <c:v>5.0536900000000003E-2</c:v>
                </c:pt>
                <c:pt idx="95922">
                  <c:v>5.2148699999999999E-2</c:v>
                </c:pt>
                <c:pt idx="95923">
                  <c:v>5.3703800000000003E-2</c:v>
                </c:pt>
                <c:pt idx="95924">
                  <c:v>5.5199900000000003E-2</c:v>
                </c:pt>
                <c:pt idx="95925">
                  <c:v>5.6634700000000003E-2</c:v>
                </c:pt>
                <c:pt idx="95926">
                  <c:v>5.8006000000000002E-2</c:v>
                </c:pt>
                <c:pt idx="95927">
                  <c:v>5.9311799999999998E-2</c:v>
                </c:pt>
                <c:pt idx="95928">
                  <c:v>6.0549899999999997E-2</c:v>
                </c:pt>
                <c:pt idx="95929">
                  <c:v>6.17184E-2</c:v>
                </c:pt>
                <c:pt idx="95930">
                  <c:v>6.2815499999999996E-2</c:v>
                </c:pt>
                <c:pt idx="95931">
                  <c:v>6.3839499999999993E-2</c:v>
                </c:pt>
                <c:pt idx="95932">
                  <c:v>6.4788700000000005E-2</c:v>
                </c:pt>
                <c:pt idx="95933">
                  <c:v>6.5661600000000001E-2</c:v>
                </c:pt>
                <c:pt idx="95934">
                  <c:v>6.6456799999999996E-2</c:v>
                </c:pt>
                <c:pt idx="95935">
                  <c:v>6.7172899999999994E-2</c:v>
                </c:pt>
                <c:pt idx="95936">
                  <c:v>6.78087E-2</c:v>
                </c:pt>
                <c:pt idx="95937">
                  <c:v>6.8363199999999999E-2</c:v>
                </c:pt>
                <c:pt idx="95938">
                  <c:v>6.8835300000000002E-2</c:v>
                </c:pt>
                <c:pt idx="95939">
                  <c:v>6.9224300000000002E-2</c:v>
                </c:pt>
                <c:pt idx="95940">
                  <c:v>6.9529400000000005E-2</c:v>
                </c:pt>
                <c:pt idx="95941">
                  <c:v>6.9749900000000004E-2</c:v>
                </c:pt>
                <c:pt idx="95942">
                  <c:v>6.98854E-2</c:v>
                </c:pt>
                <c:pt idx="95943">
                  <c:v>6.9935399999999995E-2</c:v>
                </c:pt>
                <c:pt idx="95944">
                  <c:v>6.9899900000000001E-2</c:v>
                </c:pt>
                <c:pt idx="95945">
                  <c:v>6.9778599999999996E-2</c:v>
                </c:pt>
                <c:pt idx="95946">
                  <c:v>6.9571599999999997E-2</c:v>
                </c:pt>
                <c:pt idx="95947">
                  <c:v>6.9278900000000004E-2</c:v>
                </c:pt>
                <c:pt idx="95948">
                  <c:v>6.8900900000000001E-2</c:v>
                </c:pt>
                <c:pt idx="95949">
                  <c:v>6.8437999999999999E-2</c:v>
                </c:pt>
                <c:pt idx="95950">
                  <c:v>6.7890599999999995E-2</c:v>
                </c:pt>
                <c:pt idx="95951">
                  <c:v>6.7259399999999997E-2</c:v>
                </c:pt>
                <c:pt idx="95952">
                  <c:v>6.6545099999999996E-2</c:v>
                </c:pt>
                <c:pt idx="95953">
                  <c:v>6.5748699999999993E-2</c:v>
                </c:pt>
                <c:pt idx="95954">
                  <c:v>6.4871100000000001E-2</c:v>
                </c:pt>
                <c:pt idx="95955">
                  <c:v>6.3913600000000001E-2</c:v>
                </c:pt>
                <c:pt idx="95956">
                  <c:v>6.2877199999999994E-2</c:v>
                </c:pt>
                <c:pt idx="95957">
                  <c:v>6.1763400000000003E-2</c:v>
                </c:pt>
                <c:pt idx="95958">
                  <c:v>6.0573799999999997E-2</c:v>
                </c:pt>
                <c:pt idx="95959">
                  <c:v>5.93097E-2</c:v>
                </c:pt>
                <c:pt idx="95960">
                  <c:v>5.79731E-2</c:v>
                </c:pt>
                <c:pt idx="95961">
                  <c:v>5.6565699999999997E-2</c:v>
                </c:pt>
                <c:pt idx="95962">
                  <c:v>5.5089300000000001E-2</c:v>
                </c:pt>
                <c:pt idx="95963">
                  <c:v>5.3546099999999999E-2</c:v>
                </c:pt>
                <c:pt idx="95964">
                  <c:v>5.1938199999999997E-2</c:v>
                </c:pt>
                <c:pt idx="95965">
                  <c:v>5.0267699999999998E-2</c:v>
                </c:pt>
                <c:pt idx="95966">
                  <c:v>4.8536999999999997E-2</c:v>
                </c:pt>
                <c:pt idx="95967">
                  <c:v>4.6748499999999998E-2</c:v>
                </c:pt>
                <c:pt idx="95968">
                  <c:v>4.4904699999999999E-2</c:v>
                </c:pt>
                <c:pt idx="95969">
                  <c:v>4.30081E-2</c:v>
                </c:pt>
                <c:pt idx="95970">
                  <c:v>4.1061500000000001E-2</c:v>
                </c:pt>
                <c:pt idx="95971">
                  <c:v>3.9067400000000002E-2</c:v>
                </c:pt>
                <c:pt idx="95972">
                  <c:v>3.7028800000000001E-2</c:v>
                </c:pt>
                <c:pt idx="95973">
                  <c:v>3.4948399999999998E-2</c:v>
                </c:pt>
                <c:pt idx="95974">
                  <c:v>3.2829200000000003E-2</c:v>
                </c:pt>
                <c:pt idx="95975">
                  <c:v>3.0674099999999999E-2</c:v>
                </c:pt>
                <c:pt idx="95976">
                  <c:v>2.8486299999999999E-2</c:v>
                </c:pt>
                <c:pt idx="95977">
                  <c:v>2.62686E-2</c:v>
                </c:pt>
                <c:pt idx="95978">
                  <c:v>2.4024400000000001E-2</c:v>
                </c:pt>
                <c:pt idx="95979">
                  <c:v>2.17567E-2</c:v>
                </c:pt>
                <c:pt idx="95980">
                  <c:v>1.9468599999999999E-2</c:v>
                </c:pt>
                <c:pt idx="95981">
                  <c:v>1.7163500000000002E-2</c:v>
                </c:pt>
                <c:pt idx="95982">
                  <c:v>1.48445E-2</c:v>
                </c:pt>
                <c:pt idx="95983">
                  <c:v>1.2514900000000001E-2</c:v>
                </c:pt>
                <c:pt idx="95984">
                  <c:v>1.0178E-2</c:v>
                </c:pt>
                <c:pt idx="95985" formatCode="0.00E+00">
                  <c:v>7.8370000000000002E-3</c:v>
                </c:pt>
                <c:pt idx="95986" formatCode="0.00E+00">
                  <c:v>5.4951899999999996E-3</c:v>
                </c:pt>
                <c:pt idx="95987" formatCode="0.00E+00">
                  <c:v>3.1558300000000001E-3</c:v>
                </c:pt>
                <c:pt idx="95988" formatCode="0.00E+00">
                  <c:v>8.2219200000000002E-4</c:v>
                </c:pt>
                <c:pt idx="95989" formatCode="0.00E+00">
                  <c:v>-1.50249E-3</c:v>
                </c:pt>
                <c:pt idx="95990" formatCode="0.00E+00">
                  <c:v>-3.8149799999999999E-3</c:v>
                </c:pt>
                <c:pt idx="95991" formatCode="0.00E+00">
                  <c:v>-6.1120799999999998E-3</c:v>
                </c:pt>
                <c:pt idx="95992" formatCode="0.00E+00">
                  <c:v>-8.3906299999999996E-3</c:v>
                </c:pt>
                <c:pt idx="95993">
                  <c:v>-1.0647500000000001E-2</c:v>
                </c:pt>
                <c:pt idx="95994">
                  <c:v>-1.28795E-2</c:v>
                </c:pt>
                <c:pt idx="95995">
                  <c:v>-1.50837E-2</c:v>
                </c:pt>
                <c:pt idx="95996">
                  <c:v>-1.7257100000000001E-2</c:v>
                </c:pt>
                <c:pt idx="95997">
                  <c:v>-1.93966E-2</c:v>
                </c:pt>
                <c:pt idx="95998">
                  <c:v>-2.1499399999999998E-2</c:v>
                </c:pt>
                <c:pt idx="95999">
                  <c:v>-2.3562699999999999E-2</c:v>
                </c:pt>
                <c:pt idx="96000">
                  <c:v>-2.5583700000000001E-2</c:v>
                </c:pt>
                <c:pt idx="96001">
                  <c:v>-2.7559699999999999E-2</c:v>
                </c:pt>
                <c:pt idx="96002">
                  <c:v>-2.94881E-2</c:v>
                </c:pt>
                <c:pt idx="96003">
                  <c:v>-3.13663E-2</c:v>
                </c:pt>
                <c:pt idx="96004">
                  <c:v>-3.31918E-2</c:v>
                </c:pt>
                <c:pt idx="96005">
                  <c:v>-3.4962399999999998E-2</c:v>
                </c:pt>
                <c:pt idx="96006">
                  <c:v>-3.6675800000000001E-2</c:v>
                </c:pt>
                <c:pt idx="96007">
                  <c:v>-3.8329599999999998E-2</c:v>
                </c:pt>
                <c:pt idx="96008">
                  <c:v>-3.9921900000000003E-2</c:v>
                </c:pt>
                <c:pt idx="96009">
                  <c:v>-4.14507E-2</c:v>
                </c:pt>
                <c:pt idx="96010">
                  <c:v>-4.2914099999999997E-2</c:v>
                </c:pt>
                <c:pt idx="96011">
                  <c:v>-4.4310299999999997E-2</c:v>
                </c:pt>
                <c:pt idx="96012">
                  <c:v>-4.56376E-2</c:v>
                </c:pt>
                <c:pt idx="96013">
                  <c:v>-4.6894499999999999E-2</c:v>
                </c:pt>
                <c:pt idx="96014">
                  <c:v>-4.8079499999999997E-2</c:v>
                </c:pt>
                <c:pt idx="96015">
                  <c:v>-4.91913E-2</c:v>
                </c:pt>
                <c:pt idx="96016">
                  <c:v>-5.0228799999999997E-2</c:v>
                </c:pt>
                <c:pt idx="96017">
                  <c:v>-5.1190699999999999E-2</c:v>
                </c:pt>
                <c:pt idx="96018">
                  <c:v>-5.20761E-2</c:v>
                </c:pt>
                <c:pt idx="96019">
                  <c:v>-5.2884300000000002E-2</c:v>
                </c:pt>
                <c:pt idx="96020">
                  <c:v>-5.36144E-2</c:v>
                </c:pt>
                <c:pt idx="96021">
                  <c:v>-5.4265800000000003E-2</c:v>
                </c:pt>
                <c:pt idx="96022">
                  <c:v>-5.4838100000000001E-2</c:v>
                </c:pt>
                <c:pt idx="96023">
                  <c:v>-5.5330999999999998E-2</c:v>
                </c:pt>
                <c:pt idx="96024">
                  <c:v>-5.5744099999999998E-2</c:v>
                </c:pt>
                <c:pt idx="96025">
                  <c:v>-5.6077399999999999E-2</c:v>
                </c:pt>
                <c:pt idx="96026">
                  <c:v>-5.6330900000000003E-2</c:v>
                </c:pt>
                <c:pt idx="96027">
                  <c:v>-5.6504800000000001E-2</c:v>
                </c:pt>
                <c:pt idx="96028">
                  <c:v>-5.6599299999999998E-2</c:v>
                </c:pt>
                <c:pt idx="96029">
                  <c:v>-5.66148E-2</c:v>
                </c:pt>
                <c:pt idx="96030">
                  <c:v>-5.6551900000000002E-2</c:v>
                </c:pt>
                <c:pt idx="96031">
                  <c:v>-5.6411099999999999E-2</c:v>
                </c:pt>
                <c:pt idx="96032">
                  <c:v>-5.6193300000000002E-2</c:v>
                </c:pt>
                <c:pt idx="96033">
                  <c:v>-5.5899299999999999E-2</c:v>
                </c:pt>
                <c:pt idx="96034">
                  <c:v>-5.5530000000000003E-2</c:v>
                </c:pt>
                <c:pt idx="96035">
                  <c:v>-5.5086700000000002E-2</c:v>
                </c:pt>
                <c:pt idx="96036">
                  <c:v>-5.4570399999999998E-2</c:v>
                </c:pt>
                <c:pt idx="96037">
                  <c:v>-5.3982599999999999E-2</c:v>
                </c:pt>
                <c:pt idx="96038">
                  <c:v>-5.3324700000000003E-2</c:v>
                </c:pt>
                <c:pt idx="96039">
                  <c:v>-5.2598199999999998E-2</c:v>
                </c:pt>
                <c:pt idx="96040">
                  <c:v>-5.1804700000000002E-2</c:v>
                </c:pt>
                <c:pt idx="96041">
                  <c:v>-5.0945999999999998E-2</c:v>
                </c:pt>
                <c:pt idx="96042">
                  <c:v>-5.0023900000000003E-2</c:v>
                </c:pt>
                <c:pt idx="96043">
                  <c:v>-4.9040300000000002E-2</c:v>
                </c:pt>
                <c:pt idx="96044">
                  <c:v>-4.79973E-2</c:v>
                </c:pt>
                <c:pt idx="96045">
                  <c:v>-4.6896899999999998E-2</c:v>
                </c:pt>
                <c:pt idx="96046">
                  <c:v>-4.5741299999999999E-2</c:v>
                </c:pt>
                <c:pt idx="96047">
                  <c:v>-4.4532799999999997E-2</c:v>
                </c:pt>
                <c:pt idx="96048">
                  <c:v>-4.3273600000000002E-2</c:v>
                </c:pt>
                <c:pt idx="96049">
                  <c:v>-4.1966299999999998E-2</c:v>
                </c:pt>
                <c:pt idx="96050">
                  <c:v>-4.0613200000000002E-2</c:v>
                </c:pt>
                <c:pt idx="96051">
                  <c:v>-3.9216800000000003E-2</c:v>
                </c:pt>
                <c:pt idx="96052">
                  <c:v>-3.7779800000000002E-2</c:v>
                </c:pt>
                <c:pt idx="96053">
                  <c:v>-3.6304799999999998E-2</c:v>
                </c:pt>
                <c:pt idx="96054">
                  <c:v>-3.47943E-2</c:v>
                </c:pt>
                <c:pt idx="96055">
                  <c:v>-3.3251200000000002E-2</c:v>
                </c:pt>
                <c:pt idx="96056">
                  <c:v>-3.16783E-2</c:v>
                </c:pt>
                <c:pt idx="96057">
                  <c:v>-3.00781E-2</c:v>
                </c:pt>
                <c:pt idx="96058">
                  <c:v>-2.8453699999999998E-2</c:v>
                </c:pt>
                <c:pt idx="96059">
                  <c:v>-2.68078E-2</c:v>
                </c:pt>
                <c:pt idx="96060">
                  <c:v>-2.5143200000000001E-2</c:v>
                </c:pt>
                <c:pt idx="96061">
                  <c:v>-2.3462899999999998E-2</c:v>
                </c:pt>
                <c:pt idx="96062">
                  <c:v>-2.17696E-2</c:v>
                </c:pt>
                <c:pt idx="96063">
                  <c:v>-2.0066400000000002E-2</c:v>
                </c:pt>
                <c:pt idx="96064">
                  <c:v>-1.8355900000000001E-2</c:v>
                </c:pt>
                <c:pt idx="96065">
                  <c:v>-1.6641199999999998E-2</c:v>
                </c:pt>
                <c:pt idx="96066">
                  <c:v>-1.4925000000000001E-2</c:v>
                </c:pt>
                <c:pt idx="96067">
                  <c:v>-1.3210299999999999E-2</c:v>
                </c:pt>
                <c:pt idx="96068">
                  <c:v>-1.14997E-2</c:v>
                </c:pt>
                <c:pt idx="96069" formatCode="0.00E+00">
                  <c:v>-9.7961100000000002E-3</c:v>
                </c:pt>
                <c:pt idx="96070" formatCode="0.00E+00">
                  <c:v>-8.1022799999999999E-3</c:v>
                </c:pt>
                <c:pt idx="96071" formatCode="0.00E+00">
                  <c:v>-6.42093E-3</c:v>
                </c:pt>
                <c:pt idx="96072" formatCode="0.00E+00">
                  <c:v>-4.7547400000000004E-3</c:v>
                </c:pt>
                <c:pt idx="96073" formatCode="0.00E+00">
                  <c:v>-3.1063499999999999E-3</c:v>
                </c:pt>
                <c:pt idx="96074" formatCode="0.00E+00">
                  <c:v>-1.4783400000000001E-3</c:v>
                </c:pt>
                <c:pt idx="96075" formatCode="0.00E+00">
                  <c:v>1.2674100000000001E-4</c:v>
                </c:pt>
                <c:pt idx="96076" formatCode="0.00E+00">
                  <c:v>1.7064199999999999E-3</c:v>
                </c:pt>
                <c:pt idx="96077" formatCode="0.00E+00">
                  <c:v>3.2582700000000002E-3</c:v>
                </c:pt>
                <c:pt idx="96078" formatCode="0.00E+00">
                  <c:v>4.7799499999999998E-3</c:v>
                </c:pt>
                <c:pt idx="96079" formatCode="0.00E+00">
                  <c:v>6.2691600000000002E-3</c:v>
                </c:pt>
                <c:pt idx="96080" formatCode="0.00E+00">
                  <c:v>7.7236900000000001E-3</c:v>
                </c:pt>
                <c:pt idx="96081" formatCode="0.00E+00">
                  <c:v>9.1414100000000009E-3</c:v>
                </c:pt>
                <c:pt idx="96082">
                  <c:v>1.05203E-2</c:v>
                </c:pt>
                <c:pt idx="96083">
                  <c:v>1.1858199999999999E-2</c:v>
                </c:pt>
                <c:pt idx="96084">
                  <c:v>1.31535E-2</c:v>
                </c:pt>
                <c:pt idx="96085">
                  <c:v>1.4404200000000001E-2</c:v>
                </c:pt>
                <c:pt idx="96086">
                  <c:v>1.56087E-2</c:v>
                </c:pt>
                <c:pt idx="96087">
                  <c:v>1.67653E-2</c:v>
                </c:pt>
                <c:pt idx="96088">
                  <c:v>1.7872499999999999E-2</c:v>
                </c:pt>
                <c:pt idx="96089">
                  <c:v>1.8928899999999999E-2</c:v>
                </c:pt>
                <c:pt idx="96090">
                  <c:v>1.9933200000000002E-2</c:v>
                </c:pt>
                <c:pt idx="96091">
                  <c:v>2.0884099999999999E-2</c:v>
                </c:pt>
                <c:pt idx="96092">
                  <c:v>2.1780500000000001E-2</c:v>
                </c:pt>
                <c:pt idx="96093">
                  <c:v>2.2621499999999999E-2</c:v>
                </c:pt>
                <c:pt idx="96094">
                  <c:v>2.3406099999999999E-2</c:v>
                </c:pt>
                <c:pt idx="96095">
                  <c:v>2.4133499999999999E-2</c:v>
                </c:pt>
                <c:pt idx="96096">
                  <c:v>2.4803100000000002E-2</c:v>
                </c:pt>
                <c:pt idx="96097">
                  <c:v>2.5414200000000001E-2</c:v>
                </c:pt>
                <c:pt idx="96098">
                  <c:v>2.5966400000000001E-2</c:v>
                </c:pt>
                <c:pt idx="96099">
                  <c:v>2.6459400000000001E-2</c:v>
                </c:pt>
                <c:pt idx="96100">
                  <c:v>2.6892900000000001E-2</c:v>
                </c:pt>
                <c:pt idx="96101">
                  <c:v>2.7266700000000001E-2</c:v>
                </c:pt>
                <c:pt idx="96102">
                  <c:v>2.7580899999999998E-2</c:v>
                </c:pt>
                <c:pt idx="96103">
                  <c:v>2.78354E-2</c:v>
                </c:pt>
                <c:pt idx="96104">
                  <c:v>2.8030599999999999E-2</c:v>
                </c:pt>
                <c:pt idx="96105">
                  <c:v>2.8166699999999999E-2</c:v>
                </c:pt>
                <c:pt idx="96106">
                  <c:v>2.8244200000000001E-2</c:v>
                </c:pt>
                <c:pt idx="96107">
                  <c:v>2.82635E-2</c:v>
                </c:pt>
                <c:pt idx="96108">
                  <c:v>2.8225199999999999E-2</c:v>
                </c:pt>
                <c:pt idx="96109">
                  <c:v>2.8130100000000002E-2</c:v>
                </c:pt>
                <c:pt idx="96110">
                  <c:v>2.7979E-2</c:v>
                </c:pt>
                <c:pt idx="96111">
                  <c:v>2.77729E-2</c:v>
                </c:pt>
                <c:pt idx="96112">
                  <c:v>2.7512700000000001E-2</c:v>
                </c:pt>
                <c:pt idx="96113">
                  <c:v>2.7199500000000001E-2</c:v>
                </c:pt>
                <c:pt idx="96114">
                  <c:v>2.68346E-2</c:v>
                </c:pt>
                <c:pt idx="96115">
                  <c:v>2.64193E-2</c:v>
                </c:pt>
                <c:pt idx="96116">
                  <c:v>2.5954899999999999E-2</c:v>
                </c:pt>
                <c:pt idx="96117">
                  <c:v>2.5443E-2</c:v>
                </c:pt>
                <c:pt idx="96118">
                  <c:v>2.4885000000000001E-2</c:v>
                </c:pt>
                <c:pt idx="96119">
                  <c:v>2.4282600000000001E-2</c:v>
                </c:pt>
                <c:pt idx="96120">
                  <c:v>2.3637499999999999E-2</c:v>
                </c:pt>
                <c:pt idx="96121">
                  <c:v>2.29514E-2</c:v>
                </c:pt>
                <c:pt idx="96122">
                  <c:v>2.2226200000000002E-2</c:v>
                </c:pt>
                <c:pt idx="96123">
                  <c:v>2.1463800000000002E-2</c:v>
                </c:pt>
                <c:pt idx="96124">
                  <c:v>2.0666199999999999E-2</c:v>
                </c:pt>
                <c:pt idx="96125">
                  <c:v>1.98354E-2</c:v>
                </c:pt>
                <c:pt idx="96126">
                  <c:v>1.8973400000000001E-2</c:v>
                </c:pt>
                <c:pt idx="96127">
                  <c:v>1.8082399999999998E-2</c:v>
                </c:pt>
                <c:pt idx="96128">
                  <c:v>1.71644E-2</c:v>
                </c:pt>
                <c:pt idx="96129">
                  <c:v>1.6221900000000001E-2</c:v>
                </c:pt>
                <c:pt idx="96130">
                  <c:v>1.5256799999999999E-2</c:v>
                </c:pt>
                <c:pt idx="96131">
                  <c:v>1.4271600000000001E-2</c:v>
                </c:pt>
                <c:pt idx="96132">
                  <c:v>1.32686E-2</c:v>
                </c:pt>
                <c:pt idx="96133">
                  <c:v>1.2249899999999999E-2</c:v>
                </c:pt>
                <c:pt idx="96134">
                  <c:v>1.12181E-2</c:v>
                </c:pt>
                <c:pt idx="96135">
                  <c:v>1.01753E-2</c:v>
                </c:pt>
                <c:pt idx="96136" formatCode="0.00E+00">
                  <c:v>9.12403E-3</c:v>
                </c:pt>
                <c:pt idx="96137" formatCode="0.00E+00">
                  <c:v>8.0665800000000003E-3</c:v>
                </c:pt>
                <c:pt idx="96138" formatCode="0.00E+00">
                  <c:v>7.0053199999999998E-3</c:v>
                </c:pt>
                <c:pt idx="96139" formatCode="0.00E+00">
                  <c:v>5.94262E-3</c:v>
                </c:pt>
                <c:pt idx="96140" formatCode="0.00E+00">
                  <c:v>4.8808000000000002E-3</c:v>
                </c:pt>
                <c:pt idx="96141" formatCode="0.00E+00">
                  <c:v>3.8222199999999999E-3</c:v>
                </c:pt>
                <c:pt idx="96142" formatCode="0.00E+00">
                  <c:v>2.7691700000000001E-3</c:v>
                </c:pt>
                <c:pt idx="96143" formatCode="0.00E+00">
                  <c:v>1.72397E-3</c:v>
                </c:pt>
                <c:pt idx="96144" formatCode="0.00E+00">
                  <c:v>6.8886299999999995E-4</c:v>
                </c:pt>
                <c:pt idx="96145" formatCode="0.00E+00">
                  <c:v>-3.3390200000000002E-4</c:v>
                </c:pt>
                <c:pt idx="96146" formatCode="0.00E+00">
                  <c:v>-1.34213E-3</c:v>
                </c:pt>
                <c:pt idx="96147" formatCode="0.00E+00">
                  <c:v>-2.33365E-3</c:v>
                </c:pt>
                <c:pt idx="96148" formatCode="0.00E+00">
                  <c:v>-3.3063400000000001E-3</c:v>
                </c:pt>
                <c:pt idx="96149" formatCode="0.00E+00">
                  <c:v>-4.2581399999999997E-3</c:v>
                </c:pt>
                <c:pt idx="96150" formatCode="0.00E+00">
                  <c:v>-5.1870199999999997E-3</c:v>
                </c:pt>
                <c:pt idx="96151" formatCode="0.00E+00">
                  <c:v>-6.09101E-3</c:v>
                </c:pt>
                <c:pt idx="96152" formatCode="0.00E+00">
                  <c:v>-6.9682099999999999E-3</c:v>
                </c:pt>
                <c:pt idx="96153" formatCode="0.00E+00">
                  <c:v>-7.8167500000000008E-3</c:v>
                </c:pt>
                <c:pt idx="96154" formatCode="0.00E+00">
                  <c:v>-8.6348599999999994E-3</c:v>
                </c:pt>
                <c:pt idx="96155" formatCode="0.00E+00">
                  <c:v>-9.4208199999999999E-3</c:v>
                </c:pt>
                <c:pt idx="96156">
                  <c:v>-1.0173E-2</c:v>
                </c:pt>
                <c:pt idx="96157">
                  <c:v>-1.08898E-2</c:v>
                </c:pt>
                <c:pt idx="96158">
                  <c:v>-1.15697E-2</c:v>
                </c:pt>
                <c:pt idx="96159">
                  <c:v>-1.2211400000000001E-2</c:v>
                </c:pt>
                <c:pt idx="96160">
                  <c:v>-1.2813400000000001E-2</c:v>
                </c:pt>
                <c:pt idx="96161">
                  <c:v>-1.33746E-2</c:v>
                </c:pt>
                <c:pt idx="96162">
                  <c:v>-1.38938E-2</c:v>
                </c:pt>
                <c:pt idx="96163">
                  <c:v>-1.43699E-2</c:v>
                </c:pt>
                <c:pt idx="96164">
                  <c:v>-1.48018E-2</c:v>
                </c:pt>
                <c:pt idx="96165">
                  <c:v>-1.51889E-2</c:v>
                </c:pt>
                <c:pt idx="96166">
                  <c:v>-1.55301E-2</c:v>
                </c:pt>
                <c:pt idx="96167">
                  <c:v>-1.5824899999999999E-2</c:v>
                </c:pt>
                <c:pt idx="96168">
                  <c:v>-1.6072599999999999E-2</c:v>
                </c:pt>
                <c:pt idx="96169">
                  <c:v>-1.6272700000000001E-2</c:v>
                </c:pt>
                <c:pt idx="96170">
                  <c:v>-1.6424899999999999E-2</c:v>
                </c:pt>
                <c:pt idx="96171">
                  <c:v>-1.65287E-2</c:v>
                </c:pt>
                <c:pt idx="96172">
                  <c:v>-1.6584000000000002E-2</c:v>
                </c:pt>
                <c:pt idx="96173">
                  <c:v>-1.65907E-2</c:v>
                </c:pt>
                <c:pt idx="96174">
                  <c:v>-1.65487E-2</c:v>
                </c:pt>
                <c:pt idx="96175">
                  <c:v>-1.6458199999999999E-2</c:v>
                </c:pt>
                <c:pt idx="96176">
                  <c:v>-1.6319299999999998E-2</c:v>
                </c:pt>
                <c:pt idx="96177">
                  <c:v>-1.6132299999999999E-2</c:v>
                </c:pt>
                <c:pt idx="96178">
                  <c:v>-1.5897700000000001E-2</c:v>
                </c:pt>
                <c:pt idx="96179">
                  <c:v>-1.56157E-2</c:v>
                </c:pt>
                <c:pt idx="96180">
                  <c:v>-1.52871E-2</c:v>
                </c:pt>
                <c:pt idx="96181">
                  <c:v>-1.49126E-2</c:v>
                </c:pt>
                <c:pt idx="96182">
                  <c:v>-1.44928E-2</c:v>
                </c:pt>
                <c:pt idx="96183">
                  <c:v>-1.40286E-2</c:v>
                </c:pt>
                <c:pt idx="96184">
                  <c:v>-1.3521E-2</c:v>
                </c:pt>
                <c:pt idx="96185">
                  <c:v>-1.2971099999999999E-2</c:v>
                </c:pt>
                <c:pt idx="96186">
                  <c:v>-1.23798E-2</c:v>
                </c:pt>
                <c:pt idx="96187">
                  <c:v>-1.17485E-2</c:v>
                </c:pt>
                <c:pt idx="96188">
                  <c:v>-1.1078299999999999E-2</c:v>
                </c:pt>
                <c:pt idx="96189">
                  <c:v>-1.0370799999999999E-2</c:v>
                </c:pt>
                <c:pt idx="96190" formatCode="0.00E+00">
                  <c:v>-9.6272700000000003E-3</c:v>
                </c:pt>
                <c:pt idx="96191" formatCode="0.00E+00">
                  <c:v>-8.8492699999999994E-3</c:v>
                </c:pt>
                <c:pt idx="96192" formatCode="0.00E+00">
                  <c:v>-8.0383899999999994E-3</c:v>
                </c:pt>
                <c:pt idx="96193" formatCode="0.00E+00">
                  <c:v>-7.1962600000000003E-3</c:v>
                </c:pt>
                <c:pt idx="96194" formatCode="0.00E+00">
                  <c:v>-6.3246200000000004E-3</c:v>
                </c:pt>
                <c:pt idx="96195" formatCode="0.00E+00">
                  <c:v>-5.4252299999999996E-3</c:v>
                </c:pt>
                <c:pt idx="96196" formatCode="0.00E+00">
                  <c:v>-4.49994E-3</c:v>
                </c:pt>
                <c:pt idx="96197" formatCode="0.00E+00">
                  <c:v>-3.5506299999999999E-3</c:v>
                </c:pt>
                <c:pt idx="96198" formatCode="0.00E+00">
                  <c:v>-2.5792300000000001E-3</c:v>
                </c:pt>
                <c:pt idx="96199" formatCode="0.00E+00">
                  <c:v>-1.58775E-3</c:v>
                </c:pt>
                <c:pt idx="96200" formatCode="0.00E+00">
                  <c:v>-5.7819200000000005E-4</c:v>
                </c:pt>
                <c:pt idx="96201" formatCode="0.00E+00">
                  <c:v>4.4735800000000002E-4</c:v>
                </c:pt>
                <c:pt idx="96202" formatCode="0.00E+00">
                  <c:v>1.4867999999999999E-3</c:v>
                </c:pt>
                <c:pt idx="96203" formatCode="0.00E+00">
                  <c:v>2.5379999999999999E-3</c:v>
                </c:pt>
                <c:pt idx="96204" formatCode="0.00E+00">
                  <c:v>3.5988000000000001E-3</c:v>
                </c:pt>
                <c:pt idx="96205" formatCode="0.00E+00">
                  <c:v>4.66702E-3</c:v>
                </c:pt>
                <c:pt idx="96206" formatCode="0.00E+00">
                  <c:v>5.7404400000000003E-3</c:v>
                </c:pt>
                <c:pt idx="96207" formatCode="0.00E+00">
                  <c:v>6.8168600000000001E-3</c:v>
                </c:pt>
                <c:pt idx="96208" formatCode="0.00E+00">
                  <c:v>7.8940399999999997E-3</c:v>
                </c:pt>
                <c:pt idx="96209" formatCode="0.00E+00">
                  <c:v>8.9697500000000003E-3</c:v>
                </c:pt>
                <c:pt idx="96210">
                  <c:v>1.00418E-2</c:v>
                </c:pt>
                <c:pt idx="96211">
                  <c:v>1.1107799999999999E-2</c:v>
                </c:pt>
                <c:pt idx="96212">
                  <c:v>1.21657E-2</c:v>
                </c:pt>
                <c:pt idx="96213">
                  <c:v>1.32132E-2</c:v>
                </c:pt>
                <c:pt idx="96214">
                  <c:v>1.42481E-2</c:v>
                </c:pt>
                <c:pt idx="96215">
                  <c:v>1.52683E-2</c:v>
                </c:pt>
                <c:pt idx="96216">
                  <c:v>1.6271500000000001E-2</c:v>
                </c:pt>
                <c:pt idx="96217">
                  <c:v>1.7255699999999999E-2</c:v>
                </c:pt>
                <c:pt idx="96218">
                  <c:v>1.8218700000000001E-2</c:v>
                </c:pt>
                <c:pt idx="96219">
                  <c:v>1.9158499999999998E-2</c:v>
                </c:pt>
                <c:pt idx="96220">
                  <c:v>2.00731E-2</c:v>
                </c:pt>
                <c:pt idx="96221">
                  <c:v>2.0960400000000001E-2</c:v>
                </c:pt>
                <c:pt idx="96222">
                  <c:v>2.1818500000000001E-2</c:v>
                </c:pt>
                <c:pt idx="96223">
                  <c:v>2.2645599999999998E-2</c:v>
                </c:pt>
                <c:pt idx="96224">
                  <c:v>2.34399E-2</c:v>
                </c:pt>
                <c:pt idx="96225">
                  <c:v>2.4199399999999999E-2</c:v>
                </c:pt>
                <c:pt idx="96226">
                  <c:v>2.4922699999999999E-2</c:v>
                </c:pt>
                <c:pt idx="96227">
                  <c:v>2.5607899999999999E-2</c:v>
                </c:pt>
                <c:pt idx="96228">
                  <c:v>2.6253499999999999E-2</c:v>
                </c:pt>
                <c:pt idx="96229">
                  <c:v>2.6858E-2</c:v>
                </c:pt>
                <c:pt idx="96230">
                  <c:v>2.742E-2</c:v>
                </c:pt>
                <c:pt idx="96231">
                  <c:v>2.79382E-2</c:v>
                </c:pt>
                <c:pt idx="96232">
                  <c:v>2.8411100000000002E-2</c:v>
                </c:pt>
                <c:pt idx="96233">
                  <c:v>2.8837700000000001E-2</c:v>
                </c:pt>
                <c:pt idx="96234">
                  <c:v>2.9216800000000001E-2</c:v>
                </c:pt>
                <c:pt idx="96235">
                  <c:v>2.9547400000000001E-2</c:v>
                </c:pt>
                <c:pt idx="96236">
                  <c:v>2.9828500000000001E-2</c:v>
                </c:pt>
                <c:pt idx="96237">
                  <c:v>3.00594E-2</c:v>
                </c:pt>
                <c:pt idx="96238">
                  <c:v>3.0239200000000001E-2</c:v>
                </c:pt>
                <c:pt idx="96239">
                  <c:v>3.03672E-2</c:v>
                </c:pt>
                <c:pt idx="96240">
                  <c:v>3.0443000000000001E-2</c:v>
                </c:pt>
                <c:pt idx="96241">
                  <c:v>3.0466E-2</c:v>
                </c:pt>
                <c:pt idx="96242">
                  <c:v>3.0435799999999999E-2</c:v>
                </c:pt>
                <c:pt idx="96243">
                  <c:v>3.0352199999999999E-2</c:v>
                </c:pt>
                <c:pt idx="96244">
                  <c:v>3.0214899999999999E-2</c:v>
                </c:pt>
                <c:pt idx="96245">
                  <c:v>3.0023999999999999E-2</c:v>
                </c:pt>
                <c:pt idx="96246">
                  <c:v>2.9779300000000002E-2</c:v>
                </c:pt>
                <c:pt idx="96247">
                  <c:v>2.94811E-2</c:v>
                </c:pt>
                <c:pt idx="96248">
                  <c:v>2.9129499999999999E-2</c:v>
                </c:pt>
                <c:pt idx="96249">
                  <c:v>2.8724800000000002E-2</c:v>
                </c:pt>
                <c:pt idx="96250">
                  <c:v>2.8267400000000002E-2</c:v>
                </c:pt>
                <c:pt idx="96251">
                  <c:v>2.7757899999999999E-2</c:v>
                </c:pt>
                <c:pt idx="96252">
                  <c:v>2.71968E-2</c:v>
                </c:pt>
                <c:pt idx="96253">
                  <c:v>2.6584799999999999E-2</c:v>
                </c:pt>
                <c:pt idx="96254">
                  <c:v>2.5922799999999999E-2</c:v>
                </c:pt>
                <c:pt idx="96255">
                  <c:v>2.5211600000000001E-2</c:v>
                </c:pt>
                <c:pt idx="96256">
                  <c:v>2.4452100000000001E-2</c:v>
                </c:pt>
                <c:pt idx="96257">
                  <c:v>2.36455E-2</c:v>
                </c:pt>
                <c:pt idx="96258">
                  <c:v>2.2792900000000001E-2</c:v>
                </c:pt>
                <c:pt idx="96259">
                  <c:v>2.1895600000000001E-2</c:v>
                </c:pt>
                <c:pt idx="96260">
                  <c:v>2.0954799999999999E-2</c:v>
                </c:pt>
                <c:pt idx="96261">
                  <c:v>1.9972E-2</c:v>
                </c:pt>
                <c:pt idx="96262">
                  <c:v>1.8948599999999999E-2</c:v>
                </c:pt>
                <c:pt idx="96263">
                  <c:v>1.7886300000000001E-2</c:v>
                </c:pt>
                <c:pt idx="96264">
                  <c:v>1.6786599999999999E-2</c:v>
                </c:pt>
                <c:pt idx="96265">
                  <c:v>1.56513E-2</c:v>
                </c:pt>
                <c:pt idx="96266">
                  <c:v>1.4482200000000001E-2</c:v>
                </c:pt>
                <c:pt idx="96267">
                  <c:v>1.3280999999999999E-2</c:v>
                </c:pt>
                <c:pt idx="96268">
                  <c:v>1.2049799999999999E-2</c:v>
                </c:pt>
                <c:pt idx="96269">
                  <c:v>1.07904E-2</c:v>
                </c:pt>
                <c:pt idx="96270" formatCode="0.00E+00">
                  <c:v>9.5048500000000005E-3</c:v>
                </c:pt>
                <c:pt idx="96271" formatCode="0.00E+00">
                  <c:v>8.1952899999999992E-3</c:v>
                </c:pt>
                <c:pt idx="96272" formatCode="0.00E+00">
                  <c:v>6.8637899999999998E-3</c:v>
                </c:pt>
                <c:pt idx="96273" formatCode="0.00E+00">
                  <c:v>5.5125299999999999E-3</c:v>
                </c:pt>
                <c:pt idx="96274" formatCode="0.00E+00">
                  <c:v>4.1437100000000001E-3</c:v>
                </c:pt>
                <c:pt idx="96275" formatCode="0.00E+00">
                  <c:v>2.7595599999999999E-3</c:v>
                </c:pt>
                <c:pt idx="96276" formatCode="0.00E+00">
                  <c:v>1.36236E-3</c:v>
                </c:pt>
                <c:pt idx="96277" formatCode="0.00E+00">
                  <c:v>-4.5580200000000001E-5</c:v>
                </c:pt>
                <c:pt idx="96278" formatCode="0.00E+00">
                  <c:v>-1.4619399999999999E-3</c:v>
                </c:pt>
                <c:pt idx="96279" formatCode="0.00E+00">
                  <c:v>-2.8843800000000002E-3</c:v>
                </c:pt>
                <c:pt idx="96280" formatCode="0.00E+00">
                  <c:v>-4.31052E-3</c:v>
                </c:pt>
                <c:pt idx="96281" formatCode="0.00E+00">
                  <c:v>-5.738E-3</c:v>
                </c:pt>
                <c:pt idx="96282" formatCode="0.00E+00">
                  <c:v>-7.1644200000000003E-3</c:v>
                </c:pt>
                <c:pt idx="96283" formatCode="0.00E+00">
                  <c:v>-8.5874000000000002E-3</c:v>
                </c:pt>
                <c:pt idx="96284">
                  <c:v>-1.0004600000000001E-2</c:v>
                </c:pt>
                <c:pt idx="96285">
                  <c:v>-1.14135E-2</c:v>
                </c:pt>
                <c:pt idx="96286">
                  <c:v>-1.2811899999999999E-2</c:v>
                </c:pt>
                <c:pt idx="96287">
                  <c:v>-1.41973E-2</c:v>
                </c:pt>
                <c:pt idx="96288">
                  <c:v>-1.55674E-2</c:v>
                </c:pt>
                <c:pt idx="96289">
                  <c:v>-1.6920000000000001E-2</c:v>
                </c:pt>
                <c:pt idx="96290">
                  <c:v>-1.8252600000000001E-2</c:v>
                </c:pt>
                <c:pt idx="96291">
                  <c:v>-1.9563000000000001E-2</c:v>
                </c:pt>
                <c:pt idx="96292">
                  <c:v>-2.0849099999999999E-2</c:v>
                </c:pt>
                <c:pt idx="96293">
                  <c:v>-2.21085E-2</c:v>
                </c:pt>
                <c:pt idx="96294">
                  <c:v>-2.3339200000000001E-2</c:v>
                </c:pt>
                <c:pt idx="96295">
                  <c:v>-2.4539100000000001E-2</c:v>
                </c:pt>
                <c:pt idx="96296">
                  <c:v>-2.5706E-2</c:v>
                </c:pt>
                <c:pt idx="96297">
                  <c:v>-2.6838000000000001E-2</c:v>
                </c:pt>
                <c:pt idx="96298">
                  <c:v>-2.7933099999999999E-2</c:v>
                </c:pt>
                <c:pt idx="96299">
                  <c:v>-2.8989399999999999E-2</c:v>
                </c:pt>
                <c:pt idx="96300">
                  <c:v>-3.0005199999999999E-2</c:v>
                </c:pt>
                <c:pt idx="96301">
                  <c:v>-3.0978599999999998E-2</c:v>
                </c:pt>
                <c:pt idx="96302">
                  <c:v>-3.1907999999999999E-2</c:v>
                </c:pt>
                <c:pt idx="96303">
                  <c:v>-3.27917E-2</c:v>
                </c:pt>
                <c:pt idx="96304">
                  <c:v>-3.36283E-2</c:v>
                </c:pt>
                <c:pt idx="96305">
                  <c:v>-3.4416099999999998E-2</c:v>
                </c:pt>
                <c:pt idx="96306">
                  <c:v>-3.5153999999999998E-2</c:v>
                </c:pt>
                <c:pt idx="96307">
                  <c:v>-3.5840400000000001E-2</c:v>
                </c:pt>
                <c:pt idx="96308">
                  <c:v>-3.6474399999999997E-2</c:v>
                </c:pt>
                <c:pt idx="96309">
                  <c:v>-3.70546E-2</c:v>
                </c:pt>
                <c:pt idx="96310">
                  <c:v>-3.7580200000000001E-2</c:v>
                </c:pt>
                <c:pt idx="96311">
                  <c:v>-3.8050100000000003E-2</c:v>
                </c:pt>
                <c:pt idx="96312">
                  <c:v>-3.8463499999999998E-2</c:v>
                </c:pt>
                <c:pt idx="96313">
                  <c:v>-3.8819600000000003E-2</c:v>
                </c:pt>
                <c:pt idx="96314">
                  <c:v>-3.9117800000000001E-2</c:v>
                </c:pt>
                <c:pt idx="96315">
                  <c:v>-3.93576E-2</c:v>
                </c:pt>
                <c:pt idx="96316">
                  <c:v>-3.9538400000000001E-2</c:v>
                </c:pt>
                <c:pt idx="96317">
                  <c:v>-3.9659899999999998E-2</c:v>
                </c:pt>
                <c:pt idx="96318">
                  <c:v>-3.9721800000000002E-2</c:v>
                </c:pt>
                <c:pt idx="96319">
                  <c:v>-3.9724099999999998E-2</c:v>
                </c:pt>
                <c:pt idx="96320">
                  <c:v>-3.96665E-2</c:v>
                </c:pt>
                <c:pt idx="96321">
                  <c:v>-3.95492E-2</c:v>
                </c:pt>
                <c:pt idx="96322">
                  <c:v>-3.9372400000000002E-2</c:v>
                </c:pt>
                <c:pt idx="96323">
                  <c:v>-3.91361E-2</c:v>
                </c:pt>
                <c:pt idx="96324">
                  <c:v>-3.8840899999999998E-2</c:v>
                </c:pt>
                <c:pt idx="96325">
                  <c:v>-3.8487199999999999E-2</c:v>
                </c:pt>
                <c:pt idx="96326">
                  <c:v>-3.8075400000000002E-2</c:v>
                </c:pt>
                <c:pt idx="96327">
                  <c:v>-3.7606199999999999E-2</c:v>
                </c:pt>
                <c:pt idx="96328">
                  <c:v>-3.7080399999999999E-2</c:v>
                </c:pt>
                <c:pt idx="96329">
                  <c:v>-3.6498900000000001E-2</c:v>
                </c:pt>
                <c:pt idx="96330">
                  <c:v>-3.5862400000000003E-2</c:v>
                </c:pt>
                <c:pt idx="96331">
                  <c:v>-3.5172099999999998E-2</c:v>
                </c:pt>
                <c:pt idx="96332">
                  <c:v>-3.4429099999999997E-2</c:v>
                </c:pt>
                <c:pt idx="96333">
                  <c:v>-3.3634600000000001E-2</c:v>
                </c:pt>
                <c:pt idx="96334">
                  <c:v>-3.2789899999999997E-2</c:v>
                </c:pt>
                <c:pt idx="96335">
                  <c:v>-3.1896300000000002E-2</c:v>
                </c:pt>
                <c:pt idx="96336">
                  <c:v>-3.0955300000000002E-2</c:v>
                </c:pt>
                <c:pt idx="96337">
                  <c:v>-2.9968499999999999E-2</c:v>
                </c:pt>
                <c:pt idx="96338">
                  <c:v>-2.8937399999999999E-2</c:v>
                </c:pt>
                <c:pt idx="96339">
                  <c:v>-2.7863800000000001E-2</c:v>
                </c:pt>
                <c:pt idx="96340">
                  <c:v>-2.67494E-2</c:v>
                </c:pt>
                <c:pt idx="96341">
                  <c:v>-2.55961E-2</c:v>
                </c:pt>
                <c:pt idx="96342">
                  <c:v>-2.4405699999999999E-2</c:v>
                </c:pt>
                <c:pt idx="96343">
                  <c:v>-2.3180300000000001E-2</c:v>
                </c:pt>
                <c:pt idx="96344">
                  <c:v>-2.1921699999999999E-2</c:v>
                </c:pt>
                <c:pt idx="96345">
                  <c:v>-2.06322E-2</c:v>
                </c:pt>
                <c:pt idx="96346">
                  <c:v>-1.9313799999999999E-2</c:v>
                </c:pt>
                <c:pt idx="96347">
                  <c:v>-1.7968700000000001E-2</c:v>
                </c:pt>
                <c:pt idx="96348">
                  <c:v>-1.6599099999999999E-2</c:v>
                </c:pt>
                <c:pt idx="96349">
                  <c:v>-1.52073E-2</c:v>
                </c:pt>
                <c:pt idx="96350">
                  <c:v>-1.37956E-2</c:v>
                </c:pt>
                <c:pt idx="96351">
                  <c:v>-1.23663E-2</c:v>
                </c:pt>
                <c:pt idx="96352">
                  <c:v>-1.0921699999999999E-2</c:v>
                </c:pt>
                <c:pt idx="96353" formatCode="0.00E+00">
                  <c:v>-9.46432E-3</c:v>
                </c:pt>
                <c:pt idx="96354" formatCode="0.00E+00">
                  <c:v>-7.9964400000000005E-3</c:v>
                </c:pt>
                <c:pt idx="96355" formatCode="0.00E+00">
                  <c:v>-6.5205100000000002E-3</c:v>
                </c:pt>
                <c:pt idx="96356" formatCode="0.00E+00">
                  <c:v>-5.0389600000000003E-3</c:v>
                </c:pt>
                <c:pt idx="96357" formatCode="0.00E+00">
                  <c:v>-3.5542400000000002E-3</c:v>
                </c:pt>
                <c:pt idx="96358" formatCode="0.00E+00">
                  <c:v>-2.0687700000000002E-3</c:v>
                </c:pt>
                <c:pt idx="96359" formatCode="0.00E+00">
                  <c:v>-5.8499599999999995E-4</c:v>
                </c:pt>
                <c:pt idx="96360" formatCode="0.00E+00">
                  <c:v>8.9464700000000004E-4</c:v>
                </c:pt>
                <c:pt idx="96361" formatCode="0.00E+00">
                  <c:v>2.3677400000000001E-3</c:v>
                </c:pt>
                <c:pt idx="96362" formatCode="0.00E+00">
                  <c:v>3.8318599999999999E-3</c:v>
                </c:pt>
                <c:pt idx="96363" formatCode="0.00E+00">
                  <c:v>5.2846200000000003E-3</c:v>
                </c:pt>
                <c:pt idx="96364" formatCode="0.00E+00">
                  <c:v>6.7236600000000002E-3</c:v>
                </c:pt>
                <c:pt idx="96365" formatCode="0.00E+00">
                  <c:v>8.1466200000000003E-3</c:v>
                </c:pt>
                <c:pt idx="96366" formatCode="0.00E+00">
                  <c:v>9.5511899999999993E-3</c:v>
                </c:pt>
                <c:pt idx="96367">
                  <c:v>1.09351E-2</c:v>
                </c:pt>
                <c:pt idx="96368">
                  <c:v>1.2296100000000001E-2</c:v>
                </c:pt>
                <c:pt idx="96369">
                  <c:v>1.3631900000000001E-2</c:v>
                </c:pt>
                <c:pt idx="96370">
                  <c:v>1.4940500000000001E-2</c:v>
                </c:pt>
                <c:pt idx="96371">
                  <c:v>1.62197E-2</c:v>
                </c:pt>
                <c:pt idx="96372">
                  <c:v>1.7467400000000001E-2</c:v>
                </c:pt>
                <c:pt idx="96373">
                  <c:v>1.8681799999999998E-2</c:v>
                </c:pt>
                <c:pt idx="96374">
                  <c:v>1.9860699999999998E-2</c:v>
                </c:pt>
                <c:pt idx="96375">
                  <c:v>2.1002400000000001E-2</c:v>
                </c:pt>
                <c:pt idx="96376">
                  <c:v>2.2105E-2</c:v>
                </c:pt>
                <c:pt idx="96377">
                  <c:v>2.3166800000000001E-2</c:v>
                </c:pt>
                <c:pt idx="96378">
                  <c:v>2.4186099999999999E-2</c:v>
                </c:pt>
                <c:pt idx="96379">
                  <c:v>2.51614E-2</c:v>
                </c:pt>
                <c:pt idx="96380">
                  <c:v>2.6091E-2</c:v>
                </c:pt>
                <c:pt idx="96381">
                  <c:v>2.69737E-2</c:v>
                </c:pt>
                <c:pt idx="96382">
                  <c:v>2.7807999999999999E-2</c:v>
                </c:pt>
                <c:pt idx="96383">
                  <c:v>2.8592599999999999E-2</c:v>
                </c:pt>
                <c:pt idx="96384">
                  <c:v>2.9326399999999999E-2</c:v>
                </c:pt>
                <c:pt idx="96385">
                  <c:v>3.0008400000000001E-2</c:v>
                </c:pt>
                <c:pt idx="96386">
                  <c:v>3.0637399999999999E-2</c:v>
                </c:pt>
                <c:pt idx="96387">
                  <c:v>3.12126E-2</c:v>
                </c:pt>
                <c:pt idx="96388">
                  <c:v>3.17331E-2</c:v>
                </c:pt>
                <c:pt idx="96389">
                  <c:v>3.2198299999999999E-2</c:v>
                </c:pt>
                <c:pt idx="96390">
                  <c:v>3.26076E-2</c:v>
                </c:pt>
                <c:pt idx="96391">
                  <c:v>3.2960299999999998E-2</c:v>
                </c:pt>
                <c:pt idx="96392">
                  <c:v>3.3256099999999997E-2</c:v>
                </c:pt>
                <c:pt idx="96393">
                  <c:v>3.3494700000000002E-2</c:v>
                </c:pt>
                <c:pt idx="96394">
                  <c:v>3.3675799999999999E-2</c:v>
                </c:pt>
                <c:pt idx="96395">
                  <c:v>3.3799299999999997E-2</c:v>
                </c:pt>
                <c:pt idx="96396">
                  <c:v>3.3865199999999998E-2</c:v>
                </c:pt>
                <c:pt idx="96397">
                  <c:v>3.3873500000000001E-2</c:v>
                </c:pt>
                <c:pt idx="96398">
                  <c:v>3.38245E-2</c:v>
                </c:pt>
                <c:pt idx="96399">
                  <c:v>3.37183E-2</c:v>
                </c:pt>
                <c:pt idx="96400">
                  <c:v>3.3555399999999999E-2</c:v>
                </c:pt>
                <c:pt idx="96401">
                  <c:v>3.3336200000000003E-2</c:v>
                </c:pt>
                <c:pt idx="96402">
                  <c:v>3.3061300000000002E-2</c:v>
                </c:pt>
                <c:pt idx="96403">
                  <c:v>3.2731400000000001E-2</c:v>
                </c:pt>
                <c:pt idx="96404">
                  <c:v>3.23472E-2</c:v>
                </c:pt>
                <c:pt idx="96405">
                  <c:v>3.19095E-2</c:v>
                </c:pt>
                <c:pt idx="96406">
                  <c:v>3.14194E-2</c:v>
                </c:pt>
                <c:pt idx="96407">
                  <c:v>3.0877700000000001E-2</c:v>
                </c:pt>
                <c:pt idx="96408">
                  <c:v>3.0285699999999999E-2</c:v>
                </c:pt>
                <c:pt idx="96409">
                  <c:v>2.9644500000000001E-2</c:v>
                </c:pt>
                <c:pt idx="96410">
                  <c:v>2.8955499999999999E-2</c:v>
                </c:pt>
                <c:pt idx="96411">
                  <c:v>2.8219999999999999E-2</c:v>
                </c:pt>
                <c:pt idx="96412">
                  <c:v>2.7439399999999999E-2</c:v>
                </c:pt>
                <c:pt idx="96413">
                  <c:v>2.6615300000000001E-2</c:v>
                </c:pt>
                <c:pt idx="96414">
                  <c:v>2.5749299999999999E-2</c:v>
                </c:pt>
                <c:pt idx="96415">
                  <c:v>2.4843E-2</c:v>
                </c:pt>
                <c:pt idx="96416">
                  <c:v>2.3898099999999999E-2</c:v>
                </c:pt>
                <c:pt idx="96417">
                  <c:v>2.2916499999999999E-2</c:v>
                </c:pt>
                <c:pt idx="96418">
                  <c:v>2.1900099999999999E-2</c:v>
                </c:pt>
                <c:pt idx="96419">
                  <c:v>2.08507E-2</c:v>
                </c:pt>
                <c:pt idx="96420">
                  <c:v>1.9770300000000001E-2</c:v>
                </c:pt>
                <c:pt idx="96421">
                  <c:v>1.8660900000000001E-2</c:v>
                </c:pt>
                <c:pt idx="96422">
                  <c:v>1.7524700000000001E-2</c:v>
                </c:pt>
                <c:pt idx="96423">
                  <c:v>1.6363599999999999E-2</c:v>
                </c:pt>
                <c:pt idx="96424">
                  <c:v>1.51799E-2</c:v>
                </c:pt>
                <c:pt idx="96425">
                  <c:v>1.39758E-2</c:v>
                </c:pt>
                <c:pt idx="96426">
                  <c:v>1.2753499999999999E-2</c:v>
                </c:pt>
                <c:pt idx="96427">
                  <c:v>1.15152E-2</c:v>
                </c:pt>
                <c:pt idx="96428">
                  <c:v>1.02632E-2</c:v>
                </c:pt>
                <c:pt idx="96429" formatCode="0.00E+00">
                  <c:v>8.9997700000000007E-3</c:v>
                </c:pt>
                <c:pt idx="96430" formatCode="0.00E+00">
                  <c:v>7.7272599999999997E-3</c:v>
                </c:pt>
                <c:pt idx="96431" formatCode="0.00E+00">
                  <c:v>6.4479799999999999E-3</c:v>
                </c:pt>
                <c:pt idx="96432" formatCode="0.00E+00">
                  <c:v>5.1642499999999996E-3</c:v>
                </c:pt>
                <c:pt idx="96433" formatCode="0.00E+00">
                  <c:v>3.8784000000000002E-3</c:v>
                </c:pt>
                <c:pt idx="96434" formatCode="0.00E+00">
                  <c:v>2.5927699999999999E-3</c:v>
                </c:pt>
                <c:pt idx="96435" formatCode="0.00E+00">
                  <c:v>1.30967E-3</c:v>
                </c:pt>
                <c:pt idx="96436" formatCode="0.00E+00">
                  <c:v>3.14444E-5</c:v>
                </c:pt>
                <c:pt idx="96437" formatCode="0.00E+00">
                  <c:v>-1.2396200000000001E-3</c:v>
                </c:pt>
                <c:pt idx="96438" formatCode="0.00E+00">
                  <c:v>-2.5012300000000001E-3</c:v>
                </c:pt>
                <c:pt idx="96439" formatCode="0.00E+00">
                  <c:v>-3.7511100000000002E-3</c:v>
                </c:pt>
                <c:pt idx="96440" formatCode="0.00E+00">
                  <c:v>-4.9870299999999999E-3</c:v>
                </c:pt>
                <c:pt idx="96441" formatCode="0.00E+00">
                  <c:v>-6.2067600000000004E-3</c:v>
                </c:pt>
                <c:pt idx="96442" formatCode="0.00E+00">
                  <c:v>-7.4081299999999997E-3</c:v>
                </c:pt>
                <c:pt idx="96443" formatCode="0.00E+00">
                  <c:v>-8.5889899999999995E-3</c:v>
                </c:pt>
                <c:pt idx="96444" formatCode="0.00E+00">
                  <c:v>-9.7472400000000008E-3</c:v>
                </c:pt>
                <c:pt idx="96445">
                  <c:v>-1.0880799999999999E-2</c:v>
                </c:pt>
                <c:pt idx="96446">
                  <c:v>-1.19877E-2</c:v>
                </c:pt>
                <c:pt idx="96447">
                  <c:v>-1.30659E-2</c:v>
                </c:pt>
                <c:pt idx="96448">
                  <c:v>-1.41136E-2</c:v>
                </c:pt>
                <c:pt idx="96449">
                  <c:v>-1.51288E-2</c:v>
                </c:pt>
                <c:pt idx="96450">
                  <c:v>-1.6109800000000001E-2</c:v>
                </c:pt>
                <c:pt idx="96451">
                  <c:v>-1.7054900000000001E-2</c:v>
                </c:pt>
                <c:pt idx="96452">
                  <c:v>-1.79624E-2</c:v>
                </c:pt>
                <c:pt idx="96453">
                  <c:v>-1.8830699999999999E-2</c:v>
                </c:pt>
                <c:pt idx="96454">
                  <c:v>-1.96583E-2</c:v>
                </c:pt>
                <c:pt idx="96455">
                  <c:v>-2.0443800000000002E-2</c:v>
                </c:pt>
                <c:pt idx="96456">
                  <c:v>-2.1185699999999998E-2</c:v>
                </c:pt>
                <c:pt idx="96457">
                  <c:v>-2.18829E-2</c:v>
                </c:pt>
                <c:pt idx="96458">
                  <c:v>-2.2533999999999998E-2</c:v>
                </c:pt>
                <c:pt idx="96459">
                  <c:v>-2.3137999999999999E-2</c:v>
                </c:pt>
                <c:pt idx="96460">
                  <c:v>-2.36939E-2</c:v>
                </c:pt>
                <c:pt idx="96461">
                  <c:v>-2.4200699999999999E-2</c:v>
                </c:pt>
                <c:pt idx="96462">
                  <c:v>-2.4657499999999999E-2</c:v>
                </c:pt>
                <c:pt idx="96463">
                  <c:v>-2.5063599999999998E-2</c:v>
                </c:pt>
                <c:pt idx="96464">
                  <c:v>-2.5418300000000001E-2</c:v>
                </c:pt>
                <c:pt idx="96465">
                  <c:v>-2.5721000000000001E-2</c:v>
                </c:pt>
                <c:pt idx="96466">
                  <c:v>-2.5971299999999999E-2</c:v>
                </c:pt>
                <c:pt idx="96467">
                  <c:v>-2.61687E-2</c:v>
                </c:pt>
                <c:pt idx="96468">
                  <c:v>-2.63129E-2</c:v>
                </c:pt>
                <c:pt idx="96469">
                  <c:v>-2.6403800000000002E-2</c:v>
                </c:pt>
                <c:pt idx="96470">
                  <c:v>-2.6441300000000001E-2</c:v>
                </c:pt>
                <c:pt idx="96471">
                  <c:v>-2.6425299999999999E-2</c:v>
                </c:pt>
                <c:pt idx="96472">
                  <c:v>-2.6355900000000002E-2</c:v>
                </c:pt>
                <c:pt idx="96473">
                  <c:v>-2.6233300000000001E-2</c:v>
                </c:pt>
                <c:pt idx="96474">
                  <c:v>-2.6057799999999999E-2</c:v>
                </c:pt>
                <c:pt idx="96475">
                  <c:v>-2.5829700000000001E-2</c:v>
                </c:pt>
                <c:pt idx="96476">
                  <c:v>-2.5549599999999999E-2</c:v>
                </c:pt>
                <c:pt idx="96477">
                  <c:v>-2.5218000000000001E-2</c:v>
                </c:pt>
                <c:pt idx="96478">
                  <c:v>-2.48355E-2</c:v>
                </c:pt>
                <c:pt idx="96479">
                  <c:v>-2.4402900000000002E-2</c:v>
                </c:pt>
                <c:pt idx="96480">
                  <c:v>-2.3921000000000001E-2</c:v>
                </c:pt>
                <c:pt idx="96481">
                  <c:v>-2.33908E-2</c:v>
                </c:pt>
                <c:pt idx="96482">
                  <c:v>-2.2813199999999999E-2</c:v>
                </c:pt>
                <c:pt idx="96483">
                  <c:v>-2.2189299999999999E-2</c:v>
                </c:pt>
                <c:pt idx="96484">
                  <c:v>-2.1520399999999999E-2</c:v>
                </c:pt>
                <c:pt idx="96485">
                  <c:v>-2.0807599999999999E-2</c:v>
                </c:pt>
                <c:pt idx="96486">
                  <c:v>-2.0052299999999999E-2</c:v>
                </c:pt>
                <c:pt idx="96487">
                  <c:v>-1.9255899999999999E-2</c:v>
                </c:pt>
                <c:pt idx="96488">
                  <c:v>-1.8419999999999999E-2</c:v>
                </c:pt>
                <c:pt idx="96489">
                  <c:v>-1.75459E-2</c:v>
                </c:pt>
                <c:pt idx="96490">
                  <c:v>-1.6635500000000001E-2</c:v>
                </c:pt>
                <c:pt idx="96491">
                  <c:v>-1.5690200000000001E-2</c:v>
                </c:pt>
                <c:pt idx="96492">
                  <c:v>-1.4711999999999999E-2</c:v>
                </c:pt>
                <c:pt idx="96493">
                  <c:v>-1.3702499999999999E-2</c:v>
                </c:pt>
                <c:pt idx="96494">
                  <c:v>-1.26637E-2</c:v>
                </c:pt>
                <c:pt idx="96495">
                  <c:v>-1.15975E-2</c:v>
                </c:pt>
                <c:pt idx="96496">
                  <c:v>-1.05057E-2</c:v>
                </c:pt>
                <c:pt idx="96497" formatCode="0.00E+00">
                  <c:v>-9.3905299999999994E-3</c:v>
                </c:pt>
                <c:pt idx="96498" formatCode="0.00E+00">
                  <c:v>-8.2538799999999999E-3</c:v>
                </c:pt>
                <c:pt idx="96499" formatCode="0.00E+00">
                  <c:v>-7.0978899999999999E-3</c:v>
                </c:pt>
                <c:pt idx="96500" formatCode="0.00E+00">
                  <c:v>-5.92466E-3</c:v>
                </c:pt>
                <c:pt idx="96501" formatCode="0.00E+00">
                  <c:v>-4.7363500000000003E-3</c:v>
                </c:pt>
                <c:pt idx="96502" formatCode="0.00E+00">
                  <c:v>-3.5351200000000001E-3</c:v>
                </c:pt>
                <c:pt idx="96503" formatCode="0.00E+00">
                  <c:v>-2.3231800000000002E-3</c:v>
                </c:pt>
                <c:pt idx="96504" formatCode="0.00E+00">
                  <c:v>-1.1027400000000001E-3</c:v>
                </c:pt>
                <c:pt idx="96505" formatCode="0.00E+00">
                  <c:v>1.2397100000000001E-4</c:v>
                </c:pt>
                <c:pt idx="96506" formatCode="0.00E+00">
                  <c:v>1.3547100000000001E-3</c:v>
                </c:pt>
                <c:pt idx="96507" formatCode="0.00E+00">
                  <c:v>2.5872299999999998E-3</c:v>
                </c:pt>
                <c:pt idx="96508" formatCode="0.00E+00">
                  <c:v>3.81928E-3</c:v>
                </c:pt>
                <c:pt idx="96509" formatCode="0.00E+00">
                  <c:v>5.0486100000000003E-3</c:v>
                </c:pt>
                <c:pt idx="96510" formatCode="0.00E+00">
                  <c:v>6.2729700000000001E-3</c:v>
                </c:pt>
                <c:pt idx="96511" formatCode="0.00E+00">
                  <c:v>7.4901200000000003E-3</c:v>
                </c:pt>
                <c:pt idx="96512" formatCode="0.00E+00">
                  <c:v>8.6978400000000001E-3</c:v>
                </c:pt>
                <c:pt idx="96513" formatCode="0.00E+00">
                  <c:v>9.8939300000000004E-3</c:v>
                </c:pt>
                <c:pt idx="96514">
                  <c:v>1.10762E-2</c:v>
                </c:pt>
                <c:pt idx="96515">
                  <c:v>1.22425E-2</c:v>
                </c:pt>
                <c:pt idx="96516">
                  <c:v>1.3390600000000001E-2</c:v>
                </c:pt>
                <c:pt idx="96517">
                  <c:v>1.45186E-2</c:v>
                </c:pt>
                <c:pt idx="96518">
                  <c:v>1.56242E-2</c:v>
                </c:pt>
                <c:pt idx="96519">
                  <c:v>1.6705500000000002E-2</c:v>
                </c:pt>
                <c:pt idx="96520">
                  <c:v>1.7760499999999999E-2</c:v>
                </c:pt>
                <c:pt idx="96521">
                  <c:v>1.87873E-2</c:v>
                </c:pt>
                <c:pt idx="96522">
                  <c:v>1.97839E-2</c:v>
                </c:pt>
                <c:pt idx="96523">
                  <c:v>2.07485E-2</c:v>
                </c:pt>
                <c:pt idx="96524">
                  <c:v>2.1679400000000001E-2</c:v>
                </c:pt>
                <c:pt idx="96525">
                  <c:v>2.2574799999999999E-2</c:v>
                </c:pt>
                <c:pt idx="96526">
                  <c:v>2.3432999999999999E-2</c:v>
                </c:pt>
                <c:pt idx="96527">
                  <c:v>2.42525E-2</c:v>
                </c:pt>
                <c:pt idx="96528">
                  <c:v>2.50317E-2</c:v>
                </c:pt>
                <c:pt idx="96529">
                  <c:v>2.5769199999999999E-2</c:v>
                </c:pt>
                <c:pt idx="96530">
                  <c:v>2.64636E-2</c:v>
                </c:pt>
                <c:pt idx="96531">
                  <c:v>2.7113499999999999E-2</c:v>
                </c:pt>
                <c:pt idx="96532">
                  <c:v>2.7717800000000001E-2</c:v>
                </c:pt>
                <c:pt idx="96533">
                  <c:v>2.82752E-2</c:v>
                </c:pt>
                <c:pt idx="96534">
                  <c:v>2.87847E-2</c:v>
                </c:pt>
                <c:pt idx="96535">
                  <c:v>2.9245400000000001E-2</c:v>
                </c:pt>
                <c:pt idx="96536">
                  <c:v>2.9656200000000001E-2</c:v>
                </c:pt>
                <c:pt idx="96537">
                  <c:v>3.0016399999999999E-2</c:v>
                </c:pt>
                <c:pt idx="96538">
                  <c:v>3.0325299999999999E-2</c:v>
                </c:pt>
                <c:pt idx="96539">
                  <c:v>3.05822E-2</c:v>
                </c:pt>
                <c:pt idx="96540">
                  <c:v>3.0786500000000001E-2</c:v>
                </c:pt>
                <c:pt idx="96541">
                  <c:v>3.0937699999999999E-2</c:v>
                </c:pt>
                <c:pt idx="96542">
                  <c:v>3.10356E-2</c:v>
                </c:pt>
                <c:pt idx="96543">
                  <c:v>3.1079800000000001E-2</c:v>
                </c:pt>
                <c:pt idx="96544">
                  <c:v>3.1070199999999999E-2</c:v>
                </c:pt>
                <c:pt idx="96545">
                  <c:v>3.1006599999999999E-2</c:v>
                </c:pt>
                <c:pt idx="96546">
                  <c:v>3.0889E-2</c:v>
                </c:pt>
                <c:pt idx="96547">
                  <c:v>3.0717600000000001E-2</c:v>
                </c:pt>
                <c:pt idx="96548">
                  <c:v>3.0492399999999999E-2</c:v>
                </c:pt>
                <c:pt idx="96549">
                  <c:v>3.0213899999999998E-2</c:v>
                </c:pt>
                <c:pt idx="96550">
                  <c:v>2.9882300000000001E-2</c:v>
                </c:pt>
                <c:pt idx="96551">
                  <c:v>2.9498099999999999E-2</c:v>
                </c:pt>
                <c:pt idx="96552">
                  <c:v>2.9061799999999999E-2</c:v>
                </c:pt>
                <c:pt idx="96553">
                  <c:v>2.8574200000000001E-2</c:v>
                </c:pt>
                <c:pt idx="96554">
                  <c:v>2.80358E-2</c:v>
                </c:pt>
                <c:pt idx="96555">
                  <c:v>2.7447599999999999E-2</c:v>
                </c:pt>
                <c:pt idx="96556">
                  <c:v>2.6810400000000002E-2</c:v>
                </c:pt>
                <c:pt idx="96557">
                  <c:v>2.6125099999999998E-2</c:v>
                </c:pt>
                <c:pt idx="96558">
                  <c:v>2.5392899999999999E-2</c:v>
                </c:pt>
                <c:pt idx="96559">
                  <c:v>2.4615000000000001E-2</c:v>
                </c:pt>
                <c:pt idx="96560">
                  <c:v>2.3792399999999998E-2</c:v>
                </c:pt>
                <c:pt idx="96561">
                  <c:v>2.2926499999999999E-2</c:v>
                </c:pt>
                <c:pt idx="96562">
                  <c:v>2.2018699999999999E-2</c:v>
                </c:pt>
                <c:pt idx="96563">
                  <c:v>2.10704E-2</c:v>
                </c:pt>
                <c:pt idx="96564">
                  <c:v>2.00831E-2</c:v>
                </c:pt>
                <c:pt idx="96565">
                  <c:v>1.90583E-2</c:v>
                </c:pt>
                <c:pt idx="96566">
                  <c:v>1.7997800000000001E-2</c:v>
                </c:pt>
                <c:pt idx="96567">
                  <c:v>1.69032E-2</c:v>
                </c:pt>
                <c:pt idx="96568">
                  <c:v>1.57763E-2</c:v>
                </c:pt>
                <c:pt idx="96569">
                  <c:v>1.46188E-2</c:v>
                </c:pt>
                <c:pt idx="96570">
                  <c:v>1.3432599999999999E-2</c:v>
                </c:pt>
                <c:pt idx="96571">
                  <c:v>1.2219600000000001E-2</c:v>
                </c:pt>
                <c:pt idx="96572">
                  <c:v>1.09818E-2</c:v>
                </c:pt>
                <c:pt idx="96573" formatCode="0.00E+00">
                  <c:v>9.7211799999999994E-3</c:v>
                </c:pt>
                <c:pt idx="96574" formatCode="0.00E+00">
                  <c:v>8.4397099999999996E-3</c:v>
                </c:pt>
                <c:pt idx="96575" formatCode="0.00E+00">
                  <c:v>7.1394900000000001E-3</c:v>
                </c:pt>
                <c:pt idx="96576" formatCode="0.00E+00">
                  <c:v>5.8225999999999998E-3</c:v>
                </c:pt>
                <c:pt idx="96577" formatCode="0.00E+00">
                  <c:v>4.4911600000000001E-3</c:v>
                </c:pt>
                <c:pt idx="96578" formatCode="0.00E+00">
                  <c:v>3.14731E-3</c:v>
                </c:pt>
                <c:pt idx="96579" formatCode="0.00E+00">
                  <c:v>1.7932099999999999E-3</c:v>
                </c:pt>
                <c:pt idx="96580" formatCode="0.00E+00">
                  <c:v>4.3102899999999998E-4</c:v>
                </c:pt>
                <c:pt idx="96581" formatCode="0.00E+00">
                  <c:v>-9.3703199999999997E-4</c:v>
                </c:pt>
                <c:pt idx="96582" formatCode="0.00E+00">
                  <c:v>-2.3087799999999999E-3</c:v>
                </c:pt>
                <c:pt idx="96583" formatCode="0.00E+00">
                  <c:v>-3.6820199999999998E-3</c:v>
                </c:pt>
                <c:pt idx="96584" formatCode="0.00E+00">
                  <c:v>-5.0545299999999998E-3</c:v>
                </c:pt>
                <c:pt idx="96585" formatCode="0.00E+00">
                  <c:v>-6.4241400000000001E-3</c:v>
                </c:pt>
                <c:pt idx="96586" formatCode="0.00E+00">
                  <c:v>-7.7886300000000004E-3</c:v>
                </c:pt>
                <c:pt idx="96587" formatCode="0.00E+00">
                  <c:v>-9.1458200000000007E-3</c:v>
                </c:pt>
                <c:pt idx="96588">
                  <c:v>-1.04936E-2</c:v>
                </c:pt>
                <c:pt idx="96589">
                  <c:v>-1.18297E-2</c:v>
                </c:pt>
                <c:pt idx="96590">
                  <c:v>-1.3152E-2</c:v>
                </c:pt>
                <c:pt idx="96591">
                  <c:v>-1.44586E-2</c:v>
                </c:pt>
                <c:pt idx="96592">
                  <c:v>-1.57471E-2</c:v>
                </c:pt>
                <c:pt idx="96593">
                  <c:v>-1.7015800000000001E-2</c:v>
                </c:pt>
                <c:pt idx="96594">
                  <c:v>-1.8262400000000002E-2</c:v>
                </c:pt>
                <c:pt idx="96595">
                  <c:v>-1.9484999999999999E-2</c:v>
                </c:pt>
                <c:pt idx="96596">
                  <c:v>-2.06818E-2</c:v>
                </c:pt>
                <c:pt idx="96597">
                  <c:v>-2.1850700000000001E-2</c:v>
                </c:pt>
                <c:pt idx="96598">
                  <c:v>-2.2990099999999999E-2</c:v>
                </c:pt>
                <c:pt idx="96599">
                  <c:v>-2.4098000000000001E-2</c:v>
                </c:pt>
                <c:pt idx="96600">
                  <c:v>-2.5172799999999999E-2</c:v>
                </c:pt>
                <c:pt idx="96601">
                  <c:v>-2.6212800000000001E-2</c:v>
                </c:pt>
                <c:pt idx="96602">
                  <c:v>-2.7216299999999999E-2</c:v>
                </c:pt>
                <c:pt idx="96603">
                  <c:v>-2.8181899999999999E-2</c:v>
                </c:pt>
                <c:pt idx="96604">
                  <c:v>-2.9107899999999999E-2</c:v>
                </c:pt>
                <c:pt idx="96605">
                  <c:v>-2.9992999999999999E-2</c:v>
                </c:pt>
                <c:pt idx="96606">
                  <c:v>-3.0835899999999999E-2</c:v>
                </c:pt>
                <c:pt idx="96607">
                  <c:v>-3.1635200000000002E-2</c:v>
                </c:pt>
                <c:pt idx="96608">
                  <c:v>-3.23897E-2</c:v>
                </c:pt>
                <c:pt idx="96609">
                  <c:v>-3.3098299999999997E-2</c:v>
                </c:pt>
                <c:pt idx="96610">
                  <c:v>-3.3759900000000002E-2</c:v>
                </c:pt>
                <c:pt idx="96611">
                  <c:v>-3.4373599999999997E-2</c:v>
                </c:pt>
                <c:pt idx="96612">
                  <c:v>-3.4938400000000001E-2</c:v>
                </c:pt>
                <c:pt idx="96613">
                  <c:v>-3.5453600000000002E-2</c:v>
                </c:pt>
                <c:pt idx="96614">
                  <c:v>-3.59183E-2</c:v>
                </c:pt>
                <c:pt idx="96615">
                  <c:v>-3.63319E-2</c:v>
                </c:pt>
                <c:pt idx="96616">
                  <c:v>-3.6693900000000002E-2</c:v>
                </c:pt>
                <c:pt idx="96617">
                  <c:v>-3.7003800000000003E-2</c:v>
                </c:pt>
                <c:pt idx="96618">
                  <c:v>-3.7261099999999998E-2</c:v>
                </c:pt>
                <c:pt idx="96619">
                  <c:v>-3.7465600000000002E-2</c:v>
                </c:pt>
                <c:pt idx="96620">
                  <c:v>-3.7616900000000002E-2</c:v>
                </c:pt>
                <c:pt idx="96621">
                  <c:v>-3.7715100000000001E-2</c:v>
                </c:pt>
                <c:pt idx="96622">
                  <c:v>-3.7759899999999999E-2</c:v>
                </c:pt>
                <c:pt idx="96623">
                  <c:v>-3.77515E-2</c:v>
                </c:pt>
                <c:pt idx="96624">
                  <c:v>-3.7690000000000001E-2</c:v>
                </c:pt>
                <c:pt idx="96625">
                  <c:v>-3.7575499999999998E-2</c:v>
                </c:pt>
                <c:pt idx="96626">
                  <c:v>-3.7408299999999998E-2</c:v>
                </c:pt>
                <c:pt idx="96627">
                  <c:v>-3.7188800000000001E-2</c:v>
                </c:pt>
                <c:pt idx="96628">
                  <c:v>-3.6917499999999999E-2</c:v>
                </c:pt>
                <c:pt idx="96629">
                  <c:v>-3.65949E-2</c:v>
                </c:pt>
                <c:pt idx="96630">
                  <c:v>-3.6221499999999997E-2</c:v>
                </c:pt>
                <c:pt idx="96631">
                  <c:v>-3.5798200000000002E-2</c:v>
                </c:pt>
                <c:pt idx="96632">
                  <c:v>-3.5325599999999999E-2</c:v>
                </c:pt>
                <c:pt idx="96633">
                  <c:v>-3.4804599999999998E-2</c:v>
                </c:pt>
                <c:pt idx="96634">
                  <c:v>-3.4236200000000001E-2</c:v>
                </c:pt>
                <c:pt idx="96635">
                  <c:v>-3.36213E-2</c:v>
                </c:pt>
                <c:pt idx="96636">
                  <c:v>-3.2960999999999997E-2</c:v>
                </c:pt>
                <c:pt idx="96637">
                  <c:v>-3.2256399999999998E-2</c:v>
                </c:pt>
                <c:pt idx="96638">
                  <c:v>-3.1508799999999997E-2</c:v>
                </c:pt>
                <c:pt idx="96639">
                  <c:v>-3.0719300000000001E-2</c:v>
                </c:pt>
                <c:pt idx="96640">
                  <c:v>-2.98894E-2</c:v>
                </c:pt>
                <c:pt idx="96641">
                  <c:v>-2.9020399999999998E-2</c:v>
                </c:pt>
                <c:pt idx="96642">
                  <c:v>-2.8113800000000001E-2</c:v>
                </c:pt>
                <c:pt idx="96643">
                  <c:v>-2.7171000000000001E-2</c:v>
                </c:pt>
                <c:pt idx="96644">
                  <c:v>-2.61937E-2</c:v>
                </c:pt>
                <c:pt idx="96645">
                  <c:v>-2.5183400000000002E-2</c:v>
                </c:pt>
                <c:pt idx="96646">
                  <c:v>-2.4141699999999999E-2</c:v>
                </c:pt>
                <c:pt idx="96647">
                  <c:v>-2.3070400000000001E-2</c:v>
                </c:pt>
                <c:pt idx="96648">
                  <c:v>-2.19712E-2</c:v>
                </c:pt>
                <c:pt idx="96649">
                  <c:v>-2.0845900000000001E-2</c:v>
                </c:pt>
                <c:pt idx="96650">
                  <c:v>-1.9696200000000001E-2</c:v>
                </c:pt>
                <c:pt idx="96651">
                  <c:v>-1.8523999999999999E-2</c:v>
                </c:pt>
                <c:pt idx="96652">
                  <c:v>-1.7331099999999999E-2</c:v>
                </c:pt>
                <c:pt idx="96653">
                  <c:v>-1.6119499999999998E-2</c:v>
                </c:pt>
                <c:pt idx="96654">
                  <c:v>-1.4891E-2</c:v>
                </c:pt>
                <c:pt idx="96655">
                  <c:v>-1.3647599999999999E-2</c:v>
                </c:pt>
                <c:pt idx="96656">
                  <c:v>-1.23911E-2</c:v>
                </c:pt>
                <c:pt idx="96657">
                  <c:v>-1.1123600000000001E-2</c:v>
                </c:pt>
                <c:pt idx="96658" formatCode="0.00E+00">
                  <c:v>-9.8469999999999999E-3</c:v>
                </c:pt>
                <c:pt idx="96659" formatCode="0.00E+00">
                  <c:v>-8.5632399999999997E-3</c:v>
                </c:pt>
                <c:pt idx="96660" formatCode="0.00E+00">
                  <c:v>-7.2742800000000002E-3</c:v>
                </c:pt>
                <c:pt idx="96661" formatCode="0.00E+00">
                  <c:v>-5.9820899999999998E-3</c:v>
                </c:pt>
                <c:pt idx="96662" formatCode="0.00E+00">
                  <c:v>-4.6886000000000002E-3</c:v>
                </c:pt>
                <c:pt idx="96663" formatCode="0.00E+00">
                  <c:v>-3.3957800000000002E-3</c:v>
                </c:pt>
                <c:pt idx="96664" formatCode="0.00E+00">
                  <c:v>-2.10553E-3</c:v>
                </c:pt>
                <c:pt idx="96665" formatCode="0.00E+00">
                  <c:v>-8.1977500000000002E-4</c:v>
                </c:pt>
                <c:pt idx="96666" formatCode="0.00E+00">
                  <c:v>4.5959100000000003E-4</c:v>
                </c:pt>
                <c:pt idx="96667" formatCode="0.00E+00">
                  <c:v>1.7306999999999999E-3</c:v>
                </c:pt>
                <c:pt idx="96668" formatCode="0.00E+00">
                  <c:v>2.9916999999999999E-3</c:v>
                </c:pt>
                <c:pt idx="96669" formatCode="0.00E+00">
                  <c:v>4.2407800000000004E-3</c:v>
                </c:pt>
                <c:pt idx="96670" formatCode="0.00E+00">
                  <c:v>5.4761499999999999E-3</c:v>
                </c:pt>
                <c:pt idx="96671" formatCode="0.00E+00">
                  <c:v>6.6960500000000003E-3</c:v>
                </c:pt>
                <c:pt idx="96672" formatCode="0.00E+00">
                  <c:v>7.8987699999999994E-3</c:v>
                </c:pt>
                <c:pt idx="96673" formatCode="0.00E+00">
                  <c:v>9.0826399999999995E-3</c:v>
                </c:pt>
                <c:pt idx="96674">
                  <c:v>1.0246E-2</c:v>
                </c:pt>
                <c:pt idx="96675">
                  <c:v>1.13873E-2</c:v>
                </c:pt>
                <c:pt idx="96676">
                  <c:v>1.2505E-2</c:v>
                </c:pt>
                <c:pt idx="96677">
                  <c:v>1.35975E-2</c:v>
                </c:pt>
                <c:pt idx="96678">
                  <c:v>1.4663499999999999E-2</c:v>
                </c:pt>
                <c:pt idx="96679">
                  <c:v>1.57016E-2</c:v>
                </c:pt>
                <c:pt idx="96680">
                  <c:v>1.6710300000000001E-2</c:v>
                </c:pt>
                <c:pt idx="96681">
                  <c:v>1.7688599999999999E-2</c:v>
                </c:pt>
                <c:pt idx="96682">
                  <c:v>1.8634999999999999E-2</c:v>
                </c:pt>
                <c:pt idx="96683">
                  <c:v>1.9548599999999999E-2</c:v>
                </c:pt>
                <c:pt idx="96684">
                  <c:v>2.0428100000000001E-2</c:v>
                </c:pt>
                <c:pt idx="96685">
                  <c:v>2.1272599999999999E-2</c:v>
                </c:pt>
                <c:pt idx="96686">
                  <c:v>2.2081199999999999E-2</c:v>
                </c:pt>
                <c:pt idx="96687">
                  <c:v>2.2852899999999999E-2</c:v>
                </c:pt>
                <c:pt idx="96688">
                  <c:v>2.3586800000000002E-2</c:v>
                </c:pt>
                <c:pt idx="96689">
                  <c:v>2.4282399999999999E-2</c:v>
                </c:pt>
                <c:pt idx="96690">
                  <c:v>2.4938800000000001E-2</c:v>
                </c:pt>
                <c:pt idx="96691">
                  <c:v>2.5555499999999998E-2</c:v>
                </c:pt>
                <c:pt idx="96692">
                  <c:v>2.61319E-2</c:v>
                </c:pt>
                <c:pt idx="96693">
                  <c:v>2.66676E-2</c:v>
                </c:pt>
                <c:pt idx="96694">
                  <c:v>2.7162200000000001E-2</c:v>
                </c:pt>
                <c:pt idx="96695">
                  <c:v>2.7615299999999999E-2</c:v>
                </c:pt>
                <c:pt idx="96696">
                  <c:v>2.8026700000000002E-2</c:v>
                </c:pt>
                <c:pt idx="96697">
                  <c:v>2.8396299999999999E-2</c:v>
                </c:pt>
                <c:pt idx="96698">
                  <c:v>2.87239E-2</c:v>
                </c:pt>
                <c:pt idx="96699">
                  <c:v>2.9009400000000001E-2</c:v>
                </c:pt>
                <c:pt idx="96700">
                  <c:v>2.9253100000000001E-2</c:v>
                </c:pt>
                <c:pt idx="96701">
                  <c:v>2.94548E-2</c:v>
                </c:pt>
                <c:pt idx="96702">
                  <c:v>2.9614999999999999E-2</c:v>
                </c:pt>
                <c:pt idx="96703">
                  <c:v>2.9733699999999998E-2</c:v>
                </c:pt>
                <c:pt idx="96704">
                  <c:v>2.9811299999999999E-2</c:v>
                </c:pt>
                <c:pt idx="96705">
                  <c:v>2.9848199999999998E-2</c:v>
                </c:pt>
                <c:pt idx="96706">
                  <c:v>2.9844900000000001E-2</c:v>
                </c:pt>
                <c:pt idx="96707">
                  <c:v>2.98018E-2</c:v>
                </c:pt>
                <c:pt idx="96708">
                  <c:v>2.9719599999999999E-2</c:v>
                </c:pt>
                <c:pt idx="96709">
                  <c:v>2.9598900000000001E-2</c:v>
                </c:pt>
                <c:pt idx="96710">
                  <c:v>2.9440500000000001E-2</c:v>
                </c:pt>
                <c:pt idx="96711">
                  <c:v>2.9245E-2</c:v>
                </c:pt>
                <c:pt idx="96712">
                  <c:v>2.9013299999999999E-2</c:v>
                </c:pt>
                <c:pt idx="96713">
                  <c:v>2.8746299999999999E-2</c:v>
                </c:pt>
                <c:pt idx="96714">
                  <c:v>2.8444899999999999E-2</c:v>
                </c:pt>
                <c:pt idx="96715">
                  <c:v>2.811E-2</c:v>
                </c:pt>
                <c:pt idx="96716">
                  <c:v>2.7742800000000001E-2</c:v>
                </c:pt>
                <c:pt idx="96717">
                  <c:v>2.7344299999999998E-2</c:v>
                </c:pt>
                <c:pt idx="96718">
                  <c:v>2.6915600000000001E-2</c:v>
                </c:pt>
                <c:pt idx="96719">
                  <c:v>2.6457899999999999E-2</c:v>
                </c:pt>
                <c:pt idx="96720">
                  <c:v>2.59723E-2</c:v>
                </c:pt>
                <c:pt idx="96721">
                  <c:v>2.5460099999999999E-2</c:v>
                </c:pt>
                <c:pt idx="96722">
                  <c:v>2.49226E-2</c:v>
                </c:pt>
                <c:pt idx="96723">
                  <c:v>2.43611E-2</c:v>
                </c:pt>
                <c:pt idx="96724">
                  <c:v>2.37769E-2</c:v>
                </c:pt>
                <c:pt idx="96725">
                  <c:v>2.3171299999999999E-2</c:v>
                </c:pt>
                <c:pt idx="96726">
                  <c:v>2.2545800000000001E-2</c:v>
                </c:pt>
                <c:pt idx="96727">
                  <c:v>2.19016E-2</c:v>
                </c:pt>
                <c:pt idx="96728">
                  <c:v>2.12404E-2</c:v>
                </c:pt>
                <c:pt idx="96729">
                  <c:v>2.0563399999999999E-2</c:v>
                </c:pt>
                <c:pt idx="96730">
                  <c:v>1.98721E-2</c:v>
                </c:pt>
                <c:pt idx="96731">
                  <c:v>1.9168000000000001E-2</c:v>
                </c:pt>
                <c:pt idx="96732">
                  <c:v>1.84525E-2</c:v>
                </c:pt>
                <c:pt idx="96733">
                  <c:v>1.7727E-2</c:v>
                </c:pt>
                <c:pt idx="96734">
                  <c:v>1.6993100000000001E-2</c:v>
                </c:pt>
                <c:pt idx="96735">
                  <c:v>1.6252200000000001E-2</c:v>
                </c:pt>
                <c:pt idx="96736">
                  <c:v>1.55058E-2</c:v>
                </c:pt>
                <c:pt idx="96737">
                  <c:v>1.47552E-2</c:v>
                </c:pt>
                <c:pt idx="96738">
                  <c:v>1.4001899999999999E-2</c:v>
                </c:pt>
                <c:pt idx="96739">
                  <c:v>1.32473E-2</c:v>
                </c:pt>
                <c:pt idx="96740">
                  <c:v>1.2492899999999999E-2</c:v>
                </c:pt>
                <c:pt idx="96741">
                  <c:v>1.174E-2</c:v>
                </c:pt>
                <c:pt idx="96742">
                  <c:v>1.09899E-2</c:v>
                </c:pt>
                <c:pt idx="96743">
                  <c:v>1.0244100000000001E-2</c:v>
                </c:pt>
                <c:pt idx="96744" formatCode="0.00E+00">
                  <c:v>9.5037100000000003E-3</c:v>
                </c:pt>
                <c:pt idx="96745" formatCode="0.00E+00">
                  <c:v>8.7701500000000009E-3</c:v>
                </c:pt>
                <c:pt idx="96746" formatCode="0.00E+00">
                  <c:v>8.0446300000000005E-3</c:v>
                </c:pt>
                <c:pt idx="96747" formatCode="0.00E+00">
                  <c:v>7.3283699999999998E-3</c:v>
                </c:pt>
                <c:pt idx="96748" formatCode="0.00E+00">
                  <c:v>6.6225399999999997E-3</c:v>
                </c:pt>
                <c:pt idx="96749" formatCode="0.00E+00">
                  <c:v>5.9282800000000002E-3</c:v>
                </c:pt>
                <c:pt idx="96750" formatCode="0.00E+00">
                  <c:v>5.2467E-3</c:v>
                </c:pt>
                <c:pt idx="96751" formatCode="0.00E+00">
                  <c:v>4.5788499999999998E-3</c:v>
                </c:pt>
                <c:pt idx="96752" formatCode="0.00E+00">
                  <c:v>3.9257500000000004E-3</c:v>
                </c:pt>
                <c:pt idx="96753" formatCode="0.00E+00">
                  <c:v>3.2883700000000001E-3</c:v>
                </c:pt>
                <c:pt idx="96754" formatCode="0.00E+00">
                  <c:v>2.6676400000000002E-3</c:v>
                </c:pt>
                <c:pt idx="96755" formatCode="0.00E+00">
                  <c:v>2.06442E-3</c:v>
                </c:pt>
                <c:pt idx="96756" formatCode="0.00E+00">
                  <c:v>1.4795399999999999E-3</c:v>
                </c:pt>
                <c:pt idx="96757" formatCode="0.00E+00">
                  <c:v>9.1377600000000004E-4</c:v>
                </c:pt>
                <c:pt idx="96758" formatCode="0.00E+00">
                  <c:v>3.6785000000000002E-4</c:v>
                </c:pt>
                <c:pt idx="96759" formatCode="0.00E+00">
                  <c:v>-1.5757400000000001E-4</c:v>
                </c:pt>
                <c:pt idx="96760" formatCode="0.00E+00">
                  <c:v>-6.6188100000000001E-4</c:v>
                </c:pt>
                <c:pt idx="96761" formatCode="0.00E+00">
                  <c:v>-1.14452E-3</c:v>
                </c:pt>
                <c:pt idx="96762" formatCode="0.00E+00">
                  <c:v>-1.60498E-3</c:v>
                </c:pt>
                <c:pt idx="96763" formatCode="0.00E+00">
                  <c:v>-2.0428199999999999E-3</c:v>
                </c:pt>
                <c:pt idx="96764" formatCode="0.00E+00">
                  <c:v>-2.45766E-3</c:v>
                </c:pt>
                <c:pt idx="96765" formatCode="0.00E+00">
                  <c:v>-2.8491699999999998E-3</c:v>
                </c:pt>
                <c:pt idx="96766" formatCode="0.00E+00">
                  <c:v>-3.2170699999999998E-3</c:v>
                </c:pt>
                <c:pt idx="96767" formatCode="0.00E+00">
                  <c:v>-3.5611599999999998E-3</c:v>
                </c:pt>
                <c:pt idx="96768" formatCode="0.00E+00">
                  <c:v>-3.8812899999999999E-3</c:v>
                </c:pt>
                <c:pt idx="96769" formatCode="0.00E+00">
                  <c:v>-4.1773399999999999E-3</c:v>
                </c:pt>
                <c:pt idx="96770" formatCode="0.00E+00">
                  <c:v>-4.4492999999999998E-3</c:v>
                </c:pt>
                <c:pt idx="96771" formatCode="0.00E+00">
                  <c:v>-4.6971799999999996E-3</c:v>
                </c:pt>
                <c:pt idx="96772" formatCode="0.00E+00">
                  <c:v>-4.9210499999999997E-3</c:v>
                </c:pt>
                <c:pt idx="96773" formatCode="0.00E+00">
                  <c:v>-5.1210600000000002E-3</c:v>
                </c:pt>
                <c:pt idx="96774" formatCode="0.00E+00">
                  <c:v>-5.29738E-3</c:v>
                </c:pt>
                <c:pt idx="96775" formatCode="0.00E+00">
                  <c:v>-5.4502800000000001E-3</c:v>
                </c:pt>
                <c:pt idx="96776" formatCode="0.00E+00">
                  <c:v>-5.5800499999999996E-3</c:v>
                </c:pt>
                <c:pt idx="96777" formatCode="0.00E+00">
                  <c:v>-5.6870499999999999E-3</c:v>
                </c:pt>
                <c:pt idx="96778" formatCode="0.00E+00">
                  <c:v>-5.7716699999999996E-3</c:v>
                </c:pt>
                <c:pt idx="96779" formatCode="0.00E+00">
                  <c:v>-5.8343900000000001E-3</c:v>
                </c:pt>
                <c:pt idx="96780" formatCode="0.00E+00">
                  <c:v>-5.8757000000000002E-3</c:v>
                </c:pt>
                <c:pt idx="96781" formatCode="0.00E+00">
                  <c:v>-5.89618E-3</c:v>
                </c:pt>
                <c:pt idx="96782" formatCode="0.00E+00">
                  <c:v>-5.8964100000000004E-3</c:v>
                </c:pt>
                <c:pt idx="96783" formatCode="0.00E+00">
                  <c:v>-5.8770599999999999E-3</c:v>
                </c:pt>
                <c:pt idx="96784" formatCode="0.00E+00">
                  <c:v>-5.8387999999999999E-3</c:v>
                </c:pt>
                <c:pt idx="96785" formatCode="0.00E+00">
                  <c:v>-5.7823900000000001E-3</c:v>
                </c:pt>
                <c:pt idx="96786" formatCode="0.00E+00">
                  <c:v>-5.7086000000000003E-3</c:v>
                </c:pt>
                <c:pt idx="96787" formatCode="0.00E+00">
                  <c:v>-5.61824E-3</c:v>
                </c:pt>
                <c:pt idx="96788" formatCode="0.00E+00">
                  <c:v>-5.5121500000000004E-3</c:v>
                </c:pt>
                <c:pt idx="96789" formatCode="0.00E+00">
                  <c:v>-5.3912400000000003E-3</c:v>
                </c:pt>
                <c:pt idx="96790" formatCode="0.00E+00">
                  <c:v>-5.2564100000000004E-3</c:v>
                </c:pt>
                <c:pt idx="96791" formatCode="0.00E+00">
                  <c:v>-5.1086100000000004E-3</c:v>
                </c:pt>
                <c:pt idx="96792" formatCode="0.00E+00">
                  <c:v>-4.9488199999999996E-3</c:v>
                </c:pt>
                <c:pt idx="96793" formatCode="0.00E+00">
                  <c:v>-4.7780399999999999E-3</c:v>
                </c:pt>
                <c:pt idx="96794" formatCode="0.00E+00">
                  <c:v>-4.5972799999999996E-3</c:v>
                </c:pt>
                <c:pt idx="96795" formatCode="0.00E+00">
                  <c:v>-4.4076100000000002E-3</c:v>
                </c:pt>
                <c:pt idx="96796" formatCode="0.00E+00">
                  <c:v>-4.2100699999999998E-3</c:v>
                </c:pt>
                <c:pt idx="96797" formatCode="0.00E+00">
                  <c:v>-4.0057399999999998E-3</c:v>
                </c:pt>
                <c:pt idx="96798" formatCode="0.00E+00">
                  <c:v>-3.7957199999999998E-3</c:v>
                </c:pt>
                <c:pt idx="96799" formatCode="0.00E+00">
                  <c:v>-3.5811200000000001E-3</c:v>
                </c:pt>
                <c:pt idx="96800" formatCode="0.00E+00">
                  <c:v>-3.3630299999999999E-3</c:v>
                </c:pt>
                <c:pt idx="96801" formatCode="0.00E+00">
                  <c:v>-3.1425799999999999E-3</c:v>
                </c:pt>
                <c:pt idx="96802" formatCode="0.00E+00">
                  <c:v>-2.9208799999999998E-3</c:v>
                </c:pt>
                <c:pt idx="96803" formatCode="0.00E+00">
                  <c:v>-2.6990600000000001E-3</c:v>
                </c:pt>
                <c:pt idx="96804" formatCode="0.00E+00">
                  <c:v>-2.4782300000000001E-3</c:v>
                </c:pt>
                <c:pt idx="96805" formatCode="0.00E+00">
                  <c:v>-2.2594999999999998E-3</c:v>
                </c:pt>
                <c:pt idx="96806" formatCode="0.00E+00">
                  <c:v>-2.0439899999999999E-3</c:v>
                </c:pt>
                <c:pt idx="96807" formatCode="0.00E+00">
                  <c:v>-1.83278E-3</c:v>
                </c:pt>
                <c:pt idx="96808" formatCode="0.00E+00">
                  <c:v>-1.6269500000000001E-3</c:v>
                </c:pt>
                <c:pt idx="96809" formatCode="0.00E+00">
                  <c:v>-1.4275900000000001E-3</c:v>
                </c:pt>
                <c:pt idx="96810" formatCode="0.00E+00">
                  <c:v>-1.23573E-3</c:v>
                </c:pt>
                <c:pt idx="96811" formatCode="0.00E+00">
                  <c:v>-1.0524099999999999E-3</c:v>
                </c:pt>
                <c:pt idx="96812" formatCode="0.00E+00">
                  <c:v>-8.7864499999999995E-4</c:v>
                </c:pt>
                <c:pt idx="96813" formatCode="0.00E+00">
                  <c:v>-7.15411E-4</c:v>
                </c:pt>
                <c:pt idx="96814" formatCode="0.00E+00">
                  <c:v>-5.6367099999999996E-4</c:v>
                </c:pt>
                <c:pt idx="96815" formatCode="0.00E+00">
                  <c:v>-4.2435299999999998E-4</c:v>
                </c:pt>
                <c:pt idx="96816" formatCode="0.00E+00">
                  <c:v>-2.9835499999999999E-4</c:v>
                </c:pt>
                <c:pt idx="96817" formatCode="0.00E+00">
                  <c:v>-1.8654300000000001E-4</c:v>
                </c:pt>
                <c:pt idx="96818" formatCode="0.00E+00">
                  <c:v>-8.9746299999999998E-5</c:v>
                </c:pt>
                <c:pt idx="96819" formatCode="0.00E+00">
                  <c:v>-8.7574899999999997E-6</c:v>
                </c:pt>
                <c:pt idx="96820" formatCode="0.00E+00">
                  <c:v>5.5670100000000001E-5</c:v>
                </c:pt>
                <c:pt idx="96821" formatCode="0.00E+00">
                  <c:v>1.02824E-4</c:v>
                </c:pt>
                <c:pt idx="96822" formatCode="0.00E+00">
                  <c:v>1.3203499999999999E-4</c:v>
                </c:pt>
                <c:pt idx="96823" formatCode="0.00E+00">
                  <c:v>1.4267800000000001E-4</c:v>
                </c:pt>
                <c:pt idx="96824" formatCode="0.00E+00">
                  <c:v>1.3417299999999999E-4</c:v>
                </c:pt>
                <c:pt idx="96825" formatCode="0.00E+00">
                  <c:v>1.05989E-4</c:v>
                </c:pt>
                <c:pt idx="96826" formatCode="0.00E+00">
                  <c:v>5.7642100000000002E-5</c:v>
                </c:pt>
                <c:pt idx="96827" formatCode="0.00E+00">
                  <c:v>-1.13E-5</c:v>
                </c:pt>
                <c:pt idx="96828" formatCode="0.00E+00">
                  <c:v>-1.0121899999999999E-4</c:v>
                </c:pt>
                <c:pt idx="96829" formatCode="0.00E+00">
                  <c:v>-2.1244499999999999E-4</c:v>
                </c:pt>
                <c:pt idx="96830" formatCode="0.00E+00">
                  <c:v>-3.4525400000000003E-4</c:v>
                </c:pt>
                <c:pt idx="96831" formatCode="0.00E+00">
                  <c:v>-4.9986699999999998E-4</c:v>
                </c:pt>
                <c:pt idx="96832" formatCode="0.00E+00">
                  <c:v>-6.7645200000000002E-4</c:v>
                </c:pt>
                <c:pt idx="96833" formatCode="0.00E+00">
                  <c:v>-8.7512099999999997E-4</c:v>
                </c:pt>
                <c:pt idx="96834" formatCode="0.00E+00">
                  <c:v>-1.09593E-3</c:v>
                </c:pt>
                <c:pt idx="96835" formatCode="0.00E+00">
                  <c:v>-1.33887E-3</c:v>
                </c:pt>
                <c:pt idx="96836" formatCode="0.00E+00">
                  <c:v>-1.6038999999999999E-3</c:v>
                </c:pt>
                <c:pt idx="96837" formatCode="0.00E+00">
                  <c:v>-1.8908900000000001E-3</c:v>
                </c:pt>
                <c:pt idx="96838" formatCode="0.00E+00">
                  <c:v>-2.1996799999999999E-3</c:v>
                </c:pt>
                <c:pt idx="96839" formatCode="0.00E+00">
                  <c:v>-2.53003E-3</c:v>
                </c:pt>
                <c:pt idx="96840" formatCode="0.00E+00">
                  <c:v>-2.8816599999999999E-3</c:v>
                </c:pt>
                <c:pt idx="96841" formatCode="0.00E+00">
                  <c:v>-3.2542199999999999E-3</c:v>
                </c:pt>
                <c:pt idx="96842" formatCode="0.00E+00">
                  <c:v>-3.6473299999999998E-3</c:v>
                </c:pt>
                <c:pt idx="96843" formatCode="0.00E+00">
                  <c:v>-4.0605199999999998E-3</c:v>
                </c:pt>
                <c:pt idx="96844" formatCode="0.00E+00">
                  <c:v>-4.4932899999999996E-3</c:v>
                </c:pt>
                <c:pt idx="96845" formatCode="0.00E+00">
                  <c:v>-4.9450700000000002E-3</c:v>
                </c:pt>
                <c:pt idx="96846" formatCode="0.00E+00">
                  <c:v>-5.4152499999999999E-3</c:v>
                </c:pt>
                <c:pt idx="96847" formatCode="0.00E+00">
                  <c:v>-5.9031600000000002E-3</c:v>
                </c:pt>
                <c:pt idx="96848" formatCode="0.00E+00">
                  <c:v>-6.40808E-3</c:v>
                </c:pt>
                <c:pt idx="96849" formatCode="0.00E+00">
                  <c:v>-6.9292399999999997E-3</c:v>
                </c:pt>
                <c:pt idx="96850" formatCode="0.00E+00">
                  <c:v>-7.4658099999999998E-3</c:v>
                </c:pt>
                <c:pt idx="96851" formatCode="0.00E+00">
                  <c:v>-8.0169300000000002E-3</c:v>
                </c:pt>
                <c:pt idx="96852" formatCode="0.00E+00">
                  <c:v>-8.5816999999999994E-3</c:v>
                </c:pt>
                <c:pt idx="96853" formatCode="0.00E+00">
                  <c:v>-9.1591399999999996E-3</c:v>
                </c:pt>
                <c:pt idx="96854" formatCode="0.00E+00">
                  <c:v>-9.7482599999999999E-3</c:v>
                </c:pt>
                <c:pt idx="96855">
                  <c:v>-1.0348E-2</c:v>
                </c:pt>
                <c:pt idx="96856">
                  <c:v>-1.09573E-2</c:v>
                </c:pt>
                <c:pt idx="96857">
                  <c:v>-1.15751E-2</c:v>
                </c:pt>
                <c:pt idx="96858">
                  <c:v>-1.22002E-2</c:v>
                </c:pt>
                <c:pt idx="96859">
                  <c:v>-1.28313E-2</c:v>
                </c:pt>
                <c:pt idx="96860">
                  <c:v>-1.34673E-2</c:v>
                </c:pt>
                <c:pt idx="96861">
                  <c:v>-1.4107E-2</c:v>
                </c:pt>
                <c:pt idx="96862">
                  <c:v>-1.4749099999999999E-2</c:v>
                </c:pt>
                <c:pt idx="96863">
                  <c:v>-1.53922E-2</c:v>
                </c:pt>
                <c:pt idx="96864">
                  <c:v>-1.6035000000000001E-2</c:v>
                </c:pt>
                <c:pt idx="96865">
                  <c:v>-1.6676300000000002E-2</c:v>
                </c:pt>
                <c:pt idx="96866">
                  <c:v>-1.7314599999999999E-2</c:v>
                </c:pt>
                <c:pt idx="96867">
                  <c:v>-1.7948700000000001E-2</c:v>
                </c:pt>
                <c:pt idx="96868">
                  <c:v>-1.8577E-2</c:v>
                </c:pt>
                <c:pt idx="96869">
                  <c:v>-1.9198300000000001E-2</c:v>
                </c:pt>
                <c:pt idx="96870">
                  <c:v>-1.9811100000000002E-2</c:v>
                </c:pt>
                <c:pt idx="96871">
                  <c:v>-2.0414000000000002E-2</c:v>
                </c:pt>
                <c:pt idx="96872">
                  <c:v>-2.1005699999999999E-2</c:v>
                </c:pt>
                <c:pt idx="96873">
                  <c:v>-2.1584699999999998E-2</c:v>
                </c:pt>
                <c:pt idx="96874">
                  <c:v>-2.2149700000000001E-2</c:v>
                </c:pt>
                <c:pt idx="96875">
                  <c:v>-2.2699199999999999E-2</c:v>
                </c:pt>
                <c:pt idx="96876">
                  <c:v>-2.32319E-2</c:v>
                </c:pt>
                <c:pt idx="96877">
                  <c:v>-2.3746400000000001E-2</c:v>
                </c:pt>
                <c:pt idx="96878">
                  <c:v>-2.4241499999999999E-2</c:v>
                </c:pt>
                <c:pt idx="96879">
                  <c:v>-2.47157E-2</c:v>
                </c:pt>
                <c:pt idx="96880">
                  <c:v>-2.5167700000000001E-2</c:v>
                </c:pt>
                <c:pt idx="96881">
                  <c:v>-2.5596299999999999E-2</c:v>
                </c:pt>
                <c:pt idx="96882">
                  <c:v>-2.6000200000000001E-2</c:v>
                </c:pt>
                <c:pt idx="96883">
                  <c:v>-2.6378200000000001E-2</c:v>
                </c:pt>
                <c:pt idx="96884">
                  <c:v>-2.6729099999999999E-2</c:v>
                </c:pt>
                <c:pt idx="96885">
                  <c:v>-2.7051800000000001E-2</c:v>
                </c:pt>
                <c:pt idx="96886">
                  <c:v>-2.7345000000000001E-2</c:v>
                </c:pt>
                <c:pt idx="96887">
                  <c:v>-2.7607799999999998E-2</c:v>
                </c:pt>
                <c:pt idx="96888">
                  <c:v>-2.7838999999999999E-2</c:v>
                </c:pt>
                <c:pt idx="96889">
                  <c:v>-2.8037699999999999E-2</c:v>
                </c:pt>
                <c:pt idx="96890">
                  <c:v>-2.8202899999999999E-2</c:v>
                </c:pt>
                <c:pt idx="96891">
                  <c:v>-2.83337E-2</c:v>
                </c:pt>
                <c:pt idx="96892">
                  <c:v>-2.8429300000000001E-2</c:v>
                </c:pt>
                <c:pt idx="96893">
                  <c:v>-2.8488800000000002E-2</c:v>
                </c:pt>
                <c:pt idx="96894">
                  <c:v>-2.8511499999999999E-2</c:v>
                </c:pt>
                <c:pt idx="96895">
                  <c:v>-2.84967E-2</c:v>
                </c:pt>
                <c:pt idx="96896">
                  <c:v>-2.8443699999999999E-2</c:v>
                </c:pt>
                <c:pt idx="96897">
                  <c:v>-2.8352100000000002E-2</c:v>
                </c:pt>
                <c:pt idx="96898">
                  <c:v>-2.8221099999999999E-2</c:v>
                </c:pt>
                <c:pt idx="96899">
                  <c:v>-2.80504E-2</c:v>
                </c:pt>
                <c:pt idx="96900">
                  <c:v>-2.7839599999999999E-2</c:v>
                </c:pt>
                <c:pt idx="96901">
                  <c:v>-2.7588399999999999E-2</c:v>
                </c:pt>
                <c:pt idx="96902">
                  <c:v>-2.7296500000000001E-2</c:v>
                </c:pt>
                <c:pt idx="96903">
                  <c:v>-2.6963600000000001E-2</c:v>
                </c:pt>
                <c:pt idx="96904">
                  <c:v>-2.6589600000000001E-2</c:v>
                </c:pt>
                <c:pt idx="96905">
                  <c:v>-2.6174599999999999E-2</c:v>
                </c:pt>
                <c:pt idx="96906">
                  <c:v>-2.5718399999999999E-2</c:v>
                </c:pt>
                <c:pt idx="96907">
                  <c:v>-2.52211E-2</c:v>
                </c:pt>
                <c:pt idx="96908">
                  <c:v>-2.4683E-2</c:v>
                </c:pt>
                <c:pt idx="96909">
                  <c:v>-2.41041E-2</c:v>
                </c:pt>
                <c:pt idx="96910">
                  <c:v>-2.34848E-2</c:v>
                </c:pt>
                <c:pt idx="96911">
                  <c:v>-2.28253E-2</c:v>
                </c:pt>
                <c:pt idx="96912">
                  <c:v>-2.2126199999999999E-2</c:v>
                </c:pt>
                <c:pt idx="96913">
                  <c:v>-2.1387900000000001E-2</c:v>
                </c:pt>
                <c:pt idx="96914">
                  <c:v>-2.0611000000000001E-2</c:v>
                </c:pt>
                <c:pt idx="96915">
                  <c:v>-1.9796000000000001E-2</c:v>
                </c:pt>
                <c:pt idx="96916">
                  <c:v>-1.89438E-2</c:v>
                </c:pt>
                <c:pt idx="96917">
                  <c:v>-1.8054899999999999E-2</c:v>
                </c:pt>
                <c:pt idx="96918">
                  <c:v>-1.7130300000000001E-2</c:v>
                </c:pt>
                <c:pt idx="96919">
                  <c:v>-1.6170799999999999E-2</c:v>
                </c:pt>
                <c:pt idx="96920">
                  <c:v>-1.5177400000000001E-2</c:v>
                </c:pt>
                <c:pt idx="96921">
                  <c:v>-1.41511E-2</c:v>
                </c:pt>
                <c:pt idx="96922">
                  <c:v>-1.3092899999999999E-2</c:v>
                </c:pt>
                <c:pt idx="96923">
                  <c:v>-1.20041E-2</c:v>
                </c:pt>
                <c:pt idx="96924">
                  <c:v>-1.0885799999999999E-2</c:v>
                </c:pt>
                <c:pt idx="96925" formatCode="0.00E+00">
                  <c:v>-9.73919E-3</c:v>
                </c:pt>
                <c:pt idx="96926" formatCode="0.00E+00">
                  <c:v>-8.5656800000000009E-3</c:v>
                </c:pt>
                <c:pt idx="96927" formatCode="0.00E+00">
                  <c:v>-7.3665800000000002E-3</c:v>
                </c:pt>
                <c:pt idx="96928" formatCode="0.00E+00">
                  <c:v>-6.1433099999999999E-3</c:v>
                </c:pt>
                <c:pt idx="96929" formatCode="0.00E+00">
                  <c:v>-4.8973300000000001E-3</c:v>
                </c:pt>
                <c:pt idx="96930" formatCode="0.00E+00">
                  <c:v>-3.63015E-3</c:v>
                </c:pt>
                <c:pt idx="96931" formatCode="0.00E+00">
                  <c:v>-2.3433199999999999E-3</c:v>
                </c:pt>
                <c:pt idx="96932" formatCode="0.00E+00">
                  <c:v>-1.0384400000000001E-3</c:v>
                </c:pt>
                <c:pt idx="96933" formatCode="0.00E+00">
                  <c:v>2.8286199999999999E-4</c:v>
                </c:pt>
                <c:pt idx="96934" formatCode="0.00E+00">
                  <c:v>1.6189100000000001E-3</c:v>
                </c:pt>
                <c:pt idx="96935" formatCode="0.00E+00">
                  <c:v>2.9679900000000002E-3</c:v>
                </c:pt>
                <c:pt idx="96936" formatCode="0.00E+00">
                  <c:v>4.3283699999999998E-3</c:v>
                </c:pt>
                <c:pt idx="96937" formatCode="0.00E+00">
                  <c:v>5.6982600000000001E-3</c:v>
                </c:pt>
                <c:pt idx="96938" formatCode="0.00E+00">
                  <c:v>7.0758799999999997E-3</c:v>
                </c:pt>
                <c:pt idx="96939" formatCode="0.00E+00">
                  <c:v>8.4594000000000006E-3</c:v>
                </c:pt>
                <c:pt idx="96940" formatCode="0.00E+00">
                  <c:v>9.84697E-3</c:v>
                </c:pt>
                <c:pt idx="96941">
                  <c:v>1.1236700000000001E-2</c:v>
                </c:pt>
                <c:pt idx="96942">
                  <c:v>1.2626800000000001E-2</c:v>
                </c:pt>
                <c:pt idx="96943">
                  <c:v>1.40153E-2</c:v>
                </c:pt>
                <c:pt idx="96944">
                  <c:v>1.54003E-2</c:v>
                </c:pt>
                <c:pt idx="96945">
                  <c:v>1.6779800000000001E-2</c:v>
                </c:pt>
                <c:pt idx="96946">
                  <c:v>1.8152100000000001E-2</c:v>
                </c:pt>
                <c:pt idx="96947">
                  <c:v>1.95152E-2</c:v>
                </c:pt>
                <c:pt idx="96948">
                  <c:v>2.0867E-2</c:v>
                </c:pt>
                <c:pt idx="96949">
                  <c:v>2.2205900000000001E-2</c:v>
                </c:pt>
                <c:pt idx="96950">
                  <c:v>2.35298E-2</c:v>
                </c:pt>
                <c:pt idx="96951">
                  <c:v>2.4836799999999999E-2</c:v>
                </c:pt>
                <c:pt idx="96952">
                  <c:v>2.6125099999999998E-2</c:v>
                </c:pt>
                <c:pt idx="96953">
                  <c:v>2.7392900000000001E-2</c:v>
                </c:pt>
                <c:pt idx="96954">
                  <c:v>2.8638199999999999E-2</c:v>
                </c:pt>
                <c:pt idx="96955">
                  <c:v>2.9859299999999998E-2</c:v>
                </c:pt>
                <c:pt idx="96956">
                  <c:v>3.1054399999999999E-2</c:v>
                </c:pt>
                <c:pt idx="96957">
                  <c:v>3.2221699999999999E-2</c:v>
                </c:pt>
                <c:pt idx="96958">
                  <c:v>3.33595E-2</c:v>
                </c:pt>
                <c:pt idx="96959">
                  <c:v>3.44661E-2</c:v>
                </c:pt>
                <c:pt idx="96960">
                  <c:v>3.5539800000000003E-2</c:v>
                </c:pt>
                <c:pt idx="96961">
                  <c:v>3.6579100000000003E-2</c:v>
                </c:pt>
                <c:pt idx="96962">
                  <c:v>3.7582400000000002E-2</c:v>
                </c:pt>
                <c:pt idx="96963">
                  <c:v>3.8547999999999999E-2</c:v>
                </c:pt>
                <c:pt idx="96964">
                  <c:v>3.9474700000000001E-2</c:v>
                </c:pt>
                <c:pt idx="96965">
                  <c:v>4.0360800000000002E-2</c:v>
                </c:pt>
                <c:pt idx="96966">
                  <c:v>4.1205100000000001E-2</c:v>
                </c:pt>
                <c:pt idx="96967">
                  <c:v>4.2006300000000003E-2</c:v>
                </c:pt>
                <c:pt idx="96968">
                  <c:v>4.2763000000000002E-2</c:v>
                </c:pt>
                <c:pt idx="96969">
                  <c:v>4.3474100000000002E-2</c:v>
                </c:pt>
                <c:pt idx="96970">
                  <c:v>4.4138400000000001E-2</c:v>
                </c:pt>
                <c:pt idx="96971">
                  <c:v>4.4754799999999997E-2</c:v>
                </c:pt>
                <c:pt idx="96972">
                  <c:v>4.5322399999999999E-2</c:v>
                </c:pt>
                <c:pt idx="96973">
                  <c:v>4.5840100000000002E-2</c:v>
                </c:pt>
                <c:pt idx="96974">
                  <c:v>4.63072E-2</c:v>
                </c:pt>
                <c:pt idx="96975">
                  <c:v>4.6722699999999999E-2</c:v>
                </c:pt>
                <c:pt idx="96976">
                  <c:v>4.7086000000000003E-2</c:v>
                </c:pt>
                <c:pt idx="96977">
                  <c:v>4.7396300000000002E-2</c:v>
                </c:pt>
                <c:pt idx="96978">
                  <c:v>4.76532E-2</c:v>
                </c:pt>
                <c:pt idx="96979">
                  <c:v>4.7856000000000003E-2</c:v>
                </c:pt>
                <c:pt idx="96980">
                  <c:v>4.8004400000000003E-2</c:v>
                </c:pt>
                <c:pt idx="96981">
                  <c:v>4.8097899999999999E-2</c:v>
                </c:pt>
                <c:pt idx="96982">
                  <c:v>4.8136199999999997E-2</c:v>
                </c:pt>
                <c:pt idx="96983">
                  <c:v>4.8119299999999997E-2</c:v>
                </c:pt>
                <c:pt idx="96984">
                  <c:v>4.8046800000000001E-2</c:v>
                </c:pt>
                <c:pt idx="96985">
                  <c:v>4.7918799999999998E-2</c:v>
                </c:pt>
                <c:pt idx="96986">
                  <c:v>4.7735399999999997E-2</c:v>
                </c:pt>
                <c:pt idx="96987">
                  <c:v>4.7496400000000001E-2</c:v>
                </c:pt>
                <c:pt idx="96988">
                  <c:v>4.7202300000000003E-2</c:v>
                </c:pt>
                <c:pt idx="96989">
                  <c:v>4.6853199999999998E-2</c:v>
                </c:pt>
                <c:pt idx="96990">
                  <c:v>4.6449400000000002E-2</c:v>
                </c:pt>
                <c:pt idx="96991">
                  <c:v>4.5991400000000002E-2</c:v>
                </c:pt>
                <c:pt idx="96992">
                  <c:v>4.5479600000000002E-2</c:v>
                </c:pt>
                <c:pt idx="96993">
                  <c:v>4.4914700000000002E-2</c:v>
                </c:pt>
                <c:pt idx="96994">
                  <c:v>4.4297200000000002E-2</c:v>
                </c:pt>
                <c:pt idx="96995">
                  <c:v>4.3627800000000001E-2</c:v>
                </c:pt>
                <c:pt idx="96996">
                  <c:v>4.2907500000000001E-2</c:v>
                </c:pt>
                <c:pt idx="96997">
                  <c:v>4.2136899999999998E-2</c:v>
                </c:pt>
                <c:pt idx="96998">
                  <c:v>4.1317E-2</c:v>
                </c:pt>
                <c:pt idx="96999">
                  <c:v>4.0448900000000003E-2</c:v>
                </c:pt>
                <c:pt idx="97000">
                  <c:v>3.9533600000000002E-2</c:v>
                </c:pt>
                <c:pt idx="97001">
                  <c:v>3.8572099999999998E-2</c:v>
                </c:pt>
                <c:pt idx="97002">
                  <c:v>3.7565800000000003E-2</c:v>
                </c:pt>
                <c:pt idx="97003">
                  <c:v>3.6515899999999997E-2</c:v>
                </c:pt>
                <c:pt idx="97004">
                  <c:v>3.54236E-2</c:v>
                </c:pt>
                <c:pt idx="97005">
                  <c:v>3.4290399999999999E-2</c:v>
                </c:pt>
                <c:pt idx="97006">
                  <c:v>3.31177E-2</c:v>
                </c:pt>
                <c:pt idx="97007">
                  <c:v>3.1906999999999998E-2</c:v>
                </c:pt>
                <c:pt idx="97008">
                  <c:v>3.0659700000000002E-2</c:v>
                </c:pt>
                <c:pt idx="97009">
                  <c:v>2.93776E-2</c:v>
                </c:pt>
                <c:pt idx="97010">
                  <c:v>2.8062199999999999E-2</c:v>
                </c:pt>
                <c:pt idx="97011">
                  <c:v>2.6715200000000001E-2</c:v>
                </c:pt>
                <c:pt idx="97012">
                  <c:v>2.5338200000000002E-2</c:v>
                </c:pt>
                <c:pt idx="97013">
                  <c:v>2.3933200000000002E-2</c:v>
                </c:pt>
                <c:pt idx="97014">
                  <c:v>2.2501799999999999E-2</c:v>
                </c:pt>
                <c:pt idx="97015">
                  <c:v>2.1045999999999999E-2</c:v>
                </c:pt>
                <c:pt idx="97016">
                  <c:v>1.9567399999999999E-2</c:v>
                </c:pt>
                <c:pt idx="97017">
                  <c:v>1.80681E-2</c:v>
                </c:pt>
                <c:pt idx="97018">
                  <c:v>1.6549999999999999E-2</c:v>
                </c:pt>
                <c:pt idx="97019">
                  <c:v>1.5014899999999999E-2</c:v>
                </c:pt>
                <c:pt idx="97020">
                  <c:v>1.3464800000000001E-2</c:v>
                </c:pt>
                <c:pt idx="97021">
                  <c:v>1.1901699999999999E-2</c:v>
                </c:pt>
                <c:pt idx="97022">
                  <c:v>1.0327599999999999E-2</c:v>
                </c:pt>
                <c:pt idx="97023" formatCode="0.00E+00">
                  <c:v>8.7444199999999993E-3</c:v>
                </c:pt>
                <c:pt idx="97024" formatCode="0.00E+00">
                  <c:v>7.1542100000000003E-3</c:v>
                </c:pt>
                <c:pt idx="97025" formatCode="0.00E+00">
                  <c:v>5.55895E-3</c:v>
                </c:pt>
                <c:pt idx="97026" formatCode="0.00E+00">
                  <c:v>3.9606499999999996E-3</c:v>
                </c:pt>
                <c:pt idx="97027" formatCode="0.00E+00">
                  <c:v>2.3612899999999998E-3</c:v>
                </c:pt>
                <c:pt idx="97028" formatCode="0.00E+00">
                  <c:v>7.6288300000000001E-4</c:v>
                </c:pt>
                <c:pt idx="97029" formatCode="0.00E+00">
                  <c:v>-8.3259700000000002E-4</c:v>
                </c:pt>
                <c:pt idx="97030" formatCode="0.00E+00">
                  <c:v>-2.4231700000000001E-3</c:v>
                </c:pt>
                <c:pt idx="97031" formatCode="0.00E+00">
                  <c:v>-4.00688E-3</c:v>
                </c:pt>
                <c:pt idx="97032" formatCode="0.00E+00">
                  <c:v>-5.5817799999999997E-3</c:v>
                </c:pt>
                <c:pt idx="97033" formatCode="0.00E+00">
                  <c:v>-7.1459499999999999E-3</c:v>
                </c:pt>
                <c:pt idx="97034" formatCode="0.00E+00">
                  <c:v>-8.6974900000000004E-3</c:v>
                </c:pt>
                <c:pt idx="97035">
                  <c:v>-1.0234500000000001E-2</c:v>
                </c:pt>
                <c:pt idx="97036">
                  <c:v>-1.17552E-2</c:v>
                </c:pt>
                <c:pt idx="97037">
                  <c:v>-1.3257700000000001E-2</c:v>
                </c:pt>
                <c:pt idx="97038">
                  <c:v>-1.47403E-2</c:v>
                </c:pt>
                <c:pt idx="97039">
                  <c:v>-1.62011E-2</c:v>
                </c:pt>
                <c:pt idx="97040">
                  <c:v>-1.7638600000000001E-2</c:v>
                </c:pt>
                <c:pt idx="97041">
                  <c:v>-1.9050899999999999E-2</c:v>
                </c:pt>
                <c:pt idx="97042">
                  <c:v>-2.0436599999999999E-2</c:v>
                </c:pt>
                <c:pt idx="97043">
                  <c:v>-2.1794000000000001E-2</c:v>
                </c:pt>
                <c:pt idx="97044">
                  <c:v>-2.3121599999999999E-2</c:v>
                </c:pt>
                <c:pt idx="97045">
                  <c:v>-2.4417899999999999E-2</c:v>
                </c:pt>
                <c:pt idx="97046">
                  <c:v>-2.5681499999999999E-2</c:v>
                </c:pt>
                <c:pt idx="97047">
                  <c:v>-2.6911000000000001E-2</c:v>
                </c:pt>
                <c:pt idx="97048">
                  <c:v>-2.8105100000000001E-2</c:v>
                </c:pt>
                <c:pt idx="97049">
                  <c:v>-2.92625E-2</c:v>
                </c:pt>
                <c:pt idx="97050">
                  <c:v>-3.0382099999999999E-2</c:v>
                </c:pt>
                <c:pt idx="97051">
                  <c:v>-3.14626E-2</c:v>
                </c:pt>
                <c:pt idx="97052">
                  <c:v>-3.25031E-2</c:v>
                </c:pt>
                <c:pt idx="97053">
                  <c:v>-3.3502400000000002E-2</c:v>
                </c:pt>
                <c:pt idx="97054">
                  <c:v>-3.44596E-2</c:v>
                </c:pt>
                <c:pt idx="97055">
                  <c:v>-3.5374000000000003E-2</c:v>
                </c:pt>
                <c:pt idx="97056">
                  <c:v>-3.6244499999999999E-2</c:v>
                </c:pt>
                <c:pt idx="97057">
                  <c:v>-3.7070499999999999E-2</c:v>
                </c:pt>
                <c:pt idx="97058">
                  <c:v>-3.7851299999999997E-2</c:v>
                </c:pt>
                <c:pt idx="97059">
                  <c:v>-3.8586200000000001E-2</c:v>
                </c:pt>
                <c:pt idx="97060">
                  <c:v>-3.9274799999999999E-2</c:v>
                </c:pt>
                <c:pt idx="97061">
                  <c:v>-3.9916500000000001E-2</c:v>
                </c:pt>
                <c:pt idx="97062">
                  <c:v>-4.0510900000000002E-2</c:v>
                </c:pt>
                <c:pt idx="97063">
                  <c:v>-4.1057700000000003E-2</c:v>
                </c:pt>
                <c:pt idx="97064">
                  <c:v>-4.1556700000000002E-2</c:v>
                </c:pt>
                <c:pt idx="97065">
                  <c:v>-4.2007500000000003E-2</c:v>
                </c:pt>
                <c:pt idx="97066">
                  <c:v>-4.2410200000000002E-2</c:v>
                </c:pt>
                <c:pt idx="97067">
                  <c:v>-4.27646E-2</c:v>
                </c:pt>
                <c:pt idx="97068">
                  <c:v>-4.3070700000000003E-2</c:v>
                </c:pt>
                <c:pt idx="97069">
                  <c:v>-4.3328600000000002E-2</c:v>
                </c:pt>
                <c:pt idx="97070">
                  <c:v>-4.3538500000000001E-2</c:v>
                </c:pt>
                <c:pt idx="97071">
                  <c:v>-4.3700500000000003E-2</c:v>
                </c:pt>
                <c:pt idx="97072">
                  <c:v>-4.3815E-2</c:v>
                </c:pt>
                <c:pt idx="97073">
                  <c:v>-4.3882200000000003E-2</c:v>
                </c:pt>
                <c:pt idx="97074">
                  <c:v>-4.39026E-2</c:v>
                </c:pt>
                <c:pt idx="97075">
                  <c:v>-4.3876699999999998E-2</c:v>
                </c:pt>
                <c:pt idx="97076">
                  <c:v>-4.3804999999999997E-2</c:v>
                </c:pt>
                <c:pt idx="97077">
                  <c:v>-4.3687999999999998E-2</c:v>
                </c:pt>
                <c:pt idx="97078">
                  <c:v>-4.3526500000000003E-2</c:v>
                </c:pt>
                <c:pt idx="97079">
                  <c:v>-4.3321100000000001E-2</c:v>
                </c:pt>
                <c:pt idx="97080">
                  <c:v>-4.30725E-2</c:v>
                </c:pt>
                <c:pt idx="97081">
                  <c:v>-4.2781699999999999E-2</c:v>
                </c:pt>
                <c:pt idx="97082">
                  <c:v>-4.2449399999999998E-2</c:v>
                </c:pt>
                <c:pt idx="97083">
                  <c:v>-4.2076599999999999E-2</c:v>
                </c:pt>
                <c:pt idx="97084">
                  <c:v>-4.1664199999999998E-2</c:v>
                </c:pt>
                <c:pt idx="97085">
                  <c:v>-4.1213300000000001E-2</c:v>
                </c:pt>
                <c:pt idx="97086">
                  <c:v>-4.0724900000000001E-2</c:v>
                </c:pt>
                <c:pt idx="97087">
                  <c:v>-4.0200100000000002E-2</c:v>
                </c:pt>
                <c:pt idx="97088">
                  <c:v>-3.9640000000000002E-2</c:v>
                </c:pt>
                <c:pt idx="97089">
                  <c:v>-3.9045799999999999E-2</c:v>
                </c:pt>
                <c:pt idx="97090">
                  <c:v>-3.84187E-2</c:v>
                </c:pt>
                <c:pt idx="97091">
                  <c:v>-3.7760000000000002E-2</c:v>
                </c:pt>
                <c:pt idx="97092">
                  <c:v>-3.7070899999999997E-2</c:v>
                </c:pt>
                <c:pt idx="97093">
                  <c:v>-3.6352700000000002E-2</c:v>
                </c:pt>
                <c:pt idx="97094">
                  <c:v>-3.5606699999999998E-2</c:v>
                </c:pt>
                <c:pt idx="97095">
                  <c:v>-3.4834299999999999E-2</c:v>
                </c:pt>
                <c:pt idx="97096">
                  <c:v>-3.4036900000000002E-2</c:v>
                </c:pt>
                <c:pt idx="97097">
                  <c:v>-3.3215799999999997E-2</c:v>
                </c:pt>
                <c:pt idx="97098">
                  <c:v>-3.2372400000000003E-2</c:v>
                </c:pt>
                <c:pt idx="97099">
                  <c:v>-3.1508099999999997E-2</c:v>
                </c:pt>
                <c:pt idx="97100">
                  <c:v>-3.06244E-2</c:v>
                </c:pt>
                <c:pt idx="97101">
                  <c:v>-2.9722700000000001E-2</c:v>
                </c:pt>
                <c:pt idx="97102">
                  <c:v>-2.8804400000000001E-2</c:v>
                </c:pt>
                <c:pt idx="97103">
                  <c:v>-2.7870900000000001E-2</c:v>
                </c:pt>
                <c:pt idx="97104">
                  <c:v>-2.6923699999999998E-2</c:v>
                </c:pt>
                <c:pt idx="97105">
                  <c:v>-2.59642E-2</c:v>
                </c:pt>
                <c:pt idx="97106">
                  <c:v>-2.4993899999999999E-2</c:v>
                </c:pt>
                <c:pt idx="97107">
                  <c:v>-2.4014199999999999E-2</c:v>
                </c:pt>
                <c:pt idx="97108">
                  <c:v>-2.3026399999999999E-2</c:v>
                </c:pt>
                <c:pt idx="97109">
                  <c:v>-2.2032E-2</c:v>
                </c:pt>
                <c:pt idx="97110">
                  <c:v>-2.10323E-2</c:v>
                </c:pt>
                <c:pt idx="97111">
                  <c:v>-2.0028799999999999E-2</c:v>
                </c:pt>
                <c:pt idx="97112">
                  <c:v>-1.90227E-2</c:v>
                </c:pt>
                <c:pt idx="97113">
                  <c:v>-1.80155E-2</c:v>
                </c:pt>
                <c:pt idx="97114">
                  <c:v>-1.7008300000000001E-2</c:v>
                </c:pt>
                <c:pt idx="97115">
                  <c:v>-1.6002599999999999E-2</c:v>
                </c:pt>
                <c:pt idx="97116">
                  <c:v>-1.49994E-2</c:v>
                </c:pt>
                <c:pt idx="97117">
                  <c:v>-1.40001E-2</c:v>
                </c:pt>
                <c:pt idx="97118">
                  <c:v>-1.3005900000000001E-2</c:v>
                </c:pt>
                <c:pt idx="97119">
                  <c:v>-1.20179E-2</c:v>
                </c:pt>
                <c:pt idx="97120">
                  <c:v>-1.10372E-2</c:v>
                </c:pt>
                <c:pt idx="97121">
                  <c:v>-1.00649E-2</c:v>
                </c:pt>
                <c:pt idx="97122" formatCode="0.00E+00">
                  <c:v>-9.1020400000000005E-3</c:v>
                </c:pt>
                <c:pt idx="97123" formatCode="0.00E+00">
                  <c:v>-8.1496899999999994E-3</c:v>
                </c:pt>
                <c:pt idx="97124" formatCode="0.00E+00">
                  <c:v>-7.2087899999999996E-3</c:v>
                </c:pt>
                <c:pt idx="97125" formatCode="0.00E+00">
                  <c:v>-6.2802600000000002E-3</c:v>
                </c:pt>
                <c:pt idx="97126" formatCode="0.00E+00">
                  <c:v>-5.365E-3</c:v>
                </c:pt>
                <c:pt idx="97127" formatCode="0.00E+00">
                  <c:v>-4.4638500000000001E-3</c:v>
                </c:pt>
                <c:pt idx="97128" formatCode="0.00E+00">
                  <c:v>-3.5775999999999998E-3</c:v>
                </c:pt>
                <c:pt idx="97129" formatCode="0.00E+00">
                  <c:v>-2.7070000000000002E-3</c:v>
                </c:pt>
                <c:pt idx="97130" formatCode="0.00E+00">
                  <c:v>-1.8527699999999999E-3</c:v>
                </c:pt>
                <c:pt idx="97131" formatCode="0.00E+00">
                  <c:v>-1.01556E-3</c:v>
                </c:pt>
                <c:pt idx="97132" formatCode="0.00E+00">
                  <c:v>-1.9597899999999999E-4</c:v>
                </c:pt>
                <c:pt idx="97133" formatCode="0.00E+00">
                  <c:v>6.0540699999999997E-4</c:v>
                </c:pt>
                <c:pt idx="97134" formatCode="0.00E+00">
                  <c:v>1.3880800000000001E-3</c:v>
                </c:pt>
                <c:pt idx="97135" formatCode="0.00E+00">
                  <c:v>2.1515900000000001E-3</c:v>
                </c:pt>
                <c:pt idx="97136" formatCode="0.00E+00">
                  <c:v>2.8955000000000001E-3</c:v>
                </c:pt>
                <c:pt idx="97137" formatCode="0.00E+00">
                  <c:v>3.6194500000000002E-3</c:v>
                </c:pt>
                <c:pt idx="97138" formatCode="0.00E+00">
                  <c:v>4.3231299999999997E-3</c:v>
                </c:pt>
                <c:pt idx="97139" formatCode="0.00E+00">
                  <c:v>5.0062600000000002E-3</c:v>
                </c:pt>
                <c:pt idx="97140" formatCode="0.00E+00">
                  <c:v>5.66863E-3</c:v>
                </c:pt>
                <c:pt idx="97141" formatCode="0.00E+00">
                  <c:v>6.3100600000000001E-3</c:v>
                </c:pt>
                <c:pt idx="97142" formatCode="0.00E+00">
                  <c:v>6.9304299999999996E-3</c:v>
                </c:pt>
                <c:pt idx="97143" formatCode="0.00E+00">
                  <c:v>7.5296499999999997E-3</c:v>
                </c:pt>
                <c:pt idx="97144" formatCode="0.00E+00">
                  <c:v>8.1077100000000006E-3</c:v>
                </c:pt>
                <c:pt idx="97145" formatCode="0.00E+00">
                  <c:v>8.6646099999999997E-3</c:v>
                </c:pt>
                <c:pt idx="97146" formatCode="0.00E+00">
                  <c:v>9.2004300000000008E-3</c:v>
                </c:pt>
                <c:pt idx="97147" formatCode="0.00E+00">
                  <c:v>9.7152499999999999E-3</c:v>
                </c:pt>
                <c:pt idx="97148">
                  <c:v>1.02092E-2</c:v>
                </c:pt>
                <c:pt idx="97149">
                  <c:v>1.06826E-2</c:v>
                </c:pt>
                <c:pt idx="97150">
                  <c:v>1.11355E-2</c:v>
                </c:pt>
                <c:pt idx="97151">
                  <c:v>1.15683E-2</c:v>
                </c:pt>
                <c:pt idx="97152">
                  <c:v>1.19813E-2</c:v>
                </c:pt>
                <c:pt idx="97153">
                  <c:v>1.23748E-2</c:v>
                </c:pt>
                <c:pt idx="97154">
                  <c:v>1.27492E-2</c:v>
                </c:pt>
                <c:pt idx="97155">
                  <c:v>1.3104899999999999E-2</c:v>
                </c:pt>
                <c:pt idx="97156">
                  <c:v>1.34424E-2</c:v>
                </c:pt>
                <c:pt idx="97157">
                  <c:v>1.3762099999999999E-2</c:v>
                </c:pt>
                <c:pt idx="97158">
                  <c:v>1.4064699999999999E-2</c:v>
                </c:pt>
                <c:pt idx="97159">
                  <c:v>1.43505E-2</c:v>
                </c:pt>
                <c:pt idx="97160">
                  <c:v>1.4620299999999999E-2</c:v>
                </c:pt>
                <c:pt idx="97161">
                  <c:v>1.4874500000000001E-2</c:v>
                </c:pt>
                <c:pt idx="97162">
                  <c:v>1.51138E-2</c:v>
                </c:pt>
                <c:pt idx="97163">
                  <c:v>1.53388E-2</c:v>
                </c:pt>
                <c:pt idx="97164">
                  <c:v>1.55502E-2</c:v>
                </c:pt>
                <c:pt idx="97165">
                  <c:v>1.5748600000000001E-2</c:v>
                </c:pt>
                <c:pt idx="97166">
                  <c:v>1.59347E-2</c:v>
                </c:pt>
                <c:pt idx="97167">
                  <c:v>1.61093E-2</c:v>
                </c:pt>
                <c:pt idx="97168">
                  <c:v>1.6272999999999999E-2</c:v>
                </c:pt>
                <c:pt idx="97169">
                  <c:v>1.64266E-2</c:v>
                </c:pt>
                <c:pt idx="97170">
                  <c:v>1.6570700000000001E-2</c:v>
                </c:pt>
                <c:pt idx="97171">
                  <c:v>1.6706100000000002E-2</c:v>
                </c:pt>
                <c:pt idx="97172">
                  <c:v>1.6833500000000001E-2</c:v>
                </c:pt>
                <c:pt idx="97173">
                  <c:v>1.6953599999999999E-2</c:v>
                </c:pt>
                <c:pt idx="97174">
                  <c:v>1.7067200000000001E-2</c:v>
                </c:pt>
                <c:pt idx="97175">
                  <c:v>1.7174999999999999E-2</c:v>
                </c:pt>
                <c:pt idx="97176">
                  <c:v>1.72777E-2</c:v>
                </c:pt>
                <c:pt idx="97177">
                  <c:v>1.7375999999999999E-2</c:v>
                </c:pt>
                <c:pt idx="97178">
                  <c:v>1.7470599999999999E-2</c:v>
                </c:pt>
                <c:pt idx="97179">
                  <c:v>1.75622E-2</c:v>
                </c:pt>
                <c:pt idx="97180">
                  <c:v>1.7651400000000001E-2</c:v>
                </c:pt>
                <c:pt idx="97181">
                  <c:v>1.7739000000000001E-2</c:v>
                </c:pt>
                <c:pt idx="97182">
                  <c:v>1.7825500000000001E-2</c:v>
                </c:pt>
                <c:pt idx="97183">
                  <c:v>1.79116E-2</c:v>
                </c:pt>
                <c:pt idx="97184">
                  <c:v>1.7997800000000001E-2</c:v>
                </c:pt>
                <c:pt idx="97185">
                  <c:v>1.8084800000000002E-2</c:v>
                </c:pt>
                <c:pt idx="97186">
                  <c:v>1.8173100000000001E-2</c:v>
                </c:pt>
                <c:pt idx="97187">
                  <c:v>1.82632E-2</c:v>
                </c:pt>
                <c:pt idx="97188">
                  <c:v>1.8355699999999999E-2</c:v>
                </c:pt>
                <c:pt idx="97189">
                  <c:v>1.8450899999999999E-2</c:v>
                </c:pt>
                <c:pt idx="97190">
                  <c:v>1.8549300000000001E-2</c:v>
                </c:pt>
                <c:pt idx="97191">
                  <c:v>1.8651399999999999E-2</c:v>
                </c:pt>
                <c:pt idx="97192">
                  <c:v>1.87574E-2</c:v>
                </c:pt>
                <c:pt idx="97193">
                  <c:v>1.8867800000000001E-2</c:v>
                </c:pt>
                <c:pt idx="97194">
                  <c:v>1.89829E-2</c:v>
                </c:pt>
                <c:pt idx="97195">
                  <c:v>1.91028E-2</c:v>
                </c:pt>
                <c:pt idx="97196">
                  <c:v>1.9227999999999999E-2</c:v>
                </c:pt>
                <c:pt idx="97197">
                  <c:v>1.9358400000000001E-2</c:v>
                </c:pt>
                <c:pt idx="97198">
                  <c:v>1.9494399999999999E-2</c:v>
                </c:pt>
                <c:pt idx="97199">
                  <c:v>1.9635900000000001E-2</c:v>
                </c:pt>
                <c:pt idx="97200">
                  <c:v>1.9783200000000001E-2</c:v>
                </c:pt>
                <c:pt idx="97201">
                  <c:v>1.9936200000000001E-2</c:v>
                </c:pt>
                <c:pt idx="97202">
                  <c:v>2.0094999999999998E-2</c:v>
                </c:pt>
                <c:pt idx="97203">
                  <c:v>2.02594E-2</c:v>
                </c:pt>
                <c:pt idx="97204">
                  <c:v>2.04294E-2</c:v>
                </c:pt>
                <c:pt idx="97205">
                  <c:v>2.0604899999999999E-2</c:v>
                </c:pt>
                <c:pt idx="97206">
                  <c:v>2.07858E-2</c:v>
                </c:pt>
                <c:pt idx="97207">
                  <c:v>2.0971699999999999E-2</c:v>
                </c:pt>
                <c:pt idx="97208">
                  <c:v>2.1162500000000001E-2</c:v>
                </c:pt>
                <c:pt idx="97209">
                  <c:v>2.1357899999999999E-2</c:v>
                </c:pt>
                <c:pt idx="97210">
                  <c:v>2.15576E-2</c:v>
                </c:pt>
                <c:pt idx="97211">
                  <c:v>2.1761099999999998E-2</c:v>
                </c:pt>
                <c:pt idx="97212">
                  <c:v>2.19682E-2</c:v>
                </c:pt>
                <c:pt idx="97213">
                  <c:v>2.2178300000000001E-2</c:v>
                </c:pt>
                <c:pt idx="97214">
                  <c:v>2.2391000000000001E-2</c:v>
                </c:pt>
                <c:pt idx="97215">
                  <c:v>2.2605699999999999E-2</c:v>
                </c:pt>
                <c:pt idx="97216">
                  <c:v>2.2821999999999999E-2</c:v>
                </c:pt>
                <c:pt idx="97217">
                  <c:v>2.3039199999999999E-2</c:v>
                </c:pt>
                <c:pt idx="97218">
                  <c:v>2.3256700000000002E-2</c:v>
                </c:pt>
                <c:pt idx="97219">
                  <c:v>2.3473899999999999E-2</c:v>
                </c:pt>
                <c:pt idx="97220">
                  <c:v>2.3690099999999999E-2</c:v>
                </c:pt>
                <c:pt idx="97221">
                  <c:v>2.3904600000000002E-2</c:v>
                </c:pt>
                <c:pt idx="97222">
                  <c:v>2.4116599999999998E-2</c:v>
                </c:pt>
                <c:pt idx="97223">
                  <c:v>2.43254E-2</c:v>
                </c:pt>
                <c:pt idx="97224">
                  <c:v>2.4530300000000001E-2</c:v>
                </c:pt>
                <c:pt idx="97225">
                  <c:v>2.47303E-2</c:v>
                </c:pt>
                <c:pt idx="97226">
                  <c:v>2.49248E-2</c:v>
                </c:pt>
                <c:pt idx="97227">
                  <c:v>2.5112700000000002E-2</c:v>
                </c:pt>
                <c:pt idx="97228">
                  <c:v>2.5293400000000001E-2</c:v>
                </c:pt>
                <c:pt idx="97229">
                  <c:v>2.54658E-2</c:v>
                </c:pt>
                <c:pt idx="97230">
                  <c:v>2.5629099999999998E-2</c:v>
                </c:pt>
                <c:pt idx="97231">
                  <c:v>2.57824E-2</c:v>
                </c:pt>
                <c:pt idx="97232">
                  <c:v>2.5924800000000001E-2</c:v>
                </c:pt>
                <c:pt idx="97233">
                  <c:v>2.6055399999999999E-2</c:v>
                </c:pt>
                <c:pt idx="97234">
                  <c:v>2.6173200000000001E-2</c:v>
                </c:pt>
                <c:pt idx="97235">
                  <c:v>2.62773E-2</c:v>
                </c:pt>
                <c:pt idx="97236">
                  <c:v>2.63667E-2</c:v>
                </c:pt>
                <c:pt idx="97237">
                  <c:v>2.6440600000000002E-2</c:v>
                </c:pt>
                <c:pt idx="97238">
                  <c:v>2.6498000000000001E-2</c:v>
                </c:pt>
                <c:pt idx="97239">
                  <c:v>2.6537999999999999E-2</c:v>
                </c:pt>
                <c:pt idx="97240">
                  <c:v>2.6559699999999999E-2</c:v>
                </c:pt>
                <c:pt idx="97241">
                  <c:v>2.6562100000000002E-2</c:v>
                </c:pt>
                <c:pt idx="97242">
                  <c:v>2.6544499999999999E-2</c:v>
                </c:pt>
                <c:pt idx="97243">
                  <c:v>2.6505799999999999E-2</c:v>
                </c:pt>
                <c:pt idx="97244">
                  <c:v>2.6445300000000001E-2</c:v>
                </c:pt>
                <c:pt idx="97245">
                  <c:v>2.6362199999999999E-2</c:v>
                </c:pt>
                <c:pt idx="97246">
                  <c:v>2.6255500000000001E-2</c:v>
                </c:pt>
                <c:pt idx="97247">
                  <c:v>2.6124499999999998E-2</c:v>
                </c:pt>
                <c:pt idx="97248">
                  <c:v>2.5968399999999999E-2</c:v>
                </c:pt>
                <c:pt idx="97249">
                  <c:v>2.57865E-2</c:v>
                </c:pt>
                <c:pt idx="97250">
                  <c:v>2.5578099999999999E-2</c:v>
                </c:pt>
                <c:pt idx="97251">
                  <c:v>2.53425E-2</c:v>
                </c:pt>
                <c:pt idx="97252">
                  <c:v>2.5079000000000001E-2</c:v>
                </c:pt>
                <c:pt idx="97253">
                  <c:v>2.4787099999999999E-2</c:v>
                </c:pt>
                <c:pt idx="97254">
                  <c:v>2.4466100000000001E-2</c:v>
                </c:pt>
                <c:pt idx="97255">
                  <c:v>2.4115500000000002E-2</c:v>
                </c:pt>
                <c:pt idx="97256">
                  <c:v>2.37349E-2</c:v>
                </c:pt>
                <c:pt idx="97257">
                  <c:v>2.3323699999999999E-2</c:v>
                </c:pt>
                <c:pt idx="97258">
                  <c:v>2.2881599999999998E-2</c:v>
                </c:pt>
                <c:pt idx="97259">
                  <c:v>2.24082E-2</c:v>
                </c:pt>
                <c:pt idx="97260">
                  <c:v>2.1903200000000001E-2</c:v>
                </c:pt>
                <c:pt idx="97261">
                  <c:v>2.1366300000000001E-2</c:v>
                </c:pt>
                <c:pt idx="97262">
                  <c:v>2.0797300000000001E-2</c:v>
                </c:pt>
                <c:pt idx="97263">
                  <c:v>2.0195999999999999E-2</c:v>
                </c:pt>
                <c:pt idx="97264">
                  <c:v>1.95625E-2</c:v>
                </c:pt>
                <c:pt idx="97265">
                  <c:v>1.8896400000000001E-2</c:v>
                </c:pt>
                <c:pt idx="97266">
                  <c:v>1.8197999999999999E-2</c:v>
                </c:pt>
                <c:pt idx="97267">
                  <c:v>1.7467199999999999E-2</c:v>
                </c:pt>
                <c:pt idx="97268">
                  <c:v>1.67041E-2</c:v>
                </c:pt>
                <c:pt idx="97269">
                  <c:v>1.59089E-2</c:v>
                </c:pt>
                <c:pt idx="97270">
                  <c:v>1.5081900000000001E-2</c:v>
                </c:pt>
                <c:pt idx="97271">
                  <c:v>1.42232E-2</c:v>
                </c:pt>
                <c:pt idx="97272">
                  <c:v>1.33334E-2</c:v>
                </c:pt>
                <c:pt idx="97273">
                  <c:v>1.2412599999999999E-2</c:v>
                </c:pt>
                <c:pt idx="97274">
                  <c:v>1.1461499999999999E-2</c:v>
                </c:pt>
                <c:pt idx="97275">
                  <c:v>1.04805E-2</c:v>
                </c:pt>
                <c:pt idx="97276" formatCode="0.00E+00">
                  <c:v>9.4701799999999999E-3</c:v>
                </c:pt>
                <c:pt idx="97277" formatCode="0.00E+00">
                  <c:v>8.4312099999999997E-3</c:v>
                </c:pt>
                <c:pt idx="97278" formatCode="0.00E+00">
                  <c:v>7.36427E-3</c:v>
                </c:pt>
                <c:pt idx="97279" formatCode="0.00E+00">
                  <c:v>6.2701099999999997E-3</c:v>
                </c:pt>
                <c:pt idx="97280" formatCode="0.00E+00">
                  <c:v>5.1495300000000003E-3</c:v>
                </c:pt>
                <c:pt idx="97281" formatCode="0.00E+00">
                  <c:v>4.0034099999999998E-3</c:v>
                </c:pt>
                <c:pt idx="97282" formatCode="0.00E+00">
                  <c:v>2.8326699999999998E-3</c:v>
                </c:pt>
                <c:pt idx="97283" formatCode="0.00E+00">
                  <c:v>1.63828E-3</c:v>
                </c:pt>
                <c:pt idx="97284" formatCode="0.00E+00">
                  <c:v>4.21273E-4</c:v>
                </c:pt>
                <c:pt idx="97285" formatCode="0.00E+00">
                  <c:v>-8.1725700000000005E-4</c:v>
                </c:pt>
                <c:pt idx="97286" formatCode="0.00E+00">
                  <c:v>-2.07617E-3</c:v>
                </c:pt>
                <c:pt idx="97287" formatCode="0.00E+00">
                  <c:v>-3.3542899999999998E-3</c:v>
                </c:pt>
                <c:pt idx="97288" formatCode="0.00E+00">
                  <c:v>-4.6503600000000001E-3</c:v>
                </c:pt>
                <c:pt idx="97289" formatCode="0.00E+00">
                  <c:v>-5.9630999999999998E-3</c:v>
                </c:pt>
                <c:pt idx="97290" formatCode="0.00E+00">
                  <c:v>-7.2911699999999996E-3</c:v>
                </c:pt>
                <c:pt idx="97291" formatCode="0.00E+00">
                  <c:v>-8.6332000000000006E-3</c:v>
                </c:pt>
                <c:pt idx="97292" formatCode="0.00E+00">
                  <c:v>-9.98776E-3</c:v>
                </c:pt>
                <c:pt idx="97293">
                  <c:v>-1.13534E-2</c:v>
                </c:pt>
                <c:pt idx="97294">
                  <c:v>-1.27285E-2</c:v>
                </c:pt>
                <c:pt idx="97295">
                  <c:v>-1.41117E-2</c:v>
                </c:pt>
                <c:pt idx="97296">
                  <c:v>-1.5501300000000001E-2</c:v>
                </c:pt>
                <c:pt idx="97297">
                  <c:v>-1.6895799999999999E-2</c:v>
                </c:pt>
                <c:pt idx="97298">
                  <c:v>-1.8293400000000001E-2</c:v>
                </c:pt>
                <c:pt idx="97299">
                  <c:v>-1.9692500000000002E-2</c:v>
                </c:pt>
                <c:pt idx="97300">
                  <c:v>-2.10914E-2</c:v>
                </c:pt>
                <c:pt idx="97301">
                  <c:v>-2.2488299999999999E-2</c:v>
                </c:pt>
                <c:pt idx="97302">
                  <c:v>-2.3881599999999999E-2</c:v>
                </c:pt>
                <c:pt idx="97303">
                  <c:v>-2.5269400000000001E-2</c:v>
                </c:pt>
                <c:pt idx="97304">
                  <c:v>-2.665E-2</c:v>
                </c:pt>
                <c:pt idx="97305">
                  <c:v>-2.8021600000000001E-2</c:v>
                </c:pt>
                <c:pt idx="97306">
                  <c:v>-2.93823E-2</c:v>
                </c:pt>
                <c:pt idx="97307">
                  <c:v>-3.0730400000000001E-2</c:v>
                </c:pt>
                <c:pt idx="97308">
                  <c:v>-3.2064000000000002E-2</c:v>
                </c:pt>
                <c:pt idx="97309">
                  <c:v>-3.3381300000000003E-2</c:v>
                </c:pt>
                <c:pt idx="97310">
                  <c:v>-3.4680500000000003E-2</c:v>
                </c:pt>
                <c:pt idx="97311">
                  <c:v>-3.5959600000000001E-2</c:v>
                </c:pt>
                <c:pt idx="97312">
                  <c:v>-3.7217100000000003E-2</c:v>
                </c:pt>
                <c:pt idx="97313">
                  <c:v>-3.8450900000000003E-2</c:v>
                </c:pt>
                <c:pt idx="97314">
                  <c:v>-3.9659300000000001E-2</c:v>
                </c:pt>
                <c:pt idx="97315">
                  <c:v>-4.0840500000000002E-2</c:v>
                </c:pt>
                <c:pt idx="97316">
                  <c:v>-4.1992799999999997E-2</c:v>
                </c:pt>
                <c:pt idx="97317">
                  <c:v>-4.3114399999999997E-2</c:v>
                </c:pt>
                <c:pt idx="97318">
                  <c:v>-4.4203600000000003E-2</c:v>
                </c:pt>
                <c:pt idx="97319">
                  <c:v>-4.5258600000000003E-2</c:v>
                </c:pt>
                <c:pt idx="97320">
                  <c:v>-4.6277800000000001E-2</c:v>
                </c:pt>
                <c:pt idx="97321">
                  <c:v>-4.7259599999999999E-2</c:v>
                </c:pt>
                <c:pt idx="97322">
                  <c:v>-4.8202399999999999E-2</c:v>
                </c:pt>
                <c:pt idx="97323">
                  <c:v>-4.9104500000000002E-2</c:v>
                </c:pt>
                <c:pt idx="97324">
                  <c:v>-4.9964399999999999E-2</c:v>
                </c:pt>
                <c:pt idx="97325">
                  <c:v>-5.0780800000000001E-2</c:v>
                </c:pt>
                <c:pt idx="97326">
                  <c:v>-5.1552000000000001E-2</c:v>
                </c:pt>
                <c:pt idx="97327">
                  <c:v>-5.2276700000000002E-2</c:v>
                </c:pt>
                <c:pt idx="97328">
                  <c:v>-5.2953699999999999E-2</c:v>
                </c:pt>
                <c:pt idx="97329">
                  <c:v>-5.3581400000000001E-2</c:v>
                </c:pt>
                <c:pt idx="97330">
                  <c:v>-5.41588E-2</c:v>
                </c:pt>
                <c:pt idx="97331">
                  <c:v>-5.4684700000000003E-2</c:v>
                </c:pt>
                <c:pt idx="97332">
                  <c:v>-5.51578E-2</c:v>
                </c:pt>
                <c:pt idx="97333">
                  <c:v>-5.5577300000000003E-2</c:v>
                </c:pt>
                <c:pt idx="97334">
                  <c:v>-5.5941900000000003E-2</c:v>
                </c:pt>
                <c:pt idx="97335">
                  <c:v>-5.62509E-2</c:v>
                </c:pt>
                <c:pt idx="97336">
                  <c:v>-5.6503299999999999E-2</c:v>
                </c:pt>
                <c:pt idx="97337">
                  <c:v>-5.66983E-2</c:v>
                </c:pt>
                <c:pt idx="97338">
                  <c:v>-5.6835299999999998E-2</c:v>
                </c:pt>
                <c:pt idx="97339">
                  <c:v>-5.6913499999999999E-2</c:v>
                </c:pt>
                <c:pt idx="97340">
                  <c:v>-5.6932299999999998E-2</c:v>
                </c:pt>
                <c:pt idx="97341">
                  <c:v>-5.6891299999999999E-2</c:v>
                </c:pt>
                <c:pt idx="97342">
                  <c:v>-5.679E-2</c:v>
                </c:pt>
                <c:pt idx="97343">
                  <c:v>-5.6628100000000001E-2</c:v>
                </c:pt>
                <c:pt idx="97344">
                  <c:v>-5.6405200000000003E-2</c:v>
                </c:pt>
                <c:pt idx="97345">
                  <c:v>-5.6121200000000003E-2</c:v>
                </c:pt>
                <c:pt idx="97346">
                  <c:v>-5.5775900000000003E-2</c:v>
                </c:pt>
                <c:pt idx="97347">
                  <c:v>-5.5369300000000003E-2</c:v>
                </c:pt>
                <c:pt idx="97348">
                  <c:v>-5.4901499999999999E-2</c:v>
                </c:pt>
                <c:pt idx="97349">
                  <c:v>-5.4372499999999997E-2</c:v>
                </c:pt>
                <c:pt idx="97350">
                  <c:v>-5.3782499999999997E-2</c:v>
                </c:pt>
                <c:pt idx="97351">
                  <c:v>-5.3131999999999999E-2</c:v>
                </c:pt>
                <c:pt idx="97352">
                  <c:v>-5.2421099999999998E-2</c:v>
                </c:pt>
                <c:pt idx="97353">
                  <c:v>-5.1650300000000003E-2</c:v>
                </c:pt>
                <c:pt idx="97354">
                  <c:v>-5.0820299999999999E-2</c:v>
                </c:pt>
                <c:pt idx="97355">
                  <c:v>-4.9931499999999997E-2</c:v>
                </c:pt>
                <c:pt idx="97356">
                  <c:v>-4.8984699999999999E-2</c:v>
                </c:pt>
                <c:pt idx="97357">
                  <c:v>-4.7980599999999998E-2</c:v>
                </c:pt>
                <c:pt idx="97358">
                  <c:v>-4.6920099999999999E-2</c:v>
                </c:pt>
                <c:pt idx="97359">
                  <c:v>-4.58041E-2</c:v>
                </c:pt>
                <c:pt idx="97360">
                  <c:v>-4.4633699999999998E-2</c:v>
                </c:pt>
                <c:pt idx="97361">
                  <c:v>-4.3409799999999998E-2</c:v>
                </c:pt>
                <c:pt idx="97362">
                  <c:v>-4.2133700000000003E-2</c:v>
                </c:pt>
                <c:pt idx="97363">
                  <c:v>-4.0806599999999998E-2</c:v>
                </c:pt>
                <c:pt idx="97364">
                  <c:v>-3.9429800000000001E-2</c:v>
                </c:pt>
                <c:pt idx="97365">
                  <c:v>-3.8004599999999999E-2</c:v>
                </c:pt>
                <c:pt idx="97366">
                  <c:v>-3.6532500000000002E-2</c:v>
                </c:pt>
                <c:pt idx="97367">
                  <c:v>-3.5014999999999998E-2</c:v>
                </c:pt>
                <c:pt idx="97368">
                  <c:v>-3.3453700000000003E-2</c:v>
                </c:pt>
                <c:pt idx="97369">
                  <c:v>-3.1850200000000002E-2</c:v>
                </c:pt>
                <c:pt idx="97370">
                  <c:v>-3.0206199999999999E-2</c:v>
                </c:pt>
                <c:pt idx="97371">
                  <c:v>-2.85235E-2</c:v>
                </c:pt>
                <c:pt idx="97372">
                  <c:v>-2.6803899999999999E-2</c:v>
                </c:pt>
                <c:pt idx="97373">
                  <c:v>-2.5049200000000001E-2</c:v>
                </c:pt>
                <c:pt idx="97374">
                  <c:v>-2.3261400000000002E-2</c:v>
                </c:pt>
                <c:pt idx="97375">
                  <c:v>-2.14425E-2</c:v>
                </c:pt>
                <c:pt idx="97376">
                  <c:v>-1.9594500000000001E-2</c:v>
                </c:pt>
                <c:pt idx="97377">
                  <c:v>-1.77193E-2</c:v>
                </c:pt>
                <c:pt idx="97378">
                  <c:v>-1.5819199999999999E-2</c:v>
                </c:pt>
                <c:pt idx="97379">
                  <c:v>-1.38963E-2</c:v>
                </c:pt>
                <c:pt idx="97380">
                  <c:v>-1.19528E-2</c:v>
                </c:pt>
                <c:pt idx="97381" formatCode="0.00E+00">
                  <c:v>-9.9907799999999995E-3</c:v>
                </c:pt>
                <c:pt idx="97382" formatCode="0.00E+00">
                  <c:v>-8.01259E-3</c:v>
                </c:pt>
                <c:pt idx="97383" formatCode="0.00E+00">
                  <c:v>-6.0204799999999999E-3</c:v>
                </c:pt>
                <c:pt idx="97384" formatCode="0.00E+00">
                  <c:v>-4.0167199999999997E-3</c:v>
                </c:pt>
                <c:pt idx="97385" formatCode="0.00E+00">
                  <c:v>-2.00365E-3</c:v>
                </c:pt>
                <c:pt idx="97386" formatCode="0.00E+00">
                  <c:v>1.6432299999999999E-5</c:v>
                </c:pt>
                <c:pt idx="97387" formatCode="0.00E+00">
                  <c:v>2.0411700000000001E-3</c:v>
                </c:pt>
                <c:pt idx="97388" formatCode="0.00E+00">
                  <c:v>4.0682100000000001E-3</c:v>
                </c:pt>
                <c:pt idx="97389" formatCode="0.00E+00">
                  <c:v>6.0952000000000003E-3</c:v>
                </c:pt>
                <c:pt idx="97390" formatCode="0.00E+00">
                  <c:v>8.1197700000000001E-3</c:v>
                </c:pt>
                <c:pt idx="97391">
                  <c:v>1.01396E-2</c:v>
                </c:pt>
                <c:pt idx="97392">
                  <c:v>1.21522E-2</c:v>
                </c:pt>
                <c:pt idx="97393">
                  <c:v>1.4155299999999999E-2</c:v>
                </c:pt>
                <c:pt idx="97394">
                  <c:v>1.61467E-2</c:v>
                </c:pt>
                <c:pt idx="97395">
                  <c:v>1.8123799999999999E-2</c:v>
                </c:pt>
                <c:pt idx="97396">
                  <c:v>2.0084399999999999E-2</c:v>
                </c:pt>
                <c:pt idx="97397">
                  <c:v>2.2026199999999999E-2</c:v>
                </c:pt>
                <c:pt idx="97398">
                  <c:v>2.3947E-2</c:v>
                </c:pt>
                <c:pt idx="97399">
                  <c:v>2.58444E-2</c:v>
                </c:pt>
                <c:pt idx="97400">
                  <c:v>2.7716299999999999E-2</c:v>
                </c:pt>
                <c:pt idx="97401">
                  <c:v>2.9560400000000001E-2</c:v>
                </c:pt>
                <c:pt idx="97402">
                  <c:v>3.1374600000000002E-2</c:v>
                </c:pt>
                <c:pt idx="97403">
                  <c:v>3.31568E-2</c:v>
                </c:pt>
                <c:pt idx="97404">
                  <c:v>3.4904900000000003E-2</c:v>
                </c:pt>
                <c:pt idx="97405">
                  <c:v>3.6616799999999998E-2</c:v>
                </c:pt>
                <c:pt idx="97406">
                  <c:v>3.8290600000000001E-2</c:v>
                </c:pt>
                <c:pt idx="97407">
                  <c:v>3.9924399999999999E-2</c:v>
                </c:pt>
                <c:pt idx="97408">
                  <c:v>4.1516200000000003E-2</c:v>
                </c:pt>
                <c:pt idx="97409">
                  <c:v>4.3064199999999997E-2</c:v>
                </c:pt>
                <c:pt idx="97410">
                  <c:v>4.4566599999999998E-2</c:v>
                </c:pt>
                <c:pt idx="97411">
                  <c:v>4.6021699999999999E-2</c:v>
                </c:pt>
                <c:pt idx="97412">
                  <c:v>4.7427900000000002E-2</c:v>
                </c:pt>
                <c:pt idx="97413">
                  <c:v>4.87835E-2</c:v>
                </c:pt>
                <c:pt idx="97414">
                  <c:v>5.0087E-2</c:v>
                </c:pt>
                <c:pt idx="97415">
                  <c:v>5.1337000000000001E-2</c:v>
                </c:pt>
                <c:pt idx="97416">
                  <c:v>5.2532099999999998E-2</c:v>
                </c:pt>
                <c:pt idx="97417">
                  <c:v>5.3670900000000001E-2</c:v>
                </c:pt>
                <c:pt idx="97418">
                  <c:v>5.4752299999999997E-2</c:v>
                </c:pt>
                <c:pt idx="97419">
                  <c:v>5.5774999999999998E-2</c:v>
                </c:pt>
                <c:pt idx="97420">
                  <c:v>5.6737900000000001E-2</c:v>
                </c:pt>
                <c:pt idx="97421">
                  <c:v>5.76401E-2</c:v>
                </c:pt>
                <c:pt idx="97422">
                  <c:v>5.8480499999999998E-2</c:v>
                </c:pt>
                <c:pt idx="97423">
                  <c:v>5.9258400000000003E-2</c:v>
                </c:pt>
                <c:pt idx="97424">
                  <c:v>5.9972999999999999E-2</c:v>
                </c:pt>
                <c:pt idx="97425">
                  <c:v>6.0623499999999997E-2</c:v>
                </c:pt>
                <c:pt idx="97426">
                  <c:v>6.1209399999999997E-2</c:v>
                </c:pt>
                <c:pt idx="97427">
                  <c:v>6.1730199999999999E-2</c:v>
                </c:pt>
                <c:pt idx="97428">
                  <c:v>6.2185299999999999E-2</c:v>
                </c:pt>
                <c:pt idx="97429">
                  <c:v>6.2574500000000005E-2</c:v>
                </c:pt>
                <c:pt idx="97430">
                  <c:v>6.2897400000000006E-2</c:v>
                </c:pt>
                <c:pt idx="97431">
                  <c:v>6.3153899999999999E-2</c:v>
                </c:pt>
                <c:pt idx="97432">
                  <c:v>6.3343899999999995E-2</c:v>
                </c:pt>
                <c:pt idx="97433">
                  <c:v>6.3467399999999993E-2</c:v>
                </c:pt>
                <c:pt idx="97434">
                  <c:v>6.3524399999999995E-2</c:v>
                </c:pt>
                <c:pt idx="97435">
                  <c:v>6.3515100000000005E-2</c:v>
                </c:pt>
                <c:pt idx="97436">
                  <c:v>6.3439700000000002E-2</c:v>
                </c:pt>
                <c:pt idx="97437">
                  <c:v>6.3298599999999997E-2</c:v>
                </c:pt>
                <c:pt idx="97438">
                  <c:v>6.3092099999999998E-2</c:v>
                </c:pt>
                <c:pt idx="97439">
                  <c:v>6.2820699999999993E-2</c:v>
                </c:pt>
                <c:pt idx="97440">
                  <c:v>6.2484999999999999E-2</c:v>
                </c:pt>
                <c:pt idx="97441">
                  <c:v>6.2085700000000001E-2</c:v>
                </c:pt>
                <c:pt idx="97442">
                  <c:v>6.1623400000000002E-2</c:v>
                </c:pt>
                <c:pt idx="97443">
                  <c:v>6.1099000000000001E-2</c:v>
                </c:pt>
                <c:pt idx="97444">
                  <c:v>6.0513400000000002E-2</c:v>
                </c:pt>
                <c:pt idx="97445">
                  <c:v>5.9867400000000001E-2</c:v>
                </c:pt>
                <c:pt idx="97446">
                  <c:v>5.9162100000000002E-2</c:v>
                </c:pt>
                <c:pt idx="97447">
                  <c:v>5.8398600000000002E-2</c:v>
                </c:pt>
                <c:pt idx="97448">
                  <c:v>5.75781E-2</c:v>
                </c:pt>
                <c:pt idx="97449">
                  <c:v>5.6701799999999997E-2</c:v>
                </c:pt>
                <c:pt idx="97450">
                  <c:v>5.5771000000000001E-2</c:v>
                </c:pt>
                <c:pt idx="97451">
                  <c:v>5.4787000000000002E-2</c:v>
                </c:pt>
                <c:pt idx="97452">
                  <c:v>5.3751199999999999E-2</c:v>
                </c:pt>
                <c:pt idx="97453">
                  <c:v>5.2665200000000002E-2</c:v>
                </c:pt>
                <c:pt idx="97454">
                  <c:v>5.15305E-2</c:v>
                </c:pt>
                <c:pt idx="97455">
                  <c:v>5.03486E-2</c:v>
                </c:pt>
                <c:pt idx="97456">
                  <c:v>4.9121199999999997E-2</c:v>
                </c:pt>
                <c:pt idx="97457">
                  <c:v>4.7849999999999997E-2</c:v>
                </c:pt>
                <c:pt idx="97458">
                  <c:v>4.65367E-2</c:v>
                </c:pt>
                <c:pt idx="97459">
                  <c:v>4.5183000000000001E-2</c:v>
                </c:pt>
                <c:pt idx="97460">
                  <c:v>4.3790799999999998E-2</c:v>
                </c:pt>
                <c:pt idx="97461">
                  <c:v>4.2361900000000001E-2</c:v>
                </c:pt>
                <c:pt idx="97462">
                  <c:v>4.0898299999999999E-2</c:v>
                </c:pt>
                <c:pt idx="97463">
                  <c:v>3.9401699999999998E-2</c:v>
                </c:pt>
                <c:pt idx="97464">
                  <c:v>3.78743E-2</c:v>
                </c:pt>
                <c:pt idx="97465">
                  <c:v>3.6317799999999997E-2</c:v>
                </c:pt>
                <c:pt idx="97466">
                  <c:v>3.4734399999999999E-2</c:v>
                </c:pt>
                <c:pt idx="97467">
                  <c:v>3.3126099999999999E-2</c:v>
                </c:pt>
                <c:pt idx="97468">
                  <c:v>3.1494800000000003E-2</c:v>
                </c:pt>
                <c:pt idx="97469">
                  <c:v>2.98426E-2</c:v>
                </c:pt>
                <c:pt idx="97470">
                  <c:v>2.8171700000000001E-2</c:v>
                </c:pt>
                <c:pt idx="97471">
                  <c:v>2.6483900000000001E-2</c:v>
                </c:pt>
                <c:pt idx="97472">
                  <c:v>2.4781399999999999E-2</c:v>
                </c:pt>
                <c:pt idx="97473">
                  <c:v>2.3066300000000001E-2</c:v>
                </c:pt>
                <c:pt idx="97474">
                  <c:v>2.1340700000000001E-2</c:v>
                </c:pt>
                <c:pt idx="97475">
                  <c:v>1.9606499999999999E-2</c:v>
                </c:pt>
                <c:pt idx="97476">
                  <c:v>1.7865800000000001E-2</c:v>
                </c:pt>
                <c:pt idx="97477">
                  <c:v>1.6120800000000001E-2</c:v>
                </c:pt>
                <c:pt idx="97478">
                  <c:v>1.43734E-2</c:v>
                </c:pt>
                <c:pt idx="97479">
                  <c:v>1.2625600000000001E-2</c:v>
                </c:pt>
                <c:pt idx="97480">
                  <c:v>1.08795E-2</c:v>
                </c:pt>
                <c:pt idx="97481" formatCode="0.00E+00">
                  <c:v>9.1369999999999993E-3</c:v>
                </c:pt>
                <c:pt idx="97482" formatCode="0.00E+00">
                  <c:v>7.4000699999999999E-3</c:v>
                </c:pt>
                <c:pt idx="97483" formatCode="0.00E+00">
                  <c:v>5.6706300000000003E-3</c:v>
                </c:pt>
                <c:pt idx="97484" formatCode="0.00E+00">
                  <c:v>3.9505800000000004E-3</c:v>
                </c:pt>
                <c:pt idx="97485" formatCode="0.00E+00">
                  <c:v>2.2418E-3</c:v>
                </c:pt>
                <c:pt idx="97486" formatCode="0.00E+00">
                  <c:v>5.4610699999999999E-4</c:v>
                </c:pt>
                <c:pt idx="97487" formatCode="0.00E+00">
                  <c:v>-1.1347E-3</c:v>
                </c:pt>
                <c:pt idx="97488" formatCode="0.00E+00">
                  <c:v>-2.7988599999999998E-3</c:v>
                </c:pt>
                <c:pt idx="97489" formatCode="0.00E+00">
                  <c:v>-4.4446599999999996E-3</c:v>
                </c:pt>
                <c:pt idx="97490" formatCode="0.00E+00">
                  <c:v>-6.0704299999999999E-3</c:v>
                </c:pt>
                <c:pt idx="97491" formatCode="0.00E+00">
                  <c:v>-7.6745399999999997E-3</c:v>
                </c:pt>
                <c:pt idx="97492" formatCode="0.00E+00">
                  <c:v>-9.2554200000000003E-3</c:v>
                </c:pt>
                <c:pt idx="97493">
                  <c:v>-1.08115E-2</c:v>
                </c:pt>
                <c:pt idx="97494">
                  <c:v>-1.2341400000000001E-2</c:v>
                </c:pt>
                <c:pt idx="97495">
                  <c:v>-1.38435E-2</c:v>
                </c:pt>
                <c:pt idx="97496">
                  <c:v>-1.5316700000000001E-2</c:v>
                </c:pt>
                <c:pt idx="97497">
                  <c:v>-1.6759400000000001E-2</c:v>
                </c:pt>
                <c:pt idx="97498">
                  <c:v>-1.8170499999999999E-2</c:v>
                </c:pt>
                <c:pt idx="97499">
                  <c:v>-1.9548800000000002E-2</c:v>
                </c:pt>
                <c:pt idx="97500">
                  <c:v>-2.0893100000000001E-2</c:v>
                </c:pt>
                <c:pt idx="97501">
                  <c:v>-2.2202300000000001E-2</c:v>
                </c:pt>
                <c:pt idx="97502">
                  <c:v>-2.34755E-2</c:v>
                </c:pt>
                <c:pt idx="97503">
                  <c:v>-2.4711500000000001E-2</c:v>
                </c:pt>
                <c:pt idx="97504">
                  <c:v>-2.5909700000000001E-2</c:v>
                </c:pt>
                <c:pt idx="97505">
                  <c:v>-2.7068999999999999E-2</c:v>
                </c:pt>
                <c:pt idx="97506">
                  <c:v>-2.8188899999999999E-2</c:v>
                </c:pt>
                <c:pt idx="97507">
                  <c:v>-2.92684E-2</c:v>
                </c:pt>
                <c:pt idx="97508">
                  <c:v>-3.0307000000000001E-2</c:v>
                </c:pt>
                <c:pt idx="97509">
                  <c:v>-3.1304199999999997E-2</c:v>
                </c:pt>
                <c:pt idx="97510">
                  <c:v>-3.2259400000000001E-2</c:v>
                </c:pt>
                <c:pt idx="97511">
                  <c:v>-3.3172199999999999E-2</c:v>
                </c:pt>
                <c:pt idx="97512">
                  <c:v>-3.4042099999999999E-2</c:v>
                </c:pt>
                <c:pt idx="97513">
                  <c:v>-3.4868900000000001E-2</c:v>
                </c:pt>
                <c:pt idx="97514">
                  <c:v>-3.5652299999999998E-2</c:v>
                </c:pt>
                <c:pt idx="97515">
                  <c:v>-3.63922E-2</c:v>
                </c:pt>
                <c:pt idx="97516">
                  <c:v>-3.7088299999999998E-2</c:v>
                </c:pt>
                <c:pt idx="97517">
                  <c:v>-3.7740700000000002E-2</c:v>
                </c:pt>
                <c:pt idx="97518">
                  <c:v>-3.8349300000000003E-2</c:v>
                </c:pt>
                <c:pt idx="97519">
                  <c:v>-3.8914200000000003E-2</c:v>
                </c:pt>
                <c:pt idx="97520">
                  <c:v>-3.9435600000000001E-2</c:v>
                </c:pt>
                <c:pt idx="97521">
                  <c:v>-3.9913499999999998E-2</c:v>
                </c:pt>
                <c:pt idx="97522">
                  <c:v>-4.0348299999999997E-2</c:v>
                </c:pt>
                <c:pt idx="97523">
                  <c:v>-4.0740199999999997E-2</c:v>
                </c:pt>
                <c:pt idx="97524">
                  <c:v>-4.1089500000000001E-2</c:v>
                </c:pt>
                <c:pt idx="97525">
                  <c:v>-4.1396700000000002E-2</c:v>
                </c:pt>
                <c:pt idx="97526">
                  <c:v>-4.1662299999999999E-2</c:v>
                </c:pt>
                <c:pt idx="97527">
                  <c:v>-4.1886699999999999E-2</c:v>
                </c:pt>
                <c:pt idx="97528">
                  <c:v>-4.2070400000000001E-2</c:v>
                </c:pt>
                <c:pt idx="97529">
                  <c:v>-4.22142E-2</c:v>
                </c:pt>
                <c:pt idx="97530">
                  <c:v>-4.2318500000000002E-2</c:v>
                </c:pt>
                <c:pt idx="97531">
                  <c:v>-4.23843E-2</c:v>
                </c:pt>
                <c:pt idx="97532">
                  <c:v>-4.2411999999999998E-2</c:v>
                </c:pt>
                <c:pt idx="97533">
                  <c:v>-4.2402599999999999E-2</c:v>
                </c:pt>
                <c:pt idx="97534">
                  <c:v>-4.23568E-2</c:v>
                </c:pt>
                <c:pt idx="97535">
                  <c:v>-4.2275600000000003E-2</c:v>
                </c:pt>
                <c:pt idx="97536">
                  <c:v>-4.2159599999999998E-2</c:v>
                </c:pt>
                <c:pt idx="97537">
                  <c:v>-4.2009999999999999E-2</c:v>
                </c:pt>
                <c:pt idx="97538">
                  <c:v>-4.18276E-2</c:v>
                </c:pt>
                <c:pt idx="97539">
                  <c:v>-4.1613400000000002E-2</c:v>
                </c:pt>
                <c:pt idx="97540">
                  <c:v>-4.13684E-2</c:v>
                </c:pt>
                <c:pt idx="97541">
                  <c:v>-4.1093499999999998E-2</c:v>
                </c:pt>
                <c:pt idx="97542">
                  <c:v>-4.079E-2</c:v>
                </c:pt>
                <c:pt idx="97543">
                  <c:v>-4.04587E-2</c:v>
                </c:pt>
                <c:pt idx="97544">
                  <c:v>-4.0100799999999999E-2</c:v>
                </c:pt>
                <c:pt idx="97545">
                  <c:v>-3.97174E-2</c:v>
                </c:pt>
                <c:pt idx="97546">
                  <c:v>-3.9309499999999997E-2</c:v>
                </c:pt>
                <c:pt idx="97547">
                  <c:v>-3.88784E-2</c:v>
                </c:pt>
                <c:pt idx="97548">
                  <c:v>-3.8425000000000001E-2</c:v>
                </c:pt>
                <c:pt idx="97549">
                  <c:v>-3.7950499999999998E-2</c:v>
                </c:pt>
                <c:pt idx="97550">
                  <c:v>-3.7456099999999999E-2</c:v>
                </c:pt>
                <c:pt idx="97551">
                  <c:v>-3.6942799999999998E-2</c:v>
                </c:pt>
                <c:pt idx="97552">
                  <c:v>-3.6411899999999997E-2</c:v>
                </c:pt>
                <c:pt idx="97553">
                  <c:v>-3.5864300000000002E-2</c:v>
                </c:pt>
                <c:pt idx="97554">
                  <c:v>-3.5301300000000001E-2</c:v>
                </c:pt>
                <c:pt idx="97555">
                  <c:v>-3.4723900000000002E-2</c:v>
                </c:pt>
                <c:pt idx="97556">
                  <c:v>-3.4133200000000002E-2</c:v>
                </c:pt>
                <c:pt idx="97557">
                  <c:v>-3.3530400000000002E-2</c:v>
                </c:pt>
                <c:pt idx="97558">
                  <c:v>-3.2916399999999998E-2</c:v>
                </c:pt>
                <c:pt idx="97559">
                  <c:v>-3.2292300000000003E-2</c:v>
                </c:pt>
                <c:pt idx="97560">
                  <c:v>-3.1659300000000001E-2</c:v>
                </c:pt>
                <c:pt idx="97561">
                  <c:v>-3.1018199999999999E-2</c:v>
                </c:pt>
                <c:pt idx="97562">
                  <c:v>-3.0370100000000001E-2</c:v>
                </c:pt>
                <c:pt idx="97563">
                  <c:v>-2.9715999999999999E-2</c:v>
                </c:pt>
                <c:pt idx="97564">
                  <c:v>-2.9056800000000001E-2</c:v>
                </c:pt>
                <c:pt idx="97565">
                  <c:v>-2.8393499999999999E-2</c:v>
                </c:pt>
                <c:pt idx="97566">
                  <c:v>-2.7726799999999999E-2</c:v>
                </c:pt>
                <c:pt idx="97567">
                  <c:v>-2.70578E-2</c:v>
                </c:pt>
                <c:pt idx="97568">
                  <c:v>-2.63872E-2</c:v>
                </c:pt>
                <c:pt idx="97569">
                  <c:v>-2.57159E-2</c:v>
                </c:pt>
                <c:pt idx="97570">
                  <c:v>-2.5044500000000001E-2</c:v>
                </c:pt>
                <c:pt idx="97571">
                  <c:v>-2.4374E-2</c:v>
                </c:pt>
                <c:pt idx="97572">
                  <c:v>-2.3704900000000001E-2</c:v>
                </c:pt>
                <c:pt idx="97573">
                  <c:v>-2.30379E-2</c:v>
                </c:pt>
                <c:pt idx="97574">
                  <c:v>-2.23737E-2</c:v>
                </c:pt>
                <c:pt idx="97575">
                  <c:v>-2.17129E-2</c:v>
                </c:pt>
                <c:pt idx="97576">
                  <c:v>-2.1056100000000001E-2</c:v>
                </c:pt>
                <c:pt idx="97577">
                  <c:v>-2.0403600000000001E-2</c:v>
                </c:pt>
                <c:pt idx="97578">
                  <c:v>-1.9756099999999999E-2</c:v>
                </c:pt>
                <c:pt idx="97579">
                  <c:v>-1.9113999999999999E-2</c:v>
                </c:pt>
                <c:pt idx="97580">
                  <c:v>-1.84777E-2</c:v>
                </c:pt>
                <c:pt idx="97581">
                  <c:v>-1.7847600000000002E-2</c:v>
                </c:pt>
                <c:pt idx="97582">
                  <c:v>-1.72239E-2</c:v>
                </c:pt>
                <c:pt idx="97583">
                  <c:v>-1.6607E-2</c:v>
                </c:pt>
                <c:pt idx="97584">
                  <c:v>-1.59972E-2</c:v>
                </c:pt>
                <c:pt idx="97585">
                  <c:v>-1.53946E-2</c:v>
                </c:pt>
                <c:pt idx="97586">
                  <c:v>-1.4799400000000001E-2</c:v>
                </c:pt>
                <c:pt idx="97587">
                  <c:v>-1.4211700000000001E-2</c:v>
                </c:pt>
                <c:pt idx="97588">
                  <c:v>-1.36317E-2</c:v>
                </c:pt>
                <c:pt idx="97589">
                  <c:v>-1.3059299999999999E-2</c:v>
                </c:pt>
                <c:pt idx="97590">
                  <c:v>-1.2494699999999999E-2</c:v>
                </c:pt>
                <c:pt idx="97591">
                  <c:v>-1.19378E-2</c:v>
                </c:pt>
                <c:pt idx="97592">
                  <c:v>-1.13886E-2</c:v>
                </c:pt>
                <c:pt idx="97593">
                  <c:v>-1.08469E-2</c:v>
                </c:pt>
                <c:pt idx="97594">
                  <c:v>-1.0312699999999999E-2</c:v>
                </c:pt>
                <c:pt idx="97595" formatCode="0.00E+00">
                  <c:v>-9.7858400000000005E-3</c:v>
                </c:pt>
                <c:pt idx="97596" formatCode="0.00E+00">
                  <c:v>-9.2660699999999995E-3</c:v>
                </c:pt>
                <c:pt idx="97597" formatCode="0.00E+00">
                  <c:v>-8.7532200000000008E-3</c:v>
                </c:pt>
                <c:pt idx="97598" formatCode="0.00E+00">
                  <c:v>-8.2470500000000006E-3</c:v>
                </c:pt>
                <c:pt idx="97599" formatCode="0.00E+00">
                  <c:v>-7.7472900000000004E-3</c:v>
                </c:pt>
                <c:pt idx="97600" formatCode="0.00E+00">
                  <c:v>-7.2536399999999996E-3</c:v>
                </c:pt>
                <c:pt idx="97601" formatCode="0.00E+00">
                  <c:v>-6.7657899999999998E-3</c:v>
                </c:pt>
                <c:pt idx="97602" formatCode="0.00E+00">
                  <c:v>-6.2833999999999997E-3</c:v>
                </c:pt>
                <c:pt idx="97603" formatCode="0.00E+00">
                  <c:v>-5.8060899999999999E-3</c:v>
                </c:pt>
                <c:pt idx="97604" formatCode="0.00E+00">
                  <c:v>-5.3334899999999998E-3</c:v>
                </c:pt>
                <c:pt idx="97605" formatCode="0.00E+00">
                  <c:v>-4.8651900000000001E-3</c:v>
                </c:pt>
                <c:pt idx="97606" formatCode="0.00E+00">
                  <c:v>-4.40078E-3</c:v>
                </c:pt>
                <c:pt idx="97607" formatCode="0.00E+00">
                  <c:v>-3.9398000000000002E-3</c:v>
                </c:pt>
                <c:pt idx="97608" formatCode="0.00E+00">
                  <c:v>-3.4818100000000001E-3</c:v>
                </c:pt>
                <c:pt idx="97609" formatCode="0.00E+00">
                  <c:v>-3.0263600000000001E-3</c:v>
                </c:pt>
                <c:pt idx="97610" formatCode="0.00E+00">
                  <c:v>-2.57296E-3</c:v>
                </c:pt>
                <c:pt idx="97611" formatCode="0.00E+00">
                  <c:v>-2.1211300000000002E-3</c:v>
                </c:pt>
                <c:pt idx="97612" formatCode="0.00E+00">
                  <c:v>-1.67038E-3</c:v>
                </c:pt>
                <c:pt idx="97613" formatCode="0.00E+00">
                  <c:v>-1.2202300000000001E-3</c:v>
                </c:pt>
                <c:pt idx="97614" formatCode="0.00E+00">
                  <c:v>-7.70168E-4</c:v>
                </c:pt>
                <c:pt idx="97615" formatCode="0.00E+00">
                  <c:v>-3.1970000000000002E-4</c:v>
                </c:pt>
                <c:pt idx="97616" formatCode="0.00E+00">
                  <c:v>1.31674E-4</c:v>
                </c:pt>
                <c:pt idx="97617" formatCode="0.00E+00">
                  <c:v>5.84448E-4</c:v>
                </c:pt>
                <c:pt idx="97618" formatCode="0.00E+00">
                  <c:v>1.0391199999999999E-3</c:v>
                </c:pt>
                <c:pt idx="97619" formatCode="0.00E+00">
                  <c:v>1.49617E-3</c:v>
                </c:pt>
                <c:pt idx="97620" formatCode="0.00E+00">
                  <c:v>1.9560699999999999E-3</c:v>
                </c:pt>
                <c:pt idx="97621" formatCode="0.00E+00">
                  <c:v>2.41931E-3</c:v>
                </c:pt>
                <c:pt idx="97622" formatCode="0.00E+00">
                  <c:v>2.8863299999999999E-3</c:v>
                </c:pt>
                <c:pt idx="97623" formatCode="0.00E+00">
                  <c:v>3.3575800000000002E-3</c:v>
                </c:pt>
                <c:pt idx="97624" formatCode="0.00E+00">
                  <c:v>3.8335000000000001E-3</c:v>
                </c:pt>
                <c:pt idx="97625" formatCode="0.00E+00">
                  <c:v>4.3144999999999998E-3</c:v>
                </c:pt>
                <c:pt idx="97626" formatCode="0.00E+00">
                  <c:v>4.8009699999999999E-3</c:v>
                </c:pt>
                <c:pt idx="97627" formatCode="0.00E+00">
                  <c:v>5.29328E-3</c:v>
                </c:pt>
                <c:pt idx="97628" formatCode="0.00E+00">
                  <c:v>5.7917799999999998E-3</c:v>
                </c:pt>
                <c:pt idx="97629" formatCode="0.00E+00">
                  <c:v>6.2968299999999998E-3</c:v>
                </c:pt>
                <c:pt idx="97630" formatCode="0.00E+00">
                  <c:v>6.8087800000000004E-3</c:v>
                </c:pt>
                <c:pt idx="97631" formatCode="0.00E+00">
                  <c:v>7.3280300000000001E-3</c:v>
                </c:pt>
                <c:pt idx="97632" formatCode="0.00E+00">
                  <c:v>7.8548699999999999E-3</c:v>
                </c:pt>
                <c:pt idx="97633" formatCode="0.00E+00">
                  <c:v>8.3895600000000008E-3</c:v>
                </c:pt>
                <c:pt idx="97634" formatCode="0.00E+00">
                  <c:v>8.9322199999999994E-3</c:v>
                </c:pt>
                <c:pt idx="97635" formatCode="0.00E+00">
                  <c:v>9.4829300000000005E-3</c:v>
                </c:pt>
                <c:pt idx="97636">
                  <c:v>1.0041700000000001E-2</c:v>
                </c:pt>
                <c:pt idx="97637">
                  <c:v>1.06087E-2</c:v>
                </c:pt>
                <c:pt idx="97638">
                  <c:v>1.1183800000000001E-2</c:v>
                </c:pt>
                <c:pt idx="97639">
                  <c:v>1.1767100000000001E-2</c:v>
                </c:pt>
                <c:pt idx="97640">
                  <c:v>1.23585E-2</c:v>
                </c:pt>
                <c:pt idx="97641">
                  <c:v>1.29579E-2</c:v>
                </c:pt>
                <c:pt idx="97642">
                  <c:v>1.3565199999999999E-2</c:v>
                </c:pt>
                <c:pt idx="97643">
                  <c:v>1.41802E-2</c:v>
                </c:pt>
                <c:pt idx="97644">
                  <c:v>1.48027E-2</c:v>
                </c:pt>
                <c:pt idx="97645">
                  <c:v>1.5432599999999999E-2</c:v>
                </c:pt>
                <c:pt idx="97646">
                  <c:v>1.60695E-2</c:v>
                </c:pt>
                <c:pt idx="97647">
                  <c:v>1.6713200000000001E-2</c:v>
                </c:pt>
                <c:pt idx="97648">
                  <c:v>1.7363300000000002E-2</c:v>
                </c:pt>
                <c:pt idx="97649">
                  <c:v>1.8019299999999999E-2</c:v>
                </c:pt>
                <c:pt idx="97650">
                  <c:v>1.86809E-2</c:v>
                </c:pt>
                <c:pt idx="97651">
                  <c:v>1.93475E-2</c:v>
                </c:pt>
                <c:pt idx="97652">
                  <c:v>2.00188E-2</c:v>
                </c:pt>
                <c:pt idx="97653">
                  <c:v>2.0694299999999999E-2</c:v>
                </c:pt>
                <c:pt idx="97654">
                  <c:v>2.1373799999999998E-2</c:v>
                </c:pt>
                <c:pt idx="97655">
                  <c:v>2.2056300000000001E-2</c:v>
                </c:pt>
                <c:pt idx="97656">
                  <c:v>2.27412E-2</c:v>
                </c:pt>
                <c:pt idx="97657">
                  <c:v>2.3427799999999999E-2</c:v>
                </c:pt>
                <c:pt idx="97658">
                  <c:v>2.4115299999999999E-2</c:v>
                </c:pt>
                <c:pt idx="97659">
                  <c:v>2.4803100000000002E-2</c:v>
                </c:pt>
                <c:pt idx="97660">
                  <c:v>2.5490499999999999E-2</c:v>
                </c:pt>
                <c:pt idx="97661">
                  <c:v>2.6176999999999999E-2</c:v>
                </c:pt>
                <c:pt idx="97662">
                  <c:v>2.6861699999999999E-2</c:v>
                </c:pt>
                <c:pt idx="97663">
                  <c:v>2.7543499999999999E-2</c:v>
                </c:pt>
                <c:pt idx="97664">
                  <c:v>2.8221400000000001E-2</c:v>
                </c:pt>
                <c:pt idx="97665">
                  <c:v>2.8894599999999999E-2</c:v>
                </c:pt>
                <c:pt idx="97666">
                  <c:v>2.9562100000000001E-2</c:v>
                </c:pt>
                <c:pt idx="97667">
                  <c:v>3.0223E-2</c:v>
                </c:pt>
                <c:pt idx="97668">
                  <c:v>3.0876299999999999E-2</c:v>
                </c:pt>
                <c:pt idx="97669">
                  <c:v>3.1520899999999998E-2</c:v>
                </c:pt>
                <c:pt idx="97670">
                  <c:v>3.2155799999999998E-2</c:v>
                </c:pt>
                <c:pt idx="97671">
                  <c:v>3.27801E-2</c:v>
                </c:pt>
                <c:pt idx="97672">
                  <c:v>3.3392600000000001E-2</c:v>
                </c:pt>
                <c:pt idx="97673">
                  <c:v>3.3992099999999997E-2</c:v>
                </c:pt>
                <c:pt idx="97674">
                  <c:v>3.45776E-2</c:v>
                </c:pt>
                <c:pt idx="97675">
                  <c:v>3.5148199999999998E-2</c:v>
                </c:pt>
                <c:pt idx="97676">
                  <c:v>3.5702999999999999E-2</c:v>
                </c:pt>
                <c:pt idx="97677">
                  <c:v>3.6240500000000002E-2</c:v>
                </c:pt>
                <c:pt idx="97678">
                  <c:v>3.67585E-2</c:v>
                </c:pt>
                <c:pt idx="97679">
                  <c:v>3.7255400000000001E-2</c:v>
                </c:pt>
                <c:pt idx="97680">
                  <c:v>3.7730899999999998E-2</c:v>
                </c:pt>
                <c:pt idx="97681">
                  <c:v>3.81851E-2</c:v>
                </c:pt>
                <c:pt idx="97682">
                  <c:v>3.8617600000000002E-2</c:v>
                </c:pt>
                <c:pt idx="97683">
                  <c:v>3.9027100000000002E-2</c:v>
                </c:pt>
                <c:pt idx="97684">
                  <c:v>3.94124E-2</c:v>
                </c:pt>
                <c:pt idx="97685">
                  <c:v>3.9772500000000002E-2</c:v>
                </c:pt>
                <c:pt idx="97686">
                  <c:v>4.01064E-2</c:v>
                </c:pt>
                <c:pt idx="97687">
                  <c:v>4.0412900000000002E-2</c:v>
                </c:pt>
                <c:pt idx="97688">
                  <c:v>4.0690799999999999E-2</c:v>
                </c:pt>
                <c:pt idx="97689">
                  <c:v>4.0939099999999999E-2</c:v>
                </c:pt>
                <c:pt idx="97690">
                  <c:v>4.1156699999999997E-2</c:v>
                </c:pt>
                <c:pt idx="97691">
                  <c:v>4.1342400000000001E-2</c:v>
                </c:pt>
                <c:pt idx="97692">
                  <c:v>4.1494900000000001E-2</c:v>
                </c:pt>
                <c:pt idx="97693">
                  <c:v>4.1612900000000001E-2</c:v>
                </c:pt>
                <c:pt idx="97694">
                  <c:v>4.1695400000000001E-2</c:v>
                </c:pt>
                <c:pt idx="97695">
                  <c:v>4.1741399999999998E-2</c:v>
                </c:pt>
                <c:pt idx="97696">
                  <c:v>4.1750000000000002E-2</c:v>
                </c:pt>
                <c:pt idx="97697">
                  <c:v>4.1720199999999999E-2</c:v>
                </c:pt>
                <c:pt idx="97698">
                  <c:v>4.1651300000000002E-2</c:v>
                </c:pt>
                <c:pt idx="97699">
                  <c:v>4.1543099999999999E-2</c:v>
                </c:pt>
                <c:pt idx="97700">
                  <c:v>4.1395500000000002E-2</c:v>
                </c:pt>
                <c:pt idx="97701">
                  <c:v>4.12082E-2</c:v>
                </c:pt>
                <c:pt idx="97702">
                  <c:v>4.0980299999999997E-2</c:v>
                </c:pt>
                <c:pt idx="97703">
                  <c:v>4.0710099999999999E-2</c:v>
                </c:pt>
                <c:pt idx="97704">
                  <c:v>4.0396500000000002E-2</c:v>
                </c:pt>
                <c:pt idx="97705">
                  <c:v>4.0038700000000003E-2</c:v>
                </c:pt>
                <c:pt idx="97706">
                  <c:v>3.9636600000000001E-2</c:v>
                </c:pt>
                <c:pt idx="97707">
                  <c:v>3.9190000000000003E-2</c:v>
                </c:pt>
                <c:pt idx="97708">
                  <c:v>3.8699299999999999E-2</c:v>
                </c:pt>
                <c:pt idx="97709">
                  <c:v>3.8165499999999998E-2</c:v>
                </c:pt>
                <c:pt idx="97710">
                  <c:v>3.7589200000000003E-2</c:v>
                </c:pt>
                <c:pt idx="97711">
                  <c:v>3.6970000000000003E-2</c:v>
                </c:pt>
                <c:pt idx="97712">
                  <c:v>3.63068E-2</c:v>
                </c:pt>
                <c:pt idx="97713">
                  <c:v>3.5599100000000002E-2</c:v>
                </c:pt>
                <c:pt idx="97714">
                  <c:v>3.4847400000000001E-2</c:v>
                </c:pt>
                <c:pt idx="97715">
                  <c:v>3.4052399999999997E-2</c:v>
                </c:pt>
                <c:pt idx="97716">
                  <c:v>3.3214100000000003E-2</c:v>
                </c:pt>
                <c:pt idx="97717">
                  <c:v>3.2331699999999998E-2</c:v>
                </c:pt>
                <c:pt idx="97718">
                  <c:v>3.14054E-2</c:v>
                </c:pt>
                <c:pt idx="97719">
                  <c:v>3.04357E-2</c:v>
                </c:pt>
                <c:pt idx="97720">
                  <c:v>2.9423499999999998E-2</c:v>
                </c:pt>
                <c:pt idx="97721">
                  <c:v>2.8369499999999999E-2</c:v>
                </c:pt>
                <c:pt idx="97722">
                  <c:v>2.72745E-2</c:v>
                </c:pt>
                <c:pt idx="97723">
                  <c:v>2.6139300000000001E-2</c:v>
                </c:pt>
                <c:pt idx="97724">
                  <c:v>2.49652E-2</c:v>
                </c:pt>
                <c:pt idx="97725">
                  <c:v>2.3753099999999999E-2</c:v>
                </c:pt>
                <c:pt idx="97726">
                  <c:v>2.2503800000000001E-2</c:v>
                </c:pt>
                <c:pt idx="97727">
                  <c:v>2.12175E-2</c:v>
                </c:pt>
                <c:pt idx="97728">
                  <c:v>1.98944E-2</c:v>
                </c:pt>
                <c:pt idx="97729">
                  <c:v>1.85355E-2</c:v>
                </c:pt>
                <c:pt idx="97730">
                  <c:v>1.7142600000000001E-2</c:v>
                </c:pt>
                <c:pt idx="97731">
                  <c:v>1.5717100000000001E-2</c:v>
                </c:pt>
                <c:pt idx="97732">
                  <c:v>1.4260399999999999E-2</c:v>
                </c:pt>
                <c:pt idx="97733">
                  <c:v>1.2773100000000001E-2</c:v>
                </c:pt>
                <c:pt idx="97734">
                  <c:v>1.12561E-2</c:v>
                </c:pt>
                <c:pt idx="97735" formatCode="0.00E+00">
                  <c:v>9.7107200000000008E-3</c:v>
                </c:pt>
                <c:pt idx="97736" formatCode="0.00E+00">
                  <c:v>8.1387100000000004E-3</c:v>
                </c:pt>
                <c:pt idx="97737" formatCode="0.00E+00">
                  <c:v>6.5410900000000003E-3</c:v>
                </c:pt>
                <c:pt idx="97738" formatCode="0.00E+00">
                  <c:v>4.9184299999999997E-3</c:v>
                </c:pt>
                <c:pt idx="97739" formatCode="0.00E+00">
                  <c:v>3.2716500000000001E-3</c:v>
                </c:pt>
                <c:pt idx="97740" formatCode="0.00E+00">
                  <c:v>1.60165E-3</c:v>
                </c:pt>
                <c:pt idx="97741" formatCode="0.00E+00">
                  <c:v>-9.0837100000000005E-5</c:v>
                </c:pt>
                <c:pt idx="97742" formatCode="0.00E+00">
                  <c:v>-1.8043200000000001E-3</c:v>
                </c:pt>
                <c:pt idx="97743" formatCode="0.00E+00">
                  <c:v>-3.5361799999999999E-3</c:v>
                </c:pt>
                <c:pt idx="97744" formatCode="0.00E+00">
                  <c:v>-5.2838099999999999E-3</c:v>
                </c:pt>
                <c:pt idx="97745" formatCode="0.00E+00">
                  <c:v>-7.0456E-3</c:v>
                </c:pt>
                <c:pt idx="97746" formatCode="0.00E+00">
                  <c:v>-8.8203599999999993E-3</c:v>
                </c:pt>
                <c:pt idx="97747">
                  <c:v>-1.06061E-2</c:v>
                </c:pt>
                <c:pt idx="97748">
                  <c:v>-1.24E-2</c:v>
                </c:pt>
                <c:pt idx="97749">
                  <c:v>-1.41996E-2</c:v>
                </c:pt>
                <c:pt idx="97750">
                  <c:v>-1.6003199999999999E-2</c:v>
                </c:pt>
                <c:pt idx="97751">
                  <c:v>-1.78094E-2</c:v>
                </c:pt>
                <c:pt idx="97752">
                  <c:v>-1.9616499999999999E-2</c:v>
                </c:pt>
                <c:pt idx="97753">
                  <c:v>-2.1422699999999999E-2</c:v>
                </c:pt>
                <c:pt idx="97754">
                  <c:v>-2.3225900000000001E-2</c:v>
                </c:pt>
                <c:pt idx="97755">
                  <c:v>-2.50247E-2</c:v>
                </c:pt>
                <c:pt idx="97756">
                  <c:v>-2.6817000000000001E-2</c:v>
                </c:pt>
                <c:pt idx="97757">
                  <c:v>-2.8600500000000001E-2</c:v>
                </c:pt>
                <c:pt idx="97758">
                  <c:v>-3.03725E-2</c:v>
                </c:pt>
                <c:pt idx="97759">
                  <c:v>-3.2130800000000001E-2</c:v>
                </c:pt>
                <c:pt idx="97760">
                  <c:v>-3.3874099999999997E-2</c:v>
                </c:pt>
                <c:pt idx="97761">
                  <c:v>-3.5600199999999999E-2</c:v>
                </c:pt>
                <c:pt idx="97762">
                  <c:v>-3.7306300000000001E-2</c:v>
                </c:pt>
                <c:pt idx="97763">
                  <c:v>-3.8989500000000003E-2</c:v>
                </c:pt>
                <c:pt idx="97764">
                  <c:v>-4.06486E-2</c:v>
                </c:pt>
                <c:pt idx="97765">
                  <c:v>-4.2283099999999997E-2</c:v>
                </c:pt>
                <c:pt idx="97766">
                  <c:v>-4.3892300000000002E-2</c:v>
                </c:pt>
                <c:pt idx="97767">
                  <c:v>-4.5474100000000003E-2</c:v>
                </c:pt>
                <c:pt idx="97768">
                  <c:v>-4.7025499999999998E-2</c:v>
                </c:pt>
                <c:pt idx="97769">
                  <c:v>-4.85446E-2</c:v>
                </c:pt>
                <c:pt idx="97770">
                  <c:v>-5.0030499999999999E-2</c:v>
                </c:pt>
                <c:pt idx="97771">
                  <c:v>-5.1481800000000001E-2</c:v>
                </c:pt>
                <c:pt idx="97772">
                  <c:v>-5.2896100000000001E-2</c:v>
                </c:pt>
                <c:pt idx="97773">
                  <c:v>-5.4270800000000001E-2</c:v>
                </c:pt>
                <c:pt idx="97774">
                  <c:v>-5.5603899999999998E-2</c:v>
                </c:pt>
                <c:pt idx="97775">
                  <c:v>-5.6894E-2</c:v>
                </c:pt>
                <c:pt idx="97776">
                  <c:v>-5.8138799999999997E-2</c:v>
                </c:pt>
                <c:pt idx="97777">
                  <c:v>-5.9336100000000003E-2</c:v>
                </c:pt>
                <c:pt idx="97778">
                  <c:v>-6.0485299999999999E-2</c:v>
                </c:pt>
                <c:pt idx="97779">
                  <c:v>-6.1587000000000003E-2</c:v>
                </c:pt>
                <c:pt idx="97780">
                  <c:v>-6.2640600000000005E-2</c:v>
                </c:pt>
                <c:pt idx="97781">
                  <c:v>-6.36433E-2</c:v>
                </c:pt>
                <c:pt idx="97782">
                  <c:v>-6.4592300000000005E-2</c:v>
                </c:pt>
                <c:pt idx="97783">
                  <c:v>-6.5486600000000006E-2</c:v>
                </c:pt>
                <c:pt idx="97784">
                  <c:v>-6.6325300000000004E-2</c:v>
                </c:pt>
                <c:pt idx="97785">
                  <c:v>-6.7107899999999998E-2</c:v>
                </c:pt>
                <c:pt idx="97786">
                  <c:v>-6.78338E-2</c:v>
                </c:pt>
                <c:pt idx="97787">
                  <c:v>-6.8501699999999999E-2</c:v>
                </c:pt>
                <c:pt idx="97788">
                  <c:v>-6.9109799999999999E-2</c:v>
                </c:pt>
                <c:pt idx="97789">
                  <c:v>-6.9657200000000002E-2</c:v>
                </c:pt>
                <c:pt idx="97790">
                  <c:v>-7.0144300000000007E-2</c:v>
                </c:pt>
                <c:pt idx="97791">
                  <c:v>-7.0571499999999995E-2</c:v>
                </c:pt>
                <c:pt idx="97792">
                  <c:v>-7.0938000000000001E-2</c:v>
                </c:pt>
                <c:pt idx="97793">
                  <c:v>-7.1242600000000003E-2</c:v>
                </c:pt>
                <c:pt idx="97794">
                  <c:v>-7.1484699999999998E-2</c:v>
                </c:pt>
                <c:pt idx="97795">
                  <c:v>-7.1664099999999994E-2</c:v>
                </c:pt>
                <c:pt idx="97796">
                  <c:v>-7.1780499999999997E-2</c:v>
                </c:pt>
                <c:pt idx="97797">
                  <c:v>-7.1832999999999994E-2</c:v>
                </c:pt>
                <c:pt idx="97798">
                  <c:v>-7.1820800000000004E-2</c:v>
                </c:pt>
                <c:pt idx="97799">
                  <c:v>-7.1744699999999995E-2</c:v>
                </c:pt>
                <c:pt idx="97800">
                  <c:v>-7.1606000000000003E-2</c:v>
                </c:pt>
                <c:pt idx="97801">
                  <c:v>-7.1404899999999993E-2</c:v>
                </c:pt>
                <c:pt idx="97802">
                  <c:v>-7.1140499999999995E-2</c:v>
                </c:pt>
                <c:pt idx="97803">
                  <c:v>-7.0813000000000001E-2</c:v>
                </c:pt>
                <c:pt idx="97804">
                  <c:v>-7.0422700000000005E-2</c:v>
                </c:pt>
                <c:pt idx="97805">
                  <c:v>-6.9969900000000002E-2</c:v>
                </c:pt>
                <c:pt idx="97806">
                  <c:v>-6.9454600000000005E-2</c:v>
                </c:pt>
                <c:pt idx="97807">
                  <c:v>-6.8877300000000002E-2</c:v>
                </c:pt>
                <c:pt idx="97808">
                  <c:v>-6.8240099999999998E-2</c:v>
                </c:pt>
                <c:pt idx="97809">
                  <c:v>-6.7545099999999997E-2</c:v>
                </c:pt>
                <c:pt idx="97810">
                  <c:v>-6.67933E-2</c:v>
                </c:pt>
                <c:pt idx="97811">
                  <c:v>-6.5984600000000004E-2</c:v>
                </c:pt>
                <c:pt idx="97812">
                  <c:v>-6.5118599999999999E-2</c:v>
                </c:pt>
                <c:pt idx="97813">
                  <c:v>-6.4195799999999997E-2</c:v>
                </c:pt>
                <c:pt idx="97814">
                  <c:v>-6.3217800000000005E-2</c:v>
                </c:pt>
                <c:pt idx="97815">
                  <c:v>-6.2186999999999999E-2</c:v>
                </c:pt>
                <c:pt idx="97816">
                  <c:v>-6.1104499999999999E-2</c:v>
                </c:pt>
                <c:pt idx="97817">
                  <c:v>-5.9969500000000002E-2</c:v>
                </c:pt>
                <c:pt idx="97818">
                  <c:v>-5.8781699999999999E-2</c:v>
                </c:pt>
                <c:pt idx="97819">
                  <c:v>-5.7542900000000001E-2</c:v>
                </c:pt>
                <c:pt idx="97820">
                  <c:v>-5.62555E-2</c:v>
                </c:pt>
                <c:pt idx="97821">
                  <c:v>-5.4922100000000001E-2</c:v>
                </c:pt>
                <c:pt idx="97822">
                  <c:v>-5.3544300000000003E-2</c:v>
                </c:pt>
                <c:pt idx="97823">
                  <c:v>-5.2123299999999997E-2</c:v>
                </c:pt>
                <c:pt idx="97824">
                  <c:v>-5.0660499999999997E-2</c:v>
                </c:pt>
                <c:pt idx="97825">
                  <c:v>-4.91563E-2</c:v>
                </c:pt>
                <c:pt idx="97826">
                  <c:v>-4.7610800000000002E-2</c:v>
                </c:pt>
                <c:pt idx="97827">
                  <c:v>-4.60256E-2</c:v>
                </c:pt>
                <c:pt idx="97828">
                  <c:v>-4.4405E-2</c:v>
                </c:pt>
                <c:pt idx="97829">
                  <c:v>-4.2752900000000003E-2</c:v>
                </c:pt>
                <c:pt idx="97830">
                  <c:v>-4.1070700000000002E-2</c:v>
                </c:pt>
                <c:pt idx="97831">
                  <c:v>-3.9359900000000003E-2</c:v>
                </c:pt>
                <c:pt idx="97832">
                  <c:v>-3.7622799999999998E-2</c:v>
                </c:pt>
                <c:pt idx="97833">
                  <c:v>-3.5861700000000003E-2</c:v>
                </c:pt>
                <c:pt idx="97834">
                  <c:v>-3.4077700000000002E-2</c:v>
                </c:pt>
                <c:pt idx="97835">
                  <c:v>-3.2271599999999998E-2</c:v>
                </c:pt>
                <c:pt idx="97836">
                  <c:v>-3.04449E-2</c:v>
                </c:pt>
                <c:pt idx="97837">
                  <c:v>-2.8599800000000002E-2</c:v>
                </c:pt>
                <c:pt idx="97838">
                  <c:v>-2.6739099999999998E-2</c:v>
                </c:pt>
                <c:pt idx="97839">
                  <c:v>-2.4865499999999999E-2</c:v>
                </c:pt>
                <c:pt idx="97840">
                  <c:v>-2.2982900000000001E-2</c:v>
                </c:pt>
                <c:pt idx="97841">
                  <c:v>-2.1094600000000002E-2</c:v>
                </c:pt>
                <c:pt idx="97842">
                  <c:v>-1.9203600000000001E-2</c:v>
                </c:pt>
                <c:pt idx="97843">
                  <c:v>-1.73121E-2</c:v>
                </c:pt>
                <c:pt idx="97844">
                  <c:v>-1.54211E-2</c:v>
                </c:pt>
                <c:pt idx="97845">
                  <c:v>-1.35313E-2</c:v>
                </c:pt>
                <c:pt idx="97846">
                  <c:v>-1.16437E-2</c:v>
                </c:pt>
                <c:pt idx="97847" formatCode="0.00E+00">
                  <c:v>-9.7600900000000008E-3</c:v>
                </c:pt>
                <c:pt idx="97848" formatCode="0.00E+00">
                  <c:v>-7.8823799999999996E-3</c:v>
                </c:pt>
                <c:pt idx="97849" formatCode="0.00E+00">
                  <c:v>-6.0116700000000002E-3</c:v>
                </c:pt>
                <c:pt idx="97850" formatCode="0.00E+00">
                  <c:v>-4.1491100000000001E-3</c:v>
                </c:pt>
                <c:pt idx="97851" formatCode="0.00E+00">
                  <c:v>-2.29692E-3</c:v>
                </c:pt>
                <c:pt idx="97852" formatCode="0.00E+00">
                  <c:v>-4.5880200000000002E-4</c:v>
                </c:pt>
                <c:pt idx="97853" formatCode="0.00E+00">
                  <c:v>1.36136E-3</c:v>
                </c:pt>
                <c:pt idx="97854" formatCode="0.00E+00">
                  <c:v>3.1605600000000002E-3</c:v>
                </c:pt>
                <c:pt idx="97855" formatCode="0.00E+00">
                  <c:v>4.9360799999999998E-3</c:v>
                </c:pt>
                <c:pt idx="97856" formatCode="0.00E+00">
                  <c:v>6.6853599999999996E-3</c:v>
                </c:pt>
                <c:pt idx="97857" formatCode="0.00E+00">
                  <c:v>8.4063200000000001E-3</c:v>
                </c:pt>
                <c:pt idx="97858">
                  <c:v>1.0097399999999999E-2</c:v>
                </c:pt>
                <c:pt idx="97859">
                  <c:v>1.1757E-2</c:v>
                </c:pt>
                <c:pt idx="97860">
                  <c:v>1.33832E-2</c:v>
                </c:pt>
                <c:pt idx="97861">
                  <c:v>1.49737E-2</c:v>
                </c:pt>
                <c:pt idx="97862">
                  <c:v>1.65265E-2</c:v>
                </c:pt>
                <c:pt idx="97863">
                  <c:v>1.8039699999999999E-2</c:v>
                </c:pt>
                <c:pt idx="97864">
                  <c:v>1.95128E-2</c:v>
                </c:pt>
                <c:pt idx="97865">
                  <c:v>2.0945399999999999E-2</c:v>
                </c:pt>
                <c:pt idx="97866">
                  <c:v>2.23357E-2</c:v>
                </c:pt>
                <c:pt idx="97867">
                  <c:v>2.36805E-2</c:v>
                </c:pt>
                <c:pt idx="97868">
                  <c:v>2.49781E-2</c:v>
                </c:pt>
                <c:pt idx="97869">
                  <c:v>2.6228700000000001E-2</c:v>
                </c:pt>
                <c:pt idx="97870">
                  <c:v>2.7432700000000001E-2</c:v>
                </c:pt>
                <c:pt idx="97871">
                  <c:v>2.85889E-2</c:v>
                </c:pt>
                <c:pt idx="97872">
                  <c:v>2.9695300000000001E-2</c:v>
                </c:pt>
                <c:pt idx="97873">
                  <c:v>3.0750599999999999E-2</c:v>
                </c:pt>
                <c:pt idx="97874">
                  <c:v>3.1755100000000001E-2</c:v>
                </c:pt>
                <c:pt idx="97875">
                  <c:v>3.2709099999999998E-2</c:v>
                </c:pt>
                <c:pt idx="97876">
                  <c:v>3.3612799999999998E-2</c:v>
                </c:pt>
                <c:pt idx="97877">
                  <c:v>3.4465700000000002E-2</c:v>
                </c:pt>
                <c:pt idx="97878">
                  <c:v>3.5268599999999997E-2</c:v>
                </c:pt>
                <c:pt idx="97879">
                  <c:v>3.6023100000000002E-2</c:v>
                </c:pt>
                <c:pt idx="97880">
                  <c:v>3.67298E-2</c:v>
                </c:pt>
                <c:pt idx="97881">
                  <c:v>3.7386799999999998E-2</c:v>
                </c:pt>
                <c:pt idx="97882">
                  <c:v>3.79916E-2</c:v>
                </c:pt>
                <c:pt idx="97883">
                  <c:v>3.8541899999999997E-2</c:v>
                </c:pt>
                <c:pt idx="97884">
                  <c:v>3.9036500000000002E-2</c:v>
                </c:pt>
                <c:pt idx="97885">
                  <c:v>3.9475000000000003E-2</c:v>
                </c:pt>
                <c:pt idx="97886">
                  <c:v>3.9857299999999998E-2</c:v>
                </c:pt>
                <c:pt idx="97887">
                  <c:v>4.0183000000000003E-2</c:v>
                </c:pt>
                <c:pt idx="97888">
                  <c:v>4.0451599999999997E-2</c:v>
                </c:pt>
                <c:pt idx="97889">
                  <c:v>4.0662799999999999E-2</c:v>
                </c:pt>
                <c:pt idx="97890">
                  <c:v>4.0816900000000003E-2</c:v>
                </c:pt>
                <c:pt idx="97891">
                  <c:v>4.0915100000000003E-2</c:v>
                </c:pt>
                <c:pt idx="97892">
                  <c:v>4.09594E-2</c:v>
                </c:pt>
                <c:pt idx="97893">
                  <c:v>4.0950500000000001E-2</c:v>
                </c:pt>
                <c:pt idx="97894">
                  <c:v>4.0887800000000002E-2</c:v>
                </c:pt>
                <c:pt idx="97895">
                  <c:v>4.0770399999999998E-2</c:v>
                </c:pt>
                <c:pt idx="97896">
                  <c:v>4.0598700000000001E-2</c:v>
                </c:pt>
                <c:pt idx="97897">
                  <c:v>4.0374500000000001E-2</c:v>
                </c:pt>
                <c:pt idx="97898">
                  <c:v>4.0101199999999997E-2</c:v>
                </c:pt>
                <c:pt idx="97899">
                  <c:v>3.97811E-2</c:v>
                </c:pt>
                <c:pt idx="97900">
                  <c:v>3.9415199999999997E-2</c:v>
                </c:pt>
                <c:pt idx="97901">
                  <c:v>3.9004299999999999E-2</c:v>
                </c:pt>
                <c:pt idx="97902">
                  <c:v>3.8550099999999997E-2</c:v>
                </c:pt>
                <c:pt idx="97903">
                  <c:v>3.8053499999999997E-2</c:v>
                </c:pt>
                <c:pt idx="97904">
                  <c:v>3.7514600000000002E-2</c:v>
                </c:pt>
                <c:pt idx="97905">
                  <c:v>3.6933100000000003E-2</c:v>
                </c:pt>
                <c:pt idx="97906">
                  <c:v>3.6309300000000003E-2</c:v>
                </c:pt>
                <c:pt idx="97907">
                  <c:v>3.5644299999999997E-2</c:v>
                </c:pt>
                <c:pt idx="97908">
                  <c:v>3.4939499999999998E-2</c:v>
                </c:pt>
                <c:pt idx="97909">
                  <c:v>3.4196799999999999E-2</c:v>
                </c:pt>
                <c:pt idx="97910">
                  <c:v>3.34179E-2</c:v>
                </c:pt>
                <c:pt idx="97911">
                  <c:v>3.2603300000000002E-2</c:v>
                </c:pt>
                <c:pt idx="97912">
                  <c:v>3.17541E-2</c:v>
                </c:pt>
                <c:pt idx="97913">
                  <c:v>3.0872699999999999E-2</c:v>
                </c:pt>
                <c:pt idx="97914">
                  <c:v>2.99613E-2</c:v>
                </c:pt>
                <c:pt idx="97915">
                  <c:v>2.90195E-2</c:v>
                </c:pt>
                <c:pt idx="97916">
                  <c:v>2.80462E-2</c:v>
                </c:pt>
                <c:pt idx="97917">
                  <c:v>2.7042099999999999E-2</c:v>
                </c:pt>
                <c:pt idx="97918">
                  <c:v>2.60079E-2</c:v>
                </c:pt>
                <c:pt idx="97919">
                  <c:v>2.4943E-2</c:v>
                </c:pt>
                <c:pt idx="97920">
                  <c:v>2.3848000000000001E-2</c:v>
                </c:pt>
                <c:pt idx="97921">
                  <c:v>2.2725100000000002E-2</c:v>
                </c:pt>
                <c:pt idx="97922">
                  <c:v>2.1577499999999999E-2</c:v>
                </c:pt>
                <c:pt idx="97923">
                  <c:v>2.0407600000000001E-2</c:v>
                </c:pt>
                <c:pt idx="97924">
                  <c:v>1.9217700000000001E-2</c:v>
                </c:pt>
                <c:pt idx="97925">
                  <c:v>1.8010399999999999E-2</c:v>
                </c:pt>
                <c:pt idx="97926">
                  <c:v>1.6788000000000001E-2</c:v>
                </c:pt>
                <c:pt idx="97927">
                  <c:v>1.5550400000000001E-2</c:v>
                </c:pt>
                <c:pt idx="97928">
                  <c:v>1.4296700000000001E-2</c:v>
                </c:pt>
                <c:pt idx="97929">
                  <c:v>1.30276E-2</c:v>
                </c:pt>
                <c:pt idx="97930">
                  <c:v>1.17445E-2</c:v>
                </c:pt>
                <c:pt idx="97931">
                  <c:v>1.04496E-2</c:v>
                </c:pt>
                <c:pt idx="97932" formatCode="0.00E+00">
                  <c:v>9.1450899999999998E-3</c:v>
                </c:pt>
                <c:pt idx="97933" formatCode="0.00E+00">
                  <c:v>7.8332999999999996E-3</c:v>
                </c:pt>
                <c:pt idx="97934" formatCode="0.00E+00">
                  <c:v>6.5156900000000002E-3</c:v>
                </c:pt>
                <c:pt idx="97935" formatCode="0.00E+00">
                  <c:v>5.1927099999999997E-3</c:v>
                </c:pt>
                <c:pt idx="97936" formatCode="0.00E+00">
                  <c:v>3.86491E-3</c:v>
                </c:pt>
                <c:pt idx="97937" formatCode="0.00E+00">
                  <c:v>2.5330700000000001E-3</c:v>
                </c:pt>
                <c:pt idx="97938" formatCode="0.00E+00">
                  <c:v>1.1980999999999999E-3</c:v>
                </c:pt>
                <c:pt idx="97939" formatCode="0.00E+00">
                  <c:v>-1.3924599999999999E-4</c:v>
                </c:pt>
                <c:pt idx="97940" formatCode="0.00E+00">
                  <c:v>-1.4789499999999999E-3</c:v>
                </c:pt>
                <c:pt idx="97941" formatCode="0.00E+00">
                  <c:v>-2.8207000000000002E-3</c:v>
                </c:pt>
                <c:pt idx="97942" formatCode="0.00E+00">
                  <c:v>-4.16271E-3</c:v>
                </c:pt>
                <c:pt idx="97943" formatCode="0.00E+00">
                  <c:v>-5.5029900000000001E-3</c:v>
                </c:pt>
                <c:pt idx="97944" formatCode="0.00E+00">
                  <c:v>-6.8403500000000002E-3</c:v>
                </c:pt>
                <c:pt idx="97945" formatCode="0.00E+00">
                  <c:v>-8.1742099999999995E-3</c:v>
                </c:pt>
                <c:pt idx="97946" formatCode="0.00E+00">
                  <c:v>-9.5043300000000001E-3</c:v>
                </c:pt>
                <c:pt idx="97947">
                  <c:v>-1.0829699999999999E-2</c:v>
                </c:pt>
                <c:pt idx="97948">
                  <c:v>-1.21479E-2</c:v>
                </c:pt>
                <c:pt idx="97949">
                  <c:v>-1.3457E-2</c:v>
                </c:pt>
                <c:pt idx="97950">
                  <c:v>-1.47569E-2</c:v>
                </c:pt>
                <c:pt idx="97951">
                  <c:v>-1.60485E-2</c:v>
                </c:pt>
                <c:pt idx="97952">
                  <c:v>-1.7330399999999999E-2</c:v>
                </c:pt>
                <c:pt idx="97953">
                  <c:v>-1.86003E-2</c:v>
                </c:pt>
                <c:pt idx="97954">
                  <c:v>-1.9857799999999998E-2</c:v>
                </c:pt>
                <c:pt idx="97955">
                  <c:v>-2.1103400000000001E-2</c:v>
                </c:pt>
                <c:pt idx="97956">
                  <c:v>-2.23374E-2</c:v>
                </c:pt>
                <c:pt idx="97957">
                  <c:v>-2.3558699999999998E-2</c:v>
                </c:pt>
                <c:pt idx="97958">
                  <c:v>-2.4765700000000002E-2</c:v>
                </c:pt>
                <c:pt idx="97959">
                  <c:v>-2.59572E-2</c:v>
                </c:pt>
                <c:pt idx="97960">
                  <c:v>-2.71319E-2</c:v>
                </c:pt>
                <c:pt idx="97961">
                  <c:v>-2.8288399999999998E-2</c:v>
                </c:pt>
                <c:pt idx="97962">
                  <c:v>-2.9426399999999998E-2</c:v>
                </c:pt>
                <c:pt idx="97963">
                  <c:v>-3.0546299999999998E-2</c:v>
                </c:pt>
                <c:pt idx="97964">
                  <c:v>-3.1648700000000002E-2</c:v>
                </c:pt>
                <c:pt idx="97965">
                  <c:v>-3.27316E-2</c:v>
                </c:pt>
                <c:pt idx="97966">
                  <c:v>-3.37912E-2</c:v>
                </c:pt>
                <c:pt idx="97967">
                  <c:v>-3.4823800000000002E-2</c:v>
                </c:pt>
                <c:pt idx="97968">
                  <c:v>-3.5828100000000002E-2</c:v>
                </c:pt>
                <c:pt idx="97969">
                  <c:v>-3.6804000000000003E-2</c:v>
                </c:pt>
                <c:pt idx="97970">
                  <c:v>-3.7752099999999997E-2</c:v>
                </c:pt>
                <c:pt idx="97971">
                  <c:v>-3.8674199999999999E-2</c:v>
                </c:pt>
                <c:pt idx="97972">
                  <c:v>-3.9571099999999998E-2</c:v>
                </c:pt>
                <c:pt idx="97973">
                  <c:v>-4.0441600000000001E-2</c:v>
                </c:pt>
                <c:pt idx="97974">
                  <c:v>-4.1285799999999998E-2</c:v>
                </c:pt>
                <c:pt idx="97975">
                  <c:v>-4.2105999999999998E-2</c:v>
                </c:pt>
                <c:pt idx="97976">
                  <c:v>-4.29053E-2</c:v>
                </c:pt>
                <c:pt idx="97977">
                  <c:v>-4.3685099999999998E-2</c:v>
                </c:pt>
                <c:pt idx="97978">
                  <c:v>-4.4445199999999997E-2</c:v>
                </c:pt>
                <c:pt idx="97979">
                  <c:v>-4.5185700000000002E-2</c:v>
                </c:pt>
                <c:pt idx="97980">
                  <c:v>-4.59064E-2</c:v>
                </c:pt>
                <c:pt idx="97981">
                  <c:v>-4.6607299999999997E-2</c:v>
                </c:pt>
                <c:pt idx="97982">
                  <c:v>-4.7288499999999997E-2</c:v>
                </c:pt>
                <c:pt idx="97983">
                  <c:v>-4.79493E-2</c:v>
                </c:pt>
                <c:pt idx="97984">
                  <c:v>-4.85878E-2</c:v>
                </c:pt>
                <c:pt idx="97985">
                  <c:v>-4.9201599999999998E-2</c:v>
                </c:pt>
                <c:pt idx="97986">
                  <c:v>-4.9788699999999998E-2</c:v>
                </c:pt>
                <c:pt idx="97987">
                  <c:v>-5.03474E-2</c:v>
                </c:pt>
                <c:pt idx="97988">
                  <c:v>-5.0877400000000003E-2</c:v>
                </c:pt>
                <c:pt idx="97989">
                  <c:v>-5.1377899999999997E-2</c:v>
                </c:pt>
                <c:pt idx="97990">
                  <c:v>-5.1847299999999999E-2</c:v>
                </c:pt>
                <c:pt idx="97991">
                  <c:v>-5.2284799999999999E-2</c:v>
                </c:pt>
                <c:pt idx="97992">
                  <c:v>-5.2692500000000003E-2</c:v>
                </c:pt>
                <c:pt idx="97993">
                  <c:v>-5.3073099999999998E-2</c:v>
                </c:pt>
                <c:pt idx="97994">
                  <c:v>-5.3428400000000001E-2</c:v>
                </c:pt>
                <c:pt idx="97995">
                  <c:v>-5.37592E-2</c:v>
                </c:pt>
                <c:pt idx="97996">
                  <c:v>-5.4065700000000001E-2</c:v>
                </c:pt>
                <c:pt idx="97997">
                  <c:v>-5.4347199999999998E-2</c:v>
                </c:pt>
                <c:pt idx="97998">
                  <c:v>-5.4603100000000002E-2</c:v>
                </c:pt>
                <c:pt idx="97999">
                  <c:v>-5.48342E-2</c:v>
                </c:pt>
                <c:pt idx="98000">
                  <c:v>-5.5042099999999997E-2</c:v>
                </c:pt>
                <c:pt idx="98001">
                  <c:v>-5.5227600000000002E-2</c:v>
                </c:pt>
                <c:pt idx="98002">
                  <c:v>-5.5391299999999997E-2</c:v>
                </c:pt>
                <c:pt idx="98003">
                  <c:v>-5.5534399999999998E-2</c:v>
                </c:pt>
                <c:pt idx="98004">
                  <c:v>-5.5659699999999999E-2</c:v>
                </c:pt>
                <c:pt idx="98005">
                  <c:v>-5.577E-2</c:v>
                </c:pt>
                <c:pt idx="98006">
                  <c:v>-5.5867100000000003E-2</c:v>
                </c:pt>
                <c:pt idx="98007">
                  <c:v>-5.5952700000000001E-2</c:v>
                </c:pt>
                <c:pt idx="98008">
                  <c:v>-5.6027199999999999E-2</c:v>
                </c:pt>
                <c:pt idx="98009">
                  <c:v>-5.6089899999999998E-2</c:v>
                </c:pt>
                <c:pt idx="98010">
                  <c:v>-5.6138800000000003E-2</c:v>
                </c:pt>
                <c:pt idx="98011">
                  <c:v>-5.6172300000000001E-2</c:v>
                </c:pt>
                <c:pt idx="98012">
                  <c:v>-5.6190799999999999E-2</c:v>
                </c:pt>
                <c:pt idx="98013">
                  <c:v>-5.6194800000000003E-2</c:v>
                </c:pt>
                <c:pt idx="98014">
                  <c:v>-5.6184499999999998E-2</c:v>
                </c:pt>
                <c:pt idx="98015">
                  <c:v>-5.61609E-2</c:v>
                </c:pt>
                <c:pt idx="98016">
                  <c:v>-5.6124399999999998E-2</c:v>
                </c:pt>
                <c:pt idx="98017">
                  <c:v>-5.6073400000000002E-2</c:v>
                </c:pt>
                <c:pt idx="98018">
                  <c:v>-5.6006E-2</c:v>
                </c:pt>
                <c:pt idx="98019">
                  <c:v>-5.5922600000000003E-2</c:v>
                </c:pt>
                <c:pt idx="98020">
                  <c:v>-5.5825399999999997E-2</c:v>
                </c:pt>
                <c:pt idx="98021">
                  <c:v>-5.57157E-2</c:v>
                </c:pt>
                <c:pt idx="98022">
                  <c:v>-5.55941E-2</c:v>
                </c:pt>
                <c:pt idx="98023">
                  <c:v>-5.5461700000000003E-2</c:v>
                </c:pt>
                <c:pt idx="98024">
                  <c:v>-5.5320000000000001E-2</c:v>
                </c:pt>
                <c:pt idx="98025">
                  <c:v>-5.5169700000000002E-2</c:v>
                </c:pt>
                <c:pt idx="98026">
                  <c:v>-5.5010900000000001E-2</c:v>
                </c:pt>
                <c:pt idx="98027">
                  <c:v>-5.4844200000000003E-2</c:v>
                </c:pt>
                <c:pt idx="98028">
                  <c:v>-5.4671200000000003E-2</c:v>
                </c:pt>
                <c:pt idx="98029">
                  <c:v>-5.4491699999999997E-2</c:v>
                </c:pt>
                <c:pt idx="98030">
                  <c:v>-5.4303799999999999E-2</c:v>
                </c:pt>
                <c:pt idx="98031">
                  <c:v>-5.4106099999999997E-2</c:v>
                </c:pt>
                <c:pt idx="98032">
                  <c:v>-5.3899500000000003E-2</c:v>
                </c:pt>
                <c:pt idx="98033">
                  <c:v>-5.3684700000000002E-2</c:v>
                </c:pt>
                <c:pt idx="98034">
                  <c:v>-5.3460899999999999E-2</c:v>
                </c:pt>
                <c:pt idx="98035">
                  <c:v>-5.3226200000000001E-2</c:v>
                </c:pt>
                <c:pt idx="98036">
                  <c:v>-5.2978299999999999E-2</c:v>
                </c:pt>
                <c:pt idx="98037">
                  <c:v>-5.2716899999999997E-2</c:v>
                </c:pt>
                <c:pt idx="98038">
                  <c:v>-5.2443099999999999E-2</c:v>
                </c:pt>
                <c:pt idx="98039">
                  <c:v>-5.2158000000000003E-2</c:v>
                </c:pt>
                <c:pt idx="98040">
                  <c:v>-5.1861400000000002E-2</c:v>
                </c:pt>
                <c:pt idx="98041">
                  <c:v>-5.1554099999999999E-2</c:v>
                </c:pt>
                <c:pt idx="98042">
                  <c:v>-5.1237199999999997E-2</c:v>
                </c:pt>
                <c:pt idx="98043">
                  <c:v>-5.0910900000000002E-2</c:v>
                </c:pt>
                <c:pt idx="98044">
                  <c:v>-5.0575000000000002E-2</c:v>
                </c:pt>
                <c:pt idx="98045">
                  <c:v>-5.0229200000000002E-2</c:v>
                </c:pt>
                <c:pt idx="98046">
                  <c:v>-4.9872399999999997E-2</c:v>
                </c:pt>
                <c:pt idx="98047">
                  <c:v>-4.9502699999999997E-2</c:v>
                </c:pt>
                <c:pt idx="98048">
                  <c:v>-4.9119999999999997E-2</c:v>
                </c:pt>
                <c:pt idx="98049">
                  <c:v>-4.8725600000000001E-2</c:v>
                </c:pt>
                <c:pt idx="98050">
                  <c:v>-4.8320099999999998E-2</c:v>
                </c:pt>
                <c:pt idx="98051">
                  <c:v>-4.7903000000000001E-2</c:v>
                </c:pt>
                <c:pt idx="98052">
                  <c:v>-4.7473700000000001E-2</c:v>
                </c:pt>
                <c:pt idx="98053">
                  <c:v>-4.70304E-2</c:v>
                </c:pt>
                <c:pt idx="98054">
                  <c:v>-4.6570199999999999E-2</c:v>
                </c:pt>
                <c:pt idx="98055">
                  <c:v>-4.6091100000000003E-2</c:v>
                </c:pt>
                <c:pt idx="98056">
                  <c:v>-4.5592899999999999E-2</c:v>
                </c:pt>
                <c:pt idx="98057">
                  <c:v>-4.5075299999999999E-2</c:v>
                </c:pt>
                <c:pt idx="98058">
                  <c:v>-4.4538000000000001E-2</c:v>
                </c:pt>
                <c:pt idx="98059">
                  <c:v>-4.3981399999999997E-2</c:v>
                </c:pt>
                <c:pt idx="98060">
                  <c:v>-4.3406899999999998E-2</c:v>
                </c:pt>
                <c:pt idx="98061">
                  <c:v>-4.2814999999999999E-2</c:v>
                </c:pt>
                <c:pt idx="98062">
                  <c:v>-4.2206899999999999E-2</c:v>
                </c:pt>
                <c:pt idx="98063">
                  <c:v>-4.15851E-2</c:v>
                </c:pt>
                <c:pt idx="98064">
                  <c:v>-4.0952500000000003E-2</c:v>
                </c:pt>
                <c:pt idx="98065">
                  <c:v>-4.0310699999999998E-2</c:v>
                </c:pt>
                <c:pt idx="98066">
                  <c:v>-3.96607E-2</c:v>
                </c:pt>
                <c:pt idx="98067">
                  <c:v>-3.9002099999999998E-2</c:v>
                </c:pt>
                <c:pt idx="98068">
                  <c:v>-3.8332499999999999E-2</c:v>
                </c:pt>
                <c:pt idx="98069">
                  <c:v>-3.7648399999999999E-2</c:v>
                </c:pt>
                <c:pt idx="98070">
                  <c:v>-3.6948000000000002E-2</c:v>
                </c:pt>
                <c:pt idx="98071">
                  <c:v>-3.6232899999999998E-2</c:v>
                </c:pt>
                <c:pt idx="98072">
                  <c:v>-3.5507200000000003E-2</c:v>
                </c:pt>
                <c:pt idx="98073">
                  <c:v>-3.4773800000000001E-2</c:v>
                </c:pt>
                <c:pt idx="98074">
                  <c:v>-3.4030999999999999E-2</c:v>
                </c:pt>
                <c:pt idx="98075">
                  <c:v>-3.3273200000000003E-2</c:v>
                </c:pt>
                <c:pt idx="98076">
                  <c:v>-3.2495999999999997E-2</c:v>
                </c:pt>
                <c:pt idx="98077">
                  <c:v>-3.1697799999999998E-2</c:v>
                </c:pt>
                <c:pt idx="98078">
                  <c:v>-3.0877600000000002E-2</c:v>
                </c:pt>
                <c:pt idx="98079">
                  <c:v>-3.00342E-2</c:v>
                </c:pt>
                <c:pt idx="98080">
                  <c:v>-2.9167700000000001E-2</c:v>
                </c:pt>
                <c:pt idx="98081">
                  <c:v>-2.8281400000000002E-2</c:v>
                </c:pt>
                <c:pt idx="98082">
                  <c:v>-2.73797E-2</c:v>
                </c:pt>
                <c:pt idx="98083">
                  <c:v>-2.6464499999999998E-2</c:v>
                </c:pt>
                <c:pt idx="98084">
                  <c:v>-2.5536199999999998E-2</c:v>
                </c:pt>
                <c:pt idx="98085">
                  <c:v>-2.4594999999999999E-2</c:v>
                </c:pt>
                <c:pt idx="98086">
                  <c:v>-2.3639899999999998E-2</c:v>
                </c:pt>
                <c:pt idx="98087">
                  <c:v>-2.2669999999999999E-2</c:v>
                </c:pt>
                <c:pt idx="98088">
                  <c:v>-2.1685300000000001E-2</c:v>
                </c:pt>
                <c:pt idx="98089">
                  <c:v>-2.06871E-2</c:v>
                </c:pt>
                <c:pt idx="98090">
                  <c:v>-1.96758E-2</c:v>
                </c:pt>
                <c:pt idx="98091">
                  <c:v>-1.86524E-2</c:v>
                </c:pt>
                <c:pt idx="98092">
                  <c:v>-1.7619699999999999E-2</c:v>
                </c:pt>
                <c:pt idx="98093">
                  <c:v>-1.6580299999999999E-2</c:v>
                </c:pt>
                <c:pt idx="98094">
                  <c:v>-1.55342E-2</c:v>
                </c:pt>
                <c:pt idx="98095">
                  <c:v>-1.44805E-2</c:v>
                </c:pt>
                <c:pt idx="98096">
                  <c:v>-1.3418100000000001E-2</c:v>
                </c:pt>
                <c:pt idx="98097">
                  <c:v>-1.2345200000000001E-2</c:v>
                </c:pt>
                <c:pt idx="98098">
                  <c:v>-1.1260600000000001E-2</c:v>
                </c:pt>
                <c:pt idx="98099">
                  <c:v>-1.0165799999999999E-2</c:v>
                </c:pt>
                <c:pt idx="98100" formatCode="0.00E+00">
                  <c:v>-9.0648199999999995E-3</c:v>
                </c:pt>
                <c:pt idx="98101" formatCode="0.00E+00">
                  <c:v>-7.9611700000000001E-3</c:v>
                </c:pt>
                <c:pt idx="98102" formatCode="0.00E+00">
                  <c:v>-6.8551999999999997E-3</c:v>
                </c:pt>
                <c:pt idx="98103" formatCode="0.00E+00">
                  <c:v>-5.7447000000000002E-3</c:v>
                </c:pt>
                <c:pt idx="98104" formatCode="0.00E+00">
                  <c:v>-4.62701E-3</c:v>
                </c:pt>
                <c:pt idx="98105" formatCode="0.00E+00">
                  <c:v>-3.5019000000000001E-3</c:v>
                </c:pt>
                <c:pt idx="98106" formatCode="0.00E+00">
                  <c:v>-2.3723400000000001E-3</c:v>
                </c:pt>
                <c:pt idx="98107" formatCode="0.00E+00">
                  <c:v>-1.24266E-3</c:v>
                </c:pt>
                <c:pt idx="98108" formatCode="0.00E+00">
                  <c:v>-1.166E-4</c:v>
                </c:pt>
                <c:pt idx="98109" formatCode="0.00E+00">
                  <c:v>1.00377E-3</c:v>
                </c:pt>
                <c:pt idx="98110" formatCode="0.00E+00">
                  <c:v>2.11714E-3</c:v>
                </c:pt>
                <c:pt idx="98111" formatCode="0.00E+00">
                  <c:v>3.2218400000000001E-3</c:v>
                </c:pt>
                <c:pt idx="98112" formatCode="0.00E+00">
                  <c:v>4.3172499999999999E-3</c:v>
                </c:pt>
                <c:pt idx="98113" formatCode="0.00E+00">
                  <c:v>5.40472E-3</c:v>
                </c:pt>
                <c:pt idx="98114" formatCode="0.00E+00">
                  <c:v>6.4847500000000001E-3</c:v>
                </c:pt>
                <c:pt idx="98115" formatCode="0.00E+00">
                  <c:v>7.5548400000000002E-3</c:v>
                </c:pt>
                <c:pt idx="98116" formatCode="0.00E+00">
                  <c:v>8.6114499999999997E-3</c:v>
                </c:pt>
                <c:pt idx="98117" formatCode="0.00E+00">
                  <c:v>9.6526700000000003E-3</c:v>
                </c:pt>
                <c:pt idx="98118">
                  <c:v>1.0678099999999999E-2</c:v>
                </c:pt>
                <c:pt idx="98119">
                  <c:v>1.1688E-2</c:v>
                </c:pt>
                <c:pt idx="98120">
                  <c:v>1.26832E-2</c:v>
                </c:pt>
                <c:pt idx="98121">
                  <c:v>1.3664600000000001E-2</c:v>
                </c:pt>
                <c:pt idx="98122">
                  <c:v>1.4630900000000001E-2</c:v>
                </c:pt>
                <c:pt idx="98123">
                  <c:v>1.55795E-2</c:v>
                </c:pt>
                <c:pt idx="98124">
                  <c:v>1.6508100000000001E-2</c:v>
                </c:pt>
                <c:pt idx="98125">
                  <c:v>1.7414700000000002E-2</c:v>
                </c:pt>
                <c:pt idx="98126">
                  <c:v>1.8297299999999999E-2</c:v>
                </c:pt>
                <c:pt idx="98127">
                  <c:v>1.91547E-2</c:v>
                </c:pt>
                <c:pt idx="98128">
                  <c:v>1.9985699999999999E-2</c:v>
                </c:pt>
                <c:pt idx="98129">
                  <c:v>2.0788500000000001E-2</c:v>
                </c:pt>
                <c:pt idx="98130">
                  <c:v>2.1562100000000001E-2</c:v>
                </c:pt>
                <c:pt idx="98131">
                  <c:v>2.2306400000000001E-2</c:v>
                </c:pt>
                <c:pt idx="98132">
                  <c:v>2.3021900000000001E-2</c:v>
                </c:pt>
                <c:pt idx="98133">
                  <c:v>2.37074E-2</c:v>
                </c:pt>
                <c:pt idx="98134">
                  <c:v>2.4360799999999998E-2</c:v>
                </c:pt>
                <c:pt idx="98135">
                  <c:v>2.49804E-2</c:v>
                </c:pt>
                <c:pt idx="98136">
                  <c:v>2.5564099999999999E-2</c:v>
                </c:pt>
                <c:pt idx="98137">
                  <c:v>2.6111499999999999E-2</c:v>
                </c:pt>
                <c:pt idx="98138">
                  <c:v>2.6623600000000001E-2</c:v>
                </c:pt>
                <c:pt idx="98139">
                  <c:v>2.7101E-2</c:v>
                </c:pt>
                <c:pt idx="98140">
                  <c:v>2.7542400000000002E-2</c:v>
                </c:pt>
                <c:pt idx="98141">
                  <c:v>2.7946700000000001E-2</c:v>
                </c:pt>
                <c:pt idx="98142">
                  <c:v>2.8313600000000001E-2</c:v>
                </c:pt>
                <c:pt idx="98143">
                  <c:v>2.8641E-2</c:v>
                </c:pt>
                <c:pt idx="98144">
                  <c:v>2.8926299999999999E-2</c:v>
                </c:pt>
                <c:pt idx="98145">
                  <c:v>2.9169400000000002E-2</c:v>
                </c:pt>
                <c:pt idx="98146">
                  <c:v>2.9370299999999998E-2</c:v>
                </c:pt>
                <c:pt idx="98147">
                  <c:v>2.9526699999999999E-2</c:v>
                </c:pt>
                <c:pt idx="98148">
                  <c:v>2.9635499999999999E-2</c:v>
                </c:pt>
                <c:pt idx="98149">
                  <c:v>2.9696E-2</c:v>
                </c:pt>
                <c:pt idx="98150">
                  <c:v>2.9709800000000001E-2</c:v>
                </c:pt>
                <c:pt idx="98151">
                  <c:v>2.96767E-2</c:v>
                </c:pt>
                <c:pt idx="98152">
                  <c:v>2.9595199999999999E-2</c:v>
                </c:pt>
                <c:pt idx="98153">
                  <c:v>2.9464400000000002E-2</c:v>
                </c:pt>
                <c:pt idx="98154">
                  <c:v>2.9285599999999998E-2</c:v>
                </c:pt>
                <c:pt idx="98155">
                  <c:v>2.9060900000000001E-2</c:v>
                </c:pt>
                <c:pt idx="98156">
                  <c:v>2.87923E-2</c:v>
                </c:pt>
                <c:pt idx="98157">
                  <c:v>2.8481900000000001E-2</c:v>
                </c:pt>
                <c:pt idx="98158">
                  <c:v>2.8131E-2</c:v>
                </c:pt>
                <c:pt idx="98159">
                  <c:v>2.77367E-2</c:v>
                </c:pt>
                <c:pt idx="98160">
                  <c:v>2.7295E-2</c:v>
                </c:pt>
                <c:pt idx="98161">
                  <c:v>2.6804399999999999E-2</c:v>
                </c:pt>
                <c:pt idx="98162">
                  <c:v>2.6268E-2</c:v>
                </c:pt>
                <c:pt idx="98163">
                  <c:v>2.5690999999999999E-2</c:v>
                </c:pt>
                <c:pt idx="98164">
                  <c:v>2.5076999999999999E-2</c:v>
                </c:pt>
                <c:pt idx="98165">
                  <c:v>2.4425599999999999E-2</c:v>
                </c:pt>
                <c:pt idx="98166">
                  <c:v>2.3735599999999999E-2</c:v>
                </c:pt>
                <c:pt idx="98167">
                  <c:v>2.3006599999999999E-2</c:v>
                </c:pt>
                <c:pt idx="98168">
                  <c:v>2.22376E-2</c:v>
                </c:pt>
                <c:pt idx="98169">
                  <c:v>2.1426500000000001E-2</c:v>
                </c:pt>
                <c:pt idx="98170">
                  <c:v>2.0571900000000001E-2</c:v>
                </c:pt>
                <c:pt idx="98171">
                  <c:v>1.9673599999999999E-2</c:v>
                </c:pt>
                <c:pt idx="98172">
                  <c:v>1.87324E-2</c:v>
                </c:pt>
                <c:pt idx="98173">
                  <c:v>1.7749000000000001E-2</c:v>
                </c:pt>
                <c:pt idx="98174">
                  <c:v>1.6724200000000002E-2</c:v>
                </c:pt>
                <c:pt idx="98175">
                  <c:v>1.56588E-2</c:v>
                </c:pt>
                <c:pt idx="98176">
                  <c:v>1.4552900000000001E-2</c:v>
                </c:pt>
                <c:pt idx="98177">
                  <c:v>1.34071E-2</c:v>
                </c:pt>
                <c:pt idx="98178">
                  <c:v>1.22227E-2</c:v>
                </c:pt>
                <c:pt idx="98179">
                  <c:v>1.1001500000000001E-2</c:v>
                </c:pt>
                <c:pt idx="98180" formatCode="0.00E+00">
                  <c:v>9.7453499999999998E-3</c:v>
                </c:pt>
                <c:pt idx="98181" formatCode="0.00E+00">
                  <c:v>8.4565000000000005E-3</c:v>
                </c:pt>
                <c:pt idx="98182" formatCode="0.00E+00">
                  <c:v>7.1373799999999996E-3</c:v>
                </c:pt>
                <c:pt idx="98183" formatCode="0.00E+00">
                  <c:v>5.7907699999999998E-3</c:v>
                </c:pt>
                <c:pt idx="98184" formatCode="0.00E+00">
                  <c:v>4.4193499999999998E-3</c:v>
                </c:pt>
                <c:pt idx="98185" formatCode="0.00E+00">
                  <c:v>3.0248900000000001E-3</c:v>
                </c:pt>
                <c:pt idx="98186" formatCode="0.00E+00">
                  <c:v>1.60914E-3</c:v>
                </c:pt>
                <c:pt idx="98187" formatCode="0.00E+00">
                  <c:v>1.73945E-4</c:v>
                </c:pt>
                <c:pt idx="98188" formatCode="0.00E+00">
                  <c:v>-1.2805500000000001E-3</c:v>
                </c:pt>
                <c:pt idx="98189" formatCode="0.00E+00">
                  <c:v>-2.7552000000000002E-3</c:v>
                </c:pt>
                <c:pt idx="98190" formatCode="0.00E+00">
                  <c:v>-4.2485099999999996E-3</c:v>
                </c:pt>
                <c:pt idx="98191" formatCode="0.00E+00">
                  <c:v>-5.75641E-3</c:v>
                </c:pt>
                <c:pt idx="98192" formatCode="0.00E+00">
                  <c:v>-7.2764300000000004E-3</c:v>
                </c:pt>
                <c:pt idx="98193" formatCode="0.00E+00">
                  <c:v>-8.8095900000000008E-3</c:v>
                </c:pt>
                <c:pt idx="98194">
                  <c:v>-1.03579E-2</c:v>
                </c:pt>
                <c:pt idx="98195">
                  <c:v>-1.1921599999999999E-2</c:v>
                </c:pt>
                <c:pt idx="98196">
                  <c:v>-1.3498899999999999E-2</c:v>
                </c:pt>
                <c:pt idx="98197">
                  <c:v>-1.5087400000000001E-2</c:v>
                </c:pt>
                <c:pt idx="98198">
                  <c:v>-1.6686099999999999E-2</c:v>
                </c:pt>
                <c:pt idx="98199">
                  <c:v>-1.8294000000000001E-2</c:v>
                </c:pt>
                <c:pt idx="98200">
                  <c:v>-1.99078E-2</c:v>
                </c:pt>
                <c:pt idx="98201">
                  <c:v>-2.15236E-2</c:v>
                </c:pt>
                <c:pt idx="98202">
                  <c:v>-2.3137999999999999E-2</c:v>
                </c:pt>
                <c:pt idx="98203">
                  <c:v>-2.4749799999999999E-2</c:v>
                </c:pt>
                <c:pt idx="98204">
                  <c:v>-2.6358800000000002E-2</c:v>
                </c:pt>
                <c:pt idx="98205">
                  <c:v>-2.7963600000000002E-2</c:v>
                </c:pt>
                <c:pt idx="98206">
                  <c:v>-2.9560699999999999E-2</c:v>
                </c:pt>
                <c:pt idx="98207">
                  <c:v>-3.1146199999999999E-2</c:v>
                </c:pt>
                <c:pt idx="98208">
                  <c:v>-3.2716599999999998E-2</c:v>
                </c:pt>
                <c:pt idx="98209">
                  <c:v>-3.4270000000000002E-2</c:v>
                </c:pt>
                <c:pt idx="98210">
                  <c:v>-3.5806400000000002E-2</c:v>
                </c:pt>
                <c:pt idx="98211">
                  <c:v>-3.7325900000000002E-2</c:v>
                </c:pt>
                <c:pt idx="98212">
                  <c:v>-3.8828399999999999E-2</c:v>
                </c:pt>
                <c:pt idx="98213">
                  <c:v>-4.0313399999999999E-2</c:v>
                </c:pt>
                <c:pt idx="98214">
                  <c:v>-4.1778799999999998E-2</c:v>
                </c:pt>
                <c:pt idx="98215">
                  <c:v>-4.3221900000000001E-2</c:v>
                </c:pt>
                <c:pt idx="98216">
                  <c:v>-4.4640699999999998E-2</c:v>
                </c:pt>
                <c:pt idx="98217">
                  <c:v>-4.6033900000000003E-2</c:v>
                </c:pt>
                <c:pt idx="98218">
                  <c:v>-4.7398700000000002E-2</c:v>
                </c:pt>
                <c:pt idx="98219">
                  <c:v>-4.87316E-2</c:v>
                </c:pt>
                <c:pt idx="98220">
                  <c:v>-5.0030499999999999E-2</c:v>
                </c:pt>
                <c:pt idx="98221">
                  <c:v>-5.12962E-2</c:v>
                </c:pt>
                <c:pt idx="98222">
                  <c:v>-5.2529800000000001E-2</c:v>
                </c:pt>
                <c:pt idx="98223">
                  <c:v>-5.3731000000000001E-2</c:v>
                </c:pt>
                <c:pt idx="98224">
                  <c:v>-5.4899000000000003E-2</c:v>
                </c:pt>
                <c:pt idx="98225">
                  <c:v>-5.6033100000000002E-2</c:v>
                </c:pt>
                <c:pt idx="98226">
                  <c:v>-5.7132700000000002E-2</c:v>
                </c:pt>
                <c:pt idx="98227">
                  <c:v>-5.8196499999999998E-2</c:v>
                </c:pt>
                <c:pt idx="98228">
                  <c:v>-5.9223100000000001E-2</c:v>
                </c:pt>
                <c:pt idx="98229">
                  <c:v>-6.0211399999999998E-2</c:v>
                </c:pt>
                <c:pt idx="98230">
                  <c:v>-6.1160699999999998E-2</c:v>
                </c:pt>
                <c:pt idx="98231">
                  <c:v>-6.2069600000000003E-2</c:v>
                </c:pt>
                <c:pt idx="98232">
                  <c:v>-6.2935500000000005E-2</c:v>
                </c:pt>
                <c:pt idx="98233">
                  <c:v>-6.3756800000000002E-2</c:v>
                </c:pt>
                <c:pt idx="98234">
                  <c:v>-6.4533300000000002E-2</c:v>
                </c:pt>
                <c:pt idx="98235">
                  <c:v>-6.5264600000000006E-2</c:v>
                </c:pt>
                <c:pt idx="98236">
                  <c:v>-6.5950700000000001E-2</c:v>
                </c:pt>
                <c:pt idx="98237">
                  <c:v>-6.65906E-2</c:v>
                </c:pt>
                <c:pt idx="98238">
                  <c:v>-6.7182199999999997E-2</c:v>
                </c:pt>
                <c:pt idx="98239">
                  <c:v>-6.7723400000000003E-2</c:v>
                </c:pt>
                <c:pt idx="98240">
                  <c:v>-6.8213300000000004E-2</c:v>
                </c:pt>
                <c:pt idx="98241">
                  <c:v>-6.8651500000000004E-2</c:v>
                </c:pt>
                <c:pt idx="98242">
                  <c:v>-6.90389E-2</c:v>
                </c:pt>
                <c:pt idx="98243">
                  <c:v>-6.9376400000000005E-2</c:v>
                </c:pt>
                <c:pt idx="98244">
                  <c:v>-6.9663699999999995E-2</c:v>
                </c:pt>
                <c:pt idx="98245">
                  <c:v>-6.9900000000000004E-2</c:v>
                </c:pt>
                <c:pt idx="98246">
                  <c:v>-7.0084599999999997E-2</c:v>
                </c:pt>
                <c:pt idx="98247">
                  <c:v>-7.0218000000000003E-2</c:v>
                </c:pt>
                <c:pt idx="98248">
                  <c:v>-7.0300600000000005E-2</c:v>
                </c:pt>
                <c:pt idx="98249">
                  <c:v>-7.0331099999999994E-2</c:v>
                </c:pt>
                <c:pt idx="98250">
                  <c:v>-7.0308399999999993E-2</c:v>
                </c:pt>
                <c:pt idx="98251">
                  <c:v>-7.0233000000000004E-2</c:v>
                </c:pt>
                <c:pt idx="98252">
                  <c:v>-7.0106299999999996E-2</c:v>
                </c:pt>
                <c:pt idx="98253">
                  <c:v>-6.9930199999999998E-2</c:v>
                </c:pt>
                <c:pt idx="98254">
                  <c:v>-6.9705600000000006E-2</c:v>
                </c:pt>
                <c:pt idx="98255">
                  <c:v>-6.9432900000000006E-2</c:v>
                </c:pt>
                <c:pt idx="98256">
                  <c:v>-6.9112300000000002E-2</c:v>
                </c:pt>
                <c:pt idx="98257">
                  <c:v>-6.8746799999999997E-2</c:v>
                </c:pt>
                <c:pt idx="98258">
                  <c:v>-6.8337999999999996E-2</c:v>
                </c:pt>
                <c:pt idx="98259">
                  <c:v>-6.7874799999999999E-2</c:v>
                </c:pt>
                <c:pt idx="98260">
                  <c:v>-6.7348699999999997E-2</c:v>
                </c:pt>
                <c:pt idx="98261">
                  <c:v>-6.6774700000000006E-2</c:v>
                </c:pt>
                <c:pt idx="98262">
                  <c:v>-6.6164299999999995E-2</c:v>
                </c:pt>
                <c:pt idx="98263">
                  <c:v>-6.5509999999999999E-2</c:v>
                </c:pt>
                <c:pt idx="98264">
                  <c:v>-6.4810199999999998E-2</c:v>
                </c:pt>
                <c:pt idx="98265">
                  <c:v>-6.40709E-2</c:v>
                </c:pt>
                <c:pt idx="98266">
                  <c:v>-6.3294500000000004E-2</c:v>
                </c:pt>
                <c:pt idx="98267">
                  <c:v>-6.2480800000000003E-2</c:v>
                </c:pt>
                <c:pt idx="98268">
                  <c:v>-6.1628599999999999E-2</c:v>
                </c:pt>
                <c:pt idx="98269">
                  <c:v>-6.0737600000000003E-2</c:v>
                </c:pt>
                <c:pt idx="98270">
                  <c:v>-5.9809099999999997E-2</c:v>
                </c:pt>
                <c:pt idx="98271">
                  <c:v>-5.88452E-2</c:v>
                </c:pt>
                <c:pt idx="98272">
                  <c:v>-5.7848200000000002E-2</c:v>
                </c:pt>
                <c:pt idx="98273">
                  <c:v>-5.68192E-2</c:v>
                </c:pt>
                <c:pt idx="98274">
                  <c:v>-5.5758299999999997E-2</c:v>
                </c:pt>
                <c:pt idx="98275">
                  <c:v>-5.4667300000000002E-2</c:v>
                </c:pt>
                <c:pt idx="98276">
                  <c:v>-5.3549399999999997E-2</c:v>
                </c:pt>
                <c:pt idx="98277">
                  <c:v>-5.2408299999999998E-2</c:v>
                </c:pt>
                <c:pt idx="98278">
                  <c:v>-5.1247099999999997E-2</c:v>
                </c:pt>
                <c:pt idx="98279">
                  <c:v>-5.00677E-2</c:v>
                </c:pt>
                <c:pt idx="98280">
                  <c:v>-4.8871199999999997E-2</c:v>
                </c:pt>
                <c:pt idx="98281">
                  <c:v>-4.7658499999999999E-2</c:v>
                </c:pt>
                <c:pt idx="98282">
                  <c:v>-4.6430199999999998E-2</c:v>
                </c:pt>
                <c:pt idx="98283">
                  <c:v>-4.5187499999999999E-2</c:v>
                </c:pt>
                <c:pt idx="98284">
                  <c:v>-4.3930499999999997E-2</c:v>
                </c:pt>
                <c:pt idx="98285">
                  <c:v>-4.2658700000000001E-2</c:v>
                </c:pt>
                <c:pt idx="98286">
                  <c:v>-4.1373100000000003E-2</c:v>
                </c:pt>
                <c:pt idx="98287">
                  <c:v>-4.0075699999999999E-2</c:v>
                </c:pt>
                <c:pt idx="98288">
                  <c:v>-3.8767200000000002E-2</c:v>
                </c:pt>
                <c:pt idx="98289">
                  <c:v>-3.7447500000000002E-2</c:v>
                </c:pt>
                <c:pt idx="98290">
                  <c:v>-3.6117700000000003E-2</c:v>
                </c:pt>
                <c:pt idx="98291">
                  <c:v>-3.4779200000000003E-2</c:v>
                </c:pt>
                <c:pt idx="98292">
                  <c:v>-3.3433200000000003E-2</c:v>
                </c:pt>
                <c:pt idx="98293">
                  <c:v>-3.2080499999999998E-2</c:v>
                </c:pt>
                <c:pt idx="98294">
                  <c:v>-3.07218E-2</c:v>
                </c:pt>
                <c:pt idx="98295">
                  <c:v>-2.93584E-2</c:v>
                </c:pt>
                <c:pt idx="98296">
                  <c:v>-2.79919E-2</c:v>
                </c:pt>
                <c:pt idx="98297">
                  <c:v>-2.66238E-2</c:v>
                </c:pt>
                <c:pt idx="98298">
                  <c:v>-2.52555E-2</c:v>
                </c:pt>
                <c:pt idx="98299">
                  <c:v>-2.3889000000000001E-2</c:v>
                </c:pt>
                <c:pt idx="98300">
                  <c:v>-2.25268E-2</c:v>
                </c:pt>
                <c:pt idx="98301">
                  <c:v>-2.1169899999999998E-2</c:v>
                </c:pt>
                <c:pt idx="98302">
                  <c:v>-1.9818700000000002E-2</c:v>
                </c:pt>
                <c:pt idx="98303">
                  <c:v>-1.8473799999999999E-2</c:v>
                </c:pt>
                <c:pt idx="98304">
                  <c:v>-1.71358E-2</c:v>
                </c:pt>
                <c:pt idx="98305">
                  <c:v>-1.5805199999999998E-2</c:v>
                </c:pt>
                <c:pt idx="98306">
                  <c:v>-1.4482699999999999E-2</c:v>
                </c:pt>
                <c:pt idx="98307">
                  <c:v>-1.3169200000000001E-2</c:v>
                </c:pt>
                <c:pt idx="98308">
                  <c:v>-1.18656E-2</c:v>
                </c:pt>
                <c:pt idx="98309">
                  <c:v>-1.0573000000000001E-2</c:v>
                </c:pt>
                <c:pt idx="98310" formatCode="0.00E+00">
                  <c:v>-9.2930100000000009E-3</c:v>
                </c:pt>
                <c:pt idx="98311" formatCode="0.00E+00">
                  <c:v>-8.0274100000000004E-3</c:v>
                </c:pt>
                <c:pt idx="98312" formatCode="0.00E+00">
                  <c:v>-6.7787699999999999E-3</c:v>
                </c:pt>
                <c:pt idx="98313" formatCode="0.00E+00">
                  <c:v>-5.5497200000000002E-3</c:v>
                </c:pt>
                <c:pt idx="98314" formatCode="0.00E+00">
                  <c:v>-4.3415199999999998E-3</c:v>
                </c:pt>
                <c:pt idx="98315" formatCode="0.00E+00">
                  <c:v>-3.15388E-3</c:v>
                </c:pt>
                <c:pt idx="98316" formatCode="0.00E+00">
                  <c:v>-1.98664E-3</c:v>
                </c:pt>
                <c:pt idx="98317" formatCode="0.00E+00">
                  <c:v>-8.4064299999999997E-4</c:v>
                </c:pt>
                <c:pt idx="98318" formatCode="0.00E+00">
                  <c:v>2.8360700000000001E-4</c:v>
                </c:pt>
                <c:pt idx="98319" formatCode="0.00E+00">
                  <c:v>1.3868999999999999E-3</c:v>
                </c:pt>
                <c:pt idx="98320" formatCode="0.00E+00">
                  <c:v>2.46999E-3</c:v>
                </c:pt>
                <c:pt idx="98321" formatCode="0.00E+00">
                  <c:v>3.5325700000000001E-3</c:v>
                </c:pt>
                <c:pt idx="98322" formatCode="0.00E+00">
                  <c:v>4.5739400000000003E-3</c:v>
                </c:pt>
                <c:pt idx="98323" formatCode="0.00E+00">
                  <c:v>5.5928699999999998E-3</c:v>
                </c:pt>
                <c:pt idx="98324" formatCode="0.00E+00">
                  <c:v>6.5876700000000003E-3</c:v>
                </c:pt>
                <c:pt idx="98325" formatCode="0.00E+00">
                  <c:v>7.5581600000000004E-3</c:v>
                </c:pt>
                <c:pt idx="98326" formatCode="0.00E+00">
                  <c:v>8.5061300000000006E-3</c:v>
                </c:pt>
                <c:pt idx="98327" formatCode="0.00E+00">
                  <c:v>9.4328799999999994E-3</c:v>
                </c:pt>
                <c:pt idx="98328">
                  <c:v>1.0337499999999999E-2</c:v>
                </c:pt>
                <c:pt idx="98329">
                  <c:v>1.1217100000000001E-2</c:v>
                </c:pt>
                <c:pt idx="98330">
                  <c:v>1.20692E-2</c:v>
                </c:pt>
                <c:pt idx="98331">
                  <c:v>1.28919E-2</c:v>
                </c:pt>
                <c:pt idx="98332">
                  <c:v>1.3684099999999999E-2</c:v>
                </c:pt>
                <c:pt idx="98333">
                  <c:v>1.4446499999999999E-2</c:v>
                </c:pt>
                <c:pt idx="98334">
                  <c:v>1.51805E-2</c:v>
                </c:pt>
                <c:pt idx="98335">
                  <c:v>1.58856E-2</c:v>
                </c:pt>
                <c:pt idx="98336">
                  <c:v>1.6560700000000001E-2</c:v>
                </c:pt>
                <c:pt idx="98337">
                  <c:v>1.72053E-2</c:v>
                </c:pt>
                <c:pt idx="98338">
                  <c:v>1.7818000000000001E-2</c:v>
                </c:pt>
                <c:pt idx="98339">
                  <c:v>1.8397799999999999E-2</c:v>
                </c:pt>
                <c:pt idx="98340">
                  <c:v>1.8945199999999999E-2</c:v>
                </c:pt>
                <c:pt idx="98341">
                  <c:v>1.9461300000000001E-2</c:v>
                </c:pt>
                <c:pt idx="98342">
                  <c:v>1.9947099999999999E-2</c:v>
                </c:pt>
                <c:pt idx="98343">
                  <c:v>2.0403500000000001E-2</c:v>
                </c:pt>
                <c:pt idx="98344">
                  <c:v>2.08302E-2</c:v>
                </c:pt>
                <c:pt idx="98345">
                  <c:v>2.1224199999999999E-2</c:v>
                </c:pt>
                <c:pt idx="98346">
                  <c:v>2.1590000000000002E-2</c:v>
                </c:pt>
                <c:pt idx="98347">
                  <c:v>2.19448E-2</c:v>
                </c:pt>
                <c:pt idx="98348">
                  <c:v>2.2286299999999998E-2</c:v>
                </c:pt>
                <c:pt idx="98349">
                  <c:v>2.2593700000000001E-2</c:v>
                </c:pt>
                <c:pt idx="98350">
                  <c:v>2.2866899999999999E-2</c:v>
                </c:pt>
                <c:pt idx="98351">
                  <c:v>2.3116100000000001E-2</c:v>
                </c:pt>
                <c:pt idx="98352">
                  <c:v>2.3339499999999999E-2</c:v>
                </c:pt>
                <c:pt idx="98353">
                  <c:v>2.3534099999999999E-2</c:v>
                </c:pt>
                <c:pt idx="98354">
                  <c:v>2.3701E-2</c:v>
                </c:pt>
                <c:pt idx="98355">
                  <c:v>2.38418E-2</c:v>
                </c:pt>
                <c:pt idx="98356">
                  <c:v>2.3957300000000001E-2</c:v>
                </c:pt>
                <c:pt idx="98357">
                  <c:v>2.4048E-2</c:v>
                </c:pt>
                <c:pt idx="98358">
                  <c:v>2.4113800000000001E-2</c:v>
                </c:pt>
                <c:pt idx="98359">
                  <c:v>2.4154200000000001E-2</c:v>
                </c:pt>
                <c:pt idx="98360">
                  <c:v>2.4169300000000001E-2</c:v>
                </c:pt>
                <c:pt idx="98361">
                  <c:v>2.4159300000000002E-2</c:v>
                </c:pt>
                <c:pt idx="98362">
                  <c:v>2.4124199999999998E-2</c:v>
                </c:pt>
                <c:pt idx="98363">
                  <c:v>2.4063600000000001E-2</c:v>
                </c:pt>
                <c:pt idx="98364">
                  <c:v>2.39773E-2</c:v>
                </c:pt>
                <c:pt idx="98365">
                  <c:v>2.3864699999999999E-2</c:v>
                </c:pt>
                <c:pt idx="98366">
                  <c:v>2.3725699999999999E-2</c:v>
                </c:pt>
                <c:pt idx="98367">
                  <c:v>2.3560899999999999E-2</c:v>
                </c:pt>
                <c:pt idx="98368">
                  <c:v>2.3372E-2</c:v>
                </c:pt>
                <c:pt idx="98369">
                  <c:v>2.3160699999999999E-2</c:v>
                </c:pt>
                <c:pt idx="98370">
                  <c:v>2.29287E-2</c:v>
                </c:pt>
                <c:pt idx="98371">
                  <c:v>2.26774E-2</c:v>
                </c:pt>
                <c:pt idx="98372">
                  <c:v>2.2407699999999999E-2</c:v>
                </c:pt>
                <c:pt idx="98373">
                  <c:v>2.21207E-2</c:v>
                </c:pt>
                <c:pt idx="98374">
                  <c:v>2.1817E-2</c:v>
                </c:pt>
                <c:pt idx="98375">
                  <c:v>2.1497499999999999E-2</c:v>
                </c:pt>
                <c:pt idx="98376">
                  <c:v>2.11632E-2</c:v>
                </c:pt>
                <c:pt idx="98377">
                  <c:v>2.0814599999999999E-2</c:v>
                </c:pt>
                <c:pt idx="98378">
                  <c:v>2.0452700000000001E-2</c:v>
                </c:pt>
                <c:pt idx="98379">
                  <c:v>2.0078800000000001E-2</c:v>
                </c:pt>
                <c:pt idx="98380">
                  <c:v>1.9693599999999999E-2</c:v>
                </c:pt>
                <c:pt idx="98381">
                  <c:v>1.9297399999999999E-2</c:v>
                </c:pt>
                <c:pt idx="98382">
                  <c:v>1.8890400000000002E-2</c:v>
                </c:pt>
                <c:pt idx="98383">
                  <c:v>1.8472800000000001E-2</c:v>
                </c:pt>
                <c:pt idx="98384">
                  <c:v>1.80447E-2</c:v>
                </c:pt>
                <c:pt idx="98385">
                  <c:v>1.7606199999999999E-2</c:v>
                </c:pt>
                <c:pt idx="98386">
                  <c:v>1.71573E-2</c:v>
                </c:pt>
                <c:pt idx="98387">
                  <c:v>1.6698299999999999E-2</c:v>
                </c:pt>
                <c:pt idx="98388">
                  <c:v>1.62296E-2</c:v>
                </c:pt>
                <c:pt idx="98389">
                  <c:v>1.5751500000000002E-2</c:v>
                </c:pt>
                <c:pt idx="98390">
                  <c:v>1.52649E-2</c:v>
                </c:pt>
                <c:pt idx="98391">
                  <c:v>1.477E-2</c:v>
                </c:pt>
                <c:pt idx="98392">
                  <c:v>1.42673E-2</c:v>
                </c:pt>
                <c:pt idx="98393">
                  <c:v>1.37573E-2</c:v>
                </c:pt>
                <c:pt idx="98394">
                  <c:v>1.3240500000000001E-2</c:v>
                </c:pt>
                <c:pt idx="98395">
                  <c:v>1.27181E-2</c:v>
                </c:pt>
                <c:pt idx="98396">
                  <c:v>1.2191199999999999E-2</c:v>
                </c:pt>
                <c:pt idx="98397">
                  <c:v>1.1660999999999999E-2</c:v>
                </c:pt>
                <c:pt idx="98398">
                  <c:v>1.1128000000000001E-2</c:v>
                </c:pt>
                <c:pt idx="98399">
                  <c:v>1.0591700000000001E-2</c:v>
                </c:pt>
                <c:pt idx="98400">
                  <c:v>1.00512E-2</c:v>
                </c:pt>
                <c:pt idx="98401" formatCode="0.00E+00">
                  <c:v>9.5060600000000002E-3</c:v>
                </c:pt>
                <c:pt idx="98402" formatCode="0.00E+00">
                  <c:v>8.9561999999999992E-3</c:v>
                </c:pt>
                <c:pt idx="98403" formatCode="0.00E+00">
                  <c:v>8.4018700000000005E-3</c:v>
                </c:pt>
                <c:pt idx="98404" formatCode="0.00E+00">
                  <c:v>7.8432599999999995E-3</c:v>
                </c:pt>
                <c:pt idx="98405" formatCode="0.00E+00">
                  <c:v>7.2810100000000001E-3</c:v>
                </c:pt>
                <c:pt idx="98406" formatCode="0.00E+00">
                  <c:v>6.7162599999999999E-3</c:v>
                </c:pt>
                <c:pt idx="98407" formatCode="0.00E+00">
                  <c:v>6.1499500000000004E-3</c:v>
                </c:pt>
                <c:pt idx="98408" formatCode="0.00E+00">
                  <c:v>5.5825600000000003E-3</c:v>
                </c:pt>
                <c:pt idx="98409" formatCode="0.00E+00">
                  <c:v>5.0138800000000001E-3</c:v>
                </c:pt>
                <c:pt idx="98410" formatCode="0.00E+00">
                  <c:v>4.4431100000000001E-3</c:v>
                </c:pt>
                <c:pt idx="98411" formatCode="0.00E+00">
                  <c:v>3.8693299999999998E-3</c:v>
                </c:pt>
                <c:pt idx="98412" formatCode="0.00E+00">
                  <c:v>3.2926399999999999E-3</c:v>
                </c:pt>
                <c:pt idx="98413" formatCode="0.00E+00">
                  <c:v>2.7147600000000001E-3</c:v>
                </c:pt>
                <c:pt idx="98414" formatCode="0.00E+00">
                  <c:v>2.1376500000000001E-3</c:v>
                </c:pt>
                <c:pt idx="98415" formatCode="0.00E+00">
                  <c:v>1.5617199999999999E-3</c:v>
                </c:pt>
                <c:pt idx="98416" formatCode="0.00E+00">
                  <c:v>9.8618800000000004E-4</c:v>
                </c:pt>
                <c:pt idx="98417" formatCode="0.00E+00">
                  <c:v>4.1035300000000002E-4</c:v>
                </c:pt>
                <c:pt idx="98418" formatCode="0.00E+00">
                  <c:v>-1.6637100000000001E-4</c:v>
                </c:pt>
                <c:pt idx="98419" formatCode="0.00E+00">
                  <c:v>-7.4517500000000005E-4</c:v>
                </c:pt>
                <c:pt idx="98420" formatCode="0.00E+00">
                  <c:v>-1.32643E-3</c:v>
                </c:pt>
                <c:pt idx="98421" formatCode="0.00E+00">
                  <c:v>-1.90833E-3</c:v>
                </c:pt>
                <c:pt idx="98422" formatCode="0.00E+00">
                  <c:v>-2.4892199999999999E-3</c:v>
                </c:pt>
                <c:pt idx="98423" formatCode="0.00E+00">
                  <c:v>-3.0699400000000002E-3</c:v>
                </c:pt>
                <c:pt idx="98424" formatCode="0.00E+00">
                  <c:v>-3.6526800000000002E-3</c:v>
                </c:pt>
                <c:pt idx="98425" formatCode="0.00E+00">
                  <c:v>-4.2387099999999997E-3</c:v>
                </c:pt>
                <c:pt idx="98426" formatCode="0.00E+00">
                  <c:v>-4.82797E-3</c:v>
                </c:pt>
                <c:pt idx="98427" formatCode="0.00E+00">
                  <c:v>-5.4194000000000004E-3</c:v>
                </c:pt>
                <c:pt idx="98428" formatCode="0.00E+00">
                  <c:v>-6.0120399999999997E-3</c:v>
                </c:pt>
                <c:pt idx="98429" formatCode="0.00E+00">
                  <c:v>-6.6056400000000003E-3</c:v>
                </c:pt>
                <c:pt idx="98430" formatCode="0.00E+00">
                  <c:v>-7.1998799999999996E-3</c:v>
                </c:pt>
                <c:pt idx="98431" formatCode="0.00E+00">
                  <c:v>-7.7944399999999997E-3</c:v>
                </c:pt>
                <c:pt idx="98432" formatCode="0.00E+00">
                  <c:v>-8.3895299999999992E-3</c:v>
                </c:pt>
                <c:pt idx="98433" formatCode="0.00E+00">
                  <c:v>-8.9858000000000004E-3</c:v>
                </c:pt>
                <c:pt idx="98434" formatCode="0.00E+00">
                  <c:v>-9.5841799999999994E-3</c:v>
                </c:pt>
                <c:pt idx="98435">
                  <c:v>-1.01855E-2</c:v>
                </c:pt>
                <c:pt idx="98436">
                  <c:v>-1.07896E-2</c:v>
                </c:pt>
                <c:pt idx="98437">
                  <c:v>-1.13959E-2</c:v>
                </c:pt>
                <c:pt idx="98438">
                  <c:v>-1.20041E-2</c:v>
                </c:pt>
                <c:pt idx="98439">
                  <c:v>-1.26147E-2</c:v>
                </c:pt>
                <c:pt idx="98440">
                  <c:v>-1.3226999999999999E-2</c:v>
                </c:pt>
                <c:pt idx="98441">
                  <c:v>-1.38397E-2</c:v>
                </c:pt>
                <c:pt idx="98442">
                  <c:v>-1.4452100000000001E-2</c:v>
                </c:pt>
                <c:pt idx="98443">
                  <c:v>-1.50644E-2</c:v>
                </c:pt>
                <c:pt idx="98444">
                  <c:v>-1.5676599999999999E-2</c:v>
                </c:pt>
                <c:pt idx="98445">
                  <c:v>-1.6289100000000001E-2</c:v>
                </c:pt>
                <c:pt idx="98446">
                  <c:v>-1.6901900000000001E-2</c:v>
                </c:pt>
                <c:pt idx="98447">
                  <c:v>-1.7514800000000001E-2</c:v>
                </c:pt>
                <c:pt idx="98448">
                  <c:v>-1.8127500000000001E-2</c:v>
                </c:pt>
                <c:pt idx="98449">
                  <c:v>-1.8740199999999999E-2</c:v>
                </c:pt>
                <c:pt idx="98450">
                  <c:v>-1.93527E-2</c:v>
                </c:pt>
                <c:pt idx="98451">
                  <c:v>-1.9964599999999999E-2</c:v>
                </c:pt>
                <c:pt idx="98452">
                  <c:v>-2.0575300000000001E-2</c:v>
                </c:pt>
                <c:pt idx="98453">
                  <c:v>-2.11848E-2</c:v>
                </c:pt>
                <c:pt idx="98454">
                  <c:v>-2.1793199999999999E-2</c:v>
                </c:pt>
                <c:pt idx="98455">
                  <c:v>-2.2400300000000001E-2</c:v>
                </c:pt>
                <c:pt idx="98456">
                  <c:v>-2.30058E-2</c:v>
                </c:pt>
                <c:pt idx="98457">
                  <c:v>-2.3608799999999999E-2</c:v>
                </c:pt>
                <c:pt idx="98458">
                  <c:v>-2.4208299999999999E-2</c:v>
                </c:pt>
                <c:pt idx="98459">
                  <c:v>-2.4803700000000001E-2</c:v>
                </c:pt>
                <c:pt idx="98460">
                  <c:v>-2.53946E-2</c:v>
                </c:pt>
                <c:pt idx="98461">
                  <c:v>-2.59806E-2</c:v>
                </c:pt>
                <c:pt idx="98462">
                  <c:v>-2.6561399999999999E-2</c:v>
                </c:pt>
                <c:pt idx="98463">
                  <c:v>-2.7136899999999999E-2</c:v>
                </c:pt>
                <c:pt idx="98464">
                  <c:v>-2.77068E-2</c:v>
                </c:pt>
                <c:pt idx="98465">
                  <c:v>-2.82705E-2</c:v>
                </c:pt>
                <c:pt idx="98466">
                  <c:v>-2.88274E-2</c:v>
                </c:pt>
                <c:pt idx="98467">
                  <c:v>-2.9376599999999999E-2</c:v>
                </c:pt>
                <c:pt idx="98468">
                  <c:v>-2.9917300000000001E-2</c:v>
                </c:pt>
                <c:pt idx="98469">
                  <c:v>-3.0449E-2</c:v>
                </c:pt>
                <c:pt idx="98470">
                  <c:v>-3.0970600000000001E-2</c:v>
                </c:pt>
                <c:pt idx="98471">
                  <c:v>-3.1481299999999997E-2</c:v>
                </c:pt>
                <c:pt idx="98472">
                  <c:v>-3.19809E-2</c:v>
                </c:pt>
                <c:pt idx="98473">
                  <c:v>-3.2469699999999997E-2</c:v>
                </c:pt>
                <c:pt idx="98474">
                  <c:v>-3.2947200000000003E-2</c:v>
                </c:pt>
                <c:pt idx="98475">
                  <c:v>-3.3413100000000001E-2</c:v>
                </c:pt>
                <c:pt idx="98476">
                  <c:v>-3.3866599999999997E-2</c:v>
                </c:pt>
                <c:pt idx="98477">
                  <c:v>-3.4307200000000003E-2</c:v>
                </c:pt>
                <c:pt idx="98478">
                  <c:v>-3.47342E-2</c:v>
                </c:pt>
                <c:pt idx="98479">
                  <c:v>-3.5147100000000001E-2</c:v>
                </c:pt>
                <c:pt idx="98480">
                  <c:v>-3.55457E-2</c:v>
                </c:pt>
                <c:pt idx="98481">
                  <c:v>-3.59294E-2</c:v>
                </c:pt>
                <c:pt idx="98482">
                  <c:v>-3.6297299999999998E-2</c:v>
                </c:pt>
                <c:pt idx="98483">
                  <c:v>-3.6648600000000003E-2</c:v>
                </c:pt>
                <c:pt idx="98484">
                  <c:v>-3.6982899999999999E-2</c:v>
                </c:pt>
                <c:pt idx="98485">
                  <c:v>-3.7299300000000001E-2</c:v>
                </c:pt>
                <c:pt idx="98486">
                  <c:v>-3.7597199999999997E-2</c:v>
                </c:pt>
                <c:pt idx="98487">
                  <c:v>-3.7875800000000001E-2</c:v>
                </c:pt>
                <c:pt idx="98488">
                  <c:v>-3.8134800000000003E-2</c:v>
                </c:pt>
                <c:pt idx="98489">
                  <c:v>-3.8373400000000002E-2</c:v>
                </c:pt>
                <c:pt idx="98490">
                  <c:v>-3.8591100000000003E-2</c:v>
                </c:pt>
                <c:pt idx="98491">
                  <c:v>-3.87874E-2</c:v>
                </c:pt>
                <c:pt idx="98492">
                  <c:v>-3.89614E-2</c:v>
                </c:pt>
                <c:pt idx="98493">
                  <c:v>-3.91122E-2</c:v>
                </c:pt>
                <c:pt idx="98494">
                  <c:v>-3.9238799999999997E-2</c:v>
                </c:pt>
                <c:pt idx="98495">
                  <c:v>-3.9340800000000002E-2</c:v>
                </c:pt>
                <c:pt idx="98496">
                  <c:v>-3.9417300000000002E-2</c:v>
                </c:pt>
                <c:pt idx="98497">
                  <c:v>-3.9468099999999999E-2</c:v>
                </c:pt>
                <c:pt idx="98498">
                  <c:v>-3.9492899999999997E-2</c:v>
                </c:pt>
                <c:pt idx="98499">
                  <c:v>-3.9491499999999999E-2</c:v>
                </c:pt>
                <c:pt idx="98500">
                  <c:v>-3.9463400000000003E-2</c:v>
                </c:pt>
                <c:pt idx="98501">
                  <c:v>-3.9407699999999997E-2</c:v>
                </c:pt>
                <c:pt idx="98502">
                  <c:v>-3.9323900000000002E-2</c:v>
                </c:pt>
                <c:pt idx="98503">
                  <c:v>-3.9211900000000001E-2</c:v>
                </c:pt>
                <c:pt idx="98504">
                  <c:v>-3.9071599999999998E-2</c:v>
                </c:pt>
                <c:pt idx="98505">
                  <c:v>-3.8902899999999997E-2</c:v>
                </c:pt>
                <c:pt idx="98506">
                  <c:v>-3.8705700000000003E-2</c:v>
                </c:pt>
                <c:pt idx="98507">
                  <c:v>-3.8479899999999997E-2</c:v>
                </c:pt>
                <c:pt idx="98508">
                  <c:v>-3.8225299999999997E-2</c:v>
                </c:pt>
                <c:pt idx="98509">
                  <c:v>-3.7941299999999997E-2</c:v>
                </c:pt>
                <c:pt idx="98510">
                  <c:v>-3.76277E-2</c:v>
                </c:pt>
                <c:pt idx="98511">
                  <c:v>-3.7284299999999999E-2</c:v>
                </c:pt>
                <c:pt idx="98512">
                  <c:v>-3.6910999999999999E-2</c:v>
                </c:pt>
                <c:pt idx="98513">
                  <c:v>-3.6507299999999999E-2</c:v>
                </c:pt>
                <c:pt idx="98514">
                  <c:v>-3.6072399999999998E-2</c:v>
                </c:pt>
                <c:pt idx="98515">
                  <c:v>-3.56063E-2</c:v>
                </c:pt>
                <c:pt idx="98516">
                  <c:v>-3.5109599999999998E-2</c:v>
                </c:pt>
                <c:pt idx="98517">
                  <c:v>-3.4582300000000003E-2</c:v>
                </c:pt>
                <c:pt idx="98518">
                  <c:v>-3.4024400000000003E-2</c:v>
                </c:pt>
                <c:pt idx="98519">
                  <c:v>-3.34355E-2</c:v>
                </c:pt>
                <c:pt idx="98520">
                  <c:v>-3.2815900000000002E-2</c:v>
                </c:pt>
                <c:pt idx="98521">
                  <c:v>-3.2165899999999997E-2</c:v>
                </c:pt>
                <c:pt idx="98522">
                  <c:v>-3.1485800000000001E-2</c:v>
                </c:pt>
                <c:pt idx="98523">
                  <c:v>-3.0776100000000001E-2</c:v>
                </c:pt>
                <c:pt idx="98524">
                  <c:v>-3.0036899999999998E-2</c:v>
                </c:pt>
                <c:pt idx="98525">
                  <c:v>-2.9268800000000001E-2</c:v>
                </c:pt>
                <c:pt idx="98526">
                  <c:v>-2.84721E-2</c:v>
                </c:pt>
                <c:pt idx="98527">
                  <c:v>-2.76472E-2</c:v>
                </c:pt>
                <c:pt idx="98528">
                  <c:v>-2.6794499999999999E-2</c:v>
                </c:pt>
                <c:pt idx="98529">
                  <c:v>-2.5914300000000001E-2</c:v>
                </c:pt>
                <c:pt idx="98530">
                  <c:v>-2.5007100000000001E-2</c:v>
                </c:pt>
                <c:pt idx="98531">
                  <c:v>-2.4072900000000001E-2</c:v>
                </c:pt>
                <c:pt idx="98532">
                  <c:v>-2.3112199999999999E-2</c:v>
                </c:pt>
                <c:pt idx="98533">
                  <c:v>-2.2125599999999999E-2</c:v>
                </c:pt>
                <c:pt idx="98534">
                  <c:v>-2.1113799999999999E-2</c:v>
                </c:pt>
                <c:pt idx="98535">
                  <c:v>-2.00777E-2</c:v>
                </c:pt>
                <c:pt idx="98536">
                  <c:v>-1.9018E-2</c:v>
                </c:pt>
                <c:pt idx="98537">
                  <c:v>-1.7935599999999999E-2</c:v>
                </c:pt>
                <c:pt idx="98538">
                  <c:v>-1.6831499999999999E-2</c:v>
                </c:pt>
                <c:pt idx="98539">
                  <c:v>-1.5706500000000002E-2</c:v>
                </c:pt>
                <c:pt idx="98540">
                  <c:v>-1.4561599999999999E-2</c:v>
                </c:pt>
                <c:pt idx="98541">
                  <c:v>-1.3397600000000001E-2</c:v>
                </c:pt>
                <c:pt idx="98542">
                  <c:v>-1.22154E-2</c:v>
                </c:pt>
                <c:pt idx="98543">
                  <c:v>-1.1016099999999999E-2</c:v>
                </c:pt>
                <c:pt idx="98544" formatCode="0.00E+00">
                  <c:v>-9.8006299999999994E-3</c:v>
                </c:pt>
                <c:pt idx="98545" formatCode="0.00E+00">
                  <c:v>-8.5699599999999997E-3</c:v>
                </c:pt>
                <c:pt idx="98546" formatCode="0.00E+00">
                  <c:v>-7.3252300000000003E-3</c:v>
                </c:pt>
                <c:pt idx="98547" formatCode="0.00E+00">
                  <c:v>-6.0674800000000001E-3</c:v>
                </c:pt>
                <c:pt idx="98548" formatCode="0.00E+00">
                  <c:v>-4.7976099999999999E-3</c:v>
                </c:pt>
                <c:pt idx="98549" formatCode="0.00E+00">
                  <c:v>-3.51673E-3</c:v>
                </c:pt>
                <c:pt idx="98550" formatCode="0.00E+00">
                  <c:v>-2.22623E-3</c:v>
                </c:pt>
                <c:pt idx="98551" formatCode="0.00E+00">
                  <c:v>-9.2756700000000002E-4</c:v>
                </c:pt>
                <c:pt idx="98552" formatCode="0.00E+00">
                  <c:v>3.7803499999999998E-4</c:v>
                </c:pt>
                <c:pt idx="98553" formatCode="0.00E+00">
                  <c:v>1.6895199999999999E-3</c:v>
                </c:pt>
                <c:pt idx="98554" formatCode="0.00E+00">
                  <c:v>3.0058300000000001E-3</c:v>
                </c:pt>
                <c:pt idx="98555" formatCode="0.00E+00">
                  <c:v>4.3257800000000004E-3</c:v>
                </c:pt>
                <c:pt idx="98556" formatCode="0.00E+00">
                  <c:v>5.6481099999999996E-3</c:v>
                </c:pt>
                <c:pt idx="98557" formatCode="0.00E+00">
                  <c:v>6.9715999999999997E-3</c:v>
                </c:pt>
                <c:pt idx="98558" formatCode="0.00E+00">
                  <c:v>8.2950799999999998E-3</c:v>
                </c:pt>
                <c:pt idx="98559" formatCode="0.00E+00">
                  <c:v>9.6172400000000009E-3</c:v>
                </c:pt>
                <c:pt idx="98560">
                  <c:v>1.0936700000000001E-2</c:v>
                </c:pt>
                <c:pt idx="98561">
                  <c:v>1.22521E-2</c:v>
                </c:pt>
                <c:pt idx="98562">
                  <c:v>1.3562299999999999E-2</c:v>
                </c:pt>
                <c:pt idx="98563">
                  <c:v>1.48658E-2</c:v>
                </c:pt>
                <c:pt idx="98564">
                  <c:v>1.61613E-2</c:v>
                </c:pt>
                <c:pt idx="98565">
                  <c:v>1.7447299999999999E-2</c:v>
                </c:pt>
                <c:pt idx="98566">
                  <c:v>1.8723E-2</c:v>
                </c:pt>
                <c:pt idx="98567">
                  <c:v>1.99872E-2</c:v>
                </c:pt>
                <c:pt idx="98568">
                  <c:v>2.12386E-2</c:v>
                </c:pt>
                <c:pt idx="98569">
                  <c:v>2.2475599999999998E-2</c:v>
                </c:pt>
                <c:pt idx="98570">
                  <c:v>2.3696999999999999E-2</c:v>
                </c:pt>
                <c:pt idx="98571">
                  <c:v>2.49015E-2</c:v>
                </c:pt>
                <c:pt idx="98572">
                  <c:v>2.60875E-2</c:v>
                </c:pt>
                <c:pt idx="98573">
                  <c:v>2.7253699999999999E-2</c:v>
                </c:pt>
                <c:pt idx="98574">
                  <c:v>2.8398799999999998E-2</c:v>
                </c:pt>
                <c:pt idx="98575">
                  <c:v>2.9521599999999999E-2</c:v>
                </c:pt>
                <c:pt idx="98576">
                  <c:v>3.0621099999999998E-2</c:v>
                </c:pt>
                <c:pt idx="98577">
                  <c:v>3.1696000000000002E-2</c:v>
                </c:pt>
                <c:pt idx="98578">
                  <c:v>3.2745099999999999E-2</c:v>
                </c:pt>
                <c:pt idx="98579">
                  <c:v>3.37673E-2</c:v>
                </c:pt>
                <c:pt idx="98580">
                  <c:v>3.4761399999999998E-2</c:v>
                </c:pt>
                <c:pt idx="98581">
                  <c:v>3.5726500000000001E-2</c:v>
                </c:pt>
                <c:pt idx="98582">
                  <c:v>3.6661600000000003E-2</c:v>
                </c:pt>
                <c:pt idx="98583">
                  <c:v>3.7565500000000002E-2</c:v>
                </c:pt>
                <c:pt idx="98584">
                  <c:v>3.8437199999999998E-2</c:v>
                </c:pt>
                <c:pt idx="98585">
                  <c:v>3.9275600000000001E-2</c:v>
                </c:pt>
                <c:pt idx="98586">
                  <c:v>4.0079499999999997E-2</c:v>
                </c:pt>
                <c:pt idx="98587">
                  <c:v>4.0848200000000001E-2</c:v>
                </c:pt>
                <c:pt idx="98588">
                  <c:v>4.1580800000000001E-2</c:v>
                </c:pt>
                <c:pt idx="98589">
                  <c:v>4.22767E-2</c:v>
                </c:pt>
                <c:pt idx="98590">
                  <c:v>4.29352E-2</c:v>
                </c:pt>
                <c:pt idx="98591">
                  <c:v>4.3555400000000001E-2</c:v>
                </c:pt>
                <c:pt idx="98592">
                  <c:v>4.4136599999999998E-2</c:v>
                </c:pt>
                <c:pt idx="98593">
                  <c:v>4.46779E-2</c:v>
                </c:pt>
                <c:pt idx="98594">
                  <c:v>4.5178599999999999E-2</c:v>
                </c:pt>
                <c:pt idx="98595">
                  <c:v>4.56383E-2</c:v>
                </c:pt>
                <c:pt idx="98596">
                  <c:v>4.6056100000000003E-2</c:v>
                </c:pt>
                <c:pt idx="98597">
                  <c:v>4.6431300000000002E-2</c:v>
                </c:pt>
                <c:pt idx="98598">
                  <c:v>4.6763699999999998E-2</c:v>
                </c:pt>
                <c:pt idx="98599">
                  <c:v>4.70531E-2</c:v>
                </c:pt>
                <c:pt idx="98600">
                  <c:v>4.7299300000000002E-2</c:v>
                </c:pt>
                <c:pt idx="98601">
                  <c:v>4.7502200000000001E-2</c:v>
                </c:pt>
                <c:pt idx="98602">
                  <c:v>4.7661599999999998E-2</c:v>
                </c:pt>
                <c:pt idx="98603">
                  <c:v>4.7777300000000002E-2</c:v>
                </c:pt>
                <c:pt idx="98604">
                  <c:v>4.7849200000000001E-2</c:v>
                </c:pt>
                <c:pt idx="98605">
                  <c:v>4.7877299999999998E-2</c:v>
                </c:pt>
                <c:pt idx="98606">
                  <c:v>4.78612E-2</c:v>
                </c:pt>
                <c:pt idx="98607">
                  <c:v>4.7801000000000003E-2</c:v>
                </c:pt>
                <c:pt idx="98608">
                  <c:v>4.7696599999999999E-2</c:v>
                </c:pt>
                <c:pt idx="98609">
                  <c:v>4.7548199999999999E-2</c:v>
                </c:pt>
                <c:pt idx="98610">
                  <c:v>4.7356099999999998E-2</c:v>
                </c:pt>
                <c:pt idx="98611">
                  <c:v>4.71204E-2</c:v>
                </c:pt>
                <c:pt idx="98612">
                  <c:v>4.6841399999999998E-2</c:v>
                </c:pt>
                <c:pt idx="98613">
                  <c:v>4.6519499999999998E-2</c:v>
                </c:pt>
                <c:pt idx="98614">
                  <c:v>4.6154800000000003E-2</c:v>
                </c:pt>
                <c:pt idx="98615">
                  <c:v>4.5747700000000002E-2</c:v>
                </c:pt>
                <c:pt idx="98616">
                  <c:v>4.52988E-2</c:v>
                </c:pt>
                <c:pt idx="98617">
                  <c:v>4.4808800000000003E-2</c:v>
                </c:pt>
                <c:pt idx="98618">
                  <c:v>4.4278400000000002E-2</c:v>
                </c:pt>
                <c:pt idx="98619">
                  <c:v>4.3708400000000001E-2</c:v>
                </c:pt>
                <c:pt idx="98620">
                  <c:v>4.3099600000000002E-2</c:v>
                </c:pt>
                <c:pt idx="98621">
                  <c:v>4.2452499999999997E-2</c:v>
                </c:pt>
                <c:pt idx="98622">
                  <c:v>4.1767800000000001E-2</c:v>
                </c:pt>
                <c:pt idx="98623">
                  <c:v>4.1046199999999998E-2</c:v>
                </c:pt>
                <c:pt idx="98624">
                  <c:v>4.0288200000000003E-2</c:v>
                </c:pt>
                <c:pt idx="98625">
                  <c:v>3.9494599999999998E-2</c:v>
                </c:pt>
                <c:pt idx="98626">
                  <c:v>3.8666199999999998E-2</c:v>
                </c:pt>
                <c:pt idx="98627">
                  <c:v>3.7803999999999997E-2</c:v>
                </c:pt>
                <c:pt idx="98628">
                  <c:v>3.6908999999999997E-2</c:v>
                </c:pt>
                <c:pt idx="98629">
                  <c:v>3.5982199999999999E-2</c:v>
                </c:pt>
                <c:pt idx="98630">
                  <c:v>3.5024699999999999E-2</c:v>
                </c:pt>
                <c:pt idx="98631">
                  <c:v>3.40378E-2</c:v>
                </c:pt>
                <c:pt idx="98632">
                  <c:v>3.3022500000000003E-2</c:v>
                </c:pt>
                <c:pt idx="98633">
                  <c:v>3.1980300000000003E-2</c:v>
                </c:pt>
                <c:pt idx="98634">
                  <c:v>3.0912700000000001E-2</c:v>
                </c:pt>
                <c:pt idx="98635">
                  <c:v>2.98211E-2</c:v>
                </c:pt>
                <c:pt idx="98636">
                  <c:v>2.8706599999999999E-2</c:v>
                </c:pt>
                <c:pt idx="98637">
                  <c:v>2.7570500000000001E-2</c:v>
                </c:pt>
                <c:pt idx="98638">
                  <c:v>2.6413800000000001E-2</c:v>
                </c:pt>
                <c:pt idx="98639">
                  <c:v>2.5237200000000001E-2</c:v>
                </c:pt>
                <c:pt idx="98640">
                  <c:v>2.40416E-2</c:v>
                </c:pt>
                <c:pt idx="98641">
                  <c:v>2.2828999999999999E-2</c:v>
                </c:pt>
                <c:pt idx="98642">
                  <c:v>2.1600999999999999E-2</c:v>
                </c:pt>
                <c:pt idx="98643">
                  <c:v>2.0359100000000002E-2</c:v>
                </c:pt>
                <c:pt idx="98644">
                  <c:v>1.9105E-2</c:v>
                </c:pt>
                <c:pt idx="98645">
                  <c:v>1.7840200000000001E-2</c:v>
                </c:pt>
                <c:pt idx="98646">
                  <c:v>1.65662E-2</c:v>
                </c:pt>
                <c:pt idx="98647">
                  <c:v>1.5284799999999999E-2</c:v>
                </c:pt>
                <c:pt idx="98648">
                  <c:v>1.39972E-2</c:v>
                </c:pt>
                <c:pt idx="98649">
                  <c:v>1.27052E-2</c:v>
                </c:pt>
                <c:pt idx="98650">
                  <c:v>1.141E-2</c:v>
                </c:pt>
                <c:pt idx="98651">
                  <c:v>1.0112700000000001E-2</c:v>
                </c:pt>
                <c:pt idx="98652" formatCode="0.00E+00">
                  <c:v>8.8144399999999998E-3</c:v>
                </c:pt>
                <c:pt idx="98653" formatCode="0.00E+00">
                  <c:v>7.5167699999999999E-3</c:v>
                </c:pt>
                <c:pt idx="98654" formatCode="0.00E+00">
                  <c:v>6.2213900000000003E-3</c:v>
                </c:pt>
                <c:pt idx="98655" formatCode="0.00E+00">
                  <c:v>4.9299000000000001E-3</c:v>
                </c:pt>
                <c:pt idx="98656" formatCode="0.00E+00">
                  <c:v>3.6438199999999999E-3</c:v>
                </c:pt>
                <c:pt idx="98657" formatCode="0.00E+00">
                  <c:v>2.3647400000000002E-3</c:v>
                </c:pt>
                <c:pt idx="98658" formatCode="0.00E+00">
                  <c:v>1.09413E-3</c:v>
                </c:pt>
                <c:pt idx="98659" formatCode="0.00E+00">
                  <c:v>-1.66782E-4</c:v>
                </c:pt>
                <c:pt idx="98660" formatCode="0.00E+00">
                  <c:v>-1.4168E-3</c:v>
                </c:pt>
                <c:pt idx="98661" formatCode="0.00E+00">
                  <c:v>-2.65468E-3</c:v>
                </c:pt>
                <c:pt idx="98662" formatCode="0.00E+00">
                  <c:v>-3.8792000000000002E-3</c:v>
                </c:pt>
                <c:pt idx="98663" formatCode="0.00E+00">
                  <c:v>-5.0892000000000003E-3</c:v>
                </c:pt>
                <c:pt idx="98664" formatCode="0.00E+00">
                  <c:v>-6.2835699999999996E-3</c:v>
                </c:pt>
                <c:pt idx="98665" formatCode="0.00E+00">
                  <c:v>-7.4611499999999997E-3</c:v>
                </c:pt>
                <c:pt idx="98666" formatCode="0.00E+00">
                  <c:v>-8.6207799999999998E-3</c:v>
                </c:pt>
                <c:pt idx="98667" formatCode="0.00E+00">
                  <c:v>-9.7611999999999994E-3</c:v>
                </c:pt>
                <c:pt idx="98668">
                  <c:v>-1.0881E-2</c:v>
                </c:pt>
                <c:pt idx="98669">
                  <c:v>-1.19788E-2</c:v>
                </c:pt>
                <c:pt idx="98670">
                  <c:v>-1.30533E-2</c:v>
                </c:pt>
                <c:pt idx="98671">
                  <c:v>-1.41034E-2</c:v>
                </c:pt>
                <c:pt idx="98672">
                  <c:v>-1.51279E-2</c:v>
                </c:pt>
                <c:pt idx="98673">
                  <c:v>-1.6125899999999999E-2</c:v>
                </c:pt>
                <c:pt idx="98674">
                  <c:v>-1.70966E-2</c:v>
                </c:pt>
                <c:pt idx="98675">
                  <c:v>-1.80389E-2</c:v>
                </c:pt>
                <c:pt idx="98676">
                  <c:v>-1.8951699999999998E-2</c:v>
                </c:pt>
                <c:pt idx="98677">
                  <c:v>-1.9834000000000001E-2</c:v>
                </c:pt>
                <c:pt idx="98678">
                  <c:v>-2.0684999999999999E-2</c:v>
                </c:pt>
                <c:pt idx="98679">
                  <c:v>-2.15043E-2</c:v>
                </c:pt>
                <c:pt idx="98680">
                  <c:v>-2.2291800000000001E-2</c:v>
                </c:pt>
                <c:pt idx="98681">
                  <c:v>-2.3047100000000001E-2</c:v>
                </c:pt>
                <c:pt idx="98682">
                  <c:v>-2.3769599999999998E-2</c:v>
                </c:pt>
                <c:pt idx="98683">
                  <c:v>-2.4458799999999999E-2</c:v>
                </c:pt>
                <c:pt idx="98684">
                  <c:v>-2.51141E-2</c:v>
                </c:pt>
                <c:pt idx="98685">
                  <c:v>-2.5734900000000002E-2</c:v>
                </c:pt>
                <c:pt idx="98686">
                  <c:v>-2.6320300000000001E-2</c:v>
                </c:pt>
                <c:pt idx="98687">
                  <c:v>-2.6869500000000001E-2</c:v>
                </c:pt>
                <c:pt idx="98688">
                  <c:v>-2.7382299999999998E-2</c:v>
                </c:pt>
                <c:pt idx="98689">
                  <c:v>-2.7858500000000001E-2</c:v>
                </c:pt>
                <c:pt idx="98690">
                  <c:v>-2.8297800000000001E-2</c:v>
                </c:pt>
                <c:pt idx="98691">
                  <c:v>-2.8699700000000002E-2</c:v>
                </c:pt>
                <c:pt idx="98692">
                  <c:v>-2.90639E-2</c:v>
                </c:pt>
                <c:pt idx="98693">
                  <c:v>-2.9390099999999999E-2</c:v>
                </c:pt>
                <c:pt idx="98694">
                  <c:v>-2.96785E-2</c:v>
                </c:pt>
                <c:pt idx="98695">
                  <c:v>-2.99291E-2</c:v>
                </c:pt>
                <c:pt idx="98696">
                  <c:v>-3.01418E-2</c:v>
                </c:pt>
                <c:pt idx="98697">
                  <c:v>-3.0316699999999999E-2</c:v>
                </c:pt>
                <c:pt idx="98698">
                  <c:v>-3.0454499999999999E-2</c:v>
                </c:pt>
                <c:pt idx="98699">
                  <c:v>-3.05554E-2</c:v>
                </c:pt>
                <c:pt idx="98700">
                  <c:v>-3.06197E-2</c:v>
                </c:pt>
                <c:pt idx="98701">
                  <c:v>-3.06477E-2</c:v>
                </c:pt>
                <c:pt idx="98702">
                  <c:v>-3.0640000000000001E-2</c:v>
                </c:pt>
                <c:pt idx="98703">
                  <c:v>-3.0597099999999999E-2</c:v>
                </c:pt>
                <c:pt idx="98704">
                  <c:v>-3.0519600000000001E-2</c:v>
                </c:pt>
                <c:pt idx="98705">
                  <c:v>-3.0407699999999999E-2</c:v>
                </c:pt>
                <c:pt idx="98706">
                  <c:v>-3.0261199999999999E-2</c:v>
                </c:pt>
                <c:pt idx="98707">
                  <c:v>-3.0080300000000001E-2</c:v>
                </c:pt>
                <c:pt idx="98708">
                  <c:v>-2.98654E-2</c:v>
                </c:pt>
                <c:pt idx="98709">
                  <c:v>-2.96172E-2</c:v>
                </c:pt>
                <c:pt idx="98710">
                  <c:v>-2.9336600000000001E-2</c:v>
                </c:pt>
                <c:pt idx="98711">
                  <c:v>-2.9024100000000001E-2</c:v>
                </c:pt>
                <c:pt idx="98712">
                  <c:v>-2.86807E-2</c:v>
                </c:pt>
                <c:pt idx="98713">
                  <c:v>-2.8307300000000001E-2</c:v>
                </c:pt>
                <c:pt idx="98714">
                  <c:v>-2.7904600000000002E-2</c:v>
                </c:pt>
                <c:pt idx="98715">
                  <c:v>-2.7473600000000001E-2</c:v>
                </c:pt>
                <c:pt idx="98716">
                  <c:v>-2.70152E-2</c:v>
                </c:pt>
                <c:pt idx="98717">
                  <c:v>-2.65302E-2</c:v>
                </c:pt>
                <c:pt idx="98718">
                  <c:v>-2.60196E-2</c:v>
                </c:pt>
                <c:pt idx="98719">
                  <c:v>-2.5484099999999999E-2</c:v>
                </c:pt>
                <c:pt idx="98720">
                  <c:v>-2.4924600000000002E-2</c:v>
                </c:pt>
                <c:pt idx="98721">
                  <c:v>-2.4341499999999999E-2</c:v>
                </c:pt>
                <c:pt idx="98722">
                  <c:v>-2.3735699999999998E-2</c:v>
                </c:pt>
                <c:pt idx="98723">
                  <c:v>-2.3108099999999999E-2</c:v>
                </c:pt>
                <c:pt idx="98724">
                  <c:v>-2.24595E-2</c:v>
                </c:pt>
                <c:pt idx="98725">
                  <c:v>-2.1791100000000001E-2</c:v>
                </c:pt>
                <c:pt idx="98726">
                  <c:v>-2.1104399999999999E-2</c:v>
                </c:pt>
                <c:pt idx="98727">
                  <c:v>-2.0400999999999999E-2</c:v>
                </c:pt>
                <c:pt idx="98728">
                  <c:v>-1.9682100000000001E-2</c:v>
                </c:pt>
                <c:pt idx="98729">
                  <c:v>-1.8948400000000001E-2</c:v>
                </c:pt>
                <c:pt idx="98730">
                  <c:v>-1.8200600000000001E-2</c:v>
                </c:pt>
                <c:pt idx="98731">
                  <c:v>-1.7439400000000001E-2</c:v>
                </c:pt>
                <c:pt idx="98732">
                  <c:v>-1.6665900000000001E-2</c:v>
                </c:pt>
                <c:pt idx="98733">
                  <c:v>-1.5881300000000001E-2</c:v>
                </c:pt>
                <c:pt idx="98734">
                  <c:v>-1.5086799999999999E-2</c:v>
                </c:pt>
                <c:pt idx="98735">
                  <c:v>-1.42834E-2</c:v>
                </c:pt>
                <c:pt idx="98736">
                  <c:v>-1.34716E-2</c:v>
                </c:pt>
                <c:pt idx="98737">
                  <c:v>-1.2652200000000001E-2</c:v>
                </c:pt>
                <c:pt idx="98738">
                  <c:v>-1.1826400000000001E-2</c:v>
                </c:pt>
                <c:pt idx="98739">
                  <c:v>-1.09953E-2</c:v>
                </c:pt>
                <c:pt idx="98740">
                  <c:v>-1.01604E-2</c:v>
                </c:pt>
                <c:pt idx="98741" formatCode="0.00E+00">
                  <c:v>-9.3226699999999999E-3</c:v>
                </c:pt>
                <c:pt idx="98742" formatCode="0.00E+00">
                  <c:v>-8.4832199999999996E-3</c:v>
                </c:pt>
                <c:pt idx="98743" formatCode="0.00E+00">
                  <c:v>-7.6431399999999997E-3</c:v>
                </c:pt>
                <c:pt idx="98744" formatCode="0.00E+00">
                  <c:v>-6.8033199999999999E-3</c:v>
                </c:pt>
                <c:pt idx="98745" formatCode="0.00E+00">
                  <c:v>-5.9644299999999997E-3</c:v>
                </c:pt>
                <c:pt idx="98746" formatCode="0.00E+00">
                  <c:v>-5.1270400000000002E-3</c:v>
                </c:pt>
                <c:pt idx="98747" formatCode="0.00E+00">
                  <c:v>-4.2916899999999999E-3</c:v>
                </c:pt>
                <c:pt idx="98748" formatCode="0.00E+00">
                  <c:v>-3.4591800000000001E-3</c:v>
                </c:pt>
                <c:pt idx="98749" formatCode="0.00E+00">
                  <c:v>-2.63051E-3</c:v>
                </c:pt>
                <c:pt idx="98750" formatCode="0.00E+00">
                  <c:v>-1.80675E-3</c:v>
                </c:pt>
                <c:pt idx="98751" formatCode="0.00E+00">
                  <c:v>-9.8901700000000002E-4</c:v>
                </c:pt>
                <c:pt idx="98752" formatCode="0.00E+00">
                  <c:v>-1.7836100000000001E-4</c:v>
                </c:pt>
                <c:pt idx="98753" formatCode="0.00E+00">
                  <c:v>6.2437699999999996E-4</c:v>
                </c:pt>
                <c:pt idx="98754" formatCode="0.00E+00">
                  <c:v>1.41858E-3</c:v>
                </c:pt>
                <c:pt idx="98755" formatCode="0.00E+00">
                  <c:v>2.20374E-3</c:v>
                </c:pt>
                <c:pt idx="98756" formatCode="0.00E+00">
                  <c:v>2.9792600000000001E-3</c:v>
                </c:pt>
                <c:pt idx="98757" formatCode="0.00E+00">
                  <c:v>3.74457E-3</c:v>
                </c:pt>
                <c:pt idx="98758" formatCode="0.00E+00">
                  <c:v>4.4992000000000001E-3</c:v>
                </c:pt>
                <c:pt idx="98759" formatCode="0.00E+00">
                  <c:v>5.2426900000000004E-3</c:v>
                </c:pt>
                <c:pt idx="98760" formatCode="0.00E+00">
                  <c:v>5.9744799999999999E-3</c:v>
                </c:pt>
                <c:pt idx="98761" formatCode="0.00E+00">
                  <c:v>6.6940899999999998E-3</c:v>
                </c:pt>
                <c:pt idx="98762" formatCode="0.00E+00">
                  <c:v>7.4010600000000001E-3</c:v>
                </c:pt>
                <c:pt idx="98763" formatCode="0.00E+00">
                  <c:v>8.0949300000000002E-3</c:v>
                </c:pt>
                <c:pt idx="98764" formatCode="0.00E+00">
                  <c:v>8.7753099999999997E-3</c:v>
                </c:pt>
                <c:pt idx="98765" formatCode="0.00E+00">
                  <c:v>9.4418799999999997E-3</c:v>
                </c:pt>
                <c:pt idx="98766">
                  <c:v>1.0094199999999999E-2</c:v>
                </c:pt>
                <c:pt idx="98767">
                  <c:v>1.07314E-2</c:v>
                </c:pt>
                <c:pt idx="98768">
                  <c:v>1.13528E-2</c:v>
                </c:pt>
                <c:pt idx="98769">
                  <c:v>1.1958E-2</c:v>
                </c:pt>
                <c:pt idx="98770">
                  <c:v>1.2547000000000001E-2</c:v>
                </c:pt>
                <c:pt idx="98771">
                  <c:v>1.31196E-2</c:v>
                </c:pt>
                <c:pt idx="98772">
                  <c:v>1.36756E-2</c:v>
                </c:pt>
                <c:pt idx="98773">
                  <c:v>1.4215E-2</c:v>
                </c:pt>
                <c:pt idx="98774">
                  <c:v>1.4737999999999999E-2</c:v>
                </c:pt>
                <c:pt idx="98775">
                  <c:v>1.5244600000000001E-2</c:v>
                </c:pt>
                <c:pt idx="98776">
                  <c:v>1.5734700000000001E-2</c:v>
                </c:pt>
                <c:pt idx="98777">
                  <c:v>1.62081E-2</c:v>
                </c:pt>
                <c:pt idx="98778">
                  <c:v>1.66648E-2</c:v>
                </c:pt>
                <c:pt idx="98779">
                  <c:v>1.7105200000000001E-2</c:v>
                </c:pt>
                <c:pt idx="98780">
                  <c:v>1.7529599999999999E-2</c:v>
                </c:pt>
                <c:pt idx="98781">
                  <c:v>1.7937999999999999E-2</c:v>
                </c:pt>
                <c:pt idx="98782">
                  <c:v>1.83304E-2</c:v>
                </c:pt>
                <c:pt idx="98783">
                  <c:v>1.8706899999999999E-2</c:v>
                </c:pt>
                <c:pt idx="98784">
                  <c:v>1.90677E-2</c:v>
                </c:pt>
                <c:pt idx="98785">
                  <c:v>1.94124E-2</c:v>
                </c:pt>
                <c:pt idx="98786">
                  <c:v>1.97407E-2</c:v>
                </c:pt>
                <c:pt idx="98787">
                  <c:v>2.0052799999999999E-2</c:v>
                </c:pt>
                <c:pt idx="98788">
                  <c:v>2.0348999999999999E-2</c:v>
                </c:pt>
                <c:pt idx="98789">
                  <c:v>2.06298E-2</c:v>
                </c:pt>
                <c:pt idx="98790">
                  <c:v>2.08956E-2</c:v>
                </c:pt>
                <c:pt idx="98791">
                  <c:v>2.1146700000000001E-2</c:v>
                </c:pt>
                <c:pt idx="98792">
                  <c:v>2.13835E-2</c:v>
                </c:pt>
                <c:pt idx="98793">
                  <c:v>2.16061E-2</c:v>
                </c:pt>
                <c:pt idx="98794">
                  <c:v>2.18151E-2</c:v>
                </c:pt>
                <c:pt idx="98795">
                  <c:v>2.2010999999999999E-2</c:v>
                </c:pt>
                <c:pt idx="98796">
                  <c:v>2.2193899999999999E-2</c:v>
                </c:pt>
                <c:pt idx="98797">
                  <c:v>2.23643E-2</c:v>
                </c:pt>
                <c:pt idx="98798">
                  <c:v>2.2522799999999999E-2</c:v>
                </c:pt>
                <c:pt idx="98799">
                  <c:v>2.2670099999999999E-2</c:v>
                </c:pt>
                <c:pt idx="98800">
                  <c:v>2.28065E-2</c:v>
                </c:pt>
                <c:pt idx="98801">
                  <c:v>2.2932399999999999E-2</c:v>
                </c:pt>
                <c:pt idx="98802">
                  <c:v>2.3048300000000001E-2</c:v>
                </c:pt>
                <c:pt idx="98803">
                  <c:v>2.3154399999999999E-2</c:v>
                </c:pt>
                <c:pt idx="98804">
                  <c:v>2.32511E-2</c:v>
                </c:pt>
                <c:pt idx="98805">
                  <c:v>2.3338999999999999E-2</c:v>
                </c:pt>
                <c:pt idx="98806">
                  <c:v>2.34182E-2</c:v>
                </c:pt>
                <c:pt idx="98807">
                  <c:v>2.3489199999999998E-2</c:v>
                </c:pt>
                <c:pt idx="98808">
                  <c:v>2.3552400000000001E-2</c:v>
                </c:pt>
                <c:pt idx="98809">
                  <c:v>2.3608299999999999E-2</c:v>
                </c:pt>
                <c:pt idx="98810">
                  <c:v>2.36572E-2</c:v>
                </c:pt>
                <c:pt idx="98811">
                  <c:v>2.3699700000000001E-2</c:v>
                </c:pt>
                <c:pt idx="98812">
                  <c:v>2.3736199999999999E-2</c:v>
                </c:pt>
                <c:pt idx="98813">
                  <c:v>2.3767300000000002E-2</c:v>
                </c:pt>
                <c:pt idx="98814">
                  <c:v>2.3793000000000002E-2</c:v>
                </c:pt>
                <c:pt idx="98815">
                  <c:v>2.3813600000000001E-2</c:v>
                </c:pt>
                <c:pt idx="98816">
                  <c:v>2.3829199999999998E-2</c:v>
                </c:pt>
                <c:pt idx="98817">
                  <c:v>2.3840500000000001E-2</c:v>
                </c:pt>
                <c:pt idx="98818">
                  <c:v>2.3848100000000001E-2</c:v>
                </c:pt>
                <c:pt idx="98819">
                  <c:v>2.38523E-2</c:v>
                </c:pt>
                <c:pt idx="98820">
                  <c:v>2.3852999999999999E-2</c:v>
                </c:pt>
                <c:pt idx="98821">
                  <c:v>2.3850199999999998E-2</c:v>
                </c:pt>
                <c:pt idx="98822">
                  <c:v>2.3844400000000002E-2</c:v>
                </c:pt>
                <c:pt idx="98823">
                  <c:v>2.3836199999999998E-2</c:v>
                </c:pt>
                <c:pt idx="98824">
                  <c:v>2.3826300000000002E-2</c:v>
                </c:pt>
                <c:pt idx="98825">
                  <c:v>2.3815300000000001E-2</c:v>
                </c:pt>
                <c:pt idx="98826">
                  <c:v>2.3803299999999999E-2</c:v>
                </c:pt>
                <c:pt idx="98827">
                  <c:v>2.37903E-2</c:v>
                </c:pt>
                <c:pt idx="98828">
                  <c:v>2.37764E-2</c:v>
                </c:pt>
                <c:pt idx="98829">
                  <c:v>2.3761600000000001E-2</c:v>
                </c:pt>
                <c:pt idx="98830">
                  <c:v>2.37459E-2</c:v>
                </c:pt>
                <c:pt idx="98831">
                  <c:v>2.3729299999999998E-2</c:v>
                </c:pt>
                <c:pt idx="98832">
                  <c:v>2.3711900000000001E-2</c:v>
                </c:pt>
                <c:pt idx="98833">
                  <c:v>2.3694E-2</c:v>
                </c:pt>
                <c:pt idx="98834">
                  <c:v>2.3676099999999999E-2</c:v>
                </c:pt>
                <c:pt idx="98835">
                  <c:v>2.3658700000000001E-2</c:v>
                </c:pt>
                <c:pt idx="98836">
                  <c:v>2.3641599999999999E-2</c:v>
                </c:pt>
                <c:pt idx="98837">
                  <c:v>2.36251E-2</c:v>
                </c:pt>
                <c:pt idx="98838">
                  <c:v>2.36092E-2</c:v>
                </c:pt>
                <c:pt idx="98839">
                  <c:v>2.3593900000000001E-2</c:v>
                </c:pt>
                <c:pt idx="98840">
                  <c:v>2.35789E-2</c:v>
                </c:pt>
                <c:pt idx="98841">
                  <c:v>2.3563899999999999E-2</c:v>
                </c:pt>
                <c:pt idx="98842">
                  <c:v>2.3548900000000001E-2</c:v>
                </c:pt>
                <c:pt idx="98843">
                  <c:v>2.35339E-2</c:v>
                </c:pt>
                <c:pt idx="98844">
                  <c:v>2.3518600000000001E-2</c:v>
                </c:pt>
                <c:pt idx="98845">
                  <c:v>2.3502599999999998E-2</c:v>
                </c:pt>
                <c:pt idx="98846">
                  <c:v>2.3485700000000002E-2</c:v>
                </c:pt>
                <c:pt idx="98847">
                  <c:v>2.34678E-2</c:v>
                </c:pt>
                <c:pt idx="98848">
                  <c:v>2.3448799999999999E-2</c:v>
                </c:pt>
                <c:pt idx="98849">
                  <c:v>2.3428299999999999E-2</c:v>
                </c:pt>
                <c:pt idx="98850">
                  <c:v>2.3406099999999999E-2</c:v>
                </c:pt>
                <c:pt idx="98851">
                  <c:v>2.3382099999999999E-2</c:v>
                </c:pt>
                <c:pt idx="98852">
                  <c:v>2.3355899999999999E-2</c:v>
                </c:pt>
                <c:pt idx="98853">
                  <c:v>2.3327299999999999E-2</c:v>
                </c:pt>
                <c:pt idx="98854">
                  <c:v>2.32962E-2</c:v>
                </c:pt>
                <c:pt idx="98855">
                  <c:v>2.3262399999999999E-2</c:v>
                </c:pt>
                <c:pt idx="98856">
                  <c:v>2.32255E-2</c:v>
                </c:pt>
                <c:pt idx="98857">
                  <c:v>2.3185500000000001E-2</c:v>
                </c:pt>
                <c:pt idx="98858">
                  <c:v>2.31419E-2</c:v>
                </c:pt>
                <c:pt idx="98859">
                  <c:v>2.3094099999999999E-2</c:v>
                </c:pt>
                <c:pt idx="98860">
                  <c:v>2.3041699999999998E-2</c:v>
                </c:pt>
                <c:pt idx="98861">
                  <c:v>2.29841E-2</c:v>
                </c:pt>
                <c:pt idx="98862">
                  <c:v>2.2921199999999999E-2</c:v>
                </c:pt>
                <c:pt idx="98863">
                  <c:v>2.2852899999999999E-2</c:v>
                </c:pt>
                <c:pt idx="98864">
                  <c:v>2.2779000000000001E-2</c:v>
                </c:pt>
                <c:pt idx="98865">
                  <c:v>2.2699199999999999E-2</c:v>
                </c:pt>
                <c:pt idx="98866">
                  <c:v>2.2613100000000001E-2</c:v>
                </c:pt>
                <c:pt idx="98867">
                  <c:v>2.2520399999999999E-2</c:v>
                </c:pt>
                <c:pt idx="98868">
                  <c:v>2.2420699999999998E-2</c:v>
                </c:pt>
                <c:pt idx="98869">
                  <c:v>2.2313400000000001E-2</c:v>
                </c:pt>
                <c:pt idx="98870">
                  <c:v>2.2198099999999998E-2</c:v>
                </c:pt>
                <c:pt idx="98871">
                  <c:v>2.2074300000000002E-2</c:v>
                </c:pt>
                <c:pt idx="98872">
                  <c:v>2.1941599999999999E-2</c:v>
                </c:pt>
                <c:pt idx="98873">
                  <c:v>2.17994E-2</c:v>
                </c:pt>
                <c:pt idx="98874">
                  <c:v>2.1647199999999998E-2</c:v>
                </c:pt>
                <c:pt idx="98875">
                  <c:v>2.1484699999999999E-2</c:v>
                </c:pt>
                <c:pt idx="98876">
                  <c:v>2.1311699999999999E-2</c:v>
                </c:pt>
                <c:pt idx="98877">
                  <c:v>2.1128299999999999E-2</c:v>
                </c:pt>
                <c:pt idx="98878">
                  <c:v>2.0934500000000002E-2</c:v>
                </c:pt>
                <c:pt idx="98879">
                  <c:v>2.0730100000000001E-2</c:v>
                </c:pt>
                <c:pt idx="98880">
                  <c:v>2.05148E-2</c:v>
                </c:pt>
                <c:pt idx="98881">
                  <c:v>2.0287900000000001E-2</c:v>
                </c:pt>
                <c:pt idx="98882">
                  <c:v>2.0048900000000001E-2</c:v>
                </c:pt>
                <c:pt idx="98883">
                  <c:v>1.97974E-2</c:v>
                </c:pt>
                <c:pt idx="98884">
                  <c:v>1.95333E-2</c:v>
                </c:pt>
                <c:pt idx="98885">
                  <c:v>1.92563E-2</c:v>
                </c:pt>
                <c:pt idx="98886">
                  <c:v>1.8966299999999998E-2</c:v>
                </c:pt>
                <c:pt idx="98887">
                  <c:v>1.8663200000000001E-2</c:v>
                </c:pt>
                <c:pt idx="98888">
                  <c:v>1.8346999999999999E-2</c:v>
                </c:pt>
                <c:pt idx="98889">
                  <c:v>1.8017200000000001E-2</c:v>
                </c:pt>
                <c:pt idx="98890">
                  <c:v>1.7673999999999999E-2</c:v>
                </c:pt>
                <c:pt idx="98891">
                  <c:v>1.7317200000000001E-2</c:v>
                </c:pt>
                <c:pt idx="98892">
                  <c:v>1.6946900000000001E-2</c:v>
                </c:pt>
                <c:pt idx="98893">
                  <c:v>1.6562899999999998E-2</c:v>
                </c:pt>
                <c:pt idx="98894">
                  <c:v>1.6165300000000001E-2</c:v>
                </c:pt>
                <c:pt idx="98895">
                  <c:v>1.5753900000000001E-2</c:v>
                </c:pt>
                <c:pt idx="98896">
                  <c:v>1.5328700000000001E-2</c:v>
                </c:pt>
                <c:pt idx="98897">
                  <c:v>1.489E-2</c:v>
                </c:pt>
                <c:pt idx="98898">
                  <c:v>1.4437800000000001E-2</c:v>
                </c:pt>
                <c:pt idx="98899">
                  <c:v>1.39723E-2</c:v>
                </c:pt>
                <c:pt idx="98900">
                  <c:v>1.34936E-2</c:v>
                </c:pt>
                <c:pt idx="98901">
                  <c:v>1.3001800000000001E-2</c:v>
                </c:pt>
                <c:pt idx="98902">
                  <c:v>1.24969E-2</c:v>
                </c:pt>
                <c:pt idx="98903">
                  <c:v>1.1979E-2</c:v>
                </c:pt>
                <c:pt idx="98904">
                  <c:v>1.14486E-2</c:v>
                </c:pt>
                <c:pt idx="98905">
                  <c:v>1.09061E-2</c:v>
                </c:pt>
                <c:pt idx="98906">
                  <c:v>1.03515E-2</c:v>
                </c:pt>
                <c:pt idx="98907" formatCode="0.00E+00">
                  <c:v>9.7851599999999993E-3</c:v>
                </c:pt>
                <c:pt idx="98908" formatCode="0.00E+00">
                  <c:v>9.2073299999999997E-3</c:v>
                </c:pt>
                <c:pt idx="98909" formatCode="0.00E+00">
                  <c:v>8.6185500000000009E-3</c:v>
                </c:pt>
                <c:pt idx="98910" formatCode="0.00E+00">
                  <c:v>8.0193E-3</c:v>
                </c:pt>
                <c:pt idx="98911" formatCode="0.00E+00">
                  <c:v>7.4101100000000001E-3</c:v>
                </c:pt>
                <c:pt idx="98912" formatCode="0.00E+00">
                  <c:v>6.7915299999999996E-3</c:v>
                </c:pt>
                <c:pt idx="98913" formatCode="0.00E+00">
                  <c:v>6.1640100000000001E-3</c:v>
                </c:pt>
                <c:pt idx="98914" formatCode="0.00E+00">
                  <c:v>5.52799E-3</c:v>
                </c:pt>
                <c:pt idx="98915" formatCode="0.00E+00">
                  <c:v>4.8839799999999996E-3</c:v>
                </c:pt>
                <c:pt idx="98916" formatCode="0.00E+00">
                  <c:v>4.2325399999999999E-3</c:v>
                </c:pt>
                <c:pt idx="98917" formatCode="0.00E+00">
                  <c:v>3.5742999999999999E-3</c:v>
                </c:pt>
                <c:pt idx="98918" formatCode="0.00E+00">
                  <c:v>2.90989E-3</c:v>
                </c:pt>
                <c:pt idx="98919" formatCode="0.00E+00">
                  <c:v>2.2398800000000001E-3</c:v>
                </c:pt>
                <c:pt idx="98920" formatCode="0.00E+00">
                  <c:v>1.5648700000000001E-3</c:v>
                </c:pt>
                <c:pt idx="98921" formatCode="0.00E+00">
                  <c:v>8.8559100000000003E-4</c:v>
                </c:pt>
                <c:pt idx="98922" formatCode="0.00E+00">
                  <c:v>2.0287199999999999E-4</c:v>
                </c:pt>
                <c:pt idx="98923" formatCode="0.00E+00">
                  <c:v>-4.8248300000000002E-4</c:v>
                </c:pt>
                <c:pt idx="98924" formatCode="0.00E+00">
                  <c:v>-1.1696499999999999E-3</c:v>
                </c:pt>
                <c:pt idx="98925" formatCode="0.00E+00">
                  <c:v>-1.8577699999999999E-3</c:v>
                </c:pt>
                <c:pt idx="98926" formatCode="0.00E+00">
                  <c:v>-2.5459699999999998E-3</c:v>
                </c:pt>
                <c:pt idx="98927" formatCode="0.00E+00">
                  <c:v>-3.23347E-3</c:v>
                </c:pt>
                <c:pt idx="98928" formatCode="0.00E+00">
                  <c:v>-3.9196200000000004E-3</c:v>
                </c:pt>
                <c:pt idx="98929" formatCode="0.00E+00">
                  <c:v>-4.6037099999999996E-3</c:v>
                </c:pt>
                <c:pt idx="98930" formatCode="0.00E+00">
                  <c:v>-5.2849699999999999E-3</c:v>
                </c:pt>
                <c:pt idx="98931" formatCode="0.00E+00">
                  <c:v>-5.96264E-3</c:v>
                </c:pt>
                <c:pt idx="98932" formatCode="0.00E+00">
                  <c:v>-6.6359899999999996E-3</c:v>
                </c:pt>
                <c:pt idx="98933" formatCode="0.00E+00">
                  <c:v>-7.3041299999999998E-3</c:v>
                </c:pt>
                <c:pt idx="98934" formatCode="0.00E+00">
                  <c:v>-7.9660400000000006E-3</c:v>
                </c:pt>
                <c:pt idx="98935" formatCode="0.00E+00">
                  <c:v>-8.6207799999999998E-3</c:v>
                </c:pt>
                <c:pt idx="98936" formatCode="0.00E+00">
                  <c:v>-9.2675099999999996E-3</c:v>
                </c:pt>
                <c:pt idx="98937" formatCode="0.00E+00">
                  <c:v>-9.9054E-3</c:v>
                </c:pt>
                <c:pt idx="98938">
                  <c:v>-1.0533499999999999E-2</c:v>
                </c:pt>
                <c:pt idx="98939">
                  <c:v>-1.11509E-2</c:v>
                </c:pt>
                <c:pt idx="98940">
                  <c:v>-1.17567E-2</c:v>
                </c:pt>
                <c:pt idx="98941">
                  <c:v>-1.23499E-2</c:v>
                </c:pt>
                <c:pt idx="98942">
                  <c:v>-1.29295E-2</c:v>
                </c:pt>
                <c:pt idx="98943">
                  <c:v>-1.3494600000000001E-2</c:v>
                </c:pt>
                <c:pt idx="98944">
                  <c:v>-1.4044299999999999E-2</c:v>
                </c:pt>
                <c:pt idx="98945">
                  <c:v>-1.45776E-2</c:v>
                </c:pt>
                <c:pt idx="98946">
                  <c:v>-1.50939E-2</c:v>
                </c:pt>
                <c:pt idx="98947">
                  <c:v>-1.5592200000000001E-2</c:v>
                </c:pt>
                <c:pt idx="98948">
                  <c:v>-1.60719E-2</c:v>
                </c:pt>
                <c:pt idx="98949">
                  <c:v>-1.6532100000000001E-2</c:v>
                </c:pt>
                <c:pt idx="98950">
                  <c:v>-1.6972299999999999E-2</c:v>
                </c:pt>
                <c:pt idx="98951">
                  <c:v>-1.7391299999999998E-2</c:v>
                </c:pt>
                <c:pt idx="98952">
                  <c:v>-1.7788399999999999E-2</c:v>
                </c:pt>
                <c:pt idx="98953">
                  <c:v>-1.81628E-2</c:v>
                </c:pt>
                <c:pt idx="98954">
                  <c:v>-1.8513700000000001E-2</c:v>
                </c:pt>
                <c:pt idx="98955">
                  <c:v>-1.88405E-2</c:v>
                </c:pt>
                <c:pt idx="98956">
                  <c:v>-1.9142599999999999E-2</c:v>
                </c:pt>
                <c:pt idx="98957">
                  <c:v>-1.94193E-2</c:v>
                </c:pt>
                <c:pt idx="98958">
                  <c:v>-1.9670099999999999E-2</c:v>
                </c:pt>
                <c:pt idx="98959">
                  <c:v>-1.9894499999999999E-2</c:v>
                </c:pt>
                <c:pt idx="98960">
                  <c:v>-2.0092100000000002E-2</c:v>
                </c:pt>
                <c:pt idx="98961">
                  <c:v>-2.02624E-2</c:v>
                </c:pt>
                <c:pt idx="98962">
                  <c:v>-2.04049E-2</c:v>
                </c:pt>
                <c:pt idx="98963">
                  <c:v>-2.0519099999999998E-2</c:v>
                </c:pt>
                <c:pt idx="98964">
                  <c:v>-2.0604600000000001E-2</c:v>
                </c:pt>
                <c:pt idx="98965">
                  <c:v>-2.06608E-2</c:v>
                </c:pt>
                <c:pt idx="98966">
                  <c:v>-2.0687299999999999E-2</c:v>
                </c:pt>
                <c:pt idx="98967">
                  <c:v>-2.0684000000000001E-2</c:v>
                </c:pt>
                <c:pt idx="98968">
                  <c:v>-2.0650499999999999E-2</c:v>
                </c:pt>
                <c:pt idx="98969">
                  <c:v>-2.05866E-2</c:v>
                </c:pt>
                <c:pt idx="98970">
                  <c:v>-2.0492199999999999E-2</c:v>
                </c:pt>
                <c:pt idx="98971">
                  <c:v>-2.0367300000000001E-2</c:v>
                </c:pt>
                <c:pt idx="98972">
                  <c:v>-2.0211799999999999E-2</c:v>
                </c:pt>
                <c:pt idx="98973">
                  <c:v>-2.0025500000000002E-2</c:v>
                </c:pt>
                <c:pt idx="98974">
                  <c:v>-1.98085E-2</c:v>
                </c:pt>
                <c:pt idx="98975">
                  <c:v>-1.95608E-2</c:v>
                </c:pt>
                <c:pt idx="98976">
                  <c:v>-1.9282400000000002E-2</c:v>
                </c:pt>
                <c:pt idx="98977">
                  <c:v>-1.8973400000000001E-2</c:v>
                </c:pt>
                <c:pt idx="98978">
                  <c:v>-1.8634000000000001E-2</c:v>
                </c:pt>
                <c:pt idx="98979">
                  <c:v>-1.8264300000000001E-2</c:v>
                </c:pt>
                <c:pt idx="98980">
                  <c:v>-1.7864600000000001E-2</c:v>
                </c:pt>
                <c:pt idx="98981">
                  <c:v>-1.7434999999999999E-2</c:v>
                </c:pt>
                <c:pt idx="98982">
                  <c:v>-1.6975899999999999E-2</c:v>
                </c:pt>
                <c:pt idx="98983">
                  <c:v>-1.6487499999999999E-2</c:v>
                </c:pt>
                <c:pt idx="98984">
                  <c:v>-1.59703E-2</c:v>
                </c:pt>
                <c:pt idx="98985">
                  <c:v>-1.54246E-2</c:v>
                </c:pt>
                <c:pt idx="98986">
                  <c:v>-1.48509E-2</c:v>
                </c:pt>
                <c:pt idx="98987">
                  <c:v>-1.4249899999999999E-2</c:v>
                </c:pt>
                <c:pt idx="98988">
                  <c:v>-1.3622199999999999E-2</c:v>
                </c:pt>
                <c:pt idx="98989">
                  <c:v>-1.2968199999999999E-2</c:v>
                </c:pt>
                <c:pt idx="98990">
                  <c:v>-1.22886E-2</c:v>
                </c:pt>
                <c:pt idx="98991">
                  <c:v>-1.15843E-2</c:v>
                </c:pt>
                <c:pt idx="98992">
                  <c:v>-1.08559E-2</c:v>
                </c:pt>
                <c:pt idx="98993">
                  <c:v>-1.0104399999999999E-2</c:v>
                </c:pt>
                <c:pt idx="98994" formatCode="0.00E+00">
                  <c:v>-9.3306099999999996E-3</c:v>
                </c:pt>
                <c:pt idx="98995" formatCode="0.00E+00">
                  <c:v>-8.5353200000000008E-3</c:v>
                </c:pt>
                <c:pt idx="98996" formatCode="0.00E+00">
                  <c:v>-7.7193499999999998E-3</c:v>
                </c:pt>
                <c:pt idx="98997" formatCode="0.00E+00">
                  <c:v>-6.8835600000000004E-3</c:v>
                </c:pt>
                <c:pt idx="98998" formatCode="0.00E+00">
                  <c:v>-6.0288800000000003E-3</c:v>
                </c:pt>
                <c:pt idx="98999" formatCode="0.00E+00">
                  <c:v>-5.1562400000000003E-3</c:v>
                </c:pt>
                <c:pt idx="99000" formatCode="0.00E+00">
                  <c:v>-4.2665899999999998E-3</c:v>
                </c:pt>
                <c:pt idx="99001" formatCode="0.00E+00">
                  <c:v>-3.3609099999999999E-3</c:v>
                </c:pt>
                <c:pt idx="99002" formatCode="0.00E+00">
                  <c:v>-2.44027E-3</c:v>
                </c:pt>
                <c:pt idx="99003" formatCode="0.00E+00">
                  <c:v>-1.50577E-3</c:v>
                </c:pt>
                <c:pt idx="99004" formatCode="0.00E+00">
                  <c:v>-5.5852600000000005E-4</c:v>
                </c:pt>
                <c:pt idx="99005" formatCode="0.00E+00">
                  <c:v>4.0033100000000003E-4</c:v>
                </c:pt>
                <c:pt idx="99006" formatCode="0.00E+00">
                  <c:v>1.36965E-3</c:v>
                </c:pt>
                <c:pt idx="99007" formatCode="0.00E+00">
                  <c:v>2.3482799999999999E-3</c:v>
                </c:pt>
                <c:pt idx="99008" formatCode="0.00E+00">
                  <c:v>3.3350599999999999E-3</c:v>
                </c:pt>
                <c:pt idx="99009" formatCode="0.00E+00">
                  <c:v>4.3288500000000004E-3</c:v>
                </c:pt>
                <c:pt idx="99010" formatCode="0.00E+00">
                  <c:v>5.3285199999999998E-3</c:v>
                </c:pt>
                <c:pt idx="99011" formatCode="0.00E+00">
                  <c:v>6.3329600000000003E-3</c:v>
                </c:pt>
                <c:pt idx="99012" formatCode="0.00E+00">
                  <c:v>7.3410000000000003E-3</c:v>
                </c:pt>
                <c:pt idx="99013" formatCode="0.00E+00">
                  <c:v>8.3514599999999998E-3</c:v>
                </c:pt>
                <c:pt idx="99014" formatCode="0.00E+00">
                  <c:v>9.3630699999999994E-3</c:v>
                </c:pt>
                <c:pt idx="99015">
                  <c:v>1.0374599999999999E-2</c:v>
                </c:pt>
                <c:pt idx="99016">
                  <c:v>1.1384699999999999E-2</c:v>
                </c:pt>
                <c:pt idx="99017">
                  <c:v>1.2392200000000001E-2</c:v>
                </c:pt>
                <c:pt idx="99018">
                  <c:v>1.3396099999999999E-2</c:v>
                </c:pt>
                <c:pt idx="99019">
                  <c:v>1.4395099999999999E-2</c:v>
                </c:pt>
                <c:pt idx="99020">
                  <c:v>1.53881E-2</c:v>
                </c:pt>
                <c:pt idx="99021">
                  <c:v>1.6374E-2</c:v>
                </c:pt>
                <c:pt idx="99022">
                  <c:v>1.7351599999999998E-2</c:v>
                </c:pt>
                <c:pt idx="99023">
                  <c:v>1.8319800000000001E-2</c:v>
                </c:pt>
                <c:pt idx="99024">
                  <c:v>1.92774E-2</c:v>
                </c:pt>
                <c:pt idx="99025">
                  <c:v>2.0223399999999999E-2</c:v>
                </c:pt>
                <c:pt idx="99026">
                  <c:v>2.1156600000000001E-2</c:v>
                </c:pt>
                <c:pt idx="99027">
                  <c:v>2.2076200000000001E-2</c:v>
                </c:pt>
                <c:pt idx="99028">
                  <c:v>2.29807E-2</c:v>
                </c:pt>
                <c:pt idx="99029">
                  <c:v>2.38692E-2</c:v>
                </c:pt>
                <c:pt idx="99030">
                  <c:v>2.4740499999999999E-2</c:v>
                </c:pt>
                <c:pt idx="99031">
                  <c:v>2.5593500000000002E-2</c:v>
                </c:pt>
                <c:pt idx="99032">
                  <c:v>2.6427200000000001E-2</c:v>
                </c:pt>
                <c:pt idx="99033">
                  <c:v>2.7240799999999999E-2</c:v>
                </c:pt>
                <c:pt idx="99034">
                  <c:v>2.8033300000000001E-2</c:v>
                </c:pt>
                <c:pt idx="99035">
                  <c:v>2.8804099999999999E-2</c:v>
                </c:pt>
                <c:pt idx="99036">
                  <c:v>2.9551999999999998E-2</c:v>
                </c:pt>
                <c:pt idx="99037">
                  <c:v>3.0276299999999999E-2</c:v>
                </c:pt>
                <c:pt idx="99038">
                  <c:v>3.0975800000000001E-2</c:v>
                </c:pt>
                <c:pt idx="99039">
                  <c:v>3.1649700000000003E-2</c:v>
                </c:pt>
                <c:pt idx="99040">
                  <c:v>3.22975E-2</c:v>
                </c:pt>
                <c:pt idx="99041">
                  <c:v>3.2918500000000003E-2</c:v>
                </c:pt>
                <c:pt idx="99042">
                  <c:v>3.3512E-2</c:v>
                </c:pt>
                <c:pt idx="99043">
                  <c:v>3.4077299999999998E-2</c:v>
                </c:pt>
                <c:pt idx="99044">
                  <c:v>3.4613900000000003E-2</c:v>
                </c:pt>
                <c:pt idx="99045">
                  <c:v>3.5121199999999998E-2</c:v>
                </c:pt>
                <c:pt idx="99046">
                  <c:v>3.55988E-2</c:v>
                </c:pt>
                <c:pt idx="99047">
                  <c:v>3.6046300000000003E-2</c:v>
                </c:pt>
                <c:pt idx="99048">
                  <c:v>3.6463299999999997E-2</c:v>
                </c:pt>
                <c:pt idx="99049">
                  <c:v>3.6849399999999997E-2</c:v>
                </c:pt>
                <c:pt idx="99050">
                  <c:v>3.7204399999999999E-2</c:v>
                </c:pt>
                <c:pt idx="99051">
                  <c:v>3.7527900000000003E-2</c:v>
                </c:pt>
                <c:pt idx="99052">
                  <c:v>3.7819899999999997E-2</c:v>
                </c:pt>
                <c:pt idx="99053">
                  <c:v>3.8080200000000002E-2</c:v>
                </c:pt>
                <c:pt idx="99054">
                  <c:v>3.8308700000000001E-2</c:v>
                </c:pt>
                <c:pt idx="99055">
                  <c:v>3.8504999999999998E-2</c:v>
                </c:pt>
                <c:pt idx="99056">
                  <c:v>3.8669000000000002E-2</c:v>
                </c:pt>
                <c:pt idx="99057">
                  <c:v>3.8800399999999999E-2</c:v>
                </c:pt>
                <c:pt idx="99058">
                  <c:v>3.8899299999999998E-2</c:v>
                </c:pt>
                <c:pt idx="99059">
                  <c:v>3.8965399999999997E-2</c:v>
                </c:pt>
                <c:pt idx="99060">
                  <c:v>3.8998900000000003E-2</c:v>
                </c:pt>
                <c:pt idx="99061">
                  <c:v>3.8999899999999997E-2</c:v>
                </c:pt>
                <c:pt idx="99062">
                  <c:v>3.8968500000000003E-2</c:v>
                </c:pt>
                <c:pt idx="99063">
                  <c:v>3.8904800000000003E-2</c:v>
                </c:pt>
                <c:pt idx="99064">
                  <c:v>3.8809200000000002E-2</c:v>
                </c:pt>
                <c:pt idx="99065">
                  <c:v>3.8681699999999999E-2</c:v>
                </c:pt>
                <c:pt idx="99066">
                  <c:v>3.85227E-2</c:v>
                </c:pt>
                <c:pt idx="99067">
                  <c:v>3.83323E-2</c:v>
                </c:pt>
                <c:pt idx="99068">
                  <c:v>3.8111100000000002E-2</c:v>
                </c:pt>
                <c:pt idx="99069">
                  <c:v>3.78596E-2</c:v>
                </c:pt>
                <c:pt idx="99070">
                  <c:v>3.7578300000000002E-2</c:v>
                </c:pt>
                <c:pt idx="99071">
                  <c:v>3.7267799999999997E-2</c:v>
                </c:pt>
                <c:pt idx="99072">
                  <c:v>3.6928599999999999E-2</c:v>
                </c:pt>
                <c:pt idx="99073">
                  <c:v>3.6561099999999999E-2</c:v>
                </c:pt>
                <c:pt idx="99074">
                  <c:v>3.6165999999999997E-2</c:v>
                </c:pt>
                <c:pt idx="99075">
                  <c:v>3.5743499999999997E-2</c:v>
                </c:pt>
                <c:pt idx="99076">
                  <c:v>3.5294300000000001E-2</c:v>
                </c:pt>
                <c:pt idx="99077">
                  <c:v>3.4819000000000003E-2</c:v>
                </c:pt>
                <c:pt idx="99078">
                  <c:v>3.4318099999999997E-2</c:v>
                </c:pt>
                <c:pt idx="99079">
                  <c:v>3.37924E-2</c:v>
                </c:pt>
                <c:pt idx="99080">
                  <c:v>3.3242599999999997E-2</c:v>
                </c:pt>
                <c:pt idx="99081">
                  <c:v>3.2669200000000002E-2</c:v>
                </c:pt>
                <c:pt idx="99082">
                  <c:v>3.2072999999999997E-2</c:v>
                </c:pt>
                <c:pt idx="99083">
                  <c:v>3.1454900000000001E-2</c:v>
                </c:pt>
                <c:pt idx="99084">
                  <c:v>3.0815700000000001E-2</c:v>
                </c:pt>
                <c:pt idx="99085">
                  <c:v>3.01564E-2</c:v>
                </c:pt>
                <c:pt idx="99086">
                  <c:v>2.9477799999999998E-2</c:v>
                </c:pt>
                <c:pt idx="99087">
                  <c:v>2.8780699999999999E-2</c:v>
                </c:pt>
                <c:pt idx="99088">
                  <c:v>2.8065900000000001E-2</c:v>
                </c:pt>
                <c:pt idx="99089">
                  <c:v>2.7334600000000001E-2</c:v>
                </c:pt>
                <c:pt idx="99090">
                  <c:v>2.6587599999999999E-2</c:v>
                </c:pt>
                <c:pt idx="99091">
                  <c:v>2.5825899999999999E-2</c:v>
                </c:pt>
                <c:pt idx="99092">
                  <c:v>2.50504E-2</c:v>
                </c:pt>
                <c:pt idx="99093">
                  <c:v>2.4261999999999999E-2</c:v>
                </c:pt>
                <c:pt idx="99094">
                  <c:v>2.3461800000000001E-2</c:v>
                </c:pt>
                <c:pt idx="99095">
                  <c:v>2.26505E-2</c:v>
                </c:pt>
                <c:pt idx="99096">
                  <c:v>2.1829100000000001E-2</c:v>
                </c:pt>
                <c:pt idx="99097">
                  <c:v>2.09985E-2</c:v>
                </c:pt>
                <c:pt idx="99098">
                  <c:v>2.0159900000000001E-2</c:v>
                </c:pt>
                <c:pt idx="99099">
                  <c:v>1.9314600000000001E-2</c:v>
                </c:pt>
                <c:pt idx="99100">
                  <c:v>1.84637E-2</c:v>
                </c:pt>
                <c:pt idx="99101">
                  <c:v>1.7607999999999999E-2</c:v>
                </c:pt>
                <c:pt idx="99102">
                  <c:v>1.6748699999999998E-2</c:v>
                </c:pt>
                <c:pt idx="99103">
                  <c:v>1.58867E-2</c:v>
                </c:pt>
                <c:pt idx="99104">
                  <c:v>1.5023E-2</c:v>
                </c:pt>
                <c:pt idx="99105">
                  <c:v>1.4158799999999999E-2</c:v>
                </c:pt>
                <c:pt idx="99106">
                  <c:v>1.3295E-2</c:v>
                </c:pt>
                <c:pt idx="99107">
                  <c:v>1.24326E-2</c:v>
                </c:pt>
                <c:pt idx="99108">
                  <c:v>1.15727E-2</c:v>
                </c:pt>
                <c:pt idx="99109">
                  <c:v>1.07162E-2</c:v>
                </c:pt>
                <c:pt idx="99110" formatCode="0.00E+00">
                  <c:v>9.8640700000000008E-3</c:v>
                </c:pt>
                <c:pt idx="99111" formatCode="0.00E+00">
                  <c:v>9.0171699999999997E-3</c:v>
                </c:pt>
                <c:pt idx="99112" formatCode="0.00E+00">
                  <c:v>8.1766400000000006E-3</c:v>
                </c:pt>
                <c:pt idx="99113" formatCode="0.00E+00">
                  <c:v>7.3435899999999997E-3</c:v>
                </c:pt>
                <c:pt idx="99114" formatCode="0.00E+00">
                  <c:v>6.5190300000000003E-3</c:v>
                </c:pt>
                <c:pt idx="99115" formatCode="0.00E+00">
                  <c:v>5.7038499999999999E-3</c:v>
                </c:pt>
                <c:pt idx="99116" formatCode="0.00E+00">
                  <c:v>4.8988199999999999E-3</c:v>
                </c:pt>
                <c:pt idx="99117" formatCode="0.00E+00">
                  <c:v>4.10458E-3</c:v>
                </c:pt>
                <c:pt idx="99118" formatCode="0.00E+00">
                  <c:v>3.3218100000000001E-3</c:v>
                </c:pt>
                <c:pt idx="99119" formatCode="0.00E+00">
                  <c:v>2.5513200000000002E-3</c:v>
                </c:pt>
                <c:pt idx="99120" formatCode="0.00E+00">
                  <c:v>1.7939E-3</c:v>
                </c:pt>
                <c:pt idx="99121" formatCode="0.00E+00">
                  <c:v>1.05039E-3</c:v>
                </c:pt>
                <c:pt idx="99122" formatCode="0.00E+00">
                  <c:v>3.2171100000000002E-4</c:v>
                </c:pt>
                <c:pt idx="99123" formatCode="0.00E+00">
                  <c:v>-3.91288E-4</c:v>
                </c:pt>
                <c:pt idx="99124" formatCode="0.00E+00">
                  <c:v>-1.0881E-3</c:v>
                </c:pt>
                <c:pt idx="99125" formatCode="0.00E+00">
                  <c:v>-1.76837E-3</c:v>
                </c:pt>
                <c:pt idx="99126" formatCode="0.00E+00">
                  <c:v>-2.43159E-3</c:v>
                </c:pt>
                <c:pt idx="99127" formatCode="0.00E+00">
                  <c:v>-3.0769600000000001E-3</c:v>
                </c:pt>
                <c:pt idx="99128" formatCode="0.00E+00">
                  <c:v>-3.7037200000000002E-3</c:v>
                </c:pt>
                <c:pt idx="99129" formatCode="0.00E+00">
                  <c:v>-4.31124E-3</c:v>
                </c:pt>
                <c:pt idx="99130" formatCode="0.00E+00">
                  <c:v>-4.8988800000000004E-3</c:v>
                </c:pt>
                <c:pt idx="99131" formatCode="0.00E+00">
                  <c:v>-5.4660100000000003E-3</c:v>
                </c:pt>
                <c:pt idx="99132" formatCode="0.00E+00">
                  <c:v>-6.01214E-3</c:v>
                </c:pt>
                <c:pt idx="99133" formatCode="0.00E+00">
                  <c:v>-6.5368800000000001E-3</c:v>
                </c:pt>
                <c:pt idx="99134" formatCode="0.00E+00">
                  <c:v>-7.03989E-3</c:v>
                </c:pt>
                <c:pt idx="99135" formatCode="0.00E+00">
                  <c:v>-7.5207599999999996E-3</c:v>
                </c:pt>
                <c:pt idx="99136" formatCode="0.00E+00">
                  <c:v>-7.9789600000000002E-3</c:v>
                </c:pt>
                <c:pt idx="99137" formatCode="0.00E+00">
                  <c:v>-8.4138800000000003E-3</c:v>
                </c:pt>
                <c:pt idx="99138" formatCode="0.00E+00">
                  <c:v>-8.8247199999999994E-3</c:v>
                </c:pt>
                <c:pt idx="99139" formatCode="0.00E+00">
                  <c:v>-9.2108999999999993E-3</c:v>
                </c:pt>
                <c:pt idx="99140" formatCode="0.00E+00">
                  <c:v>-9.5726000000000006E-3</c:v>
                </c:pt>
                <c:pt idx="99141" formatCode="0.00E+00">
                  <c:v>-9.9103000000000004E-3</c:v>
                </c:pt>
                <c:pt idx="99142">
                  <c:v>-1.02241E-2</c:v>
                </c:pt>
                <c:pt idx="99143">
                  <c:v>-1.0514000000000001E-2</c:v>
                </c:pt>
                <c:pt idx="99144">
                  <c:v>-1.07802E-2</c:v>
                </c:pt>
                <c:pt idx="99145">
                  <c:v>-1.10229E-2</c:v>
                </c:pt>
                <c:pt idx="99146">
                  <c:v>-1.12421E-2</c:v>
                </c:pt>
                <c:pt idx="99147">
                  <c:v>-1.1438E-2</c:v>
                </c:pt>
                <c:pt idx="99148">
                  <c:v>-1.1610799999999999E-2</c:v>
                </c:pt>
                <c:pt idx="99149">
                  <c:v>-1.1760700000000001E-2</c:v>
                </c:pt>
                <c:pt idx="99150">
                  <c:v>-1.1887999999999999E-2</c:v>
                </c:pt>
                <c:pt idx="99151">
                  <c:v>-1.1992900000000001E-2</c:v>
                </c:pt>
                <c:pt idx="99152">
                  <c:v>-1.2075799999999999E-2</c:v>
                </c:pt>
                <c:pt idx="99153">
                  <c:v>-1.21374E-2</c:v>
                </c:pt>
                <c:pt idx="99154">
                  <c:v>-1.2178E-2</c:v>
                </c:pt>
                <c:pt idx="99155">
                  <c:v>-1.2198000000000001E-2</c:v>
                </c:pt>
                <c:pt idx="99156">
                  <c:v>-1.2197700000000001E-2</c:v>
                </c:pt>
                <c:pt idx="99157">
                  <c:v>-1.21773E-2</c:v>
                </c:pt>
                <c:pt idx="99158">
                  <c:v>-1.2137500000000001E-2</c:v>
                </c:pt>
                <c:pt idx="99159">
                  <c:v>-1.20786E-2</c:v>
                </c:pt>
                <c:pt idx="99160">
                  <c:v>-1.2001E-2</c:v>
                </c:pt>
                <c:pt idx="99161">
                  <c:v>-1.1905199999999999E-2</c:v>
                </c:pt>
                <c:pt idx="99162">
                  <c:v>-1.1792E-2</c:v>
                </c:pt>
                <c:pt idx="99163">
                  <c:v>-1.1662E-2</c:v>
                </c:pt>
                <c:pt idx="99164">
                  <c:v>-1.15158E-2</c:v>
                </c:pt>
                <c:pt idx="99165">
                  <c:v>-1.1354100000000001E-2</c:v>
                </c:pt>
                <c:pt idx="99166">
                  <c:v>-1.1177599999999999E-2</c:v>
                </c:pt>
                <c:pt idx="99167">
                  <c:v>-1.0987E-2</c:v>
                </c:pt>
                <c:pt idx="99168">
                  <c:v>-1.07831E-2</c:v>
                </c:pt>
                <c:pt idx="99169">
                  <c:v>-1.0566600000000001E-2</c:v>
                </c:pt>
                <c:pt idx="99170">
                  <c:v>-1.03383E-2</c:v>
                </c:pt>
                <c:pt idx="99171">
                  <c:v>-1.0098899999999999E-2</c:v>
                </c:pt>
                <c:pt idx="99172" formatCode="0.00E+00">
                  <c:v>-9.8492200000000005E-3</c:v>
                </c:pt>
                <c:pt idx="99173" formatCode="0.00E+00">
                  <c:v>-9.5899599999999998E-3</c:v>
                </c:pt>
                <c:pt idx="99174" formatCode="0.00E+00">
                  <c:v>-9.3220100000000004E-3</c:v>
                </c:pt>
                <c:pt idx="99175" formatCode="0.00E+00">
                  <c:v>-9.0461599999999993E-3</c:v>
                </c:pt>
                <c:pt idx="99176" formatCode="0.00E+00">
                  <c:v>-8.7631299999999992E-3</c:v>
                </c:pt>
                <c:pt idx="99177" formatCode="0.00E+00">
                  <c:v>-8.4737000000000007E-3</c:v>
                </c:pt>
                <c:pt idx="99178" formatCode="0.00E+00">
                  <c:v>-8.1786800000000007E-3</c:v>
                </c:pt>
                <c:pt idx="99179" formatCode="0.00E+00">
                  <c:v>-7.8788E-3</c:v>
                </c:pt>
                <c:pt idx="99180" formatCode="0.00E+00">
                  <c:v>-7.5746700000000004E-3</c:v>
                </c:pt>
                <c:pt idx="99181" formatCode="0.00E+00">
                  <c:v>-7.2669400000000004E-3</c:v>
                </c:pt>
                <c:pt idx="99182" formatCode="0.00E+00">
                  <c:v>-6.9563300000000002E-3</c:v>
                </c:pt>
                <c:pt idx="99183" formatCode="0.00E+00">
                  <c:v>-6.6436300000000002E-3</c:v>
                </c:pt>
                <c:pt idx="99184" formatCode="0.00E+00">
                  <c:v>-6.3296999999999997E-3</c:v>
                </c:pt>
                <c:pt idx="99185" formatCode="0.00E+00">
                  <c:v>-6.0153000000000003E-3</c:v>
                </c:pt>
                <c:pt idx="99186" formatCode="0.00E+00">
                  <c:v>-5.7009599999999997E-3</c:v>
                </c:pt>
                <c:pt idx="99187" formatCode="0.00E+00">
                  <c:v>-5.3871800000000001E-3</c:v>
                </c:pt>
                <c:pt idx="99188" formatCode="0.00E+00">
                  <c:v>-5.0745299999999998E-3</c:v>
                </c:pt>
                <c:pt idx="99189" formatCode="0.00E+00">
                  <c:v>-4.7635899999999998E-3</c:v>
                </c:pt>
                <c:pt idx="99190" formatCode="0.00E+00">
                  <c:v>-4.4549300000000002E-3</c:v>
                </c:pt>
                <c:pt idx="99191" formatCode="0.00E+00">
                  <c:v>-4.1490900000000002E-3</c:v>
                </c:pt>
                <c:pt idx="99192" formatCode="0.00E+00">
                  <c:v>-3.8466500000000001E-3</c:v>
                </c:pt>
                <c:pt idx="99193" formatCode="0.00E+00">
                  <c:v>-3.5481100000000002E-3</c:v>
                </c:pt>
                <c:pt idx="99194" formatCode="0.00E+00">
                  <c:v>-3.2539800000000001E-3</c:v>
                </c:pt>
                <c:pt idx="99195" formatCode="0.00E+00">
                  <c:v>-2.9646999999999998E-3</c:v>
                </c:pt>
                <c:pt idx="99196" formatCode="0.00E+00">
                  <c:v>-2.68075E-3</c:v>
                </c:pt>
                <c:pt idx="99197" formatCode="0.00E+00">
                  <c:v>-2.40267E-3</c:v>
                </c:pt>
                <c:pt idx="99198" formatCode="0.00E+00">
                  <c:v>-2.1309100000000002E-3</c:v>
                </c:pt>
                <c:pt idx="99199" formatCode="0.00E+00">
                  <c:v>-1.86571E-3</c:v>
                </c:pt>
                <c:pt idx="99200" formatCode="0.00E+00">
                  <c:v>-1.6072899999999999E-3</c:v>
                </c:pt>
                <c:pt idx="99201" formatCode="0.00E+00">
                  <c:v>-1.35586E-3</c:v>
                </c:pt>
                <c:pt idx="99202" formatCode="0.00E+00">
                  <c:v>-1.11169E-3</c:v>
                </c:pt>
                <c:pt idx="99203" formatCode="0.00E+00">
                  <c:v>-8.7500100000000003E-4</c:v>
                </c:pt>
                <c:pt idx="99204" formatCode="0.00E+00">
                  <c:v>-6.4604899999999999E-4</c:v>
                </c:pt>
                <c:pt idx="99205" formatCode="0.00E+00">
                  <c:v>-4.2514499999999998E-4</c:v>
                </c:pt>
                <c:pt idx="99206" formatCode="0.00E+00">
                  <c:v>-2.1253900000000001E-4</c:v>
                </c:pt>
                <c:pt idx="99207" formatCode="0.00E+00">
                  <c:v>-8.3231199999999997E-6</c:v>
                </c:pt>
                <c:pt idx="99208" formatCode="0.00E+00">
                  <c:v>1.8752999999999999E-4</c:v>
                </c:pt>
                <c:pt idx="99209" formatCode="0.00E+00">
                  <c:v>3.7513599999999998E-4</c:v>
                </c:pt>
                <c:pt idx="99210" formatCode="0.00E+00">
                  <c:v>5.5461599999999996E-4</c:v>
                </c:pt>
                <c:pt idx="99211" formatCode="0.00E+00">
                  <c:v>7.2590700000000003E-4</c:v>
                </c:pt>
                <c:pt idx="99212" formatCode="0.00E+00">
                  <c:v>8.8874400000000001E-4</c:v>
                </c:pt>
                <c:pt idx="99213" formatCode="0.00E+00">
                  <c:v>1.04298E-3</c:v>
                </c:pt>
                <c:pt idx="99214" formatCode="0.00E+00">
                  <c:v>1.18878E-3</c:v>
                </c:pt>
                <c:pt idx="99215" formatCode="0.00E+00">
                  <c:v>1.3264100000000001E-3</c:v>
                </c:pt>
                <c:pt idx="99216" formatCode="0.00E+00">
                  <c:v>1.45605E-3</c:v>
                </c:pt>
                <c:pt idx="99217" formatCode="0.00E+00">
                  <c:v>1.5778700000000001E-3</c:v>
                </c:pt>
                <c:pt idx="99218" formatCode="0.00E+00">
                  <c:v>1.6921499999999999E-3</c:v>
                </c:pt>
                <c:pt idx="99219" formatCode="0.00E+00">
                  <c:v>1.79922E-3</c:v>
                </c:pt>
                <c:pt idx="99220" formatCode="0.00E+00">
                  <c:v>1.8992499999999999E-3</c:v>
                </c:pt>
                <c:pt idx="99221" formatCode="0.00E+00">
                  <c:v>1.9923200000000001E-3</c:v>
                </c:pt>
                <c:pt idx="99222" formatCode="0.00E+00">
                  <c:v>2.0785700000000001E-3</c:v>
                </c:pt>
                <c:pt idx="99223" formatCode="0.00E+00">
                  <c:v>2.1583000000000001E-3</c:v>
                </c:pt>
                <c:pt idx="99224" formatCode="0.00E+00">
                  <c:v>2.23208E-3</c:v>
                </c:pt>
                <c:pt idx="99225" formatCode="0.00E+00">
                  <c:v>2.3007000000000001E-3</c:v>
                </c:pt>
                <c:pt idx="99226" formatCode="0.00E+00">
                  <c:v>2.3649399999999998E-3</c:v>
                </c:pt>
                <c:pt idx="99227" formatCode="0.00E+00">
                  <c:v>2.4249200000000001E-3</c:v>
                </c:pt>
                <c:pt idx="99228" formatCode="0.00E+00">
                  <c:v>2.4803E-3</c:v>
                </c:pt>
                <c:pt idx="99229" formatCode="0.00E+00">
                  <c:v>2.5310599999999999E-3</c:v>
                </c:pt>
                <c:pt idx="99230" formatCode="0.00E+00">
                  <c:v>2.57771E-3</c:v>
                </c:pt>
                <c:pt idx="99231" formatCode="0.00E+00">
                  <c:v>2.6206799999999998E-3</c:v>
                </c:pt>
                <c:pt idx="99232" formatCode="0.00E+00">
                  <c:v>2.6602000000000002E-3</c:v>
                </c:pt>
                <c:pt idx="99233" formatCode="0.00E+00">
                  <c:v>2.6965399999999999E-3</c:v>
                </c:pt>
                <c:pt idx="99234" formatCode="0.00E+00">
                  <c:v>2.73011E-3</c:v>
                </c:pt>
                <c:pt idx="99235" formatCode="0.00E+00">
                  <c:v>2.7613500000000001E-3</c:v>
                </c:pt>
                <c:pt idx="99236" formatCode="0.00E+00">
                  <c:v>2.7905600000000001E-3</c:v>
                </c:pt>
                <c:pt idx="99237" formatCode="0.00E+00">
                  <c:v>2.8179699999999999E-3</c:v>
                </c:pt>
                <c:pt idx="99238" formatCode="0.00E+00">
                  <c:v>2.8438700000000001E-3</c:v>
                </c:pt>
                <c:pt idx="99239" formatCode="0.00E+00">
                  <c:v>2.8685300000000002E-3</c:v>
                </c:pt>
                <c:pt idx="99240" formatCode="0.00E+00">
                  <c:v>2.8922000000000002E-3</c:v>
                </c:pt>
                <c:pt idx="99241" formatCode="0.00E+00">
                  <c:v>2.9152399999999999E-3</c:v>
                </c:pt>
                <c:pt idx="99242" formatCode="0.00E+00">
                  <c:v>2.9381300000000002E-3</c:v>
                </c:pt>
                <c:pt idx="99243" formatCode="0.00E+00">
                  <c:v>2.96138E-3</c:v>
                </c:pt>
                <c:pt idx="99244" formatCode="0.00E+00">
                  <c:v>2.9853900000000001E-3</c:v>
                </c:pt>
                <c:pt idx="99245" formatCode="0.00E+00">
                  <c:v>3.0104300000000001E-3</c:v>
                </c:pt>
                <c:pt idx="99246" formatCode="0.00E+00">
                  <c:v>3.0368700000000001E-3</c:v>
                </c:pt>
                <c:pt idx="99247" formatCode="0.00E+00">
                  <c:v>3.0652399999999999E-3</c:v>
                </c:pt>
                <c:pt idx="99248" formatCode="0.00E+00">
                  <c:v>3.0961000000000001E-3</c:v>
                </c:pt>
                <c:pt idx="99249" formatCode="0.00E+00">
                  <c:v>3.1299100000000001E-3</c:v>
                </c:pt>
                <c:pt idx="99250" formatCode="0.00E+00">
                  <c:v>3.1669300000000001E-3</c:v>
                </c:pt>
                <c:pt idx="99251" formatCode="0.00E+00">
                  <c:v>3.2073800000000001E-3</c:v>
                </c:pt>
                <c:pt idx="99252" formatCode="0.00E+00">
                  <c:v>3.2515999999999999E-3</c:v>
                </c:pt>
                <c:pt idx="99253" formatCode="0.00E+00">
                  <c:v>3.2999100000000001E-3</c:v>
                </c:pt>
                <c:pt idx="99254" formatCode="0.00E+00">
                  <c:v>3.3525999999999999E-3</c:v>
                </c:pt>
                <c:pt idx="99255" formatCode="0.00E+00">
                  <c:v>3.4099500000000001E-3</c:v>
                </c:pt>
                <c:pt idx="99256" formatCode="0.00E+00">
                  <c:v>3.4721800000000001E-3</c:v>
                </c:pt>
                <c:pt idx="99257" formatCode="0.00E+00">
                  <c:v>3.5395000000000001E-3</c:v>
                </c:pt>
                <c:pt idx="99258" formatCode="0.00E+00">
                  <c:v>3.6120700000000002E-3</c:v>
                </c:pt>
                <c:pt idx="99259" formatCode="0.00E+00">
                  <c:v>3.6900499999999998E-3</c:v>
                </c:pt>
                <c:pt idx="99260" formatCode="0.00E+00">
                  <c:v>3.7736200000000001E-3</c:v>
                </c:pt>
                <c:pt idx="99261" formatCode="0.00E+00">
                  <c:v>3.8629300000000001E-3</c:v>
                </c:pt>
                <c:pt idx="99262" formatCode="0.00E+00">
                  <c:v>3.9581699999999996E-3</c:v>
                </c:pt>
                <c:pt idx="99263" formatCode="0.00E+00">
                  <c:v>4.0594799999999999E-3</c:v>
                </c:pt>
                <c:pt idx="99264" formatCode="0.00E+00">
                  <c:v>4.1669699999999999E-3</c:v>
                </c:pt>
                <c:pt idx="99265" formatCode="0.00E+00">
                  <c:v>4.2806700000000003E-3</c:v>
                </c:pt>
                <c:pt idx="99266" formatCode="0.00E+00">
                  <c:v>4.4005900000000002E-3</c:v>
                </c:pt>
                <c:pt idx="99267" formatCode="0.00E+00">
                  <c:v>4.5267700000000003E-3</c:v>
                </c:pt>
                <c:pt idx="99268" formatCode="0.00E+00">
                  <c:v>4.65928E-3</c:v>
                </c:pt>
                <c:pt idx="99269" formatCode="0.00E+00">
                  <c:v>4.79818E-3</c:v>
                </c:pt>
                <c:pt idx="99270" formatCode="0.00E+00">
                  <c:v>4.9434800000000001E-3</c:v>
                </c:pt>
                <c:pt idx="99271" formatCode="0.00E+00">
                  <c:v>5.0951499999999997E-3</c:v>
                </c:pt>
                <c:pt idx="99272" formatCode="0.00E+00">
                  <c:v>5.2530900000000002E-3</c:v>
                </c:pt>
                <c:pt idx="99273" formatCode="0.00E+00">
                  <c:v>5.4171499999999999E-3</c:v>
                </c:pt>
                <c:pt idx="99274" formatCode="0.00E+00">
                  <c:v>5.5872099999999996E-3</c:v>
                </c:pt>
                <c:pt idx="99275" formatCode="0.00E+00">
                  <c:v>5.7632200000000003E-3</c:v>
                </c:pt>
                <c:pt idx="99276" formatCode="0.00E+00">
                  <c:v>5.9451800000000004E-3</c:v>
                </c:pt>
                <c:pt idx="99277" formatCode="0.00E+00">
                  <c:v>6.1329799999999997E-3</c:v>
                </c:pt>
                <c:pt idx="99278" formatCode="0.00E+00">
                  <c:v>6.32644E-3</c:v>
                </c:pt>
                <c:pt idx="99279" formatCode="0.00E+00">
                  <c:v>6.5253999999999998E-3</c:v>
                </c:pt>
                <c:pt idx="99280" formatCode="0.00E+00">
                  <c:v>6.7296300000000003E-3</c:v>
                </c:pt>
                <c:pt idx="99281" formatCode="0.00E+00">
                  <c:v>6.9389100000000004E-3</c:v>
                </c:pt>
                <c:pt idx="99282" formatCode="0.00E+00">
                  <c:v>7.1530300000000003E-3</c:v>
                </c:pt>
                <c:pt idx="99283" formatCode="0.00E+00">
                  <c:v>7.3717299999999999E-3</c:v>
                </c:pt>
                <c:pt idx="99284" formatCode="0.00E+00">
                  <c:v>7.5947200000000001E-3</c:v>
                </c:pt>
                <c:pt idx="99285" formatCode="0.00E+00">
                  <c:v>7.8217200000000008E-3</c:v>
                </c:pt>
                <c:pt idx="99286" formatCode="0.00E+00">
                  <c:v>8.0524700000000008E-3</c:v>
                </c:pt>
                <c:pt idx="99287" formatCode="0.00E+00">
                  <c:v>8.2867400000000008E-3</c:v>
                </c:pt>
                <c:pt idx="99288" formatCode="0.00E+00">
                  <c:v>8.5242300000000007E-3</c:v>
                </c:pt>
                <c:pt idx="99289" formatCode="0.00E+00">
                  <c:v>8.7646000000000009E-3</c:v>
                </c:pt>
                <c:pt idx="99290" formatCode="0.00E+00">
                  <c:v>9.0074999999999999E-3</c:v>
                </c:pt>
                <c:pt idx="99291" formatCode="0.00E+00">
                  <c:v>9.2525699999999999E-3</c:v>
                </c:pt>
                <c:pt idx="99292" formatCode="0.00E+00">
                  <c:v>9.4994299999999997E-3</c:v>
                </c:pt>
                <c:pt idx="99293" formatCode="0.00E+00">
                  <c:v>9.7476899999999998E-3</c:v>
                </c:pt>
                <c:pt idx="99294" formatCode="0.00E+00">
                  <c:v>9.9969700000000009E-3</c:v>
                </c:pt>
                <c:pt idx="99295">
                  <c:v>1.02469E-2</c:v>
                </c:pt>
                <c:pt idx="99296">
                  <c:v>1.0497299999999999E-2</c:v>
                </c:pt>
                <c:pt idx="99297">
                  <c:v>1.07478E-2</c:v>
                </c:pt>
                <c:pt idx="99298">
                  <c:v>1.09979E-2</c:v>
                </c:pt>
                <c:pt idx="99299">
                  <c:v>1.1247200000000001E-2</c:v>
                </c:pt>
                <c:pt idx="99300">
                  <c:v>1.1495099999999999E-2</c:v>
                </c:pt>
                <c:pt idx="99301">
                  <c:v>1.1741E-2</c:v>
                </c:pt>
                <c:pt idx="99302">
                  <c:v>1.19846E-2</c:v>
                </c:pt>
                <c:pt idx="99303">
                  <c:v>1.2225400000000001E-2</c:v>
                </c:pt>
                <c:pt idx="99304">
                  <c:v>1.2462900000000001E-2</c:v>
                </c:pt>
                <c:pt idx="99305">
                  <c:v>1.26967E-2</c:v>
                </c:pt>
                <c:pt idx="99306">
                  <c:v>1.2926200000000001E-2</c:v>
                </c:pt>
                <c:pt idx="99307">
                  <c:v>1.3150999999999999E-2</c:v>
                </c:pt>
                <c:pt idx="99308">
                  <c:v>1.33706E-2</c:v>
                </c:pt>
                <c:pt idx="99309">
                  <c:v>1.3584499999999999E-2</c:v>
                </c:pt>
                <c:pt idx="99310">
                  <c:v>1.37921E-2</c:v>
                </c:pt>
                <c:pt idx="99311">
                  <c:v>1.3993E-2</c:v>
                </c:pt>
                <c:pt idx="99312">
                  <c:v>1.41867E-2</c:v>
                </c:pt>
                <c:pt idx="99313">
                  <c:v>1.4373E-2</c:v>
                </c:pt>
                <c:pt idx="99314">
                  <c:v>1.45512E-2</c:v>
                </c:pt>
                <c:pt idx="99315">
                  <c:v>1.4721E-2</c:v>
                </c:pt>
                <c:pt idx="99316">
                  <c:v>1.4881800000000001E-2</c:v>
                </c:pt>
                <c:pt idx="99317">
                  <c:v>1.5033299999999999E-2</c:v>
                </c:pt>
                <c:pt idx="99318">
                  <c:v>1.51752E-2</c:v>
                </c:pt>
                <c:pt idx="99319">
                  <c:v>1.5306999999999999E-2</c:v>
                </c:pt>
                <c:pt idx="99320">
                  <c:v>1.54282E-2</c:v>
                </c:pt>
                <c:pt idx="99321">
                  <c:v>1.55386E-2</c:v>
                </c:pt>
                <c:pt idx="99322">
                  <c:v>1.5637700000000001E-2</c:v>
                </c:pt>
                <c:pt idx="99323">
                  <c:v>1.5725200000000002E-2</c:v>
                </c:pt>
                <c:pt idx="99324">
                  <c:v>1.5800600000000001E-2</c:v>
                </c:pt>
                <c:pt idx="99325">
                  <c:v>1.5863700000000001E-2</c:v>
                </c:pt>
                <c:pt idx="99326">
                  <c:v>1.5913900000000002E-2</c:v>
                </c:pt>
                <c:pt idx="99327">
                  <c:v>1.59509E-2</c:v>
                </c:pt>
                <c:pt idx="99328">
                  <c:v>1.59744E-2</c:v>
                </c:pt>
                <c:pt idx="99329">
                  <c:v>1.59842E-2</c:v>
                </c:pt>
                <c:pt idx="99330">
                  <c:v>1.5980100000000001E-2</c:v>
                </c:pt>
                <c:pt idx="99331">
                  <c:v>1.5961900000000001E-2</c:v>
                </c:pt>
                <c:pt idx="99332">
                  <c:v>1.59293E-2</c:v>
                </c:pt>
                <c:pt idx="99333">
                  <c:v>1.5882299999999999E-2</c:v>
                </c:pt>
                <c:pt idx="99334">
                  <c:v>1.5820600000000001E-2</c:v>
                </c:pt>
                <c:pt idx="99335">
                  <c:v>1.57441E-2</c:v>
                </c:pt>
                <c:pt idx="99336">
                  <c:v>1.5652699999999999E-2</c:v>
                </c:pt>
                <c:pt idx="99337">
                  <c:v>1.55465E-2</c:v>
                </c:pt>
                <c:pt idx="99338">
                  <c:v>1.5425100000000001E-2</c:v>
                </c:pt>
                <c:pt idx="99339">
                  <c:v>1.5288599999999999E-2</c:v>
                </c:pt>
                <c:pt idx="99340">
                  <c:v>1.5136699999999999E-2</c:v>
                </c:pt>
                <c:pt idx="99341">
                  <c:v>1.49696E-2</c:v>
                </c:pt>
                <c:pt idx="99342">
                  <c:v>1.47873E-2</c:v>
                </c:pt>
                <c:pt idx="99343">
                  <c:v>1.4590000000000001E-2</c:v>
                </c:pt>
                <c:pt idx="99344">
                  <c:v>1.43777E-2</c:v>
                </c:pt>
                <c:pt idx="99345">
                  <c:v>1.41504E-2</c:v>
                </c:pt>
                <c:pt idx="99346">
                  <c:v>1.3908200000000001E-2</c:v>
                </c:pt>
                <c:pt idx="99347">
                  <c:v>1.36513E-2</c:v>
                </c:pt>
                <c:pt idx="99348">
                  <c:v>1.3379800000000001E-2</c:v>
                </c:pt>
                <c:pt idx="99349">
                  <c:v>1.3094099999999999E-2</c:v>
                </c:pt>
                <c:pt idx="99350">
                  <c:v>1.27943E-2</c:v>
                </c:pt>
                <c:pt idx="99351">
                  <c:v>1.24805E-2</c:v>
                </c:pt>
                <c:pt idx="99352">
                  <c:v>1.21531E-2</c:v>
                </c:pt>
                <c:pt idx="99353">
                  <c:v>1.1812400000000001E-2</c:v>
                </c:pt>
                <c:pt idx="99354">
                  <c:v>1.14585E-2</c:v>
                </c:pt>
                <c:pt idx="99355">
                  <c:v>1.1091800000000001E-2</c:v>
                </c:pt>
                <c:pt idx="99356">
                  <c:v>1.07125E-2</c:v>
                </c:pt>
                <c:pt idx="99357">
                  <c:v>1.0321E-2</c:v>
                </c:pt>
                <c:pt idx="99358" formatCode="0.00E+00">
                  <c:v>9.9177099999999997E-3</c:v>
                </c:pt>
                <c:pt idx="99359" formatCode="0.00E+00">
                  <c:v>9.5030400000000008E-3</c:v>
                </c:pt>
                <c:pt idx="99360" formatCode="0.00E+00">
                  <c:v>9.0773699999999995E-3</c:v>
                </c:pt>
                <c:pt idx="99361" formatCode="0.00E+00">
                  <c:v>8.6411400000000003E-3</c:v>
                </c:pt>
                <c:pt idx="99362" formatCode="0.00E+00">
                  <c:v>8.1948000000000003E-3</c:v>
                </c:pt>
                <c:pt idx="99363" formatCode="0.00E+00">
                  <c:v>7.7388800000000001E-3</c:v>
                </c:pt>
                <c:pt idx="99364" formatCode="0.00E+00">
                  <c:v>7.2739399999999996E-3</c:v>
                </c:pt>
                <c:pt idx="99365" formatCode="0.00E+00">
                  <c:v>6.8005299999999999E-3</c:v>
                </c:pt>
                <c:pt idx="99366" formatCode="0.00E+00">
                  <c:v>6.3192099999999996E-3</c:v>
                </c:pt>
                <c:pt idx="99367" formatCode="0.00E+00">
                  <c:v>5.8305400000000004E-3</c:v>
                </c:pt>
                <c:pt idx="99368" formatCode="0.00E+00">
                  <c:v>5.3350699999999999E-3</c:v>
                </c:pt>
                <c:pt idx="99369" formatCode="0.00E+00">
                  <c:v>4.8333300000000003E-3</c:v>
                </c:pt>
                <c:pt idx="99370" formatCode="0.00E+00">
                  <c:v>4.3258300000000001E-3</c:v>
                </c:pt>
                <c:pt idx="99371" formatCode="0.00E+00">
                  <c:v>3.8131699999999998E-3</c:v>
                </c:pt>
                <c:pt idx="99372" formatCode="0.00E+00">
                  <c:v>3.2959399999999998E-3</c:v>
                </c:pt>
                <c:pt idx="99373" formatCode="0.00E+00">
                  <c:v>2.7747700000000002E-3</c:v>
                </c:pt>
                <c:pt idx="99374" formatCode="0.00E+00">
                  <c:v>2.2503100000000002E-3</c:v>
                </c:pt>
                <c:pt idx="99375" formatCode="0.00E+00">
                  <c:v>1.7232199999999999E-3</c:v>
                </c:pt>
                <c:pt idx="99376" formatCode="0.00E+00">
                  <c:v>1.1941600000000001E-3</c:v>
                </c:pt>
                <c:pt idx="99377" formatCode="0.00E+00">
                  <c:v>6.6379299999999998E-4</c:v>
                </c:pt>
                <c:pt idx="99378" formatCode="0.00E+00">
                  <c:v>1.32743E-4</c:v>
                </c:pt>
                <c:pt idx="99379" formatCode="0.00E+00">
                  <c:v>-3.9837800000000001E-4</c:v>
                </c:pt>
                <c:pt idx="99380" formatCode="0.00E+00">
                  <c:v>-9.2891899999999995E-4</c:v>
                </c:pt>
                <c:pt idx="99381" formatCode="0.00E+00">
                  <c:v>-1.4581900000000001E-3</c:v>
                </c:pt>
                <c:pt idx="99382" formatCode="0.00E+00">
                  <c:v>-1.9855699999999999E-3</c:v>
                </c:pt>
                <c:pt idx="99383" formatCode="0.00E+00">
                  <c:v>-2.51045E-3</c:v>
                </c:pt>
                <c:pt idx="99384" formatCode="0.00E+00">
                  <c:v>-3.0322399999999998E-3</c:v>
                </c:pt>
                <c:pt idx="99385" formatCode="0.00E+00">
                  <c:v>-3.55025E-3</c:v>
                </c:pt>
                <c:pt idx="99386" formatCode="0.00E+00">
                  <c:v>-4.0638200000000001E-3</c:v>
                </c:pt>
                <c:pt idx="99387" formatCode="0.00E+00">
                  <c:v>-4.5723300000000003E-3</c:v>
                </c:pt>
                <c:pt idx="99388" formatCode="0.00E+00">
                  <c:v>-5.0751700000000004E-3</c:v>
                </c:pt>
                <c:pt idx="99389" formatCode="0.00E+00">
                  <c:v>-5.5717500000000003E-3</c:v>
                </c:pt>
                <c:pt idx="99390" formatCode="0.00E+00">
                  <c:v>-6.0614600000000003E-3</c:v>
                </c:pt>
                <c:pt idx="99391" formatCode="0.00E+00">
                  <c:v>-6.5437000000000004E-3</c:v>
                </c:pt>
                <c:pt idx="99392" formatCode="0.00E+00">
                  <c:v>-7.0178799999999998E-3</c:v>
                </c:pt>
                <c:pt idx="99393" formatCode="0.00E+00">
                  <c:v>-7.4834000000000003E-3</c:v>
                </c:pt>
                <c:pt idx="99394" formatCode="0.00E+00">
                  <c:v>-7.9396699999999994E-3</c:v>
                </c:pt>
                <c:pt idx="99395" formatCode="0.00E+00">
                  <c:v>-8.3861400000000003E-3</c:v>
                </c:pt>
                <c:pt idx="99396" formatCode="0.00E+00">
                  <c:v>-8.8223499999999996E-3</c:v>
                </c:pt>
                <c:pt idx="99397" formatCode="0.00E+00">
                  <c:v>-9.2478000000000005E-3</c:v>
                </c:pt>
                <c:pt idx="99398" formatCode="0.00E+00">
                  <c:v>-9.6619199999999992E-3</c:v>
                </c:pt>
                <c:pt idx="99399">
                  <c:v>-1.0064200000000001E-2</c:v>
                </c:pt>
                <c:pt idx="99400">
                  <c:v>-1.0454099999999999E-2</c:v>
                </c:pt>
                <c:pt idx="99401">
                  <c:v>-1.08313E-2</c:v>
                </c:pt>
                <c:pt idx="99402">
                  <c:v>-1.1195200000000001E-2</c:v>
                </c:pt>
                <c:pt idx="99403">
                  <c:v>-1.1545400000000001E-2</c:v>
                </c:pt>
                <c:pt idx="99404">
                  <c:v>-1.18815E-2</c:v>
                </c:pt>
                <c:pt idx="99405">
                  <c:v>-1.22031E-2</c:v>
                </c:pt>
                <c:pt idx="99406">
                  <c:v>-1.25098E-2</c:v>
                </c:pt>
                <c:pt idx="99407">
                  <c:v>-1.28013E-2</c:v>
                </c:pt>
                <c:pt idx="99408">
                  <c:v>-1.3077200000000001E-2</c:v>
                </c:pt>
                <c:pt idx="99409">
                  <c:v>-1.33373E-2</c:v>
                </c:pt>
                <c:pt idx="99410">
                  <c:v>-1.35812E-2</c:v>
                </c:pt>
                <c:pt idx="99411">
                  <c:v>-1.3808600000000001E-2</c:v>
                </c:pt>
                <c:pt idx="99412">
                  <c:v>-1.40193E-2</c:v>
                </c:pt>
                <c:pt idx="99413">
                  <c:v>-1.4213E-2</c:v>
                </c:pt>
                <c:pt idx="99414">
                  <c:v>-1.43897E-2</c:v>
                </c:pt>
                <c:pt idx="99415">
                  <c:v>-1.4548999999999999E-2</c:v>
                </c:pt>
                <c:pt idx="99416">
                  <c:v>-1.46909E-2</c:v>
                </c:pt>
                <c:pt idx="99417">
                  <c:v>-1.48153E-2</c:v>
                </c:pt>
                <c:pt idx="99418">
                  <c:v>-1.4922E-2</c:v>
                </c:pt>
                <c:pt idx="99419">
                  <c:v>-1.5011E-2</c:v>
                </c:pt>
                <c:pt idx="99420">
                  <c:v>-1.50823E-2</c:v>
                </c:pt>
                <c:pt idx="99421">
                  <c:v>-1.51357E-2</c:v>
                </c:pt>
                <c:pt idx="99422">
                  <c:v>-1.51714E-2</c:v>
                </c:pt>
                <c:pt idx="99423">
                  <c:v>-1.51894E-2</c:v>
                </c:pt>
                <c:pt idx="99424">
                  <c:v>-1.51897E-2</c:v>
                </c:pt>
                <c:pt idx="99425">
                  <c:v>-1.5172400000000001E-2</c:v>
                </c:pt>
                <c:pt idx="99426">
                  <c:v>-1.51375E-2</c:v>
                </c:pt>
                <c:pt idx="99427">
                  <c:v>-1.5085299999999999E-2</c:v>
                </c:pt>
                <c:pt idx="99428">
                  <c:v>-1.50159E-2</c:v>
                </c:pt>
                <c:pt idx="99429">
                  <c:v>-1.4929400000000001E-2</c:v>
                </c:pt>
                <c:pt idx="99430">
                  <c:v>-1.4826000000000001E-2</c:v>
                </c:pt>
                <c:pt idx="99431">
                  <c:v>-1.4706E-2</c:v>
                </c:pt>
                <c:pt idx="99432">
                  <c:v>-1.45697E-2</c:v>
                </c:pt>
                <c:pt idx="99433">
                  <c:v>-1.44172E-2</c:v>
                </c:pt>
                <c:pt idx="99434">
                  <c:v>-1.4248800000000001E-2</c:v>
                </c:pt>
                <c:pt idx="99435">
                  <c:v>-1.4064999999999999E-2</c:v>
                </c:pt>
                <c:pt idx="99436">
                  <c:v>-1.3866E-2</c:v>
                </c:pt>
                <c:pt idx="99437">
                  <c:v>-1.36521E-2</c:v>
                </c:pt>
                <c:pt idx="99438">
                  <c:v>-1.34238E-2</c:v>
                </c:pt>
                <c:pt idx="99439">
                  <c:v>-1.3181500000000001E-2</c:v>
                </c:pt>
                <c:pt idx="99440">
                  <c:v>-1.2925499999999999E-2</c:v>
                </c:pt>
                <c:pt idx="99441">
                  <c:v>-1.26564E-2</c:v>
                </c:pt>
                <c:pt idx="99442">
                  <c:v>-1.23745E-2</c:v>
                </c:pt>
                <c:pt idx="99443">
                  <c:v>-1.20803E-2</c:v>
                </c:pt>
                <c:pt idx="99444">
                  <c:v>-1.17742E-2</c:v>
                </c:pt>
                <c:pt idx="99445">
                  <c:v>-1.1456900000000001E-2</c:v>
                </c:pt>
                <c:pt idx="99446">
                  <c:v>-1.11287E-2</c:v>
                </c:pt>
                <c:pt idx="99447">
                  <c:v>-1.07902E-2</c:v>
                </c:pt>
                <c:pt idx="99448">
                  <c:v>-1.0442E-2</c:v>
                </c:pt>
                <c:pt idx="99449">
                  <c:v>-1.00845E-2</c:v>
                </c:pt>
                <c:pt idx="99450" formatCode="0.00E+00">
                  <c:v>-9.7183800000000004E-3</c:v>
                </c:pt>
                <c:pt idx="99451" formatCode="0.00E+00">
                  <c:v>-9.3441199999999992E-3</c:v>
                </c:pt>
                <c:pt idx="99452" formatCode="0.00E+00">
                  <c:v>-8.9623099999999994E-3</c:v>
                </c:pt>
                <c:pt idx="99453" formatCode="0.00E+00">
                  <c:v>-8.5735299999999993E-3</c:v>
                </c:pt>
                <c:pt idx="99454" formatCode="0.00E+00">
                  <c:v>-8.1783499999999992E-3</c:v>
                </c:pt>
                <c:pt idx="99455" formatCode="0.00E+00">
                  <c:v>-7.7773599999999997E-3</c:v>
                </c:pt>
                <c:pt idx="99456" formatCode="0.00E+00">
                  <c:v>-7.3711699999999998E-3</c:v>
                </c:pt>
                <c:pt idx="99457" formatCode="0.00E+00">
                  <c:v>-6.9603699999999996E-3</c:v>
                </c:pt>
                <c:pt idx="99458" formatCode="0.00E+00">
                  <c:v>-6.5455799999999996E-3</c:v>
                </c:pt>
                <c:pt idx="99459" formatCode="0.00E+00">
                  <c:v>-6.1273899999999999E-3</c:v>
                </c:pt>
                <c:pt idx="99460" formatCode="0.00E+00">
                  <c:v>-5.7064100000000003E-3</c:v>
                </c:pt>
                <c:pt idx="99461" formatCode="0.00E+00">
                  <c:v>-5.2832499999999998E-3</c:v>
                </c:pt>
                <c:pt idx="99462" formatCode="0.00E+00">
                  <c:v>-4.8585099999999999E-3</c:v>
                </c:pt>
                <c:pt idx="99463" formatCode="0.00E+00">
                  <c:v>-4.4328099999999997E-3</c:v>
                </c:pt>
                <c:pt idx="99464" formatCode="0.00E+00">
                  <c:v>-4.00673E-3</c:v>
                </c:pt>
                <c:pt idx="99465" formatCode="0.00E+00">
                  <c:v>-3.5808900000000002E-3</c:v>
                </c:pt>
                <c:pt idx="99466" formatCode="0.00E+00">
                  <c:v>-3.1558799999999998E-3</c:v>
                </c:pt>
                <c:pt idx="99467" formatCode="0.00E+00">
                  <c:v>-2.7322800000000001E-3</c:v>
                </c:pt>
                <c:pt idx="99468" formatCode="0.00E+00">
                  <c:v>-2.3106699999999999E-3</c:v>
                </c:pt>
                <c:pt idx="99469" formatCode="0.00E+00">
                  <c:v>-1.89164E-3</c:v>
                </c:pt>
                <c:pt idx="99470" formatCode="0.00E+00">
                  <c:v>-1.4757699999999999E-3</c:v>
                </c:pt>
                <c:pt idx="99471" formatCode="0.00E+00">
                  <c:v>-1.0636300000000001E-3</c:v>
                </c:pt>
                <c:pt idx="99472" formatCode="0.00E+00">
                  <c:v>-6.5576700000000003E-4</c:v>
                </c:pt>
                <c:pt idx="99473" formatCode="0.00E+00">
                  <c:v>-2.5272400000000002E-4</c:v>
                </c:pt>
                <c:pt idx="99474" formatCode="0.00E+00">
                  <c:v>1.44969E-4</c:v>
                </c:pt>
                <c:pt idx="99475" formatCode="0.00E+00">
                  <c:v>5.3679699999999999E-4</c:v>
                </c:pt>
                <c:pt idx="99476" formatCode="0.00E+00">
                  <c:v>9.22257E-4</c:v>
                </c:pt>
                <c:pt idx="99477" formatCode="0.00E+00">
                  <c:v>1.30086E-3</c:v>
                </c:pt>
                <c:pt idx="99478" formatCode="0.00E+00">
                  <c:v>1.67213E-3</c:v>
                </c:pt>
                <c:pt idx="99479" formatCode="0.00E+00">
                  <c:v>2.0356200000000001E-3</c:v>
                </c:pt>
                <c:pt idx="99480" formatCode="0.00E+00">
                  <c:v>2.3908699999999998E-3</c:v>
                </c:pt>
                <c:pt idx="99481" formatCode="0.00E+00">
                  <c:v>2.7374600000000002E-3</c:v>
                </c:pt>
                <c:pt idx="99482" formatCode="0.00E+00">
                  <c:v>3.0749900000000001E-3</c:v>
                </c:pt>
                <c:pt idx="99483" formatCode="0.00E+00">
                  <c:v>3.4030699999999998E-3</c:v>
                </c:pt>
                <c:pt idx="99484" formatCode="0.00E+00">
                  <c:v>3.7213300000000001E-3</c:v>
                </c:pt>
                <c:pt idx="99485" formatCode="0.00E+00">
                  <c:v>4.0293999999999998E-3</c:v>
                </c:pt>
                <c:pt idx="99486" formatCode="0.00E+00">
                  <c:v>4.3269700000000003E-3</c:v>
                </c:pt>
                <c:pt idx="99487" formatCode="0.00E+00">
                  <c:v>4.61372E-3</c:v>
                </c:pt>
                <c:pt idx="99488" formatCode="0.00E+00">
                  <c:v>4.8893599999999997E-3</c:v>
                </c:pt>
                <c:pt idx="99489" formatCode="0.00E+00">
                  <c:v>5.1536100000000003E-3</c:v>
                </c:pt>
                <c:pt idx="99490" formatCode="0.00E+00">
                  <c:v>5.4062299999999997E-3</c:v>
                </c:pt>
                <c:pt idx="99491" formatCode="0.00E+00">
                  <c:v>5.6469900000000002E-3</c:v>
                </c:pt>
                <c:pt idx="99492" formatCode="0.00E+00">
                  <c:v>5.8756800000000003E-3</c:v>
                </c:pt>
                <c:pt idx="99493" formatCode="0.00E+00">
                  <c:v>6.0921300000000003E-3</c:v>
                </c:pt>
                <c:pt idx="99494" formatCode="0.00E+00">
                  <c:v>6.2961600000000003E-3</c:v>
                </c:pt>
                <c:pt idx="99495" formatCode="0.00E+00">
                  <c:v>6.4876300000000003E-3</c:v>
                </c:pt>
                <c:pt idx="99496" formatCode="0.00E+00">
                  <c:v>6.6664300000000001E-3</c:v>
                </c:pt>
                <c:pt idx="99497" formatCode="0.00E+00">
                  <c:v>6.8324700000000002E-3</c:v>
                </c:pt>
                <c:pt idx="99498" formatCode="0.00E+00">
                  <c:v>6.9856600000000003E-3</c:v>
                </c:pt>
                <c:pt idx="99499" formatCode="0.00E+00">
                  <c:v>7.1259699999999997E-3</c:v>
                </c:pt>
                <c:pt idx="99500" formatCode="0.00E+00">
                  <c:v>7.2533600000000004E-3</c:v>
                </c:pt>
                <c:pt idx="99501" formatCode="0.00E+00">
                  <c:v>7.3678199999999998E-3</c:v>
                </c:pt>
                <c:pt idx="99502" formatCode="0.00E+00">
                  <c:v>7.4693700000000003E-3</c:v>
                </c:pt>
                <c:pt idx="99503" formatCode="0.00E+00">
                  <c:v>7.5580500000000002E-3</c:v>
                </c:pt>
                <c:pt idx="99504" formatCode="0.00E+00">
                  <c:v>7.6339299999999997E-3</c:v>
                </c:pt>
                <c:pt idx="99505" formatCode="0.00E+00">
                  <c:v>7.6970700000000003E-3</c:v>
                </c:pt>
                <c:pt idx="99506" formatCode="0.00E+00">
                  <c:v>7.7475799999999996E-3</c:v>
                </c:pt>
                <c:pt idx="99507" formatCode="0.00E+00">
                  <c:v>7.7855900000000002E-3</c:v>
                </c:pt>
                <c:pt idx="99508" formatCode="0.00E+00">
                  <c:v>7.8112299999999997E-3</c:v>
                </c:pt>
                <c:pt idx="99509" formatCode="0.00E+00">
                  <c:v>7.8246800000000005E-3</c:v>
                </c:pt>
                <c:pt idx="99510" formatCode="0.00E+00">
                  <c:v>7.8261200000000006E-3</c:v>
                </c:pt>
                <c:pt idx="99511" formatCode="0.00E+00">
                  <c:v>7.8157399999999998E-3</c:v>
                </c:pt>
                <c:pt idx="99512" formatCode="0.00E+00">
                  <c:v>7.7937700000000002E-3</c:v>
                </c:pt>
                <c:pt idx="99513" formatCode="0.00E+00">
                  <c:v>7.7604500000000003E-3</c:v>
                </c:pt>
                <c:pt idx="99514" formatCode="0.00E+00">
                  <c:v>7.7160299999999996E-3</c:v>
                </c:pt>
                <c:pt idx="99515" formatCode="0.00E+00">
                  <c:v>7.6607899999999998E-3</c:v>
                </c:pt>
                <c:pt idx="99516" formatCode="0.00E+00">
                  <c:v>7.59503E-3</c:v>
                </c:pt>
                <c:pt idx="99517" formatCode="0.00E+00">
                  <c:v>7.5190300000000003E-3</c:v>
                </c:pt>
                <c:pt idx="99518" formatCode="0.00E+00">
                  <c:v>7.4331299999999996E-3</c:v>
                </c:pt>
                <c:pt idx="99519" formatCode="0.00E+00">
                  <c:v>7.3376700000000001E-3</c:v>
                </c:pt>
                <c:pt idx="99520" formatCode="0.00E+00">
                  <c:v>7.23298E-3</c:v>
                </c:pt>
                <c:pt idx="99521" formatCode="0.00E+00">
                  <c:v>7.1194400000000003E-3</c:v>
                </c:pt>
                <c:pt idx="99522" formatCode="0.00E+00">
                  <c:v>6.9974099999999999E-3</c:v>
                </c:pt>
                <c:pt idx="99523" formatCode="0.00E+00">
                  <c:v>6.8672799999999999E-3</c:v>
                </c:pt>
                <c:pt idx="99524" formatCode="0.00E+00">
                  <c:v>6.7294599999999996E-3</c:v>
                </c:pt>
                <c:pt idx="99525" formatCode="0.00E+00">
                  <c:v>6.5843400000000002E-3</c:v>
                </c:pt>
                <c:pt idx="99526" formatCode="0.00E+00">
                  <c:v>6.4323399999999999E-3</c:v>
                </c:pt>
                <c:pt idx="99527" formatCode="0.00E+00">
                  <c:v>6.2738799999999999E-3</c:v>
                </c:pt>
                <c:pt idx="99528" formatCode="0.00E+00">
                  <c:v>6.1094000000000001E-3</c:v>
                </c:pt>
                <c:pt idx="99529" formatCode="0.00E+00">
                  <c:v>5.9393299999999996E-3</c:v>
                </c:pt>
                <c:pt idx="99530" formatCode="0.00E+00">
                  <c:v>5.7641200000000002E-3</c:v>
                </c:pt>
                <c:pt idx="99531" formatCode="0.00E+00">
                  <c:v>5.58421E-3</c:v>
                </c:pt>
                <c:pt idx="99532" formatCode="0.00E+00">
                  <c:v>5.4000599999999999E-3</c:v>
                </c:pt>
                <c:pt idx="99533" formatCode="0.00E+00">
                  <c:v>5.2121099999999998E-3</c:v>
                </c:pt>
                <c:pt idx="99534" formatCode="0.00E+00">
                  <c:v>5.0208400000000004E-3</c:v>
                </c:pt>
                <c:pt idx="99535" formatCode="0.00E+00">
                  <c:v>4.8266799999999999E-3</c:v>
                </c:pt>
                <c:pt idx="99536" formatCode="0.00E+00">
                  <c:v>4.6301199999999997E-3</c:v>
                </c:pt>
                <c:pt idx="99537" formatCode="0.00E+00">
                  <c:v>4.43159E-3</c:v>
                </c:pt>
                <c:pt idx="99538" formatCode="0.00E+00">
                  <c:v>4.2315599999999997E-3</c:v>
                </c:pt>
                <c:pt idx="99539" formatCode="0.00E+00">
                  <c:v>4.0304900000000003E-3</c:v>
                </c:pt>
                <c:pt idx="99540" formatCode="0.00E+00">
                  <c:v>3.8288200000000001E-3</c:v>
                </c:pt>
                <c:pt idx="99541" formatCode="0.00E+00">
                  <c:v>3.62701E-3</c:v>
                </c:pt>
                <c:pt idx="99542" formatCode="0.00E+00">
                  <c:v>3.4254899999999998E-3</c:v>
                </c:pt>
                <c:pt idx="99543" formatCode="0.00E+00">
                  <c:v>3.22471E-3</c:v>
                </c:pt>
                <c:pt idx="99544" formatCode="0.00E+00">
                  <c:v>3.0251000000000002E-3</c:v>
                </c:pt>
                <c:pt idx="99545" formatCode="0.00E+00">
                  <c:v>2.8270700000000001E-3</c:v>
                </c:pt>
                <c:pt idx="99546" formatCode="0.00E+00">
                  <c:v>2.6310499999999998E-3</c:v>
                </c:pt>
                <c:pt idx="99547" formatCode="0.00E+00">
                  <c:v>2.4374499999999999E-3</c:v>
                </c:pt>
                <c:pt idx="99548" formatCode="0.00E+00">
                  <c:v>2.2466700000000001E-3</c:v>
                </c:pt>
                <c:pt idx="99549" formatCode="0.00E+00">
                  <c:v>2.05908E-3</c:v>
                </c:pt>
                <c:pt idx="99550" formatCode="0.00E+00">
                  <c:v>1.8750800000000001E-3</c:v>
                </c:pt>
                <c:pt idx="99551" formatCode="0.00E+00">
                  <c:v>1.69502E-3</c:v>
                </c:pt>
                <c:pt idx="99552" formatCode="0.00E+00">
                  <c:v>1.5192700000000001E-3</c:v>
                </c:pt>
                <c:pt idx="99553" formatCode="0.00E+00">
                  <c:v>1.3481599999999999E-3</c:v>
                </c:pt>
                <c:pt idx="99554" formatCode="0.00E+00">
                  <c:v>1.18202E-3</c:v>
                </c:pt>
                <c:pt idx="99555" formatCode="0.00E+00">
                  <c:v>1.0211599999999999E-3</c:v>
                </c:pt>
                <c:pt idx="99556" formatCode="0.00E+00">
                  <c:v>8.6589100000000003E-4</c:v>
                </c:pt>
                <c:pt idx="99557" formatCode="0.00E+00">
                  <c:v>7.1649400000000003E-4</c:v>
                </c:pt>
                <c:pt idx="99558" formatCode="0.00E+00">
                  <c:v>5.7323699999999999E-4</c:v>
                </c:pt>
                <c:pt idx="99559" formatCode="0.00E+00">
                  <c:v>4.3637599999999998E-4</c:v>
                </c:pt>
                <c:pt idx="99560" formatCode="0.00E+00">
                  <c:v>3.0614800000000001E-4</c:v>
                </c:pt>
                <c:pt idx="99561" formatCode="0.00E+00">
                  <c:v>1.8277500000000001E-4</c:v>
                </c:pt>
                <c:pt idx="99562" formatCode="0.00E+00">
                  <c:v>6.6460599999999999E-5</c:v>
                </c:pt>
                <c:pt idx="99563" formatCode="0.00E+00">
                  <c:v>-4.2608100000000003E-5</c:v>
                </c:pt>
                <c:pt idx="99564" formatCode="0.00E+00">
                  <c:v>-1.4426200000000001E-4</c:v>
                </c:pt>
                <c:pt idx="99565" formatCode="0.00E+00">
                  <c:v>-2.3834799999999999E-4</c:v>
                </c:pt>
                <c:pt idx="99566" formatCode="0.00E+00">
                  <c:v>-3.2473400000000003E-4</c:v>
                </c:pt>
                <c:pt idx="99567" formatCode="0.00E+00">
                  <c:v>-4.03304E-4</c:v>
                </c:pt>
                <c:pt idx="99568" formatCode="0.00E+00">
                  <c:v>-4.7396100000000001E-4</c:v>
                </c:pt>
                <c:pt idx="99569" formatCode="0.00E+00">
                  <c:v>-5.3662600000000001E-4</c:v>
                </c:pt>
                <c:pt idx="99570" formatCode="0.00E+00">
                  <c:v>-5.9124000000000004E-4</c:v>
                </c:pt>
                <c:pt idx="99571" formatCode="0.00E+00">
                  <c:v>-6.3776000000000002E-4</c:v>
                </c:pt>
                <c:pt idx="99572" formatCode="0.00E+00">
                  <c:v>-6.7616400000000004E-4</c:v>
                </c:pt>
                <c:pt idx="99573" formatCode="0.00E+00">
                  <c:v>-7.0644700000000002E-4</c:v>
                </c:pt>
                <c:pt idx="99574" formatCode="0.00E+00">
                  <c:v>-7.2862299999999997E-4</c:v>
                </c:pt>
                <c:pt idx="99575" formatCode="0.00E+00">
                  <c:v>-7.4272499999999996E-4</c:v>
                </c:pt>
                <c:pt idx="99576" formatCode="0.00E+00">
                  <c:v>-7.4880300000000003E-4</c:v>
                </c:pt>
                <c:pt idx="99577" formatCode="0.00E+00">
                  <c:v>-7.4692599999999997E-4</c:v>
                </c:pt>
                <c:pt idx="99578" formatCode="0.00E+00">
                  <c:v>-7.3718000000000004E-4</c:v>
                </c:pt>
                <c:pt idx="99579" formatCode="0.00E+00">
                  <c:v>-7.1966900000000004E-4</c:v>
                </c:pt>
                <c:pt idx="99580" formatCode="0.00E+00">
                  <c:v>-6.9451400000000003E-4</c:v>
                </c:pt>
                <c:pt idx="99581" formatCode="0.00E+00">
                  <c:v>-6.6185300000000001E-4</c:v>
                </c:pt>
                <c:pt idx="99582" formatCode="0.00E+00">
                  <c:v>-6.2184299999999996E-4</c:v>
                </c:pt>
                <c:pt idx="99583" formatCode="0.00E+00">
                  <c:v>-5.7465200000000004E-4</c:v>
                </c:pt>
                <c:pt idx="99584" formatCode="0.00E+00">
                  <c:v>-5.2046999999999998E-4</c:v>
                </c:pt>
                <c:pt idx="99585" formatCode="0.00E+00">
                  <c:v>-4.5949700000000001E-4</c:v>
                </c:pt>
                <c:pt idx="99586" formatCode="0.00E+00">
                  <c:v>-3.9195300000000001E-4</c:v>
                </c:pt>
                <c:pt idx="99587" formatCode="0.00E+00">
                  <c:v>-3.18067E-4</c:v>
                </c:pt>
                <c:pt idx="99588" formatCode="0.00E+00">
                  <c:v>-2.38087E-4</c:v>
                </c:pt>
                <c:pt idx="99589" formatCode="0.00E+00">
                  <c:v>-1.5227200000000001E-4</c:v>
                </c:pt>
                <c:pt idx="99590" formatCode="0.00E+00">
                  <c:v>-6.0893800000000003E-5</c:v>
                </c:pt>
                <c:pt idx="99591" formatCode="0.00E+00">
                  <c:v>3.5763299999999997E-5</c:v>
                </c:pt>
                <c:pt idx="99592" formatCode="0.00E+00">
                  <c:v>1.37403E-4</c:v>
                </c:pt>
                <c:pt idx="99593" formatCode="0.00E+00">
                  <c:v>2.4371899999999999E-4</c:v>
                </c:pt>
                <c:pt idx="99594" formatCode="0.00E+00">
                  <c:v>3.5439199999999998E-4</c:v>
                </c:pt>
                <c:pt idx="99595" formatCode="0.00E+00">
                  <c:v>4.6909700000000003E-4</c:v>
                </c:pt>
                <c:pt idx="99596" formatCode="0.00E+00">
                  <c:v>5.8749699999999998E-4</c:v>
                </c:pt>
                <c:pt idx="99597" formatCode="0.00E+00">
                  <c:v>7.09248E-4</c:v>
                </c:pt>
                <c:pt idx="99598" formatCode="0.00E+00">
                  <c:v>8.3399799999999997E-4</c:v>
                </c:pt>
                <c:pt idx="99599" formatCode="0.00E+00">
                  <c:v>9.6138799999999998E-4</c:v>
                </c:pt>
                <c:pt idx="99600" formatCode="0.00E+00">
                  <c:v>1.0910500000000001E-3</c:v>
                </c:pt>
                <c:pt idx="99601" formatCode="0.00E+00">
                  <c:v>1.2226299999999999E-3</c:v>
                </c:pt>
                <c:pt idx="99602" formatCode="0.00E+00">
                  <c:v>1.3557300000000001E-3</c:v>
                </c:pt>
                <c:pt idx="99603" formatCode="0.00E+00">
                  <c:v>1.4899799999999999E-3</c:v>
                </c:pt>
                <c:pt idx="99604" formatCode="0.00E+00">
                  <c:v>1.6250100000000001E-3</c:v>
                </c:pt>
                <c:pt idx="99605" formatCode="0.00E+00">
                  <c:v>1.7604299999999999E-3</c:v>
                </c:pt>
                <c:pt idx="99606" formatCode="0.00E+00">
                  <c:v>1.8958499999999999E-3</c:v>
                </c:pt>
                <c:pt idx="99607" formatCode="0.00E+00">
                  <c:v>2.03089E-3</c:v>
                </c:pt>
                <c:pt idx="99608" formatCode="0.00E+00">
                  <c:v>2.1651600000000002E-3</c:v>
                </c:pt>
                <c:pt idx="99609" formatCode="0.00E+00">
                  <c:v>2.2982800000000002E-3</c:v>
                </c:pt>
                <c:pt idx="99610" formatCode="0.00E+00">
                  <c:v>2.4298599999999998E-3</c:v>
                </c:pt>
                <c:pt idx="99611" formatCode="0.00E+00">
                  <c:v>2.5595399999999999E-3</c:v>
                </c:pt>
                <c:pt idx="99612" formatCode="0.00E+00">
                  <c:v>2.6869200000000002E-3</c:v>
                </c:pt>
                <c:pt idx="99613" formatCode="0.00E+00">
                  <c:v>2.8116399999999998E-3</c:v>
                </c:pt>
                <c:pt idx="99614" formatCode="0.00E+00">
                  <c:v>2.93334E-3</c:v>
                </c:pt>
                <c:pt idx="99615" formatCode="0.00E+00">
                  <c:v>3.05164E-3</c:v>
                </c:pt>
                <c:pt idx="99616" formatCode="0.00E+00">
                  <c:v>3.1661900000000002E-3</c:v>
                </c:pt>
                <c:pt idx="99617" formatCode="0.00E+00">
                  <c:v>3.2766599999999998E-3</c:v>
                </c:pt>
                <c:pt idx="99618" formatCode="0.00E+00">
                  <c:v>3.3826799999999999E-3</c:v>
                </c:pt>
                <c:pt idx="99619" formatCode="0.00E+00">
                  <c:v>3.48394E-3</c:v>
                </c:pt>
                <c:pt idx="99620" formatCode="0.00E+00">
                  <c:v>3.5801100000000001E-3</c:v>
                </c:pt>
                <c:pt idx="99621" formatCode="0.00E+00">
                  <c:v>3.6708800000000001E-3</c:v>
                </c:pt>
                <c:pt idx="99622" formatCode="0.00E+00">
                  <c:v>3.7559500000000001E-3</c:v>
                </c:pt>
                <c:pt idx="99623" formatCode="0.00E+00">
                  <c:v>3.8350200000000002E-3</c:v>
                </c:pt>
                <c:pt idx="99624" formatCode="0.00E+00">
                  <c:v>3.9078100000000003E-3</c:v>
                </c:pt>
                <c:pt idx="99625" formatCode="0.00E+00">
                  <c:v>3.9740599999999997E-3</c:v>
                </c:pt>
                <c:pt idx="99626" formatCode="0.00E+00">
                  <c:v>4.0335199999999996E-3</c:v>
                </c:pt>
                <c:pt idx="99627" formatCode="0.00E+00">
                  <c:v>4.0859399999999997E-3</c:v>
                </c:pt>
                <c:pt idx="99628" formatCode="0.00E+00">
                  <c:v>4.1310899999999996E-3</c:v>
                </c:pt>
                <c:pt idx="99629" formatCode="0.00E+00">
                  <c:v>4.1687699999999996E-3</c:v>
                </c:pt>
                <c:pt idx="99630" formatCode="0.00E+00">
                  <c:v>4.1987700000000001E-3</c:v>
                </c:pt>
                <c:pt idx="99631" formatCode="0.00E+00">
                  <c:v>4.2209099999999996E-3</c:v>
                </c:pt>
                <c:pt idx="99632" formatCode="0.00E+00">
                  <c:v>4.2350299999999999E-3</c:v>
                </c:pt>
                <c:pt idx="99633" formatCode="0.00E+00">
                  <c:v>4.2409800000000001E-3</c:v>
                </c:pt>
                <c:pt idx="99634" formatCode="0.00E+00">
                  <c:v>4.2386100000000003E-3</c:v>
                </c:pt>
                <c:pt idx="99635" formatCode="0.00E+00">
                  <c:v>4.2278200000000002E-3</c:v>
                </c:pt>
                <c:pt idx="99636" formatCode="0.00E+00">
                  <c:v>4.2084899999999996E-3</c:v>
                </c:pt>
                <c:pt idx="99637" formatCode="0.00E+00">
                  <c:v>4.1805499999999999E-3</c:v>
                </c:pt>
                <c:pt idx="99638" formatCode="0.00E+00">
                  <c:v>4.1439299999999997E-3</c:v>
                </c:pt>
                <c:pt idx="99639" formatCode="0.00E+00">
                  <c:v>4.0985800000000001E-3</c:v>
                </c:pt>
                <c:pt idx="99640" formatCode="0.00E+00">
                  <c:v>4.0444699999999997E-3</c:v>
                </c:pt>
                <c:pt idx="99641" formatCode="0.00E+00">
                  <c:v>3.9815800000000002E-3</c:v>
                </c:pt>
                <c:pt idx="99642" formatCode="0.00E+00">
                  <c:v>3.9099099999999999E-3</c:v>
                </c:pt>
                <c:pt idx="99643" formatCode="0.00E+00">
                  <c:v>3.8294900000000001E-3</c:v>
                </c:pt>
                <c:pt idx="99644" formatCode="0.00E+00">
                  <c:v>3.7403599999999999E-3</c:v>
                </c:pt>
                <c:pt idx="99645" formatCode="0.00E+00">
                  <c:v>3.64256E-3</c:v>
                </c:pt>
                <c:pt idx="99646" formatCode="0.00E+00">
                  <c:v>3.5361899999999998E-3</c:v>
                </c:pt>
                <c:pt idx="99647" formatCode="0.00E+00">
                  <c:v>3.4213199999999998E-3</c:v>
                </c:pt>
                <c:pt idx="99648" formatCode="0.00E+00">
                  <c:v>3.2980599999999998E-3</c:v>
                </c:pt>
                <c:pt idx="99649" formatCode="0.00E+00">
                  <c:v>3.1665500000000002E-3</c:v>
                </c:pt>
                <c:pt idx="99650" formatCode="0.00E+00">
                  <c:v>3.0269199999999998E-3</c:v>
                </c:pt>
                <c:pt idx="99651" formatCode="0.00E+00">
                  <c:v>2.8793299999999998E-3</c:v>
                </c:pt>
                <c:pt idx="99652" formatCode="0.00E+00">
                  <c:v>2.7239600000000001E-3</c:v>
                </c:pt>
                <c:pt idx="99653" formatCode="0.00E+00">
                  <c:v>2.5609999999999999E-3</c:v>
                </c:pt>
                <c:pt idx="99654" formatCode="0.00E+00">
                  <c:v>2.3906700000000001E-3</c:v>
                </c:pt>
                <c:pt idx="99655" formatCode="0.00E+00">
                  <c:v>2.21317E-3</c:v>
                </c:pt>
                <c:pt idx="99656" formatCode="0.00E+00">
                  <c:v>2.0287600000000001E-3</c:v>
                </c:pt>
                <c:pt idx="99657" formatCode="0.00E+00">
                  <c:v>1.83768E-3</c:v>
                </c:pt>
                <c:pt idx="99658" formatCode="0.00E+00">
                  <c:v>1.6402000000000001E-3</c:v>
                </c:pt>
                <c:pt idx="99659" formatCode="0.00E+00">
                  <c:v>1.4365999999999999E-3</c:v>
                </c:pt>
                <c:pt idx="99660" formatCode="0.00E+00">
                  <c:v>1.22718E-3</c:v>
                </c:pt>
                <c:pt idx="99661" formatCode="0.00E+00">
                  <c:v>1.01224E-3</c:v>
                </c:pt>
                <c:pt idx="99662" formatCode="0.00E+00">
                  <c:v>7.9209199999999999E-4</c:v>
                </c:pt>
                <c:pt idx="99663" formatCode="0.00E+00">
                  <c:v>5.6707800000000005E-4</c:v>
                </c:pt>
                <c:pt idx="99664" formatCode="0.00E+00">
                  <c:v>3.3753400000000001E-4</c:v>
                </c:pt>
                <c:pt idx="99665" formatCode="0.00E+00">
                  <c:v>1.03812E-4</c:v>
                </c:pt>
                <c:pt idx="99666" formatCode="0.00E+00">
                  <c:v>-1.3373000000000001E-4</c:v>
                </c:pt>
                <c:pt idx="99667" formatCode="0.00E+00">
                  <c:v>-3.7471999999999999E-4</c:v>
                </c:pt>
                <c:pt idx="99668" formatCode="0.00E+00">
                  <c:v>-6.18781E-4</c:v>
                </c:pt>
                <c:pt idx="99669" formatCode="0.00E+00">
                  <c:v>-8.6552899999999997E-4</c:v>
                </c:pt>
                <c:pt idx="99670" formatCode="0.00E+00">
                  <c:v>-1.1145700000000001E-3</c:v>
                </c:pt>
                <c:pt idx="99671" formatCode="0.00E+00">
                  <c:v>-1.3655099999999999E-3</c:v>
                </c:pt>
                <c:pt idx="99672" formatCode="0.00E+00">
                  <c:v>-1.6179300000000001E-3</c:v>
                </c:pt>
                <c:pt idx="99673" formatCode="0.00E+00">
                  <c:v>-1.87144E-3</c:v>
                </c:pt>
                <c:pt idx="99674" formatCode="0.00E+00">
                  <c:v>-2.1256199999999999E-3</c:v>
                </c:pt>
                <c:pt idx="99675" formatCode="0.00E+00">
                  <c:v>-2.3800599999999998E-3</c:v>
                </c:pt>
                <c:pt idx="99676" formatCode="0.00E+00">
                  <c:v>-2.6343299999999998E-3</c:v>
                </c:pt>
                <c:pt idx="99677" formatCode="0.00E+00">
                  <c:v>-2.8880199999999998E-3</c:v>
                </c:pt>
                <c:pt idx="99678" formatCode="0.00E+00">
                  <c:v>-3.1407100000000001E-3</c:v>
                </c:pt>
                <c:pt idx="99679" formatCode="0.00E+00">
                  <c:v>-3.3919800000000002E-3</c:v>
                </c:pt>
                <c:pt idx="99680" formatCode="0.00E+00">
                  <c:v>-3.6413999999999999E-3</c:v>
                </c:pt>
                <c:pt idx="99681" formatCode="0.00E+00">
                  <c:v>-3.8885600000000001E-3</c:v>
                </c:pt>
                <c:pt idx="99682" formatCode="0.00E+00">
                  <c:v>-4.1330400000000002E-3</c:v>
                </c:pt>
                <c:pt idx="99683" formatCode="0.00E+00">
                  <c:v>-4.3744400000000003E-3</c:v>
                </c:pt>
                <c:pt idx="99684" formatCode="0.00E+00">
                  <c:v>-4.6123300000000004E-3</c:v>
                </c:pt>
                <c:pt idx="99685" formatCode="0.00E+00">
                  <c:v>-4.8463200000000003E-3</c:v>
                </c:pt>
                <c:pt idx="99686" formatCode="0.00E+00">
                  <c:v>-5.0760099999999997E-3</c:v>
                </c:pt>
                <c:pt idx="99687" formatCode="0.00E+00">
                  <c:v>-5.3010000000000002E-3</c:v>
                </c:pt>
                <c:pt idx="99688" formatCode="0.00E+00">
                  <c:v>-5.5208999999999996E-3</c:v>
                </c:pt>
                <c:pt idx="99689" formatCode="0.00E+00">
                  <c:v>-5.7353400000000002E-3</c:v>
                </c:pt>
                <c:pt idx="99690" formatCode="0.00E+00">
                  <c:v>-5.9439499999999999E-3</c:v>
                </c:pt>
                <c:pt idx="99691" formatCode="0.00E+00">
                  <c:v>-6.14637E-3</c:v>
                </c:pt>
                <c:pt idx="99692" formatCode="0.00E+00">
                  <c:v>-6.3422299999999999E-3</c:v>
                </c:pt>
                <c:pt idx="99693" formatCode="0.00E+00">
                  <c:v>-6.53121E-3</c:v>
                </c:pt>
                <c:pt idx="99694" formatCode="0.00E+00">
                  <c:v>-6.7129599999999996E-3</c:v>
                </c:pt>
                <c:pt idx="99695" formatCode="0.00E+00">
                  <c:v>-6.8871699999999998E-3</c:v>
                </c:pt>
                <c:pt idx="99696" formatCode="0.00E+00">
                  <c:v>-7.0535299999999997E-3</c:v>
                </c:pt>
                <c:pt idx="99697" formatCode="0.00E+00">
                  <c:v>-7.2117400000000003E-3</c:v>
                </c:pt>
                <c:pt idx="99698" formatCode="0.00E+00">
                  <c:v>-7.3615199999999999E-3</c:v>
                </c:pt>
                <c:pt idx="99699" formatCode="0.00E+00">
                  <c:v>-7.5026099999999998E-3</c:v>
                </c:pt>
                <c:pt idx="99700" formatCode="0.00E+00">
                  <c:v>-7.6347400000000001E-3</c:v>
                </c:pt>
                <c:pt idx="99701" formatCode="0.00E+00">
                  <c:v>-7.7576800000000003E-3</c:v>
                </c:pt>
                <c:pt idx="99702" formatCode="0.00E+00">
                  <c:v>-7.87121E-3</c:v>
                </c:pt>
                <c:pt idx="99703" formatCode="0.00E+00">
                  <c:v>-7.9751100000000005E-3</c:v>
                </c:pt>
                <c:pt idx="99704" formatCode="0.00E+00">
                  <c:v>-8.0691800000000004E-3</c:v>
                </c:pt>
                <c:pt idx="99705" formatCode="0.00E+00">
                  <c:v>-8.1532700000000007E-3</c:v>
                </c:pt>
                <c:pt idx="99706" formatCode="0.00E+00">
                  <c:v>-8.2271900000000005E-3</c:v>
                </c:pt>
                <c:pt idx="99707" formatCode="0.00E+00">
                  <c:v>-8.2908099999999992E-3</c:v>
                </c:pt>
                <c:pt idx="99708" formatCode="0.00E+00">
                  <c:v>-8.3440100000000007E-3</c:v>
                </c:pt>
                <c:pt idx="99709" formatCode="0.00E+00">
                  <c:v>-8.3866600000000006E-3</c:v>
                </c:pt>
                <c:pt idx="99710" formatCode="0.00E+00">
                  <c:v>-8.4186899999999995E-3</c:v>
                </c:pt>
                <c:pt idx="99711" formatCode="0.00E+00">
                  <c:v>-8.4400199999999995E-3</c:v>
                </c:pt>
                <c:pt idx="99712" formatCode="0.00E+00">
                  <c:v>-8.4505899999999991E-3</c:v>
                </c:pt>
                <c:pt idx="99713" formatCode="0.00E+00">
                  <c:v>-8.4503600000000005E-3</c:v>
                </c:pt>
                <c:pt idx="99714" formatCode="0.00E+00">
                  <c:v>-8.4393100000000002E-3</c:v>
                </c:pt>
                <c:pt idx="99715" formatCode="0.00E+00">
                  <c:v>-8.4174499999999999E-3</c:v>
                </c:pt>
                <c:pt idx="99716" formatCode="0.00E+00">
                  <c:v>-8.3847899999999996E-3</c:v>
                </c:pt>
                <c:pt idx="99717" formatCode="0.00E+00">
                  <c:v>-8.3413600000000008E-3</c:v>
                </c:pt>
                <c:pt idx="99718" formatCode="0.00E+00">
                  <c:v>-8.2872199999999997E-3</c:v>
                </c:pt>
                <c:pt idx="99719" formatCode="0.00E+00">
                  <c:v>-8.2224399999999993E-3</c:v>
                </c:pt>
                <c:pt idx="99720" formatCode="0.00E+00">
                  <c:v>-8.1470999999999991E-3</c:v>
                </c:pt>
                <c:pt idx="99721" formatCode="0.00E+00">
                  <c:v>-8.0613200000000003E-3</c:v>
                </c:pt>
                <c:pt idx="99722" formatCode="0.00E+00">
                  <c:v>-7.9652200000000003E-3</c:v>
                </c:pt>
                <c:pt idx="99723" formatCode="0.00E+00">
                  <c:v>-7.8589300000000001E-3</c:v>
                </c:pt>
                <c:pt idx="99724" formatCode="0.00E+00">
                  <c:v>-7.7426200000000004E-3</c:v>
                </c:pt>
                <c:pt idx="99725" formatCode="0.00E+00">
                  <c:v>-7.6164600000000002E-3</c:v>
                </c:pt>
                <c:pt idx="99726" formatCode="0.00E+00">
                  <c:v>-7.4806500000000001E-3</c:v>
                </c:pt>
                <c:pt idx="99727" formatCode="0.00E+00">
                  <c:v>-7.3353899999999998E-3</c:v>
                </c:pt>
                <c:pt idx="99728" formatCode="0.00E+00">
                  <c:v>-7.1808999999999996E-3</c:v>
                </c:pt>
                <c:pt idx="99729" formatCode="0.00E+00">
                  <c:v>-7.0174299999999998E-3</c:v>
                </c:pt>
                <c:pt idx="99730" formatCode="0.00E+00">
                  <c:v>-6.84522E-3</c:v>
                </c:pt>
                <c:pt idx="99731" formatCode="0.00E+00">
                  <c:v>-6.6645599999999999E-3</c:v>
                </c:pt>
                <c:pt idx="99732" formatCode="0.00E+00">
                  <c:v>-6.47571E-3</c:v>
                </c:pt>
                <c:pt idx="99733" formatCode="0.00E+00">
                  <c:v>-6.27898E-3</c:v>
                </c:pt>
                <c:pt idx="99734" formatCode="0.00E+00">
                  <c:v>-6.0746699999999999E-3</c:v>
                </c:pt>
                <c:pt idx="99735" formatCode="0.00E+00">
                  <c:v>-5.8631000000000004E-3</c:v>
                </c:pt>
                <c:pt idx="99736" formatCode="0.00E+00">
                  <c:v>-5.6446200000000004E-3</c:v>
                </c:pt>
                <c:pt idx="99737" formatCode="0.00E+00">
                  <c:v>-5.4195600000000003E-3</c:v>
                </c:pt>
                <c:pt idx="99738" formatCode="0.00E+00">
                  <c:v>-5.18827E-3</c:v>
                </c:pt>
                <c:pt idx="99739" formatCode="0.00E+00">
                  <c:v>-4.9511299999999998E-3</c:v>
                </c:pt>
                <c:pt idx="99740" formatCode="0.00E+00">
                  <c:v>-4.7085E-3</c:v>
                </c:pt>
                <c:pt idx="99741" formatCode="0.00E+00">
                  <c:v>-4.4607700000000002E-3</c:v>
                </c:pt>
                <c:pt idx="99742" formatCode="0.00E+00">
                  <c:v>-4.2083399999999997E-3</c:v>
                </c:pt>
                <c:pt idx="99743" formatCode="0.00E+00">
                  <c:v>-3.9515899999999996E-3</c:v>
                </c:pt>
                <c:pt idx="99744" formatCode="0.00E+00">
                  <c:v>-3.6909299999999998E-3</c:v>
                </c:pt>
                <c:pt idx="99745" formatCode="0.00E+00">
                  <c:v>-3.4267799999999999E-3</c:v>
                </c:pt>
                <c:pt idx="99746" formatCode="0.00E+00">
                  <c:v>-3.1595500000000001E-3</c:v>
                </c:pt>
                <c:pt idx="99747" formatCode="0.00E+00">
                  <c:v>-2.8896500000000001E-3</c:v>
                </c:pt>
                <c:pt idx="99748" formatCode="0.00E+00">
                  <c:v>-2.6175199999999999E-3</c:v>
                </c:pt>
                <c:pt idx="99749" formatCode="0.00E+00">
                  <c:v>-2.3435700000000001E-3</c:v>
                </c:pt>
                <c:pt idx="99750" formatCode="0.00E+00">
                  <c:v>-2.0682399999999998E-3</c:v>
                </c:pt>
                <c:pt idx="99751" formatCode="0.00E+00">
                  <c:v>-1.7919500000000001E-3</c:v>
                </c:pt>
                <c:pt idx="99752" formatCode="0.00E+00">
                  <c:v>-1.5151400000000001E-3</c:v>
                </c:pt>
                <c:pt idx="99753" formatCode="0.00E+00">
                  <c:v>-1.2382300000000001E-3</c:v>
                </c:pt>
                <c:pt idx="99754" formatCode="0.00E+00">
                  <c:v>-9.6166000000000003E-4</c:v>
                </c:pt>
                <c:pt idx="99755" formatCode="0.00E+00">
                  <c:v>-6.8584500000000003E-4</c:v>
                </c:pt>
                <c:pt idx="99756" formatCode="0.00E+00">
                  <c:v>-4.1121300000000001E-4</c:v>
                </c:pt>
                <c:pt idx="99757" formatCode="0.00E+00">
                  <c:v>-1.3818500000000001E-4</c:v>
                </c:pt>
                <c:pt idx="99758" formatCode="0.00E+00">
                  <c:v>1.3282300000000001E-4</c:v>
                </c:pt>
                <c:pt idx="99759" formatCode="0.00E+00">
                  <c:v>4.0139800000000002E-4</c:v>
                </c:pt>
                <c:pt idx="99760" formatCode="0.00E+00">
                  <c:v>6.6713600000000003E-4</c:v>
                </c:pt>
                <c:pt idx="99761" formatCode="0.00E+00">
                  <c:v>9.2963599999999996E-4</c:v>
                </c:pt>
                <c:pt idx="99762" formatCode="0.00E+00">
                  <c:v>1.18851E-3</c:v>
                </c:pt>
                <c:pt idx="99763" formatCode="0.00E+00">
                  <c:v>1.4433600000000001E-3</c:v>
                </c:pt>
                <c:pt idx="99764" formatCode="0.00E+00">
                  <c:v>1.69382E-3</c:v>
                </c:pt>
                <c:pt idx="99765" formatCode="0.00E+00">
                  <c:v>1.9395300000000001E-3</c:v>
                </c:pt>
                <c:pt idx="99766" formatCode="0.00E+00">
                  <c:v>2.1801099999999999E-3</c:v>
                </c:pt>
                <c:pt idx="99767" formatCode="0.00E+00">
                  <c:v>2.4152399999999999E-3</c:v>
                </c:pt>
                <c:pt idx="99768" formatCode="0.00E+00">
                  <c:v>2.6445599999999998E-3</c:v>
                </c:pt>
                <c:pt idx="99769" formatCode="0.00E+00">
                  <c:v>2.86776E-3</c:v>
                </c:pt>
                <c:pt idx="99770" formatCode="0.00E+00">
                  <c:v>3.0845199999999999E-3</c:v>
                </c:pt>
                <c:pt idx="99771" formatCode="0.00E+00">
                  <c:v>3.2945499999999998E-3</c:v>
                </c:pt>
                <c:pt idx="99772" formatCode="0.00E+00">
                  <c:v>3.4975499999999999E-3</c:v>
                </c:pt>
                <c:pt idx="99773" formatCode="0.00E+00">
                  <c:v>3.6932599999999999E-3</c:v>
                </c:pt>
                <c:pt idx="99774" formatCode="0.00E+00">
                  <c:v>3.8814100000000001E-3</c:v>
                </c:pt>
                <c:pt idx="99775" formatCode="0.00E+00">
                  <c:v>4.0617700000000001E-3</c:v>
                </c:pt>
                <c:pt idx="99776" formatCode="0.00E+00">
                  <c:v>4.2341000000000002E-3</c:v>
                </c:pt>
                <c:pt idx="99777" formatCode="0.00E+00">
                  <c:v>4.3981899999999997E-3</c:v>
                </c:pt>
                <c:pt idx="99778" formatCode="0.00E+00">
                  <c:v>4.55384E-3</c:v>
                </c:pt>
                <c:pt idx="99779" formatCode="0.00E+00">
                  <c:v>4.7008800000000002E-3</c:v>
                </c:pt>
                <c:pt idx="99780" formatCode="0.00E+00">
                  <c:v>4.8391299999999996E-3</c:v>
                </c:pt>
                <c:pt idx="99781" formatCode="0.00E+00">
                  <c:v>4.9684500000000001E-3</c:v>
                </c:pt>
                <c:pt idx="99782" formatCode="0.00E+00">
                  <c:v>5.0887099999999998E-3</c:v>
                </c:pt>
                <c:pt idx="99783" formatCode="0.00E+00">
                  <c:v>5.1998000000000001E-3</c:v>
                </c:pt>
                <c:pt idx="99784" formatCode="0.00E+00">
                  <c:v>5.30161E-3</c:v>
                </c:pt>
                <c:pt idx="99785" formatCode="0.00E+00">
                  <c:v>5.3940699999999999E-3</c:v>
                </c:pt>
                <c:pt idx="99786" formatCode="0.00E+00">
                  <c:v>5.4771300000000002E-3</c:v>
                </c:pt>
                <c:pt idx="99787" formatCode="0.00E+00">
                  <c:v>5.5507300000000002E-3</c:v>
                </c:pt>
                <c:pt idx="99788" formatCode="0.00E+00">
                  <c:v>5.6148400000000003E-3</c:v>
                </c:pt>
                <c:pt idx="99789" formatCode="0.00E+00">
                  <c:v>5.6694700000000002E-3</c:v>
                </c:pt>
                <c:pt idx="99790" formatCode="0.00E+00">
                  <c:v>5.7146200000000001E-3</c:v>
                </c:pt>
                <c:pt idx="99791" formatCode="0.00E+00">
                  <c:v>5.7503199999999997E-3</c:v>
                </c:pt>
                <c:pt idx="99792" formatCode="0.00E+00">
                  <c:v>5.7766099999999997E-3</c:v>
                </c:pt>
                <c:pt idx="99793" formatCode="0.00E+00">
                  <c:v>5.7935599999999997E-3</c:v>
                </c:pt>
                <c:pt idx="99794" formatCode="0.00E+00">
                  <c:v>5.80124E-3</c:v>
                </c:pt>
                <c:pt idx="99795" formatCode="0.00E+00">
                  <c:v>5.7997600000000002E-3</c:v>
                </c:pt>
                <c:pt idx="99796" formatCode="0.00E+00">
                  <c:v>5.7892200000000003E-3</c:v>
                </c:pt>
                <c:pt idx="99797" formatCode="0.00E+00">
                  <c:v>5.7697599999999996E-3</c:v>
                </c:pt>
                <c:pt idx="99798" formatCode="0.00E+00">
                  <c:v>5.74152E-3</c:v>
                </c:pt>
                <c:pt idx="99799" formatCode="0.00E+00">
                  <c:v>5.7046700000000002E-3</c:v>
                </c:pt>
                <c:pt idx="99800" formatCode="0.00E+00">
                  <c:v>5.6593900000000003E-3</c:v>
                </c:pt>
                <c:pt idx="99801" formatCode="0.00E+00">
                  <c:v>5.6058599999999998E-3</c:v>
                </c:pt>
                <c:pt idx="99802" formatCode="0.00E+00">
                  <c:v>5.5443000000000003E-3</c:v>
                </c:pt>
                <c:pt idx="99803" formatCode="0.00E+00">
                  <c:v>5.4749300000000002E-3</c:v>
                </c:pt>
                <c:pt idx="99804" formatCode="0.00E+00">
                  <c:v>5.3979800000000001E-3</c:v>
                </c:pt>
                <c:pt idx="99805" formatCode="0.00E+00">
                  <c:v>5.3137200000000001E-3</c:v>
                </c:pt>
                <c:pt idx="99806" formatCode="0.00E+00">
                  <c:v>5.2223900000000004E-3</c:v>
                </c:pt>
                <c:pt idx="99807" formatCode="0.00E+00">
                  <c:v>5.1242800000000002E-3</c:v>
                </c:pt>
                <c:pt idx="99808" formatCode="0.00E+00">
                  <c:v>5.0196800000000003E-3</c:v>
                </c:pt>
                <c:pt idx="99809" formatCode="0.00E+00">
                  <c:v>4.90888E-3</c:v>
                </c:pt>
                <c:pt idx="99810" formatCode="0.00E+00">
                  <c:v>4.7921999999999999E-3</c:v>
                </c:pt>
                <c:pt idx="99811" formatCode="0.00E+00">
                  <c:v>4.66995E-3</c:v>
                </c:pt>
                <c:pt idx="99812" formatCode="0.00E+00">
                  <c:v>4.5424599999999999E-3</c:v>
                </c:pt>
                <c:pt idx="99813" formatCode="0.00E+00">
                  <c:v>4.4100800000000002E-3</c:v>
                </c:pt>
                <c:pt idx="99814" formatCode="0.00E+00">
                  <c:v>4.2731399999999999E-3</c:v>
                </c:pt>
                <c:pt idx="99815" formatCode="0.00E+00">
                  <c:v>4.1320100000000002E-3</c:v>
                </c:pt>
                <c:pt idx="99816" formatCode="0.00E+00">
                  <c:v>3.9870399999999999E-3</c:v>
                </c:pt>
                <c:pt idx="99817" formatCode="0.00E+00">
                  <c:v>3.8386000000000002E-3</c:v>
                </c:pt>
                <c:pt idx="99818" formatCode="0.00E+00">
                  <c:v>3.6870599999999998E-3</c:v>
                </c:pt>
                <c:pt idx="99819" formatCode="0.00E+00">
                  <c:v>3.5328E-3</c:v>
                </c:pt>
                <c:pt idx="99820" formatCode="0.00E+00">
                  <c:v>3.3761899999999998E-3</c:v>
                </c:pt>
                <c:pt idx="99821" formatCode="0.00E+00">
                  <c:v>3.21763E-3</c:v>
                </c:pt>
                <c:pt idx="99822" formatCode="0.00E+00">
                  <c:v>3.0574899999999999E-3</c:v>
                </c:pt>
                <c:pt idx="99823" formatCode="0.00E+00">
                  <c:v>2.8961600000000001E-3</c:v>
                </c:pt>
                <c:pt idx="99824" formatCode="0.00E+00">
                  <c:v>2.7340300000000001E-3</c:v>
                </c:pt>
                <c:pt idx="99825" formatCode="0.00E+00">
                  <c:v>2.5714900000000001E-3</c:v>
                </c:pt>
                <c:pt idx="99826" formatCode="0.00E+00">
                  <c:v>2.4089200000000002E-3</c:v>
                </c:pt>
                <c:pt idx="99827" formatCode="0.00E+00">
                  <c:v>2.2467099999999999E-3</c:v>
                </c:pt>
                <c:pt idx="99828" formatCode="0.00E+00">
                  <c:v>2.08523E-3</c:v>
                </c:pt>
                <c:pt idx="99829" formatCode="0.00E+00">
                  <c:v>1.9248799999999999E-3</c:v>
                </c:pt>
                <c:pt idx="99830" formatCode="0.00E+00">
                  <c:v>1.7660200000000001E-3</c:v>
                </c:pt>
                <c:pt idx="99831" formatCode="0.00E+00">
                  <c:v>1.60903E-3</c:v>
                </c:pt>
                <c:pt idx="99832" formatCode="0.00E+00">
                  <c:v>1.45426E-3</c:v>
                </c:pt>
                <c:pt idx="99833" formatCode="0.00E+00">
                  <c:v>1.3020900000000001E-3</c:v>
                </c:pt>
                <c:pt idx="99834" formatCode="0.00E+00">
                  <c:v>1.1528599999999999E-3</c:v>
                </c:pt>
                <c:pt idx="99835" formatCode="0.00E+00">
                  <c:v>1.00691E-3</c:v>
                </c:pt>
                <c:pt idx="99836" formatCode="0.00E+00">
                  <c:v>8.6458499999999996E-4</c:v>
                </c:pt>
                <c:pt idx="99837" formatCode="0.00E+00">
                  <c:v>7.2621100000000004E-4</c:v>
                </c:pt>
                <c:pt idx="99838" formatCode="0.00E+00">
                  <c:v>5.92105E-4</c:v>
                </c:pt>
                <c:pt idx="99839" formatCode="0.00E+00">
                  <c:v>4.6257500000000001E-4</c:v>
                </c:pt>
                <c:pt idx="99840" formatCode="0.00E+00">
                  <c:v>3.3791799999999999E-4</c:v>
                </c:pt>
                <c:pt idx="99841" formatCode="0.00E+00">
                  <c:v>2.1841800000000001E-4</c:v>
                </c:pt>
                <c:pt idx="99842" formatCode="0.00E+00">
                  <c:v>1.0435E-4</c:v>
                </c:pt>
                <c:pt idx="99843" formatCode="0.00E+00">
                  <c:v>-4.02681E-6</c:v>
                </c:pt>
                <c:pt idx="99844" formatCode="0.00E+00">
                  <c:v>-1.06464E-4</c:v>
                </c:pt>
                <c:pt idx="99845" formatCode="0.00E+00">
                  <c:v>-2.0272700000000001E-4</c:v>
                </c:pt>
                <c:pt idx="99846" formatCode="0.00E+00">
                  <c:v>-2.9259700000000002E-4</c:v>
                </c:pt>
                <c:pt idx="99847" formatCode="0.00E+00">
                  <c:v>-3.7586800000000001E-4</c:v>
                </c:pt>
                <c:pt idx="99848" formatCode="0.00E+00">
                  <c:v>-4.5235000000000002E-4</c:v>
                </c:pt>
                <c:pt idx="99849" formatCode="0.00E+00">
                  <c:v>-5.21869E-4</c:v>
                </c:pt>
                <c:pt idx="99850" formatCode="0.00E+00">
                  <c:v>-5.8426400000000003E-4</c:v>
                </c:pt>
                <c:pt idx="99851" formatCode="0.00E+00">
                  <c:v>-6.3939400000000005E-4</c:v>
                </c:pt>
                <c:pt idx="99852" formatCode="0.00E+00">
                  <c:v>-6.87131E-4</c:v>
                </c:pt>
                <c:pt idx="99853" formatCode="0.00E+00">
                  <c:v>-7.2736600000000002E-4</c:v>
                </c:pt>
                <c:pt idx="99854" formatCode="0.00E+00">
                  <c:v>-7.6000500000000001E-4</c:v>
                </c:pt>
                <c:pt idx="99855" formatCode="0.00E+00">
                  <c:v>-7.8497400000000002E-4</c:v>
                </c:pt>
                <c:pt idx="99856" formatCode="0.00E+00">
                  <c:v>-8.0221299999999997E-4</c:v>
                </c:pt>
                <c:pt idx="99857" formatCode="0.00E+00">
                  <c:v>-8.1168199999999999E-4</c:v>
                </c:pt>
                <c:pt idx="99858" formatCode="0.00E+00">
                  <c:v>-8.1335800000000003E-4</c:v>
                </c:pt>
                <c:pt idx="99859" formatCode="0.00E+00">
                  <c:v>-8.0723500000000001E-4</c:v>
                </c:pt>
                <c:pt idx="99860" formatCode="0.00E+00">
                  <c:v>-7.93325E-4</c:v>
                </c:pt>
                <c:pt idx="99861" formatCode="0.00E+00">
                  <c:v>-7.7165800000000004E-4</c:v>
                </c:pt>
                <c:pt idx="99862" formatCode="0.00E+00">
                  <c:v>-7.4228200000000003E-4</c:v>
                </c:pt>
                <c:pt idx="99863" formatCode="0.00E+00">
                  <c:v>-7.0526200000000001E-4</c:v>
                </c:pt>
                <c:pt idx="99864" formatCode="0.00E+00">
                  <c:v>-6.60682E-4</c:v>
                </c:pt>
                <c:pt idx="99865" formatCode="0.00E+00">
                  <c:v>-6.0864100000000004E-4</c:v>
                </c:pt>
                <c:pt idx="99866" formatCode="0.00E+00">
                  <c:v>-5.4925799999999995E-4</c:v>
                </c:pt>
                <c:pt idx="99867" formatCode="0.00E+00">
                  <c:v>-4.8266699999999999E-4</c:v>
                </c:pt>
                <c:pt idx="99868" formatCode="0.00E+00">
                  <c:v>-4.0902000000000001E-4</c:v>
                </c:pt>
                <c:pt idx="99869" formatCode="0.00E+00">
                  <c:v>-3.2848600000000001E-4</c:v>
                </c:pt>
                <c:pt idx="99870" formatCode="0.00E+00">
                  <c:v>-2.4124899999999999E-4</c:v>
                </c:pt>
                <c:pt idx="99871" formatCode="0.00E+00">
                  <c:v>-1.4751099999999999E-4</c:v>
                </c:pt>
                <c:pt idx="99872" formatCode="0.00E+00">
                  <c:v>-4.7487800000000003E-5</c:v>
                </c:pt>
                <c:pt idx="99873" formatCode="0.00E+00">
                  <c:v>5.8588300000000003E-5</c:v>
                </c:pt>
                <c:pt idx="99874" formatCode="0.00E+00">
                  <c:v>1.70471E-4</c:v>
                </c:pt>
                <c:pt idx="99875" formatCode="0.00E+00">
                  <c:v>2.8789799999999997E-4</c:v>
                </c:pt>
                <c:pt idx="99876" formatCode="0.00E+00">
                  <c:v>4.1059499999999998E-4</c:v>
                </c:pt>
                <c:pt idx="99877" formatCode="0.00E+00">
                  <c:v>5.3827200000000001E-4</c:v>
                </c:pt>
                <c:pt idx="99878" formatCode="0.00E+00">
                  <c:v>6.7062899999999995E-4</c:v>
                </c:pt>
                <c:pt idx="99879" formatCode="0.00E+00">
                  <c:v>8.0735099999999999E-4</c:v>
                </c:pt>
                <c:pt idx="99880" formatCode="0.00E+00">
                  <c:v>9.4811099999999996E-4</c:v>
                </c:pt>
                <c:pt idx="99881" formatCode="0.00E+00">
                  <c:v>1.09257E-3</c:v>
                </c:pt>
                <c:pt idx="99882" formatCode="0.00E+00">
                  <c:v>1.2403900000000001E-3</c:v>
                </c:pt>
                <c:pt idx="99883" formatCode="0.00E+00">
                  <c:v>1.3912E-3</c:v>
                </c:pt>
                <c:pt idx="99884" formatCode="0.00E+00">
                  <c:v>1.5446399999999999E-3</c:v>
                </c:pt>
                <c:pt idx="99885" formatCode="0.00E+00">
                  <c:v>1.7003299999999999E-3</c:v>
                </c:pt>
                <c:pt idx="99886" formatCode="0.00E+00">
                  <c:v>1.8579E-3</c:v>
                </c:pt>
                <c:pt idx="99887" formatCode="0.00E+00">
                  <c:v>2.0169400000000001E-3</c:v>
                </c:pt>
                <c:pt idx="99888" formatCode="0.00E+00">
                  <c:v>2.1770600000000002E-3</c:v>
                </c:pt>
                <c:pt idx="99889" formatCode="0.00E+00">
                  <c:v>2.3378600000000002E-3</c:v>
                </c:pt>
                <c:pt idx="99890" formatCode="0.00E+00">
                  <c:v>2.4989299999999999E-3</c:v>
                </c:pt>
                <c:pt idx="99891" formatCode="0.00E+00">
                  <c:v>2.65986E-3</c:v>
                </c:pt>
                <c:pt idx="99892" formatCode="0.00E+00">
                  <c:v>2.82023E-3</c:v>
                </c:pt>
                <c:pt idx="99893" formatCode="0.00E+00">
                  <c:v>2.9796200000000001E-3</c:v>
                </c:pt>
                <c:pt idx="99894" formatCode="0.00E+00">
                  <c:v>3.1376199999999998E-3</c:v>
                </c:pt>
                <c:pt idx="99895" formatCode="0.00E+00">
                  <c:v>3.2937999999999999E-3</c:v>
                </c:pt>
                <c:pt idx="99896" formatCode="0.00E+00">
                  <c:v>3.4477399999999999E-3</c:v>
                </c:pt>
                <c:pt idx="99897" formatCode="0.00E+00">
                  <c:v>3.59903E-3</c:v>
                </c:pt>
                <c:pt idx="99898" formatCode="0.00E+00">
                  <c:v>3.7472400000000002E-3</c:v>
                </c:pt>
                <c:pt idx="99899" formatCode="0.00E+00">
                  <c:v>3.8919599999999999E-3</c:v>
                </c:pt>
                <c:pt idx="99900" formatCode="0.00E+00">
                  <c:v>4.0327599999999998E-3</c:v>
                </c:pt>
                <c:pt idx="99901" formatCode="0.00E+00">
                  <c:v>4.1692600000000002E-3</c:v>
                </c:pt>
                <c:pt idx="99902" formatCode="0.00E+00">
                  <c:v>4.30103E-3</c:v>
                </c:pt>
                <c:pt idx="99903" formatCode="0.00E+00">
                  <c:v>4.4276799999999998E-3</c:v>
                </c:pt>
                <c:pt idx="99904" formatCode="0.00E+00">
                  <c:v>4.5488200000000003E-3</c:v>
                </c:pt>
                <c:pt idx="99905" formatCode="0.00E+00">
                  <c:v>4.6640600000000003E-3</c:v>
                </c:pt>
                <c:pt idx="99906" formatCode="0.00E+00">
                  <c:v>4.7730300000000002E-3</c:v>
                </c:pt>
                <c:pt idx="99907" formatCode="0.00E+00">
                  <c:v>4.8753499999999996E-3</c:v>
                </c:pt>
                <c:pt idx="99908" formatCode="0.00E+00">
                  <c:v>4.9706699999999999E-3</c:v>
                </c:pt>
                <c:pt idx="99909" formatCode="0.00E+00">
                  <c:v>5.0586299999999997E-3</c:v>
                </c:pt>
                <c:pt idx="99910" formatCode="0.00E+00">
                  <c:v>5.1389000000000001E-3</c:v>
                </c:pt>
                <c:pt idx="99911" formatCode="0.00E+00">
                  <c:v>5.2111500000000003E-3</c:v>
                </c:pt>
                <c:pt idx="99912" formatCode="0.00E+00">
                  <c:v>5.2750699999999998E-3</c:v>
                </c:pt>
                <c:pt idx="99913" formatCode="0.00E+00">
                  <c:v>5.3303600000000001E-3</c:v>
                </c:pt>
                <c:pt idx="99914" formatCode="0.00E+00">
                  <c:v>5.3767299999999997E-3</c:v>
                </c:pt>
                <c:pt idx="99915" formatCode="0.00E+00">
                  <c:v>5.4139000000000001E-3</c:v>
                </c:pt>
                <c:pt idx="99916" formatCode="0.00E+00">
                  <c:v>5.4416200000000003E-3</c:v>
                </c:pt>
                <c:pt idx="99917" formatCode="0.00E+00">
                  <c:v>5.45964E-3</c:v>
                </c:pt>
                <c:pt idx="99918" formatCode="0.00E+00">
                  <c:v>5.4677399999999996E-3</c:v>
                </c:pt>
                <c:pt idx="99919" formatCode="0.00E+00">
                  <c:v>5.4657100000000004E-3</c:v>
                </c:pt>
                <c:pt idx="99920" formatCode="0.00E+00">
                  <c:v>5.45335E-3</c:v>
                </c:pt>
                <c:pt idx="99921" formatCode="0.00E+00">
                  <c:v>5.4304899999999996E-3</c:v>
                </c:pt>
                <c:pt idx="99922" formatCode="0.00E+00">
                  <c:v>5.3969600000000001E-3</c:v>
                </c:pt>
                <c:pt idx="99923" formatCode="0.00E+00">
                  <c:v>5.3526499999999996E-3</c:v>
                </c:pt>
                <c:pt idx="99924" formatCode="0.00E+00">
                  <c:v>5.2974099999999998E-3</c:v>
                </c:pt>
                <c:pt idx="99925" formatCode="0.00E+00">
                  <c:v>5.2311500000000004E-3</c:v>
                </c:pt>
                <c:pt idx="99926" formatCode="0.00E+00">
                  <c:v>5.1537800000000002E-3</c:v>
                </c:pt>
                <c:pt idx="99927" formatCode="0.00E+00">
                  <c:v>5.0652600000000002E-3</c:v>
                </c:pt>
                <c:pt idx="99928" formatCode="0.00E+00">
                  <c:v>4.9655200000000002E-3</c:v>
                </c:pt>
                <c:pt idx="99929" formatCode="0.00E+00">
                  <c:v>4.85456E-3</c:v>
                </c:pt>
                <c:pt idx="99930" formatCode="0.00E+00">
                  <c:v>4.7323699999999996E-3</c:v>
                </c:pt>
                <c:pt idx="99931" formatCode="0.00E+00">
                  <c:v>4.59896E-3</c:v>
                </c:pt>
                <c:pt idx="99932" formatCode="0.00E+00">
                  <c:v>4.45438E-3</c:v>
                </c:pt>
                <c:pt idx="99933" formatCode="0.00E+00">
                  <c:v>4.29869E-3</c:v>
                </c:pt>
                <c:pt idx="99934" formatCode="0.00E+00">
                  <c:v>4.1319699999999996E-3</c:v>
                </c:pt>
                <c:pt idx="99935" formatCode="0.00E+00">
                  <c:v>3.9543199999999999E-3</c:v>
                </c:pt>
                <c:pt idx="99936" formatCode="0.00E+00">
                  <c:v>3.7658600000000002E-3</c:v>
                </c:pt>
                <c:pt idx="99937" formatCode="0.00E+00">
                  <c:v>3.5667300000000002E-3</c:v>
                </c:pt>
                <c:pt idx="99938" formatCode="0.00E+00">
                  <c:v>3.35711E-3</c:v>
                </c:pt>
                <c:pt idx="99939" formatCode="0.00E+00">
                  <c:v>3.1371599999999999E-3</c:v>
                </c:pt>
                <c:pt idx="99940" formatCode="0.00E+00">
                  <c:v>2.9071100000000001E-3</c:v>
                </c:pt>
                <c:pt idx="99941" formatCode="0.00E+00">
                  <c:v>2.66716E-3</c:v>
                </c:pt>
                <c:pt idx="99942" formatCode="0.00E+00">
                  <c:v>2.41756E-3</c:v>
                </c:pt>
                <c:pt idx="99943" formatCode="0.00E+00">
                  <c:v>2.1585799999999998E-3</c:v>
                </c:pt>
                <c:pt idx="99944" formatCode="0.00E+00">
                  <c:v>1.8905E-3</c:v>
                </c:pt>
                <c:pt idx="99945" formatCode="0.00E+00">
                  <c:v>1.6136200000000001E-3</c:v>
                </c:pt>
                <c:pt idx="99946" formatCode="0.00E+00">
                  <c:v>1.32825E-3</c:v>
                </c:pt>
                <c:pt idx="99947" formatCode="0.00E+00">
                  <c:v>1.0347399999999999E-3</c:v>
                </c:pt>
                <c:pt idx="99948" formatCode="0.00E+00">
                  <c:v>7.3343799999999999E-4</c:v>
                </c:pt>
                <c:pt idx="99949" formatCode="0.00E+00">
                  <c:v>4.2471300000000001E-4</c:v>
                </c:pt>
                <c:pt idx="99950" formatCode="0.00E+00">
                  <c:v>1.08954E-4</c:v>
                </c:pt>
                <c:pt idx="99951" formatCode="0.00E+00">
                  <c:v>-2.1343499999999999E-4</c:v>
                </c:pt>
                <c:pt idx="99952" formatCode="0.00E+00">
                  <c:v>-5.4203599999999997E-4</c:v>
                </c:pt>
                <c:pt idx="99953" formatCode="0.00E+00">
                  <c:v>-8.7641699999999999E-4</c:v>
                </c:pt>
                <c:pt idx="99954" formatCode="0.00E+00">
                  <c:v>-1.2161299999999999E-3</c:v>
                </c:pt>
                <c:pt idx="99955" formatCode="0.00E+00">
                  <c:v>-1.56072E-3</c:v>
                </c:pt>
                <c:pt idx="99956" formatCode="0.00E+00">
                  <c:v>-1.9097000000000001E-3</c:v>
                </c:pt>
                <c:pt idx="99957" formatCode="0.00E+00">
                  <c:v>-2.2626E-3</c:v>
                </c:pt>
                <c:pt idx="99958" formatCode="0.00E+00">
                  <c:v>-2.6189199999999998E-3</c:v>
                </c:pt>
                <c:pt idx="99959" formatCode="0.00E+00">
                  <c:v>-2.9781500000000002E-3</c:v>
                </c:pt>
                <c:pt idx="99960" formatCode="0.00E+00">
                  <c:v>-3.3397800000000001E-3</c:v>
                </c:pt>
                <c:pt idx="99961" formatCode="0.00E+00">
                  <c:v>-3.7032800000000002E-3</c:v>
                </c:pt>
                <c:pt idx="99962" formatCode="0.00E+00">
                  <c:v>-4.0681199999999997E-3</c:v>
                </c:pt>
                <c:pt idx="99963" formatCode="0.00E+00">
                  <c:v>-4.4337700000000001E-3</c:v>
                </c:pt>
                <c:pt idx="99964" formatCode="0.00E+00">
                  <c:v>-4.7996699999999998E-3</c:v>
                </c:pt>
                <c:pt idx="99965" formatCode="0.00E+00">
                  <c:v>-5.1652699999999996E-3</c:v>
                </c:pt>
                <c:pt idx="99966" formatCode="0.00E+00">
                  <c:v>-5.53003E-3</c:v>
                </c:pt>
                <c:pt idx="99967" formatCode="0.00E+00">
                  <c:v>-5.8933700000000002E-3</c:v>
                </c:pt>
                <c:pt idx="99968" formatCode="0.00E+00">
                  <c:v>-6.25474E-3</c:v>
                </c:pt>
                <c:pt idx="99969" formatCode="0.00E+00">
                  <c:v>-6.61358E-3</c:v>
                </c:pt>
                <c:pt idx="99970" formatCode="0.00E+00">
                  <c:v>-6.9693200000000002E-3</c:v>
                </c:pt>
                <c:pt idx="99971" formatCode="0.00E+00">
                  <c:v>-7.3213899999999997E-3</c:v>
                </c:pt>
                <c:pt idx="99972" formatCode="0.00E+00">
                  <c:v>-7.6692399999999999E-3</c:v>
                </c:pt>
                <c:pt idx="99973" formatCode="0.00E+00">
                  <c:v>-8.0123E-3</c:v>
                </c:pt>
                <c:pt idx="99974" formatCode="0.00E+00">
                  <c:v>-8.3500099999999997E-3</c:v>
                </c:pt>
                <c:pt idx="99975" formatCode="0.00E+00">
                  <c:v>-8.6818299999999998E-3</c:v>
                </c:pt>
                <c:pt idx="99976" formatCode="0.00E+00">
                  <c:v>-9.00719E-3</c:v>
                </c:pt>
                <c:pt idx="99977" formatCode="0.00E+00">
                  <c:v>-9.3255600000000001E-3</c:v>
                </c:pt>
                <c:pt idx="99978" formatCode="0.00E+00">
                  <c:v>-9.6363999999999998E-3</c:v>
                </c:pt>
                <c:pt idx="99979" formatCode="0.00E+00">
                  <c:v>-9.9391700000000006E-3</c:v>
                </c:pt>
                <c:pt idx="99980">
                  <c:v>-1.02334E-2</c:v>
                </c:pt>
                <c:pt idx="99981">
                  <c:v>-1.05185E-2</c:v>
                </c:pt>
                <c:pt idx="99982">
                  <c:v>-1.07939E-2</c:v>
                </c:pt>
                <c:pt idx="99983">
                  <c:v>-1.10594E-2</c:v>
                </c:pt>
                <c:pt idx="99984">
                  <c:v>-1.13142E-2</c:v>
                </c:pt>
                <c:pt idx="99985">
                  <c:v>-1.1558000000000001E-2</c:v>
                </c:pt>
                <c:pt idx="99986">
                  <c:v>-1.17903E-2</c:v>
                </c:pt>
                <c:pt idx="99987">
                  <c:v>-1.2010699999999999E-2</c:v>
                </c:pt>
                <c:pt idx="99988">
                  <c:v>-1.2218700000000001E-2</c:v>
                </c:pt>
                <c:pt idx="99989">
                  <c:v>-1.24139E-2</c:v>
                </c:pt>
                <c:pt idx="99990">
                  <c:v>-1.2596100000000001E-2</c:v>
                </c:pt>
                <c:pt idx="99991">
                  <c:v>-1.2764599999999999E-2</c:v>
                </c:pt>
                <c:pt idx="99992">
                  <c:v>-1.29193E-2</c:v>
                </c:pt>
                <c:pt idx="99993">
                  <c:v>-1.30598E-2</c:v>
                </c:pt>
                <c:pt idx="99994">
                  <c:v>-1.31857E-2</c:v>
                </c:pt>
                <c:pt idx="99995">
                  <c:v>-1.3296799999999999E-2</c:v>
                </c:pt>
                <c:pt idx="99996">
                  <c:v>-1.33927E-2</c:v>
                </c:pt>
                <c:pt idx="99997">
                  <c:v>-1.3473300000000001E-2</c:v>
                </c:pt>
                <c:pt idx="99998">
                  <c:v>-1.35382E-2</c:v>
                </c:pt>
                <c:pt idx="99999">
                  <c:v>-1.35873E-2</c:v>
                </c:pt>
                <c:pt idx="100000">
                  <c:v>-1.36204E-2</c:v>
                </c:pt>
                <c:pt idx="100001">
                  <c:v>-1.36372E-2</c:v>
                </c:pt>
                <c:pt idx="100002">
                  <c:v>-1.3637700000000001E-2</c:v>
                </c:pt>
                <c:pt idx="100003">
                  <c:v>-1.36218E-2</c:v>
                </c:pt>
                <c:pt idx="100004">
                  <c:v>-1.3589199999999999E-2</c:v>
                </c:pt>
                <c:pt idx="100005">
                  <c:v>-1.354E-2</c:v>
                </c:pt>
                <c:pt idx="100006">
                  <c:v>-1.3474099999999999E-2</c:v>
                </c:pt>
                <c:pt idx="100007">
                  <c:v>-1.3391399999999999E-2</c:v>
                </c:pt>
                <c:pt idx="100008">
                  <c:v>-1.3292E-2</c:v>
                </c:pt>
                <c:pt idx="100009">
                  <c:v>-1.3175900000000001E-2</c:v>
                </c:pt>
                <c:pt idx="100010">
                  <c:v>-1.30431E-2</c:v>
                </c:pt>
                <c:pt idx="100011">
                  <c:v>-1.28936E-2</c:v>
                </c:pt>
                <c:pt idx="100012">
                  <c:v>-1.27276E-2</c:v>
                </c:pt>
                <c:pt idx="100013">
                  <c:v>-1.2545199999999999E-2</c:v>
                </c:pt>
                <c:pt idx="100014">
                  <c:v>-1.23465E-2</c:v>
                </c:pt>
                <c:pt idx="100015">
                  <c:v>-1.21317E-2</c:v>
                </c:pt>
                <c:pt idx="100016">
                  <c:v>-1.1900900000000001E-2</c:v>
                </c:pt>
                <c:pt idx="100017">
                  <c:v>-1.16545E-2</c:v>
                </c:pt>
                <c:pt idx="100018">
                  <c:v>-1.13925E-2</c:v>
                </c:pt>
                <c:pt idx="100019">
                  <c:v>-1.11153E-2</c:v>
                </c:pt>
                <c:pt idx="100020">
                  <c:v>-1.08232E-2</c:v>
                </c:pt>
                <c:pt idx="100021">
                  <c:v>-1.05164E-2</c:v>
                </c:pt>
                <c:pt idx="100022">
                  <c:v>-1.0195299999999999E-2</c:v>
                </c:pt>
                <c:pt idx="100023" formatCode="0.00E+00">
                  <c:v>-9.8602299999999993E-3</c:v>
                </c:pt>
                <c:pt idx="100024" formatCode="0.00E+00">
                  <c:v>-9.5115300000000007E-3</c:v>
                </c:pt>
                <c:pt idx="100025" formatCode="0.00E+00">
                  <c:v>-9.1495900000000008E-3</c:v>
                </c:pt>
                <c:pt idx="100026" formatCode="0.00E+00">
                  <c:v>-8.7748300000000008E-3</c:v>
                </c:pt>
                <c:pt idx="100027" formatCode="0.00E+00">
                  <c:v>-8.3876699999999998E-3</c:v>
                </c:pt>
                <c:pt idx="100028" formatCode="0.00E+00">
                  <c:v>-7.9885500000000005E-3</c:v>
                </c:pt>
                <c:pt idx="100029" formatCode="0.00E+00">
                  <c:v>-7.57794E-3</c:v>
                </c:pt>
                <c:pt idx="100030" formatCode="0.00E+00">
                  <c:v>-7.1563099999999999E-3</c:v>
                </c:pt>
                <c:pt idx="100031" formatCode="0.00E+00">
                  <c:v>-6.7241699999999998E-3</c:v>
                </c:pt>
                <c:pt idx="100032" formatCode="0.00E+00">
                  <c:v>-6.2820200000000001E-3</c:v>
                </c:pt>
                <c:pt idx="100033" formatCode="0.00E+00">
                  <c:v>-5.8304000000000003E-3</c:v>
                </c:pt>
                <c:pt idx="100034" formatCode="0.00E+00">
                  <c:v>-5.3698399999999999E-3</c:v>
                </c:pt>
                <c:pt idx="100035" formatCode="0.00E+00">
                  <c:v>-4.9008999999999997E-3</c:v>
                </c:pt>
                <c:pt idx="100036" formatCode="0.00E+00">
                  <c:v>-4.42414E-3</c:v>
                </c:pt>
                <c:pt idx="100037" formatCode="0.00E+00">
                  <c:v>-3.9401599999999998E-3</c:v>
                </c:pt>
                <c:pt idx="100038" formatCode="0.00E+00">
                  <c:v>-3.4495400000000001E-3</c:v>
                </c:pt>
                <c:pt idx="100039" formatCode="0.00E+00">
                  <c:v>-2.9528800000000002E-3</c:v>
                </c:pt>
                <c:pt idx="100040" formatCode="0.00E+00">
                  <c:v>-2.45079E-3</c:v>
                </c:pt>
                <c:pt idx="100041" formatCode="0.00E+00">
                  <c:v>-1.9438999999999999E-3</c:v>
                </c:pt>
                <c:pt idx="100042" formatCode="0.00E+00">
                  <c:v>-1.4328399999999999E-3</c:v>
                </c:pt>
                <c:pt idx="100043" formatCode="0.00E+00">
                  <c:v>-9.1822699999999998E-4</c:v>
                </c:pt>
                <c:pt idx="100044" formatCode="0.00E+00">
                  <c:v>-4.0071600000000002E-4</c:v>
                </c:pt>
                <c:pt idx="100045" formatCode="0.00E+00">
                  <c:v>1.19053E-4</c:v>
                </c:pt>
                <c:pt idx="100046" formatCode="0.00E+00">
                  <c:v>6.4042899999999998E-4</c:v>
                </c:pt>
                <c:pt idx="100047" formatCode="0.00E+00">
                  <c:v>1.1627600000000001E-3</c:v>
                </c:pt>
                <c:pt idx="100048" formatCode="0.00E+00">
                  <c:v>1.6854000000000001E-3</c:v>
                </c:pt>
                <c:pt idx="100049" formatCode="0.00E+00">
                  <c:v>2.2076800000000001E-3</c:v>
                </c:pt>
                <c:pt idx="100050" formatCode="0.00E+00">
                  <c:v>2.72895E-3</c:v>
                </c:pt>
                <c:pt idx="100051" formatCode="0.00E+00">
                  <c:v>3.2485700000000001E-3</c:v>
                </c:pt>
                <c:pt idx="100052" formatCode="0.00E+00">
                  <c:v>3.7658600000000002E-3</c:v>
                </c:pt>
                <c:pt idx="100053" formatCode="0.00E+00">
                  <c:v>4.2801999999999996E-3</c:v>
                </c:pt>
                <c:pt idx="100054" formatCode="0.00E+00">
                  <c:v>4.7909299999999997E-3</c:v>
                </c:pt>
                <c:pt idx="100055" formatCode="0.00E+00">
                  <c:v>5.2974099999999998E-3</c:v>
                </c:pt>
                <c:pt idx="100056" formatCode="0.00E+00">
                  <c:v>5.7990000000000003E-3</c:v>
                </c:pt>
                <c:pt idx="100057" formatCode="0.00E+00">
                  <c:v>6.2950899999999997E-3</c:v>
                </c:pt>
                <c:pt idx="100058" formatCode="0.00E+00">
                  <c:v>6.78504E-3</c:v>
                </c:pt>
                <c:pt idx="100059" formatCode="0.00E+00">
                  <c:v>7.2682500000000004E-3</c:v>
                </c:pt>
                <c:pt idx="100060" formatCode="0.00E+00">
                  <c:v>7.7441100000000002E-3</c:v>
                </c:pt>
                <c:pt idx="100061" formatCode="0.00E+00">
                  <c:v>8.2120300000000004E-3</c:v>
                </c:pt>
                <c:pt idx="100062" formatCode="0.00E+00">
                  <c:v>8.6714200000000009E-3</c:v>
                </c:pt>
                <c:pt idx="100063" formatCode="0.00E+00">
                  <c:v>9.1217299999999998E-3</c:v>
                </c:pt>
                <c:pt idx="100064" formatCode="0.00E+00">
                  <c:v>9.5623900000000005E-3</c:v>
                </c:pt>
                <c:pt idx="100065" formatCode="0.00E+00">
                  <c:v>9.9928599999999992E-3</c:v>
                </c:pt>
                <c:pt idx="100066">
                  <c:v>1.0412599999999999E-2</c:v>
                </c:pt>
                <c:pt idx="100067">
                  <c:v>1.08211E-2</c:v>
                </c:pt>
                <c:pt idx="100068">
                  <c:v>1.1217899999999999E-2</c:v>
                </c:pt>
                <c:pt idx="100069">
                  <c:v>1.16025E-2</c:v>
                </c:pt>
                <c:pt idx="100070">
                  <c:v>1.19744E-2</c:v>
                </c:pt>
                <c:pt idx="100071">
                  <c:v>1.23331E-2</c:v>
                </c:pt>
                <c:pt idx="100072">
                  <c:v>1.26783E-2</c:v>
                </c:pt>
                <c:pt idx="100073">
                  <c:v>1.30096E-2</c:v>
                </c:pt>
                <c:pt idx="100074">
                  <c:v>1.33265E-2</c:v>
                </c:pt>
                <c:pt idx="100075">
                  <c:v>1.3628700000000001E-2</c:v>
                </c:pt>
                <c:pt idx="100076">
                  <c:v>1.3915800000000001E-2</c:v>
                </c:pt>
                <c:pt idx="100077">
                  <c:v>1.41875E-2</c:v>
                </c:pt>
                <c:pt idx="100078">
                  <c:v>1.44435E-2</c:v>
                </c:pt>
                <c:pt idx="100079">
                  <c:v>1.46836E-2</c:v>
                </c:pt>
                <c:pt idx="100080">
                  <c:v>1.4907399999999999E-2</c:v>
                </c:pt>
                <c:pt idx="100081">
                  <c:v>1.51147E-2</c:v>
                </c:pt>
                <c:pt idx="100082">
                  <c:v>1.53052E-2</c:v>
                </c:pt>
                <c:pt idx="100083">
                  <c:v>1.54789E-2</c:v>
                </c:pt>
                <c:pt idx="100084">
                  <c:v>1.5635599999999999E-2</c:v>
                </c:pt>
                <c:pt idx="100085">
                  <c:v>1.5775000000000001E-2</c:v>
                </c:pt>
                <c:pt idx="100086">
                  <c:v>1.5897100000000001E-2</c:v>
                </c:pt>
                <c:pt idx="100087">
                  <c:v>1.60018E-2</c:v>
                </c:pt>
                <c:pt idx="100088">
                  <c:v>1.60889E-2</c:v>
                </c:pt>
                <c:pt idx="100089">
                  <c:v>1.6158499999999999E-2</c:v>
                </c:pt>
                <c:pt idx="100090">
                  <c:v>1.6210499999999999E-2</c:v>
                </c:pt>
                <c:pt idx="100091">
                  <c:v>1.62449E-2</c:v>
                </c:pt>
                <c:pt idx="100092">
                  <c:v>1.62617E-2</c:v>
                </c:pt>
                <c:pt idx="100093">
                  <c:v>1.6261000000000001E-2</c:v>
                </c:pt>
                <c:pt idx="100094">
                  <c:v>1.6242900000000001E-2</c:v>
                </c:pt>
                <c:pt idx="100095">
                  <c:v>1.62074E-2</c:v>
                </c:pt>
                <c:pt idx="100096">
                  <c:v>1.6154600000000002E-2</c:v>
                </c:pt>
                <c:pt idx="100097">
                  <c:v>1.60847E-2</c:v>
                </c:pt>
                <c:pt idx="100098">
                  <c:v>1.59978E-2</c:v>
                </c:pt>
                <c:pt idx="100099">
                  <c:v>1.5894200000000001E-2</c:v>
                </c:pt>
                <c:pt idx="100100">
                  <c:v>1.5774E-2</c:v>
                </c:pt>
                <c:pt idx="100101">
                  <c:v>1.5637399999999999E-2</c:v>
                </c:pt>
                <c:pt idx="100102">
                  <c:v>1.5484700000000001E-2</c:v>
                </c:pt>
                <c:pt idx="100103">
                  <c:v>1.53162E-2</c:v>
                </c:pt>
                <c:pt idx="100104">
                  <c:v>1.5132E-2</c:v>
                </c:pt>
                <c:pt idx="100105">
                  <c:v>1.49327E-2</c:v>
                </c:pt>
                <c:pt idx="100106">
                  <c:v>1.47184E-2</c:v>
                </c:pt>
                <c:pt idx="100107">
                  <c:v>1.4489500000000001E-2</c:v>
                </c:pt>
                <c:pt idx="100108">
                  <c:v>1.42463E-2</c:v>
                </c:pt>
                <c:pt idx="100109">
                  <c:v>1.39893E-2</c:v>
                </c:pt>
                <c:pt idx="100110">
                  <c:v>1.3718899999999999E-2</c:v>
                </c:pt>
                <c:pt idx="100111">
                  <c:v>1.3435300000000001E-2</c:v>
                </c:pt>
                <c:pt idx="100112">
                  <c:v>1.3139100000000001E-2</c:v>
                </c:pt>
                <c:pt idx="100113">
                  <c:v>1.28308E-2</c:v>
                </c:pt>
                <c:pt idx="100114">
                  <c:v>1.25106E-2</c:v>
                </c:pt>
                <c:pt idx="100115">
                  <c:v>1.2179199999999999E-2</c:v>
                </c:pt>
                <c:pt idx="100116">
                  <c:v>1.1837E-2</c:v>
                </c:pt>
                <c:pt idx="100117">
                  <c:v>1.1484400000000001E-2</c:v>
                </c:pt>
                <c:pt idx="100118">
                  <c:v>1.1122E-2</c:v>
                </c:pt>
                <c:pt idx="100119">
                  <c:v>1.0750300000000001E-2</c:v>
                </c:pt>
                <c:pt idx="100120">
                  <c:v>1.0369700000000001E-2</c:v>
                </c:pt>
                <c:pt idx="100121" formatCode="0.00E+00">
                  <c:v>9.9808599999999994E-3</c:v>
                </c:pt>
                <c:pt idx="100122" formatCode="0.00E+00">
                  <c:v>9.5842600000000007E-3</c:v>
                </c:pt>
                <c:pt idx="100123" formatCode="0.00E+00">
                  <c:v>9.1804299999999998E-3</c:v>
                </c:pt>
                <c:pt idx="100124" formatCode="0.00E+00">
                  <c:v>8.7699200000000005E-3</c:v>
                </c:pt>
                <c:pt idx="100125" formatCode="0.00E+00">
                  <c:v>8.3532599999999995E-3</c:v>
                </c:pt>
                <c:pt idx="100126" formatCode="0.00E+00">
                  <c:v>7.9310200000000004E-3</c:v>
                </c:pt>
                <c:pt idx="100127" formatCode="0.00E+00">
                  <c:v>7.5037300000000001E-3</c:v>
                </c:pt>
                <c:pt idx="100128" formatCode="0.00E+00">
                  <c:v>7.0719600000000004E-3</c:v>
                </c:pt>
                <c:pt idx="100129" formatCode="0.00E+00">
                  <c:v>6.6362599999999997E-3</c:v>
                </c:pt>
                <c:pt idx="100130" formatCode="0.00E+00">
                  <c:v>6.19718E-3</c:v>
                </c:pt>
                <c:pt idx="100131" formatCode="0.00E+00">
                  <c:v>5.7552799999999998E-3</c:v>
                </c:pt>
                <c:pt idx="100132" formatCode="0.00E+00">
                  <c:v>5.31111E-3</c:v>
                </c:pt>
                <c:pt idx="100133" formatCode="0.00E+00">
                  <c:v>4.86522E-3</c:v>
                </c:pt>
                <c:pt idx="100134" formatCode="0.00E+00">
                  <c:v>4.41816E-3</c:v>
                </c:pt>
                <c:pt idx="100135" formatCode="0.00E+00">
                  <c:v>3.9704700000000002E-3</c:v>
                </c:pt>
                <c:pt idx="100136" formatCode="0.00E+00">
                  <c:v>3.5226799999999998E-3</c:v>
                </c:pt>
                <c:pt idx="100137" formatCode="0.00E+00">
                  <c:v>3.0753400000000002E-3</c:v>
                </c:pt>
                <c:pt idx="100138" formatCode="0.00E+00">
                  <c:v>2.6289600000000001E-3</c:v>
                </c:pt>
                <c:pt idx="100139" formatCode="0.00E+00">
                  <c:v>2.1840700000000002E-3</c:v>
                </c:pt>
                <c:pt idx="100140" formatCode="0.00E+00">
                  <c:v>1.74117E-3</c:v>
                </c:pt>
                <c:pt idx="100141" formatCode="0.00E+00">
                  <c:v>1.3007800000000001E-3</c:v>
                </c:pt>
                <c:pt idx="100142" formatCode="0.00E+00">
                  <c:v>8.6337600000000001E-4</c:v>
                </c:pt>
                <c:pt idx="100143" formatCode="0.00E+00">
                  <c:v>4.2944800000000003E-4</c:v>
                </c:pt>
                <c:pt idx="100144" formatCode="0.00E+00">
                  <c:v>-5.3168800000000002E-7</c:v>
                </c:pt>
                <c:pt idx="100145" formatCode="0.00E+00">
                  <c:v>-4.2610199999999998E-4</c:v>
                </c:pt>
                <c:pt idx="100146" formatCode="0.00E+00">
                  <c:v>-8.4681399999999999E-4</c:v>
                </c:pt>
                <c:pt idx="100147" formatCode="0.00E+00">
                  <c:v>-1.26223E-3</c:v>
                </c:pt>
                <c:pt idx="100148" formatCode="0.00E+00">
                  <c:v>-1.6719300000000001E-3</c:v>
                </c:pt>
                <c:pt idx="100149" formatCode="0.00E+00">
                  <c:v>-2.0754900000000001E-3</c:v>
                </c:pt>
                <c:pt idx="100150" formatCode="0.00E+00">
                  <c:v>-2.4725300000000001E-3</c:v>
                </c:pt>
                <c:pt idx="100151" formatCode="0.00E+00">
                  <c:v>-2.8626699999999999E-3</c:v>
                </c:pt>
                <c:pt idx="100152" formatCode="0.00E+00">
                  <c:v>-3.2455299999999999E-3</c:v>
                </c:pt>
                <c:pt idx="100153" formatCode="0.00E+00">
                  <c:v>-3.6207600000000002E-3</c:v>
                </c:pt>
                <c:pt idx="100154" formatCode="0.00E+00">
                  <c:v>-3.98804E-3</c:v>
                </c:pt>
                <c:pt idx="100155" formatCode="0.00E+00">
                  <c:v>-4.34703E-3</c:v>
                </c:pt>
                <c:pt idx="100156" formatCode="0.00E+00">
                  <c:v>-4.6974399999999998E-3</c:v>
                </c:pt>
                <c:pt idx="100157" formatCode="0.00E+00">
                  <c:v>-5.0389900000000001E-3</c:v>
                </c:pt>
                <c:pt idx="100158" formatCode="0.00E+00">
                  <c:v>-5.3714000000000001E-3</c:v>
                </c:pt>
                <c:pt idx="100159" formatCode="0.00E+00">
                  <c:v>-5.6944099999999996E-3</c:v>
                </c:pt>
                <c:pt idx="100160" formatCode="0.00E+00">
                  <c:v>-6.0078099999999997E-3</c:v>
                </c:pt>
                <c:pt idx="100161" formatCode="0.00E+00">
                  <c:v>-6.3113700000000002E-3</c:v>
                </c:pt>
                <c:pt idx="100162" formatCode="0.00E+00">
                  <c:v>-6.6048900000000004E-3</c:v>
                </c:pt>
                <c:pt idx="100163" formatCode="0.00E+00">
                  <c:v>-6.8881999999999997E-3</c:v>
                </c:pt>
                <c:pt idx="100164" formatCode="0.00E+00">
                  <c:v>-7.16112E-3</c:v>
                </c:pt>
                <c:pt idx="100165" formatCode="0.00E+00">
                  <c:v>-7.4235300000000002E-3</c:v>
                </c:pt>
                <c:pt idx="100166" formatCode="0.00E+00">
                  <c:v>-7.6752799999999996E-3</c:v>
                </c:pt>
                <c:pt idx="100167" formatCode="0.00E+00">
                  <c:v>-7.9162699999999996E-3</c:v>
                </c:pt>
                <c:pt idx="100168" formatCode="0.00E+00">
                  <c:v>-8.1464099999999998E-3</c:v>
                </c:pt>
                <c:pt idx="100169" formatCode="0.00E+00">
                  <c:v>-8.3656300000000006E-3</c:v>
                </c:pt>
                <c:pt idx="100170" formatCode="0.00E+00">
                  <c:v>-8.5738800000000007E-3</c:v>
                </c:pt>
                <c:pt idx="100171" formatCode="0.00E+00">
                  <c:v>-8.7711100000000004E-3</c:v>
                </c:pt>
                <c:pt idx="100172" formatCode="0.00E+00">
                  <c:v>-8.9573099999999996E-3</c:v>
                </c:pt>
                <c:pt idx="100173" formatCode="0.00E+00">
                  <c:v>-9.1324700000000002E-3</c:v>
                </c:pt>
                <c:pt idx="100174" formatCode="0.00E+00">
                  <c:v>-9.2966100000000003E-3</c:v>
                </c:pt>
                <c:pt idx="100175" formatCode="0.00E+00">
                  <c:v>-9.4497599999999998E-3</c:v>
                </c:pt>
                <c:pt idx="100176" formatCode="0.00E+00">
                  <c:v>-9.5919600000000001E-3</c:v>
                </c:pt>
                <c:pt idx="100177" formatCode="0.00E+00">
                  <c:v>-9.7232900000000008E-3</c:v>
                </c:pt>
                <c:pt idx="100178" formatCode="0.00E+00">
                  <c:v>-9.8438099999999997E-3</c:v>
                </c:pt>
                <c:pt idx="100179" formatCode="0.00E+00">
                  <c:v>-9.9536299999999998E-3</c:v>
                </c:pt>
                <c:pt idx="100180">
                  <c:v>-1.00529E-2</c:v>
                </c:pt>
                <c:pt idx="100181">
                  <c:v>-1.0141600000000001E-2</c:v>
                </c:pt>
                <c:pt idx="100182">
                  <c:v>-1.022E-2</c:v>
                </c:pt>
                <c:pt idx="100183">
                  <c:v>-1.0288200000000001E-2</c:v>
                </c:pt>
                <c:pt idx="100184">
                  <c:v>-1.03465E-2</c:v>
                </c:pt>
                <c:pt idx="100185">
                  <c:v>-1.0394799999999999E-2</c:v>
                </c:pt>
                <c:pt idx="100186">
                  <c:v>-1.0433599999999999E-2</c:v>
                </c:pt>
                <c:pt idx="100187">
                  <c:v>-1.04628E-2</c:v>
                </c:pt>
                <c:pt idx="100188">
                  <c:v>-1.04829E-2</c:v>
                </c:pt>
                <c:pt idx="100189">
                  <c:v>-1.04939E-2</c:v>
                </c:pt>
                <c:pt idx="100190">
                  <c:v>-1.04961E-2</c:v>
                </c:pt>
                <c:pt idx="100191">
                  <c:v>-1.0489800000000001E-2</c:v>
                </c:pt>
                <c:pt idx="100192">
                  <c:v>-1.04752E-2</c:v>
                </c:pt>
                <c:pt idx="100193">
                  <c:v>-1.04525E-2</c:v>
                </c:pt>
                <c:pt idx="100194">
                  <c:v>-1.04221E-2</c:v>
                </c:pt>
                <c:pt idx="100195">
                  <c:v>-1.03842E-2</c:v>
                </c:pt>
                <c:pt idx="100196">
                  <c:v>-1.03391E-2</c:v>
                </c:pt>
                <c:pt idx="100197">
                  <c:v>-1.0286999999999999E-2</c:v>
                </c:pt>
                <c:pt idx="100198">
                  <c:v>-1.02282E-2</c:v>
                </c:pt>
                <c:pt idx="100199">
                  <c:v>-1.01631E-2</c:v>
                </c:pt>
                <c:pt idx="100200">
                  <c:v>-1.0092E-2</c:v>
                </c:pt>
                <c:pt idx="100201">
                  <c:v>-1.0015E-2</c:v>
                </c:pt>
                <c:pt idx="100202" formatCode="0.00E+00">
                  <c:v>-9.9326399999999995E-3</c:v>
                </c:pt>
                <c:pt idx="100203" formatCode="0.00E+00">
                  <c:v>-9.8450599999999992E-3</c:v>
                </c:pt>
                <c:pt idx="100204" formatCode="0.00E+00">
                  <c:v>-9.75262E-3</c:v>
                </c:pt>
                <c:pt idx="100205" formatCode="0.00E+00">
                  <c:v>-9.6556000000000003E-3</c:v>
                </c:pt>
                <c:pt idx="100206" formatCode="0.00E+00">
                  <c:v>-9.5543199999999998E-3</c:v>
                </c:pt>
                <c:pt idx="100207" formatCode="0.00E+00">
                  <c:v>-9.4490700000000004E-3</c:v>
                </c:pt>
                <c:pt idx="100208" formatCode="0.00E+00">
                  <c:v>-9.3401500000000002E-3</c:v>
                </c:pt>
                <c:pt idx="100209" formatCode="0.00E+00">
                  <c:v>-9.2278599999999992E-3</c:v>
                </c:pt>
                <c:pt idx="100210" formatCode="0.00E+00">
                  <c:v>-9.1124699999999993E-3</c:v>
                </c:pt>
                <c:pt idx="100211" formatCode="0.00E+00">
                  <c:v>-8.9943000000000002E-3</c:v>
                </c:pt>
                <c:pt idx="100212" formatCode="0.00E+00">
                  <c:v>-8.8736000000000006E-3</c:v>
                </c:pt>
                <c:pt idx="100213" formatCode="0.00E+00">
                  <c:v>-8.7506700000000003E-3</c:v>
                </c:pt>
                <c:pt idx="100214" formatCode="0.00E+00">
                  <c:v>-8.6257799999999996E-3</c:v>
                </c:pt>
                <c:pt idx="100215" formatCode="0.00E+00">
                  <c:v>-8.4992000000000002E-3</c:v>
                </c:pt>
                <c:pt idx="100216" formatCode="0.00E+00">
                  <c:v>-8.3711800000000006E-3</c:v>
                </c:pt>
                <c:pt idx="100217" formatCode="0.00E+00">
                  <c:v>-8.2419799999999994E-3</c:v>
                </c:pt>
                <c:pt idx="100218" formatCode="0.00E+00">
                  <c:v>-8.1118400000000004E-3</c:v>
                </c:pt>
                <c:pt idx="100219" formatCode="0.00E+00">
                  <c:v>-7.9810000000000002E-3</c:v>
                </c:pt>
                <c:pt idx="100220" formatCode="0.00E+00">
                  <c:v>-7.8496999999999994E-3</c:v>
                </c:pt>
                <c:pt idx="100221" formatCode="0.00E+00">
                  <c:v>-7.71815E-3</c:v>
                </c:pt>
                <c:pt idx="100222" formatCode="0.00E+00">
                  <c:v>-7.58656E-3</c:v>
                </c:pt>
                <c:pt idx="100223" formatCode="0.00E+00">
                  <c:v>-7.4551299999999999E-3</c:v>
                </c:pt>
                <c:pt idx="100224" formatCode="0.00E+00">
                  <c:v>-7.3240700000000002E-3</c:v>
                </c:pt>
                <c:pt idx="100225" formatCode="0.00E+00">
                  <c:v>-7.19354E-3</c:v>
                </c:pt>
                <c:pt idx="100226" formatCode="0.00E+00">
                  <c:v>-7.06371E-3</c:v>
                </c:pt>
                <c:pt idx="100227" formatCode="0.00E+00">
                  <c:v>-6.9347599999999999E-3</c:v>
                </c:pt>
                <c:pt idx="100228" formatCode="0.00E+00">
                  <c:v>-6.8068299999999998E-3</c:v>
                </c:pt>
                <c:pt idx="100229" formatCode="0.00E+00">
                  <c:v>-6.6800399999999999E-3</c:v>
                </c:pt>
                <c:pt idx="100230" formatCode="0.00E+00">
                  <c:v>-6.5545400000000002E-3</c:v>
                </c:pt>
                <c:pt idx="100231" formatCode="0.00E+00">
                  <c:v>-6.43043E-3</c:v>
                </c:pt>
                <c:pt idx="100232" formatCode="0.00E+00">
                  <c:v>-6.3078199999999996E-3</c:v>
                </c:pt>
                <c:pt idx="100233" formatCode="0.00E+00">
                  <c:v>-6.1867900000000002E-3</c:v>
                </c:pt>
                <c:pt idx="100234" formatCode="0.00E+00">
                  <c:v>-6.0674300000000004E-3</c:v>
                </c:pt>
                <c:pt idx="100235" formatCode="0.00E+00">
                  <c:v>-5.9497999999999999E-3</c:v>
                </c:pt>
                <c:pt idx="100236" formatCode="0.00E+00">
                  <c:v>-5.8339500000000001E-3</c:v>
                </c:pt>
                <c:pt idx="100237" formatCode="0.00E+00">
                  <c:v>-5.7199299999999998E-3</c:v>
                </c:pt>
                <c:pt idx="100238" formatCode="0.00E+00">
                  <c:v>-5.6077599999999998E-3</c:v>
                </c:pt>
                <c:pt idx="100239" formatCode="0.00E+00">
                  <c:v>-5.49746E-3</c:v>
                </c:pt>
                <c:pt idx="100240" formatCode="0.00E+00">
                  <c:v>-5.3890400000000003E-3</c:v>
                </c:pt>
                <c:pt idx="100241" formatCode="0.00E+00">
                  <c:v>-5.2824899999999999E-3</c:v>
                </c:pt>
                <c:pt idx="100242" formatCode="0.00E+00">
                  <c:v>-5.1777999999999998E-3</c:v>
                </c:pt>
                <c:pt idx="100243" formatCode="0.00E+00">
                  <c:v>-5.0749200000000001E-3</c:v>
                </c:pt>
                <c:pt idx="100244" formatCode="0.00E+00">
                  <c:v>-4.9738300000000003E-3</c:v>
                </c:pt>
                <c:pt idx="100245" formatCode="0.00E+00">
                  <c:v>-4.8744699999999997E-3</c:v>
                </c:pt>
                <c:pt idx="100246" formatCode="0.00E+00">
                  <c:v>-4.7767699999999996E-3</c:v>
                </c:pt>
                <c:pt idx="100247" formatCode="0.00E+00">
                  <c:v>-4.6806699999999996E-3</c:v>
                </c:pt>
                <c:pt idx="100248" formatCode="0.00E+00">
                  <c:v>-4.5860700000000003E-3</c:v>
                </c:pt>
                <c:pt idx="100249" formatCode="0.00E+00">
                  <c:v>-4.4928800000000003E-3</c:v>
                </c:pt>
                <c:pt idx="100250" formatCode="0.00E+00">
                  <c:v>-4.4010100000000003E-3</c:v>
                </c:pt>
                <c:pt idx="100251" formatCode="0.00E+00">
                  <c:v>-4.3103300000000002E-3</c:v>
                </c:pt>
                <c:pt idx="100252" formatCode="0.00E+00">
                  <c:v>-4.2207199999999999E-3</c:v>
                </c:pt>
                <c:pt idx="100253" formatCode="0.00E+00">
                  <c:v>-4.1320599999999999E-3</c:v>
                </c:pt>
                <c:pt idx="100254" formatCode="0.00E+00">
                  <c:v>-4.0442000000000004E-3</c:v>
                </c:pt>
                <c:pt idx="100255" formatCode="0.00E+00">
                  <c:v>-3.9569999999999996E-3</c:v>
                </c:pt>
                <c:pt idx="100256" formatCode="0.00E+00">
                  <c:v>-3.8702900000000002E-3</c:v>
                </c:pt>
                <c:pt idx="100257" formatCode="0.00E+00">
                  <c:v>-3.78394E-3</c:v>
                </c:pt>
                <c:pt idx="100258" formatCode="0.00E+00">
                  <c:v>-3.6977500000000001E-3</c:v>
                </c:pt>
                <c:pt idx="100259" formatCode="0.00E+00">
                  <c:v>-3.6115700000000001E-3</c:v>
                </c:pt>
                <c:pt idx="100260" formatCode="0.00E+00">
                  <c:v>-3.52521E-3</c:v>
                </c:pt>
                <c:pt idx="100261" formatCode="0.00E+00">
                  <c:v>-3.4385000000000002E-3</c:v>
                </c:pt>
                <c:pt idx="100262" formatCode="0.00E+00">
                  <c:v>-3.3512400000000001E-3</c:v>
                </c:pt>
                <c:pt idx="100263" formatCode="0.00E+00">
                  <c:v>-3.2632400000000002E-3</c:v>
                </c:pt>
                <c:pt idx="100264" formatCode="0.00E+00">
                  <c:v>-3.17432E-3</c:v>
                </c:pt>
                <c:pt idx="100265" formatCode="0.00E+00">
                  <c:v>-3.0842700000000001E-3</c:v>
                </c:pt>
                <c:pt idx="100266" formatCode="0.00E+00">
                  <c:v>-2.9929100000000001E-3</c:v>
                </c:pt>
                <c:pt idx="100267" formatCode="0.00E+00">
                  <c:v>-2.9000200000000001E-3</c:v>
                </c:pt>
                <c:pt idx="100268" formatCode="0.00E+00">
                  <c:v>-2.8054199999999999E-3</c:v>
                </c:pt>
                <c:pt idx="100269" formatCode="0.00E+00">
                  <c:v>-2.7089000000000002E-3</c:v>
                </c:pt>
                <c:pt idx="100270" formatCode="0.00E+00">
                  <c:v>-2.6102600000000001E-3</c:v>
                </c:pt>
                <c:pt idx="100271" formatCode="0.00E+00">
                  <c:v>-2.5093099999999998E-3</c:v>
                </c:pt>
                <c:pt idx="100272" formatCode="0.00E+00">
                  <c:v>-2.4058500000000002E-3</c:v>
                </c:pt>
                <c:pt idx="100273" formatCode="0.00E+00">
                  <c:v>-2.2996900000000001E-3</c:v>
                </c:pt>
                <c:pt idx="100274" formatCode="0.00E+00">
                  <c:v>-2.1906400000000002E-3</c:v>
                </c:pt>
                <c:pt idx="100275" formatCode="0.00E+00">
                  <c:v>-2.07851E-3</c:v>
                </c:pt>
                <c:pt idx="100276" formatCode="0.00E+00">
                  <c:v>-1.9631200000000001E-3</c:v>
                </c:pt>
                <c:pt idx="100277" formatCode="0.00E+00">
                  <c:v>-1.8442899999999999E-3</c:v>
                </c:pt>
                <c:pt idx="100278" formatCode="0.00E+00">
                  <c:v>-1.72185E-3</c:v>
                </c:pt>
                <c:pt idx="100279" formatCode="0.00E+00">
                  <c:v>-1.5956399999999999E-3</c:v>
                </c:pt>
                <c:pt idx="100280" formatCode="0.00E+00">
                  <c:v>-1.4654900000000001E-3</c:v>
                </c:pt>
                <c:pt idx="100281" formatCode="0.00E+00">
                  <c:v>-1.33125E-3</c:v>
                </c:pt>
                <c:pt idx="100282" formatCode="0.00E+00">
                  <c:v>-1.1927800000000001E-3</c:v>
                </c:pt>
                <c:pt idx="100283" formatCode="0.00E+00">
                  <c:v>-1.04995E-3</c:v>
                </c:pt>
                <c:pt idx="100284" formatCode="0.00E+00">
                  <c:v>-9.0261300000000003E-4</c:v>
                </c:pt>
                <c:pt idx="100285" formatCode="0.00E+00">
                  <c:v>-7.5066399999999995E-4</c:v>
                </c:pt>
                <c:pt idx="100286" formatCode="0.00E+00">
                  <c:v>-5.9399099999999999E-4</c:v>
                </c:pt>
                <c:pt idx="100287" formatCode="0.00E+00">
                  <c:v>-4.3249400000000001E-4</c:v>
                </c:pt>
                <c:pt idx="100288" formatCode="0.00E+00">
                  <c:v>-2.6608399999999998E-4</c:v>
                </c:pt>
                <c:pt idx="100289" formatCode="0.00E+00">
                  <c:v>-9.4684499999999998E-5</c:v>
                </c:pt>
                <c:pt idx="100290" formatCode="0.00E+00">
                  <c:v>8.1771099999999994E-5</c:v>
                </c:pt>
                <c:pt idx="100291" formatCode="0.00E+00">
                  <c:v>2.6333699999999999E-4</c:v>
                </c:pt>
                <c:pt idx="100292" formatCode="0.00E+00">
                  <c:v>4.5005700000000002E-4</c:v>
                </c:pt>
                <c:pt idx="100293" formatCode="0.00E+00">
                  <c:v>6.41959E-4</c:v>
                </c:pt>
                <c:pt idx="100294" formatCode="0.00E+00">
                  <c:v>8.3906200000000001E-4</c:v>
                </c:pt>
                <c:pt idx="100295" formatCode="0.00E+00">
                  <c:v>1.04137E-3</c:v>
                </c:pt>
                <c:pt idx="100296" formatCode="0.00E+00">
                  <c:v>1.24887E-3</c:v>
                </c:pt>
                <c:pt idx="100297" formatCode="0.00E+00">
                  <c:v>1.46155E-3</c:v>
                </c:pt>
                <c:pt idx="100298" formatCode="0.00E+00">
                  <c:v>1.67936E-3</c:v>
                </c:pt>
                <c:pt idx="100299" formatCode="0.00E+00">
                  <c:v>1.90226E-3</c:v>
                </c:pt>
                <c:pt idx="100300" formatCode="0.00E+00">
                  <c:v>2.1301800000000002E-3</c:v>
                </c:pt>
                <c:pt idx="100301" formatCode="0.00E+00">
                  <c:v>2.3630499999999998E-3</c:v>
                </c:pt>
                <c:pt idx="100302" formatCode="0.00E+00">
                  <c:v>2.6007700000000001E-3</c:v>
                </c:pt>
                <c:pt idx="100303" formatCode="0.00E+00">
                  <c:v>2.84323E-3</c:v>
                </c:pt>
                <c:pt idx="100304" formatCode="0.00E+00">
                  <c:v>3.0903200000000001E-3</c:v>
                </c:pt>
                <c:pt idx="100305" formatCode="0.00E+00">
                  <c:v>3.3418900000000001E-3</c:v>
                </c:pt>
                <c:pt idx="100306" formatCode="0.00E+00">
                  <c:v>3.5978E-3</c:v>
                </c:pt>
                <c:pt idx="100307" formatCode="0.00E+00">
                  <c:v>3.8578900000000001E-3</c:v>
                </c:pt>
                <c:pt idx="100308" formatCode="0.00E+00">
                  <c:v>4.12197E-3</c:v>
                </c:pt>
                <c:pt idx="100309" formatCode="0.00E+00">
                  <c:v>4.3898499999999998E-3</c:v>
                </c:pt>
                <c:pt idx="100310" formatCode="0.00E+00">
                  <c:v>4.66133E-3</c:v>
                </c:pt>
                <c:pt idx="100311" formatCode="0.00E+00">
                  <c:v>4.9361800000000001E-3</c:v>
                </c:pt>
                <c:pt idx="100312" formatCode="0.00E+00">
                  <c:v>5.2141699999999997E-3</c:v>
                </c:pt>
                <c:pt idx="100313" formatCode="0.00E+00">
                  <c:v>5.4950600000000004E-3</c:v>
                </c:pt>
                <c:pt idx="100314" formatCode="0.00E+00">
                  <c:v>5.7785800000000002E-3</c:v>
                </c:pt>
                <c:pt idx="100315" formatCode="0.00E+00">
                  <c:v>6.0644599999999998E-3</c:v>
                </c:pt>
                <c:pt idx="100316" formatCode="0.00E+00">
                  <c:v>6.3524200000000001E-3</c:v>
                </c:pt>
                <c:pt idx="100317" formatCode="0.00E+00">
                  <c:v>6.6421500000000003E-3</c:v>
                </c:pt>
                <c:pt idx="100318" formatCode="0.00E+00">
                  <c:v>6.9333499999999996E-3</c:v>
                </c:pt>
                <c:pt idx="100319" formatCode="0.00E+00">
                  <c:v>7.2256899999999999E-3</c:v>
                </c:pt>
                <c:pt idx="100320" formatCode="0.00E+00">
                  <c:v>7.5188399999999997E-3</c:v>
                </c:pt>
                <c:pt idx="100321" formatCode="0.00E+00">
                  <c:v>7.8124700000000002E-3</c:v>
                </c:pt>
                <c:pt idx="100322" formatCode="0.00E+00">
                  <c:v>8.1062100000000008E-3</c:v>
                </c:pt>
                <c:pt idx="100323" formatCode="0.00E+00">
                  <c:v>8.3997099999999995E-3</c:v>
                </c:pt>
                <c:pt idx="100324" formatCode="0.00E+00">
                  <c:v>8.69259E-3</c:v>
                </c:pt>
                <c:pt idx="100325" formatCode="0.00E+00">
                  <c:v>8.9844799999999995E-3</c:v>
                </c:pt>
                <c:pt idx="100326" formatCode="0.00E+00">
                  <c:v>9.2749800000000004E-3</c:v>
                </c:pt>
                <c:pt idx="100327" formatCode="0.00E+00">
                  <c:v>9.5637099999999996E-3</c:v>
                </c:pt>
                <c:pt idx="100328" formatCode="0.00E+00">
                  <c:v>9.8502499999999996E-3</c:v>
                </c:pt>
                <c:pt idx="100329">
                  <c:v>1.0134199999999999E-2</c:v>
                </c:pt>
                <c:pt idx="100330">
                  <c:v>1.0415199999999999E-2</c:v>
                </c:pt>
                <c:pt idx="100331">
                  <c:v>1.0692699999999999E-2</c:v>
                </c:pt>
                <c:pt idx="100332">
                  <c:v>1.0966399999999999E-2</c:v>
                </c:pt>
                <c:pt idx="100333">
                  <c:v>1.1235800000000001E-2</c:v>
                </c:pt>
                <c:pt idx="100334">
                  <c:v>1.15005E-2</c:v>
                </c:pt>
                <c:pt idx="100335">
                  <c:v>1.1760100000000001E-2</c:v>
                </c:pt>
                <c:pt idx="100336">
                  <c:v>1.20141E-2</c:v>
                </c:pt>
                <c:pt idx="100337">
                  <c:v>1.22621E-2</c:v>
                </c:pt>
                <c:pt idx="100338">
                  <c:v>1.25037E-2</c:v>
                </c:pt>
                <c:pt idx="100339">
                  <c:v>1.27385E-2</c:v>
                </c:pt>
                <c:pt idx="100340">
                  <c:v>1.2965900000000001E-2</c:v>
                </c:pt>
                <c:pt idx="100341">
                  <c:v>1.31857E-2</c:v>
                </c:pt>
                <c:pt idx="100342">
                  <c:v>1.3397299999999999E-2</c:v>
                </c:pt>
                <c:pt idx="100343">
                  <c:v>1.3600299999999999E-2</c:v>
                </c:pt>
                <c:pt idx="100344">
                  <c:v>1.3794300000000001E-2</c:v>
                </c:pt>
                <c:pt idx="100345">
                  <c:v>1.3979E-2</c:v>
                </c:pt>
                <c:pt idx="100346">
                  <c:v>1.4153799999999999E-2</c:v>
                </c:pt>
                <c:pt idx="100347">
                  <c:v>1.43185E-2</c:v>
                </c:pt>
                <c:pt idx="100348">
                  <c:v>1.4472499999999999E-2</c:v>
                </c:pt>
                <c:pt idx="100349">
                  <c:v>1.4615599999999999E-2</c:v>
                </c:pt>
                <c:pt idx="100350">
                  <c:v>1.4747400000000001E-2</c:v>
                </c:pt>
                <c:pt idx="100351">
                  <c:v>1.4867399999999999E-2</c:v>
                </c:pt>
                <c:pt idx="100352">
                  <c:v>1.49754E-2</c:v>
                </c:pt>
                <c:pt idx="100353">
                  <c:v>1.5070999999999999E-2</c:v>
                </c:pt>
                <c:pt idx="100354">
                  <c:v>1.51539E-2</c:v>
                </c:pt>
                <c:pt idx="100355">
                  <c:v>1.52237E-2</c:v>
                </c:pt>
                <c:pt idx="100356">
                  <c:v>1.5280200000000001E-2</c:v>
                </c:pt>
                <c:pt idx="100357">
                  <c:v>1.5323E-2</c:v>
                </c:pt>
                <c:pt idx="100358">
                  <c:v>1.53519E-2</c:v>
                </c:pt>
                <c:pt idx="100359">
                  <c:v>1.5366599999999999E-2</c:v>
                </c:pt>
                <c:pt idx="100360">
                  <c:v>1.5366899999999999E-2</c:v>
                </c:pt>
                <c:pt idx="100361">
                  <c:v>1.53525E-2</c:v>
                </c:pt>
                <c:pt idx="100362">
                  <c:v>1.53233E-2</c:v>
                </c:pt>
                <c:pt idx="100363">
                  <c:v>1.5278999999999999E-2</c:v>
                </c:pt>
                <c:pt idx="100364">
                  <c:v>1.52195E-2</c:v>
                </c:pt>
                <c:pt idx="100365">
                  <c:v>1.5144599999999999E-2</c:v>
                </c:pt>
                <c:pt idx="100366">
                  <c:v>1.50542E-2</c:v>
                </c:pt>
                <c:pt idx="100367">
                  <c:v>1.4948100000000001E-2</c:v>
                </c:pt>
                <c:pt idx="100368">
                  <c:v>1.4826199999999999E-2</c:v>
                </c:pt>
                <c:pt idx="100369">
                  <c:v>1.46885E-2</c:v>
                </c:pt>
                <c:pt idx="100370">
                  <c:v>1.45349E-2</c:v>
                </c:pt>
                <c:pt idx="100371">
                  <c:v>1.43654E-2</c:v>
                </c:pt>
                <c:pt idx="100372">
                  <c:v>1.41799E-2</c:v>
                </c:pt>
                <c:pt idx="100373">
                  <c:v>1.39784E-2</c:v>
                </c:pt>
                <c:pt idx="100374">
                  <c:v>1.37611E-2</c:v>
                </c:pt>
                <c:pt idx="100375">
                  <c:v>1.35278E-2</c:v>
                </c:pt>
                <c:pt idx="100376">
                  <c:v>1.3278699999999999E-2</c:v>
                </c:pt>
                <c:pt idx="100377">
                  <c:v>1.3013800000000001E-2</c:v>
                </c:pt>
                <c:pt idx="100378">
                  <c:v>1.2733299999999999E-2</c:v>
                </c:pt>
                <c:pt idx="100379">
                  <c:v>1.24373E-2</c:v>
                </c:pt>
                <c:pt idx="100380">
                  <c:v>1.2126E-2</c:v>
                </c:pt>
                <c:pt idx="100381">
                  <c:v>1.1799499999999999E-2</c:v>
                </c:pt>
                <c:pt idx="100382">
                  <c:v>1.14579E-2</c:v>
                </c:pt>
                <c:pt idx="100383">
                  <c:v>1.1101700000000001E-2</c:v>
                </c:pt>
                <c:pt idx="100384">
                  <c:v>1.07309E-2</c:v>
                </c:pt>
                <c:pt idx="100385">
                  <c:v>1.03458E-2</c:v>
                </c:pt>
                <c:pt idx="100386" formatCode="0.00E+00">
                  <c:v>9.9466999999999993E-3</c:v>
                </c:pt>
                <c:pt idx="100387" formatCode="0.00E+00">
                  <c:v>9.5339399999999994E-3</c:v>
                </c:pt>
                <c:pt idx="100388" formatCode="0.00E+00">
                  <c:v>9.1078099999999992E-3</c:v>
                </c:pt>
                <c:pt idx="100389" formatCode="0.00E+00">
                  <c:v>8.6686599999999999E-3</c:v>
                </c:pt>
                <c:pt idx="100390" formatCode="0.00E+00">
                  <c:v>8.2168299999999996E-3</c:v>
                </c:pt>
                <c:pt idx="100391" formatCode="0.00E+00">
                  <c:v>7.7527300000000002E-3</c:v>
                </c:pt>
                <c:pt idx="100392" formatCode="0.00E+00">
                  <c:v>7.2767400000000003E-3</c:v>
                </c:pt>
                <c:pt idx="100393" formatCode="0.00E+00">
                  <c:v>6.7892899999999999E-3</c:v>
                </c:pt>
                <c:pt idx="100394" formatCode="0.00E+00">
                  <c:v>6.29081E-3</c:v>
                </c:pt>
                <c:pt idx="100395" formatCode="0.00E+00">
                  <c:v>5.7817700000000003E-3</c:v>
                </c:pt>
                <c:pt idx="100396" formatCode="0.00E+00">
                  <c:v>5.26262E-3</c:v>
                </c:pt>
                <c:pt idx="100397" formatCode="0.00E+00">
                  <c:v>4.7338700000000003E-3</c:v>
                </c:pt>
                <c:pt idx="100398" formatCode="0.00E+00">
                  <c:v>4.19602E-3</c:v>
                </c:pt>
                <c:pt idx="100399" formatCode="0.00E+00">
                  <c:v>3.6495799999999999E-3</c:v>
                </c:pt>
                <c:pt idx="100400" formatCode="0.00E+00">
                  <c:v>3.0950999999999999E-3</c:v>
                </c:pt>
                <c:pt idx="100401" formatCode="0.00E+00">
                  <c:v>2.5331199999999998E-3</c:v>
                </c:pt>
                <c:pt idx="100402" formatCode="0.00E+00">
                  <c:v>1.96422E-3</c:v>
                </c:pt>
                <c:pt idx="100403" formatCode="0.00E+00">
                  <c:v>1.3889600000000001E-3</c:v>
                </c:pt>
                <c:pt idx="100404" formatCode="0.00E+00">
                  <c:v>8.07944E-4</c:v>
                </c:pt>
                <c:pt idx="100405" formatCode="0.00E+00">
                  <c:v>2.21762E-4</c:v>
                </c:pt>
                <c:pt idx="100406" formatCode="0.00E+00">
                  <c:v>-3.68971E-4</c:v>
                </c:pt>
                <c:pt idx="100407" formatCode="0.00E+00">
                  <c:v>-9.6363299999999998E-4</c:v>
                </c:pt>
                <c:pt idx="100408" formatCode="0.00E+00">
                  <c:v>-1.5615900000000001E-3</c:v>
                </c:pt>
                <c:pt idx="100409" formatCode="0.00E+00">
                  <c:v>-2.1622099999999999E-3</c:v>
                </c:pt>
                <c:pt idx="100410" formatCode="0.00E+00">
                  <c:v>-2.7648400000000002E-3</c:v>
                </c:pt>
                <c:pt idx="100411" formatCode="0.00E+00">
                  <c:v>-3.3688300000000002E-3</c:v>
                </c:pt>
                <c:pt idx="100412" formatCode="0.00E+00">
                  <c:v>-3.9735200000000004E-3</c:v>
                </c:pt>
                <c:pt idx="100413" formatCode="0.00E+00">
                  <c:v>-4.5782499999999999E-3</c:v>
                </c:pt>
                <c:pt idx="100414" formatCode="0.00E+00">
                  <c:v>-5.1823399999999997E-3</c:v>
                </c:pt>
                <c:pt idx="100415" formatCode="0.00E+00">
                  <c:v>-5.7851300000000003E-3</c:v>
                </c:pt>
                <c:pt idx="100416" formatCode="0.00E+00">
                  <c:v>-6.3859499999999996E-3</c:v>
                </c:pt>
                <c:pt idx="100417" formatCode="0.00E+00">
                  <c:v>-6.98411E-3</c:v>
                </c:pt>
                <c:pt idx="100418" formatCode="0.00E+00">
                  <c:v>-7.5789400000000002E-3</c:v>
                </c:pt>
                <c:pt idx="100419" formatCode="0.00E+00">
                  <c:v>-8.1697799999999998E-3</c:v>
                </c:pt>
                <c:pt idx="100420" formatCode="0.00E+00">
                  <c:v>-8.7559400000000003E-3</c:v>
                </c:pt>
                <c:pt idx="100421" formatCode="0.00E+00">
                  <c:v>-9.3367499999999996E-3</c:v>
                </c:pt>
                <c:pt idx="100422" formatCode="0.00E+00">
                  <c:v>-9.9115399999999999E-3</c:v>
                </c:pt>
                <c:pt idx="100423">
                  <c:v>-1.04797E-2</c:v>
                </c:pt>
                <c:pt idx="100424">
                  <c:v>-1.1040400000000001E-2</c:v>
                </c:pt>
                <c:pt idx="100425">
                  <c:v>-1.15932E-2</c:v>
                </c:pt>
                <c:pt idx="100426">
                  <c:v>-1.21374E-2</c:v>
                </c:pt>
                <c:pt idx="100427">
                  <c:v>-1.2672299999999999E-2</c:v>
                </c:pt>
                <c:pt idx="100428">
                  <c:v>-1.31973E-2</c:v>
                </c:pt>
                <c:pt idx="100429">
                  <c:v>-1.37117E-2</c:v>
                </c:pt>
                <c:pt idx="100430">
                  <c:v>-1.4215E-2</c:v>
                </c:pt>
                <c:pt idx="100431">
                  <c:v>-1.47066E-2</c:v>
                </c:pt>
                <c:pt idx="100432">
                  <c:v>-1.51859E-2</c:v>
                </c:pt>
                <c:pt idx="100433">
                  <c:v>-1.5652200000000002E-2</c:v>
                </c:pt>
                <c:pt idx="100434">
                  <c:v>-1.6105100000000001E-2</c:v>
                </c:pt>
                <c:pt idx="100435">
                  <c:v>-1.6544E-2</c:v>
                </c:pt>
                <c:pt idx="100436">
                  <c:v>-1.6968400000000002E-2</c:v>
                </c:pt>
                <c:pt idx="100437">
                  <c:v>-1.7377699999999999E-2</c:v>
                </c:pt>
                <c:pt idx="100438">
                  <c:v>-1.7771499999999999E-2</c:v>
                </c:pt>
                <c:pt idx="100439">
                  <c:v>-1.81493E-2</c:v>
                </c:pt>
                <c:pt idx="100440">
                  <c:v>-1.8510499999999999E-2</c:v>
                </c:pt>
                <c:pt idx="100441">
                  <c:v>-1.8854900000000001E-2</c:v>
                </c:pt>
                <c:pt idx="100442">
                  <c:v>-1.9181799999999999E-2</c:v>
                </c:pt>
                <c:pt idx="100443">
                  <c:v>-1.9491000000000001E-2</c:v>
                </c:pt>
                <c:pt idx="100444">
                  <c:v>-1.9782000000000001E-2</c:v>
                </c:pt>
                <c:pt idx="100445">
                  <c:v>-2.0054599999999999E-2</c:v>
                </c:pt>
                <c:pt idx="100446">
                  <c:v>-2.0308199999999998E-2</c:v>
                </c:pt>
                <c:pt idx="100447">
                  <c:v>-2.0542700000000001E-2</c:v>
                </c:pt>
                <c:pt idx="100448">
                  <c:v>-2.07577E-2</c:v>
                </c:pt>
                <c:pt idx="100449">
                  <c:v>-2.09529E-2</c:v>
                </c:pt>
                <c:pt idx="100450">
                  <c:v>-2.11281E-2</c:v>
                </c:pt>
                <c:pt idx="100451">
                  <c:v>-2.1283099999999999E-2</c:v>
                </c:pt>
                <c:pt idx="100452">
                  <c:v>-2.1417599999999998E-2</c:v>
                </c:pt>
                <c:pt idx="100453">
                  <c:v>-2.1531499999999999E-2</c:v>
                </c:pt>
                <c:pt idx="100454">
                  <c:v>-2.1624600000000001E-2</c:v>
                </c:pt>
                <c:pt idx="100455">
                  <c:v>-2.1696799999999999E-2</c:v>
                </c:pt>
                <c:pt idx="100456">
                  <c:v>-2.1748E-2</c:v>
                </c:pt>
                <c:pt idx="100457">
                  <c:v>-2.1777999999999999E-2</c:v>
                </c:pt>
                <c:pt idx="100458">
                  <c:v>-2.1786900000000001E-2</c:v>
                </c:pt>
                <c:pt idx="100459">
                  <c:v>-2.1774600000000002E-2</c:v>
                </c:pt>
                <c:pt idx="100460">
                  <c:v>-2.1741E-2</c:v>
                </c:pt>
                <c:pt idx="100461">
                  <c:v>-2.1686299999999999E-2</c:v>
                </c:pt>
                <c:pt idx="100462">
                  <c:v>-2.1610399999999998E-2</c:v>
                </c:pt>
                <c:pt idx="100463">
                  <c:v>-2.1513399999999998E-2</c:v>
                </c:pt>
                <c:pt idx="100464">
                  <c:v>-2.1395399999999998E-2</c:v>
                </c:pt>
                <c:pt idx="100465">
                  <c:v>-2.1256500000000001E-2</c:v>
                </c:pt>
                <c:pt idx="100466">
                  <c:v>-2.1096899999999998E-2</c:v>
                </c:pt>
                <c:pt idx="100467">
                  <c:v>-2.09167E-2</c:v>
                </c:pt>
                <c:pt idx="100468">
                  <c:v>-2.0716100000000001E-2</c:v>
                </c:pt>
                <c:pt idx="100469">
                  <c:v>-2.04954E-2</c:v>
                </c:pt>
                <c:pt idx="100470">
                  <c:v>-2.02547E-2</c:v>
                </c:pt>
                <c:pt idx="100471">
                  <c:v>-1.99943E-2</c:v>
                </c:pt>
                <c:pt idx="100472">
                  <c:v>-1.9714499999999999E-2</c:v>
                </c:pt>
                <c:pt idx="100473">
                  <c:v>-1.9415600000000002E-2</c:v>
                </c:pt>
                <c:pt idx="100474">
                  <c:v>-1.9097900000000001E-2</c:v>
                </c:pt>
                <c:pt idx="100475">
                  <c:v>-1.8761900000000001E-2</c:v>
                </c:pt>
                <c:pt idx="100476">
                  <c:v>-1.8407699999999999E-2</c:v>
                </c:pt>
                <c:pt idx="100477">
                  <c:v>-1.8035900000000001E-2</c:v>
                </c:pt>
                <c:pt idx="100478">
                  <c:v>-1.76469E-2</c:v>
                </c:pt>
                <c:pt idx="100479">
                  <c:v>-1.7240999999999999E-2</c:v>
                </c:pt>
                <c:pt idx="100480">
                  <c:v>-1.6818699999999999E-2</c:v>
                </c:pt>
                <c:pt idx="100481">
                  <c:v>-1.6380499999999999E-2</c:v>
                </c:pt>
                <c:pt idx="100482">
                  <c:v>-1.5926900000000001E-2</c:v>
                </c:pt>
                <c:pt idx="100483">
                  <c:v>-1.5458400000000001E-2</c:v>
                </c:pt>
                <c:pt idx="100484">
                  <c:v>-1.49754E-2</c:v>
                </c:pt>
                <c:pt idx="100485">
                  <c:v>-1.44785E-2</c:v>
                </c:pt>
                <c:pt idx="100486">
                  <c:v>-1.3968299999999999E-2</c:v>
                </c:pt>
                <c:pt idx="100487">
                  <c:v>-1.34453E-2</c:v>
                </c:pt>
                <c:pt idx="100488">
                  <c:v>-1.2910100000000001E-2</c:v>
                </c:pt>
                <c:pt idx="100489">
                  <c:v>-1.2363300000000001E-2</c:v>
                </c:pt>
                <c:pt idx="100490">
                  <c:v>-1.1805400000000001E-2</c:v>
                </c:pt>
                <c:pt idx="100491">
                  <c:v>-1.12371E-2</c:v>
                </c:pt>
                <c:pt idx="100492">
                  <c:v>-1.0659E-2</c:v>
                </c:pt>
                <c:pt idx="100493">
                  <c:v>-1.0071699999999999E-2</c:v>
                </c:pt>
                <c:pt idx="100494" formatCode="0.00E+00">
                  <c:v>-9.4758499999999992E-3</c:v>
                </c:pt>
                <c:pt idx="100495" formatCode="0.00E+00">
                  <c:v>-8.8721100000000008E-3</c:v>
                </c:pt>
                <c:pt idx="100496" formatCode="0.00E+00">
                  <c:v>-8.2611000000000004E-3</c:v>
                </c:pt>
                <c:pt idx="100497" formatCode="0.00E+00">
                  <c:v>-7.6434900000000002E-3</c:v>
                </c:pt>
                <c:pt idx="100498" formatCode="0.00E+00">
                  <c:v>-7.0199299999999997E-3</c:v>
                </c:pt>
                <c:pt idx="100499" formatCode="0.00E+00">
                  <c:v>-6.3910900000000003E-3</c:v>
                </c:pt>
                <c:pt idx="100500" formatCode="0.00E+00">
                  <c:v>-5.7576299999999997E-3</c:v>
                </c:pt>
                <c:pt idx="100501" formatCode="0.00E+00">
                  <c:v>-5.12022E-3</c:v>
                </c:pt>
                <c:pt idx="100502" formatCode="0.00E+00">
                  <c:v>-4.4795199999999999E-3</c:v>
                </c:pt>
                <c:pt idx="100503" formatCode="0.00E+00">
                  <c:v>-3.83622E-3</c:v>
                </c:pt>
                <c:pt idx="100504" formatCode="0.00E+00">
                  <c:v>-3.1909799999999999E-3</c:v>
                </c:pt>
                <c:pt idx="100505" formatCode="0.00E+00">
                  <c:v>-2.5444600000000001E-3</c:v>
                </c:pt>
                <c:pt idx="100506" formatCode="0.00E+00">
                  <c:v>-1.89734E-3</c:v>
                </c:pt>
                <c:pt idx="100507" formatCode="0.00E+00">
                  <c:v>-1.2502699999999999E-3</c:v>
                </c:pt>
                <c:pt idx="100508" formatCode="0.00E+00">
                  <c:v>-6.0392200000000001E-4</c:v>
                </c:pt>
                <c:pt idx="100509" formatCode="0.00E+00">
                  <c:v>4.1053300000000002E-5</c:v>
                </c:pt>
                <c:pt idx="100510" formatCode="0.00E+00">
                  <c:v>6.8400600000000002E-4</c:v>
                </c:pt>
                <c:pt idx="100511" formatCode="0.00E+00">
                  <c:v>1.3242900000000001E-3</c:v>
                </c:pt>
                <c:pt idx="100512" formatCode="0.00E+00">
                  <c:v>1.9612700000000002E-3</c:v>
                </c:pt>
                <c:pt idx="100513" formatCode="0.00E+00">
                  <c:v>2.5943199999999998E-3</c:v>
                </c:pt>
                <c:pt idx="100514" formatCode="0.00E+00">
                  <c:v>3.22281E-3</c:v>
                </c:pt>
                <c:pt idx="100515" formatCode="0.00E+00">
                  <c:v>3.8461400000000001E-3</c:v>
                </c:pt>
                <c:pt idx="100516" formatCode="0.00E+00">
                  <c:v>4.4636900000000002E-3</c:v>
                </c:pt>
                <c:pt idx="100517" formatCode="0.00E+00">
                  <c:v>5.0748800000000004E-3</c:v>
                </c:pt>
                <c:pt idx="100518" formatCode="0.00E+00">
                  <c:v>5.6791300000000001E-3</c:v>
                </c:pt>
                <c:pt idx="100519" formatCode="0.00E+00">
                  <c:v>6.2758700000000002E-3</c:v>
                </c:pt>
                <c:pt idx="100520" formatCode="0.00E+00">
                  <c:v>6.8645399999999997E-3</c:v>
                </c:pt>
                <c:pt idx="100521" formatCode="0.00E+00">
                  <c:v>7.4446E-3</c:v>
                </c:pt>
                <c:pt idx="100522" formatCode="0.00E+00">
                  <c:v>8.0155199999999999E-3</c:v>
                </c:pt>
                <c:pt idx="100523" formatCode="0.00E+00">
                  <c:v>8.5767800000000009E-3</c:v>
                </c:pt>
                <c:pt idx="100524" formatCode="0.00E+00">
                  <c:v>9.1278799999999997E-3</c:v>
                </c:pt>
                <c:pt idx="100525" formatCode="0.00E+00">
                  <c:v>9.6683499999999992E-3</c:v>
                </c:pt>
                <c:pt idx="100526">
                  <c:v>1.0197700000000001E-2</c:v>
                </c:pt>
                <c:pt idx="100527">
                  <c:v>1.0715499999999999E-2</c:v>
                </c:pt>
                <c:pt idx="100528">
                  <c:v>1.12213E-2</c:v>
                </c:pt>
                <c:pt idx="100529">
                  <c:v>1.17146E-2</c:v>
                </c:pt>
                <c:pt idx="100530">
                  <c:v>1.21951E-2</c:v>
                </c:pt>
                <c:pt idx="100531">
                  <c:v>1.26625E-2</c:v>
                </c:pt>
                <c:pt idx="100532">
                  <c:v>1.31162E-2</c:v>
                </c:pt>
                <c:pt idx="100533">
                  <c:v>1.3556E-2</c:v>
                </c:pt>
                <c:pt idx="100534">
                  <c:v>1.39816E-2</c:v>
                </c:pt>
                <c:pt idx="100535">
                  <c:v>1.43926E-2</c:v>
                </c:pt>
                <c:pt idx="100536">
                  <c:v>1.47887E-2</c:v>
                </c:pt>
                <c:pt idx="100537">
                  <c:v>1.51697E-2</c:v>
                </c:pt>
                <c:pt idx="100538">
                  <c:v>1.55353E-2</c:v>
                </c:pt>
                <c:pt idx="100539">
                  <c:v>1.5885300000000002E-2</c:v>
                </c:pt>
                <c:pt idx="100540">
                  <c:v>1.6219500000000001E-2</c:v>
                </c:pt>
                <c:pt idx="100541">
                  <c:v>1.65376E-2</c:v>
                </c:pt>
                <c:pt idx="100542">
                  <c:v>1.68395E-2</c:v>
                </c:pt>
                <c:pt idx="100543">
                  <c:v>1.7125100000000001E-2</c:v>
                </c:pt>
                <c:pt idx="100544">
                  <c:v>1.7394199999999999E-2</c:v>
                </c:pt>
                <c:pt idx="100545">
                  <c:v>1.7646599999999998E-2</c:v>
                </c:pt>
                <c:pt idx="100546">
                  <c:v>1.78824E-2</c:v>
                </c:pt>
                <c:pt idx="100547">
                  <c:v>1.81014E-2</c:v>
                </c:pt>
                <c:pt idx="100548">
                  <c:v>1.83035E-2</c:v>
                </c:pt>
                <c:pt idx="100549">
                  <c:v>1.84887E-2</c:v>
                </c:pt>
                <c:pt idx="100550">
                  <c:v>1.8657099999999999E-2</c:v>
                </c:pt>
                <c:pt idx="100551">
                  <c:v>1.8808499999999999E-2</c:v>
                </c:pt>
                <c:pt idx="100552">
                  <c:v>1.8943100000000001E-2</c:v>
                </c:pt>
                <c:pt idx="100553">
                  <c:v>1.9060799999999999E-2</c:v>
                </c:pt>
                <c:pt idx="100554">
                  <c:v>1.91617E-2</c:v>
                </c:pt>
                <c:pt idx="100555">
                  <c:v>1.92459E-2</c:v>
                </c:pt>
                <c:pt idx="100556">
                  <c:v>1.9313400000000001E-2</c:v>
                </c:pt>
                <c:pt idx="100557">
                  <c:v>1.93644E-2</c:v>
                </c:pt>
                <c:pt idx="100558">
                  <c:v>1.9399E-2</c:v>
                </c:pt>
                <c:pt idx="100559">
                  <c:v>1.9417299999999998E-2</c:v>
                </c:pt>
                <c:pt idx="100560">
                  <c:v>1.9419499999999999E-2</c:v>
                </c:pt>
                <c:pt idx="100561">
                  <c:v>1.9405700000000001E-2</c:v>
                </c:pt>
                <c:pt idx="100562">
                  <c:v>1.93762E-2</c:v>
                </c:pt>
                <c:pt idx="100563">
                  <c:v>1.9331000000000001E-2</c:v>
                </c:pt>
                <c:pt idx="100564">
                  <c:v>1.9270499999999999E-2</c:v>
                </c:pt>
                <c:pt idx="100565">
                  <c:v>1.9194900000000001E-2</c:v>
                </c:pt>
                <c:pt idx="100566">
                  <c:v>1.9104400000000001E-2</c:v>
                </c:pt>
                <c:pt idx="100567">
                  <c:v>1.8999100000000001E-2</c:v>
                </c:pt>
                <c:pt idx="100568">
                  <c:v>1.88795E-2</c:v>
                </c:pt>
                <c:pt idx="100569">
                  <c:v>1.87458E-2</c:v>
                </c:pt>
                <c:pt idx="100570">
                  <c:v>1.8598199999999999E-2</c:v>
                </c:pt>
                <c:pt idx="100571">
                  <c:v>1.8437100000000001E-2</c:v>
                </c:pt>
                <c:pt idx="100572">
                  <c:v>1.8262799999999999E-2</c:v>
                </c:pt>
                <c:pt idx="100573">
                  <c:v>1.8075500000000001E-2</c:v>
                </c:pt>
                <c:pt idx="100574">
                  <c:v>1.7875599999999998E-2</c:v>
                </c:pt>
                <c:pt idx="100575">
                  <c:v>1.7663399999999999E-2</c:v>
                </c:pt>
                <c:pt idx="100576">
                  <c:v>1.7439199999999998E-2</c:v>
                </c:pt>
                <c:pt idx="100577">
                  <c:v>1.72035E-2</c:v>
                </c:pt>
                <c:pt idx="100578">
                  <c:v>1.69564E-2</c:v>
                </c:pt>
                <c:pt idx="100579">
                  <c:v>1.6698500000000002E-2</c:v>
                </c:pt>
                <c:pt idx="100580">
                  <c:v>1.64301E-2</c:v>
                </c:pt>
                <c:pt idx="100581">
                  <c:v>1.61514E-2</c:v>
                </c:pt>
                <c:pt idx="100582">
                  <c:v>1.5862899999999999E-2</c:v>
                </c:pt>
                <c:pt idx="100583">
                  <c:v>1.5565000000000001E-2</c:v>
                </c:pt>
                <c:pt idx="100584">
                  <c:v>1.5258000000000001E-2</c:v>
                </c:pt>
                <c:pt idx="100585">
                  <c:v>1.49423E-2</c:v>
                </c:pt>
                <c:pt idx="100586">
                  <c:v>1.4618300000000001E-2</c:v>
                </c:pt>
                <c:pt idx="100587">
                  <c:v>1.42863E-2</c:v>
                </c:pt>
                <c:pt idx="100588">
                  <c:v>1.3946800000000001E-2</c:v>
                </c:pt>
                <c:pt idx="100589">
                  <c:v>1.3599999999999999E-2</c:v>
                </c:pt>
                <c:pt idx="100590">
                  <c:v>1.32465E-2</c:v>
                </c:pt>
                <c:pt idx="100591">
                  <c:v>1.28865E-2</c:v>
                </c:pt>
                <c:pt idx="100592">
                  <c:v>1.2520399999999999E-2</c:v>
                </c:pt>
                <c:pt idx="100593">
                  <c:v>1.21487E-2</c:v>
                </c:pt>
                <c:pt idx="100594">
                  <c:v>1.17716E-2</c:v>
                </c:pt>
                <c:pt idx="100595">
                  <c:v>1.13896E-2</c:v>
                </c:pt>
                <c:pt idx="100596">
                  <c:v>1.1002899999999999E-2</c:v>
                </c:pt>
                <c:pt idx="100597">
                  <c:v>1.0612099999999999E-2</c:v>
                </c:pt>
                <c:pt idx="100598">
                  <c:v>1.02173E-2</c:v>
                </c:pt>
                <c:pt idx="100599" formatCode="0.00E+00">
                  <c:v>9.8190800000000009E-3</c:v>
                </c:pt>
                <c:pt idx="100600" formatCode="0.00E+00">
                  <c:v>9.4176299999999998E-3</c:v>
                </c:pt>
                <c:pt idx="100601" formatCode="0.00E+00">
                  <c:v>9.0133399999999999E-3</c:v>
                </c:pt>
                <c:pt idx="100602" formatCode="0.00E+00">
                  <c:v>8.6065399999999993E-3</c:v>
                </c:pt>
                <c:pt idx="100603" formatCode="0.00E+00">
                  <c:v>8.1975699999999995E-3</c:v>
                </c:pt>
                <c:pt idx="100604" formatCode="0.00E+00">
                  <c:v>7.7867400000000003E-3</c:v>
                </c:pt>
                <c:pt idx="100605" formatCode="0.00E+00">
                  <c:v>7.3743699999999999E-3</c:v>
                </c:pt>
                <c:pt idx="100606" formatCode="0.00E+00">
                  <c:v>6.9607699999999998E-3</c:v>
                </c:pt>
                <c:pt idx="100607" formatCode="0.00E+00">
                  <c:v>6.54625E-3</c:v>
                </c:pt>
                <c:pt idx="100608" formatCode="0.00E+00">
                  <c:v>6.1310899999999996E-3</c:v>
                </c:pt>
                <c:pt idx="100609" formatCode="0.00E+00">
                  <c:v>5.7155900000000004E-3</c:v>
                </c:pt>
                <c:pt idx="100610" formatCode="0.00E+00">
                  <c:v>5.3000199999999999E-3</c:v>
                </c:pt>
                <c:pt idx="100611" formatCode="0.00E+00">
                  <c:v>4.8846599999999999E-3</c:v>
                </c:pt>
                <c:pt idx="100612" formatCode="0.00E+00">
                  <c:v>4.4697699999999996E-3</c:v>
                </c:pt>
                <c:pt idx="100613" formatCode="0.00E+00">
                  <c:v>4.0556200000000002E-3</c:v>
                </c:pt>
                <c:pt idx="100614" formatCode="0.00E+00">
                  <c:v>3.6424399999999998E-3</c:v>
                </c:pt>
                <c:pt idx="100615" formatCode="0.00E+00">
                  <c:v>3.23047E-3</c:v>
                </c:pt>
                <c:pt idx="100616" formatCode="0.00E+00">
                  <c:v>2.8199599999999998E-3</c:v>
                </c:pt>
                <c:pt idx="100617" formatCode="0.00E+00">
                  <c:v>2.4111100000000002E-3</c:v>
                </c:pt>
                <c:pt idx="100618" formatCode="0.00E+00">
                  <c:v>2.0041600000000001E-3</c:v>
                </c:pt>
                <c:pt idx="100619" formatCode="0.00E+00">
                  <c:v>1.59929E-3</c:v>
                </c:pt>
                <c:pt idx="100620" formatCode="0.00E+00">
                  <c:v>1.1967200000000001E-3</c:v>
                </c:pt>
                <c:pt idx="100621" formatCode="0.00E+00">
                  <c:v>7.9663800000000001E-4</c:v>
                </c:pt>
                <c:pt idx="100622" formatCode="0.00E+00">
                  <c:v>3.9921899999999997E-4</c:v>
                </c:pt>
                <c:pt idx="100623" formatCode="0.00E+00">
                  <c:v>4.6385100000000004E-6</c:v>
                </c:pt>
                <c:pt idx="100624" formatCode="0.00E+00">
                  <c:v>-3.86936E-4</c:v>
                </c:pt>
                <c:pt idx="100625" formatCode="0.00E+00">
                  <c:v>-7.75346E-4</c:v>
                </c:pt>
                <c:pt idx="100626" formatCode="0.00E+00">
                  <c:v>-1.16044E-3</c:v>
                </c:pt>
                <c:pt idx="100627" formatCode="0.00E+00">
                  <c:v>-1.5420799999999999E-3</c:v>
                </c:pt>
                <c:pt idx="100628" formatCode="0.00E+00">
                  <c:v>-1.92012E-3</c:v>
                </c:pt>
                <c:pt idx="100629" formatCode="0.00E+00">
                  <c:v>-2.29445E-3</c:v>
                </c:pt>
                <c:pt idx="100630" formatCode="0.00E+00">
                  <c:v>-2.6649299999999998E-3</c:v>
                </c:pt>
                <c:pt idx="100631" formatCode="0.00E+00">
                  <c:v>-3.0314600000000001E-3</c:v>
                </c:pt>
                <c:pt idx="100632" formatCode="0.00E+00">
                  <c:v>-3.3939199999999999E-3</c:v>
                </c:pt>
                <c:pt idx="100633" formatCode="0.00E+00">
                  <c:v>-3.7522200000000001E-3</c:v>
                </c:pt>
                <c:pt idx="100634" formatCode="0.00E+00">
                  <c:v>-4.1062700000000004E-3</c:v>
                </c:pt>
                <c:pt idx="100635" formatCode="0.00E+00">
                  <c:v>-4.4559600000000001E-3</c:v>
                </c:pt>
                <c:pt idx="100636" formatCode="0.00E+00">
                  <c:v>-4.8012300000000001E-3</c:v>
                </c:pt>
                <c:pt idx="100637" formatCode="0.00E+00">
                  <c:v>-5.1419899999999999E-3</c:v>
                </c:pt>
                <c:pt idx="100638" formatCode="0.00E+00">
                  <c:v>-5.47818E-3</c:v>
                </c:pt>
                <c:pt idx="100639" formatCode="0.00E+00">
                  <c:v>-5.80972E-3</c:v>
                </c:pt>
                <c:pt idx="100640" formatCode="0.00E+00">
                  <c:v>-6.1365500000000002E-3</c:v>
                </c:pt>
                <c:pt idx="100641" formatCode="0.00E+00">
                  <c:v>-6.45861E-3</c:v>
                </c:pt>
                <c:pt idx="100642" formatCode="0.00E+00">
                  <c:v>-6.7758599999999999E-3</c:v>
                </c:pt>
                <c:pt idx="100643" formatCode="0.00E+00">
                  <c:v>-7.08824E-3</c:v>
                </c:pt>
                <c:pt idx="100644" formatCode="0.00E+00">
                  <c:v>-7.3957099999999998E-3</c:v>
                </c:pt>
                <c:pt idx="100645" formatCode="0.00E+00">
                  <c:v>-7.6982200000000004E-3</c:v>
                </c:pt>
                <c:pt idx="100646" formatCode="0.00E+00">
                  <c:v>-7.9957299999999995E-3</c:v>
                </c:pt>
                <c:pt idx="100647" formatCode="0.00E+00">
                  <c:v>-8.2882000000000008E-3</c:v>
                </c:pt>
                <c:pt idx="100648" formatCode="0.00E+00">
                  <c:v>-8.5756099999999991E-3</c:v>
                </c:pt>
                <c:pt idx="100649" formatCode="0.00E+00">
                  <c:v>-8.8579100000000001E-3</c:v>
                </c:pt>
                <c:pt idx="100650" formatCode="0.00E+00">
                  <c:v>-9.1350700000000003E-3</c:v>
                </c:pt>
                <c:pt idx="100651" formatCode="0.00E+00">
                  <c:v>-9.40707E-3</c:v>
                </c:pt>
                <c:pt idx="100652" formatCode="0.00E+00">
                  <c:v>-9.6738799999999993E-3</c:v>
                </c:pt>
                <c:pt idx="100653" formatCode="0.00E+00">
                  <c:v>-9.9354600000000001E-3</c:v>
                </c:pt>
                <c:pt idx="100654">
                  <c:v>-1.0191800000000001E-2</c:v>
                </c:pt>
                <c:pt idx="100655">
                  <c:v>-1.04428E-2</c:v>
                </c:pt>
                <c:pt idx="100656">
                  <c:v>-1.0688599999999999E-2</c:v>
                </c:pt>
                <c:pt idx="100657">
                  <c:v>-1.0928999999999999E-2</c:v>
                </c:pt>
                <c:pt idx="100658">
                  <c:v>-1.11641E-2</c:v>
                </c:pt>
                <c:pt idx="100659">
                  <c:v>-1.13937E-2</c:v>
                </c:pt>
                <c:pt idx="100660">
                  <c:v>-1.1618E-2</c:v>
                </c:pt>
                <c:pt idx="100661">
                  <c:v>-1.18368E-2</c:v>
                </c:pt>
                <c:pt idx="100662">
                  <c:v>-1.2050099999999999E-2</c:v>
                </c:pt>
                <c:pt idx="100663">
                  <c:v>-1.22579E-2</c:v>
                </c:pt>
                <c:pt idx="100664">
                  <c:v>-1.24601E-2</c:v>
                </c:pt>
                <c:pt idx="100665">
                  <c:v>-1.2656799999999999E-2</c:v>
                </c:pt>
                <c:pt idx="100666">
                  <c:v>-1.2847799999999999E-2</c:v>
                </c:pt>
                <c:pt idx="100667">
                  <c:v>-1.3033100000000001E-2</c:v>
                </c:pt>
                <c:pt idx="100668">
                  <c:v>-1.3212700000000001E-2</c:v>
                </c:pt>
                <c:pt idx="100669">
                  <c:v>-1.33866E-2</c:v>
                </c:pt>
                <c:pt idx="100670">
                  <c:v>-1.35546E-2</c:v>
                </c:pt>
                <c:pt idx="100671">
                  <c:v>-1.3716799999999999E-2</c:v>
                </c:pt>
                <c:pt idx="100672">
                  <c:v>-1.3873E-2</c:v>
                </c:pt>
                <c:pt idx="100673">
                  <c:v>-1.4023300000000001E-2</c:v>
                </c:pt>
                <c:pt idx="100674">
                  <c:v>-1.41675E-2</c:v>
                </c:pt>
                <c:pt idx="100675">
                  <c:v>-1.43056E-2</c:v>
                </c:pt>
                <c:pt idx="100676">
                  <c:v>-1.44374E-2</c:v>
                </c:pt>
                <c:pt idx="100677">
                  <c:v>-1.4563100000000001E-2</c:v>
                </c:pt>
                <c:pt idx="100678">
                  <c:v>-1.46824E-2</c:v>
                </c:pt>
                <c:pt idx="100679">
                  <c:v>-1.4795300000000001E-2</c:v>
                </c:pt>
                <c:pt idx="100680">
                  <c:v>-1.49017E-2</c:v>
                </c:pt>
                <c:pt idx="100681">
                  <c:v>-1.5001499999999999E-2</c:v>
                </c:pt>
                <c:pt idx="100682">
                  <c:v>-1.5094700000000001E-2</c:v>
                </c:pt>
                <c:pt idx="100683">
                  <c:v>-1.5181200000000001E-2</c:v>
                </c:pt>
                <c:pt idx="100684">
                  <c:v>-1.52607E-2</c:v>
                </c:pt>
                <c:pt idx="100685">
                  <c:v>-1.5333400000000001E-2</c:v>
                </c:pt>
                <c:pt idx="100686">
                  <c:v>-1.5398999999999999E-2</c:v>
                </c:pt>
                <c:pt idx="100687">
                  <c:v>-1.5457500000000001E-2</c:v>
                </c:pt>
                <c:pt idx="100688">
                  <c:v>-1.55088E-2</c:v>
                </c:pt>
                <c:pt idx="100689">
                  <c:v>-1.5552699999999999E-2</c:v>
                </c:pt>
                <c:pt idx="100690">
                  <c:v>-1.55891E-2</c:v>
                </c:pt>
                <c:pt idx="100691">
                  <c:v>-1.5618099999999999E-2</c:v>
                </c:pt>
                <c:pt idx="100692">
                  <c:v>-1.5639299999999998E-2</c:v>
                </c:pt>
                <c:pt idx="100693">
                  <c:v>-1.5652800000000001E-2</c:v>
                </c:pt>
                <c:pt idx="100694">
                  <c:v>-1.5658499999999999E-2</c:v>
                </c:pt>
                <c:pt idx="100695">
                  <c:v>-1.5656099999999999E-2</c:v>
                </c:pt>
                <c:pt idx="100696">
                  <c:v>-1.5645599999999999E-2</c:v>
                </c:pt>
                <c:pt idx="100697">
                  <c:v>-1.5626999999999999E-2</c:v>
                </c:pt>
                <c:pt idx="100698">
                  <c:v>-1.5599999999999999E-2</c:v>
                </c:pt>
                <c:pt idx="100699">
                  <c:v>-1.55646E-2</c:v>
                </c:pt>
                <c:pt idx="100700">
                  <c:v>-1.5520600000000001E-2</c:v>
                </c:pt>
                <c:pt idx="100701">
                  <c:v>-1.5468000000000001E-2</c:v>
                </c:pt>
                <c:pt idx="100702">
                  <c:v>-1.5406700000000001E-2</c:v>
                </c:pt>
                <c:pt idx="100703">
                  <c:v>-1.5336499999999999E-2</c:v>
                </c:pt>
                <c:pt idx="100704">
                  <c:v>-1.5257400000000001E-2</c:v>
                </c:pt>
                <c:pt idx="100705">
                  <c:v>-1.5169200000000001E-2</c:v>
                </c:pt>
                <c:pt idx="100706">
                  <c:v>-1.5071899999999999E-2</c:v>
                </c:pt>
                <c:pt idx="100707">
                  <c:v>-1.4965300000000001E-2</c:v>
                </c:pt>
                <c:pt idx="100708">
                  <c:v>-1.48494E-2</c:v>
                </c:pt>
                <c:pt idx="100709">
                  <c:v>-1.47241E-2</c:v>
                </c:pt>
                <c:pt idx="100710">
                  <c:v>-1.4589299999999999E-2</c:v>
                </c:pt>
                <c:pt idx="100711">
                  <c:v>-1.44449E-2</c:v>
                </c:pt>
                <c:pt idx="100712">
                  <c:v>-1.42909E-2</c:v>
                </c:pt>
                <c:pt idx="100713">
                  <c:v>-1.4127199999999999E-2</c:v>
                </c:pt>
                <c:pt idx="100714">
                  <c:v>-1.3953699999999999E-2</c:v>
                </c:pt>
                <c:pt idx="100715">
                  <c:v>-1.37704E-2</c:v>
                </c:pt>
                <c:pt idx="100716">
                  <c:v>-1.35773E-2</c:v>
                </c:pt>
                <c:pt idx="100717">
                  <c:v>-1.3374199999999999E-2</c:v>
                </c:pt>
                <c:pt idx="100718">
                  <c:v>-1.31612E-2</c:v>
                </c:pt>
                <c:pt idx="100719">
                  <c:v>-1.29383E-2</c:v>
                </c:pt>
                <c:pt idx="100720">
                  <c:v>-1.27054E-2</c:v>
                </c:pt>
                <c:pt idx="100721">
                  <c:v>-1.2462600000000001E-2</c:v>
                </c:pt>
                <c:pt idx="100722">
                  <c:v>-1.22098E-2</c:v>
                </c:pt>
                <c:pt idx="100723">
                  <c:v>-1.1946999999999999E-2</c:v>
                </c:pt>
                <c:pt idx="100724">
                  <c:v>-1.1674199999999999E-2</c:v>
                </c:pt>
                <c:pt idx="100725">
                  <c:v>-1.13916E-2</c:v>
                </c:pt>
                <c:pt idx="100726">
                  <c:v>-1.1099100000000001E-2</c:v>
                </c:pt>
                <c:pt idx="100727">
                  <c:v>-1.0796699999999999E-2</c:v>
                </c:pt>
                <c:pt idx="100728">
                  <c:v>-1.04846E-2</c:v>
                </c:pt>
                <c:pt idx="100729">
                  <c:v>-1.01628E-2</c:v>
                </c:pt>
                <c:pt idx="100730" formatCode="0.00E+00">
                  <c:v>-9.8314200000000004E-3</c:v>
                </c:pt>
                <c:pt idx="100731" formatCode="0.00E+00">
                  <c:v>-9.4904900000000007E-3</c:v>
                </c:pt>
                <c:pt idx="100732" formatCode="0.00E+00">
                  <c:v>-9.1401399999999997E-3</c:v>
                </c:pt>
                <c:pt idx="100733" formatCode="0.00E+00">
                  <c:v>-8.7804900000000002E-3</c:v>
                </c:pt>
                <c:pt idx="100734" formatCode="0.00E+00">
                  <c:v>-8.4116699999999996E-3</c:v>
                </c:pt>
                <c:pt idx="100735" formatCode="0.00E+00">
                  <c:v>-8.0338100000000006E-3</c:v>
                </c:pt>
                <c:pt idx="100736" formatCode="0.00E+00">
                  <c:v>-7.6470699999999997E-3</c:v>
                </c:pt>
                <c:pt idx="100737" formatCode="0.00E+00">
                  <c:v>-7.2516000000000004E-3</c:v>
                </c:pt>
                <c:pt idx="100738" formatCode="0.00E+00">
                  <c:v>-6.8475799999999998E-3</c:v>
                </c:pt>
                <c:pt idx="100739" formatCode="0.00E+00">
                  <c:v>-6.4352000000000003E-3</c:v>
                </c:pt>
                <c:pt idx="100740" formatCode="0.00E+00">
                  <c:v>-6.0146499999999999E-3</c:v>
                </c:pt>
                <c:pt idx="100741" formatCode="0.00E+00">
                  <c:v>-5.5861499999999998E-3</c:v>
                </c:pt>
                <c:pt idx="100742" formatCode="0.00E+00">
                  <c:v>-5.1499199999999997E-3</c:v>
                </c:pt>
                <c:pt idx="100743" formatCode="0.00E+00">
                  <c:v>-4.7061899999999999E-3</c:v>
                </c:pt>
                <c:pt idx="100744" formatCode="0.00E+00">
                  <c:v>-4.2552099999999997E-3</c:v>
                </c:pt>
                <c:pt idx="100745" formatCode="0.00E+00">
                  <c:v>-3.7972399999999999E-3</c:v>
                </c:pt>
                <c:pt idx="100746" formatCode="0.00E+00">
                  <c:v>-3.3325500000000001E-3</c:v>
                </c:pt>
                <c:pt idx="100747" formatCode="0.00E+00">
                  <c:v>-2.8614299999999999E-3</c:v>
                </c:pt>
                <c:pt idx="100748" formatCode="0.00E+00">
                  <c:v>-2.3841700000000001E-3</c:v>
                </c:pt>
                <c:pt idx="100749" formatCode="0.00E+00">
                  <c:v>-1.9010800000000001E-3</c:v>
                </c:pt>
                <c:pt idx="100750" formatCode="0.00E+00">
                  <c:v>-1.41248E-3</c:v>
                </c:pt>
                <c:pt idx="100751" formatCode="0.00E+00">
                  <c:v>-9.1868699999999995E-4</c:v>
                </c:pt>
                <c:pt idx="100752" formatCode="0.00E+00">
                  <c:v>-4.2005500000000002E-4</c:v>
                </c:pt>
                <c:pt idx="100753" formatCode="0.00E+00">
                  <c:v>8.3068700000000006E-5</c:v>
                </c:pt>
                <c:pt idx="100754" formatCode="0.00E+00">
                  <c:v>5.9032099999999999E-4</c:v>
                </c:pt>
                <c:pt idx="100755" formatCode="0.00E+00">
                  <c:v>1.10133E-3</c:v>
                </c:pt>
                <c:pt idx="100756" formatCode="0.00E+00">
                  <c:v>1.61571E-3</c:v>
                </c:pt>
                <c:pt idx="100757" formatCode="0.00E+00">
                  <c:v>2.1330699999999999E-3</c:v>
                </c:pt>
                <c:pt idx="100758" formatCode="0.00E+00">
                  <c:v>2.653E-3</c:v>
                </c:pt>
                <c:pt idx="100759" formatCode="0.00E+00">
                  <c:v>3.1751000000000001E-3</c:v>
                </c:pt>
                <c:pt idx="100760" formatCode="0.00E+00">
                  <c:v>3.6989499999999999E-3</c:v>
                </c:pt>
                <c:pt idx="100761" formatCode="0.00E+00">
                  <c:v>4.2241099999999997E-3</c:v>
                </c:pt>
                <c:pt idx="100762" formatCode="0.00E+00">
                  <c:v>4.7501499999999999E-3</c:v>
                </c:pt>
                <c:pt idx="100763" formatCode="0.00E+00">
                  <c:v>5.2766200000000001E-3</c:v>
                </c:pt>
                <c:pt idx="100764" formatCode="0.00E+00">
                  <c:v>5.8030800000000004E-3</c:v>
                </c:pt>
                <c:pt idx="100765" formatCode="0.00E+00">
                  <c:v>6.3290600000000001E-3</c:v>
                </c:pt>
                <c:pt idx="100766" formatCode="0.00E+00">
                  <c:v>6.8541100000000001E-3</c:v>
                </c:pt>
                <c:pt idx="100767" formatCode="0.00E+00">
                  <c:v>7.3777499999999998E-3</c:v>
                </c:pt>
                <c:pt idx="100768" formatCode="0.00E+00">
                  <c:v>7.8995000000000003E-3</c:v>
                </c:pt>
                <c:pt idx="100769" formatCode="0.00E+00">
                  <c:v>8.4188900000000001E-3</c:v>
                </c:pt>
                <c:pt idx="100770" formatCode="0.00E+00">
                  <c:v>8.9354399999999994E-3</c:v>
                </c:pt>
                <c:pt idx="100771" formatCode="0.00E+00">
                  <c:v>9.4486499999999994E-3</c:v>
                </c:pt>
                <c:pt idx="100772" formatCode="0.00E+00">
                  <c:v>9.9580299999999997E-3</c:v>
                </c:pt>
                <c:pt idx="100773">
                  <c:v>1.0463099999999999E-2</c:v>
                </c:pt>
                <c:pt idx="100774">
                  <c:v>1.09634E-2</c:v>
                </c:pt>
                <c:pt idx="100775">
                  <c:v>1.1458299999999999E-2</c:v>
                </c:pt>
                <c:pt idx="100776">
                  <c:v>1.19475E-2</c:v>
                </c:pt>
                <c:pt idx="100777">
                  <c:v>1.24303E-2</c:v>
                </c:pt>
                <c:pt idx="100778">
                  <c:v>1.29064E-2</c:v>
                </c:pt>
                <c:pt idx="100779">
                  <c:v>1.3375099999999999E-2</c:v>
                </c:pt>
                <c:pt idx="100780">
                  <c:v>1.38361E-2</c:v>
                </c:pt>
                <c:pt idx="100781">
                  <c:v>1.4288800000000001E-2</c:v>
                </c:pt>
                <c:pt idx="100782">
                  <c:v>1.4732800000000001E-2</c:v>
                </c:pt>
                <c:pt idx="100783">
                  <c:v>1.51675E-2</c:v>
                </c:pt>
                <c:pt idx="100784">
                  <c:v>1.55925E-2</c:v>
                </c:pt>
                <c:pt idx="100785">
                  <c:v>1.6007199999999999E-2</c:v>
                </c:pt>
                <c:pt idx="100786">
                  <c:v>1.64114E-2</c:v>
                </c:pt>
                <c:pt idx="100787">
                  <c:v>1.6804400000000001E-2</c:v>
                </c:pt>
                <c:pt idx="100788">
                  <c:v>1.7185800000000001E-2</c:v>
                </c:pt>
                <c:pt idx="100789">
                  <c:v>1.75552E-2</c:v>
                </c:pt>
                <c:pt idx="100790">
                  <c:v>1.79121E-2</c:v>
                </c:pt>
                <c:pt idx="100791">
                  <c:v>1.82562E-2</c:v>
                </c:pt>
                <c:pt idx="100792">
                  <c:v>1.85869E-2</c:v>
                </c:pt>
                <c:pt idx="100793">
                  <c:v>1.8903900000000001E-2</c:v>
                </c:pt>
                <c:pt idx="100794">
                  <c:v>1.92068E-2</c:v>
                </c:pt>
                <c:pt idx="100795">
                  <c:v>1.9495200000000001E-2</c:v>
                </c:pt>
                <c:pt idx="100796">
                  <c:v>1.97687E-2</c:v>
                </c:pt>
                <c:pt idx="100797">
                  <c:v>2.0027E-2</c:v>
                </c:pt>
                <c:pt idx="100798">
                  <c:v>2.0269599999999999E-2</c:v>
                </c:pt>
                <c:pt idx="100799">
                  <c:v>2.0496299999999999E-2</c:v>
                </c:pt>
                <c:pt idx="100800">
                  <c:v>2.0706800000000001E-2</c:v>
                </c:pt>
                <c:pt idx="100801">
                  <c:v>2.0900700000000001E-2</c:v>
                </c:pt>
                <c:pt idx="100802">
                  <c:v>2.1077700000000001E-2</c:v>
                </c:pt>
                <c:pt idx="100803">
                  <c:v>2.1237700000000002E-2</c:v>
                </c:pt>
                <c:pt idx="100804">
                  <c:v>2.1380199999999999E-2</c:v>
                </c:pt>
                <c:pt idx="100805">
                  <c:v>2.1505E-2</c:v>
                </c:pt>
                <c:pt idx="100806">
                  <c:v>2.1611999999999999E-2</c:v>
                </c:pt>
                <c:pt idx="100807">
                  <c:v>2.1701000000000002E-2</c:v>
                </c:pt>
                <c:pt idx="100808">
                  <c:v>2.1771599999999999E-2</c:v>
                </c:pt>
                <c:pt idx="100809">
                  <c:v>2.18239E-2</c:v>
                </c:pt>
                <c:pt idx="100810">
                  <c:v>2.1857499999999998E-2</c:v>
                </c:pt>
                <c:pt idx="100811">
                  <c:v>2.18724E-2</c:v>
                </c:pt>
                <c:pt idx="100812">
                  <c:v>2.18684E-2</c:v>
                </c:pt>
                <c:pt idx="100813">
                  <c:v>2.18455E-2</c:v>
                </c:pt>
                <c:pt idx="100814">
                  <c:v>2.1803599999999999E-2</c:v>
                </c:pt>
                <c:pt idx="100815">
                  <c:v>2.1742500000000001E-2</c:v>
                </c:pt>
                <c:pt idx="100816">
                  <c:v>2.1662399999999998E-2</c:v>
                </c:pt>
                <c:pt idx="100817">
                  <c:v>2.1563100000000002E-2</c:v>
                </c:pt>
                <c:pt idx="100818">
                  <c:v>2.1444600000000001E-2</c:v>
                </c:pt>
                <c:pt idx="100819">
                  <c:v>2.1307099999999999E-2</c:v>
                </c:pt>
                <c:pt idx="100820">
                  <c:v>2.11504E-2</c:v>
                </c:pt>
                <c:pt idx="100821">
                  <c:v>2.0974799999999998E-2</c:v>
                </c:pt>
                <c:pt idx="100822">
                  <c:v>2.0780199999999999E-2</c:v>
                </c:pt>
                <c:pt idx="100823">
                  <c:v>2.05668E-2</c:v>
                </c:pt>
                <c:pt idx="100824">
                  <c:v>2.0334600000000001E-2</c:v>
                </c:pt>
                <c:pt idx="100825">
                  <c:v>2.0084000000000001E-2</c:v>
                </c:pt>
                <c:pt idx="100826">
                  <c:v>1.98149E-2</c:v>
                </c:pt>
                <c:pt idx="100827">
                  <c:v>1.9527699999999999E-2</c:v>
                </c:pt>
                <c:pt idx="100828">
                  <c:v>1.9222400000000001E-2</c:v>
                </c:pt>
                <c:pt idx="100829">
                  <c:v>1.88994E-2</c:v>
                </c:pt>
                <c:pt idx="100830">
                  <c:v>1.85588E-2</c:v>
                </c:pt>
                <c:pt idx="100831">
                  <c:v>1.8200999999999998E-2</c:v>
                </c:pt>
                <c:pt idx="100832">
                  <c:v>1.78262E-2</c:v>
                </c:pt>
                <c:pt idx="100833">
                  <c:v>1.74348E-2</c:v>
                </c:pt>
                <c:pt idx="100834">
                  <c:v>1.7027E-2</c:v>
                </c:pt>
                <c:pt idx="100835">
                  <c:v>1.6603199999999999E-2</c:v>
                </c:pt>
                <c:pt idx="100836">
                  <c:v>1.61637E-2</c:v>
                </c:pt>
                <c:pt idx="100837">
                  <c:v>1.57091E-2</c:v>
                </c:pt>
                <c:pt idx="100838">
                  <c:v>1.52395E-2</c:v>
                </c:pt>
                <c:pt idx="100839">
                  <c:v>1.47555E-2</c:v>
                </c:pt>
                <c:pt idx="100840">
                  <c:v>1.4257499999999999E-2</c:v>
                </c:pt>
                <c:pt idx="100841">
                  <c:v>1.3745800000000001E-2</c:v>
                </c:pt>
                <c:pt idx="100842">
                  <c:v>1.32211E-2</c:v>
                </c:pt>
                <c:pt idx="100843">
                  <c:v>1.2683699999999999E-2</c:v>
                </c:pt>
                <c:pt idx="100844">
                  <c:v>1.21342E-2</c:v>
                </c:pt>
                <c:pt idx="100845">
                  <c:v>1.1573099999999999E-2</c:v>
                </c:pt>
                <c:pt idx="100846">
                  <c:v>1.10008E-2</c:v>
                </c:pt>
                <c:pt idx="100847">
                  <c:v>1.0417900000000001E-2</c:v>
                </c:pt>
                <c:pt idx="100848" formatCode="0.00E+00">
                  <c:v>9.8249300000000008E-3</c:v>
                </c:pt>
                <c:pt idx="100849" formatCode="0.00E+00">
                  <c:v>9.2224899999999999E-3</c:v>
                </c:pt>
                <c:pt idx="100850" formatCode="0.00E+00">
                  <c:v>8.6111199999999999E-3</c:v>
                </c:pt>
                <c:pt idx="100851" formatCode="0.00E+00">
                  <c:v>7.9913799999999993E-3</c:v>
                </c:pt>
                <c:pt idx="100852" formatCode="0.00E+00">
                  <c:v>7.3638799999999997E-3</c:v>
                </c:pt>
                <c:pt idx="100853" formatCode="0.00E+00">
                  <c:v>6.7292000000000003E-3</c:v>
                </c:pt>
                <c:pt idx="100854" formatCode="0.00E+00">
                  <c:v>6.08794E-3</c:v>
                </c:pt>
                <c:pt idx="100855" formatCode="0.00E+00">
                  <c:v>5.4407199999999996E-3</c:v>
                </c:pt>
                <c:pt idx="100856" formatCode="0.00E+00">
                  <c:v>4.7881599999999996E-3</c:v>
                </c:pt>
                <c:pt idx="100857" formatCode="0.00E+00">
                  <c:v>4.13087E-3</c:v>
                </c:pt>
                <c:pt idx="100858" formatCode="0.00E+00">
                  <c:v>3.46949E-3</c:v>
                </c:pt>
                <c:pt idx="100859" formatCode="0.00E+00">
                  <c:v>2.8046400000000002E-3</c:v>
                </c:pt>
                <c:pt idx="100860" formatCode="0.00E+00">
                  <c:v>2.1369700000000002E-3</c:v>
                </c:pt>
                <c:pt idx="100861" formatCode="0.00E+00">
                  <c:v>1.4671199999999999E-3</c:v>
                </c:pt>
                <c:pt idx="100862" formatCode="0.00E+00">
                  <c:v>7.9573199999999995E-4</c:v>
                </c:pt>
                <c:pt idx="100863" formatCode="0.00E+00">
                  <c:v>1.2344499999999999E-4</c:v>
                </c:pt>
                <c:pt idx="100864" formatCode="0.00E+00">
                  <c:v>-5.4909299999999996E-4</c:v>
                </c:pt>
                <c:pt idx="100865" formatCode="0.00E+00">
                  <c:v>-1.22124E-3</c:v>
                </c:pt>
                <c:pt idx="100866" formatCode="0.00E+00">
                  <c:v>-1.89234E-3</c:v>
                </c:pt>
                <c:pt idx="100867" formatCode="0.00E+00">
                  <c:v>-2.5617600000000002E-3</c:v>
                </c:pt>
                <c:pt idx="100868" formatCode="0.00E+00">
                  <c:v>-3.2288600000000001E-3</c:v>
                </c:pt>
                <c:pt idx="100869" formatCode="0.00E+00">
                  <c:v>-3.8929899999999998E-3</c:v>
                </c:pt>
                <c:pt idx="100870" formatCode="0.00E+00">
                  <c:v>-4.5535300000000001E-3</c:v>
                </c:pt>
                <c:pt idx="100871" formatCode="0.00E+00">
                  <c:v>-5.2098400000000003E-3</c:v>
                </c:pt>
                <c:pt idx="100872" formatCode="0.00E+00">
                  <c:v>-5.8612899999999999E-3</c:v>
                </c:pt>
                <c:pt idx="100873" formatCode="0.00E+00">
                  <c:v>-6.5072799999999998E-3</c:v>
                </c:pt>
                <c:pt idx="100874" formatCode="0.00E+00">
                  <c:v>-7.1471800000000004E-3</c:v>
                </c:pt>
                <c:pt idx="100875" formatCode="0.00E+00">
                  <c:v>-7.7803999999999998E-3</c:v>
                </c:pt>
                <c:pt idx="100876" formatCode="0.00E+00">
                  <c:v>-8.4063200000000001E-3</c:v>
                </c:pt>
                <c:pt idx="100877" formatCode="0.00E+00">
                  <c:v>-9.0243700000000003E-3</c:v>
                </c:pt>
                <c:pt idx="100878" formatCode="0.00E+00">
                  <c:v>-9.6339700000000004E-3</c:v>
                </c:pt>
                <c:pt idx="100879">
                  <c:v>-1.0234500000000001E-2</c:v>
                </c:pt>
                <c:pt idx="100880">
                  <c:v>-1.08255E-2</c:v>
                </c:pt>
                <c:pt idx="100881">
                  <c:v>-1.1406400000000001E-2</c:v>
                </c:pt>
                <c:pt idx="100882">
                  <c:v>-1.19766E-2</c:v>
                </c:pt>
                <c:pt idx="100883">
                  <c:v>-1.2535599999999999E-2</c:v>
                </c:pt>
                <c:pt idx="100884">
                  <c:v>-1.30829E-2</c:v>
                </c:pt>
                <c:pt idx="100885">
                  <c:v>-1.3618E-2</c:v>
                </c:pt>
                <c:pt idx="100886">
                  <c:v>-1.4140399999999999E-2</c:v>
                </c:pt>
                <c:pt idx="100887">
                  <c:v>-1.46497E-2</c:v>
                </c:pt>
                <c:pt idx="100888">
                  <c:v>-1.51454E-2</c:v>
                </c:pt>
                <c:pt idx="100889">
                  <c:v>-1.5626999999999999E-2</c:v>
                </c:pt>
                <c:pt idx="100890">
                  <c:v>-1.6094199999999999E-2</c:v>
                </c:pt>
                <c:pt idx="100891">
                  <c:v>-1.6546600000000002E-2</c:v>
                </c:pt>
                <c:pt idx="100892">
                  <c:v>-1.6983700000000001E-2</c:v>
                </c:pt>
                <c:pt idx="100893">
                  <c:v>-1.74051E-2</c:v>
                </c:pt>
                <c:pt idx="100894">
                  <c:v>-1.7810599999999999E-2</c:v>
                </c:pt>
                <c:pt idx="100895">
                  <c:v>-1.8199799999999999E-2</c:v>
                </c:pt>
                <c:pt idx="100896">
                  <c:v>-1.8572399999999999E-2</c:v>
                </c:pt>
                <c:pt idx="100897">
                  <c:v>-1.89281E-2</c:v>
                </c:pt>
                <c:pt idx="100898">
                  <c:v>-1.9266499999999999E-2</c:v>
                </c:pt>
                <c:pt idx="100899">
                  <c:v>-1.9587500000000001E-2</c:v>
                </c:pt>
                <c:pt idx="100900">
                  <c:v>-1.98908E-2</c:v>
                </c:pt>
                <c:pt idx="100901">
                  <c:v>-2.0176199999999998E-2</c:v>
                </c:pt>
                <c:pt idx="100902">
                  <c:v>-2.04435E-2</c:v>
                </c:pt>
                <c:pt idx="100903">
                  <c:v>-2.0692499999999999E-2</c:v>
                </c:pt>
                <c:pt idx="100904">
                  <c:v>-2.0923000000000001E-2</c:v>
                </c:pt>
                <c:pt idx="100905">
                  <c:v>-2.1134900000000002E-2</c:v>
                </c:pt>
                <c:pt idx="100906">
                  <c:v>-2.1328E-2</c:v>
                </c:pt>
                <c:pt idx="100907">
                  <c:v>-2.1502400000000001E-2</c:v>
                </c:pt>
                <c:pt idx="100908">
                  <c:v>-2.1657800000000001E-2</c:v>
                </c:pt>
                <c:pt idx="100909">
                  <c:v>-2.1794299999999999E-2</c:v>
                </c:pt>
                <c:pt idx="100910">
                  <c:v>-2.1911699999999999E-2</c:v>
                </c:pt>
                <c:pt idx="100911">
                  <c:v>-2.2010100000000001E-2</c:v>
                </c:pt>
                <c:pt idx="100912">
                  <c:v>-2.2089500000000001E-2</c:v>
                </c:pt>
                <c:pt idx="100913">
                  <c:v>-2.2149800000000001E-2</c:v>
                </c:pt>
                <c:pt idx="100914">
                  <c:v>-2.2191200000000001E-2</c:v>
                </c:pt>
                <c:pt idx="100915">
                  <c:v>-2.22136E-2</c:v>
                </c:pt>
                <c:pt idx="100916">
                  <c:v>-2.2217199999999999E-2</c:v>
                </c:pt>
                <c:pt idx="100917">
                  <c:v>-2.2202E-2</c:v>
                </c:pt>
                <c:pt idx="100918">
                  <c:v>-2.21681E-2</c:v>
                </c:pt>
                <c:pt idx="100919">
                  <c:v>-2.2115800000000001E-2</c:v>
                </c:pt>
                <c:pt idx="100920">
                  <c:v>-2.2044999999999999E-2</c:v>
                </c:pt>
                <c:pt idx="100921">
                  <c:v>-2.1956099999999999E-2</c:v>
                </c:pt>
                <c:pt idx="100922">
                  <c:v>-2.18491E-2</c:v>
                </c:pt>
                <c:pt idx="100923">
                  <c:v>-2.1724299999999998E-2</c:v>
                </c:pt>
                <c:pt idx="100924">
                  <c:v>-2.1581900000000001E-2</c:v>
                </c:pt>
                <c:pt idx="100925">
                  <c:v>-2.1422099999999999E-2</c:v>
                </c:pt>
                <c:pt idx="100926">
                  <c:v>-2.1245199999999999E-2</c:v>
                </c:pt>
                <c:pt idx="100927">
                  <c:v>-2.1051400000000001E-2</c:v>
                </c:pt>
                <c:pt idx="100928">
                  <c:v>-2.0841100000000001E-2</c:v>
                </c:pt>
                <c:pt idx="100929">
                  <c:v>-2.0614400000000001E-2</c:v>
                </c:pt>
                <c:pt idx="100930">
                  <c:v>-2.0371799999999999E-2</c:v>
                </c:pt>
                <c:pt idx="100931">
                  <c:v>-2.0113499999999999E-2</c:v>
                </c:pt>
                <c:pt idx="100932">
                  <c:v>-1.9839800000000001E-2</c:v>
                </c:pt>
                <c:pt idx="100933">
                  <c:v>-1.9551200000000001E-2</c:v>
                </c:pt>
                <c:pt idx="100934">
                  <c:v>-1.9248000000000001E-2</c:v>
                </c:pt>
                <c:pt idx="100935">
                  <c:v>-1.89304E-2</c:v>
                </c:pt>
                <c:pt idx="100936">
                  <c:v>-1.85991E-2</c:v>
                </c:pt>
                <c:pt idx="100937">
                  <c:v>-1.8254200000000002E-2</c:v>
                </c:pt>
                <c:pt idx="100938">
                  <c:v>-1.7896200000000001E-2</c:v>
                </c:pt>
                <c:pt idx="100939">
                  <c:v>-1.7525599999999999E-2</c:v>
                </c:pt>
                <c:pt idx="100940">
                  <c:v>-1.7142600000000001E-2</c:v>
                </c:pt>
                <c:pt idx="100941">
                  <c:v>-1.67479E-2</c:v>
                </c:pt>
                <c:pt idx="100942">
                  <c:v>-1.6341700000000001E-2</c:v>
                </c:pt>
                <c:pt idx="100943">
                  <c:v>-1.5924600000000001E-2</c:v>
                </c:pt>
                <c:pt idx="100944">
                  <c:v>-1.5497E-2</c:v>
                </c:pt>
                <c:pt idx="100945">
                  <c:v>-1.50592E-2</c:v>
                </c:pt>
                <c:pt idx="100946">
                  <c:v>-1.4611900000000001E-2</c:v>
                </c:pt>
                <c:pt idx="100947">
                  <c:v>-1.41554E-2</c:v>
                </c:pt>
                <c:pt idx="100948">
                  <c:v>-1.3690300000000001E-2</c:v>
                </c:pt>
                <c:pt idx="100949">
                  <c:v>-1.32169E-2</c:v>
                </c:pt>
                <c:pt idx="100950">
                  <c:v>-1.2735700000000001E-2</c:v>
                </c:pt>
                <c:pt idx="100951">
                  <c:v>-1.2247299999999999E-2</c:v>
                </c:pt>
                <c:pt idx="100952">
                  <c:v>-1.17521E-2</c:v>
                </c:pt>
                <c:pt idx="100953">
                  <c:v>-1.12505E-2</c:v>
                </c:pt>
                <c:pt idx="100954">
                  <c:v>-1.07431E-2</c:v>
                </c:pt>
                <c:pt idx="100955">
                  <c:v>-1.0230400000000001E-2</c:v>
                </c:pt>
                <c:pt idx="100956" formatCode="0.00E+00">
                  <c:v>-9.7126799999999996E-3</c:v>
                </c:pt>
                <c:pt idx="100957" formatCode="0.00E+00">
                  <c:v>-9.1905700000000003E-3</c:v>
                </c:pt>
                <c:pt idx="100958" formatCode="0.00E+00">
                  <c:v>-8.6645000000000003E-3</c:v>
                </c:pt>
                <c:pt idx="100959" formatCode="0.00E+00">
                  <c:v>-8.1349400000000002E-3</c:v>
                </c:pt>
                <c:pt idx="100960" formatCode="0.00E+00">
                  <c:v>-7.6023599999999998E-3</c:v>
                </c:pt>
                <c:pt idx="100961" formatCode="0.00E+00">
                  <c:v>-7.06721E-3</c:v>
                </c:pt>
                <c:pt idx="100962" formatCode="0.00E+00">
                  <c:v>-6.5299700000000004E-3</c:v>
                </c:pt>
                <c:pt idx="100963" formatCode="0.00E+00">
                  <c:v>-5.9910800000000002E-3</c:v>
                </c:pt>
                <c:pt idx="100964" formatCode="0.00E+00">
                  <c:v>-5.4509900000000002E-3</c:v>
                </c:pt>
                <c:pt idx="100965" formatCode="0.00E+00">
                  <c:v>-4.9101500000000003E-3</c:v>
                </c:pt>
                <c:pt idx="100966" formatCode="0.00E+00">
                  <c:v>-4.3690100000000004E-3</c:v>
                </c:pt>
                <c:pt idx="100967" formatCode="0.00E+00">
                  <c:v>-3.8279899999999999E-3</c:v>
                </c:pt>
                <c:pt idx="100968" formatCode="0.00E+00">
                  <c:v>-3.2875199999999999E-3</c:v>
                </c:pt>
                <c:pt idx="100969" formatCode="0.00E+00">
                  <c:v>-2.7480199999999999E-3</c:v>
                </c:pt>
                <c:pt idx="100970" formatCode="0.00E+00">
                  <c:v>-2.2099099999999998E-3</c:v>
                </c:pt>
                <c:pt idx="100971" formatCode="0.00E+00">
                  <c:v>-1.67359E-3</c:v>
                </c:pt>
                <c:pt idx="100972" formatCode="0.00E+00">
                  <c:v>-1.1394700000000001E-3</c:v>
                </c:pt>
                <c:pt idx="100973" formatCode="0.00E+00">
                  <c:v>-6.0792300000000001E-4</c:v>
                </c:pt>
                <c:pt idx="100974" formatCode="0.00E+00">
                  <c:v>-7.9343400000000003E-5</c:v>
                </c:pt>
                <c:pt idx="100975" formatCode="0.00E+00">
                  <c:v>4.4589800000000002E-4</c:v>
                </c:pt>
                <c:pt idx="100976" formatCode="0.00E+00">
                  <c:v>9.6743600000000001E-4</c:v>
                </c:pt>
                <c:pt idx="100977" formatCode="0.00E+00">
                  <c:v>1.4849100000000001E-3</c:v>
                </c:pt>
                <c:pt idx="100978" formatCode="0.00E+00">
                  <c:v>1.9979899999999998E-3</c:v>
                </c:pt>
                <c:pt idx="100979" formatCode="0.00E+00">
                  <c:v>2.5063199999999998E-3</c:v>
                </c:pt>
                <c:pt idx="100980" formatCode="0.00E+00">
                  <c:v>3.00958E-3</c:v>
                </c:pt>
                <c:pt idx="100981" formatCode="0.00E+00">
                  <c:v>3.5074500000000001E-3</c:v>
                </c:pt>
                <c:pt idx="100982" formatCode="0.00E+00">
                  <c:v>3.9996199999999997E-3</c:v>
                </c:pt>
                <c:pt idx="100983" formatCode="0.00E+00">
                  <c:v>4.4857999999999999E-3</c:v>
                </c:pt>
                <c:pt idx="100984" formatCode="0.00E+00">
                  <c:v>4.9657E-3</c:v>
                </c:pt>
                <c:pt idx="100985" formatCode="0.00E+00">
                  <c:v>5.43904E-3</c:v>
                </c:pt>
                <c:pt idx="100986" formatCode="0.00E+00">
                  <c:v>5.9055499999999999E-3</c:v>
                </c:pt>
                <c:pt idx="100987" formatCode="0.00E+00">
                  <c:v>6.3649900000000001E-3</c:v>
                </c:pt>
                <c:pt idx="100988" formatCode="0.00E+00">
                  <c:v>6.8170899999999996E-3</c:v>
                </c:pt>
                <c:pt idx="100989" formatCode="0.00E+00">
                  <c:v>7.2616299999999998E-3</c:v>
                </c:pt>
                <c:pt idx="100990" formatCode="0.00E+00">
                  <c:v>7.6983800000000003E-3</c:v>
                </c:pt>
                <c:pt idx="100991" formatCode="0.00E+00">
                  <c:v>8.1271299999999998E-3</c:v>
                </c:pt>
                <c:pt idx="100992" formatCode="0.00E+00">
                  <c:v>8.5476600000000003E-3</c:v>
                </c:pt>
                <c:pt idx="100993" formatCode="0.00E+00">
                  <c:v>8.9598000000000004E-3</c:v>
                </c:pt>
                <c:pt idx="100994" formatCode="0.00E+00">
                  <c:v>9.3633399999999995E-3</c:v>
                </c:pt>
                <c:pt idx="100995" formatCode="0.00E+00">
                  <c:v>9.7581300000000003E-3</c:v>
                </c:pt>
                <c:pt idx="100996">
                  <c:v>1.0144E-2</c:v>
                </c:pt>
                <c:pt idx="100997">
                  <c:v>1.05208E-2</c:v>
                </c:pt>
                <c:pt idx="100998">
                  <c:v>1.08883E-2</c:v>
                </c:pt>
                <c:pt idx="100999">
                  <c:v>1.12465E-2</c:v>
                </c:pt>
                <c:pt idx="101000">
                  <c:v>1.15952E-2</c:v>
                </c:pt>
                <c:pt idx="101001">
                  <c:v>1.19344E-2</c:v>
                </c:pt>
                <c:pt idx="101002">
                  <c:v>1.22638E-2</c:v>
                </c:pt>
                <c:pt idx="101003">
                  <c:v>1.25834E-2</c:v>
                </c:pt>
                <c:pt idx="101004">
                  <c:v>1.2893099999999999E-2</c:v>
                </c:pt>
                <c:pt idx="101005">
                  <c:v>1.31929E-2</c:v>
                </c:pt>
                <c:pt idx="101006">
                  <c:v>1.3482600000000001E-2</c:v>
                </c:pt>
                <c:pt idx="101007">
                  <c:v>1.37622E-2</c:v>
                </c:pt>
                <c:pt idx="101008">
                  <c:v>1.40316E-2</c:v>
                </c:pt>
                <c:pt idx="101009">
                  <c:v>1.42909E-2</c:v>
                </c:pt>
                <c:pt idx="101010">
                  <c:v>1.45399E-2</c:v>
                </c:pt>
                <c:pt idx="101011">
                  <c:v>1.4778599999999999E-2</c:v>
                </c:pt>
                <c:pt idx="101012">
                  <c:v>1.5007E-2</c:v>
                </c:pt>
                <c:pt idx="101013">
                  <c:v>1.52251E-2</c:v>
                </c:pt>
                <c:pt idx="101014">
                  <c:v>1.54328E-2</c:v>
                </c:pt>
                <c:pt idx="101015">
                  <c:v>1.56303E-2</c:v>
                </c:pt>
                <c:pt idx="101016">
                  <c:v>1.5817299999999999E-2</c:v>
                </c:pt>
                <c:pt idx="101017">
                  <c:v>1.5994000000000001E-2</c:v>
                </c:pt>
                <c:pt idx="101018">
                  <c:v>1.6160399999999998E-2</c:v>
                </c:pt>
                <c:pt idx="101019">
                  <c:v>1.6316500000000001E-2</c:v>
                </c:pt>
                <c:pt idx="101020">
                  <c:v>1.6462299999999999E-2</c:v>
                </c:pt>
                <c:pt idx="101021">
                  <c:v>1.6597799999999999E-2</c:v>
                </c:pt>
                <c:pt idx="101022">
                  <c:v>1.6723100000000001E-2</c:v>
                </c:pt>
                <c:pt idx="101023">
                  <c:v>1.6838200000000001E-2</c:v>
                </c:pt>
                <c:pt idx="101024">
                  <c:v>1.6943099999999999E-2</c:v>
                </c:pt>
                <c:pt idx="101025">
                  <c:v>1.7037900000000002E-2</c:v>
                </c:pt>
                <c:pt idx="101026">
                  <c:v>1.7122700000000001E-2</c:v>
                </c:pt>
                <c:pt idx="101027">
                  <c:v>1.7197400000000002E-2</c:v>
                </c:pt>
                <c:pt idx="101028">
                  <c:v>1.7262099999999999E-2</c:v>
                </c:pt>
                <c:pt idx="101029">
                  <c:v>1.73168E-2</c:v>
                </c:pt>
                <c:pt idx="101030">
                  <c:v>1.7361700000000001E-2</c:v>
                </c:pt>
                <c:pt idx="101031">
                  <c:v>1.73968E-2</c:v>
                </c:pt>
                <c:pt idx="101032">
                  <c:v>1.7422199999999999E-2</c:v>
                </c:pt>
                <c:pt idx="101033">
                  <c:v>1.74378E-2</c:v>
                </c:pt>
                <c:pt idx="101034">
                  <c:v>1.7443799999999999E-2</c:v>
                </c:pt>
                <c:pt idx="101035">
                  <c:v>1.7440299999999999E-2</c:v>
                </c:pt>
                <c:pt idx="101036">
                  <c:v>1.74272E-2</c:v>
                </c:pt>
                <c:pt idx="101037">
                  <c:v>1.7404800000000002E-2</c:v>
                </c:pt>
                <c:pt idx="101038">
                  <c:v>1.73729E-2</c:v>
                </c:pt>
                <c:pt idx="101039">
                  <c:v>1.7331800000000001E-2</c:v>
                </c:pt>
                <c:pt idx="101040">
                  <c:v>1.7281399999999999E-2</c:v>
                </c:pt>
                <c:pt idx="101041">
                  <c:v>1.7221899999999998E-2</c:v>
                </c:pt>
                <c:pt idx="101042">
                  <c:v>1.71533E-2</c:v>
                </c:pt>
                <c:pt idx="101043">
                  <c:v>1.70756E-2</c:v>
                </c:pt>
                <c:pt idx="101044">
                  <c:v>1.69891E-2</c:v>
                </c:pt>
                <c:pt idx="101045">
                  <c:v>1.6893600000000002E-2</c:v>
                </c:pt>
                <c:pt idx="101046">
                  <c:v>1.6789399999999999E-2</c:v>
                </c:pt>
                <c:pt idx="101047">
                  <c:v>1.6676400000000001E-2</c:v>
                </c:pt>
                <c:pt idx="101048">
                  <c:v>1.6554699999999999E-2</c:v>
                </c:pt>
                <c:pt idx="101049">
                  <c:v>1.6424500000000002E-2</c:v>
                </c:pt>
                <c:pt idx="101050">
                  <c:v>1.62857E-2</c:v>
                </c:pt>
                <c:pt idx="101051">
                  <c:v>1.61385E-2</c:v>
                </c:pt>
                <c:pt idx="101052">
                  <c:v>1.5982900000000001E-2</c:v>
                </c:pt>
                <c:pt idx="101053">
                  <c:v>1.5819E-2</c:v>
                </c:pt>
                <c:pt idx="101054">
                  <c:v>1.5646899999999998E-2</c:v>
                </c:pt>
                <c:pt idx="101055">
                  <c:v>1.54666E-2</c:v>
                </c:pt>
                <c:pt idx="101056">
                  <c:v>1.52782E-2</c:v>
                </c:pt>
                <c:pt idx="101057">
                  <c:v>1.50817E-2</c:v>
                </c:pt>
                <c:pt idx="101058">
                  <c:v>1.48773E-2</c:v>
                </c:pt>
                <c:pt idx="101059">
                  <c:v>1.46651E-2</c:v>
                </c:pt>
                <c:pt idx="101060">
                  <c:v>1.4445E-2</c:v>
                </c:pt>
                <c:pt idx="101061">
                  <c:v>1.42171E-2</c:v>
                </c:pt>
                <c:pt idx="101062">
                  <c:v>1.39816E-2</c:v>
                </c:pt>
                <c:pt idx="101063">
                  <c:v>1.3738500000000001E-2</c:v>
                </c:pt>
                <c:pt idx="101064">
                  <c:v>1.3487900000000001E-2</c:v>
                </c:pt>
                <c:pt idx="101065">
                  <c:v>1.32298E-2</c:v>
                </c:pt>
                <c:pt idx="101066">
                  <c:v>1.2964399999999999E-2</c:v>
                </c:pt>
                <c:pt idx="101067">
                  <c:v>1.2691600000000001E-2</c:v>
                </c:pt>
                <c:pt idx="101068">
                  <c:v>1.2411699999999999E-2</c:v>
                </c:pt>
                <c:pt idx="101069">
                  <c:v>1.2124599999999999E-2</c:v>
                </c:pt>
                <c:pt idx="101070">
                  <c:v>1.18304E-2</c:v>
                </c:pt>
                <c:pt idx="101071">
                  <c:v>1.1529299999999999E-2</c:v>
                </c:pt>
                <c:pt idx="101072">
                  <c:v>1.12213E-2</c:v>
                </c:pt>
                <c:pt idx="101073">
                  <c:v>1.09064E-2</c:v>
                </c:pt>
                <c:pt idx="101074">
                  <c:v>1.05849E-2</c:v>
                </c:pt>
                <c:pt idx="101075">
                  <c:v>1.02568E-2</c:v>
                </c:pt>
                <c:pt idx="101076" formatCode="0.00E+00">
                  <c:v>9.9221199999999996E-3</c:v>
                </c:pt>
                <c:pt idx="101077" formatCode="0.00E+00">
                  <c:v>9.5810400000000007E-3</c:v>
                </c:pt>
                <c:pt idx="101078" formatCode="0.00E+00">
                  <c:v>9.2336399999999996E-3</c:v>
                </c:pt>
                <c:pt idx="101079" formatCode="0.00E+00">
                  <c:v>8.8800200000000006E-3</c:v>
                </c:pt>
                <c:pt idx="101080" formatCode="0.00E+00">
                  <c:v>8.5202999999999997E-3</c:v>
                </c:pt>
                <c:pt idx="101081" formatCode="0.00E+00">
                  <c:v>8.1545899999999998E-3</c:v>
                </c:pt>
                <c:pt idx="101082" formatCode="0.00E+00">
                  <c:v>7.78299E-3</c:v>
                </c:pt>
                <c:pt idx="101083" formatCode="0.00E+00">
                  <c:v>7.4056499999999997E-3</c:v>
                </c:pt>
                <c:pt idx="101084" formatCode="0.00E+00">
                  <c:v>7.02267E-3</c:v>
                </c:pt>
                <c:pt idx="101085" formatCode="0.00E+00">
                  <c:v>6.6341899999999999E-3</c:v>
                </c:pt>
                <c:pt idx="101086" formatCode="0.00E+00">
                  <c:v>6.2403500000000004E-3</c:v>
                </c:pt>
                <c:pt idx="101087" formatCode="0.00E+00">
                  <c:v>5.84127E-3</c:v>
                </c:pt>
                <c:pt idx="101088" formatCode="0.00E+00">
                  <c:v>5.4371200000000001E-3</c:v>
                </c:pt>
                <c:pt idx="101089" formatCode="0.00E+00">
                  <c:v>5.0280300000000002E-3</c:v>
                </c:pt>
                <c:pt idx="101090" formatCode="0.00E+00">
                  <c:v>4.61416E-3</c:v>
                </c:pt>
                <c:pt idx="101091" formatCode="0.00E+00">
                  <c:v>4.1956700000000003E-3</c:v>
                </c:pt>
                <c:pt idx="101092" formatCode="0.00E+00">
                  <c:v>3.7727300000000002E-3</c:v>
                </c:pt>
                <c:pt idx="101093" formatCode="0.00E+00">
                  <c:v>3.3455099999999999E-3</c:v>
                </c:pt>
                <c:pt idx="101094" formatCode="0.00E+00">
                  <c:v>2.9141900000000001E-3</c:v>
                </c:pt>
                <c:pt idx="101095" formatCode="0.00E+00">
                  <c:v>2.4789500000000002E-3</c:v>
                </c:pt>
                <c:pt idx="101096" formatCode="0.00E+00">
                  <c:v>2.0399799999999998E-3</c:v>
                </c:pt>
                <c:pt idx="101097" formatCode="0.00E+00">
                  <c:v>1.5974699999999999E-3</c:v>
                </c:pt>
                <c:pt idx="101098" formatCode="0.00E+00">
                  <c:v>1.1516300000000001E-3</c:v>
                </c:pt>
                <c:pt idx="101099" formatCode="0.00E+00">
                  <c:v>7.0267599999999995E-4</c:v>
                </c:pt>
                <c:pt idx="101100" formatCode="0.00E+00">
                  <c:v>2.5081099999999998E-4</c:v>
                </c:pt>
                <c:pt idx="101101" formatCode="0.00E+00">
                  <c:v>-2.0373799999999999E-4</c:v>
                </c:pt>
                <c:pt idx="101102" formatCode="0.00E+00">
                  <c:v>-6.60744E-4</c:v>
                </c:pt>
                <c:pt idx="101103" formatCode="0.00E+00">
                  <c:v>-1.1199700000000001E-3</c:v>
                </c:pt>
                <c:pt idx="101104" formatCode="0.00E+00">
                  <c:v>-1.58118E-3</c:v>
                </c:pt>
                <c:pt idx="101105" formatCode="0.00E+00">
                  <c:v>-2.04412E-3</c:v>
                </c:pt>
                <c:pt idx="101106" formatCode="0.00E+00">
                  <c:v>-2.5085300000000001E-3</c:v>
                </c:pt>
                <c:pt idx="101107" formatCode="0.00E+00">
                  <c:v>-2.9741699999999999E-3</c:v>
                </c:pt>
                <c:pt idx="101108" formatCode="0.00E+00">
                  <c:v>-3.4407499999999998E-3</c:v>
                </c:pt>
                <c:pt idx="101109" formatCode="0.00E+00">
                  <c:v>-3.908E-3</c:v>
                </c:pt>
                <c:pt idx="101110" formatCode="0.00E+00">
                  <c:v>-4.37565E-3</c:v>
                </c:pt>
                <c:pt idx="101111" formatCode="0.00E+00">
                  <c:v>-4.8434100000000002E-3</c:v>
                </c:pt>
                <c:pt idx="101112" formatCode="0.00E+00">
                  <c:v>-5.3109799999999999E-3</c:v>
                </c:pt>
                <c:pt idx="101113" formatCode="0.00E+00">
                  <c:v>-5.7780599999999998E-3</c:v>
                </c:pt>
                <c:pt idx="101114" formatCode="0.00E+00">
                  <c:v>-6.24436E-3</c:v>
                </c:pt>
                <c:pt idx="101115" formatCode="0.00E+00">
                  <c:v>-6.7095599999999998E-3</c:v>
                </c:pt>
                <c:pt idx="101116" formatCode="0.00E+00">
                  <c:v>-7.1733500000000002E-3</c:v>
                </c:pt>
                <c:pt idx="101117" formatCode="0.00E+00">
                  <c:v>-7.6353899999999997E-3</c:v>
                </c:pt>
                <c:pt idx="101118" formatCode="0.00E+00">
                  <c:v>-8.0953799999999992E-3</c:v>
                </c:pt>
                <c:pt idx="101119" formatCode="0.00E+00">
                  <c:v>-8.55297E-3</c:v>
                </c:pt>
                <c:pt idx="101120" formatCode="0.00E+00">
                  <c:v>-9.0078299999999997E-3</c:v>
                </c:pt>
                <c:pt idx="101121" formatCode="0.00E+00">
                  <c:v>-9.4596200000000002E-3</c:v>
                </c:pt>
                <c:pt idx="101122" formatCode="0.00E+00">
                  <c:v>-9.9080000000000001E-3</c:v>
                </c:pt>
                <c:pt idx="101123">
                  <c:v>-1.03526E-2</c:v>
                </c:pt>
                <c:pt idx="101124">
                  <c:v>-1.07931E-2</c:v>
                </c:pt>
                <c:pt idx="101125">
                  <c:v>-1.1229100000000001E-2</c:v>
                </c:pt>
                <c:pt idx="101126">
                  <c:v>-1.16603E-2</c:v>
                </c:pt>
                <c:pt idx="101127">
                  <c:v>-1.2086299999999999E-2</c:v>
                </c:pt>
                <c:pt idx="101128">
                  <c:v>-1.25068E-2</c:v>
                </c:pt>
                <c:pt idx="101129">
                  <c:v>-1.29213E-2</c:v>
                </c:pt>
                <c:pt idx="101130">
                  <c:v>-1.3329499999999999E-2</c:v>
                </c:pt>
                <c:pt idx="101131">
                  <c:v>-1.37311E-2</c:v>
                </c:pt>
                <c:pt idx="101132">
                  <c:v>-1.41257E-2</c:v>
                </c:pt>
                <c:pt idx="101133">
                  <c:v>-1.45129E-2</c:v>
                </c:pt>
                <c:pt idx="101134">
                  <c:v>-1.4892300000000001E-2</c:v>
                </c:pt>
                <c:pt idx="101135">
                  <c:v>-1.5263499999999999E-2</c:v>
                </c:pt>
                <c:pt idx="101136">
                  <c:v>-1.5626299999999999E-2</c:v>
                </c:pt>
                <c:pt idx="101137">
                  <c:v>-1.59802E-2</c:v>
                </c:pt>
                <c:pt idx="101138">
                  <c:v>-1.63249E-2</c:v>
                </c:pt>
                <c:pt idx="101139">
                  <c:v>-1.6660000000000001E-2</c:v>
                </c:pt>
                <c:pt idx="101140">
                  <c:v>-1.69851E-2</c:v>
                </c:pt>
                <c:pt idx="101141">
                  <c:v>-1.72999E-2</c:v>
                </c:pt>
                <c:pt idx="101142">
                  <c:v>-1.7604100000000001E-2</c:v>
                </c:pt>
                <c:pt idx="101143">
                  <c:v>-1.7897199999999999E-2</c:v>
                </c:pt>
                <c:pt idx="101144">
                  <c:v>-1.8179000000000001E-2</c:v>
                </c:pt>
                <c:pt idx="101145">
                  <c:v>-1.84491E-2</c:v>
                </c:pt>
                <c:pt idx="101146">
                  <c:v>-1.8707100000000001E-2</c:v>
                </c:pt>
                <c:pt idx="101147">
                  <c:v>-1.8952799999999999E-2</c:v>
                </c:pt>
                <c:pt idx="101148">
                  <c:v>-1.9185899999999999E-2</c:v>
                </c:pt>
                <c:pt idx="101149">
                  <c:v>-1.94059E-2</c:v>
                </c:pt>
                <c:pt idx="101150">
                  <c:v>-1.9612600000000001E-2</c:v>
                </c:pt>
                <c:pt idx="101151">
                  <c:v>-1.9805799999999998E-2</c:v>
                </c:pt>
                <c:pt idx="101152">
                  <c:v>-1.9984999999999999E-2</c:v>
                </c:pt>
                <c:pt idx="101153">
                  <c:v>-2.0150100000000001E-2</c:v>
                </c:pt>
                <c:pt idx="101154">
                  <c:v>-2.0300800000000001E-2</c:v>
                </c:pt>
                <c:pt idx="101155">
                  <c:v>-2.0436800000000001E-2</c:v>
                </c:pt>
                <c:pt idx="101156">
                  <c:v>-2.0557800000000001E-2</c:v>
                </c:pt>
                <c:pt idx="101157">
                  <c:v>-2.0663600000000001E-2</c:v>
                </c:pt>
                <c:pt idx="101158">
                  <c:v>-2.0754100000000001E-2</c:v>
                </c:pt>
                <c:pt idx="101159">
                  <c:v>-2.0828900000000001E-2</c:v>
                </c:pt>
                <c:pt idx="101160">
                  <c:v>-2.0887800000000002E-2</c:v>
                </c:pt>
                <c:pt idx="101161">
                  <c:v>-2.0930799999999999E-2</c:v>
                </c:pt>
                <c:pt idx="101162">
                  <c:v>-2.09575E-2</c:v>
                </c:pt>
                <c:pt idx="101163">
                  <c:v>-2.0967900000000001E-2</c:v>
                </c:pt>
                <c:pt idx="101164">
                  <c:v>-2.0961799999999999E-2</c:v>
                </c:pt>
                <c:pt idx="101165">
                  <c:v>-2.0938999999999999E-2</c:v>
                </c:pt>
                <c:pt idx="101166">
                  <c:v>-2.0899500000000001E-2</c:v>
                </c:pt>
                <c:pt idx="101167">
                  <c:v>-2.0843E-2</c:v>
                </c:pt>
                <c:pt idx="101168">
                  <c:v>-2.0769699999999999E-2</c:v>
                </c:pt>
                <c:pt idx="101169">
                  <c:v>-2.0679199999999998E-2</c:v>
                </c:pt>
                <c:pt idx="101170">
                  <c:v>-2.0571699999999998E-2</c:v>
                </c:pt>
                <c:pt idx="101171">
                  <c:v>-2.0447E-2</c:v>
                </c:pt>
                <c:pt idx="101172">
                  <c:v>-2.03051E-2</c:v>
                </c:pt>
                <c:pt idx="101173">
                  <c:v>-2.0146000000000001E-2</c:v>
                </c:pt>
                <c:pt idx="101174">
                  <c:v>-1.9969799999999999E-2</c:v>
                </c:pt>
                <c:pt idx="101175">
                  <c:v>-1.97764E-2</c:v>
                </c:pt>
                <c:pt idx="101176">
                  <c:v>-1.9565900000000001E-2</c:v>
                </c:pt>
                <c:pt idx="101177">
                  <c:v>-1.9338399999999999E-2</c:v>
                </c:pt>
                <c:pt idx="101178">
                  <c:v>-1.9093800000000001E-2</c:v>
                </c:pt>
                <c:pt idx="101179">
                  <c:v>-1.8832399999999999E-2</c:v>
                </c:pt>
                <c:pt idx="101180">
                  <c:v>-1.85542E-2</c:v>
                </c:pt>
                <c:pt idx="101181">
                  <c:v>-1.8259299999999999E-2</c:v>
                </c:pt>
                <c:pt idx="101182">
                  <c:v>-1.7947999999999999E-2</c:v>
                </c:pt>
                <c:pt idx="101183">
                  <c:v>-1.7620299999999998E-2</c:v>
                </c:pt>
                <c:pt idx="101184">
                  <c:v>-1.72765E-2</c:v>
                </c:pt>
                <c:pt idx="101185">
                  <c:v>-1.69167E-2</c:v>
                </c:pt>
                <c:pt idx="101186">
                  <c:v>-1.65411E-2</c:v>
                </c:pt>
                <c:pt idx="101187">
                  <c:v>-1.6150100000000001E-2</c:v>
                </c:pt>
                <c:pt idx="101188">
                  <c:v>-1.5743900000000002E-2</c:v>
                </c:pt>
                <c:pt idx="101189">
                  <c:v>-1.53226E-2</c:v>
                </c:pt>
                <c:pt idx="101190">
                  <c:v>-1.4886699999999999E-2</c:v>
                </c:pt>
                <c:pt idx="101191">
                  <c:v>-1.44364E-2</c:v>
                </c:pt>
                <c:pt idx="101192">
                  <c:v>-1.3972099999999999E-2</c:v>
                </c:pt>
                <c:pt idx="101193">
                  <c:v>-1.3494000000000001E-2</c:v>
                </c:pt>
                <c:pt idx="101194">
                  <c:v>-1.30026E-2</c:v>
                </c:pt>
                <c:pt idx="101195">
                  <c:v>-1.2498199999999999E-2</c:v>
                </c:pt>
                <c:pt idx="101196">
                  <c:v>-1.1981199999999999E-2</c:v>
                </c:pt>
                <c:pt idx="101197">
                  <c:v>-1.1452E-2</c:v>
                </c:pt>
                <c:pt idx="101198">
                  <c:v>-1.0911000000000001E-2</c:v>
                </c:pt>
                <c:pt idx="101199">
                  <c:v>-1.03587E-2</c:v>
                </c:pt>
                <c:pt idx="101200" formatCode="0.00E+00">
                  <c:v>-9.7955200000000003E-3</c:v>
                </c:pt>
                <c:pt idx="101201" formatCode="0.00E+00">
                  <c:v>-9.2218999999999999E-3</c:v>
                </c:pt>
                <c:pt idx="101202" formatCode="0.00E+00">
                  <c:v>-8.6383199999999997E-3</c:v>
                </c:pt>
                <c:pt idx="101203" formatCode="0.00E+00">
                  <c:v>-8.0452800000000001E-3</c:v>
                </c:pt>
                <c:pt idx="101204" formatCode="0.00E+00">
                  <c:v>-7.44329E-3</c:v>
                </c:pt>
                <c:pt idx="101205" formatCode="0.00E+00">
                  <c:v>-6.8328499999999997E-3</c:v>
                </c:pt>
                <c:pt idx="101206" formatCode="0.00E+00">
                  <c:v>-6.2144899999999996E-3</c:v>
                </c:pt>
                <c:pt idx="101207" formatCode="0.00E+00">
                  <c:v>-5.5887599999999999E-3</c:v>
                </c:pt>
                <c:pt idx="101208" formatCode="0.00E+00">
                  <c:v>-4.9562E-3</c:v>
                </c:pt>
                <c:pt idx="101209" formatCode="0.00E+00">
                  <c:v>-4.31738E-3</c:v>
                </c:pt>
                <c:pt idx="101210" formatCode="0.00E+00">
                  <c:v>-3.6728500000000001E-3</c:v>
                </c:pt>
                <c:pt idx="101211" formatCode="0.00E+00">
                  <c:v>-3.0232000000000002E-3</c:v>
                </c:pt>
                <c:pt idx="101212" formatCode="0.00E+00">
                  <c:v>-2.36901E-3</c:v>
                </c:pt>
                <c:pt idx="101213" formatCode="0.00E+00">
                  <c:v>-1.7108799999999999E-3</c:v>
                </c:pt>
                <c:pt idx="101214" formatCode="0.00E+00">
                  <c:v>-1.04941E-3</c:v>
                </c:pt>
                <c:pt idx="101215" formatCode="0.00E+00">
                  <c:v>-3.8520299999999998E-4</c:v>
                </c:pt>
                <c:pt idx="101216" formatCode="0.00E+00">
                  <c:v>2.8112299999999998E-4</c:v>
                </c:pt>
                <c:pt idx="101217" formatCode="0.00E+00">
                  <c:v>9.4895000000000005E-4</c:v>
                </c:pt>
                <c:pt idx="101218" formatCode="0.00E+00">
                  <c:v>1.6176599999999999E-3</c:v>
                </c:pt>
                <c:pt idx="101219" formatCode="0.00E+00">
                  <c:v>2.2866200000000001E-3</c:v>
                </c:pt>
                <c:pt idx="101220" formatCode="0.00E+00">
                  <c:v>2.9551999999999998E-3</c:v>
                </c:pt>
                <c:pt idx="101221" formatCode="0.00E+00">
                  <c:v>3.6227799999999999E-3</c:v>
                </c:pt>
                <c:pt idx="101222" formatCode="0.00E+00">
                  <c:v>4.2887100000000003E-3</c:v>
                </c:pt>
                <c:pt idx="101223" formatCode="0.00E+00">
                  <c:v>4.9523700000000002E-3</c:v>
                </c:pt>
                <c:pt idx="101224" formatCode="0.00E+00">
                  <c:v>5.6131100000000001E-3</c:v>
                </c:pt>
                <c:pt idx="101225" formatCode="0.00E+00">
                  <c:v>6.2703200000000002E-3</c:v>
                </c:pt>
                <c:pt idx="101226" formatCode="0.00E+00">
                  <c:v>6.92334E-3</c:v>
                </c:pt>
                <c:pt idx="101227" formatCode="0.00E+00">
                  <c:v>7.5715599999999997E-3</c:v>
                </c:pt>
                <c:pt idx="101228" formatCode="0.00E+00">
                  <c:v>8.2143400000000005E-3</c:v>
                </c:pt>
                <c:pt idx="101229" formatCode="0.00E+00">
                  <c:v>8.8510700000000008E-3</c:v>
                </c:pt>
                <c:pt idx="101230" formatCode="0.00E+00">
                  <c:v>9.4811099999999992E-3</c:v>
                </c:pt>
                <c:pt idx="101231">
                  <c:v>1.0103900000000001E-2</c:v>
                </c:pt>
                <c:pt idx="101232">
                  <c:v>1.0718699999999999E-2</c:v>
                </c:pt>
                <c:pt idx="101233">
                  <c:v>1.1325099999999999E-2</c:v>
                </c:pt>
                <c:pt idx="101234">
                  <c:v>1.19223E-2</c:v>
                </c:pt>
                <c:pt idx="101235">
                  <c:v>1.2509899999999999E-2</c:v>
                </c:pt>
                <c:pt idx="101236">
                  <c:v>1.30872E-2</c:v>
                </c:pt>
                <c:pt idx="101237">
                  <c:v>1.36536E-2</c:v>
                </c:pt>
                <c:pt idx="101238">
                  <c:v>1.4208699999999999E-2</c:v>
                </c:pt>
                <c:pt idx="101239">
                  <c:v>1.4751800000000001E-2</c:v>
                </c:pt>
                <c:pt idx="101240">
                  <c:v>1.52824E-2</c:v>
                </c:pt>
                <c:pt idx="101241">
                  <c:v>1.5800000000000002E-2</c:v>
                </c:pt>
                <c:pt idx="101242">
                  <c:v>1.6304099999999998E-2</c:v>
                </c:pt>
                <c:pt idx="101243">
                  <c:v>1.6794199999999999E-2</c:v>
                </c:pt>
                <c:pt idx="101244">
                  <c:v>1.7269799999999998E-2</c:v>
                </c:pt>
                <c:pt idx="101245">
                  <c:v>1.77304E-2</c:v>
                </c:pt>
                <c:pt idx="101246">
                  <c:v>1.81756E-2</c:v>
                </c:pt>
                <c:pt idx="101247">
                  <c:v>1.8604900000000001E-2</c:v>
                </c:pt>
                <c:pt idx="101248">
                  <c:v>1.9017900000000001E-2</c:v>
                </c:pt>
                <c:pt idx="101249">
                  <c:v>1.94142E-2</c:v>
                </c:pt>
                <c:pt idx="101250">
                  <c:v>1.97933E-2</c:v>
                </c:pt>
                <c:pt idx="101251">
                  <c:v>2.0155099999999999E-2</c:v>
                </c:pt>
                <c:pt idx="101252">
                  <c:v>2.04989E-2</c:v>
                </c:pt>
                <c:pt idx="101253">
                  <c:v>2.0824700000000002E-2</c:v>
                </c:pt>
                <c:pt idx="101254">
                  <c:v>2.1131899999999999E-2</c:v>
                </c:pt>
                <c:pt idx="101255">
                  <c:v>2.1420399999999999E-2</c:v>
                </c:pt>
                <c:pt idx="101256">
                  <c:v>2.1689799999999999E-2</c:v>
                </c:pt>
                <c:pt idx="101257">
                  <c:v>2.1939799999999999E-2</c:v>
                </c:pt>
                <c:pt idx="101258">
                  <c:v>2.21704E-2</c:v>
                </c:pt>
                <c:pt idx="101259">
                  <c:v>2.2381100000000001E-2</c:v>
                </c:pt>
                <c:pt idx="101260">
                  <c:v>2.2571899999999999E-2</c:v>
                </c:pt>
                <c:pt idx="101261">
                  <c:v>2.2742499999999999E-2</c:v>
                </c:pt>
                <c:pt idx="101262">
                  <c:v>2.2892800000000001E-2</c:v>
                </c:pt>
                <c:pt idx="101263">
                  <c:v>2.3022600000000001E-2</c:v>
                </c:pt>
                <c:pt idx="101264">
                  <c:v>2.31319E-2</c:v>
                </c:pt>
                <c:pt idx="101265">
                  <c:v>2.3220600000000001E-2</c:v>
                </c:pt>
                <c:pt idx="101266">
                  <c:v>2.32886E-2</c:v>
                </c:pt>
                <c:pt idx="101267">
                  <c:v>2.33358E-2</c:v>
                </c:pt>
                <c:pt idx="101268">
                  <c:v>2.33622E-2</c:v>
                </c:pt>
                <c:pt idx="101269">
                  <c:v>2.3367800000000001E-2</c:v>
                </c:pt>
                <c:pt idx="101270">
                  <c:v>2.3352600000000001E-2</c:v>
                </c:pt>
                <c:pt idx="101271">
                  <c:v>2.3316699999999999E-2</c:v>
                </c:pt>
                <c:pt idx="101272">
                  <c:v>2.3260200000000002E-2</c:v>
                </c:pt>
                <c:pt idx="101273">
                  <c:v>2.3183100000000002E-2</c:v>
                </c:pt>
                <c:pt idx="101274">
                  <c:v>2.3085399999999999E-2</c:v>
                </c:pt>
                <c:pt idx="101275">
                  <c:v>2.2967499999999998E-2</c:v>
                </c:pt>
                <c:pt idx="101276">
                  <c:v>2.28293E-2</c:v>
                </c:pt>
                <c:pt idx="101277">
                  <c:v>2.26711E-2</c:v>
                </c:pt>
                <c:pt idx="101278">
                  <c:v>2.2492999999999999E-2</c:v>
                </c:pt>
                <c:pt idx="101279">
                  <c:v>2.22954E-2</c:v>
                </c:pt>
                <c:pt idx="101280">
                  <c:v>2.2078299999999999E-2</c:v>
                </c:pt>
                <c:pt idx="101281">
                  <c:v>2.1842E-2</c:v>
                </c:pt>
                <c:pt idx="101282">
                  <c:v>2.1586899999999999E-2</c:v>
                </c:pt>
                <c:pt idx="101283">
                  <c:v>2.1313200000000001E-2</c:v>
                </c:pt>
                <c:pt idx="101284">
                  <c:v>2.10212E-2</c:v>
                </c:pt>
                <c:pt idx="101285">
                  <c:v>2.0711199999999999E-2</c:v>
                </c:pt>
                <c:pt idx="101286">
                  <c:v>2.0383600000000002E-2</c:v>
                </c:pt>
                <c:pt idx="101287">
                  <c:v>2.0038799999999999E-2</c:v>
                </c:pt>
                <c:pt idx="101288">
                  <c:v>1.9677099999999999E-2</c:v>
                </c:pt>
                <c:pt idx="101289">
                  <c:v>1.9298900000000001E-2</c:v>
                </c:pt>
                <c:pt idx="101290">
                  <c:v>1.8904600000000001E-2</c:v>
                </c:pt>
                <c:pt idx="101291">
                  <c:v>1.8494699999999999E-2</c:v>
                </c:pt>
                <c:pt idx="101292">
                  <c:v>1.8069600000000002E-2</c:v>
                </c:pt>
                <c:pt idx="101293">
                  <c:v>1.7629700000000002E-2</c:v>
                </c:pt>
                <c:pt idx="101294">
                  <c:v>1.7175599999999999E-2</c:v>
                </c:pt>
                <c:pt idx="101295">
                  <c:v>1.6707699999999999E-2</c:v>
                </c:pt>
                <c:pt idx="101296">
                  <c:v>1.6226500000000001E-2</c:v>
                </c:pt>
                <c:pt idx="101297">
                  <c:v>1.57325E-2</c:v>
                </c:pt>
                <c:pt idx="101298">
                  <c:v>1.52262E-2</c:v>
                </c:pt>
                <c:pt idx="101299">
                  <c:v>1.4708199999999999E-2</c:v>
                </c:pt>
                <c:pt idx="101300">
                  <c:v>1.4179000000000001E-2</c:v>
                </c:pt>
                <c:pt idx="101301">
                  <c:v>1.3639099999999999E-2</c:v>
                </c:pt>
                <c:pt idx="101302">
                  <c:v>1.30892E-2</c:v>
                </c:pt>
                <c:pt idx="101303">
                  <c:v>1.25297E-2</c:v>
                </c:pt>
                <c:pt idx="101304">
                  <c:v>1.1961299999999999E-2</c:v>
                </c:pt>
                <c:pt idx="101305">
                  <c:v>1.1384500000000001E-2</c:v>
                </c:pt>
                <c:pt idx="101306">
                  <c:v>1.07998E-2</c:v>
                </c:pt>
                <c:pt idx="101307">
                  <c:v>1.0208E-2</c:v>
                </c:pt>
                <c:pt idx="101308" formatCode="0.00E+00">
                  <c:v>9.6096199999999993E-3</c:v>
                </c:pt>
                <c:pt idx="101309" formatCode="0.00E+00">
                  <c:v>9.0051999999999997E-3</c:v>
                </c:pt>
                <c:pt idx="101310" formatCode="0.00E+00">
                  <c:v>8.3953599999999993E-3</c:v>
                </c:pt>
                <c:pt idx="101311" formatCode="0.00E+00">
                  <c:v>7.7807199999999997E-3</c:v>
                </c:pt>
                <c:pt idx="101312" formatCode="0.00E+00">
                  <c:v>7.1618799999999998E-3</c:v>
                </c:pt>
                <c:pt idx="101313" formatCode="0.00E+00">
                  <c:v>6.5394499999999996E-3</c:v>
                </c:pt>
                <c:pt idx="101314" formatCode="0.00E+00">
                  <c:v>5.9140199999999999E-3</c:v>
                </c:pt>
                <c:pt idx="101315" formatCode="0.00E+00">
                  <c:v>5.2862100000000004E-3</c:v>
                </c:pt>
                <c:pt idx="101316" formatCode="0.00E+00">
                  <c:v>4.6566200000000002E-3</c:v>
                </c:pt>
                <c:pt idx="101317" formatCode="0.00E+00">
                  <c:v>4.0258400000000001E-3</c:v>
                </c:pt>
                <c:pt idx="101318" formatCode="0.00E+00">
                  <c:v>3.39449E-3</c:v>
                </c:pt>
                <c:pt idx="101319" formatCode="0.00E+00">
                  <c:v>2.7631499999999998E-3</c:v>
                </c:pt>
                <c:pt idx="101320" formatCode="0.00E+00">
                  <c:v>2.1324099999999999E-3</c:v>
                </c:pt>
                <c:pt idx="101321" formatCode="0.00E+00">
                  <c:v>1.50286E-3</c:v>
                </c:pt>
                <c:pt idx="101322" formatCode="0.00E+00">
                  <c:v>8.7508499999999995E-4</c:v>
                </c:pt>
                <c:pt idx="101323" formatCode="0.00E+00">
                  <c:v>2.4965600000000001E-4</c:v>
                </c:pt>
                <c:pt idx="101324" formatCode="0.00E+00">
                  <c:v>-3.72858E-4</c:v>
                </c:pt>
                <c:pt idx="101325" formatCode="0.00E+00">
                  <c:v>-9.9189599999999992E-4</c:v>
                </c:pt>
                <c:pt idx="101326" formatCode="0.00E+00">
                  <c:v>-1.6069000000000001E-3</c:v>
                </c:pt>
                <c:pt idx="101327" formatCode="0.00E+00">
                  <c:v>-2.2173399999999999E-3</c:v>
                </c:pt>
                <c:pt idx="101328" formatCode="0.00E+00">
                  <c:v>-2.8226599999999998E-3</c:v>
                </c:pt>
                <c:pt idx="101329" formatCode="0.00E+00">
                  <c:v>-3.4223499999999998E-3</c:v>
                </c:pt>
                <c:pt idx="101330" formatCode="0.00E+00">
                  <c:v>-4.0158900000000003E-3</c:v>
                </c:pt>
                <c:pt idx="101331" formatCode="0.00E+00">
                  <c:v>-4.6027799999999999E-3</c:v>
                </c:pt>
                <c:pt idx="101332" formatCode="0.00E+00">
                  <c:v>-5.1825100000000004E-3</c:v>
                </c:pt>
                <c:pt idx="101333" formatCode="0.00E+00">
                  <c:v>-5.7546000000000003E-3</c:v>
                </c:pt>
                <c:pt idx="101334" formatCode="0.00E+00">
                  <c:v>-6.3185999999999997E-3</c:v>
                </c:pt>
                <c:pt idx="101335" formatCode="0.00E+00">
                  <c:v>-6.8740299999999997E-3</c:v>
                </c:pt>
                <c:pt idx="101336" formatCode="0.00E+00">
                  <c:v>-7.4204500000000003E-3</c:v>
                </c:pt>
                <c:pt idx="101337" formatCode="0.00E+00">
                  <c:v>-7.9574399999999997E-3</c:v>
                </c:pt>
                <c:pt idx="101338" formatCode="0.00E+00">
                  <c:v>-8.4845700000000003E-3</c:v>
                </c:pt>
                <c:pt idx="101339" formatCode="0.00E+00">
                  <c:v>-9.0014399999999994E-3</c:v>
                </c:pt>
                <c:pt idx="101340" formatCode="0.00E+00">
                  <c:v>-9.5076599999999994E-3</c:v>
                </c:pt>
                <c:pt idx="101341">
                  <c:v>-1.0002799999999999E-2</c:v>
                </c:pt>
                <c:pt idx="101342">
                  <c:v>-1.04867E-2</c:v>
                </c:pt>
                <c:pt idx="101343">
                  <c:v>-1.09587E-2</c:v>
                </c:pt>
                <c:pt idx="101344">
                  <c:v>-1.14188E-2</c:v>
                </c:pt>
                <c:pt idx="101345">
                  <c:v>-1.1866399999999999E-2</c:v>
                </c:pt>
                <c:pt idx="101346">
                  <c:v>-1.2301400000000001E-2</c:v>
                </c:pt>
                <c:pt idx="101347">
                  <c:v>-1.2723399999999999E-2</c:v>
                </c:pt>
                <c:pt idx="101348">
                  <c:v>-1.31322E-2</c:v>
                </c:pt>
                <c:pt idx="101349">
                  <c:v>-1.35275E-2</c:v>
                </c:pt>
                <c:pt idx="101350">
                  <c:v>-1.39092E-2</c:v>
                </c:pt>
                <c:pt idx="101351">
                  <c:v>-1.42769E-2</c:v>
                </c:pt>
                <c:pt idx="101352">
                  <c:v>-1.4630499999999999E-2</c:v>
                </c:pt>
                <c:pt idx="101353">
                  <c:v>-1.49698E-2</c:v>
                </c:pt>
                <c:pt idx="101354">
                  <c:v>-1.52947E-2</c:v>
                </c:pt>
                <c:pt idx="101355">
                  <c:v>-1.56049E-2</c:v>
                </c:pt>
                <c:pt idx="101356">
                  <c:v>-1.5900399999999999E-2</c:v>
                </c:pt>
                <c:pt idx="101357">
                  <c:v>-1.61811E-2</c:v>
                </c:pt>
                <c:pt idx="101358">
                  <c:v>-1.6446700000000002E-2</c:v>
                </c:pt>
                <c:pt idx="101359">
                  <c:v>-1.6697300000000002E-2</c:v>
                </c:pt>
                <c:pt idx="101360">
                  <c:v>-1.6932800000000001E-2</c:v>
                </c:pt>
                <c:pt idx="101361">
                  <c:v>-1.71532E-2</c:v>
                </c:pt>
                <c:pt idx="101362">
                  <c:v>-1.73583E-2</c:v>
                </c:pt>
                <c:pt idx="101363">
                  <c:v>-1.75482E-2</c:v>
                </c:pt>
                <c:pt idx="101364">
                  <c:v>-1.77229E-2</c:v>
                </c:pt>
                <c:pt idx="101365">
                  <c:v>-1.78823E-2</c:v>
                </c:pt>
                <c:pt idx="101366">
                  <c:v>-1.80266E-2</c:v>
                </c:pt>
                <c:pt idx="101367">
                  <c:v>-1.81557E-2</c:v>
                </c:pt>
                <c:pt idx="101368">
                  <c:v>-1.82697E-2</c:v>
                </c:pt>
                <c:pt idx="101369">
                  <c:v>-1.8368700000000002E-2</c:v>
                </c:pt>
                <c:pt idx="101370">
                  <c:v>-1.8452699999999999E-2</c:v>
                </c:pt>
                <c:pt idx="101371">
                  <c:v>-1.8521900000000001E-2</c:v>
                </c:pt>
                <c:pt idx="101372">
                  <c:v>-1.85764E-2</c:v>
                </c:pt>
                <c:pt idx="101373">
                  <c:v>-1.8616199999999999E-2</c:v>
                </c:pt>
                <c:pt idx="101374">
                  <c:v>-1.8641499999999998E-2</c:v>
                </c:pt>
                <c:pt idx="101375">
                  <c:v>-1.8652499999999999E-2</c:v>
                </c:pt>
                <c:pt idx="101376">
                  <c:v>-1.8649300000000001E-2</c:v>
                </c:pt>
                <c:pt idx="101377">
                  <c:v>-1.8632099999999999E-2</c:v>
                </c:pt>
                <c:pt idx="101378">
                  <c:v>-1.8601099999999999E-2</c:v>
                </c:pt>
                <c:pt idx="101379">
                  <c:v>-1.8556400000000001E-2</c:v>
                </c:pt>
                <c:pt idx="101380">
                  <c:v>-1.8498299999999999E-2</c:v>
                </c:pt>
                <c:pt idx="101381">
                  <c:v>-1.84269E-2</c:v>
                </c:pt>
                <c:pt idx="101382">
                  <c:v>-1.8342600000000001E-2</c:v>
                </c:pt>
                <c:pt idx="101383">
                  <c:v>-1.8245399999999998E-2</c:v>
                </c:pt>
                <c:pt idx="101384">
                  <c:v>-1.8135700000000001E-2</c:v>
                </c:pt>
                <c:pt idx="101385">
                  <c:v>-1.8013700000000001E-2</c:v>
                </c:pt>
                <c:pt idx="101386">
                  <c:v>-1.7879699999999998E-2</c:v>
                </c:pt>
                <c:pt idx="101387">
                  <c:v>-1.77339E-2</c:v>
                </c:pt>
                <c:pt idx="101388">
                  <c:v>-1.7576499999999998E-2</c:v>
                </c:pt>
                <c:pt idx="101389">
                  <c:v>-1.74079E-2</c:v>
                </c:pt>
                <c:pt idx="101390">
                  <c:v>-1.7228299999999998E-2</c:v>
                </c:pt>
                <c:pt idx="101391">
                  <c:v>-1.7038000000000001E-2</c:v>
                </c:pt>
                <c:pt idx="101392">
                  <c:v>-1.6837299999999999E-2</c:v>
                </c:pt>
                <c:pt idx="101393">
                  <c:v>-1.6626499999999999E-2</c:v>
                </c:pt>
                <c:pt idx="101394">
                  <c:v>-1.6405900000000001E-2</c:v>
                </c:pt>
                <c:pt idx="101395">
                  <c:v>-1.6175700000000001E-2</c:v>
                </c:pt>
                <c:pt idx="101396">
                  <c:v>-1.59363E-2</c:v>
                </c:pt>
                <c:pt idx="101397">
                  <c:v>-1.5688000000000001E-2</c:v>
                </c:pt>
                <c:pt idx="101398">
                  <c:v>-1.5431E-2</c:v>
                </c:pt>
                <c:pt idx="101399">
                  <c:v>-1.51658E-2</c:v>
                </c:pt>
                <c:pt idx="101400">
                  <c:v>-1.4892499999999999E-2</c:v>
                </c:pt>
                <c:pt idx="101401">
                  <c:v>-1.4611499999999999E-2</c:v>
                </c:pt>
                <c:pt idx="101402">
                  <c:v>-1.4323199999999999E-2</c:v>
                </c:pt>
                <c:pt idx="101403">
                  <c:v>-1.4027700000000001E-2</c:v>
                </c:pt>
                <c:pt idx="101404">
                  <c:v>-1.37255E-2</c:v>
                </c:pt>
                <c:pt idx="101405">
                  <c:v>-1.34168E-2</c:v>
                </c:pt>
                <c:pt idx="101406">
                  <c:v>-1.31019E-2</c:v>
                </c:pt>
                <c:pt idx="101407">
                  <c:v>-1.27812E-2</c:v>
                </c:pt>
                <c:pt idx="101408">
                  <c:v>-1.24548E-2</c:v>
                </c:pt>
                <c:pt idx="101409">
                  <c:v>-1.21233E-2</c:v>
                </c:pt>
                <c:pt idx="101410">
                  <c:v>-1.1786700000000001E-2</c:v>
                </c:pt>
                <c:pt idx="101411">
                  <c:v>-1.1445500000000001E-2</c:v>
                </c:pt>
                <c:pt idx="101412">
                  <c:v>-1.1099899999999999E-2</c:v>
                </c:pt>
                <c:pt idx="101413">
                  <c:v>-1.07502E-2</c:v>
                </c:pt>
                <c:pt idx="101414">
                  <c:v>-1.0396600000000001E-2</c:v>
                </c:pt>
                <c:pt idx="101415">
                  <c:v>-1.0039599999999999E-2</c:v>
                </c:pt>
                <c:pt idx="101416" formatCode="0.00E+00">
                  <c:v>-9.6792500000000004E-3</c:v>
                </c:pt>
                <c:pt idx="101417" formatCode="0.00E+00">
                  <c:v>-9.3159200000000001E-3</c:v>
                </c:pt>
                <c:pt idx="101418" formatCode="0.00E+00">
                  <c:v>-8.9498700000000004E-3</c:v>
                </c:pt>
                <c:pt idx="101419" formatCode="0.00E+00">
                  <c:v>-8.5813399999999998E-3</c:v>
                </c:pt>
                <c:pt idx="101420" formatCode="0.00E+00">
                  <c:v>-8.2106100000000001E-3</c:v>
                </c:pt>
                <c:pt idx="101421" formatCode="0.00E+00">
                  <c:v>-7.83791E-3</c:v>
                </c:pt>
                <c:pt idx="101422" formatCode="0.00E+00">
                  <c:v>-7.4634999999999996E-3</c:v>
                </c:pt>
                <c:pt idx="101423" formatCode="0.00E+00">
                  <c:v>-7.0876000000000003E-3</c:v>
                </c:pt>
                <c:pt idx="101424" formatCode="0.00E+00">
                  <c:v>-6.7104699999999996E-3</c:v>
                </c:pt>
                <c:pt idx="101425" formatCode="0.00E+00">
                  <c:v>-6.3323199999999998E-3</c:v>
                </c:pt>
                <c:pt idx="101426" formatCode="0.00E+00">
                  <c:v>-5.9533800000000003E-3</c:v>
                </c:pt>
                <c:pt idx="101427" formatCode="0.00E+00">
                  <c:v>-5.5738699999999999E-3</c:v>
                </c:pt>
                <c:pt idx="101428" formatCode="0.00E+00">
                  <c:v>-5.1939899999999999E-3</c:v>
                </c:pt>
                <c:pt idx="101429" formatCode="0.00E+00">
                  <c:v>-4.8139599999999999E-3</c:v>
                </c:pt>
                <c:pt idx="101430" formatCode="0.00E+00">
                  <c:v>-4.4339699999999998E-3</c:v>
                </c:pt>
                <c:pt idx="101431" formatCode="0.00E+00">
                  <c:v>-4.0542099999999999E-3</c:v>
                </c:pt>
                <c:pt idx="101432" formatCode="0.00E+00">
                  <c:v>-3.6748800000000002E-3</c:v>
                </c:pt>
                <c:pt idx="101433" formatCode="0.00E+00">
                  <c:v>-3.2961599999999998E-3</c:v>
                </c:pt>
                <c:pt idx="101434" formatCode="0.00E+00">
                  <c:v>-2.9182100000000001E-3</c:v>
                </c:pt>
                <c:pt idx="101435" formatCode="0.00E+00">
                  <c:v>-2.5412199999999999E-3</c:v>
                </c:pt>
                <c:pt idx="101436" formatCode="0.00E+00">
                  <c:v>-2.1653499999999999E-3</c:v>
                </c:pt>
                <c:pt idx="101437" formatCode="0.00E+00">
                  <c:v>-1.79076E-3</c:v>
                </c:pt>
                <c:pt idx="101438" formatCode="0.00E+00">
                  <c:v>-1.4176E-3</c:v>
                </c:pt>
                <c:pt idx="101439" formatCode="0.00E+00">
                  <c:v>-1.0460199999999999E-3</c:v>
                </c:pt>
                <c:pt idx="101440" formatCode="0.00E+00">
                  <c:v>-6.7615600000000002E-4</c:v>
                </c:pt>
                <c:pt idx="101441" formatCode="0.00E+00">
                  <c:v>-3.0815600000000002E-4</c:v>
                </c:pt>
                <c:pt idx="101442" formatCode="0.00E+00">
                  <c:v>5.7849500000000002E-5</c:v>
                </c:pt>
                <c:pt idx="101443" formatCode="0.00E+00">
                  <c:v>4.21734E-4</c:v>
                </c:pt>
                <c:pt idx="101444" formatCode="0.00E+00">
                  <c:v>7.8337299999999997E-4</c:v>
                </c:pt>
                <c:pt idx="101445" formatCode="0.00E+00">
                  <c:v>1.14265E-3</c:v>
                </c:pt>
                <c:pt idx="101446" formatCode="0.00E+00">
                  <c:v>1.49945E-3</c:v>
                </c:pt>
                <c:pt idx="101447" formatCode="0.00E+00">
                  <c:v>1.85366E-3</c:v>
                </c:pt>
                <c:pt idx="101448" formatCode="0.00E+00">
                  <c:v>2.2051800000000002E-3</c:v>
                </c:pt>
                <c:pt idx="101449" formatCode="0.00E+00">
                  <c:v>2.5539E-3</c:v>
                </c:pt>
                <c:pt idx="101450" formatCode="0.00E+00">
                  <c:v>2.8997200000000002E-3</c:v>
                </c:pt>
                <c:pt idx="101451" formatCode="0.00E+00">
                  <c:v>3.2425599999999998E-3</c:v>
                </c:pt>
                <c:pt idx="101452" formatCode="0.00E+00">
                  <c:v>3.58231E-3</c:v>
                </c:pt>
                <c:pt idx="101453" formatCode="0.00E+00">
                  <c:v>3.9189000000000003E-3</c:v>
                </c:pt>
                <c:pt idx="101454" formatCode="0.00E+00">
                  <c:v>4.2522300000000001E-3</c:v>
                </c:pt>
                <c:pt idx="101455" formatCode="0.00E+00">
                  <c:v>4.5822199999999997E-3</c:v>
                </c:pt>
                <c:pt idx="101456" formatCode="0.00E+00">
                  <c:v>4.9087899999999997E-3</c:v>
                </c:pt>
                <c:pt idx="101457" formatCode="0.00E+00">
                  <c:v>5.2318599999999996E-3</c:v>
                </c:pt>
                <c:pt idx="101458" formatCode="0.00E+00">
                  <c:v>5.55136E-3</c:v>
                </c:pt>
                <c:pt idx="101459" formatCode="0.00E+00">
                  <c:v>5.8672000000000004E-3</c:v>
                </c:pt>
                <c:pt idx="101460" formatCode="0.00E+00">
                  <c:v>6.1793300000000002E-3</c:v>
                </c:pt>
                <c:pt idx="101461" formatCode="0.00E+00">
                  <c:v>6.4876500000000002E-3</c:v>
                </c:pt>
                <c:pt idx="101462" formatCode="0.00E+00">
                  <c:v>6.7921099999999996E-3</c:v>
                </c:pt>
                <c:pt idx="101463" formatCode="0.00E+00">
                  <c:v>7.0926299999999999E-3</c:v>
                </c:pt>
                <c:pt idx="101464" formatCode="0.00E+00">
                  <c:v>7.3891399999999998E-3</c:v>
                </c:pt>
                <c:pt idx="101465" formatCode="0.00E+00">
                  <c:v>7.6815800000000004E-3</c:v>
                </c:pt>
                <c:pt idx="101466" formatCode="0.00E+00">
                  <c:v>7.9698700000000004E-3</c:v>
                </c:pt>
                <c:pt idx="101467" formatCode="0.00E+00">
                  <c:v>8.2539499999999995E-3</c:v>
                </c:pt>
                <c:pt idx="101468" formatCode="0.00E+00">
                  <c:v>8.5337399999999997E-3</c:v>
                </c:pt>
                <c:pt idx="101469" formatCode="0.00E+00">
                  <c:v>8.8091899999999997E-3</c:v>
                </c:pt>
                <c:pt idx="101470" formatCode="0.00E+00">
                  <c:v>9.08021E-3</c:v>
                </c:pt>
                <c:pt idx="101471" formatCode="0.00E+00">
                  <c:v>9.3467399999999992E-3</c:v>
                </c:pt>
                <c:pt idx="101472" formatCode="0.00E+00">
                  <c:v>9.6086999999999995E-3</c:v>
                </c:pt>
                <c:pt idx="101473" formatCode="0.00E+00">
                  <c:v>9.8660299999999996E-3</c:v>
                </c:pt>
                <c:pt idx="101474">
                  <c:v>1.01187E-2</c:v>
                </c:pt>
                <c:pt idx="101475">
                  <c:v>1.0366500000000001E-2</c:v>
                </c:pt>
                <c:pt idx="101476">
                  <c:v>1.0609499999999999E-2</c:v>
                </c:pt>
                <c:pt idx="101477">
                  <c:v>1.08475E-2</c:v>
                </c:pt>
                <c:pt idx="101478">
                  <c:v>1.10805E-2</c:v>
                </c:pt>
                <c:pt idx="101479">
                  <c:v>1.1308500000000001E-2</c:v>
                </c:pt>
                <c:pt idx="101480">
                  <c:v>1.15312E-2</c:v>
                </c:pt>
                <c:pt idx="101481">
                  <c:v>1.1748700000000001E-2</c:v>
                </c:pt>
                <c:pt idx="101482">
                  <c:v>1.1960800000000001E-2</c:v>
                </c:pt>
                <c:pt idx="101483">
                  <c:v>1.2167499999999999E-2</c:v>
                </c:pt>
                <c:pt idx="101484">
                  <c:v>1.23687E-2</c:v>
                </c:pt>
                <c:pt idx="101485">
                  <c:v>1.2564199999999999E-2</c:v>
                </c:pt>
                <c:pt idx="101486">
                  <c:v>1.2754100000000001E-2</c:v>
                </c:pt>
                <c:pt idx="101487">
                  <c:v>1.2938099999999999E-2</c:v>
                </c:pt>
                <c:pt idx="101488">
                  <c:v>1.31162E-2</c:v>
                </c:pt>
                <c:pt idx="101489">
                  <c:v>1.3288299999999999E-2</c:v>
                </c:pt>
                <c:pt idx="101490">
                  <c:v>1.3454300000000001E-2</c:v>
                </c:pt>
                <c:pt idx="101491">
                  <c:v>1.3613999999999999E-2</c:v>
                </c:pt>
                <c:pt idx="101492">
                  <c:v>1.37675E-2</c:v>
                </c:pt>
                <c:pt idx="101493">
                  <c:v>1.39145E-2</c:v>
                </c:pt>
                <c:pt idx="101494">
                  <c:v>1.40549E-2</c:v>
                </c:pt>
                <c:pt idx="101495">
                  <c:v>1.41887E-2</c:v>
                </c:pt>
                <c:pt idx="101496">
                  <c:v>1.43158E-2</c:v>
                </c:pt>
                <c:pt idx="101497">
                  <c:v>1.44359E-2</c:v>
                </c:pt>
                <c:pt idx="101498">
                  <c:v>1.4549100000000001E-2</c:v>
                </c:pt>
                <c:pt idx="101499">
                  <c:v>1.4655100000000001E-2</c:v>
                </c:pt>
                <c:pt idx="101500">
                  <c:v>1.47539E-2</c:v>
                </c:pt>
                <c:pt idx="101501">
                  <c:v>1.48454E-2</c:v>
                </c:pt>
                <c:pt idx="101502">
                  <c:v>1.4929400000000001E-2</c:v>
                </c:pt>
                <c:pt idx="101503">
                  <c:v>1.50058E-2</c:v>
                </c:pt>
                <c:pt idx="101504">
                  <c:v>1.5074499999999999E-2</c:v>
                </c:pt>
                <c:pt idx="101505">
                  <c:v>1.5135300000000001E-2</c:v>
                </c:pt>
                <c:pt idx="101506">
                  <c:v>1.5188200000000001E-2</c:v>
                </c:pt>
                <c:pt idx="101507">
                  <c:v>1.5233099999999999E-2</c:v>
                </c:pt>
                <c:pt idx="101508">
                  <c:v>1.5269700000000001E-2</c:v>
                </c:pt>
                <c:pt idx="101509">
                  <c:v>1.52981E-2</c:v>
                </c:pt>
                <c:pt idx="101510">
                  <c:v>1.5318E-2</c:v>
                </c:pt>
                <c:pt idx="101511">
                  <c:v>1.5329499999999999E-2</c:v>
                </c:pt>
                <c:pt idx="101512">
                  <c:v>1.5332200000000001E-2</c:v>
                </c:pt>
                <c:pt idx="101513">
                  <c:v>1.5326299999999999E-2</c:v>
                </c:pt>
                <c:pt idx="101514">
                  <c:v>1.5311399999999999E-2</c:v>
                </c:pt>
                <c:pt idx="101515">
                  <c:v>1.52876E-2</c:v>
                </c:pt>
                <c:pt idx="101516">
                  <c:v>1.5254800000000001E-2</c:v>
                </c:pt>
                <c:pt idx="101517">
                  <c:v>1.5212699999999999E-2</c:v>
                </c:pt>
                <c:pt idx="101518">
                  <c:v>1.51614E-2</c:v>
                </c:pt>
                <c:pt idx="101519">
                  <c:v>1.5100799999999999E-2</c:v>
                </c:pt>
                <c:pt idx="101520">
                  <c:v>1.5030699999999999E-2</c:v>
                </c:pt>
                <c:pt idx="101521">
                  <c:v>1.49511E-2</c:v>
                </c:pt>
                <c:pt idx="101522">
                  <c:v>1.48618E-2</c:v>
                </c:pt>
                <c:pt idx="101523">
                  <c:v>1.4763E-2</c:v>
                </c:pt>
                <c:pt idx="101524">
                  <c:v>1.46543E-2</c:v>
                </c:pt>
                <c:pt idx="101525">
                  <c:v>1.4535899999999999E-2</c:v>
                </c:pt>
                <c:pt idx="101526">
                  <c:v>1.44076E-2</c:v>
                </c:pt>
                <c:pt idx="101527">
                  <c:v>1.42694E-2</c:v>
                </c:pt>
                <c:pt idx="101528">
                  <c:v>1.41213E-2</c:v>
                </c:pt>
                <c:pt idx="101529">
                  <c:v>1.3963100000000001E-2</c:v>
                </c:pt>
                <c:pt idx="101530">
                  <c:v>1.3795E-2</c:v>
                </c:pt>
                <c:pt idx="101531">
                  <c:v>1.36168E-2</c:v>
                </c:pt>
                <c:pt idx="101532">
                  <c:v>1.3428499999999999E-2</c:v>
                </c:pt>
                <c:pt idx="101533">
                  <c:v>1.32303E-2</c:v>
                </c:pt>
                <c:pt idx="101534">
                  <c:v>1.3021899999999999E-2</c:v>
                </c:pt>
                <c:pt idx="101535">
                  <c:v>1.2803500000000001E-2</c:v>
                </c:pt>
                <c:pt idx="101536">
                  <c:v>1.2575100000000001E-2</c:v>
                </c:pt>
                <c:pt idx="101537">
                  <c:v>1.2336700000000001E-2</c:v>
                </c:pt>
                <c:pt idx="101538">
                  <c:v>1.2088399999999999E-2</c:v>
                </c:pt>
                <c:pt idx="101539">
                  <c:v>1.18301E-2</c:v>
                </c:pt>
                <c:pt idx="101540">
                  <c:v>1.1561999999999999E-2</c:v>
                </c:pt>
                <c:pt idx="101541">
                  <c:v>1.12841E-2</c:v>
                </c:pt>
                <c:pt idx="101542">
                  <c:v>1.0996499999999999E-2</c:v>
                </c:pt>
                <c:pt idx="101543">
                  <c:v>1.06993E-2</c:v>
                </c:pt>
                <c:pt idx="101544">
                  <c:v>1.03926E-2</c:v>
                </c:pt>
                <c:pt idx="101545">
                  <c:v>1.00765E-2</c:v>
                </c:pt>
                <c:pt idx="101546" formatCode="0.00E+00">
                  <c:v>9.7510800000000005E-3</c:v>
                </c:pt>
                <c:pt idx="101547" formatCode="0.00E+00">
                  <c:v>9.4165099999999995E-3</c:v>
                </c:pt>
                <c:pt idx="101548" formatCode="0.00E+00">
                  <c:v>9.0729199999999999E-3</c:v>
                </c:pt>
                <c:pt idx="101549" formatCode="0.00E+00">
                  <c:v>8.7204699999999993E-3</c:v>
                </c:pt>
                <c:pt idx="101550" formatCode="0.00E+00">
                  <c:v>8.35931E-3</c:v>
                </c:pt>
                <c:pt idx="101551" formatCode="0.00E+00">
                  <c:v>7.9896299999999993E-3</c:v>
                </c:pt>
                <c:pt idx="101552" formatCode="0.00E+00">
                  <c:v>7.6115999999999996E-3</c:v>
                </c:pt>
                <c:pt idx="101553" formatCode="0.00E+00">
                  <c:v>7.2254199999999998E-3</c:v>
                </c:pt>
                <c:pt idx="101554" formatCode="0.00E+00">
                  <c:v>6.8313000000000002E-3</c:v>
                </c:pt>
                <c:pt idx="101555" formatCode="0.00E+00">
                  <c:v>6.4294499999999997E-3</c:v>
                </c:pt>
                <c:pt idx="101556" formatCode="0.00E+00">
                  <c:v>6.0201100000000004E-3</c:v>
                </c:pt>
                <c:pt idx="101557" formatCode="0.00E+00">
                  <c:v>5.6035199999999999E-3</c:v>
                </c:pt>
                <c:pt idx="101558" formatCode="0.00E+00">
                  <c:v>5.1799200000000002E-3</c:v>
                </c:pt>
                <c:pt idx="101559" formatCode="0.00E+00">
                  <c:v>4.7495799999999998E-3</c:v>
                </c:pt>
                <c:pt idx="101560" formatCode="0.00E+00">
                  <c:v>4.3127699999999996E-3</c:v>
                </c:pt>
                <c:pt idx="101561" formatCode="0.00E+00">
                  <c:v>3.8697699999999998E-3</c:v>
                </c:pt>
                <c:pt idx="101562" formatCode="0.00E+00">
                  <c:v>3.4208699999999999E-3</c:v>
                </c:pt>
                <c:pt idx="101563" formatCode="0.00E+00">
                  <c:v>2.9663799999999998E-3</c:v>
                </c:pt>
                <c:pt idx="101564" formatCode="0.00E+00">
                  <c:v>2.5066200000000002E-3</c:v>
                </c:pt>
                <c:pt idx="101565" formatCode="0.00E+00">
                  <c:v>2.0418900000000002E-3</c:v>
                </c:pt>
                <c:pt idx="101566" formatCode="0.00E+00">
                  <c:v>1.57255E-3</c:v>
                </c:pt>
                <c:pt idx="101567" formatCode="0.00E+00">
                  <c:v>1.09892E-3</c:v>
                </c:pt>
                <c:pt idx="101568" formatCode="0.00E+00">
                  <c:v>6.2136799999999996E-4</c:v>
                </c:pt>
                <c:pt idx="101569" formatCode="0.00E+00">
                  <c:v>1.4024299999999999E-4</c:v>
                </c:pt>
                <c:pt idx="101570" formatCode="0.00E+00">
                  <c:v>-3.4408399999999998E-4</c:v>
                </c:pt>
                <c:pt idx="101571" formatCode="0.00E+00">
                  <c:v>-8.3123599999999995E-4</c:v>
                </c:pt>
                <c:pt idx="101572" formatCode="0.00E+00">
                  <c:v>-1.3208300000000001E-3</c:v>
                </c:pt>
                <c:pt idx="101573" formatCode="0.00E+00">
                  <c:v>-1.8124700000000001E-3</c:v>
                </c:pt>
                <c:pt idx="101574" formatCode="0.00E+00">
                  <c:v>-2.30576E-3</c:v>
                </c:pt>
                <c:pt idx="101575" formatCode="0.00E+00">
                  <c:v>-2.80029E-3</c:v>
                </c:pt>
                <c:pt idx="101576" formatCode="0.00E+00">
                  <c:v>-3.2956499999999998E-3</c:v>
                </c:pt>
                <c:pt idx="101577" formatCode="0.00E+00">
                  <c:v>-3.7914200000000002E-3</c:v>
                </c:pt>
                <c:pt idx="101578" formatCode="0.00E+00">
                  <c:v>-4.2871799999999998E-3</c:v>
                </c:pt>
                <c:pt idx="101579" formatCode="0.00E+00">
                  <c:v>-4.7825000000000003E-3</c:v>
                </c:pt>
                <c:pt idx="101580" formatCode="0.00E+00">
                  <c:v>-5.2769399999999999E-3</c:v>
                </c:pt>
                <c:pt idx="101581" formatCode="0.00E+00">
                  <c:v>-5.7700599999999996E-3</c:v>
                </c:pt>
                <c:pt idx="101582" formatCode="0.00E+00">
                  <c:v>-6.2614300000000001E-3</c:v>
                </c:pt>
                <c:pt idx="101583" formatCode="0.00E+00">
                  <c:v>-6.7505999999999998E-3</c:v>
                </c:pt>
                <c:pt idx="101584" formatCode="0.00E+00">
                  <c:v>-7.2371099999999997E-3</c:v>
                </c:pt>
                <c:pt idx="101585" formatCode="0.00E+00">
                  <c:v>-7.7205199999999998E-3</c:v>
                </c:pt>
                <c:pt idx="101586" formatCode="0.00E+00">
                  <c:v>-8.2003800000000002E-3</c:v>
                </c:pt>
                <c:pt idx="101587" formatCode="0.00E+00">
                  <c:v>-8.6762300000000001E-3</c:v>
                </c:pt>
                <c:pt idx="101588" formatCode="0.00E+00">
                  <c:v>-9.1476200000000004E-3</c:v>
                </c:pt>
                <c:pt idx="101589" formatCode="0.00E+00">
                  <c:v>-9.6140900000000005E-3</c:v>
                </c:pt>
                <c:pt idx="101590">
                  <c:v>-1.0075199999999999E-2</c:v>
                </c:pt>
                <c:pt idx="101591">
                  <c:v>-1.0530400000000001E-2</c:v>
                </c:pt>
                <c:pt idx="101592">
                  <c:v>-1.09794E-2</c:v>
                </c:pt>
                <c:pt idx="101593">
                  <c:v>-1.14217E-2</c:v>
                </c:pt>
                <c:pt idx="101594">
                  <c:v>-1.1856800000000001E-2</c:v>
                </c:pt>
                <c:pt idx="101595">
                  <c:v>-1.22842E-2</c:v>
                </c:pt>
                <c:pt idx="101596">
                  <c:v>-1.2703600000000001E-2</c:v>
                </c:pt>
                <c:pt idx="101597">
                  <c:v>-1.3114499999999999E-2</c:v>
                </c:pt>
                <c:pt idx="101598">
                  <c:v>-1.3516500000000001E-2</c:v>
                </c:pt>
                <c:pt idx="101599">
                  <c:v>-1.3909100000000001E-2</c:v>
                </c:pt>
                <c:pt idx="101600">
                  <c:v>-1.42919E-2</c:v>
                </c:pt>
                <c:pt idx="101601">
                  <c:v>-1.46645E-2</c:v>
                </c:pt>
                <c:pt idx="101602">
                  <c:v>-1.5026599999999999E-2</c:v>
                </c:pt>
                <c:pt idx="101603">
                  <c:v>-1.53776E-2</c:v>
                </c:pt>
                <c:pt idx="101604">
                  <c:v>-1.5717200000000001E-2</c:v>
                </c:pt>
                <c:pt idx="101605">
                  <c:v>-1.6045E-2</c:v>
                </c:pt>
                <c:pt idx="101606">
                  <c:v>-1.6360699999999999E-2</c:v>
                </c:pt>
                <c:pt idx="101607">
                  <c:v>-1.6663899999999999E-2</c:v>
                </c:pt>
                <c:pt idx="101608">
                  <c:v>-1.6954199999999999E-2</c:v>
                </c:pt>
                <c:pt idx="101609">
                  <c:v>-1.7231199999999999E-2</c:v>
                </c:pt>
                <c:pt idx="101610">
                  <c:v>-1.7494800000000001E-2</c:v>
                </c:pt>
                <c:pt idx="101611">
                  <c:v>-1.77444E-2</c:v>
                </c:pt>
                <c:pt idx="101612">
                  <c:v>-1.79799E-2</c:v>
                </c:pt>
                <c:pt idx="101613">
                  <c:v>-1.8200899999999999E-2</c:v>
                </c:pt>
                <c:pt idx="101614">
                  <c:v>-1.8407099999999999E-2</c:v>
                </c:pt>
                <c:pt idx="101615">
                  <c:v>-1.8598300000000002E-2</c:v>
                </c:pt>
                <c:pt idx="101616">
                  <c:v>-1.8774200000000001E-2</c:v>
                </c:pt>
                <c:pt idx="101617">
                  <c:v>-1.8934599999999999E-2</c:v>
                </c:pt>
                <c:pt idx="101618">
                  <c:v>-1.90793E-2</c:v>
                </c:pt>
                <c:pt idx="101619">
                  <c:v>-1.9207999999999999E-2</c:v>
                </c:pt>
                <c:pt idx="101620">
                  <c:v>-1.9320500000000001E-2</c:v>
                </c:pt>
                <c:pt idx="101621">
                  <c:v>-1.9416599999999999E-2</c:v>
                </c:pt>
                <c:pt idx="101622">
                  <c:v>-1.9496300000000001E-2</c:v>
                </c:pt>
                <c:pt idx="101623">
                  <c:v>-1.9559300000000002E-2</c:v>
                </c:pt>
                <c:pt idx="101624">
                  <c:v>-1.9605600000000001E-2</c:v>
                </c:pt>
                <c:pt idx="101625">
                  <c:v>-1.96349E-2</c:v>
                </c:pt>
                <c:pt idx="101626">
                  <c:v>-1.96472E-2</c:v>
                </c:pt>
                <c:pt idx="101627">
                  <c:v>-1.96425E-2</c:v>
                </c:pt>
                <c:pt idx="101628">
                  <c:v>-1.9620599999999998E-2</c:v>
                </c:pt>
                <c:pt idx="101629">
                  <c:v>-1.9581500000000002E-2</c:v>
                </c:pt>
                <c:pt idx="101630">
                  <c:v>-1.95252E-2</c:v>
                </c:pt>
                <c:pt idx="101631">
                  <c:v>-1.9451699999999999E-2</c:v>
                </c:pt>
                <c:pt idx="101632">
                  <c:v>-1.9361E-2</c:v>
                </c:pt>
                <c:pt idx="101633">
                  <c:v>-1.9253099999999999E-2</c:v>
                </c:pt>
                <c:pt idx="101634">
                  <c:v>-1.9128099999999999E-2</c:v>
                </c:pt>
                <c:pt idx="101635">
                  <c:v>-1.89859E-2</c:v>
                </c:pt>
                <c:pt idx="101636">
                  <c:v>-1.8826800000000001E-2</c:v>
                </c:pt>
                <c:pt idx="101637">
                  <c:v>-1.8650799999999999E-2</c:v>
                </c:pt>
                <c:pt idx="101638">
                  <c:v>-1.8457999999999999E-2</c:v>
                </c:pt>
                <c:pt idx="101639">
                  <c:v>-1.82486E-2</c:v>
                </c:pt>
                <c:pt idx="101640">
                  <c:v>-1.8022699999999999E-2</c:v>
                </c:pt>
                <c:pt idx="101641">
                  <c:v>-1.7780500000000001E-2</c:v>
                </c:pt>
                <c:pt idx="101642">
                  <c:v>-1.7522200000000002E-2</c:v>
                </c:pt>
                <c:pt idx="101643">
                  <c:v>-1.72479E-2</c:v>
                </c:pt>
                <c:pt idx="101644">
                  <c:v>-1.6958000000000001E-2</c:v>
                </c:pt>
                <c:pt idx="101645">
                  <c:v>-1.66526E-2</c:v>
                </c:pt>
                <c:pt idx="101646">
                  <c:v>-1.6331999999999999E-2</c:v>
                </c:pt>
                <c:pt idx="101647">
                  <c:v>-1.59966E-2</c:v>
                </c:pt>
                <c:pt idx="101648">
                  <c:v>-1.5646500000000001E-2</c:v>
                </c:pt>
                <c:pt idx="101649">
                  <c:v>-1.52821E-2</c:v>
                </c:pt>
                <c:pt idx="101650">
                  <c:v>-1.4903700000000001E-2</c:v>
                </c:pt>
                <c:pt idx="101651">
                  <c:v>-1.4511700000000001E-2</c:v>
                </c:pt>
                <c:pt idx="101652">
                  <c:v>-1.41064E-2</c:v>
                </c:pt>
                <c:pt idx="101653">
                  <c:v>-1.3688199999999999E-2</c:v>
                </c:pt>
                <c:pt idx="101654">
                  <c:v>-1.3257400000000001E-2</c:v>
                </c:pt>
                <c:pt idx="101655">
                  <c:v>-1.28145E-2</c:v>
                </c:pt>
                <c:pt idx="101656">
                  <c:v>-1.23599E-2</c:v>
                </c:pt>
                <c:pt idx="101657">
                  <c:v>-1.1894E-2</c:v>
                </c:pt>
                <c:pt idx="101658">
                  <c:v>-1.14173E-2</c:v>
                </c:pt>
                <c:pt idx="101659">
                  <c:v>-1.09301E-2</c:v>
                </c:pt>
                <c:pt idx="101660">
                  <c:v>-1.0433E-2</c:v>
                </c:pt>
                <c:pt idx="101661" formatCode="0.00E+00">
                  <c:v>-9.9264899999999996E-3</c:v>
                </c:pt>
                <c:pt idx="101662" formatCode="0.00E+00">
                  <c:v>-9.4109399999999996E-3</c:v>
                </c:pt>
                <c:pt idx="101663" formatCode="0.00E+00">
                  <c:v>-8.8869099999999996E-3</c:v>
                </c:pt>
                <c:pt idx="101664" formatCode="0.00E+00">
                  <c:v>-8.3548800000000003E-3</c:v>
                </c:pt>
                <c:pt idx="101665" formatCode="0.00E+00">
                  <c:v>-7.8153800000000002E-3</c:v>
                </c:pt>
                <c:pt idx="101666" formatCode="0.00E+00">
                  <c:v>-7.2689299999999998E-3</c:v>
                </c:pt>
                <c:pt idx="101667" formatCode="0.00E+00">
                  <c:v>-6.7160400000000004E-3</c:v>
                </c:pt>
                <c:pt idx="101668" formatCode="0.00E+00">
                  <c:v>-6.1572700000000003E-3</c:v>
                </c:pt>
                <c:pt idx="101669" formatCode="0.00E+00">
                  <c:v>-5.5931399999999999E-3</c:v>
                </c:pt>
                <c:pt idx="101670" formatCode="0.00E+00">
                  <c:v>-5.0242000000000004E-3</c:v>
                </c:pt>
                <c:pt idx="101671" formatCode="0.00E+00">
                  <c:v>-4.45102E-3</c:v>
                </c:pt>
                <c:pt idx="101672" formatCode="0.00E+00">
                  <c:v>-3.8741299999999999E-3</c:v>
                </c:pt>
                <c:pt idx="101673" formatCode="0.00E+00">
                  <c:v>-3.2941200000000002E-3</c:v>
                </c:pt>
                <c:pt idx="101674" formatCode="0.00E+00">
                  <c:v>-2.7115300000000002E-3</c:v>
                </c:pt>
                <c:pt idx="101675" formatCode="0.00E+00">
                  <c:v>-2.12693E-3</c:v>
                </c:pt>
                <c:pt idx="101676" formatCode="0.00E+00">
                  <c:v>-1.5409E-3</c:v>
                </c:pt>
                <c:pt idx="101677" formatCode="0.00E+00">
                  <c:v>-9.5400599999999997E-4</c:v>
                </c:pt>
                <c:pt idx="101678" formatCode="0.00E+00">
                  <c:v>-3.66812E-4</c:v>
                </c:pt>
                <c:pt idx="101679" formatCode="0.00E+00">
                  <c:v>2.2011000000000001E-4</c:v>
                </c:pt>
                <c:pt idx="101680" formatCode="0.00E+00">
                  <c:v>8.0619000000000003E-4</c:v>
                </c:pt>
                <c:pt idx="101681" formatCode="0.00E+00">
                  <c:v>1.3908600000000001E-3</c:v>
                </c:pt>
                <c:pt idx="101682" formatCode="0.00E+00">
                  <c:v>1.9735600000000001E-3</c:v>
                </c:pt>
                <c:pt idx="101683" formatCode="0.00E+00">
                  <c:v>2.5537200000000002E-3</c:v>
                </c:pt>
                <c:pt idx="101684" formatCode="0.00E+00">
                  <c:v>3.1307800000000001E-3</c:v>
                </c:pt>
                <c:pt idx="101685" formatCode="0.00E+00">
                  <c:v>3.70419E-3</c:v>
                </c:pt>
                <c:pt idx="101686" formatCode="0.00E+00">
                  <c:v>4.2733900000000002E-3</c:v>
                </c:pt>
                <c:pt idx="101687" formatCode="0.00E+00">
                  <c:v>4.8378500000000003E-3</c:v>
                </c:pt>
                <c:pt idx="101688" formatCode="0.00E+00">
                  <c:v>5.3970199999999998E-3</c:v>
                </c:pt>
                <c:pt idx="101689" formatCode="0.00E+00">
                  <c:v>5.95037E-3</c:v>
                </c:pt>
                <c:pt idx="101690" formatCode="0.00E+00">
                  <c:v>6.4973799999999996E-3</c:v>
                </c:pt>
                <c:pt idx="101691" formatCode="0.00E+00">
                  <c:v>7.0375300000000002E-3</c:v>
                </c:pt>
                <c:pt idx="101692" formatCode="0.00E+00">
                  <c:v>7.5703000000000003E-3</c:v>
                </c:pt>
                <c:pt idx="101693" formatCode="0.00E+00">
                  <c:v>8.0952000000000003E-3</c:v>
                </c:pt>
                <c:pt idx="101694" formatCode="0.00E+00">
                  <c:v>8.6117399999999997E-3</c:v>
                </c:pt>
                <c:pt idx="101695" formatCode="0.00E+00">
                  <c:v>9.1194399999999995E-3</c:v>
                </c:pt>
                <c:pt idx="101696" formatCode="0.00E+00">
                  <c:v>9.6178199999999991E-3</c:v>
                </c:pt>
                <c:pt idx="101697">
                  <c:v>1.01064E-2</c:v>
                </c:pt>
                <c:pt idx="101698">
                  <c:v>1.05848E-2</c:v>
                </c:pt>
                <c:pt idx="101699">
                  <c:v>1.1052599999999999E-2</c:v>
                </c:pt>
                <c:pt idx="101700">
                  <c:v>1.1509200000000001E-2</c:v>
                </c:pt>
                <c:pt idx="101701">
                  <c:v>1.19544E-2</c:v>
                </c:pt>
                <c:pt idx="101702">
                  <c:v>1.23877E-2</c:v>
                </c:pt>
                <c:pt idx="101703">
                  <c:v>1.2808699999999999E-2</c:v>
                </c:pt>
                <c:pt idx="101704">
                  <c:v>1.3217100000000001E-2</c:v>
                </c:pt>
                <c:pt idx="101705">
                  <c:v>1.3612600000000001E-2</c:v>
                </c:pt>
                <c:pt idx="101706">
                  <c:v>1.3994700000000001E-2</c:v>
                </c:pt>
                <c:pt idx="101707">
                  <c:v>1.43631E-2</c:v>
                </c:pt>
                <c:pt idx="101708">
                  <c:v>1.4717600000000001E-2</c:v>
                </c:pt>
                <c:pt idx="101709">
                  <c:v>1.5057900000000001E-2</c:v>
                </c:pt>
                <c:pt idx="101710">
                  <c:v>1.5383600000000001E-2</c:v>
                </c:pt>
                <c:pt idx="101711">
                  <c:v>1.56946E-2</c:v>
                </c:pt>
                <c:pt idx="101712">
                  <c:v>1.5990600000000001E-2</c:v>
                </c:pt>
                <c:pt idx="101713">
                  <c:v>1.6271299999999999E-2</c:v>
                </c:pt>
                <c:pt idx="101714">
                  <c:v>1.6536499999999999E-2</c:v>
                </c:pt>
                <c:pt idx="101715">
                  <c:v>1.6786200000000001E-2</c:v>
                </c:pt>
                <c:pt idx="101716">
                  <c:v>1.702E-2</c:v>
                </c:pt>
                <c:pt idx="101717">
                  <c:v>1.72379E-2</c:v>
                </c:pt>
                <c:pt idx="101718">
                  <c:v>1.74396E-2</c:v>
                </c:pt>
                <c:pt idx="101719">
                  <c:v>1.7625200000000001E-2</c:v>
                </c:pt>
                <c:pt idx="101720">
                  <c:v>1.7794399999999998E-2</c:v>
                </c:pt>
                <c:pt idx="101721">
                  <c:v>1.79472E-2</c:v>
                </c:pt>
                <c:pt idx="101722">
                  <c:v>1.8083499999999999E-2</c:v>
                </c:pt>
                <c:pt idx="101723">
                  <c:v>1.8203299999999999E-2</c:v>
                </c:pt>
                <c:pt idx="101724">
                  <c:v>1.8306599999999999E-2</c:v>
                </c:pt>
                <c:pt idx="101725">
                  <c:v>1.8393300000000001E-2</c:v>
                </c:pt>
                <c:pt idx="101726">
                  <c:v>1.8463400000000001E-2</c:v>
                </c:pt>
                <c:pt idx="101727">
                  <c:v>1.8516999999999999E-2</c:v>
                </c:pt>
                <c:pt idx="101728">
                  <c:v>1.85541E-2</c:v>
                </c:pt>
                <c:pt idx="101729">
                  <c:v>1.8574799999999999E-2</c:v>
                </c:pt>
                <c:pt idx="101730">
                  <c:v>1.8578999999999998E-2</c:v>
                </c:pt>
                <c:pt idx="101731">
                  <c:v>1.8567E-2</c:v>
                </c:pt>
                <c:pt idx="101732">
                  <c:v>1.8538800000000001E-2</c:v>
                </c:pt>
                <c:pt idx="101733">
                  <c:v>1.84946E-2</c:v>
                </c:pt>
                <c:pt idx="101734">
                  <c:v>1.84344E-2</c:v>
                </c:pt>
                <c:pt idx="101735">
                  <c:v>1.83585E-2</c:v>
                </c:pt>
                <c:pt idx="101736">
                  <c:v>1.8266999999999999E-2</c:v>
                </c:pt>
                <c:pt idx="101737">
                  <c:v>1.8160099999999998E-2</c:v>
                </c:pt>
                <c:pt idx="101738">
                  <c:v>1.8037999999999998E-2</c:v>
                </c:pt>
                <c:pt idx="101739">
                  <c:v>1.7900900000000001E-2</c:v>
                </c:pt>
                <c:pt idx="101740">
                  <c:v>1.7749000000000001E-2</c:v>
                </c:pt>
                <c:pt idx="101741">
                  <c:v>1.75826E-2</c:v>
                </c:pt>
                <c:pt idx="101742">
                  <c:v>1.7401900000000001E-2</c:v>
                </c:pt>
                <c:pt idx="101743">
                  <c:v>1.7207199999999999E-2</c:v>
                </c:pt>
                <c:pt idx="101744">
                  <c:v>1.6998800000000001E-2</c:v>
                </c:pt>
                <c:pt idx="101745">
                  <c:v>1.6777E-2</c:v>
                </c:pt>
                <c:pt idx="101746">
                  <c:v>1.6542100000000001E-2</c:v>
                </c:pt>
                <c:pt idx="101747">
                  <c:v>1.6294300000000001E-2</c:v>
                </c:pt>
                <c:pt idx="101748">
                  <c:v>1.6034099999999999E-2</c:v>
                </c:pt>
                <c:pt idx="101749">
                  <c:v>1.57617E-2</c:v>
                </c:pt>
                <c:pt idx="101750">
                  <c:v>1.54775E-2</c:v>
                </c:pt>
                <c:pt idx="101751">
                  <c:v>1.51819E-2</c:v>
                </c:pt>
                <c:pt idx="101752">
                  <c:v>1.48751E-2</c:v>
                </c:pt>
                <c:pt idx="101753">
                  <c:v>1.45577E-2</c:v>
                </c:pt>
                <c:pt idx="101754">
                  <c:v>1.423E-2</c:v>
                </c:pt>
                <c:pt idx="101755">
                  <c:v>1.38923E-2</c:v>
                </c:pt>
                <c:pt idx="101756">
                  <c:v>1.3545E-2</c:v>
                </c:pt>
                <c:pt idx="101757">
                  <c:v>1.31886E-2</c:v>
                </c:pt>
                <c:pt idx="101758">
                  <c:v>1.28234E-2</c:v>
                </c:pt>
                <c:pt idx="101759">
                  <c:v>1.24499E-2</c:v>
                </c:pt>
                <c:pt idx="101760">
                  <c:v>1.2068499999999999E-2</c:v>
                </c:pt>
                <c:pt idx="101761">
                  <c:v>1.16796E-2</c:v>
                </c:pt>
                <c:pt idx="101762">
                  <c:v>1.12836E-2</c:v>
                </c:pt>
                <c:pt idx="101763">
                  <c:v>1.0880900000000001E-2</c:v>
                </c:pt>
                <c:pt idx="101764">
                  <c:v>1.0472E-2</c:v>
                </c:pt>
                <c:pt idx="101765">
                  <c:v>1.00573E-2</c:v>
                </c:pt>
                <c:pt idx="101766" formatCode="0.00E+00">
                  <c:v>9.6371700000000005E-3</c:v>
                </c:pt>
                <c:pt idx="101767" formatCode="0.00E+00">
                  <c:v>9.2121300000000007E-3</c:v>
                </c:pt>
                <c:pt idx="101768" formatCode="0.00E+00">
                  <c:v>8.78257E-3</c:v>
                </c:pt>
                <c:pt idx="101769" formatCode="0.00E+00">
                  <c:v>8.3489299999999992E-3</c:v>
                </c:pt>
                <c:pt idx="101770" formatCode="0.00E+00">
                  <c:v>7.9116199999999994E-3</c:v>
                </c:pt>
                <c:pt idx="101771" formatCode="0.00E+00">
                  <c:v>7.4710899999999997E-3</c:v>
                </c:pt>
                <c:pt idx="101772" formatCode="0.00E+00">
                  <c:v>7.0277600000000001E-3</c:v>
                </c:pt>
                <c:pt idx="101773" formatCode="0.00E+00">
                  <c:v>6.5820399999999999E-3</c:v>
                </c:pt>
                <c:pt idx="101774" formatCode="0.00E+00">
                  <c:v>6.1343700000000001E-3</c:v>
                </c:pt>
                <c:pt idx="101775" formatCode="0.00E+00">
                  <c:v>5.6851599999999999E-3</c:v>
                </c:pt>
                <c:pt idx="101776" formatCode="0.00E+00">
                  <c:v>5.2348300000000002E-3</c:v>
                </c:pt>
                <c:pt idx="101777" formatCode="0.00E+00">
                  <c:v>4.7837799999999996E-3</c:v>
                </c:pt>
                <c:pt idx="101778" formatCode="0.00E+00">
                  <c:v>4.33242E-3</c:v>
                </c:pt>
                <c:pt idx="101779" formatCode="0.00E+00">
                  <c:v>3.8811499999999999E-3</c:v>
                </c:pt>
                <c:pt idx="101780" formatCode="0.00E+00">
                  <c:v>3.4303699999999999E-3</c:v>
                </c:pt>
                <c:pt idx="101781" formatCode="0.00E+00">
                  <c:v>2.9804699999999998E-3</c:v>
                </c:pt>
                <c:pt idx="101782" formatCode="0.00E+00">
                  <c:v>2.5318300000000001E-3</c:v>
                </c:pt>
                <c:pt idx="101783" formatCode="0.00E+00">
                  <c:v>2.0848300000000002E-3</c:v>
                </c:pt>
                <c:pt idx="101784" formatCode="0.00E+00">
                  <c:v>1.6398300000000001E-3</c:v>
                </c:pt>
                <c:pt idx="101785" formatCode="0.00E+00">
                  <c:v>1.19721E-3</c:v>
                </c:pt>
                <c:pt idx="101786" formatCode="0.00E+00">
                  <c:v>7.5731699999999997E-4</c:v>
                </c:pt>
                <c:pt idx="101787" formatCode="0.00E+00">
                  <c:v>3.2049800000000001E-4</c:v>
                </c:pt>
                <c:pt idx="101788" formatCode="0.00E+00">
                  <c:v>-1.1290600000000001E-4</c:v>
                </c:pt>
                <c:pt idx="101789" formatCode="0.00E+00">
                  <c:v>-5.4256300000000003E-4</c:v>
                </c:pt>
                <c:pt idx="101790" formatCode="0.00E+00">
                  <c:v>-9.6814999999999998E-4</c:v>
                </c:pt>
                <c:pt idx="101791" formatCode="0.00E+00">
                  <c:v>-1.3893499999999999E-3</c:v>
                </c:pt>
                <c:pt idx="101792" formatCode="0.00E+00">
                  <c:v>-1.80587E-3</c:v>
                </c:pt>
                <c:pt idx="101793" formatCode="0.00E+00">
                  <c:v>-2.2174E-3</c:v>
                </c:pt>
                <c:pt idx="101794" formatCode="0.00E+00">
                  <c:v>-2.6236599999999999E-3</c:v>
                </c:pt>
                <c:pt idx="101795" formatCode="0.00E+00">
                  <c:v>-3.0243700000000002E-3</c:v>
                </c:pt>
                <c:pt idx="101796" formatCode="0.00E+00">
                  <c:v>-3.4192699999999999E-3</c:v>
                </c:pt>
                <c:pt idx="101797" formatCode="0.00E+00">
                  <c:v>-3.8081E-3</c:v>
                </c:pt>
                <c:pt idx="101798" formatCode="0.00E+00">
                  <c:v>-4.19061E-3</c:v>
                </c:pt>
                <c:pt idx="101799" formatCode="0.00E+00">
                  <c:v>-4.5665699999999998E-3</c:v>
                </c:pt>
                <c:pt idx="101800" formatCode="0.00E+00">
                  <c:v>-4.9357400000000001E-3</c:v>
                </c:pt>
                <c:pt idx="101801" formatCode="0.00E+00">
                  <c:v>-5.2979200000000002E-3</c:v>
                </c:pt>
                <c:pt idx="101802" formatCode="0.00E+00">
                  <c:v>-5.6528999999999998E-3</c:v>
                </c:pt>
                <c:pt idx="101803" formatCode="0.00E+00">
                  <c:v>-6.0004799999999999E-3</c:v>
                </c:pt>
                <c:pt idx="101804" formatCode="0.00E+00">
                  <c:v>-6.3404799999999999E-3</c:v>
                </c:pt>
                <c:pt idx="101805" formatCode="0.00E+00">
                  <c:v>-6.67272E-3</c:v>
                </c:pt>
                <c:pt idx="101806" formatCode="0.00E+00">
                  <c:v>-6.9970400000000004E-3</c:v>
                </c:pt>
                <c:pt idx="101807" formatCode="0.00E+00">
                  <c:v>-7.3132900000000001E-3</c:v>
                </c:pt>
                <c:pt idx="101808" formatCode="0.00E+00">
                  <c:v>-7.6213299999999999E-3</c:v>
                </c:pt>
                <c:pt idx="101809" formatCode="0.00E+00">
                  <c:v>-7.9210099999999992E-3</c:v>
                </c:pt>
                <c:pt idx="101810" formatCode="0.00E+00">
                  <c:v>-8.2122199999999992E-3</c:v>
                </c:pt>
                <c:pt idx="101811" formatCode="0.00E+00">
                  <c:v>-8.49485E-3</c:v>
                </c:pt>
                <c:pt idx="101812" formatCode="0.00E+00">
                  <c:v>-8.7688000000000002E-3</c:v>
                </c:pt>
                <c:pt idx="101813" formatCode="0.00E+00">
                  <c:v>-9.0339600000000006E-3</c:v>
                </c:pt>
                <c:pt idx="101814" formatCode="0.00E+00">
                  <c:v>-9.2902699999999998E-3</c:v>
                </c:pt>
                <c:pt idx="101815" formatCode="0.00E+00">
                  <c:v>-9.53764E-3</c:v>
                </c:pt>
                <c:pt idx="101816" formatCode="0.00E+00">
                  <c:v>-9.7760199999999998E-3</c:v>
                </c:pt>
                <c:pt idx="101817">
                  <c:v>-1.0005399999999999E-2</c:v>
                </c:pt>
                <c:pt idx="101818">
                  <c:v>-1.02256E-2</c:v>
                </c:pt>
                <c:pt idx="101819">
                  <c:v>-1.04367E-2</c:v>
                </c:pt>
                <c:pt idx="101820">
                  <c:v>-1.0638699999999999E-2</c:v>
                </c:pt>
                <c:pt idx="101821">
                  <c:v>-1.08314E-2</c:v>
                </c:pt>
                <c:pt idx="101822">
                  <c:v>-1.1015E-2</c:v>
                </c:pt>
                <c:pt idx="101823">
                  <c:v>-1.11895E-2</c:v>
                </c:pt>
                <c:pt idx="101824">
                  <c:v>-1.1354700000000001E-2</c:v>
                </c:pt>
                <c:pt idx="101825">
                  <c:v>-1.15108E-2</c:v>
                </c:pt>
                <c:pt idx="101826">
                  <c:v>-1.1657799999999999E-2</c:v>
                </c:pt>
                <c:pt idx="101827">
                  <c:v>-1.17956E-2</c:v>
                </c:pt>
                <c:pt idx="101828">
                  <c:v>-1.19244E-2</c:v>
                </c:pt>
                <c:pt idx="101829">
                  <c:v>-1.20441E-2</c:v>
                </c:pt>
                <c:pt idx="101830">
                  <c:v>-1.21549E-2</c:v>
                </c:pt>
                <c:pt idx="101831">
                  <c:v>-1.22568E-2</c:v>
                </c:pt>
                <c:pt idx="101832">
                  <c:v>-1.2349799999999999E-2</c:v>
                </c:pt>
                <c:pt idx="101833">
                  <c:v>-1.2434000000000001E-2</c:v>
                </c:pt>
                <c:pt idx="101834">
                  <c:v>-1.25095E-2</c:v>
                </c:pt>
                <c:pt idx="101835">
                  <c:v>-1.25763E-2</c:v>
                </c:pt>
                <c:pt idx="101836">
                  <c:v>-1.2634599999999999E-2</c:v>
                </c:pt>
                <c:pt idx="101837">
                  <c:v>-1.26845E-2</c:v>
                </c:pt>
                <c:pt idx="101838">
                  <c:v>-1.27259E-2</c:v>
                </c:pt>
                <c:pt idx="101839">
                  <c:v>-1.2759100000000001E-2</c:v>
                </c:pt>
                <c:pt idx="101840">
                  <c:v>-1.27841E-2</c:v>
                </c:pt>
                <c:pt idx="101841">
                  <c:v>-1.2801099999999999E-2</c:v>
                </c:pt>
                <c:pt idx="101842">
                  <c:v>-1.28101E-2</c:v>
                </c:pt>
                <c:pt idx="101843">
                  <c:v>-1.28112E-2</c:v>
                </c:pt>
                <c:pt idx="101844">
                  <c:v>-1.2804599999999999E-2</c:v>
                </c:pt>
                <c:pt idx="101845">
                  <c:v>-1.27904E-2</c:v>
                </c:pt>
                <c:pt idx="101846">
                  <c:v>-1.2768699999999999E-2</c:v>
                </c:pt>
                <c:pt idx="101847">
                  <c:v>-1.2739500000000001E-2</c:v>
                </c:pt>
                <c:pt idx="101848">
                  <c:v>-1.27031E-2</c:v>
                </c:pt>
                <c:pt idx="101849">
                  <c:v>-1.26596E-2</c:v>
                </c:pt>
                <c:pt idx="101850">
                  <c:v>-1.26091E-2</c:v>
                </c:pt>
                <c:pt idx="101851">
                  <c:v>-1.25516E-2</c:v>
                </c:pt>
                <c:pt idx="101852">
                  <c:v>-1.2487399999999999E-2</c:v>
                </c:pt>
                <c:pt idx="101853">
                  <c:v>-1.24166E-2</c:v>
                </c:pt>
                <c:pt idx="101854">
                  <c:v>-1.23392E-2</c:v>
                </c:pt>
                <c:pt idx="101855">
                  <c:v>-1.2255500000000001E-2</c:v>
                </c:pt>
                <c:pt idx="101856">
                  <c:v>-1.21654E-2</c:v>
                </c:pt>
                <c:pt idx="101857">
                  <c:v>-1.20693E-2</c:v>
                </c:pt>
                <c:pt idx="101858">
                  <c:v>-1.19671E-2</c:v>
                </c:pt>
                <c:pt idx="101859">
                  <c:v>-1.1859099999999999E-2</c:v>
                </c:pt>
                <c:pt idx="101860">
                  <c:v>-1.17453E-2</c:v>
                </c:pt>
                <c:pt idx="101861">
                  <c:v>-1.16259E-2</c:v>
                </c:pt>
                <c:pt idx="101862">
                  <c:v>-1.15009E-2</c:v>
                </c:pt>
                <c:pt idx="101863">
                  <c:v>-1.13706E-2</c:v>
                </c:pt>
                <c:pt idx="101864">
                  <c:v>-1.1235E-2</c:v>
                </c:pt>
                <c:pt idx="101865">
                  <c:v>-1.10942E-2</c:v>
                </c:pt>
                <c:pt idx="101866">
                  <c:v>-1.09485E-2</c:v>
                </c:pt>
                <c:pt idx="101867">
                  <c:v>-1.07978E-2</c:v>
                </c:pt>
                <c:pt idx="101868">
                  <c:v>-1.06423E-2</c:v>
                </c:pt>
                <c:pt idx="101869">
                  <c:v>-1.0482099999999999E-2</c:v>
                </c:pt>
                <c:pt idx="101870">
                  <c:v>-1.03173E-2</c:v>
                </c:pt>
                <c:pt idx="101871">
                  <c:v>-1.01481E-2</c:v>
                </c:pt>
                <c:pt idx="101872" formatCode="0.00E+00">
                  <c:v>-9.9745300000000005E-3</c:v>
                </c:pt>
                <c:pt idx="101873" formatCode="0.00E+00">
                  <c:v>-9.7967000000000002E-3</c:v>
                </c:pt>
                <c:pt idx="101874" formatCode="0.00E+00">
                  <c:v>-9.6147200000000002E-3</c:v>
                </c:pt>
                <c:pt idx="101875" formatCode="0.00E+00">
                  <c:v>-9.4286999999999999E-3</c:v>
                </c:pt>
                <c:pt idx="101876" formatCode="0.00E+00">
                  <c:v>-9.2387400000000005E-3</c:v>
                </c:pt>
                <c:pt idx="101877" formatCode="0.00E+00">
                  <c:v>-9.0449299999999996E-3</c:v>
                </c:pt>
                <c:pt idx="101878" formatCode="0.00E+00">
                  <c:v>-8.8473700000000002E-3</c:v>
                </c:pt>
                <c:pt idx="101879" formatCode="0.00E+00">
                  <c:v>-8.64616E-3</c:v>
                </c:pt>
                <c:pt idx="101880" formatCode="0.00E+00">
                  <c:v>-8.4413999999999999E-3</c:v>
                </c:pt>
                <c:pt idx="101881" formatCode="0.00E+00">
                  <c:v>-8.2331599999999998E-3</c:v>
                </c:pt>
                <c:pt idx="101882" formatCode="0.00E+00">
                  <c:v>-8.0215500000000006E-3</c:v>
                </c:pt>
                <c:pt idx="101883" formatCode="0.00E+00">
                  <c:v>-7.80665E-3</c:v>
                </c:pt>
                <c:pt idx="101884" formatCode="0.00E+00">
                  <c:v>-7.5885600000000003E-3</c:v>
                </c:pt>
                <c:pt idx="101885" formatCode="0.00E+00">
                  <c:v>-7.3673499999999999E-3</c:v>
                </c:pt>
                <c:pt idx="101886" formatCode="0.00E+00">
                  <c:v>-7.1431000000000003E-3</c:v>
                </c:pt>
                <c:pt idx="101887" formatCode="0.00E+00">
                  <c:v>-6.9159199999999999E-3</c:v>
                </c:pt>
                <c:pt idx="101888" formatCode="0.00E+00">
                  <c:v>-6.68587E-3</c:v>
                </c:pt>
                <c:pt idx="101889" formatCode="0.00E+00">
                  <c:v>-6.4530300000000002E-3</c:v>
                </c:pt>
                <c:pt idx="101890" formatCode="0.00E+00">
                  <c:v>-6.2174999999999999E-3</c:v>
                </c:pt>
                <c:pt idx="101891" formatCode="0.00E+00">
                  <c:v>-5.9793399999999997E-3</c:v>
                </c:pt>
                <c:pt idx="101892" formatCode="0.00E+00">
                  <c:v>-5.7386399999999997E-3</c:v>
                </c:pt>
                <c:pt idx="101893" formatCode="0.00E+00">
                  <c:v>-5.4954699999999997E-3</c:v>
                </c:pt>
                <c:pt idx="101894" formatCode="0.00E+00">
                  <c:v>-5.2499199999999999E-3</c:v>
                </c:pt>
                <c:pt idx="101895" formatCode="0.00E+00">
                  <c:v>-5.00206E-3</c:v>
                </c:pt>
                <c:pt idx="101896" formatCode="0.00E+00">
                  <c:v>-4.7519700000000003E-3</c:v>
                </c:pt>
                <c:pt idx="101897" formatCode="0.00E+00">
                  <c:v>-4.4997199999999996E-3</c:v>
                </c:pt>
                <c:pt idx="101898" formatCode="0.00E+00">
                  <c:v>-4.2453999999999999E-3</c:v>
                </c:pt>
                <c:pt idx="101899" formatCode="0.00E+00">
                  <c:v>-3.9890799999999999E-3</c:v>
                </c:pt>
                <c:pt idx="101900" formatCode="0.00E+00">
                  <c:v>-3.73085E-3</c:v>
                </c:pt>
                <c:pt idx="101901" formatCode="0.00E+00">
                  <c:v>-3.4707700000000002E-3</c:v>
                </c:pt>
                <c:pt idx="101902" formatCode="0.00E+00">
                  <c:v>-3.20894E-3</c:v>
                </c:pt>
                <c:pt idx="101903" formatCode="0.00E+00">
                  <c:v>-2.9454300000000002E-3</c:v>
                </c:pt>
                <c:pt idx="101904" formatCode="0.00E+00">
                  <c:v>-2.6803199999999999E-3</c:v>
                </c:pt>
                <c:pt idx="101905" formatCode="0.00E+00">
                  <c:v>-2.4137E-3</c:v>
                </c:pt>
                <c:pt idx="101906" formatCode="0.00E+00">
                  <c:v>-2.1456499999999998E-3</c:v>
                </c:pt>
                <c:pt idx="101907" formatCode="0.00E+00">
                  <c:v>-1.8762500000000001E-3</c:v>
                </c:pt>
                <c:pt idx="101908" formatCode="0.00E+00">
                  <c:v>-1.6056E-3</c:v>
                </c:pt>
                <c:pt idx="101909" formatCode="0.00E+00">
                  <c:v>-1.3337900000000001E-3</c:v>
                </c:pt>
                <c:pt idx="101910" formatCode="0.00E+00">
                  <c:v>-1.0608900000000001E-3</c:v>
                </c:pt>
                <c:pt idx="101911" formatCode="0.00E+00">
                  <c:v>-7.8701800000000001E-4</c:v>
                </c:pt>
                <c:pt idx="101912" formatCode="0.00E+00">
                  <c:v>-5.1225299999999995E-4</c:v>
                </c:pt>
                <c:pt idx="101913" formatCode="0.00E+00">
                  <c:v>-2.36698E-4</c:v>
                </c:pt>
                <c:pt idx="101914" formatCode="0.00E+00">
                  <c:v>3.9549899999999999E-5</c:v>
                </c:pt>
                <c:pt idx="101915" formatCode="0.00E+00">
                  <c:v>3.1638800000000002E-4</c:v>
                </c:pt>
                <c:pt idx="101916" formatCode="0.00E+00">
                  <c:v>5.9371100000000002E-4</c:v>
                </c:pt>
                <c:pt idx="101917" formatCode="0.00E+00">
                  <c:v>8.7141400000000004E-4</c:v>
                </c:pt>
                <c:pt idx="101918" formatCode="0.00E+00">
                  <c:v>1.1493899999999999E-3</c:v>
                </c:pt>
                <c:pt idx="101919" formatCode="0.00E+00">
                  <c:v>1.42752E-3</c:v>
                </c:pt>
                <c:pt idx="101920" formatCode="0.00E+00">
                  <c:v>1.7056899999999999E-3</c:v>
                </c:pt>
                <c:pt idx="101921" formatCode="0.00E+00">
                  <c:v>1.9837800000000001E-3</c:v>
                </c:pt>
                <c:pt idx="101922" formatCode="0.00E+00">
                  <c:v>2.2616799999999999E-3</c:v>
                </c:pt>
                <c:pt idx="101923" formatCode="0.00E+00">
                  <c:v>2.5392600000000002E-3</c:v>
                </c:pt>
                <c:pt idx="101924" formatCode="0.00E+00">
                  <c:v>2.8163900000000002E-3</c:v>
                </c:pt>
                <c:pt idx="101925" formatCode="0.00E+00">
                  <c:v>3.0929500000000001E-3</c:v>
                </c:pt>
                <c:pt idx="101926" formatCode="0.00E+00">
                  <c:v>3.36879E-3</c:v>
                </c:pt>
                <c:pt idx="101927" formatCode="0.00E+00">
                  <c:v>3.64379E-3</c:v>
                </c:pt>
                <c:pt idx="101928" formatCode="0.00E+00">
                  <c:v>3.9177999999999999E-3</c:v>
                </c:pt>
                <c:pt idx="101929" formatCode="0.00E+00">
                  <c:v>4.1906799999999996E-3</c:v>
                </c:pt>
                <c:pt idx="101930" formatCode="0.00E+00">
                  <c:v>4.4622899999999998E-3</c:v>
                </c:pt>
                <c:pt idx="101931" formatCode="0.00E+00">
                  <c:v>4.7324799999999998E-3</c:v>
                </c:pt>
                <c:pt idx="101932" formatCode="0.00E+00">
                  <c:v>5.0010999999999996E-3</c:v>
                </c:pt>
                <c:pt idx="101933" formatCode="0.00E+00">
                  <c:v>5.2679900000000002E-3</c:v>
                </c:pt>
                <c:pt idx="101934" formatCode="0.00E+00">
                  <c:v>5.5329899999999998E-3</c:v>
                </c:pt>
                <c:pt idx="101935" formatCode="0.00E+00">
                  <c:v>5.7959500000000002E-3</c:v>
                </c:pt>
                <c:pt idx="101936" formatCode="0.00E+00">
                  <c:v>6.0566999999999999E-3</c:v>
                </c:pt>
                <c:pt idx="101937" formatCode="0.00E+00">
                  <c:v>6.3150799999999998E-3</c:v>
                </c:pt>
                <c:pt idx="101938" formatCode="0.00E+00">
                  <c:v>6.5709200000000001E-3</c:v>
                </c:pt>
                <c:pt idx="101939" formatCode="0.00E+00">
                  <c:v>6.8240499999999999E-3</c:v>
                </c:pt>
                <c:pt idx="101940" formatCode="0.00E+00">
                  <c:v>7.0743000000000004E-3</c:v>
                </c:pt>
                <c:pt idx="101941" formatCode="0.00E+00">
                  <c:v>7.3214899999999999E-3</c:v>
                </c:pt>
                <c:pt idx="101942" formatCode="0.00E+00">
                  <c:v>7.5654399999999997E-3</c:v>
                </c:pt>
                <c:pt idx="101943" formatCode="0.00E+00">
                  <c:v>7.8059799999999997E-3</c:v>
                </c:pt>
                <c:pt idx="101944" formatCode="0.00E+00">
                  <c:v>8.0429300000000002E-3</c:v>
                </c:pt>
                <c:pt idx="101945" formatCode="0.00E+00">
                  <c:v>8.2760999999999998E-3</c:v>
                </c:pt>
                <c:pt idx="101946" formatCode="0.00E+00">
                  <c:v>8.5053100000000003E-3</c:v>
                </c:pt>
                <c:pt idx="101947" formatCode="0.00E+00">
                  <c:v>8.7303799999999994E-3</c:v>
                </c:pt>
                <c:pt idx="101948" formatCode="0.00E+00">
                  <c:v>8.9511199999999999E-3</c:v>
                </c:pt>
                <c:pt idx="101949" formatCode="0.00E+00">
                  <c:v>9.1673399999999995E-3</c:v>
                </c:pt>
                <c:pt idx="101950" formatCode="0.00E+00">
                  <c:v>9.3788599999999993E-3</c:v>
                </c:pt>
                <c:pt idx="101951" formatCode="0.00E+00">
                  <c:v>9.5854900000000003E-3</c:v>
                </c:pt>
                <c:pt idx="101952" formatCode="0.00E+00">
                  <c:v>9.7870300000000004E-3</c:v>
                </c:pt>
                <c:pt idx="101953" formatCode="0.00E+00">
                  <c:v>9.9833200000000004E-3</c:v>
                </c:pt>
                <c:pt idx="101954">
                  <c:v>1.01741E-2</c:v>
                </c:pt>
                <c:pt idx="101955">
                  <c:v>1.03593E-2</c:v>
                </c:pt>
                <c:pt idx="101956">
                  <c:v>1.05387E-2</c:v>
                </c:pt>
                <c:pt idx="101957">
                  <c:v>1.0711999999999999E-2</c:v>
                </c:pt>
                <c:pt idx="101958">
                  <c:v>1.08792E-2</c:v>
                </c:pt>
                <c:pt idx="101959">
                  <c:v>1.1039999999999999E-2</c:v>
                </c:pt>
                <c:pt idx="101960">
                  <c:v>1.11942E-2</c:v>
                </c:pt>
                <c:pt idx="101961">
                  <c:v>1.13417E-2</c:v>
                </c:pt>
                <c:pt idx="101962">
                  <c:v>1.1482300000000001E-2</c:v>
                </c:pt>
                <c:pt idx="101963">
                  <c:v>1.1615800000000001E-2</c:v>
                </c:pt>
                <c:pt idx="101964">
                  <c:v>1.1742000000000001E-2</c:v>
                </c:pt>
                <c:pt idx="101965">
                  <c:v>1.1860799999999999E-2</c:v>
                </c:pt>
                <c:pt idx="101966">
                  <c:v>1.1972E-2</c:v>
                </c:pt>
                <c:pt idx="101967">
                  <c:v>1.2075499999999999E-2</c:v>
                </c:pt>
                <c:pt idx="101968">
                  <c:v>1.2171100000000001E-2</c:v>
                </c:pt>
                <c:pt idx="101969">
                  <c:v>1.2258700000000001E-2</c:v>
                </c:pt>
                <c:pt idx="101970">
                  <c:v>1.2338E-2</c:v>
                </c:pt>
                <c:pt idx="101971">
                  <c:v>1.2409E-2</c:v>
                </c:pt>
                <c:pt idx="101972">
                  <c:v>1.24715E-2</c:v>
                </c:pt>
                <c:pt idx="101973">
                  <c:v>1.25255E-2</c:v>
                </c:pt>
                <c:pt idx="101974">
                  <c:v>1.2570700000000001E-2</c:v>
                </c:pt>
                <c:pt idx="101975">
                  <c:v>1.2607E-2</c:v>
                </c:pt>
                <c:pt idx="101976">
                  <c:v>1.26344E-2</c:v>
                </c:pt>
                <c:pt idx="101977">
                  <c:v>1.2652699999999999E-2</c:v>
                </c:pt>
                <c:pt idx="101978">
                  <c:v>1.2661800000000001E-2</c:v>
                </c:pt>
                <c:pt idx="101979">
                  <c:v>1.26617E-2</c:v>
                </c:pt>
                <c:pt idx="101980">
                  <c:v>1.26523E-2</c:v>
                </c:pt>
                <c:pt idx="101981">
                  <c:v>1.2633399999999999E-2</c:v>
                </c:pt>
                <c:pt idx="101982">
                  <c:v>1.2605E-2</c:v>
                </c:pt>
                <c:pt idx="101983">
                  <c:v>1.2567099999999999E-2</c:v>
                </c:pt>
                <c:pt idx="101984">
                  <c:v>1.2519600000000001E-2</c:v>
                </c:pt>
                <c:pt idx="101985">
                  <c:v>1.24624E-2</c:v>
                </c:pt>
                <c:pt idx="101986">
                  <c:v>1.23955E-2</c:v>
                </c:pt>
                <c:pt idx="101987">
                  <c:v>1.2318900000000001E-2</c:v>
                </c:pt>
                <c:pt idx="101988">
                  <c:v>1.22326E-2</c:v>
                </c:pt>
                <c:pt idx="101989">
                  <c:v>1.21365E-2</c:v>
                </c:pt>
                <c:pt idx="101990">
                  <c:v>1.20307E-2</c:v>
                </c:pt>
                <c:pt idx="101991">
                  <c:v>1.1915200000000001E-2</c:v>
                </c:pt>
                <c:pt idx="101992">
                  <c:v>1.1789900000000001E-2</c:v>
                </c:pt>
                <c:pt idx="101993">
                  <c:v>1.1654899999999999E-2</c:v>
                </c:pt>
                <c:pt idx="101994">
                  <c:v>1.1510299999999999E-2</c:v>
                </c:pt>
                <c:pt idx="101995">
                  <c:v>1.1356099999999999E-2</c:v>
                </c:pt>
                <c:pt idx="101996">
                  <c:v>1.11924E-2</c:v>
                </c:pt>
                <c:pt idx="101997">
                  <c:v>1.10191E-2</c:v>
                </c:pt>
                <c:pt idx="101998">
                  <c:v>1.0836500000000001E-2</c:v>
                </c:pt>
                <c:pt idx="101999">
                  <c:v>1.0644499999999999E-2</c:v>
                </c:pt>
                <c:pt idx="102000">
                  <c:v>1.04434E-2</c:v>
                </c:pt>
                <c:pt idx="102001">
                  <c:v>1.02331E-2</c:v>
                </c:pt>
                <c:pt idx="102002">
                  <c:v>1.00138E-2</c:v>
                </c:pt>
                <c:pt idx="102003" formatCode="0.00E+00">
                  <c:v>9.7857199999999995E-3</c:v>
                </c:pt>
                <c:pt idx="102004" formatCode="0.00E+00">
                  <c:v>9.5488799999999992E-3</c:v>
                </c:pt>
                <c:pt idx="102005" formatCode="0.00E+00">
                  <c:v>9.3034699999999994E-3</c:v>
                </c:pt>
                <c:pt idx="102006" formatCode="0.00E+00">
                  <c:v>9.0496499999999994E-3</c:v>
                </c:pt>
                <c:pt idx="102007" formatCode="0.00E+00">
                  <c:v>8.7875799999999997E-3</c:v>
                </c:pt>
                <c:pt idx="102008" formatCode="0.00E+00">
                  <c:v>8.5174399999999994E-3</c:v>
                </c:pt>
                <c:pt idx="102009" formatCode="0.00E+00">
                  <c:v>8.2394200000000008E-3</c:v>
                </c:pt>
                <c:pt idx="102010" formatCode="0.00E+00">
                  <c:v>7.9537199999999992E-3</c:v>
                </c:pt>
                <c:pt idx="102011" formatCode="0.00E+00">
                  <c:v>7.6605500000000003E-3</c:v>
                </c:pt>
                <c:pt idx="102012" formatCode="0.00E+00">
                  <c:v>7.3601099999999996E-3</c:v>
                </c:pt>
                <c:pt idx="102013" formatCode="0.00E+00">
                  <c:v>7.0526399999999998E-3</c:v>
                </c:pt>
                <c:pt idx="102014" formatCode="0.00E+00">
                  <c:v>6.7383800000000004E-3</c:v>
                </c:pt>
                <c:pt idx="102015" formatCode="0.00E+00">
                  <c:v>6.4175500000000002E-3</c:v>
                </c:pt>
                <c:pt idx="102016" formatCode="0.00E+00">
                  <c:v>6.09042E-3</c:v>
                </c:pt>
                <c:pt idx="102017" formatCode="0.00E+00">
                  <c:v>5.7572500000000002E-3</c:v>
                </c:pt>
                <c:pt idx="102018" formatCode="0.00E+00">
                  <c:v>5.4183E-3</c:v>
                </c:pt>
                <c:pt idx="102019" formatCode="0.00E+00">
                  <c:v>5.0738500000000004E-3</c:v>
                </c:pt>
                <c:pt idx="102020" formatCode="0.00E+00">
                  <c:v>4.7241799999999997E-3</c:v>
                </c:pt>
                <c:pt idx="102021" formatCode="0.00E+00">
                  <c:v>4.3695799999999996E-3</c:v>
                </c:pt>
                <c:pt idx="102022" formatCode="0.00E+00">
                  <c:v>4.0103500000000002E-3</c:v>
                </c:pt>
                <c:pt idx="102023" formatCode="0.00E+00">
                  <c:v>3.6468E-3</c:v>
                </c:pt>
                <c:pt idx="102024" formatCode="0.00E+00">
                  <c:v>3.2792400000000001E-3</c:v>
                </c:pt>
                <c:pt idx="102025" formatCode="0.00E+00">
                  <c:v>2.9079800000000001E-3</c:v>
                </c:pt>
                <c:pt idx="102026" formatCode="0.00E+00">
                  <c:v>2.5333399999999998E-3</c:v>
                </c:pt>
                <c:pt idx="102027" formatCode="0.00E+00">
                  <c:v>2.1556600000000002E-3</c:v>
                </c:pt>
                <c:pt idx="102028" formatCode="0.00E+00">
                  <c:v>1.77527E-3</c:v>
                </c:pt>
                <c:pt idx="102029" formatCode="0.00E+00">
                  <c:v>1.39251E-3</c:v>
                </c:pt>
                <c:pt idx="102030" formatCode="0.00E+00">
                  <c:v>1.00771E-3</c:v>
                </c:pt>
                <c:pt idx="102031" formatCode="0.00E+00">
                  <c:v>6.2122900000000005E-4</c:v>
                </c:pt>
                <c:pt idx="102032" formatCode="0.00E+00">
                  <c:v>2.3341400000000001E-4</c:v>
                </c:pt>
                <c:pt idx="102033" formatCode="0.00E+00">
                  <c:v>-1.5538100000000001E-4</c:v>
                </c:pt>
                <c:pt idx="102034" formatCode="0.00E+00">
                  <c:v>-5.4480000000000002E-4</c:v>
                </c:pt>
                <c:pt idx="102035" formatCode="0.00E+00">
                  <c:v>-9.3448499999999998E-4</c:v>
                </c:pt>
                <c:pt idx="102036" formatCode="0.00E+00">
                  <c:v>-1.32408E-3</c:v>
                </c:pt>
                <c:pt idx="102037" formatCode="0.00E+00">
                  <c:v>-1.7132099999999999E-3</c:v>
                </c:pt>
                <c:pt idx="102038" formatCode="0.00E+00">
                  <c:v>-2.10152E-3</c:v>
                </c:pt>
                <c:pt idx="102039" formatCode="0.00E+00">
                  <c:v>-2.4886499999999998E-3</c:v>
                </c:pt>
                <c:pt idx="102040" formatCode="0.00E+00">
                  <c:v>-2.8742199999999998E-3</c:v>
                </c:pt>
                <c:pt idx="102041" formatCode="0.00E+00">
                  <c:v>-3.2578799999999999E-3</c:v>
                </c:pt>
                <c:pt idx="102042" formatCode="0.00E+00">
                  <c:v>-3.63927E-3</c:v>
                </c:pt>
                <c:pt idx="102043" formatCode="0.00E+00">
                  <c:v>-4.0180099999999998E-3</c:v>
                </c:pt>
                <c:pt idx="102044" formatCode="0.00E+00">
                  <c:v>-4.3937500000000001E-3</c:v>
                </c:pt>
                <c:pt idx="102045" formatCode="0.00E+00">
                  <c:v>-4.7661200000000004E-3</c:v>
                </c:pt>
                <c:pt idx="102046" formatCode="0.00E+00">
                  <c:v>-5.1347800000000002E-3</c:v>
                </c:pt>
                <c:pt idx="102047" formatCode="0.00E+00">
                  <c:v>-5.49936E-3</c:v>
                </c:pt>
                <c:pt idx="102048" formatCode="0.00E+00">
                  <c:v>-5.8595100000000001E-3</c:v>
                </c:pt>
                <c:pt idx="102049" formatCode="0.00E+00">
                  <c:v>-6.2148799999999999E-3</c:v>
                </c:pt>
                <c:pt idx="102050" formatCode="0.00E+00">
                  <c:v>-6.5651399999999997E-3</c:v>
                </c:pt>
                <c:pt idx="102051" formatCode="0.00E+00">
                  <c:v>-6.9099399999999998E-3</c:v>
                </c:pt>
                <c:pt idx="102052" formatCode="0.00E+00">
                  <c:v>-7.2489399999999997E-3</c:v>
                </c:pt>
                <c:pt idx="102053" formatCode="0.00E+00">
                  <c:v>-7.5818099999999996E-3</c:v>
                </c:pt>
                <c:pt idx="102054" formatCode="0.00E+00">
                  <c:v>-7.9082400000000004E-3</c:v>
                </c:pt>
                <c:pt idx="102055" formatCode="0.00E+00">
                  <c:v>-8.2278999999999998E-3</c:v>
                </c:pt>
                <c:pt idx="102056" formatCode="0.00E+00">
                  <c:v>-8.5404899999999995E-3</c:v>
                </c:pt>
                <c:pt idx="102057" formatCode="0.00E+00">
                  <c:v>-8.8456799999999999E-3</c:v>
                </c:pt>
                <c:pt idx="102058" formatCode="0.00E+00">
                  <c:v>-9.1432000000000006E-3</c:v>
                </c:pt>
                <c:pt idx="102059" formatCode="0.00E+00">
                  <c:v>-9.4327400000000002E-3</c:v>
                </c:pt>
                <c:pt idx="102060" formatCode="0.00E+00">
                  <c:v>-9.7140300000000002E-3</c:v>
                </c:pt>
                <c:pt idx="102061" formatCode="0.00E+00">
                  <c:v>-9.9868000000000005E-3</c:v>
                </c:pt>
                <c:pt idx="102062">
                  <c:v>-1.0250799999999999E-2</c:v>
                </c:pt>
                <c:pt idx="102063">
                  <c:v>-1.05057E-2</c:v>
                </c:pt>
                <c:pt idx="102064">
                  <c:v>-1.07513E-2</c:v>
                </c:pt>
                <c:pt idx="102065">
                  <c:v>-1.09874E-2</c:v>
                </c:pt>
                <c:pt idx="102066">
                  <c:v>-1.12137E-2</c:v>
                </c:pt>
                <c:pt idx="102067">
                  <c:v>-1.1429999999999999E-2</c:v>
                </c:pt>
                <c:pt idx="102068">
                  <c:v>-1.1636199999999999E-2</c:v>
                </c:pt>
                <c:pt idx="102069">
                  <c:v>-1.1832000000000001E-2</c:v>
                </c:pt>
                <c:pt idx="102070">
                  <c:v>-1.20172E-2</c:v>
                </c:pt>
                <c:pt idx="102071">
                  <c:v>-1.21916E-2</c:v>
                </c:pt>
                <c:pt idx="102072">
                  <c:v>-1.23552E-2</c:v>
                </c:pt>
                <c:pt idx="102073">
                  <c:v>-1.25077E-2</c:v>
                </c:pt>
                <c:pt idx="102074">
                  <c:v>-1.2648899999999999E-2</c:v>
                </c:pt>
                <c:pt idx="102075">
                  <c:v>-1.2778899999999999E-2</c:v>
                </c:pt>
                <c:pt idx="102076">
                  <c:v>-1.28974E-2</c:v>
                </c:pt>
                <c:pt idx="102077">
                  <c:v>-1.3004399999999999E-2</c:v>
                </c:pt>
                <c:pt idx="102078">
                  <c:v>-1.3099700000000001E-2</c:v>
                </c:pt>
                <c:pt idx="102079">
                  <c:v>-1.31833E-2</c:v>
                </c:pt>
                <c:pt idx="102080">
                  <c:v>-1.32552E-2</c:v>
                </c:pt>
                <c:pt idx="102081">
                  <c:v>-1.3315199999999999E-2</c:v>
                </c:pt>
                <c:pt idx="102082">
                  <c:v>-1.33633E-2</c:v>
                </c:pt>
                <c:pt idx="102083">
                  <c:v>-1.33995E-2</c:v>
                </c:pt>
                <c:pt idx="102084">
                  <c:v>-1.34238E-2</c:v>
                </c:pt>
                <c:pt idx="102085">
                  <c:v>-1.3436200000000001E-2</c:v>
                </c:pt>
                <c:pt idx="102086">
                  <c:v>-1.34366E-2</c:v>
                </c:pt>
                <c:pt idx="102087">
                  <c:v>-1.34252E-2</c:v>
                </c:pt>
                <c:pt idx="102088">
                  <c:v>-1.34019E-2</c:v>
                </c:pt>
                <c:pt idx="102089">
                  <c:v>-1.33668E-2</c:v>
                </c:pt>
                <c:pt idx="102090">
                  <c:v>-1.3319900000000001E-2</c:v>
                </c:pt>
                <c:pt idx="102091">
                  <c:v>-1.32614E-2</c:v>
                </c:pt>
                <c:pt idx="102092">
                  <c:v>-1.31913E-2</c:v>
                </c:pt>
                <c:pt idx="102093">
                  <c:v>-1.31097E-2</c:v>
                </c:pt>
                <c:pt idx="102094">
                  <c:v>-1.3016700000000001E-2</c:v>
                </c:pt>
                <c:pt idx="102095">
                  <c:v>-1.2912399999999999E-2</c:v>
                </c:pt>
                <c:pt idx="102096">
                  <c:v>-1.2796999999999999E-2</c:v>
                </c:pt>
                <c:pt idx="102097">
                  <c:v>-1.2670600000000001E-2</c:v>
                </c:pt>
                <c:pt idx="102098">
                  <c:v>-1.25334E-2</c:v>
                </c:pt>
                <c:pt idx="102099">
                  <c:v>-1.2385500000000001E-2</c:v>
                </c:pt>
                <c:pt idx="102100">
                  <c:v>-1.2227200000000001E-2</c:v>
                </c:pt>
                <c:pt idx="102101">
                  <c:v>-1.20585E-2</c:v>
                </c:pt>
                <c:pt idx="102102">
                  <c:v>-1.1879799999999999E-2</c:v>
                </c:pt>
                <c:pt idx="102103">
                  <c:v>-1.1691099999999999E-2</c:v>
                </c:pt>
                <c:pt idx="102104">
                  <c:v>-1.1492799999999999E-2</c:v>
                </c:pt>
                <c:pt idx="102105">
                  <c:v>-1.1285099999999999E-2</c:v>
                </c:pt>
                <c:pt idx="102106">
                  <c:v>-1.1068100000000001E-2</c:v>
                </c:pt>
                <c:pt idx="102107">
                  <c:v>-1.08422E-2</c:v>
                </c:pt>
                <c:pt idx="102108">
                  <c:v>-1.06076E-2</c:v>
                </c:pt>
                <c:pt idx="102109">
                  <c:v>-1.03645E-2</c:v>
                </c:pt>
                <c:pt idx="102110">
                  <c:v>-1.01133E-2</c:v>
                </c:pt>
                <c:pt idx="102111" formatCode="0.00E+00">
                  <c:v>-9.8541700000000006E-3</c:v>
                </c:pt>
                <c:pt idx="102112" formatCode="0.00E+00">
                  <c:v>-9.5874500000000008E-3</c:v>
                </c:pt>
                <c:pt idx="102113" formatCode="0.00E+00">
                  <c:v>-9.3134199999999993E-3</c:v>
                </c:pt>
                <c:pt idx="102114" formatCode="0.00E+00">
                  <c:v>-9.0323699999999996E-3</c:v>
                </c:pt>
                <c:pt idx="102115" formatCode="0.00E+00">
                  <c:v>-8.7446199999999998E-3</c:v>
                </c:pt>
                <c:pt idx="102116" formatCode="0.00E+00">
                  <c:v>-8.4504699999999999E-3</c:v>
                </c:pt>
                <c:pt idx="102117" formatCode="0.00E+00">
                  <c:v>-8.1502299999999996E-3</c:v>
                </c:pt>
                <c:pt idx="102118" formatCode="0.00E+00">
                  <c:v>-7.8442400000000006E-3</c:v>
                </c:pt>
                <c:pt idx="102119" formatCode="0.00E+00">
                  <c:v>-7.53282E-3</c:v>
                </c:pt>
                <c:pt idx="102120" formatCode="0.00E+00">
                  <c:v>-7.2162800000000003E-3</c:v>
                </c:pt>
                <c:pt idx="102121" formatCode="0.00E+00">
                  <c:v>-6.8949800000000002E-3</c:v>
                </c:pt>
                <c:pt idx="102122" formatCode="0.00E+00">
                  <c:v>-6.5692299999999997E-3</c:v>
                </c:pt>
                <c:pt idx="102123" formatCode="0.00E+00">
                  <c:v>-6.23939E-3</c:v>
                </c:pt>
                <c:pt idx="102124" formatCode="0.00E+00">
                  <c:v>-5.9057900000000002E-3</c:v>
                </c:pt>
                <c:pt idx="102125" formatCode="0.00E+00">
                  <c:v>-5.5687799999999997E-3</c:v>
                </c:pt>
                <c:pt idx="102126" formatCode="0.00E+00">
                  <c:v>-5.2286900000000002E-3</c:v>
                </c:pt>
                <c:pt idx="102127" formatCode="0.00E+00">
                  <c:v>-4.8858800000000004E-3</c:v>
                </c:pt>
                <c:pt idx="102128" formatCode="0.00E+00">
                  <c:v>-4.5406800000000001E-3</c:v>
                </c:pt>
                <c:pt idx="102129" formatCode="0.00E+00">
                  <c:v>-4.1934600000000004E-3</c:v>
                </c:pt>
                <c:pt idx="102130" formatCode="0.00E+00">
                  <c:v>-3.84454E-3</c:v>
                </c:pt>
                <c:pt idx="102131" formatCode="0.00E+00">
                  <c:v>-3.4942800000000002E-3</c:v>
                </c:pt>
                <c:pt idx="102132" formatCode="0.00E+00">
                  <c:v>-3.1430300000000002E-3</c:v>
                </c:pt>
                <c:pt idx="102133" formatCode="0.00E+00">
                  <c:v>-2.7911099999999999E-3</c:v>
                </c:pt>
                <c:pt idx="102134" formatCode="0.00E+00">
                  <c:v>-2.43888E-3</c:v>
                </c:pt>
                <c:pt idx="102135" formatCode="0.00E+00">
                  <c:v>-2.08668E-3</c:v>
                </c:pt>
                <c:pt idx="102136" formatCode="0.00E+00">
                  <c:v>-1.7348299999999999E-3</c:v>
                </c:pt>
                <c:pt idx="102137" formatCode="0.00E+00">
                  <c:v>-1.38367E-3</c:v>
                </c:pt>
                <c:pt idx="102138" formatCode="0.00E+00">
                  <c:v>-1.03353E-3</c:v>
                </c:pt>
                <c:pt idx="102139" formatCode="0.00E+00">
                  <c:v>-6.8474400000000004E-4</c:v>
                </c:pt>
                <c:pt idx="102140" formatCode="0.00E+00">
                  <c:v>-3.3762199999999999E-4</c:v>
                </c:pt>
                <c:pt idx="102141" formatCode="0.00E+00">
                  <c:v>7.5167399999999998E-6</c:v>
                </c:pt>
                <c:pt idx="102142" formatCode="0.00E+00">
                  <c:v>3.5035900000000001E-4</c:v>
                </c:pt>
                <c:pt idx="102143" formatCode="0.00E+00">
                  <c:v>6.9059700000000004E-4</c:v>
                </c:pt>
                <c:pt idx="102144" formatCode="0.00E+00">
                  <c:v>1.02793E-3</c:v>
                </c:pt>
                <c:pt idx="102145" formatCode="0.00E+00">
                  <c:v>1.3620699999999999E-3</c:v>
                </c:pt>
                <c:pt idx="102146" formatCode="0.00E+00">
                  <c:v>1.69271E-3</c:v>
                </c:pt>
                <c:pt idx="102147" formatCode="0.00E+00">
                  <c:v>2.01958E-3</c:v>
                </c:pt>
                <c:pt idx="102148" formatCode="0.00E+00">
                  <c:v>2.3424100000000001E-3</c:v>
                </c:pt>
                <c:pt idx="102149" formatCode="0.00E+00">
                  <c:v>2.6609200000000002E-3</c:v>
                </c:pt>
                <c:pt idx="102150" formatCode="0.00E+00">
                  <c:v>2.9748499999999998E-3</c:v>
                </c:pt>
                <c:pt idx="102151" formatCode="0.00E+00">
                  <c:v>3.2839399999999999E-3</c:v>
                </c:pt>
                <c:pt idx="102152" formatCode="0.00E+00">
                  <c:v>3.5879599999999998E-3</c:v>
                </c:pt>
                <c:pt idx="102153" formatCode="0.00E+00">
                  <c:v>3.8866500000000002E-3</c:v>
                </c:pt>
                <c:pt idx="102154" formatCode="0.00E+00">
                  <c:v>4.1798E-3</c:v>
                </c:pt>
                <c:pt idx="102155" formatCode="0.00E+00">
                  <c:v>4.4671700000000003E-3</c:v>
                </c:pt>
                <c:pt idx="102156" formatCode="0.00E+00">
                  <c:v>4.7485599999999998E-3</c:v>
                </c:pt>
                <c:pt idx="102157" formatCode="0.00E+00">
                  <c:v>5.0237600000000004E-3</c:v>
                </c:pt>
                <c:pt idx="102158" formatCode="0.00E+00">
                  <c:v>5.2925799999999999E-3</c:v>
                </c:pt>
                <c:pt idx="102159" formatCode="0.00E+00">
                  <c:v>5.5548200000000002E-3</c:v>
                </c:pt>
                <c:pt idx="102160" formatCode="0.00E+00">
                  <c:v>5.81031E-3</c:v>
                </c:pt>
                <c:pt idx="102161" formatCode="0.00E+00">
                  <c:v>6.05888E-3</c:v>
                </c:pt>
                <c:pt idx="102162" formatCode="0.00E+00">
                  <c:v>6.3003699999999996E-3</c:v>
                </c:pt>
                <c:pt idx="102163" formatCode="0.00E+00">
                  <c:v>6.5346299999999996E-3</c:v>
                </c:pt>
                <c:pt idx="102164" formatCode="0.00E+00">
                  <c:v>6.76152E-3</c:v>
                </c:pt>
                <c:pt idx="102165" formatCode="0.00E+00">
                  <c:v>6.9809099999999999E-3</c:v>
                </c:pt>
                <c:pt idx="102166" formatCode="0.00E+00">
                  <c:v>7.1926799999999999E-3</c:v>
                </c:pt>
                <c:pt idx="102167" formatCode="0.00E+00">
                  <c:v>7.3967099999999999E-3</c:v>
                </c:pt>
                <c:pt idx="102168" formatCode="0.00E+00">
                  <c:v>7.5929099999999996E-3</c:v>
                </c:pt>
                <c:pt idx="102169" formatCode="0.00E+00">
                  <c:v>7.7811800000000004E-3</c:v>
                </c:pt>
                <c:pt idx="102170" formatCode="0.00E+00">
                  <c:v>7.9614400000000002E-3</c:v>
                </c:pt>
                <c:pt idx="102171" formatCode="0.00E+00">
                  <c:v>8.1336099999999995E-3</c:v>
                </c:pt>
                <c:pt idx="102172" formatCode="0.00E+00">
                  <c:v>8.2976400000000002E-3</c:v>
                </c:pt>
                <c:pt idx="102173" formatCode="0.00E+00">
                  <c:v>8.4534599999999994E-3</c:v>
                </c:pt>
                <c:pt idx="102174" formatCode="0.00E+00">
                  <c:v>8.6010400000000008E-3</c:v>
                </c:pt>
                <c:pt idx="102175" formatCode="0.00E+00">
                  <c:v>8.7403299999999993E-3</c:v>
                </c:pt>
                <c:pt idx="102176" formatCode="0.00E+00">
                  <c:v>8.8713100000000003E-3</c:v>
                </c:pt>
                <c:pt idx="102177" formatCode="0.00E+00">
                  <c:v>8.9939600000000005E-3</c:v>
                </c:pt>
                <c:pt idx="102178" formatCode="0.00E+00">
                  <c:v>9.1082799999999998E-3</c:v>
                </c:pt>
                <c:pt idx="102179" formatCode="0.00E+00">
                  <c:v>9.2142600000000002E-3</c:v>
                </c:pt>
                <c:pt idx="102180" formatCode="0.00E+00">
                  <c:v>9.3119099999999996E-3</c:v>
                </c:pt>
                <c:pt idx="102181" formatCode="0.00E+00">
                  <c:v>9.4012599999999998E-3</c:v>
                </c:pt>
                <c:pt idx="102182" formatCode="0.00E+00">
                  <c:v>9.4823300000000006E-3</c:v>
                </c:pt>
                <c:pt idx="102183" formatCode="0.00E+00">
                  <c:v>9.5551400000000002E-3</c:v>
                </c:pt>
                <c:pt idx="102184" formatCode="0.00E+00">
                  <c:v>9.6197599999999998E-3</c:v>
                </c:pt>
                <c:pt idx="102185" formatCode="0.00E+00">
                  <c:v>9.6762199999999993E-3</c:v>
                </c:pt>
                <c:pt idx="102186" formatCode="0.00E+00">
                  <c:v>9.72458E-3</c:v>
                </c:pt>
                <c:pt idx="102187" formatCode="0.00E+00">
                  <c:v>9.7649099999999999E-3</c:v>
                </c:pt>
                <c:pt idx="102188" formatCode="0.00E+00">
                  <c:v>9.7972900000000002E-3</c:v>
                </c:pt>
                <c:pt idx="102189" formatCode="0.00E+00">
                  <c:v>9.8217900000000004E-3</c:v>
                </c:pt>
                <c:pt idx="102190" formatCode="0.00E+00">
                  <c:v>9.8385E-3</c:v>
                </c:pt>
                <c:pt idx="102191" formatCode="0.00E+00">
                  <c:v>9.8475100000000003E-3</c:v>
                </c:pt>
                <c:pt idx="102192" formatCode="0.00E+00">
                  <c:v>9.8489200000000006E-3</c:v>
                </c:pt>
                <c:pt idx="102193" formatCode="0.00E+00">
                  <c:v>9.8428400000000003E-3</c:v>
                </c:pt>
                <c:pt idx="102194" formatCode="0.00E+00">
                  <c:v>9.8293800000000004E-3</c:v>
                </c:pt>
                <c:pt idx="102195" formatCode="0.00E+00">
                  <c:v>9.8086500000000004E-3</c:v>
                </c:pt>
                <c:pt idx="102196" formatCode="0.00E+00">
                  <c:v>9.7807899999999993E-3</c:v>
                </c:pt>
                <c:pt idx="102197" formatCode="0.00E+00">
                  <c:v>9.74591E-3</c:v>
                </c:pt>
                <c:pt idx="102198" formatCode="0.00E+00">
                  <c:v>9.7041499999999999E-3</c:v>
                </c:pt>
                <c:pt idx="102199" formatCode="0.00E+00">
                  <c:v>9.6556400000000001E-3</c:v>
                </c:pt>
                <c:pt idx="102200" formatCode="0.00E+00">
                  <c:v>9.6005299999999995E-3</c:v>
                </c:pt>
                <c:pt idx="102201" formatCode="0.00E+00">
                  <c:v>9.5389600000000008E-3</c:v>
                </c:pt>
                <c:pt idx="102202" formatCode="0.00E+00">
                  <c:v>9.4710799999999998E-3</c:v>
                </c:pt>
                <c:pt idx="102203" formatCode="0.00E+00">
                  <c:v>9.3970400000000006E-3</c:v>
                </c:pt>
                <c:pt idx="102204" formatCode="0.00E+00">
                  <c:v>9.3169900000000007E-3</c:v>
                </c:pt>
                <c:pt idx="102205" formatCode="0.00E+00">
                  <c:v>9.2311000000000008E-3</c:v>
                </c:pt>
                <c:pt idx="102206" formatCode="0.00E+00">
                  <c:v>9.1395199999999999E-3</c:v>
                </c:pt>
                <c:pt idx="102207" formatCode="0.00E+00">
                  <c:v>9.0424200000000007E-3</c:v>
                </c:pt>
                <c:pt idx="102208" formatCode="0.00E+00">
                  <c:v>8.9399600000000003E-3</c:v>
                </c:pt>
                <c:pt idx="102209" formatCode="0.00E+00">
                  <c:v>8.8322999999999995E-3</c:v>
                </c:pt>
                <c:pt idx="102210" formatCode="0.00E+00">
                  <c:v>8.7196200000000008E-3</c:v>
                </c:pt>
                <c:pt idx="102211" formatCode="0.00E+00">
                  <c:v>8.6020899999999997E-3</c:v>
                </c:pt>
                <c:pt idx="102212" formatCode="0.00E+00">
                  <c:v>8.4798700000000005E-3</c:v>
                </c:pt>
                <c:pt idx="102213" formatCode="0.00E+00">
                  <c:v>8.3531300000000003E-3</c:v>
                </c:pt>
                <c:pt idx="102214" formatCode="0.00E+00">
                  <c:v>8.2220499999999998E-3</c:v>
                </c:pt>
                <c:pt idx="102215" formatCode="0.00E+00">
                  <c:v>8.0867999999999999E-3</c:v>
                </c:pt>
                <c:pt idx="102216" formatCode="0.00E+00">
                  <c:v>7.9475399999999995E-3</c:v>
                </c:pt>
                <c:pt idx="102217" formatCode="0.00E+00">
                  <c:v>7.8044500000000001E-3</c:v>
                </c:pt>
                <c:pt idx="102218" formatCode="0.00E+00">
                  <c:v>7.6577099999999999E-3</c:v>
                </c:pt>
                <c:pt idx="102219" formatCode="0.00E+00">
                  <c:v>7.5074699999999996E-3</c:v>
                </c:pt>
                <c:pt idx="102220" formatCode="0.00E+00">
                  <c:v>7.35391E-3</c:v>
                </c:pt>
                <c:pt idx="102221" formatCode="0.00E+00">
                  <c:v>7.19719E-3</c:v>
                </c:pt>
                <c:pt idx="102222" formatCode="0.00E+00">
                  <c:v>7.0374900000000004E-3</c:v>
                </c:pt>
                <c:pt idx="102223" formatCode="0.00E+00">
                  <c:v>6.8749600000000003E-3</c:v>
                </c:pt>
                <c:pt idx="102224" formatCode="0.00E+00">
                  <c:v>6.7097700000000003E-3</c:v>
                </c:pt>
                <c:pt idx="102225" formatCode="0.00E+00">
                  <c:v>6.5420799999999996E-3</c:v>
                </c:pt>
                <c:pt idx="102226" formatCode="0.00E+00">
                  <c:v>6.3720499999999998E-3</c:v>
                </c:pt>
                <c:pt idx="102227" formatCode="0.00E+00">
                  <c:v>6.1998399999999999E-3</c:v>
                </c:pt>
                <c:pt idx="102228" formatCode="0.00E+00">
                  <c:v>6.0255899999999999E-3</c:v>
                </c:pt>
                <c:pt idx="102229" formatCode="0.00E+00">
                  <c:v>5.8494599999999999E-3</c:v>
                </c:pt>
                <c:pt idx="102230" formatCode="0.00E+00">
                  <c:v>5.6715999999999997E-3</c:v>
                </c:pt>
                <c:pt idx="102231" formatCode="0.00E+00">
                  <c:v>5.4921500000000003E-3</c:v>
                </c:pt>
                <c:pt idx="102232" formatCode="0.00E+00">
                  <c:v>5.3112599999999999E-3</c:v>
                </c:pt>
                <c:pt idx="102233" formatCode="0.00E+00">
                  <c:v>5.1290700000000003E-3</c:v>
                </c:pt>
                <c:pt idx="102234" formatCode="0.00E+00">
                  <c:v>4.9457199999999998E-3</c:v>
                </c:pt>
                <c:pt idx="102235" formatCode="0.00E+00">
                  <c:v>4.7613200000000003E-3</c:v>
                </c:pt>
                <c:pt idx="102236" formatCode="0.00E+00">
                  <c:v>4.57603E-3</c:v>
                </c:pt>
                <c:pt idx="102237" formatCode="0.00E+00">
                  <c:v>4.38996E-3</c:v>
                </c:pt>
                <c:pt idx="102238" formatCode="0.00E+00">
                  <c:v>4.2032399999999996E-3</c:v>
                </c:pt>
                <c:pt idx="102239" formatCode="0.00E+00">
                  <c:v>4.0159799999999997E-3</c:v>
                </c:pt>
                <c:pt idx="102240" formatCode="0.00E+00">
                  <c:v>3.8283000000000002E-3</c:v>
                </c:pt>
                <c:pt idx="102241" formatCode="0.00E+00">
                  <c:v>3.6403199999999998E-3</c:v>
                </c:pt>
                <c:pt idx="102242" formatCode="0.00E+00">
                  <c:v>3.4521399999999998E-3</c:v>
                </c:pt>
                <c:pt idx="102243" formatCode="0.00E+00">
                  <c:v>3.2638799999999998E-3</c:v>
                </c:pt>
                <c:pt idx="102244" formatCode="0.00E+00">
                  <c:v>3.0756199999999998E-3</c:v>
                </c:pt>
                <c:pt idx="102245" formatCode="0.00E+00">
                  <c:v>2.8874700000000001E-3</c:v>
                </c:pt>
                <c:pt idx="102246" formatCode="0.00E+00">
                  <c:v>2.69952E-3</c:v>
                </c:pt>
                <c:pt idx="102247" formatCode="0.00E+00">
                  <c:v>2.5118599999999999E-3</c:v>
                </c:pt>
                <c:pt idx="102248" formatCode="0.00E+00">
                  <c:v>2.3245800000000001E-3</c:v>
                </c:pt>
                <c:pt idx="102249" formatCode="0.00E+00">
                  <c:v>2.1377599999999998E-3</c:v>
                </c:pt>
                <c:pt idx="102250" formatCode="0.00E+00">
                  <c:v>1.95149E-3</c:v>
                </c:pt>
                <c:pt idx="102251" formatCode="0.00E+00">
                  <c:v>1.7658400000000001E-3</c:v>
                </c:pt>
                <c:pt idx="102252" formatCode="0.00E+00">
                  <c:v>1.58088E-3</c:v>
                </c:pt>
                <c:pt idx="102253" formatCode="0.00E+00">
                  <c:v>1.39668E-3</c:v>
                </c:pt>
                <c:pt idx="102254" formatCode="0.00E+00">
                  <c:v>1.21331E-3</c:v>
                </c:pt>
                <c:pt idx="102255" formatCode="0.00E+00">
                  <c:v>1.0308299999999999E-3</c:v>
                </c:pt>
                <c:pt idx="102256" formatCode="0.00E+00">
                  <c:v>8.4929899999999997E-4</c:v>
                </c:pt>
                <c:pt idx="102257" formatCode="0.00E+00">
                  <c:v>6.6878100000000002E-4</c:v>
                </c:pt>
                <c:pt idx="102258" formatCode="0.00E+00">
                  <c:v>4.89326E-4</c:v>
                </c:pt>
                <c:pt idx="102259" formatCode="0.00E+00">
                  <c:v>3.1098600000000002E-4</c:v>
                </c:pt>
                <c:pt idx="102260" formatCode="0.00E+00">
                  <c:v>1.3380999999999999E-4</c:v>
                </c:pt>
                <c:pt idx="102261" formatCode="0.00E+00">
                  <c:v>-4.2156200000000001E-5</c:v>
                </c:pt>
                <c:pt idx="102262" formatCode="0.00E+00">
                  <c:v>-2.16868E-4</c:v>
                </c:pt>
                <c:pt idx="102263" formatCode="0.00E+00">
                  <c:v>-3.9028400000000002E-4</c:v>
                </c:pt>
                <c:pt idx="102264" formatCode="0.00E+00">
                  <c:v>-5.62365E-4</c:v>
                </c:pt>
                <c:pt idx="102265" formatCode="0.00E+00">
                  <c:v>-7.3307299999999999E-4</c:v>
                </c:pt>
                <c:pt idx="102266" formatCode="0.00E+00">
                  <c:v>-9.0237399999999995E-4</c:v>
                </c:pt>
                <c:pt idx="102267" formatCode="0.00E+00">
                  <c:v>-1.0702299999999999E-3</c:v>
                </c:pt>
                <c:pt idx="102268" formatCode="0.00E+00">
                  <c:v>-1.2366199999999999E-3</c:v>
                </c:pt>
                <c:pt idx="102269" formatCode="0.00E+00">
                  <c:v>-1.4015E-3</c:v>
                </c:pt>
                <c:pt idx="102270" formatCode="0.00E+00">
                  <c:v>-1.56485E-3</c:v>
                </c:pt>
                <c:pt idx="102271" formatCode="0.00E+00">
                  <c:v>-1.72664E-3</c:v>
                </c:pt>
                <c:pt idx="102272" formatCode="0.00E+00">
                  <c:v>-1.8868400000000001E-3</c:v>
                </c:pt>
                <c:pt idx="102273" formatCode="0.00E+00">
                  <c:v>-2.04543E-3</c:v>
                </c:pt>
                <c:pt idx="102274" formatCode="0.00E+00">
                  <c:v>-2.2023799999999999E-3</c:v>
                </c:pt>
                <c:pt idx="102275" formatCode="0.00E+00">
                  <c:v>-2.3576600000000001E-3</c:v>
                </c:pt>
                <c:pt idx="102276" formatCode="0.00E+00">
                  <c:v>-2.51126E-3</c:v>
                </c:pt>
                <c:pt idx="102277" formatCode="0.00E+00">
                  <c:v>-2.66315E-3</c:v>
                </c:pt>
                <c:pt idx="102278" formatCode="0.00E+00">
                  <c:v>-2.8133099999999999E-3</c:v>
                </c:pt>
                <c:pt idx="102279" formatCode="0.00E+00">
                  <c:v>-2.9617100000000002E-3</c:v>
                </c:pt>
                <c:pt idx="102280" formatCode="0.00E+00">
                  <c:v>-3.1083399999999998E-3</c:v>
                </c:pt>
                <c:pt idx="102281" formatCode="0.00E+00">
                  <c:v>-3.2531600000000002E-3</c:v>
                </c:pt>
                <c:pt idx="102282" formatCode="0.00E+00">
                  <c:v>-3.3961500000000001E-3</c:v>
                </c:pt>
                <c:pt idx="102283" formatCode="0.00E+00">
                  <c:v>-3.5373000000000002E-3</c:v>
                </c:pt>
                <c:pt idx="102284" formatCode="0.00E+00">
                  <c:v>-3.6765700000000001E-3</c:v>
                </c:pt>
                <c:pt idx="102285" formatCode="0.00E+00">
                  <c:v>-3.81394E-3</c:v>
                </c:pt>
                <c:pt idx="102286" formatCode="0.00E+00">
                  <c:v>-3.9493899999999997E-3</c:v>
                </c:pt>
                <c:pt idx="102287" formatCode="0.00E+00">
                  <c:v>-4.0828899999999996E-3</c:v>
                </c:pt>
                <c:pt idx="102288" formatCode="0.00E+00">
                  <c:v>-4.21441E-3</c:v>
                </c:pt>
                <c:pt idx="102289" formatCode="0.00E+00">
                  <c:v>-4.3439200000000002E-3</c:v>
                </c:pt>
                <c:pt idx="102290" formatCode="0.00E+00">
                  <c:v>-4.4714000000000004E-3</c:v>
                </c:pt>
                <c:pt idx="102291" formatCode="0.00E+00">
                  <c:v>-4.5968099999999998E-3</c:v>
                </c:pt>
                <c:pt idx="102292" formatCode="0.00E+00">
                  <c:v>-4.7201200000000004E-3</c:v>
                </c:pt>
                <c:pt idx="102293" formatCode="0.00E+00">
                  <c:v>-4.8412999999999998E-3</c:v>
                </c:pt>
                <c:pt idx="102294" formatCode="0.00E+00">
                  <c:v>-4.9603199999999998E-3</c:v>
                </c:pt>
                <c:pt idx="102295" formatCode="0.00E+00">
                  <c:v>-5.07713E-3</c:v>
                </c:pt>
                <c:pt idx="102296" formatCode="0.00E+00">
                  <c:v>-5.1916999999999996E-3</c:v>
                </c:pt>
                <c:pt idx="102297" formatCode="0.00E+00">
                  <c:v>-5.3039799999999998E-3</c:v>
                </c:pt>
                <c:pt idx="102298" formatCode="0.00E+00">
                  <c:v>-5.4139499999999998E-3</c:v>
                </c:pt>
                <c:pt idx="102299" formatCode="0.00E+00">
                  <c:v>-5.52156E-3</c:v>
                </c:pt>
                <c:pt idx="102300" formatCode="0.00E+00">
                  <c:v>-5.6267499999999998E-3</c:v>
                </c:pt>
                <c:pt idx="102301" formatCode="0.00E+00">
                  <c:v>-5.7295000000000002E-3</c:v>
                </c:pt>
                <c:pt idx="102302" formatCode="0.00E+00">
                  <c:v>-5.8297499999999999E-3</c:v>
                </c:pt>
                <c:pt idx="102303" formatCode="0.00E+00">
                  <c:v>-5.92744E-3</c:v>
                </c:pt>
                <c:pt idx="102304" formatCode="0.00E+00">
                  <c:v>-6.0225399999999998E-3</c:v>
                </c:pt>
                <c:pt idx="102305" formatCode="0.00E+00">
                  <c:v>-6.1149899999999998E-3</c:v>
                </c:pt>
                <c:pt idx="102306" formatCode="0.00E+00">
                  <c:v>-6.2047300000000003E-3</c:v>
                </c:pt>
                <c:pt idx="102307" formatCode="0.00E+00">
                  <c:v>-6.2917099999999998E-3</c:v>
                </c:pt>
                <c:pt idx="102308" formatCode="0.00E+00">
                  <c:v>-6.3758799999999996E-3</c:v>
                </c:pt>
                <c:pt idx="102309" formatCode="0.00E+00">
                  <c:v>-6.4571699999999999E-3</c:v>
                </c:pt>
                <c:pt idx="102310" formatCode="0.00E+00">
                  <c:v>-6.5355200000000004E-3</c:v>
                </c:pt>
                <c:pt idx="102311" formatCode="0.00E+00">
                  <c:v>-6.6108900000000003E-3</c:v>
                </c:pt>
                <c:pt idx="102312" formatCode="0.00E+00">
                  <c:v>-6.6831900000000003E-3</c:v>
                </c:pt>
                <c:pt idx="102313" formatCode="0.00E+00">
                  <c:v>-6.7523799999999997E-3</c:v>
                </c:pt>
                <c:pt idx="102314" formatCode="0.00E+00">
                  <c:v>-6.8183799999999998E-3</c:v>
                </c:pt>
                <c:pt idx="102315" formatCode="0.00E+00">
                  <c:v>-6.8811300000000001E-3</c:v>
                </c:pt>
                <c:pt idx="102316" formatCode="0.00E+00">
                  <c:v>-6.9405700000000001E-3</c:v>
                </c:pt>
                <c:pt idx="102317" formatCode="0.00E+00">
                  <c:v>-6.9966300000000002E-3</c:v>
                </c:pt>
                <c:pt idx="102318" formatCode="0.00E+00">
                  <c:v>-7.04924E-3</c:v>
                </c:pt>
                <c:pt idx="102319" formatCode="0.00E+00">
                  <c:v>-7.0983299999999999E-3</c:v>
                </c:pt>
                <c:pt idx="102320" formatCode="0.00E+00">
                  <c:v>-7.1438400000000003E-3</c:v>
                </c:pt>
                <c:pt idx="102321" formatCode="0.00E+00">
                  <c:v>-7.1856999999999997E-3</c:v>
                </c:pt>
                <c:pt idx="102322" formatCode="0.00E+00">
                  <c:v>-7.2238299999999997E-3</c:v>
                </c:pt>
                <c:pt idx="102323" formatCode="0.00E+00">
                  <c:v>-7.2581700000000004E-3</c:v>
                </c:pt>
                <c:pt idx="102324" formatCode="0.00E+00">
                  <c:v>-7.2886599999999998E-3</c:v>
                </c:pt>
                <c:pt idx="102325" formatCode="0.00E+00">
                  <c:v>-7.3152099999999999E-3</c:v>
                </c:pt>
                <c:pt idx="102326" formatCode="0.00E+00">
                  <c:v>-7.3377800000000003E-3</c:v>
                </c:pt>
                <c:pt idx="102327" formatCode="0.00E+00">
                  <c:v>-7.3562799999999998E-3</c:v>
                </c:pt>
                <c:pt idx="102328" formatCode="0.00E+00">
                  <c:v>-7.3706500000000003E-3</c:v>
                </c:pt>
                <c:pt idx="102329" formatCode="0.00E+00">
                  <c:v>-7.3808399999999996E-3</c:v>
                </c:pt>
                <c:pt idx="102330" formatCode="0.00E+00">
                  <c:v>-7.38676E-3</c:v>
                </c:pt>
                <c:pt idx="102331" formatCode="0.00E+00">
                  <c:v>-7.38837E-3</c:v>
                </c:pt>
                <c:pt idx="102332" formatCode="0.00E+00">
                  <c:v>-7.3856E-3</c:v>
                </c:pt>
                <c:pt idx="102333" formatCode="0.00E+00">
                  <c:v>-7.3783900000000003E-3</c:v>
                </c:pt>
                <c:pt idx="102334" formatCode="0.00E+00">
                  <c:v>-7.3666799999999996E-3</c:v>
                </c:pt>
                <c:pt idx="102335" formatCode="0.00E+00">
                  <c:v>-7.3504099999999999E-3</c:v>
                </c:pt>
                <c:pt idx="102336" formatCode="0.00E+00">
                  <c:v>-7.3295499999999998E-3</c:v>
                </c:pt>
                <c:pt idx="102337" formatCode="0.00E+00">
                  <c:v>-7.3040199999999996E-3</c:v>
                </c:pt>
                <c:pt idx="102338" formatCode="0.00E+00">
                  <c:v>-7.2737899999999996E-3</c:v>
                </c:pt>
                <c:pt idx="102339" formatCode="0.00E+00">
                  <c:v>-7.23881E-3</c:v>
                </c:pt>
                <c:pt idx="102340" formatCode="0.00E+00">
                  <c:v>-7.1990400000000003E-3</c:v>
                </c:pt>
                <c:pt idx="102341" formatCode="0.00E+00">
                  <c:v>-7.1544299999999998E-3</c:v>
                </c:pt>
                <c:pt idx="102342" formatCode="0.00E+00">
                  <c:v>-7.1049599999999996E-3</c:v>
                </c:pt>
                <c:pt idx="102343" formatCode="0.00E+00">
                  <c:v>-7.0505799999999999E-3</c:v>
                </c:pt>
                <c:pt idx="102344" formatCode="0.00E+00">
                  <c:v>-6.9912699999999999E-3</c:v>
                </c:pt>
                <c:pt idx="102345" formatCode="0.00E+00">
                  <c:v>-6.9270099999999999E-3</c:v>
                </c:pt>
                <c:pt idx="102346" formatCode="0.00E+00">
                  <c:v>-6.85777E-3</c:v>
                </c:pt>
                <c:pt idx="102347" formatCode="0.00E+00">
                  <c:v>-6.7835300000000003E-3</c:v>
                </c:pt>
                <c:pt idx="102348" formatCode="0.00E+00">
                  <c:v>-6.70428E-3</c:v>
                </c:pt>
                <c:pt idx="102349" formatCode="0.00E+00">
                  <c:v>-6.6200199999999999E-3</c:v>
                </c:pt>
                <c:pt idx="102350" formatCode="0.00E+00">
                  <c:v>-6.5307300000000002E-3</c:v>
                </c:pt>
                <c:pt idx="102351" formatCode="0.00E+00">
                  <c:v>-6.4364299999999999E-3</c:v>
                </c:pt>
                <c:pt idx="102352" formatCode="0.00E+00">
                  <c:v>-6.33711E-3</c:v>
                </c:pt>
                <c:pt idx="102353" formatCode="0.00E+00">
                  <c:v>-6.2327800000000003E-3</c:v>
                </c:pt>
                <c:pt idx="102354" formatCode="0.00E+00">
                  <c:v>-6.1234699999999998E-3</c:v>
                </c:pt>
                <c:pt idx="102355" formatCode="0.00E+00">
                  <c:v>-6.0091800000000003E-3</c:v>
                </c:pt>
                <c:pt idx="102356" formatCode="0.00E+00">
                  <c:v>-5.8899599999999996E-3</c:v>
                </c:pt>
                <c:pt idx="102357" formatCode="0.00E+00">
                  <c:v>-5.7658199999999996E-3</c:v>
                </c:pt>
                <c:pt idx="102358" formatCode="0.00E+00">
                  <c:v>-5.6368E-3</c:v>
                </c:pt>
                <c:pt idx="102359" formatCode="0.00E+00">
                  <c:v>-5.5029600000000003E-3</c:v>
                </c:pt>
                <c:pt idx="102360" formatCode="0.00E+00">
                  <c:v>-5.3643299999999996E-3</c:v>
                </c:pt>
                <c:pt idx="102361" formatCode="0.00E+00">
                  <c:v>-5.2209700000000001E-3</c:v>
                </c:pt>
                <c:pt idx="102362" formatCode="0.00E+00">
                  <c:v>-5.0729399999999997E-3</c:v>
                </c:pt>
                <c:pt idx="102363" formatCode="0.00E+00">
                  <c:v>-4.9202999999999998E-3</c:v>
                </c:pt>
                <c:pt idx="102364" formatCode="0.00E+00">
                  <c:v>-4.76313E-3</c:v>
                </c:pt>
                <c:pt idx="102365" formatCode="0.00E+00">
                  <c:v>-4.6014899999999997E-3</c:v>
                </c:pt>
                <c:pt idx="102366" formatCode="0.00E+00">
                  <c:v>-4.4354900000000003E-3</c:v>
                </c:pt>
                <c:pt idx="102367" formatCode="0.00E+00">
                  <c:v>-4.2651900000000003E-3</c:v>
                </c:pt>
                <c:pt idx="102368" formatCode="0.00E+00">
                  <c:v>-4.09071E-3</c:v>
                </c:pt>
                <c:pt idx="102369" formatCode="0.00E+00">
                  <c:v>-3.9121299999999998E-3</c:v>
                </c:pt>
                <c:pt idx="102370" formatCode="0.00E+00">
                  <c:v>-3.7295700000000002E-3</c:v>
                </c:pt>
                <c:pt idx="102371" formatCode="0.00E+00">
                  <c:v>-3.5431400000000002E-3</c:v>
                </c:pt>
                <c:pt idx="102372" formatCode="0.00E+00">
                  <c:v>-3.3529499999999999E-3</c:v>
                </c:pt>
                <c:pt idx="102373" formatCode="0.00E+00">
                  <c:v>-3.15914E-3</c:v>
                </c:pt>
                <c:pt idx="102374" formatCode="0.00E+00">
                  <c:v>-2.96182E-3</c:v>
                </c:pt>
                <c:pt idx="102375" formatCode="0.00E+00">
                  <c:v>-2.7611300000000001E-3</c:v>
                </c:pt>
                <c:pt idx="102376" formatCode="0.00E+00">
                  <c:v>-2.5572199999999998E-3</c:v>
                </c:pt>
                <c:pt idx="102377" formatCode="0.00E+00">
                  <c:v>-2.35023E-3</c:v>
                </c:pt>
                <c:pt idx="102378" formatCode="0.00E+00">
                  <c:v>-2.1403199999999998E-3</c:v>
                </c:pt>
                <c:pt idx="102379" formatCode="0.00E+00">
                  <c:v>-1.9276300000000001E-3</c:v>
                </c:pt>
                <c:pt idx="102380" formatCode="0.00E+00">
                  <c:v>-1.71233E-3</c:v>
                </c:pt>
                <c:pt idx="102381" formatCode="0.00E+00">
                  <c:v>-1.4945900000000001E-3</c:v>
                </c:pt>
                <c:pt idx="102382" formatCode="0.00E+00">
                  <c:v>-1.27458E-3</c:v>
                </c:pt>
                <c:pt idx="102383" formatCode="0.00E+00">
                  <c:v>-1.05248E-3</c:v>
                </c:pt>
                <c:pt idx="102384" formatCode="0.00E+00">
                  <c:v>-8.2845900000000003E-4</c:v>
                </c:pt>
                <c:pt idx="102385" formatCode="0.00E+00">
                  <c:v>-6.0271100000000002E-4</c:v>
                </c:pt>
                <c:pt idx="102386" formatCode="0.00E+00">
                  <c:v>-3.7542499999999998E-4</c:v>
                </c:pt>
                <c:pt idx="102387" formatCode="0.00E+00">
                  <c:v>-1.46792E-4</c:v>
                </c:pt>
                <c:pt idx="102388" formatCode="0.00E+00">
                  <c:v>8.2989499999999995E-5</c:v>
                </c:pt>
                <c:pt idx="102389" formatCode="0.00E+00">
                  <c:v>3.1372000000000003E-4</c:v>
                </c:pt>
                <c:pt idx="102390" formatCode="0.00E+00">
                  <c:v>5.4519499999999995E-4</c:v>
                </c:pt>
                <c:pt idx="102391" formatCode="0.00E+00">
                  <c:v>7.7720700000000003E-4</c:v>
                </c:pt>
                <c:pt idx="102392" formatCode="0.00E+00">
                  <c:v>1.0095499999999999E-3</c:v>
                </c:pt>
                <c:pt idx="102393" formatCode="0.00E+00">
                  <c:v>1.242E-3</c:v>
                </c:pt>
                <c:pt idx="102394" formatCode="0.00E+00">
                  <c:v>1.4743600000000001E-3</c:v>
                </c:pt>
                <c:pt idx="102395" formatCode="0.00E+00">
                  <c:v>1.7063899999999999E-3</c:v>
                </c:pt>
                <c:pt idx="102396" formatCode="0.00E+00">
                  <c:v>1.9379E-3</c:v>
                </c:pt>
                <c:pt idx="102397" formatCode="0.00E+00">
                  <c:v>2.1686399999999999E-3</c:v>
                </c:pt>
                <c:pt idx="102398" formatCode="0.00E+00">
                  <c:v>2.3984000000000002E-3</c:v>
                </c:pt>
                <c:pt idx="102399" formatCode="0.00E+00">
                  <c:v>2.6269700000000002E-3</c:v>
                </c:pt>
                <c:pt idx="102400" formatCode="0.00E+00">
                  <c:v>2.8541E-3</c:v>
                </c:pt>
                <c:pt idx="102401" formatCode="0.00E+00">
                  <c:v>3.0795900000000001E-3</c:v>
                </c:pt>
                <c:pt idx="102402" formatCode="0.00E+00">
                  <c:v>3.3031900000000001E-3</c:v>
                </c:pt>
                <c:pt idx="102403" formatCode="0.00E+00">
                  <c:v>3.5247E-3</c:v>
                </c:pt>
                <c:pt idx="102404" formatCode="0.00E+00">
                  <c:v>3.7438800000000002E-3</c:v>
                </c:pt>
                <c:pt idx="102405" formatCode="0.00E+00">
                  <c:v>3.9605200000000004E-3</c:v>
                </c:pt>
                <c:pt idx="102406" formatCode="0.00E+00">
                  <c:v>4.1743800000000001E-3</c:v>
                </c:pt>
                <c:pt idx="102407" formatCode="0.00E+00">
                  <c:v>4.3852400000000003E-3</c:v>
                </c:pt>
                <c:pt idx="102408" formatCode="0.00E+00">
                  <c:v>4.5928899999999996E-3</c:v>
                </c:pt>
                <c:pt idx="102409" formatCode="0.00E+00">
                  <c:v>4.7971100000000003E-3</c:v>
                </c:pt>
                <c:pt idx="102410" formatCode="0.00E+00">
                  <c:v>4.9976899999999999E-3</c:v>
                </c:pt>
                <c:pt idx="102411" formatCode="0.00E+00">
                  <c:v>5.1943900000000001E-3</c:v>
                </c:pt>
                <c:pt idx="102412" formatCode="0.00E+00">
                  <c:v>5.3870300000000001E-3</c:v>
                </c:pt>
                <c:pt idx="102413" formatCode="0.00E+00">
                  <c:v>5.5753799999999996E-3</c:v>
                </c:pt>
                <c:pt idx="102414" formatCode="0.00E+00">
                  <c:v>5.7592499999999996E-3</c:v>
                </c:pt>
                <c:pt idx="102415" formatCode="0.00E+00">
                  <c:v>5.9384299999999998E-3</c:v>
                </c:pt>
                <c:pt idx="102416" formatCode="0.00E+00">
                  <c:v>6.1127200000000003E-3</c:v>
                </c:pt>
                <c:pt idx="102417" formatCode="0.00E+00">
                  <c:v>6.2819399999999997E-3</c:v>
                </c:pt>
                <c:pt idx="102418" formatCode="0.00E+00">
                  <c:v>6.4458800000000002E-3</c:v>
                </c:pt>
                <c:pt idx="102419" formatCode="0.00E+00">
                  <c:v>6.60438E-3</c:v>
                </c:pt>
                <c:pt idx="102420" formatCode="0.00E+00">
                  <c:v>6.7572500000000002E-3</c:v>
                </c:pt>
                <c:pt idx="102421" formatCode="0.00E+00">
                  <c:v>6.9043100000000003E-3</c:v>
                </c:pt>
                <c:pt idx="102422" formatCode="0.00E+00">
                  <c:v>7.0454000000000003E-3</c:v>
                </c:pt>
                <c:pt idx="102423" formatCode="0.00E+00">
                  <c:v>7.1803600000000002E-3</c:v>
                </c:pt>
                <c:pt idx="102424" formatCode="0.00E+00">
                  <c:v>7.3090300000000002E-3</c:v>
                </c:pt>
                <c:pt idx="102425" formatCode="0.00E+00">
                  <c:v>7.4312600000000003E-3</c:v>
                </c:pt>
                <c:pt idx="102426" formatCode="0.00E+00">
                  <c:v>7.5468999999999996E-3</c:v>
                </c:pt>
                <c:pt idx="102427" formatCode="0.00E+00">
                  <c:v>7.6558299999999998E-3</c:v>
                </c:pt>
                <c:pt idx="102428" formatCode="0.00E+00">
                  <c:v>7.7578999999999999E-3</c:v>
                </c:pt>
                <c:pt idx="102429" formatCode="0.00E+00">
                  <c:v>7.8530000000000006E-3</c:v>
                </c:pt>
                <c:pt idx="102430" formatCode="0.00E+00">
                  <c:v>7.94102E-3</c:v>
                </c:pt>
                <c:pt idx="102431" formatCode="0.00E+00">
                  <c:v>8.0218400000000006E-3</c:v>
                </c:pt>
                <c:pt idx="102432" formatCode="0.00E+00">
                  <c:v>8.0953599999999994E-3</c:v>
                </c:pt>
                <c:pt idx="102433" formatCode="0.00E+00">
                  <c:v>8.1615000000000004E-3</c:v>
                </c:pt>
                <c:pt idx="102434" formatCode="0.00E+00">
                  <c:v>8.2201700000000006E-3</c:v>
                </c:pt>
                <c:pt idx="102435" formatCode="0.00E+00">
                  <c:v>8.2712900000000006E-3</c:v>
                </c:pt>
                <c:pt idx="102436" formatCode="0.00E+00">
                  <c:v>8.3148000000000007E-3</c:v>
                </c:pt>
                <c:pt idx="102437" formatCode="0.00E+00">
                  <c:v>8.3506299999999995E-3</c:v>
                </c:pt>
                <c:pt idx="102438" formatCode="0.00E+00">
                  <c:v>8.3787500000000008E-3</c:v>
                </c:pt>
                <c:pt idx="102439" formatCode="0.00E+00">
                  <c:v>8.3990999999999996E-3</c:v>
                </c:pt>
                <c:pt idx="102440" formatCode="0.00E+00">
                  <c:v>8.4116599999999996E-3</c:v>
                </c:pt>
                <c:pt idx="102441" formatCode="0.00E+00">
                  <c:v>8.4163899999999993E-3</c:v>
                </c:pt>
                <c:pt idx="102442" formatCode="0.00E+00">
                  <c:v>8.4133000000000003E-3</c:v>
                </c:pt>
                <c:pt idx="102443" formatCode="0.00E+00">
                  <c:v>8.4023599999999993E-3</c:v>
                </c:pt>
                <c:pt idx="102444" formatCode="0.00E+00">
                  <c:v>8.3835899999999998E-3</c:v>
                </c:pt>
                <c:pt idx="102445" formatCode="0.00E+00">
                  <c:v>8.3569899999999999E-3</c:v>
                </c:pt>
                <c:pt idx="102446" formatCode="0.00E+00">
                  <c:v>8.3225899999999995E-3</c:v>
                </c:pt>
                <c:pt idx="102447" formatCode="0.00E+00">
                  <c:v>8.2804300000000001E-3</c:v>
                </c:pt>
                <c:pt idx="102448" formatCode="0.00E+00">
                  <c:v>8.2305299999999998E-3</c:v>
                </c:pt>
                <c:pt idx="102449" formatCode="0.00E+00">
                  <c:v>8.17295E-3</c:v>
                </c:pt>
                <c:pt idx="102450" formatCode="0.00E+00">
                  <c:v>8.1077400000000004E-3</c:v>
                </c:pt>
                <c:pt idx="102451" formatCode="0.00E+00">
                  <c:v>8.0349800000000006E-3</c:v>
                </c:pt>
                <c:pt idx="102452" formatCode="0.00E+00">
                  <c:v>7.9547300000000001E-3</c:v>
                </c:pt>
                <c:pt idx="102453" formatCode="0.00E+00">
                  <c:v>7.8671000000000001E-3</c:v>
                </c:pt>
                <c:pt idx="102454" formatCode="0.00E+00">
                  <c:v>7.7721500000000002E-3</c:v>
                </c:pt>
                <c:pt idx="102455" formatCode="0.00E+00">
                  <c:v>7.6700099999999997E-3</c:v>
                </c:pt>
                <c:pt idx="102456" formatCode="0.00E+00">
                  <c:v>7.5607799999999996E-3</c:v>
                </c:pt>
                <c:pt idx="102457" formatCode="0.00E+00">
                  <c:v>7.4445700000000002E-3</c:v>
                </c:pt>
                <c:pt idx="102458" formatCode="0.00E+00">
                  <c:v>7.3215199999999998E-3</c:v>
                </c:pt>
                <c:pt idx="102459" formatCode="0.00E+00">
                  <c:v>7.1917700000000001E-3</c:v>
                </c:pt>
                <c:pt idx="102460" formatCode="0.00E+00">
                  <c:v>7.0554499999999996E-3</c:v>
                </c:pt>
                <c:pt idx="102461" formatCode="0.00E+00">
                  <c:v>6.9127199999999998E-3</c:v>
                </c:pt>
                <c:pt idx="102462" formatCode="0.00E+00">
                  <c:v>6.7637299999999999E-3</c:v>
                </c:pt>
                <c:pt idx="102463" formatCode="0.00E+00">
                  <c:v>6.6086599999999997E-3</c:v>
                </c:pt>
                <c:pt idx="102464" formatCode="0.00E+00">
                  <c:v>6.44767E-3</c:v>
                </c:pt>
                <c:pt idx="102465" formatCode="0.00E+00">
                  <c:v>6.2809500000000004E-3</c:v>
                </c:pt>
                <c:pt idx="102466" formatCode="0.00E+00">
                  <c:v>6.10869E-3</c:v>
                </c:pt>
                <c:pt idx="102467" formatCode="0.00E+00">
                  <c:v>5.9310700000000001E-3</c:v>
                </c:pt>
                <c:pt idx="102468" formatCode="0.00E+00">
                  <c:v>5.7482999999999996E-3</c:v>
                </c:pt>
                <c:pt idx="102469" formatCode="0.00E+00">
                  <c:v>5.5605799999999999E-3</c:v>
                </c:pt>
                <c:pt idx="102470" formatCode="0.00E+00">
                  <c:v>5.3681299999999996E-3</c:v>
                </c:pt>
                <c:pt idx="102471" formatCode="0.00E+00">
                  <c:v>5.1711600000000002E-3</c:v>
                </c:pt>
                <c:pt idx="102472" formatCode="0.00E+00">
                  <c:v>4.9699000000000002E-3</c:v>
                </c:pt>
                <c:pt idx="102473" formatCode="0.00E+00">
                  <c:v>4.7645700000000001E-3</c:v>
                </c:pt>
                <c:pt idx="102474" formatCode="0.00E+00">
                  <c:v>4.5554000000000002E-3</c:v>
                </c:pt>
                <c:pt idx="102475" formatCode="0.00E+00">
                  <c:v>4.34264E-3</c:v>
                </c:pt>
                <c:pt idx="102476" formatCode="0.00E+00">
                  <c:v>4.1265099999999999E-3</c:v>
                </c:pt>
                <c:pt idx="102477" formatCode="0.00E+00">
                  <c:v>3.90727E-3</c:v>
                </c:pt>
                <c:pt idx="102478" formatCode="0.00E+00">
                  <c:v>3.6851599999999998E-3</c:v>
                </c:pt>
                <c:pt idx="102479" formatCode="0.00E+00">
                  <c:v>3.46043E-3</c:v>
                </c:pt>
                <c:pt idx="102480" formatCode="0.00E+00">
                  <c:v>3.23333E-3</c:v>
                </c:pt>
                <c:pt idx="102481" formatCode="0.00E+00">
                  <c:v>3.0041199999999999E-3</c:v>
                </c:pt>
                <c:pt idx="102482" formatCode="0.00E+00">
                  <c:v>2.7730599999999999E-3</c:v>
                </c:pt>
                <c:pt idx="102483" formatCode="0.00E+00">
                  <c:v>2.5403999999999999E-3</c:v>
                </c:pt>
                <c:pt idx="102484" formatCode="0.00E+00">
                  <c:v>2.3064000000000001E-3</c:v>
                </c:pt>
                <c:pt idx="102485" formatCode="0.00E+00">
                  <c:v>2.0713300000000001E-3</c:v>
                </c:pt>
                <c:pt idx="102486" formatCode="0.00E+00">
                  <c:v>1.83544E-3</c:v>
                </c:pt>
                <c:pt idx="102487" formatCode="0.00E+00">
                  <c:v>1.5989999999999999E-3</c:v>
                </c:pt>
                <c:pt idx="102488" formatCode="0.00E+00">
                  <c:v>1.3622599999999999E-3</c:v>
                </c:pt>
                <c:pt idx="102489" formatCode="0.00E+00">
                  <c:v>1.1255E-3</c:v>
                </c:pt>
                <c:pt idx="102490" formatCode="0.00E+00">
                  <c:v>8.8896099999999996E-4</c:v>
                </c:pt>
                <c:pt idx="102491" formatCode="0.00E+00">
                  <c:v>6.5291100000000005E-4</c:v>
                </c:pt>
                <c:pt idx="102492" formatCode="0.00E+00">
                  <c:v>4.1760499999999998E-4</c:v>
                </c:pt>
                <c:pt idx="102493" formatCode="0.00E+00">
                  <c:v>1.8329899999999999E-4</c:v>
                </c:pt>
                <c:pt idx="102494" formatCode="0.00E+00">
                  <c:v>-4.9755000000000001E-5</c:v>
                </c:pt>
                <c:pt idx="102495" formatCode="0.00E+00">
                  <c:v>-2.8130499999999998E-4</c:v>
                </c:pt>
                <c:pt idx="102496" formatCode="0.00E+00">
                  <c:v>-5.1110499999999998E-4</c:v>
                </c:pt>
                <c:pt idx="102497" formatCode="0.00E+00">
                  <c:v>-7.3890800000000003E-4</c:v>
                </c:pt>
                <c:pt idx="102498" formatCode="0.00E+00">
                  <c:v>-9.6447500000000001E-4</c:v>
                </c:pt>
                <c:pt idx="102499" formatCode="0.00E+00">
                  <c:v>-1.18757E-3</c:v>
                </c:pt>
                <c:pt idx="102500" formatCode="0.00E+00">
                  <c:v>-1.40796E-3</c:v>
                </c:pt>
                <c:pt idx="102501" formatCode="0.00E+00">
                  <c:v>-1.6254100000000001E-3</c:v>
                </c:pt>
                <c:pt idx="102502" formatCode="0.00E+00">
                  <c:v>-1.8397000000000001E-3</c:v>
                </c:pt>
                <c:pt idx="102503" formatCode="0.00E+00">
                  <c:v>-2.05061E-3</c:v>
                </c:pt>
                <c:pt idx="102504" formatCode="0.00E+00">
                  <c:v>-2.2579399999999999E-3</c:v>
                </c:pt>
                <c:pt idx="102505" formatCode="0.00E+00">
                  <c:v>-2.46146E-3</c:v>
                </c:pt>
                <c:pt idx="102506" formatCode="0.00E+00">
                  <c:v>-2.6609899999999998E-3</c:v>
                </c:pt>
                <c:pt idx="102507" formatCode="0.00E+00">
                  <c:v>-2.8563199999999999E-3</c:v>
                </c:pt>
                <c:pt idx="102508" formatCode="0.00E+00">
                  <c:v>-3.04726E-3</c:v>
                </c:pt>
                <c:pt idx="102509" formatCode="0.00E+00">
                  <c:v>-3.2336299999999999E-3</c:v>
                </c:pt>
                <c:pt idx="102510" formatCode="0.00E+00">
                  <c:v>-3.4152599999999998E-3</c:v>
                </c:pt>
                <c:pt idx="102511" formatCode="0.00E+00">
                  <c:v>-3.5919799999999998E-3</c:v>
                </c:pt>
                <c:pt idx="102512" formatCode="0.00E+00">
                  <c:v>-3.7636200000000001E-3</c:v>
                </c:pt>
                <c:pt idx="102513" formatCode="0.00E+00">
                  <c:v>-3.9300200000000002E-3</c:v>
                </c:pt>
                <c:pt idx="102514" formatCode="0.00E+00">
                  <c:v>-4.0910599999999997E-3</c:v>
                </c:pt>
                <c:pt idx="102515" formatCode="0.00E+00">
                  <c:v>-4.2465799999999998E-3</c:v>
                </c:pt>
                <c:pt idx="102516" formatCode="0.00E+00">
                  <c:v>-4.3964499999999997E-3</c:v>
                </c:pt>
                <c:pt idx="102517" formatCode="0.00E+00">
                  <c:v>-4.54055E-3</c:v>
                </c:pt>
                <c:pt idx="102518" formatCode="0.00E+00">
                  <c:v>-4.6787699999999996E-3</c:v>
                </c:pt>
                <c:pt idx="102519" formatCode="0.00E+00">
                  <c:v>-4.8109900000000002E-3</c:v>
                </c:pt>
                <c:pt idx="102520" formatCode="0.00E+00">
                  <c:v>-4.9371299999999996E-3</c:v>
                </c:pt>
                <c:pt idx="102521" formatCode="0.00E+00">
                  <c:v>-5.0570900000000002E-3</c:v>
                </c:pt>
                <c:pt idx="102522" formatCode="0.00E+00">
                  <c:v>-5.1707999999999997E-3</c:v>
                </c:pt>
                <c:pt idx="102523" formatCode="0.00E+00">
                  <c:v>-5.2781700000000004E-3</c:v>
                </c:pt>
                <c:pt idx="102524" formatCode="0.00E+00">
                  <c:v>-5.3791500000000001E-3</c:v>
                </c:pt>
                <c:pt idx="102525" formatCode="0.00E+00">
                  <c:v>-5.4736699999999999E-3</c:v>
                </c:pt>
                <c:pt idx="102526" formatCode="0.00E+00">
                  <c:v>-5.5617100000000001E-3</c:v>
                </c:pt>
                <c:pt idx="102527" formatCode="0.00E+00">
                  <c:v>-5.6432100000000001E-3</c:v>
                </c:pt>
                <c:pt idx="102528" formatCode="0.00E+00">
                  <c:v>-5.71815E-3</c:v>
                </c:pt>
                <c:pt idx="102529" formatCode="0.00E+00">
                  <c:v>-5.7865099999999999E-3</c:v>
                </c:pt>
                <c:pt idx="102530" formatCode="0.00E+00">
                  <c:v>-5.84828E-3</c:v>
                </c:pt>
                <c:pt idx="102531" formatCode="0.00E+00">
                  <c:v>-5.9034500000000002E-3</c:v>
                </c:pt>
                <c:pt idx="102532" formatCode="0.00E+00">
                  <c:v>-5.9520399999999996E-3</c:v>
                </c:pt>
                <c:pt idx="102533" formatCode="0.00E+00">
                  <c:v>-5.9940599999999998E-3</c:v>
                </c:pt>
                <c:pt idx="102534" formatCode="0.00E+00">
                  <c:v>-6.02953E-3</c:v>
                </c:pt>
                <c:pt idx="102535" formatCode="0.00E+00">
                  <c:v>-6.0584799999999998E-3</c:v>
                </c:pt>
                <c:pt idx="102536" formatCode="0.00E+00">
                  <c:v>-6.0809599999999998E-3</c:v>
                </c:pt>
                <c:pt idx="102537" formatCode="0.00E+00">
                  <c:v>-6.0970099999999999E-3</c:v>
                </c:pt>
                <c:pt idx="102538" formatCode="0.00E+00">
                  <c:v>-6.1066999999999996E-3</c:v>
                </c:pt>
                <c:pt idx="102539" formatCode="0.00E+00">
                  <c:v>-6.1100700000000004E-3</c:v>
                </c:pt>
                <c:pt idx="102540" formatCode="0.00E+00">
                  <c:v>-6.1072100000000001E-3</c:v>
                </c:pt>
                <c:pt idx="102541" formatCode="0.00E+00">
                  <c:v>-6.0981999999999998E-3</c:v>
                </c:pt>
                <c:pt idx="102542" formatCode="0.00E+00">
                  <c:v>-6.08312E-3</c:v>
                </c:pt>
                <c:pt idx="102543" formatCode="0.00E+00">
                  <c:v>-6.0620700000000001E-3</c:v>
                </c:pt>
                <c:pt idx="102544" formatCode="0.00E+00">
                  <c:v>-6.0351500000000004E-3</c:v>
                </c:pt>
                <c:pt idx="102545" formatCode="0.00E+00">
                  <c:v>-6.0024600000000003E-3</c:v>
                </c:pt>
                <c:pt idx="102546" formatCode="0.00E+00">
                  <c:v>-5.9641299999999998E-3</c:v>
                </c:pt>
                <c:pt idx="102547" formatCode="0.00E+00">
                  <c:v>-5.92027E-3</c:v>
                </c:pt>
                <c:pt idx="102548" formatCode="0.00E+00">
                  <c:v>-5.8710200000000002E-3</c:v>
                </c:pt>
                <c:pt idx="102549" formatCode="0.00E+00">
                  <c:v>-5.8164999999999996E-3</c:v>
                </c:pt>
                <c:pt idx="102550" formatCode="0.00E+00">
                  <c:v>-5.75685E-3</c:v>
                </c:pt>
                <c:pt idx="102551" formatCode="0.00E+00">
                  <c:v>-5.6922199999999996E-3</c:v>
                </c:pt>
                <c:pt idx="102552" formatCode="0.00E+00">
                  <c:v>-5.6227600000000001E-3</c:v>
                </c:pt>
                <c:pt idx="102553" formatCode="0.00E+00">
                  <c:v>-5.5486299999999997E-3</c:v>
                </c:pt>
                <c:pt idx="102554" formatCode="0.00E+00">
                  <c:v>-5.4699700000000002E-3</c:v>
                </c:pt>
                <c:pt idx="102555" formatCode="0.00E+00">
                  <c:v>-5.3869699999999996E-3</c:v>
                </c:pt>
                <c:pt idx="102556" formatCode="0.00E+00">
                  <c:v>-5.2997699999999997E-3</c:v>
                </c:pt>
                <c:pt idx="102557" formatCode="0.00E+00">
                  <c:v>-5.2085600000000001E-3</c:v>
                </c:pt>
                <c:pt idx="102558" formatCode="0.00E+00">
                  <c:v>-5.1135099999999999E-3</c:v>
                </c:pt>
                <c:pt idx="102559" formatCode="0.00E+00">
                  <c:v>-5.0147999999999998E-3</c:v>
                </c:pt>
                <c:pt idx="102560" formatCode="0.00E+00">
                  <c:v>-4.9125999999999996E-3</c:v>
                </c:pt>
                <c:pt idx="102561" formatCode="0.00E+00">
                  <c:v>-4.8071099999999999E-3</c:v>
                </c:pt>
                <c:pt idx="102562" formatCode="0.00E+00">
                  <c:v>-4.6985000000000004E-3</c:v>
                </c:pt>
                <c:pt idx="102563" formatCode="0.00E+00">
                  <c:v>-4.5869700000000001E-3</c:v>
                </c:pt>
                <c:pt idx="102564" formatCode="0.00E+00">
                  <c:v>-4.4726999999999996E-3</c:v>
                </c:pt>
                <c:pt idx="102565" formatCode="0.00E+00">
                  <c:v>-4.3558900000000003E-3</c:v>
                </c:pt>
                <c:pt idx="102566" formatCode="0.00E+00">
                  <c:v>-4.2367100000000003E-3</c:v>
                </c:pt>
                <c:pt idx="102567" formatCode="0.00E+00">
                  <c:v>-4.1153800000000001E-3</c:v>
                </c:pt>
                <c:pt idx="102568" formatCode="0.00E+00">
                  <c:v>-3.9920700000000003E-3</c:v>
                </c:pt>
                <c:pt idx="102569" formatCode="0.00E+00">
                  <c:v>-3.8669899999999998E-3</c:v>
                </c:pt>
                <c:pt idx="102570" formatCode="0.00E+00">
                  <c:v>-3.7403200000000001E-3</c:v>
                </c:pt>
                <c:pt idx="102571" formatCode="0.00E+00">
                  <c:v>-3.61225E-3</c:v>
                </c:pt>
                <c:pt idx="102572" formatCode="0.00E+00">
                  <c:v>-3.4829800000000001E-3</c:v>
                </c:pt>
                <c:pt idx="102573" formatCode="0.00E+00">
                  <c:v>-3.3527000000000001E-3</c:v>
                </c:pt>
                <c:pt idx="102574" formatCode="0.00E+00">
                  <c:v>-3.2215899999999999E-3</c:v>
                </c:pt>
                <c:pt idx="102575" formatCode="0.00E+00">
                  <c:v>-3.0898399999999999E-3</c:v>
                </c:pt>
                <c:pt idx="102576" formatCode="0.00E+00">
                  <c:v>-2.9576300000000002E-3</c:v>
                </c:pt>
                <c:pt idx="102577" formatCode="0.00E+00">
                  <c:v>-2.8251499999999998E-3</c:v>
                </c:pt>
                <c:pt idx="102578" formatCode="0.00E+00">
                  <c:v>-2.69258E-3</c:v>
                </c:pt>
                <c:pt idx="102579" formatCode="0.00E+00">
                  <c:v>-2.5600900000000001E-3</c:v>
                </c:pt>
                <c:pt idx="102580" formatCode="0.00E+00">
                  <c:v>-2.4278500000000001E-3</c:v>
                </c:pt>
                <c:pt idx="102581" formatCode="0.00E+00">
                  <c:v>-2.2960400000000001E-3</c:v>
                </c:pt>
                <c:pt idx="102582" formatCode="0.00E+00">
                  <c:v>-2.16483E-3</c:v>
                </c:pt>
                <c:pt idx="102583" formatCode="0.00E+00">
                  <c:v>-2.0343700000000002E-3</c:v>
                </c:pt>
                <c:pt idx="102584" formatCode="0.00E+00">
                  <c:v>-1.9048299999999999E-3</c:v>
                </c:pt>
                <c:pt idx="102585" formatCode="0.00E+00">
                  <c:v>-1.77636E-3</c:v>
                </c:pt>
                <c:pt idx="102586" formatCode="0.00E+00">
                  <c:v>-1.6491100000000001E-3</c:v>
                </c:pt>
                <c:pt idx="102587" formatCode="0.00E+00">
                  <c:v>-1.52322E-3</c:v>
                </c:pt>
                <c:pt idx="102588" formatCode="0.00E+00">
                  <c:v>-1.3988399999999999E-3</c:v>
                </c:pt>
                <c:pt idx="102589" formatCode="0.00E+00">
                  <c:v>-1.2761000000000001E-3</c:v>
                </c:pt>
                <c:pt idx="102590" formatCode="0.00E+00">
                  <c:v>-1.15514E-3</c:v>
                </c:pt>
                <c:pt idx="102591" formatCode="0.00E+00">
                  <c:v>-1.03607E-3</c:v>
                </c:pt>
                <c:pt idx="102592" formatCode="0.00E+00">
                  <c:v>-9.1901600000000004E-4</c:v>
                </c:pt>
                <c:pt idx="102593" formatCode="0.00E+00">
                  <c:v>-8.0409600000000002E-4</c:v>
                </c:pt>
                <c:pt idx="102594" formatCode="0.00E+00">
                  <c:v>-6.91414E-4</c:v>
                </c:pt>
                <c:pt idx="102595" formatCode="0.00E+00">
                  <c:v>-5.8107299999999998E-4</c:v>
                </c:pt>
                <c:pt idx="102596" formatCode="0.00E+00">
                  <c:v>-4.7316900000000001E-4</c:v>
                </c:pt>
                <c:pt idx="102597" formatCode="0.00E+00">
                  <c:v>-3.6779100000000002E-4</c:v>
                </c:pt>
                <c:pt idx="102598" formatCode="0.00E+00">
                  <c:v>-2.65025E-4</c:v>
                </c:pt>
                <c:pt idx="102599" formatCode="0.00E+00">
                  <c:v>-1.64947E-4</c:v>
                </c:pt>
                <c:pt idx="102600" formatCode="0.00E+00">
                  <c:v>-6.7628599999999998E-5</c:v>
                </c:pt>
                <c:pt idx="102601" formatCode="0.00E+00">
                  <c:v>2.6865200000000002E-5</c:v>
                </c:pt>
                <c:pt idx="102602" formatCode="0.00E+00">
                  <c:v>1.18476E-4</c:v>
                </c:pt>
                <c:pt idx="102603" formatCode="0.00E+00">
                  <c:v>2.07152E-4</c:v>
                </c:pt>
                <c:pt idx="102604" formatCode="0.00E+00">
                  <c:v>2.92847E-4</c:v>
                </c:pt>
                <c:pt idx="102605" formatCode="0.00E+00">
                  <c:v>3.7552199999999999E-4</c:v>
                </c:pt>
                <c:pt idx="102606" formatCode="0.00E+00">
                  <c:v>4.5514399999999999E-4</c:v>
                </c:pt>
                <c:pt idx="102607" formatCode="0.00E+00">
                  <c:v>5.3168699999999998E-4</c:v>
                </c:pt>
                <c:pt idx="102608" formatCode="0.00E+00">
                  <c:v>6.0513099999999996E-4</c:v>
                </c:pt>
                <c:pt idx="102609" formatCode="0.00E+00">
                  <c:v>6.7546100000000003E-4</c:v>
                </c:pt>
                <c:pt idx="102610" formatCode="0.00E+00">
                  <c:v>7.4267199999999999E-4</c:v>
                </c:pt>
                <c:pt idx="102611" formatCode="0.00E+00">
                  <c:v>8.0676100000000002E-4</c:v>
                </c:pt>
                <c:pt idx="102612" formatCode="0.00E+00">
                  <c:v>8.6773199999999997E-4</c:v>
                </c:pt>
                <c:pt idx="102613" formatCode="0.00E+00">
                  <c:v>9.2559800000000002E-4</c:v>
                </c:pt>
                <c:pt idx="102614" formatCode="0.00E+00">
                  <c:v>9.8037499999999991E-4</c:v>
                </c:pt>
                <c:pt idx="102615" formatCode="0.00E+00">
                  <c:v>1.0320800000000001E-3</c:v>
                </c:pt>
                <c:pt idx="102616" formatCode="0.00E+00">
                  <c:v>1.0807600000000001E-3</c:v>
                </c:pt>
                <c:pt idx="102617" formatCode="0.00E+00">
                  <c:v>1.1264199999999999E-3</c:v>
                </c:pt>
                <c:pt idx="102618" formatCode="0.00E+00">
                  <c:v>1.1691200000000001E-3</c:v>
                </c:pt>
                <c:pt idx="102619" formatCode="0.00E+00">
                  <c:v>1.2088999999999999E-3</c:v>
                </c:pt>
                <c:pt idx="102620" formatCode="0.00E+00">
                  <c:v>1.24581E-3</c:v>
                </c:pt>
                <c:pt idx="102621" formatCode="0.00E+00">
                  <c:v>1.2799E-3</c:v>
                </c:pt>
                <c:pt idx="102622" formatCode="0.00E+00">
                  <c:v>1.31123E-3</c:v>
                </c:pt>
                <c:pt idx="102623" formatCode="0.00E+00">
                  <c:v>1.3398699999999999E-3</c:v>
                </c:pt>
                <c:pt idx="102624" formatCode="0.00E+00">
                  <c:v>1.36589E-3</c:v>
                </c:pt>
                <c:pt idx="102625" formatCode="0.00E+00">
                  <c:v>1.3893499999999999E-3</c:v>
                </c:pt>
                <c:pt idx="102626" formatCode="0.00E+00">
                  <c:v>1.41033E-3</c:v>
                </c:pt>
                <c:pt idx="102627" formatCode="0.00E+00">
                  <c:v>1.42891E-3</c:v>
                </c:pt>
                <c:pt idx="102628" formatCode="0.00E+00">
                  <c:v>1.4451900000000001E-3</c:v>
                </c:pt>
                <c:pt idx="102629" formatCode="0.00E+00">
                  <c:v>1.4592299999999999E-3</c:v>
                </c:pt>
                <c:pt idx="102630" formatCode="0.00E+00">
                  <c:v>1.4711399999999999E-3</c:v>
                </c:pt>
                <c:pt idx="102631" formatCode="0.00E+00">
                  <c:v>1.4810100000000001E-3</c:v>
                </c:pt>
                <c:pt idx="102632" formatCode="0.00E+00">
                  <c:v>1.4889300000000001E-3</c:v>
                </c:pt>
                <c:pt idx="102633" formatCode="0.00E+00">
                  <c:v>1.4949900000000001E-3</c:v>
                </c:pt>
                <c:pt idx="102634" formatCode="0.00E+00">
                  <c:v>1.49931E-3</c:v>
                </c:pt>
                <c:pt idx="102635" formatCode="0.00E+00">
                  <c:v>1.50198E-3</c:v>
                </c:pt>
                <c:pt idx="102636" formatCode="0.00E+00">
                  <c:v>1.50311E-3</c:v>
                </c:pt>
                <c:pt idx="102637" formatCode="0.00E+00">
                  <c:v>1.5028000000000001E-3</c:v>
                </c:pt>
                <c:pt idx="102638" formatCode="0.00E+00">
                  <c:v>1.5011600000000001E-3</c:v>
                </c:pt>
                <c:pt idx="102639" formatCode="0.00E+00">
                  <c:v>1.49829E-3</c:v>
                </c:pt>
                <c:pt idx="102640" formatCode="0.00E+00">
                  <c:v>1.49431E-3</c:v>
                </c:pt>
                <c:pt idx="102641" formatCode="0.00E+00">
                  <c:v>1.48931E-3</c:v>
                </c:pt>
                <c:pt idx="102642" formatCode="0.00E+00">
                  <c:v>1.4834200000000001E-3</c:v>
                </c:pt>
                <c:pt idx="102643" formatCode="0.00E+00">
                  <c:v>1.47674E-3</c:v>
                </c:pt>
                <c:pt idx="102644" formatCode="0.00E+00">
                  <c:v>1.46937E-3</c:v>
                </c:pt>
                <c:pt idx="102645" formatCode="0.00E+00">
                  <c:v>1.4614199999999999E-3</c:v>
                </c:pt>
                <c:pt idx="102646" formatCode="0.00E+00">
                  <c:v>1.45301E-3</c:v>
                </c:pt>
                <c:pt idx="102647" formatCode="0.00E+00">
                  <c:v>1.4442299999999999E-3</c:v>
                </c:pt>
                <c:pt idx="102648" formatCode="0.00E+00">
                  <c:v>1.4352E-3</c:v>
                </c:pt>
                <c:pt idx="102649" formatCode="0.00E+00">
                  <c:v>1.426E-3</c:v>
                </c:pt>
                <c:pt idx="102650" formatCode="0.00E+00">
                  <c:v>1.41675E-3</c:v>
                </c:pt>
                <c:pt idx="102651" formatCode="0.00E+00">
                  <c:v>1.40755E-3</c:v>
                </c:pt>
                <c:pt idx="102652" formatCode="0.00E+00">
                  <c:v>1.3984900000000001E-3</c:v>
                </c:pt>
                <c:pt idx="102653" formatCode="0.00E+00">
                  <c:v>1.38966E-3</c:v>
                </c:pt>
                <c:pt idx="102654" formatCode="0.00E+00">
                  <c:v>1.38116E-3</c:v>
                </c:pt>
                <c:pt idx="102655" formatCode="0.00E+00">
                  <c:v>1.3730700000000001E-3</c:v>
                </c:pt>
                <c:pt idx="102656" formatCode="0.00E+00">
                  <c:v>1.36549E-3</c:v>
                </c:pt>
                <c:pt idx="102657" formatCode="0.00E+00">
                  <c:v>1.3584999999999999E-3</c:v>
                </c:pt>
                <c:pt idx="102658" formatCode="0.00E+00">
                  <c:v>1.35216E-3</c:v>
                </c:pt>
                <c:pt idx="102659" formatCode="0.00E+00">
                  <c:v>1.34658E-3</c:v>
                </c:pt>
                <c:pt idx="102660" formatCode="0.00E+00">
                  <c:v>1.3418E-3</c:v>
                </c:pt>
                <c:pt idx="102661" formatCode="0.00E+00">
                  <c:v>1.3379100000000001E-3</c:v>
                </c:pt>
                <c:pt idx="102662" formatCode="0.00E+00">
                  <c:v>1.3349600000000001E-3</c:v>
                </c:pt>
                <c:pt idx="102663" formatCode="0.00E+00">
                  <c:v>1.3330200000000001E-3</c:v>
                </c:pt>
                <c:pt idx="102664" formatCode="0.00E+00">
                  <c:v>1.33215E-3</c:v>
                </c:pt>
                <c:pt idx="102665" formatCode="0.00E+00">
                  <c:v>1.3323899999999999E-3</c:v>
                </c:pt>
                <c:pt idx="102666" formatCode="0.00E+00">
                  <c:v>1.3338E-3</c:v>
                </c:pt>
                <c:pt idx="102667" formatCode="0.00E+00">
                  <c:v>1.3364099999999999E-3</c:v>
                </c:pt>
                <c:pt idx="102668" formatCode="0.00E+00">
                  <c:v>1.34026E-3</c:v>
                </c:pt>
                <c:pt idx="102669" formatCode="0.00E+00">
                  <c:v>1.3453899999999999E-3</c:v>
                </c:pt>
                <c:pt idx="102670" formatCode="0.00E+00">
                  <c:v>1.35183E-3</c:v>
                </c:pt>
                <c:pt idx="102671" formatCode="0.00E+00">
                  <c:v>1.3596000000000001E-3</c:v>
                </c:pt>
                <c:pt idx="102672" formatCode="0.00E+00">
                  <c:v>1.36871E-3</c:v>
                </c:pt>
                <c:pt idx="102673" formatCode="0.00E+00">
                  <c:v>1.37919E-3</c:v>
                </c:pt>
                <c:pt idx="102674" formatCode="0.00E+00">
                  <c:v>1.3910400000000001E-3</c:v>
                </c:pt>
                <c:pt idx="102675" formatCode="0.00E+00">
                  <c:v>1.4042600000000001E-3</c:v>
                </c:pt>
                <c:pt idx="102676" formatCode="0.00E+00">
                  <c:v>1.4188600000000001E-3</c:v>
                </c:pt>
                <c:pt idx="102677" formatCode="0.00E+00">
                  <c:v>1.43483E-3</c:v>
                </c:pt>
                <c:pt idx="102678" formatCode="0.00E+00">
                  <c:v>1.4521499999999999E-3</c:v>
                </c:pt>
                <c:pt idx="102679" formatCode="0.00E+00">
                  <c:v>1.4708200000000001E-3</c:v>
                </c:pt>
                <c:pt idx="102680" formatCode="0.00E+00">
                  <c:v>1.4908E-3</c:v>
                </c:pt>
                <c:pt idx="102681" formatCode="0.00E+00">
                  <c:v>1.5120800000000001E-3</c:v>
                </c:pt>
                <c:pt idx="102682" formatCode="0.00E+00">
                  <c:v>1.5346299999999999E-3</c:v>
                </c:pt>
                <c:pt idx="102683" formatCode="0.00E+00">
                  <c:v>1.5583999999999999E-3</c:v>
                </c:pt>
                <c:pt idx="102684" formatCode="0.00E+00">
                  <c:v>1.58336E-3</c:v>
                </c:pt>
                <c:pt idx="102685" formatCode="0.00E+00">
                  <c:v>1.6094600000000001E-3</c:v>
                </c:pt>
                <c:pt idx="102686" formatCode="0.00E+00">
                  <c:v>1.6366600000000001E-3</c:v>
                </c:pt>
                <c:pt idx="102687" formatCode="0.00E+00">
                  <c:v>1.66489E-3</c:v>
                </c:pt>
                <c:pt idx="102688" formatCode="0.00E+00">
                  <c:v>1.6941199999999999E-3</c:v>
                </c:pt>
                <c:pt idx="102689" formatCode="0.00E+00">
                  <c:v>1.72426E-3</c:v>
                </c:pt>
                <c:pt idx="102690" formatCode="0.00E+00">
                  <c:v>1.75526E-3</c:v>
                </c:pt>
                <c:pt idx="102691" formatCode="0.00E+00">
                  <c:v>1.7870399999999999E-3</c:v>
                </c:pt>
                <c:pt idx="102692" formatCode="0.00E+00">
                  <c:v>1.8195399999999999E-3</c:v>
                </c:pt>
                <c:pt idx="102693" formatCode="0.00E+00">
                  <c:v>1.8526700000000001E-3</c:v>
                </c:pt>
                <c:pt idx="102694" formatCode="0.00E+00">
                  <c:v>1.8863599999999999E-3</c:v>
                </c:pt>
                <c:pt idx="102695" formatCode="0.00E+00">
                  <c:v>1.92052E-3</c:v>
                </c:pt>
                <c:pt idx="102696" formatCode="0.00E+00">
                  <c:v>1.9550599999999998E-3</c:v>
                </c:pt>
                <c:pt idx="102697" formatCode="0.00E+00">
                  <c:v>1.9899000000000002E-3</c:v>
                </c:pt>
                <c:pt idx="102698" formatCode="0.00E+00">
                  <c:v>2.0249399999999998E-3</c:v>
                </c:pt>
                <c:pt idx="102699" formatCode="0.00E+00">
                  <c:v>2.0601E-3</c:v>
                </c:pt>
                <c:pt idx="102700" formatCode="0.00E+00">
                  <c:v>2.0952599999999998E-3</c:v>
                </c:pt>
                <c:pt idx="102701" formatCode="0.00E+00">
                  <c:v>2.1303300000000002E-3</c:v>
                </c:pt>
                <c:pt idx="102702" formatCode="0.00E+00">
                  <c:v>2.1652199999999998E-3</c:v>
                </c:pt>
                <c:pt idx="102703" formatCode="0.00E+00">
                  <c:v>2.1998199999999999E-3</c:v>
                </c:pt>
                <c:pt idx="102704" formatCode="0.00E+00">
                  <c:v>2.2340200000000002E-3</c:v>
                </c:pt>
                <c:pt idx="102705" formatCode="0.00E+00">
                  <c:v>2.26772E-3</c:v>
                </c:pt>
                <c:pt idx="102706" formatCode="0.00E+00">
                  <c:v>2.3008199999999999E-3</c:v>
                </c:pt>
                <c:pt idx="102707" formatCode="0.00E+00">
                  <c:v>2.3332100000000001E-3</c:v>
                </c:pt>
                <c:pt idx="102708" formatCode="0.00E+00">
                  <c:v>2.36477E-3</c:v>
                </c:pt>
                <c:pt idx="102709" formatCode="0.00E+00">
                  <c:v>2.3954100000000002E-3</c:v>
                </c:pt>
                <c:pt idx="102710" formatCode="0.00E+00">
                  <c:v>2.42502E-3</c:v>
                </c:pt>
                <c:pt idx="102711" formatCode="0.00E+00">
                  <c:v>2.4534800000000001E-3</c:v>
                </c:pt>
                <c:pt idx="102712" formatCode="0.00E+00">
                  <c:v>2.4807000000000002E-3</c:v>
                </c:pt>
                <c:pt idx="102713" formatCode="0.00E+00">
                  <c:v>2.5065600000000001E-3</c:v>
                </c:pt>
                <c:pt idx="102714" formatCode="0.00E+00">
                  <c:v>2.53097E-3</c:v>
                </c:pt>
                <c:pt idx="102715" formatCode="0.00E+00">
                  <c:v>2.5538100000000001E-3</c:v>
                </c:pt>
                <c:pt idx="102716" formatCode="0.00E+00">
                  <c:v>2.5749800000000002E-3</c:v>
                </c:pt>
                <c:pt idx="102717" formatCode="0.00E+00">
                  <c:v>2.5943899999999998E-3</c:v>
                </c:pt>
                <c:pt idx="102718" formatCode="0.00E+00">
                  <c:v>2.6119300000000002E-3</c:v>
                </c:pt>
                <c:pt idx="102719" formatCode="0.00E+00">
                  <c:v>2.62751E-3</c:v>
                </c:pt>
                <c:pt idx="102720" formatCode="0.00E+00">
                  <c:v>2.6410299999999999E-3</c:v>
                </c:pt>
                <c:pt idx="102721" formatCode="0.00E+00">
                  <c:v>2.6524000000000001E-3</c:v>
                </c:pt>
                <c:pt idx="102722" formatCode="0.00E+00">
                  <c:v>2.6615200000000001E-3</c:v>
                </c:pt>
                <c:pt idx="102723" formatCode="0.00E+00">
                  <c:v>2.66833E-3</c:v>
                </c:pt>
                <c:pt idx="102724" formatCode="0.00E+00">
                  <c:v>2.67272E-3</c:v>
                </c:pt>
                <c:pt idx="102725" formatCode="0.00E+00">
                  <c:v>2.6746199999999999E-3</c:v>
                </c:pt>
                <c:pt idx="102726" formatCode="0.00E+00">
                  <c:v>2.67395E-3</c:v>
                </c:pt>
                <c:pt idx="102727" formatCode="0.00E+00">
                  <c:v>2.6706400000000002E-3</c:v>
                </c:pt>
                <c:pt idx="102728" formatCode="0.00E+00">
                  <c:v>2.6646199999999999E-3</c:v>
                </c:pt>
                <c:pt idx="102729" formatCode="0.00E+00">
                  <c:v>2.6558200000000001E-3</c:v>
                </c:pt>
                <c:pt idx="102730" formatCode="0.00E+00">
                  <c:v>2.6441899999999998E-3</c:v>
                </c:pt>
                <c:pt idx="102731" formatCode="0.00E+00">
                  <c:v>2.6296700000000002E-3</c:v>
                </c:pt>
                <c:pt idx="102732" formatCode="0.00E+00">
                  <c:v>2.6121999999999999E-3</c:v>
                </c:pt>
                <c:pt idx="102733" formatCode="0.00E+00">
                  <c:v>2.59173E-3</c:v>
                </c:pt>
                <c:pt idx="102734" formatCode="0.00E+00">
                  <c:v>2.5682399999999998E-3</c:v>
                </c:pt>
                <c:pt idx="102735" formatCode="0.00E+00">
                  <c:v>2.5416700000000002E-3</c:v>
                </c:pt>
                <c:pt idx="102736" formatCode="0.00E+00">
                  <c:v>2.5119999999999999E-3</c:v>
                </c:pt>
                <c:pt idx="102737" formatCode="0.00E+00">
                  <c:v>2.47919E-3</c:v>
                </c:pt>
                <c:pt idx="102738" formatCode="0.00E+00">
                  <c:v>2.4432299999999998E-3</c:v>
                </c:pt>
                <c:pt idx="102739" formatCode="0.00E+00">
                  <c:v>2.4040899999999998E-3</c:v>
                </c:pt>
                <c:pt idx="102740" formatCode="0.00E+00">
                  <c:v>2.36178E-3</c:v>
                </c:pt>
                <c:pt idx="102741" formatCode="0.00E+00">
                  <c:v>2.31627E-3</c:v>
                </c:pt>
                <c:pt idx="102742" formatCode="0.00E+00">
                  <c:v>2.2675799999999999E-3</c:v>
                </c:pt>
                <c:pt idx="102743" formatCode="0.00E+00">
                  <c:v>2.2157000000000001E-3</c:v>
                </c:pt>
                <c:pt idx="102744" formatCode="0.00E+00">
                  <c:v>2.1606500000000001E-3</c:v>
                </c:pt>
                <c:pt idx="102745" formatCode="0.00E+00">
                  <c:v>2.1024400000000001E-3</c:v>
                </c:pt>
                <c:pt idx="102746" formatCode="0.00E+00">
                  <c:v>2.0411000000000001E-3</c:v>
                </c:pt>
                <c:pt idx="102747" formatCode="0.00E+00">
                  <c:v>1.9766499999999999E-3</c:v>
                </c:pt>
                <c:pt idx="102748" formatCode="0.00E+00">
                  <c:v>1.90912E-3</c:v>
                </c:pt>
                <c:pt idx="102749" formatCode="0.00E+00">
                  <c:v>1.8385599999999999E-3</c:v>
                </c:pt>
                <c:pt idx="102750" formatCode="0.00E+00">
                  <c:v>1.76502E-3</c:v>
                </c:pt>
                <c:pt idx="102751" formatCode="0.00E+00">
                  <c:v>1.6885299999999999E-3</c:v>
                </c:pt>
                <c:pt idx="102752" formatCode="0.00E+00">
                  <c:v>1.6091600000000001E-3</c:v>
                </c:pt>
                <c:pt idx="102753" formatCode="0.00E+00">
                  <c:v>1.5269700000000001E-3</c:v>
                </c:pt>
                <c:pt idx="102754" formatCode="0.00E+00">
                  <c:v>1.44203E-3</c:v>
                </c:pt>
                <c:pt idx="102755" formatCode="0.00E+00">
                  <c:v>1.3544E-3</c:v>
                </c:pt>
                <c:pt idx="102756" formatCode="0.00E+00">
                  <c:v>1.26417E-3</c:v>
                </c:pt>
                <c:pt idx="102757" formatCode="0.00E+00">
                  <c:v>1.1714099999999999E-3</c:v>
                </c:pt>
                <c:pt idx="102758" formatCode="0.00E+00">
                  <c:v>1.0762199999999999E-3</c:v>
                </c:pt>
                <c:pt idx="102759" formatCode="0.00E+00">
                  <c:v>9.7869199999999997E-4</c:v>
                </c:pt>
                <c:pt idx="102760" formatCode="0.00E+00">
                  <c:v>8.78917E-4</c:v>
                </c:pt>
                <c:pt idx="102761" formatCode="0.00E+00">
                  <c:v>7.7700100000000004E-4</c:v>
                </c:pt>
                <c:pt idx="102762" formatCode="0.00E+00">
                  <c:v>6.7305000000000002E-4</c:v>
                </c:pt>
                <c:pt idx="102763" formatCode="0.00E+00">
                  <c:v>5.6717499999999995E-4</c:v>
                </c:pt>
                <c:pt idx="102764" formatCode="0.00E+00">
                  <c:v>4.5949199999999998E-4</c:v>
                </c:pt>
                <c:pt idx="102765" formatCode="0.00E+00">
                  <c:v>3.5011999999999999E-4</c:v>
                </c:pt>
                <c:pt idx="102766" formatCode="0.00E+00">
                  <c:v>2.39182E-4</c:v>
                </c:pt>
                <c:pt idx="102767" formatCode="0.00E+00">
                  <c:v>1.2680600000000001E-4</c:v>
                </c:pt>
                <c:pt idx="102768" formatCode="0.00E+00">
                  <c:v>1.31217E-5</c:v>
                </c:pt>
                <c:pt idx="102769" formatCode="0.00E+00">
                  <c:v>-1.0173700000000001E-4</c:v>
                </c:pt>
                <c:pt idx="102770" formatCode="0.00E+00">
                  <c:v>-2.1763199999999999E-4</c:v>
                </c:pt>
                <c:pt idx="102771" formatCode="0.00E+00">
                  <c:v>-3.3442500000000001E-4</c:v>
                </c:pt>
                <c:pt idx="102772" formatCode="0.00E+00">
                  <c:v>-4.5197299999999999E-4</c:v>
                </c:pt>
                <c:pt idx="102773" formatCode="0.00E+00">
                  <c:v>-5.7013099999999998E-4</c:v>
                </c:pt>
                <c:pt idx="102774" formatCode="0.00E+00">
                  <c:v>-6.8875200000000005E-4</c:v>
                </c:pt>
                <c:pt idx="102775" formatCode="0.00E+00">
                  <c:v>-8.0768599999999995E-4</c:v>
                </c:pt>
                <c:pt idx="102776" formatCode="0.00E+00">
                  <c:v>-9.2678400000000005E-4</c:v>
                </c:pt>
                <c:pt idx="102777" formatCode="0.00E+00">
                  <c:v>-1.0458900000000001E-3</c:v>
                </c:pt>
                <c:pt idx="102778" formatCode="0.00E+00">
                  <c:v>-1.16486E-3</c:v>
                </c:pt>
                <c:pt idx="102779" formatCode="0.00E+00">
                  <c:v>-1.28352E-3</c:v>
                </c:pt>
                <c:pt idx="102780" formatCode="0.00E+00">
                  <c:v>-1.4017400000000001E-3</c:v>
                </c:pt>
                <c:pt idx="102781" formatCode="0.00E+00">
                  <c:v>-1.51935E-3</c:v>
                </c:pt>
                <c:pt idx="102782" formatCode="0.00E+00">
                  <c:v>-1.63619E-3</c:v>
                </c:pt>
                <c:pt idx="102783" formatCode="0.00E+00">
                  <c:v>-1.7521100000000001E-3</c:v>
                </c:pt>
                <c:pt idx="102784" formatCode="0.00E+00">
                  <c:v>-1.86695E-3</c:v>
                </c:pt>
                <c:pt idx="102785" formatCode="0.00E+00">
                  <c:v>-1.9805600000000001E-3</c:v>
                </c:pt>
                <c:pt idx="102786" formatCode="0.00E+00">
                  <c:v>-2.0927900000000002E-3</c:v>
                </c:pt>
                <c:pt idx="102787" formatCode="0.00E+00">
                  <c:v>-2.2034799999999998E-3</c:v>
                </c:pt>
                <c:pt idx="102788" formatCode="0.00E+00">
                  <c:v>-2.3124700000000001E-3</c:v>
                </c:pt>
                <c:pt idx="102789" formatCode="0.00E+00">
                  <c:v>-2.4196299999999999E-3</c:v>
                </c:pt>
                <c:pt idx="102790" formatCode="0.00E+00">
                  <c:v>-2.5247899999999998E-3</c:v>
                </c:pt>
                <c:pt idx="102791" formatCode="0.00E+00">
                  <c:v>-2.6278199999999999E-3</c:v>
                </c:pt>
                <c:pt idx="102792" formatCode="0.00E+00">
                  <c:v>-2.7285600000000001E-3</c:v>
                </c:pt>
                <c:pt idx="102793" formatCode="0.00E+00">
                  <c:v>-2.8268799999999999E-3</c:v>
                </c:pt>
                <c:pt idx="102794" formatCode="0.00E+00">
                  <c:v>-2.9226399999999998E-3</c:v>
                </c:pt>
                <c:pt idx="102795" formatCode="0.00E+00">
                  <c:v>-3.0157000000000001E-3</c:v>
                </c:pt>
                <c:pt idx="102796" formatCode="0.00E+00">
                  <c:v>-3.1059400000000002E-3</c:v>
                </c:pt>
                <c:pt idx="102797" formatCode="0.00E+00">
                  <c:v>-3.1932100000000001E-3</c:v>
                </c:pt>
                <c:pt idx="102798" formatCode="0.00E+00">
                  <c:v>-3.2773899999999998E-3</c:v>
                </c:pt>
                <c:pt idx="102799" formatCode="0.00E+00">
                  <c:v>-3.3583699999999998E-3</c:v>
                </c:pt>
                <c:pt idx="102800" formatCode="0.00E+00">
                  <c:v>-3.4360300000000001E-3</c:v>
                </c:pt>
                <c:pt idx="102801" formatCode="0.00E+00">
                  <c:v>-3.5102499999999999E-3</c:v>
                </c:pt>
                <c:pt idx="102802" formatCode="0.00E+00">
                  <c:v>-3.58093E-3</c:v>
                </c:pt>
                <c:pt idx="102803" formatCode="0.00E+00">
                  <c:v>-3.6479500000000001E-3</c:v>
                </c:pt>
                <c:pt idx="102804" formatCode="0.00E+00">
                  <c:v>-3.7112299999999998E-3</c:v>
                </c:pt>
                <c:pt idx="102805" formatCode="0.00E+00">
                  <c:v>-3.7706699999999998E-3</c:v>
                </c:pt>
                <c:pt idx="102806" formatCode="0.00E+00">
                  <c:v>-3.8261800000000002E-3</c:v>
                </c:pt>
                <c:pt idx="102807" formatCode="0.00E+00">
                  <c:v>-3.8776800000000001E-3</c:v>
                </c:pt>
                <c:pt idx="102808" formatCode="0.00E+00">
                  <c:v>-3.92509E-3</c:v>
                </c:pt>
                <c:pt idx="102809" formatCode="0.00E+00">
                  <c:v>-3.9683399999999999E-3</c:v>
                </c:pt>
                <c:pt idx="102810" formatCode="0.00E+00">
                  <c:v>-4.0073599999999997E-3</c:v>
                </c:pt>
                <c:pt idx="102811" formatCode="0.00E+00">
                  <c:v>-4.0420899999999999E-3</c:v>
                </c:pt>
                <c:pt idx="102812" formatCode="0.00E+00">
                  <c:v>-4.0724799999999999E-3</c:v>
                </c:pt>
                <c:pt idx="102813" formatCode="0.00E+00">
                  <c:v>-4.0984899999999998E-3</c:v>
                </c:pt>
                <c:pt idx="102814" formatCode="0.00E+00">
                  <c:v>-4.12006E-3</c:v>
                </c:pt>
                <c:pt idx="102815" formatCode="0.00E+00">
                  <c:v>-4.1371699999999999E-3</c:v>
                </c:pt>
                <c:pt idx="102816" formatCode="0.00E+00">
                  <c:v>-4.1497900000000004E-3</c:v>
                </c:pt>
                <c:pt idx="102817" formatCode="0.00E+00">
                  <c:v>-4.15789E-3</c:v>
                </c:pt>
                <c:pt idx="102818" formatCode="0.00E+00">
                  <c:v>-4.1614599999999996E-3</c:v>
                </c:pt>
                <c:pt idx="102819" formatCode="0.00E+00">
                  <c:v>-4.1604900000000002E-3</c:v>
                </c:pt>
                <c:pt idx="102820" formatCode="0.00E+00">
                  <c:v>-4.15497E-3</c:v>
                </c:pt>
                <c:pt idx="102821" formatCode="0.00E+00">
                  <c:v>-4.1449199999999999E-3</c:v>
                </c:pt>
                <c:pt idx="102822" formatCode="0.00E+00">
                  <c:v>-4.1303399999999997E-3</c:v>
                </c:pt>
                <c:pt idx="102823" formatCode="0.00E+00">
                  <c:v>-4.1112500000000003E-3</c:v>
                </c:pt>
                <c:pt idx="102824" formatCode="0.00E+00">
                  <c:v>-4.0876699999999998E-3</c:v>
                </c:pt>
                <c:pt idx="102825" formatCode="0.00E+00">
                  <c:v>-4.0596299999999998E-3</c:v>
                </c:pt>
                <c:pt idx="102826" formatCode="0.00E+00">
                  <c:v>-4.0271700000000001E-3</c:v>
                </c:pt>
                <c:pt idx="102827" formatCode="0.00E+00">
                  <c:v>-3.9903400000000002E-3</c:v>
                </c:pt>
                <c:pt idx="102828" formatCode="0.00E+00">
                  <c:v>-3.9491700000000001E-3</c:v>
                </c:pt>
                <c:pt idx="102829" formatCode="0.00E+00">
                  <c:v>-3.9037400000000002E-3</c:v>
                </c:pt>
                <c:pt idx="102830" formatCode="0.00E+00">
                  <c:v>-3.8540900000000001E-3</c:v>
                </c:pt>
                <c:pt idx="102831" formatCode="0.00E+00">
                  <c:v>-3.8003099999999999E-3</c:v>
                </c:pt>
                <c:pt idx="102832" formatCode="0.00E+00">
                  <c:v>-3.74245E-3</c:v>
                </c:pt>
                <c:pt idx="102833" formatCode="0.00E+00">
                  <c:v>-3.68061E-3</c:v>
                </c:pt>
                <c:pt idx="102834" formatCode="0.00E+00">
                  <c:v>-3.6148700000000001E-3</c:v>
                </c:pt>
                <c:pt idx="102835" formatCode="0.00E+00">
                  <c:v>-3.5453199999999998E-3</c:v>
                </c:pt>
                <c:pt idx="102836" formatCode="0.00E+00">
                  <c:v>-3.47205E-3</c:v>
                </c:pt>
                <c:pt idx="102837" formatCode="0.00E+00">
                  <c:v>-3.3951799999999998E-3</c:v>
                </c:pt>
                <c:pt idx="102838" formatCode="0.00E+00">
                  <c:v>-3.3148000000000001E-3</c:v>
                </c:pt>
                <c:pt idx="102839" formatCode="0.00E+00">
                  <c:v>-3.2310300000000002E-3</c:v>
                </c:pt>
                <c:pt idx="102840" formatCode="0.00E+00">
                  <c:v>-3.1439900000000002E-3</c:v>
                </c:pt>
                <c:pt idx="102841" formatCode="0.00E+00">
                  <c:v>-3.0538000000000002E-3</c:v>
                </c:pt>
                <c:pt idx="102842" formatCode="0.00E+00">
                  <c:v>-2.96058E-3</c:v>
                </c:pt>
                <c:pt idx="102843" formatCode="0.00E+00">
                  <c:v>-2.86447E-3</c:v>
                </c:pt>
                <c:pt idx="102844" formatCode="0.00E+00">
                  <c:v>-2.7656E-3</c:v>
                </c:pt>
                <c:pt idx="102845" formatCode="0.00E+00">
                  <c:v>-2.6641199999999999E-3</c:v>
                </c:pt>
                <c:pt idx="102846" formatCode="0.00E+00">
                  <c:v>-2.5601500000000002E-3</c:v>
                </c:pt>
                <c:pt idx="102847" formatCode="0.00E+00">
                  <c:v>-2.45386E-3</c:v>
                </c:pt>
                <c:pt idx="102848" formatCode="0.00E+00">
                  <c:v>-2.3453800000000002E-3</c:v>
                </c:pt>
                <c:pt idx="102849" formatCode="0.00E+00">
                  <c:v>-2.2348699999999999E-3</c:v>
                </c:pt>
                <c:pt idx="102850" formatCode="0.00E+00">
                  <c:v>-2.1224799999999999E-3</c:v>
                </c:pt>
                <c:pt idx="102851" formatCode="0.00E+00">
                  <c:v>-2.0083800000000001E-3</c:v>
                </c:pt>
                <c:pt idx="102852" formatCode="0.00E+00">
                  <c:v>-1.8927099999999999E-3</c:v>
                </c:pt>
                <c:pt idx="102853" formatCode="0.00E+00">
                  <c:v>-1.77564E-3</c:v>
                </c:pt>
                <c:pt idx="102854" formatCode="0.00E+00">
                  <c:v>-1.65733E-3</c:v>
                </c:pt>
                <c:pt idx="102855" formatCode="0.00E+00">
                  <c:v>-1.53795E-3</c:v>
                </c:pt>
                <c:pt idx="102856" formatCode="0.00E+00">
                  <c:v>-1.4176600000000001E-3</c:v>
                </c:pt>
                <c:pt idx="102857" formatCode="0.00E+00">
                  <c:v>-1.29663E-3</c:v>
                </c:pt>
                <c:pt idx="102858" formatCode="0.00E+00">
                  <c:v>-1.17501E-3</c:v>
                </c:pt>
                <c:pt idx="102859" formatCode="0.00E+00">
                  <c:v>-1.05299E-3</c:v>
                </c:pt>
                <c:pt idx="102860" formatCode="0.00E+00">
                  <c:v>-9.3072599999999999E-4</c:v>
                </c:pt>
                <c:pt idx="102861" formatCode="0.00E+00">
                  <c:v>-8.0838199999999996E-4</c:v>
                </c:pt>
                <c:pt idx="102862" formatCode="0.00E+00">
                  <c:v>-6.8612700000000003E-4</c:v>
                </c:pt>
                <c:pt idx="102863" formatCode="0.00E+00">
                  <c:v>-5.6412499999999996E-4</c:v>
                </c:pt>
                <c:pt idx="102864" formatCode="0.00E+00">
                  <c:v>-4.4254100000000002E-4</c:v>
                </c:pt>
                <c:pt idx="102865" formatCode="0.00E+00">
                  <c:v>-3.2153699999999999E-4</c:v>
                </c:pt>
                <c:pt idx="102866" formatCode="0.00E+00">
                  <c:v>-2.01275E-4</c:v>
                </c:pt>
                <c:pt idx="102867" formatCode="0.00E+00">
                  <c:v>-8.1914600000000003E-5</c:v>
                </c:pt>
                <c:pt idx="102868" formatCode="0.00E+00">
                  <c:v>3.6387300000000003E-5</c:v>
                </c:pt>
                <c:pt idx="102869" formatCode="0.00E+00">
                  <c:v>1.5347599999999999E-4</c:v>
                </c:pt>
                <c:pt idx="102870" formatCode="0.00E+00">
                  <c:v>2.6919699999999999E-4</c:v>
                </c:pt>
                <c:pt idx="102871" formatCode="0.00E+00">
                  <c:v>3.8340299999999999E-4</c:v>
                </c:pt>
                <c:pt idx="102872" formatCode="0.00E+00">
                  <c:v>4.9594600000000004E-4</c:v>
                </c:pt>
                <c:pt idx="102873" formatCode="0.00E+00">
                  <c:v>6.0668300000000001E-4</c:v>
                </c:pt>
                <c:pt idx="102874" formatCode="0.00E+00">
                  <c:v>7.1547400000000001E-4</c:v>
                </c:pt>
                <c:pt idx="102875" formatCode="0.00E+00">
                  <c:v>8.2218199999999997E-4</c:v>
                </c:pt>
                <c:pt idx="102876" formatCode="0.00E+00">
                  <c:v>9.2667599999999998E-4</c:v>
                </c:pt>
                <c:pt idx="102877" formatCode="0.00E+00">
                  <c:v>1.0288299999999999E-3</c:v>
                </c:pt>
                <c:pt idx="102878" formatCode="0.00E+00">
                  <c:v>1.1285100000000001E-3</c:v>
                </c:pt>
                <c:pt idx="102879" formatCode="0.00E+00">
                  <c:v>1.22561E-3</c:v>
                </c:pt>
                <c:pt idx="102880" formatCode="0.00E+00">
                  <c:v>1.3200099999999999E-3</c:v>
                </c:pt>
                <c:pt idx="102881" formatCode="0.00E+00">
                  <c:v>1.4116000000000001E-3</c:v>
                </c:pt>
                <c:pt idx="102882" formatCode="0.00E+00">
                  <c:v>1.5002699999999999E-3</c:v>
                </c:pt>
                <c:pt idx="102883" formatCode="0.00E+00">
                  <c:v>1.5859299999999999E-3</c:v>
                </c:pt>
                <c:pt idx="102884" formatCode="0.00E+00">
                  <c:v>1.66848E-3</c:v>
                </c:pt>
                <c:pt idx="102885" formatCode="0.00E+00">
                  <c:v>1.7478400000000001E-3</c:v>
                </c:pt>
                <c:pt idx="102886" formatCode="0.00E+00">
                  <c:v>1.8239199999999999E-3</c:v>
                </c:pt>
                <c:pt idx="102887" formatCode="0.00E+00">
                  <c:v>1.8966300000000001E-3</c:v>
                </c:pt>
                <c:pt idx="102888" formatCode="0.00E+00">
                  <c:v>1.9659199999999999E-3</c:v>
                </c:pt>
                <c:pt idx="102889" formatCode="0.00E+00">
                  <c:v>2.0317199999999999E-3</c:v>
                </c:pt>
                <c:pt idx="102890" formatCode="0.00E+00">
                  <c:v>2.0939600000000002E-3</c:v>
                </c:pt>
                <c:pt idx="102891" formatCode="0.00E+00">
                  <c:v>2.1526000000000002E-3</c:v>
                </c:pt>
                <c:pt idx="102892" formatCode="0.00E+00">
                  <c:v>2.2075900000000002E-3</c:v>
                </c:pt>
                <c:pt idx="102893" formatCode="0.00E+00">
                  <c:v>2.25888E-3</c:v>
                </c:pt>
                <c:pt idx="102894" formatCode="0.00E+00">
                  <c:v>2.3064399999999999E-3</c:v>
                </c:pt>
                <c:pt idx="102895" formatCode="0.00E+00">
                  <c:v>2.35024E-3</c:v>
                </c:pt>
                <c:pt idx="102896" formatCode="0.00E+00">
                  <c:v>2.3902699999999999E-3</c:v>
                </c:pt>
                <c:pt idx="102897" formatCode="0.00E+00">
                  <c:v>2.4264999999999998E-3</c:v>
                </c:pt>
                <c:pt idx="102898" formatCode="0.00E+00">
                  <c:v>2.4589299999999998E-3</c:v>
                </c:pt>
                <c:pt idx="102899" formatCode="0.00E+00">
                  <c:v>2.4875499999999998E-3</c:v>
                </c:pt>
                <c:pt idx="102900" formatCode="0.00E+00">
                  <c:v>2.5123699999999999E-3</c:v>
                </c:pt>
                <c:pt idx="102901" formatCode="0.00E+00">
                  <c:v>2.5333999999999999E-3</c:v>
                </c:pt>
                <c:pt idx="102902" formatCode="0.00E+00">
                  <c:v>2.5506499999999998E-3</c:v>
                </c:pt>
                <c:pt idx="102903" formatCode="0.00E+00">
                  <c:v>2.5641399999999999E-3</c:v>
                </c:pt>
                <c:pt idx="102904" formatCode="0.00E+00">
                  <c:v>2.57391E-3</c:v>
                </c:pt>
                <c:pt idx="102905" formatCode="0.00E+00">
                  <c:v>2.5799899999999999E-3</c:v>
                </c:pt>
                <c:pt idx="102906" formatCode="0.00E+00">
                  <c:v>2.5824200000000002E-3</c:v>
                </c:pt>
                <c:pt idx="102907" formatCode="0.00E+00">
                  <c:v>2.5812399999999998E-3</c:v>
                </c:pt>
                <c:pt idx="102908" formatCode="0.00E+00">
                  <c:v>2.5765200000000001E-3</c:v>
                </c:pt>
                <c:pt idx="102909" formatCode="0.00E+00">
                  <c:v>2.56829E-3</c:v>
                </c:pt>
                <c:pt idx="102910" formatCode="0.00E+00">
                  <c:v>2.5566400000000002E-3</c:v>
                </c:pt>
                <c:pt idx="102911" formatCode="0.00E+00">
                  <c:v>2.54163E-3</c:v>
                </c:pt>
                <c:pt idx="102912" formatCode="0.00E+00">
                  <c:v>2.5233199999999999E-3</c:v>
                </c:pt>
                <c:pt idx="102913" formatCode="0.00E+00">
                  <c:v>2.5018100000000001E-3</c:v>
                </c:pt>
                <c:pt idx="102914" formatCode="0.00E+00">
                  <c:v>2.4771799999999998E-3</c:v>
                </c:pt>
                <c:pt idx="102915" formatCode="0.00E+00">
                  <c:v>2.4495099999999998E-3</c:v>
                </c:pt>
                <c:pt idx="102916" formatCode="0.00E+00">
                  <c:v>2.4188999999999999E-3</c:v>
                </c:pt>
                <c:pt idx="102917" formatCode="0.00E+00">
                  <c:v>2.38544E-3</c:v>
                </c:pt>
                <c:pt idx="102918" formatCode="0.00E+00">
                  <c:v>2.3492500000000002E-3</c:v>
                </c:pt>
                <c:pt idx="102919" formatCode="0.00E+00">
                  <c:v>2.3104200000000001E-3</c:v>
                </c:pt>
                <c:pt idx="102920" formatCode="0.00E+00">
                  <c:v>2.2690700000000002E-3</c:v>
                </c:pt>
                <c:pt idx="102921" formatCode="0.00E+00">
                  <c:v>2.2252999999999999E-3</c:v>
                </c:pt>
                <c:pt idx="102922" formatCode="0.00E+00">
                  <c:v>2.1792500000000002E-3</c:v>
                </c:pt>
                <c:pt idx="102923" formatCode="0.00E+00">
                  <c:v>2.13102E-3</c:v>
                </c:pt>
                <c:pt idx="102924" formatCode="0.00E+00">
                  <c:v>2.0807400000000002E-3</c:v>
                </c:pt>
                <c:pt idx="102925" formatCode="0.00E+00">
                  <c:v>2.0285400000000001E-3</c:v>
                </c:pt>
                <c:pt idx="102926" formatCode="0.00E+00">
                  <c:v>1.9745399999999999E-3</c:v>
                </c:pt>
                <c:pt idx="102927" formatCode="0.00E+00">
                  <c:v>1.9188899999999999E-3</c:v>
                </c:pt>
                <c:pt idx="102928" formatCode="0.00E+00">
                  <c:v>1.8617E-3</c:v>
                </c:pt>
                <c:pt idx="102929" formatCode="0.00E+00">
                  <c:v>1.8031200000000001E-3</c:v>
                </c:pt>
                <c:pt idx="102930" formatCode="0.00E+00">
                  <c:v>1.7432700000000001E-3</c:v>
                </c:pt>
                <c:pt idx="102931" formatCode="0.00E+00">
                  <c:v>1.68231E-3</c:v>
                </c:pt>
                <c:pt idx="102932" formatCode="0.00E+00">
                  <c:v>1.6203599999999999E-3</c:v>
                </c:pt>
                <c:pt idx="102933" formatCode="0.00E+00">
                  <c:v>1.5575700000000001E-3</c:v>
                </c:pt>
                <c:pt idx="102934" formatCode="0.00E+00">
                  <c:v>1.4940699999999999E-3</c:v>
                </c:pt>
                <c:pt idx="102935" formatCode="0.00E+00">
                  <c:v>1.43001E-3</c:v>
                </c:pt>
                <c:pt idx="102936" formatCode="0.00E+00">
                  <c:v>1.3655200000000001E-3</c:v>
                </c:pt>
                <c:pt idx="102937" formatCode="0.00E+00">
                  <c:v>1.30075E-3</c:v>
                </c:pt>
                <c:pt idx="102938" formatCode="0.00E+00">
                  <c:v>1.23584E-3</c:v>
                </c:pt>
                <c:pt idx="102939" formatCode="0.00E+00">
                  <c:v>1.17091E-3</c:v>
                </c:pt>
                <c:pt idx="102940" formatCode="0.00E+00">
                  <c:v>1.10611E-3</c:v>
                </c:pt>
                <c:pt idx="102941" formatCode="0.00E+00">
                  <c:v>1.0415800000000001E-3</c:v>
                </c:pt>
                <c:pt idx="102942" formatCode="0.00E+00">
                  <c:v>9.7745199999999996E-4</c:v>
                </c:pt>
                <c:pt idx="102943" formatCode="0.00E+00">
                  <c:v>9.1385299999999995E-4</c:v>
                </c:pt>
                <c:pt idx="102944" formatCode="0.00E+00">
                  <c:v>8.5091599999999996E-4</c:v>
                </c:pt>
                <c:pt idx="102945" formatCode="0.00E+00">
                  <c:v>7.8877000000000005E-4</c:v>
                </c:pt>
                <c:pt idx="102946" formatCode="0.00E+00">
                  <c:v>7.2754099999999995E-4</c:v>
                </c:pt>
                <c:pt idx="102947" formatCode="0.00E+00">
                  <c:v>6.6735199999999996E-4</c:v>
                </c:pt>
                <c:pt idx="102948" formatCode="0.00E+00">
                  <c:v>6.0832200000000001E-4</c:v>
                </c:pt>
                <c:pt idx="102949" formatCode="0.00E+00">
                  <c:v>5.5056799999999998E-4</c:v>
                </c:pt>
                <c:pt idx="102950" formatCode="0.00E+00">
                  <c:v>4.9420499999999995E-4</c:v>
                </c:pt>
                <c:pt idx="102951" formatCode="0.00E+00">
                  <c:v>4.3934200000000001E-4</c:v>
                </c:pt>
                <c:pt idx="102952" formatCode="0.00E+00">
                  <c:v>3.8608499999999999E-4</c:v>
                </c:pt>
                <c:pt idx="102953" formatCode="0.00E+00">
                  <c:v>3.3453600000000002E-4</c:v>
                </c:pt>
                <c:pt idx="102954" formatCode="0.00E+00">
                  <c:v>2.84794E-4</c:v>
                </c:pt>
                <c:pt idx="102955" formatCode="0.00E+00">
                  <c:v>2.3695199999999999E-4</c:v>
                </c:pt>
                <c:pt idx="102956" formatCode="0.00E+00">
                  <c:v>1.9110000000000001E-4</c:v>
                </c:pt>
                <c:pt idx="102957" formatCode="0.00E+00">
                  <c:v>1.47322E-4</c:v>
                </c:pt>
                <c:pt idx="102958" formatCode="0.00E+00">
                  <c:v>1.05697E-4</c:v>
                </c:pt>
                <c:pt idx="102959" formatCode="0.00E+00">
                  <c:v>6.6301699999999996E-5</c:v>
                </c:pt>
                <c:pt idx="102960" formatCode="0.00E+00">
                  <c:v>2.9204600000000002E-5</c:v>
                </c:pt>
                <c:pt idx="102961" formatCode="0.00E+00">
                  <c:v>-5.5294300000000004E-6</c:v>
                </c:pt>
                <c:pt idx="102962" formatCode="0.00E+00">
                  <c:v>-3.7840999999999999E-5</c:v>
                </c:pt>
                <c:pt idx="102963" formatCode="0.00E+00">
                  <c:v>-6.7676300000000001E-5</c:v>
                </c:pt>
                <c:pt idx="102964" formatCode="0.00E+00">
                  <c:v>-9.4986899999999997E-5</c:v>
                </c:pt>
                <c:pt idx="102965" formatCode="0.00E+00">
                  <c:v>-1.1972999999999999E-4</c:v>
                </c:pt>
                <c:pt idx="102966" formatCode="0.00E+00">
                  <c:v>-1.4186799999999999E-4</c:v>
                </c:pt>
                <c:pt idx="102967" formatCode="0.00E+00">
                  <c:v>-1.61371E-4</c:v>
                </c:pt>
                <c:pt idx="102968" formatCode="0.00E+00">
                  <c:v>-1.7821100000000001E-4</c:v>
                </c:pt>
                <c:pt idx="102969" formatCode="0.00E+00">
                  <c:v>-1.9237E-4</c:v>
                </c:pt>
                <c:pt idx="102970" formatCode="0.00E+00">
                  <c:v>-2.03833E-4</c:v>
                </c:pt>
                <c:pt idx="102971" formatCode="0.00E+00">
                  <c:v>-2.12592E-4</c:v>
                </c:pt>
                <c:pt idx="102972" formatCode="0.00E+00">
                  <c:v>-2.18645E-4</c:v>
                </c:pt>
                <c:pt idx="102973" formatCode="0.00E+00">
                  <c:v>-2.2199599999999999E-4</c:v>
                </c:pt>
                <c:pt idx="102974" formatCode="0.00E+00">
                  <c:v>-2.2265300000000001E-4</c:v>
                </c:pt>
                <c:pt idx="102975" formatCode="0.00E+00">
                  <c:v>-2.2063200000000001E-4</c:v>
                </c:pt>
                <c:pt idx="102976" formatCode="0.00E+00">
                  <c:v>-2.1595499999999999E-4</c:v>
                </c:pt>
                <c:pt idx="102977" formatCode="0.00E+00">
                  <c:v>-2.0864700000000001E-4</c:v>
                </c:pt>
                <c:pt idx="102978" formatCode="0.00E+00">
                  <c:v>-1.9874199999999999E-4</c:v>
                </c:pt>
                <c:pt idx="102979" formatCode="0.00E+00">
                  <c:v>-1.8627699999999999E-4</c:v>
                </c:pt>
                <c:pt idx="102980" formatCode="0.00E+00">
                  <c:v>-1.7129600000000001E-4</c:v>
                </c:pt>
                <c:pt idx="102981" formatCode="0.00E+00">
                  <c:v>-1.5384799999999999E-4</c:v>
                </c:pt>
                <c:pt idx="102982" formatCode="0.00E+00">
                  <c:v>-1.3398800000000001E-4</c:v>
                </c:pt>
                <c:pt idx="102983" formatCode="0.00E+00">
                  <c:v>-1.11776E-4</c:v>
                </c:pt>
                <c:pt idx="102984" formatCode="0.00E+00">
                  <c:v>-8.7276100000000003E-5</c:v>
                </c:pt>
                <c:pt idx="102985" formatCode="0.00E+00">
                  <c:v>-6.0558399999999999E-5</c:v>
                </c:pt>
                <c:pt idx="102986" formatCode="0.00E+00">
                  <c:v>-3.1698E-5</c:v>
                </c:pt>
                <c:pt idx="102987" formatCode="0.00E+00">
                  <c:v>-7.7423899999999995E-7</c:v>
                </c:pt>
                <c:pt idx="102988" formatCode="0.00E+00">
                  <c:v>3.2128600000000003E-5</c:v>
                </c:pt>
                <c:pt idx="102989" formatCode="0.00E+00">
                  <c:v>6.6921799999999993E-5</c:v>
                </c:pt>
                <c:pt idx="102990" formatCode="0.00E+00">
                  <c:v>1.03513E-4</c:v>
                </c:pt>
                <c:pt idx="102991" formatCode="0.00E+00">
                  <c:v>1.4180400000000001E-4</c:v>
                </c:pt>
                <c:pt idx="102992" formatCode="0.00E+00">
                  <c:v>1.81695E-4</c:v>
                </c:pt>
                <c:pt idx="102993" formatCode="0.00E+00">
                  <c:v>2.23081E-4</c:v>
                </c:pt>
                <c:pt idx="102994" formatCode="0.00E+00">
                  <c:v>2.6585500000000001E-4</c:v>
                </c:pt>
                <c:pt idx="102995" formatCode="0.00E+00">
                  <c:v>3.0990299999999999E-4</c:v>
                </c:pt>
                <c:pt idx="102996" formatCode="0.00E+00">
                  <c:v>3.55113E-4</c:v>
                </c:pt>
                <c:pt idx="102997" formatCode="0.00E+00">
                  <c:v>4.0136600000000001E-4</c:v>
                </c:pt>
                <c:pt idx="102998" formatCode="0.00E+00">
                  <c:v>4.4854299999999998E-4</c:v>
                </c:pt>
                <c:pt idx="102999" formatCode="0.00E+00">
                  <c:v>4.9651999999999997E-4</c:v>
                </c:pt>
                <c:pt idx="103000" formatCode="0.00E+00">
                  <c:v>5.4517300000000003E-4</c:v>
                </c:pt>
                <c:pt idx="103001" formatCode="0.00E+00">
                  <c:v>5.9437599999999998E-4</c:v>
                </c:pt>
                <c:pt idx="103002" formatCode="0.00E+00">
                  <c:v>6.4399900000000003E-4</c:v>
                </c:pt>
                <c:pt idx="103003" formatCode="0.00E+00">
                  <c:v>6.93913E-4</c:v>
                </c:pt>
                <c:pt idx="103004" formatCode="0.00E+00">
                  <c:v>7.4398699999999999E-4</c:v>
                </c:pt>
                <c:pt idx="103005" formatCode="0.00E+00">
                  <c:v>7.9408799999999998E-4</c:v>
                </c:pt>
                <c:pt idx="103006" formatCode="0.00E+00">
                  <c:v>8.4408300000000003E-4</c:v>
                </c:pt>
                <c:pt idx="103007" formatCode="0.00E+00">
                  <c:v>8.9383799999999999E-4</c:v>
                </c:pt>
                <c:pt idx="103008" formatCode="0.00E+00">
                  <c:v>9.4322000000000004E-4</c:v>
                </c:pt>
                <c:pt idx="103009" formatCode="0.00E+00">
                  <c:v>9.9209600000000004E-4</c:v>
                </c:pt>
                <c:pt idx="103010" formatCode="0.00E+00">
                  <c:v>1.0403299999999999E-3</c:v>
                </c:pt>
                <c:pt idx="103011" formatCode="0.00E+00">
                  <c:v>1.0877899999999999E-3</c:v>
                </c:pt>
                <c:pt idx="103012" formatCode="0.00E+00">
                  <c:v>1.1343499999999999E-3</c:v>
                </c:pt>
                <c:pt idx="103013" formatCode="0.00E+00">
                  <c:v>1.17987E-3</c:v>
                </c:pt>
                <c:pt idx="103014" formatCode="0.00E+00">
                  <c:v>1.22422E-3</c:v>
                </c:pt>
                <c:pt idx="103015" formatCode="0.00E+00">
                  <c:v>1.26727E-3</c:v>
                </c:pt>
                <c:pt idx="103016" formatCode="0.00E+00">
                  <c:v>1.3089E-3</c:v>
                </c:pt>
                <c:pt idx="103017" formatCode="0.00E+00">
                  <c:v>1.34899E-3</c:v>
                </c:pt>
                <c:pt idx="103018" formatCode="0.00E+00">
                  <c:v>1.3874099999999999E-3</c:v>
                </c:pt>
                <c:pt idx="103019" formatCode="0.00E+00">
                  <c:v>1.42403E-3</c:v>
                </c:pt>
                <c:pt idx="103020" formatCode="0.00E+00">
                  <c:v>1.45875E-3</c:v>
                </c:pt>
                <c:pt idx="103021" formatCode="0.00E+00">
                  <c:v>1.4914399999999999E-3</c:v>
                </c:pt>
                <c:pt idx="103022" formatCode="0.00E+00">
                  <c:v>1.5220100000000001E-3</c:v>
                </c:pt>
                <c:pt idx="103023" formatCode="0.00E+00">
                  <c:v>1.5503299999999999E-3</c:v>
                </c:pt>
                <c:pt idx="103024" formatCode="0.00E+00">
                  <c:v>1.5763000000000001E-3</c:v>
                </c:pt>
                <c:pt idx="103025" formatCode="0.00E+00">
                  <c:v>1.59983E-3</c:v>
                </c:pt>
                <c:pt idx="103026" formatCode="0.00E+00">
                  <c:v>1.6208100000000001E-3</c:v>
                </c:pt>
                <c:pt idx="103027" formatCode="0.00E+00">
                  <c:v>1.63916E-3</c:v>
                </c:pt>
                <c:pt idx="103028" formatCode="0.00E+00">
                  <c:v>1.65479E-3</c:v>
                </c:pt>
                <c:pt idx="103029" formatCode="0.00E+00">
                  <c:v>1.6676E-3</c:v>
                </c:pt>
                <c:pt idx="103030" formatCode="0.00E+00">
                  <c:v>1.67753E-3</c:v>
                </c:pt>
                <c:pt idx="103031" formatCode="0.00E+00">
                  <c:v>1.6845E-3</c:v>
                </c:pt>
                <c:pt idx="103032" formatCode="0.00E+00">
                  <c:v>1.68844E-3</c:v>
                </c:pt>
                <c:pt idx="103033" formatCode="0.00E+00">
                  <c:v>1.68929E-3</c:v>
                </c:pt>
                <c:pt idx="103034" formatCode="0.00E+00">
                  <c:v>1.68698E-3</c:v>
                </c:pt>
                <c:pt idx="103035" formatCode="0.00E+00">
                  <c:v>1.6814600000000001E-3</c:v>
                </c:pt>
                <c:pt idx="103036" formatCode="0.00E+00">
                  <c:v>1.6727000000000001E-3</c:v>
                </c:pt>
                <c:pt idx="103037" formatCode="0.00E+00">
                  <c:v>1.66063E-3</c:v>
                </c:pt>
                <c:pt idx="103038" formatCode="0.00E+00">
                  <c:v>1.6452299999999999E-3</c:v>
                </c:pt>
                <c:pt idx="103039" formatCode="0.00E+00">
                  <c:v>1.6264700000000001E-3</c:v>
                </c:pt>
                <c:pt idx="103040" formatCode="0.00E+00">
                  <c:v>1.6043299999999999E-3</c:v>
                </c:pt>
                <c:pt idx="103041" formatCode="0.00E+00">
                  <c:v>1.57877E-3</c:v>
                </c:pt>
                <c:pt idx="103042" formatCode="0.00E+00">
                  <c:v>1.5498E-3</c:v>
                </c:pt>
                <c:pt idx="103043" formatCode="0.00E+00">
                  <c:v>1.5173999999999999E-3</c:v>
                </c:pt>
                <c:pt idx="103044" formatCode="0.00E+00">
                  <c:v>1.48157E-3</c:v>
                </c:pt>
                <c:pt idx="103045" formatCode="0.00E+00">
                  <c:v>1.44232E-3</c:v>
                </c:pt>
                <c:pt idx="103046" formatCode="0.00E+00">
                  <c:v>1.39967E-3</c:v>
                </c:pt>
                <c:pt idx="103047" formatCode="0.00E+00">
                  <c:v>1.35362E-3</c:v>
                </c:pt>
                <c:pt idx="103048" formatCode="0.00E+00">
                  <c:v>1.3041999999999999E-3</c:v>
                </c:pt>
                <c:pt idx="103049" formatCode="0.00E+00">
                  <c:v>1.2514500000000001E-3</c:v>
                </c:pt>
                <c:pt idx="103050" formatCode="0.00E+00">
                  <c:v>1.1954000000000001E-3</c:v>
                </c:pt>
                <c:pt idx="103051" formatCode="0.00E+00">
                  <c:v>1.13609E-3</c:v>
                </c:pt>
                <c:pt idx="103052" formatCode="0.00E+00">
                  <c:v>1.0735600000000001E-3</c:v>
                </c:pt>
                <c:pt idx="103053" formatCode="0.00E+00">
                  <c:v>1.00789E-3</c:v>
                </c:pt>
                <c:pt idx="103054" formatCode="0.00E+00">
                  <c:v>9.3911400000000001E-4</c:v>
                </c:pt>
                <c:pt idx="103055" formatCode="0.00E+00">
                  <c:v>8.6731199999999997E-4</c:v>
                </c:pt>
                <c:pt idx="103056" formatCode="0.00E+00">
                  <c:v>7.9255199999999997E-4</c:v>
                </c:pt>
                <c:pt idx="103057" formatCode="0.00E+00">
                  <c:v>7.1491100000000004E-4</c:v>
                </c:pt>
                <c:pt idx="103058" formatCode="0.00E+00">
                  <c:v>6.3447299999999998E-4</c:v>
                </c:pt>
                <c:pt idx="103059" formatCode="0.00E+00">
                  <c:v>5.5132599999999999E-4</c:v>
                </c:pt>
                <c:pt idx="103060" formatCode="0.00E+00">
                  <c:v>4.65563E-4</c:v>
                </c:pt>
                <c:pt idx="103061" formatCode="0.00E+00">
                  <c:v>3.7728300000000001E-4</c:v>
                </c:pt>
                <c:pt idx="103062" formatCode="0.00E+00">
                  <c:v>2.8659099999999999E-4</c:v>
                </c:pt>
                <c:pt idx="103063" formatCode="0.00E+00">
                  <c:v>1.9359299999999999E-4</c:v>
                </c:pt>
                <c:pt idx="103064" formatCode="0.00E+00">
                  <c:v>9.8404899999999997E-5</c:v>
                </c:pt>
                <c:pt idx="103065" formatCode="0.00E+00">
                  <c:v>1.1429999999999999E-6</c:v>
                </c:pt>
                <c:pt idx="103066" formatCode="0.00E+00">
                  <c:v>-9.8070400000000002E-5</c:v>
                </c:pt>
                <c:pt idx="103067" formatCode="0.00E+00">
                  <c:v>-1.9910899999999999E-4</c:v>
                </c:pt>
                <c:pt idx="103068" formatCode="0.00E+00">
                  <c:v>-3.0184199999999997E-4</c:v>
                </c:pt>
                <c:pt idx="103069" formatCode="0.00E+00">
                  <c:v>-4.0613699999999999E-4</c:v>
                </c:pt>
                <c:pt idx="103070" formatCode="0.00E+00">
                  <c:v>-5.1185499999999997E-4</c:v>
                </c:pt>
                <c:pt idx="103071" formatCode="0.00E+00">
                  <c:v>-6.1885599999999999E-4</c:v>
                </c:pt>
                <c:pt idx="103072" formatCode="0.00E+00">
                  <c:v>-7.2699600000000004E-4</c:v>
                </c:pt>
                <c:pt idx="103073" formatCode="0.00E+00">
                  <c:v>-8.36128E-4</c:v>
                </c:pt>
                <c:pt idx="103074" formatCode="0.00E+00">
                  <c:v>-9.46103E-4</c:v>
                </c:pt>
                <c:pt idx="103075" formatCode="0.00E+00">
                  <c:v>-1.0567700000000001E-3</c:v>
                </c:pt>
                <c:pt idx="103076" formatCode="0.00E+00">
                  <c:v>-1.1679699999999999E-3</c:v>
                </c:pt>
                <c:pt idx="103077" formatCode="0.00E+00">
                  <c:v>-1.27955E-3</c:v>
                </c:pt>
                <c:pt idx="103078" formatCode="0.00E+00">
                  <c:v>-1.3913599999999999E-3</c:v>
                </c:pt>
                <c:pt idx="103079" formatCode="0.00E+00">
                  <c:v>-1.50322E-3</c:v>
                </c:pt>
                <c:pt idx="103080" formatCode="0.00E+00">
                  <c:v>-1.6149999999999999E-3</c:v>
                </c:pt>
                <c:pt idx="103081" formatCode="0.00E+00">
                  <c:v>-1.7265099999999999E-3</c:v>
                </c:pt>
                <c:pt idx="103082" formatCode="0.00E+00">
                  <c:v>-1.8376E-3</c:v>
                </c:pt>
                <c:pt idx="103083" formatCode="0.00E+00">
                  <c:v>-1.9481100000000001E-3</c:v>
                </c:pt>
                <c:pt idx="103084" formatCode="0.00E+00">
                  <c:v>-2.0578800000000002E-3</c:v>
                </c:pt>
                <c:pt idx="103085" formatCode="0.00E+00">
                  <c:v>-2.16673E-3</c:v>
                </c:pt>
                <c:pt idx="103086" formatCode="0.00E+00">
                  <c:v>-2.2745199999999999E-3</c:v>
                </c:pt>
                <c:pt idx="103087" formatCode="0.00E+00">
                  <c:v>-2.3810699999999999E-3</c:v>
                </c:pt>
                <c:pt idx="103088" formatCode="0.00E+00">
                  <c:v>-2.4862299999999999E-3</c:v>
                </c:pt>
                <c:pt idx="103089" formatCode="0.00E+00">
                  <c:v>-2.5898399999999999E-3</c:v>
                </c:pt>
                <c:pt idx="103090" formatCode="0.00E+00">
                  <c:v>-2.6917400000000002E-3</c:v>
                </c:pt>
                <c:pt idx="103091" formatCode="0.00E+00">
                  <c:v>-2.7917699999999998E-3</c:v>
                </c:pt>
                <c:pt idx="103092" formatCode="0.00E+00">
                  <c:v>-2.8897699999999998E-3</c:v>
                </c:pt>
                <c:pt idx="103093" formatCode="0.00E+00">
                  <c:v>-2.9856100000000001E-3</c:v>
                </c:pt>
                <c:pt idx="103094" formatCode="0.00E+00">
                  <c:v>-3.0791099999999999E-3</c:v>
                </c:pt>
                <c:pt idx="103095" formatCode="0.00E+00">
                  <c:v>-3.1701400000000001E-3</c:v>
                </c:pt>
                <c:pt idx="103096" formatCode="0.00E+00">
                  <c:v>-3.2585600000000002E-3</c:v>
                </c:pt>
                <c:pt idx="103097" formatCode="0.00E+00">
                  <c:v>-3.3442099999999998E-3</c:v>
                </c:pt>
                <c:pt idx="103098" formatCode="0.00E+00">
                  <c:v>-3.4269600000000002E-3</c:v>
                </c:pt>
                <c:pt idx="103099" formatCode="0.00E+00">
                  <c:v>-3.5066799999999999E-3</c:v>
                </c:pt>
                <c:pt idx="103100" formatCode="0.00E+00">
                  <c:v>-3.5832400000000001E-3</c:v>
                </c:pt>
                <c:pt idx="103101" formatCode="0.00E+00">
                  <c:v>-3.6565E-3</c:v>
                </c:pt>
                <c:pt idx="103102" formatCode="0.00E+00">
                  <c:v>-3.7263399999999999E-3</c:v>
                </c:pt>
                <c:pt idx="103103" formatCode="0.00E+00">
                  <c:v>-3.7926499999999998E-3</c:v>
                </c:pt>
                <c:pt idx="103104" formatCode="0.00E+00">
                  <c:v>-3.8553099999999998E-3</c:v>
                </c:pt>
                <c:pt idx="103105" formatCode="0.00E+00">
                  <c:v>-3.9142100000000004E-3</c:v>
                </c:pt>
                <c:pt idx="103106" formatCode="0.00E+00">
                  <c:v>-3.9692399999999997E-3</c:v>
                </c:pt>
                <c:pt idx="103107" formatCode="0.00E+00">
                  <c:v>-4.02032E-3</c:v>
                </c:pt>
                <c:pt idx="103108" formatCode="0.00E+00">
                  <c:v>-4.0673300000000001E-3</c:v>
                </c:pt>
                <c:pt idx="103109" formatCode="0.00E+00">
                  <c:v>-4.1101899999999997E-3</c:v>
                </c:pt>
                <c:pt idx="103110" formatCode="0.00E+00">
                  <c:v>-4.1488300000000001E-3</c:v>
                </c:pt>
                <c:pt idx="103111" formatCode="0.00E+00">
                  <c:v>-4.1831500000000001E-3</c:v>
                </c:pt>
                <c:pt idx="103112" formatCode="0.00E+00">
                  <c:v>-4.2130900000000001E-3</c:v>
                </c:pt>
                <c:pt idx="103113" formatCode="0.00E+00">
                  <c:v>-4.2385900000000004E-3</c:v>
                </c:pt>
                <c:pt idx="103114" formatCode="0.00E+00">
                  <c:v>-4.2595699999999998E-3</c:v>
                </c:pt>
                <c:pt idx="103115" formatCode="0.00E+00">
                  <c:v>-4.2760000000000003E-3</c:v>
                </c:pt>
                <c:pt idx="103116" formatCode="0.00E+00">
                  <c:v>-4.2878100000000004E-3</c:v>
                </c:pt>
                <c:pt idx="103117" formatCode="0.00E+00">
                  <c:v>-4.2949700000000004E-3</c:v>
                </c:pt>
                <c:pt idx="103118" formatCode="0.00E+00">
                  <c:v>-4.2974399999999996E-3</c:v>
                </c:pt>
                <c:pt idx="103119" formatCode="0.00E+00">
                  <c:v>-4.2951999999999999E-3</c:v>
                </c:pt>
                <c:pt idx="103120" formatCode="0.00E+00">
                  <c:v>-4.2882099999999998E-3</c:v>
                </c:pt>
                <c:pt idx="103121" formatCode="0.00E+00">
                  <c:v>-4.2764700000000001E-3</c:v>
                </c:pt>
                <c:pt idx="103122" formatCode="0.00E+00">
                  <c:v>-4.2599700000000001E-3</c:v>
                </c:pt>
                <c:pt idx="103123" formatCode="0.00E+00">
                  <c:v>-4.2386999999999998E-3</c:v>
                </c:pt>
                <c:pt idx="103124" formatCode="0.00E+00">
                  <c:v>-4.21266E-3</c:v>
                </c:pt>
                <c:pt idx="103125" formatCode="0.00E+00">
                  <c:v>-4.1818599999999999E-3</c:v>
                </c:pt>
                <c:pt idx="103126" formatCode="0.00E+00">
                  <c:v>-4.1463300000000002E-3</c:v>
                </c:pt>
                <c:pt idx="103127" formatCode="0.00E+00">
                  <c:v>-4.1060799999999998E-3</c:v>
                </c:pt>
                <c:pt idx="103128" formatCode="0.00E+00">
                  <c:v>-4.0611400000000004E-3</c:v>
                </c:pt>
                <c:pt idx="103129" formatCode="0.00E+00">
                  <c:v>-4.01155E-3</c:v>
                </c:pt>
                <c:pt idx="103130" formatCode="0.00E+00">
                  <c:v>-3.95736E-3</c:v>
                </c:pt>
                <c:pt idx="103131" formatCode="0.00E+00">
                  <c:v>-3.8985999999999999E-3</c:v>
                </c:pt>
                <c:pt idx="103132" formatCode="0.00E+00">
                  <c:v>-3.83534E-3</c:v>
                </c:pt>
                <c:pt idx="103133" formatCode="0.00E+00">
                  <c:v>-3.7676300000000001E-3</c:v>
                </c:pt>
                <c:pt idx="103134" formatCode="0.00E+00">
                  <c:v>-3.6955400000000002E-3</c:v>
                </c:pt>
                <c:pt idx="103135" formatCode="0.00E+00">
                  <c:v>-3.6191499999999998E-3</c:v>
                </c:pt>
                <c:pt idx="103136" formatCode="0.00E+00">
                  <c:v>-3.5385299999999998E-3</c:v>
                </c:pt>
                <c:pt idx="103137" formatCode="0.00E+00">
                  <c:v>-3.4537700000000001E-3</c:v>
                </c:pt>
                <c:pt idx="103138" formatCode="0.00E+00">
                  <c:v>-3.3649499999999998E-3</c:v>
                </c:pt>
                <c:pt idx="103139" formatCode="0.00E+00">
                  <c:v>-3.27218E-3</c:v>
                </c:pt>
                <c:pt idx="103140" formatCode="0.00E+00">
                  <c:v>-3.1755500000000001E-3</c:v>
                </c:pt>
                <c:pt idx="103141" formatCode="0.00E+00">
                  <c:v>-3.0751699999999999E-3</c:v>
                </c:pt>
                <c:pt idx="103142" formatCode="0.00E+00">
                  <c:v>-2.9711500000000001E-3</c:v>
                </c:pt>
                <c:pt idx="103143" formatCode="0.00E+00">
                  <c:v>-2.8636E-3</c:v>
                </c:pt>
                <c:pt idx="103144" formatCode="0.00E+00">
                  <c:v>-2.7526500000000001E-3</c:v>
                </c:pt>
                <c:pt idx="103145" formatCode="0.00E+00">
                  <c:v>-2.6384199999999998E-3</c:v>
                </c:pt>
                <c:pt idx="103146" formatCode="0.00E+00">
                  <c:v>-2.52104E-3</c:v>
                </c:pt>
                <c:pt idx="103147" formatCode="0.00E+00">
                  <c:v>-2.40063E-3</c:v>
                </c:pt>
                <c:pt idx="103148" formatCode="0.00E+00">
                  <c:v>-2.27735E-3</c:v>
                </c:pt>
                <c:pt idx="103149" formatCode="0.00E+00">
                  <c:v>-2.1513299999999999E-3</c:v>
                </c:pt>
                <c:pt idx="103150" formatCode="0.00E+00">
                  <c:v>-2.02271E-3</c:v>
                </c:pt>
                <c:pt idx="103151" formatCode="0.00E+00">
                  <c:v>-1.89164E-3</c:v>
                </c:pt>
                <c:pt idx="103152" formatCode="0.00E+00">
                  <c:v>-1.7582800000000001E-3</c:v>
                </c:pt>
                <c:pt idx="103153" formatCode="0.00E+00">
                  <c:v>-1.6227699999999999E-3</c:v>
                </c:pt>
                <c:pt idx="103154" formatCode="0.00E+00">
                  <c:v>-1.4852699999999999E-3</c:v>
                </c:pt>
                <c:pt idx="103155" formatCode="0.00E+00">
                  <c:v>-1.34593E-3</c:v>
                </c:pt>
                <c:pt idx="103156" formatCode="0.00E+00">
                  <c:v>-1.2049300000000001E-3</c:v>
                </c:pt>
                <c:pt idx="103157" formatCode="0.00E+00">
                  <c:v>-1.0624199999999999E-3</c:v>
                </c:pt>
                <c:pt idx="103158" formatCode="0.00E+00">
                  <c:v>-9.1856499999999998E-4</c:v>
                </c:pt>
                <c:pt idx="103159" formatCode="0.00E+00">
                  <c:v>-7.7352900000000001E-4</c:v>
                </c:pt>
                <c:pt idx="103160" formatCode="0.00E+00">
                  <c:v>-6.2748100000000005E-4</c:v>
                </c:pt>
                <c:pt idx="103161" formatCode="0.00E+00">
                  <c:v>-4.80588E-4</c:v>
                </c:pt>
                <c:pt idx="103162" formatCode="0.00E+00">
                  <c:v>-3.3301700000000001E-4</c:v>
                </c:pt>
                <c:pt idx="103163" formatCode="0.00E+00">
                  <c:v>-1.8493700000000001E-4</c:v>
                </c:pt>
                <c:pt idx="103164" formatCode="0.00E+00">
                  <c:v>-3.6517599999999997E-5</c:v>
                </c:pt>
                <c:pt idx="103165" formatCode="0.00E+00">
                  <c:v>1.12073E-4</c:v>
                </c:pt>
                <c:pt idx="103166" formatCode="0.00E+00">
                  <c:v>2.60666E-4</c:v>
                </c:pt>
                <c:pt idx="103167" formatCode="0.00E+00">
                  <c:v>4.0909300000000002E-4</c:v>
                </c:pt>
                <c:pt idx="103168" formatCode="0.00E+00">
                  <c:v>5.5718800000000002E-4</c:v>
                </c:pt>
                <c:pt idx="103169" formatCode="0.00E+00">
                  <c:v>7.0478299999999995E-4</c:v>
                </c:pt>
                <c:pt idx="103170" formatCode="0.00E+00">
                  <c:v>8.5171300000000004E-4</c:v>
                </c:pt>
                <c:pt idx="103171" formatCode="0.00E+00">
                  <c:v>9.9781599999999989E-4</c:v>
                </c:pt>
                <c:pt idx="103172" formatCode="0.00E+00">
                  <c:v>1.1429299999999999E-3</c:v>
                </c:pt>
                <c:pt idx="103173" formatCode="0.00E+00">
                  <c:v>1.28689E-3</c:v>
                </c:pt>
                <c:pt idx="103174" formatCode="0.00E+00">
                  <c:v>1.42954E-3</c:v>
                </c:pt>
                <c:pt idx="103175" formatCode="0.00E+00">
                  <c:v>1.57073E-3</c:v>
                </c:pt>
                <c:pt idx="103176" formatCode="0.00E+00">
                  <c:v>1.7103000000000001E-3</c:v>
                </c:pt>
                <c:pt idx="103177" formatCode="0.00E+00">
                  <c:v>1.8481000000000001E-3</c:v>
                </c:pt>
                <c:pt idx="103178" formatCode="0.00E+00">
                  <c:v>1.9839900000000001E-3</c:v>
                </c:pt>
                <c:pt idx="103179" formatCode="0.00E+00">
                  <c:v>2.1178199999999999E-3</c:v>
                </c:pt>
                <c:pt idx="103180" formatCode="0.00E+00">
                  <c:v>2.2494400000000001E-3</c:v>
                </c:pt>
                <c:pt idx="103181" formatCode="0.00E+00">
                  <c:v>2.37872E-3</c:v>
                </c:pt>
                <c:pt idx="103182" formatCode="0.00E+00">
                  <c:v>2.5055300000000002E-3</c:v>
                </c:pt>
                <c:pt idx="103183" formatCode="0.00E+00">
                  <c:v>2.6297299999999998E-3</c:v>
                </c:pt>
                <c:pt idx="103184" formatCode="0.00E+00">
                  <c:v>2.75121E-3</c:v>
                </c:pt>
                <c:pt idx="103185" formatCode="0.00E+00">
                  <c:v>2.8698199999999999E-3</c:v>
                </c:pt>
                <c:pt idx="103186" formatCode="0.00E+00">
                  <c:v>2.9854700000000001E-3</c:v>
                </c:pt>
                <c:pt idx="103187" formatCode="0.00E+00">
                  <c:v>3.0980299999999999E-3</c:v>
                </c:pt>
                <c:pt idx="103188" formatCode="0.00E+00">
                  <c:v>3.2074E-3</c:v>
                </c:pt>
                <c:pt idx="103189" formatCode="0.00E+00">
                  <c:v>3.3134699999999998E-3</c:v>
                </c:pt>
                <c:pt idx="103190" formatCode="0.00E+00">
                  <c:v>3.4161299999999999E-3</c:v>
                </c:pt>
                <c:pt idx="103191" formatCode="0.00E+00">
                  <c:v>3.5153099999999998E-3</c:v>
                </c:pt>
                <c:pt idx="103192" formatCode="0.00E+00">
                  <c:v>3.6108999999999998E-3</c:v>
                </c:pt>
                <c:pt idx="103193" formatCode="0.00E+00">
                  <c:v>3.7028199999999999E-3</c:v>
                </c:pt>
                <c:pt idx="103194" formatCode="0.00E+00">
                  <c:v>3.7909900000000002E-3</c:v>
                </c:pt>
                <c:pt idx="103195" formatCode="0.00E+00">
                  <c:v>3.8753400000000001E-3</c:v>
                </c:pt>
                <c:pt idx="103196" formatCode="0.00E+00">
                  <c:v>3.9557899999999998E-3</c:v>
                </c:pt>
                <c:pt idx="103197" formatCode="0.00E+00">
                  <c:v>4.03229E-3</c:v>
                </c:pt>
                <c:pt idx="103198" formatCode="0.00E+00">
                  <c:v>4.1047699999999998E-3</c:v>
                </c:pt>
                <c:pt idx="103199" formatCode="0.00E+00">
                  <c:v>4.1731900000000002E-3</c:v>
                </c:pt>
                <c:pt idx="103200" formatCode="0.00E+00">
                  <c:v>4.23749E-3</c:v>
                </c:pt>
                <c:pt idx="103201" formatCode="0.00E+00">
                  <c:v>4.2976300000000002E-3</c:v>
                </c:pt>
                <c:pt idx="103202" formatCode="0.00E+00">
                  <c:v>4.3535700000000002E-3</c:v>
                </c:pt>
                <c:pt idx="103203" formatCode="0.00E+00">
                  <c:v>4.4052900000000001E-3</c:v>
                </c:pt>
                <c:pt idx="103204" formatCode="0.00E+00">
                  <c:v>4.4527500000000001E-3</c:v>
                </c:pt>
                <c:pt idx="103205" formatCode="0.00E+00">
                  <c:v>4.4959400000000004E-3</c:v>
                </c:pt>
                <c:pt idx="103206" formatCode="0.00E+00">
                  <c:v>4.5348400000000001E-3</c:v>
                </c:pt>
                <c:pt idx="103207" formatCode="0.00E+00">
                  <c:v>4.5694400000000001E-3</c:v>
                </c:pt>
                <c:pt idx="103208" formatCode="0.00E+00">
                  <c:v>4.5997399999999997E-3</c:v>
                </c:pt>
                <c:pt idx="103209" formatCode="0.00E+00">
                  <c:v>4.6257399999999997E-3</c:v>
                </c:pt>
                <c:pt idx="103210" formatCode="0.00E+00">
                  <c:v>4.6474400000000001E-3</c:v>
                </c:pt>
                <c:pt idx="103211" formatCode="0.00E+00">
                  <c:v>4.6648599999999998E-3</c:v>
                </c:pt>
                <c:pt idx="103212" formatCode="0.00E+00">
                  <c:v>4.6779999999999999E-3</c:v>
                </c:pt>
                <c:pt idx="103213" formatCode="0.00E+00">
                  <c:v>4.6868999999999999E-3</c:v>
                </c:pt>
                <c:pt idx="103214" formatCode="0.00E+00">
                  <c:v>4.6915899999999998E-3</c:v>
                </c:pt>
                <c:pt idx="103215" formatCode="0.00E+00">
                  <c:v>4.6920800000000004E-3</c:v>
                </c:pt>
                <c:pt idx="103216" formatCode="0.00E+00">
                  <c:v>4.6884199999999996E-3</c:v>
                </c:pt>
                <c:pt idx="103217" formatCode="0.00E+00">
                  <c:v>4.6806399999999998E-3</c:v>
                </c:pt>
                <c:pt idx="103218" formatCode="0.00E+00">
                  <c:v>4.6687999999999999E-3</c:v>
                </c:pt>
                <c:pt idx="103219" formatCode="0.00E+00">
                  <c:v>4.6529400000000004E-3</c:v>
                </c:pt>
                <c:pt idx="103220" formatCode="0.00E+00">
                  <c:v>4.6331200000000001E-3</c:v>
                </c:pt>
                <c:pt idx="103221" formatCode="0.00E+00">
                  <c:v>4.6093899999999997E-3</c:v>
                </c:pt>
                <c:pt idx="103222" formatCode="0.00E+00">
                  <c:v>4.5818100000000004E-3</c:v>
                </c:pt>
                <c:pt idx="103223" formatCode="0.00E+00">
                  <c:v>4.5504600000000001E-3</c:v>
                </c:pt>
                <c:pt idx="103224" formatCode="0.00E+00">
                  <c:v>4.5154000000000001E-3</c:v>
                </c:pt>
                <c:pt idx="103225" formatCode="0.00E+00">
                  <c:v>4.4767100000000001E-3</c:v>
                </c:pt>
                <c:pt idx="103226" formatCode="0.00E+00">
                  <c:v>4.4344500000000004E-3</c:v>
                </c:pt>
                <c:pt idx="103227" formatCode="0.00E+00">
                  <c:v>4.3887199999999996E-3</c:v>
                </c:pt>
                <c:pt idx="103228" formatCode="0.00E+00">
                  <c:v>4.3395899999999999E-3</c:v>
                </c:pt>
                <c:pt idx="103229" formatCode="0.00E+00">
                  <c:v>4.28715E-3</c:v>
                </c:pt>
                <c:pt idx="103230" formatCode="0.00E+00">
                  <c:v>4.2314800000000001E-3</c:v>
                </c:pt>
                <c:pt idx="103231" formatCode="0.00E+00">
                  <c:v>4.1726899999999997E-3</c:v>
                </c:pt>
                <c:pt idx="103232" formatCode="0.00E+00">
                  <c:v>4.11086E-3</c:v>
                </c:pt>
                <c:pt idx="103233" formatCode="0.00E+00">
                  <c:v>4.0460899999999996E-3</c:v>
                </c:pt>
                <c:pt idx="103234" formatCode="0.00E+00">
                  <c:v>3.9784800000000004E-3</c:v>
                </c:pt>
                <c:pt idx="103235" formatCode="0.00E+00">
                  <c:v>3.9081200000000002E-3</c:v>
                </c:pt>
                <c:pt idx="103236" formatCode="0.00E+00">
                  <c:v>3.83513E-3</c:v>
                </c:pt>
                <c:pt idx="103237" formatCode="0.00E+00">
                  <c:v>3.7595900000000002E-3</c:v>
                </c:pt>
                <c:pt idx="103238" formatCode="0.00E+00">
                  <c:v>3.68162E-3</c:v>
                </c:pt>
                <c:pt idx="103239" formatCode="0.00E+00">
                  <c:v>3.6013299999999998E-3</c:v>
                </c:pt>
                <c:pt idx="103240" formatCode="0.00E+00">
                  <c:v>3.5188099999999998E-3</c:v>
                </c:pt>
                <c:pt idx="103241" formatCode="0.00E+00">
                  <c:v>3.4341799999999998E-3</c:v>
                </c:pt>
                <c:pt idx="103242" formatCode="0.00E+00">
                  <c:v>3.34754E-3</c:v>
                </c:pt>
                <c:pt idx="103243" formatCode="0.00E+00">
                  <c:v>3.2590100000000001E-3</c:v>
                </c:pt>
                <c:pt idx="103244" formatCode="0.00E+00">
                  <c:v>3.16869E-3</c:v>
                </c:pt>
                <c:pt idx="103245" formatCode="0.00E+00">
                  <c:v>3.07669E-3</c:v>
                </c:pt>
                <c:pt idx="103246" formatCode="0.00E+00">
                  <c:v>2.9831200000000001E-3</c:v>
                </c:pt>
                <c:pt idx="103247" formatCode="0.00E+00">
                  <c:v>2.8880899999999998E-3</c:v>
                </c:pt>
                <c:pt idx="103248" formatCode="0.00E+00">
                  <c:v>2.7916999999999998E-3</c:v>
                </c:pt>
                <c:pt idx="103249" formatCode="0.00E+00">
                  <c:v>2.6940699999999998E-3</c:v>
                </c:pt>
                <c:pt idx="103250" formatCode="0.00E+00">
                  <c:v>2.59531E-3</c:v>
                </c:pt>
                <c:pt idx="103251" formatCode="0.00E+00">
                  <c:v>2.4955099999999998E-3</c:v>
                </c:pt>
                <c:pt idx="103252" formatCode="0.00E+00">
                  <c:v>2.39478E-3</c:v>
                </c:pt>
                <c:pt idx="103253" formatCode="0.00E+00">
                  <c:v>2.2932400000000002E-3</c:v>
                </c:pt>
                <c:pt idx="103254" formatCode="0.00E+00">
                  <c:v>2.19097E-3</c:v>
                </c:pt>
                <c:pt idx="103255" formatCode="0.00E+00">
                  <c:v>2.0880899999999999E-3</c:v>
                </c:pt>
                <c:pt idx="103256" formatCode="0.00E+00">
                  <c:v>1.9846899999999999E-3</c:v>
                </c:pt>
                <c:pt idx="103257" formatCode="0.00E+00">
                  <c:v>1.88087E-3</c:v>
                </c:pt>
                <c:pt idx="103258" formatCode="0.00E+00">
                  <c:v>1.77673E-3</c:v>
                </c:pt>
                <c:pt idx="103259" formatCode="0.00E+00">
                  <c:v>1.67235E-3</c:v>
                </c:pt>
                <c:pt idx="103260" formatCode="0.00E+00">
                  <c:v>1.56785E-3</c:v>
                </c:pt>
                <c:pt idx="103261" formatCode="0.00E+00">
                  <c:v>1.4632899999999999E-3</c:v>
                </c:pt>
                <c:pt idx="103262" formatCode="0.00E+00">
                  <c:v>1.35878E-3</c:v>
                </c:pt>
                <c:pt idx="103263" formatCode="0.00E+00">
                  <c:v>1.2543999999999999E-3</c:v>
                </c:pt>
                <c:pt idx="103264" formatCode="0.00E+00">
                  <c:v>1.15022E-3</c:v>
                </c:pt>
                <c:pt idx="103265" formatCode="0.00E+00">
                  <c:v>1.04634E-3</c:v>
                </c:pt>
                <c:pt idx="103266" formatCode="0.00E+00">
                  <c:v>9.4283099999999999E-4</c:v>
                </c:pt>
                <c:pt idx="103267" formatCode="0.00E+00">
                  <c:v>8.3976600000000004E-4</c:v>
                </c:pt>
                <c:pt idx="103268" formatCode="0.00E+00">
                  <c:v>7.37219E-4</c:v>
                </c:pt>
                <c:pt idx="103269" formatCode="0.00E+00">
                  <c:v>6.3526100000000003E-4</c:v>
                </c:pt>
                <c:pt idx="103270" formatCode="0.00E+00">
                  <c:v>5.3395799999999996E-4</c:v>
                </c:pt>
                <c:pt idx="103271" formatCode="0.00E+00">
                  <c:v>4.33375E-4</c:v>
                </c:pt>
                <c:pt idx="103272" formatCode="0.00E+00">
                  <c:v>3.33574E-4</c:v>
                </c:pt>
                <c:pt idx="103273" formatCode="0.00E+00">
                  <c:v>2.3461399999999999E-4</c:v>
                </c:pt>
                <c:pt idx="103274" formatCode="0.00E+00">
                  <c:v>1.36549E-4</c:v>
                </c:pt>
                <c:pt idx="103275" formatCode="0.00E+00">
                  <c:v>3.94329E-5</c:v>
                </c:pt>
                <c:pt idx="103276" formatCode="0.00E+00">
                  <c:v>-5.6684899999999997E-5</c:v>
                </c:pt>
                <c:pt idx="103277" formatCode="0.00E+00">
                  <c:v>-1.5175799999999999E-4</c:v>
                </c:pt>
                <c:pt idx="103278" formatCode="0.00E+00">
                  <c:v>-2.45741E-4</c:v>
                </c:pt>
                <c:pt idx="103279" formatCode="0.00E+00">
                  <c:v>-3.3859500000000002E-4</c:v>
                </c:pt>
                <c:pt idx="103280" formatCode="0.00E+00">
                  <c:v>-4.3028199999999998E-4</c:v>
                </c:pt>
                <c:pt idx="103281" formatCode="0.00E+00">
                  <c:v>-5.2076599999999998E-4</c:v>
                </c:pt>
                <c:pt idx="103282" formatCode="0.00E+00">
                  <c:v>-6.1001499999999999E-4</c:v>
                </c:pt>
                <c:pt idx="103283" formatCode="0.00E+00">
                  <c:v>-6.9799900000000004E-4</c:v>
                </c:pt>
                <c:pt idx="103284" formatCode="0.00E+00">
                  <c:v>-7.8469399999999995E-4</c:v>
                </c:pt>
                <c:pt idx="103285" formatCode="0.00E+00">
                  <c:v>-8.7007399999999998E-4</c:v>
                </c:pt>
                <c:pt idx="103286" formatCode="0.00E+00">
                  <c:v>-9.5411900000000002E-4</c:v>
                </c:pt>
                <c:pt idx="103287" formatCode="0.00E+00">
                  <c:v>-1.03681E-3</c:v>
                </c:pt>
                <c:pt idx="103288" formatCode="0.00E+00">
                  <c:v>-1.1181299999999999E-3</c:v>
                </c:pt>
                <c:pt idx="103289" formatCode="0.00E+00">
                  <c:v>-1.1980700000000001E-3</c:v>
                </c:pt>
                <c:pt idx="103290" formatCode="0.00E+00">
                  <c:v>-1.27662E-3</c:v>
                </c:pt>
                <c:pt idx="103291" formatCode="0.00E+00">
                  <c:v>-1.3537600000000001E-3</c:v>
                </c:pt>
                <c:pt idx="103292" formatCode="0.00E+00">
                  <c:v>-1.4295E-3</c:v>
                </c:pt>
                <c:pt idx="103293" formatCode="0.00E+00">
                  <c:v>-1.5038199999999999E-3</c:v>
                </c:pt>
                <c:pt idx="103294" formatCode="0.00E+00">
                  <c:v>-1.5767299999999999E-3</c:v>
                </c:pt>
                <c:pt idx="103295" formatCode="0.00E+00">
                  <c:v>-1.6482300000000001E-3</c:v>
                </c:pt>
                <c:pt idx="103296" formatCode="0.00E+00">
                  <c:v>-1.71831E-3</c:v>
                </c:pt>
                <c:pt idx="103297" formatCode="0.00E+00">
                  <c:v>-1.78699E-3</c:v>
                </c:pt>
                <c:pt idx="103298" formatCode="0.00E+00">
                  <c:v>-1.8542700000000001E-3</c:v>
                </c:pt>
                <c:pt idx="103299" formatCode="0.00E+00">
                  <c:v>-1.92015E-3</c:v>
                </c:pt>
                <c:pt idx="103300" formatCode="0.00E+00">
                  <c:v>-1.9846400000000002E-3</c:v>
                </c:pt>
                <c:pt idx="103301" formatCode="0.00E+00">
                  <c:v>-2.04776E-3</c:v>
                </c:pt>
                <c:pt idx="103302" formatCode="0.00E+00">
                  <c:v>-2.1095100000000002E-3</c:v>
                </c:pt>
                <c:pt idx="103303" formatCode="0.00E+00">
                  <c:v>-2.1699100000000002E-3</c:v>
                </c:pt>
                <c:pt idx="103304" formatCode="0.00E+00">
                  <c:v>-2.2289800000000002E-3</c:v>
                </c:pt>
                <c:pt idx="103305" formatCode="0.00E+00">
                  <c:v>-2.2867199999999999E-3</c:v>
                </c:pt>
                <c:pt idx="103306" formatCode="0.00E+00">
                  <c:v>-2.34315E-3</c:v>
                </c:pt>
                <c:pt idx="103307" formatCode="0.00E+00">
                  <c:v>-2.39828E-3</c:v>
                </c:pt>
                <c:pt idx="103308" formatCode="0.00E+00">
                  <c:v>-2.4521500000000002E-3</c:v>
                </c:pt>
                <c:pt idx="103309" formatCode="0.00E+00">
                  <c:v>-2.50475E-3</c:v>
                </c:pt>
                <c:pt idx="103310" formatCode="0.00E+00">
                  <c:v>-2.5561099999999999E-3</c:v>
                </c:pt>
                <c:pt idx="103311" formatCode="0.00E+00">
                  <c:v>-2.6062500000000001E-3</c:v>
                </c:pt>
                <c:pt idx="103312" formatCode="0.00E+00">
                  <c:v>-2.65518E-3</c:v>
                </c:pt>
                <c:pt idx="103313" formatCode="0.00E+00">
                  <c:v>-2.7029200000000001E-3</c:v>
                </c:pt>
                <c:pt idx="103314" formatCode="0.00E+00">
                  <c:v>-2.7494899999999998E-3</c:v>
                </c:pt>
                <c:pt idx="103315" formatCode="0.00E+00">
                  <c:v>-2.7949099999999998E-3</c:v>
                </c:pt>
                <c:pt idx="103316" formatCode="0.00E+00">
                  <c:v>-2.8391900000000001E-3</c:v>
                </c:pt>
                <c:pt idx="103317" formatCode="0.00E+00">
                  <c:v>-2.8823500000000001E-3</c:v>
                </c:pt>
                <c:pt idx="103318" formatCode="0.00E+00">
                  <c:v>-2.9244100000000001E-3</c:v>
                </c:pt>
                <c:pt idx="103319" formatCode="0.00E+00">
                  <c:v>-2.9653800000000001E-3</c:v>
                </c:pt>
                <c:pt idx="103320" formatCode="0.00E+00">
                  <c:v>-3.0052799999999999E-3</c:v>
                </c:pt>
                <c:pt idx="103321" formatCode="0.00E+00">
                  <c:v>-3.04411E-3</c:v>
                </c:pt>
                <c:pt idx="103322" formatCode="0.00E+00">
                  <c:v>-3.0818999999999998E-3</c:v>
                </c:pt>
                <c:pt idx="103323" formatCode="0.00E+00">
                  <c:v>-3.1186500000000002E-3</c:v>
                </c:pt>
                <c:pt idx="103324" formatCode="0.00E+00">
                  <c:v>-3.15438E-3</c:v>
                </c:pt>
                <c:pt idx="103325" formatCode="0.00E+00">
                  <c:v>-3.1890899999999999E-3</c:v>
                </c:pt>
                <c:pt idx="103326" formatCode="0.00E+00">
                  <c:v>-3.2228000000000001E-3</c:v>
                </c:pt>
                <c:pt idx="103327" formatCode="0.00E+00">
                  <c:v>-3.2555100000000001E-3</c:v>
                </c:pt>
                <c:pt idx="103328" formatCode="0.00E+00">
                  <c:v>-3.28722E-3</c:v>
                </c:pt>
                <c:pt idx="103329" formatCode="0.00E+00">
                  <c:v>-3.3179400000000001E-3</c:v>
                </c:pt>
                <c:pt idx="103330" formatCode="0.00E+00">
                  <c:v>-3.3476700000000001E-3</c:v>
                </c:pt>
                <c:pt idx="103331" formatCode="0.00E+00">
                  <c:v>-3.3764099999999998E-3</c:v>
                </c:pt>
                <c:pt idx="103332" formatCode="0.00E+00">
                  <c:v>-3.4041700000000002E-3</c:v>
                </c:pt>
                <c:pt idx="103333" formatCode="0.00E+00">
                  <c:v>-3.4309399999999999E-3</c:v>
                </c:pt>
                <c:pt idx="103334" formatCode="0.00E+00">
                  <c:v>-3.45671E-3</c:v>
                </c:pt>
                <c:pt idx="103335" formatCode="0.00E+00">
                  <c:v>-3.4814799999999999E-3</c:v>
                </c:pt>
                <c:pt idx="103336" formatCode="0.00E+00">
                  <c:v>-3.5052400000000002E-3</c:v>
                </c:pt>
                <c:pt idx="103337" formatCode="0.00E+00">
                  <c:v>-3.52798E-3</c:v>
                </c:pt>
                <c:pt idx="103338" formatCode="0.00E+00">
                  <c:v>-3.5496999999999998E-3</c:v>
                </c:pt>
                <c:pt idx="103339" formatCode="0.00E+00">
                  <c:v>-3.5703699999999998E-3</c:v>
                </c:pt>
                <c:pt idx="103340" formatCode="0.00E+00">
                  <c:v>-3.5899899999999999E-3</c:v>
                </c:pt>
                <c:pt idx="103341" formatCode="0.00E+00">
                  <c:v>-3.60853E-3</c:v>
                </c:pt>
                <c:pt idx="103342" formatCode="0.00E+00">
                  <c:v>-3.62598E-3</c:v>
                </c:pt>
                <c:pt idx="103343" formatCode="0.00E+00">
                  <c:v>-3.6423200000000001E-3</c:v>
                </c:pt>
                <c:pt idx="103344" formatCode="0.00E+00">
                  <c:v>-3.65752E-3</c:v>
                </c:pt>
                <c:pt idx="103345" formatCode="0.00E+00">
                  <c:v>-3.6715599999999999E-3</c:v>
                </c:pt>
                <c:pt idx="103346" formatCode="0.00E+00">
                  <c:v>-3.6844199999999999E-3</c:v>
                </c:pt>
                <c:pt idx="103347" formatCode="0.00E+00">
                  <c:v>-3.6960700000000001E-3</c:v>
                </c:pt>
                <c:pt idx="103348" formatCode="0.00E+00">
                  <c:v>-3.7064899999999998E-3</c:v>
                </c:pt>
                <c:pt idx="103349" formatCode="0.00E+00">
                  <c:v>-3.7156300000000001E-3</c:v>
                </c:pt>
                <c:pt idx="103350" formatCode="0.00E+00">
                  <c:v>-3.72347E-3</c:v>
                </c:pt>
                <c:pt idx="103351" formatCode="0.00E+00">
                  <c:v>-3.72997E-3</c:v>
                </c:pt>
                <c:pt idx="103352" formatCode="0.00E+00">
                  <c:v>-3.7351099999999998E-3</c:v>
                </c:pt>
                <c:pt idx="103353" formatCode="0.00E+00">
                  <c:v>-3.7388399999999998E-3</c:v>
                </c:pt>
                <c:pt idx="103354" formatCode="0.00E+00">
                  <c:v>-3.7411200000000001E-3</c:v>
                </c:pt>
                <c:pt idx="103355" formatCode="0.00E+00">
                  <c:v>-3.7419300000000001E-3</c:v>
                </c:pt>
                <c:pt idx="103356" formatCode="0.00E+00">
                  <c:v>-3.74122E-3</c:v>
                </c:pt>
                <c:pt idx="103357" formatCode="0.00E+00">
                  <c:v>-3.7389400000000001E-3</c:v>
                </c:pt>
                <c:pt idx="103358" formatCode="0.00E+00">
                  <c:v>-3.7350600000000001E-3</c:v>
                </c:pt>
                <c:pt idx="103359" formatCode="0.00E+00">
                  <c:v>-3.7295399999999999E-3</c:v>
                </c:pt>
                <c:pt idx="103360" formatCode="0.00E+00">
                  <c:v>-3.7223400000000002E-3</c:v>
                </c:pt>
                <c:pt idx="103361" formatCode="0.00E+00">
                  <c:v>-3.7133999999999999E-3</c:v>
                </c:pt>
                <c:pt idx="103362" formatCode="0.00E+00">
                  <c:v>-3.7026899999999998E-3</c:v>
                </c:pt>
                <c:pt idx="103363" formatCode="0.00E+00">
                  <c:v>-3.6901600000000001E-3</c:v>
                </c:pt>
                <c:pt idx="103364" formatCode="0.00E+00">
                  <c:v>-3.6757700000000001E-3</c:v>
                </c:pt>
                <c:pt idx="103365" formatCode="0.00E+00">
                  <c:v>-3.6594700000000002E-3</c:v>
                </c:pt>
                <c:pt idx="103366" formatCode="0.00E+00">
                  <c:v>-3.6412200000000001E-3</c:v>
                </c:pt>
                <c:pt idx="103367" formatCode="0.00E+00">
                  <c:v>-3.6209699999999998E-3</c:v>
                </c:pt>
                <c:pt idx="103368" formatCode="0.00E+00">
                  <c:v>-3.5986899999999999E-3</c:v>
                </c:pt>
                <c:pt idx="103369" formatCode="0.00E+00">
                  <c:v>-3.5743200000000002E-3</c:v>
                </c:pt>
                <c:pt idx="103370" formatCode="0.00E+00">
                  <c:v>-3.5478300000000001E-3</c:v>
                </c:pt>
                <c:pt idx="103371" formatCode="0.00E+00">
                  <c:v>-3.5191699999999999E-3</c:v>
                </c:pt>
                <c:pt idx="103372" formatCode="0.00E+00">
                  <c:v>-3.4883000000000002E-3</c:v>
                </c:pt>
                <c:pt idx="103373" formatCode="0.00E+00">
                  <c:v>-3.45518E-3</c:v>
                </c:pt>
                <c:pt idx="103374" formatCode="0.00E+00">
                  <c:v>-3.41976E-3</c:v>
                </c:pt>
                <c:pt idx="103375" formatCode="0.00E+00">
                  <c:v>-3.3820199999999999E-3</c:v>
                </c:pt>
                <c:pt idx="103376" formatCode="0.00E+00">
                  <c:v>-3.34192E-3</c:v>
                </c:pt>
                <c:pt idx="103377" formatCode="0.00E+00">
                  <c:v>-3.29941E-3</c:v>
                </c:pt>
                <c:pt idx="103378" formatCode="0.00E+00">
                  <c:v>-3.2544599999999998E-3</c:v>
                </c:pt>
                <c:pt idx="103379" formatCode="0.00E+00">
                  <c:v>-3.2070499999999999E-3</c:v>
                </c:pt>
                <c:pt idx="103380" formatCode="0.00E+00">
                  <c:v>-3.1571400000000001E-3</c:v>
                </c:pt>
                <c:pt idx="103381" formatCode="0.00E+00">
                  <c:v>-3.1047000000000002E-3</c:v>
                </c:pt>
                <c:pt idx="103382" formatCode="0.00E+00">
                  <c:v>-3.0497100000000002E-3</c:v>
                </c:pt>
                <c:pt idx="103383" formatCode="0.00E+00">
                  <c:v>-2.9921399999999999E-3</c:v>
                </c:pt>
                <c:pt idx="103384" formatCode="0.00E+00">
                  <c:v>-2.9319799999999998E-3</c:v>
                </c:pt>
                <c:pt idx="103385" formatCode="0.00E+00">
                  <c:v>-2.8691900000000002E-3</c:v>
                </c:pt>
                <c:pt idx="103386" formatCode="0.00E+00">
                  <c:v>-2.8037700000000001E-3</c:v>
                </c:pt>
                <c:pt idx="103387" formatCode="0.00E+00">
                  <c:v>-2.7357100000000001E-3</c:v>
                </c:pt>
                <c:pt idx="103388" formatCode="0.00E+00">
                  <c:v>-2.66498E-3</c:v>
                </c:pt>
                <c:pt idx="103389" formatCode="0.00E+00">
                  <c:v>-2.59159E-3</c:v>
                </c:pt>
                <c:pt idx="103390" formatCode="0.00E+00">
                  <c:v>-2.5155199999999998E-3</c:v>
                </c:pt>
                <c:pt idx="103391" formatCode="0.00E+00">
                  <c:v>-2.4367799999999999E-3</c:v>
                </c:pt>
                <c:pt idx="103392" formatCode="0.00E+00">
                  <c:v>-2.3553699999999999E-3</c:v>
                </c:pt>
                <c:pt idx="103393" formatCode="0.00E+00">
                  <c:v>-2.27129E-3</c:v>
                </c:pt>
                <c:pt idx="103394" formatCode="0.00E+00">
                  <c:v>-2.1845499999999999E-3</c:v>
                </c:pt>
                <c:pt idx="103395" formatCode="0.00E+00">
                  <c:v>-2.09516E-3</c:v>
                </c:pt>
                <c:pt idx="103396" formatCode="0.00E+00">
                  <c:v>-2.00314E-3</c:v>
                </c:pt>
                <c:pt idx="103397" formatCode="0.00E+00">
                  <c:v>-1.90851E-3</c:v>
                </c:pt>
                <c:pt idx="103398" formatCode="0.00E+00">
                  <c:v>-1.81128E-3</c:v>
                </c:pt>
                <c:pt idx="103399" formatCode="0.00E+00">
                  <c:v>-1.71149E-3</c:v>
                </c:pt>
                <c:pt idx="103400" formatCode="0.00E+00">
                  <c:v>-1.60917E-3</c:v>
                </c:pt>
                <c:pt idx="103401" formatCode="0.00E+00">
                  <c:v>-1.50435E-3</c:v>
                </c:pt>
                <c:pt idx="103402" formatCode="0.00E+00">
                  <c:v>-1.39707E-3</c:v>
                </c:pt>
                <c:pt idx="103403" formatCode="0.00E+00">
                  <c:v>-1.28736E-3</c:v>
                </c:pt>
                <c:pt idx="103404" formatCode="0.00E+00">
                  <c:v>-1.1752900000000001E-3</c:v>
                </c:pt>
                <c:pt idx="103405" formatCode="0.00E+00">
                  <c:v>-1.0608900000000001E-3</c:v>
                </c:pt>
                <c:pt idx="103406" formatCode="0.00E+00">
                  <c:v>-9.44223E-4</c:v>
                </c:pt>
                <c:pt idx="103407" formatCode="0.00E+00">
                  <c:v>-8.2534399999999999E-4</c:v>
                </c:pt>
                <c:pt idx="103408" formatCode="0.00E+00">
                  <c:v>-7.0431699999999999E-4</c:v>
                </c:pt>
                <c:pt idx="103409" formatCode="0.00E+00">
                  <c:v>-5.8120800000000005E-4</c:v>
                </c:pt>
                <c:pt idx="103410" formatCode="0.00E+00">
                  <c:v>-4.5608699999999999E-4</c:v>
                </c:pt>
                <c:pt idx="103411" formatCode="0.00E+00">
                  <c:v>-3.2902799999999998E-4</c:v>
                </c:pt>
                <c:pt idx="103412" formatCode="0.00E+00">
                  <c:v>-2.0010899999999999E-4</c:v>
                </c:pt>
                <c:pt idx="103413" formatCode="0.00E+00">
                  <c:v>-6.9411699999999998E-5</c:v>
                </c:pt>
                <c:pt idx="103414" formatCode="0.00E+00">
                  <c:v>6.2977000000000004E-5</c:v>
                </c:pt>
                <c:pt idx="103415" formatCode="0.00E+00">
                  <c:v>1.96968E-4</c:v>
                </c:pt>
                <c:pt idx="103416" formatCode="0.00E+00">
                  <c:v>3.3246699999999997E-4</c:v>
                </c:pt>
                <c:pt idx="103417" formatCode="0.00E+00">
                  <c:v>4.69378E-4</c:v>
                </c:pt>
                <c:pt idx="103418" formatCode="0.00E+00">
                  <c:v>6.0760000000000002E-4</c:v>
                </c:pt>
                <c:pt idx="103419" formatCode="0.00E+00">
                  <c:v>7.4702700000000004E-4</c:v>
                </c:pt>
                <c:pt idx="103420" formatCode="0.00E+00">
                  <c:v>8.8755300000000002E-4</c:v>
                </c:pt>
                <c:pt idx="103421" formatCode="0.00E+00">
                  <c:v>1.02907E-3</c:v>
                </c:pt>
                <c:pt idx="103422" formatCode="0.00E+00">
                  <c:v>1.1714500000000001E-3</c:v>
                </c:pt>
                <c:pt idx="103423" formatCode="0.00E+00">
                  <c:v>1.31459E-3</c:v>
                </c:pt>
                <c:pt idx="103424" formatCode="0.00E+00">
                  <c:v>1.4583700000000001E-3</c:v>
                </c:pt>
                <c:pt idx="103425" formatCode="0.00E+00">
                  <c:v>1.6026599999999999E-3</c:v>
                </c:pt>
                <c:pt idx="103426" formatCode="0.00E+00">
                  <c:v>1.7473300000000001E-3</c:v>
                </c:pt>
                <c:pt idx="103427" formatCode="0.00E+00">
                  <c:v>1.89226E-3</c:v>
                </c:pt>
                <c:pt idx="103428" formatCode="0.00E+00">
                  <c:v>2.0373100000000001E-3</c:v>
                </c:pt>
                <c:pt idx="103429" formatCode="0.00E+00">
                  <c:v>2.18235E-3</c:v>
                </c:pt>
                <c:pt idx="103430" formatCode="0.00E+00">
                  <c:v>2.32724E-3</c:v>
                </c:pt>
                <c:pt idx="103431" formatCode="0.00E+00">
                  <c:v>2.4718499999999998E-3</c:v>
                </c:pt>
                <c:pt idx="103432" formatCode="0.00E+00">
                  <c:v>2.61604E-3</c:v>
                </c:pt>
                <c:pt idx="103433" formatCode="0.00E+00">
                  <c:v>2.7596600000000002E-3</c:v>
                </c:pt>
                <c:pt idx="103434" formatCode="0.00E+00">
                  <c:v>2.9025700000000001E-3</c:v>
                </c:pt>
                <c:pt idx="103435" formatCode="0.00E+00">
                  <c:v>3.04463E-3</c:v>
                </c:pt>
                <c:pt idx="103436" formatCode="0.00E+00">
                  <c:v>3.1856800000000002E-3</c:v>
                </c:pt>
                <c:pt idx="103437" formatCode="0.00E+00">
                  <c:v>3.3255899999999998E-3</c:v>
                </c:pt>
                <c:pt idx="103438" formatCode="0.00E+00">
                  <c:v>3.4642000000000002E-3</c:v>
                </c:pt>
                <c:pt idx="103439" formatCode="0.00E+00">
                  <c:v>3.60137E-3</c:v>
                </c:pt>
                <c:pt idx="103440" formatCode="0.00E+00">
                  <c:v>3.7369399999999998E-3</c:v>
                </c:pt>
                <c:pt idx="103441" formatCode="0.00E+00">
                  <c:v>3.8707699999999999E-3</c:v>
                </c:pt>
                <c:pt idx="103442" formatCode="0.00E+00">
                  <c:v>4.0027099999999996E-3</c:v>
                </c:pt>
                <c:pt idx="103443" formatCode="0.00E+00">
                  <c:v>4.1326100000000001E-3</c:v>
                </c:pt>
                <c:pt idx="103444" formatCode="0.00E+00">
                  <c:v>4.2603099999999998E-3</c:v>
                </c:pt>
                <c:pt idx="103445" formatCode="0.00E+00">
                  <c:v>4.3856800000000003E-3</c:v>
                </c:pt>
                <c:pt idx="103446" formatCode="0.00E+00">
                  <c:v>4.5085500000000001E-3</c:v>
                </c:pt>
                <c:pt idx="103447" formatCode="0.00E+00">
                  <c:v>4.6287999999999998E-3</c:v>
                </c:pt>
                <c:pt idx="103448" formatCode="0.00E+00">
                  <c:v>4.7462600000000004E-3</c:v>
                </c:pt>
                <c:pt idx="103449" formatCode="0.00E+00">
                  <c:v>4.8608000000000002E-3</c:v>
                </c:pt>
                <c:pt idx="103450" formatCode="0.00E+00">
                  <c:v>4.97227E-3</c:v>
                </c:pt>
                <c:pt idx="103451" formatCode="0.00E+00">
                  <c:v>5.0805399999999997E-3</c:v>
                </c:pt>
                <c:pt idx="103452" formatCode="0.00E+00">
                  <c:v>5.1854500000000003E-3</c:v>
                </c:pt>
                <c:pt idx="103453" formatCode="0.00E+00">
                  <c:v>5.2868899999999998E-3</c:v>
                </c:pt>
                <c:pt idx="103454" formatCode="0.00E+00">
                  <c:v>5.3847000000000001E-3</c:v>
                </c:pt>
                <c:pt idx="103455" formatCode="0.00E+00">
                  <c:v>5.4787600000000001E-3</c:v>
                </c:pt>
                <c:pt idx="103456" formatCode="0.00E+00">
                  <c:v>5.5689399999999997E-3</c:v>
                </c:pt>
                <c:pt idx="103457" formatCode="0.00E+00">
                  <c:v>5.6551199999999996E-3</c:v>
                </c:pt>
                <c:pt idx="103458" formatCode="0.00E+00">
                  <c:v>5.7371599999999998E-3</c:v>
                </c:pt>
                <c:pt idx="103459" formatCode="0.00E+00">
                  <c:v>5.8149600000000001E-3</c:v>
                </c:pt>
                <c:pt idx="103460" formatCode="0.00E+00">
                  <c:v>5.8883900000000003E-3</c:v>
                </c:pt>
                <c:pt idx="103461" formatCode="0.00E+00">
                  <c:v>5.9573400000000002E-3</c:v>
                </c:pt>
                <c:pt idx="103462" formatCode="0.00E+00">
                  <c:v>6.0217100000000004E-3</c:v>
                </c:pt>
                <c:pt idx="103463" formatCode="0.00E+00">
                  <c:v>6.0813899999999999E-3</c:v>
                </c:pt>
                <c:pt idx="103464" formatCode="0.00E+00">
                  <c:v>6.1362700000000001E-3</c:v>
                </c:pt>
                <c:pt idx="103465" formatCode="0.00E+00">
                  <c:v>6.1862699999999998E-3</c:v>
                </c:pt>
                <c:pt idx="103466" formatCode="0.00E+00">
                  <c:v>6.2312799999999996E-3</c:v>
                </c:pt>
                <c:pt idx="103467" formatCode="0.00E+00">
                  <c:v>6.27124E-3</c:v>
                </c:pt>
                <c:pt idx="103468" formatCode="0.00E+00">
                  <c:v>6.3060399999999997E-3</c:v>
                </c:pt>
                <c:pt idx="103469" formatCode="0.00E+00">
                  <c:v>6.3356200000000001E-3</c:v>
                </c:pt>
                <c:pt idx="103470" formatCode="0.00E+00">
                  <c:v>6.3599099999999999E-3</c:v>
                </c:pt>
                <c:pt idx="103471" formatCode="0.00E+00">
                  <c:v>6.3788400000000002E-3</c:v>
                </c:pt>
                <c:pt idx="103472" formatCode="0.00E+00">
                  <c:v>6.3923399999999998E-3</c:v>
                </c:pt>
                <c:pt idx="103473" formatCode="0.00E+00">
                  <c:v>6.4003699999999998E-3</c:v>
                </c:pt>
                <c:pt idx="103474" formatCode="0.00E+00">
                  <c:v>6.4028699999999997E-3</c:v>
                </c:pt>
                <c:pt idx="103475" formatCode="0.00E+00">
                  <c:v>6.3997999999999998E-3</c:v>
                </c:pt>
                <c:pt idx="103476" formatCode="0.00E+00">
                  <c:v>6.3911200000000001E-3</c:v>
                </c:pt>
                <c:pt idx="103477" formatCode="0.00E+00">
                  <c:v>6.3768100000000001E-3</c:v>
                </c:pt>
                <c:pt idx="103478" formatCode="0.00E+00">
                  <c:v>6.35682E-3</c:v>
                </c:pt>
                <c:pt idx="103479" formatCode="0.00E+00">
                  <c:v>6.3311499999999998E-3</c:v>
                </c:pt>
                <c:pt idx="103480" formatCode="0.00E+00">
                  <c:v>6.2997799999999996E-3</c:v>
                </c:pt>
                <c:pt idx="103481" formatCode="0.00E+00">
                  <c:v>6.2627000000000004E-3</c:v>
                </c:pt>
                <c:pt idx="103482" formatCode="0.00E+00">
                  <c:v>6.2199100000000004E-3</c:v>
                </c:pt>
                <c:pt idx="103483" formatCode="0.00E+00">
                  <c:v>6.1714099999999996E-3</c:v>
                </c:pt>
                <c:pt idx="103484" formatCode="0.00E+00">
                  <c:v>6.1172199999999996E-3</c:v>
                </c:pt>
                <c:pt idx="103485" formatCode="0.00E+00">
                  <c:v>6.0573600000000003E-3</c:v>
                </c:pt>
                <c:pt idx="103486" formatCode="0.00E+00">
                  <c:v>5.99185E-3</c:v>
                </c:pt>
                <c:pt idx="103487" formatCode="0.00E+00">
                  <c:v>5.92071E-3</c:v>
                </c:pt>
                <c:pt idx="103488" formatCode="0.00E+00">
                  <c:v>5.8439900000000003E-3</c:v>
                </c:pt>
                <c:pt idx="103489" formatCode="0.00E+00">
                  <c:v>5.7617299999999996E-3</c:v>
                </c:pt>
                <c:pt idx="103490" formatCode="0.00E+00">
                  <c:v>5.6739800000000003E-3</c:v>
                </c:pt>
                <c:pt idx="103491" formatCode="0.00E+00">
                  <c:v>5.5807900000000004E-3</c:v>
                </c:pt>
                <c:pt idx="103492" formatCode="0.00E+00">
                  <c:v>5.4822200000000003E-3</c:v>
                </c:pt>
                <c:pt idx="103493" formatCode="0.00E+00">
                  <c:v>5.3783499999999996E-3</c:v>
                </c:pt>
                <c:pt idx="103494" formatCode="0.00E+00">
                  <c:v>5.2692499999999996E-3</c:v>
                </c:pt>
                <c:pt idx="103495" formatCode="0.00E+00">
                  <c:v>5.1549899999999999E-3</c:v>
                </c:pt>
                <c:pt idx="103496" formatCode="0.00E+00">
                  <c:v>5.0356699999999999E-3</c:v>
                </c:pt>
                <c:pt idx="103497" formatCode="0.00E+00">
                  <c:v>4.9113799999999999E-3</c:v>
                </c:pt>
                <c:pt idx="103498" formatCode="0.00E+00">
                  <c:v>4.7822100000000003E-3</c:v>
                </c:pt>
                <c:pt idx="103499" formatCode="0.00E+00">
                  <c:v>4.6482700000000004E-3</c:v>
                </c:pt>
                <c:pt idx="103500" formatCode="0.00E+00">
                  <c:v>4.5096600000000004E-3</c:v>
                </c:pt>
                <c:pt idx="103501" formatCode="0.00E+00">
                  <c:v>4.3665199999999996E-3</c:v>
                </c:pt>
                <c:pt idx="103502" formatCode="0.00E+00">
                  <c:v>4.21894E-3</c:v>
                </c:pt>
                <c:pt idx="103503" formatCode="0.00E+00">
                  <c:v>4.0670699999999999E-3</c:v>
                </c:pt>
                <c:pt idx="103504" formatCode="0.00E+00">
                  <c:v>3.9110200000000003E-3</c:v>
                </c:pt>
                <c:pt idx="103505" formatCode="0.00E+00">
                  <c:v>3.7509499999999999E-3</c:v>
                </c:pt>
                <c:pt idx="103506" formatCode="0.00E+00">
                  <c:v>3.58698E-3</c:v>
                </c:pt>
                <c:pt idx="103507" formatCode="0.00E+00">
                  <c:v>3.4192599999999999E-3</c:v>
                </c:pt>
                <c:pt idx="103508" formatCode="0.00E+00">
                  <c:v>3.2479399999999999E-3</c:v>
                </c:pt>
                <c:pt idx="103509" formatCode="0.00E+00">
                  <c:v>3.07318E-3</c:v>
                </c:pt>
                <c:pt idx="103510" formatCode="0.00E+00">
                  <c:v>2.89514E-3</c:v>
                </c:pt>
                <c:pt idx="103511" formatCode="0.00E+00">
                  <c:v>2.71397E-3</c:v>
                </c:pt>
                <c:pt idx="103512" formatCode="0.00E+00">
                  <c:v>2.5298400000000002E-3</c:v>
                </c:pt>
                <c:pt idx="103513" formatCode="0.00E+00">
                  <c:v>2.34293E-3</c:v>
                </c:pt>
                <c:pt idx="103514" formatCode="0.00E+00">
                  <c:v>2.1534100000000001E-3</c:v>
                </c:pt>
                <c:pt idx="103515" formatCode="0.00E+00">
                  <c:v>1.96145E-3</c:v>
                </c:pt>
                <c:pt idx="103516" formatCode="0.00E+00">
                  <c:v>1.7672300000000001E-3</c:v>
                </c:pt>
                <c:pt idx="103517" formatCode="0.00E+00">
                  <c:v>1.5709299999999999E-3</c:v>
                </c:pt>
                <c:pt idx="103518" formatCode="0.00E+00">
                  <c:v>1.3727399999999999E-3</c:v>
                </c:pt>
                <c:pt idx="103519" formatCode="0.00E+00">
                  <c:v>1.17285E-3</c:v>
                </c:pt>
                <c:pt idx="103520" formatCode="0.00E+00">
                  <c:v>9.7144699999999996E-4</c:v>
                </c:pt>
                <c:pt idx="103521" formatCode="0.00E+00">
                  <c:v>7.6871800000000005E-4</c:v>
                </c:pt>
                <c:pt idx="103522" formatCode="0.00E+00">
                  <c:v>5.6485900000000002E-4</c:v>
                </c:pt>
                <c:pt idx="103523" formatCode="0.00E+00">
                  <c:v>3.6006200000000002E-4</c:v>
                </c:pt>
                <c:pt idx="103524" formatCode="0.00E+00">
                  <c:v>1.54525E-4</c:v>
                </c:pt>
                <c:pt idx="103525" formatCode="0.00E+00">
                  <c:v>-5.1557600000000003E-5</c:v>
                </c:pt>
                <c:pt idx="103526" formatCode="0.00E+00">
                  <c:v>-2.5798699999999999E-4</c:v>
                </c:pt>
                <c:pt idx="103527" formatCode="0.00E+00">
                  <c:v>-4.6456699999999999E-4</c:v>
                </c:pt>
                <c:pt idx="103528" formatCode="0.00E+00">
                  <c:v>-6.7109899999999998E-4</c:v>
                </c:pt>
                <c:pt idx="103529" formatCode="0.00E+00">
                  <c:v>-8.7738400000000004E-4</c:v>
                </c:pt>
                <c:pt idx="103530" formatCode="0.00E+00">
                  <c:v>-1.0832299999999999E-3</c:v>
                </c:pt>
                <c:pt idx="103531" formatCode="0.00E+00">
                  <c:v>-1.2884299999999999E-3</c:v>
                </c:pt>
                <c:pt idx="103532" formatCode="0.00E+00">
                  <c:v>-1.4927899999999999E-3</c:v>
                </c:pt>
                <c:pt idx="103533" formatCode="0.00E+00">
                  <c:v>-1.69612E-3</c:v>
                </c:pt>
                <c:pt idx="103534" formatCode="0.00E+00">
                  <c:v>-1.89821E-3</c:v>
                </c:pt>
                <c:pt idx="103535" formatCode="0.00E+00">
                  <c:v>-2.09889E-3</c:v>
                </c:pt>
                <c:pt idx="103536" formatCode="0.00E+00">
                  <c:v>-2.2979599999999999E-3</c:v>
                </c:pt>
                <c:pt idx="103537" formatCode="0.00E+00">
                  <c:v>-2.4952099999999999E-3</c:v>
                </c:pt>
                <c:pt idx="103538" formatCode="0.00E+00">
                  <c:v>-2.6904799999999999E-3</c:v>
                </c:pt>
                <c:pt idx="103539" formatCode="0.00E+00">
                  <c:v>-2.8835699999999998E-3</c:v>
                </c:pt>
                <c:pt idx="103540" formatCode="0.00E+00">
                  <c:v>-3.0742999999999999E-3</c:v>
                </c:pt>
                <c:pt idx="103541" formatCode="0.00E+00">
                  <c:v>-3.2624899999999998E-3</c:v>
                </c:pt>
                <c:pt idx="103542" formatCode="0.00E+00">
                  <c:v>-3.4479599999999999E-3</c:v>
                </c:pt>
                <c:pt idx="103543" formatCode="0.00E+00">
                  <c:v>-3.6305299999999999E-3</c:v>
                </c:pt>
                <c:pt idx="103544" formatCode="0.00E+00">
                  <c:v>-3.8100400000000002E-3</c:v>
                </c:pt>
                <c:pt idx="103545" formatCode="0.00E+00">
                  <c:v>-3.9863199999999998E-3</c:v>
                </c:pt>
                <c:pt idx="103546" formatCode="0.00E+00">
                  <c:v>-4.1592E-3</c:v>
                </c:pt>
                <c:pt idx="103547" formatCode="0.00E+00">
                  <c:v>-4.3285199999999998E-3</c:v>
                </c:pt>
                <c:pt idx="103548" formatCode="0.00E+00">
                  <c:v>-4.4941299999999998E-3</c:v>
                </c:pt>
                <c:pt idx="103549" formatCode="0.00E+00">
                  <c:v>-4.6558700000000003E-3</c:v>
                </c:pt>
                <c:pt idx="103550" formatCode="0.00E+00">
                  <c:v>-4.8135900000000004E-3</c:v>
                </c:pt>
                <c:pt idx="103551" formatCode="0.00E+00">
                  <c:v>-4.96716E-3</c:v>
                </c:pt>
                <c:pt idx="103552" formatCode="0.00E+00">
                  <c:v>-5.1164299999999999E-3</c:v>
                </c:pt>
                <c:pt idx="103553" formatCode="0.00E+00">
                  <c:v>-5.2612700000000002E-3</c:v>
                </c:pt>
                <c:pt idx="103554" formatCode="0.00E+00">
                  <c:v>-5.4015599999999997E-3</c:v>
                </c:pt>
                <c:pt idx="103555" formatCode="0.00E+00">
                  <c:v>-5.5371600000000002E-3</c:v>
                </c:pt>
                <c:pt idx="103556" formatCode="0.00E+00">
                  <c:v>-5.6679499999999997E-3</c:v>
                </c:pt>
                <c:pt idx="103557" formatCode="0.00E+00">
                  <c:v>-5.7938299999999998E-3</c:v>
                </c:pt>
                <c:pt idx="103558" formatCode="0.00E+00">
                  <c:v>-5.9146900000000002E-3</c:v>
                </c:pt>
                <c:pt idx="103559" formatCode="0.00E+00">
                  <c:v>-6.0304199999999999E-3</c:v>
                </c:pt>
                <c:pt idx="103560" formatCode="0.00E+00">
                  <c:v>-6.1409300000000002E-3</c:v>
                </c:pt>
                <c:pt idx="103561" formatCode="0.00E+00">
                  <c:v>-6.2461299999999999E-3</c:v>
                </c:pt>
                <c:pt idx="103562" formatCode="0.00E+00">
                  <c:v>-6.3459299999999996E-3</c:v>
                </c:pt>
                <c:pt idx="103563" formatCode="0.00E+00">
                  <c:v>-6.4402399999999999E-3</c:v>
                </c:pt>
                <c:pt idx="103564" formatCode="0.00E+00">
                  <c:v>-6.52901E-3</c:v>
                </c:pt>
                <c:pt idx="103565" formatCode="0.00E+00">
                  <c:v>-6.6121599999999997E-3</c:v>
                </c:pt>
                <c:pt idx="103566" formatCode="0.00E+00">
                  <c:v>-6.6896200000000003E-3</c:v>
                </c:pt>
                <c:pt idx="103567" formatCode="0.00E+00">
                  <c:v>-6.7613500000000002E-3</c:v>
                </c:pt>
                <c:pt idx="103568" formatCode="0.00E+00">
                  <c:v>-6.8272899999999997E-3</c:v>
                </c:pt>
                <c:pt idx="103569" formatCode="0.00E+00">
                  <c:v>-6.8874000000000001E-3</c:v>
                </c:pt>
                <c:pt idx="103570" formatCode="0.00E+00">
                  <c:v>-6.9416399999999998E-3</c:v>
                </c:pt>
                <c:pt idx="103571" formatCode="0.00E+00">
                  <c:v>-6.9899899999999997E-3</c:v>
                </c:pt>
                <c:pt idx="103572" formatCode="0.00E+00">
                  <c:v>-7.0324100000000002E-3</c:v>
                </c:pt>
                <c:pt idx="103573" formatCode="0.00E+00">
                  <c:v>-7.0688900000000004E-3</c:v>
                </c:pt>
                <c:pt idx="103574" formatCode="0.00E+00">
                  <c:v>-7.0994200000000004E-3</c:v>
                </c:pt>
                <c:pt idx="103575" formatCode="0.00E+00">
                  <c:v>-7.1239800000000002E-3</c:v>
                </c:pt>
                <c:pt idx="103576" formatCode="0.00E+00">
                  <c:v>-7.1425799999999999E-3</c:v>
                </c:pt>
                <c:pt idx="103577" formatCode="0.00E+00">
                  <c:v>-7.1552200000000003E-3</c:v>
                </c:pt>
                <c:pt idx="103578" formatCode="0.00E+00">
                  <c:v>-7.1619199999999996E-3</c:v>
                </c:pt>
                <c:pt idx="103579" formatCode="0.00E+00">
                  <c:v>-7.1626800000000003E-3</c:v>
                </c:pt>
                <c:pt idx="103580" formatCode="0.00E+00">
                  <c:v>-7.1575400000000004E-3</c:v>
                </c:pt>
                <c:pt idx="103581" formatCode="0.00E+00">
                  <c:v>-7.14652E-3</c:v>
                </c:pt>
                <c:pt idx="103582" formatCode="0.00E+00">
                  <c:v>-7.1296600000000003E-3</c:v>
                </c:pt>
                <c:pt idx="103583" formatCode="0.00E+00">
                  <c:v>-7.1069999999999996E-3</c:v>
                </c:pt>
                <c:pt idx="103584" formatCode="0.00E+00">
                  <c:v>-7.0785700000000002E-3</c:v>
                </c:pt>
                <c:pt idx="103585" formatCode="0.00E+00">
                  <c:v>-7.0444399999999999E-3</c:v>
                </c:pt>
                <c:pt idx="103586" formatCode="0.00E+00">
                  <c:v>-7.0046600000000002E-3</c:v>
                </c:pt>
                <c:pt idx="103587" formatCode="0.00E+00">
                  <c:v>-6.95928E-3</c:v>
                </c:pt>
                <c:pt idx="103588" formatCode="0.00E+00">
                  <c:v>-6.9083800000000004E-3</c:v>
                </c:pt>
                <c:pt idx="103589" formatCode="0.00E+00">
                  <c:v>-6.8520300000000003E-3</c:v>
                </c:pt>
                <c:pt idx="103590" formatCode="0.00E+00">
                  <c:v>-6.7903E-3</c:v>
                </c:pt>
                <c:pt idx="103591" formatCode="0.00E+00">
                  <c:v>-6.7232699999999999E-3</c:v>
                </c:pt>
                <c:pt idx="103592" formatCode="0.00E+00">
                  <c:v>-6.6510299999999996E-3</c:v>
                </c:pt>
                <c:pt idx="103593" formatCode="0.00E+00">
                  <c:v>-6.5736700000000002E-3</c:v>
                </c:pt>
                <c:pt idx="103594" formatCode="0.00E+00">
                  <c:v>-6.4912800000000003E-3</c:v>
                </c:pt>
                <c:pt idx="103595" formatCode="0.00E+00">
                  <c:v>-6.4039600000000002E-3</c:v>
                </c:pt>
                <c:pt idx="103596" formatCode="0.00E+00">
                  <c:v>-6.3118100000000002E-3</c:v>
                </c:pt>
                <c:pt idx="103597" formatCode="0.00E+00">
                  <c:v>-6.2149400000000004E-3</c:v>
                </c:pt>
                <c:pt idx="103598" formatCode="0.00E+00">
                  <c:v>-6.1134600000000002E-3</c:v>
                </c:pt>
                <c:pt idx="103599" formatCode="0.00E+00">
                  <c:v>-6.0074799999999999E-3</c:v>
                </c:pt>
                <c:pt idx="103600" formatCode="0.00E+00">
                  <c:v>-5.8971099999999997E-3</c:v>
                </c:pt>
                <c:pt idx="103601" formatCode="0.00E+00">
                  <c:v>-5.7824699999999996E-3</c:v>
                </c:pt>
                <c:pt idx="103602" formatCode="0.00E+00">
                  <c:v>-5.6636999999999998E-3</c:v>
                </c:pt>
                <c:pt idx="103603" formatCode="0.00E+00">
                  <c:v>-5.5408999999999996E-3</c:v>
                </c:pt>
                <c:pt idx="103604" formatCode="0.00E+00">
                  <c:v>-5.41422E-3</c:v>
                </c:pt>
                <c:pt idx="103605" formatCode="0.00E+00">
                  <c:v>-5.2837800000000001E-3</c:v>
                </c:pt>
                <c:pt idx="103606" formatCode="0.00E+00">
                  <c:v>-5.1497100000000001E-3</c:v>
                </c:pt>
                <c:pt idx="103607" formatCode="0.00E+00">
                  <c:v>-5.0121499999999999E-3</c:v>
                </c:pt>
                <c:pt idx="103608" formatCode="0.00E+00">
                  <c:v>-4.8712299999999998E-3</c:v>
                </c:pt>
                <c:pt idx="103609" formatCode="0.00E+00">
                  <c:v>-4.7270899999999998E-3</c:v>
                </c:pt>
                <c:pt idx="103610" formatCode="0.00E+00">
                  <c:v>-4.5798799999999997E-3</c:v>
                </c:pt>
                <c:pt idx="103611" formatCode="0.00E+00">
                  <c:v>-4.4297299999999998E-3</c:v>
                </c:pt>
                <c:pt idx="103612" formatCode="0.00E+00">
                  <c:v>-4.27678E-3</c:v>
                </c:pt>
                <c:pt idx="103613" formatCode="0.00E+00">
                  <c:v>-4.1211900000000003E-3</c:v>
                </c:pt>
                <c:pt idx="103614" formatCode="0.00E+00">
                  <c:v>-3.9630799999999999E-3</c:v>
                </c:pt>
                <c:pt idx="103615" formatCode="0.00E+00">
                  <c:v>-3.80262E-3</c:v>
                </c:pt>
                <c:pt idx="103616" formatCode="0.00E+00">
                  <c:v>-3.6399399999999999E-3</c:v>
                </c:pt>
                <c:pt idx="103617" formatCode="0.00E+00">
                  <c:v>-3.47519E-3</c:v>
                </c:pt>
                <c:pt idx="103618" formatCode="0.00E+00">
                  <c:v>-3.3085200000000001E-3</c:v>
                </c:pt>
                <c:pt idx="103619" formatCode="0.00E+00">
                  <c:v>-3.14007E-3</c:v>
                </c:pt>
                <c:pt idx="103620" formatCode="0.00E+00">
                  <c:v>-2.96999E-3</c:v>
                </c:pt>
                <c:pt idx="103621" formatCode="0.00E+00">
                  <c:v>-2.7984199999999998E-3</c:v>
                </c:pt>
                <c:pt idx="103622" formatCode="0.00E+00">
                  <c:v>-2.6255200000000001E-3</c:v>
                </c:pt>
                <c:pt idx="103623" formatCode="0.00E+00">
                  <c:v>-2.4514200000000002E-3</c:v>
                </c:pt>
                <c:pt idx="103624" formatCode="0.00E+00">
                  <c:v>-2.27626E-3</c:v>
                </c:pt>
                <c:pt idx="103625" formatCode="0.00E+00">
                  <c:v>-2.1002099999999999E-3</c:v>
                </c:pt>
                <c:pt idx="103626" formatCode="0.00E+00">
                  <c:v>-1.9233799999999999E-3</c:v>
                </c:pt>
                <c:pt idx="103627" formatCode="0.00E+00">
                  <c:v>-1.7459299999999999E-3</c:v>
                </c:pt>
                <c:pt idx="103628" formatCode="0.00E+00">
                  <c:v>-1.5679999999999999E-3</c:v>
                </c:pt>
                <c:pt idx="103629" formatCode="0.00E+00">
                  <c:v>-1.3897200000000001E-3</c:v>
                </c:pt>
                <c:pt idx="103630" formatCode="0.00E+00">
                  <c:v>-1.21123E-3</c:v>
                </c:pt>
                <c:pt idx="103631" formatCode="0.00E+00">
                  <c:v>-1.0326700000000001E-3</c:v>
                </c:pt>
                <c:pt idx="103632" formatCode="0.00E+00">
                  <c:v>-8.5416699999999997E-4</c:v>
                </c:pt>
                <c:pt idx="103633" formatCode="0.00E+00">
                  <c:v>-6.7585500000000005E-4</c:v>
                </c:pt>
                <c:pt idx="103634" formatCode="0.00E+00">
                  <c:v>-4.9786399999999999E-4</c:v>
                </c:pt>
                <c:pt idx="103635" formatCode="0.00E+00">
                  <c:v>-3.20322E-4</c:v>
                </c:pt>
                <c:pt idx="103636" formatCode="0.00E+00">
                  <c:v>-1.4335199999999999E-4</c:v>
                </c:pt>
                <c:pt idx="103637" formatCode="0.00E+00">
                  <c:v>3.2920299999999997E-5</c:v>
                </c:pt>
                <c:pt idx="103638" formatCode="0.00E+00">
                  <c:v>2.0837500000000001E-4</c:v>
                </c:pt>
                <c:pt idx="103639" formatCode="0.00E+00">
                  <c:v>3.8289500000000001E-4</c:v>
                </c:pt>
                <c:pt idx="103640" formatCode="0.00E+00">
                  <c:v>5.5636200000000002E-4</c:v>
                </c:pt>
                <c:pt idx="103641" formatCode="0.00E+00">
                  <c:v>7.2866499999999998E-4</c:v>
                </c:pt>
                <c:pt idx="103642" formatCode="0.00E+00">
                  <c:v>8.99692E-4</c:v>
                </c:pt>
                <c:pt idx="103643" formatCode="0.00E+00">
                  <c:v>1.0693300000000001E-3</c:v>
                </c:pt>
                <c:pt idx="103644" formatCode="0.00E+00">
                  <c:v>1.2374899999999999E-3</c:v>
                </c:pt>
                <c:pt idx="103645" formatCode="0.00E+00">
                  <c:v>1.40405E-3</c:v>
                </c:pt>
                <c:pt idx="103646" formatCode="0.00E+00">
                  <c:v>1.5689199999999999E-3</c:v>
                </c:pt>
                <c:pt idx="103647" formatCode="0.00E+00">
                  <c:v>1.732E-3</c:v>
                </c:pt>
                <c:pt idx="103648" formatCode="0.00E+00">
                  <c:v>1.8932E-3</c:v>
                </c:pt>
                <c:pt idx="103649" formatCode="0.00E+00">
                  <c:v>2.0524300000000001E-3</c:v>
                </c:pt>
                <c:pt idx="103650" formatCode="0.00E+00">
                  <c:v>2.20959E-3</c:v>
                </c:pt>
                <c:pt idx="103651" formatCode="0.00E+00">
                  <c:v>2.3646100000000001E-3</c:v>
                </c:pt>
                <c:pt idx="103652" formatCode="0.00E+00">
                  <c:v>2.5173999999999999E-3</c:v>
                </c:pt>
                <c:pt idx="103653" formatCode="0.00E+00">
                  <c:v>2.6678700000000001E-3</c:v>
                </c:pt>
                <c:pt idx="103654" formatCode="0.00E+00">
                  <c:v>2.8159700000000001E-3</c:v>
                </c:pt>
                <c:pt idx="103655" formatCode="0.00E+00">
                  <c:v>2.9616E-3</c:v>
                </c:pt>
                <c:pt idx="103656" formatCode="0.00E+00">
                  <c:v>3.1047000000000002E-3</c:v>
                </c:pt>
                <c:pt idx="103657" formatCode="0.00E+00">
                  <c:v>3.2452000000000002E-3</c:v>
                </c:pt>
                <c:pt idx="103658" formatCode="0.00E+00">
                  <c:v>3.3830399999999999E-3</c:v>
                </c:pt>
                <c:pt idx="103659" formatCode="0.00E+00">
                  <c:v>3.5181600000000002E-3</c:v>
                </c:pt>
                <c:pt idx="103660" formatCode="0.00E+00">
                  <c:v>3.6504900000000002E-3</c:v>
                </c:pt>
                <c:pt idx="103661" formatCode="0.00E+00">
                  <c:v>3.7799800000000001E-3</c:v>
                </c:pt>
                <c:pt idx="103662" formatCode="0.00E+00">
                  <c:v>3.9065799999999998E-3</c:v>
                </c:pt>
                <c:pt idx="103663" formatCode="0.00E+00">
                  <c:v>4.0302300000000001E-3</c:v>
                </c:pt>
                <c:pt idx="103664" formatCode="0.00E+00">
                  <c:v>4.15089E-3</c:v>
                </c:pt>
                <c:pt idx="103665" formatCode="0.00E+00">
                  <c:v>4.2684999999999997E-3</c:v>
                </c:pt>
                <c:pt idx="103666" formatCode="0.00E+00">
                  <c:v>4.3830400000000004E-3</c:v>
                </c:pt>
                <c:pt idx="103667" formatCode="0.00E+00">
                  <c:v>4.4944499999999997E-3</c:v>
                </c:pt>
                <c:pt idx="103668" formatCode="0.00E+00">
                  <c:v>4.6027000000000004E-3</c:v>
                </c:pt>
                <c:pt idx="103669" formatCode="0.00E+00">
                  <c:v>4.7077500000000001E-3</c:v>
                </c:pt>
                <c:pt idx="103670" formatCode="0.00E+00">
                  <c:v>4.80957E-3</c:v>
                </c:pt>
                <c:pt idx="103671" formatCode="0.00E+00">
                  <c:v>4.9081300000000001E-3</c:v>
                </c:pt>
                <c:pt idx="103672" formatCode="0.00E+00">
                  <c:v>5.0033999999999999E-3</c:v>
                </c:pt>
                <c:pt idx="103673" formatCode="0.00E+00">
                  <c:v>5.0953600000000002E-3</c:v>
                </c:pt>
                <c:pt idx="103674" formatCode="0.00E+00">
                  <c:v>5.1839700000000004E-3</c:v>
                </c:pt>
                <c:pt idx="103675" formatCode="0.00E+00">
                  <c:v>5.2692199999999998E-3</c:v>
                </c:pt>
                <c:pt idx="103676" formatCode="0.00E+00">
                  <c:v>5.3510800000000002E-3</c:v>
                </c:pt>
                <c:pt idx="103677" formatCode="0.00E+00">
                  <c:v>5.42955E-3</c:v>
                </c:pt>
                <c:pt idx="103678" formatCode="0.00E+00">
                  <c:v>5.5045900000000002E-3</c:v>
                </c:pt>
                <c:pt idx="103679" formatCode="0.00E+00">
                  <c:v>5.5761999999999999E-3</c:v>
                </c:pt>
                <c:pt idx="103680" formatCode="0.00E+00">
                  <c:v>5.6443600000000002E-3</c:v>
                </c:pt>
                <c:pt idx="103681" formatCode="0.00E+00">
                  <c:v>5.7090700000000001E-3</c:v>
                </c:pt>
                <c:pt idx="103682" formatCode="0.00E+00">
                  <c:v>5.7702999999999999E-3</c:v>
                </c:pt>
                <c:pt idx="103683" formatCode="0.00E+00">
                  <c:v>5.8280600000000004E-3</c:v>
                </c:pt>
                <c:pt idx="103684" formatCode="0.00E+00">
                  <c:v>5.8823299999999999E-3</c:v>
                </c:pt>
                <c:pt idx="103685" formatCode="0.00E+00">
                  <c:v>5.9331100000000001E-3</c:v>
                </c:pt>
                <c:pt idx="103686" formatCode="0.00E+00">
                  <c:v>5.9804000000000003E-3</c:v>
                </c:pt>
                <c:pt idx="103687" formatCode="0.00E+00">
                  <c:v>6.0241899999999996E-3</c:v>
                </c:pt>
                <c:pt idx="103688" formatCode="0.00E+00">
                  <c:v>6.0644899999999996E-3</c:v>
                </c:pt>
                <c:pt idx="103689" formatCode="0.00E+00">
                  <c:v>6.1012799999999997E-3</c:v>
                </c:pt>
                <c:pt idx="103690" formatCode="0.00E+00">
                  <c:v>6.1345699999999998E-3</c:v>
                </c:pt>
                <c:pt idx="103691" formatCode="0.00E+00">
                  <c:v>6.1643599999999998E-3</c:v>
                </c:pt>
                <c:pt idx="103692" formatCode="0.00E+00">
                  <c:v>6.1906599999999997E-3</c:v>
                </c:pt>
                <c:pt idx="103693" formatCode="0.00E+00">
                  <c:v>6.2134599999999996E-3</c:v>
                </c:pt>
                <c:pt idx="103694" formatCode="0.00E+00">
                  <c:v>6.2327700000000003E-3</c:v>
                </c:pt>
                <c:pt idx="103695" formatCode="0.00E+00">
                  <c:v>6.24859E-3</c:v>
                </c:pt>
                <c:pt idx="103696" formatCode="0.00E+00">
                  <c:v>6.2609400000000004E-3</c:v>
                </c:pt>
                <c:pt idx="103697" formatCode="0.00E+00">
                  <c:v>6.2698099999999998E-3</c:v>
                </c:pt>
                <c:pt idx="103698" formatCode="0.00E+00">
                  <c:v>6.2752199999999998E-3</c:v>
                </c:pt>
                <c:pt idx="103699" formatCode="0.00E+00">
                  <c:v>6.2771600000000004E-3</c:v>
                </c:pt>
                <c:pt idx="103700" formatCode="0.00E+00">
                  <c:v>6.2756499999999998E-3</c:v>
                </c:pt>
                <c:pt idx="103701" formatCode="0.00E+00">
                  <c:v>6.2706999999999997E-3</c:v>
                </c:pt>
                <c:pt idx="103702" formatCode="0.00E+00">
                  <c:v>6.26232E-3</c:v>
                </c:pt>
                <c:pt idx="103703" formatCode="0.00E+00">
                  <c:v>6.2505099999999999E-3</c:v>
                </c:pt>
                <c:pt idx="103704" formatCode="0.00E+00">
                  <c:v>6.2352800000000002E-3</c:v>
                </c:pt>
                <c:pt idx="103705" formatCode="0.00E+00">
                  <c:v>6.2166499999999998E-3</c:v>
                </c:pt>
                <c:pt idx="103706" formatCode="0.00E+00">
                  <c:v>6.1946199999999996E-3</c:v>
                </c:pt>
                <c:pt idx="103707" formatCode="0.00E+00">
                  <c:v>6.1692200000000004E-3</c:v>
                </c:pt>
                <c:pt idx="103708" formatCode="0.00E+00">
                  <c:v>6.1404399999999996E-3</c:v>
                </c:pt>
                <c:pt idx="103709" formatCode="0.00E+00">
                  <c:v>6.1082999999999997E-3</c:v>
                </c:pt>
                <c:pt idx="103710" formatCode="0.00E+00">
                  <c:v>6.0728199999999996E-3</c:v>
                </c:pt>
                <c:pt idx="103711" formatCode="0.00E+00">
                  <c:v>6.0340000000000003E-3</c:v>
                </c:pt>
                <c:pt idx="103712" formatCode="0.00E+00">
                  <c:v>5.9918599999999999E-3</c:v>
                </c:pt>
                <c:pt idx="103713" formatCode="0.00E+00">
                  <c:v>5.9464100000000001E-3</c:v>
                </c:pt>
                <c:pt idx="103714" formatCode="0.00E+00">
                  <c:v>5.8976799999999998E-3</c:v>
                </c:pt>
                <c:pt idx="103715" formatCode="0.00E+00">
                  <c:v>5.8456599999999999E-3</c:v>
                </c:pt>
                <c:pt idx="103716" formatCode="0.00E+00">
                  <c:v>5.7903800000000004E-3</c:v>
                </c:pt>
                <c:pt idx="103717" formatCode="0.00E+00">
                  <c:v>5.7318600000000001E-3</c:v>
                </c:pt>
                <c:pt idx="103718" formatCode="0.00E+00">
                  <c:v>5.6701E-3</c:v>
                </c:pt>
                <c:pt idx="103719" formatCode="0.00E+00">
                  <c:v>5.6051299999999998E-3</c:v>
                </c:pt>
                <c:pt idx="103720" formatCode="0.00E+00">
                  <c:v>5.5369599999999996E-3</c:v>
                </c:pt>
                <c:pt idx="103721" formatCode="0.00E+00">
                  <c:v>5.46562E-3</c:v>
                </c:pt>
                <c:pt idx="103722" formatCode="0.00E+00">
                  <c:v>5.3911100000000002E-3</c:v>
                </c:pt>
                <c:pt idx="103723" formatCode="0.00E+00">
                  <c:v>5.3134599999999999E-3</c:v>
                </c:pt>
                <c:pt idx="103724" formatCode="0.00E+00">
                  <c:v>5.2326899999999999E-3</c:v>
                </c:pt>
                <c:pt idx="103725" formatCode="0.00E+00">
                  <c:v>5.1488200000000001E-3</c:v>
                </c:pt>
                <c:pt idx="103726" formatCode="0.00E+00">
                  <c:v>5.0618700000000004E-3</c:v>
                </c:pt>
                <c:pt idx="103727" formatCode="0.00E+00">
                  <c:v>4.9718699999999998E-3</c:v>
                </c:pt>
                <c:pt idx="103728" formatCode="0.00E+00">
                  <c:v>4.8788299999999998E-3</c:v>
                </c:pt>
                <c:pt idx="103729" formatCode="0.00E+00">
                  <c:v>4.7827800000000004E-3</c:v>
                </c:pt>
                <c:pt idx="103730" formatCode="0.00E+00">
                  <c:v>4.6837399999999996E-3</c:v>
                </c:pt>
                <c:pt idx="103731" formatCode="0.00E+00">
                  <c:v>4.5817499999999999E-3</c:v>
                </c:pt>
                <c:pt idx="103732" formatCode="0.00E+00">
                  <c:v>4.4768300000000002E-3</c:v>
                </c:pt>
                <c:pt idx="103733" formatCode="0.00E+00">
                  <c:v>4.3690100000000004E-3</c:v>
                </c:pt>
                <c:pt idx="103734" formatCode="0.00E+00">
                  <c:v>4.2583200000000003E-3</c:v>
                </c:pt>
                <c:pt idx="103735" formatCode="0.00E+00">
                  <c:v>4.1447899999999998E-3</c:v>
                </c:pt>
                <c:pt idx="103736" formatCode="0.00E+00">
                  <c:v>4.0284500000000003E-3</c:v>
                </c:pt>
                <c:pt idx="103737" formatCode="0.00E+00">
                  <c:v>3.9093399999999999E-3</c:v>
                </c:pt>
                <c:pt idx="103738" formatCode="0.00E+00">
                  <c:v>3.7874900000000001E-3</c:v>
                </c:pt>
                <c:pt idx="103739" formatCode="0.00E+00">
                  <c:v>3.6629399999999999E-3</c:v>
                </c:pt>
                <c:pt idx="103740" formatCode="0.00E+00">
                  <c:v>3.5357299999999999E-3</c:v>
                </c:pt>
                <c:pt idx="103741" formatCode="0.00E+00">
                  <c:v>3.4059099999999998E-3</c:v>
                </c:pt>
                <c:pt idx="103742" formatCode="0.00E+00">
                  <c:v>3.2734999999999999E-3</c:v>
                </c:pt>
                <c:pt idx="103743" formatCode="0.00E+00">
                  <c:v>3.1385599999999999E-3</c:v>
                </c:pt>
                <c:pt idx="103744" formatCode="0.00E+00">
                  <c:v>3.0011299999999999E-3</c:v>
                </c:pt>
                <c:pt idx="103745" formatCode="0.00E+00">
                  <c:v>2.86127E-3</c:v>
                </c:pt>
                <c:pt idx="103746" formatCode="0.00E+00">
                  <c:v>2.71901E-3</c:v>
                </c:pt>
                <c:pt idx="103747" formatCode="0.00E+00">
                  <c:v>2.5744100000000001E-3</c:v>
                </c:pt>
                <c:pt idx="103748" formatCode="0.00E+00">
                  <c:v>2.4275400000000002E-3</c:v>
                </c:pt>
                <c:pt idx="103749" formatCode="0.00E+00">
                  <c:v>2.2784300000000001E-3</c:v>
                </c:pt>
                <c:pt idx="103750" formatCode="0.00E+00">
                  <c:v>2.1271599999999999E-3</c:v>
                </c:pt>
                <c:pt idx="103751" formatCode="0.00E+00">
                  <c:v>1.9737700000000001E-3</c:v>
                </c:pt>
                <c:pt idx="103752" formatCode="0.00E+00">
                  <c:v>1.8183400000000001E-3</c:v>
                </c:pt>
                <c:pt idx="103753" formatCode="0.00E+00">
                  <c:v>1.6609400000000001E-3</c:v>
                </c:pt>
                <c:pt idx="103754" formatCode="0.00E+00">
                  <c:v>1.50161E-3</c:v>
                </c:pt>
                <c:pt idx="103755" formatCode="0.00E+00">
                  <c:v>1.34045E-3</c:v>
                </c:pt>
                <c:pt idx="103756" formatCode="0.00E+00">
                  <c:v>1.17752E-3</c:v>
                </c:pt>
                <c:pt idx="103757" formatCode="0.00E+00">
                  <c:v>1.01289E-3</c:v>
                </c:pt>
                <c:pt idx="103758" formatCode="0.00E+00">
                  <c:v>8.4663900000000005E-4</c:v>
                </c:pt>
                <c:pt idx="103759" formatCode="0.00E+00">
                  <c:v>6.78854E-4</c:v>
                </c:pt>
                <c:pt idx="103760" formatCode="0.00E+00">
                  <c:v>5.09612E-4</c:v>
                </c:pt>
                <c:pt idx="103761" formatCode="0.00E+00">
                  <c:v>3.39E-4</c:v>
                </c:pt>
                <c:pt idx="103762" formatCode="0.00E+00">
                  <c:v>1.67104E-4</c:v>
                </c:pt>
                <c:pt idx="103763" formatCode="0.00E+00">
                  <c:v>-5.9861500000000003E-6</c:v>
                </c:pt>
                <c:pt idx="103764" formatCode="0.00E+00">
                  <c:v>-1.8017700000000001E-4</c:v>
                </c:pt>
                <c:pt idx="103765" formatCode="0.00E+00">
                  <c:v>-3.5537399999999999E-4</c:v>
                </c:pt>
                <c:pt idx="103766" formatCode="0.00E+00">
                  <c:v>-5.3147999999999997E-4</c:v>
                </c:pt>
                <c:pt idx="103767" formatCode="0.00E+00">
                  <c:v>-7.0839399999999999E-4</c:v>
                </c:pt>
                <c:pt idx="103768" formatCode="0.00E+00">
                  <c:v>-8.8601499999999998E-4</c:v>
                </c:pt>
                <c:pt idx="103769" formatCode="0.00E+00">
                  <c:v>-1.0642399999999999E-3</c:v>
                </c:pt>
                <c:pt idx="103770" formatCode="0.00E+00">
                  <c:v>-1.24295E-3</c:v>
                </c:pt>
                <c:pt idx="103771" formatCode="0.00E+00">
                  <c:v>-1.42205E-3</c:v>
                </c:pt>
                <c:pt idx="103772" formatCode="0.00E+00">
                  <c:v>-1.6014200000000001E-3</c:v>
                </c:pt>
                <c:pt idx="103773" formatCode="0.00E+00">
                  <c:v>-1.7809499999999999E-3</c:v>
                </c:pt>
                <c:pt idx="103774" formatCode="0.00E+00">
                  <c:v>-1.9605199999999999E-3</c:v>
                </c:pt>
                <c:pt idx="103775" formatCode="0.00E+00">
                  <c:v>-2.1400099999999999E-3</c:v>
                </c:pt>
                <c:pt idx="103776" formatCode="0.00E+00">
                  <c:v>-2.3193100000000002E-3</c:v>
                </c:pt>
                <c:pt idx="103777" formatCode="0.00E+00">
                  <c:v>-2.4982799999999999E-3</c:v>
                </c:pt>
                <c:pt idx="103778" formatCode="0.00E+00">
                  <c:v>-2.6768E-3</c:v>
                </c:pt>
                <c:pt idx="103779" formatCode="0.00E+00">
                  <c:v>-2.8547500000000001E-3</c:v>
                </c:pt>
                <c:pt idx="103780" formatCode="0.00E+00">
                  <c:v>-3.032E-3</c:v>
                </c:pt>
                <c:pt idx="103781" formatCode="0.00E+00">
                  <c:v>-3.2084100000000001E-3</c:v>
                </c:pt>
                <c:pt idx="103782" formatCode="0.00E+00">
                  <c:v>-3.3838599999999998E-3</c:v>
                </c:pt>
                <c:pt idx="103783" formatCode="0.00E+00">
                  <c:v>-3.55821E-3</c:v>
                </c:pt>
                <c:pt idx="103784" formatCode="0.00E+00">
                  <c:v>-3.7313200000000002E-3</c:v>
                </c:pt>
                <c:pt idx="103785" formatCode="0.00E+00">
                  <c:v>-3.9030699999999998E-3</c:v>
                </c:pt>
                <c:pt idx="103786" formatCode="0.00E+00">
                  <c:v>-4.0733000000000002E-3</c:v>
                </c:pt>
                <c:pt idx="103787" formatCode="0.00E+00">
                  <c:v>-4.2418899999999999E-3</c:v>
                </c:pt>
                <c:pt idx="103788" formatCode="0.00E+00">
                  <c:v>-4.4086899999999998E-3</c:v>
                </c:pt>
                <c:pt idx="103789" formatCode="0.00E+00">
                  <c:v>-4.57356E-3</c:v>
                </c:pt>
                <c:pt idx="103790" formatCode="0.00E+00">
                  <c:v>-4.7363700000000002E-3</c:v>
                </c:pt>
                <c:pt idx="103791" formatCode="0.00E+00">
                  <c:v>-4.8969599999999997E-3</c:v>
                </c:pt>
                <c:pt idx="103792" formatCode="0.00E+00">
                  <c:v>-5.0552000000000001E-3</c:v>
                </c:pt>
                <c:pt idx="103793" formatCode="0.00E+00">
                  <c:v>-5.2109399999999998E-3</c:v>
                </c:pt>
                <c:pt idx="103794" formatCode="0.00E+00">
                  <c:v>-5.3640399999999996E-3</c:v>
                </c:pt>
                <c:pt idx="103795" formatCode="0.00E+00">
                  <c:v>-5.5143600000000003E-3</c:v>
                </c:pt>
                <c:pt idx="103796" formatCode="0.00E+00">
                  <c:v>-5.6617600000000001E-3</c:v>
                </c:pt>
                <c:pt idx="103797" formatCode="0.00E+00">
                  <c:v>-5.8060899999999999E-3</c:v>
                </c:pt>
                <c:pt idx="103798" formatCode="0.00E+00">
                  <c:v>-5.9472099999999996E-3</c:v>
                </c:pt>
                <c:pt idx="103799" formatCode="0.00E+00">
                  <c:v>-6.0849800000000002E-3</c:v>
                </c:pt>
                <c:pt idx="103800" formatCode="0.00E+00">
                  <c:v>-6.2192599999999999E-3</c:v>
                </c:pt>
                <c:pt idx="103801" formatCode="0.00E+00">
                  <c:v>-6.3499100000000003E-3</c:v>
                </c:pt>
                <c:pt idx="103802" formatCode="0.00E+00">
                  <c:v>-6.4767899999999996E-3</c:v>
                </c:pt>
                <c:pt idx="103803" formatCode="0.00E+00">
                  <c:v>-6.5997699999999996E-3</c:v>
                </c:pt>
                <c:pt idx="103804" formatCode="0.00E+00">
                  <c:v>-6.7187100000000001E-3</c:v>
                </c:pt>
                <c:pt idx="103805" formatCode="0.00E+00">
                  <c:v>-6.8334700000000003E-3</c:v>
                </c:pt>
                <c:pt idx="103806" formatCode="0.00E+00">
                  <c:v>-6.9439300000000001E-3</c:v>
                </c:pt>
                <c:pt idx="103807" formatCode="0.00E+00">
                  <c:v>-7.0499500000000001E-3</c:v>
                </c:pt>
                <c:pt idx="103808" formatCode="0.00E+00">
                  <c:v>-7.1513999999999996E-3</c:v>
                </c:pt>
                <c:pt idx="103809" formatCode="0.00E+00">
                  <c:v>-7.24817E-3</c:v>
                </c:pt>
                <c:pt idx="103810" formatCode="0.00E+00">
                  <c:v>-7.3401200000000003E-3</c:v>
                </c:pt>
                <c:pt idx="103811" formatCode="0.00E+00">
                  <c:v>-7.4271399999999996E-3</c:v>
                </c:pt>
                <c:pt idx="103812" formatCode="0.00E+00">
                  <c:v>-7.5091200000000002E-3</c:v>
                </c:pt>
                <c:pt idx="103813" formatCode="0.00E+00">
                  <c:v>-7.5859300000000003E-3</c:v>
                </c:pt>
                <c:pt idx="103814" formatCode="0.00E+00">
                  <c:v>-7.6574599999999996E-3</c:v>
                </c:pt>
                <c:pt idx="103815" formatCode="0.00E+00">
                  <c:v>-7.7236199999999996E-3</c:v>
                </c:pt>
                <c:pt idx="103816" formatCode="0.00E+00">
                  <c:v>-7.7842900000000001E-3</c:v>
                </c:pt>
                <c:pt idx="103817" formatCode="0.00E+00">
                  <c:v>-7.83937E-3</c:v>
                </c:pt>
                <c:pt idx="103818" formatCode="0.00E+00">
                  <c:v>-7.8887799999999998E-3</c:v>
                </c:pt>
                <c:pt idx="103819" formatCode="0.00E+00">
                  <c:v>-7.9324100000000008E-3</c:v>
                </c:pt>
                <c:pt idx="103820" formatCode="0.00E+00">
                  <c:v>-7.9701800000000003E-3</c:v>
                </c:pt>
                <c:pt idx="103821" formatCode="0.00E+00">
                  <c:v>-8.0020000000000004E-3</c:v>
                </c:pt>
                <c:pt idx="103822" formatCode="0.00E+00">
                  <c:v>-8.0278099999999998E-3</c:v>
                </c:pt>
                <c:pt idx="103823" formatCode="0.00E+00">
                  <c:v>-8.0475200000000007E-3</c:v>
                </c:pt>
                <c:pt idx="103824" formatCode="0.00E+00">
                  <c:v>-8.0610600000000001E-3</c:v>
                </c:pt>
                <c:pt idx="103825" formatCode="0.00E+00">
                  <c:v>-8.06838E-3</c:v>
                </c:pt>
                <c:pt idx="103826" formatCode="0.00E+00">
                  <c:v>-8.0694100000000008E-3</c:v>
                </c:pt>
                <c:pt idx="103827" formatCode="0.00E+00">
                  <c:v>-8.0640999999999994E-3</c:v>
                </c:pt>
                <c:pt idx="103828" formatCode="0.00E+00">
                  <c:v>-8.0523999999999995E-3</c:v>
                </c:pt>
                <c:pt idx="103829" formatCode="0.00E+00">
                  <c:v>-8.0342699999999996E-3</c:v>
                </c:pt>
                <c:pt idx="103830" formatCode="0.00E+00">
                  <c:v>-8.00967E-3</c:v>
                </c:pt>
                <c:pt idx="103831" formatCode="0.00E+00">
                  <c:v>-7.9785700000000008E-3</c:v>
                </c:pt>
                <c:pt idx="103832" formatCode="0.00E+00">
                  <c:v>-7.9409500000000004E-3</c:v>
                </c:pt>
                <c:pt idx="103833" formatCode="0.00E+00">
                  <c:v>-7.8967900000000008E-3</c:v>
                </c:pt>
                <c:pt idx="103834" formatCode="0.00E+00">
                  <c:v>-7.8460700000000001E-3</c:v>
                </c:pt>
                <c:pt idx="103835" formatCode="0.00E+00">
                  <c:v>-7.7887800000000004E-3</c:v>
                </c:pt>
                <c:pt idx="103836" formatCode="0.00E+00">
                  <c:v>-7.7249399999999996E-3</c:v>
                </c:pt>
                <c:pt idx="103837" formatCode="0.00E+00">
                  <c:v>-7.6545299999999997E-3</c:v>
                </c:pt>
                <c:pt idx="103838" formatCode="0.00E+00">
                  <c:v>-7.5775900000000004E-3</c:v>
                </c:pt>
                <c:pt idx="103839" formatCode="0.00E+00">
                  <c:v>-7.49411E-3</c:v>
                </c:pt>
                <c:pt idx="103840" formatCode="0.00E+00">
                  <c:v>-7.4041300000000001E-3</c:v>
                </c:pt>
                <c:pt idx="103841" formatCode="0.00E+00">
                  <c:v>-7.3076800000000004E-3</c:v>
                </c:pt>
                <c:pt idx="103842" formatCode="0.00E+00">
                  <c:v>-7.2047999999999999E-3</c:v>
                </c:pt>
                <c:pt idx="103843" formatCode="0.00E+00">
                  <c:v>-7.09554E-3</c:v>
                </c:pt>
                <c:pt idx="103844" formatCode="0.00E+00">
                  <c:v>-6.9799299999999996E-3</c:v>
                </c:pt>
                <c:pt idx="103845" formatCode="0.00E+00">
                  <c:v>-6.8580500000000001E-3</c:v>
                </c:pt>
                <c:pt idx="103846" formatCode="0.00E+00">
                  <c:v>-6.7299500000000002E-3</c:v>
                </c:pt>
                <c:pt idx="103847" formatCode="0.00E+00">
                  <c:v>-6.5957200000000002E-3</c:v>
                </c:pt>
                <c:pt idx="103848" formatCode="0.00E+00">
                  <c:v>-6.45541E-3</c:v>
                </c:pt>
                <c:pt idx="103849" formatCode="0.00E+00">
                  <c:v>-6.3091299999999996E-3</c:v>
                </c:pt>
                <c:pt idx="103850" formatCode="0.00E+00">
                  <c:v>-6.1569600000000004E-3</c:v>
                </c:pt>
                <c:pt idx="103851" formatCode="0.00E+00">
                  <c:v>-5.9989900000000001E-3</c:v>
                </c:pt>
                <c:pt idx="103852" formatCode="0.00E+00">
                  <c:v>-5.8353399999999996E-3</c:v>
                </c:pt>
                <c:pt idx="103853" formatCode="0.00E+00">
                  <c:v>-5.6661100000000002E-3</c:v>
                </c:pt>
                <c:pt idx="103854" formatCode="0.00E+00">
                  <c:v>-5.4914100000000004E-3</c:v>
                </c:pt>
                <c:pt idx="103855" formatCode="0.00E+00">
                  <c:v>-5.3113800000000001E-3</c:v>
                </c:pt>
                <c:pt idx="103856" formatCode="0.00E+00">
                  <c:v>-5.1261400000000004E-3</c:v>
                </c:pt>
                <c:pt idx="103857" formatCode="0.00E+00">
                  <c:v>-4.9358300000000004E-3</c:v>
                </c:pt>
                <c:pt idx="103858" formatCode="0.00E+00">
                  <c:v>-4.7405700000000004E-3</c:v>
                </c:pt>
                <c:pt idx="103859" formatCode="0.00E+00">
                  <c:v>-4.54054E-3</c:v>
                </c:pt>
                <c:pt idx="103860" formatCode="0.00E+00">
                  <c:v>-4.3358600000000004E-3</c:v>
                </c:pt>
                <c:pt idx="103861" formatCode="0.00E+00">
                  <c:v>-4.1267200000000004E-3</c:v>
                </c:pt>
                <c:pt idx="103862" formatCode="0.00E+00">
                  <c:v>-3.9132500000000001E-3</c:v>
                </c:pt>
                <c:pt idx="103863" formatCode="0.00E+00">
                  <c:v>-3.69565E-3</c:v>
                </c:pt>
                <c:pt idx="103864" formatCode="0.00E+00">
                  <c:v>-3.4740700000000001E-3</c:v>
                </c:pt>
                <c:pt idx="103865" formatCode="0.00E+00">
                  <c:v>-3.2487100000000001E-3</c:v>
                </c:pt>
                <c:pt idx="103866" formatCode="0.00E+00">
                  <c:v>-3.01973E-3</c:v>
                </c:pt>
                <c:pt idx="103867" formatCode="0.00E+00">
                  <c:v>-2.7873400000000001E-3</c:v>
                </c:pt>
                <c:pt idx="103868" formatCode="0.00E+00">
                  <c:v>-2.5517299999999999E-3</c:v>
                </c:pt>
                <c:pt idx="103869" formatCode="0.00E+00">
                  <c:v>-2.3130899999999999E-3</c:v>
                </c:pt>
                <c:pt idx="103870" formatCode="0.00E+00">
                  <c:v>-2.0716200000000001E-3</c:v>
                </c:pt>
                <c:pt idx="103871" formatCode="0.00E+00">
                  <c:v>-1.8275399999999999E-3</c:v>
                </c:pt>
                <c:pt idx="103872" formatCode="0.00E+00">
                  <c:v>-1.5810399999999999E-3</c:v>
                </c:pt>
                <c:pt idx="103873" formatCode="0.00E+00">
                  <c:v>-1.3323499999999999E-3</c:v>
                </c:pt>
                <c:pt idx="103874" formatCode="0.00E+00">
                  <c:v>-1.0816700000000001E-3</c:v>
                </c:pt>
                <c:pt idx="103875" formatCode="0.00E+00">
                  <c:v>-8.2923800000000005E-4</c:v>
                </c:pt>
                <c:pt idx="103876" formatCode="0.00E+00">
                  <c:v>-5.7526300000000001E-4</c:v>
                </c:pt>
                <c:pt idx="103877" formatCode="0.00E+00">
                  <c:v>-3.19974E-4</c:v>
                </c:pt>
                <c:pt idx="103878" formatCode="0.00E+00">
                  <c:v>-6.3597900000000003E-5</c:v>
                </c:pt>
                <c:pt idx="103879" formatCode="0.00E+00">
                  <c:v>1.9363599999999999E-4</c:v>
                </c:pt>
                <c:pt idx="103880" formatCode="0.00E+00">
                  <c:v>4.5149699999999998E-4</c:v>
                </c:pt>
                <c:pt idx="103881" formatCode="0.00E+00">
                  <c:v>7.09751E-4</c:v>
                </c:pt>
                <c:pt idx="103882" formatCode="0.00E+00">
                  <c:v>9.68165E-4</c:v>
                </c:pt>
                <c:pt idx="103883" formatCode="0.00E+00">
                  <c:v>1.2264999999999999E-3</c:v>
                </c:pt>
                <c:pt idx="103884" formatCode="0.00E+00">
                  <c:v>1.48453E-3</c:v>
                </c:pt>
                <c:pt idx="103885" formatCode="0.00E+00">
                  <c:v>1.7420000000000001E-3</c:v>
                </c:pt>
                <c:pt idx="103886" formatCode="0.00E+00">
                  <c:v>1.99869E-3</c:v>
                </c:pt>
                <c:pt idx="103887" formatCode="0.00E+00">
                  <c:v>2.25435E-3</c:v>
                </c:pt>
                <c:pt idx="103888" formatCode="0.00E+00">
                  <c:v>2.5087500000000001E-3</c:v>
                </c:pt>
                <c:pt idx="103889" formatCode="0.00E+00">
                  <c:v>2.76165E-3</c:v>
                </c:pt>
                <c:pt idx="103890" formatCode="0.00E+00">
                  <c:v>3.0128099999999999E-3</c:v>
                </c:pt>
                <c:pt idx="103891" formatCode="0.00E+00">
                  <c:v>3.2620100000000001E-3</c:v>
                </c:pt>
                <c:pt idx="103892" formatCode="0.00E+00">
                  <c:v>3.50899E-3</c:v>
                </c:pt>
                <c:pt idx="103893" formatCode="0.00E+00">
                  <c:v>3.7535400000000001E-3</c:v>
                </c:pt>
                <c:pt idx="103894" formatCode="0.00E+00">
                  <c:v>3.9954200000000004E-3</c:v>
                </c:pt>
                <c:pt idx="103895" formatCode="0.00E+00">
                  <c:v>4.2344000000000001E-3</c:v>
                </c:pt>
                <c:pt idx="103896" formatCode="0.00E+00">
                  <c:v>4.4702600000000002E-3</c:v>
                </c:pt>
                <c:pt idx="103897" formatCode="0.00E+00">
                  <c:v>4.7027600000000003E-3</c:v>
                </c:pt>
                <c:pt idx="103898" formatCode="0.00E+00">
                  <c:v>4.9316999999999998E-3</c:v>
                </c:pt>
                <c:pt idx="103899" formatCode="0.00E+00">
                  <c:v>5.1568400000000002E-3</c:v>
                </c:pt>
                <c:pt idx="103900" formatCode="0.00E+00">
                  <c:v>5.3779800000000001E-3</c:v>
                </c:pt>
                <c:pt idx="103901" formatCode="0.00E+00">
                  <c:v>5.5948999999999999E-3</c:v>
                </c:pt>
                <c:pt idx="103902" formatCode="0.00E+00">
                  <c:v>5.8073999999999999E-3</c:v>
                </c:pt>
                <c:pt idx="103903" formatCode="0.00E+00">
                  <c:v>6.0152599999999997E-3</c:v>
                </c:pt>
                <c:pt idx="103904" formatCode="0.00E+00">
                  <c:v>6.2183000000000004E-3</c:v>
                </c:pt>
                <c:pt idx="103905" formatCode="0.00E+00">
                  <c:v>6.4163099999999997E-3</c:v>
                </c:pt>
                <c:pt idx="103906" formatCode="0.00E+00">
                  <c:v>6.6091099999999996E-3</c:v>
                </c:pt>
                <c:pt idx="103907" formatCode="0.00E+00">
                  <c:v>6.7965100000000004E-3</c:v>
                </c:pt>
                <c:pt idx="103908" formatCode="0.00E+00">
                  <c:v>6.9783299999999996E-3</c:v>
                </c:pt>
                <c:pt idx="103909" formatCode="0.00E+00">
                  <c:v>7.1543800000000001E-3</c:v>
                </c:pt>
                <c:pt idx="103910" formatCode="0.00E+00">
                  <c:v>7.3245200000000002E-3</c:v>
                </c:pt>
                <c:pt idx="103911" formatCode="0.00E+00">
                  <c:v>7.48856E-3</c:v>
                </c:pt>
                <c:pt idx="103912" formatCode="0.00E+00">
                  <c:v>7.6463499999999997E-3</c:v>
                </c:pt>
                <c:pt idx="103913" formatCode="0.00E+00">
                  <c:v>7.7977400000000001E-3</c:v>
                </c:pt>
                <c:pt idx="103914" formatCode="0.00E+00">
                  <c:v>7.9425799999999994E-3</c:v>
                </c:pt>
                <c:pt idx="103915" formatCode="0.00E+00">
                  <c:v>8.0807399999999995E-3</c:v>
                </c:pt>
                <c:pt idx="103916" formatCode="0.00E+00">
                  <c:v>8.2120700000000001E-3</c:v>
                </c:pt>
                <c:pt idx="103917" formatCode="0.00E+00">
                  <c:v>8.3364600000000004E-3</c:v>
                </c:pt>
                <c:pt idx="103918" formatCode="0.00E+00">
                  <c:v>8.4537899999999992E-3</c:v>
                </c:pt>
                <c:pt idx="103919" formatCode="0.00E+00">
                  <c:v>8.5639400000000008E-3</c:v>
                </c:pt>
                <c:pt idx="103920" formatCode="0.00E+00">
                  <c:v>8.6668100000000005E-3</c:v>
                </c:pt>
                <c:pt idx="103921" formatCode="0.00E+00">
                  <c:v>8.7623000000000006E-3</c:v>
                </c:pt>
                <c:pt idx="103922" formatCode="0.00E+00">
                  <c:v>8.8503100000000001E-3</c:v>
                </c:pt>
                <c:pt idx="103923" formatCode="0.00E+00">
                  <c:v>8.9307799999999993E-3</c:v>
                </c:pt>
                <c:pt idx="103924" formatCode="0.00E+00">
                  <c:v>9.0036200000000004E-3</c:v>
                </c:pt>
                <c:pt idx="103925" formatCode="0.00E+00">
                  <c:v>9.0687600000000004E-3</c:v>
                </c:pt>
                <c:pt idx="103926" formatCode="0.00E+00">
                  <c:v>9.1261399999999996E-3</c:v>
                </c:pt>
                <c:pt idx="103927" formatCode="0.00E+00">
                  <c:v>9.1757200000000001E-3</c:v>
                </c:pt>
                <c:pt idx="103928" formatCode="0.00E+00">
                  <c:v>9.2174400000000004E-3</c:v>
                </c:pt>
                <c:pt idx="103929" formatCode="0.00E+00">
                  <c:v>9.2512800000000006E-3</c:v>
                </c:pt>
                <c:pt idx="103930" formatCode="0.00E+00">
                  <c:v>9.2771999999999993E-3</c:v>
                </c:pt>
                <c:pt idx="103931" formatCode="0.00E+00">
                  <c:v>9.2951700000000002E-3</c:v>
                </c:pt>
                <c:pt idx="103932" formatCode="0.00E+00">
                  <c:v>9.3051999999999996E-3</c:v>
                </c:pt>
                <c:pt idx="103933" formatCode="0.00E+00">
                  <c:v>9.3072799999999994E-3</c:v>
                </c:pt>
                <c:pt idx="103934" formatCode="0.00E+00">
                  <c:v>9.3013999999999996E-3</c:v>
                </c:pt>
                <c:pt idx="103935" formatCode="0.00E+00">
                  <c:v>9.2875800000000001E-3</c:v>
                </c:pt>
                <c:pt idx="103936" formatCode="0.00E+00">
                  <c:v>9.2658299999999992E-3</c:v>
                </c:pt>
                <c:pt idx="103937" formatCode="0.00E+00">
                  <c:v>9.2362E-3</c:v>
                </c:pt>
                <c:pt idx="103938" formatCode="0.00E+00">
                  <c:v>9.1987000000000006E-3</c:v>
                </c:pt>
                <c:pt idx="103939" formatCode="0.00E+00">
                  <c:v>9.1533799999999992E-3</c:v>
                </c:pt>
                <c:pt idx="103940" formatCode="0.00E+00">
                  <c:v>9.1003000000000004E-3</c:v>
                </c:pt>
                <c:pt idx="103941" formatCode="0.00E+00">
                  <c:v>9.0395100000000006E-3</c:v>
                </c:pt>
                <c:pt idx="103942" formatCode="0.00E+00">
                  <c:v>8.9710699999999994E-3</c:v>
                </c:pt>
                <c:pt idx="103943" formatCode="0.00E+00">
                  <c:v>8.8950699999999997E-3</c:v>
                </c:pt>
                <c:pt idx="103944" formatCode="0.00E+00">
                  <c:v>8.8115699999999995E-3</c:v>
                </c:pt>
                <c:pt idx="103945" formatCode="0.00E+00">
                  <c:v>8.7206699999999998E-3</c:v>
                </c:pt>
                <c:pt idx="103946" formatCode="0.00E+00">
                  <c:v>8.6224600000000002E-3</c:v>
                </c:pt>
                <c:pt idx="103947" formatCode="0.00E+00">
                  <c:v>8.51705E-3</c:v>
                </c:pt>
                <c:pt idx="103948" formatCode="0.00E+00">
                  <c:v>8.4045400000000003E-3</c:v>
                </c:pt>
                <c:pt idx="103949" formatCode="0.00E+00">
                  <c:v>8.2850400000000005E-3</c:v>
                </c:pt>
                <c:pt idx="103950" formatCode="0.00E+00">
                  <c:v>8.1586899999999997E-3</c:v>
                </c:pt>
                <c:pt idx="103951" formatCode="0.00E+00">
                  <c:v>8.0256100000000007E-3</c:v>
                </c:pt>
                <c:pt idx="103952" formatCode="0.00E+00">
                  <c:v>7.8859299999999993E-3</c:v>
                </c:pt>
                <c:pt idx="103953" formatCode="0.00E+00">
                  <c:v>7.7397999999999998E-3</c:v>
                </c:pt>
                <c:pt idx="103954" formatCode="0.00E+00">
                  <c:v>7.5873599999999996E-3</c:v>
                </c:pt>
                <c:pt idx="103955" formatCode="0.00E+00">
                  <c:v>7.4287600000000004E-3</c:v>
                </c:pt>
                <c:pt idx="103956" formatCode="0.00E+00">
                  <c:v>7.2641700000000003E-3</c:v>
                </c:pt>
                <c:pt idx="103957" formatCode="0.00E+00">
                  <c:v>7.0937500000000002E-3</c:v>
                </c:pt>
                <c:pt idx="103958" formatCode="0.00E+00">
                  <c:v>6.91766E-3</c:v>
                </c:pt>
                <c:pt idx="103959" formatCode="0.00E+00">
                  <c:v>6.7360800000000002E-3</c:v>
                </c:pt>
                <c:pt idx="103960" formatCode="0.00E+00">
                  <c:v>6.5491899999999999E-3</c:v>
                </c:pt>
                <c:pt idx="103961" formatCode="0.00E+00">
                  <c:v>6.3571799999999996E-3</c:v>
                </c:pt>
                <c:pt idx="103962" formatCode="0.00E+00">
                  <c:v>6.1602200000000001E-3</c:v>
                </c:pt>
                <c:pt idx="103963" formatCode="0.00E+00">
                  <c:v>5.9585200000000001E-3</c:v>
                </c:pt>
                <c:pt idx="103964" formatCode="0.00E+00">
                  <c:v>5.7522700000000003E-3</c:v>
                </c:pt>
                <c:pt idx="103965" formatCode="0.00E+00">
                  <c:v>5.5416600000000003E-3</c:v>
                </c:pt>
                <c:pt idx="103966" formatCode="0.00E+00">
                  <c:v>5.3268999999999999E-3</c:v>
                </c:pt>
                <c:pt idx="103967" formatCode="0.00E+00">
                  <c:v>5.1082000000000002E-3</c:v>
                </c:pt>
                <c:pt idx="103968" formatCode="0.00E+00">
                  <c:v>4.8857600000000003E-3</c:v>
                </c:pt>
                <c:pt idx="103969" formatCode="0.00E+00">
                  <c:v>4.6598000000000004E-3</c:v>
                </c:pt>
                <c:pt idx="103970" formatCode="0.00E+00">
                  <c:v>4.4305200000000003E-3</c:v>
                </c:pt>
                <c:pt idx="103971" formatCode="0.00E+00">
                  <c:v>4.1981600000000003E-3</c:v>
                </c:pt>
                <c:pt idx="103972" formatCode="0.00E+00">
                  <c:v>3.96291E-3</c:v>
                </c:pt>
                <c:pt idx="103973" formatCode="0.00E+00">
                  <c:v>3.7250199999999999E-3</c:v>
                </c:pt>
                <c:pt idx="103974" formatCode="0.00E+00">
                  <c:v>3.48468E-3</c:v>
                </c:pt>
                <c:pt idx="103975" formatCode="0.00E+00">
                  <c:v>3.2421400000000001E-3</c:v>
                </c:pt>
                <c:pt idx="103976" formatCode="0.00E+00">
                  <c:v>2.9976E-3</c:v>
                </c:pt>
                <c:pt idx="103977" formatCode="0.00E+00">
                  <c:v>2.7512999999999999E-3</c:v>
                </c:pt>
                <c:pt idx="103978" formatCode="0.00E+00">
                  <c:v>2.5034699999999998E-3</c:v>
                </c:pt>
                <c:pt idx="103979" formatCode="0.00E+00">
                  <c:v>2.2543099999999998E-3</c:v>
                </c:pt>
                <c:pt idx="103980" formatCode="0.00E+00">
                  <c:v>2.0040700000000002E-3</c:v>
                </c:pt>
                <c:pt idx="103981" formatCode="0.00E+00">
                  <c:v>1.75296E-3</c:v>
                </c:pt>
                <c:pt idx="103982" formatCode="0.00E+00">
                  <c:v>1.5012000000000001E-3</c:v>
                </c:pt>
                <c:pt idx="103983" formatCode="0.00E+00">
                  <c:v>1.2490299999999999E-3</c:v>
                </c:pt>
                <c:pt idx="103984" formatCode="0.00E+00">
                  <c:v>9.9666500000000009E-4</c:v>
                </c:pt>
                <c:pt idx="103985" formatCode="0.00E+00">
                  <c:v>7.4432299999999997E-4</c:v>
                </c:pt>
                <c:pt idx="103986" formatCode="0.00E+00">
                  <c:v>4.92225E-4</c:v>
                </c:pt>
                <c:pt idx="103987" formatCode="0.00E+00">
                  <c:v>2.4058900000000001E-4</c:v>
                </c:pt>
                <c:pt idx="103988" formatCode="0.00E+00">
                  <c:v>-1.0368400000000001E-5</c:v>
                </c:pt>
                <c:pt idx="103989" formatCode="0.00E+00">
                  <c:v>-2.6043300000000002E-4</c:v>
                </c:pt>
                <c:pt idx="103990" formatCode="0.00E+00">
                  <c:v>-5.0939400000000004E-4</c:v>
                </c:pt>
                <c:pt idx="103991" formatCode="0.00E+00">
                  <c:v>-7.5704199999999998E-4</c:v>
                </c:pt>
                <c:pt idx="103992" formatCode="0.00E+00">
                  <c:v>-1.0031700000000001E-3</c:v>
                </c:pt>
                <c:pt idx="103993" formatCode="0.00E+00">
                  <c:v>-1.2475800000000001E-3</c:v>
                </c:pt>
                <c:pt idx="103994" formatCode="0.00E+00">
                  <c:v>-1.4900600000000001E-3</c:v>
                </c:pt>
                <c:pt idx="103995" formatCode="0.00E+00">
                  <c:v>-1.7304200000000001E-3</c:v>
                </c:pt>
                <c:pt idx="103996" formatCode="0.00E+00">
                  <c:v>-1.9684699999999999E-3</c:v>
                </c:pt>
                <c:pt idx="103997" formatCode="0.00E+00">
                  <c:v>-2.2040100000000002E-3</c:v>
                </c:pt>
                <c:pt idx="103998" formatCode="0.00E+00">
                  <c:v>-2.4368699999999998E-3</c:v>
                </c:pt>
                <c:pt idx="103999" formatCode="0.00E+00">
                  <c:v>-2.6668500000000001E-3</c:v>
                </c:pt>
                <c:pt idx="104000" formatCode="0.00E+00">
                  <c:v>-2.8937899999999998E-3</c:v>
                </c:pt>
                <c:pt idx="104001" formatCode="0.00E+00">
                  <c:v>-3.1175E-3</c:v>
                </c:pt>
                <c:pt idx="104002" formatCode="0.00E+00">
                  <c:v>-3.33782E-3</c:v>
                </c:pt>
                <c:pt idx="104003" formatCode="0.00E+00">
                  <c:v>-3.5545799999999999E-3</c:v>
                </c:pt>
                <c:pt idx="104004" formatCode="0.00E+00">
                  <c:v>-3.7676300000000001E-3</c:v>
                </c:pt>
                <c:pt idx="104005" formatCode="0.00E+00">
                  <c:v>-3.9768E-3</c:v>
                </c:pt>
                <c:pt idx="104006" formatCode="0.00E+00">
                  <c:v>-4.1819600000000002E-3</c:v>
                </c:pt>
                <c:pt idx="104007" formatCode="0.00E+00">
                  <c:v>-4.3829400000000001E-3</c:v>
                </c:pt>
                <c:pt idx="104008" formatCode="0.00E+00">
                  <c:v>-4.5796200000000004E-3</c:v>
                </c:pt>
                <c:pt idx="104009" formatCode="0.00E+00">
                  <c:v>-4.7718600000000002E-3</c:v>
                </c:pt>
                <c:pt idx="104010" formatCode="0.00E+00">
                  <c:v>-4.9595300000000002E-3</c:v>
                </c:pt>
                <c:pt idx="104011" formatCode="0.00E+00">
                  <c:v>-5.1425000000000004E-3</c:v>
                </c:pt>
                <c:pt idx="104012" formatCode="0.00E+00">
                  <c:v>-5.3206599999999996E-3</c:v>
                </c:pt>
                <c:pt idx="104013" formatCode="0.00E+00">
                  <c:v>-5.4938900000000004E-3</c:v>
                </c:pt>
                <c:pt idx="104014" formatCode="0.00E+00">
                  <c:v>-5.6620899999999998E-3</c:v>
                </c:pt>
                <c:pt idx="104015" formatCode="0.00E+00">
                  <c:v>-5.8251500000000003E-3</c:v>
                </c:pt>
                <c:pt idx="104016" formatCode="0.00E+00">
                  <c:v>-5.9829799999999997E-3</c:v>
                </c:pt>
                <c:pt idx="104017" formatCode="0.00E+00">
                  <c:v>-6.1354900000000004E-3</c:v>
                </c:pt>
                <c:pt idx="104018" formatCode="0.00E+00">
                  <c:v>-6.2825900000000002E-3</c:v>
                </c:pt>
                <c:pt idx="104019" formatCode="0.00E+00">
                  <c:v>-6.4241999999999997E-3</c:v>
                </c:pt>
                <c:pt idx="104020" formatCode="0.00E+00">
                  <c:v>-6.56026E-3</c:v>
                </c:pt>
                <c:pt idx="104021" formatCode="0.00E+00">
                  <c:v>-6.6906800000000001E-3</c:v>
                </c:pt>
                <c:pt idx="104022" formatCode="0.00E+00">
                  <c:v>-6.81542E-3</c:v>
                </c:pt>
                <c:pt idx="104023" formatCode="0.00E+00">
                  <c:v>-6.9344100000000002E-3</c:v>
                </c:pt>
                <c:pt idx="104024" formatCode="0.00E+00">
                  <c:v>-7.0476000000000002E-3</c:v>
                </c:pt>
                <c:pt idx="104025" formatCode="0.00E+00">
                  <c:v>-7.1549500000000002E-3</c:v>
                </c:pt>
                <c:pt idx="104026" formatCode="0.00E+00">
                  <c:v>-7.2564300000000003E-3</c:v>
                </c:pt>
                <c:pt idx="104027" formatCode="0.00E+00">
                  <c:v>-7.3519800000000001E-3</c:v>
                </c:pt>
                <c:pt idx="104028" formatCode="0.00E+00">
                  <c:v>-7.4415899999999997E-3</c:v>
                </c:pt>
                <c:pt idx="104029" formatCode="0.00E+00">
                  <c:v>-7.5252399999999999E-3</c:v>
                </c:pt>
                <c:pt idx="104030" formatCode="0.00E+00">
                  <c:v>-7.6029000000000001E-3</c:v>
                </c:pt>
                <c:pt idx="104031" formatCode="0.00E+00">
                  <c:v>-7.6745700000000003E-3</c:v>
                </c:pt>
                <c:pt idx="104032" formatCode="0.00E+00">
                  <c:v>-7.7402299999999999E-3</c:v>
                </c:pt>
                <c:pt idx="104033" formatCode="0.00E+00">
                  <c:v>-7.7998900000000003E-3</c:v>
                </c:pt>
                <c:pt idx="104034" formatCode="0.00E+00">
                  <c:v>-7.8535500000000008E-3</c:v>
                </c:pt>
                <c:pt idx="104035" formatCode="0.00E+00">
                  <c:v>-7.9012100000000005E-3</c:v>
                </c:pt>
                <c:pt idx="104036" formatCode="0.00E+00">
                  <c:v>-7.9428999999999993E-3</c:v>
                </c:pt>
                <c:pt idx="104037" formatCode="0.00E+00">
                  <c:v>-7.9786300000000004E-3</c:v>
                </c:pt>
                <c:pt idx="104038" formatCode="0.00E+00">
                  <c:v>-8.0084200000000005E-3</c:v>
                </c:pt>
                <c:pt idx="104039" formatCode="0.00E+00">
                  <c:v>-8.0322999999999992E-3</c:v>
                </c:pt>
                <c:pt idx="104040" formatCode="0.00E+00">
                  <c:v>-8.0502999999999998E-3</c:v>
                </c:pt>
                <c:pt idx="104041" formatCode="0.00E+00">
                  <c:v>-8.0624600000000005E-3</c:v>
                </c:pt>
                <c:pt idx="104042" formatCode="0.00E+00">
                  <c:v>-8.0688200000000009E-3</c:v>
                </c:pt>
                <c:pt idx="104043" formatCode="0.00E+00">
                  <c:v>-8.0694200000000008E-3</c:v>
                </c:pt>
                <c:pt idx="104044" formatCode="0.00E+00">
                  <c:v>-8.0643199999999998E-3</c:v>
                </c:pt>
                <c:pt idx="104045" formatCode="0.00E+00">
                  <c:v>-8.0535599999999995E-3</c:v>
                </c:pt>
                <c:pt idx="104046" formatCode="0.00E+00">
                  <c:v>-8.0372099999999995E-3</c:v>
                </c:pt>
                <c:pt idx="104047" formatCode="0.00E+00">
                  <c:v>-8.0153199999999994E-3</c:v>
                </c:pt>
                <c:pt idx="104048" formatCode="0.00E+00">
                  <c:v>-7.9879600000000005E-3</c:v>
                </c:pt>
                <c:pt idx="104049" formatCode="0.00E+00">
                  <c:v>-7.9551899999999991E-3</c:v>
                </c:pt>
                <c:pt idx="104050" formatCode="0.00E+00">
                  <c:v>-7.9170899999999999E-3</c:v>
                </c:pt>
                <c:pt idx="104051" formatCode="0.00E+00">
                  <c:v>-7.8737300000000007E-3</c:v>
                </c:pt>
                <c:pt idx="104052" formatCode="0.00E+00">
                  <c:v>-7.8251799999999993E-3</c:v>
                </c:pt>
                <c:pt idx="104053" formatCode="0.00E+00">
                  <c:v>-7.7715299999999996E-3</c:v>
                </c:pt>
                <c:pt idx="104054" formatCode="0.00E+00">
                  <c:v>-7.7128600000000002E-3</c:v>
                </c:pt>
                <c:pt idx="104055" formatCode="0.00E+00">
                  <c:v>-7.6492499999999998E-3</c:v>
                </c:pt>
                <c:pt idx="104056" formatCode="0.00E+00">
                  <c:v>-7.5807899999999996E-3</c:v>
                </c:pt>
                <c:pt idx="104057" formatCode="0.00E+00">
                  <c:v>-7.5075699999999999E-3</c:v>
                </c:pt>
                <c:pt idx="104058" formatCode="0.00E+00">
                  <c:v>-7.4296800000000001E-3</c:v>
                </c:pt>
                <c:pt idx="104059" formatCode="0.00E+00">
                  <c:v>-7.3472199999999998E-3</c:v>
                </c:pt>
                <c:pt idx="104060" formatCode="0.00E+00">
                  <c:v>-7.2602700000000001E-3</c:v>
                </c:pt>
                <c:pt idx="104061" formatCode="0.00E+00">
                  <c:v>-7.1689500000000003E-3</c:v>
                </c:pt>
                <c:pt idx="104062" formatCode="0.00E+00">
                  <c:v>-7.07334E-3</c:v>
                </c:pt>
                <c:pt idx="104063" formatCode="0.00E+00">
                  <c:v>-6.9735500000000002E-3</c:v>
                </c:pt>
                <c:pt idx="104064" formatCode="0.00E+00">
                  <c:v>-6.8696800000000004E-3</c:v>
                </c:pt>
                <c:pt idx="104065" formatCode="0.00E+00">
                  <c:v>-6.7618299999999999E-3</c:v>
                </c:pt>
                <c:pt idx="104066" formatCode="0.00E+00">
                  <c:v>-6.6501099999999999E-3</c:v>
                </c:pt>
                <c:pt idx="104067" formatCode="0.00E+00">
                  <c:v>-6.5346199999999997E-3</c:v>
                </c:pt>
                <c:pt idx="104068" formatCode="0.00E+00">
                  <c:v>-6.4154600000000004E-3</c:v>
                </c:pt>
                <c:pt idx="104069" formatCode="0.00E+00">
                  <c:v>-6.2927599999999997E-3</c:v>
                </c:pt>
                <c:pt idx="104070" formatCode="0.00E+00">
                  <c:v>-6.1666000000000004E-3</c:v>
                </c:pt>
                <c:pt idx="104071" formatCode="0.00E+00">
                  <c:v>-6.03711E-3</c:v>
                </c:pt>
                <c:pt idx="104072" formatCode="0.00E+00">
                  <c:v>-5.9043899999999998E-3</c:v>
                </c:pt>
                <c:pt idx="104073" formatCode="0.00E+00">
                  <c:v>-5.76854E-3</c:v>
                </c:pt>
                <c:pt idx="104074" formatCode="0.00E+00">
                  <c:v>-5.6296799999999998E-3</c:v>
                </c:pt>
                <c:pt idx="104075" formatCode="0.00E+00">
                  <c:v>-5.4879100000000004E-3</c:v>
                </c:pt>
                <c:pt idx="104076" formatCode="0.00E+00">
                  <c:v>-5.3433500000000002E-3</c:v>
                </c:pt>
                <c:pt idx="104077" formatCode="0.00E+00">
                  <c:v>-5.1961000000000004E-3</c:v>
                </c:pt>
                <c:pt idx="104078" formatCode="0.00E+00">
                  <c:v>-5.0462800000000002E-3</c:v>
                </c:pt>
                <c:pt idx="104079" formatCode="0.00E+00">
                  <c:v>-4.89398E-3</c:v>
                </c:pt>
                <c:pt idx="104080" formatCode="0.00E+00">
                  <c:v>-4.73932E-3</c:v>
                </c:pt>
                <c:pt idx="104081" formatCode="0.00E+00">
                  <c:v>-4.5824100000000003E-3</c:v>
                </c:pt>
                <c:pt idx="104082" formatCode="0.00E+00">
                  <c:v>-4.4233600000000003E-3</c:v>
                </c:pt>
                <c:pt idx="104083" formatCode="0.00E+00">
                  <c:v>-4.2622600000000004E-3</c:v>
                </c:pt>
                <c:pt idx="104084" formatCode="0.00E+00">
                  <c:v>-4.0992299999999997E-3</c:v>
                </c:pt>
                <c:pt idx="104085" formatCode="0.00E+00">
                  <c:v>-3.9343700000000004E-3</c:v>
                </c:pt>
                <c:pt idx="104086" formatCode="0.00E+00">
                  <c:v>-3.76779E-3</c:v>
                </c:pt>
                <c:pt idx="104087" formatCode="0.00E+00">
                  <c:v>-3.5995900000000002E-3</c:v>
                </c:pt>
                <c:pt idx="104088" formatCode="0.00E+00">
                  <c:v>-3.4298699999999998E-3</c:v>
                </c:pt>
                <c:pt idx="104089" formatCode="0.00E+00">
                  <c:v>-3.25874E-3</c:v>
                </c:pt>
                <c:pt idx="104090" formatCode="0.00E+00">
                  <c:v>-3.0863000000000002E-3</c:v>
                </c:pt>
                <c:pt idx="104091" formatCode="0.00E+00">
                  <c:v>-2.9126400000000002E-3</c:v>
                </c:pt>
                <c:pt idx="104092" formatCode="0.00E+00">
                  <c:v>-2.7378699999999999E-3</c:v>
                </c:pt>
                <c:pt idx="104093" formatCode="0.00E+00">
                  <c:v>-2.5620899999999999E-3</c:v>
                </c:pt>
                <c:pt idx="104094" formatCode="0.00E+00">
                  <c:v>-2.3853899999999998E-3</c:v>
                </c:pt>
                <c:pt idx="104095" formatCode="0.00E+00">
                  <c:v>-2.2078699999999998E-3</c:v>
                </c:pt>
                <c:pt idx="104096" formatCode="0.00E+00">
                  <c:v>-2.0296200000000002E-3</c:v>
                </c:pt>
                <c:pt idx="104097" formatCode="0.00E+00">
                  <c:v>-1.85075E-3</c:v>
                </c:pt>
                <c:pt idx="104098" formatCode="0.00E+00">
                  <c:v>-1.67133E-3</c:v>
                </c:pt>
                <c:pt idx="104099" formatCode="0.00E+00">
                  <c:v>-1.4914800000000001E-3</c:v>
                </c:pt>
                <c:pt idx="104100" formatCode="0.00E+00">
                  <c:v>-1.3112600000000001E-3</c:v>
                </c:pt>
                <c:pt idx="104101" formatCode="0.00E+00">
                  <c:v>-1.1307800000000001E-3</c:v>
                </c:pt>
                <c:pt idx="104102" formatCode="0.00E+00">
                  <c:v>-9.5013200000000002E-4</c:v>
                </c:pt>
                <c:pt idx="104103" formatCode="0.00E+00">
                  <c:v>-7.6939200000000004E-4</c:v>
                </c:pt>
                <c:pt idx="104104" formatCode="0.00E+00">
                  <c:v>-5.8865100000000004E-4</c:v>
                </c:pt>
                <c:pt idx="104105" formatCode="0.00E+00">
                  <c:v>-4.07997E-4</c:v>
                </c:pt>
                <c:pt idx="104106" formatCode="0.00E+00">
                  <c:v>-2.2751299999999999E-4</c:v>
                </c:pt>
                <c:pt idx="104107" formatCode="0.00E+00">
                  <c:v>-4.7282800000000001E-5</c:v>
                </c:pt>
                <c:pt idx="104108" formatCode="0.00E+00">
                  <c:v>1.3260999999999999E-4</c:v>
                </c:pt>
                <c:pt idx="104109" formatCode="0.00E+00">
                  <c:v>3.12083E-4</c:v>
                </c:pt>
                <c:pt idx="104110" formatCode="0.00E+00">
                  <c:v>4.9105600000000002E-4</c:v>
                </c:pt>
                <c:pt idx="104111" formatCode="0.00E+00">
                  <c:v>6.69448E-4</c:v>
                </c:pt>
                <c:pt idx="104112" formatCode="0.00E+00">
                  <c:v>8.4718100000000002E-4</c:v>
                </c:pt>
                <c:pt idx="104113" formatCode="0.00E+00">
                  <c:v>1.02418E-3</c:v>
                </c:pt>
                <c:pt idx="104114" formatCode="0.00E+00">
                  <c:v>1.20035E-3</c:v>
                </c:pt>
                <c:pt idx="104115" formatCode="0.00E+00">
                  <c:v>1.37564E-3</c:v>
                </c:pt>
                <c:pt idx="104116" formatCode="0.00E+00">
                  <c:v>1.54995E-3</c:v>
                </c:pt>
                <c:pt idx="104117" formatCode="0.00E+00">
                  <c:v>1.7232300000000001E-3</c:v>
                </c:pt>
                <c:pt idx="104118" formatCode="0.00E+00">
                  <c:v>1.8953799999999999E-3</c:v>
                </c:pt>
                <c:pt idx="104119" formatCode="0.00E+00">
                  <c:v>2.0663399999999998E-3</c:v>
                </c:pt>
                <c:pt idx="104120" formatCode="0.00E+00">
                  <c:v>2.23603E-3</c:v>
                </c:pt>
                <c:pt idx="104121" formatCode="0.00E+00">
                  <c:v>2.4043799999999998E-3</c:v>
                </c:pt>
                <c:pt idx="104122" formatCode="0.00E+00">
                  <c:v>2.5713099999999998E-3</c:v>
                </c:pt>
                <c:pt idx="104123" formatCode="0.00E+00">
                  <c:v>2.73676E-3</c:v>
                </c:pt>
                <c:pt idx="104124" formatCode="0.00E+00">
                  <c:v>2.9006599999999998E-3</c:v>
                </c:pt>
                <c:pt idx="104125" formatCode="0.00E+00">
                  <c:v>3.0629199999999998E-3</c:v>
                </c:pt>
                <c:pt idx="104126" formatCode="0.00E+00">
                  <c:v>3.2234899999999999E-3</c:v>
                </c:pt>
                <c:pt idx="104127" formatCode="0.00E+00">
                  <c:v>3.38229E-3</c:v>
                </c:pt>
                <c:pt idx="104128" formatCode="0.00E+00">
                  <c:v>3.5392499999999999E-3</c:v>
                </c:pt>
                <c:pt idx="104129" formatCode="0.00E+00">
                  <c:v>3.6943000000000002E-3</c:v>
                </c:pt>
                <c:pt idx="104130" formatCode="0.00E+00">
                  <c:v>3.8473700000000001E-3</c:v>
                </c:pt>
                <c:pt idx="104131" formatCode="0.00E+00">
                  <c:v>3.9983900000000001E-3</c:v>
                </c:pt>
                <c:pt idx="104132" formatCode="0.00E+00">
                  <c:v>4.1472899999999997E-3</c:v>
                </c:pt>
                <c:pt idx="104133" formatCode="0.00E+00">
                  <c:v>4.29401E-3</c:v>
                </c:pt>
                <c:pt idx="104134" formatCode="0.00E+00">
                  <c:v>4.4384699999999999E-3</c:v>
                </c:pt>
                <c:pt idx="104135" formatCode="0.00E+00">
                  <c:v>4.5806099999999997E-3</c:v>
                </c:pt>
                <c:pt idx="104136" formatCode="0.00E+00">
                  <c:v>4.7203599999999998E-3</c:v>
                </c:pt>
                <c:pt idx="104137" formatCode="0.00E+00">
                  <c:v>4.8576499999999998E-3</c:v>
                </c:pt>
                <c:pt idx="104138" formatCode="0.00E+00">
                  <c:v>4.9924000000000001E-3</c:v>
                </c:pt>
                <c:pt idx="104139" formatCode="0.00E+00">
                  <c:v>5.1245600000000002E-3</c:v>
                </c:pt>
                <c:pt idx="104140" formatCode="0.00E+00">
                  <c:v>5.2540599999999996E-3</c:v>
                </c:pt>
                <c:pt idx="104141" formatCode="0.00E+00">
                  <c:v>5.3808199999999997E-3</c:v>
                </c:pt>
                <c:pt idx="104142" formatCode="0.00E+00">
                  <c:v>5.5047899999999999E-3</c:v>
                </c:pt>
                <c:pt idx="104143" formatCode="0.00E+00">
                  <c:v>5.6258799999999998E-3</c:v>
                </c:pt>
                <c:pt idx="104144" formatCode="0.00E+00">
                  <c:v>5.7440399999999997E-3</c:v>
                </c:pt>
                <c:pt idx="104145" formatCode="0.00E+00">
                  <c:v>5.8592000000000002E-3</c:v>
                </c:pt>
                <c:pt idx="104146" formatCode="0.00E+00">
                  <c:v>5.9712899999999998E-3</c:v>
                </c:pt>
                <c:pt idx="104147" formatCode="0.00E+00">
                  <c:v>6.0802399999999998E-3</c:v>
                </c:pt>
                <c:pt idx="104148" formatCode="0.00E+00">
                  <c:v>6.1859899999999997E-3</c:v>
                </c:pt>
                <c:pt idx="104149" formatCode="0.00E+00">
                  <c:v>6.28847E-3</c:v>
                </c:pt>
                <c:pt idx="104150" formatCode="0.00E+00">
                  <c:v>6.3876100000000002E-3</c:v>
                </c:pt>
                <c:pt idx="104151" formatCode="0.00E+00">
                  <c:v>6.4833499999999997E-3</c:v>
                </c:pt>
                <c:pt idx="104152" formatCode="0.00E+00">
                  <c:v>6.5756299999999998E-3</c:v>
                </c:pt>
                <c:pt idx="104153" formatCode="0.00E+00">
                  <c:v>6.6643700000000002E-3</c:v>
                </c:pt>
                <c:pt idx="104154" formatCode="0.00E+00">
                  <c:v>6.7495200000000002E-3</c:v>
                </c:pt>
                <c:pt idx="104155" formatCode="0.00E+00">
                  <c:v>6.8310000000000003E-3</c:v>
                </c:pt>
                <c:pt idx="104156" formatCode="0.00E+00">
                  <c:v>6.9087599999999999E-3</c:v>
                </c:pt>
                <c:pt idx="104157" formatCode="0.00E+00">
                  <c:v>6.9827300000000004E-3</c:v>
                </c:pt>
                <c:pt idx="104158" formatCode="0.00E+00">
                  <c:v>7.0528600000000002E-3</c:v>
                </c:pt>
                <c:pt idx="104159" formatCode="0.00E+00">
                  <c:v>7.1190699999999999E-3</c:v>
                </c:pt>
                <c:pt idx="104160" formatCode="0.00E+00">
                  <c:v>7.1812999999999998E-3</c:v>
                </c:pt>
                <c:pt idx="104161" formatCode="0.00E+00">
                  <c:v>7.2395100000000002E-3</c:v>
                </c:pt>
                <c:pt idx="104162" formatCode="0.00E+00">
                  <c:v>7.2936199999999998E-3</c:v>
                </c:pt>
                <c:pt idx="104163" formatCode="0.00E+00">
                  <c:v>7.3435699999999998E-3</c:v>
                </c:pt>
                <c:pt idx="104164" formatCode="0.00E+00">
                  <c:v>7.3893199999999996E-3</c:v>
                </c:pt>
                <c:pt idx="104165" formatCode="0.00E+00">
                  <c:v>7.4308100000000004E-3</c:v>
                </c:pt>
                <c:pt idx="104166" formatCode="0.00E+00">
                  <c:v>7.4679799999999999E-3</c:v>
                </c:pt>
                <c:pt idx="104167" formatCode="0.00E+00">
                  <c:v>7.5007700000000004E-3</c:v>
                </c:pt>
                <c:pt idx="104168" formatCode="0.00E+00">
                  <c:v>7.5291400000000001E-3</c:v>
                </c:pt>
                <c:pt idx="104169" formatCode="0.00E+00">
                  <c:v>7.5530299999999996E-3</c:v>
                </c:pt>
                <c:pt idx="104170" formatCode="0.00E+00">
                  <c:v>7.5724E-3</c:v>
                </c:pt>
                <c:pt idx="104171" formatCode="0.00E+00">
                  <c:v>7.5871899999999997E-3</c:v>
                </c:pt>
                <c:pt idx="104172" formatCode="0.00E+00">
                  <c:v>7.59737E-3</c:v>
                </c:pt>
                <c:pt idx="104173" formatCode="0.00E+00">
                  <c:v>7.6028800000000002E-3</c:v>
                </c:pt>
                <c:pt idx="104174" formatCode="0.00E+00">
                  <c:v>7.6036899999999998E-3</c:v>
                </c:pt>
                <c:pt idx="104175" formatCode="0.00E+00">
                  <c:v>7.5997499999999997E-3</c:v>
                </c:pt>
                <c:pt idx="104176" formatCode="0.00E+00">
                  <c:v>7.5910400000000003E-3</c:v>
                </c:pt>
                <c:pt idx="104177" formatCode="0.00E+00">
                  <c:v>7.5775E-3</c:v>
                </c:pt>
                <c:pt idx="104178" formatCode="0.00E+00">
                  <c:v>7.55911E-3</c:v>
                </c:pt>
                <c:pt idx="104179" formatCode="0.00E+00">
                  <c:v>7.5358400000000002E-3</c:v>
                </c:pt>
                <c:pt idx="104180" formatCode="0.00E+00">
                  <c:v>7.5076500000000003E-3</c:v>
                </c:pt>
                <c:pt idx="104181" formatCode="0.00E+00">
                  <c:v>7.4745300000000001E-3</c:v>
                </c:pt>
                <c:pt idx="104182" formatCode="0.00E+00">
                  <c:v>7.4364599999999998E-3</c:v>
                </c:pt>
                <c:pt idx="104183" formatCode="0.00E+00">
                  <c:v>7.3933999999999996E-3</c:v>
                </c:pt>
                <c:pt idx="104184" formatCode="0.00E+00">
                  <c:v>7.3453399999999997E-3</c:v>
                </c:pt>
                <c:pt idx="104185" formatCode="0.00E+00">
                  <c:v>7.29227E-3</c:v>
                </c:pt>
                <c:pt idx="104186" formatCode="0.00E+00">
                  <c:v>7.2341799999999998E-3</c:v>
                </c:pt>
                <c:pt idx="104187" formatCode="0.00E+00">
                  <c:v>7.1710599999999999E-3</c:v>
                </c:pt>
                <c:pt idx="104188" formatCode="0.00E+00">
                  <c:v>7.1029099999999996E-3</c:v>
                </c:pt>
                <c:pt idx="104189" formatCode="0.00E+00">
                  <c:v>7.0297199999999997E-3</c:v>
                </c:pt>
                <c:pt idx="104190" formatCode="0.00E+00">
                  <c:v>6.9514900000000003E-3</c:v>
                </c:pt>
                <c:pt idx="104191" formatCode="0.00E+00">
                  <c:v>6.8682400000000003E-3</c:v>
                </c:pt>
                <c:pt idx="104192" formatCode="0.00E+00">
                  <c:v>6.7799599999999998E-3</c:v>
                </c:pt>
                <c:pt idx="104193" formatCode="0.00E+00">
                  <c:v>6.6866900000000003E-3</c:v>
                </c:pt>
                <c:pt idx="104194" formatCode="0.00E+00">
                  <c:v>6.5884200000000002E-3</c:v>
                </c:pt>
                <c:pt idx="104195" formatCode="0.00E+00">
                  <c:v>6.4851900000000001E-3</c:v>
                </c:pt>
                <c:pt idx="104196" formatCode="0.00E+00">
                  <c:v>6.3770199999999997E-3</c:v>
                </c:pt>
                <c:pt idx="104197" formatCode="0.00E+00">
                  <c:v>6.26393E-3</c:v>
                </c:pt>
                <c:pt idx="104198" formatCode="0.00E+00">
                  <c:v>6.1459599999999998E-3</c:v>
                </c:pt>
                <c:pt idx="104199" formatCode="0.00E+00">
                  <c:v>6.0231499999999997E-3</c:v>
                </c:pt>
                <c:pt idx="104200" formatCode="0.00E+00">
                  <c:v>5.8955400000000003E-3</c:v>
                </c:pt>
                <c:pt idx="104201" formatCode="0.00E+00">
                  <c:v>5.7631699999999998E-3</c:v>
                </c:pt>
                <c:pt idx="104202" formatCode="0.00E+00">
                  <c:v>5.6260900000000003E-3</c:v>
                </c:pt>
                <c:pt idx="104203" formatCode="0.00E+00">
                  <c:v>5.4843699999999997E-3</c:v>
                </c:pt>
                <c:pt idx="104204" formatCode="0.00E+00">
                  <c:v>5.3380500000000004E-3</c:v>
                </c:pt>
                <c:pt idx="104205" formatCode="0.00E+00">
                  <c:v>5.1872100000000003E-3</c:v>
                </c:pt>
                <c:pt idx="104206" formatCode="0.00E+00">
                  <c:v>5.0318999999999997E-3</c:v>
                </c:pt>
                <c:pt idx="104207" formatCode="0.00E+00">
                  <c:v>4.8722000000000001E-3</c:v>
                </c:pt>
                <c:pt idx="104208" formatCode="0.00E+00">
                  <c:v>4.7082000000000001E-3</c:v>
                </c:pt>
                <c:pt idx="104209" formatCode="0.00E+00">
                  <c:v>4.53996E-3</c:v>
                </c:pt>
                <c:pt idx="104210" formatCode="0.00E+00">
                  <c:v>4.3675700000000003E-3</c:v>
                </c:pt>
                <c:pt idx="104211" formatCode="0.00E+00">
                  <c:v>4.1911300000000004E-3</c:v>
                </c:pt>
                <c:pt idx="104212" formatCode="0.00E+00">
                  <c:v>4.0107299999999997E-3</c:v>
                </c:pt>
                <c:pt idx="104213" formatCode="0.00E+00">
                  <c:v>3.8264699999999998E-3</c:v>
                </c:pt>
                <c:pt idx="104214" formatCode="0.00E+00">
                  <c:v>3.6384500000000001E-3</c:v>
                </c:pt>
                <c:pt idx="104215" formatCode="0.00E+00">
                  <c:v>3.44678E-3</c:v>
                </c:pt>
                <c:pt idx="104216" formatCode="0.00E+00">
                  <c:v>3.25158E-3</c:v>
                </c:pt>
                <c:pt idx="104217" formatCode="0.00E+00">
                  <c:v>3.05296E-3</c:v>
                </c:pt>
                <c:pt idx="104218" formatCode="0.00E+00">
                  <c:v>2.85104E-3</c:v>
                </c:pt>
                <c:pt idx="104219" formatCode="0.00E+00">
                  <c:v>2.6459399999999998E-3</c:v>
                </c:pt>
                <c:pt idx="104220" formatCode="0.00E+00">
                  <c:v>2.4378099999999999E-3</c:v>
                </c:pt>
                <c:pt idx="104221" formatCode="0.00E+00">
                  <c:v>2.2267599999999999E-3</c:v>
                </c:pt>
                <c:pt idx="104222" formatCode="0.00E+00">
                  <c:v>2.0129499999999999E-3</c:v>
                </c:pt>
                <c:pt idx="104223" formatCode="0.00E+00">
                  <c:v>1.7965100000000001E-3</c:v>
                </c:pt>
                <c:pt idx="104224" formatCode="0.00E+00">
                  <c:v>1.57759E-3</c:v>
                </c:pt>
                <c:pt idx="104225" formatCode="0.00E+00">
                  <c:v>1.35633E-3</c:v>
                </c:pt>
                <c:pt idx="104226" formatCode="0.00E+00">
                  <c:v>1.1329000000000001E-3</c:v>
                </c:pt>
                <c:pt idx="104227" formatCode="0.00E+00">
                  <c:v>9.07452E-4</c:v>
                </c:pt>
                <c:pt idx="104228" formatCode="0.00E+00">
                  <c:v>6.8014099999999999E-4</c:v>
                </c:pt>
                <c:pt idx="104229" formatCode="0.00E+00">
                  <c:v>4.51137E-4</c:v>
                </c:pt>
                <c:pt idx="104230" formatCode="0.00E+00">
                  <c:v>2.2060600000000001E-4</c:v>
                </c:pt>
                <c:pt idx="104231" formatCode="0.00E+00">
                  <c:v>-1.12812E-5</c:v>
                </c:pt>
                <c:pt idx="104232" formatCode="0.00E+00">
                  <c:v>-2.4435E-4</c:v>
                </c:pt>
                <c:pt idx="104233" formatCode="0.00E+00">
                  <c:v>-4.7842300000000001E-4</c:v>
                </c:pt>
                <c:pt idx="104234" formatCode="0.00E+00">
                  <c:v>-7.1332000000000003E-4</c:v>
                </c:pt>
                <c:pt idx="104235" formatCode="0.00E+00">
                  <c:v>-9.4886000000000005E-4</c:v>
                </c:pt>
                <c:pt idx="104236" formatCode="0.00E+00">
                  <c:v>-1.18486E-3</c:v>
                </c:pt>
                <c:pt idx="104237" formatCode="0.00E+00">
                  <c:v>-1.42113E-3</c:v>
                </c:pt>
                <c:pt idx="104238" formatCode="0.00E+00">
                  <c:v>-1.6574700000000001E-3</c:v>
                </c:pt>
                <c:pt idx="104239" formatCode="0.00E+00">
                  <c:v>-1.8937100000000001E-3</c:v>
                </c:pt>
                <c:pt idx="104240" formatCode="0.00E+00">
                  <c:v>-2.1296499999999999E-3</c:v>
                </c:pt>
                <c:pt idx="104241" formatCode="0.00E+00">
                  <c:v>-2.3650899999999998E-3</c:v>
                </c:pt>
                <c:pt idx="104242" formatCode="0.00E+00">
                  <c:v>-2.59983E-3</c:v>
                </c:pt>
                <c:pt idx="104243" formatCode="0.00E+00">
                  <c:v>-2.8336799999999999E-3</c:v>
                </c:pt>
                <c:pt idx="104244" formatCode="0.00E+00">
                  <c:v>-3.0664400000000001E-3</c:v>
                </c:pt>
                <c:pt idx="104245" formatCode="0.00E+00">
                  <c:v>-3.2979099999999998E-3</c:v>
                </c:pt>
                <c:pt idx="104246" formatCode="0.00E+00">
                  <c:v>-3.5278900000000001E-3</c:v>
                </c:pt>
                <c:pt idx="104247" formatCode="0.00E+00">
                  <c:v>-3.75618E-3</c:v>
                </c:pt>
                <c:pt idx="104248" formatCode="0.00E+00">
                  <c:v>-3.9825800000000003E-3</c:v>
                </c:pt>
                <c:pt idx="104249" formatCode="0.00E+00">
                  <c:v>-4.2068899999999996E-3</c:v>
                </c:pt>
                <c:pt idx="104250" formatCode="0.00E+00">
                  <c:v>-4.4289100000000003E-3</c:v>
                </c:pt>
                <c:pt idx="104251" formatCode="0.00E+00">
                  <c:v>-4.6484300000000003E-3</c:v>
                </c:pt>
                <c:pt idx="104252" formatCode="0.00E+00">
                  <c:v>-4.8652599999999997E-3</c:v>
                </c:pt>
                <c:pt idx="104253" formatCode="0.00E+00">
                  <c:v>-5.0791999999999999E-3</c:v>
                </c:pt>
                <c:pt idx="104254" formatCode="0.00E+00">
                  <c:v>-5.2900500000000001E-3</c:v>
                </c:pt>
                <c:pt idx="104255" formatCode="0.00E+00">
                  <c:v>-5.4976199999999999E-3</c:v>
                </c:pt>
                <c:pt idx="104256" formatCode="0.00E+00">
                  <c:v>-5.7017099999999996E-3</c:v>
                </c:pt>
                <c:pt idx="104257" formatCode="0.00E+00">
                  <c:v>-5.9021200000000003E-3</c:v>
                </c:pt>
                <c:pt idx="104258" formatCode="0.00E+00">
                  <c:v>-6.0986699999999996E-3</c:v>
                </c:pt>
                <c:pt idx="104259" formatCode="0.00E+00">
                  <c:v>-6.2911599999999996E-3</c:v>
                </c:pt>
                <c:pt idx="104260" formatCode="0.00E+00">
                  <c:v>-6.4794099999999997E-3</c:v>
                </c:pt>
                <c:pt idx="104261" formatCode="0.00E+00">
                  <c:v>-6.66324E-3</c:v>
                </c:pt>
                <c:pt idx="104262" formatCode="0.00E+00">
                  <c:v>-6.8424599999999999E-3</c:v>
                </c:pt>
                <c:pt idx="104263" formatCode="0.00E+00">
                  <c:v>-7.0168899999999996E-3</c:v>
                </c:pt>
                <c:pt idx="104264" formatCode="0.00E+00">
                  <c:v>-7.1863600000000001E-3</c:v>
                </c:pt>
                <c:pt idx="104265" formatCode="0.00E+00">
                  <c:v>-7.3506999999999999E-3</c:v>
                </c:pt>
                <c:pt idx="104266" formatCode="0.00E+00">
                  <c:v>-7.50974E-3</c:v>
                </c:pt>
                <c:pt idx="104267" formatCode="0.00E+00">
                  <c:v>-7.6633099999999996E-3</c:v>
                </c:pt>
                <c:pt idx="104268" formatCode="0.00E+00">
                  <c:v>-7.8112499999999996E-3</c:v>
                </c:pt>
                <c:pt idx="104269" formatCode="0.00E+00">
                  <c:v>-7.9534099999999993E-3</c:v>
                </c:pt>
                <c:pt idx="104270" formatCode="0.00E+00">
                  <c:v>-8.0896400000000004E-3</c:v>
                </c:pt>
                <c:pt idx="104271" formatCode="0.00E+00">
                  <c:v>-8.2197799999999994E-3</c:v>
                </c:pt>
                <c:pt idx="104272" formatCode="0.00E+00">
                  <c:v>-8.3437000000000008E-3</c:v>
                </c:pt>
                <c:pt idx="104273" formatCode="0.00E+00">
                  <c:v>-8.46126E-3</c:v>
                </c:pt>
                <c:pt idx="104274" formatCode="0.00E+00">
                  <c:v>-8.5723299999999995E-3</c:v>
                </c:pt>
                <c:pt idx="104275" formatCode="0.00E+00">
                  <c:v>-8.6767800000000003E-3</c:v>
                </c:pt>
                <c:pt idx="104276" formatCode="0.00E+00">
                  <c:v>-8.7744899999999994E-3</c:v>
                </c:pt>
                <c:pt idx="104277" formatCode="0.00E+00">
                  <c:v>-8.8653399999999993E-3</c:v>
                </c:pt>
                <c:pt idx="104278" formatCode="0.00E+00">
                  <c:v>-8.9492300000000007E-3</c:v>
                </c:pt>
                <c:pt idx="104279" formatCode="0.00E+00">
                  <c:v>-9.0260500000000007E-3</c:v>
                </c:pt>
                <c:pt idx="104280" formatCode="0.00E+00">
                  <c:v>-9.0957E-3</c:v>
                </c:pt>
                <c:pt idx="104281" formatCode="0.00E+00">
                  <c:v>-9.1581000000000006E-3</c:v>
                </c:pt>
                <c:pt idx="104282" formatCode="0.00E+00">
                  <c:v>-9.2131599999999998E-3</c:v>
                </c:pt>
                <c:pt idx="104283" formatCode="0.00E+00">
                  <c:v>-9.2607999999999996E-3</c:v>
                </c:pt>
                <c:pt idx="104284" formatCode="0.00E+00">
                  <c:v>-9.3009500000000005E-3</c:v>
                </c:pt>
                <c:pt idx="104285" formatCode="0.00E+00">
                  <c:v>-9.3335499999999995E-3</c:v>
                </c:pt>
                <c:pt idx="104286" formatCode="0.00E+00">
                  <c:v>-9.3585400000000003E-3</c:v>
                </c:pt>
                <c:pt idx="104287" formatCode="0.00E+00">
                  <c:v>-9.3758599999999997E-3</c:v>
                </c:pt>
                <c:pt idx="104288" formatCode="0.00E+00">
                  <c:v>-9.3854799999999999E-3</c:v>
                </c:pt>
                <c:pt idx="104289" formatCode="0.00E+00">
                  <c:v>-9.3873700000000008E-3</c:v>
                </c:pt>
                <c:pt idx="104290" formatCode="0.00E+00">
                  <c:v>-9.3814799999999993E-3</c:v>
                </c:pt>
                <c:pt idx="104291" formatCode="0.00E+00">
                  <c:v>-9.3678100000000007E-3</c:v>
                </c:pt>
                <c:pt idx="104292" formatCode="0.00E+00">
                  <c:v>-9.3463299999999999E-3</c:v>
                </c:pt>
                <c:pt idx="104293" formatCode="0.00E+00">
                  <c:v>-9.3170500000000003E-3</c:v>
                </c:pt>
                <c:pt idx="104294" formatCode="0.00E+00">
                  <c:v>-9.2799500000000004E-3</c:v>
                </c:pt>
                <c:pt idx="104295" formatCode="0.00E+00">
                  <c:v>-9.2350599999999998E-3</c:v>
                </c:pt>
                <c:pt idx="104296" formatCode="0.00E+00">
                  <c:v>-9.1823800000000004E-3</c:v>
                </c:pt>
                <c:pt idx="104297" formatCode="0.00E+00">
                  <c:v>-9.1219500000000002E-3</c:v>
                </c:pt>
                <c:pt idx="104298" formatCode="0.00E+00">
                  <c:v>-9.0537800000000009E-3</c:v>
                </c:pt>
                <c:pt idx="104299" formatCode="0.00E+00">
                  <c:v>-8.9779300000000003E-3</c:v>
                </c:pt>
                <c:pt idx="104300" formatCode="0.00E+00">
                  <c:v>-8.89444E-3</c:v>
                </c:pt>
                <c:pt idx="104301" formatCode="0.00E+00">
                  <c:v>-8.8033599999999997E-3</c:v>
                </c:pt>
                <c:pt idx="104302" formatCode="0.00E+00">
                  <c:v>-8.7047500000000007E-3</c:v>
                </c:pt>
                <c:pt idx="104303" formatCode="0.00E+00">
                  <c:v>-8.5986900000000008E-3</c:v>
                </c:pt>
                <c:pt idx="104304" formatCode="0.00E+00">
                  <c:v>-8.4852399999999998E-3</c:v>
                </c:pt>
                <c:pt idx="104305" formatCode="0.00E+00">
                  <c:v>-8.3645000000000004E-3</c:v>
                </c:pt>
                <c:pt idx="104306" formatCode="0.00E+00">
                  <c:v>-8.2365600000000004E-3</c:v>
                </c:pt>
                <c:pt idx="104307" formatCode="0.00E+00">
                  <c:v>-8.1015099999999993E-3</c:v>
                </c:pt>
                <c:pt idx="104308" formatCode="0.00E+00">
                  <c:v>-7.9594599999999998E-3</c:v>
                </c:pt>
                <c:pt idx="104309" formatCode="0.00E+00">
                  <c:v>-7.8105199999999996E-3</c:v>
                </c:pt>
                <c:pt idx="104310" formatCode="0.00E+00">
                  <c:v>-7.6548099999999997E-3</c:v>
                </c:pt>
                <c:pt idx="104311" formatCode="0.00E+00">
                  <c:v>-7.4924600000000003E-3</c:v>
                </c:pt>
                <c:pt idx="104312" formatCode="0.00E+00">
                  <c:v>-7.3236100000000004E-3</c:v>
                </c:pt>
                <c:pt idx="104313" formatCode="0.00E+00">
                  <c:v>-7.1483800000000002E-3</c:v>
                </c:pt>
                <c:pt idx="104314" formatCode="0.00E+00">
                  <c:v>-6.9669399999999996E-3</c:v>
                </c:pt>
                <c:pt idx="104315" formatCode="0.00E+00">
                  <c:v>-6.7794200000000004E-3</c:v>
                </c:pt>
                <c:pt idx="104316" formatCode="0.00E+00">
                  <c:v>-6.5859899999999999E-3</c:v>
                </c:pt>
                <c:pt idx="104317" formatCode="0.00E+00">
                  <c:v>-6.3868199999999997E-3</c:v>
                </c:pt>
                <c:pt idx="104318" formatCode="0.00E+00">
                  <c:v>-6.1820800000000004E-3</c:v>
                </c:pt>
                <c:pt idx="104319" formatCode="0.00E+00">
                  <c:v>-5.9719300000000003E-3</c:v>
                </c:pt>
                <c:pt idx="104320" formatCode="0.00E+00">
                  <c:v>-5.7565699999999999E-3</c:v>
                </c:pt>
                <c:pt idx="104321" formatCode="0.00E+00">
                  <c:v>-5.5361799999999999E-3</c:v>
                </c:pt>
                <c:pt idx="104322" formatCode="0.00E+00">
                  <c:v>-5.31096E-3</c:v>
                </c:pt>
                <c:pt idx="104323" formatCode="0.00E+00">
                  <c:v>-5.0810899999999999E-3</c:v>
                </c:pt>
                <c:pt idx="104324" formatCode="0.00E+00">
                  <c:v>-4.8467900000000001E-3</c:v>
                </c:pt>
                <c:pt idx="104325" formatCode="0.00E+00">
                  <c:v>-4.6082600000000003E-3</c:v>
                </c:pt>
                <c:pt idx="104326" formatCode="0.00E+00">
                  <c:v>-4.3657100000000001E-3</c:v>
                </c:pt>
                <c:pt idx="104327" formatCode="0.00E+00">
                  <c:v>-4.1193499999999999E-3</c:v>
                </c:pt>
                <c:pt idx="104328" formatCode="0.00E+00">
                  <c:v>-3.8694100000000002E-3</c:v>
                </c:pt>
                <c:pt idx="104329" formatCode="0.00E+00">
                  <c:v>-3.6161100000000001E-3</c:v>
                </c:pt>
                <c:pt idx="104330" formatCode="0.00E+00">
                  <c:v>-3.35966E-3</c:v>
                </c:pt>
                <c:pt idx="104331" formatCode="0.00E+00">
                  <c:v>-3.1003099999999998E-3</c:v>
                </c:pt>
                <c:pt idx="104332" formatCode="0.00E+00">
                  <c:v>-2.8382899999999998E-3</c:v>
                </c:pt>
                <c:pt idx="104333" formatCode="0.00E+00">
                  <c:v>-2.5738200000000001E-3</c:v>
                </c:pt>
                <c:pt idx="104334" formatCode="0.00E+00">
                  <c:v>-2.30715E-3</c:v>
                </c:pt>
                <c:pt idx="104335" formatCode="0.00E+00">
                  <c:v>-2.0385099999999999E-3</c:v>
                </c:pt>
                <c:pt idx="104336" formatCode="0.00E+00">
                  <c:v>-1.7681400000000001E-3</c:v>
                </c:pt>
                <c:pt idx="104337" formatCode="0.00E+00">
                  <c:v>-1.4963000000000001E-3</c:v>
                </c:pt>
                <c:pt idx="104338" formatCode="0.00E+00">
                  <c:v>-1.2232199999999999E-3</c:v>
                </c:pt>
                <c:pt idx="104339" formatCode="0.00E+00">
                  <c:v>-9.4914100000000003E-4</c:v>
                </c:pt>
                <c:pt idx="104340" formatCode="0.00E+00">
                  <c:v>-6.7431999999999995E-4</c:v>
                </c:pt>
                <c:pt idx="104341" formatCode="0.00E+00">
                  <c:v>-3.9899899999999998E-4</c:v>
                </c:pt>
                <c:pt idx="104342" formatCode="0.00E+00">
                  <c:v>-1.2342599999999999E-4</c:v>
                </c:pt>
                <c:pt idx="104343" formatCode="0.00E+00">
                  <c:v>1.5215199999999999E-4</c:v>
                </c:pt>
                <c:pt idx="104344" formatCode="0.00E+00">
                  <c:v>4.2748800000000001E-4</c:v>
                </c:pt>
                <c:pt idx="104345" formatCode="0.00E+00">
                  <c:v>7.02335E-4</c:v>
                </c:pt>
                <c:pt idx="104346" formatCode="0.00E+00">
                  <c:v>9.7644799999999999E-4</c:v>
                </c:pt>
                <c:pt idx="104347" formatCode="0.00E+00">
                  <c:v>1.2495799999999999E-3</c:v>
                </c:pt>
                <c:pt idx="104348" formatCode="0.00E+00">
                  <c:v>1.5214899999999999E-3</c:v>
                </c:pt>
                <c:pt idx="104349" formatCode="0.00E+00">
                  <c:v>1.7919399999999999E-3</c:v>
                </c:pt>
                <c:pt idx="104350" formatCode="0.00E+00">
                  <c:v>2.0606800000000001E-3</c:v>
                </c:pt>
                <c:pt idx="104351" formatCode="0.00E+00">
                  <c:v>2.3274699999999999E-3</c:v>
                </c:pt>
                <c:pt idx="104352" formatCode="0.00E+00">
                  <c:v>2.59209E-3</c:v>
                </c:pt>
                <c:pt idx="104353" formatCode="0.00E+00">
                  <c:v>2.8542799999999998E-3</c:v>
                </c:pt>
                <c:pt idx="104354" formatCode="0.00E+00">
                  <c:v>3.1138400000000001E-3</c:v>
                </c:pt>
                <c:pt idx="104355" formatCode="0.00E+00">
                  <c:v>3.3705200000000001E-3</c:v>
                </c:pt>
                <c:pt idx="104356" formatCode="0.00E+00">
                  <c:v>3.6240999999999999E-3</c:v>
                </c:pt>
                <c:pt idx="104357" formatCode="0.00E+00">
                  <c:v>3.8743599999999999E-3</c:v>
                </c:pt>
                <c:pt idx="104358" formatCode="0.00E+00">
                  <c:v>4.1210800000000001E-3</c:v>
                </c:pt>
                <c:pt idx="104359" formatCode="0.00E+00">
                  <c:v>4.3640399999999996E-3</c:v>
                </c:pt>
                <c:pt idx="104360" formatCode="0.00E+00">
                  <c:v>4.60305E-3</c:v>
                </c:pt>
                <c:pt idx="104361" formatCode="0.00E+00">
                  <c:v>4.8378800000000001E-3</c:v>
                </c:pt>
                <c:pt idx="104362" formatCode="0.00E+00">
                  <c:v>5.0683500000000001E-3</c:v>
                </c:pt>
                <c:pt idx="104363" formatCode="0.00E+00">
                  <c:v>5.2942500000000003E-3</c:v>
                </c:pt>
                <c:pt idx="104364" formatCode="0.00E+00">
                  <c:v>5.5153900000000002E-3</c:v>
                </c:pt>
                <c:pt idx="104365" formatCode="0.00E+00">
                  <c:v>5.73158E-3</c:v>
                </c:pt>
                <c:pt idx="104366" formatCode="0.00E+00">
                  <c:v>5.9426499999999998E-3</c:v>
                </c:pt>
                <c:pt idx="104367" formatCode="0.00E+00">
                  <c:v>6.1484199999999999E-3</c:v>
                </c:pt>
                <c:pt idx="104368" formatCode="0.00E+00">
                  <c:v>6.3487200000000004E-3</c:v>
                </c:pt>
                <c:pt idx="104369" formatCode="0.00E+00">
                  <c:v>6.5433699999999997E-3</c:v>
                </c:pt>
                <c:pt idx="104370" formatCode="0.00E+00">
                  <c:v>6.7322299999999996E-3</c:v>
                </c:pt>
                <c:pt idx="104371" formatCode="0.00E+00">
                  <c:v>6.9151400000000002E-3</c:v>
                </c:pt>
                <c:pt idx="104372" formatCode="0.00E+00">
                  <c:v>7.0919599999999996E-3</c:v>
                </c:pt>
                <c:pt idx="104373" formatCode="0.00E+00">
                  <c:v>7.2625399999999996E-3</c:v>
                </c:pt>
                <c:pt idx="104374" formatCode="0.00E+00">
                  <c:v>7.4267500000000002E-3</c:v>
                </c:pt>
                <c:pt idx="104375" formatCode="0.00E+00">
                  <c:v>7.5844700000000003E-3</c:v>
                </c:pt>
                <c:pt idx="104376" formatCode="0.00E+00">
                  <c:v>7.7355699999999998E-3</c:v>
                </c:pt>
                <c:pt idx="104377" formatCode="0.00E+00">
                  <c:v>7.8799300000000003E-3</c:v>
                </c:pt>
                <c:pt idx="104378" formatCode="0.00E+00">
                  <c:v>8.0174600000000006E-3</c:v>
                </c:pt>
                <c:pt idx="104379" formatCode="0.00E+00">
                  <c:v>8.1480500000000004E-3</c:v>
                </c:pt>
                <c:pt idx="104380" formatCode="0.00E+00">
                  <c:v>8.2716100000000004E-3</c:v>
                </c:pt>
                <c:pt idx="104381" formatCode="0.00E+00">
                  <c:v>8.3880399999999994E-3</c:v>
                </c:pt>
                <c:pt idx="104382" formatCode="0.00E+00">
                  <c:v>8.4972899999999994E-3</c:v>
                </c:pt>
                <c:pt idx="104383" formatCode="0.00E+00">
                  <c:v>8.5992599999999992E-3</c:v>
                </c:pt>
                <c:pt idx="104384" formatCode="0.00E+00">
                  <c:v>8.6938999999999992E-3</c:v>
                </c:pt>
                <c:pt idx="104385" formatCode="0.00E+00">
                  <c:v>8.7811499999999997E-3</c:v>
                </c:pt>
                <c:pt idx="104386" formatCode="0.00E+00">
                  <c:v>8.8609499999999994E-3</c:v>
                </c:pt>
                <c:pt idx="104387" formatCode="0.00E+00">
                  <c:v>8.93328E-3</c:v>
                </c:pt>
                <c:pt idx="104388" formatCode="0.00E+00">
                  <c:v>8.9980800000000003E-3</c:v>
                </c:pt>
                <c:pt idx="104389" formatCode="0.00E+00">
                  <c:v>9.0553300000000003E-3</c:v>
                </c:pt>
                <c:pt idx="104390" formatCode="0.00E+00">
                  <c:v>9.1050100000000002E-3</c:v>
                </c:pt>
                <c:pt idx="104391" formatCode="0.00E+00">
                  <c:v>9.14711E-3</c:v>
                </c:pt>
                <c:pt idx="104392" formatCode="0.00E+00">
                  <c:v>9.1816099999999998E-3</c:v>
                </c:pt>
                <c:pt idx="104393" formatCode="0.00E+00">
                  <c:v>9.2085299999999995E-3</c:v>
                </c:pt>
                <c:pt idx="104394" formatCode="0.00E+00">
                  <c:v>9.2278599999999992E-3</c:v>
                </c:pt>
                <c:pt idx="104395" formatCode="0.00E+00">
                  <c:v>9.2396100000000005E-3</c:v>
                </c:pt>
                <c:pt idx="104396" formatCode="0.00E+00">
                  <c:v>9.2438199999999998E-3</c:v>
                </c:pt>
                <c:pt idx="104397" formatCode="0.00E+00">
                  <c:v>9.2405100000000004E-3</c:v>
                </c:pt>
                <c:pt idx="104398" formatCode="0.00E+00">
                  <c:v>9.2297200000000003E-3</c:v>
                </c:pt>
                <c:pt idx="104399" formatCode="0.00E+00">
                  <c:v>9.2114799999999993E-3</c:v>
                </c:pt>
                <c:pt idx="104400" formatCode="0.00E+00">
                  <c:v>9.1858400000000007E-3</c:v>
                </c:pt>
                <c:pt idx="104401" formatCode="0.00E+00">
                  <c:v>9.1528600000000005E-3</c:v>
                </c:pt>
                <c:pt idx="104402" formatCode="0.00E+00">
                  <c:v>9.1126100000000002E-3</c:v>
                </c:pt>
                <c:pt idx="104403" formatCode="0.00E+00">
                  <c:v>9.0651399999999993E-3</c:v>
                </c:pt>
                <c:pt idx="104404" formatCode="0.00E+00">
                  <c:v>9.0105299999999992E-3</c:v>
                </c:pt>
                <c:pt idx="104405" formatCode="0.00E+00">
                  <c:v>8.9488699999999994E-3</c:v>
                </c:pt>
                <c:pt idx="104406" formatCode="0.00E+00">
                  <c:v>8.8802299999999994E-3</c:v>
                </c:pt>
                <c:pt idx="104407" formatCode="0.00E+00">
                  <c:v>8.8047200000000003E-3</c:v>
                </c:pt>
                <c:pt idx="104408" formatCode="0.00E+00">
                  <c:v>8.7224199999999998E-3</c:v>
                </c:pt>
                <c:pt idx="104409" formatCode="0.00E+00">
                  <c:v>8.6334399999999992E-3</c:v>
                </c:pt>
                <c:pt idx="104410" formatCode="0.00E+00">
                  <c:v>8.5378899999999994E-3</c:v>
                </c:pt>
                <c:pt idx="104411" formatCode="0.00E+00">
                  <c:v>8.4358899999999997E-3</c:v>
                </c:pt>
                <c:pt idx="104412" formatCode="0.00E+00">
                  <c:v>8.3275499999999995E-3</c:v>
                </c:pt>
                <c:pt idx="104413" formatCode="0.00E+00">
                  <c:v>8.2129899999999999E-3</c:v>
                </c:pt>
                <c:pt idx="104414" formatCode="0.00E+00">
                  <c:v>8.0923499999999999E-3</c:v>
                </c:pt>
                <c:pt idx="104415" formatCode="0.00E+00">
                  <c:v>7.9657500000000006E-3</c:v>
                </c:pt>
                <c:pt idx="104416" formatCode="0.00E+00">
                  <c:v>7.8333399999999994E-3</c:v>
                </c:pt>
                <c:pt idx="104417" formatCode="0.00E+00">
                  <c:v>7.6952599999999998E-3</c:v>
                </c:pt>
                <c:pt idx="104418" formatCode="0.00E+00">
                  <c:v>7.55165E-3</c:v>
                </c:pt>
                <c:pt idx="104419" formatCode="0.00E+00">
                  <c:v>7.4026600000000001E-3</c:v>
                </c:pt>
                <c:pt idx="104420" formatCode="0.00E+00">
                  <c:v>7.24845E-3</c:v>
                </c:pt>
                <c:pt idx="104421" formatCode="0.00E+00">
                  <c:v>7.0891699999999997E-3</c:v>
                </c:pt>
                <c:pt idx="104422" formatCode="0.00E+00">
                  <c:v>6.9249799999999999E-3</c:v>
                </c:pt>
                <c:pt idx="104423" formatCode="0.00E+00">
                  <c:v>6.7560500000000004E-3</c:v>
                </c:pt>
                <c:pt idx="104424" formatCode="0.00E+00">
                  <c:v>6.5825399999999996E-3</c:v>
                </c:pt>
                <c:pt idx="104425" formatCode="0.00E+00">
                  <c:v>6.4046199999999998E-3</c:v>
                </c:pt>
                <c:pt idx="104426" formatCode="0.00E+00">
                  <c:v>6.22246E-3</c:v>
                </c:pt>
                <c:pt idx="104427" formatCode="0.00E+00">
                  <c:v>6.03624E-3</c:v>
                </c:pt>
                <c:pt idx="104428" formatCode="0.00E+00">
                  <c:v>5.8461299999999997E-3</c:v>
                </c:pt>
                <c:pt idx="104429" formatCode="0.00E+00">
                  <c:v>5.6523199999999997E-3</c:v>
                </c:pt>
                <c:pt idx="104430" formatCode="0.00E+00">
                  <c:v>5.45497E-3</c:v>
                </c:pt>
                <c:pt idx="104431" formatCode="0.00E+00">
                  <c:v>5.2542700000000001E-3</c:v>
                </c:pt>
                <c:pt idx="104432" formatCode="0.00E+00">
                  <c:v>5.0504E-3</c:v>
                </c:pt>
                <c:pt idx="104433" formatCode="0.00E+00">
                  <c:v>4.8435500000000003E-3</c:v>
                </c:pt>
                <c:pt idx="104434" formatCode="0.00E+00">
                  <c:v>4.6338999999999998E-3</c:v>
                </c:pt>
                <c:pt idx="104435" formatCode="0.00E+00">
                  <c:v>4.4216400000000001E-3</c:v>
                </c:pt>
                <c:pt idx="104436" formatCode="0.00E+00">
                  <c:v>4.2069500000000001E-3</c:v>
                </c:pt>
                <c:pt idx="104437" formatCode="0.00E+00">
                  <c:v>3.9900200000000004E-3</c:v>
                </c:pt>
                <c:pt idx="104438" formatCode="0.00E+00">
                  <c:v>3.7710299999999999E-3</c:v>
                </c:pt>
                <c:pt idx="104439" formatCode="0.00E+00">
                  <c:v>3.55018E-3</c:v>
                </c:pt>
                <c:pt idx="104440" formatCode="0.00E+00">
                  <c:v>3.3276400000000002E-3</c:v>
                </c:pt>
                <c:pt idx="104441" formatCode="0.00E+00">
                  <c:v>3.1036100000000001E-3</c:v>
                </c:pt>
                <c:pt idx="104442" formatCode="0.00E+00">
                  <c:v>2.87827E-3</c:v>
                </c:pt>
                <c:pt idx="104443" formatCode="0.00E+00">
                  <c:v>2.6518000000000002E-3</c:v>
                </c:pt>
                <c:pt idx="104444" formatCode="0.00E+00">
                  <c:v>2.4243899999999998E-3</c:v>
                </c:pt>
                <c:pt idx="104445" formatCode="0.00E+00">
                  <c:v>2.19622E-3</c:v>
                </c:pt>
                <c:pt idx="104446" formatCode="0.00E+00">
                  <c:v>1.9674699999999998E-3</c:v>
                </c:pt>
                <c:pt idx="104447" formatCode="0.00E+00">
                  <c:v>1.73833E-3</c:v>
                </c:pt>
                <c:pt idx="104448" formatCode="0.00E+00">
                  <c:v>1.5089700000000001E-3</c:v>
                </c:pt>
                <c:pt idx="104449" formatCode="0.00E+00">
                  <c:v>1.27958E-3</c:v>
                </c:pt>
                <c:pt idx="104450" formatCode="0.00E+00">
                  <c:v>1.05031E-3</c:v>
                </c:pt>
                <c:pt idx="104451" formatCode="0.00E+00">
                  <c:v>8.2136299999999998E-4</c:v>
                </c:pt>
                <c:pt idx="104452" formatCode="0.00E+00">
                  <c:v>5.9289300000000004E-4</c:v>
                </c:pt>
                <c:pt idx="104453" formatCode="0.00E+00">
                  <c:v>3.6507400000000001E-4</c:v>
                </c:pt>
                <c:pt idx="104454" formatCode="0.00E+00">
                  <c:v>1.3807399999999999E-4</c:v>
                </c:pt>
                <c:pt idx="104455" formatCode="0.00E+00">
                  <c:v>-8.7942700000000001E-5</c:v>
                </c:pt>
                <c:pt idx="104456" formatCode="0.00E+00">
                  <c:v>-3.1281400000000002E-4</c:v>
                </c:pt>
                <c:pt idx="104457" formatCode="0.00E+00">
                  <c:v>-5.3638000000000004E-4</c:v>
                </c:pt>
                <c:pt idx="104458" formatCode="0.00E+00">
                  <c:v>-7.5848400000000002E-4</c:v>
                </c:pt>
                <c:pt idx="104459" formatCode="0.00E+00">
                  <c:v>-9.7897099999999992E-4</c:v>
                </c:pt>
                <c:pt idx="104460" formatCode="0.00E+00">
                  <c:v>-1.19769E-3</c:v>
                </c:pt>
                <c:pt idx="104461" formatCode="0.00E+00">
                  <c:v>-1.4145E-3</c:v>
                </c:pt>
                <c:pt idx="104462" formatCode="0.00E+00">
                  <c:v>-1.6292399999999999E-3</c:v>
                </c:pt>
                <c:pt idx="104463" formatCode="0.00E+00">
                  <c:v>-1.8417799999999999E-3</c:v>
                </c:pt>
                <c:pt idx="104464" formatCode="0.00E+00">
                  <c:v>-2.0519800000000001E-3</c:v>
                </c:pt>
                <c:pt idx="104465" formatCode="0.00E+00">
                  <c:v>-2.2597099999999998E-3</c:v>
                </c:pt>
                <c:pt idx="104466" formatCode="0.00E+00">
                  <c:v>-2.4648199999999999E-3</c:v>
                </c:pt>
                <c:pt idx="104467" formatCode="0.00E+00">
                  <c:v>-2.6672100000000002E-3</c:v>
                </c:pt>
                <c:pt idx="104468" formatCode="0.00E+00">
                  <c:v>-2.8667300000000001E-3</c:v>
                </c:pt>
                <c:pt idx="104469" formatCode="0.00E+00">
                  <c:v>-3.0632699999999999E-3</c:v>
                </c:pt>
                <c:pt idx="104470" formatCode="0.00E+00">
                  <c:v>-3.2567099999999999E-3</c:v>
                </c:pt>
                <c:pt idx="104471" formatCode="0.00E+00">
                  <c:v>-3.44693E-3</c:v>
                </c:pt>
                <c:pt idx="104472" formatCode="0.00E+00">
                  <c:v>-3.6338299999999998E-3</c:v>
                </c:pt>
                <c:pt idx="104473" formatCode="0.00E+00">
                  <c:v>-3.81731E-3</c:v>
                </c:pt>
                <c:pt idx="104474" formatCode="0.00E+00">
                  <c:v>-3.99724E-3</c:v>
                </c:pt>
                <c:pt idx="104475" formatCode="0.00E+00">
                  <c:v>-4.1735499999999998E-3</c:v>
                </c:pt>
                <c:pt idx="104476" formatCode="0.00E+00">
                  <c:v>-4.3461300000000001E-3</c:v>
                </c:pt>
                <c:pt idx="104477" formatCode="0.00E+00">
                  <c:v>-4.5148899999999997E-3</c:v>
                </c:pt>
                <c:pt idx="104478" formatCode="0.00E+00">
                  <c:v>-4.6797499999999999E-3</c:v>
                </c:pt>
                <c:pt idx="104479" formatCode="0.00E+00">
                  <c:v>-4.8406100000000004E-3</c:v>
                </c:pt>
                <c:pt idx="104480" formatCode="0.00E+00">
                  <c:v>-4.9974099999999999E-3</c:v>
                </c:pt>
                <c:pt idx="104481" formatCode="0.00E+00">
                  <c:v>-5.1500499999999998E-3</c:v>
                </c:pt>
                <c:pt idx="104482" formatCode="0.00E+00">
                  <c:v>-5.2984800000000004E-3</c:v>
                </c:pt>
                <c:pt idx="104483" formatCode="0.00E+00">
                  <c:v>-5.4426199999999996E-3</c:v>
                </c:pt>
                <c:pt idx="104484" formatCode="0.00E+00">
                  <c:v>-5.5824000000000004E-3</c:v>
                </c:pt>
                <c:pt idx="104485" formatCode="0.00E+00">
                  <c:v>-5.7177699999999996E-3</c:v>
                </c:pt>
                <c:pt idx="104486" formatCode="0.00E+00">
                  <c:v>-5.8486700000000003E-3</c:v>
                </c:pt>
                <c:pt idx="104487" formatCode="0.00E+00">
                  <c:v>-5.97504E-3</c:v>
                </c:pt>
                <c:pt idx="104488" formatCode="0.00E+00">
                  <c:v>-6.0968300000000001E-3</c:v>
                </c:pt>
                <c:pt idx="104489" formatCode="0.00E+00">
                  <c:v>-6.2139999999999999E-3</c:v>
                </c:pt>
                <c:pt idx="104490" formatCode="0.00E+00">
                  <c:v>-6.3264999999999997E-3</c:v>
                </c:pt>
                <c:pt idx="104491" formatCode="0.00E+00">
                  <c:v>-6.4342999999999996E-3</c:v>
                </c:pt>
                <c:pt idx="104492" formatCode="0.00E+00">
                  <c:v>-6.5373499999999999E-3</c:v>
                </c:pt>
                <c:pt idx="104493" formatCode="0.00E+00">
                  <c:v>-6.6356200000000001E-3</c:v>
                </c:pt>
                <c:pt idx="104494" formatCode="0.00E+00">
                  <c:v>-6.7290900000000001E-3</c:v>
                </c:pt>
                <c:pt idx="104495" formatCode="0.00E+00">
                  <c:v>-6.8177200000000002E-3</c:v>
                </c:pt>
                <c:pt idx="104496" formatCode="0.00E+00">
                  <c:v>-6.9014999999999996E-3</c:v>
                </c:pt>
                <c:pt idx="104497" formatCode="0.00E+00">
                  <c:v>-6.9804000000000003E-3</c:v>
                </c:pt>
                <c:pt idx="104498" formatCode="0.00E+00">
                  <c:v>-7.0544099999999997E-3</c:v>
                </c:pt>
                <c:pt idx="104499" formatCode="0.00E+00">
                  <c:v>-7.1235200000000004E-3</c:v>
                </c:pt>
                <c:pt idx="104500" formatCode="0.00E+00">
                  <c:v>-7.1877099999999999E-3</c:v>
                </c:pt>
                <c:pt idx="104501" formatCode="0.00E+00">
                  <c:v>-7.2469700000000001E-3</c:v>
                </c:pt>
                <c:pt idx="104502" formatCode="0.00E+00">
                  <c:v>-7.3013100000000001E-3</c:v>
                </c:pt>
                <c:pt idx="104503" formatCode="0.00E+00">
                  <c:v>-7.3507099999999999E-3</c:v>
                </c:pt>
                <c:pt idx="104504" formatCode="0.00E+00">
                  <c:v>-7.3951900000000003E-3</c:v>
                </c:pt>
                <c:pt idx="104505" formatCode="0.00E+00">
                  <c:v>-7.4347399999999996E-3</c:v>
                </c:pt>
                <c:pt idx="104506" formatCode="0.00E+00">
                  <c:v>-7.4693700000000003E-3</c:v>
                </c:pt>
                <c:pt idx="104507" formatCode="0.00E+00">
                  <c:v>-7.4990899999999999E-3</c:v>
                </c:pt>
                <c:pt idx="104508" formatCode="0.00E+00">
                  <c:v>-7.52391E-3</c:v>
                </c:pt>
                <c:pt idx="104509" formatCode="0.00E+00">
                  <c:v>-7.5438500000000004E-3</c:v>
                </c:pt>
                <c:pt idx="104510" formatCode="0.00E+00">
                  <c:v>-7.5589100000000003E-3</c:v>
                </c:pt>
                <c:pt idx="104511" formatCode="0.00E+00">
                  <c:v>-7.5691300000000003E-3</c:v>
                </c:pt>
                <c:pt idx="104512" formatCode="0.00E+00">
                  <c:v>-7.5745300000000003E-3</c:v>
                </c:pt>
                <c:pt idx="104513" formatCode="0.00E+00">
                  <c:v>-7.5751100000000004E-3</c:v>
                </c:pt>
                <c:pt idx="104514" formatCode="0.00E+00">
                  <c:v>-7.5709200000000001E-3</c:v>
                </c:pt>
                <c:pt idx="104515" formatCode="0.00E+00">
                  <c:v>-7.5619700000000003E-3</c:v>
                </c:pt>
                <c:pt idx="104516" formatCode="0.00E+00">
                  <c:v>-7.5483099999999999E-3</c:v>
                </c:pt>
                <c:pt idx="104517" formatCode="0.00E+00">
                  <c:v>-7.5299499999999997E-3</c:v>
                </c:pt>
                <c:pt idx="104518" formatCode="0.00E+00">
                  <c:v>-7.5069400000000001E-3</c:v>
                </c:pt>
                <c:pt idx="104519" formatCode="0.00E+00">
                  <c:v>-7.4793100000000003E-3</c:v>
                </c:pt>
                <c:pt idx="104520" formatCode="0.00E+00">
                  <c:v>-7.44709E-3</c:v>
                </c:pt>
                <c:pt idx="104521" formatCode="0.00E+00">
                  <c:v>-7.4103299999999997E-3</c:v>
                </c:pt>
                <c:pt idx="104522" formatCode="0.00E+00">
                  <c:v>-7.3690700000000001E-3</c:v>
                </c:pt>
                <c:pt idx="104523" formatCode="0.00E+00">
                  <c:v>-7.3233400000000002E-3</c:v>
                </c:pt>
                <c:pt idx="104524" formatCode="0.00E+00">
                  <c:v>-7.2732099999999996E-3</c:v>
                </c:pt>
                <c:pt idx="104525" formatCode="0.00E+00">
                  <c:v>-7.2186999999999998E-3</c:v>
                </c:pt>
                <c:pt idx="104526" formatCode="0.00E+00">
                  <c:v>-7.1598599999999997E-3</c:v>
                </c:pt>
                <c:pt idx="104527" formatCode="0.00E+00">
                  <c:v>-7.0967599999999997E-3</c:v>
                </c:pt>
                <c:pt idx="104528" formatCode="0.00E+00">
                  <c:v>-7.0294299999999997E-3</c:v>
                </c:pt>
                <c:pt idx="104529" formatCode="0.00E+00">
                  <c:v>-6.9579300000000002E-3</c:v>
                </c:pt>
                <c:pt idx="104530" formatCode="0.00E+00">
                  <c:v>-6.8823199999999999E-3</c:v>
                </c:pt>
                <c:pt idx="104531" formatCode="0.00E+00">
                  <c:v>-6.8026400000000004E-3</c:v>
                </c:pt>
                <c:pt idx="104532" formatCode="0.00E+00">
                  <c:v>-6.7189499999999996E-3</c:v>
                </c:pt>
                <c:pt idx="104533" formatCode="0.00E+00">
                  <c:v>-6.6313099999999996E-3</c:v>
                </c:pt>
                <c:pt idx="104534" formatCode="0.00E+00">
                  <c:v>-6.5397900000000002E-3</c:v>
                </c:pt>
                <c:pt idx="104535" formatCode="0.00E+00">
                  <c:v>-6.4444300000000001E-3</c:v>
                </c:pt>
                <c:pt idx="104536" formatCode="0.00E+00">
                  <c:v>-6.3452999999999999E-3</c:v>
                </c:pt>
                <c:pt idx="104537" formatCode="0.00E+00">
                  <c:v>-6.24247E-3</c:v>
                </c:pt>
                <c:pt idx="104538" formatCode="0.00E+00">
                  <c:v>-6.13599E-3</c:v>
                </c:pt>
                <c:pt idx="104539" formatCode="0.00E+00">
                  <c:v>-6.0259299999999997E-3</c:v>
                </c:pt>
                <c:pt idx="104540" formatCode="0.00E+00">
                  <c:v>-5.9123600000000002E-3</c:v>
                </c:pt>
                <c:pt idx="104541" formatCode="0.00E+00">
                  <c:v>-5.7953400000000004E-3</c:v>
                </c:pt>
                <c:pt idx="104542" formatCode="0.00E+00">
                  <c:v>-5.6749499999999998E-3</c:v>
                </c:pt>
                <c:pt idx="104543" formatCode="0.00E+00">
                  <c:v>-5.5512399999999998E-3</c:v>
                </c:pt>
                <c:pt idx="104544" formatCode="0.00E+00">
                  <c:v>-5.4243E-3</c:v>
                </c:pt>
                <c:pt idx="104545" formatCode="0.00E+00">
                  <c:v>-5.2941899999999998E-3</c:v>
                </c:pt>
                <c:pt idx="104546" formatCode="0.00E+00">
                  <c:v>-5.1609799999999999E-3</c:v>
                </c:pt>
                <c:pt idx="104547" formatCode="0.00E+00">
                  <c:v>-5.0247599999999996E-3</c:v>
                </c:pt>
                <c:pt idx="104548" formatCode="0.00E+00">
                  <c:v>-4.8855799999999996E-3</c:v>
                </c:pt>
                <c:pt idx="104549" formatCode="0.00E+00">
                  <c:v>-4.7435400000000001E-3</c:v>
                </c:pt>
                <c:pt idx="104550" formatCode="0.00E+00">
                  <c:v>-4.5986999999999998E-3</c:v>
                </c:pt>
                <c:pt idx="104551" formatCode="0.00E+00">
                  <c:v>-4.4511400000000001E-3</c:v>
                </c:pt>
                <c:pt idx="104552" formatCode="0.00E+00">
                  <c:v>-4.3009399999999996E-3</c:v>
                </c:pt>
                <c:pt idx="104553" formatCode="0.00E+00">
                  <c:v>-4.1481900000000004E-3</c:v>
                </c:pt>
                <c:pt idx="104554" formatCode="0.00E+00">
                  <c:v>-3.9929600000000003E-3</c:v>
                </c:pt>
                <c:pt idx="104555" formatCode="0.00E+00">
                  <c:v>-3.8353300000000001E-3</c:v>
                </c:pt>
                <c:pt idx="104556" formatCode="0.00E+00">
                  <c:v>-3.6753900000000002E-3</c:v>
                </c:pt>
                <c:pt idx="104557" formatCode="0.00E+00">
                  <c:v>-3.5132200000000001E-3</c:v>
                </c:pt>
                <c:pt idx="104558" formatCode="0.00E+00">
                  <c:v>-3.3489100000000001E-3</c:v>
                </c:pt>
                <c:pt idx="104559" formatCode="0.00E+00">
                  <c:v>-3.1825400000000002E-3</c:v>
                </c:pt>
                <c:pt idx="104560" formatCode="0.00E+00">
                  <c:v>-3.0141999999999999E-3</c:v>
                </c:pt>
                <c:pt idx="104561" formatCode="0.00E+00">
                  <c:v>-2.8439799999999999E-3</c:v>
                </c:pt>
                <c:pt idx="104562" formatCode="0.00E+00">
                  <c:v>-2.6719700000000001E-3</c:v>
                </c:pt>
                <c:pt idx="104563" formatCode="0.00E+00">
                  <c:v>-2.49825E-3</c:v>
                </c:pt>
                <c:pt idx="104564" formatCode="0.00E+00">
                  <c:v>-2.32292E-3</c:v>
                </c:pt>
                <c:pt idx="104565" formatCode="0.00E+00">
                  <c:v>-2.1460699999999999E-3</c:v>
                </c:pt>
                <c:pt idx="104566" formatCode="0.00E+00">
                  <c:v>-1.9677900000000001E-3</c:v>
                </c:pt>
                <c:pt idx="104567" formatCode="0.00E+00">
                  <c:v>-1.7881800000000001E-3</c:v>
                </c:pt>
                <c:pt idx="104568" formatCode="0.00E+00">
                  <c:v>-1.6073400000000001E-3</c:v>
                </c:pt>
                <c:pt idx="104569" formatCode="0.00E+00">
                  <c:v>-1.4253600000000001E-3</c:v>
                </c:pt>
                <c:pt idx="104570" formatCode="0.00E+00">
                  <c:v>-1.24233E-3</c:v>
                </c:pt>
                <c:pt idx="104571" formatCode="0.00E+00">
                  <c:v>-1.0583599999999999E-3</c:v>
                </c:pt>
                <c:pt idx="104572" formatCode="0.00E+00">
                  <c:v>-8.7354800000000003E-4</c:v>
                </c:pt>
                <c:pt idx="104573" formatCode="0.00E+00">
                  <c:v>-6.8798999999999998E-4</c:v>
                </c:pt>
                <c:pt idx="104574" formatCode="0.00E+00">
                  <c:v>-5.0178899999999999E-4</c:v>
                </c:pt>
                <c:pt idx="104575" formatCode="0.00E+00">
                  <c:v>-3.1504800000000001E-4</c:v>
                </c:pt>
                <c:pt idx="104576" formatCode="0.00E+00">
                  <c:v>-1.2787000000000001E-4</c:v>
                </c:pt>
                <c:pt idx="104577" formatCode="0.00E+00">
                  <c:v>5.9640299999999999E-5</c:v>
                </c:pt>
                <c:pt idx="104578" formatCode="0.00E+00">
                  <c:v>2.4737799999999998E-4</c:v>
                </c:pt>
                <c:pt idx="104579" formatCode="0.00E+00">
                  <c:v>4.3523800000000001E-4</c:v>
                </c:pt>
                <c:pt idx="104580" formatCode="0.00E+00">
                  <c:v>6.2311099999999998E-4</c:v>
                </c:pt>
                <c:pt idx="104581" formatCode="0.00E+00">
                  <c:v>8.1089200000000001E-4</c:v>
                </c:pt>
                <c:pt idx="104582" formatCode="0.00E+00">
                  <c:v>9.9847099999999991E-4</c:v>
                </c:pt>
                <c:pt idx="104583" formatCode="0.00E+00">
                  <c:v>1.18574E-3</c:v>
                </c:pt>
                <c:pt idx="104584" formatCode="0.00E+00">
                  <c:v>1.37258E-3</c:v>
                </c:pt>
                <c:pt idx="104585" formatCode="0.00E+00">
                  <c:v>1.5589E-3</c:v>
                </c:pt>
                <c:pt idx="104586" formatCode="0.00E+00">
                  <c:v>1.74457E-3</c:v>
                </c:pt>
                <c:pt idx="104587" formatCode="0.00E+00">
                  <c:v>1.9294900000000001E-3</c:v>
                </c:pt>
                <c:pt idx="104588" formatCode="0.00E+00">
                  <c:v>2.1135300000000002E-3</c:v>
                </c:pt>
                <c:pt idx="104589" formatCode="0.00E+00">
                  <c:v>2.2966000000000002E-3</c:v>
                </c:pt>
                <c:pt idx="104590" formatCode="0.00E+00">
                  <c:v>2.4785699999999998E-3</c:v>
                </c:pt>
                <c:pt idx="104591" formatCode="0.00E+00">
                  <c:v>2.6593300000000001E-3</c:v>
                </c:pt>
                <c:pt idx="104592" formatCode="0.00E+00">
                  <c:v>2.83877E-3</c:v>
                </c:pt>
                <c:pt idx="104593" formatCode="0.00E+00">
                  <c:v>3.0167700000000002E-3</c:v>
                </c:pt>
                <c:pt idx="104594" formatCode="0.00E+00">
                  <c:v>3.1932200000000001E-3</c:v>
                </c:pt>
                <c:pt idx="104595" formatCode="0.00E+00">
                  <c:v>3.3679999999999999E-3</c:v>
                </c:pt>
                <c:pt idx="104596" formatCode="0.00E+00">
                  <c:v>3.5409899999999999E-3</c:v>
                </c:pt>
                <c:pt idx="104597" formatCode="0.00E+00">
                  <c:v>3.7120899999999999E-3</c:v>
                </c:pt>
                <c:pt idx="104598" formatCode="0.00E+00">
                  <c:v>3.8811700000000002E-3</c:v>
                </c:pt>
                <c:pt idx="104599" formatCode="0.00E+00">
                  <c:v>4.0481199999999997E-3</c:v>
                </c:pt>
                <c:pt idx="104600" formatCode="0.00E+00">
                  <c:v>4.2128299999999999E-3</c:v>
                </c:pt>
                <c:pt idx="104601" formatCode="0.00E+00">
                  <c:v>4.3751700000000003E-3</c:v>
                </c:pt>
                <c:pt idx="104602" formatCode="0.00E+00">
                  <c:v>4.5350399999999997E-3</c:v>
                </c:pt>
                <c:pt idx="104603" formatCode="0.00E+00">
                  <c:v>4.6923199999999998E-3</c:v>
                </c:pt>
                <c:pt idx="104604" formatCode="0.00E+00">
                  <c:v>4.8469000000000003E-3</c:v>
                </c:pt>
                <c:pt idx="104605" formatCode="0.00E+00">
                  <c:v>4.9986600000000003E-3</c:v>
                </c:pt>
                <c:pt idx="104606" formatCode="0.00E+00">
                  <c:v>5.1475000000000002E-3</c:v>
                </c:pt>
                <c:pt idx="104607" formatCode="0.00E+00">
                  <c:v>5.29329E-3</c:v>
                </c:pt>
                <c:pt idx="104608" formatCode="0.00E+00">
                  <c:v>5.4359300000000003E-3</c:v>
                </c:pt>
                <c:pt idx="104609" formatCode="0.00E+00">
                  <c:v>5.57531E-3</c:v>
                </c:pt>
                <c:pt idx="104610" formatCode="0.00E+00">
                  <c:v>5.7113199999999998E-3</c:v>
                </c:pt>
                <c:pt idx="104611" formatCode="0.00E+00">
                  <c:v>5.8438600000000002E-3</c:v>
                </c:pt>
                <c:pt idx="104612" formatCode="0.00E+00">
                  <c:v>5.9728100000000003E-3</c:v>
                </c:pt>
                <c:pt idx="104613" formatCode="0.00E+00">
                  <c:v>6.0980699999999997E-3</c:v>
                </c:pt>
                <c:pt idx="104614" formatCode="0.00E+00">
                  <c:v>6.21953E-3</c:v>
                </c:pt>
                <c:pt idx="104615" formatCode="0.00E+00">
                  <c:v>6.3371E-3</c:v>
                </c:pt>
                <c:pt idx="104616" formatCode="0.00E+00">
                  <c:v>6.4506800000000003E-3</c:v>
                </c:pt>
                <c:pt idx="104617" formatCode="0.00E+00">
                  <c:v>6.5601599999999998E-3</c:v>
                </c:pt>
                <c:pt idx="104618" formatCode="0.00E+00">
                  <c:v>6.6654499999999998E-3</c:v>
                </c:pt>
                <c:pt idx="104619" formatCode="0.00E+00">
                  <c:v>6.7664500000000002E-3</c:v>
                </c:pt>
                <c:pt idx="104620" formatCode="0.00E+00">
                  <c:v>6.8630799999999997E-3</c:v>
                </c:pt>
                <c:pt idx="104621" formatCode="0.00E+00">
                  <c:v>6.9552399999999997E-3</c:v>
                </c:pt>
                <c:pt idx="104622" formatCode="0.00E+00">
                  <c:v>7.0428299999999999E-3</c:v>
                </c:pt>
                <c:pt idx="104623" formatCode="0.00E+00">
                  <c:v>7.1257899999999999E-3</c:v>
                </c:pt>
                <c:pt idx="104624" formatCode="0.00E+00">
                  <c:v>7.2040200000000002E-3</c:v>
                </c:pt>
                <c:pt idx="104625" formatCode="0.00E+00">
                  <c:v>7.2774399999999996E-3</c:v>
                </c:pt>
                <c:pt idx="104626" formatCode="0.00E+00">
                  <c:v>7.3459700000000003E-3</c:v>
                </c:pt>
                <c:pt idx="104627" formatCode="0.00E+00">
                  <c:v>7.40955E-3</c:v>
                </c:pt>
                <c:pt idx="104628" formatCode="0.00E+00">
                  <c:v>7.4680900000000001E-3</c:v>
                </c:pt>
                <c:pt idx="104629" formatCode="0.00E+00">
                  <c:v>7.5215400000000002E-3</c:v>
                </c:pt>
                <c:pt idx="104630" formatCode="0.00E+00">
                  <c:v>7.5698099999999997E-3</c:v>
                </c:pt>
                <c:pt idx="104631" formatCode="0.00E+00">
                  <c:v>7.6128599999999999E-3</c:v>
                </c:pt>
                <c:pt idx="104632" formatCode="0.00E+00">
                  <c:v>7.6506200000000003E-3</c:v>
                </c:pt>
                <c:pt idx="104633" formatCode="0.00E+00">
                  <c:v>7.6830400000000004E-3</c:v>
                </c:pt>
                <c:pt idx="104634" formatCode="0.00E+00">
                  <c:v>7.7100500000000004E-3</c:v>
                </c:pt>
                <c:pt idx="104635" formatCode="0.00E+00">
                  <c:v>7.7316299999999998E-3</c:v>
                </c:pt>
                <c:pt idx="104636" formatCode="0.00E+00">
                  <c:v>7.7477199999999996E-3</c:v>
                </c:pt>
                <c:pt idx="104637" formatCode="0.00E+00">
                  <c:v>7.7582700000000003E-3</c:v>
                </c:pt>
                <c:pt idx="104638" formatCode="0.00E+00">
                  <c:v>7.7632600000000001E-3</c:v>
                </c:pt>
                <c:pt idx="104639" formatCode="0.00E+00">
                  <c:v>7.7626500000000003E-3</c:v>
                </c:pt>
                <c:pt idx="104640" formatCode="0.00E+00">
                  <c:v>7.75642E-3</c:v>
                </c:pt>
                <c:pt idx="104641" formatCode="0.00E+00">
                  <c:v>7.7445300000000003E-3</c:v>
                </c:pt>
                <c:pt idx="104642" formatCode="0.00E+00">
                  <c:v>7.7269599999999997E-3</c:v>
                </c:pt>
                <c:pt idx="104643" formatCode="0.00E+00">
                  <c:v>7.7037099999999999E-3</c:v>
                </c:pt>
                <c:pt idx="104644" formatCode="0.00E+00">
                  <c:v>7.6747600000000001E-3</c:v>
                </c:pt>
                <c:pt idx="104645" formatCode="0.00E+00">
                  <c:v>7.6401100000000003E-3</c:v>
                </c:pt>
                <c:pt idx="104646" formatCode="0.00E+00">
                  <c:v>7.5997399999999998E-3</c:v>
                </c:pt>
                <c:pt idx="104647" formatCode="0.00E+00">
                  <c:v>7.5536700000000002E-3</c:v>
                </c:pt>
                <c:pt idx="104648" formatCode="0.00E+00">
                  <c:v>7.5018899999999998E-3</c:v>
                </c:pt>
                <c:pt idx="104649" formatCode="0.00E+00">
                  <c:v>7.4444300000000001E-3</c:v>
                </c:pt>
                <c:pt idx="104650" formatCode="0.00E+00">
                  <c:v>7.3812900000000004E-3</c:v>
                </c:pt>
                <c:pt idx="104651" formatCode="0.00E+00">
                  <c:v>7.3125100000000004E-3</c:v>
                </c:pt>
                <c:pt idx="104652" formatCode="0.00E+00">
                  <c:v>7.23809E-3</c:v>
                </c:pt>
                <c:pt idx="104653" formatCode="0.00E+00">
                  <c:v>7.1580799999999998E-3</c:v>
                </c:pt>
                <c:pt idx="104654" formatCode="0.00E+00">
                  <c:v>7.0725199999999997E-3</c:v>
                </c:pt>
                <c:pt idx="104655" formatCode="0.00E+00">
                  <c:v>6.9814300000000003E-3</c:v>
                </c:pt>
                <c:pt idx="104656" formatCode="0.00E+00">
                  <c:v>6.8848700000000004E-3</c:v>
                </c:pt>
                <c:pt idx="104657" formatCode="0.00E+00">
                  <c:v>6.7828799999999998E-3</c:v>
                </c:pt>
                <c:pt idx="104658" formatCode="0.00E+00">
                  <c:v>6.6755199999999999E-3</c:v>
                </c:pt>
                <c:pt idx="104659" formatCode="0.00E+00">
                  <c:v>6.5628600000000002E-3</c:v>
                </c:pt>
                <c:pt idx="104660" formatCode="0.00E+00">
                  <c:v>6.4449499999999996E-3</c:v>
                </c:pt>
                <c:pt idx="104661" formatCode="0.00E+00">
                  <c:v>6.3218600000000003E-3</c:v>
                </c:pt>
                <c:pt idx="104662" formatCode="0.00E+00">
                  <c:v>6.1936700000000001E-3</c:v>
                </c:pt>
                <c:pt idx="104663" formatCode="0.00E+00">
                  <c:v>6.0604700000000001E-3</c:v>
                </c:pt>
                <c:pt idx="104664" formatCode="0.00E+00">
                  <c:v>5.92232E-3</c:v>
                </c:pt>
                <c:pt idx="104665" formatCode="0.00E+00">
                  <c:v>5.7793300000000001E-3</c:v>
                </c:pt>
                <c:pt idx="104666" formatCode="0.00E+00">
                  <c:v>5.6315799999999997E-3</c:v>
                </c:pt>
                <c:pt idx="104667" formatCode="0.00E+00">
                  <c:v>5.4791700000000002E-3</c:v>
                </c:pt>
                <c:pt idx="104668" formatCode="0.00E+00">
                  <c:v>5.3222199999999999E-3</c:v>
                </c:pt>
                <c:pt idx="104669" formatCode="0.00E+00">
                  <c:v>5.1608100000000001E-3</c:v>
                </c:pt>
                <c:pt idx="104670" formatCode="0.00E+00">
                  <c:v>4.9950699999999999E-3</c:v>
                </c:pt>
                <c:pt idx="104671" formatCode="0.00E+00">
                  <c:v>4.8251099999999996E-3</c:v>
                </c:pt>
                <c:pt idx="104672" formatCode="0.00E+00">
                  <c:v>4.6510600000000003E-3</c:v>
                </c:pt>
                <c:pt idx="104673" formatCode="0.00E+00">
                  <c:v>4.4730300000000002E-3</c:v>
                </c:pt>
                <c:pt idx="104674" formatCode="0.00E+00">
                  <c:v>4.2911599999999996E-3</c:v>
                </c:pt>
                <c:pt idx="104675" formatCode="0.00E+00">
                  <c:v>4.1055700000000002E-3</c:v>
                </c:pt>
                <c:pt idx="104676" formatCode="0.00E+00">
                  <c:v>3.9164200000000003E-3</c:v>
                </c:pt>
                <c:pt idx="104677" formatCode="0.00E+00">
                  <c:v>3.72383E-3</c:v>
                </c:pt>
                <c:pt idx="104678" formatCode="0.00E+00">
                  <c:v>3.5279500000000002E-3</c:v>
                </c:pt>
                <c:pt idx="104679" formatCode="0.00E+00">
                  <c:v>3.3289299999999999E-3</c:v>
                </c:pt>
                <c:pt idx="104680" formatCode="0.00E+00">
                  <c:v>3.12693E-3</c:v>
                </c:pt>
                <c:pt idx="104681" formatCode="0.00E+00">
                  <c:v>2.92209E-3</c:v>
                </c:pt>
                <c:pt idx="104682" formatCode="0.00E+00">
                  <c:v>2.7145799999999999E-3</c:v>
                </c:pt>
                <c:pt idx="104683" formatCode="0.00E+00">
                  <c:v>2.5045599999999999E-3</c:v>
                </c:pt>
                <c:pt idx="104684" formatCode="0.00E+00">
                  <c:v>2.2921899999999999E-3</c:v>
                </c:pt>
                <c:pt idx="104685" formatCode="0.00E+00">
                  <c:v>2.07764E-3</c:v>
                </c:pt>
                <c:pt idx="104686" formatCode="0.00E+00">
                  <c:v>1.86107E-3</c:v>
                </c:pt>
                <c:pt idx="104687" formatCode="0.00E+00">
                  <c:v>1.6426800000000001E-3</c:v>
                </c:pt>
                <c:pt idx="104688" formatCode="0.00E+00">
                  <c:v>1.4226099999999999E-3</c:v>
                </c:pt>
                <c:pt idx="104689" formatCode="0.00E+00">
                  <c:v>1.20107E-3</c:v>
                </c:pt>
                <c:pt idx="104690" formatCode="0.00E+00">
                  <c:v>9.7821900000000001E-4</c:v>
                </c:pt>
                <c:pt idx="104691" formatCode="0.00E+00">
                  <c:v>7.5424499999999996E-4</c:v>
                </c:pt>
                <c:pt idx="104692" formatCode="0.00E+00">
                  <c:v>5.2932999999999995E-4</c:v>
                </c:pt>
                <c:pt idx="104693" formatCode="0.00E+00">
                  <c:v>3.0365999999999998E-4</c:v>
                </c:pt>
                <c:pt idx="104694" formatCode="0.00E+00">
                  <c:v>7.7418900000000005E-5</c:v>
                </c:pt>
                <c:pt idx="104695" formatCode="0.00E+00">
                  <c:v>-1.4920499999999999E-4</c:v>
                </c:pt>
                <c:pt idx="104696" formatCode="0.00E+00">
                  <c:v>-3.76022E-4</c:v>
                </c:pt>
                <c:pt idx="104697" formatCode="0.00E+00">
                  <c:v>-6.0284499999999997E-4</c:v>
                </c:pt>
                <c:pt idx="104698" formatCode="0.00E+00">
                  <c:v>-8.29483E-4</c:v>
                </c:pt>
                <c:pt idx="104699" formatCode="0.00E+00">
                  <c:v>-1.05575E-3</c:v>
                </c:pt>
                <c:pt idx="104700" formatCode="0.00E+00">
                  <c:v>-1.28144E-3</c:v>
                </c:pt>
                <c:pt idx="104701" formatCode="0.00E+00">
                  <c:v>-1.50639E-3</c:v>
                </c:pt>
                <c:pt idx="104702" formatCode="0.00E+00">
                  <c:v>-1.7303799999999999E-3</c:v>
                </c:pt>
                <c:pt idx="104703" formatCode="0.00E+00">
                  <c:v>-1.9532400000000002E-3</c:v>
                </c:pt>
                <c:pt idx="104704" formatCode="0.00E+00">
                  <c:v>-2.1747699999999999E-3</c:v>
                </c:pt>
                <c:pt idx="104705" formatCode="0.00E+00">
                  <c:v>-2.39478E-3</c:v>
                </c:pt>
                <c:pt idx="104706" formatCode="0.00E+00">
                  <c:v>-2.6130900000000002E-3</c:v>
                </c:pt>
                <c:pt idx="104707" formatCode="0.00E+00">
                  <c:v>-2.8295099999999999E-3</c:v>
                </c:pt>
                <c:pt idx="104708" formatCode="0.00E+00">
                  <c:v>-3.0438499999999999E-3</c:v>
                </c:pt>
                <c:pt idx="104709" formatCode="0.00E+00">
                  <c:v>-3.2559300000000002E-3</c:v>
                </c:pt>
                <c:pt idx="104710" formatCode="0.00E+00">
                  <c:v>-3.4655699999999998E-3</c:v>
                </c:pt>
                <c:pt idx="104711" formatCode="0.00E+00">
                  <c:v>-3.67257E-3</c:v>
                </c:pt>
                <c:pt idx="104712" formatCode="0.00E+00">
                  <c:v>-3.8767799999999998E-3</c:v>
                </c:pt>
                <c:pt idx="104713" formatCode="0.00E+00">
                  <c:v>-4.078E-3</c:v>
                </c:pt>
                <c:pt idx="104714" formatCode="0.00E+00">
                  <c:v>-4.2760599999999999E-3</c:v>
                </c:pt>
                <c:pt idx="104715" formatCode="0.00E+00">
                  <c:v>-4.4707899999999997E-3</c:v>
                </c:pt>
                <c:pt idx="104716" formatCode="0.00E+00">
                  <c:v>-4.6620300000000002E-3</c:v>
                </c:pt>
                <c:pt idx="104717" formatCode="0.00E+00">
                  <c:v>-4.8495999999999999E-3</c:v>
                </c:pt>
                <c:pt idx="104718" formatCode="0.00E+00">
                  <c:v>-5.0333399999999999E-3</c:v>
                </c:pt>
                <c:pt idx="104719" formatCode="0.00E+00">
                  <c:v>-5.2131E-3</c:v>
                </c:pt>
                <c:pt idx="104720" formatCode="0.00E+00">
                  <c:v>-5.3887099999999997E-3</c:v>
                </c:pt>
                <c:pt idx="104721" formatCode="0.00E+00">
                  <c:v>-5.5600199999999997E-3</c:v>
                </c:pt>
                <c:pt idx="104722" formatCode="0.00E+00">
                  <c:v>-5.7268800000000002E-3</c:v>
                </c:pt>
                <c:pt idx="104723" formatCode="0.00E+00">
                  <c:v>-5.8891600000000001E-3</c:v>
                </c:pt>
                <c:pt idx="104724" formatCode="0.00E+00">
                  <c:v>-6.0467000000000003E-3</c:v>
                </c:pt>
                <c:pt idx="104725" formatCode="0.00E+00">
                  <c:v>-6.1993700000000001E-3</c:v>
                </c:pt>
                <c:pt idx="104726" formatCode="0.00E+00">
                  <c:v>-6.34703E-3</c:v>
                </c:pt>
                <c:pt idx="104727" formatCode="0.00E+00">
                  <c:v>-6.4895700000000001E-3</c:v>
                </c:pt>
                <c:pt idx="104728" formatCode="0.00E+00">
                  <c:v>-6.6268500000000001E-3</c:v>
                </c:pt>
                <c:pt idx="104729" formatCode="0.00E+00">
                  <c:v>-6.75875E-3</c:v>
                </c:pt>
                <c:pt idx="104730" formatCode="0.00E+00">
                  <c:v>-6.8851700000000004E-3</c:v>
                </c:pt>
                <c:pt idx="104731" formatCode="0.00E+00">
                  <c:v>-7.0059900000000001E-3</c:v>
                </c:pt>
                <c:pt idx="104732" formatCode="0.00E+00">
                  <c:v>-7.1211099999999999E-3</c:v>
                </c:pt>
                <c:pt idx="104733" formatCode="0.00E+00">
                  <c:v>-7.2304300000000004E-3</c:v>
                </c:pt>
                <c:pt idx="104734" formatCode="0.00E+00">
                  <c:v>-7.3338600000000002E-3</c:v>
                </c:pt>
                <c:pt idx="104735" formatCode="0.00E+00">
                  <c:v>-7.43131E-3</c:v>
                </c:pt>
                <c:pt idx="104736" formatCode="0.00E+00">
                  <c:v>-7.5227000000000002E-3</c:v>
                </c:pt>
                <c:pt idx="104737" formatCode="0.00E+00">
                  <c:v>-7.6079399999999997E-3</c:v>
                </c:pt>
                <c:pt idx="104738" formatCode="0.00E+00">
                  <c:v>-7.6869800000000004E-3</c:v>
                </c:pt>
                <c:pt idx="104739" formatCode="0.00E+00">
                  <c:v>-7.7597400000000002E-3</c:v>
                </c:pt>
                <c:pt idx="104740" formatCode="0.00E+00">
                  <c:v>-7.8261600000000004E-3</c:v>
                </c:pt>
                <c:pt idx="104741" formatCode="0.00E+00">
                  <c:v>-7.8861999999999995E-3</c:v>
                </c:pt>
                <c:pt idx="104742" formatCode="0.00E+00">
                  <c:v>-7.9398000000000003E-3</c:v>
                </c:pt>
                <c:pt idx="104743" formatCode="0.00E+00">
                  <c:v>-7.9869199999999998E-3</c:v>
                </c:pt>
                <c:pt idx="104744" formatCode="0.00E+00">
                  <c:v>-8.0275299999999997E-3</c:v>
                </c:pt>
                <c:pt idx="104745" formatCode="0.00E+00">
                  <c:v>-8.0616000000000004E-3</c:v>
                </c:pt>
                <c:pt idx="104746" formatCode="0.00E+00">
                  <c:v>-8.0890900000000002E-3</c:v>
                </c:pt>
                <c:pt idx="104747" formatCode="0.00E+00">
                  <c:v>-8.1100100000000008E-3</c:v>
                </c:pt>
                <c:pt idx="104748" formatCode="0.00E+00">
                  <c:v>-8.1243300000000008E-3</c:v>
                </c:pt>
                <c:pt idx="104749" formatCode="0.00E+00">
                  <c:v>-8.1320400000000001E-3</c:v>
                </c:pt>
                <c:pt idx="104750" formatCode="0.00E+00">
                  <c:v>-8.1331600000000004E-3</c:v>
                </c:pt>
                <c:pt idx="104751" formatCode="0.00E+00">
                  <c:v>-8.12768E-3</c:v>
                </c:pt>
                <c:pt idx="104752" formatCode="0.00E+00">
                  <c:v>-8.1156300000000004E-3</c:v>
                </c:pt>
                <c:pt idx="104753" formatCode="0.00E+00">
                  <c:v>-8.09701E-3</c:v>
                </c:pt>
                <c:pt idx="104754" formatCode="0.00E+00">
                  <c:v>-8.0718600000000001E-3</c:v>
                </c:pt>
                <c:pt idx="104755" formatCode="0.00E+00">
                  <c:v>-8.0402000000000008E-3</c:v>
                </c:pt>
                <c:pt idx="104756" formatCode="0.00E+00">
                  <c:v>-8.00207E-3</c:v>
                </c:pt>
                <c:pt idx="104757" formatCode="0.00E+00">
                  <c:v>-7.9575199999999992E-3</c:v>
                </c:pt>
                <c:pt idx="104758" formatCode="0.00E+00">
                  <c:v>-7.9065999999999997E-3</c:v>
                </c:pt>
                <c:pt idx="104759" formatCode="0.00E+00">
                  <c:v>-7.8493499999999997E-3</c:v>
                </c:pt>
                <c:pt idx="104760" formatCode="0.00E+00">
                  <c:v>-7.7858399999999996E-3</c:v>
                </c:pt>
                <c:pt idx="104761" formatCode="0.00E+00">
                  <c:v>-7.7161399999999998E-3</c:v>
                </c:pt>
                <c:pt idx="104762" formatCode="0.00E+00">
                  <c:v>-7.64031E-3</c:v>
                </c:pt>
                <c:pt idx="104763" formatCode="0.00E+00">
                  <c:v>-7.5584299999999997E-3</c:v>
                </c:pt>
                <c:pt idx="104764" formatCode="0.00E+00">
                  <c:v>-7.4706E-3</c:v>
                </c:pt>
                <c:pt idx="104765" formatCode="0.00E+00">
                  <c:v>-7.3768799999999997E-3</c:v>
                </c:pt>
                <c:pt idx="104766" formatCode="0.00E+00">
                  <c:v>-7.27738E-3</c:v>
                </c:pt>
                <c:pt idx="104767" formatCode="0.00E+00">
                  <c:v>-7.1721900000000002E-3</c:v>
                </c:pt>
                <c:pt idx="104768" formatCode="0.00E+00">
                  <c:v>-7.0614199999999997E-3</c:v>
                </c:pt>
                <c:pt idx="104769" formatCode="0.00E+00">
                  <c:v>-6.9451799999999996E-3</c:v>
                </c:pt>
                <c:pt idx="104770" formatCode="0.00E+00">
                  <c:v>-6.8235700000000002E-3</c:v>
                </c:pt>
                <c:pt idx="104771" formatCode="0.00E+00">
                  <c:v>-6.6967099999999998E-3</c:v>
                </c:pt>
                <c:pt idx="104772" formatCode="0.00E+00">
                  <c:v>-6.5647300000000004E-3</c:v>
                </c:pt>
                <c:pt idx="104773" formatCode="0.00E+00">
                  <c:v>-6.4277500000000003E-3</c:v>
                </c:pt>
                <c:pt idx="104774" formatCode="0.00E+00">
                  <c:v>-6.2858999999999996E-3</c:v>
                </c:pt>
                <c:pt idx="104775" formatCode="0.00E+00">
                  <c:v>-6.1393200000000002E-3</c:v>
                </c:pt>
                <c:pt idx="104776" formatCode="0.00E+00">
                  <c:v>-5.9881300000000004E-3</c:v>
                </c:pt>
                <c:pt idx="104777" formatCode="0.00E+00">
                  <c:v>-5.8324900000000001E-3</c:v>
                </c:pt>
                <c:pt idx="104778" formatCode="0.00E+00">
                  <c:v>-5.6725400000000002E-3</c:v>
                </c:pt>
                <c:pt idx="104779" formatCode="0.00E+00">
                  <c:v>-5.5084299999999999E-3</c:v>
                </c:pt>
                <c:pt idx="104780" formatCode="0.00E+00">
                  <c:v>-5.3403000000000001E-3</c:v>
                </c:pt>
                <c:pt idx="104781" formatCode="0.00E+00">
                  <c:v>-5.1683199999999997E-3</c:v>
                </c:pt>
                <c:pt idx="104782" formatCode="0.00E+00">
                  <c:v>-4.9926299999999996E-3</c:v>
                </c:pt>
                <c:pt idx="104783" formatCode="0.00E+00">
                  <c:v>-4.8134099999999997E-3</c:v>
                </c:pt>
                <c:pt idx="104784" formatCode="0.00E+00">
                  <c:v>-4.63081E-3</c:v>
                </c:pt>
                <c:pt idx="104785" formatCode="0.00E+00">
                  <c:v>-4.4450000000000002E-3</c:v>
                </c:pt>
                <c:pt idx="104786" formatCode="0.00E+00">
                  <c:v>-4.2561500000000002E-3</c:v>
                </c:pt>
                <c:pt idx="104787" formatCode="0.00E+00">
                  <c:v>-4.06442E-3</c:v>
                </c:pt>
                <c:pt idx="104788" formatCode="0.00E+00">
                  <c:v>-3.8699899999999998E-3</c:v>
                </c:pt>
                <c:pt idx="104789" formatCode="0.00E+00">
                  <c:v>-3.6730299999999999E-3</c:v>
                </c:pt>
                <c:pt idx="104790" formatCode="0.00E+00">
                  <c:v>-3.4737100000000001E-3</c:v>
                </c:pt>
                <c:pt idx="104791" formatCode="0.00E+00">
                  <c:v>-3.2722200000000002E-3</c:v>
                </c:pt>
                <c:pt idx="104792" formatCode="0.00E+00">
                  <c:v>-3.0687100000000001E-3</c:v>
                </c:pt>
                <c:pt idx="104793" formatCode="0.00E+00">
                  <c:v>-2.8633899999999999E-3</c:v>
                </c:pt>
                <c:pt idx="104794" formatCode="0.00E+00">
                  <c:v>-2.65642E-3</c:v>
                </c:pt>
                <c:pt idx="104795" formatCode="0.00E+00">
                  <c:v>-2.4479699999999998E-3</c:v>
                </c:pt>
                <c:pt idx="104796" formatCode="0.00E+00">
                  <c:v>-2.2382399999999998E-3</c:v>
                </c:pt>
                <c:pt idx="104797" formatCode="0.00E+00">
                  <c:v>-2.0274099999999999E-3</c:v>
                </c:pt>
                <c:pt idx="104798" formatCode="0.00E+00">
                  <c:v>-1.8156400000000001E-3</c:v>
                </c:pt>
                <c:pt idx="104799" formatCode="0.00E+00">
                  <c:v>-1.60312E-3</c:v>
                </c:pt>
                <c:pt idx="104800" formatCode="0.00E+00">
                  <c:v>-1.39003E-3</c:v>
                </c:pt>
                <c:pt idx="104801" formatCode="0.00E+00">
                  <c:v>-1.1765499999999999E-3</c:v>
                </c:pt>
                <c:pt idx="104802" formatCode="0.00E+00">
                  <c:v>-9.6285399999999997E-4</c:v>
                </c:pt>
                <c:pt idx="104803" formatCode="0.00E+00">
                  <c:v>-7.4912199999999996E-4</c:v>
                </c:pt>
                <c:pt idx="104804" formatCode="0.00E+00">
                  <c:v>-5.3552899999999997E-4</c:v>
                </c:pt>
                <c:pt idx="104805" formatCode="0.00E+00">
                  <c:v>-3.2225100000000002E-4</c:v>
                </c:pt>
                <c:pt idx="104806" formatCode="0.00E+00">
                  <c:v>-1.09461E-4</c:v>
                </c:pt>
                <c:pt idx="104807" formatCode="0.00E+00">
                  <c:v>1.02669E-4</c:v>
                </c:pt>
                <c:pt idx="104808" formatCode="0.00E+00">
                  <c:v>3.1396800000000003E-4</c:v>
                </c:pt>
                <c:pt idx="104809" formatCode="0.00E+00">
                  <c:v>5.2426800000000004E-4</c:v>
                </c:pt>
                <c:pt idx="104810" formatCode="0.00E+00">
                  <c:v>7.3340199999999997E-4</c:v>
                </c:pt>
                <c:pt idx="104811" formatCode="0.00E+00">
                  <c:v>9.4120499999999997E-4</c:v>
                </c:pt>
                <c:pt idx="104812" formatCode="0.00E+00">
                  <c:v>1.14751E-3</c:v>
                </c:pt>
                <c:pt idx="104813" formatCode="0.00E+00">
                  <c:v>1.35217E-3</c:v>
                </c:pt>
                <c:pt idx="104814" formatCode="0.00E+00">
                  <c:v>1.5550200000000001E-3</c:v>
                </c:pt>
                <c:pt idx="104815" formatCode="0.00E+00">
                  <c:v>1.7558999999999999E-3</c:v>
                </c:pt>
                <c:pt idx="104816" formatCode="0.00E+00">
                  <c:v>1.95466E-3</c:v>
                </c:pt>
                <c:pt idx="104817" formatCode="0.00E+00">
                  <c:v>2.1511500000000001E-3</c:v>
                </c:pt>
                <c:pt idx="104818" formatCode="0.00E+00">
                  <c:v>2.3452400000000002E-3</c:v>
                </c:pt>
                <c:pt idx="104819" formatCode="0.00E+00">
                  <c:v>2.5367599999999999E-3</c:v>
                </c:pt>
                <c:pt idx="104820" formatCode="0.00E+00">
                  <c:v>2.72559E-3</c:v>
                </c:pt>
                <c:pt idx="104821" formatCode="0.00E+00">
                  <c:v>2.9115899999999999E-3</c:v>
                </c:pt>
                <c:pt idx="104822" formatCode="0.00E+00">
                  <c:v>3.0946200000000002E-3</c:v>
                </c:pt>
                <c:pt idx="104823" formatCode="0.00E+00">
                  <c:v>3.2745600000000001E-3</c:v>
                </c:pt>
                <c:pt idx="104824" formatCode="0.00E+00">
                  <c:v>3.4512700000000002E-3</c:v>
                </c:pt>
                <c:pt idx="104825" formatCode="0.00E+00">
                  <c:v>3.6246400000000002E-3</c:v>
                </c:pt>
                <c:pt idx="104826" formatCode="0.00E+00">
                  <c:v>3.7945499999999998E-3</c:v>
                </c:pt>
                <c:pt idx="104827" formatCode="0.00E+00">
                  <c:v>3.96088E-3</c:v>
                </c:pt>
                <c:pt idx="104828" formatCode="0.00E+00">
                  <c:v>4.1235300000000003E-3</c:v>
                </c:pt>
                <c:pt idx="104829" formatCode="0.00E+00">
                  <c:v>4.2823799999999997E-3</c:v>
                </c:pt>
                <c:pt idx="104830" formatCode="0.00E+00">
                  <c:v>4.4373299999999997E-3</c:v>
                </c:pt>
                <c:pt idx="104831" formatCode="0.00E+00">
                  <c:v>4.5882900000000001E-3</c:v>
                </c:pt>
                <c:pt idx="104832" formatCode="0.00E+00">
                  <c:v>4.7351600000000004E-3</c:v>
                </c:pt>
                <c:pt idx="104833" formatCode="0.00E+00">
                  <c:v>4.8778500000000004E-3</c:v>
                </c:pt>
                <c:pt idx="104834" formatCode="0.00E+00">
                  <c:v>5.0162699999999998E-3</c:v>
                </c:pt>
                <c:pt idx="104835" formatCode="0.00E+00">
                  <c:v>5.1503499999999997E-3</c:v>
                </c:pt>
                <c:pt idx="104836" formatCode="0.00E+00">
                  <c:v>5.28E-3</c:v>
                </c:pt>
                <c:pt idx="104837" formatCode="0.00E+00">
                  <c:v>5.4051500000000001E-3</c:v>
                </c:pt>
                <c:pt idx="104838" formatCode="0.00E+00">
                  <c:v>5.5257400000000003E-3</c:v>
                </c:pt>
                <c:pt idx="104839" formatCode="0.00E+00">
                  <c:v>5.6416900000000004E-3</c:v>
                </c:pt>
                <c:pt idx="104840" formatCode="0.00E+00">
                  <c:v>5.7529499999999997E-3</c:v>
                </c:pt>
                <c:pt idx="104841" formatCode="0.00E+00">
                  <c:v>5.8594600000000004E-3</c:v>
                </c:pt>
                <c:pt idx="104842" formatCode="0.00E+00">
                  <c:v>5.96118E-3</c:v>
                </c:pt>
                <c:pt idx="104843" formatCode="0.00E+00">
                  <c:v>6.0580399999999998E-3</c:v>
                </c:pt>
                <c:pt idx="104844" formatCode="0.00E+00">
                  <c:v>6.15002E-3</c:v>
                </c:pt>
                <c:pt idx="104845" formatCode="0.00E+00">
                  <c:v>6.2370699999999999E-3</c:v>
                </c:pt>
                <c:pt idx="104846" formatCode="0.00E+00">
                  <c:v>6.3191599999999999E-3</c:v>
                </c:pt>
                <c:pt idx="104847" formatCode="0.00E+00">
                  <c:v>6.39625E-3</c:v>
                </c:pt>
                <c:pt idx="104848" formatCode="0.00E+00">
                  <c:v>6.4683300000000004E-3</c:v>
                </c:pt>
                <c:pt idx="104849" formatCode="0.00E+00">
                  <c:v>6.5353599999999996E-3</c:v>
                </c:pt>
                <c:pt idx="104850" formatCode="0.00E+00">
                  <c:v>6.5973400000000001E-3</c:v>
                </c:pt>
                <c:pt idx="104851" formatCode="0.00E+00">
                  <c:v>6.6542499999999996E-3</c:v>
                </c:pt>
                <c:pt idx="104852" formatCode="0.00E+00">
                  <c:v>6.7060799999999997E-3</c:v>
                </c:pt>
                <c:pt idx="104853" formatCode="0.00E+00">
                  <c:v>6.7528299999999996E-3</c:v>
                </c:pt>
                <c:pt idx="104854" formatCode="0.00E+00">
                  <c:v>6.7944900000000003E-3</c:v>
                </c:pt>
                <c:pt idx="104855" formatCode="0.00E+00">
                  <c:v>6.8310699999999999E-3</c:v>
                </c:pt>
                <c:pt idx="104856" formatCode="0.00E+00">
                  <c:v>6.8625700000000001E-3</c:v>
                </c:pt>
                <c:pt idx="104857" formatCode="0.00E+00">
                  <c:v>6.8890000000000002E-3</c:v>
                </c:pt>
                <c:pt idx="104858" formatCode="0.00E+00">
                  <c:v>6.9103899999999998E-3</c:v>
                </c:pt>
                <c:pt idx="104859" formatCode="0.00E+00">
                  <c:v>6.9267399999999998E-3</c:v>
                </c:pt>
                <c:pt idx="104860" formatCode="0.00E+00">
                  <c:v>6.9380800000000001E-3</c:v>
                </c:pt>
                <c:pt idx="104861" formatCode="0.00E+00">
                  <c:v>6.9444299999999997E-3</c:v>
                </c:pt>
                <c:pt idx="104862" formatCode="0.00E+00">
                  <c:v>6.9458200000000001E-3</c:v>
                </c:pt>
                <c:pt idx="104863" formatCode="0.00E+00">
                  <c:v>6.9422800000000003E-3</c:v>
                </c:pt>
                <c:pt idx="104864" formatCode="0.00E+00">
                  <c:v>6.9338500000000001E-3</c:v>
                </c:pt>
                <c:pt idx="104865" formatCode="0.00E+00">
                  <c:v>6.92057E-3</c:v>
                </c:pt>
                <c:pt idx="104866" formatCode="0.00E+00">
                  <c:v>6.9024799999999999E-3</c:v>
                </c:pt>
                <c:pt idx="104867" formatCode="0.00E+00">
                  <c:v>6.8796200000000004E-3</c:v>
                </c:pt>
                <c:pt idx="104868" formatCode="0.00E+00">
                  <c:v>6.8520500000000002E-3</c:v>
                </c:pt>
                <c:pt idx="104869" formatCode="0.00E+00">
                  <c:v>6.8198E-3</c:v>
                </c:pt>
                <c:pt idx="104870" formatCode="0.00E+00">
                  <c:v>6.7829400000000003E-3</c:v>
                </c:pt>
                <c:pt idx="104871" formatCode="0.00E+00">
                  <c:v>6.74152E-3</c:v>
                </c:pt>
                <c:pt idx="104872" formatCode="0.00E+00">
                  <c:v>6.6956000000000003E-3</c:v>
                </c:pt>
                <c:pt idx="104873" formatCode="0.00E+00">
                  <c:v>6.6452400000000002E-3</c:v>
                </c:pt>
                <c:pt idx="104874" formatCode="0.00E+00">
                  <c:v>6.5905E-3</c:v>
                </c:pt>
                <c:pt idx="104875" formatCode="0.00E+00">
                  <c:v>6.5314600000000002E-3</c:v>
                </c:pt>
                <c:pt idx="104876" formatCode="0.00E+00">
                  <c:v>6.4681699999999996E-3</c:v>
                </c:pt>
                <c:pt idx="104877" formatCode="0.00E+00">
                  <c:v>6.4007100000000004E-3</c:v>
                </c:pt>
                <c:pt idx="104878" formatCode="0.00E+00">
                  <c:v>6.3291600000000003E-3</c:v>
                </c:pt>
                <c:pt idx="104879" formatCode="0.00E+00">
                  <c:v>6.2535799999999999E-3</c:v>
                </c:pt>
                <c:pt idx="104880" formatCode="0.00E+00">
                  <c:v>6.1740600000000003E-3</c:v>
                </c:pt>
                <c:pt idx="104881" formatCode="0.00E+00">
                  <c:v>6.0906700000000003E-3</c:v>
                </c:pt>
                <c:pt idx="104882" formatCode="0.00E+00">
                  <c:v>6.0034900000000002E-3</c:v>
                </c:pt>
                <c:pt idx="104883" formatCode="0.00E+00">
                  <c:v>5.9125999999999996E-3</c:v>
                </c:pt>
                <c:pt idx="104884" formatCode="0.00E+00">
                  <c:v>5.8180999999999997E-3</c:v>
                </c:pt>
                <c:pt idx="104885" formatCode="0.00E+00">
                  <c:v>5.72005E-3</c:v>
                </c:pt>
                <c:pt idx="104886" formatCode="0.00E+00">
                  <c:v>5.6185599999999999E-3</c:v>
                </c:pt>
                <c:pt idx="104887" formatCode="0.00E+00">
                  <c:v>5.5136999999999999E-3</c:v>
                </c:pt>
                <c:pt idx="104888" formatCode="0.00E+00">
                  <c:v>5.4055700000000002E-3</c:v>
                </c:pt>
                <c:pt idx="104889" formatCode="0.00E+00">
                  <c:v>5.2942500000000003E-3</c:v>
                </c:pt>
                <c:pt idx="104890" formatCode="0.00E+00">
                  <c:v>5.1798399999999998E-3</c:v>
                </c:pt>
                <c:pt idx="104891" formatCode="0.00E+00">
                  <c:v>5.0624299999999997E-3</c:v>
                </c:pt>
                <c:pt idx="104892" formatCode="0.00E+00">
                  <c:v>4.9421100000000004E-3</c:v>
                </c:pt>
                <c:pt idx="104893" formatCode="0.00E+00">
                  <c:v>4.8189699999999997E-3</c:v>
                </c:pt>
                <c:pt idx="104894" formatCode="0.00E+00">
                  <c:v>4.6931200000000003E-3</c:v>
                </c:pt>
                <c:pt idx="104895" formatCode="0.00E+00">
                  <c:v>4.56464E-3</c:v>
                </c:pt>
                <c:pt idx="104896" formatCode="0.00E+00">
                  <c:v>4.43363E-3</c:v>
                </c:pt>
                <c:pt idx="104897" formatCode="0.00E+00">
                  <c:v>4.3001899999999997E-3</c:v>
                </c:pt>
                <c:pt idx="104898" formatCode="0.00E+00">
                  <c:v>4.1644100000000003E-3</c:v>
                </c:pt>
                <c:pt idx="104899" formatCode="0.00E+00">
                  <c:v>4.0264000000000003E-3</c:v>
                </c:pt>
                <c:pt idx="104900" formatCode="0.00E+00">
                  <c:v>3.8862499999999999E-3</c:v>
                </c:pt>
                <c:pt idx="104901" formatCode="0.00E+00">
                  <c:v>3.7440500000000001E-3</c:v>
                </c:pt>
                <c:pt idx="104902" formatCode="0.00E+00">
                  <c:v>3.5999199999999999E-3</c:v>
                </c:pt>
                <c:pt idx="104903" formatCode="0.00E+00">
                  <c:v>3.45393E-3</c:v>
                </c:pt>
                <c:pt idx="104904" formatCode="0.00E+00">
                  <c:v>3.3062E-3</c:v>
                </c:pt>
                <c:pt idx="104905" formatCode="0.00E+00">
                  <c:v>3.1568199999999999E-3</c:v>
                </c:pt>
                <c:pt idx="104906" formatCode="0.00E+00">
                  <c:v>3.0059000000000002E-3</c:v>
                </c:pt>
                <c:pt idx="104907" formatCode="0.00E+00">
                  <c:v>2.85352E-3</c:v>
                </c:pt>
                <c:pt idx="104908" formatCode="0.00E+00">
                  <c:v>2.6997900000000001E-3</c:v>
                </c:pt>
                <c:pt idx="104909" formatCode="0.00E+00">
                  <c:v>2.5448100000000002E-3</c:v>
                </c:pt>
                <c:pt idx="104910" formatCode="0.00E+00">
                  <c:v>2.3886699999999999E-3</c:v>
                </c:pt>
                <c:pt idx="104911" formatCode="0.00E+00">
                  <c:v>2.2314700000000002E-3</c:v>
                </c:pt>
                <c:pt idx="104912" formatCode="0.00E+00">
                  <c:v>2.07332E-3</c:v>
                </c:pt>
                <c:pt idx="104913" formatCode="0.00E+00">
                  <c:v>1.9143000000000001E-3</c:v>
                </c:pt>
                <c:pt idx="104914" formatCode="0.00E+00">
                  <c:v>1.7545200000000001E-3</c:v>
                </c:pt>
                <c:pt idx="104915" formatCode="0.00E+00">
                  <c:v>1.5940699999999999E-3</c:v>
                </c:pt>
                <c:pt idx="104916" formatCode="0.00E+00">
                  <c:v>1.4330600000000001E-3</c:v>
                </c:pt>
                <c:pt idx="104917" formatCode="0.00E+00">
                  <c:v>1.2715599999999999E-3</c:v>
                </c:pt>
                <c:pt idx="104918" formatCode="0.00E+00">
                  <c:v>1.10969E-3</c:v>
                </c:pt>
                <c:pt idx="104919" formatCode="0.00E+00">
                  <c:v>9.4753600000000002E-4</c:v>
                </c:pt>
                <c:pt idx="104920" formatCode="0.00E+00">
                  <c:v>7.8519199999999999E-4</c:v>
                </c:pt>
                <c:pt idx="104921" formatCode="0.00E+00">
                  <c:v>6.2275299999999998E-4</c:v>
                </c:pt>
                <c:pt idx="104922" formatCode="0.00E+00">
                  <c:v>4.6031400000000002E-4</c:v>
                </c:pt>
                <c:pt idx="104923" formatCode="0.00E+00">
                  <c:v>2.9796599999999999E-4</c:v>
                </c:pt>
                <c:pt idx="104924" formatCode="0.00E+00">
                  <c:v>1.3580299999999999E-4</c:v>
                </c:pt>
                <c:pt idx="104925" formatCode="0.00E+00">
                  <c:v>-2.6083599999999999E-5</c:v>
                </c:pt>
                <c:pt idx="104926" formatCode="0.00E+00">
                  <c:v>-1.8760200000000001E-4</c:v>
                </c:pt>
                <c:pt idx="104927" formatCode="0.00E+00">
                  <c:v>-3.4866200000000002E-4</c:v>
                </c:pt>
                <c:pt idx="104928" formatCode="0.00E+00">
                  <c:v>-5.0917400000000004E-4</c:v>
                </c:pt>
                <c:pt idx="104929" formatCode="0.00E+00">
                  <c:v>-6.6904699999999998E-4</c:v>
                </c:pt>
                <c:pt idx="104930" formatCode="0.00E+00">
                  <c:v>-8.2819399999999998E-4</c:v>
                </c:pt>
                <c:pt idx="104931" formatCode="0.00E+00">
                  <c:v>-9.8652599999999994E-4</c:v>
                </c:pt>
                <c:pt idx="104932" formatCode="0.00E+00">
                  <c:v>-1.1439600000000001E-3</c:v>
                </c:pt>
                <c:pt idx="104933" formatCode="0.00E+00">
                  <c:v>-1.3004E-3</c:v>
                </c:pt>
                <c:pt idx="104934" formatCode="0.00E+00">
                  <c:v>-1.4557699999999999E-3</c:v>
                </c:pt>
                <c:pt idx="104935" formatCode="0.00E+00">
                  <c:v>-1.60998E-3</c:v>
                </c:pt>
                <c:pt idx="104936" formatCode="0.00E+00">
                  <c:v>-1.7629399999999999E-3</c:v>
                </c:pt>
                <c:pt idx="104937" formatCode="0.00E+00">
                  <c:v>-1.9145799999999999E-3</c:v>
                </c:pt>
                <c:pt idx="104938" formatCode="0.00E+00">
                  <c:v>-2.0648099999999998E-3</c:v>
                </c:pt>
                <c:pt idx="104939" formatCode="0.00E+00">
                  <c:v>-2.21354E-3</c:v>
                </c:pt>
                <c:pt idx="104940" formatCode="0.00E+00">
                  <c:v>-2.3607099999999998E-3</c:v>
                </c:pt>
                <c:pt idx="104941" formatCode="0.00E+00">
                  <c:v>-2.50622E-3</c:v>
                </c:pt>
                <c:pt idx="104942" formatCode="0.00E+00">
                  <c:v>-2.65E-3</c:v>
                </c:pt>
                <c:pt idx="104943" formatCode="0.00E+00">
                  <c:v>-2.79196E-3</c:v>
                </c:pt>
                <c:pt idx="104944" formatCode="0.00E+00">
                  <c:v>-2.9320399999999999E-3</c:v>
                </c:pt>
                <c:pt idx="104945" formatCode="0.00E+00">
                  <c:v>-3.0701499999999998E-3</c:v>
                </c:pt>
                <c:pt idx="104946" formatCode="0.00E+00">
                  <c:v>-3.2062200000000001E-3</c:v>
                </c:pt>
                <c:pt idx="104947" formatCode="0.00E+00">
                  <c:v>-3.3401799999999999E-3</c:v>
                </c:pt>
                <c:pt idx="104948" formatCode="0.00E+00">
                  <c:v>-3.4719400000000002E-3</c:v>
                </c:pt>
                <c:pt idx="104949" formatCode="0.00E+00">
                  <c:v>-3.60144E-3</c:v>
                </c:pt>
                <c:pt idx="104950" formatCode="0.00E+00">
                  <c:v>-3.7285899999999999E-3</c:v>
                </c:pt>
                <c:pt idx="104951" formatCode="0.00E+00">
                  <c:v>-3.8533500000000002E-3</c:v>
                </c:pt>
                <c:pt idx="104952" formatCode="0.00E+00">
                  <c:v>-3.97562E-3</c:v>
                </c:pt>
                <c:pt idx="104953" formatCode="0.00E+00">
                  <c:v>-4.0953400000000003E-3</c:v>
                </c:pt>
                <c:pt idx="104954" formatCode="0.00E+00">
                  <c:v>-4.2124500000000004E-3</c:v>
                </c:pt>
                <c:pt idx="104955" formatCode="0.00E+00">
                  <c:v>-4.32687E-3</c:v>
                </c:pt>
                <c:pt idx="104956" formatCode="0.00E+00">
                  <c:v>-4.4385400000000004E-3</c:v>
                </c:pt>
                <c:pt idx="104957" formatCode="0.00E+00">
                  <c:v>-4.5474000000000001E-3</c:v>
                </c:pt>
                <c:pt idx="104958" formatCode="0.00E+00">
                  <c:v>-4.6533800000000004E-3</c:v>
                </c:pt>
                <c:pt idx="104959" formatCode="0.00E+00">
                  <c:v>-4.75641E-3</c:v>
                </c:pt>
                <c:pt idx="104960" formatCode="0.00E+00">
                  <c:v>-4.8564400000000001E-3</c:v>
                </c:pt>
                <c:pt idx="104961" formatCode="0.00E+00">
                  <c:v>-4.9534000000000002E-3</c:v>
                </c:pt>
                <c:pt idx="104962" formatCode="0.00E+00">
                  <c:v>-5.0472399999999997E-3</c:v>
                </c:pt>
                <c:pt idx="104963" formatCode="0.00E+00">
                  <c:v>-5.13789E-3</c:v>
                </c:pt>
                <c:pt idx="104964" formatCode="0.00E+00">
                  <c:v>-5.2253000000000004E-3</c:v>
                </c:pt>
                <c:pt idx="104965" formatCode="0.00E+00">
                  <c:v>-5.3094199999999996E-3</c:v>
                </c:pt>
                <c:pt idx="104966" formatCode="0.00E+00">
                  <c:v>-5.3901900000000004E-3</c:v>
                </c:pt>
                <c:pt idx="104967" formatCode="0.00E+00">
                  <c:v>-5.4675499999999998E-3</c:v>
                </c:pt>
                <c:pt idx="104968" formatCode="0.00E+00">
                  <c:v>-5.5414599999999998E-3</c:v>
                </c:pt>
                <c:pt idx="104969" formatCode="0.00E+00">
                  <c:v>-5.6118599999999998E-3</c:v>
                </c:pt>
                <c:pt idx="104970" formatCode="0.00E+00">
                  <c:v>-5.67871E-3</c:v>
                </c:pt>
                <c:pt idx="104971" formatCode="0.00E+00">
                  <c:v>-5.7419599999999999E-3</c:v>
                </c:pt>
                <c:pt idx="104972" formatCode="0.00E+00">
                  <c:v>-5.8015599999999999E-3</c:v>
                </c:pt>
                <c:pt idx="104973" formatCode="0.00E+00">
                  <c:v>-5.8574600000000001E-3</c:v>
                </c:pt>
                <c:pt idx="104974" formatCode="0.00E+00">
                  <c:v>-5.9096399999999999E-3</c:v>
                </c:pt>
                <c:pt idx="104975" formatCode="0.00E+00">
                  <c:v>-5.9580400000000004E-3</c:v>
                </c:pt>
                <c:pt idx="104976" formatCode="0.00E+00">
                  <c:v>-6.0026300000000001E-3</c:v>
                </c:pt>
                <c:pt idx="104977" formatCode="0.00E+00">
                  <c:v>-6.0433700000000002E-3</c:v>
                </c:pt>
                <c:pt idx="104978" formatCode="0.00E+00">
                  <c:v>-6.0802199999999999E-3</c:v>
                </c:pt>
                <c:pt idx="104979" formatCode="0.00E+00">
                  <c:v>-6.1131500000000004E-3</c:v>
                </c:pt>
                <c:pt idx="104980" formatCode="0.00E+00">
                  <c:v>-6.14213E-3</c:v>
                </c:pt>
                <c:pt idx="104981" formatCode="0.00E+00">
                  <c:v>-6.1671299999999998E-3</c:v>
                </c:pt>
                <c:pt idx="104982" formatCode="0.00E+00">
                  <c:v>-6.1881200000000001E-3</c:v>
                </c:pt>
                <c:pt idx="104983" formatCode="0.00E+00">
                  <c:v>-6.20507E-3</c:v>
                </c:pt>
                <c:pt idx="104984" formatCode="0.00E+00">
                  <c:v>-6.2179699999999997E-3</c:v>
                </c:pt>
                <c:pt idx="104985" formatCode="0.00E+00">
                  <c:v>-6.2267900000000003E-3</c:v>
                </c:pt>
                <c:pt idx="104986" formatCode="0.00E+00">
                  <c:v>-6.23151E-3</c:v>
                </c:pt>
                <c:pt idx="104987" formatCode="0.00E+00">
                  <c:v>-6.2321099999999999E-3</c:v>
                </c:pt>
                <c:pt idx="104988" formatCode="0.00E+00">
                  <c:v>-6.2285700000000001E-3</c:v>
                </c:pt>
                <c:pt idx="104989" formatCode="0.00E+00">
                  <c:v>-6.2208999999999997E-3</c:v>
                </c:pt>
                <c:pt idx="104990" formatCode="0.00E+00">
                  <c:v>-6.2090699999999997E-3</c:v>
                </c:pt>
                <c:pt idx="104991" formatCode="0.00E+00">
                  <c:v>-6.1930700000000002E-3</c:v>
                </c:pt>
                <c:pt idx="104992" formatCode="0.00E+00">
                  <c:v>-6.1729100000000002E-3</c:v>
                </c:pt>
                <c:pt idx="104993" formatCode="0.00E+00">
                  <c:v>-6.1485799999999998E-3</c:v>
                </c:pt>
                <c:pt idx="104994" formatCode="0.00E+00">
                  <c:v>-6.12007E-3</c:v>
                </c:pt>
                <c:pt idx="104995" formatCode="0.00E+00">
                  <c:v>-6.0873999999999998E-3</c:v>
                </c:pt>
                <c:pt idx="104996" formatCode="0.00E+00">
                  <c:v>-6.05056E-3</c:v>
                </c:pt>
                <c:pt idx="104997" formatCode="0.00E+00">
                  <c:v>-6.0095599999999997E-3</c:v>
                </c:pt>
                <c:pt idx="104998" formatCode="0.00E+00">
                  <c:v>-5.9644199999999998E-3</c:v>
                </c:pt>
                <c:pt idx="104999" formatCode="0.00E+00">
                  <c:v>-5.9151400000000002E-3</c:v>
                </c:pt>
                <c:pt idx="105000" formatCode="0.00E+00">
                  <c:v>-5.8617399999999998E-3</c:v>
                </c:pt>
                <c:pt idx="105001" formatCode="0.00E+00">
                  <c:v>-5.8042399999999996E-3</c:v>
                </c:pt>
                <c:pt idx="105002" formatCode="0.00E+00">
                  <c:v>-5.7426700000000001E-3</c:v>
                </c:pt>
                <c:pt idx="105003" formatCode="0.00E+00">
                  <c:v>-5.6770299999999996E-3</c:v>
                </c:pt>
                <c:pt idx="105004" formatCode="0.00E+00">
                  <c:v>-5.6073700000000004E-3</c:v>
                </c:pt>
                <c:pt idx="105005" formatCode="0.00E+00">
                  <c:v>-5.5336999999999999E-3</c:v>
                </c:pt>
                <c:pt idx="105006" formatCode="0.00E+00">
                  <c:v>-5.4560700000000004E-3</c:v>
                </c:pt>
                <c:pt idx="105007" formatCode="0.00E+00">
                  <c:v>-5.3745099999999999E-3</c:v>
                </c:pt>
                <c:pt idx="105008" formatCode="0.00E+00">
                  <c:v>-5.2890599999999999E-3</c:v>
                </c:pt>
                <c:pt idx="105009" formatCode="0.00E+00">
                  <c:v>-5.1997600000000003E-3</c:v>
                </c:pt>
                <c:pt idx="105010" formatCode="0.00E+00">
                  <c:v>-5.10664E-3</c:v>
                </c:pt>
                <c:pt idx="105011" formatCode="0.00E+00">
                  <c:v>-5.0097800000000001E-3</c:v>
                </c:pt>
                <c:pt idx="105012" formatCode="0.00E+00">
                  <c:v>-4.9091999999999998E-3</c:v>
                </c:pt>
                <c:pt idx="105013" formatCode="0.00E+00">
                  <c:v>-4.8049700000000004E-3</c:v>
                </c:pt>
                <c:pt idx="105014" formatCode="0.00E+00">
                  <c:v>-4.6971399999999998E-3</c:v>
                </c:pt>
                <c:pt idx="105015" formatCode="0.00E+00">
                  <c:v>-4.5857700000000003E-3</c:v>
                </c:pt>
                <c:pt idx="105016" formatCode="0.00E+00">
                  <c:v>-4.4709299999999997E-3</c:v>
                </c:pt>
                <c:pt idx="105017" formatCode="0.00E+00">
                  <c:v>-4.3526800000000003E-3</c:v>
                </c:pt>
                <c:pt idx="105018" formatCode="0.00E+00">
                  <c:v>-4.2310799999999999E-3</c:v>
                </c:pt>
                <c:pt idx="105019" formatCode="0.00E+00">
                  <c:v>-4.1062199999999998E-3</c:v>
                </c:pt>
                <c:pt idx="105020" formatCode="0.00E+00">
                  <c:v>-3.9781599999999997E-3</c:v>
                </c:pt>
                <c:pt idx="105021" formatCode="0.00E+00">
                  <c:v>-3.8469899999999998E-3</c:v>
                </c:pt>
                <c:pt idx="105022" formatCode="0.00E+00">
                  <c:v>-3.7127800000000002E-3</c:v>
                </c:pt>
                <c:pt idx="105023" formatCode="0.00E+00">
                  <c:v>-3.5756199999999998E-3</c:v>
                </c:pt>
                <c:pt idx="105024" formatCode="0.00E+00">
                  <c:v>-3.4355900000000001E-3</c:v>
                </c:pt>
                <c:pt idx="105025" formatCode="0.00E+00">
                  <c:v>-3.2927899999999999E-3</c:v>
                </c:pt>
                <c:pt idx="105026" formatCode="0.00E+00">
                  <c:v>-3.1473E-3</c:v>
                </c:pt>
                <c:pt idx="105027" formatCode="0.00E+00">
                  <c:v>-2.9992199999999999E-3</c:v>
                </c:pt>
                <c:pt idx="105028" formatCode="0.00E+00">
                  <c:v>-2.8486499999999999E-3</c:v>
                </c:pt>
                <c:pt idx="105029" formatCode="0.00E+00">
                  <c:v>-2.6956900000000002E-3</c:v>
                </c:pt>
                <c:pt idx="105030" formatCode="0.00E+00">
                  <c:v>-2.5404300000000002E-3</c:v>
                </c:pt>
                <c:pt idx="105031" formatCode="0.00E+00">
                  <c:v>-2.3830000000000001E-3</c:v>
                </c:pt>
                <c:pt idx="105032" formatCode="0.00E+00">
                  <c:v>-2.2234899999999998E-3</c:v>
                </c:pt>
                <c:pt idx="105033" formatCode="0.00E+00">
                  <c:v>-2.06201E-3</c:v>
                </c:pt>
                <c:pt idx="105034" formatCode="0.00E+00">
                  <c:v>-1.89868E-3</c:v>
                </c:pt>
                <c:pt idx="105035" formatCode="0.00E+00">
                  <c:v>-1.73361E-3</c:v>
                </c:pt>
                <c:pt idx="105036" formatCode="0.00E+00">
                  <c:v>-1.5669200000000001E-3</c:v>
                </c:pt>
                <c:pt idx="105037" formatCode="0.00E+00">
                  <c:v>-1.3987299999999999E-3</c:v>
                </c:pt>
                <c:pt idx="105038" formatCode="0.00E+00">
                  <c:v>-1.22915E-3</c:v>
                </c:pt>
                <c:pt idx="105039" formatCode="0.00E+00">
                  <c:v>-1.0583299999999999E-3</c:v>
                </c:pt>
                <c:pt idx="105040" formatCode="0.00E+00">
                  <c:v>-8.8636800000000001E-4</c:v>
                </c:pt>
                <c:pt idx="105041" formatCode="0.00E+00">
                  <c:v>-7.1340499999999996E-4</c:v>
                </c:pt>
                <c:pt idx="105042" formatCode="0.00E+00">
                  <c:v>-5.39566E-4</c:v>
                </c:pt>
                <c:pt idx="105043" formatCode="0.00E+00">
                  <c:v>-3.6498299999999998E-4</c:v>
                </c:pt>
                <c:pt idx="105044" formatCode="0.00E+00">
                  <c:v>-1.89786E-4</c:v>
                </c:pt>
                <c:pt idx="105045" formatCode="0.00E+00">
                  <c:v>-1.4110100000000001E-5</c:v>
                </c:pt>
                <c:pt idx="105046" formatCode="0.00E+00">
                  <c:v>1.6191099999999999E-4</c:v>
                </c:pt>
                <c:pt idx="105047" formatCode="0.00E+00">
                  <c:v>3.38143E-4</c:v>
                </c:pt>
                <c:pt idx="105048" formatCode="0.00E+00">
                  <c:v>5.14446E-4</c:v>
                </c:pt>
                <c:pt idx="105049" formatCode="0.00E+00">
                  <c:v>6.9068500000000002E-4</c:v>
                </c:pt>
                <c:pt idx="105050" formatCode="0.00E+00">
                  <c:v>8.6671999999999997E-4</c:v>
                </c:pt>
                <c:pt idx="105051" formatCode="0.00E+00">
                  <c:v>1.0424099999999999E-3</c:v>
                </c:pt>
                <c:pt idx="105052" formatCode="0.00E+00">
                  <c:v>1.21762E-3</c:v>
                </c:pt>
                <c:pt idx="105053" formatCode="0.00E+00">
                  <c:v>1.3922100000000001E-3</c:v>
                </c:pt>
                <c:pt idx="105054" formatCode="0.00E+00">
                  <c:v>1.5660299999999999E-3</c:v>
                </c:pt>
                <c:pt idx="105055" formatCode="0.00E+00">
                  <c:v>1.73895E-3</c:v>
                </c:pt>
                <c:pt idx="105056" formatCode="0.00E+00">
                  <c:v>1.9108199999999999E-3</c:v>
                </c:pt>
                <c:pt idx="105057" formatCode="0.00E+00">
                  <c:v>2.08151E-3</c:v>
                </c:pt>
                <c:pt idx="105058" formatCode="0.00E+00">
                  <c:v>2.2508699999999999E-3</c:v>
                </c:pt>
                <c:pt idx="105059" formatCode="0.00E+00">
                  <c:v>2.4187599999999998E-3</c:v>
                </c:pt>
                <c:pt idx="105060" formatCode="0.00E+00">
                  <c:v>2.5850399999999998E-3</c:v>
                </c:pt>
                <c:pt idx="105061" formatCode="0.00E+00">
                  <c:v>2.7495800000000002E-3</c:v>
                </c:pt>
                <c:pt idx="105062" formatCode="0.00E+00">
                  <c:v>2.91224E-3</c:v>
                </c:pt>
                <c:pt idx="105063" formatCode="0.00E+00">
                  <c:v>3.0728700000000001E-3</c:v>
                </c:pt>
                <c:pt idx="105064" formatCode="0.00E+00">
                  <c:v>3.2313400000000001E-3</c:v>
                </c:pt>
                <c:pt idx="105065" formatCode="0.00E+00">
                  <c:v>3.3875200000000002E-3</c:v>
                </c:pt>
                <c:pt idx="105066" formatCode="0.00E+00">
                  <c:v>3.54127E-3</c:v>
                </c:pt>
                <c:pt idx="105067" formatCode="0.00E+00">
                  <c:v>3.6924599999999998E-3</c:v>
                </c:pt>
                <c:pt idx="105068" formatCode="0.00E+00">
                  <c:v>3.84096E-3</c:v>
                </c:pt>
                <c:pt idx="105069" formatCode="0.00E+00">
                  <c:v>3.9866399999999996E-3</c:v>
                </c:pt>
                <c:pt idx="105070" formatCode="0.00E+00">
                  <c:v>4.1293700000000003E-3</c:v>
                </c:pt>
                <c:pt idx="105071" formatCode="0.00E+00">
                  <c:v>4.26903E-3</c:v>
                </c:pt>
                <c:pt idx="105072" formatCode="0.00E+00">
                  <c:v>4.4054799999999998E-3</c:v>
                </c:pt>
                <c:pt idx="105073" formatCode="0.00E+00">
                  <c:v>4.5386300000000001E-3</c:v>
                </c:pt>
                <c:pt idx="105074" formatCode="0.00E+00">
                  <c:v>4.66833E-3</c:v>
                </c:pt>
                <c:pt idx="105075" formatCode="0.00E+00">
                  <c:v>4.7944800000000003E-3</c:v>
                </c:pt>
                <c:pt idx="105076" formatCode="0.00E+00">
                  <c:v>4.9169699999999997E-3</c:v>
                </c:pt>
                <c:pt idx="105077" formatCode="0.00E+00">
                  <c:v>5.0356799999999998E-3</c:v>
                </c:pt>
                <c:pt idx="105078" formatCode="0.00E+00">
                  <c:v>5.1504999999999997E-3</c:v>
                </c:pt>
                <c:pt idx="105079" formatCode="0.00E+00">
                  <c:v>5.2613399999999998E-3</c:v>
                </c:pt>
                <c:pt idx="105080" formatCode="0.00E+00">
                  <c:v>5.3680899999999998E-3</c:v>
                </c:pt>
                <c:pt idx="105081" formatCode="0.00E+00">
                  <c:v>5.4706499999999996E-3</c:v>
                </c:pt>
                <c:pt idx="105082" formatCode="0.00E+00">
                  <c:v>5.5689199999999998E-3</c:v>
                </c:pt>
                <c:pt idx="105083" formatCode="0.00E+00">
                  <c:v>5.6628199999999998E-3</c:v>
                </c:pt>
                <c:pt idx="105084" formatCode="0.00E+00">
                  <c:v>5.7522700000000003E-3</c:v>
                </c:pt>
                <c:pt idx="105085" formatCode="0.00E+00">
                  <c:v>5.8371600000000001E-3</c:v>
                </c:pt>
                <c:pt idx="105086" formatCode="0.00E+00">
                  <c:v>5.9174300000000004E-3</c:v>
                </c:pt>
                <c:pt idx="105087" formatCode="0.00E+00">
                  <c:v>5.9930000000000001E-3</c:v>
                </c:pt>
                <c:pt idx="105088" formatCode="0.00E+00">
                  <c:v>6.0638000000000003E-3</c:v>
                </c:pt>
                <c:pt idx="105089" formatCode="0.00E+00">
                  <c:v>6.1297599999999997E-3</c:v>
                </c:pt>
                <c:pt idx="105090" formatCode="0.00E+00">
                  <c:v>6.1908099999999997E-3</c:v>
                </c:pt>
                <c:pt idx="105091" formatCode="0.00E+00">
                  <c:v>6.2468999999999997E-3</c:v>
                </c:pt>
                <c:pt idx="105092" formatCode="0.00E+00">
                  <c:v>6.2979799999999999E-3</c:v>
                </c:pt>
                <c:pt idx="105093" formatCode="0.00E+00">
                  <c:v>6.3439799999999999E-3</c:v>
                </c:pt>
                <c:pt idx="105094" formatCode="0.00E+00">
                  <c:v>6.38487E-3</c:v>
                </c:pt>
                <c:pt idx="105095" formatCode="0.00E+00">
                  <c:v>6.4206000000000003E-3</c:v>
                </c:pt>
                <c:pt idx="105096" formatCode="0.00E+00">
                  <c:v>6.4511400000000002E-3</c:v>
                </c:pt>
                <c:pt idx="105097" formatCode="0.00E+00">
                  <c:v>6.4764499999999999E-3</c:v>
                </c:pt>
                <c:pt idx="105098" formatCode="0.00E+00">
                  <c:v>6.4965200000000004E-3</c:v>
                </c:pt>
                <c:pt idx="105099" formatCode="0.00E+00">
                  <c:v>6.5113100000000002E-3</c:v>
                </c:pt>
                <c:pt idx="105100" formatCode="0.00E+00">
                  <c:v>6.5208100000000001E-3</c:v>
                </c:pt>
                <c:pt idx="105101" formatCode="0.00E+00">
                  <c:v>6.5250000000000004E-3</c:v>
                </c:pt>
                <c:pt idx="105102" formatCode="0.00E+00">
                  <c:v>6.5238800000000001E-3</c:v>
                </c:pt>
                <c:pt idx="105103" formatCode="0.00E+00">
                  <c:v>6.5174500000000002E-3</c:v>
                </c:pt>
                <c:pt idx="105104" formatCode="0.00E+00">
                  <c:v>6.5056999999999997E-3</c:v>
                </c:pt>
                <c:pt idx="105105" formatCode="0.00E+00">
                  <c:v>6.4886500000000003E-3</c:v>
                </c:pt>
                <c:pt idx="105106" formatCode="0.00E+00">
                  <c:v>6.4663000000000003E-3</c:v>
                </c:pt>
                <c:pt idx="105107" formatCode="0.00E+00">
                  <c:v>6.4386799999999996E-3</c:v>
                </c:pt>
                <c:pt idx="105108" formatCode="0.00E+00">
                  <c:v>6.4057999999999997E-3</c:v>
                </c:pt>
                <c:pt idx="105109" formatCode="0.00E+00">
                  <c:v>6.3676999999999996E-3</c:v>
                </c:pt>
                <c:pt idx="105110" formatCode="0.00E+00">
                  <c:v>6.3244E-3</c:v>
                </c:pt>
                <c:pt idx="105111" formatCode="0.00E+00">
                  <c:v>6.2759299999999999E-3</c:v>
                </c:pt>
                <c:pt idx="105112" formatCode="0.00E+00">
                  <c:v>6.2223599999999997E-3</c:v>
                </c:pt>
                <c:pt idx="105113" formatCode="0.00E+00">
                  <c:v>6.1637100000000002E-3</c:v>
                </c:pt>
                <c:pt idx="105114" formatCode="0.00E+00">
                  <c:v>6.1000400000000001E-3</c:v>
                </c:pt>
                <c:pt idx="105115" formatCode="0.00E+00">
                  <c:v>6.0314000000000001E-3</c:v>
                </c:pt>
                <c:pt idx="105116" formatCode="0.00E+00">
                  <c:v>5.9578599999999997E-3</c:v>
                </c:pt>
                <c:pt idx="105117" formatCode="0.00E+00">
                  <c:v>5.8794900000000002E-3</c:v>
                </c:pt>
                <c:pt idx="105118" formatCode="0.00E+00">
                  <c:v>5.7963499999999996E-3</c:v>
                </c:pt>
                <c:pt idx="105119" formatCode="0.00E+00">
                  <c:v>5.70851E-3</c:v>
                </c:pt>
                <c:pt idx="105120" formatCode="0.00E+00">
                  <c:v>5.61606E-3</c:v>
                </c:pt>
                <c:pt idx="105121" formatCode="0.00E+00">
                  <c:v>5.51908E-3</c:v>
                </c:pt>
                <c:pt idx="105122" formatCode="0.00E+00">
                  <c:v>5.4176500000000004E-3</c:v>
                </c:pt>
                <c:pt idx="105123" formatCode="0.00E+00">
                  <c:v>5.3118799999999997E-3</c:v>
                </c:pt>
                <c:pt idx="105124" formatCode="0.00E+00">
                  <c:v>5.2018500000000001E-3</c:v>
                </c:pt>
                <c:pt idx="105125" formatCode="0.00E+00">
                  <c:v>5.0876599999999999E-3</c:v>
                </c:pt>
                <c:pt idx="105126" formatCode="0.00E+00">
                  <c:v>4.9694300000000004E-3</c:v>
                </c:pt>
                <c:pt idx="105127" formatCode="0.00E+00">
                  <c:v>4.84725E-3</c:v>
                </c:pt>
                <c:pt idx="105128" formatCode="0.00E+00">
                  <c:v>4.7212299999999999E-3</c:v>
                </c:pt>
                <c:pt idx="105129" formatCode="0.00E+00">
                  <c:v>4.59151E-3</c:v>
                </c:pt>
                <c:pt idx="105130" formatCode="0.00E+00">
                  <c:v>4.45818E-3</c:v>
                </c:pt>
                <c:pt idx="105131" formatCode="0.00E+00">
                  <c:v>4.3213799999999997E-3</c:v>
                </c:pt>
                <c:pt idx="105132" formatCode="0.00E+00">
                  <c:v>4.1812200000000002E-3</c:v>
                </c:pt>
                <c:pt idx="105133" formatCode="0.00E+00">
                  <c:v>4.0378499999999999E-3</c:v>
                </c:pt>
                <c:pt idx="105134" formatCode="0.00E+00">
                  <c:v>3.8913799999999998E-3</c:v>
                </c:pt>
                <c:pt idx="105135" formatCode="0.00E+00">
                  <c:v>3.74195E-3</c:v>
                </c:pt>
                <c:pt idx="105136" formatCode="0.00E+00">
                  <c:v>3.5897099999999999E-3</c:v>
                </c:pt>
                <c:pt idx="105137" formatCode="0.00E+00">
                  <c:v>3.4347800000000001E-3</c:v>
                </c:pt>
                <c:pt idx="105138" formatCode="0.00E+00">
                  <c:v>3.2773099999999999E-3</c:v>
                </c:pt>
                <c:pt idx="105139" formatCode="0.00E+00">
                  <c:v>3.1174499999999999E-3</c:v>
                </c:pt>
                <c:pt idx="105140" formatCode="0.00E+00">
                  <c:v>2.9553299999999999E-3</c:v>
                </c:pt>
                <c:pt idx="105141" formatCode="0.00E+00">
                  <c:v>2.7911099999999999E-3</c:v>
                </c:pt>
                <c:pt idx="105142" formatCode="0.00E+00">
                  <c:v>2.6249400000000001E-3</c:v>
                </c:pt>
                <c:pt idx="105143" formatCode="0.00E+00">
                  <c:v>2.4569700000000002E-3</c:v>
                </c:pt>
                <c:pt idx="105144" formatCode="0.00E+00">
                  <c:v>2.2873400000000001E-3</c:v>
                </c:pt>
                <c:pt idx="105145" formatCode="0.00E+00">
                  <c:v>2.1162199999999998E-3</c:v>
                </c:pt>
                <c:pt idx="105146" formatCode="0.00E+00">
                  <c:v>1.9437600000000001E-3</c:v>
                </c:pt>
                <c:pt idx="105147" formatCode="0.00E+00">
                  <c:v>1.77012E-3</c:v>
                </c:pt>
                <c:pt idx="105148" formatCode="0.00E+00">
                  <c:v>1.59545E-3</c:v>
                </c:pt>
                <c:pt idx="105149" formatCode="0.00E+00">
                  <c:v>1.4199E-3</c:v>
                </c:pt>
                <c:pt idx="105150" formatCode="0.00E+00">
                  <c:v>1.2436400000000001E-3</c:v>
                </c:pt>
                <c:pt idx="105151" formatCode="0.00E+00">
                  <c:v>1.0668299999999999E-3</c:v>
                </c:pt>
                <c:pt idx="105152" formatCode="0.00E+00">
                  <c:v>8.8961900000000002E-4</c:v>
                </c:pt>
                <c:pt idx="105153" formatCode="0.00E+00">
                  <c:v>7.1216900000000002E-4</c:v>
                </c:pt>
                <c:pt idx="105154" formatCode="0.00E+00">
                  <c:v>5.3463800000000004E-4</c:v>
                </c:pt>
                <c:pt idx="105155" formatCode="0.00E+00">
                  <c:v>3.5718300000000001E-4</c:v>
                </c:pt>
                <c:pt idx="105156" formatCode="0.00E+00">
                  <c:v>1.7996099999999999E-4</c:v>
                </c:pt>
                <c:pt idx="105157" formatCode="0.00E+00">
                  <c:v>3.1273999999999999E-6</c:v>
                </c:pt>
                <c:pt idx="105158" formatCode="0.00E+00">
                  <c:v>-1.7316099999999999E-4</c:v>
                </c:pt>
                <c:pt idx="105159" formatCode="0.00E+00">
                  <c:v>-3.4875200000000002E-4</c:v>
                </c:pt>
                <c:pt idx="105160" formatCode="0.00E+00">
                  <c:v>-5.2349000000000004E-4</c:v>
                </c:pt>
                <c:pt idx="105161" formatCode="0.00E+00">
                  <c:v>-6.9722600000000001E-4</c:v>
                </c:pt>
                <c:pt idx="105162" formatCode="0.00E+00">
                  <c:v>-8.6980800000000002E-4</c:v>
                </c:pt>
                <c:pt idx="105163" formatCode="0.00E+00">
                  <c:v>-1.0410899999999999E-3</c:v>
                </c:pt>
                <c:pt idx="105164" formatCode="0.00E+00">
                  <c:v>-1.2109200000000001E-3</c:v>
                </c:pt>
                <c:pt idx="105165" formatCode="0.00E+00">
                  <c:v>-1.3791599999999999E-3</c:v>
                </c:pt>
                <c:pt idx="105166" formatCode="0.00E+00">
                  <c:v>-1.5456599999999999E-3</c:v>
                </c:pt>
                <c:pt idx="105167" formatCode="0.00E+00">
                  <c:v>-1.7102899999999999E-3</c:v>
                </c:pt>
                <c:pt idx="105168" formatCode="0.00E+00">
                  <c:v>-1.8729E-3</c:v>
                </c:pt>
                <c:pt idx="105169" formatCode="0.00E+00">
                  <c:v>-2.0333700000000001E-3</c:v>
                </c:pt>
                <c:pt idx="105170" formatCode="0.00E+00">
                  <c:v>-2.19155E-3</c:v>
                </c:pt>
                <c:pt idx="105171" formatCode="0.00E+00">
                  <c:v>-2.34732E-3</c:v>
                </c:pt>
                <c:pt idx="105172" formatCode="0.00E+00">
                  <c:v>-2.5005499999999998E-3</c:v>
                </c:pt>
                <c:pt idx="105173" formatCode="0.00E+00">
                  <c:v>-2.6511199999999999E-3</c:v>
                </c:pt>
                <c:pt idx="105174" formatCode="0.00E+00">
                  <c:v>-2.7989099999999999E-3</c:v>
                </c:pt>
                <c:pt idx="105175" formatCode="0.00E+00">
                  <c:v>-2.9437999999999999E-3</c:v>
                </c:pt>
                <c:pt idx="105176" formatCode="0.00E+00">
                  <c:v>-3.08567E-3</c:v>
                </c:pt>
                <c:pt idx="105177" formatCode="0.00E+00">
                  <c:v>-3.22442E-3</c:v>
                </c:pt>
                <c:pt idx="105178" formatCode="0.00E+00">
                  <c:v>-3.3599300000000001E-3</c:v>
                </c:pt>
                <c:pt idx="105179" formatCode="0.00E+00">
                  <c:v>-3.4921100000000001E-3</c:v>
                </c:pt>
                <c:pt idx="105180" formatCode="0.00E+00">
                  <c:v>-3.6208600000000001E-3</c:v>
                </c:pt>
                <c:pt idx="105181" formatCode="0.00E+00">
                  <c:v>-3.7460700000000002E-3</c:v>
                </c:pt>
                <c:pt idx="105182" formatCode="0.00E+00">
                  <c:v>-3.8676600000000002E-3</c:v>
                </c:pt>
                <c:pt idx="105183" formatCode="0.00E+00">
                  <c:v>-3.9855400000000001E-3</c:v>
                </c:pt>
                <c:pt idx="105184" formatCode="0.00E+00">
                  <c:v>-4.0996299999999999E-3</c:v>
                </c:pt>
                <c:pt idx="105185" formatCode="0.00E+00">
                  <c:v>-4.2098400000000003E-3</c:v>
                </c:pt>
                <c:pt idx="105186" formatCode="0.00E+00">
                  <c:v>-4.3161099999999997E-3</c:v>
                </c:pt>
                <c:pt idx="105187" formatCode="0.00E+00">
                  <c:v>-4.4183499999999997E-3</c:v>
                </c:pt>
                <c:pt idx="105188" formatCode="0.00E+00">
                  <c:v>-4.5165099999999996E-3</c:v>
                </c:pt>
                <c:pt idx="105189" formatCode="0.00E+00">
                  <c:v>-4.6105199999999999E-3</c:v>
                </c:pt>
                <c:pt idx="105190" formatCode="0.00E+00">
                  <c:v>-4.70032E-3</c:v>
                </c:pt>
                <c:pt idx="105191" formatCode="0.00E+00">
                  <c:v>-4.7858600000000003E-3</c:v>
                </c:pt>
                <c:pt idx="105192" formatCode="0.00E+00">
                  <c:v>-4.8671000000000001E-3</c:v>
                </c:pt>
                <c:pt idx="105193" formatCode="0.00E+00">
                  <c:v>-4.9439699999999998E-3</c:v>
                </c:pt>
                <c:pt idx="105194" formatCode="0.00E+00">
                  <c:v>-5.0164500000000004E-3</c:v>
                </c:pt>
                <c:pt idx="105195" formatCode="0.00E+00">
                  <c:v>-5.0845100000000004E-3</c:v>
                </c:pt>
                <c:pt idx="105196" formatCode="0.00E+00">
                  <c:v>-5.1481000000000001E-3</c:v>
                </c:pt>
                <c:pt idx="105197" formatCode="0.00E+00">
                  <c:v>-5.2072000000000004E-3</c:v>
                </c:pt>
                <c:pt idx="105198" formatCode="0.00E+00">
                  <c:v>-5.2617799999999998E-3</c:v>
                </c:pt>
                <c:pt idx="105199" formatCode="0.00E+00">
                  <c:v>-5.31184E-3</c:v>
                </c:pt>
                <c:pt idx="105200" formatCode="0.00E+00">
                  <c:v>-5.3573600000000002E-3</c:v>
                </c:pt>
                <c:pt idx="105201" formatCode="0.00E+00">
                  <c:v>-5.3983199999999999E-3</c:v>
                </c:pt>
                <c:pt idx="105202" formatCode="0.00E+00">
                  <c:v>-5.4347299999999996E-3</c:v>
                </c:pt>
                <c:pt idx="105203" formatCode="0.00E+00">
                  <c:v>-5.4665900000000003E-3</c:v>
                </c:pt>
                <c:pt idx="105204" formatCode="0.00E+00">
                  <c:v>-5.4938799999999996E-3</c:v>
                </c:pt>
                <c:pt idx="105205" formatCode="0.00E+00">
                  <c:v>-5.5166399999999997E-3</c:v>
                </c:pt>
                <c:pt idx="105206" formatCode="0.00E+00">
                  <c:v>-5.53486E-3</c:v>
                </c:pt>
                <c:pt idx="105207" formatCode="0.00E+00">
                  <c:v>-5.5485700000000001E-3</c:v>
                </c:pt>
                <c:pt idx="105208" formatCode="0.00E+00">
                  <c:v>-5.55778E-3</c:v>
                </c:pt>
                <c:pt idx="105209" formatCode="0.00E+00">
                  <c:v>-5.5625199999999996E-3</c:v>
                </c:pt>
                <c:pt idx="105210" formatCode="0.00E+00">
                  <c:v>-5.5628300000000004E-3</c:v>
                </c:pt>
                <c:pt idx="105211" formatCode="0.00E+00">
                  <c:v>-5.5587199999999996E-3</c:v>
                </c:pt>
                <c:pt idx="105212" formatCode="0.00E+00">
                  <c:v>-5.5502499999999996E-3</c:v>
                </c:pt>
                <c:pt idx="105213" formatCode="0.00E+00">
                  <c:v>-5.5374400000000002E-3</c:v>
                </c:pt>
                <c:pt idx="105214" formatCode="0.00E+00">
                  <c:v>-5.5203500000000003E-3</c:v>
                </c:pt>
                <c:pt idx="105215" formatCode="0.00E+00">
                  <c:v>-5.4990200000000003E-3</c:v>
                </c:pt>
                <c:pt idx="105216" formatCode="0.00E+00">
                  <c:v>-5.4735000000000001E-3</c:v>
                </c:pt>
                <c:pt idx="105217" formatCode="0.00E+00">
                  <c:v>-5.4438400000000001E-3</c:v>
                </c:pt>
                <c:pt idx="105218" formatCode="0.00E+00">
                  <c:v>-5.41012E-3</c:v>
                </c:pt>
                <c:pt idx="105219" formatCode="0.00E+00">
                  <c:v>-5.3723800000000004E-3</c:v>
                </c:pt>
                <c:pt idx="105220" formatCode="0.00E+00">
                  <c:v>-5.3306899999999999E-3</c:v>
                </c:pt>
                <c:pt idx="105221" formatCode="0.00E+00">
                  <c:v>-5.28511E-3</c:v>
                </c:pt>
                <c:pt idx="105222" formatCode="0.00E+00">
                  <c:v>-5.2357300000000001E-3</c:v>
                </c:pt>
                <c:pt idx="105223" formatCode="0.00E+00">
                  <c:v>-5.1826099999999998E-3</c:v>
                </c:pt>
                <c:pt idx="105224" formatCode="0.00E+00">
                  <c:v>-5.1258199999999997E-3</c:v>
                </c:pt>
                <c:pt idx="105225" formatCode="0.00E+00">
                  <c:v>-5.0654599999999999E-3</c:v>
                </c:pt>
                <c:pt idx="105226" formatCode="0.00E+00">
                  <c:v>-5.0015800000000003E-3</c:v>
                </c:pt>
                <c:pt idx="105227" formatCode="0.00E+00">
                  <c:v>-4.93429E-3</c:v>
                </c:pt>
                <c:pt idx="105228" formatCode="0.00E+00">
                  <c:v>-4.8636599999999997E-3</c:v>
                </c:pt>
                <c:pt idx="105229" formatCode="0.00E+00">
                  <c:v>-4.7897900000000004E-3</c:v>
                </c:pt>
                <c:pt idx="105230" formatCode="0.00E+00">
                  <c:v>-4.7127599999999999E-3</c:v>
                </c:pt>
                <c:pt idx="105231" formatCode="0.00E+00">
                  <c:v>-4.6326600000000002E-3</c:v>
                </c:pt>
                <c:pt idx="105232" formatCode="0.00E+00">
                  <c:v>-4.5495900000000001E-3</c:v>
                </c:pt>
                <c:pt idx="105233" formatCode="0.00E+00">
                  <c:v>-4.4636399999999996E-3</c:v>
                </c:pt>
                <c:pt idx="105234" formatCode="0.00E+00">
                  <c:v>-4.3749100000000001E-3</c:v>
                </c:pt>
                <c:pt idx="105235" formatCode="0.00E+00">
                  <c:v>-4.28349E-3</c:v>
                </c:pt>
                <c:pt idx="105236" formatCode="0.00E+00">
                  <c:v>-4.1894899999999997E-3</c:v>
                </c:pt>
                <c:pt idx="105237" formatCode="0.00E+00">
                  <c:v>-4.0930000000000003E-3</c:v>
                </c:pt>
                <c:pt idx="105238" formatCode="0.00E+00">
                  <c:v>-3.9941300000000002E-3</c:v>
                </c:pt>
                <c:pt idx="105239" formatCode="0.00E+00">
                  <c:v>-3.8929799999999999E-3</c:v>
                </c:pt>
                <c:pt idx="105240" formatCode="0.00E+00">
                  <c:v>-3.7896499999999999E-3</c:v>
                </c:pt>
                <c:pt idx="105241" formatCode="0.00E+00">
                  <c:v>-3.6842400000000001E-3</c:v>
                </c:pt>
                <c:pt idx="105242" formatCode="0.00E+00">
                  <c:v>-3.5768599999999998E-3</c:v>
                </c:pt>
                <c:pt idx="105243" formatCode="0.00E+00">
                  <c:v>-3.4676099999999999E-3</c:v>
                </c:pt>
                <c:pt idx="105244" formatCode="0.00E+00">
                  <c:v>-3.3565999999999999E-3</c:v>
                </c:pt>
                <c:pt idx="105245" formatCode="0.00E+00">
                  <c:v>-3.2439299999999999E-3</c:v>
                </c:pt>
                <c:pt idx="105246" formatCode="0.00E+00">
                  <c:v>-3.12971E-3</c:v>
                </c:pt>
                <c:pt idx="105247" formatCode="0.00E+00">
                  <c:v>-3.0140399999999999E-3</c:v>
                </c:pt>
                <c:pt idx="105248" formatCode="0.00E+00">
                  <c:v>-2.8970200000000002E-3</c:v>
                </c:pt>
                <c:pt idx="105249" formatCode="0.00E+00">
                  <c:v>-2.7787699999999999E-3</c:v>
                </c:pt>
                <c:pt idx="105250" formatCode="0.00E+00">
                  <c:v>-2.6593799999999998E-3</c:v>
                </c:pt>
                <c:pt idx="105251" formatCode="0.00E+00">
                  <c:v>-2.5389499999999999E-3</c:v>
                </c:pt>
                <c:pt idx="105252" formatCode="0.00E+00">
                  <c:v>-2.4175999999999998E-3</c:v>
                </c:pt>
                <c:pt idx="105253" formatCode="0.00E+00">
                  <c:v>-2.2954300000000002E-3</c:v>
                </c:pt>
                <c:pt idx="105254" formatCode="0.00E+00">
                  <c:v>-2.1725199999999998E-3</c:v>
                </c:pt>
                <c:pt idx="105255" formatCode="0.00E+00">
                  <c:v>-2.049E-3</c:v>
                </c:pt>
                <c:pt idx="105256" formatCode="0.00E+00">
                  <c:v>-1.9249499999999999E-3</c:v>
                </c:pt>
                <c:pt idx="105257" formatCode="0.00E+00">
                  <c:v>-1.80047E-3</c:v>
                </c:pt>
                <c:pt idx="105258" formatCode="0.00E+00">
                  <c:v>-1.67566E-3</c:v>
                </c:pt>
                <c:pt idx="105259" formatCode="0.00E+00">
                  <c:v>-1.5506300000000001E-3</c:v>
                </c:pt>
                <c:pt idx="105260" formatCode="0.00E+00">
                  <c:v>-1.42545E-3</c:v>
                </c:pt>
                <c:pt idx="105261" formatCode="0.00E+00">
                  <c:v>-1.3002300000000001E-3</c:v>
                </c:pt>
                <c:pt idx="105262" formatCode="0.00E+00">
                  <c:v>-1.1750700000000001E-3</c:v>
                </c:pt>
                <c:pt idx="105263" formatCode="0.00E+00">
                  <c:v>-1.0500399999999999E-3</c:v>
                </c:pt>
                <c:pt idx="105264" formatCode="0.00E+00">
                  <c:v>-9.2523799999999999E-4</c:v>
                </c:pt>
                <c:pt idx="105265" formatCode="0.00E+00">
                  <c:v>-8.0075600000000002E-4</c:v>
                </c:pt>
                <c:pt idx="105266" formatCode="0.00E+00">
                  <c:v>-6.7667699999999999E-4</c:v>
                </c:pt>
                <c:pt idx="105267" formatCode="0.00E+00">
                  <c:v>-5.5308500000000003E-4</c:v>
                </c:pt>
                <c:pt idx="105268" formatCode="0.00E+00">
                  <c:v>-4.3006199999999999E-4</c:v>
                </c:pt>
                <c:pt idx="105269" formatCode="0.00E+00">
                  <c:v>-3.0769E-4</c:v>
                </c:pt>
                <c:pt idx="105270" formatCode="0.00E+00">
                  <c:v>-1.86047E-4</c:v>
                </c:pt>
                <c:pt idx="105271" formatCode="0.00E+00">
                  <c:v>-6.5209600000000007E-5</c:v>
                </c:pt>
                <c:pt idx="105272" formatCode="0.00E+00">
                  <c:v>5.4747000000000003E-5</c:v>
                </c:pt>
                <c:pt idx="105273" formatCode="0.00E+00">
                  <c:v>1.7374999999999999E-4</c:v>
                </c:pt>
                <c:pt idx="105274" formatCode="0.00E+00">
                  <c:v>2.91728E-4</c:v>
                </c:pt>
                <c:pt idx="105275" formatCode="0.00E+00">
                  <c:v>4.08613E-4</c:v>
                </c:pt>
                <c:pt idx="105276" formatCode="0.00E+00">
                  <c:v>5.2433700000000005E-4</c:v>
                </c:pt>
                <c:pt idx="105277" formatCode="0.00E+00">
                  <c:v>6.3883600000000005E-4</c:v>
                </c:pt>
                <c:pt idx="105278" formatCode="0.00E+00">
                  <c:v>7.5204700000000005E-4</c:v>
                </c:pt>
                <c:pt idx="105279" formatCode="0.00E+00">
                  <c:v>8.6390900000000005E-4</c:v>
                </c:pt>
                <c:pt idx="105280" formatCode="0.00E+00">
                  <c:v>9.7436500000000004E-4</c:v>
                </c:pt>
                <c:pt idx="105281" formatCode="0.00E+00">
                  <c:v>1.08336E-3</c:v>
                </c:pt>
                <c:pt idx="105282" formatCode="0.00E+00">
                  <c:v>1.1908299999999999E-3</c:v>
                </c:pt>
                <c:pt idx="105283" formatCode="0.00E+00">
                  <c:v>1.2967300000000001E-3</c:v>
                </c:pt>
                <c:pt idx="105284" formatCode="0.00E+00">
                  <c:v>1.40102E-3</c:v>
                </c:pt>
                <c:pt idx="105285" formatCode="0.00E+00">
                  <c:v>1.5036299999999999E-3</c:v>
                </c:pt>
                <c:pt idx="105286" formatCode="0.00E+00">
                  <c:v>1.6045300000000001E-3</c:v>
                </c:pt>
                <c:pt idx="105287" formatCode="0.00E+00">
                  <c:v>1.70367E-3</c:v>
                </c:pt>
                <c:pt idx="105288" formatCode="0.00E+00">
                  <c:v>1.80102E-3</c:v>
                </c:pt>
                <c:pt idx="105289" formatCode="0.00E+00">
                  <c:v>1.8965200000000001E-3</c:v>
                </c:pt>
                <c:pt idx="105290" formatCode="0.00E+00">
                  <c:v>1.9901400000000001E-3</c:v>
                </c:pt>
                <c:pt idx="105291" formatCode="0.00E+00">
                  <c:v>2.0818500000000001E-3</c:v>
                </c:pt>
                <c:pt idx="105292" formatCode="0.00E+00">
                  <c:v>2.17162E-3</c:v>
                </c:pt>
                <c:pt idx="105293" formatCode="0.00E+00">
                  <c:v>2.2594E-3</c:v>
                </c:pt>
                <c:pt idx="105294" formatCode="0.00E+00">
                  <c:v>2.3451700000000002E-3</c:v>
                </c:pt>
                <c:pt idx="105295" formatCode="0.00E+00">
                  <c:v>2.4289099999999998E-3</c:v>
                </c:pt>
                <c:pt idx="105296" formatCode="0.00E+00">
                  <c:v>2.5105800000000001E-3</c:v>
                </c:pt>
                <c:pt idx="105297" formatCode="0.00E+00">
                  <c:v>2.5901700000000001E-3</c:v>
                </c:pt>
                <c:pt idx="105298" formatCode="0.00E+00">
                  <c:v>2.6676400000000002E-3</c:v>
                </c:pt>
                <c:pt idx="105299" formatCode="0.00E+00">
                  <c:v>2.74297E-3</c:v>
                </c:pt>
                <c:pt idx="105300" formatCode="0.00E+00">
                  <c:v>2.8161599999999998E-3</c:v>
                </c:pt>
                <c:pt idx="105301" formatCode="0.00E+00">
                  <c:v>2.88718E-3</c:v>
                </c:pt>
                <c:pt idx="105302" formatCode="0.00E+00">
                  <c:v>2.9559999999999999E-3</c:v>
                </c:pt>
                <c:pt idx="105303" formatCode="0.00E+00">
                  <c:v>3.0226300000000001E-3</c:v>
                </c:pt>
                <c:pt idx="105304" formatCode="0.00E+00">
                  <c:v>3.0870400000000001E-3</c:v>
                </c:pt>
                <c:pt idx="105305" formatCode="0.00E+00">
                  <c:v>3.1492299999999998E-3</c:v>
                </c:pt>
                <c:pt idx="105306" formatCode="0.00E+00">
                  <c:v>3.2091799999999998E-3</c:v>
                </c:pt>
                <c:pt idx="105307" formatCode="0.00E+00">
                  <c:v>3.2668799999999998E-3</c:v>
                </c:pt>
                <c:pt idx="105308" formatCode="0.00E+00">
                  <c:v>3.3223300000000001E-3</c:v>
                </c:pt>
                <c:pt idx="105309" formatCode="0.00E+00">
                  <c:v>3.3755199999999999E-3</c:v>
                </c:pt>
                <c:pt idx="105310" formatCode="0.00E+00">
                  <c:v>3.4264500000000002E-3</c:v>
                </c:pt>
                <c:pt idx="105311" formatCode="0.00E+00">
                  <c:v>3.4751000000000001E-3</c:v>
                </c:pt>
                <c:pt idx="105312" formatCode="0.00E+00">
                  <c:v>3.52148E-3</c:v>
                </c:pt>
                <c:pt idx="105313" formatCode="0.00E+00">
                  <c:v>3.56559E-3</c:v>
                </c:pt>
                <c:pt idx="105314" formatCode="0.00E+00">
                  <c:v>3.6074200000000001E-3</c:v>
                </c:pt>
                <c:pt idx="105315" formatCode="0.00E+00">
                  <c:v>3.6469800000000002E-3</c:v>
                </c:pt>
                <c:pt idx="105316" formatCode="0.00E+00">
                  <c:v>3.68426E-3</c:v>
                </c:pt>
                <c:pt idx="105317" formatCode="0.00E+00">
                  <c:v>3.7192700000000002E-3</c:v>
                </c:pt>
                <c:pt idx="105318" formatCode="0.00E+00">
                  <c:v>3.7520100000000001E-3</c:v>
                </c:pt>
                <c:pt idx="105319" formatCode="0.00E+00">
                  <c:v>3.7824899999999999E-3</c:v>
                </c:pt>
                <c:pt idx="105320" formatCode="0.00E+00">
                  <c:v>3.8107000000000002E-3</c:v>
                </c:pt>
                <c:pt idx="105321" formatCode="0.00E+00">
                  <c:v>3.83665E-3</c:v>
                </c:pt>
                <c:pt idx="105322" formatCode="0.00E+00">
                  <c:v>3.8603600000000002E-3</c:v>
                </c:pt>
                <c:pt idx="105323" formatCode="0.00E+00">
                  <c:v>3.8818099999999999E-3</c:v>
                </c:pt>
                <c:pt idx="105324" formatCode="0.00E+00">
                  <c:v>3.9010300000000002E-3</c:v>
                </c:pt>
                <c:pt idx="105325" formatCode="0.00E+00">
                  <c:v>3.9180200000000004E-3</c:v>
                </c:pt>
                <c:pt idx="105326" formatCode="0.00E+00">
                  <c:v>3.9327800000000003E-3</c:v>
                </c:pt>
                <c:pt idx="105327" formatCode="0.00E+00">
                  <c:v>3.9453300000000004E-3</c:v>
                </c:pt>
                <c:pt idx="105328" formatCode="0.00E+00">
                  <c:v>3.9556699999999997E-3</c:v>
                </c:pt>
                <c:pt idx="105329" formatCode="0.00E+00">
                  <c:v>3.9638099999999999E-3</c:v>
                </c:pt>
                <c:pt idx="105330" formatCode="0.00E+00">
                  <c:v>3.9697700000000001E-3</c:v>
                </c:pt>
                <c:pt idx="105331" formatCode="0.00E+00">
                  <c:v>3.9735500000000002E-3</c:v>
                </c:pt>
                <c:pt idx="105332" formatCode="0.00E+00">
                  <c:v>3.9751700000000001E-3</c:v>
                </c:pt>
                <c:pt idx="105333" formatCode="0.00E+00">
                  <c:v>3.9746199999999999E-3</c:v>
                </c:pt>
                <c:pt idx="105334" formatCode="0.00E+00">
                  <c:v>3.9719300000000003E-3</c:v>
                </c:pt>
                <c:pt idx="105335" formatCode="0.00E+00">
                  <c:v>3.9671100000000003E-3</c:v>
                </c:pt>
                <c:pt idx="105336" formatCode="0.00E+00">
                  <c:v>3.9601699999999998E-3</c:v>
                </c:pt>
                <c:pt idx="105337" formatCode="0.00E+00">
                  <c:v>3.9511099999999999E-3</c:v>
                </c:pt>
                <c:pt idx="105338" formatCode="0.00E+00">
                  <c:v>3.9399600000000002E-3</c:v>
                </c:pt>
                <c:pt idx="105339" formatCode="0.00E+00">
                  <c:v>3.9267199999999999E-3</c:v>
                </c:pt>
                <c:pt idx="105340" formatCode="0.00E+00">
                  <c:v>3.9113999999999998E-3</c:v>
                </c:pt>
                <c:pt idx="105341" formatCode="0.00E+00">
                  <c:v>3.8940300000000001E-3</c:v>
                </c:pt>
                <c:pt idx="105342" formatCode="0.00E+00">
                  <c:v>3.8746000000000002E-3</c:v>
                </c:pt>
                <c:pt idx="105343" formatCode="0.00E+00">
                  <c:v>3.8531500000000001E-3</c:v>
                </c:pt>
                <c:pt idx="105344" formatCode="0.00E+00">
                  <c:v>3.8296699999999999E-3</c:v>
                </c:pt>
                <c:pt idx="105345" formatCode="0.00E+00">
                  <c:v>3.8041799999999999E-3</c:v>
                </c:pt>
                <c:pt idx="105346" formatCode="0.00E+00">
                  <c:v>3.7767E-3</c:v>
                </c:pt>
                <c:pt idx="105347" formatCode="0.00E+00">
                  <c:v>3.7472400000000002E-3</c:v>
                </c:pt>
                <c:pt idx="105348" formatCode="0.00E+00">
                  <c:v>3.7158099999999999E-3</c:v>
                </c:pt>
                <c:pt idx="105349" formatCode="0.00E+00">
                  <c:v>3.68243E-3</c:v>
                </c:pt>
                <c:pt idx="105350" formatCode="0.00E+00">
                  <c:v>3.6471099999999998E-3</c:v>
                </c:pt>
                <c:pt idx="105351" formatCode="0.00E+00">
                  <c:v>3.6098800000000002E-3</c:v>
                </c:pt>
                <c:pt idx="105352" formatCode="0.00E+00">
                  <c:v>3.5707299999999998E-3</c:v>
                </c:pt>
                <c:pt idx="105353" formatCode="0.00E+00">
                  <c:v>3.5297000000000002E-3</c:v>
                </c:pt>
                <c:pt idx="105354" formatCode="0.00E+00">
                  <c:v>3.48679E-3</c:v>
                </c:pt>
                <c:pt idx="105355" formatCode="0.00E+00">
                  <c:v>3.44203E-3</c:v>
                </c:pt>
                <c:pt idx="105356" formatCode="0.00E+00">
                  <c:v>3.3954200000000001E-3</c:v>
                </c:pt>
                <c:pt idx="105357" formatCode="0.00E+00">
                  <c:v>3.3469900000000002E-3</c:v>
                </c:pt>
                <c:pt idx="105358" formatCode="0.00E+00">
                  <c:v>3.2967500000000002E-3</c:v>
                </c:pt>
                <c:pt idx="105359" formatCode="0.00E+00">
                  <c:v>3.24472E-3</c:v>
                </c:pt>
                <c:pt idx="105360" formatCode="0.00E+00">
                  <c:v>3.1909199999999999E-3</c:v>
                </c:pt>
                <c:pt idx="105361" formatCode="0.00E+00">
                  <c:v>3.1353700000000002E-3</c:v>
                </c:pt>
                <c:pt idx="105362" formatCode="0.00E+00">
                  <c:v>3.0780899999999999E-3</c:v>
                </c:pt>
                <c:pt idx="105363" formatCode="0.00E+00">
                  <c:v>3.0190899999999999E-3</c:v>
                </c:pt>
                <c:pt idx="105364" formatCode="0.00E+00">
                  <c:v>2.9583999999999999E-3</c:v>
                </c:pt>
                <c:pt idx="105365" formatCode="0.00E+00">
                  <c:v>2.8960399999999999E-3</c:v>
                </c:pt>
                <c:pt idx="105366" formatCode="0.00E+00">
                  <c:v>2.8320300000000001E-3</c:v>
                </c:pt>
                <c:pt idx="105367" formatCode="0.00E+00">
                  <c:v>2.7663900000000001E-3</c:v>
                </c:pt>
                <c:pt idx="105368" formatCode="0.00E+00">
                  <c:v>2.6991699999999999E-3</c:v>
                </c:pt>
                <c:pt idx="105369" formatCode="0.00E+00">
                  <c:v>2.6303699999999999E-3</c:v>
                </c:pt>
                <c:pt idx="105370" formatCode="0.00E+00">
                  <c:v>2.5600100000000002E-3</c:v>
                </c:pt>
                <c:pt idx="105371" formatCode="0.00E+00">
                  <c:v>2.4880700000000002E-3</c:v>
                </c:pt>
                <c:pt idx="105372" formatCode="0.00E+00">
                  <c:v>2.4145999999999998E-3</c:v>
                </c:pt>
                <c:pt idx="105373" formatCode="0.00E+00">
                  <c:v>2.3397000000000001E-3</c:v>
                </c:pt>
                <c:pt idx="105374" formatCode="0.00E+00">
                  <c:v>2.26356E-3</c:v>
                </c:pt>
                <c:pt idx="105375" formatCode="0.00E+00">
                  <c:v>2.18644E-3</c:v>
                </c:pt>
                <c:pt idx="105376" formatCode="0.00E+00">
                  <c:v>2.10853E-3</c:v>
                </c:pt>
                <c:pt idx="105377" formatCode="0.00E+00">
                  <c:v>2.0298E-3</c:v>
                </c:pt>
                <c:pt idx="105378" formatCode="0.00E+00">
                  <c:v>1.9500699999999999E-3</c:v>
                </c:pt>
                <c:pt idx="105379" formatCode="0.00E+00">
                  <c:v>1.8691300000000001E-3</c:v>
                </c:pt>
                <c:pt idx="105380" formatCode="0.00E+00">
                  <c:v>1.7868599999999999E-3</c:v>
                </c:pt>
                <c:pt idx="105381" formatCode="0.00E+00">
                  <c:v>1.70312E-3</c:v>
                </c:pt>
                <c:pt idx="105382" formatCode="0.00E+00">
                  <c:v>1.6178E-3</c:v>
                </c:pt>
                <c:pt idx="105383" formatCode="0.00E+00">
                  <c:v>1.53078E-3</c:v>
                </c:pt>
                <c:pt idx="105384" formatCode="0.00E+00">
                  <c:v>1.44203E-3</c:v>
                </c:pt>
                <c:pt idx="105385" formatCode="0.00E+00">
                  <c:v>1.35155E-3</c:v>
                </c:pt>
                <c:pt idx="105386" formatCode="0.00E+00">
                  <c:v>1.25925E-3</c:v>
                </c:pt>
                <c:pt idx="105387" formatCode="0.00E+00">
                  <c:v>1.16486E-3</c:v>
                </c:pt>
                <c:pt idx="105388" formatCode="0.00E+00">
                  <c:v>1.06829E-3</c:v>
                </c:pt>
                <c:pt idx="105389" formatCode="0.00E+00">
                  <c:v>9.6971100000000005E-4</c:v>
                </c:pt>
                <c:pt idx="105390" formatCode="0.00E+00">
                  <c:v>8.6915400000000002E-4</c:v>
                </c:pt>
                <c:pt idx="105391" formatCode="0.00E+00">
                  <c:v>7.6634399999999997E-4</c:v>
                </c:pt>
                <c:pt idx="105392" formatCode="0.00E+00">
                  <c:v>6.61143E-4</c:v>
                </c:pt>
                <c:pt idx="105393" formatCode="0.00E+00">
                  <c:v>5.5358000000000002E-4</c:v>
                </c:pt>
                <c:pt idx="105394" formatCode="0.00E+00">
                  <c:v>4.4356799999999998E-4</c:v>
                </c:pt>
                <c:pt idx="105395" formatCode="0.00E+00">
                  <c:v>3.3094100000000002E-4</c:v>
                </c:pt>
                <c:pt idx="105396" formatCode="0.00E+00">
                  <c:v>2.15916E-4</c:v>
                </c:pt>
                <c:pt idx="105397" formatCode="0.00E+00">
                  <c:v>9.9208699999999998E-5</c:v>
                </c:pt>
                <c:pt idx="105398" formatCode="0.00E+00">
                  <c:v>-1.8958300000000001E-5</c:v>
                </c:pt>
                <c:pt idx="105399" formatCode="0.00E+00">
                  <c:v>-1.3917199999999999E-4</c:v>
                </c:pt>
                <c:pt idx="105400" formatCode="0.00E+00">
                  <c:v>-2.6179799999999999E-4</c:v>
                </c:pt>
                <c:pt idx="105401" formatCode="0.00E+00">
                  <c:v>-3.8682000000000001E-4</c:v>
                </c:pt>
                <c:pt idx="105402" formatCode="0.00E+00">
                  <c:v>-5.1429399999999999E-4</c:v>
                </c:pt>
                <c:pt idx="105403" formatCode="0.00E+00">
                  <c:v>-6.4394099999999998E-4</c:v>
                </c:pt>
                <c:pt idx="105404" formatCode="0.00E+00">
                  <c:v>-7.7510000000000003E-4</c:v>
                </c:pt>
                <c:pt idx="105405" formatCode="0.00E+00">
                  <c:v>-9.0739300000000005E-4</c:v>
                </c:pt>
                <c:pt idx="105406" formatCode="0.00E+00">
                  <c:v>-1.04104E-3</c:v>
                </c:pt>
                <c:pt idx="105407" formatCode="0.00E+00">
                  <c:v>-1.17668E-3</c:v>
                </c:pt>
                <c:pt idx="105408" formatCode="0.00E+00">
                  <c:v>-1.3146399999999999E-3</c:v>
                </c:pt>
                <c:pt idx="105409" formatCode="0.00E+00">
                  <c:v>-1.45462E-3</c:v>
                </c:pt>
                <c:pt idx="105410" formatCode="0.00E+00">
                  <c:v>-1.5964E-3</c:v>
                </c:pt>
                <c:pt idx="105411" formatCode="0.00E+00">
                  <c:v>-1.74014E-3</c:v>
                </c:pt>
                <c:pt idx="105412" formatCode="0.00E+00">
                  <c:v>-1.8858799999999999E-3</c:v>
                </c:pt>
                <c:pt idx="105413" formatCode="0.00E+00">
                  <c:v>-2.03353E-3</c:v>
                </c:pt>
                <c:pt idx="105414" formatCode="0.00E+00">
                  <c:v>-2.1831200000000002E-3</c:v>
                </c:pt>
                <c:pt idx="105415" formatCode="0.00E+00">
                  <c:v>-2.3344699999999999E-3</c:v>
                </c:pt>
                <c:pt idx="105416" formatCode="0.00E+00">
                  <c:v>-2.4876099999999999E-3</c:v>
                </c:pt>
                <c:pt idx="105417" formatCode="0.00E+00">
                  <c:v>-2.64307E-3</c:v>
                </c:pt>
                <c:pt idx="105418" formatCode="0.00E+00">
                  <c:v>-2.8006099999999998E-3</c:v>
                </c:pt>
                <c:pt idx="105419" formatCode="0.00E+00">
                  <c:v>-2.9590599999999999E-3</c:v>
                </c:pt>
                <c:pt idx="105420" formatCode="0.00E+00">
                  <c:v>-3.1182200000000001E-3</c:v>
                </c:pt>
                <c:pt idx="105421" formatCode="0.00E+00">
                  <c:v>-3.2802500000000002E-3</c:v>
                </c:pt>
                <c:pt idx="105422" formatCode="0.00E+00">
                  <c:v>-3.4483700000000001E-3</c:v>
                </c:pt>
                <c:pt idx="105423" formatCode="0.00E+00">
                  <c:v>-3.6230699999999999E-3</c:v>
                </c:pt>
                <c:pt idx="105424" formatCode="0.00E+00">
                  <c:v>-3.8007900000000001E-3</c:v>
                </c:pt>
                <c:pt idx="105425" formatCode="0.00E+00">
                  <c:v>-3.97766E-3</c:v>
                </c:pt>
                <c:pt idx="105426" formatCode="0.00E+00">
                  <c:v>-4.1523699999999998E-3</c:v>
                </c:pt>
                <c:pt idx="105427" formatCode="0.00E+00">
                  <c:v>-4.32542E-3</c:v>
                </c:pt>
                <c:pt idx="105428" formatCode="0.00E+00">
                  <c:v>-4.4971000000000004E-3</c:v>
                </c:pt>
                <c:pt idx="105429" formatCode="0.00E+00">
                  <c:v>-4.66703E-3</c:v>
                </c:pt>
                <c:pt idx="105430" formatCode="0.00E+00">
                  <c:v>-4.8351100000000001E-3</c:v>
                </c:pt>
                <c:pt idx="105431" formatCode="0.00E+00">
                  <c:v>-5.0017000000000004E-3</c:v>
                </c:pt>
                <c:pt idx="105432" formatCode="0.00E+00">
                  <c:v>-5.1670400000000003E-3</c:v>
                </c:pt>
                <c:pt idx="105433" formatCode="0.00E+00">
                  <c:v>-5.3311299999999999E-3</c:v>
                </c:pt>
                <c:pt idx="105434" formatCode="0.00E+00">
                  <c:v>-5.4943400000000003E-3</c:v>
                </c:pt>
                <c:pt idx="105435" formatCode="0.00E+00">
                  <c:v>-5.6575599999999998E-3</c:v>
                </c:pt>
                <c:pt idx="105436" formatCode="0.00E+00">
                  <c:v>-5.8218300000000001E-3</c:v>
                </c:pt>
                <c:pt idx="105437" formatCode="0.00E+00">
                  <c:v>-5.98805E-3</c:v>
                </c:pt>
                <c:pt idx="105438" formatCode="0.00E+00">
                  <c:v>-6.1565999999999999E-3</c:v>
                </c:pt>
                <c:pt idx="105439" formatCode="0.00E+00">
                  <c:v>-6.3277100000000003E-3</c:v>
                </c:pt>
                <c:pt idx="105440" formatCode="0.00E+00">
                  <c:v>-6.5017800000000004E-3</c:v>
                </c:pt>
                <c:pt idx="105441" formatCode="0.00E+00">
                  <c:v>-6.6791000000000003E-3</c:v>
                </c:pt>
                <c:pt idx="105442" formatCode="0.00E+00">
                  <c:v>-6.8591499999999996E-3</c:v>
                </c:pt>
                <c:pt idx="105443" formatCode="0.00E+00">
                  <c:v>-7.0402499999999996E-3</c:v>
                </c:pt>
                <c:pt idx="105444" formatCode="0.00E+00">
                  <c:v>-7.2201699999999997E-3</c:v>
                </c:pt>
                <c:pt idx="105445" formatCode="0.00E+00">
                  <c:v>-7.3982300000000004E-3</c:v>
                </c:pt>
                <c:pt idx="105446" formatCode="0.00E+00">
                  <c:v>-7.5765199999999998E-3</c:v>
                </c:pt>
                <c:pt idx="105447" formatCode="0.00E+00">
                  <c:v>-7.7582099999999998E-3</c:v>
                </c:pt>
                <c:pt idx="105448" formatCode="0.00E+00">
                  <c:v>-7.9452199999999994E-3</c:v>
                </c:pt>
                <c:pt idx="105449" formatCode="0.00E+00">
                  <c:v>-8.1378400000000004E-3</c:v>
                </c:pt>
                <c:pt idx="105450" formatCode="0.00E+00">
                  <c:v>-8.3354699999999993E-3</c:v>
                </c:pt>
                <c:pt idx="105451" formatCode="0.00E+00">
                  <c:v>-8.5367499999999992E-3</c:v>
                </c:pt>
                <c:pt idx="105452" formatCode="0.00E+00">
                  <c:v>-8.7388499999999994E-3</c:v>
                </c:pt>
                <c:pt idx="105453" formatCode="0.00E+00">
                  <c:v>-8.9380699999999993E-3</c:v>
                </c:pt>
                <c:pt idx="105454" formatCode="0.00E+00">
                  <c:v>-9.1323199999999993E-3</c:v>
                </c:pt>
                <c:pt idx="105455" formatCode="0.00E+00">
                  <c:v>-9.3232699999999998E-3</c:v>
                </c:pt>
                <c:pt idx="105456" formatCode="0.00E+00">
                  <c:v>-9.5143399999999996E-3</c:v>
                </c:pt>
                <c:pt idx="105457" formatCode="0.00E+00">
                  <c:v>-9.7062099999999998E-3</c:v>
                </c:pt>
                <c:pt idx="105458" formatCode="0.00E+00">
                  <c:v>-9.8966999999999996E-3</c:v>
                </c:pt>
                <c:pt idx="105459">
                  <c:v>-1.0084600000000001E-2</c:v>
                </c:pt>
                <c:pt idx="105460">
                  <c:v>-1.02714E-2</c:v>
                </c:pt>
                <c:pt idx="105461">
                  <c:v>-1.04589E-2</c:v>
                </c:pt>
                <c:pt idx="105462">
                  <c:v>-1.06471E-2</c:v>
                </c:pt>
                <c:pt idx="105463">
                  <c:v>-1.08342E-2</c:v>
                </c:pt>
                <c:pt idx="105464">
                  <c:v>-1.1018500000000001E-2</c:v>
                </c:pt>
                <c:pt idx="105465">
                  <c:v>-1.12E-2</c:v>
                </c:pt>
                <c:pt idx="105466">
                  <c:v>-1.1378299999999999E-2</c:v>
                </c:pt>
                <c:pt idx="105467">
                  <c:v>-1.1552700000000001E-2</c:v>
                </c:pt>
                <c:pt idx="105468">
                  <c:v>-1.1722099999999999E-2</c:v>
                </c:pt>
                <c:pt idx="105469">
                  <c:v>-1.18864E-2</c:v>
                </c:pt>
                <c:pt idx="105470">
                  <c:v>-1.2047E-2</c:v>
                </c:pt>
                <c:pt idx="105471">
                  <c:v>-1.2206699999999999E-2</c:v>
                </c:pt>
                <c:pt idx="105472">
                  <c:v>-1.23675E-2</c:v>
                </c:pt>
                <c:pt idx="105473">
                  <c:v>-1.25291E-2</c:v>
                </c:pt>
                <c:pt idx="105474">
                  <c:v>-1.2690099999999999E-2</c:v>
                </c:pt>
                <c:pt idx="105475">
                  <c:v>-1.28498E-2</c:v>
                </c:pt>
                <c:pt idx="105476">
                  <c:v>-1.3008799999999999E-2</c:v>
                </c:pt>
                <c:pt idx="105477">
                  <c:v>-1.31691E-2</c:v>
                </c:pt>
                <c:pt idx="105478">
                  <c:v>-1.3332500000000001E-2</c:v>
                </c:pt>
                <c:pt idx="105479">
                  <c:v>-1.34988E-2</c:v>
                </c:pt>
                <c:pt idx="105480">
                  <c:v>-1.3667800000000001E-2</c:v>
                </c:pt>
                <c:pt idx="105481">
                  <c:v>-1.38418E-2</c:v>
                </c:pt>
                <c:pt idx="105482">
                  <c:v>-1.4023900000000001E-2</c:v>
                </c:pt>
                <c:pt idx="105483">
                  <c:v>-1.42165E-2</c:v>
                </c:pt>
                <c:pt idx="105484">
                  <c:v>-1.4422600000000001E-2</c:v>
                </c:pt>
                <c:pt idx="105485">
                  <c:v>-1.4644799999999999E-2</c:v>
                </c:pt>
                <c:pt idx="105486">
                  <c:v>-1.48831E-2</c:v>
                </c:pt>
                <c:pt idx="105487">
                  <c:v>-1.5134399999999999E-2</c:v>
                </c:pt>
                <c:pt idx="105488">
                  <c:v>-1.5396699999999999E-2</c:v>
                </c:pt>
                <c:pt idx="105489">
                  <c:v>-1.5671600000000001E-2</c:v>
                </c:pt>
                <c:pt idx="105490">
                  <c:v>-1.5960999999999999E-2</c:v>
                </c:pt>
                <c:pt idx="105491">
                  <c:v>-1.6263900000000001E-2</c:v>
                </c:pt>
                <c:pt idx="105492">
                  <c:v>-1.6577399999999999E-2</c:v>
                </c:pt>
                <c:pt idx="105493">
                  <c:v>-1.6899999999999998E-2</c:v>
                </c:pt>
                <c:pt idx="105494">
                  <c:v>-1.72328E-2</c:v>
                </c:pt>
                <c:pt idx="105495">
                  <c:v>-1.7577800000000001E-2</c:v>
                </c:pt>
                <c:pt idx="105496">
                  <c:v>-1.7936199999999999E-2</c:v>
                </c:pt>
                <c:pt idx="105497">
                  <c:v>-1.8308000000000001E-2</c:v>
                </c:pt>
                <c:pt idx="105498">
                  <c:v>-1.8693399999999999E-2</c:v>
                </c:pt>
                <c:pt idx="105499">
                  <c:v>-1.90934E-2</c:v>
                </c:pt>
                <c:pt idx="105500">
                  <c:v>-1.9508299999999999E-2</c:v>
                </c:pt>
                <c:pt idx="105501">
                  <c:v>-1.9936300000000001E-2</c:v>
                </c:pt>
                <c:pt idx="105502">
                  <c:v>-2.0375399999999998E-2</c:v>
                </c:pt>
                <c:pt idx="105503">
                  <c:v>-2.08261E-2</c:v>
                </c:pt>
                <c:pt idx="105504">
                  <c:v>-2.1289599999999999E-2</c:v>
                </c:pt>
                <c:pt idx="105505">
                  <c:v>-2.1765E-2</c:v>
                </c:pt>
                <c:pt idx="105506">
                  <c:v>-2.2248799999999999E-2</c:v>
                </c:pt>
                <c:pt idx="105507">
                  <c:v>-2.2738899999999999E-2</c:v>
                </c:pt>
                <c:pt idx="105508">
                  <c:v>-2.3238000000000002E-2</c:v>
                </c:pt>
                <c:pt idx="105509">
                  <c:v>-2.3751899999999999E-2</c:v>
                </c:pt>
                <c:pt idx="105510">
                  <c:v>-2.4284199999999999E-2</c:v>
                </c:pt>
                <c:pt idx="105511">
                  <c:v>-2.4833000000000001E-2</c:v>
                </c:pt>
                <c:pt idx="105512">
                  <c:v>-2.5394300000000002E-2</c:v>
                </c:pt>
                <c:pt idx="105513">
                  <c:v>-2.59677E-2</c:v>
                </c:pt>
                <c:pt idx="105514">
                  <c:v>-2.6555499999999999E-2</c:v>
                </c:pt>
                <c:pt idx="105515">
                  <c:v>-2.7158100000000001E-2</c:v>
                </c:pt>
                <c:pt idx="105516">
                  <c:v>-2.7772600000000001E-2</c:v>
                </c:pt>
                <c:pt idx="105517">
                  <c:v>-2.8395699999999999E-2</c:v>
                </c:pt>
                <c:pt idx="105518">
                  <c:v>-2.90266E-2</c:v>
                </c:pt>
                <c:pt idx="105519">
                  <c:v>-2.9664200000000002E-2</c:v>
                </c:pt>
                <c:pt idx="105520">
                  <c:v>-3.0305499999999999E-2</c:v>
                </c:pt>
                <c:pt idx="105521">
                  <c:v>-3.0948699999999999E-2</c:v>
                </c:pt>
                <c:pt idx="105522">
                  <c:v>-3.1598000000000001E-2</c:v>
                </c:pt>
                <c:pt idx="105523">
                  <c:v>-3.2259000000000003E-2</c:v>
                </c:pt>
                <c:pt idx="105524">
                  <c:v>-3.2931599999999998E-2</c:v>
                </c:pt>
                <c:pt idx="105525">
                  <c:v>-3.3610000000000001E-2</c:v>
                </c:pt>
                <c:pt idx="105526">
                  <c:v>-3.4290000000000001E-2</c:v>
                </c:pt>
                <c:pt idx="105527">
                  <c:v>-3.4972099999999999E-2</c:v>
                </c:pt>
                <c:pt idx="105528">
                  <c:v>-3.5658099999999998E-2</c:v>
                </c:pt>
                <c:pt idx="105529">
                  <c:v>-3.6348999999999999E-2</c:v>
                </c:pt>
                <c:pt idx="105530">
                  <c:v>-3.7045099999999997E-2</c:v>
                </c:pt>
                <c:pt idx="105531">
                  <c:v>-3.7743600000000002E-2</c:v>
                </c:pt>
                <c:pt idx="105532">
                  <c:v>-3.84409E-2</c:v>
                </c:pt>
                <c:pt idx="105533">
                  <c:v>-3.9137199999999997E-2</c:v>
                </c:pt>
                <c:pt idx="105534">
                  <c:v>-3.9836499999999997E-2</c:v>
                </c:pt>
                <c:pt idx="105535">
                  <c:v>-4.0541399999999998E-2</c:v>
                </c:pt>
                <c:pt idx="105536">
                  <c:v>-4.1250200000000001E-2</c:v>
                </c:pt>
                <c:pt idx="105537">
                  <c:v>-4.1960900000000002E-2</c:v>
                </c:pt>
                <c:pt idx="105538">
                  <c:v>-4.2673000000000003E-2</c:v>
                </c:pt>
                <c:pt idx="105539">
                  <c:v>-4.3386800000000003E-2</c:v>
                </c:pt>
                <c:pt idx="105540">
                  <c:v>-4.4100199999999999E-2</c:v>
                </c:pt>
                <c:pt idx="105541">
                  <c:v>-4.4809799999999997E-2</c:v>
                </c:pt>
                <c:pt idx="105542">
                  <c:v>-4.5513900000000003E-2</c:v>
                </c:pt>
                <c:pt idx="105543">
                  <c:v>-4.6215399999999997E-2</c:v>
                </c:pt>
                <c:pt idx="105544">
                  <c:v>-4.6917500000000001E-2</c:v>
                </c:pt>
                <c:pt idx="105545">
                  <c:v>-4.7618800000000003E-2</c:v>
                </c:pt>
                <c:pt idx="105546">
                  <c:v>-4.8315799999999999E-2</c:v>
                </c:pt>
                <c:pt idx="105547">
                  <c:v>-4.9007500000000002E-2</c:v>
                </c:pt>
                <c:pt idx="105548">
                  <c:v>-4.9694299999999997E-2</c:v>
                </c:pt>
                <c:pt idx="105549">
                  <c:v>-5.0375200000000002E-2</c:v>
                </c:pt>
                <c:pt idx="105550">
                  <c:v>-5.1047500000000003E-2</c:v>
                </c:pt>
                <c:pt idx="105551">
                  <c:v>-5.1711800000000002E-2</c:v>
                </c:pt>
                <c:pt idx="105552">
                  <c:v>-5.2373299999999998E-2</c:v>
                </c:pt>
                <c:pt idx="105553">
                  <c:v>-5.3036100000000003E-2</c:v>
                </c:pt>
                <c:pt idx="105554">
                  <c:v>-5.3698799999999998E-2</c:v>
                </c:pt>
                <c:pt idx="105555">
                  <c:v>-5.4356300000000003E-2</c:v>
                </c:pt>
                <c:pt idx="105556">
                  <c:v>-5.5004200000000003E-2</c:v>
                </c:pt>
                <c:pt idx="105557">
                  <c:v>-5.5640799999999997E-2</c:v>
                </c:pt>
                <c:pt idx="105558">
                  <c:v>-5.6268199999999997E-2</c:v>
                </c:pt>
                <c:pt idx="105559">
                  <c:v>-5.6890000000000003E-2</c:v>
                </c:pt>
                <c:pt idx="105560">
                  <c:v>-5.7504100000000002E-2</c:v>
                </c:pt>
                <c:pt idx="105561">
                  <c:v>-5.8102300000000003E-2</c:v>
                </c:pt>
                <c:pt idx="105562">
                  <c:v>-5.8679599999999998E-2</c:v>
                </c:pt>
                <c:pt idx="105563">
                  <c:v>-5.9237699999999997E-2</c:v>
                </c:pt>
                <c:pt idx="105564">
                  <c:v>-5.9780199999999999E-2</c:v>
                </c:pt>
                <c:pt idx="105565">
                  <c:v>-6.0309399999999999E-2</c:v>
                </c:pt>
                <c:pt idx="105566">
                  <c:v>-6.0824499999999997E-2</c:v>
                </c:pt>
                <c:pt idx="105567">
                  <c:v>-6.1324200000000002E-2</c:v>
                </c:pt>
                <c:pt idx="105568">
                  <c:v>-6.1806100000000003E-2</c:v>
                </c:pt>
                <c:pt idx="105569">
                  <c:v>-6.22652E-2</c:v>
                </c:pt>
                <c:pt idx="105570">
                  <c:v>-6.2696699999999994E-2</c:v>
                </c:pt>
                <c:pt idx="105571">
                  <c:v>-6.3103099999999995E-2</c:v>
                </c:pt>
                <c:pt idx="105572">
                  <c:v>-6.3493499999999994E-2</c:v>
                </c:pt>
                <c:pt idx="105573">
                  <c:v>-6.3872999999999999E-2</c:v>
                </c:pt>
                <c:pt idx="105574">
                  <c:v>-6.4239500000000005E-2</c:v>
                </c:pt>
                <c:pt idx="105575">
                  <c:v>-6.4591899999999994E-2</c:v>
                </c:pt>
                <c:pt idx="105576">
                  <c:v>-6.4932000000000004E-2</c:v>
                </c:pt>
                <c:pt idx="105577">
                  <c:v>-6.5260499999999999E-2</c:v>
                </c:pt>
                <c:pt idx="105578">
                  <c:v>-6.5574300000000002E-2</c:v>
                </c:pt>
                <c:pt idx="105579">
                  <c:v>-6.5868899999999994E-2</c:v>
                </c:pt>
                <c:pt idx="105580">
                  <c:v>-6.6142699999999999E-2</c:v>
                </c:pt>
                <c:pt idx="105581">
                  <c:v>-6.6397300000000006E-2</c:v>
                </c:pt>
                <c:pt idx="105582">
                  <c:v>-6.6635100000000003E-2</c:v>
                </c:pt>
                <c:pt idx="105583">
                  <c:v>-6.6859299999999997E-2</c:v>
                </c:pt>
                <c:pt idx="105584">
                  <c:v>-6.7075200000000001E-2</c:v>
                </c:pt>
                <c:pt idx="105585">
                  <c:v>-6.7287399999999997E-2</c:v>
                </c:pt>
                <c:pt idx="105586">
                  <c:v>-6.7498799999999998E-2</c:v>
                </c:pt>
                <c:pt idx="105587">
                  <c:v>-6.7709199999999997E-2</c:v>
                </c:pt>
                <c:pt idx="105588">
                  <c:v>-6.7915000000000003E-2</c:v>
                </c:pt>
                <c:pt idx="105589">
                  <c:v>-6.8110799999999999E-2</c:v>
                </c:pt>
                <c:pt idx="105590">
                  <c:v>-6.8293699999999999E-2</c:v>
                </c:pt>
                <c:pt idx="105591">
                  <c:v>-6.8463999999999997E-2</c:v>
                </c:pt>
                <c:pt idx="105592">
                  <c:v>-6.8621199999999993E-2</c:v>
                </c:pt>
                <c:pt idx="105593">
                  <c:v>-6.8761199999999995E-2</c:v>
                </c:pt>
                <c:pt idx="105594">
                  <c:v>-6.8881700000000004E-2</c:v>
                </c:pt>
                <c:pt idx="105595">
                  <c:v>-6.8985099999999994E-2</c:v>
                </c:pt>
                <c:pt idx="105596">
                  <c:v>-6.9078399999999998E-2</c:v>
                </c:pt>
                <c:pt idx="105597">
                  <c:v>-6.9167500000000007E-2</c:v>
                </c:pt>
                <c:pt idx="105598">
                  <c:v>-6.9255800000000006E-2</c:v>
                </c:pt>
                <c:pt idx="105599">
                  <c:v>-6.9346199999999997E-2</c:v>
                </c:pt>
                <c:pt idx="105600">
                  <c:v>-6.9441600000000006E-2</c:v>
                </c:pt>
                <c:pt idx="105601">
                  <c:v>-6.9543800000000003E-2</c:v>
                </c:pt>
                <c:pt idx="105602">
                  <c:v>-6.9652800000000001E-2</c:v>
                </c:pt>
                <c:pt idx="105603">
                  <c:v>-6.9768899999999995E-2</c:v>
                </c:pt>
                <c:pt idx="105604">
                  <c:v>-6.98936E-2</c:v>
                </c:pt>
                <c:pt idx="105605">
                  <c:v>-7.0028999999999994E-2</c:v>
                </c:pt>
                <c:pt idx="105606">
                  <c:v>-7.0177500000000004E-2</c:v>
                </c:pt>
                <c:pt idx="105607">
                  <c:v>-7.0339899999999997E-2</c:v>
                </c:pt>
                <c:pt idx="105608">
                  <c:v>-7.0511900000000002E-2</c:v>
                </c:pt>
                <c:pt idx="105609">
                  <c:v>-7.0690699999999995E-2</c:v>
                </c:pt>
                <c:pt idx="105610">
                  <c:v>-7.0881200000000005E-2</c:v>
                </c:pt>
                <c:pt idx="105611">
                  <c:v>-7.1089899999999998E-2</c:v>
                </c:pt>
                <c:pt idx="105612">
                  <c:v>-7.1316299999999999E-2</c:v>
                </c:pt>
                <c:pt idx="105613">
                  <c:v>-7.1554900000000005E-2</c:v>
                </c:pt>
                <c:pt idx="105614">
                  <c:v>-7.1801599999999993E-2</c:v>
                </c:pt>
                <c:pt idx="105615">
                  <c:v>-7.2057200000000002E-2</c:v>
                </c:pt>
                <c:pt idx="105616">
                  <c:v>-7.2325100000000003E-2</c:v>
                </c:pt>
                <c:pt idx="105617">
                  <c:v>-7.2605600000000006E-2</c:v>
                </c:pt>
                <c:pt idx="105618">
                  <c:v>-7.2895500000000002E-2</c:v>
                </c:pt>
                <c:pt idx="105619">
                  <c:v>-7.31908E-2</c:v>
                </c:pt>
                <c:pt idx="105620">
                  <c:v>-7.3489200000000005E-2</c:v>
                </c:pt>
                <c:pt idx="105621">
                  <c:v>-7.3789800000000003E-2</c:v>
                </c:pt>
                <c:pt idx="105622">
                  <c:v>-7.4087799999999995E-2</c:v>
                </c:pt>
                <c:pt idx="105623">
                  <c:v>-7.4375899999999995E-2</c:v>
                </c:pt>
                <c:pt idx="105624">
                  <c:v>-7.4652999999999997E-2</c:v>
                </c:pt>
                <c:pt idx="105625">
                  <c:v>-7.4924299999999999E-2</c:v>
                </c:pt>
                <c:pt idx="105626">
                  <c:v>-7.5197E-2</c:v>
                </c:pt>
                <c:pt idx="105627">
                  <c:v>-7.5477600000000006E-2</c:v>
                </c:pt>
                <c:pt idx="105628">
                  <c:v>-7.5769699999999995E-2</c:v>
                </c:pt>
                <c:pt idx="105629">
                  <c:v>-7.6073299999999996E-2</c:v>
                </c:pt>
                <c:pt idx="105630">
                  <c:v>-7.6388399999999995E-2</c:v>
                </c:pt>
                <c:pt idx="105631">
                  <c:v>-7.6717300000000002E-2</c:v>
                </c:pt>
                <c:pt idx="105632">
                  <c:v>-7.7062500000000006E-2</c:v>
                </c:pt>
                <c:pt idx="105633">
                  <c:v>-7.7425400000000005E-2</c:v>
                </c:pt>
                <c:pt idx="105634">
                  <c:v>-7.7805100000000002E-2</c:v>
                </c:pt>
                <c:pt idx="105635">
                  <c:v>-7.81974E-2</c:v>
                </c:pt>
                <c:pt idx="105636">
                  <c:v>-7.8596799999999994E-2</c:v>
                </c:pt>
                <c:pt idx="105637">
                  <c:v>-7.9002900000000001E-2</c:v>
                </c:pt>
                <c:pt idx="105638">
                  <c:v>-7.9420299999999999E-2</c:v>
                </c:pt>
                <c:pt idx="105639">
                  <c:v>-7.9852599999999996E-2</c:v>
                </c:pt>
                <c:pt idx="105640">
                  <c:v>-8.0299599999999999E-2</c:v>
                </c:pt>
                <c:pt idx="105641">
                  <c:v>-8.0756599999999998E-2</c:v>
                </c:pt>
                <c:pt idx="105642">
                  <c:v>-8.1216499999999997E-2</c:v>
                </c:pt>
                <c:pt idx="105643">
                  <c:v>-8.1674800000000006E-2</c:v>
                </c:pt>
                <c:pt idx="105644">
                  <c:v>-8.2131499999999996E-2</c:v>
                </c:pt>
                <c:pt idx="105645">
                  <c:v>-8.2586300000000001E-2</c:v>
                </c:pt>
                <c:pt idx="105646">
                  <c:v>-8.3037600000000003E-2</c:v>
                </c:pt>
                <c:pt idx="105647">
                  <c:v>-8.3485699999999996E-2</c:v>
                </c:pt>
                <c:pt idx="105648">
                  <c:v>-8.3933499999999994E-2</c:v>
                </c:pt>
                <c:pt idx="105649">
                  <c:v>-8.4383700000000006E-2</c:v>
                </c:pt>
                <c:pt idx="105650">
                  <c:v>-8.4837200000000001E-2</c:v>
                </c:pt>
                <c:pt idx="105651">
                  <c:v>-8.52932E-2</c:v>
                </c:pt>
                <c:pt idx="105652">
                  <c:v>-8.57512E-2</c:v>
                </c:pt>
                <c:pt idx="105653">
                  <c:v>-8.6209400000000005E-2</c:v>
                </c:pt>
                <c:pt idx="105654">
                  <c:v>-8.6667099999999997E-2</c:v>
                </c:pt>
                <c:pt idx="105655">
                  <c:v>-8.71281E-2</c:v>
                </c:pt>
                <c:pt idx="105656">
                  <c:v>-8.7593000000000004E-2</c:v>
                </c:pt>
                <c:pt idx="105657">
                  <c:v>-8.8055700000000001E-2</c:v>
                </c:pt>
                <c:pt idx="105658">
                  <c:v>-8.8513700000000001E-2</c:v>
                </c:pt>
                <c:pt idx="105659">
                  <c:v>-8.8974200000000003E-2</c:v>
                </c:pt>
                <c:pt idx="105660">
                  <c:v>-8.9445399999999994E-2</c:v>
                </c:pt>
                <c:pt idx="105661">
                  <c:v>-8.9929499999999996E-2</c:v>
                </c:pt>
                <c:pt idx="105662">
                  <c:v>-9.0429499999999996E-2</c:v>
                </c:pt>
                <c:pt idx="105663">
                  <c:v>-9.0952400000000003E-2</c:v>
                </c:pt>
                <c:pt idx="105664">
                  <c:v>-9.14996E-2</c:v>
                </c:pt>
                <c:pt idx="105665">
                  <c:v>-9.2067099999999999E-2</c:v>
                </c:pt>
                <c:pt idx="105666">
                  <c:v>-9.2649400000000007E-2</c:v>
                </c:pt>
                <c:pt idx="105667">
                  <c:v>-9.3243599999999996E-2</c:v>
                </c:pt>
                <c:pt idx="105668">
                  <c:v>-9.3847200000000006E-2</c:v>
                </c:pt>
                <c:pt idx="105669">
                  <c:v>-9.4455200000000003E-2</c:v>
                </c:pt>
                <c:pt idx="105670">
                  <c:v>-9.5067399999999996E-2</c:v>
                </c:pt>
                <c:pt idx="105671">
                  <c:v>-9.5690899999999995E-2</c:v>
                </c:pt>
                <c:pt idx="105672">
                  <c:v>-9.6332000000000001E-2</c:v>
                </c:pt>
                <c:pt idx="105673">
                  <c:v>-9.6992900000000007E-2</c:v>
                </c:pt>
                <c:pt idx="105674">
                  <c:v>-9.7673999999999997E-2</c:v>
                </c:pt>
                <c:pt idx="105675">
                  <c:v>-9.8374199999999995E-2</c:v>
                </c:pt>
                <c:pt idx="105676">
                  <c:v>-9.9089899999999995E-2</c:v>
                </c:pt>
                <c:pt idx="105677">
                  <c:v>-9.9818299999999999E-2</c:v>
                </c:pt>
                <c:pt idx="105678">
                  <c:v>-0.10056</c:v>
                </c:pt>
                <c:pt idx="105679">
                  <c:v>-0.101316</c:v>
                </c:pt>
                <c:pt idx="105680">
                  <c:v>-0.102088</c:v>
                </c:pt>
                <c:pt idx="105681">
                  <c:v>-0.102878</c:v>
                </c:pt>
                <c:pt idx="105682">
                  <c:v>-0.103687</c:v>
                </c:pt>
                <c:pt idx="105683">
                  <c:v>-0.104517</c:v>
                </c:pt>
                <c:pt idx="105684">
                  <c:v>-0.10537299999999999</c:v>
                </c:pt>
                <c:pt idx="105685">
                  <c:v>-0.106257</c:v>
                </c:pt>
                <c:pt idx="105686">
                  <c:v>-0.107166</c:v>
                </c:pt>
                <c:pt idx="105687">
                  <c:v>-0.108101</c:v>
                </c:pt>
                <c:pt idx="105688">
                  <c:v>-0.109059</c:v>
                </c:pt>
                <c:pt idx="105689">
                  <c:v>-0.110045</c:v>
                </c:pt>
                <c:pt idx="105690">
                  <c:v>-0.111058</c:v>
                </c:pt>
                <c:pt idx="105691">
                  <c:v>-0.11210000000000001</c:v>
                </c:pt>
                <c:pt idx="105692">
                  <c:v>-0.113166</c:v>
                </c:pt>
                <c:pt idx="105693">
                  <c:v>-0.11425399999999999</c:v>
                </c:pt>
                <c:pt idx="105694">
                  <c:v>-0.115369</c:v>
                </c:pt>
                <c:pt idx="105695">
                  <c:v>-0.11651499999999999</c:v>
                </c:pt>
                <c:pt idx="105696">
                  <c:v>-0.117692</c:v>
                </c:pt>
                <c:pt idx="105697">
                  <c:v>-0.118899</c:v>
                </c:pt>
                <c:pt idx="105698">
                  <c:v>-0.12013799999999999</c:v>
                </c:pt>
                <c:pt idx="105699">
                  <c:v>-0.12141299999999999</c:v>
                </c:pt>
                <c:pt idx="105700">
                  <c:v>-0.12272</c:v>
                </c:pt>
                <c:pt idx="105701">
                  <c:v>-0.124057</c:v>
                </c:pt>
                <c:pt idx="105702">
                  <c:v>-0.125421</c:v>
                </c:pt>
                <c:pt idx="105703">
                  <c:v>-0.12681100000000001</c:v>
                </c:pt>
                <c:pt idx="105704">
                  <c:v>-0.128224</c:v>
                </c:pt>
                <c:pt idx="105705">
                  <c:v>-0.12965599999999999</c:v>
                </c:pt>
                <c:pt idx="105706">
                  <c:v>-0.131109</c:v>
                </c:pt>
                <c:pt idx="105707">
                  <c:v>-0.13258600000000001</c:v>
                </c:pt>
                <c:pt idx="105708">
                  <c:v>-0.13408700000000001</c:v>
                </c:pt>
                <c:pt idx="105709">
                  <c:v>-0.135604</c:v>
                </c:pt>
                <c:pt idx="105710">
                  <c:v>-0.13712299999999999</c:v>
                </c:pt>
                <c:pt idx="105711">
                  <c:v>-0.13863400000000001</c:v>
                </c:pt>
                <c:pt idx="105712">
                  <c:v>-0.14013700000000001</c:v>
                </c:pt>
                <c:pt idx="105713">
                  <c:v>-0.14163000000000001</c:v>
                </c:pt>
                <c:pt idx="105714">
                  <c:v>-0.143119</c:v>
                </c:pt>
                <c:pt idx="105715">
                  <c:v>-0.14461099999999999</c:v>
                </c:pt>
                <c:pt idx="105716">
                  <c:v>-0.14610600000000001</c:v>
                </c:pt>
                <c:pt idx="105717">
                  <c:v>-0.14760100000000001</c:v>
                </c:pt>
                <c:pt idx="105718">
                  <c:v>-0.14909800000000001</c:v>
                </c:pt>
                <c:pt idx="105719">
                  <c:v>-0.15060200000000001</c:v>
                </c:pt>
                <c:pt idx="105720">
                  <c:v>-0.152119</c:v>
                </c:pt>
                <c:pt idx="105721">
                  <c:v>-0.15365599999999999</c:v>
                </c:pt>
                <c:pt idx="105722">
                  <c:v>-0.15521399999999999</c:v>
                </c:pt>
                <c:pt idx="105723">
                  <c:v>-0.15679599999999999</c:v>
                </c:pt>
                <c:pt idx="105724">
                  <c:v>-0.15840000000000001</c:v>
                </c:pt>
                <c:pt idx="105725">
                  <c:v>-0.160027</c:v>
                </c:pt>
                <c:pt idx="105726">
                  <c:v>-0.16167500000000001</c:v>
                </c:pt>
                <c:pt idx="105727">
                  <c:v>-0.16333600000000001</c:v>
                </c:pt>
                <c:pt idx="105728">
                  <c:v>-0.164996</c:v>
                </c:pt>
                <c:pt idx="105729">
                  <c:v>-0.16664399999999999</c:v>
                </c:pt>
                <c:pt idx="105730">
                  <c:v>-0.16827</c:v>
                </c:pt>
                <c:pt idx="105731">
                  <c:v>-0.169873</c:v>
                </c:pt>
                <c:pt idx="105732">
                  <c:v>-0.17144799999999999</c:v>
                </c:pt>
                <c:pt idx="105733">
                  <c:v>-0.172989</c:v>
                </c:pt>
                <c:pt idx="105734">
                  <c:v>-0.174483</c:v>
                </c:pt>
                <c:pt idx="105735">
                  <c:v>-0.175931</c:v>
                </c:pt>
                <c:pt idx="105736">
                  <c:v>-0.177343</c:v>
                </c:pt>
                <c:pt idx="105737">
                  <c:v>-0.178728</c:v>
                </c:pt>
                <c:pt idx="105738">
                  <c:v>-0.180087</c:v>
                </c:pt>
                <c:pt idx="105739">
                  <c:v>-0.18141699999999999</c:v>
                </c:pt>
                <c:pt idx="105740">
                  <c:v>-0.18271599999999999</c:v>
                </c:pt>
                <c:pt idx="105741">
                  <c:v>-0.183979</c:v>
                </c:pt>
                <c:pt idx="105742">
                  <c:v>-0.185198</c:v>
                </c:pt>
                <c:pt idx="105743">
                  <c:v>-0.18637400000000001</c:v>
                </c:pt>
                <c:pt idx="105744">
                  <c:v>-0.18751000000000001</c:v>
                </c:pt>
                <c:pt idx="105745">
                  <c:v>-0.188606</c:v>
                </c:pt>
                <c:pt idx="105746">
                  <c:v>-0.189667</c:v>
                </c:pt>
                <c:pt idx="105747">
                  <c:v>-0.19069800000000001</c:v>
                </c:pt>
                <c:pt idx="105748">
                  <c:v>-0.19170699999999999</c:v>
                </c:pt>
                <c:pt idx="105749">
                  <c:v>-0.19269900000000001</c:v>
                </c:pt>
                <c:pt idx="105750">
                  <c:v>-0.19367799999999999</c:v>
                </c:pt>
                <c:pt idx="105751">
                  <c:v>-0.19464600000000001</c:v>
                </c:pt>
                <c:pt idx="105752">
                  <c:v>-0.195607</c:v>
                </c:pt>
                <c:pt idx="105753">
                  <c:v>-0.19655700000000001</c:v>
                </c:pt>
                <c:pt idx="105754">
                  <c:v>-0.19748599999999999</c:v>
                </c:pt>
                <c:pt idx="105755">
                  <c:v>-0.19838900000000001</c:v>
                </c:pt>
                <c:pt idx="105756">
                  <c:v>-0.199268</c:v>
                </c:pt>
                <c:pt idx="105757">
                  <c:v>-0.200126</c:v>
                </c:pt>
                <c:pt idx="105758">
                  <c:v>-0.200963</c:v>
                </c:pt>
                <c:pt idx="105759">
                  <c:v>-0.20178699999999999</c:v>
                </c:pt>
                <c:pt idx="105760">
                  <c:v>-0.2026</c:v>
                </c:pt>
                <c:pt idx="105761">
                  <c:v>-0.20339399999999999</c:v>
                </c:pt>
                <c:pt idx="105762">
                  <c:v>-0.20416000000000001</c:v>
                </c:pt>
                <c:pt idx="105763">
                  <c:v>-0.204897</c:v>
                </c:pt>
                <c:pt idx="105764">
                  <c:v>-0.20561199999999999</c:v>
                </c:pt>
                <c:pt idx="105765">
                  <c:v>-0.206312</c:v>
                </c:pt>
                <c:pt idx="105766">
                  <c:v>-0.20699699999999999</c:v>
                </c:pt>
                <c:pt idx="105767">
                  <c:v>-0.20766899999999999</c:v>
                </c:pt>
                <c:pt idx="105768">
                  <c:v>-0.20833099999999999</c:v>
                </c:pt>
                <c:pt idx="105769">
                  <c:v>-0.20898600000000001</c:v>
                </c:pt>
                <c:pt idx="105770">
                  <c:v>-0.20963399999999999</c:v>
                </c:pt>
                <c:pt idx="105771">
                  <c:v>-0.210282</c:v>
                </c:pt>
                <c:pt idx="105772">
                  <c:v>-0.21093500000000001</c:v>
                </c:pt>
                <c:pt idx="105773">
                  <c:v>-0.211591</c:v>
                </c:pt>
                <c:pt idx="105774">
                  <c:v>-0.21224199999999999</c:v>
                </c:pt>
                <c:pt idx="105775">
                  <c:v>-0.21288599999999999</c:v>
                </c:pt>
                <c:pt idx="105776">
                  <c:v>-0.21352699999999999</c:v>
                </c:pt>
                <c:pt idx="105777">
                  <c:v>-0.21416499999999999</c:v>
                </c:pt>
                <c:pt idx="105778">
                  <c:v>-0.21479699999999999</c:v>
                </c:pt>
                <c:pt idx="105779">
                  <c:v>-0.215417</c:v>
                </c:pt>
                <c:pt idx="105780">
                  <c:v>-0.21601600000000001</c:v>
                </c:pt>
                <c:pt idx="105781">
                  <c:v>-0.21659</c:v>
                </c:pt>
                <c:pt idx="105782">
                  <c:v>-0.217144</c:v>
                </c:pt>
                <c:pt idx="105783">
                  <c:v>-0.21768399999999999</c:v>
                </c:pt>
                <c:pt idx="105784">
                  <c:v>-0.21821199999999999</c:v>
                </c:pt>
                <c:pt idx="105785">
                  <c:v>-0.21873100000000001</c:v>
                </c:pt>
                <c:pt idx="105786">
                  <c:v>-0.219245</c:v>
                </c:pt>
                <c:pt idx="105787">
                  <c:v>-0.21975800000000001</c:v>
                </c:pt>
                <c:pt idx="105788">
                  <c:v>-0.22027099999999999</c:v>
                </c:pt>
                <c:pt idx="105789">
                  <c:v>-0.22078900000000001</c:v>
                </c:pt>
                <c:pt idx="105790">
                  <c:v>-0.221307</c:v>
                </c:pt>
                <c:pt idx="105791">
                  <c:v>-0.22181899999999999</c:v>
                </c:pt>
                <c:pt idx="105792">
                  <c:v>-0.22232099999999999</c:v>
                </c:pt>
                <c:pt idx="105793">
                  <c:v>-0.22281999999999999</c:v>
                </c:pt>
                <c:pt idx="105794">
                  <c:v>-0.22331599999999999</c:v>
                </c:pt>
                <c:pt idx="105795">
                  <c:v>-0.223806</c:v>
                </c:pt>
                <c:pt idx="105796">
                  <c:v>-0.22428899999999999</c:v>
                </c:pt>
                <c:pt idx="105797">
                  <c:v>-0.22476199999999999</c:v>
                </c:pt>
                <c:pt idx="105798">
                  <c:v>-0.22522</c:v>
                </c:pt>
                <c:pt idx="105799">
                  <c:v>-0.225659</c:v>
                </c:pt>
                <c:pt idx="105800">
                  <c:v>-0.22606999999999999</c:v>
                </c:pt>
                <c:pt idx="105801">
                  <c:v>-0.22644600000000001</c:v>
                </c:pt>
                <c:pt idx="105802">
                  <c:v>-0.22678699999999999</c:v>
                </c:pt>
                <c:pt idx="105803">
                  <c:v>-0.22709599999999999</c:v>
                </c:pt>
                <c:pt idx="105804">
                  <c:v>-0.227378</c:v>
                </c:pt>
                <c:pt idx="105805">
                  <c:v>-0.22763600000000001</c:v>
                </c:pt>
                <c:pt idx="105806">
                  <c:v>-0.22787499999999999</c:v>
                </c:pt>
                <c:pt idx="105807">
                  <c:v>-0.228104</c:v>
                </c:pt>
                <c:pt idx="105808">
                  <c:v>-0.22833500000000001</c:v>
                </c:pt>
                <c:pt idx="105809">
                  <c:v>-0.228573</c:v>
                </c:pt>
                <c:pt idx="105810">
                  <c:v>-0.228821</c:v>
                </c:pt>
                <c:pt idx="105811">
                  <c:v>-0.229073</c:v>
                </c:pt>
                <c:pt idx="105812">
                  <c:v>-0.22931799999999999</c:v>
                </c:pt>
                <c:pt idx="105813">
                  <c:v>-0.229547</c:v>
                </c:pt>
                <c:pt idx="105814">
                  <c:v>-0.22975699999999999</c:v>
                </c:pt>
                <c:pt idx="105815">
                  <c:v>-0.229961</c:v>
                </c:pt>
                <c:pt idx="105816">
                  <c:v>-0.23017299999999999</c:v>
                </c:pt>
                <c:pt idx="105817">
                  <c:v>-0.23039899999999999</c:v>
                </c:pt>
                <c:pt idx="105818">
                  <c:v>-0.230626</c:v>
                </c:pt>
                <c:pt idx="105819">
                  <c:v>-0.23083799999999999</c:v>
                </c:pt>
                <c:pt idx="105820">
                  <c:v>-0.23102</c:v>
                </c:pt>
                <c:pt idx="105821">
                  <c:v>-0.23116700000000001</c:v>
                </c:pt>
                <c:pt idx="105822">
                  <c:v>-0.23127300000000001</c:v>
                </c:pt>
                <c:pt idx="105823">
                  <c:v>-0.23133100000000001</c:v>
                </c:pt>
                <c:pt idx="105824">
                  <c:v>-0.23133600000000001</c:v>
                </c:pt>
                <c:pt idx="105825">
                  <c:v>-0.231298</c:v>
                </c:pt>
                <c:pt idx="105826">
                  <c:v>-0.23122999999999999</c:v>
                </c:pt>
                <c:pt idx="105827">
                  <c:v>-0.23114499999999999</c:v>
                </c:pt>
                <c:pt idx="105828">
                  <c:v>-0.231047</c:v>
                </c:pt>
                <c:pt idx="105829">
                  <c:v>-0.230936</c:v>
                </c:pt>
                <c:pt idx="105830">
                  <c:v>-0.23080300000000001</c:v>
                </c:pt>
                <c:pt idx="105831">
                  <c:v>-0.23064200000000001</c:v>
                </c:pt>
                <c:pt idx="105832">
                  <c:v>-0.23044999999999999</c:v>
                </c:pt>
                <c:pt idx="105833">
                  <c:v>-0.23023099999999999</c:v>
                </c:pt>
                <c:pt idx="105834">
                  <c:v>-0.229986</c:v>
                </c:pt>
                <c:pt idx="105835">
                  <c:v>-0.229714</c:v>
                </c:pt>
                <c:pt idx="105836">
                  <c:v>-0.22941800000000001</c:v>
                </c:pt>
                <c:pt idx="105837">
                  <c:v>-0.229099</c:v>
                </c:pt>
                <c:pt idx="105838">
                  <c:v>-0.22875899999999999</c:v>
                </c:pt>
                <c:pt idx="105839">
                  <c:v>-0.22839499999999999</c:v>
                </c:pt>
                <c:pt idx="105840">
                  <c:v>-0.22800300000000001</c:v>
                </c:pt>
                <c:pt idx="105841">
                  <c:v>-0.227575</c:v>
                </c:pt>
                <c:pt idx="105842">
                  <c:v>-0.227105</c:v>
                </c:pt>
                <c:pt idx="105843">
                  <c:v>-0.22659499999999999</c:v>
                </c:pt>
                <c:pt idx="105844">
                  <c:v>-0.226049</c:v>
                </c:pt>
                <c:pt idx="105845">
                  <c:v>-0.225465</c:v>
                </c:pt>
                <c:pt idx="105846">
                  <c:v>-0.22484100000000001</c:v>
                </c:pt>
                <c:pt idx="105847">
                  <c:v>-0.22416900000000001</c:v>
                </c:pt>
                <c:pt idx="105848">
                  <c:v>-0.22344</c:v>
                </c:pt>
                <c:pt idx="105849">
                  <c:v>-0.22265499999999999</c:v>
                </c:pt>
                <c:pt idx="105850">
                  <c:v>-0.22182499999999999</c:v>
                </c:pt>
                <c:pt idx="105851">
                  <c:v>-0.22096399999999999</c:v>
                </c:pt>
                <c:pt idx="105852">
                  <c:v>-0.220079</c:v>
                </c:pt>
                <c:pt idx="105853">
                  <c:v>-0.219167</c:v>
                </c:pt>
                <c:pt idx="105854">
                  <c:v>-0.21822900000000001</c:v>
                </c:pt>
                <c:pt idx="105855">
                  <c:v>-0.21726500000000001</c:v>
                </c:pt>
                <c:pt idx="105856">
                  <c:v>-0.216276</c:v>
                </c:pt>
                <c:pt idx="105857">
                  <c:v>-0.215254</c:v>
                </c:pt>
                <c:pt idx="105858">
                  <c:v>-0.214201</c:v>
                </c:pt>
                <c:pt idx="105859">
                  <c:v>-0.21312800000000001</c:v>
                </c:pt>
                <c:pt idx="105860">
                  <c:v>-0.21204999999999999</c:v>
                </c:pt>
                <c:pt idx="105861">
                  <c:v>-0.21097199999999999</c:v>
                </c:pt>
                <c:pt idx="105862">
                  <c:v>-0.20988999999999999</c:v>
                </c:pt>
                <c:pt idx="105863">
                  <c:v>-0.20879900000000001</c:v>
                </c:pt>
                <c:pt idx="105864">
                  <c:v>-0.20768700000000001</c:v>
                </c:pt>
                <c:pt idx="105865">
                  <c:v>-0.20654800000000001</c:v>
                </c:pt>
                <c:pt idx="105866">
                  <c:v>-0.20538300000000001</c:v>
                </c:pt>
                <c:pt idx="105867">
                  <c:v>-0.20419599999999999</c:v>
                </c:pt>
                <c:pt idx="105868">
                  <c:v>-0.20299</c:v>
                </c:pt>
                <c:pt idx="105869">
                  <c:v>-0.201769</c:v>
                </c:pt>
                <c:pt idx="105870">
                  <c:v>-0.20053599999999999</c:v>
                </c:pt>
                <c:pt idx="105871">
                  <c:v>-0.199298</c:v>
                </c:pt>
                <c:pt idx="105872">
                  <c:v>-0.19806199999999999</c:v>
                </c:pt>
                <c:pt idx="105873">
                  <c:v>-0.19683600000000001</c:v>
                </c:pt>
                <c:pt idx="105874">
                  <c:v>-0.19562199999999999</c:v>
                </c:pt>
                <c:pt idx="105875">
                  <c:v>-0.19442000000000001</c:v>
                </c:pt>
                <c:pt idx="105876">
                  <c:v>-0.19322400000000001</c:v>
                </c:pt>
                <c:pt idx="105877">
                  <c:v>-0.19203500000000001</c:v>
                </c:pt>
                <c:pt idx="105878">
                  <c:v>-0.190857</c:v>
                </c:pt>
                <c:pt idx="105879">
                  <c:v>-0.18970100000000001</c:v>
                </c:pt>
                <c:pt idx="105880">
                  <c:v>-0.18857599999999999</c:v>
                </c:pt>
                <c:pt idx="105881">
                  <c:v>-0.18748300000000001</c:v>
                </c:pt>
                <c:pt idx="105882">
                  <c:v>-0.186418</c:v>
                </c:pt>
                <c:pt idx="105883">
                  <c:v>-0.18537999999999999</c:v>
                </c:pt>
                <c:pt idx="105884">
                  <c:v>-0.184365</c:v>
                </c:pt>
                <c:pt idx="105885">
                  <c:v>-0.18337300000000001</c:v>
                </c:pt>
                <c:pt idx="105886">
                  <c:v>-0.18240799999999999</c:v>
                </c:pt>
                <c:pt idx="105887">
                  <c:v>-0.18148</c:v>
                </c:pt>
                <c:pt idx="105888">
                  <c:v>-0.18059800000000001</c:v>
                </c:pt>
                <c:pt idx="105889">
                  <c:v>-0.179759</c:v>
                </c:pt>
                <c:pt idx="105890">
                  <c:v>-0.17896400000000001</c:v>
                </c:pt>
                <c:pt idx="105891">
                  <c:v>-0.17822399999999999</c:v>
                </c:pt>
                <c:pt idx="105892">
                  <c:v>-0.17754700000000001</c:v>
                </c:pt>
                <c:pt idx="105893">
                  <c:v>-0.176927</c:v>
                </c:pt>
                <c:pt idx="105894">
                  <c:v>-0.17635700000000001</c:v>
                </c:pt>
                <c:pt idx="105895">
                  <c:v>-0.17583499999999999</c:v>
                </c:pt>
                <c:pt idx="105896">
                  <c:v>-0.175368</c:v>
                </c:pt>
                <c:pt idx="105897">
                  <c:v>-0.174951</c:v>
                </c:pt>
                <c:pt idx="105898">
                  <c:v>-0.174571</c:v>
                </c:pt>
                <c:pt idx="105899">
                  <c:v>-0.17422399999999999</c:v>
                </c:pt>
                <c:pt idx="105900">
                  <c:v>-0.17390900000000001</c:v>
                </c:pt>
                <c:pt idx="105901">
                  <c:v>-0.173624</c:v>
                </c:pt>
                <c:pt idx="105902">
                  <c:v>-0.173372</c:v>
                </c:pt>
                <c:pt idx="105903">
                  <c:v>-0.17316899999999999</c:v>
                </c:pt>
                <c:pt idx="105904">
                  <c:v>-0.17303199999999999</c:v>
                </c:pt>
                <c:pt idx="105905">
                  <c:v>-0.17296400000000001</c:v>
                </c:pt>
                <c:pt idx="105906">
                  <c:v>-0.172955</c:v>
                </c:pt>
                <c:pt idx="105907">
                  <c:v>-0.17299</c:v>
                </c:pt>
                <c:pt idx="105908">
                  <c:v>-0.17306299999999999</c:v>
                </c:pt>
                <c:pt idx="105909">
                  <c:v>-0.173178</c:v>
                </c:pt>
                <c:pt idx="105910">
                  <c:v>-0.17333599999999999</c:v>
                </c:pt>
                <c:pt idx="105911">
                  <c:v>-0.173537</c:v>
                </c:pt>
                <c:pt idx="105912">
                  <c:v>-0.173791</c:v>
                </c:pt>
                <c:pt idx="105913">
                  <c:v>-0.17411399999999999</c:v>
                </c:pt>
                <c:pt idx="105914">
                  <c:v>-0.174512</c:v>
                </c:pt>
                <c:pt idx="105915">
                  <c:v>-0.17497799999999999</c:v>
                </c:pt>
                <c:pt idx="105916">
                  <c:v>-0.17550399999999999</c:v>
                </c:pt>
                <c:pt idx="105917">
                  <c:v>-0.17608099999999999</c:v>
                </c:pt>
                <c:pt idx="105918">
                  <c:v>-0.176706</c:v>
                </c:pt>
                <c:pt idx="105919">
                  <c:v>-0.17738200000000001</c:v>
                </c:pt>
                <c:pt idx="105920">
                  <c:v>-0.17810799999999999</c:v>
                </c:pt>
                <c:pt idx="105921">
                  <c:v>-0.17888000000000001</c:v>
                </c:pt>
                <c:pt idx="105922">
                  <c:v>-0.17969599999999999</c:v>
                </c:pt>
                <c:pt idx="105923">
                  <c:v>-0.180561</c:v>
                </c:pt>
                <c:pt idx="105924">
                  <c:v>-0.18148400000000001</c:v>
                </c:pt>
                <c:pt idx="105925">
                  <c:v>-0.18246100000000001</c:v>
                </c:pt>
                <c:pt idx="105926">
                  <c:v>-0.18348100000000001</c:v>
                </c:pt>
                <c:pt idx="105927">
                  <c:v>-0.184535</c:v>
                </c:pt>
                <c:pt idx="105928">
                  <c:v>-0.185614</c:v>
                </c:pt>
                <c:pt idx="105929">
                  <c:v>-0.18671199999999999</c:v>
                </c:pt>
                <c:pt idx="105930">
                  <c:v>-0.187829</c:v>
                </c:pt>
                <c:pt idx="105931">
                  <c:v>-0.188969</c:v>
                </c:pt>
                <c:pt idx="105932">
                  <c:v>-0.19014</c:v>
                </c:pt>
                <c:pt idx="105933">
                  <c:v>-0.19135199999999999</c:v>
                </c:pt>
                <c:pt idx="105934">
                  <c:v>-0.192604</c:v>
                </c:pt>
                <c:pt idx="105935">
                  <c:v>-0.19388900000000001</c:v>
                </c:pt>
                <c:pt idx="105936">
                  <c:v>-0.19520399999999999</c:v>
                </c:pt>
                <c:pt idx="105937">
                  <c:v>-0.19656199999999999</c:v>
                </c:pt>
                <c:pt idx="105938">
                  <c:v>-0.19797699999999999</c:v>
                </c:pt>
                <c:pt idx="105939">
                  <c:v>-0.19945399999999999</c:v>
                </c:pt>
                <c:pt idx="105940">
                  <c:v>-0.20099</c:v>
                </c:pt>
                <c:pt idx="105941">
                  <c:v>-0.20258399999999999</c:v>
                </c:pt>
                <c:pt idx="105942">
                  <c:v>-0.204236</c:v>
                </c:pt>
                <c:pt idx="105943">
                  <c:v>-0.20594100000000001</c:v>
                </c:pt>
                <c:pt idx="105944">
                  <c:v>-0.20768400000000001</c:v>
                </c:pt>
                <c:pt idx="105945">
                  <c:v>-0.209452</c:v>
                </c:pt>
                <c:pt idx="105946">
                  <c:v>-0.21124200000000001</c:v>
                </c:pt>
                <c:pt idx="105947">
                  <c:v>-0.21306</c:v>
                </c:pt>
                <c:pt idx="105948">
                  <c:v>-0.21490500000000001</c:v>
                </c:pt>
                <c:pt idx="105949">
                  <c:v>-0.216776</c:v>
                </c:pt>
                <c:pt idx="105950">
                  <c:v>-0.218664</c:v>
                </c:pt>
                <c:pt idx="105951">
                  <c:v>-0.220558</c:v>
                </c:pt>
                <c:pt idx="105952">
                  <c:v>-0.22245200000000001</c:v>
                </c:pt>
                <c:pt idx="105953">
                  <c:v>-0.22434799999999999</c:v>
                </c:pt>
                <c:pt idx="105954">
                  <c:v>-0.22625400000000001</c:v>
                </c:pt>
                <c:pt idx="105955">
                  <c:v>-0.22817899999999999</c:v>
                </c:pt>
                <c:pt idx="105956">
                  <c:v>-0.230131</c:v>
                </c:pt>
                <c:pt idx="105957">
                  <c:v>-0.23211200000000001</c:v>
                </c:pt>
                <c:pt idx="105958">
                  <c:v>-0.23411999999999999</c:v>
                </c:pt>
                <c:pt idx="105959">
                  <c:v>-0.236148</c:v>
                </c:pt>
                <c:pt idx="105960">
                  <c:v>-0.23819299999999999</c:v>
                </c:pt>
                <c:pt idx="105961">
                  <c:v>-0.24024999999999999</c:v>
                </c:pt>
                <c:pt idx="105962">
                  <c:v>-0.24230499999999999</c:v>
                </c:pt>
                <c:pt idx="105963">
                  <c:v>-0.24435299999999999</c:v>
                </c:pt>
                <c:pt idx="105964">
                  <c:v>-0.246397</c:v>
                </c:pt>
                <c:pt idx="105965">
                  <c:v>-0.248449</c:v>
                </c:pt>
                <c:pt idx="105966">
                  <c:v>-0.25051299999999999</c:v>
                </c:pt>
                <c:pt idx="105967">
                  <c:v>-0.25257800000000002</c:v>
                </c:pt>
                <c:pt idx="105968">
                  <c:v>-0.25463999999999998</c:v>
                </c:pt>
                <c:pt idx="105969">
                  <c:v>-0.25670100000000001</c:v>
                </c:pt>
                <c:pt idx="105970">
                  <c:v>-0.25876399999999999</c:v>
                </c:pt>
                <c:pt idx="105971">
                  <c:v>-0.26082899999999998</c:v>
                </c:pt>
                <c:pt idx="105972">
                  <c:v>-0.26289200000000001</c:v>
                </c:pt>
                <c:pt idx="105973">
                  <c:v>-0.264955</c:v>
                </c:pt>
                <c:pt idx="105974">
                  <c:v>-0.26701999999999998</c:v>
                </c:pt>
                <c:pt idx="105975">
                  <c:v>-0.26908100000000001</c:v>
                </c:pt>
                <c:pt idx="105976">
                  <c:v>-0.27112999999999998</c:v>
                </c:pt>
                <c:pt idx="105977">
                  <c:v>-0.27316600000000002</c:v>
                </c:pt>
                <c:pt idx="105978">
                  <c:v>-0.27518300000000001</c:v>
                </c:pt>
                <c:pt idx="105979">
                  <c:v>-0.27718100000000001</c:v>
                </c:pt>
                <c:pt idx="105980">
                  <c:v>-0.27916200000000002</c:v>
                </c:pt>
                <c:pt idx="105981">
                  <c:v>-0.28112900000000002</c:v>
                </c:pt>
                <c:pt idx="105982">
                  <c:v>-0.28308299999999997</c:v>
                </c:pt>
                <c:pt idx="105983">
                  <c:v>-0.28502100000000002</c:v>
                </c:pt>
                <c:pt idx="105984">
                  <c:v>-0.28693800000000003</c:v>
                </c:pt>
                <c:pt idx="105985">
                  <c:v>-0.288827</c:v>
                </c:pt>
                <c:pt idx="105986">
                  <c:v>-0.290682</c:v>
                </c:pt>
                <c:pt idx="105987">
                  <c:v>-0.29249700000000001</c:v>
                </c:pt>
                <c:pt idx="105988">
                  <c:v>-0.29426000000000002</c:v>
                </c:pt>
                <c:pt idx="105989">
                  <c:v>-0.29596699999999998</c:v>
                </c:pt>
                <c:pt idx="105990">
                  <c:v>-0.29761900000000002</c:v>
                </c:pt>
                <c:pt idx="105991">
                  <c:v>-0.29921599999999998</c:v>
                </c:pt>
                <c:pt idx="105992">
                  <c:v>-0.30075200000000002</c:v>
                </c:pt>
                <c:pt idx="105993">
                  <c:v>-0.30222100000000002</c:v>
                </c:pt>
                <c:pt idx="105994">
                  <c:v>-0.30362699999999998</c:v>
                </c:pt>
                <c:pt idx="105995">
                  <c:v>-0.304977</c:v>
                </c:pt>
                <c:pt idx="105996">
                  <c:v>-0.30627700000000002</c:v>
                </c:pt>
                <c:pt idx="105997">
                  <c:v>-0.30753200000000003</c:v>
                </c:pt>
                <c:pt idx="105998">
                  <c:v>-0.30874800000000002</c:v>
                </c:pt>
                <c:pt idx="105999">
                  <c:v>-0.309921</c:v>
                </c:pt>
                <c:pt idx="106000">
                  <c:v>-0.31104700000000002</c:v>
                </c:pt>
                <c:pt idx="106001">
                  <c:v>-0.31213200000000002</c:v>
                </c:pt>
                <c:pt idx="106002">
                  <c:v>-0.31317099999999998</c:v>
                </c:pt>
                <c:pt idx="106003">
                  <c:v>-0.31411800000000001</c:v>
                </c:pt>
                <c:pt idx="106004">
                  <c:v>-0.31496000000000002</c:v>
                </c:pt>
                <c:pt idx="106005">
                  <c:v>-0.31575399999999998</c:v>
                </c:pt>
                <c:pt idx="106006">
                  <c:v>-0.31651400000000002</c:v>
                </c:pt>
                <c:pt idx="106007">
                  <c:v>-0.31720500000000001</c:v>
                </c:pt>
                <c:pt idx="106008">
                  <c:v>-0.31782500000000002</c:v>
                </c:pt>
                <c:pt idx="106009">
                  <c:v>-0.31838300000000003</c:v>
                </c:pt>
                <c:pt idx="106010">
                  <c:v>-0.31887399999999999</c:v>
                </c:pt>
                <c:pt idx="106011">
                  <c:v>-0.31928800000000002</c:v>
                </c:pt>
                <c:pt idx="106012">
                  <c:v>-0.31961800000000001</c:v>
                </c:pt>
                <c:pt idx="106013">
                  <c:v>-0.31986799999999999</c:v>
                </c:pt>
                <c:pt idx="106014">
                  <c:v>-0.32004199999999999</c:v>
                </c:pt>
                <c:pt idx="106015">
                  <c:v>-0.32014599999999999</c:v>
                </c:pt>
                <c:pt idx="106016">
                  <c:v>-0.32018200000000002</c:v>
                </c:pt>
                <c:pt idx="106017">
                  <c:v>-0.32014300000000001</c:v>
                </c:pt>
                <c:pt idx="106018">
                  <c:v>-0.320023</c:v>
                </c:pt>
                <c:pt idx="106019">
                  <c:v>-0.319822</c:v>
                </c:pt>
                <c:pt idx="106020">
                  <c:v>-0.31954399999999999</c:v>
                </c:pt>
                <c:pt idx="106021">
                  <c:v>-0.31919599999999998</c:v>
                </c:pt>
                <c:pt idx="106022">
                  <c:v>-0.31878400000000001</c:v>
                </c:pt>
                <c:pt idx="106023">
                  <c:v>-0.31831399999999999</c:v>
                </c:pt>
                <c:pt idx="106024">
                  <c:v>-0.31779499999999999</c:v>
                </c:pt>
                <c:pt idx="106025">
                  <c:v>-0.31722699999999998</c:v>
                </c:pt>
                <c:pt idx="106026">
                  <c:v>-0.31661299999999998</c:v>
                </c:pt>
                <c:pt idx="106027">
                  <c:v>-0.31595099999999998</c:v>
                </c:pt>
                <c:pt idx="106028">
                  <c:v>-0.31523200000000001</c:v>
                </c:pt>
                <c:pt idx="106029">
                  <c:v>-0.314444</c:v>
                </c:pt>
                <c:pt idx="106030">
                  <c:v>-0.31358599999999998</c:v>
                </c:pt>
                <c:pt idx="106031">
                  <c:v>-0.312666</c:v>
                </c:pt>
                <c:pt idx="106032">
                  <c:v>-0.31169000000000002</c:v>
                </c:pt>
                <c:pt idx="106033">
                  <c:v>-0.31065100000000001</c:v>
                </c:pt>
                <c:pt idx="106034">
                  <c:v>-0.30954900000000002</c:v>
                </c:pt>
                <c:pt idx="106035">
                  <c:v>-0.30838399999999999</c:v>
                </c:pt>
                <c:pt idx="106036">
                  <c:v>-0.30714799999999998</c:v>
                </c:pt>
                <c:pt idx="106037">
                  <c:v>-0.30583500000000002</c:v>
                </c:pt>
                <c:pt idx="106038">
                  <c:v>-0.30444500000000002</c:v>
                </c:pt>
                <c:pt idx="106039">
                  <c:v>-0.30298399999999998</c:v>
                </c:pt>
                <c:pt idx="106040">
                  <c:v>-0.30145699999999997</c:v>
                </c:pt>
                <c:pt idx="106041">
                  <c:v>-0.29986099999999999</c:v>
                </c:pt>
                <c:pt idx="106042">
                  <c:v>-0.29819899999999999</c:v>
                </c:pt>
                <c:pt idx="106043">
                  <c:v>-0.29647600000000002</c:v>
                </c:pt>
                <c:pt idx="106044">
                  <c:v>-0.29469299999999998</c:v>
                </c:pt>
                <c:pt idx="106045">
                  <c:v>-0.29285</c:v>
                </c:pt>
                <c:pt idx="106046">
                  <c:v>-0.29094799999999998</c:v>
                </c:pt>
                <c:pt idx="106047">
                  <c:v>-0.288993</c:v>
                </c:pt>
                <c:pt idx="106048">
                  <c:v>-0.28698699999999999</c:v>
                </c:pt>
                <c:pt idx="106049">
                  <c:v>-0.28492499999999998</c:v>
                </c:pt>
                <c:pt idx="106050">
                  <c:v>-0.282804</c:v>
                </c:pt>
                <c:pt idx="106051">
                  <c:v>-0.28062399999999998</c:v>
                </c:pt>
                <c:pt idx="106052">
                  <c:v>-0.27838299999999999</c:v>
                </c:pt>
                <c:pt idx="106053">
                  <c:v>-0.27607700000000002</c:v>
                </c:pt>
                <c:pt idx="106054">
                  <c:v>-0.27371000000000001</c:v>
                </c:pt>
                <c:pt idx="106055">
                  <c:v>-0.27128799999999997</c:v>
                </c:pt>
                <c:pt idx="106056">
                  <c:v>-0.26882099999999998</c:v>
                </c:pt>
                <c:pt idx="106057">
                  <c:v>-0.266316</c:v>
                </c:pt>
                <c:pt idx="106058">
                  <c:v>-0.26377600000000001</c:v>
                </c:pt>
                <c:pt idx="106059">
                  <c:v>-0.26119900000000001</c:v>
                </c:pt>
                <c:pt idx="106060">
                  <c:v>-0.25858700000000001</c:v>
                </c:pt>
                <c:pt idx="106061">
                  <c:v>-0.255942</c:v>
                </c:pt>
                <c:pt idx="106062">
                  <c:v>-0.25326700000000002</c:v>
                </c:pt>
                <c:pt idx="106063">
                  <c:v>-0.250558</c:v>
                </c:pt>
                <c:pt idx="106064">
                  <c:v>-0.24781400000000001</c:v>
                </c:pt>
                <c:pt idx="106065">
                  <c:v>-0.245031</c:v>
                </c:pt>
                <c:pt idx="106066">
                  <c:v>-0.24221100000000001</c:v>
                </c:pt>
                <c:pt idx="106067">
                  <c:v>-0.23936099999999999</c:v>
                </c:pt>
                <c:pt idx="106068">
                  <c:v>-0.236487</c:v>
                </c:pt>
                <c:pt idx="106069">
                  <c:v>-0.23358200000000001</c:v>
                </c:pt>
                <c:pt idx="106070">
                  <c:v>-0.230631</c:v>
                </c:pt>
                <c:pt idx="106071">
                  <c:v>-0.227629</c:v>
                </c:pt>
                <c:pt idx="106072">
                  <c:v>-0.224579</c:v>
                </c:pt>
                <c:pt idx="106073">
                  <c:v>-0.22148799999999999</c:v>
                </c:pt>
                <c:pt idx="106074">
                  <c:v>-0.21836900000000001</c:v>
                </c:pt>
                <c:pt idx="106075">
                  <c:v>-0.21523500000000001</c:v>
                </c:pt>
                <c:pt idx="106076">
                  <c:v>-0.212094</c:v>
                </c:pt>
                <c:pt idx="106077">
                  <c:v>-0.20893900000000001</c:v>
                </c:pt>
                <c:pt idx="106078">
                  <c:v>-0.20576800000000001</c:v>
                </c:pt>
                <c:pt idx="106079">
                  <c:v>-0.202595</c:v>
                </c:pt>
                <c:pt idx="106080">
                  <c:v>-0.19942799999999999</c:v>
                </c:pt>
                <c:pt idx="106081">
                  <c:v>-0.19627</c:v>
                </c:pt>
                <c:pt idx="106082">
                  <c:v>-0.193129</c:v>
                </c:pt>
                <c:pt idx="106083">
                  <c:v>-0.19001799999999999</c:v>
                </c:pt>
                <c:pt idx="106084">
                  <c:v>-0.186944</c:v>
                </c:pt>
                <c:pt idx="106085">
                  <c:v>-0.18390400000000001</c:v>
                </c:pt>
                <c:pt idx="106086">
                  <c:v>-0.180894</c:v>
                </c:pt>
                <c:pt idx="106087">
                  <c:v>-0.17790800000000001</c:v>
                </c:pt>
                <c:pt idx="106088">
                  <c:v>-0.17494399999999999</c:v>
                </c:pt>
                <c:pt idx="106089">
                  <c:v>-0.17200799999999999</c:v>
                </c:pt>
                <c:pt idx="106090">
                  <c:v>-0.16908300000000001</c:v>
                </c:pt>
                <c:pt idx="106091">
                  <c:v>-0.166133</c:v>
                </c:pt>
                <c:pt idx="106092">
                  <c:v>-0.16319900000000001</c:v>
                </c:pt>
                <c:pt idx="106093">
                  <c:v>-0.160334</c:v>
                </c:pt>
                <c:pt idx="106094">
                  <c:v>-0.15751000000000001</c:v>
                </c:pt>
                <c:pt idx="106095">
                  <c:v>-0.154692</c:v>
                </c:pt>
                <c:pt idx="106096">
                  <c:v>-0.151893</c:v>
                </c:pt>
                <c:pt idx="106097">
                  <c:v>-0.14912400000000001</c:v>
                </c:pt>
                <c:pt idx="106098">
                  <c:v>-0.14638300000000001</c:v>
                </c:pt>
                <c:pt idx="106099">
                  <c:v>-0.14366999999999999</c:v>
                </c:pt>
                <c:pt idx="106100">
                  <c:v>-0.14099200000000001</c:v>
                </c:pt>
                <c:pt idx="106101">
                  <c:v>-0.13836000000000001</c:v>
                </c:pt>
                <c:pt idx="106102">
                  <c:v>-0.13577800000000001</c:v>
                </c:pt>
                <c:pt idx="106103">
                  <c:v>-0.13325100000000001</c:v>
                </c:pt>
                <c:pt idx="106104">
                  <c:v>-0.13078200000000001</c:v>
                </c:pt>
                <c:pt idx="106105">
                  <c:v>-0.12837200000000001</c:v>
                </c:pt>
                <c:pt idx="106106">
                  <c:v>-0.126024</c:v>
                </c:pt>
                <c:pt idx="106107">
                  <c:v>-0.12374599999999999</c:v>
                </c:pt>
                <c:pt idx="106108">
                  <c:v>-0.121545</c:v>
                </c:pt>
                <c:pt idx="106109">
                  <c:v>-0.119431</c:v>
                </c:pt>
                <c:pt idx="106110">
                  <c:v>-0.117407</c:v>
                </c:pt>
                <c:pt idx="106111">
                  <c:v>-0.11547499999999999</c:v>
                </c:pt>
                <c:pt idx="106112">
                  <c:v>-0.113631</c:v>
                </c:pt>
                <c:pt idx="106113">
                  <c:v>-0.111868</c:v>
                </c:pt>
                <c:pt idx="106114">
                  <c:v>-0.11018</c:v>
                </c:pt>
                <c:pt idx="106115">
                  <c:v>-0.108557</c:v>
                </c:pt>
                <c:pt idx="106116">
                  <c:v>-0.10699599999999999</c:v>
                </c:pt>
                <c:pt idx="106117">
                  <c:v>-0.10549600000000001</c:v>
                </c:pt>
                <c:pt idx="106118">
                  <c:v>-0.104058</c:v>
                </c:pt>
                <c:pt idx="106119">
                  <c:v>-0.102686</c:v>
                </c:pt>
                <c:pt idx="106120">
                  <c:v>-0.101383</c:v>
                </c:pt>
                <c:pt idx="106121">
                  <c:v>-0.100148</c:v>
                </c:pt>
                <c:pt idx="106122">
                  <c:v>-9.8967299999999994E-2</c:v>
                </c:pt>
                <c:pt idx="106123">
                  <c:v>-9.7827999999999998E-2</c:v>
                </c:pt>
                <c:pt idx="106124">
                  <c:v>-9.6734700000000007E-2</c:v>
                </c:pt>
                <c:pt idx="106125">
                  <c:v>-9.5700099999999996E-2</c:v>
                </c:pt>
                <c:pt idx="106126">
                  <c:v>-9.4732800000000006E-2</c:v>
                </c:pt>
                <c:pt idx="106127">
                  <c:v>-9.3836900000000001E-2</c:v>
                </c:pt>
                <c:pt idx="106128">
                  <c:v>-9.3016600000000005E-2</c:v>
                </c:pt>
                <c:pt idx="106129">
                  <c:v>-9.2277799999999993E-2</c:v>
                </c:pt>
                <c:pt idx="106130">
                  <c:v>-9.1623599999999999E-2</c:v>
                </c:pt>
                <c:pt idx="106131">
                  <c:v>-9.1050800000000001E-2</c:v>
                </c:pt>
                <c:pt idx="106132">
                  <c:v>-9.0553599999999998E-2</c:v>
                </c:pt>
                <c:pt idx="106133">
                  <c:v>-9.0127299999999994E-2</c:v>
                </c:pt>
                <c:pt idx="106134">
                  <c:v>-8.9771100000000006E-2</c:v>
                </c:pt>
                <c:pt idx="106135">
                  <c:v>-8.9487800000000006E-2</c:v>
                </c:pt>
                <c:pt idx="106136">
                  <c:v>-8.9279600000000001E-2</c:v>
                </c:pt>
                <c:pt idx="106137">
                  <c:v>-8.9145500000000003E-2</c:v>
                </c:pt>
                <c:pt idx="106138">
                  <c:v>-8.90793E-2</c:v>
                </c:pt>
                <c:pt idx="106139">
                  <c:v>-8.9071899999999996E-2</c:v>
                </c:pt>
                <c:pt idx="106140">
                  <c:v>-8.9117399999999999E-2</c:v>
                </c:pt>
                <c:pt idx="106141">
                  <c:v>-8.9216299999999998E-2</c:v>
                </c:pt>
                <c:pt idx="106142">
                  <c:v>-8.9372400000000005E-2</c:v>
                </c:pt>
                <c:pt idx="106143">
                  <c:v>-8.95899E-2</c:v>
                </c:pt>
                <c:pt idx="106144">
                  <c:v>-8.9875099999999999E-2</c:v>
                </c:pt>
                <c:pt idx="106145">
                  <c:v>-9.0232300000000001E-2</c:v>
                </c:pt>
                <c:pt idx="106146">
                  <c:v>-9.0659299999999998E-2</c:v>
                </c:pt>
                <c:pt idx="106147">
                  <c:v>-9.1153600000000001E-2</c:v>
                </c:pt>
                <c:pt idx="106148">
                  <c:v>-9.1716300000000001E-2</c:v>
                </c:pt>
                <c:pt idx="106149">
                  <c:v>-9.2343400000000006E-2</c:v>
                </c:pt>
                <c:pt idx="106150">
                  <c:v>-9.3024200000000001E-2</c:v>
                </c:pt>
                <c:pt idx="106151">
                  <c:v>-9.3750600000000003E-2</c:v>
                </c:pt>
                <c:pt idx="106152">
                  <c:v>-9.4523200000000002E-2</c:v>
                </c:pt>
                <c:pt idx="106153">
                  <c:v>-9.5348100000000005E-2</c:v>
                </c:pt>
                <c:pt idx="106154">
                  <c:v>-9.6230700000000002E-2</c:v>
                </c:pt>
                <c:pt idx="106155">
                  <c:v>-9.7174099999999999E-2</c:v>
                </c:pt>
                <c:pt idx="106156">
                  <c:v>-9.8175399999999996E-2</c:v>
                </c:pt>
                <c:pt idx="106157">
                  <c:v>-9.9226300000000003E-2</c:v>
                </c:pt>
                <c:pt idx="106158">
                  <c:v>-0.10032099999999999</c:v>
                </c:pt>
                <c:pt idx="106159">
                  <c:v>-0.101463</c:v>
                </c:pt>
                <c:pt idx="106160">
                  <c:v>-0.102656</c:v>
                </c:pt>
                <c:pt idx="106161">
                  <c:v>-0.10390099999999999</c:v>
                </c:pt>
                <c:pt idx="106162">
                  <c:v>-0.105201</c:v>
                </c:pt>
                <c:pt idx="106163">
                  <c:v>-0.106557</c:v>
                </c:pt>
                <c:pt idx="106164">
                  <c:v>-0.107969</c:v>
                </c:pt>
                <c:pt idx="106165">
                  <c:v>-0.10943</c:v>
                </c:pt>
                <c:pt idx="106166">
                  <c:v>-0.11093699999999999</c:v>
                </c:pt>
                <c:pt idx="106167">
                  <c:v>-0.112497</c:v>
                </c:pt>
                <c:pt idx="106168">
                  <c:v>-0.11411300000000001</c:v>
                </c:pt>
                <c:pt idx="106169">
                  <c:v>-0.115784</c:v>
                </c:pt>
                <c:pt idx="106170">
                  <c:v>-0.117505</c:v>
                </c:pt>
                <c:pt idx="106171">
                  <c:v>-0.119269</c:v>
                </c:pt>
                <c:pt idx="106172">
                  <c:v>-0.121068</c:v>
                </c:pt>
                <c:pt idx="106173">
                  <c:v>-0.12289600000000001</c:v>
                </c:pt>
                <c:pt idx="106174">
                  <c:v>-0.124749</c:v>
                </c:pt>
                <c:pt idx="106175">
                  <c:v>-0.12662300000000001</c:v>
                </c:pt>
                <c:pt idx="106176">
                  <c:v>-0.12851499999999999</c:v>
                </c:pt>
                <c:pt idx="106177">
                  <c:v>-0.13042400000000001</c:v>
                </c:pt>
                <c:pt idx="106178">
                  <c:v>-0.132351</c:v>
                </c:pt>
                <c:pt idx="106179">
                  <c:v>-0.134296</c:v>
                </c:pt>
                <c:pt idx="106180">
                  <c:v>-0.13625899999999999</c:v>
                </c:pt>
                <c:pt idx="106181">
                  <c:v>-0.138234</c:v>
                </c:pt>
                <c:pt idx="106182">
                  <c:v>-0.14021600000000001</c:v>
                </c:pt>
                <c:pt idx="106183">
                  <c:v>-0.142204</c:v>
                </c:pt>
                <c:pt idx="106184">
                  <c:v>-0.14419799999999999</c:v>
                </c:pt>
                <c:pt idx="106185">
                  <c:v>-0.14619399999999999</c:v>
                </c:pt>
                <c:pt idx="106186">
                  <c:v>-0.14819199999999999</c:v>
                </c:pt>
                <c:pt idx="106187">
                  <c:v>-0.15019199999999999</c:v>
                </c:pt>
                <c:pt idx="106188">
                  <c:v>-0.152195</c:v>
                </c:pt>
                <c:pt idx="106189">
                  <c:v>-0.15420700000000001</c:v>
                </c:pt>
                <c:pt idx="106190">
                  <c:v>-0.156225</c:v>
                </c:pt>
                <c:pt idx="106191">
                  <c:v>-0.158248</c:v>
                </c:pt>
                <c:pt idx="106192">
                  <c:v>-0.160276</c:v>
                </c:pt>
                <c:pt idx="106193">
                  <c:v>-0.16231400000000001</c:v>
                </c:pt>
                <c:pt idx="106194">
                  <c:v>-0.16435900000000001</c:v>
                </c:pt>
                <c:pt idx="106195">
                  <c:v>-0.166411</c:v>
                </c:pt>
                <c:pt idx="106196">
                  <c:v>-0.168464</c:v>
                </c:pt>
                <c:pt idx="106197">
                  <c:v>-0.170518</c:v>
                </c:pt>
                <c:pt idx="106198">
                  <c:v>-0.172569</c:v>
                </c:pt>
                <c:pt idx="106199">
                  <c:v>-0.17461299999999999</c:v>
                </c:pt>
                <c:pt idx="106200">
                  <c:v>-0.176647</c:v>
                </c:pt>
                <c:pt idx="106201">
                  <c:v>-0.17866799999999999</c:v>
                </c:pt>
                <c:pt idx="106202">
                  <c:v>-0.180672</c:v>
                </c:pt>
                <c:pt idx="106203">
                  <c:v>-0.18265799999999999</c:v>
                </c:pt>
                <c:pt idx="106204">
                  <c:v>-0.18462300000000001</c:v>
                </c:pt>
                <c:pt idx="106205">
                  <c:v>-0.18656200000000001</c:v>
                </c:pt>
                <c:pt idx="106206">
                  <c:v>-0.188471</c:v>
                </c:pt>
                <c:pt idx="106207">
                  <c:v>-0.19034899999999999</c:v>
                </c:pt>
                <c:pt idx="106208">
                  <c:v>-0.19220100000000001</c:v>
                </c:pt>
                <c:pt idx="106209">
                  <c:v>-0.19402900000000001</c:v>
                </c:pt>
                <c:pt idx="106210">
                  <c:v>-0.19583200000000001</c:v>
                </c:pt>
                <c:pt idx="106211">
                  <c:v>-0.19761100000000001</c:v>
                </c:pt>
                <c:pt idx="106212">
                  <c:v>-0.19936400000000001</c:v>
                </c:pt>
                <c:pt idx="106213">
                  <c:v>-0.20109299999999999</c:v>
                </c:pt>
                <c:pt idx="106214">
                  <c:v>-0.202793</c:v>
                </c:pt>
                <c:pt idx="106215">
                  <c:v>-0.204461</c:v>
                </c:pt>
                <c:pt idx="106216">
                  <c:v>-0.206091</c:v>
                </c:pt>
                <c:pt idx="106217">
                  <c:v>-0.20768400000000001</c:v>
                </c:pt>
                <c:pt idx="106218">
                  <c:v>-0.20924200000000001</c:v>
                </c:pt>
                <c:pt idx="106219">
                  <c:v>-0.21076300000000001</c:v>
                </c:pt>
                <c:pt idx="106220">
                  <c:v>-0.21224399999999999</c:v>
                </c:pt>
                <c:pt idx="106221">
                  <c:v>-0.21367900000000001</c:v>
                </c:pt>
                <c:pt idx="106222">
                  <c:v>-0.21506900000000001</c:v>
                </c:pt>
                <c:pt idx="106223">
                  <c:v>-0.216415</c:v>
                </c:pt>
                <c:pt idx="106224">
                  <c:v>-0.21771399999999999</c:v>
                </c:pt>
                <c:pt idx="106225">
                  <c:v>-0.21895899999999999</c:v>
                </c:pt>
                <c:pt idx="106226">
                  <c:v>-0.22014700000000001</c:v>
                </c:pt>
                <c:pt idx="106227">
                  <c:v>-0.221273</c:v>
                </c:pt>
                <c:pt idx="106228">
                  <c:v>-0.222334</c:v>
                </c:pt>
                <c:pt idx="106229">
                  <c:v>-0.223329</c:v>
                </c:pt>
                <c:pt idx="106230">
                  <c:v>-0.22425899999999999</c:v>
                </c:pt>
                <c:pt idx="106231">
                  <c:v>-0.22512799999999999</c:v>
                </c:pt>
                <c:pt idx="106232">
                  <c:v>-0.22593199999999999</c:v>
                </c:pt>
                <c:pt idx="106233">
                  <c:v>-0.22666900000000001</c:v>
                </c:pt>
                <c:pt idx="106234">
                  <c:v>-0.22733500000000001</c:v>
                </c:pt>
                <c:pt idx="106235">
                  <c:v>-0.22792899999999999</c:v>
                </c:pt>
                <c:pt idx="106236">
                  <c:v>-0.22844600000000001</c:v>
                </c:pt>
                <c:pt idx="106237">
                  <c:v>-0.228882</c:v>
                </c:pt>
                <c:pt idx="106238">
                  <c:v>-0.22923399999999999</c:v>
                </c:pt>
                <c:pt idx="106239">
                  <c:v>-0.22950200000000001</c:v>
                </c:pt>
                <c:pt idx="106240">
                  <c:v>-0.229686</c:v>
                </c:pt>
                <c:pt idx="106241">
                  <c:v>-0.229791</c:v>
                </c:pt>
                <c:pt idx="106242">
                  <c:v>-0.229819</c:v>
                </c:pt>
                <c:pt idx="106243">
                  <c:v>-0.229771</c:v>
                </c:pt>
                <c:pt idx="106244">
                  <c:v>-0.22964799999999999</c:v>
                </c:pt>
                <c:pt idx="106245">
                  <c:v>-0.22945099999999999</c:v>
                </c:pt>
                <c:pt idx="106246">
                  <c:v>-0.22917499999999999</c:v>
                </c:pt>
                <c:pt idx="106247">
                  <c:v>-0.22881699999999999</c:v>
                </c:pt>
                <c:pt idx="106248">
                  <c:v>-0.228376</c:v>
                </c:pt>
                <c:pt idx="106249">
                  <c:v>-0.227853</c:v>
                </c:pt>
                <c:pt idx="106250">
                  <c:v>-0.227246</c:v>
                </c:pt>
                <c:pt idx="106251">
                  <c:v>-0.226551</c:v>
                </c:pt>
                <c:pt idx="106252">
                  <c:v>-0.22576499999999999</c:v>
                </c:pt>
                <c:pt idx="106253">
                  <c:v>-0.224885</c:v>
                </c:pt>
                <c:pt idx="106254">
                  <c:v>-0.22391</c:v>
                </c:pt>
                <c:pt idx="106255">
                  <c:v>-0.22284100000000001</c:v>
                </c:pt>
                <c:pt idx="106256">
                  <c:v>-0.22167899999999999</c:v>
                </c:pt>
                <c:pt idx="106257">
                  <c:v>-0.22042200000000001</c:v>
                </c:pt>
                <c:pt idx="106258">
                  <c:v>-0.21906400000000001</c:v>
                </c:pt>
                <c:pt idx="106259">
                  <c:v>-0.21760599999999999</c:v>
                </c:pt>
                <c:pt idx="106260">
                  <c:v>-0.216054</c:v>
                </c:pt>
                <c:pt idx="106261">
                  <c:v>-0.214418</c:v>
                </c:pt>
                <c:pt idx="106262">
                  <c:v>-0.212699</c:v>
                </c:pt>
                <c:pt idx="106263">
                  <c:v>-0.2109</c:v>
                </c:pt>
                <c:pt idx="106264">
                  <c:v>-0.20902100000000001</c:v>
                </c:pt>
                <c:pt idx="106265">
                  <c:v>-0.207063</c:v>
                </c:pt>
                <c:pt idx="106266">
                  <c:v>-0.20503199999999999</c:v>
                </c:pt>
                <c:pt idx="106267">
                  <c:v>-0.202928</c:v>
                </c:pt>
                <c:pt idx="106268">
                  <c:v>-0.20074600000000001</c:v>
                </c:pt>
                <c:pt idx="106269">
                  <c:v>-0.198486</c:v>
                </c:pt>
                <c:pt idx="106270">
                  <c:v>-0.19615299999999999</c:v>
                </c:pt>
                <c:pt idx="106271">
                  <c:v>-0.19375300000000001</c:v>
                </c:pt>
                <c:pt idx="106272">
                  <c:v>-0.19128800000000001</c:v>
                </c:pt>
                <c:pt idx="106273">
                  <c:v>-0.18875700000000001</c:v>
                </c:pt>
                <c:pt idx="106274">
                  <c:v>-0.18615899999999999</c:v>
                </c:pt>
                <c:pt idx="106275">
                  <c:v>-0.18349299999999999</c:v>
                </c:pt>
                <c:pt idx="106276">
                  <c:v>-0.18076800000000001</c:v>
                </c:pt>
                <c:pt idx="106277">
                  <c:v>-0.177979</c:v>
                </c:pt>
                <c:pt idx="106278">
                  <c:v>-0.17507200000000001</c:v>
                </c:pt>
                <c:pt idx="106279">
                  <c:v>-0.17202999999999999</c:v>
                </c:pt>
                <c:pt idx="106280">
                  <c:v>-0.16892099999999999</c:v>
                </c:pt>
                <c:pt idx="106281">
                  <c:v>-0.165767</c:v>
                </c:pt>
                <c:pt idx="106282">
                  <c:v>-0.16253500000000001</c:v>
                </c:pt>
                <c:pt idx="106283">
                  <c:v>-0.15922600000000001</c:v>
                </c:pt>
                <c:pt idx="106284">
                  <c:v>-0.155862</c:v>
                </c:pt>
                <c:pt idx="106285">
                  <c:v>-0.15245</c:v>
                </c:pt>
                <c:pt idx="106286">
                  <c:v>-0.14898900000000001</c:v>
                </c:pt>
                <c:pt idx="106287">
                  <c:v>-0.14547499999999999</c:v>
                </c:pt>
                <c:pt idx="106288">
                  <c:v>-0.14190800000000001</c:v>
                </c:pt>
                <c:pt idx="106289">
                  <c:v>-0.138291</c:v>
                </c:pt>
                <c:pt idx="106290">
                  <c:v>-0.134629</c:v>
                </c:pt>
                <c:pt idx="106291">
                  <c:v>-0.13092699999999999</c:v>
                </c:pt>
                <c:pt idx="106292">
                  <c:v>-0.127189</c:v>
                </c:pt>
                <c:pt idx="106293">
                  <c:v>-0.123417</c:v>
                </c:pt>
                <c:pt idx="106294">
                  <c:v>-0.119619</c:v>
                </c:pt>
                <c:pt idx="106295">
                  <c:v>-0.11580500000000001</c:v>
                </c:pt>
                <c:pt idx="106296">
                  <c:v>-0.11198</c:v>
                </c:pt>
                <c:pt idx="106297">
                  <c:v>-0.108151</c:v>
                </c:pt>
                <c:pt idx="106298">
                  <c:v>-0.10432</c:v>
                </c:pt>
                <c:pt idx="106299">
                  <c:v>-0.10048600000000001</c:v>
                </c:pt>
                <c:pt idx="106300">
                  <c:v>-9.6648399999999995E-2</c:v>
                </c:pt>
                <c:pt idx="106301">
                  <c:v>-9.2807799999999996E-2</c:v>
                </c:pt>
                <c:pt idx="106302">
                  <c:v>-8.8966400000000001E-2</c:v>
                </c:pt>
                <c:pt idx="106303">
                  <c:v>-8.5126400000000005E-2</c:v>
                </c:pt>
                <c:pt idx="106304">
                  <c:v>-8.1287499999999999E-2</c:v>
                </c:pt>
                <c:pt idx="106305">
                  <c:v>-7.7450599999999994E-2</c:v>
                </c:pt>
                <c:pt idx="106306">
                  <c:v>-7.3618299999999998E-2</c:v>
                </c:pt>
                <c:pt idx="106307">
                  <c:v>-6.9791599999999995E-2</c:v>
                </c:pt>
                <c:pt idx="106308">
                  <c:v>-6.5972799999999998E-2</c:v>
                </c:pt>
                <c:pt idx="106309">
                  <c:v>-6.2163499999999997E-2</c:v>
                </c:pt>
                <c:pt idx="106310">
                  <c:v>-5.8361999999999997E-2</c:v>
                </c:pt>
                <c:pt idx="106311">
                  <c:v>-5.4569100000000002E-2</c:v>
                </c:pt>
                <c:pt idx="106312">
                  <c:v>-5.0789800000000003E-2</c:v>
                </c:pt>
                <c:pt idx="106313">
                  <c:v>-4.7028599999999997E-2</c:v>
                </c:pt>
                <c:pt idx="106314">
                  <c:v>-4.32904E-2</c:v>
                </c:pt>
                <c:pt idx="106315">
                  <c:v>-3.95801E-2</c:v>
                </c:pt>
                <c:pt idx="106316">
                  <c:v>-3.5901200000000001E-2</c:v>
                </c:pt>
                <c:pt idx="106317">
                  <c:v>-3.2256E-2</c:v>
                </c:pt>
                <c:pt idx="106318">
                  <c:v>-2.86468E-2</c:v>
                </c:pt>
                <c:pt idx="106319">
                  <c:v>-2.5076000000000001E-2</c:v>
                </c:pt>
                <c:pt idx="106320">
                  <c:v>-2.1546200000000001E-2</c:v>
                </c:pt>
                <c:pt idx="106321">
                  <c:v>-1.80593E-2</c:v>
                </c:pt>
                <c:pt idx="106322">
                  <c:v>-1.46169E-2</c:v>
                </c:pt>
                <c:pt idx="106323">
                  <c:v>-1.12202E-2</c:v>
                </c:pt>
                <c:pt idx="106324" formatCode="0.00E+00">
                  <c:v>-7.8702100000000007E-3</c:v>
                </c:pt>
                <c:pt idx="106325" formatCode="0.00E+00">
                  <c:v>-4.56814E-3</c:v>
                </c:pt>
                <c:pt idx="106326" formatCode="0.00E+00">
                  <c:v>-1.3147600000000001E-3</c:v>
                </c:pt>
                <c:pt idx="106327" formatCode="0.00E+00">
                  <c:v>1.89043E-3</c:v>
                </c:pt>
                <c:pt idx="106328" formatCode="0.00E+00">
                  <c:v>5.0486999999999997E-3</c:v>
                </c:pt>
                <c:pt idx="106329" formatCode="0.00E+00">
                  <c:v>8.1593099999999995E-3</c:v>
                </c:pt>
                <c:pt idx="106330">
                  <c:v>1.1217899999999999E-2</c:v>
                </c:pt>
                <c:pt idx="106331">
                  <c:v>1.42185E-2</c:v>
                </c:pt>
                <c:pt idx="106332">
                  <c:v>1.71568E-2</c:v>
                </c:pt>
                <c:pt idx="106333">
                  <c:v>2.0030699999999999E-2</c:v>
                </c:pt>
                <c:pt idx="106334">
                  <c:v>2.2838399999999998E-2</c:v>
                </c:pt>
                <c:pt idx="106335">
                  <c:v>2.5577200000000001E-2</c:v>
                </c:pt>
                <c:pt idx="106336">
                  <c:v>2.82449E-2</c:v>
                </c:pt>
                <c:pt idx="106337">
                  <c:v>3.0841199999999999E-2</c:v>
                </c:pt>
                <c:pt idx="106338">
                  <c:v>3.3366800000000002E-2</c:v>
                </c:pt>
                <c:pt idx="106339">
                  <c:v>3.5821199999999997E-2</c:v>
                </c:pt>
                <c:pt idx="106340">
                  <c:v>3.8201400000000003E-2</c:v>
                </c:pt>
                <c:pt idx="106341">
                  <c:v>4.0503499999999998E-2</c:v>
                </c:pt>
                <c:pt idx="106342">
                  <c:v>4.2724100000000001E-2</c:v>
                </c:pt>
                <c:pt idx="106343">
                  <c:v>4.4861400000000003E-2</c:v>
                </c:pt>
                <c:pt idx="106344">
                  <c:v>4.6918700000000001E-2</c:v>
                </c:pt>
                <c:pt idx="106345">
                  <c:v>4.8901899999999998E-2</c:v>
                </c:pt>
                <c:pt idx="106346">
                  <c:v>5.0813400000000002E-2</c:v>
                </c:pt>
                <c:pt idx="106347">
                  <c:v>5.2651200000000002E-2</c:v>
                </c:pt>
                <c:pt idx="106348">
                  <c:v>5.4412500000000003E-2</c:v>
                </c:pt>
                <c:pt idx="106349">
                  <c:v>5.6095300000000001E-2</c:v>
                </c:pt>
                <c:pt idx="106350">
                  <c:v>5.7695099999999999E-2</c:v>
                </c:pt>
                <c:pt idx="106351">
                  <c:v>5.9207900000000001E-2</c:v>
                </c:pt>
                <c:pt idx="106352">
                  <c:v>6.0637499999999997E-2</c:v>
                </c:pt>
                <c:pt idx="106353">
                  <c:v>6.19906E-2</c:v>
                </c:pt>
                <c:pt idx="106354">
                  <c:v>6.3266299999999998E-2</c:v>
                </c:pt>
                <c:pt idx="106355">
                  <c:v>6.4456799999999995E-2</c:v>
                </c:pt>
                <c:pt idx="106356">
                  <c:v>6.5555100000000005E-2</c:v>
                </c:pt>
                <c:pt idx="106357">
                  <c:v>6.6556699999999996E-2</c:v>
                </c:pt>
                <c:pt idx="106358">
                  <c:v>6.74622E-2</c:v>
                </c:pt>
                <c:pt idx="106359">
                  <c:v>6.8275199999999994E-2</c:v>
                </c:pt>
                <c:pt idx="106360">
                  <c:v>6.8999000000000005E-2</c:v>
                </c:pt>
                <c:pt idx="106361">
                  <c:v>6.9635299999999997E-2</c:v>
                </c:pt>
                <c:pt idx="106362">
                  <c:v>7.0185499999999998E-2</c:v>
                </c:pt>
                <c:pt idx="106363">
                  <c:v>7.0648500000000003E-2</c:v>
                </c:pt>
                <c:pt idx="106364">
                  <c:v>7.1022299999999997E-2</c:v>
                </c:pt>
                <c:pt idx="106365">
                  <c:v>7.1303599999999995E-2</c:v>
                </c:pt>
                <c:pt idx="106366">
                  <c:v>7.1489200000000003E-2</c:v>
                </c:pt>
                <c:pt idx="106367">
                  <c:v>7.1577399999999999E-2</c:v>
                </c:pt>
                <c:pt idx="106368">
                  <c:v>7.1569900000000006E-2</c:v>
                </c:pt>
                <c:pt idx="106369">
                  <c:v>7.1468199999999996E-2</c:v>
                </c:pt>
                <c:pt idx="106370">
                  <c:v>7.1270899999999998E-2</c:v>
                </c:pt>
                <c:pt idx="106371">
                  <c:v>7.0979100000000003E-2</c:v>
                </c:pt>
                <c:pt idx="106372">
                  <c:v>7.05982E-2</c:v>
                </c:pt>
                <c:pt idx="106373">
                  <c:v>7.0131100000000002E-2</c:v>
                </c:pt>
                <c:pt idx="106374">
                  <c:v>6.9577899999999998E-2</c:v>
                </c:pt>
                <c:pt idx="106375">
                  <c:v>6.8937499999999999E-2</c:v>
                </c:pt>
                <c:pt idx="106376">
                  <c:v>6.8209000000000006E-2</c:v>
                </c:pt>
                <c:pt idx="106377">
                  <c:v>6.7392999999999995E-2</c:v>
                </c:pt>
                <c:pt idx="106378">
                  <c:v>6.6492099999999998E-2</c:v>
                </c:pt>
                <c:pt idx="106379">
                  <c:v>6.5507599999999999E-2</c:v>
                </c:pt>
                <c:pt idx="106380">
                  <c:v>6.4439899999999994E-2</c:v>
                </c:pt>
                <c:pt idx="106381">
                  <c:v>6.3289700000000004E-2</c:v>
                </c:pt>
                <c:pt idx="106382">
                  <c:v>6.2058000000000002E-2</c:v>
                </c:pt>
                <c:pt idx="106383">
                  <c:v>6.0745100000000003E-2</c:v>
                </c:pt>
                <c:pt idx="106384">
                  <c:v>5.9351800000000003E-2</c:v>
                </c:pt>
                <c:pt idx="106385">
                  <c:v>5.7879699999999999E-2</c:v>
                </c:pt>
                <c:pt idx="106386">
                  <c:v>5.6329999999999998E-2</c:v>
                </c:pt>
                <c:pt idx="106387">
                  <c:v>5.4704900000000001E-2</c:v>
                </c:pt>
                <c:pt idx="106388">
                  <c:v>5.3007800000000001E-2</c:v>
                </c:pt>
                <c:pt idx="106389">
                  <c:v>5.1242999999999997E-2</c:v>
                </c:pt>
                <c:pt idx="106390">
                  <c:v>4.9415000000000001E-2</c:v>
                </c:pt>
                <c:pt idx="106391">
                  <c:v>4.7525600000000001E-2</c:v>
                </c:pt>
                <c:pt idx="106392">
                  <c:v>4.5575699999999997E-2</c:v>
                </c:pt>
                <c:pt idx="106393">
                  <c:v>4.3567700000000001E-2</c:v>
                </c:pt>
                <c:pt idx="106394">
                  <c:v>4.1502999999999998E-2</c:v>
                </c:pt>
                <c:pt idx="106395">
                  <c:v>3.9382599999999997E-2</c:v>
                </c:pt>
                <c:pt idx="106396">
                  <c:v>3.7207400000000002E-2</c:v>
                </c:pt>
                <c:pt idx="106397">
                  <c:v>3.4980700000000003E-2</c:v>
                </c:pt>
                <c:pt idx="106398">
                  <c:v>3.2706499999999999E-2</c:v>
                </c:pt>
                <c:pt idx="106399">
                  <c:v>3.0388700000000001E-2</c:v>
                </c:pt>
                <c:pt idx="106400">
                  <c:v>2.8030900000000001E-2</c:v>
                </c:pt>
                <c:pt idx="106401">
                  <c:v>2.5637400000000001E-2</c:v>
                </c:pt>
                <c:pt idx="106402">
                  <c:v>2.3212099999999999E-2</c:v>
                </c:pt>
                <c:pt idx="106403">
                  <c:v>2.0756799999999999E-2</c:v>
                </c:pt>
                <c:pt idx="106404">
                  <c:v>1.82714E-2</c:v>
                </c:pt>
                <c:pt idx="106405">
                  <c:v>1.57565E-2</c:v>
                </c:pt>
                <c:pt idx="106406">
                  <c:v>1.3213900000000001E-2</c:v>
                </c:pt>
                <c:pt idx="106407">
                  <c:v>1.0645399999999999E-2</c:v>
                </c:pt>
                <c:pt idx="106408" formatCode="0.00E+00">
                  <c:v>8.0533700000000007E-3</c:v>
                </c:pt>
                <c:pt idx="106409" formatCode="0.00E+00">
                  <c:v>5.4397400000000002E-3</c:v>
                </c:pt>
                <c:pt idx="106410" formatCode="0.00E+00">
                  <c:v>2.8056700000000001E-3</c:v>
                </c:pt>
                <c:pt idx="106411" formatCode="0.00E+00">
                  <c:v>1.52948E-4</c:v>
                </c:pt>
                <c:pt idx="106412" formatCode="0.00E+00">
                  <c:v>-2.51461E-3</c:v>
                </c:pt>
                <c:pt idx="106413" formatCode="0.00E+00">
                  <c:v>-5.1926300000000002E-3</c:v>
                </c:pt>
                <c:pt idx="106414" formatCode="0.00E+00">
                  <c:v>-7.8773799999999998E-3</c:v>
                </c:pt>
                <c:pt idx="106415">
                  <c:v>-1.05659E-2</c:v>
                </c:pt>
                <c:pt idx="106416">
                  <c:v>-1.3255599999999999E-2</c:v>
                </c:pt>
                <c:pt idx="106417">
                  <c:v>-1.5943599999999999E-2</c:v>
                </c:pt>
                <c:pt idx="106418">
                  <c:v>-1.8627399999999999E-2</c:v>
                </c:pt>
                <c:pt idx="106419">
                  <c:v>-2.1304E-2</c:v>
                </c:pt>
                <c:pt idx="106420">
                  <c:v>-2.3970100000000001E-2</c:v>
                </c:pt>
                <c:pt idx="106421">
                  <c:v>-2.66225E-2</c:v>
                </c:pt>
                <c:pt idx="106422">
                  <c:v>-2.9259199999999999E-2</c:v>
                </c:pt>
                <c:pt idx="106423">
                  <c:v>-3.1878499999999997E-2</c:v>
                </c:pt>
                <c:pt idx="106424">
                  <c:v>-3.4478000000000002E-2</c:v>
                </c:pt>
                <c:pt idx="106425">
                  <c:v>-3.70546E-2</c:v>
                </c:pt>
                <c:pt idx="106426">
                  <c:v>-3.9604899999999998E-2</c:v>
                </c:pt>
                <c:pt idx="106427">
                  <c:v>-4.2125900000000001E-2</c:v>
                </c:pt>
                <c:pt idx="106428">
                  <c:v>-4.46154E-2</c:v>
                </c:pt>
                <c:pt idx="106429">
                  <c:v>-4.7071300000000003E-2</c:v>
                </c:pt>
                <c:pt idx="106430">
                  <c:v>-4.9490699999999999E-2</c:v>
                </c:pt>
                <c:pt idx="106431">
                  <c:v>-5.1869800000000001E-2</c:v>
                </c:pt>
                <c:pt idx="106432">
                  <c:v>-5.4205499999999997E-2</c:v>
                </c:pt>
                <c:pt idx="106433">
                  <c:v>-5.6495099999999999E-2</c:v>
                </c:pt>
                <c:pt idx="106434">
                  <c:v>-5.8736099999999999E-2</c:v>
                </c:pt>
                <c:pt idx="106435">
                  <c:v>-6.0926300000000003E-2</c:v>
                </c:pt>
                <c:pt idx="106436">
                  <c:v>-6.3063499999999995E-2</c:v>
                </c:pt>
                <c:pt idx="106437">
                  <c:v>-6.5146700000000002E-2</c:v>
                </c:pt>
                <c:pt idx="106438">
                  <c:v>-6.7175100000000001E-2</c:v>
                </c:pt>
                <c:pt idx="106439">
                  <c:v>-6.9146600000000003E-2</c:v>
                </c:pt>
                <c:pt idx="106440">
                  <c:v>-7.1058499999999997E-2</c:v>
                </c:pt>
                <c:pt idx="106441">
                  <c:v>-7.2909000000000002E-2</c:v>
                </c:pt>
                <c:pt idx="106442">
                  <c:v>-7.4697100000000002E-2</c:v>
                </c:pt>
                <c:pt idx="106443">
                  <c:v>-7.6421500000000003E-2</c:v>
                </c:pt>
                <c:pt idx="106444">
                  <c:v>-7.8079599999999999E-2</c:v>
                </c:pt>
                <c:pt idx="106445">
                  <c:v>-7.9667699999999994E-2</c:v>
                </c:pt>
                <c:pt idx="106446">
                  <c:v>-8.1183900000000003E-2</c:v>
                </c:pt>
                <c:pt idx="106447">
                  <c:v>-8.2628999999999994E-2</c:v>
                </c:pt>
                <c:pt idx="106448">
                  <c:v>-8.4002599999999997E-2</c:v>
                </c:pt>
                <c:pt idx="106449">
                  <c:v>-8.5301199999999994E-2</c:v>
                </c:pt>
                <c:pt idx="106450">
                  <c:v>-8.6520299999999994E-2</c:v>
                </c:pt>
                <c:pt idx="106451">
                  <c:v>-8.7656700000000004E-2</c:v>
                </c:pt>
                <c:pt idx="106452">
                  <c:v>-8.8709300000000005E-2</c:v>
                </c:pt>
                <c:pt idx="106453">
                  <c:v>-8.9677699999999999E-2</c:v>
                </c:pt>
                <c:pt idx="106454">
                  <c:v>-9.0561199999999994E-2</c:v>
                </c:pt>
                <c:pt idx="106455">
                  <c:v>-9.1359099999999999E-2</c:v>
                </c:pt>
                <c:pt idx="106456">
                  <c:v>-9.2071899999999998E-2</c:v>
                </c:pt>
                <c:pt idx="106457">
                  <c:v>-9.2699500000000004E-2</c:v>
                </c:pt>
                <c:pt idx="106458">
                  <c:v>-9.3241599999999994E-2</c:v>
                </c:pt>
                <c:pt idx="106459">
                  <c:v>-9.3697799999999998E-2</c:v>
                </c:pt>
                <c:pt idx="106460">
                  <c:v>-9.4067600000000001E-2</c:v>
                </c:pt>
                <c:pt idx="106461">
                  <c:v>-9.4350000000000003E-2</c:v>
                </c:pt>
                <c:pt idx="106462">
                  <c:v>-9.4543600000000005E-2</c:v>
                </c:pt>
                <c:pt idx="106463">
                  <c:v>-9.4646599999999997E-2</c:v>
                </c:pt>
                <c:pt idx="106464">
                  <c:v>-9.4657599999999995E-2</c:v>
                </c:pt>
                <c:pt idx="106465">
                  <c:v>-9.4575300000000001E-2</c:v>
                </c:pt>
                <c:pt idx="106466">
                  <c:v>-9.4399200000000003E-2</c:v>
                </c:pt>
                <c:pt idx="106467">
                  <c:v>-9.4128900000000001E-2</c:v>
                </c:pt>
                <c:pt idx="106468">
                  <c:v>-9.3764399999999998E-2</c:v>
                </c:pt>
                <c:pt idx="106469">
                  <c:v>-9.3306899999999998E-2</c:v>
                </c:pt>
                <c:pt idx="106470">
                  <c:v>-9.2759599999999998E-2</c:v>
                </c:pt>
                <c:pt idx="106471">
                  <c:v>-9.2124700000000004E-2</c:v>
                </c:pt>
                <c:pt idx="106472">
                  <c:v>-9.1401999999999997E-2</c:v>
                </c:pt>
                <c:pt idx="106473">
                  <c:v>-9.0590699999999996E-2</c:v>
                </c:pt>
                <c:pt idx="106474">
                  <c:v>-8.9690000000000006E-2</c:v>
                </c:pt>
                <c:pt idx="106475">
                  <c:v>-8.8699700000000006E-2</c:v>
                </c:pt>
                <c:pt idx="106476">
                  <c:v>-8.7620600000000007E-2</c:v>
                </c:pt>
                <c:pt idx="106477">
                  <c:v>-8.6454000000000003E-2</c:v>
                </c:pt>
                <c:pt idx="106478">
                  <c:v>-8.5200399999999996E-2</c:v>
                </c:pt>
                <c:pt idx="106479">
                  <c:v>-8.3859100000000006E-2</c:v>
                </c:pt>
                <c:pt idx="106480">
                  <c:v>-8.2428699999999994E-2</c:v>
                </c:pt>
                <c:pt idx="106481">
                  <c:v>-8.0910099999999999E-2</c:v>
                </c:pt>
                <c:pt idx="106482">
                  <c:v>-7.9305899999999999E-2</c:v>
                </c:pt>
                <c:pt idx="106483">
                  <c:v>-7.7618699999999999E-2</c:v>
                </c:pt>
                <c:pt idx="106484">
                  <c:v>-7.5850000000000001E-2</c:v>
                </c:pt>
                <c:pt idx="106485">
                  <c:v>-7.40006E-2</c:v>
                </c:pt>
                <c:pt idx="106486">
                  <c:v>-7.20721E-2</c:v>
                </c:pt>
                <c:pt idx="106487">
                  <c:v>-7.0066100000000006E-2</c:v>
                </c:pt>
                <c:pt idx="106488">
                  <c:v>-6.7983399999999999E-2</c:v>
                </c:pt>
                <c:pt idx="106489">
                  <c:v>-6.5823999999999994E-2</c:v>
                </c:pt>
                <c:pt idx="106490">
                  <c:v>-6.35883E-2</c:v>
                </c:pt>
                <c:pt idx="106491">
                  <c:v>-6.1277199999999997E-2</c:v>
                </c:pt>
                <c:pt idx="106492">
                  <c:v>-5.8892600000000003E-2</c:v>
                </c:pt>
                <c:pt idx="106493">
                  <c:v>-5.6436699999999999E-2</c:v>
                </c:pt>
                <c:pt idx="106494">
                  <c:v>-5.3911899999999999E-2</c:v>
                </c:pt>
                <c:pt idx="106495">
                  <c:v>-5.1320999999999999E-2</c:v>
                </c:pt>
                <c:pt idx="106496">
                  <c:v>-4.8666500000000001E-2</c:v>
                </c:pt>
                <c:pt idx="106497">
                  <c:v>-4.5949700000000003E-2</c:v>
                </c:pt>
                <c:pt idx="106498">
                  <c:v>-4.3171599999999997E-2</c:v>
                </c:pt>
                <c:pt idx="106499">
                  <c:v>-4.0334200000000001E-2</c:v>
                </c:pt>
                <c:pt idx="106500">
                  <c:v>-3.7439399999999998E-2</c:v>
                </c:pt>
                <c:pt idx="106501">
                  <c:v>-3.4489199999999998E-2</c:v>
                </c:pt>
                <c:pt idx="106502">
                  <c:v>-3.1485100000000002E-2</c:v>
                </c:pt>
                <c:pt idx="106503">
                  <c:v>-2.8428700000000001E-2</c:v>
                </c:pt>
                <c:pt idx="106504">
                  <c:v>-2.5321799999999998E-2</c:v>
                </c:pt>
                <c:pt idx="106505">
                  <c:v>-2.2166399999999999E-2</c:v>
                </c:pt>
                <c:pt idx="106506">
                  <c:v>-1.8964499999999999E-2</c:v>
                </c:pt>
                <c:pt idx="106507">
                  <c:v>-1.5718300000000001E-2</c:v>
                </c:pt>
                <c:pt idx="106508">
                  <c:v>-1.2429600000000001E-2</c:v>
                </c:pt>
                <c:pt idx="106509" formatCode="0.00E+00">
                  <c:v>-9.1003799999999999E-3</c:v>
                </c:pt>
                <c:pt idx="106510" formatCode="0.00E+00">
                  <c:v>-5.7334500000000002E-3</c:v>
                </c:pt>
                <c:pt idx="106511" formatCode="0.00E+00">
                  <c:v>-2.3329399999999999E-3</c:v>
                </c:pt>
                <c:pt idx="106512" formatCode="0.00E+00">
                  <c:v>1.09727E-3</c:v>
                </c:pt>
                <c:pt idx="106513" formatCode="0.00E+00">
                  <c:v>4.5546099999999997E-3</c:v>
                </c:pt>
                <c:pt idx="106514" formatCode="0.00E+00">
                  <c:v>8.0371699999999997E-3</c:v>
                </c:pt>
                <c:pt idx="106515">
                  <c:v>1.15426E-2</c:v>
                </c:pt>
                <c:pt idx="106516">
                  <c:v>1.5068700000000001E-2</c:v>
                </c:pt>
                <c:pt idx="106517">
                  <c:v>1.86138E-2</c:v>
                </c:pt>
                <c:pt idx="106518">
                  <c:v>2.2176700000000001E-2</c:v>
                </c:pt>
                <c:pt idx="106519">
                  <c:v>2.57551E-2</c:v>
                </c:pt>
                <c:pt idx="106520">
                  <c:v>2.9346000000000001E-2</c:v>
                </c:pt>
                <c:pt idx="106521">
                  <c:v>3.2946499999999997E-2</c:v>
                </c:pt>
                <c:pt idx="106522">
                  <c:v>3.6554700000000002E-2</c:v>
                </c:pt>
                <c:pt idx="106523">
                  <c:v>4.0169299999999998E-2</c:v>
                </c:pt>
                <c:pt idx="106524">
                  <c:v>4.3788399999999998E-2</c:v>
                </c:pt>
                <c:pt idx="106525">
                  <c:v>4.7409100000000003E-2</c:v>
                </c:pt>
                <c:pt idx="106526">
                  <c:v>5.1028799999999999E-2</c:v>
                </c:pt>
                <c:pt idx="106527">
                  <c:v>5.4645600000000003E-2</c:v>
                </c:pt>
                <c:pt idx="106528">
                  <c:v>5.8256200000000001E-2</c:v>
                </c:pt>
                <c:pt idx="106529">
                  <c:v>6.1856300000000003E-2</c:v>
                </c:pt>
                <c:pt idx="106530">
                  <c:v>6.54415E-2</c:v>
                </c:pt>
                <c:pt idx="106531">
                  <c:v>6.9009600000000004E-2</c:v>
                </c:pt>
                <c:pt idx="106532">
                  <c:v>7.2558399999999995E-2</c:v>
                </c:pt>
                <c:pt idx="106533">
                  <c:v>7.6086000000000001E-2</c:v>
                </c:pt>
                <c:pt idx="106534">
                  <c:v>7.9590300000000003E-2</c:v>
                </c:pt>
                <c:pt idx="106535">
                  <c:v>8.3068699999999995E-2</c:v>
                </c:pt>
                <c:pt idx="106536">
                  <c:v>8.6518200000000003E-2</c:v>
                </c:pt>
                <c:pt idx="106537">
                  <c:v>8.99364E-2</c:v>
                </c:pt>
                <c:pt idx="106538">
                  <c:v>9.3321799999999996E-2</c:v>
                </c:pt>
                <c:pt idx="106539">
                  <c:v>9.6671999999999994E-2</c:v>
                </c:pt>
                <c:pt idx="106540">
                  <c:v>9.9983900000000001E-2</c:v>
                </c:pt>
                <c:pt idx="106541">
                  <c:v>0.103255</c:v>
                </c:pt>
                <c:pt idx="106542">
                  <c:v>0.106484</c:v>
                </c:pt>
                <c:pt idx="106543">
                  <c:v>0.10967</c:v>
                </c:pt>
                <c:pt idx="106544">
                  <c:v>0.11281099999999999</c:v>
                </c:pt>
                <c:pt idx="106545">
                  <c:v>0.11590300000000001</c:v>
                </c:pt>
                <c:pt idx="106546">
                  <c:v>0.118946</c:v>
                </c:pt>
                <c:pt idx="106547">
                  <c:v>0.121937</c:v>
                </c:pt>
                <c:pt idx="106548">
                  <c:v>0.124874</c:v>
                </c:pt>
                <c:pt idx="106549">
                  <c:v>0.12775400000000001</c:v>
                </c:pt>
                <c:pt idx="106550">
                  <c:v>0.130576</c:v>
                </c:pt>
                <c:pt idx="106551">
                  <c:v>0.13333800000000001</c:v>
                </c:pt>
                <c:pt idx="106552">
                  <c:v>0.13603699999999999</c:v>
                </c:pt>
                <c:pt idx="106553">
                  <c:v>0.13867199999999999</c:v>
                </c:pt>
                <c:pt idx="106554">
                  <c:v>0.14124100000000001</c:v>
                </c:pt>
                <c:pt idx="106555">
                  <c:v>0.14374300000000001</c:v>
                </c:pt>
                <c:pt idx="106556">
                  <c:v>0.146176</c:v>
                </c:pt>
                <c:pt idx="106557">
                  <c:v>0.148539</c:v>
                </c:pt>
                <c:pt idx="106558">
                  <c:v>0.15082999999999999</c:v>
                </c:pt>
                <c:pt idx="106559">
                  <c:v>0.15304499999999999</c:v>
                </c:pt>
                <c:pt idx="106560">
                  <c:v>0.15518399999999999</c:v>
                </c:pt>
                <c:pt idx="106561">
                  <c:v>0.157246</c:v>
                </c:pt>
                <c:pt idx="106562">
                  <c:v>0.15923000000000001</c:v>
                </c:pt>
                <c:pt idx="106563">
                  <c:v>0.161134</c:v>
                </c:pt>
                <c:pt idx="106564">
                  <c:v>0.16295599999999999</c:v>
                </c:pt>
                <c:pt idx="106565">
                  <c:v>0.16469400000000001</c:v>
                </c:pt>
                <c:pt idx="106566">
                  <c:v>0.16634599999999999</c:v>
                </c:pt>
                <c:pt idx="106567">
                  <c:v>0.16791300000000001</c:v>
                </c:pt>
                <c:pt idx="106568">
                  <c:v>0.16939499999999999</c:v>
                </c:pt>
                <c:pt idx="106569">
                  <c:v>0.170793</c:v>
                </c:pt>
                <c:pt idx="106570">
                  <c:v>0.17210400000000001</c:v>
                </c:pt>
                <c:pt idx="106571">
                  <c:v>0.17332700000000001</c:v>
                </c:pt>
                <c:pt idx="106572">
                  <c:v>0.174461</c:v>
                </c:pt>
                <c:pt idx="106573">
                  <c:v>0.17550499999999999</c:v>
                </c:pt>
                <c:pt idx="106574">
                  <c:v>0.176458</c:v>
                </c:pt>
                <c:pt idx="106575">
                  <c:v>0.177319</c:v>
                </c:pt>
                <c:pt idx="106576">
                  <c:v>0.178087</c:v>
                </c:pt>
                <c:pt idx="106577">
                  <c:v>0.17876400000000001</c:v>
                </c:pt>
                <c:pt idx="106578">
                  <c:v>0.17935000000000001</c:v>
                </c:pt>
                <c:pt idx="106579">
                  <c:v>0.17984700000000001</c:v>
                </c:pt>
                <c:pt idx="106580">
                  <c:v>0.180255</c:v>
                </c:pt>
                <c:pt idx="106581">
                  <c:v>0.18057400000000001</c:v>
                </c:pt>
                <c:pt idx="106582">
                  <c:v>0.18080399999999999</c:v>
                </c:pt>
                <c:pt idx="106583">
                  <c:v>0.18094299999999999</c:v>
                </c:pt>
                <c:pt idx="106584">
                  <c:v>0.18099299999999999</c:v>
                </c:pt>
                <c:pt idx="106585">
                  <c:v>0.180952</c:v>
                </c:pt>
                <c:pt idx="106586">
                  <c:v>0.18082200000000001</c:v>
                </c:pt>
                <c:pt idx="106587">
                  <c:v>0.18060399999999999</c:v>
                </c:pt>
                <c:pt idx="106588">
                  <c:v>0.18029700000000001</c:v>
                </c:pt>
                <c:pt idx="106589">
                  <c:v>0.17990200000000001</c:v>
                </c:pt>
                <c:pt idx="106590">
                  <c:v>0.17941799999999999</c:v>
                </c:pt>
                <c:pt idx="106591">
                  <c:v>0.178846</c:v>
                </c:pt>
                <c:pt idx="106592">
                  <c:v>0.17818600000000001</c:v>
                </c:pt>
                <c:pt idx="106593">
                  <c:v>0.17743700000000001</c:v>
                </c:pt>
                <c:pt idx="106594">
                  <c:v>0.17660300000000001</c:v>
                </c:pt>
                <c:pt idx="106595">
                  <c:v>0.17568300000000001</c:v>
                </c:pt>
                <c:pt idx="106596">
                  <c:v>0.174679</c:v>
                </c:pt>
                <c:pt idx="106597">
                  <c:v>0.173591</c:v>
                </c:pt>
                <c:pt idx="106598">
                  <c:v>0.17242199999999999</c:v>
                </c:pt>
                <c:pt idx="106599">
                  <c:v>0.17117199999999999</c:v>
                </c:pt>
                <c:pt idx="106600">
                  <c:v>0.16984399999999999</c:v>
                </c:pt>
                <c:pt idx="106601">
                  <c:v>0.16843900000000001</c:v>
                </c:pt>
                <c:pt idx="106602">
                  <c:v>0.166959</c:v>
                </c:pt>
                <c:pt idx="106603">
                  <c:v>0.16540299999999999</c:v>
                </c:pt>
                <c:pt idx="106604">
                  <c:v>0.163771</c:v>
                </c:pt>
                <c:pt idx="106605">
                  <c:v>0.16206400000000001</c:v>
                </c:pt>
                <c:pt idx="106606">
                  <c:v>0.16028500000000001</c:v>
                </c:pt>
                <c:pt idx="106607">
                  <c:v>0.15843699999999999</c:v>
                </c:pt>
                <c:pt idx="106608">
                  <c:v>0.15652199999999999</c:v>
                </c:pt>
                <c:pt idx="106609">
                  <c:v>0.15454300000000001</c:v>
                </c:pt>
                <c:pt idx="106610">
                  <c:v>0.152501</c:v>
                </c:pt>
                <c:pt idx="106611">
                  <c:v>0.150398</c:v>
                </c:pt>
                <c:pt idx="106612">
                  <c:v>0.148234</c:v>
                </c:pt>
                <c:pt idx="106613">
                  <c:v>0.146011</c:v>
                </c:pt>
                <c:pt idx="106614">
                  <c:v>0.143731</c:v>
                </c:pt>
                <c:pt idx="106615">
                  <c:v>0.14139499999999999</c:v>
                </c:pt>
                <c:pt idx="106616">
                  <c:v>0.13900199999999999</c:v>
                </c:pt>
                <c:pt idx="106617">
                  <c:v>0.13655600000000001</c:v>
                </c:pt>
                <c:pt idx="106618">
                  <c:v>0.13405900000000001</c:v>
                </c:pt>
                <c:pt idx="106619">
                  <c:v>0.13151299999999999</c:v>
                </c:pt>
                <c:pt idx="106620">
                  <c:v>0.12892300000000001</c:v>
                </c:pt>
                <c:pt idx="106621">
                  <c:v>0.12629099999999999</c:v>
                </c:pt>
                <c:pt idx="106622">
                  <c:v>0.123622</c:v>
                </c:pt>
                <c:pt idx="106623">
                  <c:v>0.120918</c:v>
                </c:pt>
                <c:pt idx="106624">
                  <c:v>0.11818099999999999</c:v>
                </c:pt>
                <c:pt idx="106625">
                  <c:v>0.115411</c:v>
                </c:pt>
                <c:pt idx="106626">
                  <c:v>0.112611</c:v>
                </c:pt>
                <c:pt idx="106627">
                  <c:v>0.109782</c:v>
                </c:pt>
                <c:pt idx="106628">
                  <c:v>0.10692699999999999</c:v>
                </c:pt>
                <c:pt idx="106629">
                  <c:v>0.104049</c:v>
                </c:pt>
                <c:pt idx="106630">
                  <c:v>0.101151</c:v>
                </c:pt>
                <c:pt idx="106631">
                  <c:v>9.8235600000000006E-2</c:v>
                </c:pt>
                <c:pt idx="106632">
                  <c:v>9.5305000000000001E-2</c:v>
                </c:pt>
                <c:pt idx="106633">
                  <c:v>9.2360800000000007E-2</c:v>
                </c:pt>
                <c:pt idx="106634">
                  <c:v>8.9405399999999996E-2</c:v>
                </c:pt>
                <c:pt idx="106635">
                  <c:v>8.6441900000000002E-2</c:v>
                </c:pt>
                <c:pt idx="106636">
                  <c:v>8.3473900000000004E-2</c:v>
                </c:pt>
                <c:pt idx="106637">
                  <c:v>8.0504500000000007E-2</c:v>
                </c:pt>
                <c:pt idx="106638">
                  <c:v>7.75367E-2</c:v>
                </c:pt>
                <c:pt idx="106639">
                  <c:v>7.4572600000000003E-2</c:v>
                </c:pt>
                <c:pt idx="106640">
                  <c:v>7.1614800000000006E-2</c:v>
                </c:pt>
                <c:pt idx="106641">
                  <c:v>6.8666000000000005E-2</c:v>
                </c:pt>
                <c:pt idx="106642">
                  <c:v>6.5728300000000003E-2</c:v>
                </c:pt>
                <c:pt idx="106643">
                  <c:v>6.2803100000000001E-2</c:v>
                </c:pt>
                <c:pt idx="106644">
                  <c:v>5.9892099999999997E-2</c:v>
                </c:pt>
                <c:pt idx="106645">
                  <c:v>5.69975E-2</c:v>
                </c:pt>
                <c:pt idx="106646">
                  <c:v>5.41209E-2</c:v>
                </c:pt>
                <c:pt idx="106647">
                  <c:v>5.12646E-2</c:v>
                </c:pt>
                <c:pt idx="106648">
                  <c:v>4.8431799999999997E-2</c:v>
                </c:pt>
                <c:pt idx="106649">
                  <c:v>4.5625499999999999E-2</c:v>
                </c:pt>
                <c:pt idx="106650">
                  <c:v>4.2847499999999997E-2</c:v>
                </c:pt>
                <c:pt idx="106651">
                  <c:v>4.0099599999999999E-2</c:v>
                </c:pt>
                <c:pt idx="106652">
                  <c:v>3.7385599999999998E-2</c:v>
                </c:pt>
                <c:pt idx="106653">
                  <c:v>3.4709700000000003E-2</c:v>
                </c:pt>
                <c:pt idx="106654">
                  <c:v>3.2074800000000001E-2</c:v>
                </c:pt>
                <c:pt idx="106655">
                  <c:v>2.94839E-2</c:v>
                </c:pt>
                <c:pt idx="106656">
                  <c:v>2.6939500000000002E-2</c:v>
                </c:pt>
                <c:pt idx="106657">
                  <c:v>2.4441899999999999E-2</c:v>
                </c:pt>
                <c:pt idx="106658">
                  <c:v>2.19904E-2</c:v>
                </c:pt>
                <c:pt idx="106659">
                  <c:v>1.9586800000000001E-2</c:v>
                </c:pt>
                <c:pt idx="106660">
                  <c:v>1.7234900000000001E-2</c:v>
                </c:pt>
                <c:pt idx="106661">
                  <c:v>1.49377E-2</c:v>
                </c:pt>
                <c:pt idx="106662">
                  <c:v>1.26973E-2</c:v>
                </c:pt>
                <c:pt idx="106663">
                  <c:v>1.0515999999999999E-2</c:v>
                </c:pt>
                <c:pt idx="106664" formatCode="0.00E+00">
                  <c:v>8.3961499999999998E-3</c:v>
                </c:pt>
                <c:pt idx="106665" formatCode="0.00E+00">
                  <c:v>6.3404400000000001E-3</c:v>
                </c:pt>
                <c:pt idx="106666" formatCode="0.00E+00">
                  <c:v>4.3512300000000002E-3</c:v>
                </c:pt>
                <c:pt idx="106667" formatCode="0.00E+00">
                  <c:v>2.4307199999999999E-3</c:v>
                </c:pt>
                <c:pt idx="106668" formatCode="0.00E+00">
                  <c:v>5.8104599999999999E-4</c:v>
                </c:pt>
                <c:pt idx="106669" formatCode="0.00E+00">
                  <c:v>-1.19589E-3</c:v>
                </c:pt>
                <c:pt idx="106670" formatCode="0.00E+00">
                  <c:v>-2.8987399999999999E-3</c:v>
                </c:pt>
                <c:pt idx="106671" formatCode="0.00E+00">
                  <c:v>-4.5267800000000002E-3</c:v>
                </c:pt>
                <c:pt idx="106672" formatCode="0.00E+00">
                  <c:v>-6.07903E-3</c:v>
                </c:pt>
                <c:pt idx="106673" formatCode="0.00E+00">
                  <c:v>-7.5540599999999996E-3</c:v>
                </c:pt>
                <c:pt idx="106674" formatCode="0.00E+00">
                  <c:v>-8.9504600000000004E-3</c:v>
                </c:pt>
                <c:pt idx="106675">
                  <c:v>-1.02667E-2</c:v>
                </c:pt>
                <c:pt idx="106676">
                  <c:v>-1.1501300000000001E-2</c:v>
                </c:pt>
                <c:pt idx="106677">
                  <c:v>-1.26529E-2</c:v>
                </c:pt>
                <c:pt idx="106678">
                  <c:v>-1.3719800000000001E-2</c:v>
                </c:pt>
                <c:pt idx="106679">
                  <c:v>-1.4700599999999999E-2</c:v>
                </c:pt>
                <c:pt idx="106680">
                  <c:v>-1.5594500000000001E-2</c:v>
                </c:pt>
                <c:pt idx="106681">
                  <c:v>-1.64014E-2</c:v>
                </c:pt>
                <c:pt idx="106682">
                  <c:v>-1.7121399999999998E-2</c:v>
                </c:pt>
                <c:pt idx="106683">
                  <c:v>-1.7754300000000001E-2</c:v>
                </c:pt>
                <c:pt idx="106684">
                  <c:v>-1.8299300000000001E-2</c:v>
                </c:pt>
                <c:pt idx="106685">
                  <c:v>-1.8755500000000001E-2</c:v>
                </c:pt>
                <c:pt idx="106686">
                  <c:v>-1.9122199999999999E-2</c:v>
                </c:pt>
                <c:pt idx="106687">
                  <c:v>-1.93983E-2</c:v>
                </c:pt>
                <c:pt idx="106688">
                  <c:v>-1.9582499999999999E-2</c:v>
                </c:pt>
                <c:pt idx="106689">
                  <c:v>-1.96735E-2</c:v>
                </c:pt>
                <c:pt idx="106690">
                  <c:v>-1.96706E-2</c:v>
                </c:pt>
                <c:pt idx="106691">
                  <c:v>-1.9573199999999999E-2</c:v>
                </c:pt>
                <c:pt idx="106692">
                  <c:v>-1.93814E-2</c:v>
                </c:pt>
                <c:pt idx="106693">
                  <c:v>-1.90952E-2</c:v>
                </c:pt>
                <c:pt idx="106694">
                  <c:v>-1.8714499999999998E-2</c:v>
                </c:pt>
                <c:pt idx="106695">
                  <c:v>-1.82387E-2</c:v>
                </c:pt>
                <c:pt idx="106696">
                  <c:v>-1.7666899999999999E-2</c:v>
                </c:pt>
                <c:pt idx="106697">
                  <c:v>-1.6999400000000001E-2</c:v>
                </c:pt>
                <c:pt idx="106698">
                  <c:v>-1.6238099999999998E-2</c:v>
                </c:pt>
                <c:pt idx="106699">
                  <c:v>-1.5385100000000001E-2</c:v>
                </c:pt>
                <c:pt idx="106700">
                  <c:v>-1.4441900000000001E-2</c:v>
                </c:pt>
                <c:pt idx="106701">
                  <c:v>-1.34091E-2</c:v>
                </c:pt>
                <c:pt idx="106702">
                  <c:v>-1.22874E-2</c:v>
                </c:pt>
                <c:pt idx="106703">
                  <c:v>-1.1077500000000001E-2</c:v>
                </c:pt>
                <c:pt idx="106704" formatCode="0.00E+00">
                  <c:v>-9.7797000000000005E-3</c:v>
                </c:pt>
                <c:pt idx="106705" formatCode="0.00E+00">
                  <c:v>-8.3939900000000005E-3</c:v>
                </c:pt>
                <c:pt idx="106706" formatCode="0.00E+00">
                  <c:v>-6.9215700000000002E-3</c:v>
                </c:pt>
                <c:pt idx="106707" formatCode="0.00E+00">
                  <c:v>-5.36455E-3</c:v>
                </c:pt>
                <c:pt idx="106708" formatCode="0.00E+00">
                  <c:v>-3.7246200000000001E-3</c:v>
                </c:pt>
                <c:pt idx="106709" formatCode="0.00E+00">
                  <c:v>-2.0024999999999999E-3</c:v>
                </c:pt>
                <c:pt idx="106710" formatCode="0.00E+00">
                  <c:v>-1.9846299999999999E-4</c:v>
                </c:pt>
                <c:pt idx="106711" formatCode="0.00E+00">
                  <c:v>1.68703E-3</c:v>
                </c:pt>
                <c:pt idx="106712" formatCode="0.00E+00">
                  <c:v>3.65242E-3</c:v>
                </c:pt>
                <c:pt idx="106713" formatCode="0.00E+00">
                  <c:v>5.69551E-3</c:v>
                </c:pt>
                <c:pt idx="106714" formatCode="0.00E+00">
                  <c:v>7.8148499999999999E-3</c:v>
                </c:pt>
                <c:pt idx="106715">
                  <c:v>1.0008700000000001E-2</c:v>
                </c:pt>
                <c:pt idx="106716">
                  <c:v>1.22737E-2</c:v>
                </c:pt>
                <c:pt idx="106717">
                  <c:v>1.46061E-2</c:v>
                </c:pt>
                <c:pt idx="106718">
                  <c:v>1.7003399999999998E-2</c:v>
                </c:pt>
                <c:pt idx="106719">
                  <c:v>1.9463600000000001E-2</c:v>
                </c:pt>
                <c:pt idx="106720">
                  <c:v>2.19846E-2</c:v>
                </c:pt>
                <c:pt idx="106721">
                  <c:v>2.4563399999999999E-2</c:v>
                </c:pt>
                <c:pt idx="106722">
                  <c:v>2.71968E-2</c:v>
                </c:pt>
                <c:pt idx="106723">
                  <c:v>2.9881600000000001E-2</c:v>
                </c:pt>
                <c:pt idx="106724">
                  <c:v>3.2615699999999997E-2</c:v>
                </c:pt>
                <c:pt idx="106725">
                  <c:v>3.5398100000000002E-2</c:v>
                </c:pt>
                <c:pt idx="106726">
                  <c:v>3.8227200000000003E-2</c:v>
                </c:pt>
                <c:pt idx="106727">
                  <c:v>4.1100600000000001E-2</c:v>
                </c:pt>
                <c:pt idx="106728">
                  <c:v>4.4015600000000002E-2</c:v>
                </c:pt>
                <c:pt idx="106729">
                  <c:v>4.6969900000000002E-2</c:v>
                </c:pt>
                <c:pt idx="106730">
                  <c:v>4.9960499999999998E-2</c:v>
                </c:pt>
                <c:pt idx="106731">
                  <c:v>5.2984799999999999E-2</c:v>
                </c:pt>
                <c:pt idx="106732">
                  <c:v>5.6040199999999998E-2</c:v>
                </c:pt>
                <c:pt idx="106733">
                  <c:v>5.9123500000000002E-2</c:v>
                </c:pt>
                <c:pt idx="106734">
                  <c:v>6.2231099999999998E-2</c:v>
                </c:pt>
                <c:pt idx="106735">
                  <c:v>6.5359700000000007E-2</c:v>
                </c:pt>
                <c:pt idx="106736">
                  <c:v>6.85056E-2</c:v>
                </c:pt>
                <c:pt idx="106737">
                  <c:v>7.1664800000000001E-2</c:v>
                </c:pt>
                <c:pt idx="106738">
                  <c:v>7.4834100000000001E-2</c:v>
                </c:pt>
                <c:pt idx="106739">
                  <c:v>7.8010899999999994E-2</c:v>
                </c:pt>
                <c:pt idx="106740">
                  <c:v>8.1192299999999995E-2</c:v>
                </c:pt>
                <c:pt idx="106741">
                  <c:v>8.4374699999999997E-2</c:v>
                </c:pt>
                <c:pt idx="106742">
                  <c:v>8.7554800000000002E-2</c:v>
                </c:pt>
                <c:pt idx="106743">
                  <c:v>9.0729799999999999E-2</c:v>
                </c:pt>
                <c:pt idx="106744">
                  <c:v>9.3896900000000005E-2</c:v>
                </c:pt>
                <c:pt idx="106745">
                  <c:v>9.7053E-2</c:v>
                </c:pt>
                <c:pt idx="106746">
                  <c:v>0.10019400000000001</c:v>
                </c:pt>
                <c:pt idx="106747">
                  <c:v>0.10331700000000001</c:v>
                </c:pt>
                <c:pt idx="106748">
                  <c:v>0.106417</c:v>
                </c:pt>
                <c:pt idx="106749">
                  <c:v>0.10949299999999999</c:v>
                </c:pt>
                <c:pt idx="106750">
                  <c:v>0.112541</c:v>
                </c:pt>
                <c:pt idx="106751">
                  <c:v>0.11555799999999999</c:v>
                </c:pt>
                <c:pt idx="106752">
                  <c:v>0.11854000000000001</c:v>
                </c:pt>
                <c:pt idx="106753">
                  <c:v>0.12148299999999999</c:v>
                </c:pt>
                <c:pt idx="106754">
                  <c:v>0.12438399999999999</c:v>
                </c:pt>
                <c:pt idx="106755">
                  <c:v>0.127244</c:v>
                </c:pt>
                <c:pt idx="106756">
                  <c:v>0.13006000000000001</c:v>
                </c:pt>
                <c:pt idx="106757">
                  <c:v>0.13283</c:v>
                </c:pt>
                <c:pt idx="106758">
                  <c:v>0.135549</c:v>
                </c:pt>
                <c:pt idx="106759">
                  <c:v>0.13821600000000001</c:v>
                </c:pt>
                <c:pt idx="106760">
                  <c:v>0.14082700000000001</c:v>
                </c:pt>
                <c:pt idx="106761">
                  <c:v>0.14337800000000001</c:v>
                </c:pt>
                <c:pt idx="106762">
                  <c:v>0.145867</c:v>
                </c:pt>
                <c:pt idx="106763">
                  <c:v>0.14829200000000001</c:v>
                </c:pt>
                <c:pt idx="106764">
                  <c:v>0.15065000000000001</c:v>
                </c:pt>
                <c:pt idx="106765">
                  <c:v>0.152943</c:v>
                </c:pt>
                <c:pt idx="106766">
                  <c:v>0.155168</c:v>
                </c:pt>
                <c:pt idx="106767">
                  <c:v>0.15732399999999999</c:v>
                </c:pt>
                <c:pt idx="106768">
                  <c:v>0.159409</c:v>
                </c:pt>
                <c:pt idx="106769">
                  <c:v>0.16142200000000001</c:v>
                </c:pt>
                <c:pt idx="106770">
                  <c:v>0.16336000000000001</c:v>
                </c:pt>
                <c:pt idx="106771">
                  <c:v>0.16522300000000001</c:v>
                </c:pt>
                <c:pt idx="106772">
                  <c:v>0.16700799999999999</c:v>
                </c:pt>
                <c:pt idx="106773">
                  <c:v>0.168714</c:v>
                </c:pt>
                <c:pt idx="106774">
                  <c:v>0.17033999999999999</c:v>
                </c:pt>
                <c:pt idx="106775">
                  <c:v>0.17188500000000001</c:v>
                </c:pt>
                <c:pt idx="106776">
                  <c:v>0.173348</c:v>
                </c:pt>
                <c:pt idx="106777">
                  <c:v>0.17472799999999999</c:v>
                </c:pt>
                <c:pt idx="106778">
                  <c:v>0.17602300000000001</c:v>
                </c:pt>
                <c:pt idx="106779">
                  <c:v>0.177234</c:v>
                </c:pt>
                <c:pt idx="106780">
                  <c:v>0.17835999999999999</c:v>
                </c:pt>
                <c:pt idx="106781">
                  <c:v>0.179399</c:v>
                </c:pt>
                <c:pt idx="106782">
                  <c:v>0.18035100000000001</c:v>
                </c:pt>
                <c:pt idx="106783">
                  <c:v>0.18121599999999999</c:v>
                </c:pt>
                <c:pt idx="106784">
                  <c:v>0.18199299999999999</c:v>
                </c:pt>
                <c:pt idx="106785">
                  <c:v>0.18268400000000001</c:v>
                </c:pt>
                <c:pt idx="106786">
                  <c:v>0.18328800000000001</c:v>
                </c:pt>
                <c:pt idx="106787">
                  <c:v>0.183805</c:v>
                </c:pt>
                <c:pt idx="106788">
                  <c:v>0.18423600000000001</c:v>
                </c:pt>
                <c:pt idx="106789">
                  <c:v>0.184581</c:v>
                </c:pt>
                <c:pt idx="106790">
                  <c:v>0.18484100000000001</c:v>
                </c:pt>
                <c:pt idx="106791">
                  <c:v>0.18501600000000001</c:v>
                </c:pt>
                <c:pt idx="106792">
                  <c:v>0.18510699999999999</c:v>
                </c:pt>
                <c:pt idx="106793">
                  <c:v>0.185114</c:v>
                </c:pt>
                <c:pt idx="106794">
                  <c:v>0.18504000000000001</c:v>
                </c:pt>
                <c:pt idx="106795">
                  <c:v>0.184887</c:v>
                </c:pt>
                <c:pt idx="106796">
                  <c:v>0.18465500000000001</c:v>
                </c:pt>
                <c:pt idx="106797">
                  <c:v>0.18434700000000001</c:v>
                </c:pt>
                <c:pt idx="106798">
                  <c:v>0.18396399999999999</c:v>
                </c:pt>
                <c:pt idx="106799">
                  <c:v>0.183506</c:v>
                </c:pt>
                <c:pt idx="106800">
                  <c:v>0.182974</c:v>
                </c:pt>
                <c:pt idx="106801">
                  <c:v>0.18237</c:v>
                </c:pt>
                <c:pt idx="106802">
                  <c:v>0.18169399999999999</c:v>
                </c:pt>
                <c:pt idx="106803">
                  <c:v>0.180947</c:v>
                </c:pt>
                <c:pt idx="106804">
                  <c:v>0.18013199999999999</c:v>
                </c:pt>
                <c:pt idx="106805">
                  <c:v>0.17924899999999999</c:v>
                </c:pt>
                <c:pt idx="106806">
                  <c:v>0.17829999999999999</c:v>
                </c:pt>
                <c:pt idx="106807">
                  <c:v>0.177286</c:v>
                </c:pt>
                <c:pt idx="106808">
                  <c:v>0.17621200000000001</c:v>
                </c:pt>
                <c:pt idx="106809">
                  <c:v>0.17507900000000001</c:v>
                </c:pt>
                <c:pt idx="106810">
                  <c:v>0.17389099999999999</c:v>
                </c:pt>
                <c:pt idx="106811">
                  <c:v>0.172649</c:v>
                </c:pt>
                <c:pt idx="106812">
                  <c:v>0.17135500000000001</c:v>
                </c:pt>
                <c:pt idx="106813">
                  <c:v>0.170011</c:v>
                </c:pt>
                <c:pt idx="106814">
                  <c:v>0.16861999999999999</c:v>
                </c:pt>
                <c:pt idx="106815">
                  <c:v>0.167181</c:v>
                </c:pt>
                <c:pt idx="106816">
                  <c:v>0.16569999999999999</c:v>
                </c:pt>
                <c:pt idx="106817">
                  <c:v>0.16417699999999999</c:v>
                </c:pt>
                <c:pt idx="106818">
                  <c:v>0.16261600000000001</c:v>
                </c:pt>
                <c:pt idx="106819">
                  <c:v>0.161019</c:v>
                </c:pt>
                <c:pt idx="106820">
                  <c:v>0.159386</c:v>
                </c:pt>
                <c:pt idx="106821">
                  <c:v>0.157721</c:v>
                </c:pt>
                <c:pt idx="106822">
                  <c:v>0.156025</c:v>
                </c:pt>
                <c:pt idx="106823">
                  <c:v>0.15430199999999999</c:v>
                </c:pt>
                <c:pt idx="106824">
                  <c:v>0.15255299999999999</c:v>
                </c:pt>
                <c:pt idx="106825">
                  <c:v>0.15078</c:v>
                </c:pt>
                <c:pt idx="106826">
                  <c:v>0.14898500000000001</c:v>
                </c:pt>
                <c:pt idx="106827">
                  <c:v>0.14717</c:v>
                </c:pt>
                <c:pt idx="106828">
                  <c:v>0.14533799999999999</c:v>
                </c:pt>
                <c:pt idx="106829">
                  <c:v>0.14349200000000001</c:v>
                </c:pt>
                <c:pt idx="106830">
                  <c:v>0.14163400000000001</c:v>
                </c:pt>
                <c:pt idx="106831">
                  <c:v>0.139766</c:v>
                </c:pt>
                <c:pt idx="106832">
                  <c:v>0.13789000000000001</c:v>
                </c:pt>
                <c:pt idx="106833">
                  <c:v>0.13600799999999999</c:v>
                </c:pt>
                <c:pt idx="106834">
                  <c:v>0.13412099999999999</c:v>
                </c:pt>
                <c:pt idx="106835">
                  <c:v>0.13223299999999999</c:v>
                </c:pt>
                <c:pt idx="106836">
                  <c:v>0.13034499999999999</c:v>
                </c:pt>
                <c:pt idx="106837">
                  <c:v>0.12845999999999999</c:v>
                </c:pt>
                <c:pt idx="106838">
                  <c:v>0.126578</c:v>
                </c:pt>
                <c:pt idx="106839">
                  <c:v>0.12470199999999999</c:v>
                </c:pt>
                <c:pt idx="106840">
                  <c:v>0.122832</c:v>
                </c:pt>
                <c:pt idx="106841">
                  <c:v>0.120972</c:v>
                </c:pt>
                <c:pt idx="106842">
                  <c:v>0.11912399999999999</c:v>
                </c:pt>
                <c:pt idx="106843">
                  <c:v>0.11729100000000001</c:v>
                </c:pt>
                <c:pt idx="106844">
                  <c:v>0.11547499999999999</c:v>
                </c:pt>
                <c:pt idx="106845">
                  <c:v>0.113677</c:v>
                </c:pt>
                <c:pt idx="106846">
                  <c:v>0.111898</c:v>
                </c:pt>
                <c:pt idx="106847">
                  <c:v>0.110141</c:v>
                </c:pt>
                <c:pt idx="106848">
                  <c:v>0.108407</c:v>
                </c:pt>
                <c:pt idx="106849">
                  <c:v>0.106698</c:v>
                </c:pt>
                <c:pt idx="106850">
                  <c:v>0.105016</c:v>
                </c:pt>
                <c:pt idx="106851">
                  <c:v>0.10335999999999999</c:v>
                </c:pt>
                <c:pt idx="106852">
                  <c:v>0.101733</c:v>
                </c:pt>
                <c:pt idx="106853">
                  <c:v>0.100137</c:v>
                </c:pt>
                <c:pt idx="106854">
                  <c:v>9.8571900000000004E-2</c:v>
                </c:pt>
                <c:pt idx="106855">
                  <c:v>9.7040199999999993E-2</c:v>
                </c:pt>
                <c:pt idx="106856">
                  <c:v>9.5543699999999995E-2</c:v>
                </c:pt>
                <c:pt idx="106857">
                  <c:v>9.4084500000000001E-2</c:v>
                </c:pt>
                <c:pt idx="106858">
                  <c:v>9.2663999999999996E-2</c:v>
                </c:pt>
                <c:pt idx="106859">
                  <c:v>9.1282600000000005E-2</c:v>
                </c:pt>
                <c:pt idx="106860">
                  <c:v>8.9940099999999995E-2</c:v>
                </c:pt>
                <c:pt idx="106861">
                  <c:v>8.8636199999999998E-2</c:v>
                </c:pt>
                <c:pt idx="106862">
                  <c:v>8.7370799999999998E-2</c:v>
                </c:pt>
                <c:pt idx="106863">
                  <c:v>8.6143999999999998E-2</c:v>
                </c:pt>
                <c:pt idx="106864">
                  <c:v>8.4956199999999996E-2</c:v>
                </c:pt>
                <c:pt idx="106865">
                  <c:v>8.3808499999999994E-2</c:v>
                </c:pt>
                <c:pt idx="106866">
                  <c:v>8.2702399999999995E-2</c:v>
                </c:pt>
                <c:pt idx="106867">
                  <c:v>8.1638299999999997E-2</c:v>
                </c:pt>
                <c:pt idx="106868">
                  <c:v>8.0615300000000001E-2</c:v>
                </c:pt>
                <c:pt idx="106869">
                  <c:v>7.9632599999999998E-2</c:v>
                </c:pt>
                <c:pt idx="106870">
                  <c:v>7.8690300000000005E-2</c:v>
                </c:pt>
                <c:pt idx="106871">
                  <c:v>7.7789300000000006E-2</c:v>
                </c:pt>
                <c:pt idx="106872">
                  <c:v>7.6930399999999996E-2</c:v>
                </c:pt>
                <c:pt idx="106873">
                  <c:v>7.6113899999999998E-2</c:v>
                </c:pt>
                <c:pt idx="106874">
                  <c:v>7.5340599999999994E-2</c:v>
                </c:pt>
                <c:pt idx="106875">
                  <c:v>7.4610899999999994E-2</c:v>
                </c:pt>
                <c:pt idx="106876">
                  <c:v>7.3924799999999999E-2</c:v>
                </c:pt>
                <c:pt idx="106877">
                  <c:v>7.3281700000000005E-2</c:v>
                </c:pt>
                <c:pt idx="106878">
                  <c:v>7.2681200000000001E-2</c:v>
                </c:pt>
                <c:pt idx="106879">
                  <c:v>7.2122900000000004E-2</c:v>
                </c:pt>
                <c:pt idx="106880">
                  <c:v>7.1606799999999998E-2</c:v>
                </c:pt>
                <c:pt idx="106881">
                  <c:v>7.1133699999999994E-2</c:v>
                </c:pt>
                <c:pt idx="106882">
                  <c:v>7.0705100000000007E-2</c:v>
                </c:pt>
                <c:pt idx="106883">
                  <c:v>7.0321800000000004E-2</c:v>
                </c:pt>
                <c:pt idx="106884">
                  <c:v>6.9982100000000005E-2</c:v>
                </c:pt>
                <c:pt idx="106885">
                  <c:v>6.9683700000000001E-2</c:v>
                </c:pt>
                <c:pt idx="106886">
                  <c:v>6.9425299999999995E-2</c:v>
                </c:pt>
                <c:pt idx="106887">
                  <c:v>6.9205699999999995E-2</c:v>
                </c:pt>
                <c:pt idx="106888">
                  <c:v>6.9023200000000007E-2</c:v>
                </c:pt>
                <c:pt idx="106889">
                  <c:v>6.8875900000000004E-2</c:v>
                </c:pt>
                <c:pt idx="106890">
                  <c:v>6.8762599999999993E-2</c:v>
                </c:pt>
                <c:pt idx="106891">
                  <c:v>6.8681800000000001E-2</c:v>
                </c:pt>
                <c:pt idx="106892">
                  <c:v>6.8631700000000004E-2</c:v>
                </c:pt>
                <c:pt idx="106893">
                  <c:v>6.86108E-2</c:v>
                </c:pt>
                <c:pt idx="106894">
                  <c:v>6.8617899999999996E-2</c:v>
                </c:pt>
                <c:pt idx="106895">
                  <c:v>6.8651500000000004E-2</c:v>
                </c:pt>
                <c:pt idx="106896">
                  <c:v>6.8709599999999996E-2</c:v>
                </c:pt>
                <c:pt idx="106897">
                  <c:v>6.8790500000000004E-2</c:v>
                </c:pt>
                <c:pt idx="106898">
                  <c:v>6.8892300000000004E-2</c:v>
                </c:pt>
                <c:pt idx="106899">
                  <c:v>6.9013599999999994E-2</c:v>
                </c:pt>
                <c:pt idx="106900">
                  <c:v>6.9153199999999998E-2</c:v>
                </c:pt>
                <c:pt idx="106901">
                  <c:v>6.9309399999999993E-2</c:v>
                </c:pt>
                <c:pt idx="106902">
                  <c:v>6.9480600000000003E-2</c:v>
                </c:pt>
                <c:pt idx="106903">
                  <c:v>6.9665299999999999E-2</c:v>
                </c:pt>
                <c:pt idx="106904">
                  <c:v>6.9862199999999999E-2</c:v>
                </c:pt>
                <c:pt idx="106905">
                  <c:v>7.0069199999999998E-2</c:v>
                </c:pt>
                <c:pt idx="106906">
                  <c:v>7.0284299999999994E-2</c:v>
                </c:pt>
                <c:pt idx="106907">
                  <c:v>7.0505300000000007E-2</c:v>
                </c:pt>
                <c:pt idx="106908">
                  <c:v>7.0730299999999996E-2</c:v>
                </c:pt>
                <c:pt idx="106909">
                  <c:v>7.0957500000000007E-2</c:v>
                </c:pt>
                <c:pt idx="106910">
                  <c:v>7.1184600000000001E-2</c:v>
                </c:pt>
                <c:pt idx="106911">
                  <c:v>7.1409700000000007E-2</c:v>
                </c:pt>
                <c:pt idx="106912">
                  <c:v>7.16305E-2</c:v>
                </c:pt>
                <c:pt idx="106913">
                  <c:v>7.1845199999999998E-2</c:v>
                </c:pt>
                <c:pt idx="106914">
                  <c:v>7.2052000000000005E-2</c:v>
                </c:pt>
                <c:pt idx="106915">
                  <c:v>7.2248999999999994E-2</c:v>
                </c:pt>
                <c:pt idx="106916">
                  <c:v>7.2434600000000002E-2</c:v>
                </c:pt>
                <c:pt idx="106917">
                  <c:v>7.2606400000000001E-2</c:v>
                </c:pt>
                <c:pt idx="106918">
                  <c:v>7.2762199999999999E-2</c:v>
                </c:pt>
                <c:pt idx="106919">
                  <c:v>7.2900400000000004E-2</c:v>
                </c:pt>
                <c:pt idx="106920">
                  <c:v>7.3019399999999998E-2</c:v>
                </c:pt>
                <c:pt idx="106921">
                  <c:v>7.3117699999999994E-2</c:v>
                </c:pt>
                <c:pt idx="106922">
                  <c:v>7.3193300000000003E-2</c:v>
                </c:pt>
                <c:pt idx="106923">
                  <c:v>7.3244799999999999E-2</c:v>
                </c:pt>
                <c:pt idx="106924">
                  <c:v>7.3271199999999995E-2</c:v>
                </c:pt>
                <c:pt idx="106925">
                  <c:v>7.3271199999999995E-2</c:v>
                </c:pt>
                <c:pt idx="106926">
                  <c:v>7.32434E-2</c:v>
                </c:pt>
                <c:pt idx="106927">
                  <c:v>7.3186200000000007E-2</c:v>
                </c:pt>
                <c:pt idx="106928">
                  <c:v>7.3097999999999996E-2</c:v>
                </c:pt>
                <c:pt idx="106929">
                  <c:v>7.2977399999999998E-2</c:v>
                </c:pt>
                <c:pt idx="106930">
                  <c:v>7.2824299999999995E-2</c:v>
                </c:pt>
                <c:pt idx="106931">
                  <c:v>7.2638300000000003E-2</c:v>
                </c:pt>
                <c:pt idx="106932">
                  <c:v>7.24186E-2</c:v>
                </c:pt>
                <c:pt idx="106933">
                  <c:v>7.2164599999999995E-2</c:v>
                </c:pt>
                <c:pt idx="106934">
                  <c:v>7.1875900000000006E-2</c:v>
                </c:pt>
                <c:pt idx="106935">
                  <c:v>7.1552000000000004E-2</c:v>
                </c:pt>
                <c:pt idx="106936">
                  <c:v>7.1192500000000006E-2</c:v>
                </c:pt>
                <c:pt idx="106937">
                  <c:v>7.0797100000000002E-2</c:v>
                </c:pt>
                <c:pt idx="106938">
                  <c:v>7.0365800000000006E-2</c:v>
                </c:pt>
                <c:pt idx="106939">
                  <c:v>6.9898600000000005E-2</c:v>
                </c:pt>
                <c:pt idx="106940">
                  <c:v>6.9395499999999999E-2</c:v>
                </c:pt>
                <c:pt idx="106941">
                  <c:v>6.8856500000000001E-2</c:v>
                </c:pt>
                <c:pt idx="106942">
                  <c:v>6.8281700000000001E-2</c:v>
                </c:pt>
                <c:pt idx="106943">
                  <c:v>6.7672099999999999E-2</c:v>
                </c:pt>
                <c:pt idx="106944">
                  <c:v>6.7028500000000005E-2</c:v>
                </c:pt>
                <c:pt idx="106945">
                  <c:v>6.63522E-2</c:v>
                </c:pt>
                <c:pt idx="106946">
                  <c:v>6.5643900000000005E-2</c:v>
                </c:pt>
                <c:pt idx="106947">
                  <c:v>6.4904699999999996E-2</c:v>
                </c:pt>
                <c:pt idx="106948">
                  <c:v>6.4135300000000006E-2</c:v>
                </c:pt>
                <c:pt idx="106949">
                  <c:v>6.3336600000000007E-2</c:v>
                </c:pt>
                <c:pt idx="106950">
                  <c:v>6.2509499999999996E-2</c:v>
                </c:pt>
                <c:pt idx="106951">
                  <c:v>6.1655700000000001E-2</c:v>
                </c:pt>
                <c:pt idx="106952">
                  <c:v>6.0776900000000002E-2</c:v>
                </c:pt>
                <c:pt idx="106953">
                  <c:v>5.9875600000000001E-2</c:v>
                </c:pt>
                <c:pt idx="106954">
                  <c:v>5.8953699999999998E-2</c:v>
                </c:pt>
                <c:pt idx="106955">
                  <c:v>5.80127E-2</c:v>
                </c:pt>
                <c:pt idx="106956">
                  <c:v>5.7053399999999997E-2</c:v>
                </c:pt>
                <c:pt idx="106957">
                  <c:v>5.6077299999999997E-2</c:v>
                </c:pt>
                <c:pt idx="106958">
                  <c:v>5.5086700000000002E-2</c:v>
                </c:pt>
                <c:pt idx="106959">
                  <c:v>5.4084399999999998E-2</c:v>
                </c:pt>
                <c:pt idx="106960">
                  <c:v>5.30727E-2</c:v>
                </c:pt>
                <c:pt idx="106961">
                  <c:v>5.20539E-2</c:v>
                </c:pt>
                <c:pt idx="106962">
                  <c:v>5.1030899999999997E-2</c:v>
                </c:pt>
                <c:pt idx="106963">
                  <c:v>5.0006500000000002E-2</c:v>
                </c:pt>
                <c:pt idx="106964">
                  <c:v>4.8982900000000003E-2</c:v>
                </c:pt>
                <c:pt idx="106965">
                  <c:v>4.7961900000000002E-2</c:v>
                </c:pt>
                <c:pt idx="106966">
                  <c:v>4.6945800000000003E-2</c:v>
                </c:pt>
                <c:pt idx="106967">
                  <c:v>4.5937400000000003E-2</c:v>
                </c:pt>
                <c:pt idx="106968">
                  <c:v>4.4940399999999998E-2</c:v>
                </c:pt>
                <c:pt idx="106969">
                  <c:v>4.3959600000000001E-2</c:v>
                </c:pt>
                <c:pt idx="106970">
                  <c:v>4.2999000000000002E-2</c:v>
                </c:pt>
                <c:pt idx="106971">
                  <c:v>4.2059699999999998E-2</c:v>
                </c:pt>
                <c:pt idx="106972">
                  <c:v>4.1141799999999999E-2</c:v>
                </c:pt>
                <c:pt idx="106973">
                  <c:v>4.0247100000000001E-2</c:v>
                </c:pt>
                <c:pt idx="106974">
                  <c:v>3.9378700000000003E-2</c:v>
                </c:pt>
                <c:pt idx="106975">
                  <c:v>3.8539200000000003E-2</c:v>
                </c:pt>
                <c:pt idx="106976">
                  <c:v>3.7730300000000001E-2</c:v>
                </c:pt>
                <c:pt idx="106977">
                  <c:v>3.69542E-2</c:v>
                </c:pt>
                <c:pt idx="106978">
                  <c:v>3.6213299999999997E-2</c:v>
                </c:pt>
                <c:pt idx="106979">
                  <c:v>3.551E-2</c:v>
                </c:pt>
                <c:pt idx="106980">
                  <c:v>3.4846099999999998E-2</c:v>
                </c:pt>
                <c:pt idx="106981">
                  <c:v>3.4223299999999998E-2</c:v>
                </c:pt>
                <c:pt idx="106982">
                  <c:v>3.3643199999999998E-2</c:v>
                </c:pt>
                <c:pt idx="106983">
                  <c:v>3.3107600000000001E-2</c:v>
                </c:pt>
                <c:pt idx="106984">
                  <c:v>3.2618000000000001E-2</c:v>
                </c:pt>
                <c:pt idx="106985">
                  <c:v>3.2176200000000002E-2</c:v>
                </c:pt>
                <c:pt idx="106986">
                  <c:v>3.1784399999999997E-2</c:v>
                </c:pt>
                <c:pt idx="106987">
                  <c:v>3.1444699999999999E-2</c:v>
                </c:pt>
                <c:pt idx="106988">
                  <c:v>3.1158600000000002E-2</c:v>
                </c:pt>
                <c:pt idx="106989">
                  <c:v>3.0927099999999999E-2</c:v>
                </c:pt>
                <c:pt idx="106990">
                  <c:v>3.0751799999999999E-2</c:v>
                </c:pt>
                <c:pt idx="106991">
                  <c:v>3.0634499999999999E-2</c:v>
                </c:pt>
                <c:pt idx="106992">
                  <c:v>3.0577400000000001E-2</c:v>
                </c:pt>
                <c:pt idx="106993">
                  <c:v>3.05817E-2</c:v>
                </c:pt>
                <c:pt idx="106994">
                  <c:v>3.06483E-2</c:v>
                </c:pt>
                <c:pt idx="106995">
                  <c:v>3.07779E-2</c:v>
                </c:pt>
                <c:pt idx="106996">
                  <c:v>3.0971599999999998E-2</c:v>
                </c:pt>
                <c:pt idx="106997">
                  <c:v>3.1230399999999998E-2</c:v>
                </c:pt>
                <c:pt idx="106998">
                  <c:v>3.1555E-2</c:v>
                </c:pt>
                <c:pt idx="106999">
                  <c:v>3.1945800000000003E-2</c:v>
                </c:pt>
                <c:pt idx="107000">
                  <c:v>3.24032E-2</c:v>
                </c:pt>
                <c:pt idx="107001">
                  <c:v>3.2927400000000003E-2</c:v>
                </c:pt>
                <c:pt idx="107002">
                  <c:v>3.3518300000000001E-2</c:v>
                </c:pt>
                <c:pt idx="107003">
                  <c:v>3.4175900000000002E-2</c:v>
                </c:pt>
                <c:pt idx="107004">
                  <c:v>3.4900199999999999E-2</c:v>
                </c:pt>
                <c:pt idx="107005">
                  <c:v>3.5690699999999999E-2</c:v>
                </c:pt>
                <c:pt idx="107006">
                  <c:v>3.6547000000000003E-2</c:v>
                </c:pt>
                <c:pt idx="107007">
                  <c:v>3.7468599999999998E-2</c:v>
                </c:pt>
                <c:pt idx="107008">
                  <c:v>3.8454599999999999E-2</c:v>
                </c:pt>
                <c:pt idx="107009">
                  <c:v>3.9503900000000002E-2</c:v>
                </c:pt>
                <c:pt idx="107010">
                  <c:v>4.0615199999999997E-2</c:v>
                </c:pt>
                <c:pt idx="107011">
                  <c:v>4.1787100000000001E-2</c:v>
                </c:pt>
                <c:pt idx="107012">
                  <c:v>4.3018500000000001E-2</c:v>
                </c:pt>
                <c:pt idx="107013">
                  <c:v>4.4307699999999998E-2</c:v>
                </c:pt>
                <c:pt idx="107014">
                  <c:v>4.56535E-2</c:v>
                </c:pt>
                <c:pt idx="107015">
                  <c:v>4.7054499999999999E-2</c:v>
                </c:pt>
                <c:pt idx="107016">
                  <c:v>4.8508799999999998E-2</c:v>
                </c:pt>
                <c:pt idx="107017">
                  <c:v>5.0014200000000002E-2</c:v>
                </c:pt>
                <c:pt idx="107018">
                  <c:v>5.1568700000000002E-2</c:v>
                </c:pt>
                <c:pt idx="107019">
                  <c:v>5.3170799999999997E-2</c:v>
                </c:pt>
                <c:pt idx="107020">
                  <c:v>5.4818899999999997E-2</c:v>
                </c:pt>
                <c:pt idx="107021">
                  <c:v>5.65108E-2</c:v>
                </c:pt>
                <c:pt idx="107022">
                  <c:v>5.8243999999999997E-2</c:v>
                </c:pt>
                <c:pt idx="107023">
                  <c:v>6.0015800000000001E-2</c:v>
                </c:pt>
                <c:pt idx="107024">
                  <c:v>6.1823799999999998E-2</c:v>
                </c:pt>
                <c:pt idx="107025">
                  <c:v>6.3665299999999994E-2</c:v>
                </c:pt>
                <c:pt idx="107026">
                  <c:v>6.5537399999999996E-2</c:v>
                </c:pt>
                <c:pt idx="107027">
                  <c:v>6.7437399999999995E-2</c:v>
                </c:pt>
                <c:pt idx="107028">
                  <c:v>6.9362400000000005E-2</c:v>
                </c:pt>
                <c:pt idx="107029">
                  <c:v>7.1309800000000007E-2</c:v>
                </c:pt>
                <c:pt idx="107030">
                  <c:v>7.3277099999999998E-2</c:v>
                </c:pt>
                <c:pt idx="107031">
                  <c:v>7.5261700000000001E-2</c:v>
                </c:pt>
                <c:pt idx="107032">
                  <c:v>7.7260499999999996E-2</c:v>
                </c:pt>
                <c:pt idx="107033">
                  <c:v>7.9270499999999994E-2</c:v>
                </c:pt>
                <c:pt idx="107034">
                  <c:v>8.1288100000000002E-2</c:v>
                </c:pt>
                <c:pt idx="107035">
                  <c:v>8.3310300000000004E-2</c:v>
                </c:pt>
                <c:pt idx="107036">
                  <c:v>8.5334099999999996E-2</c:v>
                </c:pt>
                <c:pt idx="107037">
                  <c:v>8.7356400000000001E-2</c:v>
                </c:pt>
                <c:pt idx="107038">
                  <c:v>8.9374400000000007E-2</c:v>
                </c:pt>
                <c:pt idx="107039">
                  <c:v>9.1385499999999995E-2</c:v>
                </c:pt>
                <c:pt idx="107040">
                  <c:v>9.3387399999999995E-2</c:v>
                </c:pt>
                <c:pt idx="107041">
                  <c:v>9.5377400000000001E-2</c:v>
                </c:pt>
                <c:pt idx="107042">
                  <c:v>9.7352499999999995E-2</c:v>
                </c:pt>
                <c:pt idx="107043">
                  <c:v>9.9309499999999995E-2</c:v>
                </c:pt>
                <c:pt idx="107044">
                  <c:v>0.101245</c:v>
                </c:pt>
                <c:pt idx="107045">
                  <c:v>0.103157</c:v>
                </c:pt>
                <c:pt idx="107046">
                  <c:v>0.105041</c:v>
                </c:pt>
                <c:pt idx="107047">
                  <c:v>0.106896</c:v>
                </c:pt>
                <c:pt idx="107048">
                  <c:v>0.10871699999999999</c:v>
                </c:pt>
                <c:pt idx="107049">
                  <c:v>0.110501</c:v>
                </c:pt>
                <c:pt idx="107050">
                  <c:v>0.112246</c:v>
                </c:pt>
                <c:pt idx="107051">
                  <c:v>0.11394799999999999</c:v>
                </c:pt>
                <c:pt idx="107052">
                  <c:v>0.115606</c:v>
                </c:pt>
                <c:pt idx="107053">
                  <c:v>0.117217</c:v>
                </c:pt>
                <c:pt idx="107054">
                  <c:v>0.11877699999999999</c:v>
                </c:pt>
                <c:pt idx="107055">
                  <c:v>0.120286</c:v>
                </c:pt>
                <c:pt idx="107056">
                  <c:v>0.121739</c:v>
                </c:pt>
                <c:pt idx="107057">
                  <c:v>0.12313499999999999</c:v>
                </c:pt>
                <c:pt idx="107058">
                  <c:v>0.124471</c:v>
                </c:pt>
                <c:pt idx="107059">
                  <c:v>0.125745</c:v>
                </c:pt>
                <c:pt idx="107060">
                  <c:v>0.12695500000000001</c:v>
                </c:pt>
                <c:pt idx="107061">
                  <c:v>0.12809999999999999</c:v>
                </c:pt>
                <c:pt idx="107062">
                  <c:v>0.12917799999999999</c:v>
                </c:pt>
                <c:pt idx="107063">
                  <c:v>0.130187</c:v>
                </c:pt>
                <c:pt idx="107064">
                  <c:v>0.13112599999999999</c:v>
                </c:pt>
                <c:pt idx="107065">
                  <c:v>0.131993</c:v>
                </c:pt>
                <c:pt idx="107066">
                  <c:v>0.13278699999999999</c:v>
                </c:pt>
                <c:pt idx="107067">
                  <c:v>0.13350799999999999</c:v>
                </c:pt>
                <c:pt idx="107068">
                  <c:v>0.134154</c:v>
                </c:pt>
                <c:pt idx="107069">
                  <c:v>0.13472400000000001</c:v>
                </c:pt>
                <c:pt idx="107070">
                  <c:v>0.135216</c:v>
                </c:pt>
                <c:pt idx="107071">
                  <c:v>0.135631</c:v>
                </c:pt>
                <c:pt idx="107072">
                  <c:v>0.13596800000000001</c:v>
                </c:pt>
                <c:pt idx="107073">
                  <c:v>0.13622600000000001</c:v>
                </c:pt>
                <c:pt idx="107074">
                  <c:v>0.136405</c:v>
                </c:pt>
                <c:pt idx="107075">
                  <c:v>0.13650399999999999</c:v>
                </c:pt>
                <c:pt idx="107076">
                  <c:v>0.136522</c:v>
                </c:pt>
                <c:pt idx="107077">
                  <c:v>0.136459</c:v>
                </c:pt>
                <c:pt idx="107078">
                  <c:v>0.13631499999999999</c:v>
                </c:pt>
                <c:pt idx="107079">
                  <c:v>0.13609099999999999</c:v>
                </c:pt>
                <c:pt idx="107080">
                  <c:v>0.13578499999999999</c:v>
                </c:pt>
                <c:pt idx="107081">
                  <c:v>0.13539899999999999</c:v>
                </c:pt>
                <c:pt idx="107082">
                  <c:v>0.134934</c:v>
                </c:pt>
                <c:pt idx="107083">
                  <c:v>0.13438700000000001</c:v>
                </c:pt>
                <c:pt idx="107084">
                  <c:v>0.13376099999999999</c:v>
                </c:pt>
                <c:pt idx="107085">
                  <c:v>0.13305500000000001</c:v>
                </c:pt>
                <c:pt idx="107086">
                  <c:v>0.13227</c:v>
                </c:pt>
                <c:pt idx="107087">
                  <c:v>0.131408</c:v>
                </c:pt>
                <c:pt idx="107088">
                  <c:v>0.130469</c:v>
                </c:pt>
                <c:pt idx="107089">
                  <c:v>0.12945599999999999</c:v>
                </c:pt>
                <c:pt idx="107090">
                  <c:v>0.12836900000000001</c:v>
                </c:pt>
                <c:pt idx="107091">
                  <c:v>0.12720899999999999</c:v>
                </c:pt>
                <c:pt idx="107092">
                  <c:v>0.12597800000000001</c:v>
                </c:pt>
                <c:pt idx="107093">
                  <c:v>0.124677</c:v>
                </c:pt>
                <c:pt idx="107094">
                  <c:v>0.123308</c:v>
                </c:pt>
                <c:pt idx="107095">
                  <c:v>0.12187000000000001</c:v>
                </c:pt>
                <c:pt idx="107096">
                  <c:v>0.120366</c:v>
                </c:pt>
                <c:pt idx="107097">
                  <c:v>0.118797</c:v>
                </c:pt>
                <c:pt idx="107098">
                  <c:v>0.11716500000000001</c:v>
                </c:pt>
                <c:pt idx="107099">
                  <c:v>0.11547200000000001</c:v>
                </c:pt>
                <c:pt idx="107100">
                  <c:v>0.113718</c:v>
                </c:pt>
                <c:pt idx="107101">
                  <c:v>0.11190600000000001</c:v>
                </c:pt>
                <c:pt idx="107102">
                  <c:v>0.110037</c:v>
                </c:pt>
                <c:pt idx="107103">
                  <c:v>0.108115</c:v>
                </c:pt>
                <c:pt idx="107104">
                  <c:v>0.106141</c:v>
                </c:pt>
                <c:pt idx="107105">
                  <c:v>0.104116</c:v>
                </c:pt>
                <c:pt idx="107106">
                  <c:v>0.10204299999999999</c:v>
                </c:pt>
                <c:pt idx="107107">
                  <c:v>9.9924100000000002E-2</c:v>
                </c:pt>
                <c:pt idx="107108">
                  <c:v>9.7761500000000001E-2</c:v>
                </c:pt>
                <c:pt idx="107109">
                  <c:v>9.5558199999999996E-2</c:v>
                </c:pt>
                <c:pt idx="107110">
                  <c:v>9.3316399999999994E-2</c:v>
                </c:pt>
                <c:pt idx="107111">
                  <c:v>9.1038599999999997E-2</c:v>
                </c:pt>
                <c:pt idx="107112">
                  <c:v>8.8727200000000006E-2</c:v>
                </c:pt>
                <c:pt idx="107113">
                  <c:v>8.6384199999999994E-2</c:v>
                </c:pt>
                <c:pt idx="107114">
                  <c:v>8.40119E-2</c:v>
                </c:pt>
                <c:pt idx="107115">
                  <c:v>8.1612100000000007E-2</c:v>
                </c:pt>
                <c:pt idx="107116">
                  <c:v>7.9187099999999996E-2</c:v>
                </c:pt>
                <c:pt idx="107117">
                  <c:v>7.67399E-2</c:v>
                </c:pt>
                <c:pt idx="107118">
                  <c:v>7.4274000000000007E-2</c:v>
                </c:pt>
                <c:pt idx="107119">
                  <c:v>7.1791999999999995E-2</c:v>
                </c:pt>
                <c:pt idx="107120">
                  <c:v>6.9296499999999997E-2</c:v>
                </c:pt>
                <c:pt idx="107121">
                  <c:v>6.67904E-2</c:v>
                </c:pt>
                <c:pt idx="107122">
                  <c:v>6.4276299999999995E-2</c:v>
                </c:pt>
                <c:pt idx="107123">
                  <c:v>6.1756900000000003E-2</c:v>
                </c:pt>
                <c:pt idx="107124">
                  <c:v>5.92349E-2</c:v>
                </c:pt>
                <c:pt idx="107125">
                  <c:v>5.6712600000000002E-2</c:v>
                </c:pt>
                <c:pt idx="107126">
                  <c:v>5.41926E-2</c:v>
                </c:pt>
                <c:pt idx="107127">
                  <c:v>5.1676899999999998E-2</c:v>
                </c:pt>
                <c:pt idx="107128">
                  <c:v>4.9167799999999998E-2</c:v>
                </c:pt>
                <c:pt idx="107129">
                  <c:v>4.6667500000000001E-2</c:v>
                </c:pt>
                <c:pt idx="107130">
                  <c:v>4.4178700000000001E-2</c:v>
                </c:pt>
                <c:pt idx="107131">
                  <c:v>4.1703999999999998E-2</c:v>
                </c:pt>
                <c:pt idx="107132">
                  <c:v>3.9246299999999998E-2</c:v>
                </c:pt>
                <c:pt idx="107133">
                  <c:v>3.6807899999999998E-2</c:v>
                </c:pt>
                <c:pt idx="107134">
                  <c:v>3.4391199999999997E-2</c:v>
                </c:pt>
                <c:pt idx="107135">
                  <c:v>3.1998400000000003E-2</c:v>
                </c:pt>
                <c:pt idx="107136">
                  <c:v>2.9631299999999999E-2</c:v>
                </c:pt>
                <c:pt idx="107137">
                  <c:v>2.7291699999999999E-2</c:v>
                </c:pt>
                <c:pt idx="107138">
                  <c:v>2.4982000000000001E-2</c:v>
                </c:pt>
                <c:pt idx="107139">
                  <c:v>2.27038E-2</c:v>
                </c:pt>
                <c:pt idx="107140">
                  <c:v>2.0458799999999999E-2</c:v>
                </c:pt>
                <c:pt idx="107141">
                  <c:v>1.8249399999999999E-2</c:v>
                </c:pt>
                <c:pt idx="107142">
                  <c:v>1.60777E-2</c:v>
                </c:pt>
                <c:pt idx="107143">
                  <c:v>1.39452E-2</c:v>
                </c:pt>
                <c:pt idx="107144">
                  <c:v>1.18531E-2</c:v>
                </c:pt>
                <c:pt idx="107145" formatCode="0.00E+00">
                  <c:v>9.8031300000000002E-3</c:v>
                </c:pt>
                <c:pt idx="107146" formatCode="0.00E+00">
                  <c:v>7.79731E-3</c:v>
                </c:pt>
                <c:pt idx="107147" formatCode="0.00E+00">
                  <c:v>5.83762E-3</c:v>
                </c:pt>
                <c:pt idx="107148" formatCode="0.00E+00">
                  <c:v>3.92582E-3</c:v>
                </c:pt>
                <c:pt idx="107149" formatCode="0.00E+00">
                  <c:v>2.0637899999999998E-3</c:v>
                </c:pt>
                <c:pt idx="107150" formatCode="0.00E+00">
                  <c:v>2.5332499999999999E-4</c:v>
                </c:pt>
                <c:pt idx="107151" formatCode="0.00E+00">
                  <c:v>-1.5042E-3</c:v>
                </c:pt>
                <c:pt idx="107152" formatCode="0.00E+00">
                  <c:v>-3.2078599999999999E-3</c:v>
                </c:pt>
                <c:pt idx="107153" formatCode="0.00E+00">
                  <c:v>-4.8569199999999998E-3</c:v>
                </c:pt>
                <c:pt idx="107154" formatCode="0.00E+00">
                  <c:v>-6.4502200000000004E-3</c:v>
                </c:pt>
                <c:pt idx="107155" formatCode="0.00E+00">
                  <c:v>-7.9859000000000006E-3</c:v>
                </c:pt>
                <c:pt idx="107156" formatCode="0.00E+00">
                  <c:v>-9.4615199999999993E-3</c:v>
                </c:pt>
                <c:pt idx="107157">
                  <c:v>-1.0874399999999999E-2</c:v>
                </c:pt>
                <c:pt idx="107158">
                  <c:v>-1.22232E-2</c:v>
                </c:pt>
                <c:pt idx="107159">
                  <c:v>-1.35091E-2</c:v>
                </c:pt>
                <c:pt idx="107160">
                  <c:v>-1.4733700000000001E-2</c:v>
                </c:pt>
                <c:pt idx="107161">
                  <c:v>-1.58966E-2</c:v>
                </c:pt>
                <c:pt idx="107162">
                  <c:v>-1.69973E-2</c:v>
                </c:pt>
                <c:pt idx="107163">
                  <c:v>-1.8035900000000001E-2</c:v>
                </c:pt>
                <c:pt idx="107164">
                  <c:v>-1.9012399999999999E-2</c:v>
                </c:pt>
                <c:pt idx="107165">
                  <c:v>-1.9927E-2</c:v>
                </c:pt>
                <c:pt idx="107166">
                  <c:v>-2.0779499999999999E-2</c:v>
                </c:pt>
                <c:pt idx="107167">
                  <c:v>-2.1570499999999999E-2</c:v>
                </c:pt>
                <c:pt idx="107168">
                  <c:v>-2.2300400000000001E-2</c:v>
                </c:pt>
                <c:pt idx="107169">
                  <c:v>-2.29696E-2</c:v>
                </c:pt>
                <c:pt idx="107170">
                  <c:v>-2.3578600000000002E-2</c:v>
                </c:pt>
                <c:pt idx="107171">
                  <c:v>-2.4128500000000001E-2</c:v>
                </c:pt>
                <c:pt idx="107172">
                  <c:v>-2.4620099999999999E-2</c:v>
                </c:pt>
                <c:pt idx="107173">
                  <c:v>-2.5054199999999999E-2</c:v>
                </c:pt>
                <c:pt idx="107174">
                  <c:v>-2.5431499999999999E-2</c:v>
                </c:pt>
                <c:pt idx="107175">
                  <c:v>-2.57527E-2</c:v>
                </c:pt>
                <c:pt idx="107176">
                  <c:v>-2.60191E-2</c:v>
                </c:pt>
                <c:pt idx="107177">
                  <c:v>-2.6231899999999999E-2</c:v>
                </c:pt>
                <c:pt idx="107178">
                  <c:v>-2.63918E-2</c:v>
                </c:pt>
                <c:pt idx="107179">
                  <c:v>-2.6499399999999999E-2</c:v>
                </c:pt>
                <c:pt idx="107180">
                  <c:v>-2.6555800000000001E-2</c:v>
                </c:pt>
                <c:pt idx="107181">
                  <c:v>-2.65623E-2</c:v>
                </c:pt>
                <c:pt idx="107182">
                  <c:v>-2.6520100000000001E-2</c:v>
                </c:pt>
                <c:pt idx="107183">
                  <c:v>-2.6430700000000001E-2</c:v>
                </c:pt>
                <c:pt idx="107184">
                  <c:v>-2.6295300000000001E-2</c:v>
                </c:pt>
                <c:pt idx="107185">
                  <c:v>-2.6115599999999999E-2</c:v>
                </c:pt>
                <c:pt idx="107186">
                  <c:v>-2.5893300000000001E-2</c:v>
                </c:pt>
                <c:pt idx="107187">
                  <c:v>-2.5630400000000001E-2</c:v>
                </c:pt>
                <c:pt idx="107188">
                  <c:v>-2.5328699999999999E-2</c:v>
                </c:pt>
                <c:pt idx="107189">
                  <c:v>-2.49897E-2</c:v>
                </c:pt>
                <c:pt idx="107190">
                  <c:v>-2.4615399999999999E-2</c:v>
                </c:pt>
                <c:pt idx="107191">
                  <c:v>-2.4207800000000002E-2</c:v>
                </c:pt>
                <c:pt idx="107192">
                  <c:v>-2.3769100000000001E-2</c:v>
                </c:pt>
                <c:pt idx="107193">
                  <c:v>-2.33013E-2</c:v>
                </c:pt>
                <c:pt idx="107194">
                  <c:v>-2.28059E-2</c:v>
                </c:pt>
                <c:pt idx="107195">
                  <c:v>-2.22848E-2</c:v>
                </c:pt>
                <c:pt idx="107196">
                  <c:v>-2.1740499999999999E-2</c:v>
                </c:pt>
                <c:pt idx="107197">
                  <c:v>-2.1174999999999999E-2</c:v>
                </c:pt>
                <c:pt idx="107198">
                  <c:v>-2.05901E-2</c:v>
                </c:pt>
                <c:pt idx="107199">
                  <c:v>-1.9987399999999999E-2</c:v>
                </c:pt>
                <c:pt idx="107200">
                  <c:v>-1.9368400000000001E-2</c:v>
                </c:pt>
                <c:pt idx="107201">
                  <c:v>-1.8735000000000002E-2</c:v>
                </c:pt>
                <c:pt idx="107202">
                  <c:v>-1.8089299999999999E-2</c:v>
                </c:pt>
                <c:pt idx="107203">
                  <c:v>-1.7433199999999999E-2</c:v>
                </c:pt>
                <c:pt idx="107204">
                  <c:v>-1.67689E-2</c:v>
                </c:pt>
                <c:pt idx="107205">
                  <c:v>-1.6098299999999999E-2</c:v>
                </c:pt>
                <c:pt idx="107206">
                  <c:v>-1.54231E-2</c:v>
                </c:pt>
                <c:pt idx="107207">
                  <c:v>-1.4744999999999999E-2</c:v>
                </c:pt>
                <c:pt idx="107208">
                  <c:v>-1.4065599999999999E-2</c:v>
                </c:pt>
                <c:pt idx="107209">
                  <c:v>-1.33867E-2</c:v>
                </c:pt>
                <c:pt idx="107210">
                  <c:v>-1.27102E-2</c:v>
                </c:pt>
                <c:pt idx="107211">
                  <c:v>-1.20378E-2</c:v>
                </c:pt>
                <c:pt idx="107212">
                  <c:v>-1.13709E-2</c:v>
                </c:pt>
                <c:pt idx="107213">
                  <c:v>-1.0710900000000001E-2</c:v>
                </c:pt>
                <c:pt idx="107214">
                  <c:v>-1.0059200000000001E-2</c:v>
                </c:pt>
                <c:pt idx="107215" formatCode="0.00E+00">
                  <c:v>-9.4172800000000001E-3</c:v>
                </c:pt>
                <c:pt idx="107216" formatCode="0.00E+00">
                  <c:v>-8.78666E-3</c:v>
                </c:pt>
                <c:pt idx="107217" formatCode="0.00E+00">
                  <c:v>-8.1684800000000005E-3</c:v>
                </c:pt>
                <c:pt idx="107218" formatCode="0.00E+00">
                  <c:v>-7.5637500000000002E-3</c:v>
                </c:pt>
                <c:pt idx="107219" formatCode="0.00E+00">
                  <c:v>-6.97359E-3</c:v>
                </c:pt>
                <c:pt idx="107220" formatCode="0.00E+00">
                  <c:v>-6.3990999999999996E-3</c:v>
                </c:pt>
                <c:pt idx="107221" formatCode="0.00E+00">
                  <c:v>-5.8412999999999998E-3</c:v>
                </c:pt>
                <c:pt idx="107222" formatCode="0.00E+00">
                  <c:v>-5.3009499999999996E-3</c:v>
                </c:pt>
                <c:pt idx="107223" formatCode="0.00E+00">
                  <c:v>-4.7786599999999997E-3</c:v>
                </c:pt>
                <c:pt idx="107224" formatCode="0.00E+00">
                  <c:v>-4.2752299999999997E-3</c:v>
                </c:pt>
                <c:pt idx="107225" formatCode="0.00E+00">
                  <c:v>-3.7914200000000002E-3</c:v>
                </c:pt>
                <c:pt idx="107226" formatCode="0.00E+00">
                  <c:v>-3.3274400000000001E-3</c:v>
                </c:pt>
                <c:pt idx="107227" formatCode="0.00E+00">
                  <c:v>-2.8830800000000001E-3</c:v>
                </c:pt>
                <c:pt idx="107228" formatCode="0.00E+00">
                  <c:v>-2.4581199999999998E-3</c:v>
                </c:pt>
                <c:pt idx="107229" formatCode="0.00E+00">
                  <c:v>-2.05265E-3</c:v>
                </c:pt>
                <c:pt idx="107230" formatCode="0.00E+00">
                  <c:v>-1.66712E-3</c:v>
                </c:pt>
                <c:pt idx="107231" formatCode="0.00E+00">
                  <c:v>-1.30204E-3</c:v>
                </c:pt>
                <c:pt idx="107232" formatCode="0.00E+00">
                  <c:v>-9.57561E-4</c:v>
                </c:pt>
                <c:pt idx="107233" formatCode="0.00E+00">
                  <c:v>-6.3341700000000005E-4</c:v>
                </c:pt>
                <c:pt idx="107234" formatCode="0.00E+00">
                  <c:v>-3.2921300000000002E-4</c:v>
                </c:pt>
                <c:pt idx="107235" formatCode="0.00E+00">
                  <c:v>-4.4749300000000002E-5</c:v>
                </c:pt>
                <c:pt idx="107236" formatCode="0.00E+00">
                  <c:v>2.20115E-4</c:v>
                </c:pt>
                <c:pt idx="107237" formatCode="0.00E+00">
                  <c:v>4.6579599999999998E-4</c:v>
                </c:pt>
                <c:pt idx="107238" formatCode="0.00E+00">
                  <c:v>6.9288399999999995E-4</c:v>
                </c:pt>
                <c:pt idx="107239" formatCode="0.00E+00">
                  <c:v>9.0194199999999998E-4</c:v>
                </c:pt>
                <c:pt idx="107240" formatCode="0.00E+00">
                  <c:v>1.0935700000000001E-3</c:v>
                </c:pt>
                <c:pt idx="107241" formatCode="0.00E+00">
                  <c:v>1.2683099999999999E-3</c:v>
                </c:pt>
                <c:pt idx="107242" formatCode="0.00E+00">
                  <c:v>1.4268E-3</c:v>
                </c:pt>
                <c:pt idx="107243" formatCode="0.00E+00">
                  <c:v>1.5700899999999999E-3</c:v>
                </c:pt>
                <c:pt idx="107244" formatCode="0.00E+00">
                  <c:v>1.69937E-3</c:v>
                </c:pt>
                <c:pt idx="107245" formatCode="0.00E+00">
                  <c:v>1.81566E-3</c:v>
                </c:pt>
                <c:pt idx="107246" formatCode="0.00E+00">
                  <c:v>1.91971E-3</c:v>
                </c:pt>
                <c:pt idx="107247" formatCode="0.00E+00">
                  <c:v>2.0124000000000001E-3</c:v>
                </c:pt>
                <c:pt idx="107248" formatCode="0.00E+00">
                  <c:v>2.0950999999999999E-3</c:v>
                </c:pt>
                <c:pt idx="107249" formatCode="0.00E+00">
                  <c:v>2.1693200000000002E-3</c:v>
                </c:pt>
                <c:pt idx="107250" formatCode="0.00E+00">
                  <c:v>2.2363600000000002E-3</c:v>
                </c:pt>
                <c:pt idx="107251" formatCode="0.00E+00">
                  <c:v>2.29737E-3</c:v>
                </c:pt>
                <c:pt idx="107252" formatCode="0.00E+00">
                  <c:v>2.3535299999999999E-3</c:v>
                </c:pt>
                <c:pt idx="107253" formatCode="0.00E+00">
                  <c:v>2.4062599999999999E-3</c:v>
                </c:pt>
                <c:pt idx="107254" formatCode="0.00E+00">
                  <c:v>2.457E-3</c:v>
                </c:pt>
                <c:pt idx="107255" formatCode="0.00E+00">
                  <c:v>2.50695E-3</c:v>
                </c:pt>
                <c:pt idx="107256" formatCode="0.00E+00">
                  <c:v>2.5571399999999998E-3</c:v>
                </c:pt>
                <c:pt idx="107257" formatCode="0.00E+00">
                  <c:v>2.6086799999999999E-3</c:v>
                </c:pt>
                <c:pt idx="107258" formatCode="0.00E+00">
                  <c:v>2.6626900000000001E-3</c:v>
                </c:pt>
                <c:pt idx="107259" formatCode="0.00E+00">
                  <c:v>2.7204299999999998E-3</c:v>
                </c:pt>
                <c:pt idx="107260" formatCode="0.00E+00">
                  <c:v>2.7835300000000002E-3</c:v>
                </c:pt>
                <c:pt idx="107261" formatCode="0.00E+00">
                  <c:v>2.8537300000000001E-3</c:v>
                </c:pt>
                <c:pt idx="107262" formatCode="0.00E+00">
                  <c:v>2.93261E-3</c:v>
                </c:pt>
                <c:pt idx="107263" formatCode="0.00E+00">
                  <c:v>3.02156E-3</c:v>
                </c:pt>
                <c:pt idx="107264" formatCode="0.00E+00">
                  <c:v>3.1219500000000001E-3</c:v>
                </c:pt>
                <c:pt idx="107265" formatCode="0.00E+00">
                  <c:v>3.2352100000000001E-3</c:v>
                </c:pt>
                <c:pt idx="107266" formatCode="0.00E+00">
                  <c:v>3.3629200000000001E-3</c:v>
                </c:pt>
                <c:pt idx="107267" formatCode="0.00E+00">
                  <c:v>3.50681E-3</c:v>
                </c:pt>
                <c:pt idx="107268" formatCode="0.00E+00">
                  <c:v>3.6684299999999999E-3</c:v>
                </c:pt>
                <c:pt idx="107269" formatCode="0.00E+00">
                  <c:v>3.8487899999999999E-3</c:v>
                </c:pt>
                <c:pt idx="107270" formatCode="0.00E+00">
                  <c:v>4.0487600000000002E-3</c:v>
                </c:pt>
                <c:pt idx="107271" formatCode="0.00E+00">
                  <c:v>4.2695299999999997E-3</c:v>
                </c:pt>
                <c:pt idx="107272" formatCode="0.00E+00">
                  <c:v>4.51251E-3</c:v>
                </c:pt>
                <c:pt idx="107273" formatCode="0.00E+00">
                  <c:v>4.77904E-3</c:v>
                </c:pt>
                <c:pt idx="107274" formatCode="0.00E+00">
                  <c:v>5.0705200000000002E-3</c:v>
                </c:pt>
                <c:pt idx="107275" formatCode="0.00E+00">
                  <c:v>5.38822E-3</c:v>
                </c:pt>
                <c:pt idx="107276" formatCode="0.00E+00">
                  <c:v>5.7329499999999997E-3</c:v>
                </c:pt>
                <c:pt idx="107277" formatCode="0.00E+00">
                  <c:v>6.10547E-3</c:v>
                </c:pt>
                <c:pt idx="107278" formatCode="0.00E+00">
                  <c:v>6.50682E-3</c:v>
                </c:pt>
                <c:pt idx="107279" formatCode="0.00E+00">
                  <c:v>6.9381900000000003E-3</c:v>
                </c:pt>
                <c:pt idx="107280" formatCode="0.00E+00">
                  <c:v>7.4005800000000004E-3</c:v>
                </c:pt>
                <c:pt idx="107281" formatCode="0.00E+00">
                  <c:v>7.8946499999999996E-3</c:v>
                </c:pt>
                <c:pt idx="107282" formatCode="0.00E+00">
                  <c:v>8.4210199999999995E-3</c:v>
                </c:pt>
                <c:pt idx="107283" formatCode="0.00E+00">
                  <c:v>8.9804800000000008E-3</c:v>
                </c:pt>
                <c:pt idx="107284" formatCode="0.00E+00">
                  <c:v>9.5736499999999995E-3</c:v>
                </c:pt>
                <c:pt idx="107285">
                  <c:v>1.0200799999999999E-2</c:v>
                </c:pt>
                <c:pt idx="107286">
                  <c:v>1.08621E-2</c:v>
                </c:pt>
                <c:pt idx="107287">
                  <c:v>1.1557400000000001E-2</c:v>
                </c:pt>
                <c:pt idx="107288">
                  <c:v>1.22871E-2</c:v>
                </c:pt>
                <c:pt idx="107289">
                  <c:v>1.3051200000000001E-2</c:v>
                </c:pt>
                <c:pt idx="107290">
                  <c:v>1.38499E-2</c:v>
                </c:pt>
                <c:pt idx="107291">
                  <c:v>1.4683099999999999E-2</c:v>
                </c:pt>
                <c:pt idx="107292">
                  <c:v>1.55505E-2</c:v>
                </c:pt>
                <c:pt idx="107293">
                  <c:v>1.6451899999999998E-2</c:v>
                </c:pt>
                <c:pt idx="107294">
                  <c:v>1.7387E-2</c:v>
                </c:pt>
                <c:pt idx="107295">
                  <c:v>1.83556E-2</c:v>
                </c:pt>
                <c:pt idx="107296">
                  <c:v>1.93574E-2</c:v>
                </c:pt>
                <c:pt idx="107297">
                  <c:v>2.0392E-2</c:v>
                </c:pt>
                <c:pt idx="107298">
                  <c:v>2.1458700000000001E-2</c:v>
                </c:pt>
                <c:pt idx="107299">
                  <c:v>2.2556699999999999E-2</c:v>
                </c:pt>
                <c:pt idx="107300">
                  <c:v>2.36852E-2</c:v>
                </c:pt>
                <c:pt idx="107301">
                  <c:v>2.4842900000000001E-2</c:v>
                </c:pt>
                <c:pt idx="107302">
                  <c:v>2.6028800000000001E-2</c:v>
                </c:pt>
                <c:pt idx="107303">
                  <c:v>2.7241600000000001E-2</c:v>
                </c:pt>
                <c:pt idx="107304">
                  <c:v>2.8480200000000001E-2</c:v>
                </c:pt>
                <c:pt idx="107305">
                  <c:v>2.97434E-2</c:v>
                </c:pt>
                <c:pt idx="107306">
                  <c:v>3.1029899999999999E-2</c:v>
                </c:pt>
                <c:pt idx="107307">
                  <c:v>3.23383E-2</c:v>
                </c:pt>
                <c:pt idx="107308">
                  <c:v>3.3667299999999997E-2</c:v>
                </c:pt>
                <c:pt idx="107309">
                  <c:v>3.5015200000000003E-2</c:v>
                </c:pt>
                <c:pt idx="107310">
                  <c:v>3.6380099999999999E-2</c:v>
                </c:pt>
                <c:pt idx="107311">
                  <c:v>3.7760200000000001E-2</c:v>
                </c:pt>
                <c:pt idx="107312">
                  <c:v>3.9153899999999998E-2</c:v>
                </c:pt>
                <c:pt idx="107313">
                  <c:v>4.0559199999999997E-2</c:v>
                </c:pt>
                <c:pt idx="107314">
                  <c:v>4.1973999999999997E-2</c:v>
                </c:pt>
                <c:pt idx="107315">
                  <c:v>4.33961E-2</c:v>
                </c:pt>
                <c:pt idx="107316">
                  <c:v>4.4823500000000002E-2</c:v>
                </c:pt>
                <c:pt idx="107317">
                  <c:v>4.6254099999999999E-2</c:v>
                </c:pt>
                <c:pt idx="107318">
                  <c:v>4.7685699999999998E-2</c:v>
                </c:pt>
                <c:pt idx="107319">
                  <c:v>4.9116E-2</c:v>
                </c:pt>
                <c:pt idx="107320">
                  <c:v>5.05426E-2</c:v>
                </c:pt>
                <c:pt idx="107321">
                  <c:v>5.1962899999999999E-2</c:v>
                </c:pt>
                <c:pt idx="107322">
                  <c:v>5.3374699999999997E-2</c:v>
                </c:pt>
                <c:pt idx="107323">
                  <c:v>5.4775499999999998E-2</c:v>
                </c:pt>
                <c:pt idx="107324">
                  <c:v>5.6162799999999999E-2</c:v>
                </c:pt>
                <c:pt idx="107325">
                  <c:v>5.7534200000000001E-2</c:v>
                </c:pt>
                <c:pt idx="107326">
                  <c:v>5.8887099999999998E-2</c:v>
                </c:pt>
                <c:pt idx="107327">
                  <c:v>6.0218899999999999E-2</c:v>
                </c:pt>
                <c:pt idx="107328">
                  <c:v>6.1526699999999997E-2</c:v>
                </c:pt>
                <c:pt idx="107329">
                  <c:v>6.2808100000000006E-2</c:v>
                </c:pt>
                <c:pt idx="107330">
                  <c:v>6.4060599999999995E-2</c:v>
                </c:pt>
                <c:pt idx="107331">
                  <c:v>6.5281599999999995E-2</c:v>
                </c:pt>
                <c:pt idx="107332">
                  <c:v>6.6468600000000003E-2</c:v>
                </c:pt>
                <c:pt idx="107333">
                  <c:v>6.7618999999999999E-2</c:v>
                </c:pt>
                <c:pt idx="107334">
                  <c:v>6.8730299999999994E-2</c:v>
                </c:pt>
                <c:pt idx="107335">
                  <c:v>6.9800100000000004E-2</c:v>
                </c:pt>
                <c:pt idx="107336">
                  <c:v>7.0825899999999997E-2</c:v>
                </c:pt>
                <c:pt idx="107337">
                  <c:v>7.18052E-2</c:v>
                </c:pt>
                <c:pt idx="107338">
                  <c:v>7.2735400000000006E-2</c:v>
                </c:pt>
                <c:pt idx="107339">
                  <c:v>7.3614399999999997E-2</c:v>
                </c:pt>
                <c:pt idx="107340">
                  <c:v>7.44398E-2</c:v>
                </c:pt>
                <c:pt idx="107341">
                  <c:v>7.5209399999999996E-2</c:v>
                </c:pt>
                <c:pt idx="107342">
                  <c:v>7.5921000000000002E-2</c:v>
                </c:pt>
                <c:pt idx="107343">
                  <c:v>7.6572500000000002E-2</c:v>
                </c:pt>
                <c:pt idx="107344">
                  <c:v>7.7161900000000005E-2</c:v>
                </c:pt>
                <c:pt idx="107345">
                  <c:v>7.7687099999999995E-2</c:v>
                </c:pt>
                <c:pt idx="107346">
                  <c:v>7.8146199999999999E-2</c:v>
                </c:pt>
                <c:pt idx="107347">
                  <c:v>7.8537200000000001E-2</c:v>
                </c:pt>
                <c:pt idx="107348">
                  <c:v>7.8858300000000006E-2</c:v>
                </c:pt>
                <c:pt idx="107349">
                  <c:v>7.9107800000000006E-2</c:v>
                </c:pt>
                <c:pt idx="107350">
                  <c:v>7.9284099999999996E-2</c:v>
                </c:pt>
                <c:pt idx="107351">
                  <c:v>7.9385700000000003E-2</c:v>
                </c:pt>
                <c:pt idx="107352">
                  <c:v>7.9411200000000001E-2</c:v>
                </c:pt>
                <c:pt idx="107353">
                  <c:v>7.9359299999999994E-2</c:v>
                </c:pt>
                <c:pt idx="107354">
                  <c:v>7.9228499999999993E-2</c:v>
                </c:pt>
                <c:pt idx="107355">
                  <c:v>7.9017599999999993E-2</c:v>
                </c:pt>
                <c:pt idx="107356">
                  <c:v>7.8725900000000001E-2</c:v>
                </c:pt>
                <c:pt idx="107357">
                  <c:v>7.8352400000000003E-2</c:v>
                </c:pt>
                <c:pt idx="107358">
                  <c:v>7.7896300000000002E-2</c:v>
                </c:pt>
                <c:pt idx="107359">
                  <c:v>7.7356900000000006E-2</c:v>
                </c:pt>
                <c:pt idx="107360">
                  <c:v>7.6733599999999999E-2</c:v>
                </c:pt>
                <c:pt idx="107361">
                  <c:v>7.6026200000000002E-2</c:v>
                </c:pt>
                <c:pt idx="107362">
                  <c:v>7.5234099999999998E-2</c:v>
                </c:pt>
                <c:pt idx="107363">
                  <c:v>7.4357300000000001E-2</c:v>
                </c:pt>
                <c:pt idx="107364">
                  <c:v>7.3395600000000005E-2</c:v>
                </c:pt>
                <c:pt idx="107365">
                  <c:v>7.2349200000000002E-2</c:v>
                </c:pt>
                <c:pt idx="107366">
                  <c:v>7.1218199999999995E-2</c:v>
                </c:pt>
                <c:pt idx="107367">
                  <c:v>7.0002800000000004E-2</c:v>
                </c:pt>
                <c:pt idx="107368">
                  <c:v>6.8703700000000006E-2</c:v>
                </c:pt>
                <c:pt idx="107369">
                  <c:v>6.7321199999999998E-2</c:v>
                </c:pt>
                <c:pt idx="107370">
                  <c:v>6.5856200000000004E-2</c:v>
                </c:pt>
                <c:pt idx="107371">
                  <c:v>6.4309199999999997E-2</c:v>
                </c:pt>
                <c:pt idx="107372">
                  <c:v>6.2681399999999998E-2</c:v>
                </c:pt>
                <c:pt idx="107373">
                  <c:v>6.0973699999999999E-2</c:v>
                </c:pt>
                <c:pt idx="107374">
                  <c:v>5.9187499999999997E-2</c:v>
                </c:pt>
                <c:pt idx="107375">
                  <c:v>5.7324100000000003E-2</c:v>
                </c:pt>
                <c:pt idx="107376">
                  <c:v>5.5384900000000001E-2</c:v>
                </c:pt>
                <c:pt idx="107377">
                  <c:v>5.3371599999999998E-2</c:v>
                </c:pt>
                <c:pt idx="107378">
                  <c:v>5.1285900000000002E-2</c:v>
                </c:pt>
                <c:pt idx="107379">
                  <c:v>4.9129600000000002E-2</c:v>
                </c:pt>
                <c:pt idx="107380">
                  <c:v>4.6904599999999998E-2</c:v>
                </c:pt>
                <c:pt idx="107381">
                  <c:v>4.4613100000000003E-2</c:v>
                </c:pt>
                <c:pt idx="107382">
                  <c:v>4.2257099999999999E-2</c:v>
                </c:pt>
                <c:pt idx="107383">
                  <c:v>3.9839199999999998E-2</c:v>
                </c:pt>
                <c:pt idx="107384">
                  <c:v>3.7361600000000002E-2</c:v>
                </c:pt>
                <c:pt idx="107385">
                  <c:v>3.4826999999999997E-2</c:v>
                </c:pt>
                <c:pt idx="107386">
                  <c:v>3.22379E-2</c:v>
                </c:pt>
                <c:pt idx="107387">
                  <c:v>2.9597100000000001E-2</c:v>
                </c:pt>
                <c:pt idx="107388">
                  <c:v>2.6907299999999999E-2</c:v>
                </c:pt>
                <c:pt idx="107389">
                  <c:v>2.4171499999999999E-2</c:v>
                </c:pt>
                <c:pt idx="107390">
                  <c:v>2.1392700000000001E-2</c:v>
                </c:pt>
                <c:pt idx="107391">
                  <c:v>1.8574E-2</c:v>
                </c:pt>
                <c:pt idx="107392">
                  <c:v>1.57184E-2</c:v>
                </c:pt>
                <c:pt idx="107393">
                  <c:v>1.28293E-2</c:v>
                </c:pt>
                <c:pt idx="107394" formatCode="0.00E+00">
                  <c:v>9.9098199999999997E-3</c:v>
                </c:pt>
                <c:pt idx="107395" formatCode="0.00E+00">
                  <c:v>6.9634400000000004E-3</c:v>
                </c:pt>
                <c:pt idx="107396" formatCode="0.00E+00">
                  <c:v>3.9935400000000003E-3</c:v>
                </c:pt>
                <c:pt idx="107397" formatCode="0.00E+00">
                  <c:v>1.00358E-3</c:v>
                </c:pt>
                <c:pt idx="107398" formatCode="0.00E+00">
                  <c:v>-2.00293E-3</c:v>
                </c:pt>
                <c:pt idx="107399" formatCode="0.00E+00">
                  <c:v>-5.0224099999999997E-3</c:v>
                </c:pt>
                <c:pt idx="107400" formatCode="0.00E+00">
                  <c:v>-8.0512599999999993E-3</c:v>
                </c:pt>
                <c:pt idx="107401">
                  <c:v>-1.1085899999999999E-2</c:v>
                </c:pt>
                <c:pt idx="107402">
                  <c:v>-1.4123E-2</c:v>
                </c:pt>
                <c:pt idx="107403">
                  <c:v>-1.7158699999999999E-2</c:v>
                </c:pt>
                <c:pt idx="107404">
                  <c:v>-2.0189599999999999E-2</c:v>
                </c:pt>
                <c:pt idx="107405">
                  <c:v>-2.3212E-2</c:v>
                </c:pt>
                <c:pt idx="107406">
                  <c:v>-2.6221999999999999E-2</c:v>
                </c:pt>
                <c:pt idx="107407">
                  <c:v>-2.9216200000000001E-2</c:v>
                </c:pt>
                <c:pt idx="107408">
                  <c:v>-3.2190700000000003E-2</c:v>
                </c:pt>
                <c:pt idx="107409">
                  <c:v>-3.5142E-2</c:v>
                </c:pt>
                <c:pt idx="107410">
                  <c:v>-3.80664E-2</c:v>
                </c:pt>
                <c:pt idx="107411">
                  <c:v>-4.0960200000000002E-2</c:v>
                </c:pt>
                <c:pt idx="107412">
                  <c:v>-4.3819799999999999E-2</c:v>
                </c:pt>
                <c:pt idx="107413">
                  <c:v>-4.6641799999999997E-2</c:v>
                </c:pt>
                <c:pt idx="107414">
                  <c:v>-4.9422399999999998E-2</c:v>
                </c:pt>
                <c:pt idx="107415">
                  <c:v>-5.2158299999999998E-2</c:v>
                </c:pt>
                <c:pt idx="107416">
                  <c:v>-5.4845999999999999E-2</c:v>
                </c:pt>
                <c:pt idx="107417">
                  <c:v>-5.7481999999999998E-2</c:v>
                </c:pt>
                <c:pt idx="107418">
                  <c:v>-6.0063100000000001E-2</c:v>
                </c:pt>
                <c:pt idx="107419">
                  <c:v>-6.2586000000000003E-2</c:v>
                </c:pt>
                <c:pt idx="107420">
                  <c:v>-6.5047400000000005E-2</c:v>
                </c:pt>
                <c:pt idx="107421">
                  <c:v>-6.7444199999999996E-2</c:v>
                </c:pt>
                <c:pt idx="107422">
                  <c:v>-6.9773399999999999E-2</c:v>
                </c:pt>
                <c:pt idx="107423">
                  <c:v>-7.2031999999999999E-2</c:v>
                </c:pt>
                <c:pt idx="107424">
                  <c:v>-7.4217099999999994E-2</c:v>
                </c:pt>
                <c:pt idx="107425">
                  <c:v>-7.6325900000000002E-2</c:v>
                </c:pt>
                <c:pt idx="107426">
                  <c:v>-7.83557E-2</c:v>
                </c:pt>
                <c:pt idx="107427">
                  <c:v>-8.0303899999999998E-2</c:v>
                </c:pt>
                <c:pt idx="107428">
                  <c:v>-8.2167900000000002E-2</c:v>
                </c:pt>
                <c:pt idx="107429">
                  <c:v>-8.3945500000000006E-2</c:v>
                </c:pt>
                <c:pt idx="107430">
                  <c:v>-8.5634199999999994E-2</c:v>
                </c:pt>
                <c:pt idx="107431">
                  <c:v>-8.7232000000000004E-2</c:v>
                </c:pt>
                <c:pt idx="107432">
                  <c:v>-8.8736800000000005E-2</c:v>
                </c:pt>
                <c:pt idx="107433">
                  <c:v>-9.0146699999999996E-2</c:v>
                </c:pt>
                <c:pt idx="107434">
                  <c:v>-9.1459799999999994E-2</c:v>
                </c:pt>
                <c:pt idx="107435">
                  <c:v>-9.2674500000000007E-2</c:v>
                </c:pt>
                <c:pt idx="107436">
                  <c:v>-9.3789200000000003E-2</c:v>
                </c:pt>
                <c:pt idx="107437">
                  <c:v>-9.4802600000000001E-2</c:v>
                </c:pt>
                <c:pt idx="107438">
                  <c:v>-9.5713300000000001E-2</c:v>
                </c:pt>
                <c:pt idx="107439">
                  <c:v>-9.6520099999999998E-2</c:v>
                </c:pt>
                <c:pt idx="107440">
                  <c:v>-9.7222199999999995E-2</c:v>
                </c:pt>
                <c:pt idx="107441">
                  <c:v>-9.7818600000000006E-2</c:v>
                </c:pt>
                <c:pt idx="107442">
                  <c:v>-9.8308499999999993E-2</c:v>
                </c:pt>
                <c:pt idx="107443">
                  <c:v>-9.8691500000000001E-2</c:v>
                </c:pt>
                <c:pt idx="107444">
                  <c:v>-9.8966999999999999E-2</c:v>
                </c:pt>
                <c:pt idx="107445">
                  <c:v>-9.9134700000000006E-2</c:v>
                </c:pt>
                <c:pt idx="107446">
                  <c:v>-9.9194500000000005E-2</c:v>
                </c:pt>
                <c:pt idx="107447">
                  <c:v>-9.9146499999999999E-2</c:v>
                </c:pt>
                <c:pt idx="107448">
                  <c:v>-9.8990599999999998E-2</c:v>
                </c:pt>
                <c:pt idx="107449">
                  <c:v>-9.8727200000000001E-2</c:v>
                </c:pt>
                <c:pt idx="107450">
                  <c:v>-9.8356700000000005E-2</c:v>
                </c:pt>
                <c:pt idx="107451">
                  <c:v>-9.78797E-2</c:v>
                </c:pt>
                <c:pt idx="107452">
                  <c:v>-9.7296900000000006E-2</c:v>
                </c:pt>
                <c:pt idx="107453">
                  <c:v>-9.6609E-2</c:v>
                </c:pt>
                <c:pt idx="107454">
                  <c:v>-9.5817200000000005E-2</c:v>
                </c:pt>
                <c:pt idx="107455">
                  <c:v>-9.4922500000000007E-2</c:v>
                </c:pt>
                <c:pt idx="107456">
                  <c:v>-9.3926099999999998E-2</c:v>
                </c:pt>
                <c:pt idx="107457">
                  <c:v>-9.2829499999999995E-2</c:v>
                </c:pt>
                <c:pt idx="107458">
                  <c:v>-9.1634199999999999E-2</c:v>
                </c:pt>
                <c:pt idx="107459">
                  <c:v>-9.0341699999999997E-2</c:v>
                </c:pt>
                <c:pt idx="107460">
                  <c:v>-8.8954000000000005E-2</c:v>
                </c:pt>
                <c:pt idx="107461">
                  <c:v>-8.7472900000000006E-2</c:v>
                </c:pt>
                <c:pt idx="107462">
                  <c:v>-8.5900500000000005E-2</c:v>
                </c:pt>
                <c:pt idx="107463">
                  <c:v>-8.4238800000000003E-2</c:v>
                </c:pt>
                <c:pt idx="107464">
                  <c:v>-8.2490099999999997E-2</c:v>
                </c:pt>
                <c:pt idx="107465">
                  <c:v>-8.0656800000000001E-2</c:v>
                </c:pt>
                <c:pt idx="107466">
                  <c:v>-7.8741400000000003E-2</c:v>
                </c:pt>
                <c:pt idx="107467">
                  <c:v>-7.6746400000000006E-2</c:v>
                </c:pt>
                <c:pt idx="107468">
                  <c:v>-7.4674500000000005E-2</c:v>
                </c:pt>
                <c:pt idx="107469">
                  <c:v>-7.2528499999999996E-2</c:v>
                </c:pt>
                <c:pt idx="107470">
                  <c:v>-7.0311200000000004E-2</c:v>
                </c:pt>
                <c:pt idx="107471">
                  <c:v>-6.8025699999999995E-2</c:v>
                </c:pt>
                <c:pt idx="107472">
                  <c:v>-6.5674899999999994E-2</c:v>
                </c:pt>
                <c:pt idx="107473">
                  <c:v>-6.3261899999999996E-2</c:v>
                </c:pt>
                <c:pt idx="107474">
                  <c:v>-6.0789900000000001E-2</c:v>
                </c:pt>
                <c:pt idx="107475">
                  <c:v>-5.8262099999999997E-2</c:v>
                </c:pt>
                <c:pt idx="107476">
                  <c:v>-5.5682000000000002E-2</c:v>
                </c:pt>
                <c:pt idx="107477">
                  <c:v>-5.3052799999999997E-2</c:v>
                </c:pt>
                <c:pt idx="107478">
                  <c:v>-5.0377900000000003E-2</c:v>
                </c:pt>
                <c:pt idx="107479">
                  <c:v>-4.7660899999999999E-2</c:v>
                </c:pt>
                <c:pt idx="107480">
                  <c:v>-4.4905300000000002E-2</c:v>
                </c:pt>
                <c:pt idx="107481">
                  <c:v>-4.2114499999999999E-2</c:v>
                </c:pt>
                <c:pt idx="107482">
                  <c:v>-3.9292199999999999E-2</c:v>
                </c:pt>
                <c:pt idx="107483">
                  <c:v>-3.6442000000000002E-2</c:v>
                </c:pt>
                <c:pt idx="107484">
                  <c:v>-3.3567399999999997E-2</c:v>
                </c:pt>
                <c:pt idx="107485">
                  <c:v>-3.06723E-2</c:v>
                </c:pt>
                <c:pt idx="107486">
                  <c:v>-2.7760099999999999E-2</c:v>
                </c:pt>
                <c:pt idx="107487">
                  <c:v>-2.4834499999999999E-2</c:v>
                </c:pt>
                <c:pt idx="107488">
                  <c:v>-2.18993E-2</c:v>
                </c:pt>
                <c:pt idx="107489">
                  <c:v>-1.8958099999999999E-2</c:v>
                </c:pt>
                <c:pt idx="107490">
                  <c:v>-1.6014400000000002E-2</c:v>
                </c:pt>
                <c:pt idx="107491">
                  <c:v>-1.3071899999999999E-2</c:v>
                </c:pt>
                <c:pt idx="107492">
                  <c:v>-1.0134300000000001E-2</c:v>
                </c:pt>
                <c:pt idx="107493" formatCode="0.00E+00">
                  <c:v>-7.2049999999999996E-3</c:v>
                </c:pt>
                <c:pt idx="107494" formatCode="0.00E+00">
                  <c:v>-4.2876399999999997E-3</c:v>
                </c:pt>
                <c:pt idx="107495" formatCode="0.00E+00">
                  <c:v>-1.3856999999999999E-3</c:v>
                </c:pt>
                <c:pt idx="107496" formatCode="0.00E+00">
                  <c:v>1.49737E-3</c:v>
                </c:pt>
                <c:pt idx="107497" formatCode="0.00E+00">
                  <c:v>4.3581699999999998E-3</c:v>
                </c:pt>
                <c:pt idx="107498" formatCode="0.00E+00">
                  <c:v>7.1933300000000004E-3</c:v>
                </c:pt>
                <c:pt idx="107499" formatCode="0.00E+00">
                  <c:v>9.9995599999999994E-3</c:v>
                </c:pt>
                <c:pt idx="107500">
                  <c:v>1.27736E-2</c:v>
                </c:pt>
                <c:pt idx="107501">
                  <c:v>1.55123E-2</c:v>
                </c:pt>
                <c:pt idx="107502">
                  <c:v>1.8212599999999999E-2</c:v>
                </c:pt>
                <c:pt idx="107503">
                  <c:v>2.0871399999999998E-2</c:v>
                </c:pt>
                <c:pt idx="107504">
                  <c:v>2.3485900000000001E-2</c:v>
                </c:pt>
                <c:pt idx="107505">
                  <c:v>2.6053E-2</c:v>
                </c:pt>
                <c:pt idx="107506">
                  <c:v>2.8570100000000001E-2</c:v>
                </c:pt>
                <c:pt idx="107507">
                  <c:v>3.10345E-2</c:v>
                </c:pt>
                <c:pt idx="107508">
                  <c:v>3.3443500000000001E-2</c:v>
                </c:pt>
                <c:pt idx="107509">
                  <c:v>3.5794800000000002E-2</c:v>
                </c:pt>
                <c:pt idx="107510">
                  <c:v>3.8085800000000003E-2</c:v>
                </c:pt>
                <c:pt idx="107511">
                  <c:v>4.0314299999999997E-2</c:v>
                </c:pt>
                <c:pt idx="107512">
                  <c:v>4.2478200000000001E-2</c:v>
                </c:pt>
                <c:pt idx="107513">
                  <c:v>4.4575299999999998E-2</c:v>
                </c:pt>
                <c:pt idx="107514">
                  <c:v>4.6603600000000002E-2</c:v>
                </c:pt>
                <c:pt idx="107515">
                  <c:v>4.8561399999999998E-2</c:v>
                </c:pt>
                <c:pt idx="107516">
                  <c:v>5.0446900000000003E-2</c:v>
                </c:pt>
                <c:pt idx="107517">
                  <c:v>5.2258499999999999E-2</c:v>
                </c:pt>
                <c:pt idx="107518">
                  <c:v>5.3994599999999997E-2</c:v>
                </c:pt>
                <c:pt idx="107519">
                  <c:v>5.5653899999999999E-2</c:v>
                </c:pt>
                <c:pt idx="107520">
                  <c:v>5.72352E-2</c:v>
                </c:pt>
                <c:pt idx="107521">
                  <c:v>5.8737200000000003E-2</c:v>
                </c:pt>
                <c:pt idx="107522">
                  <c:v>6.01591E-2</c:v>
                </c:pt>
                <c:pt idx="107523">
                  <c:v>6.14998E-2</c:v>
                </c:pt>
                <c:pt idx="107524">
                  <c:v>6.2758599999999998E-2</c:v>
                </c:pt>
                <c:pt idx="107525">
                  <c:v>6.3935000000000006E-2</c:v>
                </c:pt>
                <c:pt idx="107526">
                  <c:v>6.5028299999999997E-2</c:v>
                </c:pt>
                <c:pt idx="107527">
                  <c:v>6.6038100000000002E-2</c:v>
                </c:pt>
                <c:pt idx="107528">
                  <c:v>6.6964300000000004E-2</c:v>
                </c:pt>
                <c:pt idx="107529">
                  <c:v>6.7806599999999995E-2</c:v>
                </c:pt>
                <c:pt idx="107530">
                  <c:v>6.8565000000000001E-2</c:v>
                </c:pt>
                <c:pt idx="107531">
                  <c:v>6.9239599999999998E-2</c:v>
                </c:pt>
                <c:pt idx="107532">
                  <c:v>6.9830699999999996E-2</c:v>
                </c:pt>
                <c:pt idx="107533">
                  <c:v>7.0338499999999998E-2</c:v>
                </c:pt>
                <c:pt idx="107534">
                  <c:v>7.0763499999999993E-2</c:v>
                </c:pt>
                <c:pt idx="107535">
                  <c:v>7.1106299999999997E-2</c:v>
                </c:pt>
                <c:pt idx="107536">
                  <c:v>7.13675E-2</c:v>
                </c:pt>
                <c:pt idx="107537">
                  <c:v>7.1548E-2</c:v>
                </c:pt>
                <c:pt idx="107538">
                  <c:v>7.1648600000000007E-2</c:v>
                </c:pt>
                <c:pt idx="107539">
                  <c:v>7.1670300000000006E-2</c:v>
                </c:pt>
                <c:pt idx="107540">
                  <c:v>7.1614200000000003E-2</c:v>
                </c:pt>
                <c:pt idx="107541">
                  <c:v>7.1481500000000003E-2</c:v>
                </c:pt>
                <c:pt idx="107542">
                  <c:v>7.1273600000000006E-2</c:v>
                </c:pt>
                <c:pt idx="107543">
                  <c:v>7.0991799999999994E-2</c:v>
                </c:pt>
                <c:pt idx="107544">
                  <c:v>7.0637500000000006E-2</c:v>
                </c:pt>
                <c:pt idx="107545">
                  <c:v>7.0212499999999997E-2</c:v>
                </c:pt>
                <c:pt idx="107546">
                  <c:v>6.9718199999999994E-2</c:v>
                </c:pt>
                <c:pt idx="107547">
                  <c:v>6.9156599999999999E-2</c:v>
                </c:pt>
                <c:pt idx="107548">
                  <c:v>6.8529300000000001E-2</c:v>
                </c:pt>
                <c:pt idx="107549">
                  <c:v>6.7838200000000001E-2</c:v>
                </c:pt>
                <c:pt idx="107550">
                  <c:v>6.7085400000000003E-2</c:v>
                </c:pt>
                <c:pt idx="107551">
                  <c:v>6.6272800000000007E-2</c:v>
                </c:pt>
                <c:pt idx="107552">
                  <c:v>6.5402600000000005E-2</c:v>
                </c:pt>
                <c:pt idx="107553">
                  <c:v>6.4476699999999998E-2</c:v>
                </c:pt>
                <c:pt idx="107554">
                  <c:v>6.3497600000000001E-2</c:v>
                </c:pt>
                <c:pt idx="107555">
                  <c:v>6.2467300000000003E-2</c:v>
                </c:pt>
                <c:pt idx="107556">
                  <c:v>6.1388100000000001E-2</c:v>
                </c:pt>
                <c:pt idx="107557">
                  <c:v>6.0262400000000001E-2</c:v>
                </c:pt>
                <c:pt idx="107558">
                  <c:v>5.9092600000000002E-2</c:v>
                </c:pt>
                <c:pt idx="107559">
                  <c:v>5.7880899999999999E-2</c:v>
                </c:pt>
                <c:pt idx="107560">
                  <c:v>5.6629899999999997E-2</c:v>
                </c:pt>
                <c:pt idx="107561">
                  <c:v>5.5342000000000002E-2</c:v>
                </c:pt>
                <c:pt idx="107562">
                  <c:v>5.4019499999999998E-2</c:v>
                </c:pt>
                <c:pt idx="107563">
                  <c:v>5.2664999999999997E-2</c:v>
                </c:pt>
                <c:pt idx="107564">
                  <c:v>5.1281E-2</c:v>
                </c:pt>
                <c:pt idx="107565">
                  <c:v>4.9869900000000002E-2</c:v>
                </c:pt>
                <c:pt idx="107566">
                  <c:v>4.8434199999999997E-2</c:v>
                </c:pt>
                <c:pt idx="107567">
                  <c:v>4.6976299999999999E-2</c:v>
                </c:pt>
                <c:pt idx="107568">
                  <c:v>4.5498799999999999E-2</c:v>
                </c:pt>
                <c:pt idx="107569">
                  <c:v>4.4004000000000001E-2</c:v>
                </c:pt>
                <c:pt idx="107570">
                  <c:v>4.2494400000000002E-2</c:v>
                </c:pt>
                <c:pt idx="107571">
                  <c:v>4.0972399999999999E-2</c:v>
                </c:pt>
                <c:pt idx="107572">
                  <c:v>3.94404E-2</c:v>
                </c:pt>
                <c:pt idx="107573">
                  <c:v>3.7900700000000002E-2</c:v>
                </c:pt>
                <c:pt idx="107574">
                  <c:v>3.6355699999999998E-2</c:v>
                </c:pt>
                <c:pt idx="107575">
                  <c:v>3.4807600000000001E-2</c:v>
                </c:pt>
                <c:pt idx="107576">
                  <c:v>3.3258700000000002E-2</c:v>
                </c:pt>
                <c:pt idx="107577">
                  <c:v>3.1711099999999999E-2</c:v>
                </c:pt>
                <c:pt idx="107578">
                  <c:v>3.0167099999999999E-2</c:v>
                </c:pt>
                <c:pt idx="107579">
                  <c:v>2.8628600000000001E-2</c:v>
                </c:pt>
                <c:pt idx="107580">
                  <c:v>2.7097799999999998E-2</c:v>
                </c:pt>
                <c:pt idx="107581">
                  <c:v>2.5576700000000001E-2</c:v>
                </c:pt>
                <c:pt idx="107582">
                  <c:v>2.4067100000000001E-2</c:v>
                </c:pt>
                <c:pt idx="107583">
                  <c:v>2.2570900000000001E-2</c:v>
                </c:pt>
                <c:pt idx="107584">
                  <c:v>2.1089900000000002E-2</c:v>
                </c:pt>
                <c:pt idx="107585">
                  <c:v>1.9625900000000002E-2</c:v>
                </c:pt>
                <c:pt idx="107586">
                  <c:v>1.8180399999999999E-2</c:v>
                </c:pt>
                <c:pt idx="107587">
                  <c:v>1.6755200000000001E-2</c:v>
                </c:pt>
                <c:pt idx="107588">
                  <c:v>1.53516E-2</c:v>
                </c:pt>
                <c:pt idx="107589">
                  <c:v>1.39711E-2</c:v>
                </c:pt>
                <c:pt idx="107590">
                  <c:v>1.2615100000000001E-2</c:v>
                </c:pt>
                <c:pt idx="107591">
                  <c:v>1.1284799999999999E-2</c:v>
                </c:pt>
                <c:pt idx="107592" formatCode="0.00E+00">
                  <c:v>9.9815100000000007E-3</c:v>
                </c:pt>
                <c:pt idx="107593" formatCode="0.00E+00">
                  <c:v>8.7062300000000006E-3</c:v>
                </c:pt>
                <c:pt idx="107594" formatCode="0.00E+00">
                  <c:v>7.4600100000000004E-3</c:v>
                </c:pt>
                <c:pt idx="107595" formatCode="0.00E+00">
                  <c:v>6.2438199999999998E-3</c:v>
                </c:pt>
                <c:pt idx="107596" formatCode="0.00E+00">
                  <c:v>5.0584899999999997E-3</c:v>
                </c:pt>
                <c:pt idx="107597" formatCode="0.00E+00">
                  <c:v>3.9048099999999999E-3</c:v>
                </c:pt>
                <c:pt idx="107598" formatCode="0.00E+00">
                  <c:v>2.7834700000000001E-3</c:v>
                </c:pt>
                <c:pt idx="107599" formatCode="0.00E+00">
                  <c:v>1.69506E-3</c:v>
                </c:pt>
                <c:pt idx="107600" formatCode="0.00E+00">
                  <c:v>6.4011199999999997E-4</c:v>
                </c:pt>
                <c:pt idx="107601" formatCode="0.00E+00">
                  <c:v>-3.8095300000000001E-4</c:v>
                </c:pt>
                <c:pt idx="107602" formatCode="0.00E+00">
                  <c:v>-1.36779E-3</c:v>
                </c:pt>
                <c:pt idx="107603" formatCode="0.00E+00">
                  <c:v>-2.3201200000000002E-3</c:v>
                </c:pt>
                <c:pt idx="107604" formatCode="0.00E+00">
                  <c:v>-3.23778E-3</c:v>
                </c:pt>
                <c:pt idx="107605" formatCode="0.00E+00">
                  <c:v>-4.1206599999999999E-3</c:v>
                </c:pt>
                <c:pt idx="107606" formatCode="0.00E+00">
                  <c:v>-4.96876E-3</c:v>
                </c:pt>
                <c:pt idx="107607" formatCode="0.00E+00">
                  <c:v>-5.7821299999999999E-3</c:v>
                </c:pt>
                <c:pt idx="107608" formatCode="0.00E+00">
                  <c:v>-6.5609199999999996E-3</c:v>
                </c:pt>
                <c:pt idx="107609" formatCode="0.00E+00">
                  <c:v>-7.3053399999999996E-3</c:v>
                </c:pt>
                <c:pt idx="107610" formatCode="0.00E+00">
                  <c:v>-8.0157000000000006E-3</c:v>
                </c:pt>
                <c:pt idx="107611" formatCode="0.00E+00">
                  <c:v>-8.6923599999999997E-3</c:v>
                </c:pt>
                <c:pt idx="107612" formatCode="0.00E+00">
                  <c:v>-9.3357700000000002E-3</c:v>
                </c:pt>
                <c:pt idx="107613" formatCode="0.00E+00">
                  <c:v>-9.9464299999999992E-3</c:v>
                </c:pt>
                <c:pt idx="107614">
                  <c:v>-1.05249E-2</c:v>
                </c:pt>
                <c:pt idx="107615">
                  <c:v>-1.1071900000000001E-2</c:v>
                </c:pt>
                <c:pt idx="107616">
                  <c:v>-1.15881E-2</c:v>
                </c:pt>
                <c:pt idx="107617">
                  <c:v>-1.20742E-2</c:v>
                </c:pt>
                <c:pt idx="107618">
                  <c:v>-1.2531E-2</c:v>
                </c:pt>
                <c:pt idx="107619">
                  <c:v>-1.29596E-2</c:v>
                </c:pt>
                <c:pt idx="107620">
                  <c:v>-1.33607E-2</c:v>
                </c:pt>
                <c:pt idx="107621">
                  <c:v>-1.3735300000000001E-2</c:v>
                </c:pt>
                <c:pt idx="107622">
                  <c:v>-1.40845E-2</c:v>
                </c:pt>
                <c:pt idx="107623">
                  <c:v>-1.4409399999999999E-2</c:v>
                </c:pt>
                <c:pt idx="107624">
                  <c:v>-1.4711E-2</c:v>
                </c:pt>
                <c:pt idx="107625">
                  <c:v>-1.49905E-2</c:v>
                </c:pt>
                <c:pt idx="107626">
                  <c:v>-1.52491E-2</c:v>
                </c:pt>
                <c:pt idx="107627">
                  <c:v>-1.5487900000000001E-2</c:v>
                </c:pt>
                <c:pt idx="107628">
                  <c:v>-1.5708199999999999E-2</c:v>
                </c:pt>
                <c:pt idx="107629">
                  <c:v>-1.59112E-2</c:v>
                </c:pt>
                <c:pt idx="107630">
                  <c:v>-1.6098299999999999E-2</c:v>
                </c:pt>
                <c:pt idx="107631">
                  <c:v>-1.62706E-2</c:v>
                </c:pt>
                <c:pt idx="107632">
                  <c:v>-1.64294E-2</c:v>
                </c:pt>
                <c:pt idx="107633">
                  <c:v>-1.6576199999999999E-2</c:v>
                </c:pt>
                <c:pt idx="107634">
                  <c:v>-1.6712100000000001E-2</c:v>
                </c:pt>
                <c:pt idx="107635">
                  <c:v>-1.6838499999999999E-2</c:v>
                </c:pt>
                <c:pt idx="107636">
                  <c:v>-1.6956700000000002E-2</c:v>
                </c:pt>
                <c:pt idx="107637">
                  <c:v>-1.7068E-2</c:v>
                </c:pt>
                <c:pt idx="107638">
                  <c:v>-1.71737E-2</c:v>
                </c:pt>
                <c:pt idx="107639">
                  <c:v>-1.7274999999999999E-2</c:v>
                </c:pt>
                <c:pt idx="107640">
                  <c:v>-1.7373199999999998E-2</c:v>
                </c:pt>
                <c:pt idx="107641">
                  <c:v>-1.7469499999999999E-2</c:v>
                </c:pt>
                <c:pt idx="107642">
                  <c:v>-1.7565299999999999E-2</c:v>
                </c:pt>
                <c:pt idx="107643">
                  <c:v>-1.76615E-2</c:v>
                </c:pt>
                <c:pt idx="107644">
                  <c:v>-1.7759500000000001E-2</c:v>
                </c:pt>
                <c:pt idx="107645">
                  <c:v>-1.7860299999999999E-2</c:v>
                </c:pt>
                <c:pt idx="107646">
                  <c:v>-1.7964999999999998E-2</c:v>
                </c:pt>
                <c:pt idx="107647">
                  <c:v>-1.8074699999999999E-2</c:v>
                </c:pt>
                <c:pt idx="107648">
                  <c:v>-1.8190399999999999E-2</c:v>
                </c:pt>
                <c:pt idx="107649">
                  <c:v>-1.8313099999999999E-2</c:v>
                </c:pt>
                <c:pt idx="107650">
                  <c:v>-1.8443600000000001E-2</c:v>
                </c:pt>
                <c:pt idx="107651">
                  <c:v>-1.8582899999999999E-2</c:v>
                </c:pt>
                <c:pt idx="107652">
                  <c:v>-1.87318E-2</c:v>
                </c:pt>
                <c:pt idx="107653">
                  <c:v>-1.8891100000000001E-2</c:v>
                </c:pt>
                <c:pt idx="107654">
                  <c:v>-1.9061399999999999E-2</c:v>
                </c:pt>
                <c:pt idx="107655">
                  <c:v>-1.9243400000000001E-2</c:v>
                </c:pt>
                <c:pt idx="107656">
                  <c:v>-1.9437699999999999E-2</c:v>
                </c:pt>
                <c:pt idx="107657">
                  <c:v>-1.96449E-2</c:v>
                </c:pt>
                <c:pt idx="107658">
                  <c:v>-1.9865399999999998E-2</c:v>
                </c:pt>
                <c:pt idx="107659">
                  <c:v>-2.0099700000000002E-2</c:v>
                </c:pt>
                <c:pt idx="107660">
                  <c:v>-2.0348100000000001E-2</c:v>
                </c:pt>
                <c:pt idx="107661">
                  <c:v>-2.0610799999999999E-2</c:v>
                </c:pt>
                <c:pt idx="107662">
                  <c:v>-2.08881E-2</c:v>
                </c:pt>
                <c:pt idx="107663">
                  <c:v>-2.11801E-2</c:v>
                </c:pt>
                <c:pt idx="107664">
                  <c:v>-2.14869E-2</c:v>
                </c:pt>
                <c:pt idx="107665">
                  <c:v>-2.1808500000000001E-2</c:v>
                </c:pt>
                <c:pt idx="107666">
                  <c:v>-2.2144899999999999E-2</c:v>
                </c:pt>
                <c:pt idx="107667">
                  <c:v>-2.2495899999999999E-2</c:v>
                </c:pt>
                <c:pt idx="107668">
                  <c:v>-2.2861300000000001E-2</c:v>
                </c:pt>
                <c:pt idx="107669">
                  <c:v>-2.3240799999999999E-2</c:v>
                </c:pt>
                <c:pt idx="107670">
                  <c:v>-2.3634100000000002E-2</c:v>
                </c:pt>
                <c:pt idx="107671">
                  <c:v>-2.40409E-2</c:v>
                </c:pt>
                <c:pt idx="107672">
                  <c:v>-2.44605E-2</c:v>
                </c:pt>
                <c:pt idx="107673">
                  <c:v>-2.4892500000000001E-2</c:v>
                </c:pt>
                <c:pt idx="107674">
                  <c:v>-2.5336299999999999E-2</c:v>
                </c:pt>
                <c:pt idx="107675">
                  <c:v>-2.57912E-2</c:v>
                </c:pt>
                <c:pt idx="107676">
                  <c:v>-2.6256399999999999E-2</c:v>
                </c:pt>
                <c:pt idx="107677">
                  <c:v>-2.67312E-2</c:v>
                </c:pt>
                <c:pt idx="107678">
                  <c:v>-2.7214700000000001E-2</c:v>
                </c:pt>
                <c:pt idx="107679">
                  <c:v>-2.7705899999999999E-2</c:v>
                </c:pt>
                <c:pt idx="107680">
                  <c:v>-2.8204E-2</c:v>
                </c:pt>
                <c:pt idx="107681">
                  <c:v>-2.8707799999999999E-2</c:v>
                </c:pt>
                <c:pt idx="107682">
                  <c:v>-2.9216300000000001E-2</c:v>
                </c:pt>
                <c:pt idx="107683">
                  <c:v>-2.9728299999999999E-2</c:v>
                </c:pt>
                <c:pt idx="107684">
                  <c:v>-3.0242700000000001E-2</c:v>
                </c:pt>
                <c:pt idx="107685">
                  <c:v>-3.0758199999999999E-2</c:v>
                </c:pt>
                <c:pt idx="107686">
                  <c:v>-3.1273599999999999E-2</c:v>
                </c:pt>
                <c:pt idx="107687">
                  <c:v>-3.1787500000000003E-2</c:v>
                </c:pt>
                <c:pt idx="107688">
                  <c:v>-3.2298599999999997E-2</c:v>
                </c:pt>
                <c:pt idx="107689">
                  <c:v>-3.2805500000000001E-2</c:v>
                </c:pt>
                <c:pt idx="107690">
                  <c:v>-3.3306799999999998E-2</c:v>
                </c:pt>
                <c:pt idx="107691">
                  <c:v>-3.3800999999999998E-2</c:v>
                </c:pt>
                <c:pt idx="107692">
                  <c:v>-3.42866E-2</c:v>
                </c:pt>
                <c:pt idx="107693">
                  <c:v>-3.4762300000000003E-2</c:v>
                </c:pt>
                <c:pt idx="107694">
                  <c:v>-3.5226300000000002E-2</c:v>
                </c:pt>
                <c:pt idx="107695">
                  <c:v>-3.5677199999999999E-2</c:v>
                </c:pt>
                <c:pt idx="107696">
                  <c:v>-3.61135E-2</c:v>
                </c:pt>
                <c:pt idx="107697">
                  <c:v>-3.6533599999999999E-2</c:v>
                </c:pt>
                <c:pt idx="107698">
                  <c:v>-3.6935999999999997E-2</c:v>
                </c:pt>
                <c:pt idx="107699">
                  <c:v>-3.7318999999999998E-2</c:v>
                </c:pt>
                <c:pt idx="107700">
                  <c:v>-3.7681100000000002E-2</c:v>
                </c:pt>
                <c:pt idx="107701">
                  <c:v>-3.80208E-2</c:v>
                </c:pt>
                <c:pt idx="107702">
                  <c:v>-3.8336599999999998E-2</c:v>
                </c:pt>
                <c:pt idx="107703">
                  <c:v>-3.8626800000000003E-2</c:v>
                </c:pt>
                <c:pt idx="107704">
                  <c:v>-3.8889899999999998E-2</c:v>
                </c:pt>
                <c:pt idx="107705">
                  <c:v>-3.9124600000000002E-2</c:v>
                </c:pt>
                <c:pt idx="107706">
                  <c:v>-3.9329200000000002E-2</c:v>
                </c:pt>
                <c:pt idx="107707">
                  <c:v>-3.95024E-2</c:v>
                </c:pt>
                <c:pt idx="107708">
                  <c:v>-3.9642700000000003E-2</c:v>
                </c:pt>
                <c:pt idx="107709">
                  <c:v>-3.9748699999999998E-2</c:v>
                </c:pt>
                <c:pt idx="107710">
                  <c:v>-3.9819199999999999E-2</c:v>
                </c:pt>
                <c:pt idx="107711">
                  <c:v>-3.9852699999999998E-2</c:v>
                </c:pt>
                <c:pt idx="107712">
                  <c:v>-3.9848099999999997E-2</c:v>
                </c:pt>
                <c:pt idx="107713">
                  <c:v>-3.9803999999999999E-2</c:v>
                </c:pt>
                <c:pt idx="107714">
                  <c:v>-3.9719499999999998E-2</c:v>
                </c:pt>
                <c:pt idx="107715">
                  <c:v>-3.9593200000000002E-2</c:v>
                </c:pt>
                <c:pt idx="107716">
                  <c:v>-3.9424300000000002E-2</c:v>
                </c:pt>
                <c:pt idx="107717">
                  <c:v>-3.9211599999999999E-2</c:v>
                </c:pt>
                <c:pt idx="107718">
                  <c:v>-3.8954299999999997E-2</c:v>
                </c:pt>
                <c:pt idx="107719">
                  <c:v>-3.8651499999999998E-2</c:v>
                </c:pt>
                <c:pt idx="107720">
                  <c:v>-3.83024E-2</c:v>
                </c:pt>
                <c:pt idx="107721">
                  <c:v>-3.7906200000000001E-2</c:v>
                </c:pt>
                <c:pt idx="107722">
                  <c:v>-3.74624E-2</c:v>
                </c:pt>
                <c:pt idx="107723">
                  <c:v>-3.6970299999999998E-2</c:v>
                </c:pt>
                <c:pt idx="107724">
                  <c:v>-3.6429400000000001E-2</c:v>
                </c:pt>
                <c:pt idx="107725">
                  <c:v>-3.58394E-2</c:v>
                </c:pt>
                <c:pt idx="107726">
                  <c:v>-3.5199800000000003E-2</c:v>
                </c:pt>
                <c:pt idx="107727">
                  <c:v>-3.4510399999999997E-2</c:v>
                </c:pt>
                <c:pt idx="107728">
                  <c:v>-3.3771000000000002E-2</c:v>
                </c:pt>
                <c:pt idx="107729">
                  <c:v>-3.29816E-2</c:v>
                </c:pt>
                <c:pt idx="107730">
                  <c:v>-3.21421E-2</c:v>
                </c:pt>
                <c:pt idx="107731">
                  <c:v>-3.1252700000000001E-2</c:v>
                </c:pt>
                <c:pt idx="107732">
                  <c:v>-3.0313400000000001E-2</c:v>
                </c:pt>
                <c:pt idx="107733">
                  <c:v>-2.9324699999999999E-2</c:v>
                </c:pt>
                <c:pt idx="107734">
                  <c:v>-2.8286700000000001E-2</c:v>
                </c:pt>
                <c:pt idx="107735">
                  <c:v>-2.7199999999999998E-2</c:v>
                </c:pt>
                <c:pt idx="107736">
                  <c:v>-2.60652E-2</c:v>
                </c:pt>
                <c:pt idx="107737">
                  <c:v>-2.4882700000000001E-2</c:v>
                </c:pt>
                <c:pt idx="107738">
                  <c:v>-2.3653500000000001E-2</c:v>
                </c:pt>
                <c:pt idx="107739">
                  <c:v>-2.2378200000000001E-2</c:v>
                </c:pt>
                <c:pt idx="107740">
                  <c:v>-2.1057800000000002E-2</c:v>
                </c:pt>
                <c:pt idx="107741">
                  <c:v>-1.9693200000000001E-2</c:v>
                </c:pt>
                <c:pt idx="107742">
                  <c:v>-1.8285599999999999E-2</c:v>
                </c:pt>
                <c:pt idx="107743">
                  <c:v>-1.6836199999999999E-2</c:v>
                </c:pt>
                <c:pt idx="107744">
                  <c:v>-1.53461E-2</c:v>
                </c:pt>
                <c:pt idx="107745">
                  <c:v>-1.3816699999999999E-2</c:v>
                </c:pt>
                <c:pt idx="107746">
                  <c:v>-1.22495E-2</c:v>
                </c:pt>
                <c:pt idx="107747">
                  <c:v>-1.0645999999999999E-2</c:v>
                </c:pt>
                <c:pt idx="107748" formatCode="0.00E+00">
                  <c:v>-9.0077300000000003E-3</c:v>
                </c:pt>
                <c:pt idx="107749" formatCode="0.00E+00">
                  <c:v>-7.3363899999999999E-3</c:v>
                </c:pt>
                <c:pt idx="107750" formatCode="0.00E+00">
                  <c:v>-5.6337399999999999E-3</c:v>
                </c:pt>
                <c:pt idx="107751" formatCode="0.00E+00">
                  <c:v>-3.90158E-3</c:v>
                </c:pt>
                <c:pt idx="107752" formatCode="0.00E+00">
                  <c:v>-2.1418399999999999E-3</c:v>
                </c:pt>
                <c:pt idx="107753" formatCode="0.00E+00">
                  <c:v>-3.5645700000000002E-4</c:v>
                </c:pt>
                <c:pt idx="107754" formatCode="0.00E+00">
                  <c:v>1.4525199999999999E-3</c:v>
                </c:pt>
                <c:pt idx="107755" formatCode="0.00E+00">
                  <c:v>3.28299E-3</c:v>
                </c:pt>
                <c:pt idx="107756" formatCode="0.00E+00">
                  <c:v>5.1327999999999999E-3</c:v>
                </c:pt>
                <c:pt idx="107757" formatCode="0.00E+00">
                  <c:v>6.99973E-3</c:v>
                </c:pt>
                <c:pt idx="107758" formatCode="0.00E+00">
                  <c:v>8.8815000000000005E-3</c:v>
                </c:pt>
                <c:pt idx="107759">
                  <c:v>1.07758E-2</c:v>
                </c:pt>
                <c:pt idx="107760">
                  <c:v>1.2680200000000001E-2</c:v>
                </c:pt>
                <c:pt idx="107761">
                  <c:v>1.45924E-2</c:v>
                </c:pt>
                <c:pt idx="107762">
                  <c:v>1.6509900000000001E-2</c:v>
                </c:pt>
                <c:pt idx="107763">
                  <c:v>1.8430100000000001E-2</c:v>
                </c:pt>
                <c:pt idx="107764">
                  <c:v>2.03506E-2</c:v>
                </c:pt>
                <c:pt idx="107765">
                  <c:v>2.2268699999999999E-2</c:v>
                </c:pt>
                <c:pt idx="107766">
                  <c:v>2.4181999999999999E-2</c:v>
                </c:pt>
                <c:pt idx="107767">
                  <c:v>2.6087800000000001E-2</c:v>
                </c:pt>
                <c:pt idx="107768">
                  <c:v>2.7983399999999999E-2</c:v>
                </c:pt>
                <c:pt idx="107769">
                  <c:v>2.9866299999999998E-2</c:v>
                </c:pt>
                <c:pt idx="107770">
                  <c:v>3.17338E-2</c:v>
                </c:pt>
                <c:pt idx="107771">
                  <c:v>3.3583300000000003E-2</c:v>
                </c:pt>
                <c:pt idx="107772">
                  <c:v>3.5411999999999999E-2</c:v>
                </c:pt>
                <c:pt idx="107773">
                  <c:v>3.7217399999999998E-2</c:v>
                </c:pt>
                <c:pt idx="107774">
                  <c:v>3.8996900000000001E-2</c:v>
                </c:pt>
                <c:pt idx="107775">
                  <c:v>4.0747699999999998E-2</c:v>
                </c:pt>
                <c:pt idx="107776">
                  <c:v>4.2467400000000002E-2</c:v>
                </c:pt>
                <c:pt idx="107777">
                  <c:v>4.4153299999999999E-2</c:v>
                </c:pt>
                <c:pt idx="107778">
                  <c:v>4.5802799999999998E-2</c:v>
                </c:pt>
                <c:pt idx="107779">
                  <c:v>4.74136E-2</c:v>
                </c:pt>
                <c:pt idx="107780">
                  <c:v>4.8982900000000003E-2</c:v>
                </c:pt>
                <c:pt idx="107781">
                  <c:v>5.0508499999999998E-2</c:v>
                </c:pt>
                <c:pt idx="107782">
                  <c:v>5.1987899999999997E-2</c:v>
                </c:pt>
                <c:pt idx="107783">
                  <c:v>5.34187E-2</c:v>
                </c:pt>
                <c:pt idx="107784">
                  <c:v>5.4798699999999999E-2</c:v>
                </c:pt>
                <c:pt idx="107785">
                  <c:v>5.6125599999999998E-2</c:v>
                </c:pt>
                <c:pt idx="107786">
                  <c:v>5.7397200000000002E-2</c:v>
                </c:pt>
                <c:pt idx="107787">
                  <c:v>5.8611400000000001E-2</c:v>
                </c:pt>
                <c:pt idx="107788">
                  <c:v>5.9766100000000003E-2</c:v>
                </c:pt>
                <c:pt idx="107789">
                  <c:v>6.0859400000000001E-2</c:v>
                </c:pt>
                <c:pt idx="107790">
                  <c:v>6.1889300000000001E-2</c:v>
                </c:pt>
                <c:pt idx="107791">
                  <c:v>6.2853999999999993E-2</c:v>
                </c:pt>
                <c:pt idx="107792">
                  <c:v>6.3751799999999997E-2</c:v>
                </c:pt>
                <c:pt idx="107793">
                  <c:v>6.4581E-2</c:v>
                </c:pt>
                <c:pt idx="107794">
                  <c:v>6.5339999999999995E-2</c:v>
                </c:pt>
                <c:pt idx="107795">
                  <c:v>6.60274E-2</c:v>
                </c:pt>
                <c:pt idx="107796">
                  <c:v>6.6641699999999998E-2</c:v>
                </c:pt>
                <c:pt idx="107797">
                  <c:v>6.7181699999999997E-2</c:v>
                </c:pt>
                <c:pt idx="107798">
                  <c:v>6.7646200000000004E-2</c:v>
                </c:pt>
                <c:pt idx="107799">
                  <c:v>6.8033999999999997E-2</c:v>
                </c:pt>
                <c:pt idx="107800">
                  <c:v>6.83444E-2</c:v>
                </c:pt>
                <c:pt idx="107801">
                  <c:v>6.8576200000000004E-2</c:v>
                </c:pt>
                <c:pt idx="107802">
                  <c:v>6.8728800000000007E-2</c:v>
                </c:pt>
                <c:pt idx="107803">
                  <c:v>6.8801600000000004E-2</c:v>
                </c:pt>
                <c:pt idx="107804">
                  <c:v>6.8793900000000005E-2</c:v>
                </c:pt>
                <c:pt idx="107805">
                  <c:v>6.87054E-2</c:v>
                </c:pt>
                <c:pt idx="107806">
                  <c:v>6.8535700000000005E-2</c:v>
                </c:pt>
                <c:pt idx="107807">
                  <c:v>6.8284700000000004E-2</c:v>
                </c:pt>
                <c:pt idx="107808">
                  <c:v>6.7952200000000004E-2</c:v>
                </c:pt>
                <c:pt idx="107809">
                  <c:v>6.7538399999999998E-2</c:v>
                </c:pt>
                <c:pt idx="107810">
                  <c:v>6.7043199999999997E-2</c:v>
                </c:pt>
                <c:pt idx="107811">
                  <c:v>6.6467100000000001E-2</c:v>
                </c:pt>
                <c:pt idx="107812">
                  <c:v>6.5810400000000005E-2</c:v>
                </c:pt>
                <c:pt idx="107813">
                  <c:v>6.5073699999999998E-2</c:v>
                </c:pt>
                <c:pt idx="107814">
                  <c:v>6.4257499999999995E-2</c:v>
                </c:pt>
                <c:pt idx="107815">
                  <c:v>6.3362500000000002E-2</c:v>
                </c:pt>
                <c:pt idx="107816">
                  <c:v>6.2389800000000002E-2</c:v>
                </c:pt>
                <c:pt idx="107817">
                  <c:v>6.1340100000000002E-2</c:v>
                </c:pt>
                <c:pt idx="107818">
                  <c:v>6.0214700000000003E-2</c:v>
                </c:pt>
                <c:pt idx="107819">
                  <c:v>5.9014700000000003E-2</c:v>
                </c:pt>
                <c:pt idx="107820">
                  <c:v>5.7741500000000001E-2</c:v>
                </c:pt>
                <c:pt idx="107821">
                  <c:v>5.6396399999999999E-2</c:v>
                </c:pt>
                <c:pt idx="107822">
                  <c:v>5.4981000000000002E-2</c:v>
                </c:pt>
                <c:pt idx="107823">
                  <c:v>5.3497000000000003E-2</c:v>
                </c:pt>
                <c:pt idx="107824">
                  <c:v>5.1946100000000002E-2</c:v>
                </c:pt>
                <c:pt idx="107825">
                  <c:v>5.0330100000000003E-2</c:v>
                </c:pt>
                <c:pt idx="107826">
                  <c:v>4.8651100000000003E-2</c:v>
                </c:pt>
                <c:pt idx="107827">
                  <c:v>4.6910899999999998E-2</c:v>
                </c:pt>
                <c:pt idx="107828">
                  <c:v>4.5111900000000003E-2</c:v>
                </c:pt>
                <c:pt idx="107829">
                  <c:v>4.3256099999999999E-2</c:v>
                </c:pt>
                <c:pt idx="107830">
                  <c:v>4.1346000000000001E-2</c:v>
                </c:pt>
                <c:pt idx="107831">
                  <c:v>3.9384000000000002E-2</c:v>
                </c:pt>
                <c:pt idx="107832">
                  <c:v>3.73724E-2</c:v>
                </c:pt>
                <c:pt idx="107833">
                  <c:v>3.5313900000000002E-2</c:v>
                </c:pt>
                <c:pt idx="107834">
                  <c:v>3.32111E-2</c:v>
                </c:pt>
                <c:pt idx="107835">
                  <c:v>3.1066799999999999E-2</c:v>
                </c:pt>
                <c:pt idx="107836">
                  <c:v>2.8883599999999999E-2</c:v>
                </c:pt>
                <c:pt idx="107837">
                  <c:v>2.6664500000000001E-2</c:v>
                </c:pt>
                <c:pt idx="107838">
                  <c:v>2.4412199999999998E-2</c:v>
                </c:pt>
                <c:pt idx="107839">
                  <c:v>2.2129800000000002E-2</c:v>
                </c:pt>
                <c:pt idx="107840">
                  <c:v>1.98202E-2</c:v>
                </c:pt>
                <c:pt idx="107841">
                  <c:v>1.7486499999999999E-2</c:v>
                </c:pt>
                <c:pt idx="107842">
                  <c:v>1.5131800000000001E-2</c:v>
                </c:pt>
                <c:pt idx="107843">
                  <c:v>1.2759100000000001E-2</c:v>
                </c:pt>
                <c:pt idx="107844">
                  <c:v>1.03716E-2</c:v>
                </c:pt>
                <c:pt idx="107845" formatCode="0.00E+00">
                  <c:v>7.9724199999999992E-3</c:v>
                </c:pt>
                <c:pt idx="107846" formatCode="0.00E+00">
                  <c:v>5.5648099999999999E-3</c:v>
                </c:pt>
                <c:pt idx="107847" formatCode="0.00E+00">
                  <c:v>3.1519500000000002E-3</c:v>
                </c:pt>
                <c:pt idx="107848" formatCode="0.00E+00">
                  <c:v>7.3703600000000005E-4</c:v>
                </c:pt>
                <c:pt idx="107849" formatCode="0.00E+00">
                  <c:v>-1.6766999999999999E-3</c:v>
                </c:pt>
                <c:pt idx="107850" formatCode="0.00E+00">
                  <c:v>-4.0860499999999999E-3</c:v>
                </c:pt>
                <c:pt idx="107851" formatCode="0.00E+00">
                  <c:v>-6.4878000000000002E-3</c:v>
                </c:pt>
                <c:pt idx="107852" formatCode="0.00E+00">
                  <c:v>-8.8787299999999996E-3</c:v>
                </c:pt>
                <c:pt idx="107853">
                  <c:v>-1.12557E-2</c:v>
                </c:pt>
                <c:pt idx="107854">
                  <c:v>-1.36154E-2</c:v>
                </c:pt>
                <c:pt idx="107855">
                  <c:v>-1.5954900000000001E-2</c:v>
                </c:pt>
                <c:pt idx="107856">
                  <c:v>-1.82708E-2</c:v>
                </c:pt>
                <c:pt idx="107857">
                  <c:v>-2.05603E-2</c:v>
                </c:pt>
                <c:pt idx="107858">
                  <c:v>-2.2820199999999999E-2</c:v>
                </c:pt>
                <c:pt idx="107859">
                  <c:v>-2.50475E-2</c:v>
                </c:pt>
                <c:pt idx="107860">
                  <c:v>-2.7239200000000002E-2</c:v>
                </c:pt>
                <c:pt idx="107861">
                  <c:v>-2.9392499999999998E-2</c:v>
                </c:pt>
                <c:pt idx="107862">
                  <c:v>-3.1504499999999998E-2</c:v>
                </c:pt>
                <c:pt idx="107863">
                  <c:v>-3.3572400000000002E-2</c:v>
                </c:pt>
                <c:pt idx="107864">
                  <c:v>-3.5593399999999997E-2</c:v>
                </c:pt>
                <c:pt idx="107865">
                  <c:v>-3.7565000000000001E-2</c:v>
                </c:pt>
                <c:pt idx="107866">
                  <c:v>-3.9484600000000002E-2</c:v>
                </c:pt>
                <c:pt idx="107867">
                  <c:v>-4.1349499999999997E-2</c:v>
                </c:pt>
                <c:pt idx="107868">
                  <c:v>-4.3157500000000001E-2</c:v>
                </c:pt>
                <c:pt idx="107869">
                  <c:v>-4.49062E-2</c:v>
                </c:pt>
                <c:pt idx="107870">
                  <c:v>-4.6593299999999997E-2</c:v>
                </c:pt>
                <c:pt idx="107871">
                  <c:v>-4.8216599999999998E-2</c:v>
                </c:pt>
                <c:pt idx="107872">
                  <c:v>-4.9774199999999998E-2</c:v>
                </c:pt>
                <c:pt idx="107873">
                  <c:v>-5.1263999999999997E-2</c:v>
                </c:pt>
                <c:pt idx="107874">
                  <c:v>-5.2684099999999998E-2</c:v>
                </c:pt>
                <c:pt idx="107875">
                  <c:v>-5.4032900000000002E-2</c:v>
                </c:pt>
                <c:pt idx="107876">
                  <c:v>-5.5308700000000002E-2</c:v>
                </c:pt>
                <c:pt idx="107877">
                  <c:v>-5.6509900000000002E-2</c:v>
                </c:pt>
                <c:pt idx="107878">
                  <c:v>-5.7635100000000002E-2</c:v>
                </c:pt>
                <c:pt idx="107879">
                  <c:v>-5.8682999999999999E-2</c:v>
                </c:pt>
                <c:pt idx="107880">
                  <c:v>-5.9652299999999998E-2</c:v>
                </c:pt>
                <c:pt idx="107881">
                  <c:v>-6.0541999999999999E-2</c:v>
                </c:pt>
                <c:pt idx="107882">
                  <c:v>-6.1351200000000002E-2</c:v>
                </c:pt>
                <c:pt idx="107883">
                  <c:v>-6.2078899999999999E-2</c:v>
                </c:pt>
                <c:pt idx="107884">
                  <c:v>-6.2724500000000002E-2</c:v>
                </c:pt>
                <c:pt idx="107885">
                  <c:v>-6.3287399999999994E-2</c:v>
                </c:pt>
                <c:pt idx="107886">
                  <c:v>-6.3767000000000004E-2</c:v>
                </c:pt>
                <c:pt idx="107887">
                  <c:v>-6.4163100000000001E-2</c:v>
                </c:pt>
                <c:pt idx="107888">
                  <c:v>-6.4475299999999999E-2</c:v>
                </c:pt>
                <c:pt idx="107889">
                  <c:v>-6.4703700000000003E-2</c:v>
                </c:pt>
                <c:pt idx="107890">
                  <c:v>-6.4848199999999995E-2</c:v>
                </c:pt>
                <c:pt idx="107891">
                  <c:v>-6.4908900000000005E-2</c:v>
                </c:pt>
                <c:pt idx="107892">
                  <c:v>-6.4886100000000002E-2</c:v>
                </c:pt>
                <c:pt idx="107893">
                  <c:v>-6.4780199999999996E-2</c:v>
                </c:pt>
                <c:pt idx="107894">
                  <c:v>-6.4591800000000005E-2</c:v>
                </c:pt>
                <c:pt idx="107895">
                  <c:v>-6.4321400000000001E-2</c:v>
                </c:pt>
                <c:pt idx="107896">
                  <c:v>-6.3969799999999993E-2</c:v>
                </c:pt>
                <c:pt idx="107897">
                  <c:v>-6.3537800000000005E-2</c:v>
                </c:pt>
                <c:pt idx="107898">
                  <c:v>-6.3026600000000002E-2</c:v>
                </c:pt>
                <c:pt idx="107899">
                  <c:v>-6.2437100000000002E-2</c:v>
                </c:pt>
                <c:pt idx="107900">
                  <c:v>-6.1770499999999999E-2</c:v>
                </c:pt>
                <c:pt idx="107901">
                  <c:v>-6.1028300000000001E-2</c:v>
                </c:pt>
                <c:pt idx="107902">
                  <c:v>-6.0211800000000003E-2</c:v>
                </c:pt>
                <c:pt idx="107903">
                  <c:v>-5.9322600000000003E-2</c:v>
                </c:pt>
                <c:pt idx="107904">
                  <c:v>-5.8362299999999999E-2</c:v>
                </c:pt>
                <c:pt idx="107905">
                  <c:v>-5.73327E-2</c:v>
                </c:pt>
                <c:pt idx="107906">
                  <c:v>-5.6235599999999997E-2</c:v>
                </c:pt>
                <c:pt idx="107907">
                  <c:v>-5.5072900000000001E-2</c:v>
                </c:pt>
                <c:pt idx="107908">
                  <c:v>-5.3846699999999997E-2</c:v>
                </c:pt>
                <c:pt idx="107909">
                  <c:v>-5.2559000000000002E-2</c:v>
                </c:pt>
                <c:pt idx="107910">
                  <c:v>-5.1212199999999999E-2</c:v>
                </c:pt>
                <c:pt idx="107911">
                  <c:v>-4.9808400000000003E-2</c:v>
                </c:pt>
                <c:pt idx="107912">
                  <c:v>-4.8349999999999997E-2</c:v>
                </c:pt>
                <c:pt idx="107913">
                  <c:v>-4.6839400000000003E-2</c:v>
                </c:pt>
                <c:pt idx="107914">
                  <c:v>-4.5279199999999999E-2</c:v>
                </c:pt>
                <c:pt idx="107915">
                  <c:v>-4.3671799999999997E-2</c:v>
                </c:pt>
                <c:pt idx="107916">
                  <c:v>-4.2020000000000002E-2</c:v>
                </c:pt>
                <c:pt idx="107917">
                  <c:v>-4.0326300000000002E-2</c:v>
                </c:pt>
                <c:pt idx="107918">
                  <c:v>-3.8593599999999999E-2</c:v>
                </c:pt>
                <c:pt idx="107919">
                  <c:v>-3.6824500000000003E-2</c:v>
                </c:pt>
                <c:pt idx="107920">
                  <c:v>-3.5021900000000002E-2</c:v>
                </c:pt>
                <c:pt idx="107921">
                  <c:v>-3.3188599999999999E-2</c:v>
                </c:pt>
                <c:pt idx="107922">
                  <c:v>-3.1327599999999997E-2</c:v>
                </c:pt>
                <c:pt idx="107923">
                  <c:v>-2.9441700000000001E-2</c:v>
                </c:pt>
                <c:pt idx="107924">
                  <c:v>-2.7533800000000001E-2</c:v>
                </c:pt>
                <c:pt idx="107925">
                  <c:v>-2.5607000000000001E-2</c:v>
                </c:pt>
                <c:pt idx="107926">
                  <c:v>-2.36641E-2</c:v>
                </c:pt>
                <c:pt idx="107927">
                  <c:v>-2.17082E-2</c:v>
                </c:pt>
                <c:pt idx="107928">
                  <c:v>-1.9742200000000001E-2</c:v>
                </c:pt>
                <c:pt idx="107929">
                  <c:v>-1.7769099999999999E-2</c:v>
                </c:pt>
                <c:pt idx="107930">
                  <c:v>-1.5791900000000001E-2</c:v>
                </c:pt>
                <c:pt idx="107931">
                  <c:v>-1.3813499999999999E-2</c:v>
                </c:pt>
                <c:pt idx="107932">
                  <c:v>-1.1836899999999999E-2</c:v>
                </c:pt>
                <c:pt idx="107933" formatCode="0.00E+00">
                  <c:v>-9.8649600000000007E-3</c:v>
                </c:pt>
                <c:pt idx="107934" formatCode="0.00E+00">
                  <c:v>-7.9006200000000006E-3</c:v>
                </c:pt>
                <c:pt idx="107935" formatCode="0.00E+00">
                  <c:v>-5.9467399999999998E-3</c:v>
                </c:pt>
                <c:pt idx="107936" formatCode="0.00E+00">
                  <c:v>-4.0061599999999999E-3</c:v>
                </c:pt>
                <c:pt idx="107937" formatCode="0.00E+00">
                  <c:v>-2.0816599999999999E-3</c:v>
                </c:pt>
                <c:pt idx="107938" formatCode="0.00E+00">
                  <c:v>-1.7600600000000001E-4</c:v>
                </c:pt>
                <c:pt idx="107939" formatCode="0.00E+00">
                  <c:v>1.7080999999999999E-3</c:v>
                </c:pt>
                <c:pt idx="107940" formatCode="0.00E+00">
                  <c:v>3.568E-3</c:v>
                </c:pt>
                <c:pt idx="107941" formatCode="0.00E+00">
                  <c:v>5.4010999999999998E-3</c:v>
                </c:pt>
                <c:pt idx="107942" formatCode="0.00E+00">
                  <c:v>7.2048700000000004E-3</c:v>
                </c:pt>
                <c:pt idx="107943" formatCode="0.00E+00">
                  <c:v>8.97681E-3</c:v>
                </c:pt>
                <c:pt idx="107944">
                  <c:v>1.07145E-2</c:v>
                </c:pt>
                <c:pt idx="107945">
                  <c:v>1.24157E-2</c:v>
                </c:pt>
                <c:pt idx="107946">
                  <c:v>1.4078E-2</c:v>
                </c:pt>
                <c:pt idx="107947">
                  <c:v>1.5699399999999999E-2</c:v>
                </c:pt>
                <c:pt idx="107948">
                  <c:v>1.7277600000000001E-2</c:v>
                </c:pt>
                <c:pt idx="107949">
                  <c:v>1.88107E-2</c:v>
                </c:pt>
                <c:pt idx="107950">
                  <c:v>2.0296700000000001E-2</c:v>
                </c:pt>
                <c:pt idx="107951">
                  <c:v>2.1733800000000001E-2</c:v>
                </c:pt>
                <c:pt idx="107952">
                  <c:v>2.31202E-2</c:v>
                </c:pt>
                <c:pt idx="107953">
                  <c:v>2.4454400000000001E-2</c:v>
                </c:pt>
                <c:pt idx="107954">
                  <c:v>2.57346E-2</c:v>
                </c:pt>
                <c:pt idx="107955">
                  <c:v>2.69596E-2</c:v>
                </c:pt>
                <c:pt idx="107956">
                  <c:v>2.8127800000000001E-2</c:v>
                </c:pt>
                <c:pt idx="107957">
                  <c:v>2.92381E-2</c:v>
                </c:pt>
                <c:pt idx="107958">
                  <c:v>3.0289400000000001E-2</c:v>
                </c:pt>
                <c:pt idx="107959">
                  <c:v>3.12804E-2</c:v>
                </c:pt>
                <c:pt idx="107960">
                  <c:v>3.2210500000000003E-2</c:v>
                </c:pt>
                <c:pt idx="107961">
                  <c:v>3.30786E-2</c:v>
                </c:pt>
                <c:pt idx="107962">
                  <c:v>3.38841E-2</c:v>
                </c:pt>
                <c:pt idx="107963">
                  <c:v>3.4626400000000002E-2</c:v>
                </c:pt>
                <c:pt idx="107964">
                  <c:v>3.5305000000000003E-2</c:v>
                </c:pt>
                <c:pt idx="107965">
                  <c:v>3.5919399999999997E-2</c:v>
                </c:pt>
                <c:pt idx="107966">
                  <c:v>3.6469500000000002E-2</c:v>
                </c:pt>
                <c:pt idx="107967">
                  <c:v>3.6955000000000002E-2</c:v>
                </c:pt>
                <c:pt idx="107968">
                  <c:v>3.7375899999999997E-2</c:v>
                </c:pt>
                <c:pt idx="107969">
                  <c:v>3.77322E-2</c:v>
                </c:pt>
                <c:pt idx="107970">
                  <c:v>3.8024200000000001E-2</c:v>
                </c:pt>
                <c:pt idx="107971">
                  <c:v>3.8252000000000001E-2</c:v>
                </c:pt>
                <c:pt idx="107972">
                  <c:v>3.8416100000000002E-2</c:v>
                </c:pt>
                <c:pt idx="107973">
                  <c:v>3.85169E-2</c:v>
                </c:pt>
                <c:pt idx="107974">
                  <c:v>3.8554999999999999E-2</c:v>
                </c:pt>
                <c:pt idx="107975">
                  <c:v>3.8531099999999999E-2</c:v>
                </c:pt>
                <c:pt idx="107976">
                  <c:v>3.8446000000000001E-2</c:v>
                </c:pt>
                <c:pt idx="107977">
                  <c:v>3.8300599999999997E-2</c:v>
                </c:pt>
                <c:pt idx="107978">
                  <c:v>3.8095799999999999E-2</c:v>
                </c:pt>
                <c:pt idx="107979">
                  <c:v>3.78328E-2</c:v>
                </c:pt>
                <c:pt idx="107980">
                  <c:v>3.7512799999999999E-2</c:v>
                </c:pt>
                <c:pt idx="107981">
                  <c:v>3.71369E-2</c:v>
                </c:pt>
                <c:pt idx="107982">
                  <c:v>3.6706500000000003E-2</c:v>
                </c:pt>
                <c:pt idx="107983">
                  <c:v>3.6223100000000001E-2</c:v>
                </c:pt>
                <c:pt idx="107984">
                  <c:v>3.5688200000000003E-2</c:v>
                </c:pt>
                <c:pt idx="107985">
                  <c:v>3.5103299999999997E-2</c:v>
                </c:pt>
                <c:pt idx="107986">
                  <c:v>3.4470199999999999E-2</c:v>
                </c:pt>
                <c:pt idx="107987">
                  <c:v>3.3790500000000001E-2</c:v>
                </c:pt>
                <c:pt idx="107988">
                  <c:v>3.3066100000000001E-2</c:v>
                </c:pt>
                <c:pt idx="107989">
                  <c:v>3.2298899999999998E-2</c:v>
                </c:pt>
                <c:pt idx="107990">
                  <c:v>3.1490700000000003E-2</c:v>
                </c:pt>
                <c:pt idx="107991">
                  <c:v>3.06436E-2</c:v>
                </c:pt>
                <c:pt idx="107992">
                  <c:v>2.9759600000000001E-2</c:v>
                </c:pt>
                <c:pt idx="107993">
                  <c:v>2.88407E-2</c:v>
                </c:pt>
                <c:pt idx="107994">
                  <c:v>2.7889199999999999E-2</c:v>
                </c:pt>
                <c:pt idx="107995">
                  <c:v>2.6907199999999999E-2</c:v>
                </c:pt>
                <c:pt idx="107996">
                  <c:v>2.5896800000000001E-2</c:v>
                </c:pt>
                <c:pt idx="107997">
                  <c:v>2.4860400000000001E-2</c:v>
                </c:pt>
                <c:pt idx="107998">
                  <c:v>2.3800200000000001E-2</c:v>
                </c:pt>
                <c:pt idx="107999">
                  <c:v>2.2718499999999999E-2</c:v>
                </c:pt>
                <c:pt idx="108000">
                  <c:v>2.1617600000000001E-2</c:v>
                </c:pt>
                <c:pt idx="108001">
                  <c:v>2.0499900000000001E-2</c:v>
                </c:pt>
                <c:pt idx="108002">
                  <c:v>1.9367599999999999E-2</c:v>
                </c:pt>
                <c:pt idx="108003">
                  <c:v>1.8223199999999998E-2</c:v>
                </c:pt>
                <c:pt idx="108004">
                  <c:v>1.7069000000000001E-2</c:v>
                </c:pt>
                <c:pt idx="108005">
                  <c:v>1.59072E-2</c:v>
                </c:pt>
                <c:pt idx="108006">
                  <c:v>1.4740400000000001E-2</c:v>
                </c:pt>
                <c:pt idx="108007">
                  <c:v>1.35707E-2</c:v>
                </c:pt>
                <c:pt idx="108008">
                  <c:v>1.2400599999999999E-2</c:v>
                </c:pt>
                <c:pt idx="108009">
                  <c:v>1.1232199999999999E-2</c:v>
                </c:pt>
                <c:pt idx="108010">
                  <c:v>1.0067899999999999E-2</c:v>
                </c:pt>
                <c:pt idx="108011" formatCode="0.00E+00">
                  <c:v>8.9099499999999998E-3</c:v>
                </c:pt>
                <c:pt idx="108012" formatCode="0.00E+00">
                  <c:v>7.7605299999999999E-3</c:v>
                </c:pt>
                <c:pt idx="108013" formatCode="0.00E+00">
                  <c:v>6.6218199999999996E-3</c:v>
                </c:pt>
                <c:pt idx="108014" formatCode="0.00E+00">
                  <c:v>5.4959700000000002E-3</c:v>
                </c:pt>
                <c:pt idx="108015" formatCode="0.00E+00">
                  <c:v>4.3850800000000004E-3</c:v>
                </c:pt>
                <c:pt idx="108016" formatCode="0.00E+00">
                  <c:v>3.2911899999999998E-3</c:v>
                </c:pt>
                <c:pt idx="108017" formatCode="0.00E+00">
                  <c:v>2.21631E-3</c:v>
                </c:pt>
                <c:pt idx="108018" formatCode="0.00E+00">
                  <c:v>1.1623899999999999E-3</c:v>
                </c:pt>
                <c:pt idx="108019" formatCode="0.00E+00">
                  <c:v>1.31316E-4</c:v>
                </c:pt>
                <c:pt idx="108020" formatCode="0.00E+00">
                  <c:v>-8.7507800000000005E-4</c:v>
                </c:pt>
                <c:pt idx="108021" formatCode="0.00E+00">
                  <c:v>-1.85502E-3</c:v>
                </c:pt>
                <c:pt idx="108022" formatCode="0.00E+00">
                  <c:v>-2.8068199999999998E-3</c:v>
                </c:pt>
                <c:pt idx="108023" formatCode="0.00E+00">
                  <c:v>-3.7288299999999998E-3</c:v>
                </c:pt>
                <c:pt idx="108024" formatCode="0.00E+00">
                  <c:v>-4.6195000000000003E-3</c:v>
                </c:pt>
                <c:pt idx="108025" formatCode="0.00E+00">
                  <c:v>-5.4773299999999999E-3</c:v>
                </c:pt>
                <c:pt idx="108026" formatCode="0.00E+00">
                  <c:v>-6.3009199999999998E-3</c:v>
                </c:pt>
                <c:pt idx="108027" formatCode="0.00E+00">
                  <c:v>-7.0889300000000002E-3</c:v>
                </c:pt>
                <c:pt idx="108028" formatCode="0.00E+00">
                  <c:v>-7.8401300000000007E-3</c:v>
                </c:pt>
                <c:pt idx="108029" formatCode="0.00E+00">
                  <c:v>-8.5533199999999997E-3</c:v>
                </c:pt>
                <c:pt idx="108030" formatCode="0.00E+00">
                  <c:v>-9.2274499999999999E-3</c:v>
                </c:pt>
                <c:pt idx="108031" formatCode="0.00E+00">
                  <c:v>-9.8615000000000005E-3</c:v>
                </c:pt>
                <c:pt idx="108032">
                  <c:v>-1.04546E-2</c:v>
                </c:pt>
                <c:pt idx="108033">
                  <c:v>-1.1005900000000001E-2</c:v>
                </c:pt>
                <c:pt idx="108034">
                  <c:v>-1.15146E-2</c:v>
                </c:pt>
                <c:pt idx="108035">
                  <c:v>-1.19802E-2</c:v>
                </c:pt>
                <c:pt idx="108036">
                  <c:v>-1.2402099999999999E-2</c:v>
                </c:pt>
                <c:pt idx="108037">
                  <c:v>-1.27799E-2</c:v>
                </c:pt>
                <c:pt idx="108038">
                  <c:v>-1.3113100000000001E-2</c:v>
                </c:pt>
                <c:pt idx="108039">
                  <c:v>-1.34015E-2</c:v>
                </c:pt>
                <c:pt idx="108040">
                  <c:v>-1.36451E-2</c:v>
                </c:pt>
                <c:pt idx="108041">
                  <c:v>-1.38435E-2</c:v>
                </c:pt>
                <c:pt idx="108042">
                  <c:v>-1.3997000000000001E-2</c:v>
                </c:pt>
                <c:pt idx="108043">
                  <c:v>-1.4105599999999999E-2</c:v>
                </c:pt>
                <c:pt idx="108044">
                  <c:v>-1.41695E-2</c:v>
                </c:pt>
                <c:pt idx="108045">
                  <c:v>-1.4189E-2</c:v>
                </c:pt>
                <c:pt idx="108046">
                  <c:v>-1.41645E-2</c:v>
                </c:pt>
                <c:pt idx="108047">
                  <c:v>-1.40965E-2</c:v>
                </c:pt>
                <c:pt idx="108048">
                  <c:v>-1.39854E-2</c:v>
                </c:pt>
                <c:pt idx="108049">
                  <c:v>-1.38321E-2</c:v>
                </c:pt>
                <c:pt idx="108050">
                  <c:v>-1.36372E-2</c:v>
                </c:pt>
                <c:pt idx="108051">
                  <c:v>-1.34015E-2</c:v>
                </c:pt>
                <c:pt idx="108052">
                  <c:v>-1.3125899999999999E-2</c:v>
                </c:pt>
                <c:pt idx="108053">
                  <c:v>-1.2811400000000001E-2</c:v>
                </c:pt>
                <c:pt idx="108054">
                  <c:v>-1.2459100000000001E-2</c:v>
                </c:pt>
                <c:pt idx="108055">
                  <c:v>-1.20701E-2</c:v>
                </c:pt>
                <c:pt idx="108056">
                  <c:v>-1.1645600000000001E-2</c:v>
                </c:pt>
                <c:pt idx="108057">
                  <c:v>-1.11868E-2</c:v>
                </c:pt>
                <c:pt idx="108058">
                  <c:v>-1.06952E-2</c:v>
                </c:pt>
                <c:pt idx="108059">
                  <c:v>-1.01721E-2</c:v>
                </c:pt>
                <c:pt idx="108060" formatCode="0.00E+00">
                  <c:v>-9.6190200000000007E-3</c:v>
                </c:pt>
                <c:pt idx="108061" formatCode="0.00E+00">
                  <c:v>-9.0374300000000008E-3</c:v>
                </c:pt>
                <c:pt idx="108062" formatCode="0.00E+00">
                  <c:v>-8.4289299999999994E-3</c:v>
                </c:pt>
                <c:pt idx="108063" formatCode="0.00E+00">
                  <c:v>-7.7951599999999998E-3</c:v>
                </c:pt>
                <c:pt idx="108064" formatCode="0.00E+00">
                  <c:v>-7.1377999999999997E-3</c:v>
                </c:pt>
                <c:pt idx="108065" formatCode="0.00E+00">
                  <c:v>-6.4585700000000003E-3</c:v>
                </c:pt>
                <c:pt idx="108066" formatCode="0.00E+00">
                  <c:v>-5.7592399999999997E-3</c:v>
                </c:pt>
                <c:pt idx="108067" formatCode="0.00E+00">
                  <c:v>-5.0416200000000001E-3</c:v>
                </c:pt>
                <c:pt idx="108068" formatCode="0.00E+00">
                  <c:v>-4.3075400000000003E-3</c:v>
                </c:pt>
                <c:pt idx="108069" formatCode="0.00E+00">
                  <c:v>-3.55887E-3</c:v>
                </c:pt>
                <c:pt idx="108070" formatCode="0.00E+00">
                  <c:v>-2.79751E-3</c:v>
                </c:pt>
                <c:pt idx="108071" formatCode="0.00E+00">
                  <c:v>-2.0253799999999998E-3</c:v>
                </c:pt>
                <c:pt idx="108072" formatCode="0.00E+00">
                  <c:v>-1.24441E-3</c:v>
                </c:pt>
                <c:pt idx="108073" formatCode="0.00E+00">
                  <c:v>-4.56556E-4</c:v>
                </c:pt>
                <c:pt idx="108074" formatCode="0.00E+00">
                  <c:v>3.3621699999999998E-4</c:v>
                </c:pt>
                <c:pt idx="108075" formatCode="0.00E+00">
                  <c:v>1.1319399999999999E-3</c:v>
                </c:pt>
                <c:pt idx="108076" formatCode="0.00E+00">
                  <c:v>1.9286399999999999E-3</c:v>
                </c:pt>
                <c:pt idx="108077" formatCode="0.00E+00">
                  <c:v>2.72434E-3</c:v>
                </c:pt>
                <c:pt idx="108078" formatCode="0.00E+00">
                  <c:v>3.5170700000000002E-3</c:v>
                </c:pt>
                <c:pt idx="108079" formatCode="0.00E+00">
                  <c:v>4.3048799999999996E-3</c:v>
                </c:pt>
                <c:pt idx="108080" formatCode="0.00E+00">
                  <c:v>5.0858199999999996E-3</c:v>
                </c:pt>
                <c:pt idx="108081" formatCode="0.00E+00">
                  <c:v>5.8579499999999998E-3</c:v>
                </c:pt>
                <c:pt idx="108082" formatCode="0.00E+00">
                  <c:v>6.6193700000000003E-3</c:v>
                </c:pt>
                <c:pt idx="108083" formatCode="0.00E+00">
                  <c:v>7.3681900000000002E-3</c:v>
                </c:pt>
                <c:pt idx="108084" formatCode="0.00E+00">
                  <c:v>8.1025400000000001E-3</c:v>
                </c:pt>
                <c:pt idx="108085" formatCode="0.00E+00">
                  <c:v>8.8205999999999996E-3</c:v>
                </c:pt>
                <c:pt idx="108086" formatCode="0.00E+00">
                  <c:v>9.5205900000000006E-3</c:v>
                </c:pt>
                <c:pt idx="108087">
                  <c:v>1.02007E-2</c:v>
                </c:pt>
                <c:pt idx="108088">
                  <c:v>1.0859300000000001E-2</c:v>
                </c:pt>
                <c:pt idx="108089">
                  <c:v>1.14947E-2</c:v>
                </c:pt>
                <c:pt idx="108090">
                  <c:v>1.2105299999999999E-2</c:v>
                </c:pt>
                <c:pt idx="108091">
                  <c:v>1.26894E-2</c:v>
                </c:pt>
                <c:pt idx="108092">
                  <c:v>1.32456E-2</c:v>
                </c:pt>
                <c:pt idx="108093">
                  <c:v>1.37725E-2</c:v>
                </c:pt>
                <c:pt idx="108094">
                  <c:v>1.4268599999999999E-2</c:v>
                </c:pt>
                <c:pt idx="108095">
                  <c:v>1.47326E-2</c:v>
                </c:pt>
                <c:pt idx="108096">
                  <c:v>1.5163299999999999E-2</c:v>
                </c:pt>
                <c:pt idx="108097">
                  <c:v>1.5559399999999999E-2</c:v>
                </c:pt>
                <c:pt idx="108098">
                  <c:v>1.5919900000000001E-2</c:v>
                </c:pt>
                <c:pt idx="108099">
                  <c:v>1.62436E-2</c:v>
                </c:pt>
                <c:pt idx="108100">
                  <c:v>1.6529700000000001E-2</c:v>
                </c:pt>
                <c:pt idx="108101">
                  <c:v>1.67771E-2</c:v>
                </c:pt>
                <c:pt idx="108102">
                  <c:v>1.69851E-2</c:v>
                </c:pt>
                <c:pt idx="108103">
                  <c:v>1.7153000000000002E-2</c:v>
                </c:pt>
                <c:pt idx="108104">
                  <c:v>1.72801E-2</c:v>
                </c:pt>
                <c:pt idx="108105">
                  <c:v>1.73659E-2</c:v>
                </c:pt>
                <c:pt idx="108106">
                  <c:v>1.74097E-2</c:v>
                </c:pt>
                <c:pt idx="108107">
                  <c:v>1.7411300000000001E-2</c:v>
                </c:pt>
                <c:pt idx="108108">
                  <c:v>1.7370400000000001E-2</c:v>
                </c:pt>
                <c:pt idx="108109">
                  <c:v>1.7286599999999999E-2</c:v>
                </c:pt>
                <c:pt idx="108110">
                  <c:v>1.7159899999999999E-2</c:v>
                </c:pt>
                <c:pt idx="108111">
                  <c:v>1.69902E-2</c:v>
                </c:pt>
                <c:pt idx="108112">
                  <c:v>1.6777500000000001E-2</c:v>
                </c:pt>
                <c:pt idx="108113">
                  <c:v>1.6521999999999998E-2</c:v>
                </c:pt>
                <c:pt idx="108114">
                  <c:v>1.6223999999999999E-2</c:v>
                </c:pt>
                <c:pt idx="108115">
                  <c:v>1.5883600000000001E-2</c:v>
                </c:pt>
                <c:pt idx="108116">
                  <c:v>1.55012E-2</c:v>
                </c:pt>
                <c:pt idx="108117">
                  <c:v>1.5077500000000001E-2</c:v>
                </c:pt>
                <c:pt idx="108118">
                  <c:v>1.46129E-2</c:v>
                </c:pt>
                <c:pt idx="108119">
                  <c:v>1.4108000000000001E-2</c:v>
                </c:pt>
                <c:pt idx="108120">
                  <c:v>1.35636E-2</c:v>
                </c:pt>
                <c:pt idx="108121">
                  <c:v>1.29806E-2</c:v>
                </c:pt>
                <c:pt idx="108122">
                  <c:v>1.2359800000000001E-2</c:v>
                </c:pt>
                <c:pt idx="108123">
                  <c:v>1.17021E-2</c:v>
                </c:pt>
                <c:pt idx="108124">
                  <c:v>1.10087E-2</c:v>
                </c:pt>
                <c:pt idx="108125">
                  <c:v>1.02807E-2</c:v>
                </c:pt>
                <c:pt idx="108126" formatCode="0.00E+00">
                  <c:v>9.5192200000000001E-3</c:v>
                </c:pt>
                <c:pt idx="108127" formatCode="0.00E+00">
                  <c:v>8.7256E-3</c:v>
                </c:pt>
                <c:pt idx="108128" formatCode="0.00E+00">
                  <c:v>7.9011800000000007E-3</c:v>
                </c:pt>
                <c:pt idx="108129" formatCode="0.00E+00">
                  <c:v>7.04735E-3</c:v>
                </c:pt>
                <c:pt idx="108130" formatCode="0.00E+00">
                  <c:v>6.1656100000000002E-3</c:v>
                </c:pt>
                <c:pt idx="108131" formatCode="0.00E+00">
                  <c:v>5.2574700000000002E-3</c:v>
                </c:pt>
                <c:pt idx="108132" formatCode="0.00E+00">
                  <c:v>4.32454E-3</c:v>
                </c:pt>
                <c:pt idx="108133" formatCode="0.00E+00">
                  <c:v>3.3684700000000001E-3</c:v>
                </c:pt>
                <c:pt idx="108134" formatCode="0.00E+00">
                  <c:v>2.3909600000000001E-3</c:v>
                </c:pt>
                <c:pt idx="108135" formatCode="0.00E+00">
                  <c:v>1.3937699999999999E-3</c:v>
                </c:pt>
                <c:pt idx="108136" formatCode="0.00E+00">
                  <c:v>3.7868899999999998E-4</c:v>
                </c:pt>
                <c:pt idx="108137" formatCode="0.00E+00">
                  <c:v>-6.5243600000000005E-4</c:v>
                </c:pt>
                <c:pt idx="108138" formatCode="0.00E+00">
                  <c:v>-1.69772E-3</c:v>
                </c:pt>
                <c:pt idx="108139" formatCode="0.00E+00">
                  <c:v>-2.7552499999999999E-3</c:v>
                </c:pt>
                <c:pt idx="108140" formatCode="0.00E+00">
                  <c:v>-3.82308E-3</c:v>
                </c:pt>
                <c:pt idx="108141" formatCode="0.00E+00">
                  <c:v>-4.8992200000000001E-3</c:v>
                </c:pt>
                <c:pt idx="108142" formatCode="0.00E+00">
                  <c:v>-5.9816699999999997E-3</c:v>
                </c:pt>
                <c:pt idx="108143" formatCode="0.00E+00">
                  <c:v>-7.0683999999999999E-3</c:v>
                </c:pt>
                <c:pt idx="108144" formatCode="0.00E+00">
                  <c:v>-8.1573700000000006E-3</c:v>
                </c:pt>
                <c:pt idx="108145" formatCode="0.00E+00">
                  <c:v>-9.2465199999999994E-3</c:v>
                </c:pt>
                <c:pt idx="108146">
                  <c:v>-1.0333800000000001E-2</c:v>
                </c:pt>
                <c:pt idx="108147">
                  <c:v>-1.1417099999999999E-2</c:v>
                </c:pt>
                <c:pt idx="108148">
                  <c:v>-1.2494399999999999E-2</c:v>
                </c:pt>
                <c:pt idx="108149">
                  <c:v>-1.3563499999999999E-2</c:v>
                </c:pt>
                <c:pt idx="108150">
                  <c:v>-1.46225E-2</c:v>
                </c:pt>
                <c:pt idx="108151">
                  <c:v>-1.5669300000000001E-2</c:v>
                </c:pt>
                <c:pt idx="108152">
                  <c:v>-1.6701799999999999E-2</c:v>
                </c:pt>
                <c:pt idx="108153">
                  <c:v>-1.7717900000000002E-2</c:v>
                </c:pt>
                <c:pt idx="108154">
                  <c:v>-1.8715800000000001E-2</c:v>
                </c:pt>
                <c:pt idx="108155">
                  <c:v>-1.96933E-2</c:v>
                </c:pt>
                <c:pt idx="108156">
                  <c:v>-2.06486E-2</c:v>
                </c:pt>
                <c:pt idx="108157">
                  <c:v>-2.15797E-2</c:v>
                </c:pt>
                <c:pt idx="108158">
                  <c:v>-2.2484799999999999E-2</c:v>
                </c:pt>
                <c:pt idx="108159">
                  <c:v>-2.3361900000000001E-2</c:v>
                </c:pt>
                <c:pt idx="108160">
                  <c:v>-2.42093E-2</c:v>
                </c:pt>
                <c:pt idx="108161">
                  <c:v>-2.50253E-2</c:v>
                </c:pt>
                <c:pt idx="108162">
                  <c:v>-2.58081E-2</c:v>
                </c:pt>
                <c:pt idx="108163">
                  <c:v>-2.6556E-2</c:v>
                </c:pt>
                <c:pt idx="108164">
                  <c:v>-2.72675E-2</c:v>
                </c:pt>
                <c:pt idx="108165">
                  <c:v>-2.79411E-2</c:v>
                </c:pt>
                <c:pt idx="108166">
                  <c:v>-2.8575199999999999E-2</c:v>
                </c:pt>
                <c:pt idx="108167">
                  <c:v>-2.91685E-2</c:v>
                </c:pt>
                <c:pt idx="108168">
                  <c:v>-2.9719499999999999E-2</c:v>
                </c:pt>
                <c:pt idx="108169">
                  <c:v>-3.02271E-2</c:v>
                </c:pt>
                <c:pt idx="108170">
                  <c:v>-3.0690100000000001E-2</c:v>
                </c:pt>
                <c:pt idx="108171">
                  <c:v>-3.1107200000000002E-2</c:v>
                </c:pt>
                <c:pt idx="108172">
                  <c:v>-3.1477499999999999E-2</c:v>
                </c:pt>
                <c:pt idx="108173">
                  <c:v>-3.1800099999999998E-2</c:v>
                </c:pt>
                <c:pt idx="108174">
                  <c:v>-3.2073900000000002E-2</c:v>
                </c:pt>
                <c:pt idx="108175">
                  <c:v>-3.2298300000000002E-2</c:v>
                </c:pt>
                <c:pt idx="108176">
                  <c:v>-3.2472500000000001E-2</c:v>
                </c:pt>
                <c:pt idx="108177">
                  <c:v>-3.2595899999999997E-2</c:v>
                </c:pt>
                <c:pt idx="108178">
                  <c:v>-3.26679E-2</c:v>
                </c:pt>
                <c:pt idx="108179">
                  <c:v>-3.2688099999999998E-2</c:v>
                </c:pt>
                <c:pt idx="108180">
                  <c:v>-3.2656200000000003E-2</c:v>
                </c:pt>
                <c:pt idx="108181">
                  <c:v>-3.2571799999999998E-2</c:v>
                </c:pt>
                <c:pt idx="108182">
                  <c:v>-3.24348E-2</c:v>
                </c:pt>
                <c:pt idx="108183">
                  <c:v>-3.2245099999999999E-2</c:v>
                </c:pt>
                <c:pt idx="108184">
                  <c:v>-3.2002799999999998E-2</c:v>
                </c:pt>
                <c:pt idx="108185">
                  <c:v>-3.1707899999999997E-2</c:v>
                </c:pt>
                <c:pt idx="108186">
                  <c:v>-3.1360600000000002E-2</c:v>
                </c:pt>
                <c:pt idx="108187">
                  <c:v>-3.0961300000000001E-2</c:v>
                </c:pt>
                <c:pt idx="108188">
                  <c:v>-3.0510200000000001E-2</c:v>
                </c:pt>
                <c:pt idx="108189">
                  <c:v>-3.0008E-2</c:v>
                </c:pt>
                <c:pt idx="108190">
                  <c:v>-2.9455100000000001E-2</c:v>
                </c:pt>
                <c:pt idx="108191">
                  <c:v>-2.8852200000000001E-2</c:v>
                </c:pt>
                <c:pt idx="108192">
                  <c:v>-2.8200099999999999E-2</c:v>
                </c:pt>
                <c:pt idx="108193">
                  <c:v>-2.7499599999999999E-2</c:v>
                </c:pt>
                <c:pt idx="108194">
                  <c:v>-2.67516E-2</c:v>
                </c:pt>
                <c:pt idx="108195">
                  <c:v>-2.59571E-2</c:v>
                </c:pt>
                <c:pt idx="108196">
                  <c:v>-2.5117299999999999E-2</c:v>
                </c:pt>
                <c:pt idx="108197">
                  <c:v>-2.4233299999999999E-2</c:v>
                </c:pt>
                <c:pt idx="108198">
                  <c:v>-2.3306500000000001E-2</c:v>
                </c:pt>
                <c:pt idx="108199">
                  <c:v>-2.2338E-2</c:v>
                </c:pt>
                <c:pt idx="108200">
                  <c:v>-2.1329399999999998E-2</c:v>
                </c:pt>
                <c:pt idx="108201">
                  <c:v>-2.0282100000000001E-2</c:v>
                </c:pt>
                <c:pt idx="108202">
                  <c:v>-1.9197800000000001E-2</c:v>
                </c:pt>
                <c:pt idx="108203">
                  <c:v>-1.8078E-2</c:v>
                </c:pt>
                <c:pt idx="108204">
                  <c:v>-1.6924399999999999E-2</c:v>
                </c:pt>
                <c:pt idx="108205">
                  <c:v>-1.5738800000000001E-2</c:v>
                </c:pt>
                <c:pt idx="108206">
                  <c:v>-1.4523100000000001E-2</c:v>
                </c:pt>
                <c:pt idx="108207">
                  <c:v>-1.32791E-2</c:v>
                </c:pt>
                <c:pt idx="108208">
                  <c:v>-1.20088E-2</c:v>
                </c:pt>
                <c:pt idx="108209">
                  <c:v>-1.0714100000000001E-2</c:v>
                </c:pt>
                <c:pt idx="108210" formatCode="0.00E+00">
                  <c:v>-9.3971499999999999E-3</c:v>
                </c:pt>
                <c:pt idx="108211" formatCode="0.00E+00">
                  <c:v>-8.0599499999999998E-3</c:v>
                </c:pt>
                <c:pt idx="108212" formatCode="0.00E+00">
                  <c:v>-6.7046500000000004E-3</c:v>
                </c:pt>
                <c:pt idx="108213" formatCode="0.00E+00">
                  <c:v>-5.3334200000000002E-3</c:v>
                </c:pt>
                <c:pt idx="108214" formatCode="0.00E+00">
                  <c:v>-3.9484400000000001E-3</c:v>
                </c:pt>
                <c:pt idx="108215" formatCode="0.00E+00">
                  <c:v>-2.5519599999999998E-3</c:v>
                </c:pt>
                <c:pt idx="108216" formatCode="0.00E+00">
                  <c:v>-1.1462099999999999E-3</c:v>
                </c:pt>
                <c:pt idx="108217" formatCode="0.00E+00">
                  <c:v>2.6652400000000003E-4</c:v>
                </c:pt>
                <c:pt idx="108218" formatCode="0.00E+00">
                  <c:v>1.68395E-3</c:v>
                </c:pt>
                <c:pt idx="108219" formatCode="0.00E+00">
                  <c:v>3.1037600000000001E-3</c:v>
                </c:pt>
                <c:pt idx="108220" formatCode="0.00E+00">
                  <c:v>4.5236399999999998E-3</c:v>
                </c:pt>
                <c:pt idx="108221" formatCode="0.00E+00">
                  <c:v>5.9412700000000002E-3</c:v>
                </c:pt>
                <c:pt idx="108222" formatCode="0.00E+00">
                  <c:v>7.3543100000000002E-3</c:v>
                </c:pt>
                <c:pt idx="108223" formatCode="0.00E+00">
                  <c:v>8.7604399999999995E-3</c:v>
                </c:pt>
                <c:pt idx="108224">
                  <c:v>1.0157299999999999E-2</c:v>
                </c:pt>
                <c:pt idx="108225">
                  <c:v>1.1542699999999999E-2</c:v>
                </c:pt>
                <c:pt idx="108226">
                  <c:v>1.29143E-2</c:v>
                </c:pt>
                <c:pt idx="108227">
                  <c:v>1.42697E-2</c:v>
                </c:pt>
                <c:pt idx="108228">
                  <c:v>1.5606800000000001E-2</c:v>
                </c:pt>
                <c:pt idx="108229">
                  <c:v>1.6923199999999999E-2</c:v>
                </c:pt>
                <c:pt idx="108230">
                  <c:v>1.8216900000000001E-2</c:v>
                </c:pt>
                <c:pt idx="108231">
                  <c:v>1.9485599999999999E-2</c:v>
                </c:pt>
                <c:pt idx="108232">
                  <c:v>2.0727300000000001E-2</c:v>
                </c:pt>
                <c:pt idx="108233">
                  <c:v>2.1939699999999999E-2</c:v>
                </c:pt>
                <c:pt idx="108234">
                  <c:v>2.31209E-2</c:v>
                </c:pt>
                <c:pt idx="108235">
                  <c:v>2.42689E-2</c:v>
                </c:pt>
                <c:pt idx="108236">
                  <c:v>2.53817E-2</c:v>
                </c:pt>
                <c:pt idx="108237">
                  <c:v>2.6457499999999998E-2</c:v>
                </c:pt>
                <c:pt idx="108238">
                  <c:v>2.7494399999999999E-2</c:v>
                </c:pt>
                <c:pt idx="108239">
                  <c:v>2.8490600000000001E-2</c:v>
                </c:pt>
                <c:pt idx="108240">
                  <c:v>2.9444499999999998E-2</c:v>
                </c:pt>
                <c:pt idx="108241">
                  <c:v>3.03544E-2</c:v>
                </c:pt>
                <c:pt idx="108242">
                  <c:v>3.1218699999999999E-2</c:v>
                </c:pt>
                <c:pt idx="108243">
                  <c:v>3.2035899999999999E-2</c:v>
                </c:pt>
                <c:pt idx="108244">
                  <c:v>3.2804699999999999E-2</c:v>
                </c:pt>
                <c:pt idx="108245">
                  <c:v>3.3523699999999997E-2</c:v>
                </c:pt>
                <c:pt idx="108246">
                  <c:v>3.4191600000000003E-2</c:v>
                </c:pt>
                <c:pt idx="108247">
                  <c:v>3.4807299999999999E-2</c:v>
                </c:pt>
                <c:pt idx="108248">
                  <c:v>3.5369699999999997E-2</c:v>
                </c:pt>
                <c:pt idx="108249">
                  <c:v>3.5877800000000001E-2</c:v>
                </c:pt>
                <c:pt idx="108250">
                  <c:v>3.6330599999999998E-2</c:v>
                </c:pt>
                <c:pt idx="108251">
                  <c:v>3.67274E-2</c:v>
                </c:pt>
                <c:pt idx="108252">
                  <c:v>3.70674E-2</c:v>
                </c:pt>
                <c:pt idx="108253">
                  <c:v>3.7350000000000001E-2</c:v>
                </c:pt>
                <c:pt idx="108254">
                  <c:v>3.7574700000000003E-2</c:v>
                </c:pt>
                <c:pt idx="108255">
                  <c:v>3.7740999999999997E-2</c:v>
                </c:pt>
                <c:pt idx="108256">
                  <c:v>3.78485E-2</c:v>
                </c:pt>
                <c:pt idx="108257">
                  <c:v>3.7897100000000003E-2</c:v>
                </c:pt>
                <c:pt idx="108258">
                  <c:v>3.7886599999999999E-2</c:v>
                </c:pt>
                <c:pt idx="108259">
                  <c:v>3.7816900000000001E-2</c:v>
                </c:pt>
                <c:pt idx="108260">
                  <c:v>3.7687999999999999E-2</c:v>
                </c:pt>
                <c:pt idx="108261">
                  <c:v>3.7500199999999997E-2</c:v>
                </c:pt>
                <c:pt idx="108262">
                  <c:v>3.7253700000000001E-2</c:v>
                </c:pt>
                <c:pt idx="108263">
                  <c:v>3.6948799999999997E-2</c:v>
                </c:pt>
                <c:pt idx="108264">
                  <c:v>3.6586E-2</c:v>
                </c:pt>
                <c:pt idx="108265">
                  <c:v>3.6165700000000002E-2</c:v>
                </c:pt>
                <c:pt idx="108266">
                  <c:v>3.5688699999999997E-2</c:v>
                </c:pt>
                <c:pt idx="108267">
                  <c:v>3.5155600000000002E-2</c:v>
                </c:pt>
                <c:pt idx="108268">
                  <c:v>3.4567399999999998E-2</c:v>
                </c:pt>
                <c:pt idx="108269">
                  <c:v>3.3924799999999998E-2</c:v>
                </c:pt>
                <c:pt idx="108270">
                  <c:v>3.3228899999999999E-2</c:v>
                </c:pt>
                <c:pt idx="108271">
                  <c:v>3.24809E-2</c:v>
                </c:pt>
                <c:pt idx="108272">
                  <c:v>3.1681800000000003E-2</c:v>
                </c:pt>
                <c:pt idx="108273">
                  <c:v>3.0833099999999999E-2</c:v>
                </c:pt>
                <c:pt idx="108274">
                  <c:v>2.9935900000000001E-2</c:v>
                </c:pt>
                <c:pt idx="108275">
                  <c:v>2.8991800000000002E-2</c:v>
                </c:pt>
                <c:pt idx="108276">
                  <c:v>2.8002300000000001E-2</c:v>
                </c:pt>
                <c:pt idx="108277">
                  <c:v>2.6968900000000001E-2</c:v>
                </c:pt>
                <c:pt idx="108278">
                  <c:v>2.58934E-2</c:v>
                </c:pt>
                <c:pt idx="108279">
                  <c:v>2.4777500000000001E-2</c:v>
                </c:pt>
                <c:pt idx="108280">
                  <c:v>2.3622899999999999E-2</c:v>
                </c:pt>
                <c:pt idx="108281">
                  <c:v>2.24315E-2</c:v>
                </c:pt>
                <c:pt idx="108282">
                  <c:v>2.1205399999999999E-2</c:v>
                </c:pt>
                <c:pt idx="108283">
                  <c:v>1.99464E-2</c:v>
                </c:pt>
                <c:pt idx="108284">
                  <c:v>1.8656599999999999E-2</c:v>
                </c:pt>
                <c:pt idx="108285">
                  <c:v>1.7338200000000002E-2</c:v>
                </c:pt>
                <c:pt idx="108286">
                  <c:v>1.5993199999999999E-2</c:v>
                </c:pt>
                <c:pt idx="108287">
                  <c:v>1.4623799999999999E-2</c:v>
                </c:pt>
                <c:pt idx="108288">
                  <c:v>1.32324E-2</c:v>
                </c:pt>
                <c:pt idx="108289">
                  <c:v>1.1821099999999999E-2</c:v>
                </c:pt>
                <c:pt idx="108290">
                  <c:v>1.0392200000000001E-2</c:v>
                </c:pt>
                <c:pt idx="108291" formatCode="0.00E+00">
                  <c:v>8.9482099999999998E-3</c:v>
                </c:pt>
                <c:pt idx="108292" formatCode="0.00E+00">
                  <c:v>7.4913200000000001E-3</c:v>
                </c:pt>
                <c:pt idx="108293" formatCode="0.00E+00">
                  <c:v>6.0239600000000001E-3</c:v>
                </c:pt>
                <c:pt idx="108294" formatCode="0.00E+00">
                  <c:v>4.5485400000000002E-3</c:v>
                </c:pt>
                <c:pt idx="108295" formatCode="0.00E+00">
                  <c:v>3.0674700000000001E-3</c:v>
                </c:pt>
                <c:pt idx="108296" formatCode="0.00E+00">
                  <c:v>1.5831599999999999E-3</c:v>
                </c:pt>
                <c:pt idx="108297" formatCode="0.00E+00">
                  <c:v>9.8053499999999999E-5</c:v>
                </c:pt>
                <c:pt idx="108298" formatCode="0.00E+00">
                  <c:v>-1.38543E-3</c:v>
                </c:pt>
                <c:pt idx="108299" formatCode="0.00E+00">
                  <c:v>-2.8648599999999999E-3</c:v>
                </c:pt>
                <c:pt idx="108300" formatCode="0.00E+00">
                  <c:v>-4.33782E-3</c:v>
                </c:pt>
                <c:pt idx="108301" formatCode="0.00E+00">
                  <c:v>-5.8018999999999996E-3</c:v>
                </c:pt>
                <c:pt idx="108302" formatCode="0.00E+00">
                  <c:v>-7.2547100000000002E-3</c:v>
                </c:pt>
                <c:pt idx="108303" formatCode="0.00E+00">
                  <c:v>-8.6938599999999994E-3</c:v>
                </c:pt>
                <c:pt idx="108304">
                  <c:v>-1.0116999999999999E-2</c:v>
                </c:pt>
                <c:pt idx="108305">
                  <c:v>-1.15218E-2</c:v>
                </c:pt>
                <c:pt idx="108306">
                  <c:v>-1.2906000000000001E-2</c:v>
                </c:pt>
                <c:pt idx="108307">
                  <c:v>-1.42674E-2</c:v>
                </c:pt>
                <c:pt idx="108308">
                  <c:v>-1.56036E-2</c:v>
                </c:pt>
                <c:pt idx="108309">
                  <c:v>-1.69125E-2</c:v>
                </c:pt>
                <c:pt idx="108310">
                  <c:v>-1.8192099999999999E-2</c:v>
                </c:pt>
                <c:pt idx="108311">
                  <c:v>-1.9440099999999998E-2</c:v>
                </c:pt>
                <c:pt idx="108312">
                  <c:v>-2.0654599999999999E-2</c:v>
                </c:pt>
                <c:pt idx="108313">
                  <c:v>-2.1833600000000002E-2</c:v>
                </c:pt>
                <c:pt idx="108314">
                  <c:v>-2.2975200000000001E-2</c:v>
                </c:pt>
                <c:pt idx="108315">
                  <c:v>-2.4077500000000002E-2</c:v>
                </c:pt>
                <c:pt idx="108316">
                  <c:v>-2.51387E-2</c:v>
                </c:pt>
                <c:pt idx="108317">
                  <c:v>-2.6157199999999999E-2</c:v>
                </c:pt>
                <c:pt idx="108318">
                  <c:v>-2.7131300000000001E-2</c:v>
                </c:pt>
                <c:pt idx="108319">
                  <c:v>-2.8059299999999999E-2</c:v>
                </c:pt>
                <c:pt idx="108320">
                  <c:v>-2.8939900000000001E-2</c:v>
                </c:pt>
                <c:pt idx="108321">
                  <c:v>-2.9771599999999999E-2</c:v>
                </c:pt>
                <c:pt idx="108322">
                  <c:v>-3.05531E-2</c:v>
                </c:pt>
                <c:pt idx="108323">
                  <c:v>-3.1283100000000001E-2</c:v>
                </c:pt>
                <c:pt idx="108324">
                  <c:v>-3.1960500000000003E-2</c:v>
                </c:pt>
                <c:pt idx="108325">
                  <c:v>-3.2584099999999998E-2</c:v>
                </c:pt>
                <c:pt idx="108326">
                  <c:v>-3.3153099999999998E-2</c:v>
                </c:pt>
                <c:pt idx="108327">
                  <c:v>-3.3666500000000002E-2</c:v>
                </c:pt>
                <c:pt idx="108328">
                  <c:v>-3.4123500000000001E-2</c:v>
                </c:pt>
                <c:pt idx="108329">
                  <c:v>-3.4523400000000003E-2</c:v>
                </c:pt>
                <c:pt idx="108330">
                  <c:v>-3.4865599999999997E-2</c:v>
                </c:pt>
                <c:pt idx="108331">
                  <c:v>-3.5149600000000003E-2</c:v>
                </c:pt>
                <c:pt idx="108332">
                  <c:v>-3.5374999999999997E-2</c:v>
                </c:pt>
                <c:pt idx="108333">
                  <c:v>-3.5541400000000001E-2</c:v>
                </c:pt>
                <c:pt idx="108334">
                  <c:v>-3.5648699999999998E-2</c:v>
                </c:pt>
                <c:pt idx="108335">
                  <c:v>-3.5696699999999998E-2</c:v>
                </c:pt>
                <c:pt idx="108336">
                  <c:v>-3.5685399999999999E-2</c:v>
                </c:pt>
                <c:pt idx="108337">
                  <c:v>-3.5614899999999998E-2</c:v>
                </c:pt>
                <c:pt idx="108338">
                  <c:v>-3.5485299999999997E-2</c:v>
                </c:pt>
                <c:pt idx="108339">
                  <c:v>-3.5297000000000002E-2</c:v>
                </c:pt>
                <c:pt idx="108340">
                  <c:v>-3.5050199999999997E-2</c:v>
                </c:pt>
                <c:pt idx="108341">
                  <c:v>-3.4745499999999999E-2</c:v>
                </c:pt>
                <c:pt idx="108342">
                  <c:v>-3.4383400000000001E-2</c:v>
                </c:pt>
                <c:pt idx="108343">
                  <c:v>-3.3964599999999998E-2</c:v>
                </c:pt>
                <c:pt idx="108344">
                  <c:v>-3.34898E-2</c:v>
                </c:pt>
                <c:pt idx="108345">
                  <c:v>-3.29599E-2</c:v>
                </c:pt>
                <c:pt idx="108346">
                  <c:v>-3.2375800000000003E-2</c:v>
                </c:pt>
                <c:pt idx="108347">
                  <c:v>-3.1738500000000003E-2</c:v>
                </c:pt>
                <c:pt idx="108348">
                  <c:v>-3.1049199999999999E-2</c:v>
                </c:pt>
                <c:pt idx="108349">
                  <c:v>-3.0308999999999999E-2</c:v>
                </c:pt>
                <c:pt idx="108350">
                  <c:v>-2.9519299999999998E-2</c:v>
                </c:pt>
                <c:pt idx="108351">
                  <c:v>-2.86813E-2</c:v>
                </c:pt>
                <c:pt idx="108352">
                  <c:v>-2.7796600000000001E-2</c:v>
                </c:pt>
                <c:pt idx="108353">
                  <c:v>-2.6866600000000001E-2</c:v>
                </c:pt>
                <c:pt idx="108354">
                  <c:v>-2.58929E-2</c:v>
                </c:pt>
                <c:pt idx="108355">
                  <c:v>-2.4877300000000001E-2</c:v>
                </c:pt>
                <c:pt idx="108356">
                  <c:v>-2.38213E-2</c:v>
                </c:pt>
                <c:pt idx="108357">
                  <c:v>-2.2726900000000001E-2</c:v>
                </c:pt>
                <c:pt idx="108358">
                  <c:v>-2.1595900000000001E-2</c:v>
                </c:pt>
                <c:pt idx="108359">
                  <c:v>-2.04301E-2</c:v>
                </c:pt>
                <c:pt idx="108360">
                  <c:v>-1.9231600000000001E-2</c:v>
                </c:pt>
                <c:pt idx="108361">
                  <c:v>-1.8002400000000002E-2</c:v>
                </c:pt>
                <c:pt idx="108362">
                  <c:v>-1.6744599999999998E-2</c:v>
                </c:pt>
                <c:pt idx="108363">
                  <c:v>-1.54602E-2</c:v>
                </c:pt>
                <c:pt idx="108364">
                  <c:v>-1.4151499999999999E-2</c:v>
                </c:pt>
                <c:pt idx="108365">
                  <c:v>-1.28206E-2</c:v>
                </c:pt>
                <c:pt idx="108366">
                  <c:v>-1.1469699999999999E-2</c:v>
                </c:pt>
                <c:pt idx="108367">
                  <c:v>-1.0101199999999999E-2</c:v>
                </c:pt>
                <c:pt idx="108368" formatCode="0.00E+00">
                  <c:v>-8.7172299999999994E-3</c:v>
                </c:pt>
                <c:pt idx="108369" formatCode="0.00E+00">
                  <c:v>-7.3202099999999997E-3</c:v>
                </c:pt>
                <c:pt idx="108370" formatCode="0.00E+00">
                  <c:v>-5.9124299999999998E-3</c:v>
                </c:pt>
                <c:pt idx="108371" formatCode="0.00E+00">
                  <c:v>-4.4962400000000003E-3</c:v>
                </c:pt>
                <c:pt idx="108372" formatCode="0.00E+00">
                  <c:v>-3.07399E-3</c:v>
                </c:pt>
                <c:pt idx="108373" formatCode="0.00E+00">
                  <c:v>-1.6480399999999999E-3</c:v>
                </c:pt>
                <c:pt idx="108374" formatCode="0.00E+00">
                  <c:v>-2.20757E-4</c:v>
                </c:pt>
                <c:pt idx="108375" formatCode="0.00E+00">
                  <c:v>1.2055E-3</c:v>
                </c:pt>
                <c:pt idx="108376" formatCode="0.00E+00">
                  <c:v>2.6283700000000001E-3</c:v>
                </c:pt>
                <c:pt idx="108377" formatCode="0.00E+00">
                  <c:v>4.0455100000000004E-3</c:v>
                </c:pt>
                <c:pt idx="108378" formatCode="0.00E+00">
                  <c:v>5.4545799999999997E-3</c:v>
                </c:pt>
                <c:pt idx="108379" formatCode="0.00E+00">
                  <c:v>6.8532699999999998E-3</c:v>
                </c:pt>
                <c:pt idx="108380" formatCode="0.00E+00">
                  <c:v>8.23926E-3</c:v>
                </c:pt>
                <c:pt idx="108381" formatCode="0.00E+00">
                  <c:v>9.6103000000000004E-3</c:v>
                </c:pt>
                <c:pt idx="108382">
                  <c:v>1.0964099999999999E-2</c:v>
                </c:pt>
                <c:pt idx="108383">
                  <c:v>1.22985E-2</c:v>
                </c:pt>
                <c:pt idx="108384">
                  <c:v>1.3611399999999999E-2</c:v>
                </c:pt>
                <c:pt idx="108385">
                  <c:v>1.4900399999999999E-2</c:v>
                </c:pt>
                <c:pt idx="108386">
                  <c:v>1.61637E-2</c:v>
                </c:pt>
                <c:pt idx="108387">
                  <c:v>1.7399100000000001E-2</c:v>
                </c:pt>
                <c:pt idx="108388">
                  <c:v>1.86045E-2</c:v>
                </c:pt>
                <c:pt idx="108389">
                  <c:v>1.9778199999999999E-2</c:v>
                </c:pt>
                <c:pt idx="108390">
                  <c:v>2.0918099999999999E-2</c:v>
                </c:pt>
                <c:pt idx="108391">
                  <c:v>2.20225E-2</c:v>
                </c:pt>
                <c:pt idx="108392">
                  <c:v>2.3089599999999998E-2</c:v>
                </c:pt>
                <c:pt idx="108393">
                  <c:v>2.4117599999999999E-2</c:v>
                </c:pt>
                <c:pt idx="108394">
                  <c:v>2.5104999999999999E-2</c:v>
                </c:pt>
                <c:pt idx="108395">
                  <c:v>2.60501E-2</c:v>
                </c:pt>
                <c:pt idx="108396">
                  <c:v>2.6951599999999999E-2</c:v>
                </c:pt>
                <c:pt idx="108397">
                  <c:v>2.7807800000000001E-2</c:v>
                </c:pt>
                <c:pt idx="108398">
                  <c:v>2.86176E-2</c:v>
                </c:pt>
                <c:pt idx="108399">
                  <c:v>2.9379599999999999E-2</c:v>
                </c:pt>
                <c:pt idx="108400">
                  <c:v>3.00927E-2</c:v>
                </c:pt>
                <c:pt idx="108401">
                  <c:v>3.07558E-2</c:v>
                </c:pt>
                <c:pt idx="108402">
                  <c:v>3.1367800000000001E-2</c:v>
                </c:pt>
                <c:pt idx="108403">
                  <c:v>3.1927799999999999E-2</c:v>
                </c:pt>
                <c:pt idx="108404">
                  <c:v>3.2435100000000001E-2</c:v>
                </c:pt>
                <c:pt idx="108405">
                  <c:v>3.2888800000000003E-2</c:v>
                </c:pt>
                <c:pt idx="108406">
                  <c:v>3.3288199999999997E-2</c:v>
                </c:pt>
                <c:pt idx="108407">
                  <c:v>3.36329E-2</c:v>
                </c:pt>
                <c:pt idx="108408">
                  <c:v>3.3922300000000002E-2</c:v>
                </c:pt>
                <c:pt idx="108409">
                  <c:v>3.4155999999999999E-2</c:v>
                </c:pt>
                <c:pt idx="108410">
                  <c:v>3.4333799999999998E-2</c:v>
                </c:pt>
                <c:pt idx="108411">
                  <c:v>3.44555E-2</c:v>
                </c:pt>
                <c:pt idx="108412">
                  <c:v>3.45209E-2</c:v>
                </c:pt>
                <c:pt idx="108413">
                  <c:v>3.4529999999999998E-2</c:v>
                </c:pt>
                <c:pt idx="108414">
                  <c:v>3.4483E-2</c:v>
                </c:pt>
                <c:pt idx="108415">
                  <c:v>3.4380000000000001E-2</c:v>
                </c:pt>
                <c:pt idx="108416">
                  <c:v>3.42212E-2</c:v>
                </c:pt>
                <c:pt idx="108417">
                  <c:v>3.4007000000000003E-2</c:v>
                </c:pt>
                <c:pt idx="108418">
                  <c:v>3.3737900000000001E-2</c:v>
                </c:pt>
                <c:pt idx="108419">
                  <c:v>3.3414399999999997E-2</c:v>
                </c:pt>
                <c:pt idx="108420">
                  <c:v>3.3037200000000003E-2</c:v>
                </c:pt>
                <c:pt idx="108421">
                  <c:v>3.2606799999999998E-2</c:v>
                </c:pt>
                <c:pt idx="108422">
                  <c:v>3.2124199999999999E-2</c:v>
                </c:pt>
                <c:pt idx="108423">
                  <c:v>3.1590199999999999E-2</c:v>
                </c:pt>
                <c:pt idx="108424">
                  <c:v>3.10058E-2</c:v>
                </c:pt>
                <c:pt idx="108425">
                  <c:v>3.0372099999999999E-2</c:v>
                </c:pt>
                <c:pt idx="108426">
                  <c:v>2.9690000000000001E-2</c:v>
                </c:pt>
                <c:pt idx="108427">
                  <c:v>2.8961000000000001E-2</c:v>
                </c:pt>
                <c:pt idx="108428">
                  <c:v>2.8186200000000002E-2</c:v>
                </c:pt>
                <c:pt idx="108429">
                  <c:v>2.73669E-2</c:v>
                </c:pt>
                <c:pt idx="108430">
                  <c:v>2.6504699999999999E-2</c:v>
                </c:pt>
                <c:pt idx="108431">
                  <c:v>2.5600999999999999E-2</c:v>
                </c:pt>
                <c:pt idx="108432">
                  <c:v>2.46573E-2</c:v>
                </c:pt>
                <c:pt idx="108433">
                  <c:v>2.36752E-2</c:v>
                </c:pt>
                <c:pt idx="108434">
                  <c:v>2.26565E-2</c:v>
                </c:pt>
                <c:pt idx="108435">
                  <c:v>2.1602799999999998E-2</c:v>
                </c:pt>
                <c:pt idx="108436">
                  <c:v>2.05159E-2</c:v>
                </c:pt>
                <c:pt idx="108437">
                  <c:v>1.93977E-2</c:v>
                </c:pt>
                <c:pt idx="108438">
                  <c:v>1.8249999999999999E-2</c:v>
                </c:pt>
                <c:pt idx="108439">
                  <c:v>1.7074700000000002E-2</c:v>
                </c:pt>
                <c:pt idx="108440">
                  <c:v>1.58739E-2</c:v>
                </c:pt>
                <c:pt idx="108441">
                  <c:v>1.4649499999999999E-2</c:v>
                </c:pt>
                <c:pt idx="108442">
                  <c:v>1.34035E-2</c:v>
                </c:pt>
                <c:pt idx="108443">
                  <c:v>1.21379E-2</c:v>
                </c:pt>
                <c:pt idx="108444">
                  <c:v>1.0855E-2</c:v>
                </c:pt>
                <c:pt idx="108445" formatCode="0.00E+00">
                  <c:v>9.5566999999999996E-3</c:v>
                </c:pt>
                <c:pt idx="108446" formatCode="0.00E+00">
                  <c:v>8.2452099999999993E-3</c:v>
                </c:pt>
                <c:pt idx="108447" formatCode="0.00E+00">
                  <c:v>6.9226599999999998E-3</c:v>
                </c:pt>
                <c:pt idx="108448" formatCode="0.00E+00">
                  <c:v>5.5911900000000002E-3</c:v>
                </c:pt>
                <c:pt idx="108449" formatCode="0.00E+00">
                  <c:v>4.2529600000000001E-3</c:v>
                </c:pt>
                <c:pt idx="108450" formatCode="0.00E+00">
                  <c:v>2.9101299999999999E-3</c:v>
                </c:pt>
                <c:pt idx="108451" formatCode="0.00E+00">
                  <c:v>1.56488E-3</c:v>
                </c:pt>
                <c:pt idx="108452" formatCode="0.00E+00">
                  <c:v>2.19347E-4</c:v>
                </c:pt>
                <c:pt idx="108453" formatCode="0.00E+00">
                  <c:v>-1.1243099999999999E-3</c:v>
                </c:pt>
                <c:pt idx="108454" formatCode="0.00E+00">
                  <c:v>-2.46394E-3</c:v>
                </c:pt>
                <c:pt idx="108455" formatCode="0.00E+00">
                  <c:v>-3.7974200000000001E-3</c:v>
                </c:pt>
                <c:pt idx="108456" formatCode="0.00E+00">
                  <c:v>-5.1226400000000004E-3</c:v>
                </c:pt>
                <c:pt idx="108457" formatCode="0.00E+00">
                  <c:v>-6.4375099999999996E-3</c:v>
                </c:pt>
                <c:pt idx="108458" formatCode="0.00E+00">
                  <c:v>-7.7399599999999997E-3</c:v>
                </c:pt>
                <c:pt idx="108459" formatCode="0.00E+00">
                  <c:v>-9.0279699999999997E-3</c:v>
                </c:pt>
                <c:pt idx="108460">
                  <c:v>-1.02995E-2</c:v>
                </c:pt>
                <c:pt idx="108461">
                  <c:v>-1.15526E-2</c:v>
                </c:pt>
                <c:pt idx="108462">
                  <c:v>-1.2785400000000001E-2</c:v>
                </c:pt>
                <c:pt idx="108463">
                  <c:v>-1.3995799999999999E-2</c:v>
                </c:pt>
                <c:pt idx="108464">
                  <c:v>-1.51822E-2</c:v>
                </c:pt>
                <c:pt idx="108465">
                  <c:v>-1.6342700000000002E-2</c:v>
                </c:pt>
                <c:pt idx="108466">
                  <c:v>-1.7475500000000001E-2</c:v>
                </c:pt>
                <c:pt idx="108467">
                  <c:v>-1.8578899999999999E-2</c:v>
                </c:pt>
                <c:pt idx="108468">
                  <c:v>-1.96513E-2</c:v>
                </c:pt>
                <c:pt idx="108469">
                  <c:v>-2.06911E-2</c:v>
                </c:pt>
                <c:pt idx="108470">
                  <c:v>-2.1696799999999999E-2</c:v>
                </c:pt>
                <c:pt idx="108471">
                  <c:v>-2.2666800000000001E-2</c:v>
                </c:pt>
                <c:pt idx="108472">
                  <c:v>-2.35999E-2</c:v>
                </c:pt>
                <c:pt idx="108473">
                  <c:v>-2.4494599999999998E-2</c:v>
                </c:pt>
                <c:pt idx="108474">
                  <c:v>-2.5349699999999999E-2</c:v>
                </c:pt>
                <c:pt idx="108475">
                  <c:v>-2.6164E-2</c:v>
                </c:pt>
                <c:pt idx="108476">
                  <c:v>-2.6936399999999999E-2</c:v>
                </c:pt>
                <c:pt idx="108477">
                  <c:v>-2.7665800000000001E-2</c:v>
                </c:pt>
                <c:pt idx="108478">
                  <c:v>-2.8351299999999999E-2</c:v>
                </c:pt>
                <c:pt idx="108479">
                  <c:v>-2.8991900000000001E-2</c:v>
                </c:pt>
                <c:pt idx="108480">
                  <c:v>-2.95868E-2</c:v>
                </c:pt>
                <c:pt idx="108481">
                  <c:v>-3.01353E-2</c:v>
                </c:pt>
                <c:pt idx="108482">
                  <c:v>-3.0636799999999999E-2</c:v>
                </c:pt>
                <c:pt idx="108483">
                  <c:v>-3.1090599999999999E-2</c:v>
                </c:pt>
                <c:pt idx="108484">
                  <c:v>-3.1496200000000002E-2</c:v>
                </c:pt>
                <c:pt idx="108485">
                  <c:v>-3.1853300000000001E-2</c:v>
                </c:pt>
                <c:pt idx="108486">
                  <c:v>-3.21614E-2</c:v>
                </c:pt>
                <c:pt idx="108487">
                  <c:v>-3.2420400000000002E-2</c:v>
                </c:pt>
                <c:pt idx="108488">
                  <c:v>-3.2629999999999999E-2</c:v>
                </c:pt>
                <c:pt idx="108489">
                  <c:v>-3.2790199999999999E-2</c:v>
                </c:pt>
                <c:pt idx="108490">
                  <c:v>-3.2901E-2</c:v>
                </c:pt>
                <c:pt idx="108491">
                  <c:v>-3.2962400000000003E-2</c:v>
                </c:pt>
                <c:pt idx="108492">
                  <c:v>-3.29746E-2</c:v>
                </c:pt>
                <c:pt idx="108493">
                  <c:v>-3.2937800000000003E-2</c:v>
                </c:pt>
                <c:pt idx="108494">
                  <c:v>-3.2852399999999997E-2</c:v>
                </c:pt>
                <c:pt idx="108495">
                  <c:v>-3.2718700000000003E-2</c:v>
                </c:pt>
                <c:pt idx="108496">
                  <c:v>-3.2537200000000002E-2</c:v>
                </c:pt>
                <c:pt idx="108497">
                  <c:v>-3.2308400000000001E-2</c:v>
                </c:pt>
                <c:pt idx="108498">
                  <c:v>-3.2032999999999999E-2</c:v>
                </c:pt>
                <c:pt idx="108499">
                  <c:v>-3.1711700000000002E-2</c:v>
                </c:pt>
                <c:pt idx="108500">
                  <c:v>-3.1345199999999997E-2</c:v>
                </c:pt>
                <c:pt idx="108501">
                  <c:v>-3.0934400000000001E-2</c:v>
                </c:pt>
                <c:pt idx="108502">
                  <c:v>-3.04801E-2</c:v>
                </c:pt>
                <c:pt idx="108503">
                  <c:v>-2.99834E-2</c:v>
                </c:pt>
                <c:pt idx="108504">
                  <c:v>-2.9445300000000001E-2</c:v>
                </c:pt>
                <c:pt idx="108505">
                  <c:v>-2.8866900000000001E-2</c:v>
                </c:pt>
                <c:pt idx="108506">
                  <c:v>-2.8249300000000001E-2</c:v>
                </c:pt>
                <c:pt idx="108507">
                  <c:v>-2.7593800000000002E-2</c:v>
                </c:pt>
                <c:pt idx="108508">
                  <c:v>-2.6901600000000001E-2</c:v>
                </c:pt>
                <c:pt idx="108509">
                  <c:v>-2.6174099999999999E-2</c:v>
                </c:pt>
                <c:pt idx="108510">
                  <c:v>-2.54126E-2</c:v>
                </c:pt>
                <c:pt idx="108511">
                  <c:v>-2.46187E-2</c:v>
                </c:pt>
                <c:pt idx="108512">
                  <c:v>-2.3793600000000002E-2</c:v>
                </c:pt>
                <c:pt idx="108513">
                  <c:v>-2.2939000000000001E-2</c:v>
                </c:pt>
                <c:pt idx="108514">
                  <c:v>-2.20564E-2</c:v>
                </c:pt>
                <c:pt idx="108515">
                  <c:v>-2.11474E-2</c:v>
                </c:pt>
                <c:pt idx="108516">
                  <c:v>-2.0213700000000001E-2</c:v>
                </c:pt>
                <c:pt idx="108517">
                  <c:v>-1.9256700000000002E-2</c:v>
                </c:pt>
                <c:pt idx="108518">
                  <c:v>-1.82784E-2</c:v>
                </c:pt>
                <c:pt idx="108519">
                  <c:v>-1.7280299999999998E-2</c:v>
                </c:pt>
                <c:pt idx="108520">
                  <c:v>-1.6264199999999999E-2</c:v>
                </c:pt>
                <c:pt idx="108521">
                  <c:v>-1.52318E-2</c:v>
                </c:pt>
                <c:pt idx="108522">
                  <c:v>-1.41849E-2</c:v>
                </c:pt>
                <c:pt idx="108523">
                  <c:v>-1.31252E-2</c:v>
                </c:pt>
                <c:pt idx="108524">
                  <c:v>-1.20546E-2</c:v>
                </c:pt>
                <c:pt idx="108525">
                  <c:v>-1.09748E-2</c:v>
                </c:pt>
                <c:pt idx="108526" formatCode="0.00E+00">
                  <c:v>-9.8876399999999996E-3</c:v>
                </c:pt>
                <c:pt idx="108527" formatCode="0.00E+00">
                  <c:v>-8.7948499999999999E-3</c:v>
                </c:pt>
                <c:pt idx="108528" formatCode="0.00E+00">
                  <c:v>-7.6982500000000002E-3</c:v>
                </c:pt>
                <c:pt idx="108529" formatCode="0.00E+00">
                  <c:v>-6.5995999999999997E-3</c:v>
                </c:pt>
                <c:pt idx="108530" formatCode="0.00E+00">
                  <c:v>-5.50068E-3</c:v>
                </c:pt>
                <c:pt idx="108531" formatCode="0.00E+00">
                  <c:v>-4.4032300000000002E-3</c:v>
                </c:pt>
                <c:pt idx="108532" formatCode="0.00E+00">
                  <c:v>-3.3089899999999999E-3</c:v>
                </c:pt>
                <c:pt idx="108533" formatCode="0.00E+00">
                  <c:v>-2.2196899999999999E-3</c:v>
                </c:pt>
                <c:pt idx="108534" formatCode="0.00E+00">
                  <c:v>-1.1370099999999999E-3</c:v>
                </c:pt>
                <c:pt idx="108535" formatCode="0.00E+00">
                  <c:v>-6.2626999999999995E-5</c:v>
                </c:pt>
                <c:pt idx="108536" formatCode="0.00E+00">
                  <c:v>1.0018099999999999E-3</c:v>
                </c:pt>
                <c:pt idx="108537" formatCode="0.00E+00">
                  <c:v>2.0547E-3</c:v>
                </c:pt>
                <c:pt idx="108538" formatCode="0.00E+00">
                  <c:v>3.0944599999999998E-3</c:v>
                </c:pt>
                <c:pt idx="108539" formatCode="0.00E+00">
                  <c:v>4.1195299999999997E-3</c:v>
                </c:pt>
                <c:pt idx="108540" formatCode="0.00E+00">
                  <c:v>5.1284299999999998E-3</c:v>
                </c:pt>
                <c:pt idx="108541" formatCode="0.00E+00">
                  <c:v>6.1196699999999998E-3</c:v>
                </c:pt>
                <c:pt idx="108542" formatCode="0.00E+00">
                  <c:v>7.0918500000000002E-3</c:v>
                </c:pt>
                <c:pt idx="108543" formatCode="0.00E+00">
                  <c:v>8.0435699999999999E-3</c:v>
                </c:pt>
                <c:pt idx="108544" formatCode="0.00E+00">
                  <c:v>8.9735200000000005E-3</c:v>
                </c:pt>
                <c:pt idx="108545" formatCode="0.00E+00">
                  <c:v>9.8804099999999992E-3</c:v>
                </c:pt>
                <c:pt idx="108546">
                  <c:v>1.0763E-2</c:v>
                </c:pt>
                <c:pt idx="108547">
                  <c:v>1.1620200000000001E-2</c:v>
                </c:pt>
                <c:pt idx="108548">
                  <c:v>1.24507E-2</c:v>
                </c:pt>
                <c:pt idx="108549">
                  <c:v>1.3253600000000001E-2</c:v>
                </c:pt>
                <c:pt idx="108550">
                  <c:v>1.4027899999999999E-2</c:v>
                </c:pt>
                <c:pt idx="108551">
                  <c:v>1.4772499999999999E-2</c:v>
                </c:pt>
                <c:pt idx="108552">
                  <c:v>1.5486700000000001E-2</c:v>
                </c:pt>
                <c:pt idx="108553">
                  <c:v>1.6169599999999999E-2</c:v>
                </c:pt>
                <c:pt idx="108554">
                  <c:v>1.6820399999999999E-2</c:v>
                </c:pt>
                <c:pt idx="108555">
                  <c:v>1.74384E-2</c:v>
                </c:pt>
                <c:pt idx="108556">
                  <c:v>1.8023000000000001E-2</c:v>
                </c:pt>
                <c:pt idx="108557">
                  <c:v>1.8573699999999999E-2</c:v>
                </c:pt>
                <c:pt idx="108558">
                  <c:v>1.90899E-2</c:v>
                </c:pt>
                <c:pt idx="108559">
                  <c:v>1.95712E-2</c:v>
                </c:pt>
                <c:pt idx="108560">
                  <c:v>2.0017199999999999E-2</c:v>
                </c:pt>
                <c:pt idx="108561">
                  <c:v>2.04277E-2</c:v>
                </c:pt>
                <c:pt idx="108562">
                  <c:v>2.0802399999999999E-2</c:v>
                </c:pt>
                <c:pt idx="108563">
                  <c:v>2.1141099999999999E-2</c:v>
                </c:pt>
                <c:pt idx="108564">
                  <c:v>2.1443799999999999E-2</c:v>
                </c:pt>
                <c:pt idx="108565">
                  <c:v>2.1710400000000001E-2</c:v>
                </c:pt>
                <c:pt idx="108566">
                  <c:v>2.1940899999999999E-2</c:v>
                </c:pt>
                <c:pt idx="108567">
                  <c:v>2.21354E-2</c:v>
                </c:pt>
                <c:pt idx="108568">
                  <c:v>2.22942E-2</c:v>
                </c:pt>
                <c:pt idx="108569">
                  <c:v>2.2417400000000001E-2</c:v>
                </c:pt>
                <c:pt idx="108570">
                  <c:v>2.2505299999999999E-2</c:v>
                </c:pt>
                <c:pt idx="108571">
                  <c:v>2.25583E-2</c:v>
                </c:pt>
                <c:pt idx="108572">
                  <c:v>2.2576800000000001E-2</c:v>
                </c:pt>
                <c:pt idx="108573">
                  <c:v>2.2561299999999999E-2</c:v>
                </c:pt>
                <c:pt idx="108574">
                  <c:v>2.25122E-2</c:v>
                </c:pt>
                <c:pt idx="108575">
                  <c:v>2.24303E-2</c:v>
                </c:pt>
                <c:pt idx="108576">
                  <c:v>2.2316099999999998E-2</c:v>
                </c:pt>
                <c:pt idx="108577">
                  <c:v>2.21703E-2</c:v>
                </c:pt>
                <c:pt idx="108578">
                  <c:v>2.1993599999999999E-2</c:v>
                </c:pt>
                <c:pt idx="108579">
                  <c:v>2.1787000000000001E-2</c:v>
                </c:pt>
                <c:pt idx="108580">
                  <c:v>2.15512E-2</c:v>
                </c:pt>
                <c:pt idx="108581">
                  <c:v>2.12871E-2</c:v>
                </c:pt>
                <c:pt idx="108582">
                  <c:v>2.09956E-2</c:v>
                </c:pt>
                <c:pt idx="108583">
                  <c:v>2.06778E-2</c:v>
                </c:pt>
                <c:pt idx="108584">
                  <c:v>2.0334600000000001E-2</c:v>
                </c:pt>
                <c:pt idx="108585">
                  <c:v>1.9967200000000001E-2</c:v>
                </c:pt>
                <c:pt idx="108586">
                  <c:v>1.95766E-2</c:v>
                </c:pt>
                <c:pt idx="108587">
                  <c:v>1.9163800000000002E-2</c:v>
                </c:pt>
                <c:pt idx="108588">
                  <c:v>1.8730199999999999E-2</c:v>
                </c:pt>
                <c:pt idx="108589">
                  <c:v>1.8276799999999999E-2</c:v>
                </c:pt>
                <c:pt idx="108590">
                  <c:v>1.7804899999999999E-2</c:v>
                </c:pt>
                <c:pt idx="108591">
                  <c:v>1.73157E-2</c:v>
                </c:pt>
                <c:pt idx="108592">
                  <c:v>1.6810499999999999E-2</c:v>
                </c:pt>
                <c:pt idx="108593">
                  <c:v>1.62904E-2</c:v>
                </c:pt>
                <c:pt idx="108594">
                  <c:v>1.5756900000000001E-2</c:v>
                </c:pt>
                <c:pt idx="108595">
                  <c:v>1.52111E-2</c:v>
                </c:pt>
                <c:pt idx="108596">
                  <c:v>1.4654500000000001E-2</c:v>
                </c:pt>
                <c:pt idx="108597">
                  <c:v>1.40882E-2</c:v>
                </c:pt>
                <c:pt idx="108598">
                  <c:v>1.3513600000000001E-2</c:v>
                </c:pt>
                <c:pt idx="108599">
                  <c:v>1.29321E-2</c:v>
                </c:pt>
                <c:pt idx="108600">
                  <c:v>1.2344900000000001E-2</c:v>
                </c:pt>
                <c:pt idx="108601">
                  <c:v>1.17533E-2</c:v>
                </c:pt>
                <c:pt idx="108602">
                  <c:v>1.1158700000000001E-2</c:v>
                </c:pt>
                <c:pt idx="108603">
                  <c:v>1.05623E-2</c:v>
                </c:pt>
                <c:pt idx="108604" formatCode="0.00E+00">
                  <c:v>9.9654600000000006E-3</c:v>
                </c:pt>
                <c:pt idx="108605" formatCode="0.00E+00">
                  <c:v>9.3693800000000001E-3</c:v>
                </c:pt>
                <c:pt idx="108606" formatCode="0.00E+00">
                  <c:v>8.7753299999999996E-3</c:v>
                </c:pt>
                <c:pt idx="108607" formatCode="0.00E+00">
                  <c:v>8.1845400000000006E-3</c:v>
                </c:pt>
                <c:pt idx="108608" formatCode="0.00E+00">
                  <c:v>7.5982100000000002E-3</c:v>
                </c:pt>
                <c:pt idx="108609" formatCode="0.00E+00">
                  <c:v>7.0175300000000001E-3</c:v>
                </c:pt>
                <c:pt idx="108610" formatCode="0.00E+00">
                  <c:v>6.4436500000000004E-3</c:v>
                </c:pt>
                <c:pt idx="108611" formatCode="0.00E+00">
                  <c:v>5.8777100000000004E-3</c:v>
                </c:pt>
                <c:pt idx="108612" formatCode="0.00E+00">
                  <c:v>5.3207899999999997E-3</c:v>
                </c:pt>
                <c:pt idx="108613" formatCode="0.00E+00">
                  <c:v>4.7739699999999998E-3</c:v>
                </c:pt>
                <c:pt idx="108614" formatCode="0.00E+00">
                  <c:v>4.2382699999999997E-3</c:v>
                </c:pt>
                <c:pt idx="108615" formatCode="0.00E+00">
                  <c:v>3.7146800000000002E-3</c:v>
                </c:pt>
                <c:pt idx="108616" formatCode="0.00E+00">
                  <c:v>3.2041499999999998E-3</c:v>
                </c:pt>
                <c:pt idx="108617" formatCode="0.00E+00">
                  <c:v>2.7076100000000001E-3</c:v>
                </c:pt>
                <c:pt idx="108618" formatCode="0.00E+00">
                  <c:v>2.2259100000000002E-3</c:v>
                </c:pt>
                <c:pt idx="108619" formatCode="0.00E+00">
                  <c:v>1.7598799999999999E-3</c:v>
                </c:pt>
                <c:pt idx="108620" formatCode="0.00E+00">
                  <c:v>1.31032E-3</c:v>
                </c:pt>
                <c:pt idx="108621" formatCode="0.00E+00">
                  <c:v>8.77939E-4</c:v>
                </c:pt>
                <c:pt idx="108622" formatCode="0.00E+00">
                  <c:v>4.6343900000000001E-4</c:v>
                </c:pt>
                <c:pt idx="108623" formatCode="0.00E+00">
                  <c:v>6.7453900000000001E-5</c:v>
                </c:pt>
                <c:pt idx="108624" formatCode="0.00E+00">
                  <c:v>-3.0942900000000001E-4</c:v>
                </c:pt>
                <c:pt idx="108625" formatCode="0.00E+00">
                  <c:v>-6.6667500000000004E-4</c:v>
                </c:pt>
                <c:pt idx="108626" formatCode="0.00E+00">
                  <c:v>-1.0038E-3</c:v>
                </c:pt>
                <c:pt idx="108627" formatCode="0.00E+00">
                  <c:v>-1.32037E-3</c:v>
                </c:pt>
                <c:pt idx="108628" formatCode="0.00E+00">
                  <c:v>-1.61601E-3</c:v>
                </c:pt>
                <c:pt idx="108629" formatCode="0.00E+00">
                  <c:v>-1.8904E-3</c:v>
                </c:pt>
                <c:pt idx="108630" formatCode="0.00E+00">
                  <c:v>-2.1432600000000001E-3</c:v>
                </c:pt>
                <c:pt idx="108631" formatCode="0.00E+00">
                  <c:v>-2.3743900000000001E-3</c:v>
                </c:pt>
                <c:pt idx="108632" formatCode="0.00E+00">
                  <c:v>-2.58362E-3</c:v>
                </c:pt>
                <c:pt idx="108633" formatCode="0.00E+00">
                  <c:v>-2.77086E-3</c:v>
                </c:pt>
                <c:pt idx="108634" formatCode="0.00E+00">
                  <c:v>-2.93604E-3</c:v>
                </c:pt>
                <c:pt idx="108635" formatCode="0.00E+00">
                  <c:v>-3.0791799999999999E-3</c:v>
                </c:pt>
                <c:pt idx="108636" formatCode="0.00E+00">
                  <c:v>-3.2003399999999999E-3</c:v>
                </c:pt>
                <c:pt idx="108637" formatCode="0.00E+00">
                  <c:v>-3.29963E-3</c:v>
                </c:pt>
                <c:pt idx="108638" formatCode="0.00E+00">
                  <c:v>-3.3772199999999998E-3</c:v>
                </c:pt>
                <c:pt idx="108639" formatCode="0.00E+00">
                  <c:v>-3.4333300000000001E-3</c:v>
                </c:pt>
                <c:pt idx="108640" formatCode="0.00E+00">
                  <c:v>-3.46825E-3</c:v>
                </c:pt>
                <c:pt idx="108641" formatCode="0.00E+00">
                  <c:v>-3.4822799999999999E-3</c:v>
                </c:pt>
                <c:pt idx="108642" formatCode="0.00E+00">
                  <c:v>-3.4758200000000001E-3</c:v>
                </c:pt>
                <c:pt idx="108643" formatCode="0.00E+00">
                  <c:v>-3.4492899999999998E-3</c:v>
                </c:pt>
                <c:pt idx="108644" formatCode="0.00E+00">
                  <c:v>-3.4031700000000001E-3</c:v>
                </c:pt>
                <c:pt idx="108645" formatCode="0.00E+00">
                  <c:v>-3.33797E-3</c:v>
                </c:pt>
                <c:pt idx="108646" formatCode="0.00E+00">
                  <c:v>-3.2542700000000001E-3</c:v>
                </c:pt>
                <c:pt idx="108647" formatCode="0.00E+00">
                  <c:v>-3.1526900000000001E-3</c:v>
                </c:pt>
                <c:pt idx="108648" formatCode="0.00E+00">
                  <c:v>-3.0338700000000001E-3</c:v>
                </c:pt>
                <c:pt idx="108649" formatCode="0.00E+00">
                  <c:v>-2.8985299999999999E-3</c:v>
                </c:pt>
                <c:pt idx="108650" formatCode="0.00E+00">
                  <c:v>-2.7474000000000001E-3</c:v>
                </c:pt>
                <c:pt idx="108651" formatCode="0.00E+00">
                  <c:v>-2.5812600000000002E-3</c:v>
                </c:pt>
                <c:pt idx="108652" formatCode="0.00E+00">
                  <c:v>-2.40092E-3</c:v>
                </c:pt>
                <c:pt idx="108653" formatCode="0.00E+00">
                  <c:v>-2.2072400000000001E-3</c:v>
                </c:pt>
                <c:pt idx="108654" formatCode="0.00E+00">
                  <c:v>-2.0010900000000001E-3</c:v>
                </c:pt>
                <c:pt idx="108655" formatCode="0.00E+00">
                  <c:v>-1.7834000000000001E-3</c:v>
                </c:pt>
                <c:pt idx="108656" formatCode="0.00E+00">
                  <c:v>-1.5551E-3</c:v>
                </c:pt>
                <c:pt idx="108657" formatCode="0.00E+00">
                  <c:v>-1.3171599999999999E-3</c:v>
                </c:pt>
                <c:pt idx="108658" formatCode="0.00E+00">
                  <c:v>-1.07058E-3</c:v>
                </c:pt>
                <c:pt idx="108659" formatCode="0.00E+00">
                  <c:v>-8.1636399999999998E-4</c:v>
                </c:pt>
                <c:pt idx="108660" formatCode="0.00E+00">
                  <c:v>-5.5555399999999999E-4</c:v>
                </c:pt>
                <c:pt idx="108661" formatCode="0.00E+00">
                  <c:v>-2.8919999999999998E-4</c:v>
                </c:pt>
                <c:pt idx="108662" formatCode="0.00E+00">
                  <c:v>-1.8368799999999999E-5</c:v>
                </c:pt>
                <c:pt idx="108663" formatCode="0.00E+00">
                  <c:v>2.5585899999999999E-4</c:v>
                </c:pt>
                <c:pt idx="108664" formatCode="0.00E+00">
                  <c:v>5.3239300000000004E-4</c:v>
                </c:pt>
                <c:pt idx="108665" formatCode="0.00E+00">
                  <c:v>8.1013500000000002E-4</c:v>
                </c:pt>
                <c:pt idx="108666" formatCode="0.00E+00">
                  <c:v>1.0879799999999999E-3</c:v>
                </c:pt>
                <c:pt idx="108667" formatCode="0.00E+00">
                  <c:v>1.36483E-3</c:v>
                </c:pt>
                <c:pt idx="108668" formatCode="0.00E+00">
                  <c:v>1.6395699999999999E-3</c:v>
                </c:pt>
                <c:pt idx="108669" formatCode="0.00E+00">
                  <c:v>1.9111E-3</c:v>
                </c:pt>
                <c:pt idx="108670" formatCode="0.00E+00">
                  <c:v>2.1783100000000001E-3</c:v>
                </c:pt>
                <c:pt idx="108671" formatCode="0.00E+00">
                  <c:v>2.44012E-3</c:v>
                </c:pt>
                <c:pt idx="108672" formatCode="0.00E+00">
                  <c:v>2.6954399999999999E-3</c:v>
                </c:pt>
                <c:pt idx="108673" formatCode="0.00E+00">
                  <c:v>2.9432099999999999E-3</c:v>
                </c:pt>
                <c:pt idx="108674" formatCode="0.00E+00">
                  <c:v>3.18235E-3</c:v>
                </c:pt>
                <c:pt idx="108675" formatCode="0.00E+00">
                  <c:v>3.4118400000000002E-3</c:v>
                </c:pt>
                <c:pt idx="108676" formatCode="0.00E+00">
                  <c:v>3.63065E-3</c:v>
                </c:pt>
                <c:pt idx="108677" formatCode="0.00E+00">
                  <c:v>3.8377900000000002E-3</c:v>
                </c:pt>
                <c:pt idx="108678" formatCode="0.00E+00">
                  <c:v>4.0322700000000001E-3</c:v>
                </c:pt>
                <c:pt idx="108679" formatCode="0.00E+00">
                  <c:v>4.2131399999999998E-3</c:v>
                </c:pt>
                <c:pt idx="108680" formatCode="0.00E+00">
                  <c:v>4.3794899999999998E-3</c:v>
                </c:pt>
                <c:pt idx="108681" formatCode="0.00E+00">
                  <c:v>4.5304200000000003E-3</c:v>
                </c:pt>
                <c:pt idx="108682" formatCode="0.00E+00">
                  <c:v>4.6650800000000003E-3</c:v>
                </c:pt>
                <c:pt idx="108683" formatCode="0.00E+00">
                  <c:v>4.7826300000000004E-3</c:v>
                </c:pt>
                <c:pt idx="108684" formatCode="0.00E+00">
                  <c:v>4.8822900000000001E-3</c:v>
                </c:pt>
                <c:pt idx="108685" formatCode="0.00E+00">
                  <c:v>4.9633100000000003E-3</c:v>
                </c:pt>
                <c:pt idx="108686" formatCode="0.00E+00">
                  <c:v>5.0249800000000001E-3</c:v>
                </c:pt>
                <c:pt idx="108687" formatCode="0.00E+00">
                  <c:v>5.0666299999999999E-3</c:v>
                </c:pt>
                <c:pt idx="108688" formatCode="0.00E+00">
                  <c:v>5.08764E-3</c:v>
                </c:pt>
                <c:pt idx="108689" formatCode="0.00E+00">
                  <c:v>5.0874099999999997E-3</c:v>
                </c:pt>
                <c:pt idx="108690" formatCode="0.00E+00">
                  <c:v>5.0654300000000001E-3</c:v>
                </c:pt>
                <c:pt idx="108691" formatCode="0.00E+00">
                  <c:v>5.0212E-3</c:v>
                </c:pt>
                <c:pt idx="108692" formatCode="0.00E+00">
                  <c:v>4.9542900000000001E-3</c:v>
                </c:pt>
                <c:pt idx="108693" formatCode="0.00E+00">
                  <c:v>4.8643100000000002E-3</c:v>
                </c:pt>
                <c:pt idx="108694" formatCode="0.00E+00">
                  <c:v>4.7509199999999996E-3</c:v>
                </c:pt>
                <c:pt idx="108695" formatCode="0.00E+00">
                  <c:v>4.6138500000000001E-3</c:v>
                </c:pt>
                <c:pt idx="108696" formatCode="0.00E+00">
                  <c:v>4.4528500000000004E-3</c:v>
                </c:pt>
                <c:pt idx="108697" formatCode="0.00E+00">
                  <c:v>4.2677499999999998E-3</c:v>
                </c:pt>
                <c:pt idx="108698" formatCode="0.00E+00">
                  <c:v>4.05844E-3</c:v>
                </c:pt>
                <c:pt idx="108699" formatCode="0.00E+00">
                  <c:v>3.8248499999999999E-3</c:v>
                </c:pt>
                <c:pt idx="108700" formatCode="0.00E+00">
                  <c:v>3.5669600000000001E-3</c:v>
                </c:pt>
                <c:pt idx="108701" formatCode="0.00E+00">
                  <c:v>3.2848199999999999E-3</c:v>
                </c:pt>
                <c:pt idx="108702" formatCode="0.00E+00">
                  <c:v>2.97854E-3</c:v>
                </c:pt>
                <c:pt idx="108703" formatCode="0.00E+00">
                  <c:v>2.6482699999999999E-3</c:v>
                </c:pt>
                <c:pt idx="108704" formatCode="0.00E+00">
                  <c:v>2.29422E-3</c:v>
                </c:pt>
                <c:pt idx="108705" formatCode="0.00E+00">
                  <c:v>1.9166700000000001E-3</c:v>
                </c:pt>
                <c:pt idx="108706" formatCode="0.00E+00">
                  <c:v>1.5159500000000001E-3</c:v>
                </c:pt>
                <c:pt idx="108707" formatCode="0.00E+00">
                  <c:v>1.0924400000000001E-3</c:v>
                </c:pt>
                <c:pt idx="108708" formatCode="0.00E+00">
                  <c:v>6.4656900000000005E-4</c:v>
                </c:pt>
                <c:pt idx="108709" formatCode="0.00E+00">
                  <c:v>1.7884199999999999E-4</c:v>
                </c:pt>
                <c:pt idx="108710" formatCode="0.00E+00">
                  <c:v>-3.1019700000000001E-4</c:v>
                </c:pt>
                <c:pt idx="108711" formatCode="0.00E+00">
                  <c:v>-8.1994700000000002E-4</c:v>
                </c:pt>
                <c:pt idx="108712" formatCode="0.00E+00">
                  <c:v>-1.34975E-3</c:v>
                </c:pt>
                <c:pt idx="108713" formatCode="0.00E+00">
                  <c:v>-1.89891E-3</c:v>
                </c:pt>
                <c:pt idx="108714" formatCode="0.00E+00">
                  <c:v>-2.4666599999999999E-3</c:v>
                </c:pt>
                <c:pt idx="108715" formatCode="0.00E+00">
                  <c:v>-3.0522100000000001E-3</c:v>
                </c:pt>
                <c:pt idx="108716" formatCode="0.00E+00">
                  <c:v>-3.6546899999999999E-3</c:v>
                </c:pt>
                <c:pt idx="108717" formatCode="0.00E+00">
                  <c:v>-4.2731999999999996E-3</c:v>
                </c:pt>
                <c:pt idx="108718" formatCode="0.00E+00">
                  <c:v>-4.9068100000000002E-3</c:v>
                </c:pt>
                <c:pt idx="108719" formatCode="0.00E+00">
                  <c:v>-5.5545200000000003E-3</c:v>
                </c:pt>
                <c:pt idx="108720" formatCode="0.00E+00">
                  <c:v>-6.2153E-3</c:v>
                </c:pt>
                <c:pt idx="108721" formatCode="0.00E+00">
                  <c:v>-6.8880699999999996E-3</c:v>
                </c:pt>
                <c:pt idx="108722" formatCode="0.00E+00">
                  <c:v>-7.5717400000000004E-3</c:v>
                </c:pt>
                <c:pt idx="108723" formatCode="0.00E+00">
                  <c:v>-8.2651500000000006E-3</c:v>
                </c:pt>
                <c:pt idx="108724" formatCode="0.00E+00">
                  <c:v>-8.9671200000000003E-3</c:v>
                </c:pt>
                <c:pt idx="108725" formatCode="0.00E+00">
                  <c:v>-9.6764399999999997E-3</c:v>
                </c:pt>
                <c:pt idx="108726">
                  <c:v>-1.0391900000000001E-2</c:v>
                </c:pt>
                <c:pt idx="108727">
                  <c:v>-1.11121E-2</c:v>
                </c:pt>
                <c:pt idx="108728">
                  <c:v>-1.18359E-2</c:v>
                </c:pt>
                <c:pt idx="108729">
                  <c:v>-1.2561900000000001E-2</c:v>
                </c:pt>
                <c:pt idx="108730">
                  <c:v>-1.32888E-2</c:v>
                </c:pt>
                <c:pt idx="108731">
                  <c:v>-1.40152E-2</c:v>
                </c:pt>
                <c:pt idx="108732">
                  <c:v>-1.47397E-2</c:v>
                </c:pt>
                <c:pt idx="108733">
                  <c:v>-1.5461000000000001E-2</c:v>
                </c:pt>
                <c:pt idx="108734">
                  <c:v>-1.61776E-2</c:v>
                </c:pt>
                <c:pt idx="108735">
                  <c:v>-1.68881E-2</c:v>
                </c:pt>
                <c:pt idx="108736">
                  <c:v>-1.7591099999999998E-2</c:v>
                </c:pt>
                <c:pt idx="108737">
                  <c:v>-1.8285200000000001E-2</c:v>
                </c:pt>
                <c:pt idx="108738">
                  <c:v>-1.8969E-2</c:v>
                </c:pt>
                <c:pt idx="108739">
                  <c:v>-1.9641100000000002E-2</c:v>
                </c:pt>
                <c:pt idx="108740">
                  <c:v>-2.0299999999999999E-2</c:v>
                </c:pt>
                <c:pt idx="108741">
                  <c:v>-2.0944299999999999E-2</c:v>
                </c:pt>
                <c:pt idx="108742">
                  <c:v>-2.1572600000000001E-2</c:v>
                </c:pt>
                <c:pt idx="108743">
                  <c:v>-2.2183600000000001E-2</c:v>
                </c:pt>
                <c:pt idx="108744">
                  <c:v>-2.2775799999999999E-2</c:v>
                </c:pt>
                <c:pt idx="108745">
                  <c:v>-2.3348000000000001E-2</c:v>
                </c:pt>
                <c:pt idx="108746">
                  <c:v>-2.3898800000000001E-2</c:v>
                </c:pt>
                <c:pt idx="108747">
                  <c:v>-2.4426900000000001E-2</c:v>
                </c:pt>
                <c:pt idx="108748">
                  <c:v>-2.4930899999999999E-2</c:v>
                </c:pt>
                <c:pt idx="108749">
                  <c:v>-2.54098E-2</c:v>
                </c:pt>
                <c:pt idx="108750">
                  <c:v>-2.5862099999999999E-2</c:v>
                </c:pt>
                <c:pt idx="108751">
                  <c:v>-2.6286799999999999E-2</c:v>
                </c:pt>
                <c:pt idx="108752">
                  <c:v>-2.66827E-2</c:v>
                </c:pt>
                <c:pt idx="108753">
                  <c:v>-2.7048599999999999E-2</c:v>
                </c:pt>
                <c:pt idx="108754">
                  <c:v>-2.7383500000000002E-2</c:v>
                </c:pt>
                <c:pt idx="108755">
                  <c:v>-2.76864E-2</c:v>
                </c:pt>
                <c:pt idx="108756">
                  <c:v>-2.79562E-2</c:v>
                </c:pt>
                <c:pt idx="108757">
                  <c:v>-2.8192100000000001E-2</c:v>
                </c:pt>
                <c:pt idx="108758">
                  <c:v>-2.8393100000000001E-2</c:v>
                </c:pt>
                <c:pt idx="108759">
                  <c:v>-2.8558400000000001E-2</c:v>
                </c:pt>
                <c:pt idx="108760">
                  <c:v>-2.86872E-2</c:v>
                </c:pt>
                <c:pt idx="108761">
                  <c:v>-2.8778700000000001E-2</c:v>
                </c:pt>
                <c:pt idx="108762">
                  <c:v>-2.8832300000000002E-2</c:v>
                </c:pt>
                <c:pt idx="108763">
                  <c:v>-2.8847299999999999E-2</c:v>
                </c:pt>
                <c:pt idx="108764">
                  <c:v>-2.88233E-2</c:v>
                </c:pt>
                <c:pt idx="108765">
                  <c:v>-2.87596E-2</c:v>
                </c:pt>
                <c:pt idx="108766">
                  <c:v>-2.8655799999999999E-2</c:v>
                </c:pt>
                <c:pt idx="108767">
                  <c:v>-2.8511600000000002E-2</c:v>
                </c:pt>
                <c:pt idx="108768">
                  <c:v>-2.83266E-2</c:v>
                </c:pt>
                <c:pt idx="108769">
                  <c:v>-2.81006E-2</c:v>
                </c:pt>
                <c:pt idx="108770">
                  <c:v>-2.7833400000000001E-2</c:v>
                </c:pt>
                <c:pt idx="108771">
                  <c:v>-2.7524799999999999E-2</c:v>
                </c:pt>
                <c:pt idx="108772">
                  <c:v>-2.7174899999999998E-2</c:v>
                </c:pt>
                <c:pt idx="108773">
                  <c:v>-2.6783600000000001E-2</c:v>
                </c:pt>
                <c:pt idx="108774">
                  <c:v>-2.6350999999999999E-2</c:v>
                </c:pt>
                <c:pt idx="108775">
                  <c:v>-2.58772E-2</c:v>
                </c:pt>
                <c:pt idx="108776">
                  <c:v>-2.53625E-2</c:v>
                </c:pt>
                <c:pt idx="108777">
                  <c:v>-2.4807099999999999E-2</c:v>
                </c:pt>
                <c:pt idx="108778">
                  <c:v>-2.4211400000000001E-2</c:v>
                </c:pt>
                <c:pt idx="108779">
                  <c:v>-2.35759E-2</c:v>
                </c:pt>
                <c:pt idx="108780">
                  <c:v>-2.2900899999999998E-2</c:v>
                </c:pt>
                <c:pt idx="108781">
                  <c:v>-2.2187200000000001E-2</c:v>
                </c:pt>
                <c:pt idx="108782">
                  <c:v>-2.1435099999999999E-2</c:v>
                </c:pt>
                <c:pt idx="108783">
                  <c:v>-2.06456E-2</c:v>
                </c:pt>
                <c:pt idx="108784">
                  <c:v>-1.9819300000000001E-2</c:v>
                </c:pt>
                <c:pt idx="108785">
                  <c:v>-1.8956899999999999E-2</c:v>
                </c:pt>
                <c:pt idx="108786">
                  <c:v>-1.8059499999999999E-2</c:v>
                </c:pt>
                <c:pt idx="108787">
                  <c:v>-1.7128000000000001E-2</c:v>
                </c:pt>
                <c:pt idx="108788">
                  <c:v>-1.6163299999999999E-2</c:v>
                </c:pt>
                <c:pt idx="108789">
                  <c:v>-1.5166499999999999E-2</c:v>
                </c:pt>
                <c:pt idx="108790">
                  <c:v>-1.4138700000000001E-2</c:v>
                </c:pt>
                <c:pt idx="108791">
                  <c:v>-1.30811E-2</c:v>
                </c:pt>
                <c:pt idx="108792">
                  <c:v>-1.1995E-2</c:v>
                </c:pt>
                <c:pt idx="108793">
                  <c:v>-1.0881500000000001E-2</c:v>
                </c:pt>
                <c:pt idx="108794" formatCode="0.00E+00">
                  <c:v>-9.74211E-3</c:v>
                </c:pt>
                <c:pt idx="108795" formatCode="0.00E+00">
                  <c:v>-8.5781399999999997E-3</c:v>
                </c:pt>
                <c:pt idx="108796" formatCode="0.00E+00">
                  <c:v>-7.3910299999999998E-3</c:v>
                </c:pt>
                <c:pt idx="108797" formatCode="0.00E+00">
                  <c:v>-6.1822500000000002E-3</c:v>
                </c:pt>
                <c:pt idx="108798" formatCode="0.00E+00">
                  <c:v>-4.9533099999999998E-3</c:v>
                </c:pt>
                <c:pt idx="108799" formatCode="0.00E+00">
                  <c:v>-3.7057800000000001E-3</c:v>
                </c:pt>
                <c:pt idx="108800" formatCode="0.00E+00">
                  <c:v>-2.4412499999999998E-3</c:v>
                </c:pt>
                <c:pt idx="108801" formatCode="0.00E+00">
                  <c:v>-1.16136E-3</c:v>
                </c:pt>
                <c:pt idx="108802" formatCode="0.00E+00">
                  <c:v>1.3223600000000001E-4</c:v>
                </c:pt>
                <c:pt idx="108803" formatCode="0.00E+00">
                  <c:v>1.43783E-3</c:v>
                </c:pt>
                <c:pt idx="108804" formatCode="0.00E+00">
                  <c:v>2.7537099999999999E-3</c:v>
                </c:pt>
                <c:pt idx="108805" formatCode="0.00E+00">
                  <c:v>4.0781200000000002E-3</c:v>
                </c:pt>
                <c:pt idx="108806" formatCode="0.00E+00">
                  <c:v>5.4092899999999998E-3</c:v>
                </c:pt>
                <c:pt idx="108807" formatCode="0.00E+00">
                  <c:v>6.7454200000000002E-3</c:v>
                </c:pt>
                <c:pt idx="108808" formatCode="0.00E+00">
                  <c:v>8.0847100000000002E-3</c:v>
                </c:pt>
                <c:pt idx="108809" formatCode="0.00E+00">
                  <c:v>9.4253300000000009E-3</c:v>
                </c:pt>
                <c:pt idx="108810">
                  <c:v>1.07654E-2</c:v>
                </c:pt>
                <c:pt idx="108811">
                  <c:v>1.21032E-2</c:v>
                </c:pt>
                <c:pt idx="108812">
                  <c:v>1.34368E-2</c:v>
                </c:pt>
                <c:pt idx="108813">
                  <c:v>1.4764299999999999E-2</c:v>
                </c:pt>
                <c:pt idx="108814">
                  <c:v>1.6083900000000002E-2</c:v>
                </c:pt>
                <c:pt idx="108815">
                  <c:v>1.7393700000000002E-2</c:v>
                </c:pt>
                <c:pt idx="108816">
                  <c:v>1.8692E-2</c:v>
                </c:pt>
                <c:pt idx="108817">
                  <c:v>1.9976799999999999E-2</c:v>
                </c:pt>
                <c:pt idx="108818">
                  <c:v>2.1246399999999999E-2</c:v>
                </c:pt>
                <c:pt idx="108819">
                  <c:v>2.2498799999999999E-2</c:v>
                </c:pt>
                <c:pt idx="108820">
                  <c:v>2.37325E-2</c:v>
                </c:pt>
                <c:pt idx="108821">
                  <c:v>2.4945499999999999E-2</c:v>
                </c:pt>
                <c:pt idx="108822">
                  <c:v>2.6136099999999999E-2</c:v>
                </c:pt>
                <c:pt idx="108823">
                  <c:v>2.73026E-2</c:v>
                </c:pt>
                <c:pt idx="108824">
                  <c:v>2.8443300000000001E-2</c:v>
                </c:pt>
                <c:pt idx="108825">
                  <c:v>2.9556599999999999E-2</c:v>
                </c:pt>
                <c:pt idx="108826">
                  <c:v>3.0640799999999999E-2</c:v>
                </c:pt>
                <c:pt idx="108827">
                  <c:v>3.1694300000000002E-2</c:v>
                </c:pt>
                <c:pt idx="108828">
                  <c:v>3.2715599999999997E-2</c:v>
                </c:pt>
                <c:pt idx="108829">
                  <c:v>3.37031E-2</c:v>
                </c:pt>
                <c:pt idx="108830">
                  <c:v>3.4655499999999999E-2</c:v>
                </c:pt>
                <c:pt idx="108831">
                  <c:v>3.5571199999999997E-2</c:v>
                </c:pt>
                <c:pt idx="108832">
                  <c:v>3.6449000000000002E-2</c:v>
                </c:pt>
                <c:pt idx="108833">
                  <c:v>3.7287399999999998E-2</c:v>
                </c:pt>
                <c:pt idx="108834">
                  <c:v>3.8085300000000002E-2</c:v>
                </c:pt>
                <c:pt idx="108835">
                  <c:v>3.8841399999999998E-2</c:v>
                </c:pt>
                <c:pt idx="108836">
                  <c:v>3.9554600000000002E-2</c:v>
                </c:pt>
                <c:pt idx="108837">
                  <c:v>4.0223700000000001E-2</c:v>
                </c:pt>
                <c:pt idx="108838">
                  <c:v>4.0847799999999997E-2</c:v>
                </c:pt>
                <c:pt idx="108839">
                  <c:v>4.1425900000000002E-2</c:v>
                </c:pt>
                <c:pt idx="108840">
                  <c:v>4.1957000000000001E-2</c:v>
                </c:pt>
                <c:pt idx="108841">
                  <c:v>4.24403E-2</c:v>
                </c:pt>
                <c:pt idx="108842">
                  <c:v>4.2875099999999999E-2</c:v>
                </c:pt>
                <c:pt idx="108843">
                  <c:v>4.3260600000000003E-2</c:v>
                </c:pt>
                <c:pt idx="108844">
                  <c:v>4.3596200000000002E-2</c:v>
                </c:pt>
                <c:pt idx="108845">
                  <c:v>4.3881400000000001E-2</c:v>
                </c:pt>
                <c:pt idx="108846">
                  <c:v>4.4115599999999998E-2</c:v>
                </c:pt>
                <c:pt idx="108847">
                  <c:v>4.4298499999999998E-2</c:v>
                </c:pt>
                <c:pt idx="108848">
                  <c:v>4.44296E-2</c:v>
                </c:pt>
                <c:pt idx="108849">
                  <c:v>4.4508699999999998E-2</c:v>
                </c:pt>
                <c:pt idx="108850">
                  <c:v>4.4535499999999999E-2</c:v>
                </c:pt>
                <c:pt idx="108851">
                  <c:v>4.4510099999999997E-2</c:v>
                </c:pt>
                <c:pt idx="108852">
                  <c:v>4.4432199999999998E-2</c:v>
                </c:pt>
                <c:pt idx="108853">
                  <c:v>4.4302000000000001E-2</c:v>
                </c:pt>
                <c:pt idx="108854">
                  <c:v>4.4119499999999999E-2</c:v>
                </c:pt>
                <c:pt idx="108855">
                  <c:v>4.3884800000000002E-2</c:v>
                </c:pt>
                <c:pt idx="108856">
                  <c:v>4.35983E-2</c:v>
                </c:pt>
                <c:pt idx="108857">
                  <c:v>4.3260199999999999E-2</c:v>
                </c:pt>
                <c:pt idx="108858">
                  <c:v>4.2870999999999999E-2</c:v>
                </c:pt>
                <c:pt idx="108859">
                  <c:v>4.2431000000000003E-2</c:v>
                </c:pt>
                <c:pt idx="108860">
                  <c:v>4.19408E-2</c:v>
                </c:pt>
                <c:pt idx="108861">
                  <c:v>4.1401100000000003E-2</c:v>
                </c:pt>
                <c:pt idx="108862">
                  <c:v>4.0812399999999999E-2</c:v>
                </c:pt>
                <c:pt idx="108863">
                  <c:v>4.0175500000000003E-2</c:v>
                </c:pt>
                <c:pt idx="108864">
                  <c:v>3.94913E-2</c:v>
                </c:pt>
                <c:pt idx="108865">
                  <c:v>3.8760599999999999E-2</c:v>
                </c:pt>
                <c:pt idx="108866">
                  <c:v>3.7984299999999999E-2</c:v>
                </c:pt>
                <c:pt idx="108867">
                  <c:v>3.7163500000000002E-2</c:v>
                </c:pt>
                <c:pt idx="108868">
                  <c:v>3.6299199999999997E-2</c:v>
                </c:pt>
                <c:pt idx="108869">
                  <c:v>3.53925E-2</c:v>
                </c:pt>
                <c:pt idx="108870">
                  <c:v>3.4444599999999999E-2</c:v>
                </c:pt>
                <c:pt idx="108871">
                  <c:v>3.3456800000000002E-2</c:v>
                </c:pt>
                <c:pt idx="108872">
                  <c:v>3.2430300000000002E-2</c:v>
                </c:pt>
                <c:pt idx="108873">
                  <c:v>3.1366499999999999E-2</c:v>
                </c:pt>
                <c:pt idx="108874">
                  <c:v>3.0266700000000001E-2</c:v>
                </c:pt>
                <c:pt idx="108875">
                  <c:v>2.9132499999999999E-2</c:v>
                </c:pt>
                <c:pt idx="108876">
                  <c:v>2.7965299999999998E-2</c:v>
                </c:pt>
                <c:pt idx="108877">
                  <c:v>2.6766600000000002E-2</c:v>
                </c:pt>
                <c:pt idx="108878">
                  <c:v>2.5538000000000002E-2</c:v>
                </c:pt>
                <c:pt idx="108879">
                  <c:v>2.42811E-2</c:v>
                </c:pt>
                <c:pt idx="108880">
                  <c:v>2.2997500000000001E-2</c:v>
                </c:pt>
                <c:pt idx="108881">
                  <c:v>2.1689E-2</c:v>
                </c:pt>
                <c:pt idx="108882">
                  <c:v>2.0357299999999998E-2</c:v>
                </c:pt>
                <c:pt idx="108883">
                  <c:v>1.9004E-2</c:v>
                </c:pt>
                <c:pt idx="108884">
                  <c:v>1.7631000000000001E-2</c:v>
                </c:pt>
                <c:pt idx="108885">
                  <c:v>1.6240000000000001E-2</c:v>
                </c:pt>
                <c:pt idx="108886">
                  <c:v>1.48328E-2</c:v>
                </c:pt>
                <c:pt idx="108887">
                  <c:v>1.3411299999999999E-2</c:v>
                </c:pt>
                <c:pt idx="108888">
                  <c:v>1.19772E-2</c:v>
                </c:pt>
                <c:pt idx="108889">
                  <c:v>1.05325E-2</c:v>
                </c:pt>
                <c:pt idx="108890" formatCode="0.00E+00">
                  <c:v>9.0789500000000006E-3</c:v>
                </c:pt>
                <c:pt idx="108891" formatCode="0.00E+00">
                  <c:v>7.6184499999999997E-3</c:v>
                </c:pt>
                <c:pt idx="108892" formatCode="0.00E+00">
                  <c:v>6.1528700000000004E-3</c:v>
                </c:pt>
                <c:pt idx="108893" formatCode="0.00E+00">
                  <c:v>4.6840500000000004E-3</c:v>
                </c:pt>
                <c:pt idx="108894" formatCode="0.00E+00">
                  <c:v>3.2138599999999998E-3</c:v>
                </c:pt>
                <c:pt idx="108895" formatCode="0.00E+00">
                  <c:v>1.7441500000000001E-3</c:v>
                </c:pt>
                <c:pt idx="108896" formatCode="0.00E+00">
                  <c:v>2.7676900000000001E-4</c:v>
                </c:pt>
                <c:pt idx="108897" formatCode="0.00E+00">
                  <c:v>-1.1864499999999999E-3</c:v>
                </c:pt>
                <c:pt idx="108898" formatCode="0.00E+00">
                  <c:v>-2.6436900000000002E-3</c:v>
                </c:pt>
                <c:pt idx="108899" formatCode="0.00E+00">
                  <c:v>-4.0931500000000003E-3</c:v>
                </c:pt>
                <c:pt idx="108900" formatCode="0.00E+00">
                  <c:v>-5.5330500000000003E-3</c:v>
                </c:pt>
                <c:pt idx="108901" formatCode="0.00E+00">
                  <c:v>-6.96161E-3</c:v>
                </c:pt>
                <c:pt idx="108902" formatCode="0.00E+00">
                  <c:v>-8.3771200000000001E-3</c:v>
                </c:pt>
                <c:pt idx="108903" formatCode="0.00E+00">
                  <c:v>-9.7778499999999994E-3</c:v>
                </c:pt>
                <c:pt idx="108904">
                  <c:v>-1.1162099999999999E-2</c:v>
                </c:pt>
                <c:pt idx="108905">
                  <c:v>-1.2528299999999999E-2</c:v>
                </c:pt>
                <c:pt idx="108906">
                  <c:v>-1.38748E-2</c:v>
                </c:pt>
                <c:pt idx="108907">
                  <c:v>-1.5199900000000001E-2</c:v>
                </c:pt>
                <c:pt idx="108908">
                  <c:v>-1.6502300000000001E-2</c:v>
                </c:pt>
                <c:pt idx="108909">
                  <c:v>-1.7780299999999999E-2</c:v>
                </c:pt>
                <c:pt idx="108910">
                  <c:v>-1.9032500000000001E-2</c:v>
                </c:pt>
                <c:pt idx="108911">
                  <c:v>-2.0257600000000001E-2</c:v>
                </c:pt>
                <c:pt idx="108912">
                  <c:v>-2.14541E-2</c:v>
                </c:pt>
                <c:pt idx="108913">
                  <c:v>-2.26208E-2</c:v>
                </c:pt>
                <c:pt idx="108914">
                  <c:v>-2.3756300000000001E-2</c:v>
                </c:pt>
                <c:pt idx="108915">
                  <c:v>-2.48595E-2</c:v>
                </c:pt>
                <c:pt idx="108916">
                  <c:v>-2.5929199999999999E-2</c:v>
                </c:pt>
                <c:pt idx="108917">
                  <c:v>-2.69643E-2</c:v>
                </c:pt>
                <c:pt idx="108918">
                  <c:v>-2.79638E-2</c:v>
                </c:pt>
                <c:pt idx="108919">
                  <c:v>-2.89267E-2</c:v>
                </c:pt>
                <c:pt idx="108920">
                  <c:v>-2.9852E-2</c:v>
                </c:pt>
                <c:pt idx="108921">
                  <c:v>-3.0738999999999999E-2</c:v>
                </c:pt>
                <c:pt idx="108922">
                  <c:v>-3.1586700000000002E-2</c:v>
                </c:pt>
                <c:pt idx="108923">
                  <c:v>-3.2394399999999997E-2</c:v>
                </c:pt>
                <c:pt idx="108924">
                  <c:v>-3.3161499999999997E-2</c:v>
                </c:pt>
                <c:pt idx="108925">
                  <c:v>-3.3887300000000002E-2</c:v>
                </c:pt>
                <c:pt idx="108926">
                  <c:v>-3.4571299999999999E-2</c:v>
                </c:pt>
                <c:pt idx="108927">
                  <c:v>-3.5213000000000001E-2</c:v>
                </c:pt>
                <c:pt idx="108928">
                  <c:v>-3.5811999999999997E-2</c:v>
                </c:pt>
                <c:pt idx="108929">
                  <c:v>-3.6367799999999999E-2</c:v>
                </c:pt>
                <c:pt idx="108930">
                  <c:v>-3.6880299999999998E-2</c:v>
                </c:pt>
                <c:pt idx="108931">
                  <c:v>-3.7349100000000003E-2</c:v>
                </c:pt>
                <c:pt idx="108932">
                  <c:v>-3.7774099999999998E-2</c:v>
                </c:pt>
                <c:pt idx="108933">
                  <c:v>-3.81552E-2</c:v>
                </c:pt>
                <c:pt idx="108934">
                  <c:v>-3.84923E-2</c:v>
                </c:pt>
                <c:pt idx="108935">
                  <c:v>-3.8785500000000001E-2</c:v>
                </c:pt>
                <c:pt idx="108936">
                  <c:v>-3.9034800000000001E-2</c:v>
                </c:pt>
                <c:pt idx="108937">
                  <c:v>-3.9240400000000002E-2</c:v>
                </c:pt>
                <c:pt idx="108938">
                  <c:v>-3.9402600000000003E-2</c:v>
                </c:pt>
                <c:pt idx="108939">
                  <c:v>-3.9521399999999998E-2</c:v>
                </c:pt>
                <c:pt idx="108940">
                  <c:v>-3.9597399999999998E-2</c:v>
                </c:pt>
                <c:pt idx="108941">
                  <c:v>-3.9630800000000001E-2</c:v>
                </c:pt>
                <c:pt idx="108942">
                  <c:v>-3.9622200000000003E-2</c:v>
                </c:pt>
                <c:pt idx="108943">
                  <c:v>-3.95719E-2</c:v>
                </c:pt>
                <c:pt idx="108944">
                  <c:v>-3.9480599999999998E-2</c:v>
                </c:pt>
                <c:pt idx="108945">
                  <c:v>-3.9348899999999999E-2</c:v>
                </c:pt>
                <c:pt idx="108946">
                  <c:v>-3.9177400000000001E-2</c:v>
                </c:pt>
                <c:pt idx="108947">
                  <c:v>-3.8966800000000003E-2</c:v>
                </c:pt>
                <c:pt idx="108948">
                  <c:v>-3.8717799999999997E-2</c:v>
                </c:pt>
                <c:pt idx="108949">
                  <c:v>-3.8431399999999998E-2</c:v>
                </c:pt>
                <c:pt idx="108950">
                  <c:v>-3.8108200000000002E-2</c:v>
                </c:pt>
                <c:pt idx="108951">
                  <c:v>-3.77493E-2</c:v>
                </c:pt>
                <c:pt idx="108952">
                  <c:v>-3.73555E-2</c:v>
                </c:pt>
                <c:pt idx="108953">
                  <c:v>-3.6927799999999997E-2</c:v>
                </c:pt>
                <c:pt idx="108954">
                  <c:v>-3.6467199999999998E-2</c:v>
                </c:pt>
                <c:pt idx="108955">
                  <c:v>-3.5974699999999998E-2</c:v>
                </c:pt>
                <c:pt idx="108956">
                  <c:v>-3.5451499999999997E-2</c:v>
                </c:pt>
                <c:pt idx="108957">
                  <c:v>-3.4898499999999999E-2</c:v>
                </c:pt>
                <c:pt idx="108958">
                  <c:v>-3.4317E-2</c:v>
                </c:pt>
                <c:pt idx="108959">
                  <c:v>-3.3708099999999998E-2</c:v>
                </c:pt>
                <c:pt idx="108960">
                  <c:v>-3.3072999999999998E-2</c:v>
                </c:pt>
                <c:pt idx="108961">
                  <c:v>-3.2412900000000001E-2</c:v>
                </c:pt>
                <c:pt idx="108962">
                  <c:v>-3.1728899999999997E-2</c:v>
                </c:pt>
                <c:pt idx="108963">
                  <c:v>-3.1022500000000001E-2</c:v>
                </c:pt>
                <c:pt idx="108964">
                  <c:v>-3.0294700000000001E-2</c:v>
                </c:pt>
                <c:pt idx="108965">
                  <c:v>-2.9546800000000002E-2</c:v>
                </c:pt>
                <c:pt idx="108966">
                  <c:v>-2.8780199999999999E-2</c:v>
                </c:pt>
                <c:pt idx="108967">
                  <c:v>-2.7996199999999999E-2</c:v>
                </c:pt>
                <c:pt idx="108968">
                  <c:v>-2.7195899999999999E-2</c:v>
                </c:pt>
                <c:pt idx="108969">
                  <c:v>-2.63807E-2</c:v>
                </c:pt>
                <c:pt idx="108970">
                  <c:v>-2.5551899999999999E-2</c:v>
                </c:pt>
                <c:pt idx="108971">
                  <c:v>-2.4710800000000002E-2</c:v>
                </c:pt>
                <c:pt idx="108972">
                  <c:v>-2.38587E-2</c:v>
                </c:pt>
                <c:pt idx="108973">
                  <c:v>-2.2996800000000001E-2</c:v>
                </c:pt>
                <c:pt idx="108974">
                  <c:v>-2.2126400000000001E-2</c:v>
                </c:pt>
                <c:pt idx="108975">
                  <c:v>-2.1248800000000002E-2</c:v>
                </c:pt>
                <c:pt idx="108976">
                  <c:v>-2.03652E-2</c:v>
                </c:pt>
                <c:pt idx="108977">
                  <c:v>-1.9476899999999998E-2</c:v>
                </c:pt>
                <c:pt idx="108978">
                  <c:v>-1.85851E-2</c:v>
                </c:pt>
                <c:pt idx="108979">
                  <c:v>-1.7690899999999999E-2</c:v>
                </c:pt>
                <c:pt idx="108980">
                  <c:v>-1.6795600000000001E-2</c:v>
                </c:pt>
                <c:pt idx="108981">
                  <c:v>-1.5900399999999999E-2</c:v>
                </c:pt>
                <c:pt idx="108982">
                  <c:v>-1.5006200000000001E-2</c:v>
                </c:pt>
                <c:pt idx="108983">
                  <c:v>-1.41143E-2</c:v>
                </c:pt>
                <c:pt idx="108984">
                  <c:v>-1.32257E-2</c:v>
                </c:pt>
                <c:pt idx="108985">
                  <c:v>-1.23415E-2</c:v>
                </c:pt>
                <c:pt idx="108986">
                  <c:v>-1.1462699999999999E-2</c:v>
                </c:pt>
                <c:pt idx="108987">
                  <c:v>-1.05903E-2</c:v>
                </c:pt>
                <c:pt idx="108988" formatCode="0.00E+00">
                  <c:v>-9.7251999999999998E-3</c:v>
                </c:pt>
                <c:pt idx="108989" formatCode="0.00E+00">
                  <c:v>-8.8683500000000005E-3</c:v>
                </c:pt>
                <c:pt idx="108990" formatCode="0.00E+00">
                  <c:v>-8.0206099999999992E-3</c:v>
                </c:pt>
                <c:pt idx="108991" formatCode="0.00E+00">
                  <c:v>-7.1828400000000002E-3</c:v>
                </c:pt>
                <c:pt idx="108992" formatCode="0.00E+00">
                  <c:v>-6.3558499999999997E-3</c:v>
                </c:pt>
                <c:pt idx="108993" formatCode="0.00E+00">
                  <c:v>-5.5403900000000001E-3</c:v>
                </c:pt>
                <c:pt idx="108994" formatCode="0.00E+00">
                  <c:v>-4.7371899999999996E-3</c:v>
                </c:pt>
                <c:pt idx="108995" formatCode="0.00E+00">
                  <c:v>-3.9469400000000003E-3</c:v>
                </c:pt>
                <c:pt idx="108996" formatCode="0.00E+00">
                  <c:v>-3.1702800000000001E-3</c:v>
                </c:pt>
                <c:pt idx="108997" formatCode="0.00E+00">
                  <c:v>-2.4077999999999999E-3</c:v>
                </c:pt>
                <c:pt idx="108998" formatCode="0.00E+00">
                  <c:v>-1.6600600000000001E-3</c:v>
                </c:pt>
                <c:pt idx="108999" formatCode="0.00E+00">
                  <c:v>-9.2757799999999997E-4</c:v>
                </c:pt>
                <c:pt idx="109000" formatCode="0.00E+00">
                  <c:v>-2.1082300000000001E-4</c:v>
                </c:pt>
                <c:pt idx="109001" formatCode="0.00E+00">
                  <c:v>4.8978100000000001E-4</c:v>
                </c:pt>
                <c:pt idx="109002" formatCode="0.00E+00">
                  <c:v>1.1738499999999999E-3</c:v>
                </c:pt>
                <c:pt idx="109003" formatCode="0.00E+00">
                  <c:v>1.8410500000000001E-3</c:v>
                </c:pt>
                <c:pt idx="109004" formatCode="0.00E+00">
                  <c:v>2.4910900000000001E-3</c:v>
                </c:pt>
                <c:pt idx="109005" formatCode="0.00E+00">
                  <c:v>3.12371E-3</c:v>
                </c:pt>
                <c:pt idx="109006" formatCode="0.00E+00">
                  <c:v>3.7387100000000001E-3</c:v>
                </c:pt>
                <c:pt idx="109007" formatCode="0.00E+00">
                  <c:v>4.3359399999999999E-3</c:v>
                </c:pt>
                <c:pt idx="109008" formatCode="0.00E+00">
                  <c:v>4.9152600000000003E-3</c:v>
                </c:pt>
                <c:pt idx="109009" formatCode="0.00E+00">
                  <c:v>5.4765999999999999E-3</c:v>
                </c:pt>
                <c:pt idx="109010" formatCode="0.00E+00">
                  <c:v>6.0199199999999998E-3</c:v>
                </c:pt>
                <c:pt idx="109011" formatCode="0.00E+00">
                  <c:v>6.5452399999999999E-3</c:v>
                </c:pt>
                <c:pt idx="109012" formatCode="0.00E+00">
                  <c:v>7.0526E-3</c:v>
                </c:pt>
                <c:pt idx="109013" formatCode="0.00E+00">
                  <c:v>7.5420799999999996E-3</c:v>
                </c:pt>
                <c:pt idx="109014" formatCode="0.00E+00">
                  <c:v>8.0138099999999997E-3</c:v>
                </c:pt>
                <c:pt idx="109015" formatCode="0.00E+00">
                  <c:v>8.4679600000000001E-3</c:v>
                </c:pt>
                <c:pt idx="109016" formatCode="0.00E+00">
                  <c:v>8.9047099999999997E-3</c:v>
                </c:pt>
                <c:pt idx="109017" formatCode="0.00E+00">
                  <c:v>9.3243200000000005E-3</c:v>
                </c:pt>
                <c:pt idx="109018" formatCode="0.00E+00">
                  <c:v>9.7270399999999993E-3</c:v>
                </c:pt>
                <c:pt idx="109019">
                  <c:v>1.0113199999999999E-2</c:v>
                </c:pt>
                <c:pt idx="109020">
                  <c:v>1.04831E-2</c:v>
                </c:pt>
                <c:pt idx="109021">
                  <c:v>1.0837100000000001E-2</c:v>
                </c:pt>
                <c:pt idx="109022">
                  <c:v>1.1175600000000001E-2</c:v>
                </c:pt>
                <c:pt idx="109023">
                  <c:v>1.14991E-2</c:v>
                </c:pt>
                <c:pt idx="109024">
                  <c:v>1.18079E-2</c:v>
                </c:pt>
                <c:pt idx="109025">
                  <c:v>1.21026E-2</c:v>
                </c:pt>
                <c:pt idx="109026">
                  <c:v>1.23836E-2</c:v>
                </c:pt>
                <c:pt idx="109027">
                  <c:v>1.26515E-2</c:v>
                </c:pt>
                <c:pt idx="109028">
                  <c:v>1.29068E-2</c:v>
                </c:pt>
                <c:pt idx="109029">
                  <c:v>1.315E-2</c:v>
                </c:pt>
                <c:pt idx="109030">
                  <c:v>1.3381799999999999E-2</c:v>
                </c:pt>
                <c:pt idx="109031">
                  <c:v>1.3602599999999999E-2</c:v>
                </c:pt>
                <c:pt idx="109032">
                  <c:v>1.38131E-2</c:v>
                </c:pt>
                <c:pt idx="109033">
                  <c:v>1.4013899999999999E-2</c:v>
                </c:pt>
                <c:pt idx="109034">
                  <c:v>1.42057E-2</c:v>
                </c:pt>
                <c:pt idx="109035">
                  <c:v>1.43889E-2</c:v>
                </c:pt>
                <c:pt idx="109036">
                  <c:v>1.4564300000000001E-2</c:v>
                </c:pt>
                <c:pt idx="109037">
                  <c:v>1.47324E-2</c:v>
                </c:pt>
                <c:pt idx="109038">
                  <c:v>1.4893999999999999E-2</c:v>
                </c:pt>
                <c:pt idx="109039">
                  <c:v>1.50496E-2</c:v>
                </c:pt>
                <c:pt idx="109040">
                  <c:v>1.5199799999999999E-2</c:v>
                </c:pt>
                <c:pt idx="109041">
                  <c:v>1.53452E-2</c:v>
                </c:pt>
                <c:pt idx="109042">
                  <c:v>1.54866E-2</c:v>
                </c:pt>
                <c:pt idx="109043">
                  <c:v>1.56244E-2</c:v>
                </c:pt>
                <c:pt idx="109044">
                  <c:v>1.57593E-2</c:v>
                </c:pt>
                <c:pt idx="109045">
                  <c:v>1.5891800000000001E-2</c:v>
                </c:pt>
                <c:pt idx="109046">
                  <c:v>1.6022600000000001E-2</c:v>
                </c:pt>
                <c:pt idx="109047">
                  <c:v>1.6152099999999999E-2</c:v>
                </c:pt>
                <c:pt idx="109048">
                  <c:v>1.6280900000000001E-2</c:v>
                </c:pt>
                <c:pt idx="109049">
                  <c:v>1.64096E-2</c:v>
                </c:pt>
                <c:pt idx="109050">
                  <c:v>1.6538500000000001E-2</c:v>
                </c:pt>
                <c:pt idx="109051">
                  <c:v>1.66683E-2</c:v>
                </c:pt>
                <c:pt idx="109052">
                  <c:v>1.67993E-2</c:v>
                </c:pt>
                <c:pt idx="109053">
                  <c:v>1.69319E-2</c:v>
                </c:pt>
                <c:pt idx="109054">
                  <c:v>1.7066600000000001E-2</c:v>
                </c:pt>
                <c:pt idx="109055">
                  <c:v>1.7203800000000002E-2</c:v>
                </c:pt>
                <c:pt idx="109056">
                  <c:v>1.7343799999999999E-2</c:v>
                </c:pt>
                <c:pt idx="109057">
                  <c:v>1.74868E-2</c:v>
                </c:pt>
                <c:pt idx="109058">
                  <c:v>1.7633300000000001E-2</c:v>
                </c:pt>
                <c:pt idx="109059">
                  <c:v>1.7783400000000001E-2</c:v>
                </c:pt>
                <c:pt idx="109060">
                  <c:v>1.79373E-2</c:v>
                </c:pt>
                <c:pt idx="109061">
                  <c:v>1.8095400000000001E-2</c:v>
                </c:pt>
                <c:pt idx="109062">
                  <c:v>1.8257599999999999E-2</c:v>
                </c:pt>
                <c:pt idx="109063">
                  <c:v>1.8424200000000002E-2</c:v>
                </c:pt>
                <c:pt idx="109064">
                  <c:v>1.8595199999999999E-2</c:v>
                </c:pt>
                <c:pt idx="109065">
                  <c:v>1.8770700000000001E-2</c:v>
                </c:pt>
                <c:pt idx="109066">
                  <c:v>1.8950600000000001E-2</c:v>
                </c:pt>
                <c:pt idx="109067">
                  <c:v>1.9135099999999999E-2</c:v>
                </c:pt>
                <c:pt idx="109068">
                  <c:v>1.9323900000000001E-2</c:v>
                </c:pt>
                <c:pt idx="109069">
                  <c:v>1.9517099999999999E-2</c:v>
                </c:pt>
                <c:pt idx="109070">
                  <c:v>1.97144E-2</c:v>
                </c:pt>
                <c:pt idx="109071">
                  <c:v>1.9915700000000001E-2</c:v>
                </c:pt>
                <c:pt idx="109072">
                  <c:v>2.0120900000000001E-2</c:v>
                </c:pt>
                <c:pt idx="109073">
                  <c:v>2.03296E-2</c:v>
                </c:pt>
                <c:pt idx="109074">
                  <c:v>2.05416E-2</c:v>
                </c:pt>
                <c:pt idx="109075">
                  <c:v>2.07566E-2</c:v>
                </c:pt>
                <c:pt idx="109076">
                  <c:v>2.0974099999999999E-2</c:v>
                </c:pt>
                <c:pt idx="109077">
                  <c:v>2.1194000000000001E-2</c:v>
                </c:pt>
                <c:pt idx="109078">
                  <c:v>2.14156E-2</c:v>
                </c:pt>
                <c:pt idx="109079">
                  <c:v>2.1638600000000001E-2</c:v>
                </c:pt>
                <c:pt idx="109080">
                  <c:v>2.18625E-2</c:v>
                </c:pt>
                <c:pt idx="109081">
                  <c:v>2.2086700000000001E-2</c:v>
                </c:pt>
                <c:pt idx="109082">
                  <c:v>2.2310799999999999E-2</c:v>
                </c:pt>
                <c:pt idx="109083">
                  <c:v>2.2533999999999998E-2</c:v>
                </c:pt>
                <c:pt idx="109084">
                  <c:v>2.2755999999999998E-2</c:v>
                </c:pt>
                <c:pt idx="109085">
                  <c:v>2.29759E-2</c:v>
                </c:pt>
                <c:pt idx="109086">
                  <c:v>2.3193100000000001E-2</c:v>
                </c:pt>
                <c:pt idx="109087">
                  <c:v>2.3407000000000001E-2</c:v>
                </c:pt>
                <c:pt idx="109088">
                  <c:v>2.36168E-2</c:v>
                </c:pt>
                <c:pt idx="109089">
                  <c:v>2.38219E-2</c:v>
                </c:pt>
                <c:pt idx="109090">
                  <c:v>2.4021399999999998E-2</c:v>
                </c:pt>
                <c:pt idx="109091">
                  <c:v>2.4214599999999999E-2</c:v>
                </c:pt>
                <c:pt idx="109092">
                  <c:v>2.4400700000000001E-2</c:v>
                </c:pt>
                <c:pt idx="109093">
                  <c:v>2.4578900000000001E-2</c:v>
                </c:pt>
                <c:pt idx="109094">
                  <c:v>2.4748300000000001E-2</c:v>
                </c:pt>
                <c:pt idx="109095">
                  <c:v>2.4908300000000001E-2</c:v>
                </c:pt>
                <c:pt idx="109096">
                  <c:v>2.5057800000000002E-2</c:v>
                </c:pt>
                <c:pt idx="109097">
                  <c:v>2.5196099999999999E-2</c:v>
                </c:pt>
                <c:pt idx="109098">
                  <c:v>2.5322299999999999E-2</c:v>
                </c:pt>
                <c:pt idx="109099">
                  <c:v>2.5435599999999999E-2</c:v>
                </c:pt>
                <c:pt idx="109100">
                  <c:v>2.5534999999999999E-2</c:v>
                </c:pt>
                <c:pt idx="109101">
                  <c:v>2.5619800000000002E-2</c:v>
                </c:pt>
                <c:pt idx="109102">
                  <c:v>2.5689099999999999E-2</c:v>
                </c:pt>
                <c:pt idx="109103">
                  <c:v>2.5742000000000001E-2</c:v>
                </c:pt>
                <c:pt idx="109104">
                  <c:v>2.5777700000000001E-2</c:v>
                </c:pt>
                <c:pt idx="109105">
                  <c:v>2.57953E-2</c:v>
                </c:pt>
                <c:pt idx="109106">
                  <c:v>2.5794000000000001E-2</c:v>
                </c:pt>
                <c:pt idx="109107">
                  <c:v>2.5772900000000001E-2</c:v>
                </c:pt>
                <c:pt idx="109108">
                  <c:v>2.5731400000000001E-2</c:v>
                </c:pt>
                <c:pt idx="109109">
                  <c:v>2.56685E-2</c:v>
                </c:pt>
                <c:pt idx="109110">
                  <c:v>2.5583499999999999E-2</c:v>
                </c:pt>
                <c:pt idx="109111">
                  <c:v>2.54757E-2</c:v>
                </c:pt>
                <c:pt idx="109112">
                  <c:v>2.53443E-2</c:v>
                </c:pt>
                <c:pt idx="109113">
                  <c:v>2.5188599999999998E-2</c:v>
                </c:pt>
                <c:pt idx="109114">
                  <c:v>2.5007999999999999E-2</c:v>
                </c:pt>
                <c:pt idx="109115">
                  <c:v>2.4801799999999999E-2</c:v>
                </c:pt>
                <c:pt idx="109116">
                  <c:v>2.4569299999999999E-2</c:v>
                </c:pt>
                <c:pt idx="109117">
                  <c:v>2.4309999999999998E-2</c:v>
                </c:pt>
                <c:pt idx="109118">
                  <c:v>2.40234E-2</c:v>
                </c:pt>
                <c:pt idx="109119">
                  <c:v>2.3708799999999999E-2</c:v>
                </c:pt>
                <c:pt idx="109120">
                  <c:v>2.3365899999999998E-2</c:v>
                </c:pt>
                <c:pt idx="109121">
                  <c:v>2.29941E-2</c:v>
                </c:pt>
                <c:pt idx="109122">
                  <c:v>2.2593100000000001E-2</c:v>
                </c:pt>
                <c:pt idx="109123">
                  <c:v>2.2162500000000002E-2</c:v>
                </c:pt>
                <c:pt idx="109124">
                  <c:v>2.1701999999999999E-2</c:v>
                </c:pt>
                <c:pt idx="109125">
                  <c:v>2.1211399999999998E-2</c:v>
                </c:pt>
                <c:pt idx="109126">
                  <c:v>2.0690299999999998E-2</c:v>
                </c:pt>
                <c:pt idx="109127">
                  <c:v>2.01386E-2</c:v>
                </c:pt>
                <c:pt idx="109128">
                  <c:v>1.95561E-2</c:v>
                </c:pt>
                <c:pt idx="109129">
                  <c:v>1.8942899999999999E-2</c:v>
                </c:pt>
                <c:pt idx="109130">
                  <c:v>1.82988E-2</c:v>
                </c:pt>
                <c:pt idx="109131">
                  <c:v>1.7623900000000001E-2</c:v>
                </c:pt>
                <c:pt idx="109132">
                  <c:v>1.6918200000000001E-2</c:v>
                </c:pt>
                <c:pt idx="109133">
                  <c:v>1.6181899999999999E-2</c:v>
                </c:pt>
                <c:pt idx="109134">
                  <c:v>1.5415099999999999E-2</c:v>
                </c:pt>
                <c:pt idx="109135">
                  <c:v>1.4618000000000001E-2</c:v>
                </c:pt>
                <c:pt idx="109136">
                  <c:v>1.3791100000000001E-2</c:v>
                </c:pt>
                <c:pt idx="109137">
                  <c:v>1.29345E-2</c:v>
                </c:pt>
                <c:pt idx="109138">
                  <c:v>1.2048700000000001E-2</c:v>
                </c:pt>
                <c:pt idx="109139">
                  <c:v>1.1134099999999999E-2</c:v>
                </c:pt>
                <c:pt idx="109140">
                  <c:v>1.01913E-2</c:v>
                </c:pt>
                <c:pt idx="109141" formatCode="0.00E+00">
                  <c:v>9.2208199999999994E-3</c:v>
                </c:pt>
                <c:pt idx="109142" formatCode="0.00E+00">
                  <c:v>8.2232199999999998E-3</c:v>
                </c:pt>
                <c:pt idx="109143" formatCode="0.00E+00">
                  <c:v>7.1992200000000001E-3</c:v>
                </c:pt>
                <c:pt idx="109144" formatCode="0.00E+00">
                  <c:v>6.1495400000000002E-3</c:v>
                </c:pt>
                <c:pt idx="109145" formatCode="0.00E+00">
                  <c:v>5.0749499999999999E-3</c:v>
                </c:pt>
                <c:pt idx="109146" formatCode="0.00E+00">
                  <c:v>3.9763000000000003E-3</c:v>
                </c:pt>
                <c:pt idx="109147" formatCode="0.00E+00">
                  <c:v>2.8544600000000001E-3</c:v>
                </c:pt>
                <c:pt idx="109148" formatCode="0.00E+00">
                  <c:v>1.7103699999999999E-3</c:v>
                </c:pt>
                <c:pt idx="109149" formatCode="0.00E+00">
                  <c:v>5.4503099999999997E-4</c:v>
                </c:pt>
                <c:pt idx="109150" formatCode="0.00E+00">
                  <c:v>-6.4052399999999995E-4</c:v>
                </c:pt>
                <c:pt idx="109151" formatCode="0.00E+00">
                  <c:v>-1.8452E-3</c:v>
                </c:pt>
                <c:pt idx="109152" formatCode="0.00E+00">
                  <c:v>-3.0678699999999999E-3</c:v>
                </c:pt>
                <c:pt idx="109153" formatCode="0.00E+00">
                  <c:v>-4.3073399999999998E-3</c:v>
                </c:pt>
                <c:pt idx="109154" formatCode="0.00E+00">
                  <c:v>-5.5623900000000004E-3</c:v>
                </c:pt>
                <c:pt idx="109155" formatCode="0.00E+00">
                  <c:v>-6.8317300000000003E-3</c:v>
                </c:pt>
                <c:pt idx="109156" formatCode="0.00E+00">
                  <c:v>-8.1140599999999993E-3</c:v>
                </c:pt>
                <c:pt idx="109157" formatCode="0.00E+00">
                  <c:v>-9.4080099999999996E-3</c:v>
                </c:pt>
                <c:pt idx="109158">
                  <c:v>-1.07122E-2</c:v>
                </c:pt>
                <c:pt idx="109159">
                  <c:v>-1.20252E-2</c:v>
                </c:pt>
                <c:pt idx="109160">
                  <c:v>-1.33455E-2</c:v>
                </c:pt>
                <c:pt idx="109161">
                  <c:v>-1.46716E-2</c:v>
                </c:pt>
                <c:pt idx="109162">
                  <c:v>-1.6001999999999999E-2</c:v>
                </c:pt>
                <c:pt idx="109163">
                  <c:v>-1.7335099999999999E-2</c:v>
                </c:pt>
                <c:pt idx="109164">
                  <c:v>-1.8669399999999999E-2</c:v>
                </c:pt>
                <c:pt idx="109165">
                  <c:v>-2.0003099999999999E-2</c:v>
                </c:pt>
                <c:pt idx="109166">
                  <c:v>-2.1334800000000001E-2</c:v>
                </c:pt>
                <c:pt idx="109167">
                  <c:v>-2.2662600000000001E-2</c:v>
                </c:pt>
                <c:pt idx="109168">
                  <c:v>-2.3984999999999999E-2</c:v>
                </c:pt>
                <c:pt idx="109169">
                  <c:v>-2.5300199999999998E-2</c:v>
                </c:pt>
                <c:pt idx="109170">
                  <c:v>-2.6606500000000002E-2</c:v>
                </c:pt>
                <c:pt idx="109171">
                  <c:v>-2.7902300000000001E-2</c:v>
                </c:pt>
                <c:pt idx="109172">
                  <c:v>-2.9185800000000001E-2</c:v>
                </c:pt>
                <c:pt idx="109173">
                  <c:v>-3.0455200000000002E-2</c:v>
                </c:pt>
                <c:pt idx="109174">
                  <c:v>-3.1708800000000002E-2</c:v>
                </c:pt>
                <c:pt idx="109175">
                  <c:v>-3.2944899999999999E-2</c:v>
                </c:pt>
                <c:pt idx="109176">
                  <c:v>-3.4161799999999999E-2</c:v>
                </c:pt>
                <c:pt idx="109177">
                  <c:v>-3.5357699999999999E-2</c:v>
                </c:pt>
                <c:pt idx="109178">
                  <c:v>-3.6530899999999998E-2</c:v>
                </c:pt>
                <c:pt idx="109179">
                  <c:v>-3.7679699999999997E-2</c:v>
                </c:pt>
                <c:pt idx="109180">
                  <c:v>-3.8802499999999997E-2</c:v>
                </c:pt>
                <c:pt idx="109181">
                  <c:v>-3.98974E-2</c:v>
                </c:pt>
                <c:pt idx="109182">
                  <c:v>-4.0962999999999999E-2</c:v>
                </c:pt>
                <c:pt idx="109183">
                  <c:v>-4.19975E-2</c:v>
                </c:pt>
                <c:pt idx="109184">
                  <c:v>-4.2999299999999997E-2</c:v>
                </c:pt>
                <c:pt idx="109185">
                  <c:v>-4.39668E-2</c:v>
                </c:pt>
                <c:pt idx="109186">
                  <c:v>-4.4898500000000001E-2</c:v>
                </c:pt>
                <c:pt idx="109187">
                  <c:v>-4.5792899999999997E-2</c:v>
                </c:pt>
                <c:pt idx="109188">
                  <c:v>-4.6648500000000002E-2</c:v>
                </c:pt>
                <c:pt idx="109189">
                  <c:v>-4.7463699999999998E-2</c:v>
                </c:pt>
                <c:pt idx="109190">
                  <c:v>-4.8237299999999997E-2</c:v>
                </c:pt>
                <c:pt idx="109191">
                  <c:v>-4.8967799999999999E-2</c:v>
                </c:pt>
                <c:pt idx="109192">
                  <c:v>-4.9653999999999997E-2</c:v>
                </c:pt>
                <c:pt idx="109193">
                  <c:v>-5.0294400000000003E-2</c:v>
                </c:pt>
                <c:pt idx="109194">
                  <c:v>-5.0888000000000003E-2</c:v>
                </c:pt>
                <c:pt idx="109195">
                  <c:v>-5.14335E-2</c:v>
                </c:pt>
                <c:pt idx="109196">
                  <c:v>-5.1929799999999998E-2</c:v>
                </c:pt>
                <c:pt idx="109197">
                  <c:v>-5.2375900000000003E-2</c:v>
                </c:pt>
                <c:pt idx="109198">
                  <c:v>-5.2770699999999997E-2</c:v>
                </c:pt>
                <c:pt idx="109199">
                  <c:v>-5.3113300000000002E-2</c:v>
                </c:pt>
                <c:pt idx="109200">
                  <c:v>-5.34028E-2</c:v>
                </c:pt>
                <c:pt idx="109201">
                  <c:v>-5.36383E-2</c:v>
                </c:pt>
                <c:pt idx="109202">
                  <c:v>-5.3819199999999998E-2</c:v>
                </c:pt>
                <c:pt idx="109203">
                  <c:v>-5.3944699999999998E-2</c:v>
                </c:pt>
                <c:pt idx="109204">
                  <c:v>-5.4014199999999998E-2</c:v>
                </c:pt>
                <c:pt idx="109205">
                  <c:v>-5.4027100000000002E-2</c:v>
                </c:pt>
                <c:pt idx="109206">
                  <c:v>-5.3983000000000003E-2</c:v>
                </c:pt>
                <c:pt idx="109207">
                  <c:v>-5.3881499999999999E-2</c:v>
                </c:pt>
                <c:pt idx="109208">
                  <c:v>-5.3722199999999998E-2</c:v>
                </c:pt>
                <c:pt idx="109209">
                  <c:v>-5.3504799999999998E-2</c:v>
                </c:pt>
                <c:pt idx="109210">
                  <c:v>-5.3229199999999997E-2</c:v>
                </c:pt>
                <c:pt idx="109211">
                  <c:v>-5.2895200000000003E-2</c:v>
                </c:pt>
                <c:pt idx="109212">
                  <c:v>-5.2502899999999998E-2</c:v>
                </c:pt>
                <c:pt idx="109213">
                  <c:v>-5.2052099999999997E-2</c:v>
                </c:pt>
                <c:pt idx="109214">
                  <c:v>-5.1543199999999997E-2</c:v>
                </c:pt>
                <c:pt idx="109215">
                  <c:v>-5.0976199999999999E-2</c:v>
                </c:pt>
                <c:pt idx="109216">
                  <c:v>-5.0351399999999998E-2</c:v>
                </c:pt>
                <c:pt idx="109217">
                  <c:v>-4.96693E-2</c:v>
                </c:pt>
                <c:pt idx="109218">
                  <c:v>-4.8930099999999997E-2</c:v>
                </c:pt>
                <c:pt idx="109219">
                  <c:v>-4.8134400000000001E-2</c:v>
                </c:pt>
                <c:pt idx="109220">
                  <c:v>-4.7282900000000003E-2</c:v>
                </c:pt>
                <c:pt idx="109221">
                  <c:v>-4.6376000000000001E-2</c:v>
                </c:pt>
                <c:pt idx="109222">
                  <c:v>-4.5414700000000002E-2</c:v>
                </c:pt>
                <c:pt idx="109223">
                  <c:v>-4.43997E-2</c:v>
                </c:pt>
                <c:pt idx="109224">
                  <c:v>-4.3331799999999997E-2</c:v>
                </c:pt>
                <c:pt idx="109225">
                  <c:v>-4.2212100000000002E-2</c:v>
                </c:pt>
                <c:pt idx="109226">
                  <c:v>-4.1041500000000002E-2</c:v>
                </c:pt>
                <c:pt idx="109227">
                  <c:v>-3.9821200000000001E-2</c:v>
                </c:pt>
                <c:pt idx="109228">
                  <c:v>-3.8552299999999998E-2</c:v>
                </c:pt>
                <c:pt idx="109229">
                  <c:v>-3.7236199999999997E-2</c:v>
                </c:pt>
                <c:pt idx="109230">
                  <c:v>-3.5874000000000003E-2</c:v>
                </c:pt>
                <c:pt idx="109231">
                  <c:v>-3.4467100000000001E-2</c:v>
                </c:pt>
                <c:pt idx="109232">
                  <c:v>-3.3017100000000001E-2</c:v>
                </c:pt>
                <c:pt idx="109233">
                  <c:v>-3.1525400000000002E-2</c:v>
                </c:pt>
                <c:pt idx="109234">
                  <c:v>-2.9993499999999999E-2</c:v>
                </c:pt>
                <c:pt idx="109235">
                  <c:v>-2.8423199999999999E-2</c:v>
                </c:pt>
                <c:pt idx="109236">
                  <c:v>-2.68159E-2</c:v>
                </c:pt>
                <c:pt idx="109237">
                  <c:v>-2.5173600000000001E-2</c:v>
                </c:pt>
                <c:pt idx="109238">
                  <c:v>-2.3498000000000002E-2</c:v>
                </c:pt>
                <c:pt idx="109239">
                  <c:v>-2.1790899999999998E-2</c:v>
                </c:pt>
                <c:pt idx="109240">
                  <c:v>-2.0054099999999998E-2</c:v>
                </c:pt>
                <c:pt idx="109241">
                  <c:v>-1.8289699999999999E-2</c:v>
                </c:pt>
                <c:pt idx="109242">
                  <c:v>-1.64995E-2</c:v>
                </c:pt>
                <c:pt idx="109243">
                  <c:v>-1.4685699999999999E-2</c:v>
                </c:pt>
                <c:pt idx="109244">
                  <c:v>-1.2850200000000001E-2</c:v>
                </c:pt>
                <c:pt idx="109245">
                  <c:v>-1.0995100000000001E-2</c:v>
                </c:pt>
                <c:pt idx="109246" formatCode="0.00E+00">
                  <c:v>-9.1224600000000006E-3</c:v>
                </c:pt>
                <c:pt idx="109247" formatCode="0.00E+00">
                  <c:v>-7.2345300000000003E-3</c:v>
                </c:pt>
                <c:pt idx="109248" formatCode="0.00E+00">
                  <c:v>-5.3334200000000002E-3</c:v>
                </c:pt>
                <c:pt idx="109249" formatCode="0.00E+00">
                  <c:v>-3.4213099999999999E-3</c:v>
                </c:pt>
                <c:pt idx="109250" formatCode="0.00E+00">
                  <c:v>-1.5004199999999999E-3</c:v>
                </c:pt>
                <c:pt idx="109251" formatCode="0.00E+00">
                  <c:v>4.27036E-4</c:v>
                </c:pt>
                <c:pt idx="109252" formatCode="0.00E+00">
                  <c:v>2.3588200000000002E-3</c:v>
                </c:pt>
                <c:pt idx="109253" formatCode="0.00E+00">
                  <c:v>4.2927E-3</c:v>
                </c:pt>
                <c:pt idx="109254" formatCode="0.00E+00">
                  <c:v>6.2264E-3</c:v>
                </c:pt>
                <c:pt idx="109255" formatCode="0.00E+00">
                  <c:v>8.1576800000000005E-3</c:v>
                </c:pt>
                <c:pt idx="109256">
                  <c:v>1.0084299999999999E-2</c:v>
                </c:pt>
                <c:pt idx="109257">
                  <c:v>1.20039E-2</c:v>
                </c:pt>
                <c:pt idx="109258">
                  <c:v>1.39144E-2</c:v>
                </c:pt>
                <c:pt idx="109259">
                  <c:v>1.5813399999999998E-2</c:v>
                </c:pt>
                <c:pt idx="109260">
                  <c:v>1.7698800000000001E-2</c:v>
                </c:pt>
                <c:pt idx="109261">
                  <c:v>1.95683E-2</c:v>
                </c:pt>
                <c:pt idx="109262">
                  <c:v>2.14197E-2</c:v>
                </c:pt>
                <c:pt idx="109263">
                  <c:v>2.3250799999999999E-2</c:v>
                </c:pt>
                <c:pt idx="109264">
                  <c:v>2.5059600000000001E-2</c:v>
                </c:pt>
                <c:pt idx="109265">
                  <c:v>2.6843800000000001E-2</c:v>
                </c:pt>
                <c:pt idx="109266">
                  <c:v>2.8601399999999999E-2</c:v>
                </c:pt>
                <c:pt idx="109267">
                  <c:v>3.0330300000000001E-2</c:v>
                </c:pt>
                <c:pt idx="109268">
                  <c:v>3.2028399999999999E-2</c:v>
                </c:pt>
                <c:pt idx="109269">
                  <c:v>3.3693899999999999E-2</c:v>
                </c:pt>
                <c:pt idx="109270">
                  <c:v>3.5324599999999998E-2</c:v>
                </c:pt>
                <c:pt idx="109271">
                  <c:v>3.6918800000000002E-2</c:v>
                </c:pt>
                <c:pt idx="109272">
                  <c:v>3.8474599999999998E-2</c:v>
                </c:pt>
                <c:pt idx="109273">
                  <c:v>3.9990100000000001E-2</c:v>
                </c:pt>
                <c:pt idx="109274">
                  <c:v>4.1463699999999999E-2</c:v>
                </c:pt>
                <c:pt idx="109275">
                  <c:v>4.2893500000000001E-2</c:v>
                </c:pt>
                <c:pt idx="109276">
                  <c:v>4.4277999999999998E-2</c:v>
                </c:pt>
                <c:pt idx="109277">
                  <c:v>4.5615599999999999E-2</c:v>
                </c:pt>
                <c:pt idx="109278">
                  <c:v>4.6904700000000001E-2</c:v>
                </c:pt>
                <c:pt idx="109279">
                  <c:v>4.81438E-2</c:v>
                </c:pt>
                <c:pt idx="109280">
                  <c:v>4.9331699999999999E-2</c:v>
                </c:pt>
                <c:pt idx="109281">
                  <c:v>5.0466799999999999E-2</c:v>
                </c:pt>
                <c:pt idx="109282">
                  <c:v>5.1548099999999999E-2</c:v>
                </c:pt>
                <c:pt idx="109283">
                  <c:v>5.2574200000000001E-2</c:v>
                </c:pt>
                <c:pt idx="109284">
                  <c:v>5.3544000000000001E-2</c:v>
                </c:pt>
                <c:pt idx="109285">
                  <c:v>5.4456600000000001E-2</c:v>
                </c:pt>
                <c:pt idx="109286">
                  <c:v>5.53108E-2</c:v>
                </c:pt>
                <c:pt idx="109287">
                  <c:v>5.61059E-2</c:v>
                </c:pt>
                <c:pt idx="109288">
                  <c:v>5.6841000000000003E-2</c:v>
                </c:pt>
                <c:pt idx="109289">
                  <c:v>5.7515299999999998E-2</c:v>
                </c:pt>
                <c:pt idx="109290">
                  <c:v>5.8128300000000001E-2</c:v>
                </c:pt>
                <c:pt idx="109291">
                  <c:v>5.8679200000000001E-2</c:v>
                </c:pt>
                <c:pt idx="109292">
                  <c:v>5.9167600000000001E-2</c:v>
                </c:pt>
                <c:pt idx="109293">
                  <c:v>5.9593E-2</c:v>
                </c:pt>
                <c:pt idx="109294">
                  <c:v>5.99552E-2</c:v>
                </c:pt>
                <c:pt idx="109295">
                  <c:v>6.0253800000000003E-2</c:v>
                </c:pt>
                <c:pt idx="109296">
                  <c:v>6.0488699999999999E-2</c:v>
                </c:pt>
                <c:pt idx="109297">
                  <c:v>6.0659699999999997E-2</c:v>
                </c:pt>
                <c:pt idx="109298">
                  <c:v>6.0766899999999999E-2</c:v>
                </c:pt>
                <c:pt idx="109299">
                  <c:v>6.0810200000000002E-2</c:v>
                </c:pt>
                <c:pt idx="109300">
                  <c:v>6.0789900000000001E-2</c:v>
                </c:pt>
                <c:pt idx="109301">
                  <c:v>6.0706200000000002E-2</c:v>
                </c:pt>
                <c:pt idx="109302">
                  <c:v>6.0559300000000003E-2</c:v>
                </c:pt>
                <c:pt idx="109303">
                  <c:v>6.0349699999999999E-2</c:v>
                </c:pt>
                <c:pt idx="109304">
                  <c:v>6.0077800000000001E-2</c:v>
                </c:pt>
                <c:pt idx="109305">
                  <c:v>5.9744100000000001E-2</c:v>
                </c:pt>
                <c:pt idx="109306">
                  <c:v>5.9349199999999998E-2</c:v>
                </c:pt>
                <c:pt idx="109307">
                  <c:v>5.8893899999999999E-2</c:v>
                </c:pt>
                <c:pt idx="109308">
                  <c:v>5.8378899999999997E-2</c:v>
                </c:pt>
                <c:pt idx="109309">
                  <c:v>5.7805099999999998E-2</c:v>
                </c:pt>
                <c:pt idx="109310">
                  <c:v>5.71732E-2</c:v>
                </c:pt>
                <c:pt idx="109311">
                  <c:v>5.6484399999999997E-2</c:v>
                </c:pt>
                <c:pt idx="109312">
                  <c:v>5.5739700000000003E-2</c:v>
                </c:pt>
                <c:pt idx="109313">
                  <c:v>5.4940099999999999E-2</c:v>
                </c:pt>
                <c:pt idx="109314">
                  <c:v>5.40869E-2</c:v>
                </c:pt>
                <c:pt idx="109315">
                  <c:v>5.3181199999999998E-2</c:v>
                </c:pt>
                <c:pt idx="109316">
                  <c:v>5.22245E-2</c:v>
                </c:pt>
                <c:pt idx="109317">
                  <c:v>5.1217899999999997E-2</c:v>
                </c:pt>
                <c:pt idx="109318">
                  <c:v>5.0163100000000002E-2</c:v>
                </c:pt>
                <c:pt idx="109319">
                  <c:v>4.9061300000000002E-2</c:v>
                </c:pt>
                <c:pt idx="109320">
                  <c:v>4.7914199999999997E-2</c:v>
                </c:pt>
                <c:pt idx="109321">
                  <c:v>4.6723199999999999E-2</c:v>
                </c:pt>
                <c:pt idx="109322">
                  <c:v>4.5490099999999999E-2</c:v>
                </c:pt>
                <c:pt idx="109323">
                  <c:v>4.4216499999999999E-2</c:v>
                </c:pt>
                <c:pt idx="109324">
                  <c:v>4.2903999999999998E-2</c:v>
                </c:pt>
                <c:pt idx="109325">
                  <c:v>4.1554500000000001E-2</c:v>
                </c:pt>
                <c:pt idx="109326">
                  <c:v>4.01696E-2</c:v>
                </c:pt>
                <c:pt idx="109327">
                  <c:v>3.87512E-2</c:v>
                </c:pt>
                <c:pt idx="109328">
                  <c:v>3.73012E-2</c:v>
                </c:pt>
                <c:pt idx="109329">
                  <c:v>3.58213E-2</c:v>
                </c:pt>
                <c:pt idx="109330">
                  <c:v>3.43136E-2</c:v>
                </c:pt>
                <c:pt idx="109331">
                  <c:v>3.2779900000000001E-2</c:v>
                </c:pt>
                <c:pt idx="109332">
                  <c:v>3.1222099999999999E-2</c:v>
                </c:pt>
                <c:pt idx="109333">
                  <c:v>2.96422E-2</c:v>
                </c:pt>
                <c:pt idx="109334">
                  <c:v>2.80422E-2</c:v>
                </c:pt>
                <c:pt idx="109335">
                  <c:v>2.6424E-2</c:v>
                </c:pt>
                <c:pt idx="109336">
                  <c:v>2.4789700000000001E-2</c:v>
                </c:pt>
                <c:pt idx="109337">
                  <c:v>2.3141200000000001E-2</c:v>
                </c:pt>
                <c:pt idx="109338">
                  <c:v>2.14805E-2</c:v>
                </c:pt>
                <c:pt idx="109339">
                  <c:v>1.98096E-2</c:v>
                </c:pt>
                <c:pt idx="109340">
                  <c:v>1.8130500000000001E-2</c:v>
                </c:pt>
                <c:pt idx="109341">
                  <c:v>1.6445100000000001E-2</c:v>
                </c:pt>
                <c:pt idx="109342">
                  <c:v>1.47555E-2</c:v>
                </c:pt>
                <c:pt idx="109343">
                  <c:v>1.3063699999999999E-2</c:v>
                </c:pt>
                <c:pt idx="109344">
                  <c:v>1.13714E-2</c:v>
                </c:pt>
                <c:pt idx="109345" formatCode="0.00E+00">
                  <c:v>9.6808199999999997E-3</c:v>
                </c:pt>
                <c:pt idx="109346" formatCode="0.00E+00">
                  <c:v>7.9936899999999995E-3</c:v>
                </c:pt>
                <c:pt idx="109347" formatCode="0.00E+00">
                  <c:v>6.3119500000000002E-3</c:v>
                </c:pt>
                <c:pt idx="109348" formatCode="0.00E+00">
                  <c:v>4.6374600000000004E-3</c:v>
                </c:pt>
                <c:pt idx="109349" formatCode="0.00E+00">
                  <c:v>2.9720599999999999E-3</c:v>
                </c:pt>
                <c:pt idx="109350" formatCode="0.00E+00">
                  <c:v>1.31756E-3</c:v>
                </c:pt>
                <c:pt idx="109351" formatCode="0.00E+00">
                  <c:v>-3.2427600000000002E-4</c:v>
                </c:pt>
                <c:pt idx="109352" formatCode="0.00E+00">
                  <c:v>-1.9517E-3</c:v>
                </c:pt>
                <c:pt idx="109353" formatCode="0.00E+00">
                  <c:v>-3.5630100000000001E-3</c:v>
                </c:pt>
                <c:pt idx="109354" formatCode="0.00E+00">
                  <c:v>-5.1565500000000002E-3</c:v>
                </c:pt>
                <c:pt idx="109355" formatCode="0.00E+00">
                  <c:v>-6.7306900000000001E-3</c:v>
                </c:pt>
                <c:pt idx="109356" formatCode="0.00E+00">
                  <c:v>-8.2838400000000006E-3</c:v>
                </c:pt>
                <c:pt idx="109357" formatCode="0.00E+00">
                  <c:v>-9.8144800000000004E-3</c:v>
                </c:pt>
                <c:pt idx="109358">
                  <c:v>-1.1321100000000001E-2</c:v>
                </c:pt>
                <c:pt idx="109359">
                  <c:v>-1.2802300000000001E-2</c:v>
                </c:pt>
                <c:pt idx="109360">
                  <c:v>-1.4256599999999999E-2</c:v>
                </c:pt>
                <c:pt idx="109361">
                  <c:v>-1.56828E-2</c:v>
                </c:pt>
                <c:pt idx="109362">
                  <c:v>-1.7079500000000001E-2</c:v>
                </c:pt>
                <c:pt idx="109363">
                  <c:v>-1.84455E-2</c:v>
                </c:pt>
                <c:pt idx="109364">
                  <c:v>-1.9779600000000001E-2</c:v>
                </c:pt>
                <c:pt idx="109365">
                  <c:v>-2.1080700000000001E-2</c:v>
                </c:pt>
                <c:pt idx="109366">
                  <c:v>-2.2347800000000001E-2</c:v>
                </c:pt>
                <c:pt idx="109367">
                  <c:v>-2.3579800000000001E-2</c:v>
                </c:pt>
                <c:pt idx="109368">
                  <c:v>-2.4775800000000001E-2</c:v>
                </c:pt>
                <c:pt idx="109369">
                  <c:v>-2.59349E-2</c:v>
                </c:pt>
                <c:pt idx="109370">
                  <c:v>-2.7056299999999998E-2</c:v>
                </c:pt>
                <c:pt idx="109371">
                  <c:v>-2.81392E-2</c:v>
                </c:pt>
                <c:pt idx="109372">
                  <c:v>-2.9182900000000001E-2</c:v>
                </c:pt>
                <c:pt idx="109373">
                  <c:v>-3.01868E-2</c:v>
                </c:pt>
                <c:pt idx="109374">
                  <c:v>-3.1150400000000002E-2</c:v>
                </c:pt>
                <c:pt idx="109375">
                  <c:v>-3.2072999999999997E-2</c:v>
                </c:pt>
                <c:pt idx="109376">
                  <c:v>-3.2954200000000003E-2</c:v>
                </c:pt>
                <c:pt idx="109377">
                  <c:v>-3.3793799999999999E-2</c:v>
                </c:pt>
                <c:pt idx="109378">
                  <c:v>-3.4591200000000003E-2</c:v>
                </c:pt>
                <c:pt idx="109379">
                  <c:v>-3.5346299999999997E-2</c:v>
                </c:pt>
                <c:pt idx="109380">
                  <c:v>-3.6058899999999998E-2</c:v>
                </c:pt>
                <c:pt idx="109381">
                  <c:v>-3.6728900000000002E-2</c:v>
                </c:pt>
                <c:pt idx="109382">
                  <c:v>-3.7356E-2</c:v>
                </c:pt>
                <c:pt idx="109383">
                  <c:v>-3.7940399999999999E-2</c:v>
                </c:pt>
                <c:pt idx="109384">
                  <c:v>-3.8482099999999998E-2</c:v>
                </c:pt>
                <c:pt idx="109385">
                  <c:v>-3.8981099999999998E-2</c:v>
                </c:pt>
                <c:pt idx="109386">
                  <c:v>-3.9437600000000003E-2</c:v>
                </c:pt>
                <c:pt idx="109387">
                  <c:v>-3.98518E-2</c:v>
                </c:pt>
                <c:pt idx="109388">
                  <c:v>-4.0224099999999999E-2</c:v>
                </c:pt>
                <c:pt idx="109389">
                  <c:v>-4.0554600000000003E-2</c:v>
                </c:pt>
                <c:pt idx="109390">
                  <c:v>-4.08438E-2</c:v>
                </c:pt>
                <c:pt idx="109391">
                  <c:v>-4.1092099999999999E-2</c:v>
                </c:pt>
                <c:pt idx="109392">
                  <c:v>-4.1300000000000003E-2</c:v>
                </c:pt>
                <c:pt idx="109393">
                  <c:v>-4.1467999999999998E-2</c:v>
                </c:pt>
                <c:pt idx="109394">
                  <c:v>-4.1596599999999997E-2</c:v>
                </c:pt>
                <c:pt idx="109395">
                  <c:v>-4.1686399999999998E-2</c:v>
                </c:pt>
                <c:pt idx="109396">
                  <c:v>-4.1738200000000003E-2</c:v>
                </c:pt>
                <c:pt idx="109397">
                  <c:v>-4.1752600000000001E-2</c:v>
                </c:pt>
                <c:pt idx="109398">
                  <c:v>-4.1730400000000001E-2</c:v>
                </c:pt>
                <c:pt idx="109399">
                  <c:v>-4.16722E-2</c:v>
                </c:pt>
                <c:pt idx="109400">
                  <c:v>-4.1578999999999998E-2</c:v>
                </c:pt>
                <c:pt idx="109401">
                  <c:v>-4.1451500000000002E-2</c:v>
                </c:pt>
                <c:pt idx="109402">
                  <c:v>-4.12907E-2</c:v>
                </c:pt>
                <c:pt idx="109403">
                  <c:v>-4.1097399999999999E-2</c:v>
                </c:pt>
                <c:pt idx="109404">
                  <c:v>-4.0872600000000002E-2</c:v>
                </c:pt>
                <c:pt idx="109405">
                  <c:v>-4.0617199999999999E-2</c:v>
                </c:pt>
                <c:pt idx="109406">
                  <c:v>-4.0332199999999999E-2</c:v>
                </c:pt>
                <c:pt idx="109407">
                  <c:v>-4.0018600000000001E-2</c:v>
                </c:pt>
                <c:pt idx="109408">
                  <c:v>-3.9677400000000002E-2</c:v>
                </c:pt>
                <c:pt idx="109409">
                  <c:v>-3.9309700000000003E-2</c:v>
                </c:pt>
                <c:pt idx="109410">
                  <c:v>-3.89165E-2</c:v>
                </c:pt>
                <c:pt idx="109411">
                  <c:v>-3.84988E-2</c:v>
                </c:pt>
                <c:pt idx="109412">
                  <c:v>-3.8057800000000003E-2</c:v>
                </c:pt>
                <c:pt idx="109413">
                  <c:v>-3.7594500000000003E-2</c:v>
                </c:pt>
                <c:pt idx="109414">
                  <c:v>-3.7109999999999997E-2</c:v>
                </c:pt>
                <c:pt idx="109415">
                  <c:v>-3.6605400000000003E-2</c:v>
                </c:pt>
                <c:pt idx="109416">
                  <c:v>-3.6081799999999997E-2</c:v>
                </c:pt>
                <c:pt idx="109417">
                  <c:v>-3.5540299999999997E-2</c:v>
                </c:pt>
                <c:pt idx="109418">
                  <c:v>-3.4981999999999999E-2</c:v>
                </c:pt>
                <c:pt idx="109419">
                  <c:v>-3.4408000000000001E-2</c:v>
                </c:pt>
                <c:pt idx="109420">
                  <c:v>-3.3819200000000001E-2</c:v>
                </c:pt>
                <c:pt idx="109421">
                  <c:v>-3.3216900000000001E-2</c:v>
                </c:pt>
                <c:pt idx="109422">
                  <c:v>-3.2602100000000002E-2</c:v>
                </c:pt>
                <c:pt idx="109423">
                  <c:v>-3.1975799999999999E-2</c:v>
                </c:pt>
                <c:pt idx="109424">
                  <c:v>-3.1339100000000002E-2</c:v>
                </c:pt>
                <c:pt idx="109425">
                  <c:v>-3.0692899999999999E-2</c:v>
                </c:pt>
                <c:pt idx="109426">
                  <c:v>-3.00384E-2</c:v>
                </c:pt>
                <c:pt idx="109427">
                  <c:v>-2.9376300000000001E-2</c:v>
                </c:pt>
                <c:pt idx="109428">
                  <c:v>-2.8707900000000001E-2</c:v>
                </c:pt>
                <c:pt idx="109429">
                  <c:v>-2.80339E-2</c:v>
                </c:pt>
                <c:pt idx="109430">
                  <c:v>-2.73552E-2</c:v>
                </c:pt>
                <c:pt idx="109431">
                  <c:v>-2.6672899999999999E-2</c:v>
                </c:pt>
                <c:pt idx="109432">
                  <c:v>-2.5987699999999999E-2</c:v>
                </c:pt>
                <c:pt idx="109433">
                  <c:v>-2.5300400000000001E-2</c:v>
                </c:pt>
                <c:pt idx="109434">
                  <c:v>-2.4611899999999999E-2</c:v>
                </c:pt>
                <c:pt idx="109435">
                  <c:v>-2.3923E-2</c:v>
                </c:pt>
                <c:pt idx="109436">
                  <c:v>-2.3234399999999999E-2</c:v>
                </c:pt>
                <c:pt idx="109437">
                  <c:v>-2.2546900000000002E-2</c:v>
                </c:pt>
                <c:pt idx="109438">
                  <c:v>-2.1860999999999998E-2</c:v>
                </c:pt>
                <c:pt idx="109439">
                  <c:v>-2.1177399999999999E-2</c:v>
                </c:pt>
                <c:pt idx="109440">
                  <c:v>-2.0496799999999999E-2</c:v>
                </c:pt>
                <c:pt idx="109441">
                  <c:v>-1.9819799999999999E-2</c:v>
                </c:pt>
                <c:pt idx="109442">
                  <c:v>-1.9146799999999999E-2</c:v>
                </c:pt>
                <c:pt idx="109443">
                  <c:v>-1.8478399999999999E-2</c:v>
                </c:pt>
                <c:pt idx="109444">
                  <c:v>-1.78151E-2</c:v>
                </c:pt>
                <c:pt idx="109445">
                  <c:v>-1.7157200000000001E-2</c:v>
                </c:pt>
                <c:pt idx="109446">
                  <c:v>-1.6505200000000001E-2</c:v>
                </c:pt>
                <c:pt idx="109447">
                  <c:v>-1.5859399999999999E-2</c:v>
                </c:pt>
                <c:pt idx="109448">
                  <c:v>-1.52202E-2</c:v>
                </c:pt>
                <c:pt idx="109449">
                  <c:v>-1.45878E-2</c:v>
                </c:pt>
                <c:pt idx="109450">
                  <c:v>-1.3962499999999999E-2</c:v>
                </c:pt>
                <c:pt idx="109451">
                  <c:v>-1.3344399999999999E-2</c:v>
                </c:pt>
                <c:pt idx="109452">
                  <c:v>-1.27338E-2</c:v>
                </c:pt>
                <c:pt idx="109453">
                  <c:v>-1.21309E-2</c:v>
                </c:pt>
                <c:pt idx="109454">
                  <c:v>-1.15356E-2</c:v>
                </c:pt>
                <c:pt idx="109455">
                  <c:v>-1.0947999999999999E-2</c:v>
                </c:pt>
                <c:pt idx="109456">
                  <c:v>-1.0368199999999999E-2</c:v>
                </c:pt>
                <c:pt idx="109457" formatCode="0.00E+00">
                  <c:v>-9.7962699999999993E-3</c:v>
                </c:pt>
                <c:pt idx="109458" formatCode="0.00E+00">
                  <c:v>-9.2320300000000004E-3</c:v>
                </c:pt>
                <c:pt idx="109459" formatCode="0.00E+00">
                  <c:v>-8.6754599999999994E-3</c:v>
                </c:pt>
                <c:pt idx="109460" formatCode="0.00E+00">
                  <c:v>-8.1264700000000002E-3</c:v>
                </c:pt>
                <c:pt idx="109461" formatCode="0.00E+00">
                  <c:v>-7.5849200000000002E-3</c:v>
                </c:pt>
                <c:pt idx="109462" formatCode="0.00E+00">
                  <c:v>-7.0506500000000003E-3</c:v>
                </c:pt>
                <c:pt idx="109463" formatCode="0.00E+00">
                  <c:v>-6.5234799999999999E-3</c:v>
                </c:pt>
                <c:pt idx="109464" formatCode="0.00E+00">
                  <c:v>-6.0031800000000003E-3</c:v>
                </c:pt>
                <c:pt idx="109465" formatCode="0.00E+00">
                  <c:v>-5.4895100000000004E-3</c:v>
                </c:pt>
                <c:pt idx="109466" formatCode="0.00E+00">
                  <c:v>-4.9822199999999999E-3</c:v>
                </c:pt>
                <c:pt idx="109467" formatCode="0.00E+00">
                  <c:v>-4.4810099999999997E-3</c:v>
                </c:pt>
                <c:pt idx="109468" formatCode="0.00E+00">
                  <c:v>-3.9855699999999999E-3</c:v>
                </c:pt>
                <c:pt idx="109469" formatCode="0.00E+00">
                  <c:v>-3.4955699999999999E-3</c:v>
                </c:pt>
                <c:pt idx="109470" formatCode="0.00E+00">
                  <c:v>-3.0106600000000001E-3</c:v>
                </c:pt>
                <c:pt idx="109471" formatCode="0.00E+00">
                  <c:v>-2.5304699999999999E-3</c:v>
                </c:pt>
                <c:pt idx="109472" formatCode="0.00E+00">
                  <c:v>-2.0546200000000001E-3</c:v>
                </c:pt>
                <c:pt idx="109473" formatCode="0.00E+00">
                  <c:v>-1.58271E-3</c:v>
                </c:pt>
                <c:pt idx="109474" formatCode="0.00E+00">
                  <c:v>-1.1143399999999999E-3</c:v>
                </c:pt>
                <c:pt idx="109475" formatCode="0.00E+00">
                  <c:v>-6.4908000000000001E-4</c:v>
                </c:pt>
                <c:pt idx="109476" formatCode="0.00E+00">
                  <c:v>-1.8650200000000001E-4</c:v>
                </c:pt>
                <c:pt idx="109477" formatCode="0.00E+00">
                  <c:v>2.7383099999999999E-4</c:v>
                </c:pt>
                <c:pt idx="109478" formatCode="0.00E+00">
                  <c:v>7.3236199999999997E-4</c:v>
                </c:pt>
                <c:pt idx="109479" formatCode="0.00E+00">
                  <c:v>1.18954E-3</c:v>
                </c:pt>
                <c:pt idx="109480" formatCode="0.00E+00">
                  <c:v>1.6458099999999999E-3</c:v>
                </c:pt>
                <c:pt idx="109481" formatCode="0.00E+00">
                  <c:v>2.1016199999999998E-3</c:v>
                </c:pt>
                <c:pt idx="109482" formatCode="0.00E+00">
                  <c:v>2.5574299999999999E-3</c:v>
                </c:pt>
                <c:pt idx="109483" formatCode="0.00E+00">
                  <c:v>3.0136899999999999E-3</c:v>
                </c:pt>
                <c:pt idx="109484" formatCode="0.00E+00">
                  <c:v>3.4708199999999999E-3</c:v>
                </c:pt>
                <c:pt idx="109485" formatCode="0.00E+00">
                  <c:v>3.9292800000000003E-3</c:v>
                </c:pt>
                <c:pt idx="109486" formatCode="0.00E+00">
                  <c:v>4.3894800000000003E-3</c:v>
                </c:pt>
                <c:pt idx="109487" formatCode="0.00E+00">
                  <c:v>4.8518500000000004E-3</c:v>
                </c:pt>
                <c:pt idx="109488" formatCode="0.00E+00">
                  <c:v>5.3167900000000001E-3</c:v>
                </c:pt>
                <c:pt idx="109489" formatCode="0.00E+00">
                  <c:v>5.7847000000000003E-3</c:v>
                </c:pt>
                <c:pt idx="109490" formatCode="0.00E+00">
                  <c:v>6.2559599999999996E-3</c:v>
                </c:pt>
                <c:pt idx="109491" formatCode="0.00E+00">
                  <c:v>6.7309400000000004E-3</c:v>
                </c:pt>
                <c:pt idx="109492" formatCode="0.00E+00">
                  <c:v>7.2099800000000004E-3</c:v>
                </c:pt>
                <c:pt idx="109493" formatCode="0.00E+00">
                  <c:v>7.6934000000000004E-3</c:v>
                </c:pt>
                <c:pt idx="109494" formatCode="0.00E+00">
                  <c:v>8.1815299999999994E-3</c:v>
                </c:pt>
                <c:pt idx="109495" formatCode="0.00E+00">
                  <c:v>8.6746299999999991E-3</c:v>
                </c:pt>
                <c:pt idx="109496" formatCode="0.00E+00">
                  <c:v>9.1729900000000007E-3</c:v>
                </c:pt>
                <c:pt idx="109497" formatCode="0.00E+00">
                  <c:v>9.6768300000000008E-3</c:v>
                </c:pt>
                <c:pt idx="109498">
                  <c:v>1.01864E-2</c:v>
                </c:pt>
                <c:pt idx="109499">
                  <c:v>1.0701799999999999E-2</c:v>
                </c:pt>
                <c:pt idx="109500">
                  <c:v>1.12233E-2</c:v>
                </c:pt>
                <c:pt idx="109501">
                  <c:v>1.17509E-2</c:v>
                </c:pt>
                <c:pt idx="109502">
                  <c:v>1.22848E-2</c:v>
                </c:pt>
                <c:pt idx="109503">
                  <c:v>1.2825100000000001E-2</c:v>
                </c:pt>
                <c:pt idx="109504">
                  <c:v>1.33717E-2</c:v>
                </c:pt>
                <c:pt idx="109505">
                  <c:v>1.39247E-2</c:v>
                </c:pt>
                <c:pt idx="109506">
                  <c:v>1.44841E-2</c:v>
                </c:pt>
                <c:pt idx="109507">
                  <c:v>1.50498E-2</c:v>
                </c:pt>
                <c:pt idx="109508">
                  <c:v>1.5621700000000001E-2</c:v>
                </c:pt>
                <c:pt idx="109509">
                  <c:v>1.6199600000000001E-2</c:v>
                </c:pt>
                <c:pt idx="109510">
                  <c:v>1.67834E-2</c:v>
                </c:pt>
                <c:pt idx="109511">
                  <c:v>1.73729E-2</c:v>
                </c:pt>
                <c:pt idx="109512">
                  <c:v>1.7967899999999998E-2</c:v>
                </c:pt>
                <c:pt idx="109513">
                  <c:v>1.8568100000000001E-2</c:v>
                </c:pt>
                <c:pt idx="109514">
                  <c:v>1.9173099999999998E-2</c:v>
                </c:pt>
                <c:pt idx="109515">
                  <c:v>1.97827E-2</c:v>
                </c:pt>
                <c:pt idx="109516">
                  <c:v>2.0396399999999999E-2</c:v>
                </c:pt>
                <c:pt idx="109517">
                  <c:v>2.1013799999999999E-2</c:v>
                </c:pt>
                <c:pt idx="109518">
                  <c:v>2.1634500000000001E-2</c:v>
                </c:pt>
                <c:pt idx="109519">
                  <c:v>2.2258E-2</c:v>
                </c:pt>
                <c:pt idx="109520">
                  <c:v>2.28837E-2</c:v>
                </c:pt>
                <c:pt idx="109521">
                  <c:v>2.3511199999999999E-2</c:v>
                </c:pt>
                <c:pt idx="109522">
                  <c:v>2.4139799999999999E-2</c:v>
                </c:pt>
                <c:pt idx="109523">
                  <c:v>2.4768800000000001E-2</c:v>
                </c:pt>
                <c:pt idx="109524">
                  <c:v>2.5397699999999999E-2</c:v>
                </c:pt>
                <c:pt idx="109525">
                  <c:v>2.6025699999999999E-2</c:v>
                </c:pt>
                <c:pt idx="109526">
                  <c:v>2.6652100000000001E-2</c:v>
                </c:pt>
                <c:pt idx="109527">
                  <c:v>2.72763E-2</c:v>
                </c:pt>
                <c:pt idx="109528">
                  <c:v>2.78973E-2</c:v>
                </c:pt>
                <c:pt idx="109529">
                  <c:v>2.8514399999999999E-2</c:v>
                </c:pt>
                <c:pt idx="109530">
                  <c:v>2.9126800000000001E-2</c:v>
                </c:pt>
                <c:pt idx="109531">
                  <c:v>2.9733599999999999E-2</c:v>
                </c:pt>
                <c:pt idx="109532">
                  <c:v>3.03339E-2</c:v>
                </c:pt>
                <c:pt idx="109533">
                  <c:v>3.09269E-2</c:v>
                </c:pt>
                <c:pt idx="109534">
                  <c:v>3.1511600000000001E-2</c:v>
                </c:pt>
                <c:pt idx="109535">
                  <c:v>3.20871E-2</c:v>
                </c:pt>
                <c:pt idx="109536">
                  <c:v>3.2652399999999998E-2</c:v>
                </c:pt>
                <c:pt idx="109537">
                  <c:v>3.3206600000000003E-2</c:v>
                </c:pt>
                <c:pt idx="109538">
                  <c:v>3.37487E-2</c:v>
                </c:pt>
                <c:pt idx="109539">
                  <c:v>3.4277599999999998E-2</c:v>
                </c:pt>
                <c:pt idx="109540">
                  <c:v>3.4792400000000001E-2</c:v>
                </c:pt>
                <c:pt idx="109541">
                  <c:v>3.5291999999999997E-2</c:v>
                </c:pt>
                <c:pt idx="109542">
                  <c:v>3.5775500000000002E-2</c:v>
                </c:pt>
                <c:pt idx="109543">
                  <c:v>3.6241700000000002E-2</c:v>
                </c:pt>
                <c:pt idx="109544">
                  <c:v>3.6689699999999999E-2</c:v>
                </c:pt>
                <c:pt idx="109545">
                  <c:v>3.7118499999999999E-2</c:v>
                </c:pt>
                <c:pt idx="109546">
                  <c:v>3.7526999999999998E-2</c:v>
                </c:pt>
                <c:pt idx="109547">
                  <c:v>3.7914099999999999E-2</c:v>
                </c:pt>
                <c:pt idx="109548">
                  <c:v>3.8279000000000001E-2</c:v>
                </c:pt>
                <c:pt idx="109549">
                  <c:v>3.8620399999999999E-2</c:v>
                </c:pt>
                <c:pt idx="109550">
                  <c:v>3.89375E-2</c:v>
                </c:pt>
                <c:pt idx="109551">
                  <c:v>3.9229199999999999E-2</c:v>
                </c:pt>
                <c:pt idx="109552">
                  <c:v>3.9494599999999998E-2</c:v>
                </c:pt>
                <c:pt idx="109553">
                  <c:v>3.9732700000000003E-2</c:v>
                </c:pt>
                <c:pt idx="109554">
                  <c:v>3.9942600000000002E-2</c:v>
                </c:pt>
                <c:pt idx="109555">
                  <c:v>4.0123300000000001E-2</c:v>
                </c:pt>
                <c:pt idx="109556">
                  <c:v>4.0273900000000001E-2</c:v>
                </c:pt>
                <c:pt idx="109557">
                  <c:v>4.0393499999999999E-2</c:v>
                </c:pt>
                <c:pt idx="109558">
                  <c:v>4.0481299999999998E-2</c:v>
                </c:pt>
                <c:pt idx="109559">
                  <c:v>4.0536500000000003E-2</c:v>
                </c:pt>
                <c:pt idx="109560">
                  <c:v>4.0558200000000003E-2</c:v>
                </c:pt>
                <c:pt idx="109561">
                  <c:v>4.0545699999999997E-2</c:v>
                </c:pt>
                <c:pt idx="109562">
                  <c:v>4.0498199999999998E-2</c:v>
                </c:pt>
                <c:pt idx="109563">
                  <c:v>4.0415100000000002E-2</c:v>
                </c:pt>
                <c:pt idx="109564">
                  <c:v>4.0295699999999997E-2</c:v>
                </c:pt>
                <c:pt idx="109565">
                  <c:v>4.0139399999999999E-2</c:v>
                </c:pt>
                <c:pt idx="109566">
                  <c:v>3.9945500000000002E-2</c:v>
                </c:pt>
                <c:pt idx="109567">
                  <c:v>3.9713600000000002E-2</c:v>
                </c:pt>
                <c:pt idx="109568">
                  <c:v>3.9443100000000002E-2</c:v>
                </c:pt>
                <c:pt idx="109569">
                  <c:v>3.9133599999999998E-2</c:v>
                </c:pt>
                <c:pt idx="109570">
                  <c:v>3.8784699999999998E-2</c:v>
                </c:pt>
                <c:pt idx="109571">
                  <c:v>3.8396100000000002E-2</c:v>
                </c:pt>
                <c:pt idx="109572">
                  <c:v>3.7967300000000002E-2</c:v>
                </c:pt>
                <c:pt idx="109573">
                  <c:v>3.7498299999999998E-2</c:v>
                </c:pt>
                <c:pt idx="109574">
                  <c:v>3.6988699999999999E-2</c:v>
                </c:pt>
                <c:pt idx="109575">
                  <c:v>3.6438400000000003E-2</c:v>
                </c:pt>
                <c:pt idx="109576">
                  <c:v>3.5847299999999999E-2</c:v>
                </c:pt>
                <c:pt idx="109577">
                  <c:v>3.5215400000000001E-2</c:v>
                </c:pt>
                <c:pt idx="109578">
                  <c:v>3.4542700000000003E-2</c:v>
                </c:pt>
                <c:pt idx="109579">
                  <c:v>3.3829199999999997E-2</c:v>
                </c:pt>
                <c:pt idx="109580">
                  <c:v>3.3075100000000003E-2</c:v>
                </c:pt>
                <c:pt idx="109581">
                  <c:v>3.22806E-2</c:v>
                </c:pt>
                <c:pt idx="109582">
                  <c:v>3.1445899999999999E-2</c:v>
                </c:pt>
                <c:pt idx="109583">
                  <c:v>3.0571299999999999E-2</c:v>
                </c:pt>
                <c:pt idx="109584">
                  <c:v>2.9657200000000002E-2</c:v>
                </c:pt>
                <c:pt idx="109585">
                  <c:v>2.8703900000000001E-2</c:v>
                </c:pt>
                <c:pt idx="109586">
                  <c:v>2.7712000000000001E-2</c:v>
                </c:pt>
                <c:pt idx="109587">
                  <c:v>2.6682000000000001E-2</c:v>
                </c:pt>
                <c:pt idx="109588">
                  <c:v>2.5614499999999998E-2</c:v>
                </c:pt>
                <c:pt idx="109589">
                  <c:v>2.4510199999999999E-2</c:v>
                </c:pt>
                <c:pt idx="109590">
                  <c:v>2.33697E-2</c:v>
                </c:pt>
                <c:pt idx="109591">
                  <c:v>2.2193899999999999E-2</c:v>
                </c:pt>
                <c:pt idx="109592">
                  <c:v>2.0983499999999999E-2</c:v>
                </c:pt>
                <c:pt idx="109593">
                  <c:v>1.97395E-2</c:v>
                </c:pt>
                <c:pt idx="109594">
                  <c:v>1.8462699999999999E-2</c:v>
                </c:pt>
                <c:pt idx="109595">
                  <c:v>1.7154300000000001E-2</c:v>
                </c:pt>
                <c:pt idx="109596">
                  <c:v>1.5815300000000001E-2</c:v>
                </c:pt>
                <c:pt idx="109597">
                  <c:v>1.44467E-2</c:v>
                </c:pt>
                <c:pt idx="109598">
                  <c:v>1.3049699999999999E-2</c:v>
                </c:pt>
                <c:pt idx="109599">
                  <c:v>1.16255E-2</c:v>
                </c:pt>
                <c:pt idx="109600">
                  <c:v>1.0175500000000001E-2</c:v>
                </c:pt>
                <c:pt idx="109601" formatCode="0.00E+00">
                  <c:v>8.7008599999999995E-3</c:v>
                </c:pt>
                <c:pt idx="109602" formatCode="0.00E+00">
                  <c:v>7.2030000000000002E-3</c:v>
                </c:pt>
                <c:pt idx="109603" formatCode="0.00E+00">
                  <c:v>5.6833200000000004E-3</c:v>
                </c:pt>
                <c:pt idx="109604" formatCode="0.00E+00">
                  <c:v>4.1432600000000002E-3</c:v>
                </c:pt>
                <c:pt idx="109605" formatCode="0.00E+00">
                  <c:v>2.5843300000000001E-3</c:v>
                </c:pt>
                <c:pt idx="109606" formatCode="0.00E+00">
                  <c:v>1.0080499999999999E-3</c:v>
                </c:pt>
                <c:pt idx="109607" formatCode="0.00E+00">
                  <c:v>-5.8400399999999995E-4</c:v>
                </c:pt>
                <c:pt idx="109608" formatCode="0.00E+00">
                  <c:v>-2.1902100000000002E-3</c:v>
                </c:pt>
                <c:pt idx="109609" formatCode="0.00E+00">
                  <c:v>-3.8089299999999999E-3</c:v>
                </c:pt>
                <c:pt idx="109610" formatCode="0.00E+00">
                  <c:v>-5.4384899999999998E-3</c:v>
                </c:pt>
                <c:pt idx="109611" formatCode="0.00E+00">
                  <c:v>-7.0771699999999998E-3</c:v>
                </c:pt>
                <c:pt idx="109612" formatCode="0.00E+00">
                  <c:v>-8.7232200000000003E-3</c:v>
                </c:pt>
                <c:pt idx="109613">
                  <c:v>-1.0374899999999999E-2</c:v>
                </c:pt>
                <c:pt idx="109614">
                  <c:v>-1.20304E-2</c:v>
                </c:pt>
                <c:pt idx="109615">
                  <c:v>-1.3687899999999999E-2</c:v>
                </c:pt>
                <c:pt idx="109616">
                  <c:v>-1.5345599999999999E-2</c:v>
                </c:pt>
                <c:pt idx="109617">
                  <c:v>-1.7001599999999999E-2</c:v>
                </c:pt>
                <c:pt idx="109618">
                  <c:v>-1.86541E-2</c:v>
                </c:pt>
                <c:pt idx="109619">
                  <c:v>-2.0301199999999998E-2</c:v>
                </c:pt>
                <c:pt idx="109620">
                  <c:v>-2.1940899999999999E-2</c:v>
                </c:pt>
                <c:pt idx="109621">
                  <c:v>-2.3571499999999999E-2</c:v>
                </c:pt>
                <c:pt idx="109622">
                  <c:v>-2.5191000000000002E-2</c:v>
                </c:pt>
                <c:pt idx="109623">
                  <c:v>-2.6797499999999998E-2</c:v>
                </c:pt>
                <c:pt idx="109624">
                  <c:v>-2.83891E-2</c:v>
                </c:pt>
                <c:pt idx="109625">
                  <c:v>-2.9963900000000002E-2</c:v>
                </c:pt>
                <c:pt idx="109626">
                  <c:v>-3.1520100000000002E-2</c:v>
                </c:pt>
                <c:pt idx="109627">
                  <c:v>-3.30557E-2</c:v>
                </c:pt>
                <c:pt idx="109628">
                  <c:v>-3.45689E-2</c:v>
                </c:pt>
                <c:pt idx="109629">
                  <c:v>-3.6057699999999998E-2</c:v>
                </c:pt>
                <c:pt idx="109630">
                  <c:v>-3.7520499999999998E-2</c:v>
                </c:pt>
                <c:pt idx="109631">
                  <c:v>-3.8955400000000001E-2</c:v>
                </c:pt>
                <c:pt idx="109632">
                  <c:v>-4.0360500000000001E-2</c:v>
                </c:pt>
                <c:pt idx="109633">
                  <c:v>-4.1734100000000003E-2</c:v>
                </c:pt>
                <c:pt idx="109634">
                  <c:v>-4.3074500000000002E-2</c:v>
                </c:pt>
                <c:pt idx="109635">
                  <c:v>-4.43799E-2</c:v>
                </c:pt>
                <c:pt idx="109636">
                  <c:v>-4.56487E-2</c:v>
                </c:pt>
                <c:pt idx="109637">
                  <c:v>-4.68791E-2</c:v>
                </c:pt>
                <c:pt idx="109638">
                  <c:v>-4.80697E-2</c:v>
                </c:pt>
                <c:pt idx="109639">
                  <c:v>-4.9218900000000003E-2</c:v>
                </c:pt>
                <c:pt idx="109640">
                  <c:v>-5.0325000000000002E-2</c:v>
                </c:pt>
                <c:pt idx="109641">
                  <c:v>-5.13867E-2</c:v>
                </c:pt>
                <c:pt idx="109642">
                  <c:v>-5.2402499999999998E-2</c:v>
                </c:pt>
                <c:pt idx="109643">
                  <c:v>-5.3371000000000002E-2</c:v>
                </c:pt>
                <c:pt idx="109644">
                  <c:v>-5.42908E-2</c:v>
                </c:pt>
                <c:pt idx="109645">
                  <c:v>-5.5160800000000003E-2</c:v>
                </c:pt>
                <c:pt idx="109646">
                  <c:v>-5.5979599999999997E-2</c:v>
                </c:pt>
                <c:pt idx="109647">
                  <c:v>-5.6746100000000001E-2</c:v>
                </c:pt>
                <c:pt idx="109648">
                  <c:v>-5.7459200000000002E-2</c:v>
                </c:pt>
                <c:pt idx="109649">
                  <c:v>-5.8117799999999997E-2</c:v>
                </c:pt>
                <c:pt idx="109650">
                  <c:v>-5.8720899999999999E-2</c:v>
                </c:pt>
                <c:pt idx="109651">
                  <c:v>-5.92677E-2</c:v>
                </c:pt>
                <c:pt idx="109652">
                  <c:v>-5.9757299999999999E-2</c:v>
                </c:pt>
                <c:pt idx="109653">
                  <c:v>-6.0188800000000001E-2</c:v>
                </c:pt>
                <c:pt idx="109654">
                  <c:v>-6.05616E-2</c:v>
                </c:pt>
                <c:pt idx="109655">
                  <c:v>-6.0874999999999999E-2</c:v>
                </c:pt>
                <c:pt idx="109656">
                  <c:v>-6.1128299999999997E-2</c:v>
                </c:pt>
                <c:pt idx="109657">
                  <c:v>-6.1321199999999999E-2</c:v>
                </c:pt>
                <c:pt idx="109658">
                  <c:v>-6.1453099999999997E-2</c:v>
                </c:pt>
                <c:pt idx="109659">
                  <c:v>-6.1523700000000001E-2</c:v>
                </c:pt>
                <c:pt idx="109660">
                  <c:v>-6.1532799999999999E-2</c:v>
                </c:pt>
                <c:pt idx="109661">
                  <c:v>-6.1479899999999997E-2</c:v>
                </c:pt>
                <c:pt idx="109662">
                  <c:v>-6.1365200000000002E-2</c:v>
                </c:pt>
                <c:pt idx="109663">
                  <c:v>-6.1188399999999997E-2</c:v>
                </c:pt>
                <c:pt idx="109664">
                  <c:v>-6.0949499999999997E-2</c:v>
                </c:pt>
                <c:pt idx="109665">
                  <c:v>-6.06487E-2</c:v>
                </c:pt>
                <c:pt idx="109666">
                  <c:v>-6.0286100000000002E-2</c:v>
                </c:pt>
                <c:pt idx="109667">
                  <c:v>-5.9861999999999999E-2</c:v>
                </c:pt>
                <c:pt idx="109668">
                  <c:v>-5.9376600000000002E-2</c:v>
                </c:pt>
                <c:pt idx="109669">
                  <c:v>-5.8830399999999998E-2</c:v>
                </c:pt>
                <c:pt idx="109670">
                  <c:v>-5.8223799999999999E-2</c:v>
                </c:pt>
                <c:pt idx="109671">
                  <c:v>-5.7557299999999999E-2</c:v>
                </c:pt>
                <c:pt idx="109672">
                  <c:v>-5.68315E-2</c:v>
                </c:pt>
                <c:pt idx="109673">
                  <c:v>-5.6047199999999998E-2</c:v>
                </c:pt>
                <c:pt idx="109674">
                  <c:v>-5.5204999999999997E-2</c:v>
                </c:pt>
                <c:pt idx="109675">
                  <c:v>-5.4305899999999997E-2</c:v>
                </c:pt>
                <c:pt idx="109676">
                  <c:v>-5.3350599999999998E-2</c:v>
                </c:pt>
                <c:pt idx="109677">
                  <c:v>-5.2340299999999999E-2</c:v>
                </c:pt>
                <c:pt idx="109678">
                  <c:v>-5.1275800000000003E-2</c:v>
                </c:pt>
                <c:pt idx="109679">
                  <c:v>-5.0158300000000003E-2</c:v>
                </c:pt>
                <c:pt idx="109680">
                  <c:v>-4.8988999999999998E-2</c:v>
                </c:pt>
                <c:pt idx="109681">
                  <c:v>-4.7769100000000002E-2</c:v>
                </c:pt>
                <c:pt idx="109682">
                  <c:v>-4.6499899999999997E-2</c:v>
                </c:pt>
                <c:pt idx="109683">
                  <c:v>-4.5182699999999999E-2</c:v>
                </c:pt>
                <c:pt idx="109684">
                  <c:v>-4.3818999999999997E-2</c:v>
                </c:pt>
                <c:pt idx="109685">
                  <c:v>-4.2410099999999999E-2</c:v>
                </c:pt>
                <c:pt idx="109686">
                  <c:v>-4.0957800000000003E-2</c:v>
                </c:pt>
                <c:pt idx="109687">
                  <c:v>-3.9463400000000003E-2</c:v>
                </c:pt>
                <c:pt idx="109688">
                  <c:v>-3.7928700000000003E-2</c:v>
                </c:pt>
                <c:pt idx="109689">
                  <c:v>-3.63553E-2</c:v>
                </c:pt>
                <c:pt idx="109690">
                  <c:v>-3.4744999999999998E-2</c:v>
                </c:pt>
                <c:pt idx="109691">
                  <c:v>-3.3099499999999997E-2</c:v>
                </c:pt>
                <c:pt idx="109692">
                  <c:v>-3.14206E-2</c:v>
                </c:pt>
                <c:pt idx="109693">
                  <c:v>-2.97101E-2</c:v>
                </c:pt>
                <c:pt idx="109694">
                  <c:v>-2.7970100000000001E-2</c:v>
                </c:pt>
                <c:pt idx="109695">
                  <c:v>-2.6202199999999998E-2</c:v>
                </c:pt>
                <c:pt idx="109696">
                  <c:v>-2.4408699999999998E-2</c:v>
                </c:pt>
                <c:pt idx="109697">
                  <c:v>-2.2591300000000002E-2</c:v>
                </c:pt>
                <c:pt idx="109698">
                  <c:v>-2.0752099999999999E-2</c:v>
                </c:pt>
                <c:pt idx="109699">
                  <c:v>-1.8893199999999999E-2</c:v>
                </c:pt>
                <c:pt idx="109700">
                  <c:v>-1.70166E-2</c:v>
                </c:pt>
                <c:pt idx="109701">
                  <c:v>-1.51244E-2</c:v>
                </c:pt>
                <c:pt idx="109702">
                  <c:v>-1.32186E-2</c:v>
                </c:pt>
                <c:pt idx="109703">
                  <c:v>-1.13014E-2</c:v>
                </c:pt>
                <c:pt idx="109704" formatCode="0.00E+00">
                  <c:v>-9.3748600000000005E-3</c:v>
                </c:pt>
                <c:pt idx="109705" formatCode="0.00E+00">
                  <c:v>-7.4411099999999999E-3</c:v>
                </c:pt>
                <c:pt idx="109706" formatCode="0.00E+00">
                  <c:v>-5.5022700000000001E-3</c:v>
                </c:pt>
                <c:pt idx="109707" formatCode="0.00E+00">
                  <c:v>-3.56048E-3</c:v>
                </c:pt>
                <c:pt idx="109708" formatCode="0.00E+00">
                  <c:v>-1.6178399999999999E-3</c:v>
                </c:pt>
                <c:pt idx="109709" formatCode="0.00E+00">
                  <c:v>3.2350899999999998E-4</c:v>
                </c:pt>
                <c:pt idx="109710" formatCode="0.00E+00">
                  <c:v>2.2614599999999999E-3</c:v>
                </c:pt>
                <c:pt idx="109711" formatCode="0.00E+00">
                  <c:v>4.1939100000000003E-3</c:v>
                </c:pt>
                <c:pt idx="109712" formatCode="0.00E+00">
                  <c:v>6.1187699999999999E-3</c:v>
                </c:pt>
                <c:pt idx="109713" formatCode="0.00E+00">
                  <c:v>8.0339499999999998E-3</c:v>
                </c:pt>
                <c:pt idx="109714" formatCode="0.00E+00">
                  <c:v>9.9373900000000008E-3</c:v>
                </c:pt>
                <c:pt idx="109715">
                  <c:v>1.18271E-2</c:v>
                </c:pt>
                <c:pt idx="109716">
                  <c:v>1.37009E-2</c:v>
                </c:pt>
                <c:pt idx="109717">
                  <c:v>1.5557E-2</c:v>
                </c:pt>
                <c:pt idx="109718">
                  <c:v>1.73934E-2</c:v>
                </c:pt>
                <c:pt idx="109719">
                  <c:v>1.9207999999999999E-2</c:v>
                </c:pt>
                <c:pt idx="109720">
                  <c:v>2.09991E-2</c:v>
                </c:pt>
                <c:pt idx="109721">
                  <c:v>2.2764699999999999E-2</c:v>
                </c:pt>
                <c:pt idx="109722">
                  <c:v>2.4503E-2</c:v>
                </c:pt>
                <c:pt idx="109723">
                  <c:v>2.6212200000000001E-2</c:v>
                </c:pt>
                <c:pt idx="109724">
                  <c:v>2.7890600000000002E-2</c:v>
                </c:pt>
                <c:pt idx="109725">
                  <c:v>2.95365E-2</c:v>
                </c:pt>
                <c:pt idx="109726">
                  <c:v>3.1148200000000001E-2</c:v>
                </c:pt>
                <c:pt idx="109727">
                  <c:v>3.2724099999999999E-2</c:v>
                </c:pt>
                <c:pt idx="109728">
                  <c:v>3.4262599999999997E-2</c:v>
                </c:pt>
                <c:pt idx="109729">
                  <c:v>3.5762200000000001E-2</c:v>
                </c:pt>
                <c:pt idx="109730">
                  <c:v>3.7221499999999998E-2</c:v>
                </c:pt>
                <c:pt idx="109731">
                  <c:v>3.8639100000000003E-2</c:v>
                </c:pt>
                <c:pt idx="109732">
                  <c:v>4.0013600000000003E-2</c:v>
                </c:pt>
                <c:pt idx="109733">
                  <c:v>4.13438E-2</c:v>
                </c:pt>
                <c:pt idx="109734">
                  <c:v>4.2628399999999997E-2</c:v>
                </c:pt>
                <c:pt idx="109735">
                  <c:v>4.3866200000000001E-2</c:v>
                </c:pt>
                <c:pt idx="109736">
                  <c:v>4.5056100000000002E-2</c:v>
                </c:pt>
                <c:pt idx="109737">
                  <c:v>4.6197200000000001E-2</c:v>
                </c:pt>
                <c:pt idx="109738">
                  <c:v>4.7288299999999998E-2</c:v>
                </c:pt>
                <c:pt idx="109739">
                  <c:v>4.8328700000000002E-2</c:v>
                </c:pt>
                <c:pt idx="109740">
                  <c:v>4.93175E-2</c:v>
                </c:pt>
                <c:pt idx="109741">
                  <c:v>5.0253800000000001E-2</c:v>
                </c:pt>
                <c:pt idx="109742">
                  <c:v>5.1137000000000002E-2</c:v>
                </c:pt>
                <c:pt idx="109743">
                  <c:v>5.1966499999999999E-2</c:v>
                </c:pt>
                <c:pt idx="109744">
                  <c:v>5.27416E-2</c:v>
                </c:pt>
                <c:pt idx="109745">
                  <c:v>5.3461799999999997E-2</c:v>
                </c:pt>
                <c:pt idx="109746">
                  <c:v>5.41267E-2</c:v>
                </c:pt>
                <c:pt idx="109747">
                  <c:v>5.4736E-2</c:v>
                </c:pt>
                <c:pt idx="109748">
                  <c:v>5.52893E-2</c:v>
                </c:pt>
                <c:pt idx="109749">
                  <c:v>5.57864E-2</c:v>
                </c:pt>
                <c:pt idx="109750">
                  <c:v>5.6227100000000002E-2</c:v>
                </c:pt>
                <c:pt idx="109751">
                  <c:v>5.6611399999999999E-2</c:v>
                </c:pt>
                <c:pt idx="109752">
                  <c:v>5.6939099999999999E-2</c:v>
                </c:pt>
                <c:pt idx="109753">
                  <c:v>5.7210400000000002E-2</c:v>
                </c:pt>
                <c:pt idx="109754">
                  <c:v>5.7425400000000001E-2</c:v>
                </c:pt>
                <c:pt idx="109755">
                  <c:v>5.7584099999999999E-2</c:v>
                </c:pt>
                <c:pt idx="109756">
                  <c:v>5.7687000000000002E-2</c:v>
                </c:pt>
                <c:pt idx="109757">
                  <c:v>5.7734099999999997E-2</c:v>
                </c:pt>
                <c:pt idx="109758">
                  <c:v>5.7726E-2</c:v>
                </c:pt>
                <c:pt idx="109759">
                  <c:v>5.7663100000000002E-2</c:v>
                </c:pt>
                <c:pt idx="109760">
                  <c:v>5.7545800000000001E-2</c:v>
                </c:pt>
                <c:pt idx="109761">
                  <c:v>5.7374599999999998E-2</c:v>
                </c:pt>
                <c:pt idx="109762">
                  <c:v>5.7150300000000001E-2</c:v>
                </c:pt>
                <c:pt idx="109763">
                  <c:v>5.6873399999999998E-2</c:v>
                </c:pt>
                <c:pt idx="109764">
                  <c:v>5.6544700000000003E-2</c:v>
                </c:pt>
                <c:pt idx="109765">
                  <c:v>5.6165E-2</c:v>
                </c:pt>
                <c:pt idx="109766">
                  <c:v>5.5735E-2</c:v>
                </c:pt>
                <c:pt idx="109767">
                  <c:v>5.5255699999999998E-2</c:v>
                </c:pt>
                <c:pt idx="109768">
                  <c:v>5.4727999999999999E-2</c:v>
                </c:pt>
                <c:pt idx="109769">
                  <c:v>5.4152899999999997E-2</c:v>
                </c:pt>
                <c:pt idx="109770">
                  <c:v>5.35314E-2</c:v>
                </c:pt>
                <c:pt idx="109771">
                  <c:v>5.2864500000000002E-2</c:v>
                </c:pt>
                <c:pt idx="109772">
                  <c:v>5.2153499999999998E-2</c:v>
                </c:pt>
                <c:pt idx="109773">
                  <c:v>5.1399399999999998E-2</c:v>
                </c:pt>
                <c:pt idx="109774">
                  <c:v>5.06034E-2</c:v>
                </c:pt>
                <c:pt idx="109775">
                  <c:v>4.97668E-2</c:v>
                </c:pt>
                <c:pt idx="109776">
                  <c:v>4.8890900000000001E-2</c:v>
                </c:pt>
                <c:pt idx="109777">
                  <c:v>4.79768E-2</c:v>
                </c:pt>
                <c:pt idx="109778">
                  <c:v>4.7025999999999998E-2</c:v>
                </c:pt>
                <c:pt idx="109779">
                  <c:v>4.6039799999999999E-2</c:v>
                </c:pt>
                <c:pt idx="109780">
                  <c:v>4.5019700000000003E-2</c:v>
                </c:pt>
                <c:pt idx="109781">
                  <c:v>4.3966900000000003E-2</c:v>
                </c:pt>
                <c:pt idx="109782">
                  <c:v>4.2882900000000002E-2</c:v>
                </c:pt>
                <c:pt idx="109783">
                  <c:v>4.1769199999999999E-2</c:v>
                </c:pt>
                <c:pt idx="109784">
                  <c:v>4.0627200000000002E-2</c:v>
                </c:pt>
                <c:pt idx="109785">
                  <c:v>3.9458500000000001E-2</c:v>
                </c:pt>
                <c:pt idx="109786">
                  <c:v>3.82645E-2</c:v>
                </c:pt>
                <c:pt idx="109787">
                  <c:v>3.7046599999999999E-2</c:v>
                </c:pt>
                <c:pt idx="109788">
                  <c:v>3.5806600000000001E-2</c:v>
                </c:pt>
                <c:pt idx="109789">
                  <c:v>3.4545699999999999E-2</c:v>
                </c:pt>
                <c:pt idx="109790">
                  <c:v>3.3265599999999999E-2</c:v>
                </c:pt>
                <c:pt idx="109791">
                  <c:v>3.1967799999999998E-2</c:v>
                </c:pt>
                <c:pt idx="109792">
                  <c:v>3.0653799999999998E-2</c:v>
                </c:pt>
                <c:pt idx="109793">
                  <c:v>2.9325199999999999E-2</c:v>
                </c:pt>
                <c:pt idx="109794">
                  <c:v>2.7983399999999999E-2</c:v>
                </c:pt>
                <c:pt idx="109795">
                  <c:v>2.6630000000000001E-2</c:v>
                </c:pt>
                <c:pt idx="109796">
                  <c:v>2.5266400000000001E-2</c:v>
                </c:pt>
                <c:pt idx="109797">
                  <c:v>2.3894200000000001E-2</c:v>
                </c:pt>
                <c:pt idx="109798">
                  <c:v>2.2514900000000001E-2</c:v>
                </c:pt>
                <c:pt idx="109799">
                  <c:v>2.11299E-2</c:v>
                </c:pt>
                <c:pt idx="109800">
                  <c:v>1.9740600000000001E-2</c:v>
                </c:pt>
                <c:pt idx="109801">
                  <c:v>1.83485E-2</c:v>
                </c:pt>
                <c:pt idx="109802">
                  <c:v>1.6955100000000001E-2</c:v>
                </c:pt>
                <c:pt idx="109803">
                  <c:v>1.55616E-2</c:v>
                </c:pt>
                <c:pt idx="109804">
                  <c:v>1.41695E-2</c:v>
                </c:pt>
                <c:pt idx="109805">
                  <c:v>1.2780100000000001E-2</c:v>
                </c:pt>
                <c:pt idx="109806">
                  <c:v>1.13948E-2</c:v>
                </c:pt>
                <c:pt idx="109807">
                  <c:v>1.00147E-2</c:v>
                </c:pt>
                <c:pt idx="109808" formatCode="0.00E+00">
                  <c:v>8.6412999999999993E-3</c:v>
                </c:pt>
                <c:pt idx="109809" formatCode="0.00E+00">
                  <c:v>7.2756899999999996E-3</c:v>
                </c:pt>
                <c:pt idx="109810" formatCode="0.00E+00">
                  <c:v>5.9191000000000001E-3</c:v>
                </c:pt>
                <c:pt idx="109811" formatCode="0.00E+00">
                  <c:v>4.5726999999999999E-3</c:v>
                </c:pt>
                <c:pt idx="109812" formatCode="0.00E+00">
                  <c:v>3.23763E-3</c:v>
                </c:pt>
                <c:pt idx="109813" formatCode="0.00E+00">
                  <c:v>1.9149900000000001E-3</c:v>
                </c:pt>
                <c:pt idx="109814" formatCode="0.00E+00">
                  <c:v>6.0584899999999999E-4</c:v>
                </c:pt>
                <c:pt idx="109815" formatCode="0.00E+00">
                  <c:v>-6.8877100000000002E-4</c:v>
                </c:pt>
                <c:pt idx="109816" formatCode="0.00E+00">
                  <c:v>-1.96788E-3</c:v>
                </c:pt>
                <c:pt idx="109817" formatCode="0.00E+00">
                  <c:v>-3.2305099999999998E-3</c:v>
                </c:pt>
                <c:pt idx="109818" formatCode="0.00E+00">
                  <c:v>-4.4757599999999996E-3</c:v>
                </c:pt>
                <c:pt idx="109819" formatCode="0.00E+00">
                  <c:v>-5.7027600000000003E-3</c:v>
                </c:pt>
                <c:pt idx="109820" formatCode="0.00E+00">
                  <c:v>-6.91065E-3</c:v>
                </c:pt>
                <c:pt idx="109821" formatCode="0.00E+00">
                  <c:v>-8.0986600000000006E-3</c:v>
                </c:pt>
                <c:pt idx="109822" formatCode="0.00E+00">
                  <c:v>-9.2660199999999998E-3</c:v>
                </c:pt>
                <c:pt idx="109823">
                  <c:v>-1.0411999999999999E-2</c:v>
                </c:pt>
                <c:pt idx="109824">
                  <c:v>-1.1535999999999999E-2</c:v>
                </c:pt>
                <c:pt idx="109825">
                  <c:v>-1.2637300000000001E-2</c:v>
                </c:pt>
                <c:pt idx="109826">
                  <c:v>-1.37153E-2</c:v>
                </c:pt>
                <c:pt idx="109827">
                  <c:v>-1.4769600000000001E-2</c:v>
                </c:pt>
                <c:pt idx="109828">
                  <c:v>-1.5799500000000001E-2</c:v>
                </c:pt>
                <c:pt idx="109829">
                  <c:v>-1.6804599999999999E-2</c:v>
                </c:pt>
                <c:pt idx="109830">
                  <c:v>-1.7784600000000001E-2</c:v>
                </c:pt>
                <c:pt idx="109831">
                  <c:v>-1.8738899999999999E-2</c:v>
                </c:pt>
                <c:pt idx="109832">
                  <c:v>-1.9667299999999999E-2</c:v>
                </c:pt>
                <c:pt idx="109833">
                  <c:v>-2.0569500000000001E-2</c:v>
                </c:pt>
                <c:pt idx="109834">
                  <c:v>-2.1445200000000001E-2</c:v>
                </c:pt>
                <c:pt idx="109835">
                  <c:v>-2.2294100000000001E-2</c:v>
                </c:pt>
                <c:pt idx="109836">
                  <c:v>-2.3116100000000001E-2</c:v>
                </c:pt>
                <c:pt idx="109837">
                  <c:v>-2.3911000000000002E-2</c:v>
                </c:pt>
                <c:pt idx="109838">
                  <c:v>-2.4678700000000001E-2</c:v>
                </c:pt>
                <c:pt idx="109839">
                  <c:v>-2.5419199999999999E-2</c:v>
                </c:pt>
                <c:pt idx="109840">
                  <c:v>-2.6132300000000001E-2</c:v>
                </c:pt>
                <c:pt idx="109841">
                  <c:v>-2.6818100000000001E-2</c:v>
                </c:pt>
                <c:pt idx="109842">
                  <c:v>-2.74766E-2</c:v>
                </c:pt>
                <c:pt idx="109843">
                  <c:v>-2.8107799999999999E-2</c:v>
                </c:pt>
                <c:pt idx="109844">
                  <c:v>-2.8711899999999999E-2</c:v>
                </c:pt>
                <c:pt idx="109845">
                  <c:v>-2.92889E-2</c:v>
                </c:pt>
                <c:pt idx="109846">
                  <c:v>-2.9839000000000001E-2</c:v>
                </c:pt>
                <c:pt idx="109847">
                  <c:v>-3.0362400000000001E-2</c:v>
                </c:pt>
                <c:pt idx="109848">
                  <c:v>-3.08592E-2</c:v>
                </c:pt>
                <c:pt idx="109849">
                  <c:v>-3.1329700000000002E-2</c:v>
                </c:pt>
                <c:pt idx="109850">
                  <c:v>-3.1774200000000002E-2</c:v>
                </c:pt>
                <c:pt idx="109851">
                  <c:v>-3.2192800000000001E-2</c:v>
                </c:pt>
                <c:pt idx="109852">
                  <c:v>-3.2585999999999997E-2</c:v>
                </c:pt>
                <c:pt idx="109853">
                  <c:v>-3.2953999999999997E-2</c:v>
                </c:pt>
                <c:pt idx="109854">
                  <c:v>-3.3297100000000003E-2</c:v>
                </c:pt>
                <c:pt idx="109855">
                  <c:v>-3.3615800000000001E-2</c:v>
                </c:pt>
                <c:pt idx="109856">
                  <c:v>-3.3910200000000001E-2</c:v>
                </c:pt>
                <c:pt idx="109857">
                  <c:v>-3.4181000000000003E-2</c:v>
                </c:pt>
                <c:pt idx="109858">
                  <c:v>-3.4428399999999998E-2</c:v>
                </c:pt>
                <c:pt idx="109859">
                  <c:v>-3.4652799999999997E-2</c:v>
                </c:pt>
                <c:pt idx="109860">
                  <c:v>-3.4854700000000002E-2</c:v>
                </c:pt>
                <c:pt idx="109861">
                  <c:v>-3.5034500000000003E-2</c:v>
                </c:pt>
                <c:pt idx="109862">
                  <c:v>-3.51927E-2</c:v>
                </c:pt>
                <c:pt idx="109863">
                  <c:v>-3.5329600000000003E-2</c:v>
                </c:pt>
                <c:pt idx="109864">
                  <c:v>-3.5445699999999997E-2</c:v>
                </c:pt>
                <c:pt idx="109865">
                  <c:v>-3.5541499999999997E-2</c:v>
                </c:pt>
                <c:pt idx="109866">
                  <c:v>-3.5617500000000003E-2</c:v>
                </c:pt>
                <c:pt idx="109867">
                  <c:v>-3.56741E-2</c:v>
                </c:pt>
                <c:pt idx="109868">
                  <c:v>-3.5711699999999999E-2</c:v>
                </c:pt>
                <c:pt idx="109869">
                  <c:v>-3.57308E-2</c:v>
                </c:pt>
                <c:pt idx="109870">
                  <c:v>-3.5732E-2</c:v>
                </c:pt>
                <c:pt idx="109871">
                  <c:v>-3.5715499999999997E-2</c:v>
                </c:pt>
                <c:pt idx="109872">
                  <c:v>-3.5681900000000003E-2</c:v>
                </c:pt>
                <c:pt idx="109873">
                  <c:v>-3.5631700000000002E-2</c:v>
                </c:pt>
                <c:pt idx="109874">
                  <c:v>-3.5565199999999998E-2</c:v>
                </c:pt>
                <c:pt idx="109875">
                  <c:v>-3.5482899999999998E-2</c:v>
                </c:pt>
                <c:pt idx="109876">
                  <c:v>-3.5385300000000001E-2</c:v>
                </c:pt>
                <c:pt idx="109877">
                  <c:v>-3.5272600000000001E-2</c:v>
                </c:pt>
                <c:pt idx="109878">
                  <c:v>-3.51454E-2</c:v>
                </c:pt>
                <c:pt idx="109879">
                  <c:v>-3.5004100000000003E-2</c:v>
                </c:pt>
                <c:pt idx="109880">
                  <c:v>-3.4848999999999998E-2</c:v>
                </c:pt>
                <c:pt idx="109881">
                  <c:v>-3.46804E-2</c:v>
                </c:pt>
                <c:pt idx="109882">
                  <c:v>-3.4498800000000003E-2</c:v>
                </c:pt>
                <c:pt idx="109883">
                  <c:v>-3.4304500000000002E-2</c:v>
                </c:pt>
                <c:pt idx="109884">
                  <c:v>-3.4097799999999998E-2</c:v>
                </c:pt>
                <c:pt idx="109885">
                  <c:v>-3.3879100000000002E-2</c:v>
                </c:pt>
                <c:pt idx="109886">
                  <c:v>-3.3648600000000001E-2</c:v>
                </c:pt>
                <c:pt idx="109887">
                  <c:v>-3.3406600000000002E-2</c:v>
                </c:pt>
                <c:pt idx="109888">
                  <c:v>-3.31534E-2</c:v>
                </c:pt>
                <c:pt idx="109889">
                  <c:v>-3.2889300000000003E-2</c:v>
                </c:pt>
                <c:pt idx="109890">
                  <c:v>-3.2614499999999998E-2</c:v>
                </c:pt>
                <c:pt idx="109891">
                  <c:v>-3.23291E-2</c:v>
                </c:pt>
                <c:pt idx="109892">
                  <c:v>-3.2033499999999999E-2</c:v>
                </c:pt>
                <c:pt idx="109893">
                  <c:v>-3.1727699999999998E-2</c:v>
                </c:pt>
                <c:pt idx="109894">
                  <c:v>-3.1412099999999998E-2</c:v>
                </c:pt>
                <c:pt idx="109895">
                  <c:v>-3.1086599999999999E-2</c:v>
                </c:pt>
                <c:pt idx="109896">
                  <c:v>-3.07516E-2</c:v>
                </c:pt>
                <c:pt idx="109897">
                  <c:v>-3.0406900000000001E-2</c:v>
                </c:pt>
                <c:pt idx="109898">
                  <c:v>-3.00529E-2</c:v>
                </c:pt>
                <c:pt idx="109899">
                  <c:v>-2.96896E-2</c:v>
                </c:pt>
                <c:pt idx="109900">
                  <c:v>-2.9316999999999999E-2</c:v>
                </c:pt>
                <c:pt idx="109901">
                  <c:v>-2.8935099999999998E-2</c:v>
                </c:pt>
                <c:pt idx="109902">
                  <c:v>-2.8544199999999999E-2</c:v>
                </c:pt>
                <c:pt idx="109903">
                  <c:v>-2.8144099999999998E-2</c:v>
                </c:pt>
                <c:pt idx="109904">
                  <c:v>-2.77349E-2</c:v>
                </c:pt>
                <c:pt idx="109905">
                  <c:v>-2.73166E-2</c:v>
                </c:pt>
                <c:pt idx="109906">
                  <c:v>-2.6889099999999999E-2</c:v>
                </c:pt>
                <c:pt idx="109907">
                  <c:v>-2.64525E-2</c:v>
                </c:pt>
                <c:pt idx="109908">
                  <c:v>-2.6006700000000001E-2</c:v>
                </c:pt>
                <c:pt idx="109909">
                  <c:v>-2.55517E-2</c:v>
                </c:pt>
                <c:pt idx="109910">
                  <c:v>-2.50873E-2</c:v>
                </c:pt>
                <c:pt idx="109911">
                  <c:v>-2.4613699999999999E-2</c:v>
                </c:pt>
                <c:pt idx="109912">
                  <c:v>-2.4130499999999999E-2</c:v>
                </c:pt>
                <c:pt idx="109913">
                  <c:v>-2.36379E-2</c:v>
                </c:pt>
                <c:pt idx="109914">
                  <c:v>-2.3135699999999999E-2</c:v>
                </c:pt>
                <c:pt idx="109915">
                  <c:v>-2.26237E-2</c:v>
                </c:pt>
                <c:pt idx="109916">
                  <c:v>-2.2102E-2</c:v>
                </c:pt>
                <c:pt idx="109917">
                  <c:v>-2.15704E-2</c:v>
                </c:pt>
                <c:pt idx="109918">
                  <c:v>-2.1028700000000001E-2</c:v>
                </c:pt>
                <c:pt idx="109919">
                  <c:v>-2.0476999999999999E-2</c:v>
                </c:pt>
                <c:pt idx="109920">
                  <c:v>-1.9914999999999999E-2</c:v>
                </c:pt>
                <c:pt idx="109921">
                  <c:v>-1.9342700000000001E-2</c:v>
                </c:pt>
                <c:pt idx="109922">
                  <c:v>-1.8759999999999999E-2</c:v>
                </c:pt>
                <c:pt idx="109923">
                  <c:v>-1.8166700000000001E-2</c:v>
                </c:pt>
                <c:pt idx="109924">
                  <c:v>-1.75628E-2</c:v>
                </c:pt>
                <c:pt idx="109925">
                  <c:v>-1.69482E-2</c:v>
                </c:pt>
                <c:pt idx="109926">
                  <c:v>-1.6322699999999999E-2</c:v>
                </c:pt>
                <c:pt idx="109927">
                  <c:v>-1.56863E-2</c:v>
                </c:pt>
                <c:pt idx="109928">
                  <c:v>-1.5038899999999999E-2</c:v>
                </c:pt>
                <c:pt idx="109929">
                  <c:v>-1.4380499999999999E-2</c:v>
                </c:pt>
                <c:pt idx="109930">
                  <c:v>-1.3710999999999999E-2</c:v>
                </c:pt>
                <c:pt idx="109931">
                  <c:v>-1.30303E-2</c:v>
                </c:pt>
                <c:pt idx="109932">
                  <c:v>-1.2338500000000001E-2</c:v>
                </c:pt>
                <c:pt idx="109933">
                  <c:v>-1.1635400000000001E-2</c:v>
                </c:pt>
                <c:pt idx="109934">
                  <c:v>-1.09211E-2</c:v>
                </c:pt>
                <c:pt idx="109935">
                  <c:v>-1.01957E-2</c:v>
                </c:pt>
                <c:pt idx="109936" formatCode="0.00E+00">
                  <c:v>-9.4589800000000005E-3</c:v>
                </c:pt>
                <c:pt idx="109937" formatCode="0.00E+00">
                  <c:v>-8.7111600000000008E-3</c:v>
                </c:pt>
                <c:pt idx="109938" formatCode="0.00E+00">
                  <c:v>-7.9522599999999992E-3</c:v>
                </c:pt>
                <c:pt idx="109939" formatCode="0.00E+00">
                  <c:v>-7.1823599999999996E-3</c:v>
                </c:pt>
                <c:pt idx="109940" formatCode="0.00E+00">
                  <c:v>-6.4015299999999999E-3</c:v>
                </c:pt>
                <c:pt idx="109941" formatCode="0.00E+00">
                  <c:v>-5.6099100000000001E-3</c:v>
                </c:pt>
                <c:pt idx="109942" formatCode="0.00E+00">
                  <c:v>-4.8076300000000002E-3</c:v>
                </c:pt>
                <c:pt idx="109943" formatCode="0.00E+00">
                  <c:v>-3.9948400000000004E-3</c:v>
                </c:pt>
                <c:pt idx="109944" formatCode="0.00E+00">
                  <c:v>-3.1717300000000002E-3</c:v>
                </c:pt>
                <c:pt idx="109945" formatCode="0.00E+00">
                  <c:v>-2.3384899999999999E-3</c:v>
                </c:pt>
                <c:pt idx="109946" formatCode="0.00E+00">
                  <c:v>-1.49536E-3</c:v>
                </c:pt>
                <c:pt idx="109947" formatCode="0.00E+00">
                  <c:v>-6.4257799999999999E-4</c:v>
                </c:pt>
                <c:pt idx="109948" formatCode="0.00E+00">
                  <c:v>2.19576E-4</c:v>
                </c:pt>
                <c:pt idx="109949" formatCode="0.00E+00">
                  <c:v>1.09081E-3</c:v>
                </c:pt>
                <c:pt idx="109950" formatCode="0.00E+00">
                  <c:v>1.97079E-3</c:v>
                </c:pt>
                <c:pt idx="109951" formatCode="0.00E+00">
                  <c:v>2.8591799999999998E-3</c:v>
                </c:pt>
                <c:pt idx="109952" formatCode="0.00E+00">
                  <c:v>3.7556E-3</c:v>
                </c:pt>
                <c:pt idx="109953" formatCode="0.00E+00">
                  <c:v>4.6596500000000004E-3</c:v>
                </c:pt>
                <c:pt idx="109954" formatCode="0.00E+00">
                  <c:v>5.5709000000000002E-3</c:v>
                </c:pt>
                <c:pt idx="109955" formatCode="0.00E+00">
                  <c:v>6.4889099999999996E-3</c:v>
                </c:pt>
                <c:pt idx="109956" formatCode="0.00E+00">
                  <c:v>7.4132E-3</c:v>
                </c:pt>
                <c:pt idx="109957" formatCode="0.00E+00">
                  <c:v>8.3432599999999999E-3</c:v>
                </c:pt>
                <c:pt idx="109958" formatCode="0.00E+00">
                  <c:v>9.2785699999999999E-3</c:v>
                </c:pt>
                <c:pt idx="109959">
                  <c:v>1.02186E-2</c:v>
                </c:pt>
                <c:pt idx="109960">
                  <c:v>1.1162699999999999E-2</c:v>
                </c:pt>
                <c:pt idx="109961">
                  <c:v>1.2110299999999999E-2</c:v>
                </c:pt>
                <c:pt idx="109962">
                  <c:v>1.3060799999999999E-2</c:v>
                </c:pt>
                <c:pt idx="109963">
                  <c:v>1.40135E-2</c:v>
                </c:pt>
                <c:pt idx="109964">
                  <c:v>1.49677E-2</c:v>
                </c:pt>
                <c:pt idx="109965">
                  <c:v>1.5922800000000001E-2</c:v>
                </c:pt>
                <c:pt idx="109966">
                  <c:v>1.6878000000000001E-2</c:v>
                </c:pt>
                <c:pt idx="109967">
                  <c:v>1.7832600000000001E-2</c:v>
                </c:pt>
                <c:pt idx="109968">
                  <c:v>1.8785699999999999E-2</c:v>
                </c:pt>
                <c:pt idx="109969">
                  <c:v>1.9736699999999999E-2</c:v>
                </c:pt>
                <c:pt idx="109970">
                  <c:v>2.0684600000000001E-2</c:v>
                </c:pt>
                <c:pt idx="109971">
                  <c:v>2.16288E-2</c:v>
                </c:pt>
                <c:pt idx="109972">
                  <c:v>2.25682E-2</c:v>
                </c:pt>
                <c:pt idx="109973">
                  <c:v>2.3502100000000001E-2</c:v>
                </c:pt>
                <c:pt idx="109974">
                  <c:v>2.4429599999999999E-2</c:v>
                </c:pt>
                <c:pt idx="109975">
                  <c:v>2.5349699999999999E-2</c:v>
                </c:pt>
                <c:pt idx="109976">
                  <c:v>2.62616E-2</c:v>
                </c:pt>
                <c:pt idx="109977">
                  <c:v>2.7164399999999998E-2</c:v>
                </c:pt>
                <c:pt idx="109978">
                  <c:v>2.8056999999999999E-2</c:v>
                </c:pt>
                <c:pt idx="109979">
                  <c:v>2.8938700000000001E-2</c:v>
                </c:pt>
                <c:pt idx="109980">
                  <c:v>2.9808299999999999E-2</c:v>
                </c:pt>
                <c:pt idx="109981">
                  <c:v>3.0664899999999998E-2</c:v>
                </c:pt>
                <c:pt idx="109982">
                  <c:v>3.15077E-2</c:v>
                </c:pt>
                <c:pt idx="109983">
                  <c:v>3.2335500000000003E-2</c:v>
                </c:pt>
                <c:pt idx="109984">
                  <c:v>3.31474E-2</c:v>
                </c:pt>
                <c:pt idx="109985">
                  <c:v>3.39425E-2</c:v>
                </c:pt>
                <c:pt idx="109986">
                  <c:v>3.4719699999999999E-2</c:v>
                </c:pt>
                <c:pt idx="109987">
                  <c:v>3.5478099999999999E-2</c:v>
                </c:pt>
                <c:pt idx="109988">
                  <c:v>3.6216699999999998E-2</c:v>
                </c:pt>
                <c:pt idx="109989">
                  <c:v>3.6934500000000002E-2</c:v>
                </c:pt>
                <c:pt idx="109990">
                  <c:v>3.7630499999999997E-2</c:v>
                </c:pt>
                <c:pt idx="109991">
                  <c:v>3.8303799999999999E-2</c:v>
                </c:pt>
                <c:pt idx="109992">
                  <c:v>3.8953399999999999E-2</c:v>
                </c:pt>
                <c:pt idx="109993">
                  <c:v>3.95784E-2</c:v>
                </c:pt>
                <c:pt idx="109994">
                  <c:v>4.01778E-2</c:v>
                </c:pt>
                <c:pt idx="109995">
                  <c:v>4.0750799999999997E-2</c:v>
                </c:pt>
                <c:pt idx="109996">
                  <c:v>4.1296300000000001E-2</c:v>
                </c:pt>
                <c:pt idx="109997">
                  <c:v>4.1813599999999999E-2</c:v>
                </c:pt>
                <c:pt idx="109998">
                  <c:v>4.2301699999999998E-2</c:v>
                </c:pt>
                <c:pt idx="109999">
                  <c:v>4.2759800000000001E-2</c:v>
                </c:pt>
                <c:pt idx="110000">
                  <c:v>4.3187000000000003E-2</c:v>
                </c:pt>
                <c:pt idx="110001">
                  <c:v>4.3582599999999999E-2</c:v>
                </c:pt>
                <c:pt idx="110002">
                  <c:v>4.39458E-2</c:v>
                </c:pt>
                <c:pt idx="110003">
                  <c:v>4.4275700000000001E-2</c:v>
                </c:pt>
                <c:pt idx="110004">
                  <c:v>4.4571699999999999E-2</c:v>
                </c:pt>
                <c:pt idx="110005">
                  <c:v>4.4833100000000001E-2</c:v>
                </c:pt>
                <c:pt idx="110006">
                  <c:v>4.5059200000000001E-2</c:v>
                </c:pt>
                <c:pt idx="110007">
                  <c:v>4.5249299999999999E-2</c:v>
                </c:pt>
                <c:pt idx="110008">
                  <c:v>4.54028E-2</c:v>
                </c:pt>
                <c:pt idx="110009">
                  <c:v>4.5519200000000003E-2</c:v>
                </c:pt>
                <c:pt idx="110010">
                  <c:v>4.5597899999999997E-2</c:v>
                </c:pt>
                <c:pt idx="110011">
                  <c:v>4.5638400000000003E-2</c:v>
                </c:pt>
                <c:pt idx="110012">
                  <c:v>4.5640300000000002E-2</c:v>
                </c:pt>
                <c:pt idx="110013">
                  <c:v>4.5602999999999998E-2</c:v>
                </c:pt>
                <c:pt idx="110014">
                  <c:v>4.5526299999999999E-2</c:v>
                </c:pt>
                <c:pt idx="110015">
                  <c:v>4.54098E-2</c:v>
                </c:pt>
                <c:pt idx="110016">
                  <c:v>4.5253099999999997E-2</c:v>
                </c:pt>
                <c:pt idx="110017">
                  <c:v>4.5056100000000002E-2</c:v>
                </c:pt>
                <c:pt idx="110018">
                  <c:v>4.4818400000000001E-2</c:v>
                </c:pt>
                <c:pt idx="110019">
                  <c:v>4.45399E-2</c:v>
                </c:pt>
                <c:pt idx="110020">
                  <c:v>4.4220599999999999E-2</c:v>
                </c:pt>
                <c:pt idx="110021">
                  <c:v>4.3860200000000002E-2</c:v>
                </c:pt>
                <c:pt idx="110022">
                  <c:v>4.3458799999999999E-2</c:v>
                </c:pt>
                <c:pt idx="110023">
                  <c:v>4.3016400000000003E-2</c:v>
                </c:pt>
                <c:pt idx="110024">
                  <c:v>4.2533099999999997E-2</c:v>
                </c:pt>
                <c:pt idx="110025">
                  <c:v>4.2008900000000002E-2</c:v>
                </c:pt>
                <c:pt idx="110026">
                  <c:v>4.1444000000000002E-2</c:v>
                </c:pt>
                <c:pt idx="110027">
                  <c:v>4.0838600000000003E-2</c:v>
                </c:pt>
                <c:pt idx="110028">
                  <c:v>4.0193E-2</c:v>
                </c:pt>
                <c:pt idx="110029">
                  <c:v>3.9507500000000001E-2</c:v>
                </c:pt>
                <c:pt idx="110030">
                  <c:v>3.8782400000000002E-2</c:v>
                </c:pt>
                <c:pt idx="110031">
                  <c:v>3.8018200000000002E-2</c:v>
                </c:pt>
                <c:pt idx="110032">
                  <c:v>3.7215199999999997E-2</c:v>
                </c:pt>
                <c:pt idx="110033">
                  <c:v>3.6373999999999997E-2</c:v>
                </c:pt>
                <c:pt idx="110034">
                  <c:v>3.5495199999999998E-2</c:v>
                </c:pt>
                <c:pt idx="110035">
                  <c:v>3.45793E-2</c:v>
                </c:pt>
                <c:pt idx="110036">
                  <c:v>3.3626999999999997E-2</c:v>
                </c:pt>
                <c:pt idx="110037">
                  <c:v>3.2639000000000001E-2</c:v>
                </c:pt>
                <c:pt idx="110038">
                  <c:v>3.1616100000000001E-2</c:v>
                </c:pt>
                <c:pt idx="110039">
                  <c:v>3.0558999999999999E-2</c:v>
                </c:pt>
                <c:pt idx="110040">
                  <c:v>2.9468500000000002E-2</c:v>
                </c:pt>
                <c:pt idx="110041">
                  <c:v>2.8345499999999999E-2</c:v>
                </c:pt>
                <c:pt idx="110042">
                  <c:v>2.7191099999999999E-2</c:v>
                </c:pt>
                <c:pt idx="110043">
                  <c:v>2.6006100000000001E-2</c:v>
                </c:pt>
                <c:pt idx="110044">
                  <c:v>2.4791500000000001E-2</c:v>
                </c:pt>
                <c:pt idx="110045">
                  <c:v>2.3548400000000001E-2</c:v>
                </c:pt>
                <c:pt idx="110046">
                  <c:v>2.2277999999999999E-2</c:v>
                </c:pt>
                <c:pt idx="110047">
                  <c:v>2.0981199999999998E-2</c:v>
                </c:pt>
                <c:pt idx="110048">
                  <c:v>1.96594E-2</c:v>
                </c:pt>
                <c:pt idx="110049">
                  <c:v>1.8313699999999999E-2</c:v>
                </c:pt>
                <c:pt idx="110050">
                  <c:v>1.6945399999999999E-2</c:v>
                </c:pt>
                <c:pt idx="110051">
                  <c:v>1.55557E-2</c:v>
                </c:pt>
                <c:pt idx="110052">
                  <c:v>1.4145899999999999E-2</c:v>
                </c:pt>
                <c:pt idx="110053">
                  <c:v>1.27175E-2</c:v>
                </c:pt>
                <c:pt idx="110054">
                  <c:v>1.1271700000000001E-2</c:v>
                </c:pt>
                <c:pt idx="110055" formatCode="0.00E+00">
                  <c:v>9.8100199999999992E-3</c:v>
                </c:pt>
                <c:pt idx="110056" formatCode="0.00E+00">
                  <c:v>8.3338200000000005E-3</c:v>
                </c:pt>
                <c:pt idx="110057" formatCode="0.00E+00">
                  <c:v>6.8445600000000004E-3</c:v>
                </c:pt>
                <c:pt idx="110058" formatCode="0.00E+00">
                  <c:v>5.3437199999999997E-3</c:v>
                </c:pt>
                <c:pt idx="110059" formatCode="0.00E+00">
                  <c:v>3.8327999999999999E-3</c:v>
                </c:pt>
                <c:pt idx="110060" formatCode="0.00E+00">
                  <c:v>2.3133099999999998E-3</c:v>
                </c:pt>
                <c:pt idx="110061" formatCode="0.00E+00">
                  <c:v>7.8678699999999995E-4</c:v>
                </c:pt>
                <c:pt idx="110062" formatCode="0.00E+00">
                  <c:v>-7.4522900000000003E-4</c:v>
                </c:pt>
                <c:pt idx="110063" formatCode="0.00E+00">
                  <c:v>-2.2811799999999998E-3</c:v>
                </c:pt>
                <c:pt idx="110064" formatCode="0.00E+00">
                  <c:v>-3.8194800000000001E-3</c:v>
                </c:pt>
                <c:pt idx="110065" formatCode="0.00E+00">
                  <c:v>-5.3585600000000001E-3</c:v>
                </c:pt>
                <c:pt idx="110066" formatCode="0.00E+00">
                  <c:v>-6.8968299999999996E-3</c:v>
                </c:pt>
                <c:pt idx="110067" formatCode="0.00E+00">
                  <c:v>-8.4326999999999996E-3</c:v>
                </c:pt>
                <c:pt idx="110068" formatCode="0.00E+00">
                  <c:v>-9.9645600000000008E-3</c:v>
                </c:pt>
                <c:pt idx="110069">
                  <c:v>-1.1490800000000001E-2</c:v>
                </c:pt>
                <c:pt idx="110070">
                  <c:v>-1.30099E-2</c:v>
                </c:pt>
                <c:pt idx="110071">
                  <c:v>-1.4520099999999999E-2</c:v>
                </c:pt>
                <c:pt idx="110072">
                  <c:v>-1.602E-2</c:v>
                </c:pt>
                <c:pt idx="110073">
                  <c:v>-1.75079E-2</c:v>
                </c:pt>
                <c:pt idx="110074">
                  <c:v>-1.8982300000000001E-2</c:v>
                </c:pt>
                <c:pt idx="110075">
                  <c:v>-2.0441600000000001E-2</c:v>
                </c:pt>
                <c:pt idx="110076">
                  <c:v>-2.1884199999999999E-2</c:v>
                </c:pt>
                <c:pt idx="110077">
                  <c:v>-2.3308599999999999E-2</c:v>
                </c:pt>
                <c:pt idx="110078">
                  <c:v>-2.4713300000000001E-2</c:v>
                </c:pt>
                <c:pt idx="110079">
                  <c:v>-2.60967E-2</c:v>
                </c:pt>
                <c:pt idx="110080">
                  <c:v>-2.7457499999999999E-2</c:v>
                </c:pt>
                <c:pt idx="110081">
                  <c:v>-2.8794199999999999E-2</c:v>
                </c:pt>
                <c:pt idx="110082">
                  <c:v>-3.0105199999999999E-2</c:v>
                </c:pt>
                <c:pt idx="110083">
                  <c:v>-3.1389300000000002E-2</c:v>
                </c:pt>
                <c:pt idx="110084">
                  <c:v>-3.2645100000000003E-2</c:v>
                </c:pt>
                <c:pt idx="110085">
                  <c:v>-3.3871100000000001E-2</c:v>
                </c:pt>
                <c:pt idx="110086">
                  <c:v>-3.5066199999999999E-2</c:v>
                </c:pt>
                <c:pt idx="110087">
                  <c:v>-3.6228900000000001E-2</c:v>
                </c:pt>
                <c:pt idx="110088">
                  <c:v>-3.7358200000000001E-2</c:v>
                </c:pt>
                <c:pt idx="110089">
                  <c:v>-3.8452699999999999E-2</c:v>
                </c:pt>
                <c:pt idx="110090">
                  <c:v>-3.9511299999999999E-2</c:v>
                </c:pt>
                <c:pt idx="110091">
                  <c:v>-4.0532800000000001E-2</c:v>
                </c:pt>
                <c:pt idx="110092">
                  <c:v>-4.1516299999999999E-2</c:v>
                </c:pt>
                <c:pt idx="110093">
                  <c:v>-4.2460600000000001E-2</c:v>
                </c:pt>
                <c:pt idx="110094">
                  <c:v>-4.3364800000000002E-2</c:v>
                </c:pt>
                <c:pt idx="110095">
                  <c:v>-4.4227900000000001E-2</c:v>
                </c:pt>
                <c:pt idx="110096">
                  <c:v>-4.5048999999999999E-2</c:v>
                </c:pt>
                <c:pt idx="110097">
                  <c:v>-4.5827199999999998E-2</c:v>
                </c:pt>
                <c:pt idx="110098">
                  <c:v>-4.65618E-2</c:v>
                </c:pt>
                <c:pt idx="110099">
                  <c:v>-4.7252000000000002E-2</c:v>
                </c:pt>
                <c:pt idx="110100">
                  <c:v>-4.7897099999999998E-2</c:v>
                </c:pt>
                <c:pt idx="110101">
                  <c:v>-4.8496400000000002E-2</c:v>
                </c:pt>
                <c:pt idx="110102">
                  <c:v>-4.9049299999999997E-2</c:v>
                </c:pt>
                <c:pt idx="110103">
                  <c:v>-4.9555399999999999E-2</c:v>
                </c:pt>
                <c:pt idx="110104">
                  <c:v>-5.0014000000000003E-2</c:v>
                </c:pt>
                <c:pt idx="110105">
                  <c:v>-5.0424900000000002E-2</c:v>
                </c:pt>
                <c:pt idx="110106">
                  <c:v>-5.0787499999999999E-2</c:v>
                </c:pt>
                <c:pt idx="110107">
                  <c:v>-5.1101599999999997E-2</c:v>
                </c:pt>
                <c:pt idx="110108">
                  <c:v>-5.13669E-2</c:v>
                </c:pt>
                <c:pt idx="110109">
                  <c:v>-5.1583200000000003E-2</c:v>
                </c:pt>
                <c:pt idx="110110">
                  <c:v>-5.1750400000000002E-2</c:v>
                </c:pt>
                <c:pt idx="110111">
                  <c:v>-5.1868299999999999E-2</c:v>
                </c:pt>
                <c:pt idx="110112">
                  <c:v>-5.1936900000000001E-2</c:v>
                </c:pt>
                <c:pt idx="110113">
                  <c:v>-5.1956299999999997E-2</c:v>
                </c:pt>
                <c:pt idx="110114">
                  <c:v>-5.1926399999999998E-2</c:v>
                </c:pt>
                <c:pt idx="110115">
                  <c:v>-5.1847499999999998E-2</c:v>
                </c:pt>
                <c:pt idx="110116">
                  <c:v>-5.17197E-2</c:v>
                </c:pt>
                <c:pt idx="110117">
                  <c:v>-5.15433E-2</c:v>
                </c:pt>
                <c:pt idx="110118">
                  <c:v>-5.1318500000000003E-2</c:v>
                </c:pt>
                <c:pt idx="110119">
                  <c:v>-5.1045800000000002E-2</c:v>
                </c:pt>
                <c:pt idx="110120">
                  <c:v>-5.07255E-2</c:v>
                </c:pt>
                <c:pt idx="110121">
                  <c:v>-5.0358E-2</c:v>
                </c:pt>
                <c:pt idx="110122">
                  <c:v>-4.9944000000000002E-2</c:v>
                </c:pt>
                <c:pt idx="110123">
                  <c:v>-4.9483899999999997E-2</c:v>
                </c:pt>
                <c:pt idx="110124">
                  <c:v>-4.8978399999999998E-2</c:v>
                </c:pt>
                <c:pt idx="110125">
                  <c:v>-4.8428100000000002E-2</c:v>
                </c:pt>
                <c:pt idx="110126">
                  <c:v>-4.7833800000000003E-2</c:v>
                </c:pt>
                <c:pt idx="110127">
                  <c:v>-4.7196200000000001E-2</c:v>
                </c:pt>
                <c:pt idx="110128">
                  <c:v>-4.6516200000000001E-2</c:v>
                </c:pt>
                <c:pt idx="110129">
                  <c:v>-4.5794599999999998E-2</c:v>
                </c:pt>
                <c:pt idx="110130">
                  <c:v>-4.5032200000000001E-2</c:v>
                </c:pt>
                <c:pt idx="110131">
                  <c:v>-4.4230100000000001E-2</c:v>
                </c:pt>
                <c:pt idx="110132">
                  <c:v>-4.3389200000000003E-2</c:v>
                </c:pt>
                <c:pt idx="110133">
                  <c:v>-4.2510600000000003E-2</c:v>
                </c:pt>
                <c:pt idx="110134">
                  <c:v>-4.1595300000000002E-2</c:v>
                </c:pt>
                <c:pt idx="110135">
                  <c:v>-4.0644399999999997E-2</c:v>
                </c:pt>
                <c:pt idx="110136">
                  <c:v>-3.9659E-2</c:v>
                </c:pt>
                <c:pt idx="110137">
                  <c:v>-3.8640399999999998E-2</c:v>
                </c:pt>
                <c:pt idx="110138">
                  <c:v>-3.7589699999999997E-2</c:v>
                </c:pt>
                <c:pt idx="110139">
                  <c:v>-3.6508199999999998E-2</c:v>
                </c:pt>
                <c:pt idx="110140">
                  <c:v>-3.5396999999999998E-2</c:v>
                </c:pt>
                <c:pt idx="110141">
                  <c:v>-3.4257599999999999E-2</c:v>
                </c:pt>
                <c:pt idx="110142">
                  <c:v>-3.3091299999999997E-2</c:v>
                </c:pt>
                <c:pt idx="110143">
                  <c:v>-3.1899299999999998E-2</c:v>
                </c:pt>
                <c:pt idx="110144">
                  <c:v>-3.0682999999999998E-2</c:v>
                </c:pt>
                <c:pt idx="110145">
                  <c:v>-2.9443799999999999E-2</c:v>
                </c:pt>
                <c:pt idx="110146">
                  <c:v>-2.8183099999999999E-2</c:v>
                </c:pt>
                <c:pt idx="110147">
                  <c:v>-2.6902300000000001E-2</c:v>
                </c:pt>
                <c:pt idx="110148">
                  <c:v>-2.5602900000000001E-2</c:v>
                </c:pt>
                <c:pt idx="110149">
                  <c:v>-2.4286200000000001E-2</c:v>
                </c:pt>
                <c:pt idx="110150">
                  <c:v>-2.29538E-2</c:v>
                </c:pt>
                <c:pt idx="110151">
                  <c:v>-2.1607100000000001E-2</c:v>
                </c:pt>
                <c:pt idx="110152">
                  <c:v>-2.0247500000000002E-2</c:v>
                </c:pt>
                <c:pt idx="110153">
                  <c:v>-1.8876500000000001E-2</c:v>
                </c:pt>
                <c:pt idx="110154">
                  <c:v>-1.74956E-2</c:v>
                </c:pt>
                <c:pt idx="110155">
                  <c:v>-1.61063E-2</c:v>
                </c:pt>
                <c:pt idx="110156">
                  <c:v>-1.4710000000000001E-2</c:v>
                </c:pt>
                <c:pt idx="110157">
                  <c:v>-1.3308199999999999E-2</c:v>
                </c:pt>
                <c:pt idx="110158">
                  <c:v>-1.1902299999999999E-2</c:v>
                </c:pt>
                <c:pt idx="110159">
                  <c:v>-1.0493799999999999E-2</c:v>
                </c:pt>
                <c:pt idx="110160" formatCode="0.00E+00">
                  <c:v>-9.0841800000000007E-3</c:v>
                </c:pt>
                <c:pt idx="110161" formatCode="0.00E+00">
                  <c:v>-7.6748299999999997E-3</c:v>
                </c:pt>
                <c:pt idx="110162" formatCode="0.00E+00">
                  <c:v>-6.2671799999999998E-3</c:v>
                </c:pt>
                <c:pt idx="110163" formatCode="0.00E+00">
                  <c:v>-4.8626399999999997E-3</c:v>
                </c:pt>
                <c:pt idx="110164" formatCode="0.00E+00">
                  <c:v>-3.4626000000000001E-3</c:v>
                </c:pt>
                <c:pt idx="110165" formatCode="0.00E+00">
                  <c:v>-2.0684200000000001E-3</c:v>
                </c:pt>
                <c:pt idx="110166" formatCode="0.00E+00">
                  <c:v>-6.8147200000000002E-4</c:v>
                </c:pt>
                <c:pt idx="110167" formatCode="0.00E+00">
                  <c:v>6.9691999999999996E-4</c:v>
                </c:pt>
                <c:pt idx="110168" formatCode="0.00E+00">
                  <c:v>2.06544E-3</c:v>
                </c:pt>
                <c:pt idx="110169" formatCode="0.00E+00">
                  <c:v>3.4228100000000001E-3</c:v>
                </c:pt>
                <c:pt idx="110170" formatCode="0.00E+00">
                  <c:v>4.7677600000000002E-3</c:v>
                </c:pt>
                <c:pt idx="110171" formatCode="0.00E+00">
                  <c:v>6.0990599999999999E-3</c:v>
                </c:pt>
                <c:pt idx="110172" formatCode="0.00E+00">
                  <c:v>7.4154900000000003E-3</c:v>
                </c:pt>
                <c:pt idx="110173" formatCode="0.00E+00">
                  <c:v>8.7158900000000004E-3</c:v>
                </c:pt>
                <c:pt idx="110174" formatCode="0.00E+00">
                  <c:v>9.9991100000000003E-3</c:v>
                </c:pt>
                <c:pt idx="110175">
                  <c:v>1.1264E-2</c:v>
                </c:pt>
                <c:pt idx="110176">
                  <c:v>1.2509599999999999E-2</c:v>
                </c:pt>
                <c:pt idx="110177">
                  <c:v>1.37346E-2</c:v>
                </c:pt>
                <c:pt idx="110178">
                  <c:v>1.49383E-2</c:v>
                </c:pt>
                <c:pt idx="110179">
                  <c:v>1.6119499999999998E-2</c:v>
                </c:pt>
                <c:pt idx="110180">
                  <c:v>1.7277399999999998E-2</c:v>
                </c:pt>
                <c:pt idx="110181">
                  <c:v>1.8411E-2</c:v>
                </c:pt>
                <c:pt idx="110182">
                  <c:v>1.9519399999999999E-2</c:v>
                </c:pt>
                <c:pt idx="110183">
                  <c:v>2.0601899999999999E-2</c:v>
                </c:pt>
                <c:pt idx="110184">
                  <c:v>2.1657699999999998E-2</c:v>
                </c:pt>
                <c:pt idx="110185">
                  <c:v>2.2685899999999998E-2</c:v>
                </c:pt>
                <c:pt idx="110186">
                  <c:v>2.3685999999999999E-2</c:v>
                </c:pt>
                <c:pt idx="110187">
                  <c:v>2.4657100000000001E-2</c:v>
                </c:pt>
                <c:pt idx="110188">
                  <c:v>2.5598800000000001E-2</c:v>
                </c:pt>
                <c:pt idx="110189">
                  <c:v>2.65104E-2</c:v>
                </c:pt>
                <c:pt idx="110190">
                  <c:v>2.73914E-2</c:v>
                </c:pt>
                <c:pt idx="110191">
                  <c:v>2.82413E-2</c:v>
                </c:pt>
                <c:pt idx="110192">
                  <c:v>2.9059600000000001E-2</c:v>
                </c:pt>
                <c:pt idx="110193">
                  <c:v>2.9846000000000001E-2</c:v>
                </c:pt>
                <c:pt idx="110194">
                  <c:v>3.0599899999999999E-2</c:v>
                </c:pt>
                <c:pt idx="110195">
                  <c:v>3.13212E-2</c:v>
                </c:pt>
                <c:pt idx="110196">
                  <c:v>3.2009500000000003E-2</c:v>
                </c:pt>
                <c:pt idx="110197">
                  <c:v>3.2664600000000002E-2</c:v>
                </c:pt>
                <c:pt idx="110198">
                  <c:v>3.3286299999999998E-2</c:v>
                </c:pt>
                <c:pt idx="110199">
                  <c:v>3.3874399999999999E-2</c:v>
                </c:pt>
                <c:pt idx="110200">
                  <c:v>3.4428800000000002E-2</c:v>
                </c:pt>
                <c:pt idx="110201">
                  <c:v>3.4949399999999999E-2</c:v>
                </c:pt>
                <c:pt idx="110202">
                  <c:v>3.5436099999999998E-2</c:v>
                </c:pt>
                <c:pt idx="110203">
                  <c:v>3.5888999999999997E-2</c:v>
                </c:pt>
                <c:pt idx="110204">
                  <c:v>3.6308100000000003E-2</c:v>
                </c:pt>
                <c:pt idx="110205">
                  <c:v>3.6693499999999997E-2</c:v>
                </c:pt>
                <c:pt idx="110206">
                  <c:v>3.70452E-2</c:v>
                </c:pt>
                <c:pt idx="110207">
                  <c:v>3.7363399999999998E-2</c:v>
                </c:pt>
                <c:pt idx="110208">
                  <c:v>3.7648300000000003E-2</c:v>
                </c:pt>
                <c:pt idx="110209">
                  <c:v>3.7900099999999999E-2</c:v>
                </c:pt>
                <c:pt idx="110210">
                  <c:v>3.8119100000000003E-2</c:v>
                </c:pt>
                <c:pt idx="110211">
                  <c:v>3.8305499999999999E-2</c:v>
                </c:pt>
                <c:pt idx="110212">
                  <c:v>3.8459699999999999E-2</c:v>
                </c:pt>
                <c:pt idx="110213">
                  <c:v>3.8581900000000002E-2</c:v>
                </c:pt>
                <c:pt idx="110214">
                  <c:v>3.8672600000000001E-2</c:v>
                </c:pt>
                <c:pt idx="110215">
                  <c:v>3.8732099999999998E-2</c:v>
                </c:pt>
                <c:pt idx="110216">
                  <c:v>3.8760900000000001E-2</c:v>
                </c:pt>
                <c:pt idx="110217">
                  <c:v>3.8759500000000002E-2</c:v>
                </c:pt>
                <c:pt idx="110218">
                  <c:v>3.8728199999999997E-2</c:v>
                </c:pt>
                <c:pt idx="110219">
                  <c:v>3.8667699999999999E-2</c:v>
                </c:pt>
                <c:pt idx="110220">
                  <c:v>3.8578399999999999E-2</c:v>
                </c:pt>
                <c:pt idx="110221">
                  <c:v>3.8460800000000003E-2</c:v>
                </c:pt>
                <c:pt idx="110222">
                  <c:v>3.8315599999999998E-2</c:v>
                </c:pt>
                <c:pt idx="110223">
                  <c:v>3.8143299999999998E-2</c:v>
                </c:pt>
                <c:pt idx="110224">
                  <c:v>3.7944600000000002E-2</c:v>
                </c:pt>
                <c:pt idx="110225">
                  <c:v>3.7719900000000001E-2</c:v>
                </c:pt>
                <c:pt idx="110226">
                  <c:v>3.7470099999999999E-2</c:v>
                </c:pt>
                <c:pt idx="110227">
                  <c:v>3.7195600000000002E-2</c:v>
                </c:pt>
                <c:pt idx="110228">
                  <c:v>3.6897300000000001E-2</c:v>
                </c:pt>
                <c:pt idx="110229">
                  <c:v>3.65756E-2</c:v>
                </c:pt>
                <c:pt idx="110230">
                  <c:v>3.6231399999999997E-2</c:v>
                </c:pt>
                <c:pt idx="110231">
                  <c:v>3.58652E-2</c:v>
                </c:pt>
                <c:pt idx="110232">
                  <c:v>3.54779E-2</c:v>
                </c:pt>
                <c:pt idx="110233">
                  <c:v>3.5069999999999997E-2</c:v>
                </c:pt>
                <c:pt idx="110234">
                  <c:v>3.4642300000000001E-2</c:v>
                </c:pt>
                <c:pt idx="110235">
                  <c:v>3.4195499999999997E-2</c:v>
                </c:pt>
                <c:pt idx="110236">
                  <c:v>3.3730299999999998E-2</c:v>
                </c:pt>
                <c:pt idx="110237">
                  <c:v>3.3247400000000003E-2</c:v>
                </c:pt>
                <c:pt idx="110238">
                  <c:v>3.2747600000000002E-2</c:v>
                </c:pt>
                <c:pt idx="110239">
                  <c:v>3.22314E-2</c:v>
                </c:pt>
                <c:pt idx="110240">
                  <c:v>3.1699699999999997E-2</c:v>
                </c:pt>
                <c:pt idx="110241">
                  <c:v>3.11531E-2</c:v>
                </c:pt>
                <c:pt idx="110242">
                  <c:v>3.0592399999999999E-2</c:v>
                </c:pt>
                <c:pt idx="110243">
                  <c:v>3.0018199999999998E-2</c:v>
                </c:pt>
                <c:pt idx="110244">
                  <c:v>2.9431100000000002E-2</c:v>
                </c:pt>
                <c:pt idx="110245">
                  <c:v>2.8832E-2</c:v>
                </c:pt>
                <c:pt idx="110246">
                  <c:v>2.8221400000000001E-2</c:v>
                </c:pt>
                <c:pt idx="110247">
                  <c:v>2.76E-2</c:v>
                </c:pt>
                <c:pt idx="110248">
                  <c:v>2.69684E-2</c:v>
                </c:pt>
                <c:pt idx="110249">
                  <c:v>2.6327300000000001E-2</c:v>
                </c:pt>
                <c:pt idx="110250">
                  <c:v>2.56774E-2</c:v>
                </c:pt>
                <c:pt idx="110251">
                  <c:v>2.5019199999999998E-2</c:v>
                </c:pt>
                <c:pt idx="110252">
                  <c:v>2.4353300000000001E-2</c:v>
                </c:pt>
                <c:pt idx="110253">
                  <c:v>2.3680400000000001E-2</c:v>
                </c:pt>
                <c:pt idx="110254">
                  <c:v>2.3000900000000001E-2</c:v>
                </c:pt>
                <c:pt idx="110255">
                  <c:v>2.2315499999999999E-2</c:v>
                </c:pt>
                <c:pt idx="110256">
                  <c:v>2.16247E-2</c:v>
                </c:pt>
                <c:pt idx="110257">
                  <c:v>2.0929E-2</c:v>
                </c:pt>
                <c:pt idx="110258">
                  <c:v>2.0228900000000001E-2</c:v>
                </c:pt>
                <c:pt idx="110259">
                  <c:v>1.9524900000000001E-2</c:v>
                </c:pt>
                <c:pt idx="110260">
                  <c:v>1.88176E-2</c:v>
                </c:pt>
                <c:pt idx="110261">
                  <c:v>1.81073E-2</c:v>
                </c:pt>
                <c:pt idx="110262">
                  <c:v>1.73945E-2</c:v>
                </c:pt>
                <c:pt idx="110263">
                  <c:v>1.6679599999999999E-2</c:v>
                </c:pt>
                <c:pt idx="110264">
                  <c:v>1.5963100000000001E-2</c:v>
                </c:pt>
                <c:pt idx="110265">
                  <c:v>1.52453E-2</c:v>
                </c:pt>
                <c:pt idx="110266">
                  <c:v>1.4526600000000001E-2</c:v>
                </c:pt>
                <c:pt idx="110267">
                  <c:v>1.3807399999999999E-2</c:v>
                </c:pt>
                <c:pt idx="110268">
                  <c:v>1.30879E-2</c:v>
                </c:pt>
                <c:pt idx="110269">
                  <c:v>1.23686E-2</c:v>
                </c:pt>
                <c:pt idx="110270">
                  <c:v>1.1649700000000001E-2</c:v>
                </c:pt>
                <c:pt idx="110271">
                  <c:v>1.09315E-2</c:v>
                </c:pt>
                <c:pt idx="110272">
                  <c:v>1.0214300000000001E-2</c:v>
                </c:pt>
                <c:pt idx="110273" formatCode="0.00E+00">
                  <c:v>9.4983700000000008E-3</c:v>
                </c:pt>
                <c:pt idx="110274" formatCode="0.00E+00">
                  <c:v>8.7838800000000009E-3</c:v>
                </c:pt>
                <c:pt idx="110275" formatCode="0.00E+00">
                  <c:v>8.0710799999999996E-3</c:v>
                </c:pt>
                <c:pt idx="110276" formatCode="0.00E+00">
                  <c:v>7.3601999999999999E-3</c:v>
                </c:pt>
                <c:pt idx="110277" formatCode="0.00E+00">
                  <c:v>6.65141E-3</c:v>
                </c:pt>
                <c:pt idx="110278" formatCode="0.00E+00">
                  <c:v>5.9449000000000004E-3</c:v>
                </c:pt>
                <c:pt idx="110279" formatCode="0.00E+00">
                  <c:v>5.2408300000000001E-3</c:v>
                </c:pt>
                <c:pt idx="110280" formatCode="0.00E+00">
                  <c:v>4.53937E-3</c:v>
                </c:pt>
                <c:pt idx="110281" formatCode="0.00E+00">
                  <c:v>3.8406299999999998E-3</c:v>
                </c:pt>
                <c:pt idx="110282" formatCode="0.00E+00">
                  <c:v>3.1447699999999999E-3</c:v>
                </c:pt>
                <c:pt idx="110283" formatCode="0.00E+00">
                  <c:v>2.45188E-3</c:v>
                </c:pt>
                <c:pt idx="110284" formatCode="0.00E+00">
                  <c:v>1.7620800000000001E-3</c:v>
                </c:pt>
                <c:pt idx="110285" formatCode="0.00E+00">
                  <c:v>1.0754600000000001E-3</c:v>
                </c:pt>
                <c:pt idx="110286" formatCode="0.00E+00">
                  <c:v>3.9210699999999999E-4</c:v>
                </c:pt>
                <c:pt idx="110287" formatCode="0.00E+00">
                  <c:v>-2.8789700000000001E-4</c:v>
                </c:pt>
                <c:pt idx="110288" formatCode="0.00E+00">
                  <c:v>-9.6448400000000004E-4</c:v>
                </c:pt>
                <c:pt idx="110289" formatCode="0.00E+00">
                  <c:v>-1.63759E-3</c:v>
                </c:pt>
                <c:pt idx="110290" formatCode="0.00E+00">
                  <c:v>-2.3071599999999999E-3</c:v>
                </c:pt>
                <c:pt idx="110291" formatCode="0.00E+00">
                  <c:v>-2.97314E-3</c:v>
                </c:pt>
                <c:pt idx="110292" formatCode="0.00E+00">
                  <c:v>-3.6354899999999999E-3</c:v>
                </c:pt>
                <c:pt idx="110293" formatCode="0.00E+00">
                  <c:v>-4.29416E-3</c:v>
                </c:pt>
                <c:pt idx="110294" formatCode="0.00E+00">
                  <c:v>-4.9491200000000004E-3</c:v>
                </c:pt>
                <c:pt idx="110295" formatCode="0.00E+00">
                  <c:v>-5.6003199999999998E-3</c:v>
                </c:pt>
                <c:pt idx="110296" formatCode="0.00E+00">
                  <c:v>-6.24773E-3</c:v>
                </c:pt>
                <c:pt idx="110297" formatCode="0.00E+00">
                  <c:v>-6.8913200000000003E-3</c:v>
                </c:pt>
                <c:pt idx="110298" formatCode="0.00E+00">
                  <c:v>-7.5310500000000001E-3</c:v>
                </c:pt>
                <c:pt idx="110299" formatCode="0.00E+00">
                  <c:v>-8.1668899999999996E-3</c:v>
                </c:pt>
                <c:pt idx="110300" formatCode="0.00E+00">
                  <c:v>-8.7988000000000007E-3</c:v>
                </c:pt>
                <c:pt idx="110301" formatCode="0.00E+00">
                  <c:v>-9.4267399999999994E-3</c:v>
                </c:pt>
                <c:pt idx="110302">
                  <c:v>-1.0050699999999999E-2</c:v>
                </c:pt>
                <c:pt idx="110303">
                  <c:v>-1.0670600000000001E-2</c:v>
                </c:pt>
                <c:pt idx="110304">
                  <c:v>-1.1286300000000001E-2</c:v>
                </c:pt>
                <c:pt idx="110305">
                  <c:v>-1.1897899999999999E-2</c:v>
                </c:pt>
                <c:pt idx="110306">
                  <c:v>-1.25053E-2</c:v>
                </c:pt>
                <c:pt idx="110307">
                  <c:v>-1.3108399999999999E-2</c:v>
                </c:pt>
                <c:pt idx="110308">
                  <c:v>-1.37071E-2</c:v>
                </c:pt>
                <c:pt idx="110309">
                  <c:v>-1.4301400000000001E-2</c:v>
                </c:pt>
                <c:pt idx="110310">
                  <c:v>-1.4891100000000001E-2</c:v>
                </c:pt>
                <c:pt idx="110311">
                  <c:v>-1.5476200000000001E-2</c:v>
                </c:pt>
                <c:pt idx="110312">
                  <c:v>-1.6056600000000001E-2</c:v>
                </c:pt>
                <c:pt idx="110313">
                  <c:v>-1.6632000000000001E-2</c:v>
                </c:pt>
                <c:pt idx="110314">
                  <c:v>-1.7202499999999999E-2</c:v>
                </c:pt>
                <c:pt idx="110315">
                  <c:v>-1.77679E-2</c:v>
                </c:pt>
                <c:pt idx="110316">
                  <c:v>-1.8327900000000001E-2</c:v>
                </c:pt>
                <c:pt idx="110317">
                  <c:v>-1.88825E-2</c:v>
                </c:pt>
                <c:pt idx="110318">
                  <c:v>-1.9431400000000001E-2</c:v>
                </c:pt>
                <c:pt idx="110319">
                  <c:v>-1.9974599999999999E-2</c:v>
                </c:pt>
                <c:pt idx="110320">
                  <c:v>-2.0511700000000001E-2</c:v>
                </c:pt>
                <c:pt idx="110321">
                  <c:v>-2.1042600000000002E-2</c:v>
                </c:pt>
                <c:pt idx="110322">
                  <c:v>-2.1566999999999999E-2</c:v>
                </c:pt>
                <c:pt idx="110323">
                  <c:v>-2.2084699999999999E-2</c:v>
                </c:pt>
                <c:pt idx="110324">
                  <c:v>-2.2595500000000001E-2</c:v>
                </c:pt>
                <c:pt idx="110325">
                  <c:v>-2.3099100000000001E-2</c:v>
                </c:pt>
                <c:pt idx="110326">
                  <c:v>-2.35952E-2</c:v>
                </c:pt>
                <c:pt idx="110327">
                  <c:v>-2.4083500000000001E-2</c:v>
                </c:pt>
                <c:pt idx="110328">
                  <c:v>-2.4563700000000001E-2</c:v>
                </c:pt>
                <c:pt idx="110329">
                  <c:v>-2.5035600000000002E-2</c:v>
                </c:pt>
                <c:pt idx="110330">
                  <c:v>-2.5498699999999999E-2</c:v>
                </c:pt>
                <c:pt idx="110331">
                  <c:v>-2.5952800000000002E-2</c:v>
                </c:pt>
                <c:pt idx="110332">
                  <c:v>-2.6397400000000001E-2</c:v>
                </c:pt>
                <c:pt idx="110333">
                  <c:v>-2.68323E-2</c:v>
                </c:pt>
                <c:pt idx="110334">
                  <c:v>-2.7257E-2</c:v>
                </c:pt>
                <c:pt idx="110335">
                  <c:v>-2.76712E-2</c:v>
                </c:pt>
                <c:pt idx="110336">
                  <c:v>-2.8074399999999999E-2</c:v>
                </c:pt>
                <c:pt idx="110337">
                  <c:v>-2.8466399999999999E-2</c:v>
                </c:pt>
                <c:pt idx="110338">
                  <c:v>-2.8846500000000001E-2</c:v>
                </c:pt>
                <c:pt idx="110339">
                  <c:v>-2.9214500000000001E-2</c:v>
                </c:pt>
                <c:pt idx="110340">
                  <c:v>-2.95699E-2</c:v>
                </c:pt>
                <c:pt idx="110341">
                  <c:v>-2.9912299999999999E-2</c:v>
                </c:pt>
                <c:pt idx="110342">
                  <c:v>-3.02411E-2</c:v>
                </c:pt>
                <c:pt idx="110343">
                  <c:v>-3.0556E-2</c:v>
                </c:pt>
                <c:pt idx="110344">
                  <c:v>-3.0856600000000001E-2</c:v>
                </c:pt>
                <c:pt idx="110345">
                  <c:v>-3.1142199999999998E-2</c:v>
                </c:pt>
                <c:pt idx="110346">
                  <c:v>-3.1412500000000003E-2</c:v>
                </c:pt>
                <c:pt idx="110347">
                  <c:v>-3.1667000000000001E-2</c:v>
                </c:pt>
                <c:pt idx="110348">
                  <c:v>-3.1905299999999998E-2</c:v>
                </c:pt>
                <c:pt idx="110349">
                  <c:v>-3.2126799999999997E-2</c:v>
                </c:pt>
                <c:pt idx="110350">
                  <c:v>-3.2331100000000002E-2</c:v>
                </c:pt>
                <c:pt idx="110351">
                  <c:v>-3.2517699999999997E-2</c:v>
                </c:pt>
                <c:pt idx="110352">
                  <c:v>-3.2686199999999999E-2</c:v>
                </c:pt>
                <c:pt idx="110353">
                  <c:v>-3.28361E-2</c:v>
                </c:pt>
                <c:pt idx="110354">
                  <c:v>-3.2966799999999997E-2</c:v>
                </c:pt>
                <c:pt idx="110355">
                  <c:v>-3.3078099999999999E-2</c:v>
                </c:pt>
                <c:pt idx="110356">
                  <c:v>-3.3169299999999999E-2</c:v>
                </c:pt>
                <c:pt idx="110357">
                  <c:v>-3.3240100000000002E-2</c:v>
                </c:pt>
                <c:pt idx="110358">
                  <c:v>-3.3290100000000003E-2</c:v>
                </c:pt>
                <c:pt idx="110359">
                  <c:v>-3.33187E-2</c:v>
                </c:pt>
                <c:pt idx="110360">
                  <c:v>-3.3325599999999997E-2</c:v>
                </c:pt>
                <c:pt idx="110361">
                  <c:v>-3.3310399999999997E-2</c:v>
                </c:pt>
                <c:pt idx="110362">
                  <c:v>-3.3272599999999999E-2</c:v>
                </c:pt>
                <c:pt idx="110363">
                  <c:v>-3.3211999999999998E-2</c:v>
                </c:pt>
                <c:pt idx="110364">
                  <c:v>-3.3128100000000001E-2</c:v>
                </c:pt>
                <c:pt idx="110365">
                  <c:v>-3.3020500000000001E-2</c:v>
                </c:pt>
                <c:pt idx="110366">
                  <c:v>-3.2889000000000002E-2</c:v>
                </c:pt>
                <c:pt idx="110367">
                  <c:v>-3.2733199999999997E-2</c:v>
                </c:pt>
                <c:pt idx="110368">
                  <c:v>-3.25528E-2</c:v>
                </c:pt>
                <c:pt idx="110369">
                  <c:v>-3.2347599999999997E-2</c:v>
                </c:pt>
                <c:pt idx="110370">
                  <c:v>-3.2117300000000001E-2</c:v>
                </c:pt>
                <c:pt idx="110371">
                  <c:v>-3.1861599999999997E-2</c:v>
                </c:pt>
                <c:pt idx="110372">
                  <c:v>-3.1580299999999999E-2</c:v>
                </c:pt>
                <c:pt idx="110373">
                  <c:v>-3.1273299999999997E-2</c:v>
                </c:pt>
                <c:pt idx="110374">
                  <c:v>-3.09403E-2</c:v>
                </c:pt>
                <c:pt idx="110375">
                  <c:v>-3.0581299999999999E-2</c:v>
                </c:pt>
                <c:pt idx="110376">
                  <c:v>-3.01961E-2</c:v>
                </c:pt>
                <c:pt idx="110377">
                  <c:v>-2.9784600000000001E-2</c:v>
                </c:pt>
                <c:pt idx="110378">
                  <c:v>-2.9346799999999999E-2</c:v>
                </c:pt>
                <c:pt idx="110379">
                  <c:v>-2.8882600000000001E-2</c:v>
                </c:pt>
                <c:pt idx="110380">
                  <c:v>-2.8392000000000001E-2</c:v>
                </c:pt>
                <c:pt idx="110381">
                  <c:v>-2.7875E-2</c:v>
                </c:pt>
                <c:pt idx="110382">
                  <c:v>-2.73318E-2</c:v>
                </c:pt>
                <c:pt idx="110383">
                  <c:v>-2.6762299999999999E-2</c:v>
                </c:pt>
                <c:pt idx="110384">
                  <c:v>-2.61668E-2</c:v>
                </c:pt>
                <c:pt idx="110385">
                  <c:v>-2.55453E-2</c:v>
                </c:pt>
                <c:pt idx="110386">
                  <c:v>-2.4898099999999999E-2</c:v>
                </c:pt>
                <c:pt idx="110387">
                  <c:v>-2.4225300000000002E-2</c:v>
                </c:pt>
                <c:pt idx="110388">
                  <c:v>-2.3527300000000001E-2</c:v>
                </c:pt>
                <c:pt idx="110389">
                  <c:v>-2.28042E-2</c:v>
                </c:pt>
                <c:pt idx="110390">
                  <c:v>-2.20564E-2</c:v>
                </c:pt>
                <c:pt idx="110391">
                  <c:v>-2.1284299999999999E-2</c:v>
                </c:pt>
                <c:pt idx="110392">
                  <c:v>-2.0488200000000002E-2</c:v>
                </c:pt>
                <c:pt idx="110393">
                  <c:v>-1.9668600000000001E-2</c:v>
                </c:pt>
                <c:pt idx="110394">
                  <c:v>-1.88259E-2</c:v>
                </c:pt>
                <c:pt idx="110395">
                  <c:v>-1.7960500000000001E-2</c:v>
                </c:pt>
                <c:pt idx="110396">
                  <c:v>-1.7073100000000001E-2</c:v>
                </c:pt>
                <c:pt idx="110397">
                  <c:v>-1.61642E-2</c:v>
                </c:pt>
                <c:pt idx="110398">
                  <c:v>-1.5234299999999999E-2</c:v>
                </c:pt>
                <c:pt idx="110399">
                  <c:v>-1.4284099999999999E-2</c:v>
                </c:pt>
                <c:pt idx="110400">
                  <c:v>-1.3314299999999999E-2</c:v>
                </c:pt>
                <c:pt idx="110401">
                  <c:v>-1.23254E-2</c:v>
                </c:pt>
                <c:pt idx="110402">
                  <c:v>-1.13183E-2</c:v>
                </c:pt>
                <c:pt idx="110403">
                  <c:v>-1.0293699999999999E-2</c:v>
                </c:pt>
                <c:pt idx="110404" formatCode="0.00E+00">
                  <c:v>-9.2523599999999994E-3</c:v>
                </c:pt>
                <c:pt idx="110405" formatCode="0.00E+00">
                  <c:v>-8.1951100000000002E-3</c:v>
                </c:pt>
                <c:pt idx="110406" formatCode="0.00E+00">
                  <c:v>-7.1227800000000004E-3</c:v>
                </c:pt>
                <c:pt idx="110407" formatCode="0.00E+00">
                  <c:v>-6.0362499999999999E-3</c:v>
                </c:pt>
                <c:pt idx="110408" formatCode="0.00E+00">
                  <c:v>-4.9364200000000004E-3</c:v>
                </c:pt>
                <c:pt idx="110409" formatCode="0.00E+00">
                  <c:v>-3.8242100000000002E-3</c:v>
                </c:pt>
                <c:pt idx="110410" formatCode="0.00E+00">
                  <c:v>-2.7005900000000001E-3</c:v>
                </c:pt>
                <c:pt idx="110411" formatCode="0.00E+00">
                  <c:v>-1.56653E-3</c:v>
                </c:pt>
                <c:pt idx="110412" formatCode="0.00E+00">
                  <c:v>-4.2303600000000001E-4</c:v>
                </c:pt>
                <c:pt idx="110413" formatCode="0.00E+00">
                  <c:v>7.28866E-4</c:v>
                </c:pt>
                <c:pt idx="110414" formatCode="0.00E+00">
                  <c:v>1.8881200000000001E-3</c:v>
                </c:pt>
                <c:pt idx="110415" formatCode="0.00E+00">
                  <c:v>3.0536600000000001E-3</c:v>
                </c:pt>
                <c:pt idx="110416" formatCode="0.00E+00">
                  <c:v>4.2243999999999997E-3</c:v>
                </c:pt>
                <c:pt idx="110417" formatCode="0.00E+00">
                  <c:v>5.3992099999999998E-3</c:v>
                </c:pt>
                <c:pt idx="110418" formatCode="0.00E+00">
                  <c:v>6.5769699999999997E-3</c:v>
                </c:pt>
                <c:pt idx="110419" formatCode="0.00E+00">
                  <c:v>7.7565300000000002E-3</c:v>
                </c:pt>
                <c:pt idx="110420" formatCode="0.00E+00">
                  <c:v>8.9367500000000002E-3</c:v>
                </c:pt>
                <c:pt idx="110421">
                  <c:v>1.0116399999999999E-2</c:v>
                </c:pt>
                <c:pt idx="110422">
                  <c:v>1.12944E-2</c:v>
                </c:pt>
                <c:pt idx="110423">
                  <c:v>1.24694E-2</c:v>
                </c:pt>
                <c:pt idx="110424">
                  <c:v>1.36404E-2</c:v>
                </c:pt>
                <c:pt idx="110425">
                  <c:v>1.4806E-2</c:v>
                </c:pt>
                <c:pt idx="110426">
                  <c:v>1.5965E-2</c:v>
                </c:pt>
                <c:pt idx="110427">
                  <c:v>1.7116300000000001E-2</c:v>
                </c:pt>
                <c:pt idx="110428">
                  <c:v>1.82585E-2</c:v>
                </c:pt>
                <c:pt idx="110429">
                  <c:v>1.9390600000000001E-2</c:v>
                </c:pt>
                <c:pt idx="110430">
                  <c:v>2.0511100000000001E-2</c:v>
                </c:pt>
                <c:pt idx="110431">
                  <c:v>2.1618999999999999E-2</c:v>
                </c:pt>
                <c:pt idx="110432">
                  <c:v>2.2713000000000001E-2</c:v>
                </c:pt>
                <c:pt idx="110433">
                  <c:v>2.3791799999999998E-2</c:v>
                </c:pt>
                <c:pt idx="110434">
                  <c:v>2.48542E-2</c:v>
                </c:pt>
                <c:pt idx="110435">
                  <c:v>2.5899200000000001E-2</c:v>
                </c:pt>
                <c:pt idx="110436">
                  <c:v>2.6925399999999999E-2</c:v>
                </c:pt>
                <c:pt idx="110437">
                  <c:v>2.7931600000000001E-2</c:v>
                </c:pt>
                <c:pt idx="110438">
                  <c:v>2.8916799999999999E-2</c:v>
                </c:pt>
                <c:pt idx="110439">
                  <c:v>2.9879699999999999E-2</c:v>
                </c:pt>
                <c:pt idx="110440">
                  <c:v>3.0819300000000001E-2</c:v>
                </c:pt>
                <c:pt idx="110441">
                  <c:v>3.17343E-2</c:v>
                </c:pt>
                <c:pt idx="110442">
                  <c:v>3.2623800000000001E-2</c:v>
                </c:pt>
                <c:pt idx="110443">
                  <c:v>3.3486599999999998E-2</c:v>
                </c:pt>
                <c:pt idx="110444">
                  <c:v>3.4321699999999997E-2</c:v>
                </c:pt>
                <c:pt idx="110445">
                  <c:v>3.5128E-2</c:v>
                </c:pt>
                <c:pt idx="110446">
                  <c:v>3.5904600000000002E-2</c:v>
                </c:pt>
                <c:pt idx="110447">
                  <c:v>3.6650500000000003E-2</c:v>
                </c:pt>
                <c:pt idx="110448">
                  <c:v>3.7364700000000001E-2</c:v>
                </c:pt>
                <c:pt idx="110449">
                  <c:v>3.8046400000000001E-2</c:v>
                </c:pt>
                <c:pt idx="110450">
                  <c:v>3.8694600000000003E-2</c:v>
                </c:pt>
                <c:pt idx="110451">
                  <c:v>3.9308500000000003E-2</c:v>
                </c:pt>
                <c:pt idx="110452">
                  <c:v>3.9887300000000001E-2</c:v>
                </c:pt>
                <c:pt idx="110453">
                  <c:v>4.0430199999999999E-2</c:v>
                </c:pt>
                <c:pt idx="110454">
                  <c:v>4.0936500000000001E-2</c:v>
                </c:pt>
                <c:pt idx="110455">
                  <c:v>4.1405499999999998E-2</c:v>
                </c:pt>
                <c:pt idx="110456">
                  <c:v>4.1836499999999999E-2</c:v>
                </c:pt>
                <c:pt idx="110457">
                  <c:v>4.2229000000000003E-2</c:v>
                </c:pt>
                <c:pt idx="110458">
                  <c:v>4.2582200000000001E-2</c:v>
                </c:pt>
                <c:pt idx="110459">
                  <c:v>4.2895799999999998E-2</c:v>
                </c:pt>
                <c:pt idx="110460">
                  <c:v>4.3169199999999998E-2</c:v>
                </c:pt>
                <c:pt idx="110461">
                  <c:v>4.34019E-2</c:v>
                </c:pt>
                <c:pt idx="110462">
                  <c:v>4.3593600000000003E-2</c:v>
                </c:pt>
                <c:pt idx="110463">
                  <c:v>4.3743999999999998E-2</c:v>
                </c:pt>
                <c:pt idx="110464">
                  <c:v>4.3852599999999999E-2</c:v>
                </c:pt>
                <c:pt idx="110465">
                  <c:v>4.3919300000000001E-2</c:v>
                </c:pt>
                <c:pt idx="110466">
                  <c:v>4.3943900000000001E-2</c:v>
                </c:pt>
                <c:pt idx="110467">
                  <c:v>4.3926100000000003E-2</c:v>
                </c:pt>
                <c:pt idx="110468">
                  <c:v>4.3866000000000002E-2</c:v>
                </c:pt>
                <c:pt idx="110469">
                  <c:v>4.3763299999999998E-2</c:v>
                </c:pt>
                <c:pt idx="110470">
                  <c:v>4.3618200000000003E-2</c:v>
                </c:pt>
                <c:pt idx="110471">
                  <c:v>4.34306E-2</c:v>
                </c:pt>
                <c:pt idx="110472">
                  <c:v>4.3200700000000002E-2</c:v>
                </c:pt>
                <c:pt idx="110473">
                  <c:v>4.2928500000000001E-2</c:v>
                </c:pt>
                <c:pt idx="110474">
                  <c:v>4.2614300000000001E-2</c:v>
                </c:pt>
                <c:pt idx="110475">
                  <c:v>4.2258299999999999E-2</c:v>
                </c:pt>
                <c:pt idx="110476">
                  <c:v>4.1860799999999997E-2</c:v>
                </c:pt>
                <c:pt idx="110477">
                  <c:v>4.1422100000000003E-2</c:v>
                </c:pt>
                <c:pt idx="110478">
                  <c:v>4.0942600000000003E-2</c:v>
                </c:pt>
                <c:pt idx="110479">
                  <c:v>4.0422800000000002E-2</c:v>
                </c:pt>
                <c:pt idx="110480">
                  <c:v>3.9863200000000001E-2</c:v>
                </c:pt>
                <c:pt idx="110481">
                  <c:v>3.9264199999999999E-2</c:v>
                </c:pt>
                <c:pt idx="110482">
                  <c:v>3.8626500000000001E-2</c:v>
                </c:pt>
                <c:pt idx="110483">
                  <c:v>3.7950699999999997E-2</c:v>
                </c:pt>
                <c:pt idx="110484">
                  <c:v>3.72375E-2</c:v>
                </c:pt>
                <c:pt idx="110485">
                  <c:v>3.6487600000000002E-2</c:v>
                </c:pt>
                <c:pt idx="110486">
                  <c:v>3.5701700000000003E-2</c:v>
                </c:pt>
                <c:pt idx="110487">
                  <c:v>3.4880700000000001E-2</c:v>
                </c:pt>
                <c:pt idx="110488">
                  <c:v>3.4025399999999997E-2</c:v>
                </c:pt>
                <c:pt idx="110489">
                  <c:v>3.3136800000000001E-2</c:v>
                </c:pt>
                <c:pt idx="110490">
                  <c:v>3.22157E-2</c:v>
                </c:pt>
                <c:pt idx="110491">
                  <c:v>3.1263100000000002E-2</c:v>
                </c:pt>
                <c:pt idx="110492">
                  <c:v>3.0280000000000001E-2</c:v>
                </c:pt>
                <c:pt idx="110493">
                  <c:v>2.9267600000000001E-2</c:v>
                </c:pt>
                <c:pt idx="110494">
                  <c:v>2.8226899999999999E-2</c:v>
                </c:pt>
                <c:pt idx="110495">
                  <c:v>2.71589E-2</c:v>
                </c:pt>
                <c:pt idx="110496">
                  <c:v>2.6064899999999998E-2</c:v>
                </c:pt>
                <c:pt idx="110497">
                  <c:v>2.4945999999999999E-2</c:v>
                </c:pt>
                <c:pt idx="110498">
                  <c:v>2.3803499999999998E-2</c:v>
                </c:pt>
                <c:pt idx="110499">
                  <c:v>2.2638599999999998E-2</c:v>
                </c:pt>
                <c:pt idx="110500">
                  <c:v>2.1452599999999999E-2</c:v>
                </c:pt>
                <c:pt idx="110501">
                  <c:v>2.0246699999999999E-2</c:v>
                </c:pt>
                <c:pt idx="110502">
                  <c:v>1.9022299999999999E-2</c:v>
                </c:pt>
                <c:pt idx="110503">
                  <c:v>1.77807E-2</c:v>
                </c:pt>
                <c:pt idx="110504">
                  <c:v>1.6523300000000001E-2</c:v>
                </c:pt>
                <c:pt idx="110505">
                  <c:v>1.52514E-2</c:v>
                </c:pt>
                <c:pt idx="110506">
                  <c:v>1.3966599999999999E-2</c:v>
                </c:pt>
                <c:pt idx="110507">
                  <c:v>1.2670000000000001E-2</c:v>
                </c:pt>
                <c:pt idx="110508">
                  <c:v>1.13633E-2</c:v>
                </c:pt>
                <c:pt idx="110509">
                  <c:v>1.0047800000000001E-2</c:v>
                </c:pt>
                <c:pt idx="110510" formatCode="0.00E+00">
                  <c:v>8.7249300000000005E-3</c:v>
                </c:pt>
                <c:pt idx="110511" formatCode="0.00E+00">
                  <c:v>7.3961799999999996E-3</c:v>
                </c:pt>
                <c:pt idx="110512" formatCode="0.00E+00">
                  <c:v>6.0629899999999999E-3</c:v>
                </c:pt>
                <c:pt idx="110513" formatCode="0.00E+00">
                  <c:v>4.7268299999999996E-3</c:v>
                </c:pt>
                <c:pt idx="110514" formatCode="0.00E+00">
                  <c:v>3.3891500000000001E-3</c:v>
                </c:pt>
                <c:pt idx="110515" formatCode="0.00E+00">
                  <c:v>2.0514000000000001E-3</c:v>
                </c:pt>
                <c:pt idx="110516" formatCode="0.00E+00">
                  <c:v>7.15046E-4</c:v>
                </c:pt>
                <c:pt idx="110517" formatCode="0.00E+00">
                  <c:v>-6.1846399999999999E-4</c:v>
                </c:pt>
                <c:pt idx="110518" formatCode="0.00E+00">
                  <c:v>-1.94768E-3</c:v>
                </c:pt>
                <c:pt idx="110519" formatCode="0.00E+00">
                  <c:v>-3.2711799999999998E-3</c:v>
                </c:pt>
                <c:pt idx="110520" formatCode="0.00E+00">
                  <c:v>-4.5875300000000003E-3</c:v>
                </c:pt>
                <c:pt idx="110521" formatCode="0.00E+00">
                  <c:v>-5.8953E-3</c:v>
                </c:pt>
                <c:pt idx="110522" formatCode="0.00E+00">
                  <c:v>-7.19311E-3</c:v>
                </c:pt>
                <c:pt idx="110523" formatCode="0.00E+00">
                  <c:v>-8.4795700000000005E-3</c:v>
                </c:pt>
                <c:pt idx="110524" formatCode="0.00E+00">
                  <c:v>-9.7533099999999994E-3</c:v>
                </c:pt>
                <c:pt idx="110525">
                  <c:v>-1.1013E-2</c:v>
                </c:pt>
                <c:pt idx="110526">
                  <c:v>-1.22573E-2</c:v>
                </c:pt>
                <c:pt idx="110527">
                  <c:v>-1.34848E-2</c:v>
                </c:pt>
                <c:pt idx="110528">
                  <c:v>-1.46944E-2</c:v>
                </c:pt>
                <c:pt idx="110529">
                  <c:v>-1.5884800000000001E-2</c:v>
                </c:pt>
                <c:pt idx="110530">
                  <c:v>-1.7054699999999999E-2</c:v>
                </c:pt>
                <c:pt idx="110531">
                  <c:v>-1.8202900000000001E-2</c:v>
                </c:pt>
                <c:pt idx="110532">
                  <c:v>-1.93283E-2</c:v>
                </c:pt>
                <c:pt idx="110533">
                  <c:v>-2.0429699999999999E-2</c:v>
                </c:pt>
                <c:pt idx="110534">
                  <c:v>-2.15061E-2</c:v>
                </c:pt>
                <c:pt idx="110535">
                  <c:v>-2.2556300000000001E-2</c:v>
                </c:pt>
                <c:pt idx="110536">
                  <c:v>-2.3579300000000001E-2</c:v>
                </c:pt>
                <c:pt idx="110537">
                  <c:v>-2.4574200000000001E-2</c:v>
                </c:pt>
                <c:pt idx="110538">
                  <c:v>-2.554E-2</c:v>
                </c:pt>
                <c:pt idx="110539">
                  <c:v>-2.6475700000000001E-2</c:v>
                </c:pt>
                <c:pt idx="110540">
                  <c:v>-2.7380499999999999E-2</c:v>
                </c:pt>
                <c:pt idx="110541">
                  <c:v>-2.82536E-2</c:v>
                </c:pt>
                <c:pt idx="110542">
                  <c:v>-2.9094100000000001E-2</c:v>
                </c:pt>
                <c:pt idx="110543">
                  <c:v>-2.9901299999999999E-2</c:v>
                </c:pt>
                <c:pt idx="110544">
                  <c:v>-3.06746E-2</c:v>
                </c:pt>
                <c:pt idx="110545">
                  <c:v>-3.1413099999999999E-2</c:v>
                </c:pt>
                <c:pt idx="110546">
                  <c:v>-3.2116499999999999E-2</c:v>
                </c:pt>
                <c:pt idx="110547">
                  <c:v>-3.2783899999999998E-2</c:v>
                </c:pt>
                <c:pt idx="110548">
                  <c:v>-3.3415100000000003E-2</c:v>
                </c:pt>
                <c:pt idx="110549">
                  <c:v>-3.4009400000000002E-2</c:v>
                </c:pt>
                <c:pt idx="110550">
                  <c:v>-3.4566399999999997E-2</c:v>
                </c:pt>
                <c:pt idx="110551">
                  <c:v>-3.5085900000000003E-2</c:v>
                </c:pt>
                <c:pt idx="110552">
                  <c:v>-3.5567300000000003E-2</c:v>
                </c:pt>
                <c:pt idx="110553">
                  <c:v>-3.6010599999999997E-2</c:v>
                </c:pt>
                <c:pt idx="110554">
                  <c:v>-3.6415299999999998E-2</c:v>
                </c:pt>
                <c:pt idx="110555">
                  <c:v>-3.6781500000000002E-2</c:v>
                </c:pt>
                <c:pt idx="110556">
                  <c:v>-3.7108799999999997E-2</c:v>
                </c:pt>
                <c:pt idx="110557">
                  <c:v>-3.7397199999999998E-2</c:v>
                </c:pt>
                <c:pt idx="110558">
                  <c:v>-3.7646800000000001E-2</c:v>
                </c:pt>
                <c:pt idx="110559">
                  <c:v>-3.7857399999999999E-2</c:v>
                </c:pt>
                <c:pt idx="110560">
                  <c:v>-3.8029199999999999E-2</c:v>
                </c:pt>
                <c:pt idx="110561">
                  <c:v>-3.81622E-2</c:v>
                </c:pt>
                <c:pt idx="110562">
                  <c:v>-3.8256699999999998E-2</c:v>
                </c:pt>
                <c:pt idx="110563">
                  <c:v>-3.8312800000000001E-2</c:v>
                </c:pt>
                <c:pt idx="110564">
                  <c:v>-3.8330700000000002E-2</c:v>
                </c:pt>
                <c:pt idx="110565">
                  <c:v>-3.8310799999999999E-2</c:v>
                </c:pt>
                <c:pt idx="110566">
                  <c:v>-3.8253299999999997E-2</c:v>
                </c:pt>
                <c:pt idx="110567">
                  <c:v>-3.8158699999999997E-2</c:v>
                </c:pt>
                <c:pt idx="110568">
                  <c:v>-3.8027400000000003E-2</c:v>
                </c:pt>
                <c:pt idx="110569">
                  <c:v>-3.7859900000000002E-2</c:v>
                </c:pt>
                <c:pt idx="110570">
                  <c:v>-3.7656500000000002E-2</c:v>
                </c:pt>
                <c:pt idx="110571">
                  <c:v>-3.7418E-2</c:v>
                </c:pt>
                <c:pt idx="110572">
                  <c:v>-3.7144799999999999E-2</c:v>
                </c:pt>
                <c:pt idx="110573">
                  <c:v>-3.6837700000000001E-2</c:v>
                </c:pt>
                <c:pt idx="110574">
                  <c:v>-3.6497099999999998E-2</c:v>
                </c:pt>
                <c:pt idx="110575">
                  <c:v>-3.61239E-2</c:v>
                </c:pt>
                <c:pt idx="110576">
                  <c:v>-3.5718800000000002E-2</c:v>
                </c:pt>
                <c:pt idx="110577">
                  <c:v>-3.5282500000000001E-2</c:v>
                </c:pt>
                <c:pt idx="110578">
                  <c:v>-3.4815899999999997E-2</c:v>
                </c:pt>
                <c:pt idx="110579">
                  <c:v>-3.4319599999999999E-2</c:v>
                </c:pt>
                <c:pt idx="110580">
                  <c:v>-3.3794699999999997E-2</c:v>
                </c:pt>
                <c:pt idx="110581">
                  <c:v>-3.3241899999999998E-2</c:v>
                </c:pt>
                <c:pt idx="110582">
                  <c:v>-3.2662200000000002E-2</c:v>
                </c:pt>
                <c:pt idx="110583">
                  <c:v>-3.2056500000000002E-2</c:v>
                </c:pt>
                <c:pt idx="110584">
                  <c:v>-3.1425799999999997E-2</c:v>
                </c:pt>
                <c:pt idx="110585">
                  <c:v>-3.0771E-2</c:v>
                </c:pt>
                <c:pt idx="110586">
                  <c:v>-3.0093100000000001E-2</c:v>
                </c:pt>
                <c:pt idx="110587">
                  <c:v>-2.9393099999999998E-2</c:v>
                </c:pt>
                <c:pt idx="110588">
                  <c:v>-2.8672099999999999E-2</c:v>
                </c:pt>
                <c:pt idx="110589">
                  <c:v>-2.79311E-2</c:v>
                </c:pt>
                <c:pt idx="110590">
                  <c:v>-2.71711E-2</c:v>
                </c:pt>
                <c:pt idx="110591">
                  <c:v>-2.6393199999999999E-2</c:v>
                </c:pt>
                <c:pt idx="110592">
                  <c:v>-2.5598599999999999E-2</c:v>
                </c:pt>
                <c:pt idx="110593">
                  <c:v>-2.47882E-2</c:v>
                </c:pt>
                <c:pt idx="110594">
                  <c:v>-2.39632E-2</c:v>
                </c:pt>
                <c:pt idx="110595">
                  <c:v>-2.3124700000000002E-2</c:v>
                </c:pt>
                <c:pt idx="110596">
                  <c:v>-2.22738E-2</c:v>
                </c:pt>
                <c:pt idx="110597">
                  <c:v>-2.14115E-2</c:v>
                </c:pt>
                <c:pt idx="110598">
                  <c:v>-2.0539000000000002E-2</c:v>
                </c:pt>
                <c:pt idx="110599">
                  <c:v>-1.9657399999999998E-2</c:v>
                </c:pt>
                <c:pt idx="110600">
                  <c:v>-1.8767699999999998E-2</c:v>
                </c:pt>
                <c:pt idx="110601">
                  <c:v>-1.78712E-2</c:v>
                </c:pt>
                <c:pt idx="110602">
                  <c:v>-1.69687E-2</c:v>
                </c:pt>
                <c:pt idx="110603">
                  <c:v>-1.6061499999999999E-2</c:v>
                </c:pt>
                <c:pt idx="110604">
                  <c:v>-1.51507E-2</c:v>
                </c:pt>
                <c:pt idx="110605">
                  <c:v>-1.42372E-2</c:v>
                </c:pt>
                <c:pt idx="110606">
                  <c:v>-1.33221E-2</c:v>
                </c:pt>
                <c:pt idx="110607">
                  <c:v>-1.24064E-2</c:v>
                </c:pt>
                <c:pt idx="110608">
                  <c:v>-1.14912E-2</c:v>
                </c:pt>
                <c:pt idx="110609">
                  <c:v>-1.05775E-2</c:v>
                </c:pt>
                <c:pt idx="110610" formatCode="0.00E+00">
                  <c:v>-9.6662699999999994E-3</c:v>
                </c:pt>
                <c:pt idx="110611" formatCode="0.00E+00">
                  <c:v>-8.7584499999999992E-3</c:v>
                </c:pt>
                <c:pt idx="110612" formatCode="0.00E+00">
                  <c:v>-7.8549999999999991E-3</c:v>
                </c:pt>
                <c:pt idx="110613" formatCode="0.00E+00">
                  <c:v>-6.9568599999999996E-3</c:v>
                </c:pt>
                <c:pt idx="110614" formatCode="0.00E+00">
                  <c:v>-6.0649099999999997E-3</c:v>
                </c:pt>
                <c:pt idx="110615" formatCode="0.00E+00">
                  <c:v>-5.1800500000000003E-3</c:v>
                </c:pt>
                <c:pt idx="110616" formatCode="0.00E+00">
                  <c:v>-4.3031399999999996E-3</c:v>
                </c:pt>
                <c:pt idx="110617" formatCode="0.00E+00">
                  <c:v>-3.4350000000000001E-3</c:v>
                </c:pt>
                <c:pt idx="110618" formatCode="0.00E+00">
                  <c:v>-2.5764300000000002E-3</c:v>
                </c:pt>
                <c:pt idx="110619" formatCode="0.00E+00">
                  <c:v>-1.7282300000000001E-3</c:v>
                </c:pt>
                <c:pt idx="110620" formatCode="0.00E+00">
                  <c:v>-8.9112999999999996E-4</c:v>
                </c:pt>
                <c:pt idx="110621" formatCode="0.00E+00">
                  <c:v>-6.5862200000000001E-5</c:v>
                </c:pt>
                <c:pt idx="110622" formatCode="0.00E+00">
                  <c:v>7.4688300000000005E-4</c:v>
                </c:pt>
                <c:pt idx="110623" formatCode="0.00E+00">
                  <c:v>1.5464400000000001E-3</c:v>
                </c:pt>
                <c:pt idx="110624" formatCode="0.00E+00">
                  <c:v>2.33219E-3</c:v>
                </c:pt>
                <c:pt idx="110625" formatCode="0.00E+00">
                  <c:v>3.1035099999999999E-3</c:v>
                </c:pt>
                <c:pt idx="110626" formatCode="0.00E+00">
                  <c:v>3.8598500000000002E-3</c:v>
                </c:pt>
                <c:pt idx="110627" formatCode="0.00E+00">
                  <c:v>4.6006500000000004E-3</c:v>
                </c:pt>
                <c:pt idx="110628" formatCode="0.00E+00">
                  <c:v>5.3254299999999999E-3</c:v>
                </c:pt>
                <c:pt idx="110629" formatCode="0.00E+00">
                  <c:v>6.0337100000000003E-3</c:v>
                </c:pt>
                <c:pt idx="110630" formatCode="0.00E+00">
                  <c:v>6.7250399999999998E-3</c:v>
                </c:pt>
                <c:pt idx="110631" formatCode="0.00E+00">
                  <c:v>7.3990100000000001E-3</c:v>
                </c:pt>
                <c:pt idx="110632" formatCode="0.00E+00">
                  <c:v>8.0552599999999999E-3</c:v>
                </c:pt>
                <c:pt idx="110633" formatCode="0.00E+00">
                  <c:v>8.6934500000000001E-3</c:v>
                </c:pt>
                <c:pt idx="110634" formatCode="0.00E+00">
                  <c:v>9.3132500000000003E-3</c:v>
                </c:pt>
                <c:pt idx="110635" formatCode="0.00E+00">
                  <c:v>9.9144100000000002E-3</c:v>
                </c:pt>
                <c:pt idx="110636">
                  <c:v>1.0496699999999999E-2</c:v>
                </c:pt>
                <c:pt idx="110637">
                  <c:v>1.10598E-2</c:v>
                </c:pt>
                <c:pt idx="110638">
                  <c:v>1.16037E-2</c:v>
                </c:pt>
                <c:pt idx="110639">
                  <c:v>1.21282E-2</c:v>
                </c:pt>
                <c:pt idx="110640">
                  <c:v>1.26331E-2</c:v>
                </c:pt>
                <c:pt idx="110641">
                  <c:v>1.3118400000000001E-2</c:v>
                </c:pt>
                <c:pt idx="110642">
                  <c:v>1.35841E-2</c:v>
                </c:pt>
                <c:pt idx="110643">
                  <c:v>1.4030000000000001E-2</c:v>
                </c:pt>
                <c:pt idx="110644">
                  <c:v>1.44563E-2</c:v>
                </c:pt>
                <c:pt idx="110645">
                  <c:v>1.48629E-2</c:v>
                </c:pt>
                <c:pt idx="110646">
                  <c:v>1.525E-2</c:v>
                </c:pt>
                <c:pt idx="110647">
                  <c:v>1.5617600000000001E-2</c:v>
                </c:pt>
                <c:pt idx="110648">
                  <c:v>1.5965900000000002E-2</c:v>
                </c:pt>
                <c:pt idx="110649">
                  <c:v>1.6294900000000001E-2</c:v>
                </c:pt>
                <c:pt idx="110650">
                  <c:v>1.6604899999999999E-2</c:v>
                </c:pt>
                <c:pt idx="110651">
                  <c:v>1.6896100000000001E-2</c:v>
                </c:pt>
                <c:pt idx="110652">
                  <c:v>1.7168699999999999E-2</c:v>
                </c:pt>
                <c:pt idx="110653">
                  <c:v>1.7422900000000002E-2</c:v>
                </c:pt>
                <c:pt idx="110654">
                  <c:v>1.76591E-2</c:v>
                </c:pt>
                <c:pt idx="110655">
                  <c:v>1.7877500000000001E-2</c:v>
                </c:pt>
                <c:pt idx="110656">
                  <c:v>1.8078299999999999E-2</c:v>
                </c:pt>
                <c:pt idx="110657">
                  <c:v>1.82621E-2</c:v>
                </c:pt>
                <c:pt idx="110658">
                  <c:v>1.8429000000000001E-2</c:v>
                </c:pt>
                <c:pt idx="110659">
                  <c:v>1.8579399999999999E-2</c:v>
                </c:pt>
                <c:pt idx="110660">
                  <c:v>1.8713899999999999E-2</c:v>
                </c:pt>
                <c:pt idx="110661">
                  <c:v>1.8832600000000001E-2</c:v>
                </c:pt>
                <c:pt idx="110662">
                  <c:v>1.8936100000000001E-2</c:v>
                </c:pt>
                <c:pt idx="110663">
                  <c:v>1.9024699999999999E-2</c:v>
                </c:pt>
                <c:pt idx="110664">
                  <c:v>1.9098899999999999E-2</c:v>
                </c:pt>
                <c:pt idx="110665">
                  <c:v>1.9159200000000001E-2</c:v>
                </c:pt>
                <c:pt idx="110666">
                  <c:v>1.9205900000000001E-2</c:v>
                </c:pt>
                <c:pt idx="110667">
                  <c:v>1.9239599999999999E-2</c:v>
                </c:pt>
                <c:pt idx="110668">
                  <c:v>1.9260699999999999E-2</c:v>
                </c:pt>
                <c:pt idx="110669">
                  <c:v>1.9269700000000001E-2</c:v>
                </c:pt>
                <c:pt idx="110670">
                  <c:v>1.9266999999999999E-2</c:v>
                </c:pt>
                <c:pt idx="110671">
                  <c:v>1.9253099999999999E-2</c:v>
                </c:pt>
                <c:pt idx="110672">
                  <c:v>1.9228599999999998E-2</c:v>
                </c:pt>
                <c:pt idx="110673">
                  <c:v>1.91938E-2</c:v>
                </c:pt>
                <c:pt idx="110674">
                  <c:v>1.9149200000000002E-2</c:v>
                </c:pt>
                <c:pt idx="110675">
                  <c:v>1.9095500000000001E-2</c:v>
                </c:pt>
                <c:pt idx="110676">
                  <c:v>1.9032899999999998E-2</c:v>
                </c:pt>
                <c:pt idx="110677">
                  <c:v>1.8962E-2</c:v>
                </c:pt>
                <c:pt idx="110678">
                  <c:v>1.8883299999999999E-2</c:v>
                </c:pt>
                <c:pt idx="110679">
                  <c:v>1.8797100000000001E-2</c:v>
                </c:pt>
                <c:pt idx="110680">
                  <c:v>1.8704100000000001E-2</c:v>
                </c:pt>
                <c:pt idx="110681">
                  <c:v>1.86045E-2</c:v>
                </c:pt>
                <c:pt idx="110682">
                  <c:v>1.8498899999999999E-2</c:v>
                </c:pt>
                <c:pt idx="110683">
                  <c:v>1.83877E-2</c:v>
                </c:pt>
                <c:pt idx="110684">
                  <c:v>1.8271200000000001E-2</c:v>
                </c:pt>
                <c:pt idx="110685">
                  <c:v>1.8149999999999999E-2</c:v>
                </c:pt>
                <c:pt idx="110686">
                  <c:v>1.80243E-2</c:v>
                </c:pt>
                <c:pt idx="110687">
                  <c:v>1.78946E-2</c:v>
                </c:pt>
                <c:pt idx="110688">
                  <c:v>1.7761200000000001E-2</c:v>
                </c:pt>
                <c:pt idx="110689">
                  <c:v>1.7624600000000001E-2</c:v>
                </c:pt>
                <c:pt idx="110690">
                  <c:v>1.7484900000000001E-2</c:v>
                </c:pt>
                <c:pt idx="110691">
                  <c:v>1.73426E-2</c:v>
                </c:pt>
                <c:pt idx="110692">
                  <c:v>1.7197899999999999E-2</c:v>
                </c:pt>
                <c:pt idx="110693">
                  <c:v>1.7051199999999999E-2</c:v>
                </c:pt>
                <c:pt idx="110694">
                  <c:v>1.69027E-2</c:v>
                </c:pt>
                <c:pt idx="110695">
                  <c:v>1.6752599999999999E-2</c:v>
                </c:pt>
                <c:pt idx="110696">
                  <c:v>1.66012E-2</c:v>
                </c:pt>
                <c:pt idx="110697">
                  <c:v>1.64488E-2</c:v>
                </c:pt>
                <c:pt idx="110698">
                  <c:v>1.6295400000000002E-2</c:v>
                </c:pt>
                <c:pt idx="110699">
                  <c:v>1.61414E-2</c:v>
                </c:pt>
                <c:pt idx="110700">
                  <c:v>1.5986799999999999E-2</c:v>
                </c:pt>
                <c:pt idx="110701">
                  <c:v>1.5831700000000001E-2</c:v>
                </c:pt>
                <c:pt idx="110702">
                  <c:v>1.56764E-2</c:v>
                </c:pt>
                <c:pt idx="110703">
                  <c:v>1.5520900000000001E-2</c:v>
                </c:pt>
                <c:pt idx="110704">
                  <c:v>1.53653E-2</c:v>
                </c:pt>
                <c:pt idx="110705">
                  <c:v>1.52096E-2</c:v>
                </c:pt>
                <c:pt idx="110706">
                  <c:v>1.50539E-2</c:v>
                </c:pt>
                <c:pt idx="110707">
                  <c:v>1.48983E-2</c:v>
                </c:pt>
                <c:pt idx="110708">
                  <c:v>1.4742699999999999E-2</c:v>
                </c:pt>
                <c:pt idx="110709">
                  <c:v>1.4586999999999999E-2</c:v>
                </c:pt>
                <c:pt idx="110710">
                  <c:v>1.44314E-2</c:v>
                </c:pt>
                <c:pt idx="110711">
                  <c:v>1.4275700000000001E-2</c:v>
                </c:pt>
                <c:pt idx="110712">
                  <c:v>1.4119899999999999E-2</c:v>
                </c:pt>
                <c:pt idx="110713">
                  <c:v>1.39638E-2</c:v>
                </c:pt>
                <c:pt idx="110714">
                  <c:v>1.3807399999999999E-2</c:v>
                </c:pt>
                <c:pt idx="110715">
                  <c:v>1.3650499999999999E-2</c:v>
                </c:pt>
                <c:pt idx="110716">
                  <c:v>1.3493099999999999E-2</c:v>
                </c:pt>
                <c:pt idx="110717">
                  <c:v>1.33349E-2</c:v>
                </c:pt>
                <c:pt idx="110718">
                  <c:v>1.3175900000000001E-2</c:v>
                </c:pt>
                <c:pt idx="110719">
                  <c:v>1.3015799999999999E-2</c:v>
                </c:pt>
                <c:pt idx="110720">
                  <c:v>1.28544E-2</c:v>
                </c:pt>
                <c:pt idx="110721">
                  <c:v>1.26915E-2</c:v>
                </c:pt>
                <c:pt idx="110722">
                  <c:v>1.2527E-2</c:v>
                </c:pt>
                <c:pt idx="110723">
                  <c:v>1.23605E-2</c:v>
                </c:pt>
                <c:pt idx="110724">
                  <c:v>1.21919E-2</c:v>
                </c:pt>
                <c:pt idx="110725">
                  <c:v>1.2020899999999999E-2</c:v>
                </c:pt>
                <c:pt idx="110726">
                  <c:v>1.18472E-2</c:v>
                </c:pt>
                <c:pt idx="110727">
                  <c:v>1.1670700000000001E-2</c:v>
                </c:pt>
                <c:pt idx="110728">
                  <c:v>1.14909E-2</c:v>
                </c:pt>
                <c:pt idx="110729">
                  <c:v>1.13077E-2</c:v>
                </c:pt>
                <c:pt idx="110730">
                  <c:v>1.11208E-2</c:v>
                </c:pt>
                <c:pt idx="110731">
                  <c:v>1.09298E-2</c:v>
                </c:pt>
                <c:pt idx="110732">
                  <c:v>1.07346E-2</c:v>
                </c:pt>
                <c:pt idx="110733">
                  <c:v>1.0534699999999999E-2</c:v>
                </c:pt>
                <c:pt idx="110734">
                  <c:v>1.0330000000000001E-2</c:v>
                </c:pt>
                <c:pt idx="110735">
                  <c:v>1.01201E-2</c:v>
                </c:pt>
                <c:pt idx="110736" formatCode="0.00E+00">
                  <c:v>9.9047900000000001E-3</c:v>
                </c:pt>
                <c:pt idx="110737" formatCode="0.00E+00">
                  <c:v>9.6837099999999999E-3</c:v>
                </c:pt>
                <c:pt idx="110738" formatCode="0.00E+00">
                  <c:v>9.4566100000000007E-3</c:v>
                </c:pt>
                <c:pt idx="110739" formatCode="0.00E+00">
                  <c:v>9.2232100000000008E-3</c:v>
                </c:pt>
                <c:pt idx="110740" formatCode="0.00E+00">
                  <c:v>8.9832499999999999E-3</c:v>
                </c:pt>
                <c:pt idx="110741" formatCode="0.00E+00">
                  <c:v>8.7364399999999998E-3</c:v>
                </c:pt>
                <c:pt idx="110742" formatCode="0.00E+00">
                  <c:v>8.4825500000000002E-3</c:v>
                </c:pt>
                <c:pt idx="110743" formatCode="0.00E+00">
                  <c:v>8.2213200000000007E-3</c:v>
                </c:pt>
                <c:pt idx="110744" formatCode="0.00E+00">
                  <c:v>7.9524999999999995E-3</c:v>
                </c:pt>
                <c:pt idx="110745" formatCode="0.00E+00">
                  <c:v>7.6758599999999996E-3</c:v>
                </c:pt>
                <c:pt idx="110746" formatCode="0.00E+00">
                  <c:v>7.3911899999999997E-3</c:v>
                </c:pt>
                <c:pt idx="110747" formatCode="0.00E+00">
                  <c:v>7.0982800000000002E-3</c:v>
                </c:pt>
                <c:pt idx="110748" formatCode="0.00E+00">
                  <c:v>6.7969299999999996E-3</c:v>
                </c:pt>
                <c:pt idx="110749" formatCode="0.00E+00">
                  <c:v>6.4869699999999999E-3</c:v>
                </c:pt>
                <c:pt idx="110750" formatCode="0.00E+00">
                  <c:v>6.1682200000000003E-3</c:v>
                </c:pt>
                <c:pt idx="110751" formatCode="0.00E+00">
                  <c:v>5.84054E-3</c:v>
                </c:pt>
                <c:pt idx="110752" formatCode="0.00E+00">
                  <c:v>5.5037799999999998E-3</c:v>
                </c:pt>
                <c:pt idx="110753" formatCode="0.00E+00">
                  <c:v>5.1578400000000003E-3</c:v>
                </c:pt>
                <c:pt idx="110754" formatCode="0.00E+00">
                  <c:v>4.8026099999999997E-3</c:v>
                </c:pt>
                <c:pt idx="110755" formatCode="0.00E+00">
                  <c:v>4.43801E-3</c:v>
                </c:pt>
                <c:pt idx="110756" formatCode="0.00E+00">
                  <c:v>4.06398E-3</c:v>
                </c:pt>
                <c:pt idx="110757" formatCode="0.00E+00">
                  <c:v>3.6804799999999999E-3</c:v>
                </c:pt>
                <c:pt idx="110758" formatCode="0.00E+00">
                  <c:v>3.2874800000000002E-3</c:v>
                </c:pt>
                <c:pt idx="110759" formatCode="0.00E+00">
                  <c:v>2.8849700000000002E-3</c:v>
                </c:pt>
                <c:pt idx="110760" formatCode="0.00E+00">
                  <c:v>2.47299E-3</c:v>
                </c:pt>
                <c:pt idx="110761" formatCode="0.00E+00">
                  <c:v>2.05157E-3</c:v>
                </c:pt>
                <c:pt idx="110762" formatCode="0.00E+00">
                  <c:v>1.6207699999999999E-3</c:v>
                </c:pt>
                <c:pt idx="110763" formatCode="0.00E+00">
                  <c:v>1.1806900000000001E-3</c:v>
                </c:pt>
                <c:pt idx="110764" formatCode="0.00E+00">
                  <c:v>7.3142200000000002E-4</c:v>
                </c:pt>
                <c:pt idx="110765" formatCode="0.00E+00">
                  <c:v>2.7310700000000003E-4</c:v>
                </c:pt>
                <c:pt idx="110766" formatCode="0.00E+00">
                  <c:v>-1.9410299999999999E-4</c:v>
                </c:pt>
                <c:pt idx="110767" formatCode="0.00E+00">
                  <c:v>-6.7002700000000001E-4</c:v>
                </c:pt>
                <c:pt idx="110768" formatCode="0.00E+00">
                  <c:v>-1.1544599999999999E-3</c:v>
                </c:pt>
                <c:pt idx="110769" formatCode="0.00E+00">
                  <c:v>-1.64719E-3</c:v>
                </c:pt>
                <c:pt idx="110770" formatCode="0.00E+00">
                  <c:v>-2.1479400000000001E-3</c:v>
                </c:pt>
                <c:pt idx="110771" formatCode="0.00E+00">
                  <c:v>-2.6564599999999998E-3</c:v>
                </c:pt>
                <c:pt idx="110772" formatCode="0.00E+00">
                  <c:v>-3.1724499999999998E-3</c:v>
                </c:pt>
                <c:pt idx="110773" formatCode="0.00E+00">
                  <c:v>-3.69558E-3</c:v>
                </c:pt>
                <c:pt idx="110774" formatCode="0.00E+00">
                  <c:v>-4.2255000000000001E-3</c:v>
                </c:pt>
                <c:pt idx="110775" formatCode="0.00E+00">
                  <c:v>-4.7618599999999997E-3</c:v>
                </c:pt>
                <c:pt idx="110776" formatCode="0.00E+00">
                  <c:v>-5.3042499999999999E-3</c:v>
                </c:pt>
                <c:pt idx="110777" formatCode="0.00E+00">
                  <c:v>-5.8522799999999996E-3</c:v>
                </c:pt>
                <c:pt idx="110778" formatCode="0.00E+00">
                  <c:v>-6.4054899999999998E-3</c:v>
                </c:pt>
                <c:pt idx="110779" formatCode="0.00E+00">
                  <c:v>-6.9634400000000004E-3</c:v>
                </c:pt>
                <c:pt idx="110780" formatCode="0.00E+00">
                  <c:v>-7.5256400000000001E-3</c:v>
                </c:pt>
                <c:pt idx="110781" formatCode="0.00E+00">
                  <c:v>-8.0915899999999992E-3</c:v>
                </c:pt>
                <c:pt idx="110782" formatCode="0.00E+00">
                  <c:v>-8.6607799999999999E-3</c:v>
                </c:pt>
                <c:pt idx="110783" formatCode="0.00E+00">
                  <c:v>-9.2326600000000002E-3</c:v>
                </c:pt>
                <c:pt idx="110784" formatCode="0.00E+00">
                  <c:v>-9.8066799999999999E-3</c:v>
                </c:pt>
                <c:pt idx="110785">
                  <c:v>-1.0382300000000001E-2</c:v>
                </c:pt>
                <c:pt idx="110786">
                  <c:v>-1.0958799999999999E-2</c:v>
                </c:pt>
                <c:pt idx="110787">
                  <c:v>-1.1535699999999999E-2</c:v>
                </c:pt>
                <c:pt idx="110788">
                  <c:v>-1.2112299999999999E-2</c:v>
                </c:pt>
                <c:pt idx="110789">
                  <c:v>-1.2688E-2</c:v>
                </c:pt>
                <c:pt idx="110790">
                  <c:v>-1.3262100000000001E-2</c:v>
                </c:pt>
                <c:pt idx="110791">
                  <c:v>-1.3834000000000001E-2</c:v>
                </c:pt>
                <c:pt idx="110792">
                  <c:v>-1.44029E-2</c:v>
                </c:pt>
                <c:pt idx="110793">
                  <c:v>-1.49683E-2</c:v>
                </c:pt>
                <c:pt idx="110794">
                  <c:v>-1.5529299999999999E-2</c:v>
                </c:pt>
                <c:pt idx="110795">
                  <c:v>-1.6085200000000001E-2</c:v>
                </c:pt>
                <c:pt idx="110796">
                  <c:v>-1.6635400000000002E-2</c:v>
                </c:pt>
                <c:pt idx="110797">
                  <c:v>-1.7179199999999999E-2</c:v>
                </c:pt>
                <c:pt idx="110798">
                  <c:v>-1.7715700000000001E-2</c:v>
                </c:pt>
                <c:pt idx="110799">
                  <c:v>-1.8244199999999999E-2</c:v>
                </c:pt>
                <c:pt idx="110800">
                  <c:v>-1.8763999999999999E-2</c:v>
                </c:pt>
                <c:pt idx="110801">
                  <c:v>-1.9274400000000001E-2</c:v>
                </c:pt>
                <c:pt idx="110802">
                  <c:v>-1.97746E-2</c:v>
                </c:pt>
                <c:pt idx="110803">
                  <c:v>-2.0263900000000001E-2</c:v>
                </c:pt>
                <c:pt idx="110804">
                  <c:v>-2.07415E-2</c:v>
                </c:pt>
                <c:pt idx="110805">
                  <c:v>-2.1206599999999999E-2</c:v>
                </c:pt>
                <c:pt idx="110806">
                  <c:v>-2.16586E-2</c:v>
                </c:pt>
                <c:pt idx="110807">
                  <c:v>-2.20968E-2</c:v>
                </c:pt>
                <c:pt idx="110808">
                  <c:v>-2.25203E-2</c:v>
                </c:pt>
                <c:pt idx="110809">
                  <c:v>-2.2928500000000001E-2</c:v>
                </c:pt>
                <c:pt idx="110810">
                  <c:v>-2.33207E-2</c:v>
                </c:pt>
                <c:pt idx="110811">
                  <c:v>-2.3696100000000001E-2</c:v>
                </c:pt>
                <c:pt idx="110812">
                  <c:v>-2.4054099999999998E-2</c:v>
                </c:pt>
                <c:pt idx="110813">
                  <c:v>-2.4394099999999998E-2</c:v>
                </c:pt>
                <c:pt idx="110814">
                  <c:v>-2.4715299999999999E-2</c:v>
                </c:pt>
                <c:pt idx="110815">
                  <c:v>-2.50171E-2</c:v>
                </c:pt>
                <c:pt idx="110816">
                  <c:v>-2.5298999999999999E-2</c:v>
                </c:pt>
                <c:pt idx="110817">
                  <c:v>-2.5560200000000002E-2</c:v>
                </c:pt>
                <c:pt idx="110818">
                  <c:v>-2.5800199999999999E-2</c:v>
                </c:pt>
                <c:pt idx="110819">
                  <c:v>-2.60185E-2</c:v>
                </c:pt>
                <c:pt idx="110820">
                  <c:v>-2.6214399999999999E-2</c:v>
                </c:pt>
                <c:pt idx="110821">
                  <c:v>-2.6387600000000001E-2</c:v>
                </c:pt>
                <c:pt idx="110822">
                  <c:v>-2.6537399999999999E-2</c:v>
                </c:pt>
                <c:pt idx="110823">
                  <c:v>-2.66634E-2</c:v>
                </c:pt>
                <c:pt idx="110824">
                  <c:v>-2.67651E-2</c:v>
                </c:pt>
                <c:pt idx="110825">
                  <c:v>-2.68422E-2</c:v>
                </c:pt>
                <c:pt idx="110826">
                  <c:v>-2.6894299999999999E-2</c:v>
                </c:pt>
                <c:pt idx="110827">
                  <c:v>-2.6920900000000001E-2</c:v>
                </c:pt>
                <c:pt idx="110828">
                  <c:v>-2.69217E-2</c:v>
                </c:pt>
                <c:pt idx="110829">
                  <c:v>-2.68965E-2</c:v>
                </c:pt>
                <c:pt idx="110830">
                  <c:v>-2.6844900000000001E-2</c:v>
                </c:pt>
                <c:pt idx="110831">
                  <c:v>-2.67668E-2</c:v>
                </c:pt>
                <c:pt idx="110832">
                  <c:v>-2.6661899999999999E-2</c:v>
                </c:pt>
                <c:pt idx="110833">
                  <c:v>-2.6530000000000001E-2</c:v>
                </c:pt>
                <c:pt idx="110834">
                  <c:v>-2.6370999999999999E-2</c:v>
                </c:pt>
                <c:pt idx="110835">
                  <c:v>-2.6184900000000001E-2</c:v>
                </c:pt>
                <c:pt idx="110836">
                  <c:v>-2.5971399999999999E-2</c:v>
                </c:pt>
                <c:pt idx="110837">
                  <c:v>-2.5730599999999999E-2</c:v>
                </c:pt>
                <c:pt idx="110838">
                  <c:v>-2.5462499999999999E-2</c:v>
                </c:pt>
                <c:pt idx="110839">
                  <c:v>-2.5167200000000001E-2</c:v>
                </c:pt>
                <c:pt idx="110840">
                  <c:v>-2.4844600000000001E-2</c:v>
                </c:pt>
                <c:pt idx="110841">
                  <c:v>-2.44949E-2</c:v>
                </c:pt>
                <c:pt idx="110842">
                  <c:v>-2.4118299999999999E-2</c:v>
                </c:pt>
                <c:pt idx="110843">
                  <c:v>-2.3714900000000001E-2</c:v>
                </c:pt>
                <c:pt idx="110844">
                  <c:v>-2.3285E-2</c:v>
                </c:pt>
                <c:pt idx="110845">
                  <c:v>-2.28287E-2</c:v>
                </c:pt>
                <c:pt idx="110846">
                  <c:v>-2.2346499999999998E-2</c:v>
                </c:pt>
                <c:pt idx="110847">
                  <c:v>-2.18386E-2</c:v>
                </c:pt>
                <c:pt idx="110848">
                  <c:v>-2.1305399999999999E-2</c:v>
                </c:pt>
                <c:pt idx="110849">
                  <c:v>-2.07473E-2</c:v>
                </c:pt>
                <c:pt idx="110850">
                  <c:v>-2.0164700000000001E-2</c:v>
                </c:pt>
                <c:pt idx="110851">
                  <c:v>-1.9558200000000001E-2</c:v>
                </c:pt>
                <c:pt idx="110852">
                  <c:v>-1.8928199999999999E-2</c:v>
                </c:pt>
                <c:pt idx="110853">
                  <c:v>-1.8275300000000001E-2</c:v>
                </c:pt>
                <c:pt idx="110854">
                  <c:v>-1.7600000000000001E-2</c:v>
                </c:pt>
                <c:pt idx="110855">
                  <c:v>-1.6902899999999998E-2</c:v>
                </c:pt>
                <c:pt idx="110856">
                  <c:v>-1.6184799999999999E-2</c:v>
                </c:pt>
                <c:pt idx="110857">
                  <c:v>-1.54463E-2</c:v>
                </c:pt>
                <c:pt idx="110858">
                  <c:v>-1.4688100000000001E-2</c:v>
                </c:pt>
                <c:pt idx="110859">
                  <c:v>-1.39109E-2</c:v>
                </c:pt>
                <c:pt idx="110860">
                  <c:v>-1.31155E-2</c:v>
                </c:pt>
                <c:pt idx="110861">
                  <c:v>-1.23027E-2</c:v>
                </c:pt>
                <c:pt idx="110862">
                  <c:v>-1.14734E-2</c:v>
                </c:pt>
                <c:pt idx="110863">
                  <c:v>-1.06283E-2</c:v>
                </c:pt>
                <c:pt idx="110864" formatCode="0.00E+00">
                  <c:v>-9.7684E-3</c:v>
                </c:pt>
                <c:pt idx="110865" formatCode="0.00E+00">
                  <c:v>-8.8945799999999992E-3</c:v>
                </c:pt>
                <c:pt idx="110866" formatCode="0.00E+00">
                  <c:v>-8.0077499999999992E-3</c:v>
                </c:pt>
                <c:pt idx="110867" formatCode="0.00E+00">
                  <c:v>-7.1088699999999998E-3</c:v>
                </c:pt>
                <c:pt idx="110868" formatCode="0.00E+00">
                  <c:v>-6.1989100000000002E-3</c:v>
                </c:pt>
                <c:pt idx="110869" formatCode="0.00E+00">
                  <c:v>-5.2788599999999998E-3</c:v>
                </c:pt>
                <c:pt idx="110870" formatCode="0.00E+00">
                  <c:v>-4.3497400000000004E-3</c:v>
                </c:pt>
                <c:pt idx="110871" formatCode="0.00E+00">
                  <c:v>-3.4125599999999998E-3</c:v>
                </c:pt>
                <c:pt idx="110872" formatCode="0.00E+00">
                  <c:v>-2.4683700000000001E-3</c:v>
                </c:pt>
                <c:pt idx="110873" formatCode="0.00E+00">
                  <c:v>-1.51823E-3</c:v>
                </c:pt>
                <c:pt idx="110874" formatCode="0.00E+00">
                  <c:v>-5.6321300000000002E-4</c:v>
                </c:pt>
                <c:pt idx="110875" formatCode="0.00E+00">
                  <c:v>3.9560399999999998E-4</c:v>
                </c:pt>
                <c:pt idx="110876" formatCode="0.00E+00">
                  <c:v>1.35713E-3</c:v>
                </c:pt>
                <c:pt idx="110877" formatCode="0.00E+00">
                  <c:v>2.3202600000000002E-3</c:v>
                </c:pt>
                <c:pt idx="110878" formatCode="0.00E+00">
                  <c:v>3.2838799999999999E-3</c:v>
                </c:pt>
                <c:pt idx="110879" formatCode="0.00E+00">
                  <c:v>4.2468999999999996E-3</c:v>
                </c:pt>
                <c:pt idx="110880" formatCode="0.00E+00">
                  <c:v>5.2081699999999998E-3</c:v>
                </c:pt>
                <c:pt idx="110881" formatCode="0.00E+00">
                  <c:v>6.1666000000000004E-3</c:v>
                </c:pt>
                <c:pt idx="110882" formatCode="0.00E+00">
                  <c:v>7.1210500000000003E-3</c:v>
                </c:pt>
                <c:pt idx="110883" formatCode="0.00E+00">
                  <c:v>8.0704000000000001E-3</c:v>
                </c:pt>
                <c:pt idx="110884" formatCode="0.00E+00">
                  <c:v>9.0135400000000004E-3</c:v>
                </c:pt>
                <c:pt idx="110885" formatCode="0.00E+00">
                  <c:v>9.9493600000000008E-3</c:v>
                </c:pt>
                <c:pt idx="110886">
                  <c:v>1.08767E-2</c:v>
                </c:pt>
                <c:pt idx="110887">
                  <c:v>1.1794600000000001E-2</c:v>
                </c:pt>
                <c:pt idx="110888">
                  <c:v>1.2701799999999999E-2</c:v>
                </c:pt>
                <c:pt idx="110889">
                  <c:v>1.35973E-2</c:v>
                </c:pt>
                <c:pt idx="110890">
                  <c:v>1.448E-2</c:v>
                </c:pt>
                <c:pt idx="110891">
                  <c:v>1.53489E-2</c:v>
                </c:pt>
                <c:pt idx="110892">
                  <c:v>1.6202899999999999E-2</c:v>
                </c:pt>
                <c:pt idx="110893">
                  <c:v>1.7041000000000001E-2</c:v>
                </c:pt>
                <c:pt idx="110894">
                  <c:v>1.7862099999999999E-2</c:v>
                </c:pt>
                <c:pt idx="110895">
                  <c:v>1.8665399999999999E-2</c:v>
                </c:pt>
                <c:pt idx="110896">
                  <c:v>1.94498E-2</c:v>
                </c:pt>
                <c:pt idx="110897">
                  <c:v>2.0214300000000001E-2</c:v>
                </c:pt>
                <c:pt idx="110898">
                  <c:v>2.09581E-2</c:v>
                </c:pt>
                <c:pt idx="110899">
                  <c:v>2.16803E-2</c:v>
                </c:pt>
                <c:pt idx="110900">
                  <c:v>2.2379900000000001E-2</c:v>
                </c:pt>
                <c:pt idx="110901">
                  <c:v>2.30561E-2</c:v>
                </c:pt>
                <c:pt idx="110902">
                  <c:v>2.3708199999999999E-2</c:v>
                </c:pt>
                <c:pt idx="110903">
                  <c:v>2.4335300000000001E-2</c:v>
                </c:pt>
                <c:pt idx="110904">
                  <c:v>2.4936699999999999E-2</c:v>
                </c:pt>
                <c:pt idx="110905">
                  <c:v>2.5511599999999999E-2</c:v>
                </c:pt>
                <c:pt idx="110906">
                  <c:v>2.6059300000000001E-2</c:v>
                </c:pt>
                <c:pt idx="110907">
                  <c:v>2.65793E-2</c:v>
                </c:pt>
                <c:pt idx="110908">
                  <c:v>2.7070799999999999E-2</c:v>
                </c:pt>
                <c:pt idx="110909">
                  <c:v>2.75333E-2</c:v>
                </c:pt>
                <c:pt idx="110910">
                  <c:v>2.7966299999999999E-2</c:v>
                </c:pt>
                <c:pt idx="110911">
                  <c:v>2.8369100000000001E-2</c:v>
                </c:pt>
                <c:pt idx="110912">
                  <c:v>2.87414E-2</c:v>
                </c:pt>
                <c:pt idx="110913">
                  <c:v>2.9082799999999999E-2</c:v>
                </c:pt>
                <c:pt idx="110914">
                  <c:v>2.9392700000000001E-2</c:v>
                </c:pt>
                <c:pt idx="110915">
                  <c:v>2.9670999999999999E-2</c:v>
                </c:pt>
                <c:pt idx="110916">
                  <c:v>2.9917099999999999E-2</c:v>
                </c:pt>
                <c:pt idx="110917">
                  <c:v>3.0131000000000002E-2</c:v>
                </c:pt>
                <c:pt idx="110918">
                  <c:v>3.0312200000000001E-2</c:v>
                </c:pt>
                <c:pt idx="110919">
                  <c:v>3.04608E-2</c:v>
                </c:pt>
                <c:pt idx="110920">
                  <c:v>3.05764E-2</c:v>
                </c:pt>
                <c:pt idx="110921">
                  <c:v>3.0659100000000002E-2</c:v>
                </c:pt>
                <c:pt idx="110922">
                  <c:v>3.0708699999999998E-2</c:v>
                </c:pt>
                <c:pt idx="110923">
                  <c:v>3.0725200000000001E-2</c:v>
                </c:pt>
                <c:pt idx="110924">
                  <c:v>3.0708599999999999E-2</c:v>
                </c:pt>
                <c:pt idx="110925">
                  <c:v>3.0658999999999999E-2</c:v>
                </c:pt>
                <c:pt idx="110926">
                  <c:v>3.0576599999999999E-2</c:v>
                </c:pt>
                <c:pt idx="110927">
                  <c:v>3.04614E-2</c:v>
                </c:pt>
                <c:pt idx="110928">
                  <c:v>3.0313699999999999E-2</c:v>
                </c:pt>
                <c:pt idx="110929">
                  <c:v>3.01336E-2</c:v>
                </c:pt>
                <c:pt idx="110930">
                  <c:v>2.99215E-2</c:v>
                </c:pt>
                <c:pt idx="110931">
                  <c:v>2.9677700000000001E-2</c:v>
                </c:pt>
                <c:pt idx="110932">
                  <c:v>2.9402500000000002E-2</c:v>
                </c:pt>
                <c:pt idx="110933">
                  <c:v>2.9096299999999999E-2</c:v>
                </c:pt>
                <c:pt idx="110934">
                  <c:v>2.87596E-2</c:v>
                </c:pt>
                <c:pt idx="110935">
                  <c:v>2.8392799999999999E-2</c:v>
                </c:pt>
                <c:pt idx="110936">
                  <c:v>2.7996500000000001E-2</c:v>
                </c:pt>
                <c:pt idx="110937">
                  <c:v>2.7571200000000001E-2</c:v>
                </c:pt>
                <c:pt idx="110938">
                  <c:v>2.71174E-2</c:v>
                </c:pt>
                <c:pt idx="110939">
                  <c:v>2.6635900000000001E-2</c:v>
                </c:pt>
                <c:pt idx="110940">
                  <c:v>2.61271E-2</c:v>
                </c:pt>
                <c:pt idx="110941">
                  <c:v>2.5592E-2</c:v>
                </c:pt>
                <c:pt idx="110942">
                  <c:v>2.5031100000000001E-2</c:v>
                </c:pt>
                <c:pt idx="110943">
                  <c:v>2.44452E-2</c:v>
                </c:pt>
                <c:pt idx="110944">
                  <c:v>2.3835100000000001E-2</c:v>
                </c:pt>
                <c:pt idx="110945">
                  <c:v>2.3201599999999999E-2</c:v>
                </c:pt>
                <c:pt idx="110946">
                  <c:v>2.25455E-2</c:v>
                </c:pt>
                <c:pt idx="110947">
                  <c:v>2.18678E-2</c:v>
                </c:pt>
                <c:pt idx="110948">
                  <c:v>2.1169199999999999E-2</c:v>
                </c:pt>
                <c:pt idx="110949">
                  <c:v>2.0450800000000002E-2</c:v>
                </c:pt>
                <c:pt idx="110950">
                  <c:v>1.9713399999999999E-2</c:v>
                </c:pt>
                <c:pt idx="110951">
                  <c:v>1.8958099999999999E-2</c:v>
                </c:pt>
                <c:pt idx="110952">
                  <c:v>1.8185699999999999E-2</c:v>
                </c:pt>
                <c:pt idx="110953">
                  <c:v>1.73974E-2</c:v>
                </c:pt>
                <c:pt idx="110954">
                  <c:v>1.6594000000000001E-2</c:v>
                </c:pt>
                <c:pt idx="110955">
                  <c:v>1.5776700000000001E-2</c:v>
                </c:pt>
                <c:pt idx="110956">
                  <c:v>1.49464E-2</c:v>
                </c:pt>
                <c:pt idx="110957">
                  <c:v>1.41043E-2</c:v>
                </c:pt>
                <c:pt idx="110958">
                  <c:v>1.32514E-2</c:v>
                </c:pt>
                <c:pt idx="110959">
                  <c:v>1.23888E-2</c:v>
                </c:pt>
                <c:pt idx="110960">
                  <c:v>1.1517599999999999E-2</c:v>
                </c:pt>
                <c:pt idx="110961">
                  <c:v>1.06388E-2</c:v>
                </c:pt>
                <c:pt idx="110962" formatCode="0.00E+00">
                  <c:v>9.7535399999999998E-3</c:v>
                </c:pt>
                <c:pt idx="110963" formatCode="0.00E+00">
                  <c:v>8.8629499999999996E-3</c:v>
                </c:pt>
                <c:pt idx="110964" formatCode="0.00E+00">
                  <c:v>7.9681200000000004E-3</c:v>
                </c:pt>
                <c:pt idx="110965" formatCode="0.00E+00">
                  <c:v>7.0701499999999999E-3</c:v>
                </c:pt>
                <c:pt idx="110966" formatCode="0.00E+00">
                  <c:v>6.1701200000000003E-3</c:v>
                </c:pt>
                <c:pt idx="110967" formatCode="0.00E+00">
                  <c:v>5.2691500000000002E-3</c:v>
                </c:pt>
                <c:pt idx="110968" formatCode="0.00E+00">
                  <c:v>4.3683200000000002E-3</c:v>
                </c:pt>
                <c:pt idx="110969" formatCode="0.00E+00">
                  <c:v>3.4687199999999998E-3</c:v>
                </c:pt>
                <c:pt idx="110970" formatCode="0.00E+00">
                  <c:v>2.57142E-3</c:v>
                </c:pt>
                <c:pt idx="110971" formatCode="0.00E+00">
                  <c:v>1.67749E-3</c:v>
                </c:pt>
                <c:pt idx="110972" formatCode="0.00E+00">
                  <c:v>7.8799199999999995E-4</c:v>
                </c:pt>
                <c:pt idx="110973" formatCode="0.00E+00">
                  <c:v>-9.6028100000000003E-5</c:v>
                </c:pt>
                <c:pt idx="110974" formatCode="0.00E+00">
                  <c:v>-9.7353900000000004E-4</c:v>
                </c:pt>
                <c:pt idx="110975" formatCode="0.00E+00">
                  <c:v>-1.84352E-3</c:v>
                </c:pt>
                <c:pt idx="110976" formatCode="0.00E+00">
                  <c:v>-2.7049800000000001E-3</c:v>
                </c:pt>
                <c:pt idx="110977" formatCode="0.00E+00">
                  <c:v>-3.5569299999999998E-3</c:v>
                </c:pt>
                <c:pt idx="110978" formatCode="0.00E+00">
                  <c:v>-4.3984000000000002E-3</c:v>
                </c:pt>
                <c:pt idx="110979" formatCode="0.00E+00">
                  <c:v>-5.2284599999999999E-3</c:v>
                </c:pt>
                <c:pt idx="110980" formatCode="0.00E+00">
                  <c:v>-6.04617E-3</c:v>
                </c:pt>
                <c:pt idx="110981" formatCode="0.00E+00">
                  <c:v>-6.8506399999999999E-3</c:v>
                </c:pt>
                <c:pt idx="110982" formatCode="0.00E+00">
                  <c:v>-7.6409900000000003E-3</c:v>
                </c:pt>
                <c:pt idx="110983" formatCode="0.00E+00">
                  <c:v>-8.4163799999999993E-3</c:v>
                </c:pt>
                <c:pt idx="110984" formatCode="0.00E+00">
                  <c:v>-9.1759700000000003E-3</c:v>
                </c:pt>
                <c:pt idx="110985" formatCode="0.00E+00">
                  <c:v>-9.9189599999999992E-3</c:v>
                </c:pt>
                <c:pt idx="110986">
                  <c:v>-1.0644600000000001E-2</c:v>
                </c:pt>
                <c:pt idx="110987">
                  <c:v>-1.13521E-2</c:v>
                </c:pt>
                <c:pt idx="110988">
                  <c:v>-1.20409E-2</c:v>
                </c:pt>
                <c:pt idx="110989">
                  <c:v>-1.27101E-2</c:v>
                </c:pt>
                <c:pt idx="110990">
                  <c:v>-1.33592E-2</c:v>
                </c:pt>
                <c:pt idx="110991">
                  <c:v>-1.39875E-2</c:v>
                </c:pt>
                <c:pt idx="110992">
                  <c:v>-1.45945E-2</c:v>
                </c:pt>
                <c:pt idx="110993">
                  <c:v>-1.51796E-2</c:v>
                </c:pt>
                <c:pt idx="110994">
                  <c:v>-1.5742300000000001E-2</c:v>
                </c:pt>
                <c:pt idx="110995">
                  <c:v>-1.6282100000000001E-2</c:v>
                </c:pt>
                <c:pt idx="110996">
                  <c:v>-1.6798500000000001E-2</c:v>
                </c:pt>
                <c:pt idx="110997">
                  <c:v>-1.72912E-2</c:v>
                </c:pt>
                <c:pt idx="110998">
                  <c:v>-1.7759799999999999E-2</c:v>
                </c:pt>
                <c:pt idx="110999">
                  <c:v>-1.8204000000000001E-2</c:v>
                </c:pt>
                <c:pt idx="111000">
                  <c:v>-1.8623299999999999E-2</c:v>
                </c:pt>
                <c:pt idx="111001">
                  <c:v>-1.9017699999999998E-2</c:v>
                </c:pt>
                <c:pt idx="111002">
                  <c:v>-1.9386799999999999E-2</c:v>
                </c:pt>
                <c:pt idx="111003">
                  <c:v>-1.9730399999999999E-2</c:v>
                </c:pt>
                <c:pt idx="111004">
                  <c:v>-2.00485E-2</c:v>
                </c:pt>
                <c:pt idx="111005">
                  <c:v>-2.0340799999999999E-2</c:v>
                </c:pt>
                <c:pt idx="111006">
                  <c:v>-2.0607299999999999E-2</c:v>
                </c:pt>
                <c:pt idx="111007">
                  <c:v>-2.0847999999999998E-2</c:v>
                </c:pt>
                <c:pt idx="111008">
                  <c:v>-2.10628E-2</c:v>
                </c:pt>
                <c:pt idx="111009">
                  <c:v>-2.1251699999999998E-2</c:v>
                </c:pt>
                <c:pt idx="111010">
                  <c:v>-2.1414900000000001E-2</c:v>
                </c:pt>
                <c:pt idx="111011">
                  <c:v>-2.1552499999999999E-2</c:v>
                </c:pt>
                <c:pt idx="111012">
                  <c:v>-2.16644E-2</c:v>
                </c:pt>
                <c:pt idx="111013">
                  <c:v>-2.1751E-2</c:v>
                </c:pt>
                <c:pt idx="111014">
                  <c:v>-2.1812499999999999E-2</c:v>
                </c:pt>
                <c:pt idx="111015">
                  <c:v>-2.1848900000000001E-2</c:v>
                </c:pt>
                <c:pt idx="111016">
                  <c:v>-2.18607E-2</c:v>
                </c:pt>
                <c:pt idx="111017">
                  <c:v>-2.1848099999999999E-2</c:v>
                </c:pt>
                <c:pt idx="111018">
                  <c:v>-2.1811500000000001E-2</c:v>
                </c:pt>
                <c:pt idx="111019">
                  <c:v>-2.1751099999999999E-2</c:v>
                </c:pt>
                <c:pt idx="111020">
                  <c:v>-2.16674E-2</c:v>
                </c:pt>
                <c:pt idx="111021">
                  <c:v>-2.1560800000000001E-2</c:v>
                </c:pt>
                <c:pt idx="111022">
                  <c:v>-2.1431800000000001E-2</c:v>
                </c:pt>
                <c:pt idx="111023">
                  <c:v>-2.1280799999999999E-2</c:v>
                </c:pt>
                <c:pt idx="111024">
                  <c:v>-2.1108200000000001E-2</c:v>
                </c:pt>
                <c:pt idx="111025">
                  <c:v>-2.0914700000000001E-2</c:v>
                </c:pt>
                <c:pt idx="111026">
                  <c:v>-2.0700799999999998E-2</c:v>
                </c:pt>
                <c:pt idx="111027">
                  <c:v>-2.0466999999999999E-2</c:v>
                </c:pt>
                <c:pt idx="111028">
                  <c:v>-2.02139E-2</c:v>
                </c:pt>
                <c:pt idx="111029">
                  <c:v>-1.9942100000000001E-2</c:v>
                </c:pt>
                <c:pt idx="111030">
                  <c:v>-1.9652300000000001E-2</c:v>
                </c:pt>
                <c:pt idx="111031">
                  <c:v>-1.9345000000000001E-2</c:v>
                </c:pt>
                <c:pt idx="111032">
                  <c:v>-1.9021099999999999E-2</c:v>
                </c:pt>
                <c:pt idx="111033">
                  <c:v>-1.8681E-2</c:v>
                </c:pt>
                <c:pt idx="111034">
                  <c:v>-1.8325600000000001E-2</c:v>
                </c:pt>
                <c:pt idx="111035">
                  <c:v>-1.7955499999999999E-2</c:v>
                </c:pt>
                <c:pt idx="111036">
                  <c:v>-1.75715E-2</c:v>
                </c:pt>
                <c:pt idx="111037">
                  <c:v>-1.7174200000000001E-2</c:v>
                </c:pt>
                <c:pt idx="111038">
                  <c:v>-1.6764399999999999E-2</c:v>
                </c:pt>
                <c:pt idx="111039">
                  <c:v>-1.63429E-2</c:v>
                </c:pt>
                <c:pt idx="111040">
                  <c:v>-1.5910299999999999E-2</c:v>
                </c:pt>
                <c:pt idx="111041">
                  <c:v>-1.54675E-2</c:v>
                </c:pt>
                <c:pt idx="111042">
                  <c:v>-1.5015199999999999E-2</c:v>
                </c:pt>
                <c:pt idx="111043">
                  <c:v>-1.45542E-2</c:v>
                </c:pt>
                <c:pt idx="111044">
                  <c:v>-1.4085200000000001E-2</c:v>
                </c:pt>
                <c:pt idx="111045">
                  <c:v>-1.3609E-2</c:v>
                </c:pt>
                <c:pt idx="111046">
                  <c:v>-1.31264E-2</c:v>
                </c:pt>
                <c:pt idx="111047">
                  <c:v>-1.2638099999999999E-2</c:v>
                </c:pt>
                <c:pt idx="111048">
                  <c:v>-1.21449E-2</c:v>
                </c:pt>
                <c:pt idx="111049">
                  <c:v>-1.16475E-2</c:v>
                </c:pt>
                <c:pt idx="111050">
                  <c:v>-1.11466E-2</c:v>
                </c:pt>
                <c:pt idx="111051">
                  <c:v>-1.0643100000000001E-2</c:v>
                </c:pt>
                <c:pt idx="111052">
                  <c:v>-1.0137699999999999E-2</c:v>
                </c:pt>
                <c:pt idx="111053" formatCode="0.00E+00">
                  <c:v>-9.6310400000000004E-3</c:v>
                </c:pt>
                <c:pt idx="111054" formatCode="0.00E+00">
                  <c:v>-9.1238699999999992E-3</c:v>
                </c:pt>
                <c:pt idx="111055" formatCode="0.00E+00">
                  <c:v>-8.6168900000000003E-3</c:v>
                </c:pt>
                <c:pt idx="111056" formatCode="0.00E+00">
                  <c:v>-8.1107799999999997E-3</c:v>
                </c:pt>
                <c:pt idx="111057" formatCode="0.00E+00">
                  <c:v>-7.6062400000000002E-3</c:v>
                </c:pt>
                <c:pt idx="111058" formatCode="0.00E+00">
                  <c:v>-7.1039199999999997E-3</c:v>
                </c:pt>
                <c:pt idx="111059" formatCode="0.00E+00">
                  <c:v>-6.6044600000000004E-3</c:v>
                </c:pt>
                <c:pt idx="111060" formatCode="0.00E+00">
                  <c:v>-6.1085000000000002E-3</c:v>
                </c:pt>
                <c:pt idx="111061" formatCode="0.00E+00">
                  <c:v>-5.61664E-3</c:v>
                </c:pt>
                <c:pt idx="111062" formatCode="0.00E+00">
                  <c:v>-5.1295000000000004E-3</c:v>
                </c:pt>
                <c:pt idx="111063" formatCode="0.00E+00">
                  <c:v>-4.6476399999999998E-3</c:v>
                </c:pt>
                <c:pt idx="111064" formatCode="0.00E+00">
                  <c:v>-4.1716100000000001E-3</c:v>
                </c:pt>
                <c:pt idx="111065" formatCode="0.00E+00">
                  <c:v>-3.7019700000000002E-3</c:v>
                </c:pt>
                <c:pt idx="111066" formatCode="0.00E+00">
                  <c:v>-3.2392300000000001E-3</c:v>
                </c:pt>
                <c:pt idx="111067" formatCode="0.00E+00">
                  <c:v>-2.7838699999999999E-3</c:v>
                </c:pt>
                <c:pt idx="111068" formatCode="0.00E+00">
                  <c:v>-2.3363799999999999E-3</c:v>
                </c:pt>
                <c:pt idx="111069" formatCode="0.00E+00">
                  <c:v>-1.8972100000000001E-3</c:v>
                </c:pt>
                <c:pt idx="111070" formatCode="0.00E+00">
                  <c:v>-1.4667899999999999E-3</c:v>
                </c:pt>
                <c:pt idx="111071" formatCode="0.00E+00">
                  <c:v>-1.0455099999999999E-3</c:v>
                </c:pt>
                <c:pt idx="111072" formatCode="0.00E+00">
                  <c:v>-6.33772E-4</c:v>
                </c:pt>
                <c:pt idx="111073" formatCode="0.00E+00">
                  <c:v>-2.31921E-4</c:v>
                </c:pt>
                <c:pt idx="111074" formatCode="0.00E+00">
                  <c:v>1.5970599999999999E-4</c:v>
                </c:pt>
                <c:pt idx="111075" formatCode="0.00E+00">
                  <c:v>5.4080199999999995E-4</c:v>
                </c:pt>
                <c:pt idx="111076" formatCode="0.00E+00">
                  <c:v>9.11081E-4</c:v>
                </c:pt>
                <c:pt idx="111077" formatCode="0.00E+00">
                  <c:v>1.2702900000000001E-3</c:v>
                </c:pt>
                <c:pt idx="111078" formatCode="0.00E+00">
                  <c:v>1.6181800000000001E-3</c:v>
                </c:pt>
                <c:pt idx="111079" formatCode="0.00E+00">
                  <c:v>1.9545600000000002E-3</c:v>
                </c:pt>
                <c:pt idx="111080" formatCode="0.00E+00">
                  <c:v>2.2792400000000001E-3</c:v>
                </c:pt>
                <c:pt idx="111081" formatCode="0.00E+00">
                  <c:v>2.5920600000000002E-3</c:v>
                </c:pt>
                <c:pt idx="111082" formatCode="0.00E+00">
                  <c:v>2.89289E-3</c:v>
                </c:pt>
                <c:pt idx="111083" formatCode="0.00E+00">
                  <c:v>3.18162E-3</c:v>
                </c:pt>
                <c:pt idx="111084" formatCode="0.00E+00">
                  <c:v>3.4581600000000001E-3</c:v>
                </c:pt>
                <c:pt idx="111085" formatCode="0.00E+00">
                  <c:v>3.7224599999999999E-3</c:v>
                </c:pt>
                <c:pt idx="111086" formatCode="0.00E+00">
                  <c:v>3.9744799999999999E-3</c:v>
                </c:pt>
                <c:pt idx="111087" formatCode="0.00E+00">
                  <c:v>4.2142100000000004E-3</c:v>
                </c:pt>
                <c:pt idx="111088" formatCode="0.00E+00">
                  <c:v>4.4416600000000001E-3</c:v>
                </c:pt>
                <c:pt idx="111089" formatCode="0.00E+00">
                  <c:v>4.6568699999999996E-3</c:v>
                </c:pt>
                <c:pt idx="111090" formatCode="0.00E+00">
                  <c:v>4.8599000000000003E-3</c:v>
                </c:pt>
                <c:pt idx="111091" formatCode="0.00E+00">
                  <c:v>5.0508200000000001E-3</c:v>
                </c:pt>
                <c:pt idx="111092" formatCode="0.00E+00">
                  <c:v>5.22975E-3</c:v>
                </c:pt>
                <c:pt idx="111093" formatCode="0.00E+00">
                  <c:v>5.3968000000000002E-3</c:v>
                </c:pt>
                <c:pt idx="111094" formatCode="0.00E+00">
                  <c:v>5.5521099999999999E-3</c:v>
                </c:pt>
                <c:pt idx="111095" formatCode="0.00E+00">
                  <c:v>5.6958599999999996E-3</c:v>
                </c:pt>
                <c:pt idx="111096" formatCode="0.00E+00">
                  <c:v>5.8282200000000003E-3</c:v>
                </c:pt>
                <c:pt idx="111097" formatCode="0.00E+00">
                  <c:v>5.9493999999999997E-3</c:v>
                </c:pt>
                <c:pt idx="111098" formatCode="0.00E+00">
                  <c:v>6.0596199999999999E-3</c:v>
                </c:pt>
                <c:pt idx="111099" formatCode="0.00E+00">
                  <c:v>6.1591199999999997E-3</c:v>
                </c:pt>
                <c:pt idx="111100" formatCode="0.00E+00">
                  <c:v>6.2481500000000001E-3</c:v>
                </c:pt>
                <c:pt idx="111101" formatCode="0.00E+00">
                  <c:v>6.3269800000000003E-3</c:v>
                </c:pt>
                <c:pt idx="111102" formatCode="0.00E+00">
                  <c:v>6.3959000000000004E-3</c:v>
                </c:pt>
                <c:pt idx="111103" formatCode="0.00E+00">
                  <c:v>6.4552000000000003E-3</c:v>
                </c:pt>
                <c:pt idx="111104" formatCode="0.00E+00">
                  <c:v>6.5052E-3</c:v>
                </c:pt>
                <c:pt idx="111105" formatCode="0.00E+00">
                  <c:v>6.5462200000000002E-3</c:v>
                </c:pt>
                <c:pt idx="111106" formatCode="0.00E+00">
                  <c:v>6.5786100000000004E-3</c:v>
                </c:pt>
                <c:pt idx="111107" formatCode="0.00E+00">
                  <c:v>6.6026899999999996E-3</c:v>
                </c:pt>
                <c:pt idx="111108" formatCode="0.00E+00">
                  <c:v>6.61884E-3</c:v>
                </c:pt>
                <c:pt idx="111109" formatCode="0.00E+00">
                  <c:v>6.6274200000000002E-3</c:v>
                </c:pt>
                <c:pt idx="111110" formatCode="0.00E+00">
                  <c:v>6.6287999999999998E-3</c:v>
                </c:pt>
                <c:pt idx="111111" formatCode="0.00E+00">
                  <c:v>6.62336E-3</c:v>
                </c:pt>
                <c:pt idx="111112" formatCode="0.00E+00">
                  <c:v>6.6114800000000003E-3</c:v>
                </c:pt>
                <c:pt idx="111113" formatCode="0.00E+00">
                  <c:v>6.59357E-3</c:v>
                </c:pt>
                <c:pt idx="111114" formatCode="0.00E+00">
                  <c:v>6.5700000000000003E-3</c:v>
                </c:pt>
                <c:pt idx="111115" formatCode="0.00E+00">
                  <c:v>6.5411799999999997E-3</c:v>
                </c:pt>
                <c:pt idx="111116" formatCode="0.00E+00">
                  <c:v>6.5075100000000002E-3</c:v>
                </c:pt>
                <c:pt idx="111117" formatCode="0.00E+00">
                  <c:v>6.4694000000000002E-3</c:v>
                </c:pt>
                <c:pt idx="111118" formatCode="0.00E+00">
                  <c:v>6.4272299999999999E-3</c:v>
                </c:pt>
                <c:pt idx="111119" formatCode="0.00E+00">
                  <c:v>6.3814199999999996E-3</c:v>
                </c:pt>
                <c:pt idx="111120" formatCode="0.00E+00">
                  <c:v>6.3323499999999996E-3</c:v>
                </c:pt>
                <c:pt idx="111121" formatCode="0.00E+00">
                  <c:v>6.28044E-3</c:v>
                </c:pt>
                <c:pt idx="111122" formatCode="0.00E+00">
                  <c:v>6.2260600000000003E-3</c:v>
                </c:pt>
                <c:pt idx="111123" formatCode="0.00E+00">
                  <c:v>6.1696199999999998E-3</c:v>
                </c:pt>
                <c:pt idx="111124" formatCode="0.00E+00">
                  <c:v>6.1114899999999998E-3</c:v>
                </c:pt>
                <c:pt idx="111125" formatCode="0.00E+00">
                  <c:v>6.0520499999999998E-3</c:v>
                </c:pt>
                <c:pt idx="111126" formatCode="0.00E+00">
                  <c:v>5.9916700000000002E-3</c:v>
                </c:pt>
                <c:pt idx="111127" formatCode="0.00E+00">
                  <c:v>5.9307099999999996E-3</c:v>
                </c:pt>
                <c:pt idx="111128" formatCode="0.00E+00">
                  <c:v>5.8695300000000004E-3</c:v>
                </c:pt>
                <c:pt idx="111129" formatCode="0.00E+00">
                  <c:v>5.8084800000000004E-3</c:v>
                </c:pt>
                <c:pt idx="111130" formatCode="0.00E+00">
                  <c:v>5.7478800000000004E-3</c:v>
                </c:pt>
                <c:pt idx="111131" formatCode="0.00E+00">
                  <c:v>5.6880699999999999E-3</c:v>
                </c:pt>
                <c:pt idx="111132" formatCode="0.00E+00">
                  <c:v>5.62935E-3</c:v>
                </c:pt>
                <c:pt idx="111133" formatCode="0.00E+00">
                  <c:v>5.5720300000000004E-3</c:v>
                </c:pt>
                <c:pt idx="111134" formatCode="0.00E+00">
                  <c:v>5.5164000000000003E-3</c:v>
                </c:pt>
                <c:pt idx="111135" formatCode="0.00E+00">
                  <c:v>5.4627299999999998E-3</c:v>
                </c:pt>
                <c:pt idx="111136" formatCode="0.00E+00">
                  <c:v>5.4112800000000001E-3</c:v>
                </c:pt>
                <c:pt idx="111137" formatCode="0.00E+00">
                  <c:v>5.3623100000000003E-3</c:v>
                </c:pt>
                <c:pt idx="111138" formatCode="0.00E+00">
                  <c:v>5.3160300000000002E-3</c:v>
                </c:pt>
                <c:pt idx="111139" formatCode="0.00E+00">
                  <c:v>5.2726800000000001E-3</c:v>
                </c:pt>
                <c:pt idx="111140" formatCode="0.00E+00">
                  <c:v>5.2324499999999996E-3</c:v>
                </c:pt>
                <c:pt idx="111141" formatCode="0.00E+00">
                  <c:v>5.1955300000000003E-3</c:v>
                </c:pt>
                <c:pt idx="111142" formatCode="0.00E+00">
                  <c:v>5.1620800000000003E-3</c:v>
                </c:pt>
                <c:pt idx="111143" formatCode="0.00E+00">
                  <c:v>5.1322700000000004E-3</c:v>
                </c:pt>
                <c:pt idx="111144" formatCode="0.00E+00">
                  <c:v>5.1062199999999999E-3</c:v>
                </c:pt>
                <c:pt idx="111145" formatCode="0.00E+00">
                  <c:v>5.0840599999999996E-3</c:v>
                </c:pt>
                <c:pt idx="111146" formatCode="0.00E+00">
                  <c:v>5.06588E-3</c:v>
                </c:pt>
                <c:pt idx="111147" formatCode="0.00E+00">
                  <c:v>5.0517699999999997E-3</c:v>
                </c:pt>
                <c:pt idx="111148" formatCode="0.00E+00">
                  <c:v>5.04179E-3</c:v>
                </c:pt>
                <c:pt idx="111149" formatCode="0.00E+00">
                  <c:v>5.0359999999999997E-3</c:v>
                </c:pt>
                <c:pt idx="111150" formatCode="0.00E+00">
                  <c:v>5.0344200000000004E-3</c:v>
                </c:pt>
                <c:pt idx="111151" formatCode="0.00E+00">
                  <c:v>5.0370700000000003E-3</c:v>
                </c:pt>
                <c:pt idx="111152" formatCode="0.00E+00">
                  <c:v>5.0439500000000002E-3</c:v>
                </c:pt>
                <c:pt idx="111153" formatCode="0.00E+00">
                  <c:v>5.0550200000000003E-3</c:v>
                </c:pt>
                <c:pt idx="111154" formatCode="0.00E+00">
                  <c:v>5.0702500000000001E-3</c:v>
                </c:pt>
                <c:pt idx="111155" formatCode="0.00E+00">
                  <c:v>5.0895899999999997E-3</c:v>
                </c:pt>
                <c:pt idx="111156" formatCode="0.00E+00">
                  <c:v>5.1129499999999998E-3</c:v>
                </c:pt>
                <c:pt idx="111157" formatCode="0.00E+00">
                  <c:v>5.1402499999999999E-3</c:v>
                </c:pt>
                <c:pt idx="111158" formatCode="0.00E+00">
                  <c:v>5.1713899999999997E-3</c:v>
                </c:pt>
                <c:pt idx="111159" formatCode="0.00E+00">
                  <c:v>5.2062300000000001E-3</c:v>
                </c:pt>
                <c:pt idx="111160" formatCode="0.00E+00">
                  <c:v>5.2446400000000001E-3</c:v>
                </c:pt>
                <c:pt idx="111161" formatCode="0.00E+00">
                  <c:v>5.2864599999999998E-3</c:v>
                </c:pt>
                <c:pt idx="111162" formatCode="0.00E+00">
                  <c:v>5.3315300000000001E-3</c:v>
                </c:pt>
                <c:pt idx="111163" formatCode="0.00E+00">
                  <c:v>5.3796499999999997E-3</c:v>
                </c:pt>
                <c:pt idx="111164" formatCode="0.00E+00">
                  <c:v>5.4306299999999997E-3</c:v>
                </c:pt>
                <c:pt idx="111165" formatCode="0.00E+00">
                  <c:v>5.4842600000000003E-3</c:v>
                </c:pt>
                <c:pt idx="111166" formatCode="0.00E+00">
                  <c:v>5.5402999999999997E-3</c:v>
                </c:pt>
                <c:pt idx="111167" formatCode="0.00E+00">
                  <c:v>5.5985399999999999E-3</c:v>
                </c:pt>
                <c:pt idx="111168" formatCode="0.00E+00">
                  <c:v>5.6587E-3</c:v>
                </c:pt>
                <c:pt idx="111169" formatCode="0.00E+00">
                  <c:v>5.7205299999999997E-3</c:v>
                </c:pt>
                <c:pt idx="111170" formatCode="0.00E+00">
                  <c:v>5.7837699999999997E-3</c:v>
                </c:pt>
                <c:pt idx="111171" formatCode="0.00E+00">
                  <c:v>5.8481200000000001E-3</c:v>
                </c:pt>
                <c:pt idx="111172" formatCode="0.00E+00">
                  <c:v>5.9132999999999998E-3</c:v>
                </c:pt>
                <c:pt idx="111173" formatCode="0.00E+00">
                  <c:v>5.9789999999999999E-3</c:v>
                </c:pt>
                <c:pt idx="111174" formatCode="0.00E+00">
                  <c:v>6.0449199999999996E-3</c:v>
                </c:pt>
                <c:pt idx="111175" formatCode="0.00E+00">
                  <c:v>6.1107499999999999E-3</c:v>
                </c:pt>
                <c:pt idx="111176" formatCode="0.00E+00">
                  <c:v>6.17616E-3</c:v>
                </c:pt>
                <c:pt idx="111177" formatCode="0.00E+00">
                  <c:v>6.2408300000000002E-3</c:v>
                </c:pt>
                <c:pt idx="111178" formatCode="0.00E+00">
                  <c:v>6.3044299999999998E-3</c:v>
                </c:pt>
                <c:pt idx="111179" formatCode="0.00E+00">
                  <c:v>6.36661E-3</c:v>
                </c:pt>
                <c:pt idx="111180" formatCode="0.00E+00">
                  <c:v>6.4270500000000001E-3</c:v>
                </c:pt>
                <c:pt idx="111181" formatCode="0.00E+00">
                  <c:v>6.4853999999999997E-3</c:v>
                </c:pt>
                <c:pt idx="111182" formatCode="0.00E+00">
                  <c:v>6.5413199999999998E-3</c:v>
                </c:pt>
                <c:pt idx="111183" formatCode="0.00E+00">
                  <c:v>6.5944699999999998E-3</c:v>
                </c:pt>
                <c:pt idx="111184" formatCode="0.00E+00">
                  <c:v>6.6445100000000002E-3</c:v>
                </c:pt>
                <c:pt idx="111185" formatCode="0.00E+00">
                  <c:v>6.6911000000000002E-3</c:v>
                </c:pt>
                <c:pt idx="111186" formatCode="0.00E+00">
                  <c:v>6.7338900000000002E-3</c:v>
                </c:pt>
                <c:pt idx="111187" formatCode="0.00E+00">
                  <c:v>6.7725499999999996E-3</c:v>
                </c:pt>
                <c:pt idx="111188" formatCode="0.00E+00">
                  <c:v>6.8067400000000004E-3</c:v>
                </c:pt>
                <c:pt idx="111189" formatCode="0.00E+00">
                  <c:v>6.83615E-3</c:v>
                </c:pt>
                <c:pt idx="111190" formatCode="0.00E+00">
                  <c:v>6.8604399999999998E-3</c:v>
                </c:pt>
                <c:pt idx="111191" formatCode="0.00E+00">
                  <c:v>6.8793099999999996E-3</c:v>
                </c:pt>
                <c:pt idx="111192" formatCode="0.00E+00">
                  <c:v>6.8924299999999997E-3</c:v>
                </c:pt>
                <c:pt idx="111193" formatCode="0.00E+00">
                  <c:v>6.8995100000000002E-3</c:v>
                </c:pt>
                <c:pt idx="111194" formatCode="0.00E+00">
                  <c:v>6.9002500000000001E-3</c:v>
                </c:pt>
                <c:pt idx="111195" formatCode="0.00E+00">
                  <c:v>6.8943700000000004E-3</c:v>
                </c:pt>
                <c:pt idx="111196" formatCode="0.00E+00">
                  <c:v>6.8815899999999999E-3</c:v>
                </c:pt>
                <c:pt idx="111197" formatCode="0.00E+00">
                  <c:v>6.8616500000000004E-3</c:v>
                </c:pt>
                <c:pt idx="111198" formatCode="0.00E+00">
                  <c:v>6.8342999999999998E-3</c:v>
                </c:pt>
                <c:pt idx="111199" formatCode="0.00E+00">
                  <c:v>6.7992900000000004E-3</c:v>
                </c:pt>
                <c:pt idx="111200" formatCode="0.00E+00">
                  <c:v>6.7563900000000001E-3</c:v>
                </c:pt>
                <c:pt idx="111201" formatCode="0.00E+00">
                  <c:v>6.7054000000000002E-3</c:v>
                </c:pt>
                <c:pt idx="111202" formatCode="0.00E+00">
                  <c:v>6.6461100000000002E-3</c:v>
                </c:pt>
                <c:pt idx="111203" formatCode="0.00E+00">
                  <c:v>6.5783300000000003E-3</c:v>
                </c:pt>
                <c:pt idx="111204" formatCode="0.00E+00">
                  <c:v>6.5018899999999998E-3</c:v>
                </c:pt>
                <c:pt idx="111205" formatCode="0.00E+00">
                  <c:v>6.4166300000000004E-3</c:v>
                </c:pt>
                <c:pt idx="111206" formatCode="0.00E+00">
                  <c:v>6.3224300000000004E-3</c:v>
                </c:pt>
                <c:pt idx="111207" formatCode="0.00E+00">
                  <c:v>6.2191399999999997E-3</c:v>
                </c:pt>
                <c:pt idx="111208" formatCode="0.00E+00">
                  <c:v>6.1066699999999998E-3</c:v>
                </c:pt>
                <c:pt idx="111209" formatCode="0.00E+00">
                  <c:v>5.9849200000000003E-3</c:v>
                </c:pt>
                <c:pt idx="111210" formatCode="0.00E+00">
                  <c:v>5.85383E-3</c:v>
                </c:pt>
                <c:pt idx="111211" formatCode="0.00E+00">
                  <c:v>5.7133399999999999E-3</c:v>
                </c:pt>
                <c:pt idx="111212" formatCode="0.00E+00">
                  <c:v>5.5634200000000003E-3</c:v>
                </c:pt>
                <c:pt idx="111213" formatCode="0.00E+00">
                  <c:v>5.4040499999999997E-3</c:v>
                </c:pt>
                <c:pt idx="111214" formatCode="0.00E+00">
                  <c:v>5.2352199999999996E-3</c:v>
                </c:pt>
                <c:pt idx="111215" formatCode="0.00E+00">
                  <c:v>5.05697E-3</c:v>
                </c:pt>
                <c:pt idx="111216" formatCode="0.00E+00">
                  <c:v>4.8693399999999998E-3</c:v>
                </c:pt>
                <c:pt idx="111217" formatCode="0.00E+00">
                  <c:v>4.6723700000000003E-3</c:v>
                </c:pt>
                <c:pt idx="111218" formatCode="0.00E+00">
                  <c:v>4.4661600000000003E-3</c:v>
                </c:pt>
                <c:pt idx="111219" formatCode="0.00E+00">
                  <c:v>4.2507999999999999E-3</c:v>
                </c:pt>
                <c:pt idx="111220" formatCode="0.00E+00">
                  <c:v>4.0264100000000002E-3</c:v>
                </c:pt>
                <c:pt idx="111221" formatCode="0.00E+00">
                  <c:v>3.7931200000000001E-3</c:v>
                </c:pt>
                <c:pt idx="111222" formatCode="0.00E+00">
                  <c:v>3.5510899999999998E-3</c:v>
                </c:pt>
                <c:pt idx="111223" formatCode="0.00E+00">
                  <c:v>3.3005E-3</c:v>
                </c:pt>
                <c:pt idx="111224" formatCode="0.00E+00">
                  <c:v>3.0415400000000001E-3</c:v>
                </c:pt>
                <c:pt idx="111225" formatCode="0.00E+00">
                  <c:v>2.7744200000000001E-3</c:v>
                </c:pt>
                <c:pt idx="111226" formatCode="0.00E+00">
                  <c:v>2.4993699999999999E-3</c:v>
                </c:pt>
                <c:pt idx="111227" formatCode="0.00E+00">
                  <c:v>2.2166500000000001E-3</c:v>
                </c:pt>
                <c:pt idx="111228" formatCode="0.00E+00">
                  <c:v>1.9265199999999999E-3</c:v>
                </c:pt>
                <c:pt idx="111229" formatCode="0.00E+00">
                  <c:v>1.6292699999999999E-3</c:v>
                </c:pt>
                <c:pt idx="111230" formatCode="0.00E+00">
                  <c:v>1.3251999999999999E-3</c:v>
                </c:pt>
                <c:pt idx="111231" formatCode="0.00E+00">
                  <c:v>1.0146199999999999E-3</c:v>
                </c:pt>
                <c:pt idx="111232" formatCode="0.00E+00">
                  <c:v>6.9787600000000005E-4</c:v>
                </c:pt>
                <c:pt idx="111233" formatCode="0.00E+00">
                  <c:v>3.7531700000000001E-4</c:v>
                </c:pt>
                <c:pt idx="111234" formatCode="0.00E+00">
                  <c:v>4.7307900000000002E-5</c:v>
                </c:pt>
                <c:pt idx="111235" formatCode="0.00E+00">
                  <c:v>-2.8576900000000001E-4</c:v>
                </c:pt>
                <c:pt idx="111236" formatCode="0.00E+00">
                  <c:v>-6.23519E-4</c:v>
                </c:pt>
                <c:pt idx="111237" formatCode="0.00E+00">
                  <c:v>-9.6553299999999997E-4</c:v>
                </c:pt>
                <c:pt idx="111238" formatCode="0.00E+00">
                  <c:v>-1.31139E-3</c:v>
                </c:pt>
                <c:pt idx="111239" formatCode="0.00E+00">
                  <c:v>-1.6606500000000001E-3</c:v>
                </c:pt>
                <c:pt idx="111240" formatCode="0.00E+00">
                  <c:v>-2.0128799999999999E-3</c:v>
                </c:pt>
                <c:pt idx="111241" formatCode="0.00E+00">
                  <c:v>-2.36762E-3</c:v>
                </c:pt>
                <c:pt idx="111242" formatCode="0.00E+00">
                  <c:v>-2.7243900000000001E-3</c:v>
                </c:pt>
                <c:pt idx="111243" formatCode="0.00E+00">
                  <c:v>-3.0827300000000001E-3</c:v>
                </c:pt>
                <c:pt idx="111244" formatCode="0.00E+00">
                  <c:v>-3.4421500000000002E-3</c:v>
                </c:pt>
                <c:pt idx="111245" formatCode="0.00E+00">
                  <c:v>-3.8021499999999998E-3</c:v>
                </c:pt>
                <c:pt idx="111246" formatCode="0.00E+00">
                  <c:v>-4.1622500000000002E-3</c:v>
                </c:pt>
                <c:pt idx="111247" formatCode="0.00E+00">
                  <c:v>-4.5219300000000004E-3</c:v>
                </c:pt>
                <c:pt idx="111248" formatCode="0.00E+00">
                  <c:v>-4.8806800000000001E-3</c:v>
                </c:pt>
                <c:pt idx="111249" formatCode="0.00E+00">
                  <c:v>-5.2379899999999997E-3</c:v>
                </c:pt>
                <c:pt idx="111250" formatCode="0.00E+00">
                  <c:v>-5.5933399999999996E-3</c:v>
                </c:pt>
                <c:pt idx="111251" formatCode="0.00E+00">
                  <c:v>-5.9462200000000003E-3</c:v>
                </c:pt>
                <c:pt idx="111252" formatCode="0.00E+00">
                  <c:v>-6.2960899999999998E-3</c:v>
                </c:pt>
                <c:pt idx="111253" formatCode="0.00E+00">
                  <c:v>-6.6424400000000003E-3</c:v>
                </c:pt>
                <c:pt idx="111254" formatCode="0.00E+00">
                  <c:v>-6.9847399999999997E-3</c:v>
                </c:pt>
                <c:pt idx="111255" formatCode="0.00E+00">
                  <c:v>-7.3224700000000002E-3</c:v>
                </c:pt>
                <c:pt idx="111256" formatCode="0.00E+00">
                  <c:v>-7.6551199999999996E-3</c:v>
                </c:pt>
                <c:pt idx="111257" formatCode="0.00E+00">
                  <c:v>-7.9821600000000003E-3</c:v>
                </c:pt>
                <c:pt idx="111258" formatCode="0.00E+00">
                  <c:v>-8.3030799999999991E-3</c:v>
                </c:pt>
                <c:pt idx="111259" formatCode="0.00E+00">
                  <c:v>-8.6173900000000008E-3</c:v>
                </c:pt>
                <c:pt idx="111260" formatCode="0.00E+00">
                  <c:v>-8.9245599999999998E-3</c:v>
                </c:pt>
                <c:pt idx="111261" formatCode="0.00E+00">
                  <c:v>-9.2241100000000006E-3</c:v>
                </c:pt>
                <c:pt idx="111262" formatCode="0.00E+00">
                  <c:v>-9.5155599999999993E-3</c:v>
                </c:pt>
                <c:pt idx="111263" formatCode="0.00E+00">
                  <c:v>-9.7984100000000005E-3</c:v>
                </c:pt>
                <c:pt idx="111264">
                  <c:v>-1.00722E-2</c:v>
                </c:pt>
                <c:pt idx="111265">
                  <c:v>-1.03365E-2</c:v>
                </c:pt>
                <c:pt idx="111266">
                  <c:v>-1.0590799999999999E-2</c:v>
                </c:pt>
                <c:pt idx="111267">
                  <c:v>-1.0834699999999999E-2</c:v>
                </c:pt>
                <c:pt idx="111268">
                  <c:v>-1.1067799999999999E-2</c:v>
                </c:pt>
                <c:pt idx="111269">
                  <c:v>-1.12896E-2</c:v>
                </c:pt>
                <c:pt idx="111270">
                  <c:v>-1.1499799999999999E-2</c:v>
                </c:pt>
                <c:pt idx="111271">
                  <c:v>-1.1697900000000001E-2</c:v>
                </c:pt>
                <c:pt idx="111272">
                  <c:v>-1.1883700000000001E-2</c:v>
                </c:pt>
                <c:pt idx="111273">
                  <c:v>-1.2056799999999999E-2</c:v>
                </c:pt>
                <c:pt idx="111274">
                  <c:v>-1.22168E-2</c:v>
                </c:pt>
                <c:pt idx="111275">
                  <c:v>-1.23634E-2</c:v>
                </c:pt>
                <c:pt idx="111276">
                  <c:v>-1.24963E-2</c:v>
                </c:pt>
                <c:pt idx="111277">
                  <c:v>-1.2615299999999999E-2</c:v>
                </c:pt>
                <c:pt idx="111278">
                  <c:v>-1.272E-2</c:v>
                </c:pt>
                <c:pt idx="111279">
                  <c:v>-1.28103E-2</c:v>
                </c:pt>
                <c:pt idx="111280">
                  <c:v>-1.28859E-2</c:v>
                </c:pt>
                <c:pt idx="111281">
                  <c:v>-1.29467E-2</c:v>
                </c:pt>
                <c:pt idx="111282">
                  <c:v>-1.2992399999999999E-2</c:v>
                </c:pt>
                <c:pt idx="111283">
                  <c:v>-1.3023E-2</c:v>
                </c:pt>
                <c:pt idx="111284">
                  <c:v>-1.30382E-2</c:v>
                </c:pt>
                <c:pt idx="111285">
                  <c:v>-1.3037999999999999E-2</c:v>
                </c:pt>
                <c:pt idx="111286">
                  <c:v>-1.3022300000000001E-2</c:v>
                </c:pt>
                <c:pt idx="111287">
                  <c:v>-1.2991000000000001E-2</c:v>
                </c:pt>
                <c:pt idx="111288">
                  <c:v>-1.29441E-2</c:v>
                </c:pt>
                <c:pt idx="111289">
                  <c:v>-1.2881500000000001E-2</c:v>
                </c:pt>
                <c:pt idx="111290">
                  <c:v>-1.28034E-2</c:v>
                </c:pt>
                <c:pt idx="111291">
                  <c:v>-1.27096E-2</c:v>
                </c:pt>
                <c:pt idx="111292">
                  <c:v>-1.26003E-2</c:v>
                </c:pt>
                <c:pt idx="111293">
                  <c:v>-1.24756E-2</c:v>
                </c:pt>
                <c:pt idx="111294">
                  <c:v>-1.2335499999999999E-2</c:v>
                </c:pt>
                <c:pt idx="111295">
                  <c:v>-1.21802E-2</c:v>
                </c:pt>
                <c:pt idx="111296">
                  <c:v>-1.2009799999999999E-2</c:v>
                </c:pt>
                <c:pt idx="111297">
                  <c:v>-1.18245E-2</c:v>
                </c:pt>
                <c:pt idx="111298">
                  <c:v>-1.1624600000000001E-2</c:v>
                </c:pt>
                <c:pt idx="111299">
                  <c:v>-1.1410099999999999E-2</c:v>
                </c:pt>
                <c:pt idx="111300">
                  <c:v>-1.1181399999999999E-2</c:v>
                </c:pt>
                <c:pt idx="111301">
                  <c:v>-1.0938700000000001E-2</c:v>
                </c:pt>
                <c:pt idx="111302">
                  <c:v>-1.06823E-2</c:v>
                </c:pt>
                <c:pt idx="111303">
                  <c:v>-1.0412599999999999E-2</c:v>
                </c:pt>
                <c:pt idx="111304">
                  <c:v>-1.01298E-2</c:v>
                </c:pt>
                <c:pt idx="111305" formatCode="0.00E+00">
                  <c:v>-9.8342800000000008E-3</c:v>
                </c:pt>
                <c:pt idx="111306" formatCode="0.00E+00">
                  <c:v>-9.5264400000000006E-3</c:v>
                </c:pt>
                <c:pt idx="111307" formatCode="0.00E+00">
                  <c:v>-9.2066600000000002E-3</c:v>
                </c:pt>
                <c:pt idx="111308" formatCode="0.00E+00">
                  <c:v>-8.8753400000000007E-3</c:v>
                </c:pt>
                <c:pt idx="111309" formatCode="0.00E+00">
                  <c:v>-8.5329099999999995E-3</c:v>
                </c:pt>
                <c:pt idx="111310" formatCode="0.00E+00">
                  <c:v>-8.1798099999999992E-3</c:v>
                </c:pt>
                <c:pt idx="111311" formatCode="0.00E+00">
                  <c:v>-7.8165200000000004E-3</c:v>
                </c:pt>
                <c:pt idx="111312" formatCode="0.00E+00">
                  <c:v>-7.4434899999999997E-3</c:v>
                </c:pt>
                <c:pt idx="111313" formatCode="0.00E+00">
                  <c:v>-7.0612399999999999E-3</c:v>
                </c:pt>
                <c:pt idx="111314" formatCode="0.00E+00">
                  <c:v>-6.6702599999999999E-3</c:v>
                </c:pt>
                <c:pt idx="111315" formatCode="0.00E+00">
                  <c:v>-6.27109E-3</c:v>
                </c:pt>
                <c:pt idx="111316" formatCode="0.00E+00">
                  <c:v>-5.8642399999999997E-3</c:v>
                </c:pt>
                <c:pt idx="111317" formatCode="0.00E+00">
                  <c:v>-5.45029E-3</c:v>
                </c:pt>
                <c:pt idx="111318" formatCode="0.00E+00">
                  <c:v>-5.0297700000000002E-3</c:v>
                </c:pt>
                <c:pt idx="111319" formatCode="0.00E+00">
                  <c:v>-4.6032699999999996E-3</c:v>
                </c:pt>
                <c:pt idx="111320" formatCode="0.00E+00">
                  <c:v>-4.1713599999999998E-3</c:v>
                </c:pt>
                <c:pt idx="111321" formatCode="0.00E+00">
                  <c:v>-3.73464E-3</c:v>
                </c:pt>
                <c:pt idx="111322" formatCode="0.00E+00">
                  <c:v>-3.2937000000000001E-3</c:v>
                </c:pt>
                <c:pt idx="111323" formatCode="0.00E+00">
                  <c:v>-2.8491499999999999E-3</c:v>
                </c:pt>
                <c:pt idx="111324" formatCode="0.00E+00">
                  <c:v>-2.4015899999999999E-3</c:v>
                </c:pt>
                <c:pt idx="111325" formatCode="0.00E+00">
                  <c:v>-1.9516399999999999E-3</c:v>
                </c:pt>
                <c:pt idx="111326" formatCode="0.00E+00">
                  <c:v>-1.49993E-3</c:v>
                </c:pt>
                <c:pt idx="111327" formatCode="0.00E+00">
                  <c:v>-1.04707E-3</c:v>
                </c:pt>
                <c:pt idx="111328" formatCode="0.00E+00">
                  <c:v>-5.9369800000000003E-4</c:v>
                </c:pt>
                <c:pt idx="111329" formatCode="0.00E+00">
                  <c:v>-1.4042899999999999E-4</c:v>
                </c:pt>
                <c:pt idx="111330" formatCode="0.00E+00">
                  <c:v>3.12107E-4</c:v>
                </c:pt>
                <c:pt idx="111331" formatCode="0.00E+00">
                  <c:v>7.63282E-4</c:v>
                </c:pt>
                <c:pt idx="111332" formatCode="0.00E+00">
                  <c:v>1.21247E-3</c:v>
                </c:pt>
                <c:pt idx="111333" formatCode="0.00E+00">
                  <c:v>1.65906E-3</c:v>
                </c:pt>
                <c:pt idx="111334" formatCode="0.00E+00">
                  <c:v>2.1024199999999998E-3</c:v>
                </c:pt>
                <c:pt idx="111335" formatCode="0.00E+00">
                  <c:v>2.5419499999999999E-3</c:v>
                </c:pt>
                <c:pt idx="111336" formatCode="0.00E+00">
                  <c:v>2.9770399999999998E-3</c:v>
                </c:pt>
                <c:pt idx="111337" formatCode="0.00E+00">
                  <c:v>3.4070799999999998E-3</c:v>
                </c:pt>
                <c:pt idx="111338" formatCode="0.00E+00">
                  <c:v>3.8314899999999999E-3</c:v>
                </c:pt>
                <c:pt idx="111339" formatCode="0.00E+00">
                  <c:v>4.2496799999999996E-3</c:v>
                </c:pt>
                <c:pt idx="111340" formatCode="0.00E+00">
                  <c:v>4.6610799999999997E-3</c:v>
                </c:pt>
                <c:pt idx="111341" formatCode="0.00E+00">
                  <c:v>5.0651200000000002E-3</c:v>
                </c:pt>
                <c:pt idx="111342" formatCode="0.00E+00">
                  <c:v>5.46125E-3</c:v>
                </c:pt>
                <c:pt idx="111343" formatCode="0.00E+00">
                  <c:v>5.8489199999999996E-3</c:v>
                </c:pt>
                <c:pt idx="111344" formatCode="0.00E+00">
                  <c:v>6.2276299999999996E-3</c:v>
                </c:pt>
                <c:pt idx="111345" formatCode="0.00E+00">
                  <c:v>6.5968399999999996E-3</c:v>
                </c:pt>
                <c:pt idx="111346" formatCode="0.00E+00">
                  <c:v>6.95606E-3</c:v>
                </c:pt>
                <c:pt idx="111347" formatCode="0.00E+00">
                  <c:v>7.3048100000000001E-3</c:v>
                </c:pt>
                <c:pt idx="111348" formatCode="0.00E+00">
                  <c:v>7.6426300000000001E-3</c:v>
                </c:pt>
                <c:pt idx="111349" formatCode="0.00E+00">
                  <c:v>7.9690500000000001E-3</c:v>
                </c:pt>
                <c:pt idx="111350" formatCode="0.00E+00">
                  <c:v>8.28366E-3</c:v>
                </c:pt>
                <c:pt idx="111351" formatCode="0.00E+00">
                  <c:v>8.5860299999999997E-3</c:v>
                </c:pt>
                <c:pt idx="111352" formatCode="0.00E+00">
                  <c:v>8.8757799999999998E-3</c:v>
                </c:pt>
                <c:pt idx="111353" formatCode="0.00E+00">
                  <c:v>9.1525300000000007E-3</c:v>
                </c:pt>
                <c:pt idx="111354" formatCode="0.00E+00">
                  <c:v>9.4159199999999995E-3</c:v>
                </c:pt>
                <c:pt idx="111355" formatCode="0.00E+00">
                  <c:v>9.6656199999999998E-3</c:v>
                </c:pt>
                <c:pt idx="111356" formatCode="0.00E+00">
                  <c:v>9.9013199999999999E-3</c:v>
                </c:pt>
                <c:pt idx="111357">
                  <c:v>1.01227E-2</c:v>
                </c:pt>
                <c:pt idx="111358">
                  <c:v>1.03296E-2</c:v>
                </c:pt>
                <c:pt idx="111359">
                  <c:v>1.0521600000000001E-2</c:v>
                </c:pt>
                <c:pt idx="111360">
                  <c:v>1.0698600000000001E-2</c:v>
                </c:pt>
                <c:pt idx="111361">
                  <c:v>1.0860399999999999E-2</c:v>
                </c:pt>
                <c:pt idx="111362">
                  <c:v>1.1006800000000001E-2</c:v>
                </c:pt>
                <c:pt idx="111363">
                  <c:v>1.11377E-2</c:v>
                </c:pt>
                <c:pt idx="111364">
                  <c:v>1.12528E-2</c:v>
                </c:pt>
                <c:pt idx="111365">
                  <c:v>1.13522E-2</c:v>
                </c:pt>
                <c:pt idx="111366">
                  <c:v>1.14357E-2</c:v>
                </c:pt>
                <c:pt idx="111367">
                  <c:v>1.1503299999999999E-2</c:v>
                </c:pt>
                <c:pt idx="111368">
                  <c:v>1.1554999999999999E-2</c:v>
                </c:pt>
                <c:pt idx="111369">
                  <c:v>1.1590700000000001E-2</c:v>
                </c:pt>
                <c:pt idx="111370">
                  <c:v>1.1610499999999999E-2</c:v>
                </c:pt>
                <c:pt idx="111371">
                  <c:v>1.1614299999999999E-2</c:v>
                </c:pt>
                <c:pt idx="111372">
                  <c:v>1.1602400000000001E-2</c:v>
                </c:pt>
                <c:pt idx="111373">
                  <c:v>1.15748E-2</c:v>
                </c:pt>
                <c:pt idx="111374">
                  <c:v>1.15315E-2</c:v>
                </c:pt>
                <c:pt idx="111375">
                  <c:v>1.14728E-2</c:v>
                </c:pt>
                <c:pt idx="111376">
                  <c:v>1.1398699999999999E-2</c:v>
                </c:pt>
                <c:pt idx="111377">
                  <c:v>1.13096E-2</c:v>
                </c:pt>
                <c:pt idx="111378">
                  <c:v>1.12055E-2</c:v>
                </c:pt>
                <c:pt idx="111379">
                  <c:v>1.10867E-2</c:v>
                </c:pt>
                <c:pt idx="111380">
                  <c:v>1.0953600000000001E-2</c:v>
                </c:pt>
                <c:pt idx="111381">
                  <c:v>1.08062E-2</c:v>
                </c:pt>
                <c:pt idx="111382">
                  <c:v>1.0645099999999999E-2</c:v>
                </c:pt>
                <c:pt idx="111383">
                  <c:v>1.04703E-2</c:v>
                </c:pt>
                <c:pt idx="111384">
                  <c:v>1.0282400000000001E-2</c:v>
                </c:pt>
                <c:pt idx="111385">
                  <c:v>1.0081700000000001E-2</c:v>
                </c:pt>
                <c:pt idx="111386" formatCode="0.00E+00">
                  <c:v>9.8684299999999992E-3</c:v>
                </c:pt>
                <c:pt idx="111387" formatCode="0.00E+00">
                  <c:v>9.6431199999999998E-3</c:v>
                </c:pt>
                <c:pt idx="111388" formatCode="0.00E+00">
                  <c:v>9.4061400000000003E-3</c:v>
                </c:pt>
                <c:pt idx="111389" formatCode="0.00E+00">
                  <c:v>9.1579199999999999E-3</c:v>
                </c:pt>
                <c:pt idx="111390" formatCode="0.00E+00">
                  <c:v>8.8988899999999996E-3</c:v>
                </c:pt>
                <c:pt idx="111391" formatCode="0.00E+00">
                  <c:v>8.6295199999999999E-3</c:v>
                </c:pt>
                <c:pt idx="111392" formatCode="0.00E+00">
                  <c:v>8.3502799999999999E-3</c:v>
                </c:pt>
                <c:pt idx="111393" formatCode="0.00E+00">
                  <c:v>8.06166E-3</c:v>
                </c:pt>
                <c:pt idx="111394" formatCode="0.00E+00">
                  <c:v>7.7641400000000001E-3</c:v>
                </c:pt>
                <c:pt idx="111395" formatCode="0.00E+00">
                  <c:v>7.4582399999999997E-3</c:v>
                </c:pt>
                <c:pt idx="111396" formatCode="0.00E+00">
                  <c:v>7.1444799999999999E-3</c:v>
                </c:pt>
                <c:pt idx="111397" formatCode="0.00E+00">
                  <c:v>6.8233900000000004E-3</c:v>
                </c:pt>
                <c:pt idx="111398" formatCode="0.00E+00">
                  <c:v>6.4955100000000003E-3</c:v>
                </c:pt>
                <c:pt idx="111399" formatCode="0.00E+00">
                  <c:v>6.1613900000000001E-3</c:v>
                </c:pt>
                <c:pt idx="111400" formatCode="0.00E+00">
                  <c:v>5.8215699999999999E-3</c:v>
                </c:pt>
                <c:pt idx="111401" formatCode="0.00E+00">
                  <c:v>5.4766299999999997E-3</c:v>
                </c:pt>
                <c:pt idx="111402" formatCode="0.00E+00">
                  <c:v>5.1271299999999997E-3</c:v>
                </c:pt>
                <c:pt idx="111403" formatCode="0.00E+00">
                  <c:v>4.7736499999999999E-3</c:v>
                </c:pt>
                <c:pt idx="111404" formatCode="0.00E+00">
                  <c:v>4.4167399999999997E-3</c:v>
                </c:pt>
                <c:pt idx="111405" formatCode="0.00E+00">
                  <c:v>4.0569999999999998E-3</c:v>
                </c:pt>
                <c:pt idx="111406" formatCode="0.00E+00">
                  <c:v>3.6949999999999999E-3</c:v>
                </c:pt>
                <c:pt idx="111407" formatCode="0.00E+00">
                  <c:v>3.3313100000000001E-3</c:v>
                </c:pt>
                <c:pt idx="111408" formatCode="0.00E+00">
                  <c:v>2.9665300000000002E-3</c:v>
                </c:pt>
                <c:pt idx="111409" formatCode="0.00E+00">
                  <c:v>2.60122E-3</c:v>
                </c:pt>
                <c:pt idx="111410" formatCode="0.00E+00">
                  <c:v>2.2359599999999999E-3</c:v>
                </c:pt>
                <c:pt idx="111411" formatCode="0.00E+00">
                  <c:v>1.87133E-3</c:v>
                </c:pt>
                <c:pt idx="111412" formatCode="0.00E+00">
                  <c:v>1.50789E-3</c:v>
                </c:pt>
                <c:pt idx="111413" formatCode="0.00E+00">
                  <c:v>1.1462E-3</c:v>
                </c:pt>
                <c:pt idx="111414" formatCode="0.00E+00">
                  <c:v>7.8682399999999999E-4</c:v>
                </c:pt>
                <c:pt idx="111415" formatCode="0.00E+00">
                  <c:v>4.30307E-4</c:v>
                </c:pt>
                <c:pt idx="111416" formatCode="0.00E+00">
                  <c:v>7.7194199999999994E-5</c:v>
                </c:pt>
                <c:pt idx="111417" formatCode="0.00E+00">
                  <c:v>-2.71983E-4</c:v>
                </c:pt>
                <c:pt idx="111418" formatCode="0.00E+00">
                  <c:v>-6.1669899999999996E-4</c:v>
                </c:pt>
                <c:pt idx="111419" formatCode="0.00E+00">
                  <c:v>-9.5644100000000004E-4</c:v>
                </c:pt>
                <c:pt idx="111420" formatCode="0.00E+00">
                  <c:v>-1.29071E-3</c:v>
                </c:pt>
                <c:pt idx="111421" formatCode="0.00E+00">
                  <c:v>-1.6190099999999999E-3</c:v>
                </c:pt>
                <c:pt idx="111422" formatCode="0.00E+00">
                  <c:v>-1.94086E-3</c:v>
                </c:pt>
                <c:pt idx="111423" formatCode="0.00E+00">
                  <c:v>-2.2558000000000001E-3</c:v>
                </c:pt>
                <c:pt idx="111424" formatCode="0.00E+00">
                  <c:v>-2.56339E-3</c:v>
                </c:pt>
                <c:pt idx="111425" formatCode="0.00E+00">
                  <c:v>-2.8631799999999999E-3</c:v>
                </c:pt>
                <c:pt idx="111426" formatCode="0.00E+00">
                  <c:v>-3.1547599999999999E-3</c:v>
                </c:pt>
                <c:pt idx="111427" formatCode="0.00E+00">
                  <c:v>-3.43772E-3</c:v>
                </c:pt>
                <c:pt idx="111428" formatCode="0.00E+00">
                  <c:v>-3.7116699999999998E-3</c:v>
                </c:pt>
                <c:pt idx="111429" formatCode="0.00E+00">
                  <c:v>-3.9762499999999997E-3</c:v>
                </c:pt>
                <c:pt idx="111430" formatCode="0.00E+00">
                  <c:v>-4.2311099999999997E-3</c:v>
                </c:pt>
                <c:pt idx="111431" formatCode="0.00E+00">
                  <c:v>-4.4759099999999996E-3</c:v>
                </c:pt>
                <c:pt idx="111432" formatCode="0.00E+00">
                  <c:v>-4.7103300000000004E-3</c:v>
                </c:pt>
                <c:pt idx="111433" formatCode="0.00E+00">
                  <c:v>-4.9340900000000004E-3</c:v>
                </c:pt>
                <c:pt idx="111434" formatCode="0.00E+00">
                  <c:v>-5.1469100000000002E-3</c:v>
                </c:pt>
                <c:pt idx="111435" formatCode="0.00E+00">
                  <c:v>-5.3485299999999998E-3</c:v>
                </c:pt>
                <c:pt idx="111436" formatCode="0.00E+00">
                  <c:v>-5.5387199999999996E-3</c:v>
                </c:pt>
                <c:pt idx="111437" formatCode="0.00E+00">
                  <c:v>-5.71727E-3</c:v>
                </c:pt>
                <c:pt idx="111438" formatCode="0.00E+00">
                  <c:v>-5.8839799999999996E-3</c:v>
                </c:pt>
                <c:pt idx="111439" formatCode="0.00E+00">
                  <c:v>-6.0386900000000002E-3</c:v>
                </c:pt>
                <c:pt idx="111440" formatCode="0.00E+00">
                  <c:v>-6.1812300000000002E-3</c:v>
                </c:pt>
                <c:pt idx="111441" formatCode="0.00E+00">
                  <c:v>-6.3115000000000003E-3</c:v>
                </c:pt>
                <c:pt idx="111442" formatCode="0.00E+00">
                  <c:v>-6.4293600000000003E-3</c:v>
                </c:pt>
                <c:pt idx="111443" formatCode="0.00E+00">
                  <c:v>-6.5347599999999997E-3</c:v>
                </c:pt>
                <c:pt idx="111444" formatCode="0.00E+00">
                  <c:v>-6.6276099999999999E-3</c:v>
                </c:pt>
                <c:pt idx="111445" formatCode="0.00E+00">
                  <c:v>-6.7078800000000003E-3</c:v>
                </c:pt>
                <c:pt idx="111446" formatCode="0.00E+00">
                  <c:v>-6.7755599999999999E-3</c:v>
                </c:pt>
                <c:pt idx="111447" formatCode="0.00E+00">
                  <c:v>-6.8306299999999999E-3</c:v>
                </c:pt>
                <c:pt idx="111448" formatCode="0.00E+00">
                  <c:v>-6.8731399999999998E-3</c:v>
                </c:pt>
                <c:pt idx="111449" formatCode="0.00E+00">
                  <c:v>-6.9031099999999996E-3</c:v>
                </c:pt>
                <c:pt idx="111450" formatCode="0.00E+00">
                  <c:v>-6.9206299999999997E-3</c:v>
                </c:pt>
                <c:pt idx="111451" formatCode="0.00E+00">
                  <c:v>-6.9257700000000004E-3</c:v>
                </c:pt>
                <c:pt idx="111452" formatCode="0.00E+00">
                  <c:v>-6.9186500000000001E-3</c:v>
                </c:pt>
                <c:pt idx="111453" formatCode="0.00E+00">
                  <c:v>-6.89939E-3</c:v>
                </c:pt>
                <c:pt idx="111454" formatCode="0.00E+00">
                  <c:v>-6.8681499999999999E-3</c:v>
                </c:pt>
                <c:pt idx="111455" formatCode="0.00E+00">
                  <c:v>-6.8250899999999998E-3</c:v>
                </c:pt>
                <c:pt idx="111456" formatCode="0.00E+00">
                  <c:v>-6.7704000000000002E-3</c:v>
                </c:pt>
                <c:pt idx="111457" formatCode="0.00E+00">
                  <c:v>-6.70428E-3</c:v>
                </c:pt>
                <c:pt idx="111458" formatCode="0.00E+00">
                  <c:v>-6.6269800000000002E-3</c:v>
                </c:pt>
                <c:pt idx="111459" formatCode="0.00E+00">
                  <c:v>-6.5387199999999996E-3</c:v>
                </c:pt>
                <c:pt idx="111460" formatCode="0.00E+00">
                  <c:v>-6.4397600000000001E-3</c:v>
                </c:pt>
                <c:pt idx="111461" formatCode="0.00E+00">
                  <c:v>-6.3303999999999999E-3</c:v>
                </c:pt>
                <c:pt idx="111462" formatCode="0.00E+00">
                  <c:v>-6.21091E-3</c:v>
                </c:pt>
                <c:pt idx="111463" formatCode="0.00E+00">
                  <c:v>-6.0816200000000003E-3</c:v>
                </c:pt>
                <c:pt idx="111464" formatCode="0.00E+00">
                  <c:v>-5.9428399999999996E-3</c:v>
                </c:pt>
                <c:pt idx="111465" formatCode="0.00E+00">
                  <c:v>-5.7949200000000003E-3</c:v>
                </c:pt>
                <c:pt idx="111466" formatCode="0.00E+00">
                  <c:v>-5.6382000000000003E-3</c:v>
                </c:pt>
                <c:pt idx="111467" formatCode="0.00E+00">
                  <c:v>-5.4730600000000001E-3</c:v>
                </c:pt>
                <c:pt idx="111468" formatCode="0.00E+00">
                  <c:v>-5.2998799999999999E-3</c:v>
                </c:pt>
                <c:pt idx="111469" formatCode="0.00E+00">
                  <c:v>-5.1190300000000001E-3</c:v>
                </c:pt>
                <c:pt idx="111470" formatCode="0.00E+00">
                  <c:v>-4.93093E-3</c:v>
                </c:pt>
                <c:pt idx="111471" formatCode="0.00E+00">
                  <c:v>-4.7359899999999998E-3</c:v>
                </c:pt>
                <c:pt idx="111472" formatCode="0.00E+00">
                  <c:v>-4.5346199999999996E-3</c:v>
                </c:pt>
                <c:pt idx="111473" formatCode="0.00E+00">
                  <c:v>-4.3272600000000003E-3</c:v>
                </c:pt>
                <c:pt idx="111474" formatCode="0.00E+00">
                  <c:v>-4.1143400000000002E-3</c:v>
                </c:pt>
                <c:pt idx="111475" formatCode="0.00E+00">
                  <c:v>-3.8963000000000001E-3</c:v>
                </c:pt>
                <c:pt idx="111476" formatCode="0.00E+00">
                  <c:v>-3.6736E-3</c:v>
                </c:pt>
                <c:pt idx="111477" formatCode="0.00E+00">
                  <c:v>-3.4466800000000001E-3</c:v>
                </c:pt>
                <c:pt idx="111478" formatCode="0.00E+00">
                  <c:v>-3.21601E-3</c:v>
                </c:pt>
                <c:pt idx="111479" formatCode="0.00E+00">
                  <c:v>-2.98205E-3</c:v>
                </c:pt>
                <c:pt idx="111480" formatCode="0.00E+00">
                  <c:v>-2.7452700000000002E-3</c:v>
                </c:pt>
                <c:pt idx="111481" formatCode="0.00E+00">
                  <c:v>-2.5061200000000001E-3</c:v>
                </c:pt>
                <c:pt idx="111482" formatCode="0.00E+00">
                  <c:v>-2.26508E-3</c:v>
                </c:pt>
                <c:pt idx="111483" formatCode="0.00E+00">
                  <c:v>-2.0226200000000001E-3</c:v>
                </c:pt>
                <c:pt idx="111484" formatCode="0.00E+00">
                  <c:v>-1.7792000000000001E-3</c:v>
                </c:pt>
                <c:pt idx="111485" formatCode="0.00E+00">
                  <c:v>-1.5352899999999999E-3</c:v>
                </c:pt>
                <c:pt idx="111486" formatCode="0.00E+00">
                  <c:v>-1.2913499999999999E-3</c:v>
                </c:pt>
                <c:pt idx="111487" formatCode="0.00E+00">
                  <c:v>-1.04784E-3</c:v>
                </c:pt>
                <c:pt idx="111488" formatCode="0.00E+00">
                  <c:v>-8.0521399999999995E-4</c:v>
                </c:pt>
                <c:pt idx="111489" formatCode="0.00E+00">
                  <c:v>-5.6392599999999997E-4</c:v>
                </c:pt>
                <c:pt idx="111490" formatCode="0.00E+00">
                  <c:v>-3.2442000000000001E-4</c:v>
                </c:pt>
                <c:pt idx="111491" formatCode="0.00E+00">
                  <c:v>-8.7133100000000001E-5</c:v>
                </c:pt>
                <c:pt idx="111492" formatCode="0.00E+00">
                  <c:v>1.4750200000000001E-4</c:v>
                </c:pt>
                <c:pt idx="111493" formatCode="0.00E+00">
                  <c:v>3.7906300000000001E-4</c:v>
                </c:pt>
                <c:pt idx="111494" formatCode="0.00E+00">
                  <c:v>6.0713499999999997E-4</c:v>
                </c:pt>
                <c:pt idx="111495" formatCode="0.00E+00">
                  <c:v>8.3131299999999997E-4</c:v>
                </c:pt>
                <c:pt idx="111496" formatCode="0.00E+00">
                  <c:v>1.0512E-3</c:v>
                </c:pt>
                <c:pt idx="111497" formatCode="0.00E+00">
                  <c:v>1.2664099999999999E-3</c:v>
                </c:pt>
                <c:pt idx="111498" formatCode="0.00E+00">
                  <c:v>1.4765799999999999E-3</c:v>
                </c:pt>
                <c:pt idx="111499" formatCode="0.00E+00">
                  <c:v>1.6813399999999999E-3</c:v>
                </c:pt>
                <c:pt idx="111500" formatCode="0.00E+00">
                  <c:v>1.8803400000000001E-3</c:v>
                </c:pt>
                <c:pt idx="111501" formatCode="0.00E+00">
                  <c:v>2.07325E-3</c:v>
                </c:pt>
                <c:pt idx="111502" formatCode="0.00E+00">
                  <c:v>2.25975E-3</c:v>
                </c:pt>
                <c:pt idx="111503" formatCode="0.00E+00">
                  <c:v>2.4395300000000001E-3</c:v>
                </c:pt>
                <c:pt idx="111504" formatCode="0.00E+00">
                  <c:v>2.6122900000000002E-3</c:v>
                </c:pt>
                <c:pt idx="111505" formatCode="0.00E+00">
                  <c:v>2.7777700000000002E-3</c:v>
                </c:pt>
                <c:pt idx="111506" formatCode="0.00E+00">
                  <c:v>2.9356899999999999E-3</c:v>
                </c:pt>
                <c:pt idx="111507" formatCode="0.00E+00">
                  <c:v>3.08581E-3</c:v>
                </c:pt>
                <c:pt idx="111508" formatCode="0.00E+00">
                  <c:v>3.2279100000000001E-3</c:v>
                </c:pt>
                <c:pt idx="111509" formatCode="0.00E+00">
                  <c:v>3.36177E-3</c:v>
                </c:pt>
                <c:pt idx="111510" formatCode="0.00E+00">
                  <c:v>3.4871899999999998E-3</c:v>
                </c:pt>
                <c:pt idx="111511" formatCode="0.00E+00">
                  <c:v>3.6039900000000001E-3</c:v>
                </c:pt>
                <c:pt idx="111512" formatCode="0.00E+00">
                  <c:v>3.7120299999999998E-3</c:v>
                </c:pt>
                <c:pt idx="111513" formatCode="0.00E+00">
                  <c:v>3.8111400000000002E-3</c:v>
                </c:pt>
                <c:pt idx="111514" formatCode="0.00E+00">
                  <c:v>3.90121E-3</c:v>
                </c:pt>
                <c:pt idx="111515" formatCode="0.00E+00">
                  <c:v>3.9821300000000004E-3</c:v>
                </c:pt>
                <c:pt idx="111516" formatCode="0.00E+00">
                  <c:v>4.0538099999999997E-3</c:v>
                </c:pt>
                <c:pt idx="111517" formatCode="0.00E+00">
                  <c:v>4.1161799999999997E-3</c:v>
                </c:pt>
                <c:pt idx="111518" formatCode="0.00E+00">
                  <c:v>4.1691799999999998E-3</c:v>
                </c:pt>
                <c:pt idx="111519" formatCode="0.00E+00">
                  <c:v>4.2127900000000001E-3</c:v>
                </c:pt>
                <c:pt idx="111520" formatCode="0.00E+00">
                  <c:v>4.24698E-3</c:v>
                </c:pt>
                <c:pt idx="111521" formatCode="0.00E+00">
                  <c:v>4.2717600000000003E-3</c:v>
                </c:pt>
                <c:pt idx="111522" formatCode="0.00E+00">
                  <c:v>4.28715E-3</c:v>
                </c:pt>
                <c:pt idx="111523" formatCode="0.00E+00">
                  <c:v>4.2931799999999997E-3</c:v>
                </c:pt>
                <c:pt idx="111524" formatCode="0.00E+00">
                  <c:v>4.2899100000000001E-3</c:v>
                </c:pt>
                <c:pt idx="111525" formatCode="0.00E+00">
                  <c:v>4.2774099999999997E-3</c:v>
                </c:pt>
                <c:pt idx="111526" formatCode="0.00E+00">
                  <c:v>4.2557699999999999E-3</c:v>
                </c:pt>
                <c:pt idx="111527" formatCode="0.00E+00">
                  <c:v>4.2251099999999998E-3</c:v>
                </c:pt>
                <c:pt idx="111528" formatCode="0.00E+00">
                  <c:v>4.1855299999999998E-3</c:v>
                </c:pt>
                <c:pt idx="111529" formatCode="0.00E+00">
                  <c:v>4.1371899999999998E-3</c:v>
                </c:pt>
                <c:pt idx="111530" formatCode="0.00E+00">
                  <c:v>4.0802399999999997E-3</c:v>
                </c:pt>
                <c:pt idx="111531" formatCode="0.00E+00">
                  <c:v>4.0148500000000004E-3</c:v>
                </c:pt>
                <c:pt idx="111532" formatCode="0.00E+00">
                  <c:v>3.9412099999999997E-3</c:v>
                </c:pt>
                <c:pt idx="111533" formatCode="0.00E+00">
                  <c:v>3.85951E-3</c:v>
                </c:pt>
                <c:pt idx="111534" formatCode="0.00E+00">
                  <c:v>3.76998E-3</c:v>
                </c:pt>
                <c:pt idx="111535" formatCode="0.00E+00">
                  <c:v>3.6728500000000001E-3</c:v>
                </c:pt>
                <c:pt idx="111536" formatCode="0.00E+00">
                  <c:v>3.56836E-3</c:v>
                </c:pt>
                <c:pt idx="111537" formatCode="0.00E+00">
                  <c:v>3.4567600000000001E-3</c:v>
                </c:pt>
                <c:pt idx="111538" formatCode="0.00E+00">
                  <c:v>3.3383200000000001E-3</c:v>
                </c:pt>
                <c:pt idx="111539" formatCode="0.00E+00">
                  <c:v>3.2133299999999999E-3</c:v>
                </c:pt>
                <c:pt idx="111540" formatCode="0.00E+00">
                  <c:v>3.0820700000000001E-3</c:v>
                </c:pt>
                <c:pt idx="111541" formatCode="0.00E+00">
                  <c:v>2.9448399999999998E-3</c:v>
                </c:pt>
                <c:pt idx="111542" formatCode="0.00E+00">
                  <c:v>2.80196E-3</c:v>
                </c:pt>
                <c:pt idx="111543" formatCode="0.00E+00">
                  <c:v>2.6537499999999999E-3</c:v>
                </c:pt>
                <c:pt idx="111544" formatCode="0.00E+00">
                  <c:v>2.5005299999999999E-3</c:v>
                </c:pt>
                <c:pt idx="111545" formatCode="0.00E+00">
                  <c:v>2.34264E-3</c:v>
                </c:pt>
                <c:pt idx="111546" formatCode="0.00E+00">
                  <c:v>2.1804300000000001E-3</c:v>
                </c:pt>
                <c:pt idx="111547" formatCode="0.00E+00">
                  <c:v>2.01424E-3</c:v>
                </c:pt>
                <c:pt idx="111548" formatCode="0.00E+00">
                  <c:v>1.84443E-3</c:v>
                </c:pt>
                <c:pt idx="111549" formatCode="0.00E+00">
                  <c:v>1.6713699999999999E-3</c:v>
                </c:pt>
                <c:pt idx="111550" formatCode="0.00E+00">
                  <c:v>1.49541E-3</c:v>
                </c:pt>
                <c:pt idx="111551" formatCode="0.00E+00">
                  <c:v>1.31693E-3</c:v>
                </c:pt>
                <c:pt idx="111552" formatCode="0.00E+00">
                  <c:v>1.1362900000000001E-3</c:v>
                </c:pt>
                <c:pt idx="111553" formatCode="0.00E+00">
                  <c:v>9.5387E-4</c:v>
                </c:pt>
                <c:pt idx="111554" formatCode="0.00E+00">
                  <c:v>7.7004600000000003E-4</c:v>
                </c:pt>
                <c:pt idx="111555" formatCode="0.00E+00">
                  <c:v>5.8519099999999999E-4</c:v>
                </c:pt>
                <c:pt idx="111556" formatCode="0.00E+00">
                  <c:v>3.9968000000000002E-4</c:v>
                </c:pt>
                <c:pt idx="111557" formatCode="0.00E+00">
                  <c:v>2.13888E-4</c:v>
                </c:pt>
                <c:pt idx="111558" formatCode="0.00E+00">
                  <c:v>2.8187600000000001E-5</c:v>
                </c:pt>
                <c:pt idx="111559" formatCode="0.00E+00">
                  <c:v>-1.57052E-4</c:v>
                </c:pt>
                <c:pt idx="111560" formatCode="0.00E+00">
                  <c:v>-3.4146300000000002E-4</c:v>
                </c:pt>
                <c:pt idx="111561" formatCode="0.00E+00">
                  <c:v>-5.2468199999999995E-4</c:v>
                </c:pt>
                <c:pt idx="111562" formatCode="0.00E+00">
                  <c:v>-7.0635000000000001E-4</c:v>
                </c:pt>
                <c:pt idx="111563" formatCode="0.00E+00">
                  <c:v>-8.86113E-4</c:v>
                </c:pt>
                <c:pt idx="111564" formatCode="0.00E+00">
                  <c:v>-1.0636199999999999E-3</c:v>
                </c:pt>
                <c:pt idx="111565" formatCode="0.00E+00">
                  <c:v>-1.23854E-3</c:v>
                </c:pt>
                <c:pt idx="111566" formatCode="0.00E+00">
                  <c:v>-1.41052E-3</c:v>
                </c:pt>
                <c:pt idx="111567" formatCode="0.00E+00">
                  <c:v>-1.5792600000000001E-3</c:v>
                </c:pt>
                <c:pt idx="111568" formatCode="0.00E+00">
                  <c:v>-1.7444100000000001E-3</c:v>
                </c:pt>
                <c:pt idx="111569" formatCode="0.00E+00">
                  <c:v>-1.9056800000000001E-3</c:v>
                </c:pt>
                <c:pt idx="111570" formatCode="0.00E+00">
                  <c:v>-2.0627699999999998E-3</c:v>
                </c:pt>
                <c:pt idx="111571" formatCode="0.00E+00">
                  <c:v>-2.2153899999999998E-3</c:v>
                </c:pt>
                <c:pt idx="111572" formatCode="0.00E+00">
                  <c:v>-2.3632499999999999E-3</c:v>
                </c:pt>
                <c:pt idx="111573" formatCode="0.00E+00">
                  <c:v>-2.5060899999999999E-3</c:v>
                </c:pt>
                <c:pt idx="111574" formatCode="0.00E+00">
                  <c:v>-2.64365E-3</c:v>
                </c:pt>
                <c:pt idx="111575" formatCode="0.00E+00">
                  <c:v>-2.7756899999999999E-3</c:v>
                </c:pt>
                <c:pt idx="111576" formatCode="0.00E+00">
                  <c:v>-2.9019699999999998E-3</c:v>
                </c:pt>
                <c:pt idx="111577" formatCode="0.00E+00">
                  <c:v>-3.02228E-3</c:v>
                </c:pt>
                <c:pt idx="111578" formatCode="0.00E+00">
                  <c:v>-3.1364100000000001E-3</c:v>
                </c:pt>
                <c:pt idx="111579" formatCode="0.00E+00">
                  <c:v>-3.2441599999999998E-3</c:v>
                </c:pt>
                <c:pt idx="111580" formatCode="0.00E+00">
                  <c:v>-3.3453599999999999E-3</c:v>
                </c:pt>
                <c:pt idx="111581" formatCode="0.00E+00">
                  <c:v>-3.43984E-3</c:v>
                </c:pt>
                <c:pt idx="111582" formatCode="0.00E+00">
                  <c:v>-3.5274500000000001E-3</c:v>
                </c:pt>
                <c:pt idx="111583" formatCode="0.00E+00">
                  <c:v>-3.6080600000000002E-3</c:v>
                </c:pt>
                <c:pt idx="111584" formatCode="0.00E+00">
                  <c:v>-3.68155E-3</c:v>
                </c:pt>
                <c:pt idx="111585" formatCode="0.00E+00">
                  <c:v>-3.7478099999999999E-3</c:v>
                </c:pt>
                <c:pt idx="111586" formatCode="0.00E+00">
                  <c:v>-3.8067499999999998E-3</c:v>
                </c:pt>
                <c:pt idx="111587" formatCode="0.00E+00">
                  <c:v>-3.8582999999999998E-3</c:v>
                </c:pt>
                <c:pt idx="111588" formatCode="0.00E+00">
                  <c:v>-3.9023899999999999E-3</c:v>
                </c:pt>
                <c:pt idx="111589" formatCode="0.00E+00">
                  <c:v>-3.9389799999999999E-3</c:v>
                </c:pt>
                <c:pt idx="111590" formatCode="0.00E+00">
                  <c:v>-3.9680499999999999E-3</c:v>
                </c:pt>
                <c:pt idx="111591" formatCode="0.00E+00">
                  <c:v>-3.9895900000000003E-3</c:v>
                </c:pt>
                <c:pt idx="111592" formatCode="0.00E+00">
                  <c:v>-4.0035799999999996E-3</c:v>
                </c:pt>
                <c:pt idx="111593" formatCode="0.00E+00">
                  <c:v>-4.0100600000000002E-3</c:v>
                </c:pt>
                <c:pt idx="111594" formatCode="0.00E+00">
                  <c:v>-4.0090500000000001E-3</c:v>
                </c:pt>
                <c:pt idx="111595" formatCode="0.00E+00">
                  <c:v>-4.0006099999999999E-3</c:v>
                </c:pt>
                <c:pt idx="111596" formatCode="0.00E+00">
                  <c:v>-3.9847900000000002E-3</c:v>
                </c:pt>
                <c:pt idx="111597" formatCode="0.00E+00">
                  <c:v>-3.9616800000000004E-3</c:v>
                </c:pt>
                <c:pt idx="111598" formatCode="0.00E+00">
                  <c:v>-3.93137E-3</c:v>
                </c:pt>
                <c:pt idx="111599" formatCode="0.00E+00">
                  <c:v>-3.8939600000000001E-3</c:v>
                </c:pt>
                <c:pt idx="111600" formatCode="0.00E+00">
                  <c:v>-3.84958E-3</c:v>
                </c:pt>
                <c:pt idx="111601" formatCode="0.00E+00">
                  <c:v>-3.7983600000000002E-3</c:v>
                </c:pt>
                <c:pt idx="111602" formatCode="0.00E+00">
                  <c:v>-3.7404500000000002E-3</c:v>
                </c:pt>
                <c:pt idx="111603" formatCode="0.00E+00">
                  <c:v>-3.6760199999999999E-3</c:v>
                </c:pt>
                <c:pt idx="111604" formatCode="0.00E+00">
                  <c:v>-3.6052300000000001E-3</c:v>
                </c:pt>
                <c:pt idx="111605" formatCode="0.00E+00">
                  <c:v>-3.52827E-3</c:v>
                </c:pt>
                <c:pt idx="111606" formatCode="0.00E+00">
                  <c:v>-3.4453499999999998E-3</c:v>
                </c:pt>
                <c:pt idx="111607" formatCode="0.00E+00">
                  <c:v>-3.35667E-3</c:v>
                </c:pt>
                <c:pt idx="111608" formatCode="0.00E+00">
                  <c:v>-3.2624500000000001E-3</c:v>
                </c:pt>
                <c:pt idx="111609" formatCode="0.00E+00">
                  <c:v>-3.1629200000000001E-3</c:v>
                </c:pt>
                <c:pt idx="111610" formatCode="0.00E+00">
                  <c:v>-3.0583300000000002E-3</c:v>
                </c:pt>
                <c:pt idx="111611" formatCode="0.00E+00">
                  <c:v>-2.9489300000000002E-3</c:v>
                </c:pt>
                <c:pt idx="111612" formatCode="0.00E+00">
                  <c:v>-2.83497E-3</c:v>
                </c:pt>
                <c:pt idx="111613" formatCode="0.00E+00">
                  <c:v>-2.7167300000000001E-3</c:v>
                </c:pt>
                <c:pt idx="111614" formatCode="0.00E+00">
                  <c:v>-2.5944800000000001E-3</c:v>
                </c:pt>
                <c:pt idx="111615" formatCode="0.00E+00">
                  <c:v>-2.4684899999999998E-3</c:v>
                </c:pt>
                <c:pt idx="111616" formatCode="0.00E+00">
                  <c:v>-2.33907E-3</c:v>
                </c:pt>
                <c:pt idx="111617" formatCode="0.00E+00">
                  <c:v>-2.2065100000000001E-3</c:v>
                </c:pt>
                <c:pt idx="111618" formatCode="0.00E+00">
                  <c:v>-2.0711000000000002E-3</c:v>
                </c:pt>
                <c:pt idx="111619" formatCode="0.00E+00">
                  <c:v>-1.93316E-3</c:v>
                </c:pt>
                <c:pt idx="111620" formatCode="0.00E+00">
                  <c:v>-1.7929899999999999E-3</c:v>
                </c:pt>
                <c:pt idx="111621" formatCode="0.00E+00">
                  <c:v>-1.6509000000000001E-3</c:v>
                </c:pt>
                <c:pt idx="111622" formatCode="0.00E+00">
                  <c:v>-1.5072099999999999E-3</c:v>
                </c:pt>
                <c:pt idx="111623" formatCode="0.00E+00">
                  <c:v>-1.36224E-3</c:v>
                </c:pt>
                <c:pt idx="111624" formatCode="0.00E+00">
                  <c:v>-1.2163E-3</c:v>
                </c:pt>
                <c:pt idx="111625" formatCode="0.00E+00">
                  <c:v>-1.06971E-3</c:v>
                </c:pt>
                <c:pt idx="111626" formatCode="0.00E+00">
                  <c:v>-9.2279700000000005E-4</c:v>
                </c:pt>
                <c:pt idx="111627" formatCode="0.00E+00">
                  <c:v>-7.7587200000000004E-4</c:v>
                </c:pt>
                <c:pt idx="111628" formatCode="0.00E+00">
                  <c:v>-6.2925399999999999E-4</c:v>
                </c:pt>
                <c:pt idx="111629" formatCode="0.00E+00">
                  <c:v>-4.8325799999999997E-4</c:v>
                </c:pt>
                <c:pt idx="111630" formatCode="0.00E+00">
                  <c:v>-3.3819500000000001E-4</c:v>
                </c:pt>
                <c:pt idx="111631" formatCode="0.00E+00">
                  <c:v>-1.9437499999999999E-4</c:v>
                </c:pt>
                <c:pt idx="111632" formatCode="0.00E+00">
                  <c:v>-5.2101899999999997E-5</c:v>
                </c:pt>
                <c:pt idx="111633" formatCode="0.00E+00">
                  <c:v>8.8323600000000003E-5</c:v>
                </c:pt>
                <c:pt idx="111634" formatCode="0.00E+00">
                  <c:v>2.2660700000000001E-4</c:v>
                </c:pt>
                <c:pt idx="111635" formatCode="0.00E+00">
                  <c:v>3.6245899999999998E-4</c:v>
                </c:pt>
                <c:pt idx="111636" formatCode="0.00E+00">
                  <c:v>4.9559799999999998E-4</c:v>
                </c:pt>
                <c:pt idx="111637" formatCode="0.00E+00">
                  <c:v>6.2574699999999996E-4</c:v>
                </c:pt>
                <c:pt idx="111638" formatCode="0.00E+00">
                  <c:v>7.5263900000000004E-4</c:v>
                </c:pt>
                <c:pt idx="111639" formatCode="0.00E+00">
                  <c:v>8.7601400000000005E-4</c:v>
                </c:pt>
                <c:pt idx="111640" formatCode="0.00E+00">
                  <c:v>9.9562200000000004E-4</c:v>
                </c:pt>
                <c:pt idx="111641" formatCode="0.00E+00">
                  <c:v>1.11122E-3</c:v>
                </c:pt>
                <c:pt idx="111642" formatCode="0.00E+00">
                  <c:v>1.22258E-3</c:v>
                </c:pt>
                <c:pt idx="111643" formatCode="0.00E+00">
                  <c:v>1.3294699999999999E-3</c:v>
                </c:pt>
                <c:pt idx="111644" formatCode="0.00E+00">
                  <c:v>1.43169E-3</c:v>
                </c:pt>
                <c:pt idx="111645" formatCode="0.00E+00">
                  <c:v>1.52903E-3</c:v>
                </c:pt>
                <c:pt idx="111646" formatCode="0.00E+00">
                  <c:v>1.6213200000000001E-3</c:v>
                </c:pt>
                <c:pt idx="111647" formatCode="0.00E+00">
                  <c:v>1.7083599999999999E-3</c:v>
                </c:pt>
                <c:pt idx="111648" formatCode="0.00E+00">
                  <c:v>1.7899999999999999E-3</c:v>
                </c:pt>
                <c:pt idx="111649" formatCode="0.00E+00">
                  <c:v>1.8660899999999999E-3</c:v>
                </c:pt>
                <c:pt idx="111650" formatCode="0.00E+00">
                  <c:v>1.93648E-3</c:v>
                </c:pt>
                <c:pt idx="111651" formatCode="0.00E+00">
                  <c:v>2.0010599999999998E-3</c:v>
                </c:pt>
                <c:pt idx="111652" formatCode="0.00E+00">
                  <c:v>2.0596999999999998E-3</c:v>
                </c:pt>
                <c:pt idx="111653" formatCode="0.00E+00">
                  <c:v>2.11232E-3</c:v>
                </c:pt>
                <c:pt idx="111654" formatCode="0.00E+00">
                  <c:v>2.1588200000000001E-3</c:v>
                </c:pt>
                <c:pt idx="111655" formatCode="0.00E+00">
                  <c:v>2.19914E-3</c:v>
                </c:pt>
                <c:pt idx="111656" formatCode="0.00E+00">
                  <c:v>2.2332300000000001E-3</c:v>
                </c:pt>
                <c:pt idx="111657" formatCode="0.00E+00">
                  <c:v>2.2610299999999998E-3</c:v>
                </c:pt>
                <c:pt idx="111658" formatCode="0.00E+00">
                  <c:v>2.2825300000000001E-3</c:v>
                </c:pt>
                <c:pt idx="111659" formatCode="0.00E+00">
                  <c:v>2.2977100000000001E-3</c:v>
                </c:pt>
                <c:pt idx="111660" formatCode="0.00E+00">
                  <c:v>2.30657E-3</c:v>
                </c:pt>
                <c:pt idx="111661" formatCode="0.00E+00">
                  <c:v>2.3091299999999999E-3</c:v>
                </c:pt>
                <c:pt idx="111662" formatCode="0.00E+00">
                  <c:v>2.3054299999999998E-3</c:v>
                </c:pt>
                <c:pt idx="111663" formatCode="0.00E+00">
                  <c:v>2.2954999999999998E-3</c:v>
                </c:pt>
                <c:pt idx="111664" formatCode="0.00E+00">
                  <c:v>2.2794099999999999E-3</c:v>
                </c:pt>
                <c:pt idx="111665" formatCode="0.00E+00">
                  <c:v>2.2572299999999998E-3</c:v>
                </c:pt>
                <c:pt idx="111666" formatCode="0.00E+00">
                  <c:v>2.2290500000000002E-3</c:v>
                </c:pt>
                <c:pt idx="111667" formatCode="0.00E+00">
                  <c:v>2.1949700000000001E-3</c:v>
                </c:pt>
                <c:pt idx="111668" formatCode="0.00E+00">
                  <c:v>2.15511E-3</c:v>
                </c:pt>
                <c:pt idx="111669" formatCode="0.00E+00">
                  <c:v>2.1096000000000001E-3</c:v>
                </c:pt>
                <c:pt idx="111670" formatCode="0.00E+00">
                  <c:v>2.05858E-3</c:v>
                </c:pt>
                <c:pt idx="111671" formatCode="0.00E+00">
                  <c:v>2.0022099999999999E-3</c:v>
                </c:pt>
                <c:pt idx="111672" formatCode="0.00E+00">
                  <c:v>1.9406600000000001E-3</c:v>
                </c:pt>
                <c:pt idx="111673" formatCode="0.00E+00">
                  <c:v>1.8741000000000001E-3</c:v>
                </c:pt>
                <c:pt idx="111674" formatCode="0.00E+00">
                  <c:v>1.80273E-3</c:v>
                </c:pt>
                <c:pt idx="111675" formatCode="0.00E+00">
                  <c:v>1.72675E-3</c:v>
                </c:pt>
                <c:pt idx="111676" formatCode="0.00E+00">
                  <c:v>1.64638E-3</c:v>
                </c:pt>
                <c:pt idx="111677" formatCode="0.00E+00">
                  <c:v>1.56185E-3</c:v>
                </c:pt>
                <c:pt idx="111678" formatCode="0.00E+00">
                  <c:v>1.47338E-3</c:v>
                </c:pt>
                <c:pt idx="111679" formatCode="0.00E+00">
                  <c:v>1.38123E-3</c:v>
                </c:pt>
                <c:pt idx="111680" formatCode="0.00E+00">
                  <c:v>1.2856499999999999E-3</c:v>
                </c:pt>
                <c:pt idx="111681" formatCode="0.00E+00">
                  <c:v>1.1869000000000001E-3</c:v>
                </c:pt>
                <c:pt idx="111682" formatCode="0.00E+00">
                  <c:v>1.08526E-3</c:v>
                </c:pt>
                <c:pt idx="111683" formatCode="0.00E+00">
                  <c:v>9.8100500000000007E-4</c:v>
                </c:pt>
                <c:pt idx="111684" formatCode="0.00E+00">
                  <c:v>8.7441699999999995E-4</c:v>
                </c:pt>
                <c:pt idx="111685" formatCode="0.00E+00">
                  <c:v>7.6579199999999995E-4</c:v>
                </c:pt>
                <c:pt idx="111686" formatCode="0.00E+00">
                  <c:v>6.5542699999999998E-4</c:v>
                </c:pt>
                <c:pt idx="111687" formatCode="0.00E+00">
                  <c:v>5.4362699999999998E-4</c:v>
                </c:pt>
                <c:pt idx="111688" formatCode="0.00E+00">
                  <c:v>4.3069700000000001E-4</c:v>
                </c:pt>
                <c:pt idx="111689" formatCode="0.00E+00">
                  <c:v>3.1695099999999999E-4</c:v>
                </c:pt>
                <c:pt idx="111690" formatCode="0.00E+00">
                  <c:v>2.0270299999999999E-4</c:v>
                </c:pt>
                <c:pt idx="111691" formatCode="0.00E+00">
                  <c:v>8.8270199999999994E-5</c:v>
                </c:pt>
                <c:pt idx="111692" formatCode="0.00E+00">
                  <c:v>-2.60287E-5</c:v>
                </c:pt>
                <c:pt idx="111693" formatCode="0.00E+00">
                  <c:v>-1.3987299999999999E-4</c:v>
                </c:pt>
                <c:pt idx="111694" formatCode="0.00E+00">
                  <c:v>-2.5294299999999999E-4</c:v>
                </c:pt>
                <c:pt idx="111695" formatCode="0.00E+00">
                  <c:v>-3.6491600000000001E-4</c:v>
                </c:pt>
                <c:pt idx="111696" formatCode="0.00E+00">
                  <c:v>-4.75475E-4</c:v>
                </c:pt>
                <c:pt idx="111697" formatCode="0.00E+00">
                  <c:v>-5.8430000000000005E-4</c:v>
                </c:pt>
                <c:pt idx="111698" formatCode="0.00E+00">
                  <c:v>-6.9107599999999999E-4</c:v>
                </c:pt>
                <c:pt idx="111699" formatCode="0.00E+00">
                  <c:v>-7.9549000000000004E-4</c:v>
                </c:pt>
                <c:pt idx="111700" formatCode="0.00E+00">
                  <c:v>-8.9723299999999999E-4</c:v>
                </c:pt>
                <c:pt idx="111701" formatCode="0.00E+00">
                  <c:v>-9.9599999999999992E-4</c:v>
                </c:pt>
                <c:pt idx="111702" formatCode="0.00E+00">
                  <c:v>-1.0914900000000001E-3</c:v>
                </c:pt>
                <c:pt idx="111703" formatCode="0.00E+00">
                  <c:v>-1.18341E-3</c:v>
                </c:pt>
                <c:pt idx="111704" formatCode="0.00E+00">
                  <c:v>-1.27147E-3</c:v>
                </c:pt>
                <c:pt idx="111705" formatCode="0.00E+00">
                  <c:v>-1.3554000000000001E-3</c:v>
                </c:pt>
                <c:pt idx="111706" formatCode="0.00E+00">
                  <c:v>-1.43491E-3</c:v>
                </c:pt>
                <c:pt idx="111707" formatCode="0.00E+00">
                  <c:v>-1.5097400000000001E-3</c:v>
                </c:pt>
                <c:pt idx="111708" formatCode="0.00E+00">
                  <c:v>-1.57964E-3</c:v>
                </c:pt>
                <c:pt idx="111709" formatCode="0.00E+00">
                  <c:v>-1.6443499999999999E-3</c:v>
                </c:pt>
                <c:pt idx="111710" formatCode="0.00E+00">
                  <c:v>-1.7036499999999999E-3</c:v>
                </c:pt>
                <c:pt idx="111711" formatCode="0.00E+00">
                  <c:v>-1.7573000000000001E-3</c:v>
                </c:pt>
                <c:pt idx="111712" formatCode="0.00E+00">
                  <c:v>-1.8050900000000001E-3</c:v>
                </c:pt>
                <c:pt idx="111713" formatCode="0.00E+00">
                  <c:v>-1.8468099999999999E-3</c:v>
                </c:pt>
                <c:pt idx="111714" formatCode="0.00E+00">
                  <c:v>-1.8822699999999999E-3</c:v>
                </c:pt>
                <c:pt idx="111715" formatCode="0.00E+00">
                  <c:v>-1.9113000000000001E-3</c:v>
                </c:pt>
                <c:pt idx="111716" formatCode="0.00E+00">
                  <c:v>-1.9337200000000001E-3</c:v>
                </c:pt>
                <c:pt idx="111717" formatCode="0.00E+00">
                  <c:v>-1.9493799999999999E-3</c:v>
                </c:pt>
                <c:pt idx="111718" formatCode="0.00E+00">
                  <c:v>-1.9581400000000001E-3</c:v>
                </c:pt>
                <c:pt idx="111719" formatCode="0.00E+00">
                  <c:v>-1.9598800000000002E-3</c:v>
                </c:pt>
                <c:pt idx="111720" formatCode="0.00E+00">
                  <c:v>-1.9544900000000001E-3</c:v>
                </c:pt>
                <c:pt idx="111721" formatCode="0.00E+00">
                  <c:v>-1.9418700000000001E-3</c:v>
                </c:pt>
                <c:pt idx="111722" formatCode="0.00E+00">
                  <c:v>-1.9219300000000001E-3</c:v>
                </c:pt>
                <c:pt idx="111723" formatCode="0.00E+00">
                  <c:v>-1.8946200000000001E-3</c:v>
                </c:pt>
                <c:pt idx="111724" formatCode="0.00E+00">
                  <c:v>-1.85988E-3</c:v>
                </c:pt>
                <c:pt idx="111725" formatCode="0.00E+00">
                  <c:v>-1.8176799999999999E-3</c:v>
                </c:pt>
                <c:pt idx="111726" formatCode="0.00E+00">
                  <c:v>-1.768E-3</c:v>
                </c:pt>
                <c:pt idx="111727" formatCode="0.00E+00">
                  <c:v>-1.7108399999999999E-3</c:v>
                </c:pt>
                <c:pt idx="111728" formatCode="0.00E+00">
                  <c:v>-1.6462200000000001E-3</c:v>
                </c:pt>
                <c:pt idx="111729" formatCode="0.00E+00">
                  <c:v>-1.5741500000000001E-3</c:v>
                </c:pt>
                <c:pt idx="111730" formatCode="0.00E+00">
                  <c:v>-1.4947000000000001E-3</c:v>
                </c:pt>
                <c:pt idx="111731" formatCode="0.00E+00">
                  <c:v>-1.40792E-3</c:v>
                </c:pt>
                <c:pt idx="111732" formatCode="0.00E+00">
                  <c:v>-1.3139E-3</c:v>
                </c:pt>
                <c:pt idx="111733" formatCode="0.00E+00">
                  <c:v>-1.21272E-3</c:v>
                </c:pt>
                <c:pt idx="111734" formatCode="0.00E+00">
                  <c:v>-1.10451E-3</c:v>
                </c:pt>
                <c:pt idx="111735" formatCode="0.00E+00">
                  <c:v>-9.893949999999999E-4</c:v>
                </c:pt>
                <c:pt idx="111736" formatCode="0.00E+00">
                  <c:v>-8.6751299999999999E-4</c:v>
                </c:pt>
                <c:pt idx="111737" formatCode="0.00E+00">
                  <c:v>-7.3902699999999996E-4</c:v>
                </c:pt>
                <c:pt idx="111738" formatCode="0.00E+00">
                  <c:v>-6.0411500000000001E-4</c:v>
                </c:pt>
                <c:pt idx="111739" formatCode="0.00E+00">
                  <c:v>-4.6296800000000002E-4</c:v>
                </c:pt>
                <c:pt idx="111740" formatCode="0.00E+00">
                  <c:v>-3.1579299999999998E-4</c:v>
                </c:pt>
                <c:pt idx="111741" formatCode="0.00E+00">
                  <c:v>-1.62812E-4</c:v>
                </c:pt>
                <c:pt idx="111742" formatCode="0.00E+00">
                  <c:v>-4.2614100000000003E-6</c:v>
                </c:pt>
                <c:pt idx="111743" formatCode="0.00E+00">
                  <c:v>1.5960799999999999E-4</c:v>
                </c:pt>
                <c:pt idx="111744" formatCode="0.00E+00">
                  <c:v>3.2853299999999999E-4</c:v>
                </c:pt>
                <c:pt idx="111745" formatCode="0.00E+00">
                  <c:v>5.0223399999999995E-4</c:v>
                </c:pt>
                <c:pt idx="111746" formatCode="0.00E+00">
                  <c:v>6.8042099999999996E-4</c:v>
                </c:pt>
                <c:pt idx="111747" formatCode="0.00E+00">
                  <c:v>8.6279E-4</c:v>
                </c:pt>
                <c:pt idx="111748" formatCode="0.00E+00">
                  <c:v>1.0490300000000001E-3</c:v>
                </c:pt>
                <c:pt idx="111749" formatCode="0.00E+00">
                  <c:v>1.2388099999999999E-3</c:v>
                </c:pt>
                <c:pt idx="111750" formatCode="0.00E+00">
                  <c:v>1.4317900000000001E-3</c:v>
                </c:pt>
                <c:pt idx="111751" formatCode="0.00E+00">
                  <c:v>1.62762E-3</c:v>
                </c:pt>
                <c:pt idx="111752" formatCode="0.00E+00">
                  <c:v>1.82595E-3</c:v>
                </c:pt>
                <c:pt idx="111753" formatCode="0.00E+00">
                  <c:v>2.0264100000000002E-3</c:v>
                </c:pt>
                <c:pt idx="111754" formatCode="0.00E+00">
                  <c:v>2.2286300000000001E-3</c:v>
                </c:pt>
                <c:pt idx="111755" formatCode="0.00E+00">
                  <c:v>2.4322100000000002E-3</c:v>
                </c:pt>
                <c:pt idx="111756" formatCode="0.00E+00">
                  <c:v>2.63678E-3</c:v>
                </c:pt>
                <c:pt idx="111757" formatCode="0.00E+00">
                  <c:v>2.8419299999999999E-3</c:v>
                </c:pt>
                <c:pt idx="111758" formatCode="0.00E+00">
                  <c:v>3.04725E-3</c:v>
                </c:pt>
                <c:pt idx="111759" formatCode="0.00E+00">
                  <c:v>3.2523500000000002E-3</c:v>
                </c:pt>
                <c:pt idx="111760" formatCode="0.00E+00">
                  <c:v>3.4568099999999998E-3</c:v>
                </c:pt>
                <c:pt idx="111761" formatCode="0.00E+00">
                  <c:v>3.6602000000000002E-3</c:v>
                </c:pt>
                <c:pt idx="111762" formatCode="0.00E+00">
                  <c:v>3.8621200000000001E-3</c:v>
                </c:pt>
                <c:pt idx="111763" formatCode="0.00E+00">
                  <c:v>4.0621399999999997E-3</c:v>
                </c:pt>
                <c:pt idx="111764" formatCode="0.00E+00">
                  <c:v>4.25984E-3</c:v>
                </c:pt>
                <c:pt idx="111765" formatCode="0.00E+00">
                  <c:v>4.4548000000000001E-3</c:v>
                </c:pt>
                <c:pt idx="111766" formatCode="0.00E+00">
                  <c:v>4.64658E-3</c:v>
                </c:pt>
                <c:pt idx="111767" formatCode="0.00E+00">
                  <c:v>4.8347800000000003E-3</c:v>
                </c:pt>
                <c:pt idx="111768" formatCode="0.00E+00">
                  <c:v>5.0189700000000002E-3</c:v>
                </c:pt>
                <c:pt idx="111769" formatCode="0.00E+00">
                  <c:v>5.1987300000000004E-3</c:v>
                </c:pt>
                <c:pt idx="111770" formatCode="0.00E+00">
                  <c:v>5.3736399999999998E-3</c:v>
                </c:pt>
                <c:pt idx="111771" formatCode="0.00E+00">
                  <c:v>5.5433100000000001E-3</c:v>
                </c:pt>
                <c:pt idx="111772" formatCode="0.00E+00">
                  <c:v>5.7073100000000002E-3</c:v>
                </c:pt>
                <c:pt idx="111773" formatCode="0.00E+00">
                  <c:v>5.8652599999999997E-3</c:v>
                </c:pt>
                <c:pt idx="111774" formatCode="0.00E+00">
                  <c:v>6.0167600000000003E-3</c:v>
                </c:pt>
                <c:pt idx="111775" formatCode="0.00E+00">
                  <c:v>6.1614199999999999E-3</c:v>
                </c:pt>
                <c:pt idx="111776" formatCode="0.00E+00">
                  <c:v>6.2988699999999998E-3</c:v>
                </c:pt>
                <c:pt idx="111777" formatCode="0.00E+00">
                  <c:v>6.4287399999999996E-3</c:v>
                </c:pt>
                <c:pt idx="111778" formatCode="0.00E+00">
                  <c:v>6.5506599999999998E-3</c:v>
                </c:pt>
                <c:pt idx="111779" formatCode="0.00E+00">
                  <c:v>6.6642899999999998E-3</c:v>
                </c:pt>
                <c:pt idx="111780" formatCode="0.00E+00">
                  <c:v>6.7692999999999998E-3</c:v>
                </c:pt>
                <c:pt idx="111781" formatCode="0.00E+00">
                  <c:v>6.8653500000000001E-3</c:v>
                </c:pt>
                <c:pt idx="111782" formatCode="0.00E+00">
                  <c:v>6.9521299999999999E-3</c:v>
                </c:pt>
                <c:pt idx="111783" formatCode="0.00E+00">
                  <c:v>7.0293300000000003E-3</c:v>
                </c:pt>
                <c:pt idx="111784" formatCode="0.00E+00">
                  <c:v>7.0966800000000002E-3</c:v>
                </c:pt>
                <c:pt idx="111785" formatCode="0.00E+00">
                  <c:v>7.1539000000000004E-3</c:v>
                </c:pt>
                <c:pt idx="111786" formatCode="0.00E+00">
                  <c:v>7.2007299999999998E-3</c:v>
                </c:pt>
                <c:pt idx="111787" formatCode="0.00E+00">
                  <c:v>7.23692E-3</c:v>
                </c:pt>
                <c:pt idx="111788" formatCode="0.00E+00">
                  <c:v>7.2622600000000004E-3</c:v>
                </c:pt>
                <c:pt idx="111789" formatCode="0.00E+00">
                  <c:v>7.2765199999999999E-3</c:v>
                </c:pt>
                <c:pt idx="111790" formatCode="0.00E+00">
                  <c:v>7.2795200000000003E-3</c:v>
                </c:pt>
                <c:pt idx="111791" formatCode="0.00E+00">
                  <c:v>7.2710800000000001E-3</c:v>
                </c:pt>
                <c:pt idx="111792" formatCode="0.00E+00">
                  <c:v>7.2510300000000003E-3</c:v>
                </c:pt>
                <c:pt idx="111793" formatCode="0.00E+00">
                  <c:v>7.21925E-3</c:v>
                </c:pt>
                <c:pt idx="111794" formatCode="0.00E+00">
                  <c:v>7.1756099999999998E-3</c:v>
                </c:pt>
                <c:pt idx="111795" formatCode="0.00E+00">
                  <c:v>7.1200100000000004E-3</c:v>
                </c:pt>
                <c:pt idx="111796" formatCode="0.00E+00">
                  <c:v>7.0523599999999997E-3</c:v>
                </c:pt>
                <c:pt idx="111797" formatCode="0.00E+00">
                  <c:v>6.9726099999999997E-3</c:v>
                </c:pt>
                <c:pt idx="111798" formatCode="0.00E+00">
                  <c:v>6.8807E-3</c:v>
                </c:pt>
                <c:pt idx="111799" formatCode="0.00E+00">
                  <c:v>6.7766199999999997E-3</c:v>
                </c:pt>
                <c:pt idx="111800" formatCode="0.00E+00">
                  <c:v>6.6603699999999997E-3</c:v>
                </c:pt>
                <c:pt idx="111801" formatCode="0.00E+00">
                  <c:v>6.5319499999999999E-3</c:v>
                </c:pt>
                <c:pt idx="111802" formatCode="0.00E+00">
                  <c:v>6.3914100000000001E-3</c:v>
                </c:pt>
                <c:pt idx="111803" formatCode="0.00E+00">
                  <c:v>6.23881E-3</c:v>
                </c:pt>
                <c:pt idx="111804" formatCode="0.00E+00">
                  <c:v>6.0742299999999999E-3</c:v>
                </c:pt>
                <c:pt idx="111805" formatCode="0.00E+00">
                  <c:v>5.8977700000000001E-3</c:v>
                </c:pt>
                <c:pt idx="111806" formatCode="0.00E+00">
                  <c:v>5.7095399999999999E-3</c:v>
                </c:pt>
                <c:pt idx="111807" formatCode="0.00E+00">
                  <c:v>5.5097000000000002E-3</c:v>
                </c:pt>
                <c:pt idx="111808" formatCode="0.00E+00">
                  <c:v>5.2984E-3</c:v>
                </c:pt>
                <c:pt idx="111809" formatCode="0.00E+00">
                  <c:v>5.0758299999999999E-3</c:v>
                </c:pt>
                <c:pt idx="111810" formatCode="0.00E+00">
                  <c:v>4.8421899999999997E-3</c:v>
                </c:pt>
                <c:pt idx="111811" formatCode="0.00E+00">
                  <c:v>4.5976999999999997E-3</c:v>
                </c:pt>
                <c:pt idx="111812" formatCode="0.00E+00">
                  <c:v>4.3426100000000002E-3</c:v>
                </c:pt>
                <c:pt idx="111813" formatCode="0.00E+00">
                  <c:v>4.0771699999999998E-3</c:v>
                </c:pt>
                <c:pt idx="111814" formatCode="0.00E+00">
                  <c:v>3.80168E-3</c:v>
                </c:pt>
                <c:pt idx="111815" formatCode="0.00E+00">
                  <c:v>3.5164200000000001E-3</c:v>
                </c:pt>
                <c:pt idx="111816" formatCode="0.00E+00">
                  <c:v>3.2217299999999999E-3</c:v>
                </c:pt>
                <c:pt idx="111817" formatCode="0.00E+00">
                  <c:v>2.9179399999999999E-3</c:v>
                </c:pt>
                <c:pt idx="111818" formatCode="0.00E+00">
                  <c:v>2.6053999999999999E-3</c:v>
                </c:pt>
                <c:pt idx="111819" formatCode="0.00E+00">
                  <c:v>2.2844800000000002E-3</c:v>
                </c:pt>
                <c:pt idx="111820" formatCode="0.00E+00">
                  <c:v>1.9555800000000002E-3</c:v>
                </c:pt>
                <c:pt idx="111821" formatCode="0.00E+00">
                  <c:v>1.6190899999999999E-3</c:v>
                </c:pt>
                <c:pt idx="111822" formatCode="0.00E+00">
                  <c:v>1.27545E-3</c:v>
                </c:pt>
                <c:pt idx="111823" formatCode="0.00E+00">
                  <c:v>9.2508399999999995E-4</c:v>
                </c:pt>
                <c:pt idx="111824" formatCode="0.00E+00">
                  <c:v>5.6844199999999995E-4</c:v>
                </c:pt>
                <c:pt idx="111825" formatCode="0.00E+00">
                  <c:v>2.0599099999999999E-4</c:v>
                </c:pt>
                <c:pt idx="111826" formatCode="0.00E+00">
                  <c:v>-1.61793E-4</c:v>
                </c:pt>
                <c:pt idx="111827" formatCode="0.00E+00">
                  <c:v>-5.3442099999999998E-4</c:v>
                </c:pt>
                <c:pt idx="111828" formatCode="0.00E+00">
                  <c:v>-9.1139200000000002E-4</c:v>
                </c:pt>
                <c:pt idx="111829" formatCode="0.00E+00">
                  <c:v>-1.2921899999999999E-3</c:v>
                </c:pt>
                <c:pt idx="111830" formatCode="0.00E+00">
                  <c:v>-1.6762999999999999E-3</c:v>
                </c:pt>
                <c:pt idx="111831" formatCode="0.00E+00">
                  <c:v>-2.0631899999999999E-3</c:v>
                </c:pt>
                <c:pt idx="111832" formatCode="0.00E+00">
                  <c:v>-2.45232E-3</c:v>
                </c:pt>
                <c:pt idx="111833" formatCode="0.00E+00">
                  <c:v>-2.8431300000000001E-3</c:v>
                </c:pt>
                <c:pt idx="111834" formatCode="0.00E+00">
                  <c:v>-3.23508E-3</c:v>
                </c:pt>
                <c:pt idx="111835" formatCode="0.00E+00">
                  <c:v>-3.6276099999999999E-3</c:v>
                </c:pt>
                <c:pt idx="111836" formatCode="0.00E+00">
                  <c:v>-4.0201400000000002E-3</c:v>
                </c:pt>
                <c:pt idx="111837" formatCode="0.00E+00">
                  <c:v>-4.4121200000000003E-3</c:v>
                </c:pt>
                <c:pt idx="111838" formatCode="0.00E+00">
                  <c:v>-4.8029600000000002E-3</c:v>
                </c:pt>
                <c:pt idx="111839" formatCode="0.00E+00">
                  <c:v>-5.1920899999999999E-3</c:v>
                </c:pt>
                <c:pt idx="111840" formatCode="0.00E+00">
                  <c:v>-5.5789300000000002E-3</c:v>
                </c:pt>
                <c:pt idx="111841" formatCode="0.00E+00">
                  <c:v>-5.9629000000000001E-3</c:v>
                </c:pt>
                <c:pt idx="111842" formatCode="0.00E+00">
                  <c:v>-6.3434399999999997E-3</c:v>
                </c:pt>
                <c:pt idx="111843" formatCode="0.00E+00">
                  <c:v>-6.7199499999999997E-3</c:v>
                </c:pt>
                <c:pt idx="111844" formatCode="0.00E+00">
                  <c:v>-7.0918700000000001E-3</c:v>
                </c:pt>
                <c:pt idx="111845" formatCode="0.00E+00">
                  <c:v>-7.45862E-3</c:v>
                </c:pt>
                <c:pt idx="111846" formatCode="0.00E+00">
                  <c:v>-7.8196299999999993E-3</c:v>
                </c:pt>
                <c:pt idx="111847" formatCode="0.00E+00">
                  <c:v>-8.1743500000000004E-3</c:v>
                </c:pt>
                <c:pt idx="111848" formatCode="0.00E+00">
                  <c:v>-8.5222200000000005E-3</c:v>
                </c:pt>
                <c:pt idx="111849" formatCode="0.00E+00">
                  <c:v>-8.8626799999999995E-3</c:v>
                </c:pt>
                <c:pt idx="111850" formatCode="0.00E+00">
                  <c:v>-9.1951900000000007E-3</c:v>
                </c:pt>
                <c:pt idx="111851" formatCode="0.00E+00">
                  <c:v>-9.5192200000000001E-3</c:v>
                </c:pt>
                <c:pt idx="111852" formatCode="0.00E+00">
                  <c:v>-9.8342399999999993E-3</c:v>
                </c:pt>
                <c:pt idx="111853">
                  <c:v>-1.01397E-2</c:v>
                </c:pt>
                <c:pt idx="111854">
                  <c:v>-1.04352E-2</c:v>
                </c:pt>
                <c:pt idx="111855">
                  <c:v>-1.0720199999999999E-2</c:v>
                </c:pt>
                <c:pt idx="111856">
                  <c:v>-1.09941E-2</c:v>
                </c:pt>
                <c:pt idx="111857">
                  <c:v>-1.12566E-2</c:v>
                </c:pt>
                <c:pt idx="111858">
                  <c:v>-1.15072E-2</c:v>
                </c:pt>
                <c:pt idx="111859">
                  <c:v>-1.17454E-2</c:v>
                </c:pt>
                <c:pt idx="111860">
                  <c:v>-1.19709E-2</c:v>
                </c:pt>
                <c:pt idx="111861">
                  <c:v>-1.21832E-2</c:v>
                </c:pt>
                <c:pt idx="111862">
                  <c:v>-1.23819E-2</c:v>
                </c:pt>
                <c:pt idx="111863">
                  <c:v>-1.25667E-2</c:v>
                </c:pt>
                <c:pt idx="111864">
                  <c:v>-1.2737200000000001E-2</c:v>
                </c:pt>
                <c:pt idx="111865">
                  <c:v>-1.2893099999999999E-2</c:v>
                </c:pt>
                <c:pt idx="111866">
                  <c:v>-1.30341E-2</c:v>
                </c:pt>
                <c:pt idx="111867">
                  <c:v>-1.3159799999999999E-2</c:v>
                </c:pt>
                <c:pt idx="111868">
                  <c:v>-1.32701E-2</c:v>
                </c:pt>
                <c:pt idx="111869">
                  <c:v>-1.3364600000000001E-2</c:v>
                </c:pt>
                <c:pt idx="111870">
                  <c:v>-1.3443099999999999E-2</c:v>
                </c:pt>
                <c:pt idx="111871">
                  <c:v>-1.35055E-2</c:v>
                </c:pt>
                <c:pt idx="111872">
                  <c:v>-1.3551499999999999E-2</c:v>
                </c:pt>
                <c:pt idx="111873">
                  <c:v>-1.3580999999999999E-2</c:v>
                </c:pt>
                <c:pt idx="111874">
                  <c:v>-1.3593900000000001E-2</c:v>
                </c:pt>
                <c:pt idx="111875">
                  <c:v>-1.359E-2</c:v>
                </c:pt>
                <c:pt idx="111876">
                  <c:v>-1.35692E-2</c:v>
                </c:pt>
                <c:pt idx="111877">
                  <c:v>-1.35315E-2</c:v>
                </c:pt>
                <c:pt idx="111878">
                  <c:v>-1.3476800000000001E-2</c:v>
                </c:pt>
                <c:pt idx="111879">
                  <c:v>-1.3405200000000001E-2</c:v>
                </c:pt>
                <c:pt idx="111880">
                  <c:v>-1.33166E-2</c:v>
                </c:pt>
                <c:pt idx="111881">
                  <c:v>-1.3211000000000001E-2</c:v>
                </c:pt>
                <c:pt idx="111882">
                  <c:v>-1.3088499999999999E-2</c:v>
                </c:pt>
                <c:pt idx="111883">
                  <c:v>-1.29493E-2</c:v>
                </c:pt>
                <c:pt idx="111884">
                  <c:v>-1.2793300000000001E-2</c:v>
                </c:pt>
                <c:pt idx="111885">
                  <c:v>-1.26207E-2</c:v>
                </c:pt>
                <c:pt idx="111886">
                  <c:v>-1.24317E-2</c:v>
                </c:pt>
                <c:pt idx="111887">
                  <c:v>-1.22265E-2</c:v>
                </c:pt>
                <c:pt idx="111888">
                  <c:v>-1.2005099999999999E-2</c:v>
                </c:pt>
                <c:pt idx="111889">
                  <c:v>-1.1768000000000001E-2</c:v>
                </c:pt>
                <c:pt idx="111890">
                  <c:v>-1.1515299999999999E-2</c:v>
                </c:pt>
                <c:pt idx="111891">
                  <c:v>-1.12473E-2</c:v>
                </c:pt>
                <c:pt idx="111892">
                  <c:v>-1.09642E-2</c:v>
                </c:pt>
                <c:pt idx="111893">
                  <c:v>-1.0666399999999999E-2</c:v>
                </c:pt>
                <c:pt idx="111894">
                  <c:v>-1.03543E-2</c:v>
                </c:pt>
                <c:pt idx="111895">
                  <c:v>-1.00281E-2</c:v>
                </c:pt>
                <c:pt idx="111896" formatCode="0.00E+00">
                  <c:v>-9.6882800000000005E-3</c:v>
                </c:pt>
                <c:pt idx="111897" formatCode="0.00E+00">
                  <c:v>-9.33521E-3</c:v>
                </c:pt>
                <c:pt idx="111898" formatCode="0.00E+00">
                  <c:v>-8.9693199999999994E-3</c:v>
                </c:pt>
                <c:pt idx="111899" formatCode="0.00E+00">
                  <c:v>-8.5910299999999995E-3</c:v>
                </c:pt>
                <c:pt idx="111900" formatCode="0.00E+00">
                  <c:v>-8.2007999999999994E-3</c:v>
                </c:pt>
                <c:pt idx="111901" formatCode="0.00E+00">
                  <c:v>-7.7990999999999998E-3</c:v>
                </c:pt>
                <c:pt idx="111902" formatCode="0.00E+00">
                  <c:v>-7.3864100000000004E-3</c:v>
                </c:pt>
                <c:pt idx="111903" formatCode="0.00E+00">
                  <c:v>-6.9632499999999998E-3</c:v>
                </c:pt>
                <c:pt idx="111904" formatCode="0.00E+00">
                  <c:v>-6.5301300000000003E-3</c:v>
                </c:pt>
                <c:pt idx="111905" formatCode="0.00E+00">
                  <c:v>-6.0875800000000004E-3</c:v>
                </c:pt>
                <c:pt idx="111906" formatCode="0.00E+00">
                  <c:v>-5.6361600000000003E-3</c:v>
                </c:pt>
                <c:pt idx="111907" formatCode="0.00E+00">
                  <c:v>-5.1764300000000001E-3</c:v>
                </c:pt>
                <c:pt idx="111908" formatCode="0.00E+00">
                  <c:v>-4.7089599999999999E-3</c:v>
                </c:pt>
                <c:pt idx="111909" formatCode="0.00E+00">
                  <c:v>-4.2343399999999996E-3</c:v>
                </c:pt>
                <c:pt idx="111910" formatCode="0.00E+00">
                  <c:v>-3.7531600000000002E-3</c:v>
                </c:pt>
                <c:pt idx="111911" formatCode="0.00E+00">
                  <c:v>-3.26604E-3</c:v>
                </c:pt>
                <c:pt idx="111912" formatCode="0.00E+00">
                  <c:v>-2.7735799999999999E-3</c:v>
                </c:pt>
                <c:pt idx="111913" formatCode="0.00E+00">
                  <c:v>-2.2764E-3</c:v>
                </c:pt>
                <c:pt idx="111914" formatCode="0.00E+00">
                  <c:v>-1.7751500000000001E-3</c:v>
                </c:pt>
                <c:pt idx="111915" formatCode="0.00E+00">
                  <c:v>-1.2704599999999999E-3</c:v>
                </c:pt>
                <c:pt idx="111916" formatCode="0.00E+00">
                  <c:v>-7.6295699999999998E-4</c:v>
                </c:pt>
                <c:pt idx="111917" formatCode="0.00E+00">
                  <c:v>-2.5330099999999999E-4</c:v>
                </c:pt>
                <c:pt idx="111918" formatCode="0.00E+00">
                  <c:v>2.5786299999999999E-4</c:v>
                </c:pt>
                <c:pt idx="111919" formatCode="0.00E+00">
                  <c:v>7.6988399999999998E-4</c:v>
                </c:pt>
                <c:pt idx="111920" formatCode="0.00E+00">
                  <c:v>1.2821099999999999E-3</c:v>
                </c:pt>
                <c:pt idx="111921" formatCode="0.00E+00">
                  <c:v>1.79389E-3</c:v>
                </c:pt>
                <c:pt idx="111922" formatCode="0.00E+00">
                  <c:v>2.3045600000000002E-3</c:v>
                </c:pt>
                <c:pt idx="111923" formatCode="0.00E+00">
                  <c:v>2.8134800000000001E-3</c:v>
                </c:pt>
                <c:pt idx="111924" formatCode="0.00E+00">
                  <c:v>3.32E-3</c:v>
                </c:pt>
                <c:pt idx="111925" formatCode="0.00E+00">
                  <c:v>3.8234800000000002E-3</c:v>
                </c:pt>
                <c:pt idx="111926" formatCode="0.00E+00">
                  <c:v>4.3232699999999997E-3</c:v>
                </c:pt>
                <c:pt idx="111927" formatCode="0.00E+00">
                  <c:v>4.8187400000000002E-3</c:v>
                </c:pt>
                <c:pt idx="111928" formatCode="0.00E+00">
                  <c:v>5.3092499999999997E-3</c:v>
                </c:pt>
                <c:pt idx="111929" formatCode="0.00E+00">
                  <c:v>5.7942000000000002E-3</c:v>
                </c:pt>
                <c:pt idx="111930" formatCode="0.00E+00">
                  <c:v>6.2729600000000002E-3</c:v>
                </c:pt>
                <c:pt idx="111931" formatCode="0.00E+00">
                  <c:v>6.7449299999999997E-3</c:v>
                </c:pt>
                <c:pt idx="111932" formatCode="0.00E+00">
                  <c:v>7.2095099999999997E-3</c:v>
                </c:pt>
                <c:pt idx="111933" formatCode="0.00E+00">
                  <c:v>7.6661200000000002E-3</c:v>
                </c:pt>
                <c:pt idx="111934" formatCode="0.00E+00">
                  <c:v>8.1141900000000003E-3</c:v>
                </c:pt>
                <c:pt idx="111935" formatCode="0.00E+00">
                  <c:v>8.5531600000000006E-3</c:v>
                </c:pt>
                <c:pt idx="111936" formatCode="0.00E+00">
                  <c:v>8.9824799999999993E-3</c:v>
                </c:pt>
                <c:pt idx="111937" formatCode="0.00E+00">
                  <c:v>9.4016099999999995E-3</c:v>
                </c:pt>
                <c:pt idx="111938" formatCode="0.00E+00">
                  <c:v>9.8100500000000007E-3</c:v>
                </c:pt>
                <c:pt idx="111939">
                  <c:v>1.0207300000000001E-2</c:v>
                </c:pt>
                <c:pt idx="111940">
                  <c:v>1.0592799999999999E-2</c:v>
                </c:pt>
                <c:pt idx="111941">
                  <c:v>1.0966200000000001E-2</c:v>
                </c:pt>
                <c:pt idx="111942">
                  <c:v>1.1327E-2</c:v>
                </c:pt>
                <c:pt idx="111943">
                  <c:v>1.16747E-2</c:v>
                </c:pt>
                <c:pt idx="111944">
                  <c:v>1.2009000000000001E-2</c:v>
                </c:pt>
                <c:pt idx="111945">
                  <c:v>1.2329400000000001E-2</c:v>
                </c:pt>
                <c:pt idx="111946">
                  <c:v>1.2635499999999999E-2</c:v>
                </c:pt>
                <c:pt idx="111947">
                  <c:v>1.29271E-2</c:v>
                </c:pt>
                <c:pt idx="111948">
                  <c:v>1.32038E-2</c:v>
                </c:pt>
                <c:pt idx="111949">
                  <c:v>1.34652E-2</c:v>
                </c:pt>
                <c:pt idx="111950">
                  <c:v>1.37111E-2</c:v>
                </c:pt>
                <c:pt idx="111951">
                  <c:v>1.3941200000000001E-2</c:v>
                </c:pt>
                <c:pt idx="111952">
                  <c:v>1.41552E-2</c:v>
                </c:pt>
                <c:pt idx="111953">
                  <c:v>1.4352999999999999E-2</c:v>
                </c:pt>
                <c:pt idx="111954">
                  <c:v>1.45343E-2</c:v>
                </c:pt>
                <c:pt idx="111955">
                  <c:v>1.4698900000000001E-2</c:v>
                </c:pt>
                <c:pt idx="111956">
                  <c:v>1.4846699999999999E-2</c:v>
                </c:pt>
                <c:pt idx="111957">
                  <c:v>1.4977600000000001E-2</c:v>
                </c:pt>
                <c:pt idx="111958">
                  <c:v>1.50914E-2</c:v>
                </c:pt>
                <c:pt idx="111959">
                  <c:v>1.51881E-2</c:v>
                </c:pt>
                <c:pt idx="111960">
                  <c:v>1.5267599999999999E-2</c:v>
                </c:pt>
                <c:pt idx="111961">
                  <c:v>1.5329799999999999E-2</c:v>
                </c:pt>
                <c:pt idx="111962">
                  <c:v>1.5374799999999999E-2</c:v>
                </c:pt>
                <c:pt idx="111963">
                  <c:v>1.5402600000000001E-2</c:v>
                </c:pt>
                <c:pt idx="111964">
                  <c:v>1.5413100000000001E-2</c:v>
                </c:pt>
                <c:pt idx="111965">
                  <c:v>1.54065E-2</c:v>
                </c:pt>
                <c:pt idx="111966">
                  <c:v>1.53828E-2</c:v>
                </c:pt>
                <c:pt idx="111967">
                  <c:v>1.5342099999999999E-2</c:v>
                </c:pt>
                <c:pt idx="111968">
                  <c:v>1.5284600000000001E-2</c:v>
                </c:pt>
                <c:pt idx="111969">
                  <c:v>1.5210400000000001E-2</c:v>
                </c:pt>
                <c:pt idx="111970">
                  <c:v>1.51196E-2</c:v>
                </c:pt>
                <c:pt idx="111971">
                  <c:v>1.50125E-2</c:v>
                </c:pt>
                <c:pt idx="111972">
                  <c:v>1.4889299999999999E-2</c:v>
                </c:pt>
                <c:pt idx="111973">
                  <c:v>1.47502E-2</c:v>
                </c:pt>
                <c:pt idx="111974">
                  <c:v>1.45954E-2</c:v>
                </c:pt>
                <c:pt idx="111975">
                  <c:v>1.4425199999999999E-2</c:v>
                </c:pt>
                <c:pt idx="111976">
                  <c:v>1.4239999999999999E-2</c:v>
                </c:pt>
                <c:pt idx="111977">
                  <c:v>1.4039899999999999E-2</c:v>
                </c:pt>
                <c:pt idx="111978">
                  <c:v>1.3825499999999999E-2</c:v>
                </c:pt>
                <c:pt idx="111979">
                  <c:v>1.35969E-2</c:v>
                </c:pt>
                <c:pt idx="111980">
                  <c:v>1.3354599999999999E-2</c:v>
                </c:pt>
                <c:pt idx="111981">
                  <c:v>1.3099E-2</c:v>
                </c:pt>
                <c:pt idx="111982">
                  <c:v>1.28304E-2</c:v>
                </c:pt>
                <c:pt idx="111983">
                  <c:v>1.25492E-2</c:v>
                </c:pt>
                <c:pt idx="111984">
                  <c:v>1.2256E-2</c:v>
                </c:pt>
                <c:pt idx="111985">
                  <c:v>1.1951E-2</c:v>
                </c:pt>
                <c:pt idx="111986">
                  <c:v>1.1634800000000001E-2</c:v>
                </c:pt>
                <c:pt idx="111987">
                  <c:v>1.1307899999999999E-2</c:v>
                </c:pt>
                <c:pt idx="111988">
                  <c:v>1.09707E-2</c:v>
                </c:pt>
                <c:pt idx="111989">
                  <c:v>1.06236E-2</c:v>
                </c:pt>
                <c:pt idx="111990">
                  <c:v>1.02673E-2</c:v>
                </c:pt>
                <c:pt idx="111991" formatCode="0.00E+00">
                  <c:v>9.9021300000000003E-3</c:v>
                </c:pt>
                <c:pt idx="111992" formatCode="0.00E+00">
                  <c:v>9.5286899999999994E-3</c:v>
                </c:pt>
                <c:pt idx="111993" formatCode="0.00E+00">
                  <c:v>9.1474799999999995E-3</c:v>
                </c:pt>
                <c:pt idx="111994" formatCode="0.00E+00">
                  <c:v>8.7590199999999993E-3</c:v>
                </c:pt>
                <c:pt idx="111995" formatCode="0.00E+00">
                  <c:v>8.3638500000000008E-3</c:v>
                </c:pt>
                <c:pt idx="111996" formatCode="0.00E+00">
                  <c:v>7.9625000000000008E-3</c:v>
                </c:pt>
                <c:pt idx="111997" formatCode="0.00E+00">
                  <c:v>7.5555199999999996E-3</c:v>
                </c:pt>
                <c:pt idx="111998" formatCode="0.00E+00">
                  <c:v>7.14345E-3</c:v>
                </c:pt>
                <c:pt idx="111999" formatCode="0.00E+00">
                  <c:v>6.7268299999999996E-3</c:v>
                </c:pt>
                <c:pt idx="112000" formatCode="0.00E+00">
                  <c:v>6.3061999999999997E-3</c:v>
                </c:pt>
                <c:pt idx="112001" formatCode="0.00E+00">
                  <c:v>5.8821300000000002E-3</c:v>
                </c:pt>
                <c:pt idx="112002" formatCode="0.00E+00">
                  <c:v>5.4551499999999998E-3</c:v>
                </c:pt>
                <c:pt idx="112003" formatCode="0.00E+00">
                  <c:v>5.0258200000000003E-3</c:v>
                </c:pt>
                <c:pt idx="112004" formatCode="0.00E+00">
                  <c:v>4.5946600000000004E-3</c:v>
                </c:pt>
                <c:pt idx="112005" formatCode="0.00E+00">
                  <c:v>4.1622300000000003E-3</c:v>
                </c:pt>
                <c:pt idx="112006" formatCode="0.00E+00">
                  <c:v>3.7290700000000001E-3</c:v>
                </c:pt>
                <c:pt idx="112007" formatCode="0.00E+00">
                  <c:v>3.2956999999999999E-3</c:v>
                </c:pt>
                <c:pt idx="112008" formatCode="0.00E+00">
                  <c:v>2.86265E-3</c:v>
                </c:pt>
                <c:pt idx="112009" formatCode="0.00E+00">
                  <c:v>2.4304499999999998E-3</c:v>
                </c:pt>
                <c:pt idx="112010" formatCode="0.00E+00">
                  <c:v>1.9995999999999998E-3</c:v>
                </c:pt>
                <c:pt idx="112011" formatCode="0.00E+00">
                  <c:v>1.5706299999999999E-3</c:v>
                </c:pt>
                <c:pt idx="112012" formatCode="0.00E+00">
                  <c:v>1.14401E-3</c:v>
                </c:pt>
                <c:pt idx="112013" formatCode="0.00E+00">
                  <c:v>7.2025500000000005E-4</c:v>
                </c:pt>
                <c:pt idx="112014" formatCode="0.00E+00">
                  <c:v>2.99833E-4</c:v>
                </c:pt>
                <c:pt idx="112015" formatCode="0.00E+00">
                  <c:v>-1.16783E-4</c:v>
                </c:pt>
                <c:pt idx="112016" formatCode="0.00E+00">
                  <c:v>-5.2913400000000001E-4</c:v>
                </c:pt>
                <c:pt idx="112017" formatCode="0.00E+00">
                  <c:v>-9.3677300000000001E-4</c:v>
                </c:pt>
                <c:pt idx="112018" formatCode="0.00E+00">
                  <c:v>-1.3392600000000001E-3</c:v>
                </c:pt>
                <c:pt idx="112019" formatCode="0.00E+00">
                  <c:v>-1.7361799999999999E-3</c:v>
                </c:pt>
                <c:pt idx="112020" formatCode="0.00E+00">
                  <c:v>-2.1271200000000001E-3</c:v>
                </c:pt>
                <c:pt idx="112021" formatCode="0.00E+00">
                  <c:v>-2.51169E-3</c:v>
                </c:pt>
                <c:pt idx="112022" formatCode="0.00E+00">
                  <c:v>-2.8894900000000002E-3</c:v>
                </c:pt>
                <c:pt idx="112023" formatCode="0.00E+00">
                  <c:v>-3.2601800000000001E-3</c:v>
                </c:pt>
                <c:pt idx="112024" formatCode="0.00E+00">
                  <c:v>-3.6233799999999998E-3</c:v>
                </c:pt>
                <c:pt idx="112025" formatCode="0.00E+00">
                  <c:v>-3.9787700000000004E-3</c:v>
                </c:pt>
                <c:pt idx="112026" formatCode="0.00E+00">
                  <c:v>-4.3260299999999998E-3</c:v>
                </c:pt>
                <c:pt idx="112027" formatCode="0.00E+00">
                  <c:v>-4.6648599999999998E-3</c:v>
                </c:pt>
                <c:pt idx="112028" formatCode="0.00E+00">
                  <c:v>-4.9949599999999997E-3</c:v>
                </c:pt>
                <c:pt idx="112029" formatCode="0.00E+00">
                  <c:v>-5.3160600000000001E-3</c:v>
                </c:pt>
                <c:pt idx="112030" formatCode="0.00E+00">
                  <c:v>-5.6279099999999999E-3</c:v>
                </c:pt>
                <c:pt idx="112031" formatCode="0.00E+00">
                  <c:v>-5.9302799999999996E-3</c:v>
                </c:pt>
                <c:pt idx="112032" formatCode="0.00E+00">
                  <c:v>-6.2229499999999997E-3</c:v>
                </c:pt>
                <c:pt idx="112033" formatCode="0.00E+00">
                  <c:v>-6.5056999999999997E-3</c:v>
                </c:pt>
                <c:pt idx="112034" formatCode="0.00E+00">
                  <c:v>-6.7783699999999997E-3</c:v>
                </c:pt>
                <c:pt idx="112035" formatCode="0.00E+00">
                  <c:v>-7.0407899999999999E-3</c:v>
                </c:pt>
                <c:pt idx="112036" formatCode="0.00E+00">
                  <c:v>-7.2928000000000003E-3</c:v>
                </c:pt>
                <c:pt idx="112037" formatCode="0.00E+00">
                  <c:v>-7.53427E-3</c:v>
                </c:pt>
                <c:pt idx="112038" formatCode="0.00E+00">
                  <c:v>-7.7650999999999996E-3</c:v>
                </c:pt>
                <c:pt idx="112039" formatCode="0.00E+00">
                  <c:v>-7.9851899999999996E-3</c:v>
                </c:pt>
                <c:pt idx="112040" formatCode="0.00E+00">
                  <c:v>-8.1944700000000006E-3</c:v>
                </c:pt>
                <c:pt idx="112041" formatCode="0.00E+00">
                  <c:v>-8.3928600000000003E-3</c:v>
                </c:pt>
                <c:pt idx="112042" formatCode="0.00E+00">
                  <c:v>-8.5803400000000005E-3</c:v>
                </c:pt>
                <c:pt idx="112043" formatCode="0.00E+00">
                  <c:v>-8.7568799999999999E-3</c:v>
                </c:pt>
                <c:pt idx="112044" formatCode="0.00E+00">
                  <c:v>-8.9224600000000001E-3</c:v>
                </c:pt>
                <c:pt idx="112045" formatCode="0.00E+00">
                  <c:v>-9.0771099999999993E-3</c:v>
                </c:pt>
                <c:pt idx="112046" formatCode="0.00E+00">
                  <c:v>-9.2208499999999992E-3</c:v>
                </c:pt>
                <c:pt idx="112047" formatCode="0.00E+00">
                  <c:v>-9.3537099999999995E-3</c:v>
                </c:pt>
                <c:pt idx="112048" formatCode="0.00E+00">
                  <c:v>-9.4757699999999997E-3</c:v>
                </c:pt>
                <c:pt idx="112049" formatCode="0.00E+00">
                  <c:v>-9.5870799999999996E-3</c:v>
                </c:pt>
                <c:pt idx="112050" formatCode="0.00E+00">
                  <c:v>-9.6877500000000002E-3</c:v>
                </c:pt>
                <c:pt idx="112051" formatCode="0.00E+00">
                  <c:v>-9.7778799999999992E-3</c:v>
                </c:pt>
                <c:pt idx="112052" formatCode="0.00E+00">
                  <c:v>-9.8575899999999994E-3</c:v>
                </c:pt>
                <c:pt idx="112053" formatCode="0.00E+00">
                  <c:v>-9.9270000000000001E-3</c:v>
                </c:pt>
                <c:pt idx="112054" formatCode="0.00E+00">
                  <c:v>-9.9862800000000002E-3</c:v>
                </c:pt>
                <c:pt idx="112055">
                  <c:v>-1.00356E-2</c:v>
                </c:pt>
                <c:pt idx="112056">
                  <c:v>-1.00751E-2</c:v>
                </c:pt>
                <c:pt idx="112057">
                  <c:v>-1.01049E-2</c:v>
                </c:pt>
                <c:pt idx="112058">
                  <c:v>-1.01254E-2</c:v>
                </c:pt>
                <c:pt idx="112059">
                  <c:v>-1.0136600000000001E-2</c:v>
                </c:pt>
                <c:pt idx="112060">
                  <c:v>-1.01388E-2</c:v>
                </c:pt>
                <c:pt idx="112061">
                  <c:v>-1.01323E-2</c:v>
                </c:pt>
                <c:pt idx="112062">
                  <c:v>-1.01172E-2</c:v>
                </c:pt>
                <c:pt idx="112063">
                  <c:v>-1.00938E-2</c:v>
                </c:pt>
                <c:pt idx="112064">
                  <c:v>-1.0062400000000001E-2</c:v>
                </c:pt>
                <c:pt idx="112065">
                  <c:v>-1.0023300000000001E-2</c:v>
                </c:pt>
                <c:pt idx="112066" formatCode="0.00E+00">
                  <c:v>-9.9766100000000003E-3</c:v>
                </c:pt>
                <c:pt idx="112067" formatCode="0.00E+00">
                  <c:v>-9.9227299999999994E-3</c:v>
                </c:pt>
                <c:pt idx="112068" formatCode="0.00E+00">
                  <c:v>-9.8618999999999998E-3</c:v>
                </c:pt>
                <c:pt idx="112069" formatCode="0.00E+00">
                  <c:v>-9.7944099999999999E-3</c:v>
                </c:pt>
                <c:pt idx="112070" formatCode="0.00E+00">
                  <c:v>-9.7205599999999996E-3</c:v>
                </c:pt>
                <c:pt idx="112071" formatCode="0.00E+00">
                  <c:v>-9.6406300000000007E-3</c:v>
                </c:pt>
                <c:pt idx="112072" formatCode="0.00E+00">
                  <c:v>-9.5549199999999997E-3</c:v>
                </c:pt>
                <c:pt idx="112073" formatCode="0.00E+00">
                  <c:v>-9.46374E-3</c:v>
                </c:pt>
                <c:pt idx="112074" formatCode="0.00E+00">
                  <c:v>-9.3673699999999999E-3</c:v>
                </c:pt>
                <c:pt idx="112075" formatCode="0.00E+00">
                  <c:v>-9.2661299999999992E-3</c:v>
                </c:pt>
                <c:pt idx="112076" formatCode="0.00E+00">
                  <c:v>-9.1603099999999996E-3</c:v>
                </c:pt>
                <c:pt idx="112077" formatCode="0.00E+00">
                  <c:v>-9.0502199999999994E-3</c:v>
                </c:pt>
                <c:pt idx="112078" formatCode="0.00E+00">
                  <c:v>-8.9361500000000003E-3</c:v>
                </c:pt>
                <c:pt idx="112079" formatCode="0.00E+00">
                  <c:v>-8.8184100000000005E-3</c:v>
                </c:pt>
                <c:pt idx="112080" formatCode="0.00E+00">
                  <c:v>-8.6972799999999999E-3</c:v>
                </c:pt>
                <c:pt idx="112081" formatCode="0.00E+00">
                  <c:v>-8.5730700000000003E-3</c:v>
                </c:pt>
                <c:pt idx="112082" formatCode="0.00E+00">
                  <c:v>-8.44606E-3</c:v>
                </c:pt>
                <c:pt idx="112083" formatCode="0.00E+00">
                  <c:v>-8.3165300000000008E-3</c:v>
                </c:pt>
                <c:pt idx="112084" formatCode="0.00E+00">
                  <c:v>-8.1847799999999991E-3</c:v>
                </c:pt>
                <c:pt idx="112085" formatCode="0.00E+00">
                  <c:v>-8.0510700000000004E-3</c:v>
                </c:pt>
                <c:pt idx="112086" formatCode="0.00E+00">
                  <c:v>-7.9156799999999996E-3</c:v>
                </c:pt>
                <c:pt idx="112087" formatCode="0.00E+00">
                  <c:v>-7.7788700000000002E-3</c:v>
                </c:pt>
                <c:pt idx="112088" formatCode="0.00E+00">
                  <c:v>-7.64089E-3</c:v>
                </c:pt>
                <c:pt idx="112089" formatCode="0.00E+00">
                  <c:v>-7.502E-3</c:v>
                </c:pt>
                <c:pt idx="112090" formatCode="0.00E+00">
                  <c:v>-7.3624399999999996E-3</c:v>
                </c:pt>
                <c:pt idx="112091" formatCode="0.00E+00">
                  <c:v>-7.2224400000000001E-3</c:v>
                </c:pt>
                <c:pt idx="112092" formatCode="0.00E+00">
                  <c:v>-7.0822400000000001E-3</c:v>
                </c:pt>
                <c:pt idx="112093" formatCode="0.00E+00">
                  <c:v>-6.9420300000000001E-3</c:v>
                </c:pt>
                <c:pt idx="112094" formatCode="0.00E+00">
                  <c:v>-6.8020399999999996E-3</c:v>
                </c:pt>
                <c:pt idx="112095" formatCode="0.00E+00">
                  <c:v>-6.6624600000000003E-3</c:v>
                </c:pt>
                <c:pt idx="112096" formatCode="0.00E+00">
                  <c:v>-6.52347E-3</c:v>
                </c:pt>
                <c:pt idx="112097" formatCode="0.00E+00">
                  <c:v>-6.3852600000000002E-3</c:v>
                </c:pt>
                <c:pt idx="112098" formatCode="0.00E+00">
                  <c:v>-6.2479800000000002E-3</c:v>
                </c:pt>
                <c:pt idx="112099" formatCode="0.00E+00">
                  <c:v>-6.1118099999999996E-3</c:v>
                </c:pt>
                <c:pt idx="112100" formatCode="0.00E+00">
                  <c:v>-5.9768699999999996E-3</c:v>
                </c:pt>
                <c:pt idx="112101" formatCode="0.00E+00">
                  <c:v>-5.8433000000000001E-3</c:v>
                </c:pt>
                <c:pt idx="112102" formatCode="0.00E+00">
                  <c:v>-5.7112300000000003E-3</c:v>
                </c:pt>
                <c:pt idx="112103" formatCode="0.00E+00">
                  <c:v>-5.5807599999999997E-3</c:v>
                </c:pt>
                <c:pt idx="112104" formatCode="0.00E+00">
                  <c:v>-5.4519900000000003E-3</c:v>
                </c:pt>
                <c:pt idx="112105" formatCode="0.00E+00">
                  <c:v>-5.3250099999999998E-3</c:v>
                </c:pt>
                <c:pt idx="112106" formatCode="0.00E+00">
                  <c:v>-5.1998900000000004E-3</c:v>
                </c:pt>
                <c:pt idx="112107" formatCode="0.00E+00">
                  <c:v>-5.07669E-3</c:v>
                </c:pt>
                <c:pt idx="112108" formatCode="0.00E+00">
                  <c:v>-4.95547E-3</c:v>
                </c:pt>
                <c:pt idx="112109" formatCode="0.00E+00">
                  <c:v>-4.8362600000000002E-3</c:v>
                </c:pt>
                <c:pt idx="112110" formatCode="0.00E+00">
                  <c:v>-4.7190799999999996E-3</c:v>
                </c:pt>
                <c:pt idx="112111" formatCode="0.00E+00">
                  <c:v>-4.6039599999999998E-3</c:v>
                </c:pt>
                <c:pt idx="112112" formatCode="0.00E+00">
                  <c:v>-4.4908999999999999E-3</c:v>
                </c:pt>
                <c:pt idx="112113" formatCode="0.00E+00">
                  <c:v>-4.3798800000000001E-3</c:v>
                </c:pt>
                <c:pt idx="112114" formatCode="0.00E+00">
                  <c:v>-4.2708800000000003E-3</c:v>
                </c:pt>
                <c:pt idx="112115" formatCode="0.00E+00">
                  <c:v>-4.16388E-3</c:v>
                </c:pt>
                <c:pt idx="112116" formatCode="0.00E+00">
                  <c:v>-4.0588300000000003E-3</c:v>
                </c:pt>
                <c:pt idx="112117" formatCode="0.00E+00">
                  <c:v>-3.9556799999999996E-3</c:v>
                </c:pt>
                <c:pt idx="112118" formatCode="0.00E+00">
                  <c:v>-3.8543599999999998E-3</c:v>
                </c:pt>
                <c:pt idx="112119" formatCode="0.00E+00">
                  <c:v>-3.7548E-3</c:v>
                </c:pt>
                <c:pt idx="112120" formatCode="0.00E+00">
                  <c:v>-3.6569100000000002E-3</c:v>
                </c:pt>
                <c:pt idx="112121" formatCode="0.00E+00">
                  <c:v>-3.5606000000000001E-3</c:v>
                </c:pt>
                <c:pt idx="112122" formatCode="0.00E+00">
                  <c:v>-3.46577E-3</c:v>
                </c:pt>
                <c:pt idx="112123" formatCode="0.00E+00">
                  <c:v>-3.3723099999999999E-3</c:v>
                </c:pt>
                <c:pt idx="112124" formatCode="0.00E+00">
                  <c:v>-3.2800799999999999E-3</c:v>
                </c:pt>
                <c:pt idx="112125" formatCode="0.00E+00">
                  <c:v>-3.1889700000000002E-3</c:v>
                </c:pt>
                <c:pt idx="112126" formatCode="0.00E+00">
                  <c:v>-3.0988399999999998E-3</c:v>
                </c:pt>
                <c:pt idx="112127" formatCode="0.00E+00">
                  <c:v>-3.0095399999999998E-3</c:v>
                </c:pt>
                <c:pt idx="112128" formatCode="0.00E+00">
                  <c:v>-2.92092E-3</c:v>
                </c:pt>
                <c:pt idx="112129" formatCode="0.00E+00">
                  <c:v>-2.8328300000000002E-3</c:v>
                </c:pt>
                <c:pt idx="112130" formatCode="0.00E+00">
                  <c:v>-2.7450999999999999E-3</c:v>
                </c:pt>
                <c:pt idx="112131" formatCode="0.00E+00">
                  <c:v>-2.6575599999999998E-3</c:v>
                </c:pt>
                <c:pt idx="112132" formatCode="0.00E+00">
                  <c:v>-2.5700499999999999E-3</c:v>
                </c:pt>
                <c:pt idx="112133" formatCode="0.00E+00">
                  <c:v>-2.4823800000000002E-3</c:v>
                </c:pt>
                <c:pt idx="112134" formatCode="0.00E+00">
                  <c:v>-2.3943699999999998E-3</c:v>
                </c:pt>
                <c:pt idx="112135" formatCode="0.00E+00">
                  <c:v>-2.30584E-3</c:v>
                </c:pt>
                <c:pt idx="112136" formatCode="0.00E+00">
                  <c:v>-2.2166099999999999E-3</c:v>
                </c:pt>
                <c:pt idx="112137" formatCode="0.00E+00">
                  <c:v>-2.12648E-3</c:v>
                </c:pt>
                <c:pt idx="112138" formatCode="0.00E+00">
                  <c:v>-2.0352600000000001E-3</c:v>
                </c:pt>
                <c:pt idx="112139" formatCode="0.00E+00">
                  <c:v>-1.9427699999999999E-3</c:v>
                </c:pt>
                <c:pt idx="112140" formatCode="0.00E+00">
                  <c:v>-1.84881E-3</c:v>
                </c:pt>
                <c:pt idx="112141" formatCode="0.00E+00">
                  <c:v>-1.7531999999999999E-3</c:v>
                </c:pt>
                <c:pt idx="112142" formatCode="0.00E+00">
                  <c:v>-1.6557399999999999E-3</c:v>
                </c:pt>
                <c:pt idx="112143" formatCode="0.00E+00">
                  <c:v>-1.5562499999999999E-3</c:v>
                </c:pt>
                <c:pt idx="112144" formatCode="0.00E+00">
                  <c:v>-1.4545300000000001E-3</c:v>
                </c:pt>
                <c:pt idx="112145" formatCode="0.00E+00">
                  <c:v>-1.35042E-3</c:v>
                </c:pt>
                <c:pt idx="112146" formatCode="0.00E+00">
                  <c:v>-1.24372E-3</c:v>
                </c:pt>
                <c:pt idx="112147" formatCode="0.00E+00">
                  <c:v>-1.1342699999999999E-3</c:v>
                </c:pt>
                <c:pt idx="112148" formatCode="0.00E+00">
                  <c:v>-1.0218899999999999E-3</c:v>
                </c:pt>
                <c:pt idx="112149" formatCode="0.00E+00">
                  <c:v>-9.0642100000000003E-4</c:v>
                </c:pt>
                <c:pt idx="112150" formatCode="0.00E+00">
                  <c:v>-7.8769500000000004E-4</c:v>
                </c:pt>
                <c:pt idx="112151" formatCode="0.00E+00">
                  <c:v>-6.6556199999999997E-4</c:v>
                </c:pt>
                <c:pt idx="112152" formatCode="0.00E+00">
                  <c:v>-5.3987499999999999E-4</c:v>
                </c:pt>
                <c:pt idx="112153" formatCode="0.00E+00">
                  <c:v>-4.10493E-4</c:v>
                </c:pt>
                <c:pt idx="112154" formatCode="0.00E+00">
                  <c:v>-2.7728399999999998E-4</c:v>
                </c:pt>
                <c:pt idx="112155" formatCode="0.00E+00">
                  <c:v>-1.40125E-4</c:v>
                </c:pt>
                <c:pt idx="112156" formatCode="0.00E+00">
                  <c:v>1.10048E-6</c:v>
                </c:pt>
                <c:pt idx="112157" formatCode="0.00E+00">
                  <c:v>1.4649699999999999E-4</c:v>
                </c:pt>
                <c:pt idx="112158" formatCode="0.00E+00">
                  <c:v>2.9616100000000003E-4</c:v>
                </c:pt>
                <c:pt idx="112159" formatCode="0.00E+00">
                  <c:v>4.5017899999999999E-4</c:v>
                </c:pt>
                <c:pt idx="112160" formatCode="0.00E+00">
                  <c:v>6.0862700000000004E-4</c:v>
                </c:pt>
                <c:pt idx="112161" formatCode="0.00E+00">
                  <c:v>7.7156800000000004E-4</c:v>
                </c:pt>
                <c:pt idx="112162" formatCode="0.00E+00">
                  <c:v>9.3905699999999998E-4</c:v>
                </c:pt>
                <c:pt idx="112163" formatCode="0.00E+00">
                  <c:v>1.1111300000000001E-3</c:v>
                </c:pt>
                <c:pt idx="112164" formatCode="0.00E+00">
                  <c:v>1.28783E-3</c:v>
                </c:pt>
                <c:pt idx="112165" formatCode="0.00E+00">
                  <c:v>1.46916E-3</c:v>
                </c:pt>
                <c:pt idx="112166" formatCode="0.00E+00">
                  <c:v>1.65514E-3</c:v>
                </c:pt>
                <c:pt idx="112167" formatCode="0.00E+00">
                  <c:v>1.84574E-3</c:v>
                </c:pt>
                <c:pt idx="112168" formatCode="0.00E+00">
                  <c:v>2.0409600000000001E-3</c:v>
                </c:pt>
                <c:pt idx="112169" formatCode="0.00E+00">
                  <c:v>2.2407600000000001E-3</c:v>
                </c:pt>
                <c:pt idx="112170" formatCode="0.00E+00">
                  <c:v>2.44509E-3</c:v>
                </c:pt>
                <c:pt idx="112171" formatCode="0.00E+00">
                  <c:v>2.6538899999999999E-3</c:v>
                </c:pt>
                <c:pt idx="112172" formatCode="0.00E+00">
                  <c:v>2.8670800000000001E-3</c:v>
                </c:pt>
                <c:pt idx="112173" formatCode="0.00E+00">
                  <c:v>3.08458E-3</c:v>
                </c:pt>
                <c:pt idx="112174" formatCode="0.00E+00">
                  <c:v>3.30628E-3</c:v>
                </c:pt>
                <c:pt idx="112175" formatCode="0.00E+00">
                  <c:v>3.53207E-3</c:v>
                </c:pt>
                <c:pt idx="112176" formatCode="0.00E+00">
                  <c:v>3.76181E-3</c:v>
                </c:pt>
                <c:pt idx="112177" formatCode="0.00E+00">
                  <c:v>3.9953699999999998E-3</c:v>
                </c:pt>
                <c:pt idx="112178" formatCode="0.00E+00">
                  <c:v>4.2325899999999996E-3</c:v>
                </c:pt>
                <c:pt idx="112179" formatCode="0.00E+00">
                  <c:v>4.4732900000000004E-3</c:v>
                </c:pt>
                <c:pt idx="112180" formatCode="0.00E+00">
                  <c:v>4.7172899999999999E-3</c:v>
                </c:pt>
                <c:pt idx="112181" formatCode="0.00E+00">
                  <c:v>4.9643899999999999E-3</c:v>
                </c:pt>
                <c:pt idx="112182" formatCode="0.00E+00">
                  <c:v>5.2143800000000002E-3</c:v>
                </c:pt>
                <c:pt idx="112183" formatCode="0.00E+00">
                  <c:v>5.4670300000000003E-3</c:v>
                </c:pt>
                <c:pt idx="112184" formatCode="0.00E+00">
                  <c:v>5.7221099999999999E-3</c:v>
                </c:pt>
                <c:pt idx="112185" formatCode="0.00E+00">
                  <c:v>5.9793600000000004E-3</c:v>
                </c:pt>
                <c:pt idx="112186" formatCode="0.00E+00">
                  <c:v>6.2385299999999999E-3</c:v>
                </c:pt>
                <c:pt idx="112187" formatCode="0.00E+00">
                  <c:v>6.4993400000000002E-3</c:v>
                </c:pt>
                <c:pt idx="112188" formatCode="0.00E+00">
                  <c:v>6.7615000000000001E-3</c:v>
                </c:pt>
                <c:pt idx="112189" formatCode="0.00E+00">
                  <c:v>7.02471E-3</c:v>
                </c:pt>
                <c:pt idx="112190" formatCode="0.00E+00">
                  <c:v>7.2886699999999997E-3</c:v>
                </c:pt>
                <c:pt idx="112191" formatCode="0.00E+00">
                  <c:v>7.5530600000000003E-3</c:v>
                </c:pt>
                <c:pt idx="112192" formatCode="0.00E+00">
                  <c:v>7.8175499999999995E-3</c:v>
                </c:pt>
                <c:pt idx="112193" formatCode="0.00E+00">
                  <c:v>8.0817900000000002E-3</c:v>
                </c:pt>
                <c:pt idx="112194" formatCode="0.00E+00">
                  <c:v>8.3454400000000008E-3</c:v>
                </c:pt>
                <c:pt idx="112195" formatCode="0.00E+00">
                  <c:v>8.6081500000000002E-3</c:v>
                </c:pt>
                <c:pt idx="112196" formatCode="0.00E+00">
                  <c:v>8.8695500000000004E-3</c:v>
                </c:pt>
                <c:pt idx="112197" formatCode="0.00E+00">
                  <c:v>9.1292700000000001E-3</c:v>
                </c:pt>
                <c:pt idx="112198" formatCode="0.00E+00">
                  <c:v>9.38692E-3</c:v>
                </c:pt>
                <c:pt idx="112199" formatCode="0.00E+00">
                  <c:v>9.6421300000000005E-3</c:v>
                </c:pt>
                <c:pt idx="112200" formatCode="0.00E+00">
                  <c:v>9.8945000000000005E-3</c:v>
                </c:pt>
                <c:pt idx="112201">
                  <c:v>1.0143599999999999E-2</c:v>
                </c:pt>
                <c:pt idx="112202">
                  <c:v>1.03891E-2</c:v>
                </c:pt>
                <c:pt idx="112203">
                  <c:v>1.06306E-2</c:v>
                </c:pt>
                <c:pt idx="112204">
                  <c:v>1.08676E-2</c:v>
                </c:pt>
                <c:pt idx="112205">
                  <c:v>1.10998E-2</c:v>
                </c:pt>
                <c:pt idx="112206">
                  <c:v>1.13267E-2</c:v>
                </c:pt>
                <c:pt idx="112207">
                  <c:v>1.15479E-2</c:v>
                </c:pt>
                <c:pt idx="112208">
                  <c:v>1.1762999999999999E-2</c:v>
                </c:pt>
                <c:pt idx="112209">
                  <c:v>1.1971600000000001E-2</c:v>
                </c:pt>
                <c:pt idx="112210">
                  <c:v>1.21733E-2</c:v>
                </c:pt>
                <c:pt idx="112211">
                  <c:v>1.2367599999999999E-2</c:v>
                </c:pt>
                <c:pt idx="112212">
                  <c:v>1.25542E-2</c:v>
                </c:pt>
                <c:pt idx="112213">
                  <c:v>1.27327E-2</c:v>
                </c:pt>
                <c:pt idx="112214">
                  <c:v>1.29027E-2</c:v>
                </c:pt>
                <c:pt idx="112215">
                  <c:v>1.3063699999999999E-2</c:v>
                </c:pt>
                <c:pt idx="112216">
                  <c:v>1.32154E-2</c:v>
                </c:pt>
                <c:pt idx="112217">
                  <c:v>1.3357300000000001E-2</c:v>
                </c:pt>
                <c:pt idx="112218">
                  <c:v>1.34892E-2</c:v>
                </c:pt>
                <c:pt idx="112219">
                  <c:v>1.36107E-2</c:v>
                </c:pt>
                <c:pt idx="112220">
                  <c:v>1.3721300000000001E-2</c:v>
                </c:pt>
                <c:pt idx="112221">
                  <c:v>1.3820799999999999E-2</c:v>
                </c:pt>
                <c:pt idx="112222">
                  <c:v>1.3908800000000001E-2</c:v>
                </c:pt>
                <c:pt idx="112223">
                  <c:v>1.39849E-2</c:v>
                </c:pt>
                <c:pt idx="112224">
                  <c:v>1.40489E-2</c:v>
                </c:pt>
                <c:pt idx="112225">
                  <c:v>1.41005E-2</c:v>
                </c:pt>
                <c:pt idx="112226">
                  <c:v>1.41393E-2</c:v>
                </c:pt>
                <c:pt idx="112227">
                  <c:v>1.4165000000000001E-2</c:v>
                </c:pt>
                <c:pt idx="112228">
                  <c:v>1.4177500000000001E-2</c:v>
                </c:pt>
                <c:pt idx="112229">
                  <c:v>1.41764E-2</c:v>
                </c:pt>
                <c:pt idx="112230">
                  <c:v>1.41616E-2</c:v>
                </c:pt>
                <c:pt idx="112231">
                  <c:v>1.41327E-2</c:v>
                </c:pt>
                <c:pt idx="112232">
                  <c:v>1.40897E-2</c:v>
                </c:pt>
                <c:pt idx="112233">
                  <c:v>1.40322E-2</c:v>
                </c:pt>
                <c:pt idx="112234">
                  <c:v>1.3960200000000001E-2</c:v>
                </c:pt>
                <c:pt idx="112235">
                  <c:v>1.38735E-2</c:v>
                </c:pt>
                <c:pt idx="112236">
                  <c:v>1.37719E-2</c:v>
                </c:pt>
                <c:pt idx="112237">
                  <c:v>1.36554E-2</c:v>
                </c:pt>
                <c:pt idx="112238">
                  <c:v>1.3523800000000001E-2</c:v>
                </c:pt>
                <c:pt idx="112239">
                  <c:v>1.3377E-2</c:v>
                </c:pt>
                <c:pt idx="112240">
                  <c:v>1.32151E-2</c:v>
                </c:pt>
                <c:pt idx="112241">
                  <c:v>1.30379E-2</c:v>
                </c:pt>
                <c:pt idx="112242">
                  <c:v>1.28454E-2</c:v>
                </c:pt>
                <c:pt idx="112243">
                  <c:v>1.2637799999999999E-2</c:v>
                </c:pt>
                <c:pt idx="112244">
                  <c:v>1.24148E-2</c:v>
                </c:pt>
                <c:pt idx="112245">
                  <c:v>1.21768E-2</c:v>
                </c:pt>
                <c:pt idx="112246">
                  <c:v>1.1923599999999999E-2</c:v>
                </c:pt>
                <c:pt idx="112247">
                  <c:v>1.16553E-2</c:v>
                </c:pt>
                <c:pt idx="112248">
                  <c:v>1.1372200000000001E-2</c:v>
                </c:pt>
                <c:pt idx="112249">
                  <c:v>1.10743E-2</c:v>
                </c:pt>
                <c:pt idx="112250">
                  <c:v>1.0761700000000001E-2</c:v>
                </c:pt>
                <c:pt idx="112251">
                  <c:v>1.04347E-2</c:v>
                </c:pt>
                <c:pt idx="112252">
                  <c:v>1.0093400000000001E-2</c:v>
                </c:pt>
                <c:pt idx="112253" formatCode="0.00E+00">
                  <c:v>9.7380599999999998E-3</c:v>
                </c:pt>
                <c:pt idx="112254" formatCode="0.00E+00">
                  <c:v>9.3689199999999993E-3</c:v>
                </c:pt>
                <c:pt idx="112255" formatCode="0.00E+00">
                  <c:v>8.9862299999999996E-3</c:v>
                </c:pt>
                <c:pt idx="112256" formatCode="0.00E+00">
                  <c:v>8.5902600000000006E-3</c:v>
                </c:pt>
                <c:pt idx="112257" formatCode="0.00E+00">
                  <c:v>8.1813300000000005E-3</c:v>
                </c:pt>
                <c:pt idx="112258" formatCode="0.00E+00">
                  <c:v>7.7597400000000002E-3</c:v>
                </c:pt>
                <c:pt idx="112259" formatCode="0.00E+00">
                  <c:v>7.3258400000000001E-3</c:v>
                </c:pt>
                <c:pt idx="112260" formatCode="0.00E+00">
                  <c:v>6.8799999999999998E-3</c:v>
                </c:pt>
                <c:pt idx="112261" formatCode="0.00E+00">
                  <c:v>6.4225799999999998E-3</c:v>
                </c:pt>
                <c:pt idx="112262" formatCode="0.00E+00">
                  <c:v>5.9539900000000002E-3</c:v>
                </c:pt>
                <c:pt idx="112263" formatCode="0.00E+00">
                  <c:v>5.4746500000000002E-3</c:v>
                </c:pt>
                <c:pt idx="112264" formatCode="0.00E+00">
                  <c:v>4.9849899999999999E-3</c:v>
                </c:pt>
                <c:pt idx="112265" formatCode="0.00E+00">
                  <c:v>4.4854600000000001E-3</c:v>
                </c:pt>
                <c:pt idx="112266" formatCode="0.00E+00">
                  <c:v>3.9765399999999998E-3</c:v>
                </c:pt>
                <c:pt idx="112267" formatCode="0.00E+00">
                  <c:v>3.4587200000000002E-3</c:v>
                </c:pt>
                <c:pt idx="112268" formatCode="0.00E+00">
                  <c:v>2.9325000000000002E-3</c:v>
                </c:pt>
                <c:pt idx="112269" formatCode="0.00E+00">
                  <c:v>2.3983899999999998E-3</c:v>
                </c:pt>
                <c:pt idx="112270" formatCode="0.00E+00">
                  <c:v>1.8569299999999999E-3</c:v>
                </c:pt>
                <c:pt idx="112271" formatCode="0.00E+00">
                  <c:v>1.30868E-3</c:v>
                </c:pt>
                <c:pt idx="112272" formatCode="0.00E+00">
                  <c:v>7.5418399999999997E-4</c:v>
                </c:pt>
                <c:pt idx="112273" formatCode="0.00E+00">
                  <c:v>1.94026E-4</c:v>
                </c:pt>
                <c:pt idx="112274" formatCode="0.00E+00">
                  <c:v>-3.7120799999999999E-4</c:v>
                </c:pt>
                <c:pt idx="112275" formatCode="0.00E+00">
                  <c:v>-9.4092000000000004E-4</c:v>
                </c:pt>
                <c:pt idx="112276" formatCode="0.00E+00">
                  <c:v>-1.5145E-3</c:v>
                </c:pt>
                <c:pt idx="112277" formatCode="0.00E+00">
                  <c:v>-2.0913300000000002E-3</c:v>
                </c:pt>
                <c:pt idx="112278" formatCode="0.00E+00">
                  <c:v>-2.6707800000000002E-3</c:v>
                </c:pt>
                <c:pt idx="112279" formatCode="0.00E+00">
                  <c:v>-3.2522200000000001E-3</c:v>
                </c:pt>
                <c:pt idx="112280" formatCode="0.00E+00">
                  <c:v>-3.8349999999999999E-3</c:v>
                </c:pt>
                <c:pt idx="112281" formatCode="0.00E+00">
                  <c:v>-4.4184699999999999E-3</c:v>
                </c:pt>
                <c:pt idx="112282" formatCode="0.00E+00">
                  <c:v>-5.0019699999999997E-3</c:v>
                </c:pt>
                <c:pt idx="112283" formatCode="0.00E+00">
                  <c:v>-5.5848499999999997E-3</c:v>
                </c:pt>
                <c:pt idx="112284" formatCode="0.00E+00">
                  <c:v>-6.1664399999999996E-3</c:v>
                </c:pt>
                <c:pt idx="112285" formatCode="0.00E+00">
                  <c:v>-6.7460699999999998E-3</c:v>
                </c:pt>
                <c:pt idx="112286" formatCode="0.00E+00">
                  <c:v>-7.3230700000000001E-3</c:v>
                </c:pt>
                <c:pt idx="112287" formatCode="0.00E+00">
                  <c:v>-7.8967699999999991E-3</c:v>
                </c:pt>
                <c:pt idx="112288" formatCode="0.00E+00">
                  <c:v>-8.4664900000000001E-3</c:v>
                </c:pt>
                <c:pt idx="112289" formatCode="0.00E+00">
                  <c:v>-9.0315800000000009E-3</c:v>
                </c:pt>
                <c:pt idx="112290" formatCode="0.00E+00">
                  <c:v>-9.5913500000000002E-3</c:v>
                </c:pt>
                <c:pt idx="112291">
                  <c:v>-1.0145100000000001E-2</c:v>
                </c:pt>
                <c:pt idx="112292">
                  <c:v>-1.06923E-2</c:v>
                </c:pt>
                <c:pt idx="112293">
                  <c:v>-1.12321E-2</c:v>
                </c:pt>
                <c:pt idx="112294">
                  <c:v>-1.1764E-2</c:v>
                </c:pt>
                <c:pt idx="112295">
                  <c:v>-1.2287299999999999E-2</c:v>
                </c:pt>
                <c:pt idx="112296">
                  <c:v>-1.28013E-2</c:v>
                </c:pt>
                <c:pt idx="112297">
                  <c:v>-1.33055E-2</c:v>
                </c:pt>
                <c:pt idx="112298">
                  <c:v>-1.3799199999999999E-2</c:v>
                </c:pt>
                <c:pt idx="112299">
                  <c:v>-1.42817E-2</c:v>
                </c:pt>
                <c:pt idx="112300">
                  <c:v>-1.47525E-2</c:v>
                </c:pt>
                <c:pt idx="112301">
                  <c:v>-1.5211000000000001E-2</c:v>
                </c:pt>
                <c:pt idx="112302">
                  <c:v>-1.56566E-2</c:v>
                </c:pt>
                <c:pt idx="112303">
                  <c:v>-1.60888E-2</c:v>
                </c:pt>
                <c:pt idx="112304">
                  <c:v>-1.6506900000000001E-2</c:v>
                </c:pt>
                <c:pt idx="112305">
                  <c:v>-1.6910499999999998E-2</c:v>
                </c:pt>
                <c:pt idx="112306">
                  <c:v>-1.7298999999999998E-2</c:v>
                </c:pt>
                <c:pt idx="112307">
                  <c:v>-1.7671900000000001E-2</c:v>
                </c:pt>
                <c:pt idx="112308">
                  <c:v>-1.8028800000000001E-2</c:v>
                </c:pt>
                <c:pt idx="112309">
                  <c:v>-1.8369099999999999E-2</c:v>
                </c:pt>
                <c:pt idx="112310">
                  <c:v>-1.8692400000000001E-2</c:v>
                </c:pt>
                <c:pt idx="112311">
                  <c:v>-1.8998299999999999E-2</c:v>
                </c:pt>
                <c:pt idx="112312">
                  <c:v>-1.9286299999999999E-2</c:v>
                </c:pt>
                <c:pt idx="112313">
                  <c:v>-1.95561E-2</c:v>
                </c:pt>
                <c:pt idx="112314">
                  <c:v>-1.98073E-2</c:v>
                </c:pt>
                <c:pt idx="112315">
                  <c:v>-2.0039600000000001E-2</c:v>
                </c:pt>
                <c:pt idx="112316">
                  <c:v>-2.02525E-2</c:v>
                </c:pt>
                <c:pt idx="112317">
                  <c:v>-2.0445899999999999E-2</c:v>
                </c:pt>
                <c:pt idx="112318">
                  <c:v>-2.06193E-2</c:v>
                </c:pt>
                <c:pt idx="112319">
                  <c:v>-2.0772700000000002E-2</c:v>
                </c:pt>
                <c:pt idx="112320">
                  <c:v>-2.09056E-2</c:v>
                </c:pt>
                <c:pt idx="112321">
                  <c:v>-2.1017899999999999E-2</c:v>
                </c:pt>
                <c:pt idx="112322">
                  <c:v>-2.11095E-2</c:v>
                </c:pt>
                <c:pt idx="112323">
                  <c:v>-2.11801E-2</c:v>
                </c:pt>
                <c:pt idx="112324">
                  <c:v>-2.1229700000000001E-2</c:v>
                </c:pt>
                <c:pt idx="112325">
                  <c:v>-2.1257999999999999E-2</c:v>
                </c:pt>
                <c:pt idx="112326">
                  <c:v>-2.1265099999999999E-2</c:v>
                </c:pt>
                <c:pt idx="112327">
                  <c:v>-2.12508E-2</c:v>
                </c:pt>
                <c:pt idx="112328">
                  <c:v>-2.1215100000000001E-2</c:v>
                </c:pt>
                <c:pt idx="112329">
                  <c:v>-2.1158E-2</c:v>
                </c:pt>
                <c:pt idx="112330">
                  <c:v>-2.1079500000000001E-2</c:v>
                </c:pt>
                <c:pt idx="112331">
                  <c:v>-2.09797E-2</c:v>
                </c:pt>
                <c:pt idx="112332">
                  <c:v>-2.0858600000000001E-2</c:v>
                </c:pt>
                <c:pt idx="112333">
                  <c:v>-2.0716399999999999E-2</c:v>
                </c:pt>
                <c:pt idx="112334">
                  <c:v>-2.0552999999999998E-2</c:v>
                </c:pt>
                <c:pt idx="112335">
                  <c:v>-2.0368799999999999E-2</c:v>
                </c:pt>
                <c:pt idx="112336">
                  <c:v>-2.01637E-2</c:v>
                </c:pt>
                <c:pt idx="112337">
                  <c:v>-1.99382E-2</c:v>
                </c:pt>
                <c:pt idx="112338">
                  <c:v>-1.96922E-2</c:v>
                </c:pt>
                <c:pt idx="112339">
                  <c:v>-1.9426200000000001E-2</c:v>
                </c:pt>
                <c:pt idx="112340">
                  <c:v>-1.9140299999999999E-2</c:v>
                </c:pt>
                <c:pt idx="112341">
                  <c:v>-1.8834900000000002E-2</c:v>
                </c:pt>
                <c:pt idx="112342">
                  <c:v>-1.85103E-2</c:v>
                </c:pt>
                <c:pt idx="112343">
                  <c:v>-1.8166700000000001E-2</c:v>
                </c:pt>
                <c:pt idx="112344">
                  <c:v>-1.78046E-2</c:v>
                </c:pt>
                <c:pt idx="112345">
                  <c:v>-1.74244E-2</c:v>
                </c:pt>
                <c:pt idx="112346">
                  <c:v>-1.7026400000000001E-2</c:v>
                </c:pt>
                <c:pt idx="112347">
                  <c:v>-1.66111E-2</c:v>
                </c:pt>
                <c:pt idx="112348">
                  <c:v>-1.61789E-2</c:v>
                </c:pt>
                <c:pt idx="112349">
                  <c:v>-1.57302E-2</c:v>
                </c:pt>
                <c:pt idx="112350">
                  <c:v>-1.52657E-2</c:v>
                </c:pt>
                <c:pt idx="112351">
                  <c:v>-1.4785700000000001E-2</c:v>
                </c:pt>
                <c:pt idx="112352">
                  <c:v>-1.4290799999999999E-2</c:v>
                </c:pt>
                <c:pt idx="112353">
                  <c:v>-1.37815E-2</c:v>
                </c:pt>
                <c:pt idx="112354">
                  <c:v>-1.32584E-2</c:v>
                </c:pt>
                <c:pt idx="112355">
                  <c:v>-1.27221E-2</c:v>
                </c:pt>
                <c:pt idx="112356">
                  <c:v>-1.2173099999999999E-2</c:v>
                </c:pt>
                <c:pt idx="112357">
                  <c:v>-1.1612000000000001E-2</c:v>
                </c:pt>
                <c:pt idx="112358">
                  <c:v>-1.1039500000000001E-2</c:v>
                </c:pt>
                <c:pt idx="112359">
                  <c:v>-1.0456099999999999E-2</c:v>
                </c:pt>
                <c:pt idx="112360" formatCode="0.00E+00">
                  <c:v>-9.8625499999999994E-3</c:v>
                </c:pt>
                <c:pt idx="112361" formatCode="0.00E+00">
                  <c:v>-9.2594500000000007E-3</c:v>
                </c:pt>
                <c:pt idx="112362" formatCode="0.00E+00">
                  <c:v>-8.6474800000000008E-3</c:v>
                </c:pt>
                <c:pt idx="112363" formatCode="0.00E+00">
                  <c:v>-8.0272799999999995E-3</c:v>
                </c:pt>
                <c:pt idx="112364" formatCode="0.00E+00">
                  <c:v>-7.3995399999999996E-3</c:v>
                </c:pt>
                <c:pt idx="112365" formatCode="0.00E+00">
                  <c:v>-6.7649399999999997E-3</c:v>
                </c:pt>
                <c:pt idx="112366" formatCode="0.00E+00">
                  <c:v>-6.12417E-3</c:v>
                </c:pt>
                <c:pt idx="112367" formatCode="0.00E+00">
                  <c:v>-5.4779199999999998E-3</c:v>
                </c:pt>
                <c:pt idx="112368" formatCode="0.00E+00">
                  <c:v>-4.8269000000000003E-3</c:v>
                </c:pt>
                <c:pt idx="112369" formatCode="0.00E+00">
                  <c:v>-4.1718099999999998E-3</c:v>
                </c:pt>
                <c:pt idx="112370" formatCode="0.00E+00">
                  <c:v>-3.5133500000000002E-3</c:v>
                </c:pt>
                <c:pt idx="112371" formatCode="0.00E+00">
                  <c:v>-2.8522299999999999E-3</c:v>
                </c:pt>
                <c:pt idx="112372" formatCode="0.00E+00">
                  <c:v>-2.1891699999999998E-3</c:v>
                </c:pt>
                <c:pt idx="112373" formatCode="0.00E+00">
                  <c:v>-1.5248600000000001E-3</c:v>
                </c:pt>
                <c:pt idx="112374" formatCode="0.00E+00">
                  <c:v>-8.6002400000000003E-4</c:v>
                </c:pt>
                <c:pt idx="112375" formatCode="0.00E+00">
                  <c:v>-1.9536400000000001E-4</c:v>
                </c:pt>
                <c:pt idx="112376" formatCode="0.00E+00">
                  <c:v>4.6841500000000002E-4</c:v>
                </c:pt>
                <c:pt idx="112377" formatCode="0.00E+00">
                  <c:v>1.13061E-3</c:v>
                </c:pt>
                <c:pt idx="112378" formatCode="0.00E+00">
                  <c:v>1.79054E-3</c:v>
                </c:pt>
                <c:pt idx="112379" formatCode="0.00E+00">
                  <c:v>2.4474900000000001E-3</c:v>
                </c:pt>
                <c:pt idx="112380" formatCode="0.00E+00">
                  <c:v>3.10079E-3</c:v>
                </c:pt>
                <c:pt idx="112381" formatCode="0.00E+00">
                  <c:v>3.74975E-3</c:v>
                </c:pt>
                <c:pt idx="112382" formatCode="0.00E+00">
                  <c:v>4.3937200000000003E-3</c:v>
                </c:pt>
                <c:pt idx="112383" formatCode="0.00E+00">
                  <c:v>5.0320199999999999E-3</c:v>
                </c:pt>
                <c:pt idx="112384" formatCode="0.00E+00">
                  <c:v>5.6640099999999997E-3</c:v>
                </c:pt>
                <c:pt idx="112385" formatCode="0.00E+00">
                  <c:v>6.2890400000000001E-3</c:v>
                </c:pt>
                <c:pt idx="112386" formatCode="0.00E+00">
                  <c:v>6.9064900000000004E-3</c:v>
                </c:pt>
                <c:pt idx="112387" formatCode="0.00E+00">
                  <c:v>7.51572E-3</c:v>
                </c:pt>
                <c:pt idx="112388" formatCode="0.00E+00">
                  <c:v>8.1161400000000009E-3</c:v>
                </c:pt>
                <c:pt idx="112389" formatCode="0.00E+00">
                  <c:v>8.7071600000000002E-3</c:v>
                </c:pt>
                <c:pt idx="112390" formatCode="0.00E+00">
                  <c:v>9.28819E-3</c:v>
                </c:pt>
                <c:pt idx="112391" formatCode="0.00E+00">
                  <c:v>9.8586699999999999E-3</c:v>
                </c:pt>
                <c:pt idx="112392">
                  <c:v>1.0418E-2</c:v>
                </c:pt>
                <c:pt idx="112393">
                  <c:v>1.09658E-2</c:v>
                </c:pt>
                <c:pt idx="112394">
                  <c:v>1.15014E-2</c:v>
                </c:pt>
                <c:pt idx="112395">
                  <c:v>1.20243E-2</c:v>
                </c:pt>
                <c:pt idx="112396">
                  <c:v>1.2534099999999999E-2</c:v>
                </c:pt>
                <c:pt idx="112397">
                  <c:v>1.30303E-2</c:v>
                </c:pt>
                <c:pt idx="112398">
                  <c:v>1.3512400000000001E-2</c:v>
                </c:pt>
                <c:pt idx="112399">
                  <c:v>1.3980100000000001E-2</c:v>
                </c:pt>
                <c:pt idx="112400">
                  <c:v>1.44329E-2</c:v>
                </c:pt>
                <c:pt idx="112401">
                  <c:v>1.4870400000000001E-2</c:v>
                </c:pt>
                <c:pt idx="112402">
                  <c:v>1.52923E-2</c:v>
                </c:pt>
                <c:pt idx="112403">
                  <c:v>1.56981E-2</c:v>
                </c:pt>
                <c:pt idx="112404">
                  <c:v>1.60877E-2</c:v>
                </c:pt>
                <c:pt idx="112405">
                  <c:v>1.6460599999999999E-2</c:v>
                </c:pt>
                <c:pt idx="112406">
                  <c:v>1.6816600000000001E-2</c:v>
                </c:pt>
                <c:pt idx="112407">
                  <c:v>1.7155500000000001E-2</c:v>
                </c:pt>
                <c:pt idx="112408">
                  <c:v>1.74769E-2</c:v>
                </c:pt>
                <c:pt idx="112409">
                  <c:v>1.77807E-2</c:v>
                </c:pt>
                <c:pt idx="112410">
                  <c:v>1.8066599999999999E-2</c:v>
                </c:pt>
                <c:pt idx="112411">
                  <c:v>1.83346E-2</c:v>
                </c:pt>
                <c:pt idx="112412">
                  <c:v>1.8584300000000002E-2</c:v>
                </c:pt>
                <c:pt idx="112413">
                  <c:v>1.8815800000000001E-2</c:v>
                </c:pt>
                <c:pt idx="112414">
                  <c:v>1.9028799999999998E-2</c:v>
                </c:pt>
                <c:pt idx="112415">
                  <c:v>1.9223299999999999E-2</c:v>
                </c:pt>
                <c:pt idx="112416">
                  <c:v>1.9399300000000001E-2</c:v>
                </c:pt>
                <c:pt idx="112417">
                  <c:v>1.95566E-2</c:v>
                </c:pt>
                <c:pt idx="112418">
                  <c:v>1.9695299999999999E-2</c:v>
                </c:pt>
                <c:pt idx="112419">
                  <c:v>1.9815300000000001E-2</c:v>
                </c:pt>
                <c:pt idx="112420">
                  <c:v>1.9916699999999999E-2</c:v>
                </c:pt>
                <c:pt idx="112421">
                  <c:v>1.99995E-2</c:v>
                </c:pt>
                <c:pt idx="112422">
                  <c:v>2.00638E-2</c:v>
                </c:pt>
                <c:pt idx="112423">
                  <c:v>2.0109599999999998E-2</c:v>
                </c:pt>
                <c:pt idx="112424">
                  <c:v>2.0136999999999999E-2</c:v>
                </c:pt>
                <c:pt idx="112425">
                  <c:v>2.0146299999999999E-2</c:v>
                </c:pt>
                <c:pt idx="112426">
                  <c:v>2.01374E-2</c:v>
                </c:pt>
                <c:pt idx="112427">
                  <c:v>2.0110599999999999E-2</c:v>
                </c:pt>
                <c:pt idx="112428">
                  <c:v>2.0066000000000001E-2</c:v>
                </c:pt>
                <c:pt idx="112429">
                  <c:v>2.0003799999999999E-2</c:v>
                </c:pt>
                <c:pt idx="112430">
                  <c:v>1.9924299999999999E-2</c:v>
                </c:pt>
                <c:pt idx="112431">
                  <c:v>1.9827600000000001E-2</c:v>
                </c:pt>
                <c:pt idx="112432">
                  <c:v>1.9714099999999998E-2</c:v>
                </c:pt>
                <c:pt idx="112433">
                  <c:v>1.9583900000000001E-2</c:v>
                </c:pt>
                <c:pt idx="112434">
                  <c:v>1.9437400000000001E-2</c:v>
                </c:pt>
                <c:pt idx="112435">
                  <c:v>1.9274900000000001E-2</c:v>
                </c:pt>
                <c:pt idx="112436">
                  <c:v>1.9096599999999998E-2</c:v>
                </c:pt>
                <c:pt idx="112437">
                  <c:v>1.8902800000000001E-2</c:v>
                </c:pt>
                <c:pt idx="112438">
                  <c:v>1.8693999999999999E-2</c:v>
                </c:pt>
                <c:pt idx="112439">
                  <c:v>1.8470400000000001E-2</c:v>
                </c:pt>
                <c:pt idx="112440">
                  <c:v>1.8232499999999999E-2</c:v>
                </c:pt>
                <c:pt idx="112441">
                  <c:v>1.79805E-2</c:v>
                </c:pt>
                <c:pt idx="112442">
                  <c:v>1.7714899999999999E-2</c:v>
                </c:pt>
                <c:pt idx="112443">
                  <c:v>1.7436E-2</c:v>
                </c:pt>
                <c:pt idx="112444">
                  <c:v>1.7144300000000001E-2</c:v>
                </c:pt>
                <c:pt idx="112445">
                  <c:v>1.68402E-2</c:v>
                </c:pt>
                <c:pt idx="112446">
                  <c:v>1.6524E-2</c:v>
                </c:pt>
                <c:pt idx="112447">
                  <c:v>1.61963E-2</c:v>
                </c:pt>
                <c:pt idx="112448">
                  <c:v>1.5857400000000001E-2</c:v>
                </c:pt>
                <c:pt idx="112449">
                  <c:v>1.55078E-2</c:v>
                </c:pt>
                <c:pt idx="112450">
                  <c:v>1.5147900000000001E-2</c:v>
                </c:pt>
                <c:pt idx="112451">
                  <c:v>1.47782E-2</c:v>
                </c:pt>
                <c:pt idx="112452">
                  <c:v>1.43991E-2</c:v>
                </c:pt>
                <c:pt idx="112453">
                  <c:v>1.40111E-2</c:v>
                </c:pt>
                <c:pt idx="112454">
                  <c:v>1.3614599999999999E-2</c:v>
                </c:pt>
                <c:pt idx="112455">
                  <c:v>1.32102E-2</c:v>
                </c:pt>
                <c:pt idx="112456">
                  <c:v>1.2798199999999999E-2</c:v>
                </c:pt>
                <c:pt idx="112457">
                  <c:v>1.23792E-2</c:v>
                </c:pt>
                <c:pt idx="112458">
                  <c:v>1.1953500000000001E-2</c:v>
                </c:pt>
                <c:pt idx="112459">
                  <c:v>1.15218E-2</c:v>
                </c:pt>
                <c:pt idx="112460">
                  <c:v>1.10843E-2</c:v>
                </c:pt>
                <c:pt idx="112461">
                  <c:v>1.06417E-2</c:v>
                </c:pt>
                <c:pt idx="112462">
                  <c:v>1.01943E-2</c:v>
                </c:pt>
                <c:pt idx="112463" formatCode="0.00E+00">
                  <c:v>9.7425900000000006E-3</c:v>
                </c:pt>
                <c:pt idx="112464" formatCode="0.00E+00">
                  <c:v>9.2870599999999998E-3</c:v>
                </c:pt>
                <c:pt idx="112465" formatCode="0.00E+00">
                  <c:v>8.8281499999999999E-3</c:v>
                </c:pt>
                <c:pt idx="112466" formatCode="0.00E+00">
                  <c:v>8.3663000000000001E-3</c:v>
                </c:pt>
                <c:pt idx="112467" formatCode="0.00E+00">
                  <c:v>7.9019399999999997E-3</c:v>
                </c:pt>
                <c:pt idx="112468" formatCode="0.00E+00">
                  <c:v>7.4355200000000002E-3</c:v>
                </c:pt>
                <c:pt idx="112469" formatCode="0.00E+00">
                  <c:v>6.9674699999999999E-3</c:v>
                </c:pt>
                <c:pt idx="112470" formatCode="0.00E+00">
                  <c:v>6.4982099999999999E-3</c:v>
                </c:pt>
                <c:pt idx="112471" formatCode="0.00E+00">
                  <c:v>6.0281600000000003E-3</c:v>
                </c:pt>
                <c:pt idx="112472" formatCode="0.00E+00">
                  <c:v>5.5577200000000004E-3</c:v>
                </c:pt>
                <c:pt idx="112473" formatCode="0.00E+00">
                  <c:v>5.0873000000000003E-3</c:v>
                </c:pt>
                <c:pt idx="112474" formatCode="0.00E+00">
                  <c:v>4.6173000000000004E-3</c:v>
                </c:pt>
                <c:pt idx="112475" formatCode="0.00E+00">
                  <c:v>4.1480900000000001E-3</c:v>
                </c:pt>
                <c:pt idx="112476" formatCode="0.00E+00">
                  <c:v>3.6800600000000002E-3</c:v>
                </c:pt>
                <c:pt idx="112477" formatCode="0.00E+00">
                  <c:v>3.2135800000000002E-3</c:v>
                </c:pt>
                <c:pt idx="112478" formatCode="0.00E+00">
                  <c:v>2.7490000000000001E-3</c:v>
                </c:pt>
                <c:pt idx="112479" formatCode="0.00E+00">
                  <c:v>2.2866800000000001E-3</c:v>
                </c:pt>
                <c:pt idx="112480" formatCode="0.00E+00">
                  <c:v>1.8269499999999999E-3</c:v>
                </c:pt>
                <c:pt idx="112481" formatCode="0.00E+00">
                  <c:v>1.3701399999999999E-3</c:v>
                </c:pt>
                <c:pt idx="112482" formatCode="0.00E+00">
                  <c:v>9.1657900000000005E-4</c:v>
                </c:pt>
                <c:pt idx="112483" formatCode="0.00E+00">
                  <c:v>4.6656600000000002E-4</c:v>
                </c:pt>
                <c:pt idx="112484" formatCode="0.00E+00">
                  <c:v>2.0402800000000001E-5</c:v>
                </c:pt>
                <c:pt idx="112485" formatCode="0.00E+00">
                  <c:v>-4.2162299999999998E-4</c:v>
                </c:pt>
                <c:pt idx="112486" formatCode="0.00E+00">
                  <c:v>-8.5923399999999995E-4</c:v>
                </c:pt>
                <c:pt idx="112487" formatCode="0.00E+00">
                  <c:v>-1.29217E-3</c:v>
                </c:pt>
                <c:pt idx="112488" formatCode="0.00E+00">
                  <c:v>-1.7201600000000001E-3</c:v>
                </c:pt>
                <c:pt idx="112489" formatCode="0.00E+00">
                  <c:v>-2.1429800000000001E-3</c:v>
                </c:pt>
                <c:pt idx="112490" formatCode="0.00E+00">
                  <c:v>-2.5603900000000001E-3</c:v>
                </c:pt>
                <c:pt idx="112491" formatCode="0.00E+00">
                  <c:v>-2.9721700000000001E-3</c:v>
                </c:pt>
                <c:pt idx="112492" formatCode="0.00E+00">
                  <c:v>-3.3781100000000001E-3</c:v>
                </c:pt>
                <c:pt idx="112493" formatCode="0.00E+00">
                  <c:v>-3.7780000000000001E-3</c:v>
                </c:pt>
                <c:pt idx="112494" formatCode="0.00E+00">
                  <c:v>-4.1716699999999997E-3</c:v>
                </c:pt>
                <c:pt idx="112495" formatCode="0.00E+00">
                  <c:v>-4.55894E-3</c:v>
                </c:pt>
                <c:pt idx="112496" formatCode="0.00E+00">
                  <c:v>-4.9396300000000004E-3</c:v>
                </c:pt>
                <c:pt idx="112497" formatCode="0.00E+00">
                  <c:v>-5.3135999999999999E-3</c:v>
                </c:pt>
                <c:pt idx="112498" formatCode="0.00E+00">
                  <c:v>-5.6807000000000003E-3</c:v>
                </c:pt>
                <c:pt idx="112499" formatCode="0.00E+00">
                  <c:v>-6.0407999999999998E-3</c:v>
                </c:pt>
                <c:pt idx="112500" formatCode="0.00E+00">
                  <c:v>-6.39377E-3</c:v>
                </c:pt>
                <c:pt idx="112501" formatCode="0.00E+00">
                  <c:v>-6.7394999999999998E-3</c:v>
                </c:pt>
                <c:pt idx="112502" formatCode="0.00E+00">
                  <c:v>-7.0778899999999999E-3</c:v>
                </c:pt>
                <c:pt idx="112503" formatCode="0.00E+00">
                  <c:v>-7.4088399999999999E-3</c:v>
                </c:pt>
                <c:pt idx="112504" formatCode="0.00E+00">
                  <c:v>-7.7322700000000003E-3</c:v>
                </c:pt>
                <c:pt idx="112505" formatCode="0.00E+00">
                  <c:v>-8.0481100000000007E-3</c:v>
                </c:pt>
                <c:pt idx="112506" formatCode="0.00E+00">
                  <c:v>-8.3562900000000006E-3</c:v>
                </c:pt>
                <c:pt idx="112507" formatCode="0.00E+00">
                  <c:v>-8.6567499999999995E-3</c:v>
                </c:pt>
                <c:pt idx="112508" formatCode="0.00E+00">
                  <c:v>-8.9494499999999994E-3</c:v>
                </c:pt>
                <c:pt idx="112509" formatCode="0.00E+00">
                  <c:v>-9.2343500000000005E-3</c:v>
                </c:pt>
                <c:pt idx="112510" formatCode="0.00E+00">
                  <c:v>-9.5113999999999997E-3</c:v>
                </c:pt>
                <c:pt idx="112511" formatCode="0.00E+00">
                  <c:v>-9.7806000000000004E-3</c:v>
                </c:pt>
                <c:pt idx="112512">
                  <c:v>-1.0041899999999999E-2</c:v>
                </c:pt>
                <c:pt idx="112513">
                  <c:v>-1.02954E-2</c:v>
                </c:pt>
                <c:pt idx="112514">
                  <c:v>-1.0540900000000001E-2</c:v>
                </c:pt>
                <c:pt idx="112515">
                  <c:v>-1.0778599999999999E-2</c:v>
                </c:pt>
                <c:pt idx="112516">
                  <c:v>-1.10084E-2</c:v>
                </c:pt>
                <c:pt idx="112517">
                  <c:v>-1.12303E-2</c:v>
                </c:pt>
                <c:pt idx="112518">
                  <c:v>-1.14444E-2</c:v>
                </c:pt>
                <c:pt idx="112519">
                  <c:v>-1.1650600000000001E-2</c:v>
                </c:pt>
                <c:pt idx="112520">
                  <c:v>-1.18491E-2</c:v>
                </c:pt>
                <c:pt idx="112521">
                  <c:v>-1.20398E-2</c:v>
                </c:pt>
                <c:pt idx="112522">
                  <c:v>-1.2222800000000001E-2</c:v>
                </c:pt>
                <c:pt idx="112523">
                  <c:v>-1.23982E-2</c:v>
                </c:pt>
                <c:pt idx="112524">
                  <c:v>-1.25659E-2</c:v>
                </c:pt>
                <c:pt idx="112525">
                  <c:v>-1.2725999999999999E-2</c:v>
                </c:pt>
                <c:pt idx="112526">
                  <c:v>-1.2878499999999999E-2</c:v>
                </c:pt>
                <c:pt idx="112527">
                  <c:v>-1.30236E-2</c:v>
                </c:pt>
                <c:pt idx="112528">
                  <c:v>-1.3161300000000001E-2</c:v>
                </c:pt>
                <c:pt idx="112529">
                  <c:v>-1.3291600000000001E-2</c:v>
                </c:pt>
                <c:pt idx="112530">
                  <c:v>-1.34146E-2</c:v>
                </c:pt>
                <c:pt idx="112531">
                  <c:v>-1.35303E-2</c:v>
                </c:pt>
                <c:pt idx="112532">
                  <c:v>-1.36388E-2</c:v>
                </c:pt>
                <c:pt idx="112533">
                  <c:v>-1.3740199999999999E-2</c:v>
                </c:pt>
                <c:pt idx="112534">
                  <c:v>-1.38345E-2</c:v>
                </c:pt>
                <c:pt idx="112535">
                  <c:v>-1.39217E-2</c:v>
                </c:pt>
                <c:pt idx="112536">
                  <c:v>-1.4002000000000001E-2</c:v>
                </c:pt>
                <c:pt idx="112537">
                  <c:v>-1.40754E-2</c:v>
                </c:pt>
                <c:pt idx="112538">
                  <c:v>-1.4141900000000001E-2</c:v>
                </c:pt>
                <c:pt idx="112539">
                  <c:v>-1.42016E-2</c:v>
                </c:pt>
                <c:pt idx="112540">
                  <c:v>-1.42545E-2</c:v>
                </c:pt>
                <c:pt idx="112541">
                  <c:v>-1.43007E-2</c:v>
                </c:pt>
                <c:pt idx="112542">
                  <c:v>-1.4340200000000001E-2</c:v>
                </c:pt>
                <c:pt idx="112543">
                  <c:v>-1.4373199999999999E-2</c:v>
                </c:pt>
                <c:pt idx="112544">
                  <c:v>-1.4399500000000001E-2</c:v>
                </c:pt>
                <c:pt idx="112545">
                  <c:v>-1.4419400000000001E-2</c:v>
                </c:pt>
                <c:pt idx="112546">
                  <c:v>-1.44327E-2</c:v>
                </c:pt>
                <c:pt idx="112547">
                  <c:v>-1.44396E-2</c:v>
                </c:pt>
                <c:pt idx="112548">
                  <c:v>-1.444E-2</c:v>
                </c:pt>
                <c:pt idx="112549">
                  <c:v>-1.4434000000000001E-2</c:v>
                </c:pt>
                <c:pt idx="112550">
                  <c:v>-1.4421700000000001E-2</c:v>
                </c:pt>
                <c:pt idx="112551">
                  <c:v>-1.4402999999999999E-2</c:v>
                </c:pt>
                <c:pt idx="112552">
                  <c:v>-1.4378E-2</c:v>
                </c:pt>
                <c:pt idx="112553">
                  <c:v>-1.43467E-2</c:v>
                </c:pt>
                <c:pt idx="112554">
                  <c:v>-1.43091E-2</c:v>
                </c:pt>
                <c:pt idx="112555">
                  <c:v>-1.42652E-2</c:v>
                </c:pt>
                <c:pt idx="112556">
                  <c:v>-1.4215E-2</c:v>
                </c:pt>
                <c:pt idx="112557">
                  <c:v>-1.41586E-2</c:v>
                </c:pt>
                <c:pt idx="112558">
                  <c:v>-1.40958E-2</c:v>
                </c:pt>
                <c:pt idx="112559">
                  <c:v>-1.4026800000000001E-2</c:v>
                </c:pt>
                <c:pt idx="112560">
                  <c:v>-1.39515E-2</c:v>
                </c:pt>
                <c:pt idx="112561">
                  <c:v>-1.387E-2</c:v>
                </c:pt>
                <c:pt idx="112562">
                  <c:v>-1.37821E-2</c:v>
                </c:pt>
                <c:pt idx="112563">
                  <c:v>-1.3688000000000001E-2</c:v>
                </c:pt>
                <c:pt idx="112564">
                  <c:v>-1.3587500000000001E-2</c:v>
                </c:pt>
                <c:pt idx="112565">
                  <c:v>-1.34807E-2</c:v>
                </c:pt>
                <c:pt idx="112566">
                  <c:v>-1.3367499999999999E-2</c:v>
                </c:pt>
                <c:pt idx="112567">
                  <c:v>-1.3247999999999999E-2</c:v>
                </c:pt>
                <c:pt idx="112568">
                  <c:v>-1.3122E-2</c:v>
                </c:pt>
                <c:pt idx="112569">
                  <c:v>-1.29897E-2</c:v>
                </c:pt>
                <c:pt idx="112570">
                  <c:v>-1.28509E-2</c:v>
                </c:pt>
                <c:pt idx="112571">
                  <c:v>-1.2705599999999999E-2</c:v>
                </c:pt>
                <c:pt idx="112572">
                  <c:v>-1.25538E-2</c:v>
                </c:pt>
                <c:pt idx="112573">
                  <c:v>-1.23956E-2</c:v>
                </c:pt>
                <c:pt idx="112574">
                  <c:v>-1.2230700000000001E-2</c:v>
                </c:pt>
                <c:pt idx="112575">
                  <c:v>-1.20594E-2</c:v>
                </c:pt>
                <c:pt idx="112576">
                  <c:v>-1.18814E-2</c:v>
                </c:pt>
                <c:pt idx="112577">
                  <c:v>-1.16968E-2</c:v>
                </c:pt>
                <c:pt idx="112578">
                  <c:v>-1.15056E-2</c:v>
                </c:pt>
                <c:pt idx="112579">
                  <c:v>-1.13077E-2</c:v>
                </c:pt>
                <c:pt idx="112580">
                  <c:v>-1.1103099999999999E-2</c:v>
                </c:pt>
                <c:pt idx="112581">
                  <c:v>-1.08918E-2</c:v>
                </c:pt>
                <c:pt idx="112582">
                  <c:v>-1.0673800000000001E-2</c:v>
                </c:pt>
                <c:pt idx="112583">
                  <c:v>-1.0449099999999999E-2</c:v>
                </c:pt>
                <c:pt idx="112584">
                  <c:v>-1.02176E-2</c:v>
                </c:pt>
                <c:pt idx="112585" formatCode="0.00E+00">
                  <c:v>-9.9794399999999991E-3</c:v>
                </c:pt>
                <c:pt idx="112586" formatCode="0.00E+00">
                  <c:v>-9.7344800000000002E-3</c:v>
                </c:pt>
                <c:pt idx="112587" formatCode="0.00E+00">
                  <c:v>-9.4827799999999997E-3</c:v>
                </c:pt>
                <c:pt idx="112588" formatCode="0.00E+00">
                  <c:v>-9.2243399999999993E-3</c:v>
                </c:pt>
                <c:pt idx="112589" formatCode="0.00E+00">
                  <c:v>-8.9591700000000007E-3</c:v>
                </c:pt>
                <c:pt idx="112590" formatCode="0.00E+00">
                  <c:v>-8.6872800000000003E-3</c:v>
                </c:pt>
                <c:pt idx="112591" formatCode="0.00E+00">
                  <c:v>-8.4086999999999999E-3</c:v>
                </c:pt>
                <c:pt idx="112592" formatCode="0.00E+00">
                  <c:v>-8.1234399999999991E-3</c:v>
                </c:pt>
                <c:pt idx="112593" formatCode="0.00E+00">
                  <c:v>-7.8315499999999996E-3</c:v>
                </c:pt>
                <c:pt idx="112594" formatCode="0.00E+00">
                  <c:v>-7.5330500000000003E-3</c:v>
                </c:pt>
                <c:pt idx="112595" formatCode="0.00E+00">
                  <c:v>-7.2279900000000001E-3</c:v>
                </c:pt>
                <c:pt idx="112596" formatCode="0.00E+00">
                  <c:v>-6.9164300000000003E-3</c:v>
                </c:pt>
                <c:pt idx="112597" formatCode="0.00E+00">
                  <c:v>-6.5984199999999998E-3</c:v>
                </c:pt>
                <c:pt idx="112598" formatCode="0.00E+00">
                  <c:v>-6.2740299999999999E-3</c:v>
                </c:pt>
                <c:pt idx="112599" formatCode="0.00E+00">
                  <c:v>-5.9433300000000001E-3</c:v>
                </c:pt>
                <c:pt idx="112600" formatCode="0.00E+00">
                  <c:v>-5.6063900000000002E-3</c:v>
                </c:pt>
                <c:pt idx="112601" formatCode="0.00E+00">
                  <c:v>-5.2633200000000002E-3</c:v>
                </c:pt>
                <c:pt idx="112602" formatCode="0.00E+00">
                  <c:v>-4.9141999999999996E-3</c:v>
                </c:pt>
                <c:pt idx="112603" formatCode="0.00E+00">
                  <c:v>-4.5591299999999998E-3</c:v>
                </c:pt>
                <c:pt idx="112604" formatCode="0.00E+00">
                  <c:v>-4.1982499999999997E-3</c:v>
                </c:pt>
                <c:pt idx="112605" formatCode="0.00E+00">
                  <c:v>-3.8316499999999998E-3</c:v>
                </c:pt>
                <c:pt idx="112606" formatCode="0.00E+00">
                  <c:v>-3.45949E-3</c:v>
                </c:pt>
                <c:pt idx="112607" formatCode="0.00E+00">
                  <c:v>-3.0818899999999999E-3</c:v>
                </c:pt>
                <c:pt idx="112608" formatCode="0.00E+00">
                  <c:v>-2.69901E-3</c:v>
                </c:pt>
                <c:pt idx="112609" formatCode="0.00E+00">
                  <c:v>-2.3110100000000001E-3</c:v>
                </c:pt>
                <c:pt idx="112610" formatCode="0.00E+00">
                  <c:v>-1.9180499999999999E-3</c:v>
                </c:pt>
                <c:pt idx="112611" formatCode="0.00E+00">
                  <c:v>-1.5203199999999999E-3</c:v>
                </c:pt>
                <c:pt idx="112612" formatCode="0.00E+00">
                  <c:v>-1.1180000000000001E-3</c:v>
                </c:pt>
                <c:pt idx="112613" formatCode="0.00E+00">
                  <c:v>-7.1128100000000002E-4</c:v>
                </c:pt>
                <c:pt idx="112614" formatCode="0.00E+00">
                  <c:v>-3.0038100000000001E-4</c:v>
                </c:pt>
                <c:pt idx="112615" formatCode="0.00E+00">
                  <c:v>1.1448899999999999E-4</c:v>
                </c:pt>
                <c:pt idx="112616" formatCode="0.00E+00">
                  <c:v>5.3310100000000002E-4</c:v>
                </c:pt>
                <c:pt idx="112617" formatCode="0.00E+00">
                  <c:v>9.5521899999999999E-4</c:v>
                </c:pt>
                <c:pt idx="112618" formatCode="0.00E+00">
                  <c:v>1.3806000000000001E-3</c:v>
                </c:pt>
                <c:pt idx="112619" formatCode="0.00E+00">
                  <c:v>1.8089899999999999E-3</c:v>
                </c:pt>
                <c:pt idx="112620" formatCode="0.00E+00">
                  <c:v>2.24012E-3</c:v>
                </c:pt>
                <c:pt idx="112621" formatCode="0.00E+00">
                  <c:v>2.6737100000000001E-3</c:v>
                </c:pt>
                <c:pt idx="112622" formatCode="0.00E+00">
                  <c:v>3.1094999999999999E-3</c:v>
                </c:pt>
                <c:pt idx="112623" formatCode="0.00E+00">
                  <c:v>3.54718E-3</c:v>
                </c:pt>
                <c:pt idx="112624" formatCode="0.00E+00">
                  <c:v>3.9864499999999999E-3</c:v>
                </c:pt>
                <c:pt idx="112625" formatCode="0.00E+00">
                  <c:v>4.4270100000000003E-3</c:v>
                </c:pt>
                <c:pt idx="112626" formatCode="0.00E+00">
                  <c:v>4.8685400000000002E-3</c:v>
                </c:pt>
                <c:pt idx="112627" formatCode="0.00E+00">
                  <c:v>5.3107099999999997E-3</c:v>
                </c:pt>
                <c:pt idx="112628" formatCode="0.00E+00">
                  <c:v>5.7531800000000001E-3</c:v>
                </c:pt>
                <c:pt idx="112629" formatCode="0.00E+00">
                  <c:v>6.1956299999999997E-3</c:v>
                </c:pt>
                <c:pt idx="112630" formatCode="0.00E+00">
                  <c:v>6.6376899999999999E-3</c:v>
                </c:pt>
                <c:pt idx="112631" formatCode="0.00E+00">
                  <c:v>7.0790200000000001E-3</c:v>
                </c:pt>
                <c:pt idx="112632" formatCode="0.00E+00">
                  <c:v>7.5192499999999999E-3</c:v>
                </c:pt>
                <c:pt idx="112633" formatCode="0.00E+00">
                  <c:v>7.9580099999999997E-3</c:v>
                </c:pt>
                <c:pt idx="112634" formatCode="0.00E+00">
                  <c:v>8.3949200000000002E-3</c:v>
                </c:pt>
                <c:pt idx="112635" formatCode="0.00E+00">
                  <c:v>8.8296199999999998E-3</c:v>
                </c:pt>
                <c:pt idx="112636" formatCode="0.00E+00">
                  <c:v>9.2616999999999994E-3</c:v>
                </c:pt>
                <c:pt idx="112637" formatCode="0.00E+00">
                  <c:v>9.6907799999999995E-3</c:v>
                </c:pt>
                <c:pt idx="112638">
                  <c:v>1.01165E-2</c:v>
                </c:pt>
                <c:pt idx="112639">
                  <c:v>1.05384E-2</c:v>
                </c:pt>
                <c:pt idx="112640">
                  <c:v>1.09561E-2</c:v>
                </c:pt>
                <c:pt idx="112641">
                  <c:v>1.1369199999999999E-2</c:v>
                </c:pt>
                <c:pt idx="112642">
                  <c:v>1.17772E-2</c:v>
                </c:pt>
                <c:pt idx="112643">
                  <c:v>1.21799E-2</c:v>
                </c:pt>
                <c:pt idx="112644">
                  <c:v>1.25767E-2</c:v>
                </c:pt>
                <c:pt idx="112645">
                  <c:v>1.2967299999999999E-2</c:v>
                </c:pt>
                <c:pt idx="112646">
                  <c:v>1.33513E-2</c:v>
                </c:pt>
                <c:pt idx="112647">
                  <c:v>1.37281E-2</c:v>
                </c:pt>
                <c:pt idx="112648">
                  <c:v>1.4097500000000001E-2</c:v>
                </c:pt>
                <c:pt idx="112649">
                  <c:v>1.4459E-2</c:v>
                </c:pt>
                <c:pt idx="112650">
                  <c:v>1.48121E-2</c:v>
                </c:pt>
                <c:pt idx="112651">
                  <c:v>1.5156599999999999E-2</c:v>
                </c:pt>
                <c:pt idx="112652">
                  <c:v>1.5491899999999999E-2</c:v>
                </c:pt>
                <c:pt idx="112653">
                  <c:v>1.5817700000000001E-2</c:v>
                </c:pt>
                <c:pt idx="112654">
                  <c:v>1.6133600000000001E-2</c:v>
                </c:pt>
                <c:pt idx="112655">
                  <c:v>1.6439200000000001E-2</c:v>
                </c:pt>
                <c:pt idx="112656">
                  <c:v>1.6734099999999998E-2</c:v>
                </c:pt>
                <c:pt idx="112657">
                  <c:v>1.7017899999999999E-2</c:v>
                </c:pt>
                <c:pt idx="112658">
                  <c:v>1.7290300000000002E-2</c:v>
                </c:pt>
                <c:pt idx="112659">
                  <c:v>1.7550799999999998E-2</c:v>
                </c:pt>
                <c:pt idx="112660">
                  <c:v>1.7799100000000002E-2</c:v>
                </c:pt>
                <c:pt idx="112661">
                  <c:v>1.80349E-2</c:v>
                </c:pt>
                <c:pt idx="112662">
                  <c:v>1.8257800000000001E-2</c:v>
                </c:pt>
                <c:pt idx="112663">
                  <c:v>1.8467500000000001E-2</c:v>
                </c:pt>
                <c:pt idx="112664">
                  <c:v>1.8663699999999998E-2</c:v>
                </c:pt>
                <c:pt idx="112665">
                  <c:v>1.8846000000000002E-2</c:v>
                </c:pt>
                <c:pt idx="112666">
                  <c:v>1.9014099999999999E-2</c:v>
                </c:pt>
                <c:pt idx="112667">
                  <c:v>1.9167799999999999E-2</c:v>
                </c:pt>
                <c:pt idx="112668">
                  <c:v>1.93067E-2</c:v>
                </c:pt>
                <c:pt idx="112669">
                  <c:v>1.9430599999999999E-2</c:v>
                </c:pt>
                <c:pt idx="112670">
                  <c:v>1.95392E-2</c:v>
                </c:pt>
                <c:pt idx="112671">
                  <c:v>1.9632400000000001E-2</c:v>
                </c:pt>
                <c:pt idx="112672">
                  <c:v>1.97098E-2</c:v>
                </c:pt>
                <c:pt idx="112673">
                  <c:v>1.9771199999999999E-2</c:v>
                </c:pt>
                <c:pt idx="112674">
                  <c:v>1.9816500000000001E-2</c:v>
                </c:pt>
                <c:pt idx="112675">
                  <c:v>1.9845399999999999E-2</c:v>
                </c:pt>
                <c:pt idx="112676">
                  <c:v>1.9857900000000001E-2</c:v>
                </c:pt>
                <c:pt idx="112677">
                  <c:v>1.9853599999999999E-2</c:v>
                </c:pt>
                <c:pt idx="112678">
                  <c:v>1.9832599999999999E-2</c:v>
                </c:pt>
                <c:pt idx="112679">
                  <c:v>1.9794599999999999E-2</c:v>
                </c:pt>
                <c:pt idx="112680">
                  <c:v>1.9739699999999999E-2</c:v>
                </c:pt>
                <c:pt idx="112681">
                  <c:v>1.96676E-2</c:v>
                </c:pt>
                <c:pt idx="112682">
                  <c:v>1.95783E-2</c:v>
                </c:pt>
                <c:pt idx="112683">
                  <c:v>1.9471800000000001E-2</c:v>
                </c:pt>
                <c:pt idx="112684">
                  <c:v>1.9348000000000001E-2</c:v>
                </c:pt>
                <c:pt idx="112685">
                  <c:v>1.9206999999999998E-2</c:v>
                </c:pt>
                <c:pt idx="112686">
                  <c:v>1.9048699999999998E-2</c:v>
                </c:pt>
                <c:pt idx="112687">
                  <c:v>1.88731E-2</c:v>
                </c:pt>
                <c:pt idx="112688">
                  <c:v>1.86803E-2</c:v>
                </c:pt>
                <c:pt idx="112689">
                  <c:v>1.8470299999999999E-2</c:v>
                </c:pt>
                <c:pt idx="112690">
                  <c:v>1.82433E-2</c:v>
                </c:pt>
                <c:pt idx="112691">
                  <c:v>1.7999299999999999E-2</c:v>
                </c:pt>
                <c:pt idx="112692">
                  <c:v>1.7738400000000001E-2</c:v>
                </c:pt>
                <c:pt idx="112693">
                  <c:v>1.7460799999999999E-2</c:v>
                </c:pt>
                <c:pt idx="112694">
                  <c:v>1.71667E-2</c:v>
                </c:pt>
                <c:pt idx="112695">
                  <c:v>1.6856099999999999E-2</c:v>
                </c:pt>
                <c:pt idx="112696">
                  <c:v>1.65293E-2</c:v>
                </c:pt>
                <c:pt idx="112697">
                  <c:v>1.6186599999999999E-2</c:v>
                </c:pt>
                <c:pt idx="112698">
                  <c:v>1.5828100000000001E-2</c:v>
                </c:pt>
                <c:pt idx="112699">
                  <c:v>1.5454000000000001E-2</c:v>
                </c:pt>
                <c:pt idx="112700">
                  <c:v>1.50648E-2</c:v>
                </c:pt>
                <c:pt idx="112701">
                  <c:v>1.46605E-2</c:v>
                </c:pt>
                <c:pt idx="112702">
                  <c:v>1.42416E-2</c:v>
                </c:pt>
                <c:pt idx="112703">
                  <c:v>1.38084E-2</c:v>
                </c:pt>
                <c:pt idx="112704">
                  <c:v>1.33612E-2</c:v>
                </c:pt>
                <c:pt idx="112705">
                  <c:v>1.29003E-2</c:v>
                </c:pt>
                <c:pt idx="112706">
                  <c:v>1.24262E-2</c:v>
                </c:pt>
                <c:pt idx="112707">
                  <c:v>1.1939200000000001E-2</c:v>
                </c:pt>
                <c:pt idx="112708">
                  <c:v>1.1439700000000001E-2</c:v>
                </c:pt>
                <c:pt idx="112709">
                  <c:v>1.0928200000000001E-2</c:v>
                </c:pt>
                <c:pt idx="112710">
                  <c:v>1.0404999999999999E-2</c:v>
                </c:pt>
                <c:pt idx="112711" formatCode="0.00E+00">
                  <c:v>9.8707399999999994E-3</c:v>
                </c:pt>
                <c:pt idx="112712" formatCode="0.00E+00">
                  <c:v>9.3257400000000008E-3</c:v>
                </c:pt>
                <c:pt idx="112713" formatCode="0.00E+00">
                  <c:v>8.7705300000000003E-3</c:v>
                </c:pt>
                <c:pt idx="112714" formatCode="0.00E+00">
                  <c:v>8.2056000000000004E-3</c:v>
                </c:pt>
                <c:pt idx="112715" formatCode="0.00E+00">
                  <c:v>7.6314499999999997E-3</c:v>
                </c:pt>
                <c:pt idx="112716" formatCode="0.00E+00">
                  <c:v>7.0486000000000004E-3</c:v>
                </c:pt>
                <c:pt idx="112717" formatCode="0.00E+00">
                  <c:v>6.45759E-3</c:v>
                </c:pt>
                <c:pt idx="112718" formatCode="0.00E+00">
                  <c:v>5.8589499999999999E-3</c:v>
                </c:pt>
                <c:pt idx="112719" formatCode="0.00E+00">
                  <c:v>5.2532400000000002E-3</c:v>
                </c:pt>
                <c:pt idx="112720" formatCode="0.00E+00">
                  <c:v>4.6410100000000001E-3</c:v>
                </c:pt>
                <c:pt idx="112721" formatCode="0.00E+00">
                  <c:v>4.0228499999999997E-3</c:v>
                </c:pt>
                <c:pt idx="112722" formatCode="0.00E+00">
                  <c:v>3.3993199999999999E-3</c:v>
                </c:pt>
                <c:pt idx="112723" formatCode="0.00E+00">
                  <c:v>2.7710199999999999E-3</c:v>
                </c:pt>
                <c:pt idx="112724" formatCode="0.00E+00">
                  <c:v>2.13854E-3</c:v>
                </c:pt>
                <c:pt idx="112725" formatCode="0.00E+00">
                  <c:v>1.50248E-3</c:v>
                </c:pt>
                <c:pt idx="112726" formatCode="0.00E+00">
                  <c:v>8.63451E-4</c:v>
                </c:pt>
                <c:pt idx="112727" formatCode="0.00E+00">
                  <c:v>2.2206799999999999E-4</c:v>
                </c:pt>
                <c:pt idx="112728" formatCode="0.00E+00">
                  <c:v>-4.2105400000000002E-4</c:v>
                </c:pt>
                <c:pt idx="112729" formatCode="0.00E+00">
                  <c:v>-1.06529E-3</c:v>
                </c:pt>
                <c:pt idx="112730" formatCode="0.00E+00">
                  <c:v>-1.71003E-3</c:v>
                </c:pt>
                <c:pt idx="112731" formatCode="0.00E+00">
                  <c:v>-2.3546299999999999E-3</c:v>
                </c:pt>
                <c:pt idx="112732" formatCode="0.00E+00">
                  <c:v>-2.99847E-3</c:v>
                </c:pt>
                <c:pt idx="112733" formatCode="0.00E+00">
                  <c:v>-3.6409300000000001E-3</c:v>
                </c:pt>
                <c:pt idx="112734" formatCode="0.00E+00">
                  <c:v>-4.2813599999999997E-3</c:v>
                </c:pt>
                <c:pt idx="112735" formatCode="0.00E+00">
                  <c:v>-4.9191599999999997E-3</c:v>
                </c:pt>
                <c:pt idx="112736" formatCode="0.00E+00">
                  <c:v>-5.5536800000000001E-3</c:v>
                </c:pt>
                <c:pt idx="112737" formatCode="0.00E+00">
                  <c:v>-6.1843000000000002E-3</c:v>
                </c:pt>
                <c:pt idx="112738" formatCode="0.00E+00">
                  <c:v>-6.8104000000000003E-3</c:v>
                </c:pt>
                <c:pt idx="112739" formatCode="0.00E+00">
                  <c:v>-7.4313799999999996E-3</c:v>
                </c:pt>
                <c:pt idx="112740" formatCode="0.00E+00">
                  <c:v>-8.0465999999999992E-3</c:v>
                </c:pt>
                <c:pt idx="112741" formatCode="0.00E+00">
                  <c:v>-8.6554600000000002E-3</c:v>
                </c:pt>
                <c:pt idx="112742" formatCode="0.00E+00">
                  <c:v>-9.2573699999999991E-3</c:v>
                </c:pt>
                <c:pt idx="112743" formatCode="0.00E+00">
                  <c:v>-9.8517299999999995E-3</c:v>
                </c:pt>
                <c:pt idx="112744">
                  <c:v>-1.04379E-2</c:v>
                </c:pt>
                <c:pt idx="112745">
                  <c:v>-1.10154E-2</c:v>
                </c:pt>
                <c:pt idx="112746">
                  <c:v>-1.1583599999999999E-2</c:v>
                </c:pt>
                <c:pt idx="112747">
                  <c:v>-1.2142E-2</c:v>
                </c:pt>
                <c:pt idx="112748">
                  <c:v>-1.26899E-2</c:v>
                </c:pt>
                <c:pt idx="112749">
                  <c:v>-1.32269E-2</c:v>
                </c:pt>
                <c:pt idx="112750">
                  <c:v>-1.37524E-2</c:v>
                </c:pt>
                <c:pt idx="112751">
                  <c:v>-1.42659E-2</c:v>
                </c:pt>
                <c:pt idx="112752">
                  <c:v>-1.4767000000000001E-2</c:v>
                </c:pt>
                <c:pt idx="112753">
                  <c:v>-1.5254999999999999E-2</c:v>
                </c:pt>
                <c:pt idx="112754">
                  <c:v>-1.57295E-2</c:v>
                </c:pt>
                <c:pt idx="112755">
                  <c:v>-1.6190199999999998E-2</c:v>
                </c:pt>
                <c:pt idx="112756">
                  <c:v>-1.6636399999999999E-2</c:v>
                </c:pt>
                <c:pt idx="112757">
                  <c:v>-1.70679E-2</c:v>
                </c:pt>
                <c:pt idx="112758">
                  <c:v>-1.7484099999999999E-2</c:v>
                </c:pt>
                <c:pt idx="112759">
                  <c:v>-1.78847E-2</c:v>
                </c:pt>
                <c:pt idx="112760">
                  <c:v>-1.8269199999999999E-2</c:v>
                </c:pt>
                <c:pt idx="112761">
                  <c:v>-1.8637399999999998E-2</c:v>
                </c:pt>
                <c:pt idx="112762">
                  <c:v>-1.89889E-2</c:v>
                </c:pt>
                <c:pt idx="112763">
                  <c:v>-1.9323300000000002E-2</c:v>
                </c:pt>
                <c:pt idx="112764">
                  <c:v>-1.9640399999999999E-2</c:v>
                </c:pt>
                <c:pt idx="112765">
                  <c:v>-1.9939800000000001E-2</c:v>
                </c:pt>
                <c:pt idx="112766">
                  <c:v>-2.0221200000000002E-2</c:v>
                </c:pt>
                <c:pt idx="112767">
                  <c:v>-2.0484499999999999E-2</c:v>
                </c:pt>
                <c:pt idx="112768">
                  <c:v>-2.0729299999999999E-2</c:v>
                </c:pt>
                <c:pt idx="112769">
                  <c:v>-2.0955499999999998E-2</c:v>
                </c:pt>
                <c:pt idx="112770">
                  <c:v>-2.1162899999999998E-2</c:v>
                </c:pt>
                <c:pt idx="112771">
                  <c:v>-2.13513E-2</c:v>
                </c:pt>
                <c:pt idx="112772">
                  <c:v>-2.1520500000000001E-2</c:v>
                </c:pt>
                <c:pt idx="112773">
                  <c:v>-2.1670399999999999E-2</c:v>
                </c:pt>
                <c:pt idx="112774">
                  <c:v>-2.1800900000000002E-2</c:v>
                </c:pt>
                <c:pt idx="112775">
                  <c:v>-2.1911900000000002E-2</c:v>
                </c:pt>
                <c:pt idx="112776">
                  <c:v>-2.2003399999999999E-2</c:v>
                </c:pt>
                <c:pt idx="112777">
                  <c:v>-2.20752E-2</c:v>
                </c:pt>
                <c:pt idx="112778">
                  <c:v>-2.2127399999999998E-2</c:v>
                </c:pt>
                <c:pt idx="112779">
                  <c:v>-2.2159999999999999E-2</c:v>
                </c:pt>
                <c:pt idx="112780">
                  <c:v>-2.2172899999999999E-2</c:v>
                </c:pt>
                <c:pt idx="112781">
                  <c:v>-2.21662E-2</c:v>
                </c:pt>
                <c:pt idx="112782">
                  <c:v>-2.2139900000000001E-2</c:v>
                </c:pt>
                <c:pt idx="112783">
                  <c:v>-2.2094200000000001E-2</c:v>
                </c:pt>
                <c:pt idx="112784">
                  <c:v>-2.2029099999999999E-2</c:v>
                </c:pt>
                <c:pt idx="112785">
                  <c:v>-2.19448E-2</c:v>
                </c:pt>
                <c:pt idx="112786">
                  <c:v>-2.1841300000000001E-2</c:v>
                </c:pt>
                <c:pt idx="112787">
                  <c:v>-2.17188E-2</c:v>
                </c:pt>
                <c:pt idx="112788">
                  <c:v>-2.1577499999999999E-2</c:v>
                </c:pt>
                <c:pt idx="112789">
                  <c:v>-2.1417599999999998E-2</c:v>
                </c:pt>
                <c:pt idx="112790">
                  <c:v>-2.1239299999999999E-2</c:v>
                </c:pt>
                <c:pt idx="112791">
                  <c:v>-2.10429E-2</c:v>
                </c:pt>
                <c:pt idx="112792">
                  <c:v>-2.08285E-2</c:v>
                </c:pt>
                <c:pt idx="112793">
                  <c:v>-2.0596400000000001E-2</c:v>
                </c:pt>
                <c:pt idx="112794">
                  <c:v>-2.0347000000000001E-2</c:v>
                </c:pt>
                <c:pt idx="112795">
                  <c:v>-2.0080500000000001E-2</c:v>
                </c:pt>
                <c:pt idx="112796">
                  <c:v>-1.97973E-2</c:v>
                </c:pt>
                <c:pt idx="112797">
                  <c:v>-1.94976E-2</c:v>
                </c:pt>
                <c:pt idx="112798">
                  <c:v>-1.9181799999999999E-2</c:v>
                </c:pt>
                <c:pt idx="112799">
                  <c:v>-1.88504E-2</c:v>
                </c:pt>
                <c:pt idx="112800">
                  <c:v>-1.8503499999999999E-2</c:v>
                </c:pt>
                <c:pt idx="112801">
                  <c:v>-1.81418E-2</c:v>
                </c:pt>
                <c:pt idx="112802">
                  <c:v>-1.7765400000000001E-2</c:v>
                </c:pt>
                <c:pt idx="112803">
                  <c:v>-1.7375000000000002E-2</c:v>
                </c:pt>
                <c:pt idx="112804">
                  <c:v>-1.6970800000000001E-2</c:v>
                </c:pt>
                <c:pt idx="112805">
                  <c:v>-1.65533E-2</c:v>
                </c:pt>
                <c:pt idx="112806">
                  <c:v>-1.6123100000000001E-2</c:v>
                </c:pt>
                <c:pt idx="112807">
                  <c:v>-1.56805E-2</c:v>
                </c:pt>
                <c:pt idx="112808">
                  <c:v>-1.5226E-2</c:v>
                </c:pt>
                <c:pt idx="112809">
                  <c:v>-1.47601E-2</c:v>
                </c:pt>
                <c:pt idx="112810">
                  <c:v>-1.4283300000000001E-2</c:v>
                </c:pt>
                <c:pt idx="112811">
                  <c:v>-1.3795999999999999E-2</c:v>
                </c:pt>
                <c:pt idx="112812">
                  <c:v>-1.3298900000000001E-2</c:v>
                </c:pt>
                <c:pt idx="112813">
                  <c:v>-1.27923E-2</c:v>
                </c:pt>
                <c:pt idx="112814">
                  <c:v>-1.22769E-2</c:v>
                </c:pt>
                <c:pt idx="112815">
                  <c:v>-1.1753100000000001E-2</c:v>
                </c:pt>
                <c:pt idx="112816">
                  <c:v>-1.1221399999999999E-2</c:v>
                </c:pt>
                <c:pt idx="112817">
                  <c:v>-1.0682499999999999E-2</c:v>
                </c:pt>
                <c:pt idx="112818">
                  <c:v>-1.01367E-2</c:v>
                </c:pt>
                <c:pt idx="112819" formatCode="0.00E+00">
                  <c:v>-9.5847799999999993E-3</c:v>
                </c:pt>
                <c:pt idx="112820" formatCode="0.00E+00">
                  <c:v>-9.0271199999999996E-3</c:v>
                </c:pt>
                <c:pt idx="112821" formatCode="0.00E+00">
                  <c:v>-8.4642999999999993E-3</c:v>
                </c:pt>
                <c:pt idx="112822" formatCode="0.00E+00">
                  <c:v>-7.8968600000000003E-3</c:v>
                </c:pt>
                <c:pt idx="112823" formatCode="0.00E+00">
                  <c:v>-7.3253499999999996E-3</c:v>
                </c:pt>
                <c:pt idx="112824" formatCode="0.00E+00">
                  <c:v>-6.7502999999999999E-3</c:v>
                </c:pt>
                <c:pt idx="112825" formatCode="0.00E+00">
                  <c:v>-6.1722499999999998E-3</c:v>
                </c:pt>
                <c:pt idx="112826" formatCode="0.00E+00">
                  <c:v>-5.5917500000000004E-3</c:v>
                </c:pt>
                <c:pt idx="112827" formatCode="0.00E+00">
                  <c:v>-5.0093300000000002E-3</c:v>
                </c:pt>
                <c:pt idx="112828" formatCode="0.00E+00">
                  <c:v>-4.4255099999999997E-3</c:v>
                </c:pt>
                <c:pt idx="112829" formatCode="0.00E+00">
                  <c:v>-3.8408399999999999E-3</c:v>
                </c:pt>
                <c:pt idx="112830" formatCode="0.00E+00">
                  <c:v>-3.2558399999999999E-3</c:v>
                </c:pt>
                <c:pt idx="112831" formatCode="0.00E+00">
                  <c:v>-2.6710200000000001E-3</c:v>
                </c:pt>
                <c:pt idx="112832" formatCode="0.00E+00">
                  <c:v>-2.0869E-3</c:v>
                </c:pt>
                <c:pt idx="112833" formatCode="0.00E+00">
                  <c:v>-1.5039999999999999E-3</c:v>
                </c:pt>
                <c:pt idx="112834" formatCode="0.00E+00">
                  <c:v>-9.2280800000000001E-4</c:v>
                </c:pt>
                <c:pt idx="112835" formatCode="0.00E+00">
                  <c:v>-3.43834E-4</c:v>
                </c:pt>
                <c:pt idx="112836" formatCode="0.00E+00">
                  <c:v>2.32437E-4</c:v>
                </c:pt>
                <c:pt idx="112837" formatCode="0.00E+00">
                  <c:v>8.0552300000000005E-4</c:v>
                </c:pt>
                <c:pt idx="112838" formatCode="0.00E+00">
                  <c:v>1.37495E-3</c:v>
                </c:pt>
                <c:pt idx="112839" formatCode="0.00E+00">
                  <c:v>1.9402499999999999E-3</c:v>
                </c:pt>
                <c:pt idx="112840" formatCode="0.00E+00">
                  <c:v>2.5009699999999999E-3</c:v>
                </c:pt>
                <c:pt idx="112841" formatCode="0.00E+00">
                  <c:v>3.0566600000000001E-3</c:v>
                </c:pt>
                <c:pt idx="112842" formatCode="0.00E+00">
                  <c:v>3.6068900000000002E-3</c:v>
                </c:pt>
                <c:pt idx="112843" formatCode="0.00E+00">
                  <c:v>4.1512199999999997E-3</c:v>
                </c:pt>
                <c:pt idx="112844" formatCode="0.00E+00">
                  <c:v>4.6892399999999999E-3</c:v>
                </c:pt>
                <c:pt idx="112845" formatCode="0.00E+00">
                  <c:v>5.22055E-3</c:v>
                </c:pt>
                <c:pt idx="112846" formatCode="0.00E+00">
                  <c:v>5.7447399999999999E-3</c:v>
                </c:pt>
                <c:pt idx="112847" formatCode="0.00E+00">
                  <c:v>6.26145E-3</c:v>
                </c:pt>
                <c:pt idx="112848" formatCode="0.00E+00">
                  <c:v>6.77028E-3</c:v>
                </c:pt>
                <c:pt idx="112849" formatCode="0.00E+00">
                  <c:v>7.2709000000000003E-3</c:v>
                </c:pt>
                <c:pt idx="112850" formatCode="0.00E+00">
                  <c:v>7.7629400000000003E-3</c:v>
                </c:pt>
                <c:pt idx="112851" formatCode="0.00E+00">
                  <c:v>8.2460699999999994E-3</c:v>
                </c:pt>
                <c:pt idx="112852" formatCode="0.00E+00">
                  <c:v>8.7199700000000005E-3</c:v>
                </c:pt>
                <c:pt idx="112853" formatCode="0.00E+00">
                  <c:v>9.1843399999999992E-3</c:v>
                </c:pt>
                <c:pt idx="112854" formatCode="0.00E+00">
                  <c:v>9.6388700000000008E-3</c:v>
                </c:pt>
                <c:pt idx="112855">
                  <c:v>1.00833E-2</c:v>
                </c:pt>
                <c:pt idx="112856">
                  <c:v>1.05173E-2</c:v>
                </c:pt>
                <c:pt idx="112857">
                  <c:v>1.0940699999999999E-2</c:v>
                </c:pt>
                <c:pt idx="112858">
                  <c:v>1.1353200000000001E-2</c:v>
                </c:pt>
                <c:pt idx="112859">
                  <c:v>1.1754499999999999E-2</c:v>
                </c:pt>
                <c:pt idx="112860">
                  <c:v>1.2144500000000001E-2</c:v>
                </c:pt>
                <c:pt idx="112861">
                  <c:v>1.2522999999999999E-2</c:v>
                </c:pt>
                <c:pt idx="112862">
                  <c:v>1.28898E-2</c:v>
                </c:pt>
                <c:pt idx="112863">
                  <c:v>1.32446E-2</c:v>
                </c:pt>
                <c:pt idx="112864">
                  <c:v>1.3587399999999999E-2</c:v>
                </c:pt>
                <c:pt idx="112865">
                  <c:v>1.39179E-2</c:v>
                </c:pt>
                <c:pt idx="112866">
                  <c:v>1.42361E-2</c:v>
                </c:pt>
                <c:pt idx="112867">
                  <c:v>1.4541800000000001E-2</c:v>
                </c:pt>
                <c:pt idx="112868">
                  <c:v>1.48349E-2</c:v>
                </c:pt>
                <c:pt idx="112869">
                  <c:v>1.5115200000000001E-2</c:v>
                </c:pt>
                <c:pt idx="112870">
                  <c:v>1.53829E-2</c:v>
                </c:pt>
                <c:pt idx="112871">
                  <c:v>1.5637600000000001E-2</c:v>
                </c:pt>
                <c:pt idx="112872">
                  <c:v>1.5879500000000001E-2</c:v>
                </c:pt>
                <c:pt idx="112873">
                  <c:v>1.6108299999999999E-2</c:v>
                </c:pt>
                <c:pt idx="112874">
                  <c:v>1.6324200000000001E-2</c:v>
                </c:pt>
                <c:pt idx="112875">
                  <c:v>1.6527099999999999E-2</c:v>
                </c:pt>
                <c:pt idx="112876">
                  <c:v>1.67169E-2</c:v>
                </c:pt>
                <c:pt idx="112877">
                  <c:v>1.6893600000000002E-2</c:v>
                </c:pt>
                <c:pt idx="112878">
                  <c:v>1.70574E-2</c:v>
                </c:pt>
                <c:pt idx="112879">
                  <c:v>1.72081E-2</c:v>
                </c:pt>
                <c:pt idx="112880">
                  <c:v>1.7345800000000001E-2</c:v>
                </c:pt>
                <c:pt idx="112881">
                  <c:v>1.7470599999999999E-2</c:v>
                </c:pt>
                <c:pt idx="112882">
                  <c:v>1.7582500000000001E-2</c:v>
                </c:pt>
                <c:pt idx="112883">
                  <c:v>1.7681499999999999E-2</c:v>
                </c:pt>
                <c:pt idx="112884">
                  <c:v>1.77678E-2</c:v>
                </c:pt>
                <c:pt idx="112885">
                  <c:v>1.78414E-2</c:v>
                </c:pt>
                <c:pt idx="112886">
                  <c:v>1.7902299999999999E-2</c:v>
                </c:pt>
                <c:pt idx="112887">
                  <c:v>1.7950799999999999E-2</c:v>
                </c:pt>
                <c:pt idx="112888">
                  <c:v>1.7986800000000001E-2</c:v>
                </c:pt>
                <c:pt idx="112889">
                  <c:v>1.8010600000000002E-2</c:v>
                </c:pt>
                <c:pt idx="112890">
                  <c:v>1.8022099999999999E-2</c:v>
                </c:pt>
                <c:pt idx="112891">
                  <c:v>1.8021599999999999E-2</c:v>
                </c:pt>
                <c:pt idx="112892">
                  <c:v>1.80092E-2</c:v>
                </c:pt>
                <c:pt idx="112893">
                  <c:v>1.7985000000000001E-2</c:v>
                </c:pt>
                <c:pt idx="112894">
                  <c:v>1.7949099999999999E-2</c:v>
                </c:pt>
                <c:pt idx="112895">
                  <c:v>1.79017E-2</c:v>
                </c:pt>
                <c:pt idx="112896">
                  <c:v>1.7843000000000001E-2</c:v>
                </c:pt>
                <c:pt idx="112897">
                  <c:v>1.7773000000000001E-2</c:v>
                </c:pt>
                <c:pt idx="112898">
                  <c:v>1.7692099999999999E-2</c:v>
                </c:pt>
                <c:pt idx="112899">
                  <c:v>1.76002E-2</c:v>
                </c:pt>
                <c:pt idx="112900">
                  <c:v>1.7497700000000001E-2</c:v>
                </c:pt>
                <c:pt idx="112901">
                  <c:v>1.7384699999999999E-2</c:v>
                </c:pt>
                <c:pt idx="112902">
                  <c:v>1.72613E-2</c:v>
                </c:pt>
                <c:pt idx="112903">
                  <c:v>1.7127799999999999E-2</c:v>
                </c:pt>
                <c:pt idx="112904">
                  <c:v>1.6984300000000001E-2</c:v>
                </c:pt>
                <c:pt idx="112905">
                  <c:v>1.6830999999999999E-2</c:v>
                </c:pt>
                <c:pt idx="112906">
                  <c:v>1.6668100000000002E-2</c:v>
                </c:pt>
                <c:pt idx="112907">
                  <c:v>1.6495800000000001E-2</c:v>
                </c:pt>
                <c:pt idx="112908">
                  <c:v>1.63143E-2</c:v>
                </c:pt>
                <c:pt idx="112909">
                  <c:v>1.6123800000000001E-2</c:v>
                </c:pt>
                <c:pt idx="112910">
                  <c:v>1.5924399999999998E-2</c:v>
                </c:pt>
                <c:pt idx="112911">
                  <c:v>1.5716399999999998E-2</c:v>
                </c:pt>
                <c:pt idx="112912">
                  <c:v>1.55E-2</c:v>
                </c:pt>
                <c:pt idx="112913">
                  <c:v>1.52753E-2</c:v>
                </c:pt>
                <c:pt idx="112914">
                  <c:v>1.50426E-2</c:v>
                </c:pt>
                <c:pt idx="112915">
                  <c:v>1.4801999999999999E-2</c:v>
                </c:pt>
                <c:pt idx="112916">
                  <c:v>1.45538E-2</c:v>
                </c:pt>
                <c:pt idx="112917">
                  <c:v>1.4298099999999999E-2</c:v>
                </c:pt>
                <c:pt idx="112918">
                  <c:v>1.40351E-2</c:v>
                </c:pt>
                <c:pt idx="112919">
                  <c:v>1.3765100000000001E-2</c:v>
                </c:pt>
                <c:pt idx="112920">
                  <c:v>1.3488200000000001E-2</c:v>
                </c:pt>
                <c:pt idx="112921">
                  <c:v>1.32046E-2</c:v>
                </c:pt>
                <c:pt idx="112922">
                  <c:v>1.2914500000000001E-2</c:v>
                </c:pt>
                <c:pt idx="112923">
                  <c:v>1.26181E-2</c:v>
                </c:pt>
                <c:pt idx="112924">
                  <c:v>1.2315599999999999E-2</c:v>
                </c:pt>
                <c:pt idx="112925">
                  <c:v>1.2007200000000001E-2</c:v>
                </c:pt>
                <c:pt idx="112926">
                  <c:v>1.1693E-2</c:v>
                </c:pt>
                <c:pt idx="112927">
                  <c:v>1.1373299999999999E-2</c:v>
                </c:pt>
                <c:pt idx="112928">
                  <c:v>1.1048199999999999E-2</c:v>
                </c:pt>
                <c:pt idx="112929">
                  <c:v>1.0717900000000001E-2</c:v>
                </c:pt>
                <c:pt idx="112930">
                  <c:v>1.0382600000000001E-2</c:v>
                </c:pt>
                <c:pt idx="112931">
                  <c:v>1.00424E-2</c:v>
                </c:pt>
                <c:pt idx="112932" formatCode="0.00E+00">
                  <c:v>9.6976100000000006E-3</c:v>
                </c:pt>
                <c:pt idx="112933" formatCode="0.00E+00">
                  <c:v>9.3483100000000003E-3</c:v>
                </c:pt>
                <c:pt idx="112934" formatCode="0.00E+00">
                  <c:v>8.9946999999999996E-3</c:v>
                </c:pt>
                <c:pt idx="112935" formatCode="0.00E+00">
                  <c:v>8.6369399999999992E-3</c:v>
                </c:pt>
                <c:pt idx="112936" formatCode="0.00E+00">
                  <c:v>8.2752199999999998E-3</c:v>
                </c:pt>
                <c:pt idx="112937" formatCode="0.00E+00">
                  <c:v>7.9096900000000005E-3</c:v>
                </c:pt>
                <c:pt idx="112938" formatCode="0.00E+00">
                  <c:v>7.5405200000000002E-3</c:v>
                </c:pt>
                <c:pt idx="112939" formatCode="0.00E+00">
                  <c:v>7.1678799999999997E-3</c:v>
                </c:pt>
                <c:pt idx="112940" formatCode="0.00E+00">
                  <c:v>6.7919299999999998E-3</c:v>
                </c:pt>
                <c:pt idx="112941" formatCode="0.00E+00">
                  <c:v>6.4128400000000004E-3</c:v>
                </c:pt>
                <c:pt idx="112942" formatCode="0.00E+00">
                  <c:v>6.0307700000000004E-3</c:v>
                </c:pt>
                <c:pt idx="112943" formatCode="0.00E+00">
                  <c:v>5.6458699999999999E-3</c:v>
                </c:pt>
                <c:pt idx="112944" formatCode="0.00E+00">
                  <c:v>5.2583200000000004E-3</c:v>
                </c:pt>
                <c:pt idx="112945" formatCode="0.00E+00">
                  <c:v>4.8682600000000001E-3</c:v>
                </c:pt>
                <c:pt idx="112946" formatCode="0.00E+00">
                  <c:v>4.4758599999999999E-3</c:v>
                </c:pt>
                <c:pt idx="112947" formatCode="0.00E+00">
                  <c:v>4.0812699999999997E-3</c:v>
                </c:pt>
                <c:pt idx="112948" formatCode="0.00E+00">
                  <c:v>3.6846499999999998E-3</c:v>
                </c:pt>
                <c:pt idx="112949" formatCode="0.00E+00">
                  <c:v>3.2861700000000001E-3</c:v>
                </c:pt>
                <c:pt idx="112950" formatCode="0.00E+00">
                  <c:v>2.8859599999999999E-3</c:v>
                </c:pt>
                <c:pt idx="112951" formatCode="0.00E+00">
                  <c:v>2.4842100000000002E-3</c:v>
                </c:pt>
                <c:pt idx="112952" formatCode="0.00E+00">
                  <c:v>2.0810500000000001E-3</c:v>
                </c:pt>
                <c:pt idx="112953" formatCode="0.00E+00">
                  <c:v>1.67665E-3</c:v>
                </c:pt>
                <c:pt idx="112954" formatCode="0.00E+00">
                  <c:v>1.2711599999999999E-3</c:v>
                </c:pt>
                <c:pt idx="112955" formatCode="0.00E+00">
                  <c:v>8.6475500000000004E-4</c:v>
                </c:pt>
                <c:pt idx="112956" formatCode="0.00E+00">
                  <c:v>4.5757799999999999E-4</c:v>
                </c:pt>
                <c:pt idx="112957" formatCode="0.00E+00">
                  <c:v>4.9794399999999999E-5</c:v>
                </c:pt>
                <c:pt idx="112958" formatCode="0.00E+00">
                  <c:v>-3.5843499999999999E-4</c:v>
                </c:pt>
                <c:pt idx="112959" formatCode="0.00E+00">
                  <c:v>-7.6694800000000004E-4</c:v>
                </c:pt>
                <c:pt idx="112960" formatCode="0.00E+00">
                  <c:v>-1.1755800000000001E-3</c:v>
                </c:pt>
                <c:pt idx="112961" formatCode="0.00E+00">
                  <c:v>-1.58417E-3</c:v>
                </c:pt>
                <c:pt idx="112962" formatCode="0.00E+00">
                  <c:v>-1.9925500000000001E-3</c:v>
                </c:pt>
                <c:pt idx="112963" formatCode="0.00E+00">
                  <c:v>-2.40055E-3</c:v>
                </c:pt>
                <c:pt idx="112964" formatCode="0.00E+00">
                  <c:v>-2.8080000000000002E-3</c:v>
                </c:pt>
                <c:pt idx="112965" formatCode="0.00E+00">
                  <c:v>-3.2147299999999998E-3</c:v>
                </c:pt>
                <c:pt idx="112966" formatCode="0.00E+00">
                  <c:v>-3.62057E-3</c:v>
                </c:pt>
                <c:pt idx="112967" formatCode="0.00E+00">
                  <c:v>-4.0253399999999996E-3</c:v>
                </c:pt>
                <c:pt idx="112968" formatCode="0.00E+00">
                  <c:v>-4.4288699999999997E-3</c:v>
                </c:pt>
                <c:pt idx="112969" formatCode="0.00E+00">
                  <c:v>-4.8309599999999996E-3</c:v>
                </c:pt>
                <c:pt idx="112970" formatCode="0.00E+00">
                  <c:v>-5.2314500000000003E-3</c:v>
                </c:pt>
                <c:pt idx="112971" formatCode="0.00E+00">
                  <c:v>-5.6301399999999996E-3</c:v>
                </c:pt>
                <c:pt idx="112972" formatCode="0.00E+00">
                  <c:v>-6.0268500000000003E-3</c:v>
                </c:pt>
                <c:pt idx="112973" formatCode="0.00E+00">
                  <c:v>-6.4213899999999999E-3</c:v>
                </c:pt>
                <c:pt idx="112974" formatCode="0.00E+00">
                  <c:v>-6.8135599999999998E-3</c:v>
                </c:pt>
                <c:pt idx="112975" formatCode="0.00E+00">
                  <c:v>-7.2031700000000001E-3</c:v>
                </c:pt>
                <c:pt idx="112976" formatCode="0.00E+00">
                  <c:v>-7.5900200000000003E-3</c:v>
                </c:pt>
                <c:pt idx="112977" formatCode="0.00E+00">
                  <c:v>-7.9739100000000007E-3</c:v>
                </c:pt>
                <c:pt idx="112978" formatCode="0.00E+00">
                  <c:v>-8.35464E-3</c:v>
                </c:pt>
                <c:pt idx="112979" formatCode="0.00E+00">
                  <c:v>-8.7320000000000002E-3</c:v>
                </c:pt>
                <c:pt idx="112980" formatCode="0.00E+00">
                  <c:v>-9.1057800000000008E-3</c:v>
                </c:pt>
                <c:pt idx="112981" formatCode="0.00E+00">
                  <c:v>-9.4757699999999997E-3</c:v>
                </c:pt>
                <c:pt idx="112982" formatCode="0.00E+00">
                  <c:v>-9.8417499999999998E-3</c:v>
                </c:pt>
                <c:pt idx="112983">
                  <c:v>-1.0203500000000001E-2</c:v>
                </c:pt>
                <c:pt idx="112984">
                  <c:v>-1.05608E-2</c:v>
                </c:pt>
                <c:pt idx="112985">
                  <c:v>-1.09135E-2</c:v>
                </c:pt>
                <c:pt idx="112986">
                  <c:v>-1.12613E-2</c:v>
                </c:pt>
                <c:pt idx="112987">
                  <c:v>-1.16039E-2</c:v>
                </c:pt>
                <c:pt idx="112988">
                  <c:v>-1.1941200000000001E-2</c:v>
                </c:pt>
                <c:pt idx="112989">
                  <c:v>-1.2272999999999999E-2</c:v>
                </c:pt>
                <c:pt idx="112990">
                  <c:v>-1.25989E-2</c:v>
                </c:pt>
                <c:pt idx="112991">
                  <c:v>-1.2918799999999999E-2</c:v>
                </c:pt>
                <c:pt idx="112992">
                  <c:v>-1.32324E-2</c:v>
                </c:pt>
                <c:pt idx="112993">
                  <c:v>-1.3539499999999999E-2</c:v>
                </c:pt>
                <c:pt idx="112994">
                  <c:v>-1.3839799999999999E-2</c:v>
                </c:pt>
                <c:pt idx="112995">
                  <c:v>-1.41332E-2</c:v>
                </c:pt>
                <c:pt idx="112996">
                  <c:v>-1.4419299999999999E-2</c:v>
                </c:pt>
                <c:pt idx="112997">
                  <c:v>-1.46979E-2</c:v>
                </c:pt>
                <c:pt idx="112998">
                  <c:v>-1.4968800000000001E-2</c:v>
                </c:pt>
                <c:pt idx="112999">
                  <c:v>-1.52318E-2</c:v>
                </c:pt>
                <c:pt idx="113000">
                  <c:v>-1.54865E-2</c:v>
                </c:pt>
                <c:pt idx="113001">
                  <c:v>-1.5732900000000001E-2</c:v>
                </c:pt>
                <c:pt idx="113002">
                  <c:v>-1.5970499999999999E-2</c:v>
                </c:pt>
                <c:pt idx="113003">
                  <c:v>-1.61992E-2</c:v>
                </c:pt>
                <c:pt idx="113004">
                  <c:v>-1.6418800000000001E-2</c:v>
                </c:pt>
                <c:pt idx="113005">
                  <c:v>-1.6628899999999999E-2</c:v>
                </c:pt>
                <c:pt idx="113006">
                  <c:v>-1.6829500000000001E-2</c:v>
                </c:pt>
                <c:pt idx="113007">
                  <c:v>-1.70201E-2</c:v>
                </c:pt>
                <c:pt idx="113008">
                  <c:v>-1.7200699999999999E-2</c:v>
                </c:pt>
                <c:pt idx="113009">
                  <c:v>-1.7371000000000001E-2</c:v>
                </c:pt>
                <c:pt idx="113010">
                  <c:v>-1.75307E-2</c:v>
                </c:pt>
                <c:pt idx="113011">
                  <c:v>-1.76796E-2</c:v>
                </c:pt>
                <c:pt idx="113012">
                  <c:v>-1.7817599999999999E-2</c:v>
                </c:pt>
                <c:pt idx="113013">
                  <c:v>-1.7944399999999999E-2</c:v>
                </c:pt>
                <c:pt idx="113014">
                  <c:v>-1.8059800000000001E-2</c:v>
                </c:pt>
                <c:pt idx="113015">
                  <c:v>-1.8163599999999998E-2</c:v>
                </c:pt>
                <c:pt idx="113016">
                  <c:v>-1.82556E-2</c:v>
                </c:pt>
                <c:pt idx="113017">
                  <c:v>-1.8335600000000001E-2</c:v>
                </c:pt>
                <c:pt idx="113018">
                  <c:v>-1.84034E-2</c:v>
                </c:pt>
                <c:pt idx="113019">
                  <c:v>-1.84589E-2</c:v>
                </c:pt>
                <c:pt idx="113020">
                  <c:v>-1.8501799999999999E-2</c:v>
                </c:pt>
                <c:pt idx="113021">
                  <c:v>-1.8532099999999999E-2</c:v>
                </c:pt>
                <c:pt idx="113022">
                  <c:v>-1.85495E-2</c:v>
                </c:pt>
                <c:pt idx="113023">
                  <c:v>-1.8553900000000002E-2</c:v>
                </c:pt>
                <c:pt idx="113024">
                  <c:v>-1.8545200000000001E-2</c:v>
                </c:pt>
                <c:pt idx="113025">
                  <c:v>-1.85232E-2</c:v>
                </c:pt>
                <c:pt idx="113026">
                  <c:v>-1.8487799999999999E-2</c:v>
                </c:pt>
                <c:pt idx="113027">
                  <c:v>-1.8438900000000001E-2</c:v>
                </c:pt>
                <c:pt idx="113028">
                  <c:v>-1.8376400000000001E-2</c:v>
                </c:pt>
                <c:pt idx="113029">
                  <c:v>-1.8300299999999999E-2</c:v>
                </c:pt>
                <c:pt idx="113030">
                  <c:v>-1.8210299999999999E-2</c:v>
                </c:pt>
                <c:pt idx="113031">
                  <c:v>-1.8106400000000002E-2</c:v>
                </c:pt>
                <c:pt idx="113032">
                  <c:v>-1.79886E-2</c:v>
                </c:pt>
                <c:pt idx="113033">
                  <c:v>-1.7856899999999998E-2</c:v>
                </c:pt>
                <c:pt idx="113034">
                  <c:v>-1.77112E-2</c:v>
                </c:pt>
                <c:pt idx="113035">
                  <c:v>-1.7551500000000001E-2</c:v>
                </c:pt>
                <c:pt idx="113036">
                  <c:v>-1.73776E-2</c:v>
                </c:pt>
                <c:pt idx="113037">
                  <c:v>-1.7189400000000001E-2</c:v>
                </c:pt>
                <c:pt idx="113038">
                  <c:v>-1.6986500000000002E-2</c:v>
                </c:pt>
                <c:pt idx="113039">
                  <c:v>-1.6769099999999999E-2</c:v>
                </c:pt>
                <c:pt idx="113040">
                  <c:v>-1.6537199999999998E-2</c:v>
                </c:pt>
                <c:pt idx="113041">
                  <c:v>-1.6291099999999999E-2</c:v>
                </c:pt>
                <c:pt idx="113042">
                  <c:v>-1.6031199999999999E-2</c:v>
                </c:pt>
                <c:pt idx="113043">
                  <c:v>-1.5757699999999999E-2</c:v>
                </c:pt>
                <c:pt idx="113044">
                  <c:v>-1.54708E-2</c:v>
                </c:pt>
                <c:pt idx="113045">
                  <c:v>-1.5170700000000001E-2</c:v>
                </c:pt>
                <c:pt idx="113046">
                  <c:v>-1.4857800000000001E-2</c:v>
                </c:pt>
                <c:pt idx="113047">
                  <c:v>-1.45322E-2</c:v>
                </c:pt>
                <c:pt idx="113048">
                  <c:v>-1.4194E-2</c:v>
                </c:pt>
                <c:pt idx="113049">
                  <c:v>-1.38438E-2</c:v>
                </c:pt>
                <c:pt idx="113050">
                  <c:v>-1.3481999999999999E-2</c:v>
                </c:pt>
                <c:pt idx="113051">
                  <c:v>-1.31086E-2</c:v>
                </c:pt>
                <c:pt idx="113052">
                  <c:v>-1.2723699999999999E-2</c:v>
                </c:pt>
                <c:pt idx="113053">
                  <c:v>-1.2327899999999999E-2</c:v>
                </c:pt>
                <c:pt idx="113054">
                  <c:v>-1.19217E-2</c:v>
                </c:pt>
                <c:pt idx="113055">
                  <c:v>-1.1505400000000001E-2</c:v>
                </c:pt>
                <c:pt idx="113056">
                  <c:v>-1.1079200000000001E-2</c:v>
                </c:pt>
                <c:pt idx="113057">
                  <c:v>-1.0643700000000001E-2</c:v>
                </c:pt>
                <c:pt idx="113058">
                  <c:v>-1.01993E-2</c:v>
                </c:pt>
                <c:pt idx="113059" formatCode="0.00E+00">
                  <c:v>-9.7457800000000008E-3</c:v>
                </c:pt>
                <c:pt idx="113060" formatCode="0.00E+00">
                  <c:v>-9.2829499999999999E-3</c:v>
                </c:pt>
                <c:pt idx="113061" formatCode="0.00E+00">
                  <c:v>-8.8114200000000004E-3</c:v>
                </c:pt>
                <c:pt idx="113062" formatCode="0.00E+00">
                  <c:v>-8.3321799999999998E-3</c:v>
                </c:pt>
                <c:pt idx="113063" formatCode="0.00E+00">
                  <c:v>-7.8457500000000003E-3</c:v>
                </c:pt>
                <c:pt idx="113064" formatCode="0.00E+00">
                  <c:v>-7.3525400000000003E-3</c:v>
                </c:pt>
                <c:pt idx="113065" formatCode="0.00E+00">
                  <c:v>-6.8529799999999998E-3</c:v>
                </c:pt>
                <c:pt idx="113066" formatCode="0.00E+00">
                  <c:v>-6.3470599999999999E-3</c:v>
                </c:pt>
                <c:pt idx="113067" formatCode="0.00E+00">
                  <c:v>-5.8346600000000002E-3</c:v>
                </c:pt>
                <c:pt idx="113068" formatCode="0.00E+00">
                  <c:v>-5.3161199999999997E-3</c:v>
                </c:pt>
                <c:pt idx="113069" formatCode="0.00E+00">
                  <c:v>-4.7923200000000001E-3</c:v>
                </c:pt>
                <c:pt idx="113070" formatCode="0.00E+00">
                  <c:v>-4.2644199999999997E-3</c:v>
                </c:pt>
                <c:pt idx="113071" formatCode="0.00E+00">
                  <c:v>-3.7330699999999998E-3</c:v>
                </c:pt>
                <c:pt idx="113072" formatCode="0.00E+00">
                  <c:v>-3.19842E-3</c:v>
                </c:pt>
                <c:pt idx="113073" formatCode="0.00E+00">
                  <c:v>-2.6609400000000001E-3</c:v>
                </c:pt>
                <c:pt idx="113074" formatCode="0.00E+00">
                  <c:v>-2.1212800000000001E-3</c:v>
                </c:pt>
                <c:pt idx="113075" formatCode="0.00E+00">
                  <c:v>-1.5799900000000001E-3</c:v>
                </c:pt>
                <c:pt idx="113076" formatCode="0.00E+00">
                  <c:v>-1.0376700000000001E-3</c:v>
                </c:pt>
                <c:pt idx="113077" formatCode="0.00E+00">
                  <c:v>-4.9484500000000005E-4</c:v>
                </c:pt>
                <c:pt idx="113078" formatCode="0.00E+00">
                  <c:v>4.8140000000000003E-5</c:v>
                </c:pt>
                <c:pt idx="113079" formatCode="0.00E+00">
                  <c:v>5.9039400000000005E-4</c:v>
                </c:pt>
                <c:pt idx="113080" formatCode="0.00E+00">
                  <c:v>1.13094E-3</c:v>
                </c:pt>
                <c:pt idx="113081" formatCode="0.00E+00">
                  <c:v>1.6699600000000001E-3</c:v>
                </c:pt>
                <c:pt idx="113082" formatCode="0.00E+00">
                  <c:v>2.20783E-3</c:v>
                </c:pt>
                <c:pt idx="113083" formatCode="0.00E+00">
                  <c:v>2.7431600000000001E-3</c:v>
                </c:pt>
                <c:pt idx="113084" formatCode="0.00E+00">
                  <c:v>3.2723399999999999E-3</c:v>
                </c:pt>
                <c:pt idx="113085" formatCode="0.00E+00">
                  <c:v>3.7920699999999998E-3</c:v>
                </c:pt>
                <c:pt idx="113086" formatCode="0.00E+00">
                  <c:v>4.3032799999999996E-3</c:v>
                </c:pt>
                <c:pt idx="113087" formatCode="0.00E+00">
                  <c:v>4.8098200000000002E-3</c:v>
                </c:pt>
                <c:pt idx="113088" formatCode="0.00E+00">
                  <c:v>5.3138200000000003E-3</c:v>
                </c:pt>
                <c:pt idx="113089" formatCode="0.00E+00">
                  <c:v>5.8148200000000001E-3</c:v>
                </c:pt>
                <c:pt idx="113090" formatCode="0.00E+00">
                  <c:v>6.3116700000000001E-3</c:v>
                </c:pt>
                <c:pt idx="113091" formatCode="0.00E+00">
                  <c:v>6.8038100000000004E-3</c:v>
                </c:pt>
                <c:pt idx="113092" formatCode="0.00E+00">
                  <c:v>7.2909400000000001E-3</c:v>
                </c:pt>
                <c:pt idx="113093" formatCode="0.00E+00">
                  <c:v>7.7722399999999997E-3</c:v>
                </c:pt>
                <c:pt idx="113094" formatCode="0.00E+00">
                  <c:v>8.2466999999999992E-3</c:v>
                </c:pt>
                <c:pt idx="113095" formatCode="0.00E+00">
                  <c:v>8.7136399999999999E-3</c:v>
                </c:pt>
                <c:pt idx="113096" formatCode="0.00E+00">
                  <c:v>9.1723099999999995E-3</c:v>
                </c:pt>
                <c:pt idx="113097" formatCode="0.00E+00">
                  <c:v>9.6214600000000001E-3</c:v>
                </c:pt>
                <c:pt idx="113098">
                  <c:v>1.00594E-2</c:v>
                </c:pt>
                <c:pt idx="113099">
                  <c:v>1.04846E-2</c:v>
                </c:pt>
                <c:pt idx="113100">
                  <c:v>1.0895800000000001E-2</c:v>
                </c:pt>
                <c:pt idx="113101">
                  <c:v>1.1292099999999999E-2</c:v>
                </c:pt>
                <c:pt idx="113102">
                  <c:v>1.1672800000000001E-2</c:v>
                </c:pt>
                <c:pt idx="113103">
                  <c:v>1.20366E-2</c:v>
                </c:pt>
                <c:pt idx="113104">
                  <c:v>1.2383099999999999E-2</c:v>
                </c:pt>
                <c:pt idx="113105">
                  <c:v>1.2712899999999999E-2</c:v>
                </c:pt>
                <c:pt idx="113106">
                  <c:v>1.3027499999999999E-2</c:v>
                </c:pt>
                <c:pt idx="113107">
                  <c:v>1.33283E-2</c:v>
                </c:pt>
                <c:pt idx="113108">
                  <c:v>1.3614100000000001E-2</c:v>
                </c:pt>
                <c:pt idx="113109">
                  <c:v>1.3881599999999999E-2</c:v>
                </c:pt>
                <c:pt idx="113110">
                  <c:v>1.41271E-2</c:v>
                </c:pt>
                <c:pt idx="113111">
                  <c:v>1.4349199999999999E-2</c:v>
                </c:pt>
                <c:pt idx="113112">
                  <c:v>1.45478E-2</c:v>
                </c:pt>
                <c:pt idx="113113">
                  <c:v>1.47233E-2</c:v>
                </c:pt>
                <c:pt idx="113114">
                  <c:v>1.48773E-2</c:v>
                </c:pt>
                <c:pt idx="113115">
                  <c:v>1.5012899999999999E-2</c:v>
                </c:pt>
                <c:pt idx="113116">
                  <c:v>1.5132899999999999E-2</c:v>
                </c:pt>
                <c:pt idx="113117">
                  <c:v>1.52374E-2</c:v>
                </c:pt>
                <c:pt idx="113118">
                  <c:v>1.5323E-2</c:v>
                </c:pt>
                <c:pt idx="113119">
                  <c:v>1.53867E-2</c:v>
                </c:pt>
                <c:pt idx="113120">
                  <c:v>1.54293E-2</c:v>
                </c:pt>
                <c:pt idx="113121">
                  <c:v>1.54529E-2</c:v>
                </c:pt>
                <c:pt idx="113122">
                  <c:v>1.54568E-2</c:v>
                </c:pt>
                <c:pt idx="113123">
                  <c:v>1.5438800000000001E-2</c:v>
                </c:pt>
                <c:pt idx="113124">
                  <c:v>1.5397599999999999E-2</c:v>
                </c:pt>
                <c:pt idx="113125">
                  <c:v>1.53341E-2</c:v>
                </c:pt>
                <c:pt idx="113126">
                  <c:v>1.5250400000000001E-2</c:v>
                </c:pt>
                <c:pt idx="113127">
                  <c:v>1.5147000000000001E-2</c:v>
                </c:pt>
                <c:pt idx="113128">
                  <c:v>1.5023999999999999E-2</c:v>
                </c:pt>
                <c:pt idx="113129">
                  <c:v>1.4881399999999999E-2</c:v>
                </c:pt>
                <c:pt idx="113130">
                  <c:v>1.4719899999999999E-2</c:v>
                </c:pt>
                <c:pt idx="113131">
                  <c:v>1.45405E-2</c:v>
                </c:pt>
                <c:pt idx="113132">
                  <c:v>1.43429E-2</c:v>
                </c:pt>
                <c:pt idx="113133">
                  <c:v>1.4124599999999999E-2</c:v>
                </c:pt>
                <c:pt idx="113134">
                  <c:v>1.38827E-2</c:v>
                </c:pt>
                <c:pt idx="113135">
                  <c:v>1.3616400000000001E-2</c:v>
                </c:pt>
                <c:pt idx="113136">
                  <c:v>1.3327200000000001E-2</c:v>
                </c:pt>
                <c:pt idx="113137">
                  <c:v>1.30163E-2</c:v>
                </c:pt>
                <c:pt idx="113138">
                  <c:v>1.26836E-2</c:v>
                </c:pt>
                <c:pt idx="113139">
                  <c:v>1.2327899999999999E-2</c:v>
                </c:pt>
                <c:pt idx="113140">
                  <c:v>1.19474E-2</c:v>
                </c:pt>
                <c:pt idx="113141">
                  <c:v>1.1541300000000001E-2</c:v>
                </c:pt>
                <c:pt idx="113142">
                  <c:v>1.1110699999999999E-2</c:v>
                </c:pt>
                <c:pt idx="113143">
                  <c:v>1.06546E-2</c:v>
                </c:pt>
                <c:pt idx="113144">
                  <c:v>1.017E-2</c:v>
                </c:pt>
                <c:pt idx="113145" formatCode="0.00E+00">
                  <c:v>9.6546199999999992E-3</c:v>
                </c:pt>
                <c:pt idx="113146" formatCode="0.00E+00">
                  <c:v>9.1065899999999995E-3</c:v>
                </c:pt>
                <c:pt idx="113147" formatCode="0.00E+00">
                  <c:v>8.5226599999999996E-3</c:v>
                </c:pt>
                <c:pt idx="113148" formatCode="0.00E+00">
                  <c:v>7.9013899999999995E-3</c:v>
                </c:pt>
                <c:pt idx="113149" formatCode="0.00E+00">
                  <c:v>7.2454599999999996E-3</c:v>
                </c:pt>
                <c:pt idx="113150" formatCode="0.00E+00">
                  <c:v>6.55837E-3</c:v>
                </c:pt>
                <c:pt idx="113151" formatCode="0.00E+00">
                  <c:v>5.8403700000000001E-3</c:v>
                </c:pt>
                <c:pt idx="113152" formatCode="0.00E+00">
                  <c:v>5.0895799999999998E-3</c:v>
                </c:pt>
                <c:pt idx="113153" formatCode="0.00E+00">
                  <c:v>4.3060499999999996E-3</c:v>
                </c:pt>
                <c:pt idx="113154" formatCode="0.00E+00">
                  <c:v>3.4927700000000001E-3</c:v>
                </c:pt>
                <c:pt idx="113155" formatCode="0.00E+00">
                  <c:v>2.65263E-3</c:v>
                </c:pt>
                <c:pt idx="113156" formatCode="0.00E+00">
                  <c:v>1.7859099999999999E-3</c:v>
                </c:pt>
                <c:pt idx="113157" formatCode="0.00E+00">
                  <c:v>8.9133400000000003E-4</c:v>
                </c:pt>
                <c:pt idx="113158" formatCode="0.00E+00">
                  <c:v>-3.19264E-5</c:v>
                </c:pt>
                <c:pt idx="113159" formatCode="0.00E+00">
                  <c:v>-9.8381800000000002E-4</c:v>
                </c:pt>
                <c:pt idx="113160" formatCode="0.00E+00">
                  <c:v>-1.9639900000000001E-3</c:v>
                </c:pt>
                <c:pt idx="113161" formatCode="0.00E+00">
                  <c:v>-2.97262E-3</c:v>
                </c:pt>
                <c:pt idx="113162" formatCode="0.00E+00">
                  <c:v>-4.0097800000000001E-3</c:v>
                </c:pt>
                <c:pt idx="113163" formatCode="0.00E+00">
                  <c:v>-5.0738199999999997E-3</c:v>
                </c:pt>
                <c:pt idx="113164" formatCode="0.00E+00">
                  <c:v>-6.1619700000000001E-3</c:v>
                </c:pt>
                <c:pt idx="113165" formatCode="0.00E+00">
                  <c:v>-7.2730299999999998E-3</c:v>
                </c:pt>
                <c:pt idx="113166" formatCode="0.00E+00">
                  <c:v>-8.4078099999999999E-3</c:v>
                </c:pt>
                <c:pt idx="113167" formatCode="0.00E+00">
                  <c:v>-9.5659200000000003E-3</c:v>
                </c:pt>
                <c:pt idx="113168">
                  <c:v>-1.0743600000000001E-2</c:v>
                </c:pt>
                <c:pt idx="113169">
                  <c:v>-1.1937E-2</c:v>
                </c:pt>
                <c:pt idx="113170">
                  <c:v>-1.31463E-2</c:v>
                </c:pt>
                <c:pt idx="113171">
                  <c:v>-1.43754E-2</c:v>
                </c:pt>
                <c:pt idx="113172">
                  <c:v>-1.5628400000000001E-2</c:v>
                </c:pt>
                <c:pt idx="113173">
                  <c:v>-1.6905099999999999E-2</c:v>
                </c:pt>
                <c:pt idx="113174">
                  <c:v>-1.82014E-2</c:v>
                </c:pt>
                <c:pt idx="113175">
                  <c:v>-1.95141E-2</c:v>
                </c:pt>
                <c:pt idx="113176">
                  <c:v>-2.08442E-2</c:v>
                </c:pt>
                <c:pt idx="113177">
                  <c:v>-2.21926E-2</c:v>
                </c:pt>
                <c:pt idx="113178">
                  <c:v>-2.3557100000000001E-2</c:v>
                </c:pt>
                <c:pt idx="113179">
                  <c:v>-2.4933500000000001E-2</c:v>
                </c:pt>
                <c:pt idx="113180">
                  <c:v>-2.6318999999999999E-2</c:v>
                </c:pt>
                <c:pt idx="113181">
                  <c:v>-2.77126E-2</c:v>
                </c:pt>
                <c:pt idx="113182">
                  <c:v>-2.91112E-2</c:v>
                </c:pt>
                <c:pt idx="113183">
                  <c:v>-3.0510599999999999E-2</c:v>
                </c:pt>
                <c:pt idx="113184">
                  <c:v>-3.1911299999999997E-2</c:v>
                </c:pt>
                <c:pt idx="113185">
                  <c:v>-3.3319099999999997E-2</c:v>
                </c:pt>
                <c:pt idx="113186">
                  <c:v>-3.4736299999999998E-2</c:v>
                </c:pt>
                <c:pt idx="113187">
                  <c:v>-3.61584E-2</c:v>
                </c:pt>
                <c:pt idx="113188">
                  <c:v>-3.7579500000000002E-2</c:v>
                </c:pt>
                <c:pt idx="113189">
                  <c:v>-3.8997200000000003E-2</c:v>
                </c:pt>
                <c:pt idx="113190">
                  <c:v>-4.0411299999999997E-2</c:v>
                </c:pt>
                <c:pt idx="113191">
                  <c:v>-4.18223E-2</c:v>
                </c:pt>
                <c:pt idx="113192">
                  <c:v>-4.3231100000000001E-2</c:v>
                </c:pt>
                <c:pt idx="113193">
                  <c:v>-4.4635899999999999E-2</c:v>
                </c:pt>
                <c:pt idx="113194">
                  <c:v>-4.6032400000000001E-2</c:v>
                </c:pt>
                <c:pt idx="113195">
                  <c:v>-4.74177E-2</c:v>
                </c:pt>
                <c:pt idx="113196">
                  <c:v>-4.87941E-2</c:v>
                </c:pt>
                <c:pt idx="113197">
                  <c:v>-5.0164899999999998E-2</c:v>
                </c:pt>
                <c:pt idx="113198">
                  <c:v>-5.1529699999999998E-2</c:v>
                </c:pt>
                <c:pt idx="113199">
                  <c:v>-5.2885300000000003E-2</c:v>
                </c:pt>
                <c:pt idx="113200">
                  <c:v>-5.423E-2</c:v>
                </c:pt>
                <c:pt idx="113201">
                  <c:v>-5.5563500000000002E-2</c:v>
                </c:pt>
                <c:pt idx="113202">
                  <c:v>-5.68846E-2</c:v>
                </c:pt>
                <c:pt idx="113203">
                  <c:v>-5.8189499999999998E-2</c:v>
                </c:pt>
                <c:pt idx="113204">
                  <c:v>-5.9474600000000002E-2</c:v>
                </c:pt>
                <c:pt idx="113205">
                  <c:v>-6.0740599999999999E-2</c:v>
                </c:pt>
                <c:pt idx="113206">
                  <c:v>-6.1990799999999999E-2</c:v>
                </c:pt>
                <c:pt idx="113207">
                  <c:v>-6.3225600000000007E-2</c:v>
                </c:pt>
                <c:pt idx="113208">
                  <c:v>-6.4441600000000002E-2</c:v>
                </c:pt>
                <c:pt idx="113209">
                  <c:v>-6.5636E-2</c:v>
                </c:pt>
                <c:pt idx="113210">
                  <c:v>-6.6807900000000003E-2</c:v>
                </c:pt>
                <c:pt idx="113211">
                  <c:v>-6.7956900000000001E-2</c:v>
                </c:pt>
                <c:pt idx="113212">
                  <c:v>-6.9080900000000001E-2</c:v>
                </c:pt>
                <c:pt idx="113213">
                  <c:v>-7.01788E-2</c:v>
                </c:pt>
                <c:pt idx="113214">
                  <c:v>-7.1252800000000005E-2</c:v>
                </c:pt>
                <c:pt idx="113215">
                  <c:v>-7.2307399999999994E-2</c:v>
                </c:pt>
                <c:pt idx="113216">
                  <c:v>-7.3344099999999995E-2</c:v>
                </c:pt>
                <c:pt idx="113217">
                  <c:v>-7.4358900000000006E-2</c:v>
                </c:pt>
                <c:pt idx="113218">
                  <c:v>-7.5346300000000005E-2</c:v>
                </c:pt>
                <c:pt idx="113219">
                  <c:v>-7.6303300000000004E-2</c:v>
                </c:pt>
                <c:pt idx="113220">
                  <c:v>-7.7229999999999993E-2</c:v>
                </c:pt>
                <c:pt idx="113221">
                  <c:v>-7.8129599999999993E-2</c:v>
                </c:pt>
                <c:pt idx="113222">
                  <c:v>-7.9003500000000004E-2</c:v>
                </c:pt>
                <c:pt idx="113223">
                  <c:v>-7.9845799999999995E-2</c:v>
                </c:pt>
                <c:pt idx="113224">
                  <c:v>-8.0649100000000001E-2</c:v>
                </c:pt>
                <c:pt idx="113225">
                  <c:v>-8.1411499999999998E-2</c:v>
                </c:pt>
                <c:pt idx="113226">
                  <c:v>-8.2136000000000001E-2</c:v>
                </c:pt>
                <c:pt idx="113227">
                  <c:v>-8.2825999999999997E-2</c:v>
                </c:pt>
                <c:pt idx="113228">
                  <c:v>-8.3481899999999998E-2</c:v>
                </c:pt>
                <c:pt idx="113229">
                  <c:v>-8.4102300000000005E-2</c:v>
                </c:pt>
                <c:pt idx="113230">
                  <c:v>-8.4685899999999995E-2</c:v>
                </c:pt>
                <c:pt idx="113231">
                  <c:v>-8.5229899999999997E-2</c:v>
                </c:pt>
                <c:pt idx="113232">
                  <c:v>-8.5728200000000004E-2</c:v>
                </c:pt>
                <c:pt idx="113233">
                  <c:v>-8.61788E-2</c:v>
                </c:pt>
                <c:pt idx="113234">
                  <c:v>-8.6589100000000002E-2</c:v>
                </c:pt>
                <c:pt idx="113235">
                  <c:v>-8.6967699999999995E-2</c:v>
                </c:pt>
                <c:pt idx="113236">
                  <c:v>-8.7315299999999998E-2</c:v>
                </c:pt>
                <c:pt idx="113237">
                  <c:v>-8.7629799999999994E-2</c:v>
                </c:pt>
                <c:pt idx="113238">
                  <c:v>-8.7911799999999998E-2</c:v>
                </c:pt>
                <c:pt idx="113239">
                  <c:v>-8.8162900000000002E-2</c:v>
                </c:pt>
                <c:pt idx="113240">
                  <c:v>-8.8382600000000006E-2</c:v>
                </c:pt>
                <c:pt idx="113241">
                  <c:v>-8.8567099999999996E-2</c:v>
                </c:pt>
                <c:pt idx="113242">
                  <c:v>-8.8713200000000006E-2</c:v>
                </c:pt>
                <c:pt idx="113243">
                  <c:v>-8.8821399999999995E-2</c:v>
                </c:pt>
                <c:pt idx="113244">
                  <c:v>-8.8893700000000006E-2</c:v>
                </c:pt>
                <c:pt idx="113245">
                  <c:v>-8.8933600000000002E-2</c:v>
                </c:pt>
                <c:pt idx="113246">
                  <c:v>-8.89461E-2</c:v>
                </c:pt>
                <c:pt idx="113247">
                  <c:v>-8.8936299999999996E-2</c:v>
                </c:pt>
                <c:pt idx="113248">
                  <c:v>-8.8908000000000001E-2</c:v>
                </c:pt>
                <c:pt idx="113249">
                  <c:v>-8.88631E-2</c:v>
                </c:pt>
                <c:pt idx="113250">
                  <c:v>-8.8800500000000004E-2</c:v>
                </c:pt>
                <c:pt idx="113251">
                  <c:v>-8.8715500000000003E-2</c:v>
                </c:pt>
                <c:pt idx="113252">
                  <c:v>-8.8604199999999994E-2</c:v>
                </c:pt>
                <c:pt idx="113253">
                  <c:v>-8.84659E-2</c:v>
                </c:pt>
                <c:pt idx="113254">
                  <c:v>-8.8301199999999996E-2</c:v>
                </c:pt>
                <c:pt idx="113255">
                  <c:v>-8.8108400000000003E-2</c:v>
                </c:pt>
                <c:pt idx="113256">
                  <c:v>-8.7884299999999999E-2</c:v>
                </c:pt>
                <c:pt idx="113257">
                  <c:v>-8.7628499999999998E-2</c:v>
                </c:pt>
                <c:pt idx="113258">
                  <c:v>-8.7346499999999994E-2</c:v>
                </c:pt>
                <c:pt idx="113259">
                  <c:v>-8.7046399999999996E-2</c:v>
                </c:pt>
                <c:pt idx="113260">
                  <c:v>-8.6733299999999999E-2</c:v>
                </c:pt>
                <c:pt idx="113261">
                  <c:v>-8.6410799999999996E-2</c:v>
                </c:pt>
                <c:pt idx="113262">
                  <c:v>-8.6081900000000003E-2</c:v>
                </c:pt>
                <c:pt idx="113263">
                  <c:v>-8.5749500000000006E-2</c:v>
                </c:pt>
                <c:pt idx="113264">
                  <c:v>-8.5414699999999996E-2</c:v>
                </c:pt>
                <c:pt idx="113265">
                  <c:v>-8.5078399999999998E-2</c:v>
                </c:pt>
                <c:pt idx="113266">
                  <c:v>-8.4741999999999998E-2</c:v>
                </c:pt>
                <c:pt idx="113267">
                  <c:v>-8.4407700000000002E-2</c:v>
                </c:pt>
                <c:pt idx="113268">
                  <c:v>-8.4078100000000003E-2</c:v>
                </c:pt>
                <c:pt idx="113269">
                  <c:v>-8.3755999999999997E-2</c:v>
                </c:pt>
                <c:pt idx="113270">
                  <c:v>-8.3439899999999997E-2</c:v>
                </c:pt>
                <c:pt idx="113271">
                  <c:v>-8.3125599999999994E-2</c:v>
                </c:pt>
                <c:pt idx="113272">
                  <c:v>-8.2814700000000005E-2</c:v>
                </c:pt>
                <c:pt idx="113273">
                  <c:v>-8.2514000000000004E-2</c:v>
                </c:pt>
                <c:pt idx="113274">
                  <c:v>-8.2228200000000001E-2</c:v>
                </c:pt>
                <c:pt idx="113275">
                  <c:v>-8.1953999999999999E-2</c:v>
                </c:pt>
                <c:pt idx="113276">
                  <c:v>-8.1685400000000005E-2</c:v>
                </c:pt>
                <c:pt idx="113277">
                  <c:v>-8.1422300000000003E-2</c:v>
                </c:pt>
                <c:pt idx="113278">
                  <c:v>-8.1168500000000005E-2</c:v>
                </c:pt>
                <c:pt idx="113279">
                  <c:v>-8.0926200000000004E-2</c:v>
                </c:pt>
                <c:pt idx="113280">
                  <c:v>-8.0693899999999999E-2</c:v>
                </c:pt>
                <c:pt idx="113281">
                  <c:v>-8.0468100000000001E-2</c:v>
                </c:pt>
                <c:pt idx="113282">
                  <c:v>-8.0245899999999995E-2</c:v>
                </c:pt>
                <c:pt idx="113283">
                  <c:v>-8.00265E-2</c:v>
                </c:pt>
                <c:pt idx="113284">
                  <c:v>-7.9807799999999998E-2</c:v>
                </c:pt>
                <c:pt idx="113285">
                  <c:v>-7.9583299999999996E-2</c:v>
                </c:pt>
                <c:pt idx="113286">
                  <c:v>-7.9348399999999999E-2</c:v>
                </c:pt>
                <c:pt idx="113287">
                  <c:v>-7.9106399999999993E-2</c:v>
                </c:pt>
                <c:pt idx="113288">
                  <c:v>-7.8864600000000007E-2</c:v>
                </c:pt>
                <c:pt idx="113289">
                  <c:v>-7.86298E-2</c:v>
                </c:pt>
                <c:pt idx="113290">
                  <c:v>-7.8407699999999997E-2</c:v>
                </c:pt>
                <c:pt idx="113291">
                  <c:v>-7.8200599999999995E-2</c:v>
                </c:pt>
                <c:pt idx="113292">
                  <c:v>-7.8008499999999995E-2</c:v>
                </c:pt>
                <c:pt idx="113293">
                  <c:v>-7.7832899999999997E-2</c:v>
                </c:pt>
                <c:pt idx="113294">
                  <c:v>-7.7676499999999996E-2</c:v>
                </c:pt>
                <c:pt idx="113295">
                  <c:v>-7.7541100000000002E-2</c:v>
                </c:pt>
                <c:pt idx="113296">
                  <c:v>-7.7427700000000002E-2</c:v>
                </c:pt>
                <c:pt idx="113297">
                  <c:v>-7.7334100000000003E-2</c:v>
                </c:pt>
                <c:pt idx="113298">
                  <c:v>-7.7255599999999994E-2</c:v>
                </c:pt>
                <c:pt idx="113299">
                  <c:v>-7.7188800000000002E-2</c:v>
                </c:pt>
                <c:pt idx="113300">
                  <c:v>-7.7135899999999993E-2</c:v>
                </c:pt>
                <c:pt idx="113301">
                  <c:v>-7.7101799999999998E-2</c:v>
                </c:pt>
                <c:pt idx="113302">
                  <c:v>-7.70898E-2</c:v>
                </c:pt>
                <c:pt idx="113303">
                  <c:v>-7.7098200000000006E-2</c:v>
                </c:pt>
                <c:pt idx="113304">
                  <c:v>-7.7119800000000002E-2</c:v>
                </c:pt>
                <c:pt idx="113305">
                  <c:v>-7.7148499999999995E-2</c:v>
                </c:pt>
                <c:pt idx="113306">
                  <c:v>-7.7182399999999998E-2</c:v>
                </c:pt>
                <c:pt idx="113307">
                  <c:v>-7.7221799999999993E-2</c:v>
                </c:pt>
                <c:pt idx="113308">
                  <c:v>-7.7265899999999998E-2</c:v>
                </c:pt>
                <c:pt idx="113309">
                  <c:v>-7.7313699999999999E-2</c:v>
                </c:pt>
                <c:pt idx="113310">
                  <c:v>-7.7367199999999997E-2</c:v>
                </c:pt>
                <c:pt idx="113311">
                  <c:v>-7.7430299999999994E-2</c:v>
                </c:pt>
                <c:pt idx="113312">
                  <c:v>-7.7504600000000007E-2</c:v>
                </c:pt>
                <c:pt idx="113313">
                  <c:v>-7.7589500000000006E-2</c:v>
                </c:pt>
                <c:pt idx="113314">
                  <c:v>-7.7684500000000004E-2</c:v>
                </c:pt>
                <c:pt idx="113315">
                  <c:v>-7.7788899999999994E-2</c:v>
                </c:pt>
                <c:pt idx="113316">
                  <c:v>-7.7901600000000001E-2</c:v>
                </c:pt>
                <c:pt idx="113317">
                  <c:v>-7.80246E-2</c:v>
                </c:pt>
                <c:pt idx="113318">
                  <c:v>-7.8160499999999994E-2</c:v>
                </c:pt>
                <c:pt idx="113319">
                  <c:v>-7.8305299999999994E-2</c:v>
                </c:pt>
                <c:pt idx="113320">
                  <c:v>-7.8454499999999996E-2</c:v>
                </c:pt>
                <c:pt idx="113321">
                  <c:v>-7.8610600000000003E-2</c:v>
                </c:pt>
                <c:pt idx="113322">
                  <c:v>-7.8782000000000005E-2</c:v>
                </c:pt>
                <c:pt idx="113323">
                  <c:v>-7.8973500000000002E-2</c:v>
                </c:pt>
                <c:pt idx="113324">
                  <c:v>-7.9187199999999999E-2</c:v>
                </c:pt>
                <c:pt idx="113325">
                  <c:v>-7.9429100000000002E-2</c:v>
                </c:pt>
                <c:pt idx="113326">
                  <c:v>-7.9704399999999995E-2</c:v>
                </c:pt>
                <c:pt idx="113327">
                  <c:v>-8.0011200000000005E-2</c:v>
                </c:pt>
                <c:pt idx="113328">
                  <c:v>-8.0343800000000007E-2</c:v>
                </c:pt>
                <c:pt idx="113329">
                  <c:v>-8.0697900000000003E-2</c:v>
                </c:pt>
                <c:pt idx="113330">
                  <c:v>-8.1071699999999997E-2</c:v>
                </c:pt>
                <c:pt idx="113331">
                  <c:v>-8.1460900000000003E-2</c:v>
                </c:pt>
                <c:pt idx="113332">
                  <c:v>-8.1861600000000007E-2</c:v>
                </c:pt>
                <c:pt idx="113333">
                  <c:v>-8.2277500000000003E-2</c:v>
                </c:pt>
                <c:pt idx="113334">
                  <c:v>-8.2716600000000001E-2</c:v>
                </c:pt>
                <c:pt idx="113335">
                  <c:v>-8.3183599999999996E-2</c:v>
                </c:pt>
                <c:pt idx="113336">
                  <c:v>-8.3679500000000004E-2</c:v>
                </c:pt>
                <c:pt idx="113337">
                  <c:v>-8.4203399999999998E-2</c:v>
                </c:pt>
                <c:pt idx="113338">
                  <c:v>-8.4753200000000001E-2</c:v>
                </c:pt>
                <c:pt idx="113339">
                  <c:v>-8.5325200000000004E-2</c:v>
                </c:pt>
                <c:pt idx="113340">
                  <c:v>-8.5917199999999999E-2</c:v>
                </c:pt>
                <c:pt idx="113341">
                  <c:v>-8.6530999999999997E-2</c:v>
                </c:pt>
                <c:pt idx="113342">
                  <c:v>-8.7168200000000001E-2</c:v>
                </c:pt>
                <c:pt idx="113343">
                  <c:v>-8.78298E-2</c:v>
                </c:pt>
                <c:pt idx="113344">
                  <c:v>-8.8517299999999993E-2</c:v>
                </c:pt>
                <c:pt idx="113345">
                  <c:v>-8.9233000000000007E-2</c:v>
                </c:pt>
                <c:pt idx="113346">
                  <c:v>-8.9980199999999996E-2</c:v>
                </c:pt>
                <c:pt idx="113347">
                  <c:v>-9.0762099999999998E-2</c:v>
                </c:pt>
                <c:pt idx="113348">
                  <c:v>-9.1578300000000001E-2</c:v>
                </c:pt>
                <c:pt idx="113349">
                  <c:v>-9.2426800000000003E-2</c:v>
                </c:pt>
                <c:pt idx="113350">
                  <c:v>-9.3306899999999998E-2</c:v>
                </c:pt>
                <c:pt idx="113351">
                  <c:v>-9.4220200000000004E-2</c:v>
                </c:pt>
                <c:pt idx="113352">
                  <c:v>-9.5169299999999998E-2</c:v>
                </c:pt>
                <c:pt idx="113353">
                  <c:v>-9.6154199999999995E-2</c:v>
                </c:pt>
                <c:pt idx="113354">
                  <c:v>-9.7171800000000003E-2</c:v>
                </c:pt>
                <c:pt idx="113355">
                  <c:v>-9.8219000000000001E-2</c:v>
                </c:pt>
                <c:pt idx="113356">
                  <c:v>-9.9296700000000002E-2</c:v>
                </c:pt>
                <c:pt idx="113357">
                  <c:v>-0.100411</c:v>
                </c:pt>
                <c:pt idx="113358">
                  <c:v>-0.101564</c:v>
                </c:pt>
                <c:pt idx="113359">
                  <c:v>-0.102753</c:v>
                </c:pt>
                <c:pt idx="113360">
                  <c:v>-0.10398</c:v>
                </c:pt>
                <c:pt idx="113361">
                  <c:v>-0.105249</c:v>
                </c:pt>
                <c:pt idx="113362">
                  <c:v>-0.10656</c:v>
                </c:pt>
                <c:pt idx="113363">
                  <c:v>-0.107908</c:v>
                </c:pt>
                <c:pt idx="113364">
                  <c:v>-0.109291</c:v>
                </c:pt>
                <c:pt idx="113365">
                  <c:v>-0.110707</c:v>
                </c:pt>
                <c:pt idx="113366">
                  <c:v>-0.112153</c:v>
                </c:pt>
                <c:pt idx="113367">
                  <c:v>-0.11362800000000001</c:v>
                </c:pt>
                <c:pt idx="113368">
                  <c:v>-0.11512799999999999</c:v>
                </c:pt>
                <c:pt idx="113369">
                  <c:v>-0.116656</c:v>
                </c:pt>
                <c:pt idx="113370">
                  <c:v>-0.118214</c:v>
                </c:pt>
                <c:pt idx="113371">
                  <c:v>-0.119801</c:v>
                </c:pt>
                <c:pt idx="113372">
                  <c:v>-0.121405</c:v>
                </c:pt>
                <c:pt idx="113373">
                  <c:v>-0.12300999999999999</c:v>
                </c:pt>
                <c:pt idx="113374">
                  <c:v>-0.124614</c:v>
                </c:pt>
                <c:pt idx="113375">
                  <c:v>-0.12621499999999999</c:v>
                </c:pt>
                <c:pt idx="113376">
                  <c:v>-0.12781500000000001</c:v>
                </c:pt>
                <c:pt idx="113377">
                  <c:v>-0.12942200000000001</c:v>
                </c:pt>
                <c:pt idx="113378">
                  <c:v>-0.13103899999999999</c:v>
                </c:pt>
                <c:pt idx="113379">
                  <c:v>-0.13266500000000001</c:v>
                </c:pt>
                <c:pt idx="113380">
                  <c:v>-0.134296</c:v>
                </c:pt>
                <c:pt idx="113381">
                  <c:v>-0.135936</c:v>
                </c:pt>
                <c:pt idx="113382">
                  <c:v>-0.13759299999999999</c:v>
                </c:pt>
                <c:pt idx="113383">
                  <c:v>-0.13927500000000001</c:v>
                </c:pt>
                <c:pt idx="113384">
                  <c:v>-0.140983</c:v>
                </c:pt>
                <c:pt idx="113385">
                  <c:v>-0.14272000000000001</c:v>
                </c:pt>
                <c:pt idx="113386">
                  <c:v>-0.144486</c:v>
                </c:pt>
                <c:pt idx="113387">
                  <c:v>-0.14628099999999999</c:v>
                </c:pt>
                <c:pt idx="113388">
                  <c:v>-0.14810499999999999</c:v>
                </c:pt>
                <c:pt idx="113389">
                  <c:v>-0.149954</c:v>
                </c:pt>
                <c:pt idx="113390">
                  <c:v>-0.15181700000000001</c:v>
                </c:pt>
                <c:pt idx="113391">
                  <c:v>-0.15367800000000001</c:v>
                </c:pt>
                <c:pt idx="113392">
                  <c:v>-0.155528</c:v>
                </c:pt>
                <c:pt idx="113393">
                  <c:v>-0.157362</c:v>
                </c:pt>
                <c:pt idx="113394">
                  <c:v>-0.15917700000000001</c:v>
                </c:pt>
                <c:pt idx="113395">
                  <c:v>-0.160968</c:v>
                </c:pt>
                <c:pt idx="113396">
                  <c:v>-0.16272500000000001</c:v>
                </c:pt>
                <c:pt idx="113397">
                  <c:v>-0.16444</c:v>
                </c:pt>
                <c:pt idx="113398">
                  <c:v>-0.16611899999999999</c:v>
                </c:pt>
                <c:pt idx="113399">
                  <c:v>-0.16777400000000001</c:v>
                </c:pt>
                <c:pt idx="113400">
                  <c:v>-0.169408</c:v>
                </c:pt>
                <c:pt idx="113401">
                  <c:v>-0.17102300000000001</c:v>
                </c:pt>
                <c:pt idx="113402">
                  <c:v>-0.17261399999999999</c:v>
                </c:pt>
                <c:pt idx="113403">
                  <c:v>-0.174177</c:v>
                </c:pt>
                <c:pt idx="113404">
                  <c:v>-0.175706</c:v>
                </c:pt>
                <c:pt idx="113405">
                  <c:v>-0.177199</c:v>
                </c:pt>
                <c:pt idx="113406">
                  <c:v>-0.17865500000000001</c:v>
                </c:pt>
                <c:pt idx="113407">
                  <c:v>-0.18007699999999999</c:v>
                </c:pt>
                <c:pt idx="113408">
                  <c:v>-0.18146699999999999</c:v>
                </c:pt>
                <c:pt idx="113409">
                  <c:v>-0.18282999999999999</c:v>
                </c:pt>
                <c:pt idx="113410">
                  <c:v>-0.184173</c:v>
                </c:pt>
                <c:pt idx="113411">
                  <c:v>-0.185503</c:v>
                </c:pt>
                <c:pt idx="113412">
                  <c:v>-0.18682199999999999</c:v>
                </c:pt>
                <c:pt idx="113413">
                  <c:v>-0.188136</c:v>
                </c:pt>
                <c:pt idx="113414">
                  <c:v>-0.189446</c:v>
                </c:pt>
                <c:pt idx="113415">
                  <c:v>-0.19075300000000001</c:v>
                </c:pt>
                <c:pt idx="113416">
                  <c:v>-0.19205</c:v>
                </c:pt>
                <c:pt idx="113417">
                  <c:v>-0.193327</c:v>
                </c:pt>
                <c:pt idx="113418">
                  <c:v>-0.19458400000000001</c:v>
                </c:pt>
                <c:pt idx="113419">
                  <c:v>-0.195823</c:v>
                </c:pt>
                <c:pt idx="113420">
                  <c:v>-0.197046</c:v>
                </c:pt>
                <c:pt idx="113421">
                  <c:v>-0.19825499999999999</c:v>
                </c:pt>
                <c:pt idx="113422">
                  <c:v>-0.199458</c:v>
                </c:pt>
                <c:pt idx="113423">
                  <c:v>-0.200651</c:v>
                </c:pt>
                <c:pt idx="113424">
                  <c:v>-0.201824</c:v>
                </c:pt>
                <c:pt idx="113425">
                  <c:v>-0.20297100000000001</c:v>
                </c:pt>
                <c:pt idx="113426">
                  <c:v>-0.204095</c:v>
                </c:pt>
                <c:pt idx="113427">
                  <c:v>-0.205204</c:v>
                </c:pt>
                <c:pt idx="113428">
                  <c:v>-0.20630100000000001</c:v>
                </c:pt>
                <c:pt idx="113429">
                  <c:v>-0.20738699999999999</c:v>
                </c:pt>
                <c:pt idx="113430">
                  <c:v>-0.20846300000000001</c:v>
                </c:pt>
                <c:pt idx="113431">
                  <c:v>-0.209534</c:v>
                </c:pt>
                <c:pt idx="113432">
                  <c:v>-0.21060000000000001</c:v>
                </c:pt>
                <c:pt idx="113433">
                  <c:v>-0.21166499999999999</c:v>
                </c:pt>
                <c:pt idx="113434">
                  <c:v>-0.212732</c:v>
                </c:pt>
                <c:pt idx="113435">
                  <c:v>-0.213807</c:v>
                </c:pt>
                <c:pt idx="113436">
                  <c:v>-0.21488199999999999</c:v>
                </c:pt>
                <c:pt idx="113437">
                  <c:v>-0.215951</c:v>
                </c:pt>
                <c:pt idx="113438">
                  <c:v>-0.21701500000000001</c:v>
                </c:pt>
                <c:pt idx="113439">
                  <c:v>-0.21807499999999999</c:v>
                </c:pt>
                <c:pt idx="113440">
                  <c:v>-0.21913099999999999</c:v>
                </c:pt>
                <c:pt idx="113441">
                  <c:v>-0.22017900000000001</c:v>
                </c:pt>
                <c:pt idx="113442">
                  <c:v>-0.22120999999999999</c:v>
                </c:pt>
                <c:pt idx="113443">
                  <c:v>-0.222215</c:v>
                </c:pt>
                <c:pt idx="113444">
                  <c:v>-0.22319700000000001</c:v>
                </c:pt>
                <c:pt idx="113445">
                  <c:v>-0.224161</c:v>
                </c:pt>
                <c:pt idx="113446">
                  <c:v>-0.225109</c:v>
                </c:pt>
                <c:pt idx="113447">
                  <c:v>-0.226045</c:v>
                </c:pt>
                <c:pt idx="113448">
                  <c:v>-0.22697200000000001</c:v>
                </c:pt>
                <c:pt idx="113449">
                  <c:v>-0.22789200000000001</c:v>
                </c:pt>
                <c:pt idx="113450">
                  <c:v>-0.22880700000000001</c:v>
                </c:pt>
                <c:pt idx="113451">
                  <c:v>-0.22972200000000001</c:v>
                </c:pt>
                <c:pt idx="113452">
                  <c:v>-0.23063600000000001</c:v>
                </c:pt>
                <c:pt idx="113453">
                  <c:v>-0.231541</c:v>
                </c:pt>
                <c:pt idx="113454">
                  <c:v>-0.232433</c:v>
                </c:pt>
                <c:pt idx="113455">
                  <c:v>-0.23331299999999999</c:v>
                </c:pt>
                <c:pt idx="113456">
                  <c:v>-0.23418600000000001</c:v>
                </c:pt>
                <c:pt idx="113457">
                  <c:v>-0.23505000000000001</c:v>
                </c:pt>
                <c:pt idx="113458">
                  <c:v>-0.2359</c:v>
                </c:pt>
                <c:pt idx="113459">
                  <c:v>-0.236734</c:v>
                </c:pt>
                <c:pt idx="113460">
                  <c:v>-0.23754900000000001</c:v>
                </c:pt>
                <c:pt idx="113461">
                  <c:v>-0.23834</c:v>
                </c:pt>
                <c:pt idx="113462">
                  <c:v>-0.23909900000000001</c:v>
                </c:pt>
                <c:pt idx="113463">
                  <c:v>-0.239819</c:v>
                </c:pt>
                <c:pt idx="113464">
                  <c:v>-0.24049400000000001</c:v>
                </c:pt>
                <c:pt idx="113465">
                  <c:v>-0.24112500000000001</c:v>
                </c:pt>
                <c:pt idx="113466">
                  <c:v>-0.24171799999999999</c:v>
                </c:pt>
                <c:pt idx="113467">
                  <c:v>-0.24227599999999999</c:v>
                </c:pt>
                <c:pt idx="113468">
                  <c:v>-0.24280399999999999</c:v>
                </c:pt>
                <c:pt idx="113469">
                  <c:v>-0.24330499999999999</c:v>
                </c:pt>
                <c:pt idx="113470">
                  <c:v>-0.24379100000000001</c:v>
                </c:pt>
                <c:pt idx="113471">
                  <c:v>-0.24427099999999999</c:v>
                </c:pt>
                <c:pt idx="113472">
                  <c:v>-0.24475</c:v>
                </c:pt>
                <c:pt idx="113473">
                  <c:v>-0.245226</c:v>
                </c:pt>
                <c:pt idx="113474">
                  <c:v>-0.24569099999999999</c:v>
                </c:pt>
                <c:pt idx="113475">
                  <c:v>-0.24613099999999999</c:v>
                </c:pt>
                <c:pt idx="113476">
                  <c:v>-0.24653900000000001</c:v>
                </c:pt>
                <c:pt idx="113477">
                  <c:v>-0.246921</c:v>
                </c:pt>
                <c:pt idx="113478">
                  <c:v>-0.24729100000000001</c:v>
                </c:pt>
                <c:pt idx="113479">
                  <c:v>-0.24766199999999999</c:v>
                </c:pt>
                <c:pt idx="113480">
                  <c:v>-0.24803</c:v>
                </c:pt>
                <c:pt idx="113481">
                  <c:v>-0.24837699999999999</c:v>
                </c:pt>
                <c:pt idx="113482">
                  <c:v>-0.24868799999999999</c:v>
                </c:pt>
                <c:pt idx="113483">
                  <c:v>-0.24895300000000001</c:v>
                </c:pt>
                <c:pt idx="113484">
                  <c:v>-0.249166</c:v>
                </c:pt>
                <c:pt idx="113485">
                  <c:v>-0.24932099999999999</c:v>
                </c:pt>
                <c:pt idx="113486">
                  <c:v>-0.24940999999999999</c:v>
                </c:pt>
                <c:pt idx="113487">
                  <c:v>-0.24943599999999999</c:v>
                </c:pt>
                <c:pt idx="113488">
                  <c:v>-0.24941199999999999</c:v>
                </c:pt>
                <c:pt idx="113489">
                  <c:v>-0.24935099999999999</c:v>
                </c:pt>
                <c:pt idx="113490">
                  <c:v>-0.24926000000000001</c:v>
                </c:pt>
                <c:pt idx="113491">
                  <c:v>-0.249142</c:v>
                </c:pt>
                <c:pt idx="113492">
                  <c:v>-0.24899299999999999</c:v>
                </c:pt>
                <c:pt idx="113493">
                  <c:v>-0.248803</c:v>
                </c:pt>
                <c:pt idx="113494">
                  <c:v>-0.24856900000000001</c:v>
                </c:pt>
                <c:pt idx="113495">
                  <c:v>-0.24829200000000001</c:v>
                </c:pt>
                <c:pt idx="113496">
                  <c:v>-0.247972</c:v>
                </c:pt>
                <c:pt idx="113497">
                  <c:v>-0.24761</c:v>
                </c:pt>
                <c:pt idx="113498">
                  <c:v>-0.24720800000000001</c:v>
                </c:pt>
                <c:pt idx="113499">
                  <c:v>-0.24676899999999999</c:v>
                </c:pt>
                <c:pt idx="113500">
                  <c:v>-0.24629400000000001</c:v>
                </c:pt>
                <c:pt idx="113501">
                  <c:v>-0.245783</c:v>
                </c:pt>
                <c:pt idx="113502">
                  <c:v>-0.24523200000000001</c:v>
                </c:pt>
                <c:pt idx="113503">
                  <c:v>-0.24463399999999999</c:v>
                </c:pt>
                <c:pt idx="113504">
                  <c:v>-0.24398</c:v>
                </c:pt>
                <c:pt idx="113505">
                  <c:v>-0.24327199999999999</c:v>
                </c:pt>
                <c:pt idx="113506">
                  <c:v>-0.24251200000000001</c:v>
                </c:pt>
                <c:pt idx="113507">
                  <c:v>-0.241702</c:v>
                </c:pt>
                <c:pt idx="113508">
                  <c:v>-0.24084</c:v>
                </c:pt>
                <c:pt idx="113509">
                  <c:v>-0.23991899999999999</c:v>
                </c:pt>
                <c:pt idx="113510">
                  <c:v>-0.23893500000000001</c:v>
                </c:pt>
                <c:pt idx="113511">
                  <c:v>-0.23788000000000001</c:v>
                </c:pt>
                <c:pt idx="113512">
                  <c:v>-0.236761</c:v>
                </c:pt>
                <c:pt idx="113513">
                  <c:v>-0.23559099999999999</c:v>
                </c:pt>
                <c:pt idx="113514">
                  <c:v>-0.23438400000000001</c:v>
                </c:pt>
                <c:pt idx="113515">
                  <c:v>-0.23314099999999999</c:v>
                </c:pt>
                <c:pt idx="113516">
                  <c:v>-0.23185900000000001</c:v>
                </c:pt>
                <c:pt idx="113517">
                  <c:v>-0.23053899999999999</c:v>
                </c:pt>
                <c:pt idx="113518">
                  <c:v>-0.229186</c:v>
                </c:pt>
                <c:pt idx="113519">
                  <c:v>-0.227793</c:v>
                </c:pt>
                <c:pt idx="113520">
                  <c:v>-0.226355</c:v>
                </c:pt>
                <c:pt idx="113521">
                  <c:v>-0.224881</c:v>
                </c:pt>
                <c:pt idx="113522">
                  <c:v>-0.223387</c:v>
                </c:pt>
                <c:pt idx="113523">
                  <c:v>-0.221883</c:v>
                </c:pt>
                <c:pt idx="113524">
                  <c:v>-0.22036800000000001</c:v>
                </c:pt>
                <c:pt idx="113525">
                  <c:v>-0.21883900000000001</c:v>
                </c:pt>
                <c:pt idx="113526">
                  <c:v>-0.21728700000000001</c:v>
                </c:pt>
                <c:pt idx="113527">
                  <c:v>-0.21570300000000001</c:v>
                </c:pt>
                <c:pt idx="113528">
                  <c:v>-0.214085</c:v>
                </c:pt>
                <c:pt idx="113529">
                  <c:v>-0.21243600000000001</c:v>
                </c:pt>
                <c:pt idx="113530">
                  <c:v>-0.210761</c:v>
                </c:pt>
                <c:pt idx="113531">
                  <c:v>-0.209063</c:v>
                </c:pt>
                <c:pt idx="113532">
                  <c:v>-0.207347</c:v>
                </c:pt>
                <c:pt idx="113533">
                  <c:v>-0.20561699999999999</c:v>
                </c:pt>
                <c:pt idx="113534">
                  <c:v>-0.203879</c:v>
                </c:pt>
                <c:pt idx="113535">
                  <c:v>-0.20214399999999999</c:v>
                </c:pt>
                <c:pt idx="113536">
                  <c:v>-0.20041700000000001</c:v>
                </c:pt>
                <c:pt idx="113537">
                  <c:v>-0.19870199999999999</c:v>
                </c:pt>
                <c:pt idx="113538">
                  <c:v>-0.196992</c:v>
                </c:pt>
                <c:pt idx="113539">
                  <c:v>-0.19528599999999999</c:v>
                </c:pt>
                <c:pt idx="113540">
                  <c:v>-0.19358800000000001</c:v>
                </c:pt>
                <c:pt idx="113541">
                  <c:v>-0.19190599999999999</c:v>
                </c:pt>
                <c:pt idx="113542">
                  <c:v>-0.190249</c:v>
                </c:pt>
                <c:pt idx="113543">
                  <c:v>-0.18862499999999999</c:v>
                </c:pt>
                <c:pt idx="113544">
                  <c:v>-0.18703400000000001</c:v>
                </c:pt>
                <c:pt idx="113545">
                  <c:v>-0.185471</c:v>
                </c:pt>
                <c:pt idx="113546">
                  <c:v>-0.18393399999999999</c:v>
                </c:pt>
                <c:pt idx="113547">
                  <c:v>-0.182423</c:v>
                </c:pt>
                <c:pt idx="113548">
                  <c:v>-0.18093699999999999</c:v>
                </c:pt>
                <c:pt idx="113549">
                  <c:v>-0.17948700000000001</c:v>
                </c:pt>
                <c:pt idx="113550">
                  <c:v>-0.17808399999999999</c:v>
                </c:pt>
                <c:pt idx="113551">
                  <c:v>-0.17673</c:v>
                </c:pt>
                <c:pt idx="113552">
                  <c:v>-0.17542199999999999</c:v>
                </c:pt>
                <c:pt idx="113553">
                  <c:v>-0.17416799999999999</c:v>
                </c:pt>
                <c:pt idx="113554">
                  <c:v>-0.17297999999999999</c:v>
                </c:pt>
                <c:pt idx="113555">
                  <c:v>-0.17185900000000001</c:v>
                </c:pt>
                <c:pt idx="113556">
                  <c:v>-0.170797</c:v>
                </c:pt>
                <c:pt idx="113557">
                  <c:v>-0.169791</c:v>
                </c:pt>
                <c:pt idx="113558">
                  <c:v>-0.16884399999999999</c:v>
                </c:pt>
                <c:pt idx="113559">
                  <c:v>-0.167959</c:v>
                </c:pt>
                <c:pt idx="113560">
                  <c:v>-0.167125</c:v>
                </c:pt>
                <c:pt idx="113561">
                  <c:v>-0.16633400000000001</c:v>
                </c:pt>
                <c:pt idx="113562">
                  <c:v>-0.16558500000000001</c:v>
                </c:pt>
                <c:pt idx="113563">
                  <c:v>-0.16487499999999999</c:v>
                </c:pt>
                <c:pt idx="113564">
                  <c:v>-0.16420599999999999</c:v>
                </c:pt>
                <c:pt idx="113565">
                  <c:v>-0.16358500000000001</c:v>
                </c:pt>
                <c:pt idx="113566">
                  <c:v>-0.16303400000000001</c:v>
                </c:pt>
                <c:pt idx="113567">
                  <c:v>-0.16256200000000001</c:v>
                </c:pt>
                <c:pt idx="113568">
                  <c:v>-0.16216700000000001</c:v>
                </c:pt>
                <c:pt idx="113569">
                  <c:v>-0.16183400000000001</c:v>
                </c:pt>
                <c:pt idx="113570">
                  <c:v>-0.161552</c:v>
                </c:pt>
                <c:pt idx="113571">
                  <c:v>-0.16131999999999999</c:v>
                </c:pt>
                <c:pt idx="113572">
                  <c:v>-0.16114300000000001</c:v>
                </c:pt>
                <c:pt idx="113573">
                  <c:v>-0.16102</c:v>
                </c:pt>
                <c:pt idx="113574">
                  <c:v>-0.16095699999999999</c:v>
                </c:pt>
                <c:pt idx="113575">
                  <c:v>-0.160966</c:v>
                </c:pt>
                <c:pt idx="113576">
                  <c:v>-0.16106200000000001</c:v>
                </c:pt>
                <c:pt idx="113577">
                  <c:v>-0.161244</c:v>
                </c:pt>
                <c:pt idx="113578">
                  <c:v>-0.16150300000000001</c:v>
                </c:pt>
                <c:pt idx="113579">
                  <c:v>-0.16183</c:v>
                </c:pt>
                <c:pt idx="113580">
                  <c:v>-0.162219</c:v>
                </c:pt>
                <c:pt idx="113581">
                  <c:v>-0.16267100000000001</c:v>
                </c:pt>
                <c:pt idx="113582">
                  <c:v>-0.163187</c:v>
                </c:pt>
                <c:pt idx="113583">
                  <c:v>-0.16376499999999999</c:v>
                </c:pt>
                <c:pt idx="113584">
                  <c:v>-0.16440199999999999</c:v>
                </c:pt>
                <c:pt idx="113585">
                  <c:v>-0.165099</c:v>
                </c:pt>
                <c:pt idx="113586">
                  <c:v>-0.16586400000000001</c:v>
                </c:pt>
                <c:pt idx="113587">
                  <c:v>-0.16669900000000001</c:v>
                </c:pt>
                <c:pt idx="113588">
                  <c:v>-0.167598</c:v>
                </c:pt>
                <c:pt idx="113589">
                  <c:v>-0.168548</c:v>
                </c:pt>
                <c:pt idx="113590">
                  <c:v>-0.169541</c:v>
                </c:pt>
                <c:pt idx="113591">
                  <c:v>-0.170569</c:v>
                </c:pt>
                <c:pt idx="113592">
                  <c:v>-0.17163</c:v>
                </c:pt>
                <c:pt idx="113593">
                  <c:v>-0.17272399999999999</c:v>
                </c:pt>
                <c:pt idx="113594">
                  <c:v>-0.17385800000000001</c:v>
                </c:pt>
                <c:pt idx="113595">
                  <c:v>-0.175043</c:v>
                </c:pt>
                <c:pt idx="113596">
                  <c:v>-0.176284</c:v>
                </c:pt>
                <c:pt idx="113597">
                  <c:v>-0.17757400000000001</c:v>
                </c:pt>
                <c:pt idx="113598">
                  <c:v>-0.17890700000000001</c:v>
                </c:pt>
                <c:pt idx="113599">
                  <c:v>-0.180288</c:v>
                </c:pt>
                <c:pt idx="113600">
                  <c:v>-0.181731</c:v>
                </c:pt>
                <c:pt idx="113601">
                  <c:v>-0.183249</c:v>
                </c:pt>
                <c:pt idx="113602">
                  <c:v>-0.18484100000000001</c:v>
                </c:pt>
                <c:pt idx="113603">
                  <c:v>-0.186502</c:v>
                </c:pt>
                <c:pt idx="113604">
                  <c:v>-0.18823300000000001</c:v>
                </c:pt>
                <c:pt idx="113605">
                  <c:v>-0.19003100000000001</c:v>
                </c:pt>
                <c:pt idx="113606">
                  <c:v>-0.191888</c:v>
                </c:pt>
                <c:pt idx="113607">
                  <c:v>-0.19378699999999999</c:v>
                </c:pt>
                <c:pt idx="113608">
                  <c:v>-0.195718</c:v>
                </c:pt>
                <c:pt idx="113609">
                  <c:v>-0.197685</c:v>
                </c:pt>
                <c:pt idx="113610">
                  <c:v>-0.19969200000000001</c:v>
                </c:pt>
                <c:pt idx="113611">
                  <c:v>-0.201736</c:v>
                </c:pt>
                <c:pt idx="113612">
                  <c:v>-0.20381099999999999</c:v>
                </c:pt>
                <c:pt idx="113613">
                  <c:v>-0.20590700000000001</c:v>
                </c:pt>
                <c:pt idx="113614">
                  <c:v>-0.20801500000000001</c:v>
                </c:pt>
                <c:pt idx="113615">
                  <c:v>-0.21013000000000001</c:v>
                </c:pt>
                <c:pt idx="113616">
                  <c:v>-0.21226100000000001</c:v>
                </c:pt>
                <c:pt idx="113617">
                  <c:v>-0.21441499999999999</c:v>
                </c:pt>
                <c:pt idx="113618">
                  <c:v>-0.21659999999999999</c:v>
                </c:pt>
                <c:pt idx="113619">
                  <c:v>-0.21882099999999999</c:v>
                </c:pt>
                <c:pt idx="113620">
                  <c:v>-0.22108</c:v>
                </c:pt>
                <c:pt idx="113621">
                  <c:v>-0.22336900000000001</c:v>
                </c:pt>
                <c:pt idx="113622">
                  <c:v>-0.22568299999999999</c:v>
                </c:pt>
                <c:pt idx="113623">
                  <c:v>-0.228018</c:v>
                </c:pt>
                <c:pt idx="113624">
                  <c:v>-0.23036300000000001</c:v>
                </c:pt>
                <c:pt idx="113625">
                  <c:v>-0.232708</c:v>
                </c:pt>
                <c:pt idx="113626">
                  <c:v>-0.23505300000000001</c:v>
                </c:pt>
                <c:pt idx="113627">
                  <c:v>-0.23740600000000001</c:v>
                </c:pt>
                <c:pt idx="113628">
                  <c:v>-0.23977399999999999</c:v>
                </c:pt>
                <c:pt idx="113629">
                  <c:v>-0.24215300000000001</c:v>
                </c:pt>
                <c:pt idx="113630">
                  <c:v>-0.244534</c:v>
                </c:pt>
                <c:pt idx="113631">
                  <c:v>-0.246915</c:v>
                </c:pt>
                <c:pt idx="113632">
                  <c:v>-0.24930099999999999</c:v>
                </c:pt>
                <c:pt idx="113633">
                  <c:v>-0.25169200000000003</c:v>
                </c:pt>
                <c:pt idx="113634">
                  <c:v>-0.25408500000000001</c:v>
                </c:pt>
                <c:pt idx="113635">
                  <c:v>-0.25647799999999998</c:v>
                </c:pt>
                <c:pt idx="113636">
                  <c:v>-0.25887500000000002</c:v>
                </c:pt>
                <c:pt idx="113637">
                  <c:v>-0.261272</c:v>
                </c:pt>
                <c:pt idx="113638">
                  <c:v>-0.26366200000000001</c:v>
                </c:pt>
                <c:pt idx="113639">
                  <c:v>-0.26604100000000003</c:v>
                </c:pt>
                <c:pt idx="113640">
                  <c:v>-0.268405</c:v>
                </c:pt>
                <c:pt idx="113641">
                  <c:v>-0.27074900000000002</c:v>
                </c:pt>
                <c:pt idx="113642">
                  <c:v>-0.27307500000000001</c:v>
                </c:pt>
                <c:pt idx="113643">
                  <c:v>-0.27538400000000002</c:v>
                </c:pt>
                <c:pt idx="113644">
                  <c:v>-0.27767799999999998</c:v>
                </c:pt>
                <c:pt idx="113645">
                  <c:v>-0.27995500000000001</c:v>
                </c:pt>
                <c:pt idx="113646">
                  <c:v>-0.28221499999999999</c:v>
                </c:pt>
                <c:pt idx="113647">
                  <c:v>-0.28444900000000001</c:v>
                </c:pt>
                <c:pt idx="113648">
                  <c:v>-0.28664800000000001</c:v>
                </c:pt>
                <c:pt idx="113649">
                  <c:v>-0.28880899999999998</c:v>
                </c:pt>
                <c:pt idx="113650">
                  <c:v>-0.29092200000000001</c:v>
                </c:pt>
                <c:pt idx="113651">
                  <c:v>-0.29297899999999999</c:v>
                </c:pt>
                <c:pt idx="113652">
                  <c:v>-0.29497600000000002</c:v>
                </c:pt>
                <c:pt idx="113653">
                  <c:v>-0.29691400000000001</c:v>
                </c:pt>
                <c:pt idx="113654">
                  <c:v>-0.298792</c:v>
                </c:pt>
                <c:pt idx="113655">
                  <c:v>-0.30060199999999998</c:v>
                </c:pt>
                <c:pt idx="113656">
                  <c:v>-0.302342</c:v>
                </c:pt>
                <c:pt idx="113657">
                  <c:v>-0.30401899999999998</c:v>
                </c:pt>
                <c:pt idx="113658">
                  <c:v>-0.30564000000000002</c:v>
                </c:pt>
                <c:pt idx="113659">
                  <c:v>-0.30720900000000001</c:v>
                </c:pt>
                <c:pt idx="113660">
                  <c:v>-0.30873</c:v>
                </c:pt>
                <c:pt idx="113661">
                  <c:v>-0.31020599999999998</c:v>
                </c:pt>
                <c:pt idx="113662">
                  <c:v>-0.31163099999999999</c:v>
                </c:pt>
                <c:pt idx="113663">
                  <c:v>-0.31300600000000001</c:v>
                </c:pt>
                <c:pt idx="113664">
                  <c:v>-0.31433800000000001</c:v>
                </c:pt>
                <c:pt idx="113665">
                  <c:v>-0.31560100000000002</c:v>
                </c:pt>
                <c:pt idx="113666">
                  <c:v>-0.31674799999999997</c:v>
                </c:pt>
                <c:pt idx="113667">
                  <c:v>-0.31780599999999998</c:v>
                </c:pt>
                <c:pt idx="113668">
                  <c:v>-0.31882700000000003</c:v>
                </c:pt>
                <c:pt idx="113669">
                  <c:v>-0.31979200000000002</c:v>
                </c:pt>
                <c:pt idx="113670">
                  <c:v>-0.32067899999999999</c:v>
                </c:pt>
                <c:pt idx="113671">
                  <c:v>-0.321494</c:v>
                </c:pt>
                <c:pt idx="113672">
                  <c:v>-0.32224199999999997</c:v>
                </c:pt>
                <c:pt idx="113673">
                  <c:v>-0.322911</c:v>
                </c:pt>
                <c:pt idx="113674">
                  <c:v>-0.323492</c:v>
                </c:pt>
                <c:pt idx="113675">
                  <c:v>-0.32398399999999999</c:v>
                </c:pt>
                <c:pt idx="113676">
                  <c:v>-0.32439299999999999</c:v>
                </c:pt>
                <c:pt idx="113677">
                  <c:v>-0.32472200000000001</c:v>
                </c:pt>
                <c:pt idx="113678">
                  <c:v>-0.32497599999999999</c:v>
                </c:pt>
                <c:pt idx="113679">
                  <c:v>-0.32515300000000003</c:v>
                </c:pt>
                <c:pt idx="113680">
                  <c:v>-0.32524500000000001</c:v>
                </c:pt>
                <c:pt idx="113681">
                  <c:v>-0.32524999999999998</c:v>
                </c:pt>
                <c:pt idx="113682">
                  <c:v>-0.32517000000000001</c:v>
                </c:pt>
                <c:pt idx="113683">
                  <c:v>-0.32501000000000002</c:v>
                </c:pt>
                <c:pt idx="113684">
                  <c:v>-0.32477600000000001</c:v>
                </c:pt>
                <c:pt idx="113685">
                  <c:v>-0.32447500000000001</c:v>
                </c:pt>
                <c:pt idx="113686">
                  <c:v>-0.32411499999999999</c:v>
                </c:pt>
                <c:pt idx="113687">
                  <c:v>-0.32370100000000002</c:v>
                </c:pt>
                <c:pt idx="113688">
                  <c:v>-0.32323400000000002</c:v>
                </c:pt>
                <c:pt idx="113689">
                  <c:v>-0.32271300000000003</c:v>
                </c:pt>
                <c:pt idx="113690">
                  <c:v>-0.32213599999999998</c:v>
                </c:pt>
                <c:pt idx="113691">
                  <c:v>-0.32149</c:v>
                </c:pt>
                <c:pt idx="113692">
                  <c:v>-0.32076700000000002</c:v>
                </c:pt>
                <c:pt idx="113693">
                  <c:v>-0.31997199999999998</c:v>
                </c:pt>
                <c:pt idx="113694">
                  <c:v>-0.31911299999999998</c:v>
                </c:pt>
                <c:pt idx="113695">
                  <c:v>-0.318189</c:v>
                </c:pt>
                <c:pt idx="113696">
                  <c:v>-0.31719799999999998</c:v>
                </c:pt>
                <c:pt idx="113697">
                  <c:v>-0.316137</c:v>
                </c:pt>
                <c:pt idx="113698">
                  <c:v>-0.31500600000000001</c:v>
                </c:pt>
                <c:pt idx="113699">
                  <c:v>-0.31379600000000002</c:v>
                </c:pt>
                <c:pt idx="113700">
                  <c:v>-0.312502</c:v>
                </c:pt>
                <c:pt idx="113701">
                  <c:v>-0.31112899999999999</c:v>
                </c:pt>
                <c:pt idx="113702">
                  <c:v>-0.30968499999999999</c:v>
                </c:pt>
                <c:pt idx="113703">
                  <c:v>-0.30816900000000003</c:v>
                </c:pt>
                <c:pt idx="113704">
                  <c:v>-0.30657899999999999</c:v>
                </c:pt>
                <c:pt idx="113705">
                  <c:v>-0.304921</c:v>
                </c:pt>
                <c:pt idx="113706">
                  <c:v>-0.30320000000000003</c:v>
                </c:pt>
                <c:pt idx="113707">
                  <c:v>-0.30141499999999999</c:v>
                </c:pt>
                <c:pt idx="113708">
                  <c:v>-0.299566</c:v>
                </c:pt>
                <c:pt idx="113709">
                  <c:v>-0.29765599999999998</c:v>
                </c:pt>
                <c:pt idx="113710">
                  <c:v>-0.29569099999999998</c:v>
                </c:pt>
                <c:pt idx="113711">
                  <c:v>-0.29366799999999998</c:v>
                </c:pt>
                <c:pt idx="113712">
                  <c:v>-0.29158499999999998</c:v>
                </c:pt>
                <c:pt idx="113713">
                  <c:v>-0.28943999999999998</c:v>
                </c:pt>
                <c:pt idx="113714">
                  <c:v>-0.28723199999999999</c:v>
                </c:pt>
                <c:pt idx="113715">
                  <c:v>-0.28495700000000002</c:v>
                </c:pt>
                <c:pt idx="113716">
                  <c:v>-0.28261599999999998</c:v>
                </c:pt>
                <c:pt idx="113717">
                  <c:v>-0.28021400000000002</c:v>
                </c:pt>
                <c:pt idx="113718">
                  <c:v>-0.277758</c:v>
                </c:pt>
                <c:pt idx="113719">
                  <c:v>-0.275258</c:v>
                </c:pt>
                <c:pt idx="113720">
                  <c:v>-0.27271899999999999</c:v>
                </c:pt>
                <c:pt idx="113721">
                  <c:v>-0.27014199999999999</c:v>
                </c:pt>
                <c:pt idx="113722">
                  <c:v>-0.26752799999999999</c:v>
                </c:pt>
                <c:pt idx="113723">
                  <c:v>-0.26487699999999997</c:v>
                </c:pt>
                <c:pt idx="113724">
                  <c:v>-0.26219399999999998</c:v>
                </c:pt>
                <c:pt idx="113725">
                  <c:v>-0.25947599999999998</c:v>
                </c:pt>
                <c:pt idx="113726">
                  <c:v>-0.25672099999999998</c:v>
                </c:pt>
                <c:pt idx="113727">
                  <c:v>-0.25392700000000001</c:v>
                </c:pt>
                <c:pt idx="113728">
                  <c:v>-0.25109100000000001</c:v>
                </c:pt>
                <c:pt idx="113729">
                  <c:v>-0.24822</c:v>
                </c:pt>
                <c:pt idx="113730">
                  <c:v>-0.24532100000000001</c:v>
                </c:pt>
                <c:pt idx="113731">
                  <c:v>-0.242394</c:v>
                </c:pt>
                <c:pt idx="113732">
                  <c:v>-0.239427</c:v>
                </c:pt>
                <c:pt idx="113733">
                  <c:v>-0.23640700000000001</c:v>
                </c:pt>
                <c:pt idx="113734">
                  <c:v>-0.23333599999999999</c:v>
                </c:pt>
                <c:pt idx="113735">
                  <c:v>-0.23021800000000001</c:v>
                </c:pt>
                <c:pt idx="113736">
                  <c:v>-0.22706299999999999</c:v>
                </c:pt>
                <c:pt idx="113737">
                  <c:v>-0.223885</c:v>
                </c:pt>
                <c:pt idx="113738">
                  <c:v>-0.220696</c:v>
                </c:pt>
                <c:pt idx="113739">
                  <c:v>-0.217497</c:v>
                </c:pt>
                <c:pt idx="113740">
                  <c:v>-0.21428</c:v>
                </c:pt>
                <c:pt idx="113741">
                  <c:v>-0.21105199999999999</c:v>
                </c:pt>
                <c:pt idx="113742">
                  <c:v>-0.20782600000000001</c:v>
                </c:pt>
                <c:pt idx="113743">
                  <c:v>-0.20460600000000001</c:v>
                </c:pt>
                <c:pt idx="113744">
                  <c:v>-0.20139599999999999</c:v>
                </c:pt>
                <c:pt idx="113745">
                  <c:v>-0.19820599999999999</c:v>
                </c:pt>
                <c:pt idx="113746">
                  <c:v>-0.195049</c:v>
                </c:pt>
                <c:pt idx="113747">
                  <c:v>-0.19192699999999999</c:v>
                </c:pt>
                <c:pt idx="113748">
                  <c:v>-0.188836</c:v>
                </c:pt>
                <c:pt idx="113749">
                  <c:v>-0.18577099999999999</c:v>
                </c:pt>
                <c:pt idx="113750">
                  <c:v>-0.182725</c:v>
                </c:pt>
                <c:pt idx="113751">
                  <c:v>-0.179704</c:v>
                </c:pt>
                <c:pt idx="113752">
                  <c:v>-0.176706</c:v>
                </c:pt>
                <c:pt idx="113753">
                  <c:v>-0.17369399999999999</c:v>
                </c:pt>
                <c:pt idx="113754">
                  <c:v>-0.17066700000000001</c:v>
                </c:pt>
                <c:pt idx="113755">
                  <c:v>-0.16769400000000001</c:v>
                </c:pt>
                <c:pt idx="113756">
                  <c:v>-0.16478300000000001</c:v>
                </c:pt>
                <c:pt idx="113757">
                  <c:v>-0.161885</c:v>
                </c:pt>
                <c:pt idx="113758">
                  <c:v>-0.158994</c:v>
                </c:pt>
                <c:pt idx="113759">
                  <c:v>-0.15612799999999999</c:v>
                </c:pt>
                <c:pt idx="113760">
                  <c:v>-0.15328900000000001</c:v>
                </c:pt>
                <c:pt idx="113761">
                  <c:v>-0.150477</c:v>
                </c:pt>
                <c:pt idx="113762">
                  <c:v>-0.14769499999999999</c:v>
                </c:pt>
                <c:pt idx="113763">
                  <c:v>-0.144951</c:v>
                </c:pt>
                <c:pt idx="113764">
                  <c:v>-0.14225299999999999</c:v>
                </c:pt>
                <c:pt idx="113765">
                  <c:v>-0.13960600000000001</c:v>
                </c:pt>
                <c:pt idx="113766">
                  <c:v>-0.137015</c:v>
                </c:pt>
                <c:pt idx="113767">
                  <c:v>-0.13448199999999999</c:v>
                </c:pt>
                <c:pt idx="113768">
                  <c:v>-0.13200700000000001</c:v>
                </c:pt>
                <c:pt idx="113769">
                  <c:v>-0.12959399999999999</c:v>
                </c:pt>
                <c:pt idx="113770">
                  <c:v>-0.12725400000000001</c:v>
                </c:pt>
                <c:pt idx="113771">
                  <c:v>-0.12499399999999999</c:v>
                </c:pt>
                <c:pt idx="113772">
                  <c:v>-0.122819</c:v>
                </c:pt>
                <c:pt idx="113773">
                  <c:v>-0.12073399999999999</c:v>
                </c:pt>
                <c:pt idx="113774">
                  <c:v>-0.118738</c:v>
                </c:pt>
                <c:pt idx="113775">
                  <c:v>-0.116826</c:v>
                </c:pt>
                <c:pt idx="113776">
                  <c:v>-0.11498899999999999</c:v>
                </c:pt>
                <c:pt idx="113777">
                  <c:v>-0.113219</c:v>
                </c:pt>
                <c:pt idx="113778">
                  <c:v>-0.111511</c:v>
                </c:pt>
                <c:pt idx="113779">
                  <c:v>-0.109861</c:v>
                </c:pt>
                <c:pt idx="113780">
                  <c:v>-0.10827100000000001</c:v>
                </c:pt>
                <c:pt idx="113781">
                  <c:v>-0.106742</c:v>
                </c:pt>
                <c:pt idx="113782">
                  <c:v>-0.10528</c:v>
                </c:pt>
                <c:pt idx="113783">
                  <c:v>-0.10388500000000001</c:v>
                </c:pt>
                <c:pt idx="113784">
                  <c:v>-0.10255</c:v>
                </c:pt>
                <c:pt idx="113785">
                  <c:v>-0.10126</c:v>
                </c:pt>
                <c:pt idx="113786">
                  <c:v>-0.100008</c:v>
                </c:pt>
                <c:pt idx="113787">
                  <c:v>-9.8807599999999995E-2</c:v>
                </c:pt>
                <c:pt idx="113788">
                  <c:v>-9.7667900000000002E-2</c:v>
                </c:pt>
                <c:pt idx="113789">
                  <c:v>-9.6595299999999995E-2</c:v>
                </c:pt>
                <c:pt idx="113790">
                  <c:v>-9.5594299999999993E-2</c:v>
                </c:pt>
                <c:pt idx="113791">
                  <c:v>-9.4670400000000002E-2</c:v>
                </c:pt>
                <c:pt idx="113792">
                  <c:v>-9.3828700000000001E-2</c:v>
                </c:pt>
                <c:pt idx="113793">
                  <c:v>-9.3069200000000005E-2</c:v>
                </c:pt>
                <c:pt idx="113794">
                  <c:v>-9.2385999999999996E-2</c:v>
                </c:pt>
                <c:pt idx="113795">
                  <c:v>-9.1773300000000002E-2</c:v>
                </c:pt>
                <c:pt idx="113796">
                  <c:v>-9.1228900000000002E-2</c:v>
                </c:pt>
                <c:pt idx="113797">
                  <c:v>-9.0754000000000001E-2</c:v>
                </c:pt>
                <c:pt idx="113798">
                  <c:v>-9.0352000000000002E-2</c:v>
                </c:pt>
                <c:pt idx="113799">
                  <c:v>-9.0023800000000001E-2</c:v>
                </c:pt>
                <c:pt idx="113800">
                  <c:v>-8.9765399999999995E-2</c:v>
                </c:pt>
                <c:pt idx="113801">
                  <c:v>-8.9568400000000006E-2</c:v>
                </c:pt>
                <c:pt idx="113802">
                  <c:v>-8.9424699999999996E-2</c:v>
                </c:pt>
                <c:pt idx="113803">
                  <c:v>-8.9332300000000003E-2</c:v>
                </c:pt>
                <c:pt idx="113804">
                  <c:v>-8.9293800000000007E-2</c:v>
                </c:pt>
                <c:pt idx="113805">
                  <c:v>-8.9313000000000003E-2</c:v>
                </c:pt>
                <c:pt idx="113806">
                  <c:v>-8.93959E-2</c:v>
                </c:pt>
                <c:pt idx="113807">
                  <c:v>-8.9548199999999994E-2</c:v>
                </c:pt>
                <c:pt idx="113808">
                  <c:v>-8.9770199999999994E-2</c:v>
                </c:pt>
                <c:pt idx="113809">
                  <c:v>-9.0059200000000006E-2</c:v>
                </c:pt>
                <c:pt idx="113810">
                  <c:v>-9.0416200000000002E-2</c:v>
                </c:pt>
                <c:pt idx="113811">
                  <c:v>-9.0840599999999994E-2</c:v>
                </c:pt>
                <c:pt idx="113812">
                  <c:v>-9.1323799999999997E-2</c:v>
                </c:pt>
                <c:pt idx="113813">
                  <c:v>-9.1854599999999995E-2</c:v>
                </c:pt>
                <c:pt idx="113814">
                  <c:v>-9.2429800000000006E-2</c:v>
                </c:pt>
                <c:pt idx="113815">
                  <c:v>-9.3054499999999998E-2</c:v>
                </c:pt>
                <c:pt idx="113816">
                  <c:v>-9.3734700000000004E-2</c:v>
                </c:pt>
                <c:pt idx="113817">
                  <c:v>-9.44744E-2</c:v>
                </c:pt>
                <c:pt idx="113818">
                  <c:v>-9.5274700000000004E-2</c:v>
                </c:pt>
                <c:pt idx="113819">
                  <c:v>-9.6129500000000007E-2</c:v>
                </c:pt>
                <c:pt idx="113820">
                  <c:v>-9.7030699999999998E-2</c:v>
                </c:pt>
                <c:pt idx="113821">
                  <c:v>-9.7977099999999998E-2</c:v>
                </c:pt>
                <c:pt idx="113822">
                  <c:v>-9.8973099999999994E-2</c:v>
                </c:pt>
                <c:pt idx="113823">
                  <c:v>-0.100022</c:v>
                </c:pt>
                <c:pt idx="113824">
                  <c:v>-0.10112599999999999</c:v>
                </c:pt>
                <c:pt idx="113825">
                  <c:v>-0.102287</c:v>
                </c:pt>
                <c:pt idx="113826">
                  <c:v>-0.103506</c:v>
                </c:pt>
                <c:pt idx="113827">
                  <c:v>-0.104778</c:v>
                </c:pt>
                <c:pt idx="113828">
                  <c:v>-0.106098</c:v>
                </c:pt>
                <c:pt idx="113829">
                  <c:v>-0.107469</c:v>
                </c:pt>
                <c:pt idx="113830">
                  <c:v>-0.10889799999999999</c:v>
                </c:pt>
                <c:pt idx="113831">
                  <c:v>-0.110385</c:v>
                </c:pt>
                <c:pt idx="113832">
                  <c:v>-0.111927</c:v>
                </c:pt>
                <c:pt idx="113833">
                  <c:v>-0.11351600000000001</c:v>
                </c:pt>
                <c:pt idx="113834">
                  <c:v>-0.115148</c:v>
                </c:pt>
                <c:pt idx="113835">
                  <c:v>-0.116815</c:v>
                </c:pt>
                <c:pt idx="113836">
                  <c:v>-0.11851100000000001</c:v>
                </c:pt>
                <c:pt idx="113837">
                  <c:v>-0.12023300000000001</c:v>
                </c:pt>
                <c:pt idx="113838">
                  <c:v>-0.121977</c:v>
                </c:pt>
                <c:pt idx="113839">
                  <c:v>-0.123742</c:v>
                </c:pt>
                <c:pt idx="113840">
                  <c:v>-0.125527</c:v>
                </c:pt>
                <c:pt idx="113841">
                  <c:v>-0.127334</c:v>
                </c:pt>
                <c:pt idx="113842">
                  <c:v>-0.129164</c:v>
                </c:pt>
                <c:pt idx="113843">
                  <c:v>-0.13101199999999999</c:v>
                </c:pt>
                <c:pt idx="113844">
                  <c:v>-0.13287299999999999</c:v>
                </c:pt>
                <c:pt idx="113845">
                  <c:v>-0.134745</c:v>
                </c:pt>
                <c:pt idx="113846">
                  <c:v>-0.136627</c:v>
                </c:pt>
                <c:pt idx="113847">
                  <c:v>-0.138517</c:v>
                </c:pt>
                <c:pt idx="113848">
                  <c:v>-0.14041400000000001</c:v>
                </c:pt>
                <c:pt idx="113849">
                  <c:v>-0.142317</c:v>
                </c:pt>
                <c:pt idx="113850">
                  <c:v>-0.14422699999999999</c:v>
                </c:pt>
                <c:pt idx="113851">
                  <c:v>-0.146146</c:v>
                </c:pt>
                <c:pt idx="113852">
                  <c:v>-0.14807899999999999</c:v>
                </c:pt>
                <c:pt idx="113853">
                  <c:v>-0.15002399999999999</c:v>
                </c:pt>
                <c:pt idx="113854">
                  <c:v>-0.151978</c:v>
                </c:pt>
                <c:pt idx="113855">
                  <c:v>-0.153943</c:v>
                </c:pt>
                <c:pt idx="113856">
                  <c:v>-0.15592400000000001</c:v>
                </c:pt>
                <c:pt idx="113857">
                  <c:v>-0.157916</c:v>
                </c:pt>
                <c:pt idx="113858">
                  <c:v>-0.159918</c:v>
                </c:pt>
                <c:pt idx="113859">
                  <c:v>-0.16192699999999999</c:v>
                </c:pt>
                <c:pt idx="113860">
                  <c:v>-0.16394</c:v>
                </c:pt>
                <c:pt idx="113861">
                  <c:v>-0.16595399999999999</c:v>
                </c:pt>
                <c:pt idx="113862">
                  <c:v>-0.167965</c:v>
                </c:pt>
                <c:pt idx="113863">
                  <c:v>-0.16997000000000001</c:v>
                </c:pt>
                <c:pt idx="113864">
                  <c:v>-0.17196600000000001</c:v>
                </c:pt>
                <c:pt idx="113865">
                  <c:v>-0.17394899999999999</c:v>
                </c:pt>
                <c:pt idx="113866">
                  <c:v>-0.17591899999999999</c:v>
                </c:pt>
                <c:pt idx="113867">
                  <c:v>-0.177873</c:v>
                </c:pt>
                <c:pt idx="113868">
                  <c:v>-0.17980399999999999</c:v>
                </c:pt>
                <c:pt idx="113869">
                  <c:v>-0.18170900000000001</c:v>
                </c:pt>
                <c:pt idx="113870">
                  <c:v>-0.183591</c:v>
                </c:pt>
                <c:pt idx="113871">
                  <c:v>-0.18545500000000001</c:v>
                </c:pt>
                <c:pt idx="113872">
                  <c:v>-0.18729999999999999</c:v>
                </c:pt>
                <c:pt idx="113873">
                  <c:v>-0.18912699999999999</c:v>
                </c:pt>
                <c:pt idx="113874">
                  <c:v>-0.19093499999999999</c:v>
                </c:pt>
                <c:pt idx="113875">
                  <c:v>-0.19272300000000001</c:v>
                </c:pt>
                <c:pt idx="113876">
                  <c:v>-0.194491</c:v>
                </c:pt>
                <c:pt idx="113877">
                  <c:v>-0.19623499999999999</c:v>
                </c:pt>
                <c:pt idx="113878">
                  <c:v>-0.19794800000000001</c:v>
                </c:pt>
                <c:pt idx="113879">
                  <c:v>-0.199629</c:v>
                </c:pt>
                <c:pt idx="113880">
                  <c:v>-0.20128099999999999</c:v>
                </c:pt>
                <c:pt idx="113881">
                  <c:v>-0.202902</c:v>
                </c:pt>
                <c:pt idx="113882">
                  <c:v>-0.20449000000000001</c:v>
                </c:pt>
                <c:pt idx="113883">
                  <c:v>-0.20604</c:v>
                </c:pt>
                <c:pt idx="113884">
                  <c:v>-0.20755000000000001</c:v>
                </c:pt>
                <c:pt idx="113885">
                  <c:v>-0.20902100000000001</c:v>
                </c:pt>
                <c:pt idx="113886">
                  <c:v>-0.210453</c:v>
                </c:pt>
                <c:pt idx="113887">
                  <c:v>-0.211839</c:v>
                </c:pt>
                <c:pt idx="113888">
                  <c:v>-0.213175</c:v>
                </c:pt>
                <c:pt idx="113889">
                  <c:v>-0.21445400000000001</c:v>
                </c:pt>
                <c:pt idx="113890">
                  <c:v>-0.21567500000000001</c:v>
                </c:pt>
                <c:pt idx="113891">
                  <c:v>-0.216835</c:v>
                </c:pt>
                <c:pt idx="113892">
                  <c:v>-0.21793299999999999</c:v>
                </c:pt>
                <c:pt idx="113893">
                  <c:v>-0.218973</c:v>
                </c:pt>
                <c:pt idx="113894">
                  <c:v>-0.21995400000000001</c:v>
                </c:pt>
                <c:pt idx="113895">
                  <c:v>-0.22087499999999999</c:v>
                </c:pt>
                <c:pt idx="113896">
                  <c:v>-0.22173000000000001</c:v>
                </c:pt>
                <c:pt idx="113897">
                  <c:v>-0.22251699999999999</c:v>
                </c:pt>
                <c:pt idx="113898">
                  <c:v>-0.22323399999999999</c:v>
                </c:pt>
                <c:pt idx="113899">
                  <c:v>-0.22387499999999999</c:v>
                </c:pt>
                <c:pt idx="113900">
                  <c:v>-0.224437</c:v>
                </c:pt>
                <c:pt idx="113901">
                  <c:v>-0.22491700000000001</c:v>
                </c:pt>
                <c:pt idx="113902">
                  <c:v>-0.22531699999999999</c:v>
                </c:pt>
                <c:pt idx="113903">
                  <c:v>-0.22563800000000001</c:v>
                </c:pt>
                <c:pt idx="113904">
                  <c:v>-0.225883</c:v>
                </c:pt>
                <c:pt idx="113905">
                  <c:v>-0.226054</c:v>
                </c:pt>
                <c:pt idx="113906">
                  <c:v>-0.22615299999999999</c:v>
                </c:pt>
                <c:pt idx="113907">
                  <c:v>-0.22618099999999999</c:v>
                </c:pt>
                <c:pt idx="113908">
                  <c:v>-0.226134</c:v>
                </c:pt>
                <c:pt idx="113909">
                  <c:v>-0.22600799999999999</c:v>
                </c:pt>
                <c:pt idx="113910">
                  <c:v>-0.2258</c:v>
                </c:pt>
                <c:pt idx="113911">
                  <c:v>-0.22551099999999999</c:v>
                </c:pt>
                <c:pt idx="113912">
                  <c:v>-0.22514100000000001</c:v>
                </c:pt>
                <c:pt idx="113913">
                  <c:v>-0.224687</c:v>
                </c:pt>
                <c:pt idx="113914">
                  <c:v>-0.22414300000000001</c:v>
                </c:pt>
                <c:pt idx="113915">
                  <c:v>-0.22350800000000001</c:v>
                </c:pt>
                <c:pt idx="113916">
                  <c:v>-0.222779</c:v>
                </c:pt>
                <c:pt idx="113917">
                  <c:v>-0.22195500000000001</c:v>
                </c:pt>
                <c:pt idx="113918">
                  <c:v>-0.22103900000000001</c:v>
                </c:pt>
                <c:pt idx="113919">
                  <c:v>-0.220029</c:v>
                </c:pt>
                <c:pt idx="113920">
                  <c:v>-0.21892</c:v>
                </c:pt>
                <c:pt idx="113921">
                  <c:v>-0.21770999999999999</c:v>
                </c:pt>
                <c:pt idx="113922">
                  <c:v>-0.21640100000000001</c:v>
                </c:pt>
                <c:pt idx="113923">
                  <c:v>-0.215004</c:v>
                </c:pt>
                <c:pt idx="113924">
                  <c:v>-0.21352199999999999</c:v>
                </c:pt>
                <c:pt idx="113925">
                  <c:v>-0.21195900000000001</c:v>
                </c:pt>
                <c:pt idx="113926">
                  <c:v>-0.210313</c:v>
                </c:pt>
                <c:pt idx="113927">
                  <c:v>-0.20858599999999999</c:v>
                </c:pt>
                <c:pt idx="113928">
                  <c:v>-0.20678099999999999</c:v>
                </c:pt>
                <c:pt idx="113929">
                  <c:v>-0.204902</c:v>
                </c:pt>
                <c:pt idx="113930">
                  <c:v>-0.20294499999999999</c:v>
                </c:pt>
                <c:pt idx="113931">
                  <c:v>-0.200908</c:v>
                </c:pt>
                <c:pt idx="113932">
                  <c:v>-0.198794</c:v>
                </c:pt>
                <c:pt idx="113933">
                  <c:v>-0.19660900000000001</c:v>
                </c:pt>
                <c:pt idx="113934">
                  <c:v>-0.194355</c:v>
                </c:pt>
                <c:pt idx="113935">
                  <c:v>-0.19203300000000001</c:v>
                </c:pt>
                <c:pt idx="113936">
                  <c:v>-0.189641</c:v>
                </c:pt>
                <c:pt idx="113937">
                  <c:v>-0.18717900000000001</c:v>
                </c:pt>
                <c:pt idx="113938">
                  <c:v>-0.18465000000000001</c:v>
                </c:pt>
                <c:pt idx="113939">
                  <c:v>-0.182061</c:v>
                </c:pt>
                <c:pt idx="113940">
                  <c:v>-0.17938299999999999</c:v>
                </c:pt>
                <c:pt idx="113941">
                  <c:v>-0.176563</c:v>
                </c:pt>
                <c:pt idx="113942">
                  <c:v>-0.17363100000000001</c:v>
                </c:pt>
                <c:pt idx="113943">
                  <c:v>-0.17064699999999999</c:v>
                </c:pt>
                <c:pt idx="113944">
                  <c:v>-0.167601</c:v>
                </c:pt>
                <c:pt idx="113945">
                  <c:v>-0.16447000000000001</c:v>
                </c:pt>
                <c:pt idx="113946">
                  <c:v>-0.161272</c:v>
                </c:pt>
                <c:pt idx="113947">
                  <c:v>-0.15801899999999999</c:v>
                </c:pt>
                <c:pt idx="113948">
                  <c:v>-0.15471399999999999</c:v>
                </c:pt>
                <c:pt idx="113949">
                  <c:v>-0.15135299999999999</c:v>
                </c:pt>
                <c:pt idx="113950">
                  <c:v>-0.14793600000000001</c:v>
                </c:pt>
                <c:pt idx="113951">
                  <c:v>-0.14446200000000001</c:v>
                </c:pt>
                <c:pt idx="113952">
                  <c:v>-0.14093700000000001</c:v>
                </c:pt>
                <c:pt idx="113953">
                  <c:v>-0.13736499999999999</c:v>
                </c:pt>
                <c:pt idx="113954">
                  <c:v>-0.13375000000000001</c:v>
                </c:pt>
                <c:pt idx="113955">
                  <c:v>-0.13009499999999999</c:v>
                </c:pt>
                <c:pt idx="113956">
                  <c:v>-0.12640599999999999</c:v>
                </c:pt>
                <c:pt idx="113957">
                  <c:v>-0.12269099999999999</c:v>
                </c:pt>
                <c:pt idx="113958">
                  <c:v>-0.118959</c:v>
                </c:pt>
                <c:pt idx="113959">
                  <c:v>-0.115215</c:v>
                </c:pt>
                <c:pt idx="113960">
                  <c:v>-0.11146399999999999</c:v>
                </c:pt>
                <c:pt idx="113961">
                  <c:v>-0.107705</c:v>
                </c:pt>
                <c:pt idx="113962">
                  <c:v>-0.10394</c:v>
                </c:pt>
                <c:pt idx="113963">
                  <c:v>-0.10016700000000001</c:v>
                </c:pt>
                <c:pt idx="113964">
                  <c:v>-9.63865E-2</c:v>
                </c:pt>
                <c:pt idx="113965">
                  <c:v>-9.2602599999999993E-2</c:v>
                </c:pt>
                <c:pt idx="113966">
                  <c:v>-8.8815199999999997E-2</c:v>
                </c:pt>
                <c:pt idx="113967">
                  <c:v>-8.5024500000000003E-2</c:v>
                </c:pt>
                <c:pt idx="113968">
                  <c:v>-8.1233100000000003E-2</c:v>
                </c:pt>
                <c:pt idx="113969">
                  <c:v>-7.7442200000000003E-2</c:v>
                </c:pt>
                <c:pt idx="113970">
                  <c:v>-7.3653300000000005E-2</c:v>
                </c:pt>
                <c:pt idx="113971">
                  <c:v>-6.9868799999999995E-2</c:v>
                </c:pt>
                <c:pt idx="113972">
                  <c:v>-6.6088300000000003E-2</c:v>
                </c:pt>
                <c:pt idx="113973">
                  <c:v>-6.2311400000000003E-2</c:v>
                </c:pt>
                <c:pt idx="113974">
                  <c:v>-5.8541799999999998E-2</c:v>
                </c:pt>
                <c:pt idx="113975">
                  <c:v>-5.4784100000000002E-2</c:v>
                </c:pt>
                <c:pt idx="113976">
                  <c:v>-5.1042700000000003E-2</c:v>
                </c:pt>
                <c:pt idx="113977">
                  <c:v>-4.7322900000000001E-2</c:v>
                </c:pt>
                <c:pt idx="113978">
                  <c:v>-4.3628800000000002E-2</c:v>
                </c:pt>
                <c:pt idx="113979">
                  <c:v>-3.99633E-2</c:v>
                </c:pt>
                <c:pt idx="113980">
                  <c:v>-3.6328600000000003E-2</c:v>
                </c:pt>
                <c:pt idx="113981">
                  <c:v>-3.2727399999999997E-2</c:v>
                </c:pt>
                <c:pt idx="113982">
                  <c:v>-2.9162299999999999E-2</c:v>
                </c:pt>
                <c:pt idx="113983">
                  <c:v>-2.5635700000000001E-2</c:v>
                </c:pt>
                <c:pt idx="113984">
                  <c:v>-2.2149200000000001E-2</c:v>
                </c:pt>
                <c:pt idx="113985">
                  <c:v>-1.8704100000000001E-2</c:v>
                </c:pt>
                <c:pt idx="113986">
                  <c:v>-1.53016E-2</c:v>
                </c:pt>
                <c:pt idx="113987">
                  <c:v>-1.1943E-2</c:v>
                </c:pt>
                <c:pt idx="113988" formatCode="0.00E+00">
                  <c:v>-8.63008E-3</c:v>
                </c:pt>
                <c:pt idx="113989" formatCode="0.00E+00">
                  <c:v>-5.3631199999999999E-3</c:v>
                </c:pt>
                <c:pt idx="113990" formatCode="0.00E+00">
                  <c:v>-2.1407700000000002E-3</c:v>
                </c:pt>
                <c:pt idx="113991" formatCode="0.00E+00">
                  <c:v>1.0376700000000001E-3</c:v>
                </c:pt>
                <c:pt idx="113992" formatCode="0.00E+00">
                  <c:v>4.1695600000000001E-3</c:v>
                </c:pt>
                <c:pt idx="113993" formatCode="0.00E+00">
                  <c:v>7.2494400000000002E-3</c:v>
                </c:pt>
                <c:pt idx="113994">
                  <c:v>1.0271799999999999E-2</c:v>
                </c:pt>
                <c:pt idx="113995">
                  <c:v>1.32333E-2</c:v>
                </c:pt>
                <c:pt idx="113996">
                  <c:v>1.61321E-2</c:v>
                </c:pt>
                <c:pt idx="113997">
                  <c:v>1.8965599999999999E-2</c:v>
                </c:pt>
                <c:pt idx="113998">
                  <c:v>2.1731500000000001E-2</c:v>
                </c:pt>
                <c:pt idx="113999">
                  <c:v>2.4428100000000001E-2</c:v>
                </c:pt>
                <c:pt idx="114000">
                  <c:v>2.7055800000000001E-2</c:v>
                </c:pt>
                <c:pt idx="114001">
                  <c:v>2.9614700000000001E-2</c:v>
                </c:pt>
                <c:pt idx="114002">
                  <c:v>3.2103100000000002E-2</c:v>
                </c:pt>
                <c:pt idx="114003">
                  <c:v>3.4517300000000001E-2</c:v>
                </c:pt>
                <c:pt idx="114004">
                  <c:v>3.6853400000000001E-2</c:v>
                </c:pt>
                <c:pt idx="114005">
                  <c:v>3.9108400000000001E-2</c:v>
                </c:pt>
                <c:pt idx="114006">
                  <c:v>4.1282899999999997E-2</c:v>
                </c:pt>
                <c:pt idx="114007">
                  <c:v>4.3381900000000001E-2</c:v>
                </c:pt>
                <c:pt idx="114008">
                  <c:v>4.5409900000000003E-2</c:v>
                </c:pt>
                <c:pt idx="114009">
                  <c:v>4.7366800000000001E-2</c:v>
                </c:pt>
                <c:pt idx="114010">
                  <c:v>4.92497E-2</c:v>
                </c:pt>
                <c:pt idx="114011">
                  <c:v>5.1056499999999998E-2</c:v>
                </c:pt>
                <c:pt idx="114012">
                  <c:v>5.2784200000000003E-2</c:v>
                </c:pt>
                <c:pt idx="114013">
                  <c:v>5.4427400000000001E-2</c:v>
                </c:pt>
                <c:pt idx="114014">
                  <c:v>5.5985300000000002E-2</c:v>
                </c:pt>
                <c:pt idx="114015">
                  <c:v>5.7464599999999998E-2</c:v>
                </c:pt>
                <c:pt idx="114016">
                  <c:v>5.8869100000000001E-2</c:v>
                </c:pt>
                <c:pt idx="114017">
                  <c:v>6.0193499999999997E-2</c:v>
                </c:pt>
                <c:pt idx="114018">
                  <c:v>6.1429499999999998E-2</c:v>
                </c:pt>
                <c:pt idx="114019">
                  <c:v>6.2571199999999993E-2</c:v>
                </c:pt>
                <c:pt idx="114020">
                  <c:v>6.3616500000000006E-2</c:v>
                </c:pt>
                <c:pt idx="114021">
                  <c:v>6.4567700000000006E-2</c:v>
                </c:pt>
                <c:pt idx="114022">
                  <c:v>6.5428600000000003E-2</c:v>
                </c:pt>
                <c:pt idx="114023">
                  <c:v>6.6201800000000005E-2</c:v>
                </c:pt>
                <c:pt idx="114024">
                  <c:v>6.6888799999999998E-2</c:v>
                </c:pt>
                <c:pt idx="114025">
                  <c:v>6.7489599999999997E-2</c:v>
                </c:pt>
                <c:pt idx="114026">
                  <c:v>6.8002499999999994E-2</c:v>
                </c:pt>
                <c:pt idx="114027">
                  <c:v>6.8425100000000003E-2</c:v>
                </c:pt>
                <c:pt idx="114028">
                  <c:v>6.8753800000000004E-2</c:v>
                </c:pt>
                <c:pt idx="114029">
                  <c:v>6.8985599999999994E-2</c:v>
                </c:pt>
                <c:pt idx="114030">
                  <c:v>6.9120600000000004E-2</c:v>
                </c:pt>
                <c:pt idx="114031">
                  <c:v>6.9161E-2</c:v>
                </c:pt>
                <c:pt idx="114032">
                  <c:v>6.9106799999999996E-2</c:v>
                </c:pt>
                <c:pt idx="114033">
                  <c:v>6.8957699999999997E-2</c:v>
                </c:pt>
                <c:pt idx="114034">
                  <c:v>6.8716399999999997E-2</c:v>
                </c:pt>
                <c:pt idx="114035">
                  <c:v>6.8387500000000004E-2</c:v>
                </c:pt>
                <c:pt idx="114036">
                  <c:v>6.7972699999999997E-2</c:v>
                </c:pt>
                <c:pt idx="114037">
                  <c:v>6.7471299999999998E-2</c:v>
                </c:pt>
                <c:pt idx="114038">
                  <c:v>6.6882300000000006E-2</c:v>
                </c:pt>
                <c:pt idx="114039">
                  <c:v>6.6205E-2</c:v>
                </c:pt>
                <c:pt idx="114040">
                  <c:v>6.5441399999999997E-2</c:v>
                </c:pt>
                <c:pt idx="114041">
                  <c:v>6.4593600000000001E-2</c:v>
                </c:pt>
                <c:pt idx="114042">
                  <c:v>6.3662499999999997E-2</c:v>
                </c:pt>
                <c:pt idx="114043">
                  <c:v>6.2648300000000004E-2</c:v>
                </c:pt>
                <c:pt idx="114044">
                  <c:v>6.1552200000000001E-2</c:v>
                </c:pt>
                <c:pt idx="114045">
                  <c:v>6.0374499999999998E-2</c:v>
                </c:pt>
                <c:pt idx="114046">
                  <c:v>5.9116000000000002E-2</c:v>
                </c:pt>
                <c:pt idx="114047">
                  <c:v>5.77779E-2</c:v>
                </c:pt>
                <c:pt idx="114048">
                  <c:v>5.6361500000000002E-2</c:v>
                </c:pt>
                <c:pt idx="114049">
                  <c:v>5.4868300000000002E-2</c:v>
                </c:pt>
                <c:pt idx="114050">
                  <c:v>5.3301000000000001E-2</c:v>
                </c:pt>
                <c:pt idx="114051">
                  <c:v>5.1663800000000003E-2</c:v>
                </c:pt>
                <c:pt idx="114052">
                  <c:v>4.9961600000000002E-2</c:v>
                </c:pt>
                <c:pt idx="114053">
                  <c:v>4.8197200000000003E-2</c:v>
                </c:pt>
                <c:pt idx="114054">
                  <c:v>4.6371599999999999E-2</c:v>
                </c:pt>
                <c:pt idx="114055">
                  <c:v>4.4486600000000001E-2</c:v>
                </c:pt>
                <c:pt idx="114056">
                  <c:v>4.2544400000000003E-2</c:v>
                </c:pt>
                <c:pt idx="114057">
                  <c:v>4.0545999999999999E-2</c:v>
                </c:pt>
                <c:pt idx="114058">
                  <c:v>3.84923E-2</c:v>
                </c:pt>
                <c:pt idx="114059">
                  <c:v>3.6385300000000002E-2</c:v>
                </c:pt>
                <c:pt idx="114060">
                  <c:v>3.42289E-2</c:v>
                </c:pt>
                <c:pt idx="114061">
                  <c:v>3.2027E-2</c:v>
                </c:pt>
                <c:pt idx="114062">
                  <c:v>2.9783299999999999E-2</c:v>
                </c:pt>
                <c:pt idx="114063">
                  <c:v>2.75018E-2</c:v>
                </c:pt>
                <c:pt idx="114064">
                  <c:v>2.5186799999999999E-2</c:v>
                </c:pt>
                <c:pt idx="114065">
                  <c:v>2.2841199999999999E-2</c:v>
                </c:pt>
                <c:pt idx="114066">
                  <c:v>2.0465799999999999E-2</c:v>
                </c:pt>
                <c:pt idx="114067">
                  <c:v>1.80605E-2</c:v>
                </c:pt>
                <c:pt idx="114068">
                  <c:v>1.5626500000000002E-2</c:v>
                </c:pt>
                <c:pt idx="114069">
                  <c:v>1.3165899999999999E-2</c:v>
                </c:pt>
                <c:pt idx="114070">
                  <c:v>1.06806E-2</c:v>
                </c:pt>
                <c:pt idx="114071" formatCode="0.00E+00">
                  <c:v>8.1728900000000004E-3</c:v>
                </c:pt>
                <c:pt idx="114072" formatCode="0.00E+00">
                  <c:v>5.6442999999999997E-3</c:v>
                </c:pt>
                <c:pt idx="114073" formatCode="0.00E+00">
                  <c:v>3.0961700000000001E-3</c:v>
                </c:pt>
                <c:pt idx="114074" formatCode="0.00E+00">
                  <c:v>5.3127999999999997E-4</c:v>
                </c:pt>
                <c:pt idx="114075" formatCode="0.00E+00">
                  <c:v>-2.0462599999999998E-3</c:v>
                </c:pt>
                <c:pt idx="114076" formatCode="0.00E+00">
                  <c:v>-4.6323900000000001E-3</c:v>
                </c:pt>
                <c:pt idx="114077" formatCode="0.00E+00">
                  <c:v>-7.22377E-3</c:v>
                </c:pt>
                <c:pt idx="114078" formatCode="0.00E+00">
                  <c:v>-9.8175999999999992E-3</c:v>
                </c:pt>
                <c:pt idx="114079">
                  <c:v>-1.2411E-2</c:v>
                </c:pt>
                <c:pt idx="114080">
                  <c:v>-1.50013E-2</c:v>
                </c:pt>
                <c:pt idx="114081">
                  <c:v>-1.7586000000000001E-2</c:v>
                </c:pt>
                <c:pt idx="114082">
                  <c:v>-2.0162099999999999E-2</c:v>
                </c:pt>
                <c:pt idx="114083">
                  <c:v>-2.2726199999999998E-2</c:v>
                </c:pt>
                <c:pt idx="114084">
                  <c:v>-2.5275599999999999E-2</c:v>
                </c:pt>
                <c:pt idx="114085">
                  <c:v>-2.7808699999999999E-2</c:v>
                </c:pt>
                <c:pt idx="114086">
                  <c:v>-3.03234E-2</c:v>
                </c:pt>
                <c:pt idx="114087">
                  <c:v>-3.2816999999999999E-2</c:v>
                </c:pt>
                <c:pt idx="114088">
                  <c:v>-3.5286400000000002E-2</c:v>
                </c:pt>
                <c:pt idx="114089">
                  <c:v>-3.7728200000000003E-2</c:v>
                </c:pt>
                <c:pt idx="114090">
                  <c:v>-4.0140000000000002E-2</c:v>
                </c:pt>
                <c:pt idx="114091">
                  <c:v>-4.2519700000000001E-2</c:v>
                </c:pt>
                <c:pt idx="114092">
                  <c:v>-4.48647E-2</c:v>
                </c:pt>
                <c:pt idx="114093">
                  <c:v>-4.7171999999999999E-2</c:v>
                </c:pt>
                <c:pt idx="114094">
                  <c:v>-4.94379E-2</c:v>
                </c:pt>
                <c:pt idx="114095">
                  <c:v>-5.1659700000000003E-2</c:v>
                </c:pt>
                <c:pt idx="114096">
                  <c:v>-5.3835000000000001E-2</c:v>
                </c:pt>
                <c:pt idx="114097">
                  <c:v>-5.5961299999999999E-2</c:v>
                </c:pt>
                <c:pt idx="114098">
                  <c:v>-5.8036600000000001E-2</c:v>
                </c:pt>
                <c:pt idx="114099">
                  <c:v>-6.00592E-2</c:v>
                </c:pt>
                <c:pt idx="114100">
                  <c:v>-6.2028300000000001E-2</c:v>
                </c:pt>
                <c:pt idx="114101">
                  <c:v>-6.3942799999999994E-2</c:v>
                </c:pt>
                <c:pt idx="114102">
                  <c:v>-6.5800200000000003E-2</c:v>
                </c:pt>
                <c:pt idx="114103">
                  <c:v>-6.7598199999999997E-2</c:v>
                </c:pt>
                <c:pt idx="114104">
                  <c:v>-6.9335499999999994E-2</c:v>
                </c:pt>
                <c:pt idx="114105">
                  <c:v>-7.1011400000000002E-2</c:v>
                </c:pt>
                <c:pt idx="114106">
                  <c:v>-7.2623800000000002E-2</c:v>
                </c:pt>
                <c:pt idx="114107">
                  <c:v>-7.4169700000000005E-2</c:v>
                </c:pt>
                <c:pt idx="114108">
                  <c:v>-7.5645900000000002E-2</c:v>
                </c:pt>
                <c:pt idx="114109">
                  <c:v>-7.7052200000000001E-2</c:v>
                </c:pt>
                <c:pt idx="114110">
                  <c:v>-7.8389500000000001E-2</c:v>
                </c:pt>
                <c:pt idx="114111">
                  <c:v>-7.9655900000000002E-2</c:v>
                </c:pt>
                <c:pt idx="114112">
                  <c:v>-8.0846899999999999E-2</c:v>
                </c:pt>
                <c:pt idx="114113">
                  <c:v>-8.1958500000000004E-2</c:v>
                </c:pt>
                <c:pt idx="114114">
                  <c:v>-8.2988800000000001E-2</c:v>
                </c:pt>
                <c:pt idx="114115">
                  <c:v>-8.3937499999999998E-2</c:v>
                </c:pt>
                <c:pt idx="114116">
                  <c:v>-8.4804299999999999E-2</c:v>
                </c:pt>
                <c:pt idx="114117">
                  <c:v>-8.5588200000000003E-2</c:v>
                </c:pt>
                <c:pt idx="114118">
                  <c:v>-8.6289299999999999E-2</c:v>
                </c:pt>
                <c:pt idx="114119">
                  <c:v>-8.6907899999999996E-2</c:v>
                </c:pt>
                <c:pt idx="114120">
                  <c:v>-8.74442E-2</c:v>
                </c:pt>
                <c:pt idx="114121">
                  <c:v>-8.7897699999999995E-2</c:v>
                </c:pt>
                <c:pt idx="114122">
                  <c:v>-8.8268100000000002E-2</c:v>
                </c:pt>
                <c:pt idx="114123">
                  <c:v>-8.85547E-2</c:v>
                </c:pt>
                <c:pt idx="114124">
                  <c:v>-8.8756399999999999E-2</c:v>
                </c:pt>
                <c:pt idx="114125">
                  <c:v>-8.8871699999999998E-2</c:v>
                </c:pt>
                <c:pt idx="114126">
                  <c:v>-8.8899099999999995E-2</c:v>
                </c:pt>
                <c:pt idx="114127">
                  <c:v>-8.8837200000000005E-2</c:v>
                </c:pt>
                <c:pt idx="114128">
                  <c:v>-8.8685200000000006E-2</c:v>
                </c:pt>
                <c:pt idx="114129">
                  <c:v>-8.8442800000000002E-2</c:v>
                </c:pt>
                <c:pt idx="114130">
                  <c:v>-8.8109900000000005E-2</c:v>
                </c:pt>
                <c:pt idx="114131">
                  <c:v>-8.7686799999999995E-2</c:v>
                </c:pt>
                <c:pt idx="114132">
                  <c:v>-8.7176100000000006E-2</c:v>
                </c:pt>
                <c:pt idx="114133">
                  <c:v>-8.6580900000000002E-2</c:v>
                </c:pt>
                <c:pt idx="114134">
                  <c:v>-8.5902500000000007E-2</c:v>
                </c:pt>
                <c:pt idx="114135">
                  <c:v>-8.5139999999999993E-2</c:v>
                </c:pt>
                <c:pt idx="114136">
                  <c:v>-8.4292699999999998E-2</c:v>
                </c:pt>
                <c:pt idx="114137">
                  <c:v>-8.3360000000000004E-2</c:v>
                </c:pt>
                <c:pt idx="114138">
                  <c:v>-8.2342299999999993E-2</c:v>
                </c:pt>
                <c:pt idx="114139">
                  <c:v>-8.1240699999999999E-2</c:v>
                </c:pt>
                <c:pt idx="114140">
                  <c:v>-8.0056600000000006E-2</c:v>
                </c:pt>
                <c:pt idx="114141">
                  <c:v>-7.8789799999999993E-2</c:v>
                </c:pt>
                <c:pt idx="114142">
                  <c:v>-7.7438999999999994E-2</c:v>
                </c:pt>
                <c:pt idx="114143">
                  <c:v>-7.6003899999999999E-2</c:v>
                </c:pt>
                <c:pt idx="114144">
                  <c:v>-7.4486300000000005E-2</c:v>
                </c:pt>
                <c:pt idx="114145">
                  <c:v>-7.2889099999999998E-2</c:v>
                </c:pt>
                <c:pt idx="114146">
                  <c:v>-7.12145E-2</c:v>
                </c:pt>
                <c:pt idx="114147">
                  <c:v>-6.9463399999999995E-2</c:v>
                </c:pt>
                <c:pt idx="114148">
                  <c:v>-6.7637100000000006E-2</c:v>
                </c:pt>
                <c:pt idx="114149">
                  <c:v>-6.5737199999999996E-2</c:v>
                </c:pt>
                <c:pt idx="114150">
                  <c:v>-6.3765199999999994E-2</c:v>
                </c:pt>
                <c:pt idx="114151">
                  <c:v>-6.1721400000000003E-2</c:v>
                </c:pt>
                <c:pt idx="114152">
                  <c:v>-5.9605499999999999E-2</c:v>
                </c:pt>
                <c:pt idx="114153">
                  <c:v>-5.7418400000000001E-2</c:v>
                </c:pt>
                <c:pt idx="114154">
                  <c:v>-5.5161500000000002E-2</c:v>
                </c:pt>
                <c:pt idx="114155">
                  <c:v>-5.2836899999999999E-2</c:v>
                </c:pt>
                <c:pt idx="114156">
                  <c:v>-5.04468E-2</c:v>
                </c:pt>
                <c:pt idx="114157">
                  <c:v>-4.79937E-2</c:v>
                </c:pt>
                <c:pt idx="114158">
                  <c:v>-4.54805E-2</c:v>
                </c:pt>
                <c:pt idx="114159">
                  <c:v>-4.2909000000000003E-2</c:v>
                </c:pt>
                <c:pt idx="114160">
                  <c:v>-4.0280299999999998E-2</c:v>
                </c:pt>
                <c:pt idx="114161">
                  <c:v>-3.75956E-2</c:v>
                </c:pt>
                <c:pt idx="114162">
                  <c:v>-3.4857100000000002E-2</c:v>
                </c:pt>
                <c:pt idx="114163">
                  <c:v>-3.2066699999999997E-2</c:v>
                </c:pt>
                <c:pt idx="114164">
                  <c:v>-2.92258E-2</c:v>
                </c:pt>
                <c:pt idx="114165">
                  <c:v>-2.6335999999999998E-2</c:v>
                </c:pt>
                <c:pt idx="114166">
                  <c:v>-2.33989E-2</c:v>
                </c:pt>
                <c:pt idx="114167">
                  <c:v>-2.04166E-2</c:v>
                </c:pt>
                <c:pt idx="114168">
                  <c:v>-1.7390699999999999E-2</c:v>
                </c:pt>
                <c:pt idx="114169">
                  <c:v>-1.4323300000000001E-2</c:v>
                </c:pt>
                <c:pt idx="114170">
                  <c:v>-1.12163E-2</c:v>
                </c:pt>
                <c:pt idx="114171" formatCode="0.00E+00">
                  <c:v>-8.0712100000000005E-3</c:v>
                </c:pt>
                <c:pt idx="114172" formatCode="0.00E+00">
                  <c:v>-4.8901999999999999E-3</c:v>
                </c:pt>
                <c:pt idx="114173" formatCode="0.00E+00">
                  <c:v>-1.67698E-3</c:v>
                </c:pt>
                <c:pt idx="114174" formatCode="0.00E+00">
                  <c:v>1.56438E-3</c:v>
                </c:pt>
                <c:pt idx="114175" formatCode="0.00E+00">
                  <c:v>4.8309199999999998E-3</c:v>
                </c:pt>
                <c:pt idx="114176" formatCode="0.00E+00">
                  <c:v>8.1206999999999998E-3</c:v>
                </c:pt>
                <c:pt idx="114177">
                  <c:v>1.14317E-2</c:v>
                </c:pt>
                <c:pt idx="114178">
                  <c:v>1.4761700000000001E-2</c:v>
                </c:pt>
                <c:pt idx="114179">
                  <c:v>1.8108800000000001E-2</c:v>
                </c:pt>
                <c:pt idx="114180">
                  <c:v>2.1472000000000002E-2</c:v>
                </c:pt>
                <c:pt idx="114181">
                  <c:v>2.4849599999999999E-2</c:v>
                </c:pt>
                <c:pt idx="114182">
                  <c:v>2.8239299999999998E-2</c:v>
                </c:pt>
                <c:pt idx="114183">
                  <c:v>3.1637999999999999E-2</c:v>
                </c:pt>
                <c:pt idx="114184">
                  <c:v>3.5043600000000001E-2</c:v>
                </c:pt>
                <c:pt idx="114185">
                  <c:v>3.8454500000000003E-2</c:v>
                </c:pt>
                <c:pt idx="114186">
                  <c:v>4.18696E-2</c:v>
                </c:pt>
                <c:pt idx="114187">
                  <c:v>4.5286600000000003E-2</c:v>
                </c:pt>
                <c:pt idx="114188">
                  <c:v>4.8702700000000002E-2</c:v>
                </c:pt>
                <c:pt idx="114189">
                  <c:v>5.2116000000000003E-2</c:v>
                </c:pt>
                <c:pt idx="114190">
                  <c:v>5.5524400000000002E-2</c:v>
                </c:pt>
                <c:pt idx="114191">
                  <c:v>5.8923999999999997E-2</c:v>
                </c:pt>
                <c:pt idx="114192">
                  <c:v>6.2310400000000002E-2</c:v>
                </c:pt>
                <c:pt idx="114193">
                  <c:v>6.5680699999999995E-2</c:v>
                </c:pt>
                <c:pt idx="114194">
                  <c:v>6.9032800000000005E-2</c:v>
                </c:pt>
                <c:pt idx="114195">
                  <c:v>7.2364999999999999E-2</c:v>
                </c:pt>
                <c:pt idx="114196">
                  <c:v>7.5675599999999996E-2</c:v>
                </c:pt>
                <c:pt idx="114197">
                  <c:v>7.8962400000000002E-2</c:v>
                </c:pt>
                <c:pt idx="114198">
                  <c:v>8.2222600000000007E-2</c:v>
                </c:pt>
                <c:pt idx="114199">
                  <c:v>8.5453799999999996E-2</c:v>
                </c:pt>
                <c:pt idx="114200">
                  <c:v>8.8654200000000002E-2</c:v>
                </c:pt>
                <c:pt idx="114201">
                  <c:v>9.1822200000000007E-2</c:v>
                </c:pt>
                <c:pt idx="114202">
                  <c:v>9.4955200000000003E-2</c:v>
                </c:pt>
                <c:pt idx="114203">
                  <c:v>9.8050600000000002E-2</c:v>
                </c:pt>
                <c:pt idx="114204">
                  <c:v>0.101107</c:v>
                </c:pt>
                <c:pt idx="114205">
                  <c:v>0.10412299999999999</c:v>
                </c:pt>
                <c:pt idx="114206">
                  <c:v>0.107096</c:v>
                </c:pt>
                <c:pt idx="114207">
                  <c:v>0.110026</c:v>
                </c:pt>
                <c:pt idx="114208">
                  <c:v>0.112911</c:v>
                </c:pt>
                <c:pt idx="114209">
                  <c:v>0.115747</c:v>
                </c:pt>
                <c:pt idx="114210">
                  <c:v>0.118534</c:v>
                </c:pt>
                <c:pt idx="114211">
                  <c:v>0.121269</c:v>
                </c:pt>
                <c:pt idx="114212">
                  <c:v>0.12395100000000001</c:v>
                </c:pt>
                <c:pt idx="114213">
                  <c:v>0.12657599999999999</c:v>
                </c:pt>
                <c:pt idx="114214">
                  <c:v>0.12914400000000001</c:v>
                </c:pt>
                <c:pt idx="114215">
                  <c:v>0.13165399999999999</c:v>
                </c:pt>
                <c:pt idx="114216">
                  <c:v>0.134103</c:v>
                </c:pt>
                <c:pt idx="114217">
                  <c:v>0.136489</c:v>
                </c:pt>
                <c:pt idx="114218">
                  <c:v>0.13881199999999999</c:v>
                </c:pt>
                <c:pt idx="114219">
                  <c:v>0.141071</c:v>
                </c:pt>
                <c:pt idx="114220">
                  <c:v>0.143263</c:v>
                </c:pt>
                <c:pt idx="114221">
                  <c:v>0.14538799999999999</c:v>
                </c:pt>
                <c:pt idx="114222">
                  <c:v>0.14744099999999999</c:v>
                </c:pt>
                <c:pt idx="114223">
                  <c:v>0.149423</c:v>
                </c:pt>
                <c:pt idx="114224">
                  <c:v>0.151333</c:v>
                </c:pt>
                <c:pt idx="114225">
                  <c:v>0.15317</c:v>
                </c:pt>
                <c:pt idx="114226">
                  <c:v>0.15493299999999999</c:v>
                </c:pt>
                <c:pt idx="114227">
                  <c:v>0.15661700000000001</c:v>
                </c:pt>
                <c:pt idx="114228">
                  <c:v>0.158223</c:v>
                </c:pt>
                <c:pt idx="114229">
                  <c:v>0.15975</c:v>
                </c:pt>
                <c:pt idx="114230">
                  <c:v>0.16119800000000001</c:v>
                </c:pt>
                <c:pt idx="114231">
                  <c:v>0.16256799999999999</c:v>
                </c:pt>
                <c:pt idx="114232">
                  <c:v>0.163858</c:v>
                </c:pt>
                <c:pt idx="114233">
                  <c:v>0.16506799999999999</c:v>
                </c:pt>
                <c:pt idx="114234">
                  <c:v>0.16619600000000001</c:v>
                </c:pt>
                <c:pt idx="114235">
                  <c:v>0.167241</c:v>
                </c:pt>
                <c:pt idx="114236">
                  <c:v>0.16820299999999999</c:v>
                </c:pt>
                <c:pt idx="114237">
                  <c:v>0.16907900000000001</c:v>
                </c:pt>
                <c:pt idx="114238">
                  <c:v>0.16986999999999999</c:v>
                </c:pt>
                <c:pt idx="114239">
                  <c:v>0.170575</c:v>
                </c:pt>
                <c:pt idx="114240">
                  <c:v>0.17119599999999999</c:v>
                </c:pt>
                <c:pt idx="114241">
                  <c:v>0.171735</c:v>
                </c:pt>
                <c:pt idx="114242">
                  <c:v>0.17219100000000001</c:v>
                </c:pt>
                <c:pt idx="114243">
                  <c:v>0.172565</c:v>
                </c:pt>
                <c:pt idx="114244">
                  <c:v>0.17285700000000001</c:v>
                </c:pt>
                <c:pt idx="114245">
                  <c:v>0.173066</c:v>
                </c:pt>
                <c:pt idx="114246">
                  <c:v>0.17319200000000001</c:v>
                </c:pt>
                <c:pt idx="114247">
                  <c:v>0.173234</c:v>
                </c:pt>
                <c:pt idx="114248">
                  <c:v>0.17319300000000001</c:v>
                </c:pt>
                <c:pt idx="114249">
                  <c:v>0.173071</c:v>
                </c:pt>
                <c:pt idx="114250">
                  <c:v>0.17286699999999999</c:v>
                </c:pt>
                <c:pt idx="114251">
                  <c:v>0.17258100000000001</c:v>
                </c:pt>
                <c:pt idx="114252">
                  <c:v>0.172213</c:v>
                </c:pt>
                <c:pt idx="114253">
                  <c:v>0.171763</c:v>
                </c:pt>
                <c:pt idx="114254">
                  <c:v>0.171232</c:v>
                </c:pt>
                <c:pt idx="114255">
                  <c:v>0.17061799999999999</c:v>
                </c:pt>
                <c:pt idx="114256">
                  <c:v>0.16992399999999999</c:v>
                </c:pt>
                <c:pt idx="114257">
                  <c:v>0.16914999999999999</c:v>
                </c:pt>
                <c:pt idx="114258">
                  <c:v>0.168297</c:v>
                </c:pt>
                <c:pt idx="114259">
                  <c:v>0.16736699999999999</c:v>
                </c:pt>
                <c:pt idx="114260">
                  <c:v>0.16635900000000001</c:v>
                </c:pt>
                <c:pt idx="114261">
                  <c:v>0.16527600000000001</c:v>
                </c:pt>
                <c:pt idx="114262">
                  <c:v>0.16411999999999999</c:v>
                </c:pt>
                <c:pt idx="114263">
                  <c:v>0.16289100000000001</c:v>
                </c:pt>
                <c:pt idx="114264">
                  <c:v>0.16159200000000001</c:v>
                </c:pt>
                <c:pt idx="114265">
                  <c:v>0.160222</c:v>
                </c:pt>
                <c:pt idx="114266">
                  <c:v>0.15878100000000001</c:v>
                </c:pt>
                <c:pt idx="114267">
                  <c:v>0.15726999999999999</c:v>
                </c:pt>
                <c:pt idx="114268">
                  <c:v>0.15569</c:v>
                </c:pt>
                <c:pt idx="114269">
                  <c:v>0.15404399999999999</c:v>
                </c:pt>
                <c:pt idx="114270">
                  <c:v>0.152334</c:v>
                </c:pt>
                <c:pt idx="114271">
                  <c:v>0.150563</c:v>
                </c:pt>
                <c:pt idx="114272">
                  <c:v>0.148732</c:v>
                </c:pt>
                <c:pt idx="114273">
                  <c:v>0.146843</c:v>
                </c:pt>
                <c:pt idx="114274">
                  <c:v>0.144897</c:v>
                </c:pt>
                <c:pt idx="114275">
                  <c:v>0.14289499999999999</c:v>
                </c:pt>
                <c:pt idx="114276">
                  <c:v>0.14083799999999999</c:v>
                </c:pt>
                <c:pt idx="114277">
                  <c:v>0.13872699999999999</c:v>
                </c:pt>
                <c:pt idx="114278">
                  <c:v>0.13656199999999999</c:v>
                </c:pt>
                <c:pt idx="114279">
                  <c:v>0.13434599999999999</c:v>
                </c:pt>
                <c:pt idx="114280">
                  <c:v>0.132079</c:v>
                </c:pt>
                <c:pt idx="114281">
                  <c:v>0.12976399999999999</c:v>
                </c:pt>
                <c:pt idx="114282">
                  <c:v>0.12740499999999999</c:v>
                </c:pt>
                <c:pt idx="114283">
                  <c:v>0.12500500000000001</c:v>
                </c:pt>
                <c:pt idx="114284">
                  <c:v>0.122567</c:v>
                </c:pt>
                <c:pt idx="114285">
                  <c:v>0.12009400000000001</c:v>
                </c:pt>
                <c:pt idx="114286">
                  <c:v>0.117589</c:v>
                </c:pt>
                <c:pt idx="114287">
                  <c:v>0.115052</c:v>
                </c:pt>
                <c:pt idx="114288">
                  <c:v>0.112485</c:v>
                </c:pt>
                <c:pt idx="114289">
                  <c:v>0.109888</c:v>
                </c:pt>
                <c:pt idx="114290">
                  <c:v>0.107264</c:v>
                </c:pt>
                <c:pt idx="114291">
                  <c:v>0.104615</c:v>
                </c:pt>
                <c:pt idx="114292">
                  <c:v>0.10194499999999999</c:v>
                </c:pt>
                <c:pt idx="114293">
                  <c:v>9.9256300000000006E-2</c:v>
                </c:pt>
                <c:pt idx="114294">
                  <c:v>9.6550899999999995E-2</c:v>
                </c:pt>
                <c:pt idx="114295">
                  <c:v>9.3830200000000002E-2</c:v>
                </c:pt>
                <c:pt idx="114296">
                  <c:v>9.1096200000000002E-2</c:v>
                </c:pt>
                <c:pt idx="114297">
                  <c:v>8.8351499999999999E-2</c:v>
                </c:pt>
                <c:pt idx="114298">
                  <c:v>8.5599099999999997E-2</c:v>
                </c:pt>
                <c:pt idx="114299">
                  <c:v>8.2842299999999994E-2</c:v>
                </c:pt>
                <c:pt idx="114300">
                  <c:v>8.0084100000000005E-2</c:v>
                </c:pt>
                <c:pt idx="114301">
                  <c:v>7.7326699999999998E-2</c:v>
                </c:pt>
                <c:pt idx="114302">
                  <c:v>7.4572299999999994E-2</c:v>
                </c:pt>
                <c:pt idx="114303">
                  <c:v>7.1823300000000007E-2</c:v>
                </c:pt>
                <c:pt idx="114304">
                  <c:v>6.9082099999999994E-2</c:v>
                </c:pt>
                <c:pt idx="114305">
                  <c:v>6.6350199999999998E-2</c:v>
                </c:pt>
                <c:pt idx="114306">
                  <c:v>6.3628900000000002E-2</c:v>
                </c:pt>
                <c:pt idx="114307">
                  <c:v>6.0920000000000002E-2</c:v>
                </c:pt>
                <c:pt idx="114308">
                  <c:v>5.8225199999999998E-2</c:v>
                </c:pt>
                <c:pt idx="114309">
                  <c:v>5.55463E-2</c:v>
                </c:pt>
                <c:pt idx="114310">
                  <c:v>5.2885700000000001E-2</c:v>
                </c:pt>
                <c:pt idx="114311">
                  <c:v>5.0246800000000001E-2</c:v>
                </c:pt>
                <c:pt idx="114312">
                  <c:v>4.7631800000000002E-2</c:v>
                </c:pt>
                <c:pt idx="114313">
                  <c:v>4.5041999999999999E-2</c:v>
                </c:pt>
                <c:pt idx="114314">
                  <c:v>4.2480200000000003E-2</c:v>
                </c:pt>
                <c:pt idx="114315">
                  <c:v>3.9950399999999997E-2</c:v>
                </c:pt>
                <c:pt idx="114316">
                  <c:v>3.7456099999999999E-2</c:v>
                </c:pt>
                <c:pt idx="114317">
                  <c:v>3.49999E-2</c:v>
                </c:pt>
                <c:pt idx="114318">
                  <c:v>3.2584700000000001E-2</c:v>
                </c:pt>
                <c:pt idx="114319">
                  <c:v>3.0211999999999999E-2</c:v>
                </c:pt>
                <c:pt idx="114320">
                  <c:v>2.7881E-2</c:v>
                </c:pt>
                <c:pt idx="114321">
                  <c:v>2.5592E-2</c:v>
                </c:pt>
                <c:pt idx="114322">
                  <c:v>2.33481E-2</c:v>
                </c:pt>
                <c:pt idx="114323">
                  <c:v>2.1152600000000001E-2</c:v>
                </c:pt>
                <c:pt idx="114324">
                  <c:v>1.9008000000000001E-2</c:v>
                </c:pt>
                <c:pt idx="114325">
                  <c:v>1.6916400000000002E-2</c:v>
                </c:pt>
                <c:pt idx="114326">
                  <c:v>1.48799E-2</c:v>
                </c:pt>
                <c:pt idx="114327">
                  <c:v>1.29012E-2</c:v>
                </c:pt>
                <c:pt idx="114328">
                  <c:v>1.09827E-2</c:v>
                </c:pt>
                <c:pt idx="114329" formatCode="0.00E+00">
                  <c:v>9.1266899999999998E-3</c:v>
                </c:pt>
                <c:pt idx="114330" formatCode="0.00E+00">
                  <c:v>7.3351500000000004E-3</c:v>
                </c:pt>
                <c:pt idx="114331" formatCode="0.00E+00">
                  <c:v>5.6100799999999999E-3</c:v>
                </c:pt>
                <c:pt idx="114332" formatCode="0.00E+00">
                  <c:v>3.9531000000000002E-3</c:v>
                </c:pt>
                <c:pt idx="114333" formatCode="0.00E+00">
                  <c:v>2.3652600000000001E-3</c:v>
                </c:pt>
                <c:pt idx="114334" formatCode="0.00E+00">
                  <c:v>8.4738800000000003E-4</c:v>
                </c:pt>
                <c:pt idx="114335" formatCode="0.00E+00">
                  <c:v>-5.9929999999999998E-4</c:v>
                </c:pt>
                <c:pt idx="114336" formatCode="0.00E+00">
                  <c:v>-1.9733699999999999E-3</c:v>
                </c:pt>
                <c:pt idx="114337" formatCode="0.00E+00">
                  <c:v>-3.27334E-3</c:v>
                </c:pt>
                <c:pt idx="114338" formatCode="0.00E+00">
                  <c:v>-4.49775E-3</c:v>
                </c:pt>
                <c:pt idx="114339" formatCode="0.00E+00">
                  <c:v>-5.6452300000000002E-3</c:v>
                </c:pt>
                <c:pt idx="114340" formatCode="0.00E+00">
                  <c:v>-6.7141299999999996E-3</c:v>
                </c:pt>
                <c:pt idx="114341" formatCode="0.00E+00">
                  <c:v>-7.7027700000000003E-3</c:v>
                </c:pt>
                <c:pt idx="114342" formatCode="0.00E+00">
                  <c:v>-8.6100900000000008E-3</c:v>
                </c:pt>
                <c:pt idx="114343" formatCode="0.00E+00">
                  <c:v>-9.43569E-3</c:v>
                </c:pt>
                <c:pt idx="114344">
                  <c:v>-1.01796E-2</c:v>
                </c:pt>
                <c:pt idx="114345">
                  <c:v>-1.08416E-2</c:v>
                </c:pt>
                <c:pt idx="114346">
                  <c:v>-1.1421300000000001E-2</c:v>
                </c:pt>
                <c:pt idx="114347">
                  <c:v>-1.19176E-2</c:v>
                </c:pt>
                <c:pt idx="114348">
                  <c:v>-1.23298E-2</c:v>
                </c:pt>
                <c:pt idx="114349">
                  <c:v>-1.26569E-2</c:v>
                </c:pt>
                <c:pt idx="114350">
                  <c:v>-1.2897499999999999E-2</c:v>
                </c:pt>
                <c:pt idx="114351">
                  <c:v>-1.30505E-2</c:v>
                </c:pt>
                <c:pt idx="114352">
                  <c:v>-1.3114600000000001E-2</c:v>
                </c:pt>
                <c:pt idx="114353">
                  <c:v>-1.3089099999999999E-2</c:v>
                </c:pt>
                <c:pt idx="114354">
                  <c:v>-1.29736E-2</c:v>
                </c:pt>
                <c:pt idx="114355">
                  <c:v>-1.27679E-2</c:v>
                </c:pt>
                <c:pt idx="114356">
                  <c:v>-1.2472199999999999E-2</c:v>
                </c:pt>
                <c:pt idx="114357">
                  <c:v>-1.20862E-2</c:v>
                </c:pt>
                <c:pt idx="114358">
                  <c:v>-1.16087E-2</c:v>
                </c:pt>
                <c:pt idx="114359">
                  <c:v>-1.1039500000000001E-2</c:v>
                </c:pt>
                <c:pt idx="114360">
                  <c:v>-1.0379299999999999E-2</c:v>
                </c:pt>
                <c:pt idx="114361" formatCode="0.00E+00">
                  <c:v>-9.6303199999999995E-3</c:v>
                </c:pt>
                <c:pt idx="114362" formatCode="0.00E+00">
                  <c:v>-8.7943199999999996E-3</c:v>
                </c:pt>
                <c:pt idx="114363" formatCode="0.00E+00">
                  <c:v>-7.8721799999999995E-3</c:v>
                </c:pt>
                <c:pt idx="114364" formatCode="0.00E+00">
                  <c:v>-6.8644200000000004E-3</c:v>
                </c:pt>
                <c:pt idx="114365" formatCode="0.00E+00">
                  <c:v>-5.77174E-3</c:v>
                </c:pt>
                <c:pt idx="114366" formatCode="0.00E+00">
                  <c:v>-4.5944599999999999E-3</c:v>
                </c:pt>
                <c:pt idx="114367" formatCode="0.00E+00">
                  <c:v>-3.3324399999999999E-3</c:v>
                </c:pt>
                <c:pt idx="114368" formatCode="0.00E+00">
                  <c:v>-1.9861200000000001E-3</c:v>
                </c:pt>
                <c:pt idx="114369" formatCode="0.00E+00">
                  <c:v>-5.5718E-4</c:v>
                </c:pt>
                <c:pt idx="114370" formatCode="0.00E+00">
                  <c:v>9.5247799999999998E-4</c:v>
                </c:pt>
                <c:pt idx="114371" formatCode="0.00E+00">
                  <c:v>2.5417600000000001E-3</c:v>
                </c:pt>
                <c:pt idx="114372" formatCode="0.00E+00">
                  <c:v>4.21032E-3</c:v>
                </c:pt>
                <c:pt idx="114373" formatCode="0.00E+00">
                  <c:v>5.9579400000000001E-3</c:v>
                </c:pt>
                <c:pt idx="114374" formatCode="0.00E+00">
                  <c:v>7.7838500000000001E-3</c:v>
                </c:pt>
                <c:pt idx="114375" formatCode="0.00E+00">
                  <c:v>9.6862700000000003E-3</c:v>
                </c:pt>
                <c:pt idx="114376">
                  <c:v>1.1663400000000001E-2</c:v>
                </c:pt>
                <c:pt idx="114377">
                  <c:v>1.37138E-2</c:v>
                </c:pt>
                <c:pt idx="114378">
                  <c:v>1.5835200000000001E-2</c:v>
                </c:pt>
                <c:pt idx="114379">
                  <c:v>1.80238E-2</c:v>
                </c:pt>
                <c:pt idx="114380">
                  <c:v>2.0276499999999999E-2</c:v>
                </c:pt>
                <c:pt idx="114381">
                  <c:v>2.2591300000000002E-2</c:v>
                </c:pt>
                <c:pt idx="114382">
                  <c:v>2.4966599999999999E-2</c:v>
                </c:pt>
                <c:pt idx="114383">
                  <c:v>2.73996E-2</c:v>
                </c:pt>
                <c:pt idx="114384">
                  <c:v>2.9887500000000001E-2</c:v>
                </c:pt>
                <c:pt idx="114385">
                  <c:v>3.2426999999999997E-2</c:v>
                </c:pt>
                <c:pt idx="114386">
                  <c:v>3.5015499999999998E-2</c:v>
                </c:pt>
                <c:pt idx="114387">
                  <c:v>3.76516E-2</c:v>
                </c:pt>
                <c:pt idx="114388">
                  <c:v>4.0334399999999999E-2</c:v>
                </c:pt>
                <c:pt idx="114389">
                  <c:v>4.30619E-2</c:v>
                </c:pt>
                <c:pt idx="114390">
                  <c:v>4.5831400000000001E-2</c:v>
                </c:pt>
                <c:pt idx="114391">
                  <c:v>4.8640700000000002E-2</c:v>
                </c:pt>
                <c:pt idx="114392">
                  <c:v>5.1487199999999997E-2</c:v>
                </c:pt>
                <c:pt idx="114393">
                  <c:v>5.4368199999999998E-2</c:v>
                </c:pt>
                <c:pt idx="114394">
                  <c:v>5.7281199999999997E-2</c:v>
                </c:pt>
                <c:pt idx="114395">
                  <c:v>6.02233E-2</c:v>
                </c:pt>
                <c:pt idx="114396">
                  <c:v>6.3191200000000003E-2</c:v>
                </c:pt>
                <c:pt idx="114397">
                  <c:v>6.6181599999999993E-2</c:v>
                </c:pt>
                <c:pt idx="114398">
                  <c:v>6.91909E-2</c:v>
                </c:pt>
                <c:pt idx="114399">
                  <c:v>7.2215600000000005E-2</c:v>
                </c:pt>
                <c:pt idx="114400">
                  <c:v>7.5251799999999994E-2</c:v>
                </c:pt>
                <c:pt idx="114401">
                  <c:v>7.8296900000000003E-2</c:v>
                </c:pt>
                <c:pt idx="114402">
                  <c:v>8.1348500000000004E-2</c:v>
                </c:pt>
                <c:pt idx="114403">
                  <c:v>8.4403000000000006E-2</c:v>
                </c:pt>
                <c:pt idx="114404">
                  <c:v>8.7456999999999993E-2</c:v>
                </c:pt>
                <c:pt idx="114405">
                  <c:v>9.0507699999999996E-2</c:v>
                </c:pt>
                <c:pt idx="114406">
                  <c:v>9.3552399999999994E-2</c:v>
                </c:pt>
                <c:pt idx="114407">
                  <c:v>9.6587999999999993E-2</c:v>
                </c:pt>
                <c:pt idx="114408">
                  <c:v>9.9611400000000003E-2</c:v>
                </c:pt>
                <c:pt idx="114409">
                  <c:v>0.102619</c:v>
                </c:pt>
                <c:pt idx="114410">
                  <c:v>0.10560600000000001</c:v>
                </c:pt>
                <c:pt idx="114411">
                  <c:v>0.10857</c:v>
                </c:pt>
                <c:pt idx="114412">
                  <c:v>0.111509</c:v>
                </c:pt>
                <c:pt idx="114413">
                  <c:v>0.11441900000000001</c:v>
                </c:pt>
                <c:pt idx="114414">
                  <c:v>0.117298</c:v>
                </c:pt>
                <c:pt idx="114415">
                  <c:v>0.120139</c:v>
                </c:pt>
                <c:pt idx="114416">
                  <c:v>0.12294099999999999</c:v>
                </c:pt>
                <c:pt idx="114417">
                  <c:v>0.12570300000000001</c:v>
                </c:pt>
                <c:pt idx="114418">
                  <c:v>0.12842200000000001</c:v>
                </c:pt>
                <c:pt idx="114419">
                  <c:v>0.13109799999999999</c:v>
                </c:pt>
                <c:pt idx="114420">
                  <c:v>0.13372600000000001</c:v>
                </c:pt>
                <c:pt idx="114421">
                  <c:v>0.13630400000000001</c:v>
                </c:pt>
                <c:pt idx="114422">
                  <c:v>0.13882900000000001</c:v>
                </c:pt>
                <c:pt idx="114423">
                  <c:v>0.14129700000000001</c:v>
                </c:pt>
                <c:pt idx="114424">
                  <c:v>0.143705</c:v>
                </c:pt>
                <c:pt idx="114425">
                  <c:v>0.14605000000000001</c:v>
                </c:pt>
                <c:pt idx="114426">
                  <c:v>0.14833199999999999</c:v>
                </c:pt>
                <c:pt idx="114427">
                  <c:v>0.15054799999999999</c:v>
                </c:pt>
                <c:pt idx="114428">
                  <c:v>0.152699</c:v>
                </c:pt>
                <c:pt idx="114429">
                  <c:v>0.154783</c:v>
                </c:pt>
                <c:pt idx="114430">
                  <c:v>0.15679799999999999</c:v>
                </c:pt>
                <c:pt idx="114431">
                  <c:v>0.158743</c:v>
                </c:pt>
                <c:pt idx="114432">
                  <c:v>0.16061500000000001</c:v>
                </c:pt>
                <c:pt idx="114433">
                  <c:v>0.162414</c:v>
                </c:pt>
                <c:pt idx="114434">
                  <c:v>0.16413700000000001</c:v>
                </c:pt>
                <c:pt idx="114435">
                  <c:v>0.16578300000000001</c:v>
                </c:pt>
                <c:pt idx="114436">
                  <c:v>0.167351</c:v>
                </c:pt>
                <c:pt idx="114437">
                  <c:v>0.16883999999999999</c:v>
                </c:pt>
                <c:pt idx="114438">
                  <c:v>0.17024800000000001</c:v>
                </c:pt>
                <c:pt idx="114439">
                  <c:v>0.171574</c:v>
                </c:pt>
                <c:pt idx="114440">
                  <c:v>0.172818</c:v>
                </c:pt>
                <c:pt idx="114441">
                  <c:v>0.17397899999999999</c:v>
                </c:pt>
                <c:pt idx="114442">
                  <c:v>0.17505699999999999</c:v>
                </c:pt>
                <c:pt idx="114443">
                  <c:v>0.17605000000000001</c:v>
                </c:pt>
                <c:pt idx="114444">
                  <c:v>0.176957</c:v>
                </c:pt>
                <c:pt idx="114445">
                  <c:v>0.17777899999999999</c:v>
                </c:pt>
                <c:pt idx="114446">
                  <c:v>0.17851400000000001</c:v>
                </c:pt>
                <c:pt idx="114447">
                  <c:v>0.17916399999999999</c:v>
                </c:pt>
                <c:pt idx="114448">
                  <c:v>0.179729</c:v>
                </c:pt>
                <c:pt idx="114449">
                  <c:v>0.18020800000000001</c:v>
                </c:pt>
                <c:pt idx="114450">
                  <c:v>0.18060100000000001</c:v>
                </c:pt>
                <c:pt idx="114451">
                  <c:v>0.18091099999999999</c:v>
                </c:pt>
                <c:pt idx="114452">
                  <c:v>0.18113599999999999</c:v>
                </c:pt>
                <c:pt idx="114453">
                  <c:v>0.18127799999999999</c:v>
                </c:pt>
                <c:pt idx="114454">
                  <c:v>0.181336</c:v>
                </c:pt>
                <c:pt idx="114455">
                  <c:v>0.181312</c:v>
                </c:pt>
                <c:pt idx="114456">
                  <c:v>0.18120700000000001</c:v>
                </c:pt>
                <c:pt idx="114457">
                  <c:v>0.18102399999999999</c:v>
                </c:pt>
                <c:pt idx="114458">
                  <c:v>0.18076300000000001</c:v>
                </c:pt>
                <c:pt idx="114459">
                  <c:v>0.180427</c:v>
                </c:pt>
                <c:pt idx="114460">
                  <c:v>0.18001600000000001</c:v>
                </c:pt>
                <c:pt idx="114461">
                  <c:v>0.179532</c:v>
                </c:pt>
                <c:pt idx="114462">
                  <c:v>0.178975</c:v>
                </c:pt>
                <c:pt idx="114463">
                  <c:v>0.17834700000000001</c:v>
                </c:pt>
                <c:pt idx="114464">
                  <c:v>0.177648</c:v>
                </c:pt>
                <c:pt idx="114465">
                  <c:v>0.17688000000000001</c:v>
                </c:pt>
                <c:pt idx="114466">
                  <c:v>0.17604400000000001</c:v>
                </c:pt>
                <c:pt idx="114467">
                  <c:v>0.17514099999999999</c:v>
                </c:pt>
                <c:pt idx="114468">
                  <c:v>0.174174</c:v>
                </c:pt>
                <c:pt idx="114469">
                  <c:v>0.17314299999999999</c:v>
                </c:pt>
                <c:pt idx="114470">
                  <c:v>0.17205100000000001</c:v>
                </c:pt>
                <c:pt idx="114471">
                  <c:v>0.170902</c:v>
                </c:pt>
                <c:pt idx="114472">
                  <c:v>0.16969699999999999</c:v>
                </c:pt>
                <c:pt idx="114473">
                  <c:v>0.16844100000000001</c:v>
                </c:pt>
                <c:pt idx="114474">
                  <c:v>0.167133</c:v>
                </c:pt>
                <c:pt idx="114475">
                  <c:v>0.16577700000000001</c:v>
                </c:pt>
                <c:pt idx="114476">
                  <c:v>0.16437299999999999</c:v>
                </c:pt>
                <c:pt idx="114477">
                  <c:v>0.16292499999999999</c:v>
                </c:pt>
                <c:pt idx="114478">
                  <c:v>0.16143399999999999</c:v>
                </c:pt>
                <c:pt idx="114479">
                  <c:v>0.15990299999999999</c:v>
                </c:pt>
                <c:pt idx="114480">
                  <c:v>0.158334</c:v>
                </c:pt>
                <c:pt idx="114481">
                  <c:v>0.15673000000000001</c:v>
                </c:pt>
                <c:pt idx="114482">
                  <c:v>0.15509300000000001</c:v>
                </c:pt>
                <c:pt idx="114483">
                  <c:v>0.15342500000000001</c:v>
                </c:pt>
                <c:pt idx="114484">
                  <c:v>0.151727</c:v>
                </c:pt>
                <c:pt idx="114485">
                  <c:v>0.150003</c:v>
                </c:pt>
                <c:pt idx="114486">
                  <c:v>0.148254</c:v>
                </c:pt>
                <c:pt idx="114487">
                  <c:v>0.146484</c:v>
                </c:pt>
                <c:pt idx="114488">
                  <c:v>0.14469299999999999</c:v>
                </c:pt>
                <c:pt idx="114489">
                  <c:v>0.14288400000000001</c:v>
                </c:pt>
                <c:pt idx="114490">
                  <c:v>0.14105899999999999</c:v>
                </c:pt>
                <c:pt idx="114491">
                  <c:v>0.13922100000000001</c:v>
                </c:pt>
                <c:pt idx="114492">
                  <c:v>0.137373</c:v>
                </c:pt>
                <c:pt idx="114493">
                  <c:v>0.135516</c:v>
                </c:pt>
                <c:pt idx="114494">
                  <c:v>0.13365299999999999</c:v>
                </c:pt>
                <c:pt idx="114495">
                  <c:v>0.13178699999999999</c:v>
                </c:pt>
                <c:pt idx="114496">
                  <c:v>0.12991800000000001</c:v>
                </c:pt>
                <c:pt idx="114497">
                  <c:v>0.128048</c:v>
                </c:pt>
                <c:pt idx="114498">
                  <c:v>0.12618099999999999</c:v>
                </c:pt>
                <c:pt idx="114499">
                  <c:v>0.124319</c:v>
                </c:pt>
                <c:pt idx="114500">
                  <c:v>0.122463</c:v>
                </c:pt>
                <c:pt idx="114501">
                  <c:v>0.120615</c:v>
                </c:pt>
                <c:pt idx="114502">
                  <c:v>0.11877600000000001</c:v>
                </c:pt>
                <c:pt idx="114503">
                  <c:v>0.116947</c:v>
                </c:pt>
                <c:pt idx="114504">
                  <c:v>0.115133</c:v>
                </c:pt>
                <c:pt idx="114505">
                  <c:v>0.11333500000000001</c:v>
                </c:pt>
                <c:pt idx="114506">
                  <c:v>0.111557</c:v>
                </c:pt>
                <c:pt idx="114507">
                  <c:v>0.10979899999999999</c:v>
                </c:pt>
                <c:pt idx="114508">
                  <c:v>0.10806300000000001</c:v>
                </c:pt>
                <c:pt idx="114509">
                  <c:v>0.106351</c:v>
                </c:pt>
                <c:pt idx="114510">
                  <c:v>0.10466499999999999</c:v>
                </c:pt>
                <c:pt idx="114511">
                  <c:v>0.103005</c:v>
                </c:pt>
                <c:pt idx="114512">
                  <c:v>0.10137500000000001</c:v>
                </c:pt>
                <c:pt idx="114513">
                  <c:v>9.9774399999999999E-2</c:v>
                </c:pt>
                <c:pt idx="114514">
                  <c:v>9.8205100000000004E-2</c:v>
                </c:pt>
                <c:pt idx="114515">
                  <c:v>9.6668699999999996E-2</c:v>
                </c:pt>
                <c:pt idx="114516">
                  <c:v>9.5166299999999995E-2</c:v>
                </c:pt>
                <c:pt idx="114517">
                  <c:v>9.3699500000000005E-2</c:v>
                </c:pt>
                <c:pt idx="114518">
                  <c:v>9.2270000000000005E-2</c:v>
                </c:pt>
                <c:pt idx="114519">
                  <c:v>9.0880100000000005E-2</c:v>
                </c:pt>
                <c:pt idx="114520">
                  <c:v>8.95315E-2</c:v>
                </c:pt>
                <c:pt idx="114521">
                  <c:v>8.8224999999999998E-2</c:v>
                </c:pt>
                <c:pt idx="114522">
                  <c:v>8.6960599999999999E-2</c:v>
                </c:pt>
                <c:pt idx="114523">
                  <c:v>8.5737999999999995E-2</c:v>
                </c:pt>
                <c:pt idx="114524">
                  <c:v>8.4556900000000004E-2</c:v>
                </c:pt>
                <c:pt idx="114525">
                  <c:v>8.34173E-2</c:v>
                </c:pt>
                <c:pt idx="114526">
                  <c:v>8.2319299999999998E-2</c:v>
                </c:pt>
                <c:pt idx="114527">
                  <c:v>8.1263600000000005E-2</c:v>
                </c:pt>
                <c:pt idx="114528">
                  <c:v>8.0251600000000006E-2</c:v>
                </c:pt>
                <c:pt idx="114529">
                  <c:v>7.9284400000000005E-2</c:v>
                </c:pt>
                <c:pt idx="114530">
                  <c:v>7.8361700000000006E-2</c:v>
                </c:pt>
                <c:pt idx="114531">
                  <c:v>7.7482099999999998E-2</c:v>
                </c:pt>
                <c:pt idx="114532">
                  <c:v>7.6645400000000002E-2</c:v>
                </c:pt>
                <c:pt idx="114533">
                  <c:v>7.5852000000000003E-2</c:v>
                </c:pt>
                <c:pt idx="114534">
                  <c:v>7.5102799999999997E-2</c:v>
                </c:pt>
                <c:pt idx="114535">
                  <c:v>7.4398199999999998E-2</c:v>
                </c:pt>
                <c:pt idx="114536">
                  <c:v>7.3738700000000004E-2</c:v>
                </c:pt>
                <c:pt idx="114537">
                  <c:v>7.3124800000000004E-2</c:v>
                </c:pt>
                <c:pt idx="114538">
                  <c:v>7.2556800000000005E-2</c:v>
                </c:pt>
                <c:pt idx="114539">
                  <c:v>7.2034100000000004E-2</c:v>
                </c:pt>
                <c:pt idx="114540">
                  <c:v>7.1556099999999997E-2</c:v>
                </c:pt>
                <c:pt idx="114541">
                  <c:v>7.1122299999999999E-2</c:v>
                </c:pt>
                <c:pt idx="114542">
                  <c:v>7.0732500000000004E-2</c:v>
                </c:pt>
                <c:pt idx="114543">
                  <c:v>7.0386900000000002E-2</c:v>
                </c:pt>
                <c:pt idx="114544">
                  <c:v>7.0086599999999999E-2</c:v>
                </c:pt>
                <c:pt idx="114545">
                  <c:v>6.9833099999999995E-2</c:v>
                </c:pt>
                <c:pt idx="114546">
                  <c:v>6.9625400000000004E-2</c:v>
                </c:pt>
                <c:pt idx="114547">
                  <c:v>6.9460999999999995E-2</c:v>
                </c:pt>
                <c:pt idx="114548">
                  <c:v>6.93381E-2</c:v>
                </c:pt>
                <c:pt idx="114549">
                  <c:v>6.9255700000000003E-2</c:v>
                </c:pt>
                <c:pt idx="114550">
                  <c:v>6.9211999999999996E-2</c:v>
                </c:pt>
                <c:pt idx="114551">
                  <c:v>6.9205299999999997E-2</c:v>
                </c:pt>
                <c:pt idx="114552">
                  <c:v>6.9233699999999995E-2</c:v>
                </c:pt>
                <c:pt idx="114553">
                  <c:v>6.9295899999999994E-2</c:v>
                </c:pt>
                <c:pt idx="114554">
                  <c:v>6.9389900000000004E-2</c:v>
                </c:pt>
                <c:pt idx="114555">
                  <c:v>6.9514099999999995E-2</c:v>
                </c:pt>
                <c:pt idx="114556">
                  <c:v>6.9666900000000004E-2</c:v>
                </c:pt>
                <c:pt idx="114557">
                  <c:v>6.9846900000000003E-2</c:v>
                </c:pt>
                <c:pt idx="114558">
                  <c:v>7.0052299999999998E-2</c:v>
                </c:pt>
                <c:pt idx="114559">
                  <c:v>7.0280999999999996E-2</c:v>
                </c:pt>
                <c:pt idx="114560">
                  <c:v>7.0530999999999996E-2</c:v>
                </c:pt>
                <c:pt idx="114561">
                  <c:v>7.0800600000000005E-2</c:v>
                </c:pt>
                <c:pt idx="114562">
                  <c:v>7.1088399999999996E-2</c:v>
                </c:pt>
                <c:pt idx="114563">
                  <c:v>7.1392700000000003E-2</c:v>
                </c:pt>
                <c:pt idx="114564">
                  <c:v>7.1711800000000006E-2</c:v>
                </c:pt>
                <c:pt idx="114565">
                  <c:v>7.2043999999999997E-2</c:v>
                </c:pt>
                <c:pt idx="114566">
                  <c:v>7.2387699999999999E-2</c:v>
                </c:pt>
                <c:pt idx="114567">
                  <c:v>7.2741299999999995E-2</c:v>
                </c:pt>
                <c:pt idx="114568">
                  <c:v>7.3102299999999995E-2</c:v>
                </c:pt>
                <c:pt idx="114569">
                  <c:v>7.3468599999999995E-2</c:v>
                </c:pt>
                <c:pt idx="114570">
                  <c:v>7.3838100000000004E-2</c:v>
                </c:pt>
                <c:pt idx="114571">
                  <c:v>7.4208700000000002E-2</c:v>
                </c:pt>
                <c:pt idx="114572">
                  <c:v>7.4578199999999997E-2</c:v>
                </c:pt>
                <c:pt idx="114573">
                  <c:v>7.4944399999999994E-2</c:v>
                </c:pt>
                <c:pt idx="114574">
                  <c:v>7.5304999999999997E-2</c:v>
                </c:pt>
                <c:pt idx="114575">
                  <c:v>7.5657799999999997E-2</c:v>
                </c:pt>
                <c:pt idx="114576">
                  <c:v>7.6000999999999999E-2</c:v>
                </c:pt>
                <c:pt idx="114577">
                  <c:v>7.6332499999999998E-2</c:v>
                </c:pt>
                <c:pt idx="114578">
                  <c:v>7.6650499999999996E-2</c:v>
                </c:pt>
                <c:pt idx="114579">
                  <c:v>7.6953099999999997E-2</c:v>
                </c:pt>
                <c:pt idx="114580">
                  <c:v>7.7237600000000003E-2</c:v>
                </c:pt>
                <c:pt idx="114581">
                  <c:v>7.7501899999999999E-2</c:v>
                </c:pt>
                <c:pt idx="114582">
                  <c:v>7.7744499999999994E-2</c:v>
                </c:pt>
                <c:pt idx="114583">
                  <c:v>7.7963699999999997E-2</c:v>
                </c:pt>
                <c:pt idx="114584">
                  <c:v>7.8157599999999994E-2</c:v>
                </c:pt>
                <c:pt idx="114585">
                  <c:v>7.8324299999999999E-2</c:v>
                </c:pt>
                <c:pt idx="114586">
                  <c:v>7.8462599999999993E-2</c:v>
                </c:pt>
                <c:pt idx="114587">
                  <c:v>7.8571299999999997E-2</c:v>
                </c:pt>
                <c:pt idx="114588">
                  <c:v>7.8648899999999994E-2</c:v>
                </c:pt>
                <c:pt idx="114589">
                  <c:v>7.8693799999999994E-2</c:v>
                </c:pt>
                <c:pt idx="114590">
                  <c:v>7.8704300000000005E-2</c:v>
                </c:pt>
                <c:pt idx="114591">
                  <c:v>7.8678700000000004E-2</c:v>
                </c:pt>
                <c:pt idx="114592">
                  <c:v>7.8616199999999997E-2</c:v>
                </c:pt>
                <c:pt idx="114593">
                  <c:v>7.8516699999999995E-2</c:v>
                </c:pt>
                <c:pt idx="114594">
                  <c:v>7.8379500000000005E-2</c:v>
                </c:pt>
                <c:pt idx="114595">
                  <c:v>7.8203599999999998E-2</c:v>
                </c:pt>
                <c:pt idx="114596">
                  <c:v>7.7988600000000005E-2</c:v>
                </c:pt>
                <c:pt idx="114597">
                  <c:v>7.7733899999999995E-2</c:v>
                </c:pt>
                <c:pt idx="114598">
                  <c:v>7.7438999999999994E-2</c:v>
                </c:pt>
                <c:pt idx="114599">
                  <c:v>7.7103599999999994E-2</c:v>
                </c:pt>
                <c:pt idx="114600">
                  <c:v>7.6727500000000004E-2</c:v>
                </c:pt>
                <c:pt idx="114601">
                  <c:v>7.6310500000000003E-2</c:v>
                </c:pt>
                <c:pt idx="114602">
                  <c:v>7.5852799999999998E-2</c:v>
                </c:pt>
                <c:pt idx="114603">
                  <c:v>7.5354299999999999E-2</c:v>
                </c:pt>
                <c:pt idx="114604">
                  <c:v>7.4814800000000001E-2</c:v>
                </c:pt>
                <c:pt idx="114605">
                  <c:v>7.4234900000000006E-2</c:v>
                </c:pt>
                <c:pt idx="114606">
                  <c:v>7.3615700000000006E-2</c:v>
                </c:pt>
                <c:pt idx="114607">
                  <c:v>7.2958099999999998E-2</c:v>
                </c:pt>
                <c:pt idx="114608">
                  <c:v>7.2263099999999997E-2</c:v>
                </c:pt>
                <c:pt idx="114609">
                  <c:v>7.1531700000000004E-2</c:v>
                </c:pt>
                <c:pt idx="114610">
                  <c:v>7.07647E-2</c:v>
                </c:pt>
                <c:pt idx="114611">
                  <c:v>6.9962999999999997E-2</c:v>
                </c:pt>
                <c:pt idx="114612">
                  <c:v>6.91272E-2</c:v>
                </c:pt>
                <c:pt idx="114613">
                  <c:v>6.8259E-2</c:v>
                </c:pt>
                <c:pt idx="114614">
                  <c:v>6.73599E-2</c:v>
                </c:pt>
                <c:pt idx="114615">
                  <c:v>6.6432099999999994E-2</c:v>
                </c:pt>
                <c:pt idx="114616">
                  <c:v>6.5477900000000006E-2</c:v>
                </c:pt>
                <c:pt idx="114617">
                  <c:v>6.4499100000000004E-2</c:v>
                </c:pt>
                <c:pt idx="114618">
                  <c:v>6.3496700000000003E-2</c:v>
                </c:pt>
                <c:pt idx="114619">
                  <c:v>6.2471899999999997E-2</c:v>
                </c:pt>
                <c:pt idx="114620">
                  <c:v>6.1426700000000001E-2</c:v>
                </c:pt>
                <c:pt idx="114621">
                  <c:v>6.0363800000000002E-2</c:v>
                </c:pt>
                <c:pt idx="114622">
                  <c:v>5.92858E-2</c:v>
                </c:pt>
                <c:pt idx="114623">
                  <c:v>5.8194999999999997E-2</c:v>
                </c:pt>
                <c:pt idx="114624">
                  <c:v>5.7094199999999998E-2</c:v>
                </c:pt>
                <c:pt idx="114625">
                  <c:v>5.59862E-2</c:v>
                </c:pt>
                <c:pt idx="114626">
                  <c:v>5.4873600000000002E-2</c:v>
                </c:pt>
                <c:pt idx="114627">
                  <c:v>5.3758599999999997E-2</c:v>
                </c:pt>
                <c:pt idx="114628">
                  <c:v>5.2643200000000001E-2</c:v>
                </c:pt>
                <c:pt idx="114629">
                  <c:v>5.1529800000000001E-2</c:v>
                </c:pt>
                <c:pt idx="114630">
                  <c:v>5.0422000000000002E-2</c:v>
                </c:pt>
                <c:pt idx="114631">
                  <c:v>4.9323899999999997E-2</c:v>
                </c:pt>
                <c:pt idx="114632">
                  <c:v>4.82403E-2</c:v>
                </c:pt>
                <c:pt idx="114633">
                  <c:v>4.7174199999999999E-2</c:v>
                </c:pt>
                <c:pt idx="114634">
                  <c:v>4.6126199999999999E-2</c:v>
                </c:pt>
                <c:pt idx="114635">
                  <c:v>4.5096999999999998E-2</c:v>
                </c:pt>
                <c:pt idx="114636">
                  <c:v>4.4089400000000001E-2</c:v>
                </c:pt>
                <c:pt idx="114637">
                  <c:v>4.3106400000000003E-2</c:v>
                </c:pt>
                <c:pt idx="114638">
                  <c:v>4.2150100000000003E-2</c:v>
                </c:pt>
                <c:pt idx="114639">
                  <c:v>4.1222599999999998E-2</c:v>
                </c:pt>
                <c:pt idx="114640">
                  <c:v>4.0326300000000002E-2</c:v>
                </c:pt>
                <c:pt idx="114641">
                  <c:v>3.94638E-2</c:v>
                </c:pt>
                <c:pt idx="114642">
                  <c:v>3.8637499999999998E-2</c:v>
                </c:pt>
                <c:pt idx="114643">
                  <c:v>3.7848899999999998E-2</c:v>
                </c:pt>
                <c:pt idx="114644">
                  <c:v>3.7100099999999997E-2</c:v>
                </c:pt>
                <c:pt idx="114645">
                  <c:v>3.6392899999999999E-2</c:v>
                </c:pt>
                <c:pt idx="114646">
                  <c:v>3.5728799999999998E-2</c:v>
                </c:pt>
                <c:pt idx="114647">
                  <c:v>3.5109899999999999E-2</c:v>
                </c:pt>
                <c:pt idx="114648">
                  <c:v>3.4538300000000001E-2</c:v>
                </c:pt>
                <c:pt idx="114649">
                  <c:v>3.4016200000000003E-2</c:v>
                </c:pt>
                <c:pt idx="114650">
                  <c:v>3.3545699999999998E-2</c:v>
                </c:pt>
                <c:pt idx="114651">
                  <c:v>3.3127999999999998E-2</c:v>
                </c:pt>
                <c:pt idx="114652">
                  <c:v>3.2764700000000001E-2</c:v>
                </c:pt>
                <c:pt idx="114653">
                  <c:v>3.2457399999999997E-2</c:v>
                </c:pt>
                <c:pt idx="114654">
                  <c:v>3.2208399999999998E-2</c:v>
                </c:pt>
                <c:pt idx="114655">
                  <c:v>3.2019800000000001E-2</c:v>
                </c:pt>
                <c:pt idx="114656">
                  <c:v>3.1892499999999997E-2</c:v>
                </c:pt>
                <c:pt idx="114657">
                  <c:v>3.1827399999999999E-2</c:v>
                </c:pt>
                <c:pt idx="114658">
                  <c:v>3.1825699999999998E-2</c:v>
                </c:pt>
                <c:pt idx="114659">
                  <c:v>3.18885E-2</c:v>
                </c:pt>
                <c:pt idx="114660">
                  <c:v>3.2016799999999998E-2</c:v>
                </c:pt>
                <c:pt idx="114661">
                  <c:v>3.2211299999999998E-2</c:v>
                </c:pt>
                <c:pt idx="114662">
                  <c:v>3.24727E-2</c:v>
                </c:pt>
                <c:pt idx="114663">
                  <c:v>3.2801299999999999E-2</c:v>
                </c:pt>
                <c:pt idx="114664">
                  <c:v>3.3197200000000003E-2</c:v>
                </c:pt>
                <c:pt idx="114665">
                  <c:v>3.3660700000000002E-2</c:v>
                </c:pt>
                <c:pt idx="114666">
                  <c:v>3.4191800000000001E-2</c:v>
                </c:pt>
                <c:pt idx="114667">
                  <c:v>3.4790399999999999E-2</c:v>
                </c:pt>
                <c:pt idx="114668">
                  <c:v>3.54562E-2</c:v>
                </c:pt>
                <c:pt idx="114669">
                  <c:v>3.6188699999999997E-2</c:v>
                </c:pt>
                <c:pt idx="114670">
                  <c:v>3.6987600000000002E-2</c:v>
                </c:pt>
                <c:pt idx="114671">
                  <c:v>3.7851799999999998E-2</c:v>
                </c:pt>
                <c:pt idx="114672">
                  <c:v>3.8780299999999997E-2</c:v>
                </c:pt>
                <c:pt idx="114673">
                  <c:v>3.9771899999999999E-2</c:v>
                </c:pt>
                <c:pt idx="114674">
                  <c:v>4.0825399999999998E-2</c:v>
                </c:pt>
                <c:pt idx="114675">
                  <c:v>4.19396E-2</c:v>
                </c:pt>
                <c:pt idx="114676">
                  <c:v>4.3113100000000001E-2</c:v>
                </c:pt>
                <c:pt idx="114677">
                  <c:v>4.4344700000000001E-2</c:v>
                </c:pt>
                <c:pt idx="114678">
                  <c:v>4.5633E-2</c:v>
                </c:pt>
                <c:pt idx="114679">
                  <c:v>4.6975799999999998E-2</c:v>
                </c:pt>
                <c:pt idx="114680">
                  <c:v>4.8371200000000003E-2</c:v>
                </c:pt>
                <c:pt idx="114681">
                  <c:v>4.9817599999999997E-2</c:v>
                </c:pt>
                <c:pt idx="114682">
                  <c:v>5.1313499999999998E-2</c:v>
                </c:pt>
                <c:pt idx="114683">
                  <c:v>5.28572E-2</c:v>
                </c:pt>
                <c:pt idx="114684">
                  <c:v>5.44462E-2</c:v>
                </c:pt>
                <c:pt idx="114685">
                  <c:v>5.6078200000000002E-2</c:v>
                </c:pt>
                <c:pt idx="114686">
                  <c:v>5.7750500000000003E-2</c:v>
                </c:pt>
                <c:pt idx="114687">
                  <c:v>5.9460600000000002E-2</c:v>
                </c:pt>
                <c:pt idx="114688">
                  <c:v>6.1206000000000003E-2</c:v>
                </c:pt>
                <c:pt idx="114689">
                  <c:v>6.2983899999999995E-2</c:v>
                </c:pt>
                <c:pt idx="114690">
                  <c:v>6.4791399999999999E-2</c:v>
                </c:pt>
                <c:pt idx="114691">
                  <c:v>6.6625900000000002E-2</c:v>
                </c:pt>
                <c:pt idx="114692">
                  <c:v>6.8484799999999998E-2</c:v>
                </c:pt>
                <c:pt idx="114693">
                  <c:v>7.0365899999999995E-2</c:v>
                </c:pt>
                <c:pt idx="114694">
                  <c:v>7.2266200000000003E-2</c:v>
                </c:pt>
                <c:pt idx="114695">
                  <c:v>7.4182700000000004E-2</c:v>
                </c:pt>
                <c:pt idx="114696">
                  <c:v>7.6111999999999999E-2</c:v>
                </c:pt>
                <c:pt idx="114697">
                  <c:v>7.8050999999999995E-2</c:v>
                </c:pt>
                <c:pt idx="114698">
                  <c:v>7.9996700000000004E-2</c:v>
                </c:pt>
                <c:pt idx="114699">
                  <c:v>8.1946099999999994E-2</c:v>
                </c:pt>
                <c:pt idx="114700">
                  <c:v>8.3896200000000004E-2</c:v>
                </c:pt>
                <c:pt idx="114701">
                  <c:v>8.5844299999999998E-2</c:v>
                </c:pt>
                <c:pt idx="114702">
                  <c:v>8.7788000000000005E-2</c:v>
                </c:pt>
                <c:pt idx="114703">
                  <c:v>8.9724899999999996E-2</c:v>
                </c:pt>
                <c:pt idx="114704">
                  <c:v>9.1652200000000003E-2</c:v>
                </c:pt>
                <c:pt idx="114705">
                  <c:v>9.35666E-2</c:v>
                </c:pt>
                <c:pt idx="114706">
                  <c:v>9.5464999999999994E-2</c:v>
                </c:pt>
                <c:pt idx="114707">
                  <c:v>9.7344299999999995E-2</c:v>
                </c:pt>
                <c:pt idx="114708">
                  <c:v>9.9201600000000001E-2</c:v>
                </c:pt>
                <c:pt idx="114709">
                  <c:v>0.101034</c:v>
                </c:pt>
                <c:pt idx="114710">
                  <c:v>0.102839</c:v>
                </c:pt>
                <c:pt idx="114711">
                  <c:v>0.104612</c:v>
                </c:pt>
                <c:pt idx="114712">
                  <c:v>0.10635</c:v>
                </c:pt>
                <c:pt idx="114713">
                  <c:v>0.10805099999999999</c:v>
                </c:pt>
                <c:pt idx="114714">
                  <c:v>0.109713</c:v>
                </c:pt>
                <c:pt idx="114715">
                  <c:v>0.111331</c:v>
                </c:pt>
                <c:pt idx="114716">
                  <c:v>0.11290500000000001</c:v>
                </c:pt>
                <c:pt idx="114717">
                  <c:v>0.114431</c:v>
                </c:pt>
                <c:pt idx="114718">
                  <c:v>0.115907</c:v>
                </c:pt>
                <c:pt idx="114719">
                  <c:v>0.11733</c:v>
                </c:pt>
                <c:pt idx="114720">
                  <c:v>0.118698</c:v>
                </c:pt>
                <c:pt idx="114721">
                  <c:v>0.120008</c:v>
                </c:pt>
                <c:pt idx="114722">
                  <c:v>0.12125900000000001</c:v>
                </c:pt>
                <c:pt idx="114723">
                  <c:v>0.122448</c:v>
                </c:pt>
                <c:pt idx="114724">
                  <c:v>0.123574</c:v>
                </c:pt>
                <c:pt idx="114725">
                  <c:v>0.124635</c:v>
                </c:pt>
                <c:pt idx="114726">
                  <c:v>0.12562999999999999</c:v>
                </c:pt>
                <c:pt idx="114727">
                  <c:v>0.126557</c:v>
                </c:pt>
                <c:pt idx="114728">
                  <c:v>0.127414</c:v>
                </c:pt>
                <c:pt idx="114729">
                  <c:v>0.12820200000000001</c:v>
                </c:pt>
                <c:pt idx="114730">
                  <c:v>0.128918</c:v>
                </c:pt>
                <c:pt idx="114731">
                  <c:v>0.12956100000000001</c:v>
                </c:pt>
                <c:pt idx="114732">
                  <c:v>0.13013</c:v>
                </c:pt>
                <c:pt idx="114733">
                  <c:v>0.13062499999999999</c:v>
                </c:pt>
                <c:pt idx="114734">
                  <c:v>0.13104399999999999</c:v>
                </c:pt>
                <c:pt idx="114735">
                  <c:v>0.131388</c:v>
                </c:pt>
                <c:pt idx="114736">
                  <c:v>0.13165499999999999</c:v>
                </c:pt>
                <c:pt idx="114737">
                  <c:v>0.13184499999999999</c:v>
                </c:pt>
                <c:pt idx="114738">
                  <c:v>0.13195699999999999</c:v>
                </c:pt>
                <c:pt idx="114739">
                  <c:v>0.13199</c:v>
                </c:pt>
                <c:pt idx="114740">
                  <c:v>0.13194500000000001</c:v>
                </c:pt>
                <c:pt idx="114741">
                  <c:v>0.13182099999999999</c:v>
                </c:pt>
                <c:pt idx="114742">
                  <c:v>0.13161800000000001</c:v>
                </c:pt>
                <c:pt idx="114743">
                  <c:v>0.13133600000000001</c:v>
                </c:pt>
                <c:pt idx="114744">
                  <c:v>0.13097700000000001</c:v>
                </c:pt>
                <c:pt idx="114745">
                  <c:v>0.13053899999999999</c:v>
                </c:pt>
                <c:pt idx="114746">
                  <c:v>0.130023</c:v>
                </c:pt>
                <c:pt idx="114747">
                  <c:v>0.12942799999999999</c:v>
                </c:pt>
                <c:pt idx="114748">
                  <c:v>0.12875600000000001</c:v>
                </c:pt>
                <c:pt idx="114749">
                  <c:v>0.12800800000000001</c:v>
                </c:pt>
                <c:pt idx="114750">
                  <c:v>0.12718499999999999</c:v>
                </c:pt>
                <c:pt idx="114751">
                  <c:v>0.12628700000000001</c:v>
                </c:pt>
                <c:pt idx="114752">
                  <c:v>0.12531700000000001</c:v>
                </c:pt>
                <c:pt idx="114753">
                  <c:v>0.124274</c:v>
                </c:pt>
                <c:pt idx="114754">
                  <c:v>0.12316199999999999</c:v>
                </c:pt>
                <c:pt idx="114755">
                  <c:v>0.12198000000000001</c:v>
                </c:pt>
                <c:pt idx="114756">
                  <c:v>0.12073</c:v>
                </c:pt>
                <c:pt idx="114757">
                  <c:v>0.11941300000000001</c:v>
                </c:pt>
                <c:pt idx="114758">
                  <c:v>0.11803</c:v>
                </c:pt>
                <c:pt idx="114759">
                  <c:v>0.11658200000000001</c:v>
                </c:pt>
                <c:pt idx="114760">
                  <c:v>0.11507199999999999</c:v>
                </c:pt>
                <c:pt idx="114761">
                  <c:v>0.1135</c:v>
                </c:pt>
                <c:pt idx="114762">
                  <c:v>0.111868</c:v>
                </c:pt>
                <c:pt idx="114763">
                  <c:v>0.110177</c:v>
                </c:pt>
                <c:pt idx="114764">
                  <c:v>0.108431</c:v>
                </c:pt>
                <c:pt idx="114765">
                  <c:v>0.106629</c:v>
                </c:pt>
                <c:pt idx="114766">
                  <c:v>0.10477599999999999</c:v>
                </c:pt>
                <c:pt idx="114767">
                  <c:v>0.10287200000000001</c:v>
                </c:pt>
                <c:pt idx="114768">
                  <c:v>0.10092</c:v>
                </c:pt>
                <c:pt idx="114769">
                  <c:v>9.8920300000000003E-2</c:v>
                </c:pt>
                <c:pt idx="114770">
                  <c:v>9.6876900000000002E-2</c:v>
                </c:pt>
                <c:pt idx="114771">
                  <c:v>9.4791799999999996E-2</c:v>
                </c:pt>
                <c:pt idx="114772">
                  <c:v>9.2667700000000006E-2</c:v>
                </c:pt>
                <c:pt idx="114773">
                  <c:v>9.0506699999999995E-2</c:v>
                </c:pt>
                <c:pt idx="114774">
                  <c:v>8.8311299999999995E-2</c:v>
                </c:pt>
                <c:pt idx="114775">
                  <c:v>8.6083800000000002E-2</c:v>
                </c:pt>
                <c:pt idx="114776">
                  <c:v>8.3825999999999998E-2</c:v>
                </c:pt>
                <c:pt idx="114777">
                  <c:v>8.1540199999999993E-2</c:v>
                </c:pt>
                <c:pt idx="114778">
                  <c:v>7.9228300000000002E-2</c:v>
                </c:pt>
                <c:pt idx="114779">
                  <c:v>7.6892699999999994E-2</c:v>
                </c:pt>
                <c:pt idx="114780">
                  <c:v>7.4536900000000003E-2</c:v>
                </c:pt>
                <c:pt idx="114781">
                  <c:v>7.2163900000000003E-2</c:v>
                </c:pt>
                <c:pt idx="114782">
                  <c:v>6.9776099999999994E-2</c:v>
                </c:pt>
                <c:pt idx="114783">
                  <c:v>6.73763E-2</c:v>
                </c:pt>
                <c:pt idx="114784">
                  <c:v>6.4967399999999995E-2</c:v>
                </c:pt>
                <c:pt idx="114785">
                  <c:v>6.2551999999999996E-2</c:v>
                </c:pt>
                <c:pt idx="114786">
                  <c:v>6.0132499999999998E-2</c:v>
                </c:pt>
                <c:pt idx="114787">
                  <c:v>5.7711499999999999E-2</c:v>
                </c:pt>
                <c:pt idx="114788">
                  <c:v>5.52915E-2</c:v>
                </c:pt>
                <c:pt idx="114789">
                  <c:v>5.2874699999999997E-2</c:v>
                </c:pt>
                <c:pt idx="114790">
                  <c:v>5.0463300000000003E-2</c:v>
                </c:pt>
                <c:pt idx="114791">
                  <c:v>4.8059499999999998E-2</c:v>
                </c:pt>
                <c:pt idx="114792">
                  <c:v>4.5665499999999998E-2</c:v>
                </c:pt>
                <c:pt idx="114793">
                  <c:v>4.3284200000000002E-2</c:v>
                </c:pt>
                <c:pt idx="114794">
                  <c:v>4.0918200000000002E-2</c:v>
                </c:pt>
                <c:pt idx="114795">
                  <c:v>3.8570100000000003E-2</c:v>
                </c:pt>
                <c:pt idx="114796">
                  <c:v>3.6242299999999998E-2</c:v>
                </c:pt>
                <c:pt idx="114797">
                  <c:v>3.3937099999999998E-2</c:v>
                </c:pt>
                <c:pt idx="114798">
                  <c:v>3.1656299999999998E-2</c:v>
                </c:pt>
                <c:pt idx="114799">
                  <c:v>2.9401799999999999E-2</c:v>
                </c:pt>
                <c:pt idx="114800">
                  <c:v>2.7175499999999998E-2</c:v>
                </c:pt>
                <c:pt idx="114801">
                  <c:v>2.4979399999999999E-2</c:v>
                </c:pt>
                <c:pt idx="114802">
                  <c:v>2.28153E-2</c:v>
                </c:pt>
                <c:pt idx="114803">
                  <c:v>2.0685100000000001E-2</c:v>
                </c:pt>
                <c:pt idx="114804">
                  <c:v>1.8591099999999999E-2</c:v>
                </c:pt>
                <c:pt idx="114805">
                  <c:v>1.6535299999999999E-2</c:v>
                </c:pt>
                <c:pt idx="114806">
                  <c:v>1.4518700000000001E-2</c:v>
                </c:pt>
                <c:pt idx="114807">
                  <c:v>1.25427E-2</c:v>
                </c:pt>
                <c:pt idx="114808">
                  <c:v>1.06091E-2</c:v>
                </c:pt>
                <c:pt idx="114809" formatCode="0.00E+00">
                  <c:v>8.7201599999999994E-3</c:v>
                </c:pt>
                <c:pt idx="114810" formatCode="0.00E+00">
                  <c:v>6.87749E-3</c:v>
                </c:pt>
                <c:pt idx="114811" formatCode="0.00E+00">
                  <c:v>5.0829400000000002E-3</c:v>
                </c:pt>
                <c:pt idx="114812" formatCode="0.00E+00">
                  <c:v>3.3383699999999998E-3</c:v>
                </c:pt>
                <c:pt idx="114813" formatCode="0.00E+00">
                  <c:v>1.64533E-3</c:v>
                </c:pt>
                <c:pt idx="114814" formatCode="0.00E+00">
                  <c:v>4.9692800000000003E-6</c:v>
                </c:pt>
                <c:pt idx="114815" formatCode="0.00E+00">
                  <c:v>-1.5820000000000001E-3</c:v>
                </c:pt>
                <c:pt idx="114816" formatCode="0.00E+00">
                  <c:v>-3.1146899999999998E-3</c:v>
                </c:pt>
                <c:pt idx="114817" formatCode="0.00E+00">
                  <c:v>-4.5915599999999997E-3</c:v>
                </c:pt>
                <c:pt idx="114818" formatCode="0.00E+00">
                  <c:v>-6.0105200000000001E-3</c:v>
                </c:pt>
                <c:pt idx="114819" formatCode="0.00E+00">
                  <c:v>-7.3688299999999998E-3</c:v>
                </c:pt>
                <c:pt idx="114820" formatCode="0.00E+00">
                  <c:v>-8.6642300000000002E-3</c:v>
                </c:pt>
                <c:pt idx="114821" formatCode="0.00E+00">
                  <c:v>-9.8971900000000002E-3</c:v>
                </c:pt>
                <c:pt idx="114822">
                  <c:v>-1.1069600000000001E-2</c:v>
                </c:pt>
                <c:pt idx="114823">
                  <c:v>-1.2181900000000001E-2</c:v>
                </c:pt>
                <c:pt idx="114824">
                  <c:v>-1.3233399999999999E-2</c:v>
                </c:pt>
                <c:pt idx="114825">
                  <c:v>-1.4223899999999999E-2</c:v>
                </c:pt>
                <c:pt idx="114826">
                  <c:v>-1.51536E-2</c:v>
                </c:pt>
                <c:pt idx="114827">
                  <c:v>-1.6022600000000001E-2</c:v>
                </c:pt>
                <c:pt idx="114828">
                  <c:v>-1.68308E-2</c:v>
                </c:pt>
                <c:pt idx="114829">
                  <c:v>-1.7578699999999999E-2</c:v>
                </c:pt>
                <c:pt idx="114830">
                  <c:v>-1.82668E-2</c:v>
                </c:pt>
                <c:pt idx="114831">
                  <c:v>-1.8895499999999999E-2</c:v>
                </c:pt>
                <c:pt idx="114832">
                  <c:v>-1.9465199999999998E-2</c:v>
                </c:pt>
                <c:pt idx="114833">
                  <c:v>-1.9976799999999999E-2</c:v>
                </c:pt>
                <c:pt idx="114834">
                  <c:v>-2.0431399999999999E-2</c:v>
                </c:pt>
                <c:pt idx="114835">
                  <c:v>-2.0829799999999999E-2</c:v>
                </c:pt>
                <c:pt idx="114836">
                  <c:v>-2.1172799999999999E-2</c:v>
                </c:pt>
                <c:pt idx="114837">
                  <c:v>-2.14611E-2</c:v>
                </c:pt>
                <c:pt idx="114838">
                  <c:v>-2.1695699999999998E-2</c:v>
                </c:pt>
                <c:pt idx="114839">
                  <c:v>-2.1878100000000001E-2</c:v>
                </c:pt>
                <c:pt idx="114840">
                  <c:v>-2.20092E-2</c:v>
                </c:pt>
                <c:pt idx="114841">
                  <c:v>-2.20897E-2</c:v>
                </c:pt>
                <c:pt idx="114842">
                  <c:v>-2.2120500000000001E-2</c:v>
                </c:pt>
                <c:pt idx="114843">
                  <c:v>-2.2102799999999999E-2</c:v>
                </c:pt>
                <c:pt idx="114844">
                  <c:v>-2.2037899999999999E-2</c:v>
                </c:pt>
                <c:pt idx="114845">
                  <c:v>-2.19273E-2</c:v>
                </c:pt>
                <c:pt idx="114846">
                  <c:v>-2.1772300000000001E-2</c:v>
                </c:pt>
                <c:pt idx="114847">
                  <c:v>-2.1574400000000001E-2</c:v>
                </c:pt>
                <c:pt idx="114848">
                  <c:v>-2.1335400000000001E-2</c:v>
                </c:pt>
                <c:pt idx="114849">
                  <c:v>-2.1057200000000002E-2</c:v>
                </c:pt>
                <c:pt idx="114850">
                  <c:v>-2.0741900000000001E-2</c:v>
                </c:pt>
                <c:pt idx="114851">
                  <c:v>-2.0390999999999999E-2</c:v>
                </c:pt>
                <c:pt idx="114852">
                  <c:v>-2.0006400000000001E-2</c:v>
                </c:pt>
                <c:pt idx="114853">
                  <c:v>-1.959E-2</c:v>
                </c:pt>
                <c:pt idx="114854">
                  <c:v>-1.91442E-2</c:v>
                </c:pt>
                <c:pt idx="114855">
                  <c:v>-1.8670900000000001E-2</c:v>
                </c:pt>
                <c:pt idx="114856">
                  <c:v>-1.81721E-2</c:v>
                </c:pt>
                <c:pt idx="114857">
                  <c:v>-1.7649399999999999E-2</c:v>
                </c:pt>
                <c:pt idx="114858">
                  <c:v>-1.7105100000000002E-2</c:v>
                </c:pt>
                <c:pt idx="114859">
                  <c:v>-1.6541500000000001E-2</c:v>
                </c:pt>
                <c:pt idx="114860">
                  <c:v>-1.5960599999999998E-2</c:v>
                </c:pt>
                <c:pt idx="114861">
                  <c:v>-1.5363999999999999E-2</c:v>
                </c:pt>
                <c:pt idx="114862">
                  <c:v>-1.47533E-2</c:v>
                </c:pt>
                <c:pt idx="114863">
                  <c:v>-1.41304E-2</c:v>
                </c:pt>
                <c:pt idx="114864">
                  <c:v>-1.3497200000000001E-2</c:v>
                </c:pt>
                <c:pt idx="114865">
                  <c:v>-1.2855800000000001E-2</c:v>
                </c:pt>
                <c:pt idx="114866">
                  <c:v>-1.2208200000000001E-2</c:v>
                </c:pt>
                <c:pt idx="114867">
                  <c:v>-1.15567E-2</c:v>
                </c:pt>
                <c:pt idx="114868">
                  <c:v>-1.0902999999999999E-2</c:v>
                </c:pt>
                <c:pt idx="114869">
                  <c:v>-1.0248800000000001E-2</c:v>
                </c:pt>
                <c:pt idx="114870" formatCode="0.00E+00">
                  <c:v>-9.5957000000000004E-3</c:v>
                </c:pt>
                <c:pt idx="114871" formatCode="0.00E+00">
                  <c:v>-8.9455400000000001E-3</c:v>
                </c:pt>
                <c:pt idx="114872" formatCode="0.00E+00">
                  <c:v>-8.3001800000000008E-3</c:v>
                </c:pt>
                <c:pt idx="114873" formatCode="0.00E+00">
                  <c:v>-7.6613799999999998E-3</c:v>
                </c:pt>
                <c:pt idx="114874" formatCode="0.00E+00">
                  <c:v>-7.0307499999999997E-3</c:v>
                </c:pt>
                <c:pt idx="114875" formatCode="0.00E+00">
                  <c:v>-6.4096999999999999E-3</c:v>
                </c:pt>
                <c:pt idx="114876" formatCode="0.00E+00">
                  <c:v>-5.7995399999999997E-3</c:v>
                </c:pt>
                <c:pt idx="114877" formatCode="0.00E+00">
                  <c:v>-5.2017900000000004E-3</c:v>
                </c:pt>
                <c:pt idx="114878" formatCode="0.00E+00">
                  <c:v>-4.6179699999999999E-3</c:v>
                </c:pt>
                <c:pt idx="114879" formatCode="0.00E+00">
                  <c:v>-4.0494299999999997E-3</c:v>
                </c:pt>
                <c:pt idx="114880" formatCode="0.00E+00">
                  <c:v>-3.4972599999999999E-3</c:v>
                </c:pt>
                <c:pt idx="114881" formatCode="0.00E+00">
                  <c:v>-2.9624899999999999E-3</c:v>
                </c:pt>
                <c:pt idx="114882" formatCode="0.00E+00">
                  <c:v>-2.4462199999999998E-3</c:v>
                </c:pt>
                <c:pt idx="114883" formatCode="0.00E+00">
                  <c:v>-1.94951E-3</c:v>
                </c:pt>
                <c:pt idx="114884" formatCode="0.00E+00">
                  <c:v>-1.47325E-3</c:v>
                </c:pt>
                <c:pt idx="114885" formatCode="0.00E+00">
                  <c:v>-1.01812E-3</c:v>
                </c:pt>
                <c:pt idx="114886" formatCode="0.00E+00">
                  <c:v>-5.8480200000000004E-4</c:v>
                </c:pt>
                <c:pt idx="114887" formatCode="0.00E+00">
                  <c:v>-1.7409700000000001E-4</c:v>
                </c:pt>
                <c:pt idx="114888" formatCode="0.00E+00">
                  <c:v>2.13494E-4</c:v>
                </c:pt>
                <c:pt idx="114889" formatCode="0.00E+00">
                  <c:v>5.7806000000000003E-4</c:v>
                </c:pt>
                <c:pt idx="114890" formatCode="0.00E+00">
                  <c:v>9.1991499999999999E-4</c:v>
                </c:pt>
                <c:pt idx="114891" formatCode="0.00E+00">
                  <c:v>1.2391500000000001E-3</c:v>
                </c:pt>
                <c:pt idx="114892" formatCode="0.00E+00">
                  <c:v>1.53554E-3</c:v>
                </c:pt>
                <c:pt idx="114893" formatCode="0.00E+00">
                  <c:v>1.80861E-3</c:v>
                </c:pt>
                <c:pt idx="114894" formatCode="0.00E+00">
                  <c:v>2.0580099999999999E-3</c:v>
                </c:pt>
                <c:pt idx="114895" formatCode="0.00E+00">
                  <c:v>2.28385E-3</c:v>
                </c:pt>
                <c:pt idx="114896" formatCode="0.00E+00">
                  <c:v>2.4865899999999999E-3</c:v>
                </c:pt>
                <c:pt idx="114897" formatCode="0.00E+00">
                  <c:v>2.6665899999999999E-3</c:v>
                </c:pt>
                <c:pt idx="114898" formatCode="0.00E+00">
                  <c:v>2.8240499999999998E-3</c:v>
                </c:pt>
                <c:pt idx="114899" formatCode="0.00E+00">
                  <c:v>2.9592799999999999E-3</c:v>
                </c:pt>
                <c:pt idx="114900" formatCode="0.00E+00">
                  <c:v>3.0728700000000001E-3</c:v>
                </c:pt>
                <c:pt idx="114901" formatCode="0.00E+00">
                  <c:v>3.1654500000000002E-3</c:v>
                </c:pt>
                <c:pt idx="114902" formatCode="0.00E+00">
                  <c:v>3.23771E-3</c:v>
                </c:pt>
                <c:pt idx="114903" formatCode="0.00E+00">
                  <c:v>3.2902999999999999E-3</c:v>
                </c:pt>
                <c:pt idx="114904" formatCode="0.00E+00">
                  <c:v>3.3238899999999999E-3</c:v>
                </c:pt>
                <c:pt idx="114905" formatCode="0.00E+00">
                  <c:v>3.3393400000000001E-3</c:v>
                </c:pt>
                <c:pt idx="114906" formatCode="0.00E+00">
                  <c:v>3.3378700000000002E-3</c:v>
                </c:pt>
                <c:pt idx="114907" formatCode="0.00E+00">
                  <c:v>3.32073E-3</c:v>
                </c:pt>
                <c:pt idx="114908" formatCode="0.00E+00">
                  <c:v>3.2889E-3</c:v>
                </c:pt>
                <c:pt idx="114909" formatCode="0.00E+00">
                  <c:v>3.2432300000000002E-3</c:v>
                </c:pt>
                <c:pt idx="114910" formatCode="0.00E+00">
                  <c:v>3.1849299999999999E-3</c:v>
                </c:pt>
                <c:pt idx="114911" formatCode="0.00E+00">
                  <c:v>3.1155900000000001E-3</c:v>
                </c:pt>
                <c:pt idx="114912" formatCode="0.00E+00">
                  <c:v>3.03674E-3</c:v>
                </c:pt>
                <c:pt idx="114913" formatCode="0.00E+00">
                  <c:v>2.9497099999999999E-3</c:v>
                </c:pt>
                <c:pt idx="114914" formatCode="0.00E+00">
                  <c:v>2.8557299999999999E-3</c:v>
                </c:pt>
                <c:pt idx="114915" formatCode="0.00E+00">
                  <c:v>2.7561899999999999E-3</c:v>
                </c:pt>
                <c:pt idx="114916" formatCode="0.00E+00">
                  <c:v>2.6526900000000001E-3</c:v>
                </c:pt>
                <c:pt idx="114917" formatCode="0.00E+00">
                  <c:v>2.5466899999999999E-3</c:v>
                </c:pt>
                <c:pt idx="114918" formatCode="0.00E+00">
                  <c:v>2.4393800000000001E-3</c:v>
                </c:pt>
                <c:pt idx="114919" formatCode="0.00E+00">
                  <c:v>2.33197E-3</c:v>
                </c:pt>
                <c:pt idx="114920" formatCode="0.00E+00">
                  <c:v>2.22566E-3</c:v>
                </c:pt>
                <c:pt idx="114921" formatCode="0.00E+00">
                  <c:v>2.1217100000000002E-3</c:v>
                </c:pt>
                <c:pt idx="114922" formatCode="0.00E+00">
                  <c:v>2.0217799999999999E-3</c:v>
                </c:pt>
                <c:pt idx="114923" formatCode="0.00E+00">
                  <c:v>1.9277000000000001E-3</c:v>
                </c:pt>
                <c:pt idx="114924" formatCode="0.00E+00">
                  <c:v>1.8412599999999999E-3</c:v>
                </c:pt>
                <c:pt idx="114925" formatCode="0.00E+00">
                  <c:v>1.7640500000000001E-3</c:v>
                </c:pt>
                <c:pt idx="114926" formatCode="0.00E+00">
                  <c:v>1.6975600000000001E-3</c:v>
                </c:pt>
                <c:pt idx="114927" formatCode="0.00E+00">
                  <c:v>1.64336E-3</c:v>
                </c:pt>
                <c:pt idx="114928" formatCode="0.00E+00">
                  <c:v>1.6030300000000001E-3</c:v>
                </c:pt>
                <c:pt idx="114929" formatCode="0.00E+00">
                  <c:v>1.57839E-3</c:v>
                </c:pt>
                <c:pt idx="114930" formatCode="0.00E+00">
                  <c:v>1.57132E-3</c:v>
                </c:pt>
                <c:pt idx="114931" formatCode="0.00E+00">
                  <c:v>1.58321E-3</c:v>
                </c:pt>
                <c:pt idx="114932" formatCode="0.00E+00">
                  <c:v>1.61506E-3</c:v>
                </c:pt>
                <c:pt idx="114933" formatCode="0.00E+00">
                  <c:v>1.6680200000000001E-3</c:v>
                </c:pt>
                <c:pt idx="114934" formatCode="0.00E+00">
                  <c:v>1.7435599999999999E-3</c:v>
                </c:pt>
                <c:pt idx="114935" formatCode="0.00E+00">
                  <c:v>1.84319E-3</c:v>
                </c:pt>
                <c:pt idx="114936" formatCode="0.00E+00">
                  <c:v>1.9684400000000001E-3</c:v>
                </c:pt>
                <c:pt idx="114937" formatCode="0.00E+00">
                  <c:v>2.1208400000000001E-3</c:v>
                </c:pt>
                <c:pt idx="114938" formatCode="0.00E+00">
                  <c:v>2.3015499999999999E-3</c:v>
                </c:pt>
                <c:pt idx="114939" formatCode="0.00E+00">
                  <c:v>2.5114199999999999E-3</c:v>
                </c:pt>
                <c:pt idx="114940" formatCode="0.00E+00">
                  <c:v>2.7514699999999998E-3</c:v>
                </c:pt>
                <c:pt idx="114941" formatCode="0.00E+00">
                  <c:v>3.0229900000000001E-3</c:v>
                </c:pt>
                <c:pt idx="114942" formatCode="0.00E+00">
                  <c:v>3.3272900000000001E-3</c:v>
                </c:pt>
                <c:pt idx="114943" formatCode="0.00E+00">
                  <c:v>3.6652999999999998E-3</c:v>
                </c:pt>
                <c:pt idx="114944" formatCode="0.00E+00">
                  <c:v>4.0376800000000001E-3</c:v>
                </c:pt>
                <c:pt idx="114945" formatCode="0.00E+00">
                  <c:v>4.4453399999999999E-3</c:v>
                </c:pt>
                <c:pt idx="114946" formatCode="0.00E+00">
                  <c:v>4.8891799999999999E-3</c:v>
                </c:pt>
                <c:pt idx="114947" formatCode="0.00E+00">
                  <c:v>5.3697700000000003E-3</c:v>
                </c:pt>
                <c:pt idx="114948" formatCode="0.00E+00">
                  <c:v>5.8874000000000001E-3</c:v>
                </c:pt>
                <c:pt idx="114949" formatCode="0.00E+00">
                  <c:v>6.4422200000000002E-3</c:v>
                </c:pt>
                <c:pt idx="114950" formatCode="0.00E+00">
                  <c:v>7.0344200000000004E-3</c:v>
                </c:pt>
                <c:pt idx="114951" formatCode="0.00E+00">
                  <c:v>7.6643600000000003E-3</c:v>
                </c:pt>
                <c:pt idx="114952" formatCode="0.00E+00">
                  <c:v>8.3323400000000006E-3</c:v>
                </c:pt>
                <c:pt idx="114953" formatCode="0.00E+00">
                  <c:v>9.03845E-3</c:v>
                </c:pt>
                <c:pt idx="114954" formatCode="0.00E+00">
                  <c:v>9.7826100000000006E-3</c:v>
                </c:pt>
                <c:pt idx="114955">
                  <c:v>1.05647E-2</c:v>
                </c:pt>
                <c:pt idx="114956">
                  <c:v>1.1384500000000001E-2</c:v>
                </c:pt>
                <c:pt idx="114957">
                  <c:v>1.22419E-2</c:v>
                </c:pt>
                <c:pt idx="114958">
                  <c:v>1.3136800000000001E-2</c:v>
                </c:pt>
                <c:pt idx="114959">
                  <c:v>1.4068900000000001E-2</c:v>
                </c:pt>
                <c:pt idx="114960">
                  <c:v>1.50378E-2</c:v>
                </c:pt>
                <c:pt idx="114961">
                  <c:v>1.6042899999999999E-2</c:v>
                </c:pt>
                <c:pt idx="114962">
                  <c:v>1.7083299999999999E-2</c:v>
                </c:pt>
                <c:pt idx="114963">
                  <c:v>1.8158199999999999E-2</c:v>
                </c:pt>
                <c:pt idx="114964">
                  <c:v>1.92663E-2</c:v>
                </c:pt>
                <c:pt idx="114965">
                  <c:v>2.04067E-2</c:v>
                </c:pt>
                <c:pt idx="114966">
                  <c:v>2.1578300000000002E-2</c:v>
                </c:pt>
                <c:pt idx="114967">
                  <c:v>2.2780000000000002E-2</c:v>
                </c:pt>
                <c:pt idx="114968">
                  <c:v>2.4010500000000001E-2</c:v>
                </c:pt>
                <c:pt idx="114969">
                  <c:v>2.5268700000000002E-2</c:v>
                </c:pt>
                <c:pt idx="114970">
                  <c:v>2.65531E-2</c:v>
                </c:pt>
                <c:pt idx="114971">
                  <c:v>2.7862399999999999E-2</c:v>
                </c:pt>
                <c:pt idx="114972">
                  <c:v>2.9194700000000001E-2</c:v>
                </c:pt>
                <c:pt idx="114973">
                  <c:v>3.05483E-2</c:v>
                </c:pt>
                <c:pt idx="114974">
                  <c:v>3.1921499999999998E-2</c:v>
                </c:pt>
                <c:pt idx="114975">
                  <c:v>3.3312500000000002E-2</c:v>
                </c:pt>
                <c:pt idx="114976">
                  <c:v>3.4719300000000002E-2</c:v>
                </c:pt>
                <c:pt idx="114977">
                  <c:v>3.6139900000000003E-2</c:v>
                </c:pt>
                <c:pt idx="114978">
                  <c:v>3.7571899999999998E-2</c:v>
                </c:pt>
                <c:pt idx="114979">
                  <c:v>3.9013600000000002E-2</c:v>
                </c:pt>
                <c:pt idx="114980">
                  <c:v>4.0462699999999997E-2</c:v>
                </c:pt>
                <c:pt idx="114981">
                  <c:v>4.19169E-2</c:v>
                </c:pt>
                <c:pt idx="114982">
                  <c:v>4.33739E-2</c:v>
                </c:pt>
                <c:pt idx="114983">
                  <c:v>4.4831200000000002E-2</c:v>
                </c:pt>
                <c:pt idx="114984">
                  <c:v>4.6286399999999998E-2</c:v>
                </c:pt>
                <c:pt idx="114985">
                  <c:v>4.7737099999999998E-2</c:v>
                </c:pt>
                <c:pt idx="114986">
                  <c:v>4.9180799999999997E-2</c:v>
                </c:pt>
                <c:pt idx="114987">
                  <c:v>5.0614899999999997E-2</c:v>
                </c:pt>
                <c:pt idx="114988">
                  <c:v>5.2037199999999999E-2</c:v>
                </c:pt>
                <c:pt idx="114989">
                  <c:v>5.3444800000000001E-2</c:v>
                </c:pt>
                <c:pt idx="114990">
                  <c:v>5.4834800000000003E-2</c:v>
                </c:pt>
                <c:pt idx="114991">
                  <c:v>5.6204700000000003E-2</c:v>
                </c:pt>
                <c:pt idx="114992">
                  <c:v>5.7551900000000003E-2</c:v>
                </c:pt>
                <c:pt idx="114993">
                  <c:v>5.88739E-2</c:v>
                </c:pt>
                <c:pt idx="114994">
                  <c:v>6.0167900000000003E-2</c:v>
                </c:pt>
                <c:pt idx="114995">
                  <c:v>6.14315E-2</c:v>
                </c:pt>
                <c:pt idx="114996">
                  <c:v>6.2661900000000006E-2</c:v>
                </c:pt>
                <c:pt idx="114997">
                  <c:v>6.3856599999999999E-2</c:v>
                </c:pt>
                <c:pt idx="114998">
                  <c:v>6.5013199999999993E-2</c:v>
                </c:pt>
                <c:pt idx="114999">
                  <c:v>6.6128900000000004E-2</c:v>
                </c:pt>
                <c:pt idx="115000">
                  <c:v>6.7201300000000005E-2</c:v>
                </c:pt>
                <c:pt idx="115001">
                  <c:v>6.8227899999999994E-2</c:v>
                </c:pt>
                <c:pt idx="115002">
                  <c:v>6.9206100000000007E-2</c:v>
                </c:pt>
                <c:pt idx="115003">
                  <c:v>7.0133899999999999E-2</c:v>
                </c:pt>
                <c:pt idx="115004">
                  <c:v>7.1008600000000005E-2</c:v>
                </c:pt>
                <c:pt idx="115005">
                  <c:v>7.1828199999999995E-2</c:v>
                </c:pt>
                <c:pt idx="115006">
                  <c:v>7.2590399999999999E-2</c:v>
                </c:pt>
                <c:pt idx="115007">
                  <c:v>7.3293200000000003E-2</c:v>
                </c:pt>
                <c:pt idx="115008">
                  <c:v>7.3934299999999994E-2</c:v>
                </c:pt>
                <c:pt idx="115009">
                  <c:v>7.45117E-2</c:v>
                </c:pt>
                <c:pt idx="115010">
                  <c:v>7.5023500000000007E-2</c:v>
                </c:pt>
                <c:pt idx="115011">
                  <c:v>7.5467599999999996E-2</c:v>
                </c:pt>
                <c:pt idx="115012">
                  <c:v>7.5842300000000001E-2</c:v>
                </c:pt>
                <c:pt idx="115013">
                  <c:v>7.6145900000000002E-2</c:v>
                </c:pt>
                <c:pt idx="115014">
                  <c:v>7.6376899999999998E-2</c:v>
                </c:pt>
                <c:pt idx="115015">
                  <c:v>7.6533699999999996E-2</c:v>
                </c:pt>
                <c:pt idx="115016">
                  <c:v>7.6614699999999994E-2</c:v>
                </c:pt>
                <c:pt idx="115017">
                  <c:v>7.6618699999999998E-2</c:v>
                </c:pt>
                <c:pt idx="115018">
                  <c:v>7.6544299999999996E-2</c:v>
                </c:pt>
                <c:pt idx="115019">
                  <c:v>7.6390600000000003E-2</c:v>
                </c:pt>
                <c:pt idx="115020">
                  <c:v>7.6156600000000005E-2</c:v>
                </c:pt>
                <c:pt idx="115021">
                  <c:v>7.5841400000000003E-2</c:v>
                </c:pt>
                <c:pt idx="115022">
                  <c:v>7.54441E-2</c:v>
                </c:pt>
                <c:pt idx="115023">
                  <c:v>7.4964299999999998E-2</c:v>
                </c:pt>
                <c:pt idx="115024">
                  <c:v>7.4401300000000004E-2</c:v>
                </c:pt>
                <c:pt idx="115025">
                  <c:v>7.3754600000000003E-2</c:v>
                </c:pt>
                <c:pt idx="115026">
                  <c:v>7.3024099999999995E-2</c:v>
                </c:pt>
                <c:pt idx="115027">
                  <c:v>7.2209499999999996E-2</c:v>
                </c:pt>
                <c:pt idx="115028">
                  <c:v>7.1310899999999997E-2</c:v>
                </c:pt>
                <c:pt idx="115029">
                  <c:v>7.0328299999999996E-2</c:v>
                </c:pt>
                <c:pt idx="115030">
                  <c:v>6.9261900000000001E-2</c:v>
                </c:pt>
                <c:pt idx="115031">
                  <c:v>6.8112199999999998E-2</c:v>
                </c:pt>
                <c:pt idx="115032">
                  <c:v>6.6879400000000006E-2</c:v>
                </c:pt>
                <c:pt idx="115033">
                  <c:v>6.5564200000000003E-2</c:v>
                </c:pt>
                <c:pt idx="115034">
                  <c:v>6.4167199999999994E-2</c:v>
                </c:pt>
                <c:pt idx="115035">
                  <c:v>6.2689499999999995E-2</c:v>
                </c:pt>
                <c:pt idx="115036">
                  <c:v>6.1131900000000003E-2</c:v>
                </c:pt>
                <c:pt idx="115037">
                  <c:v>5.9495600000000003E-2</c:v>
                </c:pt>
                <c:pt idx="115038">
                  <c:v>5.7781800000000001E-2</c:v>
                </c:pt>
                <c:pt idx="115039">
                  <c:v>5.5991899999999997E-2</c:v>
                </c:pt>
                <c:pt idx="115040">
                  <c:v>5.4127599999999998E-2</c:v>
                </c:pt>
                <c:pt idx="115041">
                  <c:v>5.2190300000000002E-2</c:v>
                </c:pt>
                <c:pt idx="115042">
                  <c:v>5.0181799999999999E-2</c:v>
                </c:pt>
                <c:pt idx="115043">
                  <c:v>4.8103899999999998E-2</c:v>
                </c:pt>
                <c:pt idx="115044">
                  <c:v>4.5958800000000001E-2</c:v>
                </c:pt>
                <c:pt idx="115045">
                  <c:v>4.37484E-2</c:v>
                </c:pt>
                <c:pt idx="115046">
                  <c:v>4.1474999999999998E-2</c:v>
                </c:pt>
                <c:pt idx="115047">
                  <c:v>3.9141000000000002E-2</c:v>
                </c:pt>
                <c:pt idx="115048">
                  <c:v>3.6748799999999998E-2</c:v>
                </c:pt>
                <c:pt idx="115049">
                  <c:v>3.4300999999999998E-2</c:v>
                </c:pt>
                <c:pt idx="115050">
                  <c:v>3.1800099999999998E-2</c:v>
                </c:pt>
                <c:pt idx="115051">
                  <c:v>2.9248900000000001E-2</c:v>
                </c:pt>
                <c:pt idx="115052">
                  <c:v>2.6650299999999998E-2</c:v>
                </c:pt>
                <c:pt idx="115053">
                  <c:v>2.4007000000000001E-2</c:v>
                </c:pt>
                <c:pt idx="115054">
                  <c:v>2.1322199999999999E-2</c:v>
                </c:pt>
                <c:pt idx="115055">
                  <c:v>1.8598900000000002E-2</c:v>
                </c:pt>
                <c:pt idx="115056">
                  <c:v>1.5840300000000002E-2</c:v>
                </c:pt>
                <c:pt idx="115057">
                  <c:v>1.30495E-2</c:v>
                </c:pt>
                <c:pt idx="115058">
                  <c:v>1.0229800000000001E-2</c:v>
                </c:pt>
                <c:pt idx="115059" formatCode="0.00E+00">
                  <c:v>7.3845200000000003E-3</c:v>
                </c:pt>
                <c:pt idx="115060" formatCode="0.00E+00">
                  <c:v>4.5171300000000003E-3</c:v>
                </c:pt>
                <c:pt idx="115061" formatCode="0.00E+00">
                  <c:v>1.6310400000000001E-3</c:v>
                </c:pt>
                <c:pt idx="115062" formatCode="0.00E+00">
                  <c:v>-1.27027E-3</c:v>
                </c:pt>
                <c:pt idx="115063" formatCode="0.00E+00">
                  <c:v>-4.1833299999999999E-3</c:v>
                </c:pt>
                <c:pt idx="115064" formatCode="0.00E+00">
                  <c:v>-7.10475E-3</c:v>
                </c:pt>
                <c:pt idx="115065">
                  <c:v>-1.0031099999999999E-2</c:v>
                </c:pt>
                <c:pt idx="115066">
                  <c:v>-1.29587E-2</c:v>
                </c:pt>
                <c:pt idx="115067">
                  <c:v>-1.5883999999999999E-2</c:v>
                </c:pt>
                <c:pt idx="115068">
                  <c:v>-1.8803400000000001E-2</c:v>
                </c:pt>
                <c:pt idx="115069">
                  <c:v>-2.1713400000000001E-2</c:v>
                </c:pt>
                <c:pt idx="115070">
                  <c:v>-2.4610199999999999E-2</c:v>
                </c:pt>
                <c:pt idx="115071">
                  <c:v>-2.7490199999999999E-2</c:v>
                </c:pt>
                <c:pt idx="115072">
                  <c:v>-3.0349999999999999E-2</c:v>
                </c:pt>
                <c:pt idx="115073">
                  <c:v>-3.3185800000000001E-2</c:v>
                </c:pt>
                <c:pt idx="115074">
                  <c:v>-3.5994100000000001E-2</c:v>
                </c:pt>
                <c:pt idx="115075">
                  <c:v>-3.8771300000000002E-2</c:v>
                </c:pt>
                <c:pt idx="115076">
                  <c:v>-4.1514000000000002E-2</c:v>
                </c:pt>
                <c:pt idx="115077">
                  <c:v>-4.4218599999999997E-2</c:v>
                </c:pt>
                <c:pt idx="115078">
                  <c:v>-4.6881699999999998E-2</c:v>
                </c:pt>
                <c:pt idx="115079">
                  <c:v>-4.9499899999999999E-2</c:v>
                </c:pt>
                <c:pt idx="115080">
                  <c:v>-5.2069900000000002E-2</c:v>
                </c:pt>
                <c:pt idx="115081">
                  <c:v>-5.4588299999999999E-2</c:v>
                </c:pt>
                <c:pt idx="115082">
                  <c:v>-5.7051900000000003E-2</c:v>
                </c:pt>
                <c:pt idx="115083">
                  <c:v>-5.9457599999999999E-2</c:v>
                </c:pt>
                <c:pt idx="115084">
                  <c:v>-6.1802200000000002E-2</c:v>
                </c:pt>
                <c:pt idx="115085">
                  <c:v>-6.4082899999999998E-2</c:v>
                </c:pt>
                <c:pt idx="115086">
                  <c:v>-6.6296499999999994E-2</c:v>
                </c:pt>
                <c:pt idx="115087">
                  <c:v>-6.8440200000000007E-2</c:v>
                </c:pt>
                <c:pt idx="115088">
                  <c:v>-7.0511400000000002E-2</c:v>
                </c:pt>
                <c:pt idx="115089">
                  <c:v>-7.2507299999999997E-2</c:v>
                </c:pt>
                <c:pt idx="115090">
                  <c:v>-7.4425400000000003E-2</c:v>
                </c:pt>
                <c:pt idx="115091">
                  <c:v>-7.62631E-2</c:v>
                </c:pt>
                <c:pt idx="115092">
                  <c:v>-7.8018100000000007E-2</c:v>
                </c:pt>
                <c:pt idx="115093">
                  <c:v>-7.9688300000000004E-2</c:v>
                </c:pt>
                <c:pt idx="115094">
                  <c:v>-8.1271300000000005E-2</c:v>
                </c:pt>
                <c:pt idx="115095">
                  <c:v>-8.2765199999999997E-2</c:v>
                </c:pt>
                <c:pt idx="115096">
                  <c:v>-8.4168099999999996E-2</c:v>
                </c:pt>
                <c:pt idx="115097">
                  <c:v>-8.5478200000000004E-2</c:v>
                </c:pt>
                <c:pt idx="115098">
                  <c:v>-8.6693900000000004E-2</c:v>
                </c:pt>
                <c:pt idx="115099">
                  <c:v>-8.7813500000000003E-2</c:v>
                </c:pt>
                <c:pt idx="115100">
                  <c:v>-8.8835800000000006E-2</c:v>
                </c:pt>
                <c:pt idx="115101">
                  <c:v>-8.9759400000000003E-2</c:v>
                </c:pt>
                <c:pt idx="115102">
                  <c:v>-9.05831E-2</c:v>
                </c:pt>
                <c:pt idx="115103">
                  <c:v>-9.1306100000000001E-2</c:v>
                </c:pt>
                <c:pt idx="115104">
                  <c:v>-9.1927400000000006E-2</c:v>
                </c:pt>
                <c:pt idx="115105">
                  <c:v>-9.2446299999999995E-2</c:v>
                </c:pt>
                <c:pt idx="115106">
                  <c:v>-9.2862200000000006E-2</c:v>
                </c:pt>
                <c:pt idx="115107">
                  <c:v>-9.3174599999999996E-2</c:v>
                </c:pt>
                <c:pt idx="115108">
                  <c:v>-9.3383400000000005E-2</c:v>
                </c:pt>
                <c:pt idx="115109">
                  <c:v>-9.3488199999999994E-2</c:v>
                </c:pt>
                <c:pt idx="115110">
                  <c:v>-9.3489100000000006E-2</c:v>
                </c:pt>
                <c:pt idx="115111">
                  <c:v>-9.33861E-2</c:v>
                </c:pt>
                <c:pt idx="115112">
                  <c:v>-9.3179600000000001E-2</c:v>
                </c:pt>
                <c:pt idx="115113">
                  <c:v>-9.2869999999999994E-2</c:v>
                </c:pt>
                <c:pt idx="115114">
                  <c:v>-9.2457800000000007E-2</c:v>
                </c:pt>
                <c:pt idx="115115">
                  <c:v>-9.19436E-2</c:v>
                </c:pt>
                <c:pt idx="115116">
                  <c:v>-9.1328300000000001E-2</c:v>
                </c:pt>
                <c:pt idx="115117">
                  <c:v>-9.0612799999999993E-2</c:v>
                </c:pt>
                <c:pt idx="115118">
                  <c:v>-8.9798299999999998E-2</c:v>
                </c:pt>
                <c:pt idx="115119">
                  <c:v>-8.8885900000000004E-2</c:v>
                </c:pt>
                <c:pt idx="115120">
                  <c:v>-8.78771E-2</c:v>
                </c:pt>
                <c:pt idx="115121">
                  <c:v>-8.6773199999999995E-2</c:v>
                </c:pt>
                <c:pt idx="115122">
                  <c:v>-8.5575899999999996E-2</c:v>
                </c:pt>
                <c:pt idx="115123">
                  <c:v>-8.4287000000000001E-2</c:v>
                </c:pt>
                <c:pt idx="115124">
                  <c:v>-8.2908200000000001E-2</c:v>
                </c:pt>
                <c:pt idx="115125">
                  <c:v>-8.1441600000000003E-2</c:v>
                </c:pt>
                <c:pt idx="115126">
                  <c:v>-7.9889199999999994E-2</c:v>
                </c:pt>
                <c:pt idx="115127">
                  <c:v>-7.8253299999999998E-2</c:v>
                </c:pt>
                <c:pt idx="115128">
                  <c:v>-7.6536099999999996E-2</c:v>
                </c:pt>
                <c:pt idx="115129">
                  <c:v>-7.4740100000000004E-2</c:v>
                </c:pt>
                <c:pt idx="115130">
                  <c:v>-7.2867799999999996E-2</c:v>
                </c:pt>
                <c:pt idx="115131">
                  <c:v>-7.0921799999999993E-2</c:v>
                </c:pt>
                <c:pt idx="115132">
                  <c:v>-6.8904699999999999E-2</c:v>
                </c:pt>
                <c:pt idx="115133">
                  <c:v>-6.6819500000000004E-2</c:v>
                </c:pt>
                <c:pt idx="115134">
                  <c:v>-6.4668900000000001E-2</c:v>
                </c:pt>
                <c:pt idx="115135">
                  <c:v>-6.2455900000000002E-2</c:v>
                </c:pt>
                <c:pt idx="115136">
                  <c:v>-6.0183599999999997E-2</c:v>
                </c:pt>
                <c:pt idx="115137">
                  <c:v>-5.7854999999999997E-2</c:v>
                </c:pt>
                <c:pt idx="115138">
                  <c:v>-5.5473300000000003E-2</c:v>
                </c:pt>
                <c:pt idx="115139">
                  <c:v>-5.3041699999999997E-2</c:v>
                </c:pt>
                <c:pt idx="115140">
                  <c:v>-5.05636E-2</c:v>
                </c:pt>
                <c:pt idx="115141">
                  <c:v>-4.80422E-2</c:v>
                </c:pt>
                <c:pt idx="115142">
                  <c:v>-4.5480899999999998E-2</c:v>
                </c:pt>
                <c:pt idx="115143">
                  <c:v>-4.28831E-2</c:v>
                </c:pt>
                <c:pt idx="115144">
                  <c:v>-4.0252299999999998E-2</c:v>
                </c:pt>
                <c:pt idx="115145">
                  <c:v>-3.7592E-2</c:v>
                </c:pt>
                <c:pt idx="115146">
                  <c:v>-3.4905600000000002E-2</c:v>
                </c:pt>
                <c:pt idx="115147">
                  <c:v>-3.2196700000000002E-2</c:v>
                </c:pt>
                <c:pt idx="115148">
                  <c:v>-2.94688E-2</c:v>
                </c:pt>
                <c:pt idx="115149">
                  <c:v>-2.67254E-2</c:v>
                </c:pt>
                <c:pt idx="115150">
                  <c:v>-2.3970200000000001E-2</c:v>
                </c:pt>
                <c:pt idx="115151">
                  <c:v>-2.12065E-2</c:v>
                </c:pt>
                <c:pt idx="115152">
                  <c:v>-1.8438099999999999E-2</c:v>
                </c:pt>
                <c:pt idx="115153">
                  <c:v>-1.56683E-2</c:v>
                </c:pt>
                <c:pt idx="115154">
                  <c:v>-1.2900699999999999E-2</c:v>
                </c:pt>
                <c:pt idx="115155">
                  <c:v>-1.01387E-2</c:v>
                </c:pt>
                <c:pt idx="115156" formatCode="0.00E+00">
                  <c:v>-7.3859099999999999E-3</c:v>
                </c:pt>
                <c:pt idx="115157" formatCode="0.00E+00">
                  <c:v>-4.6455799999999998E-3</c:v>
                </c:pt>
                <c:pt idx="115158" formatCode="0.00E+00">
                  <c:v>-1.9211300000000001E-3</c:v>
                </c:pt>
                <c:pt idx="115159" formatCode="0.00E+00">
                  <c:v>7.8410000000000003E-4</c:v>
                </c:pt>
                <c:pt idx="115160" formatCode="0.00E+00">
                  <c:v>3.4668400000000001E-3</c:v>
                </c:pt>
                <c:pt idx="115161" formatCode="0.00E+00">
                  <c:v>6.12387E-3</c:v>
                </c:pt>
                <c:pt idx="115162" formatCode="0.00E+00">
                  <c:v>8.7520199999999992E-3</c:v>
                </c:pt>
                <c:pt idx="115163">
                  <c:v>1.1348199999999999E-2</c:v>
                </c:pt>
                <c:pt idx="115164">
                  <c:v>1.3909299999999999E-2</c:v>
                </c:pt>
                <c:pt idx="115165">
                  <c:v>1.6432499999999999E-2</c:v>
                </c:pt>
                <c:pt idx="115166">
                  <c:v>1.8914799999999999E-2</c:v>
                </c:pt>
                <c:pt idx="115167">
                  <c:v>2.1353400000000002E-2</c:v>
                </c:pt>
                <c:pt idx="115168">
                  <c:v>2.3745599999999999E-2</c:v>
                </c:pt>
                <c:pt idx="115169">
                  <c:v>2.6088699999999999E-2</c:v>
                </c:pt>
                <c:pt idx="115170">
                  <c:v>2.8380300000000001E-2</c:v>
                </c:pt>
                <c:pt idx="115171">
                  <c:v>3.0617800000000001E-2</c:v>
                </c:pt>
                <c:pt idx="115172">
                  <c:v>3.2798899999999999E-2</c:v>
                </c:pt>
                <c:pt idx="115173">
                  <c:v>3.4921399999999998E-2</c:v>
                </c:pt>
                <c:pt idx="115174">
                  <c:v>3.6983000000000002E-2</c:v>
                </c:pt>
                <c:pt idx="115175">
                  <c:v>3.8981799999999997E-2</c:v>
                </c:pt>
                <c:pt idx="115176">
                  <c:v>4.0915800000000002E-2</c:v>
                </c:pt>
                <c:pt idx="115177">
                  <c:v>4.27832E-2</c:v>
                </c:pt>
                <c:pt idx="115178">
                  <c:v>4.4582299999999998E-2</c:v>
                </c:pt>
                <c:pt idx="115179">
                  <c:v>4.6311400000000003E-2</c:v>
                </c:pt>
                <c:pt idx="115180">
                  <c:v>4.7969100000000001E-2</c:v>
                </c:pt>
                <c:pt idx="115181">
                  <c:v>4.9553899999999998E-2</c:v>
                </c:pt>
                <c:pt idx="115182">
                  <c:v>5.10648E-2</c:v>
                </c:pt>
                <c:pt idx="115183">
                  <c:v>5.2500499999999999E-2</c:v>
                </c:pt>
                <c:pt idx="115184">
                  <c:v>5.3859999999999998E-2</c:v>
                </c:pt>
                <c:pt idx="115185">
                  <c:v>5.5142400000000001E-2</c:v>
                </c:pt>
                <c:pt idx="115186">
                  <c:v>5.6347000000000001E-2</c:v>
                </c:pt>
                <c:pt idx="115187">
                  <c:v>5.7473099999999999E-2</c:v>
                </c:pt>
                <c:pt idx="115188">
                  <c:v>5.8520299999999997E-2</c:v>
                </c:pt>
                <c:pt idx="115189">
                  <c:v>5.9487999999999999E-2</c:v>
                </c:pt>
                <c:pt idx="115190">
                  <c:v>6.0376100000000002E-2</c:v>
                </c:pt>
                <c:pt idx="115191">
                  <c:v>6.1184299999999997E-2</c:v>
                </c:pt>
                <c:pt idx="115192">
                  <c:v>6.1912700000000001E-2</c:v>
                </c:pt>
                <c:pt idx="115193">
                  <c:v>6.25613E-2</c:v>
                </c:pt>
                <c:pt idx="115194">
                  <c:v>6.31303E-2</c:v>
                </c:pt>
                <c:pt idx="115195">
                  <c:v>6.3620099999999999E-2</c:v>
                </c:pt>
                <c:pt idx="115196">
                  <c:v>6.4031000000000005E-2</c:v>
                </c:pt>
                <c:pt idx="115197">
                  <c:v>6.4363600000000007E-2</c:v>
                </c:pt>
                <c:pt idx="115198">
                  <c:v>6.4618599999999998E-2</c:v>
                </c:pt>
                <c:pt idx="115199">
                  <c:v>6.4796800000000002E-2</c:v>
                </c:pt>
                <c:pt idx="115200">
                  <c:v>6.4898899999999995E-2</c:v>
                </c:pt>
                <c:pt idx="115201">
                  <c:v>6.4925999999999998E-2</c:v>
                </c:pt>
                <c:pt idx="115202">
                  <c:v>6.4879199999999998E-2</c:v>
                </c:pt>
                <c:pt idx="115203">
                  <c:v>6.4759700000000003E-2</c:v>
                </c:pt>
                <c:pt idx="115204">
                  <c:v>6.4568700000000007E-2</c:v>
                </c:pt>
                <c:pt idx="115205">
                  <c:v>6.4307500000000004E-2</c:v>
                </c:pt>
                <c:pt idx="115206">
                  <c:v>6.3977699999999998E-2</c:v>
                </c:pt>
                <c:pt idx="115207">
                  <c:v>6.3580800000000007E-2</c:v>
                </c:pt>
                <c:pt idx="115208">
                  <c:v>6.3118499999999994E-2</c:v>
                </c:pt>
                <c:pt idx="115209">
                  <c:v>6.2592300000000003E-2</c:v>
                </c:pt>
                <c:pt idx="115210">
                  <c:v>6.2004200000000002E-2</c:v>
                </c:pt>
                <c:pt idx="115211">
                  <c:v>6.1355899999999998E-2</c:v>
                </c:pt>
                <c:pt idx="115212">
                  <c:v>6.0649500000000002E-2</c:v>
                </c:pt>
                <c:pt idx="115213">
                  <c:v>5.9886799999999997E-2</c:v>
                </c:pt>
                <c:pt idx="115214">
                  <c:v>5.9069999999999998E-2</c:v>
                </c:pt>
                <c:pt idx="115215">
                  <c:v>5.8201099999999999E-2</c:v>
                </c:pt>
                <c:pt idx="115216">
                  <c:v>5.7282300000000001E-2</c:v>
                </c:pt>
                <c:pt idx="115217">
                  <c:v>5.6315799999999999E-2</c:v>
                </c:pt>
                <c:pt idx="115218">
                  <c:v>5.53038E-2</c:v>
                </c:pt>
                <c:pt idx="115219">
                  <c:v>5.4248699999999997E-2</c:v>
                </c:pt>
                <c:pt idx="115220">
                  <c:v>5.3152699999999997E-2</c:v>
                </c:pt>
                <c:pt idx="115221">
                  <c:v>5.2018300000000003E-2</c:v>
                </c:pt>
                <c:pt idx="115222">
                  <c:v>5.0847700000000003E-2</c:v>
                </c:pt>
                <c:pt idx="115223">
                  <c:v>4.9643399999999997E-2</c:v>
                </c:pt>
                <c:pt idx="115224">
                  <c:v>4.8407800000000001E-2</c:v>
                </c:pt>
                <c:pt idx="115225">
                  <c:v>4.7143400000000002E-2</c:v>
                </c:pt>
                <c:pt idx="115226">
                  <c:v>4.5852400000000001E-2</c:v>
                </c:pt>
                <c:pt idx="115227">
                  <c:v>4.4537500000000001E-2</c:v>
                </c:pt>
                <c:pt idx="115228">
                  <c:v>4.3201000000000003E-2</c:v>
                </c:pt>
                <c:pt idx="115229">
                  <c:v>4.1845399999999998E-2</c:v>
                </c:pt>
                <c:pt idx="115230">
                  <c:v>4.0473000000000002E-2</c:v>
                </c:pt>
                <c:pt idx="115231">
                  <c:v>3.9086299999999997E-2</c:v>
                </c:pt>
                <c:pt idx="115232">
                  <c:v>3.7687699999999998E-2</c:v>
                </c:pt>
                <c:pt idx="115233">
                  <c:v>3.6279499999999999E-2</c:v>
                </c:pt>
                <c:pt idx="115234">
                  <c:v>3.4864100000000002E-2</c:v>
                </c:pt>
                <c:pt idx="115235">
                  <c:v>3.3443800000000003E-2</c:v>
                </c:pt>
                <c:pt idx="115236">
                  <c:v>3.2020800000000002E-2</c:v>
                </c:pt>
                <c:pt idx="115237">
                  <c:v>3.05974E-2</c:v>
                </c:pt>
                <c:pt idx="115238">
                  <c:v>2.9175800000000002E-2</c:v>
                </c:pt>
                <c:pt idx="115239">
                  <c:v>2.7758100000000001E-2</c:v>
                </c:pt>
                <c:pt idx="115240">
                  <c:v>2.6346499999999998E-2</c:v>
                </c:pt>
                <c:pt idx="115241">
                  <c:v>2.49429E-2</c:v>
                </c:pt>
                <c:pt idx="115242">
                  <c:v>2.3549400000000002E-2</c:v>
                </c:pt>
                <c:pt idx="115243">
                  <c:v>2.2167900000000001E-2</c:v>
                </c:pt>
                <c:pt idx="115244">
                  <c:v>2.0800300000000001E-2</c:v>
                </c:pt>
                <c:pt idx="115245">
                  <c:v>1.9448300000000002E-2</c:v>
                </c:pt>
                <c:pt idx="115246">
                  <c:v>1.81137E-2</c:v>
                </c:pt>
                <c:pt idx="115247">
                  <c:v>1.6798299999999999E-2</c:v>
                </c:pt>
                <c:pt idx="115248">
                  <c:v>1.5503400000000001E-2</c:v>
                </c:pt>
                <c:pt idx="115249">
                  <c:v>1.42308E-2</c:v>
                </c:pt>
                <c:pt idx="115250">
                  <c:v>1.2981899999999999E-2</c:v>
                </c:pt>
                <c:pt idx="115251">
                  <c:v>1.17579E-2</c:v>
                </c:pt>
                <c:pt idx="115252">
                  <c:v>1.05603E-2</c:v>
                </c:pt>
                <c:pt idx="115253" formatCode="0.00E+00">
                  <c:v>9.3901200000000001E-3</c:v>
                </c:pt>
                <c:pt idx="115254" formatCode="0.00E+00">
                  <c:v>8.24861E-3</c:v>
                </c:pt>
                <c:pt idx="115255" formatCode="0.00E+00">
                  <c:v>7.1367599999999998E-3</c:v>
                </c:pt>
                <c:pt idx="115256" formatCode="0.00E+00">
                  <c:v>6.0555399999999999E-3</c:v>
                </c:pt>
                <c:pt idx="115257" formatCode="0.00E+00">
                  <c:v>5.0058200000000002E-3</c:v>
                </c:pt>
                <c:pt idx="115258" formatCode="0.00E+00">
                  <c:v>3.9883699999999998E-3</c:v>
                </c:pt>
                <c:pt idx="115259" formatCode="0.00E+00">
                  <c:v>3.0038999999999999E-3</c:v>
                </c:pt>
                <c:pt idx="115260" formatCode="0.00E+00">
                  <c:v>2.05302E-3</c:v>
                </c:pt>
                <c:pt idx="115261" formatCode="0.00E+00">
                  <c:v>1.1362399999999999E-3</c:v>
                </c:pt>
                <c:pt idx="115262" formatCode="0.00E+00">
                  <c:v>2.5399400000000001E-4</c:v>
                </c:pt>
                <c:pt idx="115263" formatCode="0.00E+00">
                  <c:v>-5.9336299999999996E-4</c:v>
                </c:pt>
                <c:pt idx="115264" formatCode="0.00E+00">
                  <c:v>-1.4055700000000001E-3</c:v>
                </c:pt>
                <c:pt idx="115265" formatCode="0.00E+00">
                  <c:v>-2.1824600000000002E-3</c:v>
                </c:pt>
                <c:pt idx="115266" formatCode="0.00E+00">
                  <c:v>-2.9239399999999999E-3</c:v>
                </c:pt>
                <c:pt idx="115267" formatCode="0.00E+00">
                  <c:v>-3.6300099999999999E-3</c:v>
                </c:pt>
                <c:pt idx="115268" formatCode="0.00E+00">
                  <c:v>-4.3007399999999999E-3</c:v>
                </c:pt>
                <c:pt idx="115269" formatCode="0.00E+00">
                  <c:v>-4.9362900000000003E-3</c:v>
                </c:pt>
                <c:pt idx="115270" formatCode="0.00E+00">
                  <c:v>-5.5369099999999999E-3</c:v>
                </c:pt>
                <c:pt idx="115271" formatCode="0.00E+00">
                  <c:v>-6.1029200000000004E-3</c:v>
                </c:pt>
                <c:pt idx="115272" formatCode="0.00E+00">
                  <c:v>-6.6347200000000002E-3</c:v>
                </c:pt>
                <c:pt idx="115273" formatCode="0.00E+00">
                  <c:v>-7.1327700000000001E-3</c:v>
                </c:pt>
                <c:pt idx="115274" formatCode="0.00E+00">
                  <c:v>-7.5976300000000002E-3</c:v>
                </c:pt>
                <c:pt idx="115275" formatCode="0.00E+00">
                  <c:v>-8.0299199999999994E-3</c:v>
                </c:pt>
                <c:pt idx="115276" formatCode="0.00E+00">
                  <c:v>-8.4303199999999998E-3</c:v>
                </c:pt>
                <c:pt idx="115277" formatCode="0.00E+00">
                  <c:v>-8.7995899999999995E-3</c:v>
                </c:pt>
                <c:pt idx="115278" formatCode="0.00E+00">
                  <c:v>-9.1385400000000006E-3</c:v>
                </c:pt>
                <c:pt idx="115279" formatCode="0.00E+00">
                  <c:v>-9.4480499999999995E-3</c:v>
                </c:pt>
                <c:pt idx="115280" formatCode="0.00E+00">
                  <c:v>-9.7290799999999993E-3</c:v>
                </c:pt>
                <c:pt idx="115281" formatCode="0.00E+00">
                  <c:v>-9.9825999999999995E-3</c:v>
                </c:pt>
                <c:pt idx="115282">
                  <c:v>-1.02097E-2</c:v>
                </c:pt>
                <c:pt idx="115283">
                  <c:v>-1.0411399999999999E-2</c:v>
                </c:pt>
                <c:pt idx="115284">
                  <c:v>-1.05889E-2</c:v>
                </c:pt>
                <c:pt idx="115285">
                  <c:v>-1.07434E-2</c:v>
                </c:pt>
                <c:pt idx="115286">
                  <c:v>-1.0876E-2</c:v>
                </c:pt>
                <c:pt idx="115287">
                  <c:v>-1.09882E-2</c:v>
                </c:pt>
                <c:pt idx="115288">
                  <c:v>-1.10811E-2</c:v>
                </c:pt>
                <c:pt idx="115289">
                  <c:v>-1.11561E-2</c:v>
                </c:pt>
                <c:pt idx="115290">
                  <c:v>-1.1214500000000001E-2</c:v>
                </c:pt>
                <c:pt idx="115291">
                  <c:v>-1.12578E-2</c:v>
                </c:pt>
                <c:pt idx="115292">
                  <c:v>-1.12873E-2</c:v>
                </c:pt>
                <c:pt idx="115293">
                  <c:v>-1.1304399999999999E-2</c:v>
                </c:pt>
                <c:pt idx="115294">
                  <c:v>-1.1310499999999999E-2</c:v>
                </c:pt>
                <c:pt idx="115295">
                  <c:v>-1.13071E-2</c:v>
                </c:pt>
                <c:pt idx="115296">
                  <c:v>-1.1295700000000001E-2</c:v>
                </c:pt>
                <c:pt idx="115297">
                  <c:v>-1.1277499999999999E-2</c:v>
                </c:pt>
                <c:pt idx="115298">
                  <c:v>-1.1254200000000001E-2</c:v>
                </c:pt>
                <c:pt idx="115299">
                  <c:v>-1.12271E-2</c:v>
                </c:pt>
                <c:pt idx="115300">
                  <c:v>-1.1197500000000001E-2</c:v>
                </c:pt>
                <c:pt idx="115301">
                  <c:v>-1.1167E-2</c:v>
                </c:pt>
                <c:pt idx="115302">
                  <c:v>-1.11369E-2</c:v>
                </c:pt>
                <c:pt idx="115303">
                  <c:v>-1.11086E-2</c:v>
                </c:pt>
                <c:pt idx="115304">
                  <c:v>-1.10834E-2</c:v>
                </c:pt>
                <c:pt idx="115305">
                  <c:v>-1.1062499999999999E-2</c:v>
                </c:pt>
                <c:pt idx="115306">
                  <c:v>-1.1047400000000001E-2</c:v>
                </c:pt>
                <c:pt idx="115307">
                  <c:v>-1.10393E-2</c:v>
                </c:pt>
                <c:pt idx="115308">
                  <c:v>-1.10393E-2</c:v>
                </c:pt>
                <c:pt idx="115309">
                  <c:v>-1.10486E-2</c:v>
                </c:pt>
                <c:pt idx="115310">
                  <c:v>-1.10683E-2</c:v>
                </c:pt>
                <c:pt idx="115311">
                  <c:v>-1.1099599999999999E-2</c:v>
                </c:pt>
                <c:pt idx="115312">
                  <c:v>-1.1143500000000001E-2</c:v>
                </c:pt>
                <c:pt idx="115313">
                  <c:v>-1.12009E-2</c:v>
                </c:pt>
                <c:pt idx="115314">
                  <c:v>-1.1272799999999999E-2</c:v>
                </c:pt>
                <c:pt idx="115315">
                  <c:v>-1.136E-2</c:v>
                </c:pt>
                <c:pt idx="115316">
                  <c:v>-1.14634E-2</c:v>
                </c:pt>
                <c:pt idx="115317">
                  <c:v>-1.1583700000000001E-2</c:v>
                </c:pt>
                <c:pt idx="115318">
                  <c:v>-1.17216E-2</c:v>
                </c:pt>
                <c:pt idx="115319">
                  <c:v>-1.18777E-2</c:v>
                </c:pt>
                <c:pt idx="115320">
                  <c:v>-1.20526E-2</c:v>
                </c:pt>
                <c:pt idx="115321">
                  <c:v>-1.22468E-2</c:v>
                </c:pt>
                <c:pt idx="115322">
                  <c:v>-1.24606E-2</c:v>
                </c:pt>
                <c:pt idx="115323">
                  <c:v>-1.26946E-2</c:v>
                </c:pt>
                <c:pt idx="115324">
                  <c:v>-1.29488E-2</c:v>
                </c:pt>
                <c:pt idx="115325">
                  <c:v>-1.32236E-2</c:v>
                </c:pt>
                <c:pt idx="115326">
                  <c:v>-1.3519099999999999E-2</c:v>
                </c:pt>
                <c:pt idx="115327">
                  <c:v>-1.38353E-2</c:v>
                </c:pt>
                <c:pt idx="115328">
                  <c:v>-1.4172300000000001E-2</c:v>
                </c:pt>
                <c:pt idx="115329">
                  <c:v>-1.45299E-2</c:v>
                </c:pt>
                <c:pt idx="115330">
                  <c:v>-1.4907999999999999E-2</c:v>
                </c:pt>
                <c:pt idx="115331">
                  <c:v>-1.53064E-2</c:v>
                </c:pt>
                <c:pt idx="115332">
                  <c:v>-1.5724700000000001E-2</c:v>
                </c:pt>
                <c:pt idx="115333">
                  <c:v>-1.61625E-2</c:v>
                </c:pt>
                <c:pt idx="115334">
                  <c:v>-1.6619499999999999E-2</c:v>
                </c:pt>
                <c:pt idx="115335">
                  <c:v>-1.7095099999999998E-2</c:v>
                </c:pt>
                <c:pt idx="115336">
                  <c:v>-1.7588599999999999E-2</c:v>
                </c:pt>
                <c:pt idx="115337">
                  <c:v>-1.8099500000000001E-2</c:v>
                </c:pt>
                <c:pt idx="115338">
                  <c:v>-1.8626899999999998E-2</c:v>
                </c:pt>
                <c:pt idx="115339">
                  <c:v>-1.9170099999999999E-2</c:v>
                </c:pt>
                <c:pt idx="115340">
                  <c:v>-1.9728200000000001E-2</c:v>
                </c:pt>
                <c:pt idx="115341">
                  <c:v>-2.03003E-2</c:v>
                </c:pt>
                <c:pt idx="115342">
                  <c:v>-2.0885299999999999E-2</c:v>
                </c:pt>
                <c:pt idx="115343">
                  <c:v>-2.14822E-2</c:v>
                </c:pt>
                <c:pt idx="115344">
                  <c:v>-2.2089899999999999E-2</c:v>
                </c:pt>
                <c:pt idx="115345">
                  <c:v>-2.27072E-2</c:v>
                </c:pt>
                <c:pt idx="115346">
                  <c:v>-2.3332800000000001E-2</c:v>
                </c:pt>
                <c:pt idx="115347">
                  <c:v>-2.39656E-2</c:v>
                </c:pt>
                <c:pt idx="115348">
                  <c:v>-2.4604000000000001E-2</c:v>
                </c:pt>
                <c:pt idx="115349">
                  <c:v>-2.5246899999999999E-2</c:v>
                </c:pt>
                <c:pt idx="115350">
                  <c:v>-2.5892600000000002E-2</c:v>
                </c:pt>
                <c:pt idx="115351">
                  <c:v>-2.6539799999999999E-2</c:v>
                </c:pt>
                <c:pt idx="115352">
                  <c:v>-2.7186999999999999E-2</c:v>
                </c:pt>
                <c:pt idx="115353">
                  <c:v>-2.7832599999999999E-2</c:v>
                </c:pt>
                <c:pt idx="115354">
                  <c:v>-2.84751E-2</c:v>
                </c:pt>
                <c:pt idx="115355">
                  <c:v>-2.9112800000000001E-2</c:v>
                </c:pt>
                <c:pt idx="115356">
                  <c:v>-2.9744099999999999E-2</c:v>
                </c:pt>
                <c:pt idx="115357">
                  <c:v>-3.0367499999999999E-2</c:v>
                </c:pt>
                <c:pt idx="115358">
                  <c:v>-3.0981100000000001E-2</c:v>
                </c:pt>
                <c:pt idx="115359">
                  <c:v>-3.1583300000000002E-2</c:v>
                </c:pt>
                <c:pt idx="115360">
                  <c:v>-3.2172600000000003E-2</c:v>
                </c:pt>
                <c:pt idx="115361">
                  <c:v>-3.2746999999999998E-2</c:v>
                </c:pt>
                <c:pt idx="115362">
                  <c:v>-3.3305000000000001E-2</c:v>
                </c:pt>
                <c:pt idx="115363">
                  <c:v>-3.3844800000000001E-2</c:v>
                </c:pt>
                <c:pt idx="115364">
                  <c:v>-3.4364800000000001E-2</c:v>
                </c:pt>
                <c:pt idx="115365">
                  <c:v>-3.4863199999999997E-2</c:v>
                </c:pt>
                <c:pt idx="115366">
                  <c:v>-3.5338500000000002E-2</c:v>
                </c:pt>
                <c:pt idx="115367">
                  <c:v>-3.5788800000000003E-2</c:v>
                </c:pt>
                <c:pt idx="115368">
                  <c:v>-3.6212599999999998E-2</c:v>
                </c:pt>
                <c:pt idx="115369">
                  <c:v>-3.66082E-2</c:v>
                </c:pt>
                <c:pt idx="115370">
                  <c:v>-3.6974100000000003E-2</c:v>
                </c:pt>
                <c:pt idx="115371">
                  <c:v>-3.7308599999999997E-2</c:v>
                </c:pt>
                <c:pt idx="115372">
                  <c:v>-3.7610299999999999E-2</c:v>
                </c:pt>
                <c:pt idx="115373">
                  <c:v>-3.7877599999999997E-2</c:v>
                </c:pt>
                <c:pt idx="115374">
                  <c:v>-3.8109200000000003E-2</c:v>
                </c:pt>
                <c:pt idx="115375">
                  <c:v>-3.8303499999999997E-2</c:v>
                </c:pt>
                <c:pt idx="115376">
                  <c:v>-3.8459199999999999E-2</c:v>
                </c:pt>
                <c:pt idx="115377">
                  <c:v>-3.8575100000000001E-2</c:v>
                </c:pt>
                <c:pt idx="115378">
                  <c:v>-3.8649700000000002E-2</c:v>
                </c:pt>
                <c:pt idx="115379">
                  <c:v>-3.8682099999999997E-2</c:v>
                </c:pt>
                <c:pt idx="115380">
                  <c:v>-3.8670900000000001E-2</c:v>
                </c:pt>
                <c:pt idx="115381">
                  <c:v>-3.8615099999999999E-2</c:v>
                </c:pt>
                <c:pt idx="115382">
                  <c:v>-3.8513699999999998E-2</c:v>
                </c:pt>
                <c:pt idx="115383">
                  <c:v>-3.8365799999999999E-2</c:v>
                </c:pt>
                <c:pt idx="115384">
                  <c:v>-3.8170500000000003E-2</c:v>
                </c:pt>
                <c:pt idx="115385">
                  <c:v>-3.7927000000000002E-2</c:v>
                </c:pt>
                <c:pt idx="115386">
                  <c:v>-3.7634500000000001E-2</c:v>
                </c:pt>
                <c:pt idx="115387">
                  <c:v>-3.7292499999999999E-2</c:v>
                </c:pt>
                <c:pt idx="115388">
                  <c:v>-3.6900299999999997E-2</c:v>
                </c:pt>
                <c:pt idx="115389">
                  <c:v>-3.6457499999999997E-2</c:v>
                </c:pt>
                <c:pt idx="115390">
                  <c:v>-3.5963599999999998E-2</c:v>
                </c:pt>
                <c:pt idx="115391">
                  <c:v>-3.5418499999999999E-2</c:v>
                </c:pt>
                <c:pt idx="115392">
                  <c:v>-3.4821699999999997E-2</c:v>
                </c:pt>
                <c:pt idx="115393">
                  <c:v>-3.4173299999999997E-2</c:v>
                </c:pt>
                <c:pt idx="115394">
                  <c:v>-3.3473200000000002E-2</c:v>
                </c:pt>
                <c:pt idx="115395">
                  <c:v>-3.2721399999999998E-2</c:v>
                </c:pt>
                <c:pt idx="115396">
                  <c:v>-3.1918000000000002E-2</c:v>
                </c:pt>
                <c:pt idx="115397">
                  <c:v>-3.1063299999999999E-2</c:v>
                </c:pt>
                <c:pt idx="115398">
                  <c:v>-3.01576E-2</c:v>
                </c:pt>
                <c:pt idx="115399">
                  <c:v>-2.9201399999999999E-2</c:v>
                </c:pt>
                <c:pt idx="115400">
                  <c:v>-2.8195000000000001E-2</c:v>
                </c:pt>
                <c:pt idx="115401">
                  <c:v>-2.7139300000000002E-2</c:v>
                </c:pt>
                <c:pt idx="115402">
                  <c:v>-2.60348E-2</c:v>
                </c:pt>
                <c:pt idx="115403">
                  <c:v>-2.48823E-2</c:v>
                </c:pt>
                <c:pt idx="115404">
                  <c:v>-2.3682700000000001E-2</c:v>
                </c:pt>
                <c:pt idx="115405">
                  <c:v>-2.2437100000000001E-2</c:v>
                </c:pt>
                <c:pt idx="115406">
                  <c:v>-2.1146399999999999E-2</c:v>
                </c:pt>
                <c:pt idx="115407">
                  <c:v>-1.98119E-2</c:v>
                </c:pt>
                <c:pt idx="115408">
                  <c:v>-1.8434699999999998E-2</c:v>
                </c:pt>
                <c:pt idx="115409">
                  <c:v>-1.7016199999999999E-2</c:v>
                </c:pt>
                <c:pt idx="115410">
                  <c:v>-1.55579E-2</c:v>
                </c:pt>
                <c:pt idx="115411">
                  <c:v>-1.4061199999999999E-2</c:v>
                </c:pt>
                <c:pt idx="115412">
                  <c:v>-1.25278E-2</c:v>
                </c:pt>
                <c:pt idx="115413">
                  <c:v>-1.0959200000000001E-2</c:v>
                </c:pt>
                <c:pt idx="115414" formatCode="0.00E+00">
                  <c:v>-9.3572399999999993E-3</c:v>
                </c:pt>
                <c:pt idx="115415" formatCode="0.00E+00">
                  <c:v>-7.7237499999999997E-3</c:v>
                </c:pt>
                <c:pt idx="115416" formatCode="0.00E+00">
                  <c:v>-6.0606000000000002E-3</c:v>
                </c:pt>
                <c:pt idx="115417" formatCode="0.00E+00">
                  <c:v>-4.3697600000000003E-3</c:v>
                </c:pt>
                <c:pt idx="115418" formatCode="0.00E+00">
                  <c:v>-2.6532600000000002E-3</c:v>
                </c:pt>
                <c:pt idx="115419" formatCode="0.00E+00">
                  <c:v>-9.1319199999999995E-4</c:v>
                </c:pt>
                <c:pt idx="115420" formatCode="0.00E+00">
                  <c:v>8.4828799999999999E-4</c:v>
                </c:pt>
                <c:pt idx="115421" formatCode="0.00E+00">
                  <c:v>2.62897E-3</c:v>
                </c:pt>
                <c:pt idx="115422" formatCode="0.00E+00">
                  <c:v>4.4265700000000003E-3</c:v>
                </c:pt>
                <c:pt idx="115423" formatCode="0.00E+00">
                  <c:v>6.2387900000000001E-3</c:v>
                </c:pt>
                <c:pt idx="115424" formatCode="0.00E+00">
                  <c:v>8.0632499999999992E-3</c:v>
                </c:pt>
                <c:pt idx="115425" formatCode="0.00E+00">
                  <c:v>9.8975399999999998E-3</c:v>
                </c:pt>
                <c:pt idx="115426">
                  <c:v>1.17392E-2</c:v>
                </c:pt>
                <c:pt idx="115427">
                  <c:v>1.35858E-2</c:v>
                </c:pt>
                <c:pt idx="115428">
                  <c:v>1.5434700000000001E-2</c:v>
                </c:pt>
                <c:pt idx="115429">
                  <c:v>1.72835E-2</c:v>
                </c:pt>
                <c:pt idx="115430">
                  <c:v>1.9129500000000001E-2</c:v>
                </c:pt>
                <c:pt idx="115431">
                  <c:v>2.0970099999999998E-2</c:v>
                </c:pt>
                <c:pt idx="115432">
                  <c:v>2.2802800000000002E-2</c:v>
                </c:pt>
                <c:pt idx="115433">
                  <c:v>2.4625000000000001E-2</c:v>
                </c:pt>
                <c:pt idx="115434">
                  <c:v>2.64339E-2</c:v>
                </c:pt>
                <c:pt idx="115435">
                  <c:v>2.8226999999999999E-2</c:v>
                </c:pt>
                <c:pt idx="115436">
                  <c:v>3.0001699999999999E-2</c:v>
                </c:pt>
                <c:pt idx="115437">
                  <c:v>3.1755199999999997E-2</c:v>
                </c:pt>
                <c:pt idx="115438">
                  <c:v>3.3485099999999997E-2</c:v>
                </c:pt>
                <c:pt idx="115439">
                  <c:v>3.5188700000000003E-2</c:v>
                </c:pt>
                <c:pt idx="115440">
                  <c:v>3.6863399999999998E-2</c:v>
                </c:pt>
                <c:pt idx="115441">
                  <c:v>3.8506699999999998E-2</c:v>
                </c:pt>
                <c:pt idx="115442">
                  <c:v>4.0116100000000002E-2</c:v>
                </c:pt>
                <c:pt idx="115443">
                  <c:v>4.1688999999999997E-2</c:v>
                </c:pt>
                <c:pt idx="115444">
                  <c:v>4.3222999999999998E-2</c:v>
                </c:pt>
                <c:pt idx="115445">
                  <c:v>4.4715699999999997E-2</c:v>
                </c:pt>
                <c:pt idx="115446">
                  <c:v>4.6164700000000003E-2</c:v>
                </c:pt>
                <c:pt idx="115447">
                  <c:v>4.7567699999999997E-2</c:v>
                </c:pt>
                <c:pt idx="115448">
                  <c:v>4.8922399999999998E-2</c:v>
                </c:pt>
                <c:pt idx="115449">
                  <c:v>5.0226699999999999E-2</c:v>
                </c:pt>
                <c:pt idx="115450">
                  <c:v>5.1478299999999998E-2</c:v>
                </c:pt>
                <c:pt idx="115451">
                  <c:v>5.2675199999999998E-2</c:v>
                </c:pt>
                <c:pt idx="115452">
                  <c:v>5.3815300000000003E-2</c:v>
                </c:pt>
                <c:pt idx="115453">
                  <c:v>5.4896800000000003E-2</c:v>
                </c:pt>
                <c:pt idx="115454">
                  <c:v>5.5917799999999997E-2</c:v>
                </c:pt>
                <c:pt idx="115455">
                  <c:v>5.6876400000000001E-2</c:v>
                </c:pt>
                <c:pt idx="115456">
                  <c:v>5.7771000000000003E-2</c:v>
                </c:pt>
                <c:pt idx="115457">
                  <c:v>5.8599999999999999E-2</c:v>
                </c:pt>
                <c:pt idx="115458">
                  <c:v>5.9361799999999999E-2</c:v>
                </c:pt>
                <c:pt idx="115459">
                  <c:v>6.0054999999999997E-2</c:v>
                </c:pt>
                <c:pt idx="115460">
                  <c:v>6.0678299999999998E-2</c:v>
                </c:pt>
                <c:pt idx="115461">
                  <c:v>6.1230399999999997E-2</c:v>
                </c:pt>
                <c:pt idx="115462">
                  <c:v>6.17102E-2</c:v>
                </c:pt>
                <c:pt idx="115463">
                  <c:v>6.2116600000000001E-2</c:v>
                </c:pt>
                <c:pt idx="115464">
                  <c:v>6.2448700000000003E-2</c:v>
                </c:pt>
                <c:pt idx="115465">
                  <c:v>6.2705700000000003E-2</c:v>
                </c:pt>
                <c:pt idx="115466">
                  <c:v>6.2886899999999996E-2</c:v>
                </c:pt>
                <c:pt idx="115467">
                  <c:v>6.2991599999999995E-2</c:v>
                </c:pt>
                <c:pt idx="115468">
                  <c:v>6.3019400000000003E-2</c:v>
                </c:pt>
                <c:pt idx="115469">
                  <c:v>6.2969899999999995E-2</c:v>
                </c:pt>
                <c:pt idx="115470">
                  <c:v>6.2842800000000004E-2</c:v>
                </c:pt>
                <c:pt idx="115471">
                  <c:v>6.2637899999999996E-2</c:v>
                </c:pt>
                <c:pt idx="115472">
                  <c:v>6.23552E-2</c:v>
                </c:pt>
                <c:pt idx="115473">
                  <c:v>6.1994800000000003E-2</c:v>
                </c:pt>
                <c:pt idx="115474">
                  <c:v>6.1556899999999998E-2</c:v>
                </c:pt>
                <c:pt idx="115475">
                  <c:v>6.1041699999999997E-2</c:v>
                </c:pt>
                <c:pt idx="115476">
                  <c:v>6.0449799999999998E-2</c:v>
                </c:pt>
                <c:pt idx="115477">
                  <c:v>5.9781599999999997E-2</c:v>
                </c:pt>
                <c:pt idx="115478">
                  <c:v>5.9037800000000001E-2</c:v>
                </c:pt>
                <c:pt idx="115479">
                  <c:v>5.8219199999999999E-2</c:v>
                </c:pt>
                <c:pt idx="115480">
                  <c:v>5.7326599999999998E-2</c:v>
                </c:pt>
                <c:pt idx="115481">
                  <c:v>5.6361099999999997E-2</c:v>
                </c:pt>
                <c:pt idx="115482">
                  <c:v>5.5323799999999999E-2</c:v>
                </c:pt>
                <c:pt idx="115483">
                  <c:v>5.4215800000000001E-2</c:v>
                </c:pt>
                <c:pt idx="115484">
                  <c:v>5.3038500000000002E-2</c:v>
                </c:pt>
                <c:pt idx="115485">
                  <c:v>5.1793400000000003E-2</c:v>
                </c:pt>
                <c:pt idx="115486">
                  <c:v>5.0481999999999999E-2</c:v>
                </c:pt>
                <c:pt idx="115487">
                  <c:v>4.9105900000000001E-2</c:v>
                </c:pt>
                <c:pt idx="115488">
                  <c:v>4.7666899999999998E-2</c:v>
                </c:pt>
                <c:pt idx="115489">
                  <c:v>4.6166800000000001E-2</c:v>
                </c:pt>
                <c:pt idx="115490">
                  <c:v>4.4607500000000001E-2</c:v>
                </c:pt>
                <c:pt idx="115491">
                  <c:v>4.2991099999999997E-2</c:v>
                </c:pt>
                <c:pt idx="115492">
                  <c:v>4.1319799999999997E-2</c:v>
                </c:pt>
                <c:pt idx="115493">
                  <c:v>3.9595600000000002E-2</c:v>
                </c:pt>
                <c:pt idx="115494">
                  <c:v>3.7820899999999998E-2</c:v>
                </c:pt>
                <c:pt idx="115495">
                  <c:v>3.5998099999999998E-2</c:v>
                </c:pt>
                <c:pt idx="115496">
                  <c:v>3.4129600000000003E-2</c:v>
                </c:pt>
                <c:pt idx="115497">
                  <c:v>3.2217900000000001E-2</c:v>
                </c:pt>
                <c:pt idx="115498">
                  <c:v>3.02656E-2</c:v>
                </c:pt>
                <c:pt idx="115499">
                  <c:v>2.82753E-2</c:v>
                </c:pt>
                <c:pt idx="115500">
                  <c:v>2.62499E-2</c:v>
                </c:pt>
                <c:pt idx="115501">
                  <c:v>2.4191899999999999E-2</c:v>
                </c:pt>
                <c:pt idx="115502">
                  <c:v>2.21044E-2</c:v>
                </c:pt>
                <c:pt idx="115503">
                  <c:v>1.9990000000000001E-2</c:v>
                </c:pt>
                <c:pt idx="115504">
                  <c:v>1.7851800000000001E-2</c:v>
                </c:pt>
                <c:pt idx="115505">
                  <c:v>1.5692600000000001E-2</c:v>
                </c:pt>
                <c:pt idx="115506">
                  <c:v>1.35155E-2</c:v>
                </c:pt>
                <c:pt idx="115507">
                  <c:v>1.13235E-2</c:v>
                </c:pt>
                <c:pt idx="115508" formatCode="0.00E+00">
                  <c:v>9.1196000000000003E-3</c:v>
                </c:pt>
                <c:pt idx="115509" formatCode="0.00E+00">
                  <c:v>6.9068599999999999E-3</c:v>
                </c:pt>
                <c:pt idx="115510" formatCode="0.00E+00">
                  <c:v>4.6883599999999999E-3</c:v>
                </c:pt>
                <c:pt idx="115511" formatCode="0.00E+00">
                  <c:v>2.4671799999999998E-3</c:v>
                </c:pt>
                <c:pt idx="115512" formatCode="0.00E+00">
                  <c:v>2.4641300000000001E-4</c:v>
                </c:pt>
                <c:pt idx="115513" formatCode="0.00E+00">
                  <c:v>-1.9708500000000001E-3</c:v>
                </c:pt>
                <c:pt idx="115514" formatCode="0.00E+00">
                  <c:v>-4.1815300000000001E-3</c:v>
                </c:pt>
                <c:pt idx="115515" formatCode="0.00E+00">
                  <c:v>-6.3825499999999999E-3</c:v>
                </c:pt>
                <c:pt idx="115516" formatCode="0.00E+00">
                  <c:v>-8.5708399999999997E-3</c:v>
                </c:pt>
                <c:pt idx="115517">
                  <c:v>-1.07434E-2</c:v>
                </c:pt>
                <c:pt idx="115518">
                  <c:v>-1.28971E-2</c:v>
                </c:pt>
                <c:pt idx="115519">
                  <c:v>-1.50291E-2</c:v>
                </c:pt>
                <c:pt idx="115520">
                  <c:v>-1.71363E-2</c:v>
                </c:pt>
                <c:pt idx="115521">
                  <c:v>-1.9215800000000002E-2</c:v>
                </c:pt>
                <c:pt idx="115522">
                  <c:v>-2.12648E-2</c:v>
                </c:pt>
                <c:pt idx="115523">
                  <c:v>-2.3280499999999999E-2</c:v>
                </c:pt>
                <c:pt idx="115524">
                  <c:v>-2.5260000000000001E-2</c:v>
                </c:pt>
                <c:pt idx="115525">
                  <c:v>-2.7200599999999998E-2</c:v>
                </c:pt>
                <c:pt idx="115526">
                  <c:v>-2.90996E-2</c:v>
                </c:pt>
                <c:pt idx="115527">
                  <c:v>-3.0954599999999999E-2</c:v>
                </c:pt>
                <c:pt idx="115528">
                  <c:v>-3.2762800000000002E-2</c:v>
                </c:pt>
                <c:pt idx="115529">
                  <c:v>-3.4521900000000001E-2</c:v>
                </c:pt>
                <c:pt idx="115530">
                  <c:v>-3.6229499999999998E-2</c:v>
                </c:pt>
                <c:pt idx="115531">
                  <c:v>-3.7883300000000002E-2</c:v>
                </c:pt>
                <c:pt idx="115532">
                  <c:v>-3.9481000000000002E-2</c:v>
                </c:pt>
                <c:pt idx="115533">
                  <c:v>-4.1020599999999997E-2</c:v>
                </c:pt>
                <c:pt idx="115534">
                  <c:v>-4.24999E-2</c:v>
                </c:pt>
                <c:pt idx="115535">
                  <c:v>-4.3917100000000001E-2</c:v>
                </c:pt>
                <c:pt idx="115536">
                  <c:v>-4.5270299999999999E-2</c:v>
                </c:pt>
                <c:pt idx="115537">
                  <c:v>-4.6557599999999998E-2</c:v>
                </c:pt>
                <c:pt idx="115538">
                  <c:v>-4.7777600000000003E-2</c:v>
                </c:pt>
                <c:pt idx="115539">
                  <c:v>-4.8928600000000003E-2</c:v>
                </c:pt>
                <c:pt idx="115540">
                  <c:v>-5.0009199999999997E-2</c:v>
                </c:pt>
                <c:pt idx="115541">
                  <c:v>-5.1018099999999997E-2</c:v>
                </c:pt>
                <c:pt idx="115542">
                  <c:v>-5.1954E-2</c:v>
                </c:pt>
                <c:pt idx="115543">
                  <c:v>-5.2815800000000003E-2</c:v>
                </c:pt>
                <c:pt idx="115544">
                  <c:v>-5.36026E-2</c:v>
                </c:pt>
                <c:pt idx="115545">
                  <c:v>-5.4313500000000001E-2</c:v>
                </c:pt>
                <c:pt idx="115546">
                  <c:v>-5.4947700000000002E-2</c:v>
                </c:pt>
                <c:pt idx="115547">
                  <c:v>-5.5504699999999997E-2</c:v>
                </c:pt>
                <c:pt idx="115548">
                  <c:v>-5.59838E-2</c:v>
                </c:pt>
                <c:pt idx="115549">
                  <c:v>-5.63846E-2</c:v>
                </c:pt>
                <c:pt idx="115550">
                  <c:v>-5.6707E-2</c:v>
                </c:pt>
                <c:pt idx="115551">
                  <c:v>-5.69507E-2</c:v>
                </c:pt>
                <c:pt idx="115552">
                  <c:v>-5.7115699999999998E-2</c:v>
                </c:pt>
                <c:pt idx="115553">
                  <c:v>-5.7202200000000002E-2</c:v>
                </c:pt>
                <c:pt idx="115554">
                  <c:v>-5.7210200000000003E-2</c:v>
                </c:pt>
                <c:pt idx="115555">
                  <c:v>-5.7140200000000002E-2</c:v>
                </c:pt>
                <c:pt idx="115556">
                  <c:v>-5.6992500000000001E-2</c:v>
                </c:pt>
                <c:pt idx="115557">
                  <c:v>-5.67678E-2</c:v>
                </c:pt>
                <c:pt idx="115558">
                  <c:v>-5.6466799999999998E-2</c:v>
                </c:pt>
                <c:pt idx="115559">
                  <c:v>-5.6090099999999997E-2</c:v>
                </c:pt>
                <c:pt idx="115560">
                  <c:v>-5.5638800000000002E-2</c:v>
                </c:pt>
                <c:pt idx="115561">
                  <c:v>-5.51139E-2</c:v>
                </c:pt>
                <c:pt idx="115562">
                  <c:v>-5.4516500000000002E-2</c:v>
                </c:pt>
                <c:pt idx="115563">
                  <c:v>-5.3847800000000001E-2</c:v>
                </c:pt>
                <c:pt idx="115564">
                  <c:v>-5.3109200000000002E-2</c:v>
                </c:pt>
                <c:pt idx="115565">
                  <c:v>-5.23022E-2</c:v>
                </c:pt>
                <c:pt idx="115566">
                  <c:v>-5.1428300000000003E-2</c:v>
                </c:pt>
                <c:pt idx="115567">
                  <c:v>-5.0489199999999998E-2</c:v>
                </c:pt>
                <c:pt idx="115568">
                  <c:v>-4.9486599999999999E-2</c:v>
                </c:pt>
                <c:pt idx="115569">
                  <c:v>-4.8422399999999997E-2</c:v>
                </c:pt>
                <c:pt idx="115570">
                  <c:v>-4.72985E-2</c:v>
                </c:pt>
                <c:pt idx="115571">
                  <c:v>-4.6116900000000002E-2</c:v>
                </c:pt>
                <c:pt idx="115572">
                  <c:v>-4.4879799999999997E-2</c:v>
                </c:pt>
                <c:pt idx="115573">
                  <c:v>-4.3589299999999997E-2</c:v>
                </c:pt>
                <c:pt idx="115574">
                  <c:v>-4.2247699999999999E-2</c:v>
                </c:pt>
                <c:pt idx="115575">
                  <c:v>-4.0857200000000003E-2</c:v>
                </c:pt>
                <c:pt idx="115576">
                  <c:v>-3.9420400000000001E-2</c:v>
                </c:pt>
                <c:pt idx="115577">
                  <c:v>-3.79397E-2</c:v>
                </c:pt>
                <c:pt idx="115578">
                  <c:v>-3.6417600000000001E-2</c:v>
                </c:pt>
                <c:pt idx="115579">
                  <c:v>-3.4856600000000001E-2</c:v>
                </c:pt>
                <c:pt idx="115580">
                  <c:v>-3.3259400000000001E-2</c:v>
                </c:pt>
                <c:pt idx="115581">
                  <c:v>-3.1628700000000003E-2</c:v>
                </c:pt>
                <c:pt idx="115582">
                  <c:v>-2.9967199999999999E-2</c:v>
                </c:pt>
                <c:pt idx="115583">
                  <c:v>-2.82776E-2</c:v>
                </c:pt>
                <c:pt idx="115584">
                  <c:v>-2.6562800000000001E-2</c:v>
                </c:pt>
                <c:pt idx="115585">
                  <c:v>-2.48255E-2</c:v>
                </c:pt>
                <c:pt idx="115586">
                  <c:v>-2.3068499999999999E-2</c:v>
                </c:pt>
                <c:pt idx="115587">
                  <c:v>-2.1294799999999999E-2</c:v>
                </c:pt>
                <c:pt idx="115588">
                  <c:v>-1.9507199999999999E-2</c:v>
                </c:pt>
                <c:pt idx="115589">
                  <c:v>-1.7708499999999999E-2</c:v>
                </c:pt>
                <c:pt idx="115590">
                  <c:v>-1.5901700000000001E-2</c:v>
                </c:pt>
                <c:pt idx="115591">
                  <c:v>-1.40897E-2</c:v>
                </c:pt>
                <c:pt idx="115592">
                  <c:v>-1.22752E-2</c:v>
                </c:pt>
                <c:pt idx="115593">
                  <c:v>-1.04612E-2</c:v>
                </c:pt>
                <c:pt idx="115594" formatCode="0.00E+00">
                  <c:v>-8.6504800000000003E-3</c:v>
                </c:pt>
                <c:pt idx="115595" formatCode="0.00E+00">
                  <c:v>-6.8459200000000001E-3</c:v>
                </c:pt>
                <c:pt idx="115596" formatCode="0.00E+00">
                  <c:v>-5.0503099999999997E-3</c:v>
                </c:pt>
                <c:pt idx="115597" formatCode="0.00E+00">
                  <c:v>-3.26641E-3</c:v>
                </c:pt>
                <c:pt idx="115598" formatCode="0.00E+00">
                  <c:v>-1.49698E-3</c:v>
                </c:pt>
                <c:pt idx="115599" formatCode="0.00E+00">
                  <c:v>2.55281E-4</c:v>
                </c:pt>
                <c:pt idx="115600" formatCode="0.00E+00">
                  <c:v>1.9877200000000001E-3</c:v>
                </c:pt>
                <c:pt idx="115601" formatCode="0.00E+00">
                  <c:v>3.6977199999999998E-3</c:v>
                </c:pt>
                <c:pt idx="115602" formatCode="0.00E+00">
                  <c:v>5.3827199999999997E-3</c:v>
                </c:pt>
                <c:pt idx="115603" formatCode="0.00E+00">
                  <c:v>7.0401999999999999E-3</c:v>
                </c:pt>
                <c:pt idx="115604" formatCode="0.00E+00">
                  <c:v>8.6677200000000003E-3</c:v>
                </c:pt>
                <c:pt idx="115605">
                  <c:v>1.02629E-2</c:v>
                </c:pt>
                <c:pt idx="115606">
                  <c:v>1.18234E-2</c:v>
                </c:pt>
                <c:pt idx="115607">
                  <c:v>1.3346999999999999E-2</c:v>
                </c:pt>
                <c:pt idx="115608">
                  <c:v>1.4831499999999999E-2</c:v>
                </c:pt>
                <c:pt idx="115609">
                  <c:v>1.6274799999999999E-2</c:v>
                </c:pt>
                <c:pt idx="115610">
                  <c:v>1.76749E-2</c:v>
                </c:pt>
                <c:pt idx="115611">
                  <c:v>1.9029899999999999E-2</c:v>
                </c:pt>
                <c:pt idx="115612">
                  <c:v>2.03378E-2</c:v>
                </c:pt>
                <c:pt idx="115613">
                  <c:v>2.1597100000000001E-2</c:v>
                </c:pt>
                <c:pt idx="115614">
                  <c:v>2.28059E-2</c:v>
                </c:pt>
                <c:pt idx="115615">
                  <c:v>2.39627E-2</c:v>
                </c:pt>
                <c:pt idx="115616">
                  <c:v>2.5066100000000001E-2</c:v>
                </c:pt>
                <c:pt idx="115617">
                  <c:v>2.6114600000000002E-2</c:v>
                </c:pt>
                <c:pt idx="115618">
                  <c:v>2.7107099999999999E-2</c:v>
                </c:pt>
                <c:pt idx="115619">
                  <c:v>2.80422E-2</c:v>
                </c:pt>
                <c:pt idx="115620">
                  <c:v>2.8919E-2</c:v>
                </c:pt>
                <c:pt idx="115621">
                  <c:v>2.9736499999999999E-2</c:v>
                </c:pt>
                <c:pt idx="115622">
                  <c:v>3.0493900000000001E-2</c:v>
                </c:pt>
                <c:pt idx="115623">
                  <c:v>3.1190300000000001E-2</c:v>
                </c:pt>
                <c:pt idx="115624">
                  <c:v>3.1825199999999998E-2</c:v>
                </c:pt>
                <c:pt idx="115625">
                  <c:v>3.2398099999999999E-2</c:v>
                </c:pt>
                <c:pt idx="115626">
                  <c:v>3.2908399999999997E-2</c:v>
                </c:pt>
                <c:pt idx="115627">
                  <c:v>3.3355999999999997E-2</c:v>
                </c:pt>
                <c:pt idx="115628">
                  <c:v>3.37405E-2</c:v>
                </c:pt>
                <c:pt idx="115629">
                  <c:v>3.4062000000000002E-2</c:v>
                </c:pt>
                <c:pt idx="115630">
                  <c:v>3.4320400000000001E-2</c:v>
                </c:pt>
                <c:pt idx="115631">
                  <c:v>3.4515900000000002E-2</c:v>
                </c:pt>
                <c:pt idx="115632">
                  <c:v>3.4648699999999998E-2</c:v>
                </c:pt>
                <c:pt idx="115633">
                  <c:v>3.4719199999999999E-2</c:v>
                </c:pt>
                <c:pt idx="115634">
                  <c:v>3.47277E-2</c:v>
                </c:pt>
                <c:pt idx="115635">
                  <c:v>3.4674999999999997E-2</c:v>
                </c:pt>
                <c:pt idx="115636">
                  <c:v>3.4561599999999998E-2</c:v>
                </c:pt>
                <c:pt idx="115637">
                  <c:v>3.4388299999999997E-2</c:v>
                </c:pt>
                <c:pt idx="115638">
                  <c:v>3.4156100000000002E-2</c:v>
                </c:pt>
                <c:pt idx="115639">
                  <c:v>3.3865699999999999E-2</c:v>
                </c:pt>
                <c:pt idx="115640">
                  <c:v>3.3518399999999997E-2</c:v>
                </c:pt>
                <c:pt idx="115641">
                  <c:v>3.3115199999999997E-2</c:v>
                </c:pt>
                <c:pt idx="115642">
                  <c:v>3.2657499999999999E-2</c:v>
                </c:pt>
                <c:pt idx="115643">
                  <c:v>3.2146500000000001E-2</c:v>
                </c:pt>
                <c:pt idx="115644">
                  <c:v>3.1583699999999999E-2</c:v>
                </c:pt>
                <c:pt idx="115645">
                  <c:v>3.0970600000000001E-2</c:v>
                </c:pt>
                <c:pt idx="115646">
                  <c:v>3.03088E-2</c:v>
                </c:pt>
                <c:pt idx="115647">
                  <c:v>2.9600000000000001E-2</c:v>
                </c:pt>
                <c:pt idx="115648">
                  <c:v>2.8845800000000001E-2</c:v>
                </c:pt>
                <c:pt idx="115649">
                  <c:v>2.8048199999999999E-2</c:v>
                </c:pt>
                <c:pt idx="115650">
                  <c:v>2.7209000000000001E-2</c:v>
                </c:pt>
                <c:pt idx="115651">
                  <c:v>2.6330099999999999E-2</c:v>
                </c:pt>
                <c:pt idx="115652">
                  <c:v>2.5413499999999999E-2</c:v>
                </c:pt>
                <c:pt idx="115653">
                  <c:v>2.4461299999999998E-2</c:v>
                </c:pt>
                <c:pt idx="115654">
                  <c:v>2.3475699999999999E-2</c:v>
                </c:pt>
                <c:pt idx="115655">
                  <c:v>2.2458700000000002E-2</c:v>
                </c:pt>
                <c:pt idx="115656">
                  <c:v>2.14126E-2</c:v>
                </c:pt>
                <c:pt idx="115657">
                  <c:v>2.0339699999999999E-2</c:v>
                </c:pt>
                <c:pt idx="115658">
                  <c:v>1.9242100000000002E-2</c:v>
                </c:pt>
                <c:pt idx="115659">
                  <c:v>1.8122300000000001E-2</c:v>
                </c:pt>
                <c:pt idx="115660">
                  <c:v>1.6982500000000001E-2</c:v>
                </c:pt>
                <c:pt idx="115661">
                  <c:v>1.5825100000000002E-2</c:v>
                </c:pt>
                <c:pt idx="115662">
                  <c:v>1.4652500000000001E-2</c:v>
                </c:pt>
                <c:pt idx="115663">
                  <c:v>1.34672E-2</c:v>
                </c:pt>
                <c:pt idx="115664">
                  <c:v>1.22714E-2</c:v>
                </c:pt>
                <c:pt idx="115665">
                  <c:v>1.10677E-2</c:v>
                </c:pt>
                <c:pt idx="115666" formatCode="0.00E+00">
                  <c:v>9.8583200000000003E-3</c:v>
                </c:pt>
                <c:pt idx="115667" formatCode="0.00E+00">
                  <c:v>8.6458200000000002E-3</c:v>
                </c:pt>
                <c:pt idx="115668" formatCode="0.00E+00">
                  <c:v>7.4325499999999996E-3</c:v>
                </c:pt>
                <c:pt idx="115669" formatCode="0.00E+00">
                  <c:v>6.2208899999999998E-3</c:v>
                </c:pt>
                <c:pt idx="115670" formatCode="0.00E+00">
                  <c:v>5.0132299999999996E-3</c:v>
                </c:pt>
                <c:pt idx="115671" formatCode="0.00E+00">
                  <c:v>3.8119E-3</c:v>
                </c:pt>
                <c:pt idx="115672" formatCode="0.00E+00">
                  <c:v>2.6192400000000001E-3</c:v>
                </c:pt>
                <c:pt idx="115673" formatCode="0.00E+00">
                  <c:v>1.43754E-3</c:v>
                </c:pt>
                <c:pt idx="115674" formatCode="0.00E+00">
                  <c:v>2.6906800000000002E-4</c:v>
                </c:pt>
                <c:pt idx="115675" formatCode="0.00E+00">
                  <c:v>-8.8395200000000002E-4</c:v>
                </c:pt>
                <c:pt idx="115676" formatCode="0.00E+00">
                  <c:v>-2.0193300000000002E-3</c:v>
                </c:pt>
                <c:pt idx="115677" formatCode="0.00E+00">
                  <c:v>-3.1349400000000001E-3</c:v>
                </c:pt>
                <c:pt idx="115678" formatCode="0.00E+00">
                  <c:v>-4.2286800000000003E-3</c:v>
                </c:pt>
                <c:pt idx="115679" formatCode="0.00E+00">
                  <c:v>-5.2985000000000003E-3</c:v>
                </c:pt>
                <c:pt idx="115680" formatCode="0.00E+00">
                  <c:v>-6.3424400000000004E-3</c:v>
                </c:pt>
                <c:pt idx="115681" formatCode="0.00E+00">
                  <c:v>-7.35857E-3</c:v>
                </c:pt>
                <c:pt idx="115682" formatCode="0.00E+00">
                  <c:v>-8.3450099999999999E-3</c:v>
                </c:pt>
                <c:pt idx="115683" formatCode="0.00E+00">
                  <c:v>-9.2999899999999993E-3</c:v>
                </c:pt>
                <c:pt idx="115684">
                  <c:v>-1.02218E-2</c:v>
                </c:pt>
                <c:pt idx="115685">
                  <c:v>-1.1108700000000001E-2</c:v>
                </c:pt>
                <c:pt idx="115686">
                  <c:v>-1.19592E-2</c:v>
                </c:pt>
                <c:pt idx="115687">
                  <c:v>-1.27718E-2</c:v>
                </c:pt>
                <c:pt idx="115688">
                  <c:v>-1.3545E-2</c:v>
                </c:pt>
                <c:pt idx="115689">
                  <c:v>-1.42776E-2</c:v>
                </c:pt>
                <c:pt idx="115690">
                  <c:v>-1.4968199999999999E-2</c:v>
                </c:pt>
                <c:pt idx="115691">
                  <c:v>-1.56157E-2</c:v>
                </c:pt>
                <c:pt idx="115692">
                  <c:v>-1.6219000000000001E-2</c:v>
                </c:pt>
                <c:pt idx="115693">
                  <c:v>-1.67771E-2</c:v>
                </c:pt>
                <c:pt idx="115694">
                  <c:v>-1.7289200000000001E-2</c:v>
                </c:pt>
                <c:pt idx="115695">
                  <c:v>-1.77544E-2</c:v>
                </c:pt>
                <c:pt idx="115696">
                  <c:v>-1.8172000000000001E-2</c:v>
                </c:pt>
                <c:pt idx="115697">
                  <c:v>-1.85414E-2</c:v>
                </c:pt>
                <c:pt idx="115698">
                  <c:v>-1.88621E-2</c:v>
                </c:pt>
                <c:pt idx="115699">
                  <c:v>-1.91337E-2</c:v>
                </c:pt>
                <c:pt idx="115700">
                  <c:v>-1.9355799999999999E-2</c:v>
                </c:pt>
                <c:pt idx="115701">
                  <c:v>-1.9528199999999999E-2</c:v>
                </c:pt>
                <c:pt idx="115702">
                  <c:v>-1.9650899999999999E-2</c:v>
                </c:pt>
                <c:pt idx="115703">
                  <c:v>-1.97237E-2</c:v>
                </c:pt>
                <c:pt idx="115704">
                  <c:v>-1.9746799999999998E-2</c:v>
                </c:pt>
                <c:pt idx="115705">
                  <c:v>-1.97202E-2</c:v>
                </c:pt>
                <c:pt idx="115706">
                  <c:v>-1.9644399999999999E-2</c:v>
                </c:pt>
                <c:pt idx="115707">
                  <c:v>-1.9519499999999999E-2</c:v>
                </c:pt>
                <c:pt idx="115708">
                  <c:v>-1.9346200000000001E-2</c:v>
                </c:pt>
                <c:pt idx="115709">
                  <c:v>-1.91249E-2</c:v>
                </c:pt>
                <c:pt idx="115710">
                  <c:v>-1.8856299999999999E-2</c:v>
                </c:pt>
                <c:pt idx="115711">
                  <c:v>-1.8541100000000001E-2</c:v>
                </c:pt>
                <c:pt idx="115712">
                  <c:v>-1.8180100000000001E-2</c:v>
                </c:pt>
                <c:pt idx="115713">
                  <c:v>-1.77743E-2</c:v>
                </c:pt>
                <c:pt idx="115714">
                  <c:v>-1.7324699999999998E-2</c:v>
                </c:pt>
                <c:pt idx="115715">
                  <c:v>-1.6832199999999999E-2</c:v>
                </c:pt>
                <c:pt idx="115716">
                  <c:v>-1.6298199999999999E-2</c:v>
                </c:pt>
                <c:pt idx="115717">
                  <c:v>-1.57238E-2</c:v>
                </c:pt>
                <c:pt idx="115718">
                  <c:v>-1.51103E-2</c:v>
                </c:pt>
                <c:pt idx="115719">
                  <c:v>-1.44592E-2</c:v>
                </c:pt>
                <c:pt idx="115720">
                  <c:v>-1.37719E-2</c:v>
                </c:pt>
                <c:pt idx="115721">
                  <c:v>-1.30499E-2</c:v>
                </c:pt>
                <c:pt idx="115722">
                  <c:v>-1.2294899999999999E-2</c:v>
                </c:pt>
                <c:pt idx="115723">
                  <c:v>-1.15085E-2</c:v>
                </c:pt>
                <c:pt idx="115724">
                  <c:v>-1.0692399999999999E-2</c:v>
                </c:pt>
                <c:pt idx="115725" formatCode="0.00E+00">
                  <c:v>-9.8484599999999999E-3</c:v>
                </c:pt>
                <c:pt idx="115726" formatCode="0.00E+00">
                  <c:v>-8.9783999999999992E-3</c:v>
                </c:pt>
                <c:pt idx="115727" formatCode="0.00E+00">
                  <c:v>-8.08415E-3</c:v>
                </c:pt>
                <c:pt idx="115728" formatCode="0.00E+00">
                  <c:v>-7.1676099999999996E-3</c:v>
                </c:pt>
                <c:pt idx="115729" formatCode="0.00E+00">
                  <c:v>-6.2307600000000001E-3</c:v>
                </c:pt>
                <c:pt idx="115730" formatCode="0.00E+00">
                  <c:v>-5.2756000000000001E-3</c:v>
                </c:pt>
                <c:pt idx="115731" formatCode="0.00E+00">
                  <c:v>-4.3041499999999996E-3</c:v>
                </c:pt>
                <c:pt idx="115732" formatCode="0.00E+00">
                  <c:v>-3.31848E-3</c:v>
                </c:pt>
                <c:pt idx="115733" formatCode="0.00E+00">
                  <c:v>-2.3206899999999998E-3</c:v>
                </c:pt>
                <c:pt idx="115734" formatCode="0.00E+00">
                  <c:v>-1.3128700000000001E-3</c:v>
                </c:pt>
                <c:pt idx="115735" formatCode="0.00E+00">
                  <c:v>-2.9715200000000002E-4</c:v>
                </c:pt>
                <c:pt idx="115736" formatCode="0.00E+00">
                  <c:v>7.2431399999999999E-4</c:v>
                </c:pt>
                <c:pt idx="115737" formatCode="0.00E+00">
                  <c:v>1.74938E-3</c:v>
                </c:pt>
                <c:pt idx="115738" formatCode="0.00E+00">
                  <c:v>2.77589E-3</c:v>
                </c:pt>
                <c:pt idx="115739" formatCode="0.00E+00">
                  <c:v>3.8016899999999999E-3</c:v>
                </c:pt>
                <c:pt idx="115740" formatCode="0.00E+00">
                  <c:v>4.8246299999999999E-3</c:v>
                </c:pt>
                <c:pt idx="115741" formatCode="0.00E+00">
                  <c:v>5.8425400000000002E-3</c:v>
                </c:pt>
                <c:pt idx="115742" formatCode="0.00E+00">
                  <c:v>6.8533099999999996E-3</c:v>
                </c:pt>
                <c:pt idx="115743" formatCode="0.00E+00">
                  <c:v>7.8548000000000003E-3</c:v>
                </c:pt>
                <c:pt idx="115744" formatCode="0.00E+00">
                  <c:v>8.8449199999999992E-3</c:v>
                </c:pt>
                <c:pt idx="115745" formatCode="0.00E+00">
                  <c:v>9.8215799999999999E-3</c:v>
                </c:pt>
                <c:pt idx="115746">
                  <c:v>1.0782699999999999E-2</c:v>
                </c:pt>
                <c:pt idx="115747">
                  <c:v>1.17264E-2</c:v>
                </c:pt>
                <c:pt idx="115748">
                  <c:v>1.26505E-2</c:v>
                </c:pt>
                <c:pt idx="115749">
                  <c:v>1.35531E-2</c:v>
                </c:pt>
                <c:pt idx="115750">
                  <c:v>1.44323E-2</c:v>
                </c:pt>
                <c:pt idx="115751">
                  <c:v>1.52864E-2</c:v>
                </c:pt>
                <c:pt idx="115752">
                  <c:v>1.6113300000000001E-2</c:v>
                </c:pt>
                <c:pt idx="115753">
                  <c:v>1.6911499999999999E-2</c:v>
                </c:pt>
                <c:pt idx="115754">
                  <c:v>1.76791E-2</c:v>
                </c:pt>
                <c:pt idx="115755">
                  <c:v>1.84146E-2</c:v>
                </c:pt>
                <c:pt idx="115756">
                  <c:v>1.9116399999999999E-2</c:v>
                </c:pt>
                <c:pt idx="115757">
                  <c:v>1.97828E-2</c:v>
                </c:pt>
                <c:pt idx="115758">
                  <c:v>2.0412599999999999E-2</c:v>
                </c:pt>
                <c:pt idx="115759">
                  <c:v>2.10043E-2</c:v>
                </c:pt>
                <c:pt idx="115760">
                  <c:v>2.1556499999999999E-2</c:v>
                </c:pt>
                <c:pt idx="115761">
                  <c:v>2.20682E-2</c:v>
                </c:pt>
                <c:pt idx="115762">
                  <c:v>2.2538099999999998E-2</c:v>
                </c:pt>
                <c:pt idx="115763">
                  <c:v>2.2965099999999999E-2</c:v>
                </c:pt>
                <c:pt idx="115764">
                  <c:v>2.33482E-2</c:v>
                </c:pt>
                <c:pt idx="115765">
                  <c:v>2.3686599999999999E-2</c:v>
                </c:pt>
                <c:pt idx="115766">
                  <c:v>2.3979500000000001E-2</c:v>
                </c:pt>
                <c:pt idx="115767">
                  <c:v>2.4226000000000001E-2</c:v>
                </c:pt>
                <c:pt idx="115768">
                  <c:v>2.4425599999999999E-2</c:v>
                </c:pt>
                <c:pt idx="115769">
                  <c:v>2.4577600000000002E-2</c:v>
                </c:pt>
                <c:pt idx="115770">
                  <c:v>2.4681700000000001E-2</c:v>
                </c:pt>
                <c:pt idx="115771">
                  <c:v>2.47374E-2</c:v>
                </c:pt>
                <c:pt idx="115772">
                  <c:v>2.4744499999999999E-2</c:v>
                </c:pt>
                <c:pt idx="115773">
                  <c:v>2.47028E-2</c:v>
                </c:pt>
                <c:pt idx="115774">
                  <c:v>2.4612200000000001E-2</c:v>
                </c:pt>
                <c:pt idx="115775">
                  <c:v>2.4472600000000001E-2</c:v>
                </c:pt>
                <c:pt idx="115776">
                  <c:v>2.4284300000000002E-2</c:v>
                </c:pt>
                <c:pt idx="115777">
                  <c:v>2.4047300000000001E-2</c:v>
                </c:pt>
                <c:pt idx="115778">
                  <c:v>2.3761899999999999E-2</c:v>
                </c:pt>
                <c:pt idx="115779">
                  <c:v>2.3428500000000001E-2</c:v>
                </c:pt>
                <c:pt idx="115780">
                  <c:v>2.3047600000000001E-2</c:v>
                </c:pt>
                <c:pt idx="115781">
                  <c:v>2.2619799999999999E-2</c:v>
                </c:pt>
                <c:pt idx="115782">
                  <c:v>2.2145600000000001E-2</c:v>
                </c:pt>
                <c:pt idx="115783">
                  <c:v>2.1625800000000001E-2</c:v>
                </c:pt>
                <c:pt idx="115784">
                  <c:v>2.1061199999999999E-2</c:v>
                </c:pt>
                <c:pt idx="115785">
                  <c:v>2.04528E-2</c:v>
                </c:pt>
                <c:pt idx="115786">
                  <c:v>1.98014E-2</c:v>
                </c:pt>
                <c:pt idx="115787">
                  <c:v>1.9108300000000002E-2</c:v>
                </c:pt>
                <c:pt idx="115788">
                  <c:v>1.8374499999999998E-2</c:v>
                </c:pt>
                <c:pt idx="115789">
                  <c:v>1.7601200000000001E-2</c:v>
                </c:pt>
                <c:pt idx="115790">
                  <c:v>1.67899E-2</c:v>
                </c:pt>
                <c:pt idx="115791">
                  <c:v>1.5941799999999999E-2</c:v>
                </c:pt>
                <c:pt idx="115792">
                  <c:v>1.50584E-2</c:v>
                </c:pt>
                <c:pt idx="115793">
                  <c:v>1.4141300000000001E-2</c:v>
                </c:pt>
                <c:pt idx="115794">
                  <c:v>1.3191899999999999E-2</c:v>
                </c:pt>
                <c:pt idx="115795">
                  <c:v>1.22121E-2</c:v>
                </c:pt>
                <c:pt idx="115796">
                  <c:v>1.1203400000000001E-2</c:v>
                </c:pt>
                <c:pt idx="115797">
                  <c:v>1.0167600000000001E-2</c:v>
                </c:pt>
                <c:pt idx="115798" formatCode="0.00E+00">
                  <c:v>9.1066600000000008E-3</c:v>
                </c:pt>
                <c:pt idx="115799" formatCode="0.00E+00">
                  <c:v>8.0223099999999995E-3</c:v>
                </c:pt>
                <c:pt idx="115800" formatCode="0.00E+00">
                  <c:v>6.9165099999999998E-3</c:v>
                </c:pt>
                <c:pt idx="115801" formatCode="0.00E+00">
                  <c:v>5.7912099999999998E-3</c:v>
                </c:pt>
                <c:pt idx="115802" formatCode="0.00E+00">
                  <c:v>4.6484300000000003E-3</c:v>
                </c:pt>
                <c:pt idx="115803" formatCode="0.00E+00">
                  <c:v>3.4901799999999998E-3</c:v>
                </c:pt>
                <c:pt idx="115804" formatCode="0.00E+00">
                  <c:v>2.31854E-3</c:v>
                </c:pt>
                <c:pt idx="115805" formatCode="0.00E+00">
                  <c:v>1.13561E-3</c:v>
                </c:pt>
                <c:pt idx="115806" formatCode="0.00E+00">
                  <c:v>-5.6499699999999997E-5</c:v>
                </c:pt>
                <c:pt idx="115807" formatCode="0.00E+00">
                  <c:v>-1.2556500000000001E-3</c:v>
                </c:pt>
                <c:pt idx="115808" formatCode="0.00E+00">
                  <c:v>-2.4596700000000002E-3</c:v>
                </c:pt>
                <c:pt idx="115809" formatCode="0.00E+00">
                  <c:v>-3.6664000000000002E-3</c:v>
                </c:pt>
                <c:pt idx="115810" formatCode="0.00E+00">
                  <c:v>-4.8736600000000001E-3</c:v>
                </c:pt>
                <c:pt idx="115811" formatCode="0.00E+00">
                  <c:v>-6.0792600000000004E-3</c:v>
                </c:pt>
                <c:pt idx="115812" formatCode="0.00E+00">
                  <c:v>-7.28103E-3</c:v>
                </c:pt>
                <c:pt idx="115813" formatCode="0.00E+00">
                  <c:v>-8.4767699999999998E-3</c:v>
                </c:pt>
                <c:pt idx="115814" formatCode="0.00E+00">
                  <c:v>-9.6643100000000006E-3</c:v>
                </c:pt>
                <c:pt idx="115815">
                  <c:v>-1.08415E-2</c:v>
                </c:pt>
                <c:pt idx="115816">
                  <c:v>-1.20062E-2</c:v>
                </c:pt>
                <c:pt idx="115817">
                  <c:v>-1.31562E-2</c:v>
                </c:pt>
                <c:pt idx="115818">
                  <c:v>-1.42895E-2</c:v>
                </c:pt>
                <c:pt idx="115819">
                  <c:v>-1.5403999999999999E-2</c:v>
                </c:pt>
                <c:pt idx="115820">
                  <c:v>-1.6497600000000001E-2</c:v>
                </c:pt>
                <c:pt idx="115821">
                  <c:v>-1.7568299999999999E-2</c:v>
                </c:pt>
                <c:pt idx="115822">
                  <c:v>-1.8614200000000001E-2</c:v>
                </c:pt>
                <c:pt idx="115823">
                  <c:v>-1.96332E-2</c:v>
                </c:pt>
                <c:pt idx="115824">
                  <c:v>-2.0623599999999999E-2</c:v>
                </c:pt>
                <c:pt idx="115825">
                  <c:v>-2.1583399999999999E-2</c:v>
                </c:pt>
                <c:pt idx="115826">
                  <c:v>-2.2511E-2</c:v>
                </c:pt>
                <c:pt idx="115827">
                  <c:v>-2.3404500000000002E-2</c:v>
                </c:pt>
                <c:pt idx="115828">
                  <c:v>-2.4262200000000001E-2</c:v>
                </c:pt>
                <c:pt idx="115829">
                  <c:v>-2.5082699999999999E-2</c:v>
                </c:pt>
                <c:pt idx="115830">
                  <c:v>-2.58642E-2</c:v>
                </c:pt>
                <c:pt idx="115831">
                  <c:v>-2.6605400000000001E-2</c:v>
                </c:pt>
                <c:pt idx="115832">
                  <c:v>-2.7304800000000001E-2</c:v>
                </c:pt>
                <c:pt idx="115833">
                  <c:v>-2.7961199999999999E-2</c:v>
                </c:pt>
                <c:pt idx="115834">
                  <c:v>-2.8573100000000001E-2</c:v>
                </c:pt>
                <c:pt idx="115835">
                  <c:v>-2.9139499999999999E-2</c:v>
                </c:pt>
                <c:pt idx="115836">
                  <c:v>-2.96593E-2</c:v>
                </c:pt>
                <c:pt idx="115837">
                  <c:v>-3.0131399999999999E-2</c:v>
                </c:pt>
                <c:pt idx="115838">
                  <c:v>-3.0554899999999999E-2</c:v>
                </c:pt>
                <c:pt idx="115839">
                  <c:v>-3.0928899999999999E-2</c:v>
                </c:pt>
                <c:pt idx="115840">
                  <c:v>-3.1252599999999998E-2</c:v>
                </c:pt>
                <c:pt idx="115841">
                  <c:v>-3.1525499999999998E-2</c:v>
                </c:pt>
                <c:pt idx="115842">
                  <c:v>-3.1746900000000002E-2</c:v>
                </c:pt>
                <c:pt idx="115843">
                  <c:v>-3.1916300000000002E-2</c:v>
                </c:pt>
                <c:pt idx="115844">
                  <c:v>-3.2033399999999997E-2</c:v>
                </c:pt>
                <c:pt idx="115845">
                  <c:v>-3.20977E-2</c:v>
                </c:pt>
                <c:pt idx="115846">
                  <c:v>-3.2109100000000002E-2</c:v>
                </c:pt>
                <c:pt idx="115847">
                  <c:v>-3.2067499999999999E-2</c:v>
                </c:pt>
                <c:pt idx="115848">
                  <c:v>-3.1972899999999999E-2</c:v>
                </c:pt>
                <c:pt idx="115849">
                  <c:v>-3.1825199999999998E-2</c:v>
                </c:pt>
                <c:pt idx="115850">
                  <c:v>-3.1624800000000002E-2</c:v>
                </c:pt>
                <c:pt idx="115851">
                  <c:v>-3.1371700000000002E-2</c:v>
                </c:pt>
                <c:pt idx="115852">
                  <c:v>-3.1066400000000001E-2</c:v>
                </c:pt>
                <c:pt idx="115853">
                  <c:v>-3.0709400000000001E-2</c:v>
                </c:pt>
                <c:pt idx="115854">
                  <c:v>-3.0301100000000001E-2</c:v>
                </c:pt>
                <c:pt idx="115855">
                  <c:v>-2.9842199999999999E-2</c:v>
                </c:pt>
                <c:pt idx="115856">
                  <c:v>-2.9333399999999999E-2</c:v>
                </c:pt>
                <c:pt idx="115857">
                  <c:v>-2.8775499999999999E-2</c:v>
                </c:pt>
                <c:pt idx="115858">
                  <c:v>-2.8169400000000001E-2</c:v>
                </c:pt>
                <c:pt idx="115859">
                  <c:v>-2.7516100000000002E-2</c:v>
                </c:pt>
                <c:pt idx="115860">
                  <c:v>-2.6816699999999999E-2</c:v>
                </c:pt>
                <c:pt idx="115861">
                  <c:v>-2.60723E-2</c:v>
                </c:pt>
                <c:pt idx="115862">
                  <c:v>-2.52841E-2</c:v>
                </c:pt>
                <c:pt idx="115863">
                  <c:v>-2.44534E-2</c:v>
                </c:pt>
                <c:pt idx="115864">
                  <c:v>-2.3581600000000001E-2</c:v>
                </c:pt>
                <c:pt idx="115865">
                  <c:v>-2.2670300000000001E-2</c:v>
                </c:pt>
                <c:pt idx="115866">
                  <c:v>-2.1720799999999998E-2</c:v>
                </c:pt>
                <c:pt idx="115867">
                  <c:v>-2.0734900000000001E-2</c:v>
                </c:pt>
                <c:pt idx="115868">
                  <c:v>-1.9714200000000001E-2</c:v>
                </c:pt>
                <c:pt idx="115869">
                  <c:v>-1.8660400000000001E-2</c:v>
                </c:pt>
                <c:pt idx="115870">
                  <c:v>-1.7575199999999999E-2</c:v>
                </c:pt>
                <c:pt idx="115871">
                  <c:v>-1.6460700000000002E-2</c:v>
                </c:pt>
                <c:pt idx="115872">
                  <c:v>-1.5318500000000001E-2</c:v>
                </c:pt>
                <c:pt idx="115873">
                  <c:v>-1.41508E-2</c:v>
                </c:pt>
                <c:pt idx="115874">
                  <c:v>-1.2959399999999999E-2</c:v>
                </c:pt>
                <c:pt idx="115875">
                  <c:v>-1.17465E-2</c:v>
                </c:pt>
                <c:pt idx="115876">
                  <c:v>-1.05141E-2</c:v>
                </c:pt>
                <c:pt idx="115877" formatCode="0.00E+00">
                  <c:v>-9.2643299999999994E-3</c:v>
                </c:pt>
                <c:pt idx="115878" formatCode="0.00E+00">
                  <c:v>-7.9993200000000007E-3</c:v>
                </c:pt>
                <c:pt idx="115879" formatCode="0.00E+00">
                  <c:v>-6.7212699999999997E-3</c:v>
                </c:pt>
                <c:pt idx="115880" formatCode="0.00E+00">
                  <c:v>-5.4323599999999998E-3</c:v>
                </c:pt>
                <c:pt idx="115881" formatCode="0.00E+00">
                  <c:v>-4.1348299999999999E-3</c:v>
                </c:pt>
                <c:pt idx="115882" formatCode="0.00E+00">
                  <c:v>-2.8309099999999999E-3</c:v>
                </c:pt>
                <c:pt idx="115883" formatCode="0.00E+00">
                  <c:v>-1.52286E-3</c:v>
                </c:pt>
                <c:pt idx="115884" formatCode="0.00E+00">
                  <c:v>-2.1292300000000001E-4</c:v>
                </c:pt>
                <c:pt idx="115885" formatCode="0.00E+00">
                  <c:v>1.09662E-3</c:v>
                </c:pt>
                <c:pt idx="115886" formatCode="0.00E+00">
                  <c:v>2.4035200000000001E-3</c:v>
                </c:pt>
                <c:pt idx="115887" formatCode="0.00E+00">
                  <c:v>3.7055E-3</c:v>
                </c:pt>
                <c:pt idx="115888" formatCode="0.00E+00">
                  <c:v>5.0003000000000001E-3</c:v>
                </c:pt>
                <c:pt idx="115889" formatCode="0.00E+00">
                  <c:v>6.2857E-3</c:v>
                </c:pt>
                <c:pt idx="115890" formatCode="0.00E+00">
                  <c:v>7.5594499999999997E-3</c:v>
                </c:pt>
                <c:pt idx="115891" formatCode="0.00E+00">
                  <c:v>8.8193500000000001E-3</c:v>
                </c:pt>
                <c:pt idx="115892">
                  <c:v>1.00632E-2</c:v>
                </c:pt>
                <c:pt idx="115893">
                  <c:v>1.1288899999999999E-2</c:v>
                </c:pt>
                <c:pt idx="115894">
                  <c:v>1.24942E-2</c:v>
                </c:pt>
                <c:pt idx="115895">
                  <c:v>1.3677099999999999E-2</c:v>
                </c:pt>
                <c:pt idx="115896">
                  <c:v>1.48355E-2</c:v>
                </c:pt>
                <c:pt idx="115897">
                  <c:v>1.5967499999999999E-2</c:v>
                </c:pt>
                <c:pt idx="115898">
                  <c:v>1.7070999999999999E-2</c:v>
                </c:pt>
                <c:pt idx="115899">
                  <c:v>1.81441E-2</c:v>
                </c:pt>
                <c:pt idx="115900">
                  <c:v>1.9185000000000001E-2</c:v>
                </c:pt>
                <c:pt idx="115901">
                  <c:v>2.0191799999999999E-2</c:v>
                </c:pt>
                <c:pt idx="115902">
                  <c:v>2.1162799999999999E-2</c:v>
                </c:pt>
                <c:pt idx="115903">
                  <c:v>2.2096299999999999E-2</c:v>
                </c:pt>
                <c:pt idx="115904">
                  <c:v>2.2990699999999999E-2</c:v>
                </c:pt>
                <c:pt idx="115905">
                  <c:v>2.3844500000000001E-2</c:v>
                </c:pt>
                <c:pt idx="115906">
                  <c:v>2.46561E-2</c:v>
                </c:pt>
                <c:pt idx="115907">
                  <c:v>2.5424100000000002E-2</c:v>
                </c:pt>
                <c:pt idx="115908">
                  <c:v>2.6147199999999999E-2</c:v>
                </c:pt>
                <c:pt idx="115909">
                  <c:v>2.68241E-2</c:v>
                </c:pt>
                <c:pt idx="115910">
                  <c:v>2.7453700000000001E-2</c:v>
                </c:pt>
                <c:pt idx="115911">
                  <c:v>2.8034900000000001E-2</c:v>
                </c:pt>
                <c:pt idx="115912">
                  <c:v>2.85667E-2</c:v>
                </c:pt>
                <c:pt idx="115913">
                  <c:v>2.9048000000000001E-2</c:v>
                </c:pt>
                <c:pt idx="115914">
                  <c:v>2.94782E-2</c:v>
                </c:pt>
                <c:pt idx="115915">
                  <c:v>2.9856500000000001E-2</c:v>
                </c:pt>
                <c:pt idx="115916">
                  <c:v>3.0182199999999999E-2</c:v>
                </c:pt>
                <c:pt idx="115917">
                  <c:v>3.0454700000000001E-2</c:v>
                </c:pt>
                <c:pt idx="115918">
                  <c:v>3.0673599999999999E-2</c:v>
                </c:pt>
                <c:pt idx="115919">
                  <c:v>3.0838500000000001E-2</c:v>
                </c:pt>
                <c:pt idx="115920">
                  <c:v>3.09492E-2</c:v>
                </c:pt>
                <c:pt idx="115921">
                  <c:v>3.1005399999999999E-2</c:v>
                </c:pt>
                <c:pt idx="115922">
                  <c:v>3.1007099999999999E-2</c:v>
                </c:pt>
                <c:pt idx="115923">
                  <c:v>3.0954200000000001E-2</c:v>
                </c:pt>
                <c:pt idx="115924">
                  <c:v>3.08469E-2</c:v>
                </c:pt>
                <c:pt idx="115925">
                  <c:v>3.0685400000000002E-2</c:v>
                </c:pt>
                <c:pt idx="115926">
                  <c:v>3.0470000000000001E-2</c:v>
                </c:pt>
                <c:pt idx="115927">
                  <c:v>3.0201100000000002E-2</c:v>
                </c:pt>
                <c:pt idx="115928">
                  <c:v>2.9879099999999999E-2</c:v>
                </c:pt>
                <c:pt idx="115929">
                  <c:v>2.9504599999999999E-2</c:v>
                </c:pt>
                <c:pt idx="115930">
                  <c:v>2.9078300000000001E-2</c:v>
                </c:pt>
                <c:pt idx="115931">
                  <c:v>2.8601100000000001E-2</c:v>
                </c:pt>
                <c:pt idx="115932">
                  <c:v>2.8073600000000001E-2</c:v>
                </c:pt>
                <c:pt idx="115933">
                  <c:v>2.7496900000000001E-2</c:v>
                </c:pt>
                <c:pt idx="115934">
                  <c:v>2.6872E-2</c:v>
                </c:pt>
                <c:pt idx="115935">
                  <c:v>2.6199900000000002E-2</c:v>
                </c:pt>
                <c:pt idx="115936">
                  <c:v>2.5482000000000001E-2</c:v>
                </c:pt>
                <c:pt idx="115937">
                  <c:v>2.4719499999999998E-2</c:v>
                </c:pt>
                <c:pt idx="115938">
                  <c:v>2.39137E-2</c:v>
                </c:pt>
                <c:pt idx="115939">
                  <c:v>2.3066099999999999E-2</c:v>
                </c:pt>
                <c:pt idx="115940">
                  <c:v>2.2178099999999999E-2</c:v>
                </c:pt>
                <c:pt idx="115941">
                  <c:v>2.12514E-2</c:v>
                </c:pt>
                <c:pt idx="115942">
                  <c:v>2.0287599999999999E-2</c:v>
                </c:pt>
                <c:pt idx="115943">
                  <c:v>1.9288400000000001E-2</c:v>
                </c:pt>
                <c:pt idx="115944">
                  <c:v>1.82556E-2</c:v>
                </c:pt>
                <c:pt idx="115945">
                  <c:v>1.7191100000000001E-2</c:v>
                </c:pt>
                <c:pt idx="115946">
                  <c:v>1.6096599999999999E-2</c:v>
                </c:pt>
                <c:pt idx="115947">
                  <c:v>1.49742E-2</c:v>
                </c:pt>
                <c:pt idx="115948">
                  <c:v>1.38259E-2</c:v>
                </c:pt>
                <c:pt idx="115949">
                  <c:v>1.26537E-2</c:v>
                </c:pt>
                <c:pt idx="115950">
                  <c:v>1.14596E-2</c:v>
                </c:pt>
                <c:pt idx="115951">
                  <c:v>1.0245799999999999E-2</c:v>
                </c:pt>
                <c:pt idx="115952" formatCode="0.00E+00">
                  <c:v>9.0145599999999996E-3</c:v>
                </c:pt>
                <c:pt idx="115953" formatCode="0.00E+00">
                  <c:v>7.7679200000000002E-3</c:v>
                </c:pt>
                <c:pt idx="115954" formatCode="0.00E+00">
                  <c:v>6.5081599999999998E-3</c:v>
                </c:pt>
                <c:pt idx="115955" formatCode="0.00E+00">
                  <c:v>5.2375E-3</c:v>
                </c:pt>
                <c:pt idx="115956" formatCode="0.00E+00">
                  <c:v>3.9582100000000002E-3</c:v>
                </c:pt>
                <c:pt idx="115957" formatCode="0.00E+00">
                  <c:v>2.67257E-3</c:v>
                </c:pt>
                <c:pt idx="115958" formatCode="0.00E+00">
                  <c:v>1.3828600000000001E-3</c:v>
                </c:pt>
                <c:pt idx="115959" formatCode="0.00E+00">
                  <c:v>9.1392100000000002E-5</c:v>
                </c:pt>
                <c:pt idx="115960" formatCode="0.00E+00">
                  <c:v>-1.19955E-3</c:v>
                </c:pt>
                <c:pt idx="115961" formatCode="0.00E+00">
                  <c:v>-2.4876500000000001E-3</c:v>
                </c:pt>
                <c:pt idx="115962" formatCode="0.00E+00">
                  <c:v>-3.7706300000000001E-3</c:v>
                </c:pt>
                <c:pt idx="115963" formatCode="0.00E+00">
                  <c:v>-5.0461799999999999E-3</c:v>
                </c:pt>
                <c:pt idx="115964" formatCode="0.00E+00">
                  <c:v>-6.3120499999999996E-3</c:v>
                </c:pt>
                <c:pt idx="115965" formatCode="0.00E+00">
                  <c:v>-7.5659500000000001E-3</c:v>
                </c:pt>
                <c:pt idx="115966" formatCode="0.00E+00">
                  <c:v>-8.8056699999999998E-3</c:v>
                </c:pt>
                <c:pt idx="115967">
                  <c:v>-1.0029E-2</c:v>
                </c:pt>
                <c:pt idx="115968">
                  <c:v>-1.1233699999999999E-2</c:v>
                </c:pt>
                <c:pt idx="115969">
                  <c:v>-1.2417600000000001E-2</c:v>
                </c:pt>
                <c:pt idx="115970">
                  <c:v>-1.3578700000000001E-2</c:v>
                </c:pt>
                <c:pt idx="115971">
                  <c:v>-1.47148E-2</c:v>
                </c:pt>
                <c:pt idx="115972">
                  <c:v>-1.5823899999999998E-2</c:v>
                </c:pt>
                <c:pt idx="115973">
                  <c:v>-1.6904099999999998E-2</c:v>
                </c:pt>
                <c:pt idx="115974">
                  <c:v>-1.7953299999999998E-2</c:v>
                </c:pt>
                <c:pt idx="115975">
                  <c:v>-1.8969699999999999E-2</c:v>
                </c:pt>
                <c:pt idx="115976">
                  <c:v>-1.9951400000000001E-2</c:v>
                </c:pt>
                <c:pt idx="115977">
                  <c:v>-2.0896700000000001E-2</c:v>
                </c:pt>
                <c:pt idx="115978">
                  <c:v>-2.1803900000000001E-2</c:v>
                </c:pt>
                <c:pt idx="115979">
                  <c:v>-2.2671299999999998E-2</c:v>
                </c:pt>
                <c:pt idx="115980">
                  <c:v>-2.3497299999999999E-2</c:v>
                </c:pt>
                <c:pt idx="115981">
                  <c:v>-2.42805E-2</c:v>
                </c:pt>
                <c:pt idx="115982">
                  <c:v>-2.5019400000000001E-2</c:v>
                </c:pt>
                <c:pt idx="115983">
                  <c:v>-2.5712700000000002E-2</c:v>
                </c:pt>
                <c:pt idx="115984">
                  <c:v>-2.63591E-2</c:v>
                </c:pt>
                <c:pt idx="115985">
                  <c:v>-2.69573E-2</c:v>
                </c:pt>
                <c:pt idx="115986">
                  <c:v>-2.75064E-2</c:v>
                </c:pt>
                <c:pt idx="115987">
                  <c:v>-2.8005200000000001E-2</c:v>
                </c:pt>
                <c:pt idx="115988">
                  <c:v>-2.84528E-2</c:v>
                </c:pt>
                <c:pt idx="115989">
                  <c:v>-2.88484E-2</c:v>
                </c:pt>
                <c:pt idx="115990">
                  <c:v>-2.91913E-2</c:v>
                </c:pt>
                <c:pt idx="115991">
                  <c:v>-2.9480699999999999E-2</c:v>
                </c:pt>
                <c:pt idx="115992">
                  <c:v>-2.9716099999999999E-2</c:v>
                </c:pt>
                <c:pt idx="115993">
                  <c:v>-2.9897E-2</c:v>
                </c:pt>
                <c:pt idx="115994">
                  <c:v>-3.0023000000000001E-2</c:v>
                </c:pt>
                <c:pt idx="115995">
                  <c:v>-3.00938E-2</c:v>
                </c:pt>
                <c:pt idx="115996">
                  <c:v>-3.0109299999999999E-2</c:v>
                </c:pt>
                <c:pt idx="115997">
                  <c:v>-3.00693E-2</c:v>
                </c:pt>
                <c:pt idx="115998">
                  <c:v>-2.9973900000000001E-2</c:v>
                </c:pt>
                <c:pt idx="115999">
                  <c:v>-2.9823100000000002E-2</c:v>
                </c:pt>
                <c:pt idx="116000">
                  <c:v>-2.96171E-2</c:v>
                </c:pt>
                <c:pt idx="116001">
                  <c:v>-2.9356299999999998E-2</c:v>
                </c:pt>
                <c:pt idx="116002">
                  <c:v>-2.9040900000000001E-2</c:v>
                </c:pt>
                <c:pt idx="116003">
                  <c:v>-2.8671499999999999E-2</c:v>
                </c:pt>
                <c:pt idx="116004">
                  <c:v>-2.8248700000000002E-2</c:v>
                </c:pt>
                <c:pt idx="116005">
                  <c:v>-2.7773099999999998E-2</c:v>
                </c:pt>
                <c:pt idx="116006">
                  <c:v>-2.7245499999999999E-2</c:v>
                </c:pt>
                <c:pt idx="116007">
                  <c:v>-2.6666599999999999E-2</c:v>
                </c:pt>
                <c:pt idx="116008">
                  <c:v>-2.6037600000000001E-2</c:v>
                </c:pt>
                <c:pt idx="116009">
                  <c:v>-2.5359300000000001E-2</c:v>
                </c:pt>
                <c:pt idx="116010">
                  <c:v>-2.46328E-2</c:v>
                </c:pt>
                <c:pt idx="116011">
                  <c:v>-2.3859499999999999E-2</c:v>
                </c:pt>
                <c:pt idx="116012">
                  <c:v>-2.3040499999999998E-2</c:v>
                </c:pt>
                <c:pt idx="116013">
                  <c:v>-2.21773E-2</c:v>
                </c:pt>
                <c:pt idx="116014">
                  <c:v>-2.1271200000000001E-2</c:v>
                </c:pt>
                <c:pt idx="116015">
                  <c:v>-2.03237E-2</c:v>
                </c:pt>
                <c:pt idx="116016">
                  <c:v>-1.93365E-2</c:v>
                </c:pt>
                <c:pt idx="116017">
                  <c:v>-1.83111E-2</c:v>
                </c:pt>
                <c:pt idx="116018">
                  <c:v>-1.7249400000000002E-2</c:v>
                </c:pt>
                <c:pt idx="116019">
                  <c:v>-1.6153000000000001E-2</c:v>
                </c:pt>
                <c:pt idx="116020">
                  <c:v>-1.50239E-2</c:v>
                </c:pt>
                <c:pt idx="116021">
                  <c:v>-1.3863800000000001E-2</c:v>
                </c:pt>
                <c:pt idx="116022">
                  <c:v>-1.2674899999999999E-2</c:v>
                </c:pt>
                <c:pt idx="116023">
                  <c:v>-1.1459E-2</c:v>
                </c:pt>
                <c:pt idx="116024">
                  <c:v>-1.02182E-2</c:v>
                </c:pt>
                <c:pt idx="116025" formatCode="0.00E+00">
                  <c:v>-8.9546399999999998E-3</c:v>
                </c:pt>
                <c:pt idx="116026" formatCode="0.00E+00">
                  <c:v>-7.6704399999999997E-3</c:v>
                </c:pt>
                <c:pt idx="116027" formatCode="0.00E+00">
                  <c:v>-6.36777E-3</c:v>
                </c:pt>
                <c:pt idx="116028" formatCode="0.00E+00">
                  <c:v>-5.0488299999999998E-3</c:v>
                </c:pt>
                <c:pt idx="116029" formatCode="0.00E+00">
                  <c:v>-3.7158600000000001E-3</c:v>
                </c:pt>
                <c:pt idx="116030" formatCode="0.00E+00">
                  <c:v>-2.37112E-3</c:v>
                </c:pt>
                <c:pt idx="116031" formatCode="0.00E+00">
                  <c:v>-1.0168899999999999E-3</c:v>
                </c:pt>
                <c:pt idx="116032" formatCode="0.00E+00">
                  <c:v>3.4452099999999998E-4</c:v>
                </c:pt>
                <c:pt idx="116033" formatCode="0.00E+00">
                  <c:v>1.7108100000000001E-3</c:v>
                </c:pt>
                <c:pt idx="116034" formatCode="0.00E+00">
                  <c:v>3.0796500000000002E-3</c:v>
                </c:pt>
                <c:pt idx="116035" formatCode="0.00E+00">
                  <c:v>4.4487099999999998E-3</c:v>
                </c:pt>
                <c:pt idx="116036" formatCode="0.00E+00">
                  <c:v>5.8156500000000003E-3</c:v>
                </c:pt>
                <c:pt idx="116037" formatCode="0.00E+00">
                  <c:v>7.1781600000000003E-3</c:v>
                </c:pt>
                <c:pt idx="116038" formatCode="0.00E+00">
                  <c:v>8.5338900000000006E-3</c:v>
                </c:pt>
                <c:pt idx="116039" formatCode="0.00E+00">
                  <c:v>9.8805500000000001E-3</c:v>
                </c:pt>
                <c:pt idx="116040">
                  <c:v>1.12158E-2</c:v>
                </c:pt>
                <c:pt idx="116041">
                  <c:v>1.2537400000000001E-2</c:v>
                </c:pt>
                <c:pt idx="116042">
                  <c:v>1.3843100000000001E-2</c:v>
                </c:pt>
                <c:pt idx="116043">
                  <c:v>1.5130599999999999E-2</c:v>
                </c:pt>
                <c:pt idx="116044">
                  <c:v>1.6397800000000001E-2</c:v>
                </c:pt>
                <c:pt idx="116045">
                  <c:v>1.7642399999999999E-2</c:v>
                </c:pt>
                <c:pt idx="116046">
                  <c:v>1.8862299999999999E-2</c:v>
                </c:pt>
                <c:pt idx="116047">
                  <c:v>2.00555E-2</c:v>
                </c:pt>
                <c:pt idx="116048">
                  <c:v>2.12198E-2</c:v>
                </c:pt>
                <c:pt idx="116049">
                  <c:v>2.23533E-2</c:v>
                </c:pt>
                <c:pt idx="116050">
                  <c:v>2.3453999999999999E-2</c:v>
                </c:pt>
                <c:pt idx="116051">
                  <c:v>2.45201E-2</c:v>
                </c:pt>
                <c:pt idx="116052">
                  <c:v>2.5549499999999999E-2</c:v>
                </c:pt>
                <c:pt idx="116053">
                  <c:v>2.65407E-2</c:v>
                </c:pt>
                <c:pt idx="116054">
                  <c:v>2.74918E-2</c:v>
                </c:pt>
                <c:pt idx="116055">
                  <c:v>2.8401300000000001E-2</c:v>
                </c:pt>
                <c:pt idx="116056">
                  <c:v>2.9267399999999999E-2</c:v>
                </c:pt>
                <c:pt idx="116057">
                  <c:v>3.0088799999999999E-2</c:v>
                </c:pt>
                <c:pt idx="116058">
                  <c:v>3.08639E-2</c:v>
                </c:pt>
                <c:pt idx="116059">
                  <c:v>3.1591500000000002E-2</c:v>
                </c:pt>
                <c:pt idx="116060">
                  <c:v>3.2270100000000003E-2</c:v>
                </c:pt>
                <c:pt idx="116061">
                  <c:v>3.2898700000000003E-2</c:v>
                </c:pt>
                <c:pt idx="116062">
                  <c:v>3.3475999999999999E-2</c:v>
                </c:pt>
                <c:pt idx="116063">
                  <c:v>3.4001099999999999E-2</c:v>
                </c:pt>
                <c:pt idx="116064">
                  <c:v>3.44731E-2</c:v>
                </c:pt>
                <c:pt idx="116065">
                  <c:v>3.4890900000000002E-2</c:v>
                </c:pt>
                <c:pt idx="116066">
                  <c:v>3.5253899999999998E-2</c:v>
                </c:pt>
                <c:pt idx="116067">
                  <c:v>3.55614E-2</c:v>
                </c:pt>
                <c:pt idx="116068">
                  <c:v>3.5812799999999999E-2</c:v>
                </c:pt>
                <c:pt idx="116069">
                  <c:v>3.6007600000000001E-2</c:v>
                </c:pt>
                <c:pt idx="116070">
                  <c:v>3.6145400000000001E-2</c:v>
                </c:pt>
                <c:pt idx="116071">
                  <c:v>3.6225899999999998E-2</c:v>
                </c:pt>
                <c:pt idx="116072">
                  <c:v>3.6248799999999998E-2</c:v>
                </c:pt>
                <c:pt idx="116073">
                  <c:v>3.6214000000000003E-2</c:v>
                </c:pt>
                <c:pt idx="116074">
                  <c:v>3.6121599999999997E-2</c:v>
                </c:pt>
                <c:pt idx="116075">
                  <c:v>3.5971499999999997E-2</c:v>
                </c:pt>
                <c:pt idx="116076">
                  <c:v>3.5763999999999997E-2</c:v>
                </c:pt>
                <c:pt idx="116077">
                  <c:v>3.5499200000000002E-2</c:v>
                </c:pt>
                <c:pt idx="116078">
                  <c:v>3.5177600000000003E-2</c:v>
                </c:pt>
                <c:pt idx="116079">
                  <c:v>3.47996E-2</c:v>
                </c:pt>
                <c:pt idx="116080">
                  <c:v>3.4365699999999999E-2</c:v>
                </c:pt>
                <c:pt idx="116081">
                  <c:v>3.38766E-2</c:v>
                </c:pt>
                <c:pt idx="116082">
                  <c:v>3.3332899999999999E-2</c:v>
                </c:pt>
                <c:pt idx="116083">
                  <c:v>3.2735399999999998E-2</c:v>
                </c:pt>
                <c:pt idx="116084">
                  <c:v>3.2085200000000001E-2</c:v>
                </c:pt>
                <c:pt idx="116085">
                  <c:v>3.1383000000000001E-2</c:v>
                </c:pt>
                <c:pt idx="116086">
                  <c:v>3.06301E-2</c:v>
                </c:pt>
                <c:pt idx="116087">
                  <c:v>2.98275E-2</c:v>
                </c:pt>
                <c:pt idx="116088">
                  <c:v>2.8976399999999999E-2</c:v>
                </c:pt>
                <c:pt idx="116089">
                  <c:v>2.80783E-2</c:v>
                </c:pt>
                <c:pt idx="116090">
                  <c:v>2.71343E-2</c:v>
                </c:pt>
                <c:pt idx="116091">
                  <c:v>2.6146099999999999E-2</c:v>
                </c:pt>
                <c:pt idx="116092">
                  <c:v>2.5115100000000001E-2</c:v>
                </c:pt>
                <c:pt idx="116093">
                  <c:v>2.4042899999999999E-2</c:v>
                </c:pt>
                <c:pt idx="116094">
                  <c:v>2.2931199999999999E-2</c:v>
                </c:pt>
                <c:pt idx="116095">
                  <c:v>2.1781700000000001E-2</c:v>
                </c:pt>
                <c:pt idx="116096">
                  <c:v>2.0596099999999999E-2</c:v>
                </c:pt>
                <c:pt idx="116097">
                  <c:v>1.9376399999999998E-2</c:v>
                </c:pt>
                <c:pt idx="116098">
                  <c:v>1.8124299999999999E-2</c:v>
                </c:pt>
                <c:pt idx="116099">
                  <c:v>1.68419E-2</c:v>
                </c:pt>
                <c:pt idx="116100">
                  <c:v>1.5531100000000001E-2</c:v>
                </c:pt>
                <c:pt idx="116101">
                  <c:v>1.4194E-2</c:v>
                </c:pt>
                <c:pt idx="116102">
                  <c:v>1.28326E-2</c:v>
                </c:pt>
                <c:pt idx="116103">
                  <c:v>1.1449000000000001E-2</c:v>
                </c:pt>
                <c:pt idx="116104">
                  <c:v>1.0045399999999999E-2</c:v>
                </c:pt>
                <c:pt idx="116105" formatCode="0.00E+00">
                  <c:v>8.6239699999999999E-3</c:v>
                </c:pt>
                <c:pt idx="116106" formatCode="0.00E+00">
                  <c:v>7.1868799999999997E-3</c:v>
                </c:pt>
                <c:pt idx="116107" formatCode="0.00E+00">
                  <c:v>5.7363700000000002E-3</c:v>
                </c:pt>
                <c:pt idx="116108" formatCode="0.00E+00">
                  <c:v>4.2746700000000004E-3</c:v>
                </c:pt>
                <c:pt idx="116109" formatCode="0.00E+00">
                  <c:v>2.8040399999999998E-3</c:v>
                </c:pt>
                <c:pt idx="116110" formatCode="0.00E+00">
                  <c:v>1.3267400000000001E-3</c:v>
                </c:pt>
                <c:pt idx="116111" formatCode="0.00E+00">
                  <c:v>-1.5495299999999999E-4</c:v>
                </c:pt>
                <c:pt idx="116112" formatCode="0.00E+00">
                  <c:v>-1.63876E-3</c:v>
                </c:pt>
                <c:pt idx="116113" formatCode="0.00E+00">
                  <c:v>-3.1224099999999999E-3</c:v>
                </c:pt>
                <c:pt idx="116114" formatCode="0.00E+00">
                  <c:v>-4.6036200000000001E-3</c:v>
                </c:pt>
                <c:pt idx="116115" formatCode="0.00E+00">
                  <c:v>-6.0801400000000004E-3</c:v>
                </c:pt>
                <c:pt idx="116116" formatCode="0.00E+00">
                  <c:v>-7.5496900000000004E-3</c:v>
                </c:pt>
                <c:pt idx="116117" formatCode="0.00E+00">
                  <c:v>-9.0100500000000004E-3</c:v>
                </c:pt>
                <c:pt idx="116118">
                  <c:v>-1.0459E-2</c:v>
                </c:pt>
                <c:pt idx="116119">
                  <c:v>-1.18943E-2</c:v>
                </c:pt>
                <c:pt idx="116120">
                  <c:v>-1.3313800000000001E-2</c:v>
                </c:pt>
                <c:pt idx="116121">
                  <c:v>-1.47154E-2</c:v>
                </c:pt>
                <c:pt idx="116122">
                  <c:v>-1.6097E-2</c:v>
                </c:pt>
                <c:pt idx="116123">
                  <c:v>-1.74564E-2</c:v>
                </c:pt>
                <c:pt idx="116124">
                  <c:v>-1.8791700000000001E-2</c:v>
                </c:pt>
                <c:pt idx="116125">
                  <c:v>-2.0100799999999999E-2</c:v>
                </c:pt>
                <c:pt idx="116126">
                  <c:v>-2.1381799999999999E-2</c:v>
                </c:pt>
                <c:pt idx="116127">
                  <c:v>-2.2632800000000002E-2</c:v>
                </c:pt>
                <c:pt idx="116128">
                  <c:v>-2.3851899999999999E-2</c:v>
                </c:pt>
                <c:pt idx="116129">
                  <c:v>-2.5037400000000001E-2</c:v>
                </c:pt>
                <c:pt idx="116130">
                  <c:v>-2.6187499999999999E-2</c:v>
                </c:pt>
                <c:pt idx="116131">
                  <c:v>-2.7300600000000001E-2</c:v>
                </c:pt>
                <c:pt idx="116132">
                  <c:v>-2.8375000000000001E-2</c:v>
                </c:pt>
                <c:pt idx="116133">
                  <c:v>-2.94092E-2</c:v>
                </c:pt>
                <c:pt idx="116134">
                  <c:v>-3.0401600000000001E-2</c:v>
                </c:pt>
                <c:pt idx="116135">
                  <c:v>-3.1350999999999997E-2</c:v>
                </c:pt>
                <c:pt idx="116136">
                  <c:v>-3.2256E-2</c:v>
                </c:pt>
                <c:pt idx="116137">
                  <c:v>-3.3115199999999997E-2</c:v>
                </c:pt>
                <c:pt idx="116138">
                  <c:v>-3.3927499999999999E-2</c:v>
                </c:pt>
                <c:pt idx="116139">
                  <c:v>-3.4691800000000002E-2</c:v>
                </c:pt>
                <c:pt idx="116140">
                  <c:v>-3.5407099999999997E-2</c:v>
                </c:pt>
                <c:pt idx="116141">
                  <c:v>-3.6072399999999998E-2</c:v>
                </c:pt>
                <c:pt idx="116142">
                  <c:v>-3.6686799999999999E-2</c:v>
                </c:pt>
                <c:pt idx="116143">
                  <c:v>-3.7249499999999998E-2</c:v>
                </c:pt>
                <c:pt idx="116144">
                  <c:v>-3.7760000000000002E-2</c:v>
                </c:pt>
                <c:pt idx="116145">
                  <c:v>-3.8217399999999999E-2</c:v>
                </c:pt>
                <c:pt idx="116146">
                  <c:v>-3.8621299999999997E-2</c:v>
                </c:pt>
                <c:pt idx="116147">
                  <c:v>-3.89713E-2</c:v>
                </c:pt>
                <c:pt idx="116148">
                  <c:v>-3.9267000000000003E-2</c:v>
                </c:pt>
                <c:pt idx="116149">
                  <c:v>-3.9508000000000001E-2</c:v>
                </c:pt>
                <c:pt idx="116150">
                  <c:v>-3.9694300000000002E-2</c:v>
                </c:pt>
                <c:pt idx="116151">
                  <c:v>-3.9825699999999999E-2</c:v>
                </c:pt>
                <c:pt idx="116152">
                  <c:v>-3.9902199999999999E-2</c:v>
                </c:pt>
                <c:pt idx="116153">
                  <c:v>-3.9923899999999998E-2</c:v>
                </c:pt>
                <c:pt idx="116154">
                  <c:v>-3.9891000000000003E-2</c:v>
                </c:pt>
                <c:pt idx="116155">
                  <c:v>-3.9803600000000001E-2</c:v>
                </c:pt>
                <c:pt idx="116156">
                  <c:v>-3.9662099999999999E-2</c:v>
                </c:pt>
                <c:pt idx="116157">
                  <c:v>-3.9466899999999999E-2</c:v>
                </c:pt>
                <c:pt idx="116158">
                  <c:v>-3.9218599999999999E-2</c:v>
                </c:pt>
                <c:pt idx="116159">
                  <c:v>-3.8917599999999997E-2</c:v>
                </c:pt>
                <c:pt idx="116160">
                  <c:v>-3.85647E-2</c:v>
                </c:pt>
                <c:pt idx="116161">
                  <c:v>-3.81605E-2</c:v>
                </c:pt>
                <c:pt idx="116162">
                  <c:v>-3.7706000000000003E-2</c:v>
                </c:pt>
                <c:pt idx="116163">
                  <c:v>-3.7201900000000003E-2</c:v>
                </c:pt>
                <c:pt idx="116164">
                  <c:v>-3.66492E-2</c:v>
                </c:pt>
                <c:pt idx="116165">
                  <c:v>-3.6048999999999998E-2</c:v>
                </c:pt>
                <c:pt idx="116166">
                  <c:v>-3.5402299999999998E-2</c:v>
                </c:pt>
                <c:pt idx="116167">
                  <c:v>-3.4710400000000002E-2</c:v>
                </c:pt>
                <c:pt idx="116168">
                  <c:v>-3.3974400000000002E-2</c:v>
                </c:pt>
                <c:pt idx="116169">
                  <c:v>-3.3195700000000002E-2</c:v>
                </c:pt>
                <c:pt idx="116170">
                  <c:v>-3.23757E-2</c:v>
                </c:pt>
                <c:pt idx="116171">
                  <c:v>-3.1515599999999998E-2</c:v>
                </c:pt>
                <c:pt idx="116172">
                  <c:v>-3.0616999999999998E-2</c:v>
                </c:pt>
                <c:pt idx="116173">
                  <c:v>-2.96815E-2</c:v>
                </c:pt>
                <c:pt idx="116174">
                  <c:v>-2.8710599999999999E-2</c:v>
                </c:pt>
                <c:pt idx="116175">
                  <c:v>-2.7705899999999999E-2</c:v>
                </c:pt>
                <c:pt idx="116176">
                  <c:v>-2.6669000000000002E-2</c:v>
                </c:pt>
                <c:pt idx="116177">
                  <c:v>-2.5601800000000001E-2</c:v>
                </c:pt>
                <c:pt idx="116178">
                  <c:v>-2.4505800000000001E-2</c:v>
                </c:pt>
                <c:pt idx="116179">
                  <c:v>-2.3383000000000001E-2</c:v>
                </c:pt>
                <c:pt idx="116180">
                  <c:v>-2.2235000000000001E-2</c:v>
                </c:pt>
                <c:pt idx="116181">
                  <c:v>-2.1063800000000001E-2</c:v>
                </c:pt>
                <c:pt idx="116182">
                  <c:v>-1.9871300000000001E-2</c:v>
                </c:pt>
                <c:pt idx="116183">
                  <c:v>-1.8659200000000001E-2</c:v>
                </c:pt>
                <c:pt idx="116184">
                  <c:v>-1.7429500000000001E-2</c:v>
                </c:pt>
                <c:pt idx="116185">
                  <c:v>-1.61841E-2</c:v>
                </c:pt>
                <c:pt idx="116186">
                  <c:v>-1.49249E-2</c:v>
                </c:pt>
                <c:pt idx="116187">
                  <c:v>-1.36539E-2</c:v>
                </c:pt>
                <c:pt idx="116188">
                  <c:v>-1.23731E-2</c:v>
                </c:pt>
                <c:pt idx="116189">
                  <c:v>-1.10843E-2</c:v>
                </c:pt>
                <c:pt idx="116190" formatCode="0.00E+00">
                  <c:v>-9.7894899999999997E-3</c:v>
                </c:pt>
                <c:pt idx="116191" formatCode="0.00E+00">
                  <c:v>-8.4906700000000005E-3</c:v>
                </c:pt>
                <c:pt idx="116192" formatCode="0.00E+00">
                  <c:v>-7.1897300000000001E-3</c:v>
                </c:pt>
                <c:pt idx="116193" formatCode="0.00E+00">
                  <c:v>-5.8886099999999999E-3</c:v>
                </c:pt>
                <c:pt idx="116194" formatCode="0.00E+00">
                  <c:v>-4.5892099999999998E-3</c:v>
                </c:pt>
                <c:pt idx="116195" formatCode="0.00E+00">
                  <c:v>-3.2934100000000001E-3</c:v>
                </c:pt>
                <c:pt idx="116196" formatCode="0.00E+00">
                  <c:v>-2.0031099999999998E-3</c:v>
                </c:pt>
                <c:pt idx="116197" formatCode="0.00E+00">
                  <c:v>-7.2012699999999999E-4</c:v>
                </c:pt>
                <c:pt idx="116198" formatCode="0.00E+00">
                  <c:v>5.5369800000000004E-4</c:v>
                </c:pt>
                <c:pt idx="116199" formatCode="0.00E+00">
                  <c:v>1.8165799999999999E-3</c:v>
                </c:pt>
                <c:pt idx="116200" formatCode="0.00E+00">
                  <c:v>3.06675E-3</c:v>
                </c:pt>
                <c:pt idx="116201" formatCode="0.00E+00">
                  <c:v>4.30249E-3</c:v>
                </c:pt>
                <c:pt idx="116202" formatCode="0.00E+00">
                  <c:v>5.5221100000000002E-3</c:v>
                </c:pt>
                <c:pt idx="116203" formatCode="0.00E+00">
                  <c:v>6.7239500000000002E-3</c:v>
                </c:pt>
                <c:pt idx="116204" formatCode="0.00E+00">
                  <c:v>7.9064200000000008E-3</c:v>
                </c:pt>
                <c:pt idx="116205" formatCode="0.00E+00">
                  <c:v>9.06795E-3</c:v>
                </c:pt>
                <c:pt idx="116206">
                  <c:v>1.0207000000000001E-2</c:v>
                </c:pt>
                <c:pt idx="116207">
                  <c:v>1.1322199999999999E-2</c:v>
                </c:pt>
                <c:pt idx="116208">
                  <c:v>1.2411999999999999E-2</c:v>
                </c:pt>
                <c:pt idx="116209">
                  <c:v>1.34752E-2</c:v>
                </c:pt>
                <c:pt idx="116210">
                  <c:v>1.45103E-2</c:v>
                </c:pt>
                <c:pt idx="116211">
                  <c:v>1.55163E-2</c:v>
                </c:pt>
                <c:pt idx="116212">
                  <c:v>1.6491800000000001E-2</c:v>
                </c:pt>
                <c:pt idx="116213">
                  <c:v>1.7435699999999998E-2</c:v>
                </c:pt>
                <c:pt idx="116214">
                  <c:v>1.8347100000000002E-2</c:v>
                </c:pt>
                <c:pt idx="116215">
                  <c:v>1.92248E-2</c:v>
                </c:pt>
                <c:pt idx="116216">
                  <c:v>2.0067999999999999E-2</c:v>
                </c:pt>
                <c:pt idx="116217">
                  <c:v>2.08758E-2</c:v>
                </c:pt>
                <c:pt idx="116218">
                  <c:v>2.1647400000000001E-2</c:v>
                </c:pt>
                <c:pt idx="116219">
                  <c:v>2.2382099999999999E-2</c:v>
                </c:pt>
                <c:pt idx="116220">
                  <c:v>2.3079100000000002E-2</c:v>
                </c:pt>
                <c:pt idx="116221">
                  <c:v>2.3737999999999999E-2</c:v>
                </c:pt>
                <c:pt idx="116222">
                  <c:v>2.4358100000000001E-2</c:v>
                </c:pt>
                <c:pt idx="116223">
                  <c:v>2.4939099999999999E-2</c:v>
                </c:pt>
                <c:pt idx="116224">
                  <c:v>2.54805E-2</c:v>
                </c:pt>
                <c:pt idx="116225">
                  <c:v>2.5982000000000002E-2</c:v>
                </c:pt>
                <c:pt idx="116226">
                  <c:v>2.6443399999999999E-2</c:v>
                </c:pt>
                <c:pt idx="116227">
                  <c:v>2.6864599999999999E-2</c:v>
                </c:pt>
                <c:pt idx="116228">
                  <c:v>2.72453E-2</c:v>
                </c:pt>
                <c:pt idx="116229">
                  <c:v>2.7585599999999998E-2</c:v>
                </c:pt>
                <c:pt idx="116230">
                  <c:v>2.7885500000000001E-2</c:v>
                </c:pt>
                <c:pt idx="116231">
                  <c:v>2.8145199999999999E-2</c:v>
                </c:pt>
                <c:pt idx="116232">
                  <c:v>2.83647E-2</c:v>
                </c:pt>
                <c:pt idx="116233">
                  <c:v>2.8544400000000001E-2</c:v>
                </c:pt>
                <c:pt idx="116234">
                  <c:v>2.8684500000000002E-2</c:v>
                </c:pt>
                <c:pt idx="116235">
                  <c:v>2.8785399999999999E-2</c:v>
                </c:pt>
                <c:pt idx="116236">
                  <c:v>2.8847500000000002E-2</c:v>
                </c:pt>
                <c:pt idx="116237">
                  <c:v>2.8871399999999998E-2</c:v>
                </c:pt>
                <c:pt idx="116238">
                  <c:v>2.8857600000000001E-2</c:v>
                </c:pt>
                <c:pt idx="116239">
                  <c:v>2.8806600000000002E-2</c:v>
                </c:pt>
                <c:pt idx="116240">
                  <c:v>2.87193E-2</c:v>
                </c:pt>
                <c:pt idx="116241">
                  <c:v>2.8596199999999999E-2</c:v>
                </c:pt>
                <c:pt idx="116242">
                  <c:v>2.84382E-2</c:v>
                </c:pt>
                <c:pt idx="116243">
                  <c:v>2.82461E-2</c:v>
                </c:pt>
                <c:pt idx="116244">
                  <c:v>2.8020799999999998E-2</c:v>
                </c:pt>
                <c:pt idx="116245">
                  <c:v>2.7763199999999998E-2</c:v>
                </c:pt>
                <c:pt idx="116246">
                  <c:v>2.74743E-2</c:v>
                </c:pt>
                <c:pt idx="116247">
                  <c:v>2.7155200000000001E-2</c:v>
                </c:pt>
                <c:pt idx="116248">
                  <c:v>2.6806799999999999E-2</c:v>
                </c:pt>
                <c:pt idx="116249">
                  <c:v>2.6430200000000001E-2</c:v>
                </c:pt>
                <c:pt idx="116250">
                  <c:v>2.60267E-2</c:v>
                </c:pt>
                <c:pt idx="116251">
                  <c:v>2.55973E-2</c:v>
                </c:pt>
                <c:pt idx="116252">
                  <c:v>2.51433E-2</c:v>
                </c:pt>
                <c:pt idx="116253">
                  <c:v>2.4665900000000001E-2</c:v>
                </c:pt>
                <c:pt idx="116254">
                  <c:v>2.4166300000000002E-2</c:v>
                </c:pt>
                <c:pt idx="116255">
                  <c:v>2.3645800000000002E-2</c:v>
                </c:pt>
                <c:pt idx="116256">
                  <c:v>2.31057E-2</c:v>
                </c:pt>
                <c:pt idx="116257">
                  <c:v>2.2547399999999999E-2</c:v>
                </c:pt>
                <c:pt idx="116258">
                  <c:v>2.1972100000000001E-2</c:v>
                </c:pt>
                <c:pt idx="116259">
                  <c:v>2.13811E-2</c:v>
                </c:pt>
                <c:pt idx="116260">
                  <c:v>2.0775999999999999E-2</c:v>
                </c:pt>
                <c:pt idx="116261">
                  <c:v>2.0157899999999999E-2</c:v>
                </c:pt>
                <c:pt idx="116262">
                  <c:v>1.9528199999999999E-2</c:v>
                </c:pt>
                <c:pt idx="116263">
                  <c:v>1.88884E-2</c:v>
                </c:pt>
                <c:pt idx="116264">
                  <c:v>1.8239700000000001E-2</c:v>
                </c:pt>
                <c:pt idx="116265">
                  <c:v>1.7583600000000001E-2</c:v>
                </c:pt>
                <c:pt idx="116266">
                  <c:v>1.69213E-2</c:v>
                </c:pt>
                <c:pt idx="116267">
                  <c:v>1.6254299999999999E-2</c:v>
                </c:pt>
                <c:pt idx="116268">
                  <c:v>1.55838E-2</c:v>
                </c:pt>
                <c:pt idx="116269">
                  <c:v>1.49111E-2</c:v>
                </c:pt>
                <c:pt idx="116270">
                  <c:v>1.42376E-2</c:v>
                </c:pt>
                <c:pt idx="116271">
                  <c:v>1.35645E-2</c:v>
                </c:pt>
                <c:pt idx="116272">
                  <c:v>1.28932E-2</c:v>
                </c:pt>
                <c:pt idx="116273">
                  <c:v>1.22247E-2</c:v>
                </c:pt>
                <c:pt idx="116274">
                  <c:v>1.1560300000000001E-2</c:v>
                </c:pt>
                <c:pt idx="116275">
                  <c:v>1.0901299999999999E-2</c:v>
                </c:pt>
                <c:pt idx="116276">
                  <c:v>1.02486E-2</c:v>
                </c:pt>
                <c:pt idx="116277" formatCode="0.00E+00">
                  <c:v>9.6035700000000005E-3</c:v>
                </c:pt>
                <c:pt idx="116278" formatCode="0.00E+00">
                  <c:v>8.9671200000000003E-3</c:v>
                </c:pt>
                <c:pt idx="116279" formatCode="0.00E+00">
                  <c:v>8.34033E-3</c:v>
                </c:pt>
                <c:pt idx="116280" formatCode="0.00E+00">
                  <c:v>7.7242099999999996E-3</c:v>
                </c:pt>
                <c:pt idx="116281" formatCode="0.00E+00">
                  <c:v>7.1197099999999996E-3</c:v>
                </c:pt>
                <c:pt idx="116282" formatCode="0.00E+00">
                  <c:v>6.5277499999999997E-3</c:v>
                </c:pt>
                <c:pt idx="116283" formatCode="0.00E+00">
                  <c:v>5.9492199999999999E-3</c:v>
                </c:pt>
                <c:pt idx="116284" formatCode="0.00E+00">
                  <c:v>5.3849299999999996E-3</c:v>
                </c:pt>
                <c:pt idx="116285" formatCode="0.00E+00">
                  <c:v>4.8356700000000002E-3</c:v>
                </c:pt>
                <c:pt idx="116286" formatCode="0.00E+00">
                  <c:v>4.3021800000000001E-3</c:v>
                </c:pt>
                <c:pt idx="116287" formatCode="0.00E+00">
                  <c:v>3.7851299999999998E-3</c:v>
                </c:pt>
                <c:pt idx="116288" formatCode="0.00E+00">
                  <c:v>3.28518E-3</c:v>
                </c:pt>
                <c:pt idx="116289" formatCode="0.00E+00">
                  <c:v>2.8029000000000001E-3</c:v>
                </c:pt>
                <c:pt idx="116290" formatCode="0.00E+00">
                  <c:v>2.3388300000000001E-3</c:v>
                </c:pt>
                <c:pt idx="116291" formatCode="0.00E+00">
                  <c:v>1.8934500000000001E-3</c:v>
                </c:pt>
                <c:pt idx="116292" formatCode="0.00E+00">
                  <c:v>1.46718E-3</c:v>
                </c:pt>
                <c:pt idx="116293" formatCode="0.00E+00">
                  <c:v>1.0604099999999999E-3</c:v>
                </c:pt>
                <c:pt idx="116294" formatCode="0.00E+00">
                  <c:v>6.7345199999999995E-4</c:v>
                </c:pt>
                <c:pt idx="116295" formatCode="0.00E+00">
                  <c:v>3.0657500000000001E-4</c:v>
                </c:pt>
                <c:pt idx="116296" formatCode="0.00E+00">
                  <c:v>-4.0009899999999998E-5</c:v>
                </c:pt>
                <c:pt idx="116297" formatCode="0.00E+00">
                  <c:v>-3.6614299999999998E-4</c:v>
                </c:pt>
                <c:pt idx="116298" formatCode="0.00E+00">
                  <c:v>-6.7172E-4</c:v>
                </c:pt>
                <c:pt idx="116299" formatCode="0.00E+00">
                  <c:v>-9.5669199999999998E-4</c:v>
                </c:pt>
                <c:pt idx="116300" formatCode="0.00E+00">
                  <c:v>-1.2210599999999999E-3</c:v>
                </c:pt>
                <c:pt idx="116301" formatCode="0.00E+00">
                  <c:v>-1.4648899999999999E-3</c:v>
                </c:pt>
                <c:pt idx="116302" formatCode="0.00E+00">
                  <c:v>-1.6882799999999999E-3</c:v>
                </c:pt>
                <c:pt idx="116303" formatCode="0.00E+00">
                  <c:v>-1.8913999999999999E-3</c:v>
                </c:pt>
                <c:pt idx="116304" formatCode="0.00E+00">
                  <c:v>-2.0744600000000002E-3</c:v>
                </c:pt>
                <c:pt idx="116305" formatCode="0.00E+00">
                  <c:v>-2.2377199999999999E-3</c:v>
                </c:pt>
                <c:pt idx="116306" formatCode="0.00E+00">
                  <c:v>-2.3815099999999999E-3</c:v>
                </c:pt>
                <c:pt idx="116307" formatCode="0.00E+00">
                  <c:v>-2.5061800000000002E-3</c:v>
                </c:pt>
                <c:pt idx="116308" formatCode="0.00E+00">
                  <c:v>-2.6121400000000002E-3</c:v>
                </c:pt>
                <c:pt idx="116309" formatCode="0.00E+00">
                  <c:v>-2.6998500000000002E-3</c:v>
                </c:pt>
                <c:pt idx="116310" formatCode="0.00E+00">
                  <c:v>-2.7698100000000002E-3</c:v>
                </c:pt>
                <c:pt idx="116311" formatCode="0.00E+00">
                  <c:v>-2.8225699999999999E-3</c:v>
                </c:pt>
                <c:pt idx="116312" formatCode="0.00E+00">
                  <c:v>-2.85871E-3</c:v>
                </c:pt>
                <c:pt idx="116313" formatCode="0.00E+00">
                  <c:v>-2.87886E-3</c:v>
                </c:pt>
                <c:pt idx="116314" formatCode="0.00E+00">
                  <c:v>-2.88369E-3</c:v>
                </c:pt>
                <c:pt idx="116315" formatCode="0.00E+00">
                  <c:v>-2.8739E-3</c:v>
                </c:pt>
                <c:pt idx="116316" formatCode="0.00E+00">
                  <c:v>-2.85023E-3</c:v>
                </c:pt>
                <c:pt idx="116317" formatCode="0.00E+00">
                  <c:v>-2.81344E-3</c:v>
                </c:pt>
                <c:pt idx="116318" formatCode="0.00E+00">
                  <c:v>-2.7643500000000001E-3</c:v>
                </c:pt>
                <c:pt idx="116319" formatCode="0.00E+00">
                  <c:v>-2.7037799999999998E-3</c:v>
                </c:pt>
                <c:pt idx="116320" formatCode="0.00E+00">
                  <c:v>-2.6325900000000002E-3</c:v>
                </c:pt>
                <c:pt idx="116321" formatCode="0.00E+00">
                  <c:v>-2.5516699999999998E-3</c:v>
                </c:pt>
                <c:pt idx="116322" formatCode="0.00E+00">
                  <c:v>-2.4619300000000002E-3</c:v>
                </c:pt>
                <c:pt idx="116323" formatCode="0.00E+00">
                  <c:v>-2.3642799999999999E-3</c:v>
                </c:pt>
                <c:pt idx="116324" formatCode="0.00E+00">
                  <c:v>-2.25969E-3</c:v>
                </c:pt>
                <c:pt idx="116325" formatCode="0.00E+00">
                  <c:v>-2.1491000000000001E-3</c:v>
                </c:pt>
                <c:pt idx="116326" formatCode="0.00E+00">
                  <c:v>-2.0335000000000002E-3</c:v>
                </c:pt>
                <c:pt idx="116327" formatCode="0.00E+00">
                  <c:v>-1.91387E-3</c:v>
                </c:pt>
                <c:pt idx="116328" formatCode="0.00E+00">
                  <c:v>-1.7912E-3</c:v>
                </c:pt>
                <c:pt idx="116329" formatCode="0.00E+00">
                  <c:v>-1.66651E-3</c:v>
                </c:pt>
                <c:pt idx="116330" formatCode="0.00E+00">
                  <c:v>-1.54079E-3</c:v>
                </c:pt>
                <c:pt idx="116331" formatCode="0.00E+00">
                  <c:v>-1.4150499999999999E-3</c:v>
                </c:pt>
                <c:pt idx="116332" formatCode="0.00E+00">
                  <c:v>-1.29031E-3</c:v>
                </c:pt>
                <c:pt idx="116333" formatCode="0.00E+00">
                  <c:v>-1.16756E-3</c:v>
                </c:pt>
                <c:pt idx="116334" formatCode="0.00E+00">
                  <c:v>-1.04779E-3</c:v>
                </c:pt>
                <c:pt idx="116335" formatCode="0.00E+00">
                  <c:v>-9.3201700000000005E-4</c:v>
                </c:pt>
                <c:pt idx="116336" formatCode="0.00E+00">
                  <c:v>-8.2120100000000003E-4</c:v>
                </c:pt>
                <c:pt idx="116337" formatCode="0.00E+00">
                  <c:v>-7.1631400000000001E-4</c:v>
                </c:pt>
                <c:pt idx="116338" formatCode="0.00E+00">
                  <c:v>-6.1830800000000003E-4</c:v>
                </c:pt>
                <c:pt idx="116339" formatCode="0.00E+00">
                  <c:v>-5.2811700000000004E-4</c:v>
                </c:pt>
                <c:pt idx="116340" formatCode="0.00E+00">
                  <c:v>-4.4665500000000001E-4</c:v>
                </c:pt>
                <c:pt idx="116341" formatCode="0.00E+00">
                  <c:v>-3.7481599999999998E-4</c:v>
                </c:pt>
                <c:pt idx="116342" formatCode="0.00E+00">
                  <c:v>-3.1346800000000001E-4</c:v>
                </c:pt>
                <c:pt idx="116343" formatCode="0.00E+00">
                  <c:v>-2.6345300000000003E-4</c:v>
                </c:pt>
                <c:pt idx="116344" formatCode="0.00E+00">
                  <c:v>-2.25584E-4</c:v>
                </c:pt>
                <c:pt idx="116345" formatCode="0.00E+00">
                  <c:v>-2.0064700000000001E-4</c:v>
                </c:pt>
                <c:pt idx="116346" formatCode="0.00E+00">
                  <c:v>-1.8939099999999999E-4</c:v>
                </c:pt>
                <c:pt idx="116347" formatCode="0.00E+00">
                  <c:v>-1.9253299999999999E-4</c:v>
                </c:pt>
                <c:pt idx="116348" formatCode="0.00E+00">
                  <c:v>-2.1075600000000001E-4</c:v>
                </c:pt>
                <c:pt idx="116349" formatCode="0.00E+00">
                  <c:v>-2.4469999999999998E-4</c:v>
                </c:pt>
                <c:pt idx="116350" formatCode="0.00E+00">
                  <c:v>-2.9497099999999999E-4</c:v>
                </c:pt>
                <c:pt idx="116351" formatCode="0.00E+00">
                  <c:v>-3.6213E-4</c:v>
                </c:pt>
                <c:pt idx="116352" formatCode="0.00E+00">
                  <c:v>-4.4669799999999998E-4</c:v>
                </c:pt>
                <c:pt idx="116353" formatCode="0.00E+00">
                  <c:v>-5.4914999999999999E-4</c:v>
                </c:pt>
                <c:pt idx="116354" formatCode="0.00E+00">
                  <c:v>-6.69916E-4</c:v>
                </c:pt>
                <c:pt idx="116355" formatCode="0.00E+00">
                  <c:v>-8.0937999999999995E-4</c:v>
                </c:pt>
                <c:pt idx="116356" formatCode="0.00E+00">
                  <c:v>-9.6787900000000005E-4</c:v>
                </c:pt>
                <c:pt idx="116357" formatCode="0.00E+00">
                  <c:v>-1.1456999999999999E-3</c:v>
                </c:pt>
                <c:pt idx="116358" formatCode="0.00E+00">
                  <c:v>-1.34308E-3</c:v>
                </c:pt>
                <c:pt idx="116359" formatCode="0.00E+00">
                  <c:v>-1.5602000000000001E-3</c:v>
                </c:pt>
                <c:pt idx="116360" formatCode="0.00E+00">
                  <c:v>-1.79721E-3</c:v>
                </c:pt>
                <c:pt idx="116361" formatCode="0.00E+00">
                  <c:v>-2.0541800000000001E-3</c:v>
                </c:pt>
                <c:pt idx="116362" formatCode="0.00E+00">
                  <c:v>-2.3311400000000002E-3</c:v>
                </c:pt>
                <c:pt idx="116363" formatCode="0.00E+00">
                  <c:v>-2.6280800000000001E-3</c:v>
                </c:pt>
                <c:pt idx="116364" formatCode="0.00E+00">
                  <c:v>-2.9449200000000002E-3</c:v>
                </c:pt>
                <c:pt idx="116365" formatCode="0.00E+00">
                  <c:v>-3.28152E-3</c:v>
                </c:pt>
                <c:pt idx="116366" formatCode="0.00E+00">
                  <c:v>-3.6377100000000002E-3</c:v>
                </c:pt>
                <c:pt idx="116367" formatCode="0.00E+00">
                  <c:v>-4.0132500000000003E-3</c:v>
                </c:pt>
                <c:pt idx="116368" formatCode="0.00E+00">
                  <c:v>-4.4078499999999996E-3</c:v>
                </c:pt>
                <c:pt idx="116369" formatCode="0.00E+00">
                  <c:v>-4.8211699999999996E-3</c:v>
                </c:pt>
                <c:pt idx="116370" formatCode="0.00E+00">
                  <c:v>-5.2528100000000001E-3</c:v>
                </c:pt>
                <c:pt idx="116371" formatCode="0.00E+00">
                  <c:v>-5.7023200000000003E-3</c:v>
                </c:pt>
                <c:pt idx="116372" formatCode="0.00E+00">
                  <c:v>-6.1691999999999997E-3</c:v>
                </c:pt>
                <c:pt idx="116373" formatCode="0.00E+00">
                  <c:v>-6.6529099999999997E-3</c:v>
                </c:pt>
                <c:pt idx="116374" formatCode="0.00E+00">
                  <c:v>-7.1528399999999997E-3</c:v>
                </c:pt>
                <c:pt idx="116375" formatCode="0.00E+00">
                  <c:v>-7.6683300000000001E-3</c:v>
                </c:pt>
                <c:pt idx="116376" formatCode="0.00E+00">
                  <c:v>-8.1986999999999997E-3</c:v>
                </c:pt>
                <c:pt idx="116377" formatCode="0.00E+00">
                  <c:v>-8.7431799999999997E-3</c:v>
                </c:pt>
                <c:pt idx="116378" formatCode="0.00E+00">
                  <c:v>-9.3009900000000003E-3</c:v>
                </c:pt>
                <c:pt idx="116379" formatCode="0.00E+00">
                  <c:v>-9.8712899999999996E-3</c:v>
                </c:pt>
                <c:pt idx="116380">
                  <c:v>-1.0453199999999999E-2</c:v>
                </c:pt>
                <c:pt idx="116381">
                  <c:v>-1.10458E-2</c:v>
                </c:pt>
                <c:pt idx="116382">
                  <c:v>-1.16481E-2</c:v>
                </c:pt>
                <c:pt idx="116383">
                  <c:v>-1.22591E-2</c:v>
                </c:pt>
                <c:pt idx="116384">
                  <c:v>-1.28778E-2</c:v>
                </c:pt>
                <c:pt idx="116385">
                  <c:v>-1.3503100000000001E-2</c:v>
                </c:pt>
                <c:pt idx="116386">
                  <c:v>-1.41338E-2</c:v>
                </c:pt>
                <c:pt idx="116387">
                  <c:v>-1.47689E-2</c:v>
                </c:pt>
                <c:pt idx="116388">
                  <c:v>-1.5407199999999999E-2</c:v>
                </c:pt>
                <c:pt idx="116389">
                  <c:v>-1.6047499999999999E-2</c:v>
                </c:pt>
                <c:pt idx="116390">
                  <c:v>-1.6688499999999998E-2</c:v>
                </c:pt>
                <c:pt idx="116391">
                  <c:v>-1.7329000000000001E-2</c:v>
                </c:pt>
                <c:pt idx="116392">
                  <c:v>-1.79677E-2</c:v>
                </c:pt>
                <c:pt idx="116393">
                  <c:v>-1.8603399999999999E-2</c:v>
                </c:pt>
                <c:pt idx="116394">
                  <c:v>-1.92348E-2</c:v>
                </c:pt>
                <c:pt idx="116395">
                  <c:v>-1.98604E-2</c:v>
                </c:pt>
                <c:pt idx="116396">
                  <c:v>-2.04791E-2</c:v>
                </c:pt>
                <c:pt idx="116397">
                  <c:v>-2.1089500000000001E-2</c:v>
                </c:pt>
                <c:pt idx="116398">
                  <c:v>-2.1690299999999999E-2</c:v>
                </c:pt>
                <c:pt idx="116399">
                  <c:v>-2.2280000000000001E-2</c:v>
                </c:pt>
                <c:pt idx="116400">
                  <c:v>-2.28574E-2</c:v>
                </c:pt>
                <c:pt idx="116401">
                  <c:v>-2.34211E-2</c:v>
                </c:pt>
                <c:pt idx="116402">
                  <c:v>-2.39697E-2</c:v>
                </c:pt>
                <c:pt idx="116403">
                  <c:v>-2.4502099999999999E-2</c:v>
                </c:pt>
                <c:pt idx="116404">
                  <c:v>-2.5016699999999999E-2</c:v>
                </c:pt>
                <c:pt idx="116405">
                  <c:v>-2.5512400000000001E-2</c:v>
                </c:pt>
                <c:pt idx="116406">
                  <c:v>-2.5987900000000001E-2</c:v>
                </c:pt>
                <c:pt idx="116407">
                  <c:v>-2.6441800000000001E-2</c:v>
                </c:pt>
                <c:pt idx="116408">
                  <c:v>-2.6872900000000002E-2</c:v>
                </c:pt>
                <c:pt idx="116409">
                  <c:v>-2.7279899999999999E-2</c:v>
                </c:pt>
                <c:pt idx="116410">
                  <c:v>-2.76618E-2</c:v>
                </c:pt>
                <c:pt idx="116411">
                  <c:v>-2.8017299999999998E-2</c:v>
                </c:pt>
                <c:pt idx="116412">
                  <c:v>-2.8345200000000001E-2</c:v>
                </c:pt>
                <c:pt idx="116413">
                  <c:v>-2.86444E-2</c:v>
                </c:pt>
                <c:pt idx="116414">
                  <c:v>-2.8913899999999999E-2</c:v>
                </c:pt>
                <c:pt idx="116415">
                  <c:v>-2.9152600000000001E-2</c:v>
                </c:pt>
                <c:pt idx="116416">
                  <c:v>-2.93596E-2</c:v>
                </c:pt>
                <c:pt idx="116417">
                  <c:v>-2.95337E-2</c:v>
                </c:pt>
                <c:pt idx="116418">
                  <c:v>-2.9674300000000001E-2</c:v>
                </c:pt>
                <c:pt idx="116419">
                  <c:v>-2.97802E-2</c:v>
                </c:pt>
                <c:pt idx="116420">
                  <c:v>-2.98509E-2</c:v>
                </c:pt>
                <c:pt idx="116421">
                  <c:v>-2.9885399999999999E-2</c:v>
                </c:pt>
                <c:pt idx="116422">
                  <c:v>-2.9883E-2</c:v>
                </c:pt>
                <c:pt idx="116423">
                  <c:v>-2.98432E-2</c:v>
                </c:pt>
                <c:pt idx="116424">
                  <c:v>-2.9765199999999999E-2</c:v>
                </c:pt>
                <c:pt idx="116425">
                  <c:v>-2.9648500000000001E-2</c:v>
                </c:pt>
                <c:pt idx="116426">
                  <c:v>-2.94927E-2</c:v>
                </c:pt>
                <c:pt idx="116427">
                  <c:v>-2.9297199999999999E-2</c:v>
                </c:pt>
                <c:pt idx="116428">
                  <c:v>-2.9061799999999999E-2</c:v>
                </c:pt>
                <c:pt idx="116429">
                  <c:v>-2.8785999999999999E-2</c:v>
                </c:pt>
                <c:pt idx="116430">
                  <c:v>-2.8469700000000001E-2</c:v>
                </c:pt>
                <c:pt idx="116431">
                  <c:v>-2.8112700000000001E-2</c:v>
                </c:pt>
                <c:pt idx="116432">
                  <c:v>-2.7714699999999998E-2</c:v>
                </c:pt>
                <c:pt idx="116433">
                  <c:v>-2.7275899999999999E-2</c:v>
                </c:pt>
                <c:pt idx="116434">
                  <c:v>-2.67961E-2</c:v>
                </c:pt>
                <c:pt idx="116435">
                  <c:v>-2.62755E-2</c:v>
                </c:pt>
                <c:pt idx="116436">
                  <c:v>-2.57142E-2</c:v>
                </c:pt>
                <c:pt idx="116437">
                  <c:v>-2.5112300000000001E-2</c:v>
                </c:pt>
                <c:pt idx="116438">
                  <c:v>-2.44703E-2</c:v>
                </c:pt>
                <c:pt idx="116439">
                  <c:v>-2.3788400000000001E-2</c:v>
                </c:pt>
                <c:pt idx="116440">
                  <c:v>-2.30671E-2</c:v>
                </c:pt>
                <c:pt idx="116441">
                  <c:v>-2.2306800000000002E-2</c:v>
                </c:pt>
                <c:pt idx="116442">
                  <c:v>-2.1507999999999999E-2</c:v>
                </c:pt>
                <c:pt idx="116443">
                  <c:v>-2.0671499999999999E-2</c:v>
                </c:pt>
                <c:pt idx="116444">
                  <c:v>-1.9797800000000001E-2</c:v>
                </c:pt>
                <c:pt idx="116445">
                  <c:v>-1.88877E-2</c:v>
                </c:pt>
                <c:pt idx="116446">
                  <c:v>-1.7942E-2</c:v>
                </c:pt>
                <c:pt idx="116447">
                  <c:v>-1.69616E-2</c:v>
                </c:pt>
                <c:pt idx="116448">
                  <c:v>-1.59475E-2</c:v>
                </c:pt>
                <c:pt idx="116449">
                  <c:v>-1.49006E-2</c:v>
                </c:pt>
                <c:pt idx="116450">
                  <c:v>-1.38219E-2</c:v>
                </c:pt>
                <c:pt idx="116451">
                  <c:v>-1.27127E-2</c:v>
                </c:pt>
                <c:pt idx="116452">
                  <c:v>-1.1573999999999999E-2</c:v>
                </c:pt>
                <c:pt idx="116453">
                  <c:v>-1.0407100000000001E-2</c:v>
                </c:pt>
                <c:pt idx="116454" formatCode="0.00E+00">
                  <c:v>-9.2133600000000003E-3</c:v>
                </c:pt>
                <c:pt idx="116455" formatCode="0.00E+00">
                  <c:v>-7.9939999999999994E-3</c:v>
                </c:pt>
                <c:pt idx="116456" formatCode="0.00E+00">
                  <c:v>-6.7504499999999999E-3</c:v>
                </c:pt>
                <c:pt idx="116457" formatCode="0.00E+00">
                  <c:v>-5.4841500000000001E-3</c:v>
                </c:pt>
                <c:pt idx="116458" formatCode="0.00E+00">
                  <c:v>-4.1965800000000001E-3</c:v>
                </c:pt>
                <c:pt idx="116459" formatCode="0.00E+00">
                  <c:v>-2.8892599999999998E-3</c:v>
                </c:pt>
                <c:pt idx="116460" formatCode="0.00E+00">
                  <c:v>-1.5637699999999999E-3</c:v>
                </c:pt>
                <c:pt idx="116461" formatCode="0.00E+00">
                  <c:v>-2.2170999999999999E-4</c:v>
                </c:pt>
                <c:pt idx="116462" formatCode="0.00E+00">
                  <c:v>1.1352599999999999E-3</c:v>
                </c:pt>
                <c:pt idx="116463" formatCode="0.00E+00">
                  <c:v>2.5054700000000001E-3</c:v>
                </c:pt>
                <c:pt idx="116464" formatCode="0.00E+00">
                  <c:v>3.8871999999999999E-3</c:v>
                </c:pt>
                <c:pt idx="116465" formatCode="0.00E+00">
                  <c:v>5.2786999999999999E-3</c:v>
                </c:pt>
                <c:pt idx="116466" formatCode="0.00E+00">
                  <c:v>6.6781999999999996E-3</c:v>
                </c:pt>
                <c:pt idx="116467" formatCode="0.00E+00">
                  <c:v>8.0838999999999998E-3</c:v>
                </c:pt>
                <c:pt idx="116468" formatCode="0.00E+00">
                  <c:v>9.4939800000000008E-3</c:v>
                </c:pt>
                <c:pt idx="116469">
                  <c:v>1.0906600000000001E-2</c:v>
                </c:pt>
                <c:pt idx="116470">
                  <c:v>1.23199E-2</c:v>
                </c:pt>
                <c:pt idx="116471">
                  <c:v>1.3731999999999999E-2</c:v>
                </c:pt>
                <c:pt idx="116472">
                  <c:v>1.5141099999999999E-2</c:v>
                </c:pt>
                <c:pt idx="116473">
                  <c:v>1.6545199999999999E-2</c:v>
                </c:pt>
                <c:pt idx="116474">
                  <c:v>1.7942400000000001E-2</c:v>
                </c:pt>
                <c:pt idx="116475">
                  <c:v>1.9330900000000002E-2</c:v>
                </c:pt>
                <c:pt idx="116476">
                  <c:v>2.0708799999999999E-2</c:v>
                </c:pt>
                <c:pt idx="116477">
                  <c:v>2.2074099999999999E-2</c:v>
                </c:pt>
                <c:pt idx="116478">
                  <c:v>2.3425000000000001E-2</c:v>
                </c:pt>
                <c:pt idx="116479">
                  <c:v>2.47596E-2</c:v>
                </c:pt>
                <c:pt idx="116480">
                  <c:v>2.6076100000000001E-2</c:v>
                </c:pt>
                <c:pt idx="116481">
                  <c:v>2.7372500000000001E-2</c:v>
                </c:pt>
                <c:pt idx="116482">
                  <c:v>2.8647200000000001E-2</c:v>
                </c:pt>
                <c:pt idx="116483">
                  <c:v>2.98982E-2</c:v>
                </c:pt>
                <c:pt idx="116484">
                  <c:v>3.1123700000000001E-2</c:v>
                </c:pt>
                <c:pt idx="116485">
                  <c:v>3.2322099999999999E-2</c:v>
                </c:pt>
                <c:pt idx="116486">
                  <c:v>3.3491600000000003E-2</c:v>
                </c:pt>
                <c:pt idx="116487">
                  <c:v>3.4630599999999997E-2</c:v>
                </c:pt>
                <c:pt idx="116488">
                  <c:v>3.5737199999999997E-2</c:v>
                </c:pt>
                <c:pt idx="116489">
                  <c:v>3.6810000000000002E-2</c:v>
                </c:pt>
                <c:pt idx="116490">
                  <c:v>3.7847400000000003E-2</c:v>
                </c:pt>
                <c:pt idx="116491">
                  <c:v>3.8847800000000002E-2</c:v>
                </c:pt>
                <c:pt idx="116492">
                  <c:v>3.9809700000000003E-2</c:v>
                </c:pt>
                <c:pt idx="116493">
                  <c:v>4.0731799999999999E-2</c:v>
                </c:pt>
                <c:pt idx="116494">
                  <c:v>4.1612499999999997E-2</c:v>
                </c:pt>
                <c:pt idx="116495">
                  <c:v>4.2450599999999998E-2</c:v>
                </c:pt>
                <c:pt idx="116496">
                  <c:v>4.32448E-2</c:v>
                </c:pt>
                <c:pt idx="116497">
                  <c:v>4.3993900000000002E-2</c:v>
                </c:pt>
                <c:pt idx="116498">
                  <c:v>4.4696699999999999E-2</c:v>
                </c:pt>
                <c:pt idx="116499">
                  <c:v>4.5352000000000003E-2</c:v>
                </c:pt>
                <c:pt idx="116500">
                  <c:v>4.5958899999999997E-2</c:v>
                </c:pt>
                <c:pt idx="116501">
                  <c:v>4.6516399999999999E-2</c:v>
                </c:pt>
                <c:pt idx="116502">
                  <c:v>4.7023599999999999E-2</c:v>
                </c:pt>
                <c:pt idx="116503">
                  <c:v>4.7479599999999997E-2</c:v>
                </c:pt>
                <c:pt idx="116504">
                  <c:v>4.7883599999999998E-2</c:v>
                </c:pt>
                <c:pt idx="116505">
                  <c:v>4.8234899999999997E-2</c:v>
                </c:pt>
                <c:pt idx="116506">
                  <c:v>4.8533E-2</c:v>
                </c:pt>
                <c:pt idx="116507">
                  <c:v>4.87772E-2</c:v>
                </c:pt>
                <c:pt idx="116508">
                  <c:v>4.89671E-2</c:v>
                </c:pt>
                <c:pt idx="116509">
                  <c:v>4.9102199999999999E-2</c:v>
                </c:pt>
                <c:pt idx="116510">
                  <c:v>4.9182299999999998E-2</c:v>
                </c:pt>
                <c:pt idx="116511">
                  <c:v>4.9207000000000001E-2</c:v>
                </c:pt>
                <c:pt idx="116512">
                  <c:v>4.91761E-2</c:v>
                </c:pt>
                <c:pt idx="116513">
                  <c:v>4.90897E-2</c:v>
                </c:pt>
                <c:pt idx="116514">
                  <c:v>4.8947499999999998E-2</c:v>
                </c:pt>
                <c:pt idx="116515">
                  <c:v>4.87497E-2</c:v>
                </c:pt>
                <c:pt idx="116516">
                  <c:v>4.8496400000000002E-2</c:v>
                </c:pt>
                <c:pt idx="116517">
                  <c:v>4.8187800000000003E-2</c:v>
                </c:pt>
                <c:pt idx="116518">
                  <c:v>4.7824100000000001E-2</c:v>
                </c:pt>
                <c:pt idx="116519">
                  <c:v>4.7405799999999998E-2</c:v>
                </c:pt>
                <c:pt idx="116520">
                  <c:v>4.6933200000000001E-2</c:v>
                </c:pt>
                <c:pt idx="116521">
                  <c:v>4.6406799999999998E-2</c:v>
                </c:pt>
                <c:pt idx="116522">
                  <c:v>4.5827199999999998E-2</c:v>
                </c:pt>
                <c:pt idx="116523">
                  <c:v>4.5195100000000002E-2</c:v>
                </c:pt>
                <c:pt idx="116524">
                  <c:v>4.4511200000000001E-2</c:v>
                </c:pt>
                <c:pt idx="116525">
                  <c:v>4.3776200000000001E-2</c:v>
                </c:pt>
                <c:pt idx="116526">
                  <c:v>4.2991099999999997E-2</c:v>
                </c:pt>
                <c:pt idx="116527">
                  <c:v>4.2156800000000001E-2</c:v>
                </c:pt>
                <c:pt idx="116528">
                  <c:v>4.1274199999999997E-2</c:v>
                </c:pt>
                <c:pt idx="116529">
                  <c:v>4.0344400000000002E-2</c:v>
                </c:pt>
                <c:pt idx="116530">
                  <c:v>3.9368599999999997E-2</c:v>
                </c:pt>
                <c:pt idx="116531">
                  <c:v>3.8348E-2</c:v>
                </c:pt>
                <c:pt idx="116532">
                  <c:v>3.7283700000000003E-2</c:v>
                </c:pt>
                <c:pt idx="116533">
                  <c:v>3.61772E-2</c:v>
                </c:pt>
                <c:pt idx="116534">
                  <c:v>3.5029699999999997E-2</c:v>
                </c:pt>
                <c:pt idx="116535">
                  <c:v>3.3842700000000003E-2</c:v>
                </c:pt>
                <c:pt idx="116536">
                  <c:v>3.2617699999999999E-2</c:v>
                </c:pt>
                <c:pt idx="116537">
                  <c:v>3.1356200000000001E-2</c:v>
                </c:pt>
                <c:pt idx="116538">
                  <c:v>3.0059800000000001E-2</c:v>
                </c:pt>
                <c:pt idx="116539">
                  <c:v>2.8729999999999999E-2</c:v>
                </c:pt>
                <c:pt idx="116540">
                  <c:v>2.73686E-2</c:v>
                </c:pt>
                <c:pt idx="116541">
                  <c:v>2.5977299999999998E-2</c:v>
                </c:pt>
                <c:pt idx="116542">
                  <c:v>2.4557699999999998E-2</c:v>
                </c:pt>
                <c:pt idx="116543">
                  <c:v>2.3111699999999999E-2</c:v>
                </c:pt>
                <c:pt idx="116544">
                  <c:v>2.1641000000000001E-2</c:v>
                </c:pt>
                <c:pt idx="116545">
                  <c:v>2.0147600000000002E-2</c:v>
                </c:pt>
                <c:pt idx="116546">
                  <c:v>1.8633199999999999E-2</c:v>
                </c:pt>
                <c:pt idx="116547">
                  <c:v>1.7099799999999998E-2</c:v>
                </c:pt>
                <c:pt idx="116548">
                  <c:v>1.55493E-2</c:v>
                </c:pt>
                <c:pt idx="116549">
                  <c:v>1.3983499999999999E-2</c:v>
                </c:pt>
                <c:pt idx="116550">
                  <c:v>1.2404500000000001E-2</c:v>
                </c:pt>
                <c:pt idx="116551">
                  <c:v>1.08142E-2</c:v>
                </c:pt>
                <c:pt idx="116552" formatCode="0.00E+00">
                  <c:v>9.2145999999999999E-3</c:v>
                </c:pt>
                <c:pt idx="116553" formatCode="0.00E+00">
                  <c:v>7.60759E-3</c:v>
                </c:pt>
                <c:pt idx="116554" formatCode="0.00E+00">
                  <c:v>5.9952E-3</c:v>
                </c:pt>
                <c:pt idx="116555" formatCode="0.00E+00">
                  <c:v>4.3794000000000003E-3</c:v>
                </c:pt>
                <c:pt idx="116556" formatCode="0.00E+00">
                  <c:v>2.76216E-3</c:v>
                </c:pt>
                <c:pt idx="116557" formatCode="0.00E+00">
                  <c:v>1.1454600000000001E-3</c:v>
                </c:pt>
                <c:pt idx="116558" formatCode="0.00E+00">
                  <c:v>-4.6873999999999999E-4</c:v>
                </c:pt>
                <c:pt idx="116559" formatCode="0.00E+00">
                  <c:v>-2.0784900000000001E-3</c:v>
                </c:pt>
                <c:pt idx="116560" formatCode="0.00E+00">
                  <c:v>-3.68185E-3</c:v>
                </c:pt>
                <c:pt idx="116561" formatCode="0.00E+00">
                  <c:v>-5.2768900000000002E-3</c:v>
                </c:pt>
                <c:pt idx="116562" formatCode="0.00E+00">
                  <c:v>-6.86172E-3</c:v>
                </c:pt>
                <c:pt idx="116563" formatCode="0.00E+00">
                  <c:v>-8.4344499999999996E-3</c:v>
                </c:pt>
                <c:pt idx="116564" formatCode="0.00E+00">
                  <c:v>-9.9932300000000005E-3</c:v>
                </c:pt>
                <c:pt idx="116565">
                  <c:v>-1.15362E-2</c:v>
                </c:pt>
                <c:pt idx="116566">
                  <c:v>-1.30616E-2</c:v>
                </c:pt>
                <c:pt idx="116567">
                  <c:v>-1.4567699999999999E-2</c:v>
                </c:pt>
                <c:pt idx="116568">
                  <c:v>-1.60527E-2</c:v>
                </c:pt>
                <c:pt idx="116569">
                  <c:v>-1.75149E-2</c:v>
                </c:pt>
                <c:pt idx="116570">
                  <c:v>-1.8952699999999999E-2</c:v>
                </c:pt>
                <c:pt idx="116571">
                  <c:v>-2.0364400000000001E-2</c:v>
                </c:pt>
                <c:pt idx="116572">
                  <c:v>-2.17485E-2</c:v>
                </c:pt>
                <c:pt idx="116573">
                  <c:v>-2.3103499999999999E-2</c:v>
                </c:pt>
                <c:pt idx="116574">
                  <c:v>-2.44278E-2</c:v>
                </c:pt>
                <c:pt idx="116575">
                  <c:v>-2.5720199999999999E-2</c:v>
                </c:pt>
                <c:pt idx="116576">
                  <c:v>-2.6979099999999999E-2</c:v>
                </c:pt>
                <c:pt idx="116577">
                  <c:v>-2.8203300000000001E-2</c:v>
                </c:pt>
                <c:pt idx="116578">
                  <c:v>-2.9391500000000001E-2</c:v>
                </c:pt>
                <c:pt idx="116579">
                  <c:v>-3.05425E-2</c:v>
                </c:pt>
                <c:pt idx="116580">
                  <c:v>-3.1655099999999999E-2</c:v>
                </c:pt>
                <c:pt idx="116581">
                  <c:v>-3.2728399999999998E-2</c:v>
                </c:pt>
                <c:pt idx="116582">
                  <c:v>-3.3761100000000002E-2</c:v>
                </c:pt>
                <c:pt idx="116583">
                  <c:v>-3.4752400000000003E-2</c:v>
                </c:pt>
                <c:pt idx="116584">
                  <c:v>-3.5701400000000001E-2</c:v>
                </c:pt>
                <c:pt idx="116585">
                  <c:v>-3.6607300000000002E-2</c:v>
                </c:pt>
                <c:pt idx="116586">
                  <c:v>-3.7469200000000001E-2</c:v>
                </c:pt>
                <c:pt idx="116587">
                  <c:v>-3.8286500000000001E-2</c:v>
                </c:pt>
                <c:pt idx="116588">
                  <c:v>-3.90584E-2</c:v>
                </c:pt>
                <c:pt idx="116589">
                  <c:v>-3.97845E-2</c:v>
                </c:pt>
                <c:pt idx="116590">
                  <c:v>-4.0464300000000002E-2</c:v>
                </c:pt>
                <c:pt idx="116591">
                  <c:v>-4.10972E-2</c:v>
                </c:pt>
                <c:pt idx="116592">
                  <c:v>-4.1682999999999998E-2</c:v>
                </c:pt>
                <c:pt idx="116593">
                  <c:v>-4.2221300000000003E-2</c:v>
                </c:pt>
                <c:pt idx="116594">
                  <c:v>-4.2711899999999997E-2</c:v>
                </c:pt>
                <c:pt idx="116595">
                  <c:v>-4.3154600000000001E-2</c:v>
                </c:pt>
                <c:pt idx="116596">
                  <c:v>-4.3549299999999999E-2</c:v>
                </c:pt>
                <c:pt idx="116597">
                  <c:v>-4.38961E-2</c:v>
                </c:pt>
                <c:pt idx="116598">
                  <c:v>-4.4194799999999999E-2</c:v>
                </c:pt>
                <c:pt idx="116599">
                  <c:v>-4.4445600000000002E-2</c:v>
                </c:pt>
                <c:pt idx="116600">
                  <c:v>-4.4648699999999999E-2</c:v>
                </c:pt>
                <c:pt idx="116601">
                  <c:v>-4.4804299999999998E-2</c:v>
                </c:pt>
                <c:pt idx="116602">
                  <c:v>-4.49127E-2</c:v>
                </c:pt>
                <c:pt idx="116603">
                  <c:v>-4.4974300000000002E-2</c:v>
                </c:pt>
                <c:pt idx="116604">
                  <c:v>-4.4989399999999999E-2</c:v>
                </c:pt>
                <c:pt idx="116605">
                  <c:v>-4.4958499999999998E-2</c:v>
                </c:pt>
                <c:pt idx="116606">
                  <c:v>-4.4882199999999997E-2</c:v>
                </c:pt>
                <c:pt idx="116607">
                  <c:v>-4.4761099999999998E-2</c:v>
                </c:pt>
                <c:pt idx="116608">
                  <c:v>-4.4595700000000002E-2</c:v>
                </c:pt>
                <c:pt idx="116609">
                  <c:v>-4.4386799999999997E-2</c:v>
                </c:pt>
                <c:pt idx="116610">
                  <c:v>-4.4135199999999999E-2</c:v>
                </c:pt>
                <c:pt idx="116611">
                  <c:v>-4.3841600000000001E-2</c:v>
                </c:pt>
                <c:pt idx="116612">
                  <c:v>-4.3506900000000001E-2</c:v>
                </c:pt>
                <c:pt idx="116613">
                  <c:v>-4.3131999999999997E-2</c:v>
                </c:pt>
                <c:pt idx="116614">
                  <c:v>-4.27178E-2</c:v>
                </c:pt>
                <c:pt idx="116615">
                  <c:v>-4.2265299999999999E-2</c:v>
                </c:pt>
                <c:pt idx="116616">
                  <c:v>-4.1775600000000003E-2</c:v>
                </c:pt>
                <c:pt idx="116617">
                  <c:v>-4.12497E-2</c:v>
                </c:pt>
                <c:pt idx="116618">
                  <c:v>-4.0688700000000001E-2</c:v>
                </c:pt>
                <c:pt idx="116619">
                  <c:v>-4.0093799999999999E-2</c:v>
                </c:pt>
                <c:pt idx="116620">
                  <c:v>-3.9466099999999997E-2</c:v>
                </c:pt>
                <c:pt idx="116621">
                  <c:v>-3.8806800000000002E-2</c:v>
                </c:pt>
                <c:pt idx="116622">
                  <c:v>-3.8117100000000001E-2</c:v>
                </c:pt>
                <c:pt idx="116623">
                  <c:v>-3.7398399999999998E-2</c:v>
                </c:pt>
                <c:pt idx="116624">
                  <c:v>-3.6651799999999998E-2</c:v>
                </c:pt>
                <c:pt idx="116625">
                  <c:v>-3.5878699999999999E-2</c:v>
                </c:pt>
                <c:pt idx="116626">
                  <c:v>-3.5080399999999998E-2</c:v>
                </c:pt>
                <c:pt idx="116627">
                  <c:v>-3.4258299999999998E-2</c:v>
                </c:pt>
                <c:pt idx="116628">
                  <c:v>-3.3413600000000002E-2</c:v>
                </c:pt>
                <c:pt idx="116629">
                  <c:v>-3.2547699999999999E-2</c:v>
                </c:pt>
                <c:pt idx="116630">
                  <c:v>-3.1662000000000003E-2</c:v>
                </c:pt>
                <c:pt idx="116631">
                  <c:v>-3.0757900000000001E-2</c:v>
                </c:pt>
                <c:pt idx="116632">
                  <c:v>-2.9836700000000001E-2</c:v>
                </c:pt>
                <c:pt idx="116633">
                  <c:v>-2.8899899999999999E-2</c:v>
                </c:pt>
                <c:pt idx="116634">
                  <c:v>-2.79487E-2</c:v>
                </c:pt>
                <c:pt idx="116635">
                  <c:v>-2.6984600000000001E-2</c:v>
                </c:pt>
                <c:pt idx="116636">
                  <c:v>-2.6009000000000001E-2</c:v>
                </c:pt>
                <c:pt idx="116637">
                  <c:v>-2.50231E-2</c:v>
                </c:pt>
                <c:pt idx="116638">
                  <c:v>-2.4028399999999998E-2</c:v>
                </c:pt>
                <c:pt idx="116639">
                  <c:v>-2.30262E-2</c:v>
                </c:pt>
                <c:pt idx="116640">
                  <c:v>-2.2017800000000001E-2</c:v>
                </c:pt>
                <c:pt idx="116641">
                  <c:v>-2.1004499999999999E-2</c:v>
                </c:pt>
                <c:pt idx="116642">
                  <c:v>-1.9987700000000001E-2</c:v>
                </c:pt>
                <c:pt idx="116643">
                  <c:v>-1.8968499999999999E-2</c:v>
                </c:pt>
                <c:pt idx="116644">
                  <c:v>-1.79483E-2</c:v>
                </c:pt>
                <c:pt idx="116645">
                  <c:v>-1.6928200000000001E-2</c:v>
                </c:pt>
                <c:pt idx="116646">
                  <c:v>-1.5909400000000001E-2</c:v>
                </c:pt>
                <c:pt idx="116647">
                  <c:v>-1.4893200000000001E-2</c:v>
                </c:pt>
                <c:pt idx="116648">
                  <c:v>-1.3880699999999999E-2</c:v>
                </c:pt>
                <c:pt idx="116649">
                  <c:v>-1.28729E-2</c:v>
                </c:pt>
                <c:pt idx="116650">
                  <c:v>-1.1871E-2</c:v>
                </c:pt>
                <c:pt idx="116651">
                  <c:v>-1.0875900000000001E-2</c:v>
                </c:pt>
                <c:pt idx="116652" formatCode="0.00E+00">
                  <c:v>-9.8887799999999998E-3</c:v>
                </c:pt>
                <c:pt idx="116653" formatCode="0.00E+00">
                  <c:v>-8.91051E-3</c:v>
                </c:pt>
                <c:pt idx="116654" formatCode="0.00E+00">
                  <c:v>-7.9420299999999992E-3</c:v>
                </c:pt>
                <c:pt idx="116655" formatCode="0.00E+00">
                  <c:v>-6.9842599999999999E-3</c:v>
                </c:pt>
                <c:pt idx="116656" formatCode="0.00E+00">
                  <c:v>-6.0380399999999997E-3</c:v>
                </c:pt>
                <c:pt idx="116657" formatCode="0.00E+00">
                  <c:v>-5.1041799999999998E-3</c:v>
                </c:pt>
                <c:pt idx="116658" formatCode="0.00E+00">
                  <c:v>-4.18346E-3</c:v>
                </c:pt>
                <c:pt idx="116659" formatCode="0.00E+00">
                  <c:v>-3.2766000000000002E-3</c:v>
                </c:pt>
                <c:pt idx="116660" formatCode="0.00E+00">
                  <c:v>-2.3842899999999998E-3</c:v>
                </c:pt>
                <c:pt idx="116661" formatCode="0.00E+00">
                  <c:v>-1.5071800000000001E-3</c:v>
                </c:pt>
                <c:pt idx="116662" formatCode="0.00E+00">
                  <c:v>-6.4586000000000005E-4</c:v>
                </c:pt>
                <c:pt idx="116663" formatCode="0.00E+00">
                  <c:v>1.9911399999999999E-4</c:v>
                </c:pt>
                <c:pt idx="116664" formatCode="0.00E+00">
                  <c:v>1.0272300000000001E-3</c:v>
                </c:pt>
                <c:pt idx="116665" formatCode="0.00E+00">
                  <c:v>1.83803E-3</c:v>
                </c:pt>
                <c:pt idx="116666" formatCode="0.00E+00">
                  <c:v>2.6310999999999999E-3</c:v>
                </c:pt>
                <c:pt idx="116667" formatCode="0.00E+00">
                  <c:v>3.4060499999999999E-3</c:v>
                </c:pt>
                <c:pt idx="116668" formatCode="0.00E+00">
                  <c:v>4.16256E-3</c:v>
                </c:pt>
                <c:pt idx="116669" formatCode="0.00E+00">
                  <c:v>4.9003500000000004E-3</c:v>
                </c:pt>
                <c:pt idx="116670" formatCode="0.00E+00">
                  <c:v>5.6191699999999997E-3</c:v>
                </c:pt>
                <c:pt idx="116671" formatCode="0.00E+00">
                  <c:v>6.31884E-3</c:v>
                </c:pt>
                <c:pt idx="116672" formatCode="0.00E+00">
                  <c:v>6.9991899999999998E-3</c:v>
                </c:pt>
                <c:pt idx="116673" formatCode="0.00E+00">
                  <c:v>7.6601300000000002E-3</c:v>
                </c:pt>
                <c:pt idx="116674" formatCode="0.00E+00">
                  <c:v>8.3015799999999994E-3</c:v>
                </c:pt>
                <c:pt idx="116675" formatCode="0.00E+00">
                  <c:v>8.9235200000000008E-3</c:v>
                </c:pt>
                <c:pt idx="116676" formatCode="0.00E+00">
                  <c:v>9.5259699999999999E-3</c:v>
                </c:pt>
                <c:pt idx="116677">
                  <c:v>1.0109E-2</c:v>
                </c:pt>
                <c:pt idx="116678">
                  <c:v>1.06727E-2</c:v>
                </c:pt>
                <c:pt idx="116679">
                  <c:v>1.1217100000000001E-2</c:v>
                </c:pt>
                <c:pt idx="116680">
                  <c:v>1.1742600000000001E-2</c:v>
                </c:pt>
                <c:pt idx="116681">
                  <c:v>1.22492E-2</c:v>
                </c:pt>
                <c:pt idx="116682">
                  <c:v>1.2737200000000001E-2</c:v>
                </c:pt>
                <c:pt idx="116683">
                  <c:v>1.3206900000000001E-2</c:v>
                </c:pt>
                <c:pt idx="116684">
                  <c:v>1.36586E-2</c:v>
                </c:pt>
                <c:pt idx="116685">
                  <c:v>1.40927E-2</c:v>
                </c:pt>
                <c:pt idx="116686">
                  <c:v>1.45094E-2</c:v>
                </c:pt>
                <c:pt idx="116687">
                  <c:v>1.4909199999999999E-2</c:v>
                </c:pt>
                <c:pt idx="116688">
                  <c:v>1.52926E-2</c:v>
                </c:pt>
                <c:pt idx="116689">
                  <c:v>1.5659900000000001E-2</c:v>
                </c:pt>
                <c:pt idx="116690">
                  <c:v>1.60117E-2</c:v>
                </c:pt>
                <c:pt idx="116691">
                  <c:v>1.63483E-2</c:v>
                </c:pt>
                <c:pt idx="116692">
                  <c:v>1.6670399999999998E-2</c:v>
                </c:pt>
                <c:pt idx="116693">
                  <c:v>1.6978400000000001E-2</c:v>
                </c:pt>
                <c:pt idx="116694">
                  <c:v>1.7272900000000001E-2</c:v>
                </c:pt>
                <c:pt idx="116695">
                  <c:v>1.7554400000000001E-2</c:v>
                </c:pt>
                <c:pt idx="116696">
                  <c:v>1.7823599999999998E-2</c:v>
                </c:pt>
                <c:pt idx="116697">
                  <c:v>1.80809E-2</c:v>
                </c:pt>
                <c:pt idx="116698">
                  <c:v>1.83269E-2</c:v>
                </c:pt>
                <c:pt idx="116699">
                  <c:v>1.85624E-2</c:v>
                </c:pt>
                <c:pt idx="116700">
                  <c:v>1.8787700000000001E-2</c:v>
                </c:pt>
                <c:pt idx="116701">
                  <c:v>1.9003599999999999E-2</c:v>
                </c:pt>
                <c:pt idx="116702">
                  <c:v>1.9210700000000001E-2</c:v>
                </c:pt>
                <c:pt idx="116703">
                  <c:v>1.94094E-2</c:v>
                </c:pt>
                <c:pt idx="116704">
                  <c:v>1.96005E-2</c:v>
                </c:pt>
                <c:pt idx="116705">
                  <c:v>1.97845E-2</c:v>
                </c:pt>
                <c:pt idx="116706">
                  <c:v>1.99621E-2</c:v>
                </c:pt>
                <c:pt idx="116707">
                  <c:v>2.0133600000000001E-2</c:v>
                </c:pt>
                <c:pt idx="116708">
                  <c:v>2.0299899999999999E-2</c:v>
                </c:pt>
                <c:pt idx="116709">
                  <c:v>2.0461300000000002E-2</c:v>
                </c:pt>
                <c:pt idx="116710">
                  <c:v>2.0618399999999999E-2</c:v>
                </c:pt>
                <c:pt idx="116711">
                  <c:v>2.0771700000000001E-2</c:v>
                </c:pt>
                <c:pt idx="116712">
                  <c:v>2.09219E-2</c:v>
                </c:pt>
                <c:pt idx="116713">
                  <c:v>2.10692E-2</c:v>
                </c:pt>
                <c:pt idx="116714">
                  <c:v>2.1214299999999998E-2</c:v>
                </c:pt>
                <c:pt idx="116715">
                  <c:v>2.1357500000000001E-2</c:v>
                </c:pt>
                <c:pt idx="116716">
                  <c:v>2.1499299999999999E-2</c:v>
                </c:pt>
                <c:pt idx="116717">
                  <c:v>2.164E-2</c:v>
                </c:pt>
                <c:pt idx="116718">
                  <c:v>2.17802E-2</c:v>
                </c:pt>
                <c:pt idx="116719">
                  <c:v>2.1919999999999999E-2</c:v>
                </c:pt>
                <c:pt idx="116720">
                  <c:v>2.2059800000000001E-2</c:v>
                </c:pt>
                <c:pt idx="116721">
                  <c:v>2.2200000000000001E-2</c:v>
                </c:pt>
                <c:pt idx="116722">
                  <c:v>2.2340700000000002E-2</c:v>
                </c:pt>
                <c:pt idx="116723">
                  <c:v>2.2482200000000001E-2</c:v>
                </c:pt>
                <c:pt idx="116724">
                  <c:v>2.2624700000000001E-2</c:v>
                </c:pt>
                <c:pt idx="116725">
                  <c:v>2.2768400000000001E-2</c:v>
                </c:pt>
                <c:pt idx="116726">
                  <c:v>2.29135E-2</c:v>
                </c:pt>
                <c:pt idx="116727">
                  <c:v>2.3059900000000001E-2</c:v>
                </c:pt>
                <c:pt idx="116728">
                  <c:v>2.3207800000000001E-2</c:v>
                </c:pt>
                <c:pt idx="116729">
                  <c:v>2.3357200000000002E-2</c:v>
                </c:pt>
                <c:pt idx="116730">
                  <c:v>2.35082E-2</c:v>
                </c:pt>
                <c:pt idx="116731">
                  <c:v>2.36606E-2</c:v>
                </c:pt>
                <c:pt idx="116732">
                  <c:v>2.3814399999999999E-2</c:v>
                </c:pt>
                <c:pt idx="116733">
                  <c:v>2.3969600000000001E-2</c:v>
                </c:pt>
                <c:pt idx="116734">
                  <c:v>2.4125899999999999E-2</c:v>
                </c:pt>
                <c:pt idx="116735">
                  <c:v>2.4283200000000001E-2</c:v>
                </c:pt>
                <c:pt idx="116736">
                  <c:v>2.44412E-2</c:v>
                </c:pt>
                <c:pt idx="116737">
                  <c:v>2.4599800000000002E-2</c:v>
                </c:pt>
                <c:pt idx="116738">
                  <c:v>2.4758700000000002E-2</c:v>
                </c:pt>
                <c:pt idx="116739">
                  <c:v>2.4917499999999999E-2</c:v>
                </c:pt>
                <c:pt idx="116740">
                  <c:v>2.5075900000000002E-2</c:v>
                </c:pt>
                <c:pt idx="116741">
                  <c:v>2.5233499999999999E-2</c:v>
                </c:pt>
                <c:pt idx="116742">
                  <c:v>2.53899E-2</c:v>
                </c:pt>
                <c:pt idx="116743">
                  <c:v>2.5544600000000001E-2</c:v>
                </c:pt>
                <c:pt idx="116744">
                  <c:v>2.5697299999999999E-2</c:v>
                </c:pt>
                <c:pt idx="116745">
                  <c:v>2.58473E-2</c:v>
                </c:pt>
                <c:pt idx="116746">
                  <c:v>2.5994300000000001E-2</c:v>
                </c:pt>
                <c:pt idx="116747">
                  <c:v>2.6137500000000001E-2</c:v>
                </c:pt>
                <c:pt idx="116748">
                  <c:v>2.6276399999999998E-2</c:v>
                </c:pt>
                <c:pt idx="116749">
                  <c:v>2.6410400000000001E-2</c:v>
                </c:pt>
                <c:pt idx="116750">
                  <c:v>2.6538900000000001E-2</c:v>
                </c:pt>
                <c:pt idx="116751">
                  <c:v>2.6661299999999999E-2</c:v>
                </c:pt>
                <c:pt idx="116752">
                  <c:v>2.67768E-2</c:v>
                </c:pt>
                <c:pt idx="116753">
                  <c:v>2.6884700000000001E-2</c:v>
                </c:pt>
                <c:pt idx="116754">
                  <c:v>2.6984399999999999E-2</c:v>
                </c:pt>
                <c:pt idx="116755">
                  <c:v>2.7075200000000001E-2</c:v>
                </c:pt>
                <c:pt idx="116756">
                  <c:v>2.7156199999999998E-2</c:v>
                </c:pt>
                <c:pt idx="116757">
                  <c:v>2.72267E-2</c:v>
                </c:pt>
                <c:pt idx="116758">
                  <c:v>2.7286000000000001E-2</c:v>
                </c:pt>
                <c:pt idx="116759">
                  <c:v>2.7333300000000001E-2</c:v>
                </c:pt>
                <c:pt idx="116760">
                  <c:v>2.7367900000000001E-2</c:v>
                </c:pt>
                <c:pt idx="116761">
                  <c:v>2.7388800000000001E-2</c:v>
                </c:pt>
                <c:pt idx="116762">
                  <c:v>2.73954E-2</c:v>
                </c:pt>
                <c:pt idx="116763">
                  <c:v>2.7386899999999999E-2</c:v>
                </c:pt>
                <c:pt idx="116764">
                  <c:v>2.7362399999999999E-2</c:v>
                </c:pt>
                <c:pt idx="116765">
                  <c:v>2.73212E-2</c:v>
                </c:pt>
                <c:pt idx="116766">
                  <c:v>2.7262499999999999E-2</c:v>
                </c:pt>
                <c:pt idx="116767">
                  <c:v>2.7185500000000001E-2</c:v>
                </c:pt>
                <c:pt idx="116768">
                  <c:v>2.7089499999999999E-2</c:v>
                </c:pt>
                <c:pt idx="116769">
                  <c:v>2.69737E-2</c:v>
                </c:pt>
                <c:pt idx="116770">
                  <c:v>2.6837300000000001E-2</c:v>
                </c:pt>
                <c:pt idx="116771">
                  <c:v>2.6679700000000001E-2</c:v>
                </c:pt>
                <c:pt idx="116772">
                  <c:v>2.6500099999999999E-2</c:v>
                </c:pt>
                <c:pt idx="116773">
                  <c:v>2.62978E-2</c:v>
                </c:pt>
                <c:pt idx="116774">
                  <c:v>2.60722E-2</c:v>
                </c:pt>
                <c:pt idx="116775">
                  <c:v>2.5822600000000001E-2</c:v>
                </c:pt>
                <c:pt idx="116776">
                  <c:v>2.5548499999999998E-2</c:v>
                </c:pt>
                <c:pt idx="116777">
                  <c:v>2.52491E-2</c:v>
                </c:pt>
                <c:pt idx="116778">
                  <c:v>2.4923899999999999E-2</c:v>
                </c:pt>
                <c:pt idx="116779">
                  <c:v>2.4572400000000001E-2</c:v>
                </c:pt>
                <c:pt idx="116780">
                  <c:v>2.41941E-2</c:v>
                </c:pt>
                <c:pt idx="116781">
                  <c:v>2.3788500000000001E-2</c:v>
                </c:pt>
                <c:pt idx="116782">
                  <c:v>2.33552E-2</c:v>
                </c:pt>
                <c:pt idx="116783">
                  <c:v>2.2893799999999999E-2</c:v>
                </c:pt>
                <c:pt idx="116784">
                  <c:v>2.2403900000000001E-2</c:v>
                </c:pt>
                <c:pt idx="116785">
                  <c:v>2.18852E-2</c:v>
                </c:pt>
                <c:pt idx="116786">
                  <c:v>2.1337399999999999E-2</c:v>
                </c:pt>
                <c:pt idx="116787">
                  <c:v>2.0760199999999999E-2</c:v>
                </c:pt>
                <c:pt idx="116788">
                  <c:v>2.0153600000000001E-2</c:v>
                </c:pt>
                <c:pt idx="116789">
                  <c:v>1.9517300000000001E-2</c:v>
                </c:pt>
                <c:pt idx="116790">
                  <c:v>1.8851300000000001E-2</c:v>
                </c:pt>
                <c:pt idx="116791">
                  <c:v>1.8155500000000001E-2</c:v>
                </c:pt>
                <c:pt idx="116792">
                  <c:v>1.7429900000000002E-2</c:v>
                </c:pt>
                <c:pt idx="116793">
                  <c:v>1.6674499999999998E-2</c:v>
                </c:pt>
                <c:pt idx="116794">
                  <c:v>1.5889500000000001E-2</c:v>
                </c:pt>
                <c:pt idx="116795">
                  <c:v>1.5075E-2</c:v>
                </c:pt>
                <c:pt idx="116796">
                  <c:v>1.42311E-2</c:v>
                </c:pt>
                <c:pt idx="116797">
                  <c:v>1.33583E-2</c:v>
                </c:pt>
                <c:pt idx="116798">
                  <c:v>1.2456699999999999E-2</c:v>
                </c:pt>
                <c:pt idx="116799">
                  <c:v>1.15268E-2</c:v>
                </c:pt>
                <c:pt idx="116800">
                  <c:v>1.0568900000000001E-2</c:v>
                </c:pt>
                <c:pt idx="116801" formatCode="0.00E+00">
                  <c:v>9.5835499999999997E-3</c:v>
                </c:pt>
                <c:pt idx="116802" formatCode="0.00E+00">
                  <c:v>8.5712500000000007E-3</c:v>
                </c:pt>
                <c:pt idx="116803" formatCode="0.00E+00">
                  <c:v>7.5325899999999996E-3</c:v>
                </c:pt>
                <c:pt idx="116804" formatCode="0.00E+00">
                  <c:v>6.4682000000000003E-3</c:v>
                </c:pt>
                <c:pt idx="116805" formatCode="0.00E+00">
                  <c:v>5.3787699999999997E-3</c:v>
                </c:pt>
                <c:pt idx="116806" formatCode="0.00E+00">
                  <c:v>4.2650400000000003E-3</c:v>
                </c:pt>
                <c:pt idx="116807" formatCode="0.00E+00">
                  <c:v>3.12781E-3</c:v>
                </c:pt>
                <c:pt idx="116808" formatCode="0.00E+00">
                  <c:v>1.9679300000000001E-3</c:v>
                </c:pt>
                <c:pt idx="116809" formatCode="0.00E+00">
                  <c:v>7.8629399999999999E-4</c:v>
                </c:pt>
                <c:pt idx="116810" formatCode="0.00E+00">
                  <c:v>-4.1614000000000001E-4</c:v>
                </c:pt>
                <c:pt idx="116811" formatCode="0.00E+00">
                  <c:v>-1.6383700000000001E-3</c:v>
                </c:pt>
                <c:pt idx="116812" formatCode="0.00E+00">
                  <c:v>-2.8793500000000001E-3</c:v>
                </c:pt>
                <c:pt idx="116813" formatCode="0.00E+00">
                  <c:v>-4.1379700000000004E-3</c:v>
                </c:pt>
                <c:pt idx="116814" formatCode="0.00E+00">
                  <c:v>-5.4130799999999998E-3</c:v>
                </c:pt>
                <c:pt idx="116815" formatCode="0.00E+00">
                  <c:v>-6.7035000000000003E-3</c:v>
                </c:pt>
                <c:pt idx="116816" formatCode="0.00E+00">
                  <c:v>-8.0079799999999996E-3</c:v>
                </c:pt>
                <c:pt idx="116817" formatCode="0.00E+00">
                  <c:v>-9.3252400000000003E-3</c:v>
                </c:pt>
                <c:pt idx="116818">
                  <c:v>-1.0654E-2</c:v>
                </c:pt>
                <c:pt idx="116819">
                  <c:v>-1.19927E-2</c:v>
                </c:pt>
                <c:pt idx="116820">
                  <c:v>-1.33402E-2</c:v>
                </c:pt>
                <c:pt idx="116821">
                  <c:v>-1.4695E-2</c:v>
                </c:pt>
                <c:pt idx="116822">
                  <c:v>-1.6055400000000001E-2</c:v>
                </c:pt>
                <c:pt idx="116823">
                  <c:v>-1.74202E-2</c:v>
                </c:pt>
                <c:pt idx="116824">
                  <c:v>-1.8787700000000001E-2</c:v>
                </c:pt>
                <c:pt idx="116825">
                  <c:v>-2.0156299999999999E-2</c:v>
                </c:pt>
                <c:pt idx="116826">
                  <c:v>-2.1524399999999999E-2</c:v>
                </c:pt>
                <c:pt idx="116827">
                  <c:v>-2.2890500000000001E-2</c:v>
                </c:pt>
                <c:pt idx="116828">
                  <c:v>-2.4252800000000001E-2</c:v>
                </c:pt>
                <c:pt idx="116829">
                  <c:v>-2.5609799999999999E-2</c:v>
                </c:pt>
                <c:pt idx="116830">
                  <c:v>-2.69597E-2</c:v>
                </c:pt>
                <c:pt idx="116831">
                  <c:v>-2.8300800000000001E-2</c:v>
                </c:pt>
                <c:pt idx="116832">
                  <c:v>-2.9631500000000002E-2</c:v>
                </c:pt>
                <c:pt idx="116833">
                  <c:v>-3.0949899999999999E-2</c:v>
                </c:pt>
                <c:pt idx="116834">
                  <c:v>-3.2254400000000003E-2</c:v>
                </c:pt>
                <c:pt idx="116835">
                  <c:v>-3.3543299999999998E-2</c:v>
                </c:pt>
                <c:pt idx="116836">
                  <c:v>-3.4814699999999997E-2</c:v>
                </c:pt>
                <c:pt idx="116837">
                  <c:v>-3.6067000000000002E-2</c:v>
                </c:pt>
                <c:pt idx="116838">
                  <c:v>-3.7298400000000002E-2</c:v>
                </c:pt>
                <c:pt idx="116839">
                  <c:v>-3.8507199999999998E-2</c:v>
                </c:pt>
                <c:pt idx="116840">
                  <c:v>-3.9691700000000003E-2</c:v>
                </c:pt>
                <c:pt idx="116841">
                  <c:v>-4.08501E-2</c:v>
                </c:pt>
                <c:pt idx="116842">
                  <c:v>-4.1980799999999999E-2</c:v>
                </c:pt>
                <c:pt idx="116843">
                  <c:v>-4.3082099999999998E-2</c:v>
                </c:pt>
                <c:pt idx="116844">
                  <c:v>-4.4152299999999998E-2</c:v>
                </c:pt>
                <c:pt idx="116845">
                  <c:v>-4.5189699999999999E-2</c:v>
                </c:pt>
                <c:pt idx="116846">
                  <c:v>-4.6192900000000002E-2</c:v>
                </c:pt>
                <c:pt idx="116847">
                  <c:v>-4.7160100000000003E-2</c:v>
                </c:pt>
                <c:pt idx="116848">
                  <c:v>-4.8089800000000002E-2</c:v>
                </c:pt>
                <c:pt idx="116849">
                  <c:v>-4.8980500000000003E-2</c:v>
                </c:pt>
                <c:pt idx="116850">
                  <c:v>-4.9830699999999999E-2</c:v>
                </c:pt>
                <c:pt idx="116851">
                  <c:v>-5.0638900000000001E-2</c:v>
                </c:pt>
                <c:pt idx="116852">
                  <c:v>-5.1403799999999999E-2</c:v>
                </c:pt>
                <c:pt idx="116853">
                  <c:v>-5.2123900000000001E-2</c:v>
                </c:pt>
                <c:pt idx="116854">
                  <c:v>-5.2797999999999998E-2</c:v>
                </c:pt>
                <c:pt idx="116855">
                  <c:v>-5.3424699999999999E-2</c:v>
                </c:pt>
                <c:pt idx="116856">
                  <c:v>-5.4002799999999997E-2</c:v>
                </c:pt>
                <c:pt idx="116857">
                  <c:v>-5.4531200000000002E-2</c:v>
                </c:pt>
                <c:pt idx="116858">
                  <c:v>-5.5008700000000001E-2</c:v>
                </c:pt>
                <c:pt idx="116859">
                  <c:v>-5.5434299999999999E-2</c:v>
                </c:pt>
                <c:pt idx="116860">
                  <c:v>-5.58069E-2</c:v>
                </c:pt>
                <c:pt idx="116861">
                  <c:v>-5.6125700000000001E-2</c:v>
                </c:pt>
                <c:pt idx="116862">
                  <c:v>-5.6389599999999998E-2</c:v>
                </c:pt>
                <c:pt idx="116863">
                  <c:v>-5.65979E-2</c:v>
                </c:pt>
                <c:pt idx="116864">
                  <c:v>-5.6749899999999999E-2</c:v>
                </c:pt>
                <c:pt idx="116865">
                  <c:v>-5.6844800000000001E-2</c:v>
                </c:pt>
                <c:pt idx="116866">
                  <c:v>-5.6882099999999998E-2</c:v>
                </c:pt>
                <c:pt idx="116867">
                  <c:v>-5.6861099999999998E-2</c:v>
                </c:pt>
                <c:pt idx="116868">
                  <c:v>-5.6781499999999999E-2</c:v>
                </c:pt>
                <c:pt idx="116869">
                  <c:v>-5.6642699999999997E-2</c:v>
                </c:pt>
                <c:pt idx="116870">
                  <c:v>-5.6444500000000002E-2</c:v>
                </c:pt>
                <c:pt idx="116871">
                  <c:v>-5.6186699999999999E-2</c:v>
                </c:pt>
                <c:pt idx="116872">
                  <c:v>-5.5868899999999999E-2</c:v>
                </c:pt>
                <c:pt idx="116873">
                  <c:v>-5.5491199999999997E-2</c:v>
                </c:pt>
                <c:pt idx="116874">
                  <c:v>-5.5053499999999998E-2</c:v>
                </c:pt>
                <c:pt idx="116875">
                  <c:v>-5.4555800000000002E-2</c:v>
                </c:pt>
                <c:pt idx="116876">
                  <c:v>-5.3998299999999999E-2</c:v>
                </c:pt>
                <c:pt idx="116877">
                  <c:v>-5.3381199999999997E-2</c:v>
                </c:pt>
                <c:pt idx="116878">
                  <c:v>-5.27047E-2</c:v>
                </c:pt>
                <c:pt idx="116879">
                  <c:v>-5.1969300000000003E-2</c:v>
                </c:pt>
                <c:pt idx="116880">
                  <c:v>-5.1175400000000003E-2</c:v>
                </c:pt>
                <c:pt idx="116881">
                  <c:v>-5.0323399999999997E-2</c:v>
                </c:pt>
                <c:pt idx="116882">
                  <c:v>-4.9414100000000002E-2</c:v>
                </c:pt>
                <c:pt idx="116883">
                  <c:v>-4.8448100000000001E-2</c:v>
                </c:pt>
                <c:pt idx="116884">
                  <c:v>-4.7426000000000003E-2</c:v>
                </c:pt>
                <c:pt idx="116885">
                  <c:v>-4.6348899999999998E-2</c:v>
                </c:pt>
                <c:pt idx="116886">
                  <c:v>-4.5217500000000001E-2</c:v>
                </c:pt>
                <c:pt idx="116887">
                  <c:v>-4.40329E-2</c:v>
                </c:pt>
                <c:pt idx="116888">
                  <c:v>-4.2796000000000001E-2</c:v>
                </c:pt>
                <c:pt idx="116889">
                  <c:v>-4.1508200000000002E-2</c:v>
                </c:pt>
                <c:pt idx="116890">
                  <c:v>-4.0170400000000002E-2</c:v>
                </c:pt>
                <c:pt idx="116891">
                  <c:v>-3.8784100000000002E-2</c:v>
                </c:pt>
                <c:pt idx="116892">
                  <c:v>-3.7350599999999998E-2</c:v>
                </c:pt>
                <c:pt idx="116893">
                  <c:v>-3.5871199999999999E-2</c:v>
                </c:pt>
                <c:pt idx="116894">
                  <c:v>-3.43474E-2</c:v>
                </c:pt>
                <c:pt idx="116895">
                  <c:v>-3.2780799999999999E-2</c:v>
                </c:pt>
                <c:pt idx="116896">
                  <c:v>-3.1172999999999999E-2</c:v>
                </c:pt>
                <c:pt idx="116897">
                  <c:v>-2.9525599999999999E-2</c:v>
                </c:pt>
                <c:pt idx="116898">
                  <c:v>-2.7840400000000001E-2</c:v>
                </c:pt>
                <c:pt idx="116899">
                  <c:v>-2.6119099999999999E-2</c:v>
                </c:pt>
                <c:pt idx="116900">
                  <c:v>-2.4363599999999999E-2</c:v>
                </c:pt>
                <c:pt idx="116901">
                  <c:v>-2.2575700000000001E-2</c:v>
                </c:pt>
                <c:pt idx="116902">
                  <c:v>-2.0757299999999999E-2</c:v>
                </c:pt>
                <c:pt idx="116903">
                  <c:v>-1.89105E-2</c:v>
                </c:pt>
                <c:pt idx="116904">
                  <c:v>-1.7037199999999999E-2</c:v>
                </c:pt>
                <c:pt idx="116905">
                  <c:v>-1.51395E-2</c:v>
                </c:pt>
                <c:pt idx="116906">
                  <c:v>-1.32196E-2</c:v>
                </c:pt>
                <c:pt idx="116907">
                  <c:v>-1.12794E-2</c:v>
                </c:pt>
                <c:pt idx="116908" formatCode="0.00E+00">
                  <c:v>-9.3212599999999996E-3</c:v>
                </c:pt>
                <c:pt idx="116909" formatCode="0.00E+00">
                  <c:v>-7.3472900000000002E-3</c:v>
                </c:pt>
                <c:pt idx="116910" formatCode="0.00E+00">
                  <c:v>-5.35973E-3</c:v>
                </c:pt>
                <c:pt idx="116911" formatCode="0.00E+00">
                  <c:v>-3.3608100000000001E-3</c:v>
                </c:pt>
                <c:pt idx="116912" formatCode="0.00E+00">
                  <c:v>-1.35282E-3</c:v>
                </c:pt>
                <c:pt idx="116913" formatCode="0.00E+00">
                  <c:v>6.6198600000000004E-4</c:v>
                </c:pt>
                <c:pt idx="116914" formatCode="0.00E+00">
                  <c:v>2.6812899999999998E-3</c:v>
                </c:pt>
                <c:pt idx="116915" formatCode="0.00E+00">
                  <c:v>4.7028E-3</c:v>
                </c:pt>
                <c:pt idx="116916" formatCode="0.00E+00">
                  <c:v>6.7241899999999997E-3</c:v>
                </c:pt>
                <c:pt idx="116917" formatCode="0.00E+00">
                  <c:v>8.7431399999999999E-3</c:v>
                </c:pt>
                <c:pt idx="116918">
                  <c:v>1.0757299999999999E-2</c:v>
                </c:pt>
                <c:pt idx="116919">
                  <c:v>1.27644E-2</c:v>
                </c:pt>
                <c:pt idx="116920">
                  <c:v>1.47621E-2</c:v>
                </c:pt>
                <c:pt idx="116921">
                  <c:v>1.6748099999999998E-2</c:v>
                </c:pt>
                <c:pt idx="116922">
                  <c:v>1.87201E-2</c:v>
                </c:pt>
                <c:pt idx="116923">
                  <c:v>2.0675800000000001E-2</c:v>
                </c:pt>
                <c:pt idx="116924">
                  <c:v>2.2612899999999998E-2</c:v>
                </c:pt>
                <c:pt idx="116925">
                  <c:v>2.4529200000000001E-2</c:v>
                </c:pt>
                <c:pt idx="116926">
                  <c:v>2.6422500000000002E-2</c:v>
                </c:pt>
                <c:pt idx="116927">
                  <c:v>2.82905E-2</c:v>
                </c:pt>
                <c:pt idx="116928">
                  <c:v>3.01312E-2</c:v>
                </c:pt>
                <c:pt idx="116929">
                  <c:v>3.19423E-2</c:v>
                </c:pt>
                <c:pt idx="116930">
                  <c:v>3.3721800000000003E-2</c:v>
                </c:pt>
                <c:pt idx="116931">
                  <c:v>3.5467600000000002E-2</c:v>
                </c:pt>
                <c:pt idx="116932">
                  <c:v>3.7177700000000001E-2</c:v>
                </c:pt>
                <c:pt idx="116933">
                  <c:v>3.8850099999999999E-2</c:v>
                </c:pt>
                <c:pt idx="116934">
                  <c:v>4.0482900000000002E-2</c:v>
                </c:pt>
                <c:pt idx="116935">
                  <c:v>4.2074199999999999E-2</c:v>
                </c:pt>
                <c:pt idx="116936">
                  <c:v>4.36222E-2</c:v>
                </c:pt>
                <c:pt idx="116937">
                  <c:v>4.5125100000000001E-2</c:v>
                </c:pt>
                <c:pt idx="116938">
                  <c:v>4.65811E-2</c:v>
                </c:pt>
                <c:pt idx="116939">
                  <c:v>4.7988700000000002E-2</c:v>
                </c:pt>
                <c:pt idx="116940">
                  <c:v>4.9346300000000003E-2</c:v>
                </c:pt>
                <c:pt idx="116941">
                  <c:v>5.0652200000000001E-2</c:v>
                </c:pt>
                <c:pt idx="116942">
                  <c:v>5.1905100000000003E-2</c:v>
                </c:pt>
                <c:pt idx="116943">
                  <c:v>5.3103499999999998E-2</c:v>
                </c:pt>
                <c:pt idx="116944">
                  <c:v>5.4246200000000001E-2</c:v>
                </c:pt>
                <c:pt idx="116945">
                  <c:v>5.53318E-2</c:v>
                </c:pt>
                <c:pt idx="116946">
                  <c:v>5.6359199999999998E-2</c:v>
                </c:pt>
                <c:pt idx="116947">
                  <c:v>5.7327200000000002E-2</c:v>
                </c:pt>
                <c:pt idx="116948">
                  <c:v>5.8234899999999999E-2</c:v>
                </c:pt>
                <c:pt idx="116949">
                  <c:v>5.90812E-2</c:v>
                </c:pt>
                <c:pt idx="116950">
                  <c:v>5.9865399999999999E-2</c:v>
                </c:pt>
                <c:pt idx="116951">
                  <c:v>6.0586500000000001E-2</c:v>
                </c:pt>
                <c:pt idx="116952">
                  <c:v>6.1243899999999997E-2</c:v>
                </c:pt>
                <c:pt idx="116953">
                  <c:v>6.18369E-2</c:v>
                </c:pt>
                <c:pt idx="116954">
                  <c:v>6.23651E-2</c:v>
                </c:pt>
                <c:pt idx="116955">
                  <c:v>6.2827800000000003E-2</c:v>
                </c:pt>
                <c:pt idx="116956">
                  <c:v>6.3224699999999995E-2</c:v>
                </c:pt>
                <c:pt idx="116957">
                  <c:v>6.3555600000000004E-2</c:v>
                </c:pt>
                <c:pt idx="116958">
                  <c:v>6.3820100000000005E-2</c:v>
                </c:pt>
                <c:pt idx="116959">
                  <c:v>6.4018199999999997E-2</c:v>
                </c:pt>
                <c:pt idx="116960">
                  <c:v>6.4149800000000007E-2</c:v>
                </c:pt>
                <c:pt idx="116961">
                  <c:v>6.4214999999999994E-2</c:v>
                </c:pt>
                <c:pt idx="116962">
                  <c:v>6.4213699999999999E-2</c:v>
                </c:pt>
                <c:pt idx="116963">
                  <c:v>6.4146300000000003E-2</c:v>
                </c:pt>
                <c:pt idx="116964">
                  <c:v>6.4013E-2</c:v>
                </c:pt>
                <c:pt idx="116965">
                  <c:v>6.3814099999999999E-2</c:v>
                </c:pt>
                <c:pt idx="116966">
                  <c:v>6.3550200000000001E-2</c:v>
                </c:pt>
                <c:pt idx="116967">
                  <c:v>6.3221600000000003E-2</c:v>
                </c:pt>
                <c:pt idx="116968">
                  <c:v>6.2829099999999999E-2</c:v>
                </c:pt>
                <c:pt idx="116969">
                  <c:v>6.23733E-2</c:v>
                </c:pt>
                <c:pt idx="116970">
                  <c:v>6.1855E-2</c:v>
                </c:pt>
                <c:pt idx="116971">
                  <c:v>6.12749E-2</c:v>
                </c:pt>
                <c:pt idx="116972">
                  <c:v>6.0634E-2</c:v>
                </c:pt>
                <c:pt idx="116973">
                  <c:v>5.9933300000000002E-2</c:v>
                </c:pt>
                <c:pt idx="116974">
                  <c:v>5.9173700000000003E-2</c:v>
                </c:pt>
                <c:pt idx="116975">
                  <c:v>5.8356499999999999E-2</c:v>
                </c:pt>
                <c:pt idx="116976">
                  <c:v>5.7482800000000001E-2</c:v>
                </c:pt>
                <c:pt idx="116977">
                  <c:v>5.6553899999999997E-2</c:v>
                </c:pt>
                <c:pt idx="116978">
                  <c:v>5.5571000000000002E-2</c:v>
                </c:pt>
                <c:pt idx="116979">
                  <c:v>5.4535599999999997E-2</c:v>
                </c:pt>
                <c:pt idx="116980">
                  <c:v>5.3449000000000003E-2</c:v>
                </c:pt>
                <c:pt idx="116981">
                  <c:v>5.23128E-2</c:v>
                </c:pt>
                <c:pt idx="116982">
                  <c:v>5.1128600000000003E-2</c:v>
                </c:pt>
                <c:pt idx="116983">
                  <c:v>4.9897799999999999E-2</c:v>
                </c:pt>
                <c:pt idx="116984">
                  <c:v>4.8622100000000001E-2</c:v>
                </c:pt>
                <c:pt idx="116985">
                  <c:v>4.73033E-2</c:v>
                </c:pt>
                <c:pt idx="116986">
                  <c:v>4.5943100000000001E-2</c:v>
                </c:pt>
                <c:pt idx="116987">
                  <c:v>4.4543300000000001E-2</c:v>
                </c:pt>
                <c:pt idx="116988">
                  <c:v>4.3105600000000001E-2</c:v>
                </c:pt>
                <c:pt idx="116989">
                  <c:v>4.1631899999999999E-2</c:v>
                </c:pt>
                <c:pt idx="116990">
                  <c:v>4.0124199999999999E-2</c:v>
                </c:pt>
                <c:pt idx="116991">
                  <c:v>3.8584300000000002E-2</c:v>
                </c:pt>
                <c:pt idx="116992">
                  <c:v>3.7014199999999997E-2</c:v>
                </c:pt>
                <c:pt idx="116993">
                  <c:v>3.54159E-2</c:v>
                </c:pt>
                <c:pt idx="116994">
                  <c:v>3.3791300000000003E-2</c:v>
                </c:pt>
                <c:pt idx="116995">
                  <c:v>3.2142400000000002E-2</c:v>
                </c:pt>
                <c:pt idx="116996">
                  <c:v>3.0471399999999999E-2</c:v>
                </c:pt>
                <c:pt idx="116997">
                  <c:v>2.8780199999999999E-2</c:v>
                </c:pt>
                <c:pt idx="116998">
                  <c:v>2.7070899999999998E-2</c:v>
                </c:pt>
                <c:pt idx="116999">
                  <c:v>2.53455E-2</c:v>
                </c:pt>
                <c:pt idx="117000">
                  <c:v>2.3606200000000001E-2</c:v>
                </c:pt>
                <c:pt idx="117001">
                  <c:v>2.18549E-2</c:v>
                </c:pt>
                <c:pt idx="117002">
                  <c:v>2.0093799999999998E-2</c:v>
                </c:pt>
                <c:pt idx="117003">
                  <c:v>1.8324900000000002E-2</c:v>
                </c:pt>
                <c:pt idx="117004">
                  <c:v>1.6550200000000001E-2</c:v>
                </c:pt>
                <c:pt idx="117005">
                  <c:v>1.4771899999999999E-2</c:v>
                </c:pt>
                <c:pt idx="117006">
                  <c:v>1.29918E-2</c:v>
                </c:pt>
                <c:pt idx="117007">
                  <c:v>1.12122E-2</c:v>
                </c:pt>
                <c:pt idx="117008" formatCode="0.00E+00">
                  <c:v>9.4348399999999999E-3</c:v>
                </c:pt>
                <c:pt idx="117009" formatCode="0.00E+00">
                  <c:v>7.6618199999999997E-3</c:v>
                </c:pt>
                <c:pt idx="117010" formatCode="0.00E+00">
                  <c:v>5.8950699999999997E-3</c:v>
                </c:pt>
                <c:pt idx="117011" formatCode="0.00E+00">
                  <c:v>4.1365100000000004E-3</c:v>
                </c:pt>
                <c:pt idx="117012" formatCode="0.00E+00">
                  <c:v>2.3880500000000001E-3</c:v>
                </c:pt>
                <c:pt idx="117013" formatCode="0.00E+00">
                  <c:v>6.5153300000000004E-4</c:v>
                </c:pt>
                <c:pt idx="117014" formatCode="0.00E+00">
                  <c:v>-1.0711900000000001E-3</c:v>
                </c:pt>
                <c:pt idx="117015" formatCode="0.00E+00">
                  <c:v>-2.7783399999999998E-3</c:v>
                </c:pt>
                <c:pt idx="117016" formatCode="0.00E+00">
                  <c:v>-4.4681499999999997E-3</c:v>
                </c:pt>
                <c:pt idx="117017" formatCode="0.00E+00">
                  <c:v>-6.13891E-3</c:v>
                </c:pt>
                <c:pt idx="117018" formatCode="0.00E+00">
                  <c:v>-7.7889400000000003E-3</c:v>
                </c:pt>
                <c:pt idx="117019" formatCode="0.00E+00">
                  <c:v>-9.4166200000000005E-3</c:v>
                </c:pt>
                <c:pt idx="117020">
                  <c:v>-1.10204E-2</c:v>
                </c:pt>
                <c:pt idx="117021">
                  <c:v>-1.25986E-2</c:v>
                </c:pt>
                <c:pt idx="117022">
                  <c:v>-1.41499E-2</c:v>
                </c:pt>
                <c:pt idx="117023">
                  <c:v>-1.5672800000000001E-2</c:v>
                </c:pt>
                <c:pt idx="117024">
                  <c:v>-1.7166000000000001E-2</c:v>
                </c:pt>
                <c:pt idx="117025">
                  <c:v>-1.8627999999999999E-2</c:v>
                </c:pt>
                <c:pt idx="117026">
                  <c:v>-2.0057700000000001E-2</c:v>
                </c:pt>
                <c:pt idx="117027">
                  <c:v>-2.1453900000000001E-2</c:v>
                </c:pt>
                <c:pt idx="117028">
                  <c:v>-2.2815200000000001E-2</c:v>
                </c:pt>
                <c:pt idx="117029">
                  <c:v>-2.41408E-2</c:v>
                </c:pt>
                <c:pt idx="117030">
                  <c:v>-2.5429500000000001E-2</c:v>
                </c:pt>
                <c:pt idx="117031">
                  <c:v>-2.66804E-2</c:v>
                </c:pt>
                <c:pt idx="117032">
                  <c:v>-2.78926E-2</c:v>
                </c:pt>
                <c:pt idx="117033">
                  <c:v>-2.9065199999999999E-2</c:v>
                </c:pt>
                <c:pt idx="117034">
                  <c:v>-3.0197399999999999E-2</c:v>
                </c:pt>
                <c:pt idx="117035">
                  <c:v>-3.12886E-2</c:v>
                </c:pt>
                <c:pt idx="117036">
                  <c:v>-3.2337999999999999E-2</c:v>
                </c:pt>
                <c:pt idx="117037">
                  <c:v>-3.3345100000000003E-2</c:v>
                </c:pt>
                <c:pt idx="117038">
                  <c:v>-3.4309300000000001E-2</c:v>
                </c:pt>
                <c:pt idx="117039">
                  <c:v>-3.5230299999999999E-2</c:v>
                </c:pt>
                <c:pt idx="117040">
                  <c:v>-3.6107500000000001E-2</c:v>
                </c:pt>
                <c:pt idx="117041">
                  <c:v>-3.69407E-2</c:v>
                </c:pt>
                <c:pt idx="117042">
                  <c:v>-3.7729499999999999E-2</c:v>
                </c:pt>
                <c:pt idx="117043">
                  <c:v>-3.8473899999999998E-2</c:v>
                </c:pt>
                <c:pt idx="117044">
                  <c:v>-3.91735E-2</c:v>
                </c:pt>
                <c:pt idx="117045">
                  <c:v>-3.9828500000000003E-2</c:v>
                </c:pt>
                <c:pt idx="117046">
                  <c:v>-4.0438599999999998E-2</c:v>
                </c:pt>
                <c:pt idx="117047">
                  <c:v>-4.1004100000000002E-2</c:v>
                </c:pt>
                <c:pt idx="117048">
                  <c:v>-4.1524899999999997E-2</c:v>
                </c:pt>
                <c:pt idx="117049">
                  <c:v>-4.2001200000000002E-2</c:v>
                </c:pt>
                <c:pt idx="117050">
                  <c:v>-4.24333E-2</c:v>
                </c:pt>
                <c:pt idx="117051">
                  <c:v>-4.2821400000000003E-2</c:v>
                </c:pt>
                <c:pt idx="117052">
                  <c:v>-4.31659E-2</c:v>
                </c:pt>
                <c:pt idx="117053">
                  <c:v>-4.3466999999999999E-2</c:v>
                </c:pt>
                <c:pt idx="117054">
                  <c:v>-4.3725399999999998E-2</c:v>
                </c:pt>
                <c:pt idx="117055">
                  <c:v>-4.3941399999999999E-2</c:v>
                </c:pt>
                <c:pt idx="117056">
                  <c:v>-4.4115500000000002E-2</c:v>
                </c:pt>
                <c:pt idx="117057">
                  <c:v>-4.4248500000000003E-2</c:v>
                </c:pt>
                <c:pt idx="117058">
                  <c:v>-4.43408E-2</c:v>
                </c:pt>
                <c:pt idx="117059">
                  <c:v>-4.4393099999999998E-2</c:v>
                </c:pt>
                <c:pt idx="117060">
                  <c:v>-4.4406300000000003E-2</c:v>
                </c:pt>
                <c:pt idx="117061">
                  <c:v>-4.4380999999999997E-2</c:v>
                </c:pt>
                <c:pt idx="117062">
                  <c:v>-4.4318000000000003E-2</c:v>
                </c:pt>
                <c:pt idx="117063">
                  <c:v>-4.4218100000000003E-2</c:v>
                </c:pt>
                <c:pt idx="117064">
                  <c:v>-4.4082299999999998E-2</c:v>
                </c:pt>
                <c:pt idx="117065">
                  <c:v>-4.3911400000000003E-2</c:v>
                </c:pt>
                <c:pt idx="117066">
                  <c:v>-4.3706299999999997E-2</c:v>
                </c:pt>
                <c:pt idx="117067">
                  <c:v>-4.3468E-2</c:v>
                </c:pt>
                <c:pt idx="117068">
                  <c:v>-4.31975E-2</c:v>
                </c:pt>
                <c:pt idx="117069">
                  <c:v>-4.2895799999999998E-2</c:v>
                </c:pt>
                <c:pt idx="117070">
                  <c:v>-4.2563900000000002E-2</c:v>
                </c:pt>
                <c:pt idx="117071">
                  <c:v>-4.2202799999999999E-2</c:v>
                </c:pt>
                <c:pt idx="117072">
                  <c:v>-4.1813700000000002E-2</c:v>
                </c:pt>
                <c:pt idx="117073">
                  <c:v>-4.13976E-2</c:v>
                </c:pt>
                <c:pt idx="117074">
                  <c:v>-4.0955600000000002E-2</c:v>
                </c:pt>
                <c:pt idx="117075">
                  <c:v>-4.0488799999999998E-2</c:v>
                </c:pt>
                <c:pt idx="117076">
                  <c:v>-3.9998300000000001E-2</c:v>
                </c:pt>
                <c:pt idx="117077">
                  <c:v>-3.9485300000000001E-2</c:v>
                </c:pt>
                <c:pt idx="117078">
                  <c:v>-3.8950800000000001E-2</c:v>
                </c:pt>
                <c:pt idx="117079">
                  <c:v>-3.8396100000000002E-2</c:v>
                </c:pt>
                <c:pt idx="117080">
                  <c:v>-3.7822099999999997E-2</c:v>
                </c:pt>
                <c:pt idx="117081">
                  <c:v>-3.7230100000000002E-2</c:v>
                </c:pt>
                <c:pt idx="117082">
                  <c:v>-3.6621099999999997E-2</c:v>
                </c:pt>
                <c:pt idx="117083">
                  <c:v>-3.5996300000000002E-2</c:v>
                </c:pt>
                <c:pt idx="117084">
                  <c:v>-3.5356800000000001E-2</c:v>
                </c:pt>
                <c:pt idx="117085">
                  <c:v>-3.4703699999999997E-2</c:v>
                </c:pt>
                <c:pt idx="117086">
                  <c:v>-3.4038100000000002E-2</c:v>
                </c:pt>
                <c:pt idx="117087">
                  <c:v>-3.3360899999999999E-2</c:v>
                </c:pt>
                <c:pt idx="117088">
                  <c:v>-3.2673399999999998E-2</c:v>
                </c:pt>
                <c:pt idx="117089">
                  <c:v>-3.1976499999999998E-2</c:v>
                </c:pt>
                <c:pt idx="117090">
                  <c:v>-3.1271199999999999E-2</c:v>
                </c:pt>
                <c:pt idx="117091">
                  <c:v>-3.0558599999999998E-2</c:v>
                </c:pt>
                <c:pt idx="117092">
                  <c:v>-2.9839600000000001E-2</c:v>
                </c:pt>
                <c:pt idx="117093">
                  <c:v>-2.9115200000000001E-2</c:v>
                </c:pt>
                <c:pt idx="117094">
                  <c:v>-2.83862E-2</c:v>
                </c:pt>
                <c:pt idx="117095">
                  <c:v>-2.76537E-2</c:v>
                </c:pt>
                <c:pt idx="117096">
                  <c:v>-2.6918399999999999E-2</c:v>
                </c:pt>
                <c:pt idx="117097">
                  <c:v>-2.6181200000000002E-2</c:v>
                </c:pt>
                <c:pt idx="117098">
                  <c:v>-2.5442900000000001E-2</c:v>
                </c:pt>
                <c:pt idx="117099">
                  <c:v>-2.4704299999999998E-2</c:v>
                </c:pt>
                <c:pt idx="117100">
                  <c:v>-2.39662E-2</c:v>
                </c:pt>
                <c:pt idx="117101">
                  <c:v>-2.3229199999999998E-2</c:v>
                </c:pt>
                <c:pt idx="117102">
                  <c:v>-2.2494E-2</c:v>
                </c:pt>
                <c:pt idx="117103">
                  <c:v>-2.17614E-2</c:v>
                </c:pt>
                <c:pt idx="117104">
                  <c:v>-2.10318E-2</c:v>
                </c:pt>
                <c:pt idx="117105">
                  <c:v>-2.0305900000000002E-2</c:v>
                </c:pt>
                <c:pt idx="117106">
                  <c:v>-1.95842E-2</c:v>
                </c:pt>
                <c:pt idx="117107">
                  <c:v>-1.8867200000000001E-2</c:v>
                </c:pt>
                <c:pt idx="117108">
                  <c:v>-1.8155399999999999E-2</c:v>
                </c:pt>
                <c:pt idx="117109">
                  <c:v>-1.7449099999999999E-2</c:v>
                </c:pt>
                <c:pt idx="117110">
                  <c:v>-1.6748900000000001E-2</c:v>
                </c:pt>
                <c:pt idx="117111">
                  <c:v>-1.60549E-2</c:v>
                </c:pt>
                <c:pt idx="117112">
                  <c:v>-1.53677E-2</c:v>
                </c:pt>
                <c:pt idx="117113">
                  <c:v>-1.46873E-2</c:v>
                </c:pt>
                <c:pt idx="117114">
                  <c:v>-1.40141E-2</c:v>
                </c:pt>
                <c:pt idx="117115">
                  <c:v>-1.33483E-2</c:v>
                </c:pt>
                <c:pt idx="117116">
                  <c:v>-1.269E-2</c:v>
                </c:pt>
                <c:pt idx="117117">
                  <c:v>-1.2039299999999999E-2</c:v>
                </c:pt>
                <c:pt idx="117118">
                  <c:v>-1.1396399999999999E-2</c:v>
                </c:pt>
                <c:pt idx="117119">
                  <c:v>-1.07613E-2</c:v>
                </c:pt>
                <c:pt idx="117120">
                  <c:v>-1.0134000000000001E-2</c:v>
                </c:pt>
                <c:pt idx="117121" formatCode="0.00E+00">
                  <c:v>-9.5145799999999999E-3</c:v>
                </c:pt>
                <c:pt idx="117122" formatCode="0.00E+00">
                  <c:v>-8.90291E-3</c:v>
                </c:pt>
                <c:pt idx="117123" formatCode="0.00E+00">
                  <c:v>-8.2989599999999993E-3</c:v>
                </c:pt>
                <c:pt idx="117124" formatCode="0.00E+00">
                  <c:v>-7.7026000000000004E-3</c:v>
                </c:pt>
                <c:pt idx="117125" formatCode="0.00E+00">
                  <c:v>-7.1137199999999996E-3</c:v>
                </c:pt>
                <c:pt idx="117126" formatCode="0.00E+00">
                  <c:v>-6.5321399999999996E-3</c:v>
                </c:pt>
                <c:pt idx="117127" formatCode="0.00E+00">
                  <c:v>-5.9576899999999999E-3</c:v>
                </c:pt>
                <c:pt idx="117128" formatCode="0.00E+00">
                  <c:v>-5.3901299999999999E-3</c:v>
                </c:pt>
                <c:pt idx="117129" formatCode="0.00E+00">
                  <c:v>-4.8292400000000003E-3</c:v>
                </c:pt>
                <c:pt idx="117130" formatCode="0.00E+00">
                  <c:v>-4.2747499999999999E-3</c:v>
                </c:pt>
                <c:pt idx="117131" formatCode="0.00E+00">
                  <c:v>-3.7263800000000001E-3</c:v>
                </c:pt>
                <c:pt idx="117132" formatCode="0.00E+00">
                  <c:v>-3.18381E-3</c:v>
                </c:pt>
                <c:pt idx="117133" formatCode="0.00E+00">
                  <c:v>-2.6467299999999999E-3</c:v>
                </c:pt>
                <c:pt idx="117134" formatCode="0.00E+00">
                  <c:v>-2.1147800000000001E-3</c:v>
                </c:pt>
                <c:pt idx="117135" formatCode="0.00E+00">
                  <c:v>-1.5876200000000001E-3</c:v>
                </c:pt>
                <c:pt idx="117136" formatCode="0.00E+00">
                  <c:v>-1.0648700000000001E-3</c:v>
                </c:pt>
                <c:pt idx="117137" formatCode="0.00E+00">
                  <c:v>-5.4613899999999996E-4</c:v>
                </c:pt>
                <c:pt idx="117138" formatCode="0.00E+00">
                  <c:v>-3.1032599999999998E-5</c:v>
                </c:pt>
                <c:pt idx="117139" formatCode="0.00E+00">
                  <c:v>4.8085499999999998E-4</c:v>
                </c:pt>
                <c:pt idx="117140" formatCode="0.00E+00">
                  <c:v>9.8993900000000001E-4</c:v>
                </c:pt>
                <c:pt idx="117141" formatCode="0.00E+00">
                  <c:v>1.49664E-3</c:v>
                </c:pt>
                <c:pt idx="117142" formatCode="0.00E+00">
                  <c:v>2.0013800000000001E-3</c:v>
                </c:pt>
                <c:pt idx="117143" formatCode="0.00E+00">
                  <c:v>2.5045900000000001E-3</c:v>
                </c:pt>
                <c:pt idx="117144" formatCode="0.00E+00">
                  <c:v>3.0067000000000002E-3</c:v>
                </c:pt>
                <c:pt idx="117145" formatCode="0.00E+00">
                  <c:v>3.5081299999999999E-3</c:v>
                </c:pt>
                <c:pt idx="117146" formatCode="0.00E+00">
                  <c:v>4.0093200000000002E-3</c:v>
                </c:pt>
                <c:pt idx="117147" formatCode="0.00E+00">
                  <c:v>4.5106699999999996E-3</c:v>
                </c:pt>
                <c:pt idx="117148" formatCode="0.00E+00">
                  <c:v>5.0126199999999997E-3</c:v>
                </c:pt>
                <c:pt idx="117149" formatCode="0.00E+00">
                  <c:v>5.5155500000000001E-3</c:v>
                </c:pt>
                <c:pt idx="117150" formatCode="0.00E+00">
                  <c:v>6.01988E-3</c:v>
                </c:pt>
                <c:pt idx="117151" formatCode="0.00E+00">
                  <c:v>6.5259899999999997E-3</c:v>
                </c:pt>
                <c:pt idx="117152" formatCode="0.00E+00">
                  <c:v>7.0342499999999997E-3</c:v>
                </c:pt>
                <c:pt idx="117153" formatCode="0.00E+00">
                  <c:v>7.5450300000000003E-3</c:v>
                </c:pt>
                <c:pt idx="117154" formatCode="0.00E+00">
                  <c:v>8.0586700000000004E-3</c:v>
                </c:pt>
                <c:pt idx="117155" formatCode="0.00E+00">
                  <c:v>8.5754999999999998E-3</c:v>
                </c:pt>
                <c:pt idx="117156" formatCode="0.00E+00">
                  <c:v>9.0958199999999993E-3</c:v>
                </c:pt>
                <c:pt idx="117157" formatCode="0.00E+00">
                  <c:v>9.6199300000000005E-3</c:v>
                </c:pt>
                <c:pt idx="117158">
                  <c:v>1.01481E-2</c:v>
                </c:pt>
                <c:pt idx="117159">
                  <c:v>1.06806E-2</c:v>
                </c:pt>
                <c:pt idx="117160">
                  <c:v>1.12175E-2</c:v>
                </c:pt>
                <c:pt idx="117161">
                  <c:v>1.17593E-2</c:v>
                </c:pt>
                <c:pt idx="117162">
                  <c:v>1.23058E-2</c:v>
                </c:pt>
                <c:pt idx="117163">
                  <c:v>1.28574E-2</c:v>
                </c:pt>
                <c:pt idx="117164">
                  <c:v>1.3414199999999999E-2</c:v>
                </c:pt>
                <c:pt idx="117165">
                  <c:v>1.3976199999999999E-2</c:v>
                </c:pt>
                <c:pt idx="117166">
                  <c:v>1.45434E-2</c:v>
                </c:pt>
                <c:pt idx="117167">
                  <c:v>1.5115999999999999E-2</c:v>
                </c:pt>
                <c:pt idx="117168">
                  <c:v>1.5693800000000001E-2</c:v>
                </c:pt>
                <c:pt idx="117169">
                  <c:v>1.62769E-2</c:v>
                </c:pt>
                <c:pt idx="117170">
                  <c:v>1.6865100000000001E-2</c:v>
                </c:pt>
                <c:pt idx="117171">
                  <c:v>1.7458399999999999E-2</c:v>
                </c:pt>
                <c:pt idx="117172">
                  <c:v>1.8056599999999999E-2</c:v>
                </c:pt>
                <c:pt idx="117173">
                  <c:v>1.8659499999999999E-2</c:v>
                </c:pt>
                <c:pt idx="117174">
                  <c:v>1.9266999999999999E-2</c:v>
                </c:pt>
                <c:pt idx="117175">
                  <c:v>1.9878699999999999E-2</c:v>
                </c:pt>
                <c:pt idx="117176">
                  <c:v>2.0494399999999999E-2</c:v>
                </c:pt>
                <c:pt idx="117177">
                  <c:v>2.1113699999999999E-2</c:v>
                </c:pt>
                <c:pt idx="117178">
                  <c:v>2.17363E-2</c:v>
                </c:pt>
                <c:pt idx="117179">
                  <c:v>2.2361900000000001E-2</c:v>
                </c:pt>
                <c:pt idx="117180">
                  <c:v>2.2989900000000001E-2</c:v>
                </c:pt>
                <c:pt idx="117181">
                  <c:v>2.3619899999999999E-2</c:v>
                </c:pt>
                <c:pt idx="117182">
                  <c:v>2.4251499999999999E-2</c:v>
                </c:pt>
                <c:pt idx="117183">
                  <c:v>2.4884E-2</c:v>
                </c:pt>
                <c:pt idx="117184">
                  <c:v>2.5516899999999999E-2</c:v>
                </c:pt>
                <c:pt idx="117185">
                  <c:v>2.6149700000000001E-2</c:v>
                </c:pt>
                <c:pt idx="117186">
                  <c:v>2.6781699999999999E-2</c:v>
                </c:pt>
                <c:pt idx="117187">
                  <c:v>2.7412200000000001E-2</c:v>
                </c:pt>
                <c:pt idx="117188">
                  <c:v>2.8040499999999999E-2</c:v>
                </c:pt>
                <c:pt idx="117189">
                  <c:v>2.8665900000000001E-2</c:v>
                </c:pt>
                <c:pt idx="117190">
                  <c:v>2.92877E-2</c:v>
                </c:pt>
                <c:pt idx="117191">
                  <c:v>2.99051E-2</c:v>
                </c:pt>
                <c:pt idx="117192">
                  <c:v>3.0517300000000001E-2</c:v>
                </c:pt>
                <c:pt idx="117193">
                  <c:v>3.1123399999999999E-2</c:v>
                </c:pt>
                <c:pt idx="117194">
                  <c:v>3.1722599999999997E-2</c:v>
                </c:pt>
                <c:pt idx="117195">
                  <c:v>3.2314099999999998E-2</c:v>
                </c:pt>
                <c:pt idx="117196">
                  <c:v>3.2896799999999997E-2</c:v>
                </c:pt>
                <c:pt idx="117197">
                  <c:v>3.347E-2</c:v>
                </c:pt>
                <c:pt idx="117198">
                  <c:v>3.4032600000000003E-2</c:v>
                </c:pt>
                <c:pt idx="117199">
                  <c:v>3.4583799999999998E-2</c:v>
                </c:pt>
                <c:pt idx="117200">
                  <c:v>3.5122500000000001E-2</c:v>
                </c:pt>
                <c:pt idx="117201">
                  <c:v>3.56478E-2</c:v>
                </c:pt>
                <c:pt idx="117202">
                  <c:v>3.6158700000000002E-2</c:v>
                </c:pt>
                <c:pt idx="117203">
                  <c:v>3.6654100000000002E-2</c:v>
                </c:pt>
                <c:pt idx="117204">
                  <c:v>3.7133199999999998E-2</c:v>
                </c:pt>
                <c:pt idx="117205">
                  <c:v>3.7594799999999998E-2</c:v>
                </c:pt>
                <c:pt idx="117206">
                  <c:v>3.8037899999999999E-2</c:v>
                </c:pt>
                <c:pt idx="117207">
                  <c:v>3.8461599999999999E-2</c:v>
                </c:pt>
                <c:pt idx="117208">
                  <c:v>3.8864700000000002E-2</c:v>
                </c:pt>
                <c:pt idx="117209">
                  <c:v>3.9246400000000001E-2</c:v>
                </c:pt>
                <c:pt idx="117210">
                  <c:v>3.9605500000000002E-2</c:v>
                </c:pt>
                <c:pt idx="117211">
                  <c:v>3.99411E-2</c:v>
                </c:pt>
                <c:pt idx="117212">
                  <c:v>4.0252200000000002E-2</c:v>
                </c:pt>
                <c:pt idx="117213">
                  <c:v>4.0537799999999999E-2</c:v>
                </c:pt>
                <c:pt idx="117214">
                  <c:v>4.0796899999999997E-2</c:v>
                </c:pt>
                <c:pt idx="117215">
                  <c:v>4.1028500000000002E-2</c:v>
                </c:pt>
                <c:pt idx="117216">
                  <c:v>4.1231700000000003E-2</c:v>
                </c:pt>
                <c:pt idx="117217">
                  <c:v>4.1405699999999997E-2</c:v>
                </c:pt>
                <c:pt idx="117218">
                  <c:v>4.15494E-2</c:v>
                </c:pt>
                <c:pt idx="117219">
                  <c:v>4.1661900000000002E-2</c:v>
                </c:pt>
                <c:pt idx="117220">
                  <c:v>4.1742599999999998E-2</c:v>
                </c:pt>
                <c:pt idx="117221">
                  <c:v>4.1790399999999998E-2</c:v>
                </c:pt>
                <c:pt idx="117222">
                  <c:v>4.1804599999999997E-2</c:v>
                </c:pt>
                <c:pt idx="117223">
                  <c:v>4.1784399999999999E-2</c:v>
                </c:pt>
                <c:pt idx="117224">
                  <c:v>4.1729200000000001E-2</c:v>
                </c:pt>
                <c:pt idx="117225">
                  <c:v>4.1638099999999997E-2</c:v>
                </c:pt>
                <c:pt idx="117226">
                  <c:v>4.1510499999999999E-2</c:v>
                </c:pt>
                <c:pt idx="117227">
                  <c:v>4.1345800000000002E-2</c:v>
                </c:pt>
                <c:pt idx="117228">
                  <c:v>4.11435E-2</c:v>
                </c:pt>
                <c:pt idx="117229">
                  <c:v>4.0902800000000003E-2</c:v>
                </c:pt>
                <c:pt idx="117230">
                  <c:v>4.0623399999999997E-2</c:v>
                </c:pt>
                <c:pt idx="117231">
                  <c:v>4.0304800000000002E-2</c:v>
                </c:pt>
                <c:pt idx="117232">
                  <c:v>3.9946500000000003E-2</c:v>
                </c:pt>
                <c:pt idx="117233">
                  <c:v>3.9548199999999999E-2</c:v>
                </c:pt>
                <c:pt idx="117234">
                  <c:v>3.9109600000000001E-2</c:v>
                </c:pt>
                <c:pt idx="117235">
                  <c:v>3.8630400000000002E-2</c:v>
                </c:pt>
                <c:pt idx="117236">
                  <c:v>3.8110400000000003E-2</c:v>
                </c:pt>
                <c:pt idx="117237">
                  <c:v>3.7549300000000001E-2</c:v>
                </c:pt>
                <c:pt idx="117238">
                  <c:v>3.6947199999999999E-2</c:v>
                </c:pt>
                <c:pt idx="117239">
                  <c:v>3.63039E-2</c:v>
                </c:pt>
                <c:pt idx="117240">
                  <c:v>3.5619499999999998E-2</c:v>
                </c:pt>
                <c:pt idx="117241">
                  <c:v>3.4894000000000001E-2</c:v>
                </c:pt>
                <c:pt idx="117242">
                  <c:v>3.4127400000000002E-2</c:v>
                </c:pt>
                <c:pt idx="117243">
                  <c:v>3.3320099999999998E-2</c:v>
                </c:pt>
                <c:pt idx="117244">
                  <c:v>3.2472099999999997E-2</c:v>
                </c:pt>
                <c:pt idx="117245">
                  <c:v>3.1583899999999998E-2</c:v>
                </c:pt>
                <c:pt idx="117246">
                  <c:v>3.0655600000000002E-2</c:v>
                </c:pt>
                <c:pt idx="117247">
                  <c:v>2.96878E-2</c:v>
                </c:pt>
                <c:pt idx="117248">
                  <c:v>2.8680899999999999E-2</c:v>
                </c:pt>
                <c:pt idx="117249">
                  <c:v>2.76355E-2</c:v>
                </c:pt>
                <c:pt idx="117250">
                  <c:v>2.6551999999999999E-2</c:v>
                </c:pt>
                <c:pt idx="117251">
                  <c:v>2.5431100000000002E-2</c:v>
                </c:pt>
                <c:pt idx="117252">
                  <c:v>2.4273599999999999E-2</c:v>
                </c:pt>
                <c:pt idx="117253">
                  <c:v>2.3080199999999999E-2</c:v>
                </c:pt>
                <c:pt idx="117254">
                  <c:v>2.1851700000000002E-2</c:v>
                </c:pt>
                <c:pt idx="117255">
                  <c:v>2.0589E-2</c:v>
                </c:pt>
                <c:pt idx="117256">
                  <c:v>1.9293000000000001E-2</c:v>
                </c:pt>
                <c:pt idx="117257">
                  <c:v>1.79648E-2</c:v>
                </c:pt>
                <c:pt idx="117258">
                  <c:v>1.66053E-2</c:v>
                </c:pt>
                <c:pt idx="117259">
                  <c:v>1.5215599999999999E-2</c:v>
                </c:pt>
                <c:pt idx="117260">
                  <c:v>1.3796900000000001E-2</c:v>
                </c:pt>
                <c:pt idx="117261">
                  <c:v>1.23505E-2</c:v>
                </c:pt>
                <c:pt idx="117262">
                  <c:v>1.08775E-2</c:v>
                </c:pt>
                <c:pt idx="117263" formatCode="0.00E+00">
                  <c:v>9.3792900000000002E-3</c:v>
                </c:pt>
                <c:pt idx="117264" formatCode="0.00E+00">
                  <c:v>7.85719E-3</c:v>
                </c:pt>
                <c:pt idx="117265" formatCode="0.00E+00">
                  <c:v>6.3126199999999997E-3</c:v>
                </c:pt>
                <c:pt idx="117266" formatCode="0.00E+00">
                  <c:v>4.7470300000000002E-3</c:v>
                </c:pt>
                <c:pt idx="117267" formatCode="0.00E+00">
                  <c:v>3.1618900000000001E-3</c:v>
                </c:pt>
                <c:pt idx="117268" formatCode="0.00E+00">
                  <c:v>1.55875E-3</c:v>
                </c:pt>
                <c:pt idx="117269" formatCode="0.00E+00">
                  <c:v>-6.0822200000000002E-5</c:v>
                </c:pt>
                <c:pt idx="117270" formatCode="0.00E+00">
                  <c:v>-1.6952099999999999E-3</c:v>
                </c:pt>
                <c:pt idx="117271" formatCode="0.00E+00">
                  <c:v>-3.3427800000000001E-3</c:v>
                </c:pt>
                <c:pt idx="117272" formatCode="0.00E+00">
                  <c:v>-5.0018299999999996E-3</c:v>
                </c:pt>
                <c:pt idx="117273" formatCode="0.00E+00">
                  <c:v>-6.6706500000000002E-3</c:v>
                </c:pt>
                <c:pt idx="117274" formatCode="0.00E+00">
                  <c:v>-8.3475000000000008E-3</c:v>
                </c:pt>
                <c:pt idx="117275">
                  <c:v>-1.0030600000000001E-2</c:v>
                </c:pt>
                <c:pt idx="117276">
                  <c:v>-1.17182E-2</c:v>
                </c:pt>
                <c:pt idx="117277">
                  <c:v>-1.34083E-2</c:v>
                </c:pt>
                <c:pt idx="117278">
                  <c:v>-1.50993E-2</c:v>
                </c:pt>
                <c:pt idx="117279">
                  <c:v>-1.6789200000000001E-2</c:v>
                </c:pt>
                <c:pt idx="117280">
                  <c:v>-1.8476200000000002E-2</c:v>
                </c:pt>
                <c:pt idx="117281">
                  <c:v>-2.0158300000000001E-2</c:v>
                </c:pt>
                <c:pt idx="117282">
                  <c:v>-2.1833600000000002E-2</c:v>
                </c:pt>
                <c:pt idx="117283">
                  <c:v>-2.3500400000000001E-2</c:v>
                </c:pt>
                <c:pt idx="117284">
                  <c:v>-2.5156499999999998E-2</c:v>
                </c:pt>
                <c:pt idx="117285">
                  <c:v>-2.68001E-2</c:v>
                </c:pt>
                <c:pt idx="117286">
                  <c:v>-2.8429300000000001E-2</c:v>
                </c:pt>
                <c:pt idx="117287">
                  <c:v>-3.0042200000000002E-2</c:v>
                </c:pt>
                <c:pt idx="117288">
                  <c:v>-3.1636900000000003E-2</c:v>
                </c:pt>
                <c:pt idx="117289">
                  <c:v>-3.3211299999999999E-2</c:v>
                </c:pt>
                <c:pt idx="117290">
                  <c:v>-3.4763799999999997E-2</c:v>
                </c:pt>
                <c:pt idx="117291">
                  <c:v>-3.62923E-2</c:v>
                </c:pt>
                <c:pt idx="117292">
                  <c:v>-3.7795000000000002E-2</c:v>
                </c:pt>
                <c:pt idx="117293">
                  <c:v>-3.9270100000000002E-2</c:v>
                </c:pt>
                <c:pt idx="117294">
                  <c:v>-4.0715700000000001E-2</c:v>
                </c:pt>
                <c:pt idx="117295">
                  <c:v>-4.2130000000000001E-2</c:v>
                </c:pt>
                <c:pt idx="117296">
                  <c:v>-4.3511300000000003E-2</c:v>
                </c:pt>
                <c:pt idx="117297">
                  <c:v>-4.48577E-2</c:v>
                </c:pt>
                <c:pt idx="117298">
                  <c:v>-4.6167699999999999E-2</c:v>
                </c:pt>
                <c:pt idx="117299">
                  <c:v>-4.7439500000000002E-2</c:v>
                </c:pt>
                <c:pt idx="117300">
                  <c:v>-4.8671399999999997E-2</c:v>
                </c:pt>
                <c:pt idx="117301">
                  <c:v>-4.9861900000000001E-2</c:v>
                </c:pt>
                <c:pt idx="117302">
                  <c:v>-5.10093E-2</c:v>
                </c:pt>
                <c:pt idx="117303">
                  <c:v>-5.2112199999999997E-2</c:v>
                </c:pt>
                <c:pt idx="117304">
                  <c:v>-5.31692E-2</c:v>
                </c:pt>
                <c:pt idx="117305">
                  <c:v>-5.41786E-2</c:v>
                </c:pt>
                <c:pt idx="117306">
                  <c:v>-5.5139300000000002E-2</c:v>
                </c:pt>
                <c:pt idx="117307">
                  <c:v>-5.6049799999999997E-2</c:v>
                </c:pt>
                <c:pt idx="117308">
                  <c:v>-5.6908899999999998E-2</c:v>
                </c:pt>
                <c:pt idx="117309">
                  <c:v>-5.77154E-2</c:v>
                </c:pt>
                <c:pt idx="117310">
                  <c:v>-5.8468199999999998E-2</c:v>
                </c:pt>
                <c:pt idx="117311">
                  <c:v>-5.9166000000000003E-2</c:v>
                </c:pt>
                <c:pt idx="117312">
                  <c:v>-5.9808E-2</c:v>
                </c:pt>
                <c:pt idx="117313">
                  <c:v>-6.0393099999999998E-2</c:v>
                </c:pt>
                <c:pt idx="117314">
                  <c:v>-6.0920500000000002E-2</c:v>
                </c:pt>
                <c:pt idx="117315">
                  <c:v>-6.1389199999999998E-2</c:v>
                </c:pt>
                <c:pt idx="117316">
                  <c:v>-6.1798600000000002E-2</c:v>
                </c:pt>
                <c:pt idx="117317">
                  <c:v>-6.2147899999999999E-2</c:v>
                </c:pt>
                <c:pt idx="117318">
                  <c:v>-6.2436499999999999E-2</c:v>
                </c:pt>
                <c:pt idx="117319">
                  <c:v>-6.2663899999999995E-2</c:v>
                </c:pt>
                <c:pt idx="117320">
                  <c:v>-6.2829499999999996E-2</c:v>
                </c:pt>
                <c:pt idx="117321">
                  <c:v>-6.2933000000000003E-2</c:v>
                </c:pt>
                <c:pt idx="117322">
                  <c:v>-6.2974100000000005E-2</c:v>
                </c:pt>
                <c:pt idx="117323">
                  <c:v>-6.2952400000000006E-2</c:v>
                </c:pt>
                <c:pt idx="117324">
                  <c:v>-6.2867800000000001E-2</c:v>
                </c:pt>
                <c:pt idx="117325">
                  <c:v>-6.2720100000000001E-2</c:v>
                </c:pt>
                <c:pt idx="117326">
                  <c:v>-6.2509400000000007E-2</c:v>
                </c:pt>
                <c:pt idx="117327">
                  <c:v>-6.2235699999999998E-2</c:v>
                </c:pt>
                <c:pt idx="117328">
                  <c:v>-6.1899099999999999E-2</c:v>
                </c:pt>
                <c:pt idx="117329">
                  <c:v>-6.14998E-2</c:v>
                </c:pt>
                <c:pt idx="117330">
                  <c:v>-6.1038099999999998E-2</c:v>
                </c:pt>
                <c:pt idx="117331">
                  <c:v>-6.05143E-2</c:v>
                </c:pt>
                <c:pt idx="117332">
                  <c:v>-5.99289E-2</c:v>
                </c:pt>
                <c:pt idx="117333">
                  <c:v>-5.9282300000000003E-2</c:v>
                </c:pt>
                <c:pt idx="117334">
                  <c:v>-5.8575200000000001E-2</c:v>
                </c:pt>
                <c:pt idx="117335">
                  <c:v>-5.7808199999999997E-2</c:v>
                </c:pt>
                <c:pt idx="117336">
                  <c:v>-5.6981999999999998E-2</c:v>
                </c:pt>
                <c:pt idx="117337">
                  <c:v>-5.6097399999999999E-2</c:v>
                </c:pt>
                <c:pt idx="117338">
                  <c:v>-5.5155299999999997E-2</c:v>
                </c:pt>
                <c:pt idx="117339">
                  <c:v>-5.4156599999999999E-2</c:v>
                </c:pt>
                <c:pt idx="117340">
                  <c:v>-5.3102400000000001E-2</c:v>
                </c:pt>
                <c:pt idx="117341">
                  <c:v>-5.1993699999999997E-2</c:v>
                </c:pt>
                <c:pt idx="117342">
                  <c:v>-5.0831599999999998E-2</c:v>
                </c:pt>
                <c:pt idx="117343">
                  <c:v>-4.9617500000000002E-2</c:v>
                </c:pt>
                <c:pt idx="117344">
                  <c:v>-4.83525E-2</c:v>
                </c:pt>
                <c:pt idx="117345">
                  <c:v>-4.7038000000000003E-2</c:v>
                </c:pt>
                <c:pt idx="117346">
                  <c:v>-4.5675399999999998E-2</c:v>
                </c:pt>
                <c:pt idx="117347">
                  <c:v>-4.4266199999999999E-2</c:v>
                </c:pt>
                <c:pt idx="117348">
                  <c:v>-4.2811799999999997E-2</c:v>
                </c:pt>
                <c:pt idx="117349">
                  <c:v>-4.1313799999999998E-2</c:v>
                </c:pt>
                <c:pt idx="117350">
                  <c:v>-3.9773999999999997E-2</c:v>
                </c:pt>
                <c:pt idx="117351">
                  <c:v>-3.81938E-2</c:v>
                </c:pt>
                <c:pt idx="117352">
                  <c:v>-3.6575099999999999E-2</c:v>
                </c:pt>
                <c:pt idx="117353">
                  <c:v>-3.4919699999999998E-2</c:v>
                </c:pt>
                <c:pt idx="117354">
                  <c:v>-3.3229300000000003E-2</c:v>
                </c:pt>
                <c:pt idx="117355">
                  <c:v>-3.1505699999999998E-2</c:v>
                </c:pt>
                <c:pt idx="117356">
                  <c:v>-2.9751E-2</c:v>
                </c:pt>
                <c:pt idx="117357">
                  <c:v>-2.7966899999999999E-2</c:v>
                </c:pt>
                <c:pt idx="117358">
                  <c:v>-2.6155500000000002E-2</c:v>
                </c:pt>
                <c:pt idx="117359">
                  <c:v>-2.4318800000000002E-2</c:v>
                </c:pt>
                <c:pt idx="117360">
                  <c:v>-2.2458800000000001E-2</c:v>
                </c:pt>
                <c:pt idx="117361">
                  <c:v>-2.0577499999999999E-2</c:v>
                </c:pt>
                <c:pt idx="117362">
                  <c:v>-1.8676999999999999E-2</c:v>
                </c:pt>
                <c:pt idx="117363">
                  <c:v>-1.67595E-2</c:v>
                </c:pt>
                <c:pt idx="117364">
                  <c:v>-1.48269E-2</c:v>
                </c:pt>
                <c:pt idx="117365">
                  <c:v>-1.2881399999999999E-2</c:v>
                </c:pt>
                <c:pt idx="117366">
                  <c:v>-1.0925300000000001E-2</c:v>
                </c:pt>
                <c:pt idx="117367" formatCode="0.00E+00">
                  <c:v>-8.9605099999999997E-3</c:v>
                </c:pt>
                <c:pt idx="117368" formatCode="0.00E+00">
                  <c:v>-6.9893200000000003E-3</c:v>
                </c:pt>
                <c:pt idx="117369" formatCode="0.00E+00">
                  <c:v>-5.0138400000000003E-3</c:v>
                </c:pt>
                <c:pt idx="117370" formatCode="0.00E+00">
                  <c:v>-3.0362499999999999E-3</c:v>
                </c:pt>
                <c:pt idx="117371" formatCode="0.00E+00">
                  <c:v>-1.05868E-3</c:v>
                </c:pt>
                <c:pt idx="117372" formatCode="0.00E+00">
                  <c:v>9.1669899999999999E-4</c:v>
                </c:pt>
                <c:pt idx="117373" formatCode="0.00E+00">
                  <c:v>2.8877600000000001E-3</c:v>
                </c:pt>
                <c:pt idx="117374" formatCode="0.00E+00">
                  <c:v>4.8523699999999999E-3</c:v>
                </c:pt>
                <c:pt idx="117375" formatCode="0.00E+00">
                  <c:v>6.8084E-3</c:v>
                </c:pt>
                <c:pt idx="117376" formatCode="0.00E+00">
                  <c:v>8.7537699999999993E-3</c:v>
                </c:pt>
                <c:pt idx="117377">
                  <c:v>1.06864E-2</c:v>
                </c:pt>
                <c:pt idx="117378">
                  <c:v>1.2604199999999999E-2</c:v>
                </c:pt>
                <c:pt idx="117379">
                  <c:v>1.45051E-2</c:v>
                </c:pt>
                <c:pt idx="117380">
                  <c:v>1.6387200000000001E-2</c:v>
                </c:pt>
                <c:pt idx="117381">
                  <c:v>1.8248400000000001E-2</c:v>
                </c:pt>
                <c:pt idx="117382">
                  <c:v>2.0086799999999998E-2</c:v>
                </c:pt>
                <c:pt idx="117383">
                  <c:v>2.19005E-2</c:v>
                </c:pt>
                <c:pt idx="117384">
                  <c:v>2.36876E-2</c:v>
                </c:pt>
                <c:pt idx="117385">
                  <c:v>2.5446300000000002E-2</c:v>
                </c:pt>
                <c:pt idx="117386">
                  <c:v>2.7174799999999999E-2</c:v>
                </c:pt>
                <c:pt idx="117387">
                  <c:v>2.88712E-2</c:v>
                </c:pt>
                <c:pt idx="117388">
                  <c:v>3.0533899999999999E-2</c:v>
                </c:pt>
                <c:pt idx="117389">
                  <c:v>3.2161299999999997E-2</c:v>
                </c:pt>
                <c:pt idx="117390">
                  <c:v>3.3751700000000003E-2</c:v>
                </c:pt>
                <c:pt idx="117391">
                  <c:v>3.5303599999999997E-2</c:v>
                </c:pt>
                <c:pt idx="117392">
                  <c:v>3.6815399999999998E-2</c:v>
                </c:pt>
                <c:pt idx="117393">
                  <c:v>3.8285699999999999E-2</c:v>
                </c:pt>
                <c:pt idx="117394">
                  <c:v>3.9712999999999998E-2</c:v>
                </c:pt>
                <c:pt idx="117395">
                  <c:v>4.1096100000000003E-2</c:v>
                </c:pt>
                <c:pt idx="117396">
                  <c:v>4.2433699999999998E-2</c:v>
                </c:pt>
                <c:pt idx="117397">
                  <c:v>4.3724600000000002E-2</c:v>
                </c:pt>
                <c:pt idx="117398">
                  <c:v>4.4967500000000001E-2</c:v>
                </c:pt>
                <c:pt idx="117399">
                  <c:v>4.6161399999999998E-2</c:v>
                </c:pt>
                <c:pt idx="117400">
                  <c:v>4.7305300000000002E-2</c:v>
                </c:pt>
                <c:pt idx="117401">
                  <c:v>4.8398200000000002E-2</c:v>
                </c:pt>
                <c:pt idx="117402">
                  <c:v>4.94391E-2</c:v>
                </c:pt>
                <c:pt idx="117403">
                  <c:v>5.0427399999999997E-2</c:v>
                </c:pt>
                <c:pt idx="117404">
                  <c:v>5.1362100000000001E-2</c:v>
                </c:pt>
                <c:pt idx="117405">
                  <c:v>5.2242700000000003E-2</c:v>
                </c:pt>
                <c:pt idx="117406">
                  <c:v>5.3068400000000002E-2</c:v>
                </c:pt>
                <c:pt idx="117407">
                  <c:v>5.3838700000000003E-2</c:v>
                </c:pt>
                <c:pt idx="117408">
                  <c:v>5.4553200000000003E-2</c:v>
                </c:pt>
                <c:pt idx="117409">
                  <c:v>5.5211400000000001E-2</c:v>
                </c:pt>
                <c:pt idx="117410">
                  <c:v>5.5812899999999999E-2</c:v>
                </c:pt>
                <c:pt idx="117411">
                  <c:v>5.6357499999999998E-2</c:v>
                </c:pt>
                <c:pt idx="117412">
                  <c:v>5.6845E-2</c:v>
                </c:pt>
                <c:pt idx="117413">
                  <c:v>5.7275300000000001E-2</c:v>
                </c:pt>
                <c:pt idx="117414">
                  <c:v>5.7648100000000001E-2</c:v>
                </c:pt>
                <c:pt idx="117415">
                  <c:v>5.79637E-2</c:v>
                </c:pt>
                <c:pt idx="117416">
                  <c:v>5.82219E-2</c:v>
                </c:pt>
                <c:pt idx="117417">
                  <c:v>5.8423099999999999E-2</c:v>
                </c:pt>
                <c:pt idx="117418">
                  <c:v>5.85672E-2</c:v>
                </c:pt>
                <c:pt idx="117419">
                  <c:v>5.8654699999999997E-2</c:v>
                </c:pt>
                <c:pt idx="117420">
                  <c:v>5.8685800000000003E-2</c:v>
                </c:pt>
                <c:pt idx="117421">
                  <c:v>5.8660999999999998E-2</c:v>
                </c:pt>
                <c:pt idx="117422">
                  <c:v>5.8580699999999999E-2</c:v>
                </c:pt>
                <c:pt idx="117423">
                  <c:v>5.8445400000000002E-2</c:v>
                </c:pt>
                <c:pt idx="117424">
                  <c:v>5.8255700000000001E-2</c:v>
                </c:pt>
                <c:pt idx="117425">
                  <c:v>5.80122E-2</c:v>
                </c:pt>
                <c:pt idx="117426">
                  <c:v>5.7715700000000002E-2</c:v>
                </c:pt>
                <c:pt idx="117427">
                  <c:v>5.7366899999999998E-2</c:v>
                </c:pt>
                <c:pt idx="117428">
                  <c:v>5.6966500000000003E-2</c:v>
                </c:pt>
                <c:pt idx="117429">
                  <c:v>5.6515500000000003E-2</c:v>
                </c:pt>
                <c:pt idx="117430">
                  <c:v>5.6014799999999997E-2</c:v>
                </c:pt>
                <c:pt idx="117431">
                  <c:v>5.5465399999999998E-2</c:v>
                </c:pt>
                <c:pt idx="117432">
                  <c:v>5.4868199999999999E-2</c:v>
                </c:pt>
                <c:pt idx="117433">
                  <c:v>5.4224300000000003E-2</c:v>
                </c:pt>
                <c:pt idx="117434">
                  <c:v>5.35348E-2</c:v>
                </c:pt>
                <c:pt idx="117435">
                  <c:v>5.2800800000000002E-2</c:v>
                </c:pt>
                <c:pt idx="117436">
                  <c:v>5.2023699999999999E-2</c:v>
                </c:pt>
                <c:pt idx="117437">
                  <c:v>5.12045E-2</c:v>
                </c:pt>
                <c:pt idx="117438">
                  <c:v>5.03445E-2</c:v>
                </c:pt>
                <c:pt idx="117439">
                  <c:v>4.9445000000000003E-2</c:v>
                </c:pt>
                <c:pt idx="117440">
                  <c:v>4.8507399999999999E-2</c:v>
                </c:pt>
                <c:pt idx="117441">
                  <c:v>4.7533100000000002E-2</c:v>
                </c:pt>
                <c:pt idx="117442">
                  <c:v>4.6523299999999997E-2</c:v>
                </c:pt>
                <c:pt idx="117443">
                  <c:v>4.5479499999999999E-2</c:v>
                </c:pt>
                <c:pt idx="117444">
                  <c:v>4.4403199999999997E-2</c:v>
                </c:pt>
                <c:pt idx="117445">
                  <c:v>4.3295800000000002E-2</c:v>
                </c:pt>
                <c:pt idx="117446">
                  <c:v>4.21587E-2</c:v>
                </c:pt>
                <c:pt idx="117447">
                  <c:v>4.0993599999999998E-2</c:v>
                </c:pt>
                <c:pt idx="117448">
                  <c:v>3.9801799999999998E-2</c:v>
                </c:pt>
                <c:pt idx="117449">
                  <c:v>3.8584899999999998E-2</c:v>
                </c:pt>
                <c:pt idx="117450">
                  <c:v>3.73444E-2</c:v>
                </c:pt>
                <c:pt idx="117451">
                  <c:v>3.60819E-2</c:v>
                </c:pt>
                <c:pt idx="117452">
                  <c:v>3.4798900000000001E-2</c:v>
                </c:pt>
                <c:pt idx="117453">
                  <c:v>3.3496999999999999E-2</c:v>
                </c:pt>
                <c:pt idx="117454">
                  <c:v>3.2177600000000001E-2</c:v>
                </c:pt>
                <c:pt idx="117455">
                  <c:v>3.0842399999999999E-2</c:v>
                </c:pt>
                <c:pt idx="117456">
                  <c:v>2.9492899999999999E-2</c:v>
                </c:pt>
                <c:pt idx="117457">
                  <c:v>2.8130599999999999E-2</c:v>
                </c:pt>
                <c:pt idx="117458">
                  <c:v>2.6757099999999999E-2</c:v>
                </c:pt>
                <c:pt idx="117459">
                  <c:v>2.5373799999999998E-2</c:v>
                </c:pt>
                <c:pt idx="117460">
                  <c:v>2.3982400000000001E-2</c:v>
                </c:pt>
                <c:pt idx="117461">
                  <c:v>2.2584199999999999E-2</c:v>
                </c:pt>
                <c:pt idx="117462">
                  <c:v>2.11808E-2</c:v>
                </c:pt>
                <c:pt idx="117463">
                  <c:v>1.9773599999999999E-2</c:v>
                </c:pt>
                <c:pt idx="117464">
                  <c:v>1.8364100000000001E-2</c:v>
                </c:pt>
                <c:pt idx="117465">
                  <c:v>1.6953699999999999E-2</c:v>
                </c:pt>
                <c:pt idx="117466">
                  <c:v>1.5543899999999999E-2</c:v>
                </c:pt>
                <c:pt idx="117467">
                  <c:v>1.41359E-2</c:v>
                </c:pt>
                <c:pt idx="117468">
                  <c:v>1.27312E-2</c:v>
                </c:pt>
                <c:pt idx="117469">
                  <c:v>1.1331000000000001E-2</c:v>
                </c:pt>
                <c:pt idx="117470" formatCode="0.00E+00">
                  <c:v>9.9367099999999996E-3</c:v>
                </c:pt>
                <c:pt idx="117471" formatCode="0.00E+00">
                  <c:v>8.5495599999999995E-3</c:v>
                </c:pt>
                <c:pt idx="117472" formatCode="0.00E+00">
                  <c:v>7.1707999999999997E-3</c:v>
                </c:pt>
                <c:pt idx="117473" formatCode="0.00E+00">
                  <c:v>5.8016200000000004E-3</c:v>
                </c:pt>
                <c:pt idx="117474" formatCode="0.00E+00">
                  <c:v>4.4432100000000004E-3</c:v>
                </c:pt>
                <c:pt idx="117475" formatCode="0.00E+00">
                  <c:v>3.09669E-3</c:v>
                </c:pt>
                <c:pt idx="117476" formatCode="0.00E+00">
                  <c:v>1.76318E-3</c:v>
                </c:pt>
                <c:pt idx="117477" formatCode="0.00E+00">
                  <c:v>4.4372999999999998E-4</c:v>
                </c:pt>
                <c:pt idx="117478" formatCode="0.00E+00">
                  <c:v>-8.6061899999999997E-4</c:v>
                </c:pt>
                <c:pt idx="117479" formatCode="0.00E+00">
                  <c:v>-2.1488800000000001E-3</c:v>
                </c:pt>
                <c:pt idx="117480" formatCode="0.00E+00">
                  <c:v>-3.4201000000000001E-3</c:v>
                </c:pt>
                <c:pt idx="117481" formatCode="0.00E+00">
                  <c:v>-4.6733699999999996E-3</c:v>
                </c:pt>
                <c:pt idx="117482" formatCode="0.00E+00">
                  <c:v>-5.9078200000000003E-3</c:v>
                </c:pt>
                <c:pt idx="117483" formatCode="0.00E+00">
                  <c:v>-7.1226099999999997E-3</c:v>
                </c:pt>
                <c:pt idx="117484" formatCode="0.00E+00">
                  <c:v>-8.31695E-3</c:v>
                </c:pt>
                <c:pt idx="117485" formatCode="0.00E+00">
                  <c:v>-9.4900999999999996E-3</c:v>
                </c:pt>
                <c:pt idx="117486">
                  <c:v>-1.0641299999999999E-2</c:v>
                </c:pt>
                <c:pt idx="117487">
                  <c:v>-1.1769999999999999E-2</c:v>
                </c:pt>
                <c:pt idx="117488">
                  <c:v>-1.28755E-2</c:v>
                </c:pt>
                <c:pt idx="117489">
                  <c:v>-1.3957199999999999E-2</c:v>
                </c:pt>
                <c:pt idx="117490">
                  <c:v>-1.5014599999999999E-2</c:v>
                </c:pt>
                <c:pt idx="117491">
                  <c:v>-1.6047200000000001E-2</c:v>
                </c:pt>
                <c:pt idx="117492">
                  <c:v>-1.70546E-2</c:v>
                </c:pt>
                <c:pt idx="117493">
                  <c:v>-1.8036199999999999E-2</c:v>
                </c:pt>
                <c:pt idx="117494">
                  <c:v>-1.89918E-2</c:v>
                </c:pt>
                <c:pt idx="117495">
                  <c:v>-1.9921100000000001E-2</c:v>
                </c:pt>
                <c:pt idx="117496">
                  <c:v>-2.0823600000000001E-2</c:v>
                </c:pt>
                <c:pt idx="117497">
                  <c:v>-2.1699199999999998E-2</c:v>
                </c:pt>
                <c:pt idx="117498">
                  <c:v>-2.25477E-2</c:v>
                </c:pt>
                <c:pt idx="117499">
                  <c:v>-2.3368900000000001E-2</c:v>
                </c:pt>
                <c:pt idx="117500">
                  <c:v>-2.4162599999999999E-2</c:v>
                </c:pt>
                <c:pt idx="117501">
                  <c:v>-2.4928700000000002E-2</c:v>
                </c:pt>
                <c:pt idx="117502">
                  <c:v>-2.5667200000000001E-2</c:v>
                </c:pt>
                <c:pt idx="117503">
                  <c:v>-2.6378100000000002E-2</c:v>
                </c:pt>
                <c:pt idx="117504">
                  <c:v>-2.70613E-2</c:v>
                </c:pt>
                <c:pt idx="117505">
                  <c:v>-2.7716999999999999E-2</c:v>
                </c:pt>
                <c:pt idx="117506">
                  <c:v>-2.8345100000000002E-2</c:v>
                </c:pt>
                <c:pt idx="117507">
                  <c:v>-2.8945700000000001E-2</c:v>
                </c:pt>
                <c:pt idx="117508">
                  <c:v>-2.95191E-2</c:v>
                </c:pt>
                <c:pt idx="117509">
                  <c:v>-3.00653E-2</c:v>
                </c:pt>
                <c:pt idx="117510">
                  <c:v>-3.05846E-2</c:v>
                </c:pt>
                <c:pt idx="117511">
                  <c:v>-3.1077199999999999E-2</c:v>
                </c:pt>
                <c:pt idx="117512">
                  <c:v>-3.1543300000000003E-2</c:v>
                </c:pt>
                <c:pt idx="117513">
                  <c:v>-3.19831E-2</c:v>
                </c:pt>
                <c:pt idx="117514">
                  <c:v>-3.2397099999999998E-2</c:v>
                </c:pt>
                <c:pt idx="117515">
                  <c:v>-3.2785399999999999E-2</c:v>
                </c:pt>
                <c:pt idx="117516">
                  <c:v>-3.3148400000000001E-2</c:v>
                </c:pt>
                <c:pt idx="117517">
                  <c:v>-3.3486500000000002E-2</c:v>
                </c:pt>
                <c:pt idx="117518">
                  <c:v>-3.3799999999999997E-2</c:v>
                </c:pt>
                <c:pt idx="117519">
                  <c:v>-3.4089300000000003E-2</c:v>
                </c:pt>
                <c:pt idx="117520">
                  <c:v>-3.4354900000000001E-2</c:v>
                </c:pt>
                <c:pt idx="117521">
                  <c:v>-3.4597000000000003E-2</c:v>
                </c:pt>
                <c:pt idx="117522">
                  <c:v>-3.4816199999999999E-2</c:v>
                </c:pt>
                <c:pt idx="117523">
                  <c:v>-3.50129E-2</c:v>
                </c:pt>
                <c:pt idx="117524">
                  <c:v>-3.5187499999999997E-2</c:v>
                </c:pt>
                <c:pt idx="117525">
                  <c:v>-3.5340499999999997E-2</c:v>
                </c:pt>
                <c:pt idx="117526">
                  <c:v>-3.5472400000000001E-2</c:v>
                </c:pt>
                <c:pt idx="117527">
                  <c:v>-3.5583499999999997E-2</c:v>
                </c:pt>
                <c:pt idx="117528">
                  <c:v>-3.5674400000000002E-2</c:v>
                </c:pt>
                <c:pt idx="117529">
                  <c:v>-3.5745499999999999E-2</c:v>
                </c:pt>
                <c:pt idx="117530">
                  <c:v>-3.5797299999999997E-2</c:v>
                </c:pt>
                <c:pt idx="117531">
                  <c:v>-3.5830399999999998E-2</c:v>
                </c:pt>
                <c:pt idx="117532">
                  <c:v>-3.5845000000000002E-2</c:v>
                </c:pt>
                <c:pt idx="117533">
                  <c:v>-3.58418E-2</c:v>
                </c:pt>
                <c:pt idx="117534">
                  <c:v>-3.5821199999999997E-2</c:v>
                </c:pt>
                <c:pt idx="117535">
                  <c:v>-3.5783599999999999E-2</c:v>
                </c:pt>
                <c:pt idx="117536">
                  <c:v>-3.57296E-2</c:v>
                </c:pt>
                <c:pt idx="117537">
                  <c:v>-3.5659499999999997E-2</c:v>
                </c:pt>
                <c:pt idx="117538">
                  <c:v>-3.55737E-2</c:v>
                </c:pt>
                <c:pt idx="117539">
                  <c:v>-3.5472799999999999E-2</c:v>
                </c:pt>
                <c:pt idx="117540">
                  <c:v>-3.5357199999999998E-2</c:v>
                </c:pt>
                <c:pt idx="117541">
                  <c:v>-3.52272E-2</c:v>
                </c:pt>
                <c:pt idx="117542">
                  <c:v>-3.5083299999999998E-2</c:v>
                </c:pt>
                <c:pt idx="117543">
                  <c:v>-3.49258E-2</c:v>
                </c:pt>
                <c:pt idx="117544">
                  <c:v>-3.47552E-2</c:v>
                </c:pt>
                <c:pt idx="117545">
                  <c:v>-3.4571699999999997E-2</c:v>
                </c:pt>
                <c:pt idx="117546">
                  <c:v>-3.4375799999999998E-2</c:v>
                </c:pt>
                <c:pt idx="117547">
                  <c:v>-3.4167799999999998E-2</c:v>
                </c:pt>
                <c:pt idx="117548">
                  <c:v>-3.3947900000000003E-2</c:v>
                </c:pt>
                <c:pt idx="117549">
                  <c:v>-3.3716599999999999E-2</c:v>
                </c:pt>
                <c:pt idx="117550">
                  <c:v>-3.3473999999999997E-2</c:v>
                </c:pt>
                <c:pt idx="117551">
                  <c:v>-3.32205E-2</c:v>
                </c:pt>
                <c:pt idx="117552">
                  <c:v>-3.2956300000000001E-2</c:v>
                </c:pt>
                <c:pt idx="117553">
                  <c:v>-3.2681599999999998E-2</c:v>
                </c:pt>
                <c:pt idx="117554">
                  <c:v>-3.23967E-2</c:v>
                </c:pt>
                <c:pt idx="117555">
                  <c:v>-3.21018E-2</c:v>
                </c:pt>
                <c:pt idx="117556">
                  <c:v>-3.1796999999999999E-2</c:v>
                </c:pt>
                <c:pt idx="117557">
                  <c:v>-3.1482599999999999E-2</c:v>
                </c:pt>
                <c:pt idx="117558">
                  <c:v>-3.1158600000000002E-2</c:v>
                </c:pt>
                <c:pt idx="117559">
                  <c:v>-3.0825200000000001E-2</c:v>
                </c:pt>
                <c:pt idx="117560">
                  <c:v>-3.0482599999999999E-2</c:v>
                </c:pt>
                <c:pt idx="117561">
                  <c:v>-3.0130799999999999E-2</c:v>
                </c:pt>
                <c:pt idx="117562">
                  <c:v>-2.9769799999999999E-2</c:v>
                </c:pt>
                <c:pt idx="117563">
                  <c:v>-2.93999E-2</c:v>
                </c:pt>
                <c:pt idx="117564">
                  <c:v>-2.9021000000000002E-2</c:v>
                </c:pt>
                <c:pt idx="117565">
                  <c:v>-2.8633100000000002E-2</c:v>
                </c:pt>
                <c:pt idx="117566">
                  <c:v>-2.8236299999999999E-2</c:v>
                </c:pt>
                <c:pt idx="117567">
                  <c:v>-2.78306E-2</c:v>
                </c:pt>
                <c:pt idx="117568">
                  <c:v>-2.7415999999999999E-2</c:v>
                </c:pt>
                <c:pt idx="117569">
                  <c:v>-2.6992499999999999E-2</c:v>
                </c:pt>
                <c:pt idx="117570">
                  <c:v>-2.656E-2</c:v>
                </c:pt>
                <c:pt idx="117571">
                  <c:v>-2.6118499999999999E-2</c:v>
                </c:pt>
                <c:pt idx="117572">
                  <c:v>-2.56679E-2</c:v>
                </c:pt>
                <c:pt idx="117573">
                  <c:v>-2.5208100000000001E-2</c:v>
                </c:pt>
                <c:pt idx="117574">
                  <c:v>-2.4739199999999999E-2</c:v>
                </c:pt>
                <c:pt idx="117575">
                  <c:v>-2.4260899999999998E-2</c:v>
                </c:pt>
                <c:pt idx="117576">
                  <c:v>-2.3773300000000001E-2</c:v>
                </c:pt>
                <c:pt idx="117577">
                  <c:v>-2.32762E-2</c:v>
                </c:pt>
                <c:pt idx="117578">
                  <c:v>-2.2769500000000002E-2</c:v>
                </c:pt>
                <c:pt idx="117579">
                  <c:v>-2.2253100000000001E-2</c:v>
                </c:pt>
                <c:pt idx="117580">
                  <c:v>-2.17269E-2</c:v>
                </c:pt>
                <c:pt idx="117581">
                  <c:v>-2.11907E-2</c:v>
                </c:pt>
                <c:pt idx="117582">
                  <c:v>-2.0644599999999999E-2</c:v>
                </c:pt>
                <c:pt idx="117583">
                  <c:v>-2.0088200000000001E-2</c:v>
                </c:pt>
                <c:pt idx="117584">
                  <c:v>-1.95216E-2</c:v>
                </c:pt>
                <c:pt idx="117585">
                  <c:v>-1.8944599999999999E-2</c:v>
                </c:pt>
                <c:pt idx="117586">
                  <c:v>-1.8356999999999998E-2</c:v>
                </c:pt>
                <c:pt idx="117587">
                  <c:v>-1.7758800000000002E-2</c:v>
                </c:pt>
                <c:pt idx="117588">
                  <c:v>-1.7149899999999999E-2</c:v>
                </c:pt>
                <c:pt idx="117589">
                  <c:v>-1.6530199999999998E-2</c:v>
                </c:pt>
                <c:pt idx="117590">
                  <c:v>-1.58996E-2</c:v>
                </c:pt>
                <c:pt idx="117591">
                  <c:v>-1.52579E-2</c:v>
                </c:pt>
                <c:pt idx="117592">
                  <c:v>-1.4605099999999999E-2</c:v>
                </c:pt>
                <c:pt idx="117593">
                  <c:v>-1.3941200000000001E-2</c:v>
                </c:pt>
                <c:pt idx="117594">
                  <c:v>-1.3266099999999999E-2</c:v>
                </c:pt>
                <c:pt idx="117595">
                  <c:v>-1.2579699999999999E-2</c:v>
                </c:pt>
                <c:pt idx="117596">
                  <c:v>-1.18821E-2</c:v>
                </c:pt>
                <c:pt idx="117597">
                  <c:v>-1.11731E-2</c:v>
                </c:pt>
                <c:pt idx="117598">
                  <c:v>-1.04528E-2</c:v>
                </c:pt>
                <c:pt idx="117599" formatCode="0.00E+00">
                  <c:v>-9.7212800000000005E-3</c:v>
                </c:pt>
                <c:pt idx="117600" formatCode="0.00E+00">
                  <c:v>-8.9784600000000006E-3</c:v>
                </c:pt>
                <c:pt idx="117601" formatCode="0.00E+00">
                  <c:v>-8.2244299999999996E-3</c:v>
                </c:pt>
                <c:pt idx="117602" formatCode="0.00E+00">
                  <c:v>-7.4592599999999997E-3</c:v>
                </c:pt>
                <c:pt idx="117603" formatCode="0.00E+00">
                  <c:v>-6.6830300000000004E-3</c:v>
                </c:pt>
                <c:pt idx="117604" formatCode="0.00E+00">
                  <c:v>-5.8958600000000002E-3</c:v>
                </c:pt>
                <c:pt idx="117605" formatCode="0.00E+00">
                  <c:v>-5.0978600000000001E-3</c:v>
                </c:pt>
                <c:pt idx="117606" formatCode="0.00E+00">
                  <c:v>-4.2892E-3</c:v>
                </c:pt>
                <c:pt idx="117607" formatCode="0.00E+00">
                  <c:v>-3.4700400000000002E-3</c:v>
                </c:pt>
                <c:pt idx="117608" formatCode="0.00E+00">
                  <c:v>-2.64058E-3</c:v>
                </c:pt>
                <c:pt idx="117609" formatCode="0.00E+00">
                  <c:v>-1.8010299999999999E-3</c:v>
                </c:pt>
                <c:pt idx="117610" formatCode="0.00E+00">
                  <c:v>-9.5164999999999996E-4</c:v>
                </c:pt>
                <c:pt idx="117611" formatCode="0.00E+00">
                  <c:v>-9.2695399999999993E-5</c:v>
                </c:pt>
                <c:pt idx="117612" formatCode="0.00E+00">
                  <c:v>7.7553799999999999E-4</c:v>
                </c:pt>
                <c:pt idx="117613" formatCode="0.00E+00">
                  <c:v>1.65273E-3</c:v>
                </c:pt>
                <c:pt idx="117614" formatCode="0.00E+00">
                  <c:v>2.5385500000000001E-3</c:v>
                </c:pt>
                <c:pt idx="117615" formatCode="0.00E+00">
                  <c:v>3.43261E-3</c:v>
                </c:pt>
                <c:pt idx="117616" formatCode="0.00E+00">
                  <c:v>4.3345199999999997E-3</c:v>
                </c:pt>
                <c:pt idx="117617" formatCode="0.00E+00">
                  <c:v>5.2438700000000003E-3</c:v>
                </c:pt>
                <c:pt idx="117618" formatCode="0.00E+00">
                  <c:v>6.1602000000000002E-3</c:v>
                </c:pt>
                <c:pt idx="117619" formatCode="0.00E+00">
                  <c:v>7.0830299999999997E-3</c:v>
                </c:pt>
                <c:pt idx="117620" formatCode="0.00E+00">
                  <c:v>8.0118800000000007E-3</c:v>
                </c:pt>
                <c:pt idx="117621" formatCode="0.00E+00">
                  <c:v>8.9462099999999996E-3</c:v>
                </c:pt>
                <c:pt idx="117622" formatCode="0.00E+00">
                  <c:v>9.8854700000000004E-3</c:v>
                </c:pt>
                <c:pt idx="117623">
                  <c:v>1.0829099999999999E-2</c:v>
                </c:pt>
                <c:pt idx="117624">
                  <c:v>1.1776399999999999E-2</c:v>
                </c:pt>
                <c:pt idx="117625">
                  <c:v>1.2726899999999999E-2</c:v>
                </c:pt>
                <c:pt idx="117626">
                  <c:v>1.36799E-2</c:v>
                </c:pt>
                <c:pt idx="117627">
                  <c:v>1.4634599999999999E-2</c:v>
                </c:pt>
                <c:pt idx="117628">
                  <c:v>1.5590400000000001E-2</c:v>
                </c:pt>
                <c:pt idx="117629">
                  <c:v>1.6546499999999999E-2</c:v>
                </c:pt>
                <c:pt idx="117630">
                  <c:v>1.7502299999999998E-2</c:v>
                </c:pt>
                <c:pt idx="117631">
                  <c:v>1.8456899999999998E-2</c:v>
                </c:pt>
                <c:pt idx="117632">
                  <c:v>1.9409599999999999E-2</c:v>
                </c:pt>
                <c:pt idx="117633">
                  <c:v>2.0359499999999999E-2</c:v>
                </c:pt>
                <c:pt idx="117634">
                  <c:v>2.13058E-2</c:v>
                </c:pt>
                <c:pt idx="117635">
                  <c:v>2.2247699999999999E-2</c:v>
                </c:pt>
                <c:pt idx="117636">
                  <c:v>2.3184199999999999E-2</c:v>
                </c:pt>
                <c:pt idx="117637">
                  <c:v>2.41146E-2</c:v>
                </c:pt>
                <c:pt idx="117638">
                  <c:v>2.5037899999999998E-2</c:v>
                </c:pt>
                <c:pt idx="117639">
                  <c:v>2.59531E-2</c:v>
                </c:pt>
                <c:pt idx="117640">
                  <c:v>2.6859500000000001E-2</c:v>
                </c:pt>
                <c:pt idx="117641">
                  <c:v>2.77559E-2</c:v>
                </c:pt>
                <c:pt idx="117642">
                  <c:v>2.86416E-2</c:v>
                </c:pt>
                <c:pt idx="117643">
                  <c:v>2.9515400000000001E-2</c:v>
                </c:pt>
                <c:pt idx="117644">
                  <c:v>3.0376500000000001E-2</c:v>
                </c:pt>
                <c:pt idx="117645">
                  <c:v>3.1223899999999999E-2</c:v>
                </c:pt>
                <c:pt idx="117646">
                  <c:v>3.2056599999999998E-2</c:v>
                </c:pt>
                <c:pt idx="117647">
                  <c:v>3.2873600000000003E-2</c:v>
                </c:pt>
                <c:pt idx="117648">
                  <c:v>3.36739E-2</c:v>
                </c:pt>
                <c:pt idx="117649">
                  <c:v>3.4456500000000001E-2</c:v>
                </c:pt>
                <c:pt idx="117650">
                  <c:v>3.5220599999999998E-2</c:v>
                </c:pt>
                <c:pt idx="117651">
                  <c:v>3.5964900000000001E-2</c:v>
                </c:pt>
                <c:pt idx="117652">
                  <c:v>3.6688699999999998E-2</c:v>
                </c:pt>
                <c:pt idx="117653">
                  <c:v>3.7390899999999998E-2</c:v>
                </c:pt>
                <c:pt idx="117654">
                  <c:v>3.80705E-2</c:v>
                </c:pt>
                <c:pt idx="117655">
                  <c:v>3.87266E-2</c:v>
                </c:pt>
                <c:pt idx="117656">
                  <c:v>3.9358200000000003E-2</c:v>
                </c:pt>
                <c:pt idx="117657">
                  <c:v>3.99645E-2</c:v>
                </c:pt>
                <c:pt idx="117658">
                  <c:v>4.0544299999999998E-2</c:v>
                </c:pt>
                <c:pt idx="117659">
                  <c:v>4.1097000000000002E-2</c:v>
                </c:pt>
                <c:pt idx="117660">
                  <c:v>4.1621499999999999E-2</c:v>
                </c:pt>
                <c:pt idx="117661">
                  <c:v>4.2116899999999999E-2</c:v>
                </c:pt>
                <c:pt idx="117662">
                  <c:v>4.2582500000000002E-2</c:v>
                </c:pt>
                <c:pt idx="117663">
                  <c:v>4.3017399999999997E-2</c:v>
                </c:pt>
                <c:pt idx="117664">
                  <c:v>4.34207E-2</c:v>
                </c:pt>
                <c:pt idx="117665">
                  <c:v>4.3791700000000003E-2</c:v>
                </c:pt>
                <c:pt idx="117666">
                  <c:v>4.4129599999999998E-2</c:v>
                </c:pt>
                <c:pt idx="117667">
                  <c:v>4.44337E-2</c:v>
                </c:pt>
                <c:pt idx="117668">
                  <c:v>4.4703300000000001E-2</c:v>
                </c:pt>
                <c:pt idx="117669">
                  <c:v>4.4937600000000001E-2</c:v>
                </c:pt>
                <c:pt idx="117670">
                  <c:v>4.5136099999999998E-2</c:v>
                </c:pt>
                <c:pt idx="117671">
                  <c:v>4.5298100000000001E-2</c:v>
                </c:pt>
                <c:pt idx="117672">
                  <c:v>4.5422999999999998E-2</c:v>
                </c:pt>
                <c:pt idx="117673">
                  <c:v>4.5510299999999997E-2</c:v>
                </c:pt>
                <c:pt idx="117674">
                  <c:v>4.5559500000000003E-2</c:v>
                </c:pt>
                <c:pt idx="117675">
                  <c:v>4.5570100000000002E-2</c:v>
                </c:pt>
                <c:pt idx="117676">
                  <c:v>4.55418E-2</c:v>
                </c:pt>
                <c:pt idx="117677">
                  <c:v>4.5474000000000001E-2</c:v>
                </c:pt>
                <c:pt idx="117678">
                  <c:v>4.5366400000000001E-2</c:v>
                </c:pt>
                <c:pt idx="117679">
                  <c:v>4.5218800000000003E-2</c:v>
                </c:pt>
                <c:pt idx="117680">
                  <c:v>4.5030800000000003E-2</c:v>
                </c:pt>
                <c:pt idx="117681">
                  <c:v>4.4802300000000003E-2</c:v>
                </c:pt>
                <c:pt idx="117682">
                  <c:v>4.4533099999999999E-2</c:v>
                </c:pt>
                <c:pt idx="117683">
                  <c:v>4.4222999999999998E-2</c:v>
                </c:pt>
                <c:pt idx="117684">
                  <c:v>4.3871899999999998E-2</c:v>
                </c:pt>
                <c:pt idx="117685">
                  <c:v>4.3479900000000002E-2</c:v>
                </c:pt>
                <c:pt idx="117686">
                  <c:v>4.3046899999999999E-2</c:v>
                </c:pt>
                <c:pt idx="117687">
                  <c:v>4.2573E-2</c:v>
                </c:pt>
                <c:pt idx="117688">
                  <c:v>4.20583E-2</c:v>
                </c:pt>
                <c:pt idx="117689">
                  <c:v>4.1502900000000002E-2</c:v>
                </c:pt>
                <c:pt idx="117690">
                  <c:v>4.0907100000000002E-2</c:v>
                </c:pt>
                <c:pt idx="117691">
                  <c:v>4.0271099999999997E-2</c:v>
                </c:pt>
                <c:pt idx="117692">
                  <c:v>3.9595199999999997E-2</c:v>
                </c:pt>
                <c:pt idx="117693">
                  <c:v>3.8879700000000003E-2</c:v>
                </c:pt>
                <c:pt idx="117694">
                  <c:v>3.8125100000000002E-2</c:v>
                </c:pt>
                <c:pt idx="117695">
                  <c:v>3.7331900000000001E-2</c:v>
                </c:pt>
                <c:pt idx="117696">
                  <c:v>3.6500400000000002E-2</c:v>
                </c:pt>
                <c:pt idx="117697">
                  <c:v>3.5631400000000001E-2</c:v>
                </c:pt>
                <c:pt idx="117698">
                  <c:v>3.4725300000000001E-2</c:v>
                </c:pt>
                <c:pt idx="117699">
                  <c:v>3.3782800000000002E-2</c:v>
                </c:pt>
                <c:pt idx="117700">
                  <c:v>3.2804600000000003E-2</c:v>
                </c:pt>
                <c:pt idx="117701">
                  <c:v>3.17915E-2</c:v>
                </c:pt>
                <c:pt idx="117702">
                  <c:v>3.0744199999999999E-2</c:v>
                </c:pt>
                <c:pt idx="117703">
                  <c:v>2.9663599999999998E-2</c:v>
                </c:pt>
                <c:pt idx="117704">
                  <c:v>2.8550499999999999E-2</c:v>
                </c:pt>
                <c:pt idx="117705">
                  <c:v>2.7406E-2</c:v>
                </c:pt>
                <c:pt idx="117706">
                  <c:v>2.6230799999999999E-2</c:v>
                </c:pt>
                <c:pt idx="117707">
                  <c:v>2.5026199999999998E-2</c:v>
                </c:pt>
                <c:pt idx="117708">
                  <c:v>2.3793000000000002E-2</c:v>
                </c:pt>
                <c:pt idx="117709">
                  <c:v>2.25325E-2</c:v>
                </c:pt>
                <c:pt idx="117710">
                  <c:v>2.1245699999999999E-2</c:v>
                </c:pt>
                <c:pt idx="117711">
                  <c:v>1.9933800000000002E-2</c:v>
                </c:pt>
                <c:pt idx="117712">
                  <c:v>1.8598099999999999E-2</c:v>
                </c:pt>
                <c:pt idx="117713">
                  <c:v>1.72397E-2</c:v>
                </c:pt>
                <c:pt idx="117714">
                  <c:v>1.58599E-2</c:v>
                </c:pt>
                <c:pt idx="117715">
                  <c:v>1.44601E-2</c:v>
                </c:pt>
                <c:pt idx="117716">
                  <c:v>1.3041499999999999E-2</c:v>
                </c:pt>
                <c:pt idx="117717">
                  <c:v>1.16057E-2</c:v>
                </c:pt>
                <c:pt idx="117718">
                  <c:v>1.01539E-2</c:v>
                </c:pt>
                <c:pt idx="117719" formatCode="0.00E+00">
                  <c:v>8.6875200000000007E-3</c:v>
                </c:pt>
                <c:pt idx="117720" formatCode="0.00E+00">
                  <c:v>7.2081200000000002E-3</c:v>
                </c:pt>
                <c:pt idx="117721" formatCode="0.00E+00">
                  <c:v>5.7171100000000001E-3</c:v>
                </c:pt>
                <c:pt idx="117722" formatCode="0.00E+00">
                  <c:v>4.2159900000000002E-3</c:v>
                </c:pt>
                <c:pt idx="117723" formatCode="0.00E+00">
                  <c:v>2.7062700000000002E-3</c:v>
                </c:pt>
                <c:pt idx="117724" formatCode="0.00E+00">
                  <c:v>1.1894799999999999E-3</c:v>
                </c:pt>
                <c:pt idx="117725" formatCode="0.00E+00">
                  <c:v>-3.3283999999999999E-4</c:v>
                </c:pt>
                <c:pt idx="117726" formatCode="0.00E+00">
                  <c:v>-1.8591300000000001E-3</c:v>
                </c:pt>
                <c:pt idx="117727" formatCode="0.00E+00">
                  <c:v>-3.3878300000000001E-3</c:v>
                </c:pt>
                <c:pt idx="117728" formatCode="0.00E+00">
                  <c:v>-4.9173699999999999E-3</c:v>
                </c:pt>
                <c:pt idx="117729" formatCode="0.00E+00">
                  <c:v>-6.4461400000000004E-3</c:v>
                </c:pt>
                <c:pt idx="117730" formatCode="0.00E+00">
                  <c:v>-7.9725799999999999E-3</c:v>
                </c:pt>
                <c:pt idx="117731" formatCode="0.00E+00">
                  <c:v>-9.4950799999999995E-3</c:v>
                </c:pt>
                <c:pt idx="117732">
                  <c:v>-1.10121E-2</c:v>
                </c:pt>
                <c:pt idx="117733">
                  <c:v>-1.2521900000000001E-2</c:v>
                </c:pt>
                <c:pt idx="117734">
                  <c:v>-1.40231E-2</c:v>
                </c:pt>
                <c:pt idx="117735">
                  <c:v>-1.5513900000000001E-2</c:v>
                </c:pt>
                <c:pt idx="117736">
                  <c:v>-1.6992899999999998E-2</c:v>
                </c:pt>
                <c:pt idx="117737">
                  <c:v>-1.8458499999999999E-2</c:v>
                </c:pt>
                <c:pt idx="117738">
                  <c:v>-1.9909E-2</c:v>
                </c:pt>
                <c:pt idx="117739">
                  <c:v>-2.1343000000000001E-2</c:v>
                </c:pt>
                <c:pt idx="117740">
                  <c:v>-2.2759000000000001E-2</c:v>
                </c:pt>
                <c:pt idx="117741">
                  <c:v>-2.41554E-2</c:v>
                </c:pt>
                <c:pt idx="117742">
                  <c:v>-2.55307E-2</c:v>
                </c:pt>
                <c:pt idx="117743">
                  <c:v>-2.6883500000000001E-2</c:v>
                </c:pt>
                <c:pt idx="117744">
                  <c:v>-2.8212299999999999E-2</c:v>
                </c:pt>
                <c:pt idx="117745">
                  <c:v>-2.9515799999999998E-2</c:v>
                </c:pt>
                <c:pt idx="117746">
                  <c:v>-3.0792400000000001E-2</c:v>
                </c:pt>
                <c:pt idx="117747">
                  <c:v>-3.2040800000000001E-2</c:v>
                </c:pt>
                <c:pt idx="117748">
                  <c:v>-3.3259799999999999E-2</c:v>
                </c:pt>
                <c:pt idx="117749">
                  <c:v>-3.4447999999999999E-2</c:v>
                </c:pt>
                <c:pt idx="117750">
                  <c:v>-3.56041E-2</c:v>
                </c:pt>
                <c:pt idx="117751">
                  <c:v>-3.67269E-2</c:v>
                </c:pt>
                <c:pt idx="117752">
                  <c:v>-3.7815300000000003E-2</c:v>
                </c:pt>
                <c:pt idx="117753">
                  <c:v>-3.8868E-2</c:v>
                </c:pt>
                <c:pt idx="117754">
                  <c:v>-3.98839E-2</c:v>
                </c:pt>
                <c:pt idx="117755">
                  <c:v>-4.0862000000000002E-2</c:v>
                </c:pt>
                <c:pt idx="117756">
                  <c:v>-4.18013E-2</c:v>
                </c:pt>
                <c:pt idx="117757">
                  <c:v>-4.2700700000000001E-2</c:v>
                </c:pt>
                <c:pt idx="117758">
                  <c:v>-4.3559300000000002E-2</c:v>
                </c:pt>
                <c:pt idx="117759">
                  <c:v>-4.4376199999999998E-2</c:v>
                </c:pt>
                <c:pt idx="117760">
                  <c:v>-4.5150700000000002E-2</c:v>
                </c:pt>
                <c:pt idx="117761">
                  <c:v>-4.58818E-2</c:v>
                </c:pt>
                <c:pt idx="117762">
                  <c:v>-4.6568900000000003E-2</c:v>
                </c:pt>
                <c:pt idx="117763">
                  <c:v>-4.7211200000000002E-2</c:v>
                </c:pt>
                <c:pt idx="117764">
                  <c:v>-4.7808099999999999E-2</c:v>
                </c:pt>
                <c:pt idx="117765">
                  <c:v>-4.8359100000000002E-2</c:v>
                </c:pt>
                <c:pt idx="117766">
                  <c:v>-4.88636E-2</c:v>
                </c:pt>
                <c:pt idx="117767">
                  <c:v>-4.93211E-2</c:v>
                </c:pt>
                <c:pt idx="117768">
                  <c:v>-4.9731200000000003E-2</c:v>
                </c:pt>
                <c:pt idx="117769">
                  <c:v>-5.0093499999999999E-2</c:v>
                </c:pt>
                <c:pt idx="117770">
                  <c:v>-5.0407800000000003E-2</c:v>
                </c:pt>
                <c:pt idx="117771">
                  <c:v>-5.0673700000000002E-2</c:v>
                </c:pt>
                <c:pt idx="117772">
                  <c:v>-5.0891100000000002E-2</c:v>
                </c:pt>
                <c:pt idx="117773">
                  <c:v>-5.1059800000000002E-2</c:v>
                </c:pt>
                <c:pt idx="117774">
                  <c:v>-5.1179700000000002E-2</c:v>
                </c:pt>
                <c:pt idx="117775">
                  <c:v>-5.1250900000000002E-2</c:v>
                </c:pt>
                <c:pt idx="117776">
                  <c:v>-5.1273199999999998E-2</c:v>
                </c:pt>
                <c:pt idx="117777">
                  <c:v>-5.1246899999999998E-2</c:v>
                </c:pt>
                <c:pt idx="117778">
                  <c:v>-5.1172099999999998E-2</c:v>
                </c:pt>
                <c:pt idx="117779">
                  <c:v>-5.1048900000000001E-2</c:v>
                </c:pt>
                <c:pt idx="117780">
                  <c:v>-5.0877600000000002E-2</c:v>
                </c:pt>
                <c:pt idx="117781">
                  <c:v>-5.0658500000000002E-2</c:v>
                </c:pt>
                <c:pt idx="117782">
                  <c:v>-5.0392100000000002E-2</c:v>
                </c:pt>
                <c:pt idx="117783">
                  <c:v>-5.0078499999999998E-2</c:v>
                </c:pt>
                <c:pt idx="117784">
                  <c:v>-4.9718499999999999E-2</c:v>
                </c:pt>
                <c:pt idx="117785">
                  <c:v>-4.9312399999999999E-2</c:v>
                </c:pt>
                <c:pt idx="117786">
                  <c:v>-4.8860899999999999E-2</c:v>
                </c:pt>
                <c:pt idx="117787">
                  <c:v>-4.8364499999999998E-2</c:v>
                </c:pt>
                <c:pt idx="117788">
                  <c:v>-4.7823900000000003E-2</c:v>
                </c:pt>
                <c:pt idx="117789">
                  <c:v>-4.7239999999999997E-2</c:v>
                </c:pt>
                <c:pt idx="117790">
                  <c:v>-4.6613300000000003E-2</c:v>
                </c:pt>
                <c:pt idx="117791">
                  <c:v>-4.5944800000000001E-2</c:v>
                </c:pt>
                <c:pt idx="117792">
                  <c:v>-4.5235299999999999E-2</c:v>
                </c:pt>
                <c:pt idx="117793">
                  <c:v>-4.4485700000000003E-2</c:v>
                </c:pt>
                <c:pt idx="117794">
                  <c:v>-4.3696899999999997E-2</c:v>
                </c:pt>
                <c:pt idx="117795">
                  <c:v>-4.2869999999999998E-2</c:v>
                </c:pt>
                <c:pt idx="117796">
                  <c:v>-4.2005899999999999E-2</c:v>
                </c:pt>
                <c:pt idx="117797">
                  <c:v>-4.1105799999999998E-2</c:v>
                </c:pt>
                <c:pt idx="117798">
                  <c:v>-4.0170699999999997E-2</c:v>
                </c:pt>
                <c:pt idx="117799">
                  <c:v>-3.9201699999999999E-2</c:v>
                </c:pt>
                <c:pt idx="117800">
                  <c:v>-3.8199999999999998E-2</c:v>
                </c:pt>
                <c:pt idx="117801">
                  <c:v>-3.7166900000000003E-2</c:v>
                </c:pt>
                <c:pt idx="117802">
                  <c:v>-3.6103499999999997E-2</c:v>
                </c:pt>
                <c:pt idx="117803">
                  <c:v>-3.5011199999999999E-2</c:v>
                </c:pt>
                <c:pt idx="117804">
                  <c:v>-3.38911E-2</c:v>
                </c:pt>
                <c:pt idx="117805">
                  <c:v>-3.2744700000000002E-2</c:v>
                </c:pt>
                <c:pt idx="117806">
                  <c:v>-3.15731E-2</c:v>
                </c:pt>
                <c:pt idx="117807">
                  <c:v>-3.0377899999999999E-2</c:v>
                </c:pt>
                <c:pt idx="117808">
                  <c:v>-2.91603E-2</c:v>
                </c:pt>
                <c:pt idx="117809">
                  <c:v>-2.7921700000000001E-2</c:v>
                </c:pt>
                <c:pt idx="117810">
                  <c:v>-2.6663599999999999E-2</c:v>
                </c:pt>
                <c:pt idx="117811">
                  <c:v>-2.5387300000000002E-2</c:v>
                </c:pt>
                <c:pt idx="117812">
                  <c:v>-2.4094399999999998E-2</c:v>
                </c:pt>
                <c:pt idx="117813">
                  <c:v>-2.27861E-2</c:v>
                </c:pt>
                <c:pt idx="117814">
                  <c:v>-2.1464E-2</c:v>
                </c:pt>
                <c:pt idx="117815">
                  <c:v>-2.0129600000000001E-2</c:v>
                </c:pt>
                <c:pt idx="117816">
                  <c:v>-1.8784200000000001E-2</c:v>
                </c:pt>
                <c:pt idx="117817">
                  <c:v>-1.7429299999999998E-2</c:v>
                </c:pt>
                <c:pt idx="117818">
                  <c:v>-1.6066400000000002E-2</c:v>
                </c:pt>
                <c:pt idx="117819">
                  <c:v>-1.4696900000000001E-2</c:v>
                </c:pt>
                <c:pt idx="117820">
                  <c:v>-1.33223E-2</c:v>
                </c:pt>
                <c:pt idx="117821">
                  <c:v>-1.19439E-2</c:v>
                </c:pt>
                <c:pt idx="117822">
                  <c:v>-1.0563400000000001E-2</c:v>
                </c:pt>
                <c:pt idx="117823" formatCode="0.00E+00">
                  <c:v>-9.1819899999999992E-3</c:v>
                </c:pt>
                <c:pt idx="117824" formatCode="0.00E+00">
                  <c:v>-7.8011699999999996E-3</c:v>
                </c:pt>
                <c:pt idx="117825" formatCode="0.00E+00">
                  <c:v>-6.4223300000000004E-3</c:v>
                </c:pt>
                <c:pt idx="117826" formatCode="0.00E+00">
                  <c:v>-5.0468600000000002E-3</c:v>
                </c:pt>
                <c:pt idx="117827" formatCode="0.00E+00">
                  <c:v>-3.6761200000000002E-3</c:v>
                </c:pt>
                <c:pt idx="117828" formatCode="0.00E+00">
                  <c:v>-2.31146E-3</c:v>
                </c:pt>
                <c:pt idx="117829" formatCode="0.00E+00">
                  <c:v>-9.54214E-4</c:v>
                </c:pt>
                <c:pt idx="117830" formatCode="0.00E+00">
                  <c:v>3.9431399999999999E-4</c:v>
                </c:pt>
                <c:pt idx="117831" formatCode="0.00E+00">
                  <c:v>1.73284E-3</c:v>
                </c:pt>
                <c:pt idx="117832" formatCode="0.00E+00">
                  <c:v>3.0600900000000001E-3</c:v>
                </c:pt>
                <c:pt idx="117833" formatCode="0.00E+00">
                  <c:v>4.3748499999999996E-3</c:v>
                </c:pt>
                <c:pt idx="117834" formatCode="0.00E+00">
                  <c:v>5.6758900000000003E-3</c:v>
                </c:pt>
                <c:pt idx="117835" formatCode="0.00E+00">
                  <c:v>6.96205E-3</c:v>
                </c:pt>
                <c:pt idx="117836" formatCode="0.00E+00">
                  <c:v>8.2321600000000005E-3</c:v>
                </c:pt>
                <c:pt idx="117837" formatCode="0.00E+00">
                  <c:v>9.4851099999999997E-3</c:v>
                </c:pt>
                <c:pt idx="117838">
                  <c:v>1.07198E-2</c:v>
                </c:pt>
                <c:pt idx="117839">
                  <c:v>1.19352E-2</c:v>
                </c:pt>
                <c:pt idx="117840">
                  <c:v>1.3130299999999999E-2</c:v>
                </c:pt>
                <c:pt idx="117841">
                  <c:v>1.43041E-2</c:v>
                </c:pt>
                <c:pt idx="117842">
                  <c:v>1.54556E-2</c:v>
                </c:pt>
                <c:pt idx="117843">
                  <c:v>1.6584000000000002E-2</c:v>
                </c:pt>
                <c:pt idx="117844">
                  <c:v>1.7688300000000001E-2</c:v>
                </c:pt>
                <c:pt idx="117845">
                  <c:v>1.8767699999999998E-2</c:v>
                </c:pt>
                <c:pt idx="117846">
                  <c:v>1.9821499999999999E-2</c:v>
                </c:pt>
                <c:pt idx="117847">
                  <c:v>2.08489E-2</c:v>
                </c:pt>
                <c:pt idx="117848">
                  <c:v>2.18491E-2</c:v>
                </c:pt>
                <c:pt idx="117849">
                  <c:v>2.2821500000000002E-2</c:v>
                </c:pt>
                <c:pt idx="117850">
                  <c:v>2.3765399999999999E-2</c:v>
                </c:pt>
                <c:pt idx="117851">
                  <c:v>2.4680299999999999E-2</c:v>
                </c:pt>
                <c:pt idx="117852">
                  <c:v>2.5565500000000001E-2</c:v>
                </c:pt>
                <c:pt idx="117853">
                  <c:v>2.6420699999999998E-2</c:v>
                </c:pt>
                <c:pt idx="117854">
                  <c:v>2.72453E-2</c:v>
                </c:pt>
                <c:pt idx="117855">
                  <c:v>2.8038899999999999E-2</c:v>
                </c:pt>
                <c:pt idx="117856">
                  <c:v>2.88011E-2</c:v>
                </c:pt>
                <c:pt idx="117857">
                  <c:v>2.9531499999999999E-2</c:v>
                </c:pt>
                <c:pt idx="117858">
                  <c:v>3.023E-2</c:v>
                </c:pt>
                <c:pt idx="117859">
                  <c:v>3.0896099999999999E-2</c:v>
                </c:pt>
                <c:pt idx="117860">
                  <c:v>3.1529700000000001E-2</c:v>
                </c:pt>
                <c:pt idx="117861">
                  <c:v>3.2130600000000002E-2</c:v>
                </c:pt>
                <c:pt idx="117862">
                  <c:v>3.2698699999999997E-2</c:v>
                </c:pt>
                <c:pt idx="117863">
                  <c:v>3.3233899999999997E-2</c:v>
                </c:pt>
                <c:pt idx="117864">
                  <c:v>3.3736099999999998E-2</c:v>
                </c:pt>
                <c:pt idx="117865">
                  <c:v>3.4205300000000001E-2</c:v>
                </c:pt>
                <c:pt idx="117866">
                  <c:v>3.4641499999999999E-2</c:v>
                </c:pt>
                <c:pt idx="117867">
                  <c:v>3.5044800000000001E-2</c:v>
                </c:pt>
                <c:pt idx="117868">
                  <c:v>3.5415299999999997E-2</c:v>
                </c:pt>
                <c:pt idx="117869">
                  <c:v>3.5753E-2</c:v>
                </c:pt>
                <c:pt idx="117870">
                  <c:v>3.6058300000000001E-2</c:v>
                </c:pt>
                <c:pt idx="117871">
                  <c:v>3.6331200000000001E-2</c:v>
                </c:pt>
                <c:pt idx="117872">
                  <c:v>3.6572E-2</c:v>
                </c:pt>
                <c:pt idx="117873">
                  <c:v>3.6781000000000001E-2</c:v>
                </c:pt>
                <c:pt idx="117874">
                  <c:v>3.6958400000000002E-2</c:v>
                </c:pt>
                <c:pt idx="117875">
                  <c:v>3.7104699999999997E-2</c:v>
                </c:pt>
                <c:pt idx="117876">
                  <c:v>3.7220000000000003E-2</c:v>
                </c:pt>
                <c:pt idx="117877">
                  <c:v>3.7304999999999998E-2</c:v>
                </c:pt>
                <c:pt idx="117878">
                  <c:v>3.7359900000000001E-2</c:v>
                </c:pt>
                <c:pt idx="117879">
                  <c:v>3.7385099999999997E-2</c:v>
                </c:pt>
                <c:pt idx="117880">
                  <c:v>3.7381299999999999E-2</c:v>
                </c:pt>
                <c:pt idx="117881">
                  <c:v>3.7348800000000001E-2</c:v>
                </c:pt>
                <c:pt idx="117882">
                  <c:v>3.7288099999999998E-2</c:v>
                </c:pt>
                <c:pt idx="117883">
                  <c:v>3.7199799999999998E-2</c:v>
                </c:pt>
                <c:pt idx="117884">
                  <c:v>3.7084499999999999E-2</c:v>
                </c:pt>
                <c:pt idx="117885">
                  <c:v>3.6942700000000002E-2</c:v>
                </c:pt>
                <c:pt idx="117886">
                  <c:v>3.6775000000000002E-2</c:v>
                </c:pt>
                <c:pt idx="117887">
                  <c:v>3.6582000000000003E-2</c:v>
                </c:pt>
                <c:pt idx="117888">
                  <c:v>3.6364399999999998E-2</c:v>
                </c:pt>
                <c:pt idx="117889">
                  <c:v>3.6122700000000001E-2</c:v>
                </c:pt>
                <c:pt idx="117890">
                  <c:v>3.5857600000000003E-2</c:v>
                </c:pt>
                <c:pt idx="117891">
                  <c:v>3.5569700000000003E-2</c:v>
                </c:pt>
                <c:pt idx="117892">
                  <c:v>3.5259800000000001E-2</c:v>
                </c:pt>
                <c:pt idx="117893">
                  <c:v>3.4928500000000001E-2</c:v>
                </c:pt>
                <c:pt idx="117894">
                  <c:v>3.4576500000000003E-2</c:v>
                </c:pt>
                <c:pt idx="117895">
                  <c:v>3.4204499999999999E-2</c:v>
                </c:pt>
                <c:pt idx="117896">
                  <c:v>3.3813099999999999E-2</c:v>
                </c:pt>
                <c:pt idx="117897">
                  <c:v>3.3403099999999998E-2</c:v>
                </c:pt>
                <c:pt idx="117898">
                  <c:v>3.2975200000000003E-2</c:v>
                </c:pt>
                <c:pt idx="117899">
                  <c:v>3.2530000000000003E-2</c:v>
                </c:pt>
                <c:pt idx="117900">
                  <c:v>3.2068199999999998E-2</c:v>
                </c:pt>
                <c:pt idx="117901">
                  <c:v>3.1590600000000003E-2</c:v>
                </c:pt>
                <c:pt idx="117902">
                  <c:v>3.1097900000000001E-2</c:v>
                </c:pt>
                <c:pt idx="117903">
                  <c:v>3.0590699999999998E-2</c:v>
                </c:pt>
                <c:pt idx="117904">
                  <c:v>3.0069700000000001E-2</c:v>
                </c:pt>
                <c:pt idx="117905">
                  <c:v>2.9535599999999999E-2</c:v>
                </c:pt>
                <c:pt idx="117906">
                  <c:v>2.89891E-2</c:v>
                </c:pt>
                <c:pt idx="117907">
                  <c:v>2.8430799999999999E-2</c:v>
                </c:pt>
                <c:pt idx="117908">
                  <c:v>2.7861400000000001E-2</c:v>
                </c:pt>
                <c:pt idx="117909">
                  <c:v>2.72816E-2</c:v>
                </c:pt>
                <c:pt idx="117910">
                  <c:v>2.6691900000000001E-2</c:v>
                </c:pt>
                <c:pt idx="117911">
                  <c:v>2.6093100000000001E-2</c:v>
                </c:pt>
                <c:pt idx="117912">
                  <c:v>2.5485600000000001E-2</c:v>
                </c:pt>
                <c:pt idx="117913">
                  <c:v>2.4870199999999999E-2</c:v>
                </c:pt>
                <c:pt idx="117914">
                  <c:v>2.4247399999999999E-2</c:v>
                </c:pt>
                <c:pt idx="117915">
                  <c:v>2.3617800000000001E-2</c:v>
                </c:pt>
                <c:pt idx="117916">
                  <c:v>2.29819E-2</c:v>
                </c:pt>
                <c:pt idx="117917">
                  <c:v>2.23403E-2</c:v>
                </c:pt>
                <c:pt idx="117918">
                  <c:v>2.1693500000000001E-2</c:v>
                </c:pt>
                <c:pt idx="117919">
                  <c:v>2.1042000000000002E-2</c:v>
                </c:pt>
                <c:pt idx="117920">
                  <c:v>2.03863E-2</c:v>
                </c:pt>
                <c:pt idx="117921">
                  <c:v>1.9726899999999999E-2</c:v>
                </c:pt>
                <c:pt idx="117922">
                  <c:v>1.9064299999999999E-2</c:v>
                </c:pt>
                <c:pt idx="117923">
                  <c:v>1.8398899999999999E-2</c:v>
                </c:pt>
                <c:pt idx="117924">
                  <c:v>1.77311E-2</c:v>
                </c:pt>
                <c:pt idx="117925">
                  <c:v>1.7061300000000001E-2</c:v>
                </c:pt>
                <c:pt idx="117926">
                  <c:v>1.6389899999999999E-2</c:v>
                </c:pt>
                <c:pt idx="117927">
                  <c:v>1.5717399999999999E-2</c:v>
                </c:pt>
                <c:pt idx="117928">
                  <c:v>1.5043900000000001E-2</c:v>
                </c:pt>
                <c:pt idx="117929">
                  <c:v>1.4370000000000001E-2</c:v>
                </c:pt>
                <c:pt idx="117930">
                  <c:v>1.3695799999999999E-2</c:v>
                </c:pt>
                <c:pt idx="117931">
                  <c:v>1.30218E-2</c:v>
                </c:pt>
                <c:pt idx="117932">
                  <c:v>1.2348100000000001E-2</c:v>
                </c:pt>
                <c:pt idx="117933">
                  <c:v>1.1675E-2</c:v>
                </c:pt>
                <c:pt idx="117934">
                  <c:v>1.1002899999999999E-2</c:v>
                </c:pt>
                <c:pt idx="117935">
                  <c:v>1.03319E-2</c:v>
                </c:pt>
                <c:pt idx="117936" formatCode="0.00E+00">
                  <c:v>9.6621799999999994E-3</c:v>
                </c:pt>
                <c:pt idx="117937" formatCode="0.00E+00">
                  <c:v>8.9940300000000001E-3</c:v>
                </c:pt>
                <c:pt idx="117938" formatCode="0.00E+00">
                  <c:v>8.3275899999999993E-3</c:v>
                </c:pt>
                <c:pt idx="117939" formatCode="0.00E+00">
                  <c:v>7.6630400000000003E-3</c:v>
                </c:pt>
                <c:pt idx="117940" formatCode="0.00E+00">
                  <c:v>7.0005199999999997E-3</c:v>
                </c:pt>
                <c:pt idx="117941" formatCode="0.00E+00">
                  <c:v>6.34017E-3</c:v>
                </c:pt>
                <c:pt idx="117942" formatCode="0.00E+00">
                  <c:v>5.6821299999999996E-3</c:v>
                </c:pt>
                <c:pt idx="117943" formatCode="0.00E+00">
                  <c:v>5.0264899999999998E-3</c:v>
                </c:pt>
                <c:pt idx="117944" formatCode="0.00E+00">
                  <c:v>4.3733699999999997E-3</c:v>
                </c:pt>
                <c:pt idx="117945" formatCode="0.00E+00">
                  <c:v>3.7228399999999998E-3</c:v>
                </c:pt>
                <c:pt idx="117946" formatCode="0.00E+00">
                  <c:v>3.0749800000000002E-3</c:v>
                </c:pt>
                <c:pt idx="117947" formatCode="0.00E+00">
                  <c:v>2.4298599999999998E-3</c:v>
                </c:pt>
                <c:pt idx="117948" formatCode="0.00E+00">
                  <c:v>1.7875300000000001E-3</c:v>
                </c:pt>
                <c:pt idx="117949" formatCode="0.00E+00">
                  <c:v>1.1480500000000001E-3</c:v>
                </c:pt>
                <c:pt idx="117950" formatCode="0.00E+00">
                  <c:v>5.1144600000000004E-4</c:v>
                </c:pt>
                <c:pt idx="117951" formatCode="0.00E+00">
                  <c:v>-1.2224800000000001E-4</c:v>
                </c:pt>
                <c:pt idx="117952" formatCode="0.00E+00">
                  <c:v>-7.5300599999999997E-4</c:v>
                </c:pt>
                <c:pt idx="117953" formatCode="0.00E+00">
                  <c:v>-1.3808099999999999E-3</c:v>
                </c:pt>
                <c:pt idx="117954" formatCode="0.00E+00">
                  <c:v>-2.0056399999999999E-3</c:v>
                </c:pt>
                <c:pt idx="117955" formatCode="0.00E+00">
                  <c:v>-2.6275000000000001E-3</c:v>
                </c:pt>
                <c:pt idx="117956" formatCode="0.00E+00">
                  <c:v>-3.2463700000000002E-3</c:v>
                </c:pt>
                <c:pt idx="117957" formatCode="0.00E+00">
                  <c:v>-3.8622600000000002E-3</c:v>
                </c:pt>
                <c:pt idx="117958" formatCode="0.00E+00">
                  <c:v>-4.4751599999999997E-3</c:v>
                </c:pt>
                <c:pt idx="117959" formatCode="0.00E+00">
                  <c:v>-5.0850599999999998E-3</c:v>
                </c:pt>
                <c:pt idx="117960" formatCode="0.00E+00">
                  <c:v>-5.6919800000000001E-3</c:v>
                </c:pt>
                <c:pt idx="117961" formatCode="0.00E+00">
                  <c:v>-6.2959000000000001E-3</c:v>
                </c:pt>
                <c:pt idx="117962" formatCode="0.00E+00">
                  <c:v>-6.8968199999999997E-3</c:v>
                </c:pt>
                <c:pt idx="117963" formatCode="0.00E+00">
                  <c:v>-7.4947499999999997E-3</c:v>
                </c:pt>
                <c:pt idx="117964" formatCode="0.00E+00">
                  <c:v>-8.0896600000000003E-3</c:v>
                </c:pt>
                <c:pt idx="117965" formatCode="0.00E+00">
                  <c:v>-8.6815499999999997E-3</c:v>
                </c:pt>
                <c:pt idx="117966" formatCode="0.00E+00">
                  <c:v>-9.2703999999999998E-3</c:v>
                </c:pt>
                <c:pt idx="117967" formatCode="0.00E+00">
                  <c:v>-9.8561900000000008E-3</c:v>
                </c:pt>
                <c:pt idx="117968">
                  <c:v>-1.0438899999999999E-2</c:v>
                </c:pt>
                <c:pt idx="117969">
                  <c:v>-1.1018500000000001E-2</c:v>
                </c:pt>
                <c:pt idx="117970">
                  <c:v>-1.15949E-2</c:v>
                </c:pt>
                <c:pt idx="117971">
                  <c:v>-1.2168E-2</c:v>
                </c:pt>
                <c:pt idx="117972">
                  <c:v>-1.27379E-2</c:v>
                </c:pt>
                <c:pt idx="117973">
                  <c:v>-1.33045E-2</c:v>
                </c:pt>
                <c:pt idx="117974">
                  <c:v>-1.3867600000000001E-2</c:v>
                </c:pt>
                <c:pt idx="117975">
                  <c:v>-1.4427199999999999E-2</c:v>
                </c:pt>
                <c:pt idx="117976">
                  <c:v>-1.4983099999999999E-2</c:v>
                </c:pt>
                <c:pt idx="117977">
                  <c:v>-1.55354E-2</c:v>
                </c:pt>
                <c:pt idx="117978">
                  <c:v>-1.6083699999999999E-2</c:v>
                </c:pt>
                <c:pt idx="117979">
                  <c:v>-1.66281E-2</c:v>
                </c:pt>
                <c:pt idx="117980">
                  <c:v>-1.7168300000000001E-2</c:v>
                </c:pt>
                <c:pt idx="117981">
                  <c:v>-1.7704299999999999E-2</c:v>
                </c:pt>
                <c:pt idx="117982">
                  <c:v>-1.8235700000000001E-2</c:v>
                </c:pt>
                <c:pt idx="117983">
                  <c:v>-1.8762399999999999E-2</c:v>
                </c:pt>
                <c:pt idx="117984">
                  <c:v>-1.9284300000000001E-2</c:v>
                </c:pt>
                <c:pt idx="117985">
                  <c:v>-1.9801099999999999E-2</c:v>
                </c:pt>
                <c:pt idx="117986">
                  <c:v>-2.0312500000000001E-2</c:v>
                </c:pt>
                <c:pt idx="117987">
                  <c:v>-2.0818400000000001E-2</c:v>
                </c:pt>
                <c:pt idx="117988">
                  <c:v>-2.1318500000000001E-2</c:v>
                </c:pt>
                <c:pt idx="117989">
                  <c:v>-2.1812399999999999E-2</c:v>
                </c:pt>
                <c:pt idx="117990">
                  <c:v>-2.2299900000000001E-2</c:v>
                </c:pt>
                <c:pt idx="117991">
                  <c:v>-2.27808E-2</c:v>
                </c:pt>
                <c:pt idx="117992">
                  <c:v>-2.32546E-2</c:v>
                </c:pt>
                <c:pt idx="117993">
                  <c:v>-2.3721099999999998E-2</c:v>
                </c:pt>
                <c:pt idx="117994">
                  <c:v>-2.4179900000000001E-2</c:v>
                </c:pt>
                <c:pt idx="117995">
                  <c:v>-2.4630699999999998E-2</c:v>
                </c:pt>
                <c:pt idx="117996">
                  <c:v>-2.5073000000000002E-2</c:v>
                </c:pt>
                <c:pt idx="117997">
                  <c:v>-2.5506600000000001E-2</c:v>
                </c:pt>
                <c:pt idx="117998">
                  <c:v>-2.5930999999999999E-2</c:v>
                </c:pt>
                <c:pt idx="117999">
                  <c:v>-2.6345799999999999E-2</c:v>
                </c:pt>
                <c:pt idx="118000">
                  <c:v>-2.6750599999999999E-2</c:v>
                </c:pt>
                <c:pt idx="118001">
                  <c:v>-2.71449E-2</c:v>
                </c:pt>
                <c:pt idx="118002">
                  <c:v>-2.7528400000000001E-2</c:v>
                </c:pt>
                <c:pt idx="118003">
                  <c:v>-2.7900600000000001E-2</c:v>
                </c:pt>
                <c:pt idx="118004">
                  <c:v>-2.8261100000000001E-2</c:v>
                </c:pt>
                <c:pt idx="118005">
                  <c:v>-2.8609300000000001E-2</c:v>
                </c:pt>
                <c:pt idx="118006">
                  <c:v>-2.89448E-2</c:v>
                </c:pt>
                <c:pt idx="118007">
                  <c:v>-2.92672E-2</c:v>
                </c:pt>
                <c:pt idx="118008">
                  <c:v>-2.9575899999999999E-2</c:v>
                </c:pt>
                <c:pt idx="118009">
                  <c:v>-2.9870500000000001E-2</c:v>
                </c:pt>
                <c:pt idx="118010">
                  <c:v>-3.01505E-2</c:v>
                </c:pt>
                <c:pt idx="118011">
                  <c:v>-3.0415299999999999E-2</c:v>
                </c:pt>
                <c:pt idx="118012">
                  <c:v>-3.06646E-2</c:v>
                </c:pt>
                <c:pt idx="118013">
                  <c:v>-3.08977E-2</c:v>
                </c:pt>
                <c:pt idx="118014">
                  <c:v>-3.1114300000000001E-2</c:v>
                </c:pt>
                <c:pt idx="118015">
                  <c:v>-3.1313800000000003E-2</c:v>
                </c:pt>
                <c:pt idx="118016">
                  <c:v>-3.1495700000000001E-2</c:v>
                </c:pt>
                <c:pt idx="118017">
                  <c:v>-3.1659600000000003E-2</c:v>
                </c:pt>
                <c:pt idx="118018">
                  <c:v>-3.1804899999999997E-2</c:v>
                </c:pt>
                <c:pt idx="118019">
                  <c:v>-3.19312E-2</c:v>
                </c:pt>
                <c:pt idx="118020">
                  <c:v>-3.2037999999999997E-2</c:v>
                </c:pt>
                <c:pt idx="118021">
                  <c:v>-3.2124800000000002E-2</c:v>
                </c:pt>
                <c:pt idx="118022">
                  <c:v>-3.2191200000000003E-2</c:v>
                </c:pt>
                <c:pt idx="118023">
                  <c:v>-3.22367E-2</c:v>
                </c:pt>
                <c:pt idx="118024">
                  <c:v>-3.2260900000000002E-2</c:v>
                </c:pt>
                <c:pt idx="118025">
                  <c:v>-3.2263399999999998E-2</c:v>
                </c:pt>
                <c:pt idx="118026">
                  <c:v>-3.2243800000000003E-2</c:v>
                </c:pt>
                <c:pt idx="118027">
                  <c:v>-3.2201599999999997E-2</c:v>
                </c:pt>
                <c:pt idx="118028">
                  <c:v>-3.2136499999999998E-2</c:v>
                </c:pt>
                <c:pt idx="118029">
                  <c:v>-3.2048E-2</c:v>
                </c:pt>
                <c:pt idx="118030">
                  <c:v>-3.1935999999999999E-2</c:v>
                </c:pt>
                <c:pt idx="118031">
                  <c:v>-3.1799899999999999E-2</c:v>
                </c:pt>
                <c:pt idx="118032">
                  <c:v>-3.1639599999999997E-2</c:v>
                </c:pt>
                <c:pt idx="118033">
                  <c:v>-3.1454700000000002E-2</c:v>
                </c:pt>
                <c:pt idx="118034">
                  <c:v>-3.1244899999999999E-2</c:v>
                </c:pt>
                <c:pt idx="118035">
                  <c:v>-3.1010099999999999E-2</c:v>
                </c:pt>
                <c:pt idx="118036">
                  <c:v>-3.07499E-2</c:v>
                </c:pt>
                <c:pt idx="118037">
                  <c:v>-3.0464100000000001E-2</c:v>
                </c:pt>
                <c:pt idx="118038">
                  <c:v>-3.0152700000000001E-2</c:v>
                </c:pt>
                <c:pt idx="118039">
                  <c:v>-2.9815399999999999E-2</c:v>
                </c:pt>
                <c:pt idx="118040">
                  <c:v>-2.9452099999999998E-2</c:v>
                </c:pt>
                <c:pt idx="118041">
                  <c:v>-2.90628E-2</c:v>
                </c:pt>
                <c:pt idx="118042">
                  <c:v>-2.8647300000000001E-2</c:v>
                </c:pt>
                <c:pt idx="118043">
                  <c:v>-2.8205600000000001E-2</c:v>
                </c:pt>
                <c:pt idx="118044">
                  <c:v>-2.7737700000000001E-2</c:v>
                </c:pt>
                <c:pt idx="118045">
                  <c:v>-2.7243699999999999E-2</c:v>
                </c:pt>
                <c:pt idx="118046">
                  <c:v>-2.6723500000000001E-2</c:v>
                </c:pt>
                <c:pt idx="118047">
                  <c:v>-2.6177300000000001E-2</c:v>
                </c:pt>
                <c:pt idx="118048">
                  <c:v>-2.5605099999999999E-2</c:v>
                </c:pt>
                <c:pt idx="118049">
                  <c:v>-2.50072E-2</c:v>
                </c:pt>
                <c:pt idx="118050">
                  <c:v>-2.4383700000000001E-2</c:v>
                </c:pt>
                <c:pt idx="118051">
                  <c:v>-2.37349E-2</c:v>
                </c:pt>
                <c:pt idx="118052">
                  <c:v>-2.3060899999999999E-2</c:v>
                </c:pt>
                <c:pt idx="118053">
                  <c:v>-2.2362E-2</c:v>
                </c:pt>
                <c:pt idx="118054">
                  <c:v>-2.1638600000000001E-2</c:v>
                </c:pt>
                <c:pt idx="118055">
                  <c:v>-2.0891099999999999E-2</c:v>
                </c:pt>
                <c:pt idx="118056">
                  <c:v>-2.01198E-2</c:v>
                </c:pt>
                <c:pt idx="118057">
                  <c:v>-1.9325100000000001E-2</c:v>
                </c:pt>
                <c:pt idx="118058">
                  <c:v>-1.85074E-2</c:v>
                </c:pt>
                <c:pt idx="118059">
                  <c:v>-1.76674E-2</c:v>
                </c:pt>
                <c:pt idx="118060">
                  <c:v>-1.6805400000000002E-2</c:v>
                </c:pt>
                <c:pt idx="118061">
                  <c:v>-1.5922100000000002E-2</c:v>
                </c:pt>
                <c:pt idx="118062">
                  <c:v>-1.50181E-2</c:v>
                </c:pt>
                <c:pt idx="118063">
                  <c:v>-1.4093899999999999E-2</c:v>
                </c:pt>
                <c:pt idx="118064">
                  <c:v>-1.3150200000000001E-2</c:v>
                </c:pt>
                <c:pt idx="118065">
                  <c:v>-1.2187699999999999E-2</c:v>
                </c:pt>
                <c:pt idx="118066">
                  <c:v>-1.12072E-2</c:v>
                </c:pt>
                <c:pt idx="118067">
                  <c:v>-1.02094E-2</c:v>
                </c:pt>
                <c:pt idx="118068" formatCode="0.00E+00">
                  <c:v>-9.1950499999999998E-3</c:v>
                </c:pt>
                <c:pt idx="118069" formatCode="0.00E+00">
                  <c:v>-8.1649900000000004E-3</c:v>
                </c:pt>
                <c:pt idx="118070" formatCode="0.00E+00">
                  <c:v>-7.1200600000000001E-3</c:v>
                </c:pt>
                <c:pt idx="118071" formatCode="0.00E+00">
                  <c:v>-6.0611399999999996E-3</c:v>
                </c:pt>
                <c:pt idx="118072" formatCode="0.00E+00">
                  <c:v>-4.9891299999999996E-3</c:v>
                </c:pt>
                <c:pt idx="118073" formatCode="0.00E+00">
                  <c:v>-3.9049599999999999E-3</c:v>
                </c:pt>
                <c:pt idx="118074" formatCode="0.00E+00">
                  <c:v>-2.8095799999999999E-3</c:v>
                </c:pt>
                <c:pt idx="118075" formatCode="0.00E+00">
                  <c:v>-1.70397E-3</c:v>
                </c:pt>
                <c:pt idx="118076" formatCode="0.00E+00">
                  <c:v>-5.8914500000000001E-4</c:v>
                </c:pt>
                <c:pt idx="118077" formatCode="0.00E+00">
                  <c:v>5.33878E-4</c:v>
                </c:pt>
                <c:pt idx="118078" formatCode="0.00E+00">
                  <c:v>1.66405E-3</c:v>
                </c:pt>
                <c:pt idx="118079" formatCode="0.00E+00">
                  <c:v>2.80029E-3</c:v>
                </c:pt>
                <c:pt idx="118080" formatCode="0.00E+00">
                  <c:v>3.9415199999999996E-3</c:v>
                </c:pt>
                <c:pt idx="118081" formatCode="0.00E+00">
                  <c:v>5.08663E-3</c:v>
                </c:pt>
                <c:pt idx="118082" formatCode="0.00E+00">
                  <c:v>6.2344899999999997E-3</c:v>
                </c:pt>
                <c:pt idx="118083" formatCode="0.00E+00">
                  <c:v>7.3839600000000002E-3</c:v>
                </c:pt>
                <c:pt idx="118084" formatCode="0.00E+00">
                  <c:v>8.5338900000000006E-3</c:v>
                </c:pt>
                <c:pt idx="118085" formatCode="0.00E+00">
                  <c:v>9.6831E-3</c:v>
                </c:pt>
                <c:pt idx="118086">
                  <c:v>1.08304E-2</c:v>
                </c:pt>
                <c:pt idx="118087">
                  <c:v>1.19747E-2</c:v>
                </c:pt>
                <c:pt idx="118088">
                  <c:v>1.31147E-2</c:v>
                </c:pt>
                <c:pt idx="118089">
                  <c:v>1.42492E-2</c:v>
                </c:pt>
                <c:pt idx="118090">
                  <c:v>1.5377E-2</c:v>
                </c:pt>
                <c:pt idx="118091">
                  <c:v>1.6496899999999998E-2</c:v>
                </c:pt>
                <c:pt idx="118092">
                  <c:v>1.76077E-2</c:v>
                </c:pt>
                <c:pt idx="118093">
                  <c:v>1.8708099999999998E-2</c:v>
                </c:pt>
                <c:pt idx="118094">
                  <c:v>1.9796999999999999E-2</c:v>
                </c:pt>
                <c:pt idx="118095">
                  <c:v>2.0873200000000001E-2</c:v>
                </c:pt>
                <c:pt idx="118096">
                  <c:v>2.1935400000000001E-2</c:v>
                </c:pt>
                <c:pt idx="118097">
                  <c:v>2.29824E-2</c:v>
                </c:pt>
                <c:pt idx="118098">
                  <c:v>2.4013099999999999E-2</c:v>
                </c:pt>
                <c:pt idx="118099">
                  <c:v>2.5026300000000001E-2</c:v>
                </c:pt>
                <c:pt idx="118100">
                  <c:v>2.6020700000000001E-2</c:v>
                </c:pt>
                <c:pt idx="118101">
                  <c:v>2.69953E-2</c:v>
                </c:pt>
                <c:pt idx="118102">
                  <c:v>2.7948799999999999E-2</c:v>
                </c:pt>
                <c:pt idx="118103">
                  <c:v>2.8880300000000001E-2</c:v>
                </c:pt>
                <c:pt idx="118104">
                  <c:v>2.97884E-2</c:v>
                </c:pt>
                <c:pt idx="118105">
                  <c:v>3.06723E-2</c:v>
                </c:pt>
                <c:pt idx="118106">
                  <c:v>3.1530700000000002E-2</c:v>
                </c:pt>
                <c:pt idx="118107">
                  <c:v>3.2362700000000001E-2</c:v>
                </c:pt>
                <c:pt idx="118108">
                  <c:v>3.3167200000000001E-2</c:v>
                </c:pt>
                <c:pt idx="118109">
                  <c:v>3.39432E-2</c:v>
                </c:pt>
                <c:pt idx="118110">
                  <c:v>3.46898E-2</c:v>
                </c:pt>
                <c:pt idx="118111">
                  <c:v>3.5406E-2</c:v>
                </c:pt>
                <c:pt idx="118112">
                  <c:v>3.6090900000000002E-2</c:v>
                </c:pt>
                <c:pt idx="118113">
                  <c:v>3.6743600000000001E-2</c:v>
                </c:pt>
                <c:pt idx="118114">
                  <c:v>3.7363399999999998E-2</c:v>
                </c:pt>
                <c:pt idx="118115">
                  <c:v>3.7949299999999998E-2</c:v>
                </c:pt>
                <c:pt idx="118116">
                  <c:v>3.8500600000000003E-2</c:v>
                </c:pt>
                <c:pt idx="118117">
                  <c:v>3.9016500000000003E-2</c:v>
                </c:pt>
                <c:pt idx="118118">
                  <c:v>3.9496400000000001E-2</c:v>
                </c:pt>
                <c:pt idx="118119">
                  <c:v>3.9939599999999999E-2</c:v>
                </c:pt>
                <c:pt idx="118120">
                  <c:v>4.0345499999999999E-2</c:v>
                </c:pt>
                <c:pt idx="118121">
                  <c:v>4.07135E-2</c:v>
                </c:pt>
                <c:pt idx="118122">
                  <c:v>4.1043099999999999E-2</c:v>
                </c:pt>
                <c:pt idx="118123">
                  <c:v>4.1333700000000001E-2</c:v>
                </c:pt>
                <c:pt idx="118124">
                  <c:v>4.1584900000000001E-2</c:v>
                </c:pt>
                <c:pt idx="118125">
                  <c:v>4.1796399999999997E-2</c:v>
                </c:pt>
                <c:pt idx="118126">
                  <c:v>4.1967699999999997E-2</c:v>
                </c:pt>
                <c:pt idx="118127">
                  <c:v>4.2098499999999997E-2</c:v>
                </c:pt>
                <c:pt idx="118128">
                  <c:v>4.2188700000000003E-2</c:v>
                </c:pt>
                <c:pt idx="118129">
                  <c:v>4.2237799999999999E-2</c:v>
                </c:pt>
                <c:pt idx="118130">
                  <c:v>4.2245900000000003E-2</c:v>
                </c:pt>
                <c:pt idx="118131">
                  <c:v>4.2212699999999999E-2</c:v>
                </c:pt>
                <c:pt idx="118132">
                  <c:v>4.2138299999999997E-2</c:v>
                </c:pt>
                <c:pt idx="118133">
                  <c:v>4.2022499999999997E-2</c:v>
                </c:pt>
                <c:pt idx="118134">
                  <c:v>4.1865399999999997E-2</c:v>
                </c:pt>
                <c:pt idx="118135">
                  <c:v>4.1667000000000003E-2</c:v>
                </c:pt>
                <c:pt idx="118136">
                  <c:v>4.1427600000000002E-2</c:v>
                </c:pt>
                <c:pt idx="118137">
                  <c:v>4.1147200000000002E-2</c:v>
                </c:pt>
                <c:pt idx="118138">
                  <c:v>4.0826099999999997E-2</c:v>
                </c:pt>
                <c:pt idx="118139">
                  <c:v>4.0464600000000003E-2</c:v>
                </c:pt>
                <c:pt idx="118140">
                  <c:v>4.0063000000000001E-2</c:v>
                </c:pt>
                <c:pt idx="118141">
                  <c:v>3.96216E-2</c:v>
                </c:pt>
                <c:pt idx="118142">
                  <c:v>3.9141000000000002E-2</c:v>
                </c:pt>
                <c:pt idx="118143">
                  <c:v>3.86214E-2</c:v>
                </c:pt>
                <c:pt idx="118144">
                  <c:v>3.8063600000000003E-2</c:v>
                </c:pt>
                <c:pt idx="118145">
                  <c:v>3.7467899999999998E-2</c:v>
                </c:pt>
                <c:pt idx="118146">
                  <c:v>3.6835100000000003E-2</c:v>
                </c:pt>
                <c:pt idx="118147">
                  <c:v>3.6165799999999998E-2</c:v>
                </c:pt>
                <c:pt idx="118148">
                  <c:v>3.5460600000000002E-2</c:v>
                </c:pt>
                <c:pt idx="118149">
                  <c:v>3.4720399999999998E-2</c:v>
                </c:pt>
                <c:pt idx="118150">
                  <c:v>3.3945900000000001E-2</c:v>
                </c:pt>
                <c:pt idx="118151">
                  <c:v>3.3137899999999998E-2</c:v>
                </c:pt>
                <c:pt idx="118152">
                  <c:v>3.2297399999999997E-2</c:v>
                </c:pt>
                <c:pt idx="118153">
                  <c:v>3.14252E-2</c:v>
                </c:pt>
                <c:pt idx="118154">
                  <c:v>3.0522199999999999E-2</c:v>
                </c:pt>
                <c:pt idx="118155">
                  <c:v>2.9589500000000001E-2</c:v>
                </c:pt>
                <c:pt idx="118156">
                  <c:v>2.86281E-2</c:v>
                </c:pt>
                <c:pt idx="118157">
                  <c:v>2.7639E-2</c:v>
                </c:pt>
                <c:pt idx="118158">
                  <c:v>2.6623299999999999E-2</c:v>
                </c:pt>
                <c:pt idx="118159">
                  <c:v>2.5582199999999999E-2</c:v>
                </c:pt>
                <c:pt idx="118160">
                  <c:v>2.4516799999999998E-2</c:v>
                </c:pt>
                <c:pt idx="118161">
                  <c:v>2.3428299999999999E-2</c:v>
                </c:pt>
                <c:pt idx="118162">
                  <c:v>2.2317799999999999E-2</c:v>
                </c:pt>
                <c:pt idx="118163">
                  <c:v>2.1186699999999999E-2</c:v>
                </c:pt>
                <c:pt idx="118164">
                  <c:v>2.0036200000000001E-2</c:v>
                </c:pt>
                <c:pt idx="118165">
                  <c:v>1.8867600000000002E-2</c:v>
                </c:pt>
                <c:pt idx="118166">
                  <c:v>1.7682199999999999E-2</c:v>
                </c:pt>
                <c:pt idx="118167">
                  <c:v>1.6481300000000001E-2</c:v>
                </c:pt>
                <c:pt idx="118168">
                  <c:v>1.5266200000000001E-2</c:v>
                </c:pt>
                <c:pt idx="118169">
                  <c:v>1.4038399999999999E-2</c:v>
                </c:pt>
                <c:pt idx="118170">
                  <c:v>1.2799100000000001E-2</c:v>
                </c:pt>
                <c:pt idx="118171">
                  <c:v>1.1549800000000001E-2</c:v>
                </c:pt>
                <c:pt idx="118172">
                  <c:v>1.02919E-2</c:v>
                </c:pt>
                <c:pt idx="118173" formatCode="0.00E+00">
                  <c:v>9.0267400000000001E-3</c:v>
                </c:pt>
                <c:pt idx="118174" formatCode="0.00E+00">
                  <c:v>7.7557700000000004E-3</c:v>
                </c:pt>
                <c:pt idx="118175" formatCode="0.00E+00">
                  <c:v>6.4803999999999999E-3</c:v>
                </c:pt>
                <c:pt idx="118176" formatCode="0.00E+00">
                  <c:v>5.2020499999999997E-3</c:v>
                </c:pt>
                <c:pt idx="118177" formatCode="0.00E+00">
                  <c:v>3.9221300000000002E-3</c:v>
                </c:pt>
                <c:pt idx="118178" formatCode="0.00E+00">
                  <c:v>2.6420599999999999E-3</c:v>
                </c:pt>
                <c:pt idx="118179" formatCode="0.00E+00">
                  <c:v>1.36326E-3</c:v>
                </c:pt>
                <c:pt idx="118180" formatCode="0.00E+00">
                  <c:v>8.7136499999999995E-5</c:v>
                </c:pt>
                <c:pt idx="118181" formatCode="0.00E+00">
                  <c:v>-1.1849E-3</c:v>
                </c:pt>
                <c:pt idx="118182" formatCode="0.00E+00">
                  <c:v>-2.4514599999999999E-3</c:v>
                </c:pt>
                <c:pt idx="118183" formatCode="0.00E+00">
                  <c:v>-3.7111599999999998E-3</c:v>
                </c:pt>
                <c:pt idx="118184" formatCode="0.00E+00">
                  <c:v>-4.9626100000000001E-3</c:v>
                </c:pt>
                <c:pt idx="118185" formatCode="0.00E+00">
                  <c:v>-6.2044800000000001E-3</c:v>
                </c:pt>
                <c:pt idx="118186" formatCode="0.00E+00">
                  <c:v>-7.4354E-3</c:v>
                </c:pt>
                <c:pt idx="118187" formatCode="0.00E+00">
                  <c:v>-8.6540499999999999E-3</c:v>
                </c:pt>
                <c:pt idx="118188" formatCode="0.00E+00">
                  <c:v>-9.8591400000000006E-3</c:v>
                </c:pt>
                <c:pt idx="118189">
                  <c:v>-1.1049399999999999E-2</c:v>
                </c:pt>
                <c:pt idx="118190">
                  <c:v>-1.22235E-2</c:v>
                </c:pt>
                <c:pt idx="118191">
                  <c:v>-1.33802E-2</c:v>
                </c:pt>
                <c:pt idx="118192">
                  <c:v>-1.4518400000000001E-2</c:v>
                </c:pt>
                <c:pt idx="118193">
                  <c:v>-1.5636799999999999E-2</c:v>
                </c:pt>
                <c:pt idx="118194">
                  <c:v>-1.6734300000000001E-2</c:v>
                </c:pt>
                <c:pt idx="118195">
                  <c:v>-1.7809700000000001E-2</c:v>
                </c:pt>
                <c:pt idx="118196">
                  <c:v>-1.8862E-2</c:v>
                </c:pt>
                <c:pt idx="118197">
                  <c:v>-1.9890100000000001E-2</c:v>
                </c:pt>
                <c:pt idx="118198">
                  <c:v>-2.0892999999999998E-2</c:v>
                </c:pt>
                <c:pt idx="118199">
                  <c:v>-2.1869599999999999E-2</c:v>
                </c:pt>
                <c:pt idx="118200">
                  <c:v>-2.2819099999999998E-2</c:v>
                </c:pt>
                <c:pt idx="118201">
                  <c:v>-2.3740500000000001E-2</c:v>
                </c:pt>
                <c:pt idx="118202">
                  <c:v>-2.4632899999999999E-2</c:v>
                </c:pt>
                <c:pt idx="118203">
                  <c:v>-2.54956E-2</c:v>
                </c:pt>
                <c:pt idx="118204">
                  <c:v>-2.63276E-2</c:v>
                </c:pt>
                <c:pt idx="118205">
                  <c:v>-2.7128200000000002E-2</c:v>
                </c:pt>
                <c:pt idx="118206">
                  <c:v>-2.7896799999999999E-2</c:v>
                </c:pt>
                <c:pt idx="118207">
                  <c:v>-2.8632700000000001E-2</c:v>
                </c:pt>
                <c:pt idx="118208">
                  <c:v>-2.9335199999999999E-2</c:v>
                </c:pt>
                <c:pt idx="118209">
                  <c:v>-3.0003800000000001E-2</c:v>
                </c:pt>
                <c:pt idx="118210">
                  <c:v>-3.0637899999999999E-2</c:v>
                </c:pt>
                <c:pt idx="118211">
                  <c:v>-3.1237000000000001E-2</c:v>
                </c:pt>
                <c:pt idx="118212">
                  <c:v>-3.1800799999999997E-2</c:v>
                </c:pt>
                <c:pt idx="118213">
                  <c:v>-3.2328700000000002E-2</c:v>
                </c:pt>
                <c:pt idx="118214">
                  <c:v>-3.2820599999999998E-2</c:v>
                </c:pt>
                <c:pt idx="118215">
                  <c:v>-3.3276E-2</c:v>
                </c:pt>
                <c:pt idx="118216">
                  <c:v>-3.3694700000000001E-2</c:v>
                </c:pt>
                <c:pt idx="118217">
                  <c:v>-3.4076500000000003E-2</c:v>
                </c:pt>
                <c:pt idx="118218">
                  <c:v>-3.4421300000000002E-2</c:v>
                </c:pt>
                <c:pt idx="118219">
                  <c:v>-3.4729000000000003E-2</c:v>
                </c:pt>
                <c:pt idx="118220">
                  <c:v>-3.49994E-2</c:v>
                </c:pt>
                <c:pt idx="118221">
                  <c:v>-3.5232699999999999E-2</c:v>
                </c:pt>
                <c:pt idx="118222">
                  <c:v>-3.54287E-2</c:v>
                </c:pt>
                <c:pt idx="118223">
                  <c:v>-3.5587599999999997E-2</c:v>
                </c:pt>
                <c:pt idx="118224">
                  <c:v>-3.5709499999999998E-2</c:v>
                </c:pt>
                <c:pt idx="118225">
                  <c:v>-3.5794699999999999E-2</c:v>
                </c:pt>
                <c:pt idx="118226">
                  <c:v>-3.5843199999999999E-2</c:v>
                </c:pt>
                <c:pt idx="118227">
                  <c:v>-3.5855400000000003E-2</c:v>
                </c:pt>
                <c:pt idx="118228">
                  <c:v>-3.5831599999999998E-2</c:v>
                </c:pt>
                <c:pt idx="118229">
                  <c:v>-3.5772100000000001E-2</c:v>
                </c:pt>
                <c:pt idx="118230">
                  <c:v>-3.5677300000000002E-2</c:v>
                </c:pt>
                <c:pt idx="118231">
                  <c:v>-3.5547599999999999E-2</c:v>
                </c:pt>
                <c:pt idx="118232">
                  <c:v>-3.5383600000000001E-2</c:v>
                </c:pt>
                <c:pt idx="118233">
                  <c:v>-3.51857E-2</c:v>
                </c:pt>
                <c:pt idx="118234">
                  <c:v>-3.4954399999999997E-2</c:v>
                </c:pt>
                <c:pt idx="118235">
                  <c:v>-3.4690499999999999E-2</c:v>
                </c:pt>
                <c:pt idx="118236">
                  <c:v>-3.4394399999999999E-2</c:v>
                </c:pt>
                <c:pt idx="118237">
                  <c:v>-3.4066899999999997E-2</c:v>
                </c:pt>
                <c:pt idx="118238">
                  <c:v>-3.3708700000000001E-2</c:v>
                </c:pt>
                <c:pt idx="118239">
                  <c:v>-3.33204E-2</c:v>
                </c:pt>
                <c:pt idx="118240">
                  <c:v>-3.2902800000000003E-2</c:v>
                </c:pt>
                <c:pt idx="118241">
                  <c:v>-3.2456800000000001E-2</c:v>
                </c:pt>
                <c:pt idx="118242">
                  <c:v>-3.19831E-2</c:v>
                </c:pt>
                <c:pt idx="118243">
                  <c:v>-3.1482499999999997E-2</c:v>
                </c:pt>
                <c:pt idx="118244">
                  <c:v>-3.09561E-2</c:v>
                </c:pt>
                <c:pt idx="118245">
                  <c:v>-3.0404500000000001E-2</c:v>
                </c:pt>
                <c:pt idx="118246">
                  <c:v>-2.9828899999999998E-2</c:v>
                </c:pt>
                <c:pt idx="118247">
                  <c:v>-2.9229999999999999E-2</c:v>
                </c:pt>
                <c:pt idx="118248">
                  <c:v>-2.86089E-2</c:v>
                </c:pt>
                <c:pt idx="118249">
                  <c:v>-2.7966499999999998E-2</c:v>
                </c:pt>
                <c:pt idx="118250">
                  <c:v>-2.73038E-2</c:v>
                </c:pt>
                <c:pt idx="118251">
                  <c:v>-2.66219E-2</c:v>
                </c:pt>
                <c:pt idx="118252">
                  <c:v>-2.5921699999999999E-2</c:v>
                </c:pt>
                <c:pt idx="118253">
                  <c:v>-2.5204299999999999E-2</c:v>
                </c:pt>
                <c:pt idx="118254">
                  <c:v>-2.4470800000000001E-2</c:v>
                </c:pt>
                <c:pt idx="118255">
                  <c:v>-2.3722099999999999E-2</c:v>
                </c:pt>
                <c:pt idx="118256">
                  <c:v>-2.2959299999999998E-2</c:v>
                </c:pt>
                <c:pt idx="118257">
                  <c:v>-2.2183499999999998E-2</c:v>
                </c:pt>
                <c:pt idx="118258">
                  <c:v>-2.13958E-2</c:v>
                </c:pt>
                <c:pt idx="118259">
                  <c:v>-2.05972E-2</c:v>
                </c:pt>
                <c:pt idx="118260">
                  <c:v>-1.9788799999999999E-2</c:v>
                </c:pt>
                <c:pt idx="118261">
                  <c:v>-1.8971700000000001E-2</c:v>
                </c:pt>
                <c:pt idx="118262">
                  <c:v>-1.8146900000000001E-2</c:v>
                </c:pt>
                <c:pt idx="118263">
                  <c:v>-1.7315500000000001E-2</c:v>
                </c:pt>
                <c:pt idx="118264">
                  <c:v>-1.64785E-2</c:v>
                </c:pt>
                <c:pt idx="118265">
                  <c:v>-1.5637000000000002E-2</c:v>
                </c:pt>
                <c:pt idx="118266">
                  <c:v>-1.4792E-2</c:v>
                </c:pt>
                <c:pt idx="118267">
                  <c:v>-1.39446E-2</c:v>
                </c:pt>
                <c:pt idx="118268">
                  <c:v>-1.30957E-2</c:v>
                </c:pt>
                <c:pt idx="118269">
                  <c:v>-1.2246399999999999E-2</c:v>
                </c:pt>
                <c:pt idx="118270">
                  <c:v>-1.13977E-2</c:v>
                </c:pt>
                <c:pt idx="118271">
                  <c:v>-1.05504E-2</c:v>
                </c:pt>
                <c:pt idx="118272" formatCode="0.00E+00">
                  <c:v>-9.7056399999999998E-3</c:v>
                </c:pt>
                <c:pt idx="118273" formatCode="0.00E+00">
                  <c:v>-8.8642800000000004E-3</c:v>
                </c:pt>
                <c:pt idx="118274" formatCode="0.00E+00">
                  <c:v>-8.0272299999999998E-3</c:v>
                </c:pt>
                <c:pt idx="118275" formatCode="0.00E+00">
                  <c:v>-7.1953900000000003E-3</c:v>
                </c:pt>
                <c:pt idx="118276" formatCode="0.00E+00">
                  <c:v>-6.3696400000000002E-3</c:v>
                </c:pt>
                <c:pt idx="118277" formatCode="0.00E+00">
                  <c:v>-5.5508199999999997E-3</c:v>
                </c:pt>
                <c:pt idx="118278" formatCode="0.00E+00">
                  <c:v>-4.73975E-3</c:v>
                </c:pt>
                <c:pt idx="118279" formatCode="0.00E+00">
                  <c:v>-3.9372399999999998E-3</c:v>
                </c:pt>
                <c:pt idx="118280" formatCode="0.00E+00">
                  <c:v>-3.1440600000000002E-3</c:v>
                </c:pt>
                <c:pt idx="118281" formatCode="0.00E+00">
                  <c:v>-2.3609500000000001E-3</c:v>
                </c:pt>
                <c:pt idx="118282" formatCode="0.00E+00">
                  <c:v>-1.5886400000000001E-3</c:v>
                </c:pt>
                <c:pt idx="118283" formatCode="0.00E+00">
                  <c:v>-8.2780199999999999E-4</c:v>
                </c:pt>
                <c:pt idx="118284" formatCode="0.00E+00">
                  <c:v>-7.9109000000000004E-5</c:v>
                </c:pt>
                <c:pt idx="118285" formatCode="0.00E+00">
                  <c:v>6.56812E-4</c:v>
                </c:pt>
                <c:pt idx="118286" formatCode="0.00E+00">
                  <c:v>1.37936E-3</c:v>
                </c:pt>
                <c:pt idx="118287" formatCode="0.00E+00">
                  <c:v>2.0879700000000002E-3</c:v>
                </c:pt>
                <c:pt idx="118288" formatCode="0.00E+00">
                  <c:v>2.7820900000000001E-3</c:v>
                </c:pt>
                <c:pt idx="118289" formatCode="0.00E+00">
                  <c:v>3.46123E-3</c:v>
                </c:pt>
                <c:pt idx="118290" formatCode="0.00E+00">
                  <c:v>4.1249199999999998E-3</c:v>
                </c:pt>
                <c:pt idx="118291" formatCode="0.00E+00">
                  <c:v>4.7727000000000004E-3</c:v>
                </c:pt>
                <c:pt idx="118292" formatCode="0.00E+00">
                  <c:v>5.4041699999999998E-3</c:v>
                </c:pt>
                <c:pt idx="118293" formatCode="0.00E+00">
                  <c:v>6.0189600000000003E-3</c:v>
                </c:pt>
                <c:pt idx="118294" formatCode="0.00E+00">
                  <c:v>6.6167099999999996E-3</c:v>
                </c:pt>
                <c:pt idx="118295" formatCode="0.00E+00">
                  <c:v>7.1971400000000003E-3</c:v>
                </c:pt>
                <c:pt idx="118296" formatCode="0.00E+00">
                  <c:v>7.7599399999999999E-3</c:v>
                </c:pt>
                <c:pt idx="118297" formatCode="0.00E+00">
                  <c:v>8.3048900000000005E-3</c:v>
                </c:pt>
                <c:pt idx="118298" formatCode="0.00E+00">
                  <c:v>8.8317699999999992E-3</c:v>
                </c:pt>
                <c:pt idx="118299" formatCode="0.00E+00">
                  <c:v>9.3404100000000004E-3</c:v>
                </c:pt>
                <c:pt idx="118300" formatCode="0.00E+00">
                  <c:v>9.8306499999999998E-3</c:v>
                </c:pt>
                <c:pt idx="118301">
                  <c:v>1.03024E-2</c:v>
                </c:pt>
                <c:pt idx="118302">
                  <c:v>1.0755499999999999E-2</c:v>
                </c:pt>
                <c:pt idx="118303">
                  <c:v>1.119E-2</c:v>
                </c:pt>
                <c:pt idx="118304">
                  <c:v>1.1605900000000001E-2</c:v>
                </c:pt>
                <c:pt idx="118305">
                  <c:v>1.2003099999999999E-2</c:v>
                </c:pt>
                <c:pt idx="118306">
                  <c:v>1.23816E-2</c:v>
                </c:pt>
                <c:pt idx="118307">
                  <c:v>1.27417E-2</c:v>
                </c:pt>
                <c:pt idx="118308">
                  <c:v>1.3083300000000001E-2</c:v>
                </c:pt>
                <c:pt idx="118309">
                  <c:v>1.3406599999999999E-2</c:v>
                </c:pt>
                <c:pt idx="118310">
                  <c:v>1.37117E-2</c:v>
                </c:pt>
                <c:pt idx="118311">
                  <c:v>1.39988E-2</c:v>
                </c:pt>
                <c:pt idx="118312">
                  <c:v>1.42682E-2</c:v>
                </c:pt>
                <c:pt idx="118313">
                  <c:v>1.452E-2</c:v>
                </c:pt>
                <c:pt idx="118314">
                  <c:v>1.47545E-2</c:v>
                </c:pt>
                <c:pt idx="118315">
                  <c:v>1.4971999999999999E-2</c:v>
                </c:pt>
                <c:pt idx="118316">
                  <c:v>1.51728E-2</c:v>
                </c:pt>
                <c:pt idx="118317">
                  <c:v>1.53571E-2</c:v>
                </c:pt>
                <c:pt idx="118318">
                  <c:v>1.55254E-2</c:v>
                </c:pt>
                <c:pt idx="118319">
                  <c:v>1.5678000000000001E-2</c:v>
                </c:pt>
                <c:pt idx="118320">
                  <c:v>1.5815200000000001E-2</c:v>
                </c:pt>
                <c:pt idx="118321">
                  <c:v>1.59375E-2</c:v>
                </c:pt>
                <c:pt idx="118322">
                  <c:v>1.6045199999999999E-2</c:v>
                </c:pt>
                <c:pt idx="118323">
                  <c:v>1.6138799999999998E-2</c:v>
                </c:pt>
                <c:pt idx="118324">
                  <c:v>1.6218699999999999E-2</c:v>
                </c:pt>
                <c:pt idx="118325">
                  <c:v>1.6285399999999998E-2</c:v>
                </c:pt>
                <c:pt idx="118326">
                  <c:v>1.6339200000000002E-2</c:v>
                </c:pt>
                <c:pt idx="118327">
                  <c:v>1.6380800000000001E-2</c:v>
                </c:pt>
                <c:pt idx="118328">
                  <c:v>1.6410399999999999E-2</c:v>
                </c:pt>
                <c:pt idx="118329">
                  <c:v>1.6428700000000001E-2</c:v>
                </c:pt>
                <c:pt idx="118330">
                  <c:v>1.6436200000000002E-2</c:v>
                </c:pt>
                <c:pt idx="118331">
                  <c:v>1.6433199999999999E-2</c:v>
                </c:pt>
                <c:pt idx="118332">
                  <c:v>1.6420299999999999E-2</c:v>
                </c:pt>
                <c:pt idx="118333">
                  <c:v>1.6397999999999999E-2</c:v>
                </c:pt>
                <c:pt idx="118334">
                  <c:v>1.6366700000000001E-2</c:v>
                </c:pt>
                <c:pt idx="118335">
                  <c:v>1.6327100000000001E-2</c:v>
                </c:pt>
                <c:pt idx="118336">
                  <c:v>1.6279499999999999E-2</c:v>
                </c:pt>
                <c:pt idx="118337">
                  <c:v>1.6224499999999999E-2</c:v>
                </c:pt>
                <c:pt idx="118338">
                  <c:v>1.6162599999999999E-2</c:v>
                </c:pt>
                <c:pt idx="118339">
                  <c:v>1.6094199999999999E-2</c:v>
                </c:pt>
                <c:pt idx="118340">
                  <c:v>1.6019800000000001E-2</c:v>
                </c:pt>
                <c:pt idx="118341">
                  <c:v>1.59399E-2</c:v>
                </c:pt>
                <c:pt idx="118342">
                  <c:v>1.5855000000000001E-2</c:v>
                </c:pt>
                <c:pt idx="118343">
                  <c:v>1.5765399999999999E-2</c:v>
                </c:pt>
                <c:pt idx="118344">
                  <c:v>1.56718E-2</c:v>
                </c:pt>
                <c:pt idx="118345">
                  <c:v>1.55744E-2</c:v>
                </c:pt>
                <c:pt idx="118346">
                  <c:v>1.54737E-2</c:v>
                </c:pt>
                <c:pt idx="118347">
                  <c:v>1.5370200000000001E-2</c:v>
                </c:pt>
                <c:pt idx="118348">
                  <c:v>1.52642E-2</c:v>
                </c:pt>
                <c:pt idx="118349">
                  <c:v>1.51561E-2</c:v>
                </c:pt>
                <c:pt idx="118350">
                  <c:v>1.50463E-2</c:v>
                </c:pt>
                <c:pt idx="118351">
                  <c:v>1.4935E-2</c:v>
                </c:pt>
                <c:pt idx="118352">
                  <c:v>1.4822800000000001E-2</c:v>
                </c:pt>
                <c:pt idx="118353">
                  <c:v>1.47098E-2</c:v>
                </c:pt>
                <c:pt idx="118354">
                  <c:v>1.4596400000000001E-2</c:v>
                </c:pt>
                <c:pt idx="118355">
                  <c:v>1.44829E-2</c:v>
                </c:pt>
                <c:pt idx="118356">
                  <c:v>1.4369399999999999E-2</c:v>
                </c:pt>
                <c:pt idx="118357">
                  <c:v>1.4256400000000001E-2</c:v>
                </c:pt>
                <c:pt idx="118358">
                  <c:v>1.4143899999999999E-2</c:v>
                </c:pt>
                <c:pt idx="118359">
                  <c:v>1.40322E-2</c:v>
                </c:pt>
                <c:pt idx="118360">
                  <c:v>1.39215E-2</c:v>
                </c:pt>
                <c:pt idx="118361">
                  <c:v>1.3812E-2</c:v>
                </c:pt>
                <c:pt idx="118362">
                  <c:v>1.3703699999999999E-2</c:v>
                </c:pt>
                <c:pt idx="118363">
                  <c:v>1.35969E-2</c:v>
                </c:pt>
                <c:pt idx="118364">
                  <c:v>1.34915E-2</c:v>
                </c:pt>
                <c:pt idx="118365">
                  <c:v>1.33878E-2</c:v>
                </c:pt>
                <c:pt idx="118366">
                  <c:v>1.3285699999999999E-2</c:v>
                </c:pt>
                <c:pt idx="118367">
                  <c:v>1.31853E-2</c:v>
                </c:pt>
                <c:pt idx="118368">
                  <c:v>1.30866E-2</c:v>
                </c:pt>
                <c:pt idx="118369">
                  <c:v>1.29896E-2</c:v>
                </c:pt>
                <c:pt idx="118370">
                  <c:v>1.2894299999999999E-2</c:v>
                </c:pt>
                <c:pt idx="118371">
                  <c:v>1.2800600000000001E-2</c:v>
                </c:pt>
                <c:pt idx="118372">
                  <c:v>1.27084E-2</c:v>
                </c:pt>
                <c:pt idx="118373">
                  <c:v>1.26178E-2</c:v>
                </c:pt>
                <c:pt idx="118374">
                  <c:v>1.25285E-2</c:v>
                </c:pt>
                <c:pt idx="118375">
                  <c:v>1.24405E-2</c:v>
                </c:pt>
                <c:pt idx="118376">
                  <c:v>1.2353599999999999E-2</c:v>
                </c:pt>
                <c:pt idx="118377">
                  <c:v>1.2267699999999999E-2</c:v>
                </c:pt>
                <c:pt idx="118378">
                  <c:v>1.2182500000000001E-2</c:v>
                </c:pt>
                <c:pt idx="118379">
                  <c:v>1.20979E-2</c:v>
                </c:pt>
                <c:pt idx="118380">
                  <c:v>1.20137E-2</c:v>
                </c:pt>
                <c:pt idx="118381">
                  <c:v>1.19297E-2</c:v>
                </c:pt>
                <c:pt idx="118382">
                  <c:v>1.18455E-2</c:v>
                </c:pt>
                <c:pt idx="118383">
                  <c:v>1.17611E-2</c:v>
                </c:pt>
                <c:pt idx="118384">
                  <c:v>1.1676000000000001E-2</c:v>
                </c:pt>
                <c:pt idx="118385">
                  <c:v>1.159E-2</c:v>
                </c:pt>
                <c:pt idx="118386">
                  <c:v>1.1502800000000001E-2</c:v>
                </c:pt>
                <c:pt idx="118387">
                  <c:v>1.1414199999999999E-2</c:v>
                </c:pt>
                <c:pt idx="118388">
                  <c:v>1.13238E-2</c:v>
                </c:pt>
                <c:pt idx="118389">
                  <c:v>1.12312E-2</c:v>
                </c:pt>
                <c:pt idx="118390">
                  <c:v>1.1136200000000001E-2</c:v>
                </c:pt>
                <c:pt idx="118391">
                  <c:v>1.10385E-2</c:v>
                </c:pt>
                <c:pt idx="118392">
                  <c:v>1.09376E-2</c:v>
                </c:pt>
                <c:pt idx="118393">
                  <c:v>1.0833199999999999E-2</c:v>
                </c:pt>
                <c:pt idx="118394">
                  <c:v>1.07251E-2</c:v>
                </c:pt>
                <c:pt idx="118395">
                  <c:v>1.06128E-2</c:v>
                </c:pt>
                <c:pt idx="118396">
                  <c:v>1.0495900000000001E-2</c:v>
                </c:pt>
                <c:pt idx="118397">
                  <c:v>1.03742E-2</c:v>
                </c:pt>
                <c:pt idx="118398">
                  <c:v>1.0247300000000001E-2</c:v>
                </c:pt>
                <c:pt idx="118399">
                  <c:v>1.0114700000000001E-2</c:v>
                </c:pt>
                <c:pt idx="118400" formatCode="0.00E+00">
                  <c:v>9.9763000000000004E-3</c:v>
                </c:pt>
                <c:pt idx="118401" formatCode="0.00E+00">
                  <c:v>9.8315699999999995E-3</c:v>
                </c:pt>
                <c:pt idx="118402" formatCode="0.00E+00">
                  <c:v>9.6802199999999998E-3</c:v>
                </c:pt>
                <c:pt idx="118403" formatCode="0.00E+00">
                  <c:v>9.5219099999999997E-3</c:v>
                </c:pt>
                <c:pt idx="118404" formatCode="0.00E+00">
                  <c:v>9.3563199999999996E-3</c:v>
                </c:pt>
                <c:pt idx="118405" formatCode="0.00E+00">
                  <c:v>9.1831099999999995E-3</c:v>
                </c:pt>
                <c:pt idx="118406" formatCode="0.00E+00">
                  <c:v>9.0019899999999996E-3</c:v>
                </c:pt>
                <c:pt idx="118407" formatCode="0.00E+00">
                  <c:v>8.8126400000000001E-3</c:v>
                </c:pt>
                <c:pt idx="118408" formatCode="0.00E+00">
                  <c:v>8.6147700000000008E-3</c:v>
                </c:pt>
                <c:pt idx="118409" formatCode="0.00E+00">
                  <c:v>8.4080999999999999E-3</c:v>
                </c:pt>
                <c:pt idx="118410" formatCode="0.00E+00">
                  <c:v>8.1923599999999992E-3</c:v>
                </c:pt>
                <c:pt idx="118411" formatCode="0.00E+00">
                  <c:v>7.96731E-3</c:v>
                </c:pt>
                <c:pt idx="118412" formatCode="0.00E+00">
                  <c:v>7.7326900000000004E-3</c:v>
                </c:pt>
                <c:pt idx="118413" formatCode="0.00E+00">
                  <c:v>7.4882899999999999E-3</c:v>
                </c:pt>
                <c:pt idx="118414" formatCode="0.00E+00">
                  <c:v>7.2338999999999997E-3</c:v>
                </c:pt>
                <c:pt idx="118415" formatCode="0.00E+00">
                  <c:v>6.9693200000000002E-3</c:v>
                </c:pt>
                <c:pt idx="118416" formatCode="0.00E+00">
                  <c:v>6.6943899999999997E-3</c:v>
                </c:pt>
                <c:pt idx="118417" formatCode="0.00E+00">
                  <c:v>6.4089500000000001E-3</c:v>
                </c:pt>
                <c:pt idx="118418" formatCode="0.00E+00">
                  <c:v>6.1128700000000003E-3</c:v>
                </c:pt>
                <c:pt idx="118419" formatCode="0.00E+00">
                  <c:v>5.8060400000000002E-3</c:v>
                </c:pt>
                <c:pt idx="118420" formatCode="0.00E+00">
                  <c:v>5.4883600000000003E-3</c:v>
                </c:pt>
                <c:pt idx="118421" formatCode="0.00E+00">
                  <c:v>5.1597600000000002E-3</c:v>
                </c:pt>
                <c:pt idx="118422" formatCode="0.00E+00">
                  <c:v>4.8201900000000002E-3</c:v>
                </c:pt>
                <c:pt idx="118423" formatCode="0.00E+00">
                  <c:v>4.4696199999999997E-3</c:v>
                </c:pt>
                <c:pt idx="118424" formatCode="0.00E+00">
                  <c:v>4.1080600000000002E-3</c:v>
                </c:pt>
                <c:pt idx="118425" formatCode="0.00E+00">
                  <c:v>3.73552E-3</c:v>
                </c:pt>
                <c:pt idx="118426" formatCode="0.00E+00">
                  <c:v>3.3520500000000001E-3</c:v>
                </c:pt>
                <c:pt idx="118427" formatCode="0.00E+00">
                  <c:v>2.9577100000000001E-3</c:v>
                </c:pt>
                <c:pt idx="118428" formatCode="0.00E+00">
                  <c:v>2.5525999999999999E-3</c:v>
                </c:pt>
                <c:pt idx="118429" formatCode="0.00E+00">
                  <c:v>2.1368300000000002E-3</c:v>
                </c:pt>
                <c:pt idx="118430" formatCode="0.00E+00">
                  <c:v>1.7105600000000001E-3</c:v>
                </c:pt>
                <c:pt idx="118431" formatCode="0.00E+00">
                  <c:v>1.2739400000000001E-3</c:v>
                </c:pt>
                <c:pt idx="118432" formatCode="0.00E+00">
                  <c:v>8.2717999999999995E-4</c:v>
                </c:pt>
                <c:pt idx="118433" formatCode="0.00E+00">
                  <c:v>3.7048499999999999E-4</c:v>
                </c:pt>
                <c:pt idx="118434" formatCode="0.00E+00">
                  <c:v>-9.5894099999999994E-5</c:v>
                </c:pt>
                <c:pt idx="118435" formatCode="0.00E+00">
                  <c:v>-5.7168900000000001E-4</c:v>
                </c:pt>
                <c:pt idx="118436" formatCode="0.00E+00">
                  <c:v>-1.0566E-3</c:v>
                </c:pt>
                <c:pt idx="118437" formatCode="0.00E+00">
                  <c:v>-1.55032E-3</c:v>
                </c:pt>
                <c:pt idx="118438" formatCode="0.00E+00">
                  <c:v>-2.0524900000000001E-3</c:v>
                </c:pt>
                <c:pt idx="118439" formatCode="0.00E+00">
                  <c:v>-2.56274E-3</c:v>
                </c:pt>
                <c:pt idx="118440" formatCode="0.00E+00">
                  <c:v>-3.0806900000000001E-3</c:v>
                </c:pt>
                <c:pt idx="118441" formatCode="0.00E+00">
                  <c:v>-3.6059099999999999E-3</c:v>
                </c:pt>
                <c:pt idx="118442" formatCode="0.00E+00">
                  <c:v>-4.1379700000000004E-3</c:v>
                </c:pt>
                <c:pt idx="118443" formatCode="0.00E+00">
                  <c:v>-4.6763899999999999E-3</c:v>
                </c:pt>
                <c:pt idx="118444" formatCode="0.00E+00">
                  <c:v>-5.2207E-3</c:v>
                </c:pt>
                <c:pt idx="118445" formatCode="0.00E+00">
                  <c:v>-5.7703700000000004E-3</c:v>
                </c:pt>
                <c:pt idx="118446" formatCode="0.00E+00">
                  <c:v>-6.3248899999999997E-3</c:v>
                </c:pt>
                <c:pt idx="118447" formatCode="0.00E+00">
                  <c:v>-6.8837100000000003E-3</c:v>
                </c:pt>
                <c:pt idx="118448" formatCode="0.00E+00">
                  <c:v>-7.4462399999999998E-3</c:v>
                </c:pt>
                <c:pt idx="118449" formatCode="0.00E+00">
                  <c:v>-8.0119000000000006E-3</c:v>
                </c:pt>
                <c:pt idx="118450" formatCode="0.00E+00">
                  <c:v>-8.5800900000000003E-3</c:v>
                </c:pt>
                <c:pt idx="118451" formatCode="0.00E+00">
                  <c:v>-9.1501699999999991E-3</c:v>
                </c:pt>
                <c:pt idx="118452" formatCode="0.00E+00">
                  <c:v>-9.7215099999999992E-3</c:v>
                </c:pt>
                <c:pt idx="118453">
                  <c:v>-1.0293399999999999E-2</c:v>
                </c:pt>
                <c:pt idx="118454">
                  <c:v>-1.08653E-2</c:v>
                </c:pt>
                <c:pt idx="118455">
                  <c:v>-1.1436399999999999E-2</c:v>
                </c:pt>
                <c:pt idx="118456">
                  <c:v>-1.2005999999999999E-2</c:v>
                </c:pt>
                <c:pt idx="118457">
                  <c:v>-1.25734E-2</c:v>
                </c:pt>
                <c:pt idx="118458">
                  <c:v>-1.3138E-2</c:v>
                </c:pt>
                <c:pt idx="118459">
                  <c:v>-1.36989E-2</c:v>
                </c:pt>
                <c:pt idx="118460">
                  <c:v>-1.42554E-2</c:v>
                </c:pt>
                <c:pt idx="118461">
                  <c:v>-1.48068E-2</c:v>
                </c:pt>
                <c:pt idx="118462">
                  <c:v>-1.5352299999999999E-2</c:v>
                </c:pt>
                <c:pt idx="118463">
                  <c:v>-1.5891200000000001E-2</c:v>
                </c:pt>
                <c:pt idx="118464">
                  <c:v>-1.6422699999999998E-2</c:v>
                </c:pt>
                <c:pt idx="118465">
                  <c:v>-1.6945999999999999E-2</c:v>
                </c:pt>
                <c:pt idx="118466">
                  <c:v>-1.7460400000000001E-2</c:v>
                </c:pt>
                <c:pt idx="118467">
                  <c:v>-1.7965100000000001E-2</c:v>
                </c:pt>
                <c:pt idx="118468">
                  <c:v>-1.8459400000000001E-2</c:v>
                </c:pt>
                <c:pt idx="118469">
                  <c:v>-1.8942400000000002E-2</c:v>
                </c:pt>
                <c:pt idx="118470">
                  <c:v>-1.94135E-2</c:v>
                </c:pt>
                <c:pt idx="118471">
                  <c:v>-1.9871799999999998E-2</c:v>
                </c:pt>
                <c:pt idx="118472">
                  <c:v>-2.0316600000000001E-2</c:v>
                </c:pt>
                <c:pt idx="118473">
                  <c:v>-2.07473E-2</c:v>
                </c:pt>
                <c:pt idx="118474">
                  <c:v>-2.1163000000000001E-2</c:v>
                </c:pt>
                <c:pt idx="118475">
                  <c:v>-2.1562999999999999E-2</c:v>
                </c:pt>
                <c:pt idx="118476">
                  <c:v>-2.19467E-2</c:v>
                </c:pt>
                <c:pt idx="118477">
                  <c:v>-2.2313400000000001E-2</c:v>
                </c:pt>
                <c:pt idx="118478">
                  <c:v>-2.26623E-2</c:v>
                </c:pt>
                <c:pt idx="118479">
                  <c:v>-2.29929E-2</c:v>
                </c:pt>
                <c:pt idx="118480">
                  <c:v>-2.3304399999999999E-2</c:v>
                </c:pt>
                <c:pt idx="118481">
                  <c:v>-2.3596200000000001E-2</c:v>
                </c:pt>
                <c:pt idx="118482">
                  <c:v>-2.3867800000000002E-2</c:v>
                </c:pt>
                <c:pt idx="118483">
                  <c:v>-2.41186E-2</c:v>
                </c:pt>
                <c:pt idx="118484">
                  <c:v>-2.4348000000000002E-2</c:v>
                </c:pt>
                <c:pt idx="118485">
                  <c:v>-2.4555400000000002E-2</c:v>
                </c:pt>
                <c:pt idx="118486">
                  <c:v>-2.47403E-2</c:v>
                </c:pt>
                <c:pt idx="118487">
                  <c:v>-2.4902299999999999E-2</c:v>
                </c:pt>
                <c:pt idx="118488">
                  <c:v>-2.5040900000000001E-2</c:v>
                </c:pt>
                <c:pt idx="118489">
                  <c:v>-2.51556E-2</c:v>
                </c:pt>
                <c:pt idx="118490">
                  <c:v>-2.52461E-2</c:v>
                </c:pt>
                <c:pt idx="118491">
                  <c:v>-2.5311899999999998E-2</c:v>
                </c:pt>
                <c:pt idx="118492">
                  <c:v>-2.5352699999999999E-2</c:v>
                </c:pt>
                <c:pt idx="118493">
                  <c:v>-2.53682E-2</c:v>
                </c:pt>
                <c:pt idx="118494">
                  <c:v>-2.5358100000000001E-2</c:v>
                </c:pt>
                <c:pt idx="118495">
                  <c:v>-2.53222E-2</c:v>
                </c:pt>
                <c:pt idx="118496">
                  <c:v>-2.5260100000000001E-2</c:v>
                </c:pt>
                <c:pt idx="118497">
                  <c:v>-2.5171800000000001E-2</c:v>
                </c:pt>
                <c:pt idx="118498">
                  <c:v>-2.5057099999999999E-2</c:v>
                </c:pt>
                <c:pt idx="118499">
                  <c:v>-2.4915799999999998E-2</c:v>
                </c:pt>
                <c:pt idx="118500">
                  <c:v>-2.47479E-2</c:v>
                </c:pt>
                <c:pt idx="118501">
                  <c:v>-2.45533E-2</c:v>
                </c:pt>
                <c:pt idx="118502">
                  <c:v>-2.4331999999999999E-2</c:v>
                </c:pt>
                <c:pt idx="118503">
                  <c:v>-2.4084100000000001E-2</c:v>
                </c:pt>
                <c:pt idx="118504">
                  <c:v>-2.3809500000000001E-2</c:v>
                </c:pt>
                <c:pt idx="118505">
                  <c:v>-2.3508399999999999E-2</c:v>
                </c:pt>
                <c:pt idx="118506">
                  <c:v>-2.3180900000000001E-2</c:v>
                </c:pt>
                <c:pt idx="118507">
                  <c:v>-2.2827199999999999E-2</c:v>
                </c:pt>
                <c:pt idx="118508">
                  <c:v>-2.2447499999999999E-2</c:v>
                </c:pt>
                <c:pt idx="118509">
                  <c:v>-2.2041999999999999E-2</c:v>
                </c:pt>
                <c:pt idx="118510">
                  <c:v>-2.1610999999999998E-2</c:v>
                </c:pt>
                <c:pt idx="118511">
                  <c:v>-2.1154900000000001E-2</c:v>
                </c:pt>
                <c:pt idx="118512">
                  <c:v>-2.0673899999999999E-2</c:v>
                </c:pt>
                <c:pt idx="118513">
                  <c:v>-2.0168499999999999E-2</c:v>
                </c:pt>
                <c:pt idx="118514">
                  <c:v>-1.9639E-2</c:v>
                </c:pt>
                <c:pt idx="118515">
                  <c:v>-1.9086100000000002E-2</c:v>
                </c:pt>
                <c:pt idx="118516">
                  <c:v>-1.8509999999999999E-2</c:v>
                </c:pt>
                <c:pt idx="118517">
                  <c:v>-1.79115E-2</c:v>
                </c:pt>
                <c:pt idx="118518">
                  <c:v>-1.7290900000000001E-2</c:v>
                </c:pt>
                <c:pt idx="118519">
                  <c:v>-1.6649000000000001E-2</c:v>
                </c:pt>
                <c:pt idx="118520">
                  <c:v>-1.5986400000000001E-2</c:v>
                </c:pt>
                <c:pt idx="118521">
                  <c:v>-1.53037E-2</c:v>
                </c:pt>
                <c:pt idx="118522">
                  <c:v>-1.4601599999999999E-2</c:v>
                </c:pt>
                <c:pt idx="118523">
                  <c:v>-1.38808E-2</c:v>
                </c:pt>
                <c:pt idx="118524">
                  <c:v>-1.31421E-2</c:v>
                </c:pt>
                <c:pt idx="118525">
                  <c:v>-1.2386299999999999E-2</c:v>
                </c:pt>
                <c:pt idx="118526">
                  <c:v>-1.16142E-2</c:v>
                </c:pt>
                <c:pt idx="118527">
                  <c:v>-1.0826499999999999E-2</c:v>
                </c:pt>
                <c:pt idx="118528">
                  <c:v>-1.00242E-2</c:v>
                </c:pt>
                <c:pt idx="118529" formatCode="0.00E+00">
                  <c:v>-9.20815E-3</c:v>
                </c:pt>
                <c:pt idx="118530" formatCode="0.00E+00">
                  <c:v>-8.3792499999999995E-3</c:v>
                </c:pt>
                <c:pt idx="118531" formatCode="0.00E+00">
                  <c:v>-7.5384199999999997E-3</c:v>
                </c:pt>
                <c:pt idx="118532" formatCode="0.00E+00">
                  <c:v>-6.6866E-3</c:v>
                </c:pt>
                <c:pt idx="118533" formatCode="0.00E+00">
                  <c:v>-5.8247699999999999E-3</c:v>
                </c:pt>
                <c:pt idx="118534" formatCode="0.00E+00">
                  <c:v>-4.9539199999999997E-3</c:v>
                </c:pt>
                <c:pt idx="118535" formatCode="0.00E+00">
                  <c:v>-4.0750300000000003E-3</c:v>
                </c:pt>
                <c:pt idx="118536" formatCode="0.00E+00">
                  <c:v>-3.1891200000000001E-3</c:v>
                </c:pt>
                <c:pt idx="118537" formatCode="0.00E+00">
                  <c:v>-2.2972399999999999E-3</c:v>
                </c:pt>
                <c:pt idx="118538" formatCode="0.00E+00">
                  <c:v>-1.4004E-3</c:v>
                </c:pt>
                <c:pt idx="118539" formatCode="0.00E+00">
                  <c:v>-4.9967900000000005E-4</c:v>
                </c:pt>
                <c:pt idx="118540" formatCode="0.00E+00">
                  <c:v>4.0387600000000001E-4</c:v>
                </c:pt>
                <c:pt idx="118541" formatCode="0.00E+00">
                  <c:v>1.30919E-3</c:v>
                </c:pt>
                <c:pt idx="118542" formatCode="0.00E+00">
                  <c:v>2.2151900000000001E-3</c:v>
                </c:pt>
                <c:pt idx="118543" formatCode="0.00E+00">
                  <c:v>3.1208E-3</c:v>
                </c:pt>
                <c:pt idx="118544" formatCode="0.00E+00">
                  <c:v>4.0249200000000004E-3</c:v>
                </c:pt>
                <c:pt idx="118545" formatCode="0.00E+00">
                  <c:v>4.9264900000000004E-3</c:v>
                </c:pt>
                <c:pt idx="118546" formatCode="0.00E+00">
                  <c:v>5.8244000000000004E-3</c:v>
                </c:pt>
                <c:pt idx="118547" formatCode="0.00E+00">
                  <c:v>6.7175799999999999E-3</c:v>
                </c:pt>
                <c:pt idx="118548" formatCode="0.00E+00">
                  <c:v>7.6049500000000001E-3</c:v>
                </c:pt>
                <c:pt idx="118549" formatCode="0.00E+00">
                  <c:v>8.4854200000000005E-3</c:v>
                </c:pt>
                <c:pt idx="118550" formatCode="0.00E+00">
                  <c:v>9.3579400000000004E-3</c:v>
                </c:pt>
                <c:pt idx="118551">
                  <c:v>1.02214E-2</c:v>
                </c:pt>
                <c:pt idx="118552">
                  <c:v>1.1074799999999999E-2</c:v>
                </c:pt>
                <c:pt idx="118553">
                  <c:v>1.19171E-2</c:v>
                </c:pt>
                <c:pt idx="118554">
                  <c:v>1.27473E-2</c:v>
                </c:pt>
                <c:pt idx="118555">
                  <c:v>1.35643E-2</c:v>
                </c:pt>
                <c:pt idx="118556">
                  <c:v>1.4367100000000001E-2</c:v>
                </c:pt>
                <c:pt idx="118557">
                  <c:v>1.51547E-2</c:v>
                </c:pt>
                <c:pt idx="118558">
                  <c:v>1.5926300000000001E-2</c:v>
                </c:pt>
                <c:pt idx="118559">
                  <c:v>1.66807E-2</c:v>
                </c:pt>
                <c:pt idx="118560">
                  <c:v>1.7417200000000001E-2</c:v>
                </c:pt>
                <c:pt idx="118561">
                  <c:v>1.81348E-2</c:v>
                </c:pt>
                <c:pt idx="118562">
                  <c:v>1.8832600000000001E-2</c:v>
                </c:pt>
                <c:pt idx="118563">
                  <c:v>1.9509800000000001E-2</c:v>
                </c:pt>
                <c:pt idx="118564">
                  <c:v>2.0165599999999999E-2</c:v>
                </c:pt>
                <c:pt idx="118565">
                  <c:v>2.0799100000000001E-2</c:v>
                </c:pt>
                <c:pt idx="118566">
                  <c:v>2.1409500000000001E-2</c:v>
                </c:pt>
                <c:pt idx="118567">
                  <c:v>2.19962E-2</c:v>
                </c:pt>
                <c:pt idx="118568">
                  <c:v>2.2558399999999999E-2</c:v>
                </c:pt>
                <c:pt idx="118569">
                  <c:v>2.3095399999999999E-2</c:v>
                </c:pt>
                <c:pt idx="118570">
                  <c:v>2.3606599999999998E-2</c:v>
                </c:pt>
                <c:pt idx="118571">
                  <c:v>2.4091399999999999E-2</c:v>
                </c:pt>
                <c:pt idx="118572">
                  <c:v>2.45492E-2</c:v>
                </c:pt>
                <c:pt idx="118573">
                  <c:v>2.4979399999999999E-2</c:v>
                </c:pt>
                <c:pt idx="118574">
                  <c:v>2.5381600000000001E-2</c:v>
                </c:pt>
                <c:pt idx="118575">
                  <c:v>2.5755299999999998E-2</c:v>
                </c:pt>
                <c:pt idx="118576">
                  <c:v>2.6100000000000002E-2</c:v>
                </c:pt>
                <c:pt idx="118577">
                  <c:v>2.6415399999999999E-2</c:v>
                </c:pt>
                <c:pt idx="118578">
                  <c:v>2.6700999999999999E-2</c:v>
                </c:pt>
                <c:pt idx="118579">
                  <c:v>2.69567E-2</c:v>
                </c:pt>
                <c:pt idx="118580">
                  <c:v>2.7182100000000001E-2</c:v>
                </c:pt>
                <c:pt idx="118581">
                  <c:v>2.7376899999999999E-2</c:v>
                </c:pt>
                <c:pt idx="118582">
                  <c:v>2.7541E-2</c:v>
                </c:pt>
                <c:pt idx="118583">
                  <c:v>2.7674299999999999E-2</c:v>
                </c:pt>
                <c:pt idx="118584">
                  <c:v>2.7776499999999999E-2</c:v>
                </c:pt>
                <c:pt idx="118585">
                  <c:v>2.78477E-2</c:v>
                </c:pt>
                <c:pt idx="118586">
                  <c:v>2.7887800000000001E-2</c:v>
                </c:pt>
                <c:pt idx="118587">
                  <c:v>2.7896899999999999E-2</c:v>
                </c:pt>
                <c:pt idx="118588">
                  <c:v>2.7874900000000001E-2</c:v>
                </c:pt>
                <c:pt idx="118589">
                  <c:v>2.7822E-2</c:v>
                </c:pt>
                <c:pt idx="118590">
                  <c:v>2.77383E-2</c:v>
                </c:pt>
                <c:pt idx="118591">
                  <c:v>2.7623999999999999E-2</c:v>
                </c:pt>
                <c:pt idx="118592">
                  <c:v>2.7479300000000002E-2</c:v>
                </c:pt>
                <c:pt idx="118593">
                  <c:v>2.73044E-2</c:v>
                </c:pt>
                <c:pt idx="118594">
                  <c:v>2.7099700000000001E-2</c:v>
                </c:pt>
                <c:pt idx="118595">
                  <c:v>2.68655E-2</c:v>
                </c:pt>
                <c:pt idx="118596">
                  <c:v>2.6602199999999999E-2</c:v>
                </c:pt>
                <c:pt idx="118597">
                  <c:v>2.6310099999999999E-2</c:v>
                </c:pt>
                <c:pt idx="118598">
                  <c:v>2.5989700000000001E-2</c:v>
                </c:pt>
                <c:pt idx="118599">
                  <c:v>2.5641500000000001E-2</c:v>
                </c:pt>
                <c:pt idx="118600">
                  <c:v>2.52661E-2</c:v>
                </c:pt>
                <c:pt idx="118601">
                  <c:v>2.4864000000000001E-2</c:v>
                </c:pt>
                <c:pt idx="118602">
                  <c:v>2.4435700000000001E-2</c:v>
                </c:pt>
                <c:pt idx="118603">
                  <c:v>2.39819E-2</c:v>
                </c:pt>
                <c:pt idx="118604">
                  <c:v>2.3503300000000001E-2</c:v>
                </c:pt>
                <c:pt idx="118605">
                  <c:v>2.30005E-2</c:v>
                </c:pt>
                <c:pt idx="118606">
                  <c:v>2.2474299999999999E-2</c:v>
                </c:pt>
                <c:pt idx="118607">
                  <c:v>2.1925300000000002E-2</c:v>
                </c:pt>
                <c:pt idx="118608">
                  <c:v>2.1354499999999998E-2</c:v>
                </c:pt>
                <c:pt idx="118609">
                  <c:v>2.07625E-2</c:v>
                </c:pt>
                <c:pt idx="118610">
                  <c:v>2.0150299999999999E-2</c:v>
                </c:pt>
                <c:pt idx="118611">
                  <c:v>1.9518600000000001E-2</c:v>
                </c:pt>
                <c:pt idx="118612">
                  <c:v>1.8868300000000001E-2</c:v>
                </c:pt>
                <c:pt idx="118613">
                  <c:v>1.8200299999999999E-2</c:v>
                </c:pt>
                <c:pt idx="118614">
                  <c:v>1.7515599999999999E-2</c:v>
                </c:pt>
                <c:pt idx="118615">
                  <c:v>1.6815099999999999E-2</c:v>
                </c:pt>
                <c:pt idx="118616">
                  <c:v>1.6099700000000002E-2</c:v>
                </c:pt>
                <c:pt idx="118617">
                  <c:v>1.5370399999999999E-2</c:v>
                </c:pt>
                <c:pt idx="118618">
                  <c:v>1.46281E-2</c:v>
                </c:pt>
                <c:pt idx="118619">
                  <c:v>1.3873999999999999E-2</c:v>
                </c:pt>
                <c:pt idx="118620">
                  <c:v>1.31089E-2</c:v>
                </c:pt>
                <c:pt idx="118621">
                  <c:v>1.23339E-2</c:v>
                </c:pt>
                <c:pt idx="118622">
                  <c:v>1.155E-2</c:v>
                </c:pt>
                <c:pt idx="118623">
                  <c:v>1.07583E-2</c:v>
                </c:pt>
                <c:pt idx="118624" formatCode="0.00E+00">
                  <c:v>9.9597799999999997E-3</c:v>
                </c:pt>
                <c:pt idx="118625" formatCode="0.00E+00">
                  <c:v>9.1554800000000006E-3</c:v>
                </c:pt>
                <c:pt idx="118626" formatCode="0.00E+00">
                  <c:v>8.3464699999999999E-3</c:v>
                </c:pt>
                <c:pt idx="118627" formatCode="0.00E+00">
                  <c:v>7.5337800000000003E-3</c:v>
                </c:pt>
                <c:pt idx="118628" formatCode="0.00E+00">
                  <c:v>6.7184599999999999E-3</c:v>
                </c:pt>
                <c:pt idx="118629" formatCode="0.00E+00">
                  <c:v>5.9015400000000003E-3</c:v>
                </c:pt>
                <c:pt idx="118630" formatCode="0.00E+00">
                  <c:v>5.0840800000000004E-3</c:v>
                </c:pt>
                <c:pt idx="118631" formatCode="0.00E+00">
                  <c:v>4.2670900000000003E-3</c:v>
                </c:pt>
                <c:pt idx="118632" formatCode="0.00E+00">
                  <c:v>3.4516199999999999E-3</c:v>
                </c:pt>
                <c:pt idx="118633" formatCode="0.00E+00">
                  <c:v>2.6386700000000001E-3</c:v>
                </c:pt>
                <c:pt idx="118634" formatCode="0.00E+00">
                  <c:v>1.8292499999999999E-3</c:v>
                </c:pt>
                <c:pt idx="118635" formatCode="0.00E+00">
                  <c:v>1.0243699999999999E-3</c:v>
                </c:pt>
                <c:pt idx="118636" formatCode="0.00E+00">
                  <c:v>2.25004E-4</c:v>
                </c:pt>
                <c:pt idx="118637" formatCode="0.00E+00">
                  <c:v>-5.6787000000000005E-4</c:v>
                </c:pt>
                <c:pt idx="118638" formatCode="0.00E+00">
                  <c:v>-1.3533E-3</c:v>
                </c:pt>
                <c:pt idx="118639" formatCode="0.00E+00">
                  <c:v>-2.1303400000000001E-3</c:v>
                </c:pt>
                <c:pt idx="118640" formatCode="0.00E+00">
                  <c:v>-2.8980799999999999E-3</c:v>
                </c:pt>
                <c:pt idx="118641" formatCode="0.00E+00">
                  <c:v>-3.6556100000000001E-3</c:v>
                </c:pt>
                <c:pt idx="118642" formatCode="0.00E+00">
                  <c:v>-4.4020400000000003E-3</c:v>
                </c:pt>
                <c:pt idx="118643" formatCode="0.00E+00">
                  <c:v>-5.1365300000000003E-3</c:v>
                </c:pt>
                <c:pt idx="118644" formatCode="0.00E+00">
                  <c:v>-5.8582199999999999E-3</c:v>
                </c:pt>
                <c:pt idx="118645" formatCode="0.00E+00">
                  <c:v>-6.5663099999999997E-3</c:v>
                </c:pt>
                <c:pt idx="118646" formatCode="0.00E+00">
                  <c:v>-7.2600099999999999E-3</c:v>
                </c:pt>
                <c:pt idx="118647" formatCode="0.00E+00">
                  <c:v>-7.9385500000000008E-3</c:v>
                </c:pt>
                <c:pt idx="118648" formatCode="0.00E+00">
                  <c:v>-8.6011999999999998E-3</c:v>
                </c:pt>
                <c:pt idx="118649" formatCode="0.00E+00">
                  <c:v>-9.2472500000000003E-3</c:v>
                </c:pt>
                <c:pt idx="118650" formatCode="0.00E+00">
                  <c:v>-9.8760099999999993E-3</c:v>
                </c:pt>
                <c:pt idx="118651">
                  <c:v>-1.0486799999999999E-2</c:v>
                </c:pt>
                <c:pt idx="118652">
                  <c:v>-1.10791E-2</c:v>
                </c:pt>
                <c:pt idx="118653">
                  <c:v>-1.1652300000000001E-2</c:v>
                </c:pt>
                <c:pt idx="118654">
                  <c:v>-1.22057E-2</c:v>
                </c:pt>
                <c:pt idx="118655">
                  <c:v>-1.2739E-2</c:v>
                </c:pt>
                <c:pt idx="118656">
                  <c:v>-1.3251499999999999E-2</c:v>
                </c:pt>
                <c:pt idx="118657">
                  <c:v>-1.3742799999999999E-2</c:v>
                </c:pt>
                <c:pt idx="118658">
                  <c:v>-1.4212600000000001E-2</c:v>
                </c:pt>
                <c:pt idx="118659">
                  <c:v>-1.4660400000000001E-2</c:v>
                </c:pt>
                <c:pt idx="118660">
                  <c:v>-1.50858E-2</c:v>
                </c:pt>
                <c:pt idx="118661">
                  <c:v>-1.54886E-2</c:v>
                </c:pt>
                <c:pt idx="118662">
                  <c:v>-1.5868500000000001E-2</c:v>
                </c:pt>
                <c:pt idx="118663">
                  <c:v>-1.6225099999999999E-2</c:v>
                </c:pt>
                <c:pt idx="118664">
                  <c:v>-1.6558400000000001E-2</c:v>
                </c:pt>
                <c:pt idx="118665">
                  <c:v>-1.68681E-2</c:v>
                </c:pt>
                <c:pt idx="118666">
                  <c:v>-1.7153999999999999E-2</c:v>
                </c:pt>
                <c:pt idx="118667">
                  <c:v>-1.74161E-2</c:v>
                </c:pt>
                <c:pt idx="118668">
                  <c:v>-1.7654400000000001E-2</c:v>
                </c:pt>
                <c:pt idx="118669">
                  <c:v>-1.7868700000000001E-2</c:v>
                </c:pt>
                <c:pt idx="118670">
                  <c:v>-1.8058999999999999E-2</c:v>
                </c:pt>
                <c:pt idx="118671">
                  <c:v>-1.8225499999999999E-2</c:v>
                </c:pt>
                <c:pt idx="118672">
                  <c:v>-1.8368099999999998E-2</c:v>
                </c:pt>
                <c:pt idx="118673">
                  <c:v>-1.8487E-2</c:v>
                </c:pt>
                <c:pt idx="118674">
                  <c:v>-1.85823E-2</c:v>
                </c:pt>
                <c:pt idx="118675">
                  <c:v>-1.8654199999999999E-2</c:v>
                </c:pt>
                <c:pt idx="118676">
                  <c:v>-1.8702900000000001E-2</c:v>
                </c:pt>
                <c:pt idx="118677">
                  <c:v>-1.8728600000000001E-2</c:v>
                </c:pt>
                <c:pt idx="118678">
                  <c:v>-1.8731500000000002E-2</c:v>
                </c:pt>
                <c:pt idx="118679">
                  <c:v>-1.8712099999999999E-2</c:v>
                </c:pt>
                <c:pt idx="118680">
                  <c:v>-1.86705E-2</c:v>
                </c:pt>
                <c:pt idx="118681">
                  <c:v>-1.8607200000000001E-2</c:v>
                </c:pt>
                <c:pt idx="118682">
                  <c:v>-1.85226E-2</c:v>
                </c:pt>
                <c:pt idx="118683">
                  <c:v>-1.8416999999999999E-2</c:v>
                </c:pt>
                <c:pt idx="118684">
                  <c:v>-1.8290899999999999E-2</c:v>
                </c:pt>
                <c:pt idx="118685">
                  <c:v>-1.8144799999999999E-2</c:v>
                </c:pt>
                <c:pt idx="118686">
                  <c:v>-1.7979100000000001E-2</c:v>
                </c:pt>
                <c:pt idx="118687">
                  <c:v>-1.7794399999999998E-2</c:v>
                </c:pt>
                <c:pt idx="118688">
                  <c:v>-1.7591200000000001E-2</c:v>
                </c:pt>
                <c:pt idx="118689">
                  <c:v>-1.7370099999999999E-2</c:v>
                </c:pt>
                <c:pt idx="118690">
                  <c:v>-1.7131500000000001E-2</c:v>
                </c:pt>
                <c:pt idx="118691">
                  <c:v>-1.6876200000000001E-2</c:v>
                </c:pt>
                <c:pt idx="118692">
                  <c:v>-1.6604799999999999E-2</c:v>
                </c:pt>
                <c:pt idx="118693">
                  <c:v>-1.63178E-2</c:v>
                </c:pt>
                <c:pt idx="118694">
                  <c:v>-1.6015999999999999E-2</c:v>
                </c:pt>
                <c:pt idx="118695">
                  <c:v>-1.5699999999999999E-2</c:v>
                </c:pt>
                <c:pt idx="118696">
                  <c:v>-1.5370399999999999E-2</c:v>
                </c:pt>
                <c:pt idx="118697">
                  <c:v>-1.50279E-2</c:v>
                </c:pt>
                <c:pt idx="118698">
                  <c:v>-1.46734E-2</c:v>
                </c:pt>
                <c:pt idx="118699">
                  <c:v>-1.43074E-2</c:v>
                </c:pt>
                <c:pt idx="118700">
                  <c:v>-1.3930700000000001E-2</c:v>
                </c:pt>
                <c:pt idx="118701">
                  <c:v>-1.3543899999999999E-2</c:v>
                </c:pt>
                <c:pt idx="118702">
                  <c:v>-1.3148E-2</c:v>
                </c:pt>
                <c:pt idx="118703">
                  <c:v>-1.27435E-2</c:v>
                </c:pt>
                <c:pt idx="118704">
                  <c:v>-1.23312E-2</c:v>
                </c:pt>
                <c:pt idx="118705">
                  <c:v>-1.19119E-2</c:v>
                </c:pt>
                <c:pt idx="118706">
                  <c:v>-1.14862E-2</c:v>
                </c:pt>
                <c:pt idx="118707">
                  <c:v>-1.1055000000000001E-2</c:v>
                </c:pt>
                <c:pt idx="118708">
                  <c:v>-1.0619E-2</c:v>
                </c:pt>
                <c:pt idx="118709">
                  <c:v>-1.0178899999999999E-2</c:v>
                </c:pt>
                <c:pt idx="118710" formatCode="0.00E+00">
                  <c:v>-9.7354799999999995E-3</c:v>
                </c:pt>
                <c:pt idx="118711" formatCode="0.00E+00">
                  <c:v>-9.2894099999999997E-3</c:v>
                </c:pt>
                <c:pt idx="118712" formatCode="0.00E+00">
                  <c:v>-8.8414300000000008E-3</c:v>
                </c:pt>
                <c:pt idx="118713" formatCode="0.00E+00">
                  <c:v>-8.3922600000000003E-3</c:v>
                </c:pt>
                <c:pt idx="118714" formatCode="0.00E+00">
                  <c:v>-7.9426099999999993E-3</c:v>
                </c:pt>
                <c:pt idx="118715" formatCode="0.00E+00">
                  <c:v>-7.4931700000000004E-3</c:v>
                </c:pt>
                <c:pt idx="118716" formatCode="0.00E+00">
                  <c:v>-7.0446099999999998E-3</c:v>
                </c:pt>
                <c:pt idx="118717" formatCode="0.00E+00">
                  <c:v>-6.5976200000000002E-3</c:v>
                </c:pt>
                <c:pt idx="118718" formatCode="0.00E+00">
                  <c:v>-6.1528599999999996E-3</c:v>
                </c:pt>
                <c:pt idx="118719" formatCode="0.00E+00">
                  <c:v>-5.7109600000000002E-3</c:v>
                </c:pt>
                <c:pt idx="118720" formatCode="0.00E+00">
                  <c:v>-5.27255E-3</c:v>
                </c:pt>
                <c:pt idx="118721" formatCode="0.00E+00">
                  <c:v>-4.8382599999999996E-3</c:v>
                </c:pt>
                <c:pt idx="118722" formatCode="0.00E+00">
                  <c:v>-4.4086699999999999E-3</c:v>
                </c:pt>
                <c:pt idx="118723" formatCode="0.00E+00">
                  <c:v>-3.9843600000000002E-3</c:v>
                </c:pt>
                <c:pt idx="118724" formatCode="0.00E+00">
                  <c:v>-3.5658899999999999E-3</c:v>
                </c:pt>
                <c:pt idx="118725" formatCode="0.00E+00">
                  <c:v>-3.1538099999999999E-3</c:v>
                </c:pt>
                <c:pt idx="118726" formatCode="0.00E+00">
                  <c:v>-2.7486400000000001E-3</c:v>
                </c:pt>
                <c:pt idx="118727" formatCode="0.00E+00">
                  <c:v>-2.3508700000000001E-3</c:v>
                </c:pt>
                <c:pt idx="118728" formatCode="0.00E+00">
                  <c:v>-1.9609800000000002E-3</c:v>
                </c:pt>
                <c:pt idx="118729" formatCode="0.00E+00">
                  <c:v>-1.5794299999999999E-3</c:v>
                </c:pt>
                <c:pt idx="118730" formatCode="0.00E+00">
                  <c:v>-1.2066500000000001E-3</c:v>
                </c:pt>
                <c:pt idx="118731" formatCode="0.00E+00">
                  <c:v>-8.43055E-4</c:v>
                </c:pt>
                <c:pt idx="118732" formatCode="0.00E+00">
                  <c:v>-4.8903E-4</c:v>
                </c:pt>
                <c:pt idx="118733" formatCode="0.00E+00">
                  <c:v>-1.44936E-4</c:v>
                </c:pt>
                <c:pt idx="118734" formatCode="0.00E+00">
                  <c:v>1.88887E-4</c:v>
                </c:pt>
                <c:pt idx="118735" formatCode="0.00E+00">
                  <c:v>5.1212600000000001E-4</c:v>
                </c:pt>
                <c:pt idx="118736" formatCode="0.00E+00">
                  <c:v>8.2449200000000002E-4</c:v>
                </c:pt>
                <c:pt idx="118737" formatCode="0.00E+00">
                  <c:v>1.12572E-3</c:v>
                </c:pt>
                <c:pt idx="118738" formatCode="0.00E+00">
                  <c:v>1.4155800000000001E-3</c:v>
                </c:pt>
                <c:pt idx="118739" formatCode="0.00E+00">
                  <c:v>1.69385E-3</c:v>
                </c:pt>
                <c:pt idx="118740" formatCode="0.00E+00">
                  <c:v>1.96035E-3</c:v>
                </c:pt>
                <c:pt idx="118741" formatCode="0.00E+00">
                  <c:v>2.21492E-3</c:v>
                </c:pt>
                <c:pt idx="118742" formatCode="0.00E+00">
                  <c:v>2.4574100000000001E-3</c:v>
                </c:pt>
                <c:pt idx="118743" formatCode="0.00E+00">
                  <c:v>2.6877300000000002E-3</c:v>
                </c:pt>
                <c:pt idx="118744" formatCode="0.00E+00">
                  <c:v>2.9057900000000001E-3</c:v>
                </c:pt>
                <c:pt idx="118745" formatCode="0.00E+00">
                  <c:v>3.1115399999999999E-3</c:v>
                </c:pt>
                <c:pt idx="118746" formatCode="0.00E+00">
                  <c:v>3.3049199999999998E-3</c:v>
                </c:pt>
                <c:pt idx="118747" formatCode="0.00E+00">
                  <c:v>3.4859499999999998E-3</c:v>
                </c:pt>
                <c:pt idx="118748" formatCode="0.00E+00">
                  <c:v>3.6546399999999998E-3</c:v>
                </c:pt>
                <c:pt idx="118749" formatCode="0.00E+00">
                  <c:v>3.81102E-3</c:v>
                </c:pt>
                <c:pt idx="118750" formatCode="0.00E+00">
                  <c:v>3.95517E-3</c:v>
                </c:pt>
                <c:pt idx="118751" formatCode="0.00E+00">
                  <c:v>4.0871600000000003E-3</c:v>
                </c:pt>
                <c:pt idx="118752" formatCode="0.00E+00">
                  <c:v>4.20712E-3</c:v>
                </c:pt>
                <c:pt idx="118753" formatCode="0.00E+00">
                  <c:v>4.3151800000000001E-3</c:v>
                </c:pt>
                <c:pt idx="118754" formatCode="0.00E+00">
                  <c:v>4.4114999999999996E-3</c:v>
                </c:pt>
                <c:pt idx="118755" formatCode="0.00E+00">
                  <c:v>4.4962400000000003E-3</c:v>
                </c:pt>
                <c:pt idx="118756" formatCode="0.00E+00">
                  <c:v>4.5696199999999999E-3</c:v>
                </c:pt>
                <c:pt idx="118757" formatCode="0.00E+00">
                  <c:v>4.6318499999999999E-3</c:v>
                </c:pt>
                <c:pt idx="118758" formatCode="0.00E+00">
                  <c:v>4.6831700000000004E-3</c:v>
                </c:pt>
                <c:pt idx="118759" formatCode="0.00E+00">
                  <c:v>4.72384E-3</c:v>
                </c:pt>
                <c:pt idx="118760" formatCode="0.00E+00">
                  <c:v>4.7541299999999996E-3</c:v>
                </c:pt>
                <c:pt idx="118761" formatCode="0.00E+00">
                  <c:v>4.7743400000000002E-3</c:v>
                </c:pt>
                <c:pt idx="118762" formatCode="0.00E+00">
                  <c:v>4.7847799999999998E-3</c:v>
                </c:pt>
                <c:pt idx="118763" formatCode="0.00E+00">
                  <c:v>4.78577E-3</c:v>
                </c:pt>
                <c:pt idx="118764" formatCode="0.00E+00">
                  <c:v>4.7776499999999996E-3</c:v>
                </c:pt>
                <c:pt idx="118765" formatCode="0.00E+00">
                  <c:v>4.76079E-3</c:v>
                </c:pt>
                <c:pt idx="118766" formatCode="0.00E+00">
                  <c:v>4.7355399999999999E-3</c:v>
                </c:pt>
                <c:pt idx="118767" formatCode="0.00E+00">
                  <c:v>4.7022899999999996E-3</c:v>
                </c:pt>
                <c:pt idx="118768" formatCode="0.00E+00">
                  <c:v>4.6614300000000003E-3</c:v>
                </c:pt>
                <c:pt idx="118769" formatCode="0.00E+00">
                  <c:v>4.6133600000000004E-3</c:v>
                </c:pt>
                <c:pt idx="118770" formatCode="0.00E+00">
                  <c:v>4.5585000000000001E-3</c:v>
                </c:pt>
                <c:pt idx="118771" formatCode="0.00E+00">
                  <c:v>4.4972500000000004E-3</c:v>
                </c:pt>
                <c:pt idx="118772" formatCode="0.00E+00">
                  <c:v>4.4300499999999996E-3</c:v>
                </c:pt>
                <c:pt idx="118773" formatCode="0.00E+00">
                  <c:v>4.3573300000000004E-3</c:v>
                </c:pt>
                <c:pt idx="118774" formatCode="0.00E+00">
                  <c:v>4.2795400000000001E-3</c:v>
                </c:pt>
                <c:pt idx="118775" formatCode="0.00E+00">
                  <c:v>4.1971100000000004E-3</c:v>
                </c:pt>
                <c:pt idx="118776" formatCode="0.00E+00">
                  <c:v>4.1104899999999996E-3</c:v>
                </c:pt>
                <c:pt idx="118777" formatCode="0.00E+00">
                  <c:v>4.0201300000000002E-3</c:v>
                </c:pt>
                <c:pt idx="118778" formatCode="0.00E+00">
                  <c:v>3.9264800000000004E-3</c:v>
                </c:pt>
                <c:pt idx="118779" formatCode="0.00E+00">
                  <c:v>3.8300000000000001E-3</c:v>
                </c:pt>
                <c:pt idx="118780" formatCode="0.00E+00">
                  <c:v>3.73113E-3</c:v>
                </c:pt>
                <c:pt idx="118781" formatCode="0.00E+00">
                  <c:v>3.6303199999999998E-3</c:v>
                </c:pt>
                <c:pt idx="118782" formatCode="0.00E+00">
                  <c:v>3.5280200000000002E-3</c:v>
                </c:pt>
                <c:pt idx="118783" formatCode="0.00E+00">
                  <c:v>3.4246799999999998E-3</c:v>
                </c:pt>
                <c:pt idx="118784" formatCode="0.00E+00">
                  <c:v>3.32073E-3</c:v>
                </c:pt>
                <c:pt idx="118785" formatCode="0.00E+00">
                  <c:v>3.2166E-3</c:v>
                </c:pt>
                <c:pt idx="118786" formatCode="0.00E+00">
                  <c:v>3.1127300000000002E-3</c:v>
                </c:pt>
                <c:pt idx="118787" formatCode="0.00E+00">
                  <c:v>3.0095299999999998E-3</c:v>
                </c:pt>
                <c:pt idx="118788" formatCode="0.00E+00">
                  <c:v>2.90741E-3</c:v>
                </c:pt>
                <c:pt idx="118789" formatCode="0.00E+00">
                  <c:v>2.80679E-3</c:v>
                </c:pt>
                <c:pt idx="118790" formatCode="0.00E+00">
                  <c:v>2.70805E-3</c:v>
                </c:pt>
                <c:pt idx="118791" formatCode="0.00E+00">
                  <c:v>2.6115700000000001E-3</c:v>
                </c:pt>
                <c:pt idx="118792" formatCode="0.00E+00">
                  <c:v>2.5177300000000001E-3</c:v>
                </c:pt>
                <c:pt idx="118793" formatCode="0.00E+00">
                  <c:v>2.4268900000000001E-3</c:v>
                </c:pt>
                <c:pt idx="118794" formatCode="0.00E+00">
                  <c:v>2.3394000000000002E-3</c:v>
                </c:pt>
                <c:pt idx="118795" formatCode="0.00E+00">
                  <c:v>2.25559E-3</c:v>
                </c:pt>
                <c:pt idx="118796" formatCode="0.00E+00">
                  <c:v>2.17577E-3</c:v>
                </c:pt>
                <c:pt idx="118797" formatCode="0.00E+00">
                  <c:v>2.1002600000000001E-3</c:v>
                </c:pt>
                <c:pt idx="118798" formatCode="0.00E+00">
                  <c:v>2.0293400000000001E-3</c:v>
                </c:pt>
                <c:pt idx="118799" formatCode="0.00E+00">
                  <c:v>1.9632899999999999E-3</c:v>
                </c:pt>
                <c:pt idx="118800" formatCode="0.00E+00">
                  <c:v>1.9023600000000001E-3</c:v>
                </c:pt>
                <c:pt idx="118801" formatCode="0.00E+00">
                  <c:v>1.8467900000000001E-3</c:v>
                </c:pt>
                <c:pt idx="118802" formatCode="0.00E+00">
                  <c:v>1.79681E-3</c:v>
                </c:pt>
                <c:pt idx="118803" formatCode="0.00E+00">
                  <c:v>1.7526200000000001E-3</c:v>
                </c:pt>
                <c:pt idx="118804" formatCode="0.00E+00">
                  <c:v>1.71441E-3</c:v>
                </c:pt>
                <c:pt idx="118805" formatCode="0.00E+00">
                  <c:v>1.6823400000000001E-3</c:v>
                </c:pt>
                <c:pt idx="118806" formatCode="0.00E+00">
                  <c:v>1.65657E-3</c:v>
                </c:pt>
                <c:pt idx="118807" formatCode="0.00E+00">
                  <c:v>1.63722E-3</c:v>
                </c:pt>
                <c:pt idx="118808" formatCode="0.00E+00">
                  <c:v>1.62441E-3</c:v>
                </c:pt>
                <c:pt idx="118809" formatCode="0.00E+00">
                  <c:v>1.6182200000000001E-3</c:v>
                </c:pt>
                <c:pt idx="118810" formatCode="0.00E+00">
                  <c:v>1.61874E-3</c:v>
                </c:pt>
                <c:pt idx="118811" formatCode="0.00E+00">
                  <c:v>1.6260000000000001E-3</c:v>
                </c:pt>
                <c:pt idx="118812" formatCode="0.00E+00">
                  <c:v>1.6400500000000001E-3</c:v>
                </c:pt>
                <c:pt idx="118813" formatCode="0.00E+00">
                  <c:v>1.6608899999999999E-3</c:v>
                </c:pt>
                <c:pt idx="118814" formatCode="0.00E+00">
                  <c:v>1.68852E-3</c:v>
                </c:pt>
                <c:pt idx="118815" formatCode="0.00E+00">
                  <c:v>1.72291E-3</c:v>
                </c:pt>
                <c:pt idx="118816" formatCode="0.00E+00">
                  <c:v>1.76402E-3</c:v>
                </c:pt>
                <c:pt idx="118817" formatCode="0.00E+00">
                  <c:v>1.8117700000000001E-3</c:v>
                </c:pt>
                <c:pt idx="118818" formatCode="0.00E+00">
                  <c:v>1.8660899999999999E-3</c:v>
                </c:pt>
                <c:pt idx="118819" formatCode="0.00E+00">
                  <c:v>1.92687E-3</c:v>
                </c:pt>
                <c:pt idx="118820" formatCode="0.00E+00">
                  <c:v>1.9939799999999998E-3</c:v>
                </c:pt>
                <c:pt idx="118821" formatCode="0.00E+00">
                  <c:v>2.0672899999999998E-3</c:v>
                </c:pt>
                <c:pt idx="118822" formatCode="0.00E+00">
                  <c:v>2.14664E-3</c:v>
                </c:pt>
                <c:pt idx="118823" formatCode="0.00E+00">
                  <c:v>2.2318400000000001E-3</c:v>
                </c:pt>
                <c:pt idx="118824" formatCode="0.00E+00">
                  <c:v>2.32271E-3</c:v>
                </c:pt>
                <c:pt idx="118825" formatCode="0.00E+00">
                  <c:v>2.41903E-3</c:v>
                </c:pt>
                <c:pt idx="118826" formatCode="0.00E+00">
                  <c:v>2.5205700000000002E-3</c:v>
                </c:pt>
                <c:pt idx="118827" formatCode="0.00E+00">
                  <c:v>2.6270999999999998E-3</c:v>
                </c:pt>
                <c:pt idx="118828" formatCode="0.00E+00">
                  <c:v>2.73836E-3</c:v>
                </c:pt>
                <c:pt idx="118829" formatCode="0.00E+00">
                  <c:v>2.8540599999999998E-3</c:v>
                </c:pt>
                <c:pt idx="118830" formatCode="0.00E+00">
                  <c:v>2.9739300000000001E-3</c:v>
                </c:pt>
                <c:pt idx="118831" formatCode="0.00E+00">
                  <c:v>3.0976699999999999E-3</c:v>
                </c:pt>
                <c:pt idx="118832" formatCode="0.00E+00">
                  <c:v>3.2249499999999999E-3</c:v>
                </c:pt>
                <c:pt idx="118833" formatCode="0.00E+00">
                  <c:v>3.3554600000000002E-3</c:v>
                </c:pt>
                <c:pt idx="118834" formatCode="0.00E+00">
                  <c:v>3.4888599999999999E-3</c:v>
                </c:pt>
                <c:pt idx="118835" formatCode="0.00E+00">
                  <c:v>3.62481E-3</c:v>
                </c:pt>
                <c:pt idx="118836" formatCode="0.00E+00">
                  <c:v>3.7629400000000002E-3</c:v>
                </c:pt>
                <c:pt idx="118837" formatCode="0.00E+00">
                  <c:v>3.90289E-3</c:v>
                </c:pt>
                <c:pt idx="118838" formatCode="0.00E+00">
                  <c:v>4.0442799999999999E-3</c:v>
                </c:pt>
                <c:pt idx="118839" formatCode="0.00E+00">
                  <c:v>4.1867500000000004E-3</c:v>
                </c:pt>
                <c:pt idx="118840" formatCode="0.00E+00">
                  <c:v>4.3298900000000003E-3</c:v>
                </c:pt>
                <c:pt idx="118841" formatCode="0.00E+00">
                  <c:v>4.4733200000000002E-3</c:v>
                </c:pt>
                <c:pt idx="118842" formatCode="0.00E+00">
                  <c:v>4.61663E-3</c:v>
                </c:pt>
                <c:pt idx="118843" formatCode="0.00E+00">
                  <c:v>4.7594300000000003E-3</c:v>
                </c:pt>
                <c:pt idx="118844" formatCode="0.00E+00">
                  <c:v>4.9013099999999999E-3</c:v>
                </c:pt>
                <c:pt idx="118845" formatCode="0.00E+00">
                  <c:v>5.0418599999999996E-3</c:v>
                </c:pt>
                <c:pt idx="118846" formatCode="0.00E+00">
                  <c:v>5.18068E-3</c:v>
                </c:pt>
                <c:pt idx="118847" formatCode="0.00E+00">
                  <c:v>5.3173500000000002E-3</c:v>
                </c:pt>
                <c:pt idx="118848" formatCode="0.00E+00">
                  <c:v>5.4514699999999999E-3</c:v>
                </c:pt>
                <c:pt idx="118849" formatCode="0.00E+00">
                  <c:v>5.5826299999999999E-3</c:v>
                </c:pt>
                <c:pt idx="118850" formatCode="0.00E+00">
                  <c:v>5.7104199999999999E-3</c:v>
                </c:pt>
                <c:pt idx="118851" formatCode="0.00E+00">
                  <c:v>5.8344499999999997E-3</c:v>
                </c:pt>
                <c:pt idx="118852" formatCode="0.00E+00">
                  <c:v>5.9543199999999999E-3</c:v>
                </c:pt>
                <c:pt idx="118853" formatCode="0.00E+00">
                  <c:v>6.0696300000000003E-3</c:v>
                </c:pt>
                <c:pt idx="118854" formatCode="0.00E+00">
                  <c:v>6.1800099999999997E-3</c:v>
                </c:pt>
                <c:pt idx="118855" formatCode="0.00E+00">
                  <c:v>6.2850600000000003E-3</c:v>
                </c:pt>
                <c:pt idx="118856" formatCode="0.00E+00">
                  <c:v>6.3844100000000001E-3</c:v>
                </c:pt>
                <c:pt idx="118857" formatCode="0.00E+00">
                  <c:v>6.4777100000000002E-3</c:v>
                </c:pt>
                <c:pt idx="118858" formatCode="0.00E+00">
                  <c:v>6.5646000000000003E-3</c:v>
                </c:pt>
                <c:pt idx="118859" formatCode="0.00E+00">
                  <c:v>6.6447299999999997E-3</c:v>
                </c:pt>
                <c:pt idx="118860" formatCode="0.00E+00">
                  <c:v>6.7177699999999996E-3</c:v>
                </c:pt>
                <c:pt idx="118861" formatCode="0.00E+00">
                  <c:v>6.7833900000000003E-3</c:v>
                </c:pt>
                <c:pt idx="118862" formatCode="0.00E+00">
                  <c:v>6.8412899999999999E-3</c:v>
                </c:pt>
                <c:pt idx="118863" formatCode="0.00E+00">
                  <c:v>6.8911700000000003E-3</c:v>
                </c:pt>
                <c:pt idx="118864" formatCode="0.00E+00">
                  <c:v>6.9327399999999997E-3</c:v>
                </c:pt>
                <c:pt idx="118865" formatCode="0.00E+00">
                  <c:v>6.9657299999999998E-3</c:v>
                </c:pt>
                <c:pt idx="118866" formatCode="0.00E+00">
                  <c:v>6.9899000000000003E-3</c:v>
                </c:pt>
                <c:pt idx="118867" formatCode="0.00E+00">
                  <c:v>7.00499E-3</c:v>
                </c:pt>
                <c:pt idx="118868" formatCode="0.00E+00">
                  <c:v>7.0108000000000002E-3</c:v>
                </c:pt>
                <c:pt idx="118869" formatCode="0.00E+00">
                  <c:v>7.0070999999999996E-3</c:v>
                </c:pt>
                <c:pt idx="118870" formatCode="0.00E+00">
                  <c:v>6.9937200000000001E-3</c:v>
                </c:pt>
                <c:pt idx="118871" formatCode="0.00E+00">
                  <c:v>6.9704700000000003E-3</c:v>
                </c:pt>
                <c:pt idx="118872" formatCode="0.00E+00">
                  <c:v>6.9372100000000001E-3</c:v>
                </c:pt>
                <c:pt idx="118873" formatCode="0.00E+00">
                  <c:v>6.8938000000000003E-3</c:v>
                </c:pt>
                <c:pt idx="118874" formatCode="0.00E+00">
                  <c:v>6.8401299999999998E-3</c:v>
                </c:pt>
                <c:pt idx="118875" formatCode="0.00E+00">
                  <c:v>6.7760900000000002E-3</c:v>
                </c:pt>
                <c:pt idx="118876" formatCode="0.00E+00">
                  <c:v>6.7016100000000002E-3</c:v>
                </c:pt>
                <c:pt idx="118877" formatCode="0.00E+00">
                  <c:v>6.6166300000000001E-3</c:v>
                </c:pt>
                <c:pt idx="118878" formatCode="0.00E+00">
                  <c:v>6.5211100000000001E-3</c:v>
                </c:pt>
                <c:pt idx="118879" formatCode="0.00E+00">
                  <c:v>6.4150400000000003E-3</c:v>
                </c:pt>
                <c:pt idx="118880" formatCode="0.00E+00">
                  <c:v>6.2984099999999999E-3</c:v>
                </c:pt>
                <c:pt idx="118881" formatCode="0.00E+00">
                  <c:v>6.1712499999999997E-3</c:v>
                </c:pt>
                <c:pt idx="118882" formatCode="0.00E+00">
                  <c:v>6.03361E-3</c:v>
                </c:pt>
                <c:pt idx="118883" formatCode="0.00E+00">
                  <c:v>5.8855399999999999E-3</c:v>
                </c:pt>
                <c:pt idx="118884" formatCode="0.00E+00">
                  <c:v>5.7271300000000004E-3</c:v>
                </c:pt>
                <c:pt idx="118885" formatCode="0.00E+00">
                  <c:v>5.5584800000000002E-3</c:v>
                </c:pt>
                <c:pt idx="118886" formatCode="0.00E+00">
                  <c:v>5.3797200000000002E-3</c:v>
                </c:pt>
                <c:pt idx="118887" formatCode="0.00E+00">
                  <c:v>5.1910000000000003E-3</c:v>
                </c:pt>
                <c:pt idx="118888" formatCode="0.00E+00">
                  <c:v>4.9924699999999997E-3</c:v>
                </c:pt>
                <c:pt idx="118889" formatCode="0.00E+00">
                  <c:v>4.7843299999999998E-3</c:v>
                </c:pt>
                <c:pt idx="118890" formatCode="0.00E+00">
                  <c:v>4.5667700000000004E-3</c:v>
                </c:pt>
                <c:pt idx="118891" formatCode="0.00E+00">
                  <c:v>4.3400299999999999E-3</c:v>
                </c:pt>
                <c:pt idx="118892" formatCode="0.00E+00">
                  <c:v>4.1043399999999997E-3</c:v>
                </c:pt>
                <c:pt idx="118893" formatCode="0.00E+00">
                  <c:v>3.8599699999999999E-3</c:v>
                </c:pt>
                <c:pt idx="118894" formatCode="0.00E+00">
                  <c:v>3.6071900000000001E-3</c:v>
                </c:pt>
                <c:pt idx="118895" formatCode="0.00E+00">
                  <c:v>3.3463E-3</c:v>
                </c:pt>
                <c:pt idx="118896" formatCode="0.00E+00">
                  <c:v>3.0776200000000001E-3</c:v>
                </c:pt>
                <c:pt idx="118897" formatCode="0.00E+00">
                  <c:v>2.8014699999999999E-3</c:v>
                </c:pt>
                <c:pt idx="118898" formatCode="0.00E+00">
                  <c:v>2.5182199999999998E-3</c:v>
                </c:pt>
                <c:pt idx="118899" formatCode="0.00E+00">
                  <c:v>2.22821E-3</c:v>
                </c:pt>
                <c:pt idx="118900" formatCode="0.00E+00">
                  <c:v>1.9318200000000001E-3</c:v>
                </c:pt>
                <c:pt idx="118901" formatCode="0.00E+00">
                  <c:v>1.6294599999999999E-3</c:v>
                </c:pt>
                <c:pt idx="118902" formatCode="0.00E+00">
                  <c:v>1.32153E-3</c:v>
                </c:pt>
                <c:pt idx="118903" formatCode="0.00E+00">
                  <c:v>1.00844E-3</c:v>
                </c:pt>
                <c:pt idx="118904" formatCode="0.00E+00">
                  <c:v>6.9062599999999996E-4</c:v>
                </c:pt>
                <c:pt idx="118905" formatCode="0.00E+00">
                  <c:v>3.6853899999999998E-4</c:v>
                </c:pt>
                <c:pt idx="118906" formatCode="0.00E+00">
                  <c:v>4.2629400000000002E-5</c:v>
                </c:pt>
                <c:pt idx="118907" formatCode="0.00E+00">
                  <c:v>-2.8663700000000001E-4</c:v>
                </c:pt>
                <c:pt idx="118908" formatCode="0.00E+00">
                  <c:v>-6.1878499999999995E-4</c:v>
                </c:pt>
                <c:pt idx="118909" formatCode="0.00E+00">
                  <c:v>-9.53333E-4</c:v>
                </c:pt>
                <c:pt idx="118910" formatCode="0.00E+00">
                  <c:v>-1.2897900000000001E-3</c:v>
                </c:pt>
                <c:pt idx="118911" formatCode="0.00E+00">
                  <c:v>-1.62766E-3</c:v>
                </c:pt>
                <c:pt idx="118912" formatCode="0.00E+00">
                  <c:v>-1.9664299999999999E-3</c:v>
                </c:pt>
                <c:pt idx="118913" formatCode="0.00E+00">
                  <c:v>-2.30561E-3</c:v>
                </c:pt>
                <c:pt idx="118914" formatCode="0.00E+00">
                  <c:v>-2.64467E-3</c:v>
                </c:pt>
                <c:pt idx="118915" formatCode="0.00E+00">
                  <c:v>-2.9830999999999998E-3</c:v>
                </c:pt>
                <c:pt idx="118916" formatCode="0.00E+00">
                  <c:v>-3.3203799999999999E-3</c:v>
                </c:pt>
                <c:pt idx="118917" formatCode="0.00E+00">
                  <c:v>-3.656E-3</c:v>
                </c:pt>
                <c:pt idx="118918" formatCode="0.00E+00">
                  <c:v>-3.9894199999999996E-3</c:v>
                </c:pt>
                <c:pt idx="118919" formatCode="0.00E+00">
                  <c:v>-4.3201400000000001E-3</c:v>
                </c:pt>
                <c:pt idx="118920" formatCode="0.00E+00">
                  <c:v>-4.6476299999999998E-3</c:v>
                </c:pt>
                <c:pt idx="118921" formatCode="0.00E+00">
                  <c:v>-4.9713800000000001E-3</c:v>
                </c:pt>
                <c:pt idx="118922" formatCode="0.00E+00">
                  <c:v>-5.2908699999999996E-3</c:v>
                </c:pt>
                <c:pt idx="118923" formatCode="0.00E+00">
                  <c:v>-5.6055899999999997E-3</c:v>
                </c:pt>
                <c:pt idx="118924" formatCode="0.00E+00">
                  <c:v>-5.9150499999999998E-3</c:v>
                </c:pt>
                <c:pt idx="118925" formatCode="0.00E+00">
                  <c:v>-6.2187400000000004E-3</c:v>
                </c:pt>
                <c:pt idx="118926" formatCode="0.00E+00">
                  <c:v>-6.5161699999999999E-3</c:v>
                </c:pt>
                <c:pt idx="118927" formatCode="0.00E+00">
                  <c:v>-6.8068499999999997E-3</c:v>
                </c:pt>
                <c:pt idx="118928" formatCode="0.00E+00">
                  <c:v>-7.0903199999999998E-3</c:v>
                </c:pt>
                <c:pt idx="118929" formatCode="0.00E+00">
                  <c:v>-7.3661100000000004E-3</c:v>
                </c:pt>
                <c:pt idx="118930" formatCode="0.00E+00">
                  <c:v>-7.6337599999999999E-3</c:v>
                </c:pt>
                <c:pt idx="118931" formatCode="0.00E+00">
                  <c:v>-7.89283E-3</c:v>
                </c:pt>
                <c:pt idx="118932" formatCode="0.00E+00">
                  <c:v>-8.1428799999999999E-3</c:v>
                </c:pt>
                <c:pt idx="118933" formatCode="0.00E+00">
                  <c:v>-8.3835000000000003E-3</c:v>
                </c:pt>
                <c:pt idx="118934" formatCode="0.00E+00">
                  <c:v>-8.6142900000000001E-3</c:v>
                </c:pt>
                <c:pt idx="118935" formatCode="0.00E+00">
                  <c:v>-8.83485E-3</c:v>
                </c:pt>
                <c:pt idx="118936" formatCode="0.00E+00">
                  <c:v>-9.0448000000000004E-3</c:v>
                </c:pt>
                <c:pt idx="118937" formatCode="0.00E+00">
                  <c:v>-9.24379E-3</c:v>
                </c:pt>
                <c:pt idx="118938" formatCode="0.00E+00">
                  <c:v>-9.4314700000000008E-3</c:v>
                </c:pt>
                <c:pt idx="118939" formatCode="0.00E+00">
                  <c:v>-9.6075099999999997E-3</c:v>
                </c:pt>
                <c:pt idx="118940" formatCode="0.00E+00">
                  <c:v>-9.77161E-3</c:v>
                </c:pt>
                <c:pt idx="118941" formatCode="0.00E+00">
                  <c:v>-9.9234800000000001E-3</c:v>
                </c:pt>
                <c:pt idx="118942">
                  <c:v>-1.00628E-2</c:v>
                </c:pt>
                <c:pt idx="118943">
                  <c:v>-1.0189399999999999E-2</c:v>
                </c:pt>
                <c:pt idx="118944">
                  <c:v>-1.0303E-2</c:v>
                </c:pt>
                <c:pt idx="118945">
                  <c:v>-1.04034E-2</c:v>
                </c:pt>
                <c:pt idx="118946">
                  <c:v>-1.04904E-2</c:v>
                </c:pt>
                <c:pt idx="118947">
                  <c:v>-1.0563899999999999E-2</c:v>
                </c:pt>
                <c:pt idx="118948">
                  <c:v>-1.06236E-2</c:v>
                </c:pt>
                <c:pt idx="118949">
                  <c:v>-1.06695E-2</c:v>
                </c:pt>
                <c:pt idx="118950">
                  <c:v>-1.07014E-2</c:v>
                </c:pt>
                <c:pt idx="118951">
                  <c:v>-1.0719299999999999E-2</c:v>
                </c:pt>
                <c:pt idx="118952">
                  <c:v>-1.0723099999999999E-2</c:v>
                </c:pt>
                <c:pt idx="118953">
                  <c:v>-1.07127E-2</c:v>
                </c:pt>
                <c:pt idx="118954">
                  <c:v>-1.06883E-2</c:v>
                </c:pt>
                <c:pt idx="118955">
                  <c:v>-1.06496E-2</c:v>
                </c:pt>
                <c:pt idx="118956">
                  <c:v>-1.0596899999999999E-2</c:v>
                </c:pt>
                <c:pt idx="118957">
                  <c:v>-1.0530100000000001E-2</c:v>
                </c:pt>
                <c:pt idx="118958">
                  <c:v>-1.0449399999999999E-2</c:v>
                </c:pt>
                <c:pt idx="118959">
                  <c:v>-1.03547E-2</c:v>
                </c:pt>
                <c:pt idx="118960">
                  <c:v>-1.02463E-2</c:v>
                </c:pt>
                <c:pt idx="118961">
                  <c:v>-1.0124299999999999E-2</c:v>
                </c:pt>
                <c:pt idx="118962" formatCode="0.00E+00">
                  <c:v>-9.9888200000000007E-3</c:v>
                </c:pt>
                <c:pt idx="118963" formatCode="0.00E+00">
                  <c:v>-9.8400799999999993E-3</c:v>
                </c:pt>
                <c:pt idx="118964" formatCode="0.00E+00">
                  <c:v>-9.6782900000000009E-3</c:v>
                </c:pt>
                <c:pt idx="118965" formatCode="0.00E+00">
                  <c:v>-9.5036700000000005E-3</c:v>
                </c:pt>
                <c:pt idx="118966" formatCode="0.00E+00">
                  <c:v>-9.3164800000000002E-3</c:v>
                </c:pt>
                <c:pt idx="118967" formatCode="0.00E+00">
                  <c:v>-9.1169900000000002E-3</c:v>
                </c:pt>
                <c:pt idx="118968" formatCode="0.00E+00">
                  <c:v>-8.9055000000000002E-3</c:v>
                </c:pt>
                <c:pt idx="118969" formatCode="0.00E+00">
                  <c:v>-8.6823100000000004E-3</c:v>
                </c:pt>
                <c:pt idx="118970" formatCode="0.00E+00">
                  <c:v>-8.4477500000000004E-3</c:v>
                </c:pt>
                <c:pt idx="118971" formatCode="0.00E+00">
                  <c:v>-8.2021799999999999E-3</c:v>
                </c:pt>
                <c:pt idx="118972" formatCode="0.00E+00">
                  <c:v>-7.9459700000000001E-3</c:v>
                </c:pt>
                <c:pt idx="118973" formatCode="0.00E+00">
                  <c:v>-7.6794899999999998E-3</c:v>
                </c:pt>
                <c:pt idx="118974" formatCode="0.00E+00">
                  <c:v>-7.4031499999999998E-3</c:v>
                </c:pt>
                <c:pt idx="118975" formatCode="0.00E+00">
                  <c:v>-7.1173699999999996E-3</c:v>
                </c:pt>
                <c:pt idx="118976" formatCode="0.00E+00">
                  <c:v>-6.82258E-3</c:v>
                </c:pt>
                <c:pt idx="118977" formatCode="0.00E+00">
                  <c:v>-6.5192399999999999E-3</c:v>
                </c:pt>
                <c:pt idx="118978" formatCode="0.00E+00">
                  <c:v>-6.2077900000000004E-3</c:v>
                </c:pt>
                <c:pt idx="118979" formatCode="0.00E+00">
                  <c:v>-5.88873E-3</c:v>
                </c:pt>
                <c:pt idx="118980" formatCode="0.00E+00">
                  <c:v>-5.5625300000000004E-3</c:v>
                </c:pt>
                <c:pt idx="118981" formatCode="0.00E+00">
                  <c:v>-5.2297000000000003E-3</c:v>
                </c:pt>
                <c:pt idx="118982" formatCode="0.00E+00">
                  <c:v>-4.8907400000000002E-3</c:v>
                </c:pt>
                <c:pt idx="118983" formatCode="0.00E+00">
                  <c:v>-4.5461900000000003E-3</c:v>
                </c:pt>
                <c:pt idx="118984" formatCode="0.00E+00">
                  <c:v>-4.1965500000000003E-3</c:v>
                </c:pt>
                <c:pt idx="118985" formatCode="0.00E+00">
                  <c:v>-3.8423900000000002E-3</c:v>
                </c:pt>
                <c:pt idx="118986" formatCode="0.00E+00">
                  <c:v>-3.4842300000000001E-3</c:v>
                </c:pt>
                <c:pt idx="118987" formatCode="0.00E+00">
                  <c:v>-3.12262E-3</c:v>
                </c:pt>
                <c:pt idx="118988" formatCode="0.00E+00">
                  <c:v>-2.7581400000000001E-3</c:v>
                </c:pt>
                <c:pt idx="118989" formatCode="0.00E+00">
                  <c:v>-2.3913300000000001E-3</c:v>
                </c:pt>
                <c:pt idx="118990" formatCode="0.00E+00">
                  <c:v>-2.0227600000000002E-3</c:v>
                </c:pt>
                <c:pt idx="118991" formatCode="0.00E+00">
                  <c:v>-1.653E-3</c:v>
                </c:pt>
                <c:pt idx="118992" formatCode="0.00E+00">
                  <c:v>-1.2826199999999999E-3</c:v>
                </c:pt>
                <c:pt idx="118993" formatCode="0.00E+00">
                  <c:v>-9.1218099999999997E-4</c:v>
                </c:pt>
                <c:pt idx="118994" formatCode="0.00E+00">
                  <c:v>-5.4225599999999997E-4</c:v>
                </c:pt>
                <c:pt idx="118995" formatCode="0.00E+00">
                  <c:v>-1.7341200000000001E-4</c:v>
                </c:pt>
                <c:pt idx="118996" formatCode="0.00E+00">
                  <c:v>1.9378599999999999E-4</c:v>
                </c:pt>
                <c:pt idx="118997" formatCode="0.00E+00">
                  <c:v>5.5877499999999996E-4</c:v>
                </c:pt>
                <c:pt idx="118998" formatCode="0.00E+00">
                  <c:v>9.2099800000000002E-4</c:v>
                </c:pt>
                <c:pt idx="118999" formatCode="0.00E+00">
                  <c:v>1.2799E-3</c:v>
                </c:pt>
                <c:pt idx="119000" formatCode="0.00E+00">
                  <c:v>1.6349400000000001E-3</c:v>
                </c:pt>
                <c:pt idx="119001" formatCode="0.00E+00">
                  <c:v>1.9855799999999998E-3</c:v>
                </c:pt>
                <c:pt idx="119002" formatCode="0.00E+00">
                  <c:v>2.3312699999999999E-3</c:v>
                </c:pt>
                <c:pt idx="119003" formatCode="0.00E+00">
                  <c:v>2.6715100000000002E-3</c:v>
                </c:pt>
                <c:pt idx="119004" formatCode="0.00E+00">
                  <c:v>3.0057700000000001E-3</c:v>
                </c:pt>
                <c:pt idx="119005" formatCode="0.00E+00">
                  <c:v>3.3335600000000002E-3</c:v>
                </c:pt>
                <c:pt idx="119006" formatCode="0.00E+00">
                  <c:v>3.65438E-3</c:v>
                </c:pt>
                <c:pt idx="119007" formatCode="0.00E+00">
                  <c:v>3.9677499999999999E-3</c:v>
                </c:pt>
                <c:pt idx="119008" formatCode="0.00E+00">
                  <c:v>4.2732100000000004E-3</c:v>
                </c:pt>
                <c:pt idx="119009" formatCode="0.00E+00">
                  <c:v>4.5703000000000002E-3</c:v>
                </c:pt>
                <c:pt idx="119010" formatCode="0.00E+00">
                  <c:v>4.8585900000000003E-3</c:v>
                </c:pt>
                <c:pt idx="119011" formatCode="0.00E+00">
                  <c:v>5.1376499999999997E-3</c:v>
                </c:pt>
                <c:pt idx="119012" formatCode="0.00E+00">
                  <c:v>5.4070799999999999E-3</c:v>
                </c:pt>
                <c:pt idx="119013" formatCode="0.00E+00">
                  <c:v>5.6664899999999997E-3</c:v>
                </c:pt>
                <c:pt idx="119014" formatCode="0.00E+00">
                  <c:v>5.9154899999999998E-3</c:v>
                </c:pt>
                <c:pt idx="119015" formatCode="0.00E+00">
                  <c:v>6.1537500000000004E-3</c:v>
                </c:pt>
                <c:pt idx="119016" formatCode="0.00E+00">
                  <c:v>6.38092E-3</c:v>
                </c:pt>
                <c:pt idx="119017" formatCode="0.00E+00">
                  <c:v>6.5966799999999997E-3</c:v>
                </c:pt>
                <c:pt idx="119018" formatCode="0.00E+00">
                  <c:v>6.8007299999999996E-3</c:v>
                </c:pt>
                <c:pt idx="119019" formatCode="0.00E+00">
                  <c:v>6.9928100000000003E-3</c:v>
                </c:pt>
                <c:pt idx="119020" formatCode="0.00E+00">
                  <c:v>7.1726400000000001E-3</c:v>
                </c:pt>
                <c:pt idx="119021" formatCode="0.00E+00">
                  <c:v>7.3400000000000002E-3</c:v>
                </c:pt>
                <c:pt idx="119022" formatCode="0.00E+00">
                  <c:v>7.4946700000000002E-3</c:v>
                </c:pt>
                <c:pt idx="119023" formatCode="0.00E+00">
                  <c:v>7.6364600000000003E-3</c:v>
                </c:pt>
                <c:pt idx="119024" formatCode="0.00E+00">
                  <c:v>7.7651899999999999E-3</c:v>
                </c:pt>
                <c:pt idx="119025" formatCode="0.00E+00">
                  <c:v>7.8807100000000008E-3</c:v>
                </c:pt>
                <c:pt idx="119026" formatCode="0.00E+00">
                  <c:v>7.9828999999999994E-3</c:v>
                </c:pt>
                <c:pt idx="119027" formatCode="0.00E+00">
                  <c:v>8.0716599999999996E-3</c:v>
                </c:pt>
                <c:pt idx="119028" formatCode="0.00E+00">
                  <c:v>8.1468900000000004E-3</c:v>
                </c:pt>
                <c:pt idx="119029" formatCode="0.00E+00">
                  <c:v>8.2085500000000002E-3</c:v>
                </c:pt>
                <c:pt idx="119030" formatCode="0.00E+00">
                  <c:v>8.2565999999999994E-3</c:v>
                </c:pt>
                <c:pt idx="119031" formatCode="0.00E+00">
                  <c:v>8.2910199999999996E-3</c:v>
                </c:pt>
                <c:pt idx="119032" formatCode="0.00E+00">
                  <c:v>8.3118199999999993E-3</c:v>
                </c:pt>
                <c:pt idx="119033" formatCode="0.00E+00">
                  <c:v>8.3190399999999998E-3</c:v>
                </c:pt>
                <c:pt idx="119034" formatCode="0.00E+00">
                  <c:v>8.3127300000000008E-3</c:v>
                </c:pt>
                <c:pt idx="119035" formatCode="0.00E+00">
                  <c:v>8.2929800000000001E-3</c:v>
                </c:pt>
                <c:pt idx="119036" formatCode="0.00E+00">
                  <c:v>8.2598700000000008E-3</c:v>
                </c:pt>
                <c:pt idx="119037" formatCode="0.00E+00">
                  <c:v>8.2135400000000001E-3</c:v>
                </c:pt>
                <c:pt idx="119038" formatCode="0.00E+00">
                  <c:v>8.1541300000000008E-3</c:v>
                </c:pt>
                <c:pt idx="119039" formatCode="0.00E+00">
                  <c:v>8.08181E-3</c:v>
                </c:pt>
                <c:pt idx="119040" formatCode="0.00E+00">
                  <c:v>7.9967600000000003E-3</c:v>
                </c:pt>
                <c:pt idx="119041" formatCode="0.00E+00">
                  <c:v>7.8991900000000004E-3</c:v>
                </c:pt>
                <c:pt idx="119042" formatCode="0.00E+00">
                  <c:v>7.7893399999999996E-3</c:v>
                </c:pt>
                <c:pt idx="119043" formatCode="0.00E+00">
                  <c:v>7.6674600000000001E-3</c:v>
                </c:pt>
                <c:pt idx="119044" formatCode="0.00E+00">
                  <c:v>7.5338100000000002E-3</c:v>
                </c:pt>
                <c:pt idx="119045" formatCode="0.00E+00">
                  <c:v>7.3886799999999999E-3</c:v>
                </c:pt>
                <c:pt idx="119046" formatCode="0.00E+00">
                  <c:v>7.23239E-3</c:v>
                </c:pt>
                <c:pt idx="119047" formatCode="0.00E+00">
                  <c:v>7.0652500000000003E-3</c:v>
                </c:pt>
                <c:pt idx="119048" formatCode="0.00E+00">
                  <c:v>6.8876199999999997E-3</c:v>
                </c:pt>
                <c:pt idx="119049" formatCode="0.00E+00">
                  <c:v>6.6998500000000002E-3</c:v>
                </c:pt>
                <c:pt idx="119050" formatCode="0.00E+00">
                  <c:v>6.5023099999999999E-3</c:v>
                </c:pt>
                <c:pt idx="119051" formatCode="0.00E+00">
                  <c:v>6.2954100000000004E-3</c:v>
                </c:pt>
                <c:pt idx="119052" formatCode="0.00E+00">
                  <c:v>6.0795500000000004E-3</c:v>
                </c:pt>
                <c:pt idx="119053" formatCode="0.00E+00">
                  <c:v>5.8551499999999999E-3</c:v>
                </c:pt>
                <c:pt idx="119054" formatCode="0.00E+00">
                  <c:v>5.6226499999999999E-3</c:v>
                </c:pt>
                <c:pt idx="119055" formatCode="0.00E+00">
                  <c:v>5.3824800000000003E-3</c:v>
                </c:pt>
                <c:pt idx="119056" formatCode="0.00E+00">
                  <c:v>5.13512E-3</c:v>
                </c:pt>
                <c:pt idx="119057" formatCode="0.00E+00">
                  <c:v>4.8810399999999997E-3</c:v>
                </c:pt>
                <c:pt idx="119058" formatCode="0.00E+00">
                  <c:v>4.6207000000000002E-3</c:v>
                </c:pt>
                <c:pt idx="119059" formatCode="0.00E+00">
                  <c:v>4.3546100000000001E-3</c:v>
                </c:pt>
                <c:pt idx="119060" formatCode="0.00E+00">
                  <c:v>4.08326E-3</c:v>
                </c:pt>
                <c:pt idx="119061" formatCode="0.00E+00">
                  <c:v>3.80715E-3</c:v>
                </c:pt>
                <c:pt idx="119062" formatCode="0.00E+00">
                  <c:v>3.5268000000000001E-3</c:v>
                </c:pt>
                <c:pt idx="119063" formatCode="0.00E+00">
                  <c:v>3.2427300000000001E-3</c:v>
                </c:pt>
                <c:pt idx="119064" formatCode="0.00E+00">
                  <c:v>2.95546E-3</c:v>
                </c:pt>
                <c:pt idx="119065" formatCode="0.00E+00">
                  <c:v>2.6655099999999998E-3</c:v>
                </c:pt>
                <c:pt idx="119066" formatCode="0.00E+00">
                  <c:v>2.3734199999999998E-3</c:v>
                </c:pt>
                <c:pt idx="119067" formatCode="0.00E+00">
                  <c:v>2.0797200000000002E-3</c:v>
                </c:pt>
                <c:pt idx="119068" formatCode="0.00E+00">
                  <c:v>1.7849299999999999E-3</c:v>
                </c:pt>
                <c:pt idx="119069" formatCode="0.00E+00">
                  <c:v>1.4896E-3</c:v>
                </c:pt>
                <c:pt idx="119070" formatCode="0.00E+00">
                  <c:v>1.19425E-3</c:v>
                </c:pt>
                <c:pt idx="119071" formatCode="0.00E+00">
                  <c:v>8.9941499999999998E-4</c:v>
                </c:pt>
                <c:pt idx="119072" formatCode="0.00E+00">
                  <c:v>6.0562300000000001E-4</c:v>
                </c:pt>
                <c:pt idx="119073" formatCode="0.00E+00">
                  <c:v>3.13398E-4</c:v>
                </c:pt>
                <c:pt idx="119074" formatCode="0.00E+00">
                  <c:v>2.3258899999999999E-5</c:v>
                </c:pt>
                <c:pt idx="119075" formatCode="0.00E+00">
                  <c:v>-2.6427999999999998E-4</c:v>
                </c:pt>
                <c:pt idx="119076" formatCode="0.00E+00">
                  <c:v>-5.4870899999999998E-4</c:v>
                </c:pt>
                <c:pt idx="119077" formatCode="0.00E+00">
                  <c:v>-8.2952899999999997E-4</c:v>
                </c:pt>
                <c:pt idx="119078" formatCode="0.00E+00">
                  <c:v>-1.10625E-3</c:v>
                </c:pt>
                <c:pt idx="119079" formatCode="0.00E+00">
                  <c:v>-1.37838E-3</c:v>
                </c:pt>
                <c:pt idx="119080" formatCode="0.00E+00">
                  <c:v>-1.6454499999999999E-3</c:v>
                </c:pt>
                <c:pt idx="119081" formatCode="0.00E+00">
                  <c:v>-1.9069899999999999E-3</c:v>
                </c:pt>
                <c:pt idx="119082" formatCode="0.00E+00">
                  <c:v>-2.16256E-3</c:v>
                </c:pt>
                <c:pt idx="119083" formatCode="0.00E+00">
                  <c:v>-2.4117000000000001E-3</c:v>
                </c:pt>
                <c:pt idx="119084" formatCode="0.00E+00">
                  <c:v>-2.65401E-3</c:v>
                </c:pt>
                <c:pt idx="119085" formatCode="0.00E+00">
                  <c:v>-2.8890500000000002E-3</c:v>
                </c:pt>
                <c:pt idx="119086" formatCode="0.00E+00">
                  <c:v>-3.11642E-3</c:v>
                </c:pt>
                <c:pt idx="119087" formatCode="0.00E+00">
                  <c:v>-3.3357600000000001E-3</c:v>
                </c:pt>
                <c:pt idx="119088" formatCode="0.00E+00">
                  <c:v>-3.54667E-3</c:v>
                </c:pt>
                <c:pt idx="119089" formatCode="0.00E+00">
                  <c:v>-3.7488199999999999E-3</c:v>
                </c:pt>
                <c:pt idx="119090" formatCode="0.00E+00">
                  <c:v>-3.9418600000000002E-3</c:v>
                </c:pt>
                <c:pt idx="119091" formatCode="0.00E+00">
                  <c:v>-4.1254799999999999E-3</c:v>
                </c:pt>
                <c:pt idx="119092" formatCode="0.00E+00">
                  <c:v>-4.2993600000000003E-3</c:v>
                </c:pt>
                <c:pt idx="119093" formatCode="0.00E+00">
                  <c:v>-4.4632400000000003E-3</c:v>
                </c:pt>
                <c:pt idx="119094" formatCode="0.00E+00">
                  <c:v>-4.6168399999999997E-3</c:v>
                </c:pt>
                <c:pt idx="119095" formatCode="0.00E+00">
                  <c:v>-4.7599199999999999E-3</c:v>
                </c:pt>
                <c:pt idx="119096" formatCode="0.00E+00">
                  <c:v>-4.8922599999999998E-3</c:v>
                </c:pt>
                <c:pt idx="119097" formatCode="0.00E+00">
                  <c:v>-5.0136399999999998E-3</c:v>
                </c:pt>
                <c:pt idx="119098" formatCode="0.00E+00">
                  <c:v>-5.1238799999999999E-3</c:v>
                </c:pt>
                <c:pt idx="119099" formatCode="0.00E+00">
                  <c:v>-5.2228200000000004E-3</c:v>
                </c:pt>
                <c:pt idx="119100" formatCode="0.00E+00">
                  <c:v>-5.3103200000000003E-3</c:v>
                </c:pt>
                <c:pt idx="119101" formatCode="0.00E+00">
                  <c:v>-5.3862399999999996E-3</c:v>
                </c:pt>
                <c:pt idx="119102" formatCode="0.00E+00">
                  <c:v>-5.4504899999999997E-3</c:v>
                </c:pt>
                <c:pt idx="119103" formatCode="0.00E+00">
                  <c:v>-5.5029800000000002E-3</c:v>
                </c:pt>
                <c:pt idx="119104" formatCode="0.00E+00">
                  <c:v>-5.5436699999999997E-3</c:v>
                </c:pt>
                <c:pt idx="119105" formatCode="0.00E+00">
                  <c:v>-5.5725000000000002E-3</c:v>
                </c:pt>
                <c:pt idx="119106" formatCode="0.00E+00">
                  <c:v>-5.5894600000000001E-3</c:v>
                </c:pt>
                <c:pt idx="119107" formatCode="0.00E+00">
                  <c:v>-5.5945600000000002E-3</c:v>
                </c:pt>
                <c:pt idx="119108" formatCode="0.00E+00">
                  <c:v>-5.5878300000000002E-3</c:v>
                </c:pt>
                <c:pt idx="119109" formatCode="0.00E+00">
                  <c:v>-5.5693000000000001E-3</c:v>
                </c:pt>
                <c:pt idx="119110" formatCode="0.00E+00">
                  <c:v>-5.5390600000000002E-3</c:v>
                </c:pt>
                <c:pt idx="119111" formatCode="0.00E+00">
                  <c:v>-5.4971899999999999E-3</c:v>
                </c:pt>
                <c:pt idx="119112" formatCode="0.00E+00">
                  <c:v>-5.4438000000000004E-3</c:v>
                </c:pt>
                <c:pt idx="119113" formatCode="0.00E+00">
                  <c:v>-5.37901E-3</c:v>
                </c:pt>
                <c:pt idx="119114" formatCode="0.00E+00">
                  <c:v>-5.3030000000000004E-3</c:v>
                </c:pt>
                <c:pt idx="119115" formatCode="0.00E+00">
                  <c:v>-5.2159099999999998E-3</c:v>
                </c:pt>
                <c:pt idx="119116" formatCode="0.00E+00">
                  <c:v>-5.1179499999999996E-3</c:v>
                </c:pt>
                <c:pt idx="119117" formatCode="0.00E+00">
                  <c:v>-5.0093300000000002E-3</c:v>
                </c:pt>
                <c:pt idx="119118" formatCode="0.00E+00">
                  <c:v>-4.8902700000000004E-3</c:v>
                </c:pt>
                <c:pt idx="119119" formatCode="0.00E+00">
                  <c:v>-4.7610200000000004E-3</c:v>
                </c:pt>
                <c:pt idx="119120" formatCode="0.00E+00">
                  <c:v>-4.6218500000000003E-3</c:v>
                </c:pt>
                <c:pt idx="119121" formatCode="0.00E+00">
                  <c:v>-4.4730400000000002E-3</c:v>
                </c:pt>
                <c:pt idx="119122" formatCode="0.00E+00">
                  <c:v>-4.3148800000000001E-3</c:v>
                </c:pt>
                <c:pt idx="119123" formatCode="0.00E+00">
                  <c:v>-4.1476999999999998E-3</c:v>
                </c:pt>
                <c:pt idx="119124" formatCode="0.00E+00">
                  <c:v>-3.97182E-3</c:v>
                </c:pt>
                <c:pt idx="119125" formatCode="0.00E+00">
                  <c:v>-3.7875999999999999E-3</c:v>
                </c:pt>
                <c:pt idx="119126" formatCode="0.00E+00">
                  <c:v>-3.59538E-3</c:v>
                </c:pt>
                <c:pt idx="119127" formatCode="0.00E+00">
                  <c:v>-3.3955499999999998E-3</c:v>
                </c:pt>
                <c:pt idx="119128" formatCode="0.00E+00">
                  <c:v>-3.18849E-3</c:v>
                </c:pt>
                <c:pt idx="119129" formatCode="0.00E+00">
                  <c:v>-2.9746E-3</c:v>
                </c:pt>
                <c:pt idx="119130" formatCode="0.00E+00">
                  <c:v>-2.7542999999999999E-3</c:v>
                </c:pt>
                <c:pt idx="119131" formatCode="0.00E+00">
                  <c:v>-2.5279899999999999E-3</c:v>
                </c:pt>
                <c:pt idx="119132" formatCode="0.00E+00">
                  <c:v>-2.29613E-3</c:v>
                </c:pt>
                <c:pt idx="119133" formatCode="0.00E+00">
                  <c:v>-2.0591400000000001E-3</c:v>
                </c:pt>
                <c:pt idx="119134" formatCode="0.00E+00">
                  <c:v>-1.8174700000000001E-3</c:v>
                </c:pt>
                <c:pt idx="119135" formatCode="0.00E+00">
                  <c:v>-1.5715900000000001E-3</c:v>
                </c:pt>
                <c:pt idx="119136" formatCode="0.00E+00">
                  <c:v>-1.3219499999999999E-3</c:v>
                </c:pt>
                <c:pt idx="119137" formatCode="0.00E+00">
                  <c:v>-1.0690299999999999E-3</c:v>
                </c:pt>
                <c:pt idx="119138" formatCode="0.00E+00">
                  <c:v>-8.13294E-4</c:v>
                </c:pt>
                <c:pt idx="119139" formatCode="0.00E+00">
                  <c:v>-5.5522799999999995E-4</c:v>
                </c:pt>
                <c:pt idx="119140" formatCode="0.00E+00">
                  <c:v>-2.9531099999999998E-4</c:v>
                </c:pt>
                <c:pt idx="119141" formatCode="0.00E+00">
                  <c:v>-3.4028600000000001E-5</c:v>
                </c:pt>
                <c:pt idx="119142" formatCode="0.00E+00">
                  <c:v>2.2813400000000001E-4</c:v>
                </c:pt>
                <c:pt idx="119143" formatCode="0.00E+00">
                  <c:v>4.9069000000000001E-4</c:v>
                </c:pt>
                <c:pt idx="119144" formatCode="0.00E+00">
                  <c:v>7.53153E-4</c:v>
                </c:pt>
                <c:pt idx="119145" formatCode="0.00E+00">
                  <c:v>1.01504E-3</c:v>
                </c:pt>
                <c:pt idx="119146" formatCode="0.00E+00">
                  <c:v>1.27586E-3</c:v>
                </c:pt>
                <c:pt idx="119147" formatCode="0.00E+00">
                  <c:v>1.5351399999999999E-3</c:v>
                </c:pt>
                <c:pt idx="119148" formatCode="0.00E+00">
                  <c:v>1.7924E-3</c:v>
                </c:pt>
                <c:pt idx="119149" formatCode="0.00E+00">
                  <c:v>2.0471700000000001E-3</c:v>
                </c:pt>
                <c:pt idx="119150" formatCode="0.00E+00">
                  <c:v>2.29897E-3</c:v>
                </c:pt>
                <c:pt idx="119151" formatCode="0.00E+00">
                  <c:v>2.5473599999999998E-3</c:v>
                </c:pt>
                <c:pt idx="119152" formatCode="0.00E+00">
                  <c:v>2.7918700000000001E-3</c:v>
                </c:pt>
                <c:pt idx="119153" formatCode="0.00E+00">
                  <c:v>3.0320500000000001E-3</c:v>
                </c:pt>
                <c:pt idx="119154" formatCode="0.00E+00">
                  <c:v>3.2674800000000001E-3</c:v>
                </c:pt>
                <c:pt idx="119155" formatCode="0.00E+00">
                  <c:v>3.4977099999999998E-3</c:v>
                </c:pt>
                <c:pt idx="119156" formatCode="0.00E+00">
                  <c:v>3.7223400000000002E-3</c:v>
                </c:pt>
                <c:pt idx="119157" formatCode="0.00E+00">
                  <c:v>3.9409400000000004E-3</c:v>
                </c:pt>
                <c:pt idx="119158" formatCode="0.00E+00">
                  <c:v>4.1531399999999996E-3</c:v>
                </c:pt>
                <c:pt idx="119159" formatCode="0.00E+00">
                  <c:v>4.3585300000000002E-3</c:v>
                </c:pt>
                <c:pt idx="119160" formatCode="0.00E+00">
                  <c:v>4.55675E-3</c:v>
                </c:pt>
                <c:pt idx="119161" formatCode="0.00E+00">
                  <c:v>4.7474400000000003E-3</c:v>
                </c:pt>
                <c:pt idx="119162" formatCode="0.00E+00">
                  <c:v>4.9302499999999997E-3</c:v>
                </c:pt>
                <c:pt idx="119163" formatCode="0.00E+00">
                  <c:v>5.1048600000000001E-3</c:v>
                </c:pt>
                <c:pt idx="119164" formatCode="0.00E+00">
                  <c:v>5.2709499999999999E-3</c:v>
                </c:pt>
                <c:pt idx="119165" formatCode="0.00E+00">
                  <c:v>5.4282200000000001E-3</c:v>
                </c:pt>
                <c:pt idx="119166" formatCode="0.00E+00">
                  <c:v>5.5763799999999997E-3</c:v>
                </c:pt>
                <c:pt idx="119167" formatCode="0.00E+00">
                  <c:v>5.7151800000000003E-3</c:v>
                </c:pt>
                <c:pt idx="119168" formatCode="0.00E+00">
                  <c:v>5.8443499999999999E-3</c:v>
                </c:pt>
                <c:pt idx="119169" formatCode="0.00E+00">
                  <c:v>5.9636699999999999E-3</c:v>
                </c:pt>
                <c:pt idx="119170" formatCode="0.00E+00">
                  <c:v>6.0729299999999998E-3</c:v>
                </c:pt>
                <c:pt idx="119171" formatCode="0.00E+00">
                  <c:v>6.17192E-3</c:v>
                </c:pt>
                <c:pt idx="119172" formatCode="0.00E+00">
                  <c:v>6.2604799999999997E-3</c:v>
                </c:pt>
                <c:pt idx="119173" formatCode="0.00E+00">
                  <c:v>6.3384299999999999E-3</c:v>
                </c:pt>
                <c:pt idx="119174" formatCode="0.00E+00">
                  <c:v>6.4056499999999997E-3</c:v>
                </c:pt>
                <c:pt idx="119175" formatCode="0.00E+00">
                  <c:v>6.4619999999999999E-3</c:v>
                </c:pt>
                <c:pt idx="119176" formatCode="0.00E+00">
                  <c:v>6.5074E-3</c:v>
                </c:pt>
                <c:pt idx="119177" formatCode="0.00E+00">
                  <c:v>6.5417499999999998E-3</c:v>
                </c:pt>
                <c:pt idx="119178" formatCode="0.00E+00">
                  <c:v>6.5649899999999997E-3</c:v>
                </c:pt>
                <c:pt idx="119179" formatCode="0.00E+00">
                  <c:v>6.5770899999999998E-3</c:v>
                </c:pt>
                <c:pt idx="119180" formatCode="0.00E+00">
                  <c:v>6.5780099999999996E-3</c:v>
                </c:pt>
                <c:pt idx="119181" formatCode="0.00E+00">
                  <c:v>6.5677499999999998E-3</c:v>
                </c:pt>
                <c:pt idx="119182" formatCode="0.00E+00">
                  <c:v>6.5463400000000003E-3</c:v>
                </c:pt>
                <c:pt idx="119183" formatCode="0.00E+00">
                  <c:v>6.5138000000000001E-3</c:v>
                </c:pt>
                <c:pt idx="119184" formatCode="0.00E+00">
                  <c:v>6.4701899999999998E-3</c:v>
                </c:pt>
                <c:pt idx="119185" formatCode="0.00E+00">
                  <c:v>6.4155899999999997E-3</c:v>
                </c:pt>
                <c:pt idx="119186" formatCode="0.00E+00">
                  <c:v>6.3500900000000001E-3</c:v>
                </c:pt>
                <c:pt idx="119187" formatCode="0.00E+00">
                  <c:v>6.2737899999999996E-3</c:v>
                </c:pt>
                <c:pt idx="119188" formatCode="0.00E+00">
                  <c:v>6.1868399999999999E-3</c:v>
                </c:pt>
                <c:pt idx="119189" formatCode="0.00E+00">
                  <c:v>6.0893700000000002E-3</c:v>
                </c:pt>
                <c:pt idx="119190" formatCode="0.00E+00">
                  <c:v>5.9815600000000003E-3</c:v>
                </c:pt>
                <c:pt idx="119191" formatCode="0.00E+00">
                  <c:v>5.8636000000000001E-3</c:v>
                </c:pt>
                <c:pt idx="119192" formatCode="0.00E+00">
                  <c:v>5.73567E-3</c:v>
                </c:pt>
                <c:pt idx="119193" formatCode="0.00E+00">
                  <c:v>5.5980099999999996E-3</c:v>
                </c:pt>
                <c:pt idx="119194" formatCode="0.00E+00">
                  <c:v>5.4508400000000002E-3</c:v>
                </c:pt>
                <c:pt idx="119195" formatCode="0.00E+00">
                  <c:v>5.2944300000000001E-3</c:v>
                </c:pt>
                <c:pt idx="119196" formatCode="0.00E+00">
                  <c:v>5.1290199999999998E-3</c:v>
                </c:pt>
                <c:pt idx="119197" formatCode="0.00E+00">
                  <c:v>4.9549199999999998E-3</c:v>
                </c:pt>
                <c:pt idx="119198" formatCode="0.00E+00">
                  <c:v>4.7724000000000004E-3</c:v>
                </c:pt>
                <c:pt idx="119199" formatCode="0.00E+00">
                  <c:v>4.5817899999999996E-3</c:v>
                </c:pt>
                <c:pt idx="119200" formatCode="0.00E+00">
                  <c:v>4.3834099999999999E-3</c:v>
                </c:pt>
                <c:pt idx="119201" formatCode="0.00E+00">
                  <c:v>4.1775800000000002E-3</c:v>
                </c:pt>
                <c:pt idx="119202" formatCode="0.00E+00">
                  <c:v>3.96467E-3</c:v>
                </c:pt>
                <c:pt idx="119203" formatCode="0.00E+00">
                  <c:v>3.7450199999999999E-3</c:v>
                </c:pt>
                <c:pt idx="119204" formatCode="0.00E+00">
                  <c:v>3.519E-3</c:v>
                </c:pt>
                <c:pt idx="119205" formatCode="0.00E+00">
                  <c:v>3.2870099999999999E-3</c:v>
                </c:pt>
                <c:pt idx="119206" formatCode="0.00E+00">
                  <c:v>3.0494300000000001E-3</c:v>
                </c:pt>
                <c:pt idx="119207" formatCode="0.00E+00">
                  <c:v>2.8066499999999999E-3</c:v>
                </c:pt>
                <c:pt idx="119208" formatCode="0.00E+00">
                  <c:v>2.55908E-3</c:v>
                </c:pt>
                <c:pt idx="119209" formatCode="0.00E+00">
                  <c:v>2.3070999999999999E-3</c:v>
                </c:pt>
                <c:pt idx="119210" formatCode="0.00E+00">
                  <c:v>2.0511599999999998E-3</c:v>
                </c:pt>
                <c:pt idx="119211" formatCode="0.00E+00">
                  <c:v>1.7917300000000001E-3</c:v>
                </c:pt>
                <c:pt idx="119212" formatCode="0.00E+00">
                  <c:v>1.52932E-3</c:v>
                </c:pt>
                <c:pt idx="119213" formatCode="0.00E+00">
                  <c:v>1.2644500000000001E-3</c:v>
                </c:pt>
                <c:pt idx="119214" formatCode="0.00E+00">
                  <c:v>9.9756600000000008E-4</c:v>
                </c:pt>
                <c:pt idx="119215" formatCode="0.00E+00">
                  <c:v>7.2905500000000005E-4</c:v>
                </c:pt>
                <c:pt idx="119216" formatCode="0.00E+00">
                  <c:v>4.5926499999999999E-4</c:v>
                </c:pt>
                <c:pt idx="119217" formatCode="0.00E+00">
                  <c:v>1.8856100000000001E-4</c:v>
                </c:pt>
                <c:pt idx="119218" formatCode="0.00E+00">
                  <c:v>-8.2683199999999995E-5</c:v>
                </c:pt>
                <c:pt idx="119219" formatCode="0.00E+00">
                  <c:v>-3.5408999999999999E-4</c:v>
                </c:pt>
                <c:pt idx="119220" formatCode="0.00E+00">
                  <c:v>-6.2528300000000002E-4</c:v>
                </c:pt>
                <c:pt idx="119221" formatCode="0.00E+00">
                  <c:v>-8.9587200000000003E-4</c:v>
                </c:pt>
                <c:pt idx="119222" formatCode="0.00E+00">
                  <c:v>-1.1654499999999999E-3</c:v>
                </c:pt>
                <c:pt idx="119223" formatCode="0.00E+00">
                  <c:v>-1.43363E-3</c:v>
                </c:pt>
                <c:pt idx="119224" formatCode="0.00E+00">
                  <c:v>-1.7000699999999999E-3</c:v>
                </c:pt>
                <c:pt idx="119225" formatCode="0.00E+00">
                  <c:v>-1.96445E-3</c:v>
                </c:pt>
                <c:pt idx="119226" formatCode="0.00E+00">
                  <c:v>-2.2263399999999998E-3</c:v>
                </c:pt>
                <c:pt idx="119227" formatCode="0.00E+00">
                  <c:v>-2.4853200000000001E-3</c:v>
                </c:pt>
                <c:pt idx="119228" formatCode="0.00E+00">
                  <c:v>-2.74107E-3</c:v>
                </c:pt>
                <c:pt idx="119229" formatCode="0.00E+00">
                  <c:v>-2.9933300000000002E-3</c:v>
                </c:pt>
                <c:pt idx="119230" formatCode="0.00E+00">
                  <c:v>-3.24172E-3</c:v>
                </c:pt>
                <c:pt idx="119231" formatCode="0.00E+00">
                  <c:v>-3.4859100000000001E-3</c:v>
                </c:pt>
                <c:pt idx="119232" formatCode="0.00E+00">
                  <c:v>-3.7256099999999999E-3</c:v>
                </c:pt>
                <c:pt idx="119233" formatCode="0.00E+00">
                  <c:v>-3.9605200000000004E-3</c:v>
                </c:pt>
                <c:pt idx="119234" formatCode="0.00E+00">
                  <c:v>-4.1901400000000002E-3</c:v>
                </c:pt>
                <c:pt idx="119235" formatCode="0.00E+00">
                  <c:v>-4.4140000000000004E-3</c:v>
                </c:pt>
                <c:pt idx="119236" formatCode="0.00E+00">
                  <c:v>-4.6318899999999996E-3</c:v>
                </c:pt>
                <c:pt idx="119237" formatCode="0.00E+00">
                  <c:v>-4.8437100000000002E-3</c:v>
                </c:pt>
                <c:pt idx="119238" formatCode="0.00E+00">
                  <c:v>-5.0492100000000002E-3</c:v>
                </c:pt>
                <c:pt idx="119239" formatCode="0.00E+00">
                  <c:v>-5.24816E-3</c:v>
                </c:pt>
                <c:pt idx="119240" formatCode="0.00E+00">
                  <c:v>-5.4402900000000004E-3</c:v>
                </c:pt>
                <c:pt idx="119241" formatCode="0.00E+00">
                  <c:v>-5.62526E-3</c:v>
                </c:pt>
                <c:pt idx="119242" formatCode="0.00E+00">
                  <c:v>-5.8026600000000003E-3</c:v>
                </c:pt>
                <c:pt idx="119243" formatCode="0.00E+00">
                  <c:v>-5.97227E-3</c:v>
                </c:pt>
                <c:pt idx="119244" formatCode="0.00E+00">
                  <c:v>-6.1340199999999996E-3</c:v>
                </c:pt>
                <c:pt idx="119245" formatCode="0.00E+00">
                  <c:v>-6.2879499999999996E-3</c:v>
                </c:pt>
                <c:pt idx="119246" formatCode="0.00E+00">
                  <c:v>-6.4339499999999999E-3</c:v>
                </c:pt>
                <c:pt idx="119247" formatCode="0.00E+00">
                  <c:v>-6.5717800000000002E-3</c:v>
                </c:pt>
                <c:pt idx="119248" formatCode="0.00E+00">
                  <c:v>-6.7013000000000003E-3</c:v>
                </c:pt>
                <c:pt idx="119249" formatCode="0.00E+00">
                  <c:v>-6.8224399999999999E-3</c:v>
                </c:pt>
                <c:pt idx="119250" formatCode="0.00E+00">
                  <c:v>-6.9351100000000004E-3</c:v>
                </c:pt>
                <c:pt idx="119251" formatCode="0.00E+00">
                  <c:v>-7.0392600000000003E-3</c:v>
                </c:pt>
                <c:pt idx="119252" formatCode="0.00E+00">
                  <c:v>-7.1348200000000001E-3</c:v>
                </c:pt>
                <c:pt idx="119253" formatCode="0.00E+00">
                  <c:v>-7.2216900000000002E-3</c:v>
                </c:pt>
                <c:pt idx="119254" formatCode="0.00E+00">
                  <c:v>-7.2999500000000004E-3</c:v>
                </c:pt>
                <c:pt idx="119255" formatCode="0.00E+00">
                  <c:v>-7.3696999999999999E-3</c:v>
                </c:pt>
                <c:pt idx="119256" formatCode="0.00E+00">
                  <c:v>-7.43073E-3</c:v>
                </c:pt>
                <c:pt idx="119257" formatCode="0.00E+00">
                  <c:v>-7.4827599999999998E-3</c:v>
                </c:pt>
                <c:pt idx="119258" formatCode="0.00E+00">
                  <c:v>-7.5260800000000001E-3</c:v>
                </c:pt>
                <c:pt idx="119259" formatCode="0.00E+00">
                  <c:v>-7.5616800000000003E-3</c:v>
                </c:pt>
                <c:pt idx="119260" formatCode="0.00E+00">
                  <c:v>-7.5904500000000003E-3</c:v>
                </c:pt>
                <c:pt idx="119261" formatCode="0.00E+00">
                  <c:v>-7.6120199999999997E-3</c:v>
                </c:pt>
                <c:pt idx="119262" formatCode="0.00E+00">
                  <c:v>-7.62511E-3</c:v>
                </c:pt>
                <c:pt idx="119263" formatCode="0.00E+00">
                  <c:v>-7.6290400000000001E-3</c:v>
                </c:pt>
                <c:pt idx="119264" formatCode="0.00E+00">
                  <c:v>-7.6238699999999996E-3</c:v>
                </c:pt>
                <c:pt idx="119265" formatCode="0.00E+00">
                  <c:v>-7.6099399999999999E-3</c:v>
                </c:pt>
                <c:pt idx="119266" formatCode="0.00E+00">
                  <c:v>-7.5873900000000003E-3</c:v>
                </c:pt>
                <c:pt idx="119267" formatCode="0.00E+00">
                  <c:v>-7.5563100000000001E-3</c:v>
                </c:pt>
                <c:pt idx="119268" formatCode="0.00E+00">
                  <c:v>-7.5169399999999997E-3</c:v>
                </c:pt>
                <c:pt idx="119269" formatCode="0.00E+00">
                  <c:v>-7.4696299999999997E-3</c:v>
                </c:pt>
                <c:pt idx="119270" formatCode="0.00E+00">
                  <c:v>-7.4146100000000003E-3</c:v>
                </c:pt>
                <c:pt idx="119271" formatCode="0.00E+00">
                  <c:v>-7.3521599999999999E-3</c:v>
                </c:pt>
                <c:pt idx="119272" formatCode="0.00E+00">
                  <c:v>-7.2827200000000003E-3</c:v>
                </c:pt>
                <c:pt idx="119273" formatCode="0.00E+00">
                  <c:v>-7.2068599999999998E-3</c:v>
                </c:pt>
                <c:pt idx="119274" formatCode="0.00E+00">
                  <c:v>-7.1251800000000001E-3</c:v>
                </c:pt>
                <c:pt idx="119275" formatCode="0.00E+00">
                  <c:v>-7.0381300000000001E-3</c:v>
                </c:pt>
                <c:pt idx="119276" formatCode="0.00E+00">
                  <c:v>-6.9460700000000004E-3</c:v>
                </c:pt>
                <c:pt idx="119277" formatCode="0.00E+00">
                  <c:v>-6.8494000000000003E-3</c:v>
                </c:pt>
                <c:pt idx="119278" formatCode="0.00E+00">
                  <c:v>-6.7485799999999997E-3</c:v>
                </c:pt>
                <c:pt idx="119279" formatCode="0.00E+00">
                  <c:v>-6.6439200000000002E-3</c:v>
                </c:pt>
                <c:pt idx="119280" formatCode="0.00E+00">
                  <c:v>-6.5354000000000002E-3</c:v>
                </c:pt>
                <c:pt idx="119281" formatCode="0.00E+00">
                  <c:v>-6.4226600000000002E-3</c:v>
                </c:pt>
                <c:pt idx="119282" formatCode="0.00E+00">
                  <c:v>-6.3055100000000003E-3</c:v>
                </c:pt>
                <c:pt idx="119283" formatCode="0.00E+00">
                  <c:v>-6.1844700000000001E-3</c:v>
                </c:pt>
                <c:pt idx="119284" formatCode="0.00E+00">
                  <c:v>-6.06078E-3</c:v>
                </c:pt>
                <c:pt idx="119285" formatCode="0.00E+00">
                  <c:v>-5.9357000000000004E-3</c:v>
                </c:pt>
                <c:pt idx="119286" formatCode="0.00E+00">
                  <c:v>-5.8099199999999997E-3</c:v>
                </c:pt>
                <c:pt idx="119287" formatCode="0.00E+00">
                  <c:v>-5.6836899999999999E-3</c:v>
                </c:pt>
                <c:pt idx="119288" formatCode="0.00E+00">
                  <c:v>-5.5570799999999998E-3</c:v>
                </c:pt>
                <c:pt idx="119289" formatCode="0.00E+00">
                  <c:v>-5.42985E-3</c:v>
                </c:pt>
                <c:pt idx="119290" formatCode="0.00E+00">
                  <c:v>-5.3012800000000002E-3</c:v>
                </c:pt>
                <c:pt idx="119291" formatCode="0.00E+00">
                  <c:v>-5.1707200000000002E-3</c:v>
                </c:pt>
                <c:pt idx="119292" formatCode="0.00E+00">
                  <c:v>-5.03843E-3</c:v>
                </c:pt>
                <c:pt idx="119293" formatCode="0.00E+00">
                  <c:v>-4.9057199999999997E-3</c:v>
                </c:pt>
                <c:pt idx="119294" formatCode="0.00E+00">
                  <c:v>-4.7737099999999996E-3</c:v>
                </c:pt>
                <c:pt idx="119295" formatCode="0.00E+00">
                  <c:v>-4.6423999999999997E-3</c:v>
                </c:pt>
                <c:pt idx="119296" formatCode="0.00E+00">
                  <c:v>-4.5114200000000004E-3</c:v>
                </c:pt>
                <c:pt idx="119297" formatCode="0.00E+00">
                  <c:v>-4.3811500000000003E-3</c:v>
                </c:pt>
                <c:pt idx="119298" formatCode="0.00E+00">
                  <c:v>-4.2526899999999999E-3</c:v>
                </c:pt>
                <c:pt idx="119299" formatCode="0.00E+00">
                  <c:v>-4.1268800000000003E-3</c:v>
                </c:pt>
                <c:pt idx="119300" formatCode="0.00E+00">
                  <c:v>-4.0038199999999999E-3</c:v>
                </c:pt>
                <c:pt idx="119301" formatCode="0.00E+00">
                  <c:v>-3.88332E-3</c:v>
                </c:pt>
                <c:pt idx="119302" formatCode="0.00E+00">
                  <c:v>-3.7653700000000001E-3</c:v>
                </c:pt>
                <c:pt idx="119303" formatCode="0.00E+00">
                  <c:v>-3.6501099999999998E-3</c:v>
                </c:pt>
                <c:pt idx="119304" formatCode="0.00E+00">
                  <c:v>-3.53755E-3</c:v>
                </c:pt>
                <c:pt idx="119305" formatCode="0.00E+00">
                  <c:v>-3.4275500000000001E-3</c:v>
                </c:pt>
                <c:pt idx="119306" formatCode="0.00E+00">
                  <c:v>-3.3198899999999998E-3</c:v>
                </c:pt>
                <c:pt idx="119307" formatCode="0.00E+00">
                  <c:v>-3.21477E-3</c:v>
                </c:pt>
                <c:pt idx="119308" formatCode="0.00E+00">
                  <c:v>-3.1130099999999998E-3</c:v>
                </c:pt>
                <c:pt idx="119309" formatCode="0.00E+00">
                  <c:v>-3.01557E-3</c:v>
                </c:pt>
                <c:pt idx="119310" formatCode="0.00E+00">
                  <c:v>-2.9227599999999999E-3</c:v>
                </c:pt>
                <c:pt idx="119311" formatCode="0.00E+00">
                  <c:v>-2.8341899999999999E-3</c:v>
                </c:pt>
                <c:pt idx="119312" formatCode="0.00E+00">
                  <c:v>-2.7495599999999999E-3</c:v>
                </c:pt>
                <c:pt idx="119313" formatCode="0.00E+00">
                  <c:v>-2.6689000000000001E-3</c:v>
                </c:pt>
                <c:pt idx="119314" formatCode="0.00E+00">
                  <c:v>-2.5926399999999998E-3</c:v>
                </c:pt>
                <c:pt idx="119315" formatCode="0.00E+00">
                  <c:v>-2.5214299999999999E-3</c:v>
                </c:pt>
                <c:pt idx="119316" formatCode="0.00E+00">
                  <c:v>-2.4554899999999998E-3</c:v>
                </c:pt>
                <c:pt idx="119317" formatCode="0.00E+00">
                  <c:v>-2.3945400000000001E-3</c:v>
                </c:pt>
                <c:pt idx="119318" formatCode="0.00E+00">
                  <c:v>-2.3388800000000002E-3</c:v>
                </c:pt>
                <c:pt idx="119319" formatCode="0.00E+00">
                  <c:v>-2.28948E-3</c:v>
                </c:pt>
                <c:pt idx="119320" formatCode="0.00E+00">
                  <c:v>-2.2470300000000001E-3</c:v>
                </c:pt>
                <c:pt idx="119321" formatCode="0.00E+00">
                  <c:v>-2.2121300000000001E-3</c:v>
                </c:pt>
                <c:pt idx="119322" formatCode="0.00E+00">
                  <c:v>-2.1858400000000001E-3</c:v>
                </c:pt>
                <c:pt idx="119323" formatCode="0.00E+00">
                  <c:v>-2.16863E-3</c:v>
                </c:pt>
                <c:pt idx="119324" formatCode="0.00E+00">
                  <c:v>-2.1596800000000002E-3</c:v>
                </c:pt>
                <c:pt idx="119325" formatCode="0.00E+00">
                  <c:v>-2.1579199999999998E-3</c:v>
                </c:pt>
                <c:pt idx="119326" formatCode="0.00E+00">
                  <c:v>-2.16329E-3</c:v>
                </c:pt>
                <c:pt idx="119327" formatCode="0.00E+00">
                  <c:v>-2.17636E-3</c:v>
                </c:pt>
                <c:pt idx="119328" formatCode="0.00E+00">
                  <c:v>-2.1971500000000001E-3</c:v>
                </c:pt>
                <c:pt idx="119329" formatCode="0.00E+00">
                  <c:v>-2.2247600000000001E-3</c:v>
                </c:pt>
                <c:pt idx="119330" formatCode="0.00E+00">
                  <c:v>-2.25837E-3</c:v>
                </c:pt>
                <c:pt idx="119331" formatCode="0.00E+00">
                  <c:v>-2.2978999999999999E-3</c:v>
                </c:pt>
                <c:pt idx="119332" formatCode="0.00E+00">
                  <c:v>-2.34373E-3</c:v>
                </c:pt>
                <c:pt idx="119333" formatCode="0.00E+00">
                  <c:v>-2.3961099999999999E-3</c:v>
                </c:pt>
                <c:pt idx="119334" formatCode="0.00E+00">
                  <c:v>-2.45502E-3</c:v>
                </c:pt>
                <c:pt idx="119335" formatCode="0.00E+00">
                  <c:v>-2.52039E-3</c:v>
                </c:pt>
                <c:pt idx="119336" formatCode="0.00E+00">
                  <c:v>-2.5922699999999998E-3</c:v>
                </c:pt>
                <c:pt idx="119337" formatCode="0.00E+00">
                  <c:v>-2.67067E-3</c:v>
                </c:pt>
                <c:pt idx="119338" formatCode="0.00E+00">
                  <c:v>-2.75509E-3</c:v>
                </c:pt>
                <c:pt idx="119339" formatCode="0.00E+00">
                  <c:v>-2.8446999999999999E-3</c:v>
                </c:pt>
                <c:pt idx="119340" formatCode="0.00E+00">
                  <c:v>-2.9391399999999998E-3</c:v>
                </c:pt>
                <c:pt idx="119341" formatCode="0.00E+00">
                  <c:v>-3.0386499999999999E-3</c:v>
                </c:pt>
                <c:pt idx="119342" formatCode="0.00E+00">
                  <c:v>-3.1430999999999998E-3</c:v>
                </c:pt>
                <c:pt idx="119343" formatCode="0.00E+00">
                  <c:v>-3.2513199999999998E-3</c:v>
                </c:pt>
                <c:pt idx="119344" formatCode="0.00E+00">
                  <c:v>-3.36222E-3</c:v>
                </c:pt>
                <c:pt idx="119345" formatCode="0.00E+00">
                  <c:v>-3.4758900000000001E-3</c:v>
                </c:pt>
                <c:pt idx="119346" formatCode="0.00E+00">
                  <c:v>-3.5934299999999999E-3</c:v>
                </c:pt>
                <c:pt idx="119347" formatCode="0.00E+00">
                  <c:v>-3.7159099999999998E-3</c:v>
                </c:pt>
                <c:pt idx="119348" formatCode="0.00E+00">
                  <c:v>-3.8431699999999999E-3</c:v>
                </c:pt>
                <c:pt idx="119349" formatCode="0.00E+00">
                  <c:v>-3.97401E-3</c:v>
                </c:pt>
                <c:pt idx="119350" formatCode="0.00E+00">
                  <c:v>-4.10766E-3</c:v>
                </c:pt>
                <c:pt idx="119351" formatCode="0.00E+00">
                  <c:v>-4.2445299999999998E-3</c:v>
                </c:pt>
                <c:pt idx="119352" formatCode="0.00E+00">
                  <c:v>-4.385E-3</c:v>
                </c:pt>
                <c:pt idx="119353" formatCode="0.00E+00">
                  <c:v>-4.52843E-3</c:v>
                </c:pt>
                <c:pt idx="119354" formatCode="0.00E+00">
                  <c:v>-4.6736199999999999E-3</c:v>
                </c:pt>
                <c:pt idx="119355" formatCode="0.00E+00">
                  <c:v>-4.8198599999999996E-3</c:v>
                </c:pt>
                <c:pt idx="119356" formatCode="0.00E+00">
                  <c:v>-4.9668999999999998E-3</c:v>
                </c:pt>
                <c:pt idx="119357" formatCode="0.00E+00">
                  <c:v>-5.1138900000000003E-3</c:v>
                </c:pt>
                <c:pt idx="119358" formatCode="0.00E+00">
                  <c:v>-5.2596199999999996E-3</c:v>
                </c:pt>
                <c:pt idx="119359" formatCode="0.00E+00">
                  <c:v>-5.4043199999999998E-3</c:v>
                </c:pt>
                <c:pt idx="119360" formatCode="0.00E+00">
                  <c:v>-5.5498199999999996E-3</c:v>
                </c:pt>
                <c:pt idx="119361" formatCode="0.00E+00">
                  <c:v>-5.6968699999999997E-3</c:v>
                </c:pt>
                <c:pt idx="119362" formatCode="0.00E+00">
                  <c:v>-5.8440699999999998E-3</c:v>
                </c:pt>
                <c:pt idx="119363" formatCode="0.00E+00">
                  <c:v>-5.9896599999999999E-3</c:v>
                </c:pt>
                <c:pt idx="119364" formatCode="0.00E+00">
                  <c:v>-6.1329399999999999E-3</c:v>
                </c:pt>
                <c:pt idx="119365" formatCode="0.00E+00">
                  <c:v>-6.2738300000000002E-3</c:v>
                </c:pt>
                <c:pt idx="119366" formatCode="0.00E+00">
                  <c:v>-6.4125600000000003E-3</c:v>
                </c:pt>
                <c:pt idx="119367" formatCode="0.00E+00">
                  <c:v>-6.5493900000000004E-3</c:v>
                </c:pt>
                <c:pt idx="119368" formatCode="0.00E+00">
                  <c:v>-6.68398E-3</c:v>
                </c:pt>
                <c:pt idx="119369" formatCode="0.00E+00">
                  <c:v>-6.81512E-3</c:v>
                </c:pt>
                <c:pt idx="119370" formatCode="0.00E+00">
                  <c:v>-6.9421500000000002E-3</c:v>
                </c:pt>
                <c:pt idx="119371" formatCode="0.00E+00">
                  <c:v>-7.0657899999999997E-3</c:v>
                </c:pt>
                <c:pt idx="119372" formatCode="0.00E+00">
                  <c:v>-7.1870199999999997E-3</c:v>
                </c:pt>
                <c:pt idx="119373" formatCode="0.00E+00">
                  <c:v>-7.3056299999999996E-3</c:v>
                </c:pt>
                <c:pt idx="119374" formatCode="0.00E+00">
                  <c:v>-7.4206799999999998E-3</c:v>
                </c:pt>
                <c:pt idx="119375" formatCode="0.00E+00">
                  <c:v>-7.5316599999999999E-3</c:v>
                </c:pt>
                <c:pt idx="119376" formatCode="0.00E+00">
                  <c:v>-7.6385999999999997E-3</c:v>
                </c:pt>
                <c:pt idx="119377" formatCode="0.00E+00">
                  <c:v>-7.7412699999999997E-3</c:v>
                </c:pt>
                <c:pt idx="119378" formatCode="0.00E+00">
                  <c:v>-7.8388299999999998E-3</c:v>
                </c:pt>
                <c:pt idx="119379" formatCode="0.00E+00">
                  <c:v>-7.9304900000000001E-3</c:v>
                </c:pt>
                <c:pt idx="119380" formatCode="0.00E+00">
                  <c:v>-8.0166400000000002E-3</c:v>
                </c:pt>
                <c:pt idx="119381" formatCode="0.00E+00">
                  <c:v>-8.0983099999999992E-3</c:v>
                </c:pt>
                <c:pt idx="119382" formatCode="0.00E+00">
                  <c:v>-8.1757099999999992E-3</c:v>
                </c:pt>
                <c:pt idx="119383" formatCode="0.00E+00">
                  <c:v>-8.2480899999999996E-3</c:v>
                </c:pt>
                <c:pt idx="119384" formatCode="0.00E+00">
                  <c:v>-8.3147900000000007E-3</c:v>
                </c:pt>
                <c:pt idx="119385" formatCode="0.00E+00">
                  <c:v>-8.3757399999999996E-3</c:v>
                </c:pt>
                <c:pt idx="119386" formatCode="0.00E+00">
                  <c:v>-8.4308400000000002E-3</c:v>
                </c:pt>
                <c:pt idx="119387" formatCode="0.00E+00">
                  <c:v>-8.4795500000000006E-3</c:v>
                </c:pt>
                <c:pt idx="119388" formatCode="0.00E+00">
                  <c:v>-8.52171E-3</c:v>
                </c:pt>
                <c:pt idx="119389" formatCode="0.00E+00">
                  <c:v>-8.5581900000000002E-3</c:v>
                </c:pt>
                <c:pt idx="119390" formatCode="0.00E+00">
                  <c:v>-8.5905900000000004E-3</c:v>
                </c:pt>
                <c:pt idx="119391" formatCode="0.00E+00">
                  <c:v>-8.6196099999999998E-3</c:v>
                </c:pt>
                <c:pt idx="119392" formatCode="0.00E+00">
                  <c:v>-8.6443500000000003E-3</c:v>
                </c:pt>
                <c:pt idx="119393" formatCode="0.00E+00">
                  <c:v>-8.6634799999999994E-3</c:v>
                </c:pt>
                <c:pt idx="119394" formatCode="0.00E+00">
                  <c:v>-8.6764100000000007E-3</c:v>
                </c:pt>
                <c:pt idx="119395" formatCode="0.00E+00">
                  <c:v>-8.6834800000000004E-3</c:v>
                </c:pt>
                <c:pt idx="119396" formatCode="0.00E+00">
                  <c:v>-8.68588E-3</c:v>
                </c:pt>
                <c:pt idx="119397" formatCode="0.00E+00">
                  <c:v>-8.6841799999999997E-3</c:v>
                </c:pt>
                <c:pt idx="119398" formatCode="0.00E+00">
                  <c:v>-8.6769099999999995E-3</c:v>
                </c:pt>
                <c:pt idx="119399" formatCode="0.00E+00">
                  <c:v>-8.6621800000000002E-3</c:v>
                </c:pt>
                <c:pt idx="119400" formatCode="0.00E+00">
                  <c:v>-8.6397899999999996E-3</c:v>
                </c:pt>
                <c:pt idx="119401" formatCode="0.00E+00">
                  <c:v>-8.6109800000000007E-3</c:v>
                </c:pt>
                <c:pt idx="119402" formatCode="0.00E+00">
                  <c:v>-8.5770399999999993E-3</c:v>
                </c:pt>
                <c:pt idx="119403" formatCode="0.00E+00">
                  <c:v>-8.5384099999999997E-3</c:v>
                </c:pt>
                <c:pt idx="119404" formatCode="0.00E+00">
                  <c:v>-8.4949199999999996E-3</c:v>
                </c:pt>
                <c:pt idx="119405" formatCode="0.00E+00">
                  <c:v>-8.4466000000000003E-3</c:v>
                </c:pt>
                <c:pt idx="119406" formatCode="0.00E+00">
                  <c:v>-8.3927800000000007E-3</c:v>
                </c:pt>
                <c:pt idx="119407" formatCode="0.00E+00">
                  <c:v>-8.3317700000000005E-3</c:v>
                </c:pt>
                <c:pt idx="119408" formatCode="0.00E+00">
                  <c:v>-8.2631300000000005E-3</c:v>
                </c:pt>
                <c:pt idx="119409" formatCode="0.00E+00">
                  <c:v>-8.1891900000000007E-3</c:v>
                </c:pt>
                <c:pt idx="119410" formatCode="0.00E+00">
                  <c:v>-8.11249E-3</c:v>
                </c:pt>
                <c:pt idx="119411" formatCode="0.00E+00">
                  <c:v>-8.0334099999999995E-3</c:v>
                </c:pt>
                <c:pt idx="119412" formatCode="0.00E+00">
                  <c:v>-7.9515799999999998E-3</c:v>
                </c:pt>
                <c:pt idx="119413" formatCode="0.00E+00">
                  <c:v>-7.8674499999999998E-3</c:v>
                </c:pt>
                <c:pt idx="119414" formatCode="0.00E+00">
                  <c:v>-7.78168E-3</c:v>
                </c:pt>
                <c:pt idx="119415" formatCode="0.00E+00">
                  <c:v>-7.6942299999999998E-3</c:v>
                </c:pt>
                <c:pt idx="119416" formatCode="0.00E+00">
                  <c:v>-7.6041299999999997E-3</c:v>
                </c:pt>
                <c:pt idx="119417" formatCode="0.00E+00">
                  <c:v>-7.5106799999999996E-3</c:v>
                </c:pt>
                <c:pt idx="119418" formatCode="0.00E+00">
                  <c:v>-7.4142699999999997E-3</c:v>
                </c:pt>
                <c:pt idx="119419" formatCode="0.00E+00">
                  <c:v>-7.3157999999999999E-3</c:v>
                </c:pt>
                <c:pt idx="119420" formatCode="0.00E+00">
                  <c:v>-7.2164500000000001E-3</c:v>
                </c:pt>
                <c:pt idx="119421" formatCode="0.00E+00">
                  <c:v>-7.1179199999999998E-3</c:v>
                </c:pt>
                <c:pt idx="119422" formatCode="0.00E+00">
                  <c:v>-7.0219100000000001E-3</c:v>
                </c:pt>
                <c:pt idx="119423" formatCode="0.00E+00">
                  <c:v>-6.9297200000000003E-3</c:v>
                </c:pt>
                <c:pt idx="119424" formatCode="0.00E+00">
                  <c:v>-6.8421100000000002E-3</c:v>
                </c:pt>
                <c:pt idx="119425" formatCode="0.00E+00">
                  <c:v>-6.7587699999999999E-3</c:v>
                </c:pt>
                <c:pt idx="119426" formatCode="0.00E+00">
                  <c:v>-6.6785200000000003E-3</c:v>
                </c:pt>
                <c:pt idx="119427" formatCode="0.00E+00">
                  <c:v>-6.6003800000000003E-3</c:v>
                </c:pt>
                <c:pt idx="119428" formatCode="0.00E+00">
                  <c:v>-6.52434E-3</c:v>
                </c:pt>
                <c:pt idx="119429" formatCode="0.00E+00">
                  <c:v>-6.4506499999999996E-3</c:v>
                </c:pt>
                <c:pt idx="119430" formatCode="0.00E+00">
                  <c:v>-6.3789800000000002E-3</c:v>
                </c:pt>
                <c:pt idx="119431" formatCode="0.00E+00">
                  <c:v>-6.3086599999999998E-3</c:v>
                </c:pt>
                <c:pt idx="119432" formatCode="0.00E+00">
                  <c:v>-6.2397700000000004E-3</c:v>
                </c:pt>
                <c:pt idx="119433" formatCode="0.00E+00">
                  <c:v>-6.17412E-3</c:v>
                </c:pt>
                <c:pt idx="119434" formatCode="0.00E+00">
                  <c:v>-6.1142000000000002E-3</c:v>
                </c:pt>
                <c:pt idx="119435" formatCode="0.00E+00">
                  <c:v>-6.0616699999999999E-3</c:v>
                </c:pt>
                <c:pt idx="119436" formatCode="0.00E+00">
                  <c:v>-6.0176300000000004E-3</c:v>
                </c:pt>
                <c:pt idx="119437" formatCode="0.00E+00">
                  <c:v>-5.9830999999999999E-3</c:v>
                </c:pt>
                <c:pt idx="119438" formatCode="0.00E+00">
                  <c:v>-5.9587700000000004E-3</c:v>
                </c:pt>
                <c:pt idx="119439" formatCode="0.00E+00">
                  <c:v>-5.9448699999999997E-3</c:v>
                </c:pt>
                <c:pt idx="119440" formatCode="0.00E+00">
                  <c:v>-5.9414899999999998E-3</c:v>
                </c:pt>
                <c:pt idx="119441" formatCode="0.00E+00">
                  <c:v>-5.9490699999999999E-3</c:v>
                </c:pt>
                <c:pt idx="119442" formatCode="0.00E+00">
                  <c:v>-5.9683000000000002E-3</c:v>
                </c:pt>
                <c:pt idx="119443" formatCode="0.00E+00">
                  <c:v>-6.0000299999999999E-3</c:v>
                </c:pt>
                <c:pt idx="119444" formatCode="0.00E+00">
                  <c:v>-6.0450199999999999E-3</c:v>
                </c:pt>
                <c:pt idx="119445" formatCode="0.00E+00">
                  <c:v>-6.1029200000000004E-3</c:v>
                </c:pt>
                <c:pt idx="119446" formatCode="0.00E+00">
                  <c:v>-6.1725800000000004E-3</c:v>
                </c:pt>
                <c:pt idx="119447" formatCode="0.00E+00">
                  <c:v>-6.2542500000000003E-3</c:v>
                </c:pt>
                <c:pt idx="119448" formatCode="0.00E+00">
                  <c:v>-6.3497099999999997E-3</c:v>
                </c:pt>
                <c:pt idx="119449" formatCode="0.00E+00">
                  <c:v>-6.4602399999999999E-3</c:v>
                </c:pt>
                <c:pt idx="119450" formatCode="0.00E+00">
                  <c:v>-6.5849699999999999E-3</c:v>
                </c:pt>
                <c:pt idx="119451" formatCode="0.00E+00">
                  <c:v>-6.7221700000000004E-3</c:v>
                </c:pt>
                <c:pt idx="119452" formatCode="0.00E+00">
                  <c:v>-6.87179E-3</c:v>
                </c:pt>
                <c:pt idx="119453" formatCode="0.00E+00">
                  <c:v>-7.0349499999999999E-3</c:v>
                </c:pt>
                <c:pt idx="119454" formatCode="0.00E+00">
                  <c:v>-7.2121199999999998E-3</c:v>
                </c:pt>
                <c:pt idx="119455" formatCode="0.00E+00">
                  <c:v>-7.40269E-3</c:v>
                </c:pt>
                <c:pt idx="119456" formatCode="0.00E+00">
                  <c:v>-7.6054099999999999E-3</c:v>
                </c:pt>
                <c:pt idx="119457" formatCode="0.00E+00">
                  <c:v>-7.8192599999999998E-3</c:v>
                </c:pt>
                <c:pt idx="119458" formatCode="0.00E+00">
                  <c:v>-8.04384E-3</c:v>
                </c:pt>
                <c:pt idx="119459" formatCode="0.00E+00">
                  <c:v>-8.2782299999999993E-3</c:v>
                </c:pt>
                <c:pt idx="119460" formatCode="0.00E+00">
                  <c:v>-8.5202699999999999E-3</c:v>
                </c:pt>
                <c:pt idx="119461" formatCode="0.00E+00">
                  <c:v>-8.7684500000000005E-3</c:v>
                </c:pt>
                <c:pt idx="119462" formatCode="0.00E+00">
                  <c:v>-9.0236499999999994E-3</c:v>
                </c:pt>
                <c:pt idx="119463" formatCode="0.00E+00">
                  <c:v>-9.2879E-3</c:v>
                </c:pt>
                <c:pt idx="119464" formatCode="0.00E+00">
                  <c:v>-9.5630000000000003E-3</c:v>
                </c:pt>
                <c:pt idx="119465" formatCode="0.00E+00">
                  <c:v>-9.8502399999999997E-3</c:v>
                </c:pt>
                <c:pt idx="119466">
                  <c:v>-1.0149999999999999E-2</c:v>
                </c:pt>
                <c:pt idx="119467">
                  <c:v>-1.04619E-2</c:v>
                </c:pt>
                <c:pt idx="119468">
                  <c:v>-1.07861E-2</c:v>
                </c:pt>
                <c:pt idx="119469">
                  <c:v>-1.11229E-2</c:v>
                </c:pt>
                <c:pt idx="119470">
                  <c:v>-1.1472599999999999E-2</c:v>
                </c:pt>
                <c:pt idx="119471">
                  <c:v>-1.1835E-2</c:v>
                </c:pt>
                <c:pt idx="119472">
                  <c:v>-1.2209100000000001E-2</c:v>
                </c:pt>
                <c:pt idx="119473">
                  <c:v>-1.2593099999999999E-2</c:v>
                </c:pt>
                <c:pt idx="119474">
                  <c:v>-1.29858E-2</c:v>
                </c:pt>
                <c:pt idx="119475">
                  <c:v>-1.3387700000000001E-2</c:v>
                </c:pt>
                <c:pt idx="119476">
                  <c:v>-1.37996E-2</c:v>
                </c:pt>
                <c:pt idx="119477">
                  <c:v>-1.4222200000000001E-2</c:v>
                </c:pt>
                <c:pt idx="119478">
                  <c:v>-1.46538E-2</c:v>
                </c:pt>
                <c:pt idx="119479">
                  <c:v>-1.50919E-2</c:v>
                </c:pt>
                <c:pt idx="119480">
                  <c:v>-1.55339E-2</c:v>
                </c:pt>
                <c:pt idx="119481">
                  <c:v>-1.5978900000000001E-2</c:v>
                </c:pt>
                <c:pt idx="119482">
                  <c:v>-1.6426400000000001E-2</c:v>
                </c:pt>
                <c:pt idx="119483">
                  <c:v>-1.6875399999999999E-2</c:v>
                </c:pt>
                <c:pt idx="119484">
                  <c:v>-1.73251E-2</c:v>
                </c:pt>
                <c:pt idx="119485">
                  <c:v>-1.77754E-2</c:v>
                </c:pt>
                <c:pt idx="119486">
                  <c:v>-1.82276E-2</c:v>
                </c:pt>
                <c:pt idx="119487">
                  <c:v>-1.8682000000000001E-2</c:v>
                </c:pt>
                <c:pt idx="119488">
                  <c:v>-1.9137999999999999E-2</c:v>
                </c:pt>
                <c:pt idx="119489">
                  <c:v>-1.9595000000000001E-2</c:v>
                </c:pt>
                <c:pt idx="119490">
                  <c:v>-2.0051900000000001E-2</c:v>
                </c:pt>
                <c:pt idx="119491">
                  <c:v>-2.0507600000000001E-2</c:v>
                </c:pt>
                <c:pt idx="119492">
                  <c:v>-2.09617E-2</c:v>
                </c:pt>
                <c:pt idx="119493">
                  <c:v>-2.1414300000000001E-2</c:v>
                </c:pt>
                <c:pt idx="119494">
                  <c:v>-2.1863799999999999E-2</c:v>
                </c:pt>
                <c:pt idx="119495">
                  <c:v>-2.2308600000000001E-2</c:v>
                </c:pt>
                <c:pt idx="119496">
                  <c:v>-2.2748999999999998E-2</c:v>
                </c:pt>
                <c:pt idx="119497">
                  <c:v>-2.31868E-2</c:v>
                </c:pt>
                <c:pt idx="119498">
                  <c:v>-2.3623000000000002E-2</c:v>
                </c:pt>
                <c:pt idx="119499">
                  <c:v>-2.4057200000000001E-2</c:v>
                </c:pt>
                <c:pt idx="119500">
                  <c:v>-2.4490700000000001E-2</c:v>
                </c:pt>
                <c:pt idx="119501">
                  <c:v>-2.49243E-2</c:v>
                </c:pt>
                <c:pt idx="119502">
                  <c:v>-2.5356699999999999E-2</c:v>
                </c:pt>
                <c:pt idx="119503">
                  <c:v>-2.5785800000000001E-2</c:v>
                </c:pt>
                <c:pt idx="119504">
                  <c:v>-2.6209799999999998E-2</c:v>
                </c:pt>
                <c:pt idx="119505">
                  <c:v>-2.6627399999999999E-2</c:v>
                </c:pt>
                <c:pt idx="119506">
                  <c:v>-2.7036899999999999E-2</c:v>
                </c:pt>
                <c:pt idx="119507">
                  <c:v>-2.7436499999999999E-2</c:v>
                </c:pt>
                <c:pt idx="119508">
                  <c:v>-2.7826400000000001E-2</c:v>
                </c:pt>
                <c:pt idx="119509">
                  <c:v>-2.82087E-2</c:v>
                </c:pt>
                <c:pt idx="119510">
                  <c:v>-2.8584100000000001E-2</c:v>
                </c:pt>
                <c:pt idx="119511">
                  <c:v>-2.8951999999999999E-2</c:v>
                </c:pt>
                <c:pt idx="119512">
                  <c:v>-2.9311500000000001E-2</c:v>
                </c:pt>
                <c:pt idx="119513">
                  <c:v>-2.9661099999999999E-2</c:v>
                </c:pt>
                <c:pt idx="119514">
                  <c:v>-2.99993E-2</c:v>
                </c:pt>
                <c:pt idx="119515">
                  <c:v>-3.03252E-2</c:v>
                </c:pt>
                <c:pt idx="119516">
                  <c:v>-3.0639E-2</c:v>
                </c:pt>
                <c:pt idx="119517">
                  <c:v>-3.0941099999999999E-2</c:v>
                </c:pt>
                <c:pt idx="119518">
                  <c:v>-3.1231499999999999E-2</c:v>
                </c:pt>
                <c:pt idx="119519">
                  <c:v>-3.1510499999999997E-2</c:v>
                </c:pt>
                <c:pt idx="119520">
                  <c:v>-3.1778000000000001E-2</c:v>
                </c:pt>
                <c:pt idx="119521">
                  <c:v>-3.2034699999999999E-2</c:v>
                </c:pt>
                <c:pt idx="119522">
                  <c:v>-3.2280999999999997E-2</c:v>
                </c:pt>
                <c:pt idx="119523">
                  <c:v>-3.2516499999999997E-2</c:v>
                </c:pt>
                <c:pt idx="119524">
                  <c:v>-3.2739699999999997E-2</c:v>
                </c:pt>
                <c:pt idx="119525">
                  <c:v>-3.2950300000000002E-2</c:v>
                </c:pt>
                <c:pt idx="119526">
                  <c:v>-3.3148299999999999E-2</c:v>
                </c:pt>
                <c:pt idx="119527">
                  <c:v>-3.3334299999999997E-2</c:v>
                </c:pt>
                <c:pt idx="119528">
                  <c:v>-3.3508299999999998E-2</c:v>
                </c:pt>
                <c:pt idx="119529">
                  <c:v>-3.3668799999999999E-2</c:v>
                </c:pt>
                <c:pt idx="119530">
                  <c:v>-3.3814200000000003E-2</c:v>
                </c:pt>
                <c:pt idx="119531">
                  <c:v>-3.3944599999999998E-2</c:v>
                </c:pt>
                <c:pt idx="119532">
                  <c:v>-3.4061899999999999E-2</c:v>
                </c:pt>
                <c:pt idx="119533">
                  <c:v>-3.4166099999999998E-2</c:v>
                </c:pt>
                <c:pt idx="119534">
                  <c:v>-3.4255500000000001E-2</c:v>
                </c:pt>
                <c:pt idx="119535">
                  <c:v>-3.4329400000000003E-2</c:v>
                </c:pt>
                <c:pt idx="119536">
                  <c:v>-3.4389299999999998E-2</c:v>
                </c:pt>
                <c:pt idx="119537">
                  <c:v>-3.44362E-2</c:v>
                </c:pt>
                <c:pt idx="119538">
                  <c:v>-3.4469800000000002E-2</c:v>
                </c:pt>
                <c:pt idx="119539">
                  <c:v>-3.4489100000000002E-2</c:v>
                </c:pt>
                <c:pt idx="119540">
                  <c:v>-3.4493700000000002E-2</c:v>
                </c:pt>
                <c:pt idx="119541">
                  <c:v>-3.4482699999999998E-2</c:v>
                </c:pt>
                <c:pt idx="119542">
                  <c:v>-3.4455399999999997E-2</c:v>
                </c:pt>
                <c:pt idx="119543">
                  <c:v>-3.4411400000000002E-2</c:v>
                </c:pt>
                <c:pt idx="119544">
                  <c:v>-3.4351600000000003E-2</c:v>
                </c:pt>
                <c:pt idx="119545">
                  <c:v>-3.42774E-2</c:v>
                </c:pt>
                <c:pt idx="119546">
                  <c:v>-3.4188499999999997E-2</c:v>
                </c:pt>
                <c:pt idx="119547">
                  <c:v>-3.4081500000000001E-2</c:v>
                </c:pt>
                <c:pt idx="119548">
                  <c:v>-3.3952700000000002E-2</c:v>
                </c:pt>
                <c:pt idx="119549">
                  <c:v>-3.3800999999999998E-2</c:v>
                </c:pt>
                <c:pt idx="119550">
                  <c:v>-3.3626499999999997E-2</c:v>
                </c:pt>
                <c:pt idx="119551">
                  <c:v>-3.3429899999999999E-2</c:v>
                </c:pt>
                <c:pt idx="119552">
                  <c:v>-3.3213399999999997E-2</c:v>
                </c:pt>
                <c:pt idx="119553">
                  <c:v>-3.2978599999999997E-2</c:v>
                </c:pt>
                <c:pt idx="119554">
                  <c:v>-3.2724999999999997E-2</c:v>
                </c:pt>
                <c:pt idx="119555">
                  <c:v>-3.2452500000000002E-2</c:v>
                </c:pt>
                <c:pt idx="119556">
                  <c:v>-3.2163600000000001E-2</c:v>
                </c:pt>
                <c:pt idx="119557">
                  <c:v>-3.1862000000000001E-2</c:v>
                </c:pt>
                <c:pt idx="119558">
                  <c:v>-3.1549500000000001E-2</c:v>
                </c:pt>
                <c:pt idx="119559">
                  <c:v>-3.12267E-2</c:v>
                </c:pt>
                <c:pt idx="119560">
                  <c:v>-3.0893799999999999E-2</c:v>
                </c:pt>
                <c:pt idx="119561">
                  <c:v>-3.0550999999999998E-2</c:v>
                </c:pt>
                <c:pt idx="119562">
                  <c:v>-3.0198800000000001E-2</c:v>
                </c:pt>
                <c:pt idx="119563">
                  <c:v>-2.9837900000000001E-2</c:v>
                </c:pt>
                <c:pt idx="119564">
                  <c:v>-2.9468100000000001E-2</c:v>
                </c:pt>
                <c:pt idx="119565">
                  <c:v>-2.9088300000000001E-2</c:v>
                </c:pt>
                <c:pt idx="119566">
                  <c:v>-2.8696099999999999E-2</c:v>
                </c:pt>
                <c:pt idx="119567">
                  <c:v>-2.82898E-2</c:v>
                </c:pt>
                <c:pt idx="119568">
                  <c:v>-2.7868E-2</c:v>
                </c:pt>
                <c:pt idx="119569">
                  <c:v>-2.7430300000000001E-2</c:v>
                </c:pt>
                <c:pt idx="119570">
                  <c:v>-2.69766E-2</c:v>
                </c:pt>
                <c:pt idx="119571">
                  <c:v>-2.65057E-2</c:v>
                </c:pt>
                <c:pt idx="119572">
                  <c:v>-2.60167E-2</c:v>
                </c:pt>
                <c:pt idx="119573">
                  <c:v>-2.5511099999999998E-2</c:v>
                </c:pt>
                <c:pt idx="119574">
                  <c:v>-2.4992299999999999E-2</c:v>
                </c:pt>
                <c:pt idx="119575">
                  <c:v>-2.44627E-2</c:v>
                </c:pt>
                <c:pt idx="119576">
                  <c:v>-2.39235E-2</c:v>
                </c:pt>
                <c:pt idx="119577">
                  <c:v>-2.33755E-2</c:v>
                </c:pt>
                <c:pt idx="119578">
                  <c:v>-2.2818399999999999E-2</c:v>
                </c:pt>
                <c:pt idx="119579">
                  <c:v>-2.2251900000000002E-2</c:v>
                </c:pt>
                <c:pt idx="119580">
                  <c:v>-2.16768E-2</c:v>
                </c:pt>
                <c:pt idx="119581">
                  <c:v>-2.1094700000000001E-2</c:v>
                </c:pt>
                <c:pt idx="119582">
                  <c:v>-2.05071E-2</c:v>
                </c:pt>
                <c:pt idx="119583">
                  <c:v>-1.99148E-2</c:v>
                </c:pt>
                <c:pt idx="119584">
                  <c:v>-1.9319300000000001E-2</c:v>
                </c:pt>
                <c:pt idx="119585">
                  <c:v>-1.8723299999999998E-2</c:v>
                </c:pt>
                <c:pt idx="119586">
                  <c:v>-1.813E-2</c:v>
                </c:pt>
                <c:pt idx="119587">
                  <c:v>-1.75418E-2</c:v>
                </c:pt>
                <c:pt idx="119588">
                  <c:v>-1.6960800000000002E-2</c:v>
                </c:pt>
                <c:pt idx="119589">
                  <c:v>-1.6388E-2</c:v>
                </c:pt>
                <c:pt idx="119590">
                  <c:v>-1.5823500000000001E-2</c:v>
                </c:pt>
                <c:pt idx="119591">
                  <c:v>-1.52658E-2</c:v>
                </c:pt>
                <c:pt idx="119592">
                  <c:v>-1.4713499999999999E-2</c:v>
                </c:pt>
                <c:pt idx="119593">
                  <c:v>-1.4166700000000001E-2</c:v>
                </c:pt>
                <c:pt idx="119594">
                  <c:v>-1.36265E-2</c:v>
                </c:pt>
                <c:pt idx="119595">
                  <c:v>-1.30934E-2</c:v>
                </c:pt>
                <c:pt idx="119596">
                  <c:v>-1.25685E-2</c:v>
                </c:pt>
                <c:pt idx="119597">
                  <c:v>-1.20529E-2</c:v>
                </c:pt>
                <c:pt idx="119598">
                  <c:v>-1.15458E-2</c:v>
                </c:pt>
                <c:pt idx="119599">
                  <c:v>-1.1045599999999999E-2</c:v>
                </c:pt>
                <c:pt idx="119600">
                  <c:v>-1.05524E-2</c:v>
                </c:pt>
                <c:pt idx="119601">
                  <c:v>-1.0068300000000001E-2</c:v>
                </c:pt>
                <c:pt idx="119602" formatCode="0.00E+00">
                  <c:v>-9.5952799999999994E-3</c:v>
                </c:pt>
                <c:pt idx="119603" formatCode="0.00E+00">
                  <c:v>-9.1347600000000004E-3</c:v>
                </c:pt>
                <c:pt idx="119604" formatCode="0.00E+00">
                  <c:v>-8.6879399999999999E-3</c:v>
                </c:pt>
                <c:pt idx="119605" formatCode="0.00E+00">
                  <c:v>-8.2564700000000001E-3</c:v>
                </c:pt>
                <c:pt idx="119606" formatCode="0.00E+00">
                  <c:v>-7.8418099999999994E-3</c:v>
                </c:pt>
                <c:pt idx="119607" formatCode="0.00E+00">
                  <c:v>-7.4443499999999998E-3</c:v>
                </c:pt>
                <c:pt idx="119608" formatCode="0.00E+00">
                  <c:v>-7.06472E-3</c:v>
                </c:pt>
                <c:pt idx="119609" formatCode="0.00E+00">
                  <c:v>-6.7047399999999998E-3</c:v>
                </c:pt>
                <c:pt idx="119610" formatCode="0.00E+00">
                  <c:v>-6.3655700000000001E-3</c:v>
                </c:pt>
                <c:pt idx="119611" formatCode="0.00E+00">
                  <c:v>-6.0457000000000002E-3</c:v>
                </c:pt>
                <c:pt idx="119612" formatCode="0.00E+00">
                  <c:v>-5.7434900000000004E-3</c:v>
                </c:pt>
                <c:pt idx="119613" formatCode="0.00E+00">
                  <c:v>-5.4597200000000004E-3</c:v>
                </c:pt>
                <c:pt idx="119614" formatCode="0.00E+00">
                  <c:v>-5.1957399999999999E-3</c:v>
                </c:pt>
                <c:pt idx="119615" formatCode="0.00E+00">
                  <c:v>-4.9515000000000002E-3</c:v>
                </c:pt>
                <c:pt idx="119616" formatCode="0.00E+00">
                  <c:v>-4.72559E-3</c:v>
                </c:pt>
                <c:pt idx="119617" formatCode="0.00E+00">
                  <c:v>-4.516E-3</c:v>
                </c:pt>
                <c:pt idx="119618" formatCode="0.00E+00">
                  <c:v>-4.3219E-3</c:v>
                </c:pt>
                <c:pt idx="119619" formatCode="0.00E+00">
                  <c:v>-4.1445199999999996E-3</c:v>
                </c:pt>
                <c:pt idx="119620" formatCode="0.00E+00">
                  <c:v>-3.9852799999999999E-3</c:v>
                </c:pt>
                <c:pt idx="119621" formatCode="0.00E+00">
                  <c:v>-3.8446399999999999E-3</c:v>
                </c:pt>
                <c:pt idx="119622" formatCode="0.00E+00">
                  <c:v>-3.72347E-3</c:v>
                </c:pt>
                <c:pt idx="119623" formatCode="0.00E+00">
                  <c:v>-3.62292E-3</c:v>
                </c:pt>
                <c:pt idx="119624" formatCode="0.00E+00">
                  <c:v>-3.5432900000000002E-3</c:v>
                </c:pt>
                <c:pt idx="119625" formatCode="0.00E+00">
                  <c:v>-3.48467E-3</c:v>
                </c:pt>
                <c:pt idx="119626" formatCode="0.00E+00">
                  <c:v>-3.4474000000000002E-3</c:v>
                </c:pt>
                <c:pt idx="119627" formatCode="0.00E+00">
                  <c:v>-3.4305300000000002E-3</c:v>
                </c:pt>
                <c:pt idx="119628" formatCode="0.00E+00">
                  <c:v>-3.4321400000000002E-3</c:v>
                </c:pt>
                <c:pt idx="119629" formatCode="0.00E+00">
                  <c:v>-3.4518399999999999E-3</c:v>
                </c:pt>
                <c:pt idx="119630" formatCode="0.00E+00">
                  <c:v>-3.4910200000000001E-3</c:v>
                </c:pt>
                <c:pt idx="119631" formatCode="0.00E+00">
                  <c:v>-3.5505799999999998E-3</c:v>
                </c:pt>
                <c:pt idx="119632" formatCode="0.00E+00">
                  <c:v>-3.6301800000000002E-3</c:v>
                </c:pt>
                <c:pt idx="119633" formatCode="0.00E+00">
                  <c:v>-3.72917E-3</c:v>
                </c:pt>
                <c:pt idx="119634" formatCode="0.00E+00">
                  <c:v>-3.8461400000000001E-3</c:v>
                </c:pt>
                <c:pt idx="119635" formatCode="0.00E+00">
                  <c:v>-3.9782899999999998E-3</c:v>
                </c:pt>
                <c:pt idx="119636" formatCode="0.00E+00">
                  <c:v>-4.1232999999999999E-3</c:v>
                </c:pt>
                <c:pt idx="119637" formatCode="0.00E+00">
                  <c:v>-4.2804999999999996E-3</c:v>
                </c:pt>
                <c:pt idx="119638" formatCode="0.00E+00">
                  <c:v>-4.44956E-3</c:v>
                </c:pt>
                <c:pt idx="119639" formatCode="0.00E+00">
                  <c:v>-4.6298800000000003E-3</c:v>
                </c:pt>
                <c:pt idx="119640" formatCode="0.00E+00">
                  <c:v>-4.8216999999999999E-3</c:v>
                </c:pt>
                <c:pt idx="119641" formatCode="0.00E+00">
                  <c:v>-5.0260699999999997E-3</c:v>
                </c:pt>
                <c:pt idx="119642" formatCode="0.00E+00">
                  <c:v>-5.2436499999999999E-3</c:v>
                </c:pt>
                <c:pt idx="119643" formatCode="0.00E+00">
                  <c:v>-5.4748100000000001E-3</c:v>
                </c:pt>
                <c:pt idx="119644" formatCode="0.00E+00">
                  <c:v>-5.72122E-3</c:v>
                </c:pt>
                <c:pt idx="119645" formatCode="0.00E+00">
                  <c:v>-5.9855799999999999E-3</c:v>
                </c:pt>
                <c:pt idx="119646" formatCode="0.00E+00">
                  <c:v>-6.2699599999999998E-3</c:v>
                </c:pt>
                <c:pt idx="119647" formatCode="0.00E+00">
                  <c:v>-6.5752199999999997E-3</c:v>
                </c:pt>
                <c:pt idx="119648" formatCode="0.00E+00">
                  <c:v>-6.9009400000000004E-3</c:v>
                </c:pt>
                <c:pt idx="119649" formatCode="0.00E+00">
                  <c:v>-7.24465E-3</c:v>
                </c:pt>
                <c:pt idx="119650" formatCode="0.00E+00">
                  <c:v>-7.6024100000000004E-3</c:v>
                </c:pt>
                <c:pt idx="119651" formatCode="0.00E+00">
                  <c:v>-7.9711999999999995E-3</c:v>
                </c:pt>
                <c:pt idx="119652" formatCode="0.00E+00">
                  <c:v>-8.3511100000000001E-3</c:v>
                </c:pt>
                <c:pt idx="119653" formatCode="0.00E+00">
                  <c:v>-8.7455399999999996E-3</c:v>
                </c:pt>
                <c:pt idx="119654" formatCode="0.00E+00">
                  <c:v>-9.1578700000000002E-3</c:v>
                </c:pt>
                <c:pt idx="119655" formatCode="0.00E+00">
                  <c:v>-9.5866900000000001E-3</c:v>
                </c:pt>
                <c:pt idx="119656">
                  <c:v>-1.00263E-2</c:v>
                </c:pt>
                <c:pt idx="119657">
                  <c:v>-1.04712E-2</c:v>
                </c:pt>
                <c:pt idx="119658">
                  <c:v>-1.0918300000000001E-2</c:v>
                </c:pt>
                <c:pt idx="119659">
                  <c:v>-1.1366100000000001E-2</c:v>
                </c:pt>
                <c:pt idx="119660">
                  <c:v>-1.18125E-2</c:v>
                </c:pt>
                <c:pt idx="119661">
                  <c:v>-1.2256400000000001E-2</c:v>
                </c:pt>
                <c:pt idx="119662">
                  <c:v>-1.26997E-2</c:v>
                </c:pt>
                <c:pt idx="119663">
                  <c:v>-1.31456E-2</c:v>
                </c:pt>
                <c:pt idx="119664">
                  <c:v>-1.35958E-2</c:v>
                </c:pt>
                <c:pt idx="119665">
                  <c:v>-1.4050200000000001E-2</c:v>
                </c:pt>
                <c:pt idx="119666">
                  <c:v>-1.4508200000000001E-2</c:v>
                </c:pt>
                <c:pt idx="119667">
                  <c:v>-1.4968E-2</c:v>
                </c:pt>
                <c:pt idx="119668">
                  <c:v>-1.54275E-2</c:v>
                </c:pt>
                <c:pt idx="119669">
                  <c:v>-1.5885699999999999E-2</c:v>
                </c:pt>
                <c:pt idx="119670">
                  <c:v>-1.6342300000000001E-2</c:v>
                </c:pt>
                <c:pt idx="119671">
                  <c:v>-1.6797099999999999E-2</c:v>
                </c:pt>
                <c:pt idx="119672">
                  <c:v>-1.7249500000000001E-2</c:v>
                </c:pt>
                <c:pt idx="119673">
                  <c:v>-1.7701100000000001E-2</c:v>
                </c:pt>
                <c:pt idx="119674">
                  <c:v>-1.8153599999999999E-2</c:v>
                </c:pt>
                <c:pt idx="119675">
                  <c:v>-1.8606399999999999E-2</c:v>
                </c:pt>
                <c:pt idx="119676">
                  <c:v>-1.9057500000000002E-2</c:v>
                </c:pt>
                <c:pt idx="119677">
                  <c:v>-1.9504799999999999E-2</c:v>
                </c:pt>
                <c:pt idx="119678">
                  <c:v>-1.9945299999999999E-2</c:v>
                </c:pt>
                <c:pt idx="119679">
                  <c:v>-2.03763E-2</c:v>
                </c:pt>
                <c:pt idx="119680">
                  <c:v>-2.0797300000000001E-2</c:v>
                </c:pt>
                <c:pt idx="119681">
                  <c:v>-2.12106E-2</c:v>
                </c:pt>
                <c:pt idx="119682">
                  <c:v>-2.1618800000000001E-2</c:v>
                </c:pt>
                <c:pt idx="119683">
                  <c:v>-2.2021900000000001E-2</c:v>
                </c:pt>
                <c:pt idx="119684">
                  <c:v>-2.24169E-2</c:v>
                </c:pt>
                <c:pt idx="119685">
                  <c:v>-2.2799799999999999E-2</c:v>
                </c:pt>
                <c:pt idx="119686">
                  <c:v>-2.3168299999999999E-2</c:v>
                </c:pt>
                <c:pt idx="119687">
                  <c:v>-2.3523200000000001E-2</c:v>
                </c:pt>
                <c:pt idx="119688">
                  <c:v>-2.38674E-2</c:v>
                </c:pt>
                <c:pt idx="119689">
                  <c:v>-2.42039E-2</c:v>
                </c:pt>
                <c:pt idx="119690">
                  <c:v>-2.4533599999999999E-2</c:v>
                </c:pt>
                <c:pt idx="119691">
                  <c:v>-2.4856300000000001E-2</c:v>
                </c:pt>
                <c:pt idx="119692">
                  <c:v>-2.5172699999999999E-2</c:v>
                </c:pt>
                <c:pt idx="119693">
                  <c:v>-2.5482399999999999E-2</c:v>
                </c:pt>
                <c:pt idx="119694">
                  <c:v>-2.5782900000000001E-2</c:v>
                </c:pt>
                <c:pt idx="119695">
                  <c:v>-2.6071899999999999E-2</c:v>
                </c:pt>
                <c:pt idx="119696">
                  <c:v>-2.6349999999999998E-2</c:v>
                </c:pt>
                <c:pt idx="119697">
                  <c:v>-2.66197E-2</c:v>
                </c:pt>
                <c:pt idx="119698">
                  <c:v>-2.6882E-2</c:v>
                </c:pt>
                <c:pt idx="119699">
                  <c:v>-2.71361E-2</c:v>
                </c:pt>
                <c:pt idx="119700">
                  <c:v>-2.7380700000000001E-2</c:v>
                </c:pt>
                <c:pt idx="119701">
                  <c:v>-2.7614E-2</c:v>
                </c:pt>
                <c:pt idx="119702">
                  <c:v>-2.78336E-2</c:v>
                </c:pt>
                <c:pt idx="119703">
                  <c:v>-2.8039000000000001E-2</c:v>
                </c:pt>
                <c:pt idx="119704">
                  <c:v>-2.82315E-2</c:v>
                </c:pt>
                <c:pt idx="119705">
                  <c:v>-2.8412300000000001E-2</c:v>
                </c:pt>
                <c:pt idx="119706">
                  <c:v>-2.8582400000000001E-2</c:v>
                </c:pt>
                <c:pt idx="119707">
                  <c:v>-2.8742699999999999E-2</c:v>
                </c:pt>
                <c:pt idx="119708">
                  <c:v>-2.88933E-2</c:v>
                </c:pt>
                <c:pt idx="119709">
                  <c:v>-2.9034299999999999E-2</c:v>
                </c:pt>
                <c:pt idx="119710">
                  <c:v>-2.91662E-2</c:v>
                </c:pt>
                <c:pt idx="119711">
                  <c:v>-2.9289800000000001E-2</c:v>
                </c:pt>
                <c:pt idx="119712">
                  <c:v>-2.9404400000000001E-2</c:v>
                </c:pt>
                <c:pt idx="119713">
                  <c:v>-2.9508300000000001E-2</c:v>
                </c:pt>
                <c:pt idx="119714">
                  <c:v>-2.9601300000000001E-2</c:v>
                </c:pt>
                <c:pt idx="119715">
                  <c:v>-2.9684700000000001E-2</c:v>
                </c:pt>
                <c:pt idx="119716">
                  <c:v>-2.9759399999999998E-2</c:v>
                </c:pt>
                <c:pt idx="119717">
                  <c:v>-2.9826399999999999E-2</c:v>
                </c:pt>
                <c:pt idx="119718">
                  <c:v>-2.9886300000000001E-2</c:v>
                </c:pt>
                <c:pt idx="119719">
                  <c:v>-2.9937499999999999E-2</c:v>
                </c:pt>
                <c:pt idx="119720">
                  <c:v>-2.9978299999999999E-2</c:v>
                </c:pt>
                <c:pt idx="119721">
                  <c:v>-3.0009000000000001E-2</c:v>
                </c:pt>
                <c:pt idx="119722">
                  <c:v>-3.0030100000000001E-2</c:v>
                </c:pt>
                <c:pt idx="119723">
                  <c:v>-3.0041600000000002E-2</c:v>
                </c:pt>
                <c:pt idx="119724">
                  <c:v>-3.0044600000000001E-2</c:v>
                </c:pt>
                <c:pt idx="119725">
                  <c:v>-3.0041200000000001E-2</c:v>
                </c:pt>
                <c:pt idx="119726">
                  <c:v>-3.0031800000000001E-2</c:v>
                </c:pt>
                <c:pt idx="119727">
                  <c:v>-3.0015699999999999E-2</c:v>
                </c:pt>
                <c:pt idx="119728">
                  <c:v>-2.9994300000000002E-2</c:v>
                </c:pt>
                <c:pt idx="119729">
                  <c:v>-2.9970500000000001E-2</c:v>
                </c:pt>
                <c:pt idx="119730">
                  <c:v>-2.9945599999999999E-2</c:v>
                </c:pt>
                <c:pt idx="119731">
                  <c:v>-2.9918299999999998E-2</c:v>
                </c:pt>
                <c:pt idx="119732">
                  <c:v>-2.9887899999999998E-2</c:v>
                </c:pt>
                <c:pt idx="119733">
                  <c:v>-2.9855699999999999E-2</c:v>
                </c:pt>
                <c:pt idx="119734">
                  <c:v>-2.9822899999999999E-2</c:v>
                </c:pt>
                <c:pt idx="119735">
                  <c:v>-2.9788700000000001E-2</c:v>
                </c:pt>
                <c:pt idx="119736">
                  <c:v>-2.9751E-2</c:v>
                </c:pt>
                <c:pt idx="119737">
                  <c:v>-2.9708100000000001E-2</c:v>
                </c:pt>
                <c:pt idx="119738">
                  <c:v>-2.9657800000000002E-2</c:v>
                </c:pt>
                <c:pt idx="119739">
                  <c:v>-2.9598599999999999E-2</c:v>
                </c:pt>
                <c:pt idx="119740">
                  <c:v>-2.9532699999999999E-2</c:v>
                </c:pt>
                <c:pt idx="119741">
                  <c:v>-2.9464600000000001E-2</c:v>
                </c:pt>
                <c:pt idx="119742">
                  <c:v>-2.9397E-2</c:v>
                </c:pt>
                <c:pt idx="119743">
                  <c:v>-2.9328300000000002E-2</c:v>
                </c:pt>
                <c:pt idx="119744">
                  <c:v>-2.9253999999999999E-2</c:v>
                </c:pt>
                <c:pt idx="119745">
                  <c:v>-2.91703E-2</c:v>
                </c:pt>
                <c:pt idx="119746">
                  <c:v>-2.90773E-2</c:v>
                </c:pt>
                <c:pt idx="119747">
                  <c:v>-2.89769E-2</c:v>
                </c:pt>
                <c:pt idx="119748">
                  <c:v>-2.8870400000000001E-2</c:v>
                </c:pt>
                <c:pt idx="119749">
                  <c:v>-2.87589E-2</c:v>
                </c:pt>
                <c:pt idx="119750">
                  <c:v>-2.86451E-2</c:v>
                </c:pt>
                <c:pt idx="119751">
                  <c:v>-2.8531999999999998E-2</c:v>
                </c:pt>
                <c:pt idx="119752">
                  <c:v>-2.84207E-2</c:v>
                </c:pt>
                <c:pt idx="119753">
                  <c:v>-2.83114E-2</c:v>
                </c:pt>
                <c:pt idx="119754">
                  <c:v>-2.8204099999999999E-2</c:v>
                </c:pt>
                <c:pt idx="119755">
                  <c:v>-2.8099200000000001E-2</c:v>
                </c:pt>
                <c:pt idx="119756">
                  <c:v>-2.7997000000000001E-2</c:v>
                </c:pt>
                <c:pt idx="119757">
                  <c:v>-2.7897999999999999E-2</c:v>
                </c:pt>
                <c:pt idx="119758">
                  <c:v>-2.7803100000000001E-2</c:v>
                </c:pt>
                <c:pt idx="119759">
                  <c:v>-2.7712299999999999E-2</c:v>
                </c:pt>
                <c:pt idx="119760">
                  <c:v>-2.7624900000000001E-2</c:v>
                </c:pt>
                <c:pt idx="119761">
                  <c:v>-2.75404E-2</c:v>
                </c:pt>
                <c:pt idx="119762">
                  <c:v>-2.7457800000000001E-2</c:v>
                </c:pt>
                <c:pt idx="119763">
                  <c:v>-2.7375900000000002E-2</c:v>
                </c:pt>
                <c:pt idx="119764">
                  <c:v>-2.7293399999999999E-2</c:v>
                </c:pt>
                <c:pt idx="119765">
                  <c:v>-2.7208799999999998E-2</c:v>
                </c:pt>
                <c:pt idx="119766">
                  <c:v>-2.71215E-2</c:v>
                </c:pt>
                <c:pt idx="119767">
                  <c:v>-2.7031300000000001E-2</c:v>
                </c:pt>
                <c:pt idx="119768">
                  <c:v>-2.69374E-2</c:v>
                </c:pt>
                <c:pt idx="119769">
                  <c:v>-2.68404E-2</c:v>
                </c:pt>
                <c:pt idx="119770">
                  <c:v>-2.6742999999999999E-2</c:v>
                </c:pt>
                <c:pt idx="119771">
                  <c:v>-2.66459E-2</c:v>
                </c:pt>
                <c:pt idx="119772">
                  <c:v>-2.6546899999999998E-2</c:v>
                </c:pt>
                <c:pt idx="119773">
                  <c:v>-2.6443899999999999E-2</c:v>
                </c:pt>
                <c:pt idx="119774">
                  <c:v>-2.6338799999999999E-2</c:v>
                </c:pt>
                <c:pt idx="119775">
                  <c:v>-2.62353E-2</c:v>
                </c:pt>
                <c:pt idx="119776">
                  <c:v>-2.6136E-2</c:v>
                </c:pt>
                <c:pt idx="119777">
                  <c:v>-2.6040399999999998E-2</c:v>
                </c:pt>
                <c:pt idx="119778">
                  <c:v>-2.5947999999999999E-2</c:v>
                </c:pt>
                <c:pt idx="119779">
                  <c:v>-2.5859199999999999E-2</c:v>
                </c:pt>
                <c:pt idx="119780">
                  <c:v>-2.57743E-2</c:v>
                </c:pt>
                <c:pt idx="119781">
                  <c:v>-2.5692599999999999E-2</c:v>
                </c:pt>
                <c:pt idx="119782">
                  <c:v>-2.5611499999999999E-2</c:v>
                </c:pt>
                <c:pt idx="119783">
                  <c:v>-2.5528700000000001E-2</c:v>
                </c:pt>
                <c:pt idx="119784">
                  <c:v>-2.54443E-2</c:v>
                </c:pt>
                <c:pt idx="119785">
                  <c:v>-2.53595E-2</c:v>
                </c:pt>
                <c:pt idx="119786">
                  <c:v>-2.5274700000000001E-2</c:v>
                </c:pt>
                <c:pt idx="119787">
                  <c:v>-2.5188599999999998E-2</c:v>
                </c:pt>
                <c:pt idx="119788">
                  <c:v>-2.5098700000000002E-2</c:v>
                </c:pt>
                <c:pt idx="119789">
                  <c:v>-2.50026E-2</c:v>
                </c:pt>
                <c:pt idx="119790">
                  <c:v>-2.4899600000000001E-2</c:v>
                </c:pt>
                <c:pt idx="119791">
                  <c:v>-2.4791000000000001E-2</c:v>
                </c:pt>
                <c:pt idx="119792">
                  <c:v>-2.4678200000000001E-2</c:v>
                </c:pt>
                <c:pt idx="119793">
                  <c:v>-2.45626E-2</c:v>
                </c:pt>
                <c:pt idx="119794">
                  <c:v>-2.4445399999999999E-2</c:v>
                </c:pt>
                <c:pt idx="119795">
                  <c:v>-2.43266E-2</c:v>
                </c:pt>
                <c:pt idx="119796">
                  <c:v>-2.4204400000000001E-2</c:v>
                </c:pt>
                <c:pt idx="119797">
                  <c:v>-2.4077899999999999E-2</c:v>
                </c:pt>
                <c:pt idx="119798">
                  <c:v>-2.3947199999999998E-2</c:v>
                </c:pt>
                <c:pt idx="119799">
                  <c:v>-2.38114E-2</c:v>
                </c:pt>
                <c:pt idx="119800">
                  <c:v>-2.3668100000000001E-2</c:v>
                </c:pt>
                <c:pt idx="119801">
                  <c:v>-2.3515999999999999E-2</c:v>
                </c:pt>
                <c:pt idx="119802">
                  <c:v>-2.33563E-2</c:v>
                </c:pt>
                <c:pt idx="119803">
                  <c:v>-2.31916E-2</c:v>
                </c:pt>
                <c:pt idx="119804">
                  <c:v>-2.3023100000000001E-2</c:v>
                </c:pt>
                <c:pt idx="119805">
                  <c:v>-2.2851099999999999E-2</c:v>
                </c:pt>
                <c:pt idx="119806">
                  <c:v>-2.2676000000000002E-2</c:v>
                </c:pt>
                <c:pt idx="119807">
                  <c:v>-2.2498199999999999E-2</c:v>
                </c:pt>
                <c:pt idx="119808">
                  <c:v>-2.2317699999999999E-2</c:v>
                </c:pt>
                <c:pt idx="119809">
                  <c:v>-2.2133799999999999E-2</c:v>
                </c:pt>
                <c:pt idx="119810">
                  <c:v>-2.1946299999999998E-2</c:v>
                </c:pt>
                <c:pt idx="119811">
                  <c:v>-2.1755400000000001E-2</c:v>
                </c:pt>
                <c:pt idx="119812">
                  <c:v>-2.15605E-2</c:v>
                </c:pt>
                <c:pt idx="119813">
                  <c:v>-2.1360400000000002E-2</c:v>
                </c:pt>
                <c:pt idx="119814">
                  <c:v>-2.11538E-2</c:v>
                </c:pt>
                <c:pt idx="119815">
                  <c:v>-2.0941000000000001E-2</c:v>
                </c:pt>
                <c:pt idx="119816">
                  <c:v>-2.0722299999999999E-2</c:v>
                </c:pt>
                <c:pt idx="119817">
                  <c:v>-2.0498200000000001E-2</c:v>
                </c:pt>
                <c:pt idx="119818">
                  <c:v>-2.0268600000000001E-2</c:v>
                </c:pt>
                <c:pt idx="119819">
                  <c:v>-2.0032000000000001E-2</c:v>
                </c:pt>
                <c:pt idx="119820">
                  <c:v>-1.9787099999999998E-2</c:v>
                </c:pt>
                <c:pt idx="119821">
                  <c:v>-1.9532999999999998E-2</c:v>
                </c:pt>
                <c:pt idx="119822">
                  <c:v>-1.9269499999999998E-2</c:v>
                </c:pt>
                <c:pt idx="119823">
                  <c:v>-1.89976E-2</c:v>
                </c:pt>
                <c:pt idx="119824">
                  <c:v>-1.8718499999999999E-2</c:v>
                </c:pt>
                <c:pt idx="119825">
                  <c:v>-1.84326E-2</c:v>
                </c:pt>
                <c:pt idx="119826">
                  <c:v>-1.8139599999999999E-2</c:v>
                </c:pt>
                <c:pt idx="119827">
                  <c:v>-1.7838400000000001E-2</c:v>
                </c:pt>
                <c:pt idx="119828">
                  <c:v>-1.7529599999999999E-2</c:v>
                </c:pt>
                <c:pt idx="119829">
                  <c:v>-1.7213900000000001E-2</c:v>
                </c:pt>
                <c:pt idx="119830">
                  <c:v>-1.6890700000000002E-2</c:v>
                </c:pt>
                <c:pt idx="119831">
                  <c:v>-1.65586E-2</c:v>
                </c:pt>
                <c:pt idx="119832">
                  <c:v>-1.6217599999999999E-2</c:v>
                </c:pt>
                <c:pt idx="119833">
                  <c:v>-1.5868799999999999E-2</c:v>
                </c:pt>
                <c:pt idx="119834">
                  <c:v>-1.5514E-2</c:v>
                </c:pt>
                <c:pt idx="119835">
                  <c:v>-1.5154300000000001E-2</c:v>
                </c:pt>
                <c:pt idx="119836">
                  <c:v>-1.4789800000000001E-2</c:v>
                </c:pt>
                <c:pt idx="119837">
                  <c:v>-1.4420499999999999E-2</c:v>
                </c:pt>
                <c:pt idx="119838">
                  <c:v>-1.40482E-2</c:v>
                </c:pt>
                <c:pt idx="119839">
                  <c:v>-1.36756E-2</c:v>
                </c:pt>
                <c:pt idx="119840">
                  <c:v>-1.32946E-2</c:v>
                </c:pt>
                <c:pt idx="119841">
                  <c:v>-1.28915E-2</c:v>
                </c:pt>
                <c:pt idx="119842">
                  <c:v>-1.24753E-2</c:v>
                </c:pt>
                <c:pt idx="119843">
                  <c:v>-1.20634E-2</c:v>
                </c:pt>
                <c:pt idx="119844">
                  <c:v>-1.1652600000000001E-2</c:v>
                </c:pt>
                <c:pt idx="119845">
                  <c:v>-1.1236400000000001E-2</c:v>
                </c:pt>
                <c:pt idx="119846">
                  <c:v>-1.0818899999999999E-2</c:v>
                </c:pt>
                <c:pt idx="119847">
                  <c:v>-1.04032E-2</c:v>
                </c:pt>
                <c:pt idx="119848" formatCode="0.00E+00">
                  <c:v>-9.9885000000000009E-3</c:v>
                </c:pt>
                <c:pt idx="119849" formatCode="0.00E+00">
                  <c:v>-9.5732000000000005E-3</c:v>
                </c:pt>
                <c:pt idx="119850" formatCode="0.00E+00">
                  <c:v>-9.1562299999999996E-3</c:v>
                </c:pt>
                <c:pt idx="119851" formatCode="0.00E+00">
                  <c:v>-8.7377700000000006E-3</c:v>
                </c:pt>
                <c:pt idx="119852" formatCode="0.00E+00">
                  <c:v>-8.3189200000000005E-3</c:v>
                </c:pt>
                <c:pt idx="119853" formatCode="0.00E+00">
                  <c:v>-7.9013E-3</c:v>
                </c:pt>
                <c:pt idx="119854" formatCode="0.00E+00">
                  <c:v>-7.4855900000000003E-3</c:v>
                </c:pt>
                <c:pt idx="119855" formatCode="0.00E+00">
                  <c:v>-7.0712800000000001E-3</c:v>
                </c:pt>
                <c:pt idx="119856" formatCode="0.00E+00">
                  <c:v>-6.6588400000000001E-3</c:v>
                </c:pt>
                <c:pt idx="119857" formatCode="0.00E+00">
                  <c:v>-6.2503999999999997E-3</c:v>
                </c:pt>
                <c:pt idx="119858" formatCode="0.00E+00">
                  <c:v>-5.8486900000000001E-3</c:v>
                </c:pt>
                <c:pt idx="119859" formatCode="0.00E+00">
                  <c:v>-5.4561699999999998E-3</c:v>
                </c:pt>
                <c:pt idx="119860" formatCode="0.00E+00">
                  <c:v>-5.0743200000000002E-3</c:v>
                </c:pt>
                <c:pt idx="119861" formatCode="0.00E+00">
                  <c:v>-4.7034900000000003E-3</c:v>
                </c:pt>
                <c:pt idx="119862" formatCode="0.00E+00">
                  <c:v>-4.3434499999999996E-3</c:v>
                </c:pt>
                <c:pt idx="119863" formatCode="0.00E+00">
                  <c:v>-3.9941500000000001E-3</c:v>
                </c:pt>
                <c:pt idx="119864" formatCode="0.00E+00">
                  <c:v>-3.6557600000000001E-3</c:v>
                </c:pt>
                <c:pt idx="119865" formatCode="0.00E+00">
                  <c:v>-3.3276500000000001E-3</c:v>
                </c:pt>
                <c:pt idx="119866" formatCode="0.00E+00">
                  <c:v>-3.0083599999999999E-3</c:v>
                </c:pt>
                <c:pt idx="119867" formatCode="0.00E+00">
                  <c:v>-2.69754E-3</c:v>
                </c:pt>
                <c:pt idx="119868" formatCode="0.00E+00">
                  <c:v>-2.3961400000000002E-3</c:v>
                </c:pt>
                <c:pt idx="119869" formatCode="0.00E+00">
                  <c:v>-2.10421E-3</c:v>
                </c:pt>
                <c:pt idx="119870" formatCode="0.00E+00">
                  <c:v>-1.8208600000000001E-3</c:v>
                </c:pt>
                <c:pt idx="119871" formatCode="0.00E+00">
                  <c:v>-1.54597E-3</c:v>
                </c:pt>
                <c:pt idx="119872" formatCode="0.00E+00">
                  <c:v>-1.27984E-3</c:v>
                </c:pt>
                <c:pt idx="119873" formatCode="0.00E+00">
                  <c:v>-1.0227299999999999E-3</c:v>
                </c:pt>
                <c:pt idx="119874" formatCode="0.00E+00">
                  <c:v>-7.7472999999999995E-4</c:v>
                </c:pt>
                <c:pt idx="119875" formatCode="0.00E+00">
                  <c:v>-5.3550899999999999E-4</c:v>
                </c:pt>
                <c:pt idx="119876" formatCode="0.00E+00">
                  <c:v>-3.0521900000000002E-4</c:v>
                </c:pt>
                <c:pt idx="119877" formatCode="0.00E+00">
                  <c:v>-8.4618199999999996E-5</c:v>
                </c:pt>
                <c:pt idx="119878" formatCode="0.00E+00">
                  <c:v>1.25907E-4</c:v>
                </c:pt>
                <c:pt idx="119879" formatCode="0.00E+00">
                  <c:v>3.2605399999999999E-4</c:v>
                </c:pt>
                <c:pt idx="119880" formatCode="0.00E+00">
                  <c:v>5.1464999999999996E-4</c:v>
                </c:pt>
                <c:pt idx="119881" formatCode="0.00E+00">
                  <c:v>6.9019399999999999E-4</c:v>
                </c:pt>
                <c:pt idx="119882" formatCode="0.00E+00">
                  <c:v>8.52234E-4</c:v>
                </c:pt>
                <c:pt idx="119883" formatCode="0.00E+00">
                  <c:v>1.00136E-3</c:v>
                </c:pt>
                <c:pt idx="119884" formatCode="0.00E+00">
                  <c:v>1.1380100000000001E-3</c:v>
                </c:pt>
                <c:pt idx="119885" formatCode="0.00E+00">
                  <c:v>1.2623000000000001E-3</c:v>
                </c:pt>
                <c:pt idx="119886" formatCode="0.00E+00">
                  <c:v>1.3745999999999999E-3</c:v>
                </c:pt>
                <c:pt idx="119887" formatCode="0.00E+00">
                  <c:v>1.4750799999999999E-3</c:v>
                </c:pt>
                <c:pt idx="119888" formatCode="0.00E+00">
                  <c:v>1.56368E-3</c:v>
                </c:pt>
                <c:pt idx="119889" formatCode="0.00E+00">
                  <c:v>1.6404799999999999E-3</c:v>
                </c:pt>
                <c:pt idx="119890" formatCode="0.00E+00">
                  <c:v>1.7051499999999999E-3</c:v>
                </c:pt>
                <c:pt idx="119891" formatCode="0.00E+00">
                  <c:v>1.75716E-3</c:v>
                </c:pt>
                <c:pt idx="119892" formatCode="0.00E+00">
                  <c:v>1.79569E-3</c:v>
                </c:pt>
                <c:pt idx="119893" formatCode="0.00E+00">
                  <c:v>1.8191100000000001E-3</c:v>
                </c:pt>
                <c:pt idx="119894" formatCode="0.00E+00">
                  <c:v>1.82548E-3</c:v>
                </c:pt>
                <c:pt idx="119895" formatCode="0.00E+00">
                  <c:v>1.81379E-3</c:v>
                </c:pt>
                <c:pt idx="119896" formatCode="0.00E+00">
                  <c:v>1.7847099999999999E-3</c:v>
                </c:pt>
                <c:pt idx="119897" formatCode="0.00E+00">
                  <c:v>1.7393199999999999E-3</c:v>
                </c:pt>
                <c:pt idx="119898" formatCode="0.00E+00">
                  <c:v>1.6777000000000001E-3</c:v>
                </c:pt>
                <c:pt idx="119899" formatCode="0.00E+00">
                  <c:v>1.5997400000000001E-3</c:v>
                </c:pt>
                <c:pt idx="119900" formatCode="0.00E+00">
                  <c:v>1.5066999999999999E-3</c:v>
                </c:pt>
                <c:pt idx="119901" formatCode="0.00E+00">
                  <c:v>1.4002800000000001E-3</c:v>
                </c:pt>
                <c:pt idx="119902" formatCode="0.00E+00">
                  <c:v>1.28097E-3</c:v>
                </c:pt>
                <c:pt idx="119903" formatCode="0.00E+00">
                  <c:v>1.1486599999999999E-3</c:v>
                </c:pt>
                <c:pt idx="119904" formatCode="0.00E+00">
                  <c:v>1.0029500000000001E-3</c:v>
                </c:pt>
                <c:pt idx="119905" formatCode="0.00E+00">
                  <c:v>8.4277400000000002E-4</c:v>
                </c:pt>
                <c:pt idx="119906" formatCode="0.00E+00">
                  <c:v>6.6793500000000003E-4</c:v>
                </c:pt>
                <c:pt idx="119907" formatCode="0.00E+00">
                  <c:v>4.8038200000000001E-4</c:v>
                </c:pt>
                <c:pt idx="119908" formatCode="0.00E+00">
                  <c:v>2.8235000000000001E-4</c:v>
                </c:pt>
                <c:pt idx="119909" formatCode="0.00E+00">
                  <c:v>7.3950599999999996E-5</c:v>
                </c:pt>
                <c:pt idx="119910" formatCode="0.00E+00">
                  <c:v>-1.4680699999999999E-4</c:v>
                </c:pt>
                <c:pt idx="119911" formatCode="0.00E+00">
                  <c:v>-3.8211899999999999E-4</c:v>
                </c:pt>
                <c:pt idx="119912" formatCode="0.00E+00">
                  <c:v>-6.3347299999999996E-4</c:v>
                </c:pt>
                <c:pt idx="119913" formatCode="0.00E+00">
                  <c:v>-9.0197499999999996E-4</c:v>
                </c:pt>
                <c:pt idx="119914" formatCode="0.00E+00">
                  <c:v>-1.1870800000000001E-3</c:v>
                </c:pt>
                <c:pt idx="119915" formatCode="0.00E+00">
                  <c:v>-1.4867700000000001E-3</c:v>
                </c:pt>
                <c:pt idx="119916" formatCode="0.00E+00">
                  <c:v>-1.8005600000000001E-3</c:v>
                </c:pt>
                <c:pt idx="119917" formatCode="0.00E+00">
                  <c:v>-2.1292199999999998E-3</c:v>
                </c:pt>
                <c:pt idx="119918" formatCode="0.00E+00">
                  <c:v>-2.47291E-3</c:v>
                </c:pt>
                <c:pt idx="119919" formatCode="0.00E+00">
                  <c:v>-2.8322299999999998E-3</c:v>
                </c:pt>
                <c:pt idx="119920" formatCode="0.00E+00">
                  <c:v>-3.2082899999999999E-3</c:v>
                </c:pt>
                <c:pt idx="119921" formatCode="0.00E+00">
                  <c:v>-3.6008099999999999E-3</c:v>
                </c:pt>
                <c:pt idx="119922" formatCode="0.00E+00">
                  <c:v>-4.0083300000000001E-3</c:v>
                </c:pt>
                <c:pt idx="119923" formatCode="0.00E+00">
                  <c:v>-4.4294800000000004E-3</c:v>
                </c:pt>
                <c:pt idx="119924" formatCode="0.00E+00">
                  <c:v>-4.86302E-3</c:v>
                </c:pt>
                <c:pt idx="119925" formatCode="0.00E+00">
                  <c:v>-5.3084999999999999E-3</c:v>
                </c:pt>
                <c:pt idx="119926" formatCode="0.00E+00">
                  <c:v>-5.7682000000000002E-3</c:v>
                </c:pt>
                <c:pt idx="119927" formatCode="0.00E+00">
                  <c:v>-6.2400199999999998E-3</c:v>
                </c:pt>
                <c:pt idx="119928" formatCode="0.00E+00">
                  <c:v>-6.7095999999999996E-3</c:v>
                </c:pt>
                <c:pt idx="119929" formatCode="0.00E+00">
                  <c:v>-7.1734399999999997E-3</c:v>
                </c:pt>
                <c:pt idx="119930" formatCode="0.00E+00">
                  <c:v>-7.6487300000000003E-3</c:v>
                </c:pt>
                <c:pt idx="119931" formatCode="0.00E+00">
                  <c:v>-8.1393899999999998E-3</c:v>
                </c:pt>
                <c:pt idx="119932" formatCode="0.00E+00">
                  <c:v>-8.6351899999999992E-3</c:v>
                </c:pt>
                <c:pt idx="119933" formatCode="0.00E+00">
                  <c:v>-9.1361499999999991E-3</c:v>
                </c:pt>
                <c:pt idx="119934" formatCode="0.00E+00">
                  <c:v>-9.6461299999999993E-3</c:v>
                </c:pt>
                <c:pt idx="119935">
                  <c:v>-1.01645E-2</c:v>
                </c:pt>
                <c:pt idx="119936">
                  <c:v>-1.0689799999999999E-2</c:v>
                </c:pt>
                <c:pt idx="119937">
                  <c:v>-1.12204E-2</c:v>
                </c:pt>
                <c:pt idx="119938">
                  <c:v>-1.17555E-2</c:v>
                </c:pt>
                <c:pt idx="119939">
                  <c:v>-1.22951E-2</c:v>
                </c:pt>
                <c:pt idx="119940">
                  <c:v>-1.28395E-2</c:v>
                </c:pt>
                <c:pt idx="119941">
                  <c:v>-1.33887E-2</c:v>
                </c:pt>
                <c:pt idx="119942">
                  <c:v>-1.3942100000000001E-2</c:v>
                </c:pt>
                <c:pt idx="119943">
                  <c:v>-1.4499700000000001E-2</c:v>
                </c:pt>
                <c:pt idx="119944">
                  <c:v>-1.50616E-2</c:v>
                </c:pt>
                <c:pt idx="119945">
                  <c:v>-1.5628E-2</c:v>
                </c:pt>
                <c:pt idx="119946">
                  <c:v>-1.6199100000000001E-2</c:v>
                </c:pt>
                <c:pt idx="119947">
                  <c:v>-1.6775000000000002E-2</c:v>
                </c:pt>
                <c:pt idx="119948">
                  <c:v>-1.73554E-2</c:v>
                </c:pt>
                <c:pt idx="119949">
                  <c:v>-1.7938699999999998E-2</c:v>
                </c:pt>
                <c:pt idx="119950">
                  <c:v>-1.8523000000000001E-2</c:v>
                </c:pt>
                <c:pt idx="119951">
                  <c:v>-1.91062E-2</c:v>
                </c:pt>
                <c:pt idx="119952">
                  <c:v>-1.9687E-2</c:v>
                </c:pt>
                <c:pt idx="119953">
                  <c:v>-2.0264399999999998E-2</c:v>
                </c:pt>
                <c:pt idx="119954">
                  <c:v>-2.0836899999999998E-2</c:v>
                </c:pt>
                <c:pt idx="119955">
                  <c:v>-2.1403800000000001E-2</c:v>
                </c:pt>
                <c:pt idx="119956">
                  <c:v>-2.19642E-2</c:v>
                </c:pt>
                <c:pt idx="119957">
                  <c:v>-2.2516999999999999E-2</c:v>
                </c:pt>
                <c:pt idx="119958">
                  <c:v>-2.30613E-2</c:v>
                </c:pt>
                <c:pt idx="119959">
                  <c:v>-2.3596499999999999E-2</c:v>
                </c:pt>
                <c:pt idx="119960">
                  <c:v>-2.4121E-2</c:v>
                </c:pt>
                <c:pt idx="119961">
                  <c:v>-2.4633499999999999E-2</c:v>
                </c:pt>
                <c:pt idx="119962">
                  <c:v>-2.5133800000000001E-2</c:v>
                </c:pt>
                <c:pt idx="119963">
                  <c:v>-2.5621600000000001E-2</c:v>
                </c:pt>
                <c:pt idx="119964">
                  <c:v>-2.6096500000000002E-2</c:v>
                </c:pt>
                <c:pt idx="119965">
                  <c:v>-2.6558399999999999E-2</c:v>
                </c:pt>
                <c:pt idx="119966">
                  <c:v>-2.7007E-2</c:v>
                </c:pt>
                <c:pt idx="119967">
                  <c:v>-2.74422E-2</c:v>
                </c:pt>
                <c:pt idx="119968">
                  <c:v>-2.7863499999999999E-2</c:v>
                </c:pt>
                <c:pt idx="119969">
                  <c:v>-2.82706E-2</c:v>
                </c:pt>
                <c:pt idx="119970">
                  <c:v>-2.86631E-2</c:v>
                </c:pt>
                <c:pt idx="119971">
                  <c:v>-2.9040199999999999E-2</c:v>
                </c:pt>
                <c:pt idx="119972">
                  <c:v>-2.9401299999999998E-2</c:v>
                </c:pt>
                <c:pt idx="119973">
                  <c:v>-2.9746000000000002E-2</c:v>
                </c:pt>
                <c:pt idx="119974">
                  <c:v>-3.0073800000000001E-2</c:v>
                </c:pt>
                <c:pt idx="119975">
                  <c:v>-3.03837E-2</c:v>
                </c:pt>
                <c:pt idx="119976">
                  <c:v>-3.0674900000000001E-2</c:v>
                </c:pt>
                <c:pt idx="119977">
                  <c:v>-3.0946100000000001E-2</c:v>
                </c:pt>
                <c:pt idx="119978">
                  <c:v>-3.1196100000000001E-2</c:v>
                </c:pt>
                <c:pt idx="119979">
                  <c:v>-3.1424000000000001E-2</c:v>
                </c:pt>
                <c:pt idx="119980">
                  <c:v>-3.1630199999999997E-2</c:v>
                </c:pt>
                <c:pt idx="119981">
                  <c:v>-3.1815499999999997E-2</c:v>
                </c:pt>
                <c:pt idx="119982">
                  <c:v>-3.1980500000000002E-2</c:v>
                </c:pt>
                <c:pt idx="119983">
                  <c:v>-3.2125099999999997E-2</c:v>
                </c:pt>
                <c:pt idx="119984">
                  <c:v>-3.2249300000000002E-2</c:v>
                </c:pt>
                <c:pt idx="119985">
                  <c:v>-3.2352800000000001E-2</c:v>
                </c:pt>
                <c:pt idx="119986">
                  <c:v>-3.2434999999999999E-2</c:v>
                </c:pt>
                <c:pt idx="119987">
                  <c:v>-3.2495000000000003E-2</c:v>
                </c:pt>
                <c:pt idx="119988">
                  <c:v>-3.25318E-2</c:v>
                </c:pt>
                <c:pt idx="119989">
                  <c:v>-3.2544799999999999E-2</c:v>
                </c:pt>
                <c:pt idx="119990">
                  <c:v>-3.2534100000000003E-2</c:v>
                </c:pt>
                <c:pt idx="119991">
                  <c:v>-3.2500500000000002E-2</c:v>
                </c:pt>
                <c:pt idx="119992">
                  <c:v>-3.2444800000000003E-2</c:v>
                </c:pt>
                <c:pt idx="119993">
                  <c:v>-3.2367699999999999E-2</c:v>
                </c:pt>
                <c:pt idx="119994">
                  <c:v>-3.2267700000000003E-2</c:v>
                </c:pt>
                <c:pt idx="119995">
                  <c:v>-3.2142799999999999E-2</c:v>
                </c:pt>
                <c:pt idx="119996">
                  <c:v>-3.1992199999999998E-2</c:v>
                </c:pt>
                <c:pt idx="119997">
                  <c:v>-3.1816900000000002E-2</c:v>
                </c:pt>
                <c:pt idx="119998">
                  <c:v>-3.1617800000000001E-2</c:v>
                </c:pt>
                <c:pt idx="119999">
                  <c:v>-3.13955E-2</c:v>
                </c:pt>
                <c:pt idx="120000">
                  <c:v>-3.1151399999999999E-2</c:v>
                </c:pt>
                <c:pt idx="120001">
                  <c:v>-3.08866E-2</c:v>
                </c:pt>
                <c:pt idx="120002">
                  <c:v>-3.05998E-2</c:v>
                </c:pt>
                <c:pt idx="120003">
                  <c:v>-3.0289400000000001E-2</c:v>
                </c:pt>
                <c:pt idx="120004">
                  <c:v>-2.9955699999999998E-2</c:v>
                </c:pt>
                <c:pt idx="120005">
                  <c:v>-2.9601300000000001E-2</c:v>
                </c:pt>
                <c:pt idx="120006">
                  <c:v>-2.9228000000000001E-2</c:v>
                </c:pt>
                <c:pt idx="120007">
                  <c:v>-2.8836500000000001E-2</c:v>
                </c:pt>
                <c:pt idx="120008">
                  <c:v>-2.8426199999999999E-2</c:v>
                </c:pt>
                <c:pt idx="120009">
                  <c:v>-2.7996500000000001E-2</c:v>
                </c:pt>
                <c:pt idx="120010">
                  <c:v>-2.7547499999999999E-2</c:v>
                </c:pt>
                <c:pt idx="120011">
                  <c:v>-2.7079300000000001E-2</c:v>
                </c:pt>
                <c:pt idx="120012">
                  <c:v>-2.6591900000000002E-2</c:v>
                </c:pt>
                <c:pt idx="120013">
                  <c:v>-2.6085899999999999E-2</c:v>
                </c:pt>
                <c:pt idx="120014">
                  <c:v>-2.5562399999999999E-2</c:v>
                </c:pt>
                <c:pt idx="120015">
                  <c:v>-2.5022800000000001E-2</c:v>
                </c:pt>
                <c:pt idx="120016">
                  <c:v>-2.4468500000000001E-2</c:v>
                </c:pt>
                <c:pt idx="120017">
                  <c:v>-2.3900500000000002E-2</c:v>
                </c:pt>
                <c:pt idx="120018">
                  <c:v>-2.3318499999999999E-2</c:v>
                </c:pt>
                <c:pt idx="120019">
                  <c:v>-2.2722800000000001E-2</c:v>
                </c:pt>
                <c:pt idx="120020">
                  <c:v>-2.2114499999999999E-2</c:v>
                </c:pt>
                <c:pt idx="120021">
                  <c:v>-2.1494099999999999E-2</c:v>
                </c:pt>
                <c:pt idx="120022">
                  <c:v>-2.0860799999999999E-2</c:v>
                </c:pt>
                <c:pt idx="120023">
                  <c:v>-2.02144E-2</c:v>
                </c:pt>
                <c:pt idx="120024">
                  <c:v>-1.9555800000000002E-2</c:v>
                </c:pt>
                <c:pt idx="120025">
                  <c:v>-1.8885800000000001E-2</c:v>
                </c:pt>
                <c:pt idx="120026">
                  <c:v>-1.8205499999999999E-2</c:v>
                </c:pt>
                <c:pt idx="120027">
                  <c:v>-1.7515900000000001E-2</c:v>
                </c:pt>
                <c:pt idx="120028">
                  <c:v>-1.6817700000000001E-2</c:v>
                </c:pt>
                <c:pt idx="120029">
                  <c:v>-1.6111299999999999E-2</c:v>
                </c:pt>
                <c:pt idx="120030">
                  <c:v>-1.53978E-2</c:v>
                </c:pt>
                <c:pt idx="120031">
                  <c:v>-1.4678099999999999E-2</c:v>
                </c:pt>
                <c:pt idx="120032">
                  <c:v>-1.3952600000000001E-2</c:v>
                </c:pt>
                <c:pt idx="120033">
                  <c:v>-1.3221800000000001E-2</c:v>
                </c:pt>
                <c:pt idx="120034">
                  <c:v>-1.24864E-2</c:v>
                </c:pt>
                <c:pt idx="120035">
                  <c:v>-1.17476E-2</c:v>
                </c:pt>
                <c:pt idx="120036">
                  <c:v>-1.1006200000000001E-2</c:v>
                </c:pt>
                <c:pt idx="120037">
                  <c:v>-1.0263E-2</c:v>
                </c:pt>
                <c:pt idx="120038" formatCode="0.00E+00">
                  <c:v>-9.5181999999999992E-3</c:v>
                </c:pt>
                <c:pt idx="120039" formatCode="0.00E+00">
                  <c:v>-8.7720599999999999E-3</c:v>
                </c:pt>
                <c:pt idx="120040" formatCode="0.00E+00">
                  <c:v>-8.0246799999999993E-3</c:v>
                </c:pt>
                <c:pt idx="120041" formatCode="0.00E+00">
                  <c:v>-7.2767600000000002E-3</c:v>
                </c:pt>
                <c:pt idx="120042" formatCode="0.00E+00">
                  <c:v>-6.5291100000000003E-3</c:v>
                </c:pt>
                <c:pt idx="120043" formatCode="0.00E+00">
                  <c:v>-5.7824399999999998E-3</c:v>
                </c:pt>
                <c:pt idx="120044" formatCode="0.00E+00">
                  <c:v>-5.0376600000000002E-3</c:v>
                </c:pt>
                <c:pt idx="120045" formatCode="0.00E+00">
                  <c:v>-4.2957400000000001E-3</c:v>
                </c:pt>
                <c:pt idx="120046" formatCode="0.00E+00">
                  <c:v>-3.55734E-3</c:v>
                </c:pt>
                <c:pt idx="120047" formatCode="0.00E+00">
                  <c:v>-2.8228300000000001E-3</c:v>
                </c:pt>
                <c:pt idx="120048" formatCode="0.00E+00">
                  <c:v>-2.0925499999999999E-3</c:v>
                </c:pt>
                <c:pt idx="120049" formatCode="0.00E+00">
                  <c:v>-1.36695E-3</c:v>
                </c:pt>
                <c:pt idx="120050" formatCode="0.00E+00">
                  <c:v>-6.4650000000000005E-4</c:v>
                </c:pt>
                <c:pt idx="120051" formatCode="0.00E+00">
                  <c:v>6.8572500000000001E-5</c:v>
                </c:pt>
                <c:pt idx="120052" formatCode="0.00E+00">
                  <c:v>7.7802299999999997E-4</c:v>
                </c:pt>
                <c:pt idx="120053" formatCode="0.00E+00">
                  <c:v>1.4810400000000001E-3</c:v>
                </c:pt>
                <c:pt idx="120054" formatCode="0.00E+00">
                  <c:v>2.1763500000000001E-3</c:v>
                </c:pt>
                <c:pt idx="120055" formatCode="0.00E+00">
                  <c:v>2.8628799999999999E-3</c:v>
                </c:pt>
                <c:pt idx="120056" formatCode="0.00E+00">
                  <c:v>3.5400000000000002E-3</c:v>
                </c:pt>
                <c:pt idx="120057" formatCode="0.00E+00">
                  <c:v>4.2072100000000003E-3</c:v>
                </c:pt>
                <c:pt idx="120058" formatCode="0.00E+00">
                  <c:v>4.8639800000000004E-3</c:v>
                </c:pt>
                <c:pt idx="120059" formatCode="0.00E+00">
                  <c:v>5.50988E-3</c:v>
                </c:pt>
                <c:pt idx="120060" formatCode="0.00E+00">
                  <c:v>6.1442199999999997E-3</c:v>
                </c:pt>
                <c:pt idx="120061" formatCode="0.00E+00">
                  <c:v>6.7662099999999999E-3</c:v>
                </c:pt>
                <c:pt idx="120062" formatCode="0.00E+00">
                  <c:v>7.3753300000000003E-3</c:v>
                </c:pt>
                <c:pt idx="120063" formatCode="0.00E+00">
                  <c:v>7.9713000000000006E-3</c:v>
                </c:pt>
                <c:pt idx="120064" formatCode="0.00E+00">
                  <c:v>8.5538100000000002E-3</c:v>
                </c:pt>
                <c:pt idx="120065" formatCode="0.00E+00">
                  <c:v>9.1224800000000005E-3</c:v>
                </c:pt>
                <c:pt idx="120066" formatCode="0.00E+00">
                  <c:v>9.6769300000000003E-3</c:v>
                </c:pt>
                <c:pt idx="120067">
                  <c:v>1.0216899999999999E-2</c:v>
                </c:pt>
                <c:pt idx="120068">
                  <c:v>1.0742099999999999E-2</c:v>
                </c:pt>
                <c:pt idx="120069">
                  <c:v>1.1252E-2</c:v>
                </c:pt>
                <c:pt idx="120070">
                  <c:v>1.1746400000000001E-2</c:v>
                </c:pt>
                <c:pt idx="120071">
                  <c:v>1.22249E-2</c:v>
                </c:pt>
                <c:pt idx="120072">
                  <c:v>1.2687199999999999E-2</c:v>
                </c:pt>
                <c:pt idx="120073">
                  <c:v>1.31331E-2</c:v>
                </c:pt>
                <c:pt idx="120074">
                  <c:v>1.35628E-2</c:v>
                </c:pt>
                <c:pt idx="120075">
                  <c:v>1.3976499999999999E-2</c:v>
                </c:pt>
                <c:pt idx="120076">
                  <c:v>1.43739E-2</c:v>
                </c:pt>
                <c:pt idx="120077">
                  <c:v>1.4755000000000001E-2</c:v>
                </c:pt>
                <c:pt idx="120078">
                  <c:v>1.51197E-2</c:v>
                </c:pt>
                <c:pt idx="120079">
                  <c:v>1.54675E-2</c:v>
                </c:pt>
                <c:pt idx="120080">
                  <c:v>1.5797800000000001E-2</c:v>
                </c:pt>
                <c:pt idx="120081">
                  <c:v>1.6110699999999999E-2</c:v>
                </c:pt>
                <c:pt idx="120082">
                  <c:v>1.6406299999999999E-2</c:v>
                </c:pt>
                <c:pt idx="120083">
                  <c:v>1.66848E-2</c:v>
                </c:pt>
                <c:pt idx="120084">
                  <c:v>1.6946099999999999E-2</c:v>
                </c:pt>
                <c:pt idx="120085">
                  <c:v>1.71895E-2</c:v>
                </c:pt>
                <c:pt idx="120086">
                  <c:v>1.7415E-2</c:v>
                </c:pt>
                <c:pt idx="120087">
                  <c:v>1.7622100000000002E-2</c:v>
                </c:pt>
                <c:pt idx="120088">
                  <c:v>1.7810900000000001E-2</c:v>
                </c:pt>
                <c:pt idx="120089">
                  <c:v>1.79811E-2</c:v>
                </c:pt>
                <c:pt idx="120090">
                  <c:v>1.8133099999999999E-2</c:v>
                </c:pt>
                <c:pt idx="120091">
                  <c:v>1.8267100000000001E-2</c:v>
                </c:pt>
                <c:pt idx="120092">
                  <c:v>1.8383099999999999E-2</c:v>
                </c:pt>
                <c:pt idx="120093">
                  <c:v>1.84811E-2</c:v>
                </c:pt>
                <c:pt idx="120094">
                  <c:v>1.8561600000000001E-2</c:v>
                </c:pt>
                <c:pt idx="120095">
                  <c:v>1.86254E-2</c:v>
                </c:pt>
                <c:pt idx="120096">
                  <c:v>1.86728E-2</c:v>
                </c:pt>
                <c:pt idx="120097">
                  <c:v>1.8703399999999998E-2</c:v>
                </c:pt>
                <c:pt idx="120098">
                  <c:v>1.87172E-2</c:v>
                </c:pt>
                <c:pt idx="120099">
                  <c:v>1.8714499999999998E-2</c:v>
                </c:pt>
                <c:pt idx="120100">
                  <c:v>1.8695799999999999E-2</c:v>
                </c:pt>
                <c:pt idx="120101">
                  <c:v>1.8661500000000001E-2</c:v>
                </c:pt>
                <c:pt idx="120102">
                  <c:v>1.86115E-2</c:v>
                </c:pt>
                <c:pt idx="120103">
                  <c:v>1.8546E-2</c:v>
                </c:pt>
                <c:pt idx="120104">
                  <c:v>1.8464999999999999E-2</c:v>
                </c:pt>
                <c:pt idx="120105">
                  <c:v>1.8368900000000001E-2</c:v>
                </c:pt>
                <c:pt idx="120106">
                  <c:v>1.8257700000000002E-2</c:v>
                </c:pt>
                <c:pt idx="120107">
                  <c:v>1.8131700000000001E-2</c:v>
                </c:pt>
                <c:pt idx="120108">
                  <c:v>1.7991099999999999E-2</c:v>
                </c:pt>
                <c:pt idx="120109">
                  <c:v>1.7836500000000002E-2</c:v>
                </c:pt>
                <c:pt idx="120110">
                  <c:v>1.7668E-2</c:v>
                </c:pt>
                <c:pt idx="120111">
                  <c:v>1.74862E-2</c:v>
                </c:pt>
                <c:pt idx="120112">
                  <c:v>1.72917E-2</c:v>
                </c:pt>
                <c:pt idx="120113">
                  <c:v>1.7085199999999998E-2</c:v>
                </c:pt>
                <c:pt idx="120114">
                  <c:v>1.6867E-2</c:v>
                </c:pt>
                <c:pt idx="120115">
                  <c:v>1.66374E-2</c:v>
                </c:pt>
                <c:pt idx="120116">
                  <c:v>1.6396600000000001E-2</c:v>
                </c:pt>
                <c:pt idx="120117">
                  <c:v>1.6144800000000001E-2</c:v>
                </c:pt>
                <c:pt idx="120118">
                  <c:v>1.5882500000000001E-2</c:v>
                </c:pt>
                <c:pt idx="120119">
                  <c:v>1.5609700000000001E-2</c:v>
                </c:pt>
                <c:pt idx="120120">
                  <c:v>1.53268E-2</c:v>
                </c:pt>
                <c:pt idx="120121">
                  <c:v>1.50341E-2</c:v>
                </c:pt>
                <c:pt idx="120122">
                  <c:v>1.47321E-2</c:v>
                </c:pt>
                <c:pt idx="120123">
                  <c:v>1.4421E-2</c:v>
                </c:pt>
                <c:pt idx="120124">
                  <c:v>1.4101300000000001E-2</c:v>
                </c:pt>
                <c:pt idx="120125">
                  <c:v>1.37733E-2</c:v>
                </c:pt>
                <c:pt idx="120126">
                  <c:v>1.34375E-2</c:v>
                </c:pt>
                <c:pt idx="120127">
                  <c:v>1.30942E-2</c:v>
                </c:pt>
                <c:pt idx="120128">
                  <c:v>1.27437E-2</c:v>
                </c:pt>
                <c:pt idx="120129">
                  <c:v>1.23867E-2</c:v>
                </c:pt>
                <c:pt idx="120130">
                  <c:v>1.2023600000000001E-2</c:v>
                </c:pt>
                <c:pt idx="120131">
                  <c:v>1.16545E-2</c:v>
                </c:pt>
                <c:pt idx="120132">
                  <c:v>1.1279600000000001E-2</c:v>
                </c:pt>
                <c:pt idx="120133">
                  <c:v>1.08992E-2</c:v>
                </c:pt>
                <c:pt idx="120134">
                  <c:v>1.0513700000000001E-2</c:v>
                </c:pt>
                <c:pt idx="120135">
                  <c:v>1.0123800000000001E-2</c:v>
                </c:pt>
                <c:pt idx="120136" formatCode="0.00E+00">
                  <c:v>9.7297200000000007E-3</c:v>
                </c:pt>
                <c:pt idx="120137" formatCode="0.00E+00">
                  <c:v>9.3320199999999999E-3</c:v>
                </c:pt>
                <c:pt idx="120138" formatCode="0.00E+00">
                  <c:v>8.9310499999999994E-3</c:v>
                </c:pt>
                <c:pt idx="120139" formatCode="0.00E+00">
                  <c:v>8.52727E-3</c:v>
                </c:pt>
                <c:pt idx="120140" formatCode="0.00E+00">
                  <c:v>8.1210599999999994E-3</c:v>
                </c:pt>
                <c:pt idx="120141" formatCode="0.00E+00">
                  <c:v>7.7126800000000004E-3</c:v>
                </c:pt>
                <c:pt idx="120142" formatCode="0.00E+00">
                  <c:v>7.3024600000000002E-3</c:v>
                </c:pt>
                <c:pt idx="120143" formatCode="0.00E+00">
                  <c:v>6.8908099999999998E-3</c:v>
                </c:pt>
                <c:pt idx="120144" formatCode="0.00E+00">
                  <c:v>6.47805E-3</c:v>
                </c:pt>
                <c:pt idx="120145" formatCode="0.00E+00">
                  <c:v>6.0643499999999996E-3</c:v>
                </c:pt>
                <c:pt idx="120146" formatCode="0.00E+00">
                  <c:v>5.6500300000000003E-3</c:v>
                </c:pt>
                <c:pt idx="120147" formatCode="0.00E+00">
                  <c:v>5.2356900000000003E-3</c:v>
                </c:pt>
                <c:pt idx="120148" formatCode="0.00E+00">
                  <c:v>4.8219300000000003E-3</c:v>
                </c:pt>
                <c:pt idx="120149" formatCode="0.00E+00">
                  <c:v>4.4089799999999998E-3</c:v>
                </c:pt>
                <c:pt idx="120150" formatCode="0.00E+00">
                  <c:v>3.9969799999999998E-3</c:v>
                </c:pt>
                <c:pt idx="120151" formatCode="0.00E+00">
                  <c:v>3.5862099999999998E-3</c:v>
                </c:pt>
                <c:pt idx="120152" formatCode="0.00E+00">
                  <c:v>3.1769699999999999E-3</c:v>
                </c:pt>
                <c:pt idx="120153" formatCode="0.00E+00">
                  <c:v>2.7693399999999999E-3</c:v>
                </c:pt>
                <c:pt idx="120154" formatCode="0.00E+00">
                  <c:v>2.3633999999999999E-3</c:v>
                </c:pt>
                <c:pt idx="120155" formatCode="0.00E+00">
                  <c:v>1.9593200000000001E-3</c:v>
                </c:pt>
                <c:pt idx="120156" formatCode="0.00E+00">
                  <c:v>1.55744E-3</c:v>
                </c:pt>
                <c:pt idx="120157" formatCode="0.00E+00">
                  <c:v>1.15814E-3</c:v>
                </c:pt>
                <c:pt idx="120158" formatCode="0.00E+00">
                  <c:v>7.6168099999999995E-4</c:v>
                </c:pt>
                <c:pt idx="120159" formatCode="0.00E+00">
                  <c:v>3.6822299999999999E-4</c:v>
                </c:pt>
                <c:pt idx="120160" formatCode="0.00E+00">
                  <c:v>-2.20869E-5</c:v>
                </c:pt>
                <c:pt idx="120161" formatCode="0.00E+00">
                  <c:v>-4.0897299999999998E-4</c:v>
                </c:pt>
                <c:pt idx="120162" formatCode="0.00E+00">
                  <c:v>-7.9208700000000002E-4</c:v>
                </c:pt>
                <c:pt idx="120163" formatCode="0.00E+00">
                  <c:v>-1.17118E-3</c:v>
                </c:pt>
                <c:pt idx="120164" formatCode="0.00E+00">
                  <c:v>-1.5461299999999999E-3</c:v>
                </c:pt>
                <c:pt idx="120165" formatCode="0.00E+00">
                  <c:v>-1.91686E-3</c:v>
                </c:pt>
                <c:pt idx="120166" formatCode="0.00E+00">
                  <c:v>-2.2832799999999999E-3</c:v>
                </c:pt>
                <c:pt idx="120167" formatCode="0.00E+00">
                  <c:v>-2.6453100000000001E-3</c:v>
                </c:pt>
                <c:pt idx="120168" formatCode="0.00E+00">
                  <c:v>-3.0028799999999999E-3</c:v>
                </c:pt>
                <c:pt idx="120169" formatCode="0.00E+00">
                  <c:v>-3.3557499999999998E-3</c:v>
                </c:pt>
                <c:pt idx="120170" formatCode="0.00E+00">
                  <c:v>-3.7035499999999999E-3</c:v>
                </c:pt>
                <c:pt idx="120171" formatCode="0.00E+00">
                  <c:v>-4.04602E-3</c:v>
                </c:pt>
                <c:pt idx="120172" formatCode="0.00E+00">
                  <c:v>-4.3830900000000001E-3</c:v>
                </c:pt>
                <c:pt idx="120173" formatCode="0.00E+00">
                  <c:v>-4.71479E-3</c:v>
                </c:pt>
                <c:pt idx="120174" formatCode="0.00E+00">
                  <c:v>-5.0410899999999998E-3</c:v>
                </c:pt>
                <c:pt idx="120175" formatCode="0.00E+00">
                  <c:v>-5.3619399999999999E-3</c:v>
                </c:pt>
                <c:pt idx="120176" formatCode="0.00E+00">
                  <c:v>-5.6772300000000001E-3</c:v>
                </c:pt>
                <c:pt idx="120177" formatCode="0.00E+00">
                  <c:v>-5.9870100000000001E-3</c:v>
                </c:pt>
                <c:pt idx="120178" formatCode="0.00E+00">
                  <c:v>-6.2913999999999999E-3</c:v>
                </c:pt>
                <c:pt idx="120179" formatCode="0.00E+00">
                  <c:v>-6.5903100000000003E-3</c:v>
                </c:pt>
                <c:pt idx="120180" formatCode="0.00E+00">
                  <c:v>-6.8833899999999996E-3</c:v>
                </c:pt>
                <c:pt idx="120181" formatCode="0.00E+00">
                  <c:v>-7.1703000000000001E-3</c:v>
                </c:pt>
                <c:pt idx="120182" formatCode="0.00E+00">
                  <c:v>-7.4508300000000003E-3</c:v>
                </c:pt>
                <c:pt idx="120183" formatCode="0.00E+00">
                  <c:v>-7.72487E-3</c:v>
                </c:pt>
                <c:pt idx="120184" formatCode="0.00E+00">
                  <c:v>-7.9923000000000008E-3</c:v>
                </c:pt>
                <c:pt idx="120185" formatCode="0.00E+00">
                  <c:v>-8.25299E-3</c:v>
                </c:pt>
                <c:pt idx="120186" formatCode="0.00E+00">
                  <c:v>-8.5068799999999997E-3</c:v>
                </c:pt>
                <c:pt idx="120187" formatCode="0.00E+00">
                  <c:v>-8.7540399999999994E-3</c:v>
                </c:pt>
                <c:pt idx="120188" formatCode="0.00E+00">
                  <c:v>-8.9945200000000006E-3</c:v>
                </c:pt>
                <c:pt idx="120189" formatCode="0.00E+00">
                  <c:v>-9.2283399999999998E-3</c:v>
                </c:pt>
                <c:pt idx="120190" formatCode="0.00E+00">
                  <c:v>-9.4554400000000007E-3</c:v>
                </c:pt>
                <c:pt idx="120191" formatCode="0.00E+00">
                  <c:v>-9.6756900000000007E-3</c:v>
                </c:pt>
                <c:pt idx="120192" formatCode="0.00E+00">
                  <c:v>-9.8889400000000006E-3</c:v>
                </c:pt>
                <c:pt idx="120193">
                  <c:v>-1.00952E-2</c:v>
                </c:pt>
                <c:pt idx="120194">
                  <c:v>-1.0294299999999999E-2</c:v>
                </c:pt>
                <c:pt idx="120195">
                  <c:v>-1.0486499999999999E-2</c:v>
                </c:pt>
                <c:pt idx="120196">
                  <c:v>-1.06718E-2</c:v>
                </c:pt>
                <c:pt idx="120197">
                  <c:v>-1.08501E-2</c:v>
                </c:pt>
                <c:pt idx="120198">
                  <c:v>-1.1021100000000001E-2</c:v>
                </c:pt>
                <c:pt idx="120199">
                  <c:v>-1.1184700000000001E-2</c:v>
                </c:pt>
                <c:pt idx="120200">
                  <c:v>-1.13405E-2</c:v>
                </c:pt>
                <c:pt idx="120201">
                  <c:v>-1.14885E-2</c:v>
                </c:pt>
                <c:pt idx="120202">
                  <c:v>-1.1628599999999999E-2</c:v>
                </c:pt>
                <c:pt idx="120203">
                  <c:v>-1.1761000000000001E-2</c:v>
                </c:pt>
                <c:pt idx="120204">
                  <c:v>-1.1885700000000001E-2</c:v>
                </c:pt>
                <c:pt idx="120205">
                  <c:v>-1.20029E-2</c:v>
                </c:pt>
                <c:pt idx="120206">
                  <c:v>-1.2112700000000001E-2</c:v>
                </c:pt>
                <c:pt idx="120207">
                  <c:v>-1.22153E-2</c:v>
                </c:pt>
                <c:pt idx="120208">
                  <c:v>-1.2310400000000001E-2</c:v>
                </c:pt>
                <c:pt idx="120209">
                  <c:v>-1.23982E-2</c:v>
                </c:pt>
                <c:pt idx="120210">
                  <c:v>-1.2478599999999999E-2</c:v>
                </c:pt>
                <c:pt idx="120211">
                  <c:v>-1.25515E-2</c:v>
                </c:pt>
                <c:pt idx="120212">
                  <c:v>-1.2616799999999999E-2</c:v>
                </c:pt>
                <c:pt idx="120213">
                  <c:v>-1.2674400000000001E-2</c:v>
                </c:pt>
                <c:pt idx="120214">
                  <c:v>-1.2723999999999999E-2</c:v>
                </c:pt>
                <c:pt idx="120215">
                  <c:v>-1.27654E-2</c:v>
                </c:pt>
                <c:pt idx="120216">
                  <c:v>-1.27983E-2</c:v>
                </c:pt>
                <c:pt idx="120217">
                  <c:v>-1.2822699999999999E-2</c:v>
                </c:pt>
                <c:pt idx="120218">
                  <c:v>-1.2838499999999999E-2</c:v>
                </c:pt>
                <c:pt idx="120219">
                  <c:v>-1.28459E-2</c:v>
                </c:pt>
                <c:pt idx="120220">
                  <c:v>-1.2845499999999999E-2</c:v>
                </c:pt>
                <c:pt idx="120221">
                  <c:v>-1.28378E-2</c:v>
                </c:pt>
                <c:pt idx="120222">
                  <c:v>-1.28223E-2</c:v>
                </c:pt>
                <c:pt idx="120223">
                  <c:v>-1.2798500000000001E-2</c:v>
                </c:pt>
                <c:pt idx="120224">
                  <c:v>-1.27663E-2</c:v>
                </c:pt>
                <c:pt idx="120225">
                  <c:v>-1.2725500000000001E-2</c:v>
                </c:pt>
                <c:pt idx="120226">
                  <c:v>-1.26759E-2</c:v>
                </c:pt>
                <c:pt idx="120227">
                  <c:v>-1.2617099999999999E-2</c:v>
                </c:pt>
                <c:pt idx="120228">
                  <c:v>-1.25492E-2</c:v>
                </c:pt>
                <c:pt idx="120229">
                  <c:v>-1.2471899999999999E-2</c:v>
                </c:pt>
                <c:pt idx="120230">
                  <c:v>-1.23851E-2</c:v>
                </c:pt>
                <c:pt idx="120231">
                  <c:v>-1.2288800000000001E-2</c:v>
                </c:pt>
                <c:pt idx="120232">
                  <c:v>-1.21832E-2</c:v>
                </c:pt>
                <c:pt idx="120233">
                  <c:v>-1.20687E-2</c:v>
                </c:pt>
                <c:pt idx="120234">
                  <c:v>-1.1945300000000001E-2</c:v>
                </c:pt>
                <c:pt idx="120235">
                  <c:v>-1.1812599999999999E-2</c:v>
                </c:pt>
                <c:pt idx="120236">
                  <c:v>-1.16703E-2</c:v>
                </c:pt>
                <c:pt idx="120237">
                  <c:v>-1.15184E-2</c:v>
                </c:pt>
                <c:pt idx="120238">
                  <c:v>-1.1356700000000001E-2</c:v>
                </c:pt>
                <c:pt idx="120239">
                  <c:v>-1.1184899999999999E-2</c:v>
                </c:pt>
                <c:pt idx="120240">
                  <c:v>-1.10031E-2</c:v>
                </c:pt>
                <c:pt idx="120241">
                  <c:v>-1.08115E-2</c:v>
                </c:pt>
                <c:pt idx="120242">
                  <c:v>-1.06102E-2</c:v>
                </c:pt>
                <c:pt idx="120243">
                  <c:v>-1.03993E-2</c:v>
                </c:pt>
                <c:pt idx="120244">
                  <c:v>-1.0178899999999999E-2</c:v>
                </c:pt>
                <c:pt idx="120245" formatCode="0.00E+00">
                  <c:v>-9.9489899999999996E-3</c:v>
                </c:pt>
                <c:pt idx="120246" formatCode="0.00E+00">
                  <c:v>-9.7098500000000008E-3</c:v>
                </c:pt>
                <c:pt idx="120247" formatCode="0.00E+00">
                  <c:v>-9.4614899999999995E-3</c:v>
                </c:pt>
                <c:pt idx="120248" formatCode="0.00E+00">
                  <c:v>-9.2038999999999992E-3</c:v>
                </c:pt>
                <c:pt idx="120249" formatCode="0.00E+00">
                  <c:v>-8.9368899999999994E-3</c:v>
                </c:pt>
                <c:pt idx="120250" formatCode="0.00E+00">
                  <c:v>-8.6601999999999998E-3</c:v>
                </c:pt>
                <c:pt idx="120251" formatCode="0.00E+00">
                  <c:v>-8.3736599999999998E-3</c:v>
                </c:pt>
                <c:pt idx="120252" formatCode="0.00E+00">
                  <c:v>-8.0771699999999998E-3</c:v>
                </c:pt>
                <c:pt idx="120253" formatCode="0.00E+00">
                  <c:v>-7.7706800000000003E-3</c:v>
                </c:pt>
                <c:pt idx="120254" formatCode="0.00E+00">
                  <c:v>-7.4542599999999999E-3</c:v>
                </c:pt>
                <c:pt idx="120255" formatCode="0.00E+00">
                  <c:v>-7.1280099999999997E-3</c:v>
                </c:pt>
                <c:pt idx="120256" formatCode="0.00E+00">
                  <c:v>-6.7920100000000002E-3</c:v>
                </c:pt>
                <c:pt idx="120257" formatCode="0.00E+00">
                  <c:v>-6.4461700000000002E-3</c:v>
                </c:pt>
                <c:pt idx="120258" formatCode="0.00E+00">
                  <c:v>-6.0902500000000002E-3</c:v>
                </c:pt>
                <c:pt idx="120259" formatCode="0.00E+00">
                  <c:v>-5.7242700000000001E-3</c:v>
                </c:pt>
                <c:pt idx="120260" formatCode="0.00E+00">
                  <c:v>-5.3486200000000001E-3</c:v>
                </c:pt>
                <c:pt idx="120261" formatCode="0.00E+00">
                  <c:v>-4.9639699999999998E-3</c:v>
                </c:pt>
                <c:pt idx="120262" formatCode="0.00E+00">
                  <c:v>-4.5708399999999996E-3</c:v>
                </c:pt>
                <c:pt idx="120263" formatCode="0.00E+00">
                  <c:v>-4.1694100000000001E-3</c:v>
                </c:pt>
                <c:pt idx="120264" formatCode="0.00E+00">
                  <c:v>-3.7597400000000001E-3</c:v>
                </c:pt>
                <c:pt idx="120265" formatCode="0.00E+00">
                  <c:v>-3.3420500000000001E-3</c:v>
                </c:pt>
                <c:pt idx="120266" formatCode="0.00E+00">
                  <c:v>-2.9164199999999999E-3</c:v>
                </c:pt>
                <c:pt idx="120267" formatCode="0.00E+00">
                  <c:v>-2.4825099999999998E-3</c:v>
                </c:pt>
                <c:pt idx="120268" formatCode="0.00E+00">
                  <c:v>-2.04009E-3</c:v>
                </c:pt>
                <c:pt idx="120269" formatCode="0.00E+00">
                  <c:v>-1.58935E-3</c:v>
                </c:pt>
                <c:pt idx="120270" formatCode="0.00E+00">
                  <c:v>-1.13064E-3</c:v>
                </c:pt>
                <c:pt idx="120271" formatCode="0.00E+00">
                  <c:v>-6.6415799999999998E-4</c:v>
                </c:pt>
                <c:pt idx="120272" formatCode="0.00E+00">
                  <c:v>-1.8985599999999999E-4</c:v>
                </c:pt>
                <c:pt idx="120273" formatCode="0.00E+00">
                  <c:v>2.9233800000000001E-4</c:v>
                </c:pt>
                <c:pt idx="120274" formatCode="0.00E+00">
                  <c:v>7.8229199999999997E-4</c:v>
                </c:pt>
                <c:pt idx="120275" formatCode="0.00E+00">
                  <c:v>1.2796299999999999E-3</c:v>
                </c:pt>
                <c:pt idx="120276" formatCode="0.00E+00">
                  <c:v>1.78404E-3</c:v>
                </c:pt>
                <c:pt idx="120277" formatCode="0.00E+00">
                  <c:v>2.2953800000000001E-3</c:v>
                </c:pt>
                <c:pt idx="120278" formatCode="0.00E+00">
                  <c:v>2.8132999999999999E-3</c:v>
                </c:pt>
                <c:pt idx="120279" formatCode="0.00E+00">
                  <c:v>3.3371899999999999E-3</c:v>
                </c:pt>
                <c:pt idx="120280" formatCode="0.00E+00">
                  <c:v>3.8665100000000001E-3</c:v>
                </c:pt>
                <c:pt idx="120281" formatCode="0.00E+00">
                  <c:v>4.40092E-3</c:v>
                </c:pt>
                <c:pt idx="120282" formatCode="0.00E+00">
                  <c:v>4.9400199999999998E-3</c:v>
                </c:pt>
                <c:pt idx="120283" formatCode="0.00E+00">
                  <c:v>5.4833E-3</c:v>
                </c:pt>
                <c:pt idx="120284" formatCode="0.00E+00">
                  <c:v>6.0301499999999997E-3</c:v>
                </c:pt>
                <c:pt idx="120285" formatCode="0.00E+00">
                  <c:v>6.5800700000000004E-3</c:v>
                </c:pt>
                <c:pt idx="120286" formatCode="0.00E+00">
                  <c:v>7.1328800000000003E-3</c:v>
                </c:pt>
                <c:pt idx="120287" formatCode="0.00E+00">
                  <c:v>7.6886899999999998E-3</c:v>
                </c:pt>
                <c:pt idx="120288" formatCode="0.00E+00">
                  <c:v>8.2476200000000006E-3</c:v>
                </c:pt>
                <c:pt idx="120289" formatCode="0.00E+00">
                  <c:v>8.8094100000000002E-3</c:v>
                </c:pt>
                <c:pt idx="120290" formatCode="0.00E+00">
                  <c:v>9.3734999999999999E-3</c:v>
                </c:pt>
                <c:pt idx="120291" formatCode="0.00E+00">
                  <c:v>9.9394400000000008E-3</c:v>
                </c:pt>
                <c:pt idx="120292">
                  <c:v>1.05068E-2</c:v>
                </c:pt>
                <c:pt idx="120293">
                  <c:v>1.10749E-2</c:v>
                </c:pt>
                <c:pt idx="120294">
                  <c:v>1.16431E-2</c:v>
                </c:pt>
                <c:pt idx="120295">
                  <c:v>1.2211E-2</c:v>
                </c:pt>
                <c:pt idx="120296">
                  <c:v>1.2777999999999999E-2</c:v>
                </c:pt>
                <c:pt idx="120297">
                  <c:v>1.3343600000000001E-2</c:v>
                </c:pt>
                <c:pt idx="120298">
                  <c:v>1.39072E-2</c:v>
                </c:pt>
                <c:pt idx="120299">
                  <c:v>1.44683E-2</c:v>
                </c:pt>
                <c:pt idx="120300">
                  <c:v>1.50265E-2</c:v>
                </c:pt>
                <c:pt idx="120301">
                  <c:v>1.5581299999999999E-2</c:v>
                </c:pt>
                <c:pt idx="120302">
                  <c:v>1.6132799999999999E-2</c:v>
                </c:pt>
                <c:pt idx="120303">
                  <c:v>1.66806E-2</c:v>
                </c:pt>
                <c:pt idx="120304">
                  <c:v>1.7224400000000001E-2</c:v>
                </c:pt>
                <c:pt idx="120305">
                  <c:v>1.7763600000000001E-2</c:v>
                </c:pt>
                <c:pt idx="120306">
                  <c:v>1.8297799999999999E-2</c:v>
                </c:pt>
                <c:pt idx="120307">
                  <c:v>1.8826099999999998E-2</c:v>
                </c:pt>
                <c:pt idx="120308">
                  <c:v>1.9347199999999998E-2</c:v>
                </c:pt>
                <c:pt idx="120309">
                  <c:v>1.98604E-2</c:v>
                </c:pt>
                <c:pt idx="120310">
                  <c:v>2.0365600000000001E-2</c:v>
                </c:pt>
                <c:pt idx="120311">
                  <c:v>2.0862499999999999E-2</c:v>
                </c:pt>
                <c:pt idx="120312">
                  <c:v>2.1350899999999999E-2</c:v>
                </c:pt>
                <c:pt idx="120313">
                  <c:v>2.1830599999999999E-2</c:v>
                </c:pt>
                <c:pt idx="120314">
                  <c:v>2.23007E-2</c:v>
                </c:pt>
                <c:pt idx="120315">
                  <c:v>2.2760599999999999E-2</c:v>
                </c:pt>
                <c:pt idx="120316">
                  <c:v>2.3209899999999999E-2</c:v>
                </c:pt>
                <c:pt idx="120317">
                  <c:v>2.3648499999999999E-2</c:v>
                </c:pt>
                <c:pt idx="120318">
                  <c:v>2.4076199999999999E-2</c:v>
                </c:pt>
                <c:pt idx="120319">
                  <c:v>2.4492699999999999E-2</c:v>
                </c:pt>
                <c:pt idx="120320">
                  <c:v>2.4897200000000001E-2</c:v>
                </c:pt>
                <c:pt idx="120321">
                  <c:v>2.52889E-2</c:v>
                </c:pt>
                <c:pt idx="120322">
                  <c:v>2.5667200000000001E-2</c:v>
                </c:pt>
                <c:pt idx="120323">
                  <c:v>2.6031700000000001E-2</c:v>
                </c:pt>
                <c:pt idx="120324">
                  <c:v>2.63818E-2</c:v>
                </c:pt>
                <c:pt idx="120325">
                  <c:v>2.6717000000000001E-2</c:v>
                </c:pt>
                <c:pt idx="120326">
                  <c:v>2.70373E-2</c:v>
                </c:pt>
                <c:pt idx="120327">
                  <c:v>2.7342499999999999E-2</c:v>
                </c:pt>
                <c:pt idx="120328">
                  <c:v>2.76326E-2</c:v>
                </c:pt>
                <c:pt idx="120329">
                  <c:v>2.7907399999999999E-2</c:v>
                </c:pt>
                <c:pt idx="120330">
                  <c:v>2.8166500000000001E-2</c:v>
                </c:pt>
                <c:pt idx="120331">
                  <c:v>2.8409299999999998E-2</c:v>
                </c:pt>
                <c:pt idx="120332">
                  <c:v>2.86352E-2</c:v>
                </c:pt>
                <c:pt idx="120333">
                  <c:v>2.8843500000000001E-2</c:v>
                </c:pt>
                <c:pt idx="120334">
                  <c:v>2.9033900000000001E-2</c:v>
                </c:pt>
                <c:pt idx="120335">
                  <c:v>2.9206099999999999E-2</c:v>
                </c:pt>
                <c:pt idx="120336">
                  <c:v>2.93601E-2</c:v>
                </c:pt>
                <c:pt idx="120337">
                  <c:v>2.94957E-2</c:v>
                </c:pt>
                <c:pt idx="120338">
                  <c:v>2.9612800000000002E-2</c:v>
                </c:pt>
                <c:pt idx="120339">
                  <c:v>2.97113E-2</c:v>
                </c:pt>
                <c:pt idx="120340">
                  <c:v>2.9791100000000001E-2</c:v>
                </c:pt>
                <c:pt idx="120341">
                  <c:v>2.9852099999999999E-2</c:v>
                </c:pt>
                <c:pt idx="120342">
                  <c:v>2.98941E-2</c:v>
                </c:pt>
                <c:pt idx="120343">
                  <c:v>2.9916999999999999E-2</c:v>
                </c:pt>
                <c:pt idx="120344">
                  <c:v>2.99209E-2</c:v>
                </c:pt>
                <c:pt idx="120345">
                  <c:v>2.9905500000000002E-2</c:v>
                </c:pt>
                <c:pt idx="120346">
                  <c:v>2.9871000000000002E-2</c:v>
                </c:pt>
                <c:pt idx="120347">
                  <c:v>2.9817099999999999E-2</c:v>
                </c:pt>
                <c:pt idx="120348">
                  <c:v>2.9743499999999999E-2</c:v>
                </c:pt>
                <c:pt idx="120349">
                  <c:v>2.96498E-2</c:v>
                </c:pt>
                <c:pt idx="120350">
                  <c:v>2.9535599999999999E-2</c:v>
                </c:pt>
                <c:pt idx="120351">
                  <c:v>2.9401199999999999E-2</c:v>
                </c:pt>
                <c:pt idx="120352">
                  <c:v>2.92467E-2</c:v>
                </c:pt>
                <c:pt idx="120353">
                  <c:v>2.9072199999999999E-2</c:v>
                </c:pt>
                <c:pt idx="120354">
                  <c:v>2.8877699999999999E-2</c:v>
                </c:pt>
                <c:pt idx="120355">
                  <c:v>2.86638E-2</c:v>
                </c:pt>
                <c:pt idx="120356">
                  <c:v>2.8430799999999999E-2</c:v>
                </c:pt>
                <c:pt idx="120357">
                  <c:v>2.81788E-2</c:v>
                </c:pt>
                <c:pt idx="120358">
                  <c:v>2.7907700000000001E-2</c:v>
                </c:pt>
                <c:pt idx="120359">
                  <c:v>2.7617699999999999E-2</c:v>
                </c:pt>
                <c:pt idx="120360">
                  <c:v>2.7309400000000001E-2</c:v>
                </c:pt>
                <c:pt idx="120361">
                  <c:v>2.6983199999999999E-2</c:v>
                </c:pt>
                <c:pt idx="120362">
                  <c:v>2.6639300000000001E-2</c:v>
                </c:pt>
                <c:pt idx="120363">
                  <c:v>2.62779E-2</c:v>
                </c:pt>
                <c:pt idx="120364">
                  <c:v>2.58994E-2</c:v>
                </c:pt>
                <c:pt idx="120365">
                  <c:v>2.5503999999999999E-2</c:v>
                </c:pt>
                <c:pt idx="120366">
                  <c:v>2.5091700000000002E-2</c:v>
                </c:pt>
                <c:pt idx="120367">
                  <c:v>2.4662199999999999E-2</c:v>
                </c:pt>
                <c:pt idx="120368">
                  <c:v>2.42157E-2</c:v>
                </c:pt>
                <c:pt idx="120369">
                  <c:v>2.3752599999999999E-2</c:v>
                </c:pt>
                <c:pt idx="120370">
                  <c:v>2.3273700000000001E-2</c:v>
                </c:pt>
                <c:pt idx="120371">
                  <c:v>2.2779400000000002E-2</c:v>
                </c:pt>
                <c:pt idx="120372">
                  <c:v>2.22703E-2</c:v>
                </c:pt>
                <c:pt idx="120373">
                  <c:v>2.1746700000000001E-2</c:v>
                </c:pt>
                <c:pt idx="120374">
                  <c:v>2.1209100000000002E-2</c:v>
                </c:pt>
                <c:pt idx="120375">
                  <c:v>2.0657999999999999E-2</c:v>
                </c:pt>
                <c:pt idx="120376">
                  <c:v>2.00941E-2</c:v>
                </c:pt>
                <c:pt idx="120377">
                  <c:v>1.9517799999999998E-2</c:v>
                </c:pt>
                <c:pt idx="120378">
                  <c:v>1.8929700000000001E-2</c:v>
                </c:pt>
                <c:pt idx="120379">
                  <c:v>1.8330300000000001E-2</c:v>
                </c:pt>
                <c:pt idx="120380">
                  <c:v>1.77205E-2</c:v>
                </c:pt>
                <c:pt idx="120381">
                  <c:v>1.7101000000000002E-2</c:v>
                </c:pt>
                <c:pt idx="120382">
                  <c:v>1.6472400000000002E-2</c:v>
                </c:pt>
                <c:pt idx="120383">
                  <c:v>1.5835100000000001E-2</c:v>
                </c:pt>
                <c:pt idx="120384">
                  <c:v>1.5189599999999999E-2</c:v>
                </c:pt>
                <c:pt idx="120385">
                  <c:v>1.4536500000000001E-2</c:v>
                </c:pt>
                <c:pt idx="120386">
                  <c:v>1.3876599999999999E-2</c:v>
                </c:pt>
                <c:pt idx="120387">
                  <c:v>1.32102E-2</c:v>
                </c:pt>
                <c:pt idx="120388">
                  <c:v>1.2537899999999999E-2</c:v>
                </c:pt>
                <c:pt idx="120389">
                  <c:v>1.1860300000000001E-2</c:v>
                </c:pt>
                <c:pt idx="120390">
                  <c:v>1.11783E-2</c:v>
                </c:pt>
                <c:pt idx="120391">
                  <c:v>1.04923E-2</c:v>
                </c:pt>
                <c:pt idx="120392" formatCode="0.00E+00">
                  <c:v>9.8030200000000008E-3</c:v>
                </c:pt>
                <c:pt idx="120393" formatCode="0.00E+00">
                  <c:v>9.1113300000000008E-3</c:v>
                </c:pt>
                <c:pt idx="120394" formatCode="0.00E+00">
                  <c:v>8.4179000000000007E-3</c:v>
                </c:pt>
                <c:pt idx="120395" formatCode="0.00E+00">
                  <c:v>7.7232899999999998E-3</c:v>
                </c:pt>
                <c:pt idx="120396" formatCode="0.00E+00">
                  <c:v>7.0278700000000003E-3</c:v>
                </c:pt>
                <c:pt idx="120397" formatCode="0.00E+00">
                  <c:v>6.3320700000000004E-3</c:v>
                </c:pt>
                <c:pt idx="120398" formatCode="0.00E+00">
                  <c:v>5.6368E-3</c:v>
                </c:pt>
                <c:pt idx="120399" formatCode="0.00E+00">
                  <c:v>4.94305E-3</c:v>
                </c:pt>
                <c:pt idx="120400" formatCode="0.00E+00">
                  <c:v>4.2514199999999997E-3</c:v>
                </c:pt>
                <c:pt idx="120401" formatCode="0.00E+00">
                  <c:v>3.56223E-3</c:v>
                </c:pt>
                <c:pt idx="120402" formatCode="0.00E+00">
                  <c:v>2.8758899999999999E-3</c:v>
                </c:pt>
                <c:pt idx="120403" formatCode="0.00E+00">
                  <c:v>2.19302E-3</c:v>
                </c:pt>
                <c:pt idx="120404" formatCode="0.00E+00">
                  <c:v>1.5145200000000001E-3</c:v>
                </c:pt>
                <c:pt idx="120405" formatCode="0.00E+00">
                  <c:v>8.4158300000000002E-4</c:v>
                </c:pt>
                <c:pt idx="120406" formatCode="0.00E+00">
                  <c:v>1.7520799999999999E-4</c:v>
                </c:pt>
                <c:pt idx="120407" formatCode="0.00E+00">
                  <c:v>-4.8403699999999999E-4</c:v>
                </c:pt>
                <c:pt idx="120408" formatCode="0.00E+00">
                  <c:v>-1.1357299999999999E-3</c:v>
                </c:pt>
                <c:pt idx="120409" formatCode="0.00E+00">
                  <c:v>-1.7794099999999999E-3</c:v>
                </c:pt>
                <c:pt idx="120410" formatCode="0.00E+00">
                  <c:v>-2.4145799999999999E-3</c:v>
                </c:pt>
                <c:pt idx="120411" formatCode="0.00E+00">
                  <c:v>-3.0407799999999999E-3</c:v>
                </c:pt>
                <c:pt idx="120412" formatCode="0.00E+00">
                  <c:v>-3.6575800000000001E-3</c:v>
                </c:pt>
                <c:pt idx="120413" formatCode="0.00E+00">
                  <c:v>-4.2645499999999998E-3</c:v>
                </c:pt>
                <c:pt idx="120414" formatCode="0.00E+00">
                  <c:v>-4.8609500000000002E-3</c:v>
                </c:pt>
                <c:pt idx="120415" formatCode="0.00E+00">
                  <c:v>-5.4457799999999999E-3</c:v>
                </c:pt>
                <c:pt idx="120416" formatCode="0.00E+00">
                  <c:v>-6.0181499999999999E-3</c:v>
                </c:pt>
                <c:pt idx="120417" formatCode="0.00E+00">
                  <c:v>-6.5774700000000002E-3</c:v>
                </c:pt>
                <c:pt idx="120418" formatCode="0.00E+00">
                  <c:v>-7.1232099999999996E-3</c:v>
                </c:pt>
                <c:pt idx="120419" formatCode="0.00E+00">
                  <c:v>-7.65477E-3</c:v>
                </c:pt>
                <c:pt idx="120420" formatCode="0.00E+00">
                  <c:v>-8.1716199999999992E-3</c:v>
                </c:pt>
                <c:pt idx="120421" formatCode="0.00E+00">
                  <c:v>-8.6735400000000004E-3</c:v>
                </c:pt>
                <c:pt idx="120422" formatCode="0.00E+00">
                  <c:v>-9.1602999999999997E-3</c:v>
                </c:pt>
                <c:pt idx="120423" formatCode="0.00E+00">
                  <c:v>-9.6314299999999999E-3</c:v>
                </c:pt>
                <c:pt idx="120424">
                  <c:v>-1.0086400000000001E-2</c:v>
                </c:pt>
                <c:pt idx="120425">
                  <c:v>-1.0525100000000001E-2</c:v>
                </c:pt>
                <c:pt idx="120426">
                  <c:v>-1.0947200000000001E-2</c:v>
                </c:pt>
                <c:pt idx="120427">
                  <c:v>-1.13525E-2</c:v>
                </c:pt>
                <c:pt idx="120428">
                  <c:v>-1.17406E-2</c:v>
                </c:pt>
                <c:pt idx="120429">
                  <c:v>-1.21111E-2</c:v>
                </c:pt>
                <c:pt idx="120430">
                  <c:v>-1.24639E-2</c:v>
                </c:pt>
                <c:pt idx="120431">
                  <c:v>-1.27986E-2</c:v>
                </c:pt>
                <c:pt idx="120432">
                  <c:v>-1.3114900000000001E-2</c:v>
                </c:pt>
                <c:pt idx="120433">
                  <c:v>-1.34126E-2</c:v>
                </c:pt>
                <c:pt idx="120434">
                  <c:v>-1.3691500000000001E-2</c:v>
                </c:pt>
                <c:pt idx="120435">
                  <c:v>-1.39512E-2</c:v>
                </c:pt>
                <c:pt idx="120436">
                  <c:v>-1.41914E-2</c:v>
                </c:pt>
                <c:pt idx="120437">
                  <c:v>-1.4411999999999999E-2</c:v>
                </c:pt>
                <c:pt idx="120438">
                  <c:v>-1.4612699999999999E-2</c:v>
                </c:pt>
                <c:pt idx="120439">
                  <c:v>-1.47934E-2</c:v>
                </c:pt>
                <c:pt idx="120440">
                  <c:v>-1.49541E-2</c:v>
                </c:pt>
                <c:pt idx="120441">
                  <c:v>-1.5095000000000001E-2</c:v>
                </c:pt>
                <c:pt idx="120442">
                  <c:v>-1.5216199999999999E-2</c:v>
                </c:pt>
                <c:pt idx="120443">
                  <c:v>-1.5317600000000001E-2</c:v>
                </c:pt>
                <c:pt idx="120444">
                  <c:v>-1.5398800000000001E-2</c:v>
                </c:pt>
                <c:pt idx="120445">
                  <c:v>-1.54597E-2</c:v>
                </c:pt>
                <c:pt idx="120446">
                  <c:v>-1.5500099999999999E-2</c:v>
                </c:pt>
                <c:pt idx="120447">
                  <c:v>-1.55202E-2</c:v>
                </c:pt>
                <c:pt idx="120448">
                  <c:v>-1.55199E-2</c:v>
                </c:pt>
                <c:pt idx="120449">
                  <c:v>-1.54994E-2</c:v>
                </c:pt>
                <c:pt idx="120450">
                  <c:v>-1.5458899999999999E-2</c:v>
                </c:pt>
                <c:pt idx="120451">
                  <c:v>-1.53986E-2</c:v>
                </c:pt>
                <c:pt idx="120452">
                  <c:v>-1.5318699999999999E-2</c:v>
                </c:pt>
                <c:pt idx="120453">
                  <c:v>-1.52196E-2</c:v>
                </c:pt>
                <c:pt idx="120454">
                  <c:v>-1.51016E-2</c:v>
                </c:pt>
                <c:pt idx="120455">
                  <c:v>-1.4964999999999999E-2</c:v>
                </c:pt>
                <c:pt idx="120456">
                  <c:v>-1.48101E-2</c:v>
                </c:pt>
                <c:pt idx="120457">
                  <c:v>-1.4637000000000001E-2</c:v>
                </c:pt>
                <c:pt idx="120458">
                  <c:v>-1.4445700000000001E-2</c:v>
                </c:pt>
                <c:pt idx="120459">
                  <c:v>-1.4236E-2</c:v>
                </c:pt>
                <c:pt idx="120460">
                  <c:v>-1.4008E-2</c:v>
                </c:pt>
                <c:pt idx="120461">
                  <c:v>-1.3762099999999999E-2</c:v>
                </c:pt>
                <c:pt idx="120462">
                  <c:v>-1.34988E-2</c:v>
                </c:pt>
                <c:pt idx="120463">
                  <c:v>-1.32189E-2</c:v>
                </c:pt>
                <c:pt idx="120464">
                  <c:v>-1.2922700000000001E-2</c:v>
                </c:pt>
                <c:pt idx="120465">
                  <c:v>-1.2610700000000001E-2</c:v>
                </c:pt>
                <c:pt idx="120466">
                  <c:v>-1.22834E-2</c:v>
                </c:pt>
                <c:pt idx="120467">
                  <c:v>-1.19408E-2</c:v>
                </c:pt>
                <c:pt idx="120468">
                  <c:v>-1.1583400000000001E-2</c:v>
                </c:pt>
                <c:pt idx="120469">
                  <c:v>-1.12116E-2</c:v>
                </c:pt>
                <c:pt idx="120470">
                  <c:v>-1.0825899999999999E-2</c:v>
                </c:pt>
                <c:pt idx="120471">
                  <c:v>-1.0426700000000001E-2</c:v>
                </c:pt>
                <c:pt idx="120472">
                  <c:v>-1.00143E-2</c:v>
                </c:pt>
                <c:pt idx="120473" formatCode="0.00E+00">
                  <c:v>-9.5892300000000007E-3</c:v>
                </c:pt>
                <c:pt idx="120474" formatCode="0.00E+00">
                  <c:v>-9.1518899999999993E-3</c:v>
                </c:pt>
                <c:pt idx="120475" formatCode="0.00E+00">
                  <c:v>-8.7027900000000002E-3</c:v>
                </c:pt>
                <c:pt idx="120476" formatCode="0.00E+00">
                  <c:v>-8.2424799999999999E-3</c:v>
                </c:pt>
                <c:pt idx="120477" formatCode="0.00E+00">
                  <c:v>-7.7714999999999998E-3</c:v>
                </c:pt>
                <c:pt idx="120478" formatCode="0.00E+00">
                  <c:v>-7.2902399999999999E-3</c:v>
                </c:pt>
                <c:pt idx="120479" formatCode="0.00E+00">
                  <c:v>-6.7991199999999996E-3</c:v>
                </c:pt>
                <c:pt idx="120480" formatCode="0.00E+00">
                  <c:v>-6.2986700000000001E-3</c:v>
                </c:pt>
                <c:pt idx="120481" formatCode="0.00E+00">
                  <c:v>-5.7894000000000001E-3</c:v>
                </c:pt>
                <c:pt idx="120482" formatCode="0.00E+00">
                  <c:v>-5.27182E-3</c:v>
                </c:pt>
                <c:pt idx="120483" formatCode="0.00E+00">
                  <c:v>-4.7466100000000001E-3</c:v>
                </c:pt>
                <c:pt idx="120484" formatCode="0.00E+00">
                  <c:v>-4.2144399999999999E-3</c:v>
                </c:pt>
                <c:pt idx="120485" formatCode="0.00E+00">
                  <c:v>-3.6756900000000001E-3</c:v>
                </c:pt>
                <c:pt idx="120486" formatCode="0.00E+00">
                  <c:v>-3.1306699999999999E-3</c:v>
                </c:pt>
                <c:pt idx="120487" formatCode="0.00E+00">
                  <c:v>-2.5800100000000002E-3</c:v>
                </c:pt>
                <c:pt idx="120488" formatCode="0.00E+00">
                  <c:v>-2.0244299999999998E-3</c:v>
                </c:pt>
                <c:pt idx="120489" formatCode="0.00E+00">
                  <c:v>-1.4644899999999999E-3</c:v>
                </c:pt>
                <c:pt idx="120490" formatCode="0.00E+00">
                  <c:v>-9.0056200000000004E-4</c:v>
                </c:pt>
                <c:pt idx="120491" formatCode="0.00E+00">
                  <c:v>-3.3306500000000001E-4</c:v>
                </c:pt>
                <c:pt idx="120492" formatCode="0.00E+00">
                  <c:v>2.3756E-4</c:v>
                </c:pt>
                <c:pt idx="120493" formatCode="0.00E+00">
                  <c:v>8.1090899999999996E-4</c:v>
                </c:pt>
                <c:pt idx="120494" formatCode="0.00E+00">
                  <c:v>1.38648E-3</c:v>
                </c:pt>
                <c:pt idx="120495" formatCode="0.00E+00">
                  <c:v>1.96371E-3</c:v>
                </c:pt>
                <c:pt idx="120496" formatCode="0.00E+00">
                  <c:v>2.5420400000000002E-3</c:v>
                </c:pt>
                <c:pt idx="120497" formatCode="0.00E+00">
                  <c:v>3.1209900000000001E-3</c:v>
                </c:pt>
                <c:pt idx="120498" formatCode="0.00E+00">
                  <c:v>3.7001E-3</c:v>
                </c:pt>
                <c:pt idx="120499" formatCode="0.00E+00">
                  <c:v>4.2789500000000001E-3</c:v>
                </c:pt>
                <c:pt idx="120500" formatCode="0.00E+00">
                  <c:v>4.8570100000000001E-3</c:v>
                </c:pt>
                <c:pt idx="120501" formatCode="0.00E+00">
                  <c:v>5.4337600000000002E-3</c:v>
                </c:pt>
                <c:pt idx="120502" formatCode="0.00E+00">
                  <c:v>6.0087600000000001E-3</c:v>
                </c:pt>
                <c:pt idx="120503" formatCode="0.00E+00">
                  <c:v>6.5817200000000001E-3</c:v>
                </c:pt>
                <c:pt idx="120504" formatCode="0.00E+00">
                  <c:v>7.1522799999999996E-3</c:v>
                </c:pt>
                <c:pt idx="120505" formatCode="0.00E+00">
                  <c:v>7.7200899999999998E-3</c:v>
                </c:pt>
                <c:pt idx="120506" formatCode="0.00E+00">
                  <c:v>8.2848499999999999E-3</c:v>
                </c:pt>
                <c:pt idx="120507" formatCode="0.00E+00">
                  <c:v>8.8462599999999999E-3</c:v>
                </c:pt>
                <c:pt idx="120508" formatCode="0.00E+00">
                  <c:v>9.4039599999999994E-3</c:v>
                </c:pt>
                <c:pt idx="120509" formatCode="0.00E+00">
                  <c:v>9.9574499999999996E-3</c:v>
                </c:pt>
                <c:pt idx="120510">
                  <c:v>1.05062E-2</c:v>
                </c:pt>
                <c:pt idx="120511">
                  <c:v>1.10498E-2</c:v>
                </c:pt>
                <c:pt idx="120512">
                  <c:v>1.15879E-2</c:v>
                </c:pt>
                <c:pt idx="120513">
                  <c:v>1.2120000000000001E-2</c:v>
                </c:pt>
                <c:pt idx="120514">
                  <c:v>1.2645699999999999E-2</c:v>
                </c:pt>
                <c:pt idx="120515">
                  <c:v>1.3164800000000001E-2</c:v>
                </c:pt>
                <c:pt idx="120516">
                  <c:v>1.36772E-2</c:v>
                </c:pt>
                <c:pt idx="120517">
                  <c:v>1.41826E-2</c:v>
                </c:pt>
                <c:pt idx="120518">
                  <c:v>1.46806E-2</c:v>
                </c:pt>
                <c:pt idx="120519">
                  <c:v>1.5170899999999999E-2</c:v>
                </c:pt>
                <c:pt idx="120520">
                  <c:v>1.5653500000000001E-2</c:v>
                </c:pt>
                <c:pt idx="120521">
                  <c:v>1.6128099999999999E-2</c:v>
                </c:pt>
                <c:pt idx="120522">
                  <c:v>1.6594500000000002E-2</c:v>
                </c:pt>
                <c:pt idx="120523">
                  <c:v>1.7052600000000001E-2</c:v>
                </c:pt>
                <c:pt idx="120524">
                  <c:v>1.7502299999999998E-2</c:v>
                </c:pt>
                <c:pt idx="120525">
                  <c:v>1.7943400000000002E-2</c:v>
                </c:pt>
                <c:pt idx="120526">
                  <c:v>1.8375900000000001E-2</c:v>
                </c:pt>
                <c:pt idx="120527">
                  <c:v>1.87995E-2</c:v>
                </c:pt>
                <c:pt idx="120528">
                  <c:v>1.9214100000000001E-2</c:v>
                </c:pt>
                <c:pt idx="120529">
                  <c:v>1.9619299999999999E-2</c:v>
                </c:pt>
                <c:pt idx="120530">
                  <c:v>2.0015100000000001E-2</c:v>
                </c:pt>
                <c:pt idx="120531">
                  <c:v>2.0401200000000001E-2</c:v>
                </c:pt>
                <c:pt idx="120532">
                  <c:v>2.07776E-2</c:v>
                </c:pt>
                <c:pt idx="120533">
                  <c:v>2.1144400000000001E-2</c:v>
                </c:pt>
                <c:pt idx="120534">
                  <c:v>2.15015E-2</c:v>
                </c:pt>
                <c:pt idx="120535">
                  <c:v>2.1848900000000001E-2</c:v>
                </c:pt>
                <c:pt idx="120536">
                  <c:v>2.2186500000000001E-2</c:v>
                </c:pt>
                <c:pt idx="120537">
                  <c:v>2.2514099999999999E-2</c:v>
                </c:pt>
                <c:pt idx="120538">
                  <c:v>2.2831799999999999E-2</c:v>
                </c:pt>
                <c:pt idx="120539">
                  <c:v>2.3139300000000002E-2</c:v>
                </c:pt>
                <c:pt idx="120540">
                  <c:v>2.3436599999999998E-2</c:v>
                </c:pt>
                <c:pt idx="120541">
                  <c:v>2.3723500000000002E-2</c:v>
                </c:pt>
                <c:pt idx="120542">
                  <c:v>2.3999900000000001E-2</c:v>
                </c:pt>
                <c:pt idx="120543">
                  <c:v>2.4265800000000001E-2</c:v>
                </c:pt>
                <c:pt idx="120544">
                  <c:v>2.45212E-2</c:v>
                </c:pt>
                <c:pt idx="120545">
                  <c:v>2.4766199999999999E-2</c:v>
                </c:pt>
                <c:pt idx="120546">
                  <c:v>2.50008E-2</c:v>
                </c:pt>
                <c:pt idx="120547">
                  <c:v>2.5225000000000001E-2</c:v>
                </c:pt>
                <c:pt idx="120548">
                  <c:v>2.5439E-2</c:v>
                </c:pt>
                <c:pt idx="120549">
                  <c:v>2.5642600000000002E-2</c:v>
                </c:pt>
                <c:pt idx="120550">
                  <c:v>2.5835899999999998E-2</c:v>
                </c:pt>
                <c:pt idx="120551">
                  <c:v>2.6018699999999999E-2</c:v>
                </c:pt>
                <c:pt idx="120552">
                  <c:v>2.6191099999999998E-2</c:v>
                </c:pt>
                <c:pt idx="120553">
                  <c:v>2.6352899999999999E-2</c:v>
                </c:pt>
                <c:pt idx="120554">
                  <c:v>2.6504300000000001E-2</c:v>
                </c:pt>
                <c:pt idx="120555">
                  <c:v>2.66453E-2</c:v>
                </c:pt>
                <c:pt idx="120556">
                  <c:v>2.67757E-2</c:v>
                </c:pt>
                <c:pt idx="120557">
                  <c:v>2.6895800000000001E-2</c:v>
                </c:pt>
                <c:pt idx="120558">
                  <c:v>2.7005500000000002E-2</c:v>
                </c:pt>
                <c:pt idx="120559">
                  <c:v>2.7104900000000001E-2</c:v>
                </c:pt>
                <c:pt idx="120560">
                  <c:v>2.71939E-2</c:v>
                </c:pt>
                <c:pt idx="120561">
                  <c:v>2.72727E-2</c:v>
                </c:pt>
                <c:pt idx="120562">
                  <c:v>2.7341399999999998E-2</c:v>
                </c:pt>
                <c:pt idx="120563">
                  <c:v>2.7399900000000001E-2</c:v>
                </c:pt>
                <c:pt idx="120564">
                  <c:v>2.7448400000000001E-2</c:v>
                </c:pt>
                <c:pt idx="120565">
                  <c:v>2.7486799999999999E-2</c:v>
                </c:pt>
                <c:pt idx="120566">
                  <c:v>2.7515399999999999E-2</c:v>
                </c:pt>
                <c:pt idx="120567">
                  <c:v>2.7534099999999999E-2</c:v>
                </c:pt>
                <c:pt idx="120568">
                  <c:v>2.75427E-2</c:v>
                </c:pt>
                <c:pt idx="120569">
                  <c:v>2.75415E-2</c:v>
                </c:pt>
                <c:pt idx="120570">
                  <c:v>2.7530300000000001E-2</c:v>
                </c:pt>
                <c:pt idx="120571">
                  <c:v>2.75093E-2</c:v>
                </c:pt>
                <c:pt idx="120572">
                  <c:v>2.7478300000000001E-2</c:v>
                </c:pt>
                <c:pt idx="120573">
                  <c:v>2.7437400000000001E-2</c:v>
                </c:pt>
                <c:pt idx="120574">
                  <c:v>2.7386400000000002E-2</c:v>
                </c:pt>
                <c:pt idx="120575">
                  <c:v>2.73254E-2</c:v>
                </c:pt>
                <c:pt idx="120576">
                  <c:v>2.7254299999999999E-2</c:v>
                </c:pt>
                <c:pt idx="120577">
                  <c:v>2.7173099999999999E-2</c:v>
                </c:pt>
                <c:pt idx="120578">
                  <c:v>2.7081999999999998E-2</c:v>
                </c:pt>
                <c:pt idx="120579">
                  <c:v>2.6980899999999999E-2</c:v>
                </c:pt>
                <c:pt idx="120580">
                  <c:v>2.6870000000000002E-2</c:v>
                </c:pt>
                <c:pt idx="120581">
                  <c:v>2.6749100000000001E-2</c:v>
                </c:pt>
                <c:pt idx="120582">
                  <c:v>2.66184E-2</c:v>
                </c:pt>
                <c:pt idx="120583">
                  <c:v>2.6477899999999999E-2</c:v>
                </c:pt>
                <c:pt idx="120584">
                  <c:v>2.63276E-2</c:v>
                </c:pt>
                <c:pt idx="120585">
                  <c:v>2.61674E-2</c:v>
                </c:pt>
                <c:pt idx="120586">
                  <c:v>2.5997200000000002E-2</c:v>
                </c:pt>
                <c:pt idx="120587">
                  <c:v>2.5817199999999998E-2</c:v>
                </c:pt>
                <c:pt idx="120588">
                  <c:v>2.5627299999999999E-2</c:v>
                </c:pt>
                <c:pt idx="120589">
                  <c:v>2.5427399999999999E-2</c:v>
                </c:pt>
                <c:pt idx="120590">
                  <c:v>2.5217699999999999E-2</c:v>
                </c:pt>
                <c:pt idx="120591">
                  <c:v>2.4998300000000001E-2</c:v>
                </c:pt>
                <c:pt idx="120592">
                  <c:v>2.4769099999999999E-2</c:v>
                </c:pt>
                <c:pt idx="120593">
                  <c:v>2.4530300000000001E-2</c:v>
                </c:pt>
                <c:pt idx="120594">
                  <c:v>2.4282000000000001E-2</c:v>
                </c:pt>
                <c:pt idx="120595">
                  <c:v>2.4024199999999999E-2</c:v>
                </c:pt>
                <c:pt idx="120596">
                  <c:v>2.3756800000000002E-2</c:v>
                </c:pt>
                <c:pt idx="120597">
                  <c:v>2.3479799999999999E-2</c:v>
                </c:pt>
                <c:pt idx="120598">
                  <c:v>2.31933E-2</c:v>
                </c:pt>
                <c:pt idx="120599">
                  <c:v>2.2897500000000001E-2</c:v>
                </c:pt>
                <c:pt idx="120600">
                  <c:v>2.2592399999999999E-2</c:v>
                </c:pt>
                <c:pt idx="120601">
                  <c:v>2.2278099999999999E-2</c:v>
                </c:pt>
                <c:pt idx="120602">
                  <c:v>2.1954899999999999E-2</c:v>
                </c:pt>
                <c:pt idx="120603">
                  <c:v>2.16229E-2</c:v>
                </c:pt>
                <c:pt idx="120604">
                  <c:v>2.1281999999999999E-2</c:v>
                </c:pt>
                <c:pt idx="120605">
                  <c:v>2.09325E-2</c:v>
                </c:pt>
                <c:pt idx="120606">
                  <c:v>2.0574599999999998E-2</c:v>
                </c:pt>
                <c:pt idx="120607">
                  <c:v>2.0208299999999998E-2</c:v>
                </c:pt>
                <c:pt idx="120608">
                  <c:v>1.9833900000000002E-2</c:v>
                </c:pt>
                <c:pt idx="120609">
                  <c:v>1.94515E-2</c:v>
                </c:pt>
                <c:pt idx="120610">
                  <c:v>1.9061100000000001E-2</c:v>
                </c:pt>
                <c:pt idx="120611">
                  <c:v>1.8662700000000001E-2</c:v>
                </c:pt>
                <c:pt idx="120612">
                  <c:v>1.8256399999999999E-2</c:v>
                </c:pt>
                <c:pt idx="120613">
                  <c:v>1.7842400000000001E-2</c:v>
                </c:pt>
                <c:pt idx="120614">
                  <c:v>1.7420999999999999E-2</c:v>
                </c:pt>
                <c:pt idx="120615">
                  <c:v>1.6992400000000001E-2</c:v>
                </c:pt>
                <c:pt idx="120616">
                  <c:v>1.6556899999999999E-2</c:v>
                </c:pt>
                <c:pt idx="120617">
                  <c:v>1.61146E-2</c:v>
                </c:pt>
                <c:pt idx="120618">
                  <c:v>1.5665700000000001E-2</c:v>
                </c:pt>
                <c:pt idx="120619">
                  <c:v>1.52102E-2</c:v>
                </c:pt>
                <c:pt idx="120620">
                  <c:v>1.47482E-2</c:v>
                </c:pt>
                <c:pt idx="120621">
                  <c:v>1.42801E-2</c:v>
                </c:pt>
                <c:pt idx="120622">
                  <c:v>1.38061E-2</c:v>
                </c:pt>
                <c:pt idx="120623">
                  <c:v>1.33265E-2</c:v>
                </c:pt>
                <c:pt idx="120624">
                  <c:v>1.28416E-2</c:v>
                </c:pt>
                <c:pt idx="120625">
                  <c:v>1.23517E-2</c:v>
                </c:pt>
                <c:pt idx="120626">
                  <c:v>1.1856999999999999E-2</c:v>
                </c:pt>
                <c:pt idx="120627">
                  <c:v>1.1357799999999999E-2</c:v>
                </c:pt>
                <c:pt idx="120628">
                  <c:v>1.0854600000000001E-2</c:v>
                </c:pt>
                <c:pt idx="120629">
                  <c:v>1.0347800000000001E-2</c:v>
                </c:pt>
                <c:pt idx="120630" formatCode="0.00E+00">
                  <c:v>9.8374900000000008E-3</c:v>
                </c:pt>
                <c:pt idx="120631" formatCode="0.00E+00">
                  <c:v>9.3241899999999996E-3</c:v>
                </c:pt>
                <c:pt idx="120632" formatCode="0.00E+00">
                  <c:v>8.80826E-3</c:v>
                </c:pt>
                <c:pt idx="120633" formatCode="0.00E+00">
                  <c:v>8.2901699999999995E-3</c:v>
                </c:pt>
                <c:pt idx="120634" formatCode="0.00E+00">
                  <c:v>7.7703599999999996E-3</c:v>
                </c:pt>
                <c:pt idx="120635" formatCode="0.00E+00">
                  <c:v>7.24919E-3</c:v>
                </c:pt>
                <c:pt idx="120636" formatCode="0.00E+00">
                  <c:v>6.72691E-3</c:v>
                </c:pt>
                <c:pt idx="120637" formatCode="0.00E+00">
                  <c:v>6.2037400000000001E-3</c:v>
                </c:pt>
                <c:pt idx="120638" formatCode="0.00E+00">
                  <c:v>5.6799099999999998E-3</c:v>
                </c:pt>
                <c:pt idx="120639" formatCode="0.00E+00">
                  <c:v>5.1556900000000001E-3</c:v>
                </c:pt>
                <c:pt idx="120640" formatCode="0.00E+00">
                  <c:v>4.6313999999999999E-3</c:v>
                </c:pt>
                <c:pt idx="120641" formatCode="0.00E+00">
                  <c:v>4.1073799999999999E-3</c:v>
                </c:pt>
                <c:pt idx="120642" formatCode="0.00E+00">
                  <c:v>3.5839499999999998E-3</c:v>
                </c:pt>
                <c:pt idx="120643" formatCode="0.00E+00">
                  <c:v>3.0615E-3</c:v>
                </c:pt>
                <c:pt idx="120644" formatCode="0.00E+00">
                  <c:v>2.5404400000000001E-3</c:v>
                </c:pt>
                <c:pt idx="120645" formatCode="0.00E+00">
                  <c:v>2.0211399999999998E-3</c:v>
                </c:pt>
                <c:pt idx="120646" formatCode="0.00E+00">
                  <c:v>1.5039000000000001E-3</c:v>
                </c:pt>
                <c:pt idx="120647" formatCode="0.00E+00">
                  <c:v>9.8899499999999989E-4</c:v>
                </c:pt>
                <c:pt idx="120648" formatCode="0.00E+00">
                  <c:v>4.76794E-4</c:v>
                </c:pt>
                <c:pt idx="120649" formatCode="0.00E+00">
                  <c:v>-3.2245300000000001E-5</c:v>
                </c:pt>
                <c:pt idx="120650" formatCode="0.00E+00">
                  <c:v>-5.3762500000000002E-4</c:v>
                </c:pt>
                <c:pt idx="120651" formatCode="0.00E+00">
                  <c:v>-1.03886E-3</c:v>
                </c:pt>
                <c:pt idx="120652" formatCode="0.00E+00">
                  <c:v>-1.5355E-3</c:v>
                </c:pt>
                <c:pt idx="120653" formatCode="0.00E+00">
                  <c:v>-2.0271299999999998E-3</c:v>
                </c:pt>
                <c:pt idx="120654" formatCode="0.00E+00">
                  <c:v>-2.51338E-3</c:v>
                </c:pt>
                <c:pt idx="120655" formatCode="0.00E+00">
                  <c:v>-2.9939699999999999E-3</c:v>
                </c:pt>
                <c:pt idx="120656" formatCode="0.00E+00">
                  <c:v>-3.4686500000000002E-3</c:v>
                </c:pt>
                <c:pt idx="120657" formatCode="0.00E+00">
                  <c:v>-3.9371700000000003E-3</c:v>
                </c:pt>
                <c:pt idx="120658" formatCode="0.00E+00">
                  <c:v>-4.3992199999999997E-3</c:v>
                </c:pt>
                <c:pt idx="120659" formatCode="0.00E+00">
                  <c:v>-4.8544699999999996E-3</c:v>
                </c:pt>
                <c:pt idx="120660" formatCode="0.00E+00">
                  <c:v>-5.3025900000000003E-3</c:v>
                </c:pt>
                <c:pt idx="120661" formatCode="0.00E+00">
                  <c:v>-5.7433199999999997E-3</c:v>
                </c:pt>
                <c:pt idx="120662" formatCode="0.00E+00">
                  <c:v>-6.1763699999999996E-3</c:v>
                </c:pt>
                <c:pt idx="120663" formatCode="0.00E+00">
                  <c:v>-6.60145E-3</c:v>
                </c:pt>
                <c:pt idx="120664" formatCode="0.00E+00">
                  <c:v>-7.0182200000000004E-3</c:v>
                </c:pt>
                <c:pt idx="120665" formatCode="0.00E+00">
                  <c:v>-7.4262599999999996E-3</c:v>
                </c:pt>
                <c:pt idx="120666" formatCode="0.00E+00">
                  <c:v>-7.8251499999999995E-3</c:v>
                </c:pt>
                <c:pt idx="120667" formatCode="0.00E+00">
                  <c:v>-8.2145900000000008E-3</c:v>
                </c:pt>
                <c:pt idx="120668" formatCode="0.00E+00">
                  <c:v>-8.5943400000000007E-3</c:v>
                </c:pt>
                <c:pt idx="120669" formatCode="0.00E+00">
                  <c:v>-8.9640699999999993E-3</c:v>
                </c:pt>
                <c:pt idx="120670" formatCode="0.00E+00">
                  <c:v>-9.3233900000000008E-3</c:v>
                </c:pt>
                <c:pt idx="120671" formatCode="0.00E+00">
                  <c:v>-9.6719500000000003E-3</c:v>
                </c:pt>
                <c:pt idx="120672">
                  <c:v>-1.0009499999999999E-2</c:v>
                </c:pt>
                <c:pt idx="120673">
                  <c:v>-1.03357E-2</c:v>
                </c:pt>
                <c:pt idx="120674">
                  <c:v>-1.06502E-2</c:v>
                </c:pt>
                <c:pt idx="120675">
                  <c:v>-1.0952999999999999E-2</c:v>
                </c:pt>
                <c:pt idx="120676">
                  <c:v>-1.1243599999999999E-2</c:v>
                </c:pt>
                <c:pt idx="120677">
                  <c:v>-1.15219E-2</c:v>
                </c:pt>
                <c:pt idx="120678">
                  <c:v>-1.1787799999999999E-2</c:v>
                </c:pt>
                <c:pt idx="120679">
                  <c:v>-1.20409E-2</c:v>
                </c:pt>
                <c:pt idx="120680">
                  <c:v>-1.2280599999999999E-2</c:v>
                </c:pt>
                <c:pt idx="120681">
                  <c:v>-1.25066E-2</c:v>
                </c:pt>
                <c:pt idx="120682">
                  <c:v>-1.27186E-2</c:v>
                </c:pt>
                <c:pt idx="120683">
                  <c:v>-1.29166E-2</c:v>
                </c:pt>
                <c:pt idx="120684">
                  <c:v>-1.31001E-2</c:v>
                </c:pt>
                <c:pt idx="120685">
                  <c:v>-1.32689E-2</c:v>
                </c:pt>
                <c:pt idx="120686">
                  <c:v>-1.34229E-2</c:v>
                </c:pt>
                <c:pt idx="120687">
                  <c:v>-1.3561699999999999E-2</c:v>
                </c:pt>
                <c:pt idx="120688">
                  <c:v>-1.36852E-2</c:v>
                </c:pt>
                <c:pt idx="120689">
                  <c:v>-1.37932E-2</c:v>
                </c:pt>
                <c:pt idx="120690">
                  <c:v>-1.3885399999999999E-2</c:v>
                </c:pt>
                <c:pt idx="120691">
                  <c:v>-1.39617E-2</c:v>
                </c:pt>
                <c:pt idx="120692">
                  <c:v>-1.4022E-2</c:v>
                </c:pt>
                <c:pt idx="120693">
                  <c:v>-1.40661E-2</c:v>
                </c:pt>
                <c:pt idx="120694">
                  <c:v>-1.40936E-2</c:v>
                </c:pt>
                <c:pt idx="120695">
                  <c:v>-1.4104200000000001E-2</c:v>
                </c:pt>
                <c:pt idx="120696">
                  <c:v>-1.4097800000000001E-2</c:v>
                </c:pt>
                <c:pt idx="120697">
                  <c:v>-1.4074400000000001E-2</c:v>
                </c:pt>
                <c:pt idx="120698">
                  <c:v>-1.4034100000000001E-2</c:v>
                </c:pt>
                <c:pt idx="120699">
                  <c:v>-1.3977E-2</c:v>
                </c:pt>
                <c:pt idx="120700">
                  <c:v>-1.3903E-2</c:v>
                </c:pt>
                <c:pt idx="120701">
                  <c:v>-1.38122E-2</c:v>
                </c:pt>
                <c:pt idx="120702">
                  <c:v>-1.3704300000000001E-2</c:v>
                </c:pt>
                <c:pt idx="120703">
                  <c:v>-1.3579300000000001E-2</c:v>
                </c:pt>
                <c:pt idx="120704">
                  <c:v>-1.34369E-2</c:v>
                </c:pt>
                <c:pt idx="120705">
                  <c:v>-1.3277199999999999E-2</c:v>
                </c:pt>
                <c:pt idx="120706">
                  <c:v>-1.31007E-2</c:v>
                </c:pt>
                <c:pt idx="120707">
                  <c:v>-1.2907399999999999E-2</c:v>
                </c:pt>
                <c:pt idx="120708">
                  <c:v>-1.26973E-2</c:v>
                </c:pt>
                <c:pt idx="120709">
                  <c:v>-1.24703E-2</c:v>
                </c:pt>
                <c:pt idx="120710">
                  <c:v>-1.22264E-2</c:v>
                </c:pt>
                <c:pt idx="120711">
                  <c:v>-1.1965399999999999E-2</c:v>
                </c:pt>
                <c:pt idx="120712">
                  <c:v>-1.16875E-2</c:v>
                </c:pt>
                <c:pt idx="120713">
                  <c:v>-1.1392599999999999E-2</c:v>
                </c:pt>
                <c:pt idx="120714">
                  <c:v>-1.1080899999999999E-2</c:v>
                </c:pt>
                <c:pt idx="120715">
                  <c:v>-1.0752599999999999E-2</c:v>
                </c:pt>
                <c:pt idx="120716">
                  <c:v>-1.0407899999999999E-2</c:v>
                </c:pt>
                <c:pt idx="120717">
                  <c:v>-1.00467E-2</c:v>
                </c:pt>
                <c:pt idx="120718" formatCode="0.00E+00">
                  <c:v>-9.6690500000000002E-3</c:v>
                </c:pt>
                <c:pt idx="120719" formatCode="0.00E+00">
                  <c:v>-9.2745699999999993E-3</c:v>
                </c:pt>
                <c:pt idx="120720" formatCode="0.00E+00">
                  <c:v>-8.8630900000000006E-3</c:v>
                </c:pt>
                <c:pt idx="120721" formatCode="0.00E+00">
                  <c:v>-8.4351099999999991E-3</c:v>
                </c:pt>
                <c:pt idx="120722" formatCode="0.00E+00">
                  <c:v>-7.99155E-3</c:v>
                </c:pt>
                <c:pt idx="120723" formatCode="0.00E+00">
                  <c:v>-7.5329899999999998E-3</c:v>
                </c:pt>
                <c:pt idx="120724" formatCode="0.00E+00">
                  <c:v>-7.0597999999999998E-3</c:v>
                </c:pt>
                <c:pt idx="120725" formatCode="0.00E+00">
                  <c:v>-6.5725000000000002E-3</c:v>
                </c:pt>
                <c:pt idx="120726" formatCode="0.00E+00">
                  <c:v>-6.0716700000000004E-3</c:v>
                </c:pt>
                <c:pt idx="120727" formatCode="0.00E+00">
                  <c:v>-5.5577700000000001E-3</c:v>
                </c:pt>
                <c:pt idx="120728" formatCode="0.00E+00">
                  <c:v>-5.0312000000000004E-3</c:v>
                </c:pt>
                <c:pt idx="120729" formatCode="0.00E+00">
                  <c:v>-4.4924800000000001E-3</c:v>
                </c:pt>
                <c:pt idx="120730" formatCode="0.00E+00">
                  <c:v>-3.9421300000000003E-3</c:v>
                </c:pt>
                <c:pt idx="120731" formatCode="0.00E+00">
                  <c:v>-3.38069E-3</c:v>
                </c:pt>
                <c:pt idx="120732" formatCode="0.00E+00">
                  <c:v>-2.8086399999999998E-3</c:v>
                </c:pt>
                <c:pt idx="120733" formatCode="0.00E+00">
                  <c:v>-2.2266500000000002E-3</c:v>
                </c:pt>
                <c:pt idx="120734" formatCode="0.00E+00">
                  <c:v>-1.63546E-3</c:v>
                </c:pt>
                <c:pt idx="120735" formatCode="0.00E+00">
                  <c:v>-1.03578E-3</c:v>
                </c:pt>
                <c:pt idx="120736" formatCode="0.00E+00">
                  <c:v>-4.2816799999999998E-4</c:v>
                </c:pt>
                <c:pt idx="120737" formatCode="0.00E+00">
                  <c:v>1.8694600000000001E-4</c:v>
                </c:pt>
                <c:pt idx="120738" formatCode="0.00E+00">
                  <c:v>8.0904499999999999E-4</c:v>
                </c:pt>
                <c:pt idx="120739" formatCode="0.00E+00">
                  <c:v>1.4375099999999999E-3</c:v>
                </c:pt>
                <c:pt idx="120740" formatCode="0.00E+00">
                  <c:v>2.0717600000000002E-3</c:v>
                </c:pt>
                <c:pt idx="120741" formatCode="0.00E+00">
                  <c:v>2.7112600000000001E-3</c:v>
                </c:pt>
                <c:pt idx="120742" formatCode="0.00E+00">
                  <c:v>3.35542E-3</c:v>
                </c:pt>
                <c:pt idx="120743" formatCode="0.00E+00">
                  <c:v>4.0034900000000002E-3</c:v>
                </c:pt>
                <c:pt idx="120744" formatCode="0.00E+00">
                  <c:v>4.6547000000000003E-3</c:v>
                </c:pt>
                <c:pt idx="120745" formatCode="0.00E+00">
                  <c:v>5.3083000000000002E-3</c:v>
                </c:pt>
                <c:pt idx="120746" formatCode="0.00E+00">
                  <c:v>5.9636200000000002E-3</c:v>
                </c:pt>
                <c:pt idx="120747" formatCode="0.00E+00">
                  <c:v>6.6199099999999997E-3</c:v>
                </c:pt>
                <c:pt idx="120748" formatCode="0.00E+00">
                  <c:v>7.2763999999999997E-3</c:v>
                </c:pt>
                <c:pt idx="120749" formatCode="0.00E+00">
                  <c:v>7.9322899999999998E-3</c:v>
                </c:pt>
                <c:pt idx="120750" formatCode="0.00E+00">
                  <c:v>8.5867800000000005E-3</c:v>
                </c:pt>
                <c:pt idx="120751" formatCode="0.00E+00">
                  <c:v>9.23912E-3</c:v>
                </c:pt>
                <c:pt idx="120752" formatCode="0.00E+00">
                  <c:v>9.8885899999999992E-3</c:v>
                </c:pt>
                <c:pt idx="120753">
                  <c:v>1.05345E-2</c:v>
                </c:pt>
                <c:pt idx="120754">
                  <c:v>1.1176E-2</c:v>
                </c:pt>
                <c:pt idx="120755">
                  <c:v>1.18122E-2</c:v>
                </c:pt>
                <c:pt idx="120756">
                  <c:v>1.24425E-2</c:v>
                </c:pt>
                <c:pt idx="120757">
                  <c:v>1.3065999999999999E-2</c:v>
                </c:pt>
                <c:pt idx="120758">
                  <c:v>1.3682100000000001E-2</c:v>
                </c:pt>
                <c:pt idx="120759">
                  <c:v>1.42901E-2</c:v>
                </c:pt>
                <c:pt idx="120760">
                  <c:v>1.4889100000000001E-2</c:v>
                </c:pt>
                <c:pt idx="120761">
                  <c:v>1.54787E-2</c:v>
                </c:pt>
                <c:pt idx="120762">
                  <c:v>1.6058099999999999E-2</c:v>
                </c:pt>
                <c:pt idx="120763">
                  <c:v>1.66269E-2</c:v>
                </c:pt>
                <c:pt idx="120764">
                  <c:v>1.71842E-2</c:v>
                </c:pt>
                <c:pt idx="120765">
                  <c:v>1.77293E-2</c:v>
                </c:pt>
                <c:pt idx="120766">
                  <c:v>1.8261400000000001E-2</c:v>
                </c:pt>
                <c:pt idx="120767">
                  <c:v>1.8780100000000001E-2</c:v>
                </c:pt>
                <c:pt idx="120768">
                  <c:v>1.9284900000000001E-2</c:v>
                </c:pt>
                <c:pt idx="120769">
                  <c:v>1.9775299999999999E-2</c:v>
                </c:pt>
                <c:pt idx="120770">
                  <c:v>2.0250799999999999E-2</c:v>
                </c:pt>
                <c:pt idx="120771">
                  <c:v>2.0711E-2</c:v>
                </c:pt>
                <c:pt idx="120772">
                  <c:v>2.1155299999999998E-2</c:v>
                </c:pt>
                <c:pt idx="120773">
                  <c:v>2.15833E-2</c:v>
                </c:pt>
                <c:pt idx="120774">
                  <c:v>2.1994400000000001E-2</c:v>
                </c:pt>
                <c:pt idx="120775">
                  <c:v>2.23883E-2</c:v>
                </c:pt>
                <c:pt idx="120776">
                  <c:v>2.2764599999999999E-2</c:v>
                </c:pt>
                <c:pt idx="120777">
                  <c:v>2.3122799999999999E-2</c:v>
                </c:pt>
                <c:pt idx="120778">
                  <c:v>2.34626E-2</c:v>
                </c:pt>
                <c:pt idx="120779">
                  <c:v>2.37834E-2</c:v>
                </c:pt>
                <c:pt idx="120780">
                  <c:v>2.4085100000000002E-2</c:v>
                </c:pt>
                <c:pt idx="120781">
                  <c:v>2.43675E-2</c:v>
                </c:pt>
                <c:pt idx="120782">
                  <c:v>2.46305E-2</c:v>
                </c:pt>
                <c:pt idx="120783">
                  <c:v>2.4873900000000001E-2</c:v>
                </c:pt>
                <c:pt idx="120784">
                  <c:v>2.5097399999999999E-2</c:v>
                </c:pt>
                <c:pt idx="120785">
                  <c:v>2.5300900000000001E-2</c:v>
                </c:pt>
                <c:pt idx="120786">
                  <c:v>2.5484199999999999E-2</c:v>
                </c:pt>
                <c:pt idx="120787">
                  <c:v>2.5647E-2</c:v>
                </c:pt>
                <c:pt idx="120788">
                  <c:v>2.5789200000000002E-2</c:v>
                </c:pt>
                <c:pt idx="120789">
                  <c:v>2.5910900000000001E-2</c:v>
                </c:pt>
                <c:pt idx="120790">
                  <c:v>2.6012299999999999E-2</c:v>
                </c:pt>
                <c:pt idx="120791">
                  <c:v>2.6093399999999999E-2</c:v>
                </c:pt>
                <c:pt idx="120792">
                  <c:v>2.6154299999999998E-2</c:v>
                </c:pt>
                <c:pt idx="120793">
                  <c:v>2.61949E-2</c:v>
                </c:pt>
                <c:pt idx="120794">
                  <c:v>2.6214999999999999E-2</c:v>
                </c:pt>
                <c:pt idx="120795">
                  <c:v>2.6214700000000001E-2</c:v>
                </c:pt>
                <c:pt idx="120796">
                  <c:v>2.6194200000000001E-2</c:v>
                </c:pt>
                <c:pt idx="120797">
                  <c:v>2.6153900000000001E-2</c:v>
                </c:pt>
                <c:pt idx="120798">
                  <c:v>2.60939E-2</c:v>
                </c:pt>
                <c:pt idx="120799">
                  <c:v>2.6014499999999999E-2</c:v>
                </c:pt>
                <c:pt idx="120800">
                  <c:v>2.5916100000000001E-2</c:v>
                </c:pt>
                <c:pt idx="120801">
                  <c:v>2.57989E-2</c:v>
                </c:pt>
                <c:pt idx="120802">
                  <c:v>2.5662999999999998E-2</c:v>
                </c:pt>
                <c:pt idx="120803">
                  <c:v>2.5508599999999999E-2</c:v>
                </c:pt>
                <c:pt idx="120804">
                  <c:v>2.5335900000000001E-2</c:v>
                </c:pt>
                <c:pt idx="120805">
                  <c:v>2.5145500000000001E-2</c:v>
                </c:pt>
                <c:pt idx="120806">
                  <c:v>2.4938100000000001E-2</c:v>
                </c:pt>
                <c:pt idx="120807">
                  <c:v>2.47146E-2</c:v>
                </c:pt>
                <c:pt idx="120808">
                  <c:v>2.4475400000000001E-2</c:v>
                </c:pt>
                <c:pt idx="120809">
                  <c:v>2.42204E-2</c:v>
                </c:pt>
                <c:pt idx="120810">
                  <c:v>2.39492E-2</c:v>
                </c:pt>
                <c:pt idx="120811">
                  <c:v>2.36624E-2</c:v>
                </c:pt>
                <c:pt idx="120812">
                  <c:v>2.3360599999999999E-2</c:v>
                </c:pt>
                <c:pt idx="120813">
                  <c:v>2.3043899999999999E-2</c:v>
                </c:pt>
                <c:pt idx="120814">
                  <c:v>2.2712799999999998E-2</c:v>
                </c:pt>
                <c:pt idx="120815">
                  <c:v>2.2367600000000001E-2</c:v>
                </c:pt>
                <c:pt idx="120816">
                  <c:v>2.2008900000000001E-2</c:v>
                </c:pt>
                <c:pt idx="120817">
                  <c:v>2.1637E-2</c:v>
                </c:pt>
                <c:pt idx="120818">
                  <c:v>2.1252400000000001E-2</c:v>
                </c:pt>
                <c:pt idx="120819">
                  <c:v>2.08553E-2</c:v>
                </c:pt>
                <c:pt idx="120820">
                  <c:v>2.0445999999999999E-2</c:v>
                </c:pt>
                <c:pt idx="120821">
                  <c:v>2.0025100000000001E-2</c:v>
                </c:pt>
                <c:pt idx="120822">
                  <c:v>1.9592700000000001E-2</c:v>
                </c:pt>
                <c:pt idx="120823">
                  <c:v>1.9149699999999999E-2</c:v>
                </c:pt>
                <c:pt idx="120824">
                  <c:v>1.8696500000000001E-2</c:v>
                </c:pt>
                <c:pt idx="120825">
                  <c:v>1.8233599999999999E-2</c:v>
                </c:pt>
                <c:pt idx="120826">
                  <c:v>1.7761599999999999E-2</c:v>
                </c:pt>
                <c:pt idx="120827">
                  <c:v>1.7281000000000001E-2</c:v>
                </c:pt>
                <c:pt idx="120828">
                  <c:v>1.67922E-2</c:v>
                </c:pt>
                <c:pt idx="120829">
                  <c:v>1.6296100000000001E-2</c:v>
                </c:pt>
                <c:pt idx="120830">
                  <c:v>1.5793399999999999E-2</c:v>
                </c:pt>
                <c:pt idx="120831">
                  <c:v>1.5284499999999999E-2</c:v>
                </c:pt>
                <c:pt idx="120832">
                  <c:v>1.47697E-2</c:v>
                </c:pt>
                <c:pt idx="120833">
                  <c:v>1.4249700000000001E-2</c:v>
                </c:pt>
                <c:pt idx="120834">
                  <c:v>1.37249E-2</c:v>
                </c:pt>
                <c:pt idx="120835">
                  <c:v>1.31959E-2</c:v>
                </c:pt>
                <c:pt idx="120836">
                  <c:v>1.2663199999999999E-2</c:v>
                </c:pt>
                <c:pt idx="120837">
                  <c:v>1.2127199999999999E-2</c:v>
                </c:pt>
                <c:pt idx="120838">
                  <c:v>1.15885E-2</c:v>
                </c:pt>
                <c:pt idx="120839">
                  <c:v>1.1047299999999999E-2</c:v>
                </c:pt>
                <c:pt idx="120840">
                  <c:v>1.0504299999999999E-2</c:v>
                </c:pt>
                <c:pt idx="120841" formatCode="0.00E+00">
                  <c:v>9.9597399999999999E-3</c:v>
                </c:pt>
                <c:pt idx="120842" formatCode="0.00E+00">
                  <c:v>9.4141999999999993E-3</c:v>
                </c:pt>
                <c:pt idx="120843" formatCode="0.00E+00">
                  <c:v>8.8681200000000002E-3</c:v>
                </c:pt>
                <c:pt idx="120844" formatCode="0.00E+00">
                  <c:v>8.3219699999999997E-3</c:v>
                </c:pt>
                <c:pt idx="120845" formatCode="0.00E+00">
                  <c:v>7.7762100000000004E-3</c:v>
                </c:pt>
                <c:pt idx="120846" formatCode="0.00E+00">
                  <c:v>7.2312299999999999E-3</c:v>
                </c:pt>
                <c:pt idx="120847" formatCode="0.00E+00">
                  <c:v>6.6873899999999997E-3</c:v>
                </c:pt>
                <c:pt idx="120848" formatCode="0.00E+00">
                  <c:v>6.1450699999999999E-3</c:v>
                </c:pt>
                <c:pt idx="120849" formatCode="0.00E+00">
                  <c:v>5.6047400000000004E-3</c:v>
                </c:pt>
                <c:pt idx="120850" formatCode="0.00E+00">
                  <c:v>5.0668299999999996E-3</c:v>
                </c:pt>
                <c:pt idx="120851" formatCode="0.00E+00">
                  <c:v>4.5317600000000001E-3</c:v>
                </c:pt>
                <c:pt idx="120852" formatCode="0.00E+00">
                  <c:v>3.9999299999999996E-3</c:v>
                </c:pt>
                <c:pt idx="120853" formatCode="0.00E+00">
                  <c:v>3.4716600000000001E-3</c:v>
                </c:pt>
                <c:pt idx="120854" formatCode="0.00E+00">
                  <c:v>2.9472500000000002E-3</c:v>
                </c:pt>
                <c:pt idx="120855" formatCode="0.00E+00">
                  <c:v>2.42699E-3</c:v>
                </c:pt>
                <c:pt idx="120856" formatCode="0.00E+00">
                  <c:v>1.9112700000000001E-3</c:v>
                </c:pt>
                <c:pt idx="120857" formatCode="0.00E+00">
                  <c:v>1.40054E-3</c:v>
                </c:pt>
                <c:pt idx="120858" formatCode="0.00E+00">
                  <c:v>8.95195E-4</c:v>
                </c:pt>
                <c:pt idx="120859" formatCode="0.00E+00">
                  <c:v>3.9554E-4</c:v>
                </c:pt>
                <c:pt idx="120860" formatCode="0.00E+00">
                  <c:v>-9.8116500000000002E-5</c:v>
                </c:pt>
                <c:pt idx="120861" formatCode="0.00E+00">
                  <c:v>-5.8549600000000002E-4</c:v>
                </c:pt>
                <c:pt idx="120862" formatCode="0.00E+00">
                  <c:v>-1.06631E-3</c:v>
                </c:pt>
                <c:pt idx="120863" formatCode="0.00E+00">
                  <c:v>-1.5402700000000001E-3</c:v>
                </c:pt>
                <c:pt idx="120864" formatCode="0.00E+00">
                  <c:v>-2.00709E-3</c:v>
                </c:pt>
                <c:pt idx="120865" formatCode="0.00E+00">
                  <c:v>-2.4665500000000001E-3</c:v>
                </c:pt>
                <c:pt idx="120866" formatCode="0.00E+00">
                  <c:v>-2.9184200000000001E-3</c:v>
                </c:pt>
                <c:pt idx="120867" formatCode="0.00E+00">
                  <c:v>-3.3624200000000001E-3</c:v>
                </c:pt>
                <c:pt idx="120868" formatCode="0.00E+00">
                  <c:v>-3.7982300000000001E-3</c:v>
                </c:pt>
                <c:pt idx="120869" formatCode="0.00E+00">
                  <c:v>-4.2256200000000002E-3</c:v>
                </c:pt>
                <c:pt idx="120870" formatCode="0.00E+00">
                  <c:v>-4.6443700000000001E-3</c:v>
                </c:pt>
                <c:pt idx="120871" formatCode="0.00E+00">
                  <c:v>-5.0542900000000003E-3</c:v>
                </c:pt>
                <c:pt idx="120872" formatCode="0.00E+00">
                  <c:v>-5.4551599999999997E-3</c:v>
                </c:pt>
                <c:pt idx="120873" formatCode="0.00E+00">
                  <c:v>-5.84681E-3</c:v>
                </c:pt>
                <c:pt idx="120874" formatCode="0.00E+00">
                  <c:v>-6.2290799999999997E-3</c:v>
                </c:pt>
                <c:pt idx="120875" formatCode="0.00E+00">
                  <c:v>-6.6017999999999997E-3</c:v>
                </c:pt>
                <c:pt idx="120876" formatCode="0.00E+00">
                  <c:v>-6.9647800000000003E-3</c:v>
                </c:pt>
                <c:pt idx="120877" formatCode="0.00E+00">
                  <c:v>-7.3177499999999996E-3</c:v>
                </c:pt>
                <c:pt idx="120878" formatCode="0.00E+00">
                  <c:v>-7.6604500000000001E-3</c:v>
                </c:pt>
                <c:pt idx="120879" formatCode="0.00E+00">
                  <c:v>-7.9927100000000001E-3</c:v>
                </c:pt>
                <c:pt idx="120880" formatCode="0.00E+00">
                  <c:v>-8.3144900000000008E-3</c:v>
                </c:pt>
                <c:pt idx="120881" formatCode="0.00E+00">
                  <c:v>-8.6258199999999993E-3</c:v>
                </c:pt>
                <c:pt idx="120882" formatCode="0.00E+00">
                  <c:v>-8.9266999999999992E-3</c:v>
                </c:pt>
                <c:pt idx="120883" formatCode="0.00E+00">
                  <c:v>-9.2170299999999993E-3</c:v>
                </c:pt>
                <c:pt idx="120884" formatCode="0.00E+00">
                  <c:v>-9.4966800000000004E-3</c:v>
                </c:pt>
                <c:pt idx="120885" formatCode="0.00E+00">
                  <c:v>-9.7656099999999992E-3</c:v>
                </c:pt>
                <c:pt idx="120886">
                  <c:v>-1.0023799999999999E-2</c:v>
                </c:pt>
                <c:pt idx="120887">
                  <c:v>-1.0271300000000001E-2</c:v>
                </c:pt>
                <c:pt idx="120888">
                  <c:v>-1.0508E-2</c:v>
                </c:pt>
                <c:pt idx="120889">
                  <c:v>-1.07338E-2</c:v>
                </c:pt>
                <c:pt idx="120890">
                  <c:v>-1.0949E-2</c:v>
                </c:pt>
                <c:pt idx="120891">
                  <c:v>-1.1153400000000001E-2</c:v>
                </c:pt>
                <c:pt idx="120892">
                  <c:v>-1.13472E-2</c:v>
                </c:pt>
                <c:pt idx="120893">
                  <c:v>-1.15303E-2</c:v>
                </c:pt>
                <c:pt idx="120894">
                  <c:v>-1.17027E-2</c:v>
                </c:pt>
                <c:pt idx="120895">
                  <c:v>-1.1864299999999999E-2</c:v>
                </c:pt>
                <c:pt idx="120896">
                  <c:v>-1.20153E-2</c:v>
                </c:pt>
                <c:pt idx="120897">
                  <c:v>-1.21558E-2</c:v>
                </c:pt>
                <c:pt idx="120898">
                  <c:v>-1.22857E-2</c:v>
                </c:pt>
                <c:pt idx="120899">
                  <c:v>-1.2404999999999999E-2</c:v>
                </c:pt>
                <c:pt idx="120900">
                  <c:v>-1.25139E-2</c:v>
                </c:pt>
                <c:pt idx="120901">
                  <c:v>-1.2612399999999999E-2</c:v>
                </c:pt>
                <c:pt idx="120902">
                  <c:v>-1.2700599999999999E-2</c:v>
                </c:pt>
                <c:pt idx="120903">
                  <c:v>-1.2778599999999999E-2</c:v>
                </c:pt>
                <c:pt idx="120904">
                  <c:v>-1.2846399999999999E-2</c:v>
                </c:pt>
                <c:pt idx="120905">
                  <c:v>-1.29043E-2</c:v>
                </c:pt>
                <c:pt idx="120906">
                  <c:v>-1.29523E-2</c:v>
                </c:pt>
                <c:pt idx="120907">
                  <c:v>-1.29906E-2</c:v>
                </c:pt>
                <c:pt idx="120908">
                  <c:v>-1.30195E-2</c:v>
                </c:pt>
                <c:pt idx="120909">
                  <c:v>-1.3039200000000001E-2</c:v>
                </c:pt>
                <c:pt idx="120910">
                  <c:v>-1.30496E-2</c:v>
                </c:pt>
                <c:pt idx="120911">
                  <c:v>-1.30508E-2</c:v>
                </c:pt>
                <c:pt idx="120912">
                  <c:v>-1.3043000000000001E-2</c:v>
                </c:pt>
                <c:pt idx="120913">
                  <c:v>-1.30262E-2</c:v>
                </c:pt>
                <c:pt idx="120914">
                  <c:v>-1.3000599999999999E-2</c:v>
                </c:pt>
                <c:pt idx="120915">
                  <c:v>-1.2966399999999999E-2</c:v>
                </c:pt>
                <c:pt idx="120916">
                  <c:v>-1.2923499999999999E-2</c:v>
                </c:pt>
                <c:pt idx="120917">
                  <c:v>-1.28722E-2</c:v>
                </c:pt>
                <c:pt idx="120918">
                  <c:v>-1.2812499999999999E-2</c:v>
                </c:pt>
                <c:pt idx="120919">
                  <c:v>-1.27446E-2</c:v>
                </c:pt>
                <c:pt idx="120920">
                  <c:v>-1.26687E-2</c:v>
                </c:pt>
                <c:pt idx="120921">
                  <c:v>-1.2585000000000001E-2</c:v>
                </c:pt>
                <c:pt idx="120922">
                  <c:v>-1.24937E-2</c:v>
                </c:pt>
                <c:pt idx="120923">
                  <c:v>-1.23947E-2</c:v>
                </c:pt>
                <c:pt idx="120924">
                  <c:v>-1.22883E-2</c:v>
                </c:pt>
                <c:pt idx="120925">
                  <c:v>-1.21744E-2</c:v>
                </c:pt>
                <c:pt idx="120926">
                  <c:v>-1.2053299999999999E-2</c:v>
                </c:pt>
                <c:pt idx="120927">
                  <c:v>-1.1925099999999999E-2</c:v>
                </c:pt>
                <c:pt idx="120928">
                  <c:v>-1.17901E-2</c:v>
                </c:pt>
                <c:pt idx="120929">
                  <c:v>-1.16483E-2</c:v>
                </c:pt>
                <c:pt idx="120930">
                  <c:v>-1.14997E-2</c:v>
                </c:pt>
                <c:pt idx="120931">
                  <c:v>-1.13445E-2</c:v>
                </c:pt>
                <c:pt idx="120932">
                  <c:v>-1.1182900000000001E-2</c:v>
                </c:pt>
                <c:pt idx="120933">
                  <c:v>-1.1015E-2</c:v>
                </c:pt>
                <c:pt idx="120934">
                  <c:v>-1.0840900000000001E-2</c:v>
                </c:pt>
                <c:pt idx="120935">
                  <c:v>-1.06607E-2</c:v>
                </c:pt>
                <c:pt idx="120936">
                  <c:v>-1.0474799999999999E-2</c:v>
                </c:pt>
                <c:pt idx="120937">
                  <c:v>-1.02833E-2</c:v>
                </c:pt>
                <c:pt idx="120938">
                  <c:v>-1.00862E-2</c:v>
                </c:pt>
                <c:pt idx="120939" formatCode="0.00E+00">
                  <c:v>-9.8838399999999996E-3</c:v>
                </c:pt>
                <c:pt idx="120940" formatCode="0.00E+00">
                  <c:v>-9.6761599999999996E-3</c:v>
                </c:pt>
                <c:pt idx="120941" formatCode="0.00E+00">
                  <c:v>-9.4633500000000006E-3</c:v>
                </c:pt>
                <c:pt idx="120942" formatCode="0.00E+00">
                  <c:v>-9.2455499999999999E-3</c:v>
                </c:pt>
                <c:pt idx="120943" formatCode="0.00E+00">
                  <c:v>-9.0228900000000004E-3</c:v>
                </c:pt>
                <c:pt idx="120944" formatCode="0.00E+00">
                  <c:v>-8.7954699999999997E-3</c:v>
                </c:pt>
                <c:pt idx="120945" formatCode="0.00E+00">
                  <c:v>-8.5633399999999991E-3</c:v>
                </c:pt>
                <c:pt idx="120946" formatCode="0.00E+00">
                  <c:v>-8.3265600000000002E-3</c:v>
                </c:pt>
                <c:pt idx="120947" formatCode="0.00E+00">
                  <c:v>-8.0852300000000005E-3</c:v>
                </c:pt>
                <c:pt idx="120948" formatCode="0.00E+00">
                  <c:v>-7.8394299999999997E-3</c:v>
                </c:pt>
                <c:pt idx="120949" formatCode="0.00E+00">
                  <c:v>-7.5892700000000004E-3</c:v>
                </c:pt>
                <c:pt idx="120950" formatCode="0.00E+00">
                  <c:v>-7.33491E-3</c:v>
                </c:pt>
                <c:pt idx="120951" formatCode="0.00E+00">
                  <c:v>-7.0765100000000003E-3</c:v>
                </c:pt>
                <c:pt idx="120952" formatCode="0.00E+00">
                  <c:v>-6.8142200000000002E-3</c:v>
                </c:pt>
                <c:pt idx="120953" formatCode="0.00E+00">
                  <c:v>-6.5481599999999999E-3</c:v>
                </c:pt>
                <c:pt idx="120954" formatCode="0.00E+00">
                  <c:v>-6.2784E-3</c:v>
                </c:pt>
                <c:pt idx="120955" formatCode="0.00E+00">
                  <c:v>-6.0050499999999996E-3</c:v>
                </c:pt>
                <c:pt idx="120956" formatCode="0.00E+00">
                  <c:v>-5.7281800000000003E-3</c:v>
                </c:pt>
                <c:pt idx="120957" formatCode="0.00E+00">
                  <c:v>-5.4478800000000004E-3</c:v>
                </c:pt>
                <c:pt idx="120958" formatCode="0.00E+00">
                  <c:v>-5.1642299999999997E-3</c:v>
                </c:pt>
                <c:pt idx="120959" formatCode="0.00E+00">
                  <c:v>-4.8773599999999999E-3</c:v>
                </c:pt>
                <c:pt idx="120960" formatCode="0.00E+00">
                  <c:v>-4.5874100000000001E-3</c:v>
                </c:pt>
                <c:pt idx="120961" formatCode="0.00E+00">
                  <c:v>-4.2944999999999997E-3</c:v>
                </c:pt>
                <c:pt idx="120962" formatCode="0.00E+00">
                  <c:v>-3.9987299999999998E-3</c:v>
                </c:pt>
                <c:pt idx="120963" formatCode="0.00E+00">
                  <c:v>-3.7001899999999999E-3</c:v>
                </c:pt>
                <c:pt idx="120964" formatCode="0.00E+00">
                  <c:v>-3.3990700000000001E-3</c:v>
                </c:pt>
                <c:pt idx="120965" formatCode="0.00E+00">
                  <c:v>-3.0955399999999999E-3</c:v>
                </c:pt>
                <c:pt idx="120966" formatCode="0.00E+00">
                  <c:v>-2.7896800000000001E-3</c:v>
                </c:pt>
                <c:pt idx="120967" formatCode="0.00E+00">
                  <c:v>-2.4816E-3</c:v>
                </c:pt>
                <c:pt idx="120968" formatCode="0.00E+00">
                  <c:v>-2.1714199999999999E-3</c:v>
                </c:pt>
                <c:pt idx="120969" formatCode="0.00E+00">
                  <c:v>-1.85929E-3</c:v>
                </c:pt>
                <c:pt idx="120970" formatCode="0.00E+00">
                  <c:v>-1.54536E-3</c:v>
                </c:pt>
                <c:pt idx="120971" formatCode="0.00E+00">
                  <c:v>-1.2297899999999999E-3</c:v>
                </c:pt>
                <c:pt idx="120972" formatCode="0.00E+00">
                  <c:v>-9.1268800000000004E-4</c:v>
                </c:pt>
                <c:pt idx="120973" formatCode="0.00E+00">
                  <c:v>-5.9419799999999999E-4</c:v>
                </c:pt>
                <c:pt idx="120974" formatCode="0.00E+00">
                  <c:v>-2.7446799999999999E-4</c:v>
                </c:pt>
                <c:pt idx="120975" formatCode="0.00E+00">
                  <c:v>4.6393700000000003E-5</c:v>
                </c:pt>
                <c:pt idx="120976" formatCode="0.00E+00">
                  <c:v>3.6825399999999999E-4</c:v>
                </c:pt>
                <c:pt idx="120977" formatCode="0.00E+00">
                  <c:v>6.9089900000000003E-4</c:v>
                </c:pt>
                <c:pt idx="120978" formatCode="0.00E+00">
                  <c:v>1.01413E-3</c:v>
                </c:pt>
                <c:pt idx="120979" formatCode="0.00E+00">
                  <c:v>1.3378299999999999E-3</c:v>
                </c:pt>
                <c:pt idx="120980" formatCode="0.00E+00">
                  <c:v>1.6618900000000001E-3</c:v>
                </c:pt>
                <c:pt idx="120981" formatCode="0.00E+00">
                  <c:v>1.98614E-3</c:v>
                </c:pt>
                <c:pt idx="120982" formatCode="0.00E+00">
                  <c:v>2.3104200000000001E-3</c:v>
                </c:pt>
                <c:pt idx="120983" formatCode="0.00E+00">
                  <c:v>2.63459E-3</c:v>
                </c:pt>
                <c:pt idx="120984" formatCode="0.00E+00">
                  <c:v>2.9584899999999998E-3</c:v>
                </c:pt>
                <c:pt idx="120985" formatCode="0.00E+00">
                  <c:v>3.2819799999999999E-3</c:v>
                </c:pt>
                <c:pt idx="120986" formatCode="0.00E+00">
                  <c:v>3.6048999999999999E-3</c:v>
                </c:pt>
                <c:pt idx="120987" formatCode="0.00E+00">
                  <c:v>3.9270499999999996E-3</c:v>
                </c:pt>
                <c:pt idx="120988" formatCode="0.00E+00">
                  <c:v>4.2482700000000002E-3</c:v>
                </c:pt>
                <c:pt idx="120989" formatCode="0.00E+00">
                  <c:v>4.5683900000000003E-3</c:v>
                </c:pt>
                <c:pt idx="120990" formatCode="0.00E+00">
                  <c:v>4.88727E-3</c:v>
                </c:pt>
                <c:pt idx="120991" formatCode="0.00E+00">
                  <c:v>5.2047400000000002E-3</c:v>
                </c:pt>
                <c:pt idx="120992" formatCode="0.00E+00">
                  <c:v>5.5206200000000004E-3</c:v>
                </c:pt>
                <c:pt idx="120993" formatCode="0.00E+00">
                  <c:v>5.8347499999999997E-3</c:v>
                </c:pt>
                <c:pt idx="120994" formatCode="0.00E+00">
                  <c:v>6.1469599999999999E-3</c:v>
                </c:pt>
                <c:pt idx="120995" formatCode="0.00E+00">
                  <c:v>6.4570799999999996E-3</c:v>
                </c:pt>
                <c:pt idx="120996" formatCode="0.00E+00">
                  <c:v>6.7648999999999999E-3</c:v>
                </c:pt>
                <c:pt idx="120997" formatCode="0.00E+00">
                  <c:v>7.0702200000000003E-3</c:v>
                </c:pt>
                <c:pt idx="120998" formatCode="0.00E+00">
                  <c:v>7.3728400000000003E-3</c:v>
                </c:pt>
                <c:pt idx="120999" formatCode="0.00E+00">
                  <c:v>7.6725700000000001E-3</c:v>
                </c:pt>
                <c:pt idx="121000" formatCode="0.00E+00">
                  <c:v>7.9692200000000008E-3</c:v>
                </c:pt>
                <c:pt idx="121001" formatCode="0.00E+00">
                  <c:v>8.2626100000000001E-3</c:v>
                </c:pt>
                <c:pt idx="121002" formatCode="0.00E+00">
                  <c:v>8.5525500000000008E-3</c:v>
                </c:pt>
                <c:pt idx="121003" formatCode="0.00E+00">
                  <c:v>8.8388300000000006E-3</c:v>
                </c:pt>
                <c:pt idx="121004" formatCode="0.00E+00">
                  <c:v>9.1212099999999994E-3</c:v>
                </c:pt>
                <c:pt idx="121005" formatCode="0.00E+00">
                  <c:v>9.39948E-3</c:v>
                </c:pt>
                <c:pt idx="121006" formatCode="0.00E+00">
                  <c:v>9.67347E-3</c:v>
                </c:pt>
                <c:pt idx="121007" formatCode="0.00E+00">
                  <c:v>9.9430000000000004E-3</c:v>
                </c:pt>
                <c:pt idx="121008">
                  <c:v>1.02078E-2</c:v>
                </c:pt>
                <c:pt idx="121009">
                  <c:v>1.0467799999999999E-2</c:v>
                </c:pt>
                <c:pt idx="121010">
                  <c:v>1.07227E-2</c:v>
                </c:pt>
                <c:pt idx="121011">
                  <c:v>1.09722E-2</c:v>
                </c:pt>
                <c:pt idx="121012">
                  <c:v>1.12163E-2</c:v>
                </c:pt>
                <c:pt idx="121013">
                  <c:v>1.14547E-2</c:v>
                </c:pt>
                <c:pt idx="121014">
                  <c:v>1.1687100000000001E-2</c:v>
                </c:pt>
                <c:pt idx="121015">
                  <c:v>1.1913399999999999E-2</c:v>
                </c:pt>
                <c:pt idx="121016">
                  <c:v>1.2133400000000001E-2</c:v>
                </c:pt>
                <c:pt idx="121017">
                  <c:v>1.2346899999999999E-2</c:v>
                </c:pt>
                <c:pt idx="121018">
                  <c:v>1.25536E-2</c:v>
                </c:pt>
                <c:pt idx="121019">
                  <c:v>1.27534E-2</c:v>
                </c:pt>
                <c:pt idx="121020">
                  <c:v>1.29461E-2</c:v>
                </c:pt>
                <c:pt idx="121021">
                  <c:v>1.31313E-2</c:v>
                </c:pt>
                <c:pt idx="121022">
                  <c:v>1.3309E-2</c:v>
                </c:pt>
                <c:pt idx="121023">
                  <c:v>1.3479E-2</c:v>
                </c:pt>
                <c:pt idx="121024">
                  <c:v>1.3641E-2</c:v>
                </c:pt>
                <c:pt idx="121025">
                  <c:v>1.3794799999999999E-2</c:v>
                </c:pt>
                <c:pt idx="121026">
                  <c:v>1.39404E-2</c:v>
                </c:pt>
                <c:pt idx="121027">
                  <c:v>1.40774E-2</c:v>
                </c:pt>
                <c:pt idx="121028">
                  <c:v>1.4205799999999999E-2</c:v>
                </c:pt>
                <c:pt idx="121029">
                  <c:v>1.43254E-2</c:v>
                </c:pt>
                <c:pt idx="121030">
                  <c:v>1.44359E-2</c:v>
                </c:pt>
                <c:pt idx="121031">
                  <c:v>1.45372E-2</c:v>
                </c:pt>
                <c:pt idx="121032">
                  <c:v>1.46292E-2</c:v>
                </c:pt>
                <c:pt idx="121033">
                  <c:v>1.4711699999999999E-2</c:v>
                </c:pt>
                <c:pt idx="121034">
                  <c:v>1.47846E-2</c:v>
                </c:pt>
                <c:pt idx="121035">
                  <c:v>1.4847600000000001E-2</c:v>
                </c:pt>
                <c:pt idx="121036">
                  <c:v>1.4900800000000001E-2</c:v>
                </c:pt>
                <c:pt idx="121037">
                  <c:v>1.49439E-2</c:v>
                </c:pt>
                <c:pt idx="121038">
                  <c:v>1.49768E-2</c:v>
                </c:pt>
                <c:pt idx="121039">
                  <c:v>1.49994E-2</c:v>
                </c:pt>
                <c:pt idx="121040">
                  <c:v>1.5011500000000001E-2</c:v>
                </c:pt>
                <c:pt idx="121041">
                  <c:v>1.5013200000000001E-2</c:v>
                </c:pt>
                <c:pt idx="121042">
                  <c:v>1.5004200000000001E-2</c:v>
                </c:pt>
                <c:pt idx="121043">
                  <c:v>1.49844E-2</c:v>
                </c:pt>
                <c:pt idx="121044">
                  <c:v>1.4953899999999999E-2</c:v>
                </c:pt>
                <c:pt idx="121045">
                  <c:v>1.49125E-2</c:v>
                </c:pt>
                <c:pt idx="121046">
                  <c:v>1.4860099999999999E-2</c:v>
                </c:pt>
                <c:pt idx="121047">
                  <c:v>1.4796699999999999E-2</c:v>
                </c:pt>
                <c:pt idx="121048">
                  <c:v>1.47222E-2</c:v>
                </c:pt>
                <c:pt idx="121049">
                  <c:v>1.46366E-2</c:v>
                </c:pt>
                <c:pt idx="121050">
                  <c:v>1.45398E-2</c:v>
                </c:pt>
                <c:pt idx="121051">
                  <c:v>1.4431899999999999E-2</c:v>
                </c:pt>
                <c:pt idx="121052">
                  <c:v>1.4312699999999999E-2</c:v>
                </c:pt>
                <c:pt idx="121053">
                  <c:v>1.41823E-2</c:v>
                </c:pt>
                <c:pt idx="121054">
                  <c:v>1.40406E-2</c:v>
                </c:pt>
                <c:pt idx="121055">
                  <c:v>1.3887699999999999E-2</c:v>
                </c:pt>
                <c:pt idx="121056">
                  <c:v>1.3723600000000001E-2</c:v>
                </c:pt>
                <c:pt idx="121057">
                  <c:v>1.3548299999999999E-2</c:v>
                </c:pt>
                <c:pt idx="121058">
                  <c:v>1.33618E-2</c:v>
                </c:pt>
                <c:pt idx="121059">
                  <c:v>1.3164199999999999E-2</c:v>
                </c:pt>
                <c:pt idx="121060">
                  <c:v>1.2955599999999999E-2</c:v>
                </c:pt>
                <c:pt idx="121061">
                  <c:v>1.2736000000000001E-2</c:v>
                </c:pt>
                <c:pt idx="121062">
                  <c:v>1.2505499999999999E-2</c:v>
                </c:pt>
                <c:pt idx="121063">
                  <c:v>1.2264199999999999E-2</c:v>
                </c:pt>
                <c:pt idx="121064">
                  <c:v>1.20123E-2</c:v>
                </c:pt>
                <c:pt idx="121065">
                  <c:v>1.17497E-2</c:v>
                </c:pt>
                <c:pt idx="121066">
                  <c:v>1.1476699999999999E-2</c:v>
                </c:pt>
                <c:pt idx="121067">
                  <c:v>1.1193399999999999E-2</c:v>
                </c:pt>
                <c:pt idx="121068">
                  <c:v>1.0899900000000001E-2</c:v>
                </c:pt>
                <c:pt idx="121069">
                  <c:v>1.0596400000000001E-2</c:v>
                </c:pt>
                <c:pt idx="121070">
                  <c:v>1.02831E-2</c:v>
                </c:pt>
                <c:pt idx="121071" formatCode="0.00E+00">
                  <c:v>9.9601299999999993E-3</c:v>
                </c:pt>
                <c:pt idx="121072" formatCode="0.00E+00">
                  <c:v>9.6277099999999994E-3</c:v>
                </c:pt>
                <c:pt idx="121073" formatCode="0.00E+00">
                  <c:v>9.2860400000000006E-3</c:v>
                </c:pt>
                <c:pt idx="121074" formatCode="0.00E+00">
                  <c:v>8.93533E-3</c:v>
                </c:pt>
                <c:pt idx="121075" formatCode="0.00E+00">
                  <c:v>8.5758099999999997E-3</c:v>
                </c:pt>
                <c:pt idx="121076" formatCode="0.00E+00">
                  <c:v>8.2077199999999999E-3</c:v>
                </c:pt>
                <c:pt idx="121077" formatCode="0.00E+00">
                  <c:v>7.8313099999999993E-3</c:v>
                </c:pt>
                <c:pt idx="121078" formatCode="0.00E+00">
                  <c:v>7.4468299999999998E-3</c:v>
                </c:pt>
                <c:pt idx="121079" formatCode="0.00E+00">
                  <c:v>7.0545499999999997E-3</c:v>
                </c:pt>
                <c:pt idx="121080" formatCode="0.00E+00">
                  <c:v>6.65476E-3</c:v>
                </c:pt>
                <c:pt idx="121081" formatCode="0.00E+00">
                  <c:v>6.2477399999999999E-3</c:v>
                </c:pt>
                <c:pt idx="121082" formatCode="0.00E+00">
                  <c:v>5.8337900000000002E-3</c:v>
                </c:pt>
                <c:pt idx="121083" formatCode="0.00E+00">
                  <c:v>5.4132099999999999E-3</c:v>
                </c:pt>
                <c:pt idx="121084" formatCode="0.00E+00">
                  <c:v>4.9863299999999998E-3</c:v>
                </c:pt>
                <c:pt idx="121085" formatCode="0.00E+00">
                  <c:v>4.5534800000000004E-3</c:v>
                </c:pt>
                <c:pt idx="121086" formatCode="0.00E+00">
                  <c:v>4.1149799999999999E-3</c:v>
                </c:pt>
                <c:pt idx="121087" formatCode="0.00E+00">
                  <c:v>3.67118E-3</c:v>
                </c:pt>
                <c:pt idx="121088" formatCode="0.00E+00">
                  <c:v>3.2224300000000001E-3</c:v>
                </c:pt>
                <c:pt idx="121089" formatCode="0.00E+00">
                  <c:v>2.7690900000000001E-3</c:v>
                </c:pt>
                <c:pt idx="121090" formatCode="0.00E+00">
                  <c:v>2.31153E-3</c:v>
                </c:pt>
                <c:pt idx="121091" formatCode="0.00E+00">
                  <c:v>1.85013E-3</c:v>
                </c:pt>
                <c:pt idx="121092" formatCode="0.00E+00">
                  <c:v>1.3852599999999999E-3</c:v>
                </c:pt>
                <c:pt idx="121093" formatCode="0.00E+00">
                  <c:v>9.1730900000000005E-4</c:v>
                </c:pt>
                <c:pt idx="121094" formatCode="0.00E+00">
                  <c:v>4.4667600000000002E-4</c:v>
                </c:pt>
                <c:pt idx="121095" formatCode="0.00E+00">
                  <c:v>-2.6241499999999999E-5</c:v>
                </c:pt>
                <c:pt idx="121096" formatCode="0.00E+00">
                  <c:v>-5.01039E-4</c:v>
                </c:pt>
                <c:pt idx="121097" formatCode="0.00E+00">
                  <c:v>-9.7730499999999993E-4</c:v>
                </c:pt>
                <c:pt idx="121098" formatCode="0.00E+00">
                  <c:v>-1.4546299999999999E-3</c:v>
                </c:pt>
                <c:pt idx="121099" formatCode="0.00E+00">
                  <c:v>-1.9325900000000001E-3</c:v>
                </c:pt>
                <c:pt idx="121100" formatCode="0.00E+00">
                  <c:v>-2.4107600000000001E-3</c:v>
                </c:pt>
                <c:pt idx="121101" formatCode="0.00E+00">
                  <c:v>-2.88872E-3</c:v>
                </c:pt>
                <c:pt idx="121102" formatCode="0.00E+00">
                  <c:v>-3.3660500000000002E-3</c:v>
                </c:pt>
                <c:pt idx="121103" formatCode="0.00E+00">
                  <c:v>-3.8422999999999999E-3</c:v>
                </c:pt>
                <c:pt idx="121104" formatCode="0.00E+00">
                  <c:v>-4.3170500000000002E-3</c:v>
                </c:pt>
                <c:pt idx="121105" formatCode="0.00E+00">
                  <c:v>-4.7898699999999999E-3</c:v>
                </c:pt>
                <c:pt idx="121106" formatCode="0.00E+00">
                  <c:v>-5.2603099999999998E-3</c:v>
                </c:pt>
                <c:pt idx="121107" formatCode="0.00E+00">
                  <c:v>-5.7279499999999999E-3</c:v>
                </c:pt>
                <c:pt idx="121108" formatCode="0.00E+00">
                  <c:v>-6.1923500000000001E-3</c:v>
                </c:pt>
                <c:pt idx="121109" formatCode="0.00E+00">
                  <c:v>-6.6530699999999996E-3</c:v>
                </c:pt>
                <c:pt idx="121110" formatCode="0.00E+00">
                  <c:v>-7.1096800000000002E-3</c:v>
                </c:pt>
                <c:pt idx="121111" formatCode="0.00E+00">
                  <c:v>-7.5617499999999999E-3</c:v>
                </c:pt>
                <c:pt idx="121112" formatCode="0.00E+00">
                  <c:v>-8.0088499999999996E-3</c:v>
                </c:pt>
                <c:pt idx="121113" formatCode="0.00E+00">
                  <c:v>-8.4505499999999994E-3</c:v>
                </c:pt>
                <c:pt idx="121114" formatCode="0.00E+00">
                  <c:v>-8.8864200000000008E-3</c:v>
                </c:pt>
                <c:pt idx="121115" formatCode="0.00E+00">
                  <c:v>-9.3160399999999994E-3</c:v>
                </c:pt>
                <c:pt idx="121116" formatCode="0.00E+00">
                  <c:v>-9.7389999999999994E-3</c:v>
                </c:pt>
                <c:pt idx="121117">
                  <c:v>-1.01549E-2</c:v>
                </c:pt>
                <c:pt idx="121118">
                  <c:v>-1.0563299999999999E-2</c:v>
                </c:pt>
                <c:pt idx="121119">
                  <c:v>-1.0963799999999999E-2</c:v>
                </c:pt>
                <c:pt idx="121120">
                  <c:v>-1.1356E-2</c:v>
                </c:pt>
                <c:pt idx="121121">
                  <c:v>-1.1739599999999999E-2</c:v>
                </c:pt>
                <c:pt idx="121122">
                  <c:v>-1.2114099999999999E-2</c:v>
                </c:pt>
                <c:pt idx="121123">
                  <c:v>-1.24791E-2</c:v>
                </c:pt>
                <c:pt idx="121124">
                  <c:v>-1.2834399999999999E-2</c:v>
                </c:pt>
                <c:pt idx="121125">
                  <c:v>-1.31795E-2</c:v>
                </c:pt>
                <c:pt idx="121126">
                  <c:v>-1.3514099999999999E-2</c:v>
                </c:pt>
                <c:pt idx="121127">
                  <c:v>-1.3837800000000001E-2</c:v>
                </c:pt>
                <c:pt idx="121128">
                  <c:v>-1.4150299999999999E-2</c:v>
                </c:pt>
                <c:pt idx="121129">
                  <c:v>-1.44513E-2</c:v>
                </c:pt>
                <c:pt idx="121130">
                  <c:v>-1.47405E-2</c:v>
                </c:pt>
                <c:pt idx="121131">
                  <c:v>-1.50175E-2</c:v>
                </c:pt>
                <c:pt idx="121132">
                  <c:v>-1.52821E-2</c:v>
                </c:pt>
                <c:pt idx="121133">
                  <c:v>-1.55341E-2</c:v>
                </c:pt>
                <c:pt idx="121134">
                  <c:v>-1.5772999999999999E-2</c:v>
                </c:pt>
                <c:pt idx="121135">
                  <c:v>-1.5998700000000001E-2</c:v>
                </c:pt>
                <c:pt idx="121136">
                  <c:v>-1.6211E-2</c:v>
                </c:pt>
                <c:pt idx="121137">
                  <c:v>-1.64096E-2</c:v>
                </c:pt>
                <c:pt idx="121138">
                  <c:v>-1.65942E-2</c:v>
                </c:pt>
                <c:pt idx="121139">
                  <c:v>-1.67647E-2</c:v>
                </c:pt>
                <c:pt idx="121140">
                  <c:v>-1.6920899999999999E-2</c:v>
                </c:pt>
                <c:pt idx="121141">
                  <c:v>-1.7062600000000001E-2</c:v>
                </c:pt>
                <c:pt idx="121142">
                  <c:v>-1.7189699999999999E-2</c:v>
                </c:pt>
                <c:pt idx="121143">
                  <c:v>-1.7302000000000001E-2</c:v>
                </c:pt>
                <c:pt idx="121144">
                  <c:v>-1.7399299999999999E-2</c:v>
                </c:pt>
                <c:pt idx="121145">
                  <c:v>-1.74816E-2</c:v>
                </c:pt>
                <c:pt idx="121146">
                  <c:v>-1.75487E-2</c:v>
                </c:pt>
                <c:pt idx="121147">
                  <c:v>-1.7600600000000001E-2</c:v>
                </c:pt>
                <c:pt idx="121148">
                  <c:v>-1.7637199999999999E-2</c:v>
                </c:pt>
                <c:pt idx="121149">
                  <c:v>-1.7658400000000001E-2</c:v>
                </c:pt>
                <c:pt idx="121150">
                  <c:v>-1.7664200000000001E-2</c:v>
                </c:pt>
                <c:pt idx="121151">
                  <c:v>-1.76545E-2</c:v>
                </c:pt>
                <c:pt idx="121152">
                  <c:v>-1.76294E-2</c:v>
                </c:pt>
                <c:pt idx="121153">
                  <c:v>-1.7588900000000001E-2</c:v>
                </c:pt>
                <c:pt idx="121154">
                  <c:v>-1.7532900000000001E-2</c:v>
                </c:pt>
                <c:pt idx="121155">
                  <c:v>-1.7461600000000001E-2</c:v>
                </c:pt>
                <c:pt idx="121156">
                  <c:v>-1.7374799999999999E-2</c:v>
                </c:pt>
                <c:pt idx="121157">
                  <c:v>-1.7272900000000001E-2</c:v>
                </c:pt>
                <c:pt idx="121158">
                  <c:v>-1.7155699999999999E-2</c:v>
                </c:pt>
                <c:pt idx="121159">
                  <c:v>-1.70235E-2</c:v>
                </c:pt>
                <c:pt idx="121160">
                  <c:v>-1.6876200000000001E-2</c:v>
                </c:pt>
                <c:pt idx="121161">
                  <c:v>-1.6714099999999999E-2</c:v>
                </c:pt>
                <c:pt idx="121162">
                  <c:v>-1.6537400000000001E-2</c:v>
                </c:pt>
                <c:pt idx="121163">
                  <c:v>-1.6346099999999999E-2</c:v>
                </c:pt>
                <c:pt idx="121164">
                  <c:v>-1.6140399999999999E-2</c:v>
                </c:pt>
                <c:pt idx="121165">
                  <c:v>-1.5920500000000001E-2</c:v>
                </c:pt>
                <c:pt idx="121166">
                  <c:v>-1.5686700000000001E-2</c:v>
                </c:pt>
                <c:pt idx="121167">
                  <c:v>-1.5439100000000001E-2</c:v>
                </c:pt>
                <c:pt idx="121168">
                  <c:v>-1.5178000000000001E-2</c:v>
                </c:pt>
                <c:pt idx="121169">
                  <c:v>-1.4903599999999999E-2</c:v>
                </c:pt>
                <c:pt idx="121170">
                  <c:v>-1.4616199999999999E-2</c:v>
                </c:pt>
                <c:pt idx="121171">
                  <c:v>-1.43161E-2</c:v>
                </c:pt>
                <c:pt idx="121172">
                  <c:v>-1.40035E-2</c:v>
                </c:pt>
                <c:pt idx="121173">
                  <c:v>-1.36788E-2</c:v>
                </c:pt>
                <c:pt idx="121174">
                  <c:v>-1.33422E-2</c:v>
                </c:pt>
                <c:pt idx="121175">
                  <c:v>-1.29941E-2</c:v>
                </c:pt>
                <c:pt idx="121176">
                  <c:v>-1.26348E-2</c:v>
                </c:pt>
                <c:pt idx="121177">
                  <c:v>-1.2264600000000001E-2</c:v>
                </c:pt>
                <c:pt idx="121178">
                  <c:v>-1.1884E-2</c:v>
                </c:pt>
                <c:pt idx="121179">
                  <c:v>-1.14933E-2</c:v>
                </c:pt>
                <c:pt idx="121180">
                  <c:v>-1.10928E-2</c:v>
                </c:pt>
                <c:pt idx="121181">
                  <c:v>-1.06829E-2</c:v>
                </c:pt>
                <c:pt idx="121182">
                  <c:v>-1.0264199999999999E-2</c:v>
                </c:pt>
                <c:pt idx="121183" formatCode="0.00E+00">
                  <c:v>-9.8367999999999997E-3</c:v>
                </c:pt>
                <c:pt idx="121184" formatCode="0.00E+00">
                  <c:v>-9.4013199999999995E-3</c:v>
                </c:pt>
                <c:pt idx="121185" formatCode="0.00E+00">
                  <c:v>-8.95811E-3</c:v>
                </c:pt>
                <c:pt idx="121186" formatCode="0.00E+00">
                  <c:v>-8.5076100000000005E-3</c:v>
                </c:pt>
                <c:pt idx="121187" formatCode="0.00E+00">
                  <c:v>-8.0502500000000001E-3</c:v>
                </c:pt>
                <c:pt idx="121188" formatCode="0.00E+00">
                  <c:v>-7.5864799999999996E-3</c:v>
                </c:pt>
                <c:pt idx="121189" formatCode="0.00E+00">
                  <c:v>-7.1167399999999999E-3</c:v>
                </c:pt>
                <c:pt idx="121190" formatCode="0.00E+00">
                  <c:v>-6.64147E-3</c:v>
                </c:pt>
                <c:pt idx="121191" formatCode="0.00E+00">
                  <c:v>-6.1611499999999998E-3</c:v>
                </c:pt>
                <c:pt idx="121192" formatCode="0.00E+00">
                  <c:v>-5.67623E-3</c:v>
                </c:pt>
                <c:pt idx="121193" formatCode="0.00E+00">
                  <c:v>-5.1871699999999996E-3</c:v>
                </c:pt>
                <c:pt idx="121194" formatCode="0.00E+00">
                  <c:v>-4.6944400000000002E-3</c:v>
                </c:pt>
                <c:pt idx="121195" formatCode="0.00E+00">
                  <c:v>-4.1985199999999999E-3</c:v>
                </c:pt>
                <c:pt idx="121196" formatCode="0.00E+00">
                  <c:v>-3.6998700000000001E-3</c:v>
                </c:pt>
                <c:pt idx="121197" formatCode="0.00E+00">
                  <c:v>-3.1989700000000002E-3</c:v>
                </c:pt>
                <c:pt idx="121198" formatCode="0.00E+00">
                  <c:v>-2.6963E-3</c:v>
                </c:pt>
                <c:pt idx="121199" formatCode="0.00E+00">
                  <c:v>-2.1923200000000002E-3</c:v>
                </c:pt>
                <c:pt idx="121200" formatCode="0.00E+00">
                  <c:v>-1.6875200000000001E-3</c:v>
                </c:pt>
                <c:pt idx="121201" formatCode="0.00E+00">
                  <c:v>-1.1823700000000001E-3</c:v>
                </c:pt>
                <c:pt idx="121202" formatCode="0.00E+00">
                  <c:v>-6.7735099999999997E-4</c:v>
                </c:pt>
                <c:pt idx="121203" formatCode="0.00E+00">
                  <c:v>-1.7292499999999999E-4</c:v>
                </c:pt>
                <c:pt idx="121204" formatCode="0.00E+00">
                  <c:v>3.3043299999999999E-4</c:v>
                </c:pt>
                <c:pt idx="121205" formatCode="0.00E+00">
                  <c:v>8.3225599999999997E-4</c:v>
                </c:pt>
                <c:pt idx="121206" formatCode="0.00E+00">
                  <c:v>1.33208E-3</c:v>
                </c:pt>
                <c:pt idx="121207" formatCode="0.00E+00">
                  <c:v>1.8294400000000001E-3</c:v>
                </c:pt>
                <c:pt idx="121208" formatCode="0.00E+00">
                  <c:v>2.32388E-3</c:v>
                </c:pt>
                <c:pt idx="121209" formatCode="0.00E+00">
                  <c:v>2.81496E-3</c:v>
                </c:pt>
                <c:pt idx="121210" formatCode="0.00E+00">
                  <c:v>3.3022099999999999E-3</c:v>
                </c:pt>
                <c:pt idx="121211" formatCode="0.00E+00">
                  <c:v>3.7852099999999998E-3</c:v>
                </c:pt>
                <c:pt idx="121212" formatCode="0.00E+00">
                  <c:v>4.2635099999999999E-3</c:v>
                </c:pt>
                <c:pt idx="121213" formatCode="0.00E+00">
                  <c:v>4.73669E-3</c:v>
                </c:pt>
                <c:pt idx="121214" formatCode="0.00E+00">
                  <c:v>5.2043200000000001E-3</c:v>
                </c:pt>
                <c:pt idx="121215" formatCode="0.00E+00">
                  <c:v>5.666E-3</c:v>
                </c:pt>
                <c:pt idx="121216" formatCode="0.00E+00">
                  <c:v>6.1213099999999996E-3</c:v>
                </c:pt>
                <c:pt idx="121217" formatCode="0.00E+00">
                  <c:v>6.5698500000000003E-3</c:v>
                </c:pt>
                <c:pt idx="121218" formatCode="0.00E+00">
                  <c:v>7.0112400000000002E-3</c:v>
                </c:pt>
                <c:pt idx="121219" formatCode="0.00E+00">
                  <c:v>7.4450899999999997E-3</c:v>
                </c:pt>
                <c:pt idx="121220" formatCode="0.00E+00">
                  <c:v>7.8710399999999993E-3</c:v>
                </c:pt>
                <c:pt idx="121221" formatCode="0.00E+00">
                  <c:v>8.2887199999999994E-3</c:v>
                </c:pt>
                <c:pt idx="121222" formatCode="0.00E+00">
                  <c:v>8.6977800000000004E-3</c:v>
                </c:pt>
                <c:pt idx="121223" formatCode="0.00E+00">
                  <c:v>9.0978699999999992E-3</c:v>
                </c:pt>
                <c:pt idx="121224" formatCode="0.00E+00">
                  <c:v>9.4886799999999993E-3</c:v>
                </c:pt>
                <c:pt idx="121225" formatCode="0.00E+00">
                  <c:v>9.8698699999999993E-3</c:v>
                </c:pt>
                <c:pt idx="121226">
                  <c:v>1.02411E-2</c:v>
                </c:pt>
                <c:pt idx="121227">
                  <c:v>1.0602200000000001E-2</c:v>
                </c:pt>
                <c:pt idx="121228">
                  <c:v>1.09528E-2</c:v>
                </c:pt>
                <c:pt idx="121229">
                  <c:v>1.12925E-2</c:v>
                </c:pt>
                <c:pt idx="121230">
                  <c:v>1.1621299999999999E-2</c:v>
                </c:pt>
                <c:pt idx="121231">
                  <c:v>1.1938799999999999E-2</c:v>
                </c:pt>
                <c:pt idx="121232">
                  <c:v>1.2244700000000001E-2</c:v>
                </c:pt>
                <c:pt idx="121233">
                  <c:v>1.25389E-2</c:v>
                </c:pt>
                <c:pt idx="121234">
                  <c:v>1.28212E-2</c:v>
                </c:pt>
                <c:pt idx="121235">
                  <c:v>1.30913E-2</c:v>
                </c:pt>
                <c:pt idx="121236">
                  <c:v>1.3349099999999999E-2</c:v>
                </c:pt>
                <c:pt idx="121237">
                  <c:v>1.35944E-2</c:v>
                </c:pt>
                <c:pt idx="121238">
                  <c:v>1.38271E-2</c:v>
                </c:pt>
                <c:pt idx="121239">
                  <c:v>1.4046899999999999E-2</c:v>
                </c:pt>
                <c:pt idx="121240">
                  <c:v>1.42539E-2</c:v>
                </c:pt>
                <c:pt idx="121241">
                  <c:v>1.44478E-2</c:v>
                </c:pt>
                <c:pt idx="121242">
                  <c:v>1.4628499999999999E-2</c:v>
                </c:pt>
                <c:pt idx="121243">
                  <c:v>1.47961E-2</c:v>
                </c:pt>
                <c:pt idx="121244">
                  <c:v>1.49503E-2</c:v>
                </c:pt>
                <c:pt idx="121245">
                  <c:v>1.5091200000000001E-2</c:v>
                </c:pt>
                <c:pt idx="121246">
                  <c:v>1.5218600000000001E-2</c:v>
                </c:pt>
                <c:pt idx="121247">
                  <c:v>1.5332699999999999E-2</c:v>
                </c:pt>
                <c:pt idx="121248">
                  <c:v>1.5433199999999999E-2</c:v>
                </c:pt>
                <c:pt idx="121249">
                  <c:v>1.5520300000000001E-2</c:v>
                </c:pt>
                <c:pt idx="121250">
                  <c:v>1.5594E-2</c:v>
                </c:pt>
                <c:pt idx="121251">
                  <c:v>1.56542E-2</c:v>
                </c:pt>
                <c:pt idx="121252">
                  <c:v>1.57009E-2</c:v>
                </c:pt>
                <c:pt idx="121253">
                  <c:v>1.5734399999999999E-2</c:v>
                </c:pt>
                <c:pt idx="121254">
                  <c:v>1.5754500000000001E-2</c:v>
                </c:pt>
                <c:pt idx="121255">
                  <c:v>1.5761399999999998E-2</c:v>
                </c:pt>
                <c:pt idx="121256">
                  <c:v>1.5755100000000001E-2</c:v>
                </c:pt>
                <c:pt idx="121257">
                  <c:v>1.5735699999999998E-2</c:v>
                </c:pt>
                <c:pt idx="121258">
                  <c:v>1.5703499999999999E-2</c:v>
                </c:pt>
                <c:pt idx="121259">
                  <c:v>1.56583E-2</c:v>
                </c:pt>
                <c:pt idx="121260">
                  <c:v>1.56005E-2</c:v>
                </c:pt>
                <c:pt idx="121261">
                  <c:v>1.55301E-2</c:v>
                </c:pt>
                <c:pt idx="121262">
                  <c:v>1.5447300000000001E-2</c:v>
                </c:pt>
                <c:pt idx="121263">
                  <c:v>1.5352299999999999E-2</c:v>
                </c:pt>
                <c:pt idx="121264">
                  <c:v>1.5245099999999999E-2</c:v>
                </c:pt>
                <c:pt idx="121265">
                  <c:v>1.51261E-2</c:v>
                </c:pt>
                <c:pt idx="121266">
                  <c:v>1.4995400000000001E-2</c:v>
                </c:pt>
                <c:pt idx="121267">
                  <c:v>1.4853099999999999E-2</c:v>
                </c:pt>
                <c:pt idx="121268">
                  <c:v>1.46996E-2</c:v>
                </c:pt>
                <c:pt idx="121269">
                  <c:v>1.4534999999999999E-2</c:v>
                </c:pt>
                <c:pt idx="121270">
                  <c:v>1.4359500000000001E-2</c:v>
                </c:pt>
                <c:pt idx="121271">
                  <c:v>1.4173399999999999E-2</c:v>
                </c:pt>
                <c:pt idx="121272">
                  <c:v>1.39769E-2</c:v>
                </c:pt>
                <c:pt idx="121273">
                  <c:v>1.37704E-2</c:v>
                </c:pt>
                <c:pt idx="121274">
                  <c:v>1.3553900000000001E-2</c:v>
                </c:pt>
                <c:pt idx="121275">
                  <c:v>1.33279E-2</c:v>
                </c:pt>
                <c:pt idx="121276">
                  <c:v>1.30925E-2</c:v>
                </c:pt>
                <c:pt idx="121277">
                  <c:v>1.2848099999999999E-2</c:v>
                </c:pt>
                <c:pt idx="121278">
                  <c:v>1.2594899999999999E-2</c:v>
                </c:pt>
                <c:pt idx="121279">
                  <c:v>1.2333200000000001E-2</c:v>
                </c:pt>
                <c:pt idx="121280">
                  <c:v>1.2063300000000001E-2</c:v>
                </c:pt>
                <c:pt idx="121281">
                  <c:v>1.1785500000000001E-2</c:v>
                </c:pt>
                <c:pt idx="121282">
                  <c:v>1.1500099999999999E-2</c:v>
                </c:pt>
                <c:pt idx="121283">
                  <c:v>1.1207399999999999E-2</c:v>
                </c:pt>
                <c:pt idx="121284">
                  <c:v>1.09078E-2</c:v>
                </c:pt>
                <c:pt idx="121285">
                  <c:v>1.06014E-2</c:v>
                </c:pt>
                <c:pt idx="121286">
                  <c:v>1.02887E-2</c:v>
                </c:pt>
                <c:pt idx="121287" formatCode="0.00E+00">
                  <c:v>9.9699200000000002E-3</c:v>
                </c:pt>
                <c:pt idx="121288" formatCode="0.00E+00">
                  <c:v>9.6454100000000001E-3</c:v>
                </c:pt>
                <c:pt idx="121289" formatCode="0.00E+00">
                  <c:v>9.3154799999999992E-3</c:v>
                </c:pt>
                <c:pt idx="121290" formatCode="0.00E+00">
                  <c:v>8.9804499999999992E-3</c:v>
                </c:pt>
                <c:pt idx="121291" formatCode="0.00E+00">
                  <c:v>8.6406399999999998E-3</c:v>
                </c:pt>
                <c:pt idx="121292" formatCode="0.00E+00">
                  <c:v>8.2963700000000008E-3</c:v>
                </c:pt>
                <c:pt idx="121293" formatCode="0.00E+00">
                  <c:v>7.9479600000000004E-3</c:v>
                </c:pt>
                <c:pt idx="121294" formatCode="0.00E+00">
                  <c:v>7.5957300000000002E-3</c:v>
                </c:pt>
                <c:pt idx="121295" formatCode="0.00E+00">
                  <c:v>7.2400099999999998E-3</c:v>
                </c:pt>
                <c:pt idx="121296" formatCode="0.00E+00">
                  <c:v>6.8811100000000002E-3</c:v>
                </c:pt>
                <c:pt idx="121297" formatCode="0.00E+00">
                  <c:v>6.5193400000000002E-3</c:v>
                </c:pt>
                <c:pt idx="121298" formatCode="0.00E+00">
                  <c:v>6.1550299999999997E-3</c:v>
                </c:pt>
                <c:pt idx="121299" formatCode="0.00E+00">
                  <c:v>5.7884900000000003E-3</c:v>
                </c:pt>
                <c:pt idx="121300" formatCode="0.00E+00">
                  <c:v>5.4200300000000002E-3</c:v>
                </c:pt>
                <c:pt idx="121301" formatCode="0.00E+00">
                  <c:v>5.04996E-3</c:v>
                </c:pt>
                <c:pt idx="121302" formatCode="0.00E+00">
                  <c:v>4.6785999999999998E-3</c:v>
                </c:pt>
                <c:pt idx="121303" formatCode="0.00E+00">
                  <c:v>4.3062300000000003E-3</c:v>
                </c:pt>
                <c:pt idx="121304" formatCode="0.00E+00">
                  <c:v>3.9331699999999997E-3</c:v>
                </c:pt>
                <c:pt idx="121305" formatCode="0.00E+00">
                  <c:v>3.5597099999999998E-3</c:v>
                </c:pt>
                <c:pt idx="121306" formatCode="0.00E+00">
                  <c:v>3.18615E-3</c:v>
                </c:pt>
                <c:pt idx="121307" formatCode="0.00E+00">
                  <c:v>2.81278E-3</c:v>
                </c:pt>
                <c:pt idx="121308" formatCode="0.00E+00">
                  <c:v>2.4398800000000002E-3</c:v>
                </c:pt>
                <c:pt idx="121309" formatCode="0.00E+00">
                  <c:v>2.0677299999999998E-3</c:v>
                </c:pt>
                <c:pt idx="121310" formatCode="0.00E+00">
                  <c:v>1.69662E-3</c:v>
                </c:pt>
                <c:pt idx="121311" formatCode="0.00E+00">
                  <c:v>1.3268100000000001E-3</c:v>
                </c:pt>
                <c:pt idx="121312" formatCode="0.00E+00">
                  <c:v>9.5857799999999997E-4</c:v>
                </c:pt>
                <c:pt idx="121313" formatCode="0.00E+00">
                  <c:v>5.9217799999999995E-4</c:v>
                </c:pt>
                <c:pt idx="121314" formatCode="0.00E+00">
                  <c:v>2.2787E-4</c:v>
                </c:pt>
                <c:pt idx="121315" formatCode="0.00E+00">
                  <c:v>-1.3409500000000001E-4</c:v>
                </c:pt>
                <c:pt idx="121316" formatCode="0.00E+00">
                  <c:v>-4.9346899999999996E-4</c:v>
                </c:pt>
                <c:pt idx="121317" formatCode="0.00E+00">
                  <c:v>-8.5001300000000005E-4</c:v>
                </c:pt>
                <c:pt idx="121318" formatCode="0.00E+00">
                  <c:v>-1.20349E-3</c:v>
                </c:pt>
                <c:pt idx="121319" formatCode="0.00E+00">
                  <c:v>-1.55368E-3</c:v>
                </c:pt>
                <c:pt idx="121320" formatCode="0.00E+00">
                  <c:v>-1.9003399999999999E-3</c:v>
                </c:pt>
                <c:pt idx="121321" formatCode="0.00E+00">
                  <c:v>-2.2432799999999998E-3</c:v>
                </c:pt>
                <c:pt idx="121322" formatCode="0.00E+00">
                  <c:v>-2.5822699999999998E-3</c:v>
                </c:pt>
                <c:pt idx="121323" formatCode="0.00E+00">
                  <c:v>-2.9171100000000001E-3</c:v>
                </c:pt>
                <c:pt idx="121324" formatCode="0.00E+00">
                  <c:v>-3.2476100000000002E-3</c:v>
                </c:pt>
                <c:pt idx="121325" formatCode="0.00E+00">
                  <c:v>-3.5735699999999999E-3</c:v>
                </c:pt>
                <c:pt idx="121326" formatCode="0.00E+00">
                  <c:v>-3.8948099999999999E-3</c:v>
                </c:pt>
                <c:pt idx="121327" formatCode="0.00E+00">
                  <c:v>-4.2111500000000003E-3</c:v>
                </c:pt>
                <c:pt idx="121328" formatCode="0.00E+00">
                  <c:v>-4.5224200000000001E-3</c:v>
                </c:pt>
                <c:pt idx="121329" formatCode="0.00E+00">
                  <c:v>-4.8284399999999998E-3</c:v>
                </c:pt>
                <c:pt idx="121330" formatCode="0.00E+00">
                  <c:v>-5.1290800000000003E-3</c:v>
                </c:pt>
                <c:pt idx="121331" formatCode="0.00E+00">
                  <c:v>-5.4241599999999999E-3</c:v>
                </c:pt>
                <c:pt idx="121332" formatCode="0.00E+00">
                  <c:v>-5.7135500000000004E-3</c:v>
                </c:pt>
                <c:pt idx="121333" formatCode="0.00E+00">
                  <c:v>-5.9971E-3</c:v>
                </c:pt>
                <c:pt idx="121334" formatCode="0.00E+00">
                  <c:v>-6.2746900000000003E-3</c:v>
                </c:pt>
                <c:pt idx="121335" formatCode="0.00E+00">
                  <c:v>-6.5461800000000004E-3</c:v>
                </c:pt>
                <c:pt idx="121336" formatCode="0.00E+00">
                  <c:v>-6.8114600000000001E-3</c:v>
                </c:pt>
                <c:pt idx="121337" formatCode="0.00E+00">
                  <c:v>-7.0704000000000001E-3</c:v>
                </c:pt>
                <c:pt idx="121338" formatCode="0.00E+00">
                  <c:v>-7.3229200000000001E-3</c:v>
                </c:pt>
                <c:pt idx="121339" formatCode="0.00E+00">
                  <c:v>-7.56889E-3</c:v>
                </c:pt>
                <c:pt idx="121340" formatCode="0.00E+00">
                  <c:v>-7.8082300000000002E-3</c:v>
                </c:pt>
                <c:pt idx="121341" formatCode="0.00E+00">
                  <c:v>-8.0408400000000005E-3</c:v>
                </c:pt>
                <c:pt idx="121342" formatCode="0.00E+00">
                  <c:v>-8.2666500000000004E-3</c:v>
                </c:pt>
                <c:pt idx="121343" formatCode="0.00E+00">
                  <c:v>-8.4855799999999995E-3</c:v>
                </c:pt>
                <c:pt idx="121344" formatCode="0.00E+00">
                  <c:v>-8.6975400000000001E-3</c:v>
                </c:pt>
                <c:pt idx="121345" formatCode="0.00E+00">
                  <c:v>-8.9024900000000007E-3</c:v>
                </c:pt>
                <c:pt idx="121346" formatCode="0.00E+00">
                  <c:v>-9.1003500000000001E-3</c:v>
                </c:pt>
                <c:pt idx="121347" formatCode="0.00E+00">
                  <c:v>-9.2910700000000002E-3</c:v>
                </c:pt>
                <c:pt idx="121348" formatCode="0.00E+00">
                  <c:v>-9.4745999999999997E-3</c:v>
                </c:pt>
                <c:pt idx="121349" formatCode="0.00E+00">
                  <c:v>-9.6508900000000005E-3</c:v>
                </c:pt>
                <c:pt idx="121350" formatCode="0.00E+00">
                  <c:v>-9.8199099999999994E-3</c:v>
                </c:pt>
                <c:pt idx="121351" formatCode="0.00E+00">
                  <c:v>-9.9816200000000001E-3</c:v>
                </c:pt>
                <c:pt idx="121352">
                  <c:v>-1.0135999999999999E-2</c:v>
                </c:pt>
                <c:pt idx="121353">
                  <c:v>-1.0283E-2</c:v>
                </c:pt>
                <c:pt idx="121354">
                  <c:v>-1.0422600000000001E-2</c:v>
                </c:pt>
                <c:pt idx="121355">
                  <c:v>-1.05548E-2</c:v>
                </c:pt>
                <c:pt idx="121356">
                  <c:v>-1.0679599999999999E-2</c:v>
                </c:pt>
                <c:pt idx="121357">
                  <c:v>-1.0796999999999999E-2</c:v>
                </c:pt>
                <c:pt idx="121358">
                  <c:v>-1.0907E-2</c:v>
                </c:pt>
                <c:pt idx="121359">
                  <c:v>-1.10095E-2</c:v>
                </c:pt>
                <c:pt idx="121360">
                  <c:v>-1.1104599999999999E-2</c:v>
                </c:pt>
                <c:pt idx="121361">
                  <c:v>-1.1192300000000001E-2</c:v>
                </c:pt>
                <c:pt idx="121362">
                  <c:v>-1.1272600000000001E-2</c:v>
                </c:pt>
                <c:pt idx="121363">
                  <c:v>-1.13455E-2</c:v>
                </c:pt>
                <c:pt idx="121364">
                  <c:v>-1.14111E-2</c:v>
                </c:pt>
                <c:pt idx="121365">
                  <c:v>-1.14693E-2</c:v>
                </c:pt>
                <c:pt idx="121366">
                  <c:v>-1.15201E-2</c:v>
                </c:pt>
                <c:pt idx="121367">
                  <c:v>-1.15637E-2</c:v>
                </c:pt>
                <c:pt idx="121368">
                  <c:v>-1.1599999999999999E-2</c:v>
                </c:pt>
                <c:pt idx="121369">
                  <c:v>-1.1629E-2</c:v>
                </c:pt>
                <c:pt idx="121370">
                  <c:v>-1.16509E-2</c:v>
                </c:pt>
                <c:pt idx="121371">
                  <c:v>-1.16656E-2</c:v>
                </c:pt>
                <c:pt idx="121372">
                  <c:v>-1.16732E-2</c:v>
                </c:pt>
                <c:pt idx="121373">
                  <c:v>-1.16737E-2</c:v>
                </c:pt>
                <c:pt idx="121374">
                  <c:v>-1.16671E-2</c:v>
                </c:pt>
                <c:pt idx="121375">
                  <c:v>-1.16536E-2</c:v>
                </c:pt>
                <c:pt idx="121376">
                  <c:v>-1.16331E-2</c:v>
                </c:pt>
                <c:pt idx="121377">
                  <c:v>-1.1605799999999999E-2</c:v>
                </c:pt>
                <c:pt idx="121378">
                  <c:v>-1.15716E-2</c:v>
                </c:pt>
                <c:pt idx="121379">
                  <c:v>-1.15306E-2</c:v>
                </c:pt>
                <c:pt idx="121380">
                  <c:v>-1.1482900000000001E-2</c:v>
                </c:pt>
                <c:pt idx="121381">
                  <c:v>-1.1428600000000001E-2</c:v>
                </c:pt>
                <c:pt idx="121382">
                  <c:v>-1.13676E-2</c:v>
                </c:pt>
                <c:pt idx="121383">
                  <c:v>-1.13001E-2</c:v>
                </c:pt>
                <c:pt idx="121384">
                  <c:v>-1.1226099999999999E-2</c:v>
                </c:pt>
                <c:pt idx="121385">
                  <c:v>-1.11456E-2</c:v>
                </c:pt>
                <c:pt idx="121386">
                  <c:v>-1.1058800000000001E-2</c:v>
                </c:pt>
                <c:pt idx="121387">
                  <c:v>-1.09658E-2</c:v>
                </c:pt>
                <c:pt idx="121388">
                  <c:v>-1.0866499999999999E-2</c:v>
                </c:pt>
                <c:pt idx="121389">
                  <c:v>-1.0761099999999999E-2</c:v>
                </c:pt>
                <c:pt idx="121390">
                  <c:v>-1.06496E-2</c:v>
                </c:pt>
                <c:pt idx="121391">
                  <c:v>-1.0532E-2</c:v>
                </c:pt>
                <c:pt idx="121392">
                  <c:v>-1.04086E-2</c:v>
                </c:pt>
                <c:pt idx="121393">
                  <c:v>-1.02793E-2</c:v>
                </c:pt>
                <c:pt idx="121394">
                  <c:v>-1.0144200000000001E-2</c:v>
                </c:pt>
                <c:pt idx="121395">
                  <c:v>-1.0003400000000001E-2</c:v>
                </c:pt>
                <c:pt idx="121396" formatCode="0.00E+00">
                  <c:v>-9.8569999999999994E-3</c:v>
                </c:pt>
                <c:pt idx="121397" formatCode="0.00E+00">
                  <c:v>-9.7050399999999998E-3</c:v>
                </c:pt>
                <c:pt idx="121398" formatCode="0.00E+00">
                  <c:v>-9.5476299999999997E-3</c:v>
                </c:pt>
                <c:pt idx="121399" formatCode="0.00E+00">
                  <c:v>-9.3848400000000002E-3</c:v>
                </c:pt>
                <c:pt idx="121400" formatCode="0.00E+00">
                  <c:v>-9.2167599999999992E-3</c:v>
                </c:pt>
                <c:pt idx="121401" formatCode="0.00E+00">
                  <c:v>-9.0434699999999996E-3</c:v>
                </c:pt>
                <c:pt idx="121402" formatCode="0.00E+00">
                  <c:v>-8.8650699999999992E-3</c:v>
                </c:pt>
                <c:pt idx="121403" formatCode="0.00E+00">
                  <c:v>-8.6816299999999992E-3</c:v>
                </c:pt>
                <c:pt idx="121404" formatCode="0.00E+00">
                  <c:v>-8.4932600000000007E-3</c:v>
                </c:pt>
                <c:pt idx="121405" formatCode="0.00E+00">
                  <c:v>-8.3000399999999998E-3</c:v>
                </c:pt>
                <c:pt idx="121406" formatCode="0.00E+00">
                  <c:v>-8.1020599999999995E-3</c:v>
                </c:pt>
                <c:pt idx="121407" formatCode="0.00E+00">
                  <c:v>-7.8994300000000007E-3</c:v>
                </c:pt>
                <c:pt idx="121408" formatCode="0.00E+00">
                  <c:v>-7.6922400000000004E-3</c:v>
                </c:pt>
                <c:pt idx="121409" formatCode="0.00E+00">
                  <c:v>-7.4805899999999996E-3</c:v>
                </c:pt>
                <c:pt idx="121410" formatCode="0.00E+00">
                  <c:v>-7.2645799999999996E-3</c:v>
                </c:pt>
                <c:pt idx="121411" formatCode="0.00E+00">
                  <c:v>-7.0443199999999997E-3</c:v>
                </c:pt>
                <c:pt idx="121412" formatCode="0.00E+00">
                  <c:v>-6.8198900000000003E-3</c:v>
                </c:pt>
                <c:pt idx="121413" formatCode="0.00E+00">
                  <c:v>-6.5914299999999997E-3</c:v>
                </c:pt>
                <c:pt idx="121414" formatCode="0.00E+00">
                  <c:v>-6.35902E-3</c:v>
                </c:pt>
                <c:pt idx="121415" formatCode="0.00E+00">
                  <c:v>-6.1227900000000004E-3</c:v>
                </c:pt>
                <c:pt idx="121416" formatCode="0.00E+00">
                  <c:v>-5.8828400000000003E-3</c:v>
                </c:pt>
                <c:pt idx="121417" formatCode="0.00E+00">
                  <c:v>-5.63928E-3</c:v>
                </c:pt>
                <c:pt idx="121418" formatCode="0.00E+00">
                  <c:v>-5.3922500000000003E-3</c:v>
                </c:pt>
                <c:pt idx="121419" formatCode="0.00E+00">
                  <c:v>-5.14184E-3</c:v>
                </c:pt>
                <c:pt idx="121420" formatCode="0.00E+00">
                  <c:v>-4.8881899999999997E-3</c:v>
                </c:pt>
                <c:pt idx="121421" formatCode="0.00E+00">
                  <c:v>-4.6314199999999998E-3</c:v>
                </c:pt>
                <c:pt idx="121422" formatCode="0.00E+00">
                  <c:v>-4.3716500000000004E-3</c:v>
                </c:pt>
                <c:pt idx="121423" formatCode="0.00E+00">
                  <c:v>-4.1090099999999997E-3</c:v>
                </c:pt>
                <c:pt idx="121424" formatCode="0.00E+00">
                  <c:v>-3.8436299999999998E-3</c:v>
                </c:pt>
                <c:pt idx="121425" formatCode="0.00E+00">
                  <c:v>-3.5756400000000002E-3</c:v>
                </c:pt>
                <c:pt idx="121426" formatCode="0.00E+00">
                  <c:v>-3.30519E-3</c:v>
                </c:pt>
                <c:pt idx="121427" formatCode="0.00E+00">
                  <c:v>-3.0323899999999998E-3</c:v>
                </c:pt>
                <c:pt idx="121428" formatCode="0.00E+00">
                  <c:v>-2.7574000000000001E-3</c:v>
                </c:pt>
                <c:pt idx="121429" formatCode="0.00E+00">
                  <c:v>-2.4803500000000001E-3</c:v>
                </c:pt>
                <c:pt idx="121430" formatCode="0.00E+00">
                  <c:v>-2.2014000000000001E-3</c:v>
                </c:pt>
                <c:pt idx="121431" formatCode="0.00E+00">
                  <c:v>-1.9206799999999999E-3</c:v>
                </c:pt>
                <c:pt idx="121432" formatCode="0.00E+00">
                  <c:v>-1.6383400000000001E-3</c:v>
                </c:pt>
                <c:pt idx="121433" formatCode="0.00E+00">
                  <c:v>-1.3545499999999999E-3</c:v>
                </c:pt>
                <c:pt idx="121434" formatCode="0.00E+00">
                  <c:v>-1.0694400000000001E-3</c:v>
                </c:pt>
                <c:pt idx="121435" formatCode="0.00E+00">
                  <c:v>-7.8318500000000004E-4</c:v>
                </c:pt>
                <c:pt idx="121436" formatCode="0.00E+00">
                  <c:v>-4.9593399999999996E-4</c:v>
                </c:pt>
                <c:pt idx="121437" formatCode="0.00E+00">
                  <c:v>-2.0785000000000001E-4</c:v>
                </c:pt>
                <c:pt idx="121438" formatCode="0.00E+00">
                  <c:v>8.0903300000000002E-5</c:v>
                </c:pt>
                <c:pt idx="121439" formatCode="0.00E+00">
                  <c:v>3.7016000000000002E-4</c:v>
                </c:pt>
                <c:pt idx="121440" formatCode="0.00E+00">
                  <c:v>6.5975300000000001E-4</c:v>
                </c:pt>
                <c:pt idx="121441" formatCode="0.00E+00">
                  <c:v>9.49511E-4</c:v>
                </c:pt>
                <c:pt idx="121442" formatCode="0.00E+00">
                  <c:v>1.2392600000000001E-3</c:v>
                </c:pt>
                <c:pt idx="121443" formatCode="0.00E+00">
                  <c:v>1.5288400000000001E-3</c:v>
                </c:pt>
                <c:pt idx="121444" formatCode="0.00E+00">
                  <c:v>1.8180500000000001E-3</c:v>
                </c:pt>
                <c:pt idx="121445" formatCode="0.00E+00">
                  <c:v>2.1067299999999998E-3</c:v>
                </c:pt>
                <c:pt idx="121446" formatCode="0.00E+00">
                  <c:v>2.3947E-3</c:v>
                </c:pt>
                <c:pt idx="121447" formatCode="0.00E+00">
                  <c:v>2.68177E-3</c:v>
                </c:pt>
                <c:pt idx="121448" formatCode="0.00E+00">
                  <c:v>2.9677499999999999E-3</c:v>
                </c:pt>
                <c:pt idx="121449" formatCode="0.00E+00">
                  <c:v>3.2524799999999999E-3</c:v>
                </c:pt>
                <c:pt idx="121450" formatCode="0.00E+00">
                  <c:v>3.5357499999999998E-3</c:v>
                </c:pt>
                <c:pt idx="121451" formatCode="0.00E+00">
                  <c:v>3.8173899999999999E-3</c:v>
                </c:pt>
                <c:pt idx="121452" formatCode="0.00E+00">
                  <c:v>4.0971899999999997E-3</c:v>
                </c:pt>
                <c:pt idx="121453" formatCode="0.00E+00">
                  <c:v>4.3749799999999997E-3</c:v>
                </c:pt>
                <c:pt idx="121454" formatCode="0.00E+00">
                  <c:v>4.6505599999999998E-3</c:v>
                </c:pt>
                <c:pt idx="121455" formatCode="0.00E+00">
                  <c:v>4.9237400000000002E-3</c:v>
                </c:pt>
                <c:pt idx="121456" formatCode="0.00E+00">
                  <c:v>5.1943199999999997E-3</c:v>
                </c:pt>
                <c:pt idx="121457" formatCode="0.00E+00">
                  <c:v>5.46212E-3</c:v>
                </c:pt>
                <c:pt idx="121458" formatCode="0.00E+00">
                  <c:v>5.7269299999999999E-3</c:v>
                </c:pt>
                <c:pt idx="121459" formatCode="0.00E+00">
                  <c:v>5.9885700000000004E-3</c:v>
                </c:pt>
                <c:pt idx="121460" formatCode="0.00E+00">
                  <c:v>6.24684E-3</c:v>
                </c:pt>
                <c:pt idx="121461" formatCode="0.00E+00">
                  <c:v>6.50155E-3</c:v>
                </c:pt>
                <c:pt idx="121462" formatCode="0.00E+00">
                  <c:v>6.7524999999999998E-3</c:v>
                </c:pt>
                <c:pt idx="121463" formatCode="0.00E+00">
                  <c:v>6.9994999999999996E-3</c:v>
                </c:pt>
                <c:pt idx="121464" formatCode="0.00E+00">
                  <c:v>7.2423599999999998E-3</c:v>
                </c:pt>
                <c:pt idx="121465" formatCode="0.00E+00">
                  <c:v>7.4808799999999996E-3</c:v>
                </c:pt>
                <c:pt idx="121466" formatCode="0.00E+00">
                  <c:v>7.7148700000000004E-3</c:v>
                </c:pt>
                <c:pt idx="121467" formatCode="0.00E+00">
                  <c:v>7.9441500000000005E-3</c:v>
                </c:pt>
                <c:pt idx="121468" formatCode="0.00E+00">
                  <c:v>8.1685200000000003E-3</c:v>
                </c:pt>
                <c:pt idx="121469" formatCode="0.00E+00">
                  <c:v>8.3877899999999991E-3</c:v>
                </c:pt>
                <c:pt idx="121470" formatCode="0.00E+00">
                  <c:v>8.6017899999999998E-3</c:v>
                </c:pt>
                <c:pt idx="121471" formatCode="0.00E+00">
                  <c:v>8.81032E-3</c:v>
                </c:pt>
                <c:pt idx="121472" formatCode="0.00E+00">
                  <c:v>9.0132100000000007E-3</c:v>
                </c:pt>
                <c:pt idx="121473" formatCode="0.00E+00">
                  <c:v>9.2102799999999995E-3</c:v>
                </c:pt>
                <c:pt idx="121474" formatCode="0.00E+00">
                  <c:v>9.4013399999999994E-3</c:v>
                </c:pt>
                <c:pt idx="121475" formatCode="0.00E+00">
                  <c:v>9.5862299999999994E-3</c:v>
                </c:pt>
                <c:pt idx="121476" formatCode="0.00E+00">
                  <c:v>9.7647700000000007E-3</c:v>
                </c:pt>
                <c:pt idx="121477" formatCode="0.00E+00">
                  <c:v>9.9368000000000008E-3</c:v>
                </c:pt>
                <c:pt idx="121478">
                  <c:v>1.0102099999999999E-2</c:v>
                </c:pt>
                <c:pt idx="121479">
                  <c:v>1.02606E-2</c:v>
                </c:pt>
                <c:pt idx="121480">
                  <c:v>1.04122E-2</c:v>
                </c:pt>
                <c:pt idx="121481">
                  <c:v>1.05565E-2</c:v>
                </c:pt>
                <c:pt idx="121482">
                  <c:v>1.0693599999999999E-2</c:v>
                </c:pt>
                <c:pt idx="121483">
                  <c:v>1.08232E-2</c:v>
                </c:pt>
                <c:pt idx="121484">
                  <c:v>1.09452E-2</c:v>
                </c:pt>
                <c:pt idx="121485">
                  <c:v>1.10595E-2</c:v>
                </c:pt>
                <c:pt idx="121486">
                  <c:v>1.1166000000000001E-2</c:v>
                </c:pt>
                <c:pt idx="121487">
                  <c:v>1.12645E-2</c:v>
                </c:pt>
                <c:pt idx="121488">
                  <c:v>1.13548E-2</c:v>
                </c:pt>
                <c:pt idx="121489">
                  <c:v>1.1436999999999999E-2</c:v>
                </c:pt>
                <c:pt idx="121490">
                  <c:v>1.1510899999999999E-2</c:v>
                </c:pt>
                <c:pt idx="121491">
                  <c:v>1.1576299999999999E-2</c:v>
                </c:pt>
                <c:pt idx="121492">
                  <c:v>1.16332E-2</c:v>
                </c:pt>
                <c:pt idx="121493">
                  <c:v>1.1681499999999999E-2</c:v>
                </c:pt>
                <c:pt idx="121494">
                  <c:v>1.1721199999999999E-2</c:v>
                </c:pt>
                <c:pt idx="121495">
                  <c:v>1.1752E-2</c:v>
                </c:pt>
                <c:pt idx="121496">
                  <c:v>1.1774E-2</c:v>
                </c:pt>
                <c:pt idx="121497">
                  <c:v>1.1787199999999999E-2</c:v>
                </c:pt>
                <c:pt idx="121498">
                  <c:v>1.1791299999999999E-2</c:v>
                </c:pt>
                <c:pt idx="121499">
                  <c:v>1.17865E-2</c:v>
                </c:pt>
                <c:pt idx="121500">
                  <c:v>1.1772599999999999E-2</c:v>
                </c:pt>
                <c:pt idx="121501">
                  <c:v>1.17497E-2</c:v>
                </c:pt>
                <c:pt idx="121502">
                  <c:v>1.1717699999999999E-2</c:v>
                </c:pt>
                <c:pt idx="121503">
                  <c:v>1.1676499999999999E-2</c:v>
                </c:pt>
                <c:pt idx="121504">
                  <c:v>1.16262E-2</c:v>
                </c:pt>
                <c:pt idx="121505">
                  <c:v>1.15668E-2</c:v>
                </c:pt>
                <c:pt idx="121506">
                  <c:v>1.1498299999999999E-2</c:v>
                </c:pt>
                <c:pt idx="121507">
                  <c:v>1.14206E-2</c:v>
                </c:pt>
                <c:pt idx="121508">
                  <c:v>1.1333899999999999E-2</c:v>
                </c:pt>
                <c:pt idx="121509">
                  <c:v>1.1238100000000001E-2</c:v>
                </c:pt>
                <c:pt idx="121510">
                  <c:v>1.11333E-2</c:v>
                </c:pt>
                <c:pt idx="121511">
                  <c:v>1.10195E-2</c:v>
                </c:pt>
                <c:pt idx="121512">
                  <c:v>1.0896899999999999E-2</c:v>
                </c:pt>
                <c:pt idx="121513">
                  <c:v>1.07653E-2</c:v>
                </c:pt>
                <c:pt idx="121514">
                  <c:v>1.06251E-2</c:v>
                </c:pt>
                <c:pt idx="121515">
                  <c:v>1.04761E-2</c:v>
                </c:pt>
                <c:pt idx="121516">
                  <c:v>1.03185E-2</c:v>
                </c:pt>
                <c:pt idx="121517">
                  <c:v>1.01525E-2</c:v>
                </c:pt>
                <c:pt idx="121518" formatCode="0.00E+00">
                  <c:v>9.9779900000000008E-3</c:v>
                </c:pt>
                <c:pt idx="121519" formatCode="0.00E+00">
                  <c:v>9.7952600000000001E-3</c:v>
                </c:pt>
                <c:pt idx="121520" formatCode="0.00E+00">
                  <c:v>9.6043799999999992E-3</c:v>
                </c:pt>
                <c:pt idx="121521" formatCode="0.00E+00">
                  <c:v>9.4054700000000008E-3</c:v>
                </c:pt>
                <c:pt idx="121522" formatCode="0.00E+00">
                  <c:v>9.1986900000000007E-3</c:v>
                </c:pt>
                <c:pt idx="121523" formatCode="0.00E+00">
                  <c:v>8.9841799999999996E-3</c:v>
                </c:pt>
                <c:pt idx="121524" formatCode="0.00E+00">
                  <c:v>8.7621000000000001E-3</c:v>
                </c:pt>
                <c:pt idx="121525" formatCode="0.00E+00">
                  <c:v>8.5326099999999995E-3</c:v>
                </c:pt>
                <c:pt idx="121526" formatCode="0.00E+00">
                  <c:v>8.2958900000000002E-3</c:v>
                </c:pt>
                <c:pt idx="121527" formatCode="0.00E+00">
                  <c:v>8.0521099999999995E-3</c:v>
                </c:pt>
                <c:pt idx="121528" formatCode="0.00E+00">
                  <c:v>7.8014699999999996E-3</c:v>
                </c:pt>
                <c:pt idx="121529" formatCode="0.00E+00">
                  <c:v>7.5441500000000003E-3</c:v>
                </c:pt>
                <c:pt idx="121530" formatCode="0.00E+00">
                  <c:v>7.2803599999999996E-3</c:v>
                </c:pt>
                <c:pt idx="121531" formatCode="0.00E+00">
                  <c:v>7.0103199999999996E-3</c:v>
                </c:pt>
                <c:pt idx="121532" formatCode="0.00E+00">
                  <c:v>6.7342299999999999E-3</c:v>
                </c:pt>
                <c:pt idx="121533" formatCode="0.00E+00">
                  <c:v>6.4523200000000001E-3</c:v>
                </c:pt>
                <c:pt idx="121534" formatCode="0.00E+00">
                  <c:v>6.1648299999999996E-3</c:v>
                </c:pt>
                <c:pt idx="121535" formatCode="0.00E+00">
                  <c:v>5.8719699999999998E-3</c:v>
                </c:pt>
                <c:pt idx="121536" formatCode="0.00E+00">
                  <c:v>5.5740099999999999E-3</c:v>
                </c:pt>
                <c:pt idx="121537" formatCode="0.00E+00">
                  <c:v>5.2711800000000003E-3</c:v>
                </c:pt>
                <c:pt idx="121538" formatCode="0.00E+00">
                  <c:v>4.9637400000000003E-3</c:v>
                </c:pt>
                <c:pt idx="121539" formatCode="0.00E+00">
                  <c:v>4.6519500000000002E-3</c:v>
                </c:pt>
                <c:pt idx="121540" formatCode="0.00E+00">
                  <c:v>4.33607E-3</c:v>
                </c:pt>
                <c:pt idx="121541" formatCode="0.00E+00">
                  <c:v>4.01637E-3</c:v>
                </c:pt>
                <c:pt idx="121542" formatCode="0.00E+00">
                  <c:v>3.6931199999999998E-3</c:v>
                </c:pt>
                <c:pt idx="121543" formatCode="0.00E+00">
                  <c:v>3.3666099999999999E-3</c:v>
                </c:pt>
                <c:pt idx="121544" formatCode="0.00E+00">
                  <c:v>3.03711E-3</c:v>
                </c:pt>
                <c:pt idx="121545" formatCode="0.00E+00">
                  <c:v>2.70492E-3</c:v>
                </c:pt>
                <c:pt idx="121546" formatCode="0.00E+00">
                  <c:v>2.37031E-3</c:v>
                </c:pt>
                <c:pt idx="121547" formatCode="0.00E+00">
                  <c:v>2.0335800000000001E-3</c:v>
                </c:pt>
                <c:pt idx="121548" formatCode="0.00E+00">
                  <c:v>1.6950299999999999E-3</c:v>
                </c:pt>
                <c:pt idx="121549" formatCode="0.00E+00">
                  <c:v>1.3549600000000001E-3</c:v>
                </c:pt>
                <c:pt idx="121550" formatCode="0.00E+00">
                  <c:v>1.01366E-3</c:v>
                </c:pt>
                <c:pt idx="121551" formatCode="0.00E+00">
                  <c:v>6.71438E-4</c:v>
                </c:pt>
                <c:pt idx="121552" formatCode="0.00E+00">
                  <c:v>3.2859600000000001E-4</c:v>
                </c:pt>
                <c:pt idx="121553" formatCode="0.00E+00">
                  <c:v>-1.45589E-5</c:v>
                </c:pt>
                <c:pt idx="121554" formatCode="0.00E+00">
                  <c:v>-3.57723E-4</c:v>
                </c:pt>
                <c:pt idx="121555" formatCode="0.00E+00">
                  <c:v>-7.0058800000000004E-4</c:v>
                </c:pt>
                <c:pt idx="121556" formatCode="0.00E+00">
                  <c:v>-1.0428499999999999E-3</c:v>
                </c:pt>
                <c:pt idx="121557" formatCode="0.00E+00">
                  <c:v>-1.3841999999999999E-3</c:v>
                </c:pt>
                <c:pt idx="121558" formatCode="0.00E+00">
                  <c:v>-1.72433E-3</c:v>
                </c:pt>
                <c:pt idx="121559" formatCode="0.00E+00">
                  <c:v>-2.0629300000000001E-3</c:v>
                </c:pt>
                <c:pt idx="121560" formatCode="0.00E+00">
                  <c:v>-2.3997100000000002E-3</c:v>
                </c:pt>
                <c:pt idx="121561" formatCode="0.00E+00">
                  <c:v>-2.7343599999999999E-3</c:v>
                </c:pt>
                <c:pt idx="121562" formatCode="0.00E+00">
                  <c:v>-3.0665699999999998E-3</c:v>
                </c:pt>
                <c:pt idx="121563" formatCode="0.00E+00">
                  <c:v>-3.3960399999999999E-3</c:v>
                </c:pt>
                <c:pt idx="121564" formatCode="0.00E+00">
                  <c:v>-3.7224900000000002E-3</c:v>
                </c:pt>
                <c:pt idx="121565" formatCode="0.00E+00">
                  <c:v>-4.0456099999999998E-3</c:v>
                </c:pt>
                <c:pt idx="121566" formatCode="0.00E+00">
                  <c:v>-4.3651200000000001E-3</c:v>
                </c:pt>
                <c:pt idx="121567" formatCode="0.00E+00">
                  <c:v>-4.6807100000000003E-3</c:v>
                </c:pt>
                <c:pt idx="121568" formatCode="0.00E+00">
                  <c:v>-4.9921200000000001E-3</c:v>
                </c:pt>
                <c:pt idx="121569" formatCode="0.00E+00">
                  <c:v>-5.2990600000000004E-3</c:v>
                </c:pt>
                <c:pt idx="121570" formatCode="0.00E+00">
                  <c:v>-5.6012500000000003E-3</c:v>
                </c:pt>
                <c:pt idx="121571" formatCode="0.00E+00">
                  <c:v>-5.8984299999999996E-3</c:v>
                </c:pt>
                <c:pt idx="121572" formatCode="0.00E+00">
                  <c:v>-6.19032E-3</c:v>
                </c:pt>
                <c:pt idx="121573" formatCode="0.00E+00">
                  <c:v>-6.4766600000000004E-3</c:v>
                </c:pt>
                <c:pt idx="121574" formatCode="0.00E+00">
                  <c:v>-6.7571999999999997E-3</c:v>
                </c:pt>
                <c:pt idx="121575" formatCode="0.00E+00">
                  <c:v>-7.0316800000000002E-3</c:v>
                </c:pt>
                <c:pt idx="121576" formatCode="0.00E+00">
                  <c:v>-7.29987E-3</c:v>
                </c:pt>
                <c:pt idx="121577" formatCode="0.00E+00">
                  <c:v>-7.5615300000000003E-3</c:v>
                </c:pt>
                <c:pt idx="121578" formatCode="0.00E+00">
                  <c:v>-7.8164099999999993E-3</c:v>
                </c:pt>
                <c:pt idx="121579" formatCode="0.00E+00">
                  <c:v>-8.0643099999999999E-3</c:v>
                </c:pt>
                <c:pt idx="121580" formatCode="0.00E+00">
                  <c:v>-8.3049899999999999E-3</c:v>
                </c:pt>
                <c:pt idx="121581" formatCode="0.00E+00">
                  <c:v>-8.5382600000000006E-3</c:v>
                </c:pt>
                <c:pt idx="121582" formatCode="0.00E+00">
                  <c:v>-8.7638999999999998E-3</c:v>
                </c:pt>
                <c:pt idx="121583" formatCode="0.00E+00">
                  <c:v>-8.9817300000000003E-3</c:v>
                </c:pt>
                <c:pt idx="121584" formatCode="0.00E+00">
                  <c:v>-9.1915499999999997E-3</c:v>
                </c:pt>
                <c:pt idx="121585" formatCode="0.00E+00">
                  <c:v>-9.3931899999999992E-3</c:v>
                </c:pt>
                <c:pt idx="121586" formatCode="0.00E+00">
                  <c:v>-9.5864699999999997E-3</c:v>
                </c:pt>
                <c:pt idx="121587" formatCode="0.00E+00">
                  <c:v>-9.7712400000000005E-3</c:v>
                </c:pt>
                <c:pt idx="121588" formatCode="0.00E+00">
                  <c:v>-9.9473400000000007E-3</c:v>
                </c:pt>
                <c:pt idx="121589">
                  <c:v>-1.01146E-2</c:v>
                </c:pt>
                <c:pt idx="121590">
                  <c:v>-1.0272999999999999E-2</c:v>
                </c:pt>
                <c:pt idx="121591">
                  <c:v>-1.04222E-2</c:v>
                </c:pt>
                <c:pt idx="121592">
                  <c:v>-1.05623E-2</c:v>
                </c:pt>
                <c:pt idx="121593">
                  <c:v>-1.0693100000000001E-2</c:v>
                </c:pt>
                <c:pt idx="121594">
                  <c:v>-1.08144E-2</c:v>
                </c:pt>
                <c:pt idx="121595">
                  <c:v>-1.09263E-2</c:v>
                </c:pt>
                <c:pt idx="121596">
                  <c:v>-1.10286E-2</c:v>
                </c:pt>
                <c:pt idx="121597">
                  <c:v>-1.1121300000000001E-2</c:v>
                </c:pt>
                <c:pt idx="121598">
                  <c:v>-1.12043E-2</c:v>
                </c:pt>
                <c:pt idx="121599">
                  <c:v>-1.1277499999999999E-2</c:v>
                </c:pt>
                <c:pt idx="121600">
                  <c:v>-1.1340899999999999E-2</c:v>
                </c:pt>
                <c:pt idx="121601">
                  <c:v>-1.13946E-2</c:v>
                </c:pt>
                <c:pt idx="121602">
                  <c:v>-1.14384E-2</c:v>
                </c:pt>
                <c:pt idx="121603">
                  <c:v>-1.14723E-2</c:v>
                </c:pt>
                <c:pt idx="121604">
                  <c:v>-1.14964E-2</c:v>
                </c:pt>
                <c:pt idx="121605">
                  <c:v>-1.1510599999999999E-2</c:v>
                </c:pt>
                <c:pt idx="121606">
                  <c:v>-1.15151E-2</c:v>
                </c:pt>
                <c:pt idx="121607">
                  <c:v>-1.1509699999999999E-2</c:v>
                </c:pt>
                <c:pt idx="121608">
                  <c:v>-1.1494600000000001E-2</c:v>
                </c:pt>
                <c:pt idx="121609">
                  <c:v>-1.1469699999999999E-2</c:v>
                </c:pt>
                <c:pt idx="121610">
                  <c:v>-1.14352E-2</c:v>
                </c:pt>
                <c:pt idx="121611">
                  <c:v>-1.1391200000000001E-2</c:v>
                </c:pt>
                <c:pt idx="121612">
                  <c:v>-1.13376E-2</c:v>
                </c:pt>
                <c:pt idx="121613">
                  <c:v>-1.1274599999999999E-2</c:v>
                </c:pt>
                <c:pt idx="121614">
                  <c:v>-1.1202200000000001E-2</c:v>
                </c:pt>
                <c:pt idx="121615">
                  <c:v>-1.11206E-2</c:v>
                </c:pt>
                <c:pt idx="121616">
                  <c:v>-1.10299E-2</c:v>
                </c:pt>
                <c:pt idx="121617">
                  <c:v>-1.0930199999999999E-2</c:v>
                </c:pt>
                <c:pt idx="121618">
                  <c:v>-1.0821600000000001E-2</c:v>
                </c:pt>
                <c:pt idx="121619">
                  <c:v>-1.07043E-2</c:v>
                </c:pt>
                <c:pt idx="121620">
                  <c:v>-1.05784E-2</c:v>
                </c:pt>
                <c:pt idx="121621">
                  <c:v>-1.04441E-2</c:v>
                </c:pt>
                <c:pt idx="121622">
                  <c:v>-1.03014E-2</c:v>
                </c:pt>
                <c:pt idx="121623">
                  <c:v>-1.01507E-2</c:v>
                </c:pt>
                <c:pt idx="121624" formatCode="0.00E+00">
                  <c:v>-9.9920100000000008E-3</c:v>
                </c:pt>
                <c:pt idx="121625" formatCode="0.00E+00">
                  <c:v>-9.8255600000000005E-3</c:v>
                </c:pt>
                <c:pt idx="121626" formatCode="0.00E+00">
                  <c:v>-9.6515400000000001E-3</c:v>
                </c:pt>
                <c:pt idx="121627" formatCode="0.00E+00">
                  <c:v>-9.4701300000000002E-3</c:v>
                </c:pt>
                <c:pt idx="121628" formatCode="0.00E+00">
                  <c:v>-9.2815499999999995E-3</c:v>
                </c:pt>
                <c:pt idx="121629" formatCode="0.00E+00">
                  <c:v>-9.0859900000000004E-3</c:v>
                </c:pt>
                <c:pt idx="121630" formatCode="0.00E+00">
                  <c:v>-8.8836599999999998E-3</c:v>
                </c:pt>
                <c:pt idx="121631" formatCode="0.00E+00">
                  <c:v>-8.6747999999999999E-3</c:v>
                </c:pt>
                <c:pt idx="121632" formatCode="0.00E+00">
                  <c:v>-8.4595999999999994E-3</c:v>
                </c:pt>
                <c:pt idx="121633" formatCode="0.00E+00">
                  <c:v>-8.2383100000000004E-3</c:v>
                </c:pt>
                <c:pt idx="121634" formatCode="0.00E+00">
                  <c:v>-8.0111599999999998E-3</c:v>
                </c:pt>
                <c:pt idx="121635" formatCode="0.00E+00">
                  <c:v>-7.7783799999999997E-3</c:v>
                </c:pt>
                <c:pt idx="121636" formatCode="0.00E+00">
                  <c:v>-7.5402000000000004E-3</c:v>
                </c:pt>
                <c:pt idx="121637" formatCode="0.00E+00">
                  <c:v>-7.2968800000000004E-3</c:v>
                </c:pt>
                <c:pt idx="121638" formatCode="0.00E+00">
                  <c:v>-7.04866E-3</c:v>
                </c:pt>
                <c:pt idx="121639" formatCode="0.00E+00">
                  <c:v>-6.7958000000000003E-3</c:v>
                </c:pt>
                <c:pt idx="121640" formatCode="0.00E+00">
                  <c:v>-6.5385299999999999E-3</c:v>
                </c:pt>
                <c:pt idx="121641" formatCode="0.00E+00">
                  <c:v>-6.2771299999999997E-3</c:v>
                </c:pt>
                <c:pt idx="121642" formatCode="0.00E+00">
                  <c:v>-6.0118400000000001E-3</c:v>
                </c:pt>
                <c:pt idx="121643" formatCode="0.00E+00">
                  <c:v>-5.7429200000000003E-3</c:v>
                </c:pt>
                <c:pt idx="121644" formatCode="0.00E+00">
                  <c:v>-5.4706499999999996E-3</c:v>
                </c:pt>
                <c:pt idx="121645" formatCode="0.00E+00">
                  <c:v>-5.1952700000000001E-3</c:v>
                </c:pt>
                <c:pt idx="121646" formatCode="0.00E+00">
                  <c:v>-4.91706E-3</c:v>
                </c:pt>
                <c:pt idx="121647" formatCode="0.00E+00">
                  <c:v>-4.6362699999999996E-3</c:v>
                </c:pt>
                <c:pt idx="121648" formatCode="0.00E+00">
                  <c:v>-4.3531799999999999E-3</c:v>
                </c:pt>
                <c:pt idx="121649" formatCode="0.00E+00">
                  <c:v>-4.0680400000000002E-3</c:v>
                </c:pt>
                <c:pt idx="121650" formatCode="0.00E+00">
                  <c:v>-3.7811300000000002E-3</c:v>
                </c:pt>
                <c:pt idx="121651" formatCode="0.00E+00">
                  <c:v>-3.4927000000000001E-3</c:v>
                </c:pt>
                <c:pt idx="121652" formatCode="0.00E+00">
                  <c:v>-3.20302E-3</c:v>
                </c:pt>
                <c:pt idx="121653" formatCode="0.00E+00">
                  <c:v>-2.9123500000000002E-3</c:v>
                </c:pt>
                <c:pt idx="121654" formatCode="0.00E+00">
                  <c:v>-2.6209599999999999E-3</c:v>
                </c:pt>
                <c:pt idx="121655" formatCode="0.00E+00">
                  <c:v>-2.3291000000000002E-3</c:v>
                </c:pt>
                <c:pt idx="121656" formatCode="0.00E+00">
                  <c:v>-2.03703E-3</c:v>
                </c:pt>
                <c:pt idx="121657" formatCode="0.00E+00">
                  <c:v>-1.74501E-3</c:v>
                </c:pt>
                <c:pt idx="121658" formatCode="0.00E+00">
                  <c:v>-1.4532900000000001E-3</c:v>
                </c:pt>
                <c:pt idx="121659" formatCode="0.00E+00">
                  <c:v>-1.16212E-3</c:v>
                </c:pt>
                <c:pt idx="121660" formatCode="0.00E+00">
                  <c:v>-8.7174699999999997E-4</c:v>
                </c:pt>
                <c:pt idx="121661" formatCode="0.00E+00">
                  <c:v>-5.8242099999999996E-4</c:v>
                </c:pt>
                <c:pt idx="121662" formatCode="0.00E+00">
                  <c:v>-2.9438199999999999E-4</c:v>
                </c:pt>
                <c:pt idx="121663" formatCode="0.00E+00">
                  <c:v>-7.8682300000000007E-6</c:v>
                </c:pt>
                <c:pt idx="121664" formatCode="0.00E+00">
                  <c:v>2.7688700000000002E-4</c:v>
                </c:pt>
                <c:pt idx="121665" formatCode="0.00E+00">
                  <c:v>5.59652E-4</c:v>
                </c:pt>
                <c:pt idx="121666" formatCode="0.00E+00">
                  <c:v>8.4020199999999996E-4</c:v>
                </c:pt>
                <c:pt idx="121667" formatCode="0.00E+00">
                  <c:v>1.11831E-3</c:v>
                </c:pt>
                <c:pt idx="121668" formatCode="0.00E+00">
                  <c:v>1.3937699999999999E-3</c:v>
                </c:pt>
                <c:pt idx="121669" formatCode="0.00E+00">
                  <c:v>1.66636E-3</c:v>
                </c:pt>
                <c:pt idx="121670" formatCode="0.00E+00">
                  <c:v>1.9358699999999999E-3</c:v>
                </c:pt>
                <c:pt idx="121671" formatCode="0.00E+00">
                  <c:v>2.2021100000000002E-3</c:v>
                </c:pt>
                <c:pt idx="121672" formatCode="0.00E+00">
                  <c:v>2.4648600000000001E-3</c:v>
                </c:pt>
                <c:pt idx="121673" formatCode="0.00E+00">
                  <c:v>2.7239500000000002E-3</c:v>
                </c:pt>
                <c:pt idx="121674" formatCode="0.00E+00">
                  <c:v>2.97919E-3</c:v>
                </c:pt>
                <c:pt idx="121675" formatCode="0.00E+00">
                  <c:v>3.2303900000000001E-3</c:v>
                </c:pt>
                <c:pt idx="121676" formatCode="0.00E+00">
                  <c:v>3.4773899999999999E-3</c:v>
                </c:pt>
                <c:pt idx="121677" formatCode="0.00E+00">
                  <c:v>3.7200000000000002E-3</c:v>
                </c:pt>
                <c:pt idx="121678" formatCode="0.00E+00">
                  <c:v>3.9580700000000002E-3</c:v>
                </c:pt>
                <c:pt idx="121679" formatCode="0.00E+00">
                  <c:v>4.1914400000000003E-3</c:v>
                </c:pt>
                <c:pt idx="121680" formatCode="0.00E+00">
                  <c:v>4.4199599999999997E-3</c:v>
                </c:pt>
                <c:pt idx="121681" formatCode="0.00E+00">
                  <c:v>4.6434800000000002E-3</c:v>
                </c:pt>
                <c:pt idx="121682" formatCode="0.00E+00">
                  <c:v>4.8618799999999998E-3</c:v>
                </c:pt>
                <c:pt idx="121683" formatCode="0.00E+00">
                  <c:v>5.0749999999999997E-3</c:v>
                </c:pt>
                <c:pt idx="121684" formatCode="0.00E+00">
                  <c:v>5.2827400000000002E-3</c:v>
                </c:pt>
                <c:pt idx="121685" formatCode="0.00E+00">
                  <c:v>5.4849699999999996E-3</c:v>
                </c:pt>
                <c:pt idx="121686" formatCode="0.00E+00">
                  <c:v>5.6815700000000004E-3</c:v>
                </c:pt>
                <c:pt idx="121687" formatCode="0.00E+00">
                  <c:v>5.8724399999999996E-3</c:v>
                </c:pt>
                <c:pt idx="121688" formatCode="0.00E+00">
                  <c:v>6.0574899999999996E-3</c:v>
                </c:pt>
                <c:pt idx="121689" formatCode="0.00E+00">
                  <c:v>6.23662E-3</c:v>
                </c:pt>
                <c:pt idx="121690" formatCode="0.00E+00">
                  <c:v>6.4097399999999997E-3</c:v>
                </c:pt>
                <c:pt idx="121691" formatCode="0.00E+00">
                  <c:v>6.57677E-3</c:v>
                </c:pt>
                <c:pt idx="121692" formatCode="0.00E+00">
                  <c:v>6.7376299999999997E-3</c:v>
                </c:pt>
                <c:pt idx="121693" formatCode="0.00E+00">
                  <c:v>6.8922799999999998E-3</c:v>
                </c:pt>
                <c:pt idx="121694" formatCode="0.00E+00">
                  <c:v>7.04063E-3</c:v>
                </c:pt>
                <c:pt idx="121695" formatCode="0.00E+00">
                  <c:v>7.1826399999999997E-3</c:v>
                </c:pt>
                <c:pt idx="121696" formatCode="0.00E+00">
                  <c:v>7.3182500000000001E-3</c:v>
                </c:pt>
                <c:pt idx="121697" formatCode="0.00E+00">
                  <c:v>7.4474399999999996E-3</c:v>
                </c:pt>
                <c:pt idx="121698" formatCode="0.00E+00">
                  <c:v>7.5701600000000003E-3</c:v>
                </c:pt>
                <c:pt idx="121699" formatCode="0.00E+00">
                  <c:v>7.6863699999999997E-3</c:v>
                </c:pt>
                <c:pt idx="121700" formatCode="0.00E+00">
                  <c:v>7.7960700000000004E-3</c:v>
                </c:pt>
                <c:pt idx="121701" formatCode="0.00E+00">
                  <c:v>7.8992300000000001E-3</c:v>
                </c:pt>
                <c:pt idx="121702" formatCode="0.00E+00">
                  <c:v>7.9958400000000006E-3</c:v>
                </c:pt>
                <c:pt idx="121703" formatCode="0.00E+00">
                  <c:v>8.0858900000000001E-3</c:v>
                </c:pt>
                <c:pt idx="121704" formatCode="0.00E+00">
                  <c:v>8.1693900000000003E-3</c:v>
                </c:pt>
                <c:pt idx="121705" formatCode="0.00E+00">
                  <c:v>8.2463299999999996E-3</c:v>
                </c:pt>
                <c:pt idx="121706" formatCode="0.00E+00">
                  <c:v>8.3167399999999995E-3</c:v>
                </c:pt>
                <c:pt idx="121707" formatCode="0.00E+00">
                  <c:v>8.3806100000000001E-3</c:v>
                </c:pt>
                <c:pt idx="121708" formatCode="0.00E+00">
                  <c:v>8.4379899999999994E-3</c:v>
                </c:pt>
                <c:pt idx="121709" formatCode="0.00E+00">
                  <c:v>8.4888900000000007E-3</c:v>
                </c:pt>
                <c:pt idx="121710" formatCode="0.00E+00">
                  <c:v>8.5333400000000004E-3</c:v>
                </c:pt>
                <c:pt idx="121711" formatCode="0.00E+00">
                  <c:v>8.57138E-3</c:v>
                </c:pt>
                <c:pt idx="121712" formatCode="0.00E+00">
                  <c:v>8.6030499999999992E-3</c:v>
                </c:pt>
                <c:pt idx="121713" formatCode="0.00E+00">
                  <c:v>8.6283999999999996E-3</c:v>
                </c:pt>
                <c:pt idx="121714" formatCode="0.00E+00">
                  <c:v>8.6474700000000009E-3</c:v>
                </c:pt>
                <c:pt idx="121715" formatCode="0.00E+00">
                  <c:v>8.6603200000000009E-3</c:v>
                </c:pt>
                <c:pt idx="121716" formatCode="0.00E+00">
                  <c:v>8.6669999999999994E-3</c:v>
                </c:pt>
                <c:pt idx="121717" formatCode="0.00E+00">
                  <c:v>8.6675799999999994E-3</c:v>
                </c:pt>
                <c:pt idx="121718" formatCode="0.00E+00">
                  <c:v>8.6621200000000006E-3</c:v>
                </c:pt>
                <c:pt idx="121719" formatCode="0.00E+00">
                  <c:v>8.6506900000000008E-3</c:v>
                </c:pt>
                <c:pt idx="121720" formatCode="0.00E+00">
                  <c:v>8.6333599999999996E-3</c:v>
                </c:pt>
                <c:pt idx="121721" formatCode="0.00E+00">
                  <c:v>8.6102100000000001E-3</c:v>
                </c:pt>
                <c:pt idx="121722" formatCode="0.00E+00">
                  <c:v>8.5813199999999999E-3</c:v>
                </c:pt>
                <c:pt idx="121723" formatCode="0.00E+00">
                  <c:v>8.5467600000000005E-3</c:v>
                </c:pt>
                <c:pt idx="121724" formatCode="0.00E+00">
                  <c:v>8.5066199999999995E-3</c:v>
                </c:pt>
                <c:pt idx="121725" formatCode="0.00E+00">
                  <c:v>8.4609899999999998E-3</c:v>
                </c:pt>
                <c:pt idx="121726" formatCode="0.00E+00">
                  <c:v>8.4099499999999994E-3</c:v>
                </c:pt>
                <c:pt idx="121727" formatCode="0.00E+00">
                  <c:v>8.3535999999999992E-3</c:v>
                </c:pt>
                <c:pt idx="121728" formatCode="0.00E+00">
                  <c:v>8.2920400000000005E-3</c:v>
                </c:pt>
                <c:pt idx="121729" formatCode="0.00E+00">
                  <c:v>8.2253499999999993E-3</c:v>
                </c:pt>
                <c:pt idx="121730" formatCode="0.00E+00">
                  <c:v>8.1536400000000002E-3</c:v>
                </c:pt>
                <c:pt idx="121731" formatCode="0.00E+00">
                  <c:v>8.0770000000000008E-3</c:v>
                </c:pt>
                <c:pt idx="121732" formatCode="0.00E+00">
                  <c:v>7.9955300000000007E-3</c:v>
                </c:pt>
                <c:pt idx="121733" formatCode="0.00E+00">
                  <c:v>7.9093400000000008E-3</c:v>
                </c:pt>
                <c:pt idx="121734" formatCode="0.00E+00">
                  <c:v>7.8185400000000006E-3</c:v>
                </c:pt>
                <c:pt idx="121735" formatCode="0.00E+00">
                  <c:v>7.7232200000000003E-3</c:v>
                </c:pt>
                <c:pt idx="121736" formatCode="0.00E+00">
                  <c:v>7.6234900000000001E-3</c:v>
                </c:pt>
                <c:pt idx="121737" formatCode="0.00E+00">
                  <c:v>7.5194600000000004E-3</c:v>
                </c:pt>
                <c:pt idx="121738" formatCode="0.00E+00">
                  <c:v>7.4112300000000004E-3</c:v>
                </c:pt>
                <c:pt idx="121739" formatCode="0.00E+00">
                  <c:v>7.2989200000000004E-3</c:v>
                </c:pt>
                <c:pt idx="121740" formatCode="0.00E+00">
                  <c:v>7.1826399999999997E-3</c:v>
                </c:pt>
                <c:pt idx="121741" formatCode="0.00E+00">
                  <c:v>7.0624800000000003E-3</c:v>
                </c:pt>
                <c:pt idx="121742" formatCode="0.00E+00">
                  <c:v>6.9385699999999998E-3</c:v>
                </c:pt>
                <c:pt idx="121743" formatCode="0.00E+00">
                  <c:v>6.8110200000000001E-3</c:v>
                </c:pt>
                <c:pt idx="121744" formatCode="0.00E+00">
                  <c:v>6.6799199999999998E-3</c:v>
                </c:pt>
                <c:pt idx="121745" formatCode="0.00E+00">
                  <c:v>6.5453999999999998E-3</c:v>
                </c:pt>
                <c:pt idx="121746" formatCode="0.00E+00">
                  <c:v>6.4075599999999996E-3</c:v>
                </c:pt>
                <c:pt idx="121747" formatCode="0.00E+00">
                  <c:v>6.2665100000000003E-3</c:v>
                </c:pt>
                <c:pt idx="121748" formatCode="0.00E+00">
                  <c:v>6.1223700000000002E-3</c:v>
                </c:pt>
                <c:pt idx="121749" formatCode="0.00E+00">
                  <c:v>5.9752399999999997E-3</c:v>
                </c:pt>
                <c:pt idx="121750" formatCode="0.00E+00">
                  <c:v>5.8252299999999998E-3</c:v>
                </c:pt>
                <c:pt idx="121751" formatCode="0.00E+00">
                  <c:v>5.6724599999999998E-3</c:v>
                </c:pt>
                <c:pt idx="121752" formatCode="0.00E+00">
                  <c:v>5.5170200000000001E-3</c:v>
                </c:pt>
                <c:pt idx="121753" formatCode="0.00E+00">
                  <c:v>5.3590299999999999E-3</c:v>
                </c:pt>
                <c:pt idx="121754" formatCode="0.00E+00">
                  <c:v>5.1985900000000003E-3</c:v>
                </c:pt>
                <c:pt idx="121755" formatCode="0.00E+00">
                  <c:v>5.0358199999999999E-3</c:v>
                </c:pt>
                <c:pt idx="121756" formatCode="0.00E+00">
                  <c:v>4.8708199999999997E-3</c:v>
                </c:pt>
                <c:pt idx="121757" formatCode="0.00E+00">
                  <c:v>4.70368E-3</c:v>
                </c:pt>
                <c:pt idx="121758" formatCode="0.00E+00">
                  <c:v>4.5345300000000002E-3</c:v>
                </c:pt>
                <c:pt idx="121759" formatCode="0.00E+00">
                  <c:v>4.3634600000000004E-3</c:v>
                </c:pt>
                <c:pt idx="121760" formatCode="0.00E+00">
                  <c:v>4.1905700000000002E-3</c:v>
                </c:pt>
                <c:pt idx="121761" formatCode="0.00E+00">
                  <c:v>4.0159699999999998E-3</c:v>
                </c:pt>
                <c:pt idx="121762" formatCode="0.00E+00">
                  <c:v>3.8397599999999998E-3</c:v>
                </c:pt>
                <c:pt idx="121763" formatCode="0.00E+00">
                  <c:v>3.6620400000000001E-3</c:v>
                </c:pt>
                <c:pt idx="121764" formatCode="0.00E+00">
                  <c:v>3.4829100000000001E-3</c:v>
                </c:pt>
                <c:pt idx="121765" formatCode="0.00E+00">
                  <c:v>3.30248E-3</c:v>
                </c:pt>
                <c:pt idx="121766" formatCode="0.00E+00">
                  <c:v>3.1208199999999998E-3</c:v>
                </c:pt>
                <c:pt idx="121767" formatCode="0.00E+00">
                  <c:v>2.9380600000000002E-3</c:v>
                </c:pt>
                <c:pt idx="121768" formatCode="0.00E+00">
                  <c:v>2.75428E-3</c:v>
                </c:pt>
                <c:pt idx="121769" formatCode="0.00E+00">
                  <c:v>2.5695700000000002E-3</c:v>
                </c:pt>
                <c:pt idx="121770" formatCode="0.00E+00">
                  <c:v>2.38404E-3</c:v>
                </c:pt>
                <c:pt idx="121771" formatCode="0.00E+00">
                  <c:v>2.1977799999999999E-3</c:v>
                </c:pt>
                <c:pt idx="121772" formatCode="0.00E+00">
                  <c:v>2.01088E-3</c:v>
                </c:pt>
                <c:pt idx="121773" formatCode="0.00E+00">
                  <c:v>1.82343E-3</c:v>
                </c:pt>
                <c:pt idx="121774" formatCode="0.00E+00">
                  <c:v>1.6355300000000001E-3</c:v>
                </c:pt>
                <c:pt idx="121775" formatCode="0.00E+00">
                  <c:v>1.4472700000000001E-3</c:v>
                </c:pt>
                <c:pt idx="121776" formatCode="0.00E+00">
                  <c:v>1.2587399999999999E-3</c:v>
                </c:pt>
                <c:pt idx="121777" formatCode="0.00E+00">
                  <c:v>1.07003E-3</c:v>
                </c:pt>
                <c:pt idx="121778" formatCode="0.00E+00">
                  <c:v>8.8122700000000005E-4</c:v>
                </c:pt>
                <c:pt idx="121779" formatCode="0.00E+00">
                  <c:v>6.9242299999999995E-4</c:v>
                </c:pt>
                <c:pt idx="121780" formatCode="0.00E+00">
                  <c:v>5.0370700000000005E-4</c:v>
                </c:pt>
                <c:pt idx="121781" formatCode="0.00E+00">
                  <c:v>3.1516600000000002E-4</c:v>
                </c:pt>
                <c:pt idx="121782" formatCode="0.00E+00">
                  <c:v>1.26888E-4</c:v>
                </c:pt>
                <c:pt idx="121783" formatCode="0.00E+00">
                  <c:v>-6.1039799999999998E-5</c:v>
                </c:pt>
                <c:pt idx="121784" formatCode="0.00E+00">
                  <c:v>-2.4853100000000002E-4</c:v>
                </c:pt>
                <c:pt idx="121785" formatCode="0.00E+00">
                  <c:v>-4.3549799999999998E-4</c:v>
                </c:pt>
                <c:pt idx="121786" formatCode="0.00E+00">
                  <c:v>-6.2185599999999995E-4</c:v>
                </c:pt>
                <c:pt idx="121787" formatCode="0.00E+00">
                  <c:v>-8.0751900000000003E-4</c:v>
                </c:pt>
                <c:pt idx="121788" formatCode="0.00E+00">
                  <c:v>-9.9240000000000005E-4</c:v>
                </c:pt>
                <c:pt idx="121789" formatCode="0.00E+00">
                  <c:v>-1.1764200000000001E-3</c:v>
                </c:pt>
                <c:pt idx="121790" formatCode="0.00E+00">
                  <c:v>-1.3594799999999999E-3</c:v>
                </c:pt>
                <c:pt idx="121791" formatCode="0.00E+00">
                  <c:v>-1.5415100000000001E-3</c:v>
                </c:pt>
                <c:pt idx="121792" formatCode="0.00E+00">
                  <c:v>-1.72241E-3</c:v>
                </c:pt>
                <c:pt idx="121793" formatCode="0.00E+00">
                  <c:v>-1.90211E-3</c:v>
                </c:pt>
                <c:pt idx="121794" formatCode="0.00E+00">
                  <c:v>-2.0805200000000002E-3</c:v>
                </c:pt>
                <c:pt idx="121795" formatCode="0.00E+00">
                  <c:v>-2.25756E-3</c:v>
                </c:pt>
                <c:pt idx="121796" formatCode="0.00E+00">
                  <c:v>-2.4331299999999999E-3</c:v>
                </c:pt>
                <c:pt idx="121797" formatCode="0.00E+00">
                  <c:v>-2.6071599999999999E-3</c:v>
                </c:pt>
                <c:pt idx="121798" formatCode="0.00E+00">
                  <c:v>-2.7795599999999999E-3</c:v>
                </c:pt>
                <c:pt idx="121799" formatCode="0.00E+00">
                  <c:v>-2.9502399999999998E-3</c:v>
                </c:pt>
                <c:pt idx="121800" formatCode="0.00E+00">
                  <c:v>-3.1191299999999999E-3</c:v>
                </c:pt>
                <c:pt idx="121801" formatCode="0.00E+00">
                  <c:v>-3.2861399999999999E-3</c:v>
                </c:pt>
                <c:pt idx="121802" formatCode="0.00E+00">
                  <c:v>-3.4511699999999999E-3</c:v>
                </c:pt>
                <c:pt idx="121803" formatCode="0.00E+00">
                  <c:v>-3.6141599999999999E-3</c:v>
                </c:pt>
                <c:pt idx="121804" formatCode="0.00E+00">
                  <c:v>-3.7750000000000001E-3</c:v>
                </c:pt>
                <c:pt idx="121805" formatCode="0.00E+00">
                  <c:v>-3.9336299999999996E-3</c:v>
                </c:pt>
                <c:pt idx="121806" formatCode="0.00E+00">
                  <c:v>-4.0899400000000002E-3</c:v>
                </c:pt>
                <c:pt idx="121807" formatCode="0.00E+00">
                  <c:v>-4.2438700000000003E-3</c:v>
                </c:pt>
                <c:pt idx="121808" formatCode="0.00E+00">
                  <c:v>-4.3953200000000003E-3</c:v>
                </c:pt>
                <c:pt idx="121809" formatCode="0.00E+00">
                  <c:v>-4.5442E-3</c:v>
                </c:pt>
                <c:pt idx="121810" formatCode="0.00E+00">
                  <c:v>-4.6904399999999997E-3</c:v>
                </c:pt>
                <c:pt idx="121811" formatCode="0.00E+00">
                  <c:v>-4.8339500000000001E-3</c:v>
                </c:pt>
                <c:pt idx="121812" formatCode="0.00E+00">
                  <c:v>-4.9746399999999998E-3</c:v>
                </c:pt>
                <c:pt idx="121813" formatCode="0.00E+00">
                  <c:v>-5.1124300000000003E-3</c:v>
                </c:pt>
                <c:pt idx="121814" formatCode="0.00E+00">
                  <c:v>-5.2472300000000003E-3</c:v>
                </c:pt>
                <c:pt idx="121815" formatCode="0.00E+00">
                  <c:v>-5.3789600000000003E-3</c:v>
                </c:pt>
                <c:pt idx="121816" formatCode="0.00E+00">
                  <c:v>-5.50754E-3</c:v>
                </c:pt>
                <c:pt idx="121817" formatCode="0.00E+00">
                  <c:v>-5.6328799999999998E-3</c:v>
                </c:pt>
                <c:pt idx="121818" formatCode="0.00E+00">
                  <c:v>-5.7549000000000003E-3</c:v>
                </c:pt>
                <c:pt idx="121819" formatCode="0.00E+00">
                  <c:v>-5.8735100000000002E-3</c:v>
                </c:pt>
                <c:pt idx="121820" formatCode="0.00E+00">
                  <c:v>-5.9886399999999999E-3</c:v>
                </c:pt>
                <c:pt idx="121821" formatCode="0.00E+00">
                  <c:v>-6.1001900000000001E-3</c:v>
                </c:pt>
                <c:pt idx="121822" formatCode="0.00E+00">
                  <c:v>-6.2081000000000003E-3</c:v>
                </c:pt>
                <c:pt idx="121823" formatCode="0.00E+00">
                  <c:v>-6.31227E-3</c:v>
                </c:pt>
                <c:pt idx="121824" formatCode="0.00E+00">
                  <c:v>-6.4126299999999999E-3</c:v>
                </c:pt>
                <c:pt idx="121825" formatCode="0.00E+00">
                  <c:v>-6.5091000000000003E-3</c:v>
                </c:pt>
                <c:pt idx="121826" formatCode="0.00E+00">
                  <c:v>-6.6015900000000001E-3</c:v>
                </c:pt>
                <c:pt idx="121827" formatCode="0.00E+00">
                  <c:v>-6.6900400000000004E-3</c:v>
                </c:pt>
                <c:pt idx="121828" formatCode="0.00E+00">
                  <c:v>-6.7743600000000001E-3</c:v>
                </c:pt>
                <c:pt idx="121829" formatCode="0.00E+00">
                  <c:v>-6.8544900000000004E-3</c:v>
                </c:pt>
                <c:pt idx="121830" formatCode="0.00E+00">
                  <c:v>-6.9303400000000001E-3</c:v>
                </c:pt>
                <c:pt idx="121831" formatCode="0.00E+00">
                  <c:v>-7.0018399999999996E-3</c:v>
                </c:pt>
                <c:pt idx="121832" formatCode="0.00E+00">
                  <c:v>-7.0689300000000002E-3</c:v>
                </c:pt>
                <c:pt idx="121833" formatCode="0.00E+00">
                  <c:v>-7.1315199999999997E-3</c:v>
                </c:pt>
                <c:pt idx="121834" formatCode="0.00E+00">
                  <c:v>-7.1895600000000002E-3</c:v>
                </c:pt>
                <c:pt idx="121835" formatCode="0.00E+00">
                  <c:v>-7.2429800000000004E-3</c:v>
                </c:pt>
                <c:pt idx="121836" formatCode="0.00E+00">
                  <c:v>-7.2917199999999998E-3</c:v>
                </c:pt>
                <c:pt idx="121837" formatCode="0.00E+00">
                  <c:v>-7.3356999999999997E-3</c:v>
                </c:pt>
                <c:pt idx="121838" formatCode="0.00E+00">
                  <c:v>-7.3748700000000004E-3</c:v>
                </c:pt>
                <c:pt idx="121839" formatCode="0.00E+00">
                  <c:v>-7.4091799999999996E-3</c:v>
                </c:pt>
                <c:pt idx="121840" formatCode="0.00E+00">
                  <c:v>-7.4385600000000003E-3</c:v>
                </c:pt>
                <c:pt idx="121841" formatCode="0.00E+00">
                  <c:v>-7.4629600000000003E-3</c:v>
                </c:pt>
                <c:pt idx="121842" formatCode="0.00E+00">
                  <c:v>-7.4823299999999997E-3</c:v>
                </c:pt>
                <c:pt idx="121843" formatCode="0.00E+00">
                  <c:v>-7.4966299999999998E-3</c:v>
                </c:pt>
                <c:pt idx="121844" formatCode="0.00E+00">
                  <c:v>-7.5058099999999999E-3</c:v>
                </c:pt>
                <c:pt idx="121845" formatCode="0.00E+00">
                  <c:v>-7.5098200000000004E-3</c:v>
                </c:pt>
                <c:pt idx="121846" formatCode="0.00E+00">
                  <c:v>-7.5086299999999996E-3</c:v>
                </c:pt>
                <c:pt idx="121847" formatCode="0.00E+00">
                  <c:v>-7.5021999999999997E-3</c:v>
                </c:pt>
                <c:pt idx="121848" formatCode="0.00E+00">
                  <c:v>-7.4904899999999998E-3</c:v>
                </c:pt>
                <c:pt idx="121849" formatCode="0.00E+00">
                  <c:v>-7.4734800000000002E-3</c:v>
                </c:pt>
                <c:pt idx="121850" formatCode="0.00E+00">
                  <c:v>-7.4511400000000002E-3</c:v>
                </c:pt>
                <c:pt idx="121851" formatCode="0.00E+00">
                  <c:v>-7.4234499999999998E-3</c:v>
                </c:pt>
                <c:pt idx="121852" formatCode="0.00E+00">
                  <c:v>-7.3903900000000002E-3</c:v>
                </c:pt>
                <c:pt idx="121853" formatCode="0.00E+00">
                  <c:v>-7.3519400000000004E-3</c:v>
                </c:pt>
                <c:pt idx="121854" formatCode="0.00E+00">
                  <c:v>-7.3080899999999997E-3</c:v>
                </c:pt>
                <c:pt idx="121855" formatCode="0.00E+00">
                  <c:v>-7.2588399999999999E-3</c:v>
                </c:pt>
                <c:pt idx="121856" formatCode="0.00E+00">
                  <c:v>-7.2041800000000001E-3</c:v>
                </c:pt>
                <c:pt idx="121857" formatCode="0.00E+00">
                  <c:v>-7.1441200000000003E-3</c:v>
                </c:pt>
                <c:pt idx="121858" formatCode="0.00E+00">
                  <c:v>-7.0786499999999997E-3</c:v>
                </c:pt>
                <c:pt idx="121859" formatCode="0.00E+00">
                  <c:v>-7.0077799999999999E-3</c:v>
                </c:pt>
                <c:pt idx="121860" formatCode="0.00E+00">
                  <c:v>-6.9315499999999999E-3</c:v>
                </c:pt>
                <c:pt idx="121861" formatCode="0.00E+00">
                  <c:v>-6.8499499999999996E-3</c:v>
                </c:pt>
                <c:pt idx="121862" formatCode="0.00E+00">
                  <c:v>-6.7630099999999999E-3</c:v>
                </c:pt>
                <c:pt idx="121863" formatCode="0.00E+00">
                  <c:v>-6.6707700000000003E-3</c:v>
                </c:pt>
                <c:pt idx="121864" formatCode="0.00E+00">
                  <c:v>-6.57326E-3</c:v>
                </c:pt>
                <c:pt idx="121865" formatCode="0.00E+00">
                  <c:v>-6.4704999999999997E-3</c:v>
                </c:pt>
                <c:pt idx="121866" formatCode="0.00E+00">
                  <c:v>-6.3625599999999997E-3</c:v>
                </c:pt>
                <c:pt idx="121867" formatCode="0.00E+00">
                  <c:v>-6.2494600000000001E-3</c:v>
                </c:pt>
                <c:pt idx="121868" formatCode="0.00E+00">
                  <c:v>-6.1312700000000003E-3</c:v>
                </c:pt>
                <c:pt idx="121869" formatCode="0.00E+00">
                  <c:v>-6.00805E-3</c:v>
                </c:pt>
                <c:pt idx="121870" formatCode="0.00E+00">
                  <c:v>-5.8798499999999998E-3</c:v>
                </c:pt>
                <c:pt idx="121871" formatCode="0.00E+00">
                  <c:v>-5.7467400000000002E-3</c:v>
                </c:pt>
                <c:pt idx="121872" formatCode="0.00E+00">
                  <c:v>-5.6087999999999997E-3</c:v>
                </c:pt>
                <c:pt idx="121873" formatCode="0.00E+00">
                  <c:v>-5.4661099999999997E-3</c:v>
                </c:pt>
                <c:pt idx="121874" formatCode="0.00E+00">
                  <c:v>-5.3187399999999998E-3</c:v>
                </c:pt>
                <c:pt idx="121875" formatCode="0.00E+00">
                  <c:v>-5.1667900000000001E-3</c:v>
                </c:pt>
                <c:pt idx="121876" formatCode="0.00E+00">
                  <c:v>-5.0103500000000002E-3</c:v>
                </c:pt>
                <c:pt idx="121877" formatCode="0.00E+00">
                  <c:v>-4.8495099999999996E-3</c:v>
                </c:pt>
                <c:pt idx="121878" formatCode="0.00E+00">
                  <c:v>-4.6843800000000001E-3</c:v>
                </c:pt>
                <c:pt idx="121879" formatCode="0.00E+00">
                  <c:v>-4.5150800000000003E-3</c:v>
                </c:pt>
                <c:pt idx="121880" formatCode="0.00E+00">
                  <c:v>-4.3417000000000004E-3</c:v>
                </c:pt>
                <c:pt idx="121881" formatCode="0.00E+00">
                  <c:v>-4.1643699999999997E-3</c:v>
                </c:pt>
                <c:pt idx="121882" formatCode="0.00E+00">
                  <c:v>-3.98322E-3</c:v>
                </c:pt>
                <c:pt idx="121883" formatCode="0.00E+00">
                  <c:v>-3.7983700000000001E-3</c:v>
                </c:pt>
                <c:pt idx="121884" formatCode="0.00E+00">
                  <c:v>-3.6099600000000002E-3</c:v>
                </c:pt>
                <c:pt idx="121885" formatCode="0.00E+00">
                  <c:v>-3.4181200000000002E-3</c:v>
                </c:pt>
                <c:pt idx="121886" formatCode="0.00E+00">
                  <c:v>-3.2229899999999998E-3</c:v>
                </c:pt>
                <c:pt idx="121887" formatCode="0.00E+00">
                  <c:v>-3.0247199999999998E-3</c:v>
                </c:pt>
                <c:pt idx="121888" formatCode="0.00E+00">
                  <c:v>-2.8234599999999999E-3</c:v>
                </c:pt>
                <c:pt idx="121889" formatCode="0.00E+00">
                  <c:v>-2.6193700000000002E-3</c:v>
                </c:pt>
                <c:pt idx="121890" formatCode="0.00E+00">
                  <c:v>-2.4126099999999999E-3</c:v>
                </c:pt>
                <c:pt idx="121891" formatCode="0.00E+00">
                  <c:v>-2.2033299999999999E-3</c:v>
                </c:pt>
                <c:pt idx="121892" formatCode="0.00E+00">
                  <c:v>-1.9917200000000002E-3</c:v>
                </c:pt>
                <c:pt idx="121893" formatCode="0.00E+00">
                  <c:v>-1.77793E-3</c:v>
                </c:pt>
                <c:pt idx="121894" formatCode="0.00E+00">
                  <c:v>-1.56215E-3</c:v>
                </c:pt>
                <c:pt idx="121895" formatCode="0.00E+00">
                  <c:v>-1.3445499999999999E-3</c:v>
                </c:pt>
                <c:pt idx="121896" formatCode="0.00E+00">
                  <c:v>-1.12531E-3</c:v>
                </c:pt>
                <c:pt idx="121897" formatCode="0.00E+00">
                  <c:v>-9.0461700000000003E-4</c:v>
                </c:pt>
                <c:pt idx="121898" formatCode="0.00E+00">
                  <c:v>-6.8266400000000004E-4</c:v>
                </c:pt>
                <c:pt idx="121899" formatCode="0.00E+00">
                  <c:v>-4.5963699999999999E-4</c:v>
                </c:pt>
                <c:pt idx="121900" formatCode="0.00E+00">
                  <c:v>-2.3572999999999999E-4</c:v>
                </c:pt>
                <c:pt idx="121901" formatCode="0.00E+00">
                  <c:v>-1.1139E-5</c:v>
                </c:pt>
                <c:pt idx="121902" formatCode="0.00E+00">
                  <c:v>2.13938E-4</c:v>
                </c:pt>
                <c:pt idx="121903" formatCode="0.00E+00">
                  <c:v>4.3930199999999998E-4</c:v>
                </c:pt>
                <c:pt idx="121904" formatCode="0.00E+00">
                  <c:v>6.6474999999999998E-4</c:v>
                </c:pt>
                <c:pt idx="121905" formatCode="0.00E+00">
                  <c:v>8.90079E-4</c:v>
                </c:pt>
                <c:pt idx="121906" formatCode="0.00E+00">
                  <c:v>1.1150800000000001E-3</c:v>
                </c:pt>
                <c:pt idx="121907" formatCode="0.00E+00">
                  <c:v>1.3395600000000001E-3</c:v>
                </c:pt>
                <c:pt idx="121908" formatCode="0.00E+00">
                  <c:v>1.5633000000000001E-3</c:v>
                </c:pt>
                <c:pt idx="121909" formatCode="0.00E+00">
                  <c:v>1.7860899999999999E-3</c:v>
                </c:pt>
                <c:pt idx="121910" formatCode="0.00E+00">
                  <c:v>2.00774E-3</c:v>
                </c:pt>
                <c:pt idx="121911" formatCode="0.00E+00">
                  <c:v>2.2280199999999998E-3</c:v>
                </c:pt>
                <c:pt idx="121912" formatCode="0.00E+00">
                  <c:v>2.4467299999999998E-3</c:v>
                </c:pt>
                <c:pt idx="121913" formatCode="0.00E+00">
                  <c:v>2.6636699999999999E-3</c:v>
                </c:pt>
                <c:pt idx="121914" formatCode="0.00E+00">
                  <c:v>2.8786200000000001E-3</c:v>
                </c:pt>
                <c:pt idx="121915" formatCode="0.00E+00">
                  <c:v>3.0913799999999999E-3</c:v>
                </c:pt>
                <c:pt idx="121916" formatCode="0.00E+00">
                  <c:v>3.3017400000000001E-3</c:v>
                </c:pt>
                <c:pt idx="121917" formatCode="0.00E+00">
                  <c:v>3.5094900000000001E-3</c:v>
                </c:pt>
                <c:pt idx="121918" formatCode="0.00E+00">
                  <c:v>3.7144399999999998E-3</c:v>
                </c:pt>
                <c:pt idx="121919" formatCode="0.00E+00">
                  <c:v>3.9163899999999996E-3</c:v>
                </c:pt>
                <c:pt idx="121920" formatCode="0.00E+00">
                  <c:v>4.1151199999999999E-3</c:v>
                </c:pt>
                <c:pt idx="121921" formatCode="0.00E+00">
                  <c:v>4.3104500000000004E-3</c:v>
                </c:pt>
                <c:pt idx="121922" formatCode="0.00E+00">
                  <c:v>4.5021799999999997E-3</c:v>
                </c:pt>
                <c:pt idx="121923" formatCode="0.00E+00">
                  <c:v>4.6901199999999999E-3</c:v>
                </c:pt>
                <c:pt idx="121924" formatCode="0.00E+00">
                  <c:v>4.8740800000000003E-3</c:v>
                </c:pt>
                <c:pt idx="121925" formatCode="0.00E+00">
                  <c:v>5.0538600000000003E-3</c:v>
                </c:pt>
                <c:pt idx="121926" formatCode="0.00E+00">
                  <c:v>5.2293000000000001E-3</c:v>
                </c:pt>
                <c:pt idx="121927" formatCode="0.00E+00">
                  <c:v>5.4002099999999999E-3</c:v>
                </c:pt>
                <c:pt idx="121928" formatCode="0.00E+00">
                  <c:v>5.5664099999999999E-3</c:v>
                </c:pt>
                <c:pt idx="121929" formatCode="0.00E+00">
                  <c:v>5.7277300000000003E-3</c:v>
                </c:pt>
                <c:pt idx="121930" formatCode="0.00E+00">
                  <c:v>5.8840100000000003E-3</c:v>
                </c:pt>
                <c:pt idx="121931" formatCode="0.00E+00">
                  <c:v>6.0350899999999999E-3</c:v>
                </c:pt>
                <c:pt idx="121932" formatCode="0.00E+00">
                  <c:v>6.1808000000000002E-3</c:v>
                </c:pt>
                <c:pt idx="121933" formatCode="0.00E+00">
                  <c:v>6.3210000000000002E-3</c:v>
                </c:pt>
                <c:pt idx="121934" formatCode="0.00E+00">
                  <c:v>6.4555300000000001E-3</c:v>
                </c:pt>
                <c:pt idx="121935" formatCode="0.00E+00">
                  <c:v>6.5842599999999998E-3</c:v>
                </c:pt>
                <c:pt idx="121936" formatCode="0.00E+00">
                  <c:v>6.70705E-3</c:v>
                </c:pt>
                <c:pt idx="121937" formatCode="0.00E+00">
                  <c:v>6.8237699999999998E-3</c:v>
                </c:pt>
                <c:pt idx="121938" formatCode="0.00E+00">
                  <c:v>6.9343E-3</c:v>
                </c:pt>
                <c:pt idx="121939" formatCode="0.00E+00">
                  <c:v>7.0385100000000004E-3</c:v>
                </c:pt>
                <c:pt idx="121940" formatCode="0.00E+00">
                  <c:v>7.13629E-3</c:v>
                </c:pt>
                <c:pt idx="121941" formatCode="0.00E+00">
                  <c:v>7.2275500000000001E-3</c:v>
                </c:pt>
                <c:pt idx="121942" formatCode="0.00E+00">
                  <c:v>7.3121699999999998E-3</c:v>
                </c:pt>
                <c:pt idx="121943" formatCode="0.00E+00">
                  <c:v>7.3900700000000003E-3</c:v>
                </c:pt>
                <c:pt idx="121944" formatCode="0.00E+00">
                  <c:v>7.4611699999999996E-3</c:v>
                </c:pt>
                <c:pt idx="121945" formatCode="0.00E+00">
                  <c:v>7.5253899999999999E-3</c:v>
                </c:pt>
                <c:pt idx="121946" formatCode="0.00E+00">
                  <c:v>7.5826399999999999E-3</c:v>
                </c:pt>
                <c:pt idx="121947" formatCode="0.00E+00">
                  <c:v>7.6328799999999999E-3</c:v>
                </c:pt>
                <c:pt idx="121948" formatCode="0.00E+00">
                  <c:v>7.6760500000000002E-3</c:v>
                </c:pt>
                <c:pt idx="121949" formatCode="0.00E+00">
                  <c:v>7.7121000000000004E-3</c:v>
                </c:pt>
                <c:pt idx="121950" formatCode="0.00E+00">
                  <c:v>7.7409799999999997E-3</c:v>
                </c:pt>
                <c:pt idx="121951" formatCode="0.00E+00">
                  <c:v>7.7626600000000002E-3</c:v>
                </c:pt>
                <c:pt idx="121952" formatCode="0.00E+00">
                  <c:v>7.7771200000000002E-3</c:v>
                </c:pt>
                <c:pt idx="121953" formatCode="0.00E+00">
                  <c:v>7.7843499999999998E-3</c:v>
                </c:pt>
                <c:pt idx="121954" formatCode="0.00E+00">
                  <c:v>7.78432E-3</c:v>
                </c:pt>
                <c:pt idx="121955" formatCode="0.00E+00">
                  <c:v>7.7770499999999998E-3</c:v>
                </c:pt>
                <c:pt idx="121956" formatCode="0.00E+00">
                  <c:v>7.7625300000000001E-3</c:v>
                </c:pt>
                <c:pt idx="121957" formatCode="0.00E+00">
                  <c:v>7.7407800000000001E-3</c:v>
                </c:pt>
                <c:pt idx="121958" formatCode="0.00E+00">
                  <c:v>7.7118100000000004E-3</c:v>
                </c:pt>
                <c:pt idx="121959" formatCode="0.00E+00">
                  <c:v>7.6756799999999998E-3</c:v>
                </c:pt>
                <c:pt idx="121960" formatCode="0.00E+00">
                  <c:v>7.6324000000000001E-3</c:v>
                </c:pt>
                <c:pt idx="121961" formatCode="0.00E+00">
                  <c:v>7.5820200000000001E-3</c:v>
                </c:pt>
                <c:pt idx="121962" formatCode="0.00E+00">
                  <c:v>7.5246000000000002E-3</c:v>
                </c:pt>
                <c:pt idx="121963" formatCode="0.00E+00">
                  <c:v>7.4602000000000002E-3</c:v>
                </c:pt>
                <c:pt idx="121964" formatCode="0.00E+00">
                  <c:v>7.3888900000000004E-3</c:v>
                </c:pt>
                <c:pt idx="121965" formatCode="0.00E+00">
                  <c:v>7.3107500000000004E-3</c:v>
                </c:pt>
                <c:pt idx="121966" formatCode="0.00E+00">
                  <c:v>7.2258599999999997E-3</c:v>
                </c:pt>
                <c:pt idx="121967" formatCode="0.00E+00">
                  <c:v>7.1342999999999997E-3</c:v>
                </c:pt>
                <c:pt idx="121968" formatCode="0.00E+00">
                  <c:v>7.0361900000000003E-3</c:v>
                </c:pt>
                <c:pt idx="121969" formatCode="0.00E+00">
                  <c:v>6.9316300000000003E-3</c:v>
                </c:pt>
                <c:pt idx="121970" formatCode="0.00E+00">
                  <c:v>6.8207299999999997E-3</c:v>
                </c:pt>
                <c:pt idx="121971" formatCode="0.00E+00">
                  <c:v>6.7036099999999996E-3</c:v>
                </c:pt>
                <c:pt idx="121972" formatCode="0.00E+00">
                  <c:v>6.5804000000000001E-3</c:v>
                </c:pt>
                <c:pt idx="121973" formatCode="0.00E+00">
                  <c:v>6.4512399999999996E-3</c:v>
                </c:pt>
                <c:pt idx="121974" formatCode="0.00E+00">
                  <c:v>6.3162599999999998E-3</c:v>
                </c:pt>
                <c:pt idx="121975" formatCode="0.00E+00">
                  <c:v>6.1756199999999997E-3</c:v>
                </c:pt>
                <c:pt idx="121976" formatCode="0.00E+00">
                  <c:v>6.0294600000000004E-3</c:v>
                </c:pt>
                <c:pt idx="121977" formatCode="0.00E+00">
                  <c:v>5.8779599999999998E-3</c:v>
                </c:pt>
                <c:pt idx="121978" formatCode="0.00E+00">
                  <c:v>5.7212699999999997E-3</c:v>
                </c:pt>
                <c:pt idx="121979" formatCode="0.00E+00">
                  <c:v>5.5595699999999998E-3</c:v>
                </c:pt>
                <c:pt idx="121980" formatCode="0.00E+00">
                  <c:v>5.39303E-3</c:v>
                </c:pt>
                <c:pt idx="121981" formatCode="0.00E+00">
                  <c:v>5.2218400000000002E-3</c:v>
                </c:pt>
                <c:pt idx="121982" formatCode="0.00E+00">
                  <c:v>5.0461899999999999E-3</c:v>
                </c:pt>
                <c:pt idx="121983" formatCode="0.00E+00">
                  <c:v>4.8662599999999999E-3</c:v>
                </c:pt>
                <c:pt idx="121984" formatCode="0.00E+00">
                  <c:v>4.6822599999999997E-3</c:v>
                </c:pt>
                <c:pt idx="121985" formatCode="0.00E+00">
                  <c:v>4.4943800000000001E-3</c:v>
                </c:pt>
                <c:pt idx="121986" formatCode="0.00E+00">
                  <c:v>4.3028399999999996E-3</c:v>
                </c:pt>
                <c:pt idx="121987" formatCode="0.00E+00">
                  <c:v>4.1078299999999998E-3</c:v>
                </c:pt>
                <c:pt idx="121988" formatCode="0.00E+00">
                  <c:v>3.9095900000000001E-3</c:v>
                </c:pt>
                <c:pt idx="121989" formatCode="0.00E+00">
                  <c:v>3.7083200000000002E-3</c:v>
                </c:pt>
                <c:pt idx="121990" formatCode="0.00E+00">
                  <c:v>3.5042300000000001E-3</c:v>
                </c:pt>
                <c:pt idx="121991" formatCode="0.00E+00">
                  <c:v>3.2975700000000001E-3</c:v>
                </c:pt>
                <c:pt idx="121992" formatCode="0.00E+00">
                  <c:v>3.0885399999999999E-3</c:v>
                </c:pt>
                <c:pt idx="121993" formatCode="0.00E+00">
                  <c:v>2.8773800000000001E-3</c:v>
                </c:pt>
                <c:pt idx="121994" formatCode="0.00E+00">
                  <c:v>2.66432E-3</c:v>
                </c:pt>
                <c:pt idx="121995" formatCode="0.00E+00">
                  <c:v>2.4495799999999998E-3</c:v>
                </c:pt>
                <c:pt idx="121996" formatCode="0.00E+00">
                  <c:v>2.2334099999999999E-3</c:v>
                </c:pt>
                <c:pt idx="121997" formatCode="0.00E+00">
                  <c:v>2.0160299999999998E-3</c:v>
                </c:pt>
                <c:pt idx="121998" formatCode="0.00E+00">
                  <c:v>1.7976699999999999E-3</c:v>
                </c:pt>
                <c:pt idx="121999" formatCode="0.00E+00">
                  <c:v>1.57858E-3</c:v>
                </c:pt>
                <c:pt idx="122000" formatCode="0.00E+00">
                  <c:v>1.35899E-3</c:v>
                </c:pt>
                <c:pt idx="122001" formatCode="0.00E+00">
                  <c:v>1.1391299999999999E-3</c:v>
                </c:pt>
                <c:pt idx="122002" formatCode="0.00E+00">
                  <c:v>9.1923500000000002E-4</c:v>
                </c:pt>
                <c:pt idx="122003" formatCode="0.00E+00">
                  <c:v>6.9954399999999997E-4</c:v>
                </c:pt>
                <c:pt idx="122004" formatCode="0.00E+00">
                  <c:v>4.8028799999999999E-4</c:v>
                </c:pt>
                <c:pt idx="122005" formatCode="0.00E+00">
                  <c:v>2.6169799999999999E-4</c:v>
                </c:pt>
                <c:pt idx="122006" formatCode="0.00E+00">
                  <c:v>4.4004900000000003E-5</c:v>
                </c:pt>
                <c:pt idx="122007" formatCode="0.00E+00">
                  <c:v>-1.7256300000000001E-4</c:v>
                </c:pt>
                <c:pt idx="122008" formatCode="0.00E+00">
                  <c:v>-3.8777899999999999E-4</c:v>
                </c:pt>
                <c:pt idx="122009" formatCode="0.00E+00">
                  <c:v>-6.0141899999999996E-4</c:v>
                </c:pt>
                <c:pt idx="122010" formatCode="0.00E+00">
                  <c:v>-8.1326300000000005E-4</c:v>
                </c:pt>
                <c:pt idx="122011" formatCode="0.00E+00">
                  <c:v>-1.0230899999999999E-3</c:v>
                </c:pt>
                <c:pt idx="122012" formatCode="0.00E+00">
                  <c:v>-1.23069E-3</c:v>
                </c:pt>
                <c:pt idx="122013" formatCode="0.00E+00">
                  <c:v>-1.4358400000000001E-3</c:v>
                </c:pt>
                <c:pt idx="122014" formatCode="0.00E+00">
                  <c:v>-1.63835E-3</c:v>
                </c:pt>
                <c:pt idx="122015" formatCode="0.00E+00">
                  <c:v>-1.838E-3</c:v>
                </c:pt>
                <c:pt idx="122016" formatCode="0.00E+00">
                  <c:v>-2.0346000000000001E-3</c:v>
                </c:pt>
                <c:pt idx="122017" formatCode="0.00E+00">
                  <c:v>-2.2279499999999998E-3</c:v>
                </c:pt>
                <c:pt idx="122018" formatCode="0.00E+00">
                  <c:v>-2.41786E-3</c:v>
                </c:pt>
                <c:pt idx="122019" formatCode="0.00E+00">
                  <c:v>-2.60414E-3</c:v>
                </c:pt>
                <c:pt idx="122020" formatCode="0.00E+00">
                  <c:v>-2.7866200000000001E-3</c:v>
                </c:pt>
                <c:pt idx="122021" formatCode="0.00E+00">
                  <c:v>-2.96511E-3</c:v>
                </c:pt>
                <c:pt idx="122022" formatCode="0.00E+00">
                  <c:v>-3.1394600000000002E-3</c:v>
                </c:pt>
                <c:pt idx="122023" formatCode="0.00E+00">
                  <c:v>-3.30949E-3</c:v>
                </c:pt>
                <c:pt idx="122024" formatCode="0.00E+00">
                  <c:v>-3.4750499999999999E-3</c:v>
                </c:pt>
                <c:pt idx="122025" formatCode="0.00E+00">
                  <c:v>-3.63599E-3</c:v>
                </c:pt>
                <c:pt idx="122026" formatCode="0.00E+00">
                  <c:v>-3.7921600000000001E-3</c:v>
                </c:pt>
                <c:pt idx="122027" formatCode="0.00E+00">
                  <c:v>-3.9434200000000004E-3</c:v>
                </c:pt>
                <c:pt idx="122028" formatCode="0.00E+00">
                  <c:v>-4.0896400000000003E-3</c:v>
                </c:pt>
                <c:pt idx="122029" formatCode="0.00E+00">
                  <c:v>-4.2307000000000004E-3</c:v>
                </c:pt>
                <c:pt idx="122030" formatCode="0.00E+00">
                  <c:v>-4.3664699999999999E-3</c:v>
                </c:pt>
                <c:pt idx="122031" formatCode="0.00E+00">
                  <c:v>-4.4968500000000002E-3</c:v>
                </c:pt>
                <c:pt idx="122032" formatCode="0.00E+00">
                  <c:v>-4.6217300000000001E-3</c:v>
                </c:pt>
                <c:pt idx="122033" formatCode="0.00E+00">
                  <c:v>-4.7410100000000004E-3</c:v>
                </c:pt>
                <c:pt idx="122034" formatCode="0.00E+00">
                  <c:v>-4.8546099999999997E-3</c:v>
                </c:pt>
                <c:pt idx="122035" formatCode="0.00E+00">
                  <c:v>-4.9624400000000003E-3</c:v>
                </c:pt>
                <c:pt idx="122036" formatCode="0.00E+00">
                  <c:v>-5.06443E-3</c:v>
                </c:pt>
                <c:pt idx="122037" formatCode="0.00E+00">
                  <c:v>-5.1605000000000002E-3</c:v>
                </c:pt>
                <c:pt idx="122038" formatCode="0.00E+00">
                  <c:v>-5.2506100000000002E-3</c:v>
                </c:pt>
                <c:pt idx="122039" formatCode="0.00E+00">
                  <c:v>-5.3346899999999996E-3</c:v>
                </c:pt>
                <c:pt idx="122040" formatCode="0.00E+00">
                  <c:v>-5.4127100000000003E-3</c:v>
                </c:pt>
                <c:pt idx="122041" formatCode="0.00E+00">
                  <c:v>-5.4846199999999999E-3</c:v>
                </c:pt>
                <c:pt idx="122042" formatCode="0.00E+00">
                  <c:v>-5.5503999999999996E-3</c:v>
                </c:pt>
                <c:pt idx="122043" formatCode="0.00E+00">
                  <c:v>-5.6100300000000002E-3</c:v>
                </c:pt>
                <c:pt idx="122044" formatCode="0.00E+00">
                  <c:v>-5.6635000000000001E-3</c:v>
                </c:pt>
                <c:pt idx="122045" formatCode="0.00E+00">
                  <c:v>-5.7107900000000003E-3</c:v>
                </c:pt>
                <c:pt idx="122046" formatCode="0.00E+00">
                  <c:v>-5.7518999999999999E-3</c:v>
                </c:pt>
                <c:pt idx="122047" formatCode="0.00E+00">
                  <c:v>-5.7868599999999996E-3</c:v>
                </c:pt>
                <c:pt idx="122048" formatCode="0.00E+00">
                  <c:v>-5.8156700000000002E-3</c:v>
                </c:pt>
                <c:pt idx="122049" formatCode="0.00E+00">
                  <c:v>-5.8383599999999999E-3</c:v>
                </c:pt>
                <c:pt idx="122050" formatCode="0.00E+00">
                  <c:v>-5.8549500000000003E-3</c:v>
                </c:pt>
                <c:pt idx="122051" formatCode="0.00E+00">
                  <c:v>-5.8655000000000001E-3</c:v>
                </c:pt>
                <c:pt idx="122052" formatCode="0.00E+00">
                  <c:v>-5.87004E-3</c:v>
                </c:pt>
                <c:pt idx="122053" formatCode="0.00E+00">
                  <c:v>-5.8686199999999997E-3</c:v>
                </c:pt>
                <c:pt idx="122054" formatCode="0.00E+00">
                  <c:v>-5.8613099999999998E-3</c:v>
                </c:pt>
                <c:pt idx="122055" formatCode="0.00E+00">
                  <c:v>-5.8481799999999997E-3</c:v>
                </c:pt>
                <c:pt idx="122056" formatCode="0.00E+00">
                  <c:v>-5.82929E-3</c:v>
                </c:pt>
                <c:pt idx="122057" formatCode="0.00E+00">
                  <c:v>-5.8047200000000002E-3</c:v>
                </c:pt>
                <c:pt idx="122058" formatCode="0.00E+00">
                  <c:v>-5.7745599999999998E-3</c:v>
                </c:pt>
                <c:pt idx="122059" formatCode="0.00E+00">
                  <c:v>-5.7389099999999998E-3</c:v>
                </c:pt>
                <c:pt idx="122060" formatCode="0.00E+00">
                  <c:v>-5.6978599999999999E-3</c:v>
                </c:pt>
                <c:pt idx="122061" formatCode="0.00E+00">
                  <c:v>-5.6515100000000002E-3</c:v>
                </c:pt>
                <c:pt idx="122062" formatCode="0.00E+00">
                  <c:v>-5.5999700000000001E-3</c:v>
                </c:pt>
                <c:pt idx="122063" formatCode="0.00E+00">
                  <c:v>-5.5433699999999997E-3</c:v>
                </c:pt>
                <c:pt idx="122064" formatCode="0.00E+00">
                  <c:v>-5.4818100000000002E-3</c:v>
                </c:pt>
                <c:pt idx="122065" formatCode="0.00E+00">
                  <c:v>-5.4154199999999998E-3</c:v>
                </c:pt>
                <c:pt idx="122066" formatCode="0.00E+00">
                  <c:v>-5.3443400000000004E-3</c:v>
                </c:pt>
                <c:pt idx="122067" formatCode="0.00E+00">
                  <c:v>-5.2687000000000003E-3</c:v>
                </c:pt>
                <c:pt idx="122068" formatCode="0.00E+00">
                  <c:v>-5.1886299999999996E-3</c:v>
                </c:pt>
                <c:pt idx="122069" formatCode="0.00E+00">
                  <c:v>-5.1042800000000001E-3</c:v>
                </c:pt>
                <c:pt idx="122070" formatCode="0.00E+00">
                  <c:v>-5.01579E-3</c:v>
                </c:pt>
                <c:pt idx="122071" formatCode="0.00E+00">
                  <c:v>-4.9233300000000001E-3</c:v>
                </c:pt>
                <c:pt idx="122072" formatCode="0.00E+00">
                  <c:v>-4.8270300000000004E-3</c:v>
                </c:pt>
                <c:pt idx="122073" formatCode="0.00E+00">
                  <c:v>-4.7270599999999999E-3</c:v>
                </c:pt>
                <c:pt idx="122074" formatCode="0.00E+00">
                  <c:v>-4.6235800000000004E-3</c:v>
                </c:pt>
                <c:pt idx="122075" formatCode="0.00E+00">
                  <c:v>-4.5167499999999999E-3</c:v>
                </c:pt>
                <c:pt idx="122076" formatCode="0.00E+00">
                  <c:v>-4.4067300000000002E-3</c:v>
                </c:pt>
                <c:pt idx="122077" formatCode="0.00E+00">
                  <c:v>-4.2936900000000002E-3</c:v>
                </c:pt>
                <c:pt idx="122078" formatCode="0.00E+00">
                  <c:v>-4.1778099999999997E-3</c:v>
                </c:pt>
                <c:pt idx="122079" formatCode="0.00E+00">
                  <c:v>-4.0592400000000004E-3</c:v>
                </c:pt>
                <c:pt idx="122080" formatCode="0.00E+00">
                  <c:v>-3.9381700000000004E-3</c:v>
                </c:pt>
                <c:pt idx="122081" formatCode="0.00E+00">
                  <c:v>-3.8147699999999999E-3</c:v>
                </c:pt>
                <c:pt idx="122082" formatCode="0.00E+00">
                  <c:v>-3.6892100000000001E-3</c:v>
                </c:pt>
                <c:pt idx="122083" formatCode="0.00E+00">
                  <c:v>-3.5616599999999999E-3</c:v>
                </c:pt>
                <c:pt idx="122084" formatCode="0.00E+00">
                  <c:v>-3.4323000000000001E-3</c:v>
                </c:pt>
                <c:pt idx="122085" formatCode="0.00E+00">
                  <c:v>-3.30131E-3</c:v>
                </c:pt>
                <c:pt idx="122086" formatCode="0.00E+00">
                  <c:v>-3.1688599999999999E-3</c:v>
                </c:pt>
                <c:pt idx="122087" formatCode="0.00E+00">
                  <c:v>-3.0351200000000001E-3</c:v>
                </c:pt>
                <c:pt idx="122088" formatCode="0.00E+00">
                  <c:v>-2.9002799999999999E-3</c:v>
                </c:pt>
                <c:pt idx="122089" formatCode="0.00E+00">
                  <c:v>-2.7644900000000001E-3</c:v>
                </c:pt>
                <c:pt idx="122090" formatCode="0.00E+00">
                  <c:v>-2.62795E-3</c:v>
                </c:pt>
                <c:pt idx="122091" formatCode="0.00E+00">
                  <c:v>-2.4908E-3</c:v>
                </c:pt>
                <c:pt idx="122092" formatCode="0.00E+00">
                  <c:v>-2.35323E-3</c:v>
                </c:pt>
                <c:pt idx="122093" formatCode="0.00E+00">
                  <c:v>-2.2154000000000002E-3</c:v>
                </c:pt>
                <c:pt idx="122094" formatCode="0.00E+00">
                  <c:v>-2.07748E-3</c:v>
                </c:pt>
                <c:pt idx="122095" formatCode="0.00E+00">
                  <c:v>-1.93962E-3</c:v>
                </c:pt>
                <c:pt idx="122096" formatCode="0.00E+00">
                  <c:v>-1.802E-3</c:v>
                </c:pt>
                <c:pt idx="122097" formatCode="0.00E+00">
                  <c:v>-1.6647599999999999E-3</c:v>
                </c:pt>
                <c:pt idx="122098" formatCode="0.00E+00">
                  <c:v>-1.5280599999999999E-3</c:v>
                </c:pt>
                <c:pt idx="122099" formatCode="0.00E+00">
                  <c:v>-1.3920600000000001E-3</c:v>
                </c:pt>
                <c:pt idx="122100" formatCode="0.00E+00">
                  <c:v>-1.2569E-3</c:v>
                </c:pt>
                <c:pt idx="122101" formatCode="0.00E+00">
                  <c:v>-1.12272E-3</c:v>
                </c:pt>
                <c:pt idx="122102" formatCode="0.00E+00">
                  <c:v>-9.8967999999999994E-4</c:v>
                </c:pt>
                <c:pt idx="122103" formatCode="0.00E+00">
                  <c:v>-8.57901E-4</c:v>
                </c:pt>
                <c:pt idx="122104" formatCode="0.00E+00">
                  <c:v>-7.2752299999999999E-4</c:v>
                </c:pt>
                <c:pt idx="122105" formatCode="0.00E+00">
                  <c:v>-5.9867500000000001E-4</c:v>
                </c:pt>
                <c:pt idx="122106" formatCode="0.00E+00">
                  <c:v>-4.7148099999999999E-4</c:v>
                </c:pt>
                <c:pt idx="122107" formatCode="0.00E+00">
                  <c:v>-3.4606399999999999E-4</c:v>
                </c:pt>
                <c:pt idx="122108" formatCode="0.00E+00">
                  <c:v>-2.2254100000000001E-4</c:v>
                </c:pt>
                <c:pt idx="122109" formatCode="0.00E+00">
                  <c:v>-1.0102099999999999E-4</c:v>
                </c:pt>
                <c:pt idx="122110" formatCode="0.00E+00">
                  <c:v>1.8385499999999999E-5</c:v>
                </c:pt>
                <c:pt idx="122111" formatCode="0.00E+00">
                  <c:v>1.35578E-4</c:v>
                </c:pt>
                <c:pt idx="122112" formatCode="0.00E+00">
                  <c:v>2.5045800000000001E-4</c:v>
                </c:pt>
                <c:pt idx="122113" formatCode="0.00E+00">
                  <c:v>3.6293300000000002E-4</c:v>
                </c:pt>
                <c:pt idx="122114" formatCode="0.00E+00">
                  <c:v>4.7291599999999998E-4</c:v>
                </c:pt>
                <c:pt idx="122115" formatCode="0.00E+00">
                  <c:v>5.8032400000000001E-4</c:v>
                </c:pt>
                <c:pt idx="122116" formatCode="0.00E+00">
                  <c:v>6.8508100000000004E-4</c:v>
                </c:pt>
                <c:pt idx="122117" formatCode="0.00E+00">
                  <c:v>7.8711299999999998E-4</c:v>
                </c:pt>
                <c:pt idx="122118" formatCode="0.00E+00">
                  <c:v>8.8635500000000002E-4</c:v>
                </c:pt>
                <c:pt idx="122119" formatCode="0.00E+00">
                  <c:v>9.8274499999999993E-4</c:v>
                </c:pt>
                <c:pt idx="122120" formatCode="0.00E+00">
                  <c:v>1.0762300000000001E-3</c:v>
                </c:pt>
                <c:pt idx="122121" formatCode="0.00E+00">
                  <c:v>1.16675E-3</c:v>
                </c:pt>
                <c:pt idx="122122" formatCode="0.00E+00">
                  <c:v>1.25427E-3</c:v>
                </c:pt>
                <c:pt idx="122123" formatCode="0.00E+00">
                  <c:v>1.3387399999999999E-3</c:v>
                </c:pt>
                <c:pt idx="122124" formatCode="0.00E+00">
                  <c:v>1.4201299999999999E-3</c:v>
                </c:pt>
                <c:pt idx="122125" formatCode="0.00E+00">
                  <c:v>1.4984200000000001E-3</c:v>
                </c:pt>
                <c:pt idx="122126" formatCode="0.00E+00">
                  <c:v>1.57357E-3</c:v>
                </c:pt>
                <c:pt idx="122127" formatCode="0.00E+00">
                  <c:v>1.6455700000000001E-3</c:v>
                </c:pt>
                <c:pt idx="122128" formatCode="0.00E+00">
                  <c:v>1.7144E-3</c:v>
                </c:pt>
                <c:pt idx="122129" formatCode="0.00E+00">
                  <c:v>1.78005E-3</c:v>
                </c:pt>
                <c:pt idx="122130" formatCode="0.00E+00">
                  <c:v>1.84253E-3</c:v>
                </c:pt>
                <c:pt idx="122131" formatCode="0.00E+00">
                  <c:v>1.90182E-3</c:v>
                </c:pt>
                <c:pt idx="122132" formatCode="0.00E+00">
                  <c:v>1.95795E-3</c:v>
                </c:pt>
                <c:pt idx="122133" formatCode="0.00E+00">
                  <c:v>2.0109099999999999E-3</c:v>
                </c:pt>
                <c:pt idx="122134" formatCode="0.00E+00">
                  <c:v>2.0607199999999998E-3</c:v>
                </c:pt>
                <c:pt idx="122135" formatCode="0.00E+00">
                  <c:v>2.1074100000000001E-3</c:v>
                </c:pt>
                <c:pt idx="122136" formatCode="0.00E+00">
                  <c:v>2.1509900000000002E-3</c:v>
                </c:pt>
                <c:pt idx="122137" formatCode="0.00E+00">
                  <c:v>2.1914999999999999E-3</c:v>
                </c:pt>
                <c:pt idx="122138" formatCode="0.00E+00">
                  <c:v>2.2289699999999998E-3</c:v>
                </c:pt>
                <c:pt idx="122139" formatCode="0.00E+00">
                  <c:v>2.2634399999999998E-3</c:v>
                </c:pt>
                <c:pt idx="122140" formatCode="0.00E+00">
                  <c:v>2.2949400000000001E-3</c:v>
                </c:pt>
                <c:pt idx="122141" formatCode="0.00E+00">
                  <c:v>2.3235199999999999E-3</c:v>
                </c:pt>
                <c:pt idx="122142" formatCode="0.00E+00">
                  <c:v>2.3492299999999999E-3</c:v>
                </c:pt>
                <c:pt idx="122143" formatCode="0.00E+00">
                  <c:v>2.3721300000000001E-3</c:v>
                </c:pt>
                <c:pt idx="122144" formatCode="0.00E+00">
                  <c:v>2.3922599999999998E-3</c:v>
                </c:pt>
                <c:pt idx="122145" formatCode="0.00E+00">
                  <c:v>2.40968E-3</c:v>
                </c:pt>
                <c:pt idx="122146" formatCode="0.00E+00">
                  <c:v>2.4244700000000002E-3</c:v>
                </c:pt>
                <c:pt idx="122147" formatCode="0.00E+00">
                  <c:v>2.4366700000000002E-3</c:v>
                </c:pt>
                <c:pt idx="122148" formatCode="0.00E+00">
                  <c:v>2.4463599999999999E-3</c:v>
                </c:pt>
                <c:pt idx="122149" formatCode="0.00E+00">
                  <c:v>2.4536100000000002E-3</c:v>
                </c:pt>
                <c:pt idx="122150" formatCode="0.00E+00">
                  <c:v>2.4584899999999998E-3</c:v>
                </c:pt>
                <c:pt idx="122151" formatCode="0.00E+00">
                  <c:v>2.4610700000000001E-3</c:v>
                </c:pt>
                <c:pt idx="122152" formatCode="0.00E+00">
                  <c:v>2.4614300000000001E-3</c:v>
                </c:pt>
                <c:pt idx="122153" formatCode="0.00E+00">
                  <c:v>2.4596499999999999E-3</c:v>
                </c:pt>
                <c:pt idx="122154" formatCode="0.00E+00">
                  <c:v>2.4558100000000001E-3</c:v>
                </c:pt>
                <c:pt idx="122155" formatCode="0.00E+00">
                  <c:v>2.44998E-3</c:v>
                </c:pt>
                <c:pt idx="122156" formatCode="0.00E+00">
                  <c:v>2.4422599999999999E-3</c:v>
                </c:pt>
                <c:pt idx="122157" formatCode="0.00E+00">
                  <c:v>2.4327200000000002E-3</c:v>
                </c:pt>
                <c:pt idx="122158" formatCode="0.00E+00">
                  <c:v>2.42144E-3</c:v>
                </c:pt>
                <c:pt idx="122159" formatCode="0.00E+00">
                  <c:v>2.4085199999999999E-3</c:v>
                </c:pt>
                <c:pt idx="122160" formatCode="0.00E+00">
                  <c:v>2.3940300000000001E-3</c:v>
                </c:pt>
                <c:pt idx="122161" formatCode="0.00E+00">
                  <c:v>2.3780699999999999E-3</c:v>
                </c:pt>
                <c:pt idx="122162" formatCode="0.00E+00">
                  <c:v>2.3607099999999998E-3</c:v>
                </c:pt>
                <c:pt idx="122163" formatCode="0.00E+00">
                  <c:v>2.34205E-3</c:v>
                </c:pt>
                <c:pt idx="122164" formatCode="0.00E+00">
                  <c:v>2.3221700000000001E-3</c:v>
                </c:pt>
                <c:pt idx="122165" formatCode="0.00E+00">
                  <c:v>2.3011500000000001E-3</c:v>
                </c:pt>
                <c:pt idx="122166" formatCode="0.00E+00">
                  <c:v>2.2790900000000001E-3</c:v>
                </c:pt>
                <c:pt idx="122167" formatCode="0.00E+00">
                  <c:v>2.2560499999999999E-3</c:v>
                </c:pt>
                <c:pt idx="122168" formatCode="0.00E+00">
                  <c:v>2.2321300000000001E-3</c:v>
                </c:pt>
                <c:pt idx="122169" formatCode="0.00E+00">
                  <c:v>2.2074099999999999E-3</c:v>
                </c:pt>
                <c:pt idx="122170" formatCode="0.00E+00">
                  <c:v>2.1819700000000001E-3</c:v>
                </c:pt>
                <c:pt idx="122171" formatCode="0.00E+00">
                  <c:v>2.1558800000000002E-3</c:v>
                </c:pt>
                <c:pt idx="122172" formatCode="0.00E+00">
                  <c:v>2.1292300000000002E-3</c:v>
                </c:pt>
                <c:pt idx="122173" formatCode="0.00E+00">
                  <c:v>2.10209E-3</c:v>
                </c:pt>
                <c:pt idx="122174" formatCode="0.00E+00">
                  <c:v>2.0745400000000002E-3</c:v>
                </c:pt>
                <c:pt idx="122175" formatCode="0.00E+00">
                  <c:v>2.0466400000000002E-3</c:v>
                </c:pt>
                <c:pt idx="122176" formatCode="0.00E+00">
                  <c:v>2.0184700000000001E-3</c:v>
                </c:pt>
                <c:pt idx="122177" formatCode="0.00E+00">
                  <c:v>1.9900999999999999E-3</c:v>
                </c:pt>
                <c:pt idx="122178" formatCode="0.00E+00">
                  <c:v>1.96159E-3</c:v>
                </c:pt>
                <c:pt idx="122179" formatCode="0.00E+00">
                  <c:v>1.933E-3</c:v>
                </c:pt>
                <c:pt idx="122180" formatCode="0.00E+00">
                  <c:v>1.9044000000000001E-3</c:v>
                </c:pt>
                <c:pt idx="122181" formatCode="0.00E+00">
                  <c:v>1.8758500000000001E-3</c:v>
                </c:pt>
                <c:pt idx="122182" formatCode="0.00E+00">
                  <c:v>1.84739E-3</c:v>
                </c:pt>
                <c:pt idx="122183" formatCode="0.00E+00">
                  <c:v>1.81908E-3</c:v>
                </c:pt>
                <c:pt idx="122184" formatCode="0.00E+00">
                  <c:v>1.79098E-3</c:v>
                </c:pt>
                <c:pt idx="122185" formatCode="0.00E+00">
                  <c:v>1.76312E-3</c:v>
                </c:pt>
                <c:pt idx="122186" formatCode="0.00E+00">
                  <c:v>1.7355599999999999E-3</c:v>
                </c:pt>
                <c:pt idx="122187" formatCode="0.00E+00">
                  <c:v>1.7083199999999999E-3</c:v>
                </c:pt>
                <c:pt idx="122188" formatCode="0.00E+00">
                  <c:v>1.6814600000000001E-3</c:v>
                </c:pt>
                <c:pt idx="122189" formatCode="0.00E+00">
                  <c:v>1.6550099999999999E-3</c:v>
                </c:pt>
                <c:pt idx="122190" formatCode="0.00E+00">
                  <c:v>1.6289799999999999E-3</c:v>
                </c:pt>
                <c:pt idx="122191" formatCode="0.00E+00">
                  <c:v>1.6034300000000001E-3</c:v>
                </c:pt>
                <c:pt idx="122192" formatCode="0.00E+00">
                  <c:v>1.57836E-3</c:v>
                </c:pt>
                <c:pt idx="122193" formatCode="0.00E+00">
                  <c:v>1.5537999999999999E-3</c:v>
                </c:pt>
                <c:pt idx="122194" formatCode="0.00E+00">
                  <c:v>1.52977E-3</c:v>
                </c:pt>
                <c:pt idx="122195" formatCode="0.00E+00">
                  <c:v>1.50629E-3</c:v>
                </c:pt>
                <c:pt idx="122196" formatCode="0.00E+00">
                  <c:v>1.48336E-3</c:v>
                </c:pt>
                <c:pt idx="122197" formatCode="0.00E+00">
                  <c:v>1.4609899999999999E-3</c:v>
                </c:pt>
                <c:pt idx="122198" formatCode="0.00E+00">
                  <c:v>1.4392000000000001E-3</c:v>
                </c:pt>
                <c:pt idx="122199" formatCode="0.00E+00">
                  <c:v>1.41797E-3</c:v>
                </c:pt>
                <c:pt idx="122200" formatCode="0.00E+00">
                  <c:v>1.3973200000000001E-3</c:v>
                </c:pt>
                <c:pt idx="122201" formatCode="0.00E+00">
                  <c:v>1.3772299999999999E-3</c:v>
                </c:pt>
                <c:pt idx="122202" formatCode="0.00E+00">
                  <c:v>1.35771E-3</c:v>
                </c:pt>
                <c:pt idx="122203" formatCode="0.00E+00">
                  <c:v>1.33873E-3</c:v>
                </c:pt>
                <c:pt idx="122204" formatCode="0.00E+00">
                  <c:v>1.32029E-3</c:v>
                </c:pt>
                <c:pt idx="122205" formatCode="0.00E+00">
                  <c:v>1.30237E-3</c:v>
                </c:pt>
                <c:pt idx="122206" formatCode="0.00E+00">
                  <c:v>1.28495E-3</c:v>
                </c:pt>
                <c:pt idx="122207" formatCode="0.00E+00">
                  <c:v>1.2680199999999999E-3</c:v>
                </c:pt>
                <c:pt idx="122208" formatCode="0.00E+00">
                  <c:v>1.25154E-3</c:v>
                </c:pt>
                <c:pt idx="122209" formatCode="0.00E+00">
                  <c:v>1.2355000000000001E-3</c:v>
                </c:pt>
                <c:pt idx="122210" formatCode="0.00E+00">
                  <c:v>1.2198599999999999E-3</c:v>
                </c:pt>
                <c:pt idx="122211" formatCode="0.00E+00">
                  <c:v>1.20459E-3</c:v>
                </c:pt>
                <c:pt idx="122212" formatCode="0.00E+00">
                  <c:v>1.1896599999999999E-3</c:v>
                </c:pt>
                <c:pt idx="122213" formatCode="0.00E+00">
                  <c:v>1.17504E-3</c:v>
                </c:pt>
                <c:pt idx="122214" formatCode="0.00E+00">
                  <c:v>1.1606800000000001E-3</c:v>
                </c:pt>
                <c:pt idx="122215" formatCode="0.00E+00">
                  <c:v>1.14656E-3</c:v>
                </c:pt>
                <c:pt idx="122216" formatCode="0.00E+00">
                  <c:v>1.13262E-3</c:v>
                </c:pt>
                <c:pt idx="122217" formatCode="0.00E+00">
                  <c:v>1.1188299999999999E-3</c:v>
                </c:pt>
                <c:pt idx="122218" formatCode="0.00E+00">
                  <c:v>1.1051399999999999E-3</c:v>
                </c:pt>
                <c:pt idx="122219" formatCode="0.00E+00">
                  <c:v>1.09151E-3</c:v>
                </c:pt>
                <c:pt idx="122220" formatCode="0.00E+00">
                  <c:v>1.0778999999999999E-3</c:v>
                </c:pt>
                <c:pt idx="122221" formatCode="0.00E+00">
                  <c:v>1.0642500000000001E-3</c:v>
                </c:pt>
                <c:pt idx="122222" formatCode="0.00E+00">
                  <c:v>1.05053E-3</c:v>
                </c:pt>
                <c:pt idx="122223" formatCode="0.00E+00">
                  <c:v>1.03667E-3</c:v>
                </c:pt>
                <c:pt idx="122224" formatCode="0.00E+00">
                  <c:v>1.02264E-3</c:v>
                </c:pt>
                <c:pt idx="122225" formatCode="0.00E+00">
                  <c:v>1.0083799999999999E-3</c:v>
                </c:pt>
                <c:pt idx="122226" formatCode="0.00E+00">
                  <c:v>9.9384899999999999E-4</c:v>
                </c:pt>
                <c:pt idx="122227" formatCode="0.00E+00">
                  <c:v>9.7899199999999993E-4</c:v>
                </c:pt>
                <c:pt idx="122228" formatCode="0.00E+00">
                  <c:v>9.6376000000000003E-4</c:v>
                </c:pt>
                <c:pt idx="122229" formatCode="0.00E+00">
                  <c:v>9.4810599999999999E-4</c:v>
                </c:pt>
                <c:pt idx="122230" formatCode="0.00E+00">
                  <c:v>9.3198100000000002E-4</c:v>
                </c:pt>
                <c:pt idx="122231" formatCode="0.00E+00">
                  <c:v>9.1533700000000001E-4</c:v>
                </c:pt>
                <c:pt idx="122232" formatCode="0.00E+00">
                  <c:v>8.9812500000000005E-4</c:v>
                </c:pt>
                <c:pt idx="122233" formatCode="0.00E+00">
                  <c:v>8.80301E-4</c:v>
                </c:pt>
                <c:pt idx="122234" formatCode="0.00E+00">
                  <c:v>8.6181699999999997E-4</c:v>
                </c:pt>
                <c:pt idx="122235" formatCode="0.00E+00">
                  <c:v>8.4262900000000001E-4</c:v>
                </c:pt>
                <c:pt idx="122236" formatCode="0.00E+00">
                  <c:v>8.2269500000000002E-4</c:v>
                </c:pt>
                <c:pt idx="122237" formatCode="0.00E+00">
                  <c:v>8.0197199999999997E-4</c:v>
                </c:pt>
                <c:pt idx="122238" formatCode="0.00E+00">
                  <c:v>7.8041899999999997E-4</c:v>
                </c:pt>
                <c:pt idx="122239" formatCode="0.00E+00">
                  <c:v>7.5799899999999998E-4</c:v>
                </c:pt>
                <c:pt idx="122240" formatCode="0.00E+00">
                  <c:v>7.3467300000000003E-4</c:v>
                </c:pt>
                <c:pt idx="122241" formatCode="0.00E+00">
                  <c:v>7.1040800000000005E-4</c:v>
                </c:pt>
                <c:pt idx="122242" formatCode="0.00E+00">
                  <c:v>6.8517000000000003E-4</c:v>
                </c:pt>
                <c:pt idx="122243" formatCode="0.00E+00">
                  <c:v>6.5892700000000002E-4</c:v>
                </c:pt>
                <c:pt idx="122244" formatCode="0.00E+00">
                  <c:v>6.3165200000000002E-4</c:v>
                </c:pt>
                <c:pt idx="122245" formatCode="0.00E+00">
                  <c:v>6.0331899999999995E-4</c:v>
                </c:pt>
                <c:pt idx="122246" formatCode="0.00E+00">
                  <c:v>5.7390200000000005E-4</c:v>
                </c:pt>
                <c:pt idx="122247" formatCode="0.00E+00">
                  <c:v>5.4338100000000001E-4</c:v>
                </c:pt>
                <c:pt idx="122248" formatCode="0.00E+00">
                  <c:v>5.1173799999999997E-4</c:v>
                </c:pt>
                <c:pt idx="122249" formatCode="0.00E+00">
                  <c:v>4.7895499999999998E-4</c:v>
                </c:pt>
                <c:pt idx="122250" formatCode="0.00E+00">
                  <c:v>4.4502099999999998E-4</c:v>
                </c:pt>
                <c:pt idx="122251" formatCode="0.00E+00">
                  <c:v>4.09925E-4</c:v>
                </c:pt>
                <c:pt idx="122252" formatCode="0.00E+00">
                  <c:v>3.7366E-4</c:v>
                </c:pt>
                <c:pt idx="122253" formatCode="0.00E+00">
                  <c:v>3.3621999999999998E-4</c:v>
                </c:pt>
                <c:pt idx="122254" formatCode="0.00E+00">
                  <c:v>2.9760600000000001E-4</c:v>
                </c:pt>
                <c:pt idx="122255" formatCode="0.00E+00">
                  <c:v>2.5781799999999999E-4</c:v>
                </c:pt>
                <c:pt idx="122256" formatCode="0.00E+00">
                  <c:v>2.1686200000000001E-4</c:v>
                </c:pt>
                <c:pt idx="122257" formatCode="0.00E+00">
                  <c:v>1.7474600000000001E-4</c:v>
                </c:pt>
                <c:pt idx="122258" formatCode="0.00E+00">
                  <c:v>1.31481E-4</c:v>
                </c:pt>
                <c:pt idx="122259" formatCode="0.00E+00">
                  <c:v>8.7082499999999998E-5</c:v>
                </c:pt>
                <c:pt idx="122260" formatCode="0.00E+00">
                  <c:v>4.1567199999999997E-5</c:v>
                </c:pt>
                <c:pt idx="122261" formatCode="0.00E+00">
                  <c:v>-5.0434200000000004E-6</c:v>
                </c:pt>
                <c:pt idx="122262" formatCode="0.00E+00">
                  <c:v>-5.2725000000000001E-5</c:v>
                </c:pt>
                <c:pt idx="122263" formatCode="0.00E+00">
                  <c:v>-1.0145E-4</c:v>
                </c:pt>
                <c:pt idx="122264" formatCode="0.00E+00">
                  <c:v>-1.5118799999999999E-4</c:v>
                </c:pt>
                <c:pt idx="122265" formatCode="0.00E+00">
                  <c:v>-2.01905E-4</c:v>
                </c:pt>
                <c:pt idx="122266" formatCode="0.00E+00">
                  <c:v>-2.53563E-4</c:v>
                </c:pt>
                <c:pt idx="122267" formatCode="0.00E+00">
                  <c:v>-3.06123E-4</c:v>
                </c:pt>
                <c:pt idx="122268" formatCode="0.00E+00">
                  <c:v>-3.5954100000000001E-4</c:v>
                </c:pt>
                <c:pt idx="122269" formatCode="0.00E+00">
                  <c:v>-4.1377100000000001E-4</c:v>
                </c:pt>
                <c:pt idx="122270" formatCode="0.00E+00">
                  <c:v>-4.6876300000000002E-4</c:v>
                </c:pt>
                <c:pt idx="122271" formatCode="0.00E+00">
                  <c:v>-5.2446600000000002E-4</c:v>
                </c:pt>
                <c:pt idx="122272" formatCode="0.00E+00">
                  <c:v>-5.8082299999999995E-4</c:v>
                </c:pt>
                <c:pt idx="122273" formatCode="0.00E+00">
                  <c:v>-6.3777799999999998E-4</c:v>
                </c:pt>
                <c:pt idx="122274" formatCode="0.00E+00">
                  <c:v>-6.9527E-4</c:v>
                </c:pt>
                <c:pt idx="122275" formatCode="0.00E+00">
                  <c:v>-7.5323499999999999E-4</c:v>
                </c:pt>
                <c:pt idx="122276" formatCode="0.00E+00">
                  <c:v>-8.11607E-4</c:v>
                </c:pt>
                <c:pt idx="122277" formatCode="0.00E+00">
                  <c:v>-8.7031999999999995E-4</c:v>
                </c:pt>
                <c:pt idx="122278" formatCode="0.00E+00">
                  <c:v>-9.2930200000000001E-4</c:v>
                </c:pt>
                <c:pt idx="122279" formatCode="0.00E+00">
                  <c:v>-9.8848100000000004E-4</c:v>
                </c:pt>
                <c:pt idx="122280" formatCode="0.00E+00">
                  <c:v>-1.0477799999999999E-3</c:v>
                </c:pt>
                <c:pt idx="122281" formatCode="0.00E+00">
                  <c:v>-1.10713E-3</c:v>
                </c:pt>
                <c:pt idx="122282" formatCode="0.00E+00">
                  <c:v>-1.1664399999999999E-3</c:v>
                </c:pt>
                <c:pt idx="122283" formatCode="0.00E+00">
                  <c:v>-1.22565E-3</c:v>
                </c:pt>
                <c:pt idx="122284" formatCode="0.00E+00">
                  <c:v>-1.28465E-3</c:v>
                </c:pt>
                <c:pt idx="122285" formatCode="0.00E+00">
                  <c:v>-1.3433799999999999E-3</c:v>
                </c:pt>
                <c:pt idx="122286" formatCode="0.00E+00">
                  <c:v>-1.40175E-3</c:v>
                </c:pt>
                <c:pt idx="122287" formatCode="0.00E+00">
                  <c:v>-1.4596699999999999E-3</c:v>
                </c:pt>
                <c:pt idx="122288" formatCode="0.00E+00">
                  <c:v>-1.51706E-3</c:v>
                </c:pt>
                <c:pt idx="122289" formatCode="0.00E+00">
                  <c:v>-1.57383E-3</c:v>
                </c:pt>
                <c:pt idx="122290" formatCode="0.00E+00">
                  <c:v>-1.6298899999999999E-3</c:v>
                </c:pt>
                <c:pt idx="122291" formatCode="0.00E+00">
                  <c:v>-1.6851500000000001E-3</c:v>
                </c:pt>
                <c:pt idx="122292" formatCode="0.00E+00">
                  <c:v>-1.73953E-3</c:v>
                </c:pt>
                <c:pt idx="122293" formatCode="0.00E+00">
                  <c:v>-1.7929300000000001E-3</c:v>
                </c:pt>
                <c:pt idx="122294" formatCode="0.00E+00">
                  <c:v>-1.84527E-3</c:v>
                </c:pt>
                <c:pt idx="122295" formatCode="0.00E+00">
                  <c:v>-1.89645E-3</c:v>
                </c:pt>
                <c:pt idx="122296" formatCode="0.00E+00">
                  <c:v>-1.9464E-3</c:v>
                </c:pt>
                <c:pt idx="122297" formatCode="0.00E+00">
                  <c:v>-1.9950200000000001E-3</c:v>
                </c:pt>
                <c:pt idx="122298" formatCode="0.00E+00">
                  <c:v>-2.04222E-3</c:v>
                </c:pt>
                <c:pt idx="122299" formatCode="0.00E+00">
                  <c:v>-2.0879200000000001E-3</c:v>
                </c:pt>
                <c:pt idx="122300" formatCode="0.00E+00">
                  <c:v>-2.13204E-3</c:v>
                </c:pt>
                <c:pt idx="122301" formatCode="0.00E+00">
                  <c:v>-2.1744799999999999E-3</c:v>
                </c:pt>
                <c:pt idx="122302" formatCode="0.00E+00">
                  <c:v>-2.2151699999999998E-3</c:v>
                </c:pt>
                <c:pt idx="122303" formatCode="0.00E+00">
                  <c:v>-2.2540199999999998E-3</c:v>
                </c:pt>
                <c:pt idx="122304" formatCode="0.00E+00">
                  <c:v>-2.2909599999999999E-3</c:v>
                </c:pt>
                <c:pt idx="122305" formatCode="0.00E+00">
                  <c:v>-2.3259000000000001E-3</c:v>
                </c:pt>
                <c:pt idx="122306" formatCode="0.00E+00">
                  <c:v>-2.35878E-3</c:v>
                </c:pt>
                <c:pt idx="122307" formatCode="0.00E+00">
                  <c:v>-2.3895100000000001E-3</c:v>
                </c:pt>
                <c:pt idx="122308" formatCode="0.00E+00">
                  <c:v>-2.4180299999999998E-3</c:v>
                </c:pt>
                <c:pt idx="122309" formatCode="0.00E+00">
                  <c:v>-2.4442600000000002E-3</c:v>
                </c:pt>
                <c:pt idx="122310" formatCode="0.00E+00">
                  <c:v>-2.4681500000000001E-3</c:v>
                </c:pt>
                <c:pt idx="122311" formatCode="0.00E+00">
                  <c:v>-2.4896200000000001E-3</c:v>
                </c:pt>
                <c:pt idx="122312" formatCode="0.00E+00">
                  <c:v>-2.50862E-3</c:v>
                </c:pt>
                <c:pt idx="122313" formatCode="0.00E+00">
                  <c:v>-2.5250899999999998E-3</c:v>
                </c:pt>
                <c:pt idx="122314" formatCode="0.00E+00">
                  <c:v>-2.5389700000000002E-3</c:v>
                </c:pt>
                <c:pt idx="122315" formatCode="0.00E+00">
                  <c:v>-2.5502099999999998E-3</c:v>
                </c:pt>
                <c:pt idx="122316" formatCode="0.00E+00">
                  <c:v>-2.5587700000000001E-3</c:v>
                </c:pt>
                <c:pt idx="122317" formatCode="0.00E+00">
                  <c:v>-2.5646000000000002E-3</c:v>
                </c:pt>
                <c:pt idx="122318" formatCode="0.00E+00">
                  <c:v>-2.5676499999999999E-3</c:v>
                </c:pt>
                <c:pt idx="122319" formatCode="0.00E+00">
                  <c:v>-2.5679000000000001E-3</c:v>
                </c:pt>
                <c:pt idx="122320" formatCode="0.00E+00">
                  <c:v>-2.5653199999999998E-3</c:v>
                </c:pt>
                <c:pt idx="122321" formatCode="0.00E+00">
                  <c:v>-2.5598600000000002E-3</c:v>
                </c:pt>
                <c:pt idx="122322" formatCode="0.00E+00">
                  <c:v>-2.5515099999999999E-3</c:v>
                </c:pt>
                <c:pt idx="122323" formatCode="0.00E+00">
                  <c:v>-2.54024E-3</c:v>
                </c:pt>
                <c:pt idx="122324" formatCode="0.00E+00">
                  <c:v>-2.5260399999999998E-3</c:v>
                </c:pt>
                <c:pt idx="122325" formatCode="0.00E+00">
                  <c:v>-2.5089000000000001E-3</c:v>
                </c:pt>
                <c:pt idx="122326" formatCode="0.00E+00">
                  <c:v>-2.4888000000000002E-3</c:v>
                </c:pt>
                <c:pt idx="122327" formatCode="0.00E+00">
                  <c:v>-2.4657500000000001E-3</c:v>
                </c:pt>
                <c:pt idx="122328" formatCode="0.00E+00">
                  <c:v>-2.4397400000000001E-3</c:v>
                </c:pt>
                <c:pt idx="122329" formatCode="0.00E+00">
                  <c:v>-2.4107899999999999E-3</c:v>
                </c:pt>
                <c:pt idx="122330" formatCode="0.00E+00">
                  <c:v>-2.3788899999999998E-3</c:v>
                </c:pt>
                <c:pt idx="122331" formatCode="0.00E+00">
                  <c:v>-2.3440700000000002E-3</c:v>
                </c:pt>
                <c:pt idx="122332" formatCode="0.00E+00">
                  <c:v>-2.30634E-3</c:v>
                </c:pt>
                <c:pt idx="122333" formatCode="0.00E+00">
                  <c:v>-2.2657200000000001E-3</c:v>
                </c:pt>
                <c:pt idx="122334" formatCode="0.00E+00">
                  <c:v>-2.2222499999999998E-3</c:v>
                </c:pt>
                <c:pt idx="122335" formatCode="0.00E+00">
                  <c:v>-2.1759599999999998E-3</c:v>
                </c:pt>
                <c:pt idx="122336" formatCode="0.00E+00">
                  <c:v>-2.1268699999999999E-3</c:v>
                </c:pt>
                <c:pt idx="122337" formatCode="0.00E+00">
                  <c:v>-2.0750500000000002E-3</c:v>
                </c:pt>
                <c:pt idx="122338" formatCode="0.00E+00">
                  <c:v>-2.02052E-3</c:v>
                </c:pt>
                <c:pt idx="122339" formatCode="0.00E+00">
                  <c:v>-1.96335E-3</c:v>
                </c:pt>
                <c:pt idx="122340" formatCode="0.00E+00">
                  <c:v>-1.90358E-3</c:v>
                </c:pt>
                <c:pt idx="122341" formatCode="0.00E+00">
                  <c:v>-1.8412700000000001E-3</c:v>
                </c:pt>
                <c:pt idx="122342" formatCode="0.00E+00">
                  <c:v>-1.7765000000000001E-3</c:v>
                </c:pt>
                <c:pt idx="122343" formatCode="0.00E+00">
                  <c:v>-1.7093200000000001E-3</c:v>
                </c:pt>
                <c:pt idx="122344" formatCode="0.00E+00">
                  <c:v>-1.63981E-3</c:v>
                </c:pt>
                <c:pt idx="122345" formatCode="0.00E+00">
                  <c:v>-1.5680399999999999E-3</c:v>
                </c:pt>
                <c:pt idx="122346" formatCode="0.00E+00">
                  <c:v>-1.4940999999999999E-3</c:v>
                </c:pt>
                <c:pt idx="122347" formatCode="0.00E+00">
                  <c:v>-1.4180600000000001E-3</c:v>
                </c:pt>
                <c:pt idx="122348" formatCode="0.00E+00">
                  <c:v>-1.3400199999999999E-3</c:v>
                </c:pt>
                <c:pt idx="122349" formatCode="0.00E+00">
                  <c:v>-1.2600599999999999E-3</c:v>
                </c:pt>
                <c:pt idx="122350" formatCode="0.00E+00">
                  <c:v>-1.17829E-3</c:v>
                </c:pt>
                <c:pt idx="122351" formatCode="0.00E+00">
                  <c:v>-1.09479E-3</c:v>
                </c:pt>
                <c:pt idx="122352" formatCode="0.00E+00">
                  <c:v>-1.00968E-3</c:v>
                </c:pt>
                <c:pt idx="122353" formatCode="0.00E+00">
                  <c:v>-9.23049E-4</c:v>
                </c:pt>
                <c:pt idx="122354" formatCode="0.00E+00">
                  <c:v>-8.3500999999999996E-4</c:v>
                </c:pt>
                <c:pt idx="122355" formatCode="0.00E+00">
                  <c:v>-7.4567399999999999E-4</c:v>
                </c:pt>
                <c:pt idx="122356" formatCode="0.00E+00">
                  <c:v>-6.5515400000000002E-4</c:v>
                </c:pt>
                <c:pt idx="122357" formatCode="0.00E+00">
                  <c:v>-5.6356400000000001E-4</c:v>
                </c:pt>
                <c:pt idx="122358" formatCode="0.00E+00">
                  <c:v>-4.7102299999999999E-4</c:v>
                </c:pt>
                <c:pt idx="122359" formatCode="0.00E+00">
                  <c:v>-3.7764999999999999E-4</c:v>
                </c:pt>
                <c:pt idx="122360" formatCode="0.00E+00">
                  <c:v>-2.8356799999999999E-4</c:v>
                </c:pt>
                <c:pt idx="122361" formatCode="0.00E+00">
                  <c:v>-1.88901E-4</c:v>
                </c:pt>
                <c:pt idx="122362" formatCode="0.00E+00">
                  <c:v>-9.3772700000000004E-5</c:v>
                </c:pt>
                <c:pt idx="122363" formatCode="0.00E+00">
                  <c:v>1.68856E-6</c:v>
                </c:pt>
                <c:pt idx="122364" formatCode="0.00E+00">
                  <c:v>9.7355000000000006E-5</c:v>
                </c:pt>
                <c:pt idx="122365" formatCode="0.00E+00">
                  <c:v>1.93098E-4</c:v>
                </c:pt>
                <c:pt idx="122366" formatCode="0.00E+00">
                  <c:v>2.8878600000000002E-4</c:v>
                </c:pt>
                <c:pt idx="122367" formatCode="0.00E+00">
                  <c:v>3.8429000000000002E-4</c:v>
                </c:pt>
                <c:pt idx="122368" formatCode="0.00E+00">
                  <c:v>4.7947799999999998E-4</c:v>
                </c:pt>
                <c:pt idx="122369" formatCode="0.00E+00">
                  <c:v>5.7421900000000005E-4</c:v>
                </c:pt>
                <c:pt idx="122370" formatCode="0.00E+00">
                  <c:v>6.6838200000000003E-4</c:v>
                </c:pt>
                <c:pt idx="122371" formatCode="0.00E+00">
                  <c:v>7.6183399999999997E-4</c:v>
                </c:pt>
                <c:pt idx="122372" formatCode="0.00E+00">
                  <c:v>8.5444600000000002E-4</c:v>
                </c:pt>
                <c:pt idx="122373" formatCode="0.00E+00">
                  <c:v>9.4608699999999997E-4</c:v>
                </c:pt>
                <c:pt idx="122374" formatCode="0.00E+00">
                  <c:v>1.03663E-3</c:v>
                </c:pt>
                <c:pt idx="122375" formatCode="0.00E+00">
                  <c:v>1.12594E-3</c:v>
                </c:pt>
                <c:pt idx="122376" formatCode="0.00E+00">
                  <c:v>1.21389E-3</c:v>
                </c:pt>
                <c:pt idx="122377" formatCode="0.00E+00">
                  <c:v>1.3003699999999999E-3</c:v>
                </c:pt>
                <c:pt idx="122378" formatCode="0.00E+00">
                  <c:v>1.3852300000000001E-3</c:v>
                </c:pt>
                <c:pt idx="122379" formatCode="0.00E+00">
                  <c:v>1.4683700000000001E-3</c:v>
                </c:pt>
                <c:pt idx="122380" formatCode="0.00E+00">
                  <c:v>1.54966E-3</c:v>
                </c:pt>
                <c:pt idx="122381" formatCode="0.00E+00">
                  <c:v>1.6289799999999999E-3</c:v>
                </c:pt>
                <c:pt idx="122382" formatCode="0.00E+00">
                  <c:v>1.7062100000000001E-3</c:v>
                </c:pt>
                <c:pt idx="122383" formatCode="0.00E+00">
                  <c:v>1.7812500000000001E-3</c:v>
                </c:pt>
                <c:pt idx="122384" formatCode="0.00E+00">
                  <c:v>1.8539800000000001E-3</c:v>
                </c:pt>
                <c:pt idx="122385" formatCode="0.00E+00">
                  <c:v>1.9243000000000001E-3</c:v>
                </c:pt>
                <c:pt idx="122386" formatCode="0.00E+00">
                  <c:v>1.9921000000000001E-3</c:v>
                </c:pt>
                <c:pt idx="122387" formatCode="0.00E+00">
                  <c:v>2.0572699999999999E-3</c:v>
                </c:pt>
                <c:pt idx="122388" formatCode="0.00E+00">
                  <c:v>2.1197299999999998E-3</c:v>
                </c:pt>
                <c:pt idx="122389" formatCode="0.00E+00">
                  <c:v>2.1793799999999999E-3</c:v>
                </c:pt>
                <c:pt idx="122390" formatCode="0.00E+00">
                  <c:v>2.2361299999999998E-3</c:v>
                </c:pt>
                <c:pt idx="122391" formatCode="0.00E+00">
                  <c:v>2.2898800000000002E-3</c:v>
                </c:pt>
                <c:pt idx="122392" formatCode="0.00E+00">
                  <c:v>2.3405700000000002E-3</c:v>
                </c:pt>
                <c:pt idx="122393" formatCode="0.00E+00">
                  <c:v>2.3881100000000001E-3</c:v>
                </c:pt>
                <c:pt idx="122394" formatCode="0.00E+00">
                  <c:v>2.4324300000000002E-3</c:v>
                </c:pt>
                <c:pt idx="122395" formatCode="0.00E+00">
                  <c:v>2.4734599999999998E-3</c:v>
                </c:pt>
                <c:pt idx="122396" formatCode="0.00E+00">
                  <c:v>2.5111299999999999E-3</c:v>
                </c:pt>
                <c:pt idx="122397" formatCode="0.00E+00">
                  <c:v>2.5453899999999998E-3</c:v>
                </c:pt>
                <c:pt idx="122398" formatCode="0.00E+00">
                  <c:v>2.5761899999999999E-3</c:v>
                </c:pt>
                <c:pt idx="122399" formatCode="0.00E+00">
                  <c:v>2.6034700000000001E-3</c:v>
                </c:pt>
                <c:pt idx="122400" formatCode="0.00E+00">
                  <c:v>2.6271799999999998E-3</c:v>
                </c:pt>
                <c:pt idx="122401" formatCode="0.00E+00">
                  <c:v>2.6473E-3</c:v>
                </c:pt>
                <c:pt idx="122402" formatCode="0.00E+00">
                  <c:v>2.6637800000000001E-3</c:v>
                </c:pt>
                <c:pt idx="122403" formatCode="0.00E+00">
                  <c:v>2.67659E-3</c:v>
                </c:pt>
                <c:pt idx="122404" formatCode="0.00E+00">
                  <c:v>2.6857199999999999E-3</c:v>
                </c:pt>
                <c:pt idx="122405" formatCode="0.00E+00">
                  <c:v>2.6911499999999998E-3</c:v>
                </c:pt>
                <c:pt idx="122406" formatCode="0.00E+00">
                  <c:v>2.6928500000000001E-3</c:v>
                </c:pt>
                <c:pt idx="122407" formatCode="0.00E+00">
                  <c:v>2.6908399999999999E-3</c:v>
                </c:pt>
                <c:pt idx="122408" formatCode="0.00E+00">
                  <c:v>2.6850899999999998E-3</c:v>
                </c:pt>
                <c:pt idx="122409" formatCode="0.00E+00">
                  <c:v>2.67563E-3</c:v>
                </c:pt>
                <c:pt idx="122410" formatCode="0.00E+00">
                  <c:v>2.6624499999999998E-3</c:v>
                </c:pt>
                <c:pt idx="122411" formatCode="0.00E+00">
                  <c:v>2.6455799999999998E-3</c:v>
                </c:pt>
                <c:pt idx="122412" formatCode="0.00E+00">
                  <c:v>2.62503E-3</c:v>
                </c:pt>
                <c:pt idx="122413" formatCode="0.00E+00">
                  <c:v>2.6008200000000002E-3</c:v>
                </c:pt>
                <c:pt idx="122414" formatCode="0.00E+00">
                  <c:v>2.5730000000000002E-3</c:v>
                </c:pt>
                <c:pt idx="122415" formatCode="0.00E+00">
                  <c:v>2.5416000000000002E-3</c:v>
                </c:pt>
                <c:pt idx="122416" formatCode="0.00E+00">
                  <c:v>2.50666E-3</c:v>
                </c:pt>
                <c:pt idx="122417" formatCode="0.00E+00">
                  <c:v>2.4682300000000001E-3</c:v>
                </c:pt>
                <c:pt idx="122418" formatCode="0.00E+00">
                  <c:v>2.4263599999999998E-3</c:v>
                </c:pt>
                <c:pt idx="122419" formatCode="0.00E+00">
                  <c:v>2.3811100000000001E-3</c:v>
                </c:pt>
                <c:pt idx="122420" formatCode="0.00E+00">
                  <c:v>2.3325400000000001E-3</c:v>
                </c:pt>
                <c:pt idx="122421" formatCode="0.00E+00">
                  <c:v>2.28072E-3</c:v>
                </c:pt>
                <c:pt idx="122422" formatCode="0.00E+00">
                  <c:v>2.22573E-3</c:v>
                </c:pt>
                <c:pt idx="122423" formatCode="0.00E+00">
                  <c:v>2.1676500000000001E-3</c:v>
                </c:pt>
                <c:pt idx="122424" formatCode="0.00E+00">
                  <c:v>2.10655E-3</c:v>
                </c:pt>
                <c:pt idx="122425" formatCode="0.00E+00">
                  <c:v>2.0425199999999999E-3</c:v>
                </c:pt>
                <c:pt idx="122426" formatCode="0.00E+00">
                  <c:v>1.9756600000000002E-3</c:v>
                </c:pt>
                <c:pt idx="122427" formatCode="0.00E+00">
                  <c:v>1.9060699999999999E-3</c:v>
                </c:pt>
                <c:pt idx="122428" formatCode="0.00E+00">
                  <c:v>1.8338300000000001E-3</c:v>
                </c:pt>
                <c:pt idx="122429" formatCode="0.00E+00">
                  <c:v>1.7590699999999999E-3</c:v>
                </c:pt>
                <c:pt idx="122430" formatCode="0.00E+00">
                  <c:v>1.6818899999999999E-3</c:v>
                </c:pt>
                <c:pt idx="122431" formatCode="0.00E+00">
                  <c:v>1.60239E-3</c:v>
                </c:pt>
                <c:pt idx="122432" formatCode="0.00E+00">
                  <c:v>1.5207E-3</c:v>
                </c:pt>
                <c:pt idx="122433" formatCode="0.00E+00">
                  <c:v>1.4369300000000001E-3</c:v>
                </c:pt>
                <c:pt idx="122434" formatCode="0.00E+00">
                  <c:v>1.35122E-3</c:v>
                </c:pt>
                <c:pt idx="122435" formatCode="0.00E+00">
                  <c:v>1.2636699999999999E-3</c:v>
                </c:pt>
                <c:pt idx="122436" formatCode="0.00E+00">
                  <c:v>1.17443E-3</c:v>
                </c:pt>
                <c:pt idx="122437" formatCode="0.00E+00">
                  <c:v>1.0836299999999999E-3</c:v>
                </c:pt>
                <c:pt idx="122438" formatCode="0.00E+00">
                  <c:v>9.9138700000000004E-4</c:v>
                </c:pt>
                <c:pt idx="122439" formatCode="0.00E+00">
                  <c:v>8.9784999999999995E-4</c:v>
                </c:pt>
                <c:pt idx="122440" formatCode="0.00E+00">
                  <c:v>8.0315599999999997E-4</c:v>
                </c:pt>
                <c:pt idx="122441" formatCode="0.00E+00">
                  <c:v>7.0744199999999997E-4</c:v>
                </c:pt>
                <c:pt idx="122442" formatCode="0.00E+00">
                  <c:v>6.1085200000000005E-4</c:v>
                </c:pt>
                <c:pt idx="122443" formatCode="0.00E+00">
                  <c:v>5.1352799999999997E-4</c:v>
                </c:pt>
                <c:pt idx="122444" formatCode="0.00E+00">
                  <c:v>4.1561400000000002E-4</c:v>
                </c:pt>
                <c:pt idx="122445" formatCode="0.00E+00">
                  <c:v>3.1725600000000003E-4</c:v>
                </c:pt>
                <c:pt idx="122446" formatCode="0.00E+00">
                  <c:v>2.1859900000000001E-4</c:v>
                </c:pt>
                <c:pt idx="122447" formatCode="0.00E+00">
                  <c:v>1.1979100000000001E-4</c:v>
                </c:pt>
                <c:pt idx="122448" formatCode="0.00E+00">
                  <c:v>2.0976799999999999E-5</c:v>
                </c:pt>
                <c:pt idx="122449" formatCode="0.00E+00">
                  <c:v>-7.76949E-5</c:v>
                </c:pt>
                <c:pt idx="122450" formatCode="0.00E+00">
                  <c:v>-1.76078E-4</c:v>
                </c:pt>
                <c:pt idx="122451" formatCode="0.00E+00">
                  <c:v>-2.7402500000000001E-4</c:v>
                </c:pt>
                <c:pt idx="122452" formatCode="0.00E+00">
                  <c:v>-3.7139200000000001E-4</c:v>
                </c:pt>
                <c:pt idx="122453" formatCode="0.00E+00">
                  <c:v>-4.6803200000000001E-4</c:v>
                </c:pt>
                <c:pt idx="122454" formatCode="0.00E+00">
                  <c:v>-5.6380099999999995E-4</c:v>
                </c:pt>
                <c:pt idx="122455" formatCode="0.00E+00">
                  <c:v>-6.5855700000000004E-4</c:v>
                </c:pt>
                <c:pt idx="122456" formatCode="0.00E+00">
                  <c:v>-7.5215899999999997E-4</c:v>
                </c:pt>
                <c:pt idx="122457" formatCode="0.00E+00">
                  <c:v>-8.4446499999999997E-4</c:v>
                </c:pt>
                <c:pt idx="122458" formatCode="0.00E+00">
                  <c:v>-9.3534E-4</c:v>
                </c:pt>
                <c:pt idx="122459" formatCode="0.00E+00">
                  <c:v>-1.02465E-3</c:v>
                </c:pt>
                <c:pt idx="122460" formatCode="0.00E+00">
                  <c:v>-1.11225E-3</c:v>
                </c:pt>
                <c:pt idx="122461" formatCode="0.00E+00">
                  <c:v>-1.1980199999999999E-3</c:v>
                </c:pt>
                <c:pt idx="122462" formatCode="0.00E+00">
                  <c:v>-1.2818300000000001E-3</c:v>
                </c:pt>
                <c:pt idx="122463" formatCode="0.00E+00">
                  <c:v>-1.36356E-3</c:v>
                </c:pt>
                <c:pt idx="122464" formatCode="0.00E+00">
                  <c:v>-1.4430700000000001E-3</c:v>
                </c:pt>
                <c:pt idx="122465" formatCode="0.00E+00">
                  <c:v>-1.5202600000000001E-3</c:v>
                </c:pt>
                <c:pt idx="122466" formatCode="0.00E+00">
                  <c:v>-1.59501E-3</c:v>
                </c:pt>
                <c:pt idx="122467" formatCode="0.00E+00">
                  <c:v>-1.6672E-3</c:v>
                </c:pt>
                <c:pt idx="122468" formatCode="0.00E+00">
                  <c:v>-1.73672E-3</c:v>
                </c:pt>
                <c:pt idx="122469" formatCode="0.00E+00">
                  <c:v>-1.80349E-3</c:v>
                </c:pt>
                <c:pt idx="122470" formatCode="0.00E+00">
                  <c:v>-1.8673800000000001E-3</c:v>
                </c:pt>
                <c:pt idx="122471" formatCode="0.00E+00">
                  <c:v>-1.9283099999999999E-3</c:v>
                </c:pt>
                <c:pt idx="122472" formatCode="0.00E+00">
                  <c:v>-1.9861900000000001E-3</c:v>
                </c:pt>
                <c:pt idx="122473" formatCode="0.00E+00">
                  <c:v>-2.0409299999999998E-3</c:v>
                </c:pt>
                <c:pt idx="122474" formatCode="0.00E+00">
                  <c:v>-2.0924400000000001E-3</c:v>
                </c:pt>
                <c:pt idx="122475" formatCode="0.00E+00">
                  <c:v>-2.14066E-3</c:v>
                </c:pt>
                <c:pt idx="122476" formatCode="0.00E+00">
                  <c:v>-2.1855099999999999E-3</c:v>
                </c:pt>
                <c:pt idx="122477" formatCode="0.00E+00">
                  <c:v>-2.2269199999999999E-3</c:v>
                </c:pt>
                <c:pt idx="122478" formatCode="0.00E+00">
                  <c:v>-2.2648199999999999E-3</c:v>
                </c:pt>
                <c:pt idx="122479" formatCode="0.00E+00">
                  <c:v>-2.2991800000000001E-3</c:v>
                </c:pt>
                <c:pt idx="122480" formatCode="0.00E+00">
                  <c:v>-2.3299200000000001E-3</c:v>
                </c:pt>
                <c:pt idx="122481" formatCode="0.00E+00">
                  <c:v>-2.3570100000000001E-3</c:v>
                </c:pt>
                <c:pt idx="122482" formatCode="0.00E+00">
                  <c:v>-2.3804099999999999E-3</c:v>
                </c:pt>
                <c:pt idx="122483" formatCode="0.00E+00">
                  <c:v>-2.4000800000000002E-3</c:v>
                </c:pt>
                <c:pt idx="122484" formatCode="0.00E+00">
                  <c:v>-2.4159899999999998E-3</c:v>
                </c:pt>
                <c:pt idx="122485" formatCode="0.00E+00">
                  <c:v>-2.4281200000000002E-3</c:v>
                </c:pt>
                <c:pt idx="122486" formatCode="0.00E+00">
                  <c:v>-2.4364500000000002E-3</c:v>
                </c:pt>
                <c:pt idx="122487" formatCode="0.00E+00">
                  <c:v>-2.4409700000000002E-3</c:v>
                </c:pt>
                <c:pt idx="122488" formatCode="0.00E+00">
                  <c:v>-2.44167E-3</c:v>
                </c:pt>
                <c:pt idx="122489" formatCode="0.00E+00">
                  <c:v>-2.4385600000000002E-3</c:v>
                </c:pt>
                <c:pt idx="122490" formatCode="0.00E+00">
                  <c:v>-2.4316300000000002E-3</c:v>
                </c:pt>
                <c:pt idx="122491" formatCode="0.00E+00">
                  <c:v>-2.4209000000000001E-3</c:v>
                </c:pt>
                <c:pt idx="122492" formatCode="0.00E+00">
                  <c:v>-2.40639E-3</c:v>
                </c:pt>
                <c:pt idx="122493" formatCode="0.00E+00">
                  <c:v>-2.3881100000000001E-3</c:v>
                </c:pt>
                <c:pt idx="122494" formatCode="0.00E+00">
                  <c:v>-2.3660999999999999E-3</c:v>
                </c:pt>
                <c:pt idx="122495" formatCode="0.00E+00">
                  <c:v>-2.34038E-3</c:v>
                </c:pt>
                <c:pt idx="122496" formatCode="0.00E+00">
                  <c:v>-2.3110100000000001E-3</c:v>
                </c:pt>
                <c:pt idx="122497" formatCode="0.00E+00">
                  <c:v>-2.27801E-3</c:v>
                </c:pt>
                <c:pt idx="122498" formatCode="0.00E+00">
                  <c:v>-2.2414499999999999E-3</c:v>
                </c:pt>
                <c:pt idx="122499" formatCode="0.00E+00">
                  <c:v>-2.2013800000000002E-3</c:v>
                </c:pt>
                <c:pt idx="122500" formatCode="0.00E+00">
                  <c:v>-2.1578499999999998E-3</c:v>
                </c:pt>
                <c:pt idx="122501" formatCode="0.00E+00">
                  <c:v>-2.11094E-3</c:v>
                </c:pt>
                <c:pt idx="122502" formatCode="0.00E+00">
                  <c:v>-2.0607099999999999E-3</c:v>
                </c:pt>
                <c:pt idx="122503" formatCode="0.00E+00">
                  <c:v>-2.00724E-3</c:v>
                </c:pt>
                <c:pt idx="122504" formatCode="0.00E+00">
                  <c:v>-1.95061E-3</c:v>
                </c:pt>
                <c:pt idx="122505" formatCode="0.00E+00">
                  <c:v>-1.89091E-3</c:v>
                </c:pt>
                <c:pt idx="122506" formatCode="0.00E+00">
                  <c:v>-1.8282299999999999E-3</c:v>
                </c:pt>
                <c:pt idx="122507" formatCode="0.00E+00">
                  <c:v>-1.7626499999999999E-3</c:v>
                </c:pt>
                <c:pt idx="122508" formatCode="0.00E+00">
                  <c:v>-1.69428E-3</c:v>
                </c:pt>
                <c:pt idx="122509" formatCode="0.00E+00">
                  <c:v>-1.6232200000000001E-3</c:v>
                </c:pt>
                <c:pt idx="122510" formatCode="0.00E+00">
                  <c:v>-1.54959E-3</c:v>
                </c:pt>
                <c:pt idx="122511" formatCode="0.00E+00">
                  <c:v>-1.4734800000000001E-3</c:v>
                </c:pt>
                <c:pt idx="122512" formatCode="0.00E+00">
                  <c:v>-1.3950099999999999E-3</c:v>
                </c:pt>
                <c:pt idx="122513" formatCode="0.00E+00">
                  <c:v>-1.3143E-3</c:v>
                </c:pt>
                <c:pt idx="122514" formatCode="0.00E+00">
                  <c:v>-1.2314699999999999E-3</c:v>
                </c:pt>
                <c:pt idx="122515" formatCode="0.00E+00">
                  <c:v>-1.14664E-3</c:v>
                </c:pt>
                <c:pt idx="122516" formatCode="0.00E+00">
                  <c:v>-1.05995E-3</c:v>
                </c:pt>
                <c:pt idx="122517" formatCode="0.00E+00">
                  <c:v>-9.7151799999999999E-4</c:v>
                </c:pt>
                <c:pt idx="122518" formatCode="0.00E+00">
                  <c:v>-8.8147699999999998E-4</c:v>
                </c:pt>
                <c:pt idx="122519" formatCode="0.00E+00">
                  <c:v>-7.8996299999999997E-4</c:v>
                </c:pt>
                <c:pt idx="122520" formatCode="0.00E+00">
                  <c:v>-6.9711199999999995E-4</c:v>
                </c:pt>
                <c:pt idx="122521" formatCode="0.00E+00">
                  <c:v>-6.0306100000000001E-4</c:v>
                </c:pt>
                <c:pt idx="122522" formatCode="0.00E+00">
                  <c:v>-5.0795199999999999E-4</c:v>
                </c:pt>
                <c:pt idx="122523" formatCode="0.00E+00">
                  <c:v>-4.1192600000000001E-4</c:v>
                </c:pt>
                <c:pt idx="122524" formatCode="0.00E+00">
                  <c:v>-3.1512400000000001E-4</c:v>
                </c:pt>
                <c:pt idx="122525" formatCode="0.00E+00">
                  <c:v>-2.17691E-4</c:v>
                </c:pt>
                <c:pt idx="122526" formatCode="0.00E+00">
                  <c:v>-1.19771E-4</c:v>
                </c:pt>
                <c:pt idx="122527" formatCode="0.00E+00">
                  <c:v>-2.1508399999999999E-5</c:v>
                </c:pt>
                <c:pt idx="122528" formatCode="0.00E+00">
                  <c:v>7.6950299999999994E-5</c:v>
                </c:pt>
                <c:pt idx="122529" formatCode="0.00E+00">
                  <c:v>1.7546E-4</c:v>
                </c:pt>
                <c:pt idx="122530" formatCode="0.00E+00">
                  <c:v>2.7387599999999999E-4</c:v>
                </c:pt>
                <c:pt idx="122531" formatCode="0.00E+00">
                  <c:v>3.7205199999999999E-4</c:v>
                </c:pt>
                <c:pt idx="122532" formatCode="0.00E+00">
                  <c:v>4.6984300000000001E-4</c:v>
                </c:pt>
                <c:pt idx="122533" formatCode="0.00E+00">
                  <c:v>5.6710699999999996E-4</c:v>
                </c:pt>
                <c:pt idx="122534" formatCode="0.00E+00">
                  <c:v>6.6370000000000003E-4</c:v>
                </c:pt>
                <c:pt idx="122535" formatCode="0.00E+00">
                  <c:v>7.5947999999999999E-4</c:v>
                </c:pt>
                <c:pt idx="122536" formatCode="0.00E+00">
                  <c:v>8.5430599999999999E-4</c:v>
                </c:pt>
                <c:pt idx="122537" formatCode="0.00E+00">
                  <c:v>9.4804000000000004E-4</c:v>
                </c:pt>
                <c:pt idx="122538" formatCode="0.00E+00">
                  <c:v>1.0405499999999999E-3</c:v>
                </c:pt>
                <c:pt idx="122539" formatCode="0.00E+00">
                  <c:v>1.1316900000000001E-3</c:v>
                </c:pt>
                <c:pt idx="122540" formatCode="0.00E+00">
                  <c:v>1.2213300000000001E-3</c:v>
                </c:pt>
                <c:pt idx="122541" formatCode="0.00E+00">
                  <c:v>1.30934E-3</c:v>
                </c:pt>
                <c:pt idx="122542" formatCode="0.00E+00">
                  <c:v>1.3956000000000001E-3</c:v>
                </c:pt>
                <c:pt idx="122543" formatCode="0.00E+00">
                  <c:v>1.4799800000000001E-3</c:v>
                </c:pt>
                <c:pt idx="122544" formatCode="0.00E+00">
                  <c:v>1.5623600000000001E-3</c:v>
                </c:pt>
                <c:pt idx="122545" formatCode="0.00E+00">
                  <c:v>1.6426100000000001E-3</c:v>
                </c:pt>
                <c:pt idx="122546" formatCode="0.00E+00">
                  <c:v>1.72062E-3</c:v>
                </c:pt>
                <c:pt idx="122547" formatCode="0.00E+00">
                  <c:v>1.7962900000000001E-3</c:v>
                </c:pt>
                <c:pt idx="122548" formatCode="0.00E+00">
                  <c:v>1.8694899999999999E-3</c:v>
                </c:pt>
                <c:pt idx="122549" formatCode="0.00E+00">
                  <c:v>1.94013E-3</c:v>
                </c:pt>
                <c:pt idx="122550" formatCode="0.00E+00">
                  <c:v>2.00811E-3</c:v>
                </c:pt>
                <c:pt idx="122551" formatCode="0.00E+00">
                  <c:v>2.07332E-3</c:v>
                </c:pt>
                <c:pt idx="122552" formatCode="0.00E+00">
                  <c:v>2.1356700000000001E-3</c:v>
                </c:pt>
                <c:pt idx="122553" formatCode="0.00E+00">
                  <c:v>2.1950799999999999E-3</c:v>
                </c:pt>
                <c:pt idx="122554" formatCode="0.00E+00">
                  <c:v>2.2514700000000002E-3</c:v>
                </c:pt>
                <c:pt idx="122555" formatCode="0.00E+00">
                  <c:v>2.30474E-3</c:v>
                </c:pt>
                <c:pt idx="122556" formatCode="0.00E+00">
                  <c:v>2.35483E-3</c:v>
                </c:pt>
                <c:pt idx="122557" formatCode="0.00E+00">
                  <c:v>2.4016699999999998E-3</c:v>
                </c:pt>
                <c:pt idx="122558" formatCode="0.00E+00">
                  <c:v>2.4451899999999999E-3</c:v>
                </c:pt>
                <c:pt idx="122559" formatCode="0.00E+00">
                  <c:v>2.4853399999999999E-3</c:v>
                </c:pt>
                <c:pt idx="122560" formatCode="0.00E+00">
                  <c:v>2.5220400000000001E-3</c:v>
                </c:pt>
                <c:pt idx="122561" formatCode="0.00E+00">
                  <c:v>2.5552700000000001E-3</c:v>
                </c:pt>
                <c:pt idx="122562" formatCode="0.00E+00">
                  <c:v>2.5849599999999999E-3</c:v>
                </c:pt>
                <c:pt idx="122563" formatCode="0.00E+00">
                  <c:v>2.6110899999999999E-3</c:v>
                </c:pt>
                <c:pt idx="122564" formatCode="0.00E+00">
                  <c:v>2.6336100000000002E-3</c:v>
                </c:pt>
                <c:pt idx="122565" formatCode="0.00E+00">
                  <c:v>2.6524999999999999E-3</c:v>
                </c:pt>
                <c:pt idx="122566" formatCode="0.00E+00">
                  <c:v>2.6677300000000001E-3</c:v>
                </c:pt>
                <c:pt idx="122567" formatCode="0.00E+00">
                  <c:v>2.67928E-3</c:v>
                </c:pt>
                <c:pt idx="122568" formatCode="0.00E+00">
                  <c:v>2.6871400000000002E-3</c:v>
                </c:pt>
                <c:pt idx="122569" formatCode="0.00E+00">
                  <c:v>2.6913000000000002E-3</c:v>
                </c:pt>
                <c:pt idx="122570" formatCode="0.00E+00">
                  <c:v>2.6917600000000001E-3</c:v>
                </c:pt>
                <c:pt idx="122571" formatCode="0.00E+00">
                  <c:v>2.6885199999999998E-3</c:v>
                </c:pt>
                <c:pt idx="122572" formatCode="0.00E+00">
                  <c:v>2.6815900000000002E-3</c:v>
                </c:pt>
                <c:pt idx="122573" formatCode="0.00E+00">
                  <c:v>2.6709799999999999E-3</c:v>
                </c:pt>
                <c:pt idx="122574" formatCode="0.00E+00">
                  <c:v>2.6567100000000001E-3</c:v>
                </c:pt>
                <c:pt idx="122575" formatCode="0.00E+00">
                  <c:v>2.6388000000000002E-3</c:v>
                </c:pt>
                <c:pt idx="122576" formatCode="0.00E+00">
                  <c:v>2.61728E-3</c:v>
                </c:pt>
                <c:pt idx="122577" formatCode="0.00E+00">
                  <c:v>2.5921899999999999E-3</c:v>
                </c:pt>
                <c:pt idx="122578" formatCode="0.00E+00">
                  <c:v>2.5635499999999999E-3</c:v>
                </c:pt>
                <c:pt idx="122579" formatCode="0.00E+00">
                  <c:v>2.5314199999999999E-3</c:v>
                </c:pt>
                <c:pt idx="122580" formatCode="0.00E+00">
                  <c:v>2.49585E-3</c:v>
                </c:pt>
                <c:pt idx="122581" formatCode="0.00E+00">
                  <c:v>2.4568799999999998E-3</c:v>
                </c:pt>
                <c:pt idx="122582" formatCode="0.00E+00">
                  <c:v>2.41457E-3</c:v>
                </c:pt>
                <c:pt idx="122583" formatCode="0.00E+00">
                  <c:v>2.3689800000000001E-3</c:v>
                </c:pt>
                <c:pt idx="122584" formatCode="0.00E+00">
                  <c:v>2.3201900000000002E-3</c:v>
                </c:pt>
                <c:pt idx="122585" formatCode="0.00E+00">
                  <c:v>2.2682599999999998E-3</c:v>
                </c:pt>
                <c:pt idx="122586" formatCode="0.00E+00">
                  <c:v>2.2132599999999999E-3</c:v>
                </c:pt>
                <c:pt idx="122587" formatCode="0.00E+00">
                  <c:v>2.1552799999999999E-3</c:v>
                </c:pt>
                <c:pt idx="122588" formatCode="0.00E+00">
                  <c:v>2.0944000000000002E-3</c:v>
                </c:pt>
                <c:pt idx="122589" formatCode="0.00E+00">
                  <c:v>2.0306999999999999E-3</c:v>
                </c:pt>
                <c:pt idx="122590" formatCode="0.00E+00">
                  <c:v>1.9642700000000002E-3</c:v>
                </c:pt>
                <c:pt idx="122591" formatCode="0.00E+00">
                  <c:v>1.89521E-3</c:v>
                </c:pt>
                <c:pt idx="122592" formatCode="0.00E+00">
                  <c:v>1.82362E-3</c:v>
                </c:pt>
                <c:pt idx="122593" formatCode="0.00E+00">
                  <c:v>1.7495900000000001E-3</c:v>
                </c:pt>
                <c:pt idx="122594" formatCode="0.00E+00">
                  <c:v>1.67322E-3</c:v>
                </c:pt>
                <c:pt idx="122595" formatCode="0.00E+00">
                  <c:v>1.5946300000000001E-3</c:v>
                </c:pt>
                <c:pt idx="122596" formatCode="0.00E+00">
                  <c:v>1.51392E-3</c:v>
                </c:pt>
                <c:pt idx="122597" formatCode="0.00E+00">
                  <c:v>1.43121E-3</c:v>
                </c:pt>
                <c:pt idx="122598" formatCode="0.00E+00">
                  <c:v>1.3466000000000001E-3</c:v>
                </c:pt>
                <c:pt idx="122599" formatCode="0.00E+00">
                  <c:v>1.2601999999999999E-3</c:v>
                </c:pt>
                <c:pt idx="122600" formatCode="0.00E+00">
                  <c:v>1.1721500000000001E-3</c:v>
                </c:pt>
                <c:pt idx="122601" formatCode="0.00E+00">
                  <c:v>1.08256E-3</c:v>
                </c:pt>
                <c:pt idx="122602" formatCode="0.00E+00">
                  <c:v>9.9154499999999993E-4</c:v>
                </c:pt>
                <c:pt idx="122603" formatCode="0.00E+00">
                  <c:v>8.9923100000000001E-4</c:v>
                </c:pt>
                <c:pt idx="122604" formatCode="0.00E+00">
                  <c:v>8.0574200000000003E-4</c:v>
                </c:pt>
                <c:pt idx="122605" formatCode="0.00E+00">
                  <c:v>7.1120299999999999E-4</c:v>
                </c:pt>
                <c:pt idx="122606" formatCode="0.00E+00">
                  <c:v>6.1573800000000001E-4</c:v>
                </c:pt>
                <c:pt idx="122607" formatCode="0.00E+00">
                  <c:v>5.1947400000000002E-4</c:v>
                </c:pt>
                <c:pt idx="122608" formatCode="0.00E+00">
                  <c:v>4.2253700000000001E-4</c:v>
                </c:pt>
                <c:pt idx="122609" formatCode="0.00E+00">
                  <c:v>3.2505499999999998E-4</c:v>
                </c:pt>
                <c:pt idx="122610" formatCode="0.00E+00">
                  <c:v>2.2715499999999999E-4</c:v>
                </c:pt>
                <c:pt idx="122611" formatCode="0.00E+00">
                  <c:v>1.2896300000000001E-4</c:v>
                </c:pt>
                <c:pt idx="122612" formatCode="0.00E+00">
                  <c:v>3.0607500000000001E-5</c:v>
                </c:pt>
                <c:pt idx="122613" formatCode="0.00E+00">
                  <c:v>-6.7786400000000005E-5</c:v>
                </c:pt>
                <c:pt idx="122614" formatCode="0.00E+00">
                  <c:v>-1.66093E-4</c:v>
                </c:pt>
                <c:pt idx="122615" formatCode="0.00E+00">
                  <c:v>-2.6418600000000002E-4</c:v>
                </c:pt>
                <c:pt idx="122616" formatCode="0.00E+00">
                  <c:v>-3.6194200000000003E-4</c:v>
                </c:pt>
                <c:pt idx="122617" formatCode="0.00E+00">
                  <c:v>-4.5923900000000001E-4</c:v>
                </c:pt>
                <c:pt idx="122618" formatCode="0.00E+00">
                  <c:v>-5.55954E-4</c:v>
                </c:pt>
                <c:pt idx="122619" formatCode="0.00E+00">
                  <c:v>-6.5196700000000004E-4</c:v>
                </c:pt>
                <c:pt idx="122620" formatCode="0.00E+00">
                  <c:v>-7.4715899999999995E-4</c:v>
                </c:pt>
                <c:pt idx="122621" formatCode="0.00E+00">
                  <c:v>-8.4141399999999996E-4</c:v>
                </c:pt>
                <c:pt idx="122622" formatCode="0.00E+00">
                  <c:v>-9.34617E-4</c:v>
                </c:pt>
                <c:pt idx="122623" formatCode="0.00E+00">
                  <c:v>-1.02665E-3</c:v>
                </c:pt>
                <c:pt idx="122624" formatCode="0.00E+00">
                  <c:v>-1.11742E-3</c:v>
                </c:pt>
                <c:pt idx="122625" formatCode="0.00E+00">
                  <c:v>-1.2067899999999999E-3</c:v>
                </c:pt>
                <c:pt idx="122626" formatCode="0.00E+00">
                  <c:v>-1.2946800000000001E-3</c:v>
                </c:pt>
                <c:pt idx="122627" formatCode="0.00E+00">
                  <c:v>-1.38098E-3</c:v>
                </c:pt>
                <c:pt idx="122628" formatCode="0.00E+00">
                  <c:v>-1.46558E-3</c:v>
                </c:pt>
                <c:pt idx="122629" formatCode="0.00E+00">
                  <c:v>-1.54839E-3</c:v>
                </c:pt>
                <c:pt idx="122630" formatCode="0.00E+00">
                  <c:v>-1.6293099999999999E-3</c:v>
                </c:pt>
                <c:pt idx="122631" formatCode="0.00E+00">
                  <c:v>-1.7082600000000001E-3</c:v>
                </c:pt>
                <c:pt idx="122632" formatCode="0.00E+00">
                  <c:v>-1.7851399999999999E-3</c:v>
                </c:pt>
                <c:pt idx="122633" formatCode="0.00E+00">
                  <c:v>-1.85987E-3</c:v>
                </c:pt>
                <c:pt idx="122634" formatCode="0.00E+00">
                  <c:v>-1.93238E-3</c:v>
                </c:pt>
                <c:pt idx="122635" formatCode="0.00E+00">
                  <c:v>-2.00257E-3</c:v>
                </c:pt>
                <c:pt idx="122636" formatCode="0.00E+00">
                  <c:v>-2.0703800000000001E-3</c:v>
                </c:pt>
                <c:pt idx="122637" formatCode="0.00E+00">
                  <c:v>-2.1357300000000002E-3</c:v>
                </c:pt>
                <c:pt idx="122638" formatCode="0.00E+00">
                  <c:v>-2.19856E-3</c:v>
                </c:pt>
                <c:pt idx="122639" formatCode="0.00E+00">
                  <c:v>-2.25881E-3</c:v>
                </c:pt>
                <c:pt idx="122640" formatCode="0.00E+00">
                  <c:v>-2.31642E-3</c:v>
                </c:pt>
                <c:pt idx="122641" formatCode="0.00E+00">
                  <c:v>-2.3713200000000001E-3</c:v>
                </c:pt>
                <c:pt idx="122642" formatCode="0.00E+00">
                  <c:v>-2.42348E-3</c:v>
                </c:pt>
                <c:pt idx="122643" formatCode="0.00E+00">
                  <c:v>-2.47284E-3</c:v>
                </c:pt>
                <c:pt idx="122644" formatCode="0.00E+00">
                  <c:v>-2.5193500000000001E-3</c:v>
                </c:pt>
                <c:pt idx="122645" formatCode="0.00E+00">
                  <c:v>-2.5629799999999999E-3</c:v>
                </c:pt>
                <c:pt idx="122646" formatCode="0.00E+00">
                  <c:v>-2.6037E-3</c:v>
                </c:pt>
                <c:pt idx="122647" formatCode="0.00E+00">
                  <c:v>-2.6414699999999999E-3</c:v>
                </c:pt>
                <c:pt idx="122648" formatCode="0.00E+00">
                  <c:v>-2.6762600000000002E-3</c:v>
                </c:pt>
                <c:pt idx="122649" formatCode="0.00E+00">
                  <c:v>-2.70806E-3</c:v>
                </c:pt>
                <c:pt idx="122650" formatCode="0.00E+00">
                  <c:v>-2.7368399999999999E-3</c:v>
                </c:pt>
                <c:pt idx="122651" formatCode="0.00E+00">
                  <c:v>-2.7625800000000002E-3</c:v>
                </c:pt>
                <c:pt idx="122652" formatCode="0.00E+00">
                  <c:v>-2.7852900000000002E-3</c:v>
                </c:pt>
                <c:pt idx="122653" formatCode="0.00E+00">
                  <c:v>-2.8049400000000001E-3</c:v>
                </c:pt>
                <c:pt idx="122654" formatCode="0.00E+00">
                  <c:v>-2.82153E-3</c:v>
                </c:pt>
                <c:pt idx="122655" formatCode="0.00E+00">
                  <c:v>-2.8350799999999998E-3</c:v>
                </c:pt>
                <c:pt idx="122656" formatCode="0.00E+00">
                  <c:v>-2.8455799999999999E-3</c:v>
                </c:pt>
                <c:pt idx="122657" formatCode="0.00E+00">
                  <c:v>-2.8530299999999999E-3</c:v>
                </c:pt>
                <c:pt idx="122658" formatCode="0.00E+00">
                  <c:v>-2.85746E-3</c:v>
                </c:pt>
                <c:pt idx="122659" formatCode="0.00E+00">
                  <c:v>-2.8588799999999998E-3</c:v>
                </c:pt>
                <c:pt idx="122660" formatCode="0.00E+00">
                  <c:v>-2.8573100000000001E-3</c:v>
                </c:pt>
                <c:pt idx="122661" formatCode="0.00E+00">
                  <c:v>-2.8527700000000001E-3</c:v>
                </c:pt>
                <c:pt idx="122662" formatCode="0.00E+00">
                  <c:v>-2.8452799999999999E-3</c:v>
                </c:pt>
                <c:pt idx="122663" formatCode="0.00E+00">
                  <c:v>-2.8348900000000001E-3</c:v>
                </c:pt>
                <c:pt idx="122664" formatCode="0.00E+00">
                  <c:v>-2.8216199999999999E-3</c:v>
                </c:pt>
                <c:pt idx="122665" formatCode="0.00E+00">
                  <c:v>-2.8055100000000002E-3</c:v>
                </c:pt>
                <c:pt idx="122666" formatCode="0.00E+00">
                  <c:v>-2.7866000000000002E-3</c:v>
                </c:pt>
                <c:pt idx="122667" formatCode="0.00E+00">
                  <c:v>-2.76494E-3</c:v>
                </c:pt>
                <c:pt idx="122668" formatCode="0.00E+00">
                  <c:v>-2.74056E-3</c:v>
                </c:pt>
                <c:pt idx="122669" formatCode="0.00E+00">
                  <c:v>-2.7135200000000001E-3</c:v>
                </c:pt>
                <c:pt idx="122670" formatCode="0.00E+00">
                  <c:v>-2.68388E-3</c:v>
                </c:pt>
                <c:pt idx="122671" formatCode="0.00E+00">
                  <c:v>-2.6516700000000001E-3</c:v>
                </c:pt>
                <c:pt idx="122672" formatCode="0.00E+00">
                  <c:v>-2.6169700000000001E-3</c:v>
                </c:pt>
                <c:pt idx="122673" formatCode="0.00E+00">
                  <c:v>-2.57983E-3</c:v>
                </c:pt>
                <c:pt idx="122674" formatCode="0.00E+00">
                  <c:v>-2.54032E-3</c:v>
                </c:pt>
                <c:pt idx="122675" formatCode="0.00E+00">
                  <c:v>-2.4984899999999999E-3</c:v>
                </c:pt>
                <c:pt idx="122676" formatCode="0.00E+00">
                  <c:v>-2.4544100000000002E-3</c:v>
                </c:pt>
                <c:pt idx="122677" formatCode="0.00E+00">
                  <c:v>-2.4081599999999999E-3</c:v>
                </c:pt>
                <c:pt idx="122678" formatCode="0.00E+00">
                  <c:v>-2.3598E-3</c:v>
                </c:pt>
                <c:pt idx="122679" formatCode="0.00E+00">
                  <c:v>-2.3094000000000001E-3</c:v>
                </c:pt>
                <c:pt idx="122680" formatCode="0.00E+00">
                  <c:v>-2.2570300000000001E-3</c:v>
                </c:pt>
                <c:pt idx="122681" formatCode="0.00E+00">
                  <c:v>-2.2027700000000002E-3</c:v>
                </c:pt>
                <c:pt idx="122682" formatCode="0.00E+00">
                  <c:v>-2.1467000000000001E-3</c:v>
                </c:pt>
                <c:pt idx="122683" formatCode="0.00E+00">
                  <c:v>-2.0888899999999999E-3</c:v>
                </c:pt>
                <c:pt idx="122684" formatCode="0.00E+00">
                  <c:v>-2.0294200000000001E-3</c:v>
                </c:pt>
                <c:pt idx="122685" formatCode="0.00E+00">
                  <c:v>-1.96838E-3</c:v>
                </c:pt>
                <c:pt idx="122686" formatCode="0.00E+00">
                  <c:v>-1.9058300000000001E-3</c:v>
                </c:pt>
                <c:pt idx="122687" formatCode="0.00E+00">
                  <c:v>-1.8418499999999999E-3</c:v>
                </c:pt>
                <c:pt idx="122688" formatCode="0.00E+00">
                  <c:v>-1.7765400000000001E-3</c:v>
                </c:pt>
                <c:pt idx="122689" formatCode="0.00E+00">
                  <c:v>-1.7099699999999999E-3</c:v>
                </c:pt>
                <c:pt idx="122690" formatCode="0.00E+00">
                  <c:v>-1.64222E-3</c:v>
                </c:pt>
                <c:pt idx="122691" formatCode="0.00E+00">
                  <c:v>-1.5733800000000001E-3</c:v>
                </c:pt>
                <c:pt idx="122692" formatCode="0.00E+00">
                  <c:v>-1.5035199999999999E-3</c:v>
                </c:pt>
                <c:pt idx="122693" formatCode="0.00E+00">
                  <c:v>-1.4327299999999999E-3</c:v>
                </c:pt>
                <c:pt idx="122694" formatCode="0.00E+00">
                  <c:v>-1.3610899999999999E-3</c:v>
                </c:pt>
                <c:pt idx="122695" formatCode="0.00E+00">
                  <c:v>-1.28867E-3</c:v>
                </c:pt>
                <c:pt idx="122696" formatCode="0.00E+00">
                  <c:v>-1.21557E-3</c:v>
                </c:pt>
                <c:pt idx="122697" formatCode="0.00E+00">
                  <c:v>-1.14186E-3</c:v>
                </c:pt>
                <c:pt idx="122698" formatCode="0.00E+00">
                  <c:v>-1.0676100000000001E-3</c:v>
                </c:pt>
                <c:pt idx="122699" formatCode="0.00E+00">
                  <c:v>-9.9291500000000003E-4</c:v>
                </c:pt>
                <c:pt idx="122700" formatCode="0.00E+00">
                  <c:v>-9.1784500000000003E-4</c:v>
                </c:pt>
                <c:pt idx="122701" formatCode="0.00E+00">
                  <c:v>-8.4247599999999999E-4</c:v>
                </c:pt>
                <c:pt idx="122702" formatCode="0.00E+00">
                  <c:v>-7.6688500000000003E-4</c:v>
                </c:pt>
                <c:pt idx="122703" formatCode="0.00E+00">
                  <c:v>-6.9114700000000003E-4</c:v>
                </c:pt>
                <c:pt idx="122704" formatCode="0.00E+00">
                  <c:v>-6.1533400000000004E-4</c:v>
                </c:pt>
                <c:pt idx="122705" formatCode="0.00E+00">
                  <c:v>-5.3951800000000001E-4</c:v>
                </c:pt>
                <c:pt idx="122706" formatCode="0.00E+00">
                  <c:v>-4.6377099999999997E-4</c:v>
                </c:pt>
                <c:pt idx="122707" formatCode="0.00E+00">
                  <c:v>-3.8816099999999999E-4</c:v>
                </c:pt>
                <c:pt idx="122708" formatCode="0.00E+00">
                  <c:v>-3.1275500000000001E-4</c:v>
                </c:pt>
                <c:pt idx="122709" formatCode="0.00E+00">
                  <c:v>-2.37619E-4</c:v>
                </c:pt>
                <c:pt idx="122710" formatCode="0.00E+00">
                  <c:v>-1.6281800000000001E-4</c:v>
                </c:pt>
                <c:pt idx="122711" formatCode="0.00E+00">
                  <c:v>-8.8414500000000005E-5</c:v>
                </c:pt>
                <c:pt idx="122712" formatCode="0.00E+00">
                  <c:v>-1.44682E-5</c:v>
                </c:pt>
                <c:pt idx="122713" formatCode="0.00E+00">
                  <c:v>5.8961600000000001E-5</c:v>
                </c:pt>
                <c:pt idx="122714" formatCode="0.00E+00">
                  <c:v>1.3181799999999999E-4</c:v>
                </c:pt>
                <c:pt idx="122715" formatCode="0.00E+00">
                  <c:v>2.0404599999999999E-4</c:v>
                </c:pt>
                <c:pt idx="122716" formatCode="0.00E+00">
                  <c:v>2.7559299999999998E-4</c:v>
                </c:pt>
                <c:pt idx="122717" formatCode="0.00E+00">
                  <c:v>3.4640700000000002E-4</c:v>
                </c:pt>
                <c:pt idx="122718" formatCode="0.00E+00">
                  <c:v>4.1644000000000002E-4</c:v>
                </c:pt>
                <c:pt idx="122719" formatCode="0.00E+00">
                  <c:v>4.8564399999999997E-4</c:v>
                </c:pt>
                <c:pt idx="122720" formatCode="0.00E+00">
                  <c:v>5.5397499999999995E-4</c:v>
                </c:pt>
                <c:pt idx="122721" formatCode="0.00E+00">
                  <c:v>6.2138899999999997E-4</c:v>
                </c:pt>
                <c:pt idx="122722" formatCode="0.00E+00">
                  <c:v>6.87847E-4</c:v>
                </c:pt>
                <c:pt idx="122723" formatCode="0.00E+00">
                  <c:v>7.5330899999999997E-4</c:v>
                </c:pt>
                <c:pt idx="122724" formatCode="0.00E+00">
                  <c:v>8.1773900000000005E-4</c:v>
                </c:pt>
                <c:pt idx="122725" formatCode="0.00E+00">
                  <c:v>8.8110200000000004E-4</c:v>
                </c:pt>
                <c:pt idx="122726" formatCode="0.00E+00">
                  <c:v>9.4336500000000005E-4</c:v>
                </c:pt>
                <c:pt idx="122727" formatCode="0.00E+00">
                  <c:v>1.0045E-3</c:v>
                </c:pt>
                <c:pt idx="122728" formatCode="0.00E+00">
                  <c:v>1.0644700000000001E-3</c:v>
                </c:pt>
                <c:pt idx="122729" formatCode="0.00E+00">
                  <c:v>1.12327E-3</c:v>
                </c:pt>
                <c:pt idx="122730" formatCode="0.00E+00">
                  <c:v>1.18085E-3</c:v>
                </c:pt>
                <c:pt idx="122731" formatCode="0.00E+00">
                  <c:v>1.2371999999999999E-3</c:v>
                </c:pt>
                <c:pt idx="122732" formatCode="0.00E+00">
                  <c:v>1.2922999999999999E-3</c:v>
                </c:pt>
                <c:pt idx="122733" formatCode="0.00E+00">
                  <c:v>1.3461300000000001E-3</c:v>
                </c:pt>
                <c:pt idx="122734" formatCode="0.00E+00">
                  <c:v>1.3986700000000001E-3</c:v>
                </c:pt>
                <c:pt idx="122735" formatCode="0.00E+00">
                  <c:v>1.44991E-3</c:v>
                </c:pt>
                <c:pt idx="122736" formatCode="0.00E+00">
                  <c:v>1.4998399999999999E-3</c:v>
                </c:pt>
                <c:pt idx="122737" formatCode="0.00E+00">
                  <c:v>1.5484400000000001E-3</c:v>
                </c:pt>
                <c:pt idx="122738" formatCode="0.00E+00">
                  <c:v>1.59571E-3</c:v>
                </c:pt>
                <c:pt idx="122739" formatCode="0.00E+00">
                  <c:v>1.64163E-3</c:v>
                </c:pt>
                <c:pt idx="122740" formatCode="0.00E+00">
                  <c:v>1.6861999999999999E-3</c:v>
                </c:pt>
                <c:pt idx="122741" formatCode="0.00E+00">
                  <c:v>1.72941E-3</c:v>
                </c:pt>
                <c:pt idx="122742" formatCode="0.00E+00">
                  <c:v>1.77126E-3</c:v>
                </c:pt>
                <c:pt idx="122743" formatCode="0.00E+00">
                  <c:v>1.8117599999999999E-3</c:v>
                </c:pt>
                <c:pt idx="122744" formatCode="0.00E+00">
                  <c:v>1.85089E-3</c:v>
                </c:pt>
                <c:pt idx="122745" formatCode="0.00E+00">
                  <c:v>1.8886599999999999E-3</c:v>
                </c:pt>
                <c:pt idx="122746" formatCode="0.00E+00">
                  <c:v>1.9250700000000001E-3</c:v>
                </c:pt>
                <c:pt idx="122747" formatCode="0.00E+00">
                  <c:v>1.9601200000000001E-3</c:v>
                </c:pt>
                <c:pt idx="122748" formatCode="0.00E+00">
                  <c:v>1.9938199999999999E-3</c:v>
                </c:pt>
                <c:pt idx="122749" formatCode="0.00E+00">
                  <c:v>2.0261599999999999E-3</c:v>
                </c:pt>
                <c:pt idx="122750" formatCode="0.00E+00">
                  <c:v>2.0571700000000001E-3</c:v>
                </c:pt>
                <c:pt idx="122751" formatCode="0.00E+00">
                  <c:v>2.08684E-3</c:v>
                </c:pt>
                <c:pt idx="122752" formatCode="0.00E+00">
                  <c:v>2.11517E-3</c:v>
                </c:pt>
                <c:pt idx="122753" formatCode="0.00E+00">
                  <c:v>2.14219E-3</c:v>
                </c:pt>
                <c:pt idx="122754" formatCode="0.00E+00">
                  <c:v>2.16789E-3</c:v>
                </c:pt>
                <c:pt idx="122755" formatCode="0.00E+00">
                  <c:v>2.19229E-3</c:v>
                </c:pt>
                <c:pt idx="122756" formatCode="0.00E+00">
                  <c:v>2.2153899999999998E-3</c:v>
                </c:pt>
                <c:pt idx="122757" formatCode="0.00E+00">
                  <c:v>2.2372099999999999E-3</c:v>
                </c:pt>
                <c:pt idx="122758" formatCode="0.00E+00">
                  <c:v>2.2577600000000001E-3</c:v>
                </c:pt>
                <c:pt idx="122759" formatCode="0.00E+00">
                  <c:v>2.2770400000000001E-3</c:v>
                </c:pt>
                <c:pt idx="122760" formatCode="0.00E+00">
                  <c:v>2.2950700000000002E-3</c:v>
                </c:pt>
                <c:pt idx="122761" formatCode="0.00E+00">
                  <c:v>2.3118499999999998E-3</c:v>
                </c:pt>
                <c:pt idx="122762" formatCode="0.00E+00">
                  <c:v>2.3274099999999998E-3</c:v>
                </c:pt>
                <c:pt idx="122763" formatCode="0.00E+00">
                  <c:v>2.3417500000000001E-3</c:v>
                </c:pt>
                <c:pt idx="122764" formatCode="0.00E+00">
                  <c:v>2.3548800000000002E-3</c:v>
                </c:pt>
                <c:pt idx="122765" formatCode="0.00E+00">
                  <c:v>2.36681E-3</c:v>
                </c:pt>
                <c:pt idx="122766" formatCode="0.00E+00">
                  <c:v>2.3775599999999999E-3</c:v>
                </c:pt>
                <c:pt idx="122767" formatCode="0.00E+00">
                  <c:v>2.3871299999999999E-3</c:v>
                </c:pt>
                <c:pt idx="122768" formatCode="0.00E+00">
                  <c:v>2.3955299999999999E-3</c:v>
                </c:pt>
                <c:pt idx="122769" formatCode="0.00E+00">
                  <c:v>2.4027800000000002E-3</c:v>
                </c:pt>
                <c:pt idx="122770" formatCode="0.00E+00">
                  <c:v>2.4088899999999999E-3</c:v>
                </c:pt>
                <c:pt idx="122771" formatCode="0.00E+00">
                  <c:v>2.4138599999999999E-3</c:v>
                </c:pt>
                <c:pt idx="122772" formatCode="0.00E+00">
                  <c:v>2.4177000000000001E-3</c:v>
                </c:pt>
                <c:pt idx="122773" formatCode="0.00E+00">
                  <c:v>2.4204299999999999E-3</c:v>
                </c:pt>
                <c:pt idx="122774" formatCode="0.00E+00">
                  <c:v>2.4220399999999999E-3</c:v>
                </c:pt>
                <c:pt idx="122775" formatCode="0.00E+00">
                  <c:v>2.4225499999999999E-3</c:v>
                </c:pt>
                <c:pt idx="122776" formatCode="0.00E+00">
                  <c:v>2.4219699999999999E-3</c:v>
                </c:pt>
                <c:pt idx="122777" formatCode="0.00E+00">
                  <c:v>2.4202899999999999E-3</c:v>
                </c:pt>
                <c:pt idx="122778" formatCode="0.00E+00">
                  <c:v>2.4175300000000002E-3</c:v>
                </c:pt>
                <c:pt idx="122779" formatCode="0.00E+00">
                  <c:v>2.4137E-3</c:v>
                </c:pt>
                <c:pt idx="122780" formatCode="0.00E+00">
                  <c:v>2.4087800000000001E-3</c:v>
                </c:pt>
                <c:pt idx="122781" formatCode="0.00E+00">
                  <c:v>2.4028000000000001E-3</c:v>
                </c:pt>
                <c:pt idx="122782" formatCode="0.00E+00">
                  <c:v>2.3957399999999999E-3</c:v>
                </c:pt>
                <c:pt idx="122783" formatCode="0.00E+00">
                  <c:v>2.38762E-3</c:v>
                </c:pt>
                <c:pt idx="122784" formatCode="0.00E+00">
                  <c:v>2.3784399999999999E-3</c:v>
                </c:pt>
                <c:pt idx="122785" formatCode="0.00E+00">
                  <c:v>2.3681900000000001E-3</c:v>
                </c:pt>
                <c:pt idx="122786" formatCode="0.00E+00">
                  <c:v>2.35688E-3</c:v>
                </c:pt>
                <c:pt idx="122787" formatCode="0.00E+00">
                  <c:v>2.3444999999999998E-3</c:v>
                </c:pt>
                <c:pt idx="122788" formatCode="0.00E+00">
                  <c:v>2.3310599999999998E-3</c:v>
                </c:pt>
                <c:pt idx="122789" formatCode="0.00E+00">
                  <c:v>2.3165500000000001E-3</c:v>
                </c:pt>
                <c:pt idx="122790" formatCode="0.00E+00">
                  <c:v>2.3009699999999998E-3</c:v>
                </c:pt>
                <c:pt idx="122791" formatCode="0.00E+00">
                  <c:v>2.2843099999999999E-3</c:v>
                </c:pt>
                <c:pt idx="122792" formatCode="0.00E+00">
                  <c:v>2.2665799999999998E-3</c:v>
                </c:pt>
                <c:pt idx="122793" formatCode="0.00E+00">
                  <c:v>2.2477700000000001E-3</c:v>
                </c:pt>
                <c:pt idx="122794" formatCode="0.00E+00">
                  <c:v>2.2278699999999999E-3</c:v>
                </c:pt>
                <c:pt idx="122795" formatCode="0.00E+00">
                  <c:v>2.20688E-3</c:v>
                </c:pt>
                <c:pt idx="122796" formatCode="0.00E+00">
                  <c:v>2.1847899999999998E-3</c:v>
                </c:pt>
                <c:pt idx="122797" formatCode="0.00E+00">
                  <c:v>2.1616000000000001E-3</c:v>
                </c:pt>
                <c:pt idx="122798" formatCode="0.00E+00">
                  <c:v>2.13729E-3</c:v>
                </c:pt>
                <c:pt idx="122799" formatCode="0.00E+00">
                  <c:v>2.1118700000000001E-3</c:v>
                </c:pt>
                <c:pt idx="122800" formatCode="0.00E+00">
                  <c:v>2.0853199999999999E-3</c:v>
                </c:pt>
                <c:pt idx="122801" formatCode="0.00E+00">
                  <c:v>2.0576399999999999E-3</c:v>
                </c:pt>
                <c:pt idx="122802" formatCode="0.00E+00">
                  <c:v>2.0288200000000002E-3</c:v>
                </c:pt>
                <c:pt idx="122803" formatCode="0.00E+00">
                  <c:v>1.9988499999999999E-3</c:v>
                </c:pt>
                <c:pt idx="122804" formatCode="0.00E+00">
                  <c:v>1.9677200000000001E-3</c:v>
                </c:pt>
                <c:pt idx="122805" formatCode="0.00E+00">
                  <c:v>1.93542E-3</c:v>
                </c:pt>
                <c:pt idx="122806" formatCode="0.00E+00">
                  <c:v>1.9019499999999999E-3</c:v>
                </c:pt>
                <c:pt idx="122807" formatCode="0.00E+00">
                  <c:v>1.8672999999999999E-3</c:v>
                </c:pt>
                <c:pt idx="122808" formatCode="0.00E+00">
                  <c:v>1.8314500000000001E-3</c:v>
                </c:pt>
                <c:pt idx="122809" formatCode="0.00E+00">
                  <c:v>1.79441E-3</c:v>
                </c:pt>
                <c:pt idx="122810" formatCode="0.00E+00">
                  <c:v>1.7561600000000001E-3</c:v>
                </c:pt>
                <c:pt idx="122811" formatCode="0.00E+00">
                  <c:v>1.7167E-3</c:v>
                </c:pt>
                <c:pt idx="122812" formatCode="0.00E+00">
                  <c:v>1.6760200000000001E-3</c:v>
                </c:pt>
                <c:pt idx="122813" formatCode="0.00E+00">
                  <c:v>1.63411E-3</c:v>
                </c:pt>
                <c:pt idx="122814" formatCode="0.00E+00">
                  <c:v>1.5909699999999999E-3</c:v>
                </c:pt>
                <c:pt idx="122815" formatCode="0.00E+00">
                  <c:v>1.54659E-3</c:v>
                </c:pt>
                <c:pt idx="122816" formatCode="0.00E+00">
                  <c:v>1.5009699999999999E-3</c:v>
                </c:pt>
                <c:pt idx="122817" formatCode="0.00E+00">
                  <c:v>1.4541000000000001E-3</c:v>
                </c:pt>
                <c:pt idx="122818" formatCode="0.00E+00">
                  <c:v>1.40599E-3</c:v>
                </c:pt>
                <c:pt idx="122819" formatCode="0.00E+00">
                  <c:v>1.35662E-3</c:v>
                </c:pt>
                <c:pt idx="122820" formatCode="0.00E+00">
                  <c:v>1.3059899999999999E-3</c:v>
                </c:pt>
                <c:pt idx="122821" formatCode="0.00E+00">
                  <c:v>1.2541200000000001E-3</c:v>
                </c:pt>
                <c:pt idx="122822" formatCode="0.00E+00">
                  <c:v>1.2009900000000001E-3</c:v>
                </c:pt>
                <c:pt idx="122823" formatCode="0.00E+00">
                  <c:v>1.1466200000000001E-3</c:v>
                </c:pt>
                <c:pt idx="122824" formatCode="0.00E+00">
                  <c:v>1.09099E-3</c:v>
                </c:pt>
                <c:pt idx="122825" formatCode="0.00E+00">
                  <c:v>1.0341199999999999E-3</c:v>
                </c:pt>
                <c:pt idx="122826" formatCode="0.00E+00">
                  <c:v>9.7602099999999998E-4</c:v>
                </c:pt>
                <c:pt idx="122827" formatCode="0.00E+00">
                  <c:v>9.1668800000000003E-4</c:v>
                </c:pt>
                <c:pt idx="122828" formatCode="0.00E+00">
                  <c:v>8.5613499999999995E-4</c:v>
                </c:pt>
                <c:pt idx="122829" formatCode="0.00E+00">
                  <c:v>7.94372E-4</c:v>
                </c:pt>
                <c:pt idx="122830" formatCode="0.00E+00">
                  <c:v>7.3141000000000005E-4</c:v>
                </c:pt>
                <c:pt idx="122831" formatCode="0.00E+00">
                  <c:v>6.6726299999999997E-4</c:v>
                </c:pt>
                <c:pt idx="122832" formatCode="0.00E+00">
                  <c:v>6.0194700000000003E-4</c:v>
                </c:pt>
                <c:pt idx="122833" formatCode="0.00E+00">
                  <c:v>5.3547800000000004E-4</c:v>
                </c:pt>
                <c:pt idx="122834" formatCode="0.00E+00">
                  <c:v>4.6787499999999997E-4</c:v>
                </c:pt>
                <c:pt idx="122835" formatCode="0.00E+00">
                  <c:v>3.99159E-4</c:v>
                </c:pt>
                <c:pt idx="122836" formatCode="0.00E+00">
                  <c:v>3.2935199999999999E-4</c:v>
                </c:pt>
                <c:pt idx="122837" formatCode="0.00E+00">
                  <c:v>2.5847799999999997E-4</c:v>
                </c:pt>
                <c:pt idx="122838" formatCode="0.00E+00">
                  <c:v>1.8656400000000001E-4</c:v>
                </c:pt>
                <c:pt idx="122839" formatCode="0.00E+00">
                  <c:v>1.13638E-4</c:v>
                </c:pt>
                <c:pt idx="122840" formatCode="0.00E+00">
                  <c:v>3.97297E-5</c:v>
                </c:pt>
                <c:pt idx="122841" formatCode="0.00E+00">
                  <c:v>-3.5127799999999999E-5</c:v>
                </c:pt>
                <c:pt idx="122842" formatCode="0.00E+00">
                  <c:v>-1.10901E-4</c:v>
                </c:pt>
                <c:pt idx="122843" formatCode="0.00E+00">
                  <c:v>-1.8755200000000001E-4</c:v>
                </c:pt>
                <c:pt idx="122844" formatCode="0.00E+00">
                  <c:v>-2.6504399999999998E-4</c:v>
                </c:pt>
                <c:pt idx="122845" formatCode="0.00E+00">
                  <c:v>-3.4333600000000002E-4</c:v>
                </c:pt>
                <c:pt idx="122846" formatCode="0.00E+00">
                  <c:v>-4.22385E-4</c:v>
                </c:pt>
                <c:pt idx="122847" formatCode="0.00E+00">
                  <c:v>-5.0214599999999997E-4</c:v>
                </c:pt>
                <c:pt idx="122848" formatCode="0.00E+00">
                  <c:v>-5.8257399999999998E-4</c:v>
                </c:pt>
                <c:pt idx="122849" formatCode="0.00E+00">
                  <c:v>-6.6361800000000004E-4</c:v>
                </c:pt>
                <c:pt idx="122850" formatCode="0.00E+00">
                  <c:v>-7.4522800000000001E-4</c:v>
                </c:pt>
                <c:pt idx="122851" formatCode="0.00E+00">
                  <c:v>-8.2735100000000004E-4</c:v>
                </c:pt>
                <c:pt idx="122852" formatCode="0.00E+00">
                  <c:v>-9.0993200000000002E-4</c:v>
                </c:pt>
                <c:pt idx="122853" formatCode="0.00E+00">
                  <c:v>-9.9291399999999991E-4</c:v>
                </c:pt>
                <c:pt idx="122854" formatCode="0.00E+00">
                  <c:v>-1.07624E-3</c:v>
                </c:pt>
                <c:pt idx="122855" formatCode="0.00E+00">
                  <c:v>-1.1598400000000001E-3</c:v>
                </c:pt>
                <c:pt idx="122856" formatCode="0.00E+00">
                  <c:v>-1.2436700000000001E-3</c:v>
                </c:pt>
                <c:pt idx="122857" formatCode="0.00E+00">
                  <c:v>-1.3276399999999999E-3</c:v>
                </c:pt>
                <c:pt idx="122858" formatCode="0.00E+00">
                  <c:v>-1.41171E-3</c:v>
                </c:pt>
                <c:pt idx="122859" formatCode="0.00E+00">
                  <c:v>-1.4957900000000001E-3</c:v>
                </c:pt>
                <c:pt idx="122860" formatCode="0.00E+00">
                  <c:v>-1.5798299999999999E-3</c:v>
                </c:pt>
                <c:pt idx="122861" formatCode="0.00E+00">
                  <c:v>-1.6637399999999999E-3</c:v>
                </c:pt>
                <c:pt idx="122862" formatCode="0.00E+00">
                  <c:v>-1.74745E-3</c:v>
                </c:pt>
                <c:pt idx="122863" formatCode="0.00E+00">
                  <c:v>-1.8309000000000001E-3</c:v>
                </c:pt>
                <c:pt idx="122864" formatCode="0.00E+00">
                  <c:v>-1.9139999999999999E-3</c:v>
                </c:pt>
                <c:pt idx="122865" formatCode="0.00E+00">
                  <c:v>-1.9966699999999999E-3</c:v>
                </c:pt>
                <c:pt idx="122866" formatCode="0.00E+00">
                  <c:v>-2.0788500000000001E-3</c:v>
                </c:pt>
                <c:pt idx="122867" formatCode="0.00E+00">
                  <c:v>-2.16044E-3</c:v>
                </c:pt>
                <c:pt idx="122868" formatCode="0.00E+00">
                  <c:v>-2.2413699999999999E-3</c:v>
                </c:pt>
                <c:pt idx="122869" formatCode="0.00E+00">
                  <c:v>-2.3215499999999999E-3</c:v>
                </c:pt>
                <c:pt idx="122870" formatCode="0.00E+00">
                  <c:v>-2.40091E-3</c:v>
                </c:pt>
                <c:pt idx="122871" formatCode="0.00E+00">
                  <c:v>-2.47935E-3</c:v>
                </c:pt>
                <c:pt idx="122872" formatCode="0.00E+00">
                  <c:v>-2.5568000000000001E-3</c:v>
                </c:pt>
                <c:pt idx="122873" formatCode="0.00E+00">
                  <c:v>-2.6331700000000002E-3</c:v>
                </c:pt>
                <c:pt idx="122874" formatCode="0.00E+00">
                  <c:v>-2.7083699999999999E-3</c:v>
                </c:pt>
                <c:pt idx="122875" formatCode="0.00E+00">
                  <c:v>-2.78232E-3</c:v>
                </c:pt>
                <c:pt idx="122876" formatCode="0.00E+00">
                  <c:v>-2.8549299999999999E-3</c:v>
                </c:pt>
                <c:pt idx="122877" formatCode="0.00E+00">
                  <c:v>-2.9261199999999999E-3</c:v>
                </c:pt>
                <c:pt idx="122878" formatCode="0.00E+00">
                  <c:v>-2.9957899999999999E-3</c:v>
                </c:pt>
                <c:pt idx="122879" formatCode="0.00E+00">
                  <c:v>-3.0638699999999998E-3</c:v>
                </c:pt>
                <c:pt idx="122880" formatCode="0.00E+00">
                  <c:v>-3.1302600000000002E-3</c:v>
                </c:pt>
                <c:pt idx="122881" formatCode="0.00E+00">
                  <c:v>-3.1948900000000001E-3</c:v>
                </c:pt>
                <c:pt idx="122882" formatCode="0.00E+00">
                  <c:v>-3.2576599999999999E-3</c:v>
                </c:pt>
                <c:pt idx="122883" formatCode="0.00E+00">
                  <c:v>-3.31848E-3</c:v>
                </c:pt>
                <c:pt idx="122884" formatCode="0.00E+00">
                  <c:v>-3.3772899999999998E-3</c:v>
                </c:pt>
                <c:pt idx="122885" formatCode="0.00E+00">
                  <c:v>-3.4339800000000001E-3</c:v>
                </c:pt>
                <c:pt idx="122886" formatCode="0.00E+00">
                  <c:v>-3.4884899999999999E-3</c:v>
                </c:pt>
                <c:pt idx="122887" formatCode="0.00E+00">
                  <c:v>-3.5407199999999998E-3</c:v>
                </c:pt>
                <c:pt idx="122888" formatCode="0.00E+00">
                  <c:v>-3.5906000000000002E-3</c:v>
                </c:pt>
                <c:pt idx="122889" formatCode="0.00E+00">
                  <c:v>-3.6380499999999999E-3</c:v>
                </c:pt>
                <c:pt idx="122890" formatCode="0.00E+00">
                  <c:v>-3.6829900000000001E-3</c:v>
                </c:pt>
                <c:pt idx="122891" formatCode="0.00E+00">
                  <c:v>-3.7253400000000002E-3</c:v>
                </c:pt>
                <c:pt idx="122892" formatCode="0.00E+00">
                  <c:v>-3.7650399999999999E-3</c:v>
                </c:pt>
                <c:pt idx="122893" formatCode="0.00E+00">
                  <c:v>-3.8020100000000002E-3</c:v>
                </c:pt>
                <c:pt idx="122894" formatCode="0.00E+00">
                  <c:v>-3.8361699999999999E-3</c:v>
                </c:pt>
                <c:pt idx="122895" formatCode="0.00E+00">
                  <c:v>-3.86747E-3</c:v>
                </c:pt>
                <c:pt idx="122896" formatCode="0.00E+00">
                  <c:v>-3.8958199999999999E-3</c:v>
                </c:pt>
                <c:pt idx="122897" formatCode="0.00E+00">
                  <c:v>-3.9211799999999998E-3</c:v>
                </c:pt>
                <c:pt idx="122898" formatCode="0.00E+00">
                  <c:v>-3.9434800000000001E-3</c:v>
                </c:pt>
                <c:pt idx="122899" formatCode="0.00E+00">
                  <c:v>-3.9626499999999999E-3</c:v>
                </c:pt>
                <c:pt idx="122900" formatCode="0.00E+00">
                  <c:v>-3.9786500000000002E-3</c:v>
                </c:pt>
                <c:pt idx="122901" formatCode="0.00E+00">
                  <c:v>-3.9914199999999999E-3</c:v>
                </c:pt>
                <c:pt idx="122902" formatCode="0.00E+00">
                  <c:v>-4.0008999999999999E-3</c:v>
                </c:pt>
                <c:pt idx="122903" formatCode="0.00E+00">
                  <c:v>-4.0070599999999998E-3</c:v>
                </c:pt>
                <c:pt idx="122904" formatCode="0.00E+00">
                  <c:v>-4.0098399999999998E-3</c:v>
                </c:pt>
                <c:pt idx="122905" formatCode="0.00E+00">
                  <c:v>-4.00921E-3</c:v>
                </c:pt>
                <c:pt idx="122906" formatCode="0.00E+00">
                  <c:v>-4.00512E-3</c:v>
                </c:pt>
                <c:pt idx="122907" formatCode="0.00E+00">
                  <c:v>-3.9975499999999999E-3</c:v>
                </c:pt>
                <c:pt idx="122908" formatCode="0.00E+00">
                  <c:v>-3.9864499999999999E-3</c:v>
                </c:pt>
                <c:pt idx="122909" formatCode="0.00E+00">
                  <c:v>-3.9718100000000001E-3</c:v>
                </c:pt>
                <c:pt idx="122910" formatCode="0.00E+00">
                  <c:v>-3.9535999999999998E-3</c:v>
                </c:pt>
                <c:pt idx="122911" formatCode="0.00E+00">
                  <c:v>-3.9317900000000001E-3</c:v>
                </c:pt>
                <c:pt idx="122912" formatCode="0.00E+00">
                  <c:v>-3.9063700000000002E-3</c:v>
                </c:pt>
                <c:pt idx="122913" formatCode="0.00E+00">
                  <c:v>-3.87734E-3</c:v>
                </c:pt>
                <c:pt idx="122914" formatCode="0.00E+00">
                  <c:v>-3.8446600000000002E-3</c:v>
                </c:pt>
                <c:pt idx="122915" formatCode="0.00E+00">
                  <c:v>-3.8083599999999998E-3</c:v>
                </c:pt>
                <c:pt idx="122916" formatCode="0.00E+00">
                  <c:v>-3.7684099999999998E-3</c:v>
                </c:pt>
                <c:pt idx="122917" formatCode="0.00E+00">
                  <c:v>-3.7248200000000002E-3</c:v>
                </c:pt>
                <c:pt idx="122918" formatCode="0.00E+00">
                  <c:v>-3.67761E-3</c:v>
                </c:pt>
                <c:pt idx="122919" formatCode="0.00E+00">
                  <c:v>-3.62678E-3</c:v>
                </c:pt>
                <c:pt idx="122920" formatCode="0.00E+00">
                  <c:v>-3.5723399999999998E-3</c:v>
                </c:pt>
                <c:pt idx="122921" formatCode="0.00E+00">
                  <c:v>-3.51432E-3</c:v>
                </c:pt>
                <c:pt idx="122922" formatCode="0.00E+00">
                  <c:v>-3.4527400000000001E-3</c:v>
                </c:pt>
                <c:pt idx="122923" formatCode="0.00E+00">
                  <c:v>-3.38762E-3</c:v>
                </c:pt>
                <c:pt idx="122924" formatCode="0.00E+00">
                  <c:v>-3.3189999999999999E-3</c:v>
                </c:pt>
                <c:pt idx="122925" formatCode="0.00E+00">
                  <c:v>-3.24691E-3</c:v>
                </c:pt>
                <c:pt idx="122926" formatCode="0.00E+00">
                  <c:v>-3.1713900000000001E-3</c:v>
                </c:pt>
                <c:pt idx="122927" formatCode="0.00E+00">
                  <c:v>-3.0924899999999998E-3</c:v>
                </c:pt>
                <c:pt idx="122928" formatCode="0.00E+00">
                  <c:v>-3.0102499999999999E-3</c:v>
                </c:pt>
                <c:pt idx="122929" formatCode="0.00E+00">
                  <c:v>-2.92473E-3</c:v>
                </c:pt>
                <c:pt idx="122930" formatCode="0.00E+00">
                  <c:v>-2.8359800000000001E-3</c:v>
                </c:pt>
                <c:pt idx="122931" formatCode="0.00E+00">
                  <c:v>-2.74406E-3</c:v>
                </c:pt>
                <c:pt idx="122932" formatCode="0.00E+00">
                  <c:v>-2.6490400000000001E-3</c:v>
                </c:pt>
                <c:pt idx="122933" formatCode="0.00E+00">
                  <c:v>-2.55098E-3</c:v>
                </c:pt>
                <c:pt idx="122934" formatCode="0.00E+00">
                  <c:v>-2.4499600000000002E-3</c:v>
                </c:pt>
                <c:pt idx="122935" formatCode="0.00E+00">
                  <c:v>-2.3460500000000001E-3</c:v>
                </c:pt>
                <c:pt idx="122936" formatCode="0.00E+00">
                  <c:v>-2.2393299999999999E-3</c:v>
                </c:pt>
                <c:pt idx="122937" formatCode="0.00E+00">
                  <c:v>-2.1298799999999998E-3</c:v>
                </c:pt>
                <c:pt idx="122938" formatCode="0.00E+00">
                  <c:v>-2.0178000000000001E-3</c:v>
                </c:pt>
                <c:pt idx="122939" formatCode="0.00E+00">
                  <c:v>-1.90317E-3</c:v>
                </c:pt>
                <c:pt idx="122940" formatCode="0.00E+00">
                  <c:v>-1.78608E-3</c:v>
                </c:pt>
                <c:pt idx="122941" formatCode="0.00E+00">
                  <c:v>-1.66664E-3</c:v>
                </c:pt>
                <c:pt idx="122942" formatCode="0.00E+00">
                  <c:v>-1.5449400000000001E-3</c:v>
                </c:pt>
                <c:pt idx="122943" formatCode="0.00E+00">
                  <c:v>-1.4210900000000001E-3</c:v>
                </c:pt>
                <c:pt idx="122944" formatCode="0.00E+00">
                  <c:v>-1.2951900000000001E-3</c:v>
                </c:pt>
                <c:pt idx="122945" formatCode="0.00E+00">
                  <c:v>-1.1673499999999999E-3</c:v>
                </c:pt>
                <c:pt idx="122946" formatCode="0.00E+00">
                  <c:v>-1.0376999999999999E-3</c:v>
                </c:pt>
                <c:pt idx="122947" formatCode="0.00E+00">
                  <c:v>-9.0632600000000005E-4</c:v>
                </c:pt>
                <c:pt idx="122948" formatCode="0.00E+00">
                  <c:v>-7.7336500000000003E-4</c:v>
                </c:pt>
                <c:pt idx="122949" formatCode="0.00E+00">
                  <c:v>-6.3893299999999995E-4</c:v>
                </c:pt>
                <c:pt idx="122950" formatCode="0.00E+00">
                  <c:v>-5.0315199999999998E-4</c:v>
                </c:pt>
                <c:pt idx="122951" formatCode="0.00E+00">
                  <c:v>-3.6614699999999999E-4</c:v>
                </c:pt>
                <c:pt idx="122952" formatCode="0.00E+00">
                  <c:v>-2.28044E-4</c:v>
                </c:pt>
                <c:pt idx="122953" formatCode="0.00E+00">
                  <c:v>-8.8972800000000003E-5</c:v>
                </c:pt>
                <c:pt idx="122954" formatCode="0.00E+00">
                  <c:v>5.0936700000000003E-5</c:v>
                </c:pt>
                <c:pt idx="122955" formatCode="0.00E+00">
                  <c:v>1.91552E-4</c:v>
                </c:pt>
                <c:pt idx="122956" formatCode="0.00E+00">
                  <c:v>3.32741E-4</c:v>
                </c:pt>
                <c:pt idx="122957" formatCode="0.00E+00">
                  <c:v>4.7436700000000001E-4</c:v>
                </c:pt>
                <c:pt idx="122958" formatCode="0.00E+00">
                  <c:v>6.1629499999999999E-4</c:v>
                </c:pt>
                <c:pt idx="122959" formatCode="0.00E+00">
                  <c:v>7.5838800000000003E-4</c:v>
                </c:pt>
                <c:pt idx="122960" formatCode="0.00E+00">
                  <c:v>9.0050799999999995E-4</c:v>
                </c:pt>
                <c:pt idx="122961" formatCode="0.00E+00">
                  <c:v>1.0425199999999999E-3</c:v>
                </c:pt>
                <c:pt idx="122962" formatCode="0.00E+00">
                  <c:v>1.1842700000000001E-3</c:v>
                </c:pt>
                <c:pt idx="122963" formatCode="0.00E+00">
                  <c:v>1.3256400000000001E-3</c:v>
                </c:pt>
                <c:pt idx="122964" formatCode="0.00E+00">
                  <c:v>1.46648E-3</c:v>
                </c:pt>
                <c:pt idx="122965" formatCode="0.00E+00">
                  <c:v>1.60665E-3</c:v>
                </c:pt>
                <c:pt idx="122966" formatCode="0.00E+00">
                  <c:v>1.7460100000000001E-3</c:v>
                </c:pt>
                <c:pt idx="122967" formatCode="0.00E+00">
                  <c:v>1.8844199999999999E-3</c:v>
                </c:pt>
                <c:pt idx="122968" formatCode="0.00E+00">
                  <c:v>2.0217500000000001E-3</c:v>
                </c:pt>
                <c:pt idx="122969" formatCode="0.00E+00">
                  <c:v>2.1578499999999998E-3</c:v>
                </c:pt>
                <c:pt idx="122970" formatCode="0.00E+00">
                  <c:v>2.2925900000000002E-3</c:v>
                </c:pt>
                <c:pt idx="122971" formatCode="0.00E+00">
                  <c:v>2.42582E-3</c:v>
                </c:pt>
                <c:pt idx="122972" formatCode="0.00E+00">
                  <c:v>2.5574299999999999E-3</c:v>
                </c:pt>
                <c:pt idx="122973" formatCode="0.00E+00">
                  <c:v>2.6872699999999998E-3</c:v>
                </c:pt>
                <c:pt idx="122974" formatCode="0.00E+00">
                  <c:v>2.8152099999999998E-3</c:v>
                </c:pt>
                <c:pt idx="122975" formatCode="0.00E+00">
                  <c:v>2.9411200000000002E-3</c:v>
                </c:pt>
                <c:pt idx="122976" formatCode="0.00E+00">
                  <c:v>3.06486E-3</c:v>
                </c:pt>
                <c:pt idx="122977" formatCode="0.00E+00">
                  <c:v>3.1863199999999999E-3</c:v>
                </c:pt>
                <c:pt idx="122978" formatCode="0.00E+00">
                  <c:v>3.3053700000000002E-3</c:v>
                </c:pt>
                <c:pt idx="122979" formatCode="0.00E+00">
                  <c:v>3.42188E-3</c:v>
                </c:pt>
                <c:pt idx="122980" formatCode="0.00E+00">
                  <c:v>3.5357399999999999E-3</c:v>
                </c:pt>
                <c:pt idx="122981" formatCode="0.00E+00">
                  <c:v>3.6468199999999998E-3</c:v>
                </c:pt>
                <c:pt idx="122982" formatCode="0.00E+00">
                  <c:v>3.75502E-3</c:v>
                </c:pt>
                <c:pt idx="122983" formatCode="0.00E+00">
                  <c:v>3.8602100000000002E-3</c:v>
                </c:pt>
                <c:pt idx="122984" formatCode="0.00E+00">
                  <c:v>3.9622900000000003E-3</c:v>
                </c:pt>
                <c:pt idx="122985" formatCode="0.00E+00">
                  <c:v>4.0611500000000003E-3</c:v>
                </c:pt>
                <c:pt idx="122986" formatCode="0.00E+00">
                  <c:v>4.1566900000000002E-3</c:v>
                </c:pt>
                <c:pt idx="122987" formatCode="0.00E+00">
                  <c:v>4.2488100000000004E-3</c:v>
                </c:pt>
                <c:pt idx="122988" formatCode="0.00E+00">
                  <c:v>4.3374199999999998E-3</c:v>
                </c:pt>
                <c:pt idx="122989" formatCode="0.00E+00">
                  <c:v>4.4224099999999999E-3</c:v>
                </c:pt>
                <c:pt idx="122990" formatCode="0.00E+00">
                  <c:v>4.5037000000000002E-3</c:v>
                </c:pt>
                <c:pt idx="122991" formatCode="0.00E+00">
                  <c:v>4.5811999999999997E-3</c:v>
                </c:pt>
                <c:pt idx="122992" formatCode="0.00E+00">
                  <c:v>4.6548400000000004E-3</c:v>
                </c:pt>
                <c:pt idx="122993" formatCode="0.00E+00">
                  <c:v>4.7245300000000002E-3</c:v>
                </c:pt>
                <c:pt idx="122994" formatCode="0.00E+00">
                  <c:v>4.7902099999999996E-3</c:v>
                </c:pt>
                <c:pt idx="122995" formatCode="0.00E+00">
                  <c:v>4.8517899999999999E-3</c:v>
                </c:pt>
                <c:pt idx="122996" formatCode="0.00E+00">
                  <c:v>4.9092199999999997E-3</c:v>
                </c:pt>
                <c:pt idx="122997" formatCode="0.00E+00">
                  <c:v>4.9624300000000003E-3</c:v>
                </c:pt>
                <c:pt idx="122998" formatCode="0.00E+00">
                  <c:v>5.0113700000000002E-3</c:v>
                </c:pt>
                <c:pt idx="122999" formatCode="0.00E+00">
                  <c:v>5.0559899999999998E-3</c:v>
                </c:pt>
                <c:pt idx="123000" formatCode="0.00E+00">
                  <c:v>5.0962400000000001E-3</c:v>
                </c:pt>
                <c:pt idx="123001" formatCode="0.00E+00">
                  <c:v>5.1320699999999999E-3</c:v>
                </c:pt>
                <c:pt idx="123002" formatCode="0.00E+00">
                  <c:v>5.16344E-3</c:v>
                </c:pt>
                <c:pt idx="123003" formatCode="0.00E+00">
                  <c:v>5.1903299999999999E-3</c:v>
                </c:pt>
                <c:pt idx="123004" formatCode="0.00E+00">
                  <c:v>5.2126899999999999E-3</c:v>
                </c:pt>
                <c:pt idx="123005" formatCode="0.00E+00">
                  <c:v>5.2305199999999998E-3</c:v>
                </c:pt>
                <c:pt idx="123006" formatCode="0.00E+00">
                  <c:v>5.24378E-3</c:v>
                </c:pt>
                <c:pt idx="123007" formatCode="0.00E+00">
                  <c:v>5.2524599999999996E-3</c:v>
                </c:pt>
                <c:pt idx="123008" formatCode="0.00E+00">
                  <c:v>5.2565499999999996E-3</c:v>
                </c:pt>
                <c:pt idx="123009" formatCode="0.00E+00">
                  <c:v>5.25605E-3</c:v>
                </c:pt>
                <c:pt idx="123010" formatCode="0.00E+00">
                  <c:v>5.2509599999999998E-3</c:v>
                </c:pt>
                <c:pt idx="123011" formatCode="0.00E+00">
                  <c:v>5.2412700000000001E-3</c:v>
                </c:pt>
                <c:pt idx="123012" formatCode="0.00E+00">
                  <c:v>5.2269899999999999E-3</c:v>
                </c:pt>
                <c:pt idx="123013" formatCode="0.00E+00">
                  <c:v>5.20814E-3</c:v>
                </c:pt>
                <c:pt idx="123014" formatCode="0.00E+00">
                  <c:v>5.1847400000000002E-3</c:v>
                </c:pt>
                <c:pt idx="123015" formatCode="0.00E+00">
                  <c:v>5.1568100000000004E-3</c:v>
                </c:pt>
                <c:pt idx="123016" formatCode="0.00E+00">
                  <c:v>5.1243699999999996E-3</c:v>
                </c:pt>
                <c:pt idx="123017" formatCode="0.00E+00">
                  <c:v>5.0874600000000002E-3</c:v>
                </c:pt>
                <c:pt idx="123018" formatCode="0.00E+00">
                  <c:v>5.0461100000000004E-3</c:v>
                </c:pt>
                <c:pt idx="123019" formatCode="0.00E+00">
                  <c:v>5.0003699999999996E-3</c:v>
                </c:pt>
                <c:pt idx="123020" formatCode="0.00E+00">
                  <c:v>4.9502699999999997E-3</c:v>
                </c:pt>
                <c:pt idx="123021" formatCode="0.00E+00">
                  <c:v>4.8958700000000001E-3</c:v>
                </c:pt>
                <c:pt idx="123022" formatCode="0.00E+00">
                  <c:v>4.8372099999999998E-3</c:v>
                </c:pt>
                <c:pt idx="123023" formatCode="0.00E+00">
                  <c:v>4.77437E-3</c:v>
                </c:pt>
                <c:pt idx="123024" formatCode="0.00E+00">
                  <c:v>4.7073899999999997E-3</c:v>
                </c:pt>
                <c:pt idx="123025" formatCode="0.00E+00">
                  <c:v>4.63635E-3</c:v>
                </c:pt>
                <c:pt idx="123026" formatCode="0.00E+00">
                  <c:v>4.5613099999999998E-3</c:v>
                </c:pt>
                <c:pt idx="123027" formatCode="0.00E+00">
                  <c:v>4.4823500000000004E-3</c:v>
                </c:pt>
                <c:pt idx="123028" formatCode="0.00E+00">
                  <c:v>4.3995400000000004E-3</c:v>
                </c:pt>
                <c:pt idx="123029" formatCode="0.00E+00">
                  <c:v>4.3129700000000002E-3</c:v>
                </c:pt>
                <c:pt idx="123030" formatCode="0.00E+00">
                  <c:v>4.2227100000000002E-3</c:v>
                </c:pt>
                <c:pt idx="123031" formatCode="0.00E+00">
                  <c:v>4.1288599999999998E-3</c:v>
                </c:pt>
                <c:pt idx="123032" formatCode="0.00E+00">
                  <c:v>4.0315100000000003E-3</c:v>
                </c:pt>
                <c:pt idx="123033" formatCode="0.00E+00">
                  <c:v>3.9307600000000002E-3</c:v>
                </c:pt>
                <c:pt idx="123034" formatCode="0.00E+00">
                  <c:v>3.8266900000000002E-3</c:v>
                </c:pt>
                <c:pt idx="123035" formatCode="0.00E+00">
                  <c:v>3.7194099999999998E-3</c:v>
                </c:pt>
                <c:pt idx="123036" formatCode="0.00E+00">
                  <c:v>3.6090200000000001E-3</c:v>
                </c:pt>
                <c:pt idx="123037" formatCode="0.00E+00">
                  <c:v>3.49563E-3</c:v>
                </c:pt>
                <c:pt idx="123038" formatCode="0.00E+00">
                  <c:v>3.3793400000000002E-3</c:v>
                </c:pt>
                <c:pt idx="123039" formatCode="0.00E+00">
                  <c:v>3.26027E-3</c:v>
                </c:pt>
                <c:pt idx="123040" formatCode="0.00E+00">
                  <c:v>3.1385300000000001E-3</c:v>
                </c:pt>
                <c:pt idx="123041" formatCode="0.00E+00">
                  <c:v>3.0142400000000001E-3</c:v>
                </c:pt>
                <c:pt idx="123042" formatCode="0.00E+00">
                  <c:v>2.8874999999999999E-3</c:v>
                </c:pt>
                <c:pt idx="123043" formatCode="0.00E+00">
                  <c:v>2.75845E-3</c:v>
                </c:pt>
                <c:pt idx="123044" formatCode="0.00E+00">
                  <c:v>2.6271900000000002E-3</c:v>
                </c:pt>
                <c:pt idx="123045" formatCode="0.00E+00">
                  <c:v>2.4938600000000001E-3</c:v>
                </c:pt>
                <c:pt idx="123046" formatCode="0.00E+00">
                  <c:v>2.3585699999999999E-3</c:v>
                </c:pt>
                <c:pt idx="123047" formatCode="0.00E+00">
                  <c:v>2.2214600000000002E-3</c:v>
                </c:pt>
                <c:pt idx="123048" formatCode="0.00E+00">
                  <c:v>2.0826400000000002E-3</c:v>
                </c:pt>
                <c:pt idx="123049" formatCode="0.00E+00">
                  <c:v>1.94225E-3</c:v>
                </c:pt>
                <c:pt idx="123050" formatCode="0.00E+00">
                  <c:v>1.8004099999999999E-3</c:v>
                </c:pt>
                <c:pt idx="123051" formatCode="0.00E+00">
                  <c:v>1.6572500000000001E-3</c:v>
                </c:pt>
                <c:pt idx="123052" formatCode="0.00E+00">
                  <c:v>1.5129E-3</c:v>
                </c:pt>
                <c:pt idx="123053" formatCode="0.00E+00">
                  <c:v>1.3674900000000001E-3</c:v>
                </c:pt>
                <c:pt idx="123054" formatCode="0.00E+00">
                  <c:v>1.2211500000000001E-3</c:v>
                </c:pt>
                <c:pt idx="123055" formatCode="0.00E+00">
                  <c:v>1.0740000000000001E-3</c:v>
                </c:pt>
                <c:pt idx="123056" formatCode="0.00E+00">
                  <c:v>9.2619000000000002E-4</c:v>
                </c:pt>
                <c:pt idx="123057" formatCode="0.00E+00">
                  <c:v>7.7783500000000005E-4</c:v>
                </c:pt>
                <c:pt idx="123058" formatCode="0.00E+00">
                  <c:v>6.29069E-4</c:v>
                </c:pt>
                <c:pt idx="123059" formatCode="0.00E+00">
                  <c:v>4.8002E-4</c:v>
                </c:pt>
                <c:pt idx="123060" formatCode="0.00E+00">
                  <c:v>3.30816E-4</c:v>
                </c:pt>
                <c:pt idx="123061" formatCode="0.00E+00">
                  <c:v>1.8158700000000001E-4</c:v>
                </c:pt>
                <c:pt idx="123062" formatCode="0.00E+00">
                  <c:v>3.2458400000000001E-5</c:v>
                </c:pt>
                <c:pt idx="123063" formatCode="0.00E+00">
                  <c:v>-1.16443E-4</c:v>
                </c:pt>
                <c:pt idx="123064" formatCode="0.00E+00">
                  <c:v>-2.6499299999999999E-4</c:v>
                </c:pt>
                <c:pt idx="123065" formatCode="0.00E+00">
                  <c:v>-4.1306600000000002E-4</c:v>
                </c:pt>
                <c:pt idx="123066" formatCode="0.00E+00">
                  <c:v>-5.6054100000000001E-4</c:v>
                </c:pt>
                <c:pt idx="123067" formatCode="0.00E+00">
                  <c:v>-7.0729699999999996E-4</c:v>
                </c:pt>
                <c:pt idx="123068" formatCode="0.00E+00">
                  <c:v>-8.5321400000000003E-4</c:v>
                </c:pt>
                <c:pt idx="123069" formatCode="0.00E+00">
                  <c:v>-9.9817299999999999E-4</c:v>
                </c:pt>
                <c:pt idx="123070" formatCode="0.00E+00">
                  <c:v>-1.1420600000000001E-3</c:v>
                </c:pt>
                <c:pt idx="123071" formatCode="0.00E+00">
                  <c:v>-1.28476E-3</c:v>
                </c:pt>
                <c:pt idx="123072" formatCode="0.00E+00">
                  <c:v>-1.4261600000000001E-3</c:v>
                </c:pt>
                <c:pt idx="123073" formatCode="0.00E+00">
                  <c:v>-1.5661399999999999E-3</c:v>
                </c:pt>
                <c:pt idx="123074" formatCode="0.00E+00">
                  <c:v>-1.7046100000000001E-3</c:v>
                </c:pt>
                <c:pt idx="123075" formatCode="0.00E+00">
                  <c:v>-1.8414499999999999E-3</c:v>
                </c:pt>
                <c:pt idx="123076" formatCode="0.00E+00">
                  <c:v>-1.97657E-3</c:v>
                </c:pt>
                <c:pt idx="123077" formatCode="0.00E+00">
                  <c:v>-2.1098599999999999E-3</c:v>
                </c:pt>
                <c:pt idx="123078" formatCode="0.00E+00">
                  <c:v>-2.24121E-3</c:v>
                </c:pt>
                <c:pt idx="123079" formatCode="0.00E+00">
                  <c:v>-2.37054E-3</c:v>
                </c:pt>
                <c:pt idx="123080" formatCode="0.00E+00">
                  <c:v>-2.49775E-3</c:v>
                </c:pt>
                <c:pt idx="123081" formatCode="0.00E+00">
                  <c:v>-2.6227500000000001E-3</c:v>
                </c:pt>
                <c:pt idx="123082" formatCode="0.00E+00">
                  <c:v>-2.7454599999999999E-3</c:v>
                </c:pt>
                <c:pt idx="123083" formatCode="0.00E+00">
                  <c:v>-2.8657700000000001E-3</c:v>
                </c:pt>
                <c:pt idx="123084" formatCode="0.00E+00">
                  <c:v>-2.9836200000000002E-3</c:v>
                </c:pt>
                <c:pt idx="123085" formatCode="0.00E+00">
                  <c:v>-3.0989199999999998E-3</c:v>
                </c:pt>
                <c:pt idx="123086" formatCode="0.00E+00">
                  <c:v>-3.2115999999999998E-3</c:v>
                </c:pt>
                <c:pt idx="123087" formatCode="0.00E+00">
                  <c:v>-3.3215800000000002E-3</c:v>
                </c:pt>
                <c:pt idx="123088" formatCode="0.00E+00">
                  <c:v>-3.4287900000000001E-3</c:v>
                </c:pt>
                <c:pt idx="123089" formatCode="0.00E+00">
                  <c:v>-3.5331500000000001E-3</c:v>
                </c:pt>
                <c:pt idx="123090" formatCode="0.00E+00">
                  <c:v>-3.6346199999999999E-3</c:v>
                </c:pt>
                <c:pt idx="123091" formatCode="0.00E+00">
                  <c:v>-3.7331199999999999E-3</c:v>
                </c:pt>
                <c:pt idx="123092" formatCode="0.00E+00">
                  <c:v>-3.8285900000000002E-3</c:v>
                </c:pt>
                <c:pt idx="123093" formatCode="0.00E+00">
                  <c:v>-3.9209800000000001E-3</c:v>
                </c:pt>
                <c:pt idx="123094" formatCode="0.00E+00">
                  <c:v>-4.01023E-3</c:v>
                </c:pt>
                <c:pt idx="123095" formatCode="0.00E+00">
                  <c:v>-4.0962999999999998E-3</c:v>
                </c:pt>
                <c:pt idx="123096" formatCode="0.00E+00">
                  <c:v>-4.1791399999999996E-3</c:v>
                </c:pt>
                <c:pt idx="123097" formatCode="0.00E+00">
                  <c:v>-4.2586999999999998E-3</c:v>
                </c:pt>
                <c:pt idx="123098" formatCode="0.00E+00">
                  <c:v>-4.3349399999999998E-3</c:v>
                </c:pt>
                <c:pt idx="123099" formatCode="0.00E+00">
                  <c:v>-4.4078299999999997E-3</c:v>
                </c:pt>
                <c:pt idx="123100" formatCode="0.00E+00">
                  <c:v>-4.4773199999999999E-3</c:v>
                </c:pt>
                <c:pt idx="123101" formatCode="0.00E+00">
                  <c:v>-4.5434000000000004E-3</c:v>
                </c:pt>
                <c:pt idx="123102" formatCode="0.00E+00">
                  <c:v>-4.6060199999999997E-3</c:v>
                </c:pt>
                <c:pt idx="123103" formatCode="0.00E+00">
                  <c:v>-4.6651699999999997E-3</c:v>
                </c:pt>
                <c:pt idx="123104" formatCode="0.00E+00">
                  <c:v>-4.7208099999999998E-3</c:v>
                </c:pt>
                <c:pt idx="123105" formatCode="0.00E+00">
                  <c:v>-4.7729399999999998E-3</c:v>
                </c:pt>
                <c:pt idx="123106" formatCode="0.00E+00">
                  <c:v>-4.8215300000000001E-3</c:v>
                </c:pt>
                <c:pt idx="123107" formatCode="0.00E+00">
                  <c:v>-4.8665599999999998E-3</c:v>
                </c:pt>
                <c:pt idx="123108" formatCode="0.00E+00">
                  <c:v>-4.9080399999999998E-3</c:v>
                </c:pt>
                <c:pt idx="123109" formatCode="0.00E+00">
                  <c:v>-4.9459300000000003E-3</c:v>
                </c:pt>
                <c:pt idx="123110" formatCode="0.00E+00">
                  <c:v>-4.9802500000000003E-3</c:v>
                </c:pt>
                <c:pt idx="123111" formatCode="0.00E+00">
                  <c:v>-5.0109899999999999E-3</c:v>
                </c:pt>
                <c:pt idx="123112" formatCode="0.00E+00">
                  <c:v>-5.0381499999999999E-3</c:v>
                </c:pt>
                <c:pt idx="123113" formatCode="0.00E+00">
                  <c:v>-5.0617199999999996E-3</c:v>
                </c:pt>
                <c:pt idx="123114" formatCode="0.00E+00">
                  <c:v>-5.0817099999999997E-3</c:v>
                </c:pt>
                <c:pt idx="123115" formatCode="0.00E+00">
                  <c:v>-5.0981300000000002E-3</c:v>
                </c:pt>
                <c:pt idx="123116" formatCode="0.00E+00">
                  <c:v>-5.1109900000000002E-3</c:v>
                </c:pt>
                <c:pt idx="123117" formatCode="0.00E+00">
                  <c:v>-5.1203000000000004E-3</c:v>
                </c:pt>
                <c:pt idx="123118" formatCode="0.00E+00">
                  <c:v>-5.1260699999999999E-3</c:v>
                </c:pt>
                <c:pt idx="123119" formatCode="0.00E+00">
                  <c:v>-5.1283099999999996E-3</c:v>
                </c:pt>
                <c:pt idx="123120" formatCode="0.00E+00">
                  <c:v>-5.1270500000000002E-3</c:v>
                </c:pt>
                <c:pt idx="123121" formatCode="0.00E+00">
                  <c:v>-5.1223099999999997E-3</c:v>
                </c:pt>
                <c:pt idx="123122" formatCode="0.00E+00">
                  <c:v>-5.1140999999999999E-3</c:v>
                </c:pt>
                <c:pt idx="123123" formatCode="0.00E+00">
                  <c:v>-5.1024599999999996E-3</c:v>
                </c:pt>
                <c:pt idx="123124" formatCode="0.00E+00">
                  <c:v>-5.0873999999999997E-3</c:v>
                </c:pt>
                <c:pt idx="123125" formatCode="0.00E+00">
                  <c:v>-5.06895E-3</c:v>
                </c:pt>
                <c:pt idx="123126" formatCode="0.00E+00">
                  <c:v>-5.0471500000000002E-3</c:v>
                </c:pt>
                <c:pt idx="123127" formatCode="0.00E+00">
                  <c:v>-5.0220300000000002E-3</c:v>
                </c:pt>
                <c:pt idx="123128" formatCode="0.00E+00">
                  <c:v>-4.9936099999999999E-3</c:v>
                </c:pt>
                <c:pt idx="123129" formatCode="0.00E+00">
                  <c:v>-4.9619399999999998E-3</c:v>
                </c:pt>
                <c:pt idx="123130" formatCode="0.00E+00">
                  <c:v>-4.9270499999999997E-3</c:v>
                </c:pt>
                <c:pt idx="123131" formatCode="0.00E+00">
                  <c:v>-4.8889700000000003E-3</c:v>
                </c:pt>
                <c:pt idx="123132" formatCode="0.00E+00">
                  <c:v>-4.8477499999999996E-3</c:v>
                </c:pt>
                <c:pt idx="123133" formatCode="0.00E+00">
                  <c:v>-4.8034200000000001E-3</c:v>
                </c:pt>
                <c:pt idx="123134" formatCode="0.00E+00">
                  <c:v>-4.7560299999999996E-3</c:v>
                </c:pt>
                <c:pt idx="123135" formatCode="0.00E+00">
                  <c:v>-4.7056199999999998E-3</c:v>
                </c:pt>
                <c:pt idx="123136" formatCode="0.00E+00">
                  <c:v>-4.6522300000000003E-3</c:v>
                </c:pt>
                <c:pt idx="123137" formatCode="0.00E+00">
                  <c:v>-4.5959199999999999E-3</c:v>
                </c:pt>
                <c:pt idx="123138" formatCode="0.00E+00">
                  <c:v>-4.5367200000000002E-3</c:v>
                </c:pt>
                <c:pt idx="123139" formatCode="0.00E+00">
                  <c:v>-4.47468E-3</c:v>
                </c:pt>
                <c:pt idx="123140" formatCode="0.00E+00">
                  <c:v>-4.4098499999999999E-3</c:v>
                </c:pt>
                <c:pt idx="123141" formatCode="0.00E+00">
                  <c:v>-4.3422799999999996E-3</c:v>
                </c:pt>
                <c:pt idx="123142" formatCode="0.00E+00">
                  <c:v>-4.2720299999999996E-3</c:v>
                </c:pt>
                <c:pt idx="123143" formatCode="0.00E+00">
                  <c:v>-4.1991299999999997E-3</c:v>
                </c:pt>
                <c:pt idx="123144" formatCode="0.00E+00">
                  <c:v>-4.1236500000000004E-3</c:v>
                </c:pt>
                <c:pt idx="123145" formatCode="0.00E+00">
                  <c:v>-4.0456299999999997E-3</c:v>
                </c:pt>
                <c:pt idx="123146" formatCode="0.00E+00">
                  <c:v>-3.9651299999999999E-3</c:v>
                </c:pt>
                <c:pt idx="123147" formatCode="0.00E+00">
                  <c:v>-3.8822100000000001E-3</c:v>
                </c:pt>
                <c:pt idx="123148" formatCode="0.00E+00">
                  <c:v>-3.7969000000000002E-3</c:v>
                </c:pt>
                <c:pt idx="123149" formatCode="0.00E+00">
                  <c:v>-3.7092900000000001E-3</c:v>
                </c:pt>
                <c:pt idx="123150" formatCode="0.00E+00">
                  <c:v>-3.6194E-3</c:v>
                </c:pt>
                <c:pt idx="123151" formatCode="0.00E+00">
                  <c:v>-3.5273100000000001E-3</c:v>
                </c:pt>
                <c:pt idx="123152" formatCode="0.00E+00">
                  <c:v>-3.4330699999999999E-3</c:v>
                </c:pt>
                <c:pt idx="123153" formatCode="0.00E+00">
                  <c:v>-3.3367399999999999E-3</c:v>
                </c:pt>
                <c:pt idx="123154" formatCode="0.00E+00">
                  <c:v>-3.23837E-3</c:v>
                </c:pt>
                <c:pt idx="123155" formatCode="0.00E+00">
                  <c:v>-3.13802E-3</c:v>
                </c:pt>
                <c:pt idx="123156" formatCode="0.00E+00">
                  <c:v>-3.0357499999999998E-3</c:v>
                </c:pt>
                <c:pt idx="123157" formatCode="0.00E+00">
                  <c:v>-2.9316199999999998E-3</c:v>
                </c:pt>
                <c:pt idx="123158" formatCode="0.00E+00">
                  <c:v>-2.8256900000000001E-3</c:v>
                </c:pt>
                <c:pt idx="123159" formatCode="0.00E+00">
                  <c:v>-2.7180099999999999E-3</c:v>
                </c:pt>
                <c:pt idx="123160" formatCode="0.00E+00">
                  <c:v>-2.6086500000000001E-3</c:v>
                </c:pt>
                <c:pt idx="123161" formatCode="0.00E+00">
                  <c:v>-2.49767E-3</c:v>
                </c:pt>
                <c:pt idx="123162" formatCode="0.00E+00">
                  <c:v>-2.3851200000000001E-3</c:v>
                </c:pt>
                <c:pt idx="123163" formatCode="0.00E+00">
                  <c:v>-2.27107E-3</c:v>
                </c:pt>
                <c:pt idx="123164" formatCode="0.00E+00">
                  <c:v>-2.1555799999999998E-3</c:v>
                </c:pt>
                <c:pt idx="123165" formatCode="0.00E+00">
                  <c:v>-2.0387000000000001E-3</c:v>
                </c:pt>
                <c:pt idx="123166" formatCode="0.00E+00">
                  <c:v>-1.9204999999999999E-3</c:v>
                </c:pt>
                <c:pt idx="123167" formatCode="0.00E+00">
                  <c:v>-1.80105E-3</c:v>
                </c:pt>
                <c:pt idx="123168" formatCode="0.00E+00">
                  <c:v>-1.6804000000000001E-3</c:v>
                </c:pt>
                <c:pt idx="123169" formatCode="0.00E+00">
                  <c:v>-1.55861E-3</c:v>
                </c:pt>
                <c:pt idx="123170" formatCode="0.00E+00">
                  <c:v>-1.43575E-3</c:v>
                </c:pt>
                <c:pt idx="123171" formatCode="0.00E+00">
                  <c:v>-1.3118800000000001E-3</c:v>
                </c:pt>
                <c:pt idx="123172" formatCode="0.00E+00">
                  <c:v>-1.18706E-3</c:v>
                </c:pt>
                <c:pt idx="123173" formatCode="0.00E+00">
                  <c:v>-1.06135E-3</c:v>
                </c:pt>
                <c:pt idx="123174" formatCode="0.00E+00">
                  <c:v>-9.3482999999999999E-4</c:v>
                </c:pt>
                <c:pt idx="123175" formatCode="0.00E+00">
                  <c:v>-8.0754899999999996E-4</c:v>
                </c:pt>
                <c:pt idx="123176" formatCode="0.00E+00">
                  <c:v>-6.7957399999999996E-4</c:v>
                </c:pt>
                <c:pt idx="123177" formatCode="0.00E+00">
                  <c:v>-5.50969E-4</c:v>
                </c:pt>
                <c:pt idx="123178" formatCode="0.00E+00">
                  <c:v>-4.2180000000000001E-4</c:v>
                </c:pt>
                <c:pt idx="123179" formatCode="0.00E+00">
                  <c:v>-2.9212999999999998E-4</c:v>
                </c:pt>
                <c:pt idx="123180" formatCode="0.00E+00">
                  <c:v>-1.6202600000000001E-4</c:v>
                </c:pt>
                <c:pt idx="123181" formatCode="0.00E+00">
                  <c:v>-3.1552299999999999E-5</c:v>
                </c:pt>
                <c:pt idx="123182" formatCode="0.00E+00">
                  <c:v>9.9224900000000006E-5</c:v>
                </c:pt>
                <c:pt idx="123183" formatCode="0.00E+00">
                  <c:v>2.30239E-4</c:v>
                </c:pt>
                <c:pt idx="123184" formatCode="0.00E+00">
                  <c:v>3.6142500000000002E-4</c:v>
                </c:pt>
                <c:pt idx="123185" formatCode="0.00E+00">
                  <c:v>4.92714E-4</c:v>
                </c:pt>
                <c:pt idx="123186" formatCode="0.00E+00">
                  <c:v>6.2403999999999997E-4</c:v>
                </c:pt>
                <c:pt idx="123187" formatCode="0.00E+00">
                  <c:v>7.5533600000000001E-4</c:v>
                </c:pt>
                <c:pt idx="123188" formatCode="0.00E+00">
                  <c:v>8.8653199999999999E-4</c:v>
                </c:pt>
                <c:pt idx="123189" formatCode="0.00E+00">
                  <c:v>1.01756E-3</c:v>
                </c:pt>
                <c:pt idx="123190" formatCode="0.00E+00">
                  <c:v>1.14835E-3</c:v>
                </c:pt>
                <c:pt idx="123191" formatCode="0.00E+00">
                  <c:v>1.2788400000000001E-3</c:v>
                </c:pt>
                <c:pt idx="123192" formatCode="0.00E+00">
                  <c:v>1.40895E-3</c:v>
                </c:pt>
                <c:pt idx="123193" formatCode="0.00E+00">
                  <c:v>1.5386200000000001E-3</c:v>
                </c:pt>
                <c:pt idx="123194" formatCode="0.00E+00">
                  <c:v>1.6677700000000001E-3</c:v>
                </c:pt>
                <c:pt idx="123195" formatCode="0.00E+00">
                  <c:v>1.7963300000000001E-3</c:v>
                </c:pt>
                <c:pt idx="123196" formatCode="0.00E+00">
                  <c:v>1.92424E-3</c:v>
                </c:pt>
                <c:pt idx="123197" formatCode="0.00E+00">
                  <c:v>2.05142E-3</c:v>
                </c:pt>
                <c:pt idx="123198" formatCode="0.00E+00">
                  <c:v>2.1777900000000002E-3</c:v>
                </c:pt>
                <c:pt idx="123199" formatCode="0.00E+00">
                  <c:v>2.3032899999999999E-3</c:v>
                </c:pt>
                <c:pt idx="123200" formatCode="0.00E+00">
                  <c:v>2.4278500000000001E-3</c:v>
                </c:pt>
                <c:pt idx="123201" formatCode="0.00E+00">
                  <c:v>2.5513799999999998E-3</c:v>
                </c:pt>
                <c:pt idx="123202" formatCode="0.00E+00">
                  <c:v>2.6738199999999999E-3</c:v>
                </c:pt>
                <c:pt idx="123203" formatCode="0.00E+00">
                  <c:v>2.7950900000000001E-3</c:v>
                </c:pt>
                <c:pt idx="123204" formatCode="0.00E+00">
                  <c:v>2.9151200000000002E-3</c:v>
                </c:pt>
                <c:pt idx="123205" formatCode="0.00E+00">
                  <c:v>3.0338299999999999E-3</c:v>
                </c:pt>
                <c:pt idx="123206" formatCode="0.00E+00">
                  <c:v>3.1511500000000001E-3</c:v>
                </c:pt>
                <c:pt idx="123207" formatCode="0.00E+00">
                  <c:v>3.2670099999999999E-3</c:v>
                </c:pt>
                <c:pt idx="123208" formatCode="0.00E+00">
                  <c:v>3.3813200000000002E-3</c:v>
                </c:pt>
                <c:pt idx="123209" formatCode="0.00E+00">
                  <c:v>3.4940100000000001E-3</c:v>
                </c:pt>
                <c:pt idx="123210" formatCode="0.00E+00">
                  <c:v>3.6050100000000001E-3</c:v>
                </c:pt>
                <c:pt idx="123211" formatCode="0.00E+00">
                  <c:v>3.7142299999999998E-3</c:v>
                </c:pt>
                <c:pt idx="123212" formatCode="0.00E+00">
                  <c:v>3.82162E-3</c:v>
                </c:pt>
                <c:pt idx="123213" formatCode="0.00E+00">
                  <c:v>3.9270700000000004E-3</c:v>
                </c:pt>
                <c:pt idx="123214" formatCode="0.00E+00">
                  <c:v>4.0305300000000001E-3</c:v>
                </c:pt>
                <c:pt idx="123215" formatCode="0.00E+00">
                  <c:v>4.1319199999999999E-3</c:v>
                </c:pt>
                <c:pt idx="123216" formatCode="0.00E+00">
                  <c:v>4.2311500000000004E-3</c:v>
                </c:pt>
                <c:pt idx="123217" formatCode="0.00E+00">
                  <c:v>4.3281600000000002E-3</c:v>
                </c:pt>
                <c:pt idx="123218" formatCode="0.00E+00">
                  <c:v>4.4228599999999998E-3</c:v>
                </c:pt>
                <c:pt idx="123219" formatCode="0.00E+00">
                  <c:v>4.5151899999999997E-3</c:v>
                </c:pt>
                <c:pt idx="123220" formatCode="0.00E+00">
                  <c:v>4.6050600000000002E-3</c:v>
                </c:pt>
                <c:pt idx="123221" formatCode="0.00E+00">
                  <c:v>4.6924000000000002E-3</c:v>
                </c:pt>
                <c:pt idx="123222" formatCode="0.00E+00">
                  <c:v>4.77714E-3</c:v>
                </c:pt>
                <c:pt idx="123223" formatCode="0.00E+00">
                  <c:v>4.8592000000000002E-3</c:v>
                </c:pt>
                <c:pt idx="123224" formatCode="0.00E+00">
                  <c:v>4.9385000000000002E-3</c:v>
                </c:pt>
                <c:pt idx="123225" formatCode="0.00E+00">
                  <c:v>5.0149799999999996E-3</c:v>
                </c:pt>
                <c:pt idx="123226" formatCode="0.00E+00">
                  <c:v>5.0885699999999997E-3</c:v>
                </c:pt>
                <c:pt idx="123227" formatCode="0.00E+00">
                  <c:v>5.1591800000000002E-3</c:v>
                </c:pt>
                <c:pt idx="123228" formatCode="0.00E+00">
                  <c:v>5.2267499999999996E-3</c:v>
                </c:pt>
                <c:pt idx="123229" formatCode="0.00E+00">
                  <c:v>5.2912100000000002E-3</c:v>
                </c:pt>
                <c:pt idx="123230" formatCode="0.00E+00">
                  <c:v>5.3524899999999997E-3</c:v>
                </c:pt>
                <c:pt idx="123231" formatCode="0.00E+00">
                  <c:v>5.4105200000000003E-3</c:v>
                </c:pt>
                <c:pt idx="123232" formatCode="0.00E+00">
                  <c:v>5.4652399999999997E-3</c:v>
                </c:pt>
                <c:pt idx="123233" formatCode="0.00E+00">
                  <c:v>5.5165700000000002E-3</c:v>
                </c:pt>
                <c:pt idx="123234" formatCode="0.00E+00">
                  <c:v>5.5644600000000002E-3</c:v>
                </c:pt>
                <c:pt idx="123235" formatCode="0.00E+00">
                  <c:v>5.6088400000000004E-3</c:v>
                </c:pt>
                <c:pt idx="123236" formatCode="0.00E+00">
                  <c:v>5.64965E-3</c:v>
                </c:pt>
                <c:pt idx="123237" formatCode="0.00E+00">
                  <c:v>5.6868300000000004E-3</c:v>
                </c:pt>
                <c:pt idx="123238" formatCode="0.00E+00">
                  <c:v>5.7203200000000001E-3</c:v>
                </c:pt>
                <c:pt idx="123239" formatCode="0.00E+00">
                  <c:v>5.7500600000000004E-3</c:v>
                </c:pt>
                <c:pt idx="123240" formatCode="0.00E+00">
                  <c:v>5.7759999999999999E-3</c:v>
                </c:pt>
                <c:pt idx="123241" formatCode="0.00E+00">
                  <c:v>5.7980899999999997E-3</c:v>
                </c:pt>
                <c:pt idx="123242" formatCode="0.00E+00">
                  <c:v>5.8162700000000001E-3</c:v>
                </c:pt>
                <c:pt idx="123243" formatCode="0.00E+00">
                  <c:v>5.8304999999999997E-3</c:v>
                </c:pt>
                <c:pt idx="123244" formatCode="0.00E+00">
                  <c:v>5.8407299999999997E-3</c:v>
                </c:pt>
                <c:pt idx="123245" formatCode="0.00E+00">
                  <c:v>5.8469100000000003E-3</c:v>
                </c:pt>
                <c:pt idx="123246" formatCode="0.00E+00">
                  <c:v>5.84901E-3</c:v>
                </c:pt>
                <c:pt idx="123247" formatCode="0.00E+00">
                  <c:v>5.8469699999999999E-3</c:v>
                </c:pt>
                <c:pt idx="123248" formatCode="0.00E+00">
                  <c:v>5.8407800000000003E-3</c:v>
                </c:pt>
                <c:pt idx="123249" formatCode="0.00E+00">
                  <c:v>5.8303799999999996E-3</c:v>
                </c:pt>
                <c:pt idx="123250" formatCode="0.00E+00">
                  <c:v>5.8157599999999997E-3</c:v>
                </c:pt>
                <c:pt idx="123251" formatCode="0.00E+00">
                  <c:v>5.79687E-3</c:v>
                </c:pt>
                <c:pt idx="123252" formatCode="0.00E+00">
                  <c:v>5.7736999999999997E-3</c:v>
                </c:pt>
                <c:pt idx="123253" formatCode="0.00E+00">
                  <c:v>5.7462299999999997E-3</c:v>
                </c:pt>
                <c:pt idx="123254" formatCode="0.00E+00">
                  <c:v>5.7144199999999996E-3</c:v>
                </c:pt>
                <c:pt idx="123255" formatCode="0.00E+00">
                  <c:v>5.67827E-3</c:v>
                </c:pt>
                <c:pt idx="123256" formatCode="0.00E+00">
                  <c:v>5.6377600000000003E-3</c:v>
                </c:pt>
                <c:pt idx="123257" formatCode="0.00E+00">
                  <c:v>5.5928899999999997E-3</c:v>
                </c:pt>
                <c:pt idx="123258" formatCode="0.00E+00">
                  <c:v>5.5436299999999999E-3</c:v>
                </c:pt>
                <c:pt idx="123259" formatCode="0.00E+00">
                  <c:v>5.4900000000000001E-3</c:v>
                </c:pt>
                <c:pt idx="123260" formatCode="0.00E+00">
                  <c:v>5.4320000000000002E-3</c:v>
                </c:pt>
                <c:pt idx="123261" formatCode="0.00E+00">
                  <c:v>5.3696100000000004E-3</c:v>
                </c:pt>
                <c:pt idx="123262" formatCode="0.00E+00">
                  <c:v>5.3028600000000004E-3</c:v>
                </c:pt>
                <c:pt idx="123263" formatCode="0.00E+00">
                  <c:v>5.2317600000000002E-3</c:v>
                </c:pt>
                <c:pt idx="123264" formatCode="0.00E+00">
                  <c:v>5.1563099999999999E-3</c:v>
                </c:pt>
                <c:pt idx="123265" formatCode="0.00E+00">
                  <c:v>5.07654E-3</c:v>
                </c:pt>
                <c:pt idx="123266" formatCode="0.00E+00">
                  <c:v>4.9924799999999997E-3</c:v>
                </c:pt>
                <c:pt idx="123267" formatCode="0.00E+00">
                  <c:v>4.9041299999999996E-3</c:v>
                </c:pt>
                <c:pt idx="123268" formatCode="0.00E+00">
                  <c:v>4.8115500000000004E-3</c:v>
                </c:pt>
                <c:pt idx="123269" formatCode="0.00E+00">
                  <c:v>4.7147600000000001E-3</c:v>
                </c:pt>
                <c:pt idx="123270" formatCode="0.00E+00">
                  <c:v>4.6138000000000004E-3</c:v>
                </c:pt>
                <c:pt idx="123271" formatCode="0.00E+00">
                  <c:v>4.50871E-3</c:v>
                </c:pt>
                <c:pt idx="123272" formatCode="0.00E+00">
                  <c:v>4.3995400000000004E-3</c:v>
                </c:pt>
                <c:pt idx="123273" formatCode="0.00E+00">
                  <c:v>4.2863399999999996E-3</c:v>
                </c:pt>
                <c:pt idx="123274" formatCode="0.00E+00">
                  <c:v>4.1691699999999998E-3</c:v>
                </c:pt>
                <c:pt idx="123275" formatCode="0.00E+00">
                  <c:v>4.0480799999999999E-3</c:v>
                </c:pt>
                <c:pt idx="123276" formatCode="0.00E+00">
                  <c:v>3.9231400000000003E-3</c:v>
                </c:pt>
                <c:pt idx="123277" formatCode="0.00E+00">
                  <c:v>3.7944099999999998E-3</c:v>
                </c:pt>
                <c:pt idx="123278" formatCode="0.00E+00">
                  <c:v>3.6619700000000001E-3</c:v>
                </c:pt>
                <c:pt idx="123279" formatCode="0.00E+00">
                  <c:v>3.5258899999999998E-3</c:v>
                </c:pt>
                <c:pt idx="123280" formatCode="0.00E+00">
                  <c:v>3.3862499999999999E-3</c:v>
                </c:pt>
                <c:pt idx="123281" formatCode="0.00E+00">
                  <c:v>3.2431399999999998E-3</c:v>
                </c:pt>
                <c:pt idx="123282" formatCode="0.00E+00">
                  <c:v>3.0966399999999999E-3</c:v>
                </c:pt>
                <c:pt idx="123283" formatCode="0.00E+00">
                  <c:v>2.94684E-3</c:v>
                </c:pt>
                <c:pt idx="123284" formatCode="0.00E+00">
                  <c:v>2.7938400000000001E-3</c:v>
                </c:pt>
                <c:pt idx="123285" formatCode="0.00E+00">
                  <c:v>2.63774E-3</c:v>
                </c:pt>
                <c:pt idx="123286" formatCode="0.00E+00">
                  <c:v>2.4786399999999998E-3</c:v>
                </c:pt>
                <c:pt idx="123287" formatCode="0.00E+00">
                  <c:v>2.31665E-3</c:v>
                </c:pt>
                <c:pt idx="123288" formatCode="0.00E+00">
                  <c:v>2.1518900000000001E-3</c:v>
                </c:pt>
                <c:pt idx="123289" formatCode="0.00E+00">
                  <c:v>1.98445E-3</c:v>
                </c:pt>
                <c:pt idx="123290" formatCode="0.00E+00">
                  <c:v>1.81448E-3</c:v>
                </c:pt>
                <c:pt idx="123291" formatCode="0.00E+00">
                  <c:v>1.64207E-3</c:v>
                </c:pt>
                <c:pt idx="123292" formatCode="0.00E+00">
                  <c:v>1.46737E-3</c:v>
                </c:pt>
                <c:pt idx="123293" formatCode="0.00E+00">
                  <c:v>1.2905E-3</c:v>
                </c:pt>
                <c:pt idx="123294" formatCode="0.00E+00">
                  <c:v>1.11159E-3</c:v>
                </c:pt>
                <c:pt idx="123295" formatCode="0.00E+00">
                  <c:v>9.3077399999999999E-4</c:v>
                </c:pt>
                <c:pt idx="123296" formatCode="0.00E+00">
                  <c:v>7.4819600000000002E-4</c:v>
                </c:pt>
                <c:pt idx="123297" formatCode="0.00E+00">
                  <c:v>5.6399399999999995E-4</c:v>
                </c:pt>
                <c:pt idx="123298" formatCode="0.00E+00">
                  <c:v>3.7831200000000001E-4</c:v>
                </c:pt>
                <c:pt idx="123299" formatCode="0.00E+00">
                  <c:v>1.91299E-4</c:v>
                </c:pt>
                <c:pt idx="123300" formatCode="0.00E+00">
                  <c:v>3.1021100000000002E-6</c:v>
                </c:pt>
                <c:pt idx="123301" formatCode="0.00E+00">
                  <c:v>-1.8612500000000001E-4</c:v>
                </c:pt>
                <c:pt idx="123302" formatCode="0.00E+00">
                  <c:v>-3.7622900000000001E-4</c:v>
                </c:pt>
                <c:pt idx="123303" formatCode="0.00E+00">
                  <c:v>-5.6705199999999996E-4</c:v>
                </c:pt>
                <c:pt idx="123304" formatCode="0.00E+00">
                  <c:v>-7.5843600000000003E-4</c:v>
                </c:pt>
                <c:pt idx="123305" formatCode="0.00E+00">
                  <c:v>-9.5022100000000001E-4</c:v>
                </c:pt>
                <c:pt idx="123306" formatCode="0.00E+00">
                  <c:v>-1.1422400000000001E-3</c:v>
                </c:pt>
                <c:pt idx="123307" formatCode="0.00E+00">
                  <c:v>-1.33434E-3</c:v>
                </c:pt>
                <c:pt idx="123308" formatCode="0.00E+00">
                  <c:v>-1.5263399999999999E-3</c:v>
                </c:pt>
                <c:pt idx="123309" formatCode="0.00E+00">
                  <c:v>-1.71809E-3</c:v>
                </c:pt>
                <c:pt idx="123310" formatCode="0.00E+00">
                  <c:v>-1.9093999999999999E-3</c:v>
                </c:pt>
                <c:pt idx="123311" formatCode="0.00E+00">
                  <c:v>-2.10013E-3</c:v>
                </c:pt>
                <c:pt idx="123312" formatCode="0.00E+00">
                  <c:v>-2.2900799999999999E-3</c:v>
                </c:pt>
                <c:pt idx="123313" formatCode="0.00E+00">
                  <c:v>-2.4791000000000001E-3</c:v>
                </c:pt>
                <c:pt idx="123314" formatCode="0.00E+00">
                  <c:v>-2.66701E-3</c:v>
                </c:pt>
                <c:pt idx="123315" formatCode="0.00E+00">
                  <c:v>-2.8536400000000002E-3</c:v>
                </c:pt>
                <c:pt idx="123316" formatCode="0.00E+00">
                  <c:v>-3.0388199999999998E-3</c:v>
                </c:pt>
                <c:pt idx="123317" formatCode="0.00E+00">
                  <c:v>-3.22237E-3</c:v>
                </c:pt>
                <c:pt idx="123318" formatCode="0.00E+00">
                  <c:v>-3.4041399999999999E-3</c:v>
                </c:pt>
                <c:pt idx="123319" formatCode="0.00E+00">
                  <c:v>-3.5839299999999999E-3</c:v>
                </c:pt>
                <c:pt idx="123320" formatCode="0.00E+00">
                  <c:v>-3.7615999999999999E-3</c:v>
                </c:pt>
                <c:pt idx="123321" formatCode="0.00E+00">
                  <c:v>-3.9369599999999998E-3</c:v>
                </c:pt>
                <c:pt idx="123322" formatCode="0.00E+00">
                  <c:v>-4.10984E-3</c:v>
                </c:pt>
                <c:pt idx="123323" formatCode="0.00E+00">
                  <c:v>-4.2800900000000003E-3</c:v>
                </c:pt>
                <c:pt idx="123324" formatCode="0.00E+00">
                  <c:v>-4.4475299999999999E-3</c:v>
                </c:pt>
                <c:pt idx="123325" formatCode="0.00E+00">
                  <c:v>-4.6119999999999998E-3</c:v>
                </c:pt>
                <c:pt idx="123326" formatCode="0.00E+00">
                  <c:v>-4.7733300000000001E-3</c:v>
                </c:pt>
                <c:pt idx="123327" formatCode="0.00E+00">
                  <c:v>-4.93137E-3</c:v>
                </c:pt>
                <c:pt idx="123328" formatCode="0.00E+00">
                  <c:v>-5.0859599999999996E-3</c:v>
                </c:pt>
                <c:pt idx="123329" formatCode="0.00E+00">
                  <c:v>-5.2369399999999998E-3</c:v>
                </c:pt>
                <c:pt idx="123330" formatCode="0.00E+00">
                  <c:v>-5.3841599999999998E-3</c:v>
                </c:pt>
                <c:pt idx="123331" formatCode="0.00E+00">
                  <c:v>-5.5274599999999997E-3</c:v>
                </c:pt>
                <c:pt idx="123332" formatCode="0.00E+00">
                  <c:v>-5.6667000000000002E-3</c:v>
                </c:pt>
                <c:pt idx="123333" formatCode="0.00E+00">
                  <c:v>-5.8017399999999997E-3</c:v>
                </c:pt>
                <c:pt idx="123334" formatCode="0.00E+00">
                  <c:v>-5.9324199999999999E-3</c:v>
                </c:pt>
                <c:pt idx="123335" formatCode="0.00E+00">
                  <c:v>-6.0586099999999999E-3</c:v>
                </c:pt>
                <c:pt idx="123336" formatCode="0.00E+00">
                  <c:v>-6.1801800000000004E-3</c:v>
                </c:pt>
                <c:pt idx="123337" formatCode="0.00E+00">
                  <c:v>-6.2969999999999996E-3</c:v>
                </c:pt>
                <c:pt idx="123338" formatCode="0.00E+00">
                  <c:v>-6.4089300000000002E-3</c:v>
                </c:pt>
                <c:pt idx="123339" formatCode="0.00E+00">
                  <c:v>-6.5158500000000001E-3</c:v>
                </c:pt>
                <c:pt idx="123340" formatCode="0.00E+00">
                  <c:v>-6.6176500000000001E-3</c:v>
                </c:pt>
                <c:pt idx="123341" formatCode="0.00E+00">
                  <c:v>-6.71421E-3</c:v>
                </c:pt>
                <c:pt idx="123342" formatCode="0.00E+00">
                  <c:v>-6.8054099999999996E-3</c:v>
                </c:pt>
                <c:pt idx="123343" formatCode="0.00E+00">
                  <c:v>-6.8911600000000003E-3</c:v>
                </c:pt>
                <c:pt idx="123344" formatCode="0.00E+00">
                  <c:v>-6.9713500000000003E-3</c:v>
                </c:pt>
                <c:pt idx="123345" formatCode="0.00E+00">
                  <c:v>-7.04588E-3</c:v>
                </c:pt>
                <c:pt idx="123346" formatCode="0.00E+00">
                  <c:v>-7.11467E-3</c:v>
                </c:pt>
                <c:pt idx="123347" formatCode="0.00E+00">
                  <c:v>-7.17762E-3</c:v>
                </c:pt>
                <c:pt idx="123348" formatCode="0.00E+00">
                  <c:v>-7.2346700000000003E-3</c:v>
                </c:pt>
                <c:pt idx="123349" formatCode="0.00E+00">
                  <c:v>-7.2857199999999999E-3</c:v>
                </c:pt>
                <c:pt idx="123350" formatCode="0.00E+00">
                  <c:v>-7.3307199999999998E-3</c:v>
                </c:pt>
                <c:pt idx="123351" formatCode="0.00E+00">
                  <c:v>-7.3695899999999996E-3</c:v>
                </c:pt>
                <c:pt idx="123352" formatCode="0.00E+00">
                  <c:v>-7.4022899999999997E-3</c:v>
                </c:pt>
                <c:pt idx="123353" formatCode="0.00E+00">
                  <c:v>-7.4287600000000004E-3</c:v>
                </c:pt>
                <c:pt idx="123354" formatCode="0.00E+00">
                  <c:v>-7.4489400000000002E-3</c:v>
                </c:pt>
                <c:pt idx="123355" formatCode="0.00E+00">
                  <c:v>-7.4628100000000003E-3</c:v>
                </c:pt>
                <c:pt idx="123356" formatCode="0.00E+00">
                  <c:v>-7.4703199999999999E-3</c:v>
                </c:pt>
                <c:pt idx="123357" formatCode="0.00E+00">
                  <c:v>-7.4714500000000001E-3</c:v>
                </c:pt>
                <c:pt idx="123358" formatCode="0.00E+00">
                  <c:v>-7.4661800000000002E-3</c:v>
                </c:pt>
                <c:pt idx="123359" formatCode="0.00E+00">
                  <c:v>-7.4544800000000003E-3</c:v>
                </c:pt>
                <c:pt idx="123360" formatCode="0.00E+00">
                  <c:v>-7.4363600000000004E-3</c:v>
                </c:pt>
                <c:pt idx="123361" formatCode="0.00E+00">
                  <c:v>-7.4117999999999996E-3</c:v>
                </c:pt>
                <c:pt idx="123362" formatCode="0.00E+00">
                  <c:v>-7.3808199999999997E-3</c:v>
                </c:pt>
                <c:pt idx="123363" formatCode="0.00E+00">
                  <c:v>-7.3434099999999999E-3</c:v>
                </c:pt>
                <c:pt idx="123364" formatCode="0.00E+00">
                  <c:v>-7.2995999999999998E-3</c:v>
                </c:pt>
                <c:pt idx="123365" formatCode="0.00E+00">
                  <c:v>-7.2494100000000004E-3</c:v>
                </c:pt>
                <c:pt idx="123366" formatCode="0.00E+00">
                  <c:v>-7.1928599999999997E-3</c:v>
                </c:pt>
                <c:pt idx="123367" formatCode="0.00E+00">
                  <c:v>-7.1299900000000001E-3</c:v>
                </c:pt>
                <c:pt idx="123368" formatCode="0.00E+00">
                  <c:v>-7.0608499999999996E-3</c:v>
                </c:pt>
                <c:pt idx="123369" formatCode="0.00E+00">
                  <c:v>-6.9854699999999997E-3</c:v>
                </c:pt>
                <c:pt idx="123370" formatCode="0.00E+00">
                  <c:v>-6.90392E-3</c:v>
                </c:pt>
                <c:pt idx="123371" formatCode="0.00E+00">
                  <c:v>-6.8162500000000003E-3</c:v>
                </c:pt>
                <c:pt idx="123372" formatCode="0.00E+00">
                  <c:v>-6.7225399999999999E-3</c:v>
                </c:pt>
                <c:pt idx="123373" formatCode="0.00E+00">
                  <c:v>-6.6228399999999996E-3</c:v>
                </c:pt>
                <c:pt idx="123374" formatCode="0.00E+00">
                  <c:v>-6.5172499999999996E-3</c:v>
                </c:pt>
                <c:pt idx="123375" formatCode="0.00E+00">
                  <c:v>-6.4058400000000003E-3</c:v>
                </c:pt>
                <c:pt idx="123376" formatCode="0.00E+00">
                  <c:v>-6.2887200000000002E-3</c:v>
                </c:pt>
                <c:pt idx="123377" formatCode="0.00E+00">
                  <c:v>-6.1659599999999998E-3</c:v>
                </c:pt>
                <c:pt idx="123378" formatCode="0.00E+00">
                  <c:v>-6.0376800000000001E-3</c:v>
                </c:pt>
                <c:pt idx="123379" formatCode="0.00E+00">
                  <c:v>-5.9039799999999996E-3</c:v>
                </c:pt>
                <c:pt idx="123380" formatCode="0.00E+00">
                  <c:v>-5.7649800000000003E-3</c:v>
                </c:pt>
                <c:pt idx="123381" formatCode="0.00E+00">
                  <c:v>-5.6207999999999996E-3</c:v>
                </c:pt>
                <c:pt idx="123382" formatCode="0.00E+00">
                  <c:v>-5.4715600000000003E-3</c:v>
                </c:pt>
                <c:pt idx="123383" formatCode="0.00E+00">
                  <c:v>-5.31739E-3</c:v>
                </c:pt>
                <c:pt idx="123384" formatCode="0.00E+00">
                  <c:v>-5.1584200000000004E-3</c:v>
                </c:pt>
                <c:pt idx="123385" formatCode="0.00E+00">
                  <c:v>-4.9947999999999998E-3</c:v>
                </c:pt>
                <c:pt idx="123386" formatCode="0.00E+00">
                  <c:v>-4.8266699999999999E-3</c:v>
                </c:pt>
                <c:pt idx="123387" formatCode="0.00E+00">
                  <c:v>-4.65417E-3</c:v>
                </c:pt>
                <c:pt idx="123388" formatCode="0.00E+00">
                  <c:v>-4.4774699999999999E-3</c:v>
                </c:pt>
                <c:pt idx="123389" formatCode="0.00E+00">
                  <c:v>-4.2967099999999996E-3</c:v>
                </c:pt>
                <c:pt idx="123390" formatCode="0.00E+00">
                  <c:v>-4.1120699999999998E-3</c:v>
                </c:pt>
                <c:pt idx="123391" formatCode="0.00E+00">
                  <c:v>-3.9237100000000004E-3</c:v>
                </c:pt>
                <c:pt idx="123392" formatCode="0.00E+00">
                  <c:v>-3.73179E-3</c:v>
                </c:pt>
                <c:pt idx="123393" formatCode="0.00E+00">
                  <c:v>-3.5365000000000001E-3</c:v>
                </c:pt>
                <c:pt idx="123394" formatCode="0.00E+00">
                  <c:v>-3.3379999999999998E-3</c:v>
                </c:pt>
                <c:pt idx="123395" formatCode="0.00E+00">
                  <c:v>-3.1364800000000001E-3</c:v>
                </c:pt>
                <c:pt idx="123396" formatCode="0.00E+00">
                  <c:v>-2.9321199999999999E-3</c:v>
                </c:pt>
                <c:pt idx="123397" formatCode="0.00E+00">
                  <c:v>-2.7251200000000001E-3</c:v>
                </c:pt>
                <c:pt idx="123398" formatCode="0.00E+00">
                  <c:v>-2.5156499999999999E-3</c:v>
                </c:pt>
                <c:pt idx="123399" formatCode="0.00E+00">
                  <c:v>-2.3038999999999998E-3</c:v>
                </c:pt>
                <c:pt idx="123400" formatCode="0.00E+00">
                  <c:v>-2.0900799999999998E-3</c:v>
                </c:pt>
                <c:pt idx="123401" formatCode="0.00E+00">
                  <c:v>-1.8743799999999999E-3</c:v>
                </c:pt>
                <c:pt idx="123402" formatCode="0.00E+00">
                  <c:v>-1.6569899999999999E-3</c:v>
                </c:pt>
                <c:pt idx="123403" formatCode="0.00E+00">
                  <c:v>-1.43812E-3</c:v>
                </c:pt>
                <c:pt idx="123404" formatCode="0.00E+00">
                  <c:v>-1.2179599999999999E-3</c:v>
                </c:pt>
                <c:pt idx="123405" formatCode="0.00E+00">
                  <c:v>-9.9672200000000002E-4</c:v>
                </c:pt>
                <c:pt idx="123406" formatCode="0.00E+00">
                  <c:v>-7.7460199999999999E-4</c:v>
                </c:pt>
                <c:pt idx="123407" formatCode="0.00E+00">
                  <c:v>-5.5180400000000003E-4</c:v>
                </c:pt>
                <c:pt idx="123408" formatCode="0.00E+00">
                  <c:v>-3.2853400000000001E-4</c:v>
                </c:pt>
                <c:pt idx="123409" formatCode="0.00E+00">
                  <c:v>-1.04996E-4</c:v>
                </c:pt>
                <c:pt idx="123410" formatCode="0.00E+00">
                  <c:v>1.18606E-4</c:v>
                </c:pt>
                <c:pt idx="123411" formatCode="0.00E+00">
                  <c:v>3.4206699999999999E-4</c:v>
                </c:pt>
                <c:pt idx="123412" formatCode="0.00E+00">
                  <c:v>5.6518400000000004E-4</c:v>
                </c:pt>
                <c:pt idx="123413" formatCode="0.00E+00">
                  <c:v>7.8775299999999998E-4</c:v>
                </c:pt>
                <c:pt idx="123414" formatCode="0.00E+00">
                  <c:v>1.00957E-3</c:v>
                </c:pt>
                <c:pt idx="123415" formatCode="0.00E+00">
                  <c:v>1.23044E-3</c:v>
                </c:pt>
                <c:pt idx="123416" formatCode="0.00E+00">
                  <c:v>1.4501500000000001E-3</c:v>
                </c:pt>
                <c:pt idx="123417" formatCode="0.00E+00">
                  <c:v>1.66851E-3</c:v>
                </c:pt>
                <c:pt idx="123418" formatCode="0.00E+00">
                  <c:v>1.88532E-3</c:v>
                </c:pt>
                <c:pt idx="123419" formatCode="0.00E+00">
                  <c:v>2.1003800000000002E-3</c:v>
                </c:pt>
                <c:pt idx="123420" formatCode="0.00E+00">
                  <c:v>2.31351E-3</c:v>
                </c:pt>
                <c:pt idx="123421" formatCode="0.00E+00">
                  <c:v>2.5245100000000002E-3</c:v>
                </c:pt>
                <c:pt idx="123422" formatCode="0.00E+00">
                  <c:v>2.7331899999999999E-3</c:v>
                </c:pt>
                <c:pt idx="123423" formatCode="0.00E+00">
                  <c:v>2.9393599999999998E-3</c:v>
                </c:pt>
                <c:pt idx="123424" formatCode="0.00E+00">
                  <c:v>3.14285E-3</c:v>
                </c:pt>
                <c:pt idx="123425" formatCode="0.00E+00">
                  <c:v>3.3434599999999999E-3</c:v>
                </c:pt>
                <c:pt idx="123426" formatCode="0.00E+00">
                  <c:v>3.5410300000000001E-3</c:v>
                </c:pt>
                <c:pt idx="123427" formatCode="0.00E+00">
                  <c:v>3.73538E-3</c:v>
                </c:pt>
                <c:pt idx="123428" formatCode="0.00E+00">
                  <c:v>3.9263400000000004E-3</c:v>
                </c:pt>
                <c:pt idx="123429" formatCode="0.00E+00">
                  <c:v>4.1137500000000002E-3</c:v>
                </c:pt>
                <c:pt idx="123430" formatCode="0.00E+00">
                  <c:v>4.2974299999999997E-3</c:v>
                </c:pt>
                <c:pt idx="123431" formatCode="0.00E+00">
                  <c:v>4.4772400000000004E-3</c:v>
                </c:pt>
                <c:pt idx="123432" formatCode="0.00E+00">
                  <c:v>4.6530199999999999E-3</c:v>
                </c:pt>
                <c:pt idx="123433" formatCode="0.00E+00">
                  <c:v>4.82462E-3</c:v>
                </c:pt>
                <c:pt idx="123434" formatCode="0.00E+00">
                  <c:v>4.9918899999999997E-3</c:v>
                </c:pt>
                <c:pt idx="123435" formatCode="0.00E+00">
                  <c:v>5.15469E-3</c:v>
                </c:pt>
                <c:pt idx="123436" formatCode="0.00E+00">
                  <c:v>5.3128899999999998E-3</c:v>
                </c:pt>
                <c:pt idx="123437" formatCode="0.00E+00">
                  <c:v>5.46635E-3</c:v>
                </c:pt>
                <c:pt idx="123438" formatCode="0.00E+00">
                  <c:v>5.6149499999999996E-3</c:v>
                </c:pt>
                <c:pt idx="123439" formatCode="0.00E+00">
                  <c:v>5.7585800000000001E-3</c:v>
                </c:pt>
                <c:pt idx="123440" formatCode="0.00E+00">
                  <c:v>5.8970999999999997E-3</c:v>
                </c:pt>
                <c:pt idx="123441" formatCode="0.00E+00">
                  <c:v>6.0304199999999999E-3</c:v>
                </c:pt>
                <c:pt idx="123442" formatCode="0.00E+00">
                  <c:v>6.1584200000000004E-3</c:v>
                </c:pt>
                <c:pt idx="123443" formatCode="0.00E+00">
                  <c:v>6.28102E-3</c:v>
                </c:pt>
                <c:pt idx="123444" formatCode="0.00E+00">
                  <c:v>6.3981100000000003E-3</c:v>
                </c:pt>
                <c:pt idx="123445" formatCode="0.00E+00">
                  <c:v>6.5095999999999999E-3</c:v>
                </c:pt>
                <c:pt idx="123446" formatCode="0.00E+00">
                  <c:v>6.6154200000000003E-3</c:v>
                </c:pt>
                <c:pt idx="123447" formatCode="0.00E+00">
                  <c:v>6.7154900000000002E-3</c:v>
                </c:pt>
                <c:pt idx="123448" formatCode="0.00E+00">
                  <c:v>6.8097299999999999E-3</c:v>
                </c:pt>
                <c:pt idx="123449" formatCode="0.00E+00">
                  <c:v>6.89809E-3</c:v>
                </c:pt>
                <c:pt idx="123450" formatCode="0.00E+00">
                  <c:v>6.9804899999999998E-3</c:v>
                </c:pt>
                <c:pt idx="123451" formatCode="0.00E+00">
                  <c:v>7.0568999999999996E-3</c:v>
                </c:pt>
                <c:pt idx="123452" formatCode="0.00E+00">
                  <c:v>7.1272699999999998E-3</c:v>
                </c:pt>
                <c:pt idx="123453" formatCode="0.00E+00">
                  <c:v>7.1915399999999997E-3</c:v>
                </c:pt>
                <c:pt idx="123454" formatCode="0.00E+00">
                  <c:v>7.2496899999999996E-3</c:v>
                </c:pt>
                <c:pt idx="123455" formatCode="0.00E+00">
                  <c:v>7.3017000000000004E-3</c:v>
                </c:pt>
                <c:pt idx="123456" formatCode="0.00E+00">
                  <c:v>7.3475199999999997E-3</c:v>
                </c:pt>
                <c:pt idx="123457" formatCode="0.00E+00">
                  <c:v>7.3871600000000003E-3</c:v>
                </c:pt>
                <c:pt idx="123458" formatCode="0.00E+00">
                  <c:v>7.4205900000000003E-3</c:v>
                </c:pt>
                <c:pt idx="123459" formatCode="0.00E+00">
                  <c:v>7.44781E-3</c:v>
                </c:pt>
                <c:pt idx="123460" formatCode="0.00E+00">
                  <c:v>7.4688300000000001E-3</c:v>
                </c:pt>
                <c:pt idx="123461" formatCode="0.00E+00">
                  <c:v>7.4836499999999997E-3</c:v>
                </c:pt>
                <c:pt idx="123462" formatCode="0.00E+00">
                  <c:v>7.4922799999999996E-3</c:v>
                </c:pt>
                <c:pt idx="123463" formatCode="0.00E+00">
                  <c:v>7.4947399999999997E-3</c:v>
                </c:pt>
                <c:pt idx="123464" formatCode="0.00E+00">
                  <c:v>7.49105E-3</c:v>
                </c:pt>
                <c:pt idx="123465" formatCode="0.00E+00">
                  <c:v>7.4812500000000001E-3</c:v>
                </c:pt>
                <c:pt idx="123466" formatCode="0.00E+00">
                  <c:v>7.4653699999999998E-3</c:v>
                </c:pt>
                <c:pt idx="123467" formatCode="0.00E+00">
                  <c:v>7.4434499999999999E-3</c:v>
                </c:pt>
                <c:pt idx="123468" formatCode="0.00E+00">
                  <c:v>7.41553E-3</c:v>
                </c:pt>
                <c:pt idx="123469" formatCode="0.00E+00">
                  <c:v>7.3816699999999999E-3</c:v>
                </c:pt>
                <c:pt idx="123470" formatCode="0.00E+00">
                  <c:v>7.34192E-3</c:v>
                </c:pt>
                <c:pt idx="123471" formatCode="0.00E+00">
                  <c:v>7.2963500000000001E-3</c:v>
                </c:pt>
                <c:pt idx="123472" formatCode="0.00E+00">
                  <c:v>7.2450199999999996E-3</c:v>
                </c:pt>
                <c:pt idx="123473" formatCode="0.00E+00">
                  <c:v>7.1880099999999999E-3</c:v>
                </c:pt>
                <c:pt idx="123474" formatCode="0.00E+00">
                  <c:v>7.1253799999999997E-3</c:v>
                </c:pt>
                <c:pt idx="123475" formatCode="0.00E+00">
                  <c:v>7.0572300000000003E-3</c:v>
                </c:pt>
                <c:pt idx="123476" formatCode="0.00E+00">
                  <c:v>6.9836300000000002E-3</c:v>
                </c:pt>
                <c:pt idx="123477" formatCode="0.00E+00">
                  <c:v>6.9046799999999998E-3</c:v>
                </c:pt>
                <c:pt idx="123478" formatCode="0.00E+00">
                  <c:v>6.8204700000000004E-3</c:v>
                </c:pt>
                <c:pt idx="123479" formatCode="0.00E+00">
                  <c:v>6.7311000000000003E-3</c:v>
                </c:pt>
                <c:pt idx="123480" formatCode="0.00E+00">
                  <c:v>6.6366699999999999E-3</c:v>
                </c:pt>
                <c:pt idx="123481" formatCode="0.00E+00">
                  <c:v>6.5372900000000003E-3</c:v>
                </c:pt>
                <c:pt idx="123482" formatCode="0.00E+00">
                  <c:v>6.43306E-3</c:v>
                </c:pt>
                <c:pt idx="123483" formatCode="0.00E+00">
                  <c:v>6.32411E-3</c:v>
                </c:pt>
                <c:pt idx="123484" formatCode="0.00E+00">
                  <c:v>6.2105499999999996E-3</c:v>
                </c:pt>
                <c:pt idx="123485" formatCode="0.00E+00">
                  <c:v>6.0924899999999999E-3</c:v>
                </c:pt>
                <c:pt idx="123486" formatCode="0.00E+00">
                  <c:v>5.9700700000000001E-3</c:v>
                </c:pt>
                <c:pt idx="123487" formatCode="0.00E+00">
                  <c:v>5.8434100000000003E-3</c:v>
                </c:pt>
                <c:pt idx="123488" formatCode="0.00E+00">
                  <c:v>5.7126299999999998E-3</c:v>
                </c:pt>
                <c:pt idx="123489" formatCode="0.00E+00">
                  <c:v>5.5778800000000003E-3</c:v>
                </c:pt>
                <c:pt idx="123490" formatCode="0.00E+00">
                  <c:v>5.4392700000000004E-3</c:v>
                </c:pt>
                <c:pt idx="123491" formatCode="0.00E+00">
                  <c:v>5.2969599999999999E-3</c:v>
                </c:pt>
                <c:pt idx="123492" formatCode="0.00E+00">
                  <c:v>5.1510799999999997E-3</c:v>
                </c:pt>
                <c:pt idx="123493" formatCode="0.00E+00">
                  <c:v>5.00177E-3</c:v>
                </c:pt>
                <c:pt idx="123494" formatCode="0.00E+00">
                  <c:v>4.8491799999999998E-3</c:v>
                </c:pt>
                <c:pt idx="123495" formatCode="0.00E+00">
                  <c:v>4.6934300000000002E-3</c:v>
                </c:pt>
                <c:pt idx="123496" formatCode="0.00E+00">
                  <c:v>4.5347E-3</c:v>
                </c:pt>
                <c:pt idx="123497" formatCode="0.00E+00">
                  <c:v>4.3731100000000004E-3</c:v>
                </c:pt>
                <c:pt idx="123498" formatCode="0.00E+00">
                  <c:v>4.2088200000000003E-3</c:v>
                </c:pt>
                <c:pt idx="123499" formatCode="0.00E+00">
                  <c:v>4.0419799999999997E-3</c:v>
                </c:pt>
                <c:pt idx="123500" formatCode="0.00E+00">
                  <c:v>3.8727399999999999E-3</c:v>
                </c:pt>
                <c:pt idx="123501" formatCode="0.00E+00">
                  <c:v>3.7012400000000002E-3</c:v>
                </c:pt>
                <c:pt idx="123502" formatCode="0.00E+00">
                  <c:v>3.5276499999999998E-3</c:v>
                </c:pt>
                <c:pt idx="123503" formatCode="0.00E+00">
                  <c:v>3.3520999999999998E-3</c:v>
                </c:pt>
                <c:pt idx="123504" formatCode="0.00E+00">
                  <c:v>3.17476E-3</c:v>
                </c:pt>
                <c:pt idx="123505" formatCode="0.00E+00">
                  <c:v>2.99578E-3</c:v>
                </c:pt>
                <c:pt idx="123506" formatCode="0.00E+00">
                  <c:v>2.8153000000000002E-3</c:v>
                </c:pt>
                <c:pt idx="123507" formatCode="0.00E+00">
                  <c:v>2.6334800000000001E-3</c:v>
                </c:pt>
                <c:pt idx="123508" formatCode="0.00E+00">
                  <c:v>2.4504700000000002E-3</c:v>
                </c:pt>
                <c:pt idx="123509" formatCode="0.00E+00">
                  <c:v>2.2664199999999999E-3</c:v>
                </c:pt>
                <c:pt idx="123510" formatCode="0.00E+00">
                  <c:v>2.0814900000000001E-3</c:v>
                </c:pt>
                <c:pt idx="123511" formatCode="0.00E+00">
                  <c:v>1.8958099999999999E-3</c:v>
                </c:pt>
                <c:pt idx="123512" formatCode="0.00E+00">
                  <c:v>1.7095400000000001E-3</c:v>
                </c:pt>
                <c:pt idx="123513" formatCode="0.00E+00">
                  <c:v>1.52283E-3</c:v>
                </c:pt>
                <c:pt idx="123514" formatCode="0.00E+00">
                  <c:v>1.3358199999999999E-3</c:v>
                </c:pt>
                <c:pt idx="123515" formatCode="0.00E+00">
                  <c:v>1.1486599999999999E-3</c:v>
                </c:pt>
                <c:pt idx="123516" formatCode="0.00E+00">
                  <c:v>9.61486E-4</c:v>
                </c:pt>
                <c:pt idx="123517" formatCode="0.00E+00">
                  <c:v>7.74444E-4</c:v>
                </c:pt>
                <c:pt idx="123518" formatCode="0.00E+00">
                  <c:v>5.8767499999999996E-4</c:v>
                </c:pt>
                <c:pt idx="123519" formatCode="0.00E+00">
                  <c:v>4.0131500000000002E-4</c:v>
                </c:pt>
                <c:pt idx="123520" formatCode="0.00E+00">
                  <c:v>2.1550200000000001E-4</c:v>
                </c:pt>
                <c:pt idx="123521" formatCode="0.00E+00">
                  <c:v>3.03704E-5</c:v>
                </c:pt>
                <c:pt idx="123522" formatCode="0.00E+00">
                  <c:v>-1.53948E-4</c:v>
                </c:pt>
                <c:pt idx="123523" formatCode="0.00E+00">
                  <c:v>-3.37323E-4</c:v>
                </c:pt>
                <c:pt idx="123524" formatCode="0.00E+00">
                  <c:v>-5.1962600000000003E-4</c:v>
                </c:pt>
                <c:pt idx="123525" formatCode="0.00E+00">
                  <c:v>-7.0073300000000004E-4</c:v>
                </c:pt>
                <c:pt idx="123526" formatCode="0.00E+00">
                  <c:v>-8.8051799999999995E-4</c:v>
                </c:pt>
                <c:pt idx="123527" formatCode="0.00E+00">
                  <c:v>-1.05886E-3</c:v>
                </c:pt>
                <c:pt idx="123528" formatCode="0.00E+00">
                  <c:v>-1.23565E-3</c:v>
                </c:pt>
                <c:pt idx="123529" formatCode="0.00E+00">
                  <c:v>-1.4107600000000001E-3</c:v>
                </c:pt>
                <c:pt idx="123530" formatCode="0.00E+00">
                  <c:v>-1.5840800000000001E-3</c:v>
                </c:pt>
                <c:pt idx="123531" formatCode="0.00E+00">
                  <c:v>-1.7555100000000001E-3</c:v>
                </c:pt>
                <c:pt idx="123532" formatCode="0.00E+00">
                  <c:v>-1.92493E-3</c:v>
                </c:pt>
                <c:pt idx="123533" formatCode="0.00E+00">
                  <c:v>-2.09223E-3</c:v>
                </c:pt>
                <c:pt idx="123534" formatCode="0.00E+00">
                  <c:v>-2.2573300000000001E-3</c:v>
                </c:pt>
                <c:pt idx="123535" formatCode="0.00E+00">
                  <c:v>-2.42012E-3</c:v>
                </c:pt>
                <c:pt idx="123536" formatCode="0.00E+00">
                  <c:v>-2.5804999999999999E-3</c:v>
                </c:pt>
                <c:pt idx="123537" formatCode="0.00E+00">
                  <c:v>-2.7383799999999999E-3</c:v>
                </c:pt>
                <c:pt idx="123538" formatCode="0.00E+00">
                  <c:v>-2.89368E-3</c:v>
                </c:pt>
                <c:pt idx="123539" formatCode="0.00E+00">
                  <c:v>-3.0462900000000001E-3</c:v>
                </c:pt>
                <c:pt idx="123540" formatCode="0.00E+00">
                  <c:v>-3.19615E-3</c:v>
                </c:pt>
                <c:pt idx="123541" formatCode="0.00E+00">
                  <c:v>-3.3431699999999999E-3</c:v>
                </c:pt>
                <c:pt idx="123542" formatCode="0.00E+00">
                  <c:v>-3.4872700000000002E-3</c:v>
                </c:pt>
                <c:pt idx="123543" formatCode="0.00E+00">
                  <c:v>-3.6283700000000001E-3</c:v>
                </c:pt>
                <c:pt idx="123544" formatCode="0.00E+00">
                  <c:v>-3.76641E-3</c:v>
                </c:pt>
                <c:pt idx="123545" formatCode="0.00E+00">
                  <c:v>-3.9013199999999998E-3</c:v>
                </c:pt>
                <c:pt idx="123546" formatCode="0.00E+00">
                  <c:v>-4.0330299999999999E-3</c:v>
                </c:pt>
                <c:pt idx="123547" formatCode="0.00E+00">
                  <c:v>-4.1614800000000004E-3</c:v>
                </c:pt>
                <c:pt idx="123548" formatCode="0.00E+00">
                  <c:v>-4.2865999999999998E-3</c:v>
                </c:pt>
                <c:pt idx="123549" formatCode="0.00E+00">
                  <c:v>-4.4083500000000001E-3</c:v>
                </c:pt>
                <c:pt idx="123550" formatCode="0.00E+00">
                  <c:v>-4.5266600000000001E-3</c:v>
                </c:pt>
                <c:pt idx="123551" formatCode="0.00E+00">
                  <c:v>-4.6414899999999999E-3</c:v>
                </c:pt>
                <c:pt idx="123552" formatCode="0.00E+00">
                  <c:v>-4.7527899999999998E-3</c:v>
                </c:pt>
                <c:pt idx="123553" formatCode="0.00E+00">
                  <c:v>-4.8605200000000001E-3</c:v>
                </c:pt>
                <c:pt idx="123554" formatCode="0.00E+00">
                  <c:v>-4.9646300000000003E-3</c:v>
                </c:pt>
                <c:pt idx="123555" formatCode="0.00E+00">
                  <c:v>-5.0650799999999996E-3</c:v>
                </c:pt>
                <c:pt idx="123556" formatCode="0.00E+00">
                  <c:v>-5.1618300000000001E-3</c:v>
                </c:pt>
                <c:pt idx="123557" formatCode="0.00E+00">
                  <c:v>-5.2548600000000001E-3</c:v>
                </c:pt>
                <c:pt idx="123558" formatCode="0.00E+00">
                  <c:v>-5.3441299999999999E-3</c:v>
                </c:pt>
                <c:pt idx="123559" formatCode="0.00E+00">
                  <c:v>-5.4296099999999996E-3</c:v>
                </c:pt>
                <c:pt idx="123560" formatCode="0.00E+00">
                  <c:v>-5.5112800000000003E-3</c:v>
                </c:pt>
                <c:pt idx="123561" formatCode="0.00E+00">
                  <c:v>-5.5891100000000004E-3</c:v>
                </c:pt>
                <c:pt idx="123562" formatCode="0.00E+00">
                  <c:v>-5.66309E-3</c:v>
                </c:pt>
                <c:pt idx="123563" formatCode="0.00E+00">
                  <c:v>-5.73318E-3</c:v>
                </c:pt>
                <c:pt idx="123564" formatCode="0.00E+00">
                  <c:v>-5.7993899999999998E-3</c:v>
                </c:pt>
                <c:pt idx="123565" formatCode="0.00E+00">
                  <c:v>-5.8616900000000001E-3</c:v>
                </c:pt>
                <c:pt idx="123566" formatCode="0.00E+00">
                  <c:v>-5.9200700000000004E-3</c:v>
                </c:pt>
                <c:pt idx="123567" formatCode="0.00E+00">
                  <c:v>-5.9745299999999996E-3</c:v>
                </c:pt>
                <c:pt idx="123568" formatCode="0.00E+00">
                  <c:v>-6.0250499999999997E-3</c:v>
                </c:pt>
                <c:pt idx="123569" formatCode="0.00E+00">
                  <c:v>-6.0716299999999997E-3</c:v>
                </c:pt>
                <c:pt idx="123570" formatCode="0.00E+00">
                  <c:v>-6.1142699999999998E-3</c:v>
                </c:pt>
                <c:pt idx="123571" formatCode="0.00E+00">
                  <c:v>-6.1529699999999998E-3</c:v>
                </c:pt>
                <c:pt idx="123572" formatCode="0.00E+00">
                  <c:v>-6.1877299999999998E-3</c:v>
                </c:pt>
                <c:pt idx="123573" formatCode="0.00E+00">
                  <c:v>-6.2185499999999998E-3</c:v>
                </c:pt>
                <c:pt idx="123574" formatCode="0.00E+00">
                  <c:v>-6.2454299999999997E-3</c:v>
                </c:pt>
                <c:pt idx="123575" formatCode="0.00E+00">
                  <c:v>-6.2683900000000004E-3</c:v>
                </c:pt>
                <c:pt idx="123576" formatCode="0.00E+00">
                  <c:v>-6.2874300000000001E-3</c:v>
                </c:pt>
                <c:pt idx="123577" formatCode="0.00E+00">
                  <c:v>-6.3025700000000004E-3</c:v>
                </c:pt>
                <c:pt idx="123578" formatCode="0.00E+00">
                  <c:v>-6.3137999999999996E-3</c:v>
                </c:pt>
                <c:pt idx="123579" formatCode="0.00E+00">
                  <c:v>-6.3211600000000001E-3</c:v>
                </c:pt>
                <c:pt idx="123580" formatCode="0.00E+00">
                  <c:v>-6.3246400000000003E-3</c:v>
                </c:pt>
                <c:pt idx="123581" formatCode="0.00E+00">
                  <c:v>-6.3242799999999998E-3</c:v>
                </c:pt>
                <c:pt idx="123582" formatCode="0.00E+00">
                  <c:v>-6.3200799999999996E-3</c:v>
                </c:pt>
                <c:pt idx="123583" formatCode="0.00E+00">
                  <c:v>-6.3120600000000004E-3</c:v>
                </c:pt>
                <c:pt idx="123584" formatCode="0.00E+00">
                  <c:v>-6.3002600000000002E-3</c:v>
                </c:pt>
                <c:pt idx="123585" formatCode="0.00E+00">
                  <c:v>-6.28468E-3</c:v>
                </c:pt>
                <c:pt idx="123586" formatCode="0.00E+00">
                  <c:v>-6.2653500000000003E-3</c:v>
                </c:pt>
                <c:pt idx="123587" formatCode="0.00E+00">
                  <c:v>-6.2423000000000001E-3</c:v>
                </c:pt>
                <c:pt idx="123588" formatCode="0.00E+00">
                  <c:v>-6.2155500000000002E-3</c:v>
                </c:pt>
                <c:pt idx="123589" formatCode="0.00E+00">
                  <c:v>-6.1851199999999997E-3</c:v>
                </c:pt>
                <c:pt idx="123590" formatCode="0.00E+00">
                  <c:v>-6.1510599999999999E-3</c:v>
                </c:pt>
                <c:pt idx="123591" formatCode="0.00E+00">
                  <c:v>-6.1133799999999999E-3</c:v>
                </c:pt>
                <c:pt idx="123592" formatCode="0.00E+00">
                  <c:v>-6.0721100000000004E-3</c:v>
                </c:pt>
                <c:pt idx="123593" formatCode="0.00E+00">
                  <c:v>-6.0272900000000003E-3</c:v>
                </c:pt>
                <c:pt idx="123594" formatCode="0.00E+00">
                  <c:v>-5.9789500000000002E-3</c:v>
                </c:pt>
                <c:pt idx="123595" formatCode="0.00E+00">
                  <c:v>-5.9271200000000001E-3</c:v>
                </c:pt>
                <c:pt idx="123596" formatCode="0.00E+00">
                  <c:v>-5.8718399999999997E-3</c:v>
                </c:pt>
                <c:pt idx="123597" formatCode="0.00E+00">
                  <c:v>-5.8131399999999996E-3</c:v>
                </c:pt>
                <c:pt idx="123598" formatCode="0.00E+00">
                  <c:v>-5.7510499999999997E-3</c:v>
                </c:pt>
                <c:pt idx="123599" formatCode="0.00E+00">
                  <c:v>-5.6856199999999997E-3</c:v>
                </c:pt>
                <c:pt idx="123600" formatCode="0.00E+00">
                  <c:v>-5.6168800000000003E-3</c:v>
                </c:pt>
                <c:pt idx="123601" formatCode="0.00E+00">
                  <c:v>-5.5448700000000004E-3</c:v>
                </c:pt>
                <c:pt idx="123602" formatCode="0.00E+00">
                  <c:v>-5.4696299999999996E-3</c:v>
                </c:pt>
                <c:pt idx="123603" formatCode="0.00E+00">
                  <c:v>-5.3911999999999996E-3</c:v>
                </c:pt>
                <c:pt idx="123604" formatCode="0.00E+00">
                  <c:v>-5.3096300000000001E-3</c:v>
                </c:pt>
                <c:pt idx="123605" formatCode="0.00E+00">
                  <c:v>-5.22494E-3</c:v>
                </c:pt>
                <c:pt idx="123606" formatCode="0.00E+00">
                  <c:v>-5.1371999999999998E-3</c:v>
                </c:pt>
                <c:pt idx="123607" formatCode="0.00E+00">
                  <c:v>-5.0464400000000001E-3</c:v>
                </c:pt>
                <c:pt idx="123608" formatCode="0.00E+00">
                  <c:v>-4.9527E-3</c:v>
                </c:pt>
                <c:pt idx="123609" formatCode="0.00E+00">
                  <c:v>-4.8560299999999999E-3</c:v>
                </c:pt>
                <c:pt idx="123610" formatCode="0.00E+00">
                  <c:v>-4.7564900000000004E-3</c:v>
                </c:pt>
                <c:pt idx="123611" formatCode="0.00E+00">
                  <c:v>-4.6541100000000004E-3</c:v>
                </c:pt>
                <c:pt idx="123612" formatCode="0.00E+00">
                  <c:v>-4.5489399999999996E-3</c:v>
                </c:pt>
                <c:pt idx="123613" formatCode="0.00E+00">
                  <c:v>-4.4410400000000003E-3</c:v>
                </c:pt>
                <c:pt idx="123614" formatCode="0.00E+00">
                  <c:v>-4.3304499999999996E-3</c:v>
                </c:pt>
                <c:pt idx="123615" formatCode="0.00E+00">
                  <c:v>-4.2172299999999998E-3</c:v>
                </c:pt>
                <c:pt idx="123616" formatCode="0.00E+00">
                  <c:v>-4.1014199999999997E-3</c:v>
                </c:pt>
                <c:pt idx="123617" formatCode="0.00E+00">
                  <c:v>-3.98308E-3</c:v>
                </c:pt>
                <c:pt idx="123618" formatCode="0.00E+00">
                  <c:v>-3.8622700000000001E-3</c:v>
                </c:pt>
                <c:pt idx="123619" formatCode="0.00E+00">
                  <c:v>-3.7390399999999999E-3</c:v>
                </c:pt>
                <c:pt idx="123620" formatCode="0.00E+00">
                  <c:v>-3.6134399999999999E-3</c:v>
                </c:pt>
                <c:pt idx="123621" formatCode="0.00E+00">
                  <c:v>-3.4855400000000001E-3</c:v>
                </c:pt>
                <c:pt idx="123622" formatCode="0.00E+00">
                  <c:v>-3.3553900000000002E-3</c:v>
                </c:pt>
                <c:pt idx="123623" formatCode="0.00E+00">
                  <c:v>-3.2230399999999999E-3</c:v>
                </c:pt>
                <c:pt idx="123624" formatCode="0.00E+00">
                  <c:v>-3.0885700000000001E-3</c:v>
                </c:pt>
                <c:pt idx="123625" formatCode="0.00E+00">
                  <c:v>-2.95203E-3</c:v>
                </c:pt>
                <c:pt idx="123626" formatCode="0.00E+00">
                  <c:v>-2.8134800000000001E-3</c:v>
                </c:pt>
                <c:pt idx="123627" formatCode="0.00E+00">
                  <c:v>-2.6729900000000001E-3</c:v>
                </c:pt>
                <c:pt idx="123628" formatCode="0.00E+00">
                  <c:v>-2.5306299999999999E-3</c:v>
                </c:pt>
                <c:pt idx="123629" formatCode="0.00E+00">
                  <c:v>-2.38645E-3</c:v>
                </c:pt>
                <c:pt idx="123630" formatCode="0.00E+00">
                  <c:v>-2.2405300000000001E-3</c:v>
                </c:pt>
                <c:pt idx="123631" formatCode="0.00E+00">
                  <c:v>-2.0929299999999998E-3</c:v>
                </c:pt>
                <c:pt idx="123632" formatCode="0.00E+00">
                  <c:v>-1.9437300000000001E-3</c:v>
                </c:pt>
                <c:pt idx="123633" formatCode="0.00E+00">
                  <c:v>-1.7929899999999999E-3</c:v>
                </c:pt>
                <c:pt idx="123634" formatCode="0.00E+00">
                  <c:v>-1.64079E-3</c:v>
                </c:pt>
                <c:pt idx="123635" formatCode="0.00E+00">
                  <c:v>-1.4871999999999999E-3</c:v>
                </c:pt>
                <c:pt idx="123636" formatCode="0.00E+00">
                  <c:v>-1.3322900000000001E-3</c:v>
                </c:pt>
                <c:pt idx="123637" formatCode="0.00E+00">
                  <c:v>-1.1761499999999999E-3</c:v>
                </c:pt>
                <c:pt idx="123638" formatCode="0.00E+00">
                  <c:v>-1.01884E-3</c:v>
                </c:pt>
                <c:pt idx="123639" formatCode="0.00E+00">
                  <c:v>-8.6045200000000005E-4</c:v>
                </c:pt>
                <c:pt idx="123640" formatCode="0.00E+00">
                  <c:v>-7.01061E-4</c:v>
                </c:pt>
                <c:pt idx="123641" formatCode="0.00E+00">
                  <c:v>-5.4074899999999998E-4</c:v>
                </c:pt>
                <c:pt idx="123642" formatCode="0.00E+00">
                  <c:v>-3.7959799999999998E-4</c:v>
                </c:pt>
                <c:pt idx="123643" formatCode="0.00E+00">
                  <c:v>-2.17693E-4</c:v>
                </c:pt>
                <c:pt idx="123644" formatCode="0.00E+00">
                  <c:v>-5.5117500000000002E-5</c:v>
                </c:pt>
                <c:pt idx="123645" formatCode="0.00E+00">
                  <c:v>1.0804E-4</c:v>
                </c:pt>
                <c:pt idx="123646" formatCode="0.00E+00">
                  <c:v>2.7169299999999999E-4</c:v>
                </c:pt>
                <c:pt idx="123647" formatCode="0.00E+00">
                  <c:v>4.3575200000000003E-4</c:v>
                </c:pt>
                <c:pt idx="123648" formatCode="0.00E+00">
                  <c:v>6.0012599999999998E-4</c:v>
                </c:pt>
                <c:pt idx="123649" formatCode="0.00E+00">
                  <c:v>7.6472300000000003E-4</c:v>
                </c:pt>
                <c:pt idx="123650" formatCode="0.00E+00">
                  <c:v>9.2944999999999996E-4</c:v>
                </c:pt>
                <c:pt idx="123651" formatCode="0.00E+00">
                  <c:v>1.09421E-3</c:v>
                </c:pt>
                <c:pt idx="123652" formatCode="0.00E+00">
                  <c:v>1.25892E-3</c:v>
                </c:pt>
                <c:pt idx="123653" formatCode="0.00E+00">
                  <c:v>1.42347E-3</c:v>
                </c:pt>
                <c:pt idx="123654" formatCode="0.00E+00">
                  <c:v>1.5877599999999999E-3</c:v>
                </c:pt>
                <c:pt idx="123655" formatCode="0.00E+00">
                  <c:v>1.7516999999999999E-3</c:v>
                </c:pt>
                <c:pt idx="123656" formatCode="0.00E+00">
                  <c:v>1.91519E-3</c:v>
                </c:pt>
                <c:pt idx="123657" formatCode="0.00E+00">
                  <c:v>2.0781200000000001E-3</c:v>
                </c:pt>
                <c:pt idx="123658" formatCode="0.00E+00">
                  <c:v>2.2404E-3</c:v>
                </c:pt>
                <c:pt idx="123659" formatCode="0.00E+00">
                  <c:v>2.4019100000000002E-3</c:v>
                </c:pt>
                <c:pt idx="123660" formatCode="0.00E+00">
                  <c:v>2.5625700000000001E-3</c:v>
                </c:pt>
                <c:pt idx="123661" formatCode="0.00E+00">
                  <c:v>2.7222499999999998E-3</c:v>
                </c:pt>
                <c:pt idx="123662" formatCode="0.00E+00">
                  <c:v>2.8808599999999998E-3</c:v>
                </c:pt>
                <c:pt idx="123663" formatCode="0.00E+00">
                  <c:v>3.0382899999999999E-3</c:v>
                </c:pt>
                <c:pt idx="123664" formatCode="0.00E+00">
                  <c:v>3.1944400000000002E-3</c:v>
                </c:pt>
                <c:pt idx="123665" formatCode="0.00E+00">
                  <c:v>3.3491800000000002E-3</c:v>
                </c:pt>
                <c:pt idx="123666" formatCode="0.00E+00">
                  <c:v>3.50242E-3</c:v>
                </c:pt>
                <c:pt idx="123667" formatCode="0.00E+00">
                  <c:v>3.6540499999999998E-3</c:v>
                </c:pt>
                <c:pt idx="123668" formatCode="0.00E+00">
                  <c:v>3.8039599999999999E-3</c:v>
                </c:pt>
                <c:pt idx="123669" formatCode="0.00E+00">
                  <c:v>3.9520299999999996E-3</c:v>
                </c:pt>
                <c:pt idx="123670" formatCode="0.00E+00">
                  <c:v>4.09816E-3</c:v>
                </c:pt>
                <c:pt idx="123671" formatCode="0.00E+00">
                  <c:v>4.2422400000000004E-3</c:v>
                </c:pt>
                <c:pt idx="123672" formatCode="0.00E+00">
                  <c:v>4.3841499999999999E-3</c:v>
                </c:pt>
                <c:pt idx="123673" formatCode="0.00E+00">
                  <c:v>4.5237999999999997E-3</c:v>
                </c:pt>
                <c:pt idx="123674" formatCode="0.00E+00">
                  <c:v>4.6610599999999999E-3</c:v>
                </c:pt>
                <c:pt idx="123675" formatCode="0.00E+00">
                  <c:v>4.7958200000000001E-3</c:v>
                </c:pt>
                <c:pt idx="123676" formatCode="0.00E+00">
                  <c:v>4.9279900000000001E-3</c:v>
                </c:pt>
                <c:pt idx="123677" formatCode="0.00E+00">
                  <c:v>5.0574399999999999E-3</c:v>
                </c:pt>
                <c:pt idx="123678" formatCode="0.00E+00">
                  <c:v>5.1840699999999998E-3</c:v>
                </c:pt>
                <c:pt idx="123679" formatCode="0.00E+00">
                  <c:v>5.3077699999999998E-3</c:v>
                </c:pt>
                <c:pt idx="123680" formatCode="0.00E+00">
                  <c:v>5.4284399999999997E-3</c:v>
                </c:pt>
                <c:pt idx="123681" formatCode="0.00E+00">
                  <c:v>5.54596E-3</c:v>
                </c:pt>
                <c:pt idx="123682" formatCode="0.00E+00">
                  <c:v>5.6602199999999997E-3</c:v>
                </c:pt>
                <c:pt idx="123683" formatCode="0.00E+00">
                  <c:v>5.7711400000000001E-3</c:v>
                </c:pt>
                <c:pt idx="123684" formatCode="0.00E+00">
                  <c:v>5.8786000000000003E-3</c:v>
                </c:pt>
                <c:pt idx="123685" formatCode="0.00E+00">
                  <c:v>5.98249E-3</c:v>
                </c:pt>
                <c:pt idx="123686" formatCode="0.00E+00">
                  <c:v>6.0827199999999998E-3</c:v>
                </c:pt>
                <c:pt idx="123687" formatCode="0.00E+00">
                  <c:v>6.1791900000000002E-3</c:v>
                </c:pt>
                <c:pt idx="123688" formatCode="0.00E+00">
                  <c:v>6.2718000000000001E-3</c:v>
                </c:pt>
                <c:pt idx="123689" formatCode="0.00E+00">
                  <c:v>6.3604500000000001E-3</c:v>
                </c:pt>
                <c:pt idx="123690" formatCode="0.00E+00">
                  <c:v>6.4450499999999999E-3</c:v>
                </c:pt>
                <c:pt idx="123691" formatCode="0.00E+00">
                  <c:v>6.5255000000000001E-3</c:v>
                </c:pt>
                <c:pt idx="123692" formatCode="0.00E+00">
                  <c:v>6.6017200000000002E-3</c:v>
                </c:pt>
                <c:pt idx="123693" formatCode="0.00E+00">
                  <c:v>6.67361E-3</c:v>
                </c:pt>
                <c:pt idx="123694" formatCode="0.00E+00">
                  <c:v>6.7410999999999999E-3</c:v>
                </c:pt>
                <c:pt idx="123695" formatCode="0.00E+00">
                  <c:v>6.8040799999999997E-3</c:v>
                </c:pt>
                <c:pt idx="123696" formatCode="0.00E+00">
                  <c:v>6.8624999999999997E-3</c:v>
                </c:pt>
                <c:pt idx="123697" formatCode="0.00E+00">
                  <c:v>6.9162599999999996E-3</c:v>
                </c:pt>
                <c:pt idx="123698" formatCode="0.00E+00">
                  <c:v>6.9652899999999998E-3</c:v>
                </c:pt>
                <c:pt idx="123699" formatCode="0.00E+00">
                  <c:v>7.00951E-3</c:v>
                </c:pt>
                <c:pt idx="123700" formatCode="0.00E+00">
                  <c:v>7.0488699999999996E-3</c:v>
                </c:pt>
                <c:pt idx="123701" formatCode="0.00E+00">
                  <c:v>7.08328E-3</c:v>
                </c:pt>
                <c:pt idx="123702" formatCode="0.00E+00">
                  <c:v>7.1126899999999996E-3</c:v>
                </c:pt>
                <c:pt idx="123703" formatCode="0.00E+00">
                  <c:v>7.1370399999999999E-3</c:v>
                </c:pt>
                <c:pt idx="123704" formatCode="0.00E+00">
                  <c:v>7.1562700000000002E-3</c:v>
                </c:pt>
                <c:pt idx="123705" formatCode="0.00E+00">
                  <c:v>7.1703299999999999E-3</c:v>
                </c:pt>
                <c:pt idx="123706" formatCode="0.00E+00">
                  <c:v>7.1791600000000004E-3</c:v>
                </c:pt>
                <c:pt idx="123707" formatCode="0.00E+00">
                  <c:v>7.1827200000000001E-3</c:v>
                </c:pt>
                <c:pt idx="123708" formatCode="0.00E+00">
                  <c:v>7.18098E-3</c:v>
                </c:pt>
                <c:pt idx="123709" formatCode="0.00E+00">
                  <c:v>7.1738899999999996E-3</c:v>
                </c:pt>
                <c:pt idx="123710" formatCode="0.00E+00">
                  <c:v>7.16141E-3</c:v>
                </c:pt>
                <c:pt idx="123711" formatCode="0.00E+00">
                  <c:v>7.1435300000000004E-3</c:v>
                </c:pt>
                <c:pt idx="123712" formatCode="0.00E+00">
                  <c:v>7.1202100000000001E-3</c:v>
                </c:pt>
                <c:pt idx="123713" formatCode="0.00E+00">
                  <c:v>7.0914300000000001E-3</c:v>
                </c:pt>
                <c:pt idx="123714" formatCode="0.00E+00">
                  <c:v>7.0571799999999997E-3</c:v>
                </c:pt>
                <c:pt idx="123715" formatCode="0.00E+00">
                  <c:v>7.0174399999999998E-3</c:v>
                </c:pt>
                <c:pt idx="123716" formatCode="0.00E+00">
                  <c:v>6.9722100000000004E-3</c:v>
                </c:pt>
                <c:pt idx="123717" formatCode="0.00E+00">
                  <c:v>6.9214799999999998E-3</c:v>
                </c:pt>
                <c:pt idx="123718" formatCode="0.00E+00">
                  <c:v>6.8652599999999998E-3</c:v>
                </c:pt>
                <c:pt idx="123719" formatCode="0.00E+00">
                  <c:v>6.8035500000000002E-3</c:v>
                </c:pt>
                <c:pt idx="123720" formatCode="0.00E+00">
                  <c:v>6.7363700000000002E-3</c:v>
                </c:pt>
                <c:pt idx="123721" formatCode="0.00E+00">
                  <c:v>6.6637299999999997E-3</c:v>
                </c:pt>
                <c:pt idx="123722" formatCode="0.00E+00">
                  <c:v>6.5856400000000002E-3</c:v>
                </c:pt>
                <c:pt idx="123723" formatCode="0.00E+00">
                  <c:v>6.5021499999999999E-3</c:v>
                </c:pt>
                <c:pt idx="123724" formatCode="0.00E+00">
                  <c:v>6.4132700000000004E-3</c:v>
                </c:pt>
                <c:pt idx="123725" formatCode="0.00E+00">
                  <c:v>6.3190499999999997E-3</c:v>
                </c:pt>
                <c:pt idx="123726" formatCode="0.00E+00">
                  <c:v>6.21953E-3</c:v>
                </c:pt>
                <c:pt idx="123727" formatCode="0.00E+00">
                  <c:v>6.1147399999999996E-3</c:v>
                </c:pt>
                <c:pt idx="123728" formatCode="0.00E+00">
                  <c:v>6.0047499999999997E-3</c:v>
                </c:pt>
                <c:pt idx="123729" formatCode="0.00E+00">
                  <c:v>5.88961E-3</c:v>
                </c:pt>
                <c:pt idx="123730" formatCode="0.00E+00">
                  <c:v>5.7693800000000002E-3</c:v>
                </c:pt>
                <c:pt idx="123731" formatCode="0.00E+00">
                  <c:v>5.6441299999999998E-3</c:v>
                </c:pt>
                <c:pt idx="123732" formatCode="0.00E+00">
                  <c:v>5.5139300000000002E-3</c:v>
                </c:pt>
                <c:pt idx="123733" formatCode="0.00E+00">
                  <c:v>5.3788500000000001E-3</c:v>
                </c:pt>
                <c:pt idx="123734" formatCode="0.00E+00">
                  <c:v>5.2389799999999999E-3</c:v>
                </c:pt>
                <c:pt idx="123735" formatCode="0.00E+00">
                  <c:v>5.0943999999999998E-3</c:v>
                </c:pt>
                <c:pt idx="123736" formatCode="0.00E+00">
                  <c:v>4.9452100000000002E-3</c:v>
                </c:pt>
                <c:pt idx="123737" formatCode="0.00E+00">
                  <c:v>4.7914899999999998E-3</c:v>
                </c:pt>
                <c:pt idx="123738" formatCode="0.00E+00">
                  <c:v>4.6333600000000004E-3</c:v>
                </c:pt>
                <c:pt idx="123739" formatCode="0.00E+00">
                  <c:v>4.4709199999999998E-3</c:v>
                </c:pt>
                <c:pt idx="123740" formatCode="0.00E+00">
                  <c:v>4.3042699999999998E-3</c:v>
                </c:pt>
                <c:pt idx="123741" formatCode="0.00E+00">
                  <c:v>4.1335399999999998E-3</c:v>
                </c:pt>
                <c:pt idx="123742" formatCode="0.00E+00">
                  <c:v>3.95883E-3</c:v>
                </c:pt>
                <c:pt idx="123743" formatCode="0.00E+00">
                  <c:v>3.78029E-3</c:v>
                </c:pt>
                <c:pt idx="123744" formatCode="0.00E+00">
                  <c:v>3.5980299999999999E-3</c:v>
                </c:pt>
                <c:pt idx="123745" formatCode="0.00E+00">
                  <c:v>3.4121899999999998E-3</c:v>
                </c:pt>
                <c:pt idx="123746" formatCode="0.00E+00">
                  <c:v>3.2229099999999998E-3</c:v>
                </c:pt>
                <c:pt idx="123747" formatCode="0.00E+00">
                  <c:v>3.03032E-3</c:v>
                </c:pt>
                <c:pt idx="123748" formatCode="0.00E+00">
                  <c:v>2.8345800000000002E-3</c:v>
                </c:pt>
                <c:pt idx="123749" formatCode="0.00E+00">
                  <c:v>2.63583E-3</c:v>
                </c:pt>
                <c:pt idx="123750" formatCode="0.00E+00">
                  <c:v>2.43422E-3</c:v>
                </c:pt>
                <c:pt idx="123751" formatCode="0.00E+00">
                  <c:v>2.2299099999999999E-3</c:v>
                </c:pt>
                <c:pt idx="123752" formatCode="0.00E+00">
                  <c:v>2.0230600000000001E-3</c:v>
                </c:pt>
                <c:pt idx="123753" formatCode="0.00E+00">
                  <c:v>1.8138399999999999E-3</c:v>
                </c:pt>
                <c:pt idx="123754" formatCode="0.00E+00">
                  <c:v>1.6024100000000001E-3</c:v>
                </c:pt>
                <c:pt idx="123755" formatCode="0.00E+00">
                  <c:v>1.38894E-3</c:v>
                </c:pt>
                <c:pt idx="123756" formatCode="0.00E+00">
                  <c:v>1.1735999999999999E-3</c:v>
                </c:pt>
                <c:pt idx="123757" formatCode="0.00E+00">
                  <c:v>9.56576E-4</c:v>
                </c:pt>
                <c:pt idx="123758" formatCode="0.00E+00">
                  <c:v>7.3803599999999997E-4</c:v>
                </c:pt>
                <c:pt idx="123759" formatCode="0.00E+00">
                  <c:v>5.1816399999999999E-4</c:v>
                </c:pt>
                <c:pt idx="123760" formatCode="0.00E+00">
                  <c:v>2.9714200000000002E-4</c:v>
                </c:pt>
                <c:pt idx="123761" formatCode="0.00E+00">
                  <c:v>7.5154999999999994E-5</c:v>
                </c:pt>
                <c:pt idx="123762" formatCode="0.00E+00">
                  <c:v>-1.4760899999999999E-4</c:v>
                </c:pt>
                <c:pt idx="123763" formatCode="0.00E+00">
                  <c:v>-3.7096299999999998E-4</c:v>
                </c:pt>
                <c:pt idx="123764" formatCode="0.00E+00">
                  <c:v>-5.9471600000000002E-4</c:v>
                </c:pt>
                <c:pt idx="123765" formatCode="0.00E+00">
                  <c:v>-8.1867599999999995E-4</c:v>
                </c:pt>
                <c:pt idx="123766" formatCode="0.00E+00">
                  <c:v>-1.04265E-3</c:v>
                </c:pt>
                <c:pt idx="123767" formatCode="0.00E+00">
                  <c:v>-1.2664499999999999E-3</c:v>
                </c:pt>
                <c:pt idx="123768" formatCode="0.00E+00">
                  <c:v>-1.4898699999999999E-3</c:v>
                </c:pt>
                <c:pt idx="123769" formatCode="0.00E+00">
                  <c:v>-1.71272E-3</c:v>
                </c:pt>
                <c:pt idx="123770" formatCode="0.00E+00">
                  <c:v>-1.9348099999999999E-3</c:v>
                </c:pt>
                <c:pt idx="123771" formatCode="0.00E+00">
                  <c:v>-2.1559399999999999E-3</c:v>
                </c:pt>
                <c:pt idx="123772" formatCode="0.00E+00">
                  <c:v>-2.3759200000000001E-3</c:v>
                </c:pt>
                <c:pt idx="123773" formatCode="0.00E+00">
                  <c:v>-2.5945400000000002E-3</c:v>
                </c:pt>
                <c:pt idx="123774" formatCode="0.00E+00">
                  <c:v>-2.81161E-3</c:v>
                </c:pt>
                <c:pt idx="123775" formatCode="0.00E+00">
                  <c:v>-3.02695E-3</c:v>
                </c:pt>
                <c:pt idx="123776" formatCode="0.00E+00">
                  <c:v>-3.24034E-3</c:v>
                </c:pt>
                <c:pt idx="123777" formatCode="0.00E+00">
                  <c:v>-3.4516099999999999E-3</c:v>
                </c:pt>
                <c:pt idx="123778" formatCode="0.00E+00">
                  <c:v>-3.6605600000000002E-3</c:v>
                </c:pt>
                <c:pt idx="123779" formatCode="0.00E+00">
                  <c:v>-3.8670000000000002E-3</c:v>
                </c:pt>
                <c:pt idx="123780" formatCode="0.00E+00">
                  <c:v>-4.0707399999999998E-3</c:v>
                </c:pt>
                <c:pt idx="123781" formatCode="0.00E+00">
                  <c:v>-4.2716000000000004E-3</c:v>
                </c:pt>
                <c:pt idx="123782" formatCode="0.00E+00">
                  <c:v>-4.4693800000000002E-3</c:v>
                </c:pt>
                <c:pt idx="123783" formatCode="0.00E+00">
                  <c:v>-4.6639100000000003E-3</c:v>
                </c:pt>
                <c:pt idx="123784" formatCode="0.00E+00">
                  <c:v>-4.8550099999999999E-3</c:v>
                </c:pt>
                <c:pt idx="123785" formatCode="0.00E+00">
                  <c:v>-5.0425000000000001E-3</c:v>
                </c:pt>
                <c:pt idx="123786" formatCode="0.00E+00">
                  <c:v>-5.2262000000000003E-3</c:v>
                </c:pt>
                <c:pt idx="123787" formatCode="0.00E+00">
                  <c:v>-5.4059399999999997E-3</c:v>
                </c:pt>
                <c:pt idx="123788" formatCode="0.00E+00">
                  <c:v>-5.5815600000000002E-3</c:v>
                </c:pt>
                <c:pt idx="123789" formatCode="0.00E+00">
                  <c:v>-5.7528800000000001E-3</c:v>
                </c:pt>
                <c:pt idx="123790" formatCode="0.00E+00">
                  <c:v>-5.9197499999999997E-3</c:v>
                </c:pt>
                <c:pt idx="123791" formatCode="0.00E+00">
                  <c:v>-6.0820099999999997E-3</c:v>
                </c:pt>
                <c:pt idx="123792" formatCode="0.00E+00">
                  <c:v>-6.2395100000000002E-3</c:v>
                </c:pt>
                <c:pt idx="123793" formatCode="0.00E+00">
                  <c:v>-6.3920899999999996E-3</c:v>
                </c:pt>
                <c:pt idx="123794" formatCode="0.00E+00">
                  <c:v>-6.5395999999999996E-3</c:v>
                </c:pt>
                <c:pt idx="123795" formatCode="0.00E+00">
                  <c:v>-6.68192E-3</c:v>
                </c:pt>
                <c:pt idx="123796" formatCode="0.00E+00">
                  <c:v>-6.8188900000000002E-3</c:v>
                </c:pt>
                <c:pt idx="123797" formatCode="0.00E+00">
                  <c:v>-6.9503999999999998E-3</c:v>
                </c:pt>
                <c:pt idx="123798" formatCode="0.00E+00">
                  <c:v>-7.0762999999999998E-3</c:v>
                </c:pt>
                <c:pt idx="123799" formatCode="0.00E+00">
                  <c:v>-7.1964899999999998E-3</c:v>
                </c:pt>
                <c:pt idx="123800" formatCode="0.00E+00">
                  <c:v>-7.3108299999999999E-3</c:v>
                </c:pt>
                <c:pt idx="123801" formatCode="0.00E+00">
                  <c:v>-7.4192199999999998E-3</c:v>
                </c:pt>
                <c:pt idx="123802" formatCode="0.00E+00">
                  <c:v>-7.5215600000000001E-3</c:v>
                </c:pt>
                <c:pt idx="123803" formatCode="0.00E+00">
                  <c:v>-7.6177399999999996E-3</c:v>
                </c:pt>
                <c:pt idx="123804" formatCode="0.00E+00">
                  <c:v>-7.7076699999999998E-3</c:v>
                </c:pt>
                <c:pt idx="123805" formatCode="0.00E+00">
                  <c:v>-7.7912600000000004E-3</c:v>
                </c:pt>
                <c:pt idx="123806" formatCode="0.00E+00">
                  <c:v>-7.8684199999999992E-3</c:v>
                </c:pt>
                <c:pt idx="123807" formatCode="0.00E+00">
                  <c:v>-7.9390699999999995E-3</c:v>
                </c:pt>
                <c:pt idx="123808" formatCode="0.00E+00">
                  <c:v>-8.0031500000000005E-3</c:v>
                </c:pt>
                <c:pt idx="123809" formatCode="0.00E+00">
                  <c:v>-8.0605899999999994E-3</c:v>
                </c:pt>
                <c:pt idx="123810" formatCode="0.00E+00">
                  <c:v>-8.1113299999999999E-3</c:v>
                </c:pt>
                <c:pt idx="123811" formatCode="0.00E+00">
                  <c:v>-8.1553200000000006E-3</c:v>
                </c:pt>
                <c:pt idx="123812" formatCode="0.00E+00">
                  <c:v>-8.1925100000000001E-3</c:v>
                </c:pt>
                <c:pt idx="123813" formatCode="0.00E+00">
                  <c:v>-8.2228600000000002E-3</c:v>
                </c:pt>
                <c:pt idx="123814" formatCode="0.00E+00">
                  <c:v>-8.2463299999999996E-3</c:v>
                </c:pt>
                <c:pt idx="123815" formatCode="0.00E+00">
                  <c:v>-8.26291E-3</c:v>
                </c:pt>
                <c:pt idx="123816" formatCode="0.00E+00">
                  <c:v>-8.27256E-3</c:v>
                </c:pt>
                <c:pt idx="123817" formatCode="0.00E+00">
                  <c:v>-8.2752799999999994E-3</c:v>
                </c:pt>
                <c:pt idx="123818" formatCode="0.00E+00">
                  <c:v>-8.2710500000000003E-3</c:v>
                </c:pt>
                <c:pt idx="123819" formatCode="0.00E+00">
                  <c:v>-8.2598800000000007E-3</c:v>
                </c:pt>
                <c:pt idx="123820" formatCode="0.00E+00">
                  <c:v>-8.2417700000000007E-3</c:v>
                </c:pt>
                <c:pt idx="123821" formatCode="0.00E+00">
                  <c:v>-8.2167400000000002E-3</c:v>
                </c:pt>
                <c:pt idx="123822" formatCode="0.00E+00">
                  <c:v>-8.1847900000000008E-3</c:v>
                </c:pt>
                <c:pt idx="123823" formatCode="0.00E+00">
                  <c:v>-8.1459700000000006E-3</c:v>
                </c:pt>
                <c:pt idx="123824" formatCode="0.00E+00">
                  <c:v>-8.1002899999999996E-3</c:v>
                </c:pt>
                <c:pt idx="123825" formatCode="0.00E+00">
                  <c:v>-8.0478000000000008E-3</c:v>
                </c:pt>
                <c:pt idx="123826" formatCode="0.00E+00">
                  <c:v>-7.9885400000000006E-3</c:v>
                </c:pt>
                <c:pt idx="123827" formatCode="0.00E+00">
                  <c:v>-7.9225700000000003E-3</c:v>
                </c:pt>
                <c:pt idx="123828" formatCode="0.00E+00">
                  <c:v>-7.8499299999999998E-3</c:v>
                </c:pt>
                <c:pt idx="123829" formatCode="0.00E+00">
                  <c:v>-7.7707000000000002E-3</c:v>
                </c:pt>
                <c:pt idx="123830" formatCode="0.00E+00">
                  <c:v>-7.6849500000000003E-3</c:v>
                </c:pt>
                <c:pt idx="123831" formatCode="0.00E+00">
                  <c:v>-7.5927399999999997E-3</c:v>
                </c:pt>
                <c:pt idx="123832" formatCode="0.00E+00">
                  <c:v>-7.4941699999999997E-3</c:v>
                </c:pt>
                <c:pt idx="123833" formatCode="0.00E+00">
                  <c:v>-7.3893300000000004E-3</c:v>
                </c:pt>
                <c:pt idx="123834" formatCode="0.00E+00">
                  <c:v>-7.2782899999999998E-3</c:v>
                </c:pt>
                <c:pt idx="123835" formatCode="0.00E+00">
                  <c:v>-7.1611799999999996E-3</c:v>
                </c:pt>
                <c:pt idx="123836" formatCode="0.00E+00">
                  <c:v>-7.0380800000000004E-3</c:v>
                </c:pt>
                <c:pt idx="123837" formatCode="0.00E+00">
                  <c:v>-6.9091200000000004E-3</c:v>
                </c:pt>
                <c:pt idx="123838" formatCode="0.00E+00">
                  <c:v>-6.7744099999999998E-3</c:v>
                </c:pt>
                <c:pt idx="123839" formatCode="0.00E+00">
                  <c:v>-6.6340799999999997E-3</c:v>
                </c:pt>
                <c:pt idx="123840" formatCode="0.00E+00">
                  <c:v>-6.4882400000000002E-3</c:v>
                </c:pt>
                <c:pt idx="123841" formatCode="0.00E+00">
                  <c:v>-6.3370299999999996E-3</c:v>
                </c:pt>
                <c:pt idx="123842" formatCode="0.00E+00">
                  <c:v>-6.1805999999999996E-3</c:v>
                </c:pt>
                <c:pt idx="123843" formatCode="0.00E+00">
                  <c:v>-6.0190699999999996E-3</c:v>
                </c:pt>
                <c:pt idx="123844" formatCode="0.00E+00">
                  <c:v>-5.8526000000000003E-3</c:v>
                </c:pt>
                <c:pt idx="123845" formatCode="0.00E+00">
                  <c:v>-5.6813499999999999E-3</c:v>
                </c:pt>
                <c:pt idx="123846" formatCode="0.00E+00">
                  <c:v>-5.5054500000000003E-3</c:v>
                </c:pt>
                <c:pt idx="123847" formatCode="0.00E+00">
                  <c:v>-5.3250900000000002E-3</c:v>
                </c:pt>
                <c:pt idx="123848" formatCode="0.00E+00">
                  <c:v>-5.1404099999999998E-3</c:v>
                </c:pt>
                <c:pt idx="123849" formatCode="0.00E+00">
                  <c:v>-4.9515799999999997E-3</c:v>
                </c:pt>
                <c:pt idx="123850" formatCode="0.00E+00">
                  <c:v>-4.7587799999999998E-3</c:v>
                </c:pt>
                <c:pt idx="123851" formatCode="0.00E+00">
                  <c:v>-4.5621899999999998E-3</c:v>
                </c:pt>
                <c:pt idx="123852" formatCode="0.00E+00">
                  <c:v>-4.3619699999999997E-3</c:v>
                </c:pt>
                <c:pt idx="123853" formatCode="0.00E+00">
                  <c:v>-4.1583100000000001E-3</c:v>
                </c:pt>
                <c:pt idx="123854" formatCode="0.00E+00">
                  <c:v>-3.9513999999999999E-3</c:v>
                </c:pt>
                <c:pt idx="123855" formatCode="0.00E+00">
                  <c:v>-3.7414100000000001E-3</c:v>
                </c:pt>
                <c:pt idx="123856" formatCode="0.00E+00">
                  <c:v>-3.5285500000000001E-3</c:v>
                </c:pt>
                <c:pt idx="123857" formatCode="0.00E+00">
                  <c:v>-3.31299E-3</c:v>
                </c:pt>
                <c:pt idx="123858" formatCode="0.00E+00">
                  <c:v>-3.0949300000000001E-3</c:v>
                </c:pt>
                <c:pt idx="123859" formatCode="0.00E+00">
                  <c:v>-2.8745799999999998E-3</c:v>
                </c:pt>
                <c:pt idx="123860" formatCode="0.00E+00">
                  <c:v>-2.6521100000000001E-3</c:v>
                </c:pt>
                <c:pt idx="123861" formatCode="0.00E+00">
                  <c:v>-2.4277399999999998E-3</c:v>
                </c:pt>
                <c:pt idx="123862" formatCode="0.00E+00">
                  <c:v>-2.2016599999999998E-3</c:v>
                </c:pt>
                <c:pt idx="123863" formatCode="0.00E+00">
                  <c:v>-1.9740700000000001E-3</c:v>
                </c:pt>
                <c:pt idx="123864" formatCode="0.00E+00">
                  <c:v>-1.74518E-3</c:v>
                </c:pt>
                <c:pt idx="123865" formatCode="0.00E+00">
                  <c:v>-1.5151800000000001E-3</c:v>
                </c:pt>
                <c:pt idx="123866" formatCode="0.00E+00">
                  <c:v>-1.2842800000000001E-3</c:v>
                </c:pt>
                <c:pt idx="123867" formatCode="0.00E+00">
                  <c:v>-1.0526699999999999E-3</c:v>
                </c:pt>
                <c:pt idx="123868" formatCode="0.00E+00">
                  <c:v>-8.2057699999999996E-4</c:v>
                </c:pt>
                <c:pt idx="123869" formatCode="0.00E+00">
                  <c:v>-5.8818399999999995E-4</c:v>
                </c:pt>
                <c:pt idx="123870" formatCode="0.00E+00">
                  <c:v>-3.5569900000000001E-4</c:v>
                </c:pt>
                <c:pt idx="123871" formatCode="0.00E+00">
                  <c:v>-1.23323E-4</c:v>
                </c:pt>
                <c:pt idx="123872" formatCode="0.00E+00">
                  <c:v>1.08743E-4</c:v>
                </c:pt>
                <c:pt idx="123873" formatCode="0.00E+00">
                  <c:v>3.4029900000000002E-4</c:v>
                </c:pt>
                <c:pt idx="123874" formatCode="0.00E+00">
                  <c:v>5.7114600000000002E-4</c:v>
                </c:pt>
                <c:pt idx="123875" formatCode="0.00E+00">
                  <c:v>8.0108800000000004E-4</c:v>
                </c:pt>
                <c:pt idx="123876" formatCode="0.00E+00">
                  <c:v>1.0299300000000001E-3</c:v>
                </c:pt>
                <c:pt idx="123877" formatCode="0.00E+00">
                  <c:v>1.2574699999999999E-3</c:v>
                </c:pt>
                <c:pt idx="123878" formatCode="0.00E+00">
                  <c:v>1.48353E-3</c:v>
                </c:pt>
                <c:pt idx="123879" formatCode="0.00E+00">
                  <c:v>1.70791E-3</c:v>
                </c:pt>
                <c:pt idx="123880" formatCode="0.00E+00">
                  <c:v>1.9304299999999999E-3</c:v>
                </c:pt>
                <c:pt idx="123881" formatCode="0.00E+00">
                  <c:v>2.1508899999999999E-3</c:v>
                </c:pt>
                <c:pt idx="123882" formatCode="0.00E+00">
                  <c:v>2.3691300000000001E-3</c:v>
                </c:pt>
                <c:pt idx="123883" formatCode="0.00E+00">
                  <c:v>2.5849499999999999E-3</c:v>
                </c:pt>
                <c:pt idx="123884" formatCode="0.00E+00">
                  <c:v>2.7981799999999999E-3</c:v>
                </c:pt>
                <c:pt idx="123885" formatCode="0.00E+00">
                  <c:v>3.0086499999999999E-3</c:v>
                </c:pt>
                <c:pt idx="123886" formatCode="0.00E+00">
                  <c:v>3.2161799999999999E-3</c:v>
                </c:pt>
                <c:pt idx="123887" formatCode="0.00E+00">
                  <c:v>3.4206200000000001E-3</c:v>
                </c:pt>
                <c:pt idx="123888" formatCode="0.00E+00">
                  <c:v>3.6217900000000002E-3</c:v>
                </c:pt>
                <c:pt idx="123889" formatCode="0.00E+00">
                  <c:v>3.8195299999999998E-3</c:v>
                </c:pt>
                <c:pt idx="123890" formatCode="0.00E+00">
                  <c:v>4.0137000000000003E-3</c:v>
                </c:pt>
                <c:pt idx="123891" formatCode="0.00E+00">
                  <c:v>4.2041400000000003E-3</c:v>
                </c:pt>
                <c:pt idx="123892" formatCode="0.00E+00">
                  <c:v>4.39069E-3</c:v>
                </c:pt>
                <c:pt idx="123893" formatCode="0.00E+00">
                  <c:v>4.5732300000000002E-3</c:v>
                </c:pt>
                <c:pt idx="123894" formatCode="0.00E+00">
                  <c:v>4.7515999999999999E-3</c:v>
                </c:pt>
                <c:pt idx="123895" formatCode="0.00E+00">
                  <c:v>4.92567E-3</c:v>
                </c:pt>
                <c:pt idx="123896" formatCode="0.00E+00">
                  <c:v>5.0953200000000004E-3</c:v>
                </c:pt>
                <c:pt idx="123897" formatCode="0.00E+00">
                  <c:v>5.26042E-3</c:v>
                </c:pt>
                <c:pt idx="123898" formatCode="0.00E+00">
                  <c:v>5.4208399999999997E-3</c:v>
                </c:pt>
                <c:pt idx="123899" formatCode="0.00E+00">
                  <c:v>5.57647E-3</c:v>
                </c:pt>
                <c:pt idx="123900" formatCode="0.00E+00">
                  <c:v>5.7271900000000001E-3</c:v>
                </c:pt>
                <c:pt idx="123901" formatCode="0.00E+00">
                  <c:v>5.8729200000000002E-3</c:v>
                </c:pt>
                <c:pt idx="123902" formatCode="0.00E+00">
                  <c:v>6.0135299999999996E-3</c:v>
                </c:pt>
                <c:pt idx="123903" formatCode="0.00E+00">
                  <c:v>6.1489300000000004E-3</c:v>
                </c:pt>
                <c:pt idx="123904" formatCode="0.00E+00">
                  <c:v>6.2790500000000004E-3</c:v>
                </c:pt>
                <c:pt idx="123905" formatCode="0.00E+00">
                  <c:v>6.4037699999999996E-3</c:v>
                </c:pt>
                <c:pt idx="123906" formatCode="0.00E+00">
                  <c:v>6.5230399999999999E-3</c:v>
                </c:pt>
                <c:pt idx="123907" formatCode="0.00E+00">
                  <c:v>6.6367700000000002E-3</c:v>
                </c:pt>
                <c:pt idx="123908" formatCode="0.00E+00">
                  <c:v>6.74488E-3</c:v>
                </c:pt>
                <c:pt idx="123909" formatCode="0.00E+00">
                  <c:v>6.8473300000000004E-3</c:v>
                </c:pt>
                <c:pt idx="123910" formatCode="0.00E+00">
                  <c:v>6.9440400000000003E-3</c:v>
                </c:pt>
                <c:pt idx="123911" formatCode="0.00E+00">
                  <c:v>7.0349699999999998E-3</c:v>
                </c:pt>
                <c:pt idx="123912" formatCode="0.00E+00">
                  <c:v>7.1200600000000001E-3</c:v>
                </c:pt>
                <c:pt idx="123913" formatCode="0.00E+00">
                  <c:v>7.1992699999999998E-3</c:v>
                </c:pt>
                <c:pt idx="123914" formatCode="0.00E+00">
                  <c:v>7.2725699999999999E-3</c:v>
                </c:pt>
                <c:pt idx="123915" formatCode="0.00E+00">
                  <c:v>7.3399099999999998E-3</c:v>
                </c:pt>
                <c:pt idx="123916" formatCode="0.00E+00">
                  <c:v>7.4012799999999997E-3</c:v>
                </c:pt>
                <c:pt idx="123917" formatCode="0.00E+00">
                  <c:v>7.4566500000000004E-3</c:v>
                </c:pt>
                <c:pt idx="123918" formatCode="0.00E+00">
                  <c:v>7.5060099999999996E-3</c:v>
                </c:pt>
                <c:pt idx="123919" formatCode="0.00E+00">
                  <c:v>7.5493299999999999E-3</c:v>
                </c:pt>
                <c:pt idx="123920" formatCode="0.00E+00">
                  <c:v>7.5866299999999996E-3</c:v>
                </c:pt>
                <c:pt idx="123921" formatCode="0.00E+00">
                  <c:v>7.6178900000000004E-3</c:v>
                </c:pt>
                <c:pt idx="123922" formatCode="0.00E+00">
                  <c:v>7.6431199999999998E-3</c:v>
                </c:pt>
                <c:pt idx="123923" formatCode="0.00E+00">
                  <c:v>7.6623300000000002E-3</c:v>
                </c:pt>
                <c:pt idx="123924" formatCode="0.00E+00">
                  <c:v>7.6755399999999998E-3</c:v>
                </c:pt>
                <c:pt idx="123925" formatCode="0.00E+00">
                  <c:v>7.6827500000000003E-3</c:v>
                </c:pt>
                <c:pt idx="123926" formatCode="0.00E+00">
                  <c:v>7.6840099999999998E-3</c:v>
                </c:pt>
                <c:pt idx="123927" formatCode="0.00E+00">
                  <c:v>7.6793299999999998E-3</c:v>
                </c:pt>
                <c:pt idx="123928" formatCode="0.00E+00">
                  <c:v>7.6687500000000002E-3</c:v>
                </c:pt>
                <c:pt idx="123929" formatCode="0.00E+00">
                  <c:v>7.6522999999999999E-3</c:v>
                </c:pt>
                <c:pt idx="123930" formatCode="0.00E+00">
                  <c:v>7.6300400000000003E-3</c:v>
                </c:pt>
                <c:pt idx="123931" formatCode="0.00E+00">
                  <c:v>7.6020000000000003E-3</c:v>
                </c:pt>
                <c:pt idx="123932" formatCode="0.00E+00">
                  <c:v>7.5682400000000004E-3</c:v>
                </c:pt>
                <c:pt idx="123933" formatCode="0.00E+00">
                  <c:v>7.5288200000000003E-3</c:v>
                </c:pt>
                <c:pt idx="123934" formatCode="0.00E+00">
                  <c:v>7.4837999999999997E-3</c:v>
                </c:pt>
                <c:pt idx="123935" formatCode="0.00E+00">
                  <c:v>7.4332399999999998E-3</c:v>
                </c:pt>
                <c:pt idx="123936" formatCode="0.00E+00">
                  <c:v>7.3772000000000004E-3</c:v>
                </c:pt>
                <c:pt idx="123937" formatCode="0.00E+00">
                  <c:v>7.3157700000000001E-3</c:v>
                </c:pt>
                <c:pt idx="123938" formatCode="0.00E+00">
                  <c:v>7.2490200000000001E-3</c:v>
                </c:pt>
                <c:pt idx="123939" formatCode="0.00E+00">
                  <c:v>7.1770200000000001E-3</c:v>
                </c:pt>
                <c:pt idx="123940" formatCode="0.00E+00">
                  <c:v>7.0998700000000003E-3</c:v>
                </c:pt>
                <c:pt idx="123941" formatCode="0.00E+00">
                  <c:v>7.0176400000000003E-3</c:v>
                </c:pt>
                <c:pt idx="123942" formatCode="0.00E+00">
                  <c:v>6.9304400000000004E-3</c:v>
                </c:pt>
                <c:pt idx="123943" formatCode="0.00E+00">
                  <c:v>6.83835E-3</c:v>
                </c:pt>
                <c:pt idx="123944" formatCode="0.00E+00">
                  <c:v>6.7414700000000003E-3</c:v>
                </c:pt>
                <c:pt idx="123945" formatCode="0.00E+00">
                  <c:v>6.6398999999999998E-3</c:v>
                </c:pt>
                <c:pt idx="123946" formatCode="0.00E+00">
                  <c:v>6.5337399999999997E-3</c:v>
                </c:pt>
                <c:pt idx="123947" formatCode="0.00E+00">
                  <c:v>6.4231000000000002E-3</c:v>
                </c:pt>
                <c:pt idx="123948" formatCode="0.00E+00">
                  <c:v>6.3080899999999997E-3</c:v>
                </c:pt>
                <c:pt idx="123949" formatCode="0.00E+00">
                  <c:v>6.1888200000000003E-3</c:v>
                </c:pt>
                <c:pt idx="123950" formatCode="0.00E+00">
                  <c:v>6.0653900000000004E-3</c:v>
                </c:pt>
                <c:pt idx="123951" formatCode="0.00E+00">
                  <c:v>5.9379400000000001E-3</c:v>
                </c:pt>
                <c:pt idx="123952" formatCode="0.00E+00">
                  <c:v>5.8065699999999996E-3</c:v>
                </c:pt>
                <c:pt idx="123953" formatCode="0.00E+00">
                  <c:v>5.6714000000000001E-3</c:v>
                </c:pt>
                <c:pt idx="123954" formatCode="0.00E+00">
                  <c:v>5.5325599999999997E-3</c:v>
                </c:pt>
                <c:pt idx="123955" formatCode="0.00E+00">
                  <c:v>5.3901699999999997E-3</c:v>
                </c:pt>
                <c:pt idx="123956" formatCode="0.00E+00">
                  <c:v>5.2443500000000001E-3</c:v>
                </c:pt>
                <c:pt idx="123957" formatCode="0.00E+00">
                  <c:v>5.09524E-3</c:v>
                </c:pt>
                <c:pt idx="123958" formatCode="0.00E+00">
                  <c:v>4.9429499999999998E-3</c:v>
                </c:pt>
                <c:pt idx="123959" formatCode="0.00E+00">
                  <c:v>4.7876300000000002E-3</c:v>
                </c:pt>
                <c:pt idx="123960" formatCode="0.00E+00">
                  <c:v>4.6293899999999997E-3</c:v>
                </c:pt>
                <c:pt idx="123961" formatCode="0.00E+00">
                  <c:v>4.4683700000000002E-3</c:v>
                </c:pt>
                <c:pt idx="123962" formatCode="0.00E+00">
                  <c:v>4.3046999999999998E-3</c:v>
                </c:pt>
                <c:pt idx="123963" formatCode="0.00E+00">
                  <c:v>4.1385299999999996E-3</c:v>
                </c:pt>
                <c:pt idx="123964" formatCode="0.00E+00">
                  <c:v>3.9699699999999997E-3</c:v>
                </c:pt>
                <c:pt idx="123965" formatCode="0.00E+00">
                  <c:v>3.7991700000000002E-3</c:v>
                </c:pt>
                <c:pt idx="123966" formatCode="0.00E+00">
                  <c:v>3.6262600000000001E-3</c:v>
                </c:pt>
                <c:pt idx="123967" formatCode="0.00E+00">
                  <c:v>3.45137E-3</c:v>
                </c:pt>
                <c:pt idx="123968" formatCode="0.00E+00">
                  <c:v>3.27465E-3</c:v>
                </c:pt>
                <c:pt idx="123969" formatCode="0.00E+00">
                  <c:v>3.0962199999999998E-3</c:v>
                </c:pt>
                <c:pt idx="123970" formatCode="0.00E+00">
                  <c:v>2.9162300000000001E-3</c:v>
                </c:pt>
                <c:pt idx="123971" formatCode="0.00E+00">
                  <c:v>2.7348099999999998E-3</c:v>
                </c:pt>
                <c:pt idx="123972" formatCode="0.00E+00">
                  <c:v>2.5520899999999999E-3</c:v>
                </c:pt>
                <c:pt idx="123973" formatCode="0.00E+00">
                  <c:v>2.3682099999999999E-3</c:v>
                </c:pt>
                <c:pt idx="123974" formatCode="0.00E+00">
                  <c:v>2.1833099999999999E-3</c:v>
                </c:pt>
                <c:pt idx="123975" formatCode="0.00E+00">
                  <c:v>1.99752E-3</c:v>
                </c:pt>
                <c:pt idx="123976" formatCode="0.00E+00">
                  <c:v>1.81098E-3</c:v>
                </c:pt>
                <c:pt idx="123977" formatCode="0.00E+00">
                  <c:v>1.6238100000000001E-3</c:v>
                </c:pt>
                <c:pt idx="123978" formatCode="0.00E+00">
                  <c:v>1.4361599999999999E-3</c:v>
                </c:pt>
                <c:pt idx="123979" formatCode="0.00E+00">
                  <c:v>1.24815E-3</c:v>
                </c:pt>
                <c:pt idx="123980" formatCode="0.00E+00">
                  <c:v>1.0599100000000001E-3</c:v>
                </c:pt>
                <c:pt idx="123981" formatCode="0.00E+00">
                  <c:v>8.7157399999999996E-4</c:v>
                </c:pt>
                <c:pt idx="123982" formatCode="0.00E+00">
                  <c:v>6.8327399999999999E-4</c:v>
                </c:pt>
                <c:pt idx="123983" formatCode="0.00E+00">
                  <c:v>4.9513499999999995E-4</c:v>
                </c:pt>
                <c:pt idx="123984" formatCode="0.00E+00">
                  <c:v>3.0728500000000002E-4</c:v>
                </c:pt>
                <c:pt idx="123985" formatCode="0.00E+00">
                  <c:v>1.1985E-4</c:v>
                </c:pt>
                <c:pt idx="123986" formatCode="0.00E+00">
                  <c:v>-6.7048100000000006E-5</c:v>
                </c:pt>
                <c:pt idx="123987" formatCode="0.00E+00">
                  <c:v>-2.5328500000000001E-4</c:v>
                </c:pt>
                <c:pt idx="123988" formatCode="0.00E+00">
                  <c:v>-4.38739E-4</c:v>
                </c:pt>
                <c:pt idx="123989" formatCode="0.00E+00">
                  <c:v>-6.2328999999999998E-4</c:v>
                </c:pt>
                <c:pt idx="123990" formatCode="0.00E+00">
                  <c:v>-8.0682099999999999E-4</c:v>
                </c:pt>
                <c:pt idx="123991" formatCode="0.00E+00">
                  <c:v>-9.8921399999999998E-4</c:v>
                </c:pt>
                <c:pt idx="123992" formatCode="0.00E+00">
                  <c:v>-1.1703499999999999E-3</c:v>
                </c:pt>
                <c:pt idx="123993" formatCode="0.00E+00">
                  <c:v>-1.3501299999999999E-3</c:v>
                </c:pt>
                <c:pt idx="123994" formatCode="0.00E+00">
                  <c:v>-1.52842E-3</c:v>
                </c:pt>
                <c:pt idx="123995" formatCode="0.00E+00">
                  <c:v>-1.70513E-3</c:v>
                </c:pt>
                <c:pt idx="123996" formatCode="0.00E+00">
                  <c:v>-1.8801499999999999E-3</c:v>
                </c:pt>
                <c:pt idx="123997" formatCode="0.00E+00">
                  <c:v>-2.0533600000000002E-3</c:v>
                </c:pt>
                <c:pt idx="123998" formatCode="0.00E+00">
                  <c:v>-2.2246599999999998E-3</c:v>
                </c:pt>
                <c:pt idx="123999" formatCode="0.00E+00">
                  <c:v>-2.3939600000000001E-3</c:v>
                </c:pt>
                <c:pt idx="124000" formatCode="0.00E+00">
                  <c:v>-2.5611499999999999E-3</c:v>
                </c:pt>
                <c:pt idx="124001" formatCode="0.00E+00">
                  <c:v>-2.7261299999999998E-3</c:v>
                </c:pt>
                <c:pt idx="124002" formatCode="0.00E+00">
                  <c:v>-2.8888099999999999E-3</c:v>
                </c:pt>
                <c:pt idx="124003" formatCode="0.00E+00">
                  <c:v>-3.04909E-3</c:v>
                </c:pt>
                <c:pt idx="124004" formatCode="0.00E+00">
                  <c:v>-3.2068800000000001E-3</c:v>
                </c:pt>
                <c:pt idx="124005" formatCode="0.00E+00">
                  <c:v>-3.3620899999999999E-3</c:v>
                </c:pt>
                <c:pt idx="124006" formatCode="0.00E+00">
                  <c:v>-3.5146299999999999E-3</c:v>
                </c:pt>
                <c:pt idx="124007" formatCode="0.00E+00">
                  <c:v>-3.6644300000000002E-3</c:v>
                </c:pt>
                <c:pt idx="124008" formatCode="0.00E+00">
                  <c:v>-3.8113800000000001E-3</c:v>
                </c:pt>
                <c:pt idx="124009" formatCode="0.00E+00">
                  <c:v>-3.9554200000000003E-3</c:v>
                </c:pt>
                <c:pt idx="124010" formatCode="0.00E+00">
                  <c:v>-4.0964599999999997E-3</c:v>
                </c:pt>
                <c:pt idx="124011" formatCode="0.00E+00">
                  <c:v>-4.23442E-3</c:v>
                </c:pt>
                <c:pt idx="124012" formatCode="0.00E+00">
                  <c:v>-4.36923E-3</c:v>
                </c:pt>
                <c:pt idx="124013" formatCode="0.00E+00">
                  <c:v>-4.5008299999999999E-3</c:v>
                </c:pt>
                <c:pt idx="124014" formatCode="0.00E+00">
                  <c:v>-4.6291300000000004E-3</c:v>
                </c:pt>
                <c:pt idx="124015" formatCode="0.00E+00">
                  <c:v>-4.75407E-3</c:v>
                </c:pt>
                <c:pt idx="124016" formatCode="0.00E+00">
                  <c:v>-4.87558E-3</c:v>
                </c:pt>
                <c:pt idx="124017" formatCode="0.00E+00">
                  <c:v>-4.9935999999999999E-3</c:v>
                </c:pt>
                <c:pt idx="124018" formatCode="0.00E+00">
                  <c:v>-5.1080700000000001E-3</c:v>
                </c:pt>
                <c:pt idx="124019" formatCode="0.00E+00">
                  <c:v>-5.2189300000000001E-3</c:v>
                </c:pt>
                <c:pt idx="124020" formatCode="0.00E+00">
                  <c:v>-5.3261300000000001E-3</c:v>
                </c:pt>
                <c:pt idx="124021" formatCode="0.00E+00">
                  <c:v>-5.4295899999999998E-3</c:v>
                </c:pt>
                <c:pt idx="124022" formatCode="0.00E+00">
                  <c:v>-5.5292900000000001E-3</c:v>
                </c:pt>
                <c:pt idx="124023" formatCode="0.00E+00">
                  <c:v>-5.6251599999999997E-3</c:v>
                </c:pt>
                <c:pt idx="124024" formatCode="0.00E+00">
                  <c:v>-5.7171499999999998E-3</c:v>
                </c:pt>
                <c:pt idx="124025" formatCode="0.00E+00">
                  <c:v>-5.8052199999999998E-3</c:v>
                </c:pt>
                <c:pt idx="124026" formatCode="0.00E+00">
                  <c:v>-5.8893399999999999E-3</c:v>
                </c:pt>
                <c:pt idx="124027" formatCode="0.00E+00">
                  <c:v>-5.9694400000000003E-3</c:v>
                </c:pt>
                <c:pt idx="124028" formatCode="0.00E+00">
                  <c:v>-6.0455099999999996E-3</c:v>
                </c:pt>
                <c:pt idx="124029" formatCode="0.00E+00">
                  <c:v>-6.1174899999999997E-3</c:v>
                </c:pt>
                <c:pt idx="124030" formatCode="0.00E+00">
                  <c:v>-6.18536E-3</c:v>
                </c:pt>
                <c:pt idx="124031" formatCode="0.00E+00">
                  <c:v>-6.2490799999999997E-3</c:v>
                </c:pt>
                <c:pt idx="124032" formatCode="0.00E+00">
                  <c:v>-6.30862E-3</c:v>
                </c:pt>
                <c:pt idx="124033" formatCode="0.00E+00">
                  <c:v>-6.3639600000000001E-3</c:v>
                </c:pt>
                <c:pt idx="124034" formatCode="0.00E+00">
                  <c:v>-6.4150600000000002E-3</c:v>
                </c:pt>
                <c:pt idx="124035" formatCode="0.00E+00">
                  <c:v>-6.4619200000000003E-3</c:v>
                </c:pt>
                <c:pt idx="124036" formatCode="0.00E+00">
                  <c:v>-6.5044899999999999E-3</c:v>
                </c:pt>
                <c:pt idx="124037" formatCode="0.00E+00">
                  <c:v>-6.5427699999999998E-3</c:v>
                </c:pt>
                <c:pt idx="124038" formatCode="0.00E+00">
                  <c:v>-6.5767400000000002E-3</c:v>
                </c:pt>
                <c:pt idx="124039" formatCode="0.00E+00">
                  <c:v>-6.6063800000000002E-3</c:v>
                </c:pt>
                <c:pt idx="124040" formatCode="0.00E+00">
                  <c:v>-6.63168E-3</c:v>
                </c:pt>
                <c:pt idx="124041" formatCode="0.00E+00">
                  <c:v>-6.6526299999999997E-3</c:v>
                </c:pt>
                <c:pt idx="124042" formatCode="0.00E+00">
                  <c:v>-6.66922E-3</c:v>
                </c:pt>
                <c:pt idx="124043" formatCode="0.00E+00">
                  <c:v>-6.6814500000000002E-3</c:v>
                </c:pt>
                <c:pt idx="124044" formatCode="0.00E+00">
                  <c:v>-6.6893100000000004E-3</c:v>
                </c:pt>
                <c:pt idx="124045" formatCode="0.00E+00">
                  <c:v>-6.6928100000000004E-3</c:v>
                </c:pt>
                <c:pt idx="124046" formatCode="0.00E+00">
                  <c:v>-6.6919299999999996E-3</c:v>
                </c:pt>
                <c:pt idx="124047" formatCode="0.00E+00">
                  <c:v>-6.6866900000000003E-3</c:v>
                </c:pt>
                <c:pt idx="124048" formatCode="0.00E+00">
                  <c:v>-6.6770900000000001E-3</c:v>
                </c:pt>
                <c:pt idx="124049" formatCode="0.00E+00">
                  <c:v>-6.6631299999999997E-3</c:v>
                </c:pt>
                <c:pt idx="124050" formatCode="0.00E+00">
                  <c:v>-6.64483E-3</c:v>
                </c:pt>
                <c:pt idx="124051" formatCode="0.00E+00">
                  <c:v>-6.6222E-3</c:v>
                </c:pt>
                <c:pt idx="124052" formatCode="0.00E+00">
                  <c:v>-6.5952500000000004E-3</c:v>
                </c:pt>
                <c:pt idx="124053" formatCode="0.00E+00">
                  <c:v>-6.5640000000000004E-3</c:v>
                </c:pt>
                <c:pt idx="124054" formatCode="0.00E+00">
                  <c:v>-6.5284699999999998E-3</c:v>
                </c:pt>
                <c:pt idx="124055" formatCode="0.00E+00">
                  <c:v>-6.4886700000000002E-3</c:v>
                </c:pt>
                <c:pt idx="124056" formatCode="0.00E+00">
                  <c:v>-6.4446299999999998E-3</c:v>
                </c:pt>
                <c:pt idx="124057" formatCode="0.00E+00">
                  <c:v>-6.3963800000000001E-3</c:v>
                </c:pt>
                <c:pt idx="124058" formatCode="0.00E+00">
                  <c:v>-6.3439300000000002E-3</c:v>
                </c:pt>
                <c:pt idx="124059" formatCode="0.00E+00">
                  <c:v>-6.2873299999999998E-3</c:v>
                </c:pt>
                <c:pt idx="124060" formatCode="0.00E+00">
                  <c:v>-6.2265999999999997E-3</c:v>
                </c:pt>
                <c:pt idx="124061" formatCode="0.00E+00">
                  <c:v>-6.1617699999999996E-3</c:v>
                </c:pt>
                <c:pt idx="124062" formatCode="0.00E+00">
                  <c:v>-6.0928900000000001E-3</c:v>
                </c:pt>
                <c:pt idx="124063" formatCode="0.00E+00">
                  <c:v>-6.0199900000000002E-3</c:v>
                </c:pt>
                <c:pt idx="124064" formatCode="0.00E+00">
                  <c:v>-5.9430999999999998E-3</c:v>
                </c:pt>
                <c:pt idx="124065" formatCode="0.00E+00">
                  <c:v>-5.8622800000000001E-3</c:v>
                </c:pt>
                <c:pt idx="124066" formatCode="0.00E+00">
                  <c:v>-5.7775700000000001E-3</c:v>
                </c:pt>
                <c:pt idx="124067" formatCode="0.00E+00">
                  <c:v>-5.6890100000000004E-3</c:v>
                </c:pt>
                <c:pt idx="124068" formatCode="0.00E+00">
                  <c:v>-5.5966599999999998E-3</c:v>
                </c:pt>
                <c:pt idx="124069" formatCode="0.00E+00">
                  <c:v>-5.5005599999999998E-3</c:v>
                </c:pt>
                <c:pt idx="124070" formatCode="0.00E+00">
                  <c:v>-5.40077E-3</c:v>
                </c:pt>
                <c:pt idx="124071" formatCode="0.00E+00">
                  <c:v>-5.2973500000000001E-3</c:v>
                </c:pt>
                <c:pt idx="124072" formatCode="0.00E+00">
                  <c:v>-5.1903399999999999E-3</c:v>
                </c:pt>
                <c:pt idx="124073" formatCode="0.00E+00">
                  <c:v>-5.0798299999999996E-3</c:v>
                </c:pt>
                <c:pt idx="124074" formatCode="0.00E+00">
                  <c:v>-4.96585E-3</c:v>
                </c:pt>
                <c:pt idx="124075" formatCode="0.00E+00">
                  <c:v>-4.8484899999999996E-3</c:v>
                </c:pt>
                <c:pt idx="124076" formatCode="0.00E+00">
                  <c:v>-4.7277999999999999E-3</c:v>
                </c:pt>
                <c:pt idx="124077" formatCode="0.00E+00">
                  <c:v>-4.6038600000000004E-3</c:v>
                </c:pt>
                <c:pt idx="124078" formatCode="0.00E+00">
                  <c:v>-4.4767399999999999E-3</c:v>
                </c:pt>
                <c:pt idx="124079" formatCode="0.00E+00">
                  <c:v>-4.3465099999999996E-3</c:v>
                </c:pt>
                <c:pt idx="124080" formatCode="0.00E+00">
                  <c:v>-4.21324E-3</c:v>
                </c:pt>
                <c:pt idx="124081" formatCode="0.00E+00">
                  <c:v>-4.0770199999999998E-3</c:v>
                </c:pt>
                <c:pt idx="124082" formatCode="0.00E+00">
                  <c:v>-3.9379200000000001E-3</c:v>
                </c:pt>
                <c:pt idx="124083" formatCode="0.00E+00">
                  <c:v>-3.7960200000000002E-3</c:v>
                </c:pt>
                <c:pt idx="124084" formatCode="0.00E+00">
                  <c:v>-3.6514099999999999E-3</c:v>
                </c:pt>
                <c:pt idx="124085" formatCode="0.00E+00">
                  <c:v>-3.50418E-3</c:v>
                </c:pt>
                <c:pt idx="124086" formatCode="0.00E+00">
                  <c:v>-3.3544099999999999E-3</c:v>
                </c:pt>
                <c:pt idx="124087" formatCode="0.00E+00">
                  <c:v>-3.2021799999999998E-3</c:v>
                </c:pt>
                <c:pt idx="124088" formatCode="0.00E+00">
                  <c:v>-3.0476100000000001E-3</c:v>
                </c:pt>
                <c:pt idx="124089" formatCode="0.00E+00">
                  <c:v>-2.89076E-3</c:v>
                </c:pt>
                <c:pt idx="124090" formatCode="0.00E+00">
                  <c:v>-2.7317499999999998E-3</c:v>
                </c:pt>
                <c:pt idx="124091" formatCode="0.00E+00">
                  <c:v>-2.5706700000000002E-3</c:v>
                </c:pt>
                <c:pt idx="124092" formatCode="0.00E+00">
                  <c:v>-2.4076200000000001E-3</c:v>
                </c:pt>
                <c:pt idx="124093" formatCode="0.00E+00">
                  <c:v>-2.2426999999999998E-3</c:v>
                </c:pt>
                <c:pt idx="124094" formatCode="0.00E+00">
                  <c:v>-2.0760100000000001E-3</c:v>
                </c:pt>
                <c:pt idx="124095" formatCode="0.00E+00">
                  <c:v>-1.90766E-3</c:v>
                </c:pt>
                <c:pt idx="124096" formatCode="0.00E+00">
                  <c:v>-1.7377499999999999E-3</c:v>
                </c:pt>
                <c:pt idx="124097" formatCode="0.00E+00">
                  <c:v>-1.5663999999999999E-3</c:v>
                </c:pt>
                <c:pt idx="124098" formatCode="0.00E+00">
                  <c:v>-1.3937000000000001E-3</c:v>
                </c:pt>
                <c:pt idx="124099" formatCode="0.00E+00">
                  <c:v>-1.21977E-3</c:v>
                </c:pt>
                <c:pt idx="124100" formatCode="0.00E+00">
                  <c:v>-1.04473E-3</c:v>
                </c:pt>
                <c:pt idx="124101" formatCode="0.00E+00">
                  <c:v>-8.6868700000000004E-4</c:v>
                </c:pt>
                <c:pt idx="124102" formatCode="0.00E+00">
                  <c:v>-6.9175400000000005E-4</c:v>
                </c:pt>
                <c:pt idx="124103" formatCode="0.00E+00">
                  <c:v>-5.1405099999999996E-4</c:v>
                </c:pt>
                <c:pt idx="124104" formatCode="0.00E+00">
                  <c:v>-3.3569300000000003E-4</c:v>
                </c:pt>
                <c:pt idx="124105" formatCode="0.00E+00">
                  <c:v>-1.5680100000000001E-4</c:v>
                </c:pt>
                <c:pt idx="124106" formatCode="0.00E+00">
                  <c:v>2.2506000000000001E-5</c:v>
                </c:pt>
                <c:pt idx="124107" formatCode="0.00E+00">
                  <c:v>2.0210700000000001E-4</c:v>
                </c:pt>
                <c:pt idx="124108" formatCode="0.00E+00">
                  <c:v>3.8188000000000002E-4</c:v>
                </c:pt>
                <c:pt idx="124109" formatCode="0.00E+00">
                  <c:v>5.6170299999999999E-4</c:v>
                </c:pt>
                <c:pt idx="124110" formatCode="0.00E+00">
                  <c:v>7.4145099999999996E-4</c:v>
                </c:pt>
                <c:pt idx="124111" formatCode="0.00E+00">
                  <c:v>9.2100000000000005E-4</c:v>
                </c:pt>
                <c:pt idx="124112" formatCode="0.00E+00">
                  <c:v>1.10023E-3</c:v>
                </c:pt>
                <c:pt idx="124113" formatCode="0.00E+00">
                  <c:v>1.279E-3</c:v>
                </c:pt>
                <c:pt idx="124114" formatCode="0.00E+00">
                  <c:v>1.4572000000000001E-3</c:v>
                </c:pt>
                <c:pt idx="124115" formatCode="0.00E+00">
                  <c:v>1.6347E-3</c:v>
                </c:pt>
                <c:pt idx="124116" formatCode="0.00E+00">
                  <c:v>1.8113700000000001E-3</c:v>
                </c:pt>
                <c:pt idx="124117" formatCode="0.00E+00">
                  <c:v>1.98709E-3</c:v>
                </c:pt>
                <c:pt idx="124118" formatCode="0.00E+00">
                  <c:v>2.1617199999999998E-3</c:v>
                </c:pt>
                <c:pt idx="124119" formatCode="0.00E+00">
                  <c:v>2.3351499999999998E-3</c:v>
                </c:pt>
                <c:pt idx="124120" formatCode="0.00E+00">
                  <c:v>2.50723E-3</c:v>
                </c:pt>
                <c:pt idx="124121" formatCode="0.00E+00">
                  <c:v>2.6778599999999998E-3</c:v>
                </c:pt>
                <c:pt idx="124122" formatCode="0.00E+00">
                  <c:v>2.8468899999999999E-3</c:v>
                </c:pt>
                <c:pt idx="124123" formatCode="0.00E+00">
                  <c:v>3.0142099999999998E-3</c:v>
                </c:pt>
                <c:pt idx="124124" formatCode="0.00E+00">
                  <c:v>3.1796799999999998E-3</c:v>
                </c:pt>
                <c:pt idx="124125" formatCode="0.00E+00">
                  <c:v>3.3431899999999998E-3</c:v>
                </c:pt>
                <c:pt idx="124126" formatCode="0.00E+00">
                  <c:v>3.5046000000000001E-3</c:v>
                </c:pt>
                <c:pt idx="124127" formatCode="0.00E+00">
                  <c:v>3.6638E-3</c:v>
                </c:pt>
                <c:pt idx="124128" formatCode="0.00E+00">
                  <c:v>3.8206500000000001E-3</c:v>
                </c:pt>
                <c:pt idx="124129" formatCode="0.00E+00">
                  <c:v>3.9750499999999999E-3</c:v>
                </c:pt>
                <c:pt idx="124130" formatCode="0.00E+00">
                  <c:v>4.1268600000000004E-3</c:v>
                </c:pt>
                <c:pt idx="124131" formatCode="0.00E+00">
                  <c:v>4.2759699999999996E-3</c:v>
                </c:pt>
                <c:pt idx="124132" formatCode="0.00E+00">
                  <c:v>4.4222599999999999E-3</c:v>
                </c:pt>
                <c:pt idx="124133" formatCode="0.00E+00">
                  <c:v>4.5656100000000003E-3</c:v>
                </c:pt>
                <c:pt idx="124134" formatCode="0.00E+00">
                  <c:v>4.7059099999999998E-3</c:v>
                </c:pt>
                <c:pt idx="124135" formatCode="0.00E+00">
                  <c:v>4.8430399999999998E-3</c:v>
                </c:pt>
                <c:pt idx="124136" formatCode="0.00E+00">
                  <c:v>4.9769000000000002E-3</c:v>
                </c:pt>
                <c:pt idx="124137" formatCode="0.00E+00">
                  <c:v>5.10736E-3</c:v>
                </c:pt>
                <c:pt idx="124138" formatCode="0.00E+00">
                  <c:v>5.2343199999999998E-3</c:v>
                </c:pt>
                <c:pt idx="124139" formatCode="0.00E+00">
                  <c:v>5.3576800000000001E-3</c:v>
                </c:pt>
                <c:pt idx="124140" formatCode="0.00E+00">
                  <c:v>5.4773299999999999E-3</c:v>
                </c:pt>
                <c:pt idx="124141" formatCode="0.00E+00">
                  <c:v>5.5931699999999997E-3</c:v>
                </c:pt>
                <c:pt idx="124142" formatCode="0.00E+00">
                  <c:v>5.7050900000000003E-3</c:v>
                </c:pt>
                <c:pt idx="124143" formatCode="0.00E+00">
                  <c:v>5.8130100000000004E-3</c:v>
                </c:pt>
                <c:pt idx="124144" formatCode="0.00E+00">
                  <c:v>5.9168299999999997E-3</c:v>
                </c:pt>
                <c:pt idx="124145" formatCode="0.00E+00">
                  <c:v>6.0164600000000004E-3</c:v>
                </c:pt>
                <c:pt idx="124146" formatCode="0.00E+00">
                  <c:v>6.1117999999999997E-3</c:v>
                </c:pt>
                <c:pt idx="124147" formatCode="0.00E+00">
                  <c:v>6.2027699999999998E-3</c:v>
                </c:pt>
                <c:pt idx="124148" formatCode="0.00E+00">
                  <c:v>6.2892900000000003E-3</c:v>
                </c:pt>
                <c:pt idx="124149" formatCode="0.00E+00">
                  <c:v>6.37128E-3</c:v>
                </c:pt>
                <c:pt idx="124150" formatCode="0.00E+00">
                  <c:v>6.4486500000000002E-3</c:v>
                </c:pt>
                <c:pt idx="124151" formatCode="0.00E+00">
                  <c:v>6.5213500000000004E-3</c:v>
                </c:pt>
                <c:pt idx="124152" formatCode="0.00E+00">
                  <c:v>6.5892900000000003E-3</c:v>
                </c:pt>
                <c:pt idx="124153" formatCode="0.00E+00">
                  <c:v>6.6524100000000001E-3</c:v>
                </c:pt>
                <c:pt idx="124154" formatCode="0.00E+00">
                  <c:v>6.7106500000000003E-3</c:v>
                </c:pt>
                <c:pt idx="124155" formatCode="0.00E+00">
                  <c:v>6.7639400000000004E-3</c:v>
                </c:pt>
                <c:pt idx="124156" formatCode="0.00E+00">
                  <c:v>6.8122399999999998E-3</c:v>
                </c:pt>
                <c:pt idx="124157" formatCode="0.00E+00">
                  <c:v>6.8554799999999997E-3</c:v>
                </c:pt>
                <c:pt idx="124158" formatCode="0.00E+00">
                  <c:v>6.8936199999999996E-3</c:v>
                </c:pt>
                <c:pt idx="124159" formatCode="0.00E+00">
                  <c:v>6.9266199999999997E-3</c:v>
                </c:pt>
                <c:pt idx="124160" formatCode="0.00E+00">
                  <c:v>6.9544300000000002E-3</c:v>
                </c:pt>
                <c:pt idx="124161" formatCode="0.00E+00">
                  <c:v>6.9770199999999996E-3</c:v>
                </c:pt>
                <c:pt idx="124162" formatCode="0.00E+00">
                  <c:v>6.9943599999999998E-3</c:v>
                </c:pt>
                <c:pt idx="124163" formatCode="0.00E+00">
                  <c:v>7.0064100000000002E-3</c:v>
                </c:pt>
                <c:pt idx="124164" formatCode="0.00E+00">
                  <c:v>7.0131600000000001E-3</c:v>
                </c:pt>
                <c:pt idx="124165" formatCode="0.00E+00">
                  <c:v>7.0145800000000003E-3</c:v>
                </c:pt>
                <c:pt idx="124166" formatCode="0.00E+00">
                  <c:v>7.0106600000000002E-3</c:v>
                </c:pt>
                <c:pt idx="124167" formatCode="0.00E+00">
                  <c:v>7.0013899999999997E-3</c:v>
                </c:pt>
                <c:pt idx="124168" formatCode="0.00E+00">
                  <c:v>6.9867499999999999E-3</c:v>
                </c:pt>
                <c:pt idx="124169" formatCode="0.00E+00">
                  <c:v>6.9667499999999999E-3</c:v>
                </c:pt>
                <c:pt idx="124170" formatCode="0.00E+00">
                  <c:v>6.9414000000000003E-3</c:v>
                </c:pt>
                <c:pt idx="124171" formatCode="0.00E+00">
                  <c:v>6.9106899999999997E-3</c:v>
                </c:pt>
                <c:pt idx="124172" formatCode="0.00E+00">
                  <c:v>6.8746299999999996E-3</c:v>
                </c:pt>
                <c:pt idx="124173" formatCode="0.00E+00">
                  <c:v>6.8332499999999999E-3</c:v>
                </c:pt>
                <c:pt idx="124174" formatCode="0.00E+00">
                  <c:v>6.7865599999999996E-3</c:v>
                </c:pt>
                <c:pt idx="124175" formatCode="0.00E+00">
                  <c:v>6.7345900000000004E-3</c:v>
                </c:pt>
                <c:pt idx="124176" formatCode="0.00E+00">
                  <c:v>6.6773700000000002E-3</c:v>
                </c:pt>
                <c:pt idx="124177" formatCode="0.00E+00">
                  <c:v>6.6149199999999998E-3</c:v>
                </c:pt>
                <c:pt idx="124178" formatCode="0.00E+00">
                  <c:v>6.5472999999999998E-3</c:v>
                </c:pt>
                <c:pt idx="124179" formatCode="0.00E+00">
                  <c:v>6.47453E-3</c:v>
                </c:pt>
                <c:pt idx="124180" formatCode="0.00E+00">
                  <c:v>6.3966800000000001E-3</c:v>
                </c:pt>
                <c:pt idx="124181" formatCode="0.00E+00">
                  <c:v>6.3137799999999997E-3</c:v>
                </c:pt>
                <c:pt idx="124182" formatCode="0.00E+00">
                  <c:v>6.2259000000000004E-3</c:v>
                </c:pt>
                <c:pt idx="124183" formatCode="0.00E+00">
                  <c:v>6.1330899999999999E-3</c:v>
                </c:pt>
                <c:pt idx="124184" formatCode="0.00E+00">
                  <c:v>6.0354299999999996E-3</c:v>
                </c:pt>
                <c:pt idx="124185" formatCode="0.00E+00">
                  <c:v>5.93298E-3</c:v>
                </c:pt>
                <c:pt idx="124186" formatCode="0.00E+00">
                  <c:v>5.8258099999999998E-3</c:v>
                </c:pt>
                <c:pt idx="124187" formatCode="0.00E+00">
                  <c:v>5.7140000000000003E-3</c:v>
                </c:pt>
                <c:pt idx="124188" formatCode="0.00E+00">
                  <c:v>5.5976400000000001E-3</c:v>
                </c:pt>
                <c:pt idx="124189" formatCode="0.00E+00">
                  <c:v>5.4768100000000004E-3</c:v>
                </c:pt>
                <c:pt idx="124190" formatCode="0.00E+00">
                  <c:v>5.3515899999999998E-3</c:v>
                </c:pt>
                <c:pt idx="124191" formatCode="0.00E+00">
                  <c:v>5.2220900000000004E-3</c:v>
                </c:pt>
                <c:pt idx="124192" formatCode="0.00E+00">
                  <c:v>5.0884099999999998E-3</c:v>
                </c:pt>
                <c:pt idx="124193" formatCode="0.00E+00">
                  <c:v>4.9506300000000001E-3</c:v>
                </c:pt>
                <c:pt idx="124194" formatCode="0.00E+00">
                  <c:v>4.8088799999999998E-3</c:v>
                </c:pt>
                <c:pt idx="124195" formatCode="0.00E+00">
                  <c:v>4.6632599999999998E-3</c:v>
                </c:pt>
                <c:pt idx="124196" formatCode="0.00E+00">
                  <c:v>4.5138799999999996E-3</c:v>
                </c:pt>
                <c:pt idx="124197" formatCode="0.00E+00">
                  <c:v>4.3608600000000003E-3</c:v>
                </c:pt>
                <c:pt idx="124198" formatCode="0.00E+00">
                  <c:v>4.2043200000000001E-3</c:v>
                </c:pt>
                <c:pt idx="124199" formatCode="0.00E+00">
                  <c:v>4.0443800000000002E-3</c:v>
                </c:pt>
                <c:pt idx="124200" formatCode="0.00E+00">
                  <c:v>3.8811700000000002E-3</c:v>
                </c:pt>
                <c:pt idx="124201" formatCode="0.00E+00">
                  <c:v>3.7148099999999998E-3</c:v>
                </c:pt>
                <c:pt idx="124202" formatCode="0.00E+00">
                  <c:v>3.5454499999999999E-3</c:v>
                </c:pt>
                <c:pt idx="124203" formatCode="0.00E+00">
                  <c:v>3.3732200000000001E-3</c:v>
                </c:pt>
                <c:pt idx="124204" formatCode="0.00E+00">
                  <c:v>3.1982500000000001E-3</c:v>
                </c:pt>
                <c:pt idx="124205" formatCode="0.00E+00">
                  <c:v>3.02068E-3</c:v>
                </c:pt>
                <c:pt idx="124206" formatCode="0.00E+00">
                  <c:v>2.84067E-3</c:v>
                </c:pt>
                <c:pt idx="124207" formatCode="0.00E+00">
                  <c:v>2.6583499999999999E-3</c:v>
                </c:pt>
                <c:pt idx="124208" formatCode="0.00E+00">
                  <c:v>2.47387E-3</c:v>
                </c:pt>
                <c:pt idx="124209" formatCode="0.00E+00">
                  <c:v>2.2873799999999999E-3</c:v>
                </c:pt>
                <c:pt idx="124210" formatCode="0.00E+00">
                  <c:v>2.0990399999999999E-3</c:v>
                </c:pt>
                <c:pt idx="124211" formatCode="0.00E+00">
                  <c:v>1.9089899999999999E-3</c:v>
                </c:pt>
                <c:pt idx="124212" formatCode="0.00E+00">
                  <c:v>1.7174E-3</c:v>
                </c:pt>
                <c:pt idx="124213" formatCode="0.00E+00">
                  <c:v>1.5244200000000001E-3</c:v>
                </c:pt>
                <c:pt idx="124214" formatCode="0.00E+00">
                  <c:v>1.3302100000000001E-3</c:v>
                </c:pt>
                <c:pt idx="124215" formatCode="0.00E+00">
                  <c:v>1.1349299999999999E-3</c:v>
                </c:pt>
                <c:pt idx="124216" formatCode="0.00E+00">
                  <c:v>9.3873299999999997E-4</c:v>
                </c:pt>
                <c:pt idx="124217" formatCode="0.00E+00">
                  <c:v>7.4178999999999998E-4</c:v>
                </c:pt>
                <c:pt idx="124218" formatCode="0.00E+00">
                  <c:v>5.4426099999999999E-4</c:v>
                </c:pt>
                <c:pt idx="124219" formatCode="0.00E+00">
                  <c:v>3.4630799999999998E-4</c:v>
                </c:pt>
                <c:pt idx="124220" formatCode="0.00E+00">
                  <c:v>1.48095E-4</c:v>
                </c:pt>
                <c:pt idx="124221" formatCode="0.00E+00">
                  <c:v>-5.0213899999999997E-5</c:v>
                </c:pt>
                <c:pt idx="124222" formatCode="0.00E+00">
                  <c:v>-2.4845500000000002E-4</c:v>
                </c:pt>
                <c:pt idx="124223" formatCode="0.00E+00">
                  <c:v>-4.4646300000000002E-4</c:v>
                </c:pt>
                <c:pt idx="124224" formatCode="0.00E+00">
                  <c:v>-6.4407600000000005E-4</c:v>
                </c:pt>
                <c:pt idx="124225" formatCode="0.00E+00">
                  <c:v>-8.4112900000000003E-4</c:v>
                </c:pt>
                <c:pt idx="124226" formatCode="0.00E+00">
                  <c:v>-1.03746E-3</c:v>
                </c:pt>
                <c:pt idx="124227" formatCode="0.00E+00">
                  <c:v>-1.2329000000000001E-3</c:v>
                </c:pt>
                <c:pt idx="124228" formatCode="0.00E+00">
                  <c:v>-1.4273000000000001E-3</c:v>
                </c:pt>
                <c:pt idx="124229" formatCode="0.00E+00">
                  <c:v>-1.62049E-3</c:v>
                </c:pt>
                <c:pt idx="124230" formatCode="0.00E+00">
                  <c:v>-1.8123099999999999E-3</c:v>
                </c:pt>
                <c:pt idx="124231" formatCode="0.00E+00">
                  <c:v>-2.0026000000000002E-3</c:v>
                </c:pt>
                <c:pt idx="124232" formatCode="0.00E+00">
                  <c:v>-2.1912099999999999E-3</c:v>
                </c:pt>
                <c:pt idx="124233" formatCode="0.00E+00">
                  <c:v>-2.37798E-3</c:v>
                </c:pt>
                <c:pt idx="124234" formatCode="0.00E+00">
                  <c:v>-2.5627599999999999E-3</c:v>
                </c:pt>
                <c:pt idx="124235" formatCode="0.00E+00">
                  <c:v>-2.7453899999999999E-3</c:v>
                </c:pt>
                <c:pt idx="124236" formatCode="0.00E+00">
                  <c:v>-2.9257300000000001E-3</c:v>
                </c:pt>
                <c:pt idx="124237" formatCode="0.00E+00">
                  <c:v>-3.1036200000000001E-3</c:v>
                </c:pt>
                <c:pt idx="124238" formatCode="0.00E+00">
                  <c:v>-3.2789199999999998E-3</c:v>
                </c:pt>
                <c:pt idx="124239" formatCode="0.00E+00">
                  <c:v>-3.4514799999999998E-3</c:v>
                </c:pt>
                <c:pt idx="124240" formatCode="0.00E+00">
                  <c:v>-3.6211699999999999E-3</c:v>
                </c:pt>
                <c:pt idx="124241" formatCode="0.00E+00">
                  <c:v>-3.7878500000000002E-3</c:v>
                </c:pt>
                <c:pt idx="124242" formatCode="0.00E+00">
                  <c:v>-3.95138E-3</c:v>
                </c:pt>
                <c:pt idx="124243" formatCode="0.00E+00">
                  <c:v>-4.1116299999999998E-3</c:v>
                </c:pt>
                <c:pt idx="124244" formatCode="0.00E+00">
                  <c:v>-4.2684699999999999E-3</c:v>
                </c:pt>
                <c:pt idx="124245" formatCode="0.00E+00">
                  <c:v>-4.4217700000000002E-3</c:v>
                </c:pt>
                <c:pt idx="124246" formatCode="0.00E+00">
                  <c:v>-4.5713999999999998E-3</c:v>
                </c:pt>
                <c:pt idx="124247" formatCode="0.00E+00">
                  <c:v>-4.71726E-3</c:v>
                </c:pt>
                <c:pt idx="124248" formatCode="0.00E+00">
                  <c:v>-4.85922E-3</c:v>
                </c:pt>
                <c:pt idx="124249" formatCode="0.00E+00">
                  <c:v>-4.9971700000000004E-3</c:v>
                </c:pt>
                <c:pt idx="124250" formatCode="0.00E+00">
                  <c:v>-5.1310100000000001E-3</c:v>
                </c:pt>
                <c:pt idx="124251" formatCode="0.00E+00">
                  <c:v>-5.2606099999999998E-3</c:v>
                </c:pt>
                <c:pt idx="124252" formatCode="0.00E+00">
                  <c:v>-5.3858899999999999E-3</c:v>
                </c:pt>
                <c:pt idx="124253" formatCode="0.00E+00">
                  <c:v>-5.5067500000000004E-3</c:v>
                </c:pt>
                <c:pt idx="124254" formatCode="0.00E+00">
                  <c:v>-5.6230899999999999E-3</c:v>
                </c:pt>
                <c:pt idx="124255" formatCode="0.00E+00">
                  <c:v>-5.7348299999999998E-3</c:v>
                </c:pt>
                <c:pt idx="124256" formatCode="0.00E+00">
                  <c:v>-5.8418699999999999E-3</c:v>
                </c:pt>
                <c:pt idx="124257" formatCode="0.00E+00">
                  <c:v>-5.9441499999999996E-3</c:v>
                </c:pt>
                <c:pt idx="124258" formatCode="0.00E+00">
                  <c:v>-6.0415699999999996E-3</c:v>
                </c:pt>
                <c:pt idx="124259" formatCode="0.00E+00">
                  <c:v>-6.1340700000000001E-3</c:v>
                </c:pt>
                <c:pt idx="124260" formatCode="0.00E+00">
                  <c:v>-6.2215899999999999E-3</c:v>
                </c:pt>
                <c:pt idx="124261" formatCode="0.00E+00">
                  <c:v>-6.3040500000000003E-3</c:v>
                </c:pt>
                <c:pt idx="124262" formatCode="0.00E+00">
                  <c:v>-6.3814099999999997E-3</c:v>
                </c:pt>
                <c:pt idx="124263" formatCode="0.00E+00">
                  <c:v>-6.4536000000000003E-3</c:v>
                </c:pt>
                <c:pt idx="124264" formatCode="0.00E+00">
                  <c:v>-6.5205799999999998E-3</c:v>
                </c:pt>
                <c:pt idx="124265" formatCode="0.00E+00">
                  <c:v>-6.5822900000000002E-3</c:v>
                </c:pt>
                <c:pt idx="124266" formatCode="0.00E+00">
                  <c:v>-6.6387199999999999E-3</c:v>
                </c:pt>
                <c:pt idx="124267" formatCode="0.00E+00">
                  <c:v>-6.6898000000000001E-3</c:v>
                </c:pt>
                <c:pt idx="124268" formatCode="0.00E+00">
                  <c:v>-6.73553E-3</c:v>
                </c:pt>
                <c:pt idx="124269" formatCode="0.00E+00">
                  <c:v>-6.7758599999999999E-3</c:v>
                </c:pt>
                <c:pt idx="124270" formatCode="0.00E+00">
                  <c:v>-6.8107899999999997E-3</c:v>
                </c:pt>
                <c:pt idx="124271" formatCode="0.00E+00">
                  <c:v>-6.8402899999999997E-3</c:v>
                </c:pt>
                <c:pt idx="124272" formatCode="0.00E+00">
                  <c:v>-6.86434E-3</c:v>
                </c:pt>
                <c:pt idx="124273" formatCode="0.00E+00">
                  <c:v>-6.8829599999999996E-3</c:v>
                </c:pt>
                <c:pt idx="124274" formatCode="0.00E+00">
                  <c:v>-6.8961300000000003E-3</c:v>
                </c:pt>
                <c:pt idx="124275" formatCode="0.00E+00">
                  <c:v>-6.9038499999999996E-3</c:v>
                </c:pt>
                <c:pt idx="124276" formatCode="0.00E+00">
                  <c:v>-6.9061299999999999E-3</c:v>
                </c:pt>
                <c:pt idx="124277" formatCode="0.00E+00">
                  <c:v>-6.9029900000000003E-3</c:v>
                </c:pt>
                <c:pt idx="124278" formatCode="0.00E+00">
                  <c:v>-6.8944499999999999E-3</c:v>
                </c:pt>
                <c:pt idx="124279" formatCode="0.00E+00">
                  <c:v>-6.8805100000000003E-3</c:v>
                </c:pt>
                <c:pt idx="124280" formatCode="0.00E+00">
                  <c:v>-6.8612100000000004E-3</c:v>
                </c:pt>
                <c:pt idx="124281" formatCode="0.00E+00">
                  <c:v>-6.8365800000000001E-3</c:v>
                </c:pt>
                <c:pt idx="124282" formatCode="0.00E+00">
                  <c:v>-6.80666E-3</c:v>
                </c:pt>
                <c:pt idx="124283" formatCode="0.00E+00">
                  <c:v>-6.7714799999999999E-3</c:v>
                </c:pt>
                <c:pt idx="124284" formatCode="0.00E+00">
                  <c:v>-6.7310800000000004E-3</c:v>
                </c:pt>
                <c:pt idx="124285" formatCode="0.00E+00">
                  <c:v>-6.6855200000000004E-3</c:v>
                </c:pt>
                <c:pt idx="124286" formatCode="0.00E+00">
                  <c:v>-6.6348500000000003E-3</c:v>
                </c:pt>
                <c:pt idx="124287" formatCode="0.00E+00">
                  <c:v>-6.57911E-3</c:v>
                </c:pt>
                <c:pt idx="124288" formatCode="0.00E+00">
                  <c:v>-6.5183799999999998E-3</c:v>
                </c:pt>
                <c:pt idx="124289" formatCode="0.00E+00">
                  <c:v>-6.4527200000000003E-3</c:v>
                </c:pt>
                <c:pt idx="124290" formatCode="0.00E+00">
                  <c:v>-6.3821900000000003E-3</c:v>
                </c:pt>
                <c:pt idx="124291" formatCode="0.00E+00">
                  <c:v>-6.30687E-3</c:v>
                </c:pt>
                <c:pt idx="124292" formatCode="0.00E+00">
                  <c:v>-6.22683E-3</c:v>
                </c:pt>
                <c:pt idx="124293" formatCode="0.00E+00">
                  <c:v>-6.1421599999999998E-3</c:v>
                </c:pt>
                <c:pt idx="124294" formatCode="0.00E+00">
                  <c:v>-6.0529299999999998E-3</c:v>
                </c:pt>
                <c:pt idx="124295" formatCode="0.00E+00">
                  <c:v>-5.9592300000000003E-3</c:v>
                </c:pt>
                <c:pt idx="124296" formatCode="0.00E+00">
                  <c:v>-5.8611499999999999E-3</c:v>
                </c:pt>
                <c:pt idx="124297" formatCode="0.00E+00">
                  <c:v>-5.7587899999999997E-3</c:v>
                </c:pt>
                <c:pt idx="124298" formatCode="0.00E+00">
                  <c:v>-5.6522400000000002E-3</c:v>
                </c:pt>
                <c:pt idx="124299" formatCode="0.00E+00">
                  <c:v>-5.5415999999999998E-3</c:v>
                </c:pt>
                <c:pt idx="124300" formatCode="0.00E+00">
                  <c:v>-5.4269799999999997E-3</c:v>
                </c:pt>
                <c:pt idx="124301" formatCode="0.00E+00">
                  <c:v>-5.30847E-3</c:v>
                </c:pt>
                <c:pt idx="124302" formatCode="0.00E+00">
                  <c:v>-5.1861900000000002E-3</c:v>
                </c:pt>
                <c:pt idx="124303" formatCode="0.00E+00">
                  <c:v>-5.0602399999999997E-3</c:v>
                </c:pt>
                <c:pt idx="124304" formatCode="0.00E+00">
                  <c:v>-4.9307500000000002E-3</c:v>
                </c:pt>
                <c:pt idx="124305" formatCode="0.00E+00">
                  <c:v>-4.7978200000000004E-3</c:v>
                </c:pt>
                <c:pt idx="124306" formatCode="0.00E+00">
                  <c:v>-4.6615700000000003E-3</c:v>
                </c:pt>
                <c:pt idx="124307" formatCode="0.00E+00">
                  <c:v>-4.5221300000000001E-3</c:v>
                </c:pt>
                <c:pt idx="124308" formatCode="0.00E+00">
                  <c:v>-4.3796099999999999E-3</c:v>
                </c:pt>
                <c:pt idx="124309" formatCode="0.00E+00">
                  <c:v>-4.23414E-3</c:v>
                </c:pt>
                <c:pt idx="124310" formatCode="0.00E+00">
                  <c:v>-4.0858400000000003E-3</c:v>
                </c:pt>
                <c:pt idx="124311" formatCode="0.00E+00">
                  <c:v>-3.9348400000000002E-3</c:v>
                </c:pt>
                <c:pt idx="124312" formatCode="0.00E+00">
                  <c:v>-3.7812800000000001E-3</c:v>
                </c:pt>
                <c:pt idx="124313" formatCode="0.00E+00">
                  <c:v>-3.6252699999999999E-3</c:v>
                </c:pt>
                <c:pt idx="124314" formatCode="0.00E+00">
                  <c:v>-3.4669499999999999E-3</c:v>
                </c:pt>
                <c:pt idx="124315" formatCode="0.00E+00">
                  <c:v>-3.3064600000000002E-3</c:v>
                </c:pt>
                <c:pt idx="124316" formatCode="0.00E+00">
                  <c:v>-3.1439200000000001E-3</c:v>
                </c:pt>
                <c:pt idx="124317" formatCode="0.00E+00">
                  <c:v>-2.9794800000000001E-3</c:v>
                </c:pt>
                <c:pt idx="124318" formatCode="0.00E+00">
                  <c:v>-2.8132600000000002E-3</c:v>
                </c:pt>
                <c:pt idx="124319" formatCode="0.00E+00">
                  <c:v>-2.6454E-3</c:v>
                </c:pt>
                <c:pt idx="124320" formatCode="0.00E+00">
                  <c:v>-2.4760400000000001E-3</c:v>
                </c:pt>
                <c:pt idx="124321" formatCode="0.00E+00">
                  <c:v>-2.30532E-3</c:v>
                </c:pt>
                <c:pt idx="124322" formatCode="0.00E+00">
                  <c:v>-2.1333699999999999E-3</c:v>
                </c:pt>
                <c:pt idx="124323" formatCode="0.00E+00">
                  <c:v>-1.9603300000000001E-3</c:v>
                </c:pt>
                <c:pt idx="124324" formatCode="0.00E+00">
                  <c:v>-1.78634E-3</c:v>
                </c:pt>
                <c:pt idx="124325" formatCode="0.00E+00">
                  <c:v>-1.6115299999999999E-3</c:v>
                </c:pt>
                <c:pt idx="124326" formatCode="0.00E+00">
                  <c:v>-1.43604E-3</c:v>
                </c:pt>
                <c:pt idx="124327" formatCode="0.00E+00">
                  <c:v>-1.26001E-3</c:v>
                </c:pt>
                <c:pt idx="124328" formatCode="0.00E+00">
                  <c:v>-1.08358E-3</c:v>
                </c:pt>
                <c:pt idx="124329" formatCode="0.00E+00">
                  <c:v>-9.0687500000000002E-4</c:v>
                </c:pt>
                <c:pt idx="124330" formatCode="0.00E+00">
                  <c:v>-7.30037E-4</c:v>
                </c:pt>
                <c:pt idx="124331" formatCode="0.00E+00">
                  <c:v>-5.5319799999999997E-4</c:v>
                </c:pt>
                <c:pt idx="124332" formatCode="0.00E+00">
                  <c:v>-3.7649299999999999E-4</c:v>
                </c:pt>
                <c:pt idx="124333" formatCode="0.00E+00">
                  <c:v>-2.0005399999999999E-4</c:v>
                </c:pt>
                <c:pt idx="124334" formatCode="0.00E+00">
                  <c:v>-2.4012999999999999E-5</c:v>
                </c:pt>
                <c:pt idx="124335" formatCode="0.00E+00">
                  <c:v>1.515E-4</c:v>
                </c:pt>
                <c:pt idx="124336" formatCode="0.00E+00">
                  <c:v>3.2635500000000002E-4</c:v>
                </c:pt>
                <c:pt idx="124337" formatCode="0.00E+00">
                  <c:v>5.00426E-4</c:v>
                </c:pt>
                <c:pt idx="124338" formatCode="0.00E+00">
                  <c:v>6.7358399999999997E-4</c:v>
                </c:pt>
                <c:pt idx="124339" formatCode="0.00E+00">
                  <c:v>8.45706E-4</c:v>
                </c:pt>
                <c:pt idx="124340" formatCode="0.00E+00">
                  <c:v>1.0166699999999999E-3</c:v>
                </c:pt>
                <c:pt idx="124341" formatCode="0.00E+00">
                  <c:v>1.1863500000000001E-3</c:v>
                </c:pt>
                <c:pt idx="124342" formatCode="0.00E+00">
                  <c:v>1.3546299999999999E-3</c:v>
                </c:pt>
                <c:pt idx="124343" formatCode="0.00E+00">
                  <c:v>1.5213900000000001E-3</c:v>
                </c:pt>
                <c:pt idx="124344" formatCode="0.00E+00">
                  <c:v>1.68651E-3</c:v>
                </c:pt>
                <c:pt idx="124345" formatCode="0.00E+00">
                  <c:v>1.8498900000000001E-3</c:v>
                </c:pt>
                <c:pt idx="124346" formatCode="0.00E+00">
                  <c:v>2.0114E-3</c:v>
                </c:pt>
                <c:pt idx="124347" formatCode="0.00E+00">
                  <c:v>2.17095E-3</c:v>
                </c:pt>
                <c:pt idx="124348" formatCode="0.00E+00">
                  <c:v>2.3284099999999999E-3</c:v>
                </c:pt>
                <c:pt idx="124349" formatCode="0.00E+00">
                  <c:v>2.4836900000000002E-3</c:v>
                </c:pt>
                <c:pt idx="124350" formatCode="0.00E+00">
                  <c:v>2.6366800000000002E-3</c:v>
                </c:pt>
                <c:pt idx="124351" formatCode="0.00E+00">
                  <c:v>2.78729E-3</c:v>
                </c:pt>
                <c:pt idx="124352" formatCode="0.00E+00">
                  <c:v>2.9354099999999998E-3</c:v>
                </c:pt>
                <c:pt idx="124353" formatCode="0.00E+00">
                  <c:v>3.0809399999999999E-3</c:v>
                </c:pt>
                <c:pt idx="124354" formatCode="0.00E+00">
                  <c:v>3.2238100000000001E-3</c:v>
                </c:pt>
                <c:pt idx="124355" formatCode="0.00E+00">
                  <c:v>3.3639E-3</c:v>
                </c:pt>
                <c:pt idx="124356" formatCode="0.00E+00">
                  <c:v>3.5011500000000002E-3</c:v>
                </c:pt>
                <c:pt idx="124357" formatCode="0.00E+00">
                  <c:v>3.6354500000000001E-3</c:v>
                </c:pt>
                <c:pt idx="124358" formatCode="0.00E+00">
                  <c:v>3.7667299999999998E-3</c:v>
                </c:pt>
                <c:pt idx="124359" formatCode="0.00E+00">
                  <c:v>3.8949100000000001E-3</c:v>
                </c:pt>
                <c:pt idx="124360" formatCode="0.00E+00">
                  <c:v>4.0199099999999998E-3</c:v>
                </c:pt>
                <c:pt idx="124361" formatCode="0.00E+00">
                  <c:v>4.1416600000000001E-3</c:v>
                </c:pt>
                <c:pt idx="124362" formatCode="0.00E+00">
                  <c:v>4.2600800000000003E-3</c:v>
                </c:pt>
                <c:pt idx="124363" formatCode="0.00E+00">
                  <c:v>4.3751099999999998E-3</c:v>
                </c:pt>
                <c:pt idx="124364" formatCode="0.00E+00">
                  <c:v>4.4866799999999998E-3</c:v>
                </c:pt>
                <c:pt idx="124365" formatCode="0.00E+00">
                  <c:v>4.5947200000000001E-3</c:v>
                </c:pt>
                <c:pt idx="124366" formatCode="0.00E+00">
                  <c:v>4.6991899999999998E-3</c:v>
                </c:pt>
                <c:pt idx="124367" formatCode="0.00E+00">
                  <c:v>4.8000100000000004E-3</c:v>
                </c:pt>
                <c:pt idx="124368" formatCode="0.00E+00">
                  <c:v>4.8971300000000004E-3</c:v>
                </c:pt>
                <c:pt idx="124369" formatCode="0.00E+00">
                  <c:v>4.9905100000000001E-3</c:v>
                </c:pt>
                <c:pt idx="124370" formatCode="0.00E+00">
                  <c:v>5.0800899999999998E-3</c:v>
                </c:pt>
                <c:pt idx="124371" formatCode="0.00E+00">
                  <c:v>5.1658299999999997E-3</c:v>
                </c:pt>
                <c:pt idx="124372" formatCode="0.00E+00">
                  <c:v>5.2476900000000002E-3</c:v>
                </c:pt>
                <c:pt idx="124373" formatCode="0.00E+00">
                  <c:v>5.3256199999999997E-3</c:v>
                </c:pt>
                <c:pt idx="124374" formatCode="0.00E+00">
                  <c:v>5.3995900000000001E-3</c:v>
                </c:pt>
                <c:pt idx="124375" formatCode="0.00E+00">
                  <c:v>5.46957E-3</c:v>
                </c:pt>
                <c:pt idx="124376" formatCode="0.00E+00">
                  <c:v>5.5355200000000004E-3</c:v>
                </c:pt>
                <c:pt idx="124377" formatCode="0.00E+00">
                  <c:v>5.5974099999999997E-3</c:v>
                </c:pt>
                <c:pt idx="124378" formatCode="0.00E+00">
                  <c:v>5.6552199999999999E-3</c:v>
                </c:pt>
                <c:pt idx="124379" formatCode="0.00E+00">
                  <c:v>5.7089200000000001E-3</c:v>
                </c:pt>
                <c:pt idx="124380" formatCode="0.00E+00">
                  <c:v>5.7584999999999997E-3</c:v>
                </c:pt>
                <c:pt idx="124381" formatCode="0.00E+00">
                  <c:v>5.8039399999999996E-3</c:v>
                </c:pt>
                <c:pt idx="124382" formatCode="0.00E+00">
                  <c:v>5.8452199999999999E-3</c:v>
                </c:pt>
                <c:pt idx="124383" formatCode="0.00E+00">
                  <c:v>5.8823399999999998E-3</c:v>
                </c:pt>
                <c:pt idx="124384" formatCode="0.00E+00">
                  <c:v>5.9152700000000003E-3</c:v>
                </c:pt>
                <c:pt idx="124385" formatCode="0.00E+00">
                  <c:v>5.9440300000000003E-3</c:v>
                </c:pt>
                <c:pt idx="124386" formatCode="0.00E+00">
                  <c:v>5.9686000000000001E-3</c:v>
                </c:pt>
                <c:pt idx="124387" formatCode="0.00E+00">
                  <c:v>5.9889699999999997E-3</c:v>
                </c:pt>
                <c:pt idx="124388" formatCode="0.00E+00">
                  <c:v>6.0051699999999998E-3</c:v>
                </c:pt>
                <c:pt idx="124389" formatCode="0.00E+00">
                  <c:v>6.0171799999999996E-3</c:v>
                </c:pt>
                <c:pt idx="124390" formatCode="0.00E+00">
                  <c:v>6.0250199999999999E-3</c:v>
                </c:pt>
                <c:pt idx="124391" formatCode="0.00E+00">
                  <c:v>6.0286899999999997E-3</c:v>
                </c:pt>
                <c:pt idx="124392" formatCode="0.00E+00">
                  <c:v>6.02821E-3</c:v>
                </c:pt>
                <c:pt idx="124393" formatCode="0.00E+00">
                  <c:v>6.0235899999999997E-3</c:v>
                </c:pt>
                <c:pt idx="124394" formatCode="0.00E+00">
                  <c:v>6.0148500000000004E-3</c:v>
                </c:pt>
                <c:pt idx="124395" formatCode="0.00E+00">
                  <c:v>6.0020000000000004E-3</c:v>
                </c:pt>
                <c:pt idx="124396" formatCode="0.00E+00">
                  <c:v>5.9850800000000003E-3</c:v>
                </c:pt>
                <c:pt idx="124397" formatCode="0.00E+00">
                  <c:v>5.9641E-3</c:v>
                </c:pt>
                <c:pt idx="124398" formatCode="0.00E+00">
                  <c:v>5.9390900000000002E-3</c:v>
                </c:pt>
                <c:pt idx="124399" formatCode="0.00E+00">
                  <c:v>5.9100699999999999E-3</c:v>
                </c:pt>
                <c:pt idx="124400" formatCode="0.00E+00">
                  <c:v>5.8770899999999997E-3</c:v>
                </c:pt>
                <c:pt idx="124401" formatCode="0.00E+00">
                  <c:v>5.8401700000000004E-3</c:v>
                </c:pt>
                <c:pt idx="124402" formatCode="0.00E+00">
                  <c:v>5.7993400000000001E-3</c:v>
                </c:pt>
                <c:pt idx="124403" formatCode="0.00E+00">
                  <c:v>5.75466E-3</c:v>
                </c:pt>
                <c:pt idx="124404" formatCode="0.00E+00">
                  <c:v>5.7061400000000002E-3</c:v>
                </c:pt>
                <c:pt idx="124405" formatCode="0.00E+00">
                  <c:v>5.6538500000000002E-3</c:v>
                </c:pt>
                <c:pt idx="124406" formatCode="0.00E+00">
                  <c:v>5.5978099999999999E-3</c:v>
                </c:pt>
                <c:pt idx="124407" formatCode="0.00E+00">
                  <c:v>5.5380799999999999E-3</c:v>
                </c:pt>
                <c:pt idx="124408" formatCode="0.00E+00">
                  <c:v>5.4746999999999999E-3</c:v>
                </c:pt>
                <c:pt idx="124409" formatCode="0.00E+00">
                  <c:v>5.4077300000000003E-3</c:v>
                </c:pt>
                <c:pt idx="124410" formatCode="0.00E+00">
                  <c:v>5.3372100000000002E-3</c:v>
                </c:pt>
                <c:pt idx="124411" formatCode="0.00E+00">
                  <c:v>5.2632E-3</c:v>
                </c:pt>
                <c:pt idx="124412" formatCode="0.00E+00">
                  <c:v>5.1857500000000003E-3</c:v>
                </c:pt>
                <c:pt idx="124413" formatCode="0.00E+00">
                  <c:v>5.1049199999999998E-3</c:v>
                </c:pt>
                <c:pt idx="124414" formatCode="0.00E+00">
                  <c:v>5.0207699999999999E-3</c:v>
                </c:pt>
                <c:pt idx="124415" formatCode="0.00E+00">
                  <c:v>4.9333600000000003E-3</c:v>
                </c:pt>
                <c:pt idx="124416" formatCode="0.00E+00">
                  <c:v>4.8427499999999998E-3</c:v>
                </c:pt>
                <c:pt idx="124417" formatCode="0.00E+00">
                  <c:v>4.7489999999999997E-3</c:v>
                </c:pt>
                <c:pt idx="124418" formatCode="0.00E+00">
                  <c:v>4.6521899999999996E-3</c:v>
                </c:pt>
                <c:pt idx="124419" formatCode="0.00E+00">
                  <c:v>4.55237E-3</c:v>
                </c:pt>
                <c:pt idx="124420" formatCode="0.00E+00">
                  <c:v>4.4496099999999997E-3</c:v>
                </c:pt>
                <c:pt idx="124421" formatCode="0.00E+00">
                  <c:v>4.3439899999999998E-3</c:v>
                </c:pt>
                <c:pt idx="124422" formatCode="0.00E+00">
                  <c:v>4.2355800000000001E-3</c:v>
                </c:pt>
                <c:pt idx="124423" formatCode="0.00E+00">
                  <c:v>4.1244400000000001E-3</c:v>
                </c:pt>
                <c:pt idx="124424" formatCode="0.00E+00">
                  <c:v>4.0106600000000001E-3</c:v>
                </c:pt>
                <c:pt idx="124425" formatCode="0.00E+00">
                  <c:v>3.8942999999999998E-3</c:v>
                </c:pt>
                <c:pt idx="124426" formatCode="0.00E+00">
                  <c:v>3.7754500000000001E-3</c:v>
                </c:pt>
                <c:pt idx="124427" formatCode="0.00E+00">
                  <c:v>3.6541799999999999E-3</c:v>
                </c:pt>
                <c:pt idx="124428" formatCode="0.00E+00">
                  <c:v>3.5305800000000002E-3</c:v>
                </c:pt>
                <c:pt idx="124429" formatCode="0.00E+00">
                  <c:v>3.40471E-3</c:v>
                </c:pt>
                <c:pt idx="124430" formatCode="0.00E+00">
                  <c:v>3.2766700000000002E-3</c:v>
                </c:pt>
                <c:pt idx="124431" formatCode="0.00E+00">
                  <c:v>3.1465400000000002E-3</c:v>
                </c:pt>
                <c:pt idx="124432" formatCode="0.00E+00">
                  <c:v>3.01439E-3</c:v>
                </c:pt>
                <c:pt idx="124433" formatCode="0.00E+00">
                  <c:v>2.88033E-3</c:v>
                </c:pt>
                <c:pt idx="124434" formatCode="0.00E+00">
                  <c:v>2.74442E-3</c:v>
                </c:pt>
                <c:pt idx="124435" formatCode="0.00E+00">
                  <c:v>2.6067600000000001E-3</c:v>
                </c:pt>
                <c:pt idx="124436" formatCode="0.00E+00">
                  <c:v>2.46744E-3</c:v>
                </c:pt>
                <c:pt idx="124437" formatCode="0.00E+00">
                  <c:v>2.3265400000000002E-3</c:v>
                </c:pt>
                <c:pt idx="124438" formatCode="0.00E+00">
                  <c:v>2.1841600000000001E-3</c:v>
                </c:pt>
                <c:pt idx="124439" formatCode="0.00E+00">
                  <c:v>2.0403800000000001E-3</c:v>
                </c:pt>
                <c:pt idx="124440" formatCode="0.00E+00">
                  <c:v>1.8952999999999999E-3</c:v>
                </c:pt>
                <c:pt idx="124441" formatCode="0.00E+00">
                  <c:v>1.7490100000000001E-3</c:v>
                </c:pt>
                <c:pt idx="124442" formatCode="0.00E+00">
                  <c:v>1.6015999999999999E-3</c:v>
                </c:pt>
                <c:pt idx="124443" formatCode="0.00E+00">
                  <c:v>1.45316E-3</c:v>
                </c:pt>
                <c:pt idx="124444" formatCode="0.00E+00">
                  <c:v>1.3037999999999999E-3</c:v>
                </c:pt>
                <c:pt idx="124445" formatCode="0.00E+00">
                  <c:v>1.1535899999999999E-3</c:v>
                </c:pt>
                <c:pt idx="124446" formatCode="0.00E+00">
                  <c:v>1.0026499999999999E-3</c:v>
                </c:pt>
                <c:pt idx="124447" formatCode="0.00E+00">
                  <c:v>8.5106400000000001E-4</c:v>
                </c:pt>
                <c:pt idx="124448" formatCode="0.00E+00">
                  <c:v>6.9892900000000004E-4</c:v>
                </c:pt>
                <c:pt idx="124449" formatCode="0.00E+00">
                  <c:v>5.4634300000000002E-4</c:v>
                </c:pt>
                <c:pt idx="124450" formatCode="0.00E+00">
                  <c:v>3.9340300000000001E-4</c:v>
                </c:pt>
                <c:pt idx="124451" formatCode="0.00E+00">
                  <c:v>2.4020700000000001E-4</c:v>
                </c:pt>
                <c:pt idx="124452" formatCode="0.00E+00">
                  <c:v>8.6853200000000004E-5</c:v>
                </c:pt>
                <c:pt idx="124453" formatCode="0.00E+00">
                  <c:v>-6.6559900000000006E-5</c:v>
                </c:pt>
                <c:pt idx="124454" formatCode="0.00E+00">
                  <c:v>-2.19934E-4</c:v>
                </c:pt>
                <c:pt idx="124455" formatCode="0.00E+00">
                  <c:v>-3.7316999999999998E-4</c:v>
                </c:pt>
                <c:pt idx="124456" formatCode="0.00E+00">
                  <c:v>-5.2616900000000005E-4</c:v>
                </c:pt>
                <c:pt idx="124457" formatCode="0.00E+00">
                  <c:v>-6.7883199999999998E-4</c:v>
                </c:pt>
                <c:pt idx="124458" formatCode="0.00E+00">
                  <c:v>-8.3105899999999999E-4</c:v>
                </c:pt>
                <c:pt idx="124459" formatCode="0.00E+00">
                  <c:v>-9.8275199999999993E-4</c:v>
                </c:pt>
                <c:pt idx="124460" formatCode="0.00E+00">
                  <c:v>-1.1338100000000001E-3</c:v>
                </c:pt>
                <c:pt idx="124461" formatCode="0.00E+00">
                  <c:v>-1.28414E-3</c:v>
                </c:pt>
                <c:pt idx="124462" formatCode="0.00E+00">
                  <c:v>-1.43363E-3</c:v>
                </c:pt>
                <c:pt idx="124463" formatCode="0.00E+00">
                  <c:v>-1.5822E-3</c:v>
                </c:pt>
                <c:pt idx="124464" formatCode="0.00E+00">
                  <c:v>-1.72974E-3</c:v>
                </c:pt>
                <c:pt idx="124465" formatCode="0.00E+00">
                  <c:v>-1.8761400000000001E-3</c:v>
                </c:pt>
                <c:pt idx="124466" formatCode="0.00E+00">
                  <c:v>-2.02133E-3</c:v>
                </c:pt>
                <c:pt idx="124467" formatCode="0.00E+00">
                  <c:v>-2.16519E-3</c:v>
                </c:pt>
                <c:pt idx="124468" formatCode="0.00E+00">
                  <c:v>-2.3076300000000002E-3</c:v>
                </c:pt>
                <c:pt idx="124469" formatCode="0.00E+00">
                  <c:v>-2.4485599999999998E-3</c:v>
                </c:pt>
                <c:pt idx="124470" formatCode="0.00E+00">
                  <c:v>-2.5878699999999999E-3</c:v>
                </c:pt>
                <c:pt idx="124471" formatCode="0.00E+00">
                  <c:v>-2.7254800000000002E-3</c:v>
                </c:pt>
                <c:pt idx="124472" formatCode="0.00E+00">
                  <c:v>-2.8612799999999999E-3</c:v>
                </c:pt>
                <c:pt idx="124473" formatCode="0.00E+00">
                  <c:v>-2.99519E-3</c:v>
                </c:pt>
                <c:pt idx="124474" formatCode="0.00E+00">
                  <c:v>-3.1270999999999998E-3</c:v>
                </c:pt>
                <c:pt idx="124475" formatCode="0.00E+00">
                  <c:v>-3.2569399999999998E-3</c:v>
                </c:pt>
                <c:pt idx="124476" formatCode="0.00E+00">
                  <c:v>-3.3846000000000002E-3</c:v>
                </c:pt>
                <c:pt idx="124477" formatCode="0.00E+00">
                  <c:v>-3.5100000000000001E-3</c:v>
                </c:pt>
                <c:pt idx="124478" formatCode="0.00E+00">
                  <c:v>-3.6330500000000001E-3</c:v>
                </c:pt>
                <c:pt idx="124479" formatCode="0.00E+00">
                  <c:v>-3.7536599999999998E-3</c:v>
                </c:pt>
                <c:pt idx="124480" formatCode="0.00E+00">
                  <c:v>-3.8717299999999999E-3</c:v>
                </c:pt>
                <c:pt idx="124481" formatCode="0.00E+00">
                  <c:v>-3.9871999999999998E-3</c:v>
                </c:pt>
                <c:pt idx="124482" formatCode="0.00E+00">
                  <c:v>-4.0999599999999997E-3</c:v>
                </c:pt>
                <c:pt idx="124483" formatCode="0.00E+00">
                  <c:v>-4.2099499999999996E-3</c:v>
                </c:pt>
                <c:pt idx="124484" formatCode="0.00E+00">
                  <c:v>-4.3170700000000001E-3</c:v>
                </c:pt>
                <c:pt idx="124485" formatCode="0.00E+00">
                  <c:v>-4.4212399999999999E-3</c:v>
                </c:pt>
                <c:pt idx="124486" formatCode="0.00E+00">
                  <c:v>-4.5223900000000003E-3</c:v>
                </c:pt>
                <c:pt idx="124487" formatCode="0.00E+00">
                  <c:v>-4.6204499999999999E-3</c:v>
                </c:pt>
                <c:pt idx="124488" formatCode="0.00E+00">
                  <c:v>-4.7153200000000003E-3</c:v>
                </c:pt>
                <c:pt idx="124489" formatCode="0.00E+00">
                  <c:v>-4.8069499999999999E-3</c:v>
                </c:pt>
                <c:pt idx="124490" formatCode="0.00E+00">
                  <c:v>-4.8952600000000002E-3</c:v>
                </c:pt>
                <c:pt idx="124491" formatCode="0.00E+00">
                  <c:v>-4.9801799999999999E-3</c:v>
                </c:pt>
                <c:pt idx="124492" formatCode="0.00E+00">
                  <c:v>-5.0616300000000001E-3</c:v>
                </c:pt>
                <c:pt idx="124493" formatCode="0.00E+00">
                  <c:v>-5.1395700000000004E-3</c:v>
                </c:pt>
                <c:pt idx="124494" formatCode="0.00E+00">
                  <c:v>-5.2139100000000004E-3</c:v>
                </c:pt>
                <c:pt idx="124495" formatCode="0.00E+00">
                  <c:v>-5.2846000000000004E-3</c:v>
                </c:pt>
                <c:pt idx="124496" formatCode="0.00E+00">
                  <c:v>-5.3515899999999998E-3</c:v>
                </c:pt>
                <c:pt idx="124497" formatCode="0.00E+00">
                  <c:v>-5.4148E-3</c:v>
                </c:pt>
                <c:pt idx="124498" formatCode="0.00E+00">
                  <c:v>-5.4742000000000002E-3</c:v>
                </c:pt>
                <c:pt idx="124499" formatCode="0.00E+00">
                  <c:v>-5.5297100000000002E-3</c:v>
                </c:pt>
                <c:pt idx="124500" formatCode="0.00E+00">
                  <c:v>-5.5813E-3</c:v>
                </c:pt>
                <c:pt idx="124501" formatCode="0.00E+00">
                  <c:v>-5.6289199999999999E-3</c:v>
                </c:pt>
                <c:pt idx="124502" formatCode="0.00E+00">
                  <c:v>-5.6725200000000003E-3</c:v>
                </c:pt>
                <c:pt idx="124503" formatCode="0.00E+00">
                  <c:v>-5.7120599999999997E-3</c:v>
                </c:pt>
                <c:pt idx="124504" formatCode="0.00E+00">
                  <c:v>-5.7475E-3</c:v>
                </c:pt>
                <c:pt idx="124505" formatCode="0.00E+00">
                  <c:v>-5.7787999999999997E-3</c:v>
                </c:pt>
                <c:pt idx="124506" formatCode="0.00E+00">
                  <c:v>-5.8059299999999999E-3</c:v>
                </c:pt>
                <c:pt idx="124507" formatCode="0.00E+00">
                  <c:v>-5.82885E-3</c:v>
                </c:pt>
                <c:pt idx="124508" formatCode="0.00E+00">
                  <c:v>-5.84755E-3</c:v>
                </c:pt>
                <c:pt idx="124509" formatCode="0.00E+00">
                  <c:v>-5.8619800000000001E-3</c:v>
                </c:pt>
                <c:pt idx="124510" formatCode="0.00E+00">
                  <c:v>-5.8721399999999997E-3</c:v>
                </c:pt>
                <c:pt idx="124511" formatCode="0.00E+00">
                  <c:v>-5.8779899999999996E-3</c:v>
                </c:pt>
                <c:pt idx="124512" formatCode="0.00E+00">
                  <c:v>-5.87953E-3</c:v>
                </c:pt>
                <c:pt idx="124513" formatCode="0.00E+00">
                  <c:v>-5.8767400000000001E-3</c:v>
                </c:pt>
                <c:pt idx="124514" formatCode="0.00E+00">
                  <c:v>-5.8696099999999999E-3</c:v>
                </c:pt>
                <c:pt idx="124515" formatCode="0.00E+00">
                  <c:v>-5.8581299999999996E-3</c:v>
                </c:pt>
                <c:pt idx="124516" formatCode="0.00E+00">
                  <c:v>-5.8423099999999999E-3</c:v>
                </c:pt>
                <c:pt idx="124517" formatCode="0.00E+00">
                  <c:v>-5.82213E-3</c:v>
                </c:pt>
                <c:pt idx="124518" formatCode="0.00E+00">
                  <c:v>-5.7976E-3</c:v>
                </c:pt>
                <c:pt idx="124519" formatCode="0.00E+00">
                  <c:v>-5.7687299999999997E-3</c:v>
                </c:pt>
                <c:pt idx="124520" formatCode="0.00E+00">
                  <c:v>-5.73552E-3</c:v>
                </c:pt>
                <c:pt idx="124521" formatCode="0.00E+00">
                  <c:v>-5.6979999999999999E-3</c:v>
                </c:pt>
                <c:pt idx="124522" formatCode="0.00E+00">
                  <c:v>-5.6561700000000003E-3</c:v>
                </c:pt>
                <c:pt idx="124523" formatCode="0.00E+00">
                  <c:v>-5.6100500000000001E-3</c:v>
                </c:pt>
                <c:pt idx="124524" formatCode="0.00E+00">
                  <c:v>-5.55968E-3</c:v>
                </c:pt>
                <c:pt idx="124525" formatCode="0.00E+00">
                  <c:v>-5.5050699999999999E-3</c:v>
                </c:pt>
                <c:pt idx="124526" formatCode="0.00E+00">
                  <c:v>-5.4462499999999997E-3</c:v>
                </c:pt>
                <c:pt idx="124527" formatCode="0.00E+00">
                  <c:v>-5.38326E-3</c:v>
                </c:pt>
                <c:pt idx="124528" formatCode="0.00E+00">
                  <c:v>-5.3161399999999996E-3</c:v>
                </c:pt>
                <c:pt idx="124529" formatCode="0.00E+00">
                  <c:v>-5.2449200000000001E-3</c:v>
                </c:pt>
                <c:pt idx="124530" formatCode="0.00E+00">
                  <c:v>-5.1696499999999996E-3</c:v>
                </c:pt>
                <c:pt idx="124531" formatCode="0.00E+00">
                  <c:v>-5.0903700000000003E-3</c:v>
                </c:pt>
                <c:pt idx="124532" formatCode="0.00E+00">
                  <c:v>-5.0071400000000002E-3</c:v>
                </c:pt>
                <c:pt idx="124533" formatCode="0.00E+00">
                  <c:v>-4.9200099999999998E-3</c:v>
                </c:pt>
                <c:pt idx="124534" formatCode="0.00E+00">
                  <c:v>-4.8290399999999997E-3</c:v>
                </c:pt>
                <c:pt idx="124535" formatCode="0.00E+00">
                  <c:v>-4.7342800000000004E-3</c:v>
                </c:pt>
                <c:pt idx="124536" formatCode="0.00E+00">
                  <c:v>-4.6357999999999998E-3</c:v>
                </c:pt>
                <c:pt idx="124537" formatCode="0.00E+00">
                  <c:v>-4.5336700000000001E-3</c:v>
                </c:pt>
                <c:pt idx="124538" formatCode="0.00E+00">
                  <c:v>-4.4279599999999999E-3</c:v>
                </c:pt>
                <c:pt idx="124539" formatCode="0.00E+00">
                  <c:v>-4.3187399999999997E-3</c:v>
                </c:pt>
                <c:pt idx="124540" formatCode="0.00E+00">
                  <c:v>-4.20609E-3</c:v>
                </c:pt>
                <c:pt idx="124541" formatCode="0.00E+00">
                  <c:v>-4.0900900000000002E-3</c:v>
                </c:pt>
                <c:pt idx="124542" formatCode="0.00E+00">
                  <c:v>-3.9708199999999999E-3</c:v>
                </c:pt>
                <c:pt idx="124543" formatCode="0.00E+00">
                  <c:v>-3.8483599999999999E-3</c:v>
                </c:pt>
                <c:pt idx="124544" formatCode="0.00E+00">
                  <c:v>-3.7228199999999999E-3</c:v>
                </c:pt>
                <c:pt idx="124545" formatCode="0.00E+00">
                  <c:v>-3.5942700000000001E-3</c:v>
                </c:pt>
                <c:pt idx="124546" formatCode="0.00E+00">
                  <c:v>-3.4628200000000001E-3</c:v>
                </c:pt>
                <c:pt idx="124547" formatCode="0.00E+00">
                  <c:v>-3.3285599999999999E-3</c:v>
                </c:pt>
                <c:pt idx="124548" formatCode="0.00E+00">
                  <c:v>-3.1915899999999998E-3</c:v>
                </c:pt>
                <c:pt idx="124549" formatCode="0.00E+00">
                  <c:v>-3.0520199999999999E-3</c:v>
                </c:pt>
                <c:pt idx="124550" formatCode="0.00E+00">
                  <c:v>-2.9099400000000002E-3</c:v>
                </c:pt>
                <c:pt idx="124551" formatCode="0.00E+00">
                  <c:v>-2.7654799999999998E-3</c:v>
                </c:pt>
                <c:pt idx="124552" formatCode="0.00E+00">
                  <c:v>-2.61874E-3</c:v>
                </c:pt>
                <c:pt idx="124553" formatCode="0.00E+00">
                  <c:v>-2.4698300000000001E-3</c:v>
                </c:pt>
                <c:pt idx="124554" formatCode="0.00E+00">
                  <c:v>-2.3188599999999998E-3</c:v>
                </c:pt>
                <c:pt idx="124555" formatCode="0.00E+00">
                  <c:v>-2.1659700000000001E-3</c:v>
                </c:pt>
                <c:pt idx="124556" formatCode="0.00E+00">
                  <c:v>-2.01126E-3</c:v>
                </c:pt>
                <c:pt idx="124557" formatCode="0.00E+00">
                  <c:v>-1.8548499999999999E-3</c:v>
                </c:pt>
                <c:pt idx="124558" formatCode="0.00E+00">
                  <c:v>-1.69688E-3</c:v>
                </c:pt>
                <c:pt idx="124559" formatCode="0.00E+00">
                  <c:v>-1.53746E-3</c:v>
                </c:pt>
                <c:pt idx="124560" formatCode="0.00E+00">
                  <c:v>-1.3767300000000001E-3</c:v>
                </c:pt>
                <c:pt idx="124561" formatCode="0.00E+00">
                  <c:v>-1.2148E-3</c:v>
                </c:pt>
                <c:pt idx="124562" formatCode="0.00E+00">
                  <c:v>-1.05182E-3</c:v>
                </c:pt>
                <c:pt idx="124563" formatCode="0.00E+00">
                  <c:v>-8.8790600000000005E-4</c:v>
                </c:pt>
                <c:pt idx="124564" formatCode="0.00E+00">
                  <c:v>-7.2320000000000001E-4</c:v>
                </c:pt>
                <c:pt idx="124565" formatCode="0.00E+00">
                  <c:v>-5.5783099999999995E-4</c:v>
                </c:pt>
                <c:pt idx="124566" formatCode="0.00E+00">
                  <c:v>-3.9193600000000001E-4</c:v>
                </c:pt>
                <c:pt idx="124567" formatCode="0.00E+00">
                  <c:v>-2.2564899999999999E-4</c:v>
                </c:pt>
                <c:pt idx="124568" formatCode="0.00E+00">
                  <c:v>-5.9107000000000002E-5</c:v>
                </c:pt>
                <c:pt idx="124569" formatCode="0.00E+00">
                  <c:v>1.0755300000000001E-4</c:v>
                </c:pt>
                <c:pt idx="124570" formatCode="0.00E+00">
                  <c:v>2.7419500000000003E-4</c:v>
                </c:pt>
                <c:pt idx="124571" formatCode="0.00E+00">
                  <c:v>4.4067899999999997E-4</c:v>
                </c:pt>
                <c:pt idx="124572" formatCode="0.00E+00">
                  <c:v>6.0686900000000001E-4</c:v>
                </c:pt>
                <c:pt idx="124573" formatCode="0.00E+00">
                  <c:v>7.72626E-4</c:v>
                </c:pt>
                <c:pt idx="124574" formatCode="0.00E+00">
                  <c:v>9.3781099999999998E-4</c:v>
                </c:pt>
                <c:pt idx="124575" formatCode="0.00E+00">
                  <c:v>1.1022899999999999E-3</c:v>
                </c:pt>
                <c:pt idx="124576" formatCode="0.00E+00">
                  <c:v>1.26592E-3</c:v>
                </c:pt>
                <c:pt idx="124577" formatCode="0.00E+00">
                  <c:v>1.4285599999999999E-3</c:v>
                </c:pt>
                <c:pt idx="124578" formatCode="0.00E+00">
                  <c:v>1.5900899999999999E-3</c:v>
                </c:pt>
                <c:pt idx="124579" formatCode="0.00E+00">
                  <c:v>1.7503499999999999E-3</c:v>
                </c:pt>
                <c:pt idx="124580" formatCode="0.00E+00">
                  <c:v>1.90923E-3</c:v>
                </c:pt>
                <c:pt idx="124581" formatCode="0.00E+00">
                  <c:v>2.0665700000000002E-3</c:v>
                </c:pt>
                <c:pt idx="124582" formatCode="0.00E+00">
                  <c:v>2.2222600000000002E-3</c:v>
                </c:pt>
                <c:pt idx="124583" formatCode="0.00E+00">
                  <c:v>2.3761500000000001E-3</c:v>
                </c:pt>
                <c:pt idx="124584" formatCode="0.00E+00">
                  <c:v>2.52812E-3</c:v>
                </c:pt>
                <c:pt idx="124585" formatCode="0.00E+00">
                  <c:v>2.67804E-3</c:v>
                </c:pt>
                <c:pt idx="124586" formatCode="0.00E+00">
                  <c:v>2.82578E-3</c:v>
                </c:pt>
                <c:pt idx="124587" formatCode="0.00E+00">
                  <c:v>2.9712100000000002E-3</c:v>
                </c:pt>
                <c:pt idx="124588" formatCode="0.00E+00">
                  <c:v>3.1142100000000001E-3</c:v>
                </c:pt>
                <c:pt idx="124589" formatCode="0.00E+00">
                  <c:v>3.25465E-3</c:v>
                </c:pt>
                <c:pt idx="124590" formatCode="0.00E+00">
                  <c:v>3.3924300000000001E-3</c:v>
                </c:pt>
                <c:pt idx="124591" formatCode="0.00E+00">
                  <c:v>3.5274099999999999E-3</c:v>
                </c:pt>
                <c:pt idx="124592" formatCode="0.00E+00">
                  <c:v>3.6594800000000001E-3</c:v>
                </c:pt>
                <c:pt idx="124593" formatCode="0.00E+00">
                  <c:v>3.78854E-3</c:v>
                </c:pt>
                <c:pt idx="124594" formatCode="0.00E+00">
                  <c:v>3.9144599999999998E-3</c:v>
                </c:pt>
                <c:pt idx="124595" formatCode="0.00E+00">
                  <c:v>4.0371399999999998E-3</c:v>
                </c:pt>
                <c:pt idx="124596" formatCode="0.00E+00">
                  <c:v>4.1564899999999997E-3</c:v>
                </c:pt>
                <c:pt idx="124597" formatCode="0.00E+00">
                  <c:v>4.2723800000000001E-3</c:v>
                </c:pt>
                <c:pt idx="124598" formatCode="0.00E+00">
                  <c:v>4.3847299999999999E-3</c:v>
                </c:pt>
                <c:pt idx="124599" formatCode="0.00E+00">
                  <c:v>4.4934399999999996E-3</c:v>
                </c:pt>
                <c:pt idx="124600" formatCode="0.00E+00">
                  <c:v>4.5984099999999998E-3</c:v>
                </c:pt>
                <c:pt idx="124601" formatCode="0.00E+00">
                  <c:v>4.6995600000000002E-3</c:v>
                </c:pt>
                <c:pt idx="124602" formatCode="0.00E+00">
                  <c:v>4.7968000000000004E-3</c:v>
                </c:pt>
                <c:pt idx="124603" formatCode="0.00E+00">
                  <c:v>4.89005E-3</c:v>
                </c:pt>
                <c:pt idx="124604" formatCode="0.00E+00">
                  <c:v>4.9792200000000003E-3</c:v>
                </c:pt>
                <c:pt idx="124605" formatCode="0.00E+00">
                  <c:v>5.0642500000000002E-3</c:v>
                </c:pt>
                <c:pt idx="124606" formatCode="0.00E+00">
                  <c:v>5.1450599999999999E-3</c:v>
                </c:pt>
                <c:pt idx="124607" formatCode="0.00E+00">
                  <c:v>5.22158E-3</c:v>
                </c:pt>
                <c:pt idx="124608" formatCode="0.00E+00">
                  <c:v>5.2937499999999998E-3</c:v>
                </c:pt>
                <c:pt idx="124609" formatCode="0.00E+00">
                  <c:v>5.3615099999999999E-3</c:v>
                </c:pt>
                <c:pt idx="124610" formatCode="0.00E+00">
                  <c:v>5.4247999999999996E-3</c:v>
                </c:pt>
                <c:pt idx="124611" formatCode="0.00E+00">
                  <c:v>5.4835700000000001E-3</c:v>
                </c:pt>
                <c:pt idx="124612" formatCode="0.00E+00">
                  <c:v>5.53778E-3</c:v>
                </c:pt>
                <c:pt idx="124613" formatCode="0.00E+00">
                  <c:v>5.5873800000000003E-3</c:v>
                </c:pt>
                <c:pt idx="124614" formatCode="0.00E+00">
                  <c:v>5.6323199999999997E-3</c:v>
                </c:pt>
                <c:pt idx="124615" formatCode="0.00E+00">
                  <c:v>5.6725899999999999E-3</c:v>
                </c:pt>
                <c:pt idx="124616" formatCode="0.00E+00">
                  <c:v>5.7081299999999996E-3</c:v>
                </c:pt>
                <c:pt idx="124617" formatCode="0.00E+00">
                  <c:v>5.7389399999999997E-3</c:v>
                </c:pt>
                <c:pt idx="124618" formatCode="0.00E+00">
                  <c:v>5.7649800000000003E-3</c:v>
                </c:pt>
                <c:pt idx="124619" formatCode="0.00E+00">
                  <c:v>5.7862399999999998E-3</c:v>
                </c:pt>
                <c:pt idx="124620" formatCode="0.00E+00">
                  <c:v>5.8027E-3</c:v>
                </c:pt>
                <c:pt idx="124621" formatCode="0.00E+00">
                  <c:v>5.8143600000000002E-3</c:v>
                </c:pt>
                <c:pt idx="124622" formatCode="0.00E+00">
                  <c:v>5.8212100000000003E-3</c:v>
                </c:pt>
                <c:pt idx="124623" formatCode="0.00E+00">
                  <c:v>5.8232600000000002E-3</c:v>
                </c:pt>
                <c:pt idx="124624" formatCode="0.00E+00">
                  <c:v>5.8205000000000002E-3</c:v>
                </c:pt>
                <c:pt idx="124625" formatCode="0.00E+00">
                  <c:v>5.8129399999999999E-3</c:v>
                </c:pt>
                <c:pt idx="124626" formatCode="0.00E+00">
                  <c:v>5.8006100000000003E-3</c:v>
                </c:pt>
                <c:pt idx="124627" formatCode="0.00E+00">
                  <c:v>5.7835100000000004E-3</c:v>
                </c:pt>
                <c:pt idx="124628" formatCode="0.00E+00">
                  <c:v>5.76167E-3</c:v>
                </c:pt>
                <c:pt idx="124629" formatCode="0.00E+00">
                  <c:v>5.7351199999999998E-3</c:v>
                </c:pt>
                <c:pt idx="124630" formatCode="0.00E+00">
                  <c:v>5.7038799999999997E-3</c:v>
                </c:pt>
                <c:pt idx="124631" formatCode="0.00E+00">
                  <c:v>5.6679900000000004E-3</c:v>
                </c:pt>
                <c:pt idx="124632" formatCode="0.00E+00">
                  <c:v>5.6274999999999997E-3</c:v>
                </c:pt>
                <c:pt idx="124633" formatCode="0.00E+00">
                  <c:v>5.5824300000000002E-3</c:v>
                </c:pt>
                <c:pt idx="124634" formatCode="0.00E+00">
                  <c:v>5.5328599999999997E-3</c:v>
                </c:pt>
                <c:pt idx="124635" formatCode="0.00E+00">
                  <c:v>5.4788099999999998E-3</c:v>
                </c:pt>
                <c:pt idx="124636" formatCode="0.00E+00">
                  <c:v>5.4203599999999999E-3</c:v>
                </c:pt>
                <c:pt idx="124637" formatCode="0.00E+00">
                  <c:v>5.35755E-3</c:v>
                </c:pt>
                <c:pt idx="124638" formatCode="0.00E+00">
                  <c:v>5.2904600000000003E-3</c:v>
                </c:pt>
                <c:pt idx="124639" formatCode="0.00E+00">
                  <c:v>5.2191499999999997E-3</c:v>
                </c:pt>
                <c:pt idx="124640" formatCode="0.00E+00">
                  <c:v>5.1437000000000002E-3</c:v>
                </c:pt>
                <c:pt idx="124641" formatCode="0.00E+00">
                  <c:v>5.0641699999999998E-3</c:v>
                </c:pt>
                <c:pt idx="124642" formatCode="0.00E+00">
                  <c:v>4.9806499999999997E-3</c:v>
                </c:pt>
                <c:pt idx="124643" formatCode="0.00E+00">
                  <c:v>4.8932200000000002E-3</c:v>
                </c:pt>
                <c:pt idx="124644" formatCode="0.00E+00">
                  <c:v>4.80197E-3</c:v>
                </c:pt>
                <c:pt idx="124645" formatCode="0.00E+00">
                  <c:v>4.7069800000000004E-3</c:v>
                </c:pt>
                <c:pt idx="124646" formatCode="0.00E+00">
                  <c:v>4.6083499999999998E-3</c:v>
                </c:pt>
                <c:pt idx="124647" formatCode="0.00E+00">
                  <c:v>4.5061700000000003E-3</c:v>
                </c:pt>
                <c:pt idx="124648" formatCode="0.00E+00">
                  <c:v>4.4005399999999997E-3</c:v>
                </c:pt>
                <c:pt idx="124649" formatCode="0.00E+00">
                  <c:v>4.2915699999999998E-3</c:v>
                </c:pt>
                <c:pt idx="124650" formatCode="0.00E+00">
                  <c:v>4.17936E-3</c:v>
                </c:pt>
                <c:pt idx="124651" formatCode="0.00E+00">
                  <c:v>4.0639999999999999E-3</c:v>
                </c:pt>
                <c:pt idx="124652" formatCode="0.00E+00">
                  <c:v>3.9456300000000003E-3</c:v>
                </c:pt>
                <c:pt idx="124653" formatCode="0.00E+00">
                  <c:v>3.8243399999999999E-3</c:v>
                </c:pt>
                <c:pt idx="124654" formatCode="0.00E+00">
                  <c:v>3.70025E-3</c:v>
                </c:pt>
                <c:pt idx="124655" formatCode="0.00E+00">
                  <c:v>3.57348E-3</c:v>
                </c:pt>
                <c:pt idx="124656" formatCode="0.00E+00">
                  <c:v>3.44415E-3</c:v>
                </c:pt>
                <c:pt idx="124657" formatCode="0.00E+00">
                  <c:v>3.3123699999999998E-3</c:v>
                </c:pt>
                <c:pt idx="124658" formatCode="0.00E+00">
                  <c:v>3.1782799999999999E-3</c:v>
                </c:pt>
                <c:pt idx="124659" formatCode="0.00E+00">
                  <c:v>3.0419900000000001E-3</c:v>
                </c:pt>
                <c:pt idx="124660" formatCode="0.00E+00">
                  <c:v>2.9036299999999999E-3</c:v>
                </c:pt>
                <c:pt idx="124661" formatCode="0.00E+00">
                  <c:v>2.76334E-3</c:v>
                </c:pt>
                <c:pt idx="124662" formatCode="0.00E+00">
                  <c:v>2.62123E-3</c:v>
                </c:pt>
                <c:pt idx="124663" formatCode="0.00E+00">
                  <c:v>2.4774300000000001E-3</c:v>
                </c:pt>
                <c:pt idx="124664" formatCode="0.00E+00">
                  <c:v>2.3320900000000002E-3</c:v>
                </c:pt>
                <c:pt idx="124665" formatCode="0.00E+00">
                  <c:v>2.1853300000000001E-3</c:v>
                </c:pt>
                <c:pt idx="124666" formatCode="0.00E+00">
                  <c:v>2.0372799999999998E-3</c:v>
                </c:pt>
                <c:pt idx="124667" formatCode="0.00E+00">
                  <c:v>1.8880800000000001E-3</c:v>
                </c:pt>
                <c:pt idx="124668" formatCode="0.00E+00">
                  <c:v>1.7378599999999999E-3</c:v>
                </c:pt>
                <c:pt idx="124669" formatCode="0.00E+00">
                  <c:v>1.58676E-3</c:v>
                </c:pt>
                <c:pt idx="124670" formatCode="0.00E+00">
                  <c:v>1.4349E-3</c:v>
                </c:pt>
                <c:pt idx="124671" formatCode="0.00E+00">
                  <c:v>1.2824399999999999E-3</c:v>
                </c:pt>
                <c:pt idx="124672" formatCode="0.00E+00">
                  <c:v>1.1294899999999999E-3</c:v>
                </c:pt>
                <c:pt idx="124673" formatCode="0.00E+00">
                  <c:v>9.7619099999999995E-4</c:v>
                </c:pt>
                <c:pt idx="124674" formatCode="0.00E+00">
                  <c:v>8.2268300000000005E-4</c:v>
                </c:pt>
                <c:pt idx="124675" formatCode="0.00E+00">
                  <c:v>6.6909700000000001E-4</c:v>
                </c:pt>
                <c:pt idx="124676" formatCode="0.00E+00">
                  <c:v>5.1556599999999996E-4</c:v>
                </c:pt>
                <c:pt idx="124677" formatCode="0.00E+00">
                  <c:v>3.6222099999999997E-4</c:v>
                </c:pt>
                <c:pt idx="124678" formatCode="0.00E+00">
                  <c:v>2.0919499999999999E-4</c:v>
                </c:pt>
                <c:pt idx="124679" formatCode="0.00E+00">
                  <c:v>5.6617599999999998E-5</c:v>
                </c:pt>
                <c:pt idx="124680" formatCode="0.00E+00">
                  <c:v>-9.5381800000000002E-5</c:v>
                </c:pt>
                <c:pt idx="124681" formatCode="0.00E+00">
                  <c:v>-2.4667500000000002E-4</c:v>
                </c:pt>
                <c:pt idx="124682" formatCode="0.00E+00">
                  <c:v>-3.9713500000000001E-4</c:v>
                </c:pt>
                <c:pt idx="124683" formatCode="0.00E+00">
                  <c:v>-5.4663699999999999E-4</c:v>
                </c:pt>
                <c:pt idx="124684" formatCode="0.00E+00">
                  <c:v>-6.9505700000000001E-4</c:v>
                </c:pt>
                <c:pt idx="124685" formatCode="0.00E+00">
                  <c:v>-8.4227300000000005E-4</c:v>
                </c:pt>
                <c:pt idx="124686" formatCode="0.00E+00">
                  <c:v>-9.8816500000000005E-4</c:v>
                </c:pt>
                <c:pt idx="124687" formatCode="0.00E+00">
                  <c:v>-1.13261E-3</c:v>
                </c:pt>
                <c:pt idx="124688" formatCode="0.00E+00">
                  <c:v>-1.2754999999999999E-3</c:v>
                </c:pt>
                <c:pt idx="124689" formatCode="0.00E+00">
                  <c:v>-1.41672E-3</c:v>
                </c:pt>
                <c:pt idx="124690" formatCode="0.00E+00">
                  <c:v>-1.55616E-3</c:v>
                </c:pt>
                <c:pt idx="124691" formatCode="0.00E+00">
                  <c:v>-1.6937E-3</c:v>
                </c:pt>
                <c:pt idx="124692" formatCode="0.00E+00">
                  <c:v>-1.82924E-3</c:v>
                </c:pt>
                <c:pt idx="124693" formatCode="0.00E+00">
                  <c:v>-1.9626700000000001E-3</c:v>
                </c:pt>
                <c:pt idx="124694" formatCode="0.00E+00">
                  <c:v>-2.0939000000000001E-3</c:v>
                </c:pt>
                <c:pt idx="124695" formatCode="0.00E+00">
                  <c:v>-2.2228199999999999E-3</c:v>
                </c:pt>
                <c:pt idx="124696" formatCode="0.00E+00">
                  <c:v>-2.3493300000000002E-3</c:v>
                </c:pt>
                <c:pt idx="124697" formatCode="0.00E+00">
                  <c:v>-2.47335E-3</c:v>
                </c:pt>
                <c:pt idx="124698" formatCode="0.00E+00">
                  <c:v>-2.59479E-3</c:v>
                </c:pt>
                <c:pt idx="124699" formatCode="0.00E+00">
                  <c:v>-2.7135499999999999E-3</c:v>
                </c:pt>
                <c:pt idx="124700" formatCode="0.00E+00">
                  <c:v>-2.8295500000000001E-3</c:v>
                </c:pt>
                <c:pt idx="124701" formatCode="0.00E+00">
                  <c:v>-2.9427099999999999E-3</c:v>
                </c:pt>
                <c:pt idx="124702" formatCode="0.00E+00">
                  <c:v>-3.05295E-3</c:v>
                </c:pt>
                <c:pt idx="124703" formatCode="0.00E+00">
                  <c:v>-3.1602000000000002E-3</c:v>
                </c:pt>
                <c:pt idx="124704" formatCode="0.00E+00">
                  <c:v>-3.2643899999999998E-3</c:v>
                </c:pt>
                <c:pt idx="124705" formatCode="0.00E+00">
                  <c:v>-3.3654399999999999E-3</c:v>
                </c:pt>
                <c:pt idx="124706" formatCode="0.00E+00">
                  <c:v>-3.4632899999999999E-3</c:v>
                </c:pt>
                <c:pt idx="124707" formatCode="0.00E+00">
                  <c:v>-3.5578799999999998E-3</c:v>
                </c:pt>
                <c:pt idx="124708" formatCode="0.00E+00">
                  <c:v>-3.6491499999999999E-3</c:v>
                </c:pt>
                <c:pt idx="124709" formatCode="0.00E+00">
                  <c:v>-3.73705E-3</c:v>
                </c:pt>
                <c:pt idx="124710" formatCode="0.00E+00">
                  <c:v>-3.8215300000000001E-3</c:v>
                </c:pt>
                <c:pt idx="124711" formatCode="0.00E+00">
                  <c:v>-3.9025399999999999E-3</c:v>
                </c:pt>
                <c:pt idx="124712" formatCode="0.00E+00">
                  <c:v>-3.9800299999999999E-3</c:v>
                </c:pt>
                <c:pt idx="124713" formatCode="0.00E+00">
                  <c:v>-4.0539599999999997E-3</c:v>
                </c:pt>
                <c:pt idx="124714" formatCode="0.00E+00">
                  <c:v>-4.1243E-3</c:v>
                </c:pt>
                <c:pt idx="124715" formatCode="0.00E+00">
                  <c:v>-4.1910100000000002E-3</c:v>
                </c:pt>
                <c:pt idx="124716" formatCode="0.00E+00">
                  <c:v>-4.2540700000000004E-3</c:v>
                </c:pt>
                <c:pt idx="124717" formatCode="0.00E+00">
                  <c:v>-4.31344E-3</c:v>
                </c:pt>
                <c:pt idx="124718" formatCode="0.00E+00">
                  <c:v>-4.3691099999999998E-3</c:v>
                </c:pt>
                <c:pt idx="124719" formatCode="0.00E+00">
                  <c:v>-4.4210500000000002E-3</c:v>
                </c:pt>
                <c:pt idx="124720" formatCode="0.00E+00">
                  <c:v>-4.4692500000000001E-3</c:v>
                </c:pt>
                <c:pt idx="124721" formatCode="0.00E+00">
                  <c:v>-4.5136999999999998E-3</c:v>
                </c:pt>
                <c:pt idx="124722" formatCode="0.00E+00">
                  <c:v>-4.5543900000000002E-3</c:v>
                </c:pt>
                <c:pt idx="124723" formatCode="0.00E+00">
                  <c:v>-4.5913000000000004E-3</c:v>
                </c:pt>
                <c:pt idx="124724" formatCode="0.00E+00">
                  <c:v>-4.6244499999999996E-3</c:v>
                </c:pt>
                <c:pt idx="124725" formatCode="0.00E+00">
                  <c:v>-4.6538200000000004E-3</c:v>
                </c:pt>
                <c:pt idx="124726" formatCode="0.00E+00">
                  <c:v>-4.67943E-3</c:v>
                </c:pt>
                <c:pt idx="124727" formatCode="0.00E+00">
                  <c:v>-4.7012900000000003E-3</c:v>
                </c:pt>
                <c:pt idx="124728" formatCode="0.00E+00">
                  <c:v>-4.7194000000000003E-3</c:v>
                </c:pt>
                <c:pt idx="124729" formatCode="0.00E+00">
                  <c:v>-4.7337799999999999E-3</c:v>
                </c:pt>
                <c:pt idx="124730" formatCode="0.00E+00">
                  <c:v>-4.7444399999999999E-3</c:v>
                </c:pt>
                <c:pt idx="124731" formatCode="0.00E+00">
                  <c:v>-4.7514100000000002E-3</c:v>
                </c:pt>
                <c:pt idx="124732" formatCode="0.00E+00">
                  <c:v>-4.7547099999999997E-3</c:v>
                </c:pt>
                <c:pt idx="124733" formatCode="0.00E+00">
                  <c:v>-4.75436E-3</c:v>
                </c:pt>
                <c:pt idx="124734" formatCode="0.00E+00">
                  <c:v>-4.7504000000000001E-3</c:v>
                </c:pt>
                <c:pt idx="124735" formatCode="0.00E+00">
                  <c:v>-4.7428599999999998E-3</c:v>
                </c:pt>
                <c:pt idx="124736" formatCode="0.00E+00">
                  <c:v>-4.7317699999999997E-3</c:v>
                </c:pt>
                <c:pt idx="124737" formatCode="0.00E+00">
                  <c:v>-4.7171699999999997E-3</c:v>
                </c:pt>
                <c:pt idx="124738" formatCode="0.00E+00">
                  <c:v>-4.6991000000000003E-3</c:v>
                </c:pt>
                <c:pt idx="124739" formatCode="0.00E+00">
                  <c:v>-4.6775999999999996E-3</c:v>
                </c:pt>
                <c:pt idx="124740" formatCode="0.00E+00">
                  <c:v>-4.6527199999999999E-3</c:v>
                </c:pt>
                <c:pt idx="124741" formatCode="0.00E+00">
                  <c:v>-4.6245000000000001E-3</c:v>
                </c:pt>
                <c:pt idx="124742" formatCode="0.00E+00">
                  <c:v>-4.5929999999999999E-3</c:v>
                </c:pt>
                <c:pt idx="124743" formatCode="0.00E+00">
                  <c:v>-4.5582699999999997E-3</c:v>
                </c:pt>
                <c:pt idx="124744" formatCode="0.00E+00">
                  <c:v>-4.5203600000000002E-3</c:v>
                </c:pt>
                <c:pt idx="124745" formatCode="0.00E+00">
                  <c:v>-4.4793200000000002E-3</c:v>
                </c:pt>
                <c:pt idx="124746" formatCode="0.00E+00">
                  <c:v>-4.4352200000000001E-3</c:v>
                </c:pt>
                <c:pt idx="124747" formatCode="0.00E+00">
                  <c:v>-4.3881199999999997E-3</c:v>
                </c:pt>
                <c:pt idx="124748" formatCode="0.00E+00">
                  <c:v>-4.3380800000000002E-3</c:v>
                </c:pt>
                <c:pt idx="124749" formatCode="0.00E+00">
                  <c:v>-4.2851599999999997E-3</c:v>
                </c:pt>
                <c:pt idx="124750" formatCode="0.00E+00">
                  <c:v>-4.2294200000000002E-3</c:v>
                </c:pt>
                <c:pt idx="124751" formatCode="0.00E+00">
                  <c:v>-4.1709399999999997E-3</c:v>
                </c:pt>
                <c:pt idx="124752" formatCode="0.00E+00">
                  <c:v>-4.1097900000000003E-3</c:v>
                </c:pt>
                <c:pt idx="124753" formatCode="0.00E+00">
                  <c:v>-4.04602E-3</c:v>
                </c:pt>
                <c:pt idx="124754" formatCode="0.00E+00">
                  <c:v>-3.97972E-3</c:v>
                </c:pt>
                <c:pt idx="124755" formatCode="0.00E+00">
                  <c:v>-3.9109599999999998E-3</c:v>
                </c:pt>
                <c:pt idx="124756" formatCode="0.00E+00">
                  <c:v>-3.8398E-3</c:v>
                </c:pt>
                <c:pt idx="124757" formatCode="0.00E+00">
                  <c:v>-3.7663200000000001E-3</c:v>
                </c:pt>
                <c:pt idx="124758" formatCode="0.00E+00">
                  <c:v>-3.69061E-3</c:v>
                </c:pt>
                <c:pt idx="124759" formatCode="0.00E+00">
                  <c:v>-3.6127300000000002E-3</c:v>
                </c:pt>
                <c:pt idx="124760" formatCode="0.00E+00">
                  <c:v>-3.5327599999999998E-3</c:v>
                </c:pt>
                <c:pt idx="124761" formatCode="0.00E+00">
                  <c:v>-3.4507800000000001E-3</c:v>
                </c:pt>
                <c:pt idx="124762" formatCode="0.00E+00">
                  <c:v>-3.3668600000000002E-3</c:v>
                </c:pt>
                <c:pt idx="124763" formatCode="0.00E+00">
                  <c:v>-3.2810999999999999E-3</c:v>
                </c:pt>
                <c:pt idx="124764" formatCode="0.00E+00">
                  <c:v>-3.1935499999999999E-3</c:v>
                </c:pt>
                <c:pt idx="124765" formatCode="0.00E+00">
                  <c:v>-3.1043099999999999E-3</c:v>
                </c:pt>
                <c:pt idx="124766" formatCode="0.00E+00">
                  <c:v>-3.0134599999999999E-3</c:v>
                </c:pt>
                <c:pt idx="124767" formatCode="0.00E+00">
                  <c:v>-2.92107E-3</c:v>
                </c:pt>
                <c:pt idx="124768" formatCode="0.00E+00">
                  <c:v>-2.8272200000000001E-3</c:v>
                </c:pt>
                <c:pt idx="124769" formatCode="0.00E+00">
                  <c:v>-2.7320000000000001E-3</c:v>
                </c:pt>
                <c:pt idx="124770" formatCode="0.00E+00">
                  <c:v>-2.6354799999999999E-3</c:v>
                </c:pt>
                <c:pt idx="124771" formatCode="0.00E+00">
                  <c:v>-2.5377500000000001E-3</c:v>
                </c:pt>
                <c:pt idx="124772" formatCode="0.00E+00">
                  <c:v>-2.43888E-3</c:v>
                </c:pt>
                <c:pt idx="124773" formatCode="0.00E+00">
                  <c:v>-2.3389499999999998E-3</c:v>
                </c:pt>
                <c:pt idx="124774" formatCode="0.00E+00">
                  <c:v>-2.2380400000000002E-3</c:v>
                </c:pt>
                <c:pt idx="124775" formatCode="0.00E+00">
                  <c:v>-2.1362400000000002E-3</c:v>
                </c:pt>
                <c:pt idx="124776" formatCode="0.00E+00">
                  <c:v>-2.0336199999999999E-3</c:v>
                </c:pt>
                <c:pt idx="124777" formatCode="0.00E+00">
                  <c:v>-1.9302500000000001E-3</c:v>
                </c:pt>
                <c:pt idx="124778" formatCode="0.00E+00">
                  <c:v>-1.8262199999999999E-3</c:v>
                </c:pt>
                <c:pt idx="124779" formatCode="0.00E+00">
                  <c:v>-1.7216E-3</c:v>
                </c:pt>
                <c:pt idx="124780" formatCode="0.00E+00">
                  <c:v>-1.6164700000000001E-3</c:v>
                </c:pt>
                <c:pt idx="124781" formatCode="0.00E+00">
                  <c:v>-1.5108999999999999E-3</c:v>
                </c:pt>
                <c:pt idx="124782" formatCode="0.00E+00">
                  <c:v>-1.40497E-3</c:v>
                </c:pt>
                <c:pt idx="124783" formatCode="0.00E+00">
                  <c:v>-1.29875E-3</c:v>
                </c:pt>
                <c:pt idx="124784" formatCode="0.00E+00">
                  <c:v>-1.19231E-3</c:v>
                </c:pt>
                <c:pt idx="124785" formatCode="0.00E+00">
                  <c:v>-1.08574E-3</c:v>
                </c:pt>
                <c:pt idx="124786" formatCode="0.00E+00">
                  <c:v>-9.7908499999999998E-4</c:v>
                </c:pt>
                <c:pt idx="124787" formatCode="0.00E+00">
                  <c:v>-8.7243399999999995E-4</c:v>
                </c:pt>
                <c:pt idx="124788" formatCode="0.00E+00">
                  <c:v>-7.6584899999999998E-4</c:v>
                </c:pt>
                <c:pt idx="124789" formatCode="0.00E+00">
                  <c:v>-6.5939999999999998E-4</c:v>
                </c:pt>
                <c:pt idx="124790" formatCode="0.00E+00">
                  <c:v>-5.5315400000000004E-4</c:v>
                </c:pt>
                <c:pt idx="124791" formatCode="0.00E+00">
                  <c:v>-4.4717599999999998E-4</c:v>
                </c:pt>
                <c:pt idx="124792" formatCode="0.00E+00">
                  <c:v>-3.4153200000000002E-4</c:v>
                </c:pt>
                <c:pt idx="124793" formatCode="0.00E+00">
                  <c:v>-2.3628500000000001E-4</c:v>
                </c:pt>
                <c:pt idx="124794" formatCode="0.00E+00">
                  <c:v>-1.31497E-4</c:v>
                </c:pt>
                <c:pt idx="124795" formatCode="0.00E+00">
                  <c:v>-2.7231400000000002E-5</c:v>
                </c:pt>
                <c:pt idx="124796" formatCode="0.00E+00">
                  <c:v>7.6453300000000002E-5</c:v>
                </c:pt>
                <c:pt idx="124797" formatCode="0.00E+00">
                  <c:v>1.7949799999999999E-4</c:v>
                </c:pt>
                <c:pt idx="124798" formatCode="0.00E+00">
                  <c:v>2.8184400000000001E-4</c:v>
                </c:pt>
                <c:pt idx="124799" formatCode="0.00E+00">
                  <c:v>3.83435E-4</c:v>
                </c:pt>
                <c:pt idx="124800" formatCode="0.00E+00">
                  <c:v>4.84217E-4</c:v>
                </c:pt>
                <c:pt idx="124801" formatCode="0.00E+00">
                  <c:v>5.8413400000000004E-4</c:v>
                </c:pt>
                <c:pt idx="124802" formatCode="0.00E+00">
                  <c:v>6.8313499999999997E-4</c:v>
                </c:pt>
                <c:pt idx="124803" formatCode="0.00E+00">
                  <c:v>7.8116800000000005E-4</c:v>
                </c:pt>
                <c:pt idx="124804" formatCode="0.00E+00">
                  <c:v>8.7818200000000003E-4</c:v>
                </c:pt>
                <c:pt idx="124805" formatCode="0.00E+00">
                  <c:v>9.7412900000000001E-4</c:v>
                </c:pt>
                <c:pt idx="124806" formatCode="0.00E+00">
                  <c:v>1.0689600000000001E-3</c:v>
                </c:pt>
                <c:pt idx="124807" formatCode="0.00E+00">
                  <c:v>1.16263E-3</c:v>
                </c:pt>
                <c:pt idx="124808" formatCode="0.00E+00">
                  <c:v>1.2550899999999999E-3</c:v>
                </c:pt>
                <c:pt idx="124809" formatCode="0.00E+00">
                  <c:v>1.3463100000000001E-3</c:v>
                </c:pt>
                <c:pt idx="124810" formatCode="0.00E+00">
                  <c:v>1.43622E-3</c:v>
                </c:pt>
                <c:pt idx="124811" formatCode="0.00E+00">
                  <c:v>1.5248099999999999E-3</c:v>
                </c:pt>
                <c:pt idx="124812" formatCode="0.00E+00">
                  <c:v>1.61202E-3</c:v>
                </c:pt>
                <c:pt idx="124813" formatCode="0.00E+00">
                  <c:v>1.6978099999999999E-3</c:v>
                </c:pt>
                <c:pt idx="124814" formatCode="0.00E+00">
                  <c:v>1.7821499999999999E-3</c:v>
                </c:pt>
                <c:pt idx="124815" formatCode="0.00E+00">
                  <c:v>1.8650100000000001E-3</c:v>
                </c:pt>
                <c:pt idx="124816" formatCode="0.00E+00">
                  <c:v>1.94634E-3</c:v>
                </c:pt>
                <c:pt idx="124817" formatCode="0.00E+00">
                  <c:v>2.0261099999999998E-3</c:v>
                </c:pt>
                <c:pt idx="124818" formatCode="0.00E+00">
                  <c:v>2.10429E-3</c:v>
                </c:pt>
                <c:pt idx="124819" formatCode="0.00E+00">
                  <c:v>2.1808399999999999E-3</c:v>
                </c:pt>
                <c:pt idx="124820" formatCode="0.00E+00">
                  <c:v>2.25574E-3</c:v>
                </c:pt>
                <c:pt idx="124821" formatCode="0.00E+00">
                  <c:v>2.3289500000000002E-3</c:v>
                </c:pt>
                <c:pt idx="124822" formatCode="0.00E+00">
                  <c:v>2.4004600000000001E-3</c:v>
                </c:pt>
                <c:pt idx="124823" formatCode="0.00E+00">
                  <c:v>2.47021E-3</c:v>
                </c:pt>
                <c:pt idx="124824" formatCode="0.00E+00">
                  <c:v>2.5382099999999999E-3</c:v>
                </c:pt>
                <c:pt idx="124825" formatCode="0.00E+00">
                  <c:v>2.6044000000000002E-3</c:v>
                </c:pt>
                <c:pt idx="124826" formatCode="0.00E+00">
                  <c:v>2.6687799999999999E-3</c:v>
                </c:pt>
                <c:pt idx="124827" formatCode="0.00E+00">
                  <c:v>2.7313200000000002E-3</c:v>
                </c:pt>
                <c:pt idx="124828" formatCode="0.00E+00">
                  <c:v>2.7919799999999999E-3</c:v>
                </c:pt>
                <c:pt idx="124829" formatCode="0.00E+00">
                  <c:v>2.8507699999999999E-3</c:v>
                </c:pt>
                <c:pt idx="124830" formatCode="0.00E+00">
                  <c:v>2.90764E-3</c:v>
                </c:pt>
                <c:pt idx="124831" formatCode="0.00E+00">
                  <c:v>2.9625900000000002E-3</c:v>
                </c:pt>
                <c:pt idx="124832" formatCode="0.00E+00">
                  <c:v>3.0155799999999999E-3</c:v>
                </c:pt>
                <c:pt idx="124833" formatCode="0.00E+00">
                  <c:v>3.0666199999999999E-3</c:v>
                </c:pt>
                <c:pt idx="124834" formatCode="0.00E+00">
                  <c:v>3.1156600000000001E-3</c:v>
                </c:pt>
                <c:pt idx="124835" formatCode="0.00E+00">
                  <c:v>3.16271E-3</c:v>
                </c:pt>
                <c:pt idx="124836" formatCode="0.00E+00">
                  <c:v>3.2077400000000002E-3</c:v>
                </c:pt>
                <c:pt idx="124837" formatCode="0.00E+00">
                  <c:v>3.2507500000000002E-3</c:v>
                </c:pt>
                <c:pt idx="124838" formatCode="0.00E+00">
                  <c:v>3.2916999999999998E-3</c:v>
                </c:pt>
                <c:pt idx="124839" formatCode="0.00E+00">
                  <c:v>3.3306E-3</c:v>
                </c:pt>
                <c:pt idx="124840" formatCode="0.00E+00">
                  <c:v>3.3674199999999999E-3</c:v>
                </c:pt>
                <c:pt idx="124841" formatCode="0.00E+00">
                  <c:v>3.4021699999999999E-3</c:v>
                </c:pt>
                <c:pt idx="124842" formatCode="0.00E+00">
                  <c:v>3.4348199999999999E-3</c:v>
                </c:pt>
                <c:pt idx="124843" formatCode="0.00E+00">
                  <c:v>3.4653599999999998E-3</c:v>
                </c:pt>
                <c:pt idx="124844" formatCode="0.00E+00">
                  <c:v>3.4937900000000001E-3</c:v>
                </c:pt>
                <c:pt idx="124845" formatCode="0.00E+00">
                  <c:v>3.52009E-3</c:v>
                </c:pt>
                <c:pt idx="124846" formatCode="0.00E+00">
                  <c:v>3.54426E-3</c:v>
                </c:pt>
                <c:pt idx="124847" formatCode="0.00E+00">
                  <c:v>3.5662900000000002E-3</c:v>
                </c:pt>
                <c:pt idx="124848" formatCode="0.00E+00">
                  <c:v>3.58618E-3</c:v>
                </c:pt>
                <c:pt idx="124849" formatCode="0.00E+00">
                  <c:v>3.6039100000000001E-3</c:v>
                </c:pt>
                <c:pt idx="124850" formatCode="0.00E+00">
                  <c:v>3.61948E-3</c:v>
                </c:pt>
                <c:pt idx="124851" formatCode="0.00E+00">
                  <c:v>3.6328900000000002E-3</c:v>
                </c:pt>
                <c:pt idx="124852" formatCode="0.00E+00">
                  <c:v>3.6441300000000002E-3</c:v>
                </c:pt>
                <c:pt idx="124853" formatCode="0.00E+00">
                  <c:v>3.6532000000000001E-3</c:v>
                </c:pt>
                <c:pt idx="124854" formatCode="0.00E+00">
                  <c:v>3.66009E-3</c:v>
                </c:pt>
                <c:pt idx="124855" formatCode="0.00E+00">
                  <c:v>3.6648100000000001E-3</c:v>
                </c:pt>
                <c:pt idx="124856" formatCode="0.00E+00">
                  <c:v>3.6673399999999998E-3</c:v>
                </c:pt>
                <c:pt idx="124857" formatCode="0.00E+00">
                  <c:v>3.6676999999999999E-3</c:v>
                </c:pt>
                <c:pt idx="124858" formatCode="0.00E+00">
                  <c:v>3.6658799999999998E-3</c:v>
                </c:pt>
                <c:pt idx="124859" formatCode="0.00E+00">
                  <c:v>3.6618800000000002E-3</c:v>
                </c:pt>
                <c:pt idx="124860" formatCode="0.00E+00">
                  <c:v>3.6557E-3</c:v>
                </c:pt>
                <c:pt idx="124861" formatCode="0.00E+00">
                  <c:v>3.6473500000000002E-3</c:v>
                </c:pt>
                <c:pt idx="124862" formatCode="0.00E+00">
                  <c:v>3.6368199999999998E-3</c:v>
                </c:pt>
                <c:pt idx="124863" formatCode="0.00E+00">
                  <c:v>3.6241300000000001E-3</c:v>
                </c:pt>
                <c:pt idx="124864" formatCode="0.00E+00">
                  <c:v>3.6092699999999999E-3</c:v>
                </c:pt>
                <c:pt idx="124865" formatCode="0.00E+00">
                  <c:v>3.59225E-3</c:v>
                </c:pt>
                <c:pt idx="124866" formatCode="0.00E+00">
                  <c:v>3.5730699999999998E-3</c:v>
                </c:pt>
                <c:pt idx="124867" formatCode="0.00E+00">
                  <c:v>3.5517499999999998E-3</c:v>
                </c:pt>
                <c:pt idx="124868" formatCode="0.00E+00">
                  <c:v>3.52828E-3</c:v>
                </c:pt>
                <c:pt idx="124869" formatCode="0.00E+00">
                  <c:v>3.5026900000000001E-3</c:v>
                </c:pt>
                <c:pt idx="124870" formatCode="0.00E+00">
                  <c:v>3.47497E-3</c:v>
                </c:pt>
                <c:pt idx="124871" formatCode="0.00E+00">
                  <c:v>3.4451299999999998E-3</c:v>
                </c:pt>
                <c:pt idx="124872" formatCode="0.00E+00">
                  <c:v>3.4131999999999999E-3</c:v>
                </c:pt>
                <c:pt idx="124873" formatCode="0.00E+00">
                  <c:v>3.3791699999999999E-3</c:v>
                </c:pt>
                <c:pt idx="124874" formatCode="0.00E+00">
                  <c:v>3.3430700000000001E-3</c:v>
                </c:pt>
                <c:pt idx="124875" formatCode="0.00E+00">
                  <c:v>3.3048999999999999E-3</c:v>
                </c:pt>
                <c:pt idx="124876" formatCode="0.00E+00">
                  <c:v>3.2646799999999998E-3</c:v>
                </c:pt>
                <c:pt idx="124877" formatCode="0.00E+00">
                  <c:v>3.2224300000000001E-3</c:v>
                </c:pt>
                <c:pt idx="124878" formatCode="0.00E+00">
                  <c:v>3.1781499999999998E-3</c:v>
                </c:pt>
                <c:pt idx="124879" formatCode="0.00E+00">
                  <c:v>3.1318800000000001E-3</c:v>
                </c:pt>
                <c:pt idx="124880" formatCode="0.00E+00">
                  <c:v>3.08363E-3</c:v>
                </c:pt>
                <c:pt idx="124881" formatCode="0.00E+00">
                  <c:v>3.0334099999999998E-3</c:v>
                </c:pt>
                <c:pt idx="124882" formatCode="0.00E+00">
                  <c:v>2.98125E-3</c:v>
                </c:pt>
                <c:pt idx="124883" formatCode="0.00E+00">
                  <c:v>2.9271700000000002E-3</c:v>
                </c:pt>
                <c:pt idx="124884" formatCode="0.00E+00">
                  <c:v>2.87119E-3</c:v>
                </c:pt>
                <c:pt idx="124885" formatCode="0.00E+00">
                  <c:v>2.8133400000000001E-3</c:v>
                </c:pt>
                <c:pt idx="124886" formatCode="0.00E+00">
                  <c:v>2.7536399999999999E-3</c:v>
                </c:pt>
                <c:pt idx="124887" formatCode="0.00E+00">
                  <c:v>2.6921200000000001E-3</c:v>
                </c:pt>
                <c:pt idx="124888" formatCode="0.00E+00">
                  <c:v>2.6288000000000001E-3</c:v>
                </c:pt>
                <c:pt idx="124889" formatCode="0.00E+00">
                  <c:v>2.5637199999999998E-3</c:v>
                </c:pt>
                <c:pt idx="124890" formatCode="0.00E+00">
                  <c:v>2.4968999999999998E-3</c:v>
                </c:pt>
                <c:pt idx="124891" formatCode="0.00E+00">
                  <c:v>2.4283799999999999E-3</c:v>
                </c:pt>
                <c:pt idx="124892" formatCode="0.00E+00">
                  <c:v>2.35819E-3</c:v>
                </c:pt>
                <c:pt idx="124893" formatCode="0.00E+00">
                  <c:v>2.2863499999999999E-3</c:v>
                </c:pt>
                <c:pt idx="124894" formatCode="0.00E+00">
                  <c:v>2.2129099999999998E-3</c:v>
                </c:pt>
                <c:pt idx="124895" formatCode="0.00E+00">
                  <c:v>2.1378999999999999E-3</c:v>
                </c:pt>
                <c:pt idx="124896" formatCode="0.00E+00">
                  <c:v>2.0613699999999999E-3</c:v>
                </c:pt>
                <c:pt idx="124897" formatCode="0.00E+00">
                  <c:v>1.9833400000000001E-3</c:v>
                </c:pt>
                <c:pt idx="124898" formatCode="0.00E+00">
                  <c:v>1.9038499999999999E-3</c:v>
                </c:pt>
                <c:pt idx="124899" formatCode="0.00E+00">
                  <c:v>1.82296E-3</c:v>
                </c:pt>
                <c:pt idx="124900" formatCode="0.00E+00">
                  <c:v>1.7407E-3</c:v>
                </c:pt>
                <c:pt idx="124901" formatCode="0.00E+00">
                  <c:v>1.65711E-3</c:v>
                </c:pt>
                <c:pt idx="124902" formatCode="0.00E+00">
                  <c:v>1.5722399999999999E-3</c:v>
                </c:pt>
                <c:pt idx="124903" formatCode="0.00E+00">
                  <c:v>1.4861399999999999E-3</c:v>
                </c:pt>
                <c:pt idx="124904" formatCode="0.00E+00">
                  <c:v>1.39886E-3</c:v>
                </c:pt>
                <c:pt idx="124905" formatCode="0.00E+00">
                  <c:v>1.31044E-3</c:v>
                </c:pt>
                <c:pt idx="124906" formatCode="0.00E+00">
                  <c:v>1.2209300000000001E-3</c:v>
                </c:pt>
                <c:pt idx="124907" formatCode="0.00E+00">
                  <c:v>1.13039E-3</c:v>
                </c:pt>
                <c:pt idx="124908" formatCode="0.00E+00">
                  <c:v>1.0388699999999999E-3</c:v>
                </c:pt>
                <c:pt idx="124909" formatCode="0.00E+00">
                  <c:v>9.4641600000000005E-4</c:v>
                </c:pt>
                <c:pt idx="124910" formatCode="0.00E+00">
                  <c:v>8.5309399999999999E-4</c:v>
                </c:pt>
                <c:pt idx="124911" formatCode="0.00E+00">
                  <c:v>7.5895599999999998E-4</c:v>
                </c:pt>
                <c:pt idx="124912" formatCode="0.00E+00">
                  <c:v>6.6405999999999995E-4</c:v>
                </c:pt>
                <c:pt idx="124913" formatCode="0.00E+00">
                  <c:v>5.6846499999999999E-4</c:v>
                </c:pt>
                <c:pt idx="124914" formatCode="0.00E+00">
                  <c:v>4.7223099999999999E-4</c:v>
                </c:pt>
                <c:pt idx="124915" formatCode="0.00E+00">
                  <c:v>3.7541899999999999E-4</c:v>
                </c:pt>
                <c:pt idx="124916" formatCode="0.00E+00">
                  <c:v>2.78091E-4</c:v>
                </c:pt>
                <c:pt idx="124917" formatCode="0.00E+00">
                  <c:v>1.8031199999999999E-4</c:v>
                </c:pt>
                <c:pt idx="124918" formatCode="0.00E+00">
                  <c:v>8.2144000000000005E-5</c:v>
                </c:pt>
                <c:pt idx="124919" formatCode="0.00E+00">
                  <c:v>-1.6346199999999999E-5</c:v>
                </c:pt>
                <c:pt idx="124920" formatCode="0.00E+00">
                  <c:v>-1.15093E-4</c:v>
                </c:pt>
                <c:pt idx="124921" formatCode="0.00E+00">
                  <c:v>-2.14028E-4</c:v>
                </c:pt>
                <c:pt idx="124922" formatCode="0.00E+00">
                  <c:v>-3.13085E-4</c:v>
                </c:pt>
                <c:pt idx="124923" formatCode="0.00E+00">
                  <c:v>-4.12194E-4</c:v>
                </c:pt>
                <c:pt idx="124924" formatCode="0.00E+00">
                  <c:v>-5.1128399999999998E-4</c:v>
                </c:pt>
                <c:pt idx="124925" formatCode="0.00E+00">
                  <c:v>-6.1028700000000005E-4</c:v>
                </c:pt>
                <c:pt idx="124926" formatCode="0.00E+00">
                  <c:v>-7.09131E-4</c:v>
                </c:pt>
                <c:pt idx="124927" formatCode="0.00E+00">
                  <c:v>-8.0774299999999998E-4</c:v>
                </c:pt>
                <c:pt idx="124928" formatCode="0.00E+00">
                  <c:v>-9.0605199999999996E-4</c:v>
                </c:pt>
                <c:pt idx="124929" formatCode="0.00E+00">
                  <c:v>-1.00399E-3</c:v>
                </c:pt>
                <c:pt idx="124930" formatCode="0.00E+00">
                  <c:v>-1.10147E-3</c:v>
                </c:pt>
                <c:pt idx="124931" formatCode="0.00E+00">
                  <c:v>-1.1984299999999999E-3</c:v>
                </c:pt>
                <c:pt idx="124932" formatCode="0.00E+00">
                  <c:v>-1.2947900000000001E-3</c:v>
                </c:pt>
                <c:pt idx="124933" formatCode="0.00E+00">
                  <c:v>-1.3904799999999999E-3</c:v>
                </c:pt>
                <c:pt idx="124934" formatCode="0.00E+00">
                  <c:v>-1.4854200000000001E-3</c:v>
                </c:pt>
                <c:pt idx="124935" formatCode="0.00E+00">
                  <c:v>-1.5795399999999999E-3</c:v>
                </c:pt>
                <c:pt idx="124936" formatCode="0.00E+00">
                  <c:v>-1.6727700000000001E-3</c:v>
                </c:pt>
                <c:pt idx="124937" formatCode="0.00E+00">
                  <c:v>-1.76502E-3</c:v>
                </c:pt>
                <c:pt idx="124938" formatCode="0.00E+00">
                  <c:v>-1.8562299999999999E-3</c:v>
                </c:pt>
                <c:pt idx="124939" formatCode="0.00E+00">
                  <c:v>-1.9463099999999999E-3</c:v>
                </c:pt>
                <c:pt idx="124940" formatCode="0.00E+00">
                  <c:v>-2.0352E-3</c:v>
                </c:pt>
                <c:pt idx="124941" formatCode="0.00E+00">
                  <c:v>-2.1228200000000001E-3</c:v>
                </c:pt>
                <c:pt idx="124942" formatCode="0.00E+00">
                  <c:v>-2.2090999999999999E-3</c:v>
                </c:pt>
                <c:pt idx="124943" formatCode="0.00E+00">
                  <c:v>-2.2939599999999998E-3</c:v>
                </c:pt>
                <c:pt idx="124944" formatCode="0.00E+00">
                  <c:v>-2.37732E-3</c:v>
                </c:pt>
                <c:pt idx="124945" formatCode="0.00E+00">
                  <c:v>-2.4591299999999999E-3</c:v>
                </c:pt>
                <c:pt idx="124946" formatCode="0.00E+00">
                  <c:v>-2.5393E-3</c:v>
                </c:pt>
                <c:pt idx="124947" formatCode="0.00E+00">
                  <c:v>-2.6177599999999998E-3</c:v>
                </c:pt>
                <c:pt idx="124948" formatCode="0.00E+00">
                  <c:v>-2.6944500000000001E-3</c:v>
                </c:pt>
                <c:pt idx="124949" formatCode="0.00E+00">
                  <c:v>-2.7692900000000002E-3</c:v>
                </c:pt>
                <c:pt idx="124950" formatCode="0.00E+00">
                  <c:v>-2.84221E-3</c:v>
                </c:pt>
                <c:pt idx="124951" formatCode="0.00E+00">
                  <c:v>-2.9131600000000001E-3</c:v>
                </c:pt>
                <c:pt idx="124952" formatCode="0.00E+00">
                  <c:v>-2.98205E-3</c:v>
                </c:pt>
                <c:pt idx="124953" formatCode="0.00E+00">
                  <c:v>-3.0488300000000002E-3</c:v>
                </c:pt>
                <c:pt idx="124954" formatCode="0.00E+00">
                  <c:v>-3.1134399999999999E-3</c:v>
                </c:pt>
                <c:pt idx="124955" formatCode="0.00E+00">
                  <c:v>-3.1758099999999998E-3</c:v>
                </c:pt>
                <c:pt idx="124956" formatCode="0.00E+00">
                  <c:v>-3.2358700000000001E-3</c:v>
                </c:pt>
                <c:pt idx="124957" formatCode="0.00E+00">
                  <c:v>-3.29357E-3</c:v>
                </c:pt>
                <c:pt idx="124958" formatCode="0.00E+00">
                  <c:v>-3.3488599999999999E-3</c:v>
                </c:pt>
                <c:pt idx="124959" formatCode="0.00E+00">
                  <c:v>-3.4016699999999999E-3</c:v>
                </c:pt>
                <c:pt idx="124960" formatCode="0.00E+00">
                  <c:v>-3.45196E-3</c:v>
                </c:pt>
                <c:pt idx="124961" formatCode="0.00E+00">
                  <c:v>-3.4996599999999999E-3</c:v>
                </c:pt>
                <c:pt idx="124962" formatCode="0.00E+00">
                  <c:v>-3.5447299999999998E-3</c:v>
                </c:pt>
                <c:pt idx="124963" formatCode="0.00E+00">
                  <c:v>-3.5871100000000001E-3</c:v>
                </c:pt>
                <c:pt idx="124964" formatCode="0.00E+00">
                  <c:v>-3.6267700000000001E-3</c:v>
                </c:pt>
                <c:pt idx="124965" formatCode="0.00E+00">
                  <c:v>-3.66366E-3</c:v>
                </c:pt>
                <c:pt idx="124966" formatCode="0.00E+00">
                  <c:v>-3.6977300000000002E-3</c:v>
                </c:pt>
                <c:pt idx="124967" formatCode="0.00E+00">
                  <c:v>-3.72895E-3</c:v>
                </c:pt>
                <c:pt idx="124968" formatCode="0.00E+00">
                  <c:v>-3.7572700000000001E-3</c:v>
                </c:pt>
                <c:pt idx="124969" formatCode="0.00E+00">
                  <c:v>-3.7826600000000002E-3</c:v>
                </c:pt>
                <c:pt idx="124970" formatCode="0.00E+00">
                  <c:v>-3.8050900000000001E-3</c:v>
                </c:pt>
                <c:pt idx="124971" formatCode="0.00E+00">
                  <c:v>-3.82453E-3</c:v>
                </c:pt>
                <c:pt idx="124972" formatCode="0.00E+00">
                  <c:v>-3.8409400000000002E-3</c:v>
                </c:pt>
                <c:pt idx="124973" formatCode="0.00E+00">
                  <c:v>-3.8543100000000001E-3</c:v>
                </c:pt>
                <c:pt idx="124974" formatCode="0.00E+00">
                  <c:v>-3.8646000000000002E-3</c:v>
                </c:pt>
                <c:pt idx="124975" formatCode="0.00E+00">
                  <c:v>-3.8718099999999998E-3</c:v>
                </c:pt>
                <c:pt idx="124976" formatCode="0.00E+00">
                  <c:v>-3.8758999999999998E-3</c:v>
                </c:pt>
                <c:pt idx="124977" formatCode="0.00E+00">
                  <c:v>-3.8768700000000001E-3</c:v>
                </c:pt>
                <c:pt idx="124978" formatCode="0.00E+00">
                  <c:v>-3.87471E-3</c:v>
                </c:pt>
                <c:pt idx="124979" formatCode="0.00E+00">
                  <c:v>-3.8693999999999998E-3</c:v>
                </c:pt>
                <c:pt idx="124980" formatCode="0.00E+00">
                  <c:v>-3.8609400000000002E-3</c:v>
                </c:pt>
                <c:pt idx="124981" formatCode="0.00E+00">
                  <c:v>-3.8493199999999998E-3</c:v>
                </c:pt>
                <c:pt idx="124982" formatCode="0.00E+00">
                  <c:v>-3.8345499999999999E-3</c:v>
                </c:pt>
                <c:pt idx="124983" formatCode="0.00E+00">
                  <c:v>-3.8166300000000001E-3</c:v>
                </c:pt>
                <c:pt idx="124984" formatCode="0.00E+00">
                  <c:v>-3.79555E-3</c:v>
                </c:pt>
                <c:pt idx="124985" formatCode="0.00E+00">
                  <c:v>-3.7713400000000002E-3</c:v>
                </c:pt>
                <c:pt idx="124986" formatCode="0.00E+00">
                  <c:v>-3.7439999999999999E-3</c:v>
                </c:pt>
                <c:pt idx="124987" formatCode="0.00E+00">
                  <c:v>-3.71354E-3</c:v>
                </c:pt>
                <c:pt idx="124988" formatCode="0.00E+00">
                  <c:v>-3.6799799999999998E-3</c:v>
                </c:pt>
                <c:pt idx="124989" formatCode="0.00E+00">
                  <c:v>-3.6433500000000001E-3</c:v>
                </c:pt>
                <c:pt idx="124990" formatCode="0.00E+00">
                  <c:v>-3.6036699999999998E-3</c:v>
                </c:pt>
                <c:pt idx="124991" formatCode="0.00E+00">
                  <c:v>-3.5609499999999998E-3</c:v>
                </c:pt>
                <c:pt idx="124992" formatCode="0.00E+00">
                  <c:v>-3.5152400000000002E-3</c:v>
                </c:pt>
                <c:pt idx="124993" formatCode="0.00E+00">
                  <c:v>-3.46656E-3</c:v>
                </c:pt>
                <c:pt idx="124994" formatCode="0.00E+00">
                  <c:v>-3.4149499999999999E-3</c:v>
                </c:pt>
                <c:pt idx="124995" formatCode="0.00E+00">
                  <c:v>-3.3604500000000001E-3</c:v>
                </c:pt>
                <c:pt idx="124996" formatCode="0.00E+00">
                  <c:v>-3.3030999999999998E-3</c:v>
                </c:pt>
                <c:pt idx="124997" formatCode="0.00E+00">
                  <c:v>-3.2429400000000001E-3</c:v>
                </c:pt>
                <c:pt idx="124998" formatCode="0.00E+00">
                  <c:v>-3.18001E-3</c:v>
                </c:pt>
                <c:pt idx="124999" formatCode="0.00E+00">
                  <c:v>-3.1143799999999999E-3</c:v>
                </c:pt>
                <c:pt idx="125000" formatCode="0.00E+00">
                  <c:v>-3.04609E-3</c:v>
                </c:pt>
                <c:pt idx="125001" formatCode="0.00E+00">
                  <c:v>-2.97519E-3</c:v>
                </c:pt>
                <c:pt idx="125002" formatCode="0.00E+00">
                  <c:v>-2.9017499999999998E-3</c:v>
                </c:pt>
                <c:pt idx="125003" formatCode="0.00E+00">
                  <c:v>-2.8258200000000002E-3</c:v>
                </c:pt>
                <c:pt idx="125004" formatCode="0.00E+00">
                  <c:v>-2.7474800000000001E-3</c:v>
                </c:pt>
                <c:pt idx="125005" formatCode="0.00E+00">
                  <c:v>-2.6667700000000002E-3</c:v>
                </c:pt>
                <c:pt idx="125006" formatCode="0.00E+00">
                  <c:v>-2.5837799999999999E-3</c:v>
                </c:pt>
                <c:pt idx="125007" formatCode="0.00E+00">
                  <c:v>-2.4985699999999999E-3</c:v>
                </c:pt>
                <c:pt idx="125008" formatCode="0.00E+00">
                  <c:v>-2.4112199999999999E-3</c:v>
                </c:pt>
                <c:pt idx="125009" formatCode="0.00E+00">
                  <c:v>-2.3218000000000002E-3</c:v>
                </c:pt>
                <c:pt idx="125010" formatCode="0.00E+00">
                  <c:v>-2.2303800000000001E-3</c:v>
                </c:pt>
                <c:pt idx="125011" formatCode="0.00E+00">
                  <c:v>-2.1370600000000001E-3</c:v>
                </c:pt>
                <c:pt idx="125012" formatCode="0.00E+00">
                  <c:v>-2.0419100000000001E-3</c:v>
                </c:pt>
                <c:pt idx="125013" formatCode="0.00E+00">
                  <c:v>-1.9450100000000001E-3</c:v>
                </c:pt>
                <c:pt idx="125014" formatCode="0.00E+00">
                  <c:v>-1.8464499999999999E-3</c:v>
                </c:pt>
                <c:pt idx="125015" formatCode="0.00E+00">
                  <c:v>-1.7463299999999999E-3</c:v>
                </c:pt>
                <c:pt idx="125016" formatCode="0.00E+00">
                  <c:v>-1.6447199999999999E-3</c:v>
                </c:pt>
                <c:pt idx="125017" formatCode="0.00E+00">
                  <c:v>-1.54171E-3</c:v>
                </c:pt>
                <c:pt idx="125018" formatCode="0.00E+00">
                  <c:v>-1.4374100000000001E-3</c:v>
                </c:pt>
                <c:pt idx="125019" formatCode="0.00E+00">
                  <c:v>-1.33191E-3</c:v>
                </c:pt>
                <c:pt idx="125020" formatCode="0.00E+00">
                  <c:v>-1.2252999999999999E-3</c:v>
                </c:pt>
                <c:pt idx="125021" formatCode="0.00E+00">
                  <c:v>-1.1176700000000001E-3</c:v>
                </c:pt>
                <c:pt idx="125022" formatCode="0.00E+00">
                  <c:v>-1.00913E-3</c:v>
                </c:pt>
                <c:pt idx="125023" formatCode="0.00E+00">
                  <c:v>-8.9977500000000001E-4</c:v>
                </c:pt>
                <c:pt idx="125024" formatCode="0.00E+00">
                  <c:v>-7.8970500000000003E-4</c:v>
                </c:pt>
                <c:pt idx="125025" formatCode="0.00E+00">
                  <c:v>-6.7902100000000003E-4</c:v>
                </c:pt>
                <c:pt idx="125026" formatCode="0.00E+00">
                  <c:v>-5.6782399999999998E-4</c:v>
                </c:pt>
                <c:pt idx="125027" formatCode="0.00E+00">
                  <c:v>-4.5621700000000003E-4</c:v>
                </c:pt>
                <c:pt idx="125028" formatCode="0.00E+00">
                  <c:v>-3.44302E-4</c:v>
                </c:pt>
                <c:pt idx="125029" formatCode="0.00E+00">
                  <c:v>-2.3218300000000001E-4</c:v>
                </c:pt>
                <c:pt idx="125030" formatCode="0.00E+00">
                  <c:v>-1.1996400000000001E-4</c:v>
                </c:pt>
                <c:pt idx="125031" formatCode="0.00E+00">
                  <c:v>-7.7471400000000002E-6</c:v>
                </c:pt>
                <c:pt idx="125032" formatCode="0.00E+00">
                  <c:v>1.04363E-4</c:v>
                </c:pt>
                <c:pt idx="125033" formatCode="0.00E+00">
                  <c:v>2.16262E-4</c:v>
                </c:pt>
                <c:pt idx="125034" formatCode="0.00E+00">
                  <c:v>3.2784600000000002E-4</c:v>
                </c:pt>
                <c:pt idx="125035" formatCode="0.00E+00">
                  <c:v>4.3901299999999998E-4</c:v>
                </c:pt>
                <c:pt idx="125036" formatCode="0.00E+00">
                  <c:v>5.4965899999999998E-4</c:v>
                </c:pt>
                <c:pt idx="125037" formatCode="0.00E+00">
                  <c:v>6.5968099999999996E-4</c:v>
                </c:pt>
                <c:pt idx="125038" formatCode="0.00E+00">
                  <c:v>7.6897800000000002E-4</c:v>
                </c:pt>
                <c:pt idx="125039" formatCode="0.00E+00">
                  <c:v>8.7744799999999996E-4</c:v>
                </c:pt>
                <c:pt idx="125040" formatCode="0.00E+00">
                  <c:v>9.8499000000000004E-4</c:v>
                </c:pt>
                <c:pt idx="125041" formatCode="0.00E+00">
                  <c:v>1.09151E-3</c:v>
                </c:pt>
                <c:pt idx="125042" formatCode="0.00E+00">
                  <c:v>1.1969000000000001E-3</c:v>
                </c:pt>
                <c:pt idx="125043" formatCode="0.00E+00">
                  <c:v>1.3010599999999999E-3</c:v>
                </c:pt>
                <c:pt idx="125044" formatCode="0.00E+00">
                  <c:v>1.40391E-3</c:v>
                </c:pt>
                <c:pt idx="125045" formatCode="0.00E+00">
                  <c:v>1.50534E-3</c:v>
                </c:pt>
                <c:pt idx="125046" formatCode="0.00E+00">
                  <c:v>1.60527E-3</c:v>
                </c:pt>
                <c:pt idx="125047" formatCode="0.00E+00">
                  <c:v>1.7036E-3</c:v>
                </c:pt>
                <c:pt idx="125048" formatCode="0.00E+00">
                  <c:v>1.80024E-3</c:v>
                </c:pt>
                <c:pt idx="125049" formatCode="0.00E+00">
                  <c:v>1.8951E-3</c:v>
                </c:pt>
                <c:pt idx="125050" formatCode="0.00E+00">
                  <c:v>1.9881E-3</c:v>
                </c:pt>
                <c:pt idx="125051" formatCode="0.00E+00">
                  <c:v>2.0791400000000002E-3</c:v>
                </c:pt>
                <c:pt idx="125052" formatCode="0.00E+00">
                  <c:v>2.1681600000000001E-3</c:v>
                </c:pt>
                <c:pt idx="125053" formatCode="0.00E+00">
                  <c:v>2.2550700000000001E-3</c:v>
                </c:pt>
                <c:pt idx="125054" formatCode="0.00E+00">
                  <c:v>2.33979E-3</c:v>
                </c:pt>
                <c:pt idx="125055" formatCode="0.00E+00">
                  <c:v>2.42224E-3</c:v>
                </c:pt>
                <c:pt idx="125056" formatCode="0.00E+00">
                  <c:v>2.50235E-3</c:v>
                </c:pt>
                <c:pt idx="125057" formatCode="0.00E+00">
                  <c:v>2.58005E-3</c:v>
                </c:pt>
                <c:pt idx="125058" formatCode="0.00E+00">
                  <c:v>2.6552799999999999E-3</c:v>
                </c:pt>
                <c:pt idx="125059" formatCode="0.00E+00">
                  <c:v>2.7279600000000002E-3</c:v>
                </c:pt>
                <c:pt idx="125060" formatCode="0.00E+00">
                  <c:v>2.79803E-3</c:v>
                </c:pt>
                <c:pt idx="125061" formatCode="0.00E+00">
                  <c:v>2.8654399999999999E-3</c:v>
                </c:pt>
                <c:pt idx="125062" formatCode="0.00E+00">
                  <c:v>2.93012E-3</c:v>
                </c:pt>
                <c:pt idx="125063" formatCode="0.00E+00">
                  <c:v>2.9920300000000001E-3</c:v>
                </c:pt>
                <c:pt idx="125064" formatCode="0.00E+00">
                  <c:v>3.0511000000000002E-3</c:v>
                </c:pt>
                <c:pt idx="125065" formatCode="0.00E+00">
                  <c:v>3.1072999999999999E-3</c:v>
                </c:pt>
                <c:pt idx="125066" formatCode="0.00E+00">
                  <c:v>3.1605600000000002E-3</c:v>
                </c:pt>
                <c:pt idx="125067" formatCode="0.00E+00">
                  <c:v>3.2108699999999998E-3</c:v>
                </c:pt>
                <c:pt idx="125068" formatCode="0.00E+00">
                  <c:v>3.25816E-3</c:v>
                </c:pt>
                <c:pt idx="125069" formatCode="0.00E+00">
                  <c:v>3.30241E-3</c:v>
                </c:pt>
                <c:pt idx="125070" formatCode="0.00E+00">
                  <c:v>3.34359E-3</c:v>
                </c:pt>
                <c:pt idx="125071" formatCode="0.00E+00">
                  <c:v>3.3816599999999999E-3</c:v>
                </c:pt>
                <c:pt idx="125072" formatCode="0.00E+00">
                  <c:v>3.4165900000000002E-3</c:v>
                </c:pt>
                <c:pt idx="125073" formatCode="0.00E+00">
                  <c:v>3.4483700000000001E-3</c:v>
                </c:pt>
                <c:pt idx="125074" formatCode="0.00E+00">
                  <c:v>3.4769800000000002E-3</c:v>
                </c:pt>
                <c:pt idx="125075" formatCode="0.00E+00">
                  <c:v>3.5023900000000002E-3</c:v>
                </c:pt>
                <c:pt idx="125076" formatCode="0.00E+00">
                  <c:v>3.5246000000000001E-3</c:v>
                </c:pt>
                <c:pt idx="125077" formatCode="0.00E+00">
                  <c:v>3.5435900000000001E-3</c:v>
                </c:pt>
                <c:pt idx="125078" formatCode="0.00E+00">
                  <c:v>3.5593700000000001E-3</c:v>
                </c:pt>
                <c:pt idx="125079" formatCode="0.00E+00">
                  <c:v>3.5719100000000002E-3</c:v>
                </c:pt>
                <c:pt idx="125080" formatCode="0.00E+00">
                  <c:v>3.5812299999999999E-3</c:v>
                </c:pt>
                <c:pt idx="125081" formatCode="0.00E+00">
                  <c:v>3.5873300000000001E-3</c:v>
                </c:pt>
                <c:pt idx="125082" formatCode="0.00E+00">
                  <c:v>3.5902099999999999E-3</c:v>
                </c:pt>
                <c:pt idx="125083" formatCode="0.00E+00">
                  <c:v>3.5898900000000001E-3</c:v>
                </c:pt>
                <c:pt idx="125084" formatCode="0.00E+00">
                  <c:v>3.5863800000000001E-3</c:v>
                </c:pt>
                <c:pt idx="125085" formatCode="0.00E+00">
                  <c:v>3.57969E-3</c:v>
                </c:pt>
                <c:pt idx="125086" formatCode="0.00E+00">
                  <c:v>3.5698399999999999E-3</c:v>
                </c:pt>
                <c:pt idx="125087" formatCode="0.00E+00">
                  <c:v>3.5568599999999998E-3</c:v>
                </c:pt>
                <c:pt idx="125088" formatCode="0.00E+00">
                  <c:v>3.5407699999999999E-3</c:v>
                </c:pt>
                <c:pt idx="125089" formatCode="0.00E+00">
                  <c:v>3.5216100000000001E-3</c:v>
                </c:pt>
                <c:pt idx="125090" formatCode="0.00E+00">
                  <c:v>3.4994000000000002E-3</c:v>
                </c:pt>
                <c:pt idx="125091" formatCode="0.00E+00">
                  <c:v>3.4741799999999999E-3</c:v>
                </c:pt>
                <c:pt idx="125092" formatCode="0.00E+00">
                  <c:v>3.44598E-3</c:v>
                </c:pt>
                <c:pt idx="125093" formatCode="0.00E+00">
                  <c:v>3.4148500000000001E-3</c:v>
                </c:pt>
                <c:pt idx="125094" formatCode="0.00E+00">
                  <c:v>3.38083E-3</c:v>
                </c:pt>
                <c:pt idx="125095" formatCode="0.00E+00">
                  <c:v>3.3439699999999999E-3</c:v>
                </c:pt>
                <c:pt idx="125096" formatCode="0.00E+00">
                  <c:v>3.3043199999999999E-3</c:v>
                </c:pt>
                <c:pt idx="125097" formatCode="0.00E+00">
                  <c:v>3.2619300000000001E-3</c:v>
                </c:pt>
                <c:pt idx="125098" formatCode="0.00E+00">
                  <c:v>3.2168499999999998E-3</c:v>
                </c:pt>
                <c:pt idx="125099" formatCode="0.00E+00">
                  <c:v>3.16914E-3</c:v>
                </c:pt>
                <c:pt idx="125100" formatCode="0.00E+00">
                  <c:v>3.1188600000000002E-3</c:v>
                </c:pt>
                <c:pt idx="125101" formatCode="0.00E+00">
                  <c:v>3.0660700000000002E-3</c:v>
                </c:pt>
                <c:pt idx="125102" formatCode="0.00E+00">
                  <c:v>3.0108399999999999E-3</c:v>
                </c:pt>
                <c:pt idx="125103" formatCode="0.00E+00">
                  <c:v>2.9532199999999999E-3</c:v>
                </c:pt>
                <c:pt idx="125104" formatCode="0.00E+00">
                  <c:v>2.8933000000000001E-3</c:v>
                </c:pt>
                <c:pt idx="125105" formatCode="0.00E+00">
                  <c:v>2.8311299999999998E-3</c:v>
                </c:pt>
                <c:pt idx="125106" formatCode="0.00E+00">
                  <c:v>2.7667999999999998E-3</c:v>
                </c:pt>
                <c:pt idx="125107" formatCode="0.00E+00">
                  <c:v>2.7003800000000001E-3</c:v>
                </c:pt>
                <c:pt idx="125108" formatCode="0.00E+00">
                  <c:v>2.6319300000000002E-3</c:v>
                </c:pt>
                <c:pt idx="125109" formatCode="0.00E+00">
                  <c:v>2.5615400000000002E-3</c:v>
                </c:pt>
                <c:pt idx="125110" formatCode="0.00E+00">
                  <c:v>2.4892899999999999E-3</c:v>
                </c:pt>
                <c:pt idx="125111" formatCode="0.00E+00">
                  <c:v>2.4152599999999998E-3</c:v>
                </c:pt>
                <c:pt idx="125112" formatCode="0.00E+00">
                  <c:v>2.3395199999999999E-3</c:v>
                </c:pt>
                <c:pt idx="125113" formatCode="0.00E+00">
                  <c:v>2.26217E-3</c:v>
                </c:pt>
                <c:pt idx="125114" formatCode="0.00E+00">
                  <c:v>2.1832900000000001E-3</c:v>
                </c:pt>
                <c:pt idx="125115" formatCode="0.00E+00">
                  <c:v>2.1029500000000001E-3</c:v>
                </c:pt>
                <c:pt idx="125116" formatCode="0.00E+00">
                  <c:v>2.02125E-3</c:v>
                </c:pt>
                <c:pt idx="125117" formatCode="0.00E+00">
                  <c:v>1.93827E-3</c:v>
                </c:pt>
                <c:pt idx="125118" formatCode="0.00E+00">
                  <c:v>1.85411E-3</c:v>
                </c:pt>
                <c:pt idx="125119" formatCode="0.00E+00">
                  <c:v>1.76884E-3</c:v>
                </c:pt>
                <c:pt idx="125120" formatCode="0.00E+00">
                  <c:v>1.68256E-3</c:v>
                </c:pt>
                <c:pt idx="125121" formatCode="0.00E+00">
                  <c:v>1.5953499999999999E-3</c:v>
                </c:pt>
                <c:pt idx="125122" formatCode="0.00E+00">
                  <c:v>1.50731E-3</c:v>
                </c:pt>
                <c:pt idx="125123" formatCode="0.00E+00">
                  <c:v>1.4185300000000001E-3</c:v>
                </c:pt>
                <c:pt idx="125124" formatCode="0.00E+00">
                  <c:v>1.32909E-3</c:v>
                </c:pt>
                <c:pt idx="125125" formatCode="0.00E+00">
                  <c:v>1.23908E-3</c:v>
                </c:pt>
                <c:pt idx="125126" formatCode="0.00E+00">
                  <c:v>1.1486000000000001E-3</c:v>
                </c:pt>
                <c:pt idx="125127" formatCode="0.00E+00">
                  <c:v>1.05773E-3</c:v>
                </c:pt>
                <c:pt idx="125128" formatCode="0.00E+00">
                  <c:v>9.6655700000000005E-4</c:v>
                </c:pt>
                <c:pt idx="125129" formatCode="0.00E+00">
                  <c:v>8.75178E-4</c:v>
                </c:pt>
                <c:pt idx="125130" formatCode="0.00E+00">
                  <c:v>7.8367599999999997E-4</c:v>
                </c:pt>
                <c:pt idx="125131" formatCode="0.00E+00">
                  <c:v>6.9213900000000004E-4</c:v>
                </c:pt>
                <c:pt idx="125132" formatCode="0.00E+00">
                  <c:v>6.0065499999999996E-4</c:v>
                </c:pt>
                <c:pt idx="125133" formatCode="0.00E+00">
                  <c:v>5.09309E-4</c:v>
                </c:pt>
                <c:pt idx="125134" formatCode="0.00E+00">
                  <c:v>4.1818600000000002E-4</c:v>
                </c:pt>
                <c:pt idx="125135" formatCode="0.00E+00">
                  <c:v>3.2737E-4</c:v>
                </c:pt>
                <c:pt idx="125136" formatCode="0.00E+00">
                  <c:v>2.3694499999999999E-4</c:v>
                </c:pt>
                <c:pt idx="125137" formatCode="0.00E+00">
                  <c:v>1.4699099999999999E-4</c:v>
                </c:pt>
                <c:pt idx="125138" formatCode="0.00E+00">
                  <c:v>5.7591299999999999E-5</c:v>
                </c:pt>
                <c:pt idx="125139" formatCode="0.00E+00">
                  <c:v>-3.1176600000000002E-5</c:v>
                </c:pt>
                <c:pt idx="125140" formatCode="0.00E+00">
                  <c:v>-1.19234E-4</c:v>
                </c:pt>
                <c:pt idx="125141" formatCode="0.00E+00">
                  <c:v>-2.06505E-4</c:v>
                </c:pt>
                <c:pt idx="125142" formatCode="0.00E+00">
                  <c:v>-2.9291300000000001E-4</c:v>
                </c:pt>
                <c:pt idx="125143" formatCode="0.00E+00">
                  <c:v>-3.7838599999999998E-4</c:v>
                </c:pt>
                <c:pt idx="125144" formatCode="0.00E+00">
                  <c:v>-4.6285199999999998E-4</c:v>
                </c:pt>
                <c:pt idx="125145" formatCode="0.00E+00">
                  <c:v>-5.4624000000000003E-4</c:v>
                </c:pt>
                <c:pt idx="125146" formatCode="0.00E+00">
                  <c:v>-6.2848299999999999E-4</c:v>
                </c:pt>
                <c:pt idx="125147" formatCode="0.00E+00">
                  <c:v>-7.0951399999999996E-4</c:v>
                </c:pt>
                <c:pt idx="125148" formatCode="0.00E+00">
                  <c:v>-7.8926799999999998E-4</c:v>
                </c:pt>
                <c:pt idx="125149" formatCode="0.00E+00">
                  <c:v>-8.6768399999999997E-4</c:v>
                </c:pt>
                <c:pt idx="125150" formatCode="0.00E+00">
                  <c:v>-9.4470000000000003E-4</c:v>
                </c:pt>
                <c:pt idx="125151" formatCode="0.00E+00">
                  <c:v>-1.02026E-3</c:v>
                </c:pt>
                <c:pt idx="125152" formatCode="0.00E+00">
                  <c:v>-1.0943000000000001E-3</c:v>
                </c:pt>
                <c:pt idx="125153" formatCode="0.00E+00">
                  <c:v>-1.1667800000000001E-3</c:v>
                </c:pt>
                <c:pt idx="125154" formatCode="0.00E+00">
                  <c:v>-1.23763E-3</c:v>
                </c:pt>
                <c:pt idx="125155" formatCode="0.00E+00">
                  <c:v>-1.30682E-3</c:v>
                </c:pt>
                <c:pt idx="125156" formatCode="0.00E+00">
                  <c:v>-1.3742800000000001E-3</c:v>
                </c:pt>
                <c:pt idx="125157" formatCode="0.00E+00">
                  <c:v>-1.4399899999999999E-3</c:v>
                </c:pt>
                <c:pt idx="125158" formatCode="0.00E+00">
                  <c:v>-1.5038899999999999E-3</c:v>
                </c:pt>
                <c:pt idx="125159" formatCode="0.00E+00">
                  <c:v>-1.56594E-3</c:v>
                </c:pt>
                <c:pt idx="125160" formatCode="0.00E+00">
                  <c:v>-1.6261100000000001E-3</c:v>
                </c:pt>
                <c:pt idx="125161" formatCode="0.00E+00">
                  <c:v>-1.68435E-3</c:v>
                </c:pt>
                <c:pt idx="125162" formatCode="0.00E+00">
                  <c:v>-1.7406500000000001E-3</c:v>
                </c:pt>
                <c:pt idx="125163" formatCode="0.00E+00">
                  <c:v>-1.79495E-3</c:v>
                </c:pt>
                <c:pt idx="125164" formatCode="0.00E+00">
                  <c:v>-1.8472499999999999E-3</c:v>
                </c:pt>
                <c:pt idx="125165" formatCode="0.00E+00">
                  <c:v>-1.8975000000000001E-3</c:v>
                </c:pt>
                <c:pt idx="125166" formatCode="0.00E+00">
                  <c:v>-1.9456899999999999E-3</c:v>
                </c:pt>
                <c:pt idx="125167" formatCode="0.00E+00">
                  <c:v>-1.9918000000000002E-3</c:v>
                </c:pt>
                <c:pt idx="125168" formatCode="0.00E+00">
                  <c:v>-2.0357999999999999E-3</c:v>
                </c:pt>
                <c:pt idx="125169" formatCode="0.00E+00">
                  <c:v>-2.0776700000000002E-3</c:v>
                </c:pt>
                <c:pt idx="125170" formatCode="0.00E+00">
                  <c:v>-2.1174200000000001E-3</c:v>
                </c:pt>
                <c:pt idx="125171" formatCode="0.00E+00">
                  <c:v>-2.1550100000000002E-3</c:v>
                </c:pt>
                <c:pt idx="125172" formatCode="0.00E+00">
                  <c:v>-2.19045E-3</c:v>
                </c:pt>
                <c:pt idx="125173" formatCode="0.00E+00">
                  <c:v>-2.2237200000000002E-3</c:v>
                </c:pt>
                <c:pt idx="125174" formatCode="0.00E+00">
                  <c:v>-2.2548300000000002E-3</c:v>
                </c:pt>
                <c:pt idx="125175" formatCode="0.00E+00">
                  <c:v>-2.2837600000000001E-3</c:v>
                </c:pt>
                <c:pt idx="125176" formatCode="0.00E+00">
                  <c:v>-2.31051E-3</c:v>
                </c:pt>
                <c:pt idx="125177" formatCode="0.00E+00">
                  <c:v>-2.3351000000000001E-3</c:v>
                </c:pt>
                <c:pt idx="125178" formatCode="0.00E+00">
                  <c:v>-2.3575200000000001E-3</c:v>
                </c:pt>
                <c:pt idx="125179" formatCode="0.00E+00">
                  <c:v>-2.37777E-3</c:v>
                </c:pt>
                <c:pt idx="125180" formatCode="0.00E+00">
                  <c:v>-2.39588E-3</c:v>
                </c:pt>
                <c:pt idx="125181" formatCode="0.00E+00">
                  <c:v>-2.4118400000000002E-3</c:v>
                </c:pt>
                <c:pt idx="125182" formatCode="0.00E+00">
                  <c:v>-2.4256600000000001E-3</c:v>
                </c:pt>
                <c:pt idx="125183" formatCode="0.00E+00">
                  <c:v>-2.4373699999999999E-3</c:v>
                </c:pt>
                <c:pt idx="125184" formatCode="0.00E+00">
                  <c:v>-2.4469800000000001E-3</c:v>
                </c:pt>
                <c:pt idx="125185" formatCode="0.00E+00">
                  <c:v>-2.45451E-3</c:v>
                </c:pt>
                <c:pt idx="125186" formatCode="0.00E+00">
                  <c:v>-2.4599700000000001E-3</c:v>
                </c:pt>
                <c:pt idx="125187" formatCode="0.00E+00">
                  <c:v>-2.4633900000000002E-3</c:v>
                </c:pt>
                <c:pt idx="125188" formatCode="0.00E+00">
                  <c:v>-2.4647800000000002E-3</c:v>
                </c:pt>
                <c:pt idx="125189" formatCode="0.00E+00">
                  <c:v>-2.4641899999999998E-3</c:v>
                </c:pt>
                <c:pt idx="125190" formatCode="0.00E+00">
                  <c:v>-2.4616199999999999E-3</c:v>
                </c:pt>
                <c:pt idx="125191" formatCode="0.00E+00">
                  <c:v>-2.4571200000000001E-3</c:v>
                </c:pt>
                <c:pt idx="125192" formatCode="0.00E+00">
                  <c:v>-2.4507000000000001E-3</c:v>
                </c:pt>
                <c:pt idx="125193" formatCode="0.00E+00">
                  <c:v>-2.4424099999999999E-3</c:v>
                </c:pt>
                <c:pt idx="125194" formatCode="0.00E+00">
                  <c:v>-2.4322699999999998E-3</c:v>
                </c:pt>
                <c:pt idx="125195" formatCode="0.00E+00">
                  <c:v>-2.4203100000000002E-3</c:v>
                </c:pt>
                <c:pt idx="125196" formatCode="0.00E+00">
                  <c:v>-2.4065699999999998E-3</c:v>
                </c:pt>
                <c:pt idx="125197" formatCode="0.00E+00">
                  <c:v>-2.3910899999999998E-3</c:v>
                </c:pt>
                <c:pt idx="125198" formatCode="0.00E+00">
                  <c:v>-2.3739099999999999E-3</c:v>
                </c:pt>
                <c:pt idx="125199" formatCode="0.00E+00">
                  <c:v>-2.35506E-3</c:v>
                </c:pt>
                <c:pt idx="125200" formatCode="0.00E+00">
                  <c:v>-2.3345699999999998E-3</c:v>
                </c:pt>
                <c:pt idx="125201" formatCode="0.00E+00">
                  <c:v>-2.3124999999999999E-3</c:v>
                </c:pt>
                <c:pt idx="125202" formatCode="0.00E+00">
                  <c:v>-2.2888800000000001E-3</c:v>
                </c:pt>
                <c:pt idx="125203" formatCode="0.00E+00">
                  <c:v>-2.2637600000000001E-3</c:v>
                </c:pt>
                <c:pt idx="125204" formatCode="0.00E+00">
                  <c:v>-2.2371700000000001E-3</c:v>
                </c:pt>
                <c:pt idx="125205" formatCode="0.00E+00">
                  <c:v>-2.20915E-3</c:v>
                </c:pt>
                <c:pt idx="125206" formatCode="0.00E+00">
                  <c:v>-2.1797700000000001E-3</c:v>
                </c:pt>
                <c:pt idx="125207" formatCode="0.00E+00">
                  <c:v>-2.14905E-3</c:v>
                </c:pt>
                <c:pt idx="125208" formatCode="0.00E+00">
                  <c:v>-2.1170400000000002E-3</c:v>
                </c:pt>
                <c:pt idx="125209" formatCode="0.00E+00">
                  <c:v>-2.0837799999999999E-3</c:v>
                </c:pt>
                <c:pt idx="125210" formatCode="0.00E+00">
                  <c:v>-2.0493299999999998E-3</c:v>
                </c:pt>
                <c:pt idx="125211" formatCode="0.00E+00">
                  <c:v>-2.01373E-3</c:v>
                </c:pt>
                <c:pt idx="125212" formatCode="0.00E+00">
                  <c:v>-1.9770199999999999E-3</c:v>
                </c:pt>
                <c:pt idx="125213" formatCode="0.00E+00">
                  <c:v>-1.9392599999999999E-3</c:v>
                </c:pt>
                <c:pt idx="125214" formatCode="0.00E+00">
                  <c:v>-1.90048E-3</c:v>
                </c:pt>
                <c:pt idx="125215" formatCode="0.00E+00">
                  <c:v>-1.8607299999999999E-3</c:v>
                </c:pt>
                <c:pt idx="125216" formatCode="0.00E+00">
                  <c:v>-1.8200600000000001E-3</c:v>
                </c:pt>
                <c:pt idx="125217" formatCode="0.00E+00">
                  <c:v>-1.7785100000000001E-3</c:v>
                </c:pt>
                <c:pt idx="125218" formatCode="0.00E+00">
                  <c:v>-1.7361399999999999E-3</c:v>
                </c:pt>
                <c:pt idx="125219" formatCode="0.00E+00">
                  <c:v>-1.6929899999999999E-3</c:v>
                </c:pt>
                <c:pt idx="125220" formatCode="0.00E+00">
                  <c:v>-1.6490999999999999E-3</c:v>
                </c:pt>
                <c:pt idx="125221" formatCode="0.00E+00">
                  <c:v>-1.60451E-3</c:v>
                </c:pt>
                <c:pt idx="125222" formatCode="0.00E+00">
                  <c:v>-1.5592799999999999E-3</c:v>
                </c:pt>
                <c:pt idx="125223" formatCode="0.00E+00">
                  <c:v>-1.51345E-3</c:v>
                </c:pt>
                <c:pt idx="125224" formatCode="0.00E+00">
                  <c:v>-1.46707E-3</c:v>
                </c:pt>
                <c:pt idx="125225" formatCode="0.00E+00">
                  <c:v>-1.4201699999999999E-3</c:v>
                </c:pt>
                <c:pt idx="125226" formatCode="0.00E+00">
                  <c:v>-1.3728E-3</c:v>
                </c:pt>
                <c:pt idx="125227" formatCode="0.00E+00">
                  <c:v>-1.325E-3</c:v>
                </c:pt>
                <c:pt idx="125228" formatCode="0.00E+00">
                  <c:v>-1.2768300000000001E-3</c:v>
                </c:pt>
                <c:pt idx="125229" formatCode="0.00E+00">
                  <c:v>-1.22831E-3</c:v>
                </c:pt>
                <c:pt idx="125230" formatCode="0.00E+00">
                  <c:v>-1.1794900000000001E-3</c:v>
                </c:pt>
                <c:pt idx="125231" formatCode="0.00E+00">
                  <c:v>-1.1304100000000001E-3</c:v>
                </c:pt>
                <c:pt idx="125232" formatCode="0.00E+00">
                  <c:v>-1.0811099999999999E-3</c:v>
                </c:pt>
                <c:pt idx="125233" formatCode="0.00E+00">
                  <c:v>-1.03163E-3</c:v>
                </c:pt>
                <c:pt idx="125234" formatCode="0.00E+00">
                  <c:v>-9.8200200000000005E-4</c:v>
                </c:pt>
                <c:pt idx="125235" formatCode="0.00E+00">
                  <c:v>-9.3227399999999997E-4</c:v>
                </c:pt>
                <c:pt idx="125236" formatCode="0.00E+00">
                  <c:v>-8.8247800000000002E-4</c:v>
                </c:pt>
                <c:pt idx="125237" formatCode="0.00E+00">
                  <c:v>-8.3264999999999999E-4</c:v>
                </c:pt>
                <c:pt idx="125238" formatCode="0.00E+00">
                  <c:v>-7.8282600000000003E-4</c:v>
                </c:pt>
                <c:pt idx="125239" formatCode="0.00E+00">
                  <c:v>-7.3304000000000002E-4</c:v>
                </c:pt>
                <c:pt idx="125240" formatCode="0.00E+00">
                  <c:v>-6.8332600000000005E-4</c:v>
                </c:pt>
                <c:pt idx="125241" formatCode="0.00E+00">
                  <c:v>-6.3371599999999999E-4</c:v>
                </c:pt>
                <c:pt idx="125242" formatCode="0.00E+00">
                  <c:v>-5.8424200000000001E-4</c:v>
                </c:pt>
                <c:pt idx="125243" formatCode="0.00E+00">
                  <c:v>-5.3493499999999995E-4</c:v>
                </c:pt>
                <c:pt idx="125244" formatCode="0.00E+00">
                  <c:v>-4.8582600000000002E-4</c:v>
                </c:pt>
                <c:pt idx="125245" formatCode="0.00E+00">
                  <c:v>-4.3694200000000001E-4</c:v>
                </c:pt>
                <c:pt idx="125246" formatCode="0.00E+00">
                  <c:v>-3.8831299999999999E-4</c:v>
                </c:pt>
                <c:pt idx="125247" formatCode="0.00E+00">
                  <c:v>-3.3996599999999998E-4</c:v>
                </c:pt>
                <c:pt idx="125248" formatCode="0.00E+00">
                  <c:v>-2.9192600000000002E-4</c:v>
                </c:pt>
                <c:pt idx="125249" formatCode="0.00E+00">
                  <c:v>-2.4422099999999998E-4</c:v>
                </c:pt>
                <c:pt idx="125250" formatCode="0.00E+00">
                  <c:v>-1.9687400000000001E-4</c:v>
                </c:pt>
                <c:pt idx="125251" formatCode="0.00E+00">
                  <c:v>-1.4990899999999999E-4</c:v>
                </c:pt>
                <c:pt idx="125252" formatCode="0.00E+00">
                  <c:v>-1.03349E-4</c:v>
                </c:pt>
                <c:pt idx="125253" formatCode="0.00E+00">
                  <c:v>-5.7216400000000003E-5</c:v>
                </c:pt>
                <c:pt idx="125254" formatCode="0.00E+00">
                  <c:v>-1.1531299999999999E-5</c:v>
                </c:pt>
                <c:pt idx="125255" formatCode="0.00E+00">
                  <c:v>3.3685600000000002E-5</c:v>
                </c:pt>
                <c:pt idx="125256" formatCode="0.00E+00">
                  <c:v>7.8414899999999994E-5</c:v>
                </c:pt>
                <c:pt idx="125257" formatCode="0.00E+00">
                  <c:v>1.22638E-4</c:v>
                </c:pt>
                <c:pt idx="125258" formatCode="0.00E+00">
                  <c:v>1.6633800000000001E-4</c:v>
                </c:pt>
                <c:pt idx="125259" formatCode="0.00E+00">
                  <c:v>2.0949599999999999E-4</c:v>
                </c:pt>
                <c:pt idx="125260" formatCode="0.00E+00">
                  <c:v>2.5209800000000002E-4</c:v>
                </c:pt>
                <c:pt idx="125261" formatCode="0.00E+00">
                  <c:v>2.94128E-4</c:v>
                </c:pt>
                <c:pt idx="125262" formatCode="0.00E+00">
                  <c:v>3.35571E-4</c:v>
                </c:pt>
                <c:pt idx="125263" formatCode="0.00E+00">
                  <c:v>3.7641399999999999E-4</c:v>
                </c:pt>
                <c:pt idx="125264" formatCode="0.00E+00">
                  <c:v>4.1664300000000002E-4</c:v>
                </c:pt>
                <c:pt idx="125265" formatCode="0.00E+00">
                  <c:v>4.56246E-4</c:v>
                </c:pt>
                <c:pt idx="125266" formatCode="0.00E+00">
                  <c:v>4.9521099999999996E-4</c:v>
                </c:pt>
                <c:pt idx="125267" formatCode="0.00E+00">
                  <c:v>5.33527E-4</c:v>
                </c:pt>
                <c:pt idx="125268" formatCode="0.00E+00">
                  <c:v>5.7118399999999997E-4</c:v>
                </c:pt>
                <c:pt idx="125269" formatCode="0.00E+00">
                  <c:v>6.0817100000000002E-4</c:v>
                </c:pt>
                <c:pt idx="125270" formatCode="0.00E+00">
                  <c:v>6.4448100000000003E-4</c:v>
                </c:pt>
                <c:pt idx="125271" formatCode="0.00E+00">
                  <c:v>6.8010300000000004E-4</c:v>
                </c:pt>
                <c:pt idx="125272" formatCode="0.00E+00">
                  <c:v>7.1502999999999996E-4</c:v>
                </c:pt>
                <c:pt idx="125273" formatCode="0.00E+00">
                  <c:v>7.4925299999999996E-4</c:v>
                </c:pt>
                <c:pt idx="125274" formatCode="0.00E+00">
                  <c:v>7.8276699999999997E-4</c:v>
                </c:pt>
                <c:pt idx="125275" formatCode="0.00E+00">
                  <c:v>8.1556399999999996E-4</c:v>
                </c:pt>
                <c:pt idx="125276" formatCode="0.00E+00">
                  <c:v>8.4763899999999997E-4</c:v>
                </c:pt>
                <c:pt idx="125277" formatCode="0.00E+00">
                  <c:v>8.7898399999999997E-4</c:v>
                </c:pt>
                <c:pt idx="125278" formatCode="0.00E+00">
                  <c:v>9.0959500000000002E-4</c:v>
                </c:pt>
                <c:pt idx="125279" formatCode="0.00E+00">
                  <c:v>9.3946800000000005E-4</c:v>
                </c:pt>
                <c:pt idx="125280" formatCode="0.00E+00">
                  <c:v>9.6859599999999995E-4</c:v>
                </c:pt>
                <c:pt idx="125281" formatCode="0.00E+00">
                  <c:v>9.969759999999999E-4</c:v>
                </c:pt>
                <c:pt idx="125282" formatCode="0.00E+00">
                  <c:v>1.0246000000000001E-3</c:v>
                </c:pt>
                <c:pt idx="125283" formatCode="0.00E+00">
                  <c:v>1.05148E-3</c:v>
                </c:pt>
                <c:pt idx="125284" formatCode="0.00E+00">
                  <c:v>1.07759E-3</c:v>
                </c:pt>
                <c:pt idx="125285" formatCode="0.00E+00">
                  <c:v>1.10294E-3</c:v>
                </c:pt>
                <c:pt idx="125286" formatCode="0.00E+00">
                  <c:v>1.1275199999999999E-3</c:v>
                </c:pt>
                <c:pt idx="125287" formatCode="0.00E+00">
                  <c:v>1.15134E-3</c:v>
                </c:pt>
                <c:pt idx="125288" formatCode="0.00E+00">
                  <c:v>1.17438E-3</c:v>
                </c:pt>
                <c:pt idx="125289" formatCode="0.00E+00">
                  <c:v>1.1966500000000001E-3</c:v>
                </c:pt>
                <c:pt idx="125290" formatCode="0.00E+00">
                  <c:v>1.2181500000000001E-3</c:v>
                </c:pt>
                <c:pt idx="125291" formatCode="0.00E+00">
                  <c:v>1.23886E-3</c:v>
                </c:pt>
                <c:pt idx="125292" formatCode="0.00E+00">
                  <c:v>1.2588E-3</c:v>
                </c:pt>
                <c:pt idx="125293" formatCode="0.00E+00">
                  <c:v>1.2779600000000001E-3</c:v>
                </c:pt>
                <c:pt idx="125294" formatCode="0.00E+00">
                  <c:v>1.2963300000000001E-3</c:v>
                </c:pt>
                <c:pt idx="125295" formatCode="0.00E+00">
                  <c:v>1.3139099999999999E-3</c:v>
                </c:pt>
                <c:pt idx="125296" formatCode="0.00E+00">
                  <c:v>1.3307099999999999E-3</c:v>
                </c:pt>
                <c:pt idx="125297" formatCode="0.00E+00">
                  <c:v>1.34672E-3</c:v>
                </c:pt>
                <c:pt idx="125298" formatCode="0.00E+00">
                  <c:v>1.3619299999999999E-3</c:v>
                </c:pt>
                <c:pt idx="125299" formatCode="0.00E+00">
                  <c:v>1.3763600000000001E-3</c:v>
                </c:pt>
                <c:pt idx="125300" formatCode="0.00E+00">
                  <c:v>1.38999E-3</c:v>
                </c:pt>
                <c:pt idx="125301" formatCode="0.00E+00">
                  <c:v>1.4028300000000001E-3</c:v>
                </c:pt>
                <c:pt idx="125302" formatCode="0.00E+00">
                  <c:v>1.4148699999999999E-3</c:v>
                </c:pt>
                <c:pt idx="125303" formatCode="0.00E+00">
                  <c:v>1.42611E-3</c:v>
                </c:pt>
                <c:pt idx="125304" formatCode="0.00E+00">
                  <c:v>1.43655E-3</c:v>
                </c:pt>
                <c:pt idx="125305" formatCode="0.00E+00">
                  <c:v>1.44619E-3</c:v>
                </c:pt>
                <c:pt idx="125306" formatCode="0.00E+00">
                  <c:v>1.45502E-3</c:v>
                </c:pt>
                <c:pt idx="125307" formatCode="0.00E+00">
                  <c:v>1.46306E-3</c:v>
                </c:pt>
                <c:pt idx="125308" formatCode="0.00E+00">
                  <c:v>1.47028E-3</c:v>
                </c:pt>
                <c:pt idx="125309" formatCode="0.00E+00">
                  <c:v>1.4767000000000001E-3</c:v>
                </c:pt>
                <c:pt idx="125310" formatCode="0.00E+00">
                  <c:v>1.4823200000000001E-3</c:v>
                </c:pt>
                <c:pt idx="125311" formatCode="0.00E+00">
                  <c:v>1.48712E-3</c:v>
                </c:pt>
                <c:pt idx="125312" formatCode="0.00E+00">
                  <c:v>1.4911099999999999E-3</c:v>
                </c:pt>
                <c:pt idx="125313" formatCode="0.00E+00">
                  <c:v>1.4942899999999999E-3</c:v>
                </c:pt>
                <c:pt idx="125314" formatCode="0.00E+00">
                  <c:v>1.49665E-3</c:v>
                </c:pt>
                <c:pt idx="125315" formatCode="0.00E+00">
                  <c:v>1.49821E-3</c:v>
                </c:pt>
                <c:pt idx="125316" formatCode="0.00E+00">
                  <c:v>1.49894E-3</c:v>
                </c:pt>
                <c:pt idx="125317" formatCode="0.00E+00">
                  <c:v>1.4988600000000001E-3</c:v>
                </c:pt>
                <c:pt idx="125318" formatCode="0.00E+00">
                  <c:v>1.49796E-3</c:v>
                </c:pt>
                <c:pt idx="125319" formatCode="0.00E+00">
                  <c:v>1.49624E-3</c:v>
                </c:pt>
                <c:pt idx="125320" formatCode="0.00E+00">
                  <c:v>1.4936999999999999E-3</c:v>
                </c:pt>
                <c:pt idx="125321" formatCode="0.00E+00">
                  <c:v>1.4903399999999999E-3</c:v>
                </c:pt>
                <c:pt idx="125322" formatCode="0.00E+00">
                  <c:v>1.48616E-3</c:v>
                </c:pt>
                <c:pt idx="125323" formatCode="0.00E+00">
                  <c:v>1.48116E-3</c:v>
                </c:pt>
                <c:pt idx="125324" formatCode="0.00E+00">
                  <c:v>1.47533E-3</c:v>
                </c:pt>
                <c:pt idx="125325" formatCode="0.00E+00">
                  <c:v>1.4686899999999999E-3</c:v>
                </c:pt>
                <c:pt idx="125326" formatCode="0.00E+00">
                  <c:v>1.4612200000000001E-3</c:v>
                </c:pt>
                <c:pt idx="125327" formatCode="0.00E+00">
                  <c:v>1.45294E-3</c:v>
                </c:pt>
                <c:pt idx="125328" formatCode="0.00E+00">
                  <c:v>1.4438299999999999E-3</c:v>
                </c:pt>
                <c:pt idx="125329" formatCode="0.00E+00">
                  <c:v>1.4339000000000001E-3</c:v>
                </c:pt>
                <c:pt idx="125330" formatCode="0.00E+00">
                  <c:v>1.4231599999999999E-3</c:v>
                </c:pt>
                <c:pt idx="125331" formatCode="0.00E+00">
                  <c:v>1.4116000000000001E-3</c:v>
                </c:pt>
                <c:pt idx="125332" formatCode="0.00E+00">
                  <c:v>1.3992200000000001E-3</c:v>
                </c:pt>
                <c:pt idx="125333" formatCode="0.00E+00">
                  <c:v>1.3860299999999999E-3</c:v>
                </c:pt>
                <c:pt idx="125334" formatCode="0.00E+00">
                  <c:v>1.37203E-3</c:v>
                </c:pt>
                <c:pt idx="125335" formatCode="0.00E+00">
                  <c:v>1.3572199999999999E-3</c:v>
                </c:pt>
                <c:pt idx="125336" formatCode="0.00E+00">
                  <c:v>1.34161E-3</c:v>
                </c:pt>
                <c:pt idx="125337" formatCode="0.00E+00">
                  <c:v>1.32519E-3</c:v>
                </c:pt>
                <c:pt idx="125338" formatCode="0.00E+00">
                  <c:v>1.30798E-3</c:v>
                </c:pt>
                <c:pt idx="125339" formatCode="0.00E+00">
                  <c:v>1.28998E-3</c:v>
                </c:pt>
                <c:pt idx="125340" formatCode="0.00E+00">
                  <c:v>1.27119E-3</c:v>
                </c:pt>
                <c:pt idx="125341" formatCode="0.00E+00">
                  <c:v>1.25161E-3</c:v>
                </c:pt>
                <c:pt idx="125342" formatCode="0.00E+00">
                  <c:v>1.23127E-3</c:v>
                </c:pt>
                <c:pt idx="125343" formatCode="0.00E+00">
                  <c:v>1.2101499999999999E-3</c:v>
                </c:pt>
                <c:pt idx="125344" formatCode="0.00E+00">
                  <c:v>1.18826E-3</c:v>
                </c:pt>
                <c:pt idx="125345" formatCode="0.00E+00">
                  <c:v>1.16563E-3</c:v>
                </c:pt>
                <c:pt idx="125346" formatCode="0.00E+00">
                  <c:v>1.1422400000000001E-3</c:v>
                </c:pt>
                <c:pt idx="125347" formatCode="0.00E+00">
                  <c:v>1.11812E-3</c:v>
                </c:pt>
                <c:pt idx="125348" formatCode="0.00E+00">
                  <c:v>1.0932699999999999E-3</c:v>
                </c:pt>
                <c:pt idx="125349" formatCode="0.00E+00">
                  <c:v>1.0677E-3</c:v>
                </c:pt>
                <c:pt idx="125350" formatCode="0.00E+00">
                  <c:v>1.0414199999999999E-3</c:v>
                </c:pt>
                <c:pt idx="125351" formatCode="0.00E+00">
                  <c:v>1.0144399999999999E-3</c:v>
                </c:pt>
                <c:pt idx="125352" formatCode="0.00E+00">
                  <c:v>9.8677300000000003E-4</c:v>
                </c:pt>
                <c:pt idx="125353" formatCode="0.00E+00">
                  <c:v>9.5843499999999999E-4</c:v>
                </c:pt>
                <c:pt idx="125354" formatCode="0.00E+00">
                  <c:v>9.2943699999999997E-4</c:v>
                </c:pt>
                <c:pt idx="125355" formatCode="0.00E+00">
                  <c:v>8.9979199999999995E-4</c:v>
                </c:pt>
                <c:pt idx="125356" formatCode="0.00E+00">
                  <c:v>8.6951499999999996E-4</c:v>
                </c:pt>
                <c:pt idx="125357" formatCode="0.00E+00">
                  <c:v>8.3862100000000001E-4</c:v>
                </c:pt>
                <c:pt idx="125358" formatCode="0.00E+00">
                  <c:v>8.0712600000000002E-4</c:v>
                </c:pt>
                <c:pt idx="125359" formatCode="0.00E+00">
                  <c:v>7.7504600000000005E-4</c:v>
                </c:pt>
                <c:pt idx="125360" formatCode="0.00E+00">
                  <c:v>7.4239900000000003E-4</c:v>
                </c:pt>
                <c:pt idx="125361" formatCode="0.00E+00">
                  <c:v>7.0920200000000003E-4</c:v>
                </c:pt>
                <c:pt idx="125362" formatCode="0.00E+00">
                  <c:v>6.7547500000000003E-4</c:v>
                </c:pt>
                <c:pt idx="125363" formatCode="0.00E+00">
                  <c:v>6.4123700000000001E-4</c:v>
                </c:pt>
                <c:pt idx="125364" formatCode="0.00E+00">
                  <c:v>6.0650700000000005E-4</c:v>
                </c:pt>
                <c:pt idx="125365" formatCode="0.00E+00">
                  <c:v>5.7130600000000005E-4</c:v>
                </c:pt>
                <c:pt idx="125366" formatCode="0.00E+00">
                  <c:v>5.3565600000000002E-4</c:v>
                </c:pt>
                <c:pt idx="125367" formatCode="0.00E+00">
                  <c:v>4.9958000000000001E-4</c:v>
                </c:pt>
                <c:pt idx="125368" formatCode="0.00E+00">
                  <c:v>4.6309900000000002E-4</c:v>
                </c:pt>
                <c:pt idx="125369" formatCode="0.00E+00">
                  <c:v>4.2623699999999999E-4</c:v>
                </c:pt>
                <c:pt idx="125370" formatCode="0.00E+00">
                  <c:v>3.89019E-4</c:v>
                </c:pt>
                <c:pt idx="125371" formatCode="0.00E+00">
                  <c:v>3.5146899999999998E-4</c:v>
                </c:pt>
                <c:pt idx="125372" formatCode="0.00E+00">
                  <c:v>3.1361300000000002E-4</c:v>
                </c:pt>
                <c:pt idx="125373" formatCode="0.00E+00">
                  <c:v>2.7547599999999998E-4</c:v>
                </c:pt>
                <c:pt idx="125374" formatCode="0.00E+00">
                  <c:v>2.37085E-4</c:v>
                </c:pt>
                <c:pt idx="125375" formatCode="0.00E+00">
                  <c:v>1.9846800000000001E-4</c:v>
                </c:pt>
                <c:pt idx="125376" formatCode="0.00E+00">
                  <c:v>1.5965200000000001E-4</c:v>
                </c:pt>
                <c:pt idx="125377" formatCode="0.00E+00">
                  <c:v>1.20665E-4</c:v>
                </c:pt>
                <c:pt idx="125378" formatCode="0.00E+00">
                  <c:v>8.15362E-5</c:v>
                </c:pt>
                <c:pt idx="125379" formatCode="0.00E+00">
                  <c:v>4.2295000000000001E-5</c:v>
                </c:pt>
                <c:pt idx="125380" formatCode="0.00E+00">
                  <c:v>2.9711600000000002E-6</c:v>
                </c:pt>
                <c:pt idx="125381" formatCode="0.00E+00">
                  <c:v>-3.6405200000000002E-5</c:v>
                </c:pt>
                <c:pt idx="125382" formatCode="0.00E+00">
                  <c:v>-7.5803399999999993E-5</c:v>
                </c:pt>
                <c:pt idx="125383" formatCode="0.00E+00">
                  <c:v>-1.15192E-4</c:v>
                </c:pt>
                <c:pt idx="125384" formatCode="0.00E+00">
                  <c:v>-1.5454100000000001E-4</c:v>
                </c:pt>
                <c:pt idx="125385" formatCode="0.00E+00">
                  <c:v>-1.9381699999999999E-4</c:v>
                </c:pt>
                <c:pt idx="125386" formatCode="0.00E+00">
                  <c:v>-2.3298899999999999E-4</c:v>
                </c:pt>
                <c:pt idx="125387" formatCode="0.00E+00">
                  <c:v>-2.72024E-4</c:v>
                </c:pt>
                <c:pt idx="125388" formatCode="0.00E+00">
                  <c:v>-3.1089000000000003E-4</c:v>
                </c:pt>
                <c:pt idx="125389" formatCode="0.00E+00">
                  <c:v>-3.4955400000000002E-4</c:v>
                </c:pt>
                <c:pt idx="125390" formatCode="0.00E+00">
                  <c:v>-3.87983E-4</c:v>
                </c:pt>
                <c:pt idx="125391" formatCode="0.00E+00">
                  <c:v>-4.2614399999999999E-4</c:v>
                </c:pt>
                <c:pt idx="125392" formatCode="0.00E+00">
                  <c:v>-4.6400499999999997E-4</c:v>
                </c:pt>
                <c:pt idx="125393" formatCode="0.00E+00">
                  <c:v>-5.0153100000000005E-4</c:v>
                </c:pt>
                <c:pt idx="125394" formatCode="0.00E+00">
                  <c:v>-5.3868999999999998E-4</c:v>
                </c:pt>
                <c:pt idx="125395" formatCode="0.00E+00">
                  <c:v>-5.7544900000000001E-4</c:v>
                </c:pt>
                <c:pt idx="125396" formatCode="0.00E+00">
                  <c:v>-6.1177400000000004E-4</c:v>
                </c:pt>
                <c:pt idx="125397" formatCode="0.00E+00">
                  <c:v>-6.4763199999999998E-4</c:v>
                </c:pt>
                <c:pt idx="125398" formatCode="0.00E+00">
                  <c:v>-6.8299099999999998E-4</c:v>
                </c:pt>
                <c:pt idx="125399" formatCode="0.00E+00">
                  <c:v>-7.1781799999999995E-4</c:v>
                </c:pt>
                <c:pt idx="125400" formatCode="0.00E+00">
                  <c:v>-7.5208100000000004E-4</c:v>
                </c:pt>
                <c:pt idx="125401" formatCode="0.00E+00">
                  <c:v>-7.8574700000000005E-4</c:v>
                </c:pt>
                <c:pt idx="125402" formatCode="0.00E+00">
                  <c:v>-8.1878500000000004E-4</c:v>
                </c:pt>
                <c:pt idx="125403" formatCode="0.00E+00">
                  <c:v>-8.5116200000000003E-4</c:v>
                </c:pt>
                <c:pt idx="125404" formatCode="0.00E+00">
                  <c:v>-8.82849E-4</c:v>
                </c:pt>
                <c:pt idx="125405" formatCode="0.00E+00">
                  <c:v>-9.1381299999999997E-4</c:v>
                </c:pt>
                <c:pt idx="125406" formatCode="0.00E+00">
                  <c:v>-9.4402600000000004E-4</c:v>
                </c:pt>
                <c:pt idx="125407" formatCode="0.00E+00">
                  <c:v>-9.7345699999999995E-4</c:v>
                </c:pt>
                <c:pt idx="125408" formatCode="0.00E+00">
                  <c:v>-1.00208E-3</c:v>
                </c:pt>
                <c:pt idx="125409" formatCode="0.00E+00">
                  <c:v>-1.0298600000000001E-3</c:v>
                </c:pt>
                <c:pt idx="125410" formatCode="0.00E+00">
                  <c:v>-1.0567700000000001E-3</c:v>
                </c:pt>
                <c:pt idx="125411" formatCode="0.00E+00">
                  <c:v>-1.0827899999999999E-3</c:v>
                </c:pt>
                <c:pt idx="125412" formatCode="0.00E+00">
                  <c:v>-1.10789E-3</c:v>
                </c:pt>
                <c:pt idx="125413" formatCode="0.00E+00">
                  <c:v>-1.1320499999999999E-3</c:v>
                </c:pt>
                <c:pt idx="125414" formatCode="0.00E+00">
                  <c:v>-1.1552299999999999E-3</c:v>
                </c:pt>
                <c:pt idx="125415" formatCode="0.00E+00">
                  <c:v>-1.17741E-3</c:v>
                </c:pt>
                <c:pt idx="125416" formatCode="0.00E+00">
                  <c:v>-1.1985800000000001E-3</c:v>
                </c:pt>
                <c:pt idx="125417" formatCode="0.00E+00">
                  <c:v>-1.21871E-3</c:v>
                </c:pt>
                <c:pt idx="125418" formatCode="0.00E+00">
                  <c:v>-1.23778E-3</c:v>
                </c:pt>
                <c:pt idx="125419" formatCode="0.00E+00">
                  <c:v>-1.2557600000000001E-3</c:v>
                </c:pt>
                <c:pt idx="125420" formatCode="0.00E+00">
                  <c:v>-1.27264E-3</c:v>
                </c:pt>
                <c:pt idx="125421" formatCode="0.00E+00">
                  <c:v>-1.2884000000000001E-3</c:v>
                </c:pt>
                <c:pt idx="125422" formatCode="0.00E+00">
                  <c:v>-1.3030299999999999E-3</c:v>
                </c:pt>
                <c:pt idx="125423" formatCode="0.00E+00">
                  <c:v>-1.3165E-3</c:v>
                </c:pt>
                <c:pt idx="125424" formatCode="0.00E+00">
                  <c:v>-1.3288E-3</c:v>
                </c:pt>
                <c:pt idx="125425" formatCode="0.00E+00">
                  <c:v>-1.3399200000000001E-3</c:v>
                </c:pt>
                <c:pt idx="125426" formatCode="0.00E+00">
                  <c:v>-1.3498500000000001E-3</c:v>
                </c:pt>
                <c:pt idx="125427" formatCode="0.00E+00">
                  <c:v>-1.3585699999999999E-3</c:v>
                </c:pt>
                <c:pt idx="125428" formatCode="0.00E+00">
                  <c:v>-1.36608E-3</c:v>
                </c:pt>
                <c:pt idx="125429" formatCode="0.00E+00">
                  <c:v>-1.37236E-3</c:v>
                </c:pt>
                <c:pt idx="125430" formatCode="0.00E+00">
                  <c:v>-1.3774099999999999E-3</c:v>
                </c:pt>
                <c:pt idx="125431" formatCode="0.00E+00">
                  <c:v>-1.3812200000000001E-3</c:v>
                </c:pt>
                <c:pt idx="125432" formatCode="0.00E+00">
                  <c:v>-1.38378E-3</c:v>
                </c:pt>
                <c:pt idx="125433" formatCode="0.00E+00">
                  <c:v>-1.3851E-3</c:v>
                </c:pt>
                <c:pt idx="125434" formatCode="0.00E+00">
                  <c:v>-1.38517E-3</c:v>
                </c:pt>
                <c:pt idx="125435" formatCode="0.00E+00">
                  <c:v>-1.3839900000000001E-3</c:v>
                </c:pt>
                <c:pt idx="125436" formatCode="0.00E+00">
                  <c:v>-1.38156E-3</c:v>
                </c:pt>
                <c:pt idx="125437" formatCode="0.00E+00">
                  <c:v>-1.37787E-3</c:v>
                </c:pt>
                <c:pt idx="125438" formatCode="0.00E+00">
                  <c:v>-1.37295E-3</c:v>
                </c:pt>
                <c:pt idx="125439" formatCode="0.00E+00">
                  <c:v>-1.3667799999999999E-3</c:v>
                </c:pt>
                <c:pt idx="125440" formatCode="0.00E+00">
                  <c:v>-1.3593800000000001E-3</c:v>
                </c:pt>
                <c:pt idx="125441" formatCode="0.00E+00">
                  <c:v>-1.35075E-3</c:v>
                </c:pt>
                <c:pt idx="125442" formatCode="0.00E+00">
                  <c:v>-1.3408999999999999E-3</c:v>
                </c:pt>
                <c:pt idx="125443" formatCode="0.00E+00">
                  <c:v>-1.3298400000000001E-3</c:v>
                </c:pt>
                <c:pt idx="125444" formatCode="0.00E+00">
                  <c:v>-1.3175800000000001E-3</c:v>
                </c:pt>
                <c:pt idx="125445" formatCode="0.00E+00">
                  <c:v>-1.3041400000000001E-3</c:v>
                </c:pt>
                <c:pt idx="125446" formatCode="0.00E+00">
                  <c:v>-1.2895300000000001E-3</c:v>
                </c:pt>
                <c:pt idx="125447" formatCode="0.00E+00">
                  <c:v>-1.2737600000000001E-3</c:v>
                </c:pt>
                <c:pt idx="125448" formatCode="0.00E+00">
                  <c:v>-1.2568499999999999E-3</c:v>
                </c:pt>
                <c:pt idx="125449" formatCode="0.00E+00">
                  <c:v>-1.2388099999999999E-3</c:v>
                </c:pt>
                <c:pt idx="125450" formatCode="0.00E+00">
                  <c:v>-1.2196799999999999E-3</c:v>
                </c:pt>
                <c:pt idx="125451" formatCode="0.00E+00">
                  <c:v>-1.19947E-3</c:v>
                </c:pt>
                <c:pt idx="125452" formatCode="0.00E+00">
                  <c:v>-1.17819E-3</c:v>
                </c:pt>
                <c:pt idx="125453" formatCode="0.00E+00">
                  <c:v>-1.15588E-3</c:v>
                </c:pt>
                <c:pt idx="125454" formatCode="0.00E+00">
                  <c:v>-1.13255E-3</c:v>
                </c:pt>
                <c:pt idx="125455" formatCode="0.00E+00">
                  <c:v>-1.1082399999999999E-3</c:v>
                </c:pt>
                <c:pt idx="125456" formatCode="0.00E+00">
                  <c:v>-1.0829699999999999E-3</c:v>
                </c:pt>
                <c:pt idx="125457" formatCode="0.00E+00">
                  <c:v>-1.0567599999999999E-3</c:v>
                </c:pt>
                <c:pt idx="125458" formatCode="0.00E+00">
                  <c:v>-1.02965E-3</c:v>
                </c:pt>
                <c:pt idx="125459" formatCode="0.00E+00">
                  <c:v>-1.0016599999999999E-3</c:v>
                </c:pt>
                <c:pt idx="125460" formatCode="0.00E+00">
                  <c:v>-9.7282599999999999E-4</c:v>
                </c:pt>
                <c:pt idx="125461" formatCode="0.00E+00">
                  <c:v>-9.4318099999999997E-4</c:v>
                </c:pt>
                <c:pt idx="125462" formatCode="0.00E+00">
                  <c:v>-9.1275600000000003E-4</c:v>
                </c:pt>
                <c:pt idx="125463" formatCode="0.00E+00">
                  <c:v>-8.8158400000000004E-4</c:v>
                </c:pt>
                <c:pt idx="125464" formatCode="0.00E+00">
                  <c:v>-8.497E-4</c:v>
                </c:pt>
                <c:pt idx="125465" formatCode="0.00E+00">
                  <c:v>-8.1713800000000002E-4</c:v>
                </c:pt>
                <c:pt idx="125466" formatCode="0.00E+00">
                  <c:v>-7.8393600000000005E-4</c:v>
                </c:pt>
                <c:pt idx="125467" formatCode="0.00E+00">
                  <c:v>-7.5012899999999999E-4</c:v>
                </c:pt>
                <c:pt idx="125468" formatCode="0.00E+00">
                  <c:v>-7.1575499999999999E-4</c:v>
                </c:pt>
                <c:pt idx="125469" formatCode="0.00E+00">
                  <c:v>-6.8085200000000002E-4</c:v>
                </c:pt>
                <c:pt idx="125470" formatCode="0.00E+00">
                  <c:v>-6.4545800000000001E-4</c:v>
                </c:pt>
                <c:pt idx="125471" formatCode="0.00E+00">
                  <c:v>-6.0961299999999995E-4</c:v>
                </c:pt>
                <c:pt idx="125472" formatCode="0.00E+00">
                  <c:v>-5.7335600000000002E-4</c:v>
                </c:pt>
                <c:pt idx="125473" formatCode="0.00E+00">
                  <c:v>-5.3672699999999997E-4</c:v>
                </c:pt>
                <c:pt idx="125474" formatCode="0.00E+00">
                  <c:v>-4.9976700000000003E-4</c:v>
                </c:pt>
                <c:pt idx="125475" formatCode="0.00E+00">
                  <c:v>-4.62516E-4</c:v>
                </c:pt>
                <c:pt idx="125476" formatCode="0.00E+00">
                  <c:v>-4.2501600000000001E-4</c:v>
                </c:pt>
                <c:pt idx="125477" formatCode="0.00E+00">
                  <c:v>-3.8730699999999998E-4</c:v>
                </c:pt>
                <c:pt idx="125478" formatCode="0.00E+00">
                  <c:v>-3.49432E-4</c:v>
                </c:pt>
                <c:pt idx="125479" formatCode="0.00E+00">
                  <c:v>-3.1143099999999998E-4</c:v>
                </c:pt>
                <c:pt idx="125480" formatCode="0.00E+00">
                  <c:v>-2.7334700000000001E-4</c:v>
                </c:pt>
                <c:pt idx="125481" formatCode="0.00E+00">
                  <c:v>-2.3522199999999999E-4</c:v>
                </c:pt>
                <c:pt idx="125482" formatCode="0.00E+00">
                  <c:v>-1.9709600000000001E-4</c:v>
                </c:pt>
                <c:pt idx="125483" formatCode="0.00E+00">
                  <c:v>-1.59011E-4</c:v>
                </c:pt>
                <c:pt idx="125484" formatCode="0.00E+00">
                  <c:v>-1.2100900000000001E-4</c:v>
                </c:pt>
                <c:pt idx="125485" formatCode="0.00E+00">
                  <c:v>-8.3132000000000003E-5</c:v>
                </c:pt>
                <c:pt idx="125486" formatCode="0.00E+00">
                  <c:v>-4.5419600000000001E-5</c:v>
                </c:pt>
                <c:pt idx="125487" formatCode="0.00E+00">
                  <c:v>-7.9129899999999996E-6</c:v>
                </c:pt>
                <c:pt idx="125488" formatCode="0.00E+00">
                  <c:v>2.93474E-5</c:v>
                </c:pt>
                <c:pt idx="125489" formatCode="0.00E+00">
                  <c:v>6.6321699999999999E-5</c:v>
                </c:pt>
                <c:pt idx="125490" formatCode="0.00E+00">
                  <c:v>1.0297E-4</c:v>
                </c:pt>
                <c:pt idx="125491" formatCode="0.00E+00">
                  <c:v>1.3925400000000001E-4</c:v>
                </c:pt>
                <c:pt idx="125492" formatCode="0.00E+00">
                  <c:v>1.75136E-4</c:v>
                </c:pt>
                <c:pt idx="125493" formatCode="0.00E+00">
                  <c:v>2.10576E-4</c:v>
                </c:pt>
                <c:pt idx="125494" formatCode="0.00E+00">
                  <c:v>2.4553800000000001E-4</c:v>
                </c:pt>
                <c:pt idx="125495" formatCode="0.00E+00">
                  <c:v>2.7998600000000003E-4</c:v>
                </c:pt>
                <c:pt idx="125496" formatCode="0.00E+00">
                  <c:v>3.1388299999999999E-4</c:v>
                </c:pt>
                <c:pt idx="125497" formatCode="0.00E+00">
                  <c:v>3.4719500000000001E-4</c:v>
                </c:pt>
                <c:pt idx="125498" formatCode="0.00E+00">
                  <c:v>3.7988799999999999E-4</c:v>
                </c:pt>
                <c:pt idx="125499" formatCode="0.00E+00">
                  <c:v>4.1192799999999999E-4</c:v>
                </c:pt>
                <c:pt idx="125500" formatCode="0.00E+00">
                  <c:v>4.4328400000000001E-4</c:v>
                </c:pt>
                <c:pt idx="125501" formatCode="0.00E+00">
                  <c:v>4.7392300000000001E-4</c:v>
                </c:pt>
                <c:pt idx="125502" formatCode="0.00E+00">
                  <c:v>5.0381500000000001E-4</c:v>
                </c:pt>
                <c:pt idx="125503" formatCode="0.00E+00">
                  <c:v>5.3293199999999996E-4</c:v>
                </c:pt>
                <c:pt idx="125504" formatCode="0.00E+00">
                  <c:v>5.6124500000000004E-4</c:v>
                </c:pt>
                <c:pt idx="125505" formatCode="0.00E+00">
                  <c:v>5.8872600000000003E-4</c:v>
                </c:pt>
                <c:pt idx="125506" formatCode="0.00E+00">
                  <c:v>6.1534999999999997E-4</c:v>
                </c:pt>
                <c:pt idx="125507" formatCode="0.00E+00">
                  <c:v>6.4109200000000001E-4</c:v>
                </c:pt>
                <c:pt idx="125508" formatCode="0.00E+00">
                  <c:v>6.6592799999999998E-4</c:v>
                </c:pt>
                <c:pt idx="125509" formatCode="0.00E+00">
                  <c:v>6.8983599999999999E-4</c:v>
                </c:pt>
                <c:pt idx="125510" formatCode="0.00E+00">
                  <c:v>7.1279399999999999E-4</c:v>
                </c:pt>
                <c:pt idx="125511" formatCode="0.00E+00">
                  <c:v>7.3478300000000003E-4</c:v>
                </c:pt>
                <c:pt idx="125512" formatCode="0.00E+00">
                  <c:v>7.5578500000000003E-4</c:v>
                </c:pt>
                <c:pt idx="125513" formatCode="0.00E+00">
                  <c:v>7.7578100000000002E-4</c:v>
                </c:pt>
                <c:pt idx="125514" formatCode="0.00E+00">
                  <c:v>7.9475699999999999E-4</c:v>
                </c:pt>
                <c:pt idx="125515" formatCode="0.00E+00">
                  <c:v>8.1269700000000003E-4</c:v>
                </c:pt>
                <c:pt idx="125516" formatCode="0.00E+00">
                  <c:v>8.2958800000000003E-4</c:v>
                </c:pt>
                <c:pt idx="125517" formatCode="0.00E+00">
                  <c:v>8.4541800000000002E-4</c:v>
                </c:pt>
                <c:pt idx="125518" formatCode="0.00E+00">
                  <c:v>8.6017799999999996E-4</c:v>
                </c:pt>
                <c:pt idx="125519" formatCode="0.00E+00">
                  <c:v>8.7385800000000003E-4</c:v>
                </c:pt>
                <c:pt idx="125520" formatCode="0.00E+00">
                  <c:v>8.8645E-4</c:v>
                </c:pt>
                <c:pt idx="125521" formatCode="0.00E+00">
                  <c:v>8.9794799999999998E-4</c:v>
                </c:pt>
                <c:pt idx="125522" formatCode="0.00E+00">
                  <c:v>9.08347E-4</c:v>
                </c:pt>
                <c:pt idx="125523" formatCode="0.00E+00">
                  <c:v>9.1764500000000003E-4</c:v>
                </c:pt>
                <c:pt idx="125524" formatCode="0.00E+00">
                  <c:v>9.2583800000000001E-4</c:v>
                </c:pt>
                <c:pt idx="125525" formatCode="0.00E+00">
                  <c:v>9.3292699999999995E-4</c:v>
                </c:pt>
                <c:pt idx="125526" formatCode="0.00E+00">
                  <c:v>9.3891299999999999E-4</c:v>
                </c:pt>
                <c:pt idx="125527" formatCode="0.00E+00">
                  <c:v>9.4379700000000002E-4</c:v>
                </c:pt>
                <c:pt idx="125528" formatCode="0.00E+00">
                  <c:v>9.47583E-4</c:v>
                </c:pt>
                <c:pt idx="125529" formatCode="0.00E+00">
                  <c:v>9.5027600000000001E-4</c:v>
                </c:pt>
                <c:pt idx="125530" formatCode="0.00E+00">
                  <c:v>9.5188300000000005E-4</c:v>
                </c:pt>
                <c:pt idx="125531" formatCode="0.00E+00">
                  <c:v>9.5241200000000003E-4</c:v>
                </c:pt>
                <c:pt idx="125532" formatCode="0.00E+00">
                  <c:v>9.5186999999999995E-4</c:v>
                </c:pt>
                <c:pt idx="125533" formatCode="0.00E+00">
                  <c:v>9.5027000000000002E-4</c:v>
                </c:pt>
                <c:pt idx="125534" formatCode="0.00E+00">
                  <c:v>9.4762199999999996E-4</c:v>
                </c:pt>
                <c:pt idx="125535" formatCode="0.00E+00">
                  <c:v>9.4393899999999998E-4</c:v>
                </c:pt>
                <c:pt idx="125536" formatCode="0.00E+00">
                  <c:v>9.3923599999999998E-4</c:v>
                </c:pt>
                <c:pt idx="125537" formatCode="0.00E+00">
                  <c:v>9.3352699999999997E-4</c:v>
                </c:pt>
                <c:pt idx="125538" formatCode="0.00E+00">
                  <c:v>9.2683000000000001E-4</c:v>
                </c:pt>
                <c:pt idx="125539" formatCode="0.00E+00">
                  <c:v>9.1916199999999995E-4</c:v>
                </c:pt>
                <c:pt idx="125540" formatCode="0.00E+00">
                  <c:v>9.1054099999999995E-4</c:v>
                </c:pt>
                <c:pt idx="125541" formatCode="0.00E+00">
                  <c:v>9.0098900000000004E-4</c:v>
                </c:pt>
                <c:pt idx="125542" formatCode="0.00E+00">
                  <c:v>8.9052599999999999E-4</c:v>
                </c:pt>
                <c:pt idx="125543" formatCode="0.00E+00">
                  <c:v>8.7917300000000002E-4</c:v>
                </c:pt>
                <c:pt idx="125544" formatCode="0.00E+00">
                  <c:v>8.6695499999999998E-4</c:v>
                </c:pt>
                <c:pt idx="125545" formatCode="0.00E+00">
                  <c:v>8.5389400000000001E-4</c:v>
                </c:pt>
                <c:pt idx="125546" formatCode="0.00E+00">
                  <c:v>8.4001599999999996E-4</c:v>
                </c:pt>
                <c:pt idx="125547" formatCode="0.00E+00">
                  <c:v>8.2534600000000002E-4</c:v>
                </c:pt>
                <c:pt idx="125548" formatCode="0.00E+00">
                  <c:v>8.0991199999999998E-4</c:v>
                </c:pt>
                <c:pt idx="125549" formatCode="0.00E+00">
                  <c:v>7.9373900000000001E-4</c:v>
                </c:pt>
                <c:pt idx="125550" formatCode="0.00E+00">
                  <c:v>7.7685799999999995E-4</c:v>
                </c:pt>
                <c:pt idx="125551" formatCode="0.00E+00">
                  <c:v>7.5929600000000002E-4</c:v>
                </c:pt>
                <c:pt idx="125552" formatCode="0.00E+00">
                  <c:v>7.41082E-4</c:v>
                </c:pt>
                <c:pt idx="125553" formatCode="0.00E+00">
                  <c:v>7.2224799999999999E-4</c:v>
                </c:pt>
                <c:pt idx="125554" formatCode="0.00E+00">
                  <c:v>7.0282299999999999E-4</c:v>
                </c:pt>
                <c:pt idx="125555" formatCode="0.00E+00">
                  <c:v>6.8283799999999996E-4</c:v>
                </c:pt>
                <c:pt idx="125556" formatCode="0.00E+00">
                  <c:v>6.6232599999999997E-4</c:v>
                </c:pt>
                <c:pt idx="125557" formatCode="0.00E+00">
                  <c:v>6.4131799999999999E-4</c:v>
                </c:pt>
                <c:pt idx="125558" formatCode="0.00E+00">
                  <c:v>6.1984699999999998E-4</c:v>
                </c:pt>
                <c:pt idx="125559" formatCode="0.00E+00">
                  <c:v>5.9794600000000002E-4</c:v>
                </c:pt>
                <c:pt idx="125560" formatCode="0.00E+00">
                  <c:v>5.7564699999999999E-4</c:v>
                </c:pt>
                <c:pt idx="125561" formatCode="0.00E+00">
                  <c:v>5.5298299999999995E-4</c:v>
                </c:pt>
                <c:pt idx="125562" formatCode="0.00E+00">
                  <c:v>5.2998900000000002E-4</c:v>
                </c:pt>
                <c:pt idx="125563" formatCode="0.00E+00">
                  <c:v>5.0669799999999998E-4</c:v>
                </c:pt>
                <c:pt idx="125564" formatCode="0.00E+00">
                  <c:v>4.8314300000000001E-4</c:v>
                </c:pt>
                <c:pt idx="125565" formatCode="0.00E+00">
                  <c:v>4.5935799999999999E-4</c:v>
                </c:pt>
                <c:pt idx="125566" formatCode="0.00E+00">
                  <c:v>4.3537600000000001E-4</c:v>
                </c:pt>
                <c:pt idx="125567" formatCode="0.00E+00">
                  <c:v>4.1123199999999998E-4</c:v>
                </c:pt>
                <c:pt idx="125568" formatCode="0.00E+00">
                  <c:v>3.8695800000000002E-4</c:v>
                </c:pt>
                <c:pt idx="125569" formatCode="0.00E+00">
                  <c:v>3.6258900000000002E-4</c:v>
                </c:pt>
                <c:pt idx="125570" formatCode="0.00E+00">
                  <c:v>3.3815700000000001E-4</c:v>
                </c:pt>
                <c:pt idx="125571" formatCode="0.00E+00">
                  <c:v>3.13694E-4</c:v>
                </c:pt>
                <c:pt idx="125572" formatCode="0.00E+00">
                  <c:v>2.8923499999999999E-4</c:v>
                </c:pt>
                <c:pt idx="125573" formatCode="0.00E+00">
                  <c:v>2.6480999999999998E-4</c:v>
                </c:pt>
                <c:pt idx="125574" formatCode="0.00E+00">
                  <c:v>2.4045100000000001E-4</c:v>
                </c:pt>
                <c:pt idx="125575" formatCode="0.00E+00">
                  <c:v>2.1619099999999999E-4</c:v>
                </c:pt>
                <c:pt idx="125576" formatCode="0.00E+00">
                  <c:v>1.9206E-4</c:v>
                </c:pt>
                <c:pt idx="125577" formatCode="0.00E+00">
                  <c:v>1.6808799999999999E-4</c:v>
                </c:pt>
                <c:pt idx="125578" formatCode="0.00E+00">
                  <c:v>1.44306E-4</c:v>
                </c:pt>
                <c:pt idx="125579" formatCode="0.00E+00">
                  <c:v>1.20742E-4</c:v>
                </c:pt>
                <c:pt idx="125580" formatCode="0.00E+00">
                  <c:v>9.7425999999999999E-5</c:v>
                </c:pt>
                <c:pt idx="125581" formatCode="0.00E+00">
                  <c:v>7.4385200000000001E-5</c:v>
                </c:pt>
                <c:pt idx="125582" formatCode="0.00E+00">
                  <c:v>5.1647200000000002E-5</c:v>
                </c:pt>
                <c:pt idx="125583" formatCode="0.00E+00">
                  <c:v>2.9238600000000002E-5</c:v>
                </c:pt>
                <c:pt idx="125584" formatCode="0.00E+00">
                  <c:v>7.1851900000000004E-6</c:v>
                </c:pt>
                <c:pt idx="125585" formatCode="0.00E+00">
                  <c:v>-1.44878E-5</c:v>
                </c:pt>
                <c:pt idx="125586" formatCode="0.00E+00">
                  <c:v>-3.5756300000000002E-5</c:v>
                </c:pt>
                <c:pt idx="125587" formatCode="0.00E+00">
                  <c:v>-5.65967E-5</c:v>
                </c:pt>
                <c:pt idx="125588" formatCode="0.00E+00">
                  <c:v>-7.6986700000000006E-5</c:v>
                </c:pt>
                <c:pt idx="125589" formatCode="0.00E+00">
                  <c:v>-9.6904399999999993E-5</c:v>
                </c:pt>
                <c:pt idx="125590" formatCode="0.00E+00">
                  <c:v>-1.16329E-4</c:v>
                </c:pt>
                <c:pt idx="125591" formatCode="0.00E+00">
                  <c:v>-1.3524199999999999E-4</c:v>
                </c:pt>
                <c:pt idx="125592" formatCode="0.00E+00">
                  <c:v>-1.5362199999999999E-4</c:v>
                </c:pt>
                <c:pt idx="125593" formatCode="0.00E+00">
                  <c:v>-1.71454E-4</c:v>
                </c:pt>
                <c:pt idx="125594" formatCode="0.00E+00">
                  <c:v>-1.8871900000000001E-4</c:v>
                </c:pt>
                <c:pt idx="125595" formatCode="0.00E+00">
                  <c:v>-2.0540200000000001E-4</c:v>
                </c:pt>
                <c:pt idx="125596" formatCode="0.00E+00">
                  <c:v>-2.2148799999999999E-4</c:v>
                </c:pt>
                <c:pt idx="125597" formatCode="0.00E+00">
                  <c:v>-2.3696399999999999E-4</c:v>
                </c:pt>
                <c:pt idx="125598" formatCode="0.00E+00">
                  <c:v>-2.5181699999999999E-4</c:v>
                </c:pt>
                <c:pt idx="125599" formatCode="0.00E+00">
                  <c:v>-2.6603400000000001E-4</c:v>
                </c:pt>
                <c:pt idx="125600" formatCode="0.00E+00">
                  <c:v>-2.7960600000000001E-4</c:v>
                </c:pt>
                <c:pt idx="125601" formatCode="0.00E+00">
                  <c:v>-2.9252199999999998E-4</c:v>
                </c:pt>
                <c:pt idx="125602" formatCode="0.00E+00">
                  <c:v>-3.0477500000000002E-4</c:v>
                </c:pt>
                <c:pt idx="125603" formatCode="0.00E+00">
                  <c:v>-3.16356E-4</c:v>
                </c:pt>
                <c:pt idx="125604" formatCode="0.00E+00">
                  <c:v>-3.2726000000000001E-4</c:v>
                </c:pt>
                <c:pt idx="125605" formatCode="0.00E+00">
                  <c:v>-3.3748200000000001E-4</c:v>
                </c:pt>
                <c:pt idx="125606" formatCode="0.00E+00">
                  <c:v>-3.4701600000000001E-4</c:v>
                </c:pt>
                <c:pt idx="125607" formatCode="0.00E+00">
                  <c:v>-3.5585899999999998E-4</c:v>
                </c:pt>
                <c:pt idx="125608" formatCode="0.00E+00">
                  <c:v>-3.6401100000000002E-4</c:v>
                </c:pt>
                <c:pt idx="125609" formatCode="0.00E+00">
                  <c:v>-3.7146899999999998E-4</c:v>
                </c:pt>
                <c:pt idx="125610" formatCode="0.00E+00">
                  <c:v>-3.7823300000000001E-4</c:v>
                </c:pt>
                <c:pt idx="125611" formatCode="0.00E+00">
                  <c:v>-3.8430499999999999E-4</c:v>
                </c:pt>
                <c:pt idx="125612" formatCode="0.00E+00">
                  <c:v>-3.8968599999999998E-4</c:v>
                </c:pt>
                <c:pt idx="125613" formatCode="0.00E+00">
                  <c:v>-3.9437899999999999E-4</c:v>
                </c:pt>
                <c:pt idx="125614" formatCode="0.00E+00">
                  <c:v>-3.9838800000000001E-4</c:v>
                </c:pt>
                <c:pt idx="125615" formatCode="0.00E+00">
                  <c:v>-4.0171800000000002E-4</c:v>
                </c:pt>
                <c:pt idx="125616" formatCode="0.00E+00">
                  <c:v>-4.04375E-4</c:v>
                </c:pt>
                <c:pt idx="125617" formatCode="0.00E+00">
                  <c:v>-4.0636600000000002E-4</c:v>
                </c:pt>
                <c:pt idx="125618" formatCode="0.00E+00">
                  <c:v>-4.0769800000000001E-4</c:v>
                </c:pt>
                <c:pt idx="125619" formatCode="0.00E+00">
                  <c:v>-4.08379E-4</c:v>
                </c:pt>
                <c:pt idx="125620" formatCode="0.00E+00">
                  <c:v>-4.0841899999999998E-4</c:v>
                </c:pt>
                <c:pt idx="125621" formatCode="0.00E+00">
                  <c:v>-4.0782900000000001E-4</c:v>
                </c:pt>
                <c:pt idx="125622" formatCode="0.00E+00">
                  <c:v>-4.0661799999999998E-4</c:v>
                </c:pt>
                <c:pt idx="125623" formatCode="0.00E+00">
                  <c:v>-4.0479999999999997E-4</c:v>
                </c:pt>
                <c:pt idx="125624" formatCode="0.00E+00">
                  <c:v>-4.02385E-4</c:v>
                </c:pt>
                <c:pt idx="125625" formatCode="0.00E+00">
                  <c:v>-3.9938899999999999E-4</c:v>
                </c:pt>
                <c:pt idx="125626" formatCode="0.00E+00">
                  <c:v>-3.9582300000000001E-4</c:v>
                </c:pt>
                <c:pt idx="125627" formatCode="0.00E+00">
                  <c:v>-3.9170399999999999E-4</c:v>
                </c:pt>
                <c:pt idx="125628" formatCode="0.00E+00">
                  <c:v>-3.8704499999999998E-4</c:v>
                </c:pt>
                <c:pt idx="125629" formatCode="0.00E+00">
                  <c:v>-3.8186399999999999E-4</c:v>
                </c:pt>
                <c:pt idx="125630" formatCode="0.00E+00">
                  <c:v>-3.7617500000000002E-4</c:v>
                </c:pt>
                <c:pt idx="125631" formatCode="0.00E+00">
                  <c:v>-3.69997E-4</c:v>
                </c:pt>
                <c:pt idx="125632" formatCode="0.00E+00">
                  <c:v>-3.6334600000000001E-4</c:v>
                </c:pt>
                <c:pt idx="125633" formatCode="0.00E+00">
                  <c:v>-3.5624000000000002E-4</c:v>
                </c:pt>
                <c:pt idx="125634" formatCode="0.00E+00">
                  <c:v>-3.4869799999999999E-4</c:v>
                </c:pt>
                <c:pt idx="125635" formatCode="0.00E+00">
                  <c:v>-3.4073699999999997E-4</c:v>
                </c:pt>
                <c:pt idx="125636" formatCode="0.00E+00">
                  <c:v>-3.3237799999999998E-4</c:v>
                </c:pt>
                <c:pt idx="125637" formatCode="0.00E+00">
                  <c:v>-3.2363900000000002E-4</c:v>
                </c:pt>
                <c:pt idx="125638" formatCode="0.00E+00">
                  <c:v>-3.14541E-4</c:v>
                </c:pt>
                <c:pt idx="125639" formatCode="0.00E+00">
                  <c:v>-3.0510200000000002E-4</c:v>
                </c:pt>
                <c:pt idx="125640" formatCode="0.00E+00">
                  <c:v>-2.9534299999999999E-4</c:v>
                </c:pt>
                <c:pt idx="125641" formatCode="0.00E+00">
                  <c:v>-2.8528400000000002E-4</c:v>
                </c:pt>
                <c:pt idx="125642" formatCode="0.00E+00">
                  <c:v>-2.7494599999999998E-4</c:v>
                </c:pt>
                <c:pt idx="125643" formatCode="0.00E+00">
                  <c:v>-2.6434899999999999E-4</c:v>
                </c:pt>
                <c:pt idx="125644" formatCode="0.00E+00">
                  <c:v>-2.5351399999999999E-4</c:v>
                </c:pt>
                <c:pt idx="125645" formatCode="0.00E+00">
                  <c:v>-2.4246200000000001E-4</c:v>
                </c:pt>
                <c:pt idx="125646" formatCode="0.00E+00">
                  <c:v>-2.3121200000000001E-4</c:v>
                </c:pt>
                <c:pt idx="125647" formatCode="0.00E+00">
                  <c:v>-2.1978699999999999E-4</c:v>
                </c:pt>
                <c:pt idx="125648" formatCode="0.00E+00">
                  <c:v>-2.0820600000000001E-4</c:v>
                </c:pt>
                <c:pt idx="125649" formatCode="0.00E+00">
                  <c:v>-1.9649000000000001E-4</c:v>
                </c:pt>
                <c:pt idx="125650" formatCode="0.00E+00">
                  <c:v>-1.8466000000000001E-4</c:v>
                </c:pt>
                <c:pt idx="125651" formatCode="0.00E+00">
                  <c:v>-1.7273599999999999E-4</c:v>
                </c:pt>
                <c:pt idx="125652" formatCode="0.00E+00">
                  <c:v>-1.6073699999999999E-4</c:v>
                </c:pt>
                <c:pt idx="125653" formatCode="0.00E+00">
                  <c:v>-1.4868499999999999E-4</c:v>
                </c:pt>
                <c:pt idx="125654" formatCode="0.00E+00">
                  <c:v>-1.3659800000000001E-4</c:v>
                </c:pt>
                <c:pt idx="125655" formatCode="0.00E+00">
                  <c:v>-1.2449600000000001E-4</c:v>
                </c:pt>
                <c:pt idx="125656" formatCode="0.00E+00">
                  <c:v>-1.12398E-4</c:v>
                </c:pt>
                <c:pt idx="125657" formatCode="0.00E+00">
                  <c:v>-1.0032299999999999E-4</c:v>
                </c:pt>
                <c:pt idx="125658" formatCode="0.00E+00">
                  <c:v>-8.8288799999999994E-5</c:v>
                </c:pt>
                <c:pt idx="125659" formatCode="0.00E+00">
                  <c:v>-7.6314600000000003E-5</c:v>
                </c:pt>
                <c:pt idx="125660" formatCode="0.00E+00">
                  <c:v>-6.4417600000000005E-5</c:v>
                </c:pt>
                <c:pt idx="125661" formatCode="0.00E+00">
                  <c:v>-5.2615099999999997E-5</c:v>
                </c:pt>
                <c:pt idx="125662" formatCode="0.00E+00">
                  <c:v>-4.0924000000000003E-5</c:v>
                </c:pt>
                <c:pt idx="125663" formatCode="0.00E+00">
                  <c:v>-2.9360799999999998E-5</c:v>
                </c:pt>
                <c:pt idx="125664" formatCode="0.00E+00">
                  <c:v>-1.7941500000000001E-5</c:v>
                </c:pt>
                <c:pt idx="125665" formatCode="0.00E+00">
                  <c:v>-6.6814500000000002E-6</c:v>
                </c:pt>
                <c:pt idx="125666" formatCode="0.00E+00">
                  <c:v>4.40432E-6</c:v>
                </c:pt>
                <c:pt idx="125667" formatCode="0.00E+00">
                  <c:v>1.5301299999999999E-5</c:v>
                </c:pt>
                <c:pt idx="125668" formatCode="0.00E+00">
                  <c:v>2.5995699999999999E-5</c:v>
                </c:pt>
                <c:pt idx="125669" formatCode="0.00E+00">
                  <c:v>3.6474099999999997E-5</c:v>
                </c:pt>
                <c:pt idx="125670" formatCode="0.00E+00">
                  <c:v>4.6723700000000001E-5</c:v>
                </c:pt>
                <c:pt idx="125671" formatCode="0.00E+00">
                  <c:v>5.6732199999999999E-5</c:v>
                </c:pt>
                <c:pt idx="125672" formatCode="0.00E+00">
                  <c:v>6.6488099999999998E-5</c:v>
                </c:pt>
                <c:pt idx="125673" formatCode="0.00E+00">
                  <c:v>7.5980200000000001E-5</c:v>
                </c:pt>
                <c:pt idx="125674" formatCode="0.00E+00">
                  <c:v>8.5198199999999993E-5</c:v>
                </c:pt>
                <c:pt idx="125675" formatCode="0.00E+00">
                  <c:v>9.4132100000000006E-5</c:v>
                </c:pt>
                <c:pt idx="125676" formatCode="0.00E+00">
                  <c:v>1.02773E-4</c:v>
                </c:pt>
                <c:pt idx="125677" formatCode="0.00E+00">
                  <c:v>1.11112E-4</c:v>
                </c:pt>
                <c:pt idx="125678" formatCode="0.00E+00">
                  <c:v>1.1914E-4</c:v>
                </c:pt>
                <c:pt idx="125679" formatCode="0.00E+00">
                  <c:v>1.26852E-4</c:v>
                </c:pt>
                <c:pt idx="125680" formatCode="0.00E+00">
                  <c:v>1.3423999999999999E-4</c:v>
                </c:pt>
                <c:pt idx="125681" formatCode="0.00E+00">
                  <c:v>1.41297E-4</c:v>
                </c:pt>
                <c:pt idx="125682" formatCode="0.00E+00">
                  <c:v>1.4801899999999999E-4</c:v>
                </c:pt>
                <c:pt idx="125683" formatCode="0.00E+00">
                  <c:v>1.5440000000000001E-4</c:v>
                </c:pt>
                <c:pt idx="125684" formatCode="0.00E+00">
                  <c:v>1.6043599999999999E-4</c:v>
                </c:pt>
                <c:pt idx="125685" formatCode="0.00E+00">
                  <c:v>1.6612300000000001E-4</c:v>
                </c:pt>
                <c:pt idx="125686" formatCode="0.00E+00">
                  <c:v>1.71459E-4</c:v>
                </c:pt>
                <c:pt idx="125687" formatCode="0.00E+00">
                  <c:v>1.76441E-4</c:v>
                </c:pt>
                <c:pt idx="125688" formatCode="0.00E+00">
                  <c:v>1.8106599999999999E-4</c:v>
                </c:pt>
                <c:pt idx="125689" formatCode="0.00E+00">
                  <c:v>1.85334E-4</c:v>
                </c:pt>
                <c:pt idx="125690" formatCode="0.00E+00">
                  <c:v>1.8924299999999999E-4</c:v>
                </c:pt>
                <c:pt idx="125691" formatCode="0.00E+00">
                  <c:v>1.9279400000000001E-4</c:v>
                </c:pt>
                <c:pt idx="125692" formatCode="0.00E+00">
                  <c:v>1.9598700000000001E-4</c:v>
                </c:pt>
                <c:pt idx="125693" formatCode="0.00E+00">
                  <c:v>1.9882299999999999E-4</c:v>
                </c:pt>
                <c:pt idx="125694" formatCode="0.00E+00">
                  <c:v>2.0130199999999999E-4</c:v>
                </c:pt>
                <c:pt idx="125695" formatCode="0.00E+00">
                  <c:v>2.03427E-4</c:v>
                </c:pt>
                <c:pt idx="125696" formatCode="0.00E+00">
                  <c:v>2.0520099999999999E-4</c:v>
                </c:pt>
                <c:pt idx="125697" formatCode="0.00E+00">
                  <c:v>2.0662499999999999E-4</c:v>
                </c:pt>
                <c:pt idx="125698" formatCode="0.00E+00">
                  <c:v>2.0770399999999999E-4</c:v>
                </c:pt>
                <c:pt idx="125699" formatCode="0.00E+00">
                  <c:v>2.0844E-4</c:v>
                </c:pt>
                <c:pt idx="125700" formatCode="0.00E+00">
                  <c:v>2.08839E-4</c:v>
                </c:pt>
                <c:pt idx="125701" formatCode="0.00E+00">
                  <c:v>2.0890399999999999E-4</c:v>
                </c:pt>
                <c:pt idx="125702" formatCode="0.00E+00">
                  <c:v>2.08641E-4</c:v>
                </c:pt>
                <c:pt idx="125703" formatCode="0.00E+00">
                  <c:v>2.0805500000000001E-4</c:v>
                </c:pt>
                <c:pt idx="125704" formatCode="0.00E+00">
                  <c:v>2.0715100000000001E-4</c:v>
                </c:pt>
                <c:pt idx="125705" formatCode="0.00E+00">
                  <c:v>2.05935E-4</c:v>
                </c:pt>
                <c:pt idx="125706" formatCode="0.00E+00">
                  <c:v>2.0441400000000001E-4</c:v>
                </c:pt>
                <c:pt idx="125707" formatCode="0.00E+00">
                  <c:v>2.0259400000000001E-4</c:v>
                </c:pt>
                <c:pt idx="125708" formatCode="0.00E+00">
                  <c:v>2.00483E-4</c:v>
                </c:pt>
                <c:pt idx="125709" formatCode="0.00E+00">
                  <c:v>1.9808599999999999E-4</c:v>
                </c:pt>
                <c:pt idx="125710" formatCode="0.00E+00">
                  <c:v>1.9541200000000001E-4</c:v>
                </c:pt>
                <c:pt idx="125711" formatCode="0.00E+00">
                  <c:v>1.9246700000000001E-4</c:v>
                </c:pt>
                <c:pt idx="125712" formatCode="0.00E+00">
                  <c:v>1.89261E-4</c:v>
                </c:pt>
                <c:pt idx="125713" formatCode="0.00E+00">
                  <c:v>1.8579999999999999E-4</c:v>
                </c:pt>
                <c:pt idx="125714" formatCode="0.00E+00">
                  <c:v>1.8209199999999999E-4</c:v>
                </c:pt>
                <c:pt idx="125715" formatCode="0.00E+00">
                  <c:v>1.7814600000000001E-4</c:v>
                </c:pt>
                <c:pt idx="125716" formatCode="0.00E+00">
                  <c:v>1.7396999999999999E-4</c:v>
                </c:pt>
                <c:pt idx="125717" formatCode="0.00E+00">
                  <c:v>1.69572E-4</c:v>
                </c:pt>
                <c:pt idx="125718" formatCode="0.00E+00">
                  <c:v>1.6496100000000001E-4</c:v>
                </c:pt>
                <c:pt idx="125719" formatCode="0.00E+00">
                  <c:v>1.6014499999999999E-4</c:v>
                </c:pt>
                <c:pt idx="125720" formatCode="0.00E+00">
                  <c:v>1.5513300000000001E-4</c:v>
                </c:pt>
                <c:pt idx="125721" formatCode="0.00E+00">
                  <c:v>1.4993299999999999E-4</c:v>
                </c:pt>
                <c:pt idx="125722" formatCode="0.00E+00">
                  <c:v>1.4455300000000001E-4</c:v>
                </c:pt>
                <c:pt idx="125723" formatCode="0.00E+00">
                  <c:v>1.3900300000000001E-4</c:v>
                </c:pt>
                <c:pt idx="125724" formatCode="0.00E+00">
                  <c:v>1.3328999999999999E-4</c:v>
                </c:pt>
                <c:pt idx="125725" formatCode="0.00E+00">
                  <c:v>1.2742400000000001E-4</c:v>
                </c:pt>
                <c:pt idx="125726" formatCode="0.00E+00">
                  <c:v>1.21412E-4</c:v>
                </c:pt>
                <c:pt idx="125727" formatCode="0.00E+00">
                  <c:v>1.15263E-4</c:v>
                </c:pt>
                <c:pt idx="125728" formatCode="0.00E+00">
                  <c:v>1.08984E-4</c:v>
                </c:pt>
                <c:pt idx="125729" formatCode="0.00E+00">
                  <c:v>1.0258499999999999E-4</c:v>
                </c:pt>
                <c:pt idx="125730" formatCode="0.00E+00">
                  <c:v>9.6072599999999999E-5</c:v>
                </c:pt>
                <c:pt idx="125731" formatCode="0.00E+00">
                  <c:v>8.9454899999999996E-5</c:v>
                </c:pt>
                <c:pt idx="125732" formatCode="0.00E+00">
                  <c:v>8.2739700000000003E-5</c:v>
                </c:pt>
                <c:pt idx="125733" formatCode="0.00E+00">
                  <c:v>7.5934300000000002E-5</c:v>
                </c:pt>
                <c:pt idx="125734" formatCode="0.00E+00">
                  <c:v>6.9046200000000003E-5</c:v>
                </c:pt>
                <c:pt idx="125735" formatCode="0.00E+00">
                  <c:v>6.2082599999999994E-5</c:v>
                </c:pt>
                <c:pt idx="125736" formatCode="0.00E+00">
                  <c:v>5.5050499999999997E-5</c:v>
                </c:pt>
                <c:pt idx="125737" formatCode="0.00E+00">
                  <c:v>4.7956500000000001E-5</c:v>
                </c:pt>
                <c:pt idx="125738" formatCode="0.00E+00">
                  <c:v>4.0807499999999999E-5</c:v>
                </c:pt>
                <c:pt idx="125739" formatCode="0.00E+00">
                  <c:v>3.3609599999999998E-5</c:v>
                </c:pt>
                <c:pt idx="125740" formatCode="0.00E+00">
                  <c:v>2.6369200000000002E-5</c:v>
                </c:pt>
                <c:pt idx="125741" formatCode="0.00E+00">
                  <c:v>1.90923E-5</c:v>
                </c:pt>
                <c:pt idx="125742" formatCode="0.00E+00">
                  <c:v>1.17845E-5</c:v>
                </c:pt>
                <c:pt idx="125743" formatCode="0.00E+00">
                  <c:v>4.4514600000000002E-6</c:v>
                </c:pt>
                <c:pt idx="125744" formatCode="0.00E+00">
                  <c:v>-2.9015300000000001E-6</c:v>
                </c:pt>
                <c:pt idx="125745" formatCode="0.00E+00">
                  <c:v>-1.02694E-5</c:v>
                </c:pt>
                <c:pt idx="125746" formatCode="0.00E+00">
                  <c:v>-1.7647199999999999E-5</c:v>
                </c:pt>
                <c:pt idx="125747" formatCode="0.00E+00">
                  <c:v>-2.50302E-5</c:v>
                </c:pt>
                <c:pt idx="125748" formatCode="0.00E+00">
                  <c:v>-3.2414199999999999E-5</c:v>
                </c:pt>
                <c:pt idx="125749" formatCode="0.00E+00">
                  <c:v>-3.9794800000000001E-5</c:v>
                </c:pt>
                <c:pt idx="125750" formatCode="0.00E+00">
                  <c:v>-4.7168E-5</c:v>
                </c:pt>
                <c:pt idx="125751" formatCode="0.00E+00">
                  <c:v>-5.4530100000000002E-5</c:v>
                </c:pt>
                <c:pt idx="125752" formatCode="0.00E+00">
                  <c:v>-6.1877299999999998E-5</c:v>
                </c:pt>
                <c:pt idx="125753" formatCode="0.00E+00">
                  <c:v>-6.9206499999999995E-5</c:v>
                </c:pt>
                <c:pt idx="125754" formatCode="0.00E+00">
                  <c:v>-7.65143E-5</c:v>
                </c:pt>
                <c:pt idx="125755" formatCode="0.00E+00">
                  <c:v>-8.3797799999999999E-5</c:v>
                </c:pt>
                <c:pt idx="125756" formatCode="0.00E+00">
                  <c:v>-9.1054100000000006E-5</c:v>
                </c:pt>
                <c:pt idx="125757" formatCode="0.00E+00">
                  <c:v>-9.8280600000000002E-5</c:v>
                </c:pt>
                <c:pt idx="125758" formatCode="0.00E+00">
                  <c:v>-1.05475E-4</c:v>
                </c:pt>
                <c:pt idx="125759" formatCode="0.00E+00">
                  <c:v>-1.1263400000000001E-4</c:v>
                </c:pt>
                <c:pt idx="125760" formatCode="0.00E+00">
                  <c:v>-1.19757E-4</c:v>
                </c:pt>
                <c:pt idx="125761" formatCode="0.00E+00">
                  <c:v>-1.2684099999999999E-4</c:v>
                </c:pt>
                <c:pt idx="125762" formatCode="0.00E+00">
                  <c:v>-1.3388500000000001E-4</c:v>
                </c:pt>
                <c:pt idx="125763" formatCode="0.00E+00">
                  <c:v>-1.4088499999999999E-4</c:v>
                </c:pt>
                <c:pt idx="125764" formatCode="0.00E+00">
                  <c:v>-1.47842E-4</c:v>
                </c:pt>
                <c:pt idx="125765" formatCode="0.00E+00">
                  <c:v>-1.5475299999999999E-4</c:v>
                </c:pt>
                <c:pt idx="125766" formatCode="0.00E+00">
                  <c:v>-1.6161600000000001E-4</c:v>
                </c:pt>
                <c:pt idx="125767" formatCode="0.00E+00">
                  <c:v>-1.68431E-4</c:v>
                </c:pt>
                <c:pt idx="125768" formatCode="0.00E+00">
                  <c:v>-1.7519599999999999E-4</c:v>
                </c:pt>
                <c:pt idx="125769" formatCode="0.00E+00">
                  <c:v>-1.8190900000000001E-4</c:v>
                </c:pt>
                <c:pt idx="125770" formatCode="0.00E+00">
                  <c:v>-1.88569E-4</c:v>
                </c:pt>
                <c:pt idx="125771" formatCode="0.00E+00">
                  <c:v>-1.95176E-4</c:v>
                </c:pt>
                <c:pt idx="125772" formatCode="0.00E+00">
                  <c:v>-2.0172699999999999E-4</c:v>
                </c:pt>
                <c:pt idx="125773" formatCode="0.00E+00">
                  <c:v>-2.0822200000000001E-4</c:v>
                </c:pt>
                <c:pt idx="125774" formatCode="0.00E+00">
                  <c:v>-2.1465899999999999E-4</c:v>
                </c:pt>
                <c:pt idx="125775" formatCode="0.00E+00">
                  <c:v>-2.2103699999999999E-4</c:v>
                </c:pt>
                <c:pt idx="125776" formatCode="0.00E+00">
                  <c:v>-2.2735400000000001E-4</c:v>
                </c:pt>
                <c:pt idx="125777" formatCode="0.00E+00">
                  <c:v>-2.3361000000000001E-4</c:v>
                </c:pt>
                <c:pt idx="125778" formatCode="0.00E+00">
                  <c:v>-2.3980200000000001E-4</c:v>
                </c:pt>
                <c:pt idx="125779" formatCode="0.00E+00">
                  <c:v>-2.4592899999999998E-4</c:v>
                </c:pt>
                <c:pt idx="125780" formatCode="0.00E+00">
                  <c:v>-2.5199E-4</c:v>
                </c:pt>
                <c:pt idx="125781" formatCode="0.00E+00">
                  <c:v>-2.5798200000000002E-4</c:v>
                </c:pt>
                <c:pt idx="125782" formatCode="0.00E+00">
                  <c:v>-2.6390400000000003E-4</c:v>
                </c:pt>
                <c:pt idx="125783" formatCode="0.00E+00">
                  <c:v>-2.6975300000000002E-4</c:v>
                </c:pt>
                <c:pt idx="125784" formatCode="0.00E+00">
                  <c:v>-2.75529E-4</c:v>
                </c:pt>
                <c:pt idx="125785" formatCode="0.00E+00">
                  <c:v>-2.8122800000000001E-4</c:v>
                </c:pt>
                <c:pt idx="125786" formatCode="0.00E+00">
                  <c:v>-2.8684700000000001E-4</c:v>
                </c:pt>
                <c:pt idx="125787" formatCode="0.00E+00">
                  <c:v>-2.9238499999999999E-4</c:v>
                </c:pt>
                <c:pt idx="125788" formatCode="0.00E+00">
                  <c:v>-2.9783899999999999E-4</c:v>
                </c:pt>
                <c:pt idx="125789" formatCode="0.00E+00">
                  <c:v>-3.0320500000000002E-4</c:v>
                </c:pt>
                <c:pt idx="125790" formatCode="0.00E+00">
                  <c:v>-3.0847999999999997E-4</c:v>
                </c:pt>
                <c:pt idx="125791" formatCode="0.00E+00">
                  <c:v>-3.1366199999999998E-4</c:v>
                </c:pt>
                <c:pt idx="125792" formatCode="0.00E+00">
                  <c:v>-3.1874600000000001E-4</c:v>
                </c:pt>
                <c:pt idx="125793" formatCode="0.00E+00">
                  <c:v>-3.2372899999999998E-4</c:v>
                </c:pt>
                <c:pt idx="125794" formatCode="0.00E+00">
                  <c:v>-3.2860700000000002E-4</c:v>
                </c:pt>
                <c:pt idx="125795" formatCode="0.00E+00">
                  <c:v>-3.3337500000000001E-4</c:v>
                </c:pt>
                <c:pt idx="125796" formatCode="0.00E+00">
                  <c:v>-3.38029E-4</c:v>
                </c:pt>
                <c:pt idx="125797" formatCode="0.00E+00">
                  <c:v>-3.4256500000000002E-4</c:v>
                </c:pt>
                <c:pt idx="125798" formatCode="0.00E+00">
                  <c:v>-3.4697800000000001E-4</c:v>
                </c:pt>
                <c:pt idx="125799" formatCode="0.00E+00">
                  <c:v>-3.5126200000000003E-4</c:v>
                </c:pt>
                <c:pt idx="125800" formatCode="0.00E+00">
                  <c:v>-3.5541300000000001E-4</c:v>
                </c:pt>
                <c:pt idx="125801" formatCode="0.00E+00">
                  <c:v>-3.5942400000000001E-4</c:v>
                </c:pt>
                <c:pt idx="125802" formatCode="0.00E+00">
                  <c:v>-3.6329E-4</c:v>
                </c:pt>
                <c:pt idx="125803" formatCode="0.00E+00">
                  <c:v>-3.67005E-4</c:v>
                </c:pt>
                <c:pt idx="125804" formatCode="0.00E+00">
                  <c:v>-3.7056300000000002E-4</c:v>
                </c:pt>
                <c:pt idx="125805" formatCode="0.00E+00">
                  <c:v>-3.7395700000000001E-4</c:v>
                </c:pt>
                <c:pt idx="125806" formatCode="0.00E+00">
                  <c:v>-3.7718099999999998E-4</c:v>
                </c:pt>
                <c:pt idx="125807" formatCode="0.00E+00">
                  <c:v>-3.8022700000000002E-4</c:v>
                </c:pt>
                <c:pt idx="125808" formatCode="0.00E+00">
                  <c:v>-3.8308999999999999E-4</c:v>
                </c:pt>
                <c:pt idx="125809" formatCode="0.00E+00">
                  <c:v>-3.8576099999999998E-4</c:v>
                </c:pt>
                <c:pt idx="125810" formatCode="0.00E+00">
                  <c:v>-3.8823299999999998E-4</c:v>
                </c:pt>
                <c:pt idx="125811" formatCode="0.00E+00">
                  <c:v>-3.9049899999999999E-4</c:v>
                </c:pt>
                <c:pt idx="125812" formatCode="0.00E+00">
                  <c:v>-3.9254999999999997E-4</c:v>
                </c:pt>
                <c:pt idx="125813" formatCode="0.00E+00">
                  <c:v>-3.9437899999999999E-4</c:v>
                </c:pt>
                <c:pt idx="125814" formatCode="0.00E+00">
                  <c:v>-3.9597800000000001E-4</c:v>
                </c:pt>
                <c:pt idx="125815" formatCode="0.00E+00">
                  <c:v>-3.9733900000000003E-4</c:v>
                </c:pt>
                <c:pt idx="125816" formatCode="0.00E+00">
                  <c:v>-3.98453E-4</c:v>
                </c:pt>
                <c:pt idx="125817" formatCode="0.00E+00">
                  <c:v>-3.9931299999999999E-4</c:v>
                </c:pt>
                <c:pt idx="125818" formatCode="0.00E+00">
                  <c:v>-3.9990799999999998E-4</c:v>
                </c:pt>
                <c:pt idx="125819" formatCode="0.00E+00">
                  <c:v>-4.0023199999999999E-4</c:v>
                </c:pt>
                <c:pt idx="125820" formatCode="0.00E+00">
                  <c:v>-4.0027500000000001E-4</c:v>
                </c:pt>
                <c:pt idx="125821" formatCode="0.00E+00">
                  <c:v>-4.0002899999999999E-4</c:v>
                </c:pt>
                <c:pt idx="125822" formatCode="0.00E+00">
                  <c:v>-3.9948499999999999E-4</c:v>
                </c:pt>
                <c:pt idx="125823" formatCode="0.00E+00">
                  <c:v>-3.9863399999999998E-4</c:v>
                </c:pt>
                <c:pt idx="125824" formatCode="0.00E+00">
                  <c:v>-3.97468E-4</c:v>
                </c:pt>
                <c:pt idx="125825" formatCode="0.00E+00">
                  <c:v>-3.9597800000000001E-4</c:v>
                </c:pt>
                <c:pt idx="125826" formatCode="0.00E+00">
                  <c:v>-3.94156E-4</c:v>
                </c:pt>
                <c:pt idx="125827" formatCode="0.00E+00">
                  <c:v>-3.9199299999999999E-4</c:v>
                </c:pt>
                <c:pt idx="125828" formatCode="0.00E+00">
                  <c:v>-3.8948100000000001E-4</c:v>
                </c:pt>
                <c:pt idx="125829" formatCode="0.00E+00">
                  <c:v>-3.8661099999999998E-4</c:v>
                </c:pt>
                <c:pt idx="125830" formatCode="0.00E+00">
                  <c:v>-3.83376E-4</c:v>
                </c:pt>
                <c:pt idx="125831" formatCode="0.00E+00">
                  <c:v>-3.7976699999999998E-4</c:v>
                </c:pt>
                <c:pt idx="125832" formatCode="0.00E+00">
                  <c:v>-3.7577699999999999E-4</c:v>
                </c:pt>
                <c:pt idx="125833" formatCode="0.00E+00">
                  <c:v>-3.71398E-4</c:v>
                </c:pt>
                <c:pt idx="125834" formatCode="0.00E+00">
                  <c:v>-3.66623E-4</c:v>
                </c:pt>
                <c:pt idx="125835" formatCode="0.00E+00">
                  <c:v>-3.6144500000000001E-4</c:v>
                </c:pt>
                <c:pt idx="125836" formatCode="0.00E+00">
                  <c:v>-3.55857E-4</c:v>
                </c:pt>
                <c:pt idx="125837" formatCode="0.00E+00">
                  <c:v>-3.49852E-4</c:v>
                </c:pt>
                <c:pt idx="125838" formatCode="0.00E+00">
                  <c:v>-3.43424E-4</c:v>
                </c:pt>
                <c:pt idx="125839" formatCode="0.00E+00">
                  <c:v>-3.3656799999999998E-4</c:v>
                </c:pt>
                <c:pt idx="125840" formatCode="0.00E+00">
                  <c:v>-3.2927800000000001E-4</c:v>
                </c:pt>
                <c:pt idx="125841" formatCode="0.00E+00">
                  <c:v>-3.2154800000000001E-4</c:v>
                </c:pt>
                <c:pt idx="125842" formatCode="0.00E+00">
                  <c:v>-3.1337500000000001E-4</c:v>
                </c:pt>
                <c:pt idx="125843" formatCode="0.00E+00">
                  <c:v>-3.0475400000000002E-4</c:v>
                </c:pt>
                <c:pt idx="125844" formatCode="0.00E+00">
                  <c:v>-2.95681E-4</c:v>
                </c:pt>
                <c:pt idx="125845" formatCode="0.00E+00">
                  <c:v>-2.8615299999999998E-4</c:v>
                </c:pt>
                <c:pt idx="125846" formatCode="0.00E+00">
                  <c:v>-2.7616700000000001E-4</c:v>
                </c:pt>
                <c:pt idx="125847" formatCode="0.00E+00">
                  <c:v>-2.6572100000000001E-4</c:v>
                </c:pt>
                <c:pt idx="125848" formatCode="0.00E+00">
                  <c:v>-2.5481199999999999E-4</c:v>
                </c:pt>
                <c:pt idx="125849" formatCode="0.00E+00">
                  <c:v>-2.43441E-4</c:v>
                </c:pt>
                <c:pt idx="125850" formatCode="0.00E+00">
                  <c:v>-2.31606E-4</c:v>
                </c:pt>
                <c:pt idx="125851" formatCode="0.00E+00">
                  <c:v>-2.1930699999999999E-4</c:v>
                </c:pt>
                <c:pt idx="125852" formatCode="0.00E+00">
                  <c:v>-2.0654500000000001E-4</c:v>
                </c:pt>
                <c:pt idx="125853" formatCode="0.00E+00">
                  <c:v>-1.9332099999999999E-4</c:v>
                </c:pt>
                <c:pt idx="125854" formatCode="0.00E+00">
                  <c:v>-1.79636E-4</c:v>
                </c:pt>
                <c:pt idx="125855" formatCode="0.00E+00">
                  <c:v>-1.6549499999999999E-4</c:v>
                </c:pt>
                <c:pt idx="125856" formatCode="0.00E+00">
                  <c:v>-1.5089899999999999E-4</c:v>
                </c:pt>
                <c:pt idx="125857" formatCode="0.00E+00">
                  <c:v>-1.35852E-4</c:v>
                </c:pt>
                <c:pt idx="125858" formatCode="0.00E+00">
                  <c:v>-1.2036000000000001E-4</c:v>
                </c:pt>
                <c:pt idx="125859" formatCode="0.00E+00">
                  <c:v>-1.0442699999999999E-4</c:v>
                </c:pt>
                <c:pt idx="125860" formatCode="0.00E+00">
                  <c:v>-8.8059299999999999E-5</c:v>
                </c:pt>
                <c:pt idx="125861" formatCode="0.00E+00">
                  <c:v>-7.1264200000000001E-5</c:v>
                </c:pt>
                <c:pt idx="125862" formatCode="0.00E+00">
                  <c:v>-5.4048899999999997E-5</c:v>
                </c:pt>
                <c:pt idx="125863" formatCode="0.00E+00">
                  <c:v>-3.6421599999999997E-5</c:v>
                </c:pt>
                <c:pt idx="125864" formatCode="0.00E+00">
                  <c:v>-1.8391499999999998E-5</c:v>
                </c:pt>
                <c:pt idx="125865" formatCode="0.00E+00">
                  <c:v>3.1747800000000003E-8</c:v>
                </c:pt>
                <c:pt idx="125866" formatCode="0.00E+00">
                  <c:v>1.8837600000000001E-5</c:v>
                </c:pt>
                <c:pt idx="125867" formatCode="0.00E+00">
                  <c:v>3.80146E-5</c:v>
                </c:pt>
                <c:pt idx="125868" formatCode="0.00E+00">
                  <c:v>5.7550899999999998E-5</c:v>
                </c:pt>
                <c:pt idx="125869" formatCode="0.00E+00">
                  <c:v>7.7433400000000003E-5</c:v>
                </c:pt>
                <c:pt idx="125870" formatCode="0.00E+00">
                  <c:v>9.7648700000000006E-5</c:v>
                </c:pt>
                <c:pt idx="125871" formatCode="0.00E+00">
                  <c:v>1.18182E-4</c:v>
                </c:pt>
                <c:pt idx="125872" formatCode="0.00E+00">
                  <c:v>1.3901899999999999E-4</c:v>
                </c:pt>
                <c:pt idx="125873" formatCode="0.00E+00">
                  <c:v>1.6014299999999999E-4</c:v>
                </c:pt>
                <c:pt idx="125874" formatCode="0.00E+00">
                  <c:v>1.81538E-4</c:v>
                </c:pt>
                <c:pt idx="125875" formatCode="0.00E+00">
                  <c:v>2.03186E-4</c:v>
                </c:pt>
                <c:pt idx="125876" formatCode="0.00E+00">
                  <c:v>2.25069E-4</c:v>
                </c:pt>
                <c:pt idx="125877" formatCode="0.00E+00">
                  <c:v>2.4716899999999999E-4</c:v>
                </c:pt>
                <c:pt idx="125878" formatCode="0.00E+00">
                  <c:v>2.69466E-4</c:v>
                </c:pt>
                <c:pt idx="125879" formatCode="0.00E+00">
                  <c:v>2.9193900000000001E-4</c:v>
                </c:pt>
                <c:pt idx="125880" formatCode="0.00E+00">
                  <c:v>3.1456799999999999E-4</c:v>
                </c:pt>
                <c:pt idx="125881" formatCode="0.00E+00">
                  <c:v>3.3733199999999997E-4</c:v>
                </c:pt>
                <c:pt idx="125882" formatCode="0.00E+00">
                  <c:v>3.6020699999999998E-4</c:v>
                </c:pt>
                <c:pt idx="125883" formatCode="0.00E+00">
                  <c:v>3.8317199999999998E-4</c:v>
                </c:pt>
                <c:pt idx="125884" formatCode="0.00E+00">
                  <c:v>4.06203E-4</c:v>
                </c:pt>
                <c:pt idx="125885" formatCode="0.00E+00">
                  <c:v>4.2927599999999997E-4</c:v>
                </c:pt>
                <c:pt idx="125886" formatCode="0.00E+00">
                  <c:v>4.52366E-4</c:v>
                </c:pt>
                <c:pt idx="125887" formatCode="0.00E+00">
                  <c:v>4.7544900000000002E-4</c:v>
                </c:pt>
                <c:pt idx="125888" formatCode="0.00E+00">
                  <c:v>4.9849900000000001E-4</c:v>
                </c:pt>
                <c:pt idx="125889" formatCode="0.00E+00">
                  <c:v>5.2148899999999998E-4</c:v>
                </c:pt>
                <c:pt idx="125890" formatCode="0.00E+00">
                  <c:v>5.4439400000000002E-4</c:v>
                </c:pt>
                <c:pt idx="125891" formatCode="0.00E+00">
                  <c:v>5.6718700000000003E-4</c:v>
                </c:pt>
                <c:pt idx="125892" formatCode="0.00E+00">
                  <c:v>5.8984E-4</c:v>
                </c:pt>
                <c:pt idx="125893" formatCode="0.00E+00">
                  <c:v>6.1232599999999995E-4</c:v>
                </c:pt>
                <c:pt idx="125894" formatCode="0.00E+00">
                  <c:v>6.3461599999999996E-4</c:v>
                </c:pt>
                <c:pt idx="125895" formatCode="0.00E+00">
                  <c:v>6.5668300000000003E-4</c:v>
                </c:pt>
                <c:pt idx="125896" formatCode="0.00E+00">
                  <c:v>6.7849800000000004E-4</c:v>
                </c:pt>
                <c:pt idx="125897" formatCode="0.00E+00">
                  <c:v>7.0003299999999997E-4</c:v>
                </c:pt>
                <c:pt idx="125898" formatCode="0.00E+00">
                  <c:v>7.2125800000000001E-4</c:v>
                </c:pt>
                <c:pt idx="125899" formatCode="0.00E+00">
                  <c:v>7.4214500000000004E-4</c:v>
                </c:pt>
                <c:pt idx="125900" formatCode="0.00E+00">
                  <c:v>7.6266400000000003E-4</c:v>
                </c:pt>
                <c:pt idx="125901" formatCode="0.00E+00">
                  <c:v>7.8278699999999996E-4</c:v>
                </c:pt>
                <c:pt idx="125902" formatCode="0.00E+00">
                  <c:v>8.0248400000000001E-4</c:v>
                </c:pt>
                <c:pt idx="125903" formatCode="0.00E+00">
                  <c:v>8.2172600000000005E-4</c:v>
                </c:pt>
                <c:pt idx="125904" formatCode="0.00E+00">
                  <c:v>8.4048499999999997E-4</c:v>
                </c:pt>
                <c:pt idx="125905" formatCode="0.00E+00">
                  <c:v>8.5873000000000004E-4</c:v>
                </c:pt>
                <c:pt idx="125906" formatCode="0.00E+00">
                  <c:v>8.7643400000000005E-4</c:v>
                </c:pt>
                <c:pt idx="125907" formatCode="0.00E+00">
                  <c:v>8.9356699999999995E-4</c:v>
                </c:pt>
                <c:pt idx="125908" formatCode="0.00E+00">
                  <c:v>9.1010199999999998E-4</c:v>
                </c:pt>
                <c:pt idx="125909" formatCode="0.00E+00">
                  <c:v>9.2600899999999999E-4</c:v>
                </c:pt>
                <c:pt idx="125910" formatCode="0.00E+00">
                  <c:v>9.41262E-4</c:v>
                </c:pt>
                <c:pt idx="125911" formatCode="0.00E+00">
                  <c:v>9.5583300000000001E-4</c:v>
                </c:pt>
                <c:pt idx="125912" formatCode="0.00E+00">
                  <c:v>9.69694E-4</c:v>
                </c:pt>
                <c:pt idx="125913" formatCode="0.00E+00">
                  <c:v>9.8281900000000001E-4</c:v>
                </c:pt>
                <c:pt idx="125914" formatCode="0.00E+00">
                  <c:v>9.9518299999999996E-4</c:v>
                </c:pt>
                <c:pt idx="125915" formatCode="0.00E+00">
                  <c:v>1.00676E-3</c:v>
                </c:pt>
                <c:pt idx="125916" formatCode="0.00E+00">
                  <c:v>1.0175200000000001E-3</c:v>
                </c:pt>
                <c:pt idx="125917" formatCode="0.00E+00">
                  <c:v>1.0274500000000001E-3</c:v>
                </c:pt>
                <c:pt idx="125918" formatCode="0.00E+00">
                  <c:v>1.03651E-3</c:v>
                </c:pt>
                <c:pt idx="125919" formatCode="0.00E+00">
                  <c:v>1.0447E-3</c:v>
                </c:pt>
                <c:pt idx="125920" formatCode="0.00E+00">
                  <c:v>1.0519699999999999E-3</c:v>
                </c:pt>
                <c:pt idx="125921" formatCode="0.00E+00">
                  <c:v>1.05832E-3</c:v>
                </c:pt>
                <c:pt idx="125922" formatCode="0.00E+00">
                  <c:v>1.06372E-3</c:v>
                </c:pt>
                <c:pt idx="125923" formatCode="0.00E+00">
                  <c:v>1.0681499999999999E-3</c:v>
                </c:pt>
                <c:pt idx="125924" formatCode="0.00E+00">
                  <c:v>1.0716E-3</c:v>
                </c:pt>
                <c:pt idx="125925" formatCode="0.00E+00">
                  <c:v>1.0740400000000001E-3</c:v>
                </c:pt>
                <c:pt idx="125926" formatCode="0.00E+00">
                  <c:v>1.0754600000000001E-3</c:v>
                </c:pt>
                <c:pt idx="125927" formatCode="0.00E+00">
                  <c:v>1.07584E-3</c:v>
                </c:pt>
                <c:pt idx="125928" formatCode="0.00E+00">
                  <c:v>1.0751700000000001E-3</c:v>
                </c:pt>
                <c:pt idx="125929" formatCode="0.00E+00">
                  <c:v>1.07343E-3</c:v>
                </c:pt>
                <c:pt idx="125930" formatCode="0.00E+00">
                  <c:v>1.0706100000000001E-3</c:v>
                </c:pt>
                <c:pt idx="125931" formatCode="0.00E+00">
                  <c:v>1.0667000000000001E-3</c:v>
                </c:pt>
                <c:pt idx="125932" formatCode="0.00E+00">
                  <c:v>1.0616899999999999E-3</c:v>
                </c:pt>
                <c:pt idx="125933" formatCode="0.00E+00">
                  <c:v>1.05557E-3</c:v>
                </c:pt>
                <c:pt idx="125934" formatCode="0.00E+00">
                  <c:v>1.0483300000000001E-3</c:v>
                </c:pt>
                <c:pt idx="125935" formatCode="0.00E+00">
                  <c:v>1.0399599999999999E-3</c:v>
                </c:pt>
                <c:pt idx="125936" formatCode="0.00E+00">
                  <c:v>1.03046E-3</c:v>
                </c:pt>
                <c:pt idx="125937" formatCode="0.00E+00">
                  <c:v>1.01983E-3</c:v>
                </c:pt>
                <c:pt idx="125938" formatCode="0.00E+00">
                  <c:v>1.0080600000000001E-3</c:v>
                </c:pt>
                <c:pt idx="125939" formatCode="0.00E+00">
                  <c:v>9.9514500000000001E-4</c:v>
                </c:pt>
                <c:pt idx="125940" formatCode="0.00E+00">
                  <c:v>9.8109299999999994E-4</c:v>
                </c:pt>
                <c:pt idx="125941" formatCode="0.00E+00">
                  <c:v>9.6590300000000005E-4</c:v>
                </c:pt>
                <c:pt idx="125942" formatCode="0.00E+00">
                  <c:v>9.4957600000000004E-4</c:v>
                </c:pt>
                <c:pt idx="125943" formatCode="0.00E+00">
                  <c:v>9.3211599999999998E-4</c:v>
                </c:pt>
                <c:pt idx="125944" formatCode="0.00E+00">
                  <c:v>9.1352899999999995E-4</c:v>
                </c:pt>
                <c:pt idx="125945" formatCode="0.00E+00">
                  <c:v>8.9382199999999995E-4</c:v>
                </c:pt>
                <c:pt idx="125946" formatCode="0.00E+00">
                  <c:v>8.73002E-4</c:v>
                </c:pt>
                <c:pt idx="125947" formatCode="0.00E+00">
                  <c:v>8.5107900000000003E-4</c:v>
                </c:pt>
                <c:pt idx="125948" formatCode="0.00E+00">
                  <c:v>8.2806399999999999E-4</c:v>
                </c:pt>
                <c:pt idx="125949" formatCode="0.00E+00">
                  <c:v>8.0396999999999999E-4</c:v>
                </c:pt>
                <c:pt idx="125950" formatCode="0.00E+00">
                  <c:v>7.7881100000000002E-4</c:v>
                </c:pt>
                <c:pt idx="125951" formatCode="0.00E+00">
                  <c:v>7.5259999999999997E-4</c:v>
                </c:pt>
                <c:pt idx="125952" formatCode="0.00E+00">
                  <c:v>7.2535700000000004E-4</c:v>
                </c:pt>
                <c:pt idx="125953" formatCode="0.00E+00">
                  <c:v>6.9709700000000004E-4</c:v>
                </c:pt>
                <c:pt idx="125954" formatCode="0.00E+00">
                  <c:v>6.6784099999999996E-4</c:v>
                </c:pt>
                <c:pt idx="125955" formatCode="0.00E+00">
                  <c:v>6.3761000000000004E-4</c:v>
                </c:pt>
                <c:pt idx="125956" formatCode="0.00E+00">
                  <c:v>6.0642499999999995E-4</c:v>
                </c:pt>
                <c:pt idx="125957" formatCode="0.00E+00">
                  <c:v>5.7431099999999998E-4</c:v>
                </c:pt>
                <c:pt idx="125958" formatCode="0.00E+00">
                  <c:v>5.4129099999999995E-4</c:v>
                </c:pt>
                <c:pt idx="125959" formatCode="0.00E+00">
                  <c:v>5.0739399999999999E-4</c:v>
                </c:pt>
                <c:pt idx="125960" formatCode="0.00E+00">
                  <c:v>4.7264399999999998E-4</c:v>
                </c:pt>
                <c:pt idx="125961" formatCode="0.00E+00">
                  <c:v>4.3707300000000001E-4</c:v>
                </c:pt>
                <c:pt idx="125962" formatCode="0.00E+00">
                  <c:v>4.0070900000000002E-4</c:v>
                </c:pt>
                <c:pt idx="125963" formatCode="0.00E+00">
                  <c:v>3.6358300000000001E-4</c:v>
                </c:pt>
                <c:pt idx="125964" formatCode="0.00E+00">
                  <c:v>3.2572900000000003E-4</c:v>
                </c:pt>
                <c:pt idx="125965" formatCode="0.00E+00">
                  <c:v>2.8717899999999998E-4</c:v>
                </c:pt>
                <c:pt idx="125966" formatCode="0.00E+00">
                  <c:v>2.4796900000000001E-4</c:v>
                </c:pt>
                <c:pt idx="125967" formatCode="0.00E+00">
                  <c:v>2.0813299999999999E-4</c:v>
                </c:pt>
                <c:pt idx="125968" formatCode="0.00E+00">
                  <c:v>1.6770899999999999E-4</c:v>
                </c:pt>
                <c:pt idx="125969" formatCode="0.00E+00">
                  <c:v>1.26735E-4</c:v>
                </c:pt>
                <c:pt idx="125970" formatCode="0.00E+00">
                  <c:v>8.5249399999999997E-5</c:v>
                </c:pt>
                <c:pt idx="125971" formatCode="0.00E+00">
                  <c:v>4.3291599999999997E-5</c:v>
                </c:pt>
                <c:pt idx="125972" formatCode="0.00E+00">
                  <c:v>9.02483E-7</c:v>
                </c:pt>
                <c:pt idx="125973" formatCode="0.00E+00">
                  <c:v>-4.1876599999999998E-5</c:v>
                </c:pt>
                <c:pt idx="125974" formatCode="0.00E+00">
                  <c:v>-8.50034E-5</c:v>
                </c:pt>
                <c:pt idx="125975" formatCode="0.00E+00">
                  <c:v>-1.2843500000000001E-4</c:v>
                </c:pt>
                <c:pt idx="125976" formatCode="0.00E+00">
                  <c:v>-1.7212799999999999E-4</c:v>
                </c:pt>
                <c:pt idx="125977" formatCode="0.00E+00">
                  <c:v>-2.1603700000000001E-4</c:v>
                </c:pt>
                <c:pt idx="125978" formatCode="0.00E+00">
                  <c:v>-2.6011799999999999E-4</c:v>
                </c:pt>
                <c:pt idx="125979" formatCode="0.00E+00">
                  <c:v>-3.04326E-4</c:v>
                </c:pt>
                <c:pt idx="125980" formatCode="0.00E+00">
                  <c:v>-3.4861400000000002E-4</c:v>
                </c:pt>
                <c:pt idx="125981" formatCode="0.00E+00">
                  <c:v>-3.9293599999999998E-4</c:v>
                </c:pt>
                <c:pt idx="125982" formatCode="0.00E+00">
                  <c:v>-4.3724600000000002E-4</c:v>
                </c:pt>
                <c:pt idx="125983" formatCode="0.00E+00">
                  <c:v>-4.8149599999999999E-4</c:v>
                </c:pt>
                <c:pt idx="125984" formatCode="0.00E+00">
                  <c:v>-5.2563800000000004E-4</c:v>
                </c:pt>
                <c:pt idx="125985" formatCode="0.00E+00">
                  <c:v>-5.6962600000000005E-4</c:v>
                </c:pt>
                <c:pt idx="125986" formatCode="0.00E+00">
                  <c:v>-6.1341100000000001E-4</c:v>
                </c:pt>
                <c:pt idx="125987" formatCode="0.00E+00">
                  <c:v>-6.5694500000000003E-4</c:v>
                </c:pt>
                <c:pt idx="125988" formatCode="0.00E+00">
                  <c:v>-7.0018200000000004E-4</c:v>
                </c:pt>
                <c:pt idx="125989" formatCode="0.00E+00">
                  <c:v>-7.43072E-4</c:v>
                </c:pt>
                <c:pt idx="125990" formatCode="0.00E+00">
                  <c:v>-7.8556800000000005E-4</c:v>
                </c:pt>
                <c:pt idx="125991" formatCode="0.00E+00">
                  <c:v>-8.2762299999999999E-4</c:v>
                </c:pt>
                <c:pt idx="125992" formatCode="0.00E+00">
                  <c:v>-8.6918900000000003E-4</c:v>
                </c:pt>
                <c:pt idx="125993" formatCode="0.00E+00">
                  <c:v>-9.1021799999999996E-4</c:v>
                </c:pt>
                <c:pt idx="125994" formatCode="0.00E+00">
                  <c:v>-9.5066400000000004E-4</c:v>
                </c:pt>
                <c:pt idx="125995" formatCode="0.00E+00">
                  <c:v>-9.9048100000000009E-4</c:v>
                </c:pt>
                <c:pt idx="125996" formatCode="0.00E+00">
                  <c:v>-1.02962E-3</c:v>
                </c:pt>
                <c:pt idx="125997" formatCode="0.00E+00">
                  <c:v>-1.0680399999999999E-3</c:v>
                </c:pt>
                <c:pt idx="125998" formatCode="0.00E+00">
                  <c:v>-1.1056900000000001E-3</c:v>
                </c:pt>
                <c:pt idx="125999" formatCode="0.00E+00">
                  <c:v>-1.14254E-3</c:v>
                </c:pt>
                <c:pt idx="126000" formatCode="0.00E+00">
                  <c:v>-1.1785299999999999E-3</c:v>
                </c:pt>
                <c:pt idx="126001" formatCode="0.00E+00">
                  <c:v>-1.2136200000000001E-3</c:v>
                </c:pt>
                <c:pt idx="126002" formatCode="0.00E+00">
                  <c:v>-1.24777E-3</c:v>
                </c:pt>
                <c:pt idx="126003" formatCode="0.00E+00">
                  <c:v>-1.2809399999999999E-3</c:v>
                </c:pt>
                <c:pt idx="126004" formatCode="0.00E+00">
                  <c:v>-1.31309E-3</c:v>
                </c:pt>
                <c:pt idx="126005" formatCode="0.00E+00">
                  <c:v>-1.3441799999999999E-3</c:v>
                </c:pt>
                <c:pt idx="126006" formatCode="0.00E+00">
                  <c:v>-1.3741599999999999E-3</c:v>
                </c:pt>
                <c:pt idx="126007" formatCode="0.00E+00">
                  <c:v>-1.40302E-3</c:v>
                </c:pt>
                <c:pt idx="126008" formatCode="0.00E+00">
                  <c:v>-1.4306900000000001E-3</c:v>
                </c:pt>
                <c:pt idx="126009" formatCode="0.00E+00">
                  <c:v>-1.4571600000000001E-3</c:v>
                </c:pt>
                <c:pt idx="126010" formatCode="0.00E+00">
                  <c:v>-1.4823900000000001E-3</c:v>
                </c:pt>
                <c:pt idx="126011" formatCode="0.00E+00">
                  <c:v>-1.5063399999999999E-3</c:v>
                </c:pt>
                <c:pt idx="126012" formatCode="0.00E+00">
                  <c:v>-1.5289800000000001E-3</c:v>
                </c:pt>
                <c:pt idx="126013" formatCode="0.00E+00">
                  <c:v>-1.55029E-3</c:v>
                </c:pt>
                <c:pt idx="126014" formatCode="0.00E+00">
                  <c:v>-1.5702299999999999E-3</c:v>
                </c:pt>
                <c:pt idx="126015" formatCode="0.00E+00">
                  <c:v>-1.58877E-3</c:v>
                </c:pt>
                <c:pt idx="126016" formatCode="0.00E+00">
                  <c:v>-1.6058999999999999E-3</c:v>
                </c:pt>
                <c:pt idx="126017" formatCode="0.00E+00">
                  <c:v>-1.6215800000000001E-3</c:v>
                </c:pt>
                <c:pt idx="126018" formatCode="0.00E+00">
                  <c:v>-1.6358E-3</c:v>
                </c:pt>
                <c:pt idx="126019" formatCode="0.00E+00">
                  <c:v>-1.64853E-3</c:v>
                </c:pt>
                <c:pt idx="126020" formatCode="0.00E+00">
                  <c:v>-1.65974E-3</c:v>
                </c:pt>
                <c:pt idx="126021" formatCode="0.00E+00">
                  <c:v>-1.6694399999999999E-3</c:v>
                </c:pt>
                <c:pt idx="126022" formatCode="0.00E+00">
                  <c:v>-1.6775799999999999E-3</c:v>
                </c:pt>
                <c:pt idx="126023" formatCode="0.00E+00">
                  <c:v>-1.68418E-3</c:v>
                </c:pt>
                <c:pt idx="126024" formatCode="0.00E+00">
                  <c:v>-1.6891899999999999E-3</c:v>
                </c:pt>
                <c:pt idx="126025" formatCode="0.00E+00">
                  <c:v>-1.6926300000000001E-3</c:v>
                </c:pt>
                <c:pt idx="126026" formatCode="0.00E+00">
                  <c:v>-1.69447E-3</c:v>
                </c:pt>
                <c:pt idx="126027" formatCode="0.00E+00">
                  <c:v>-1.69472E-3</c:v>
                </c:pt>
                <c:pt idx="126028" formatCode="0.00E+00">
                  <c:v>-1.6933499999999999E-3</c:v>
                </c:pt>
                <c:pt idx="126029" formatCode="0.00E+00">
                  <c:v>-1.6903700000000001E-3</c:v>
                </c:pt>
                <c:pt idx="126030" formatCode="0.00E+00">
                  <c:v>-1.68578E-3</c:v>
                </c:pt>
                <c:pt idx="126031" formatCode="0.00E+00">
                  <c:v>-1.67957E-3</c:v>
                </c:pt>
                <c:pt idx="126032" formatCode="0.00E+00">
                  <c:v>-1.6717500000000001E-3</c:v>
                </c:pt>
                <c:pt idx="126033" formatCode="0.00E+00">
                  <c:v>-1.6623199999999999E-3</c:v>
                </c:pt>
                <c:pt idx="126034" formatCode="0.00E+00">
                  <c:v>-1.65127E-3</c:v>
                </c:pt>
                <c:pt idx="126035" formatCode="0.00E+00">
                  <c:v>-1.6386300000000001E-3</c:v>
                </c:pt>
                <c:pt idx="126036" formatCode="0.00E+00">
                  <c:v>-1.6243900000000001E-3</c:v>
                </c:pt>
                <c:pt idx="126037" formatCode="0.00E+00">
                  <c:v>-1.60856E-3</c:v>
                </c:pt>
                <c:pt idx="126038" formatCode="0.00E+00">
                  <c:v>-1.5911600000000001E-3</c:v>
                </c:pt>
                <c:pt idx="126039" formatCode="0.00E+00">
                  <c:v>-1.5721999999999999E-3</c:v>
                </c:pt>
                <c:pt idx="126040" formatCode="0.00E+00">
                  <c:v>-1.5517E-3</c:v>
                </c:pt>
                <c:pt idx="126041" formatCode="0.00E+00">
                  <c:v>-1.52966E-3</c:v>
                </c:pt>
                <c:pt idx="126042" formatCode="0.00E+00">
                  <c:v>-1.5061199999999999E-3</c:v>
                </c:pt>
                <c:pt idx="126043" formatCode="0.00E+00">
                  <c:v>-1.48109E-3</c:v>
                </c:pt>
                <c:pt idx="126044" formatCode="0.00E+00">
                  <c:v>-1.45458E-3</c:v>
                </c:pt>
                <c:pt idx="126045" formatCode="0.00E+00">
                  <c:v>-1.4266299999999999E-3</c:v>
                </c:pt>
                <c:pt idx="126046" formatCode="0.00E+00">
                  <c:v>-1.39726E-3</c:v>
                </c:pt>
                <c:pt idx="126047" formatCode="0.00E+00">
                  <c:v>-1.3664899999999999E-3</c:v>
                </c:pt>
                <c:pt idx="126048" formatCode="0.00E+00">
                  <c:v>-1.3343599999999999E-3</c:v>
                </c:pt>
                <c:pt idx="126049" formatCode="0.00E+00">
                  <c:v>-1.3008900000000001E-3</c:v>
                </c:pt>
                <c:pt idx="126050" formatCode="0.00E+00">
                  <c:v>-1.26611E-3</c:v>
                </c:pt>
                <c:pt idx="126051" formatCode="0.00E+00">
                  <c:v>-1.2300600000000001E-3</c:v>
                </c:pt>
                <c:pt idx="126052" formatCode="0.00E+00">
                  <c:v>-1.1927699999999999E-3</c:v>
                </c:pt>
                <c:pt idx="126053" formatCode="0.00E+00">
                  <c:v>-1.15427E-3</c:v>
                </c:pt>
                <c:pt idx="126054" formatCode="0.00E+00">
                  <c:v>-1.1146000000000001E-3</c:v>
                </c:pt>
                <c:pt idx="126055" formatCode="0.00E+00">
                  <c:v>-1.0738E-3</c:v>
                </c:pt>
                <c:pt idx="126056" formatCode="0.00E+00">
                  <c:v>-1.03191E-3</c:v>
                </c:pt>
                <c:pt idx="126057" formatCode="0.00E+00">
                  <c:v>-9.8897299999999998E-4</c:v>
                </c:pt>
                <c:pt idx="126058" formatCode="0.00E+00">
                  <c:v>-9.4501999999999997E-4</c:v>
                </c:pt>
                <c:pt idx="126059" formatCode="0.00E+00">
                  <c:v>-9.0010000000000003E-4</c:v>
                </c:pt>
                <c:pt idx="126060" formatCode="0.00E+00">
                  <c:v>-8.5425300000000002E-4</c:v>
                </c:pt>
                <c:pt idx="126061" formatCode="0.00E+00">
                  <c:v>-8.0752700000000005E-4</c:v>
                </c:pt>
                <c:pt idx="126062" formatCode="0.00E+00">
                  <c:v>-7.5996500000000003E-4</c:v>
                </c:pt>
                <c:pt idx="126063" formatCode="0.00E+00">
                  <c:v>-7.1161399999999995E-4</c:v>
                </c:pt>
                <c:pt idx="126064" formatCode="0.00E+00">
                  <c:v>-6.6251999999999999E-4</c:v>
                </c:pt>
                <c:pt idx="126065" formatCode="0.00E+00">
                  <c:v>-6.1273199999999995E-4</c:v>
                </c:pt>
                <c:pt idx="126066" formatCode="0.00E+00">
                  <c:v>-5.6229900000000005E-4</c:v>
                </c:pt>
                <c:pt idx="126067" formatCode="0.00E+00">
                  <c:v>-5.1126800000000005E-4</c:v>
                </c:pt>
                <c:pt idx="126068" formatCode="0.00E+00">
                  <c:v>-4.5969099999999997E-4</c:v>
                </c:pt>
                <c:pt idx="126069" formatCode="0.00E+00">
                  <c:v>-4.0761600000000002E-4</c:v>
                </c:pt>
                <c:pt idx="126070" formatCode="0.00E+00">
                  <c:v>-3.55096E-4</c:v>
                </c:pt>
                <c:pt idx="126071" formatCode="0.00E+00">
                  <c:v>-3.02181E-4</c:v>
                </c:pt>
                <c:pt idx="126072" formatCode="0.00E+00">
                  <c:v>-2.48922E-4</c:v>
                </c:pt>
                <c:pt idx="126073" formatCode="0.00E+00">
                  <c:v>-1.95372E-4</c:v>
                </c:pt>
                <c:pt idx="126074" formatCode="0.00E+00">
                  <c:v>-1.4158199999999999E-4</c:v>
                </c:pt>
                <c:pt idx="126075" formatCode="0.00E+00">
                  <c:v>-8.7605499999999993E-5</c:v>
                </c:pt>
                <c:pt idx="126076" formatCode="0.00E+00">
                  <c:v>-3.3493600000000001E-5</c:v>
                </c:pt>
                <c:pt idx="126077" formatCode="0.00E+00">
                  <c:v>2.07009E-5</c:v>
                </c:pt>
                <c:pt idx="126078" formatCode="0.00E+00">
                  <c:v>7.4925499999999999E-5</c:v>
                </c:pt>
                <c:pt idx="126079" formatCode="0.00E+00">
                  <c:v>1.29128E-4</c:v>
                </c:pt>
                <c:pt idx="126080" formatCode="0.00E+00">
                  <c:v>1.83256E-4</c:v>
                </c:pt>
                <c:pt idx="126081" formatCode="0.00E+00">
                  <c:v>2.3725800000000001E-4</c:v>
                </c:pt>
                <c:pt idx="126082" formatCode="0.00E+00">
                  <c:v>2.9108200000000002E-4</c:v>
                </c:pt>
                <c:pt idx="126083" formatCode="0.00E+00">
                  <c:v>3.4467699999999999E-4</c:v>
                </c:pt>
                <c:pt idx="126084" formatCode="0.00E+00">
                  <c:v>3.9799099999999999E-4</c:v>
                </c:pt>
                <c:pt idx="126085" formatCode="0.00E+00">
                  <c:v>4.5097300000000002E-4</c:v>
                </c:pt>
                <c:pt idx="126086" formatCode="0.00E+00">
                  <c:v>5.0357500000000003E-4</c:v>
                </c:pt>
                <c:pt idx="126087" formatCode="0.00E+00">
                  <c:v>5.5574499999999996E-4</c:v>
                </c:pt>
                <c:pt idx="126088" formatCode="0.00E+00">
                  <c:v>6.0743500000000003E-4</c:v>
                </c:pt>
                <c:pt idx="126089" formatCode="0.00E+00">
                  <c:v>6.5859600000000001E-4</c:v>
                </c:pt>
                <c:pt idx="126090" formatCode="0.00E+00">
                  <c:v>7.0918100000000003E-4</c:v>
                </c:pt>
                <c:pt idx="126091" formatCode="0.00E+00">
                  <c:v>7.5914299999999999E-4</c:v>
                </c:pt>
                <c:pt idx="126092" formatCode="0.00E+00">
                  <c:v>8.0843500000000003E-4</c:v>
                </c:pt>
                <c:pt idx="126093" formatCode="0.00E+00">
                  <c:v>8.5701199999999999E-4</c:v>
                </c:pt>
                <c:pt idx="126094" formatCode="0.00E+00">
                  <c:v>9.0482900000000001E-4</c:v>
                </c:pt>
                <c:pt idx="126095" formatCode="0.00E+00">
                  <c:v>9.5184399999999998E-4</c:v>
                </c:pt>
                <c:pt idx="126096" formatCode="0.00E+00">
                  <c:v>9.9801300000000007E-4</c:v>
                </c:pt>
                <c:pt idx="126097" formatCode="0.00E+00">
                  <c:v>1.0432900000000001E-3</c:v>
                </c:pt>
                <c:pt idx="126098" formatCode="0.00E+00">
                  <c:v>1.0876499999999999E-3</c:v>
                </c:pt>
                <c:pt idx="126099" formatCode="0.00E+00">
                  <c:v>1.13104E-3</c:v>
                </c:pt>
                <c:pt idx="126100" formatCode="0.00E+00">
                  <c:v>1.1734200000000001E-3</c:v>
                </c:pt>
                <c:pt idx="126101" formatCode="0.00E+00">
                  <c:v>1.2147600000000001E-3</c:v>
                </c:pt>
                <c:pt idx="126102" formatCode="0.00E+00">
                  <c:v>1.2550199999999999E-3</c:v>
                </c:pt>
                <c:pt idx="126103" formatCode="0.00E+00">
                  <c:v>1.2941700000000001E-3</c:v>
                </c:pt>
                <c:pt idx="126104" formatCode="0.00E+00">
                  <c:v>1.3321699999999999E-3</c:v>
                </c:pt>
                <c:pt idx="126105" formatCode="0.00E+00">
                  <c:v>1.369E-3</c:v>
                </c:pt>
                <c:pt idx="126106" formatCode="0.00E+00">
                  <c:v>1.4046099999999999E-3</c:v>
                </c:pt>
                <c:pt idx="126107" formatCode="0.00E+00">
                  <c:v>1.43899E-3</c:v>
                </c:pt>
                <c:pt idx="126108" formatCode="0.00E+00">
                  <c:v>1.4721000000000001E-3</c:v>
                </c:pt>
                <c:pt idx="126109" formatCode="0.00E+00">
                  <c:v>1.50392E-3</c:v>
                </c:pt>
                <c:pt idx="126110" formatCode="0.00E+00">
                  <c:v>1.5344200000000001E-3</c:v>
                </c:pt>
                <c:pt idx="126111" formatCode="0.00E+00">
                  <c:v>1.56358E-3</c:v>
                </c:pt>
                <c:pt idx="126112" formatCode="0.00E+00">
                  <c:v>1.5913699999999999E-3</c:v>
                </c:pt>
                <c:pt idx="126113" formatCode="0.00E+00">
                  <c:v>1.6177800000000001E-3</c:v>
                </c:pt>
                <c:pt idx="126114" formatCode="0.00E+00">
                  <c:v>1.6427900000000001E-3</c:v>
                </c:pt>
                <c:pt idx="126115" formatCode="0.00E+00">
                  <c:v>1.6663699999999999E-3</c:v>
                </c:pt>
                <c:pt idx="126116" formatCode="0.00E+00">
                  <c:v>1.68852E-3</c:v>
                </c:pt>
                <c:pt idx="126117" formatCode="0.00E+00">
                  <c:v>1.7092100000000001E-3</c:v>
                </c:pt>
                <c:pt idx="126118" formatCode="0.00E+00">
                  <c:v>1.7284399999999999E-3</c:v>
                </c:pt>
                <c:pt idx="126119" formatCode="0.00E+00">
                  <c:v>1.7461899999999999E-3</c:v>
                </c:pt>
                <c:pt idx="126120" formatCode="0.00E+00">
                  <c:v>1.76246E-3</c:v>
                </c:pt>
                <c:pt idx="126121" formatCode="0.00E+00">
                  <c:v>1.7772199999999999E-3</c:v>
                </c:pt>
                <c:pt idx="126122" formatCode="0.00E+00">
                  <c:v>1.7904900000000001E-3</c:v>
                </c:pt>
                <c:pt idx="126123" formatCode="0.00E+00">
                  <c:v>1.8022400000000001E-3</c:v>
                </c:pt>
                <c:pt idx="126124" formatCode="0.00E+00">
                  <c:v>1.81248E-3</c:v>
                </c:pt>
                <c:pt idx="126125" formatCode="0.00E+00">
                  <c:v>1.8212E-3</c:v>
                </c:pt>
                <c:pt idx="126126" formatCode="0.00E+00">
                  <c:v>1.8284099999999999E-3</c:v>
                </c:pt>
                <c:pt idx="126127" formatCode="0.00E+00">
                  <c:v>1.83409E-3</c:v>
                </c:pt>
                <c:pt idx="126128" formatCode="0.00E+00">
                  <c:v>1.8382699999999999E-3</c:v>
                </c:pt>
                <c:pt idx="126129" formatCode="0.00E+00">
                  <c:v>1.84093E-3</c:v>
                </c:pt>
                <c:pt idx="126130" formatCode="0.00E+00">
                  <c:v>1.8420800000000001E-3</c:v>
                </c:pt>
                <c:pt idx="126131" formatCode="0.00E+00">
                  <c:v>1.84173E-3</c:v>
                </c:pt>
                <c:pt idx="126132" formatCode="0.00E+00">
                  <c:v>1.8398799999999999E-3</c:v>
                </c:pt>
                <c:pt idx="126133" formatCode="0.00E+00">
                  <c:v>1.8365499999999999E-3</c:v>
                </c:pt>
                <c:pt idx="126134" formatCode="0.00E+00">
                  <c:v>1.8317400000000001E-3</c:v>
                </c:pt>
                <c:pt idx="126135" formatCode="0.00E+00">
                  <c:v>1.82547E-3</c:v>
                </c:pt>
                <c:pt idx="126136" formatCode="0.00E+00">
                  <c:v>1.8177499999999999E-3</c:v>
                </c:pt>
                <c:pt idx="126137" formatCode="0.00E+00">
                  <c:v>1.8085899999999999E-3</c:v>
                </c:pt>
                <c:pt idx="126138" formatCode="0.00E+00">
                  <c:v>1.7979999999999999E-3</c:v>
                </c:pt>
                <c:pt idx="126139" formatCode="0.00E+00">
                  <c:v>1.78601E-3</c:v>
                </c:pt>
                <c:pt idx="126140" formatCode="0.00E+00">
                  <c:v>1.7726300000000001E-3</c:v>
                </c:pt>
                <c:pt idx="126141" formatCode="0.00E+00">
                  <c:v>1.7578800000000001E-3</c:v>
                </c:pt>
                <c:pt idx="126142" formatCode="0.00E+00">
                  <c:v>1.7417800000000001E-3</c:v>
                </c:pt>
                <c:pt idx="126143" formatCode="0.00E+00">
                  <c:v>1.72434E-3</c:v>
                </c:pt>
                <c:pt idx="126144" formatCode="0.00E+00">
                  <c:v>1.7056E-3</c:v>
                </c:pt>
                <c:pt idx="126145" formatCode="0.00E+00">
                  <c:v>1.68557E-3</c:v>
                </c:pt>
                <c:pt idx="126146" formatCode="0.00E+00">
                  <c:v>1.6642899999999999E-3</c:v>
                </c:pt>
                <c:pt idx="126147" formatCode="0.00E+00">
                  <c:v>1.6417599999999999E-3</c:v>
                </c:pt>
                <c:pt idx="126148" formatCode="0.00E+00">
                  <c:v>1.61802E-3</c:v>
                </c:pt>
                <c:pt idx="126149" formatCode="0.00E+00">
                  <c:v>1.5931000000000001E-3</c:v>
                </c:pt>
                <c:pt idx="126150" formatCode="0.00E+00">
                  <c:v>1.5670199999999999E-3</c:v>
                </c:pt>
                <c:pt idx="126151" formatCode="0.00E+00">
                  <c:v>1.5398E-3</c:v>
                </c:pt>
                <c:pt idx="126152" formatCode="0.00E+00">
                  <c:v>1.5114900000000001E-3</c:v>
                </c:pt>
                <c:pt idx="126153" formatCode="0.00E+00">
                  <c:v>1.48211E-3</c:v>
                </c:pt>
                <c:pt idx="126154" formatCode="0.00E+00">
                  <c:v>1.4516799999999999E-3</c:v>
                </c:pt>
                <c:pt idx="126155" formatCode="0.00E+00">
                  <c:v>1.4202399999999999E-3</c:v>
                </c:pt>
                <c:pt idx="126156" formatCode="0.00E+00">
                  <c:v>1.3878199999999999E-3</c:v>
                </c:pt>
                <c:pt idx="126157" formatCode="0.00E+00">
                  <c:v>1.3544500000000001E-3</c:v>
                </c:pt>
                <c:pt idx="126158" formatCode="0.00E+00">
                  <c:v>1.3201700000000001E-3</c:v>
                </c:pt>
                <c:pt idx="126159" formatCode="0.00E+00">
                  <c:v>1.2849999999999999E-3</c:v>
                </c:pt>
                <c:pt idx="126160" formatCode="0.00E+00">
                  <c:v>1.24898E-3</c:v>
                </c:pt>
                <c:pt idx="126161" formatCode="0.00E+00">
                  <c:v>1.2121499999999999E-3</c:v>
                </c:pt>
                <c:pt idx="126162" formatCode="0.00E+00">
                  <c:v>1.17453E-3</c:v>
                </c:pt>
                <c:pt idx="126163" formatCode="0.00E+00">
                  <c:v>1.13616E-3</c:v>
                </c:pt>
                <c:pt idx="126164" formatCode="0.00E+00">
                  <c:v>1.0970800000000001E-3</c:v>
                </c:pt>
                <c:pt idx="126165" formatCode="0.00E+00">
                  <c:v>1.0573100000000001E-3</c:v>
                </c:pt>
                <c:pt idx="126166" formatCode="0.00E+00">
                  <c:v>1.0169000000000001E-3</c:v>
                </c:pt>
                <c:pt idx="126167" formatCode="0.00E+00">
                  <c:v>9.7588000000000004E-4</c:v>
                </c:pt>
                <c:pt idx="126168" formatCode="0.00E+00">
                  <c:v>9.3428200000000004E-4</c:v>
                </c:pt>
                <c:pt idx="126169" formatCode="0.00E+00">
                  <c:v>8.9214199999999996E-4</c:v>
                </c:pt>
                <c:pt idx="126170" formatCode="0.00E+00">
                  <c:v>8.4949600000000004E-4</c:v>
                </c:pt>
                <c:pt idx="126171" formatCode="0.00E+00">
                  <c:v>8.0637899999999997E-4</c:v>
                </c:pt>
                <c:pt idx="126172" formatCode="0.00E+00">
                  <c:v>7.6282400000000005E-4</c:v>
                </c:pt>
                <c:pt idx="126173" formatCode="0.00E+00">
                  <c:v>7.18868E-4</c:v>
                </c:pt>
                <c:pt idx="126174" formatCode="0.00E+00">
                  <c:v>6.7454400000000001E-4</c:v>
                </c:pt>
                <c:pt idx="126175" formatCode="0.00E+00">
                  <c:v>6.29888E-4</c:v>
                </c:pt>
                <c:pt idx="126176" formatCode="0.00E+00">
                  <c:v>5.8493399999999995E-4</c:v>
                </c:pt>
                <c:pt idx="126177" formatCode="0.00E+00">
                  <c:v>5.3971499999999996E-4</c:v>
                </c:pt>
                <c:pt idx="126178" formatCode="0.00E+00">
                  <c:v>4.9426600000000004E-4</c:v>
                </c:pt>
                <c:pt idx="126179" formatCode="0.00E+00">
                  <c:v>4.4862E-4</c:v>
                </c:pt>
                <c:pt idx="126180" formatCode="0.00E+00">
                  <c:v>4.0281099999999999E-4</c:v>
                </c:pt>
                <c:pt idx="126181" formatCode="0.00E+00">
                  <c:v>3.5687199999999999E-4</c:v>
                </c:pt>
                <c:pt idx="126182" formatCode="0.00E+00">
                  <c:v>3.1083599999999999E-4</c:v>
                </c:pt>
                <c:pt idx="126183" formatCode="0.00E+00">
                  <c:v>2.6473399999999998E-4</c:v>
                </c:pt>
                <c:pt idx="126184" formatCode="0.00E+00">
                  <c:v>2.1859900000000001E-4</c:v>
                </c:pt>
                <c:pt idx="126185" formatCode="0.00E+00">
                  <c:v>1.7246300000000001E-4</c:v>
                </c:pt>
                <c:pt idx="126186" formatCode="0.00E+00">
                  <c:v>1.2635599999999999E-4</c:v>
                </c:pt>
                <c:pt idx="126187" formatCode="0.00E+00">
                  <c:v>8.0309599999999994E-5</c:v>
                </c:pt>
                <c:pt idx="126188" formatCode="0.00E+00">
                  <c:v>3.4353400000000002E-5</c:v>
                </c:pt>
                <c:pt idx="126189" formatCode="0.00E+00">
                  <c:v>-1.1482600000000001E-5</c:v>
                </c:pt>
                <c:pt idx="126190" formatCode="0.00E+00">
                  <c:v>-5.7169100000000001E-5</c:v>
                </c:pt>
                <c:pt idx="126191" formatCode="0.00E+00">
                  <c:v>-1.02678E-4</c:v>
                </c:pt>
                <c:pt idx="126192" formatCode="0.00E+00">
                  <c:v>-1.4797899999999999E-4</c:v>
                </c:pt>
                <c:pt idx="126193" formatCode="0.00E+00">
                  <c:v>-1.9304700000000001E-4</c:v>
                </c:pt>
                <c:pt idx="126194" formatCode="0.00E+00">
                  <c:v>-2.3785399999999999E-4</c:v>
                </c:pt>
                <c:pt idx="126195" formatCode="0.00E+00">
                  <c:v>-2.8237299999999999E-4</c:v>
                </c:pt>
                <c:pt idx="126196" formatCode="0.00E+00">
                  <c:v>-3.26578E-4</c:v>
                </c:pt>
                <c:pt idx="126197" formatCode="0.00E+00">
                  <c:v>-3.7044399999999999E-4</c:v>
                </c:pt>
                <c:pt idx="126198" formatCode="0.00E+00">
                  <c:v>-4.1394499999999998E-4</c:v>
                </c:pt>
                <c:pt idx="126199" formatCode="0.00E+00">
                  <c:v>-4.57059E-4</c:v>
                </c:pt>
                <c:pt idx="126200" formatCode="0.00E+00">
                  <c:v>-4.9975900000000001E-4</c:v>
                </c:pt>
                <c:pt idx="126201" formatCode="0.00E+00">
                  <c:v>-5.4202500000000002E-4</c:v>
                </c:pt>
                <c:pt idx="126202" formatCode="0.00E+00">
                  <c:v>-5.8383299999999996E-4</c:v>
                </c:pt>
                <c:pt idx="126203" formatCode="0.00E+00">
                  <c:v>-6.2516099999999995E-4</c:v>
                </c:pt>
                <c:pt idx="126204" formatCode="0.00E+00">
                  <c:v>-6.6598700000000005E-4</c:v>
                </c:pt>
                <c:pt idx="126205" formatCode="0.00E+00">
                  <c:v>-7.0629199999999997E-4</c:v>
                </c:pt>
                <c:pt idx="126206" formatCode="0.00E+00">
                  <c:v>-7.4605500000000003E-4</c:v>
                </c:pt>
                <c:pt idx="126207" formatCode="0.00E+00">
                  <c:v>-7.85255E-4</c:v>
                </c:pt>
                <c:pt idx="126208" formatCode="0.00E+00">
                  <c:v>-8.2387499999999995E-4</c:v>
                </c:pt>
                <c:pt idx="126209" formatCode="0.00E+00">
                  <c:v>-8.6189600000000002E-4</c:v>
                </c:pt>
                <c:pt idx="126210" formatCode="0.00E+00">
                  <c:v>-8.99299E-4</c:v>
                </c:pt>
                <c:pt idx="126211" formatCode="0.00E+00">
                  <c:v>-9.3606799999999997E-4</c:v>
                </c:pt>
                <c:pt idx="126212" formatCode="0.00E+00">
                  <c:v>-9.7218499999999998E-4</c:v>
                </c:pt>
                <c:pt idx="126213" formatCode="0.00E+00">
                  <c:v>-1.00763E-3</c:v>
                </c:pt>
                <c:pt idx="126214" formatCode="0.00E+00">
                  <c:v>-1.0424E-3</c:v>
                </c:pt>
                <c:pt idx="126215" formatCode="0.00E+00">
                  <c:v>-1.0764699999999999E-3</c:v>
                </c:pt>
                <c:pt idx="126216" formatCode="0.00E+00">
                  <c:v>-1.1098200000000001E-3</c:v>
                </c:pt>
                <c:pt idx="126217" formatCode="0.00E+00">
                  <c:v>-1.1424499999999999E-3</c:v>
                </c:pt>
                <c:pt idx="126218" formatCode="0.00E+00">
                  <c:v>-1.1743400000000001E-3</c:v>
                </c:pt>
                <c:pt idx="126219" formatCode="0.00E+00">
                  <c:v>-1.2054699999999999E-3</c:v>
                </c:pt>
                <c:pt idx="126220" formatCode="0.00E+00">
                  <c:v>-1.23584E-3</c:v>
                </c:pt>
                <c:pt idx="126221" formatCode="0.00E+00">
                  <c:v>-1.2654299999999999E-3</c:v>
                </c:pt>
                <c:pt idx="126222" formatCode="0.00E+00">
                  <c:v>-1.29422E-3</c:v>
                </c:pt>
                <c:pt idx="126223" formatCode="0.00E+00">
                  <c:v>-1.32222E-3</c:v>
                </c:pt>
                <c:pt idx="126224" formatCode="0.00E+00">
                  <c:v>-1.3493999999999999E-3</c:v>
                </c:pt>
                <c:pt idx="126225" formatCode="0.00E+00">
                  <c:v>-1.37576E-3</c:v>
                </c:pt>
                <c:pt idx="126226" formatCode="0.00E+00">
                  <c:v>-1.4012899999999999E-3</c:v>
                </c:pt>
                <c:pt idx="126227" formatCode="0.00E+00">
                  <c:v>-1.4259699999999999E-3</c:v>
                </c:pt>
                <c:pt idx="126228" formatCode="0.00E+00">
                  <c:v>-1.4498E-3</c:v>
                </c:pt>
                <c:pt idx="126229" formatCode="0.00E+00">
                  <c:v>-1.47277E-3</c:v>
                </c:pt>
                <c:pt idx="126230" formatCode="0.00E+00">
                  <c:v>-1.4948699999999999E-3</c:v>
                </c:pt>
                <c:pt idx="126231" formatCode="0.00E+00">
                  <c:v>-1.5160900000000001E-3</c:v>
                </c:pt>
                <c:pt idx="126232" formatCode="0.00E+00">
                  <c:v>-1.5364300000000001E-3</c:v>
                </c:pt>
                <c:pt idx="126233" formatCode="0.00E+00">
                  <c:v>-1.55587E-3</c:v>
                </c:pt>
                <c:pt idx="126234" formatCode="0.00E+00">
                  <c:v>-1.57442E-3</c:v>
                </c:pt>
                <c:pt idx="126235" formatCode="0.00E+00">
                  <c:v>-1.59205E-3</c:v>
                </c:pt>
                <c:pt idx="126236" formatCode="0.00E+00">
                  <c:v>-1.60878E-3</c:v>
                </c:pt>
                <c:pt idx="126237" formatCode="0.00E+00">
                  <c:v>-1.62458E-3</c:v>
                </c:pt>
                <c:pt idx="126238" formatCode="0.00E+00">
                  <c:v>-1.6394599999999999E-3</c:v>
                </c:pt>
                <c:pt idx="126239" formatCode="0.00E+00">
                  <c:v>-1.6534099999999999E-3</c:v>
                </c:pt>
                <c:pt idx="126240" formatCode="0.00E+00">
                  <c:v>-1.6664200000000001E-3</c:v>
                </c:pt>
                <c:pt idx="126241" formatCode="0.00E+00">
                  <c:v>-1.67848E-3</c:v>
                </c:pt>
                <c:pt idx="126242" formatCode="0.00E+00">
                  <c:v>-1.6896000000000001E-3</c:v>
                </c:pt>
                <c:pt idx="126243" formatCode="0.00E+00">
                  <c:v>-1.69977E-3</c:v>
                </c:pt>
                <c:pt idx="126244" formatCode="0.00E+00">
                  <c:v>-1.7089799999999999E-3</c:v>
                </c:pt>
                <c:pt idx="126245" formatCode="0.00E+00">
                  <c:v>-1.7172299999999999E-3</c:v>
                </c:pt>
                <c:pt idx="126246" formatCode="0.00E+00">
                  <c:v>-1.7245100000000001E-3</c:v>
                </c:pt>
                <c:pt idx="126247" formatCode="0.00E+00">
                  <c:v>-1.73083E-3</c:v>
                </c:pt>
                <c:pt idx="126248" formatCode="0.00E+00">
                  <c:v>-1.73617E-3</c:v>
                </c:pt>
                <c:pt idx="126249" formatCode="0.00E+00">
                  <c:v>-1.7405400000000001E-3</c:v>
                </c:pt>
                <c:pt idx="126250" formatCode="0.00E+00">
                  <c:v>-1.7439300000000001E-3</c:v>
                </c:pt>
                <c:pt idx="126251" formatCode="0.00E+00">
                  <c:v>-1.7463299999999999E-3</c:v>
                </c:pt>
                <c:pt idx="126252" formatCode="0.00E+00">
                  <c:v>-1.74775E-3</c:v>
                </c:pt>
                <c:pt idx="126253" formatCode="0.00E+00">
                  <c:v>-1.7481899999999999E-3</c:v>
                </c:pt>
                <c:pt idx="126254" formatCode="0.00E+00">
                  <c:v>-1.74763E-3</c:v>
                </c:pt>
                <c:pt idx="126255" formatCode="0.00E+00">
                  <c:v>-1.7460799999999999E-3</c:v>
                </c:pt>
                <c:pt idx="126256" formatCode="0.00E+00">
                  <c:v>-1.74354E-3</c:v>
                </c:pt>
                <c:pt idx="126257" formatCode="0.00E+00">
                  <c:v>-1.74E-3</c:v>
                </c:pt>
                <c:pt idx="126258" formatCode="0.00E+00">
                  <c:v>-1.7354600000000001E-3</c:v>
                </c:pt>
                <c:pt idx="126259" formatCode="0.00E+00">
                  <c:v>-1.72992E-3</c:v>
                </c:pt>
                <c:pt idx="126260" formatCode="0.00E+00">
                  <c:v>-1.72339E-3</c:v>
                </c:pt>
                <c:pt idx="126261" formatCode="0.00E+00">
                  <c:v>-1.7158500000000001E-3</c:v>
                </c:pt>
                <c:pt idx="126262" formatCode="0.00E+00">
                  <c:v>-1.7073100000000001E-3</c:v>
                </c:pt>
                <c:pt idx="126263" formatCode="0.00E+00">
                  <c:v>-1.6977699999999999E-3</c:v>
                </c:pt>
                <c:pt idx="126264" formatCode="0.00E+00">
                  <c:v>-1.6872300000000001E-3</c:v>
                </c:pt>
                <c:pt idx="126265" formatCode="0.00E+00">
                  <c:v>-1.6756900000000001E-3</c:v>
                </c:pt>
                <c:pt idx="126266" formatCode="0.00E+00">
                  <c:v>-1.66314E-3</c:v>
                </c:pt>
                <c:pt idx="126267" formatCode="0.00E+00">
                  <c:v>-1.64959E-3</c:v>
                </c:pt>
                <c:pt idx="126268" formatCode="0.00E+00">
                  <c:v>-1.6350500000000001E-3</c:v>
                </c:pt>
                <c:pt idx="126269" formatCode="0.00E+00">
                  <c:v>-1.6195000000000001E-3</c:v>
                </c:pt>
                <c:pt idx="126270" formatCode="0.00E+00">
                  <c:v>-1.6029600000000001E-3</c:v>
                </c:pt>
                <c:pt idx="126271" formatCode="0.00E+00">
                  <c:v>-1.5854199999999999E-3</c:v>
                </c:pt>
                <c:pt idx="126272" formatCode="0.00E+00">
                  <c:v>-1.56689E-3</c:v>
                </c:pt>
                <c:pt idx="126273" formatCode="0.00E+00">
                  <c:v>-1.54737E-3</c:v>
                </c:pt>
                <c:pt idx="126274" formatCode="0.00E+00">
                  <c:v>-1.5268700000000001E-3</c:v>
                </c:pt>
                <c:pt idx="126275" formatCode="0.00E+00">
                  <c:v>-1.50538E-3</c:v>
                </c:pt>
                <c:pt idx="126276" formatCode="0.00E+00">
                  <c:v>-1.48291E-3</c:v>
                </c:pt>
                <c:pt idx="126277" formatCode="0.00E+00">
                  <c:v>-1.45947E-3</c:v>
                </c:pt>
                <c:pt idx="126278" formatCode="0.00E+00">
                  <c:v>-1.43505E-3</c:v>
                </c:pt>
                <c:pt idx="126279" formatCode="0.00E+00">
                  <c:v>-1.40967E-3</c:v>
                </c:pt>
                <c:pt idx="126280" formatCode="0.00E+00">
                  <c:v>-1.3833300000000001E-3</c:v>
                </c:pt>
                <c:pt idx="126281" formatCode="0.00E+00">
                  <c:v>-1.35604E-3</c:v>
                </c:pt>
                <c:pt idx="126282" formatCode="0.00E+00">
                  <c:v>-1.3278000000000001E-3</c:v>
                </c:pt>
                <c:pt idx="126283" formatCode="0.00E+00">
                  <c:v>-1.2986199999999999E-3</c:v>
                </c:pt>
                <c:pt idx="126284" formatCode="0.00E+00">
                  <c:v>-1.2685000000000001E-3</c:v>
                </c:pt>
                <c:pt idx="126285" formatCode="0.00E+00">
                  <c:v>-1.2374599999999999E-3</c:v>
                </c:pt>
                <c:pt idx="126286" formatCode="0.00E+00">
                  <c:v>-1.2055099999999999E-3</c:v>
                </c:pt>
                <c:pt idx="126287" formatCode="0.00E+00">
                  <c:v>-1.1726499999999999E-3</c:v>
                </c:pt>
                <c:pt idx="126288" formatCode="0.00E+00">
                  <c:v>-1.1389E-3</c:v>
                </c:pt>
                <c:pt idx="126289" formatCode="0.00E+00">
                  <c:v>-1.1042599999999999E-3</c:v>
                </c:pt>
                <c:pt idx="126290" formatCode="0.00E+00">
                  <c:v>-1.0687400000000001E-3</c:v>
                </c:pt>
                <c:pt idx="126291" formatCode="0.00E+00">
                  <c:v>-1.03236E-3</c:v>
                </c:pt>
                <c:pt idx="126292" formatCode="0.00E+00">
                  <c:v>-9.9513300000000004E-4</c:v>
                </c:pt>
                <c:pt idx="126293" formatCode="0.00E+00">
                  <c:v>-9.5706700000000003E-4</c:v>
                </c:pt>
                <c:pt idx="126294" formatCode="0.00E+00">
                  <c:v>-9.1817799999999996E-4</c:v>
                </c:pt>
                <c:pt idx="126295" formatCode="0.00E+00">
                  <c:v>-8.7847900000000004E-4</c:v>
                </c:pt>
                <c:pt idx="126296" formatCode="0.00E+00">
                  <c:v>-8.37987E-4</c:v>
                </c:pt>
                <c:pt idx="126297" formatCode="0.00E+00">
                  <c:v>-7.9671699999999995E-4</c:v>
                </c:pt>
                <c:pt idx="126298" formatCode="0.00E+00">
                  <c:v>-7.5468499999999995E-4</c:v>
                </c:pt>
                <c:pt idx="126299" formatCode="0.00E+00">
                  <c:v>-7.1190999999999995E-4</c:v>
                </c:pt>
                <c:pt idx="126300" formatCode="0.00E+00">
                  <c:v>-6.68408E-4</c:v>
                </c:pt>
                <c:pt idx="126301" formatCode="0.00E+00">
                  <c:v>-6.2419999999999999E-4</c:v>
                </c:pt>
                <c:pt idx="126302" formatCode="0.00E+00">
                  <c:v>-5.79304E-4</c:v>
                </c:pt>
                <c:pt idx="126303" formatCode="0.00E+00">
                  <c:v>-5.3374200000000003E-4</c:v>
                </c:pt>
                <c:pt idx="126304" formatCode="0.00E+00">
                  <c:v>-4.8753300000000001E-4</c:v>
                </c:pt>
                <c:pt idx="126305" formatCode="0.00E+00">
                  <c:v>-4.4070099999999999E-4</c:v>
                </c:pt>
                <c:pt idx="126306" formatCode="0.00E+00">
                  <c:v>-3.93268E-4</c:v>
                </c:pt>
                <c:pt idx="126307" formatCode="0.00E+00">
                  <c:v>-3.4525799999999998E-4</c:v>
                </c:pt>
                <c:pt idx="126308" formatCode="0.00E+00">
                  <c:v>-2.9669400000000002E-4</c:v>
                </c:pt>
                <c:pt idx="126309" formatCode="0.00E+00">
                  <c:v>-2.4760199999999998E-4</c:v>
                </c:pt>
                <c:pt idx="126310" formatCode="0.00E+00">
                  <c:v>-1.9800800000000001E-4</c:v>
                </c:pt>
                <c:pt idx="126311" formatCode="0.00E+00">
                  <c:v>-1.4793900000000001E-4</c:v>
                </c:pt>
                <c:pt idx="126312" formatCode="0.00E+00">
                  <c:v>-9.7421200000000002E-5</c:v>
                </c:pt>
                <c:pt idx="126313" formatCode="0.00E+00">
                  <c:v>-4.6484199999999998E-5</c:v>
                </c:pt>
                <c:pt idx="126314" formatCode="0.00E+00">
                  <c:v>4.8433400000000001E-6</c:v>
                </c:pt>
                <c:pt idx="126315" formatCode="0.00E+00">
                  <c:v>5.65317E-5</c:v>
                </c:pt>
                <c:pt idx="126316" formatCode="0.00E+00">
                  <c:v>1.0855E-4</c:v>
                </c:pt>
                <c:pt idx="126317" formatCode="0.00E+00">
                  <c:v>1.6086799999999999E-4</c:v>
                </c:pt>
                <c:pt idx="126318" formatCode="0.00E+00">
                  <c:v>2.1345199999999999E-4</c:v>
                </c:pt>
                <c:pt idx="126319" formatCode="0.00E+00">
                  <c:v>2.6626999999999998E-4</c:v>
                </c:pt>
                <c:pt idx="126320" formatCode="0.00E+00">
                  <c:v>3.1928799999999998E-4</c:v>
                </c:pt>
                <c:pt idx="126321" formatCode="0.00E+00">
                  <c:v>3.7247300000000001E-4</c:v>
                </c:pt>
                <c:pt idx="126322" formatCode="0.00E+00">
                  <c:v>4.2578800000000002E-4</c:v>
                </c:pt>
                <c:pt idx="126323" formatCode="0.00E+00">
                  <c:v>4.7919999999999999E-4</c:v>
                </c:pt>
                <c:pt idx="126324" formatCode="0.00E+00">
                  <c:v>5.3266999999999995E-4</c:v>
                </c:pt>
                <c:pt idx="126325" formatCode="0.00E+00">
                  <c:v>5.8616400000000002E-4</c:v>
                </c:pt>
                <c:pt idx="126326" formatCode="0.00E+00">
                  <c:v>6.3964200000000005E-4</c:v>
                </c:pt>
                <c:pt idx="126327" formatCode="0.00E+00">
                  <c:v>6.9306700000000001E-4</c:v>
                </c:pt>
                <c:pt idx="126328" formatCode="0.00E+00">
                  <c:v>7.4640000000000004E-4</c:v>
                </c:pt>
                <c:pt idx="126329" formatCode="0.00E+00">
                  <c:v>7.9960299999999997E-4</c:v>
                </c:pt>
                <c:pt idx="126330" formatCode="0.00E+00">
                  <c:v>8.5263500000000002E-4</c:v>
                </c:pt>
                <c:pt idx="126331" formatCode="0.00E+00">
                  <c:v>9.0545600000000001E-4</c:v>
                </c:pt>
                <c:pt idx="126332" formatCode="0.00E+00">
                  <c:v>9.5802599999999995E-4</c:v>
                </c:pt>
                <c:pt idx="126333" formatCode="0.00E+00">
                  <c:v>1.0103E-3</c:v>
                </c:pt>
                <c:pt idx="126334" formatCode="0.00E+00">
                  <c:v>1.06225E-3</c:v>
                </c:pt>
                <c:pt idx="126335" formatCode="0.00E+00">
                  <c:v>1.11382E-3</c:v>
                </c:pt>
                <c:pt idx="126336" formatCode="0.00E+00">
                  <c:v>1.16497E-3</c:v>
                </c:pt>
                <c:pt idx="126337" formatCode="0.00E+00">
                  <c:v>1.2156599999999999E-3</c:v>
                </c:pt>
                <c:pt idx="126338" formatCode="0.00E+00">
                  <c:v>1.26585E-3</c:v>
                </c:pt>
                <c:pt idx="126339" formatCode="0.00E+00">
                  <c:v>1.3154900000000001E-3</c:v>
                </c:pt>
                <c:pt idx="126340" formatCode="0.00E+00">
                  <c:v>1.36454E-3</c:v>
                </c:pt>
                <c:pt idx="126341" formatCode="0.00E+00">
                  <c:v>1.4129699999999999E-3</c:v>
                </c:pt>
                <c:pt idx="126342" formatCode="0.00E+00">
                  <c:v>1.46071E-3</c:v>
                </c:pt>
                <c:pt idx="126343" formatCode="0.00E+00">
                  <c:v>1.50774E-3</c:v>
                </c:pt>
                <c:pt idx="126344" formatCode="0.00E+00">
                  <c:v>1.55401E-3</c:v>
                </c:pt>
                <c:pt idx="126345" formatCode="0.00E+00">
                  <c:v>1.5994799999999999E-3</c:v>
                </c:pt>
                <c:pt idx="126346" formatCode="0.00E+00">
                  <c:v>1.6440999999999999E-3</c:v>
                </c:pt>
                <c:pt idx="126347" formatCode="0.00E+00">
                  <c:v>1.68782E-3</c:v>
                </c:pt>
                <c:pt idx="126348" formatCode="0.00E+00">
                  <c:v>1.73062E-3</c:v>
                </c:pt>
                <c:pt idx="126349" formatCode="0.00E+00">
                  <c:v>1.7724399999999999E-3</c:v>
                </c:pt>
                <c:pt idx="126350" formatCode="0.00E+00">
                  <c:v>1.81324E-3</c:v>
                </c:pt>
                <c:pt idx="126351" formatCode="0.00E+00">
                  <c:v>1.8529799999999999E-3</c:v>
                </c:pt>
                <c:pt idx="126352" formatCode="0.00E+00">
                  <c:v>1.8916200000000001E-3</c:v>
                </c:pt>
                <c:pt idx="126353" formatCode="0.00E+00">
                  <c:v>1.9291099999999999E-3</c:v>
                </c:pt>
                <c:pt idx="126354" formatCode="0.00E+00">
                  <c:v>1.9654300000000002E-3</c:v>
                </c:pt>
                <c:pt idx="126355" formatCode="0.00E+00">
                  <c:v>2.00052E-3</c:v>
                </c:pt>
                <c:pt idx="126356" formatCode="0.00E+00">
                  <c:v>2.0343399999999999E-3</c:v>
                </c:pt>
                <c:pt idx="126357" formatCode="0.00E+00">
                  <c:v>2.0668700000000002E-3</c:v>
                </c:pt>
                <c:pt idx="126358" formatCode="0.00E+00">
                  <c:v>2.0980500000000002E-3</c:v>
                </c:pt>
                <c:pt idx="126359" formatCode="0.00E+00">
                  <c:v>2.1278600000000001E-3</c:v>
                </c:pt>
                <c:pt idx="126360" formatCode="0.00E+00">
                  <c:v>2.1562500000000002E-3</c:v>
                </c:pt>
                <c:pt idx="126361" formatCode="0.00E+00">
                  <c:v>2.1831899999999998E-3</c:v>
                </c:pt>
                <c:pt idx="126362" formatCode="0.00E+00">
                  <c:v>2.2086499999999999E-3</c:v>
                </c:pt>
                <c:pt idx="126363" formatCode="0.00E+00">
                  <c:v>2.2325800000000001E-3</c:v>
                </c:pt>
                <c:pt idx="126364" formatCode="0.00E+00">
                  <c:v>2.2549699999999998E-3</c:v>
                </c:pt>
                <c:pt idx="126365" formatCode="0.00E+00">
                  <c:v>2.2757599999999999E-3</c:v>
                </c:pt>
                <c:pt idx="126366" formatCode="0.00E+00">
                  <c:v>2.2949400000000001E-3</c:v>
                </c:pt>
                <c:pt idx="126367" formatCode="0.00E+00">
                  <c:v>2.31248E-3</c:v>
                </c:pt>
                <c:pt idx="126368" formatCode="0.00E+00">
                  <c:v>2.3283399999999999E-3</c:v>
                </c:pt>
                <c:pt idx="126369" formatCode="0.00E+00">
                  <c:v>2.34249E-3</c:v>
                </c:pt>
                <c:pt idx="126370" formatCode="0.00E+00">
                  <c:v>2.3549199999999999E-3</c:v>
                </c:pt>
                <c:pt idx="126371" formatCode="0.00E+00">
                  <c:v>2.3655899999999999E-3</c:v>
                </c:pt>
                <c:pt idx="126372" formatCode="0.00E+00">
                  <c:v>2.37448E-3</c:v>
                </c:pt>
                <c:pt idx="126373" formatCode="0.00E+00">
                  <c:v>2.3815799999999999E-3</c:v>
                </c:pt>
                <c:pt idx="126374" formatCode="0.00E+00">
                  <c:v>2.3868499999999998E-3</c:v>
                </c:pt>
                <c:pt idx="126375" formatCode="0.00E+00">
                  <c:v>2.3902699999999999E-3</c:v>
                </c:pt>
                <c:pt idx="126376" formatCode="0.00E+00">
                  <c:v>2.3918400000000001E-3</c:v>
                </c:pt>
                <c:pt idx="126377" formatCode="0.00E+00">
                  <c:v>2.3915299999999998E-3</c:v>
                </c:pt>
                <c:pt idx="126378" formatCode="0.00E+00">
                  <c:v>2.3893400000000002E-3</c:v>
                </c:pt>
                <c:pt idx="126379" formatCode="0.00E+00">
                  <c:v>2.3852299999999999E-3</c:v>
                </c:pt>
                <c:pt idx="126380" formatCode="0.00E+00">
                  <c:v>2.3792100000000001E-3</c:v>
                </c:pt>
                <c:pt idx="126381" formatCode="0.00E+00">
                  <c:v>2.37126E-3</c:v>
                </c:pt>
                <c:pt idx="126382" formatCode="0.00E+00">
                  <c:v>2.3613800000000002E-3</c:v>
                </c:pt>
                <c:pt idx="126383" formatCode="0.00E+00">
                  <c:v>2.3495600000000001E-3</c:v>
                </c:pt>
                <c:pt idx="126384" formatCode="0.00E+00">
                  <c:v>2.3357899999999999E-3</c:v>
                </c:pt>
                <c:pt idx="126385" formatCode="0.00E+00">
                  <c:v>2.32007E-3</c:v>
                </c:pt>
                <c:pt idx="126386" formatCode="0.00E+00">
                  <c:v>2.3024E-3</c:v>
                </c:pt>
                <c:pt idx="126387" formatCode="0.00E+00">
                  <c:v>2.2827699999999999E-3</c:v>
                </c:pt>
                <c:pt idx="126388" formatCode="0.00E+00">
                  <c:v>2.2612000000000001E-3</c:v>
                </c:pt>
                <c:pt idx="126389" formatCode="0.00E+00">
                  <c:v>2.2376900000000001E-3</c:v>
                </c:pt>
                <c:pt idx="126390" formatCode="0.00E+00">
                  <c:v>2.2122299999999999E-3</c:v>
                </c:pt>
                <c:pt idx="126391" formatCode="0.00E+00">
                  <c:v>2.18484E-3</c:v>
                </c:pt>
                <c:pt idx="126392" formatCode="0.00E+00">
                  <c:v>2.1555400000000001E-3</c:v>
                </c:pt>
                <c:pt idx="126393" formatCode="0.00E+00">
                  <c:v>2.1243199999999999E-3</c:v>
                </c:pt>
                <c:pt idx="126394" formatCode="0.00E+00">
                  <c:v>2.09121E-3</c:v>
                </c:pt>
                <c:pt idx="126395" formatCode="0.00E+00">
                  <c:v>2.0562100000000002E-3</c:v>
                </c:pt>
                <c:pt idx="126396" formatCode="0.00E+00">
                  <c:v>2.0193500000000001E-3</c:v>
                </c:pt>
                <c:pt idx="126397" formatCode="0.00E+00">
                  <c:v>1.98065E-3</c:v>
                </c:pt>
                <c:pt idx="126398" formatCode="0.00E+00">
                  <c:v>1.94012E-3</c:v>
                </c:pt>
                <c:pt idx="126399" formatCode="0.00E+00">
                  <c:v>1.8978000000000001E-3</c:v>
                </c:pt>
                <c:pt idx="126400" formatCode="0.00E+00">
                  <c:v>1.8536900000000001E-3</c:v>
                </c:pt>
                <c:pt idx="126401" formatCode="0.00E+00">
                  <c:v>1.80784E-3</c:v>
                </c:pt>
                <c:pt idx="126402" formatCode="0.00E+00">
                  <c:v>1.76027E-3</c:v>
                </c:pt>
                <c:pt idx="126403" formatCode="0.00E+00">
                  <c:v>1.7110000000000001E-3</c:v>
                </c:pt>
                <c:pt idx="126404" formatCode="0.00E+00">
                  <c:v>1.66008E-3</c:v>
                </c:pt>
                <c:pt idx="126405" formatCode="0.00E+00">
                  <c:v>1.60754E-3</c:v>
                </c:pt>
                <c:pt idx="126406" formatCode="0.00E+00">
                  <c:v>1.5533999999999999E-3</c:v>
                </c:pt>
                <c:pt idx="126407" formatCode="0.00E+00">
                  <c:v>1.4977199999999999E-3</c:v>
                </c:pt>
                <c:pt idx="126408" formatCode="0.00E+00">
                  <c:v>1.44052E-3</c:v>
                </c:pt>
                <c:pt idx="126409" formatCode="0.00E+00">
                  <c:v>1.3818599999999999E-3</c:v>
                </c:pt>
                <c:pt idx="126410" formatCode="0.00E+00">
                  <c:v>1.3217599999999999E-3</c:v>
                </c:pt>
                <c:pt idx="126411" formatCode="0.00E+00">
                  <c:v>1.2602799999999999E-3</c:v>
                </c:pt>
                <c:pt idx="126412" formatCode="0.00E+00">
                  <c:v>1.19747E-3</c:v>
                </c:pt>
                <c:pt idx="126413" formatCode="0.00E+00">
                  <c:v>1.1333599999999999E-3</c:v>
                </c:pt>
                <c:pt idx="126414" formatCode="0.00E+00">
                  <c:v>1.06802E-3</c:v>
                </c:pt>
                <c:pt idx="126415" formatCode="0.00E+00">
                  <c:v>1.0014799999999999E-3</c:v>
                </c:pt>
                <c:pt idx="126416" formatCode="0.00E+00">
                  <c:v>9.3380500000000001E-4</c:v>
                </c:pt>
                <c:pt idx="126417" formatCode="0.00E+00">
                  <c:v>8.6504500000000005E-4</c:v>
                </c:pt>
                <c:pt idx="126418" formatCode="0.00E+00">
                  <c:v>7.9525400000000001E-4</c:v>
                </c:pt>
                <c:pt idx="126419" formatCode="0.00E+00">
                  <c:v>7.2449000000000005E-4</c:v>
                </c:pt>
                <c:pt idx="126420" formatCode="0.00E+00">
                  <c:v>6.5280799999999995E-4</c:v>
                </c:pt>
                <c:pt idx="126421" formatCode="0.00E+00">
                  <c:v>5.8026799999999999E-4</c:v>
                </c:pt>
                <c:pt idx="126422" formatCode="0.00E+00">
                  <c:v>5.0693000000000005E-4</c:v>
                </c:pt>
                <c:pt idx="126423" formatCode="0.00E+00">
                  <c:v>4.3285399999999999E-4</c:v>
                </c:pt>
                <c:pt idx="126424" formatCode="0.00E+00">
                  <c:v>3.5810200000000001E-4</c:v>
                </c:pt>
                <c:pt idx="126425" formatCode="0.00E+00">
                  <c:v>2.8273699999999997E-4</c:v>
                </c:pt>
                <c:pt idx="126426" formatCode="0.00E+00">
                  <c:v>2.0682200000000001E-4</c:v>
                </c:pt>
                <c:pt idx="126427" formatCode="0.00E+00">
                  <c:v>1.3042300000000001E-4</c:v>
                </c:pt>
                <c:pt idx="126428" formatCode="0.00E+00">
                  <c:v>5.3604399999999998E-5</c:v>
                </c:pt>
                <c:pt idx="126429" formatCode="0.00E+00">
                  <c:v>-2.3567400000000001E-5</c:v>
                </c:pt>
                <c:pt idx="126430" formatCode="0.00E+00">
                  <c:v>-1.01025E-4</c:v>
                </c:pt>
                <c:pt idx="126431" formatCode="0.00E+00">
                  <c:v>-1.78703E-4</c:v>
                </c:pt>
                <c:pt idx="126432" formatCode="0.00E+00">
                  <c:v>-2.56531E-4</c:v>
                </c:pt>
                <c:pt idx="126433" formatCode="0.00E+00">
                  <c:v>-3.3444099999999999E-4</c:v>
                </c:pt>
                <c:pt idx="126434" formatCode="0.00E+00">
                  <c:v>-4.12366E-4</c:v>
                </c:pt>
                <c:pt idx="126435" formatCode="0.00E+00">
                  <c:v>-4.90235E-4</c:v>
                </c:pt>
                <c:pt idx="126436" formatCode="0.00E+00">
                  <c:v>-5.6797900000000003E-4</c:v>
                </c:pt>
                <c:pt idx="126437" formatCode="0.00E+00">
                  <c:v>-6.4552900000000005E-4</c:v>
                </c:pt>
                <c:pt idx="126438" formatCode="0.00E+00">
                  <c:v>-7.2281500000000002E-4</c:v>
                </c:pt>
                <c:pt idx="126439" formatCode="0.00E+00">
                  <c:v>-7.9976600000000004E-4</c:v>
                </c:pt>
                <c:pt idx="126440" formatCode="0.00E+00">
                  <c:v>-8.7631500000000001E-4</c:v>
                </c:pt>
                <c:pt idx="126441" formatCode="0.00E+00">
                  <c:v>-9.5239000000000001E-4</c:v>
                </c:pt>
                <c:pt idx="126442" formatCode="0.00E+00">
                  <c:v>-1.0279200000000001E-3</c:v>
                </c:pt>
                <c:pt idx="126443" formatCode="0.00E+00">
                  <c:v>-1.1028399999999999E-3</c:v>
                </c:pt>
                <c:pt idx="126444" formatCode="0.00E+00">
                  <c:v>-1.1770800000000001E-3</c:v>
                </c:pt>
                <c:pt idx="126445" formatCode="0.00E+00">
                  <c:v>-1.2505699999999999E-3</c:v>
                </c:pt>
                <c:pt idx="126446" formatCode="0.00E+00">
                  <c:v>-1.32325E-3</c:v>
                </c:pt>
                <c:pt idx="126447" formatCode="0.00E+00">
                  <c:v>-1.39504E-3</c:v>
                </c:pt>
                <c:pt idx="126448" formatCode="0.00E+00">
                  <c:v>-1.4658799999999999E-3</c:v>
                </c:pt>
                <c:pt idx="126449" formatCode="0.00E+00">
                  <c:v>-1.5357000000000001E-3</c:v>
                </c:pt>
                <c:pt idx="126450" formatCode="0.00E+00">
                  <c:v>-1.60443E-3</c:v>
                </c:pt>
                <c:pt idx="126451" formatCode="0.00E+00">
                  <c:v>-1.67202E-3</c:v>
                </c:pt>
                <c:pt idx="126452" formatCode="0.00E+00">
                  <c:v>-1.7384E-3</c:v>
                </c:pt>
                <c:pt idx="126453" formatCode="0.00E+00">
                  <c:v>-1.8035099999999999E-3</c:v>
                </c:pt>
                <c:pt idx="126454" formatCode="0.00E+00">
                  <c:v>-1.86728E-3</c:v>
                </c:pt>
                <c:pt idx="126455" formatCode="0.00E+00">
                  <c:v>-1.92965E-3</c:v>
                </c:pt>
                <c:pt idx="126456" formatCode="0.00E+00">
                  <c:v>-1.9905600000000002E-3</c:v>
                </c:pt>
                <c:pt idx="126457" formatCode="0.00E+00">
                  <c:v>-2.0499699999999999E-3</c:v>
                </c:pt>
                <c:pt idx="126458" formatCode="0.00E+00">
                  <c:v>-2.1078E-3</c:v>
                </c:pt>
                <c:pt idx="126459" formatCode="0.00E+00">
                  <c:v>-2.1640000000000001E-3</c:v>
                </c:pt>
                <c:pt idx="126460" formatCode="0.00E+00">
                  <c:v>-2.2185299999999998E-3</c:v>
                </c:pt>
                <c:pt idx="126461" formatCode="0.00E+00">
                  <c:v>-2.2713199999999998E-3</c:v>
                </c:pt>
                <c:pt idx="126462" formatCode="0.00E+00">
                  <c:v>-2.3223200000000001E-3</c:v>
                </c:pt>
                <c:pt idx="126463" formatCode="0.00E+00">
                  <c:v>-2.3714999999999999E-3</c:v>
                </c:pt>
                <c:pt idx="126464" formatCode="0.00E+00">
                  <c:v>-2.4187900000000001E-3</c:v>
                </c:pt>
                <c:pt idx="126465" formatCode="0.00E+00">
                  <c:v>-2.46415E-3</c:v>
                </c:pt>
                <c:pt idx="126466" formatCode="0.00E+00">
                  <c:v>-2.5075399999999999E-3</c:v>
                </c:pt>
                <c:pt idx="126467" formatCode="0.00E+00">
                  <c:v>-2.5489100000000002E-3</c:v>
                </c:pt>
                <c:pt idx="126468" formatCode="0.00E+00">
                  <c:v>-2.58822E-3</c:v>
                </c:pt>
                <c:pt idx="126469" formatCode="0.00E+00">
                  <c:v>-2.6254500000000001E-3</c:v>
                </c:pt>
                <c:pt idx="126470" formatCode="0.00E+00">
                  <c:v>-2.6605299999999999E-3</c:v>
                </c:pt>
                <c:pt idx="126471" formatCode="0.00E+00">
                  <c:v>-2.69345E-3</c:v>
                </c:pt>
                <c:pt idx="126472" formatCode="0.00E+00">
                  <c:v>-2.7241700000000002E-3</c:v>
                </c:pt>
                <c:pt idx="126473" formatCode="0.00E+00">
                  <c:v>-2.7526600000000001E-3</c:v>
                </c:pt>
                <c:pt idx="126474" formatCode="0.00E+00">
                  <c:v>-2.77889E-3</c:v>
                </c:pt>
                <c:pt idx="126475" formatCode="0.00E+00">
                  <c:v>-2.8028200000000001E-3</c:v>
                </c:pt>
                <c:pt idx="126476" formatCode="0.00E+00">
                  <c:v>-2.8244500000000001E-3</c:v>
                </c:pt>
                <c:pt idx="126477" formatCode="0.00E+00">
                  <c:v>-2.84374E-3</c:v>
                </c:pt>
                <c:pt idx="126478" formatCode="0.00E+00">
                  <c:v>-2.8606700000000001E-3</c:v>
                </c:pt>
                <c:pt idx="126479" formatCode="0.00E+00">
                  <c:v>-2.8752399999999998E-3</c:v>
                </c:pt>
                <c:pt idx="126480" formatCode="0.00E+00">
                  <c:v>-2.88741E-3</c:v>
                </c:pt>
                <c:pt idx="126481" formatCode="0.00E+00">
                  <c:v>-2.8971700000000001E-3</c:v>
                </c:pt>
                <c:pt idx="126482" formatCode="0.00E+00">
                  <c:v>-2.9045199999999998E-3</c:v>
                </c:pt>
                <c:pt idx="126483" formatCode="0.00E+00">
                  <c:v>-2.9094500000000001E-3</c:v>
                </c:pt>
                <c:pt idx="126484" formatCode="0.00E+00">
                  <c:v>-2.91194E-3</c:v>
                </c:pt>
                <c:pt idx="126485" formatCode="0.00E+00">
                  <c:v>-2.9120000000000001E-3</c:v>
                </c:pt>
                <c:pt idx="126486" formatCode="0.00E+00">
                  <c:v>-2.9096199999999999E-3</c:v>
                </c:pt>
                <c:pt idx="126487" formatCode="0.00E+00">
                  <c:v>-2.9047999999999999E-3</c:v>
                </c:pt>
                <c:pt idx="126488" formatCode="0.00E+00">
                  <c:v>-2.89755E-3</c:v>
                </c:pt>
                <c:pt idx="126489" formatCode="0.00E+00">
                  <c:v>-2.8878599999999999E-3</c:v>
                </c:pt>
                <c:pt idx="126490" formatCode="0.00E+00">
                  <c:v>-2.8757499999999998E-3</c:v>
                </c:pt>
                <c:pt idx="126491" formatCode="0.00E+00">
                  <c:v>-2.8612199999999998E-3</c:v>
                </c:pt>
                <c:pt idx="126492" formatCode="0.00E+00">
                  <c:v>-2.8442799999999998E-3</c:v>
                </c:pt>
                <c:pt idx="126493" formatCode="0.00E+00">
                  <c:v>-2.8249600000000001E-3</c:v>
                </c:pt>
                <c:pt idx="126494" formatCode="0.00E+00">
                  <c:v>-2.8032600000000001E-3</c:v>
                </c:pt>
                <c:pt idx="126495" formatCode="0.00E+00">
                  <c:v>-2.7791999999999999E-3</c:v>
                </c:pt>
                <c:pt idx="126496" formatCode="0.00E+00">
                  <c:v>-2.7528000000000001E-3</c:v>
                </c:pt>
                <c:pt idx="126497" formatCode="0.00E+00">
                  <c:v>-2.7240900000000002E-3</c:v>
                </c:pt>
                <c:pt idx="126498" formatCode="0.00E+00">
                  <c:v>-2.69309E-3</c:v>
                </c:pt>
                <c:pt idx="126499" formatCode="0.00E+00">
                  <c:v>-2.6598199999999998E-3</c:v>
                </c:pt>
                <c:pt idx="126500" formatCode="0.00E+00">
                  <c:v>-2.6243199999999999E-3</c:v>
                </c:pt>
                <c:pt idx="126501" formatCode="0.00E+00">
                  <c:v>-2.58662E-3</c:v>
                </c:pt>
                <c:pt idx="126502" formatCode="0.00E+00">
                  <c:v>-2.54674E-3</c:v>
                </c:pt>
                <c:pt idx="126503" formatCode="0.00E+00">
                  <c:v>-2.5047300000000002E-3</c:v>
                </c:pt>
                <c:pt idx="126504" formatCode="0.00E+00">
                  <c:v>-2.4606099999999998E-3</c:v>
                </c:pt>
                <c:pt idx="126505" formatCode="0.00E+00">
                  <c:v>-2.4144399999999999E-3</c:v>
                </c:pt>
                <c:pt idx="126506" formatCode="0.00E+00">
                  <c:v>-2.3662499999999999E-3</c:v>
                </c:pt>
                <c:pt idx="126507" formatCode="0.00E+00">
                  <c:v>-2.3160699999999999E-3</c:v>
                </c:pt>
                <c:pt idx="126508" formatCode="0.00E+00">
                  <c:v>-2.2639700000000001E-3</c:v>
                </c:pt>
                <c:pt idx="126509" formatCode="0.00E+00">
                  <c:v>-2.2099699999999999E-3</c:v>
                </c:pt>
                <c:pt idx="126510" formatCode="0.00E+00">
                  <c:v>-2.1541300000000002E-3</c:v>
                </c:pt>
                <c:pt idx="126511" formatCode="0.00E+00">
                  <c:v>-2.0965100000000002E-3</c:v>
                </c:pt>
                <c:pt idx="126512" formatCode="0.00E+00">
                  <c:v>-2.0371399999999998E-3</c:v>
                </c:pt>
                <c:pt idx="126513" formatCode="0.00E+00">
                  <c:v>-1.9760799999999999E-3</c:v>
                </c:pt>
                <c:pt idx="126514" formatCode="0.00E+00">
                  <c:v>-1.9133900000000001E-3</c:v>
                </c:pt>
                <c:pt idx="126515" formatCode="0.00E+00">
                  <c:v>-1.84913E-3</c:v>
                </c:pt>
                <c:pt idx="126516" formatCode="0.00E+00">
                  <c:v>-1.7833300000000001E-3</c:v>
                </c:pt>
                <c:pt idx="126517" formatCode="0.00E+00">
                  <c:v>-1.71608E-3</c:v>
                </c:pt>
                <c:pt idx="126518" formatCode="0.00E+00">
                  <c:v>-1.6474199999999999E-3</c:v>
                </c:pt>
                <c:pt idx="126519" formatCode="0.00E+00">
                  <c:v>-1.57741E-3</c:v>
                </c:pt>
                <c:pt idx="126520" formatCode="0.00E+00">
                  <c:v>-1.5061199999999999E-3</c:v>
                </c:pt>
                <c:pt idx="126521" formatCode="0.00E+00">
                  <c:v>-1.4336100000000001E-3</c:v>
                </c:pt>
                <c:pt idx="126522" formatCode="0.00E+00">
                  <c:v>-1.35994E-3</c:v>
                </c:pt>
                <c:pt idx="126523" formatCode="0.00E+00">
                  <c:v>-1.28517E-3</c:v>
                </c:pt>
                <c:pt idx="126524" formatCode="0.00E+00">
                  <c:v>-1.2093799999999999E-3</c:v>
                </c:pt>
                <c:pt idx="126525" formatCode="0.00E+00">
                  <c:v>-1.1326299999999999E-3</c:v>
                </c:pt>
                <c:pt idx="126526" formatCode="0.00E+00">
                  <c:v>-1.0549800000000001E-3</c:v>
                </c:pt>
                <c:pt idx="126527" formatCode="0.00E+00">
                  <c:v>-9.7650000000000005E-4</c:v>
                </c:pt>
                <c:pt idx="126528" formatCode="0.00E+00">
                  <c:v>-8.9726200000000002E-4</c:v>
                </c:pt>
                <c:pt idx="126529" formatCode="0.00E+00">
                  <c:v>-8.1733100000000003E-4</c:v>
                </c:pt>
                <c:pt idx="126530" formatCode="0.00E+00">
                  <c:v>-7.36778E-4</c:v>
                </c:pt>
                <c:pt idx="126531" formatCode="0.00E+00">
                  <c:v>-6.5567100000000003E-4</c:v>
                </c:pt>
                <c:pt idx="126532" formatCode="0.00E+00">
                  <c:v>-5.7408000000000003E-4</c:v>
                </c:pt>
                <c:pt idx="126533" formatCode="0.00E+00">
                  <c:v>-4.9207500000000002E-4</c:v>
                </c:pt>
                <c:pt idx="126534" formatCode="0.00E+00">
                  <c:v>-4.09725E-4</c:v>
                </c:pt>
                <c:pt idx="126535" formatCode="0.00E+00">
                  <c:v>-3.2710200000000001E-4</c:v>
                </c:pt>
                <c:pt idx="126536" formatCode="0.00E+00">
                  <c:v>-2.44274E-4</c:v>
                </c:pt>
                <c:pt idx="126537" formatCode="0.00E+00">
                  <c:v>-1.6131300000000001E-4</c:v>
                </c:pt>
                <c:pt idx="126538" formatCode="0.00E+00">
                  <c:v>-7.8287699999999999E-5</c:v>
                </c:pt>
                <c:pt idx="126539" formatCode="0.00E+00">
                  <c:v>4.7314400000000004E-6</c:v>
                </c:pt>
                <c:pt idx="126540" formatCode="0.00E+00">
                  <c:v>8.7674899999999996E-5</c:v>
                </c:pt>
                <c:pt idx="126541" formatCode="0.00E+00">
                  <c:v>1.7047300000000001E-4</c:v>
                </c:pt>
                <c:pt idx="126542" formatCode="0.00E+00">
                  <c:v>2.5305800000000002E-4</c:v>
                </c:pt>
                <c:pt idx="126543" formatCode="0.00E+00">
                  <c:v>3.3535999999999999E-4</c:v>
                </c:pt>
                <c:pt idx="126544" formatCode="0.00E+00">
                  <c:v>4.1731100000000002E-4</c:v>
                </c:pt>
                <c:pt idx="126545" formatCode="0.00E+00">
                  <c:v>4.9884400000000002E-4</c:v>
                </c:pt>
                <c:pt idx="126546" formatCode="0.00E+00">
                  <c:v>5.7989200000000004E-4</c:v>
                </c:pt>
                <c:pt idx="126547" formatCode="0.00E+00">
                  <c:v>6.6038800000000003E-4</c:v>
                </c:pt>
                <c:pt idx="126548" formatCode="0.00E+00">
                  <c:v>7.4026799999999998E-4</c:v>
                </c:pt>
                <c:pt idx="126549" formatCode="0.00E+00">
                  <c:v>8.1946600000000003E-4</c:v>
                </c:pt>
                <c:pt idx="126550" formatCode="0.00E+00">
                  <c:v>8.9791899999999995E-4</c:v>
                </c:pt>
                <c:pt idx="126551" formatCode="0.00E+00">
                  <c:v>9.7556300000000004E-4</c:v>
                </c:pt>
                <c:pt idx="126552" formatCode="0.00E+00">
                  <c:v>1.0523399999999999E-3</c:v>
                </c:pt>
                <c:pt idx="126553" formatCode="0.00E+00">
                  <c:v>1.1281799999999999E-3</c:v>
                </c:pt>
                <c:pt idx="126554" formatCode="0.00E+00">
                  <c:v>1.2030299999999999E-3</c:v>
                </c:pt>
                <c:pt idx="126555" formatCode="0.00E+00">
                  <c:v>1.2768300000000001E-3</c:v>
                </c:pt>
                <c:pt idx="126556" formatCode="0.00E+00">
                  <c:v>1.3495200000000001E-3</c:v>
                </c:pt>
                <c:pt idx="126557" formatCode="0.00E+00">
                  <c:v>1.4210500000000001E-3</c:v>
                </c:pt>
                <c:pt idx="126558" formatCode="0.00E+00">
                  <c:v>1.49135E-3</c:v>
                </c:pt>
                <c:pt idx="126559" formatCode="0.00E+00">
                  <c:v>1.5603800000000001E-3</c:v>
                </c:pt>
                <c:pt idx="126560" formatCode="0.00E+00">
                  <c:v>1.62809E-3</c:v>
                </c:pt>
                <c:pt idx="126561" formatCode="0.00E+00">
                  <c:v>1.6944200000000001E-3</c:v>
                </c:pt>
                <c:pt idx="126562" formatCode="0.00E+00">
                  <c:v>1.75932E-3</c:v>
                </c:pt>
                <c:pt idx="126563" formatCode="0.00E+00">
                  <c:v>1.82274E-3</c:v>
                </c:pt>
                <c:pt idx="126564" formatCode="0.00E+00">
                  <c:v>1.8846399999999999E-3</c:v>
                </c:pt>
                <c:pt idx="126565" formatCode="0.00E+00">
                  <c:v>1.9449599999999999E-3</c:v>
                </c:pt>
                <c:pt idx="126566" formatCode="0.00E+00">
                  <c:v>2.0036799999999999E-3</c:v>
                </c:pt>
                <c:pt idx="126567" formatCode="0.00E+00">
                  <c:v>2.0607400000000001E-3</c:v>
                </c:pt>
                <c:pt idx="126568" formatCode="0.00E+00">
                  <c:v>2.1161000000000001E-3</c:v>
                </c:pt>
                <c:pt idx="126569" formatCode="0.00E+00">
                  <c:v>2.1697299999999999E-3</c:v>
                </c:pt>
                <c:pt idx="126570" formatCode="0.00E+00">
                  <c:v>2.2215799999999999E-3</c:v>
                </c:pt>
                <c:pt idx="126571" formatCode="0.00E+00">
                  <c:v>2.2716300000000002E-3</c:v>
                </c:pt>
                <c:pt idx="126572" formatCode="0.00E+00">
                  <c:v>2.3198300000000002E-3</c:v>
                </c:pt>
                <c:pt idx="126573" formatCode="0.00E+00">
                  <c:v>2.36615E-3</c:v>
                </c:pt>
                <c:pt idx="126574" formatCode="0.00E+00">
                  <c:v>2.4105699999999999E-3</c:v>
                </c:pt>
                <c:pt idx="126575" formatCode="0.00E+00">
                  <c:v>2.45305E-3</c:v>
                </c:pt>
                <c:pt idx="126576" formatCode="0.00E+00">
                  <c:v>2.4935700000000001E-3</c:v>
                </c:pt>
                <c:pt idx="126577" formatCode="0.00E+00">
                  <c:v>2.5320999999999998E-3</c:v>
                </c:pt>
                <c:pt idx="126578" formatCode="0.00E+00">
                  <c:v>2.5686099999999998E-3</c:v>
                </c:pt>
                <c:pt idx="126579" formatCode="0.00E+00">
                  <c:v>2.6030900000000002E-3</c:v>
                </c:pt>
                <c:pt idx="126580" formatCode="0.00E+00">
                  <c:v>2.6355200000000001E-3</c:v>
                </c:pt>
                <c:pt idx="126581" formatCode="0.00E+00">
                  <c:v>2.6658699999999999E-3</c:v>
                </c:pt>
                <c:pt idx="126582" formatCode="0.00E+00">
                  <c:v>2.6941299999999999E-3</c:v>
                </c:pt>
                <c:pt idx="126583" formatCode="0.00E+00">
                  <c:v>2.7202799999999998E-3</c:v>
                </c:pt>
                <c:pt idx="126584" formatCode="0.00E+00">
                  <c:v>2.7443099999999998E-3</c:v>
                </c:pt>
                <c:pt idx="126585" formatCode="0.00E+00">
                  <c:v>2.7662199999999998E-3</c:v>
                </c:pt>
                <c:pt idx="126586" formatCode="0.00E+00">
                  <c:v>2.78598E-3</c:v>
                </c:pt>
                <c:pt idx="126587" formatCode="0.00E+00">
                  <c:v>2.8035999999999998E-3</c:v>
                </c:pt>
                <c:pt idx="126588" formatCode="0.00E+00">
                  <c:v>2.81906E-3</c:v>
                </c:pt>
                <c:pt idx="126589" formatCode="0.00E+00">
                  <c:v>2.8323599999999999E-3</c:v>
                </c:pt>
                <c:pt idx="126590" formatCode="0.00E+00">
                  <c:v>2.8435000000000001E-3</c:v>
                </c:pt>
                <c:pt idx="126591" formatCode="0.00E+00">
                  <c:v>2.8524800000000001E-3</c:v>
                </c:pt>
                <c:pt idx="126592" formatCode="0.00E+00">
                  <c:v>2.85929E-3</c:v>
                </c:pt>
                <c:pt idx="126593" formatCode="0.00E+00">
                  <c:v>2.8639500000000001E-3</c:v>
                </c:pt>
                <c:pt idx="126594" formatCode="0.00E+00">
                  <c:v>2.86645E-3</c:v>
                </c:pt>
                <c:pt idx="126595" formatCode="0.00E+00">
                  <c:v>2.8668000000000001E-3</c:v>
                </c:pt>
                <c:pt idx="126596" formatCode="0.00E+00">
                  <c:v>2.8650099999999999E-3</c:v>
                </c:pt>
                <c:pt idx="126597" formatCode="0.00E+00">
                  <c:v>2.8610799999999998E-3</c:v>
                </c:pt>
                <c:pt idx="126598" formatCode="0.00E+00">
                  <c:v>2.8550300000000002E-3</c:v>
                </c:pt>
                <c:pt idx="126599" formatCode="0.00E+00">
                  <c:v>2.84687E-3</c:v>
                </c:pt>
                <c:pt idx="126600" formatCode="0.00E+00">
                  <c:v>2.8366200000000002E-3</c:v>
                </c:pt>
                <c:pt idx="126601" formatCode="0.00E+00">
                  <c:v>2.8242800000000002E-3</c:v>
                </c:pt>
                <c:pt idx="126602" formatCode="0.00E+00">
                  <c:v>2.8098699999999999E-3</c:v>
                </c:pt>
                <c:pt idx="126603" formatCode="0.00E+00">
                  <c:v>2.79342E-3</c:v>
                </c:pt>
                <c:pt idx="126604" formatCode="0.00E+00">
                  <c:v>2.77494E-3</c:v>
                </c:pt>
                <c:pt idx="126605" formatCode="0.00E+00">
                  <c:v>2.7544499999999999E-3</c:v>
                </c:pt>
                <c:pt idx="126606" formatCode="0.00E+00">
                  <c:v>2.7319699999999998E-3</c:v>
                </c:pt>
                <c:pt idx="126607" formatCode="0.00E+00">
                  <c:v>2.7075300000000001E-3</c:v>
                </c:pt>
                <c:pt idx="126608" formatCode="0.00E+00">
                  <c:v>2.6811600000000001E-3</c:v>
                </c:pt>
                <c:pt idx="126609" formatCode="0.00E+00">
                  <c:v>2.6528799999999998E-3</c:v>
                </c:pt>
                <c:pt idx="126610" formatCode="0.00E+00">
                  <c:v>2.6227099999999999E-3</c:v>
                </c:pt>
                <c:pt idx="126611" formatCode="0.00E+00">
                  <c:v>2.5906900000000001E-3</c:v>
                </c:pt>
                <c:pt idx="126612" formatCode="0.00E+00">
                  <c:v>2.5568399999999999E-3</c:v>
                </c:pt>
                <c:pt idx="126613" formatCode="0.00E+00">
                  <c:v>2.5212099999999999E-3</c:v>
                </c:pt>
                <c:pt idx="126614" formatCode="0.00E+00">
                  <c:v>2.4838E-3</c:v>
                </c:pt>
                <c:pt idx="126615" formatCode="0.00E+00">
                  <c:v>2.4446799999999999E-3</c:v>
                </c:pt>
                <c:pt idx="126616" formatCode="0.00E+00">
                  <c:v>2.4038499999999999E-3</c:v>
                </c:pt>
                <c:pt idx="126617" formatCode="0.00E+00">
                  <c:v>2.3613699999999998E-3</c:v>
                </c:pt>
                <c:pt idx="126618" formatCode="0.00E+00">
                  <c:v>2.3172599999999998E-3</c:v>
                </c:pt>
                <c:pt idx="126619" formatCode="0.00E+00">
                  <c:v>2.2715700000000001E-3</c:v>
                </c:pt>
                <c:pt idx="126620" formatCode="0.00E+00">
                  <c:v>2.2243300000000001E-3</c:v>
                </c:pt>
                <c:pt idx="126621" formatCode="0.00E+00">
                  <c:v>2.1755899999999998E-3</c:v>
                </c:pt>
                <c:pt idx="126622" formatCode="0.00E+00">
                  <c:v>2.1253700000000001E-3</c:v>
                </c:pt>
                <c:pt idx="126623" formatCode="0.00E+00">
                  <c:v>2.0737199999999998E-3</c:v>
                </c:pt>
                <c:pt idx="126624" formatCode="0.00E+00">
                  <c:v>2.0206899999999999E-3</c:v>
                </c:pt>
                <c:pt idx="126625" formatCode="0.00E+00">
                  <c:v>1.9663100000000002E-3</c:v>
                </c:pt>
                <c:pt idx="126626" formatCode="0.00E+00">
                  <c:v>1.91063E-3</c:v>
                </c:pt>
                <c:pt idx="126627" formatCode="0.00E+00">
                  <c:v>1.8536799999999999E-3</c:v>
                </c:pt>
                <c:pt idx="126628" formatCode="0.00E+00">
                  <c:v>1.7955200000000001E-3</c:v>
                </c:pt>
                <c:pt idx="126629" formatCode="0.00E+00">
                  <c:v>1.7361900000000001E-3</c:v>
                </c:pt>
                <c:pt idx="126630" formatCode="0.00E+00">
                  <c:v>1.67574E-3</c:v>
                </c:pt>
                <c:pt idx="126631" formatCode="0.00E+00">
                  <c:v>1.6142000000000001E-3</c:v>
                </c:pt>
                <c:pt idx="126632" formatCode="0.00E+00">
                  <c:v>1.55163E-3</c:v>
                </c:pt>
                <c:pt idx="126633" formatCode="0.00E+00">
                  <c:v>1.48806E-3</c:v>
                </c:pt>
                <c:pt idx="126634" formatCode="0.00E+00">
                  <c:v>1.4235599999999999E-3</c:v>
                </c:pt>
                <c:pt idx="126635" formatCode="0.00E+00">
                  <c:v>1.35816E-3</c:v>
                </c:pt>
                <c:pt idx="126636" formatCode="0.00E+00">
                  <c:v>1.2919100000000001E-3</c:v>
                </c:pt>
                <c:pt idx="126637" formatCode="0.00E+00">
                  <c:v>1.2248700000000001E-3</c:v>
                </c:pt>
                <c:pt idx="126638" formatCode="0.00E+00">
                  <c:v>1.1570700000000001E-3</c:v>
                </c:pt>
                <c:pt idx="126639" formatCode="0.00E+00">
                  <c:v>1.0885700000000001E-3</c:v>
                </c:pt>
                <c:pt idx="126640" formatCode="0.00E+00">
                  <c:v>1.0194100000000001E-3</c:v>
                </c:pt>
                <c:pt idx="126641" formatCode="0.00E+00">
                  <c:v>9.49642E-4</c:v>
                </c:pt>
                <c:pt idx="126642" formatCode="0.00E+00">
                  <c:v>8.7931900000000004E-4</c:v>
                </c:pt>
                <c:pt idx="126643" formatCode="0.00E+00">
                  <c:v>8.0849000000000003E-4</c:v>
                </c:pt>
                <c:pt idx="126644" formatCode="0.00E+00">
                  <c:v>7.3720199999999995E-4</c:v>
                </c:pt>
                <c:pt idx="126645" formatCode="0.00E+00">
                  <c:v>6.6549999999999997E-4</c:v>
                </c:pt>
                <c:pt idx="126646" formatCode="0.00E+00">
                  <c:v>5.9342900000000003E-4</c:v>
                </c:pt>
                <c:pt idx="126647" formatCode="0.00E+00">
                  <c:v>5.2103800000000003E-4</c:v>
                </c:pt>
                <c:pt idx="126648" formatCode="0.00E+00">
                  <c:v>4.4839000000000001E-4</c:v>
                </c:pt>
                <c:pt idx="126649" formatCode="0.00E+00">
                  <c:v>3.7556299999999998E-4</c:v>
                </c:pt>
                <c:pt idx="126650" formatCode="0.00E+00">
                  <c:v>3.02639E-4</c:v>
                </c:pt>
                <c:pt idx="126651" formatCode="0.00E+00">
                  <c:v>2.2969E-4</c:v>
                </c:pt>
                <c:pt idx="126652" formatCode="0.00E+00">
                  <c:v>1.5675500000000001E-4</c:v>
                </c:pt>
                <c:pt idx="126653" formatCode="0.00E+00">
                  <c:v>8.3851999999999996E-5</c:v>
                </c:pt>
                <c:pt idx="126654" formatCode="0.00E+00">
                  <c:v>1.0994E-5</c:v>
                </c:pt>
                <c:pt idx="126655" formatCode="0.00E+00">
                  <c:v>-6.1801899999999995E-5</c:v>
                </c:pt>
                <c:pt idx="126656" formatCode="0.00E+00">
                  <c:v>-1.3451500000000001E-4</c:v>
                </c:pt>
                <c:pt idx="126657" formatCode="0.00E+00">
                  <c:v>-2.0712500000000001E-4</c:v>
                </c:pt>
                <c:pt idx="126658" formatCode="0.00E+00">
                  <c:v>-2.7960799999999998E-4</c:v>
                </c:pt>
                <c:pt idx="126659" formatCode="0.00E+00">
                  <c:v>-3.5194000000000002E-4</c:v>
                </c:pt>
                <c:pt idx="126660" formatCode="0.00E+00">
                  <c:v>-4.2409400000000002E-4</c:v>
                </c:pt>
                <c:pt idx="126661" formatCode="0.00E+00">
                  <c:v>-4.9605099999999996E-4</c:v>
                </c:pt>
                <c:pt idx="126662" formatCode="0.00E+00">
                  <c:v>-5.6780000000000003E-4</c:v>
                </c:pt>
                <c:pt idx="126663" formatCode="0.00E+00">
                  <c:v>-6.3932500000000005E-4</c:v>
                </c:pt>
                <c:pt idx="126664" formatCode="0.00E+00">
                  <c:v>-7.1058700000000005E-4</c:v>
                </c:pt>
                <c:pt idx="126665" formatCode="0.00E+00">
                  <c:v>-7.8156000000000005E-4</c:v>
                </c:pt>
                <c:pt idx="126666" formatCode="0.00E+00">
                  <c:v>-8.5223700000000005E-4</c:v>
                </c:pt>
                <c:pt idx="126667" formatCode="0.00E+00">
                  <c:v>-9.2260499999999995E-4</c:v>
                </c:pt>
                <c:pt idx="126668" formatCode="0.00E+00">
                  <c:v>-9.9263699999999999E-4</c:v>
                </c:pt>
                <c:pt idx="126669" formatCode="0.00E+00">
                  <c:v>-1.0623200000000001E-3</c:v>
                </c:pt>
                <c:pt idx="126670" formatCode="0.00E+00">
                  <c:v>-1.13163E-3</c:v>
                </c:pt>
                <c:pt idx="126671" formatCode="0.00E+00">
                  <c:v>-1.2005399999999999E-3</c:v>
                </c:pt>
                <c:pt idx="126672" formatCode="0.00E+00">
                  <c:v>-1.2689800000000001E-3</c:v>
                </c:pt>
                <c:pt idx="126673" formatCode="0.00E+00">
                  <c:v>-1.33691E-3</c:v>
                </c:pt>
                <c:pt idx="126674" formatCode="0.00E+00">
                  <c:v>-1.40434E-3</c:v>
                </c:pt>
                <c:pt idx="126675" formatCode="0.00E+00">
                  <c:v>-1.4712900000000001E-3</c:v>
                </c:pt>
                <c:pt idx="126676" formatCode="0.00E+00">
                  <c:v>-1.53773E-3</c:v>
                </c:pt>
                <c:pt idx="126677" formatCode="0.00E+00">
                  <c:v>-1.6036399999999999E-3</c:v>
                </c:pt>
                <c:pt idx="126678" formatCode="0.00E+00">
                  <c:v>-1.6689700000000001E-3</c:v>
                </c:pt>
                <c:pt idx="126679" formatCode="0.00E+00">
                  <c:v>-1.73368E-3</c:v>
                </c:pt>
                <c:pt idx="126680" formatCode="0.00E+00">
                  <c:v>-1.7976999999999999E-3</c:v>
                </c:pt>
                <c:pt idx="126681" formatCode="0.00E+00">
                  <c:v>-1.86104E-3</c:v>
                </c:pt>
                <c:pt idx="126682" formatCode="0.00E+00">
                  <c:v>-1.9237200000000001E-3</c:v>
                </c:pt>
                <c:pt idx="126683" formatCode="0.00E+00">
                  <c:v>-1.9857299999999998E-3</c:v>
                </c:pt>
                <c:pt idx="126684" formatCode="0.00E+00">
                  <c:v>-2.0470499999999999E-3</c:v>
                </c:pt>
                <c:pt idx="126685" formatCode="0.00E+00">
                  <c:v>-2.1076300000000001E-3</c:v>
                </c:pt>
                <c:pt idx="126686" formatCode="0.00E+00">
                  <c:v>-2.16746E-3</c:v>
                </c:pt>
                <c:pt idx="126687" formatCode="0.00E+00">
                  <c:v>-2.22653E-3</c:v>
                </c:pt>
                <c:pt idx="126688" formatCode="0.00E+00">
                  <c:v>-2.2848199999999999E-3</c:v>
                </c:pt>
                <c:pt idx="126689" formatCode="0.00E+00">
                  <c:v>-2.3422999999999999E-3</c:v>
                </c:pt>
                <c:pt idx="126690" formatCode="0.00E+00">
                  <c:v>-2.39895E-3</c:v>
                </c:pt>
                <c:pt idx="126691" formatCode="0.00E+00">
                  <c:v>-2.45474E-3</c:v>
                </c:pt>
                <c:pt idx="126692" formatCode="0.00E+00">
                  <c:v>-2.5097000000000001E-3</c:v>
                </c:pt>
                <c:pt idx="126693" formatCode="0.00E+00">
                  <c:v>-2.5637899999999998E-3</c:v>
                </c:pt>
                <c:pt idx="126694" formatCode="0.00E+00">
                  <c:v>-2.6169100000000001E-3</c:v>
                </c:pt>
                <c:pt idx="126695" formatCode="0.00E+00">
                  <c:v>-2.6690199999999998E-3</c:v>
                </c:pt>
                <c:pt idx="126696" formatCode="0.00E+00">
                  <c:v>-2.7202799999999998E-3</c:v>
                </c:pt>
                <c:pt idx="126697" formatCode="0.00E+00">
                  <c:v>-2.7708699999999999E-3</c:v>
                </c:pt>
                <c:pt idx="126698" formatCode="0.00E+00">
                  <c:v>-2.8208E-3</c:v>
                </c:pt>
                <c:pt idx="126699" formatCode="0.00E+00">
                  <c:v>-2.8697800000000002E-3</c:v>
                </c:pt>
                <c:pt idx="126700" formatCode="0.00E+00">
                  <c:v>-2.9175E-3</c:v>
                </c:pt>
                <c:pt idx="126701" formatCode="0.00E+00">
                  <c:v>-2.9638199999999998E-3</c:v>
                </c:pt>
                <c:pt idx="126702" formatCode="0.00E+00">
                  <c:v>-3.00877E-3</c:v>
                </c:pt>
                <c:pt idx="126703" formatCode="0.00E+00">
                  <c:v>-3.0523899999999999E-3</c:v>
                </c:pt>
                <c:pt idx="126704" formatCode="0.00E+00">
                  <c:v>-3.0946699999999999E-3</c:v>
                </c:pt>
                <c:pt idx="126705" formatCode="0.00E+00">
                  <c:v>-3.13562E-3</c:v>
                </c:pt>
                <c:pt idx="126706" formatCode="0.00E+00">
                  <c:v>-3.1752600000000001E-3</c:v>
                </c:pt>
                <c:pt idx="126707" formatCode="0.00E+00">
                  <c:v>-3.2136399999999998E-3</c:v>
                </c:pt>
                <c:pt idx="126708" formatCode="0.00E+00">
                  <c:v>-3.2507500000000002E-3</c:v>
                </c:pt>
                <c:pt idx="126709" formatCode="0.00E+00">
                  <c:v>-3.28663E-3</c:v>
                </c:pt>
                <c:pt idx="126710" formatCode="0.00E+00">
                  <c:v>-3.3213399999999999E-3</c:v>
                </c:pt>
                <c:pt idx="126711" formatCode="0.00E+00">
                  <c:v>-3.3549700000000001E-3</c:v>
                </c:pt>
                <c:pt idx="126712" formatCode="0.00E+00">
                  <c:v>-3.3876000000000002E-3</c:v>
                </c:pt>
                <c:pt idx="126713" formatCode="0.00E+00">
                  <c:v>-3.4192599999999999E-3</c:v>
                </c:pt>
                <c:pt idx="126714" formatCode="0.00E+00">
                  <c:v>-3.4499600000000002E-3</c:v>
                </c:pt>
                <c:pt idx="126715" formatCode="0.00E+00">
                  <c:v>-3.4797500000000002E-3</c:v>
                </c:pt>
                <c:pt idx="126716" formatCode="0.00E+00">
                  <c:v>-3.5086499999999999E-3</c:v>
                </c:pt>
                <c:pt idx="126717" formatCode="0.00E+00">
                  <c:v>-3.53667E-3</c:v>
                </c:pt>
                <c:pt idx="126718" formatCode="0.00E+00">
                  <c:v>-3.5636700000000001E-3</c:v>
                </c:pt>
                <c:pt idx="126719" formatCode="0.00E+00">
                  <c:v>-3.58954E-3</c:v>
                </c:pt>
                <c:pt idx="126720" formatCode="0.00E+00">
                  <c:v>-3.61423E-3</c:v>
                </c:pt>
                <c:pt idx="126721" formatCode="0.00E+00">
                  <c:v>-3.6378999999999999E-3</c:v>
                </c:pt>
                <c:pt idx="126722" formatCode="0.00E+00">
                  <c:v>-3.6607200000000001E-3</c:v>
                </c:pt>
                <c:pt idx="126723" formatCode="0.00E+00">
                  <c:v>-3.6828199999999998E-3</c:v>
                </c:pt>
                <c:pt idx="126724" formatCode="0.00E+00">
                  <c:v>-3.70426E-3</c:v>
                </c:pt>
                <c:pt idx="126725" formatCode="0.00E+00">
                  <c:v>-3.7250500000000001E-3</c:v>
                </c:pt>
                <c:pt idx="126726" formatCode="0.00E+00">
                  <c:v>-3.7450999999999999E-3</c:v>
                </c:pt>
                <c:pt idx="126727" formatCode="0.00E+00">
                  <c:v>-3.7642399999999999E-3</c:v>
                </c:pt>
                <c:pt idx="126728" formatCode="0.00E+00">
                  <c:v>-3.7822099999999998E-3</c:v>
                </c:pt>
                <c:pt idx="126729" formatCode="0.00E+00">
                  <c:v>-3.79883E-3</c:v>
                </c:pt>
                <c:pt idx="126730" formatCode="0.00E+00">
                  <c:v>-3.8142300000000001E-3</c:v>
                </c:pt>
                <c:pt idx="126731" formatCode="0.00E+00">
                  <c:v>-3.8286499999999998E-3</c:v>
                </c:pt>
                <c:pt idx="126732" formatCode="0.00E+00">
                  <c:v>-3.84221E-3</c:v>
                </c:pt>
                <c:pt idx="126733" formatCode="0.00E+00">
                  <c:v>-3.85477E-3</c:v>
                </c:pt>
                <c:pt idx="126734" formatCode="0.00E+00">
                  <c:v>-3.8662599999999998E-3</c:v>
                </c:pt>
                <c:pt idx="126735" formatCode="0.00E+00">
                  <c:v>-3.8767799999999998E-3</c:v>
                </c:pt>
                <c:pt idx="126736" formatCode="0.00E+00">
                  <c:v>-3.88653E-3</c:v>
                </c:pt>
                <c:pt idx="126737" formatCode="0.00E+00">
                  <c:v>-3.89559E-3</c:v>
                </c:pt>
                <c:pt idx="126738" formatCode="0.00E+00">
                  <c:v>-3.9038900000000001E-3</c:v>
                </c:pt>
                <c:pt idx="126739" formatCode="0.00E+00">
                  <c:v>-3.9113799999999999E-3</c:v>
                </c:pt>
                <c:pt idx="126740" formatCode="0.00E+00">
                  <c:v>-3.9179999999999996E-3</c:v>
                </c:pt>
                <c:pt idx="126741" formatCode="0.00E+00">
                  <c:v>-3.9236999999999996E-3</c:v>
                </c:pt>
                <c:pt idx="126742" formatCode="0.00E+00">
                  <c:v>-3.9284100000000002E-3</c:v>
                </c:pt>
                <c:pt idx="126743" formatCode="0.00E+00">
                  <c:v>-3.9320199999999996E-3</c:v>
                </c:pt>
                <c:pt idx="126744" formatCode="0.00E+00">
                  <c:v>-3.9344000000000002E-3</c:v>
                </c:pt>
                <c:pt idx="126745" formatCode="0.00E+00">
                  <c:v>-3.93561E-3</c:v>
                </c:pt>
                <c:pt idx="126746" formatCode="0.00E+00">
                  <c:v>-3.9359699999999996E-3</c:v>
                </c:pt>
                <c:pt idx="126747" formatCode="0.00E+00">
                  <c:v>-3.9358199999999996E-3</c:v>
                </c:pt>
                <c:pt idx="126748" formatCode="0.00E+00">
                  <c:v>-3.9351200000000003E-3</c:v>
                </c:pt>
                <c:pt idx="126749" formatCode="0.00E+00">
                  <c:v>-3.9335100000000003E-3</c:v>
                </c:pt>
                <c:pt idx="126750" formatCode="0.00E+00">
                  <c:v>-3.93064E-3</c:v>
                </c:pt>
                <c:pt idx="126751" formatCode="0.00E+00">
                  <c:v>-3.9264599999999997E-3</c:v>
                </c:pt>
                <c:pt idx="126752" formatCode="0.00E+00">
                  <c:v>-3.9211200000000002E-3</c:v>
                </c:pt>
                <c:pt idx="126753" formatCode="0.00E+00">
                  <c:v>-3.9147399999999999E-3</c:v>
                </c:pt>
                <c:pt idx="126754" formatCode="0.00E+00">
                  <c:v>-3.9072300000000003E-3</c:v>
                </c:pt>
                <c:pt idx="126755" formatCode="0.00E+00">
                  <c:v>-3.8985500000000002E-3</c:v>
                </c:pt>
                <c:pt idx="126756" formatCode="0.00E+00">
                  <c:v>-3.8888799999999999E-3</c:v>
                </c:pt>
                <c:pt idx="126757" formatCode="0.00E+00">
                  <c:v>-3.87842E-3</c:v>
                </c:pt>
                <c:pt idx="126758" formatCode="0.00E+00">
                  <c:v>-3.8672899999999998E-3</c:v>
                </c:pt>
                <c:pt idx="126759" formatCode="0.00E+00">
                  <c:v>-3.8557700000000001E-3</c:v>
                </c:pt>
                <c:pt idx="126760" formatCode="0.00E+00">
                  <c:v>-3.8441299999999999E-3</c:v>
                </c:pt>
                <c:pt idx="126761" formatCode="0.00E+00">
                  <c:v>-3.83242E-3</c:v>
                </c:pt>
                <c:pt idx="126762" formatCode="0.00E+00">
                  <c:v>-3.82044E-3</c:v>
                </c:pt>
                <c:pt idx="126763" formatCode="0.00E+00">
                  <c:v>-3.8080700000000002E-3</c:v>
                </c:pt>
                <c:pt idx="126764" formatCode="0.00E+00">
                  <c:v>-3.7954299999999998E-3</c:v>
                </c:pt>
                <c:pt idx="126765" formatCode="0.00E+00">
                  <c:v>-3.7826800000000001E-3</c:v>
                </c:pt>
                <c:pt idx="126766" formatCode="0.00E+00">
                  <c:v>-3.7698200000000001E-3</c:v>
                </c:pt>
                <c:pt idx="126767" formatCode="0.00E+00">
                  <c:v>-3.7566600000000002E-3</c:v>
                </c:pt>
                <c:pt idx="126768" formatCode="0.00E+00">
                  <c:v>-3.7430200000000001E-3</c:v>
                </c:pt>
                <c:pt idx="126769" formatCode="0.00E+00">
                  <c:v>-3.7288E-3</c:v>
                </c:pt>
                <c:pt idx="126770" formatCode="0.00E+00">
                  <c:v>-3.7140599999999999E-3</c:v>
                </c:pt>
                <c:pt idx="126771" formatCode="0.00E+00">
                  <c:v>-3.6990399999999998E-3</c:v>
                </c:pt>
                <c:pt idx="126772" formatCode="0.00E+00">
                  <c:v>-3.6839899999999998E-3</c:v>
                </c:pt>
                <c:pt idx="126773" formatCode="0.00E+00">
                  <c:v>-3.6690899999999999E-3</c:v>
                </c:pt>
                <c:pt idx="126774" formatCode="0.00E+00">
                  <c:v>-3.65446E-3</c:v>
                </c:pt>
                <c:pt idx="126775" formatCode="0.00E+00">
                  <c:v>-3.64008E-3</c:v>
                </c:pt>
                <c:pt idx="126776" formatCode="0.00E+00">
                  <c:v>-3.6257799999999999E-3</c:v>
                </c:pt>
                <c:pt idx="126777" formatCode="0.00E+00">
                  <c:v>-3.6112700000000002E-3</c:v>
                </c:pt>
                <c:pt idx="126778" formatCode="0.00E+00">
                  <c:v>-3.5963700000000002E-3</c:v>
                </c:pt>
                <c:pt idx="126779" formatCode="0.00E+00">
                  <c:v>-3.5810500000000001E-3</c:v>
                </c:pt>
                <c:pt idx="126780" formatCode="0.00E+00">
                  <c:v>-3.56537E-3</c:v>
                </c:pt>
                <c:pt idx="126781" formatCode="0.00E+00">
                  <c:v>-3.5494099999999998E-3</c:v>
                </c:pt>
                <c:pt idx="126782" formatCode="0.00E+00">
                  <c:v>-3.5332100000000002E-3</c:v>
                </c:pt>
                <c:pt idx="126783" formatCode="0.00E+00">
                  <c:v>-3.5167900000000001E-3</c:v>
                </c:pt>
                <c:pt idx="126784" formatCode="0.00E+00">
                  <c:v>-3.5002700000000002E-3</c:v>
                </c:pt>
                <c:pt idx="126785" formatCode="0.00E+00">
                  <c:v>-3.4838099999999999E-3</c:v>
                </c:pt>
                <c:pt idx="126786" formatCode="0.00E+00">
                  <c:v>-3.4676099999999999E-3</c:v>
                </c:pt>
                <c:pt idx="126787" formatCode="0.00E+00">
                  <c:v>-3.4518499999999998E-3</c:v>
                </c:pt>
                <c:pt idx="126788" formatCode="0.00E+00">
                  <c:v>-3.4366900000000001E-3</c:v>
                </c:pt>
                <c:pt idx="126789" formatCode="0.00E+00">
                  <c:v>-3.42231E-3</c:v>
                </c:pt>
                <c:pt idx="126790" formatCode="0.00E+00">
                  <c:v>-3.4087000000000002E-3</c:v>
                </c:pt>
                <c:pt idx="126791" formatCode="0.00E+00">
                  <c:v>-3.3956500000000001E-3</c:v>
                </c:pt>
                <c:pt idx="126792" formatCode="0.00E+00">
                  <c:v>-3.38295E-3</c:v>
                </c:pt>
                <c:pt idx="126793" formatCode="0.00E+00">
                  <c:v>-3.37046E-3</c:v>
                </c:pt>
                <c:pt idx="126794" formatCode="0.00E+00">
                  <c:v>-3.3580900000000002E-3</c:v>
                </c:pt>
                <c:pt idx="126795" formatCode="0.00E+00">
                  <c:v>-3.34578E-3</c:v>
                </c:pt>
                <c:pt idx="126796" formatCode="0.00E+00">
                  <c:v>-3.3336099999999999E-3</c:v>
                </c:pt>
                <c:pt idx="126797" formatCode="0.00E+00">
                  <c:v>-3.32198E-3</c:v>
                </c:pt>
                <c:pt idx="126798" formatCode="0.00E+00">
                  <c:v>-3.3112100000000002E-3</c:v>
                </c:pt>
                <c:pt idx="126799" formatCode="0.00E+00">
                  <c:v>-3.3011300000000002E-3</c:v>
                </c:pt>
                <c:pt idx="126800" formatCode="0.00E+00">
                  <c:v>-3.29124E-3</c:v>
                </c:pt>
                <c:pt idx="126801" formatCode="0.00E+00">
                  <c:v>-3.2813199999999999E-3</c:v>
                </c:pt>
                <c:pt idx="126802" formatCode="0.00E+00">
                  <c:v>-3.2715499999999998E-3</c:v>
                </c:pt>
                <c:pt idx="126803" formatCode="0.00E+00">
                  <c:v>-3.2621400000000002E-3</c:v>
                </c:pt>
                <c:pt idx="126804" formatCode="0.00E+00">
                  <c:v>-3.2531399999999999E-3</c:v>
                </c:pt>
                <c:pt idx="126805" formatCode="0.00E+00">
                  <c:v>-3.24465E-3</c:v>
                </c:pt>
                <c:pt idx="126806" formatCode="0.00E+00">
                  <c:v>-3.2368499999999999E-3</c:v>
                </c:pt>
                <c:pt idx="126807" formatCode="0.00E+00">
                  <c:v>-3.2298600000000002E-3</c:v>
                </c:pt>
                <c:pt idx="126808" formatCode="0.00E+00">
                  <c:v>-3.22384E-3</c:v>
                </c:pt>
                <c:pt idx="126809" formatCode="0.00E+00">
                  <c:v>-3.2191300000000002E-3</c:v>
                </c:pt>
                <c:pt idx="126810" formatCode="0.00E+00">
                  <c:v>-3.2159100000000002E-3</c:v>
                </c:pt>
                <c:pt idx="126811" formatCode="0.00E+00">
                  <c:v>-3.21397E-3</c:v>
                </c:pt>
                <c:pt idx="126812" formatCode="0.00E+00">
                  <c:v>-3.2129599999999999E-3</c:v>
                </c:pt>
                <c:pt idx="126813" formatCode="0.00E+00">
                  <c:v>-3.2128E-3</c:v>
                </c:pt>
                <c:pt idx="126814" formatCode="0.00E+00">
                  <c:v>-3.21376E-3</c:v>
                </c:pt>
                <c:pt idx="126815" formatCode="0.00E+00">
                  <c:v>-3.21616E-3</c:v>
                </c:pt>
                <c:pt idx="126816" formatCode="0.00E+00">
                  <c:v>-3.2200100000000001E-3</c:v>
                </c:pt>
                <c:pt idx="126817" formatCode="0.00E+00">
                  <c:v>-3.22514E-3</c:v>
                </c:pt>
                <c:pt idx="126818" formatCode="0.00E+00">
                  <c:v>-3.2314599999999998E-3</c:v>
                </c:pt>
                <c:pt idx="126819" formatCode="0.00E+00">
                  <c:v>-3.2391E-3</c:v>
                </c:pt>
                <c:pt idx="126820" formatCode="0.00E+00">
                  <c:v>-3.2481699999999999E-3</c:v>
                </c:pt>
                <c:pt idx="126821" formatCode="0.00E+00">
                  <c:v>-3.2587200000000001E-3</c:v>
                </c:pt>
                <c:pt idx="126822" formatCode="0.00E+00">
                  <c:v>-3.2707299999999999E-3</c:v>
                </c:pt>
                <c:pt idx="126823" formatCode="0.00E+00">
                  <c:v>-3.2841300000000001E-3</c:v>
                </c:pt>
                <c:pt idx="126824" formatCode="0.00E+00">
                  <c:v>-3.29876E-3</c:v>
                </c:pt>
                <c:pt idx="126825" formatCode="0.00E+00">
                  <c:v>-3.31453E-3</c:v>
                </c:pt>
                <c:pt idx="126826" formatCode="0.00E+00">
                  <c:v>-3.3314999999999998E-3</c:v>
                </c:pt>
                <c:pt idx="126827" formatCode="0.00E+00">
                  <c:v>-3.35002E-3</c:v>
                </c:pt>
                <c:pt idx="126828" formatCode="0.00E+00">
                  <c:v>-3.3705100000000002E-3</c:v>
                </c:pt>
                <c:pt idx="126829" formatCode="0.00E+00">
                  <c:v>-3.3930599999999998E-3</c:v>
                </c:pt>
                <c:pt idx="126830" formatCode="0.00E+00">
                  <c:v>-3.4174100000000001E-3</c:v>
                </c:pt>
                <c:pt idx="126831" formatCode="0.00E+00">
                  <c:v>-3.44327E-3</c:v>
                </c:pt>
                <c:pt idx="126832" formatCode="0.00E+00">
                  <c:v>-3.4705600000000001E-3</c:v>
                </c:pt>
                <c:pt idx="126833" formatCode="0.00E+00">
                  <c:v>-3.4994700000000002E-3</c:v>
                </c:pt>
                <c:pt idx="126834" formatCode="0.00E+00">
                  <c:v>-3.5302900000000002E-3</c:v>
                </c:pt>
                <c:pt idx="126835" formatCode="0.00E+00">
                  <c:v>-3.56289E-3</c:v>
                </c:pt>
                <c:pt idx="126836" formatCode="0.00E+00">
                  <c:v>-3.59691E-3</c:v>
                </c:pt>
                <c:pt idx="126837" formatCode="0.00E+00">
                  <c:v>-3.6322699999999999E-3</c:v>
                </c:pt>
                <c:pt idx="126838" formatCode="0.00E+00">
                  <c:v>-3.6693799999999999E-3</c:v>
                </c:pt>
                <c:pt idx="126839" formatCode="0.00E+00">
                  <c:v>-3.7086699999999998E-3</c:v>
                </c:pt>
                <c:pt idx="126840" formatCode="0.00E+00">
                  <c:v>-3.7502E-3</c:v>
                </c:pt>
                <c:pt idx="126841" formatCode="0.00E+00">
                  <c:v>-3.7938E-3</c:v>
                </c:pt>
                <c:pt idx="126842" formatCode="0.00E+00">
                  <c:v>-3.8393500000000001E-3</c:v>
                </c:pt>
                <c:pt idx="126843" formatCode="0.00E+00">
                  <c:v>-3.8866399999999998E-3</c:v>
                </c:pt>
                <c:pt idx="126844" formatCode="0.00E+00">
                  <c:v>-3.9350499999999998E-3</c:v>
                </c:pt>
                <c:pt idx="126845" formatCode="0.00E+00">
                  <c:v>-3.9839400000000001E-3</c:v>
                </c:pt>
                <c:pt idx="126846" formatCode="0.00E+00">
                  <c:v>-4.0332500000000004E-3</c:v>
                </c:pt>
                <c:pt idx="126847" formatCode="0.00E+00">
                  <c:v>-4.0835300000000001E-3</c:v>
                </c:pt>
                <c:pt idx="126848" formatCode="0.00E+00">
                  <c:v>-4.1352799999999999E-3</c:v>
                </c:pt>
                <c:pt idx="126849" formatCode="0.00E+00">
                  <c:v>-4.1885400000000001E-3</c:v>
                </c:pt>
                <c:pt idx="126850" formatCode="0.00E+00">
                  <c:v>-4.2430599999999999E-3</c:v>
                </c:pt>
                <c:pt idx="126851" formatCode="0.00E+00">
                  <c:v>-4.2986999999999999E-3</c:v>
                </c:pt>
                <c:pt idx="126852" formatCode="0.00E+00">
                  <c:v>-4.35535E-3</c:v>
                </c:pt>
                <c:pt idx="126853" formatCode="0.00E+00">
                  <c:v>-4.4128300000000004E-3</c:v>
                </c:pt>
                <c:pt idx="126854" formatCode="0.00E+00">
                  <c:v>-4.4710399999999999E-3</c:v>
                </c:pt>
                <c:pt idx="126855" formatCode="0.00E+00">
                  <c:v>-4.5301600000000001E-3</c:v>
                </c:pt>
                <c:pt idx="126856" formatCode="0.00E+00">
                  <c:v>-4.5902699999999996E-3</c:v>
                </c:pt>
                <c:pt idx="126857" formatCode="0.00E+00">
                  <c:v>-4.6513600000000002E-3</c:v>
                </c:pt>
                <c:pt idx="126858" formatCode="0.00E+00">
                  <c:v>-4.7135600000000003E-3</c:v>
                </c:pt>
                <c:pt idx="126859" formatCode="0.00E+00">
                  <c:v>-4.7772099999999996E-3</c:v>
                </c:pt>
                <c:pt idx="126860" formatCode="0.00E+00">
                  <c:v>-4.8425200000000003E-3</c:v>
                </c:pt>
                <c:pt idx="126861" formatCode="0.00E+00">
                  <c:v>-4.9093899999999996E-3</c:v>
                </c:pt>
                <c:pt idx="126862" formatCode="0.00E+00">
                  <c:v>-4.9775899999999996E-3</c:v>
                </c:pt>
                <c:pt idx="126863" formatCode="0.00E+00">
                  <c:v>-5.0469599999999996E-3</c:v>
                </c:pt>
                <c:pt idx="126864" formatCode="0.00E+00">
                  <c:v>-5.1174100000000002E-3</c:v>
                </c:pt>
                <c:pt idx="126865" formatCode="0.00E+00">
                  <c:v>-5.1888799999999999E-3</c:v>
                </c:pt>
                <c:pt idx="126866" formatCode="0.00E+00">
                  <c:v>-5.2612900000000001E-3</c:v>
                </c:pt>
                <c:pt idx="126867" formatCode="0.00E+00">
                  <c:v>-5.3345099999999998E-3</c:v>
                </c:pt>
                <c:pt idx="126868" formatCode="0.00E+00">
                  <c:v>-5.4084299999999997E-3</c:v>
                </c:pt>
                <c:pt idx="126869" formatCode="0.00E+00">
                  <c:v>-5.48301E-3</c:v>
                </c:pt>
                <c:pt idx="126870" formatCode="0.00E+00">
                  <c:v>-5.5583000000000004E-3</c:v>
                </c:pt>
                <c:pt idx="126871" formatCode="0.00E+00">
                  <c:v>-5.6344999999999998E-3</c:v>
                </c:pt>
                <c:pt idx="126872" formatCode="0.00E+00">
                  <c:v>-5.7118300000000002E-3</c:v>
                </c:pt>
                <c:pt idx="126873" formatCode="0.00E+00">
                  <c:v>-5.7903199999999998E-3</c:v>
                </c:pt>
                <c:pt idx="126874" formatCode="0.00E+00">
                  <c:v>-5.8698200000000004E-3</c:v>
                </c:pt>
                <c:pt idx="126875" formatCode="0.00E+00">
                  <c:v>-5.9501700000000003E-3</c:v>
                </c:pt>
                <c:pt idx="126876" formatCode="0.00E+00">
                  <c:v>-6.03127E-3</c:v>
                </c:pt>
                <c:pt idx="126877" formatCode="0.00E+00">
                  <c:v>-6.11335E-3</c:v>
                </c:pt>
                <c:pt idx="126878" formatCode="0.00E+00">
                  <c:v>-6.1968099999999996E-3</c:v>
                </c:pt>
                <c:pt idx="126879" formatCode="0.00E+00">
                  <c:v>-6.2818500000000003E-3</c:v>
                </c:pt>
                <c:pt idx="126880" formatCode="0.00E+00">
                  <c:v>-6.3684299999999996E-3</c:v>
                </c:pt>
                <c:pt idx="126881" formatCode="0.00E+00">
                  <c:v>-6.4565400000000002E-3</c:v>
                </c:pt>
                <c:pt idx="126882" formatCode="0.00E+00">
                  <c:v>-6.5462300000000001E-3</c:v>
                </c:pt>
                <c:pt idx="126883" formatCode="0.00E+00">
                  <c:v>-6.6374399999999997E-3</c:v>
                </c:pt>
                <c:pt idx="126884" formatCode="0.00E+00">
                  <c:v>-6.7299200000000003E-3</c:v>
                </c:pt>
                <c:pt idx="126885" formatCode="0.00E+00">
                  <c:v>-6.8233E-3</c:v>
                </c:pt>
                <c:pt idx="126886" formatCode="0.00E+00">
                  <c:v>-6.91736E-3</c:v>
                </c:pt>
                <c:pt idx="126887" formatCode="0.00E+00">
                  <c:v>-7.0121699999999999E-3</c:v>
                </c:pt>
                <c:pt idx="126888" formatCode="0.00E+00">
                  <c:v>-7.1078900000000004E-3</c:v>
                </c:pt>
                <c:pt idx="126889" formatCode="0.00E+00">
                  <c:v>-7.2045099999999999E-3</c:v>
                </c:pt>
                <c:pt idx="126890" formatCode="0.00E+00">
                  <c:v>-7.3020699999999999E-3</c:v>
                </c:pt>
                <c:pt idx="126891" formatCode="0.00E+00">
                  <c:v>-7.4006300000000001E-3</c:v>
                </c:pt>
                <c:pt idx="126892" formatCode="0.00E+00">
                  <c:v>-7.5000300000000004E-3</c:v>
                </c:pt>
                <c:pt idx="126893" formatCode="0.00E+00">
                  <c:v>-7.5996800000000002E-3</c:v>
                </c:pt>
                <c:pt idx="126894" formatCode="0.00E+00">
                  <c:v>-7.6987699999999997E-3</c:v>
                </c:pt>
                <c:pt idx="126895" formatCode="0.00E+00">
                  <c:v>-7.7966700000000003E-3</c:v>
                </c:pt>
                <c:pt idx="126896" formatCode="0.00E+00">
                  <c:v>-7.8931999999999995E-3</c:v>
                </c:pt>
                <c:pt idx="126897" formatCode="0.00E+00">
                  <c:v>-7.9881899999999992E-3</c:v>
                </c:pt>
                <c:pt idx="126898" formatCode="0.00E+00">
                  <c:v>-8.0814000000000007E-3</c:v>
                </c:pt>
                <c:pt idx="126899" formatCode="0.00E+00">
                  <c:v>-8.1729999999999997E-3</c:v>
                </c:pt>
                <c:pt idx="126900" formatCode="0.00E+00">
                  <c:v>-8.2635399999999998E-3</c:v>
                </c:pt>
                <c:pt idx="126901" formatCode="0.00E+00">
                  <c:v>-8.3534200000000003E-3</c:v>
                </c:pt>
                <c:pt idx="126902" formatCode="0.00E+00">
                  <c:v>-8.4427100000000008E-3</c:v>
                </c:pt>
                <c:pt idx="126903" formatCode="0.00E+00">
                  <c:v>-8.5311899999999993E-3</c:v>
                </c:pt>
                <c:pt idx="126904" formatCode="0.00E+00">
                  <c:v>-8.6186300000000004E-3</c:v>
                </c:pt>
                <c:pt idx="126905" formatCode="0.00E+00">
                  <c:v>-8.7050099999999991E-3</c:v>
                </c:pt>
                <c:pt idx="126906" formatCode="0.00E+00">
                  <c:v>-8.7905099999999996E-3</c:v>
                </c:pt>
                <c:pt idx="126907" formatCode="0.00E+00">
                  <c:v>-8.8752699999999993E-3</c:v>
                </c:pt>
                <c:pt idx="126908" formatCode="0.00E+00">
                  <c:v>-8.9594600000000007E-3</c:v>
                </c:pt>
                <c:pt idx="126909" formatCode="0.00E+00">
                  <c:v>-9.0432900000000007E-3</c:v>
                </c:pt>
                <c:pt idx="126910" formatCode="0.00E+00">
                  <c:v>-9.1267799999999993E-3</c:v>
                </c:pt>
                <c:pt idx="126911" formatCode="0.00E+00">
                  <c:v>-9.2098700000000002E-3</c:v>
                </c:pt>
                <c:pt idx="126912" formatCode="0.00E+00">
                  <c:v>-9.2925899999999999E-3</c:v>
                </c:pt>
                <c:pt idx="126913" formatCode="0.00E+00">
                  <c:v>-9.3749999999999997E-3</c:v>
                </c:pt>
                <c:pt idx="126914" formatCode="0.00E+00">
                  <c:v>-9.4567499999999999E-3</c:v>
                </c:pt>
                <c:pt idx="126915" formatCode="0.00E+00">
                  <c:v>-9.5371399999999995E-3</c:v>
                </c:pt>
                <c:pt idx="126916" formatCode="0.00E+00">
                  <c:v>-9.6154099999999996E-3</c:v>
                </c:pt>
                <c:pt idx="126917" formatCode="0.00E+00">
                  <c:v>-9.6910299999999998E-3</c:v>
                </c:pt>
                <c:pt idx="126918" formatCode="0.00E+00">
                  <c:v>-9.7637899999999996E-3</c:v>
                </c:pt>
                <c:pt idx="126919" formatCode="0.00E+00">
                  <c:v>-9.8336699999999992E-3</c:v>
                </c:pt>
                <c:pt idx="126920" formatCode="0.00E+00">
                  <c:v>-9.9006600000000004E-3</c:v>
                </c:pt>
                <c:pt idx="126921" formatCode="0.00E+00">
                  <c:v>-9.9647399999999997E-3</c:v>
                </c:pt>
                <c:pt idx="126922">
                  <c:v>-1.0026200000000001E-2</c:v>
                </c:pt>
                <c:pt idx="126923">
                  <c:v>-1.00857E-2</c:v>
                </c:pt>
                <c:pt idx="126924">
                  <c:v>-1.0143900000000001E-2</c:v>
                </c:pt>
                <c:pt idx="126925">
                  <c:v>-1.0200900000000001E-2</c:v>
                </c:pt>
                <c:pt idx="126926">
                  <c:v>-1.0256299999999999E-2</c:v>
                </c:pt>
                <c:pt idx="126927">
                  <c:v>-1.0309499999999999E-2</c:v>
                </c:pt>
                <c:pt idx="126928">
                  <c:v>-1.0360400000000001E-2</c:v>
                </c:pt>
                <c:pt idx="126929">
                  <c:v>-1.04092E-2</c:v>
                </c:pt>
                <c:pt idx="126930">
                  <c:v>-1.04563E-2</c:v>
                </c:pt>
                <c:pt idx="126931">
                  <c:v>-1.05021E-2</c:v>
                </c:pt>
                <c:pt idx="126932">
                  <c:v>-1.05469E-2</c:v>
                </c:pt>
                <c:pt idx="126933">
                  <c:v>-1.0591E-2</c:v>
                </c:pt>
                <c:pt idx="126934">
                  <c:v>-1.06341E-2</c:v>
                </c:pt>
                <c:pt idx="126935">
                  <c:v>-1.06763E-2</c:v>
                </c:pt>
                <c:pt idx="126936">
                  <c:v>-1.0717900000000001E-2</c:v>
                </c:pt>
                <c:pt idx="126937">
                  <c:v>-1.0759100000000001E-2</c:v>
                </c:pt>
                <c:pt idx="126938">
                  <c:v>-1.0800199999999999E-2</c:v>
                </c:pt>
                <c:pt idx="126939">
                  <c:v>-1.08412E-2</c:v>
                </c:pt>
                <c:pt idx="126940">
                  <c:v>-1.0881800000000001E-2</c:v>
                </c:pt>
                <c:pt idx="126941">
                  <c:v>-1.09222E-2</c:v>
                </c:pt>
                <c:pt idx="126942">
                  <c:v>-1.0962100000000001E-2</c:v>
                </c:pt>
                <c:pt idx="126943">
                  <c:v>-1.10008E-2</c:v>
                </c:pt>
                <c:pt idx="126944">
                  <c:v>-1.1037699999999999E-2</c:v>
                </c:pt>
                <c:pt idx="126945">
                  <c:v>-1.10724E-2</c:v>
                </c:pt>
                <c:pt idx="126946">
                  <c:v>-1.1105200000000001E-2</c:v>
                </c:pt>
                <c:pt idx="126947">
                  <c:v>-1.1135600000000001E-2</c:v>
                </c:pt>
                <c:pt idx="126948">
                  <c:v>-1.11634E-2</c:v>
                </c:pt>
                <c:pt idx="126949">
                  <c:v>-1.1188399999999999E-2</c:v>
                </c:pt>
                <c:pt idx="126950">
                  <c:v>-1.1211199999999999E-2</c:v>
                </c:pt>
                <c:pt idx="126951">
                  <c:v>-1.12321E-2</c:v>
                </c:pt>
                <c:pt idx="126952">
                  <c:v>-1.1251199999999999E-2</c:v>
                </c:pt>
                <c:pt idx="126953">
                  <c:v>-1.1269E-2</c:v>
                </c:pt>
                <c:pt idx="126954">
                  <c:v>-1.12858E-2</c:v>
                </c:pt>
                <c:pt idx="126955">
                  <c:v>-1.13016E-2</c:v>
                </c:pt>
                <c:pt idx="126956">
                  <c:v>-1.13169E-2</c:v>
                </c:pt>
                <c:pt idx="126957">
                  <c:v>-1.1331900000000001E-2</c:v>
                </c:pt>
                <c:pt idx="126958">
                  <c:v>-1.13466E-2</c:v>
                </c:pt>
                <c:pt idx="126959">
                  <c:v>-1.13609E-2</c:v>
                </c:pt>
                <c:pt idx="126960">
                  <c:v>-1.13747E-2</c:v>
                </c:pt>
                <c:pt idx="126961">
                  <c:v>-1.13873E-2</c:v>
                </c:pt>
                <c:pt idx="126962">
                  <c:v>-1.1398800000000001E-2</c:v>
                </c:pt>
                <c:pt idx="126963">
                  <c:v>-1.14097E-2</c:v>
                </c:pt>
                <c:pt idx="126964">
                  <c:v>-1.14202E-2</c:v>
                </c:pt>
                <c:pt idx="126965">
                  <c:v>-1.14302E-2</c:v>
                </c:pt>
                <c:pt idx="126966">
                  <c:v>-1.1438800000000001E-2</c:v>
                </c:pt>
                <c:pt idx="126967">
                  <c:v>-1.1445E-2</c:v>
                </c:pt>
                <c:pt idx="126968">
                  <c:v>-1.14485E-2</c:v>
                </c:pt>
                <c:pt idx="126969">
                  <c:v>-1.14495E-2</c:v>
                </c:pt>
                <c:pt idx="126970">
                  <c:v>-1.14482E-2</c:v>
                </c:pt>
                <c:pt idx="126971">
                  <c:v>-1.14445E-2</c:v>
                </c:pt>
                <c:pt idx="126972">
                  <c:v>-1.1438200000000001E-2</c:v>
                </c:pt>
                <c:pt idx="126973">
                  <c:v>-1.1430299999999999E-2</c:v>
                </c:pt>
                <c:pt idx="126974">
                  <c:v>-1.1421199999999999E-2</c:v>
                </c:pt>
                <c:pt idx="126975">
                  <c:v>-1.14111E-2</c:v>
                </c:pt>
                <c:pt idx="126976">
                  <c:v>-1.13997E-2</c:v>
                </c:pt>
                <c:pt idx="126977">
                  <c:v>-1.13869E-2</c:v>
                </c:pt>
                <c:pt idx="126978">
                  <c:v>-1.13721E-2</c:v>
                </c:pt>
                <c:pt idx="126979">
                  <c:v>-1.13551E-2</c:v>
                </c:pt>
                <c:pt idx="126980">
                  <c:v>-1.13364E-2</c:v>
                </c:pt>
                <c:pt idx="126981">
                  <c:v>-1.13166E-2</c:v>
                </c:pt>
                <c:pt idx="126982">
                  <c:v>-1.12966E-2</c:v>
                </c:pt>
                <c:pt idx="126983">
                  <c:v>-1.1276599999999999E-2</c:v>
                </c:pt>
                <c:pt idx="126984">
                  <c:v>-1.12569E-2</c:v>
                </c:pt>
                <c:pt idx="126985">
                  <c:v>-1.12371E-2</c:v>
                </c:pt>
                <c:pt idx="126986">
                  <c:v>-1.1217E-2</c:v>
                </c:pt>
                <c:pt idx="126987">
                  <c:v>-1.11962E-2</c:v>
                </c:pt>
                <c:pt idx="126988">
                  <c:v>-1.11745E-2</c:v>
                </c:pt>
                <c:pt idx="126989">
                  <c:v>-1.11521E-2</c:v>
                </c:pt>
                <c:pt idx="126990">
                  <c:v>-1.1129200000000001E-2</c:v>
                </c:pt>
                <c:pt idx="126991">
                  <c:v>-1.1105800000000001E-2</c:v>
                </c:pt>
                <c:pt idx="126992">
                  <c:v>-1.10816E-2</c:v>
                </c:pt>
                <c:pt idx="126993">
                  <c:v>-1.10565E-2</c:v>
                </c:pt>
                <c:pt idx="126994">
                  <c:v>-1.1030699999999999E-2</c:v>
                </c:pt>
                <c:pt idx="126995">
                  <c:v>-1.1004399999999999E-2</c:v>
                </c:pt>
                <c:pt idx="126996">
                  <c:v>-1.0978099999999999E-2</c:v>
                </c:pt>
                <c:pt idx="126997">
                  <c:v>-1.0952099999999999E-2</c:v>
                </c:pt>
                <c:pt idx="126998">
                  <c:v>-1.0926399999999999E-2</c:v>
                </c:pt>
                <c:pt idx="126999">
                  <c:v>-1.09011E-2</c:v>
                </c:pt>
                <c:pt idx="127000">
                  <c:v>-1.08758E-2</c:v>
                </c:pt>
                <c:pt idx="127001">
                  <c:v>-1.0850500000000001E-2</c:v>
                </c:pt>
                <c:pt idx="127002">
                  <c:v>-1.0825100000000001E-2</c:v>
                </c:pt>
                <c:pt idx="127003">
                  <c:v>-1.0800000000000001E-2</c:v>
                </c:pt>
                <c:pt idx="127004">
                  <c:v>-1.07755E-2</c:v>
                </c:pt>
                <c:pt idx="127005">
                  <c:v>-1.07516E-2</c:v>
                </c:pt>
                <c:pt idx="127006">
                  <c:v>-1.07283E-2</c:v>
                </c:pt>
                <c:pt idx="127007">
                  <c:v>-1.07054E-2</c:v>
                </c:pt>
                <c:pt idx="127008">
                  <c:v>-1.0682799999999999E-2</c:v>
                </c:pt>
                <c:pt idx="127009">
                  <c:v>-1.06604E-2</c:v>
                </c:pt>
                <c:pt idx="127010">
                  <c:v>-1.0637499999999999E-2</c:v>
                </c:pt>
                <c:pt idx="127011">
                  <c:v>-1.06138E-2</c:v>
                </c:pt>
                <c:pt idx="127012">
                  <c:v>-1.05892E-2</c:v>
                </c:pt>
                <c:pt idx="127013">
                  <c:v>-1.05643E-2</c:v>
                </c:pt>
                <c:pt idx="127014">
                  <c:v>-1.0539700000000001E-2</c:v>
                </c:pt>
                <c:pt idx="127015">
                  <c:v>-1.05159E-2</c:v>
                </c:pt>
                <c:pt idx="127016">
                  <c:v>-1.04925E-2</c:v>
                </c:pt>
                <c:pt idx="127017">
                  <c:v>-1.04689E-2</c:v>
                </c:pt>
                <c:pt idx="127018">
                  <c:v>-1.0444500000000001E-2</c:v>
                </c:pt>
                <c:pt idx="127019">
                  <c:v>-1.04195E-2</c:v>
                </c:pt>
                <c:pt idx="127020">
                  <c:v>-1.0394E-2</c:v>
                </c:pt>
                <c:pt idx="127021">
                  <c:v>-1.0367899999999999E-2</c:v>
                </c:pt>
                <c:pt idx="127022">
                  <c:v>-1.0341299999999999E-2</c:v>
                </c:pt>
                <c:pt idx="127023">
                  <c:v>-1.0314800000000001E-2</c:v>
                </c:pt>
                <c:pt idx="127024">
                  <c:v>-1.0289E-2</c:v>
                </c:pt>
                <c:pt idx="127025">
                  <c:v>-1.02638E-2</c:v>
                </c:pt>
                <c:pt idx="127026">
                  <c:v>-1.02395E-2</c:v>
                </c:pt>
                <c:pt idx="127027">
                  <c:v>-1.02159E-2</c:v>
                </c:pt>
                <c:pt idx="127028">
                  <c:v>-1.01926E-2</c:v>
                </c:pt>
                <c:pt idx="127029">
                  <c:v>-1.01689E-2</c:v>
                </c:pt>
                <c:pt idx="127030">
                  <c:v>-1.01449E-2</c:v>
                </c:pt>
                <c:pt idx="127031">
                  <c:v>-1.01216E-2</c:v>
                </c:pt>
                <c:pt idx="127032">
                  <c:v>-1.00997E-2</c:v>
                </c:pt>
                <c:pt idx="127033">
                  <c:v>-1.0079299999999999E-2</c:v>
                </c:pt>
                <c:pt idx="127034">
                  <c:v>-1.0060299999999999E-2</c:v>
                </c:pt>
                <c:pt idx="127035">
                  <c:v>-1.00421E-2</c:v>
                </c:pt>
                <c:pt idx="127036">
                  <c:v>-1.0023900000000001E-2</c:v>
                </c:pt>
                <c:pt idx="127037">
                  <c:v>-1.0005E-2</c:v>
                </c:pt>
                <c:pt idx="127038" formatCode="0.00E+00">
                  <c:v>-9.9850400000000006E-3</c:v>
                </c:pt>
                <c:pt idx="127039" formatCode="0.00E+00">
                  <c:v>-9.9646100000000005E-3</c:v>
                </c:pt>
                <c:pt idx="127040" formatCode="0.00E+00">
                  <c:v>-9.9441600000000005E-3</c:v>
                </c:pt>
                <c:pt idx="127041" formatCode="0.00E+00">
                  <c:v>-9.9235399999999998E-3</c:v>
                </c:pt>
                <c:pt idx="127042" formatCode="0.00E+00">
                  <c:v>-9.9025799999999994E-3</c:v>
                </c:pt>
                <c:pt idx="127043" formatCode="0.00E+00">
                  <c:v>-9.8814999999999997E-3</c:v>
                </c:pt>
                <c:pt idx="127044" formatCode="0.00E+00">
                  <c:v>-9.8607499999999997E-3</c:v>
                </c:pt>
                <c:pt idx="127045" formatCode="0.00E+00">
                  <c:v>-9.8407200000000007E-3</c:v>
                </c:pt>
                <c:pt idx="127046" formatCode="0.00E+00">
                  <c:v>-9.8218400000000001E-3</c:v>
                </c:pt>
                <c:pt idx="127047" formatCode="0.00E+00">
                  <c:v>-9.8046399999999999E-3</c:v>
                </c:pt>
                <c:pt idx="127048" formatCode="0.00E+00">
                  <c:v>-9.78943E-3</c:v>
                </c:pt>
                <c:pt idx="127049" formatCode="0.00E+00">
                  <c:v>-9.7759300000000004E-3</c:v>
                </c:pt>
                <c:pt idx="127050" formatCode="0.00E+00">
                  <c:v>-9.7637499999999999E-3</c:v>
                </c:pt>
                <c:pt idx="127051" formatCode="0.00E+00">
                  <c:v>-9.7526499999999999E-3</c:v>
                </c:pt>
                <c:pt idx="127052" formatCode="0.00E+00">
                  <c:v>-9.7424E-3</c:v>
                </c:pt>
                <c:pt idx="127053" formatCode="0.00E+00">
                  <c:v>-9.7328499999999995E-3</c:v>
                </c:pt>
                <c:pt idx="127054" formatCode="0.00E+00">
                  <c:v>-9.7240399999999998E-3</c:v>
                </c:pt>
                <c:pt idx="127055" formatCode="0.00E+00">
                  <c:v>-9.71583E-3</c:v>
                </c:pt>
                <c:pt idx="127056" formatCode="0.00E+00">
                  <c:v>-9.70793E-3</c:v>
                </c:pt>
                <c:pt idx="127057" formatCode="0.00E+00">
                  <c:v>-9.7002400000000006E-3</c:v>
                </c:pt>
                <c:pt idx="127058" formatCode="0.00E+00">
                  <c:v>-9.6927300000000001E-3</c:v>
                </c:pt>
                <c:pt idx="127059" formatCode="0.00E+00">
                  <c:v>-9.6852699999999993E-3</c:v>
                </c:pt>
                <c:pt idx="127060" formatCode="0.00E+00">
                  <c:v>-9.6775699999999999E-3</c:v>
                </c:pt>
                <c:pt idx="127061" formatCode="0.00E+00">
                  <c:v>-9.6695500000000007E-3</c:v>
                </c:pt>
                <c:pt idx="127062" formatCode="0.00E+00">
                  <c:v>-9.6614999999999999E-3</c:v>
                </c:pt>
                <c:pt idx="127063" formatCode="0.00E+00">
                  <c:v>-9.6538600000000002E-3</c:v>
                </c:pt>
                <c:pt idx="127064" formatCode="0.00E+00">
                  <c:v>-9.6468999999999999E-3</c:v>
                </c:pt>
                <c:pt idx="127065" formatCode="0.00E+00">
                  <c:v>-9.6406200000000008E-3</c:v>
                </c:pt>
                <c:pt idx="127066" formatCode="0.00E+00">
                  <c:v>-9.6348600000000003E-3</c:v>
                </c:pt>
                <c:pt idx="127067" formatCode="0.00E+00">
                  <c:v>-9.6295600000000005E-3</c:v>
                </c:pt>
                <c:pt idx="127068" formatCode="0.00E+00">
                  <c:v>-9.6246700000000001E-3</c:v>
                </c:pt>
                <c:pt idx="127069" formatCode="0.00E+00">
                  <c:v>-9.6197699999999997E-3</c:v>
                </c:pt>
                <c:pt idx="127070" formatCode="0.00E+00">
                  <c:v>-9.6142599999999995E-3</c:v>
                </c:pt>
                <c:pt idx="127071" formatCode="0.00E+00">
                  <c:v>-9.6078599999999993E-3</c:v>
                </c:pt>
                <c:pt idx="127072" formatCode="0.00E+00">
                  <c:v>-9.6005399999999994E-3</c:v>
                </c:pt>
                <c:pt idx="127073" formatCode="0.00E+00">
                  <c:v>-9.59256E-3</c:v>
                </c:pt>
                <c:pt idx="127074" formatCode="0.00E+00">
                  <c:v>-9.5845900000000005E-3</c:v>
                </c:pt>
                <c:pt idx="127075" formatCode="0.00E+00">
                  <c:v>-9.5772400000000008E-3</c:v>
                </c:pt>
                <c:pt idx="127076" formatCode="0.00E+00">
                  <c:v>-9.5706599999999999E-3</c:v>
                </c:pt>
                <c:pt idx="127077" formatCode="0.00E+00">
                  <c:v>-9.5646499999999992E-3</c:v>
                </c:pt>
                <c:pt idx="127078" formatCode="0.00E+00">
                  <c:v>-9.5590099999999997E-3</c:v>
                </c:pt>
                <c:pt idx="127079" formatCode="0.00E+00">
                  <c:v>-9.5536800000000002E-3</c:v>
                </c:pt>
                <c:pt idx="127080" formatCode="0.00E+00">
                  <c:v>-9.5487799999999998E-3</c:v>
                </c:pt>
                <c:pt idx="127081" formatCode="0.00E+00">
                  <c:v>-9.5447499999999994E-3</c:v>
                </c:pt>
                <c:pt idx="127082" formatCode="0.00E+00">
                  <c:v>-9.5420100000000001E-3</c:v>
                </c:pt>
                <c:pt idx="127083" formatCode="0.00E+00">
                  <c:v>-9.5408699999999999E-3</c:v>
                </c:pt>
                <c:pt idx="127084" formatCode="0.00E+00">
                  <c:v>-9.5415499999999993E-3</c:v>
                </c:pt>
                <c:pt idx="127085" formatCode="0.00E+00">
                  <c:v>-9.5438999999999993E-3</c:v>
                </c:pt>
                <c:pt idx="127086" formatCode="0.00E+00">
                  <c:v>-9.5472899999999999E-3</c:v>
                </c:pt>
                <c:pt idx="127087" formatCode="0.00E+00">
                  <c:v>-9.5509299999999991E-3</c:v>
                </c:pt>
                <c:pt idx="127088" formatCode="0.00E+00">
                  <c:v>-9.5544700000000007E-3</c:v>
                </c:pt>
                <c:pt idx="127089" formatCode="0.00E+00">
                  <c:v>-9.5581699999999995E-3</c:v>
                </c:pt>
                <c:pt idx="127090" formatCode="0.00E+00">
                  <c:v>-9.5626800000000005E-3</c:v>
                </c:pt>
                <c:pt idx="127091" formatCode="0.00E+00">
                  <c:v>-9.5687399999999992E-3</c:v>
                </c:pt>
                <c:pt idx="127092" formatCode="0.00E+00">
                  <c:v>-9.5767999999999999E-3</c:v>
                </c:pt>
                <c:pt idx="127093" formatCode="0.00E+00">
                  <c:v>-9.5865700000000009E-3</c:v>
                </c:pt>
                <c:pt idx="127094" formatCode="0.00E+00">
                  <c:v>-9.5969799999999997E-3</c:v>
                </c:pt>
                <c:pt idx="127095" formatCode="0.00E+00">
                  <c:v>-9.6071699999999999E-3</c:v>
                </c:pt>
                <c:pt idx="127096" formatCode="0.00E+00">
                  <c:v>-9.6172600000000007E-3</c:v>
                </c:pt>
                <c:pt idx="127097" formatCode="0.00E+00">
                  <c:v>-9.6277800000000007E-3</c:v>
                </c:pt>
                <c:pt idx="127098" formatCode="0.00E+00">
                  <c:v>-9.6387999999999995E-3</c:v>
                </c:pt>
                <c:pt idx="127099" formatCode="0.00E+00">
                  <c:v>-9.6502399999999992E-3</c:v>
                </c:pt>
                <c:pt idx="127100" formatCode="0.00E+00">
                  <c:v>-9.6624999999999992E-3</c:v>
                </c:pt>
                <c:pt idx="127101" formatCode="0.00E+00">
                  <c:v>-9.6758899999999995E-3</c:v>
                </c:pt>
                <c:pt idx="127102" formatCode="0.00E+00">
                  <c:v>-9.6902199999999994E-3</c:v>
                </c:pt>
                <c:pt idx="127103" formatCode="0.00E+00">
                  <c:v>-9.7052100000000006E-3</c:v>
                </c:pt>
                <c:pt idx="127104" formatCode="0.00E+00">
                  <c:v>-9.7208299999999997E-3</c:v>
                </c:pt>
                <c:pt idx="127105" formatCode="0.00E+00">
                  <c:v>-9.7370600000000005E-3</c:v>
                </c:pt>
                <c:pt idx="127106" formatCode="0.00E+00">
                  <c:v>-9.7538499999999997E-3</c:v>
                </c:pt>
                <c:pt idx="127107" formatCode="0.00E+00">
                  <c:v>-9.7713000000000001E-3</c:v>
                </c:pt>
                <c:pt idx="127108" formatCode="0.00E+00">
                  <c:v>-9.7897000000000001E-3</c:v>
                </c:pt>
                <c:pt idx="127109" formatCode="0.00E+00">
                  <c:v>-9.8092800000000001E-3</c:v>
                </c:pt>
                <c:pt idx="127110" formatCode="0.00E+00">
                  <c:v>-9.83003E-3</c:v>
                </c:pt>
                <c:pt idx="127111" formatCode="0.00E+00">
                  <c:v>-9.8520199999999995E-3</c:v>
                </c:pt>
                <c:pt idx="127112" formatCode="0.00E+00">
                  <c:v>-9.87531E-3</c:v>
                </c:pt>
                <c:pt idx="127113" formatCode="0.00E+00">
                  <c:v>-9.8996899999999992E-3</c:v>
                </c:pt>
                <c:pt idx="127114" formatCode="0.00E+00">
                  <c:v>-9.9247099999999998E-3</c:v>
                </c:pt>
                <c:pt idx="127115" formatCode="0.00E+00">
                  <c:v>-9.9498399999999997E-3</c:v>
                </c:pt>
                <c:pt idx="127116" formatCode="0.00E+00">
                  <c:v>-9.9748400000000004E-3</c:v>
                </c:pt>
                <c:pt idx="127117" formatCode="0.00E+00">
                  <c:v>-9.9998699999999992E-3</c:v>
                </c:pt>
                <c:pt idx="127118">
                  <c:v>-1.00251E-2</c:v>
                </c:pt>
                <c:pt idx="127119">
                  <c:v>-1.0050399999999999E-2</c:v>
                </c:pt>
                <c:pt idx="127120">
                  <c:v>-1.0075600000000001E-2</c:v>
                </c:pt>
                <c:pt idx="127121">
                  <c:v>-1.0100400000000001E-2</c:v>
                </c:pt>
                <c:pt idx="127122">
                  <c:v>-1.0123999999999999E-2</c:v>
                </c:pt>
                <c:pt idx="127123">
                  <c:v>-1.0145599999999999E-2</c:v>
                </c:pt>
                <c:pt idx="127124">
                  <c:v>-1.0165799999999999E-2</c:v>
                </c:pt>
                <c:pt idx="127125">
                  <c:v>-1.01856E-2</c:v>
                </c:pt>
                <c:pt idx="127126">
                  <c:v>-1.02057E-2</c:v>
                </c:pt>
                <c:pt idx="127127">
                  <c:v>-1.0226000000000001E-2</c:v>
                </c:pt>
                <c:pt idx="127128">
                  <c:v>-1.02465E-2</c:v>
                </c:pt>
                <c:pt idx="127129">
                  <c:v>-1.02679E-2</c:v>
                </c:pt>
                <c:pt idx="127130">
                  <c:v>-1.0290499999999999E-2</c:v>
                </c:pt>
                <c:pt idx="127131">
                  <c:v>-1.0313900000000001E-2</c:v>
                </c:pt>
                <c:pt idx="127132">
                  <c:v>-1.0337799999999999E-2</c:v>
                </c:pt>
                <c:pt idx="127133">
                  <c:v>-1.03623E-2</c:v>
                </c:pt>
                <c:pt idx="127134">
                  <c:v>-1.03876E-2</c:v>
                </c:pt>
                <c:pt idx="127135">
                  <c:v>-1.0414E-2</c:v>
                </c:pt>
                <c:pt idx="127136">
                  <c:v>-1.04411E-2</c:v>
                </c:pt>
                <c:pt idx="127137">
                  <c:v>-1.04686E-2</c:v>
                </c:pt>
                <c:pt idx="127138">
                  <c:v>-1.04957E-2</c:v>
                </c:pt>
                <c:pt idx="127139">
                  <c:v>-1.05217E-2</c:v>
                </c:pt>
                <c:pt idx="127140">
                  <c:v>-1.05472E-2</c:v>
                </c:pt>
                <c:pt idx="127141">
                  <c:v>-1.0573300000000001E-2</c:v>
                </c:pt>
                <c:pt idx="127142">
                  <c:v>-1.0600699999999999E-2</c:v>
                </c:pt>
                <c:pt idx="127143">
                  <c:v>-1.0629100000000001E-2</c:v>
                </c:pt>
                <c:pt idx="127144">
                  <c:v>-1.0657700000000001E-2</c:v>
                </c:pt>
                <c:pt idx="127145">
                  <c:v>-1.06859E-2</c:v>
                </c:pt>
                <c:pt idx="127146">
                  <c:v>-1.0713200000000001E-2</c:v>
                </c:pt>
                <c:pt idx="127147">
                  <c:v>-1.07397E-2</c:v>
                </c:pt>
                <c:pt idx="127148">
                  <c:v>-1.07654E-2</c:v>
                </c:pt>
                <c:pt idx="127149">
                  <c:v>-1.07904E-2</c:v>
                </c:pt>
                <c:pt idx="127150">
                  <c:v>-1.0814799999999999E-2</c:v>
                </c:pt>
                <c:pt idx="127151">
                  <c:v>-1.08386E-2</c:v>
                </c:pt>
                <c:pt idx="127152">
                  <c:v>-1.08621E-2</c:v>
                </c:pt>
                <c:pt idx="127153">
                  <c:v>-1.0885499999999999E-2</c:v>
                </c:pt>
                <c:pt idx="127154">
                  <c:v>-1.0909E-2</c:v>
                </c:pt>
                <c:pt idx="127155">
                  <c:v>-1.09325E-2</c:v>
                </c:pt>
                <c:pt idx="127156">
                  <c:v>-1.09558E-2</c:v>
                </c:pt>
                <c:pt idx="127157">
                  <c:v>-1.09788E-2</c:v>
                </c:pt>
                <c:pt idx="127158">
                  <c:v>-1.1002E-2</c:v>
                </c:pt>
                <c:pt idx="127159">
                  <c:v>-1.10256E-2</c:v>
                </c:pt>
                <c:pt idx="127160">
                  <c:v>-1.10496E-2</c:v>
                </c:pt>
                <c:pt idx="127161">
                  <c:v>-1.10741E-2</c:v>
                </c:pt>
                <c:pt idx="127162">
                  <c:v>-1.10989E-2</c:v>
                </c:pt>
                <c:pt idx="127163">
                  <c:v>-1.11238E-2</c:v>
                </c:pt>
                <c:pt idx="127164">
                  <c:v>-1.11482E-2</c:v>
                </c:pt>
                <c:pt idx="127165">
                  <c:v>-1.1171800000000001E-2</c:v>
                </c:pt>
                <c:pt idx="127166">
                  <c:v>-1.11948E-2</c:v>
                </c:pt>
                <c:pt idx="127167">
                  <c:v>-1.12172E-2</c:v>
                </c:pt>
                <c:pt idx="127168">
                  <c:v>-1.12389E-2</c:v>
                </c:pt>
                <c:pt idx="127169">
                  <c:v>-1.12598E-2</c:v>
                </c:pt>
                <c:pt idx="127170">
                  <c:v>-1.128E-2</c:v>
                </c:pt>
                <c:pt idx="127171">
                  <c:v>-1.12993E-2</c:v>
                </c:pt>
                <c:pt idx="127172">
                  <c:v>-1.1316700000000001E-2</c:v>
                </c:pt>
                <c:pt idx="127173">
                  <c:v>-1.13314E-2</c:v>
                </c:pt>
                <c:pt idx="127174">
                  <c:v>-1.1343600000000001E-2</c:v>
                </c:pt>
                <c:pt idx="127175">
                  <c:v>-1.1354100000000001E-2</c:v>
                </c:pt>
                <c:pt idx="127176">
                  <c:v>-1.1363099999999999E-2</c:v>
                </c:pt>
                <c:pt idx="127177">
                  <c:v>-1.13706E-2</c:v>
                </c:pt>
                <c:pt idx="127178">
                  <c:v>-1.1376600000000001E-2</c:v>
                </c:pt>
                <c:pt idx="127179">
                  <c:v>-1.13814E-2</c:v>
                </c:pt>
                <c:pt idx="127180">
                  <c:v>-1.13852E-2</c:v>
                </c:pt>
                <c:pt idx="127181">
                  <c:v>-1.13875E-2</c:v>
                </c:pt>
                <c:pt idx="127182">
                  <c:v>-1.13878E-2</c:v>
                </c:pt>
                <c:pt idx="127183">
                  <c:v>-1.13858E-2</c:v>
                </c:pt>
                <c:pt idx="127184">
                  <c:v>-1.1381799999999999E-2</c:v>
                </c:pt>
                <c:pt idx="127185">
                  <c:v>-1.13761E-2</c:v>
                </c:pt>
                <c:pt idx="127186">
                  <c:v>-1.1369000000000001E-2</c:v>
                </c:pt>
                <c:pt idx="127187">
                  <c:v>-1.13606E-2</c:v>
                </c:pt>
                <c:pt idx="127188">
                  <c:v>-1.13507E-2</c:v>
                </c:pt>
                <c:pt idx="127189">
                  <c:v>-1.13391E-2</c:v>
                </c:pt>
                <c:pt idx="127190">
                  <c:v>-1.13259E-2</c:v>
                </c:pt>
                <c:pt idx="127191">
                  <c:v>-1.13113E-2</c:v>
                </c:pt>
                <c:pt idx="127192">
                  <c:v>-1.1295599999999999E-2</c:v>
                </c:pt>
                <c:pt idx="127193">
                  <c:v>-1.12791E-2</c:v>
                </c:pt>
                <c:pt idx="127194">
                  <c:v>-1.1262100000000001E-2</c:v>
                </c:pt>
                <c:pt idx="127195">
                  <c:v>-1.12447E-2</c:v>
                </c:pt>
                <c:pt idx="127196">
                  <c:v>-1.12265E-2</c:v>
                </c:pt>
                <c:pt idx="127197">
                  <c:v>-1.1207399999999999E-2</c:v>
                </c:pt>
                <c:pt idx="127198">
                  <c:v>-1.1187300000000001E-2</c:v>
                </c:pt>
                <c:pt idx="127199">
                  <c:v>-1.1166000000000001E-2</c:v>
                </c:pt>
                <c:pt idx="127200">
                  <c:v>-1.1143E-2</c:v>
                </c:pt>
                <c:pt idx="127201">
                  <c:v>-1.1117999999999999E-2</c:v>
                </c:pt>
                <c:pt idx="127202">
                  <c:v>-1.10913E-2</c:v>
                </c:pt>
                <c:pt idx="127203">
                  <c:v>-1.10633E-2</c:v>
                </c:pt>
                <c:pt idx="127204">
                  <c:v>-1.10341E-2</c:v>
                </c:pt>
                <c:pt idx="127205">
                  <c:v>-1.1003499999999999E-2</c:v>
                </c:pt>
                <c:pt idx="127206">
                  <c:v>-1.09713E-2</c:v>
                </c:pt>
                <c:pt idx="127207">
                  <c:v>-1.09377E-2</c:v>
                </c:pt>
                <c:pt idx="127208">
                  <c:v>-1.09029E-2</c:v>
                </c:pt>
                <c:pt idx="127209">
                  <c:v>-1.08676E-2</c:v>
                </c:pt>
                <c:pt idx="127210">
                  <c:v>-1.08319E-2</c:v>
                </c:pt>
                <c:pt idx="127211">
                  <c:v>-1.0796200000000001E-2</c:v>
                </c:pt>
                <c:pt idx="127212">
                  <c:v>-1.07604E-2</c:v>
                </c:pt>
                <c:pt idx="127213">
                  <c:v>-1.0724600000000001E-2</c:v>
                </c:pt>
                <c:pt idx="127214">
                  <c:v>-1.06888E-2</c:v>
                </c:pt>
                <c:pt idx="127215">
                  <c:v>-1.0652999999999999E-2</c:v>
                </c:pt>
                <c:pt idx="127216">
                  <c:v>-1.0617100000000001E-2</c:v>
                </c:pt>
                <c:pt idx="127217">
                  <c:v>-1.0581200000000001E-2</c:v>
                </c:pt>
                <c:pt idx="127218">
                  <c:v>-1.05454E-2</c:v>
                </c:pt>
                <c:pt idx="127219">
                  <c:v>-1.05092E-2</c:v>
                </c:pt>
                <c:pt idx="127220">
                  <c:v>-1.04723E-2</c:v>
                </c:pt>
                <c:pt idx="127221">
                  <c:v>-1.04346E-2</c:v>
                </c:pt>
                <c:pt idx="127222">
                  <c:v>-1.03959E-2</c:v>
                </c:pt>
                <c:pt idx="127223">
                  <c:v>-1.03561E-2</c:v>
                </c:pt>
                <c:pt idx="127224">
                  <c:v>-1.0315100000000001E-2</c:v>
                </c:pt>
                <c:pt idx="127225">
                  <c:v>-1.02725E-2</c:v>
                </c:pt>
                <c:pt idx="127226">
                  <c:v>-1.02282E-2</c:v>
                </c:pt>
                <c:pt idx="127227">
                  <c:v>-1.01818E-2</c:v>
                </c:pt>
                <c:pt idx="127228">
                  <c:v>-1.0133400000000001E-2</c:v>
                </c:pt>
                <c:pt idx="127229">
                  <c:v>-1.0083E-2</c:v>
                </c:pt>
                <c:pt idx="127230">
                  <c:v>-1.0030900000000001E-2</c:v>
                </c:pt>
                <c:pt idx="127231" formatCode="0.00E+00">
                  <c:v>-9.9774000000000009E-3</c:v>
                </c:pt>
                <c:pt idx="127232" formatCode="0.00E+00">
                  <c:v>-9.9223000000000002E-3</c:v>
                </c:pt>
                <c:pt idx="127233" formatCode="0.00E+00">
                  <c:v>-9.8654099999999998E-3</c:v>
                </c:pt>
                <c:pt idx="127234" formatCode="0.00E+00">
                  <c:v>-9.8069100000000003E-3</c:v>
                </c:pt>
                <c:pt idx="127235" formatCode="0.00E+00">
                  <c:v>-9.7470899999999999E-3</c:v>
                </c:pt>
                <c:pt idx="127236" formatCode="0.00E+00">
                  <c:v>-9.6859900000000002E-3</c:v>
                </c:pt>
                <c:pt idx="127237" formatCode="0.00E+00">
                  <c:v>-9.6235999999999995E-3</c:v>
                </c:pt>
                <c:pt idx="127238" formatCode="0.00E+00">
                  <c:v>-9.5601000000000002E-3</c:v>
                </c:pt>
                <c:pt idx="127239" formatCode="0.00E+00">
                  <c:v>-9.4957800000000005E-3</c:v>
                </c:pt>
                <c:pt idx="127240" formatCode="0.00E+00">
                  <c:v>-9.4309500000000004E-3</c:v>
                </c:pt>
                <c:pt idx="127241" formatCode="0.00E+00">
                  <c:v>-9.3658200000000004E-3</c:v>
                </c:pt>
                <c:pt idx="127242" formatCode="0.00E+00">
                  <c:v>-9.3006100000000008E-3</c:v>
                </c:pt>
                <c:pt idx="127243" formatCode="0.00E+00">
                  <c:v>-9.2356699999999996E-3</c:v>
                </c:pt>
                <c:pt idx="127244" formatCode="0.00E+00">
                  <c:v>-9.1712800000000004E-3</c:v>
                </c:pt>
                <c:pt idx="127245" formatCode="0.00E+00">
                  <c:v>-9.1074499999999996E-3</c:v>
                </c:pt>
                <c:pt idx="127246" formatCode="0.00E+00">
                  <c:v>-9.0439400000000003E-3</c:v>
                </c:pt>
                <c:pt idx="127247" formatCode="0.00E+00">
                  <c:v>-8.9803899999999996E-3</c:v>
                </c:pt>
                <c:pt idx="127248" formatCode="0.00E+00">
                  <c:v>-8.91664E-3</c:v>
                </c:pt>
                <c:pt idx="127249" formatCode="0.00E+00">
                  <c:v>-8.8526200000000003E-3</c:v>
                </c:pt>
                <c:pt idx="127250" formatCode="0.00E+00">
                  <c:v>-8.7880800000000002E-3</c:v>
                </c:pt>
                <c:pt idx="127251" formatCode="0.00E+00">
                  <c:v>-8.7228199999999992E-3</c:v>
                </c:pt>
                <c:pt idx="127252" formatCode="0.00E+00">
                  <c:v>-8.6568400000000007E-3</c:v>
                </c:pt>
                <c:pt idx="127253" formatCode="0.00E+00">
                  <c:v>-8.5901399999999996E-3</c:v>
                </c:pt>
                <c:pt idx="127254" formatCode="0.00E+00">
                  <c:v>-8.5226799999999995E-3</c:v>
                </c:pt>
                <c:pt idx="127255" formatCode="0.00E+00">
                  <c:v>-8.4543799999999992E-3</c:v>
                </c:pt>
                <c:pt idx="127256" formatCode="0.00E+00">
                  <c:v>-8.3852300000000005E-3</c:v>
                </c:pt>
                <c:pt idx="127257" formatCode="0.00E+00">
                  <c:v>-8.3153099999999994E-3</c:v>
                </c:pt>
                <c:pt idx="127258" formatCode="0.00E+00">
                  <c:v>-8.2447600000000003E-3</c:v>
                </c:pt>
                <c:pt idx="127259" formatCode="0.00E+00">
                  <c:v>-8.1739099999999995E-3</c:v>
                </c:pt>
                <c:pt idx="127260" formatCode="0.00E+00">
                  <c:v>-8.1032799999999992E-3</c:v>
                </c:pt>
                <c:pt idx="127261" formatCode="0.00E+00">
                  <c:v>-8.0334599999999992E-3</c:v>
                </c:pt>
                <c:pt idx="127262" formatCode="0.00E+00">
                  <c:v>-7.9648400000000008E-3</c:v>
                </c:pt>
                <c:pt idx="127263" formatCode="0.00E+00">
                  <c:v>-7.8975999999999994E-3</c:v>
                </c:pt>
                <c:pt idx="127264" formatCode="0.00E+00">
                  <c:v>-7.8317500000000002E-3</c:v>
                </c:pt>
                <c:pt idx="127265" formatCode="0.00E+00">
                  <c:v>-7.7671199999999998E-3</c:v>
                </c:pt>
                <c:pt idx="127266" formatCode="0.00E+00">
                  <c:v>-7.7036800000000001E-3</c:v>
                </c:pt>
                <c:pt idx="127267" formatCode="0.00E+00">
                  <c:v>-7.6413499999999999E-3</c:v>
                </c:pt>
                <c:pt idx="127268" formatCode="0.00E+00">
                  <c:v>-7.5799200000000004E-3</c:v>
                </c:pt>
                <c:pt idx="127269" formatCode="0.00E+00">
                  <c:v>-7.5193100000000004E-3</c:v>
                </c:pt>
                <c:pt idx="127270" formatCode="0.00E+00">
                  <c:v>-7.45965E-3</c:v>
                </c:pt>
                <c:pt idx="127271" formatCode="0.00E+00">
                  <c:v>-7.4010600000000001E-3</c:v>
                </c:pt>
                <c:pt idx="127272" formatCode="0.00E+00">
                  <c:v>-7.34368E-3</c:v>
                </c:pt>
                <c:pt idx="127273" formatCode="0.00E+00">
                  <c:v>-7.2874999999999997E-3</c:v>
                </c:pt>
                <c:pt idx="127274" formatCode="0.00E+00">
                  <c:v>-7.2322799999999998E-3</c:v>
                </c:pt>
                <c:pt idx="127275" formatCode="0.00E+00">
                  <c:v>-7.1777400000000002E-3</c:v>
                </c:pt>
                <c:pt idx="127276" formatCode="0.00E+00">
                  <c:v>-7.1242299999999996E-3</c:v>
                </c:pt>
                <c:pt idx="127277" formatCode="0.00E+00">
                  <c:v>-7.0711899999999998E-3</c:v>
                </c:pt>
                <c:pt idx="127278" formatCode="0.00E+00">
                  <c:v>-7.0152799999999996E-3</c:v>
                </c:pt>
                <c:pt idx="127279" formatCode="0.00E+00">
                  <c:v>-6.95577E-3</c:v>
                </c:pt>
                <c:pt idx="127280" formatCode="0.00E+00">
                  <c:v>-6.8969299999999999E-3</c:v>
                </c:pt>
                <c:pt idx="127281" formatCode="0.00E+00">
                  <c:v>-6.8401199999999999E-3</c:v>
                </c:pt>
                <c:pt idx="127282" formatCode="0.00E+00">
                  <c:v>-6.7832200000000004E-3</c:v>
                </c:pt>
                <c:pt idx="127283" formatCode="0.00E+00">
                  <c:v>-6.7261300000000003E-3</c:v>
                </c:pt>
                <c:pt idx="127284" formatCode="0.00E+00">
                  <c:v>-6.6699000000000003E-3</c:v>
                </c:pt>
                <c:pt idx="127285" formatCode="0.00E+00">
                  <c:v>-6.6147899999999997E-3</c:v>
                </c:pt>
                <c:pt idx="127286" formatCode="0.00E+00">
                  <c:v>-6.5605000000000004E-3</c:v>
                </c:pt>
                <c:pt idx="127287" formatCode="0.00E+00">
                  <c:v>-6.5066999999999998E-3</c:v>
                </c:pt>
                <c:pt idx="127288" formatCode="0.00E+00">
                  <c:v>-6.4531700000000003E-3</c:v>
                </c:pt>
                <c:pt idx="127289" formatCode="0.00E+00">
                  <c:v>-6.4000000000000003E-3</c:v>
                </c:pt>
                <c:pt idx="127290" formatCode="0.00E+00">
                  <c:v>-6.3476599999999998E-3</c:v>
                </c:pt>
                <c:pt idx="127291" formatCode="0.00E+00">
                  <c:v>-6.2965499999999997E-3</c:v>
                </c:pt>
                <c:pt idx="127292" formatCode="0.00E+00">
                  <c:v>-6.2468200000000002E-3</c:v>
                </c:pt>
                <c:pt idx="127293" formatCode="0.00E+00">
                  <c:v>-6.1986400000000001E-3</c:v>
                </c:pt>
                <c:pt idx="127294" formatCode="0.00E+00">
                  <c:v>-6.1523999999999997E-3</c:v>
                </c:pt>
                <c:pt idx="127295" formatCode="0.00E+00">
                  <c:v>-6.1084800000000003E-3</c:v>
                </c:pt>
                <c:pt idx="127296" formatCode="0.00E+00">
                  <c:v>-6.06691E-3</c:v>
                </c:pt>
                <c:pt idx="127297" formatCode="0.00E+00">
                  <c:v>-6.0275499999999996E-3</c:v>
                </c:pt>
                <c:pt idx="127298" formatCode="0.00E+00">
                  <c:v>-5.9902799999999997E-3</c:v>
                </c:pt>
                <c:pt idx="127299" formatCode="0.00E+00">
                  <c:v>-5.9549900000000003E-3</c:v>
                </c:pt>
                <c:pt idx="127300" formatCode="0.00E+00">
                  <c:v>-5.9212600000000002E-3</c:v>
                </c:pt>
                <c:pt idx="127301" formatCode="0.00E+00">
                  <c:v>-5.8886399999999997E-3</c:v>
                </c:pt>
                <c:pt idx="127302" formatCode="0.00E+00">
                  <c:v>-5.85704E-3</c:v>
                </c:pt>
                <c:pt idx="127303" formatCode="0.00E+00">
                  <c:v>-5.8263200000000003E-3</c:v>
                </c:pt>
                <c:pt idx="127304" formatCode="0.00E+00">
                  <c:v>-5.7962400000000002E-3</c:v>
                </c:pt>
                <c:pt idx="127305" formatCode="0.00E+00">
                  <c:v>-5.7667899999999999E-3</c:v>
                </c:pt>
                <c:pt idx="127306" formatCode="0.00E+00">
                  <c:v>-5.7381200000000002E-3</c:v>
                </c:pt>
                <c:pt idx="127307" formatCode="0.00E+00">
                  <c:v>-5.7100600000000003E-3</c:v>
                </c:pt>
                <c:pt idx="127308" formatCode="0.00E+00">
                  <c:v>-5.6823999999999998E-3</c:v>
                </c:pt>
                <c:pt idx="127309" formatCode="0.00E+00">
                  <c:v>-5.6551300000000004E-3</c:v>
                </c:pt>
                <c:pt idx="127310" formatCode="0.00E+00">
                  <c:v>-5.6284000000000004E-3</c:v>
                </c:pt>
                <c:pt idx="127311" formatCode="0.00E+00">
                  <c:v>-5.6026100000000001E-3</c:v>
                </c:pt>
                <c:pt idx="127312" formatCode="0.00E+00">
                  <c:v>-5.5781099999999998E-3</c:v>
                </c:pt>
                <c:pt idx="127313" formatCode="0.00E+00">
                  <c:v>-5.5550499999999997E-3</c:v>
                </c:pt>
                <c:pt idx="127314" formatCode="0.00E+00">
                  <c:v>-5.53353E-3</c:v>
                </c:pt>
                <c:pt idx="127315" formatCode="0.00E+00">
                  <c:v>-5.5136999999999999E-3</c:v>
                </c:pt>
                <c:pt idx="127316" formatCode="0.00E+00">
                  <c:v>-5.4957299999999999E-3</c:v>
                </c:pt>
                <c:pt idx="127317" formatCode="0.00E+00">
                  <c:v>-5.4794800000000001E-3</c:v>
                </c:pt>
                <c:pt idx="127318" formatCode="0.00E+00">
                  <c:v>-5.4645400000000004E-3</c:v>
                </c:pt>
                <c:pt idx="127319" formatCode="0.00E+00">
                  <c:v>-5.4508400000000002E-3</c:v>
                </c:pt>
                <c:pt idx="127320" formatCode="0.00E+00">
                  <c:v>-5.4386599999999997E-3</c:v>
                </c:pt>
                <c:pt idx="127321" formatCode="0.00E+00">
                  <c:v>-5.4281599999999996E-3</c:v>
                </c:pt>
                <c:pt idx="127322" formatCode="0.00E+00">
                  <c:v>-5.4192900000000002E-3</c:v>
                </c:pt>
                <c:pt idx="127323" formatCode="0.00E+00">
                  <c:v>-5.4118600000000001E-3</c:v>
                </c:pt>
                <c:pt idx="127324" formatCode="0.00E+00">
                  <c:v>-5.4056699999999996E-3</c:v>
                </c:pt>
                <c:pt idx="127325" formatCode="0.00E+00">
                  <c:v>-5.4006200000000001E-3</c:v>
                </c:pt>
                <c:pt idx="127326" formatCode="0.00E+00">
                  <c:v>-5.3971100000000001E-3</c:v>
                </c:pt>
                <c:pt idx="127327" formatCode="0.00E+00">
                  <c:v>-5.3944500000000003E-3</c:v>
                </c:pt>
                <c:pt idx="127328" formatCode="0.00E+00">
                  <c:v>-5.3891099999999999E-3</c:v>
                </c:pt>
                <c:pt idx="127329" formatCode="0.00E+00">
                  <c:v>-5.3802399999999997E-3</c:v>
                </c:pt>
                <c:pt idx="127330" formatCode="0.00E+00">
                  <c:v>-5.3719900000000001E-3</c:v>
                </c:pt>
                <c:pt idx="127331" formatCode="0.00E+00">
                  <c:v>-5.3657000000000002E-3</c:v>
                </c:pt>
                <c:pt idx="127332" formatCode="0.00E+00">
                  <c:v>-5.3594000000000003E-3</c:v>
                </c:pt>
                <c:pt idx="127333" formatCode="0.00E+00">
                  <c:v>-5.35317E-3</c:v>
                </c:pt>
                <c:pt idx="127334" formatCode="0.00E+00">
                  <c:v>-5.3481600000000002E-3</c:v>
                </c:pt>
                <c:pt idx="127335" formatCode="0.00E+00">
                  <c:v>-5.3445899999999998E-3</c:v>
                </c:pt>
                <c:pt idx="127336" formatCode="0.00E+00">
                  <c:v>-5.34222E-3</c:v>
                </c:pt>
                <c:pt idx="127337" formatCode="0.00E+00">
                  <c:v>-5.3406599999999997E-3</c:v>
                </c:pt>
                <c:pt idx="127338" formatCode="0.00E+00">
                  <c:v>-5.3395200000000004E-3</c:v>
                </c:pt>
                <c:pt idx="127339" formatCode="0.00E+00">
                  <c:v>-5.3387599999999997E-3</c:v>
                </c:pt>
                <c:pt idx="127340" formatCode="0.00E+00">
                  <c:v>-5.3386099999999997E-3</c:v>
                </c:pt>
                <c:pt idx="127341" formatCode="0.00E+00">
                  <c:v>-5.3393499999999997E-3</c:v>
                </c:pt>
                <c:pt idx="127342" formatCode="0.00E+00">
                  <c:v>-5.3411300000000004E-3</c:v>
                </c:pt>
                <c:pt idx="127343" formatCode="0.00E+00">
                  <c:v>-5.3440700000000002E-3</c:v>
                </c:pt>
                <c:pt idx="127344" formatCode="0.00E+00">
                  <c:v>-5.3481099999999997E-3</c:v>
                </c:pt>
                <c:pt idx="127345" formatCode="0.00E+00">
                  <c:v>-5.3531100000000003E-3</c:v>
                </c:pt>
                <c:pt idx="127346" formatCode="0.00E+00">
                  <c:v>-5.3591200000000002E-3</c:v>
                </c:pt>
                <c:pt idx="127347" formatCode="0.00E+00">
                  <c:v>-5.3663299999999999E-3</c:v>
                </c:pt>
                <c:pt idx="127348" formatCode="0.00E+00">
                  <c:v>-5.37478E-3</c:v>
                </c:pt>
                <c:pt idx="127349" formatCode="0.00E+00">
                  <c:v>-5.3843299999999997E-3</c:v>
                </c:pt>
                <c:pt idx="127350" formatCode="0.00E+00">
                  <c:v>-5.39493E-3</c:v>
                </c:pt>
                <c:pt idx="127351" formatCode="0.00E+00">
                  <c:v>-5.4065199999999997E-3</c:v>
                </c:pt>
                <c:pt idx="127352" formatCode="0.00E+00">
                  <c:v>-5.4187999999999997E-3</c:v>
                </c:pt>
                <c:pt idx="127353" formatCode="0.00E+00">
                  <c:v>-5.4312700000000002E-3</c:v>
                </c:pt>
                <c:pt idx="127354" formatCode="0.00E+00">
                  <c:v>-5.4437599999999997E-3</c:v>
                </c:pt>
                <c:pt idx="127355" formatCode="0.00E+00">
                  <c:v>-5.4566099999999998E-3</c:v>
                </c:pt>
                <c:pt idx="127356" formatCode="0.00E+00">
                  <c:v>-5.4701699999999999E-3</c:v>
                </c:pt>
                <c:pt idx="127357" formatCode="0.00E+00">
                  <c:v>-5.4844999999999998E-3</c:v>
                </c:pt>
                <c:pt idx="127358" formatCode="0.00E+00">
                  <c:v>-5.4994500000000003E-3</c:v>
                </c:pt>
                <c:pt idx="127359" formatCode="0.00E+00">
                  <c:v>-5.51469E-3</c:v>
                </c:pt>
                <c:pt idx="127360" formatCode="0.00E+00">
                  <c:v>-5.5298400000000003E-3</c:v>
                </c:pt>
                <c:pt idx="127361" formatCode="0.00E+00">
                  <c:v>-5.5447400000000003E-3</c:v>
                </c:pt>
                <c:pt idx="127362" formatCode="0.00E+00">
                  <c:v>-5.5594800000000003E-3</c:v>
                </c:pt>
                <c:pt idx="127363" formatCode="0.00E+00">
                  <c:v>-5.5742200000000004E-3</c:v>
                </c:pt>
                <c:pt idx="127364" formatCode="0.00E+00">
                  <c:v>-5.5892299999999997E-3</c:v>
                </c:pt>
                <c:pt idx="127365" formatCode="0.00E+00">
                  <c:v>-5.6047700000000002E-3</c:v>
                </c:pt>
                <c:pt idx="127366" formatCode="0.00E+00">
                  <c:v>-5.6210000000000001E-3</c:v>
                </c:pt>
                <c:pt idx="127367" formatCode="0.00E+00">
                  <c:v>-5.6378899999999996E-3</c:v>
                </c:pt>
                <c:pt idx="127368" formatCode="0.00E+00">
                  <c:v>-5.6552499999999997E-3</c:v>
                </c:pt>
                <c:pt idx="127369" formatCode="0.00E+00">
                  <c:v>-5.6729800000000002E-3</c:v>
                </c:pt>
                <c:pt idx="127370" formatCode="0.00E+00">
                  <c:v>-5.6911599999999998E-3</c:v>
                </c:pt>
                <c:pt idx="127371" formatCode="0.00E+00">
                  <c:v>-5.7096999999999998E-3</c:v>
                </c:pt>
                <c:pt idx="127372" formatCode="0.00E+00">
                  <c:v>-5.7281900000000002E-3</c:v>
                </c:pt>
                <c:pt idx="127373" formatCode="0.00E+00">
                  <c:v>-5.7464100000000004E-3</c:v>
                </c:pt>
                <c:pt idx="127374" formatCode="0.00E+00">
                  <c:v>-5.7643800000000004E-3</c:v>
                </c:pt>
                <c:pt idx="127375" formatCode="0.00E+00">
                  <c:v>-5.7821399999999998E-3</c:v>
                </c:pt>
                <c:pt idx="127376" formatCode="0.00E+00">
                  <c:v>-5.7997300000000003E-3</c:v>
                </c:pt>
                <c:pt idx="127377" formatCode="0.00E+00">
                  <c:v>-5.81702E-3</c:v>
                </c:pt>
                <c:pt idx="127378" formatCode="0.00E+00">
                  <c:v>-5.8337500000000004E-3</c:v>
                </c:pt>
                <c:pt idx="127379" formatCode="0.00E+00">
                  <c:v>-5.8497999999999996E-3</c:v>
                </c:pt>
                <c:pt idx="127380" formatCode="0.00E+00">
                  <c:v>-5.8653400000000001E-3</c:v>
                </c:pt>
                <c:pt idx="127381" formatCode="0.00E+00">
                  <c:v>-5.8806300000000004E-3</c:v>
                </c:pt>
                <c:pt idx="127382" formatCode="0.00E+00">
                  <c:v>-5.8957200000000001E-3</c:v>
                </c:pt>
                <c:pt idx="127383" formatCode="0.00E+00">
                  <c:v>-5.9105800000000003E-3</c:v>
                </c:pt>
                <c:pt idx="127384" formatCode="0.00E+00">
                  <c:v>-5.9251900000000003E-3</c:v>
                </c:pt>
                <c:pt idx="127385" formatCode="0.00E+00">
                  <c:v>-5.9396700000000002E-3</c:v>
                </c:pt>
                <c:pt idx="127386" formatCode="0.00E+00">
                  <c:v>-5.9540399999999999E-3</c:v>
                </c:pt>
                <c:pt idx="127387" formatCode="0.00E+00">
                  <c:v>-5.9681600000000001E-3</c:v>
                </c:pt>
                <c:pt idx="127388" formatCode="0.00E+00">
                  <c:v>-5.9817899999999999E-3</c:v>
                </c:pt>
                <c:pt idx="127389" formatCode="0.00E+00">
                  <c:v>-5.9947300000000002E-3</c:v>
                </c:pt>
                <c:pt idx="127390" formatCode="0.00E+00">
                  <c:v>-6.00689E-3</c:v>
                </c:pt>
                <c:pt idx="127391" formatCode="0.00E+00">
                  <c:v>-6.0184000000000001E-3</c:v>
                </c:pt>
                <c:pt idx="127392" formatCode="0.00E+00">
                  <c:v>-6.0294800000000003E-3</c:v>
                </c:pt>
                <c:pt idx="127393" formatCode="0.00E+00">
                  <c:v>-6.0401700000000001E-3</c:v>
                </c:pt>
                <c:pt idx="127394" formatCode="0.00E+00">
                  <c:v>-6.0502000000000004E-3</c:v>
                </c:pt>
                <c:pt idx="127395" formatCode="0.00E+00">
                  <c:v>-6.0591600000000001E-3</c:v>
                </c:pt>
                <c:pt idx="127396" formatCode="0.00E+00">
                  <c:v>-6.0668700000000002E-3</c:v>
                </c:pt>
                <c:pt idx="127397" formatCode="0.00E+00">
                  <c:v>-6.0733899999999997E-3</c:v>
                </c:pt>
                <c:pt idx="127398" formatCode="0.00E+00">
                  <c:v>-6.0787799999999998E-3</c:v>
                </c:pt>
                <c:pt idx="127399" formatCode="0.00E+00">
                  <c:v>-6.0830499999999996E-3</c:v>
                </c:pt>
                <c:pt idx="127400" formatCode="0.00E+00">
                  <c:v>-6.08634E-3</c:v>
                </c:pt>
                <c:pt idx="127401" formatCode="0.00E+00">
                  <c:v>-6.0887199999999997E-3</c:v>
                </c:pt>
                <c:pt idx="127402" formatCode="0.00E+00">
                  <c:v>-6.0898300000000001E-3</c:v>
                </c:pt>
                <c:pt idx="127403" formatCode="0.00E+00">
                  <c:v>-6.08925E-3</c:v>
                </c:pt>
                <c:pt idx="127404" formatCode="0.00E+00">
                  <c:v>-6.0871700000000003E-3</c:v>
                </c:pt>
                <c:pt idx="127405" formatCode="0.00E+00">
                  <c:v>-6.0841300000000001E-3</c:v>
                </c:pt>
                <c:pt idx="127406" formatCode="0.00E+00">
                  <c:v>-6.0805199999999998E-3</c:v>
                </c:pt>
                <c:pt idx="127407" formatCode="0.00E+00">
                  <c:v>-6.0765200000000002E-3</c:v>
                </c:pt>
                <c:pt idx="127408" formatCode="0.00E+00">
                  <c:v>-6.07202E-3</c:v>
                </c:pt>
                <c:pt idx="127409" formatCode="0.00E+00">
                  <c:v>-6.0667500000000001E-3</c:v>
                </c:pt>
                <c:pt idx="127410" formatCode="0.00E+00">
                  <c:v>-6.0605900000000002E-3</c:v>
                </c:pt>
                <c:pt idx="127411" formatCode="0.00E+00">
                  <c:v>-6.0535199999999997E-3</c:v>
                </c:pt>
                <c:pt idx="127412" formatCode="0.00E+00">
                  <c:v>-6.0454799999999998E-3</c:v>
                </c:pt>
                <c:pt idx="127413" formatCode="0.00E+00">
                  <c:v>-6.0364900000000003E-3</c:v>
                </c:pt>
                <c:pt idx="127414" formatCode="0.00E+00">
                  <c:v>-6.0266399999999998E-3</c:v>
                </c:pt>
                <c:pt idx="127415" formatCode="0.00E+00">
                  <c:v>-6.0160999999999999E-3</c:v>
                </c:pt>
                <c:pt idx="127416" formatCode="0.00E+00">
                  <c:v>-6.0050099999999999E-3</c:v>
                </c:pt>
                <c:pt idx="127417" formatCode="0.00E+00">
                  <c:v>-5.9934000000000003E-3</c:v>
                </c:pt>
                <c:pt idx="127418" formatCode="0.00E+00">
                  <c:v>-5.9810999999999996E-3</c:v>
                </c:pt>
                <c:pt idx="127419" formatCode="0.00E+00">
                  <c:v>-5.9680100000000002E-3</c:v>
                </c:pt>
                <c:pt idx="127420" formatCode="0.00E+00">
                  <c:v>-5.9542299999999996E-3</c:v>
                </c:pt>
                <c:pt idx="127421" formatCode="0.00E+00">
                  <c:v>-5.9397199999999999E-3</c:v>
                </c:pt>
                <c:pt idx="127422" formatCode="0.00E+00">
                  <c:v>-5.9242000000000001E-3</c:v>
                </c:pt>
                <c:pt idx="127423" formatCode="0.00E+00">
                  <c:v>-5.9074699999999997E-3</c:v>
                </c:pt>
                <c:pt idx="127424" formatCode="0.00E+00">
                  <c:v>-5.8895099999999997E-3</c:v>
                </c:pt>
                <c:pt idx="127425" formatCode="0.00E+00">
                  <c:v>-5.8703799999999997E-3</c:v>
                </c:pt>
                <c:pt idx="127426" formatCode="0.00E+00">
                  <c:v>-5.85018E-3</c:v>
                </c:pt>
                <c:pt idx="127427" formatCode="0.00E+00">
                  <c:v>-5.8289300000000004E-3</c:v>
                </c:pt>
                <c:pt idx="127428" formatCode="0.00E+00">
                  <c:v>-5.8065800000000004E-3</c:v>
                </c:pt>
                <c:pt idx="127429" formatCode="0.00E+00">
                  <c:v>-5.7832100000000004E-3</c:v>
                </c:pt>
                <c:pt idx="127430" formatCode="0.00E+00">
                  <c:v>-5.7589199999999998E-3</c:v>
                </c:pt>
                <c:pt idx="127431" formatCode="0.00E+00">
                  <c:v>-5.7337000000000004E-3</c:v>
                </c:pt>
                <c:pt idx="127432" formatCode="0.00E+00">
                  <c:v>-5.7073899999999997E-3</c:v>
                </c:pt>
                <c:pt idx="127433" formatCode="0.00E+00">
                  <c:v>-5.67988E-3</c:v>
                </c:pt>
                <c:pt idx="127434" formatCode="0.00E+00">
                  <c:v>-5.6512300000000001E-3</c:v>
                </c:pt>
                <c:pt idx="127435" formatCode="0.00E+00">
                  <c:v>-5.62161E-3</c:v>
                </c:pt>
                <c:pt idx="127436" formatCode="0.00E+00">
                  <c:v>-5.5911299999999997E-3</c:v>
                </c:pt>
                <c:pt idx="127437" formatCode="0.00E+00">
                  <c:v>-5.55983E-3</c:v>
                </c:pt>
                <c:pt idx="127438" formatCode="0.00E+00">
                  <c:v>-5.5276800000000001E-3</c:v>
                </c:pt>
                <c:pt idx="127439" formatCode="0.00E+00">
                  <c:v>-5.4945599999999999E-3</c:v>
                </c:pt>
                <c:pt idx="127440" formatCode="0.00E+00">
                  <c:v>-5.4603100000000003E-3</c:v>
                </c:pt>
                <c:pt idx="127441" formatCode="0.00E+00">
                  <c:v>-5.4249500000000004E-3</c:v>
                </c:pt>
                <c:pt idx="127442" formatCode="0.00E+00">
                  <c:v>-5.3885499999999998E-3</c:v>
                </c:pt>
                <c:pt idx="127443" formatCode="0.00E+00">
                  <c:v>-5.3511399999999999E-3</c:v>
                </c:pt>
                <c:pt idx="127444" formatCode="0.00E+00">
                  <c:v>-5.3126400000000004E-3</c:v>
                </c:pt>
                <c:pt idx="127445" formatCode="0.00E+00">
                  <c:v>-5.2729300000000003E-3</c:v>
                </c:pt>
                <c:pt idx="127446" formatCode="0.00E+00">
                  <c:v>-5.2319799999999998E-3</c:v>
                </c:pt>
                <c:pt idx="127447" formatCode="0.00E+00">
                  <c:v>-5.1898700000000001E-3</c:v>
                </c:pt>
                <c:pt idx="127448" formatCode="0.00E+00">
                  <c:v>-5.1466200000000002E-3</c:v>
                </c:pt>
                <c:pt idx="127449" formatCode="0.00E+00">
                  <c:v>-5.1021599999999997E-3</c:v>
                </c:pt>
                <c:pt idx="127450" formatCode="0.00E+00">
                  <c:v>-5.0563800000000001E-3</c:v>
                </c:pt>
                <c:pt idx="127451" formatCode="0.00E+00">
                  <c:v>-5.0091800000000002E-3</c:v>
                </c:pt>
                <c:pt idx="127452" formatCode="0.00E+00">
                  <c:v>-4.9605300000000003E-3</c:v>
                </c:pt>
                <c:pt idx="127453" formatCode="0.00E+00">
                  <c:v>-4.9104999999999999E-3</c:v>
                </c:pt>
                <c:pt idx="127454" formatCode="0.00E+00">
                  <c:v>-4.8592100000000001E-3</c:v>
                </c:pt>
                <c:pt idx="127455" formatCode="0.00E+00">
                  <c:v>-4.8068099999999999E-3</c:v>
                </c:pt>
                <c:pt idx="127456" formatCode="0.00E+00">
                  <c:v>-4.7533499999999999E-3</c:v>
                </c:pt>
                <c:pt idx="127457" formatCode="0.00E+00">
                  <c:v>-4.69887E-3</c:v>
                </c:pt>
                <c:pt idx="127458" formatCode="0.00E+00">
                  <c:v>-4.6433999999999998E-3</c:v>
                </c:pt>
                <c:pt idx="127459" formatCode="0.00E+00">
                  <c:v>-4.5869400000000003E-3</c:v>
                </c:pt>
                <c:pt idx="127460" formatCode="0.00E+00">
                  <c:v>-4.5295800000000001E-3</c:v>
                </c:pt>
                <c:pt idx="127461" formatCode="0.00E+00">
                  <c:v>-4.4713599999999997E-3</c:v>
                </c:pt>
                <c:pt idx="127462" formatCode="0.00E+00">
                  <c:v>-4.4122099999999997E-3</c:v>
                </c:pt>
                <c:pt idx="127463" formatCode="0.00E+00">
                  <c:v>-4.3520099999999999E-3</c:v>
                </c:pt>
                <c:pt idx="127464" formatCode="0.00E+00">
                  <c:v>-4.2907600000000002E-3</c:v>
                </c:pt>
                <c:pt idx="127465" formatCode="0.00E+00">
                  <c:v>-4.2284699999999998E-3</c:v>
                </c:pt>
                <c:pt idx="127466" formatCode="0.00E+00">
                  <c:v>-4.16519E-3</c:v>
                </c:pt>
                <c:pt idx="127467" formatCode="0.00E+00">
                  <c:v>-4.1009100000000001E-3</c:v>
                </c:pt>
                <c:pt idx="127468" formatCode="0.00E+00">
                  <c:v>-4.0356699999999999E-3</c:v>
                </c:pt>
                <c:pt idx="127469" formatCode="0.00E+00">
                  <c:v>-3.9695299999999998E-3</c:v>
                </c:pt>
                <c:pt idx="127470" formatCode="0.00E+00">
                  <c:v>-3.9025399999999999E-3</c:v>
                </c:pt>
                <c:pt idx="127471" formatCode="0.00E+00">
                  <c:v>-3.83476E-3</c:v>
                </c:pt>
                <c:pt idx="127472" formatCode="0.00E+00">
                  <c:v>-3.76619E-3</c:v>
                </c:pt>
                <c:pt idx="127473" formatCode="0.00E+00">
                  <c:v>-3.6967900000000001E-3</c:v>
                </c:pt>
                <c:pt idx="127474" formatCode="0.00E+00">
                  <c:v>-3.6264999999999999E-3</c:v>
                </c:pt>
                <c:pt idx="127475" formatCode="0.00E+00">
                  <c:v>-3.5552600000000002E-3</c:v>
                </c:pt>
                <c:pt idx="127476" formatCode="0.00E+00">
                  <c:v>-3.48307E-3</c:v>
                </c:pt>
                <c:pt idx="127477" formatCode="0.00E+00">
                  <c:v>-3.4099400000000002E-3</c:v>
                </c:pt>
                <c:pt idx="127478" formatCode="0.00E+00">
                  <c:v>-3.33585E-3</c:v>
                </c:pt>
                <c:pt idx="127479" formatCode="0.00E+00">
                  <c:v>-3.2608699999999999E-3</c:v>
                </c:pt>
                <c:pt idx="127480" formatCode="0.00E+00">
                  <c:v>-3.1850699999999999E-3</c:v>
                </c:pt>
                <c:pt idx="127481" formatCode="0.00E+00">
                  <c:v>-3.1084799999999998E-3</c:v>
                </c:pt>
                <c:pt idx="127482" formatCode="0.00E+00">
                  <c:v>-3.0311299999999999E-3</c:v>
                </c:pt>
                <c:pt idx="127483" formatCode="0.00E+00">
                  <c:v>-2.9530200000000002E-3</c:v>
                </c:pt>
                <c:pt idx="127484" formatCode="0.00E+00">
                  <c:v>-2.8741800000000001E-3</c:v>
                </c:pt>
                <c:pt idx="127485" formatCode="0.00E+00">
                  <c:v>-2.7946899999999998E-3</c:v>
                </c:pt>
                <c:pt idx="127486" formatCode="0.00E+00">
                  <c:v>-2.7146100000000001E-3</c:v>
                </c:pt>
                <c:pt idx="127487" formatCode="0.00E+00">
                  <c:v>-2.6340199999999999E-3</c:v>
                </c:pt>
                <c:pt idx="127488" formatCode="0.00E+00">
                  <c:v>-2.5530000000000001E-3</c:v>
                </c:pt>
                <c:pt idx="127489" formatCode="0.00E+00">
                  <c:v>-2.4715700000000002E-3</c:v>
                </c:pt>
                <c:pt idx="127490" formatCode="0.00E+00">
                  <c:v>-2.3897200000000001E-3</c:v>
                </c:pt>
                <c:pt idx="127491" formatCode="0.00E+00">
                  <c:v>-2.3074699999999998E-3</c:v>
                </c:pt>
                <c:pt idx="127492" formatCode="0.00E+00">
                  <c:v>-2.2248900000000002E-3</c:v>
                </c:pt>
                <c:pt idx="127493" formatCode="0.00E+00">
                  <c:v>-2.1419999999999998E-3</c:v>
                </c:pt>
                <c:pt idx="127494" formatCode="0.00E+00">
                  <c:v>-2.0587600000000002E-3</c:v>
                </c:pt>
                <c:pt idx="127495" formatCode="0.00E+00">
                  <c:v>-1.9750499999999999E-3</c:v>
                </c:pt>
                <c:pt idx="127496" formatCode="0.00E+00">
                  <c:v>-1.8908499999999999E-3</c:v>
                </c:pt>
                <c:pt idx="127497" formatCode="0.00E+00">
                  <c:v>-1.80624E-3</c:v>
                </c:pt>
                <c:pt idx="127498" formatCode="0.00E+00">
                  <c:v>-1.72131E-3</c:v>
                </c:pt>
                <c:pt idx="127499" formatCode="0.00E+00">
                  <c:v>-1.63608E-3</c:v>
                </c:pt>
                <c:pt idx="127500" formatCode="0.00E+00">
                  <c:v>-1.5505499999999999E-3</c:v>
                </c:pt>
                <c:pt idx="127501" formatCode="0.00E+00">
                  <c:v>-1.4647200000000001E-3</c:v>
                </c:pt>
                <c:pt idx="127502" formatCode="0.00E+00">
                  <c:v>-1.3786600000000001E-3</c:v>
                </c:pt>
                <c:pt idx="127503" formatCode="0.00E+00">
                  <c:v>-1.2924200000000001E-3</c:v>
                </c:pt>
                <c:pt idx="127504" formatCode="0.00E+00">
                  <c:v>-1.2060599999999999E-3</c:v>
                </c:pt>
                <c:pt idx="127505" formatCode="0.00E+00">
                  <c:v>-1.11962E-3</c:v>
                </c:pt>
                <c:pt idx="127506" formatCode="0.00E+00">
                  <c:v>-1.0331699999999999E-3</c:v>
                </c:pt>
                <c:pt idx="127507" formatCode="0.00E+00">
                  <c:v>-9.4677100000000001E-4</c:v>
                </c:pt>
                <c:pt idx="127508" formatCode="0.00E+00">
                  <c:v>-8.6047100000000002E-4</c:v>
                </c:pt>
                <c:pt idx="127509" formatCode="0.00E+00">
                  <c:v>-7.7428900000000005E-4</c:v>
                </c:pt>
                <c:pt idx="127510" formatCode="0.00E+00">
                  <c:v>-6.8825899999999998E-4</c:v>
                </c:pt>
                <c:pt idx="127511" formatCode="0.00E+00">
                  <c:v>-6.0240100000000002E-4</c:v>
                </c:pt>
                <c:pt idx="127512" formatCode="0.00E+00">
                  <c:v>-5.1668000000000005E-4</c:v>
                </c:pt>
                <c:pt idx="127513" formatCode="0.00E+00">
                  <c:v>-4.3107900000000001E-4</c:v>
                </c:pt>
                <c:pt idx="127514" formatCode="0.00E+00">
                  <c:v>-3.4563999999999998E-4</c:v>
                </c:pt>
                <c:pt idx="127515" formatCode="0.00E+00">
                  <c:v>-2.6042099999999999E-4</c:v>
                </c:pt>
                <c:pt idx="127516" formatCode="0.00E+00">
                  <c:v>-1.7547099999999999E-4</c:v>
                </c:pt>
                <c:pt idx="127517" formatCode="0.00E+00">
                  <c:v>-9.0846099999999997E-5</c:v>
                </c:pt>
                <c:pt idx="127518" formatCode="0.00E+00">
                  <c:v>-6.61329E-6</c:v>
                </c:pt>
                <c:pt idx="127519" formatCode="0.00E+00">
                  <c:v>7.7148200000000001E-5</c:v>
                </c:pt>
                <c:pt idx="127520" formatCode="0.00E+00">
                  <c:v>1.6037399999999999E-4</c:v>
                </c:pt>
                <c:pt idx="127521" formatCode="0.00E+00">
                  <c:v>2.4302300000000001E-4</c:v>
                </c:pt>
                <c:pt idx="127522" formatCode="0.00E+00">
                  <c:v>3.2506199999999999E-4</c:v>
                </c:pt>
                <c:pt idx="127523" formatCode="0.00E+00">
                  <c:v>4.0644900000000002E-4</c:v>
                </c:pt>
                <c:pt idx="127524" formatCode="0.00E+00">
                  <c:v>4.8714199999999998E-4</c:v>
                </c:pt>
                <c:pt idx="127525" formatCode="0.00E+00">
                  <c:v>5.6709900000000005E-4</c:v>
                </c:pt>
                <c:pt idx="127526" formatCode="0.00E+00">
                  <c:v>6.4627399999999996E-4</c:v>
                </c:pt>
                <c:pt idx="127527" formatCode="0.00E+00">
                  <c:v>7.2462199999999996E-4</c:v>
                </c:pt>
                <c:pt idx="127528" formatCode="0.00E+00">
                  <c:v>8.0211900000000001E-4</c:v>
                </c:pt>
                <c:pt idx="127529" formatCode="0.00E+00">
                  <c:v>8.7877599999999995E-4</c:v>
                </c:pt>
                <c:pt idx="127530" formatCode="0.00E+00">
                  <c:v>9.5458100000000003E-4</c:v>
                </c:pt>
                <c:pt idx="127531" formatCode="0.00E+00">
                  <c:v>1.0294499999999999E-3</c:v>
                </c:pt>
                <c:pt idx="127532" formatCode="0.00E+00">
                  <c:v>1.10329E-3</c:v>
                </c:pt>
                <c:pt idx="127533" formatCode="0.00E+00">
                  <c:v>1.17603E-3</c:v>
                </c:pt>
                <c:pt idx="127534" formatCode="0.00E+00">
                  <c:v>1.24766E-3</c:v>
                </c:pt>
                <c:pt idx="127535" formatCode="0.00E+00">
                  <c:v>1.31817E-3</c:v>
                </c:pt>
                <c:pt idx="127536" formatCode="0.00E+00">
                  <c:v>1.38754E-3</c:v>
                </c:pt>
                <c:pt idx="127537" formatCode="0.00E+00">
                  <c:v>1.45572E-3</c:v>
                </c:pt>
                <c:pt idx="127538" formatCode="0.00E+00">
                  <c:v>1.5226599999999999E-3</c:v>
                </c:pt>
                <c:pt idx="127539" formatCode="0.00E+00">
                  <c:v>1.58833E-3</c:v>
                </c:pt>
                <c:pt idx="127540" formatCode="0.00E+00">
                  <c:v>1.6526900000000001E-3</c:v>
                </c:pt>
                <c:pt idx="127541" formatCode="0.00E+00">
                  <c:v>1.71565E-3</c:v>
                </c:pt>
                <c:pt idx="127542" formatCode="0.00E+00">
                  <c:v>1.7771499999999999E-3</c:v>
                </c:pt>
                <c:pt idx="127543" formatCode="0.00E+00">
                  <c:v>1.8371500000000001E-3</c:v>
                </c:pt>
                <c:pt idx="127544" formatCode="0.00E+00">
                  <c:v>1.8956699999999999E-3</c:v>
                </c:pt>
                <c:pt idx="127545" formatCode="0.00E+00">
                  <c:v>1.95268E-3</c:v>
                </c:pt>
                <c:pt idx="127546" formatCode="0.00E+00">
                  <c:v>2.0081700000000001E-3</c:v>
                </c:pt>
                <c:pt idx="127547" formatCode="0.00E+00">
                  <c:v>2.0621400000000001E-3</c:v>
                </c:pt>
                <c:pt idx="127548" formatCode="0.00E+00">
                  <c:v>2.1145999999999999E-3</c:v>
                </c:pt>
                <c:pt idx="127549" formatCode="0.00E+00">
                  <c:v>2.1654999999999999E-3</c:v>
                </c:pt>
                <c:pt idx="127550" formatCode="0.00E+00">
                  <c:v>2.21477E-3</c:v>
                </c:pt>
                <c:pt idx="127551" formatCode="0.00E+00">
                  <c:v>2.26239E-3</c:v>
                </c:pt>
                <c:pt idx="127552" formatCode="0.00E+00">
                  <c:v>2.3083399999999999E-3</c:v>
                </c:pt>
                <c:pt idx="127553" formatCode="0.00E+00">
                  <c:v>2.3525799999999999E-3</c:v>
                </c:pt>
                <c:pt idx="127554" formatCode="0.00E+00">
                  <c:v>2.3950899999999999E-3</c:v>
                </c:pt>
                <c:pt idx="127555" formatCode="0.00E+00">
                  <c:v>2.4358399999999999E-3</c:v>
                </c:pt>
                <c:pt idx="127556" formatCode="0.00E+00">
                  <c:v>2.47481E-3</c:v>
                </c:pt>
                <c:pt idx="127557" formatCode="0.00E+00">
                  <c:v>2.5120099999999999E-3</c:v>
                </c:pt>
                <c:pt idx="127558" formatCode="0.00E+00">
                  <c:v>2.5474199999999999E-3</c:v>
                </c:pt>
                <c:pt idx="127559" formatCode="0.00E+00">
                  <c:v>2.5810199999999998E-3</c:v>
                </c:pt>
                <c:pt idx="127560" formatCode="0.00E+00">
                  <c:v>2.6127799999999999E-3</c:v>
                </c:pt>
                <c:pt idx="127561" formatCode="0.00E+00">
                  <c:v>2.6426700000000002E-3</c:v>
                </c:pt>
                <c:pt idx="127562" formatCode="0.00E+00">
                  <c:v>2.67067E-3</c:v>
                </c:pt>
                <c:pt idx="127563" formatCode="0.00E+00">
                  <c:v>2.6967800000000002E-3</c:v>
                </c:pt>
                <c:pt idx="127564" formatCode="0.00E+00">
                  <c:v>2.7209999999999999E-3</c:v>
                </c:pt>
                <c:pt idx="127565" formatCode="0.00E+00">
                  <c:v>2.7432899999999998E-3</c:v>
                </c:pt>
                <c:pt idx="127566" formatCode="0.00E+00">
                  <c:v>2.7636399999999999E-3</c:v>
                </c:pt>
                <c:pt idx="127567" formatCode="0.00E+00">
                  <c:v>2.78203E-3</c:v>
                </c:pt>
                <c:pt idx="127568" formatCode="0.00E+00">
                  <c:v>2.7984400000000001E-3</c:v>
                </c:pt>
                <c:pt idx="127569" formatCode="0.00E+00">
                  <c:v>2.8128799999999998E-3</c:v>
                </c:pt>
                <c:pt idx="127570" formatCode="0.00E+00">
                  <c:v>2.82534E-3</c:v>
                </c:pt>
                <c:pt idx="127571" formatCode="0.00E+00">
                  <c:v>2.8358200000000002E-3</c:v>
                </c:pt>
                <c:pt idx="127572" formatCode="0.00E+00">
                  <c:v>2.84432E-3</c:v>
                </c:pt>
                <c:pt idx="127573" formatCode="0.00E+00">
                  <c:v>2.8508499999999998E-3</c:v>
                </c:pt>
                <c:pt idx="127574" formatCode="0.00E+00">
                  <c:v>2.85542E-3</c:v>
                </c:pt>
                <c:pt idx="127575" formatCode="0.00E+00">
                  <c:v>2.8580599999999999E-3</c:v>
                </c:pt>
                <c:pt idx="127576" formatCode="0.00E+00">
                  <c:v>2.8587600000000001E-3</c:v>
                </c:pt>
                <c:pt idx="127577" formatCode="0.00E+00">
                  <c:v>2.85754E-3</c:v>
                </c:pt>
                <c:pt idx="127578" formatCode="0.00E+00">
                  <c:v>2.8544199999999999E-3</c:v>
                </c:pt>
                <c:pt idx="127579" formatCode="0.00E+00">
                  <c:v>2.8494200000000001E-3</c:v>
                </c:pt>
                <c:pt idx="127580" formatCode="0.00E+00">
                  <c:v>2.8425899999999999E-3</c:v>
                </c:pt>
                <c:pt idx="127581" formatCode="0.00E+00">
                  <c:v>2.8339200000000002E-3</c:v>
                </c:pt>
                <c:pt idx="127582" formatCode="0.00E+00">
                  <c:v>2.8234100000000002E-3</c:v>
                </c:pt>
                <c:pt idx="127583" formatCode="0.00E+00">
                  <c:v>2.81103E-3</c:v>
                </c:pt>
                <c:pt idx="127584" formatCode="0.00E+00">
                  <c:v>2.7968200000000002E-3</c:v>
                </c:pt>
                <c:pt idx="127585" formatCode="0.00E+00">
                  <c:v>2.7808300000000002E-3</c:v>
                </c:pt>
                <c:pt idx="127586" formatCode="0.00E+00">
                  <c:v>2.7631299999999999E-3</c:v>
                </c:pt>
                <c:pt idx="127587" formatCode="0.00E+00">
                  <c:v>2.7437300000000002E-3</c:v>
                </c:pt>
                <c:pt idx="127588" formatCode="0.00E+00">
                  <c:v>2.7226500000000001E-3</c:v>
                </c:pt>
                <c:pt idx="127589" formatCode="0.00E+00">
                  <c:v>2.6999200000000002E-3</c:v>
                </c:pt>
                <c:pt idx="127590" formatCode="0.00E+00">
                  <c:v>2.6755400000000001E-3</c:v>
                </c:pt>
                <c:pt idx="127591" formatCode="0.00E+00">
                  <c:v>2.6494700000000001E-3</c:v>
                </c:pt>
                <c:pt idx="127592" formatCode="0.00E+00">
                  <c:v>2.6217100000000002E-3</c:v>
                </c:pt>
                <c:pt idx="127593" formatCode="0.00E+00">
                  <c:v>2.5922900000000001E-3</c:v>
                </c:pt>
                <c:pt idx="127594" formatCode="0.00E+00">
                  <c:v>2.5612999999999999E-3</c:v>
                </c:pt>
                <c:pt idx="127595" formatCode="0.00E+00">
                  <c:v>2.5288099999999998E-3</c:v>
                </c:pt>
                <c:pt idx="127596" formatCode="0.00E+00">
                  <c:v>2.4948499999999998E-3</c:v>
                </c:pt>
                <c:pt idx="127597" formatCode="0.00E+00">
                  <c:v>2.4594399999999998E-3</c:v>
                </c:pt>
                <c:pt idx="127598" formatCode="0.00E+00">
                  <c:v>2.4226299999999998E-3</c:v>
                </c:pt>
                <c:pt idx="127599" formatCode="0.00E+00">
                  <c:v>2.3844999999999999E-3</c:v>
                </c:pt>
                <c:pt idx="127600" formatCode="0.00E+00">
                  <c:v>2.34512E-3</c:v>
                </c:pt>
                <c:pt idx="127601" formatCode="0.00E+00">
                  <c:v>2.3045499999999998E-3</c:v>
                </c:pt>
                <c:pt idx="127602" formatCode="0.00E+00">
                  <c:v>2.26282E-3</c:v>
                </c:pt>
                <c:pt idx="127603" formatCode="0.00E+00">
                  <c:v>2.2199300000000002E-3</c:v>
                </c:pt>
                <c:pt idx="127604" formatCode="0.00E+00">
                  <c:v>2.1759000000000001E-3</c:v>
                </c:pt>
                <c:pt idx="127605" formatCode="0.00E+00">
                  <c:v>2.1307700000000001E-3</c:v>
                </c:pt>
                <c:pt idx="127606" formatCode="0.00E+00">
                  <c:v>2.0845999999999998E-3</c:v>
                </c:pt>
                <c:pt idx="127607" formatCode="0.00E+00">
                  <c:v>2.0374899999999999E-3</c:v>
                </c:pt>
                <c:pt idx="127608" formatCode="0.00E+00">
                  <c:v>1.9895199999999998E-3</c:v>
                </c:pt>
                <c:pt idx="127609" formatCode="0.00E+00">
                  <c:v>1.9407599999999999E-3</c:v>
                </c:pt>
                <c:pt idx="127610" formatCode="0.00E+00">
                  <c:v>1.89124E-3</c:v>
                </c:pt>
                <c:pt idx="127611" formatCode="0.00E+00">
                  <c:v>1.8409699999999999E-3</c:v>
                </c:pt>
                <c:pt idx="127612" formatCode="0.00E+00">
                  <c:v>1.78999E-3</c:v>
                </c:pt>
                <c:pt idx="127613" formatCode="0.00E+00">
                  <c:v>1.7383800000000001E-3</c:v>
                </c:pt>
                <c:pt idx="127614" formatCode="0.00E+00">
                  <c:v>1.68619E-3</c:v>
                </c:pt>
                <c:pt idx="127615" formatCode="0.00E+00">
                  <c:v>1.63339E-3</c:v>
                </c:pt>
                <c:pt idx="127616" formatCode="0.00E+00">
                  <c:v>1.5800199999999999E-3</c:v>
                </c:pt>
                <c:pt idx="127617" formatCode="0.00E+00">
                  <c:v>1.5261599999999999E-3</c:v>
                </c:pt>
                <c:pt idx="127618" formatCode="0.00E+00">
                  <c:v>1.4719100000000001E-3</c:v>
                </c:pt>
                <c:pt idx="127619" formatCode="0.00E+00">
                  <c:v>1.41738E-3</c:v>
                </c:pt>
                <c:pt idx="127620" formatCode="0.00E+00">
                  <c:v>1.3626599999999999E-3</c:v>
                </c:pt>
                <c:pt idx="127621" formatCode="0.00E+00">
                  <c:v>1.30781E-3</c:v>
                </c:pt>
                <c:pt idx="127622" formatCode="0.00E+00">
                  <c:v>1.2528999999999999E-3</c:v>
                </c:pt>
                <c:pt idx="127623" formatCode="0.00E+00">
                  <c:v>1.19801E-3</c:v>
                </c:pt>
                <c:pt idx="127624" formatCode="0.00E+00">
                  <c:v>1.1432199999999999E-3</c:v>
                </c:pt>
                <c:pt idx="127625" formatCode="0.00E+00">
                  <c:v>1.0885700000000001E-3</c:v>
                </c:pt>
                <c:pt idx="127626" formatCode="0.00E+00">
                  <c:v>1.0341E-3</c:v>
                </c:pt>
                <c:pt idx="127627" formatCode="0.00E+00">
                  <c:v>9.7990600000000001E-4</c:v>
                </c:pt>
                <c:pt idx="127628" formatCode="0.00E+00">
                  <c:v>9.2606899999999996E-4</c:v>
                </c:pt>
                <c:pt idx="127629" formatCode="0.00E+00">
                  <c:v>8.7270399999999997E-4</c:v>
                </c:pt>
                <c:pt idx="127630" formatCode="0.00E+00">
                  <c:v>8.1991099999999999E-4</c:v>
                </c:pt>
                <c:pt idx="127631" formatCode="0.00E+00">
                  <c:v>7.6772699999999995E-4</c:v>
                </c:pt>
                <c:pt idx="127632" formatCode="0.00E+00">
                  <c:v>7.16148E-4</c:v>
                </c:pt>
                <c:pt idx="127633" formatCode="0.00E+00">
                  <c:v>6.6518399999999998E-4</c:v>
                </c:pt>
                <c:pt idx="127634" formatCode="0.00E+00">
                  <c:v>6.1488799999999996E-4</c:v>
                </c:pt>
                <c:pt idx="127635" formatCode="0.00E+00">
                  <c:v>5.6537600000000003E-4</c:v>
                </c:pt>
                <c:pt idx="127636" formatCode="0.00E+00">
                  <c:v>5.1678900000000003E-4</c:v>
                </c:pt>
                <c:pt idx="127637" formatCode="0.00E+00">
                  <c:v>4.6922700000000001E-4</c:v>
                </c:pt>
                <c:pt idx="127638" formatCode="0.00E+00">
                  <c:v>4.2277800000000001E-4</c:v>
                </c:pt>
                <c:pt idx="127639" formatCode="0.00E+00">
                  <c:v>3.7751000000000001E-4</c:v>
                </c:pt>
                <c:pt idx="127640" formatCode="0.00E+00">
                  <c:v>3.3344100000000002E-4</c:v>
                </c:pt>
                <c:pt idx="127641" formatCode="0.00E+00">
                  <c:v>2.9056200000000001E-4</c:v>
                </c:pt>
                <c:pt idx="127642" formatCode="0.00E+00">
                  <c:v>2.4886299999999999E-4</c:v>
                </c:pt>
                <c:pt idx="127643" formatCode="0.00E+00">
                  <c:v>2.0834599999999999E-4</c:v>
                </c:pt>
                <c:pt idx="127644" formatCode="0.00E+00">
                  <c:v>1.6904100000000001E-4</c:v>
                </c:pt>
                <c:pt idx="127645" formatCode="0.00E+00">
                  <c:v>1.3101500000000001E-4</c:v>
                </c:pt>
                <c:pt idx="127646" formatCode="0.00E+00">
                  <c:v>9.4318699999999995E-5</c:v>
                </c:pt>
                <c:pt idx="127647" formatCode="0.00E+00">
                  <c:v>5.8974100000000002E-5</c:v>
                </c:pt>
                <c:pt idx="127648" formatCode="0.00E+00">
                  <c:v>2.5040899999999999E-5</c:v>
                </c:pt>
                <c:pt idx="127649" formatCode="0.00E+00">
                  <c:v>-7.3776899999999998E-6</c:v>
                </c:pt>
                <c:pt idx="127650" formatCode="0.00E+00">
                  <c:v>-3.8203500000000001E-5</c:v>
                </c:pt>
                <c:pt idx="127651" formatCode="0.00E+00">
                  <c:v>-6.7383200000000002E-5</c:v>
                </c:pt>
                <c:pt idx="127652" formatCode="0.00E+00">
                  <c:v>-9.4825299999999995E-5</c:v>
                </c:pt>
                <c:pt idx="127653" formatCode="0.00E+00">
                  <c:v>-1.2043499999999999E-4</c:v>
                </c:pt>
                <c:pt idx="127654" formatCode="0.00E+00">
                  <c:v>-1.4417600000000001E-4</c:v>
                </c:pt>
                <c:pt idx="127655" formatCode="0.00E+00">
                  <c:v>-1.6602399999999999E-4</c:v>
                </c:pt>
                <c:pt idx="127656" formatCode="0.00E+00">
                  <c:v>-1.85945E-4</c:v>
                </c:pt>
                <c:pt idx="127657" formatCode="0.00E+00">
                  <c:v>-2.0399099999999999E-4</c:v>
                </c:pt>
                <c:pt idx="127658" formatCode="0.00E+00">
                  <c:v>-2.2023999999999999E-4</c:v>
                </c:pt>
                <c:pt idx="127659" formatCode="0.00E+00">
                  <c:v>-2.3465500000000001E-4</c:v>
                </c:pt>
                <c:pt idx="127660" formatCode="0.00E+00">
                  <c:v>-2.4712699999999998E-4</c:v>
                </c:pt>
                <c:pt idx="127661" formatCode="0.00E+00">
                  <c:v>-2.5760699999999997E-4</c:v>
                </c:pt>
                <c:pt idx="127662" formatCode="0.00E+00">
                  <c:v>-2.6607900000000001E-4</c:v>
                </c:pt>
                <c:pt idx="127663" formatCode="0.00E+00">
                  <c:v>-2.7249199999999999E-4</c:v>
                </c:pt>
                <c:pt idx="127664" formatCode="0.00E+00">
                  <c:v>-2.7680000000000001E-4</c:v>
                </c:pt>
                <c:pt idx="127665" formatCode="0.00E+00">
                  <c:v>-2.7900800000000002E-4</c:v>
                </c:pt>
                <c:pt idx="127666" formatCode="0.00E+00">
                  <c:v>-2.79127E-4</c:v>
                </c:pt>
                <c:pt idx="127667" formatCode="0.00E+00">
                  <c:v>-2.7710700000000002E-4</c:v>
                </c:pt>
                <c:pt idx="127668" formatCode="0.00E+00">
                  <c:v>-2.7287699999999998E-4</c:v>
                </c:pt>
                <c:pt idx="127669" formatCode="0.00E+00">
                  <c:v>-2.6640000000000002E-4</c:v>
                </c:pt>
                <c:pt idx="127670" formatCode="0.00E+00">
                  <c:v>-2.5769500000000001E-4</c:v>
                </c:pt>
                <c:pt idx="127671" formatCode="0.00E+00">
                  <c:v>-2.4678200000000002E-4</c:v>
                </c:pt>
                <c:pt idx="127672" formatCode="0.00E+00">
                  <c:v>-2.3364100000000001E-4</c:v>
                </c:pt>
                <c:pt idx="127673" formatCode="0.00E+00">
                  <c:v>-2.1824400000000001E-4</c:v>
                </c:pt>
                <c:pt idx="127674" formatCode="0.00E+00">
                  <c:v>-2.0059099999999999E-4</c:v>
                </c:pt>
                <c:pt idx="127675" formatCode="0.00E+00">
                  <c:v>-1.8067100000000001E-4</c:v>
                </c:pt>
                <c:pt idx="127676" formatCode="0.00E+00">
                  <c:v>-1.5847100000000001E-4</c:v>
                </c:pt>
                <c:pt idx="127677" formatCode="0.00E+00">
                  <c:v>-1.3398699999999999E-4</c:v>
                </c:pt>
                <c:pt idx="127678" formatCode="0.00E+00">
                  <c:v>-1.0720700000000001E-4</c:v>
                </c:pt>
                <c:pt idx="127679" formatCode="0.00E+00">
                  <c:v>-7.8098100000000004E-5</c:v>
                </c:pt>
                <c:pt idx="127680" formatCode="0.00E+00">
                  <c:v>-4.6657399999999998E-5</c:v>
                </c:pt>
                <c:pt idx="127681" formatCode="0.00E+00">
                  <c:v>-1.2967599999999999E-5</c:v>
                </c:pt>
                <c:pt idx="127682" formatCode="0.00E+00">
                  <c:v>2.2855999999999999E-5</c:v>
                </c:pt>
                <c:pt idx="127683" formatCode="0.00E+00">
                  <c:v>6.0738400000000001E-5</c:v>
                </c:pt>
                <c:pt idx="127684" formatCode="0.00E+00">
                  <c:v>1.0064300000000001E-4</c:v>
                </c:pt>
                <c:pt idx="127685" formatCode="0.00E+00">
                  <c:v>1.42566E-4</c:v>
                </c:pt>
                <c:pt idx="127686" formatCode="0.00E+00">
                  <c:v>1.8653300000000001E-4</c:v>
                </c:pt>
                <c:pt idx="127687" formatCode="0.00E+00">
                  <c:v>2.3258299999999999E-4</c:v>
                </c:pt>
                <c:pt idx="127688" formatCode="0.00E+00">
                  <c:v>2.8075600000000001E-4</c:v>
                </c:pt>
                <c:pt idx="127689" formatCode="0.00E+00">
                  <c:v>3.3106999999999999E-4</c:v>
                </c:pt>
                <c:pt idx="127690" formatCode="0.00E+00">
                  <c:v>3.8351800000000001E-4</c:v>
                </c:pt>
                <c:pt idx="127691" formatCode="0.00E+00">
                  <c:v>4.3807900000000002E-4</c:v>
                </c:pt>
                <c:pt idx="127692" formatCode="0.00E+00">
                  <c:v>4.9469200000000003E-4</c:v>
                </c:pt>
                <c:pt idx="127693" formatCode="0.00E+00">
                  <c:v>5.5326099999999999E-4</c:v>
                </c:pt>
                <c:pt idx="127694" formatCode="0.00E+00">
                  <c:v>6.1370000000000001E-4</c:v>
                </c:pt>
                <c:pt idx="127695" formatCode="0.00E+00">
                  <c:v>6.7598099999999998E-4</c:v>
                </c:pt>
                <c:pt idx="127696" formatCode="0.00E+00">
                  <c:v>7.4009800000000001E-4</c:v>
                </c:pt>
                <c:pt idx="127697" formatCode="0.00E+00">
                  <c:v>8.0598300000000002E-4</c:v>
                </c:pt>
                <c:pt idx="127698" formatCode="0.00E+00">
                  <c:v>8.7350600000000002E-4</c:v>
                </c:pt>
                <c:pt idx="127699" formatCode="0.00E+00">
                  <c:v>9.42543E-4</c:v>
                </c:pt>
                <c:pt idx="127700" formatCode="0.00E+00">
                  <c:v>1.01301E-3</c:v>
                </c:pt>
                <c:pt idx="127701" formatCode="0.00E+00">
                  <c:v>1.0849E-3</c:v>
                </c:pt>
                <c:pt idx="127702" formatCode="0.00E+00">
                  <c:v>1.1582400000000001E-3</c:v>
                </c:pt>
                <c:pt idx="127703" formatCode="0.00E+00">
                  <c:v>1.2330900000000001E-3</c:v>
                </c:pt>
                <c:pt idx="127704" formatCode="0.00E+00">
                  <c:v>1.30948E-3</c:v>
                </c:pt>
                <c:pt idx="127705" formatCode="0.00E+00">
                  <c:v>1.38743E-3</c:v>
                </c:pt>
                <c:pt idx="127706" formatCode="0.00E+00">
                  <c:v>1.46686E-3</c:v>
                </c:pt>
                <c:pt idx="127707" formatCode="0.00E+00">
                  <c:v>1.54754E-3</c:v>
                </c:pt>
                <c:pt idx="127708" formatCode="0.00E+00">
                  <c:v>1.62922E-3</c:v>
                </c:pt>
                <c:pt idx="127709" formatCode="0.00E+00">
                  <c:v>1.7118700000000001E-3</c:v>
                </c:pt>
                <c:pt idx="127710" formatCode="0.00E+00">
                  <c:v>1.79557E-3</c:v>
                </c:pt>
                <c:pt idx="127711" formatCode="0.00E+00">
                  <c:v>1.8803800000000001E-3</c:v>
                </c:pt>
                <c:pt idx="127712" formatCode="0.00E+00">
                  <c:v>1.9662400000000002E-3</c:v>
                </c:pt>
                <c:pt idx="127713" formatCode="0.00E+00">
                  <c:v>2.0531099999999999E-3</c:v>
                </c:pt>
                <c:pt idx="127714" formatCode="0.00E+00">
                  <c:v>2.1409799999999998E-3</c:v>
                </c:pt>
                <c:pt idx="127715" formatCode="0.00E+00">
                  <c:v>2.22981E-3</c:v>
                </c:pt>
                <c:pt idx="127716" formatCode="0.00E+00">
                  <c:v>2.3194700000000001E-3</c:v>
                </c:pt>
                <c:pt idx="127717" formatCode="0.00E+00">
                  <c:v>2.4097699999999999E-3</c:v>
                </c:pt>
                <c:pt idx="127718" formatCode="0.00E+00">
                  <c:v>2.5006400000000002E-3</c:v>
                </c:pt>
                <c:pt idx="127719" formatCode="0.00E+00">
                  <c:v>2.5920100000000001E-3</c:v>
                </c:pt>
                <c:pt idx="127720" formatCode="0.00E+00">
                  <c:v>2.6837599999999999E-3</c:v>
                </c:pt>
                <c:pt idx="127721" formatCode="0.00E+00">
                  <c:v>2.7757699999999999E-3</c:v>
                </c:pt>
                <c:pt idx="127722" formatCode="0.00E+00">
                  <c:v>2.8679E-3</c:v>
                </c:pt>
                <c:pt idx="127723" formatCode="0.00E+00">
                  <c:v>2.9600899999999999E-3</c:v>
                </c:pt>
                <c:pt idx="127724" formatCode="0.00E+00">
                  <c:v>3.0523099999999999E-3</c:v>
                </c:pt>
                <c:pt idx="127725" formatCode="0.00E+00">
                  <c:v>3.1446099999999999E-3</c:v>
                </c:pt>
                <c:pt idx="127726" formatCode="0.00E+00">
                  <c:v>3.2370099999999998E-3</c:v>
                </c:pt>
                <c:pt idx="127727" formatCode="0.00E+00">
                  <c:v>3.3294499999999999E-3</c:v>
                </c:pt>
                <c:pt idx="127728" formatCode="0.00E+00">
                  <c:v>3.4218500000000002E-3</c:v>
                </c:pt>
                <c:pt idx="127729" formatCode="0.00E+00">
                  <c:v>3.5141700000000001E-3</c:v>
                </c:pt>
                <c:pt idx="127730" formatCode="0.00E+00">
                  <c:v>3.6063699999999998E-3</c:v>
                </c:pt>
                <c:pt idx="127731" formatCode="0.00E+00">
                  <c:v>3.6983300000000001E-3</c:v>
                </c:pt>
                <c:pt idx="127732" formatCode="0.00E+00">
                  <c:v>3.7899499999999998E-3</c:v>
                </c:pt>
                <c:pt idx="127733" formatCode="0.00E+00">
                  <c:v>3.8810799999999999E-3</c:v>
                </c:pt>
                <c:pt idx="127734" formatCode="0.00E+00">
                  <c:v>3.9716400000000002E-3</c:v>
                </c:pt>
                <c:pt idx="127735" formatCode="0.00E+00">
                  <c:v>4.0615499999999997E-3</c:v>
                </c:pt>
                <c:pt idx="127736" formatCode="0.00E+00">
                  <c:v>4.15074E-3</c:v>
                </c:pt>
                <c:pt idx="127737" formatCode="0.00E+00">
                  <c:v>4.2391099999999999E-3</c:v>
                </c:pt>
                <c:pt idx="127738" formatCode="0.00E+00">
                  <c:v>4.3266600000000004E-3</c:v>
                </c:pt>
                <c:pt idx="127739" formatCode="0.00E+00">
                  <c:v>4.4133999999999996E-3</c:v>
                </c:pt>
                <c:pt idx="127740" formatCode="0.00E+00">
                  <c:v>4.4993200000000002E-3</c:v>
                </c:pt>
                <c:pt idx="127741" formatCode="0.00E+00">
                  <c:v>4.5843500000000001E-3</c:v>
                </c:pt>
                <c:pt idx="127742" formatCode="0.00E+00">
                  <c:v>4.6684300000000003E-3</c:v>
                </c:pt>
                <c:pt idx="127743" formatCode="0.00E+00">
                  <c:v>4.7515200000000004E-3</c:v>
                </c:pt>
                <c:pt idx="127744" formatCode="0.00E+00">
                  <c:v>4.8335899999999996E-3</c:v>
                </c:pt>
                <c:pt idx="127745" formatCode="0.00E+00">
                  <c:v>4.9145899999999999E-3</c:v>
                </c:pt>
                <c:pt idx="127746" formatCode="0.00E+00">
                  <c:v>4.9944799999999999E-3</c:v>
                </c:pt>
                <c:pt idx="127747" formatCode="0.00E+00">
                  <c:v>5.0731099999999996E-3</c:v>
                </c:pt>
                <c:pt idx="127748" formatCode="0.00E+00">
                  <c:v>5.1503599999999997E-3</c:v>
                </c:pt>
                <c:pt idx="127749" formatCode="0.00E+00">
                  <c:v>5.2261199999999999E-3</c:v>
                </c:pt>
                <c:pt idx="127750" formatCode="0.00E+00">
                  <c:v>5.3003399999999997E-3</c:v>
                </c:pt>
                <c:pt idx="127751" formatCode="0.00E+00">
                  <c:v>5.3729299999999997E-3</c:v>
                </c:pt>
                <c:pt idx="127752" formatCode="0.00E+00">
                  <c:v>5.4437899999999996E-3</c:v>
                </c:pt>
                <c:pt idx="127753" formatCode="0.00E+00">
                  <c:v>5.5128800000000004E-3</c:v>
                </c:pt>
                <c:pt idx="127754" formatCode="0.00E+00">
                  <c:v>5.5802600000000001E-3</c:v>
                </c:pt>
                <c:pt idx="127755" formatCode="0.00E+00">
                  <c:v>5.6460599999999996E-3</c:v>
                </c:pt>
                <c:pt idx="127756" formatCode="0.00E+00">
                  <c:v>5.7102699999999999E-3</c:v>
                </c:pt>
                <c:pt idx="127757" formatCode="0.00E+00">
                  <c:v>5.7727899999999999E-3</c:v>
                </c:pt>
                <c:pt idx="127758" formatCode="0.00E+00">
                  <c:v>5.8335100000000001E-3</c:v>
                </c:pt>
                <c:pt idx="127759" formatCode="0.00E+00">
                  <c:v>5.89238E-3</c:v>
                </c:pt>
                <c:pt idx="127760" formatCode="0.00E+00">
                  <c:v>5.9493999999999997E-3</c:v>
                </c:pt>
                <c:pt idx="127761" formatCode="0.00E+00">
                  <c:v>6.0045599999999999E-3</c:v>
                </c:pt>
                <c:pt idx="127762" formatCode="0.00E+00">
                  <c:v>6.0577699999999996E-3</c:v>
                </c:pt>
                <c:pt idx="127763" formatCode="0.00E+00">
                  <c:v>6.1089899999999999E-3</c:v>
                </c:pt>
                <c:pt idx="127764" formatCode="0.00E+00">
                  <c:v>6.1582599999999996E-3</c:v>
                </c:pt>
                <c:pt idx="127765" formatCode="0.00E+00">
                  <c:v>6.20566E-3</c:v>
                </c:pt>
                <c:pt idx="127766" formatCode="0.00E+00">
                  <c:v>6.2511099999999998E-3</c:v>
                </c:pt>
                <c:pt idx="127767" formatCode="0.00E+00">
                  <c:v>6.2945099999999997E-3</c:v>
                </c:pt>
                <c:pt idx="127768" formatCode="0.00E+00">
                  <c:v>6.3357999999999999E-3</c:v>
                </c:pt>
                <c:pt idx="127769" formatCode="0.00E+00">
                  <c:v>6.3749699999999998E-3</c:v>
                </c:pt>
                <c:pt idx="127770" formatCode="0.00E+00">
                  <c:v>6.4120000000000002E-3</c:v>
                </c:pt>
                <c:pt idx="127771" formatCode="0.00E+00">
                  <c:v>6.4468099999999999E-3</c:v>
                </c:pt>
                <c:pt idx="127772" formatCode="0.00E+00">
                  <c:v>6.4793200000000002E-3</c:v>
                </c:pt>
                <c:pt idx="127773" formatCode="0.00E+00">
                  <c:v>6.5095200000000004E-3</c:v>
                </c:pt>
                <c:pt idx="127774" formatCode="0.00E+00">
                  <c:v>6.5374600000000001E-3</c:v>
                </c:pt>
                <c:pt idx="127775" formatCode="0.00E+00">
                  <c:v>6.5631999999999999E-3</c:v>
                </c:pt>
                <c:pt idx="127776" formatCode="0.00E+00">
                  <c:v>6.5867699999999996E-3</c:v>
                </c:pt>
                <c:pt idx="127777" formatCode="0.00E+00">
                  <c:v>6.6081600000000001E-3</c:v>
                </c:pt>
                <c:pt idx="127778" formatCode="0.00E+00">
                  <c:v>6.6273299999999999E-3</c:v>
                </c:pt>
                <c:pt idx="127779" formatCode="0.00E+00">
                  <c:v>6.6442799999999998E-3</c:v>
                </c:pt>
                <c:pt idx="127780" formatCode="0.00E+00">
                  <c:v>6.6590399999999998E-3</c:v>
                </c:pt>
                <c:pt idx="127781" formatCode="0.00E+00">
                  <c:v>6.6716400000000004E-3</c:v>
                </c:pt>
                <c:pt idx="127782" formatCode="0.00E+00">
                  <c:v>6.68208E-3</c:v>
                </c:pt>
                <c:pt idx="127783" formatCode="0.00E+00">
                  <c:v>6.6903300000000004E-3</c:v>
                </c:pt>
                <c:pt idx="127784" formatCode="0.00E+00">
                  <c:v>6.6963700000000001E-3</c:v>
                </c:pt>
                <c:pt idx="127785" formatCode="0.00E+00">
                  <c:v>6.7002199999999998E-3</c:v>
                </c:pt>
                <c:pt idx="127786" formatCode="0.00E+00">
                  <c:v>6.7018599999999996E-3</c:v>
                </c:pt>
                <c:pt idx="127787" formatCode="0.00E+00">
                  <c:v>6.7012599999999997E-3</c:v>
                </c:pt>
                <c:pt idx="127788" formatCode="0.00E+00">
                  <c:v>6.6984599999999998E-3</c:v>
                </c:pt>
                <c:pt idx="127789" formatCode="0.00E+00">
                  <c:v>6.6934899999999999E-3</c:v>
                </c:pt>
                <c:pt idx="127790" formatCode="0.00E+00">
                  <c:v>6.6863699999999996E-3</c:v>
                </c:pt>
                <c:pt idx="127791" formatCode="0.00E+00">
                  <c:v>6.6770299999999996E-3</c:v>
                </c:pt>
                <c:pt idx="127792" formatCode="0.00E+00">
                  <c:v>6.6654599999999998E-3</c:v>
                </c:pt>
                <c:pt idx="127793" formatCode="0.00E+00">
                  <c:v>6.6517399999999997E-3</c:v>
                </c:pt>
                <c:pt idx="127794" formatCode="0.00E+00">
                  <c:v>6.6359699999999997E-3</c:v>
                </c:pt>
                <c:pt idx="127795" formatCode="0.00E+00">
                  <c:v>6.6181900000000004E-3</c:v>
                </c:pt>
                <c:pt idx="127796" formatCode="0.00E+00">
                  <c:v>6.59838E-3</c:v>
                </c:pt>
                <c:pt idx="127797" formatCode="0.00E+00">
                  <c:v>6.5765199999999998E-3</c:v>
                </c:pt>
                <c:pt idx="127798" formatCode="0.00E+00">
                  <c:v>6.5526200000000003E-3</c:v>
                </c:pt>
                <c:pt idx="127799" formatCode="0.00E+00">
                  <c:v>6.5267800000000003E-3</c:v>
                </c:pt>
                <c:pt idx="127800" formatCode="0.00E+00">
                  <c:v>6.4990300000000003E-3</c:v>
                </c:pt>
                <c:pt idx="127801" formatCode="0.00E+00">
                  <c:v>6.4693399999999996E-3</c:v>
                </c:pt>
                <c:pt idx="127802" formatCode="0.00E+00">
                  <c:v>6.4376700000000004E-3</c:v>
                </c:pt>
                <c:pt idx="127803" formatCode="0.00E+00">
                  <c:v>6.404E-3</c:v>
                </c:pt>
                <c:pt idx="127804" formatCode="0.00E+00">
                  <c:v>6.3684099999999997E-3</c:v>
                </c:pt>
                <c:pt idx="127805" formatCode="0.00E+00">
                  <c:v>6.3309899999999999E-3</c:v>
                </c:pt>
                <c:pt idx="127806" formatCode="0.00E+00">
                  <c:v>6.29183E-3</c:v>
                </c:pt>
                <c:pt idx="127807" formatCode="0.00E+00">
                  <c:v>6.2509899999999997E-3</c:v>
                </c:pt>
                <c:pt idx="127808" formatCode="0.00E+00">
                  <c:v>6.2085200000000004E-3</c:v>
                </c:pt>
                <c:pt idx="127809" formatCode="0.00E+00">
                  <c:v>6.1645199999999997E-3</c:v>
                </c:pt>
                <c:pt idx="127810" formatCode="0.00E+00">
                  <c:v>6.1190400000000001E-3</c:v>
                </c:pt>
                <c:pt idx="127811" formatCode="0.00E+00">
                  <c:v>6.0720499999999998E-3</c:v>
                </c:pt>
                <c:pt idx="127812" formatCode="0.00E+00">
                  <c:v>6.0234900000000003E-3</c:v>
                </c:pt>
                <c:pt idx="127813" formatCode="0.00E+00">
                  <c:v>5.9733800000000004E-3</c:v>
                </c:pt>
                <c:pt idx="127814" formatCode="0.00E+00">
                  <c:v>5.9217699999999998E-3</c:v>
                </c:pt>
                <c:pt idx="127815" formatCode="0.00E+00">
                  <c:v>5.8687699999999997E-3</c:v>
                </c:pt>
                <c:pt idx="127816" formatCode="0.00E+00">
                  <c:v>5.8145000000000002E-3</c:v>
                </c:pt>
                <c:pt idx="127817" formatCode="0.00E+00">
                  <c:v>5.75904E-3</c:v>
                </c:pt>
                <c:pt idx="127818" formatCode="0.00E+00">
                  <c:v>5.7024500000000004E-3</c:v>
                </c:pt>
                <c:pt idx="127819" formatCode="0.00E+00">
                  <c:v>5.6447499999999996E-3</c:v>
                </c:pt>
                <c:pt idx="127820" formatCode="0.00E+00">
                  <c:v>5.5859899999999999E-3</c:v>
                </c:pt>
                <c:pt idx="127821" formatCode="0.00E+00">
                  <c:v>5.5261900000000003E-3</c:v>
                </c:pt>
                <c:pt idx="127822" formatCode="0.00E+00">
                  <c:v>5.4653999999999996E-3</c:v>
                </c:pt>
                <c:pt idx="127823" formatCode="0.00E+00">
                  <c:v>5.4037099999999999E-3</c:v>
                </c:pt>
                <c:pt idx="127824" formatCode="0.00E+00">
                  <c:v>5.3412199999999998E-3</c:v>
                </c:pt>
                <c:pt idx="127825" formatCode="0.00E+00">
                  <c:v>5.27795E-3</c:v>
                </c:pt>
                <c:pt idx="127826" formatCode="0.00E+00">
                  <c:v>5.2139100000000004E-3</c:v>
                </c:pt>
                <c:pt idx="127827" formatCode="0.00E+00">
                  <c:v>5.1491100000000001E-3</c:v>
                </c:pt>
                <c:pt idx="127828" formatCode="0.00E+00">
                  <c:v>5.0836199999999996E-3</c:v>
                </c:pt>
                <c:pt idx="127829" formatCode="0.00E+00">
                  <c:v>5.0174800000000004E-3</c:v>
                </c:pt>
                <c:pt idx="127830" formatCode="0.00E+00">
                  <c:v>4.9507700000000002E-3</c:v>
                </c:pt>
                <c:pt idx="127831" formatCode="0.00E+00">
                  <c:v>4.8835600000000003E-3</c:v>
                </c:pt>
                <c:pt idx="127832" formatCode="0.00E+00">
                  <c:v>4.8158799999999998E-3</c:v>
                </c:pt>
                <c:pt idx="127833" formatCode="0.00E+00">
                  <c:v>4.7477300000000004E-3</c:v>
                </c:pt>
                <c:pt idx="127834" formatCode="0.00E+00">
                  <c:v>4.6791300000000001E-3</c:v>
                </c:pt>
                <c:pt idx="127835" formatCode="0.00E+00">
                  <c:v>4.6101900000000001E-3</c:v>
                </c:pt>
                <c:pt idx="127836" formatCode="0.00E+00">
                  <c:v>4.5410099999999998E-3</c:v>
                </c:pt>
                <c:pt idx="127837" formatCode="0.00E+00">
                  <c:v>4.4716199999999999E-3</c:v>
                </c:pt>
                <c:pt idx="127838" formatCode="0.00E+00">
                  <c:v>4.4020200000000004E-3</c:v>
                </c:pt>
                <c:pt idx="127839" formatCode="0.00E+00">
                  <c:v>4.33228E-3</c:v>
                </c:pt>
                <c:pt idx="127840" formatCode="0.00E+00">
                  <c:v>4.26246E-3</c:v>
                </c:pt>
                <c:pt idx="127841" formatCode="0.00E+00">
                  <c:v>4.1925799999999996E-3</c:v>
                </c:pt>
                <c:pt idx="127842" formatCode="0.00E+00">
                  <c:v>4.1226800000000001E-3</c:v>
                </c:pt>
                <c:pt idx="127843" formatCode="0.00E+00">
                  <c:v>4.0528700000000001E-3</c:v>
                </c:pt>
                <c:pt idx="127844" formatCode="0.00E+00">
                  <c:v>3.9832799999999996E-3</c:v>
                </c:pt>
                <c:pt idx="127845" formatCode="0.00E+00">
                  <c:v>3.9139500000000002E-3</c:v>
                </c:pt>
                <c:pt idx="127846" formatCode="0.00E+00">
                  <c:v>3.84491E-3</c:v>
                </c:pt>
                <c:pt idx="127847" formatCode="0.00E+00">
                  <c:v>3.7762E-3</c:v>
                </c:pt>
                <c:pt idx="127848" formatCode="0.00E+00">
                  <c:v>3.7079000000000001E-3</c:v>
                </c:pt>
                <c:pt idx="127849" formatCode="0.00E+00">
                  <c:v>3.6400500000000001E-3</c:v>
                </c:pt>
                <c:pt idx="127850" formatCode="0.00E+00">
                  <c:v>3.57267E-3</c:v>
                </c:pt>
                <c:pt idx="127851" formatCode="0.00E+00">
                  <c:v>3.50578E-3</c:v>
                </c:pt>
                <c:pt idx="127852" formatCode="0.00E+00">
                  <c:v>3.4394099999999999E-3</c:v>
                </c:pt>
                <c:pt idx="127853" formatCode="0.00E+00">
                  <c:v>3.3736299999999999E-3</c:v>
                </c:pt>
                <c:pt idx="127854" formatCode="0.00E+00">
                  <c:v>3.3084899999999999E-3</c:v>
                </c:pt>
                <c:pt idx="127855" formatCode="0.00E+00">
                  <c:v>3.2440099999999999E-3</c:v>
                </c:pt>
                <c:pt idx="127856" formatCode="0.00E+00">
                  <c:v>3.18024E-3</c:v>
                </c:pt>
                <c:pt idx="127857" formatCode="0.00E+00">
                  <c:v>3.1172700000000001E-3</c:v>
                </c:pt>
                <c:pt idx="127858" formatCode="0.00E+00">
                  <c:v>3.0552000000000001E-3</c:v>
                </c:pt>
                <c:pt idx="127859" formatCode="0.00E+00">
                  <c:v>2.9941199999999999E-3</c:v>
                </c:pt>
                <c:pt idx="127860" formatCode="0.00E+00">
                  <c:v>2.9340799999999999E-3</c:v>
                </c:pt>
                <c:pt idx="127861" formatCode="0.00E+00">
                  <c:v>2.87507E-3</c:v>
                </c:pt>
                <c:pt idx="127862" formatCode="0.00E+00">
                  <c:v>2.8170700000000001E-3</c:v>
                </c:pt>
                <c:pt idx="127863" formatCode="0.00E+00">
                  <c:v>2.7600400000000001E-3</c:v>
                </c:pt>
                <c:pt idx="127864" formatCode="0.00E+00">
                  <c:v>2.7039799999999999E-3</c:v>
                </c:pt>
                <c:pt idx="127865" formatCode="0.00E+00">
                  <c:v>2.6489299999999999E-3</c:v>
                </c:pt>
                <c:pt idx="127866" formatCode="0.00E+00">
                  <c:v>2.5949599999999999E-3</c:v>
                </c:pt>
                <c:pt idx="127867" formatCode="0.00E+00">
                  <c:v>2.5421200000000001E-3</c:v>
                </c:pt>
                <c:pt idx="127868" formatCode="0.00E+00">
                  <c:v>2.4904599999999999E-3</c:v>
                </c:pt>
                <c:pt idx="127869" formatCode="0.00E+00">
                  <c:v>2.4400099999999998E-3</c:v>
                </c:pt>
                <c:pt idx="127870" formatCode="0.00E+00">
                  <c:v>2.3907899999999998E-3</c:v>
                </c:pt>
                <c:pt idx="127871" formatCode="0.00E+00">
                  <c:v>2.3428400000000001E-3</c:v>
                </c:pt>
                <c:pt idx="127872" formatCode="0.00E+00">
                  <c:v>2.2962400000000002E-3</c:v>
                </c:pt>
                <c:pt idx="127873" formatCode="0.00E+00">
                  <c:v>2.2510299999999998E-3</c:v>
                </c:pt>
                <c:pt idx="127874" formatCode="0.00E+00">
                  <c:v>2.20725E-3</c:v>
                </c:pt>
                <c:pt idx="127875" formatCode="0.00E+00">
                  <c:v>2.1649400000000002E-3</c:v>
                </c:pt>
                <c:pt idx="127876" formatCode="0.00E+00">
                  <c:v>2.1241099999999998E-3</c:v>
                </c:pt>
                <c:pt idx="127877" formatCode="0.00E+00">
                  <c:v>2.0847499999999998E-3</c:v>
                </c:pt>
                <c:pt idx="127878" formatCode="0.00E+00">
                  <c:v>2.0468999999999999E-3</c:v>
                </c:pt>
                <c:pt idx="127879" formatCode="0.00E+00">
                  <c:v>2.0105800000000001E-3</c:v>
                </c:pt>
                <c:pt idx="127880" formatCode="0.00E+00">
                  <c:v>1.9758100000000002E-3</c:v>
                </c:pt>
                <c:pt idx="127881" formatCode="0.00E+00">
                  <c:v>1.9426000000000001E-3</c:v>
                </c:pt>
                <c:pt idx="127882" formatCode="0.00E+00">
                  <c:v>1.9109800000000001E-3</c:v>
                </c:pt>
                <c:pt idx="127883" formatCode="0.00E+00">
                  <c:v>1.8809600000000001E-3</c:v>
                </c:pt>
                <c:pt idx="127884" formatCode="0.00E+00">
                  <c:v>1.85254E-3</c:v>
                </c:pt>
                <c:pt idx="127885" formatCode="0.00E+00">
                  <c:v>1.8257799999999999E-3</c:v>
                </c:pt>
                <c:pt idx="127886" formatCode="0.00E+00">
                  <c:v>1.80073E-3</c:v>
                </c:pt>
                <c:pt idx="127887" formatCode="0.00E+00">
                  <c:v>1.77739E-3</c:v>
                </c:pt>
                <c:pt idx="127888" formatCode="0.00E+00">
                  <c:v>1.75571E-3</c:v>
                </c:pt>
                <c:pt idx="127889" formatCode="0.00E+00">
                  <c:v>1.73569E-3</c:v>
                </c:pt>
                <c:pt idx="127890" formatCode="0.00E+00">
                  <c:v>1.71733E-3</c:v>
                </c:pt>
                <c:pt idx="127891" formatCode="0.00E+00">
                  <c:v>1.7006600000000001E-3</c:v>
                </c:pt>
                <c:pt idx="127892" formatCode="0.00E+00">
                  <c:v>1.68567E-3</c:v>
                </c:pt>
                <c:pt idx="127893" formatCode="0.00E+00">
                  <c:v>1.6723899999999999E-3</c:v>
                </c:pt>
                <c:pt idx="127894" formatCode="0.00E+00">
                  <c:v>1.6608300000000001E-3</c:v>
                </c:pt>
                <c:pt idx="127895" formatCode="0.00E+00">
                  <c:v>1.6509999999999999E-3</c:v>
                </c:pt>
                <c:pt idx="127896" formatCode="0.00E+00">
                  <c:v>1.6429000000000001E-3</c:v>
                </c:pt>
                <c:pt idx="127897" formatCode="0.00E+00">
                  <c:v>1.63653E-3</c:v>
                </c:pt>
                <c:pt idx="127898" formatCode="0.00E+00">
                  <c:v>1.6319100000000001E-3</c:v>
                </c:pt>
                <c:pt idx="127899" formatCode="0.00E+00">
                  <c:v>1.6290499999999999E-3</c:v>
                </c:pt>
                <c:pt idx="127900" formatCode="0.00E+00">
                  <c:v>1.62791E-3</c:v>
                </c:pt>
                <c:pt idx="127901" formatCode="0.00E+00">
                  <c:v>1.62845E-3</c:v>
                </c:pt>
                <c:pt idx="127902" formatCode="0.00E+00">
                  <c:v>1.6306700000000001E-3</c:v>
                </c:pt>
                <c:pt idx="127903" formatCode="0.00E+00">
                  <c:v>1.6345800000000001E-3</c:v>
                </c:pt>
                <c:pt idx="127904" formatCode="0.00E+00">
                  <c:v>1.64018E-3</c:v>
                </c:pt>
                <c:pt idx="127905" formatCode="0.00E+00">
                  <c:v>1.6474599999999999E-3</c:v>
                </c:pt>
                <c:pt idx="127906" formatCode="0.00E+00">
                  <c:v>1.6564500000000001E-3</c:v>
                </c:pt>
                <c:pt idx="127907" formatCode="0.00E+00">
                  <c:v>1.6671399999999999E-3</c:v>
                </c:pt>
                <c:pt idx="127908" formatCode="0.00E+00">
                  <c:v>1.6795200000000001E-3</c:v>
                </c:pt>
                <c:pt idx="127909" formatCode="0.00E+00">
                  <c:v>1.6935400000000001E-3</c:v>
                </c:pt>
                <c:pt idx="127910" formatCode="0.00E+00">
                  <c:v>1.7091599999999999E-3</c:v>
                </c:pt>
                <c:pt idx="127911" formatCode="0.00E+00">
                  <c:v>1.7263300000000001E-3</c:v>
                </c:pt>
                <c:pt idx="127912" formatCode="0.00E+00">
                  <c:v>1.74501E-3</c:v>
                </c:pt>
                <c:pt idx="127913" formatCode="0.00E+00">
                  <c:v>1.7651699999999999E-3</c:v>
                </c:pt>
                <c:pt idx="127914" formatCode="0.00E+00">
                  <c:v>1.78677E-3</c:v>
                </c:pt>
                <c:pt idx="127915" formatCode="0.00E+00">
                  <c:v>1.80982E-3</c:v>
                </c:pt>
                <c:pt idx="127916" formatCode="0.00E+00">
                  <c:v>1.83432E-3</c:v>
                </c:pt>
                <c:pt idx="127917" formatCode="0.00E+00">
                  <c:v>1.8602200000000001E-3</c:v>
                </c:pt>
                <c:pt idx="127918" formatCode="0.00E+00">
                  <c:v>1.88748E-3</c:v>
                </c:pt>
                <c:pt idx="127919" formatCode="0.00E+00">
                  <c:v>1.91607E-3</c:v>
                </c:pt>
                <c:pt idx="127920" formatCode="0.00E+00">
                  <c:v>1.9459799999999999E-3</c:v>
                </c:pt>
                <c:pt idx="127921" formatCode="0.00E+00">
                  <c:v>1.9772100000000001E-3</c:v>
                </c:pt>
                <c:pt idx="127922" formatCode="0.00E+00">
                  <c:v>2.0097100000000001E-3</c:v>
                </c:pt>
                <c:pt idx="127923" formatCode="0.00E+00">
                  <c:v>2.0434799999999999E-3</c:v>
                </c:pt>
                <c:pt idx="127924" formatCode="0.00E+00">
                  <c:v>2.0784900000000001E-3</c:v>
                </c:pt>
                <c:pt idx="127925" formatCode="0.00E+00">
                  <c:v>2.11473E-3</c:v>
                </c:pt>
                <c:pt idx="127926" formatCode="0.00E+00">
                  <c:v>2.1521700000000001E-3</c:v>
                </c:pt>
                <c:pt idx="127927" formatCode="0.00E+00">
                  <c:v>2.1907599999999999E-3</c:v>
                </c:pt>
                <c:pt idx="127928" formatCode="0.00E+00">
                  <c:v>2.23047E-3</c:v>
                </c:pt>
                <c:pt idx="127929" formatCode="0.00E+00">
                  <c:v>2.2712499999999998E-3</c:v>
                </c:pt>
                <c:pt idx="127930" formatCode="0.00E+00">
                  <c:v>2.3130500000000001E-3</c:v>
                </c:pt>
                <c:pt idx="127931" formatCode="0.00E+00">
                  <c:v>2.3558300000000002E-3</c:v>
                </c:pt>
                <c:pt idx="127932" formatCode="0.00E+00">
                  <c:v>2.3995700000000002E-3</c:v>
                </c:pt>
                <c:pt idx="127933" formatCode="0.00E+00">
                  <c:v>2.4442600000000002E-3</c:v>
                </c:pt>
                <c:pt idx="127934" formatCode="0.00E+00">
                  <c:v>2.4898899999999998E-3</c:v>
                </c:pt>
                <c:pt idx="127935" formatCode="0.00E+00">
                  <c:v>2.5364200000000002E-3</c:v>
                </c:pt>
                <c:pt idx="127936" formatCode="0.00E+00">
                  <c:v>2.5838100000000002E-3</c:v>
                </c:pt>
                <c:pt idx="127937" formatCode="0.00E+00">
                  <c:v>2.6320200000000001E-3</c:v>
                </c:pt>
                <c:pt idx="127938" formatCode="0.00E+00">
                  <c:v>2.6809999999999998E-3</c:v>
                </c:pt>
                <c:pt idx="127939" formatCode="0.00E+00">
                  <c:v>2.7307099999999999E-3</c:v>
                </c:pt>
                <c:pt idx="127940" formatCode="0.00E+00">
                  <c:v>2.7811099999999998E-3</c:v>
                </c:pt>
                <c:pt idx="127941" formatCode="0.00E+00">
                  <c:v>2.83213E-3</c:v>
                </c:pt>
                <c:pt idx="127942" formatCode="0.00E+00">
                  <c:v>2.8837400000000001E-3</c:v>
                </c:pt>
                <c:pt idx="127943" formatCode="0.00E+00">
                  <c:v>2.9359E-3</c:v>
                </c:pt>
                <c:pt idx="127944" formatCode="0.00E+00">
                  <c:v>2.9885699999999999E-3</c:v>
                </c:pt>
                <c:pt idx="127945" formatCode="0.00E+00">
                  <c:v>3.0417399999999998E-3</c:v>
                </c:pt>
                <c:pt idx="127946" formatCode="0.00E+00">
                  <c:v>3.09538E-3</c:v>
                </c:pt>
                <c:pt idx="127947" formatCode="0.00E+00">
                  <c:v>3.1494700000000001E-3</c:v>
                </c:pt>
                <c:pt idx="127948" formatCode="0.00E+00">
                  <c:v>3.2039799999999999E-3</c:v>
                </c:pt>
                <c:pt idx="127949" formatCode="0.00E+00">
                  <c:v>3.2588700000000001E-3</c:v>
                </c:pt>
                <c:pt idx="127950" formatCode="0.00E+00">
                  <c:v>3.31409E-3</c:v>
                </c:pt>
                <c:pt idx="127951" formatCode="0.00E+00">
                  <c:v>3.3695999999999999E-3</c:v>
                </c:pt>
                <c:pt idx="127952" formatCode="0.00E+00">
                  <c:v>3.4253600000000001E-3</c:v>
                </c:pt>
                <c:pt idx="127953" formatCode="0.00E+00">
                  <c:v>3.4813499999999998E-3</c:v>
                </c:pt>
                <c:pt idx="127954" formatCode="0.00E+00">
                  <c:v>3.5375200000000002E-3</c:v>
                </c:pt>
                <c:pt idx="127955" formatCode="0.00E+00">
                  <c:v>3.5938300000000001E-3</c:v>
                </c:pt>
                <c:pt idx="127956" formatCode="0.00E+00">
                  <c:v>3.6502499999999998E-3</c:v>
                </c:pt>
                <c:pt idx="127957" formatCode="0.00E+00">
                  <c:v>3.7067599999999999E-3</c:v>
                </c:pt>
                <c:pt idx="127958" formatCode="0.00E+00">
                  <c:v>3.7633100000000002E-3</c:v>
                </c:pt>
                <c:pt idx="127959" formatCode="0.00E+00">
                  <c:v>3.8198699999999999E-3</c:v>
                </c:pt>
                <c:pt idx="127960" formatCode="0.00E+00">
                  <c:v>3.8764099999999998E-3</c:v>
                </c:pt>
                <c:pt idx="127961" formatCode="0.00E+00">
                  <c:v>3.9328999999999996E-3</c:v>
                </c:pt>
                <c:pt idx="127962" formatCode="0.00E+00">
                  <c:v>3.9893000000000003E-3</c:v>
                </c:pt>
                <c:pt idx="127963" formatCode="0.00E+00">
                  <c:v>4.04559E-3</c:v>
                </c:pt>
                <c:pt idx="127964" formatCode="0.00E+00">
                  <c:v>4.1017299999999996E-3</c:v>
                </c:pt>
                <c:pt idx="127965" formatCode="0.00E+00">
                  <c:v>4.1577200000000002E-3</c:v>
                </c:pt>
                <c:pt idx="127966" formatCode="0.00E+00">
                  <c:v>4.2135100000000002E-3</c:v>
                </c:pt>
                <c:pt idx="127967" formatCode="0.00E+00">
                  <c:v>4.2690599999999999E-3</c:v>
                </c:pt>
                <c:pt idx="127968" formatCode="0.00E+00">
                  <c:v>4.3243300000000004E-3</c:v>
                </c:pt>
                <c:pt idx="127969" formatCode="0.00E+00">
                  <c:v>4.3793E-3</c:v>
                </c:pt>
                <c:pt idx="127970" formatCode="0.00E+00">
                  <c:v>4.4339399999999999E-3</c:v>
                </c:pt>
                <c:pt idx="127971" formatCode="0.00E+00">
                  <c:v>4.4882200000000002E-3</c:v>
                </c:pt>
                <c:pt idx="127972" formatCode="0.00E+00">
                  <c:v>4.5421000000000003E-3</c:v>
                </c:pt>
                <c:pt idx="127973" formatCode="0.00E+00">
                  <c:v>4.5955600000000003E-3</c:v>
                </c:pt>
                <c:pt idx="127974" formatCode="0.00E+00">
                  <c:v>4.6485500000000004E-3</c:v>
                </c:pt>
                <c:pt idx="127975" formatCode="0.00E+00">
                  <c:v>4.70105E-3</c:v>
                </c:pt>
                <c:pt idx="127976" formatCode="0.00E+00">
                  <c:v>4.7530300000000001E-3</c:v>
                </c:pt>
                <c:pt idx="127977" formatCode="0.00E+00">
                  <c:v>4.80446E-3</c:v>
                </c:pt>
                <c:pt idx="127978" formatCode="0.00E+00">
                  <c:v>4.8553099999999998E-3</c:v>
                </c:pt>
                <c:pt idx="127979" formatCode="0.00E+00">
                  <c:v>4.9055599999999998E-3</c:v>
                </c:pt>
                <c:pt idx="127980" formatCode="0.00E+00">
                  <c:v>4.9551899999999999E-3</c:v>
                </c:pt>
                <c:pt idx="127981" formatCode="0.00E+00">
                  <c:v>5.0041800000000004E-3</c:v>
                </c:pt>
                <c:pt idx="127982" formatCode="0.00E+00">
                  <c:v>5.0524799999999998E-3</c:v>
                </c:pt>
                <c:pt idx="127983" formatCode="0.00E+00">
                  <c:v>5.1000899999999998E-3</c:v>
                </c:pt>
                <c:pt idx="127984" formatCode="0.00E+00">
                  <c:v>5.1469699999999998E-3</c:v>
                </c:pt>
                <c:pt idx="127985" formatCode="0.00E+00">
                  <c:v>5.1931099999999999E-3</c:v>
                </c:pt>
                <c:pt idx="127986" formatCode="0.00E+00">
                  <c:v>5.2384800000000002E-3</c:v>
                </c:pt>
                <c:pt idx="127987" formatCode="0.00E+00">
                  <c:v>5.28306E-3</c:v>
                </c:pt>
                <c:pt idx="127988" formatCode="0.00E+00">
                  <c:v>5.3268300000000003E-3</c:v>
                </c:pt>
                <c:pt idx="127989" formatCode="0.00E+00">
                  <c:v>5.3697700000000003E-3</c:v>
                </c:pt>
                <c:pt idx="127990" formatCode="0.00E+00">
                  <c:v>5.4118500000000002E-3</c:v>
                </c:pt>
                <c:pt idx="127991" formatCode="0.00E+00">
                  <c:v>5.45306E-3</c:v>
                </c:pt>
                <c:pt idx="127992" formatCode="0.00E+00">
                  <c:v>5.4933899999999999E-3</c:v>
                </c:pt>
                <c:pt idx="127993" formatCode="0.00E+00">
                  <c:v>5.53281E-3</c:v>
                </c:pt>
                <c:pt idx="127994" formatCode="0.00E+00">
                  <c:v>5.5713300000000002E-3</c:v>
                </c:pt>
                <c:pt idx="127995" formatCode="0.00E+00">
                  <c:v>5.6089199999999999E-3</c:v>
                </c:pt>
                <c:pt idx="127996" formatCode="0.00E+00">
                  <c:v>5.6455899999999998E-3</c:v>
                </c:pt>
                <c:pt idx="127997" formatCode="0.00E+00">
                  <c:v>5.6813200000000001E-3</c:v>
                </c:pt>
                <c:pt idx="127998" formatCode="0.00E+00">
                  <c:v>5.7161E-3</c:v>
                </c:pt>
                <c:pt idx="127999" formatCode="0.00E+00">
                  <c:v>5.7499400000000003E-3</c:v>
                </c:pt>
                <c:pt idx="128000" formatCode="0.00E+00">
                  <c:v>5.7828300000000001E-3</c:v>
                </c:pt>
                <c:pt idx="128001" formatCode="0.00E+00">
                  <c:v>5.8147600000000004E-3</c:v>
                </c:pt>
                <c:pt idx="128002" formatCode="0.00E+00">
                  <c:v>5.8457400000000003E-3</c:v>
                </c:pt>
                <c:pt idx="128003" formatCode="0.00E+00">
                  <c:v>5.8757599999999998E-3</c:v>
                </c:pt>
                <c:pt idx="128004" formatCode="0.00E+00">
                  <c:v>5.9048099999999999E-3</c:v>
                </c:pt>
                <c:pt idx="128005" formatCode="0.00E+00">
                  <c:v>5.9328999999999996E-3</c:v>
                </c:pt>
                <c:pt idx="128006" formatCode="0.00E+00">
                  <c:v>5.96001E-3</c:v>
                </c:pt>
                <c:pt idx="128007" formatCode="0.00E+00">
                  <c:v>5.9861200000000002E-3</c:v>
                </c:pt>
                <c:pt idx="128008" formatCode="0.00E+00">
                  <c:v>6.0112300000000002E-3</c:v>
                </c:pt>
                <c:pt idx="128009" formatCode="0.00E+00">
                  <c:v>6.0353400000000001E-3</c:v>
                </c:pt>
                <c:pt idx="128010" formatCode="0.00E+00">
                  <c:v>6.0584200000000001E-3</c:v>
                </c:pt>
                <c:pt idx="128011" formatCode="0.00E+00">
                  <c:v>6.0804700000000001E-3</c:v>
                </c:pt>
                <c:pt idx="128012" formatCode="0.00E+00">
                  <c:v>6.1014499999999996E-3</c:v>
                </c:pt>
                <c:pt idx="128013" formatCode="0.00E+00">
                  <c:v>6.1213600000000002E-3</c:v>
                </c:pt>
                <c:pt idx="128014" formatCode="0.00E+00">
                  <c:v>6.1402000000000002E-3</c:v>
                </c:pt>
                <c:pt idx="128015" formatCode="0.00E+00">
                  <c:v>6.1579699999999996E-3</c:v>
                </c:pt>
                <c:pt idx="128016" formatCode="0.00E+00">
                  <c:v>6.1746800000000001E-3</c:v>
                </c:pt>
                <c:pt idx="128017" formatCode="0.00E+00">
                  <c:v>6.1903100000000001E-3</c:v>
                </c:pt>
                <c:pt idx="128018" formatCode="0.00E+00">
                  <c:v>6.2048700000000004E-3</c:v>
                </c:pt>
                <c:pt idx="128019" formatCode="0.00E+00">
                  <c:v>6.21836E-3</c:v>
                </c:pt>
                <c:pt idx="128020" formatCode="0.00E+00">
                  <c:v>6.23078E-3</c:v>
                </c:pt>
                <c:pt idx="128021" formatCode="0.00E+00">
                  <c:v>6.2421200000000003E-3</c:v>
                </c:pt>
                <c:pt idx="128022" formatCode="0.00E+00">
                  <c:v>6.2523800000000001E-3</c:v>
                </c:pt>
                <c:pt idx="128023" formatCode="0.00E+00">
                  <c:v>6.2615400000000003E-3</c:v>
                </c:pt>
                <c:pt idx="128024" formatCode="0.00E+00">
                  <c:v>6.2695900000000002E-3</c:v>
                </c:pt>
                <c:pt idx="128025" formatCode="0.00E+00">
                  <c:v>6.2765399999999997E-3</c:v>
                </c:pt>
                <c:pt idx="128026" formatCode="0.00E+00">
                  <c:v>6.2823599999999999E-3</c:v>
                </c:pt>
                <c:pt idx="128027" formatCode="0.00E+00">
                  <c:v>6.2870399999999998E-3</c:v>
                </c:pt>
                <c:pt idx="128028" formatCode="0.00E+00">
                  <c:v>6.2905900000000004E-3</c:v>
                </c:pt>
                <c:pt idx="128029" formatCode="0.00E+00">
                  <c:v>6.2930199999999999E-3</c:v>
                </c:pt>
                <c:pt idx="128030" formatCode="0.00E+00">
                  <c:v>6.2943399999999998E-3</c:v>
                </c:pt>
                <c:pt idx="128031" formatCode="0.00E+00">
                  <c:v>6.2945500000000003E-3</c:v>
                </c:pt>
                <c:pt idx="128032" formatCode="0.00E+00">
                  <c:v>6.2936399999999997E-3</c:v>
                </c:pt>
                <c:pt idx="128033" formatCode="0.00E+00">
                  <c:v>6.2916200000000004E-3</c:v>
                </c:pt>
                <c:pt idx="128034" formatCode="0.00E+00">
                  <c:v>6.2884500000000001E-3</c:v>
                </c:pt>
                <c:pt idx="128035" formatCode="0.00E+00">
                  <c:v>6.2841499999999996E-3</c:v>
                </c:pt>
                <c:pt idx="128036" formatCode="0.00E+00">
                  <c:v>6.2787199999999998E-3</c:v>
                </c:pt>
                <c:pt idx="128037" formatCode="0.00E+00">
                  <c:v>6.2721699999999997E-3</c:v>
                </c:pt>
                <c:pt idx="128038" formatCode="0.00E+00">
                  <c:v>6.2645000000000001E-3</c:v>
                </c:pt>
                <c:pt idx="128039" formatCode="0.00E+00">
                  <c:v>6.2557300000000001E-3</c:v>
                </c:pt>
                <c:pt idx="128040" formatCode="0.00E+00">
                  <c:v>6.2458599999999998E-3</c:v>
                </c:pt>
                <c:pt idx="128041" formatCode="0.00E+00">
                  <c:v>6.2348799999999999E-3</c:v>
                </c:pt>
                <c:pt idx="128042" formatCode="0.00E+00">
                  <c:v>6.2228099999999996E-3</c:v>
                </c:pt>
                <c:pt idx="128043" formatCode="0.00E+00">
                  <c:v>6.2096699999999996E-3</c:v>
                </c:pt>
                <c:pt idx="128044" formatCode="0.00E+00">
                  <c:v>6.1954599999999999E-3</c:v>
                </c:pt>
                <c:pt idx="128045" formatCode="0.00E+00">
                  <c:v>6.1802100000000002E-3</c:v>
                </c:pt>
                <c:pt idx="128046" formatCode="0.00E+00">
                  <c:v>6.1639099999999999E-3</c:v>
                </c:pt>
                <c:pt idx="128047" formatCode="0.00E+00">
                  <c:v>6.1465799999999996E-3</c:v>
                </c:pt>
                <c:pt idx="128048" formatCode="0.00E+00">
                  <c:v>6.1281900000000004E-3</c:v>
                </c:pt>
                <c:pt idx="128049" formatCode="0.00E+00">
                  <c:v>6.1087399999999997E-3</c:v>
                </c:pt>
                <c:pt idx="128050" formatCode="0.00E+00">
                  <c:v>6.08823E-3</c:v>
                </c:pt>
                <c:pt idx="128051" formatCode="0.00E+00">
                  <c:v>6.0666799999999996E-3</c:v>
                </c:pt>
                <c:pt idx="128052" formatCode="0.00E+00">
                  <c:v>6.0441100000000001E-3</c:v>
                </c:pt>
                <c:pt idx="128053" formatCode="0.00E+00">
                  <c:v>6.0205700000000003E-3</c:v>
                </c:pt>
                <c:pt idx="128054" formatCode="0.00E+00">
                  <c:v>5.99608E-3</c:v>
                </c:pt>
                <c:pt idx="128055" formatCode="0.00E+00">
                  <c:v>5.9706400000000001E-3</c:v>
                </c:pt>
                <c:pt idx="128056" formatCode="0.00E+00">
                  <c:v>5.9442000000000002E-3</c:v>
                </c:pt>
                <c:pt idx="128057" formatCode="0.00E+00">
                  <c:v>5.9167400000000002E-3</c:v>
                </c:pt>
                <c:pt idx="128058" formatCode="0.00E+00">
                  <c:v>5.88829E-3</c:v>
                </c:pt>
                <c:pt idx="128059" formatCode="0.00E+00">
                  <c:v>5.8588700000000004E-3</c:v>
                </c:pt>
                <c:pt idx="128060" formatCode="0.00E+00">
                  <c:v>5.8284900000000004E-3</c:v>
                </c:pt>
                <c:pt idx="128061" formatCode="0.00E+00">
                  <c:v>5.79716E-3</c:v>
                </c:pt>
                <c:pt idx="128062" formatCode="0.00E+00">
                  <c:v>5.7648700000000001E-3</c:v>
                </c:pt>
                <c:pt idx="128063" formatCode="0.00E+00">
                  <c:v>5.7316099999999998E-3</c:v>
                </c:pt>
                <c:pt idx="128064" formatCode="0.00E+00">
                  <c:v>5.6974199999999999E-3</c:v>
                </c:pt>
                <c:pt idx="128065" formatCode="0.00E+00">
                  <c:v>5.66235E-3</c:v>
                </c:pt>
                <c:pt idx="128066" formatCode="0.00E+00">
                  <c:v>5.62642E-3</c:v>
                </c:pt>
                <c:pt idx="128067" formatCode="0.00E+00">
                  <c:v>5.5896599999999998E-3</c:v>
                </c:pt>
                <c:pt idx="128068" formatCode="0.00E+00">
                  <c:v>5.55208E-3</c:v>
                </c:pt>
                <c:pt idx="128069" formatCode="0.00E+00">
                  <c:v>5.5137299999999997E-3</c:v>
                </c:pt>
                <c:pt idx="128070" formatCode="0.00E+00">
                  <c:v>5.4746500000000002E-3</c:v>
                </c:pt>
                <c:pt idx="128071" formatCode="0.00E+00">
                  <c:v>5.4348699999999996E-3</c:v>
                </c:pt>
                <c:pt idx="128072" formatCode="0.00E+00">
                  <c:v>5.3944300000000004E-3</c:v>
                </c:pt>
                <c:pt idx="128073" formatCode="0.00E+00">
                  <c:v>5.35331E-3</c:v>
                </c:pt>
                <c:pt idx="128074" formatCode="0.00E+00">
                  <c:v>5.3115000000000002E-3</c:v>
                </c:pt>
                <c:pt idx="128075" formatCode="0.00E+00">
                  <c:v>5.2689900000000003E-3</c:v>
                </c:pt>
                <c:pt idx="128076" formatCode="0.00E+00">
                  <c:v>5.2257500000000004E-3</c:v>
                </c:pt>
                <c:pt idx="128077" formatCode="0.00E+00">
                  <c:v>5.1818000000000003E-3</c:v>
                </c:pt>
                <c:pt idx="128078" formatCode="0.00E+00">
                  <c:v>5.13715E-3</c:v>
                </c:pt>
                <c:pt idx="128079" formatCode="0.00E+00">
                  <c:v>5.0918200000000004E-3</c:v>
                </c:pt>
                <c:pt idx="128080" formatCode="0.00E+00">
                  <c:v>5.0458300000000003E-3</c:v>
                </c:pt>
                <c:pt idx="128081" formatCode="0.00E+00">
                  <c:v>4.9992099999999996E-3</c:v>
                </c:pt>
                <c:pt idx="128082" formatCode="0.00E+00">
                  <c:v>4.9519799999999999E-3</c:v>
                </c:pt>
                <c:pt idx="128083" formatCode="0.00E+00">
                  <c:v>4.9041199999999997E-3</c:v>
                </c:pt>
                <c:pt idx="128084" formatCode="0.00E+00">
                  <c:v>4.8555999999999998E-3</c:v>
                </c:pt>
                <c:pt idx="128085" formatCode="0.00E+00">
                  <c:v>4.8064099999999997E-3</c:v>
                </c:pt>
                <c:pt idx="128086" formatCode="0.00E+00">
                  <c:v>4.7565799999999998E-3</c:v>
                </c:pt>
                <c:pt idx="128087" formatCode="0.00E+00">
                  <c:v>4.7061500000000001E-3</c:v>
                </c:pt>
                <c:pt idx="128088" formatCode="0.00E+00">
                  <c:v>4.6551700000000001E-3</c:v>
                </c:pt>
                <c:pt idx="128089" formatCode="0.00E+00">
                  <c:v>4.6036899999999997E-3</c:v>
                </c:pt>
                <c:pt idx="128090" formatCode="0.00E+00">
                  <c:v>4.5517300000000004E-3</c:v>
                </c:pt>
                <c:pt idx="128091" formatCode="0.00E+00">
                  <c:v>4.4993000000000003E-3</c:v>
                </c:pt>
                <c:pt idx="128092" formatCode="0.00E+00">
                  <c:v>4.4464200000000004E-3</c:v>
                </c:pt>
                <c:pt idx="128093" formatCode="0.00E+00">
                  <c:v>4.3930899999999997E-3</c:v>
                </c:pt>
                <c:pt idx="128094" formatCode="0.00E+00">
                  <c:v>4.3393299999999997E-3</c:v>
                </c:pt>
                <c:pt idx="128095" formatCode="0.00E+00">
                  <c:v>4.2851299999999998E-3</c:v>
                </c:pt>
                <c:pt idx="128096" formatCode="0.00E+00">
                  <c:v>4.2305099999999998E-3</c:v>
                </c:pt>
                <c:pt idx="128097" formatCode="0.00E+00">
                  <c:v>4.1754599999999998E-3</c:v>
                </c:pt>
                <c:pt idx="128098" formatCode="0.00E+00">
                  <c:v>4.1199899999999996E-3</c:v>
                </c:pt>
                <c:pt idx="128099" formatCode="0.00E+00">
                  <c:v>4.0640800000000003E-3</c:v>
                </c:pt>
                <c:pt idx="128100" formatCode="0.00E+00">
                  <c:v>4.00775E-3</c:v>
                </c:pt>
                <c:pt idx="128101" formatCode="0.00E+00">
                  <c:v>3.9510300000000003E-3</c:v>
                </c:pt>
                <c:pt idx="128102" formatCode="0.00E+00">
                  <c:v>3.8939399999999998E-3</c:v>
                </c:pt>
                <c:pt idx="128103" formatCode="0.00E+00">
                  <c:v>3.8365500000000002E-3</c:v>
                </c:pt>
                <c:pt idx="128104" formatCode="0.00E+00">
                  <c:v>3.7789E-3</c:v>
                </c:pt>
                <c:pt idx="128105" formatCode="0.00E+00">
                  <c:v>3.72099E-3</c:v>
                </c:pt>
                <c:pt idx="128106" formatCode="0.00E+00">
                  <c:v>3.6627600000000001E-3</c:v>
                </c:pt>
                <c:pt idx="128107" formatCode="0.00E+00">
                  <c:v>3.6042299999999999E-3</c:v>
                </c:pt>
                <c:pt idx="128108" formatCode="0.00E+00">
                  <c:v>3.5454499999999999E-3</c:v>
                </c:pt>
                <c:pt idx="128109" formatCode="0.00E+00">
                  <c:v>3.4864499999999999E-3</c:v>
                </c:pt>
                <c:pt idx="128110" formatCode="0.00E+00">
                  <c:v>3.4272999999999999E-3</c:v>
                </c:pt>
                <c:pt idx="128111" formatCode="0.00E+00">
                  <c:v>3.3680200000000002E-3</c:v>
                </c:pt>
                <c:pt idx="128112" formatCode="0.00E+00">
                  <c:v>3.3086299999999999E-3</c:v>
                </c:pt>
                <c:pt idx="128113" formatCode="0.00E+00">
                  <c:v>3.2491600000000001E-3</c:v>
                </c:pt>
                <c:pt idx="128114" formatCode="0.00E+00">
                  <c:v>3.18965E-3</c:v>
                </c:pt>
                <c:pt idx="128115" formatCode="0.00E+00">
                  <c:v>3.1301300000000001E-3</c:v>
                </c:pt>
                <c:pt idx="128116" formatCode="0.00E+00">
                  <c:v>3.07063E-3</c:v>
                </c:pt>
                <c:pt idx="128117" formatCode="0.00E+00">
                  <c:v>3.0112400000000001E-3</c:v>
                </c:pt>
                <c:pt idx="128118" formatCode="0.00E+00">
                  <c:v>2.95203E-3</c:v>
                </c:pt>
                <c:pt idx="128119" formatCode="0.00E+00">
                  <c:v>2.8930700000000002E-3</c:v>
                </c:pt>
                <c:pt idx="128120" formatCode="0.00E+00">
                  <c:v>2.8343999999999999E-3</c:v>
                </c:pt>
                <c:pt idx="128121" formatCode="0.00E+00">
                  <c:v>2.77611E-3</c:v>
                </c:pt>
                <c:pt idx="128122" formatCode="0.00E+00">
                  <c:v>2.7182700000000001E-3</c:v>
                </c:pt>
                <c:pt idx="128123" formatCode="0.00E+00">
                  <c:v>2.6609099999999998E-3</c:v>
                </c:pt>
                <c:pt idx="128124" formatCode="0.00E+00">
                  <c:v>2.6040600000000001E-3</c:v>
                </c:pt>
                <c:pt idx="128125" formatCode="0.00E+00">
                  <c:v>2.5477E-3</c:v>
                </c:pt>
                <c:pt idx="128126" formatCode="0.00E+00">
                  <c:v>2.4918700000000002E-3</c:v>
                </c:pt>
                <c:pt idx="128127" formatCode="0.00E+00">
                  <c:v>2.4365900000000002E-3</c:v>
                </c:pt>
                <c:pt idx="128128" formatCode="0.00E+00">
                  <c:v>2.3818799999999998E-3</c:v>
                </c:pt>
                <c:pt idx="128129" formatCode="0.00E+00">
                  <c:v>2.3277800000000002E-3</c:v>
                </c:pt>
                <c:pt idx="128130" formatCode="0.00E+00">
                  <c:v>2.2743199999999998E-3</c:v>
                </c:pt>
                <c:pt idx="128131" formatCode="0.00E+00">
                  <c:v>2.22157E-3</c:v>
                </c:pt>
                <c:pt idx="128132" formatCode="0.00E+00">
                  <c:v>2.1696100000000002E-3</c:v>
                </c:pt>
                <c:pt idx="128133" formatCode="0.00E+00">
                  <c:v>2.1184900000000002E-3</c:v>
                </c:pt>
                <c:pt idx="128134" formatCode="0.00E+00">
                  <c:v>2.06821E-3</c:v>
                </c:pt>
                <c:pt idx="128135" formatCode="0.00E+00">
                  <c:v>2.0187999999999998E-3</c:v>
                </c:pt>
                <c:pt idx="128136" formatCode="0.00E+00">
                  <c:v>1.9702600000000002E-3</c:v>
                </c:pt>
                <c:pt idx="128137" formatCode="0.00E+00">
                  <c:v>1.9226499999999999E-3</c:v>
                </c:pt>
                <c:pt idx="128138" formatCode="0.00E+00">
                  <c:v>1.8760199999999999E-3</c:v>
                </c:pt>
                <c:pt idx="128139" formatCode="0.00E+00">
                  <c:v>1.83044E-3</c:v>
                </c:pt>
                <c:pt idx="128140" formatCode="0.00E+00">
                  <c:v>1.78594E-3</c:v>
                </c:pt>
                <c:pt idx="128141" formatCode="0.00E+00">
                  <c:v>1.7425699999999999E-3</c:v>
                </c:pt>
                <c:pt idx="128142" formatCode="0.00E+00">
                  <c:v>1.70039E-3</c:v>
                </c:pt>
                <c:pt idx="128143" formatCode="0.00E+00">
                  <c:v>1.65938E-3</c:v>
                </c:pt>
                <c:pt idx="128144" formatCode="0.00E+00">
                  <c:v>1.6195300000000001E-3</c:v>
                </c:pt>
                <c:pt idx="128145" formatCode="0.00E+00">
                  <c:v>1.58085E-3</c:v>
                </c:pt>
                <c:pt idx="128146" formatCode="0.00E+00">
                  <c:v>1.5434100000000001E-3</c:v>
                </c:pt>
                <c:pt idx="128147" formatCode="0.00E+00">
                  <c:v>1.50724E-3</c:v>
                </c:pt>
                <c:pt idx="128148" formatCode="0.00E+00">
                  <c:v>1.4724E-3</c:v>
                </c:pt>
                <c:pt idx="128149" formatCode="0.00E+00">
                  <c:v>1.4389400000000001E-3</c:v>
                </c:pt>
                <c:pt idx="128150" formatCode="0.00E+00">
                  <c:v>1.40693E-3</c:v>
                </c:pt>
                <c:pt idx="128151" formatCode="0.00E+00">
                  <c:v>1.37637E-3</c:v>
                </c:pt>
                <c:pt idx="128152" formatCode="0.00E+00">
                  <c:v>1.34728E-3</c:v>
                </c:pt>
                <c:pt idx="128153" formatCode="0.00E+00">
                  <c:v>1.3196600000000001E-3</c:v>
                </c:pt>
                <c:pt idx="128154" formatCode="0.00E+00">
                  <c:v>1.2935500000000001E-3</c:v>
                </c:pt>
                <c:pt idx="128155" formatCode="0.00E+00">
                  <c:v>1.26902E-3</c:v>
                </c:pt>
                <c:pt idx="128156" formatCode="0.00E+00">
                  <c:v>1.2461499999999999E-3</c:v>
                </c:pt>
                <c:pt idx="128157" formatCode="0.00E+00">
                  <c:v>1.2250399999999999E-3</c:v>
                </c:pt>
                <c:pt idx="128158" formatCode="0.00E+00">
                  <c:v>1.20575E-3</c:v>
                </c:pt>
                <c:pt idx="128159" formatCode="0.00E+00">
                  <c:v>1.1881999999999999E-3</c:v>
                </c:pt>
                <c:pt idx="128160" formatCode="0.00E+00">
                  <c:v>1.17227E-3</c:v>
                </c:pt>
                <c:pt idx="128161" formatCode="0.00E+00">
                  <c:v>1.1579699999999999E-3</c:v>
                </c:pt>
                <c:pt idx="128162" formatCode="0.00E+00">
                  <c:v>1.14532E-3</c:v>
                </c:pt>
                <c:pt idx="128163" formatCode="0.00E+00">
                  <c:v>1.1343E-3</c:v>
                </c:pt>
                <c:pt idx="128164" formatCode="0.00E+00">
                  <c:v>1.1248899999999999E-3</c:v>
                </c:pt>
                <c:pt idx="128165" formatCode="0.00E+00">
                  <c:v>1.1170799999999999E-3</c:v>
                </c:pt>
                <c:pt idx="128166" formatCode="0.00E+00">
                  <c:v>1.11085E-3</c:v>
                </c:pt>
                <c:pt idx="128167" formatCode="0.00E+00">
                  <c:v>1.1062400000000001E-3</c:v>
                </c:pt>
                <c:pt idx="128168" formatCode="0.00E+00">
                  <c:v>1.1032699999999999E-3</c:v>
                </c:pt>
                <c:pt idx="128169" formatCode="0.00E+00">
                  <c:v>1.10194E-3</c:v>
                </c:pt>
                <c:pt idx="128170" formatCode="0.00E+00">
                  <c:v>1.10223E-3</c:v>
                </c:pt>
                <c:pt idx="128171" formatCode="0.00E+00">
                  <c:v>1.1041200000000001E-3</c:v>
                </c:pt>
                <c:pt idx="128172" formatCode="0.00E+00">
                  <c:v>1.10761E-3</c:v>
                </c:pt>
                <c:pt idx="128173" formatCode="0.00E+00">
                  <c:v>1.1127000000000001E-3</c:v>
                </c:pt>
                <c:pt idx="128174" formatCode="0.00E+00">
                  <c:v>1.1193799999999999E-3</c:v>
                </c:pt>
                <c:pt idx="128175" formatCode="0.00E+00">
                  <c:v>1.1276299999999999E-3</c:v>
                </c:pt>
                <c:pt idx="128176" formatCode="0.00E+00">
                  <c:v>1.13744E-3</c:v>
                </c:pt>
                <c:pt idx="128177" formatCode="0.00E+00">
                  <c:v>1.14876E-3</c:v>
                </c:pt>
                <c:pt idx="128178" formatCode="0.00E+00">
                  <c:v>1.1615799999999999E-3</c:v>
                </c:pt>
                <c:pt idx="128179" formatCode="0.00E+00">
                  <c:v>1.1759100000000001E-3</c:v>
                </c:pt>
                <c:pt idx="128180" formatCode="0.00E+00">
                  <c:v>1.1917399999999999E-3</c:v>
                </c:pt>
                <c:pt idx="128181" formatCode="0.00E+00">
                  <c:v>1.20907E-3</c:v>
                </c:pt>
                <c:pt idx="128182" formatCode="0.00E+00">
                  <c:v>1.22791E-3</c:v>
                </c:pt>
                <c:pt idx="128183" formatCode="0.00E+00">
                  <c:v>1.24826E-3</c:v>
                </c:pt>
                <c:pt idx="128184" formatCode="0.00E+00">
                  <c:v>1.27009E-3</c:v>
                </c:pt>
                <c:pt idx="128185" formatCode="0.00E+00">
                  <c:v>1.29335E-3</c:v>
                </c:pt>
                <c:pt idx="128186" formatCode="0.00E+00">
                  <c:v>1.31799E-3</c:v>
                </c:pt>
                <c:pt idx="128187" formatCode="0.00E+00">
                  <c:v>1.3439299999999999E-3</c:v>
                </c:pt>
                <c:pt idx="128188" formatCode="0.00E+00">
                  <c:v>1.3711299999999999E-3</c:v>
                </c:pt>
                <c:pt idx="128189" formatCode="0.00E+00">
                  <c:v>1.39956E-3</c:v>
                </c:pt>
                <c:pt idx="128190" formatCode="0.00E+00">
                  <c:v>1.4291600000000001E-3</c:v>
                </c:pt>
                <c:pt idx="128191" formatCode="0.00E+00">
                  <c:v>1.45992E-3</c:v>
                </c:pt>
                <c:pt idx="128192" formatCode="0.00E+00">
                  <c:v>1.4917800000000001E-3</c:v>
                </c:pt>
                <c:pt idx="128193" formatCode="0.00E+00">
                  <c:v>1.5246700000000001E-3</c:v>
                </c:pt>
                <c:pt idx="128194" formatCode="0.00E+00">
                  <c:v>1.5585499999999999E-3</c:v>
                </c:pt>
                <c:pt idx="128195" formatCode="0.00E+00">
                  <c:v>1.5933500000000001E-3</c:v>
                </c:pt>
                <c:pt idx="128196" formatCode="0.00E+00">
                  <c:v>1.6290499999999999E-3</c:v>
                </c:pt>
                <c:pt idx="128197" formatCode="0.00E+00">
                  <c:v>1.6655999999999999E-3</c:v>
                </c:pt>
                <c:pt idx="128198" formatCode="0.00E+00">
                  <c:v>1.7029899999999999E-3</c:v>
                </c:pt>
                <c:pt idx="128199" formatCode="0.00E+00">
                  <c:v>1.7412E-3</c:v>
                </c:pt>
                <c:pt idx="128200" formatCode="0.00E+00">
                  <c:v>1.7802600000000001E-3</c:v>
                </c:pt>
                <c:pt idx="128201" formatCode="0.00E+00">
                  <c:v>1.8200899999999999E-3</c:v>
                </c:pt>
                <c:pt idx="128202" formatCode="0.00E+00">
                  <c:v>1.8606300000000001E-3</c:v>
                </c:pt>
                <c:pt idx="128203" formatCode="0.00E+00">
                  <c:v>1.9017800000000001E-3</c:v>
                </c:pt>
                <c:pt idx="128204" formatCode="0.00E+00">
                  <c:v>1.94348E-3</c:v>
                </c:pt>
                <c:pt idx="128205" formatCode="0.00E+00">
                  <c:v>1.9857199999999998E-3</c:v>
                </c:pt>
                <c:pt idx="128206" formatCode="0.00E+00">
                  <c:v>2.0285500000000001E-3</c:v>
                </c:pt>
                <c:pt idx="128207" formatCode="0.00E+00">
                  <c:v>2.0720000000000001E-3</c:v>
                </c:pt>
                <c:pt idx="128208" formatCode="0.00E+00">
                  <c:v>2.1160699999999998E-3</c:v>
                </c:pt>
                <c:pt idx="128209" formatCode="0.00E+00">
                  <c:v>2.1605600000000002E-3</c:v>
                </c:pt>
                <c:pt idx="128210" formatCode="0.00E+00">
                  <c:v>2.20528E-3</c:v>
                </c:pt>
                <c:pt idx="128211" formatCode="0.00E+00">
                  <c:v>2.2501700000000001E-3</c:v>
                </c:pt>
                <c:pt idx="128212" formatCode="0.00E+00">
                  <c:v>2.29518E-3</c:v>
                </c:pt>
                <c:pt idx="128213" formatCode="0.00E+00">
                  <c:v>2.3402499999999999E-3</c:v>
                </c:pt>
                <c:pt idx="128214" formatCode="0.00E+00">
                  <c:v>2.3853099999999999E-3</c:v>
                </c:pt>
                <c:pt idx="128215" formatCode="0.00E+00">
                  <c:v>2.4303100000000002E-3</c:v>
                </c:pt>
                <c:pt idx="128216" formatCode="0.00E+00">
                  <c:v>2.4751700000000001E-3</c:v>
                </c:pt>
                <c:pt idx="128217" formatCode="0.00E+00">
                  <c:v>2.5198400000000002E-3</c:v>
                </c:pt>
                <c:pt idx="128218" formatCode="0.00E+00">
                  <c:v>2.5642600000000001E-3</c:v>
                </c:pt>
                <c:pt idx="128219" formatCode="0.00E+00">
                  <c:v>2.60837E-3</c:v>
                </c:pt>
                <c:pt idx="128220" formatCode="0.00E+00">
                  <c:v>2.6520699999999999E-3</c:v>
                </c:pt>
                <c:pt idx="128221" formatCode="0.00E+00">
                  <c:v>2.6953099999999998E-3</c:v>
                </c:pt>
                <c:pt idx="128222" formatCode="0.00E+00">
                  <c:v>2.7380099999999999E-3</c:v>
                </c:pt>
                <c:pt idx="128223" formatCode="0.00E+00">
                  <c:v>2.7801200000000001E-3</c:v>
                </c:pt>
                <c:pt idx="128224" formatCode="0.00E+00">
                  <c:v>2.8215900000000001E-3</c:v>
                </c:pt>
                <c:pt idx="128225" formatCode="0.00E+00">
                  <c:v>2.86236E-3</c:v>
                </c:pt>
                <c:pt idx="128226" formatCode="0.00E+00">
                  <c:v>2.9023899999999999E-3</c:v>
                </c:pt>
                <c:pt idx="128227" formatCode="0.00E+00">
                  <c:v>2.9416500000000001E-3</c:v>
                </c:pt>
                <c:pt idx="128228" formatCode="0.00E+00">
                  <c:v>2.98015E-3</c:v>
                </c:pt>
                <c:pt idx="128229" formatCode="0.00E+00">
                  <c:v>3.0178599999999998E-3</c:v>
                </c:pt>
                <c:pt idx="128230" formatCode="0.00E+00">
                  <c:v>3.0547199999999999E-3</c:v>
                </c:pt>
                <c:pt idx="128231" formatCode="0.00E+00">
                  <c:v>3.0906699999999998E-3</c:v>
                </c:pt>
                <c:pt idx="128232" formatCode="0.00E+00">
                  <c:v>3.1256399999999998E-3</c:v>
                </c:pt>
                <c:pt idx="128233" formatCode="0.00E+00">
                  <c:v>3.1595999999999998E-3</c:v>
                </c:pt>
                <c:pt idx="128234" formatCode="0.00E+00">
                  <c:v>3.1925299999999998E-3</c:v>
                </c:pt>
                <c:pt idx="128235" formatCode="0.00E+00">
                  <c:v>3.2243699999999998E-3</c:v>
                </c:pt>
                <c:pt idx="128236" formatCode="0.00E+00">
                  <c:v>3.2550399999999998E-3</c:v>
                </c:pt>
                <c:pt idx="128237" formatCode="0.00E+00">
                  <c:v>3.2844900000000002E-3</c:v>
                </c:pt>
                <c:pt idx="128238" formatCode="0.00E+00">
                  <c:v>3.3126700000000002E-3</c:v>
                </c:pt>
                <c:pt idx="128239" formatCode="0.00E+00">
                  <c:v>3.3395400000000002E-3</c:v>
                </c:pt>
                <c:pt idx="128240" formatCode="0.00E+00">
                  <c:v>3.3650500000000001E-3</c:v>
                </c:pt>
                <c:pt idx="128241" formatCode="0.00E+00">
                  <c:v>3.3891400000000001E-3</c:v>
                </c:pt>
                <c:pt idx="128242" formatCode="0.00E+00">
                  <c:v>3.4117499999999999E-3</c:v>
                </c:pt>
                <c:pt idx="128243" formatCode="0.00E+00">
                  <c:v>3.4328399999999999E-3</c:v>
                </c:pt>
                <c:pt idx="128244" formatCode="0.00E+00">
                  <c:v>3.4524199999999999E-3</c:v>
                </c:pt>
                <c:pt idx="128245" formatCode="0.00E+00">
                  <c:v>3.4704499999999999E-3</c:v>
                </c:pt>
                <c:pt idx="128246" formatCode="0.00E+00">
                  <c:v>3.48686E-3</c:v>
                </c:pt>
                <c:pt idx="128247" formatCode="0.00E+00">
                  <c:v>3.5016000000000001E-3</c:v>
                </c:pt>
                <c:pt idx="128248" formatCode="0.00E+00">
                  <c:v>3.5146600000000002E-3</c:v>
                </c:pt>
                <c:pt idx="128249" formatCode="0.00E+00">
                  <c:v>3.5260600000000001E-3</c:v>
                </c:pt>
                <c:pt idx="128250" formatCode="0.00E+00">
                  <c:v>3.5358099999999999E-3</c:v>
                </c:pt>
                <c:pt idx="128251" formatCode="0.00E+00">
                  <c:v>3.5438700000000002E-3</c:v>
                </c:pt>
                <c:pt idx="128252" formatCode="0.00E+00">
                  <c:v>3.5501999999999999E-3</c:v>
                </c:pt>
                <c:pt idx="128253" formatCode="0.00E+00">
                  <c:v>3.5547899999999999E-3</c:v>
                </c:pt>
                <c:pt idx="128254" formatCode="0.00E+00">
                  <c:v>3.5576100000000001E-3</c:v>
                </c:pt>
                <c:pt idx="128255" formatCode="0.00E+00">
                  <c:v>3.5586200000000002E-3</c:v>
                </c:pt>
                <c:pt idx="128256" formatCode="0.00E+00">
                  <c:v>3.5577999999999999E-3</c:v>
                </c:pt>
                <c:pt idx="128257" formatCode="0.00E+00">
                  <c:v>3.55514E-3</c:v>
                </c:pt>
                <c:pt idx="128258" formatCode="0.00E+00">
                  <c:v>3.5506100000000001E-3</c:v>
                </c:pt>
                <c:pt idx="128259" formatCode="0.00E+00">
                  <c:v>3.54419E-3</c:v>
                </c:pt>
                <c:pt idx="128260" formatCode="0.00E+00">
                  <c:v>3.5358799999999999E-3</c:v>
                </c:pt>
                <c:pt idx="128261" formatCode="0.00E+00">
                  <c:v>3.52571E-3</c:v>
                </c:pt>
                <c:pt idx="128262" formatCode="0.00E+00">
                  <c:v>3.5136799999999999E-3</c:v>
                </c:pt>
                <c:pt idx="128263" formatCode="0.00E+00">
                  <c:v>3.4998099999999999E-3</c:v>
                </c:pt>
                <c:pt idx="128264" formatCode="0.00E+00">
                  <c:v>3.4841199999999998E-3</c:v>
                </c:pt>
                <c:pt idx="128265" formatCode="0.00E+00">
                  <c:v>3.4666100000000002E-3</c:v>
                </c:pt>
                <c:pt idx="128266" formatCode="0.00E+00">
                  <c:v>3.4473099999999999E-3</c:v>
                </c:pt>
                <c:pt idx="128267" formatCode="0.00E+00">
                  <c:v>3.4262400000000001E-3</c:v>
                </c:pt>
                <c:pt idx="128268" formatCode="0.00E+00">
                  <c:v>3.4034600000000001E-3</c:v>
                </c:pt>
                <c:pt idx="128269" formatCode="0.00E+00">
                  <c:v>3.3789499999999999E-3</c:v>
                </c:pt>
                <c:pt idx="128270" formatCode="0.00E+00">
                  <c:v>3.35272E-3</c:v>
                </c:pt>
                <c:pt idx="128271" formatCode="0.00E+00">
                  <c:v>3.3247799999999998E-3</c:v>
                </c:pt>
                <c:pt idx="128272" formatCode="0.00E+00">
                  <c:v>3.29518E-3</c:v>
                </c:pt>
                <c:pt idx="128273" formatCode="0.00E+00">
                  <c:v>3.2639700000000002E-3</c:v>
                </c:pt>
                <c:pt idx="128274" formatCode="0.00E+00">
                  <c:v>3.2311900000000001E-3</c:v>
                </c:pt>
                <c:pt idx="128275" formatCode="0.00E+00">
                  <c:v>3.1968700000000001E-3</c:v>
                </c:pt>
                <c:pt idx="128276" formatCode="0.00E+00">
                  <c:v>3.1610599999999998E-3</c:v>
                </c:pt>
                <c:pt idx="128277" formatCode="0.00E+00">
                  <c:v>3.1238199999999998E-3</c:v>
                </c:pt>
                <c:pt idx="128278" formatCode="0.00E+00">
                  <c:v>3.08523E-3</c:v>
                </c:pt>
                <c:pt idx="128279" formatCode="0.00E+00">
                  <c:v>3.0453500000000001E-3</c:v>
                </c:pt>
                <c:pt idx="128280" formatCode="0.00E+00">
                  <c:v>3.0042300000000001E-3</c:v>
                </c:pt>
                <c:pt idx="128281" formatCode="0.00E+00">
                  <c:v>2.9618700000000001E-3</c:v>
                </c:pt>
                <c:pt idx="128282" formatCode="0.00E+00">
                  <c:v>2.9183199999999999E-3</c:v>
                </c:pt>
                <c:pt idx="128283" formatCode="0.00E+00">
                  <c:v>2.8736299999999998E-3</c:v>
                </c:pt>
                <c:pt idx="128284" formatCode="0.00E+00">
                  <c:v>2.8278800000000001E-3</c:v>
                </c:pt>
                <c:pt idx="128285" formatCode="0.00E+00">
                  <c:v>2.7810999999999999E-3</c:v>
                </c:pt>
                <c:pt idx="128286" formatCode="0.00E+00">
                  <c:v>2.73332E-3</c:v>
                </c:pt>
                <c:pt idx="128287" formatCode="0.00E+00">
                  <c:v>2.6845800000000002E-3</c:v>
                </c:pt>
                <c:pt idx="128288" formatCode="0.00E+00">
                  <c:v>2.6349400000000001E-3</c:v>
                </c:pt>
                <c:pt idx="128289" formatCode="0.00E+00">
                  <c:v>2.5844599999999998E-3</c:v>
                </c:pt>
                <c:pt idx="128290" formatCode="0.00E+00">
                  <c:v>2.5332000000000002E-3</c:v>
                </c:pt>
                <c:pt idx="128291" formatCode="0.00E+00">
                  <c:v>2.4811999999999998E-3</c:v>
                </c:pt>
                <c:pt idx="128292" formatCode="0.00E+00">
                  <c:v>2.42851E-3</c:v>
                </c:pt>
                <c:pt idx="128293" formatCode="0.00E+00">
                  <c:v>2.3752000000000001E-3</c:v>
                </c:pt>
                <c:pt idx="128294" formatCode="0.00E+00">
                  <c:v>2.3213499999999998E-3</c:v>
                </c:pt>
                <c:pt idx="128295" formatCode="0.00E+00">
                  <c:v>2.2670400000000001E-3</c:v>
                </c:pt>
                <c:pt idx="128296" formatCode="0.00E+00">
                  <c:v>2.2123199999999998E-3</c:v>
                </c:pt>
                <c:pt idx="128297" formatCode="0.00E+00">
                  <c:v>2.1572499999999999E-3</c:v>
                </c:pt>
                <c:pt idx="128298" formatCode="0.00E+00">
                  <c:v>2.1018999999999999E-3</c:v>
                </c:pt>
                <c:pt idx="128299" formatCode="0.00E+00">
                  <c:v>2.0463500000000002E-3</c:v>
                </c:pt>
                <c:pt idx="128300" formatCode="0.00E+00">
                  <c:v>1.99066E-3</c:v>
                </c:pt>
                <c:pt idx="128301" formatCode="0.00E+00">
                  <c:v>1.93487E-3</c:v>
                </c:pt>
                <c:pt idx="128302" formatCode="0.00E+00">
                  <c:v>1.8790199999999999E-3</c:v>
                </c:pt>
                <c:pt idx="128303" formatCode="0.00E+00">
                  <c:v>1.82317E-3</c:v>
                </c:pt>
                <c:pt idx="128304" formatCode="0.00E+00">
                  <c:v>1.76739E-3</c:v>
                </c:pt>
                <c:pt idx="128305" formatCode="0.00E+00">
                  <c:v>1.7117300000000001E-3</c:v>
                </c:pt>
                <c:pt idx="128306" formatCode="0.00E+00">
                  <c:v>1.6562300000000001E-3</c:v>
                </c:pt>
                <c:pt idx="128307" formatCode="0.00E+00">
                  <c:v>1.6009399999999999E-3</c:v>
                </c:pt>
                <c:pt idx="128308" formatCode="0.00E+00">
                  <c:v>1.5458900000000001E-3</c:v>
                </c:pt>
                <c:pt idx="128309" formatCode="0.00E+00">
                  <c:v>1.49113E-3</c:v>
                </c:pt>
                <c:pt idx="128310" formatCode="0.00E+00">
                  <c:v>1.43673E-3</c:v>
                </c:pt>
                <c:pt idx="128311" formatCode="0.00E+00">
                  <c:v>1.38273E-3</c:v>
                </c:pt>
                <c:pt idx="128312" formatCode="0.00E+00">
                  <c:v>1.3292200000000001E-3</c:v>
                </c:pt>
                <c:pt idx="128313" formatCode="0.00E+00">
                  <c:v>1.2762299999999999E-3</c:v>
                </c:pt>
                <c:pt idx="128314" formatCode="0.00E+00">
                  <c:v>1.2237999999999999E-3</c:v>
                </c:pt>
                <c:pt idx="128315" formatCode="0.00E+00">
                  <c:v>1.17198E-3</c:v>
                </c:pt>
                <c:pt idx="128316" formatCode="0.00E+00">
                  <c:v>1.1208100000000001E-3</c:v>
                </c:pt>
                <c:pt idx="128317" formatCode="0.00E+00">
                  <c:v>1.07037E-3</c:v>
                </c:pt>
                <c:pt idx="128318" formatCode="0.00E+00">
                  <c:v>1.02071E-3</c:v>
                </c:pt>
                <c:pt idx="128319" formatCode="0.00E+00">
                  <c:v>9.71849E-4</c:v>
                </c:pt>
                <c:pt idx="128320" formatCode="0.00E+00">
                  <c:v>9.2378299999999996E-4</c:v>
                </c:pt>
                <c:pt idx="128321" formatCode="0.00E+00">
                  <c:v>8.7654300000000003E-4</c:v>
                </c:pt>
                <c:pt idx="128322" formatCode="0.00E+00">
                  <c:v>8.3017699999999998E-4</c:v>
                </c:pt>
                <c:pt idx="128323" formatCode="0.00E+00">
                  <c:v>7.8472800000000005E-4</c:v>
                </c:pt>
                <c:pt idx="128324" formatCode="0.00E+00">
                  <c:v>7.4023700000000003E-4</c:v>
                </c:pt>
                <c:pt idx="128325" formatCode="0.00E+00">
                  <c:v>6.9674899999999998E-4</c:v>
                </c:pt>
                <c:pt idx="128326" formatCode="0.00E+00">
                  <c:v>6.5427599999999997E-4</c:v>
                </c:pt>
                <c:pt idx="128327" formatCode="0.00E+00">
                  <c:v>6.1281400000000005E-4</c:v>
                </c:pt>
                <c:pt idx="128328" formatCode="0.00E+00">
                  <c:v>5.7238000000000005E-4</c:v>
                </c:pt>
                <c:pt idx="128329" formatCode="0.00E+00">
                  <c:v>5.3302099999999995E-4</c:v>
                </c:pt>
                <c:pt idx="128330" formatCode="0.00E+00">
                  <c:v>4.9477500000000003E-4</c:v>
                </c:pt>
                <c:pt idx="128331" formatCode="0.00E+00">
                  <c:v>4.5764800000000001E-4</c:v>
                </c:pt>
                <c:pt idx="128332" formatCode="0.00E+00">
                  <c:v>4.2164999999999998E-4</c:v>
                </c:pt>
                <c:pt idx="128333" formatCode="0.00E+00">
                  <c:v>3.8680600000000001E-4</c:v>
                </c:pt>
                <c:pt idx="128334" formatCode="0.00E+00">
                  <c:v>3.5313400000000001E-4</c:v>
                </c:pt>
                <c:pt idx="128335" formatCode="0.00E+00">
                  <c:v>3.20635E-4</c:v>
                </c:pt>
                <c:pt idx="128336" formatCode="0.00E+00">
                  <c:v>2.8929999999999998E-4</c:v>
                </c:pt>
                <c:pt idx="128337" formatCode="0.00E+00">
                  <c:v>2.5911400000000001E-4</c:v>
                </c:pt>
                <c:pt idx="128338" formatCode="0.00E+00">
                  <c:v>2.30075E-4</c:v>
                </c:pt>
                <c:pt idx="128339" formatCode="0.00E+00">
                  <c:v>2.02196E-4</c:v>
                </c:pt>
                <c:pt idx="128340" formatCode="0.00E+00">
                  <c:v>1.7548600000000001E-4</c:v>
                </c:pt>
                <c:pt idx="128341" formatCode="0.00E+00">
                  <c:v>1.49939E-4</c:v>
                </c:pt>
                <c:pt idx="128342" formatCode="0.00E+00">
                  <c:v>1.2554600000000001E-4</c:v>
                </c:pt>
                <c:pt idx="128343" formatCode="0.00E+00">
                  <c:v>1.0230699999999999E-4</c:v>
                </c:pt>
                <c:pt idx="128344" formatCode="0.00E+00">
                  <c:v>8.0221899999999998E-5</c:v>
                </c:pt>
                <c:pt idx="128345" formatCode="0.00E+00">
                  <c:v>5.9291900000000001E-5</c:v>
                </c:pt>
                <c:pt idx="128346" formatCode="0.00E+00">
                  <c:v>3.9514700000000003E-5</c:v>
                </c:pt>
                <c:pt idx="128347" formatCode="0.00E+00">
                  <c:v>2.0881800000000001E-5</c:v>
                </c:pt>
                <c:pt idx="128348" formatCode="0.00E+00">
                  <c:v>3.3805300000000001E-6</c:v>
                </c:pt>
                <c:pt idx="128349" formatCode="0.00E+00">
                  <c:v>-1.30059E-5</c:v>
                </c:pt>
                <c:pt idx="128350" formatCode="0.00E+00">
                  <c:v>-2.8302000000000001E-5</c:v>
                </c:pt>
                <c:pt idx="128351" formatCode="0.00E+00">
                  <c:v>-4.2536000000000001E-5</c:v>
                </c:pt>
                <c:pt idx="128352" formatCode="0.00E+00">
                  <c:v>-5.57316E-5</c:v>
                </c:pt>
                <c:pt idx="128353" formatCode="0.00E+00">
                  <c:v>-6.7914800000000002E-5</c:v>
                </c:pt>
                <c:pt idx="128354" formatCode="0.00E+00">
                  <c:v>-7.9114800000000004E-5</c:v>
                </c:pt>
                <c:pt idx="128355" formatCode="0.00E+00">
                  <c:v>-8.9351200000000006E-5</c:v>
                </c:pt>
                <c:pt idx="128356" formatCode="0.00E+00">
                  <c:v>-9.8635799999999995E-5</c:v>
                </c:pt>
                <c:pt idx="128357" formatCode="0.00E+00">
                  <c:v>-1.0698500000000001E-4</c:v>
                </c:pt>
                <c:pt idx="128358" formatCode="0.00E+00">
                  <c:v>-1.14425E-4</c:v>
                </c:pt>
                <c:pt idx="128359" formatCode="0.00E+00">
                  <c:v>-1.20988E-4</c:v>
                </c:pt>
                <c:pt idx="128360" formatCode="0.00E+00">
                  <c:v>-1.26709E-4</c:v>
                </c:pt>
                <c:pt idx="128361" formatCode="0.00E+00">
                  <c:v>-1.3161999999999999E-4</c:v>
                </c:pt>
                <c:pt idx="128362" formatCode="0.00E+00">
                  <c:v>-1.35749E-4</c:v>
                </c:pt>
                <c:pt idx="128363" formatCode="0.00E+00">
                  <c:v>-1.3912700000000001E-4</c:v>
                </c:pt>
                <c:pt idx="128364" formatCode="0.00E+00">
                  <c:v>-1.4179700000000001E-4</c:v>
                </c:pt>
                <c:pt idx="128365" formatCode="0.00E+00">
                  <c:v>-1.4379900000000001E-4</c:v>
                </c:pt>
                <c:pt idx="128366" formatCode="0.00E+00">
                  <c:v>-1.4516299999999999E-4</c:v>
                </c:pt>
                <c:pt idx="128367" formatCode="0.00E+00">
                  <c:v>-1.4591800000000001E-4</c:v>
                </c:pt>
                <c:pt idx="128368" formatCode="0.00E+00">
                  <c:v>-1.46102E-4</c:v>
                </c:pt>
                <c:pt idx="128369" formatCode="0.00E+00">
                  <c:v>-1.4575300000000001E-4</c:v>
                </c:pt>
                <c:pt idx="128370" formatCode="0.00E+00">
                  <c:v>-1.44919E-4</c:v>
                </c:pt>
                <c:pt idx="128371" formatCode="0.00E+00">
                  <c:v>-1.4364400000000001E-4</c:v>
                </c:pt>
                <c:pt idx="128372" formatCode="0.00E+00">
                  <c:v>-1.4196099999999999E-4</c:v>
                </c:pt>
                <c:pt idx="128373" formatCode="0.00E+00">
                  <c:v>-1.3990399999999999E-4</c:v>
                </c:pt>
                <c:pt idx="128374" formatCode="0.00E+00">
                  <c:v>-1.3751400000000001E-4</c:v>
                </c:pt>
                <c:pt idx="128375" formatCode="0.00E+00">
                  <c:v>-1.3482300000000001E-4</c:v>
                </c:pt>
                <c:pt idx="128376" formatCode="0.00E+00">
                  <c:v>-1.3186299999999999E-4</c:v>
                </c:pt>
                <c:pt idx="128377" formatCode="0.00E+00">
                  <c:v>-1.28684E-4</c:v>
                </c:pt>
                <c:pt idx="128378" formatCode="0.00E+00">
                  <c:v>-1.25337E-4</c:v>
                </c:pt>
                <c:pt idx="128379" formatCode="0.00E+00">
                  <c:v>-1.2184999999999999E-4</c:v>
                </c:pt>
                <c:pt idx="128380" formatCode="0.00E+00">
                  <c:v>-1.1825E-4</c:v>
                </c:pt>
                <c:pt idx="128381" formatCode="0.00E+00">
                  <c:v>-1.1457500000000001E-4</c:v>
                </c:pt>
                <c:pt idx="128382" formatCode="0.00E+00">
                  <c:v>-1.1086000000000001E-4</c:v>
                </c:pt>
                <c:pt idx="128383" formatCode="0.00E+00">
                  <c:v>-1.07136E-4</c:v>
                </c:pt>
                <c:pt idx="128384" formatCode="0.00E+00">
                  <c:v>-1.0343100000000001E-4</c:v>
                </c:pt>
                <c:pt idx="128385" formatCode="0.00E+00">
                  <c:v>-9.9772599999999994E-5</c:v>
                </c:pt>
                <c:pt idx="128386" formatCode="0.00E+00">
                  <c:v>-9.6190499999999993E-5</c:v>
                </c:pt>
                <c:pt idx="128387" formatCode="0.00E+00">
                  <c:v>-9.2719699999999999E-5</c:v>
                </c:pt>
                <c:pt idx="128388" formatCode="0.00E+00">
                  <c:v>-8.9392499999999995E-5</c:v>
                </c:pt>
                <c:pt idx="128389" formatCode="0.00E+00">
                  <c:v>-8.6232900000000006E-5</c:v>
                </c:pt>
                <c:pt idx="128390" formatCode="0.00E+00">
                  <c:v>-8.32633E-5</c:v>
                </c:pt>
                <c:pt idx="128391" formatCode="0.00E+00">
                  <c:v>-8.0508399999999996E-5</c:v>
                </c:pt>
                <c:pt idx="128392" formatCode="0.00E+00">
                  <c:v>-7.79915E-5</c:v>
                </c:pt>
                <c:pt idx="128393" formatCode="0.00E+00">
                  <c:v>-7.5731199999999998E-5</c:v>
                </c:pt>
                <c:pt idx="128394" formatCode="0.00E+00">
                  <c:v>-7.3746399999999996E-5</c:v>
                </c:pt>
                <c:pt idx="128395" formatCode="0.00E+00">
                  <c:v>-7.2059599999999997E-5</c:v>
                </c:pt>
                <c:pt idx="128396" formatCode="0.00E+00">
                  <c:v>-7.0692799999999995E-5</c:v>
                </c:pt>
                <c:pt idx="128397" formatCode="0.00E+00">
                  <c:v>-6.9666799999999995E-5</c:v>
                </c:pt>
                <c:pt idx="128398" formatCode="0.00E+00">
                  <c:v>-6.9000999999999999E-5</c:v>
                </c:pt>
                <c:pt idx="128399" formatCode="0.00E+00">
                  <c:v>-6.8711E-5</c:v>
                </c:pt>
                <c:pt idx="128400" formatCode="0.00E+00">
                  <c:v>-6.8809199999999998E-5</c:v>
                </c:pt>
                <c:pt idx="128401" formatCode="0.00E+00">
                  <c:v>-6.9309399999999997E-5</c:v>
                </c:pt>
                <c:pt idx="128402" formatCode="0.00E+00">
                  <c:v>-7.0228999999999995E-5</c:v>
                </c:pt>
                <c:pt idx="128403" formatCode="0.00E+00">
                  <c:v>-7.1587699999999999E-5</c:v>
                </c:pt>
                <c:pt idx="128404" formatCode="0.00E+00">
                  <c:v>-7.3404299999999998E-5</c:v>
                </c:pt>
                <c:pt idx="128405" formatCode="0.00E+00">
                  <c:v>-7.5688500000000006E-5</c:v>
                </c:pt>
                <c:pt idx="128406" formatCode="0.00E+00">
                  <c:v>-7.8439800000000001E-5</c:v>
                </c:pt>
                <c:pt idx="128407" formatCode="0.00E+00">
                  <c:v>-8.1660099999999994E-5</c:v>
                </c:pt>
                <c:pt idx="128408" formatCode="0.00E+00">
                  <c:v>-8.5356699999999995E-5</c:v>
                </c:pt>
                <c:pt idx="128409" formatCode="0.00E+00">
                  <c:v>-8.95338E-5</c:v>
                </c:pt>
                <c:pt idx="128410" formatCode="0.00E+00">
                  <c:v>-9.4188600000000001E-5</c:v>
                </c:pt>
                <c:pt idx="128411" formatCode="0.00E+00">
                  <c:v>-9.9318800000000002E-5</c:v>
                </c:pt>
                <c:pt idx="128412" formatCode="0.00E+00">
                  <c:v>-1.04925E-4</c:v>
                </c:pt>
                <c:pt idx="128413" formatCode="0.00E+00">
                  <c:v>-1.1100299999999999E-4</c:v>
                </c:pt>
                <c:pt idx="128414" formatCode="0.00E+00">
                  <c:v>-1.1754799999999999E-4</c:v>
                </c:pt>
                <c:pt idx="128415" formatCode="0.00E+00">
                  <c:v>-1.24552E-4</c:v>
                </c:pt>
                <c:pt idx="128416" formatCode="0.00E+00">
                  <c:v>-1.3200500000000001E-4</c:v>
                </c:pt>
                <c:pt idx="128417" formatCode="0.00E+00">
                  <c:v>-1.39899E-4</c:v>
                </c:pt>
                <c:pt idx="128418" formatCode="0.00E+00">
                  <c:v>-1.48221E-4</c:v>
                </c:pt>
                <c:pt idx="128419" formatCode="0.00E+00">
                  <c:v>-1.56959E-4</c:v>
                </c:pt>
                <c:pt idx="128420" formatCode="0.00E+00">
                  <c:v>-1.6610400000000001E-4</c:v>
                </c:pt>
                <c:pt idx="128421" formatCode="0.00E+00">
                  <c:v>-1.7564100000000001E-4</c:v>
                </c:pt>
                <c:pt idx="128422" formatCode="0.00E+00">
                  <c:v>-1.8555199999999999E-4</c:v>
                </c:pt>
                <c:pt idx="128423" formatCode="0.00E+00">
                  <c:v>-1.9581700000000001E-4</c:v>
                </c:pt>
                <c:pt idx="128424" formatCode="0.00E+00">
                  <c:v>-2.0641600000000001E-4</c:v>
                </c:pt>
                <c:pt idx="128425" formatCode="0.00E+00">
                  <c:v>-2.17328E-4</c:v>
                </c:pt>
                <c:pt idx="128426" formatCode="0.00E+00">
                  <c:v>-2.2853000000000001E-4</c:v>
                </c:pt>
                <c:pt idx="128427" formatCode="0.00E+00">
                  <c:v>-2.39996E-4</c:v>
                </c:pt>
                <c:pt idx="128428" formatCode="0.00E+00">
                  <c:v>-2.5170299999999999E-4</c:v>
                </c:pt>
                <c:pt idx="128429" formatCode="0.00E+00">
                  <c:v>-2.6362599999999999E-4</c:v>
                </c:pt>
                <c:pt idx="128430" formatCode="0.00E+00">
                  <c:v>-2.75739E-4</c:v>
                </c:pt>
                <c:pt idx="128431" formatCode="0.00E+00">
                  <c:v>-2.88013E-4</c:v>
                </c:pt>
                <c:pt idx="128432" formatCode="0.00E+00">
                  <c:v>-3.0041900000000001E-4</c:v>
                </c:pt>
                <c:pt idx="128433" formatCode="0.00E+00">
                  <c:v>-3.1292800000000002E-4</c:v>
                </c:pt>
                <c:pt idx="128434" formatCode="0.00E+00">
                  <c:v>-3.25507E-4</c:v>
                </c:pt>
                <c:pt idx="128435" formatCode="0.00E+00">
                  <c:v>-3.3812600000000001E-4</c:v>
                </c:pt>
                <c:pt idx="128436" formatCode="0.00E+00">
                  <c:v>-3.50751E-4</c:v>
                </c:pt>
                <c:pt idx="128437" formatCode="0.00E+00">
                  <c:v>-3.63352E-4</c:v>
                </c:pt>
                <c:pt idx="128438" formatCode="0.00E+00">
                  <c:v>-3.7589699999999998E-4</c:v>
                </c:pt>
                <c:pt idx="128439" formatCode="0.00E+00">
                  <c:v>-3.8835399999999999E-4</c:v>
                </c:pt>
                <c:pt idx="128440" formatCode="0.00E+00">
                  <c:v>-4.0068900000000003E-4</c:v>
                </c:pt>
                <c:pt idx="128441" formatCode="0.00E+00">
                  <c:v>-4.1287099999999998E-4</c:v>
                </c:pt>
                <c:pt idx="128442" formatCode="0.00E+00">
                  <c:v>-4.2486500000000002E-4</c:v>
                </c:pt>
                <c:pt idx="128443" formatCode="0.00E+00">
                  <c:v>-4.3663799999999999E-4</c:v>
                </c:pt>
                <c:pt idx="128444" formatCode="0.00E+00">
                  <c:v>-4.4815700000000003E-4</c:v>
                </c:pt>
                <c:pt idx="128445" formatCode="0.00E+00">
                  <c:v>-4.5939E-4</c:v>
                </c:pt>
                <c:pt idx="128446" formatCode="0.00E+00">
                  <c:v>-4.7030299999999999E-4</c:v>
                </c:pt>
                <c:pt idx="128447" formatCode="0.00E+00">
                  <c:v>-4.8086599999999999E-4</c:v>
                </c:pt>
                <c:pt idx="128448" formatCode="0.00E+00">
                  <c:v>-4.9104499999999996E-4</c:v>
                </c:pt>
                <c:pt idx="128449" formatCode="0.00E+00">
                  <c:v>-5.0080800000000005E-4</c:v>
                </c:pt>
                <c:pt idx="128450" formatCode="0.00E+00">
                  <c:v>-5.1012300000000002E-4</c:v>
                </c:pt>
                <c:pt idx="128451" formatCode="0.00E+00">
                  <c:v>-5.1896600000000005E-4</c:v>
                </c:pt>
                <c:pt idx="128452" formatCode="0.00E+00">
                  <c:v>-5.2731399999999997E-4</c:v>
                </c:pt>
                <c:pt idx="128453" formatCode="0.00E+00">
                  <c:v>-5.3514299999999997E-4</c:v>
                </c:pt>
                <c:pt idx="128454" formatCode="0.00E+00">
                  <c:v>-5.4242699999999995E-4</c:v>
                </c:pt>
                <c:pt idx="128455" formatCode="0.00E+00">
                  <c:v>-5.4914000000000004E-4</c:v>
                </c:pt>
                <c:pt idx="128456" formatCode="0.00E+00">
                  <c:v>-5.5525599999999996E-4</c:v>
                </c:pt>
                <c:pt idx="128457" formatCode="0.00E+00">
                  <c:v>-5.6075199999999997E-4</c:v>
                </c:pt>
                <c:pt idx="128458" formatCode="0.00E+00">
                  <c:v>-5.6560400000000004E-4</c:v>
                </c:pt>
                <c:pt idx="128459" formatCode="0.00E+00">
                  <c:v>-5.6979000000000003E-4</c:v>
                </c:pt>
                <c:pt idx="128460" formatCode="0.00E+00">
                  <c:v>-5.7328800000000003E-4</c:v>
                </c:pt>
                <c:pt idx="128461" formatCode="0.00E+00">
                  <c:v>-5.7607800000000005E-4</c:v>
                </c:pt>
                <c:pt idx="128462" formatCode="0.00E+00">
                  <c:v>-5.7814100000000001E-4</c:v>
                </c:pt>
                <c:pt idx="128463" formatCode="0.00E+00">
                  <c:v>-5.7945800000000003E-4</c:v>
                </c:pt>
                <c:pt idx="128464" formatCode="0.00E+00">
                  <c:v>-5.8001299999999999E-4</c:v>
                </c:pt>
                <c:pt idx="128465" formatCode="0.00E+00">
                  <c:v>-5.7978999999999995E-4</c:v>
                </c:pt>
                <c:pt idx="128466" formatCode="0.00E+00">
                  <c:v>-5.7877299999999998E-4</c:v>
                </c:pt>
                <c:pt idx="128467" formatCode="0.00E+00">
                  <c:v>-5.7695100000000003E-4</c:v>
                </c:pt>
                <c:pt idx="128468" formatCode="0.00E+00">
                  <c:v>-5.7430999999999997E-4</c:v>
                </c:pt>
                <c:pt idx="128469" formatCode="0.00E+00">
                  <c:v>-5.7084099999999999E-4</c:v>
                </c:pt>
                <c:pt idx="128470" formatCode="0.00E+00">
                  <c:v>-5.6653400000000005E-4</c:v>
                </c:pt>
                <c:pt idx="128471" formatCode="0.00E+00">
                  <c:v>-5.6138E-4</c:v>
                </c:pt>
                <c:pt idx="128472" formatCode="0.00E+00">
                  <c:v>-5.5537499999999999E-4</c:v>
                </c:pt>
                <c:pt idx="128473" formatCode="0.00E+00">
                  <c:v>-5.4851300000000004E-4</c:v>
                </c:pt>
                <c:pt idx="128474" formatCode="0.00E+00">
                  <c:v>-5.4078899999999996E-4</c:v>
                </c:pt>
                <c:pt idx="128475" formatCode="0.00E+00">
                  <c:v>-5.3220299999999997E-4</c:v>
                </c:pt>
                <c:pt idx="128476" formatCode="0.00E+00">
                  <c:v>-5.2275300000000004E-4</c:v>
                </c:pt>
                <c:pt idx="128477" formatCode="0.00E+00">
                  <c:v>-5.1244099999999998E-4</c:v>
                </c:pt>
                <c:pt idx="128478" formatCode="0.00E+00">
                  <c:v>-5.0126900000000004E-4</c:v>
                </c:pt>
                <c:pt idx="128479" formatCode="0.00E+00">
                  <c:v>-4.8924000000000005E-4</c:v>
                </c:pt>
                <c:pt idx="128480" formatCode="0.00E+00">
                  <c:v>-4.7636100000000002E-4</c:v>
                </c:pt>
                <c:pt idx="128481" formatCode="0.00E+00">
                  <c:v>-4.6263800000000002E-4</c:v>
                </c:pt>
                <c:pt idx="128482" formatCode="0.00E+00">
                  <c:v>-4.4808000000000001E-4</c:v>
                </c:pt>
                <c:pt idx="128483" formatCode="0.00E+00">
                  <c:v>-4.3269599999999999E-4</c:v>
                </c:pt>
                <c:pt idx="128484" formatCode="0.00E+00">
                  <c:v>-4.1649800000000001E-4</c:v>
                </c:pt>
                <c:pt idx="128485" formatCode="0.00E+00">
                  <c:v>-3.9949899999999999E-4</c:v>
                </c:pt>
                <c:pt idx="128486" formatCode="0.00E+00">
                  <c:v>-3.81713E-4</c:v>
                </c:pt>
                <c:pt idx="128487" formatCode="0.00E+00">
                  <c:v>-3.6315700000000002E-4</c:v>
                </c:pt>
                <c:pt idx="128488" formatCode="0.00E+00">
                  <c:v>-3.4384699999999999E-4</c:v>
                </c:pt>
                <c:pt idx="128489" formatCode="0.00E+00">
                  <c:v>-3.23803E-4</c:v>
                </c:pt>
                <c:pt idx="128490" formatCode="0.00E+00">
                  <c:v>-3.0304300000000002E-4</c:v>
                </c:pt>
                <c:pt idx="128491" formatCode="0.00E+00">
                  <c:v>-2.8159000000000002E-4</c:v>
                </c:pt>
                <c:pt idx="128492" formatCode="0.00E+00">
                  <c:v>-2.5946699999999999E-4</c:v>
                </c:pt>
                <c:pt idx="128493" formatCode="0.00E+00">
                  <c:v>-2.3669699999999999E-4</c:v>
                </c:pt>
                <c:pt idx="128494" formatCode="0.00E+00">
                  <c:v>-2.1330500000000001E-4</c:v>
                </c:pt>
                <c:pt idx="128495" formatCode="0.00E+00">
                  <c:v>-1.8932000000000001E-4</c:v>
                </c:pt>
                <c:pt idx="128496" formatCode="0.00E+00">
                  <c:v>-1.6476699999999999E-4</c:v>
                </c:pt>
                <c:pt idx="128497" formatCode="0.00E+00">
                  <c:v>-1.3967600000000001E-4</c:v>
                </c:pt>
                <c:pt idx="128498" formatCode="0.00E+00">
                  <c:v>-1.14077E-4</c:v>
                </c:pt>
                <c:pt idx="128499" formatCode="0.00E+00">
                  <c:v>-8.8001099999999993E-5</c:v>
                </c:pt>
                <c:pt idx="128500" formatCode="0.00E+00">
                  <c:v>-6.1480400000000002E-5</c:v>
                </c:pt>
                <c:pt idx="128501" formatCode="0.00E+00">
                  <c:v>-3.4547700000000001E-5</c:v>
                </c:pt>
                <c:pt idx="128502" formatCode="0.00E+00">
                  <c:v>-7.2372099999999998E-6</c:v>
                </c:pt>
                <c:pt idx="128503" formatCode="0.00E+00">
                  <c:v>2.04164E-5</c:v>
                </c:pt>
                <c:pt idx="128504" formatCode="0.00E+00">
                  <c:v>4.8377500000000002E-5</c:v>
                </c:pt>
                <c:pt idx="128505" formatCode="0.00E+00">
                  <c:v>7.6609599999999999E-5</c:v>
                </c:pt>
                <c:pt idx="128506" formatCode="0.00E+00">
                  <c:v>1.0507599999999999E-4</c:v>
                </c:pt>
                <c:pt idx="128507" formatCode="0.00E+00">
                  <c:v>1.33738E-4</c:v>
                </c:pt>
                <c:pt idx="128508" formatCode="0.00E+00">
                  <c:v>1.6255800000000001E-4</c:v>
                </c:pt>
                <c:pt idx="128509" formatCode="0.00E+00">
                  <c:v>1.9149799999999999E-4</c:v>
                </c:pt>
                <c:pt idx="128510" formatCode="0.00E+00">
                  <c:v>2.2051699999999999E-4</c:v>
                </c:pt>
                <c:pt idx="128511" formatCode="0.00E+00">
                  <c:v>2.4957700000000001E-4</c:v>
                </c:pt>
                <c:pt idx="128512" formatCode="0.00E+00">
                  <c:v>2.7863600000000002E-4</c:v>
                </c:pt>
                <c:pt idx="128513" formatCode="0.00E+00">
                  <c:v>3.0765600000000001E-4</c:v>
                </c:pt>
                <c:pt idx="128514" formatCode="0.00E+00">
                  <c:v>3.3659400000000001E-4</c:v>
                </c:pt>
                <c:pt idx="128515" formatCode="0.00E+00">
                  <c:v>3.6541200000000002E-4</c:v>
                </c:pt>
                <c:pt idx="128516" formatCode="0.00E+00">
                  <c:v>3.9406800000000002E-4</c:v>
                </c:pt>
                <c:pt idx="128517" formatCode="0.00E+00">
                  <c:v>4.2252000000000001E-4</c:v>
                </c:pt>
                <c:pt idx="128518" formatCode="0.00E+00">
                  <c:v>4.5072999999999999E-4</c:v>
                </c:pt>
                <c:pt idx="128519" formatCode="0.00E+00">
                  <c:v>4.7865599999999999E-4</c:v>
                </c:pt>
                <c:pt idx="128520" formatCode="0.00E+00">
                  <c:v>5.0625799999999999E-4</c:v>
                </c:pt>
                <c:pt idx="128521" formatCode="0.00E+00">
                  <c:v>5.3349500000000004E-4</c:v>
                </c:pt>
                <c:pt idx="128522" formatCode="0.00E+00">
                  <c:v>5.6032800000000002E-4</c:v>
                </c:pt>
                <c:pt idx="128523" formatCode="0.00E+00">
                  <c:v>5.8671799999999996E-4</c:v>
                </c:pt>
                <c:pt idx="128524" formatCode="0.00E+00">
                  <c:v>6.1262600000000001E-4</c:v>
                </c:pt>
                <c:pt idx="128525" formatCode="0.00E+00">
                  <c:v>6.3801299999999999E-4</c:v>
                </c:pt>
                <c:pt idx="128526" formatCode="0.00E+00">
                  <c:v>6.6284099999999995E-4</c:v>
                </c:pt>
                <c:pt idx="128527" formatCode="0.00E+00">
                  <c:v>6.8707399999999997E-4</c:v>
                </c:pt>
                <c:pt idx="128528" formatCode="0.00E+00">
                  <c:v>7.1067400000000001E-4</c:v>
                </c:pt>
                <c:pt idx="128529" formatCode="0.00E+00">
                  <c:v>7.3360700000000005E-4</c:v>
                </c:pt>
                <c:pt idx="128530" formatCode="0.00E+00">
                  <c:v>7.5583699999999998E-4</c:v>
                </c:pt>
                <c:pt idx="128531" formatCode="0.00E+00">
                  <c:v>7.77329E-4</c:v>
                </c:pt>
                <c:pt idx="128532" formatCode="0.00E+00">
                  <c:v>7.9805200000000005E-4</c:v>
                </c:pt>
                <c:pt idx="128533" formatCode="0.00E+00">
                  <c:v>8.1797300000000005E-4</c:v>
                </c:pt>
                <c:pt idx="128534" formatCode="0.00E+00">
                  <c:v>8.3706000000000004E-4</c:v>
                </c:pt>
                <c:pt idx="128535" formatCode="0.00E+00">
                  <c:v>8.5528500000000001E-4</c:v>
                </c:pt>
                <c:pt idx="128536" formatCode="0.00E+00">
                  <c:v>8.7261700000000001E-4</c:v>
                </c:pt>
                <c:pt idx="128537" formatCode="0.00E+00">
                  <c:v>8.8902999999999996E-4</c:v>
                </c:pt>
                <c:pt idx="128538" formatCode="0.00E+00">
                  <c:v>9.0449699999999998E-4</c:v>
                </c:pt>
                <c:pt idx="128539" formatCode="0.00E+00">
                  <c:v>9.18993E-4</c:v>
                </c:pt>
                <c:pt idx="128540" formatCode="0.00E+00">
                  <c:v>9.3249399999999997E-4</c:v>
                </c:pt>
                <c:pt idx="128541" formatCode="0.00E+00">
                  <c:v>9.4497799999999996E-4</c:v>
                </c:pt>
                <c:pt idx="128542" formatCode="0.00E+00">
                  <c:v>9.5642299999999997E-4</c:v>
                </c:pt>
                <c:pt idx="128543" formatCode="0.00E+00">
                  <c:v>9.6681100000000004E-4</c:v>
                </c:pt>
                <c:pt idx="128544" formatCode="0.00E+00">
                  <c:v>9.7612299999999996E-4</c:v>
                </c:pt>
                <c:pt idx="128545" formatCode="0.00E+00">
                  <c:v>9.8434200000000003E-4</c:v>
                </c:pt>
                <c:pt idx="128546" formatCode="0.00E+00">
                  <c:v>9.91453E-4</c:v>
                </c:pt>
                <c:pt idx="128547" formatCode="0.00E+00">
                  <c:v>9.9744299999999998E-4</c:v>
                </c:pt>
                <c:pt idx="128548" formatCode="0.00E+00">
                  <c:v>1.0023E-3</c:v>
                </c:pt>
                <c:pt idx="128549" formatCode="0.00E+00">
                  <c:v>1.0060100000000001E-3</c:v>
                </c:pt>
                <c:pt idx="128550" formatCode="0.00E+00">
                  <c:v>1.00858E-3</c:v>
                </c:pt>
                <c:pt idx="128551" formatCode="0.00E+00">
                  <c:v>1.0099799999999999E-3</c:v>
                </c:pt>
                <c:pt idx="128552" formatCode="0.00E+00">
                  <c:v>1.01022E-3</c:v>
                </c:pt>
                <c:pt idx="128553" formatCode="0.00E+00">
                  <c:v>1.00928E-3</c:v>
                </c:pt>
                <c:pt idx="128554" formatCode="0.00E+00">
                  <c:v>1.0071800000000001E-3</c:v>
                </c:pt>
                <c:pt idx="128555" formatCode="0.00E+00">
                  <c:v>1.00391E-3</c:v>
                </c:pt>
                <c:pt idx="128556" formatCode="0.00E+00">
                  <c:v>9.994680000000001E-4</c:v>
                </c:pt>
                <c:pt idx="128557" formatCode="0.00E+00">
                  <c:v>9.9385800000000002E-4</c:v>
                </c:pt>
                <c:pt idx="128558" formatCode="0.00E+00">
                  <c:v>9.8708600000000008E-4</c:v>
                </c:pt>
                <c:pt idx="128559" formatCode="0.00E+00">
                  <c:v>9.7915799999999994E-4</c:v>
                </c:pt>
                <c:pt idx="128560" formatCode="0.00E+00">
                  <c:v>9.7008100000000002E-4</c:v>
                </c:pt>
                <c:pt idx="128561" formatCode="0.00E+00">
                  <c:v>9.5986499999999996E-4</c:v>
                </c:pt>
                <c:pt idx="128562" formatCode="0.00E+00">
                  <c:v>9.4852100000000002E-4</c:v>
                </c:pt>
                <c:pt idx="128563" formatCode="0.00E+00">
                  <c:v>9.3606199999999998E-4</c:v>
                </c:pt>
                <c:pt idx="128564" formatCode="0.00E+00">
                  <c:v>9.2250199999999996E-4</c:v>
                </c:pt>
                <c:pt idx="128565" formatCode="0.00E+00">
                  <c:v>9.0785699999999998E-4</c:v>
                </c:pt>
                <c:pt idx="128566" formatCode="0.00E+00">
                  <c:v>8.92145E-4</c:v>
                </c:pt>
                <c:pt idx="128567" formatCode="0.00E+00">
                  <c:v>8.7538299999999998E-4</c:v>
                </c:pt>
                <c:pt idx="128568" formatCode="0.00E+00">
                  <c:v>8.5759300000000003E-4</c:v>
                </c:pt>
                <c:pt idx="128569" formatCode="0.00E+00">
                  <c:v>8.3879600000000005E-4</c:v>
                </c:pt>
                <c:pt idx="128570" formatCode="0.00E+00">
                  <c:v>8.1901599999999999E-4</c:v>
                </c:pt>
                <c:pt idx="128571" formatCode="0.00E+00">
                  <c:v>7.9827700000000001E-4</c:v>
                </c:pt>
                <c:pt idx="128572" formatCode="0.00E+00">
                  <c:v>7.76606E-4</c:v>
                </c:pt>
                <c:pt idx="128573" formatCode="0.00E+00">
                  <c:v>7.5402800000000001E-4</c:v>
                </c:pt>
                <c:pt idx="128574" formatCode="0.00E+00">
                  <c:v>7.30574E-4</c:v>
                </c:pt>
                <c:pt idx="128575" formatCode="0.00E+00">
                  <c:v>7.0627199999999998E-4</c:v>
                </c:pt>
                <c:pt idx="128576" formatCode="0.00E+00">
                  <c:v>6.8115299999999999E-4</c:v>
                </c:pt>
                <c:pt idx="128577" formatCode="0.00E+00">
                  <c:v>6.5525000000000002E-4</c:v>
                </c:pt>
                <c:pt idx="128578" formatCode="0.00E+00">
                  <c:v>6.2859600000000004E-4</c:v>
                </c:pt>
                <c:pt idx="128579" formatCode="0.00E+00">
                  <c:v>6.0122300000000001E-4</c:v>
                </c:pt>
                <c:pt idx="128580" formatCode="0.00E+00">
                  <c:v>5.73169E-4</c:v>
                </c:pt>
                <c:pt idx="128581" formatCode="0.00E+00">
                  <c:v>5.4446799999999999E-4</c:v>
                </c:pt>
                <c:pt idx="128582" formatCode="0.00E+00">
                  <c:v>5.1515600000000001E-4</c:v>
                </c:pt>
                <c:pt idx="128583" formatCode="0.00E+00">
                  <c:v>4.8527299999999999E-4</c:v>
                </c:pt>
                <c:pt idx="128584" formatCode="0.00E+00">
                  <c:v>4.5485600000000001E-4</c:v>
                </c:pt>
                <c:pt idx="128585" formatCode="0.00E+00">
                  <c:v>4.2394299999999998E-4</c:v>
                </c:pt>
                <c:pt idx="128586" formatCode="0.00E+00">
                  <c:v>3.9257499999999999E-4</c:v>
                </c:pt>
                <c:pt idx="128587" formatCode="0.00E+00">
                  <c:v>3.6079200000000002E-4</c:v>
                </c:pt>
                <c:pt idx="128588" formatCode="0.00E+00">
                  <c:v>3.2863400000000001E-4</c:v>
                </c:pt>
                <c:pt idx="128589" formatCode="0.00E+00">
                  <c:v>2.96142E-4</c:v>
                </c:pt>
                <c:pt idx="128590" formatCode="0.00E+00">
                  <c:v>2.6335799999999999E-4</c:v>
                </c:pt>
                <c:pt idx="128591" formatCode="0.00E+00">
                  <c:v>2.30323E-4</c:v>
                </c:pt>
                <c:pt idx="128592" formatCode="0.00E+00">
                  <c:v>1.9707899999999999E-4</c:v>
                </c:pt>
                <c:pt idx="128593" formatCode="0.00E+00">
                  <c:v>1.6366800000000001E-4</c:v>
                </c:pt>
                <c:pt idx="128594" formatCode="0.00E+00">
                  <c:v>1.30133E-4</c:v>
                </c:pt>
                <c:pt idx="128595" formatCode="0.00E+00">
                  <c:v>9.6515900000000002E-5</c:v>
                </c:pt>
                <c:pt idx="128596" formatCode="0.00E+00">
                  <c:v>6.2858499999999995E-5</c:v>
                </c:pt>
                <c:pt idx="128597" formatCode="0.00E+00">
                  <c:v>2.9203100000000002E-5</c:v>
                </c:pt>
                <c:pt idx="128598" formatCode="0.00E+00">
                  <c:v>-4.4082800000000001E-6</c:v>
                </c:pt>
                <c:pt idx="128599" formatCode="0.00E+00">
                  <c:v>-3.7933799999999999E-5</c:v>
                </c:pt>
                <c:pt idx="128600" formatCode="0.00E+00">
                  <c:v>-7.1332099999999994E-5</c:v>
                </c:pt>
                <c:pt idx="128601" formatCode="0.00E+00">
                  <c:v>-1.0456200000000001E-4</c:v>
                </c:pt>
                <c:pt idx="128602" formatCode="0.00E+00">
                  <c:v>-1.3758299999999999E-4</c:v>
                </c:pt>
                <c:pt idx="128603" formatCode="0.00E+00">
                  <c:v>-1.70354E-4</c:v>
                </c:pt>
                <c:pt idx="128604" formatCode="0.00E+00">
                  <c:v>-2.0283500000000001E-4</c:v>
                </c:pt>
                <c:pt idx="128605" formatCode="0.00E+00">
                  <c:v>-2.3498799999999999E-4</c:v>
                </c:pt>
                <c:pt idx="128606" formatCode="0.00E+00">
                  <c:v>-2.66774E-4</c:v>
                </c:pt>
                <c:pt idx="128607" formatCode="0.00E+00">
                  <c:v>-2.9815499999999998E-4</c:v>
                </c:pt>
                <c:pt idx="128608" formatCode="0.00E+00">
                  <c:v>-3.2909399999999999E-4</c:v>
                </c:pt>
                <c:pt idx="128609" formatCode="0.00E+00">
                  <c:v>-3.5955399999999999E-4</c:v>
                </c:pt>
                <c:pt idx="128610" formatCode="0.00E+00">
                  <c:v>-3.8949900000000002E-4</c:v>
                </c:pt>
                <c:pt idx="128611" formatCode="0.00E+00">
                  <c:v>-4.1889599999999998E-4</c:v>
                </c:pt>
                <c:pt idx="128612" formatCode="0.00E+00">
                  <c:v>-4.4770999999999998E-4</c:v>
                </c:pt>
                <c:pt idx="128613" formatCode="0.00E+00">
                  <c:v>-4.75909E-4</c:v>
                </c:pt>
                <c:pt idx="128614" formatCode="0.00E+00">
                  <c:v>-5.0346099999999997E-4</c:v>
                </c:pt>
                <c:pt idx="128615" formatCode="0.00E+00">
                  <c:v>-5.3033500000000005E-4</c:v>
                </c:pt>
                <c:pt idx="128616" formatCode="0.00E+00">
                  <c:v>-5.5650100000000004E-4</c:v>
                </c:pt>
                <c:pt idx="128617" formatCode="0.00E+00">
                  <c:v>-5.8193199999999996E-4</c:v>
                </c:pt>
                <c:pt idx="128618" formatCode="0.00E+00">
                  <c:v>-6.066E-4</c:v>
                </c:pt>
                <c:pt idx="128619" formatCode="0.00E+00">
                  <c:v>-6.3047999999999999E-4</c:v>
                </c:pt>
                <c:pt idx="128620" formatCode="0.00E+00">
                  <c:v>-6.5354499999999995E-4</c:v>
                </c:pt>
                <c:pt idx="128621" formatCode="0.00E+00">
                  <c:v>-6.7577399999999997E-4</c:v>
                </c:pt>
                <c:pt idx="128622" formatCode="0.00E+00">
                  <c:v>-6.97143E-4</c:v>
                </c:pt>
                <c:pt idx="128623" formatCode="0.00E+00">
                  <c:v>-7.1763199999999995E-4</c:v>
                </c:pt>
                <c:pt idx="128624" formatCode="0.00E+00">
                  <c:v>-7.3722200000000005E-4</c:v>
                </c:pt>
                <c:pt idx="128625" formatCode="0.00E+00">
                  <c:v>-7.5589400000000001E-4</c:v>
                </c:pt>
                <c:pt idx="128626" formatCode="0.00E+00">
                  <c:v>-7.7363200000000001E-4</c:v>
                </c:pt>
                <c:pt idx="128627" formatCode="0.00E+00">
                  <c:v>-7.9042000000000001E-4</c:v>
                </c:pt>
                <c:pt idx="128628" formatCode="0.00E+00">
                  <c:v>-8.0624500000000003E-4</c:v>
                </c:pt>
                <c:pt idx="128629" formatCode="0.00E+00">
                  <c:v>-8.2109399999999997E-4</c:v>
                </c:pt>
                <c:pt idx="128630" formatCode="0.00E+00">
                  <c:v>-8.34957E-4</c:v>
                </c:pt>
                <c:pt idx="128631" formatCode="0.00E+00">
                  <c:v>-8.4782300000000004E-4</c:v>
                </c:pt>
                <c:pt idx="128632" formatCode="0.00E+00">
                  <c:v>-8.5968399999999999E-4</c:v>
                </c:pt>
                <c:pt idx="128633" formatCode="0.00E+00">
                  <c:v>-8.7053499999999997E-4</c:v>
                </c:pt>
                <c:pt idx="128634" formatCode="0.00E+00">
                  <c:v>-8.8037E-4</c:v>
                </c:pt>
                <c:pt idx="128635" formatCode="0.00E+00">
                  <c:v>-8.89184E-4</c:v>
                </c:pt>
                <c:pt idx="128636" formatCode="0.00E+00">
                  <c:v>-8.9697699999999997E-4</c:v>
                </c:pt>
                <c:pt idx="128637" formatCode="0.00E+00">
                  <c:v>-9.0374699999999999E-4</c:v>
                </c:pt>
                <c:pt idx="128638" formatCode="0.00E+00">
                  <c:v>-9.0949399999999995E-4</c:v>
                </c:pt>
                <c:pt idx="128639" formatCode="0.00E+00">
                  <c:v>-9.14221E-4</c:v>
                </c:pt>
                <c:pt idx="128640" formatCode="0.00E+00">
                  <c:v>-9.1793199999999999E-4</c:v>
                </c:pt>
                <c:pt idx="128641" formatCode="0.00E+00">
                  <c:v>-9.2062999999999997E-4</c:v>
                </c:pt>
                <c:pt idx="128642" formatCode="0.00E+00">
                  <c:v>-9.2232299999999996E-4</c:v>
                </c:pt>
                <c:pt idx="128643" formatCode="0.00E+00">
                  <c:v>-9.2301799999999995E-4</c:v>
                </c:pt>
                <c:pt idx="128644" formatCode="0.00E+00">
                  <c:v>-9.2272299999999997E-4</c:v>
                </c:pt>
                <c:pt idx="128645" formatCode="0.00E+00">
                  <c:v>-9.2144899999999997E-4</c:v>
                </c:pt>
                <c:pt idx="128646" formatCode="0.00E+00">
                  <c:v>-9.1920700000000001E-4</c:v>
                </c:pt>
                <c:pt idx="128647" formatCode="0.00E+00">
                  <c:v>-9.1600999999999998E-4</c:v>
                </c:pt>
                <c:pt idx="128648" formatCode="0.00E+00">
                  <c:v>-9.1187199999999999E-4</c:v>
                </c:pt>
                <c:pt idx="128649" formatCode="0.00E+00">
                  <c:v>-9.0680800000000005E-4</c:v>
                </c:pt>
                <c:pt idx="128650" formatCode="0.00E+00">
                  <c:v>-9.0083299999999997E-4</c:v>
                </c:pt>
                <c:pt idx="128651" formatCode="0.00E+00">
                  <c:v>-8.9396699999999996E-4</c:v>
                </c:pt>
                <c:pt idx="128652" formatCode="0.00E+00">
                  <c:v>-8.8622500000000003E-4</c:v>
                </c:pt>
                <c:pt idx="128653" formatCode="0.00E+00">
                  <c:v>-8.77629E-4</c:v>
                </c:pt>
                <c:pt idx="128654" formatCode="0.00E+00">
                  <c:v>-8.6819900000000005E-4</c:v>
                </c:pt>
                <c:pt idx="128655" formatCode="0.00E+00">
                  <c:v>-8.5795499999999998E-4</c:v>
                </c:pt>
                <c:pt idx="128656" formatCode="0.00E+00">
                  <c:v>-8.4692000000000003E-4</c:v>
                </c:pt>
                <c:pt idx="128657" formatCode="0.00E+00">
                  <c:v>-8.3511800000000004E-4</c:v>
                </c:pt>
                <c:pt idx="128658" formatCode="0.00E+00">
                  <c:v>-8.2257100000000002E-4</c:v>
                </c:pt>
                <c:pt idx="128659" formatCode="0.00E+00">
                  <c:v>-8.0930499999999996E-4</c:v>
                </c:pt>
                <c:pt idx="128660" formatCode="0.00E+00">
                  <c:v>-7.9534600000000005E-4</c:v>
                </c:pt>
                <c:pt idx="128661" formatCode="0.00E+00">
                  <c:v>-7.8071800000000002E-4</c:v>
                </c:pt>
                <c:pt idx="128662" formatCode="0.00E+00">
                  <c:v>-7.6544999999999998E-4</c:v>
                </c:pt>
                <c:pt idx="128663" formatCode="0.00E+00">
                  <c:v>-7.4956800000000004E-4</c:v>
                </c:pt>
                <c:pt idx="128664" formatCode="0.00E+00">
                  <c:v>-7.3309899999999997E-4</c:v>
                </c:pt>
                <c:pt idx="128665" formatCode="0.00E+00">
                  <c:v>-7.1607300000000001E-4</c:v>
                </c:pt>
                <c:pt idx="128666" formatCode="0.00E+00">
                  <c:v>-6.9851799999999997E-4</c:v>
                </c:pt>
                <c:pt idx="128667" formatCode="0.00E+00">
                  <c:v>-6.8046199999999995E-4</c:v>
                </c:pt>
                <c:pt idx="128668" formatCode="0.00E+00">
                  <c:v>-6.6193600000000001E-4</c:v>
                </c:pt>
                <c:pt idx="128669" formatCode="0.00E+00">
                  <c:v>-6.4296899999999996E-4</c:v>
                </c:pt>
                <c:pt idx="128670" formatCode="0.00E+00">
                  <c:v>-6.2359000000000004E-4</c:v>
                </c:pt>
                <c:pt idx="128671" formatCode="0.00E+00">
                  <c:v>-6.0382999999999997E-4</c:v>
                </c:pt>
                <c:pt idx="128672" formatCode="0.00E+00">
                  <c:v>-5.8371900000000001E-4</c:v>
                </c:pt>
                <c:pt idx="128673" formatCode="0.00E+00">
                  <c:v>-5.6328699999999999E-4</c:v>
                </c:pt>
                <c:pt idx="128674" formatCode="0.00E+00">
                  <c:v>-5.4256300000000003E-4</c:v>
                </c:pt>
                <c:pt idx="128675" formatCode="0.00E+00">
                  <c:v>-5.2157899999999999E-4</c:v>
                </c:pt>
                <c:pt idx="128676" formatCode="0.00E+00">
                  <c:v>-5.0036500000000001E-4</c:v>
                </c:pt>
                <c:pt idx="128677" formatCode="0.00E+00">
                  <c:v>-4.78949E-4</c:v>
                </c:pt>
                <c:pt idx="128678" formatCode="0.00E+00">
                  <c:v>-4.57362E-4</c:v>
                </c:pt>
                <c:pt idx="128679" formatCode="0.00E+00">
                  <c:v>-4.3563299999999999E-4</c:v>
                </c:pt>
                <c:pt idx="128680" formatCode="0.00E+00">
                  <c:v>-4.1379200000000001E-4</c:v>
                </c:pt>
                <c:pt idx="128681" formatCode="0.00E+00">
                  <c:v>-3.9186700000000001E-4</c:v>
                </c:pt>
                <c:pt idx="128682" formatCode="0.00E+00">
                  <c:v>-3.69887E-4</c:v>
                </c:pt>
                <c:pt idx="128683" formatCode="0.00E+00">
                  <c:v>-3.4788000000000001E-4</c:v>
                </c:pt>
                <c:pt idx="128684" formatCode="0.00E+00">
                  <c:v>-3.2587300000000002E-4</c:v>
                </c:pt>
                <c:pt idx="128685" formatCode="0.00E+00">
                  <c:v>-3.0389300000000001E-4</c:v>
                </c:pt>
                <c:pt idx="128686" formatCode="0.00E+00">
                  <c:v>-2.8196800000000001E-4</c:v>
                </c:pt>
                <c:pt idx="128687" formatCode="0.00E+00">
                  <c:v>-2.60122E-4</c:v>
                </c:pt>
                <c:pt idx="128688" formatCode="0.00E+00">
                  <c:v>-2.3838099999999999E-4</c:v>
                </c:pt>
                <c:pt idx="128689" formatCode="0.00E+00">
                  <c:v>-2.1677099999999999E-4</c:v>
                </c:pt>
                <c:pt idx="128690" formatCode="0.00E+00">
                  <c:v>-1.9531400000000001E-4</c:v>
                </c:pt>
                <c:pt idx="128691" formatCode="0.00E+00">
                  <c:v>-1.7403500000000001E-4</c:v>
                </c:pt>
                <c:pt idx="128692" formatCode="0.00E+00">
                  <c:v>-1.52955E-4</c:v>
                </c:pt>
                <c:pt idx="128693" formatCode="0.00E+00">
                  <c:v>-1.3209699999999999E-4</c:v>
                </c:pt>
                <c:pt idx="128694" formatCode="0.00E+00">
                  <c:v>-1.11481E-4</c:v>
                </c:pt>
                <c:pt idx="128695" formatCode="0.00E+00">
                  <c:v>-9.1127799999999998E-5</c:v>
                </c:pt>
                <c:pt idx="128696" formatCode="0.00E+00">
                  <c:v>-7.1056099999999999E-5</c:v>
                </c:pt>
                <c:pt idx="128697" formatCode="0.00E+00">
                  <c:v>-5.12846E-5</c:v>
                </c:pt>
                <c:pt idx="128698" formatCode="0.00E+00">
                  <c:v>-3.18306E-5</c:v>
                </c:pt>
                <c:pt idx="128699" formatCode="0.00E+00">
                  <c:v>-1.27107E-5</c:v>
                </c:pt>
                <c:pt idx="128700" formatCode="0.00E+00">
                  <c:v>6.0594300000000004E-6</c:v>
                </c:pt>
                <c:pt idx="128701" formatCode="0.00E+00">
                  <c:v>2.4465100000000001E-5</c:v>
                </c:pt>
                <c:pt idx="128702" formatCode="0.00E+00">
                  <c:v>4.24926E-5</c:v>
                </c:pt>
                <c:pt idx="128703" formatCode="0.00E+00">
                  <c:v>6.01292E-5</c:v>
                </c:pt>
                <c:pt idx="128704" formatCode="0.00E+00">
                  <c:v>7.7362999999999998E-5</c:v>
                </c:pt>
                <c:pt idx="128705" formatCode="0.00E+00">
                  <c:v>9.4183299999999997E-5</c:v>
                </c:pt>
                <c:pt idx="128706" formatCode="0.00E+00">
                  <c:v>1.1058E-4</c:v>
                </c:pt>
                <c:pt idx="128707" formatCode="0.00E+00">
                  <c:v>1.2654499999999999E-4</c:v>
                </c:pt>
                <c:pt idx="128708" formatCode="0.00E+00">
                  <c:v>1.4207E-4</c:v>
                </c:pt>
                <c:pt idx="128709" formatCode="0.00E+00">
                  <c:v>1.57147E-4</c:v>
                </c:pt>
                <c:pt idx="128710" formatCode="0.00E+00">
                  <c:v>1.7177199999999999E-4</c:v>
                </c:pt>
                <c:pt idx="128711" formatCode="0.00E+00">
                  <c:v>1.8593900000000001E-4</c:v>
                </c:pt>
                <c:pt idx="128712" formatCode="0.00E+00">
                  <c:v>1.9964399999999999E-4</c:v>
                </c:pt>
                <c:pt idx="128713" formatCode="0.00E+00">
                  <c:v>2.1288399999999999E-4</c:v>
                </c:pt>
                <c:pt idx="128714" formatCode="0.00E+00">
                  <c:v>2.25658E-4</c:v>
                </c:pt>
                <c:pt idx="128715" formatCode="0.00E+00">
                  <c:v>2.37963E-4</c:v>
                </c:pt>
                <c:pt idx="128716" formatCode="0.00E+00">
                  <c:v>2.498E-4</c:v>
                </c:pt>
                <c:pt idx="128717" formatCode="0.00E+00">
                  <c:v>2.6116900000000001E-4</c:v>
                </c:pt>
                <c:pt idx="128718" formatCode="0.00E+00">
                  <c:v>2.7207199999999999E-4</c:v>
                </c:pt>
                <c:pt idx="128719" formatCode="0.00E+00">
                  <c:v>2.8251200000000001E-4</c:v>
                </c:pt>
                <c:pt idx="128720" formatCode="0.00E+00">
                  <c:v>2.9249000000000001E-4</c:v>
                </c:pt>
                <c:pt idx="128721" formatCode="0.00E+00">
                  <c:v>3.0201199999999999E-4</c:v>
                </c:pt>
                <c:pt idx="128722" formatCode="0.00E+00">
                  <c:v>3.1108299999999998E-4</c:v>
                </c:pt>
                <c:pt idx="128723" formatCode="0.00E+00">
                  <c:v>3.1970700000000002E-4</c:v>
                </c:pt>
                <c:pt idx="128724" formatCode="0.00E+00">
                  <c:v>3.2789100000000002E-4</c:v>
                </c:pt>
                <c:pt idx="128725" formatCode="0.00E+00">
                  <c:v>3.3564199999999998E-4</c:v>
                </c:pt>
                <c:pt idx="128726" formatCode="0.00E+00">
                  <c:v>3.4296799999999997E-4</c:v>
                </c:pt>
                <c:pt idx="128727" formatCode="0.00E+00">
                  <c:v>3.4987700000000001E-4</c:v>
                </c:pt>
                <c:pt idx="128728" formatCode="0.00E+00">
                  <c:v>3.5637800000000002E-4</c:v>
                </c:pt>
                <c:pt idx="128729" formatCode="0.00E+00">
                  <c:v>3.6247999999999999E-4</c:v>
                </c:pt>
                <c:pt idx="128730" formatCode="0.00E+00">
                  <c:v>3.68193E-4</c:v>
                </c:pt>
                <c:pt idx="128731" formatCode="0.00E+00">
                  <c:v>3.7352799999999998E-4</c:v>
                </c:pt>
                <c:pt idx="128732" formatCode="0.00E+00">
                  <c:v>3.7849599999999998E-4</c:v>
                </c:pt>
                <c:pt idx="128733" formatCode="0.00E+00">
                  <c:v>3.8310900000000002E-4</c:v>
                </c:pt>
                <c:pt idx="128734" formatCode="0.00E+00">
                  <c:v>3.87377E-4</c:v>
                </c:pt>
                <c:pt idx="128735" formatCode="0.00E+00">
                  <c:v>3.9131300000000001E-4</c:v>
                </c:pt>
                <c:pt idx="128736" formatCode="0.00E+00">
                  <c:v>3.9492999999999999E-4</c:v>
                </c:pt>
                <c:pt idx="128737" formatCode="0.00E+00">
                  <c:v>3.9824100000000002E-4</c:v>
                </c:pt>
                <c:pt idx="128738" formatCode="0.00E+00">
                  <c:v>4.0125799999999999E-4</c:v>
                </c:pt>
                <c:pt idx="128739" formatCode="0.00E+00">
                  <c:v>4.0399400000000002E-4</c:v>
                </c:pt>
                <c:pt idx="128740" formatCode="0.00E+00">
                  <c:v>4.0646299999999997E-4</c:v>
                </c:pt>
                <c:pt idx="128741" formatCode="0.00E+00">
                  <c:v>4.0867900000000001E-4</c:v>
                </c:pt>
                <c:pt idx="128742" formatCode="0.00E+00">
                  <c:v>4.10655E-4</c:v>
                </c:pt>
                <c:pt idx="128743" formatCode="0.00E+00">
                  <c:v>4.12404E-4</c:v>
                </c:pt>
                <c:pt idx="128744" formatCode="0.00E+00">
                  <c:v>4.1394000000000001E-4</c:v>
                </c:pt>
                <c:pt idx="128745" formatCode="0.00E+00">
                  <c:v>4.1527699999999997E-4</c:v>
                </c:pt>
                <c:pt idx="128746" formatCode="0.00E+00">
                  <c:v>4.1642799999999999E-4</c:v>
                </c:pt>
                <c:pt idx="128747" formatCode="0.00E+00">
                  <c:v>4.1740700000000001E-4</c:v>
                </c:pt>
                <c:pt idx="128748" formatCode="0.00E+00">
                  <c:v>4.1822700000000002E-4</c:v>
                </c:pt>
                <c:pt idx="128749" formatCode="0.00E+00">
                  <c:v>4.1889999999999999E-4</c:v>
                </c:pt>
                <c:pt idx="128750" formatCode="0.00E+00">
                  <c:v>4.19441E-4</c:v>
                </c:pt>
                <c:pt idx="128751" formatCode="0.00E+00">
                  <c:v>4.19861E-4</c:v>
                </c:pt>
                <c:pt idx="128752" formatCode="0.00E+00">
                  <c:v>4.2017299999999998E-4</c:v>
                </c:pt>
                <c:pt idx="128753" formatCode="0.00E+00">
                  <c:v>4.20388E-4</c:v>
                </c:pt>
                <c:pt idx="128754" formatCode="0.00E+00">
                  <c:v>4.20519E-4</c:v>
                </c:pt>
                <c:pt idx="128755" formatCode="0.00E+00">
                  <c:v>4.20577E-4</c:v>
                </c:pt>
                <c:pt idx="128756" formatCode="0.00E+00">
                  <c:v>4.2057200000000002E-4</c:v>
                </c:pt>
                <c:pt idx="128757" formatCode="0.00E+00">
                  <c:v>4.2051499999999999E-4</c:v>
                </c:pt>
                <c:pt idx="128758" formatCode="0.00E+00">
                  <c:v>4.2041700000000002E-4</c:v>
                </c:pt>
                <c:pt idx="128759" formatCode="0.00E+00">
                  <c:v>4.2028600000000002E-4</c:v>
                </c:pt>
                <c:pt idx="128760" formatCode="0.00E+00">
                  <c:v>4.2013199999999998E-4</c:v>
                </c:pt>
                <c:pt idx="128761" formatCode="0.00E+00">
                  <c:v>4.1996299999999998E-4</c:v>
                </c:pt>
                <c:pt idx="128762" formatCode="0.00E+00">
                  <c:v>4.1978700000000002E-4</c:v>
                </c:pt>
                <c:pt idx="128763" formatCode="0.00E+00">
                  <c:v>4.1961100000000002E-4</c:v>
                </c:pt>
                <c:pt idx="128764" formatCode="0.00E+00">
                  <c:v>4.1944200000000001E-4</c:v>
                </c:pt>
                <c:pt idx="128765" formatCode="0.00E+00">
                  <c:v>4.19286E-4</c:v>
                </c:pt>
                <c:pt idx="128766" formatCode="0.00E+00">
                  <c:v>4.1914900000000001E-4</c:v>
                </c:pt>
                <c:pt idx="128767" formatCode="0.00E+00">
                  <c:v>4.1903600000000002E-4</c:v>
                </c:pt>
                <c:pt idx="128768" formatCode="0.00E+00">
                  <c:v>4.1895000000000002E-4</c:v>
                </c:pt>
                <c:pt idx="128769" formatCode="0.00E+00">
                  <c:v>4.1889599999999998E-4</c:v>
                </c:pt>
                <c:pt idx="128770" formatCode="0.00E+00">
                  <c:v>4.1887599999999999E-4</c:v>
                </c:pt>
                <c:pt idx="128771" formatCode="0.00E+00">
                  <c:v>4.1889199999999997E-4</c:v>
                </c:pt>
                <c:pt idx="128772" formatCode="0.00E+00">
                  <c:v>4.1894600000000001E-4</c:v>
                </c:pt>
                <c:pt idx="128773" formatCode="0.00E+00">
                  <c:v>4.1903900000000001E-4</c:v>
                </c:pt>
                <c:pt idx="128774" formatCode="0.00E+00">
                  <c:v>4.1917099999999998E-4</c:v>
                </c:pt>
                <c:pt idx="128775" formatCode="0.00E+00">
                  <c:v>4.19341E-4</c:v>
                </c:pt>
                <c:pt idx="128776" formatCode="0.00E+00">
                  <c:v>4.19548E-4</c:v>
                </c:pt>
                <c:pt idx="128777" formatCode="0.00E+00">
                  <c:v>4.1979099999999998E-4</c:v>
                </c:pt>
                <c:pt idx="128778" formatCode="0.00E+00">
                  <c:v>4.2006600000000003E-4</c:v>
                </c:pt>
                <c:pt idx="128779" formatCode="0.00E+00">
                  <c:v>4.2036999999999999E-4</c:v>
                </c:pt>
                <c:pt idx="128780" formatCode="0.00E+00">
                  <c:v>4.20701E-4</c:v>
                </c:pt>
                <c:pt idx="128781" formatCode="0.00E+00">
                  <c:v>4.2105199999999999E-4</c:v>
                </c:pt>
                <c:pt idx="128782" formatCode="0.00E+00">
                  <c:v>4.2141900000000003E-4</c:v>
                </c:pt>
                <c:pt idx="128783" formatCode="0.00E+00">
                  <c:v>4.21796E-4</c:v>
                </c:pt>
                <c:pt idx="128784" formatCode="0.00E+00">
                  <c:v>4.2217699999999998E-4</c:v>
                </c:pt>
                <c:pt idx="128785" formatCode="0.00E+00">
                  <c:v>4.2255400000000001E-4</c:v>
                </c:pt>
                <c:pt idx="128786" formatCode="0.00E+00">
                  <c:v>4.2292000000000002E-4</c:v>
                </c:pt>
                <c:pt idx="128787" formatCode="0.00E+00">
                  <c:v>4.2326700000000001E-4</c:v>
                </c:pt>
                <c:pt idx="128788" formatCode="0.00E+00">
                  <c:v>4.2358599999999999E-4</c:v>
                </c:pt>
                <c:pt idx="128789" formatCode="0.00E+00">
                  <c:v>4.2386799999999999E-4</c:v>
                </c:pt>
                <c:pt idx="128790" formatCode="0.00E+00">
                  <c:v>4.2410400000000002E-4</c:v>
                </c:pt>
                <c:pt idx="128791" formatCode="0.00E+00">
                  <c:v>4.24282E-4</c:v>
                </c:pt>
                <c:pt idx="128792" formatCode="0.00E+00">
                  <c:v>4.2439399999999998E-4</c:v>
                </c:pt>
                <c:pt idx="128793" formatCode="0.00E+00">
                  <c:v>4.2442700000000001E-4</c:v>
                </c:pt>
                <c:pt idx="128794" formatCode="0.00E+00">
                  <c:v>4.2437099999999999E-4</c:v>
                </c:pt>
                <c:pt idx="128795" formatCode="0.00E+00">
                  <c:v>4.24213E-4</c:v>
                </c:pt>
                <c:pt idx="128796" formatCode="0.00E+00">
                  <c:v>4.2394200000000001E-4</c:v>
                </c:pt>
                <c:pt idx="128797" formatCode="0.00E+00">
                  <c:v>4.2354600000000001E-4</c:v>
                </c:pt>
                <c:pt idx="128798" formatCode="0.00E+00">
                  <c:v>4.2301099999999999E-4</c:v>
                </c:pt>
                <c:pt idx="128799" formatCode="0.00E+00">
                  <c:v>4.2232599999999999E-4</c:v>
                </c:pt>
                <c:pt idx="128800" formatCode="0.00E+00">
                  <c:v>4.2147700000000002E-4</c:v>
                </c:pt>
                <c:pt idx="128801" formatCode="0.00E+00">
                  <c:v>4.2045100000000002E-4</c:v>
                </c:pt>
                <c:pt idx="128802" formatCode="0.00E+00">
                  <c:v>4.1923500000000001E-4</c:v>
                </c:pt>
                <c:pt idx="128803" formatCode="0.00E+00">
                  <c:v>4.17816E-4</c:v>
                </c:pt>
                <c:pt idx="128804" formatCode="0.00E+00">
                  <c:v>4.1618100000000001E-4</c:v>
                </c:pt>
                <c:pt idx="128805" formatCode="0.00E+00">
                  <c:v>4.1431500000000001E-4</c:v>
                </c:pt>
                <c:pt idx="128806" formatCode="0.00E+00">
                  <c:v>4.1220699999999999E-4</c:v>
                </c:pt>
                <c:pt idx="128807" formatCode="0.00E+00">
                  <c:v>4.09842E-4</c:v>
                </c:pt>
                <c:pt idx="128808" formatCode="0.00E+00">
                  <c:v>4.0720900000000001E-4</c:v>
                </c:pt>
                <c:pt idx="128809" formatCode="0.00E+00">
                  <c:v>4.04292E-4</c:v>
                </c:pt>
                <c:pt idx="128810" formatCode="0.00E+00">
                  <c:v>4.0108100000000002E-4</c:v>
                </c:pt>
                <c:pt idx="128811" formatCode="0.00E+00">
                  <c:v>3.9756200000000001E-4</c:v>
                </c:pt>
                <c:pt idx="128812" formatCode="0.00E+00">
                  <c:v>3.9372400000000003E-4</c:v>
                </c:pt>
                <c:pt idx="128813" formatCode="0.00E+00">
                  <c:v>3.8955400000000002E-4</c:v>
                </c:pt>
                <c:pt idx="128814" formatCode="0.00E+00">
                  <c:v>3.8504000000000001E-4</c:v>
                </c:pt>
                <c:pt idx="128815" formatCode="0.00E+00">
                  <c:v>3.8017200000000002E-4</c:v>
                </c:pt>
                <c:pt idx="128816" formatCode="0.00E+00">
                  <c:v>3.7493800000000001E-4</c:v>
                </c:pt>
                <c:pt idx="128817" formatCode="0.00E+00">
                  <c:v>3.6932799999999998E-4</c:v>
                </c:pt>
                <c:pt idx="128818" formatCode="0.00E+00">
                  <c:v>3.6333300000000003E-4</c:v>
                </c:pt>
                <c:pt idx="128819" formatCode="0.00E+00">
                  <c:v>3.5694200000000001E-4</c:v>
                </c:pt>
                <c:pt idx="128820" formatCode="0.00E+00">
                  <c:v>3.5014699999999998E-4</c:v>
                </c:pt>
                <c:pt idx="128821" formatCode="0.00E+00">
                  <c:v>3.42939E-4</c:v>
                </c:pt>
                <c:pt idx="128822" formatCode="0.00E+00">
                  <c:v>3.3531099999999997E-4</c:v>
                </c:pt>
                <c:pt idx="128823" formatCode="0.00E+00">
                  <c:v>3.27256E-4</c:v>
                </c:pt>
                <c:pt idx="128824" formatCode="0.00E+00">
                  <c:v>3.1876799999999998E-4</c:v>
                </c:pt>
                <c:pt idx="128825" formatCode="0.00E+00">
                  <c:v>3.0983900000000001E-4</c:v>
                </c:pt>
                <c:pt idx="128826" formatCode="0.00E+00">
                  <c:v>3.0046700000000001E-4</c:v>
                </c:pt>
                <c:pt idx="128827" formatCode="0.00E+00">
                  <c:v>2.9064500000000002E-4</c:v>
                </c:pt>
                <c:pt idx="128828" formatCode="0.00E+00">
                  <c:v>2.8037199999999998E-4</c:v>
                </c:pt>
                <c:pt idx="128829" formatCode="0.00E+00">
                  <c:v>2.6964300000000002E-4</c:v>
                </c:pt>
                <c:pt idx="128830" formatCode="0.00E+00">
                  <c:v>2.5845799999999998E-4</c:v>
                </c:pt>
                <c:pt idx="128831" formatCode="0.00E+00">
                  <c:v>2.46815E-4</c:v>
                </c:pt>
                <c:pt idx="128832" formatCode="0.00E+00">
                  <c:v>2.3471399999999999E-4</c:v>
                </c:pt>
                <c:pt idx="128833" formatCode="0.00E+00">
                  <c:v>2.2215599999999999E-4</c:v>
                </c:pt>
                <c:pt idx="128834" formatCode="0.00E+00">
                  <c:v>2.09142E-4</c:v>
                </c:pt>
                <c:pt idx="128835" formatCode="0.00E+00">
                  <c:v>1.9567400000000001E-4</c:v>
                </c:pt>
                <c:pt idx="128836" formatCode="0.00E+00">
                  <c:v>1.8175600000000001E-4</c:v>
                </c:pt>
                <c:pt idx="128837" formatCode="0.00E+00">
                  <c:v>1.67393E-4</c:v>
                </c:pt>
                <c:pt idx="128838" formatCode="0.00E+00">
                  <c:v>1.52588E-4</c:v>
                </c:pt>
                <c:pt idx="128839" formatCode="0.00E+00">
                  <c:v>1.3735E-4</c:v>
                </c:pt>
                <c:pt idx="128840" formatCode="0.00E+00">
                  <c:v>1.21684E-4</c:v>
                </c:pt>
                <c:pt idx="128841" formatCode="0.00E+00">
                  <c:v>1.05598E-4</c:v>
                </c:pt>
                <c:pt idx="128842" formatCode="0.00E+00">
                  <c:v>8.9101600000000001E-5</c:v>
                </c:pt>
                <c:pt idx="128843" formatCode="0.00E+00">
                  <c:v>7.2204699999999997E-5</c:v>
                </c:pt>
                <c:pt idx="128844" formatCode="0.00E+00">
                  <c:v>5.4917899999999998E-5</c:v>
                </c:pt>
                <c:pt idx="128845" formatCode="0.00E+00">
                  <c:v>3.7252799999999997E-5</c:v>
                </c:pt>
                <c:pt idx="128846" formatCode="0.00E+00">
                  <c:v>1.9222300000000001E-5</c:v>
                </c:pt>
                <c:pt idx="128847" formatCode="0.00E+00">
                  <c:v>8.3981899999999998E-7</c:v>
                </c:pt>
                <c:pt idx="128848" formatCode="0.00E+00">
                  <c:v>-1.7880199999999999E-5</c:v>
                </c:pt>
                <c:pt idx="128849" formatCode="0.00E+00">
                  <c:v>-3.6922299999999997E-5</c:v>
                </c:pt>
                <c:pt idx="128850" formatCode="0.00E+00">
                  <c:v>-5.6270300000000002E-5</c:v>
                </c:pt>
                <c:pt idx="128851" formatCode="0.00E+00">
                  <c:v>-7.5907099999999997E-5</c:v>
                </c:pt>
                <c:pt idx="128852" formatCode="0.00E+00">
                  <c:v>-9.5814800000000003E-5</c:v>
                </c:pt>
                <c:pt idx="128853" formatCode="0.00E+00">
                  <c:v>-1.15975E-4</c:v>
                </c:pt>
                <c:pt idx="128854" formatCode="0.00E+00">
                  <c:v>-1.36367E-4</c:v>
                </c:pt>
                <c:pt idx="128855" formatCode="0.00E+00">
                  <c:v>-1.56971E-4</c:v>
                </c:pt>
                <c:pt idx="128856" formatCode="0.00E+00">
                  <c:v>-1.7776700000000001E-4</c:v>
                </c:pt>
                <c:pt idx="128857" formatCode="0.00E+00">
                  <c:v>-1.9873100000000001E-4</c:v>
                </c:pt>
                <c:pt idx="128858" formatCode="0.00E+00">
                  <c:v>-2.19843E-4</c:v>
                </c:pt>
                <c:pt idx="128859" formatCode="0.00E+00">
                  <c:v>-2.4107800000000001E-4</c:v>
                </c:pt>
                <c:pt idx="128860" formatCode="0.00E+00">
                  <c:v>-2.6241200000000001E-4</c:v>
                </c:pt>
                <c:pt idx="128861" formatCode="0.00E+00">
                  <c:v>-2.8382199999999998E-4</c:v>
                </c:pt>
                <c:pt idx="128862" formatCode="0.00E+00">
                  <c:v>-3.0528199999999998E-4</c:v>
                </c:pt>
                <c:pt idx="128863" formatCode="0.00E+00">
                  <c:v>-3.26767E-4</c:v>
                </c:pt>
                <c:pt idx="128864" formatCode="0.00E+00">
                  <c:v>-3.4824999999999998E-4</c:v>
                </c:pt>
                <c:pt idx="128865" formatCode="0.00E+00">
                  <c:v>-3.6970599999999997E-4</c:v>
                </c:pt>
                <c:pt idx="128866" formatCode="0.00E+00">
                  <c:v>-3.9110600000000001E-4</c:v>
                </c:pt>
                <c:pt idx="128867" formatCode="0.00E+00">
                  <c:v>-4.1242500000000001E-4</c:v>
                </c:pt>
                <c:pt idx="128868" formatCode="0.00E+00">
                  <c:v>-4.3363400000000002E-4</c:v>
                </c:pt>
                <c:pt idx="128869" formatCode="0.00E+00">
                  <c:v>-4.5470500000000002E-4</c:v>
                </c:pt>
                <c:pt idx="128870" formatCode="0.00E+00">
                  <c:v>-4.7561000000000001E-4</c:v>
                </c:pt>
                <c:pt idx="128871" formatCode="0.00E+00">
                  <c:v>-4.9632099999999998E-4</c:v>
                </c:pt>
                <c:pt idx="128872" formatCode="0.00E+00">
                  <c:v>-5.1680900000000002E-4</c:v>
                </c:pt>
                <c:pt idx="128873" formatCode="0.00E+00">
                  <c:v>-5.3704600000000001E-4</c:v>
                </c:pt>
                <c:pt idx="128874" formatCode="0.00E+00">
                  <c:v>-5.5700300000000003E-4</c:v>
                </c:pt>
                <c:pt idx="128875" formatCode="0.00E+00">
                  <c:v>-5.7664999999999995E-4</c:v>
                </c:pt>
                <c:pt idx="128876" formatCode="0.00E+00">
                  <c:v>-5.9595999999999998E-4</c:v>
                </c:pt>
                <c:pt idx="128877" formatCode="0.00E+00">
                  <c:v>-6.1490399999999999E-4</c:v>
                </c:pt>
                <c:pt idx="128878" formatCode="0.00E+00">
                  <c:v>-6.3345299999999997E-4</c:v>
                </c:pt>
                <c:pt idx="128879" formatCode="0.00E+00">
                  <c:v>-6.51579E-4</c:v>
                </c:pt>
                <c:pt idx="128880" formatCode="0.00E+00">
                  <c:v>-6.6925399999999999E-4</c:v>
                </c:pt>
                <c:pt idx="128881" formatCode="0.00E+00">
                  <c:v>-6.86449E-4</c:v>
                </c:pt>
                <c:pt idx="128882" formatCode="0.00E+00">
                  <c:v>-7.0313799999999996E-4</c:v>
                </c:pt>
                <c:pt idx="128883" formatCode="0.00E+00">
                  <c:v>-7.1929299999999997E-4</c:v>
                </c:pt>
                <c:pt idx="128884" formatCode="0.00E+00">
                  <c:v>-7.3488700000000004E-4</c:v>
                </c:pt>
                <c:pt idx="128885" formatCode="0.00E+00">
                  <c:v>-7.4989499999999999E-4</c:v>
                </c:pt>
                <c:pt idx="128886" formatCode="0.00E+00">
                  <c:v>-7.6429000000000004E-4</c:v>
                </c:pt>
                <c:pt idx="128887" formatCode="0.00E+00">
                  <c:v>-7.7804700000000003E-4</c:v>
                </c:pt>
                <c:pt idx="128888" formatCode="0.00E+00">
                  <c:v>-7.91142E-4</c:v>
                </c:pt>
                <c:pt idx="128889" formatCode="0.00E+00">
                  <c:v>-8.03551E-4</c:v>
                </c:pt>
                <c:pt idx="128890" formatCode="0.00E+00">
                  <c:v>-8.1525E-4</c:v>
                </c:pt>
                <c:pt idx="128891" formatCode="0.00E+00">
                  <c:v>-8.2621599999999995E-4</c:v>
                </c:pt>
                <c:pt idx="128892" formatCode="0.00E+00">
                  <c:v>-8.3642899999999997E-4</c:v>
                </c:pt>
                <c:pt idx="128893" formatCode="0.00E+00">
                  <c:v>-8.4586700000000004E-4</c:v>
                </c:pt>
                <c:pt idx="128894" formatCode="0.00E+00">
                  <c:v>-8.5450999999999995E-4</c:v>
                </c:pt>
                <c:pt idx="128895" formatCode="0.00E+00">
                  <c:v>-8.6233999999999996E-4</c:v>
                </c:pt>
                <c:pt idx="128896" formatCode="0.00E+00">
                  <c:v>-8.6933699999999997E-4</c:v>
                </c:pt>
                <c:pt idx="128897" formatCode="0.00E+00">
                  <c:v>-8.7548499999999996E-4</c:v>
                </c:pt>
                <c:pt idx="128898" formatCode="0.00E+00">
                  <c:v>-8.8076699999999996E-4</c:v>
                </c:pt>
                <c:pt idx="128899" formatCode="0.00E+00">
                  <c:v>-8.8516899999999999E-4</c:v>
                </c:pt>
                <c:pt idx="128900" formatCode="0.00E+00">
                  <c:v>-8.8867500000000001E-4</c:v>
                </c:pt>
                <c:pt idx="128901" formatCode="0.00E+00">
                  <c:v>-8.9127499999999997E-4</c:v>
                </c:pt>
                <c:pt idx="128902" formatCode="0.00E+00">
                  <c:v>-8.9295399999999995E-4</c:v>
                </c:pt>
                <c:pt idx="128903" formatCode="0.00E+00">
                  <c:v>-8.9370400000000005E-4</c:v>
                </c:pt>
                <c:pt idx="128904" formatCode="0.00E+00">
                  <c:v>-8.9351399999999998E-4</c:v>
                </c:pt>
                <c:pt idx="128905" formatCode="0.00E+00">
                  <c:v>-8.9237699999999997E-4</c:v>
                </c:pt>
                <c:pt idx="128906" formatCode="0.00E+00">
                  <c:v>-8.9028399999999998E-4</c:v>
                </c:pt>
                <c:pt idx="128907" formatCode="0.00E+00">
                  <c:v>-8.8723199999999995E-4</c:v>
                </c:pt>
                <c:pt idx="128908" formatCode="0.00E+00">
                  <c:v>-8.8321500000000002E-4</c:v>
                </c:pt>
                <c:pt idx="128909" formatCode="0.00E+00">
                  <c:v>-8.7823000000000003E-4</c:v>
                </c:pt>
                <c:pt idx="128910" formatCode="0.00E+00">
                  <c:v>-8.7227500000000005E-4</c:v>
                </c:pt>
                <c:pt idx="128911" formatCode="0.00E+00">
                  <c:v>-8.6534999999999997E-4</c:v>
                </c:pt>
                <c:pt idx="128912" formatCode="0.00E+00">
                  <c:v>-8.5745600000000004E-4</c:v>
                </c:pt>
                <c:pt idx="128913" formatCode="0.00E+00">
                  <c:v>-8.4859499999999995E-4</c:v>
                </c:pt>
                <c:pt idx="128914" formatCode="0.00E+00">
                  <c:v>-8.3877099999999998E-4</c:v>
                </c:pt>
                <c:pt idx="128915" formatCode="0.00E+00">
                  <c:v>-8.27989E-4</c:v>
                </c:pt>
                <c:pt idx="128916" formatCode="0.00E+00">
                  <c:v>-8.1625399999999998E-4</c:v>
                </c:pt>
                <c:pt idx="128917" formatCode="0.00E+00">
                  <c:v>-8.0357400000000004E-4</c:v>
                </c:pt>
                <c:pt idx="128918" formatCode="0.00E+00">
                  <c:v>-7.8995900000000002E-4</c:v>
                </c:pt>
                <c:pt idx="128919" formatCode="0.00E+00">
                  <c:v>-7.7541899999999996E-4</c:v>
                </c:pt>
                <c:pt idx="128920" formatCode="0.00E+00">
                  <c:v>-7.5996600000000005E-4</c:v>
                </c:pt>
                <c:pt idx="128921" formatCode="0.00E+00">
                  <c:v>-7.4361200000000005E-4</c:v>
                </c:pt>
                <c:pt idx="128922" formatCode="0.00E+00">
                  <c:v>-7.2637099999999996E-4</c:v>
                </c:pt>
                <c:pt idx="128923" formatCode="0.00E+00">
                  <c:v>-7.0826000000000005E-4</c:v>
                </c:pt>
                <c:pt idx="128924" formatCode="0.00E+00">
                  <c:v>-6.8929500000000003E-4</c:v>
                </c:pt>
                <c:pt idx="128925" formatCode="0.00E+00">
                  <c:v>-6.6949499999999999E-4</c:v>
                </c:pt>
                <c:pt idx="128926" formatCode="0.00E+00">
                  <c:v>-6.4887799999999998E-4</c:v>
                </c:pt>
                <c:pt idx="128927" formatCode="0.00E+00">
                  <c:v>-6.2746700000000004E-4</c:v>
                </c:pt>
                <c:pt idx="128928" formatCode="0.00E+00">
                  <c:v>-6.0528199999999996E-4</c:v>
                </c:pt>
                <c:pt idx="128929" formatCode="0.00E+00">
                  <c:v>-5.8234599999999997E-4</c:v>
                </c:pt>
                <c:pt idx="128930" formatCode="0.00E+00">
                  <c:v>-5.5868200000000002E-4</c:v>
                </c:pt>
                <c:pt idx="128931" formatCode="0.00E+00">
                  <c:v>-5.3431599999999996E-4</c:v>
                </c:pt>
                <c:pt idx="128932" formatCode="0.00E+00">
                  <c:v>-5.0927500000000001E-4</c:v>
                </c:pt>
                <c:pt idx="128933" formatCode="0.00E+00">
                  <c:v>-4.8359E-4</c:v>
                </c:pt>
                <c:pt idx="128934" formatCode="0.00E+00">
                  <c:v>-4.5729000000000001E-4</c:v>
                </c:pt>
                <c:pt idx="128935" formatCode="0.00E+00">
                  <c:v>-4.304E-4</c:v>
                </c:pt>
                <c:pt idx="128936" formatCode="0.00E+00">
                  <c:v>-4.0294199999999999E-4</c:v>
                </c:pt>
                <c:pt idx="128937" formatCode="0.00E+00">
                  <c:v>-3.7493599999999998E-4</c:v>
                </c:pt>
                <c:pt idx="128938" formatCode="0.00E+00">
                  <c:v>-3.4642599999999999E-4</c:v>
                </c:pt>
                <c:pt idx="128939" formatCode="0.00E+00">
                  <c:v>-3.1748099999999999E-4</c:v>
                </c:pt>
                <c:pt idx="128940" formatCode="0.00E+00">
                  <c:v>-2.8817099999999999E-4</c:v>
                </c:pt>
                <c:pt idx="128941" formatCode="0.00E+00">
                  <c:v>-2.5850100000000001E-4</c:v>
                </c:pt>
                <c:pt idx="128942" formatCode="0.00E+00">
                  <c:v>-2.28359E-4</c:v>
                </c:pt>
                <c:pt idx="128943" formatCode="0.00E+00">
                  <c:v>-1.9751999999999999E-4</c:v>
                </c:pt>
                <c:pt idx="128944" formatCode="0.00E+00">
                  <c:v>-1.6574800000000001E-4</c:v>
                </c:pt>
                <c:pt idx="128945" formatCode="0.00E+00">
                  <c:v>-1.3295099999999999E-4</c:v>
                </c:pt>
                <c:pt idx="128946" formatCode="0.00E+00">
                  <c:v>-9.9294400000000003E-5</c:v>
                </c:pt>
                <c:pt idx="128947" formatCode="0.00E+00">
                  <c:v>-6.5099100000000002E-5</c:v>
                </c:pt>
                <c:pt idx="128948" formatCode="0.00E+00">
                  <c:v>-3.0682600000000003E-5</c:v>
                </c:pt>
                <c:pt idx="128949" formatCode="0.00E+00">
                  <c:v>3.6764699999999999E-6</c:v>
                </c:pt>
                <c:pt idx="128950" formatCode="0.00E+00">
                  <c:v>3.77178E-5</c:v>
                </c:pt>
                <c:pt idx="128951" formatCode="0.00E+00">
                  <c:v>7.1190699999999996E-5</c:v>
                </c:pt>
                <c:pt idx="128952" formatCode="0.00E+00">
                  <c:v>1.03862E-4</c:v>
                </c:pt>
                <c:pt idx="128953" formatCode="0.00E+00">
                  <c:v>1.3553099999999999E-4</c:v>
                </c:pt>
                <c:pt idx="128954" formatCode="0.00E+00">
                  <c:v>1.6599099999999999E-4</c:v>
                </c:pt>
                <c:pt idx="128955" formatCode="0.00E+00">
                  <c:v>1.94952E-4</c:v>
                </c:pt>
                <c:pt idx="128956" formatCode="0.00E+00">
                  <c:v>2.22086E-4</c:v>
                </c:pt>
                <c:pt idx="128957" formatCode="0.00E+00">
                  <c:v>2.4719100000000001E-4</c:v>
                </c:pt>
                <c:pt idx="128958" formatCode="0.00E+00">
                  <c:v>2.70186E-4</c:v>
                </c:pt>
                <c:pt idx="128959" formatCode="0.00E+00">
                  <c:v>2.9082700000000001E-4</c:v>
                </c:pt>
                <c:pt idx="128960" formatCode="0.00E+00">
                  <c:v>3.0874E-4</c:v>
                </c:pt>
                <c:pt idx="128961" formatCode="0.00E+00">
                  <c:v>3.2370599999999999E-4</c:v>
                </c:pt>
                <c:pt idx="128962" formatCode="0.00E+00">
                  <c:v>3.35557E-4</c:v>
                </c:pt>
                <c:pt idx="128963" formatCode="0.00E+00">
                  <c:v>3.4400199999999999E-4</c:v>
                </c:pt>
                <c:pt idx="128964" formatCode="0.00E+00">
                  <c:v>3.48778E-4</c:v>
                </c:pt>
                <c:pt idx="128965" formatCode="0.00E+00">
                  <c:v>3.4995300000000002E-4</c:v>
                </c:pt>
                <c:pt idx="128966" formatCode="0.00E+00">
                  <c:v>3.4779E-4</c:v>
                </c:pt>
                <c:pt idx="128967" formatCode="0.00E+00">
                  <c:v>3.4210300000000001E-4</c:v>
                </c:pt>
                <c:pt idx="128968" formatCode="0.00E+00">
                  <c:v>3.3232100000000001E-4</c:v>
                </c:pt>
                <c:pt idx="128969" formatCode="0.00E+00">
                  <c:v>3.1812399999999998E-4</c:v>
                </c:pt>
                <c:pt idx="128970" formatCode="0.00E+00">
                  <c:v>2.9936200000000001E-4</c:v>
                </c:pt>
                <c:pt idx="128971" formatCode="0.00E+00">
                  <c:v>2.75853E-4</c:v>
                </c:pt>
                <c:pt idx="128972" formatCode="0.00E+00">
                  <c:v>2.4767499999999999E-4</c:v>
                </c:pt>
                <c:pt idx="128973" formatCode="0.00E+00">
                  <c:v>2.15076E-4</c:v>
                </c:pt>
                <c:pt idx="128974" formatCode="0.00E+00">
                  <c:v>1.7807599999999999E-4</c:v>
                </c:pt>
                <c:pt idx="128975" formatCode="0.00E+00">
                  <c:v>1.3632600000000001E-4</c:v>
                </c:pt>
                <c:pt idx="128976" formatCode="0.00E+00">
                  <c:v>8.9270000000000004E-5</c:v>
                </c:pt>
                <c:pt idx="128977" formatCode="0.00E+00">
                  <c:v>3.6640999999999997E-5</c:v>
                </c:pt>
                <c:pt idx="128978" formatCode="0.00E+00">
                  <c:v>-2.1452499999999998E-5</c:v>
                </c:pt>
                <c:pt idx="128979" formatCode="0.00E+00">
                  <c:v>-8.5046199999999999E-5</c:v>
                </c:pt>
                <c:pt idx="128980" formatCode="0.00E+00">
                  <c:v>-1.5436900000000001E-4</c:v>
                </c:pt>
                <c:pt idx="128981" formatCode="0.00E+00">
                  <c:v>-2.2953599999999999E-4</c:v>
                </c:pt>
                <c:pt idx="128982" formatCode="0.00E+00">
                  <c:v>-3.1061800000000003E-4</c:v>
                </c:pt>
                <c:pt idx="128983" formatCode="0.00E+00">
                  <c:v>-3.9767399999999999E-4</c:v>
                </c:pt>
                <c:pt idx="128984" formatCode="0.00E+00">
                  <c:v>-4.9061799999999996E-4</c:v>
                </c:pt>
                <c:pt idx="128985" formatCode="0.00E+00">
                  <c:v>-5.8965199999999997E-4</c:v>
                </c:pt>
                <c:pt idx="128986" formatCode="0.00E+00">
                  <c:v>-6.9524500000000004E-4</c:v>
                </c:pt>
                <c:pt idx="128987" formatCode="0.00E+00">
                  <c:v>-8.0713499999999995E-4</c:v>
                </c:pt>
                <c:pt idx="128988" formatCode="0.00E+00">
                  <c:v>-9.24612E-4</c:v>
                </c:pt>
                <c:pt idx="128989" formatCode="0.00E+00">
                  <c:v>-1.0478799999999999E-3</c:v>
                </c:pt>
                <c:pt idx="128990" formatCode="0.00E+00">
                  <c:v>-1.1786699999999999E-3</c:v>
                </c:pt>
                <c:pt idx="128991" formatCode="0.00E+00">
                  <c:v>-1.31901E-3</c:v>
                </c:pt>
                <c:pt idx="128992" formatCode="0.00E+00">
                  <c:v>-1.4686199999999999E-3</c:v>
                </c:pt>
                <c:pt idx="128993" formatCode="0.00E+00">
                  <c:v>-1.62487E-3</c:v>
                </c:pt>
                <c:pt idx="128994" formatCode="0.00E+00">
                  <c:v>-1.7856300000000001E-3</c:v>
                </c:pt>
                <c:pt idx="128995" formatCode="0.00E+00">
                  <c:v>-1.95046E-3</c:v>
                </c:pt>
                <c:pt idx="128996" formatCode="0.00E+00">
                  <c:v>-2.1197199999999999E-3</c:v>
                </c:pt>
                <c:pt idx="128997" formatCode="0.00E+00">
                  <c:v>-2.2934700000000001E-3</c:v>
                </c:pt>
                <c:pt idx="128998" formatCode="0.00E+00">
                  <c:v>-2.4714699999999999E-3</c:v>
                </c:pt>
                <c:pt idx="128999" formatCode="0.00E+00">
                  <c:v>-2.65373E-3</c:v>
                </c:pt>
                <c:pt idx="129000" formatCode="0.00E+00">
                  <c:v>-2.8404799999999998E-3</c:v>
                </c:pt>
                <c:pt idx="129001" formatCode="0.00E+00">
                  <c:v>-3.0317600000000001E-3</c:v>
                </c:pt>
                <c:pt idx="129002" formatCode="0.00E+00">
                  <c:v>-3.22756E-3</c:v>
                </c:pt>
                <c:pt idx="129003" formatCode="0.00E+00">
                  <c:v>-3.42815E-3</c:v>
                </c:pt>
                <c:pt idx="129004" formatCode="0.00E+00">
                  <c:v>-3.6341300000000002E-3</c:v>
                </c:pt>
                <c:pt idx="129005" formatCode="0.00E+00">
                  <c:v>-3.8460999999999999E-3</c:v>
                </c:pt>
                <c:pt idx="129006" formatCode="0.00E+00">
                  <c:v>-4.06443E-3</c:v>
                </c:pt>
                <c:pt idx="129007" formatCode="0.00E+00">
                  <c:v>-4.2892599999999996E-3</c:v>
                </c:pt>
                <c:pt idx="129008" formatCode="0.00E+00">
                  <c:v>-4.52069E-3</c:v>
                </c:pt>
                <c:pt idx="129009" formatCode="0.00E+00">
                  <c:v>-4.7589399999999997E-3</c:v>
                </c:pt>
                <c:pt idx="129010" formatCode="0.00E+00">
                  <c:v>-5.0040500000000003E-3</c:v>
                </c:pt>
                <c:pt idx="129011" formatCode="0.00E+00">
                  <c:v>-5.2553699999999997E-3</c:v>
                </c:pt>
                <c:pt idx="129012" formatCode="0.00E+00">
                  <c:v>-5.5115099999999998E-3</c:v>
                </c:pt>
                <c:pt idx="129013" formatCode="0.00E+00">
                  <c:v>-5.7711000000000004E-3</c:v>
                </c:pt>
                <c:pt idx="129014" formatCode="0.00E+00">
                  <c:v>-6.0340400000000001E-3</c:v>
                </c:pt>
                <c:pt idx="129015" formatCode="0.00E+00">
                  <c:v>-6.3018400000000004E-3</c:v>
                </c:pt>
                <c:pt idx="129016" formatCode="0.00E+00">
                  <c:v>-6.5763699999999998E-3</c:v>
                </c:pt>
                <c:pt idx="129017" formatCode="0.00E+00">
                  <c:v>-6.8584800000000001E-3</c:v>
                </c:pt>
                <c:pt idx="129018" formatCode="0.00E+00">
                  <c:v>-7.1480500000000004E-3</c:v>
                </c:pt>
                <c:pt idx="129019" formatCode="0.00E+00">
                  <c:v>-7.4445099999999997E-3</c:v>
                </c:pt>
                <c:pt idx="129020" formatCode="0.00E+00">
                  <c:v>-7.7466799999999997E-3</c:v>
                </c:pt>
                <c:pt idx="129021" formatCode="0.00E+00">
                  <c:v>-8.0523399999999998E-3</c:v>
                </c:pt>
                <c:pt idx="129022" formatCode="0.00E+00">
                  <c:v>-8.3590499999999998E-3</c:v>
                </c:pt>
                <c:pt idx="129023" formatCode="0.00E+00">
                  <c:v>-8.6658599999999992E-3</c:v>
                </c:pt>
                <c:pt idx="129024" formatCode="0.00E+00">
                  <c:v>-8.9743700000000006E-3</c:v>
                </c:pt>
                <c:pt idx="129025" formatCode="0.00E+00">
                  <c:v>-9.2865499999999993E-3</c:v>
                </c:pt>
                <c:pt idx="129026" formatCode="0.00E+00">
                  <c:v>-9.6020199999999993E-3</c:v>
                </c:pt>
                <c:pt idx="129027" formatCode="0.00E+00">
                  <c:v>-9.9189199999999995E-3</c:v>
                </c:pt>
                <c:pt idx="129028">
                  <c:v>-1.0236800000000001E-2</c:v>
                </c:pt>
                <c:pt idx="129029">
                  <c:v>-1.0556899999999999E-2</c:v>
                </c:pt>
                <c:pt idx="129030">
                  <c:v>-1.08805E-2</c:v>
                </c:pt>
                <c:pt idx="129031">
                  <c:v>-1.1207699999999999E-2</c:v>
                </c:pt>
                <c:pt idx="129032">
                  <c:v>-1.15374E-2</c:v>
                </c:pt>
                <c:pt idx="129033">
                  <c:v>-1.1868800000000001E-2</c:v>
                </c:pt>
                <c:pt idx="129034">
                  <c:v>-1.2201099999999999E-2</c:v>
                </c:pt>
                <c:pt idx="129035">
                  <c:v>-1.2533600000000001E-2</c:v>
                </c:pt>
                <c:pt idx="129036">
                  <c:v>-1.2865E-2</c:v>
                </c:pt>
                <c:pt idx="129037">
                  <c:v>-1.3194000000000001E-2</c:v>
                </c:pt>
                <c:pt idx="129038">
                  <c:v>-1.35199E-2</c:v>
                </c:pt>
                <c:pt idx="129039">
                  <c:v>-1.3843599999999999E-2</c:v>
                </c:pt>
                <c:pt idx="129040">
                  <c:v>-1.41665E-2</c:v>
                </c:pt>
                <c:pt idx="129041">
                  <c:v>-1.44888E-2</c:v>
                </c:pt>
                <c:pt idx="129042">
                  <c:v>-1.48089E-2</c:v>
                </c:pt>
                <c:pt idx="129043">
                  <c:v>-1.51247E-2</c:v>
                </c:pt>
                <c:pt idx="129044">
                  <c:v>-1.5434700000000001E-2</c:v>
                </c:pt>
                <c:pt idx="129045">
                  <c:v>-1.57389E-2</c:v>
                </c:pt>
                <c:pt idx="129046">
                  <c:v>-1.6038299999999998E-2</c:v>
                </c:pt>
                <c:pt idx="129047">
                  <c:v>-1.6333799999999999E-2</c:v>
                </c:pt>
                <c:pt idx="129048">
                  <c:v>-1.6624900000000001E-2</c:v>
                </c:pt>
                <c:pt idx="129049">
                  <c:v>-1.6911900000000001E-2</c:v>
                </c:pt>
                <c:pt idx="129050">
                  <c:v>-1.7196800000000002E-2</c:v>
                </c:pt>
                <c:pt idx="129051">
                  <c:v>-1.7481099999999999E-2</c:v>
                </c:pt>
                <c:pt idx="129052">
                  <c:v>-1.7766299999999999E-2</c:v>
                </c:pt>
                <c:pt idx="129053">
                  <c:v>-1.8055000000000002E-2</c:v>
                </c:pt>
                <c:pt idx="129054">
                  <c:v>-1.8348900000000001E-2</c:v>
                </c:pt>
                <c:pt idx="129055">
                  <c:v>-1.8647E-2</c:v>
                </c:pt>
                <c:pt idx="129056">
                  <c:v>-1.8946999999999999E-2</c:v>
                </c:pt>
                <c:pt idx="129057">
                  <c:v>-1.9248299999999999E-2</c:v>
                </c:pt>
                <c:pt idx="129058">
                  <c:v>-1.9551900000000001E-2</c:v>
                </c:pt>
                <c:pt idx="129059">
                  <c:v>-1.9858899999999999E-2</c:v>
                </c:pt>
                <c:pt idx="129060">
                  <c:v>-2.0168599999999998E-2</c:v>
                </c:pt>
                <c:pt idx="129061">
                  <c:v>-2.0479600000000001E-2</c:v>
                </c:pt>
                <c:pt idx="129062">
                  <c:v>-2.0791500000000001E-2</c:v>
                </c:pt>
                <c:pt idx="129063">
                  <c:v>-2.11048E-2</c:v>
                </c:pt>
                <c:pt idx="129064">
                  <c:v>-2.1420399999999999E-2</c:v>
                </c:pt>
                <c:pt idx="129065">
                  <c:v>-2.1738799999999999E-2</c:v>
                </c:pt>
                <c:pt idx="129066">
                  <c:v>-2.20599E-2</c:v>
                </c:pt>
                <c:pt idx="129067">
                  <c:v>-2.2383799999999999E-2</c:v>
                </c:pt>
                <c:pt idx="129068">
                  <c:v>-2.2710899999999999E-2</c:v>
                </c:pt>
                <c:pt idx="129069">
                  <c:v>-2.3041300000000001E-2</c:v>
                </c:pt>
                <c:pt idx="129070">
                  <c:v>-2.3373499999999998E-2</c:v>
                </c:pt>
                <c:pt idx="129071">
                  <c:v>-2.37068E-2</c:v>
                </c:pt>
                <c:pt idx="129072">
                  <c:v>-2.40416E-2</c:v>
                </c:pt>
                <c:pt idx="129073">
                  <c:v>-2.4377800000000002E-2</c:v>
                </c:pt>
                <c:pt idx="129074">
                  <c:v>-2.4713499999999999E-2</c:v>
                </c:pt>
                <c:pt idx="129075">
                  <c:v>-2.5047400000000001E-2</c:v>
                </c:pt>
                <c:pt idx="129076">
                  <c:v>-2.5379499999999999E-2</c:v>
                </c:pt>
                <c:pt idx="129077">
                  <c:v>-2.5711399999999999E-2</c:v>
                </c:pt>
                <c:pt idx="129078">
                  <c:v>-2.6043899999999998E-2</c:v>
                </c:pt>
                <c:pt idx="129079">
                  <c:v>-2.6376400000000001E-2</c:v>
                </c:pt>
                <c:pt idx="129080">
                  <c:v>-2.6708300000000001E-2</c:v>
                </c:pt>
                <c:pt idx="129081">
                  <c:v>-2.70397E-2</c:v>
                </c:pt>
                <c:pt idx="129082">
                  <c:v>-2.7371800000000002E-2</c:v>
                </c:pt>
                <c:pt idx="129083">
                  <c:v>-2.7706000000000001E-2</c:v>
                </c:pt>
                <c:pt idx="129084">
                  <c:v>-2.8041799999999999E-2</c:v>
                </c:pt>
                <c:pt idx="129085">
                  <c:v>-2.8378199999999999E-2</c:v>
                </c:pt>
                <c:pt idx="129086">
                  <c:v>-2.87145E-2</c:v>
                </c:pt>
                <c:pt idx="129087">
                  <c:v>-2.9050599999999999E-2</c:v>
                </c:pt>
                <c:pt idx="129088">
                  <c:v>-2.9384899999999999E-2</c:v>
                </c:pt>
                <c:pt idx="129089">
                  <c:v>-2.9715600000000002E-2</c:v>
                </c:pt>
                <c:pt idx="129090">
                  <c:v>-3.0043899999999998E-2</c:v>
                </c:pt>
                <c:pt idx="129091">
                  <c:v>-3.03748E-2</c:v>
                </c:pt>
                <c:pt idx="129092">
                  <c:v>-3.0710999999999999E-2</c:v>
                </c:pt>
                <c:pt idx="129093">
                  <c:v>-3.1049299999999998E-2</c:v>
                </c:pt>
                <c:pt idx="129094">
                  <c:v>-3.1384700000000001E-2</c:v>
                </c:pt>
                <c:pt idx="129095">
                  <c:v>-3.1714800000000001E-2</c:v>
                </c:pt>
                <c:pt idx="129096">
                  <c:v>-3.2039699999999997E-2</c:v>
                </c:pt>
                <c:pt idx="129097">
                  <c:v>-3.2360300000000002E-2</c:v>
                </c:pt>
                <c:pt idx="129098">
                  <c:v>-3.2677400000000002E-2</c:v>
                </c:pt>
                <c:pt idx="129099">
                  <c:v>-3.2991800000000002E-2</c:v>
                </c:pt>
                <c:pt idx="129100">
                  <c:v>-3.3303300000000001E-2</c:v>
                </c:pt>
                <c:pt idx="129101">
                  <c:v>-3.3610899999999999E-2</c:v>
                </c:pt>
                <c:pt idx="129102">
                  <c:v>-3.3914899999999998E-2</c:v>
                </c:pt>
                <c:pt idx="129103">
                  <c:v>-3.4215700000000002E-2</c:v>
                </c:pt>
                <c:pt idx="129104">
                  <c:v>-3.4512399999999999E-2</c:v>
                </c:pt>
                <c:pt idx="129105">
                  <c:v>-3.4803300000000002E-2</c:v>
                </c:pt>
                <c:pt idx="129106">
                  <c:v>-3.5088300000000003E-2</c:v>
                </c:pt>
                <c:pt idx="129107">
                  <c:v>-3.5368499999999997E-2</c:v>
                </c:pt>
                <c:pt idx="129108">
                  <c:v>-3.5645700000000002E-2</c:v>
                </c:pt>
                <c:pt idx="129109">
                  <c:v>-3.5921000000000002E-2</c:v>
                </c:pt>
                <c:pt idx="129110">
                  <c:v>-3.6194700000000003E-2</c:v>
                </c:pt>
                <c:pt idx="129111">
                  <c:v>-3.6465999999999998E-2</c:v>
                </c:pt>
                <c:pt idx="129112">
                  <c:v>-3.6734000000000003E-2</c:v>
                </c:pt>
                <c:pt idx="129113">
                  <c:v>-3.6998099999999999E-2</c:v>
                </c:pt>
                <c:pt idx="129114">
                  <c:v>-3.7258399999999997E-2</c:v>
                </c:pt>
                <c:pt idx="129115">
                  <c:v>-3.7515300000000001E-2</c:v>
                </c:pt>
                <c:pt idx="129116">
                  <c:v>-3.7768999999999997E-2</c:v>
                </c:pt>
                <c:pt idx="129117">
                  <c:v>-3.80191E-2</c:v>
                </c:pt>
                <c:pt idx="129118">
                  <c:v>-3.8263800000000001E-2</c:v>
                </c:pt>
                <c:pt idx="129119">
                  <c:v>-3.8502599999999998E-2</c:v>
                </c:pt>
                <c:pt idx="129120">
                  <c:v>-3.8737199999999999E-2</c:v>
                </c:pt>
                <c:pt idx="129121">
                  <c:v>-3.8970699999999997E-2</c:v>
                </c:pt>
                <c:pt idx="129122">
                  <c:v>-3.9204200000000002E-2</c:v>
                </c:pt>
                <c:pt idx="129123">
                  <c:v>-3.9436400000000003E-2</c:v>
                </c:pt>
                <c:pt idx="129124">
                  <c:v>-3.9666199999999999E-2</c:v>
                </c:pt>
                <c:pt idx="129125">
                  <c:v>-3.9893699999999997E-2</c:v>
                </c:pt>
                <c:pt idx="129126">
                  <c:v>-4.0118300000000003E-2</c:v>
                </c:pt>
                <c:pt idx="129127">
                  <c:v>-4.03402E-2</c:v>
                </c:pt>
                <c:pt idx="129128">
                  <c:v>-4.0561100000000003E-2</c:v>
                </c:pt>
                <c:pt idx="129129">
                  <c:v>-4.0780999999999998E-2</c:v>
                </c:pt>
                <c:pt idx="129130">
                  <c:v>-4.0996999999999999E-2</c:v>
                </c:pt>
                <c:pt idx="129131">
                  <c:v>-4.1207199999999999E-2</c:v>
                </c:pt>
                <c:pt idx="129132">
                  <c:v>-4.1412499999999998E-2</c:v>
                </c:pt>
                <c:pt idx="129133">
                  <c:v>-4.1614199999999997E-2</c:v>
                </c:pt>
                <c:pt idx="129134">
                  <c:v>-4.18124E-2</c:v>
                </c:pt>
                <c:pt idx="129135">
                  <c:v>-4.2006599999999998E-2</c:v>
                </c:pt>
                <c:pt idx="129136">
                  <c:v>-4.21961E-2</c:v>
                </c:pt>
                <c:pt idx="129137">
                  <c:v>-4.2377900000000003E-2</c:v>
                </c:pt>
                <c:pt idx="129138">
                  <c:v>-4.2546199999999999E-2</c:v>
                </c:pt>
                <c:pt idx="129139">
                  <c:v>-4.2698100000000003E-2</c:v>
                </c:pt>
                <c:pt idx="129140">
                  <c:v>-4.2835900000000003E-2</c:v>
                </c:pt>
                <c:pt idx="129141">
                  <c:v>-4.2963300000000003E-2</c:v>
                </c:pt>
                <c:pt idx="129142">
                  <c:v>-4.3081399999999999E-2</c:v>
                </c:pt>
                <c:pt idx="129143">
                  <c:v>-4.3191300000000002E-2</c:v>
                </c:pt>
                <c:pt idx="129144">
                  <c:v>-4.3295100000000003E-2</c:v>
                </c:pt>
                <c:pt idx="129145">
                  <c:v>-4.3394200000000001E-2</c:v>
                </c:pt>
                <c:pt idx="129146">
                  <c:v>-4.3488400000000003E-2</c:v>
                </c:pt>
                <c:pt idx="129147">
                  <c:v>-4.3576299999999998E-2</c:v>
                </c:pt>
                <c:pt idx="129148">
                  <c:v>-4.3656399999999998E-2</c:v>
                </c:pt>
                <c:pt idx="129149">
                  <c:v>-4.3729700000000003E-2</c:v>
                </c:pt>
                <c:pt idx="129150">
                  <c:v>-4.3797700000000002E-2</c:v>
                </c:pt>
                <c:pt idx="129151">
                  <c:v>-4.3862400000000003E-2</c:v>
                </c:pt>
                <c:pt idx="129152">
                  <c:v>-4.3927399999999998E-2</c:v>
                </c:pt>
                <c:pt idx="129153">
                  <c:v>-4.3999400000000001E-2</c:v>
                </c:pt>
                <c:pt idx="129154">
                  <c:v>-4.4083999999999998E-2</c:v>
                </c:pt>
                <c:pt idx="129155">
                  <c:v>-4.4183300000000002E-2</c:v>
                </c:pt>
                <c:pt idx="129156">
                  <c:v>-4.4295899999999999E-2</c:v>
                </c:pt>
                <c:pt idx="129157">
                  <c:v>-4.44202E-2</c:v>
                </c:pt>
                <c:pt idx="129158">
                  <c:v>-4.4555400000000002E-2</c:v>
                </c:pt>
                <c:pt idx="129159">
                  <c:v>-4.47001E-2</c:v>
                </c:pt>
                <c:pt idx="129160">
                  <c:v>-4.4852599999999999E-2</c:v>
                </c:pt>
                <c:pt idx="129161">
                  <c:v>-4.50126E-2</c:v>
                </c:pt>
                <c:pt idx="129162">
                  <c:v>-4.5181199999999998E-2</c:v>
                </c:pt>
                <c:pt idx="129163">
                  <c:v>-4.53601E-2</c:v>
                </c:pt>
                <c:pt idx="129164">
                  <c:v>-4.5551099999999997E-2</c:v>
                </c:pt>
                <c:pt idx="129165">
                  <c:v>-4.5757800000000001E-2</c:v>
                </c:pt>
                <c:pt idx="129166">
                  <c:v>-4.5984400000000002E-2</c:v>
                </c:pt>
                <c:pt idx="129167">
                  <c:v>-4.6235100000000001E-2</c:v>
                </c:pt>
                <c:pt idx="129168">
                  <c:v>-4.6512900000000003E-2</c:v>
                </c:pt>
                <c:pt idx="129169">
                  <c:v>-4.6818199999999997E-2</c:v>
                </c:pt>
                <c:pt idx="129170">
                  <c:v>-4.7148700000000002E-2</c:v>
                </c:pt>
                <c:pt idx="129171">
                  <c:v>-4.7503400000000001E-2</c:v>
                </c:pt>
                <c:pt idx="129172">
                  <c:v>-4.7884700000000002E-2</c:v>
                </c:pt>
                <c:pt idx="129173">
                  <c:v>-4.8295400000000002E-2</c:v>
                </c:pt>
                <c:pt idx="129174">
                  <c:v>-4.8736500000000002E-2</c:v>
                </c:pt>
                <c:pt idx="129175">
                  <c:v>-4.9208500000000002E-2</c:v>
                </c:pt>
                <c:pt idx="129176">
                  <c:v>-4.9712699999999999E-2</c:v>
                </c:pt>
                <c:pt idx="129177">
                  <c:v>-5.0250000000000003E-2</c:v>
                </c:pt>
                <c:pt idx="129178">
                  <c:v>-5.0819900000000001E-2</c:v>
                </c:pt>
                <c:pt idx="129179">
                  <c:v>-5.14224E-2</c:v>
                </c:pt>
                <c:pt idx="129180">
                  <c:v>-5.2059800000000003E-2</c:v>
                </c:pt>
                <c:pt idx="129181">
                  <c:v>-5.2734799999999998E-2</c:v>
                </c:pt>
                <c:pt idx="129182">
                  <c:v>-5.3448200000000001E-2</c:v>
                </c:pt>
                <c:pt idx="129183">
                  <c:v>-5.4201399999999997E-2</c:v>
                </c:pt>
                <c:pt idx="129184">
                  <c:v>-5.49966E-2</c:v>
                </c:pt>
                <c:pt idx="129185">
                  <c:v>-5.5834099999999998E-2</c:v>
                </c:pt>
                <c:pt idx="129186">
                  <c:v>-5.67111E-2</c:v>
                </c:pt>
                <c:pt idx="129187">
                  <c:v>-5.7625000000000003E-2</c:v>
                </c:pt>
                <c:pt idx="129188">
                  <c:v>-5.8575200000000001E-2</c:v>
                </c:pt>
                <c:pt idx="129189">
                  <c:v>-5.9560299999999997E-2</c:v>
                </c:pt>
                <c:pt idx="129190">
                  <c:v>-6.0579599999999997E-2</c:v>
                </c:pt>
                <c:pt idx="129191">
                  <c:v>-6.1633199999999999E-2</c:v>
                </c:pt>
                <c:pt idx="129192">
                  <c:v>-6.2721700000000005E-2</c:v>
                </c:pt>
                <c:pt idx="129193">
                  <c:v>-6.3845499999999999E-2</c:v>
                </c:pt>
                <c:pt idx="129194">
                  <c:v>-6.5005400000000005E-2</c:v>
                </c:pt>
                <c:pt idx="129195">
                  <c:v>-6.6202700000000003E-2</c:v>
                </c:pt>
                <c:pt idx="129196">
                  <c:v>-6.7439899999999997E-2</c:v>
                </c:pt>
                <c:pt idx="129197">
                  <c:v>-6.8718100000000004E-2</c:v>
                </c:pt>
                <c:pt idx="129198">
                  <c:v>-7.0036600000000004E-2</c:v>
                </c:pt>
                <c:pt idx="129199">
                  <c:v>-7.1395299999999995E-2</c:v>
                </c:pt>
                <c:pt idx="129200">
                  <c:v>-7.2794499999999998E-2</c:v>
                </c:pt>
                <c:pt idx="129201">
                  <c:v>-7.4234700000000001E-2</c:v>
                </c:pt>
                <c:pt idx="129202">
                  <c:v>-7.5716599999999995E-2</c:v>
                </c:pt>
                <c:pt idx="129203">
                  <c:v>-7.7239600000000005E-2</c:v>
                </c:pt>
                <c:pt idx="129204">
                  <c:v>-7.8800999999999996E-2</c:v>
                </c:pt>
                <c:pt idx="129205">
                  <c:v>-8.0398200000000003E-2</c:v>
                </c:pt>
                <c:pt idx="129206">
                  <c:v>-8.2032499999999994E-2</c:v>
                </c:pt>
                <c:pt idx="129207">
                  <c:v>-8.3704899999999999E-2</c:v>
                </c:pt>
                <c:pt idx="129208">
                  <c:v>-8.5412799999999997E-2</c:v>
                </c:pt>
                <c:pt idx="129209">
                  <c:v>-8.7150599999999995E-2</c:v>
                </c:pt>
                <c:pt idx="129210">
                  <c:v>-8.8912599999999994E-2</c:v>
                </c:pt>
                <c:pt idx="129211">
                  <c:v>-9.06941E-2</c:v>
                </c:pt>
                <c:pt idx="129212">
                  <c:v>-9.2492199999999997E-2</c:v>
                </c:pt>
                <c:pt idx="129213">
                  <c:v>-9.4305799999999995E-2</c:v>
                </c:pt>
                <c:pt idx="129214">
                  <c:v>-9.6133099999999999E-2</c:v>
                </c:pt>
                <c:pt idx="129215">
                  <c:v>-9.7971199999999994E-2</c:v>
                </c:pt>
                <c:pt idx="129216">
                  <c:v>-9.98198E-2</c:v>
                </c:pt>
                <c:pt idx="129217">
                  <c:v>-0.10168199999999999</c:v>
                </c:pt>
                <c:pt idx="129218">
                  <c:v>-0.10356</c:v>
                </c:pt>
                <c:pt idx="129219">
                  <c:v>-0.105452</c:v>
                </c:pt>
                <c:pt idx="129220">
                  <c:v>-0.10735599999999999</c:v>
                </c:pt>
                <c:pt idx="129221">
                  <c:v>-0.10927199999999999</c:v>
                </c:pt>
                <c:pt idx="129222">
                  <c:v>-0.11119999999999999</c:v>
                </c:pt>
                <c:pt idx="129223">
                  <c:v>-0.113135</c:v>
                </c:pt>
                <c:pt idx="129224">
                  <c:v>-0.115077</c:v>
                </c:pt>
                <c:pt idx="129225">
                  <c:v>-0.11702700000000001</c:v>
                </c:pt>
                <c:pt idx="129226">
                  <c:v>-0.118982</c:v>
                </c:pt>
                <c:pt idx="129227">
                  <c:v>-0.12094299999999999</c:v>
                </c:pt>
                <c:pt idx="129228">
                  <c:v>-0.12291100000000001</c:v>
                </c:pt>
                <c:pt idx="129229">
                  <c:v>-0.124887</c:v>
                </c:pt>
                <c:pt idx="129230">
                  <c:v>-0.12687100000000001</c:v>
                </c:pt>
                <c:pt idx="129231">
                  <c:v>-0.128857</c:v>
                </c:pt>
                <c:pt idx="129232">
                  <c:v>-0.13084499999999999</c:v>
                </c:pt>
                <c:pt idx="129233">
                  <c:v>-0.13283500000000001</c:v>
                </c:pt>
                <c:pt idx="129234">
                  <c:v>-0.134823</c:v>
                </c:pt>
                <c:pt idx="129235">
                  <c:v>-0.13680800000000001</c:v>
                </c:pt>
                <c:pt idx="129236">
                  <c:v>-0.13878599999999999</c:v>
                </c:pt>
                <c:pt idx="129237">
                  <c:v>-0.14075199999999999</c:v>
                </c:pt>
                <c:pt idx="129238">
                  <c:v>-0.14269599999999999</c:v>
                </c:pt>
                <c:pt idx="129239">
                  <c:v>-0.14461199999999999</c:v>
                </c:pt>
                <c:pt idx="129240">
                  <c:v>-0.14650099999999999</c:v>
                </c:pt>
                <c:pt idx="129241">
                  <c:v>-0.14836299999999999</c:v>
                </c:pt>
                <c:pt idx="129242">
                  <c:v>-0.15019299999999999</c:v>
                </c:pt>
                <c:pt idx="129243">
                  <c:v>-0.15198900000000001</c:v>
                </c:pt>
                <c:pt idx="129244">
                  <c:v>-0.153749</c:v>
                </c:pt>
                <c:pt idx="129245">
                  <c:v>-0.155472</c:v>
                </c:pt>
                <c:pt idx="129246">
                  <c:v>-0.15715699999999999</c:v>
                </c:pt>
                <c:pt idx="129247">
                  <c:v>-0.158803</c:v>
                </c:pt>
                <c:pt idx="129248">
                  <c:v>-0.160408</c:v>
                </c:pt>
                <c:pt idx="129249">
                  <c:v>-0.161972</c:v>
                </c:pt>
                <c:pt idx="129250">
                  <c:v>-0.163496</c:v>
                </c:pt>
                <c:pt idx="129251">
                  <c:v>-0.16497999999999999</c:v>
                </c:pt>
                <c:pt idx="129252">
                  <c:v>-0.16642199999999999</c:v>
                </c:pt>
                <c:pt idx="129253">
                  <c:v>-0.16782</c:v>
                </c:pt>
                <c:pt idx="129254">
                  <c:v>-0.16917299999999999</c:v>
                </c:pt>
                <c:pt idx="129255">
                  <c:v>-0.17047499999999999</c:v>
                </c:pt>
                <c:pt idx="129256">
                  <c:v>-0.17172100000000001</c:v>
                </c:pt>
                <c:pt idx="129257">
                  <c:v>-0.17291100000000001</c:v>
                </c:pt>
                <c:pt idx="129258">
                  <c:v>-0.17404900000000001</c:v>
                </c:pt>
                <c:pt idx="129259">
                  <c:v>-0.17513600000000001</c:v>
                </c:pt>
                <c:pt idx="129260">
                  <c:v>-0.17616599999999999</c:v>
                </c:pt>
                <c:pt idx="129261">
                  <c:v>-0.17713300000000001</c:v>
                </c:pt>
                <c:pt idx="129262">
                  <c:v>-0.17802999999999999</c:v>
                </c:pt>
                <c:pt idx="129263">
                  <c:v>-0.17885799999999999</c:v>
                </c:pt>
                <c:pt idx="129264">
                  <c:v>-0.179618</c:v>
                </c:pt>
                <c:pt idx="129265">
                  <c:v>-0.180311</c:v>
                </c:pt>
                <c:pt idx="129266">
                  <c:v>-0.18093799999999999</c:v>
                </c:pt>
                <c:pt idx="129267">
                  <c:v>-0.181502</c:v>
                </c:pt>
                <c:pt idx="129268">
                  <c:v>-0.182001</c:v>
                </c:pt>
                <c:pt idx="129269">
                  <c:v>-0.18243500000000001</c:v>
                </c:pt>
                <c:pt idx="129270">
                  <c:v>-0.18280299999999999</c:v>
                </c:pt>
                <c:pt idx="129271">
                  <c:v>-0.18310599999999999</c:v>
                </c:pt>
                <c:pt idx="129272">
                  <c:v>-0.18334400000000001</c:v>
                </c:pt>
                <c:pt idx="129273">
                  <c:v>-0.18351700000000001</c:v>
                </c:pt>
                <c:pt idx="129274">
                  <c:v>-0.18362899999999999</c:v>
                </c:pt>
                <c:pt idx="129275">
                  <c:v>-0.18368200000000001</c:v>
                </c:pt>
                <c:pt idx="129276">
                  <c:v>-0.18367700000000001</c:v>
                </c:pt>
                <c:pt idx="129277">
                  <c:v>-0.183614</c:v>
                </c:pt>
                <c:pt idx="129278">
                  <c:v>-0.18348999999999999</c:v>
                </c:pt>
                <c:pt idx="129279">
                  <c:v>-0.18330299999999999</c:v>
                </c:pt>
                <c:pt idx="129280">
                  <c:v>-0.18305099999999999</c:v>
                </c:pt>
                <c:pt idx="129281">
                  <c:v>-0.18273400000000001</c:v>
                </c:pt>
                <c:pt idx="129282">
                  <c:v>-0.18235000000000001</c:v>
                </c:pt>
                <c:pt idx="129283">
                  <c:v>-0.18190100000000001</c:v>
                </c:pt>
                <c:pt idx="129284">
                  <c:v>-0.18139</c:v>
                </c:pt>
                <c:pt idx="129285">
                  <c:v>-0.18081800000000001</c:v>
                </c:pt>
                <c:pt idx="129286">
                  <c:v>-0.18018400000000001</c:v>
                </c:pt>
                <c:pt idx="129287">
                  <c:v>-0.17949000000000001</c:v>
                </c:pt>
                <c:pt idx="129288">
                  <c:v>-0.17874399999999999</c:v>
                </c:pt>
                <c:pt idx="129289">
                  <c:v>-0.17795</c:v>
                </c:pt>
                <c:pt idx="129290">
                  <c:v>-0.17710999999999999</c:v>
                </c:pt>
                <c:pt idx="129291">
                  <c:v>-0.17622699999999999</c:v>
                </c:pt>
                <c:pt idx="129292">
                  <c:v>-0.17530200000000001</c:v>
                </c:pt>
                <c:pt idx="129293">
                  <c:v>-0.17433699999999999</c:v>
                </c:pt>
                <c:pt idx="129294">
                  <c:v>-0.17333100000000001</c:v>
                </c:pt>
                <c:pt idx="129295">
                  <c:v>-0.17228499999999999</c:v>
                </c:pt>
                <c:pt idx="129296">
                  <c:v>-0.17120299999999999</c:v>
                </c:pt>
                <c:pt idx="129297">
                  <c:v>-0.17008799999999999</c:v>
                </c:pt>
                <c:pt idx="129298">
                  <c:v>-0.16894300000000001</c:v>
                </c:pt>
                <c:pt idx="129299">
                  <c:v>-0.167767</c:v>
                </c:pt>
                <c:pt idx="129300">
                  <c:v>-0.16656099999999999</c:v>
                </c:pt>
                <c:pt idx="129301">
                  <c:v>-0.165325</c:v>
                </c:pt>
                <c:pt idx="129302">
                  <c:v>-0.16406299999999999</c:v>
                </c:pt>
                <c:pt idx="129303">
                  <c:v>-0.162773</c:v>
                </c:pt>
                <c:pt idx="129304">
                  <c:v>-0.16145599999999999</c:v>
                </c:pt>
                <c:pt idx="129305">
                  <c:v>-0.16011400000000001</c:v>
                </c:pt>
                <c:pt idx="129306">
                  <c:v>-0.15875600000000001</c:v>
                </c:pt>
                <c:pt idx="129307">
                  <c:v>-0.15739</c:v>
                </c:pt>
                <c:pt idx="129308">
                  <c:v>-0.15601899999999999</c:v>
                </c:pt>
                <c:pt idx="129309">
                  <c:v>-0.154644</c:v>
                </c:pt>
                <c:pt idx="129310">
                  <c:v>-0.15326600000000001</c:v>
                </c:pt>
                <c:pt idx="129311">
                  <c:v>-0.15188599999999999</c:v>
                </c:pt>
                <c:pt idx="129312">
                  <c:v>-0.150505</c:v>
                </c:pt>
                <c:pt idx="129313">
                  <c:v>-0.14912500000000001</c:v>
                </c:pt>
                <c:pt idx="129314">
                  <c:v>-0.14774499999999999</c:v>
                </c:pt>
                <c:pt idx="129315">
                  <c:v>-0.14636399999999999</c:v>
                </c:pt>
                <c:pt idx="129316">
                  <c:v>-0.144984</c:v>
                </c:pt>
                <c:pt idx="129317">
                  <c:v>-0.14361599999999999</c:v>
                </c:pt>
                <c:pt idx="129318">
                  <c:v>-0.14226900000000001</c:v>
                </c:pt>
                <c:pt idx="129319">
                  <c:v>-0.14094899999999999</c:v>
                </c:pt>
                <c:pt idx="129320">
                  <c:v>-0.139656</c:v>
                </c:pt>
                <c:pt idx="129321">
                  <c:v>-0.13839299999999999</c:v>
                </c:pt>
                <c:pt idx="129322">
                  <c:v>-0.13716</c:v>
                </c:pt>
                <c:pt idx="129323">
                  <c:v>-0.13595499999999999</c:v>
                </c:pt>
                <c:pt idx="129324">
                  <c:v>-0.13478000000000001</c:v>
                </c:pt>
                <c:pt idx="129325">
                  <c:v>-0.13364300000000001</c:v>
                </c:pt>
                <c:pt idx="129326">
                  <c:v>-0.132549</c:v>
                </c:pt>
                <c:pt idx="129327">
                  <c:v>-0.13150100000000001</c:v>
                </c:pt>
                <c:pt idx="129328">
                  <c:v>-0.1305</c:v>
                </c:pt>
                <c:pt idx="129329">
                  <c:v>-0.129547</c:v>
                </c:pt>
                <c:pt idx="129330">
                  <c:v>-0.128638</c:v>
                </c:pt>
                <c:pt idx="129331">
                  <c:v>-0.127777</c:v>
                </c:pt>
                <c:pt idx="129332">
                  <c:v>-0.126971</c:v>
                </c:pt>
                <c:pt idx="129333">
                  <c:v>-0.12623100000000001</c:v>
                </c:pt>
                <c:pt idx="129334">
                  <c:v>-0.12556500000000001</c:v>
                </c:pt>
                <c:pt idx="129335">
                  <c:v>-0.124975</c:v>
                </c:pt>
                <c:pt idx="129336">
                  <c:v>-0.12446599999999999</c:v>
                </c:pt>
                <c:pt idx="129337">
                  <c:v>-0.124038</c:v>
                </c:pt>
                <c:pt idx="129338">
                  <c:v>-0.12368999999999999</c:v>
                </c:pt>
                <c:pt idx="129339">
                  <c:v>-0.12342400000000001</c:v>
                </c:pt>
                <c:pt idx="129340">
                  <c:v>-0.12324599999999999</c:v>
                </c:pt>
                <c:pt idx="129341">
                  <c:v>-0.12316100000000001</c:v>
                </c:pt>
                <c:pt idx="129342">
                  <c:v>-0.123166</c:v>
                </c:pt>
                <c:pt idx="129343">
                  <c:v>-0.123261</c:v>
                </c:pt>
                <c:pt idx="129344">
                  <c:v>-0.12345</c:v>
                </c:pt>
                <c:pt idx="129345">
                  <c:v>-0.123735</c:v>
                </c:pt>
                <c:pt idx="129346">
                  <c:v>-0.124112</c:v>
                </c:pt>
                <c:pt idx="129347">
                  <c:v>-0.12457699999999999</c:v>
                </c:pt>
                <c:pt idx="129348">
                  <c:v>-0.12513099999999999</c:v>
                </c:pt>
                <c:pt idx="129349">
                  <c:v>-0.125776</c:v>
                </c:pt>
                <c:pt idx="129350">
                  <c:v>-0.12651499999999999</c:v>
                </c:pt>
                <c:pt idx="129351">
                  <c:v>-0.12734799999999999</c:v>
                </c:pt>
                <c:pt idx="129352">
                  <c:v>-0.128274</c:v>
                </c:pt>
                <c:pt idx="129353">
                  <c:v>-0.12929099999999999</c:v>
                </c:pt>
                <c:pt idx="129354">
                  <c:v>-0.13040099999999999</c:v>
                </c:pt>
                <c:pt idx="129355">
                  <c:v>-0.131604</c:v>
                </c:pt>
                <c:pt idx="129356">
                  <c:v>-0.13289899999999999</c:v>
                </c:pt>
                <c:pt idx="129357">
                  <c:v>-0.13428599999999999</c:v>
                </c:pt>
                <c:pt idx="129358">
                  <c:v>-0.135764</c:v>
                </c:pt>
                <c:pt idx="129359">
                  <c:v>-0.13733400000000001</c:v>
                </c:pt>
                <c:pt idx="129360">
                  <c:v>-0.138991</c:v>
                </c:pt>
                <c:pt idx="129361">
                  <c:v>-0.140732</c:v>
                </c:pt>
                <c:pt idx="129362">
                  <c:v>-0.14255499999999999</c:v>
                </c:pt>
                <c:pt idx="129363">
                  <c:v>-0.144458</c:v>
                </c:pt>
                <c:pt idx="129364">
                  <c:v>-0.14643900000000001</c:v>
                </c:pt>
                <c:pt idx="129365">
                  <c:v>-0.14849799999999999</c:v>
                </c:pt>
                <c:pt idx="129366">
                  <c:v>-0.15063299999999999</c:v>
                </c:pt>
                <c:pt idx="129367">
                  <c:v>-0.15284400000000001</c:v>
                </c:pt>
                <c:pt idx="129368">
                  <c:v>-0.15513099999999999</c:v>
                </c:pt>
                <c:pt idx="129369">
                  <c:v>-0.157498</c:v>
                </c:pt>
                <c:pt idx="129370">
                  <c:v>-0.159944</c:v>
                </c:pt>
                <c:pt idx="129371">
                  <c:v>-0.162467</c:v>
                </c:pt>
                <c:pt idx="129372">
                  <c:v>-0.16506499999999999</c:v>
                </c:pt>
                <c:pt idx="129373">
                  <c:v>-0.167743</c:v>
                </c:pt>
                <c:pt idx="129374">
                  <c:v>-0.17050000000000001</c:v>
                </c:pt>
                <c:pt idx="129375">
                  <c:v>-0.17332700000000001</c:v>
                </c:pt>
                <c:pt idx="129376">
                  <c:v>-0.17622299999999999</c:v>
                </c:pt>
                <c:pt idx="129377">
                  <c:v>-0.17919199999999999</c:v>
                </c:pt>
                <c:pt idx="129378">
                  <c:v>-0.18223300000000001</c:v>
                </c:pt>
                <c:pt idx="129379">
                  <c:v>-0.185339</c:v>
                </c:pt>
                <c:pt idx="129380">
                  <c:v>-0.1885</c:v>
                </c:pt>
                <c:pt idx="129381">
                  <c:v>-0.19170499999999999</c:v>
                </c:pt>
                <c:pt idx="129382">
                  <c:v>-0.194942</c:v>
                </c:pt>
                <c:pt idx="129383">
                  <c:v>-0.19820699999999999</c:v>
                </c:pt>
                <c:pt idx="129384">
                  <c:v>-0.20150599999999999</c:v>
                </c:pt>
                <c:pt idx="129385">
                  <c:v>-0.204843</c:v>
                </c:pt>
                <c:pt idx="129386">
                  <c:v>-0.20821700000000001</c:v>
                </c:pt>
                <c:pt idx="129387">
                  <c:v>-0.211619</c:v>
                </c:pt>
                <c:pt idx="129388">
                  <c:v>-0.21504100000000001</c:v>
                </c:pt>
                <c:pt idx="129389">
                  <c:v>-0.218475</c:v>
                </c:pt>
                <c:pt idx="129390">
                  <c:v>-0.22192100000000001</c:v>
                </c:pt>
                <c:pt idx="129391">
                  <c:v>-0.22537599999999999</c:v>
                </c:pt>
                <c:pt idx="129392">
                  <c:v>-0.22883800000000001</c:v>
                </c:pt>
                <c:pt idx="129393">
                  <c:v>-0.23230100000000001</c:v>
                </c:pt>
                <c:pt idx="129394">
                  <c:v>-0.235766</c:v>
                </c:pt>
                <c:pt idx="129395">
                  <c:v>-0.239232</c:v>
                </c:pt>
                <c:pt idx="129396">
                  <c:v>-0.242699</c:v>
                </c:pt>
                <c:pt idx="129397">
                  <c:v>-0.24616499999999999</c:v>
                </c:pt>
                <c:pt idx="129398">
                  <c:v>-0.24962200000000001</c:v>
                </c:pt>
                <c:pt idx="129399">
                  <c:v>-0.25305699999999998</c:v>
                </c:pt>
                <c:pt idx="129400">
                  <c:v>-0.256465</c:v>
                </c:pt>
                <c:pt idx="129401">
                  <c:v>-0.25984299999999999</c:v>
                </c:pt>
                <c:pt idx="129402">
                  <c:v>-0.26319500000000001</c:v>
                </c:pt>
                <c:pt idx="129403">
                  <c:v>-0.266515</c:v>
                </c:pt>
                <c:pt idx="129404">
                  <c:v>-0.26979700000000001</c:v>
                </c:pt>
                <c:pt idx="129405">
                  <c:v>-0.27303500000000003</c:v>
                </c:pt>
                <c:pt idx="129406">
                  <c:v>-0.276223</c:v>
                </c:pt>
                <c:pt idx="129407">
                  <c:v>-0.27935700000000002</c:v>
                </c:pt>
                <c:pt idx="129408">
                  <c:v>-0.28242800000000001</c:v>
                </c:pt>
                <c:pt idx="129409">
                  <c:v>-0.28543000000000002</c:v>
                </c:pt>
                <c:pt idx="129410">
                  <c:v>-0.28835699999999997</c:v>
                </c:pt>
                <c:pt idx="129411">
                  <c:v>-0.29120400000000002</c:v>
                </c:pt>
                <c:pt idx="129412">
                  <c:v>-0.29396699999999998</c:v>
                </c:pt>
                <c:pt idx="129413">
                  <c:v>-0.29664600000000002</c:v>
                </c:pt>
                <c:pt idx="129414">
                  <c:v>-0.29924000000000001</c:v>
                </c:pt>
                <c:pt idx="129415">
                  <c:v>-0.30174200000000001</c:v>
                </c:pt>
                <c:pt idx="129416">
                  <c:v>-0.30414200000000002</c:v>
                </c:pt>
                <c:pt idx="129417">
                  <c:v>-0.30643500000000001</c:v>
                </c:pt>
                <c:pt idx="129418">
                  <c:v>-0.30862000000000001</c:v>
                </c:pt>
                <c:pt idx="129419">
                  <c:v>-0.31069600000000003</c:v>
                </c:pt>
                <c:pt idx="129420">
                  <c:v>-0.31265900000000002</c:v>
                </c:pt>
                <c:pt idx="129421">
                  <c:v>-0.31450699999999998</c:v>
                </c:pt>
                <c:pt idx="129422">
                  <c:v>-0.31624000000000002</c:v>
                </c:pt>
                <c:pt idx="129423">
                  <c:v>-0.31785200000000002</c:v>
                </c:pt>
                <c:pt idx="129424">
                  <c:v>-0.31934000000000001</c:v>
                </c:pt>
                <c:pt idx="129425">
                  <c:v>-0.32070399999999999</c:v>
                </c:pt>
                <c:pt idx="129426">
                  <c:v>-0.32194499999999998</c:v>
                </c:pt>
                <c:pt idx="129427">
                  <c:v>-0.32306200000000002</c:v>
                </c:pt>
                <c:pt idx="129428">
                  <c:v>-0.32405499999999998</c:v>
                </c:pt>
                <c:pt idx="129429">
                  <c:v>-0.32492300000000002</c:v>
                </c:pt>
                <c:pt idx="129430">
                  <c:v>-0.32566600000000001</c:v>
                </c:pt>
                <c:pt idx="129431">
                  <c:v>-0.32628000000000001</c:v>
                </c:pt>
                <c:pt idx="129432">
                  <c:v>-0.326762</c:v>
                </c:pt>
                <c:pt idx="129433">
                  <c:v>-0.32711200000000001</c:v>
                </c:pt>
                <c:pt idx="129434">
                  <c:v>-0.32733499999999999</c:v>
                </c:pt>
                <c:pt idx="129435">
                  <c:v>-0.32743299999999997</c:v>
                </c:pt>
                <c:pt idx="129436">
                  <c:v>-0.32740900000000001</c:v>
                </c:pt>
                <c:pt idx="129437">
                  <c:v>-0.32726300000000003</c:v>
                </c:pt>
                <c:pt idx="129438">
                  <c:v>-0.32699299999999998</c:v>
                </c:pt>
                <c:pt idx="129439">
                  <c:v>-0.3266</c:v>
                </c:pt>
                <c:pt idx="129440">
                  <c:v>-0.32608500000000001</c:v>
                </c:pt>
                <c:pt idx="129441">
                  <c:v>-0.32545000000000002</c:v>
                </c:pt>
                <c:pt idx="129442">
                  <c:v>-0.32469599999999998</c:v>
                </c:pt>
                <c:pt idx="129443">
                  <c:v>-0.32381900000000002</c:v>
                </c:pt>
                <c:pt idx="129444">
                  <c:v>-0.32281700000000002</c:v>
                </c:pt>
                <c:pt idx="129445">
                  <c:v>-0.32169300000000001</c:v>
                </c:pt>
                <c:pt idx="129446">
                  <c:v>-0.32045200000000001</c:v>
                </c:pt>
                <c:pt idx="129447">
                  <c:v>-0.31909999999999999</c:v>
                </c:pt>
                <c:pt idx="129448">
                  <c:v>-0.31763999999999998</c:v>
                </c:pt>
                <c:pt idx="129449">
                  <c:v>-0.31607200000000002</c:v>
                </c:pt>
                <c:pt idx="129450">
                  <c:v>-0.31440000000000001</c:v>
                </c:pt>
                <c:pt idx="129451">
                  <c:v>-0.31262400000000001</c:v>
                </c:pt>
                <c:pt idx="129452">
                  <c:v>-0.31075000000000003</c:v>
                </c:pt>
                <c:pt idx="129453">
                  <c:v>-0.308782</c:v>
                </c:pt>
                <c:pt idx="129454">
                  <c:v>-0.30673</c:v>
                </c:pt>
                <c:pt idx="129455">
                  <c:v>-0.30460100000000001</c:v>
                </c:pt>
                <c:pt idx="129456">
                  <c:v>-0.302402</c:v>
                </c:pt>
                <c:pt idx="129457">
                  <c:v>-0.30013600000000001</c:v>
                </c:pt>
                <c:pt idx="129458">
                  <c:v>-0.29780400000000001</c:v>
                </c:pt>
                <c:pt idx="129459">
                  <c:v>-0.29541099999999998</c:v>
                </c:pt>
                <c:pt idx="129460">
                  <c:v>-0.29296100000000003</c:v>
                </c:pt>
                <c:pt idx="129461">
                  <c:v>-0.29045900000000002</c:v>
                </c:pt>
                <c:pt idx="129462">
                  <c:v>-0.28791299999999997</c:v>
                </c:pt>
                <c:pt idx="129463">
                  <c:v>-0.285325</c:v>
                </c:pt>
                <c:pt idx="129464">
                  <c:v>-0.282698</c:v>
                </c:pt>
                <c:pt idx="129465">
                  <c:v>-0.28003299999999998</c:v>
                </c:pt>
                <c:pt idx="129466">
                  <c:v>-0.27733000000000002</c:v>
                </c:pt>
                <c:pt idx="129467">
                  <c:v>-0.27458900000000003</c:v>
                </c:pt>
                <c:pt idx="129468">
                  <c:v>-0.27180900000000002</c:v>
                </c:pt>
                <c:pt idx="129469">
                  <c:v>-0.26899699999999999</c:v>
                </c:pt>
                <c:pt idx="129470">
                  <c:v>-0.26615699999999998</c:v>
                </c:pt>
                <c:pt idx="129471">
                  <c:v>-0.263293</c:v>
                </c:pt>
                <c:pt idx="129472">
                  <c:v>-0.26040799999999997</c:v>
                </c:pt>
                <c:pt idx="129473">
                  <c:v>-0.25751000000000002</c:v>
                </c:pt>
                <c:pt idx="129474">
                  <c:v>-0.25460300000000002</c:v>
                </c:pt>
                <c:pt idx="129475">
                  <c:v>-0.251695</c:v>
                </c:pt>
                <c:pt idx="129476">
                  <c:v>-0.24878800000000001</c:v>
                </c:pt>
                <c:pt idx="129477">
                  <c:v>-0.245892</c:v>
                </c:pt>
                <c:pt idx="129478">
                  <c:v>-0.24301900000000001</c:v>
                </c:pt>
                <c:pt idx="129479">
                  <c:v>-0.240178</c:v>
                </c:pt>
                <c:pt idx="129480">
                  <c:v>-0.237371</c:v>
                </c:pt>
                <c:pt idx="129481">
                  <c:v>-0.234602</c:v>
                </c:pt>
                <c:pt idx="129482">
                  <c:v>-0.23187199999999999</c:v>
                </c:pt>
                <c:pt idx="129483">
                  <c:v>-0.229189</c:v>
                </c:pt>
                <c:pt idx="129484">
                  <c:v>-0.22656100000000001</c:v>
                </c:pt>
                <c:pt idx="129485">
                  <c:v>-0.223997</c:v>
                </c:pt>
                <c:pt idx="129486">
                  <c:v>-0.22150600000000001</c:v>
                </c:pt>
                <c:pt idx="129487">
                  <c:v>-0.21909600000000001</c:v>
                </c:pt>
                <c:pt idx="129488">
                  <c:v>-0.21676599999999999</c:v>
                </c:pt>
                <c:pt idx="129489">
                  <c:v>-0.21451300000000001</c:v>
                </c:pt>
                <c:pt idx="129490">
                  <c:v>-0.212338</c:v>
                </c:pt>
                <c:pt idx="129491">
                  <c:v>-0.21023900000000001</c:v>
                </c:pt>
                <c:pt idx="129492">
                  <c:v>-0.20821799999999999</c:v>
                </c:pt>
                <c:pt idx="129493">
                  <c:v>-0.20627799999999999</c:v>
                </c:pt>
                <c:pt idx="129494">
                  <c:v>-0.20442399999999999</c:v>
                </c:pt>
                <c:pt idx="129495">
                  <c:v>-0.20266200000000001</c:v>
                </c:pt>
                <c:pt idx="129496">
                  <c:v>-0.200993</c:v>
                </c:pt>
                <c:pt idx="129497">
                  <c:v>-0.19941500000000001</c:v>
                </c:pt>
                <c:pt idx="129498">
                  <c:v>-0.197935</c:v>
                </c:pt>
                <c:pt idx="129499">
                  <c:v>-0.19655700000000001</c:v>
                </c:pt>
                <c:pt idx="129500">
                  <c:v>-0.19528400000000001</c:v>
                </c:pt>
                <c:pt idx="129501">
                  <c:v>-0.19411300000000001</c:v>
                </c:pt>
                <c:pt idx="129502">
                  <c:v>-0.193048</c:v>
                </c:pt>
                <c:pt idx="129503">
                  <c:v>-0.19209100000000001</c:v>
                </c:pt>
                <c:pt idx="129504">
                  <c:v>-0.191243</c:v>
                </c:pt>
                <c:pt idx="129505">
                  <c:v>-0.19050500000000001</c:v>
                </c:pt>
                <c:pt idx="129506">
                  <c:v>-0.18987899999999999</c:v>
                </c:pt>
                <c:pt idx="129507">
                  <c:v>-0.18936700000000001</c:v>
                </c:pt>
                <c:pt idx="129508">
                  <c:v>-0.188967</c:v>
                </c:pt>
                <c:pt idx="129509">
                  <c:v>-0.18867100000000001</c:v>
                </c:pt>
                <c:pt idx="129510">
                  <c:v>-0.18847700000000001</c:v>
                </c:pt>
                <c:pt idx="129511">
                  <c:v>-0.188384</c:v>
                </c:pt>
                <c:pt idx="129512">
                  <c:v>-0.18839700000000001</c:v>
                </c:pt>
                <c:pt idx="129513">
                  <c:v>-0.18851899999999999</c:v>
                </c:pt>
                <c:pt idx="129514">
                  <c:v>-0.18875400000000001</c:v>
                </c:pt>
                <c:pt idx="129515">
                  <c:v>-0.18910099999999999</c:v>
                </c:pt>
                <c:pt idx="129516">
                  <c:v>-0.18955900000000001</c:v>
                </c:pt>
                <c:pt idx="129517">
                  <c:v>-0.19012200000000001</c:v>
                </c:pt>
                <c:pt idx="129518">
                  <c:v>-0.19078600000000001</c:v>
                </c:pt>
                <c:pt idx="129519">
                  <c:v>-0.19154599999999999</c:v>
                </c:pt>
                <c:pt idx="129520">
                  <c:v>-0.19239700000000001</c:v>
                </c:pt>
                <c:pt idx="129521">
                  <c:v>-0.19334100000000001</c:v>
                </c:pt>
                <c:pt idx="129522">
                  <c:v>-0.194384</c:v>
                </c:pt>
                <c:pt idx="129523">
                  <c:v>-0.19552700000000001</c:v>
                </c:pt>
                <c:pt idx="129524">
                  <c:v>-0.196773</c:v>
                </c:pt>
                <c:pt idx="129525">
                  <c:v>-0.19811699999999999</c:v>
                </c:pt>
                <c:pt idx="129526">
                  <c:v>-0.199548</c:v>
                </c:pt>
                <c:pt idx="129527">
                  <c:v>-0.20105500000000001</c:v>
                </c:pt>
                <c:pt idx="129528">
                  <c:v>-0.20263400000000001</c:v>
                </c:pt>
                <c:pt idx="129529">
                  <c:v>-0.20427899999999999</c:v>
                </c:pt>
                <c:pt idx="129530">
                  <c:v>-0.205985</c:v>
                </c:pt>
                <c:pt idx="129531">
                  <c:v>-0.20774999999999999</c:v>
                </c:pt>
                <c:pt idx="129532">
                  <c:v>-0.20957400000000001</c:v>
                </c:pt>
                <c:pt idx="129533">
                  <c:v>-0.211449</c:v>
                </c:pt>
                <c:pt idx="129534">
                  <c:v>-0.21337200000000001</c:v>
                </c:pt>
                <c:pt idx="129535">
                  <c:v>-0.21534400000000001</c:v>
                </c:pt>
                <c:pt idx="129536">
                  <c:v>-0.217365</c:v>
                </c:pt>
                <c:pt idx="129537">
                  <c:v>-0.21943199999999999</c:v>
                </c:pt>
                <c:pt idx="129538">
                  <c:v>-0.22154499999999999</c:v>
                </c:pt>
                <c:pt idx="129539">
                  <c:v>-0.22370100000000001</c:v>
                </c:pt>
                <c:pt idx="129540">
                  <c:v>-0.22589600000000001</c:v>
                </c:pt>
                <c:pt idx="129541">
                  <c:v>-0.22812199999999999</c:v>
                </c:pt>
                <c:pt idx="129542">
                  <c:v>-0.23037199999999999</c:v>
                </c:pt>
                <c:pt idx="129543">
                  <c:v>-0.23264000000000001</c:v>
                </c:pt>
                <c:pt idx="129544">
                  <c:v>-0.23491999999999999</c:v>
                </c:pt>
                <c:pt idx="129545">
                  <c:v>-0.237203</c:v>
                </c:pt>
                <c:pt idx="129546">
                  <c:v>-0.239485</c:v>
                </c:pt>
                <c:pt idx="129547">
                  <c:v>-0.241762</c:v>
                </c:pt>
                <c:pt idx="129548">
                  <c:v>-0.244033</c:v>
                </c:pt>
                <c:pt idx="129549">
                  <c:v>-0.24629499999999999</c:v>
                </c:pt>
                <c:pt idx="129550">
                  <c:v>-0.24854799999999999</c:v>
                </c:pt>
                <c:pt idx="129551">
                  <c:v>-0.25079099999999999</c:v>
                </c:pt>
                <c:pt idx="129552">
                  <c:v>-0.253021</c:v>
                </c:pt>
                <c:pt idx="129553">
                  <c:v>-0.25523099999999999</c:v>
                </c:pt>
                <c:pt idx="129554">
                  <c:v>-0.25741599999999998</c:v>
                </c:pt>
                <c:pt idx="129555">
                  <c:v>-0.25957599999999997</c:v>
                </c:pt>
                <c:pt idx="129556">
                  <c:v>-0.26171299999999997</c:v>
                </c:pt>
                <c:pt idx="129557">
                  <c:v>-0.26382800000000001</c:v>
                </c:pt>
                <c:pt idx="129558">
                  <c:v>-0.26591999999999999</c:v>
                </c:pt>
                <c:pt idx="129559">
                  <c:v>-0.26799200000000001</c:v>
                </c:pt>
                <c:pt idx="129560">
                  <c:v>-0.270042</c:v>
                </c:pt>
                <c:pt idx="129561">
                  <c:v>-0.27206599999999997</c:v>
                </c:pt>
                <c:pt idx="129562">
                  <c:v>-0.27405299999999999</c:v>
                </c:pt>
                <c:pt idx="129563">
                  <c:v>-0.27599400000000002</c:v>
                </c:pt>
                <c:pt idx="129564">
                  <c:v>-0.27788499999999999</c:v>
                </c:pt>
                <c:pt idx="129565">
                  <c:v>-0.279723</c:v>
                </c:pt>
                <c:pt idx="129566">
                  <c:v>-0.28150900000000001</c:v>
                </c:pt>
                <c:pt idx="129567">
                  <c:v>-0.28323799999999999</c:v>
                </c:pt>
                <c:pt idx="129568">
                  <c:v>-0.28490599999999999</c:v>
                </c:pt>
                <c:pt idx="129569">
                  <c:v>-0.28651700000000002</c:v>
                </c:pt>
                <c:pt idx="129570">
                  <c:v>-0.28807199999999999</c:v>
                </c:pt>
                <c:pt idx="129571">
                  <c:v>-0.28955900000000001</c:v>
                </c:pt>
                <c:pt idx="129572">
                  <c:v>-0.29093999999999998</c:v>
                </c:pt>
                <c:pt idx="129573">
                  <c:v>-0.29222100000000001</c:v>
                </c:pt>
                <c:pt idx="129574">
                  <c:v>-0.29344300000000001</c:v>
                </c:pt>
                <c:pt idx="129575">
                  <c:v>-0.29460799999999998</c:v>
                </c:pt>
                <c:pt idx="129576">
                  <c:v>-0.29569200000000001</c:v>
                </c:pt>
                <c:pt idx="129577">
                  <c:v>-0.29670299999999999</c:v>
                </c:pt>
                <c:pt idx="129578">
                  <c:v>-0.29765000000000003</c:v>
                </c:pt>
                <c:pt idx="129579">
                  <c:v>-0.29853200000000002</c:v>
                </c:pt>
                <c:pt idx="129580">
                  <c:v>-0.299344</c:v>
                </c:pt>
                <c:pt idx="129581">
                  <c:v>-0.30007800000000001</c:v>
                </c:pt>
                <c:pt idx="129582">
                  <c:v>-0.30073</c:v>
                </c:pt>
                <c:pt idx="129583">
                  <c:v>-0.30130200000000001</c:v>
                </c:pt>
                <c:pt idx="129584">
                  <c:v>-0.30179699999999998</c:v>
                </c:pt>
                <c:pt idx="129585">
                  <c:v>-0.30221399999999998</c:v>
                </c:pt>
                <c:pt idx="129586">
                  <c:v>-0.30255399999999999</c:v>
                </c:pt>
                <c:pt idx="129587">
                  <c:v>-0.30282100000000001</c:v>
                </c:pt>
                <c:pt idx="129588">
                  <c:v>-0.30301800000000001</c:v>
                </c:pt>
                <c:pt idx="129589">
                  <c:v>-0.303151</c:v>
                </c:pt>
                <c:pt idx="129590">
                  <c:v>-0.30322500000000002</c:v>
                </c:pt>
                <c:pt idx="129591">
                  <c:v>-0.30324000000000001</c:v>
                </c:pt>
                <c:pt idx="129592">
                  <c:v>-0.30319299999999999</c:v>
                </c:pt>
                <c:pt idx="129593">
                  <c:v>-0.30308299999999999</c:v>
                </c:pt>
                <c:pt idx="129594">
                  <c:v>-0.30291099999999999</c:v>
                </c:pt>
                <c:pt idx="129595">
                  <c:v>-0.302678</c:v>
                </c:pt>
                <c:pt idx="129596">
                  <c:v>-0.30238700000000002</c:v>
                </c:pt>
                <c:pt idx="129597">
                  <c:v>-0.302039</c:v>
                </c:pt>
                <c:pt idx="129598">
                  <c:v>-0.30163299999999998</c:v>
                </c:pt>
                <c:pt idx="129599">
                  <c:v>-0.30117100000000002</c:v>
                </c:pt>
                <c:pt idx="129600">
                  <c:v>-0.30064800000000003</c:v>
                </c:pt>
                <c:pt idx="129601">
                  <c:v>-0.300064</c:v>
                </c:pt>
                <c:pt idx="129602">
                  <c:v>-0.29942099999999999</c:v>
                </c:pt>
                <c:pt idx="129603">
                  <c:v>-0.29872300000000002</c:v>
                </c:pt>
                <c:pt idx="129604">
                  <c:v>-0.29796400000000001</c:v>
                </c:pt>
                <c:pt idx="129605">
                  <c:v>-0.29714400000000002</c:v>
                </c:pt>
                <c:pt idx="129606">
                  <c:v>-0.29626999999999998</c:v>
                </c:pt>
                <c:pt idx="129607">
                  <c:v>-0.29535400000000001</c:v>
                </c:pt>
                <c:pt idx="129608">
                  <c:v>-0.29439799999999999</c:v>
                </c:pt>
                <c:pt idx="129609">
                  <c:v>-0.293404</c:v>
                </c:pt>
                <c:pt idx="129610">
                  <c:v>-0.29237600000000002</c:v>
                </c:pt>
                <c:pt idx="129611">
                  <c:v>-0.29131299999999999</c:v>
                </c:pt>
                <c:pt idx="129612">
                  <c:v>-0.29021599999999997</c:v>
                </c:pt>
                <c:pt idx="129613">
                  <c:v>-0.28908499999999998</c:v>
                </c:pt>
                <c:pt idx="129614">
                  <c:v>-0.28792200000000001</c:v>
                </c:pt>
                <c:pt idx="129615">
                  <c:v>-0.28673100000000001</c:v>
                </c:pt>
                <c:pt idx="129616">
                  <c:v>-0.28551599999999999</c:v>
                </c:pt>
                <c:pt idx="129617">
                  <c:v>-0.284277</c:v>
                </c:pt>
                <c:pt idx="129618">
                  <c:v>-0.28301700000000002</c:v>
                </c:pt>
                <c:pt idx="129619">
                  <c:v>-0.28173300000000001</c:v>
                </c:pt>
                <c:pt idx="129620">
                  <c:v>-0.28042499999999998</c:v>
                </c:pt>
                <c:pt idx="129621">
                  <c:v>-0.27909400000000001</c:v>
                </c:pt>
                <c:pt idx="129622">
                  <c:v>-0.27773999999999999</c:v>
                </c:pt>
                <c:pt idx="129623">
                  <c:v>-0.276364</c:v>
                </c:pt>
                <c:pt idx="129624">
                  <c:v>-0.27497100000000002</c:v>
                </c:pt>
                <c:pt idx="129625">
                  <c:v>-0.273567</c:v>
                </c:pt>
                <c:pt idx="129626">
                  <c:v>-0.27215800000000001</c:v>
                </c:pt>
                <c:pt idx="129627">
                  <c:v>-0.27074500000000001</c:v>
                </c:pt>
                <c:pt idx="129628">
                  <c:v>-0.26932800000000001</c:v>
                </c:pt>
                <c:pt idx="129629">
                  <c:v>-0.267905</c:v>
                </c:pt>
                <c:pt idx="129630">
                  <c:v>-0.26647599999999999</c:v>
                </c:pt>
                <c:pt idx="129631">
                  <c:v>-0.26503900000000002</c:v>
                </c:pt>
                <c:pt idx="129632">
                  <c:v>-0.26359199999999999</c:v>
                </c:pt>
                <c:pt idx="129633">
                  <c:v>-0.26213700000000001</c:v>
                </c:pt>
                <c:pt idx="129634">
                  <c:v>-0.26067699999999999</c:v>
                </c:pt>
                <c:pt idx="129635">
                  <c:v>-0.25921699999999998</c:v>
                </c:pt>
                <c:pt idx="129636">
                  <c:v>-0.25776399999999999</c:v>
                </c:pt>
                <c:pt idx="129637">
                  <c:v>-0.25632100000000002</c:v>
                </c:pt>
                <c:pt idx="129638">
                  <c:v>-0.25488899999999998</c:v>
                </c:pt>
                <c:pt idx="129639">
                  <c:v>-0.253469</c:v>
                </c:pt>
                <c:pt idx="129640">
                  <c:v>-0.25206099999999998</c:v>
                </c:pt>
                <c:pt idx="129641">
                  <c:v>-0.250666</c:v>
                </c:pt>
                <c:pt idx="129642">
                  <c:v>-0.24928600000000001</c:v>
                </c:pt>
                <c:pt idx="129643">
                  <c:v>-0.24792400000000001</c:v>
                </c:pt>
                <c:pt idx="129644">
                  <c:v>-0.246587</c:v>
                </c:pt>
                <c:pt idx="129645">
                  <c:v>-0.24527199999999999</c:v>
                </c:pt>
                <c:pt idx="129646">
                  <c:v>-0.243975</c:v>
                </c:pt>
                <c:pt idx="129647">
                  <c:v>-0.24268899999999999</c:v>
                </c:pt>
                <c:pt idx="129648">
                  <c:v>-0.24141199999999999</c:v>
                </c:pt>
                <c:pt idx="129649">
                  <c:v>-0.24015</c:v>
                </c:pt>
                <c:pt idx="129650">
                  <c:v>-0.23890600000000001</c:v>
                </c:pt>
                <c:pt idx="129651">
                  <c:v>-0.23768500000000001</c:v>
                </c:pt>
                <c:pt idx="129652">
                  <c:v>-0.236482</c:v>
                </c:pt>
                <c:pt idx="129653">
                  <c:v>-0.235295</c:v>
                </c:pt>
                <c:pt idx="129654">
                  <c:v>-0.234127</c:v>
                </c:pt>
                <c:pt idx="129655">
                  <c:v>-0.232983</c:v>
                </c:pt>
                <c:pt idx="129656">
                  <c:v>-0.23186300000000001</c:v>
                </c:pt>
                <c:pt idx="129657">
                  <c:v>-0.230767</c:v>
                </c:pt>
                <c:pt idx="129658">
                  <c:v>-0.22969899999999999</c:v>
                </c:pt>
                <c:pt idx="129659">
                  <c:v>-0.22866500000000001</c:v>
                </c:pt>
                <c:pt idx="129660">
                  <c:v>-0.22767000000000001</c:v>
                </c:pt>
                <c:pt idx="129661">
                  <c:v>-0.226715</c:v>
                </c:pt>
                <c:pt idx="129662">
                  <c:v>-0.22579399999999999</c:v>
                </c:pt>
                <c:pt idx="129663">
                  <c:v>-0.22490399999999999</c:v>
                </c:pt>
                <c:pt idx="129664">
                  <c:v>-0.22404299999999999</c:v>
                </c:pt>
                <c:pt idx="129665">
                  <c:v>-0.22321299999999999</c:v>
                </c:pt>
                <c:pt idx="129666">
                  <c:v>-0.222414</c:v>
                </c:pt>
                <c:pt idx="129667">
                  <c:v>-0.22164800000000001</c:v>
                </c:pt>
                <c:pt idx="129668">
                  <c:v>-0.220914</c:v>
                </c:pt>
                <c:pt idx="129669">
                  <c:v>-0.22020700000000001</c:v>
                </c:pt>
                <c:pt idx="129670">
                  <c:v>-0.219526</c:v>
                </c:pt>
                <c:pt idx="129671">
                  <c:v>-0.218866</c:v>
                </c:pt>
                <c:pt idx="129672">
                  <c:v>-0.21820100000000001</c:v>
                </c:pt>
                <c:pt idx="129673">
                  <c:v>-0.217527</c:v>
                </c:pt>
                <c:pt idx="129674">
                  <c:v>-0.21687300000000001</c:v>
                </c:pt>
                <c:pt idx="129675">
                  <c:v>-0.21624699999999999</c:v>
                </c:pt>
                <c:pt idx="129676">
                  <c:v>-0.215637</c:v>
                </c:pt>
                <c:pt idx="129677">
                  <c:v>-0.21504400000000001</c:v>
                </c:pt>
                <c:pt idx="129678">
                  <c:v>-0.21446999999999999</c:v>
                </c:pt>
                <c:pt idx="129679">
                  <c:v>-0.213918</c:v>
                </c:pt>
                <c:pt idx="129680">
                  <c:v>-0.21338699999999999</c:v>
                </c:pt>
                <c:pt idx="129681">
                  <c:v>-0.212871</c:v>
                </c:pt>
                <c:pt idx="129682">
                  <c:v>-0.212365</c:v>
                </c:pt>
                <c:pt idx="129683">
                  <c:v>-0.211864</c:v>
                </c:pt>
                <c:pt idx="129684">
                  <c:v>-0.211366</c:v>
                </c:pt>
                <c:pt idx="129685">
                  <c:v>-0.210869</c:v>
                </c:pt>
                <c:pt idx="129686">
                  <c:v>-0.210373</c:v>
                </c:pt>
                <c:pt idx="129687">
                  <c:v>-0.20987900000000001</c:v>
                </c:pt>
                <c:pt idx="129688">
                  <c:v>-0.20938799999999999</c:v>
                </c:pt>
                <c:pt idx="129689">
                  <c:v>-0.208898</c:v>
                </c:pt>
                <c:pt idx="129690">
                  <c:v>-0.20840400000000001</c:v>
                </c:pt>
                <c:pt idx="129691">
                  <c:v>-0.20790800000000001</c:v>
                </c:pt>
                <c:pt idx="129692">
                  <c:v>-0.20741200000000001</c:v>
                </c:pt>
                <c:pt idx="129693">
                  <c:v>-0.20691799999999999</c:v>
                </c:pt>
                <c:pt idx="129694">
                  <c:v>-0.206426</c:v>
                </c:pt>
                <c:pt idx="129695">
                  <c:v>-0.20593600000000001</c:v>
                </c:pt>
                <c:pt idx="129696">
                  <c:v>-0.20544999999999999</c:v>
                </c:pt>
                <c:pt idx="129697">
                  <c:v>-0.20496600000000001</c:v>
                </c:pt>
                <c:pt idx="129698">
                  <c:v>-0.204481</c:v>
                </c:pt>
                <c:pt idx="129699">
                  <c:v>-0.20399100000000001</c:v>
                </c:pt>
                <c:pt idx="129700">
                  <c:v>-0.20349400000000001</c:v>
                </c:pt>
                <c:pt idx="129701">
                  <c:v>-0.20299200000000001</c:v>
                </c:pt>
                <c:pt idx="129702">
                  <c:v>-0.202486</c:v>
                </c:pt>
                <c:pt idx="129703">
                  <c:v>-0.20198099999999999</c:v>
                </c:pt>
                <c:pt idx="129704">
                  <c:v>-0.201483</c:v>
                </c:pt>
                <c:pt idx="129705">
                  <c:v>-0.20099700000000001</c:v>
                </c:pt>
                <c:pt idx="129706">
                  <c:v>-0.200515</c:v>
                </c:pt>
                <c:pt idx="129707">
                  <c:v>-0.20003199999999999</c:v>
                </c:pt>
                <c:pt idx="129708">
                  <c:v>-0.199544</c:v>
                </c:pt>
                <c:pt idx="129709">
                  <c:v>-0.19903399999999999</c:v>
                </c:pt>
                <c:pt idx="129710">
                  <c:v>-0.198488</c:v>
                </c:pt>
                <c:pt idx="129711">
                  <c:v>-0.19791900000000001</c:v>
                </c:pt>
                <c:pt idx="129712">
                  <c:v>-0.19734299999999999</c:v>
                </c:pt>
                <c:pt idx="129713">
                  <c:v>-0.19675000000000001</c:v>
                </c:pt>
                <c:pt idx="129714">
                  <c:v>-0.196135</c:v>
                </c:pt>
                <c:pt idx="129715">
                  <c:v>-0.19550400000000001</c:v>
                </c:pt>
                <c:pt idx="129716">
                  <c:v>-0.19486200000000001</c:v>
                </c:pt>
                <c:pt idx="129717">
                  <c:v>-0.19420899999999999</c:v>
                </c:pt>
                <c:pt idx="129718">
                  <c:v>-0.19354099999999999</c:v>
                </c:pt>
                <c:pt idx="129719">
                  <c:v>-0.192858</c:v>
                </c:pt>
                <c:pt idx="129720">
                  <c:v>-0.192161</c:v>
                </c:pt>
                <c:pt idx="129721">
                  <c:v>-0.19145100000000001</c:v>
                </c:pt>
                <c:pt idx="129722">
                  <c:v>-0.19072700000000001</c:v>
                </c:pt>
                <c:pt idx="129723">
                  <c:v>-0.18999199999999999</c:v>
                </c:pt>
                <c:pt idx="129724">
                  <c:v>-0.189248</c:v>
                </c:pt>
                <c:pt idx="129725">
                  <c:v>-0.188495</c:v>
                </c:pt>
                <c:pt idx="129726">
                  <c:v>-0.18773200000000001</c:v>
                </c:pt>
                <c:pt idx="129727">
                  <c:v>-0.18695899999999999</c:v>
                </c:pt>
                <c:pt idx="129728">
                  <c:v>-0.18617900000000001</c:v>
                </c:pt>
                <c:pt idx="129729">
                  <c:v>-0.185394</c:v>
                </c:pt>
                <c:pt idx="129730">
                  <c:v>-0.18460699999999999</c:v>
                </c:pt>
                <c:pt idx="129731">
                  <c:v>-0.18381600000000001</c:v>
                </c:pt>
                <c:pt idx="129732">
                  <c:v>-0.18302299999999999</c:v>
                </c:pt>
                <c:pt idx="129733">
                  <c:v>-0.18223</c:v>
                </c:pt>
                <c:pt idx="129734">
                  <c:v>-0.18143599999999999</c:v>
                </c:pt>
                <c:pt idx="129735">
                  <c:v>-0.18063799999999999</c:v>
                </c:pt>
                <c:pt idx="129736">
                  <c:v>-0.17983499999999999</c:v>
                </c:pt>
                <c:pt idx="129737">
                  <c:v>-0.179032</c:v>
                </c:pt>
                <c:pt idx="129738">
                  <c:v>-0.17823</c:v>
                </c:pt>
                <c:pt idx="129739">
                  <c:v>-0.177427</c:v>
                </c:pt>
                <c:pt idx="129740">
                  <c:v>-0.176625</c:v>
                </c:pt>
                <c:pt idx="129741">
                  <c:v>-0.17582900000000001</c:v>
                </c:pt>
                <c:pt idx="129742">
                  <c:v>-0.175043</c:v>
                </c:pt>
                <c:pt idx="129743">
                  <c:v>-0.17426700000000001</c:v>
                </c:pt>
                <c:pt idx="129744">
                  <c:v>-0.17349999999999999</c:v>
                </c:pt>
                <c:pt idx="129745">
                  <c:v>-0.17274100000000001</c:v>
                </c:pt>
                <c:pt idx="129746">
                  <c:v>-0.171989</c:v>
                </c:pt>
                <c:pt idx="129747">
                  <c:v>-0.17124200000000001</c:v>
                </c:pt>
                <c:pt idx="129748">
                  <c:v>-0.17050199999999999</c:v>
                </c:pt>
                <c:pt idx="129749">
                  <c:v>-0.16977100000000001</c:v>
                </c:pt>
                <c:pt idx="129750">
                  <c:v>-0.16905200000000001</c:v>
                </c:pt>
                <c:pt idx="129751">
                  <c:v>-0.16834499999999999</c:v>
                </c:pt>
                <c:pt idx="129752">
                  <c:v>-0.16764599999999999</c:v>
                </c:pt>
                <c:pt idx="129753">
                  <c:v>-0.16695499999999999</c:v>
                </c:pt>
                <c:pt idx="129754">
                  <c:v>-0.166271</c:v>
                </c:pt>
                <c:pt idx="129755">
                  <c:v>-0.16559599999999999</c:v>
                </c:pt>
                <c:pt idx="129756">
                  <c:v>-0.16492799999999999</c:v>
                </c:pt>
                <c:pt idx="129757">
                  <c:v>-0.164269</c:v>
                </c:pt>
                <c:pt idx="129758">
                  <c:v>-0.16361800000000001</c:v>
                </c:pt>
                <c:pt idx="129759">
                  <c:v>-0.16297600000000001</c:v>
                </c:pt>
                <c:pt idx="129760">
                  <c:v>-0.16234699999999999</c:v>
                </c:pt>
                <c:pt idx="129761">
                  <c:v>-0.16173100000000001</c:v>
                </c:pt>
                <c:pt idx="129762">
                  <c:v>-0.161131</c:v>
                </c:pt>
                <c:pt idx="129763">
                  <c:v>-0.16054599999999999</c:v>
                </c:pt>
                <c:pt idx="129764">
                  <c:v>-0.15997900000000001</c:v>
                </c:pt>
                <c:pt idx="129765">
                  <c:v>-0.15943299999999999</c:v>
                </c:pt>
                <c:pt idx="129766">
                  <c:v>-0.15890899999999999</c:v>
                </c:pt>
                <c:pt idx="129767">
                  <c:v>-0.15840899999999999</c:v>
                </c:pt>
                <c:pt idx="129768">
                  <c:v>-0.15793499999999999</c:v>
                </c:pt>
                <c:pt idx="129769">
                  <c:v>-0.15748899999999999</c:v>
                </c:pt>
                <c:pt idx="129770">
                  <c:v>-0.15707199999999999</c:v>
                </c:pt>
                <c:pt idx="129771">
                  <c:v>-0.15668599999999999</c:v>
                </c:pt>
                <c:pt idx="129772">
                  <c:v>-0.156335</c:v>
                </c:pt>
                <c:pt idx="129773">
                  <c:v>-0.15601799999999999</c:v>
                </c:pt>
                <c:pt idx="129774">
                  <c:v>-0.15573799999999999</c:v>
                </c:pt>
                <c:pt idx="129775">
                  <c:v>-0.15549499999999999</c:v>
                </c:pt>
                <c:pt idx="129776">
                  <c:v>-0.15528700000000001</c:v>
                </c:pt>
                <c:pt idx="129777">
                  <c:v>-0.155112</c:v>
                </c:pt>
                <c:pt idx="129778">
                  <c:v>-0.154973</c:v>
                </c:pt>
                <c:pt idx="129779">
                  <c:v>-0.15487300000000001</c:v>
                </c:pt>
                <c:pt idx="129780">
                  <c:v>-0.15481200000000001</c:v>
                </c:pt>
                <c:pt idx="129781">
                  <c:v>-0.15478800000000001</c:v>
                </c:pt>
                <c:pt idx="129782">
                  <c:v>-0.154802</c:v>
                </c:pt>
                <c:pt idx="129783">
                  <c:v>-0.15485099999999999</c:v>
                </c:pt>
                <c:pt idx="129784">
                  <c:v>-0.15493399999999999</c:v>
                </c:pt>
                <c:pt idx="129785">
                  <c:v>-0.15504999999999999</c:v>
                </c:pt>
                <c:pt idx="129786">
                  <c:v>-0.15520200000000001</c:v>
                </c:pt>
                <c:pt idx="129787">
                  <c:v>-0.15539</c:v>
                </c:pt>
                <c:pt idx="129788">
                  <c:v>-0.15561800000000001</c:v>
                </c:pt>
                <c:pt idx="129789">
                  <c:v>-0.155885</c:v>
                </c:pt>
                <c:pt idx="129790">
                  <c:v>-0.15618799999999999</c:v>
                </c:pt>
                <c:pt idx="129791">
                  <c:v>-0.15652099999999999</c:v>
                </c:pt>
                <c:pt idx="129792">
                  <c:v>-0.156884</c:v>
                </c:pt>
                <c:pt idx="129793">
                  <c:v>-0.157275</c:v>
                </c:pt>
                <c:pt idx="129794">
                  <c:v>-0.157692</c:v>
                </c:pt>
                <c:pt idx="129795">
                  <c:v>-0.158133</c:v>
                </c:pt>
                <c:pt idx="129796">
                  <c:v>-0.15859599999999999</c:v>
                </c:pt>
                <c:pt idx="129797">
                  <c:v>-0.159083</c:v>
                </c:pt>
                <c:pt idx="129798">
                  <c:v>-0.15959699999999999</c:v>
                </c:pt>
                <c:pt idx="129799">
                  <c:v>-0.160135</c:v>
                </c:pt>
                <c:pt idx="129800">
                  <c:v>-0.16069600000000001</c:v>
                </c:pt>
                <c:pt idx="129801">
                  <c:v>-0.161278</c:v>
                </c:pt>
                <c:pt idx="129802">
                  <c:v>-0.161881</c:v>
                </c:pt>
                <c:pt idx="129803">
                  <c:v>-0.16250200000000001</c:v>
                </c:pt>
                <c:pt idx="129804">
                  <c:v>-0.16313800000000001</c:v>
                </c:pt>
                <c:pt idx="129805">
                  <c:v>-0.16378999999999999</c:v>
                </c:pt>
                <c:pt idx="129806">
                  <c:v>-0.164462</c:v>
                </c:pt>
                <c:pt idx="129807">
                  <c:v>-0.16515099999999999</c:v>
                </c:pt>
                <c:pt idx="129808">
                  <c:v>-0.165857</c:v>
                </c:pt>
                <c:pt idx="129809">
                  <c:v>-0.166577</c:v>
                </c:pt>
                <c:pt idx="129810">
                  <c:v>-0.16730800000000001</c:v>
                </c:pt>
                <c:pt idx="129811">
                  <c:v>-0.168046</c:v>
                </c:pt>
                <c:pt idx="129812">
                  <c:v>-0.16878899999999999</c:v>
                </c:pt>
                <c:pt idx="129813">
                  <c:v>-0.16953399999999999</c:v>
                </c:pt>
                <c:pt idx="129814">
                  <c:v>-0.17027900000000001</c:v>
                </c:pt>
                <c:pt idx="129815">
                  <c:v>-0.17102200000000001</c:v>
                </c:pt>
                <c:pt idx="129816">
                  <c:v>-0.171766</c:v>
                </c:pt>
                <c:pt idx="129817">
                  <c:v>-0.17250699999999999</c:v>
                </c:pt>
                <c:pt idx="129818">
                  <c:v>-0.17324300000000001</c:v>
                </c:pt>
                <c:pt idx="129819">
                  <c:v>-0.17397199999999999</c:v>
                </c:pt>
                <c:pt idx="129820">
                  <c:v>-0.17469100000000001</c:v>
                </c:pt>
                <c:pt idx="129821">
                  <c:v>-0.175401</c:v>
                </c:pt>
                <c:pt idx="129822">
                  <c:v>-0.176097</c:v>
                </c:pt>
                <c:pt idx="129823">
                  <c:v>-0.17678099999999999</c:v>
                </c:pt>
                <c:pt idx="129824">
                  <c:v>-0.17745</c:v>
                </c:pt>
                <c:pt idx="129825">
                  <c:v>-0.17810400000000001</c:v>
                </c:pt>
                <c:pt idx="129826">
                  <c:v>-0.17874000000000001</c:v>
                </c:pt>
                <c:pt idx="129827">
                  <c:v>-0.17935300000000001</c:v>
                </c:pt>
                <c:pt idx="129828">
                  <c:v>-0.17993999999999999</c:v>
                </c:pt>
                <c:pt idx="129829">
                  <c:v>-0.18049699999999999</c:v>
                </c:pt>
                <c:pt idx="129830">
                  <c:v>-0.18102399999999999</c:v>
                </c:pt>
                <c:pt idx="129831">
                  <c:v>-0.18151800000000001</c:v>
                </c:pt>
                <c:pt idx="129832">
                  <c:v>-0.181977</c:v>
                </c:pt>
                <c:pt idx="129833">
                  <c:v>-0.182396</c:v>
                </c:pt>
                <c:pt idx="129834">
                  <c:v>-0.18277199999999999</c:v>
                </c:pt>
                <c:pt idx="129835">
                  <c:v>-0.18310599999999999</c:v>
                </c:pt>
                <c:pt idx="129836">
                  <c:v>-0.18340000000000001</c:v>
                </c:pt>
                <c:pt idx="129837">
                  <c:v>-0.18365200000000001</c:v>
                </c:pt>
                <c:pt idx="129838">
                  <c:v>-0.18385799999999999</c:v>
                </c:pt>
                <c:pt idx="129839">
                  <c:v>-0.18401600000000001</c:v>
                </c:pt>
                <c:pt idx="129840">
                  <c:v>-0.18412400000000001</c:v>
                </c:pt>
                <c:pt idx="129841">
                  <c:v>-0.18418000000000001</c:v>
                </c:pt>
                <c:pt idx="129842">
                  <c:v>-0.18418599999999999</c:v>
                </c:pt>
                <c:pt idx="129843">
                  <c:v>-0.184138</c:v>
                </c:pt>
                <c:pt idx="129844">
                  <c:v>-0.184035</c:v>
                </c:pt>
                <c:pt idx="129845">
                  <c:v>-0.18387600000000001</c:v>
                </c:pt>
                <c:pt idx="129846">
                  <c:v>-0.18366099999999999</c:v>
                </c:pt>
                <c:pt idx="129847">
                  <c:v>-0.18338699999999999</c:v>
                </c:pt>
                <c:pt idx="129848">
                  <c:v>-0.18305399999999999</c:v>
                </c:pt>
                <c:pt idx="129849">
                  <c:v>-0.18265799999999999</c:v>
                </c:pt>
                <c:pt idx="129850">
                  <c:v>-0.182198</c:v>
                </c:pt>
                <c:pt idx="129851">
                  <c:v>-0.181675</c:v>
                </c:pt>
                <c:pt idx="129852">
                  <c:v>-0.181088</c:v>
                </c:pt>
                <c:pt idx="129853">
                  <c:v>-0.18041599999999999</c:v>
                </c:pt>
                <c:pt idx="129854">
                  <c:v>-0.17965</c:v>
                </c:pt>
                <c:pt idx="129855">
                  <c:v>-0.178811</c:v>
                </c:pt>
                <c:pt idx="129856">
                  <c:v>-0.17790700000000001</c:v>
                </c:pt>
                <c:pt idx="129857">
                  <c:v>-0.176924</c:v>
                </c:pt>
                <c:pt idx="129858">
                  <c:v>-0.17586199999999999</c:v>
                </c:pt>
                <c:pt idx="129859">
                  <c:v>-0.17472599999999999</c:v>
                </c:pt>
                <c:pt idx="129860">
                  <c:v>-0.173515</c:v>
                </c:pt>
                <c:pt idx="129861">
                  <c:v>-0.172231</c:v>
                </c:pt>
                <c:pt idx="129862">
                  <c:v>-0.170871</c:v>
                </c:pt>
                <c:pt idx="129863">
                  <c:v>-0.169433</c:v>
                </c:pt>
                <c:pt idx="129864">
                  <c:v>-0.16791500000000001</c:v>
                </c:pt>
                <c:pt idx="129865">
                  <c:v>-0.16631799999999999</c:v>
                </c:pt>
                <c:pt idx="129866">
                  <c:v>-0.16464200000000001</c:v>
                </c:pt>
                <c:pt idx="129867">
                  <c:v>-0.16288800000000001</c:v>
                </c:pt>
                <c:pt idx="129868">
                  <c:v>-0.16105800000000001</c:v>
                </c:pt>
                <c:pt idx="129869">
                  <c:v>-0.15915499999999999</c:v>
                </c:pt>
                <c:pt idx="129870">
                  <c:v>-0.15717999999999999</c:v>
                </c:pt>
                <c:pt idx="129871">
                  <c:v>-0.155135</c:v>
                </c:pt>
                <c:pt idx="129872">
                  <c:v>-0.15302399999999999</c:v>
                </c:pt>
                <c:pt idx="129873">
                  <c:v>-0.15085100000000001</c:v>
                </c:pt>
                <c:pt idx="129874">
                  <c:v>-0.148617</c:v>
                </c:pt>
                <c:pt idx="129875">
                  <c:v>-0.14632600000000001</c:v>
                </c:pt>
                <c:pt idx="129876">
                  <c:v>-0.143979</c:v>
                </c:pt>
                <c:pt idx="129877">
                  <c:v>-0.14157700000000001</c:v>
                </c:pt>
                <c:pt idx="129878">
                  <c:v>-0.139123</c:v>
                </c:pt>
                <c:pt idx="129879">
                  <c:v>-0.13661799999999999</c:v>
                </c:pt>
                <c:pt idx="129880">
                  <c:v>-0.13406299999999999</c:v>
                </c:pt>
                <c:pt idx="129881">
                  <c:v>-0.13145799999999999</c:v>
                </c:pt>
                <c:pt idx="129882">
                  <c:v>-0.128804</c:v>
                </c:pt>
                <c:pt idx="129883">
                  <c:v>-0.12610499999999999</c:v>
                </c:pt>
                <c:pt idx="129884">
                  <c:v>-0.123363</c:v>
                </c:pt>
                <c:pt idx="129885">
                  <c:v>-0.12058000000000001</c:v>
                </c:pt>
                <c:pt idx="129886">
                  <c:v>-0.117758</c:v>
                </c:pt>
                <c:pt idx="129887">
                  <c:v>-0.114899</c:v>
                </c:pt>
                <c:pt idx="129888">
                  <c:v>-0.112007</c:v>
                </c:pt>
                <c:pt idx="129889">
                  <c:v>-0.109088</c:v>
                </c:pt>
                <c:pt idx="129890">
                  <c:v>-0.10613400000000001</c:v>
                </c:pt>
                <c:pt idx="129891">
                  <c:v>-0.103126</c:v>
                </c:pt>
                <c:pt idx="129892">
                  <c:v>-0.100073</c:v>
                </c:pt>
                <c:pt idx="129893">
                  <c:v>-9.6996799999999994E-2</c:v>
                </c:pt>
                <c:pt idx="129894">
                  <c:v>-9.3897499999999995E-2</c:v>
                </c:pt>
                <c:pt idx="129895">
                  <c:v>-9.0767899999999999E-2</c:v>
                </c:pt>
                <c:pt idx="129896">
                  <c:v>-8.7615499999999999E-2</c:v>
                </c:pt>
                <c:pt idx="129897">
                  <c:v>-8.4447400000000006E-2</c:v>
                </c:pt>
                <c:pt idx="129898">
                  <c:v>-8.1266199999999997E-2</c:v>
                </c:pt>
                <c:pt idx="129899">
                  <c:v>-7.8073100000000006E-2</c:v>
                </c:pt>
                <c:pt idx="129900">
                  <c:v>-7.4869599999999994E-2</c:v>
                </c:pt>
                <c:pt idx="129901">
                  <c:v>-7.1656899999999996E-2</c:v>
                </c:pt>
                <c:pt idx="129902">
                  <c:v>-6.8436899999999995E-2</c:v>
                </c:pt>
                <c:pt idx="129903">
                  <c:v>-6.5212000000000006E-2</c:v>
                </c:pt>
                <c:pt idx="129904">
                  <c:v>-6.1985199999999997E-2</c:v>
                </c:pt>
                <c:pt idx="129905">
                  <c:v>-5.8760100000000003E-2</c:v>
                </c:pt>
                <c:pt idx="129906">
                  <c:v>-5.5542300000000003E-2</c:v>
                </c:pt>
                <c:pt idx="129907">
                  <c:v>-5.2338000000000003E-2</c:v>
                </c:pt>
                <c:pt idx="129908">
                  <c:v>-4.9152899999999999E-2</c:v>
                </c:pt>
                <c:pt idx="129909">
                  <c:v>-4.5992400000000003E-2</c:v>
                </c:pt>
                <c:pt idx="129910">
                  <c:v>-4.28609E-2</c:v>
                </c:pt>
                <c:pt idx="129911">
                  <c:v>-3.9760999999999998E-2</c:v>
                </c:pt>
                <c:pt idx="129912">
                  <c:v>-3.6693799999999999E-2</c:v>
                </c:pt>
                <c:pt idx="129913">
                  <c:v>-3.3660500000000003E-2</c:v>
                </c:pt>
                <c:pt idx="129914">
                  <c:v>-3.0663200000000002E-2</c:v>
                </c:pt>
                <c:pt idx="129915">
                  <c:v>-2.7705E-2</c:v>
                </c:pt>
                <c:pt idx="129916">
                  <c:v>-2.47881E-2</c:v>
                </c:pt>
                <c:pt idx="129917">
                  <c:v>-2.1915199999999999E-2</c:v>
                </c:pt>
                <c:pt idx="129918">
                  <c:v>-1.9089700000000001E-2</c:v>
                </c:pt>
                <c:pt idx="129919">
                  <c:v>-1.6312699999999999E-2</c:v>
                </c:pt>
                <c:pt idx="129920">
                  <c:v>-1.3583100000000001E-2</c:v>
                </c:pt>
                <c:pt idx="129921">
                  <c:v>-1.09015E-2</c:v>
                </c:pt>
                <c:pt idx="129922" formatCode="0.00E+00">
                  <c:v>-8.2693899999999997E-3</c:v>
                </c:pt>
                <c:pt idx="129923" formatCode="0.00E+00">
                  <c:v>-5.6882800000000004E-3</c:v>
                </c:pt>
                <c:pt idx="129924" formatCode="0.00E+00">
                  <c:v>-3.1605600000000002E-3</c:v>
                </c:pt>
                <c:pt idx="129925" formatCode="0.00E+00">
                  <c:v>-6.8993199999999998E-4</c:v>
                </c:pt>
                <c:pt idx="129926" formatCode="0.00E+00">
                  <c:v>1.7195999999999999E-3</c:v>
                </c:pt>
                <c:pt idx="129927" formatCode="0.00E+00">
                  <c:v>4.0665099999999997E-3</c:v>
                </c:pt>
                <c:pt idx="129928" formatCode="0.00E+00">
                  <c:v>6.3513700000000003E-3</c:v>
                </c:pt>
                <c:pt idx="129929" formatCode="0.00E+00">
                  <c:v>8.57312E-3</c:v>
                </c:pt>
                <c:pt idx="129930">
                  <c:v>1.07282E-2</c:v>
                </c:pt>
                <c:pt idx="129931">
                  <c:v>1.2812499999999999E-2</c:v>
                </c:pt>
                <c:pt idx="129932">
                  <c:v>1.4822399999999999E-2</c:v>
                </c:pt>
                <c:pt idx="129933">
                  <c:v>1.6756099999999999E-2</c:v>
                </c:pt>
                <c:pt idx="129934">
                  <c:v>1.8613399999999999E-2</c:v>
                </c:pt>
                <c:pt idx="129935">
                  <c:v>2.0394200000000001E-2</c:v>
                </c:pt>
                <c:pt idx="129936">
                  <c:v>2.2097599999999998E-2</c:v>
                </c:pt>
                <c:pt idx="129937">
                  <c:v>2.3722300000000002E-2</c:v>
                </c:pt>
                <c:pt idx="129938">
                  <c:v>2.52667E-2</c:v>
                </c:pt>
                <c:pt idx="129939">
                  <c:v>2.6729800000000001E-2</c:v>
                </c:pt>
                <c:pt idx="129940">
                  <c:v>2.8111199999999999E-2</c:v>
                </c:pt>
                <c:pt idx="129941">
                  <c:v>2.9410100000000002E-2</c:v>
                </c:pt>
                <c:pt idx="129942">
                  <c:v>3.06255E-2</c:v>
                </c:pt>
                <c:pt idx="129943">
                  <c:v>3.1756399999999997E-2</c:v>
                </c:pt>
                <c:pt idx="129944">
                  <c:v>3.28016E-2</c:v>
                </c:pt>
                <c:pt idx="129945">
                  <c:v>3.37591E-2</c:v>
                </c:pt>
                <c:pt idx="129946">
                  <c:v>3.4629100000000003E-2</c:v>
                </c:pt>
                <c:pt idx="129947">
                  <c:v>3.5413399999999998E-2</c:v>
                </c:pt>
                <c:pt idx="129948">
                  <c:v>3.6112499999999999E-2</c:v>
                </c:pt>
                <c:pt idx="129949">
                  <c:v>3.6726500000000002E-2</c:v>
                </c:pt>
                <c:pt idx="129950">
                  <c:v>3.7255200000000002E-2</c:v>
                </c:pt>
                <c:pt idx="129951">
                  <c:v>3.7697500000000002E-2</c:v>
                </c:pt>
                <c:pt idx="129952">
                  <c:v>3.8052099999999998E-2</c:v>
                </c:pt>
                <c:pt idx="129953">
                  <c:v>3.8319300000000001E-2</c:v>
                </c:pt>
                <c:pt idx="129954">
                  <c:v>3.8499400000000003E-2</c:v>
                </c:pt>
                <c:pt idx="129955">
                  <c:v>3.8591899999999998E-2</c:v>
                </c:pt>
                <c:pt idx="129956">
                  <c:v>3.8597300000000001E-2</c:v>
                </c:pt>
                <c:pt idx="129957">
                  <c:v>3.8519100000000001E-2</c:v>
                </c:pt>
                <c:pt idx="129958">
                  <c:v>3.8361300000000001E-2</c:v>
                </c:pt>
                <c:pt idx="129959">
                  <c:v>3.8125100000000002E-2</c:v>
                </c:pt>
                <c:pt idx="129960">
                  <c:v>3.7810299999999998E-2</c:v>
                </c:pt>
                <c:pt idx="129961">
                  <c:v>3.7417199999999998E-2</c:v>
                </c:pt>
                <c:pt idx="129962">
                  <c:v>3.6946199999999998E-2</c:v>
                </c:pt>
                <c:pt idx="129963">
                  <c:v>3.6396999999999999E-2</c:v>
                </c:pt>
                <c:pt idx="129964">
                  <c:v>3.5771200000000003E-2</c:v>
                </c:pt>
                <c:pt idx="129965">
                  <c:v>3.5073199999999999E-2</c:v>
                </c:pt>
                <c:pt idx="129966">
                  <c:v>3.4306499999999997E-2</c:v>
                </c:pt>
                <c:pt idx="129967">
                  <c:v>3.3471099999999997E-2</c:v>
                </c:pt>
                <c:pt idx="129968">
                  <c:v>3.2566100000000001E-2</c:v>
                </c:pt>
                <c:pt idx="129969">
                  <c:v>3.1591399999999999E-2</c:v>
                </c:pt>
                <c:pt idx="129970">
                  <c:v>3.0547899999999999E-2</c:v>
                </c:pt>
                <c:pt idx="129971">
                  <c:v>2.9437999999999999E-2</c:v>
                </c:pt>
                <c:pt idx="129972">
                  <c:v>2.8264999999999998E-2</c:v>
                </c:pt>
                <c:pt idx="129973">
                  <c:v>2.7032E-2</c:v>
                </c:pt>
                <c:pt idx="129974">
                  <c:v>2.5741900000000002E-2</c:v>
                </c:pt>
                <c:pt idx="129975">
                  <c:v>2.43962E-2</c:v>
                </c:pt>
                <c:pt idx="129976">
                  <c:v>2.29965E-2</c:v>
                </c:pt>
                <c:pt idx="129977">
                  <c:v>2.15441E-2</c:v>
                </c:pt>
                <c:pt idx="129978">
                  <c:v>2.0039999999999999E-2</c:v>
                </c:pt>
                <c:pt idx="129979">
                  <c:v>1.8485100000000001E-2</c:v>
                </c:pt>
                <c:pt idx="129980">
                  <c:v>1.6881199999999999E-2</c:v>
                </c:pt>
                <c:pt idx="129981">
                  <c:v>1.5231099999999999E-2</c:v>
                </c:pt>
                <c:pt idx="129982">
                  <c:v>1.35377E-2</c:v>
                </c:pt>
                <c:pt idx="129983">
                  <c:v>1.18032E-2</c:v>
                </c:pt>
                <c:pt idx="129984">
                  <c:v>1.0031099999999999E-2</c:v>
                </c:pt>
                <c:pt idx="129985" formatCode="0.00E+00">
                  <c:v>8.2245300000000007E-3</c:v>
                </c:pt>
                <c:pt idx="129986" formatCode="0.00E+00">
                  <c:v>6.3856399999999997E-3</c:v>
                </c:pt>
                <c:pt idx="129987" formatCode="0.00E+00">
                  <c:v>4.5164999999999997E-3</c:v>
                </c:pt>
                <c:pt idx="129988" formatCode="0.00E+00">
                  <c:v>2.61933E-3</c:v>
                </c:pt>
                <c:pt idx="129989" formatCode="0.00E+00">
                  <c:v>6.9630799999999997E-4</c:v>
                </c:pt>
                <c:pt idx="129990" formatCode="0.00E+00">
                  <c:v>-1.2501400000000001E-3</c:v>
                </c:pt>
                <c:pt idx="129991" formatCode="0.00E+00">
                  <c:v>-3.2177799999999999E-3</c:v>
                </c:pt>
                <c:pt idx="129992" formatCode="0.00E+00">
                  <c:v>-5.2050500000000001E-3</c:v>
                </c:pt>
                <c:pt idx="129993" formatCode="0.00E+00">
                  <c:v>-7.21034E-3</c:v>
                </c:pt>
                <c:pt idx="129994" formatCode="0.00E+00">
                  <c:v>-9.2309499999999999E-3</c:v>
                </c:pt>
                <c:pt idx="129995">
                  <c:v>-1.12637E-2</c:v>
                </c:pt>
                <c:pt idx="129996">
                  <c:v>-1.33058E-2</c:v>
                </c:pt>
                <c:pt idx="129997">
                  <c:v>-1.53551E-2</c:v>
                </c:pt>
                <c:pt idx="129998">
                  <c:v>-1.74091E-2</c:v>
                </c:pt>
                <c:pt idx="129999">
                  <c:v>-1.9464700000000001E-2</c:v>
                </c:pt>
                <c:pt idx="130000">
                  <c:v>-2.1519E-2</c:v>
                </c:pt>
                <c:pt idx="130001">
                  <c:v>-2.3569E-2</c:v>
                </c:pt>
                <c:pt idx="130002">
                  <c:v>-2.5610899999999999E-2</c:v>
                </c:pt>
                <c:pt idx="130003">
                  <c:v>-2.76414E-2</c:v>
                </c:pt>
                <c:pt idx="130004">
                  <c:v>-2.9658E-2</c:v>
                </c:pt>
                <c:pt idx="130005">
                  <c:v>-3.1658499999999999E-2</c:v>
                </c:pt>
                <c:pt idx="130006">
                  <c:v>-3.3640200000000002E-2</c:v>
                </c:pt>
                <c:pt idx="130007">
                  <c:v>-3.5600300000000001E-2</c:v>
                </c:pt>
                <c:pt idx="130008">
                  <c:v>-3.7536E-2</c:v>
                </c:pt>
                <c:pt idx="130009">
                  <c:v>-3.9445300000000003E-2</c:v>
                </c:pt>
                <c:pt idx="130010">
                  <c:v>-4.1327000000000003E-2</c:v>
                </c:pt>
                <c:pt idx="130011">
                  <c:v>-4.3179299999999997E-2</c:v>
                </c:pt>
                <c:pt idx="130012">
                  <c:v>-4.4999400000000002E-2</c:v>
                </c:pt>
                <c:pt idx="130013">
                  <c:v>-4.6784699999999999E-2</c:v>
                </c:pt>
                <c:pt idx="130014">
                  <c:v>-4.8532699999999998E-2</c:v>
                </c:pt>
                <c:pt idx="130015">
                  <c:v>-5.0241099999999997E-2</c:v>
                </c:pt>
                <c:pt idx="130016">
                  <c:v>-5.1907799999999997E-2</c:v>
                </c:pt>
                <c:pt idx="130017">
                  <c:v>-5.3531599999999999E-2</c:v>
                </c:pt>
                <c:pt idx="130018">
                  <c:v>-5.5110399999999997E-2</c:v>
                </c:pt>
                <c:pt idx="130019">
                  <c:v>-5.6641200000000003E-2</c:v>
                </c:pt>
                <c:pt idx="130020">
                  <c:v>-5.8120900000000003E-2</c:v>
                </c:pt>
                <c:pt idx="130021">
                  <c:v>-5.9547099999999999E-2</c:v>
                </c:pt>
                <c:pt idx="130022">
                  <c:v>-6.0919000000000001E-2</c:v>
                </c:pt>
                <c:pt idx="130023">
                  <c:v>-6.2235600000000002E-2</c:v>
                </c:pt>
                <c:pt idx="130024">
                  <c:v>-6.3495099999999999E-2</c:v>
                </c:pt>
                <c:pt idx="130025">
                  <c:v>-6.46954E-2</c:v>
                </c:pt>
                <c:pt idx="130026">
                  <c:v>-6.5834299999999998E-2</c:v>
                </c:pt>
                <c:pt idx="130027">
                  <c:v>-6.6910999999999998E-2</c:v>
                </c:pt>
                <c:pt idx="130028">
                  <c:v>-6.7924399999999996E-2</c:v>
                </c:pt>
                <c:pt idx="130029">
                  <c:v>-6.8873500000000004E-2</c:v>
                </c:pt>
                <c:pt idx="130030">
                  <c:v>-6.9756499999999999E-2</c:v>
                </c:pt>
                <c:pt idx="130031">
                  <c:v>-7.0572300000000004E-2</c:v>
                </c:pt>
                <c:pt idx="130032">
                  <c:v>-7.1319499999999994E-2</c:v>
                </c:pt>
                <c:pt idx="130033">
                  <c:v>-7.1997199999999997E-2</c:v>
                </c:pt>
                <c:pt idx="130034">
                  <c:v>-7.2604799999999997E-2</c:v>
                </c:pt>
                <c:pt idx="130035">
                  <c:v>-7.3141899999999996E-2</c:v>
                </c:pt>
                <c:pt idx="130036">
                  <c:v>-7.3607400000000003E-2</c:v>
                </c:pt>
                <c:pt idx="130037">
                  <c:v>-7.3999899999999993E-2</c:v>
                </c:pt>
                <c:pt idx="130038">
                  <c:v>-7.4318099999999998E-2</c:v>
                </c:pt>
                <c:pt idx="130039">
                  <c:v>-7.4560699999999994E-2</c:v>
                </c:pt>
                <c:pt idx="130040">
                  <c:v>-7.4727199999999994E-2</c:v>
                </c:pt>
                <c:pt idx="130041">
                  <c:v>-7.4817999999999996E-2</c:v>
                </c:pt>
                <c:pt idx="130042">
                  <c:v>-7.4833200000000002E-2</c:v>
                </c:pt>
                <c:pt idx="130043">
                  <c:v>-7.47723E-2</c:v>
                </c:pt>
                <c:pt idx="130044">
                  <c:v>-7.4635099999999996E-2</c:v>
                </c:pt>
                <c:pt idx="130045">
                  <c:v>-7.4421899999999999E-2</c:v>
                </c:pt>
                <c:pt idx="130046">
                  <c:v>-7.4133099999999993E-2</c:v>
                </c:pt>
                <c:pt idx="130047">
                  <c:v>-7.3768899999999998E-2</c:v>
                </c:pt>
                <c:pt idx="130048">
                  <c:v>-7.3329000000000005E-2</c:v>
                </c:pt>
                <c:pt idx="130049">
                  <c:v>-7.2812600000000005E-2</c:v>
                </c:pt>
                <c:pt idx="130050">
                  <c:v>-7.2219699999999998E-2</c:v>
                </c:pt>
                <c:pt idx="130051">
                  <c:v>-7.1551699999999996E-2</c:v>
                </c:pt>
                <c:pt idx="130052">
                  <c:v>-7.0810300000000007E-2</c:v>
                </c:pt>
                <c:pt idx="130053">
                  <c:v>-6.99959E-2</c:v>
                </c:pt>
                <c:pt idx="130054">
                  <c:v>-6.91084E-2</c:v>
                </c:pt>
                <c:pt idx="130055">
                  <c:v>-6.8148500000000001E-2</c:v>
                </c:pt>
                <c:pt idx="130056">
                  <c:v>-6.7117399999999994E-2</c:v>
                </c:pt>
                <c:pt idx="130057">
                  <c:v>-6.6015400000000002E-2</c:v>
                </c:pt>
                <c:pt idx="130058">
                  <c:v>-6.4841700000000002E-2</c:v>
                </c:pt>
                <c:pt idx="130059">
                  <c:v>-6.3596100000000003E-2</c:v>
                </c:pt>
                <c:pt idx="130060">
                  <c:v>-6.2279099999999997E-2</c:v>
                </c:pt>
                <c:pt idx="130061">
                  <c:v>-6.08917E-2</c:v>
                </c:pt>
                <c:pt idx="130062">
                  <c:v>-5.9434399999999998E-2</c:v>
                </c:pt>
                <c:pt idx="130063">
                  <c:v>-5.7908099999999997E-2</c:v>
                </c:pt>
                <c:pt idx="130064">
                  <c:v>-5.6314099999999999E-2</c:v>
                </c:pt>
                <c:pt idx="130065">
                  <c:v>-5.46542E-2</c:v>
                </c:pt>
                <c:pt idx="130066">
                  <c:v>-5.2930100000000001E-2</c:v>
                </c:pt>
                <c:pt idx="130067">
                  <c:v>-5.1142300000000002E-2</c:v>
                </c:pt>
                <c:pt idx="130068">
                  <c:v>-4.9291500000000002E-2</c:v>
                </c:pt>
                <c:pt idx="130069">
                  <c:v>-4.7378900000000002E-2</c:v>
                </c:pt>
                <c:pt idx="130070">
                  <c:v>-4.5406000000000002E-2</c:v>
                </c:pt>
                <c:pt idx="130071">
                  <c:v>-4.3374000000000003E-2</c:v>
                </c:pt>
                <c:pt idx="130072">
                  <c:v>-4.12842E-2</c:v>
                </c:pt>
                <c:pt idx="130073">
                  <c:v>-3.9137999999999999E-2</c:v>
                </c:pt>
                <c:pt idx="130074">
                  <c:v>-3.6936700000000003E-2</c:v>
                </c:pt>
                <c:pt idx="130075">
                  <c:v>-3.4682200000000003E-2</c:v>
                </c:pt>
                <c:pt idx="130076">
                  <c:v>-3.2376599999999998E-2</c:v>
                </c:pt>
                <c:pt idx="130077">
                  <c:v>-3.0021699999999998E-2</c:v>
                </c:pt>
                <c:pt idx="130078">
                  <c:v>-2.7619299999999999E-2</c:v>
                </c:pt>
                <c:pt idx="130079">
                  <c:v>-2.5171099999999998E-2</c:v>
                </c:pt>
                <c:pt idx="130080">
                  <c:v>-2.2678799999999999E-2</c:v>
                </c:pt>
                <c:pt idx="130081">
                  <c:v>-2.01443E-2</c:v>
                </c:pt>
                <c:pt idx="130082">
                  <c:v>-1.75692E-2</c:v>
                </c:pt>
                <c:pt idx="130083">
                  <c:v>-1.49547E-2</c:v>
                </c:pt>
                <c:pt idx="130084">
                  <c:v>-1.2302E-2</c:v>
                </c:pt>
                <c:pt idx="130085" formatCode="0.00E+00">
                  <c:v>-9.6128299999999993E-3</c:v>
                </c:pt>
                <c:pt idx="130086" formatCode="0.00E+00">
                  <c:v>-6.8886199999999998E-3</c:v>
                </c:pt>
                <c:pt idx="130087" formatCode="0.00E+00">
                  <c:v>-4.13043E-3</c:v>
                </c:pt>
                <c:pt idx="130088" formatCode="0.00E+00">
                  <c:v>-1.3398699999999999E-3</c:v>
                </c:pt>
                <c:pt idx="130089" formatCode="0.00E+00">
                  <c:v>1.4804600000000001E-3</c:v>
                </c:pt>
                <c:pt idx="130090" formatCode="0.00E+00">
                  <c:v>4.3284200000000004E-3</c:v>
                </c:pt>
                <c:pt idx="130091" formatCode="0.00E+00">
                  <c:v>7.2027899999999997E-3</c:v>
                </c:pt>
                <c:pt idx="130092">
                  <c:v>1.01019E-2</c:v>
                </c:pt>
                <c:pt idx="130093">
                  <c:v>1.3023399999999999E-2</c:v>
                </c:pt>
                <c:pt idx="130094">
                  <c:v>1.5965E-2</c:v>
                </c:pt>
                <c:pt idx="130095">
                  <c:v>1.89245E-2</c:v>
                </c:pt>
                <c:pt idx="130096">
                  <c:v>2.1900599999999999E-2</c:v>
                </c:pt>
                <c:pt idx="130097">
                  <c:v>2.4891900000000002E-2</c:v>
                </c:pt>
                <c:pt idx="130098">
                  <c:v>2.7896799999999999E-2</c:v>
                </c:pt>
                <c:pt idx="130099">
                  <c:v>3.0913800000000002E-2</c:v>
                </c:pt>
                <c:pt idx="130100">
                  <c:v>3.39408E-2</c:v>
                </c:pt>
                <c:pt idx="130101">
                  <c:v>3.6975899999999999E-2</c:v>
                </c:pt>
                <c:pt idx="130102">
                  <c:v>4.00176E-2</c:v>
                </c:pt>
                <c:pt idx="130103">
                  <c:v>4.3064699999999997E-2</c:v>
                </c:pt>
                <c:pt idx="130104">
                  <c:v>4.61161E-2</c:v>
                </c:pt>
                <c:pt idx="130105">
                  <c:v>4.9169900000000002E-2</c:v>
                </c:pt>
                <c:pt idx="130106">
                  <c:v>5.2224199999999998E-2</c:v>
                </c:pt>
                <c:pt idx="130107">
                  <c:v>5.5277399999999997E-2</c:v>
                </c:pt>
                <c:pt idx="130108">
                  <c:v>5.83276E-2</c:v>
                </c:pt>
                <c:pt idx="130109">
                  <c:v>6.1373499999999998E-2</c:v>
                </c:pt>
                <c:pt idx="130110">
                  <c:v>6.4413300000000007E-2</c:v>
                </c:pt>
                <c:pt idx="130111">
                  <c:v>6.7445199999999997E-2</c:v>
                </c:pt>
                <c:pt idx="130112">
                  <c:v>7.0467399999999999E-2</c:v>
                </c:pt>
                <c:pt idx="130113">
                  <c:v>7.3477600000000004E-2</c:v>
                </c:pt>
                <c:pt idx="130114">
                  <c:v>7.6473299999999994E-2</c:v>
                </c:pt>
                <c:pt idx="130115">
                  <c:v>7.9452700000000001E-2</c:v>
                </c:pt>
                <c:pt idx="130116">
                  <c:v>8.2413600000000004E-2</c:v>
                </c:pt>
                <c:pt idx="130117">
                  <c:v>8.5353999999999999E-2</c:v>
                </c:pt>
                <c:pt idx="130118">
                  <c:v>8.8272400000000001E-2</c:v>
                </c:pt>
                <c:pt idx="130119">
                  <c:v>9.1167700000000004E-2</c:v>
                </c:pt>
                <c:pt idx="130120">
                  <c:v>9.4038700000000003E-2</c:v>
                </c:pt>
                <c:pt idx="130121">
                  <c:v>9.6884200000000004E-2</c:v>
                </c:pt>
                <c:pt idx="130122">
                  <c:v>9.9703E-2</c:v>
                </c:pt>
                <c:pt idx="130123">
                  <c:v>0.102494</c:v>
                </c:pt>
                <c:pt idx="130124">
                  <c:v>0.105256</c:v>
                </c:pt>
                <c:pt idx="130125">
                  <c:v>0.107989</c:v>
                </c:pt>
                <c:pt idx="130126">
                  <c:v>0.11069</c:v>
                </c:pt>
                <c:pt idx="130127">
                  <c:v>0.113358</c:v>
                </c:pt>
                <c:pt idx="130128">
                  <c:v>0.115991</c:v>
                </c:pt>
                <c:pt idx="130129">
                  <c:v>0.118588</c:v>
                </c:pt>
                <c:pt idx="130130">
                  <c:v>0.12114800000000001</c:v>
                </c:pt>
                <c:pt idx="130131">
                  <c:v>0.123667</c:v>
                </c:pt>
                <c:pt idx="130132">
                  <c:v>0.12614400000000001</c:v>
                </c:pt>
                <c:pt idx="130133">
                  <c:v>0.128579</c:v>
                </c:pt>
                <c:pt idx="130134">
                  <c:v>0.13097</c:v>
                </c:pt>
                <c:pt idx="130135">
                  <c:v>0.13331699999999999</c:v>
                </c:pt>
                <c:pt idx="130136">
                  <c:v>0.13561699999999999</c:v>
                </c:pt>
                <c:pt idx="130137">
                  <c:v>0.13787099999999999</c:v>
                </c:pt>
                <c:pt idx="130138">
                  <c:v>0.14007700000000001</c:v>
                </c:pt>
                <c:pt idx="130139">
                  <c:v>0.142233</c:v>
                </c:pt>
                <c:pt idx="130140">
                  <c:v>0.14433799999999999</c:v>
                </c:pt>
                <c:pt idx="130141">
                  <c:v>0.14639099999999999</c:v>
                </c:pt>
                <c:pt idx="130142">
                  <c:v>0.14838999999999999</c:v>
                </c:pt>
                <c:pt idx="130143">
                  <c:v>0.150335</c:v>
                </c:pt>
                <c:pt idx="130144">
                  <c:v>0.152224</c:v>
                </c:pt>
                <c:pt idx="130145">
                  <c:v>0.154057</c:v>
                </c:pt>
                <c:pt idx="130146">
                  <c:v>0.155832</c:v>
                </c:pt>
                <c:pt idx="130147">
                  <c:v>0.15754599999999999</c:v>
                </c:pt>
                <c:pt idx="130148">
                  <c:v>0.15920000000000001</c:v>
                </c:pt>
                <c:pt idx="130149">
                  <c:v>0.16079199999999999</c:v>
                </c:pt>
                <c:pt idx="130150">
                  <c:v>0.16232099999999999</c:v>
                </c:pt>
                <c:pt idx="130151">
                  <c:v>0.16378799999999999</c:v>
                </c:pt>
                <c:pt idx="130152">
                  <c:v>0.16519</c:v>
                </c:pt>
                <c:pt idx="130153">
                  <c:v>0.16652600000000001</c:v>
                </c:pt>
                <c:pt idx="130154">
                  <c:v>0.167793</c:v>
                </c:pt>
                <c:pt idx="130155">
                  <c:v>0.16899</c:v>
                </c:pt>
                <c:pt idx="130156">
                  <c:v>0.17011599999999999</c:v>
                </c:pt>
                <c:pt idx="130157">
                  <c:v>0.17116999999999999</c:v>
                </c:pt>
                <c:pt idx="130158">
                  <c:v>0.172152</c:v>
                </c:pt>
                <c:pt idx="130159">
                  <c:v>0.17306099999999999</c:v>
                </c:pt>
                <c:pt idx="130160">
                  <c:v>0.173898</c:v>
                </c:pt>
                <c:pt idx="130161">
                  <c:v>0.17466100000000001</c:v>
                </c:pt>
                <c:pt idx="130162">
                  <c:v>0.17535000000000001</c:v>
                </c:pt>
                <c:pt idx="130163">
                  <c:v>0.17596500000000001</c:v>
                </c:pt>
                <c:pt idx="130164">
                  <c:v>0.176505</c:v>
                </c:pt>
                <c:pt idx="130165">
                  <c:v>0.17696999999999999</c:v>
                </c:pt>
                <c:pt idx="130166">
                  <c:v>0.17735699999999999</c:v>
                </c:pt>
                <c:pt idx="130167">
                  <c:v>0.17766799999999999</c:v>
                </c:pt>
                <c:pt idx="130168">
                  <c:v>0.177901</c:v>
                </c:pt>
                <c:pt idx="130169">
                  <c:v>0.17805599999999999</c:v>
                </c:pt>
                <c:pt idx="130170">
                  <c:v>0.17813300000000001</c:v>
                </c:pt>
                <c:pt idx="130171">
                  <c:v>0.17813200000000001</c:v>
                </c:pt>
                <c:pt idx="130172">
                  <c:v>0.17805000000000001</c:v>
                </c:pt>
                <c:pt idx="130173">
                  <c:v>0.17788899999999999</c:v>
                </c:pt>
                <c:pt idx="130174">
                  <c:v>0.177646</c:v>
                </c:pt>
                <c:pt idx="130175">
                  <c:v>0.17732300000000001</c:v>
                </c:pt>
                <c:pt idx="130176">
                  <c:v>0.17691999999999999</c:v>
                </c:pt>
                <c:pt idx="130177">
                  <c:v>0.17643600000000001</c:v>
                </c:pt>
                <c:pt idx="130178">
                  <c:v>0.17587</c:v>
                </c:pt>
                <c:pt idx="130179">
                  <c:v>0.17522299999999999</c:v>
                </c:pt>
                <c:pt idx="130180">
                  <c:v>0.17449400000000001</c:v>
                </c:pt>
                <c:pt idx="130181">
                  <c:v>0.173683</c:v>
                </c:pt>
                <c:pt idx="130182">
                  <c:v>0.172791</c:v>
                </c:pt>
                <c:pt idx="130183">
                  <c:v>0.171816</c:v>
                </c:pt>
                <c:pt idx="130184">
                  <c:v>0.17075799999999999</c:v>
                </c:pt>
                <c:pt idx="130185">
                  <c:v>0.16961699999999999</c:v>
                </c:pt>
                <c:pt idx="130186">
                  <c:v>0.16839399999999999</c:v>
                </c:pt>
                <c:pt idx="130187">
                  <c:v>0.16708899999999999</c:v>
                </c:pt>
                <c:pt idx="130188">
                  <c:v>0.16570299999999999</c:v>
                </c:pt>
                <c:pt idx="130189">
                  <c:v>0.16423699999999999</c:v>
                </c:pt>
                <c:pt idx="130190">
                  <c:v>0.16269</c:v>
                </c:pt>
                <c:pt idx="130191">
                  <c:v>0.16106400000000001</c:v>
                </c:pt>
                <c:pt idx="130192">
                  <c:v>0.159358</c:v>
                </c:pt>
                <c:pt idx="130193">
                  <c:v>0.15757399999999999</c:v>
                </c:pt>
                <c:pt idx="130194">
                  <c:v>0.15571199999999999</c:v>
                </c:pt>
                <c:pt idx="130195">
                  <c:v>0.15377199999999999</c:v>
                </c:pt>
                <c:pt idx="130196">
                  <c:v>0.151756</c:v>
                </c:pt>
                <c:pt idx="130197">
                  <c:v>0.14966599999999999</c:v>
                </c:pt>
                <c:pt idx="130198">
                  <c:v>0.147503</c:v>
                </c:pt>
                <c:pt idx="130199">
                  <c:v>0.14526800000000001</c:v>
                </c:pt>
                <c:pt idx="130200">
                  <c:v>0.142961</c:v>
                </c:pt>
                <c:pt idx="130201">
                  <c:v>0.14058499999999999</c:v>
                </c:pt>
                <c:pt idx="130202">
                  <c:v>0.13814100000000001</c:v>
                </c:pt>
                <c:pt idx="130203">
                  <c:v>0.135631</c:v>
                </c:pt>
                <c:pt idx="130204">
                  <c:v>0.13305700000000001</c:v>
                </c:pt>
                <c:pt idx="130205">
                  <c:v>0.13042000000000001</c:v>
                </c:pt>
                <c:pt idx="130206">
                  <c:v>0.127722</c:v>
                </c:pt>
                <c:pt idx="130207">
                  <c:v>0.12496400000000001</c:v>
                </c:pt>
                <c:pt idx="130208">
                  <c:v>0.12214899999999999</c:v>
                </c:pt>
                <c:pt idx="130209">
                  <c:v>0.11927699999999999</c:v>
                </c:pt>
                <c:pt idx="130210">
                  <c:v>0.11635</c:v>
                </c:pt>
                <c:pt idx="130211">
                  <c:v>0.113372</c:v>
                </c:pt>
                <c:pt idx="130212">
                  <c:v>0.110343</c:v>
                </c:pt>
                <c:pt idx="130213">
                  <c:v>0.107269</c:v>
                </c:pt>
                <c:pt idx="130214">
                  <c:v>0.10414900000000001</c:v>
                </c:pt>
                <c:pt idx="130215">
                  <c:v>0.10098799999999999</c:v>
                </c:pt>
                <c:pt idx="130216">
                  <c:v>9.7785999999999998E-2</c:v>
                </c:pt>
                <c:pt idx="130217">
                  <c:v>9.4546900000000003E-2</c:v>
                </c:pt>
                <c:pt idx="130218">
                  <c:v>9.1272199999999998E-2</c:v>
                </c:pt>
                <c:pt idx="130219">
                  <c:v>8.7964000000000001E-2</c:v>
                </c:pt>
                <c:pt idx="130220">
                  <c:v>8.4625199999999998E-2</c:v>
                </c:pt>
                <c:pt idx="130221">
                  <c:v>8.1258499999999997E-2</c:v>
                </c:pt>
                <c:pt idx="130222">
                  <c:v>7.7866500000000005E-2</c:v>
                </c:pt>
                <c:pt idx="130223">
                  <c:v>7.4451799999999999E-2</c:v>
                </c:pt>
                <c:pt idx="130224">
                  <c:v>7.1017499999999997E-2</c:v>
                </c:pt>
                <c:pt idx="130225">
                  <c:v>6.7566699999999993E-2</c:v>
                </c:pt>
                <c:pt idx="130226">
                  <c:v>6.4102699999999999E-2</c:v>
                </c:pt>
                <c:pt idx="130227">
                  <c:v>6.06282E-2</c:v>
                </c:pt>
                <c:pt idx="130228">
                  <c:v>5.7146500000000003E-2</c:v>
                </c:pt>
                <c:pt idx="130229">
                  <c:v>5.3661199999999999E-2</c:v>
                </c:pt>
                <c:pt idx="130230">
                  <c:v>5.0176199999999997E-2</c:v>
                </c:pt>
                <c:pt idx="130231">
                  <c:v>4.6695E-2</c:v>
                </c:pt>
                <c:pt idx="130232">
                  <c:v>4.3220300000000003E-2</c:v>
                </c:pt>
                <c:pt idx="130233">
                  <c:v>3.9754600000000001E-2</c:v>
                </c:pt>
                <c:pt idx="130234">
                  <c:v>3.6301399999999998E-2</c:v>
                </c:pt>
                <c:pt idx="130235">
                  <c:v>3.28648E-2</c:v>
                </c:pt>
                <c:pt idx="130236">
                  <c:v>2.9448499999999999E-2</c:v>
                </c:pt>
                <c:pt idx="130237">
                  <c:v>2.6055999999999999E-2</c:v>
                </c:pt>
                <c:pt idx="130238">
                  <c:v>2.2691099999999999E-2</c:v>
                </c:pt>
                <c:pt idx="130239">
                  <c:v>1.9357699999999999E-2</c:v>
                </c:pt>
                <c:pt idx="130240">
                  <c:v>1.60602E-2</c:v>
                </c:pt>
                <c:pt idx="130241">
                  <c:v>1.2803200000000001E-2</c:v>
                </c:pt>
                <c:pt idx="130242" formatCode="0.00E+00">
                  <c:v>9.5907000000000006E-3</c:v>
                </c:pt>
                <c:pt idx="130243" formatCode="0.00E+00">
                  <c:v>6.4264099999999996E-3</c:v>
                </c:pt>
                <c:pt idx="130244" formatCode="0.00E+00">
                  <c:v>3.3135600000000001E-3</c:v>
                </c:pt>
                <c:pt idx="130245" formatCode="0.00E+00">
                  <c:v>2.5514400000000001E-4</c:v>
                </c:pt>
                <c:pt idx="130246" formatCode="0.00E+00">
                  <c:v>-2.74567E-3</c:v>
                </c:pt>
                <c:pt idx="130247" formatCode="0.00E+00">
                  <c:v>-5.6851799999999997E-3</c:v>
                </c:pt>
                <c:pt idx="130248" formatCode="0.00E+00">
                  <c:v>-8.5591599999999997E-3</c:v>
                </c:pt>
                <c:pt idx="130249">
                  <c:v>-1.13632E-2</c:v>
                </c:pt>
                <c:pt idx="130250">
                  <c:v>-1.4093100000000001E-2</c:v>
                </c:pt>
                <c:pt idx="130251">
                  <c:v>-1.6744599999999998E-2</c:v>
                </c:pt>
                <c:pt idx="130252">
                  <c:v>-1.9314100000000001E-2</c:v>
                </c:pt>
                <c:pt idx="130253">
                  <c:v>-2.1798000000000001E-2</c:v>
                </c:pt>
                <c:pt idx="130254">
                  <c:v>-2.4192999999999999E-2</c:v>
                </c:pt>
                <c:pt idx="130255">
                  <c:v>-2.6495600000000001E-2</c:v>
                </c:pt>
                <c:pt idx="130256">
                  <c:v>-2.87035E-2</c:v>
                </c:pt>
                <c:pt idx="130257">
                  <c:v>-3.08142E-2</c:v>
                </c:pt>
                <c:pt idx="130258">
                  <c:v>-3.2825100000000003E-2</c:v>
                </c:pt>
                <c:pt idx="130259">
                  <c:v>-3.4733100000000003E-2</c:v>
                </c:pt>
                <c:pt idx="130260">
                  <c:v>-3.6534999999999998E-2</c:v>
                </c:pt>
                <c:pt idx="130261">
                  <c:v>-3.8227999999999998E-2</c:v>
                </c:pt>
                <c:pt idx="130262">
                  <c:v>-3.9808999999999997E-2</c:v>
                </c:pt>
                <c:pt idx="130263">
                  <c:v>-4.1275300000000001E-2</c:v>
                </c:pt>
                <c:pt idx="130264">
                  <c:v>-4.26237E-2</c:v>
                </c:pt>
                <c:pt idx="130265">
                  <c:v>-4.38512E-2</c:v>
                </c:pt>
                <c:pt idx="130266">
                  <c:v>-4.4954300000000003E-2</c:v>
                </c:pt>
                <c:pt idx="130267">
                  <c:v>-4.5930100000000001E-2</c:v>
                </c:pt>
                <c:pt idx="130268">
                  <c:v>-4.6775600000000001E-2</c:v>
                </c:pt>
                <c:pt idx="130269">
                  <c:v>-4.7489000000000003E-2</c:v>
                </c:pt>
                <c:pt idx="130270">
                  <c:v>-4.8069099999999997E-2</c:v>
                </c:pt>
                <c:pt idx="130271">
                  <c:v>-4.85142E-2</c:v>
                </c:pt>
                <c:pt idx="130272">
                  <c:v>-4.8821999999999997E-2</c:v>
                </c:pt>
                <c:pt idx="130273">
                  <c:v>-4.8991100000000003E-2</c:v>
                </c:pt>
                <c:pt idx="130274">
                  <c:v>-4.9020399999999999E-2</c:v>
                </c:pt>
                <c:pt idx="130275">
                  <c:v>-4.8908600000000003E-2</c:v>
                </c:pt>
                <c:pt idx="130276">
                  <c:v>-4.8654099999999999E-2</c:v>
                </c:pt>
                <c:pt idx="130277">
                  <c:v>-4.8255100000000002E-2</c:v>
                </c:pt>
                <c:pt idx="130278">
                  <c:v>-4.7710500000000003E-2</c:v>
                </c:pt>
                <c:pt idx="130279">
                  <c:v>-4.7018799999999999E-2</c:v>
                </c:pt>
                <c:pt idx="130280">
                  <c:v>-4.6178700000000003E-2</c:v>
                </c:pt>
                <c:pt idx="130281">
                  <c:v>-4.5189699999999999E-2</c:v>
                </c:pt>
                <c:pt idx="130282">
                  <c:v>-4.4052099999999997E-2</c:v>
                </c:pt>
                <c:pt idx="130283">
                  <c:v>-4.2766400000000003E-2</c:v>
                </c:pt>
                <c:pt idx="130284">
                  <c:v>-4.1332899999999999E-2</c:v>
                </c:pt>
                <c:pt idx="130285">
                  <c:v>-3.9751099999999998E-2</c:v>
                </c:pt>
                <c:pt idx="130286">
                  <c:v>-3.8020999999999999E-2</c:v>
                </c:pt>
                <c:pt idx="130287">
                  <c:v>-3.6142599999999997E-2</c:v>
                </c:pt>
                <c:pt idx="130288">
                  <c:v>-3.4116100000000003E-2</c:v>
                </c:pt>
                <c:pt idx="130289">
                  <c:v>-3.1941999999999998E-2</c:v>
                </c:pt>
                <c:pt idx="130290">
                  <c:v>-2.9620799999999999E-2</c:v>
                </c:pt>
                <c:pt idx="130291">
                  <c:v>-2.7154299999999999E-2</c:v>
                </c:pt>
                <c:pt idx="130292">
                  <c:v>-2.45445E-2</c:v>
                </c:pt>
                <c:pt idx="130293">
                  <c:v>-2.1793300000000002E-2</c:v>
                </c:pt>
                <c:pt idx="130294">
                  <c:v>-1.8903099999999999E-2</c:v>
                </c:pt>
                <c:pt idx="130295">
                  <c:v>-1.5876600000000001E-2</c:v>
                </c:pt>
                <c:pt idx="130296">
                  <c:v>-1.27162E-2</c:v>
                </c:pt>
                <c:pt idx="130297" formatCode="0.00E+00">
                  <c:v>-9.4247299999999992E-3</c:v>
                </c:pt>
                <c:pt idx="130298" formatCode="0.00E+00">
                  <c:v>-6.0051599999999998E-3</c:v>
                </c:pt>
                <c:pt idx="130299" formatCode="0.00E+00">
                  <c:v>-2.4605400000000002E-3</c:v>
                </c:pt>
                <c:pt idx="130300" formatCode="0.00E+00">
                  <c:v>1.2066399999999999E-3</c:v>
                </c:pt>
                <c:pt idx="130301" formatCode="0.00E+00">
                  <c:v>4.99388E-3</c:v>
                </c:pt>
                <c:pt idx="130302" formatCode="0.00E+00">
                  <c:v>8.8982499999999999E-3</c:v>
                </c:pt>
                <c:pt idx="130303">
                  <c:v>1.2916499999999999E-2</c:v>
                </c:pt>
                <c:pt idx="130304">
                  <c:v>1.7045399999999999E-2</c:v>
                </c:pt>
                <c:pt idx="130305">
                  <c:v>2.12813E-2</c:v>
                </c:pt>
                <c:pt idx="130306">
                  <c:v>2.56206E-2</c:v>
                </c:pt>
                <c:pt idx="130307">
                  <c:v>3.00594E-2</c:v>
                </c:pt>
                <c:pt idx="130308">
                  <c:v>3.4593699999999998E-2</c:v>
                </c:pt>
                <c:pt idx="130309">
                  <c:v>3.9219299999999999E-2</c:v>
                </c:pt>
                <c:pt idx="130310">
                  <c:v>4.3931499999999998E-2</c:v>
                </c:pt>
                <c:pt idx="130311">
                  <c:v>4.87246E-2</c:v>
                </c:pt>
                <c:pt idx="130312">
                  <c:v>5.3592899999999999E-2</c:v>
                </c:pt>
                <c:pt idx="130313">
                  <c:v>5.85315E-2</c:v>
                </c:pt>
                <c:pt idx="130314">
                  <c:v>6.3535900000000006E-2</c:v>
                </c:pt>
                <c:pt idx="130315">
                  <c:v>6.8600999999999995E-2</c:v>
                </c:pt>
                <c:pt idx="130316">
                  <c:v>7.3721499999999995E-2</c:v>
                </c:pt>
                <c:pt idx="130317">
                  <c:v>7.8892299999999999E-2</c:v>
                </c:pt>
                <c:pt idx="130318">
                  <c:v>8.4108199999999994E-2</c:v>
                </c:pt>
                <c:pt idx="130319">
                  <c:v>8.9363300000000007E-2</c:v>
                </c:pt>
                <c:pt idx="130320">
                  <c:v>9.46515E-2</c:v>
                </c:pt>
                <c:pt idx="130321">
                  <c:v>9.99665E-2</c:v>
                </c:pt>
                <c:pt idx="130322">
                  <c:v>0.10530200000000001</c:v>
                </c:pt>
                <c:pt idx="130323">
                  <c:v>0.110653</c:v>
                </c:pt>
                <c:pt idx="130324">
                  <c:v>0.11601400000000001</c:v>
                </c:pt>
                <c:pt idx="130325">
                  <c:v>0.121379</c:v>
                </c:pt>
                <c:pt idx="130326">
                  <c:v>0.12674199999999999</c:v>
                </c:pt>
                <c:pt idx="130327">
                  <c:v>0.13209599999999999</c:v>
                </c:pt>
                <c:pt idx="130328">
                  <c:v>0.137434</c:v>
                </c:pt>
                <c:pt idx="130329">
                  <c:v>0.14274999999999999</c:v>
                </c:pt>
                <c:pt idx="130330">
                  <c:v>0.148037</c:v>
                </c:pt>
                <c:pt idx="130331">
                  <c:v>0.15329100000000001</c:v>
                </c:pt>
                <c:pt idx="130332">
                  <c:v>0.15850400000000001</c:v>
                </c:pt>
                <c:pt idx="130333">
                  <c:v>0.16367100000000001</c:v>
                </c:pt>
                <c:pt idx="130334">
                  <c:v>0.16878399999999999</c:v>
                </c:pt>
                <c:pt idx="130335">
                  <c:v>0.17383699999999999</c:v>
                </c:pt>
                <c:pt idx="130336">
                  <c:v>0.17882400000000001</c:v>
                </c:pt>
                <c:pt idx="130337">
                  <c:v>0.18373800000000001</c:v>
                </c:pt>
                <c:pt idx="130338">
                  <c:v>0.18857299999999999</c:v>
                </c:pt>
                <c:pt idx="130339">
                  <c:v>0.193325</c:v>
                </c:pt>
                <c:pt idx="130340">
                  <c:v>0.197988</c:v>
                </c:pt>
                <c:pt idx="130341">
                  <c:v>0.20255600000000001</c:v>
                </c:pt>
                <c:pt idx="130342">
                  <c:v>0.20702300000000001</c:v>
                </c:pt>
                <c:pt idx="130343">
                  <c:v>0.21138399999999999</c:v>
                </c:pt>
                <c:pt idx="130344">
                  <c:v>0.21563499999999999</c:v>
                </c:pt>
                <c:pt idx="130345">
                  <c:v>0.21976799999999999</c:v>
                </c:pt>
                <c:pt idx="130346">
                  <c:v>0.22378100000000001</c:v>
                </c:pt>
                <c:pt idx="130347">
                  <c:v>0.22766700000000001</c:v>
                </c:pt>
                <c:pt idx="130348">
                  <c:v>0.23142099999999999</c:v>
                </c:pt>
                <c:pt idx="130349">
                  <c:v>0.23504</c:v>
                </c:pt>
                <c:pt idx="130350">
                  <c:v>0.23851700000000001</c:v>
                </c:pt>
                <c:pt idx="130351">
                  <c:v>0.24184800000000001</c:v>
                </c:pt>
                <c:pt idx="130352">
                  <c:v>0.24503</c:v>
                </c:pt>
                <c:pt idx="130353">
                  <c:v>0.248058</c:v>
                </c:pt>
                <c:pt idx="130354">
                  <c:v>0.25092799999999998</c:v>
                </c:pt>
                <c:pt idx="130355">
                  <c:v>0.253637</c:v>
                </c:pt>
                <c:pt idx="130356">
                  <c:v>0.25618099999999999</c:v>
                </c:pt>
                <c:pt idx="130357">
                  <c:v>0.25855699999999998</c:v>
                </c:pt>
                <c:pt idx="130358">
                  <c:v>0.26076100000000002</c:v>
                </c:pt>
                <c:pt idx="130359">
                  <c:v>0.26279200000000003</c:v>
                </c:pt>
                <c:pt idx="130360">
                  <c:v>0.26464599999999999</c:v>
                </c:pt>
                <c:pt idx="130361">
                  <c:v>0.26632099999999997</c:v>
                </c:pt>
                <c:pt idx="130362">
                  <c:v>0.26781500000000003</c:v>
                </c:pt>
                <c:pt idx="130363">
                  <c:v>0.26912700000000001</c:v>
                </c:pt>
                <c:pt idx="130364">
                  <c:v>0.27025399999999999</c:v>
                </c:pt>
                <c:pt idx="130365">
                  <c:v>0.27119500000000002</c:v>
                </c:pt>
                <c:pt idx="130366">
                  <c:v>0.27194800000000002</c:v>
                </c:pt>
                <c:pt idx="130367">
                  <c:v>0.27251300000000001</c:v>
                </c:pt>
                <c:pt idx="130368">
                  <c:v>0.27288800000000002</c:v>
                </c:pt>
                <c:pt idx="130369">
                  <c:v>0.27307399999999998</c:v>
                </c:pt>
                <c:pt idx="130370">
                  <c:v>0.27306999999999998</c:v>
                </c:pt>
                <c:pt idx="130371">
                  <c:v>0.27287699999999998</c:v>
                </c:pt>
                <c:pt idx="130372">
                  <c:v>0.27249400000000001</c:v>
                </c:pt>
                <c:pt idx="130373">
                  <c:v>0.27192100000000002</c:v>
                </c:pt>
                <c:pt idx="130374">
                  <c:v>0.27116000000000001</c:v>
                </c:pt>
                <c:pt idx="130375">
                  <c:v>0.27021000000000001</c:v>
                </c:pt>
                <c:pt idx="130376">
                  <c:v>0.26907399999999998</c:v>
                </c:pt>
                <c:pt idx="130377">
                  <c:v>0.26775199999999999</c:v>
                </c:pt>
                <c:pt idx="130378">
                  <c:v>0.26624700000000001</c:v>
                </c:pt>
                <c:pt idx="130379">
                  <c:v>0.26456099999999999</c:v>
                </c:pt>
                <c:pt idx="130380">
                  <c:v>0.26269500000000001</c:v>
                </c:pt>
                <c:pt idx="130381">
                  <c:v>0.260654</c:v>
                </c:pt>
                <c:pt idx="130382">
                  <c:v>0.25843899999999997</c:v>
                </c:pt>
                <c:pt idx="130383">
                  <c:v>0.256054</c:v>
                </c:pt>
                <c:pt idx="130384">
                  <c:v>0.25350299999999998</c:v>
                </c:pt>
                <c:pt idx="130385">
                  <c:v>0.25078899999999998</c:v>
                </c:pt>
                <c:pt idx="130386">
                  <c:v>0.247917</c:v>
                </c:pt>
                <c:pt idx="130387">
                  <c:v>0.24489</c:v>
                </c:pt>
                <c:pt idx="130388">
                  <c:v>0.24171100000000001</c:v>
                </c:pt>
                <c:pt idx="130389">
                  <c:v>0.23838599999999999</c:v>
                </c:pt>
                <c:pt idx="130390">
                  <c:v>0.23491699999999999</c:v>
                </c:pt>
                <c:pt idx="130391">
                  <c:v>0.23130999999999999</c:v>
                </c:pt>
                <c:pt idx="130392">
                  <c:v>0.22756999999999999</c:v>
                </c:pt>
                <c:pt idx="130393">
                  <c:v>0.22370200000000001</c:v>
                </c:pt>
                <c:pt idx="130394">
                  <c:v>0.21971199999999999</c:v>
                </c:pt>
                <c:pt idx="130395">
                  <c:v>0.21560499999999999</c:v>
                </c:pt>
                <c:pt idx="130396">
                  <c:v>0.21138699999999999</c:v>
                </c:pt>
                <c:pt idx="130397">
                  <c:v>0.207063</c:v>
                </c:pt>
                <c:pt idx="130398">
                  <c:v>0.20264099999999999</c:v>
                </c:pt>
                <c:pt idx="130399">
                  <c:v>0.198126</c:v>
                </c:pt>
                <c:pt idx="130400">
                  <c:v>0.193524</c:v>
                </c:pt>
                <c:pt idx="130401">
                  <c:v>0.18884100000000001</c:v>
                </c:pt>
                <c:pt idx="130402">
                  <c:v>0.184084</c:v>
                </c:pt>
                <c:pt idx="130403">
                  <c:v>0.17926</c:v>
                </c:pt>
                <c:pt idx="130404">
                  <c:v>0.174374</c:v>
                </c:pt>
                <c:pt idx="130405">
                  <c:v>0.169434</c:v>
                </c:pt>
                <c:pt idx="130406">
                  <c:v>0.16444600000000001</c:v>
                </c:pt>
                <c:pt idx="130407">
                  <c:v>0.159418</c:v>
                </c:pt>
                <c:pt idx="130408">
                  <c:v>0.15435599999999999</c:v>
                </c:pt>
                <c:pt idx="130409">
                  <c:v>0.14926700000000001</c:v>
                </c:pt>
                <c:pt idx="130410">
                  <c:v>0.14415700000000001</c:v>
                </c:pt>
                <c:pt idx="130411">
                  <c:v>0.13903399999999999</c:v>
                </c:pt>
                <c:pt idx="130412">
                  <c:v>0.133906</c:v>
                </c:pt>
                <c:pt idx="130413">
                  <c:v>0.128779</c:v>
                </c:pt>
                <c:pt idx="130414">
                  <c:v>0.12366000000000001</c:v>
                </c:pt>
                <c:pt idx="130415">
                  <c:v>0.11855599999999999</c:v>
                </c:pt>
                <c:pt idx="130416">
                  <c:v>0.11347500000000001</c:v>
                </c:pt>
                <c:pt idx="130417">
                  <c:v>0.10842300000000001</c:v>
                </c:pt>
                <c:pt idx="130418">
                  <c:v>0.103406</c:v>
                </c:pt>
                <c:pt idx="130419">
                  <c:v>9.8432400000000003E-2</c:v>
                </c:pt>
                <c:pt idx="130420">
                  <c:v>9.3507400000000004E-2</c:v>
                </c:pt>
                <c:pt idx="130421">
                  <c:v>8.8638300000000003E-2</c:v>
                </c:pt>
                <c:pt idx="130422">
                  <c:v>8.3831699999999995E-2</c:v>
                </c:pt>
                <c:pt idx="130423">
                  <c:v>7.9094399999999995E-2</c:v>
                </c:pt>
                <c:pt idx="130424">
                  <c:v>7.4432700000000004E-2</c:v>
                </c:pt>
                <c:pt idx="130425">
                  <c:v>6.9852600000000001E-2</c:v>
                </c:pt>
                <c:pt idx="130426">
                  <c:v>6.5360100000000004E-2</c:v>
                </c:pt>
                <c:pt idx="130427">
                  <c:v>6.0960800000000002E-2</c:v>
                </c:pt>
                <c:pt idx="130428">
                  <c:v>5.66604E-2</c:v>
                </c:pt>
                <c:pt idx="130429">
                  <c:v>5.2464400000000001E-2</c:v>
                </c:pt>
                <c:pt idx="130430">
                  <c:v>4.8378400000000002E-2</c:v>
                </c:pt>
                <c:pt idx="130431">
                  <c:v>4.4407799999999997E-2</c:v>
                </c:pt>
                <c:pt idx="130432">
                  <c:v>4.0557700000000002E-2</c:v>
                </c:pt>
                <c:pt idx="130433">
                  <c:v>3.6832999999999998E-2</c:v>
                </c:pt>
                <c:pt idx="130434">
                  <c:v>3.32386E-2</c:v>
                </c:pt>
                <c:pt idx="130435">
                  <c:v>2.9779E-2</c:v>
                </c:pt>
                <c:pt idx="130436">
                  <c:v>2.6458599999999999E-2</c:v>
                </c:pt>
                <c:pt idx="130437">
                  <c:v>2.32809E-2</c:v>
                </c:pt>
                <c:pt idx="130438">
                  <c:v>2.0249300000000001E-2</c:v>
                </c:pt>
                <c:pt idx="130439">
                  <c:v>1.7367E-2</c:v>
                </c:pt>
                <c:pt idx="130440">
                  <c:v>1.4637799999999999E-2</c:v>
                </c:pt>
                <c:pt idx="130441">
                  <c:v>1.20649E-2</c:v>
                </c:pt>
                <c:pt idx="130442" formatCode="0.00E+00">
                  <c:v>9.6510499999999996E-3</c:v>
                </c:pt>
                <c:pt idx="130443" formatCode="0.00E+00">
                  <c:v>7.3986599999999996E-3</c:v>
                </c:pt>
                <c:pt idx="130444" formatCode="0.00E+00">
                  <c:v>5.3100600000000001E-3</c:v>
                </c:pt>
                <c:pt idx="130445" formatCode="0.00E+00">
                  <c:v>3.38704E-3</c:v>
                </c:pt>
                <c:pt idx="130446" formatCode="0.00E+00">
                  <c:v>1.6308900000000001E-3</c:v>
                </c:pt>
                <c:pt idx="130447" formatCode="0.00E+00">
                  <c:v>4.2993300000000001E-5</c:v>
                </c:pt>
                <c:pt idx="130448" formatCode="0.00E+00">
                  <c:v>-1.3749000000000001E-3</c:v>
                </c:pt>
                <c:pt idx="130449" formatCode="0.00E+00">
                  <c:v>-2.6212399999999999E-3</c:v>
                </c:pt>
                <c:pt idx="130450" formatCode="0.00E+00">
                  <c:v>-3.69485E-3</c:v>
                </c:pt>
                <c:pt idx="130451" formatCode="0.00E+00">
                  <c:v>-4.5947699999999998E-3</c:v>
                </c:pt>
                <c:pt idx="130452" formatCode="0.00E+00">
                  <c:v>-5.3211600000000001E-3</c:v>
                </c:pt>
                <c:pt idx="130453" formatCode="0.00E+00">
                  <c:v>-5.8754200000000001E-3</c:v>
                </c:pt>
                <c:pt idx="130454" formatCode="0.00E+00">
                  <c:v>-6.2589000000000004E-3</c:v>
                </c:pt>
                <c:pt idx="130455" formatCode="0.00E+00">
                  <c:v>-6.4722800000000004E-3</c:v>
                </c:pt>
                <c:pt idx="130456" formatCode="0.00E+00">
                  <c:v>-6.5165099999999997E-3</c:v>
                </c:pt>
                <c:pt idx="130457" formatCode="0.00E+00">
                  <c:v>-6.3931400000000003E-3</c:v>
                </c:pt>
                <c:pt idx="130458" formatCode="0.00E+00">
                  <c:v>-6.1037299999999999E-3</c:v>
                </c:pt>
                <c:pt idx="130459" formatCode="0.00E+00">
                  <c:v>-5.6498E-3</c:v>
                </c:pt>
                <c:pt idx="130460" formatCode="0.00E+00">
                  <c:v>-5.0331500000000001E-3</c:v>
                </c:pt>
                <c:pt idx="130461" formatCode="0.00E+00">
                  <c:v>-4.25604E-3</c:v>
                </c:pt>
                <c:pt idx="130462" formatCode="0.00E+00">
                  <c:v>-3.3210000000000002E-3</c:v>
                </c:pt>
                <c:pt idx="130463" formatCode="0.00E+00">
                  <c:v>-2.23091E-3</c:v>
                </c:pt>
                <c:pt idx="130464" formatCode="0.00E+00">
                  <c:v>-9.8900199999999989E-4</c:v>
                </c:pt>
                <c:pt idx="130465" formatCode="0.00E+00">
                  <c:v>4.0129100000000002E-4</c:v>
                </c:pt>
                <c:pt idx="130466" formatCode="0.00E+00">
                  <c:v>1.93637E-3</c:v>
                </c:pt>
                <c:pt idx="130467" formatCode="0.00E+00">
                  <c:v>3.6124799999999999E-3</c:v>
                </c:pt>
                <c:pt idx="130468" formatCode="0.00E+00">
                  <c:v>5.4258199999999996E-3</c:v>
                </c:pt>
                <c:pt idx="130469" formatCode="0.00E+00">
                  <c:v>7.3722900000000001E-3</c:v>
                </c:pt>
                <c:pt idx="130470" formatCode="0.00E+00">
                  <c:v>9.4475099999999992E-3</c:v>
                </c:pt>
                <c:pt idx="130471">
                  <c:v>1.1646999999999999E-2</c:v>
                </c:pt>
                <c:pt idx="130472">
                  <c:v>1.39661E-2</c:v>
                </c:pt>
                <c:pt idx="130473">
                  <c:v>1.6399899999999999E-2</c:v>
                </c:pt>
                <c:pt idx="130474">
                  <c:v>1.8943399999999999E-2</c:v>
                </c:pt>
                <c:pt idx="130475">
                  <c:v>2.15909E-2</c:v>
                </c:pt>
                <c:pt idx="130476">
                  <c:v>2.43371E-2</c:v>
                </c:pt>
                <c:pt idx="130477">
                  <c:v>2.7176100000000002E-2</c:v>
                </c:pt>
                <c:pt idx="130478">
                  <c:v>3.01021E-2</c:v>
                </c:pt>
                <c:pt idx="130479">
                  <c:v>3.3108899999999997E-2</c:v>
                </c:pt>
                <c:pt idx="130480">
                  <c:v>3.6189899999999997E-2</c:v>
                </c:pt>
                <c:pt idx="130481">
                  <c:v>3.9338699999999997E-2</c:v>
                </c:pt>
                <c:pt idx="130482">
                  <c:v>4.2549200000000002E-2</c:v>
                </c:pt>
                <c:pt idx="130483">
                  <c:v>4.58152E-2</c:v>
                </c:pt>
                <c:pt idx="130484">
                  <c:v>4.9130399999999998E-2</c:v>
                </c:pt>
                <c:pt idx="130485">
                  <c:v>5.2488300000000002E-2</c:v>
                </c:pt>
                <c:pt idx="130486">
                  <c:v>5.5882099999999997E-2</c:v>
                </c:pt>
                <c:pt idx="130487">
                  <c:v>5.9305200000000002E-2</c:v>
                </c:pt>
                <c:pt idx="130488">
                  <c:v>6.2750700000000006E-2</c:v>
                </c:pt>
                <c:pt idx="130489">
                  <c:v>6.6211900000000004E-2</c:v>
                </c:pt>
                <c:pt idx="130490">
                  <c:v>6.9681900000000005E-2</c:v>
                </c:pt>
                <c:pt idx="130491">
                  <c:v>7.3153800000000005E-2</c:v>
                </c:pt>
                <c:pt idx="130492">
                  <c:v>7.6620999999999995E-2</c:v>
                </c:pt>
                <c:pt idx="130493">
                  <c:v>8.0076800000000004E-2</c:v>
                </c:pt>
                <c:pt idx="130494">
                  <c:v>8.35148E-2</c:v>
                </c:pt>
                <c:pt idx="130495">
                  <c:v>8.6928699999999998E-2</c:v>
                </c:pt>
                <c:pt idx="130496">
                  <c:v>9.0312100000000006E-2</c:v>
                </c:pt>
                <c:pt idx="130497">
                  <c:v>9.36588E-2</c:v>
                </c:pt>
                <c:pt idx="130498">
                  <c:v>9.6962599999999996E-2</c:v>
                </c:pt>
                <c:pt idx="130499">
                  <c:v>0.100217</c:v>
                </c:pt>
                <c:pt idx="130500">
                  <c:v>0.10341599999999999</c:v>
                </c:pt>
                <c:pt idx="130501">
                  <c:v>0.106554</c:v>
                </c:pt>
                <c:pt idx="130502">
                  <c:v>0.109625</c:v>
                </c:pt>
                <c:pt idx="130503">
                  <c:v>0.112623</c:v>
                </c:pt>
                <c:pt idx="130504">
                  <c:v>0.11554399999999999</c:v>
                </c:pt>
                <c:pt idx="130505">
                  <c:v>0.11838</c:v>
                </c:pt>
                <c:pt idx="130506">
                  <c:v>0.121127</c:v>
                </c:pt>
                <c:pt idx="130507">
                  <c:v>0.12378</c:v>
                </c:pt>
                <c:pt idx="130508">
                  <c:v>0.126334</c:v>
                </c:pt>
                <c:pt idx="130509">
                  <c:v>0.12878400000000001</c:v>
                </c:pt>
                <c:pt idx="130510">
                  <c:v>0.13112499999999999</c:v>
                </c:pt>
                <c:pt idx="130511">
                  <c:v>0.133353</c:v>
                </c:pt>
                <c:pt idx="130512">
                  <c:v>0.135465</c:v>
                </c:pt>
                <c:pt idx="130513">
                  <c:v>0.13745599999999999</c:v>
                </c:pt>
                <c:pt idx="130514">
                  <c:v>0.139323</c:v>
                </c:pt>
                <c:pt idx="130515">
                  <c:v>0.14106199999999999</c:v>
                </c:pt>
                <c:pt idx="130516">
                  <c:v>0.14267099999999999</c:v>
                </c:pt>
                <c:pt idx="130517">
                  <c:v>0.144145</c:v>
                </c:pt>
                <c:pt idx="130518">
                  <c:v>0.145484</c:v>
                </c:pt>
                <c:pt idx="130519">
                  <c:v>0.14668400000000001</c:v>
                </c:pt>
                <c:pt idx="130520">
                  <c:v>0.14774399999999999</c:v>
                </c:pt>
                <c:pt idx="130521">
                  <c:v>0.14866199999999999</c:v>
                </c:pt>
                <c:pt idx="130522">
                  <c:v>0.14943699999999999</c:v>
                </c:pt>
                <c:pt idx="130523">
                  <c:v>0.15006700000000001</c:v>
                </c:pt>
                <c:pt idx="130524">
                  <c:v>0.15055099999999999</c:v>
                </c:pt>
                <c:pt idx="130525">
                  <c:v>0.15088799999999999</c:v>
                </c:pt>
                <c:pt idx="130526">
                  <c:v>0.15107799999999999</c:v>
                </c:pt>
                <c:pt idx="130527">
                  <c:v>0.15112100000000001</c:v>
                </c:pt>
                <c:pt idx="130528">
                  <c:v>0.15101600000000001</c:v>
                </c:pt>
                <c:pt idx="130529">
                  <c:v>0.15076500000000001</c:v>
                </c:pt>
                <c:pt idx="130530">
                  <c:v>0.150366</c:v>
                </c:pt>
                <c:pt idx="130531">
                  <c:v>0.14982200000000001</c:v>
                </c:pt>
                <c:pt idx="130532">
                  <c:v>0.14913299999999999</c:v>
                </c:pt>
                <c:pt idx="130533">
                  <c:v>0.14830099999999999</c:v>
                </c:pt>
                <c:pt idx="130534">
                  <c:v>0.14732600000000001</c:v>
                </c:pt>
                <c:pt idx="130535">
                  <c:v>0.14621200000000001</c:v>
                </c:pt>
                <c:pt idx="130536">
                  <c:v>0.14496100000000001</c:v>
                </c:pt>
                <c:pt idx="130537">
                  <c:v>0.14357400000000001</c:v>
                </c:pt>
                <c:pt idx="130538">
                  <c:v>0.14205400000000001</c:v>
                </c:pt>
                <c:pt idx="130539">
                  <c:v>0.140404</c:v>
                </c:pt>
                <c:pt idx="130540">
                  <c:v>0.138628</c:v>
                </c:pt>
                <c:pt idx="130541">
                  <c:v>0.13672799999999999</c:v>
                </c:pt>
                <c:pt idx="130542">
                  <c:v>0.13471</c:v>
                </c:pt>
                <c:pt idx="130543">
                  <c:v>0.132576</c:v>
                </c:pt>
                <c:pt idx="130544">
                  <c:v>0.130332</c:v>
                </c:pt>
                <c:pt idx="130545">
                  <c:v>0.12798100000000001</c:v>
                </c:pt>
                <c:pt idx="130546">
                  <c:v>0.125528</c:v>
                </c:pt>
                <c:pt idx="130547">
                  <c:v>0.122977</c:v>
                </c:pt>
                <c:pt idx="130548">
                  <c:v>0.120333</c:v>
                </c:pt>
                <c:pt idx="130549">
                  <c:v>0.117601</c:v>
                </c:pt>
                <c:pt idx="130550">
                  <c:v>0.114788</c:v>
                </c:pt>
                <c:pt idx="130551">
                  <c:v>0.1119</c:v>
                </c:pt>
                <c:pt idx="130552">
                  <c:v>0.108941</c:v>
                </c:pt>
                <c:pt idx="130553">
                  <c:v>0.105917</c:v>
                </c:pt>
                <c:pt idx="130554">
                  <c:v>0.10283399999999999</c:v>
                </c:pt>
                <c:pt idx="130555">
                  <c:v>9.9698300000000004E-2</c:v>
                </c:pt>
                <c:pt idx="130556">
                  <c:v>9.6515299999999998E-2</c:v>
                </c:pt>
                <c:pt idx="130557">
                  <c:v>9.3291200000000005E-2</c:v>
                </c:pt>
                <c:pt idx="130558">
                  <c:v>9.0032200000000007E-2</c:v>
                </c:pt>
                <c:pt idx="130559">
                  <c:v>8.6744699999999994E-2</c:v>
                </c:pt>
                <c:pt idx="130560">
                  <c:v>8.3434900000000006E-2</c:v>
                </c:pt>
                <c:pt idx="130561">
                  <c:v>8.0109299999999994E-2</c:v>
                </c:pt>
                <c:pt idx="130562">
                  <c:v>7.6774599999999998E-2</c:v>
                </c:pt>
                <c:pt idx="130563">
                  <c:v>7.3436899999999999E-2</c:v>
                </c:pt>
                <c:pt idx="130564">
                  <c:v>7.0102600000000001E-2</c:v>
                </c:pt>
                <c:pt idx="130565">
                  <c:v>6.6778199999999996E-2</c:v>
                </c:pt>
                <c:pt idx="130566">
                  <c:v>6.3469899999999996E-2</c:v>
                </c:pt>
                <c:pt idx="130567">
                  <c:v>6.01842E-2</c:v>
                </c:pt>
                <c:pt idx="130568">
                  <c:v>5.6927600000000002E-2</c:v>
                </c:pt>
                <c:pt idx="130569">
                  <c:v>5.37066E-2</c:v>
                </c:pt>
                <c:pt idx="130570">
                  <c:v>5.0527000000000002E-2</c:v>
                </c:pt>
                <c:pt idx="130571">
                  <c:v>4.7395E-2</c:v>
                </c:pt>
                <c:pt idx="130572">
                  <c:v>4.4317099999999998E-2</c:v>
                </c:pt>
                <c:pt idx="130573">
                  <c:v>4.1300099999999999E-2</c:v>
                </c:pt>
                <c:pt idx="130574">
                  <c:v>3.8349899999999999E-2</c:v>
                </c:pt>
                <c:pt idx="130575">
                  <c:v>3.5472299999999998E-2</c:v>
                </c:pt>
                <c:pt idx="130576">
                  <c:v>3.2673000000000001E-2</c:v>
                </c:pt>
                <c:pt idx="130577">
                  <c:v>2.9958100000000001E-2</c:v>
                </c:pt>
                <c:pt idx="130578">
                  <c:v>2.7333300000000001E-2</c:v>
                </c:pt>
                <c:pt idx="130579">
                  <c:v>2.4804E-2</c:v>
                </c:pt>
                <c:pt idx="130580">
                  <c:v>2.23754E-2</c:v>
                </c:pt>
                <c:pt idx="130581">
                  <c:v>2.0052400000000001E-2</c:v>
                </c:pt>
                <c:pt idx="130582">
                  <c:v>1.7840100000000001E-2</c:v>
                </c:pt>
                <c:pt idx="130583">
                  <c:v>1.5743099999999999E-2</c:v>
                </c:pt>
                <c:pt idx="130584">
                  <c:v>1.3765599999999999E-2</c:v>
                </c:pt>
                <c:pt idx="130585">
                  <c:v>1.19118E-2</c:v>
                </c:pt>
                <c:pt idx="130586">
                  <c:v>1.01855E-2</c:v>
                </c:pt>
                <c:pt idx="130587" formatCode="0.00E+00">
                  <c:v>8.5909699999999999E-3</c:v>
                </c:pt>
                <c:pt idx="130588" formatCode="0.00E+00">
                  <c:v>7.1325499999999997E-3</c:v>
                </c:pt>
                <c:pt idx="130589" formatCode="0.00E+00">
                  <c:v>5.8142300000000001E-3</c:v>
                </c:pt>
                <c:pt idx="130590" formatCode="0.00E+00">
                  <c:v>4.6387199999999998E-3</c:v>
                </c:pt>
                <c:pt idx="130591" formatCode="0.00E+00">
                  <c:v>3.6079800000000002E-3</c:v>
                </c:pt>
                <c:pt idx="130592" formatCode="0.00E+00">
                  <c:v>2.7243499999999999E-3</c:v>
                </c:pt>
                <c:pt idx="130593" formatCode="0.00E+00">
                  <c:v>1.99036E-3</c:v>
                </c:pt>
                <c:pt idx="130594" formatCode="0.00E+00">
                  <c:v>1.4079699999999999E-3</c:v>
                </c:pt>
                <c:pt idx="130595" formatCode="0.00E+00">
                  <c:v>9.7871500000000001E-4</c:v>
                </c:pt>
                <c:pt idx="130596" formatCode="0.00E+00">
                  <c:v>7.03905E-4</c:v>
                </c:pt>
                <c:pt idx="130597" formatCode="0.00E+00">
                  <c:v>5.8459899999999999E-4</c:v>
                </c:pt>
                <c:pt idx="130598" formatCode="0.00E+00">
                  <c:v>6.21515E-4</c:v>
                </c:pt>
                <c:pt idx="130599" formatCode="0.00E+00">
                  <c:v>8.1509599999999996E-4</c:v>
                </c:pt>
                <c:pt idx="130600" formatCode="0.00E+00">
                  <c:v>1.16558E-3</c:v>
                </c:pt>
                <c:pt idx="130601" formatCode="0.00E+00">
                  <c:v>1.6729099999999999E-3</c:v>
                </c:pt>
                <c:pt idx="130602" formatCode="0.00E+00">
                  <c:v>2.33651E-3</c:v>
                </c:pt>
                <c:pt idx="130603" formatCode="0.00E+00">
                  <c:v>3.1554899999999999E-3</c:v>
                </c:pt>
                <c:pt idx="130604" formatCode="0.00E+00">
                  <c:v>4.1287299999999997E-3</c:v>
                </c:pt>
                <c:pt idx="130605" formatCode="0.00E+00">
                  <c:v>5.2550299999999999E-3</c:v>
                </c:pt>
                <c:pt idx="130606" formatCode="0.00E+00">
                  <c:v>6.5330700000000002E-3</c:v>
                </c:pt>
                <c:pt idx="130607" formatCode="0.00E+00">
                  <c:v>7.9610600000000007E-3</c:v>
                </c:pt>
                <c:pt idx="130608" formatCode="0.00E+00">
                  <c:v>9.5367000000000004E-3</c:v>
                </c:pt>
                <c:pt idx="130609">
                  <c:v>1.12576E-2</c:v>
                </c:pt>
                <c:pt idx="130610">
                  <c:v>1.3121300000000001E-2</c:v>
                </c:pt>
                <c:pt idx="130611">
                  <c:v>1.51253E-2</c:v>
                </c:pt>
                <c:pt idx="130612">
                  <c:v>1.72666E-2</c:v>
                </c:pt>
                <c:pt idx="130613">
                  <c:v>1.9542E-2</c:v>
                </c:pt>
                <c:pt idx="130614">
                  <c:v>2.1947999999999999E-2</c:v>
                </c:pt>
                <c:pt idx="130615">
                  <c:v>2.44809E-2</c:v>
                </c:pt>
                <c:pt idx="130616">
                  <c:v>2.7136899999999999E-2</c:v>
                </c:pt>
                <c:pt idx="130617">
                  <c:v>2.9911799999999999E-2</c:v>
                </c:pt>
                <c:pt idx="130618">
                  <c:v>3.28011E-2</c:v>
                </c:pt>
                <c:pt idx="130619">
                  <c:v>3.5799999999999998E-2</c:v>
                </c:pt>
                <c:pt idx="130620">
                  <c:v>3.8904000000000001E-2</c:v>
                </c:pt>
                <c:pt idx="130621">
                  <c:v>4.2108100000000002E-2</c:v>
                </c:pt>
                <c:pt idx="130622">
                  <c:v>4.5407099999999999E-2</c:v>
                </c:pt>
                <c:pt idx="130623">
                  <c:v>4.8795199999999997E-2</c:v>
                </c:pt>
                <c:pt idx="130624">
                  <c:v>5.2266699999999999E-2</c:v>
                </c:pt>
                <c:pt idx="130625">
                  <c:v>5.5815499999999997E-2</c:v>
                </c:pt>
                <c:pt idx="130626">
                  <c:v>5.9435500000000002E-2</c:v>
                </c:pt>
                <c:pt idx="130627">
                  <c:v>6.3120800000000005E-2</c:v>
                </c:pt>
                <c:pt idx="130628">
                  <c:v>6.6865499999999994E-2</c:v>
                </c:pt>
                <c:pt idx="130629">
                  <c:v>7.0663299999999998E-2</c:v>
                </c:pt>
                <c:pt idx="130630">
                  <c:v>7.4507699999999996E-2</c:v>
                </c:pt>
                <c:pt idx="130631">
                  <c:v>7.8392299999999998E-2</c:v>
                </c:pt>
                <c:pt idx="130632">
                  <c:v>8.2310400000000006E-2</c:v>
                </c:pt>
                <c:pt idx="130633">
                  <c:v>8.6255399999999996E-2</c:v>
                </c:pt>
                <c:pt idx="130634">
                  <c:v>9.0220599999999998E-2</c:v>
                </c:pt>
                <c:pt idx="130635">
                  <c:v>9.41993E-2</c:v>
                </c:pt>
                <c:pt idx="130636">
                  <c:v>9.8184499999999994E-2</c:v>
                </c:pt>
                <c:pt idx="130637">
                  <c:v>0.10217</c:v>
                </c:pt>
                <c:pt idx="130638">
                  <c:v>0.10614800000000001</c:v>
                </c:pt>
                <c:pt idx="130639">
                  <c:v>0.110112</c:v>
                </c:pt>
                <c:pt idx="130640">
                  <c:v>0.114056</c:v>
                </c:pt>
                <c:pt idx="130641">
                  <c:v>0.11797299999999999</c:v>
                </c:pt>
                <c:pt idx="130642">
                  <c:v>0.12185600000000001</c:v>
                </c:pt>
                <c:pt idx="130643">
                  <c:v>0.12569900000000001</c:v>
                </c:pt>
                <c:pt idx="130644">
                  <c:v>0.129495</c:v>
                </c:pt>
                <c:pt idx="130645">
                  <c:v>0.133239</c:v>
                </c:pt>
                <c:pt idx="130646">
                  <c:v>0.13692399999999999</c:v>
                </c:pt>
                <c:pt idx="130647">
                  <c:v>0.140543</c:v>
                </c:pt>
                <c:pt idx="130648">
                  <c:v>0.14409</c:v>
                </c:pt>
                <c:pt idx="130649">
                  <c:v>0.14756</c:v>
                </c:pt>
                <c:pt idx="130650">
                  <c:v>0.150945</c:v>
                </c:pt>
                <c:pt idx="130651">
                  <c:v>0.15424099999999999</c:v>
                </c:pt>
                <c:pt idx="130652">
                  <c:v>0.157441</c:v>
                </c:pt>
                <c:pt idx="130653">
                  <c:v>0.16053999999999999</c:v>
                </c:pt>
                <c:pt idx="130654">
                  <c:v>0.16353200000000001</c:v>
                </c:pt>
                <c:pt idx="130655">
                  <c:v>0.166412</c:v>
                </c:pt>
                <c:pt idx="130656">
                  <c:v>0.16917499999999999</c:v>
                </c:pt>
                <c:pt idx="130657">
                  <c:v>0.171817</c:v>
                </c:pt>
                <c:pt idx="130658">
                  <c:v>0.17433199999999999</c:v>
                </c:pt>
                <c:pt idx="130659">
                  <c:v>0.17671799999999999</c:v>
                </c:pt>
                <c:pt idx="130660">
                  <c:v>0.17896799999999999</c:v>
                </c:pt>
                <c:pt idx="130661">
                  <c:v>0.18107999999999999</c:v>
                </c:pt>
                <c:pt idx="130662">
                  <c:v>0.18304899999999999</c:v>
                </c:pt>
                <c:pt idx="130663">
                  <c:v>0.18487200000000001</c:v>
                </c:pt>
                <c:pt idx="130664">
                  <c:v>0.18654499999999999</c:v>
                </c:pt>
                <c:pt idx="130665">
                  <c:v>0.18806500000000001</c:v>
                </c:pt>
                <c:pt idx="130666">
                  <c:v>0.18942899999999999</c:v>
                </c:pt>
                <c:pt idx="130667">
                  <c:v>0.190636</c:v>
                </c:pt>
                <c:pt idx="130668">
                  <c:v>0.19168099999999999</c:v>
                </c:pt>
                <c:pt idx="130669">
                  <c:v>0.19256400000000001</c:v>
                </c:pt>
                <c:pt idx="130670">
                  <c:v>0.19328100000000001</c:v>
                </c:pt>
                <c:pt idx="130671">
                  <c:v>0.19383</c:v>
                </c:pt>
                <c:pt idx="130672">
                  <c:v>0.19421099999999999</c:v>
                </c:pt>
                <c:pt idx="130673">
                  <c:v>0.19442200000000001</c:v>
                </c:pt>
                <c:pt idx="130674">
                  <c:v>0.194463</c:v>
                </c:pt>
                <c:pt idx="130675">
                  <c:v>0.194331</c:v>
                </c:pt>
                <c:pt idx="130676">
                  <c:v>0.19402900000000001</c:v>
                </c:pt>
                <c:pt idx="130677">
                  <c:v>0.193554</c:v>
                </c:pt>
                <c:pt idx="130678">
                  <c:v>0.192907</c:v>
                </c:pt>
                <c:pt idx="130679">
                  <c:v>0.19209000000000001</c:v>
                </c:pt>
                <c:pt idx="130680">
                  <c:v>0.19110199999999999</c:v>
                </c:pt>
                <c:pt idx="130681">
                  <c:v>0.189944</c:v>
                </c:pt>
                <c:pt idx="130682">
                  <c:v>0.18861700000000001</c:v>
                </c:pt>
                <c:pt idx="130683">
                  <c:v>0.18712300000000001</c:v>
                </c:pt>
                <c:pt idx="130684">
                  <c:v>0.18546399999999999</c:v>
                </c:pt>
                <c:pt idx="130685">
                  <c:v>0.183642</c:v>
                </c:pt>
                <c:pt idx="130686">
                  <c:v>0.18165899999999999</c:v>
                </c:pt>
                <c:pt idx="130687">
                  <c:v>0.17951600000000001</c:v>
                </c:pt>
                <c:pt idx="130688">
                  <c:v>0.17721700000000001</c:v>
                </c:pt>
                <c:pt idx="130689">
                  <c:v>0.174763</c:v>
                </c:pt>
                <c:pt idx="130690">
                  <c:v>0.172157</c:v>
                </c:pt>
                <c:pt idx="130691">
                  <c:v>0.169403</c:v>
                </c:pt>
                <c:pt idx="130692">
                  <c:v>0.16650400000000001</c:v>
                </c:pt>
                <c:pt idx="130693">
                  <c:v>0.163463</c:v>
                </c:pt>
                <c:pt idx="130694">
                  <c:v>0.16028600000000001</c:v>
                </c:pt>
                <c:pt idx="130695">
                  <c:v>0.156974</c:v>
                </c:pt>
                <c:pt idx="130696">
                  <c:v>0.153533</c:v>
                </c:pt>
                <c:pt idx="130697">
                  <c:v>0.14996699999999999</c:v>
                </c:pt>
                <c:pt idx="130698">
                  <c:v>0.14627899999999999</c:v>
                </c:pt>
                <c:pt idx="130699">
                  <c:v>0.14247599999999999</c:v>
                </c:pt>
                <c:pt idx="130700">
                  <c:v>0.13856199999999999</c:v>
                </c:pt>
                <c:pt idx="130701">
                  <c:v>0.13454099999999999</c:v>
                </c:pt>
                <c:pt idx="130702">
                  <c:v>0.13041900000000001</c:v>
                </c:pt>
                <c:pt idx="130703">
                  <c:v>0.12620100000000001</c:v>
                </c:pt>
                <c:pt idx="130704">
                  <c:v>0.121892</c:v>
                </c:pt>
                <c:pt idx="130705">
                  <c:v>0.11749800000000001</c:v>
                </c:pt>
                <c:pt idx="130706">
                  <c:v>0.113024</c:v>
                </c:pt>
                <c:pt idx="130707">
                  <c:v>0.108475</c:v>
                </c:pt>
                <c:pt idx="130708">
                  <c:v>0.10385800000000001</c:v>
                </c:pt>
                <c:pt idx="130709">
                  <c:v>9.9177299999999996E-2</c:v>
                </c:pt>
                <c:pt idx="130710">
                  <c:v>9.4439700000000001E-2</c:v>
                </c:pt>
                <c:pt idx="130711">
                  <c:v>8.96507E-2</c:v>
                </c:pt>
                <c:pt idx="130712">
                  <c:v>8.4816000000000003E-2</c:v>
                </c:pt>
                <c:pt idx="130713">
                  <c:v>7.9941499999999999E-2</c:v>
                </c:pt>
                <c:pt idx="130714">
                  <c:v>7.5033000000000002E-2</c:v>
                </c:pt>
                <c:pt idx="130715">
                  <c:v>7.0096400000000003E-2</c:v>
                </c:pt>
                <c:pt idx="130716">
                  <c:v>6.5138000000000001E-2</c:v>
                </c:pt>
                <c:pt idx="130717">
                  <c:v>6.0163700000000001E-2</c:v>
                </c:pt>
                <c:pt idx="130718">
                  <c:v>5.5179100000000002E-2</c:v>
                </c:pt>
                <c:pt idx="130719">
                  <c:v>5.0189699999999997E-2</c:v>
                </c:pt>
                <c:pt idx="130720">
                  <c:v>4.5201600000000002E-2</c:v>
                </c:pt>
                <c:pt idx="130721">
                  <c:v>4.0220699999999998E-2</c:v>
                </c:pt>
                <c:pt idx="130722">
                  <c:v>3.5252800000000001E-2</c:v>
                </c:pt>
                <c:pt idx="130723">
                  <c:v>3.0304000000000001E-2</c:v>
                </c:pt>
                <c:pt idx="130724">
                  <c:v>2.5380099999999999E-2</c:v>
                </c:pt>
                <c:pt idx="130725">
                  <c:v>2.0486999999999998E-2</c:v>
                </c:pt>
                <c:pt idx="130726">
                  <c:v>1.5630499999999999E-2</c:v>
                </c:pt>
                <c:pt idx="130727">
                  <c:v>1.08159E-2</c:v>
                </c:pt>
                <c:pt idx="130728" formatCode="0.00E+00">
                  <c:v>6.0486000000000003E-3</c:v>
                </c:pt>
                <c:pt idx="130729" formatCode="0.00E+00">
                  <c:v>1.3339700000000001E-3</c:v>
                </c:pt>
                <c:pt idx="130730" formatCode="0.00E+00">
                  <c:v>-3.3220599999999999E-3</c:v>
                </c:pt>
                <c:pt idx="130731" formatCode="0.00E+00">
                  <c:v>-7.9135999999999998E-3</c:v>
                </c:pt>
                <c:pt idx="130732">
                  <c:v>-1.24349E-2</c:v>
                </c:pt>
                <c:pt idx="130733">
                  <c:v>-1.68804E-2</c:v>
                </c:pt>
                <c:pt idx="130734">
                  <c:v>-2.1245699999999999E-2</c:v>
                </c:pt>
                <c:pt idx="130735">
                  <c:v>-2.55266E-2</c:v>
                </c:pt>
                <c:pt idx="130736">
                  <c:v>-2.9718499999999998E-2</c:v>
                </c:pt>
                <c:pt idx="130737">
                  <c:v>-3.3816600000000002E-2</c:v>
                </c:pt>
                <c:pt idx="130738">
                  <c:v>-3.7816799999999998E-2</c:v>
                </c:pt>
                <c:pt idx="130739">
                  <c:v>-4.1715099999999998E-2</c:v>
                </c:pt>
                <c:pt idx="130740">
                  <c:v>-4.5507400000000003E-2</c:v>
                </c:pt>
                <c:pt idx="130741">
                  <c:v>-4.9189999999999998E-2</c:v>
                </c:pt>
                <c:pt idx="130742">
                  <c:v>-5.2759500000000001E-2</c:v>
                </c:pt>
                <c:pt idx="130743">
                  <c:v>-5.6212499999999999E-2</c:v>
                </c:pt>
                <c:pt idx="130744">
                  <c:v>-5.9545300000000002E-2</c:v>
                </c:pt>
                <c:pt idx="130745">
                  <c:v>-6.2754900000000002E-2</c:v>
                </c:pt>
                <c:pt idx="130746">
                  <c:v>-6.5838499999999994E-2</c:v>
                </c:pt>
                <c:pt idx="130747">
                  <c:v>-6.8793300000000002E-2</c:v>
                </c:pt>
                <c:pt idx="130748">
                  <c:v>-7.1617100000000003E-2</c:v>
                </c:pt>
                <c:pt idx="130749">
                  <c:v>-7.4307700000000004E-2</c:v>
                </c:pt>
                <c:pt idx="130750">
                  <c:v>-7.6862799999999995E-2</c:v>
                </c:pt>
                <c:pt idx="130751">
                  <c:v>-7.9280699999999996E-2</c:v>
                </c:pt>
                <c:pt idx="130752">
                  <c:v>-8.1559699999999999E-2</c:v>
                </c:pt>
                <c:pt idx="130753">
                  <c:v>-8.3698300000000003E-2</c:v>
                </c:pt>
                <c:pt idx="130754">
                  <c:v>-8.5694500000000007E-2</c:v>
                </c:pt>
                <c:pt idx="130755">
                  <c:v>-8.7547299999999995E-2</c:v>
                </c:pt>
                <c:pt idx="130756">
                  <c:v>-8.9255799999999996E-2</c:v>
                </c:pt>
                <c:pt idx="130757">
                  <c:v>-9.0819399999999995E-2</c:v>
                </c:pt>
                <c:pt idx="130758">
                  <c:v>-9.2237299999999994E-2</c:v>
                </c:pt>
                <c:pt idx="130759">
                  <c:v>-9.3508999999999995E-2</c:v>
                </c:pt>
                <c:pt idx="130760">
                  <c:v>-9.4634300000000005E-2</c:v>
                </c:pt>
                <c:pt idx="130761">
                  <c:v>-9.5613100000000006E-2</c:v>
                </c:pt>
                <c:pt idx="130762">
                  <c:v>-9.6445400000000001E-2</c:v>
                </c:pt>
                <c:pt idx="130763">
                  <c:v>-9.7131499999999996E-2</c:v>
                </c:pt>
                <c:pt idx="130764">
                  <c:v>-9.7671900000000006E-2</c:v>
                </c:pt>
                <c:pt idx="130765">
                  <c:v>-9.8067699999999994E-2</c:v>
                </c:pt>
                <c:pt idx="130766">
                  <c:v>-9.8320000000000005E-2</c:v>
                </c:pt>
                <c:pt idx="130767">
                  <c:v>-9.8429600000000006E-2</c:v>
                </c:pt>
                <c:pt idx="130768">
                  <c:v>-9.8397700000000005E-2</c:v>
                </c:pt>
                <c:pt idx="130769">
                  <c:v>-9.8224900000000004E-2</c:v>
                </c:pt>
                <c:pt idx="130770">
                  <c:v>-9.7912200000000005E-2</c:v>
                </c:pt>
                <c:pt idx="130771">
                  <c:v>-9.7461500000000006E-2</c:v>
                </c:pt>
                <c:pt idx="130772">
                  <c:v>-9.6876000000000004E-2</c:v>
                </c:pt>
                <c:pt idx="130773">
                  <c:v>-9.6157900000000004E-2</c:v>
                </c:pt>
                <c:pt idx="130774">
                  <c:v>-9.5309400000000002E-2</c:v>
                </c:pt>
                <c:pt idx="130775">
                  <c:v>-9.4332700000000005E-2</c:v>
                </c:pt>
                <c:pt idx="130776">
                  <c:v>-9.3230599999999997E-2</c:v>
                </c:pt>
                <c:pt idx="130777">
                  <c:v>-9.2006099999999993E-2</c:v>
                </c:pt>
                <c:pt idx="130778">
                  <c:v>-9.0661900000000004E-2</c:v>
                </c:pt>
                <c:pt idx="130779">
                  <c:v>-8.9201299999999997E-2</c:v>
                </c:pt>
                <c:pt idx="130780">
                  <c:v>-8.7627700000000003E-2</c:v>
                </c:pt>
                <c:pt idx="130781">
                  <c:v>-8.5944300000000001E-2</c:v>
                </c:pt>
                <c:pt idx="130782">
                  <c:v>-8.4154599999999996E-2</c:v>
                </c:pt>
                <c:pt idx="130783">
                  <c:v>-8.2262299999999997E-2</c:v>
                </c:pt>
                <c:pt idx="130784">
                  <c:v>-8.0271099999999998E-2</c:v>
                </c:pt>
                <c:pt idx="130785">
                  <c:v>-7.8185000000000004E-2</c:v>
                </c:pt>
                <c:pt idx="130786">
                  <c:v>-7.6008099999999995E-2</c:v>
                </c:pt>
                <c:pt idx="130787">
                  <c:v>-7.3744100000000007E-2</c:v>
                </c:pt>
                <c:pt idx="130788">
                  <c:v>-7.1397000000000002E-2</c:v>
                </c:pt>
                <c:pt idx="130789">
                  <c:v>-6.8970900000000002E-2</c:v>
                </c:pt>
                <c:pt idx="130790">
                  <c:v>-6.6470100000000004E-2</c:v>
                </c:pt>
                <c:pt idx="130791">
                  <c:v>-6.3898399999999994E-2</c:v>
                </c:pt>
                <c:pt idx="130792">
                  <c:v>-6.1260099999999998E-2</c:v>
                </c:pt>
                <c:pt idx="130793">
                  <c:v>-5.8559100000000003E-2</c:v>
                </c:pt>
                <c:pt idx="130794">
                  <c:v>-5.57999E-2</c:v>
                </c:pt>
                <c:pt idx="130795">
                  <c:v>-5.2986900000000003E-2</c:v>
                </c:pt>
                <c:pt idx="130796">
                  <c:v>-5.0124299999999997E-2</c:v>
                </c:pt>
                <c:pt idx="130797">
                  <c:v>-4.7216500000000002E-2</c:v>
                </c:pt>
                <c:pt idx="130798">
                  <c:v>-4.4267800000000003E-2</c:v>
                </c:pt>
                <c:pt idx="130799">
                  <c:v>-4.1282699999999999E-2</c:v>
                </c:pt>
                <c:pt idx="130800">
                  <c:v>-3.8265800000000003E-2</c:v>
                </c:pt>
                <c:pt idx="130801">
                  <c:v>-3.5221299999999997E-2</c:v>
                </c:pt>
                <c:pt idx="130802">
                  <c:v>-3.21532E-2</c:v>
                </c:pt>
                <c:pt idx="130803">
                  <c:v>-2.9065799999999999E-2</c:v>
                </c:pt>
                <c:pt idx="130804">
                  <c:v>-2.5963300000000002E-2</c:v>
                </c:pt>
                <c:pt idx="130805">
                  <c:v>-2.2849999999999999E-2</c:v>
                </c:pt>
                <c:pt idx="130806">
                  <c:v>-1.9730299999999999E-2</c:v>
                </c:pt>
                <c:pt idx="130807">
                  <c:v>-1.6608299999999999E-2</c:v>
                </c:pt>
                <c:pt idx="130808">
                  <c:v>-1.3488099999999999E-2</c:v>
                </c:pt>
                <c:pt idx="130809">
                  <c:v>-1.0373800000000001E-2</c:v>
                </c:pt>
                <c:pt idx="130810" formatCode="0.00E+00">
                  <c:v>-7.2692700000000004E-3</c:v>
                </c:pt>
                <c:pt idx="130811" formatCode="0.00E+00">
                  <c:v>-4.1784500000000002E-3</c:v>
                </c:pt>
                <c:pt idx="130812" formatCode="0.00E+00">
                  <c:v>-1.1049600000000001E-3</c:v>
                </c:pt>
                <c:pt idx="130813" formatCode="0.00E+00">
                  <c:v>1.94762E-3</c:v>
                </c:pt>
                <c:pt idx="130814" formatCode="0.00E+00">
                  <c:v>4.9756799999999997E-3</c:v>
                </c:pt>
                <c:pt idx="130815" formatCode="0.00E+00">
                  <c:v>7.9757100000000004E-3</c:v>
                </c:pt>
                <c:pt idx="130816">
                  <c:v>1.0944199999999999E-2</c:v>
                </c:pt>
                <c:pt idx="130817">
                  <c:v>1.38776E-2</c:v>
                </c:pt>
                <c:pt idx="130818">
                  <c:v>1.67729E-2</c:v>
                </c:pt>
                <c:pt idx="130819">
                  <c:v>1.9626999999999999E-2</c:v>
                </c:pt>
                <c:pt idx="130820">
                  <c:v>2.2437200000000001E-2</c:v>
                </c:pt>
                <c:pt idx="130821">
                  <c:v>2.5200500000000001E-2</c:v>
                </c:pt>
                <c:pt idx="130822">
                  <c:v>2.7914000000000001E-2</c:v>
                </c:pt>
                <c:pt idx="130823">
                  <c:v>3.0575100000000001E-2</c:v>
                </c:pt>
                <c:pt idx="130824">
                  <c:v>3.3181500000000003E-2</c:v>
                </c:pt>
                <c:pt idx="130825">
                  <c:v>3.5730900000000003E-2</c:v>
                </c:pt>
                <c:pt idx="130826">
                  <c:v>3.8221199999999997E-2</c:v>
                </c:pt>
                <c:pt idx="130827">
                  <c:v>4.0650199999999997E-2</c:v>
                </c:pt>
                <c:pt idx="130828">
                  <c:v>4.3016100000000002E-2</c:v>
                </c:pt>
                <c:pt idx="130829">
                  <c:v>4.5317000000000003E-2</c:v>
                </c:pt>
                <c:pt idx="130830">
                  <c:v>4.7551299999999998E-2</c:v>
                </c:pt>
                <c:pt idx="130831">
                  <c:v>4.9717400000000002E-2</c:v>
                </c:pt>
                <c:pt idx="130832">
                  <c:v>5.1813699999999997E-2</c:v>
                </c:pt>
                <c:pt idx="130833">
                  <c:v>5.38386E-2</c:v>
                </c:pt>
                <c:pt idx="130834">
                  <c:v>5.5790899999999997E-2</c:v>
                </c:pt>
                <c:pt idx="130835">
                  <c:v>5.7669600000000001E-2</c:v>
                </c:pt>
                <c:pt idx="130836">
                  <c:v>5.9473999999999999E-2</c:v>
                </c:pt>
                <c:pt idx="130837">
                  <c:v>6.1203399999999998E-2</c:v>
                </c:pt>
                <c:pt idx="130838">
                  <c:v>6.2857099999999999E-2</c:v>
                </c:pt>
                <c:pt idx="130839">
                  <c:v>6.4435000000000006E-2</c:v>
                </c:pt>
                <c:pt idx="130840">
                  <c:v>6.5936800000000004E-2</c:v>
                </c:pt>
                <c:pt idx="130841">
                  <c:v>6.73628E-2</c:v>
                </c:pt>
                <c:pt idx="130842">
                  <c:v>6.8712999999999996E-2</c:v>
                </c:pt>
                <c:pt idx="130843">
                  <c:v>6.9987499999999994E-2</c:v>
                </c:pt>
                <c:pt idx="130844">
                  <c:v>7.1186399999999997E-2</c:v>
                </c:pt>
                <c:pt idx="130845">
                  <c:v>7.2309899999999996E-2</c:v>
                </c:pt>
                <c:pt idx="130846">
                  <c:v>7.3358400000000004E-2</c:v>
                </c:pt>
                <c:pt idx="130847">
                  <c:v>7.4332800000000004E-2</c:v>
                </c:pt>
                <c:pt idx="130848">
                  <c:v>7.5233700000000001E-2</c:v>
                </c:pt>
                <c:pt idx="130849">
                  <c:v>7.6062000000000005E-2</c:v>
                </c:pt>
                <c:pt idx="130850">
                  <c:v>7.6818800000000007E-2</c:v>
                </c:pt>
                <c:pt idx="130851">
                  <c:v>7.7505000000000004E-2</c:v>
                </c:pt>
                <c:pt idx="130852">
                  <c:v>7.8121800000000005E-2</c:v>
                </c:pt>
                <c:pt idx="130853">
                  <c:v>7.8670299999999999E-2</c:v>
                </c:pt>
                <c:pt idx="130854">
                  <c:v>7.9151899999999997E-2</c:v>
                </c:pt>
                <c:pt idx="130855">
                  <c:v>7.9568200000000006E-2</c:v>
                </c:pt>
                <c:pt idx="130856">
                  <c:v>7.9920599999999994E-2</c:v>
                </c:pt>
                <c:pt idx="130857">
                  <c:v>8.0210900000000002E-2</c:v>
                </c:pt>
                <c:pt idx="130858">
                  <c:v>8.0440800000000007E-2</c:v>
                </c:pt>
                <c:pt idx="130859">
                  <c:v>8.06119E-2</c:v>
                </c:pt>
                <c:pt idx="130860">
                  <c:v>8.0725900000000003E-2</c:v>
                </c:pt>
                <c:pt idx="130861">
                  <c:v>8.0784800000000004E-2</c:v>
                </c:pt>
                <c:pt idx="130862">
                  <c:v>8.0790299999999995E-2</c:v>
                </c:pt>
                <c:pt idx="130863">
                  <c:v>8.0744399999999994E-2</c:v>
                </c:pt>
                <c:pt idx="130864">
                  <c:v>8.0648999999999998E-2</c:v>
                </c:pt>
                <c:pt idx="130865">
                  <c:v>8.05062E-2</c:v>
                </c:pt>
                <c:pt idx="130866">
                  <c:v>8.0318000000000001E-2</c:v>
                </c:pt>
                <c:pt idx="130867">
                  <c:v>8.0086299999999999E-2</c:v>
                </c:pt>
                <c:pt idx="130868">
                  <c:v>7.9813200000000001E-2</c:v>
                </c:pt>
                <c:pt idx="130869">
                  <c:v>7.9500699999999994E-2</c:v>
                </c:pt>
                <c:pt idx="130870">
                  <c:v>7.9150600000000002E-2</c:v>
                </c:pt>
                <c:pt idx="130871">
                  <c:v>7.8765100000000005E-2</c:v>
                </c:pt>
                <c:pt idx="130872">
                  <c:v>7.8346299999999994E-2</c:v>
                </c:pt>
                <c:pt idx="130873">
                  <c:v>7.7896300000000002E-2</c:v>
                </c:pt>
                <c:pt idx="130874">
                  <c:v>7.7417399999999997E-2</c:v>
                </c:pt>
                <c:pt idx="130875">
                  <c:v>7.6911499999999994E-2</c:v>
                </c:pt>
                <c:pt idx="130876">
                  <c:v>7.6380500000000004E-2</c:v>
                </c:pt>
                <c:pt idx="130877">
                  <c:v>7.5826500000000005E-2</c:v>
                </c:pt>
                <c:pt idx="130878">
                  <c:v>7.5251299999999993E-2</c:v>
                </c:pt>
                <c:pt idx="130879">
                  <c:v>7.4657100000000004E-2</c:v>
                </c:pt>
                <c:pt idx="130880">
                  <c:v>7.4045799999999995E-2</c:v>
                </c:pt>
                <c:pt idx="130881">
                  <c:v>7.3419399999999996E-2</c:v>
                </c:pt>
                <c:pt idx="130882">
                  <c:v>7.27796E-2</c:v>
                </c:pt>
                <c:pt idx="130883">
                  <c:v>7.2127999999999998E-2</c:v>
                </c:pt>
                <c:pt idx="130884">
                  <c:v>7.1466500000000002E-2</c:v>
                </c:pt>
                <c:pt idx="130885">
                  <c:v>7.0796499999999998E-2</c:v>
                </c:pt>
                <c:pt idx="130886">
                  <c:v>7.0119799999999996E-2</c:v>
                </c:pt>
                <c:pt idx="130887">
                  <c:v>6.9438100000000003E-2</c:v>
                </c:pt>
                <c:pt idx="130888">
                  <c:v>6.8752800000000003E-2</c:v>
                </c:pt>
                <c:pt idx="130889">
                  <c:v>6.8065100000000003E-2</c:v>
                </c:pt>
                <c:pt idx="130890">
                  <c:v>6.73763E-2</c:v>
                </c:pt>
                <c:pt idx="130891">
                  <c:v>6.6687700000000003E-2</c:v>
                </c:pt>
                <c:pt idx="130892">
                  <c:v>6.6000600000000006E-2</c:v>
                </c:pt>
                <c:pt idx="130893">
                  <c:v>6.5316200000000005E-2</c:v>
                </c:pt>
                <c:pt idx="130894">
                  <c:v>6.4635300000000007E-2</c:v>
                </c:pt>
                <c:pt idx="130895">
                  <c:v>6.3958799999999996E-2</c:v>
                </c:pt>
                <c:pt idx="130896">
                  <c:v>6.3287700000000002E-2</c:v>
                </c:pt>
                <c:pt idx="130897">
                  <c:v>6.2622700000000003E-2</c:v>
                </c:pt>
                <c:pt idx="130898">
                  <c:v>6.19643E-2</c:v>
                </c:pt>
                <c:pt idx="130899">
                  <c:v>6.1312999999999999E-2</c:v>
                </c:pt>
                <c:pt idx="130900">
                  <c:v>6.0669300000000002E-2</c:v>
                </c:pt>
                <c:pt idx="130901">
                  <c:v>6.0033400000000001E-2</c:v>
                </c:pt>
                <c:pt idx="130902">
                  <c:v>5.9405600000000003E-2</c:v>
                </c:pt>
                <c:pt idx="130903">
                  <c:v>5.8786100000000001E-2</c:v>
                </c:pt>
                <c:pt idx="130904">
                  <c:v>5.8174900000000002E-2</c:v>
                </c:pt>
                <c:pt idx="130905">
                  <c:v>5.7571999999999998E-2</c:v>
                </c:pt>
                <c:pt idx="130906">
                  <c:v>5.6977399999999997E-2</c:v>
                </c:pt>
                <c:pt idx="130907">
                  <c:v>5.6390900000000001E-2</c:v>
                </c:pt>
                <c:pt idx="130908">
                  <c:v>5.5812300000000002E-2</c:v>
                </c:pt>
                <c:pt idx="130909">
                  <c:v>5.5241499999999999E-2</c:v>
                </c:pt>
                <c:pt idx="130910">
                  <c:v>5.46781E-2</c:v>
                </c:pt>
                <c:pt idx="130911">
                  <c:v>5.4121599999999999E-2</c:v>
                </c:pt>
                <c:pt idx="130912">
                  <c:v>5.3571599999999997E-2</c:v>
                </c:pt>
                <c:pt idx="130913">
                  <c:v>5.3027199999999997E-2</c:v>
                </c:pt>
                <c:pt idx="130914">
                  <c:v>5.2487800000000001E-2</c:v>
                </c:pt>
                <c:pt idx="130915">
                  <c:v>5.1952499999999999E-2</c:v>
                </c:pt>
                <c:pt idx="130916">
                  <c:v>5.1420599999999997E-2</c:v>
                </c:pt>
                <c:pt idx="130917">
                  <c:v>5.08913E-2</c:v>
                </c:pt>
                <c:pt idx="130918">
                  <c:v>5.0363600000000001E-2</c:v>
                </c:pt>
                <c:pt idx="130919">
                  <c:v>4.9836600000000002E-2</c:v>
                </c:pt>
                <c:pt idx="130920">
                  <c:v>4.93093E-2</c:v>
                </c:pt>
                <c:pt idx="130921">
                  <c:v>4.8780700000000003E-2</c:v>
                </c:pt>
                <c:pt idx="130922">
                  <c:v>4.8249500000000001E-2</c:v>
                </c:pt>
                <c:pt idx="130923">
                  <c:v>4.77145E-2</c:v>
                </c:pt>
                <c:pt idx="130924">
                  <c:v>4.7174500000000001E-2</c:v>
                </c:pt>
                <c:pt idx="130925">
                  <c:v>4.66284E-2</c:v>
                </c:pt>
                <c:pt idx="130926">
                  <c:v>4.6074700000000003E-2</c:v>
                </c:pt>
                <c:pt idx="130927">
                  <c:v>4.5512200000000003E-2</c:v>
                </c:pt>
                <c:pt idx="130928">
                  <c:v>4.49395E-2</c:v>
                </c:pt>
                <c:pt idx="130929">
                  <c:v>4.4355199999999997E-2</c:v>
                </c:pt>
                <c:pt idx="130930">
                  <c:v>4.3757900000000002E-2</c:v>
                </c:pt>
                <c:pt idx="130931">
                  <c:v>4.3146400000000001E-2</c:v>
                </c:pt>
                <c:pt idx="130932">
                  <c:v>4.2519099999999997E-2</c:v>
                </c:pt>
                <c:pt idx="130933">
                  <c:v>4.1874700000000001E-2</c:v>
                </c:pt>
                <c:pt idx="130934">
                  <c:v>4.12118E-2</c:v>
                </c:pt>
                <c:pt idx="130935">
                  <c:v>4.05289E-2</c:v>
                </c:pt>
                <c:pt idx="130936">
                  <c:v>3.98248E-2</c:v>
                </c:pt>
                <c:pt idx="130937">
                  <c:v>3.9098099999999997E-2</c:v>
                </c:pt>
                <c:pt idx="130938">
                  <c:v>3.8347399999999997E-2</c:v>
                </c:pt>
                <c:pt idx="130939">
                  <c:v>3.7571500000000001E-2</c:v>
                </c:pt>
                <c:pt idx="130940">
                  <c:v>3.6769000000000003E-2</c:v>
                </c:pt>
                <c:pt idx="130941">
                  <c:v>3.5938499999999998E-2</c:v>
                </c:pt>
                <c:pt idx="130942">
                  <c:v>3.5078999999999999E-2</c:v>
                </c:pt>
                <c:pt idx="130943">
                  <c:v>3.4189200000000003E-2</c:v>
                </c:pt>
                <c:pt idx="130944">
                  <c:v>3.3268100000000002E-2</c:v>
                </c:pt>
                <c:pt idx="130945">
                  <c:v>3.2314500000000003E-2</c:v>
                </c:pt>
                <c:pt idx="130946">
                  <c:v>3.1327399999999998E-2</c:v>
                </c:pt>
                <c:pt idx="130947">
                  <c:v>3.03059E-2</c:v>
                </c:pt>
                <c:pt idx="130948">
                  <c:v>2.92491E-2</c:v>
                </c:pt>
                <c:pt idx="130949">
                  <c:v>2.81561E-2</c:v>
                </c:pt>
                <c:pt idx="130950">
                  <c:v>2.70263E-2</c:v>
                </c:pt>
                <c:pt idx="130951">
                  <c:v>2.5858900000000001E-2</c:v>
                </c:pt>
                <c:pt idx="130952">
                  <c:v>2.46533E-2</c:v>
                </c:pt>
                <c:pt idx="130953">
                  <c:v>2.3409099999999999E-2</c:v>
                </c:pt>
                <c:pt idx="130954">
                  <c:v>2.2125700000000002E-2</c:v>
                </c:pt>
                <c:pt idx="130955">
                  <c:v>2.0802999999999999E-2</c:v>
                </c:pt>
                <c:pt idx="130956">
                  <c:v>1.9440499999999999E-2</c:v>
                </c:pt>
                <c:pt idx="130957">
                  <c:v>1.80383E-2</c:v>
                </c:pt>
                <c:pt idx="130958">
                  <c:v>1.6596199999999998E-2</c:v>
                </c:pt>
                <c:pt idx="130959">
                  <c:v>1.51142E-2</c:v>
                </c:pt>
                <c:pt idx="130960">
                  <c:v>1.3592399999999999E-2</c:v>
                </c:pt>
                <c:pt idx="130961">
                  <c:v>1.2031099999999999E-2</c:v>
                </c:pt>
                <c:pt idx="130962">
                  <c:v>1.0430500000000001E-2</c:v>
                </c:pt>
                <c:pt idx="130963" formatCode="0.00E+00">
                  <c:v>8.7910699999999998E-3</c:v>
                </c:pt>
                <c:pt idx="130964" formatCode="0.00E+00">
                  <c:v>7.1133100000000003E-3</c:v>
                </c:pt>
                <c:pt idx="130965" formatCode="0.00E+00">
                  <c:v>5.3978400000000001E-3</c:v>
                </c:pt>
                <c:pt idx="130966" formatCode="0.00E+00">
                  <c:v>3.64533E-3</c:v>
                </c:pt>
                <c:pt idx="130967" formatCode="0.00E+00">
                  <c:v>1.8565299999999999E-3</c:v>
                </c:pt>
                <c:pt idx="130968" formatCode="0.00E+00">
                  <c:v>3.2372100000000001E-5</c:v>
                </c:pt>
                <c:pt idx="130969" formatCode="0.00E+00">
                  <c:v>-1.8261E-3</c:v>
                </c:pt>
                <c:pt idx="130970" formatCode="0.00E+00">
                  <c:v>-3.71778E-3</c:v>
                </c:pt>
                <c:pt idx="130971" formatCode="0.00E+00">
                  <c:v>-5.6414899999999999E-3</c:v>
                </c:pt>
                <c:pt idx="130972" formatCode="0.00E+00">
                  <c:v>-7.5959199999999999E-3</c:v>
                </c:pt>
                <c:pt idx="130973" formatCode="0.00E+00">
                  <c:v>-9.5796500000000003E-3</c:v>
                </c:pt>
                <c:pt idx="130974">
                  <c:v>-1.1591199999999999E-2</c:v>
                </c:pt>
                <c:pt idx="130975">
                  <c:v>-1.3629E-2</c:v>
                </c:pt>
                <c:pt idx="130976">
                  <c:v>-1.5691400000000001E-2</c:v>
                </c:pt>
                <c:pt idx="130977">
                  <c:v>-1.7776699999999999E-2</c:v>
                </c:pt>
                <c:pt idx="130978">
                  <c:v>-1.98833E-2</c:v>
                </c:pt>
                <c:pt idx="130979">
                  <c:v>-2.20091E-2</c:v>
                </c:pt>
                <c:pt idx="130980">
                  <c:v>-2.4152199999999999E-2</c:v>
                </c:pt>
                <c:pt idx="130981">
                  <c:v>-2.6310500000000001E-2</c:v>
                </c:pt>
                <c:pt idx="130982">
                  <c:v>-2.8481900000000001E-2</c:v>
                </c:pt>
                <c:pt idx="130983">
                  <c:v>-3.0664199999999999E-2</c:v>
                </c:pt>
                <c:pt idx="130984">
                  <c:v>-3.2855000000000002E-2</c:v>
                </c:pt>
                <c:pt idx="130985">
                  <c:v>-3.5052E-2</c:v>
                </c:pt>
                <c:pt idx="130986">
                  <c:v>-3.7252800000000003E-2</c:v>
                </c:pt>
                <c:pt idx="130987">
                  <c:v>-3.9454799999999998E-2</c:v>
                </c:pt>
                <c:pt idx="130988">
                  <c:v>-4.1655499999999998E-2</c:v>
                </c:pt>
                <c:pt idx="130989">
                  <c:v>-4.38524E-2</c:v>
                </c:pt>
                <c:pt idx="130990">
                  <c:v>-4.6042600000000003E-2</c:v>
                </c:pt>
                <c:pt idx="130991">
                  <c:v>-4.8223500000000002E-2</c:v>
                </c:pt>
                <c:pt idx="130992">
                  <c:v>-5.03925E-2</c:v>
                </c:pt>
                <c:pt idx="130993">
                  <c:v>-5.2546500000000003E-2</c:v>
                </c:pt>
                <c:pt idx="130994">
                  <c:v>-5.4683000000000002E-2</c:v>
                </c:pt>
                <c:pt idx="130995">
                  <c:v>-5.6798899999999999E-2</c:v>
                </c:pt>
                <c:pt idx="130996">
                  <c:v>-5.8891399999999997E-2</c:v>
                </c:pt>
                <c:pt idx="130997">
                  <c:v>-6.0957699999999997E-2</c:v>
                </c:pt>
                <c:pt idx="130998">
                  <c:v>-6.2994700000000001E-2</c:v>
                </c:pt>
                <c:pt idx="130999">
                  <c:v>-6.4999600000000005E-2</c:v>
                </c:pt>
                <c:pt idx="131000">
                  <c:v>-6.6969500000000001E-2</c:v>
                </c:pt>
                <c:pt idx="131001">
                  <c:v>-6.8901299999999999E-2</c:v>
                </c:pt>
                <c:pt idx="131002">
                  <c:v>-7.0792300000000002E-2</c:v>
                </c:pt>
                <c:pt idx="131003">
                  <c:v>-7.2639499999999996E-2</c:v>
                </c:pt>
                <c:pt idx="131004">
                  <c:v>-7.4440099999999995E-2</c:v>
                </c:pt>
                <c:pt idx="131005">
                  <c:v>-7.6191099999999998E-2</c:v>
                </c:pt>
                <c:pt idx="131006">
                  <c:v>-7.7889799999999995E-2</c:v>
                </c:pt>
                <c:pt idx="131007">
                  <c:v>-7.9533300000000001E-2</c:v>
                </c:pt>
                <c:pt idx="131008">
                  <c:v>-8.1118899999999994E-2</c:v>
                </c:pt>
                <c:pt idx="131009">
                  <c:v>-8.2643800000000003E-2</c:v>
                </c:pt>
                <c:pt idx="131010">
                  <c:v>-8.41055E-2</c:v>
                </c:pt>
                <c:pt idx="131011">
                  <c:v>-8.5501300000000002E-2</c:v>
                </c:pt>
                <c:pt idx="131012">
                  <c:v>-8.6828600000000006E-2</c:v>
                </c:pt>
                <c:pt idx="131013">
                  <c:v>-8.8084999999999997E-2</c:v>
                </c:pt>
                <c:pt idx="131014">
                  <c:v>-8.9268299999999995E-2</c:v>
                </c:pt>
                <c:pt idx="131015">
                  <c:v>-9.0375999999999998E-2</c:v>
                </c:pt>
                <c:pt idx="131016">
                  <c:v>-9.1406100000000004E-2</c:v>
                </c:pt>
                <c:pt idx="131017">
                  <c:v>-9.2356300000000002E-2</c:v>
                </c:pt>
                <c:pt idx="131018">
                  <c:v>-9.3224500000000002E-2</c:v>
                </c:pt>
                <c:pt idx="131019">
                  <c:v>-9.4008900000000006E-2</c:v>
                </c:pt>
                <c:pt idx="131020">
                  <c:v>-9.47075E-2</c:v>
                </c:pt>
                <c:pt idx="131021">
                  <c:v>-9.53185E-2</c:v>
                </c:pt>
                <c:pt idx="131022">
                  <c:v>-9.5840300000000003E-2</c:v>
                </c:pt>
                <c:pt idx="131023">
                  <c:v>-9.6271300000000004E-2</c:v>
                </c:pt>
                <c:pt idx="131024">
                  <c:v>-9.6610100000000004E-2</c:v>
                </c:pt>
                <c:pt idx="131025">
                  <c:v>-9.6855200000000002E-2</c:v>
                </c:pt>
                <c:pt idx="131026">
                  <c:v>-9.7005499999999995E-2</c:v>
                </c:pt>
                <c:pt idx="131027">
                  <c:v>-9.7059800000000002E-2</c:v>
                </c:pt>
                <c:pt idx="131028">
                  <c:v>-9.7017199999999998E-2</c:v>
                </c:pt>
                <c:pt idx="131029">
                  <c:v>-9.6876799999999999E-2</c:v>
                </c:pt>
                <c:pt idx="131030">
                  <c:v>-9.6637799999999996E-2</c:v>
                </c:pt>
                <c:pt idx="131031">
                  <c:v>-9.6299700000000002E-2</c:v>
                </c:pt>
                <c:pt idx="131032">
                  <c:v>-9.5862000000000003E-2</c:v>
                </c:pt>
                <c:pt idx="131033">
                  <c:v>-9.5324300000000001E-2</c:v>
                </c:pt>
                <c:pt idx="131034">
                  <c:v>-9.4686500000000007E-2</c:v>
                </c:pt>
                <c:pt idx="131035">
                  <c:v>-9.3948400000000001E-2</c:v>
                </c:pt>
                <c:pt idx="131036">
                  <c:v>-9.3110100000000001E-2</c:v>
                </c:pt>
                <c:pt idx="131037">
                  <c:v>-9.2171799999999998E-2</c:v>
                </c:pt>
                <c:pt idx="131038">
                  <c:v>-9.1133900000000004E-2</c:v>
                </c:pt>
                <c:pt idx="131039">
                  <c:v>-8.9996900000000005E-2</c:v>
                </c:pt>
                <c:pt idx="131040">
                  <c:v>-8.8761300000000001E-2</c:v>
                </c:pt>
                <c:pt idx="131041">
                  <c:v>-8.7427900000000003E-2</c:v>
                </c:pt>
                <c:pt idx="131042">
                  <c:v>-8.5997599999999993E-2</c:v>
                </c:pt>
                <c:pt idx="131043">
                  <c:v>-8.4471400000000002E-2</c:v>
                </c:pt>
                <c:pt idx="131044">
                  <c:v>-8.2850599999999996E-2</c:v>
                </c:pt>
                <c:pt idx="131045">
                  <c:v>-8.1136399999999997E-2</c:v>
                </c:pt>
                <c:pt idx="131046">
                  <c:v>-7.9330200000000003E-2</c:v>
                </c:pt>
                <c:pt idx="131047">
                  <c:v>-7.7433699999999994E-2</c:v>
                </c:pt>
                <c:pt idx="131048">
                  <c:v>-7.5448500000000002E-2</c:v>
                </c:pt>
                <c:pt idx="131049">
                  <c:v>-7.3376399999999994E-2</c:v>
                </c:pt>
                <c:pt idx="131050">
                  <c:v>-7.1219500000000005E-2</c:v>
                </c:pt>
                <c:pt idx="131051">
                  <c:v>-6.8979799999999994E-2</c:v>
                </c:pt>
                <c:pt idx="131052">
                  <c:v>-6.6659599999999999E-2</c:v>
                </c:pt>
                <c:pt idx="131053">
                  <c:v>-6.4261100000000002E-2</c:v>
                </c:pt>
                <c:pt idx="131054">
                  <c:v>-6.1786800000000003E-2</c:v>
                </c:pt>
                <c:pt idx="131055">
                  <c:v>-5.9239300000000002E-2</c:v>
                </c:pt>
                <c:pt idx="131056">
                  <c:v>-5.6621299999999999E-2</c:v>
                </c:pt>
                <c:pt idx="131057">
                  <c:v>-5.3935400000000001E-2</c:v>
                </c:pt>
                <c:pt idx="131058">
                  <c:v>-5.11847E-2</c:v>
                </c:pt>
                <c:pt idx="131059">
                  <c:v>-4.8372100000000001E-2</c:v>
                </c:pt>
                <c:pt idx="131060">
                  <c:v>-4.5500600000000002E-2</c:v>
                </c:pt>
                <c:pt idx="131061">
                  <c:v>-4.25735E-2</c:v>
                </c:pt>
                <c:pt idx="131062">
                  <c:v>-3.9593999999999997E-2</c:v>
                </c:pt>
                <c:pt idx="131063">
                  <c:v>-3.6565399999999998E-2</c:v>
                </c:pt>
                <c:pt idx="131064">
                  <c:v>-3.3491100000000003E-2</c:v>
                </c:pt>
                <c:pt idx="131065">
                  <c:v>-3.0374600000000002E-2</c:v>
                </c:pt>
                <c:pt idx="131066">
                  <c:v>-2.72196E-2</c:v>
                </c:pt>
                <c:pt idx="131067">
                  <c:v>-2.4029499999999999E-2</c:v>
                </c:pt>
                <c:pt idx="131068">
                  <c:v>-2.08081E-2</c:v>
                </c:pt>
                <c:pt idx="131069">
                  <c:v>-1.7559100000000001E-2</c:v>
                </c:pt>
                <c:pt idx="131070">
                  <c:v>-1.4286200000000001E-2</c:v>
                </c:pt>
                <c:pt idx="131071">
                  <c:v>-1.09934E-2</c:v>
                </c:pt>
                <c:pt idx="131072" formatCode="0.00E+00">
                  <c:v>-7.6843099999999998E-3</c:v>
                </c:pt>
                <c:pt idx="131073" formatCode="0.00E+00">
                  <c:v>-4.36295E-3</c:v>
                </c:pt>
                <c:pt idx="131074" formatCode="0.00E+00">
                  <c:v>-1.03319E-3</c:v>
                </c:pt>
                <c:pt idx="131075" formatCode="0.00E+00">
                  <c:v>2.3010600000000002E-3</c:v>
                </c:pt>
                <c:pt idx="131076" formatCode="0.00E+00">
                  <c:v>5.6358600000000003E-3</c:v>
                </c:pt>
                <c:pt idx="131077" formatCode="0.00E+00">
                  <c:v>8.9672699999999994E-3</c:v>
                </c:pt>
                <c:pt idx="131078">
                  <c:v>1.2291399999999999E-2</c:v>
                </c:pt>
                <c:pt idx="131079">
                  <c:v>1.56042E-2</c:v>
                </c:pt>
                <c:pt idx="131080">
                  <c:v>1.89018E-2</c:v>
                </c:pt>
                <c:pt idx="131081">
                  <c:v>2.2180399999999999E-2</c:v>
                </c:pt>
                <c:pt idx="131082">
                  <c:v>2.5436E-2</c:v>
                </c:pt>
                <c:pt idx="131083">
                  <c:v>2.8664700000000001E-2</c:v>
                </c:pt>
                <c:pt idx="131084">
                  <c:v>3.1862799999999997E-2</c:v>
                </c:pt>
                <c:pt idx="131085">
                  <c:v>3.5026500000000002E-2</c:v>
                </c:pt>
                <c:pt idx="131086">
                  <c:v>3.8151900000000002E-2</c:v>
                </c:pt>
                <c:pt idx="131087">
                  <c:v>4.1235599999999997E-2</c:v>
                </c:pt>
                <c:pt idx="131088">
                  <c:v>4.4273699999999999E-2</c:v>
                </c:pt>
                <c:pt idx="131089">
                  <c:v>4.7262699999999998E-2</c:v>
                </c:pt>
                <c:pt idx="131090">
                  <c:v>5.0199100000000003E-2</c:v>
                </c:pt>
                <c:pt idx="131091">
                  <c:v>5.3079599999999998E-2</c:v>
                </c:pt>
                <c:pt idx="131092">
                  <c:v>5.5900699999999998E-2</c:v>
                </c:pt>
                <c:pt idx="131093">
                  <c:v>5.8659099999999999E-2</c:v>
                </c:pt>
                <c:pt idx="131094">
                  <c:v>6.1351700000000002E-2</c:v>
                </c:pt>
                <c:pt idx="131095">
                  <c:v>6.3975299999999999E-2</c:v>
                </c:pt>
                <c:pt idx="131096">
                  <c:v>6.6527000000000003E-2</c:v>
                </c:pt>
                <c:pt idx="131097">
                  <c:v>6.9003800000000004E-2</c:v>
                </c:pt>
                <c:pt idx="131098">
                  <c:v>7.1402999999999994E-2</c:v>
                </c:pt>
                <c:pt idx="131099">
                  <c:v>7.3721900000000007E-2</c:v>
                </c:pt>
                <c:pt idx="131100">
                  <c:v>7.5957800000000006E-2</c:v>
                </c:pt>
                <c:pt idx="131101">
                  <c:v>7.8108300000000006E-2</c:v>
                </c:pt>
                <c:pt idx="131102">
                  <c:v>8.0171099999999995E-2</c:v>
                </c:pt>
                <c:pt idx="131103">
                  <c:v>8.2143900000000006E-2</c:v>
                </c:pt>
                <c:pt idx="131104">
                  <c:v>8.4024600000000005E-2</c:v>
                </c:pt>
                <c:pt idx="131105">
                  <c:v>8.5811299999999993E-2</c:v>
                </c:pt>
                <c:pt idx="131106">
                  <c:v>8.7501999999999996E-2</c:v>
                </c:pt>
                <c:pt idx="131107">
                  <c:v>8.9095199999999999E-2</c:v>
                </c:pt>
                <c:pt idx="131108">
                  <c:v>9.0589100000000006E-2</c:v>
                </c:pt>
                <c:pt idx="131109">
                  <c:v>9.1982400000000006E-2</c:v>
                </c:pt>
                <c:pt idx="131110">
                  <c:v>9.3273800000000004E-2</c:v>
                </c:pt>
                <c:pt idx="131111">
                  <c:v>9.4462099999999993E-2</c:v>
                </c:pt>
                <c:pt idx="131112">
                  <c:v>9.5546199999999998E-2</c:v>
                </c:pt>
                <c:pt idx="131113">
                  <c:v>9.6525399999999997E-2</c:v>
                </c:pt>
                <c:pt idx="131114">
                  <c:v>9.7398799999999994E-2</c:v>
                </c:pt>
                <c:pt idx="131115">
                  <c:v>9.8165799999999998E-2</c:v>
                </c:pt>
                <c:pt idx="131116">
                  <c:v>9.88261E-2</c:v>
                </c:pt>
                <c:pt idx="131117">
                  <c:v>9.9379300000000004E-2</c:v>
                </c:pt>
                <c:pt idx="131118">
                  <c:v>9.9825200000000003E-2</c:v>
                </c:pt>
                <c:pt idx="131119">
                  <c:v>0.100164</c:v>
                </c:pt>
                <c:pt idx="131120">
                  <c:v>0.100395</c:v>
                </c:pt>
                <c:pt idx="131121">
                  <c:v>0.10052</c:v>
                </c:pt>
                <c:pt idx="131122">
                  <c:v>0.100538</c:v>
                </c:pt>
                <c:pt idx="131123">
                  <c:v>0.100451</c:v>
                </c:pt>
                <c:pt idx="131124">
                  <c:v>0.100258</c:v>
                </c:pt>
                <c:pt idx="131125">
                  <c:v>9.9960300000000002E-2</c:v>
                </c:pt>
                <c:pt idx="131126">
                  <c:v>9.9559499999999995E-2</c:v>
                </c:pt>
                <c:pt idx="131127">
                  <c:v>9.9056400000000003E-2</c:v>
                </c:pt>
                <c:pt idx="131128">
                  <c:v>9.8452200000000004E-2</c:v>
                </c:pt>
                <c:pt idx="131129">
                  <c:v>9.7748199999999993E-2</c:v>
                </c:pt>
                <c:pt idx="131130">
                  <c:v>9.6945900000000002E-2</c:v>
                </c:pt>
                <c:pt idx="131131">
                  <c:v>9.6046999999999993E-2</c:v>
                </c:pt>
                <c:pt idx="131132">
                  <c:v>9.5053100000000001E-2</c:v>
                </c:pt>
                <c:pt idx="131133">
                  <c:v>9.3966099999999997E-2</c:v>
                </c:pt>
                <c:pt idx="131134">
                  <c:v>9.2787900000000006E-2</c:v>
                </c:pt>
                <c:pt idx="131135">
                  <c:v>9.1520699999999996E-2</c:v>
                </c:pt>
                <c:pt idx="131136">
                  <c:v>9.0166499999999997E-2</c:v>
                </c:pt>
                <c:pt idx="131137">
                  <c:v>8.8727600000000004E-2</c:v>
                </c:pt>
                <c:pt idx="131138">
                  <c:v>8.7206500000000006E-2</c:v>
                </c:pt>
                <c:pt idx="131139">
                  <c:v>8.5605500000000001E-2</c:v>
                </c:pt>
                <c:pt idx="131140">
                  <c:v>8.3927199999999993E-2</c:v>
                </c:pt>
                <c:pt idx="131141">
                  <c:v>8.2174300000000006E-2</c:v>
                </c:pt>
                <c:pt idx="131142">
                  <c:v>8.0349500000000004E-2</c:v>
                </c:pt>
                <c:pt idx="131143">
                  <c:v>7.8455499999999997E-2</c:v>
                </c:pt>
                <c:pt idx="131144">
                  <c:v>7.6495199999999999E-2</c:v>
                </c:pt>
                <c:pt idx="131145">
                  <c:v>7.4471599999999999E-2</c:v>
                </c:pt>
                <c:pt idx="131146">
                  <c:v>7.2387499999999994E-2</c:v>
                </c:pt>
                <c:pt idx="131147">
                  <c:v>7.0246199999999995E-2</c:v>
                </c:pt>
                <c:pt idx="131148">
                  <c:v>6.8050600000000003E-2</c:v>
                </c:pt>
                <c:pt idx="131149">
                  <c:v>6.5804000000000001E-2</c:v>
                </c:pt>
                <c:pt idx="131150">
                  <c:v>6.3509399999999994E-2</c:v>
                </c:pt>
                <c:pt idx="131151">
                  <c:v>6.1170200000000001E-2</c:v>
                </c:pt>
                <c:pt idx="131152">
                  <c:v>5.8789500000000001E-2</c:v>
                </c:pt>
                <c:pt idx="131153">
                  <c:v>5.63706E-2</c:v>
                </c:pt>
                <c:pt idx="131154">
                  <c:v>5.3916800000000001E-2</c:v>
                </c:pt>
                <c:pt idx="131155">
                  <c:v>5.1431499999999998E-2</c:v>
                </c:pt>
                <c:pt idx="131156">
                  <c:v>4.89179E-2</c:v>
                </c:pt>
                <c:pt idx="131157">
                  <c:v>4.6379299999999998E-2</c:v>
                </c:pt>
                <c:pt idx="131158">
                  <c:v>4.38191E-2</c:v>
                </c:pt>
                <c:pt idx="131159">
                  <c:v>4.1240600000000002E-2</c:v>
                </c:pt>
                <c:pt idx="131160">
                  <c:v>3.8647099999999997E-2</c:v>
                </c:pt>
                <c:pt idx="131161">
                  <c:v>3.6041799999999999E-2</c:v>
                </c:pt>
                <c:pt idx="131162">
                  <c:v>3.3428100000000002E-2</c:v>
                </c:pt>
                <c:pt idx="131163">
                  <c:v>3.0809099999999999E-2</c:v>
                </c:pt>
                <c:pt idx="131164">
                  <c:v>2.8188000000000001E-2</c:v>
                </c:pt>
                <c:pt idx="131165">
                  <c:v>2.55681E-2</c:v>
                </c:pt>
                <c:pt idx="131166">
                  <c:v>2.2952400000000001E-2</c:v>
                </c:pt>
                <c:pt idx="131167">
                  <c:v>2.03441E-2</c:v>
                </c:pt>
                <c:pt idx="131168">
                  <c:v>1.7746100000000001E-2</c:v>
                </c:pt>
                <c:pt idx="131169">
                  <c:v>1.51615E-2</c:v>
                </c:pt>
                <c:pt idx="131170">
                  <c:v>1.2593099999999999E-2</c:v>
                </c:pt>
                <c:pt idx="131171">
                  <c:v>1.00438E-2</c:v>
                </c:pt>
                <c:pt idx="131172" formatCode="0.00E+00">
                  <c:v>7.5163900000000004E-3</c:v>
                </c:pt>
                <c:pt idx="131173" formatCode="0.00E+00">
                  <c:v>5.0136099999999999E-3</c:v>
                </c:pt>
                <c:pt idx="131174" formatCode="0.00E+00">
                  <c:v>2.5381000000000002E-3</c:v>
                </c:pt>
                <c:pt idx="131175" formatCode="0.00E+00">
                  <c:v>9.2403299999999997E-5</c:v>
                </c:pt>
                <c:pt idx="131176" formatCode="0.00E+00">
                  <c:v>-2.3209699999999999E-3</c:v>
                </c:pt>
                <c:pt idx="131177" formatCode="0.00E+00">
                  <c:v>-4.6996299999999998E-3</c:v>
                </c:pt>
                <c:pt idx="131178" formatCode="0.00E+00">
                  <c:v>-7.0412499999999998E-3</c:v>
                </c:pt>
                <c:pt idx="131179" formatCode="0.00E+00">
                  <c:v>-9.3436000000000005E-3</c:v>
                </c:pt>
                <c:pt idx="131180">
                  <c:v>-1.16045E-2</c:v>
                </c:pt>
                <c:pt idx="131181">
                  <c:v>-1.38221E-2</c:v>
                </c:pt>
                <c:pt idx="131182">
                  <c:v>-1.59942E-2</c:v>
                </c:pt>
                <c:pt idx="131183">
                  <c:v>-1.8119E-2</c:v>
                </c:pt>
                <c:pt idx="131184">
                  <c:v>-2.0194899999999998E-2</c:v>
                </c:pt>
                <c:pt idx="131185">
                  <c:v>-2.2220199999999999E-2</c:v>
                </c:pt>
                <c:pt idx="131186">
                  <c:v>-2.4193300000000001E-2</c:v>
                </c:pt>
                <c:pt idx="131187">
                  <c:v>-2.6112699999999999E-2</c:v>
                </c:pt>
                <c:pt idx="131188">
                  <c:v>-2.7977200000000001E-2</c:v>
                </c:pt>
                <c:pt idx="131189">
                  <c:v>-2.9785599999999999E-2</c:v>
                </c:pt>
                <c:pt idx="131190">
                  <c:v>-3.1536599999999998E-2</c:v>
                </c:pt>
                <c:pt idx="131191">
                  <c:v>-3.3229399999999999E-2</c:v>
                </c:pt>
                <c:pt idx="131192">
                  <c:v>-3.4862999999999998E-2</c:v>
                </c:pt>
                <c:pt idx="131193">
                  <c:v>-3.6436499999999997E-2</c:v>
                </c:pt>
                <c:pt idx="131194">
                  <c:v>-3.7949400000000001E-2</c:v>
                </c:pt>
                <c:pt idx="131195">
                  <c:v>-3.9400999999999999E-2</c:v>
                </c:pt>
                <c:pt idx="131196">
                  <c:v>-4.0790800000000002E-2</c:v>
                </c:pt>
                <c:pt idx="131197">
                  <c:v>-4.2118599999999999E-2</c:v>
                </c:pt>
                <c:pt idx="131198">
                  <c:v>-4.3383900000000003E-2</c:v>
                </c:pt>
                <c:pt idx="131199">
                  <c:v>-4.45867E-2</c:v>
                </c:pt>
                <c:pt idx="131200">
                  <c:v>-4.5726900000000001E-2</c:v>
                </c:pt>
                <c:pt idx="131201">
                  <c:v>-4.6804600000000002E-2</c:v>
                </c:pt>
                <c:pt idx="131202">
                  <c:v>-4.7819800000000003E-2</c:v>
                </c:pt>
                <c:pt idx="131203">
                  <c:v>-4.8772900000000001E-2</c:v>
                </c:pt>
                <c:pt idx="131204">
                  <c:v>-4.9664100000000003E-2</c:v>
                </c:pt>
                <c:pt idx="131205">
                  <c:v>-5.0493900000000001E-2</c:v>
                </c:pt>
                <c:pt idx="131206">
                  <c:v>-5.1262799999999997E-2</c:v>
                </c:pt>
                <c:pt idx="131207">
                  <c:v>-5.1971400000000001E-2</c:v>
                </c:pt>
                <c:pt idx="131208">
                  <c:v>-5.2620399999999998E-2</c:v>
                </c:pt>
                <c:pt idx="131209">
                  <c:v>-5.3210599999999997E-2</c:v>
                </c:pt>
                <c:pt idx="131210">
                  <c:v>-5.3742699999999997E-2</c:v>
                </c:pt>
                <c:pt idx="131211">
                  <c:v>-5.4217899999999999E-2</c:v>
                </c:pt>
                <c:pt idx="131212">
                  <c:v>-5.4636999999999998E-2</c:v>
                </c:pt>
                <c:pt idx="131213">
                  <c:v>-5.5001099999999997E-2</c:v>
                </c:pt>
                <c:pt idx="131214">
                  <c:v>-5.5311399999999997E-2</c:v>
                </c:pt>
                <c:pt idx="131215">
                  <c:v>-5.5569E-2</c:v>
                </c:pt>
                <c:pt idx="131216">
                  <c:v>-5.57753E-2</c:v>
                </c:pt>
                <c:pt idx="131217">
                  <c:v>-5.5931599999999998E-2</c:v>
                </c:pt>
                <c:pt idx="131218">
                  <c:v>-5.6039199999999997E-2</c:v>
                </c:pt>
                <c:pt idx="131219">
                  <c:v>-5.6099499999999997E-2</c:v>
                </c:pt>
                <c:pt idx="131220">
                  <c:v>-5.6113999999999997E-2</c:v>
                </c:pt>
                <c:pt idx="131221">
                  <c:v>-5.6084200000000001E-2</c:v>
                </c:pt>
                <c:pt idx="131222">
                  <c:v>-5.60118E-2</c:v>
                </c:pt>
                <c:pt idx="131223">
                  <c:v>-5.5898099999999999E-2</c:v>
                </c:pt>
                <c:pt idx="131224">
                  <c:v>-5.57449E-2</c:v>
                </c:pt>
                <c:pt idx="131225">
                  <c:v>-5.5553699999999998E-2</c:v>
                </c:pt>
                <c:pt idx="131226">
                  <c:v>-5.5326300000000002E-2</c:v>
                </c:pt>
                <c:pt idx="131227">
                  <c:v>-5.5064200000000001E-2</c:v>
                </c:pt>
                <c:pt idx="131228">
                  <c:v>-5.4769199999999997E-2</c:v>
                </c:pt>
                <c:pt idx="131229">
                  <c:v>-5.4442900000000002E-2</c:v>
                </c:pt>
                <c:pt idx="131230">
                  <c:v>-5.4087099999999999E-2</c:v>
                </c:pt>
                <c:pt idx="131231">
                  <c:v>-5.3703399999999998E-2</c:v>
                </c:pt>
                <c:pt idx="131232">
                  <c:v>-5.3293500000000001E-2</c:v>
                </c:pt>
                <c:pt idx="131233">
                  <c:v>-5.2859200000000002E-2</c:v>
                </c:pt>
                <c:pt idx="131234">
                  <c:v>-5.2401900000000001E-2</c:v>
                </c:pt>
                <c:pt idx="131235">
                  <c:v>-5.1923499999999997E-2</c:v>
                </c:pt>
                <c:pt idx="131236">
                  <c:v>-5.1425600000000002E-2</c:v>
                </c:pt>
                <c:pt idx="131237">
                  <c:v>-5.0909700000000002E-2</c:v>
                </c:pt>
                <c:pt idx="131238">
                  <c:v>-5.0377499999999999E-2</c:v>
                </c:pt>
                <c:pt idx="131239">
                  <c:v>-4.98305E-2</c:v>
                </c:pt>
                <c:pt idx="131240">
                  <c:v>-4.9270300000000003E-2</c:v>
                </c:pt>
                <c:pt idx="131241">
                  <c:v>-4.8698199999999997E-2</c:v>
                </c:pt>
                <c:pt idx="131242">
                  <c:v>-4.8115900000000003E-2</c:v>
                </c:pt>
                <c:pt idx="131243">
                  <c:v>-4.75246E-2</c:v>
                </c:pt>
                <c:pt idx="131244">
                  <c:v>-4.6925799999999997E-2</c:v>
                </c:pt>
                <c:pt idx="131245">
                  <c:v>-4.6320800000000002E-2</c:v>
                </c:pt>
                <c:pt idx="131246">
                  <c:v>-4.5710800000000003E-2</c:v>
                </c:pt>
                <c:pt idx="131247">
                  <c:v>-4.5097100000000001E-2</c:v>
                </c:pt>
                <c:pt idx="131248">
                  <c:v>-4.4480800000000001E-2</c:v>
                </c:pt>
                <c:pt idx="131249">
                  <c:v>-4.3862999999999999E-2</c:v>
                </c:pt>
                <c:pt idx="131250">
                  <c:v>-4.32448E-2</c:v>
                </c:pt>
                <c:pt idx="131251">
                  <c:v>-4.2626999999999998E-2</c:v>
                </c:pt>
                <c:pt idx="131252">
                  <c:v>-4.2010800000000001E-2</c:v>
                </c:pt>
                <c:pt idx="131253">
                  <c:v>-4.1396799999999997E-2</c:v>
                </c:pt>
                <c:pt idx="131254">
                  <c:v>-4.0786000000000003E-2</c:v>
                </c:pt>
                <c:pt idx="131255">
                  <c:v>-4.0178999999999999E-2</c:v>
                </c:pt>
                <c:pt idx="131256">
                  <c:v>-3.9576399999999998E-2</c:v>
                </c:pt>
                <c:pt idx="131257">
                  <c:v>-3.8978899999999997E-2</c:v>
                </c:pt>
                <c:pt idx="131258">
                  <c:v>-3.8386999999999998E-2</c:v>
                </c:pt>
                <c:pt idx="131259">
                  <c:v>-3.7801099999999997E-2</c:v>
                </c:pt>
                <c:pt idx="131260">
                  <c:v>-3.7221600000000001E-2</c:v>
                </c:pt>
                <c:pt idx="131261">
                  <c:v>-3.6648800000000002E-2</c:v>
                </c:pt>
                <c:pt idx="131262">
                  <c:v>-3.6082900000000001E-2</c:v>
                </c:pt>
                <c:pt idx="131263">
                  <c:v>-3.5524100000000003E-2</c:v>
                </c:pt>
                <c:pt idx="131264">
                  <c:v>-3.4972499999999997E-2</c:v>
                </c:pt>
                <c:pt idx="131265">
                  <c:v>-3.4428100000000003E-2</c:v>
                </c:pt>
                <c:pt idx="131266">
                  <c:v>-3.3890799999999999E-2</c:v>
                </c:pt>
                <c:pt idx="131267">
                  <c:v>-3.33607E-2</c:v>
                </c:pt>
                <c:pt idx="131268">
                  <c:v>-3.28373E-2</c:v>
                </c:pt>
                <c:pt idx="131269">
                  <c:v>-3.2320700000000001E-2</c:v>
                </c:pt>
                <c:pt idx="131270">
                  <c:v>-3.18103E-2</c:v>
                </c:pt>
                <c:pt idx="131271">
                  <c:v>-3.1305899999999998E-2</c:v>
                </c:pt>
                <c:pt idx="131272">
                  <c:v>-3.0807000000000001E-2</c:v>
                </c:pt>
                <c:pt idx="131273">
                  <c:v>-3.0313099999999999E-2</c:v>
                </c:pt>
                <c:pt idx="131274">
                  <c:v>-2.9823700000000002E-2</c:v>
                </c:pt>
                <c:pt idx="131275">
                  <c:v>-2.9338199999999998E-2</c:v>
                </c:pt>
                <c:pt idx="131276">
                  <c:v>-2.88559E-2</c:v>
                </c:pt>
                <c:pt idx="131277">
                  <c:v>-2.8376100000000001E-2</c:v>
                </c:pt>
                <c:pt idx="131278">
                  <c:v>-2.7898099999999999E-2</c:v>
                </c:pt>
                <c:pt idx="131279">
                  <c:v>-2.7421000000000001E-2</c:v>
                </c:pt>
                <c:pt idx="131280">
                  <c:v>-2.6944099999999999E-2</c:v>
                </c:pt>
                <c:pt idx="131281">
                  <c:v>-2.6466400000000001E-2</c:v>
                </c:pt>
                <c:pt idx="131282">
                  <c:v>-2.5987E-2</c:v>
                </c:pt>
                <c:pt idx="131283">
                  <c:v>-2.5505E-2</c:v>
                </c:pt>
                <c:pt idx="131284">
                  <c:v>-2.50195E-2</c:v>
                </c:pt>
                <c:pt idx="131285">
                  <c:v>-2.45293E-2</c:v>
                </c:pt>
                <c:pt idx="131286">
                  <c:v>-2.40334E-2</c:v>
                </c:pt>
                <c:pt idx="131287">
                  <c:v>-2.35309E-2</c:v>
                </c:pt>
                <c:pt idx="131288">
                  <c:v>-2.3020700000000002E-2</c:v>
                </c:pt>
                <c:pt idx="131289">
                  <c:v>-2.25016E-2</c:v>
                </c:pt>
                <c:pt idx="131290">
                  <c:v>-2.1972599999999998E-2</c:v>
                </c:pt>
                <c:pt idx="131291">
                  <c:v>-2.1432699999999999E-2</c:v>
                </c:pt>
                <c:pt idx="131292">
                  <c:v>-2.0880599999999999E-2</c:v>
                </c:pt>
                <c:pt idx="131293">
                  <c:v>-2.0315300000000001E-2</c:v>
                </c:pt>
                <c:pt idx="131294">
                  <c:v>-1.9735800000000001E-2</c:v>
                </c:pt>
                <c:pt idx="131295">
                  <c:v>-1.9140899999999999E-2</c:v>
                </c:pt>
                <c:pt idx="131296">
                  <c:v>-1.85296E-2</c:v>
                </c:pt>
                <c:pt idx="131297">
                  <c:v>-1.7900900000000001E-2</c:v>
                </c:pt>
                <c:pt idx="131298">
                  <c:v>-1.7253600000000001E-2</c:v>
                </c:pt>
                <c:pt idx="131299">
                  <c:v>-1.6586900000000002E-2</c:v>
                </c:pt>
                <c:pt idx="131300">
                  <c:v>-1.5899699999999999E-2</c:v>
                </c:pt>
                <c:pt idx="131301">
                  <c:v>-1.5191100000000001E-2</c:v>
                </c:pt>
                <c:pt idx="131302">
                  <c:v>-1.44601E-2</c:v>
                </c:pt>
                <c:pt idx="131303">
                  <c:v>-1.3705999999999999E-2</c:v>
                </c:pt>
                <c:pt idx="131304">
                  <c:v>-1.29278E-2</c:v>
                </c:pt>
                <c:pt idx="131305">
                  <c:v>-1.21248E-2</c:v>
                </c:pt>
                <c:pt idx="131306">
                  <c:v>-1.1296199999999999E-2</c:v>
                </c:pt>
                <c:pt idx="131307">
                  <c:v>-1.04414E-2</c:v>
                </c:pt>
                <c:pt idx="131308" formatCode="0.00E+00">
                  <c:v>-9.5597000000000008E-3</c:v>
                </c:pt>
                <c:pt idx="131309" formatCode="0.00E+00">
                  <c:v>-8.6505499999999999E-3</c:v>
                </c:pt>
                <c:pt idx="131310" formatCode="0.00E+00">
                  <c:v>-7.7134300000000003E-3</c:v>
                </c:pt>
                <c:pt idx="131311" formatCode="0.00E+00">
                  <c:v>-6.7478700000000004E-3</c:v>
                </c:pt>
                <c:pt idx="131312" formatCode="0.00E+00">
                  <c:v>-5.7534999999999999E-3</c:v>
                </c:pt>
                <c:pt idx="131313" formatCode="0.00E+00">
                  <c:v>-4.7299799999999999E-3</c:v>
                </c:pt>
                <c:pt idx="131314" formatCode="0.00E+00">
                  <c:v>-3.6770800000000001E-3</c:v>
                </c:pt>
                <c:pt idx="131315" formatCode="0.00E+00">
                  <c:v>-2.5945899999999999E-3</c:v>
                </c:pt>
                <c:pt idx="131316" formatCode="0.00E+00">
                  <c:v>-1.4824300000000001E-3</c:v>
                </c:pt>
                <c:pt idx="131317" formatCode="0.00E+00">
                  <c:v>-3.4056199999999998E-4</c:v>
                </c:pt>
                <c:pt idx="131318" formatCode="0.00E+00">
                  <c:v>8.3096799999999996E-4</c:v>
                </c:pt>
                <c:pt idx="131319" formatCode="0.00E+00">
                  <c:v>2.0320300000000002E-3</c:v>
                </c:pt>
                <c:pt idx="131320" formatCode="0.00E+00">
                  <c:v>3.2624199999999998E-3</c:v>
                </c:pt>
                <c:pt idx="131321" formatCode="0.00E+00">
                  <c:v>4.5218400000000001E-3</c:v>
                </c:pt>
                <c:pt idx="131322" formatCode="0.00E+00">
                  <c:v>5.8099299999999996E-3</c:v>
                </c:pt>
                <c:pt idx="131323" formatCode="0.00E+00">
                  <c:v>7.12622E-3</c:v>
                </c:pt>
                <c:pt idx="131324" formatCode="0.00E+00">
                  <c:v>8.4701700000000008E-3</c:v>
                </c:pt>
                <c:pt idx="131325" formatCode="0.00E+00">
                  <c:v>9.8411599999999998E-3</c:v>
                </c:pt>
                <c:pt idx="131326">
                  <c:v>1.12385E-2</c:v>
                </c:pt>
                <c:pt idx="131327">
                  <c:v>1.26613E-2</c:v>
                </c:pt>
                <c:pt idx="131328">
                  <c:v>1.4108799999999999E-2</c:v>
                </c:pt>
                <c:pt idx="131329">
                  <c:v>1.5579900000000001E-2</c:v>
                </c:pt>
                <c:pt idx="131330">
                  <c:v>1.7073700000000001E-2</c:v>
                </c:pt>
                <c:pt idx="131331">
                  <c:v>1.8589000000000001E-2</c:v>
                </c:pt>
                <c:pt idx="131332">
                  <c:v>2.01245E-2</c:v>
                </c:pt>
                <c:pt idx="131333">
                  <c:v>2.1679E-2</c:v>
                </c:pt>
                <c:pt idx="131334">
                  <c:v>2.3251000000000001E-2</c:v>
                </c:pt>
                <c:pt idx="131335">
                  <c:v>2.4839199999999999E-2</c:v>
                </c:pt>
                <c:pt idx="131336">
                  <c:v>2.6441900000000001E-2</c:v>
                </c:pt>
                <c:pt idx="131337">
                  <c:v>2.8057599999999999E-2</c:v>
                </c:pt>
                <c:pt idx="131338">
                  <c:v>2.9684499999999999E-2</c:v>
                </c:pt>
                <c:pt idx="131339">
                  <c:v>3.1320899999999999E-2</c:v>
                </c:pt>
                <c:pt idx="131340">
                  <c:v>3.2964899999999998E-2</c:v>
                </c:pt>
                <c:pt idx="131341">
                  <c:v>3.4614699999999998E-2</c:v>
                </c:pt>
                <c:pt idx="131342">
                  <c:v>3.62682E-2</c:v>
                </c:pt>
                <c:pt idx="131343">
                  <c:v>3.7923400000000003E-2</c:v>
                </c:pt>
                <c:pt idx="131344">
                  <c:v>3.9578299999999997E-2</c:v>
                </c:pt>
                <c:pt idx="131345">
                  <c:v>4.1230700000000002E-2</c:v>
                </c:pt>
                <c:pt idx="131346">
                  <c:v>4.2878399999999997E-2</c:v>
                </c:pt>
                <c:pt idx="131347">
                  <c:v>4.4519099999999999E-2</c:v>
                </c:pt>
                <c:pt idx="131348">
                  <c:v>4.6150499999999997E-2</c:v>
                </c:pt>
                <c:pt idx="131349">
                  <c:v>4.7770300000000002E-2</c:v>
                </c:pt>
                <c:pt idx="131350">
                  <c:v>4.9376099999999999E-2</c:v>
                </c:pt>
                <c:pt idx="131351">
                  <c:v>5.0965499999999997E-2</c:v>
                </c:pt>
                <c:pt idx="131352">
                  <c:v>5.2535999999999999E-2</c:v>
                </c:pt>
                <c:pt idx="131353">
                  <c:v>5.40852E-2</c:v>
                </c:pt>
                <c:pt idx="131354">
                  <c:v>5.5610600000000003E-2</c:v>
                </c:pt>
                <c:pt idx="131355">
                  <c:v>5.7109699999999999E-2</c:v>
                </c:pt>
                <c:pt idx="131356">
                  <c:v>5.8579800000000001E-2</c:v>
                </c:pt>
                <c:pt idx="131357">
                  <c:v>6.0018599999999998E-2</c:v>
                </c:pt>
                <c:pt idx="131358">
                  <c:v>6.1423400000000003E-2</c:v>
                </c:pt>
                <c:pt idx="131359">
                  <c:v>6.2791799999999995E-2</c:v>
                </c:pt>
                <c:pt idx="131360">
                  <c:v>6.4120999999999997E-2</c:v>
                </c:pt>
                <c:pt idx="131361">
                  <c:v>6.5408800000000003E-2</c:v>
                </c:pt>
                <c:pt idx="131362">
                  <c:v>6.6652500000000003E-2</c:v>
                </c:pt>
                <c:pt idx="131363">
                  <c:v>6.7849599999999996E-2</c:v>
                </c:pt>
                <c:pt idx="131364">
                  <c:v>6.8997699999999995E-2</c:v>
                </c:pt>
                <c:pt idx="131365">
                  <c:v>7.0094299999999998E-2</c:v>
                </c:pt>
                <c:pt idx="131366">
                  <c:v>7.1137000000000006E-2</c:v>
                </c:pt>
                <c:pt idx="131367">
                  <c:v>7.2123400000000004E-2</c:v>
                </c:pt>
                <c:pt idx="131368">
                  <c:v>7.30513E-2</c:v>
                </c:pt>
                <c:pt idx="131369">
                  <c:v>7.3918300000000006E-2</c:v>
                </c:pt>
                <c:pt idx="131370">
                  <c:v>7.4722200000000003E-2</c:v>
                </c:pt>
                <c:pt idx="131371">
                  <c:v>7.5460899999999997E-2</c:v>
                </c:pt>
                <c:pt idx="131372">
                  <c:v>7.6132199999999997E-2</c:v>
                </c:pt>
                <c:pt idx="131373">
                  <c:v>7.67341E-2</c:v>
                </c:pt>
                <c:pt idx="131374">
                  <c:v>7.7264600000000003E-2</c:v>
                </c:pt>
                <c:pt idx="131375">
                  <c:v>7.7721799999999994E-2</c:v>
                </c:pt>
                <c:pt idx="131376">
                  <c:v>7.8103900000000004E-2</c:v>
                </c:pt>
                <c:pt idx="131377">
                  <c:v>7.8409199999999998E-2</c:v>
                </c:pt>
                <c:pt idx="131378">
                  <c:v>7.8635999999999998E-2</c:v>
                </c:pt>
                <c:pt idx="131379">
                  <c:v>7.8782900000000003E-2</c:v>
                </c:pt>
                <c:pt idx="131380">
                  <c:v>7.8848199999999993E-2</c:v>
                </c:pt>
                <c:pt idx="131381">
                  <c:v>7.8830700000000004E-2</c:v>
                </c:pt>
                <c:pt idx="131382">
                  <c:v>7.8729099999999996E-2</c:v>
                </c:pt>
                <c:pt idx="131383">
                  <c:v>7.8542200000000006E-2</c:v>
                </c:pt>
                <c:pt idx="131384">
                  <c:v>7.8269099999999994E-2</c:v>
                </c:pt>
                <c:pt idx="131385">
                  <c:v>7.79088E-2</c:v>
                </c:pt>
                <c:pt idx="131386">
                  <c:v>7.7460500000000002E-2</c:v>
                </c:pt>
                <c:pt idx="131387">
                  <c:v>7.6923400000000003E-2</c:v>
                </c:pt>
                <c:pt idx="131388">
                  <c:v>7.6297100000000007E-2</c:v>
                </c:pt>
                <c:pt idx="131389">
                  <c:v>7.5581099999999998E-2</c:v>
                </c:pt>
                <c:pt idx="131390">
                  <c:v>7.4775099999999997E-2</c:v>
                </c:pt>
                <c:pt idx="131391">
                  <c:v>7.3878799999999994E-2</c:v>
                </c:pt>
                <c:pt idx="131392">
                  <c:v>7.2892200000000004E-2</c:v>
                </c:pt>
                <c:pt idx="131393">
                  <c:v>7.1815400000000001E-2</c:v>
                </c:pt>
                <c:pt idx="131394">
                  <c:v>7.0648600000000006E-2</c:v>
                </c:pt>
                <c:pt idx="131395">
                  <c:v>6.9392099999999998E-2</c:v>
                </c:pt>
                <c:pt idx="131396">
                  <c:v>6.8046400000000007E-2</c:v>
                </c:pt>
                <c:pt idx="131397">
                  <c:v>6.6612099999999994E-2</c:v>
                </c:pt>
                <c:pt idx="131398">
                  <c:v>6.5089900000000006E-2</c:v>
                </c:pt>
                <c:pt idx="131399">
                  <c:v>6.3480700000000001E-2</c:v>
                </c:pt>
                <c:pt idx="131400">
                  <c:v>6.1785600000000003E-2</c:v>
                </c:pt>
                <c:pt idx="131401">
                  <c:v>6.0005700000000002E-2</c:v>
                </c:pt>
                <c:pt idx="131402">
                  <c:v>5.8142199999999998E-2</c:v>
                </c:pt>
                <c:pt idx="131403">
                  <c:v>5.6196599999999999E-2</c:v>
                </c:pt>
                <c:pt idx="131404">
                  <c:v>5.4170500000000003E-2</c:v>
                </c:pt>
                <c:pt idx="131405">
                  <c:v>5.2065500000000001E-2</c:v>
                </c:pt>
                <c:pt idx="131406">
                  <c:v>4.9883499999999997E-2</c:v>
                </c:pt>
                <c:pt idx="131407">
                  <c:v>4.7626399999999999E-2</c:v>
                </c:pt>
                <c:pt idx="131408">
                  <c:v>4.5296299999999998E-2</c:v>
                </c:pt>
                <c:pt idx="131409">
                  <c:v>4.28954E-2</c:v>
                </c:pt>
                <c:pt idx="131410">
                  <c:v>4.0425999999999997E-2</c:v>
                </c:pt>
                <c:pt idx="131411">
                  <c:v>3.7890699999999999E-2</c:v>
                </c:pt>
                <c:pt idx="131412">
                  <c:v>3.5291799999999998E-2</c:v>
                </c:pt>
                <c:pt idx="131413">
                  <c:v>3.2632300000000003E-2</c:v>
                </c:pt>
                <c:pt idx="131414">
                  <c:v>2.9914699999999999E-2</c:v>
                </c:pt>
                <c:pt idx="131415">
                  <c:v>2.7142199999999998E-2</c:v>
                </c:pt>
                <c:pt idx="131416">
                  <c:v>2.4317600000000002E-2</c:v>
                </c:pt>
                <c:pt idx="131417">
                  <c:v>2.1444100000000001E-2</c:v>
                </c:pt>
                <c:pt idx="131418">
                  <c:v>1.85249E-2</c:v>
                </c:pt>
                <c:pt idx="131419">
                  <c:v>1.55633E-2</c:v>
                </c:pt>
                <c:pt idx="131420">
                  <c:v>1.2562800000000001E-2</c:v>
                </c:pt>
                <c:pt idx="131421" formatCode="0.00E+00">
                  <c:v>9.5267100000000007E-3</c:v>
                </c:pt>
                <c:pt idx="131422" formatCode="0.00E+00">
                  <c:v>6.4587200000000003E-3</c:v>
                </c:pt>
                <c:pt idx="131423" formatCode="0.00E+00">
                  <c:v>3.3624499999999999E-3</c:v>
                </c:pt>
                <c:pt idx="131424" formatCode="0.00E+00">
                  <c:v>2.4158900000000001E-4</c:v>
                </c:pt>
                <c:pt idx="131425" formatCode="0.00E+00">
                  <c:v>-2.9000699999999998E-3</c:v>
                </c:pt>
                <c:pt idx="131426" formatCode="0.00E+00">
                  <c:v>-6.0587000000000002E-3</c:v>
                </c:pt>
                <c:pt idx="131427" formatCode="0.00E+00">
                  <c:v>-9.2304099999999997E-3</c:v>
                </c:pt>
                <c:pt idx="131428">
                  <c:v>-1.2411200000000001E-2</c:v>
                </c:pt>
                <c:pt idx="131429">
                  <c:v>-1.55972E-2</c:v>
                </c:pt>
                <c:pt idx="131430">
                  <c:v>-1.87844E-2</c:v>
                </c:pt>
                <c:pt idx="131431">
                  <c:v>-2.1968600000000001E-2</c:v>
                </c:pt>
                <c:pt idx="131432">
                  <c:v>-2.5145799999999999E-2</c:v>
                </c:pt>
                <c:pt idx="131433">
                  <c:v>-2.8311900000000001E-2</c:v>
                </c:pt>
                <c:pt idx="131434">
                  <c:v>-3.1462700000000003E-2</c:v>
                </c:pt>
                <c:pt idx="131435">
                  <c:v>-3.4594300000000001E-2</c:v>
                </c:pt>
                <c:pt idx="131436">
                  <c:v>-3.7702399999999997E-2</c:v>
                </c:pt>
                <c:pt idx="131437">
                  <c:v>-4.0782899999999997E-2</c:v>
                </c:pt>
                <c:pt idx="131438">
                  <c:v>-4.3831799999999997E-2</c:v>
                </c:pt>
                <c:pt idx="131439">
                  <c:v>-4.6844799999999999E-2</c:v>
                </c:pt>
                <c:pt idx="131440">
                  <c:v>-4.9818099999999997E-2</c:v>
                </c:pt>
                <c:pt idx="131441">
                  <c:v>-5.2747500000000003E-2</c:v>
                </c:pt>
                <c:pt idx="131442">
                  <c:v>-5.5628999999999998E-2</c:v>
                </c:pt>
                <c:pt idx="131443">
                  <c:v>-5.8458700000000002E-2</c:v>
                </c:pt>
                <c:pt idx="131444">
                  <c:v>-6.1232700000000001E-2</c:v>
                </c:pt>
                <c:pt idx="131445">
                  <c:v>-6.3947199999999996E-2</c:v>
                </c:pt>
                <c:pt idx="131446">
                  <c:v>-6.6598299999999999E-2</c:v>
                </c:pt>
                <c:pt idx="131447">
                  <c:v>-6.9182199999999999E-2</c:v>
                </c:pt>
                <c:pt idx="131448">
                  <c:v>-7.1695499999999995E-2</c:v>
                </c:pt>
                <c:pt idx="131449">
                  <c:v>-7.4134500000000006E-2</c:v>
                </c:pt>
                <c:pt idx="131450">
                  <c:v>-7.6495599999999997E-2</c:v>
                </c:pt>
                <c:pt idx="131451">
                  <c:v>-7.8775600000000001E-2</c:v>
                </c:pt>
                <c:pt idx="131452">
                  <c:v>-8.0971199999999993E-2</c:v>
                </c:pt>
                <c:pt idx="131453">
                  <c:v>-8.3079E-2</c:v>
                </c:pt>
                <c:pt idx="131454">
                  <c:v>-8.5096099999999994E-2</c:v>
                </c:pt>
                <c:pt idx="131455">
                  <c:v>-8.7019399999999997E-2</c:v>
                </c:pt>
                <c:pt idx="131456">
                  <c:v>-8.8846099999999997E-2</c:v>
                </c:pt>
                <c:pt idx="131457">
                  <c:v>-9.0573500000000001E-2</c:v>
                </c:pt>
                <c:pt idx="131458">
                  <c:v>-9.21989E-2</c:v>
                </c:pt>
                <c:pt idx="131459">
                  <c:v>-9.3719899999999995E-2</c:v>
                </c:pt>
                <c:pt idx="131460">
                  <c:v>-9.5134099999999999E-2</c:v>
                </c:pt>
                <c:pt idx="131461">
                  <c:v>-9.6439200000000003E-2</c:v>
                </c:pt>
                <c:pt idx="131462">
                  <c:v>-9.7633399999999995E-2</c:v>
                </c:pt>
                <c:pt idx="131463">
                  <c:v>-9.8714499999999997E-2</c:v>
                </c:pt>
                <c:pt idx="131464">
                  <c:v>-9.9680900000000003E-2</c:v>
                </c:pt>
                <c:pt idx="131465">
                  <c:v>-0.100531</c:v>
                </c:pt>
                <c:pt idx="131466">
                  <c:v>-0.10126300000000001</c:v>
                </c:pt>
                <c:pt idx="131467">
                  <c:v>-0.10187599999999999</c:v>
                </c:pt>
                <c:pt idx="131468">
                  <c:v>-0.102369</c:v>
                </c:pt>
                <c:pt idx="131469">
                  <c:v>-0.102741</c:v>
                </c:pt>
                <c:pt idx="131470">
                  <c:v>-0.10299</c:v>
                </c:pt>
                <c:pt idx="131471">
                  <c:v>-0.103117</c:v>
                </c:pt>
                <c:pt idx="131472">
                  <c:v>-0.103121</c:v>
                </c:pt>
                <c:pt idx="131473">
                  <c:v>-0.103001</c:v>
                </c:pt>
                <c:pt idx="131474">
                  <c:v>-0.102758</c:v>
                </c:pt>
                <c:pt idx="131475">
                  <c:v>-0.102392</c:v>
                </c:pt>
                <c:pt idx="131476">
                  <c:v>-0.10190100000000001</c:v>
                </c:pt>
                <c:pt idx="131477">
                  <c:v>-0.101289</c:v>
                </c:pt>
                <c:pt idx="131478">
                  <c:v>-0.100553</c:v>
                </c:pt>
                <c:pt idx="131479">
                  <c:v>-9.9696400000000004E-2</c:v>
                </c:pt>
                <c:pt idx="131480">
                  <c:v>-9.8718799999999995E-2</c:v>
                </c:pt>
                <c:pt idx="131481">
                  <c:v>-9.7621600000000003E-2</c:v>
                </c:pt>
                <c:pt idx="131482">
                  <c:v>-9.6406000000000006E-2</c:v>
                </c:pt>
                <c:pt idx="131483">
                  <c:v>-9.5073500000000005E-2</c:v>
                </c:pt>
                <c:pt idx="131484">
                  <c:v>-9.3625600000000003E-2</c:v>
                </c:pt>
                <c:pt idx="131485">
                  <c:v>-9.2064099999999996E-2</c:v>
                </c:pt>
                <c:pt idx="131486">
                  <c:v>-9.0390799999999993E-2</c:v>
                </c:pt>
                <c:pt idx="131487">
                  <c:v>-8.8608000000000006E-2</c:v>
                </c:pt>
                <c:pt idx="131488">
                  <c:v>-8.6717699999999995E-2</c:v>
                </c:pt>
                <c:pt idx="131489">
                  <c:v>-8.4722500000000006E-2</c:v>
                </c:pt>
                <c:pt idx="131490">
                  <c:v>-8.2624699999999995E-2</c:v>
                </c:pt>
                <c:pt idx="131491">
                  <c:v>-8.0427100000000001E-2</c:v>
                </c:pt>
                <c:pt idx="131492">
                  <c:v>-7.8132599999999996E-2</c:v>
                </c:pt>
                <c:pt idx="131493">
                  <c:v>-7.5744000000000006E-2</c:v>
                </c:pt>
                <c:pt idx="131494">
                  <c:v>-7.3264499999999996E-2</c:v>
                </c:pt>
                <c:pt idx="131495">
                  <c:v>-7.0697399999999994E-2</c:v>
                </c:pt>
                <c:pt idx="131496">
                  <c:v>-6.8045900000000006E-2</c:v>
                </c:pt>
                <c:pt idx="131497">
                  <c:v>-6.5313499999999997E-2</c:v>
                </c:pt>
                <c:pt idx="131498">
                  <c:v>-6.2503900000000001E-2</c:v>
                </c:pt>
                <c:pt idx="131499">
                  <c:v>-5.9620800000000002E-2</c:v>
                </c:pt>
                <c:pt idx="131500">
                  <c:v>-5.6668000000000003E-2</c:v>
                </c:pt>
                <c:pt idx="131501">
                  <c:v>-5.3649299999999997E-2</c:v>
                </c:pt>
                <c:pt idx="131502">
                  <c:v>-5.0568799999999997E-2</c:v>
                </c:pt>
                <c:pt idx="131503">
                  <c:v>-4.7430600000000003E-2</c:v>
                </c:pt>
                <c:pt idx="131504">
                  <c:v>-4.4238899999999998E-2</c:v>
                </c:pt>
                <c:pt idx="131505">
                  <c:v>-4.0998E-2</c:v>
                </c:pt>
                <c:pt idx="131506">
                  <c:v>-3.7712099999999998E-2</c:v>
                </c:pt>
                <c:pt idx="131507">
                  <c:v>-3.4385600000000002E-2</c:v>
                </c:pt>
                <c:pt idx="131508">
                  <c:v>-3.1023100000000001E-2</c:v>
                </c:pt>
                <c:pt idx="131509">
                  <c:v>-2.7628900000000001E-2</c:v>
                </c:pt>
                <c:pt idx="131510">
                  <c:v>-2.4207699999999999E-2</c:v>
                </c:pt>
                <c:pt idx="131511">
                  <c:v>-2.0764000000000001E-2</c:v>
                </c:pt>
                <c:pt idx="131512">
                  <c:v>-1.7302499999999998E-2</c:v>
                </c:pt>
                <c:pt idx="131513">
                  <c:v>-1.38277E-2</c:v>
                </c:pt>
                <c:pt idx="131514">
                  <c:v>-1.03444E-2</c:v>
                </c:pt>
                <c:pt idx="131515" formatCode="0.00E+00">
                  <c:v>-6.8571200000000004E-3</c:v>
                </c:pt>
                <c:pt idx="131516" formatCode="0.00E+00">
                  <c:v>-3.37061E-3</c:v>
                </c:pt>
                <c:pt idx="131517" formatCode="0.00E+00">
                  <c:v>1.10481E-4</c:v>
                </c:pt>
                <c:pt idx="131518" formatCode="0.00E+00">
                  <c:v>3.5815199999999999E-3</c:v>
                </c:pt>
                <c:pt idx="131519" formatCode="0.00E+00">
                  <c:v>7.0378699999999999E-3</c:v>
                </c:pt>
                <c:pt idx="131520">
                  <c:v>1.0474900000000001E-2</c:v>
                </c:pt>
                <c:pt idx="131521">
                  <c:v>1.38881E-2</c:v>
                </c:pt>
                <c:pt idx="131522">
                  <c:v>1.7272900000000001E-2</c:v>
                </c:pt>
                <c:pt idx="131523">
                  <c:v>2.0624799999999999E-2</c:v>
                </c:pt>
                <c:pt idx="131524">
                  <c:v>2.39394E-2</c:v>
                </c:pt>
                <c:pt idx="131525">
                  <c:v>2.7212299999999998E-2</c:v>
                </c:pt>
                <c:pt idx="131526">
                  <c:v>3.04392E-2</c:v>
                </c:pt>
                <c:pt idx="131527">
                  <c:v>3.3615899999999997E-2</c:v>
                </c:pt>
                <c:pt idx="131528">
                  <c:v>3.6738199999999999E-2</c:v>
                </c:pt>
                <c:pt idx="131529">
                  <c:v>3.9801999999999997E-2</c:v>
                </c:pt>
                <c:pt idx="131530">
                  <c:v>4.2803300000000002E-2</c:v>
                </c:pt>
                <c:pt idx="131531">
                  <c:v>4.5738300000000003E-2</c:v>
                </c:pt>
                <c:pt idx="131532">
                  <c:v>4.8603199999999999E-2</c:v>
                </c:pt>
                <c:pt idx="131533">
                  <c:v>5.1394299999999997E-2</c:v>
                </c:pt>
                <c:pt idx="131534">
                  <c:v>5.4108099999999999E-2</c:v>
                </c:pt>
                <c:pt idx="131535">
                  <c:v>5.6741100000000003E-2</c:v>
                </c:pt>
                <c:pt idx="131536">
                  <c:v>5.92899E-2</c:v>
                </c:pt>
                <c:pt idx="131537">
                  <c:v>6.1751399999999998E-2</c:v>
                </c:pt>
                <c:pt idx="131538">
                  <c:v>6.4122600000000002E-2</c:v>
                </c:pt>
                <c:pt idx="131539">
                  <c:v>6.6400600000000004E-2</c:v>
                </c:pt>
                <c:pt idx="131540">
                  <c:v>6.8582400000000002E-2</c:v>
                </c:pt>
                <c:pt idx="131541">
                  <c:v>7.0665699999999998E-2</c:v>
                </c:pt>
                <c:pt idx="131542">
                  <c:v>7.2647699999999996E-2</c:v>
                </c:pt>
                <c:pt idx="131543">
                  <c:v>7.4526300000000004E-2</c:v>
                </c:pt>
                <c:pt idx="131544">
                  <c:v>7.62993E-2</c:v>
                </c:pt>
                <c:pt idx="131545">
                  <c:v>7.7964599999999995E-2</c:v>
                </c:pt>
                <c:pt idx="131546">
                  <c:v>7.9520400000000005E-2</c:v>
                </c:pt>
                <c:pt idx="131547">
                  <c:v>8.0965099999999998E-2</c:v>
                </c:pt>
                <c:pt idx="131548">
                  <c:v>8.2297099999999998E-2</c:v>
                </c:pt>
                <c:pt idx="131549">
                  <c:v>8.3515099999999995E-2</c:v>
                </c:pt>
                <c:pt idx="131550">
                  <c:v>8.4617899999999996E-2</c:v>
                </c:pt>
                <c:pt idx="131551">
                  <c:v>8.56045E-2</c:v>
                </c:pt>
                <c:pt idx="131552">
                  <c:v>8.6474099999999998E-2</c:v>
                </c:pt>
                <c:pt idx="131553">
                  <c:v>8.7226100000000001E-2</c:v>
                </c:pt>
                <c:pt idx="131554">
                  <c:v>8.7859900000000005E-2</c:v>
                </c:pt>
                <c:pt idx="131555">
                  <c:v>8.8375300000000004E-2</c:v>
                </c:pt>
                <c:pt idx="131556">
                  <c:v>8.8772199999999996E-2</c:v>
                </c:pt>
                <c:pt idx="131557">
                  <c:v>8.9050599999999994E-2</c:v>
                </c:pt>
                <c:pt idx="131558">
                  <c:v>8.9210700000000004E-2</c:v>
                </c:pt>
                <c:pt idx="131559">
                  <c:v>8.9252999999999999E-2</c:v>
                </c:pt>
                <c:pt idx="131560">
                  <c:v>8.9177999999999993E-2</c:v>
                </c:pt>
                <c:pt idx="131561">
                  <c:v>8.8986499999999996E-2</c:v>
                </c:pt>
                <c:pt idx="131562">
                  <c:v>8.8679400000000005E-2</c:v>
                </c:pt>
                <c:pt idx="131563">
                  <c:v>8.8257699999999994E-2</c:v>
                </c:pt>
                <c:pt idx="131564">
                  <c:v>8.7722800000000004E-2</c:v>
                </c:pt>
                <c:pt idx="131565">
                  <c:v>8.7076000000000001E-2</c:v>
                </c:pt>
                <c:pt idx="131566">
                  <c:v>8.6319000000000007E-2</c:v>
                </c:pt>
                <c:pt idx="131567">
                  <c:v>8.5453399999999999E-2</c:v>
                </c:pt>
                <c:pt idx="131568">
                  <c:v>8.4481100000000003E-2</c:v>
                </c:pt>
                <c:pt idx="131569">
                  <c:v>8.3404300000000001E-2</c:v>
                </c:pt>
                <c:pt idx="131570">
                  <c:v>8.2225000000000006E-2</c:v>
                </c:pt>
                <c:pt idx="131571">
                  <c:v>8.0945699999999995E-2</c:v>
                </c:pt>
                <c:pt idx="131572">
                  <c:v>7.9568799999999995E-2</c:v>
                </c:pt>
                <c:pt idx="131573">
                  <c:v>7.8096799999999994E-2</c:v>
                </c:pt>
                <c:pt idx="131574">
                  <c:v>7.6532600000000006E-2</c:v>
                </c:pt>
                <c:pt idx="131575">
                  <c:v>7.4879100000000004E-2</c:v>
                </c:pt>
                <c:pt idx="131576">
                  <c:v>7.3139099999999999E-2</c:v>
                </c:pt>
                <c:pt idx="131577">
                  <c:v>7.1315799999999999E-2</c:v>
                </c:pt>
                <c:pt idx="131578">
                  <c:v>6.9412399999999999E-2</c:v>
                </c:pt>
                <c:pt idx="131579">
                  <c:v>6.7432300000000001E-2</c:v>
                </c:pt>
                <c:pt idx="131580">
                  <c:v>6.5378800000000001E-2</c:v>
                </c:pt>
                <c:pt idx="131581">
                  <c:v>6.3255400000000003E-2</c:v>
                </c:pt>
                <c:pt idx="131582">
                  <c:v>6.1065899999999999E-2</c:v>
                </c:pt>
                <c:pt idx="131583">
                  <c:v>5.8813799999999999E-2</c:v>
                </c:pt>
                <c:pt idx="131584">
                  <c:v>5.6502900000000002E-2</c:v>
                </c:pt>
                <c:pt idx="131585">
                  <c:v>5.4136999999999998E-2</c:v>
                </c:pt>
                <c:pt idx="131586">
                  <c:v>5.1720099999999998E-2</c:v>
                </c:pt>
                <c:pt idx="131587">
                  <c:v>4.9256099999999997E-2</c:v>
                </c:pt>
                <c:pt idx="131588">
                  <c:v>4.6748900000000003E-2</c:v>
                </c:pt>
                <c:pt idx="131589">
                  <c:v>4.4202600000000002E-2</c:v>
                </c:pt>
                <c:pt idx="131590">
                  <c:v>4.1621400000000003E-2</c:v>
                </c:pt>
                <c:pt idx="131591">
                  <c:v>3.9009200000000001E-2</c:v>
                </c:pt>
                <c:pt idx="131592">
                  <c:v>3.6370300000000001E-2</c:v>
                </c:pt>
                <c:pt idx="131593">
                  <c:v>3.3708700000000001E-2</c:v>
                </c:pt>
                <c:pt idx="131594">
                  <c:v>3.1028699999999999E-2</c:v>
                </c:pt>
                <c:pt idx="131595">
                  <c:v>2.8334499999999999E-2</c:v>
                </c:pt>
                <c:pt idx="131596">
                  <c:v>2.563E-2</c:v>
                </c:pt>
                <c:pt idx="131597">
                  <c:v>2.2919599999999998E-2</c:v>
                </c:pt>
                <c:pt idx="131598">
                  <c:v>2.02074E-2</c:v>
                </c:pt>
                <c:pt idx="131599">
                  <c:v>1.74974E-2</c:v>
                </c:pt>
                <c:pt idx="131600">
                  <c:v>1.47937E-2</c:v>
                </c:pt>
                <c:pt idx="131601">
                  <c:v>1.2100400000000001E-2</c:v>
                </c:pt>
                <c:pt idx="131602" formatCode="0.00E+00">
                  <c:v>9.4214399999999997E-3</c:v>
                </c:pt>
                <c:pt idx="131603" formatCode="0.00E+00">
                  <c:v>6.7608299999999998E-3</c:v>
                </c:pt>
                <c:pt idx="131604" formatCode="0.00E+00">
                  <c:v>4.1224299999999998E-3</c:v>
                </c:pt>
                <c:pt idx="131605" formatCode="0.00E+00">
                  <c:v>1.5100700000000001E-3</c:v>
                </c:pt>
                <c:pt idx="131606" formatCode="0.00E+00">
                  <c:v>-1.0724700000000001E-3</c:v>
                </c:pt>
                <c:pt idx="131607" formatCode="0.00E+00">
                  <c:v>-3.62152E-3</c:v>
                </c:pt>
                <c:pt idx="131608" formatCode="0.00E+00">
                  <c:v>-6.1334500000000004E-3</c:v>
                </c:pt>
                <c:pt idx="131609" formatCode="0.00E+00">
                  <c:v>-8.6047499999999996E-3</c:v>
                </c:pt>
                <c:pt idx="131610">
                  <c:v>-1.1032E-2</c:v>
                </c:pt>
                <c:pt idx="131611">
                  <c:v>-1.34118E-2</c:v>
                </c:pt>
                <c:pt idx="131612">
                  <c:v>-1.5740899999999999E-2</c:v>
                </c:pt>
                <c:pt idx="131613">
                  <c:v>-1.8016299999999999E-2</c:v>
                </c:pt>
                <c:pt idx="131614">
                  <c:v>-2.0234800000000001E-2</c:v>
                </c:pt>
                <c:pt idx="131615">
                  <c:v>-2.23936E-2</c:v>
                </c:pt>
                <c:pt idx="131616">
                  <c:v>-2.4489899999999998E-2</c:v>
                </c:pt>
                <c:pt idx="131617">
                  <c:v>-2.6520999999999999E-2</c:v>
                </c:pt>
                <c:pt idx="131618">
                  <c:v>-2.8484300000000001E-2</c:v>
                </c:pt>
                <c:pt idx="131619">
                  <c:v>-3.0377500000000002E-2</c:v>
                </c:pt>
                <c:pt idx="131620">
                  <c:v>-3.2198299999999999E-2</c:v>
                </c:pt>
                <c:pt idx="131621">
                  <c:v>-3.3944500000000002E-2</c:v>
                </c:pt>
                <c:pt idx="131622">
                  <c:v>-3.5614100000000003E-2</c:v>
                </c:pt>
                <c:pt idx="131623">
                  <c:v>-3.7205299999999997E-2</c:v>
                </c:pt>
                <c:pt idx="131624">
                  <c:v>-3.8716300000000002E-2</c:v>
                </c:pt>
                <c:pt idx="131625">
                  <c:v>-4.0145599999999997E-2</c:v>
                </c:pt>
                <c:pt idx="131626">
                  <c:v>-4.1491800000000002E-2</c:v>
                </c:pt>
                <c:pt idx="131627">
                  <c:v>-4.27535E-2</c:v>
                </c:pt>
                <c:pt idx="131628">
                  <c:v>-4.3929700000000002E-2</c:v>
                </c:pt>
                <c:pt idx="131629">
                  <c:v>-4.5019499999999997E-2</c:v>
                </c:pt>
                <c:pt idx="131630">
                  <c:v>-4.6021899999999998E-2</c:v>
                </c:pt>
                <c:pt idx="131631">
                  <c:v>-4.69363E-2</c:v>
                </c:pt>
                <c:pt idx="131632">
                  <c:v>-4.7762300000000001E-2</c:v>
                </c:pt>
                <c:pt idx="131633">
                  <c:v>-4.8499399999999998E-2</c:v>
                </c:pt>
                <c:pt idx="131634">
                  <c:v>-4.9147499999999997E-2</c:v>
                </c:pt>
                <c:pt idx="131635">
                  <c:v>-4.9706599999999997E-2</c:v>
                </c:pt>
                <c:pt idx="131636">
                  <c:v>-5.0176699999999998E-2</c:v>
                </c:pt>
                <c:pt idx="131637">
                  <c:v>-5.0558100000000002E-2</c:v>
                </c:pt>
                <c:pt idx="131638">
                  <c:v>-5.0851199999999999E-2</c:v>
                </c:pt>
                <c:pt idx="131639">
                  <c:v>-5.1056600000000001E-2</c:v>
                </c:pt>
                <c:pt idx="131640">
                  <c:v>-5.1174999999999998E-2</c:v>
                </c:pt>
                <c:pt idx="131641">
                  <c:v>-5.1207200000000001E-2</c:v>
                </c:pt>
                <c:pt idx="131642">
                  <c:v>-5.11543E-2</c:v>
                </c:pt>
                <c:pt idx="131643">
                  <c:v>-5.1017399999999997E-2</c:v>
                </c:pt>
                <c:pt idx="131644">
                  <c:v>-5.0797700000000001E-2</c:v>
                </c:pt>
                <c:pt idx="131645">
                  <c:v>-5.0496699999999999E-2</c:v>
                </c:pt>
                <c:pt idx="131646">
                  <c:v>-5.0115899999999998E-2</c:v>
                </c:pt>
                <c:pt idx="131647">
                  <c:v>-4.9656899999999997E-2</c:v>
                </c:pt>
                <c:pt idx="131648">
                  <c:v>-4.9121699999999997E-2</c:v>
                </c:pt>
                <c:pt idx="131649">
                  <c:v>-4.8512E-2</c:v>
                </c:pt>
                <c:pt idx="131650">
                  <c:v>-4.7829900000000002E-2</c:v>
                </c:pt>
                <c:pt idx="131651">
                  <c:v>-4.7077599999999997E-2</c:v>
                </c:pt>
                <c:pt idx="131652">
                  <c:v>-4.6257300000000001E-2</c:v>
                </c:pt>
                <c:pt idx="131653">
                  <c:v>-4.5371300000000003E-2</c:v>
                </c:pt>
                <c:pt idx="131654">
                  <c:v>-4.4422200000000002E-2</c:v>
                </c:pt>
                <c:pt idx="131655">
                  <c:v>-4.3412399999999997E-2</c:v>
                </c:pt>
                <c:pt idx="131656">
                  <c:v>-4.2344600000000003E-2</c:v>
                </c:pt>
                <c:pt idx="131657">
                  <c:v>-4.1221500000000001E-2</c:v>
                </c:pt>
                <c:pt idx="131658">
                  <c:v>-4.0045900000000002E-2</c:v>
                </c:pt>
                <c:pt idx="131659">
                  <c:v>-3.88207E-2</c:v>
                </c:pt>
                <c:pt idx="131660">
                  <c:v>-3.7548699999999997E-2</c:v>
                </c:pt>
                <c:pt idx="131661">
                  <c:v>-3.6233099999999997E-2</c:v>
                </c:pt>
                <c:pt idx="131662">
                  <c:v>-3.4876799999999999E-2</c:v>
                </c:pt>
                <c:pt idx="131663">
                  <c:v>-3.3482999999999999E-2</c:v>
                </c:pt>
                <c:pt idx="131664">
                  <c:v>-3.2054800000000001E-2</c:v>
                </c:pt>
                <c:pt idx="131665">
                  <c:v>-3.0595299999999999E-2</c:v>
                </c:pt>
                <c:pt idx="131666">
                  <c:v>-2.9107899999999999E-2</c:v>
                </c:pt>
                <c:pt idx="131667">
                  <c:v>-2.7595600000000001E-2</c:v>
                </c:pt>
                <c:pt idx="131668">
                  <c:v>-2.6061899999999999E-2</c:v>
                </c:pt>
                <c:pt idx="131669">
                  <c:v>-2.4510000000000001E-2</c:v>
                </c:pt>
                <c:pt idx="131670">
                  <c:v>-2.2943000000000002E-2</c:v>
                </c:pt>
                <c:pt idx="131671">
                  <c:v>-2.1364500000000002E-2</c:v>
                </c:pt>
                <c:pt idx="131672">
                  <c:v>-1.97775E-2</c:v>
                </c:pt>
                <c:pt idx="131673">
                  <c:v>-1.81855E-2</c:v>
                </c:pt>
                <c:pt idx="131674">
                  <c:v>-1.6591499999999999E-2</c:v>
                </c:pt>
                <c:pt idx="131675">
                  <c:v>-1.4999E-2</c:v>
                </c:pt>
                <c:pt idx="131676">
                  <c:v>-1.3410999999999999E-2</c:v>
                </c:pt>
                <c:pt idx="131677">
                  <c:v>-1.18307E-2</c:v>
                </c:pt>
                <c:pt idx="131678">
                  <c:v>-1.0261299999999999E-2</c:v>
                </c:pt>
                <c:pt idx="131679" formatCode="0.00E+00">
                  <c:v>-8.7059100000000007E-3</c:v>
                </c:pt>
                <c:pt idx="131680" formatCode="0.00E+00">
                  <c:v>-7.1674699999999996E-3</c:v>
                </c:pt>
                <c:pt idx="131681" formatCode="0.00E+00">
                  <c:v>-5.6489899999999996E-3</c:v>
                </c:pt>
                <c:pt idx="131682" formatCode="0.00E+00">
                  <c:v>-4.1533999999999998E-3</c:v>
                </c:pt>
                <c:pt idx="131683" formatCode="0.00E+00">
                  <c:v>-2.6835299999999999E-3</c:v>
                </c:pt>
                <c:pt idx="131684" formatCode="0.00E+00">
                  <c:v>-1.2421699999999999E-3</c:v>
                </c:pt>
                <c:pt idx="131685" formatCode="0.00E+00">
                  <c:v>1.6798799999999999E-4</c:v>
                </c:pt>
                <c:pt idx="131686" formatCode="0.00E+00">
                  <c:v>1.5443099999999999E-3</c:v>
                </c:pt>
                <c:pt idx="131687" formatCode="0.00E+00">
                  <c:v>2.8842799999999999E-3</c:v>
                </c:pt>
                <c:pt idx="131688" formatCode="0.00E+00">
                  <c:v>4.1854400000000003E-3</c:v>
                </c:pt>
                <c:pt idx="131689" formatCode="0.00E+00">
                  <c:v>5.4454500000000001E-3</c:v>
                </c:pt>
                <c:pt idx="131690" formatCode="0.00E+00">
                  <c:v>6.6620500000000001E-3</c:v>
                </c:pt>
                <c:pt idx="131691" formatCode="0.00E+00">
                  <c:v>7.8331000000000008E-3</c:v>
                </c:pt>
                <c:pt idx="131692" formatCode="0.00E+00">
                  <c:v>8.9565500000000006E-3</c:v>
                </c:pt>
                <c:pt idx="131693">
                  <c:v>1.0030499999999999E-2</c:v>
                </c:pt>
                <c:pt idx="131694">
                  <c:v>1.1053E-2</c:v>
                </c:pt>
                <c:pt idx="131695">
                  <c:v>1.20225E-2</c:v>
                </c:pt>
                <c:pt idx="131696">
                  <c:v>1.29374E-2</c:v>
                </c:pt>
                <c:pt idx="131697">
                  <c:v>1.37961E-2</c:v>
                </c:pt>
                <c:pt idx="131698">
                  <c:v>1.45974E-2</c:v>
                </c:pt>
                <c:pt idx="131699">
                  <c:v>1.5340100000000001E-2</c:v>
                </c:pt>
                <c:pt idx="131700">
                  <c:v>1.60229E-2</c:v>
                </c:pt>
                <c:pt idx="131701">
                  <c:v>1.6645E-2</c:v>
                </c:pt>
                <c:pt idx="131702">
                  <c:v>1.7205600000000001E-2</c:v>
                </c:pt>
                <c:pt idx="131703">
                  <c:v>1.7703900000000002E-2</c:v>
                </c:pt>
                <c:pt idx="131704">
                  <c:v>1.81394E-2</c:v>
                </c:pt>
                <c:pt idx="131705">
                  <c:v>1.85116E-2</c:v>
                </c:pt>
                <c:pt idx="131706">
                  <c:v>1.8820300000000002E-2</c:v>
                </c:pt>
                <c:pt idx="131707">
                  <c:v>1.9065200000000001E-2</c:v>
                </c:pt>
                <c:pt idx="131708">
                  <c:v>1.9246300000000001E-2</c:v>
                </c:pt>
                <c:pt idx="131709">
                  <c:v>1.93638E-2</c:v>
                </c:pt>
                <c:pt idx="131710">
                  <c:v>1.9417799999999999E-2</c:v>
                </c:pt>
                <c:pt idx="131711">
                  <c:v>1.9408700000000001E-2</c:v>
                </c:pt>
                <c:pt idx="131712">
                  <c:v>1.9337E-2</c:v>
                </c:pt>
                <c:pt idx="131713">
                  <c:v>1.9203399999999999E-2</c:v>
                </c:pt>
                <c:pt idx="131714">
                  <c:v>1.9008500000000001E-2</c:v>
                </c:pt>
                <c:pt idx="131715">
                  <c:v>1.8753200000000001E-2</c:v>
                </c:pt>
                <c:pt idx="131716">
                  <c:v>1.8438599999999999E-2</c:v>
                </c:pt>
                <c:pt idx="131717">
                  <c:v>1.8065700000000001E-2</c:v>
                </c:pt>
                <c:pt idx="131718">
                  <c:v>1.76358E-2</c:v>
                </c:pt>
                <c:pt idx="131719">
                  <c:v>1.71503E-2</c:v>
                </c:pt>
                <c:pt idx="131720">
                  <c:v>1.66106E-2</c:v>
                </c:pt>
                <c:pt idx="131721">
                  <c:v>1.60182E-2</c:v>
                </c:pt>
                <c:pt idx="131722">
                  <c:v>1.53749E-2</c:v>
                </c:pt>
                <c:pt idx="131723">
                  <c:v>1.46824E-2</c:v>
                </c:pt>
                <c:pt idx="131724">
                  <c:v>1.3942700000000001E-2</c:v>
                </c:pt>
                <c:pt idx="131725">
                  <c:v>1.31577E-2</c:v>
                </c:pt>
                <c:pt idx="131726">
                  <c:v>1.23295E-2</c:v>
                </c:pt>
                <c:pt idx="131727">
                  <c:v>1.14602E-2</c:v>
                </c:pt>
                <c:pt idx="131728">
                  <c:v>1.05521E-2</c:v>
                </c:pt>
                <c:pt idx="131729" formatCode="0.00E+00">
                  <c:v>9.6074699999999999E-3</c:v>
                </c:pt>
                <c:pt idx="131730" formatCode="0.00E+00">
                  <c:v>8.6287699999999991E-3</c:v>
                </c:pt>
                <c:pt idx="131731" formatCode="0.00E+00">
                  <c:v>7.6184399999999998E-3</c:v>
                </c:pt>
                <c:pt idx="131732" formatCode="0.00E+00">
                  <c:v>6.5789899999999998E-3</c:v>
                </c:pt>
                <c:pt idx="131733" formatCode="0.00E+00">
                  <c:v>5.5130300000000004E-3</c:v>
                </c:pt>
                <c:pt idx="131734" formatCode="0.00E+00">
                  <c:v>4.4231799999999996E-3</c:v>
                </c:pt>
                <c:pt idx="131735" formatCode="0.00E+00">
                  <c:v>3.3121399999999999E-3</c:v>
                </c:pt>
                <c:pt idx="131736" formatCode="0.00E+00">
                  <c:v>2.18264E-3</c:v>
                </c:pt>
                <c:pt idx="131737" formatCode="0.00E+00">
                  <c:v>1.0374500000000001E-3</c:v>
                </c:pt>
                <c:pt idx="131738" formatCode="0.00E+00">
                  <c:v>-1.20624E-4</c:v>
                </c:pt>
                <c:pt idx="131739" formatCode="0.00E+00">
                  <c:v>-1.2887599999999999E-3</c:v>
                </c:pt>
                <c:pt idx="131740" formatCode="0.00E+00">
                  <c:v>-2.4640899999999999E-3</c:v>
                </c:pt>
                <c:pt idx="131741" formatCode="0.00E+00">
                  <c:v>-3.6437700000000002E-3</c:v>
                </c:pt>
                <c:pt idx="131742" formatCode="0.00E+00">
                  <c:v>-4.82491E-3</c:v>
                </c:pt>
                <c:pt idx="131743" formatCode="0.00E+00">
                  <c:v>-6.0046300000000004E-3</c:v>
                </c:pt>
                <c:pt idx="131744" formatCode="0.00E+00">
                  <c:v>-7.1800400000000004E-3</c:v>
                </c:pt>
                <c:pt idx="131745" formatCode="0.00E+00">
                  <c:v>-8.3482899999999995E-3</c:v>
                </c:pt>
                <c:pt idx="131746" formatCode="0.00E+00">
                  <c:v>-9.5064999999999993E-3</c:v>
                </c:pt>
                <c:pt idx="131747">
                  <c:v>-1.0651799999999999E-2</c:v>
                </c:pt>
                <c:pt idx="131748">
                  <c:v>-1.17815E-2</c:v>
                </c:pt>
                <c:pt idx="131749">
                  <c:v>-1.2892600000000001E-2</c:v>
                </c:pt>
                <c:pt idx="131750">
                  <c:v>-1.39826E-2</c:v>
                </c:pt>
                <c:pt idx="131751">
                  <c:v>-1.5048499999999999E-2</c:v>
                </c:pt>
                <c:pt idx="131752">
                  <c:v>-1.6087899999999999E-2</c:v>
                </c:pt>
                <c:pt idx="131753">
                  <c:v>-1.7097999999999999E-2</c:v>
                </c:pt>
                <c:pt idx="131754">
                  <c:v>-1.80763E-2</c:v>
                </c:pt>
                <c:pt idx="131755">
                  <c:v>-1.90203E-2</c:v>
                </c:pt>
                <c:pt idx="131756">
                  <c:v>-1.9927500000000001E-2</c:v>
                </c:pt>
                <c:pt idx="131757">
                  <c:v>-2.07957E-2</c:v>
                </c:pt>
                <c:pt idx="131758">
                  <c:v>-2.16224E-2</c:v>
                </c:pt>
                <c:pt idx="131759">
                  <c:v>-2.2405600000000001E-2</c:v>
                </c:pt>
                <c:pt idx="131760">
                  <c:v>-2.3143E-2</c:v>
                </c:pt>
                <c:pt idx="131761">
                  <c:v>-2.3832599999999999E-2</c:v>
                </c:pt>
                <c:pt idx="131762">
                  <c:v>-2.4472500000000001E-2</c:v>
                </c:pt>
                <c:pt idx="131763">
                  <c:v>-2.5060900000000001E-2</c:v>
                </c:pt>
                <c:pt idx="131764">
                  <c:v>-2.5595900000000001E-2</c:v>
                </c:pt>
                <c:pt idx="131765">
                  <c:v>-2.6075999999999998E-2</c:v>
                </c:pt>
                <c:pt idx="131766">
                  <c:v>-2.6499600000000002E-2</c:v>
                </c:pt>
                <c:pt idx="131767">
                  <c:v>-2.6865199999999999E-2</c:v>
                </c:pt>
                <c:pt idx="131768">
                  <c:v>-2.7171600000000001E-2</c:v>
                </c:pt>
                <c:pt idx="131769">
                  <c:v>-2.74176E-2</c:v>
                </c:pt>
                <c:pt idx="131770">
                  <c:v>-2.7602100000000001E-2</c:v>
                </c:pt>
                <c:pt idx="131771">
                  <c:v>-2.7723999999999999E-2</c:v>
                </c:pt>
                <c:pt idx="131772">
                  <c:v>-2.77827E-2</c:v>
                </c:pt>
                <c:pt idx="131773">
                  <c:v>-2.7777300000000001E-2</c:v>
                </c:pt>
                <c:pt idx="131774">
                  <c:v>-2.7707300000000001E-2</c:v>
                </c:pt>
                <c:pt idx="131775">
                  <c:v>-2.7572300000000001E-2</c:v>
                </c:pt>
                <c:pt idx="131776">
                  <c:v>-2.7371800000000002E-2</c:v>
                </c:pt>
                <c:pt idx="131777">
                  <c:v>-2.71057E-2</c:v>
                </c:pt>
                <c:pt idx="131778">
                  <c:v>-2.67739E-2</c:v>
                </c:pt>
                <c:pt idx="131779">
                  <c:v>-2.6376500000000001E-2</c:v>
                </c:pt>
                <c:pt idx="131780">
                  <c:v>-2.5913700000000001E-2</c:v>
                </c:pt>
                <c:pt idx="131781">
                  <c:v>-2.53858E-2</c:v>
                </c:pt>
                <c:pt idx="131782">
                  <c:v>-2.4793200000000001E-2</c:v>
                </c:pt>
                <c:pt idx="131783">
                  <c:v>-2.4136500000000002E-2</c:v>
                </c:pt>
                <c:pt idx="131784">
                  <c:v>-2.34165E-2</c:v>
                </c:pt>
                <c:pt idx="131785">
                  <c:v>-2.2634000000000001E-2</c:v>
                </c:pt>
                <c:pt idx="131786">
                  <c:v>-2.1789900000000001E-2</c:v>
                </c:pt>
                <c:pt idx="131787">
                  <c:v>-2.0885299999999999E-2</c:v>
                </c:pt>
                <c:pt idx="131788">
                  <c:v>-1.9921399999999999E-2</c:v>
                </c:pt>
                <c:pt idx="131789">
                  <c:v>-1.8899699999999998E-2</c:v>
                </c:pt>
                <c:pt idx="131790">
                  <c:v>-1.7821500000000001E-2</c:v>
                </c:pt>
                <c:pt idx="131791">
                  <c:v>-1.6688399999999999E-2</c:v>
                </c:pt>
                <c:pt idx="131792">
                  <c:v>-1.55021E-2</c:v>
                </c:pt>
                <c:pt idx="131793">
                  <c:v>-1.42644E-2</c:v>
                </c:pt>
                <c:pt idx="131794">
                  <c:v>-1.2977300000000001E-2</c:v>
                </c:pt>
                <c:pt idx="131795">
                  <c:v>-1.1642599999999999E-2</c:v>
                </c:pt>
                <c:pt idx="131796">
                  <c:v>-1.02626E-2</c:v>
                </c:pt>
                <c:pt idx="131797" formatCode="0.00E+00">
                  <c:v>-8.8394900000000002E-3</c:v>
                </c:pt>
                <c:pt idx="131798" formatCode="0.00E+00">
                  <c:v>-7.37552E-3</c:v>
                </c:pt>
                <c:pt idx="131799" formatCode="0.00E+00">
                  <c:v>-5.8731199999999999E-3</c:v>
                </c:pt>
                <c:pt idx="131800" formatCode="0.00E+00">
                  <c:v>-4.3347699999999999E-3</c:v>
                </c:pt>
                <c:pt idx="131801" formatCode="0.00E+00">
                  <c:v>-2.76305E-3</c:v>
                </c:pt>
                <c:pt idx="131802" formatCode="0.00E+00">
                  <c:v>-1.1606100000000001E-3</c:v>
                </c:pt>
                <c:pt idx="131803" formatCode="0.00E+00">
                  <c:v>4.6985000000000001E-4</c:v>
                </c:pt>
                <c:pt idx="131804" formatCode="0.00E+00">
                  <c:v>2.12553E-3</c:v>
                </c:pt>
                <c:pt idx="131805" formatCode="0.00E+00">
                  <c:v>3.80358E-3</c:v>
                </c:pt>
                <c:pt idx="131806" formatCode="0.00E+00">
                  <c:v>5.5010800000000002E-3</c:v>
                </c:pt>
                <c:pt idx="131807" formatCode="0.00E+00">
                  <c:v>7.2150900000000004E-3</c:v>
                </c:pt>
                <c:pt idx="131808" formatCode="0.00E+00">
                  <c:v>8.9425800000000003E-3</c:v>
                </c:pt>
                <c:pt idx="131809">
                  <c:v>1.0680500000000001E-2</c:v>
                </c:pt>
                <c:pt idx="131810">
                  <c:v>1.2425800000000001E-2</c:v>
                </c:pt>
                <c:pt idx="131811">
                  <c:v>1.41753E-2</c:v>
                </c:pt>
                <c:pt idx="131812">
                  <c:v>1.59258E-2</c:v>
                </c:pt>
                <c:pt idx="131813">
                  <c:v>1.76743E-2</c:v>
                </c:pt>
                <c:pt idx="131814">
                  <c:v>1.9417500000000001E-2</c:v>
                </c:pt>
                <c:pt idx="131815">
                  <c:v>2.1152199999999999E-2</c:v>
                </c:pt>
                <c:pt idx="131816">
                  <c:v>2.2875199999999998E-2</c:v>
                </c:pt>
                <c:pt idx="131817">
                  <c:v>2.4583399999999998E-2</c:v>
                </c:pt>
                <c:pt idx="131818">
                  <c:v>2.6273500000000002E-2</c:v>
                </c:pt>
                <c:pt idx="131819">
                  <c:v>2.7942399999999999E-2</c:v>
                </c:pt>
                <c:pt idx="131820">
                  <c:v>2.9586899999999999E-2</c:v>
                </c:pt>
                <c:pt idx="131821">
                  <c:v>3.12039E-2</c:v>
                </c:pt>
                <c:pt idx="131822">
                  <c:v>3.2790300000000001E-2</c:v>
                </c:pt>
                <c:pt idx="131823">
                  <c:v>3.4343100000000001E-2</c:v>
                </c:pt>
                <c:pt idx="131824">
                  <c:v>3.5859200000000001E-2</c:v>
                </c:pt>
                <c:pt idx="131825">
                  <c:v>3.7335599999999997E-2</c:v>
                </c:pt>
                <c:pt idx="131826">
                  <c:v>3.8769499999999998E-2</c:v>
                </c:pt>
                <c:pt idx="131827">
                  <c:v>4.0157999999999999E-2</c:v>
                </c:pt>
                <c:pt idx="131828">
                  <c:v>4.1498300000000002E-2</c:v>
                </c:pt>
                <c:pt idx="131829">
                  <c:v>4.2787600000000002E-2</c:v>
                </c:pt>
                <c:pt idx="131830">
                  <c:v>4.4023300000000001E-2</c:v>
                </c:pt>
                <c:pt idx="131831">
                  <c:v>4.5202899999999997E-2</c:v>
                </c:pt>
                <c:pt idx="131832">
                  <c:v>4.6323799999999998E-2</c:v>
                </c:pt>
                <c:pt idx="131833">
                  <c:v>4.7383700000000001E-2</c:v>
                </c:pt>
                <c:pt idx="131834">
                  <c:v>4.8380199999999998E-2</c:v>
                </c:pt>
                <c:pt idx="131835">
                  <c:v>4.9311199999999999E-2</c:v>
                </c:pt>
                <c:pt idx="131836">
                  <c:v>5.0174499999999997E-2</c:v>
                </c:pt>
                <c:pt idx="131837">
                  <c:v>5.0968100000000002E-2</c:v>
                </c:pt>
                <c:pt idx="131838">
                  <c:v>5.1690100000000003E-2</c:v>
                </c:pt>
                <c:pt idx="131839">
                  <c:v>5.2338799999999998E-2</c:v>
                </c:pt>
                <c:pt idx="131840">
                  <c:v>5.2912500000000001E-2</c:v>
                </c:pt>
                <c:pt idx="131841">
                  <c:v>5.3409699999999997E-2</c:v>
                </c:pt>
                <c:pt idx="131842">
                  <c:v>5.3828899999999999E-2</c:v>
                </c:pt>
                <c:pt idx="131843">
                  <c:v>5.4168800000000003E-2</c:v>
                </c:pt>
                <c:pt idx="131844">
                  <c:v>5.4428200000000003E-2</c:v>
                </c:pt>
                <c:pt idx="131845">
                  <c:v>5.4606300000000003E-2</c:v>
                </c:pt>
                <c:pt idx="131846">
                  <c:v>5.4701899999999998E-2</c:v>
                </c:pt>
                <c:pt idx="131847">
                  <c:v>5.4714400000000003E-2</c:v>
                </c:pt>
                <c:pt idx="131848">
                  <c:v>5.4643200000000003E-2</c:v>
                </c:pt>
                <c:pt idx="131849">
                  <c:v>5.44877E-2</c:v>
                </c:pt>
                <c:pt idx="131850">
                  <c:v>5.4247499999999997E-2</c:v>
                </c:pt>
                <c:pt idx="131851">
                  <c:v>5.3922600000000001E-2</c:v>
                </c:pt>
                <c:pt idx="131852">
                  <c:v>5.3512799999999999E-2</c:v>
                </c:pt>
                <c:pt idx="131853">
                  <c:v>5.3018099999999999E-2</c:v>
                </c:pt>
                <c:pt idx="131854">
                  <c:v>5.2438899999999997E-2</c:v>
                </c:pt>
                <c:pt idx="131855">
                  <c:v>5.1775399999999999E-2</c:v>
                </c:pt>
                <c:pt idx="131856">
                  <c:v>5.1028200000000003E-2</c:v>
                </c:pt>
                <c:pt idx="131857">
                  <c:v>5.0197899999999997E-2</c:v>
                </c:pt>
                <c:pt idx="131858">
                  <c:v>4.9285200000000001E-2</c:v>
                </c:pt>
                <c:pt idx="131859">
                  <c:v>4.8291199999999999E-2</c:v>
                </c:pt>
                <c:pt idx="131860">
                  <c:v>4.7216899999999999E-2</c:v>
                </c:pt>
                <c:pt idx="131861">
                  <c:v>4.6063399999999997E-2</c:v>
                </c:pt>
                <c:pt idx="131862">
                  <c:v>4.48321E-2</c:v>
                </c:pt>
                <c:pt idx="131863">
                  <c:v>4.3524500000000001E-2</c:v>
                </c:pt>
                <c:pt idx="131864">
                  <c:v>4.2142199999999998E-2</c:v>
                </c:pt>
                <c:pt idx="131865">
                  <c:v>4.0686899999999998E-2</c:v>
                </c:pt>
                <c:pt idx="131866">
                  <c:v>3.9160500000000001E-2</c:v>
                </c:pt>
                <c:pt idx="131867">
                  <c:v>3.7565000000000001E-2</c:v>
                </c:pt>
                <c:pt idx="131868">
                  <c:v>3.5902400000000001E-2</c:v>
                </c:pt>
                <c:pt idx="131869">
                  <c:v>3.41751E-2</c:v>
                </c:pt>
                <c:pt idx="131870">
                  <c:v>3.2385299999999999E-2</c:v>
                </c:pt>
                <c:pt idx="131871">
                  <c:v>3.05355E-2</c:v>
                </c:pt>
                <c:pt idx="131872">
                  <c:v>2.8628299999999999E-2</c:v>
                </c:pt>
                <c:pt idx="131873">
                  <c:v>2.6666200000000001E-2</c:v>
                </c:pt>
                <c:pt idx="131874">
                  <c:v>2.4652199999999999E-2</c:v>
                </c:pt>
                <c:pt idx="131875">
                  <c:v>2.2589000000000001E-2</c:v>
                </c:pt>
                <c:pt idx="131876">
                  <c:v>2.0479600000000001E-2</c:v>
                </c:pt>
                <c:pt idx="131877">
                  <c:v>1.8327099999999999E-2</c:v>
                </c:pt>
                <c:pt idx="131878">
                  <c:v>1.61345E-2</c:v>
                </c:pt>
                <c:pt idx="131879">
                  <c:v>1.39051E-2</c:v>
                </c:pt>
                <c:pt idx="131880">
                  <c:v>1.1642E-2</c:v>
                </c:pt>
                <c:pt idx="131881" formatCode="0.00E+00">
                  <c:v>9.3487299999999995E-3</c:v>
                </c:pt>
                <c:pt idx="131882" formatCode="0.00E+00">
                  <c:v>7.0285699999999996E-3</c:v>
                </c:pt>
                <c:pt idx="131883" formatCode="0.00E+00">
                  <c:v>4.68499E-3</c:v>
                </c:pt>
                <c:pt idx="131884" formatCode="0.00E+00">
                  <c:v>2.3214799999999999E-3</c:v>
                </c:pt>
                <c:pt idx="131885" formatCode="0.00E+00">
                  <c:v>-5.8402700000000002E-5</c:v>
                </c:pt>
                <c:pt idx="131886" formatCode="0.00E+00">
                  <c:v>-2.45109E-3</c:v>
                </c:pt>
                <c:pt idx="131887" formatCode="0.00E+00">
                  <c:v>-4.8529799999999998E-3</c:v>
                </c:pt>
                <c:pt idx="131888" formatCode="0.00E+00">
                  <c:v>-7.2604200000000001E-3</c:v>
                </c:pt>
                <c:pt idx="131889" formatCode="0.00E+00">
                  <c:v>-9.6697699999999994E-3</c:v>
                </c:pt>
                <c:pt idx="131890">
                  <c:v>-1.2077299999999999E-2</c:v>
                </c:pt>
                <c:pt idx="131891">
                  <c:v>-1.4479499999999999E-2</c:v>
                </c:pt>
                <c:pt idx="131892">
                  <c:v>-1.6872399999999999E-2</c:v>
                </c:pt>
                <c:pt idx="131893">
                  <c:v>-1.9252600000000002E-2</c:v>
                </c:pt>
                <c:pt idx="131894">
                  <c:v>-2.1616300000000001E-2</c:v>
                </c:pt>
                <c:pt idx="131895">
                  <c:v>-2.39598E-2</c:v>
                </c:pt>
                <c:pt idx="131896">
                  <c:v>-2.6279500000000001E-2</c:v>
                </c:pt>
                <c:pt idx="131897">
                  <c:v>-2.8571900000000001E-2</c:v>
                </c:pt>
                <c:pt idx="131898">
                  <c:v>-3.0833300000000001E-2</c:v>
                </c:pt>
                <c:pt idx="131899">
                  <c:v>-3.3060199999999998E-2</c:v>
                </c:pt>
                <c:pt idx="131900">
                  <c:v>-3.5249099999999998E-2</c:v>
                </c:pt>
                <c:pt idx="131901">
                  <c:v>-3.7396600000000002E-2</c:v>
                </c:pt>
                <c:pt idx="131902">
                  <c:v>-3.9499300000000001E-2</c:v>
                </c:pt>
                <c:pt idx="131903">
                  <c:v>-4.1553899999999998E-2</c:v>
                </c:pt>
                <c:pt idx="131904">
                  <c:v>-4.3557100000000001E-2</c:v>
                </c:pt>
                <c:pt idx="131905">
                  <c:v>-4.5505700000000003E-2</c:v>
                </c:pt>
                <c:pt idx="131906">
                  <c:v>-4.73967E-2</c:v>
                </c:pt>
                <c:pt idx="131907">
                  <c:v>-4.9227E-2</c:v>
                </c:pt>
                <c:pt idx="131908">
                  <c:v>-5.09936E-2</c:v>
                </c:pt>
                <c:pt idx="131909">
                  <c:v>-5.2693799999999999E-2</c:v>
                </c:pt>
                <c:pt idx="131910">
                  <c:v>-5.4324900000000002E-2</c:v>
                </c:pt>
                <c:pt idx="131911">
                  <c:v>-5.5884099999999999E-2</c:v>
                </c:pt>
                <c:pt idx="131912">
                  <c:v>-5.73689E-2</c:v>
                </c:pt>
                <c:pt idx="131913">
                  <c:v>-5.87769E-2</c:v>
                </c:pt>
                <c:pt idx="131914">
                  <c:v>-6.0105899999999997E-2</c:v>
                </c:pt>
                <c:pt idx="131915">
                  <c:v>-6.1353600000000001E-2</c:v>
                </c:pt>
                <c:pt idx="131916">
                  <c:v>-6.2517900000000001E-2</c:v>
                </c:pt>
                <c:pt idx="131917">
                  <c:v>-6.3597000000000001E-2</c:v>
                </c:pt>
                <c:pt idx="131918">
                  <c:v>-6.4588999999999994E-2</c:v>
                </c:pt>
                <c:pt idx="131919">
                  <c:v>-6.54922E-2</c:v>
                </c:pt>
                <c:pt idx="131920">
                  <c:v>-6.6305100000000006E-2</c:v>
                </c:pt>
                <c:pt idx="131921">
                  <c:v>-6.7026299999999997E-2</c:v>
                </c:pt>
                <c:pt idx="131922">
                  <c:v>-6.7654500000000006E-2</c:v>
                </c:pt>
                <c:pt idx="131923">
                  <c:v>-6.8188600000000002E-2</c:v>
                </c:pt>
                <c:pt idx="131924">
                  <c:v>-6.8627599999999997E-2</c:v>
                </c:pt>
                <c:pt idx="131925">
                  <c:v>-6.8970699999999996E-2</c:v>
                </c:pt>
                <c:pt idx="131926">
                  <c:v>-6.9217200000000006E-2</c:v>
                </c:pt>
                <c:pt idx="131927">
                  <c:v>-6.9366499999999998E-2</c:v>
                </c:pt>
                <c:pt idx="131928">
                  <c:v>-6.9418300000000002E-2</c:v>
                </c:pt>
                <c:pt idx="131929">
                  <c:v>-6.9372400000000001E-2</c:v>
                </c:pt>
                <c:pt idx="131930">
                  <c:v>-6.9228499999999998E-2</c:v>
                </c:pt>
                <c:pt idx="131931">
                  <c:v>-6.8986900000000004E-2</c:v>
                </c:pt>
                <c:pt idx="131932">
                  <c:v>-6.8647700000000006E-2</c:v>
                </c:pt>
                <c:pt idx="131933">
                  <c:v>-6.8211300000000002E-2</c:v>
                </c:pt>
                <c:pt idx="131934">
                  <c:v>-6.7678100000000005E-2</c:v>
                </c:pt>
                <c:pt idx="131935">
                  <c:v>-6.7048899999999995E-2</c:v>
                </c:pt>
                <c:pt idx="131936">
                  <c:v>-6.6324499999999995E-2</c:v>
                </c:pt>
                <c:pt idx="131937">
                  <c:v>-6.55057E-2</c:v>
                </c:pt>
                <c:pt idx="131938">
                  <c:v>-6.4593800000000007E-2</c:v>
                </c:pt>
                <c:pt idx="131939">
                  <c:v>-6.3589999999999994E-2</c:v>
                </c:pt>
                <c:pt idx="131940">
                  <c:v>-6.2495500000000002E-2</c:v>
                </c:pt>
                <c:pt idx="131941">
                  <c:v>-6.1312100000000001E-2</c:v>
                </c:pt>
                <c:pt idx="131942">
                  <c:v>-6.0041299999999999E-2</c:v>
                </c:pt>
                <c:pt idx="131943">
                  <c:v>-5.8684899999999998E-2</c:v>
                </c:pt>
                <c:pt idx="131944">
                  <c:v>-5.7244900000000001E-2</c:v>
                </c:pt>
                <c:pt idx="131945">
                  <c:v>-5.5723300000000003E-2</c:v>
                </c:pt>
                <c:pt idx="131946">
                  <c:v>-5.4122299999999998E-2</c:v>
                </c:pt>
                <c:pt idx="131947">
                  <c:v>-5.2444200000000003E-2</c:v>
                </c:pt>
                <c:pt idx="131948">
                  <c:v>-5.0691399999999998E-2</c:v>
                </c:pt>
                <c:pt idx="131949">
                  <c:v>-4.88665E-2</c:v>
                </c:pt>
                <c:pt idx="131950">
                  <c:v>-4.6972100000000003E-2</c:v>
                </c:pt>
                <c:pt idx="131951">
                  <c:v>-4.50109E-2</c:v>
                </c:pt>
                <c:pt idx="131952">
                  <c:v>-4.29859E-2</c:v>
                </c:pt>
                <c:pt idx="131953">
                  <c:v>-4.0899999999999999E-2</c:v>
                </c:pt>
                <c:pt idx="131954">
                  <c:v>-3.8756199999999998E-2</c:v>
                </c:pt>
                <c:pt idx="131955">
                  <c:v>-3.6557600000000003E-2</c:v>
                </c:pt>
                <c:pt idx="131956">
                  <c:v>-3.4307499999999998E-2</c:v>
                </c:pt>
                <c:pt idx="131957">
                  <c:v>-3.2009200000000002E-2</c:v>
                </c:pt>
                <c:pt idx="131958">
                  <c:v>-2.9666000000000001E-2</c:v>
                </c:pt>
                <c:pt idx="131959">
                  <c:v>-2.7281300000000001E-2</c:v>
                </c:pt>
                <c:pt idx="131960">
                  <c:v>-2.4858700000000001E-2</c:v>
                </c:pt>
                <c:pt idx="131961">
                  <c:v>-2.24017E-2</c:v>
                </c:pt>
                <c:pt idx="131962">
                  <c:v>-1.9913899999999998E-2</c:v>
                </c:pt>
                <c:pt idx="131963">
                  <c:v>-1.7398899999999998E-2</c:v>
                </c:pt>
                <c:pt idx="131964">
                  <c:v>-1.48605E-2</c:v>
                </c:pt>
                <c:pt idx="131965">
                  <c:v>-1.23023E-2</c:v>
                </c:pt>
                <c:pt idx="131966" formatCode="0.00E+00">
                  <c:v>-9.72809E-3</c:v>
                </c:pt>
                <c:pt idx="131967" formatCode="0.00E+00">
                  <c:v>-7.1416500000000003E-3</c:v>
                </c:pt>
                <c:pt idx="131968" formatCode="0.00E+00">
                  <c:v>-4.5467399999999996E-3</c:v>
                </c:pt>
                <c:pt idx="131969" formatCode="0.00E+00">
                  <c:v>-1.9471600000000001E-3</c:v>
                </c:pt>
                <c:pt idx="131970" formatCode="0.00E+00">
                  <c:v>6.5329899999999998E-4</c:v>
                </c:pt>
                <c:pt idx="131971" formatCode="0.00E+00">
                  <c:v>3.2508400000000001E-3</c:v>
                </c:pt>
                <c:pt idx="131972" formatCode="0.00E+00">
                  <c:v>5.8416900000000001E-3</c:v>
                </c:pt>
                <c:pt idx="131973" formatCode="0.00E+00">
                  <c:v>8.4220700000000003E-3</c:v>
                </c:pt>
                <c:pt idx="131974">
                  <c:v>1.09882E-2</c:v>
                </c:pt>
                <c:pt idx="131975">
                  <c:v>1.35365E-2</c:v>
                </c:pt>
                <c:pt idx="131976">
                  <c:v>1.6063000000000001E-2</c:v>
                </c:pt>
                <c:pt idx="131977">
                  <c:v>1.8564400000000002E-2</c:v>
                </c:pt>
                <c:pt idx="131978">
                  <c:v>2.1036800000000001E-2</c:v>
                </c:pt>
                <c:pt idx="131979">
                  <c:v>2.34767E-2</c:v>
                </c:pt>
                <c:pt idx="131980">
                  <c:v>2.58807E-2</c:v>
                </c:pt>
                <c:pt idx="131981">
                  <c:v>2.8245300000000001E-2</c:v>
                </c:pt>
                <c:pt idx="131982">
                  <c:v>3.0567E-2</c:v>
                </c:pt>
                <c:pt idx="131983">
                  <c:v>3.2842700000000002E-2</c:v>
                </c:pt>
                <c:pt idx="131984">
                  <c:v>3.5069000000000003E-2</c:v>
                </c:pt>
                <c:pt idx="131985">
                  <c:v>3.72428E-2</c:v>
                </c:pt>
                <c:pt idx="131986">
                  <c:v>3.9361E-2</c:v>
                </c:pt>
                <c:pt idx="131987">
                  <c:v>4.1420600000000002E-2</c:v>
                </c:pt>
                <c:pt idx="131988">
                  <c:v>4.34188E-2</c:v>
                </c:pt>
                <c:pt idx="131989">
                  <c:v>4.5352799999999999E-2</c:v>
                </c:pt>
                <c:pt idx="131990">
                  <c:v>4.7219700000000003E-2</c:v>
                </c:pt>
                <c:pt idx="131991">
                  <c:v>4.9017199999999997E-2</c:v>
                </c:pt>
                <c:pt idx="131992">
                  <c:v>5.0742700000000002E-2</c:v>
                </c:pt>
                <c:pt idx="131993">
                  <c:v>5.2393799999999997E-2</c:v>
                </c:pt>
                <c:pt idx="131994">
                  <c:v>5.3968299999999997E-2</c:v>
                </c:pt>
                <c:pt idx="131995">
                  <c:v>5.5464100000000002E-2</c:v>
                </c:pt>
                <c:pt idx="131996">
                  <c:v>5.6879199999999998E-2</c:v>
                </c:pt>
                <c:pt idx="131997">
                  <c:v>5.8211699999999998E-2</c:v>
                </c:pt>
                <c:pt idx="131998">
                  <c:v>5.9459900000000003E-2</c:v>
                </c:pt>
                <c:pt idx="131999">
                  <c:v>6.0622099999999998E-2</c:v>
                </c:pt>
                <c:pt idx="132000">
                  <c:v>6.1696899999999999E-2</c:v>
                </c:pt>
                <c:pt idx="132001">
                  <c:v>6.2683000000000003E-2</c:v>
                </c:pt>
                <c:pt idx="132002">
                  <c:v>6.35791E-2</c:v>
                </c:pt>
                <c:pt idx="132003">
                  <c:v>6.43841E-2</c:v>
                </c:pt>
                <c:pt idx="132004">
                  <c:v>6.5097299999999997E-2</c:v>
                </c:pt>
                <c:pt idx="132005">
                  <c:v>6.5717600000000001E-2</c:v>
                </c:pt>
                <c:pt idx="132006">
                  <c:v>6.6244600000000001E-2</c:v>
                </c:pt>
                <c:pt idx="132007">
                  <c:v>6.6677799999999995E-2</c:v>
                </c:pt>
                <c:pt idx="132008">
                  <c:v>6.7016699999999998E-2</c:v>
                </c:pt>
                <c:pt idx="132009">
                  <c:v>6.7261100000000004E-2</c:v>
                </c:pt>
                <c:pt idx="132010">
                  <c:v>6.7410999999999999E-2</c:v>
                </c:pt>
                <c:pt idx="132011">
                  <c:v>6.7466499999999999E-2</c:v>
                </c:pt>
                <c:pt idx="132012">
                  <c:v>6.7427799999999996E-2</c:v>
                </c:pt>
                <c:pt idx="132013">
                  <c:v>6.7295199999999999E-2</c:v>
                </c:pt>
                <c:pt idx="132014">
                  <c:v>6.7069199999999995E-2</c:v>
                </c:pt>
                <c:pt idx="132015">
                  <c:v>6.6750500000000004E-2</c:v>
                </c:pt>
                <c:pt idx="132016">
                  <c:v>6.6339800000000004E-2</c:v>
                </c:pt>
                <c:pt idx="132017">
                  <c:v>6.5838099999999997E-2</c:v>
                </c:pt>
                <c:pt idx="132018">
                  <c:v>6.5246399999999996E-2</c:v>
                </c:pt>
                <c:pt idx="132019">
                  <c:v>6.4565800000000007E-2</c:v>
                </c:pt>
                <c:pt idx="132020">
                  <c:v>6.3797800000000002E-2</c:v>
                </c:pt>
                <c:pt idx="132021">
                  <c:v>6.2943600000000002E-2</c:v>
                </c:pt>
                <c:pt idx="132022">
                  <c:v>6.2004900000000002E-2</c:v>
                </c:pt>
                <c:pt idx="132023">
                  <c:v>6.09834E-2</c:v>
                </c:pt>
                <c:pt idx="132024">
                  <c:v>5.9880900000000001E-2</c:v>
                </c:pt>
                <c:pt idx="132025">
                  <c:v>5.86992E-2</c:v>
                </c:pt>
                <c:pt idx="132026">
                  <c:v>5.7440400000000003E-2</c:v>
                </c:pt>
                <c:pt idx="132027">
                  <c:v>5.61066E-2</c:v>
                </c:pt>
                <c:pt idx="132028">
                  <c:v>5.4700199999999997E-2</c:v>
                </c:pt>
                <c:pt idx="132029">
                  <c:v>5.3223300000000001E-2</c:v>
                </c:pt>
                <c:pt idx="132030">
                  <c:v>5.1678500000000002E-2</c:v>
                </c:pt>
                <c:pt idx="132031">
                  <c:v>5.0068300000000003E-2</c:v>
                </c:pt>
                <c:pt idx="132032">
                  <c:v>4.8395399999999998E-2</c:v>
                </c:pt>
                <c:pt idx="132033">
                  <c:v>4.6662299999999997E-2</c:v>
                </c:pt>
                <c:pt idx="132034">
                  <c:v>4.4872000000000002E-2</c:v>
                </c:pt>
                <c:pt idx="132035">
                  <c:v>4.3027200000000002E-2</c:v>
                </c:pt>
                <c:pt idx="132036">
                  <c:v>4.1130899999999998E-2</c:v>
                </c:pt>
                <c:pt idx="132037">
                  <c:v>3.9186100000000001E-2</c:v>
                </c:pt>
                <c:pt idx="132038">
                  <c:v>3.7195800000000001E-2</c:v>
                </c:pt>
                <c:pt idx="132039">
                  <c:v>3.5163199999999999E-2</c:v>
                </c:pt>
                <c:pt idx="132040">
                  <c:v>3.30914E-2</c:v>
                </c:pt>
                <c:pt idx="132041">
                  <c:v>3.0983500000000001E-2</c:v>
                </c:pt>
                <c:pt idx="132042">
                  <c:v>2.8843000000000001E-2</c:v>
                </c:pt>
                <c:pt idx="132043">
                  <c:v>2.6672899999999999E-2</c:v>
                </c:pt>
                <c:pt idx="132044">
                  <c:v>2.4476700000000001E-2</c:v>
                </c:pt>
                <c:pt idx="132045">
                  <c:v>2.2257699999999998E-2</c:v>
                </c:pt>
                <c:pt idx="132046">
                  <c:v>2.0019100000000001E-2</c:v>
                </c:pt>
                <c:pt idx="132047">
                  <c:v>1.7764499999999999E-2</c:v>
                </c:pt>
                <c:pt idx="132048">
                  <c:v>1.5497E-2</c:v>
                </c:pt>
                <c:pt idx="132049">
                  <c:v>1.32202E-2</c:v>
                </c:pt>
                <c:pt idx="132050">
                  <c:v>1.09373E-2</c:v>
                </c:pt>
                <c:pt idx="132051" formatCode="0.00E+00">
                  <c:v>8.6517799999999995E-3</c:v>
                </c:pt>
                <c:pt idx="132052" formatCode="0.00E+00">
                  <c:v>6.3669199999999999E-3</c:v>
                </c:pt>
                <c:pt idx="132053" formatCode="0.00E+00">
                  <c:v>4.0860499999999999E-3</c:v>
                </c:pt>
                <c:pt idx="132054" formatCode="0.00E+00">
                  <c:v>1.8124899999999999E-3</c:v>
                </c:pt>
                <c:pt idx="132055" formatCode="0.00E+00">
                  <c:v>-4.5049100000000002E-4</c:v>
                </c:pt>
                <c:pt idx="132056" formatCode="0.00E+00">
                  <c:v>-2.69966E-3</c:v>
                </c:pt>
                <c:pt idx="132057" formatCode="0.00E+00">
                  <c:v>-4.9318299999999999E-3</c:v>
                </c:pt>
                <c:pt idx="132058" formatCode="0.00E+00">
                  <c:v>-7.1438200000000004E-3</c:v>
                </c:pt>
                <c:pt idx="132059" formatCode="0.00E+00">
                  <c:v>-9.3325400000000003E-3</c:v>
                </c:pt>
                <c:pt idx="132060">
                  <c:v>-1.1494900000000001E-2</c:v>
                </c:pt>
                <c:pt idx="132061">
                  <c:v>-1.3627999999999999E-2</c:v>
                </c:pt>
                <c:pt idx="132062">
                  <c:v>-1.5728800000000001E-2</c:v>
                </c:pt>
                <c:pt idx="132063">
                  <c:v>-1.7794500000000001E-2</c:v>
                </c:pt>
                <c:pt idx="132064">
                  <c:v>-1.9822300000000001E-2</c:v>
                </c:pt>
                <c:pt idx="132065">
                  <c:v>-2.18094E-2</c:v>
                </c:pt>
                <c:pt idx="132066">
                  <c:v>-2.3753199999999999E-2</c:v>
                </c:pt>
                <c:pt idx="132067">
                  <c:v>-2.5651299999999998E-2</c:v>
                </c:pt>
                <c:pt idx="132068">
                  <c:v>-2.7500900000000002E-2</c:v>
                </c:pt>
                <c:pt idx="132069">
                  <c:v>-2.92999E-2</c:v>
                </c:pt>
                <c:pt idx="132070">
                  <c:v>-3.1045900000000001E-2</c:v>
                </c:pt>
                <c:pt idx="132071">
                  <c:v>-3.2736700000000001E-2</c:v>
                </c:pt>
                <c:pt idx="132072">
                  <c:v>-3.4370199999999997E-2</c:v>
                </c:pt>
                <c:pt idx="132073">
                  <c:v>-3.5944400000000001E-2</c:v>
                </c:pt>
                <c:pt idx="132074">
                  <c:v>-3.7457499999999998E-2</c:v>
                </c:pt>
                <c:pt idx="132075">
                  <c:v>-3.8907600000000001E-2</c:v>
                </c:pt>
                <c:pt idx="132076">
                  <c:v>-4.0293000000000002E-2</c:v>
                </c:pt>
                <c:pt idx="132077">
                  <c:v>-4.1612299999999998E-2</c:v>
                </c:pt>
                <c:pt idx="132078">
                  <c:v>-4.2863900000000003E-2</c:v>
                </c:pt>
                <c:pt idx="132079">
                  <c:v>-4.4046399999999999E-2</c:v>
                </c:pt>
                <c:pt idx="132080">
                  <c:v>-4.5158799999999999E-2</c:v>
                </c:pt>
                <c:pt idx="132081">
                  <c:v>-4.6199799999999999E-2</c:v>
                </c:pt>
                <c:pt idx="132082">
                  <c:v>-4.7168599999999998E-2</c:v>
                </c:pt>
                <c:pt idx="132083">
                  <c:v>-4.8064099999999998E-2</c:v>
                </c:pt>
                <c:pt idx="132084">
                  <c:v>-4.8885699999999997E-2</c:v>
                </c:pt>
                <c:pt idx="132085">
                  <c:v>-4.9632700000000002E-2</c:v>
                </c:pt>
                <c:pt idx="132086">
                  <c:v>-5.0304599999999998E-2</c:v>
                </c:pt>
                <c:pt idx="132087">
                  <c:v>-5.0901000000000002E-2</c:v>
                </c:pt>
                <c:pt idx="132088">
                  <c:v>-5.1421700000000001E-2</c:v>
                </c:pt>
                <c:pt idx="132089">
                  <c:v>-5.1866500000000003E-2</c:v>
                </c:pt>
                <c:pt idx="132090">
                  <c:v>-5.2235299999999998E-2</c:v>
                </c:pt>
                <c:pt idx="132091">
                  <c:v>-5.2528199999999997E-2</c:v>
                </c:pt>
                <c:pt idx="132092">
                  <c:v>-5.2745500000000001E-2</c:v>
                </c:pt>
                <c:pt idx="132093">
                  <c:v>-5.2887400000000001E-2</c:v>
                </c:pt>
                <c:pt idx="132094">
                  <c:v>-5.2954399999999999E-2</c:v>
                </c:pt>
                <c:pt idx="132095">
                  <c:v>-5.2947099999999997E-2</c:v>
                </c:pt>
                <c:pt idx="132096">
                  <c:v>-5.28659E-2</c:v>
                </c:pt>
                <c:pt idx="132097">
                  <c:v>-5.2711899999999999E-2</c:v>
                </c:pt>
                <c:pt idx="132098">
                  <c:v>-5.2485700000000003E-2</c:v>
                </c:pt>
                <c:pt idx="132099">
                  <c:v>-5.2188400000000003E-2</c:v>
                </c:pt>
                <c:pt idx="132100">
                  <c:v>-5.1821100000000002E-2</c:v>
                </c:pt>
                <c:pt idx="132101">
                  <c:v>-5.1384899999999997E-2</c:v>
                </c:pt>
                <c:pt idx="132102">
                  <c:v>-5.0881099999999999E-2</c:v>
                </c:pt>
                <c:pt idx="132103">
                  <c:v>-5.0311099999999997E-2</c:v>
                </c:pt>
                <c:pt idx="132104">
                  <c:v>-4.96763E-2</c:v>
                </c:pt>
                <c:pt idx="132105">
                  <c:v>-4.8978300000000002E-2</c:v>
                </c:pt>
                <c:pt idx="132106">
                  <c:v>-4.8218799999999999E-2</c:v>
                </c:pt>
                <c:pt idx="132107">
                  <c:v>-4.7399299999999998E-2</c:v>
                </c:pt>
                <c:pt idx="132108">
                  <c:v>-4.6521899999999998E-2</c:v>
                </c:pt>
                <c:pt idx="132109">
                  <c:v>-4.5588200000000002E-2</c:v>
                </c:pt>
                <c:pt idx="132110">
                  <c:v>-4.4600300000000002E-2</c:v>
                </c:pt>
                <c:pt idx="132111">
                  <c:v>-4.3560099999999997E-2</c:v>
                </c:pt>
                <c:pt idx="132112">
                  <c:v>-4.2469800000000002E-2</c:v>
                </c:pt>
                <c:pt idx="132113">
                  <c:v>-4.13315E-2</c:v>
                </c:pt>
                <c:pt idx="132114">
                  <c:v>-4.0147299999999997E-2</c:v>
                </c:pt>
                <c:pt idx="132115">
                  <c:v>-3.8919500000000003E-2</c:v>
                </c:pt>
                <c:pt idx="132116">
                  <c:v>-3.7650400000000001E-2</c:v>
                </c:pt>
                <c:pt idx="132117">
                  <c:v>-3.6342300000000001E-2</c:v>
                </c:pt>
                <c:pt idx="132118">
                  <c:v>-3.4997599999999997E-2</c:v>
                </c:pt>
                <c:pt idx="132119">
                  <c:v>-3.3618700000000001E-2</c:v>
                </c:pt>
                <c:pt idx="132120">
                  <c:v>-3.2208000000000001E-2</c:v>
                </c:pt>
                <c:pt idx="132121">
                  <c:v>-3.0768E-2</c:v>
                </c:pt>
                <c:pt idx="132122">
                  <c:v>-2.9301299999999999E-2</c:v>
                </c:pt>
                <c:pt idx="132123">
                  <c:v>-2.7810100000000001E-2</c:v>
                </c:pt>
                <c:pt idx="132124">
                  <c:v>-2.62972E-2</c:v>
                </c:pt>
                <c:pt idx="132125">
                  <c:v>-2.4764999999999999E-2</c:v>
                </c:pt>
                <c:pt idx="132126">
                  <c:v>-2.32161E-2</c:v>
                </c:pt>
                <c:pt idx="132127">
                  <c:v>-2.1652899999999999E-2</c:v>
                </c:pt>
                <c:pt idx="132128">
                  <c:v>-2.0078100000000002E-2</c:v>
                </c:pt>
                <c:pt idx="132129">
                  <c:v>-1.8494E-2</c:v>
                </c:pt>
                <c:pt idx="132130">
                  <c:v>-1.69033E-2</c:v>
                </c:pt>
                <c:pt idx="132131">
                  <c:v>-1.5308499999999999E-2</c:v>
                </c:pt>
                <c:pt idx="132132">
                  <c:v>-1.37118E-2</c:v>
                </c:pt>
                <c:pt idx="132133">
                  <c:v>-1.2116E-2</c:v>
                </c:pt>
                <c:pt idx="132134">
                  <c:v>-1.05232E-2</c:v>
                </c:pt>
                <c:pt idx="132135" formatCode="0.00E+00">
                  <c:v>-8.9360199999999994E-3</c:v>
                </c:pt>
                <c:pt idx="132136" formatCode="0.00E+00">
                  <c:v>-7.35668E-3</c:v>
                </c:pt>
                <c:pt idx="132137" formatCode="0.00E+00">
                  <c:v>-5.78752E-3</c:v>
                </c:pt>
                <c:pt idx="132138" formatCode="0.00E+00">
                  <c:v>-4.2308199999999997E-3</c:v>
                </c:pt>
                <c:pt idx="132139" formatCode="0.00E+00">
                  <c:v>-2.68877E-3</c:v>
                </c:pt>
                <c:pt idx="132140" formatCode="0.00E+00">
                  <c:v>-1.1635599999999999E-3</c:v>
                </c:pt>
                <c:pt idx="132141" formatCode="0.00E+00">
                  <c:v>3.4269600000000003E-4</c:v>
                </c:pt>
                <c:pt idx="132142" formatCode="0.00E+00">
                  <c:v>1.8279500000000001E-3</c:v>
                </c:pt>
                <c:pt idx="132143" formatCode="0.00E+00">
                  <c:v>3.2901900000000001E-3</c:v>
                </c:pt>
                <c:pt idx="132144" formatCode="0.00E+00">
                  <c:v>4.72749E-3</c:v>
                </c:pt>
                <c:pt idx="132145" formatCode="0.00E+00">
                  <c:v>6.1379599999999996E-3</c:v>
                </c:pt>
                <c:pt idx="132146" formatCode="0.00E+00">
                  <c:v>7.51981E-3</c:v>
                </c:pt>
                <c:pt idx="132147" formatCode="0.00E+00">
                  <c:v>8.8713000000000004E-3</c:v>
                </c:pt>
                <c:pt idx="132148">
                  <c:v>1.01908E-2</c:v>
                </c:pt>
                <c:pt idx="132149">
                  <c:v>1.14766E-2</c:v>
                </c:pt>
                <c:pt idx="132150">
                  <c:v>1.27273E-2</c:v>
                </c:pt>
                <c:pt idx="132151">
                  <c:v>1.39414E-2</c:v>
                </c:pt>
                <c:pt idx="132152">
                  <c:v>1.51177E-2</c:v>
                </c:pt>
                <c:pt idx="132153">
                  <c:v>1.62547E-2</c:v>
                </c:pt>
                <c:pt idx="132154">
                  <c:v>1.73513E-2</c:v>
                </c:pt>
                <c:pt idx="132155">
                  <c:v>1.84064E-2</c:v>
                </c:pt>
                <c:pt idx="132156">
                  <c:v>1.9418999999999999E-2</c:v>
                </c:pt>
                <c:pt idx="132157">
                  <c:v>2.0388099999999999E-2</c:v>
                </c:pt>
                <c:pt idx="132158">
                  <c:v>2.1312999999999999E-2</c:v>
                </c:pt>
                <c:pt idx="132159">
                  <c:v>2.2192699999999999E-2</c:v>
                </c:pt>
                <c:pt idx="132160">
                  <c:v>2.3026700000000001E-2</c:v>
                </c:pt>
                <c:pt idx="132161">
                  <c:v>2.38143E-2</c:v>
                </c:pt>
                <c:pt idx="132162">
                  <c:v>2.45551E-2</c:v>
                </c:pt>
                <c:pt idx="132163">
                  <c:v>2.52486E-2</c:v>
                </c:pt>
                <c:pt idx="132164">
                  <c:v>2.5894500000000001E-2</c:v>
                </c:pt>
                <c:pt idx="132165">
                  <c:v>2.6492600000000002E-2</c:v>
                </c:pt>
                <c:pt idx="132166">
                  <c:v>2.7042699999999999E-2</c:v>
                </c:pt>
                <c:pt idx="132167">
                  <c:v>2.7544800000000001E-2</c:v>
                </c:pt>
                <c:pt idx="132168">
                  <c:v>2.7998800000000001E-2</c:v>
                </c:pt>
                <c:pt idx="132169">
                  <c:v>2.84049E-2</c:v>
                </c:pt>
                <c:pt idx="132170">
                  <c:v>2.8763199999999999E-2</c:v>
                </c:pt>
                <c:pt idx="132171">
                  <c:v>2.9073999999999999E-2</c:v>
                </c:pt>
                <c:pt idx="132172">
                  <c:v>2.9337700000000001E-2</c:v>
                </c:pt>
                <c:pt idx="132173">
                  <c:v>2.95547E-2</c:v>
                </c:pt>
                <c:pt idx="132174">
                  <c:v>2.9725499999999998E-2</c:v>
                </c:pt>
                <c:pt idx="132175">
                  <c:v>2.9850600000000001E-2</c:v>
                </c:pt>
                <c:pt idx="132176">
                  <c:v>2.9930700000000001E-2</c:v>
                </c:pt>
                <c:pt idx="132177">
                  <c:v>2.9966599999999999E-2</c:v>
                </c:pt>
                <c:pt idx="132178">
                  <c:v>2.9959E-2</c:v>
                </c:pt>
                <c:pt idx="132179">
                  <c:v>2.99087E-2</c:v>
                </c:pt>
                <c:pt idx="132180">
                  <c:v>2.9816700000000002E-2</c:v>
                </c:pt>
                <c:pt idx="132181">
                  <c:v>2.9683999999999999E-2</c:v>
                </c:pt>
                <c:pt idx="132182">
                  <c:v>2.9511599999999999E-2</c:v>
                </c:pt>
                <c:pt idx="132183">
                  <c:v>2.93006E-2</c:v>
                </c:pt>
                <c:pt idx="132184">
                  <c:v>2.9052100000000001E-2</c:v>
                </c:pt>
                <c:pt idx="132185">
                  <c:v>2.8767299999999999E-2</c:v>
                </c:pt>
                <c:pt idx="132186">
                  <c:v>2.84476E-2</c:v>
                </c:pt>
                <c:pt idx="132187">
                  <c:v>2.80941E-2</c:v>
                </c:pt>
                <c:pt idx="132188">
                  <c:v>2.7708300000000002E-2</c:v>
                </c:pt>
                <c:pt idx="132189">
                  <c:v>2.72914E-2</c:v>
                </c:pt>
                <c:pt idx="132190">
                  <c:v>2.6844900000000001E-2</c:v>
                </c:pt>
                <c:pt idx="132191">
                  <c:v>2.6370299999999999E-2</c:v>
                </c:pt>
                <c:pt idx="132192">
                  <c:v>2.58689E-2</c:v>
                </c:pt>
                <c:pt idx="132193">
                  <c:v>2.5342400000000001E-2</c:v>
                </c:pt>
                <c:pt idx="132194">
                  <c:v>2.4792100000000001E-2</c:v>
                </c:pt>
                <c:pt idx="132195">
                  <c:v>2.42197E-2</c:v>
                </c:pt>
                <c:pt idx="132196">
                  <c:v>2.36267E-2</c:v>
                </c:pt>
                <c:pt idx="132197">
                  <c:v>2.30146E-2</c:v>
                </c:pt>
                <c:pt idx="132198">
                  <c:v>2.2385100000000002E-2</c:v>
                </c:pt>
                <c:pt idx="132199">
                  <c:v>2.1739600000000001E-2</c:v>
                </c:pt>
                <c:pt idx="132200">
                  <c:v>2.1079899999999999E-2</c:v>
                </c:pt>
                <c:pt idx="132201">
                  <c:v>2.0407499999999999E-2</c:v>
                </c:pt>
                <c:pt idx="132202">
                  <c:v>1.9723899999999999E-2</c:v>
                </c:pt>
                <c:pt idx="132203">
                  <c:v>1.9030700000000001E-2</c:v>
                </c:pt>
                <c:pt idx="132204">
                  <c:v>1.8329499999999999E-2</c:v>
                </c:pt>
                <c:pt idx="132205">
                  <c:v>1.7621899999999999E-2</c:v>
                </c:pt>
                <c:pt idx="132206">
                  <c:v>1.6909400000000002E-2</c:v>
                </c:pt>
                <c:pt idx="132207">
                  <c:v>1.61934E-2</c:v>
                </c:pt>
                <c:pt idx="132208">
                  <c:v>1.54755E-2</c:v>
                </c:pt>
                <c:pt idx="132209">
                  <c:v>1.47572E-2</c:v>
                </c:pt>
                <c:pt idx="132210">
                  <c:v>1.4039899999999999E-2</c:v>
                </c:pt>
                <c:pt idx="132211">
                  <c:v>1.3325E-2</c:v>
                </c:pt>
                <c:pt idx="132212">
                  <c:v>1.2613900000000001E-2</c:v>
                </c:pt>
                <c:pt idx="132213">
                  <c:v>1.1908E-2</c:v>
                </c:pt>
                <c:pt idx="132214">
                  <c:v>1.12084E-2</c:v>
                </c:pt>
                <c:pt idx="132215">
                  <c:v>1.0516599999999999E-2</c:v>
                </c:pt>
                <c:pt idx="132216" formatCode="0.00E+00">
                  <c:v>9.8337700000000004E-3</c:v>
                </c:pt>
                <c:pt idx="132217" formatCode="0.00E+00">
                  <c:v>9.1610300000000006E-3</c:v>
                </c:pt>
                <c:pt idx="132218" formatCode="0.00E+00">
                  <c:v>8.4995399999999999E-3</c:v>
                </c:pt>
                <c:pt idx="132219" formatCode="0.00E+00">
                  <c:v>7.8504100000000004E-3</c:v>
                </c:pt>
                <c:pt idx="132220" formatCode="0.00E+00">
                  <c:v>7.2146500000000004E-3</c:v>
                </c:pt>
                <c:pt idx="132221" formatCode="0.00E+00">
                  <c:v>6.59327E-3</c:v>
                </c:pt>
                <c:pt idx="132222" formatCode="0.00E+00">
                  <c:v>5.9871999999999998E-3</c:v>
                </c:pt>
                <c:pt idx="132223" formatCode="0.00E+00">
                  <c:v>5.3973199999999997E-3</c:v>
                </c:pt>
                <c:pt idx="132224" formatCode="0.00E+00">
                  <c:v>4.8244400000000002E-3</c:v>
                </c:pt>
                <c:pt idx="132225" formatCode="0.00E+00">
                  <c:v>4.2693499999999999E-3</c:v>
                </c:pt>
                <c:pt idx="132226" formatCode="0.00E+00">
                  <c:v>3.73274E-3</c:v>
                </c:pt>
                <c:pt idx="132227" formatCode="0.00E+00">
                  <c:v>3.21528E-3</c:v>
                </c:pt>
                <c:pt idx="132228" formatCode="0.00E+00">
                  <c:v>2.71755E-3</c:v>
                </c:pt>
                <c:pt idx="132229" formatCode="0.00E+00">
                  <c:v>2.2400900000000001E-3</c:v>
                </c:pt>
                <c:pt idx="132230" formatCode="0.00E+00">
                  <c:v>1.7833599999999999E-3</c:v>
                </c:pt>
                <c:pt idx="132231" formatCode="0.00E+00">
                  <c:v>1.34778E-3</c:v>
                </c:pt>
                <c:pt idx="132232" formatCode="0.00E+00">
                  <c:v>9.3369799999999995E-4</c:v>
                </c:pt>
                <c:pt idx="132233" formatCode="0.00E+00">
                  <c:v>5.4140099999999995E-4</c:v>
                </c:pt>
                <c:pt idx="132234" formatCode="0.00E+00">
                  <c:v>1.7111700000000001E-4</c:v>
                </c:pt>
                <c:pt idx="132235" formatCode="0.00E+00">
                  <c:v>-1.7699E-4</c:v>
                </c:pt>
                <c:pt idx="132236" formatCode="0.00E+00">
                  <c:v>-5.0281399999999997E-4</c:v>
                </c:pt>
                <c:pt idx="132237" formatCode="0.00E+00">
                  <c:v>-8.06312E-4</c:v>
                </c:pt>
                <c:pt idx="132238" formatCode="0.00E+00">
                  <c:v>-1.0874999999999999E-3</c:v>
                </c:pt>
                <c:pt idx="132239" formatCode="0.00E+00">
                  <c:v>-1.3464499999999999E-3</c:v>
                </c:pt>
                <c:pt idx="132240" formatCode="0.00E+00">
                  <c:v>-1.5832999999999999E-3</c:v>
                </c:pt>
                <c:pt idx="132241" formatCode="0.00E+00">
                  <c:v>-1.7982300000000001E-3</c:v>
                </c:pt>
                <c:pt idx="132242" formatCode="0.00E+00">
                  <c:v>-1.9915000000000002E-3</c:v>
                </c:pt>
                <c:pt idx="132243" formatCode="0.00E+00">
                  <c:v>-2.1634100000000002E-3</c:v>
                </c:pt>
                <c:pt idx="132244" formatCode="0.00E+00">
                  <c:v>-2.31431E-3</c:v>
                </c:pt>
                <c:pt idx="132245" formatCode="0.00E+00">
                  <c:v>-2.4446200000000002E-3</c:v>
                </c:pt>
                <c:pt idx="132246" formatCode="0.00E+00">
                  <c:v>-2.5547999999999999E-3</c:v>
                </c:pt>
                <c:pt idx="132247" formatCode="0.00E+00">
                  <c:v>-2.6453599999999998E-3</c:v>
                </c:pt>
                <c:pt idx="132248" formatCode="0.00E+00">
                  <c:v>-2.7168499999999998E-3</c:v>
                </c:pt>
                <c:pt idx="132249" formatCode="0.00E+00">
                  <c:v>-2.7698800000000002E-3</c:v>
                </c:pt>
                <c:pt idx="132250" formatCode="0.00E+00">
                  <c:v>-2.80511E-3</c:v>
                </c:pt>
                <c:pt idx="132251" formatCode="0.00E+00">
                  <c:v>-2.82322E-3</c:v>
                </c:pt>
                <c:pt idx="132252" formatCode="0.00E+00">
                  <c:v>-2.8249600000000001E-3</c:v>
                </c:pt>
                <c:pt idx="132253" formatCode="0.00E+00">
                  <c:v>-2.8110800000000001E-3</c:v>
                </c:pt>
                <c:pt idx="132254" formatCode="0.00E+00">
                  <c:v>-2.7824E-3</c:v>
                </c:pt>
                <c:pt idx="132255" formatCode="0.00E+00">
                  <c:v>-2.7397599999999999E-3</c:v>
                </c:pt>
                <c:pt idx="132256" formatCode="0.00E+00">
                  <c:v>-2.68403E-3</c:v>
                </c:pt>
                <c:pt idx="132257" formatCode="0.00E+00">
                  <c:v>-2.61612E-3</c:v>
                </c:pt>
                <c:pt idx="132258" formatCode="0.00E+00">
                  <c:v>-2.53696E-3</c:v>
                </c:pt>
                <c:pt idx="132259" formatCode="0.00E+00">
                  <c:v>-2.4475E-3</c:v>
                </c:pt>
                <c:pt idx="132260" formatCode="0.00E+00">
                  <c:v>-2.3487099999999999E-3</c:v>
                </c:pt>
                <c:pt idx="132261" formatCode="0.00E+00">
                  <c:v>-2.2415999999999998E-3</c:v>
                </c:pt>
                <c:pt idx="132262" formatCode="0.00E+00">
                  <c:v>-2.1271699999999998E-3</c:v>
                </c:pt>
                <c:pt idx="132263" formatCode="0.00E+00">
                  <c:v>-2.0064499999999999E-3</c:v>
                </c:pt>
                <c:pt idx="132264" formatCode="0.00E+00">
                  <c:v>-1.8804799999999999E-3</c:v>
                </c:pt>
                <c:pt idx="132265" formatCode="0.00E+00">
                  <c:v>-1.7503099999999999E-3</c:v>
                </c:pt>
                <c:pt idx="132266" formatCode="0.00E+00">
                  <c:v>-1.6169800000000001E-3</c:v>
                </c:pt>
                <c:pt idx="132267" formatCode="0.00E+00">
                  <c:v>-1.48156E-3</c:v>
                </c:pt>
                <c:pt idx="132268" formatCode="0.00E+00">
                  <c:v>-1.3450999999999999E-3</c:v>
                </c:pt>
                <c:pt idx="132269" formatCode="0.00E+00">
                  <c:v>-1.2086600000000001E-3</c:v>
                </c:pt>
                <c:pt idx="132270" formatCode="0.00E+00">
                  <c:v>-1.07329E-3</c:v>
                </c:pt>
                <c:pt idx="132271" formatCode="0.00E+00">
                  <c:v>-9.4002899999999999E-4</c:v>
                </c:pt>
                <c:pt idx="132272" formatCode="0.00E+00">
                  <c:v>-8.0991799999999997E-4</c:v>
                </c:pt>
                <c:pt idx="132273" formatCode="0.00E+00">
                  <c:v>-6.83977E-4</c:v>
                </c:pt>
                <c:pt idx="132274" formatCode="0.00E+00">
                  <c:v>-5.63212E-4</c:v>
                </c:pt>
                <c:pt idx="132275" formatCode="0.00E+00">
                  <c:v>-4.4861499999999997E-4</c:v>
                </c:pt>
                <c:pt idx="132276" formatCode="0.00E+00">
                  <c:v>-3.41155E-4</c:v>
                </c:pt>
                <c:pt idx="132277" formatCode="0.00E+00">
                  <c:v>-2.4178000000000001E-4</c:v>
                </c:pt>
                <c:pt idx="132278" formatCode="0.00E+00">
                  <c:v>-1.51414E-4</c:v>
                </c:pt>
                <c:pt idx="132279" formatCode="0.00E+00">
                  <c:v>-7.0952199999999995E-5</c:v>
                </c:pt>
                <c:pt idx="132280" formatCode="0.00E+00">
                  <c:v>-1.26316E-6</c:v>
                </c:pt>
                <c:pt idx="132281" formatCode="0.00E+00">
                  <c:v>5.6817400000000003E-5</c:v>
                </c:pt>
                <c:pt idx="132282" formatCode="0.00E+00">
                  <c:v>1.02487E-4</c:v>
                </c:pt>
                <c:pt idx="132283" formatCode="0.00E+00">
                  <c:v>1.3497800000000001E-4</c:v>
                </c:pt>
                <c:pt idx="132284" formatCode="0.00E+00">
                  <c:v>1.53561E-4</c:v>
                </c:pt>
                <c:pt idx="132285" formatCode="0.00E+00">
                  <c:v>1.5754500000000001E-4</c:v>
                </c:pt>
                <c:pt idx="132286" formatCode="0.00E+00">
                  <c:v>1.4627999999999999E-4</c:v>
                </c:pt>
                <c:pt idx="132287" formatCode="0.00E+00">
                  <c:v>1.1916100000000001E-4</c:v>
                </c:pt>
                <c:pt idx="132288" formatCode="0.00E+00">
                  <c:v>7.5623099999999998E-5</c:v>
                </c:pt>
                <c:pt idx="132289" formatCode="0.00E+00">
                  <c:v>1.5150999999999999E-5</c:v>
                </c:pt>
                <c:pt idx="132290" formatCode="0.00E+00">
                  <c:v>-6.2725300000000001E-5</c:v>
                </c:pt>
                <c:pt idx="132291" formatCode="0.00E+00">
                  <c:v>-1.5842699999999999E-4</c:v>
                </c:pt>
                <c:pt idx="132292" formatCode="0.00E+00">
                  <c:v>-2.7232599999999998E-4</c:v>
                </c:pt>
                <c:pt idx="132293" formatCode="0.00E+00">
                  <c:v>-4.0474199999999998E-4</c:v>
                </c:pt>
                <c:pt idx="132294" formatCode="0.00E+00">
                  <c:v>-5.5594499999999996E-4</c:v>
                </c:pt>
                <c:pt idx="132295" formatCode="0.00E+00">
                  <c:v>-7.2615199999999998E-4</c:v>
                </c:pt>
                <c:pt idx="132296" formatCode="0.00E+00">
                  <c:v>-9.1552500000000004E-4</c:v>
                </c:pt>
                <c:pt idx="132297" formatCode="0.00E+00">
                  <c:v>-1.1241700000000001E-3</c:v>
                </c:pt>
                <c:pt idx="132298" formatCode="0.00E+00">
                  <c:v>-1.35216E-3</c:v>
                </c:pt>
                <c:pt idx="132299" formatCode="0.00E+00">
                  <c:v>-1.59947E-3</c:v>
                </c:pt>
                <c:pt idx="132300" formatCode="0.00E+00">
                  <c:v>-1.8660599999999999E-3</c:v>
                </c:pt>
                <c:pt idx="132301" formatCode="0.00E+00">
                  <c:v>-2.15182E-3</c:v>
                </c:pt>
                <c:pt idx="132302" formatCode="0.00E+00">
                  <c:v>-2.4565799999999999E-3</c:v>
                </c:pt>
                <c:pt idx="132303" formatCode="0.00E+00">
                  <c:v>-2.7801200000000001E-3</c:v>
                </c:pt>
                <c:pt idx="132304" formatCode="0.00E+00">
                  <c:v>-3.1221700000000001E-3</c:v>
                </c:pt>
                <c:pt idx="132305" formatCode="0.00E+00">
                  <c:v>-3.4824000000000001E-3</c:v>
                </c:pt>
                <c:pt idx="132306" formatCode="0.00E+00">
                  <c:v>-3.8604199999999998E-3</c:v>
                </c:pt>
                <c:pt idx="132307" formatCode="0.00E+00">
                  <c:v>-4.2557999999999997E-3</c:v>
                </c:pt>
                <c:pt idx="132308" formatCode="0.00E+00">
                  <c:v>-4.66805E-3</c:v>
                </c:pt>
                <c:pt idx="132309" formatCode="0.00E+00">
                  <c:v>-5.0966300000000004E-3</c:v>
                </c:pt>
                <c:pt idx="132310" formatCode="0.00E+00">
                  <c:v>-5.5409400000000003E-3</c:v>
                </c:pt>
                <c:pt idx="132311" formatCode="0.00E+00">
                  <c:v>-6.0003399999999998E-3</c:v>
                </c:pt>
                <c:pt idx="132312" formatCode="0.00E+00">
                  <c:v>-6.4741399999999998E-3</c:v>
                </c:pt>
                <c:pt idx="132313" formatCode="0.00E+00">
                  <c:v>-6.9615900000000001E-3</c:v>
                </c:pt>
                <c:pt idx="132314" formatCode="0.00E+00">
                  <c:v>-7.4619200000000004E-3</c:v>
                </c:pt>
                <c:pt idx="132315" formatCode="0.00E+00">
                  <c:v>-7.9743000000000001E-3</c:v>
                </c:pt>
                <c:pt idx="132316" formatCode="0.00E+00">
                  <c:v>-8.4978399999999996E-3</c:v>
                </c:pt>
                <c:pt idx="132317" formatCode="0.00E+00">
                  <c:v>-9.0316300000000006E-3</c:v>
                </c:pt>
                <c:pt idx="132318" formatCode="0.00E+00">
                  <c:v>-9.5747200000000001E-3</c:v>
                </c:pt>
                <c:pt idx="132319">
                  <c:v>-1.0126100000000001E-2</c:v>
                </c:pt>
                <c:pt idx="132320">
                  <c:v>-1.06848E-2</c:v>
                </c:pt>
                <c:pt idx="132321">
                  <c:v>-1.12497E-2</c:v>
                </c:pt>
                <c:pt idx="132322">
                  <c:v>-1.18196E-2</c:v>
                </c:pt>
                <c:pt idx="132323">
                  <c:v>-1.2393599999999999E-2</c:v>
                </c:pt>
                <c:pt idx="132324">
                  <c:v>-1.29704E-2</c:v>
                </c:pt>
                <c:pt idx="132325">
                  <c:v>-1.3548899999999999E-2</c:v>
                </c:pt>
                <c:pt idx="132326">
                  <c:v>-1.4127799999999999E-2</c:v>
                </c:pt>
                <c:pt idx="132327">
                  <c:v>-1.4705899999999999E-2</c:v>
                </c:pt>
                <c:pt idx="132328">
                  <c:v>-1.52821E-2</c:v>
                </c:pt>
                <c:pt idx="132329">
                  <c:v>-1.5854900000000002E-2</c:v>
                </c:pt>
                <c:pt idx="132330">
                  <c:v>-1.6423199999999999E-2</c:v>
                </c:pt>
                <c:pt idx="132331">
                  <c:v>-1.6985699999999999E-2</c:v>
                </c:pt>
                <c:pt idx="132332">
                  <c:v>-1.75411E-2</c:v>
                </c:pt>
                <c:pt idx="132333">
                  <c:v>-1.8088E-2</c:v>
                </c:pt>
                <c:pt idx="132334">
                  <c:v>-1.8625300000000001E-2</c:v>
                </c:pt>
                <c:pt idx="132335">
                  <c:v>-1.9151600000000001E-2</c:v>
                </c:pt>
                <c:pt idx="132336">
                  <c:v>-1.9665499999999999E-2</c:v>
                </c:pt>
                <c:pt idx="132337">
                  <c:v>-2.01659E-2</c:v>
                </c:pt>
                <c:pt idx="132338">
                  <c:v>-2.06514E-2</c:v>
                </c:pt>
                <c:pt idx="132339">
                  <c:v>-2.1120799999999999E-2</c:v>
                </c:pt>
                <c:pt idx="132340">
                  <c:v>-2.15728E-2</c:v>
                </c:pt>
                <c:pt idx="132341">
                  <c:v>-2.2006100000000001E-2</c:v>
                </c:pt>
                <c:pt idx="132342">
                  <c:v>-2.2419600000000001E-2</c:v>
                </c:pt>
                <c:pt idx="132343">
                  <c:v>-2.2812099999999998E-2</c:v>
                </c:pt>
                <c:pt idx="132344">
                  <c:v>-2.3182299999999999E-2</c:v>
                </c:pt>
                <c:pt idx="132345">
                  <c:v>-2.3529100000000001E-2</c:v>
                </c:pt>
                <c:pt idx="132346">
                  <c:v>-2.3851399999999998E-2</c:v>
                </c:pt>
                <c:pt idx="132347">
                  <c:v>-2.4148099999999999E-2</c:v>
                </c:pt>
                <c:pt idx="132348">
                  <c:v>-2.4418200000000001E-2</c:v>
                </c:pt>
                <c:pt idx="132349">
                  <c:v>-2.4660600000000001E-2</c:v>
                </c:pt>
                <c:pt idx="132350">
                  <c:v>-2.4874299999999998E-2</c:v>
                </c:pt>
                <c:pt idx="132351">
                  <c:v>-2.5058500000000001E-2</c:v>
                </c:pt>
                <c:pt idx="132352">
                  <c:v>-2.5212200000000001E-2</c:v>
                </c:pt>
                <c:pt idx="132353">
                  <c:v>-2.5334499999999999E-2</c:v>
                </c:pt>
                <c:pt idx="132354">
                  <c:v>-2.5424700000000001E-2</c:v>
                </c:pt>
                <c:pt idx="132355">
                  <c:v>-2.5482000000000001E-2</c:v>
                </c:pt>
                <c:pt idx="132356">
                  <c:v>-2.5505699999999999E-2</c:v>
                </c:pt>
                <c:pt idx="132357">
                  <c:v>-2.54951E-2</c:v>
                </c:pt>
                <c:pt idx="132358">
                  <c:v>-2.5449699999999999E-2</c:v>
                </c:pt>
                <c:pt idx="132359">
                  <c:v>-2.53688E-2</c:v>
                </c:pt>
                <c:pt idx="132360">
                  <c:v>-2.52521E-2</c:v>
                </c:pt>
                <c:pt idx="132361">
                  <c:v>-2.5099099999999999E-2</c:v>
                </c:pt>
                <c:pt idx="132362">
                  <c:v>-2.4909400000000002E-2</c:v>
                </c:pt>
                <c:pt idx="132363">
                  <c:v>-2.4682699999999998E-2</c:v>
                </c:pt>
                <c:pt idx="132364">
                  <c:v>-2.4418800000000001E-2</c:v>
                </c:pt>
                <c:pt idx="132365">
                  <c:v>-2.41175E-2</c:v>
                </c:pt>
                <c:pt idx="132366">
                  <c:v>-2.37786E-2</c:v>
                </c:pt>
                <c:pt idx="132367">
                  <c:v>-2.3402200000000001E-2</c:v>
                </c:pt>
                <c:pt idx="132368">
                  <c:v>-2.29882E-2</c:v>
                </c:pt>
                <c:pt idx="132369">
                  <c:v>-2.2536799999999999E-2</c:v>
                </c:pt>
                <c:pt idx="132370">
                  <c:v>-2.2048000000000002E-2</c:v>
                </c:pt>
                <c:pt idx="132371">
                  <c:v>-2.1522099999999999E-2</c:v>
                </c:pt>
                <c:pt idx="132372">
                  <c:v>-2.09593E-2</c:v>
                </c:pt>
                <c:pt idx="132373">
                  <c:v>-2.036E-2</c:v>
                </c:pt>
                <c:pt idx="132374">
                  <c:v>-1.9724599999999998E-2</c:v>
                </c:pt>
                <c:pt idx="132375">
                  <c:v>-1.90536E-2</c:v>
                </c:pt>
                <c:pt idx="132376">
                  <c:v>-1.8347499999999999E-2</c:v>
                </c:pt>
                <c:pt idx="132377">
                  <c:v>-1.7607000000000001E-2</c:v>
                </c:pt>
                <c:pt idx="132378">
                  <c:v>-1.68326E-2</c:v>
                </c:pt>
                <c:pt idx="132379">
                  <c:v>-1.60252E-2</c:v>
                </c:pt>
                <c:pt idx="132380">
                  <c:v>-1.51854E-2</c:v>
                </c:pt>
                <c:pt idx="132381">
                  <c:v>-1.43143E-2</c:v>
                </c:pt>
                <c:pt idx="132382">
                  <c:v>-1.34127E-2</c:v>
                </c:pt>
                <c:pt idx="132383">
                  <c:v>-1.24815E-2</c:v>
                </c:pt>
                <c:pt idx="132384">
                  <c:v>-1.15218E-2</c:v>
                </c:pt>
                <c:pt idx="132385">
                  <c:v>-1.0534699999999999E-2</c:v>
                </c:pt>
                <c:pt idx="132386" formatCode="0.00E+00">
                  <c:v>-9.5214199999999992E-3</c:v>
                </c:pt>
                <c:pt idx="132387" formatCode="0.00E+00">
                  <c:v>-8.4830400000000007E-3</c:v>
                </c:pt>
                <c:pt idx="132388" formatCode="0.00E+00">
                  <c:v>-7.4208599999999996E-3</c:v>
                </c:pt>
                <c:pt idx="132389" formatCode="0.00E+00">
                  <c:v>-6.3361700000000003E-3</c:v>
                </c:pt>
                <c:pt idx="132390" formatCode="0.00E+00">
                  <c:v>-5.2303200000000001E-3</c:v>
                </c:pt>
                <c:pt idx="132391" formatCode="0.00E+00">
                  <c:v>-4.1047100000000001E-3</c:v>
                </c:pt>
                <c:pt idx="132392" formatCode="0.00E+00">
                  <c:v>-2.9607700000000002E-3</c:v>
                </c:pt>
                <c:pt idx="132393" formatCode="0.00E+00">
                  <c:v>-1.7999800000000001E-3</c:v>
                </c:pt>
                <c:pt idx="132394" formatCode="0.00E+00">
                  <c:v>-6.23863E-4</c:v>
                </c:pt>
                <c:pt idx="132395" formatCode="0.00E+00">
                  <c:v>5.66035E-4</c:v>
                </c:pt>
                <c:pt idx="132396" formatCode="0.00E+00">
                  <c:v>1.7681299999999999E-3</c:v>
                </c:pt>
                <c:pt idx="132397" formatCode="0.00E+00">
                  <c:v>2.9807900000000001E-3</c:v>
                </c:pt>
                <c:pt idx="132398" formatCode="0.00E+00">
                  <c:v>4.2023700000000004E-3</c:v>
                </c:pt>
                <c:pt idx="132399" formatCode="0.00E+00">
                  <c:v>5.4312099999999997E-3</c:v>
                </c:pt>
                <c:pt idx="132400" formatCode="0.00E+00">
                  <c:v>6.6655999999999998E-3</c:v>
                </c:pt>
                <c:pt idx="132401" formatCode="0.00E+00">
                  <c:v>7.9038200000000006E-3</c:v>
                </c:pt>
                <c:pt idx="132402" formatCode="0.00E+00">
                  <c:v>9.1441500000000002E-3</c:v>
                </c:pt>
                <c:pt idx="132403">
                  <c:v>1.03848E-2</c:v>
                </c:pt>
                <c:pt idx="132404">
                  <c:v>1.16241E-2</c:v>
                </c:pt>
                <c:pt idx="132405">
                  <c:v>1.2860099999999999E-2</c:v>
                </c:pt>
                <c:pt idx="132406">
                  <c:v>1.40912E-2</c:v>
                </c:pt>
                <c:pt idx="132407">
                  <c:v>1.5315499999999999E-2</c:v>
                </c:pt>
                <c:pt idx="132408">
                  <c:v>1.6531299999999999E-2</c:v>
                </c:pt>
                <c:pt idx="132409">
                  <c:v>1.77368E-2</c:v>
                </c:pt>
                <c:pt idx="132410">
                  <c:v>1.8930099999999998E-2</c:v>
                </c:pt>
                <c:pt idx="132411">
                  <c:v>2.0109599999999998E-2</c:v>
                </c:pt>
                <c:pt idx="132412">
                  <c:v>2.1273500000000001E-2</c:v>
                </c:pt>
                <c:pt idx="132413">
                  <c:v>2.2419999999999999E-2</c:v>
                </c:pt>
                <c:pt idx="132414">
                  <c:v>2.3547499999999999E-2</c:v>
                </c:pt>
                <c:pt idx="132415">
                  <c:v>2.4654100000000002E-2</c:v>
                </c:pt>
                <c:pt idx="132416">
                  <c:v>2.5738299999999999E-2</c:v>
                </c:pt>
                <c:pt idx="132417">
                  <c:v>2.6798300000000001E-2</c:v>
                </c:pt>
                <c:pt idx="132418">
                  <c:v>2.7832599999999999E-2</c:v>
                </c:pt>
                <c:pt idx="132419">
                  <c:v>2.8839500000000001E-2</c:v>
                </c:pt>
                <c:pt idx="132420">
                  <c:v>2.9817400000000001E-2</c:v>
                </c:pt>
                <c:pt idx="132421">
                  <c:v>3.0765000000000001E-2</c:v>
                </c:pt>
                <c:pt idx="132422">
                  <c:v>3.1680600000000003E-2</c:v>
                </c:pt>
                <c:pt idx="132423">
                  <c:v>3.2562899999999999E-2</c:v>
                </c:pt>
                <c:pt idx="132424">
                  <c:v>3.3410299999999997E-2</c:v>
                </c:pt>
                <c:pt idx="132425">
                  <c:v>3.4221700000000001E-2</c:v>
                </c:pt>
                <c:pt idx="132426">
                  <c:v>3.4995600000000002E-2</c:v>
                </c:pt>
                <c:pt idx="132427">
                  <c:v>3.57308E-2</c:v>
                </c:pt>
                <c:pt idx="132428">
                  <c:v>3.6426199999999999E-2</c:v>
                </c:pt>
                <c:pt idx="132429">
                  <c:v>3.7080500000000002E-2</c:v>
                </c:pt>
                <c:pt idx="132430">
                  <c:v>3.7692799999999999E-2</c:v>
                </c:pt>
                <c:pt idx="132431">
                  <c:v>3.8261799999999999E-2</c:v>
                </c:pt>
                <c:pt idx="132432">
                  <c:v>3.8786800000000003E-2</c:v>
                </c:pt>
                <c:pt idx="132433">
                  <c:v>3.9266799999999998E-2</c:v>
                </c:pt>
                <c:pt idx="132434">
                  <c:v>3.9701E-2</c:v>
                </c:pt>
                <c:pt idx="132435">
                  <c:v>4.0088600000000002E-2</c:v>
                </c:pt>
                <c:pt idx="132436">
                  <c:v>4.0428800000000001E-2</c:v>
                </c:pt>
                <c:pt idx="132437">
                  <c:v>4.0721100000000003E-2</c:v>
                </c:pt>
                <c:pt idx="132438">
                  <c:v>4.0964899999999999E-2</c:v>
                </c:pt>
                <c:pt idx="132439">
                  <c:v>4.11597E-2</c:v>
                </c:pt>
                <c:pt idx="132440">
                  <c:v>4.1305000000000001E-2</c:v>
                </c:pt>
                <c:pt idx="132441">
                  <c:v>4.1400600000000003E-2</c:v>
                </c:pt>
                <c:pt idx="132442">
                  <c:v>4.14461E-2</c:v>
                </c:pt>
                <c:pt idx="132443">
                  <c:v>4.14413E-2</c:v>
                </c:pt>
                <c:pt idx="132444">
                  <c:v>4.1386199999999998E-2</c:v>
                </c:pt>
                <c:pt idx="132445">
                  <c:v>4.1280600000000001E-2</c:v>
                </c:pt>
                <c:pt idx="132446">
                  <c:v>4.1124500000000001E-2</c:v>
                </c:pt>
                <c:pt idx="132447">
                  <c:v>4.0918200000000002E-2</c:v>
                </c:pt>
                <c:pt idx="132448">
                  <c:v>4.0661599999999999E-2</c:v>
                </c:pt>
                <c:pt idx="132449">
                  <c:v>4.0355099999999998E-2</c:v>
                </c:pt>
                <c:pt idx="132450">
                  <c:v>3.9999100000000003E-2</c:v>
                </c:pt>
                <c:pt idx="132451">
                  <c:v>3.9593700000000003E-2</c:v>
                </c:pt>
                <c:pt idx="132452">
                  <c:v>3.9139699999999999E-2</c:v>
                </c:pt>
                <c:pt idx="132453">
                  <c:v>3.8637299999999999E-2</c:v>
                </c:pt>
                <c:pt idx="132454">
                  <c:v>3.80874E-2</c:v>
                </c:pt>
                <c:pt idx="132455">
                  <c:v>3.7490500000000003E-2</c:v>
                </c:pt>
                <c:pt idx="132456">
                  <c:v>3.6847400000000002E-2</c:v>
                </c:pt>
                <c:pt idx="132457">
                  <c:v>3.6158799999999998E-2</c:v>
                </c:pt>
                <c:pt idx="132458">
                  <c:v>3.54258E-2</c:v>
                </c:pt>
                <c:pt idx="132459">
                  <c:v>3.4649100000000002E-2</c:v>
                </c:pt>
                <c:pt idx="132460">
                  <c:v>3.3829900000000003E-2</c:v>
                </c:pt>
                <c:pt idx="132461">
                  <c:v>3.2969199999999997E-2</c:v>
                </c:pt>
                <c:pt idx="132462">
                  <c:v>3.2068100000000002E-2</c:v>
                </c:pt>
                <c:pt idx="132463">
                  <c:v>3.1127800000000001E-2</c:v>
                </c:pt>
                <c:pt idx="132464">
                  <c:v>3.0149599999999999E-2</c:v>
                </c:pt>
                <c:pt idx="132465">
                  <c:v>2.9134699999999999E-2</c:v>
                </c:pt>
                <c:pt idx="132466">
                  <c:v>2.8084499999999998E-2</c:v>
                </c:pt>
                <c:pt idx="132467">
                  <c:v>2.7000400000000001E-2</c:v>
                </c:pt>
                <c:pt idx="132468">
                  <c:v>2.5883799999999998E-2</c:v>
                </c:pt>
                <c:pt idx="132469">
                  <c:v>2.4736299999999999E-2</c:v>
                </c:pt>
                <c:pt idx="132470">
                  <c:v>2.3559299999999998E-2</c:v>
                </c:pt>
                <c:pt idx="132471">
                  <c:v>2.2354599999999999E-2</c:v>
                </c:pt>
                <c:pt idx="132472">
                  <c:v>2.11235E-2</c:v>
                </c:pt>
                <c:pt idx="132473">
                  <c:v>1.9867900000000001E-2</c:v>
                </c:pt>
                <c:pt idx="132474">
                  <c:v>1.8589399999999999E-2</c:v>
                </c:pt>
                <c:pt idx="132475">
                  <c:v>1.7289700000000002E-2</c:v>
                </c:pt>
                <c:pt idx="132476">
                  <c:v>1.5970600000000001E-2</c:v>
                </c:pt>
                <c:pt idx="132477">
                  <c:v>1.4633800000000001E-2</c:v>
                </c:pt>
                <c:pt idx="132478">
                  <c:v>1.3281100000000001E-2</c:v>
                </c:pt>
                <c:pt idx="132479">
                  <c:v>1.1914299999999999E-2</c:v>
                </c:pt>
                <c:pt idx="132480">
                  <c:v>1.0535299999999999E-2</c:v>
                </c:pt>
                <c:pt idx="132481" formatCode="0.00E+00">
                  <c:v>9.1458100000000007E-3</c:v>
                </c:pt>
                <c:pt idx="132482" formatCode="0.00E+00">
                  <c:v>7.7477600000000002E-3</c:v>
                </c:pt>
                <c:pt idx="132483" formatCode="0.00E+00">
                  <c:v>6.3429699999999999E-3</c:v>
                </c:pt>
                <c:pt idx="132484" formatCode="0.00E+00">
                  <c:v>4.9333099999999998E-3</c:v>
                </c:pt>
                <c:pt idx="132485" formatCode="0.00E+00">
                  <c:v>3.5206299999999999E-3</c:v>
                </c:pt>
                <c:pt idx="132486" formatCode="0.00E+00">
                  <c:v>2.1067799999999999E-3</c:v>
                </c:pt>
                <c:pt idx="132487" formatCode="0.00E+00">
                  <c:v>6.9362199999999997E-4</c:v>
                </c:pt>
                <c:pt idx="132488" formatCode="0.00E+00">
                  <c:v>-7.1700900000000001E-4</c:v>
                </c:pt>
                <c:pt idx="132489" formatCode="0.00E+00">
                  <c:v>-2.12328E-3</c:v>
                </c:pt>
                <c:pt idx="132490" formatCode="0.00E+00">
                  <c:v>-3.5233700000000001E-3</c:v>
                </c:pt>
                <c:pt idx="132491" formatCode="0.00E+00">
                  <c:v>-4.9154799999999998E-3</c:v>
                </c:pt>
                <c:pt idx="132492" formatCode="0.00E+00">
                  <c:v>-6.29781E-3</c:v>
                </c:pt>
                <c:pt idx="132493" formatCode="0.00E+00">
                  <c:v>-7.6686300000000001E-3</c:v>
                </c:pt>
                <c:pt idx="132494" formatCode="0.00E+00">
                  <c:v>-9.02617E-3</c:v>
                </c:pt>
                <c:pt idx="132495">
                  <c:v>-1.03687E-2</c:v>
                </c:pt>
                <c:pt idx="132496">
                  <c:v>-1.1694599999999999E-2</c:v>
                </c:pt>
                <c:pt idx="132497">
                  <c:v>-1.30023E-2</c:v>
                </c:pt>
                <c:pt idx="132498">
                  <c:v>-1.4289899999999999E-2</c:v>
                </c:pt>
                <c:pt idx="132499">
                  <c:v>-1.55561E-2</c:v>
                </c:pt>
                <c:pt idx="132500">
                  <c:v>-1.67993E-2</c:v>
                </c:pt>
                <c:pt idx="132501">
                  <c:v>-1.80179E-2</c:v>
                </c:pt>
                <c:pt idx="132502">
                  <c:v>-1.9210499999999998E-2</c:v>
                </c:pt>
                <c:pt idx="132503">
                  <c:v>-2.0375799999999999E-2</c:v>
                </c:pt>
                <c:pt idx="132504">
                  <c:v>-2.1512300000000002E-2</c:v>
                </c:pt>
                <c:pt idx="132505">
                  <c:v>-2.2618800000000001E-2</c:v>
                </c:pt>
                <c:pt idx="132506">
                  <c:v>-2.36939E-2</c:v>
                </c:pt>
                <c:pt idx="132507">
                  <c:v>-2.4736600000000001E-2</c:v>
                </c:pt>
                <c:pt idx="132508">
                  <c:v>-2.57456E-2</c:v>
                </c:pt>
                <c:pt idx="132509">
                  <c:v>-2.6719799999999998E-2</c:v>
                </c:pt>
                <c:pt idx="132510">
                  <c:v>-2.76583E-2</c:v>
                </c:pt>
                <c:pt idx="132511">
                  <c:v>-2.8559999999999999E-2</c:v>
                </c:pt>
                <c:pt idx="132512">
                  <c:v>-2.9423999999999999E-2</c:v>
                </c:pt>
                <c:pt idx="132513">
                  <c:v>-3.0249600000000001E-2</c:v>
                </c:pt>
                <c:pt idx="132514">
                  <c:v>-3.1035799999999999E-2</c:v>
                </c:pt>
                <c:pt idx="132515">
                  <c:v>-3.1781999999999998E-2</c:v>
                </c:pt>
                <c:pt idx="132516">
                  <c:v>-3.2487500000000002E-2</c:v>
                </c:pt>
                <c:pt idx="132517">
                  <c:v>-3.3151800000000002E-2</c:v>
                </c:pt>
                <c:pt idx="132518">
                  <c:v>-3.3774199999999997E-2</c:v>
                </c:pt>
                <c:pt idx="132519">
                  <c:v>-3.43544E-2</c:v>
                </c:pt>
                <c:pt idx="132520">
                  <c:v>-3.4891800000000001E-2</c:v>
                </c:pt>
                <c:pt idx="132521">
                  <c:v>-3.5386300000000002E-2</c:v>
                </c:pt>
                <c:pt idx="132522">
                  <c:v>-3.5837500000000001E-2</c:v>
                </c:pt>
                <c:pt idx="132523">
                  <c:v>-3.6245300000000001E-2</c:v>
                </c:pt>
                <c:pt idx="132524">
                  <c:v>-3.66094E-2</c:v>
                </c:pt>
                <c:pt idx="132525">
                  <c:v>-3.6929900000000002E-2</c:v>
                </c:pt>
                <c:pt idx="132526">
                  <c:v>-3.7206799999999998E-2</c:v>
                </c:pt>
                <c:pt idx="132527">
                  <c:v>-3.7440000000000001E-2</c:v>
                </c:pt>
                <c:pt idx="132528">
                  <c:v>-3.7629799999999998E-2</c:v>
                </c:pt>
                <c:pt idx="132529">
                  <c:v>-3.7776200000000003E-2</c:v>
                </c:pt>
                <c:pt idx="132530">
                  <c:v>-3.7879700000000002E-2</c:v>
                </c:pt>
                <c:pt idx="132531">
                  <c:v>-3.7940500000000002E-2</c:v>
                </c:pt>
                <c:pt idx="132532">
                  <c:v>-3.7958899999999997E-2</c:v>
                </c:pt>
                <c:pt idx="132533">
                  <c:v>-3.7935499999999997E-2</c:v>
                </c:pt>
                <c:pt idx="132534">
                  <c:v>-3.7870599999999997E-2</c:v>
                </c:pt>
                <c:pt idx="132535">
                  <c:v>-3.7765E-2</c:v>
                </c:pt>
                <c:pt idx="132536">
                  <c:v>-3.7619100000000003E-2</c:v>
                </c:pt>
                <c:pt idx="132537">
                  <c:v>-3.7433599999999997E-2</c:v>
                </c:pt>
                <c:pt idx="132538">
                  <c:v>-3.7209300000000001E-2</c:v>
                </c:pt>
                <c:pt idx="132539">
                  <c:v>-3.6946899999999998E-2</c:v>
                </c:pt>
                <c:pt idx="132540">
                  <c:v>-3.6647199999999998E-2</c:v>
                </c:pt>
                <c:pt idx="132541">
                  <c:v>-3.6311200000000002E-2</c:v>
                </c:pt>
                <c:pt idx="132542">
                  <c:v>-3.5939600000000002E-2</c:v>
                </c:pt>
                <c:pt idx="132543">
                  <c:v>-3.5533500000000003E-2</c:v>
                </c:pt>
                <c:pt idx="132544">
                  <c:v>-3.5093800000000001E-2</c:v>
                </c:pt>
                <c:pt idx="132545">
                  <c:v>-3.4621600000000002E-2</c:v>
                </c:pt>
                <c:pt idx="132546">
                  <c:v>-3.4118000000000002E-2</c:v>
                </c:pt>
                <c:pt idx="132547">
                  <c:v>-3.35839E-2</c:v>
                </c:pt>
                <c:pt idx="132548">
                  <c:v>-3.30207E-2</c:v>
                </c:pt>
                <c:pt idx="132549">
                  <c:v>-3.2429399999999997E-2</c:v>
                </c:pt>
                <c:pt idx="132550">
                  <c:v>-3.1811300000000001E-2</c:v>
                </c:pt>
                <c:pt idx="132551">
                  <c:v>-3.1167500000000001E-2</c:v>
                </c:pt>
                <c:pt idx="132552">
                  <c:v>-3.0499200000000001E-2</c:v>
                </c:pt>
                <c:pt idx="132553">
                  <c:v>-2.9807899999999998E-2</c:v>
                </c:pt>
                <c:pt idx="132554">
                  <c:v>-2.9094600000000002E-2</c:v>
                </c:pt>
                <c:pt idx="132555">
                  <c:v>-2.8360799999999999E-2</c:v>
                </c:pt>
                <c:pt idx="132556">
                  <c:v>-2.7607699999999999E-2</c:v>
                </c:pt>
                <c:pt idx="132557">
                  <c:v>-2.6836700000000002E-2</c:v>
                </c:pt>
                <c:pt idx="132558">
                  <c:v>-2.6048999999999999E-2</c:v>
                </c:pt>
                <c:pt idx="132559">
                  <c:v>-2.5246000000000001E-2</c:v>
                </c:pt>
                <c:pt idx="132560">
                  <c:v>-2.4428999999999999E-2</c:v>
                </c:pt>
                <c:pt idx="132561">
                  <c:v>-2.35994E-2</c:v>
                </c:pt>
                <c:pt idx="132562">
                  <c:v>-2.2758400000000002E-2</c:v>
                </c:pt>
                <c:pt idx="132563">
                  <c:v>-2.19075E-2</c:v>
                </c:pt>
                <c:pt idx="132564">
                  <c:v>-2.1047900000000001E-2</c:v>
                </c:pt>
                <c:pt idx="132565">
                  <c:v>-2.0180900000000002E-2</c:v>
                </c:pt>
                <c:pt idx="132566">
                  <c:v>-1.9307899999999999E-2</c:v>
                </c:pt>
                <c:pt idx="132567">
                  <c:v>-1.8430100000000001E-2</c:v>
                </c:pt>
                <c:pt idx="132568">
                  <c:v>-1.75487E-2</c:v>
                </c:pt>
                <c:pt idx="132569">
                  <c:v>-1.6665099999999999E-2</c:v>
                </c:pt>
                <c:pt idx="132570">
                  <c:v>-1.57804E-2</c:v>
                </c:pt>
                <c:pt idx="132571">
                  <c:v>-1.4896E-2</c:v>
                </c:pt>
                <c:pt idx="132572">
                  <c:v>-1.4012800000000001E-2</c:v>
                </c:pt>
                <c:pt idx="132573">
                  <c:v>-1.31322E-2</c:v>
                </c:pt>
                <c:pt idx="132574">
                  <c:v>-1.22551E-2</c:v>
                </c:pt>
                <c:pt idx="132575">
                  <c:v>-1.13828E-2</c:v>
                </c:pt>
                <c:pt idx="132576">
                  <c:v>-1.0516299999999999E-2</c:v>
                </c:pt>
                <c:pt idx="132577" formatCode="0.00E+00">
                  <c:v>-9.6565499999999999E-3</c:v>
                </c:pt>
                <c:pt idx="132578" formatCode="0.00E+00">
                  <c:v>-8.8046200000000008E-3</c:v>
                </c:pt>
                <c:pt idx="132579" formatCode="0.00E+00">
                  <c:v>-7.9614500000000001E-3</c:v>
                </c:pt>
                <c:pt idx="132580" formatCode="0.00E+00">
                  <c:v>-7.12796E-3</c:v>
                </c:pt>
                <c:pt idx="132581" formatCode="0.00E+00">
                  <c:v>-6.3050199999999997E-3</c:v>
                </c:pt>
                <c:pt idx="132582" formatCode="0.00E+00">
                  <c:v>-5.4934800000000002E-3</c:v>
                </c:pt>
                <c:pt idx="132583" formatCode="0.00E+00">
                  <c:v>-4.6941200000000004E-3</c:v>
                </c:pt>
                <c:pt idx="132584" formatCode="0.00E+00">
                  <c:v>-3.90771E-3</c:v>
                </c:pt>
                <c:pt idx="132585" formatCode="0.00E+00">
                  <c:v>-3.1349500000000001E-3</c:v>
                </c:pt>
                <c:pt idx="132586" formatCode="0.00E+00">
                  <c:v>-2.3765100000000001E-3</c:v>
                </c:pt>
                <c:pt idx="132587" formatCode="0.00E+00">
                  <c:v>-1.6330100000000001E-3</c:v>
                </c:pt>
                <c:pt idx="132588" formatCode="0.00E+00">
                  <c:v>-9.0501600000000002E-4</c:v>
                </c:pt>
                <c:pt idx="132589" formatCode="0.00E+00">
                  <c:v>-1.9305900000000001E-4</c:v>
                </c:pt>
                <c:pt idx="132590" formatCode="0.00E+00">
                  <c:v>5.0237999999999997E-4</c:v>
                </c:pt>
                <c:pt idx="132591" formatCode="0.00E+00">
                  <c:v>1.1808700000000001E-3</c:v>
                </c:pt>
                <c:pt idx="132592" formatCode="0.00E+00">
                  <c:v>1.8420299999999999E-3</c:v>
                </c:pt>
                <c:pt idx="132593" formatCode="0.00E+00">
                  <c:v>2.4855099999999998E-3</c:v>
                </c:pt>
                <c:pt idx="132594" formatCode="0.00E+00">
                  <c:v>3.1110399999999998E-3</c:v>
                </c:pt>
                <c:pt idx="132595" formatCode="0.00E+00">
                  <c:v>3.71836E-3</c:v>
                </c:pt>
                <c:pt idx="132596" formatCode="0.00E+00">
                  <c:v>4.3072800000000001E-3</c:v>
                </c:pt>
                <c:pt idx="132597" formatCode="0.00E+00">
                  <c:v>4.8776599999999998E-3</c:v>
                </c:pt>
                <c:pt idx="132598" formatCode="0.00E+00">
                  <c:v>5.4294E-3</c:v>
                </c:pt>
                <c:pt idx="132599" formatCode="0.00E+00">
                  <c:v>5.9624300000000003E-3</c:v>
                </c:pt>
                <c:pt idx="132600" formatCode="0.00E+00">
                  <c:v>6.4767599999999998E-3</c:v>
                </c:pt>
                <c:pt idx="132601" formatCode="0.00E+00">
                  <c:v>6.9724100000000001E-3</c:v>
                </c:pt>
                <c:pt idx="132602" formatCode="0.00E+00">
                  <c:v>7.4494699999999997E-3</c:v>
                </c:pt>
                <c:pt idx="132603" formatCode="0.00E+00">
                  <c:v>7.9080699999999997E-3</c:v>
                </c:pt>
                <c:pt idx="132604" formatCode="0.00E+00">
                  <c:v>8.3483600000000008E-3</c:v>
                </c:pt>
                <c:pt idx="132605" formatCode="0.00E+00">
                  <c:v>8.7705500000000002E-3</c:v>
                </c:pt>
                <c:pt idx="132606" formatCode="0.00E+00">
                  <c:v>9.1748899999999998E-3</c:v>
                </c:pt>
                <c:pt idx="132607" formatCode="0.00E+00">
                  <c:v>9.5616699999999995E-3</c:v>
                </c:pt>
                <c:pt idx="132608" formatCode="0.00E+00">
                  <c:v>9.9312099999999993E-3</c:v>
                </c:pt>
                <c:pt idx="132609">
                  <c:v>1.02839E-2</c:v>
                </c:pt>
                <c:pt idx="132610">
                  <c:v>1.0619999999999999E-2</c:v>
                </c:pt>
                <c:pt idx="132611">
                  <c:v>1.0940200000000001E-2</c:v>
                </c:pt>
                <c:pt idx="132612">
                  <c:v>1.12447E-2</c:v>
                </c:pt>
                <c:pt idx="132613">
                  <c:v>1.15341E-2</c:v>
                </c:pt>
                <c:pt idx="132614">
                  <c:v>1.1808900000000001E-2</c:v>
                </c:pt>
                <c:pt idx="132615">
                  <c:v>1.2069699999999999E-2</c:v>
                </c:pt>
                <c:pt idx="132616">
                  <c:v>1.23169E-2</c:v>
                </c:pt>
                <c:pt idx="132617">
                  <c:v>1.25513E-2</c:v>
                </c:pt>
                <c:pt idx="132618">
                  <c:v>1.2773400000000001E-2</c:v>
                </c:pt>
                <c:pt idx="132619">
                  <c:v>1.29839E-2</c:v>
                </c:pt>
                <c:pt idx="132620">
                  <c:v>1.31833E-2</c:v>
                </c:pt>
                <c:pt idx="132621">
                  <c:v>1.33724E-2</c:v>
                </c:pt>
                <c:pt idx="132622">
                  <c:v>1.3551799999999999E-2</c:v>
                </c:pt>
                <c:pt idx="132623">
                  <c:v>1.37223E-2</c:v>
                </c:pt>
                <c:pt idx="132624">
                  <c:v>1.38844E-2</c:v>
                </c:pt>
                <c:pt idx="132625">
                  <c:v>1.4038999999999999E-2</c:v>
                </c:pt>
                <c:pt idx="132626">
                  <c:v>1.41867E-2</c:v>
                </c:pt>
                <c:pt idx="132627">
                  <c:v>1.43281E-2</c:v>
                </c:pt>
                <c:pt idx="132628">
                  <c:v>1.4464100000000001E-2</c:v>
                </c:pt>
                <c:pt idx="132629">
                  <c:v>1.45954E-2</c:v>
                </c:pt>
                <c:pt idx="132630">
                  <c:v>1.4722499999999999E-2</c:v>
                </c:pt>
                <c:pt idx="132631">
                  <c:v>1.48463E-2</c:v>
                </c:pt>
                <c:pt idx="132632">
                  <c:v>1.49674E-2</c:v>
                </c:pt>
                <c:pt idx="132633">
                  <c:v>1.50864E-2</c:v>
                </c:pt>
                <c:pt idx="132634">
                  <c:v>1.52041E-2</c:v>
                </c:pt>
                <c:pt idx="132635">
                  <c:v>1.5321E-2</c:v>
                </c:pt>
                <c:pt idx="132636">
                  <c:v>1.5437899999999999E-2</c:v>
                </c:pt>
                <c:pt idx="132637">
                  <c:v>1.5555299999999999E-2</c:v>
                </c:pt>
                <c:pt idx="132638">
                  <c:v>1.5673800000000002E-2</c:v>
                </c:pt>
                <c:pt idx="132639">
                  <c:v>1.5793999999999999E-2</c:v>
                </c:pt>
                <c:pt idx="132640">
                  <c:v>1.5916400000000001E-2</c:v>
                </c:pt>
                <c:pt idx="132641">
                  <c:v>1.60415E-2</c:v>
                </c:pt>
                <c:pt idx="132642">
                  <c:v>1.6169900000000001E-2</c:v>
                </c:pt>
                <c:pt idx="132643">
                  <c:v>1.6302000000000001E-2</c:v>
                </c:pt>
                <c:pt idx="132644">
                  <c:v>1.64382E-2</c:v>
                </c:pt>
                <c:pt idx="132645">
                  <c:v>1.6579E-2</c:v>
                </c:pt>
                <c:pt idx="132646">
                  <c:v>1.6724599999999999E-2</c:v>
                </c:pt>
                <c:pt idx="132647">
                  <c:v>1.6875500000000002E-2</c:v>
                </c:pt>
                <c:pt idx="132648">
                  <c:v>1.7031899999999999E-2</c:v>
                </c:pt>
                <c:pt idx="132649">
                  <c:v>1.71941E-2</c:v>
                </c:pt>
                <c:pt idx="132650">
                  <c:v>1.7362300000000001E-2</c:v>
                </c:pt>
                <c:pt idx="132651">
                  <c:v>1.7536699999999999E-2</c:v>
                </c:pt>
                <c:pt idx="132652">
                  <c:v>1.7717400000000001E-2</c:v>
                </c:pt>
                <c:pt idx="132653">
                  <c:v>1.79046E-2</c:v>
                </c:pt>
                <c:pt idx="132654">
                  <c:v>1.8098300000000001E-2</c:v>
                </c:pt>
                <c:pt idx="132655">
                  <c:v>1.8298499999999999E-2</c:v>
                </c:pt>
                <c:pt idx="132656">
                  <c:v>1.8505199999999999E-2</c:v>
                </c:pt>
                <c:pt idx="132657">
                  <c:v>1.87183E-2</c:v>
                </c:pt>
                <c:pt idx="132658">
                  <c:v>1.8937800000000001E-2</c:v>
                </c:pt>
                <c:pt idx="132659">
                  <c:v>1.9163400000000001E-2</c:v>
                </c:pt>
                <c:pt idx="132660">
                  <c:v>1.9395099999999998E-2</c:v>
                </c:pt>
                <c:pt idx="132661">
                  <c:v>1.9632400000000001E-2</c:v>
                </c:pt>
                <c:pt idx="132662">
                  <c:v>1.9875199999999999E-2</c:v>
                </c:pt>
                <c:pt idx="132663">
                  <c:v>2.0123200000000001E-2</c:v>
                </c:pt>
                <c:pt idx="132664">
                  <c:v>2.0375899999999999E-2</c:v>
                </c:pt>
                <c:pt idx="132665">
                  <c:v>2.0633100000000001E-2</c:v>
                </c:pt>
                <c:pt idx="132666">
                  <c:v>2.0894099999999999E-2</c:v>
                </c:pt>
                <c:pt idx="132667">
                  <c:v>2.11585E-2</c:v>
                </c:pt>
                <c:pt idx="132668">
                  <c:v>2.1425900000000001E-2</c:v>
                </c:pt>
                <c:pt idx="132669">
                  <c:v>2.1695599999999999E-2</c:v>
                </c:pt>
                <c:pt idx="132670">
                  <c:v>2.1967E-2</c:v>
                </c:pt>
                <c:pt idx="132671">
                  <c:v>2.2239499999999999E-2</c:v>
                </c:pt>
                <c:pt idx="132672">
                  <c:v>2.2512399999999998E-2</c:v>
                </c:pt>
                <c:pt idx="132673">
                  <c:v>2.2785E-2</c:v>
                </c:pt>
                <c:pt idx="132674">
                  <c:v>2.3056500000000001E-2</c:v>
                </c:pt>
                <c:pt idx="132675">
                  <c:v>2.3326199999999998E-2</c:v>
                </c:pt>
                <c:pt idx="132676">
                  <c:v>2.3593200000000002E-2</c:v>
                </c:pt>
                <c:pt idx="132677">
                  <c:v>2.3856800000000001E-2</c:v>
                </c:pt>
                <c:pt idx="132678">
                  <c:v>2.4115999999999999E-2</c:v>
                </c:pt>
                <c:pt idx="132679">
                  <c:v>2.4369999999999999E-2</c:v>
                </c:pt>
                <c:pt idx="132680">
                  <c:v>2.4617799999999999E-2</c:v>
                </c:pt>
                <c:pt idx="132681">
                  <c:v>2.4858499999999999E-2</c:v>
                </c:pt>
                <c:pt idx="132682">
                  <c:v>2.5091200000000001E-2</c:v>
                </c:pt>
                <c:pt idx="132683">
                  <c:v>2.5314799999999998E-2</c:v>
                </c:pt>
                <c:pt idx="132684">
                  <c:v>2.55284E-2</c:v>
                </c:pt>
                <c:pt idx="132685">
                  <c:v>2.57311E-2</c:v>
                </c:pt>
                <c:pt idx="132686">
                  <c:v>2.5921699999999999E-2</c:v>
                </c:pt>
                <c:pt idx="132687">
                  <c:v>2.6099199999999999E-2</c:v>
                </c:pt>
                <c:pt idx="132688">
                  <c:v>2.62627E-2</c:v>
                </c:pt>
                <c:pt idx="132689">
                  <c:v>2.64111E-2</c:v>
                </c:pt>
                <c:pt idx="132690">
                  <c:v>2.6543299999999999E-2</c:v>
                </c:pt>
                <c:pt idx="132691">
                  <c:v>2.6658299999999999E-2</c:v>
                </c:pt>
                <c:pt idx="132692">
                  <c:v>2.67552E-2</c:v>
                </c:pt>
                <c:pt idx="132693">
                  <c:v>2.68328E-2</c:v>
                </c:pt>
                <c:pt idx="132694">
                  <c:v>2.68902E-2</c:v>
                </c:pt>
                <c:pt idx="132695">
                  <c:v>2.69263E-2</c:v>
                </c:pt>
                <c:pt idx="132696">
                  <c:v>2.6940200000000001E-2</c:v>
                </c:pt>
                <c:pt idx="132697">
                  <c:v>2.6930800000000001E-2</c:v>
                </c:pt>
                <c:pt idx="132698">
                  <c:v>2.6897299999999999E-2</c:v>
                </c:pt>
                <c:pt idx="132699">
                  <c:v>2.6838600000000001E-2</c:v>
                </c:pt>
                <c:pt idx="132700">
                  <c:v>2.6753900000000001E-2</c:v>
                </c:pt>
                <c:pt idx="132701">
                  <c:v>2.6642300000000001E-2</c:v>
                </c:pt>
                <c:pt idx="132702">
                  <c:v>2.65028E-2</c:v>
                </c:pt>
                <c:pt idx="132703">
                  <c:v>2.6334799999999998E-2</c:v>
                </c:pt>
                <c:pt idx="132704">
                  <c:v>2.6137299999999999E-2</c:v>
                </c:pt>
                <c:pt idx="132705">
                  <c:v>2.5909600000000001E-2</c:v>
                </c:pt>
                <c:pt idx="132706">
                  <c:v>2.5650900000000001E-2</c:v>
                </c:pt>
                <c:pt idx="132707">
                  <c:v>2.53607E-2</c:v>
                </c:pt>
                <c:pt idx="132708">
                  <c:v>2.5038100000000001E-2</c:v>
                </c:pt>
                <c:pt idx="132709">
                  <c:v>2.4682699999999998E-2</c:v>
                </c:pt>
                <c:pt idx="132710">
                  <c:v>2.42939E-2</c:v>
                </c:pt>
                <c:pt idx="132711">
                  <c:v>2.3871099999999999E-2</c:v>
                </c:pt>
                <c:pt idx="132712">
                  <c:v>2.3413900000000001E-2</c:v>
                </c:pt>
                <c:pt idx="132713">
                  <c:v>2.2921899999999999E-2</c:v>
                </c:pt>
                <c:pt idx="132714">
                  <c:v>2.23947E-2</c:v>
                </c:pt>
                <c:pt idx="132715">
                  <c:v>2.1832000000000001E-2</c:v>
                </c:pt>
                <c:pt idx="132716">
                  <c:v>2.1233599999999998E-2</c:v>
                </c:pt>
                <c:pt idx="132717">
                  <c:v>2.0599300000000001E-2</c:v>
                </c:pt>
                <c:pt idx="132718">
                  <c:v>1.9928899999999999E-2</c:v>
                </c:pt>
                <c:pt idx="132719">
                  <c:v>1.9222400000000001E-2</c:v>
                </c:pt>
                <c:pt idx="132720">
                  <c:v>1.8479700000000002E-2</c:v>
                </c:pt>
                <c:pt idx="132721">
                  <c:v>1.7701000000000001E-2</c:v>
                </c:pt>
                <c:pt idx="132722">
                  <c:v>1.68863E-2</c:v>
                </c:pt>
                <c:pt idx="132723">
                  <c:v>1.6035899999999999E-2</c:v>
                </c:pt>
                <c:pt idx="132724">
                  <c:v>1.5149900000000001E-2</c:v>
                </c:pt>
                <c:pt idx="132725">
                  <c:v>1.42287E-2</c:v>
                </c:pt>
                <c:pt idx="132726">
                  <c:v>1.32727E-2</c:v>
                </c:pt>
                <c:pt idx="132727">
                  <c:v>1.2282299999999999E-2</c:v>
                </c:pt>
                <c:pt idx="132728">
                  <c:v>1.1258000000000001E-2</c:v>
                </c:pt>
                <c:pt idx="132729">
                  <c:v>1.02004E-2</c:v>
                </c:pt>
                <c:pt idx="132730" formatCode="0.00E+00">
                  <c:v>9.1102200000000005E-3</c:v>
                </c:pt>
                <c:pt idx="132731" formatCode="0.00E+00">
                  <c:v>7.9880899999999998E-3</c:v>
                </c:pt>
                <c:pt idx="132732" formatCode="0.00E+00">
                  <c:v>6.8348300000000001E-3</c:v>
                </c:pt>
                <c:pt idx="132733" formatCode="0.00E+00">
                  <c:v>5.6512799999999998E-3</c:v>
                </c:pt>
                <c:pt idx="132734" formatCode="0.00E+00">
                  <c:v>4.4383599999999997E-3</c:v>
                </c:pt>
                <c:pt idx="132735" formatCode="0.00E+00">
                  <c:v>3.1970599999999998E-3</c:v>
                </c:pt>
                <c:pt idx="132736" formatCode="0.00E+00">
                  <c:v>1.92841E-3</c:v>
                </c:pt>
                <c:pt idx="132737" formatCode="0.00E+00">
                  <c:v>6.3353900000000002E-4</c:v>
                </c:pt>
                <c:pt idx="132738" formatCode="0.00E+00">
                  <c:v>-6.86387E-4</c:v>
                </c:pt>
                <c:pt idx="132739" formatCode="0.00E+00">
                  <c:v>-2.0301300000000002E-3</c:v>
                </c:pt>
                <c:pt idx="132740" formatCode="0.00E+00">
                  <c:v>-3.39639E-3</c:v>
                </c:pt>
                <c:pt idx="132741" formatCode="0.00E+00">
                  <c:v>-4.7838100000000003E-3</c:v>
                </c:pt>
                <c:pt idx="132742" formatCode="0.00E+00">
                  <c:v>-6.1909799999999996E-3</c:v>
                </c:pt>
                <c:pt idx="132743" formatCode="0.00E+00">
                  <c:v>-7.6164199999999996E-3</c:v>
                </c:pt>
                <c:pt idx="132744" formatCode="0.00E+00">
                  <c:v>-9.0586099999999999E-3</c:v>
                </c:pt>
                <c:pt idx="132745">
                  <c:v>-1.0515999999999999E-2</c:v>
                </c:pt>
                <c:pt idx="132746">
                  <c:v>-1.19869E-2</c:v>
                </c:pt>
                <c:pt idx="132747">
                  <c:v>-1.34696E-2</c:v>
                </c:pt>
                <c:pt idx="132748">
                  <c:v>-1.49625E-2</c:v>
                </c:pt>
                <c:pt idx="132749">
                  <c:v>-1.6463800000000001E-2</c:v>
                </c:pt>
                <c:pt idx="132750">
                  <c:v>-1.7971600000000001E-2</c:v>
                </c:pt>
                <c:pt idx="132751">
                  <c:v>-1.9484100000000001E-2</c:v>
                </c:pt>
                <c:pt idx="132752">
                  <c:v>-2.0999500000000001E-2</c:v>
                </c:pt>
                <c:pt idx="132753">
                  <c:v>-2.25157E-2</c:v>
                </c:pt>
                <c:pt idx="132754">
                  <c:v>-2.4030800000000001E-2</c:v>
                </c:pt>
                <c:pt idx="132755">
                  <c:v>-2.55429E-2</c:v>
                </c:pt>
                <c:pt idx="132756">
                  <c:v>-2.7050000000000001E-2</c:v>
                </c:pt>
                <c:pt idx="132757">
                  <c:v>-2.85499E-2</c:v>
                </c:pt>
                <c:pt idx="132758">
                  <c:v>-3.00407E-2</c:v>
                </c:pt>
                <c:pt idx="132759">
                  <c:v>-3.1520300000000001E-2</c:v>
                </c:pt>
                <c:pt idx="132760">
                  <c:v>-3.2986599999999998E-2</c:v>
                </c:pt>
                <c:pt idx="132761">
                  <c:v>-3.4437500000000003E-2</c:v>
                </c:pt>
                <c:pt idx="132762">
                  <c:v>-3.5870899999999997E-2</c:v>
                </c:pt>
                <c:pt idx="132763">
                  <c:v>-3.7284699999999997E-2</c:v>
                </c:pt>
                <c:pt idx="132764">
                  <c:v>-3.8676700000000001E-2</c:v>
                </c:pt>
                <c:pt idx="132765">
                  <c:v>-4.0044999999999997E-2</c:v>
                </c:pt>
                <c:pt idx="132766">
                  <c:v>-4.1387300000000002E-2</c:v>
                </c:pt>
                <c:pt idx="132767">
                  <c:v>-4.2701700000000002E-2</c:v>
                </c:pt>
                <c:pt idx="132768">
                  <c:v>-4.3985900000000001E-2</c:v>
                </c:pt>
                <c:pt idx="132769">
                  <c:v>-4.5238E-2</c:v>
                </c:pt>
                <c:pt idx="132770">
                  <c:v>-4.6455900000000001E-2</c:v>
                </c:pt>
                <c:pt idx="132771">
                  <c:v>-4.7637600000000002E-2</c:v>
                </c:pt>
                <c:pt idx="132772">
                  <c:v>-4.8781199999999997E-2</c:v>
                </c:pt>
                <c:pt idx="132773">
                  <c:v>-4.9884499999999998E-2</c:v>
                </c:pt>
                <c:pt idx="132774">
                  <c:v>-5.0945799999999999E-2</c:v>
                </c:pt>
                <c:pt idx="132775">
                  <c:v>-5.1963200000000001E-2</c:v>
                </c:pt>
                <c:pt idx="132776">
                  <c:v>-5.2934599999999998E-2</c:v>
                </c:pt>
                <c:pt idx="132777">
                  <c:v>-5.3858499999999997E-2</c:v>
                </c:pt>
                <c:pt idx="132778">
                  <c:v>-5.4732999999999997E-2</c:v>
                </c:pt>
                <c:pt idx="132779">
                  <c:v>-5.5556300000000003E-2</c:v>
                </c:pt>
                <c:pt idx="132780">
                  <c:v>-5.6326899999999999E-2</c:v>
                </c:pt>
                <c:pt idx="132781">
                  <c:v>-5.7043099999999999E-2</c:v>
                </c:pt>
                <c:pt idx="132782">
                  <c:v>-5.7703400000000002E-2</c:v>
                </c:pt>
                <c:pt idx="132783">
                  <c:v>-5.8306299999999998E-2</c:v>
                </c:pt>
                <c:pt idx="132784">
                  <c:v>-5.8850399999999997E-2</c:v>
                </c:pt>
                <c:pt idx="132785">
                  <c:v>-5.93343E-2</c:v>
                </c:pt>
                <c:pt idx="132786">
                  <c:v>-5.9756799999999999E-2</c:v>
                </c:pt>
                <c:pt idx="132787">
                  <c:v>-6.0116599999999999E-2</c:v>
                </c:pt>
                <c:pt idx="132788">
                  <c:v>-6.04127E-2</c:v>
                </c:pt>
                <c:pt idx="132789">
                  <c:v>-6.0643799999999998E-2</c:v>
                </c:pt>
                <c:pt idx="132790">
                  <c:v>-6.0809200000000001E-2</c:v>
                </c:pt>
                <c:pt idx="132791">
                  <c:v>-6.0907900000000001E-2</c:v>
                </c:pt>
                <c:pt idx="132792">
                  <c:v>-6.0939E-2</c:v>
                </c:pt>
                <c:pt idx="132793">
                  <c:v>-6.0901900000000002E-2</c:v>
                </c:pt>
                <c:pt idx="132794">
                  <c:v>-6.07959E-2</c:v>
                </c:pt>
                <c:pt idx="132795">
                  <c:v>-6.0620500000000001E-2</c:v>
                </c:pt>
                <c:pt idx="132796">
                  <c:v>-6.0375199999999997E-2</c:v>
                </c:pt>
                <c:pt idx="132797">
                  <c:v>-6.0059599999999998E-2</c:v>
                </c:pt>
                <c:pt idx="132798">
                  <c:v>-5.96736E-2</c:v>
                </c:pt>
                <c:pt idx="132799">
                  <c:v>-5.9216900000000003E-2</c:v>
                </c:pt>
                <c:pt idx="132800">
                  <c:v>-5.8689400000000003E-2</c:v>
                </c:pt>
                <c:pt idx="132801">
                  <c:v>-5.8091200000000003E-2</c:v>
                </c:pt>
                <c:pt idx="132802">
                  <c:v>-5.7422300000000003E-2</c:v>
                </c:pt>
                <c:pt idx="132803">
                  <c:v>-5.66831E-2</c:v>
                </c:pt>
                <c:pt idx="132804">
                  <c:v>-5.5873800000000001E-2</c:v>
                </c:pt>
                <c:pt idx="132805">
                  <c:v>-5.4994700000000001E-2</c:v>
                </c:pt>
                <c:pt idx="132806">
                  <c:v>-5.40466E-2</c:v>
                </c:pt>
                <c:pt idx="132807">
                  <c:v>-5.3029800000000002E-2</c:v>
                </c:pt>
                <c:pt idx="132808">
                  <c:v>-5.1945199999999997E-2</c:v>
                </c:pt>
                <c:pt idx="132809">
                  <c:v>-5.0793600000000001E-2</c:v>
                </c:pt>
                <c:pt idx="132810">
                  <c:v>-4.9575800000000003E-2</c:v>
                </c:pt>
                <c:pt idx="132811">
                  <c:v>-4.82929E-2</c:v>
                </c:pt>
                <c:pt idx="132812">
                  <c:v>-4.6945899999999999E-2</c:v>
                </c:pt>
                <c:pt idx="132813">
                  <c:v>-4.5536100000000003E-2</c:v>
                </c:pt>
                <c:pt idx="132814">
                  <c:v>-4.4064699999999998E-2</c:v>
                </c:pt>
                <c:pt idx="132815">
                  <c:v>-4.25332E-2</c:v>
                </c:pt>
                <c:pt idx="132816">
                  <c:v>-4.0942899999999997E-2</c:v>
                </c:pt>
                <c:pt idx="132817">
                  <c:v>-3.9295499999999997E-2</c:v>
                </c:pt>
                <c:pt idx="132818">
                  <c:v>-3.7592599999999997E-2</c:v>
                </c:pt>
                <c:pt idx="132819">
                  <c:v>-3.5836E-2</c:v>
                </c:pt>
                <c:pt idx="132820">
                  <c:v>-3.4027300000000003E-2</c:v>
                </c:pt>
                <c:pt idx="132821">
                  <c:v>-3.2168700000000001E-2</c:v>
                </c:pt>
                <c:pt idx="132822">
                  <c:v>-3.0261900000000001E-2</c:v>
                </c:pt>
                <c:pt idx="132823">
                  <c:v>-2.83092E-2</c:v>
                </c:pt>
                <c:pt idx="132824">
                  <c:v>-2.6312599999999998E-2</c:v>
                </c:pt>
                <c:pt idx="132825">
                  <c:v>-2.4274299999999999E-2</c:v>
                </c:pt>
                <c:pt idx="132826">
                  <c:v>-2.21966E-2</c:v>
                </c:pt>
                <c:pt idx="132827">
                  <c:v>-2.00818E-2</c:v>
                </c:pt>
                <c:pt idx="132828">
                  <c:v>-1.7932400000000001E-2</c:v>
                </c:pt>
                <c:pt idx="132829">
                  <c:v>-1.5750799999999999E-2</c:v>
                </c:pt>
                <c:pt idx="132830">
                  <c:v>-1.3539499999999999E-2</c:v>
                </c:pt>
                <c:pt idx="132831">
                  <c:v>-1.1301E-2</c:v>
                </c:pt>
                <c:pt idx="132832" formatCode="0.00E+00">
                  <c:v>-9.03815E-3</c:v>
                </c:pt>
                <c:pt idx="132833" formatCode="0.00E+00">
                  <c:v>-6.7534300000000004E-3</c:v>
                </c:pt>
                <c:pt idx="132834" formatCode="0.00E+00">
                  <c:v>-4.4496099999999997E-3</c:v>
                </c:pt>
                <c:pt idx="132835" formatCode="0.00E+00">
                  <c:v>-2.1294299999999999E-3</c:v>
                </c:pt>
                <c:pt idx="132836" formatCode="0.00E+00">
                  <c:v>2.04327E-4</c:v>
                </c:pt>
                <c:pt idx="132837" formatCode="0.00E+00">
                  <c:v>2.5488400000000001E-3</c:v>
                </c:pt>
                <c:pt idx="132838" formatCode="0.00E+00">
                  <c:v>4.9012700000000001E-3</c:v>
                </c:pt>
                <c:pt idx="132839" formatCode="0.00E+00">
                  <c:v>7.2587399999999996E-3</c:v>
                </c:pt>
                <c:pt idx="132840" formatCode="0.00E+00">
                  <c:v>9.6183799999999993E-3</c:v>
                </c:pt>
                <c:pt idx="132841">
                  <c:v>1.19773E-2</c:v>
                </c:pt>
                <c:pt idx="132842">
                  <c:v>1.43325E-2</c:v>
                </c:pt>
                <c:pt idx="132843">
                  <c:v>1.66812E-2</c:v>
                </c:pt>
                <c:pt idx="132844">
                  <c:v>1.90203E-2</c:v>
                </c:pt>
                <c:pt idx="132845">
                  <c:v>2.1347100000000001E-2</c:v>
                </c:pt>
                <c:pt idx="132846">
                  <c:v>2.3658499999999999E-2</c:v>
                </c:pt>
                <c:pt idx="132847">
                  <c:v>2.5951700000000001E-2</c:v>
                </c:pt>
                <c:pt idx="132848">
                  <c:v>2.8223700000000001E-2</c:v>
                </c:pt>
                <c:pt idx="132849">
                  <c:v>3.04718E-2</c:v>
                </c:pt>
                <c:pt idx="132850">
                  <c:v>3.2693E-2</c:v>
                </c:pt>
                <c:pt idx="132851">
                  <c:v>3.4884499999999999E-2</c:v>
                </c:pt>
                <c:pt idx="132852">
                  <c:v>3.70435E-2</c:v>
                </c:pt>
                <c:pt idx="132853">
                  <c:v>3.9167199999999999E-2</c:v>
                </c:pt>
                <c:pt idx="132854">
                  <c:v>4.1252999999999998E-2</c:v>
                </c:pt>
                <c:pt idx="132855">
                  <c:v>4.3298200000000002E-2</c:v>
                </c:pt>
                <c:pt idx="132856">
                  <c:v>4.5300100000000003E-2</c:v>
                </c:pt>
                <c:pt idx="132857">
                  <c:v>4.7256100000000002E-2</c:v>
                </c:pt>
                <c:pt idx="132858">
                  <c:v>4.9163699999999998E-2</c:v>
                </c:pt>
                <c:pt idx="132859">
                  <c:v>5.1020500000000003E-2</c:v>
                </c:pt>
                <c:pt idx="132860">
                  <c:v>5.28239E-2</c:v>
                </c:pt>
                <c:pt idx="132861">
                  <c:v>5.4571799999999997E-2</c:v>
                </c:pt>
                <c:pt idx="132862">
                  <c:v>5.6261800000000001E-2</c:v>
                </c:pt>
                <c:pt idx="132863">
                  <c:v>5.7891600000000001E-2</c:v>
                </c:pt>
                <c:pt idx="132864">
                  <c:v>5.94593E-2</c:v>
                </c:pt>
                <c:pt idx="132865">
                  <c:v>6.0962599999999999E-2</c:v>
                </c:pt>
                <c:pt idx="132866">
                  <c:v>6.2399700000000002E-2</c:v>
                </c:pt>
                <c:pt idx="132867">
                  <c:v>6.3768699999999998E-2</c:v>
                </c:pt>
                <c:pt idx="132868">
                  <c:v>6.5067700000000006E-2</c:v>
                </c:pt>
                <c:pt idx="132869">
                  <c:v>6.6295099999999996E-2</c:v>
                </c:pt>
                <c:pt idx="132870">
                  <c:v>6.7449300000000004E-2</c:v>
                </c:pt>
                <c:pt idx="132871">
                  <c:v>6.8528599999999995E-2</c:v>
                </c:pt>
                <c:pt idx="132872">
                  <c:v>6.9531800000000005E-2</c:v>
                </c:pt>
                <c:pt idx="132873">
                  <c:v>7.0457400000000003E-2</c:v>
                </c:pt>
                <c:pt idx="132874">
                  <c:v>7.1304300000000001E-2</c:v>
                </c:pt>
                <c:pt idx="132875">
                  <c:v>7.2071300000000005E-2</c:v>
                </c:pt>
                <c:pt idx="132876">
                  <c:v>7.2757500000000003E-2</c:v>
                </c:pt>
                <c:pt idx="132877">
                  <c:v>7.3361800000000005E-2</c:v>
                </c:pt>
                <c:pt idx="132878">
                  <c:v>7.3883599999999994E-2</c:v>
                </c:pt>
                <c:pt idx="132879">
                  <c:v>7.4322100000000002E-2</c:v>
                </c:pt>
                <c:pt idx="132880">
                  <c:v>7.4676699999999999E-2</c:v>
                </c:pt>
                <c:pt idx="132881">
                  <c:v>7.4947E-2</c:v>
                </c:pt>
                <c:pt idx="132882">
                  <c:v>7.5132500000000005E-2</c:v>
                </c:pt>
                <c:pt idx="132883">
                  <c:v>7.52332E-2</c:v>
                </c:pt>
                <c:pt idx="132884">
                  <c:v>7.5248700000000002E-2</c:v>
                </c:pt>
                <c:pt idx="132885">
                  <c:v>7.5179200000000002E-2</c:v>
                </c:pt>
                <c:pt idx="132886">
                  <c:v>7.5024599999999997E-2</c:v>
                </c:pt>
                <c:pt idx="132887">
                  <c:v>7.4785199999999996E-2</c:v>
                </c:pt>
                <c:pt idx="132888">
                  <c:v>7.4461399999999997E-2</c:v>
                </c:pt>
                <c:pt idx="132889">
                  <c:v>7.4053499999999994E-2</c:v>
                </c:pt>
                <c:pt idx="132890">
                  <c:v>7.3562000000000002E-2</c:v>
                </c:pt>
                <c:pt idx="132891">
                  <c:v>7.2987700000000003E-2</c:v>
                </c:pt>
                <c:pt idx="132892">
                  <c:v>7.2331300000000001E-2</c:v>
                </c:pt>
                <c:pt idx="132893">
                  <c:v>7.1593599999999993E-2</c:v>
                </c:pt>
                <c:pt idx="132894">
                  <c:v>7.0775599999999994E-2</c:v>
                </c:pt>
                <c:pt idx="132895">
                  <c:v>6.9878499999999996E-2</c:v>
                </c:pt>
                <c:pt idx="132896">
                  <c:v>6.8903300000000001E-2</c:v>
                </c:pt>
                <c:pt idx="132897">
                  <c:v>6.7851499999999995E-2</c:v>
                </c:pt>
                <c:pt idx="132898">
                  <c:v>6.67243E-2</c:v>
                </c:pt>
                <c:pt idx="132899">
                  <c:v>6.5523200000000004E-2</c:v>
                </c:pt>
                <c:pt idx="132900">
                  <c:v>6.4249899999999999E-2</c:v>
                </c:pt>
                <c:pt idx="132901">
                  <c:v>6.2906000000000004E-2</c:v>
                </c:pt>
                <c:pt idx="132902">
                  <c:v>6.1493300000000001E-2</c:v>
                </c:pt>
                <c:pt idx="132903">
                  <c:v>6.00136E-2</c:v>
                </c:pt>
                <c:pt idx="132904">
                  <c:v>5.8468899999999997E-2</c:v>
                </c:pt>
                <c:pt idx="132905">
                  <c:v>5.6861200000000001E-2</c:v>
                </c:pt>
                <c:pt idx="132906">
                  <c:v>5.5192600000000001E-2</c:v>
                </c:pt>
                <c:pt idx="132907">
                  <c:v>5.34653E-2</c:v>
                </c:pt>
                <c:pt idx="132908">
                  <c:v>5.1681499999999998E-2</c:v>
                </c:pt>
                <c:pt idx="132909">
                  <c:v>4.9843600000000002E-2</c:v>
                </c:pt>
                <c:pt idx="132910">
                  <c:v>4.7953999999999997E-2</c:v>
                </c:pt>
                <c:pt idx="132911">
                  <c:v>4.6015E-2</c:v>
                </c:pt>
                <c:pt idx="132912">
                  <c:v>4.4029400000000003E-2</c:v>
                </c:pt>
                <c:pt idx="132913">
                  <c:v>4.1999500000000002E-2</c:v>
                </c:pt>
                <c:pt idx="132914">
                  <c:v>3.9927999999999998E-2</c:v>
                </c:pt>
                <c:pt idx="132915">
                  <c:v>3.7817700000000003E-2</c:v>
                </c:pt>
                <c:pt idx="132916">
                  <c:v>3.5671099999999997E-2</c:v>
                </c:pt>
                <c:pt idx="132917">
                  <c:v>3.3491100000000003E-2</c:v>
                </c:pt>
                <c:pt idx="132918">
                  <c:v>3.1280500000000003E-2</c:v>
                </c:pt>
                <c:pt idx="132919">
                  <c:v>2.9042100000000001E-2</c:v>
                </c:pt>
                <c:pt idx="132920">
                  <c:v>2.6778799999999998E-2</c:v>
                </c:pt>
                <c:pt idx="132921">
                  <c:v>2.4493299999999999E-2</c:v>
                </c:pt>
                <c:pt idx="132922">
                  <c:v>2.2188699999999999E-2</c:v>
                </c:pt>
                <c:pt idx="132923">
                  <c:v>1.9867800000000001E-2</c:v>
                </c:pt>
                <c:pt idx="132924">
                  <c:v>1.75336E-2</c:v>
                </c:pt>
                <c:pt idx="132925">
                  <c:v>1.5188999999999999E-2</c:v>
                </c:pt>
                <c:pt idx="132926">
                  <c:v>1.2836800000000001E-2</c:v>
                </c:pt>
                <c:pt idx="132927">
                  <c:v>1.04802E-2</c:v>
                </c:pt>
                <c:pt idx="132928" formatCode="0.00E+00">
                  <c:v>8.1218799999999997E-3</c:v>
                </c:pt>
                <c:pt idx="132929" formatCode="0.00E+00">
                  <c:v>5.7648999999999999E-3</c:v>
                </c:pt>
                <c:pt idx="132930" formatCode="0.00E+00">
                  <c:v>3.4121099999999999E-3</c:v>
                </c:pt>
                <c:pt idx="132931" formatCode="0.00E+00">
                  <c:v>1.0663999999999999E-3</c:v>
                </c:pt>
                <c:pt idx="132932" formatCode="0.00E+00">
                  <c:v>-1.26935E-3</c:v>
                </c:pt>
                <c:pt idx="132933" formatCode="0.00E+00">
                  <c:v>-3.5923299999999999E-3</c:v>
                </c:pt>
                <c:pt idx="132934" formatCode="0.00E+00">
                  <c:v>-5.8997099999999999E-3</c:v>
                </c:pt>
                <c:pt idx="132935" formatCode="0.00E+00">
                  <c:v>-8.18873E-3</c:v>
                </c:pt>
                <c:pt idx="132936">
                  <c:v>-1.0456699999999999E-2</c:v>
                </c:pt>
                <c:pt idx="132937">
                  <c:v>-1.27008E-2</c:v>
                </c:pt>
                <c:pt idx="132938">
                  <c:v>-1.4918499999999999E-2</c:v>
                </c:pt>
                <c:pt idx="132939">
                  <c:v>-1.7107199999999999E-2</c:v>
                </c:pt>
                <c:pt idx="132940">
                  <c:v>-1.9264300000000002E-2</c:v>
                </c:pt>
                <c:pt idx="132941">
                  <c:v>-2.1387400000000001E-2</c:v>
                </c:pt>
                <c:pt idx="132942">
                  <c:v>-2.3473999999999998E-2</c:v>
                </c:pt>
                <c:pt idx="132943">
                  <c:v>-2.5521700000000001E-2</c:v>
                </c:pt>
                <c:pt idx="132944">
                  <c:v>-2.7528299999999999E-2</c:v>
                </c:pt>
                <c:pt idx="132945">
                  <c:v>-2.94915E-2</c:v>
                </c:pt>
                <c:pt idx="132946">
                  <c:v>-3.1409199999999998E-2</c:v>
                </c:pt>
                <c:pt idx="132947">
                  <c:v>-3.3279200000000002E-2</c:v>
                </c:pt>
                <c:pt idx="132948">
                  <c:v>-3.5099699999999998E-2</c:v>
                </c:pt>
                <c:pt idx="132949">
                  <c:v>-3.6868600000000001E-2</c:v>
                </c:pt>
                <c:pt idx="132950">
                  <c:v>-3.8584100000000003E-2</c:v>
                </c:pt>
                <c:pt idx="132951">
                  <c:v>-4.0244500000000002E-2</c:v>
                </c:pt>
                <c:pt idx="132952">
                  <c:v>-4.1848099999999999E-2</c:v>
                </c:pt>
                <c:pt idx="132953">
                  <c:v>-4.3393300000000003E-2</c:v>
                </c:pt>
                <c:pt idx="132954">
                  <c:v>-4.4878599999999998E-2</c:v>
                </c:pt>
                <c:pt idx="132955">
                  <c:v>-4.6302599999999999E-2</c:v>
                </c:pt>
                <c:pt idx="132956">
                  <c:v>-4.7664100000000001E-2</c:v>
                </c:pt>
                <c:pt idx="132957">
                  <c:v>-4.8961699999999997E-2</c:v>
                </c:pt>
                <c:pt idx="132958">
                  <c:v>-5.0194500000000003E-2</c:v>
                </c:pt>
                <c:pt idx="132959">
                  <c:v>-5.1361400000000001E-2</c:v>
                </c:pt>
                <c:pt idx="132960">
                  <c:v>-5.2461399999999998E-2</c:v>
                </c:pt>
                <c:pt idx="132961">
                  <c:v>-5.3493800000000001E-2</c:v>
                </c:pt>
                <c:pt idx="132962">
                  <c:v>-5.4457800000000001E-2</c:v>
                </c:pt>
                <c:pt idx="132963">
                  <c:v>-5.5352899999999997E-2</c:v>
                </c:pt>
                <c:pt idx="132964">
                  <c:v>-5.6178499999999999E-2</c:v>
                </c:pt>
                <c:pt idx="132965">
                  <c:v>-5.6934100000000001E-2</c:v>
                </c:pt>
                <c:pt idx="132966">
                  <c:v>-5.76196E-2</c:v>
                </c:pt>
                <c:pt idx="132967">
                  <c:v>-5.8234599999999997E-2</c:v>
                </c:pt>
                <c:pt idx="132968">
                  <c:v>-5.8779100000000001E-2</c:v>
                </c:pt>
                <c:pt idx="132969">
                  <c:v>-5.9253E-2</c:v>
                </c:pt>
                <c:pt idx="132970">
                  <c:v>-5.9656500000000001E-2</c:v>
                </c:pt>
                <c:pt idx="132971">
                  <c:v>-5.99897E-2</c:v>
                </c:pt>
                <c:pt idx="132972">
                  <c:v>-6.0252899999999998E-2</c:v>
                </c:pt>
                <c:pt idx="132973">
                  <c:v>-6.0446399999999997E-2</c:v>
                </c:pt>
                <c:pt idx="132974">
                  <c:v>-6.0570800000000001E-2</c:v>
                </c:pt>
                <c:pt idx="132975">
                  <c:v>-6.0626699999999999E-2</c:v>
                </c:pt>
                <c:pt idx="132976">
                  <c:v>-6.0614500000000002E-2</c:v>
                </c:pt>
                <c:pt idx="132977">
                  <c:v>-6.0535199999999997E-2</c:v>
                </c:pt>
                <c:pt idx="132978">
                  <c:v>-6.0389600000000002E-2</c:v>
                </c:pt>
                <c:pt idx="132979">
                  <c:v>-6.0178500000000003E-2</c:v>
                </c:pt>
                <c:pt idx="132980">
                  <c:v>-5.9902999999999998E-2</c:v>
                </c:pt>
                <c:pt idx="132981">
                  <c:v>-5.9564199999999998E-2</c:v>
                </c:pt>
                <c:pt idx="132982">
                  <c:v>-5.9163199999999999E-2</c:v>
                </c:pt>
                <c:pt idx="132983">
                  <c:v>-5.8701200000000002E-2</c:v>
                </c:pt>
                <c:pt idx="132984">
                  <c:v>-5.8179700000000001E-2</c:v>
                </c:pt>
                <c:pt idx="132985">
                  <c:v>-5.7599900000000002E-2</c:v>
                </c:pt>
                <c:pt idx="132986">
                  <c:v>-5.6963399999999997E-2</c:v>
                </c:pt>
                <c:pt idx="132987">
                  <c:v>-5.6271599999999998E-2</c:v>
                </c:pt>
                <c:pt idx="132988">
                  <c:v>-5.5526199999999998E-2</c:v>
                </c:pt>
                <c:pt idx="132989">
                  <c:v>-5.4728800000000001E-2</c:v>
                </c:pt>
                <c:pt idx="132990">
                  <c:v>-5.3881100000000001E-2</c:v>
                </c:pt>
                <c:pt idx="132991">
                  <c:v>-5.2984799999999999E-2</c:v>
                </c:pt>
                <c:pt idx="132992">
                  <c:v>-5.2041799999999999E-2</c:v>
                </c:pt>
                <c:pt idx="132993">
                  <c:v>-5.1054000000000002E-2</c:v>
                </c:pt>
                <c:pt idx="132994">
                  <c:v>-5.0023100000000001E-2</c:v>
                </c:pt>
                <c:pt idx="132995">
                  <c:v>-4.8951300000000003E-2</c:v>
                </c:pt>
                <c:pt idx="132996">
                  <c:v>-4.7840399999999998E-2</c:v>
                </c:pt>
                <c:pt idx="132997">
                  <c:v>-4.6692400000000002E-2</c:v>
                </c:pt>
                <c:pt idx="132998">
                  <c:v>-4.5509399999999998E-2</c:v>
                </c:pt>
                <c:pt idx="132999">
                  <c:v>-4.42935E-2</c:v>
                </c:pt>
                <c:pt idx="133000">
                  <c:v>-4.30467E-2</c:v>
                </c:pt>
                <c:pt idx="133001">
                  <c:v>-4.1771200000000001E-2</c:v>
                </c:pt>
                <c:pt idx="133002">
                  <c:v>-4.0469100000000001E-2</c:v>
                </c:pt>
                <c:pt idx="133003">
                  <c:v>-3.9142499999999997E-2</c:v>
                </c:pt>
                <c:pt idx="133004">
                  <c:v>-3.7793500000000001E-2</c:v>
                </c:pt>
                <c:pt idx="133005">
                  <c:v>-3.6424400000000003E-2</c:v>
                </c:pt>
                <c:pt idx="133006">
                  <c:v>-3.5037199999999998E-2</c:v>
                </c:pt>
                <c:pt idx="133007">
                  <c:v>-3.36341E-2</c:v>
                </c:pt>
                <c:pt idx="133008">
                  <c:v>-3.2217200000000001E-2</c:v>
                </c:pt>
                <c:pt idx="133009">
                  <c:v>-3.0788699999999999E-2</c:v>
                </c:pt>
                <c:pt idx="133010">
                  <c:v>-2.93508E-2</c:v>
                </c:pt>
                <c:pt idx="133011">
                  <c:v>-2.79054E-2</c:v>
                </c:pt>
                <c:pt idx="133012">
                  <c:v>-2.6454600000000002E-2</c:v>
                </c:pt>
                <c:pt idx="133013">
                  <c:v>-2.5000600000000001E-2</c:v>
                </c:pt>
                <c:pt idx="133014">
                  <c:v>-2.3545400000000001E-2</c:v>
                </c:pt>
                <c:pt idx="133015">
                  <c:v>-2.20909E-2</c:v>
                </c:pt>
                <c:pt idx="133016">
                  <c:v>-2.06392E-2</c:v>
                </c:pt>
                <c:pt idx="133017">
                  <c:v>-1.91921E-2</c:v>
                </c:pt>
                <c:pt idx="133018">
                  <c:v>-1.7751599999999999E-2</c:v>
                </c:pt>
                <c:pt idx="133019">
                  <c:v>-1.6319500000000001E-2</c:v>
                </c:pt>
                <c:pt idx="133020">
                  <c:v>-1.48976E-2</c:v>
                </c:pt>
                <c:pt idx="133021">
                  <c:v>-1.3487799999999999E-2</c:v>
                </c:pt>
                <c:pt idx="133022">
                  <c:v>-1.2091599999999999E-2</c:v>
                </c:pt>
                <c:pt idx="133023">
                  <c:v>-1.0710799999999999E-2</c:v>
                </c:pt>
                <c:pt idx="133024" formatCode="0.00E+00">
                  <c:v>-9.3469699999999996E-3</c:v>
                </c:pt>
                <c:pt idx="133025" formatCode="0.00E+00">
                  <c:v>-8.0016800000000006E-3</c:v>
                </c:pt>
                <c:pt idx="133026" formatCode="0.00E+00">
                  <c:v>-6.6764099999999998E-3</c:v>
                </c:pt>
                <c:pt idx="133027" formatCode="0.00E+00">
                  <c:v>-5.3726099999999999E-3</c:v>
                </c:pt>
                <c:pt idx="133028" formatCode="0.00E+00">
                  <c:v>-4.0916399999999997E-3</c:v>
                </c:pt>
                <c:pt idx="133029" formatCode="0.00E+00">
                  <c:v>-2.8348100000000001E-3</c:v>
                </c:pt>
                <c:pt idx="133030" formatCode="0.00E+00">
                  <c:v>-1.6033600000000001E-3</c:v>
                </c:pt>
                <c:pt idx="133031" formatCode="0.00E+00">
                  <c:v>-3.9847500000000002E-4</c:v>
                </c:pt>
                <c:pt idx="133032" formatCode="0.00E+00">
                  <c:v>7.7873899999999997E-4</c:v>
                </c:pt>
                <c:pt idx="133033" formatCode="0.00E+00">
                  <c:v>1.92724E-3</c:v>
                </c:pt>
                <c:pt idx="133034" formatCode="0.00E+00">
                  <c:v>3.0460700000000001E-3</c:v>
                </c:pt>
                <c:pt idx="133035" formatCode="0.00E+00">
                  <c:v>4.1343100000000004E-3</c:v>
                </c:pt>
                <c:pt idx="133036" formatCode="0.00E+00">
                  <c:v>5.1911600000000002E-3</c:v>
                </c:pt>
                <c:pt idx="133037" formatCode="0.00E+00">
                  <c:v>6.2158400000000003E-3</c:v>
                </c:pt>
                <c:pt idx="133038" formatCode="0.00E+00">
                  <c:v>7.2076900000000001E-3</c:v>
                </c:pt>
                <c:pt idx="133039" formatCode="0.00E+00">
                  <c:v>8.1660900000000008E-3</c:v>
                </c:pt>
                <c:pt idx="133040" formatCode="0.00E+00">
                  <c:v>9.0905199999999995E-3</c:v>
                </c:pt>
                <c:pt idx="133041" formatCode="0.00E+00">
                  <c:v>9.9804999999999998E-3</c:v>
                </c:pt>
                <c:pt idx="133042">
                  <c:v>1.08357E-2</c:v>
                </c:pt>
                <c:pt idx="133043">
                  <c:v>1.16557E-2</c:v>
                </c:pt>
                <c:pt idx="133044">
                  <c:v>1.24403E-2</c:v>
                </c:pt>
                <c:pt idx="133045">
                  <c:v>1.31895E-2</c:v>
                </c:pt>
                <c:pt idx="133046">
                  <c:v>1.3902899999999999E-2</c:v>
                </c:pt>
                <c:pt idx="133047">
                  <c:v>1.45807E-2</c:v>
                </c:pt>
                <c:pt idx="133048">
                  <c:v>1.5222899999999999E-2</c:v>
                </c:pt>
                <c:pt idx="133049">
                  <c:v>1.5829599999999999E-2</c:v>
                </c:pt>
                <c:pt idx="133050">
                  <c:v>1.6400999999999999E-2</c:v>
                </c:pt>
                <c:pt idx="133051">
                  <c:v>1.6937399999999998E-2</c:v>
                </c:pt>
                <c:pt idx="133052">
                  <c:v>1.74389E-2</c:v>
                </c:pt>
                <c:pt idx="133053">
                  <c:v>1.7906200000000001E-2</c:v>
                </c:pt>
                <c:pt idx="133054">
                  <c:v>1.8339500000000002E-2</c:v>
                </c:pt>
                <c:pt idx="133055">
                  <c:v>1.87394E-2</c:v>
                </c:pt>
                <c:pt idx="133056">
                  <c:v>1.9106399999999999E-2</c:v>
                </c:pt>
                <c:pt idx="133057">
                  <c:v>1.9441199999999999E-2</c:v>
                </c:pt>
                <c:pt idx="133058">
                  <c:v>1.9744500000000002E-2</c:v>
                </c:pt>
                <c:pt idx="133059">
                  <c:v>2.0017E-2</c:v>
                </c:pt>
                <c:pt idx="133060">
                  <c:v>2.02594E-2</c:v>
                </c:pt>
                <c:pt idx="133061">
                  <c:v>2.0472600000000001E-2</c:v>
                </c:pt>
                <c:pt idx="133062">
                  <c:v>2.0657499999999999E-2</c:v>
                </c:pt>
                <c:pt idx="133063">
                  <c:v>2.0814900000000001E-2</c:v>
                </c:pt>
                <c:pt idx="133064">
                  <c:v>2.09459E-2</c:v>
                </c:pt>
                <c:pt idx="133065">
                  <c:v>2.1051500000000001E-2</c:v>
                </c:pt>
                <c:pt idx="133066">
                  <c:v>2.1132600000000001E-2</c:v>
                </c:pt>
                <c:pt idx="133067">
                  <c:v>2.1190400000000002E-2</c:v>
                </c:pt>
                <c:pt idx="133068">
                  <c:v>2.1225899999999999E-2</c:v>
                </c:pt>
                <c:pt idx="133069">
                  <c:v>2.12403E-2</c:v>
                </c:pt>
                <c:pt idx="133070">
                  <c:v>2.1234699999999999E-2</c:v>
                </c:pt>
                <c:pt idx="133071">
                  <c:v>2.1210300000000001E-2</c:v>
                </c:pt>
                <c:pt idx="133072">
                  <c:v>2.1168300000000001E-2</c:v>
                </c:pt>
                <c:pt idx="133073">
                  <c:v>2.1109900000000001E-2</c:v>
                </c:pt>
                <c:pt idx="133074">
                  <c:v>2.1036300000000001E-2</c:v>
                </c:pt>
                <c:pt idx="133075">
                  <c:v>2.0948700000000001E-2</c:v>
                </c:pt>
                <c:pt idx="133076">
                  <c:v>2.0848499999999999E-2</c:v>
                </c:pt>
                <c:pt idx="133077">
                  <c:v>2.07368E-2</c:v>
                </c:pt>
                <c:pt idx="133078">
                  <c:v>2.0614799999999999E-2</c:v>
                </c:pt>
                <c:pt idx="133079">
                  <c:v>2.0483899999999999E-2</c:v>
                </c:pt>
                <c:pt idx="133080">
                  <c:v>2.0345200000000001E-2</c:v>
                </c:pt>
                <c:pt idx="133081">
                  <c:v>2.0200099999999999E-2</c:v>
                </c:pt>
                <c:pt idx="133082">
                  <c:v>2.0049600000000001E-2</c:v>
                </c:pt>
                <c:pt idx="133083">
                  <c:v>1.9895099999999999E-2</c:v>
                </c:pt>
                <c:pt idx="133084">
                  <c:v>1.97377E-2</c:v>
                </c:pt>
                <c:pt idx="133085">
                  <c:v>1.9578600000000002E-2</c:v>
                </c:pt>
                <c:pt idx="133086">
                  <c:v>1.9418999999999999E-2</c:v>
                </c:pt>
                <c:pt idx="133087">
                  <c:v>1.92599E-2</c:v>
                </c:pt>
                <c:pt idx="133088">
                  <c:v>1.9102600000000001E-2</c:v>
                </c:pt>
                <c:pt idx="133089">
                  <c:v>1.89479E-2</c:v>
                </c:pt>
                <c:pt idx="133090">
                  <c:v>1.8797100000000001E-2</c:v>
                </c:pt>
                <c:pt idx="133091">
                  <c:v>1.86511E-2</c:v>
                </c:pt>
                <c:pt idx="133092">
                  <c:v>1.85109E-2</c:v>
                </c:pt>
                <c:pt idx="133093">
                  <c:v>1.8377500000000001E-2</c:v>
                </c:pt>
                <c:pt idx="133094">
                  <c:v>1.82516E-2</c:v>
                </c:pt>
                <c:pt idx="133095">
                  <c:v>1.81342E-2</c:v>
                </c:pt>
                <c:pt idx="133096">
                  <c:v>1.80261E-2</c:v>
                </c:pt>
                <c:pt idx="133097">
                  <c:v>1.7927999999999999E-2</c:v>
                </c:pt>
                <c:pt idx="133098">
                  <c:v>1.7840700000000001E-2</c:v>
                </c:pt>
                <c:pt idx="133099">
                  <c:v>1.77649E-2</c:v>
                </c:pt>
                <c:pt idx="133100">
                  <c:v>1.7701000000000001E-2</c:v>
                </c:pt>
                <c:pt idx="133101">
                  <c:v>1.76498E-2</c:v>
                </c:pt>
                <c:pt idx="133102">
                  <c:v>1.7611700000000001E-2</c:v>
                </c:pt>
                <c:pt idx="133103">
                  <c:v>1.7587100000000001E-2</c:v>
                </c:pt>
                <c:pt idx="133104">
                  <c:v>1.7576600000000001E-2</c:v>
                </c:pt>
                <c:pt idx="133105">
                  <c:v>1.75803E-2</c:v>
                </c:pt>
                <c:pt idx="133106">
                  <c:v>1.7598599999999999E-2</c:v>
                </c:pt>
                <c:pt idx="133107">
                  <c:v>1.76317E-2</c:v>
                </c:pt>
                <c:pt idx="133108">
                  <c:v>1.7679799999999999E-2</c:v>
                </c:pt>
                <c:pt idx="133109">
                  <c:v>1.7742999999999998E-2</c:v>
                </c:pt>
                <c:pt idx="133110">
                  <c:v>1.7821300000000002E-2</c:v>
                </c:pt>
                <c:pt idx="133111">
                  <c:v>1.7914699999999999E-2</c:v>
                </c:pt>
                <c:pt idx="133112">
                  <c:v>1.80232E-2</c:v>
                </c:pt>
                <c:pt idx="133113">
                  <c:v>1.8146599999999999E-2</c:v>
                </c:pt>
                <c:pt idx="133114">
                  <c:v>1.82848E-2</c:v>
                </c:pt>
                <c:pt idx="133115">
                  <c:v>1.84374E-2</c:v>
                </c:pt>
                <c:pt idx="133116">
                  <c:v>1.8604099999999998E-2</c:v>
                </c:pt>
                <c:pt idx="133117">
                  <c:v>1.8784700000000001E-2</c:v>
                </c:pt>
                <c:pt idx="133118">
                  <c:v>1.8978600000000002E-2</c:v>
                </c:pt>
                <c:pt idx="133119">
                  <c:v>1.9185500000000001E-2</c:v>
                </c:pt>
                <c:pt idx="133120">
                  <c:v>1.94047E-2</c:v>
                </c:pt>
                <c:pt idx="133121">
                  <c:v>1.96356E-2</c:v>
                </c:pt>
                <c:pt idx="133122">
                  <c:v>1.9877700000000002E-2</c:v>
                </c:pt>
                <c:pt idx="133123">
                  <c:v>2.0130100000000001E-2</c:v>
                </c:pt>
                <c:pt idx="133124">
                  <c:v>2.0392299999999999E-2</c:v>
                </c:pt>
                <c:pt idx="133125">
                  <c:v>2.0663299999999999E-2</c:v>
                </c:pt>
                <c:pt idx="133126">
                  <c:v>2.09423E-2</c:v>
                </c:pt>
                <c:pt idx="133127">
                  <c:v>2.1228500000000001E-2</c:v>
                </c:pt>
                <c:pt idx="133128">
                  <c:v>2.1520899999999999E-2</c:v>
                </c:pt>
                <c:pt idx="133129">
                  <c:v>2.1818500000000001E-2</c:v>
                </c:pt>
                <c:pt idx="133130">
                  <c:v>2.2120399999999998E-2</c:v>
                </c:pt>
                <c:pt idx="133131">
                  <c:v>2.2425400000000002E-2</c:v>
                </c:pt>
                <c:pt idx="133132">
                  <c:v>2.27324E-2</c:v>
                </c:pt>
                <c:pt idx="133133">
                  <c:v>2.3040399999999999E-2</c:v>
                </c:pt>
                <c:pt idx="133134">
                  <c:v>2.33482E-2</c:v>
                </c:pt>
                <c:pt idx="133135">
                  <c:v>2.3654600000000001E-2</c:v>
                </c:pt>
                <c:pt idx="133136">
                  <c:v>2.3958400000000001E-2</c:v>
                </c:pt>
                <c:pt idx="133137">
                  <c:v>2.4258399999999999E-2</c:v>
                </c:pt>
                <c:pt idx="133138">
                  <c:v>2.45533E-2</c:v>
                </c:pt>
                <c:pt idx="133139">
                  <c:v>2.48419E-2</c:v>
                </c:pt>
                <c:pt idx="133140">
                  <c:v>2.5122800000000001E-2</c:v>
                </c:pt>
                <c:pt idx="133141">
                  <c:v>2.5394799999999999E-2</c:v>
                </c:pt>
                <c:pt idx="133142">
                  <c:v>2.5656600000000002E-2</c:v>
                </c:pt>
                <c:pt idx="133143">
                  <c:v>2.5906800000000001E-2</c:v>
                </c:pt>
                <c:pt idx="133144">
                  <c:v>2.6144199999999999E-2</c:v>
                </c:pt>
                <c:pt idx="133145">
                  <c:v>2.6367399999999999E-2</c:v>
                </c:pt>
                <c:pt idx="133146">
                  <c:v>2.6575100000000001E-2</c:v>
                </c:pt>
                <c:pt idx="133147">
                  <c:v>2.6766000000000002E-2</c:v>
                </c:pt>
                <c:pt idx="133148">
                  <c:v>2.6938799999999999E-2</c:v>
                </c:pt>
                <c:pt idx="133149">
                  <c:v>2.7092100000000001E-2</c:v>
                </c:pt>
                <c:pt idx="133150">
                  <c:v>2.72249E-2</c:v>
                </c:pt>
                <c:pt idx="133151">
                  <c:v>2.7335600000000002E-2</c:v>
                </c:pt>
                <c:pt idx="133152">
                  <c:v>2.7423300000000001E-2</c:v>
                </c:pt>
                <c:pt idx="133153">
                  <c:v>2.7486500000000001E-2</c:v>
                </c:pt>
                <c:pt idx="133154">
                  <c:v>2.7524099999999999E-2</c:v>
                </c:pt>
                <c:pt idx="133155">
                  <c:v>2.7535E-2</c:v>
                </c:pt>
                <c:pt idx="133156">
                  <c:v>2.7518000000000001E-2</c:v>
                </c:pt>
                <c:pt idx="133157">
                  <c:v>2.7472099999999999E-2</c:v>
                </c:pt>
                <c:pt idx="133158">
                  <c:v>2.7396E-2</c:v>
                </c:pt>
                <c:pt idx="133159">
                  <c:v>2.7289000000000001E-2</c:v>
                </c:pt>
                <c:pt idx="133160">
                  <c:v>2.7149900000000001E-2</c:v>
                </c:pt>
                <c:pt idx="133161">
                  <c:v>2.69778E-2</c:v>
                </c:pt>
                <c:pt idx="133162">
                  <c:v>2.6771799999999998E-2</c:v>
                </c:pt>
                <c:pt idx="133163">
                  <c:v>2.6531200000000001E-2</c:v>
                </c:pt>
                <c:pt idx="133164">
                  <c:v>2.6255000000000001E-2</c:v>
                </c:pt>
                <c:pt idx="133165">
                  <c:v>2.59426E-2</c:v>
                </c:pt>
                <c:pt idx="133166">
                  <c:v>2.5593299999999999E-2</c:v>
                </c:pt>
                <c:pt idx="133167">
                  <c:v>2.52065E-2</c:v>
                </c:pt>
                <c:pt idx="133168">
                  <c:v>2.4781600000000001E-2</c:v>
                </c:pt>
                <c:pt idx="133169">
                  <c:v>2.4317999999999999E-2</c:v>
                </c:pt>
                <c:pt idx="133170">
                  <c:v>2.38155E-2</c:v>
                </c:pt>
                <c:pt idx="133171">
                  <c:v>2.3273499999999999E-2</c:v>
                </c:pt>
                <c:pt idx="133172">
                  <c:v>2.2691900000000001E-2</c:v>
                </c:pt>
                <c:pt idx="133173">
                  <c:v>2.2070300000000001E-2</c:v>
                </c:pt>
                <c:pt idx="133174">
                  <c:v>2.14086E-2</c:v>
                </c:pt>
                <c:pt idx="133175">
                  <c:v>2.0706700000000001E-2</c:v>
                </c:pt>
                <c:pt idx="133176">
                  <c:v>1.99645E-2</c:v>
                </c:pt>
                <c:pt idx="133177">
                  <c:v>1.91822E-2</c:v>
                </c:pt>
                <c:pt idx="133178">
                  <c:v>1.8359799999999999E-2</c:v>
                </c:pt>
                <c:pt idx="133179">
                  <c:v>1.7497599999999999E-2</c:v>
                </c:pt>
                <c:pt idx="133180">
                  <c:v>1.6595700000000001E-2</c:v>
                </c:pt>
                <c:pt idx="133181">
                  <c:v>1.5654600000000001E-2</c:v>
                </c:pt>
                <c:pt idx="133182">
                  <c:v>1.4674700000000001E-2</c:v>
                </c:pt>
                <c:pt idx="133183">
                  <c:v>1.3656400000000001E-2</c:v>
                </c:pt>
                <c:pt idx="133184">
                  <c:v>1.26003E-2</c:v>
                </c:pt>
                <c:pt idx="133185">
                  <c:v>1.1507099999999999E-2</c:v>
                </c:pt>
                <c:pt idx="133186">
                  <c:v>1.03774E-2</c:v>
                </c:pt>
                <c:pt idx="133187" formatCode="0.00E+00">
                  <c:v>9.2121500000000005E-3</c:v>
                </c:pt>
                <c:pt idx="133188" formatCode="0.00E+00">
                  <c:v>8.0121199999999993E-3</c:v>
                </c:pt>
                <c:pt idx="133189" formatCode="0.00E+00">
                  <c:v>6.7782600000000004E-3</c:v>
                </c:pt>
                <c:pt idx="133190" formatCode="0.00E+00">
                  <c:v>5.5115900000000002E-3</c:v>
                </c:pt>
                <c:pt idx="133191" formatCode="0.00E+00">
                  <c:v>4.2131900000000003E-3</c:v>
                </c:pt>
                <c:pt idx="133192" formatCode="0.00E+00">
                  <c:v>2.8842099999999999E-3</c:v>
                </c:pt>
                <c:pt idx="133193" formatCode="0.00E+00">
                  <c:v>1.5258800000000001E-3</c:v>
                </c:pt>
                <c:pt idx="133194" formatCode="0.00E+00">
                  <c:v>1.39467E-4</c:v>
                </c:pt>
                <c:pt idx="133195" formatCode="0.00E+00">
                  <c:v>-1.27366E-3</c:v>
                </c:pt>
                <c:pt idx="133196" formatCode="0.00E+00">
                  <c:v>-2.71208E-3</c:v>
                </c:pt>
                <c:pt idx="133197" formatCode="0.00E+00">
                  <c:v>-4.1743199999999996E-3</c:v>
                </c:pt>
                <c:pt idx="133198" formatCode="0.00E+00">
                  <c:v>-5.6588400000000001E-3</c:v>
                </c:pt>
                <c:pt idx="133199" formatCode="0.00E+00">
                  <c:v>-7.1640300000000001E-3</c:v>
                </c:pt>
                <c:pt idx="133200" formatCode="0.00E+00">
                  <c:v>-8.6882299999999999E-3</c:v>
                </c:pt>
                <c:pt idx="133201">
                  <c:v>-1.02297E-2</c:v>
                </c:pt>
                <c:pt idx="133202">
                  <c:v>-1.17868E-2</c:v>
                </c:pt>
                <c:pt idx="133203">
                  <c:v>-1.33575E-2</c:v>
                </c:pt>
                <c:pt idx="133204">
                  <c:v>-1.4940200000000001E-2</c:v>
                </c:pt>
                <c:pt idx="133205">
                  <c:v>-1.65328E-2</c:v>
                </c:pt>
                <c:pt idx="133206">
                  <c:v>-1.8133400000000001E-2</c:v>
                </c:pt>
                <c:pt idx="133207">
                  <c:v>-1.9740000000000001E-2</c:v>
                </c:pt>
                <c:pt idx="133208">
                  <c:v>-2.1350600000000001E-2</c:v>
                </c:pt>
                <c:pt idx="133209">
                  <c:v>-2.29631E-2</c:v>
                </c:pt>
                <c:pt idx="133210">
                  <c:v>-2.45755E-2</c:v>
                </c:pt>
                <c:pt idx="133211">
                  <c:v>-2.61856E-2</c:v>
                </c:pt>
                <c:pt idx="133212">
                  <c:v>-2.7791300000000001E-2</c:v>
                </c:pt>
                <c:pt idx="133213">
                  <c:v>-2.93905E-2</c:v>
                </c:pt>
                <c:pt idx="133214">
                  <c:v>-3.0980899999999999E-2</c:v>
                </c:pt>
                <c:pt idx="133215">
                  <c:v>-3.25603E-2</c:v>
                </c:pt>
                <c:pt idx="133216">
                  <c:v>-3.4126700000000003E-2</c:v>
                </c:pt>
                <c:pt idx="133217">
                  <c:v>-3.5677599999999997E-2</c:v>
                </c:pt>
                <c:pt idx="133218">
                  <c:v>-3.7211000000000001E-2</c:v>
                </c:pt>
                <c:pt idx="133219">
                  <c:v>-3.8724700000000001E-2</c:v>
                </c:pt>
                <c:pt idx="133220">
                  <c:v>-4.0216300000000003E-2</c:v>
                </c:pt>
                <c:pt idx="133221">
                  <c:v>-4.1683699999999997E-2</c:v>
                </c:pt>
                <c:pt idx="133222">
                  <c:v>-4.3124700000000002E-2</c:v>
                </c:pt>
                <c:pt idx="133223">
                  <c:v>-4.4537199999999999E-2</c:v>
                </c:pt>
                <c:pt idx="133224">
                  <c:v>-4.5918899999999999E-2</c:v>
                </c:pt>
                <c:pt idx="133225">
                  <c:v>-4.7267799999999999E-2</c:v>
                </c:pt>
                <c:pt idx="133226">
                  <c:v>-4.8581600000000003E-2</c:v>
                </c:pt>
                <c:pt idx="133227">
                  <c:v>-4.9858300000000001E-2</c:v>
                </c:pt>
                <c:pt idx="133228">
                  <c:v>-5.1095799999999997E-2</c:v>
                </c:pt>
                <c:pt idx="133229">
                  <c:v>-5.2292199999999997E-2</c:v>
                </c:pt>
                <c:pt idx="133230">
                  <c:v>-5.3445399999999997E-2</c:v>
                </c:pt>
                <c:pt idx="133231">
                  <c:v>-5.4553400000000002E-2</c:v>
                </c:pt>
                <c:pt idx="133232">
                  <c:v>-5.5614400000000001E-2</c:v>
                </c:pt>
                <c:pt idx="133233">
                  <c:v>-5.6626500000000003E-2</c:v>
                </c:pt>
                <c:pt idx="133234">
                  <c:v>-5.7588E-2</c:v>
                </c:pt>
                <c:pt idx="133235">
                  <c:v>-5.8496899999999998E-2</c:v>
                </c:pt>
                <c:pt idx="133236">
                  <c:v>-5.93517E-2</c:v>
                </c:pt>
                <c:pt idx="133237">
                  <c:v>-6.0150799999999997E-2</c:v>
                </c:pt>
                <c:pt idx="133238">
                  <c:v>-6.0892399999999999E-2</c:v>
                </c:pt>
                <c:pt idx="133239">
                  <c:v>-6.1575199999999997E-2</c:v>
                </c:pt>
                <c:pt idx="133240">
                  <c:v>-6.2197700000000002E-2</c:v>
                </c:pt>
                <c:pt idx="133241">
                  <c:v>-6.2758599999999998E-2</c:v>
                </c:pt>
                <c:pt idx="133242">
                  <c:v>-6.3256400000000004E-2</c:v>
                </c:pt>
                <c:pt idx="133243">
                  <c:v>-6.3690099999999999E-2</c:v>
                </c:pt>
                <c:pt idx="133244">
                  <c:v>-6.4058500000000004E-2</c:v>
                </c:pt>
                <c:pt idx="133245">
                  <c:v>-6.4360399999999998E-2</c:v>
                </c:pt>
                <c:pt idx="133246">
                  <c:v>-6.4595E-2</c:v>
                </c:pt>
                <c:pt idx="133247">
                  <c:v>-6.4761399999999997E-2</c:v>
                </c:pt>
                <c:pt idx="133248">
                  <c:v>-6.4858700000000005E-2</c:v>
                </c:pt>
                <c:pt idx="133249">
                  <c:v>-6.4886200000000005E-2</c:v>
                </c:pt>
                <c:pt idx="133250">
                  <c:v>-6.4843300000000006E-2</c:v>
                </c:pt>
                <c:pt idx="133251">
                  <c:v>-6.4729400000000006E-2</c:v>
                </c:pt>
                <c:pt idx="133252">
                  <c:v>-6.4544099999999993E-2</c:v>
                </c:pt>
                <c:pt idx="133253">
                  <c:v>-6.42871E-2</c:v>
                </c:pt>
                <c:pt idx="133254">
                  <c:v>-6.3958000000000001E-2</c:v>
                </c:pt>
                <c:pt idx="133255">
                  <c:v>-6.3556799999999997E-2</c:v>
                </c:pt>
                <c:pt idx="133256">
                  <c:v>-6.3083399999999998E-2</c:v>
                </c:pt>
                <c:pt idx="133257">
                  <c:v>-6.2537700000000002E-2</c:v>
                </c:pt>
                <c:pt idx="133258">
                  <c:v>-6.19199E-2</c:v>
                </c:pt>
                <c:pt idx="133259">
                  <c:v>-6.1230199999999999E-2</c:v>
                </c:pt>
                <c:pt idx="133260">
                  <c:v>-6.0469099999999998E-2</c:v>
                </c:pt>
                <c:pt idx="133261">
                  <c:v>-5.9636700000000001E-2</c:v>
                </c:pt>
                <c:pt idx="133262">
                  <c:v>-5.8733800000000003E-2</c:v>
                </c:pt>
                <c:pt idx="133263">
                  <c:v>-5.7760800000000001E-2</c:v>
                </c:pt>
                <c:pt idx="133264">
                  <c:v>-5.6718600000000001E-2</c:v>
                </c:pt>
                <c:pt idx="133265">
                  <c:v>-5.5607900000000002E-2</c:v>
                </c:pt>
                <c:pt idx="133266">
                  <c:v>-5.4429499999999999E-2</c:v>
                </c:pt>
                <c:pt idx="133267">
                  <c:v>-5.3184599999999999E-2</c:v>
                </c:pt>
                <c:pt idx="133268">
                  <c:v>-5.1874200000000002E-2</c:v>
                </c:pt>
                <c:pt idx="133269">
                  <c:v>-5.04994E-2</c:v>
                </c:pt>
                <c:pt idx="133270">
                  <c:v>-4.9061599999999997E-2</c:v>
                </c:pt>
                <c:pt idx="133271">
                  <c:v>-4.7562100000000003E-2</c:v>
                </c:pt>
                <c:pt idx="133272">
                  <c:v>-4.6002399999999999E-2</c:v>
                </c:pt>
                <c:pt idx="133273">
                  <c:v>-4.4383899999999997E-2</c:v>
                </c:pt>
                <c:pt idx="133274">
                  <c:v>-4.2708299999999998E-2</c:v>
                </c:pt>
                <c:pt idx="133275">
                  <c:v>-4.0977399999999997E-2</c:v>
                </c:pt>
                <c:pt idx="133276">
                  <c:v>-3.91928E-2</c:v>
                </c:pt>
                <c:pt idx="133277">
                  <c:v>-3.7356500000000001E-2</c:v>
                </c:pt>
                <c:pt idx="133278">
                  <c:v>-3.5470300000000003E-2</c:v>
                </c:pt>
                <c:pt idx="133279">
                  <c:v>-3.3536400000000001E-2</c:v>
                </c:pt>
                <c:pt idx="133280">
                  <c:v>-3.15567E-2</c:v>
                </c:pt>
                <c:pt idx="133281">
                  <c:v>-2.9533400000000001E-2</c:v>
                </c:pt>
                <c:pt idx="133282">
                  <c:v>-2.7468800000000002E-2</c:v>
                </c:pt>
                <c:pt idx="133283">
                  <c:v>-2.5364999999999999E-2</c:v>
                </c:pt>
                <c:pt idx="133284">
                  <c:v>-2.3224499999999999E-2</c:v>
                </c:pt>
                <c:pt idx="133285">
                  <c:v>-2.1049600000000002E-2</c:v>
                </c:pt>
                <c:pt idx="133286">
                  <c:v>-1.88427E-2</c:v>
                </c:pt>
                <c:pt idx="133287">
                  <c:v>-1.66064E-2</c:v>
                </c:pt>
                <c:pt idx="133288">
                  <c:v>-1.4343099999999999E-2</c:v>
                </c:pt>
                <c:pt idx="133289">
                  <c:v>-1.20555E-2</c:v>
                </c:pt>
                <c:pt idx="133290" formatCode="0.00E+00">
                  <c:v>-9.7462E-3</c:v>
                </c:pt>
                <c:pt idx="133291" formatCode="0.00E+00">
                  <c:v>-7.4177999999999996E-3</c:v>
                </c:pt>
                <c:pt idx="133292" formatCode="0.00E+00">
                  <c:v>-5.0730000000000003E-3</c:v>
                </c:pt>
                <c:pt idx="133293" formatCode="0.00E+00">
                  <c:v>-2.7145300000000002E-3</c:v>
                </c:pt>
                <c:pt idx="133294" formatCode="0.00E+00">
                  <c:v>-3.45118E-4</c:v>
                </c:pt>
                <c:pt idx="133295" formatCode="0.00E+00">
                  <c:v>2.0324800000000001E-3</c:v>
                </c:pt>
                <c:pt idx="133296" formatCode="0.00E+00">
                  <c:v>4.4154900000000002E-3</c:v>
                </c:pt>
                <c:pt idx="133297" formatCode="0.00E+00">
                  <c:v>6.80111E-3</c:v>
                </c:pt>
                <c:pt idx="133298" formatCode="0.00E+00">
                  <c:v>9.1865599999999999E-3</c:v>
                </c:pt>
                <c:pt idx="133299">
                  <c:v>1.1568999999999999E-2</c:v>
                </c:pt>
                <c:pt idx="133300">
                  <c:v>1.39457E-2</c:v>
                </c:pt>
                <c:pt idx="133301">
                  <c:v>1.63138E-2</c:v>
                </c:pt>
                <c:pt idx="133302">
                  <c:v>1.86705E-2</c:v>
                </c:pt>
                <c:pt idx="133303">
                  <c:v>2.10131E-2</c:v>
                </c:pt>
                <c:pt idx="133304">
                  <c:v>2.33387E-2</c:v>
                </c:pt>
                <c:pt idx="133305">
                  <c:v>2.56446E-2</c:v>
                </c:pt>
                <c:pt idx="133306">
                  <c:v>2.7928000000000001E-2</c:v>
                </c:pt>
                <c:pt idx="133307">
                  <c:v>3.0186299999999999E-2</c:v>
                </c:pt>
                <c:pt idx="133308">
                  <c:v>3.2416800000000003E-2</c:v>
                </c:pt>
                <c:pt idx="133309">
                  <c:v>3.4616800000000003E-2</c:v>
                </c:pt>
                <c:pt idx="133310">
                  <c:v>3.6783799999999998E-2</c:v>
                </c:pt>
                <c:pt idx="133311">
                  <c:v>3.8914999999999998E-2</c:v>
                </c:pt>
                <c:pt idx="133312">
                  <c:v>4.1008099999999999E-2</c:v>
                </c:pt>
                <c:pt idx="133313">
                  <c:v>4.3060599999999997E-2</c:v>
                </c:pt>
                <c:pt idx="133314">
                  <c:v>4.5069900000000003E-2</c:v>
                </c:pt>
                <c:pt idx="133315">
                  <c:v>4.7033699999999998E-2</c:v>
                </c:pt>
                <c:pt idx="133316">
                  <c:v>4.8949800000000002E-2</c:v>
                </c:pt>
                <c:pt idx="133317">
                  <c:v>5.0815699999999998E-2</c:v>
                </c:pt>
                <c:pt idx="133318">
                  <c:v>5.26294E-2</c:v>
                </c:pt>
                <c:pt idx="133319">
                  <c:v>5.4388699999999998E-2</c:v>
                </c:pt>
                <c:pt idx="133320">
                  <c:v>5.6091599999999998E-2</c:v>
                </c:pt>
                <c:pt idx="133321">
                  <c:v>5.7736000000000003E-2</c:v>
                </c:pt>
                <c:pt idx="133322">
                  <c:v>5.9319999999999998E-2</c:v>
                </c:pt>
                <c:pt idx="133323">
                  <c:v>6.0841800000000001E-2</c:v>
                </c:pt>
                <c:pt idx="133324">
                  <c:v>6.2299599999999997E-2</c:v>
                </c:pt>
                <c:pt idx="133325">
                  <c:v>6.3691700000000004E-2</c:v>
                </c:pt>
                <c:pt idx="133326">
                  <c:v>6.5016500000000005E-2</c:v>
                </c:pt>
                <c:pt idx="133327">
                  <c:v>6.6272600000000001E-2</c:v>
                </c:pt>
                <c:pt idx="133328">
                  <c:v>6.7458400000000002E-2</c:v>
                </c:pt>
                <c:pt idx="133329">
                  <c:v>6.85727E-2</c:v>
                </c:pt>
                <c:pt idx="133330">
                  <c:v>6.9614200000000001E-2</c:v>
                </c:pt>
                <c:pt idx="133331">
                  <c:v>7.0581699999999997E-2</c:v>
                </c:pt>
                <c:pt idx="133332">
                  <c:v>7.1474300000000004E-2</c:v>
                </c:pt>
                <c:pt idx="133333">
                  <c:v>7.2290800000000002E-2</c:v>
                </c:pt>
                <c:pt idx="133334">
                  <c:v>7.3030499999999998E-2</c:v>
                </c:pt>
                <c:pt idx="133335">
                  <c:v>7.3692499999999994E-2</c:v>
                </c:pt>
                <c:pt idx="133336">
                  <c:v>7.4276300000000003E-2</c:v>
                </c:pt>
                <c:pt idx="133337">
                  <c:v>7.4781200000000006E-2</c:v>
                </c:pt>
                <c:pt idx="133338">
                  <c:v>7.5206800000000004E-2</c:v>
                </c:pt>
                <c:pt idx="133339">
                  <c:v>7.5552599999999998E-2</c:v>
                </c:pt>
                <c:pt idx="133340">
                  <c:v>7.5818399999999994E-2</c:v>
                </c:pt>
                <c:pt idx="133341">
                  <c:v>7.6004100000000005E-2</c:v>
                </c:pt>
                <c:pt idx="133342">
                  <c:v>7.6109499999999997E-2</c:v>
                </c:pt>
                <c:pt idx="133343">
                  <c:v>7.61347E-2</c:v>
                </c:pt>
                <c:pt idx="133344">
                  <c:v>7.60797E-2</c:v>
                </c:pt>
                <c:pt idx="133345">
                  <c:v>7.5944899999999996E-2</c:v>
                </c:pt>
                <c:pt idx="133346">
                  <c:v>7.5730599999999995E-2</c:v>
                </c:pt>
                <c:pt idx="133347">
                  <c:v>7.5437100000000007E-2</c:v>
                </c:pt>
                <c:pt idx="133348">
                  <c:v>7.5064900000000004E-2</c:v>
                </c:pt>
                <c:pt idx="133349">
                  <c:v>7.4614799999999995E-2</c:v>
                </c:pt>
                <c:pt idx="133350">
                  <c:v>7.4087399999999998E-2</c:v>
                </c:pt>
                <c:pt idx="133351">
                  <c:v>7.3483499999999993E-2</c:v>
                </c:pt>
                <c:pt idx="133352">
                  <c:v>7.2803900000000005E-2</c:v>
                </c:pt>
                <c:pt idx="133353">
                  <c:v>7.2049799999999997E-2</c:v>
                </c:pt>
                <c:pt idx="133354">
                  <c:v>7.1221999999999994E-2</c:v>
                </c:pt>
                <c:pt idx="133355">
                  <c:v>7.0321900000000007E-2</c:v>
                </c:pt>
                <c:pt idx="133356">
                  <c:v>6.9350700000000001E-2</c:v>
                </c:pt>
                <c:pt idx="133357">
                  <c:v>6.8309599999999998E-2</c:v>
                </c:pt>
                <c:pt idx="133358">
                  <c:v>6.7200200000000002E-2</c:v>
                </c:pt>
                <c:pt idx="133359">
                  <c:v>6.6023799999999994E-2</c:v>
                </c:pt>
                <c:pt idx="133360">
                  <c:v>6.4782000000000006E-2</c:v>
                </c:pt>
                <c:pt idx="133361">
                  <c:v>6.3476599999999994E-2</c:v>
                </c:pt>
                <c:pt idx="133362">
                  <c:v>6.21091E-2</c:v>
                </c:pt>
                <c:pt idx="133363">
                  <c:v>6.0681499999999999E-2</c:v>
                </c:pt>
                <c:pt idx="133364">
                  <c:v>5.9195400000000002E-2</c:v>
                </c:pt>
                <c:pt idx="133365">
                  <c:v>5.76529E-2</c:v>
                </c:pt>
                <c:pt idx="133366">
                  <c:v>5.6055899999999999E-2</c:v>
                </c:pt>
                <c:pt idx="133367">
                  <c:v>5.4406400000000001E-2</c:v>
                </c:pt>
                <c:pt idx="133368">
                  <c:v>5.2706500000000003E-2</c:v>
                </c:pt>
                <c:pt idx="133369">
                  <c:v>5.0958400000000001E-2</c:v>
                </c:pt>
                <c:pt idx="133370">
                  <c:v>4.9164199999999998E-2</c:v>
                </c:pt>
                <c:pt idx="133371">
                  <c:v>4.7326199999999999E-2</c:v>
                </c:pt>
                <c:pt idx="133372">
                  <c:v>4.5446599999999997E-2</c:v>
                </c:pt>
                <c:pt idx="133373">
                  <c:v>4.3527799999999998E-2</c:v>
                </c:pt>
                <c:pt idx="133374">
                  <c:v>4.1571999999999998E-2</c:v>
                </c:pt>
                <c:pt idx="133375">
                  <c:v>3.95818E-2</c:v>
                </c:pt>
                <c:pt idx="133376">
                  <c:v>3.7559299999999997E-2</c:v>
                </c:pt>
                <c:pt idx="133377">
                  <c:v>3.5507200000000003E-2</c:v>
                </c:pt>
                <c:pt idx="133378">
                  <c:v>3.3427800000000001E-2</c:v>
                </c:pt>
                <c:pt idx="133379">
                  <c:v>3.1323700000000003E-2</c:v>
                </c:pt>
                <c:pt idx="133380">
                  <c:v>2.91972E-2</c:v>
                </c:pt>
                <c:pt idx="133381">
                  <c:v>2.7050999999999999E-2</c:v>
                </c:pt>
                <c:pt idx="133382">
                  <c:v>2.48875E-2</c:v>
                </c:pt>
                <c:pt idx="133383">
                  <c:v>2.2709199999999999E-2</c:v>
                </c:pt>
                <c:pt idx="133384">
                  <c:v>2.0518700000000001E-2</c:v>
                </c:pt>
                <c:pt idx="133385">
                  <c:v>1.8318299999999999E-2</c:v>
                </c:pt>
                <c:pt idx="133386">
                  <c:v>1.6110800000000002E-2</c:v>
                </c:pt>
                <c:pt idx="133387">
                  <c:v>1.3898499999999999E-2</c:v>
                </c:pt>
                <c:pt idx="133388">
                  <c:v>1.1683900000000001E-2</c:v>
                </c:pt>
                <c:pt idx="133389" formatCode="0.00E+00">
                  <c:v>9.4695400000000002E-3</c:v>
                </c:pt>
                <c:pt idx="133390" formatCode="0.00E+00">
                  <c:v>7.2578199999999999E-3</c:v>
                </c:pt>
                <c:pt idx="133391" formatCode="0.00E+00">
                  <c:v>5.0511799999999997E-3</c:v>
                </c:pt>
                <c:pt idx="133392" formatCode="0.00E+00">
                  <c:v>2.8520300000000002E-3</c:v>
                </c:pt>
                <c:pt idx="133393" formatCode="0.00E+00">
                  <c:v>6.6274699999999999E-4</c:v>
                </c:pt>
                <c:pt idx="133394" formatCode="0.00E+00">
                  <c:v>-1.5143299999999999E-3</c:v>
                </c:pt>
                <c:pt idx="133395" formatCode="0.00E+00">
                  <c:v>-3.67688E-3</c:v>
                </c:pt>
                <c:pt idx="133396" formatCode="0.00E+00">
                  <c:v>-5.8226299999999996E-3</c:v>
                </c:pt>
                <c:pt idx="133397" formatCode="0.00E+00">
                  <c:v>-7.9493500000000009E-3</c:v>
                </c:pt>
                <c:pt idx="133398">
                  <c:v>-1.0054799999999999E-2</c:v>
                </c:pt>
                <c:pt idx="133399">
                  <c:v>-1.2136900000000001E-2</c:v>
                </c:pt>
                <c:pt idx="133400">
                  <c:v>-1.4193600000000001E-2</c:v>
                </c:pt>
                <c:pt idx="133401">
                  <c:v>-1.62226E-2</c:v>
                </c:pt>
                <c:pt idx="133402">
                  <c:v>-1.8222200000000001E-2</c:v>
                </c:pt>
                <c:pt idx="133403">
                  <c:v>-2.0190199999999998E-2</c:v>
                </c:pt>
                <c:pt idx="133404">
                  <c:v>-2.2124899999999999E-2</c:v>
                </c:pt>
                <c:pt idx="133405">
                  <c:v>-2.4024400000000001E-2</c:v>
                </c:pt>
                <c:pt idx="133406">
                  <c:v>-2.5886800000000001E-2</c:v>
                </c:pt>
                <c:pt idx="133407">
                  <c:v>-2.7710599999999998E-2</c:v>
                </c:pt>
                <c:pt idx="133408">
                  <c:v>-2.9493999999999999E-2</c:v>
                </c:pt>
                <c:pt idx="133409">
                  <c:v>-3.12354E-2</c:v>
                </c:pt>
                <c:pt idx="133410">
                  <c:v>-3.2933499999999997E-2</c:v>
                </c:pt>
                <c:pt idx="133411">
                  <c:v>-3.4586600000000002E-2</c:v>
                </c:pt>
                <c:pt idx="133412">
                  <c:v>-3.6193400000000001E-2</c:v>
                </c:pt>
                <c:pt idx="133413">
                  <c:v>-3.77527E-2</c:v>
                </c:pt>
                <c:pt idx="133414">
                  <c:v>-3.9263100000000002E-2</c:v>
                </c:pt>
                <c:pt idx="133415">
                  <c:v>-4.0723500000000003E-2</c:v>
                </c:pt>
                <c:pt idx="133416">
                  <c:v>-4.2132900000000001E-2</c:v>
                </c:pt>
                <c:pt idx="133417">
                  <c:v>-4.3490099999999997E-2</c:v>
                </c:pt>
                <c:pt idx="133418">
                  <c:v>-4.4794399999999998E-2</c:v>
                </c:pt>
                <c:pt idx="133419">
                  <c:v>-4.6044700000000001E-2</c:v>
                </c:pt>
                <c:pt idx="133420">
                  <c:v>-4.7240299999999999E-2</c:v>
                </c:pt>
                <c:pt idx="133421">
                  <c:v>-4.83805E-2</c:v>
                </c:pt>
                <c:pt idx="133422">
                  <c:v>-4.9464599999999997E-2</c:v>
                </c:pt>
                <c:pt idx="133423">
                  <c:v>-5.0492099999999998E-2</c:v>
                </c:pt>
                <c:pt idx="133424">
                  <c:v>-5.1462599999999997E-2</c:v>
                </c:pt>
                <c:pt idx="133425">
                  <c:v>-5.2375400000000003E-2</c:v>
                </c:pt>
                <c:pt idx="133426">
                  <c:v>-5.32305E-2</c:v>
                </c:pt>
                <c:pt idx="133427">
                  <c:v>-5.40273E-2</c:v>
                </c:pt>
                <c:pt idx="133428">
                  <c:v>-5.4765899999999999E-2</c:v>
                </c:pt>
                <c:pt idx="133429">
                  <c:v>-5.5446000000000002E-2</c:v>
                </c:pt>
                <c:pt idx="133430">
                  <c:v>-5.6067699999999998E-2</c:v>
                </c:pt>
                <c:pt idx="133431">
                  <c:v>-5.6630899999999998E-2</c:v>
                </c:pt>
                <c:pt idx="133432">
                  <c:v>-5.7135699999999998E-2</c:v>
                </c:pt>
                <c:pt idx="133433">
                  <c:v>-5.7582399999999999E-2</c:v>
                </c:pt>
                <c:pt idx="133434">
                  <c:v>-5.7971000000000002E-2</c:v>
                </c:pt>
                <c:pt idx="133435">
                  <c:v>-5.8302100000000003E-2</c:v>
                </c:pt>
                <c:pt idx="133436">
                  <c:v>-5.8575799999999997E-2</c:v>
                </c:pt>
                <c:pt idx="133437">
                  <c:v>-5.8792700000000003E-2</c:v>
                </c:pt>
                <c:pt idx="133438">
                  <c:v>-5.8953199999999997E-2</c:v>
                </c:pt>
                <c:pt idx="133439">
                  <c:v>-5.9057900000000003E-2</c:v>
                </c:pt>
                <c:pt idx="133440">
                  <c:v>-5.9107399999999997E-2</c:v>
                </c:pt>
                <c:pt idx="133441">
                  <c:v>-5.9102399999999999E-2</c:v>
                </c:pt>
                <c:pt idx="133442">
                  <c:v>-5.9043600000000002E-2</c:v>
                </c:pt>
                <c:pt idx="133443">
                  <c:v>-5.8931799999999999E-2</c:v>
                </c:pt>
                <c:pt idx="133444">
                  <c:v>-5.8767899999999998E-2</c:v>
                </c:pt>
                <c:pt idx="133445">
                  <c:v>-5.8552600000000003E-2</c:v>
                </c:pt>
                <c:pt idx="133446">
                  <c:v>-5.8286999999999999E-2</c:v>
                </c:pt>
                <c:pt idx="133447">
                  <c:v>-5.7972000000000003E-2</c:v>
                </c:pt>
                <c:pt idx="133448">
                  <c:v>-5.7608699999999999E-2</c:v>
                </c:pt>
                <c:pt idx="133449">
                  <c:v>-5.7198100000000002E-2</c:v>
                </c:pt>
                <c:pt idx="133450">
                  <c:v>-5.6741300000000001E-2</c:v>
                </c:pt>
                <c:pt idx="133451">
                  <c:v>-5.6239400000000002E-2</c:v>
                </c:pt>
                <c:pt idx="133452">
                  <c:v>-5.5693699999999999E-2</c:v>
                </c:pt>
                <c:pt idx="133453">
                  <c:v>-5.5105399999999999E-2</c:v>
                </c:pt>
                <c:pt idx="133454">
                  <c:v>-5.4475599999999999E-2</c:v>
                </c:pt>
                <c:pt idx="133455">
                  <c:v>-5.3805699999999998E-2</c:v>
                </c:pt>
                <c:pt idx="133456">
                  <c:v>-5.3096900000000002E-2</c:v>
                </c:pt>
                <c:pt idx="133457">
                  <c:v>-5.2350599999999997E-2</c:v>
                </c:pt>
                <c:pt idx="133458">
                  <c:v>-5.1568200000000002E-2</c:v>
                </c:pt>
                <c:pt idx="133459">
                  <c:v>-5.0750799999999999E-2</c:v>
                </c:pt>
                <c:pt idx="133460">
                  <c:v>-4.99E-2</c:v>
                </c:pt>
                <c:pt idx="133461">
                  <c:v>-4.9017100000000001E-2</c:v>
                </c:pt>
                <c:pt idx="133462">
                  <c:v>-4.81035E-2</c:v>
                </c:pt>
                <c:pt idx="133463">
                  <c:v>-4.71607E-2</c:v>
                </c:pt>
                <c:pt idx="133464">
                  <c:v>-4.6189899999999999E-2</c:v>
                </c:pt>
                <c:pt idx="133465">
                  <c:v>-4.5192799999999998E-2</c:v>
                </c:pt>
                <c:pt idx="133466">
                  <c:v>-4.4170599999999997E-2</c:v>
                </c:pt>
                <c:pt idx="133467">
                  <c:v>-4.3124799999999998E-2</c:v>
                </c:pt>
                <c:pt idx="133468">
                  <c:v>-4.2056799999999998E-2</c:v>
                </c:pt>
                <c:pt idx="133469">
                  <c:v>-4.09681E-2</c:v>
                </c:pt>
                <c:pt idx="133470">
                  <c:v>-3.986E-2</c:v>
                </c:pt>
                <c:pt idx="133471">
                  <c:v>-3.8733999999999998E-2</c:v>
                </c:pt>
                <c:pt idx="133472">
                  <c:v>-3.75915E-2</c:v>
                </c:pt>
                <c:pt idx="133473">
                  <c:v>-3.6433800000000002E-2</c:v>
                </c:pt>
                <c:pt idx="133474">
                  <c:v>-3.5262000000000002E-2</c:v>
                </c:pt>
                <c:pt idx="133475">
                  <c:v>-3.4077099999999999E-2</c:v>
                </c:pt>
                <c:pt idx="133476">
                  <c:v>-3.2880300000000001E-2</c:v>
                </c:pt>
                <c:pt idx="133477">
                  <c:v>-3.1673100000000003E-2</c:v>
                </c:pt>
                <c:pt idx="133478">
                  <c:v>-3.0456899999999999E-2</c:v>
                </c:pt>
                <c:pt idx="133479">
                  <c:v>-2.92333E-2</c:v>
                </c:pt>
                <c:pt idx="133480">
                  <c:v>-2.8003799999999999E-2</c:v>
                </c:pt>
                <c:pt idx="133481">
                  <c:v>-2.6769899999999999E-2</c:v>
                </c:pt>
                <c:pt idx="133482">
                  <c:v>-2.5533E-2</c:v>
                </c:pt>
                <c:pt idx="133483">
                  <c:v>-2.4294400000000001E-2</c:v>
                </c:pt>
                <c:pt idx="133484">
                  <c:v>-2.30555E-2</c:v>
                </c:pt>
                <c:pt idx="133485">
                  <c:v>-2.18175E-2</c:v>
                </c:pt>
                <c:pt idx="133486">
                  <c:v>-2.0581700000000001E-2</c:v>
                </c:pt>
                <c:pt idx="133487">
                  <c:v>-1.9349499999999999E-2</c:v>
                </c:pt>
                <c:pt idx="133488">
                  <c:v>-1.8122099999999999E-2</c:v>
                </c:pt>
                <c:pt idx="133489">
                  <c:v>-1.6900600000000002E-2</c:v>
                </c:pt>
                <c:pt idx="133490">
                  <c:v>-1.5685899999999999E-2</c:v>
                </c:pt>
                <c:pt idx="133491">
                  <c:v>-1.4479499999999999E-2</c:v>
                </c:pt>
                <c:pt idx="133492">
                  <c:v>-1.32823E-2</c:v>
                </c:pt>
                <c:pt idx="133493">
                  <c:v>-1.20955E-2</c:v>
                </c:pt>
                <c:pt idx="133494">
                  <c:v>-1.09198E-2</c:v>
                </c:pt>
                <c:pt idx="133495" formatCode="0.00E+00">
                  <c:v>-9.7565199999999994E-3</c:v>
                </c:pt>
                <c:pt idx="133496" formatCode="0.00E+00">
                  <c:v>-8.6062399999999994E-3</c:v>
                </c:pt>
                <c:pt idx="133497" formatCode="0.00E+00">
                  <c:v>-7.4694000000000002E-3</c:v>
                </c:pt>
                <c:pt idx="133498" formatCode="0.00E+00">
                  <c:v>-6.3466399999999997E-3</c:v>
                </c:pt>
                <c:pt idx="133499" formatCode="0.00E+00">
                  <c:v>-5.2391199999999999E-3</c:v>
                </c:pt>
                <c:pt idx="133500" formatCode="0.00E+00">
                  <c:v>-4.1477900000000002E-3</c:v>
                </c:pt>
                <c:pt idx="133501" formatCode="0.00E+00">
                  <c:v>-3.07333E-3</c:v>
                </c:pt>
                <c:pt idx="133502" formatCode="0.00E+00">
                  <c:v>-2.0164100000000002E-3</c:v>
                </c:pt>
                <c:pt idx="133503" formatCode="0.00E+00">
                  <c:v>-9.7747099999999994E-4</c:v>
                </c:pt>
                <c:pt idx="133504" formatCode="0.00E+00">
                  <c:v>4.3352100000000001E-5</c:v>
                </c:pt>
                <c:pt idx="133505" formatCode="0.00E+00">
                  <c:v>1.0457699999999999E-3</c:v>
                </c:pt>
                <c:pt idx="133506" formatCode="0.00E+00">
                  <c:v>2.02915E-3</c:v>
                </c:pt>
                <c:pt idx="133507" formatCode="0.00E+00">
                  <c:v>2.99263E-3</c:v>
                </c:pt>
                <c:pt idx="133508" formatCode="0.00E+00">
                  <c:v>3.9356E-3</c:v>
                </c:pt>
                <c:pt idx="133509" formatCode="0.00E+00">
                  <c:v>4.8578700000000002E-3</c:v>
                </c:pt>
                <c:pt idx="133510" formatCode="0.00E+00">
                  <c:v>5.7592399999999997E-3</c:v>
                </c:pt>
                <c:pt idx="133511" formatCode="0.00E+00">
                  <c:v>6.6392999999999999E-3</c:v>
                </c:pt>
                <c:pt idx="133512" formatCode="0.00E+00">
                  <c:v>7.4977799999999999E-3</c:v>
                </c:pt>
                <c:pt idx="133513" formatCode="0.00E+00">
                  <c:v>8.33449E-3</c:v>
                </c:pt>
                <c:pt idx="133514" formatCode="0.00E+00">
                  <c:v>9.1491999999999997E-3</c:v>
                </c:pt>
                <c:pt idx="133515" formatCode="0.00E+00">
                  <c:v>9.9418900000000001E-3</c:v>
                </c:pt>
                <c:pt idx="133516">
                  <c:v>1.07124E-2</c:v>
                </c:pt>
                <c:pt idx="133517">
                  <c:v>1.14602E-2</c:v>
                </c:pt>
                <c:pt idx="133518">
                  <c:v>1.21855E-2</c:v>
                </c:pt>
                <c:pt idx="133519">
                  <c:v>1.2888999999999999E-2</c:v>
                </c:pt>
                <c:pt idx="133520">
                  <c:v>1.35707E-2</c:v>
                </c:pt>
                <c:pt idx="133521">
                  <c:v>1.4229199999999999E-2</c:v>
                </c:pt>
                <c:pt idx="133522">
                  <c:v>1.48626E-2</c:v>
                </c:pt>
                <c:pt idx="133523">
                  <c:v>1.5470599999999999E-2</c:v>
                </c:pt>
                <c:pt idx="133524">
                  <c:v>1.60556E-2</c:v>
                </c:pt>
                <c:pt idx="133525">
                  <c:v>1.6619999999999999E-2</c:v>
                </c:pt>
                <c:pt idx="133526">
                  <c:v>1.71649E-2</c:v>
                </c:pt>
                <c:pt idx="133527">
                  <c:v>1.76901E-2</c:v>
                </c:pt>
                <c:pt idx="133528">
                  <c:v>1.8195599999999999E-2</c:v>
                </c:pt>
                <c:pt idx="133529">
                  <c:v>1.86816E-2</c:v>
                </c:pt>
                <c:pt idx="133530">
                  <c:v>1.9148600000000002E-2</c:v>
                </c:pt>
                <c:pt idx="133531">
                  <c:v>1.95964E-2</c:v>
                </c:pt>
                <c:pt idx="133532">
                  <c:v>2.00252E-2</c:v>
                </c:pt>
                <c:pt idx="133533">
                  <c:v>2.0435100000000001E-2</c:v>
                </c:pt>
                <c:pt idx="133534">
                  <c:v>2.08261E-2</c:v>
                </c:pt>
                <c:pt idx="133535">
                  <c:v>2.1198000000000002E-2</c:v>
                </c:pt>
                <c:pt idx="133536">
                  <c:v>2.1550300000000001E-2</c:v>
                </c:pt>
                <c:pt idx="133537">
                  <c:v>2.1882599999999999E-2</c:v>
                </c:pt>
                <c:pt idx="133538">
                  <c:v>2.2194999999999999E-2</c:v>
                </c:pt>
                <c:pt idx="133539">
                  <c:v>2.24876E-2</c:v>
                </c:pt>
                <c:pt idx="133540">
                  <c:v>2.27604E-2</c:v>
                </c:pt>
                <c:pt idx="133541">
                  <c:v>2.3013499999999999E-2</c:v>
                </c:pt>
                <c:pt idx="133542">
                  <c:v>2.3247400000000001E-2</c:v>
                </c:pt>
                <c:pt idx="133543">
                  <c:v>2.3463500000000002E-2</c:v>
                </c:pt>
                <c:pt idx="133544">
                  <c:v>2.3663400000000001E-2</c:v>
                </c:pt>
                <c:pt idx="133545">
                  <c:v>2.3847799999999999E-2</c:v>
                </c:pt>
                <c:pt idx="133546">
                  <c:v>2.4015600000000002E-2</c:v>
                </c:pt>
                <c:pt idx="133547">
                  <c:v>2.41649E-2</c:v>
                </c:pt>
                <c:pt idx="133548">
                  <c:v>2.4294799999999998E-2</c:v>
                </c:pt>
                <c:pt idx="133549">
                  <c:v>2.4405300000000001E-2</c:v>
                </c:pt>
                <c:pt idx="133550">
                  <c:v>2.4496799999999999E-2</c:v>
                </c:pt>
                <c:pt idx="133551">
                  <c:v>2.4570499999999999E-2</c:v>
                </c:pt>
                <c:pt idx="133552">
                  <c:v>2.4628400000000002E-2</c:v>
                </c:pt>
                <c:pt idx="133553">
                  <c:v>2.4672900000000001E-2</c:v>
                </c:pt>
                <c:pt idx="133554">
                  <c:v>2.4705499999999998E-2</c:v>
                </c:pt>
                <c:pt idx="133555">
                  <c:v>2.4725199999999999E-2</c:v>
                </c:pt>
                <c:pt idx="133556">
                  <c:v>2.4729899999999999E-2</c:v>
                </c:pt>
                <c:pt idx="133557">
                  <c:v>2.47193E-2</c:v>
                </c:pt>
                <c:pt idx="133558">
                  <c:v>2.4695000000000002E-2</c:v>
                </c:pt>
                <c:pt idx="133559">
                  <c:v>2.4657800000000001E-2</c:v>
                </c:pt>
                <c:pt idx="133560">
                  <c:v>2.4606699999999999E-2</c:v>
                </c:pt>
                <c:pt idx="133561">
                  <c:v>2.4540200000000002E-2</c:v>
                </c:pt>
                <c:pt idx="133562">
                  <c:v>2.4457799999999998E-2</c:v>
                </c:pt>
                <c:pt idx="133563">
                  <c:v>2.436E-2</c:v>
                </c:pt>
                <c:pt idx="133564">
                  <c:v>2.4247700000000001E-2</c:v>
                </c:pt>
                <c:pt idx="133565">
                  <c:v>2.4121400000000001E-2</c:v>
                </c:pt>
                <c:pt idx="133566">
                  <c:v>2.3981800000000001E-2</c:v>
                </c:pt>
                <c:pt idx="133567">
                  <c:v>2.3829800000000002E-2</c:v>
                </c:pt>
                <c:pt idx="133568">
                  <c:v>2.36665E-2</c:v>
                </c:pt>
                <c:pt idx="133569">
                  <c:v>2.3492599999999999E-2</c:v>
                </c:pt>
                <c:pt idx="133570">
                  <c:v>2.33072E-2</c:v>
                </c:pt>
                <c:pt idx="133571">
                  <c:v>2.3108799999999999E-2</c:v>
                </c:pt>
                <c:pt idx="133572">
                  <c:v>2.2896300000000001E-2</c:v>
                </c:pt>
                <c:pt idx="133573">
                  <c:v>2.2670699999999998E-2</c:v>
                </c:pt>
                <c:pt idx="133574">
                  <c:v>2.2433700000000001E-2</c:v>
                </c:pt>
                <c:pt idx="133575">
                  <c:v>2.21868E-2</c:v>
                </c:pt>
                <c:pt idx="133576">
                  <c:v>2.19302E-2</c:v>
                </c:pt>
                <c:pt idx="133577">
                  <c:v>2.1662500000000001E-2</c:v>
                </c:pt>
                <c:pt idx="133578">
                  <c:v>2.13823E-2</c:v>
                </c:pt>
                <c:pt idx="133579">
                  <c:v>2.1089500000000001E-2</c:v>
                </c:pt>
                <c:pt idx="133580">
                  <c:v>2.0783699999999999E-2</c:v>
                </c:pt>
                <c:pt idx="133581">
                  <c:v>2.0463100000000001E-2</c:v>
                </c:pt>
                <c:pt idx="133582">
                  <c:v>2.0125500000000001E-2</c:v>
                </c:pt>
                <c:pt idx="133583">
                  <c:v>1.9768999999999998E-2</c:v>
                </c:pt>
                <c:pt idx="133584">
                  <c:v>1.9390999999999999E-2</c:v>
                </c:pt>
                <c:pt idx="133585">
                  <c:v>1.89889E-2</c:v>
                </c:pt>
                <c:pt idx="133586">
                  <c:v>1.8562599999999999E-2</c:v>
                </c:pt>
                <c:pt idx="133587">
                  <c:v>1.8114000000000002E-2</c:v>
                </c:pt>
                <c:pt idx="133588">
                  <c:v>1.7644E-2</c:v>
                </c:pt>
                <c:pt idx="133589">
                  <c:v>1.7151300000000001E-2</c:v>
                </c:pt>
                <c:pt idx="133590">
                  <c:v>1.6634400000000001E-2</c:v>
                </c:pt>
                <c:pt idx="133591">
                  <c:v>1.6093099999999999E-2</c:v>
                </c:pt>
                <c:pt idx="133592">
                  <c:v>1.5528399999999999E-2</c:v>
                </c:pt>
                <c:pt idx="133593">
                  <c:v>1.49409E-2</c:v>
                </c:pt>
                <c:pt idx="133594">
                  <c:v>1.4329700000000001E-2</c:v>
                </c:pt>
                <c:pt idx="133595">
                  <c:v>1.36936E-2</c:v>
                </c:pt>
                <c:pt idx="133596">
                  <c:v>1.30317E-2</c:v>
                </c:pt>
                <c:pt idx="133597">
                  <c:v>1.2344000000000001E-2</c:v>
                </c:pt>
                <c:pt idx="133598">
                  <c:v>1.163E-2</c:v>
                </c:pt>
                <c:pt idx="133599">
                  <c:v>1.0888800000000001E-2</c:v>
                </c:pt>
                <c:pt idx="133600">
                  <c:v>1.0119899999999999E-2</c:v>
                </c:pt>
                <c:pt idx="133601" formatCode="0.00E+00">
                  <c:v>9.3244499999999998E-3</c:v>
                </c:pt>
                <c:pt idx="133602" formatCode="0.00E+00">
                  <c:v>8.5033299999999999E-3</c:v>
                </c:pt>
                <c:pt idx="133603" formatCode="0.00E+00">
                  <c:v>7.6561700000000003E-3</c:v>
                </c:pt>
                <c:pt idx="133604" formatCode="0.00E+00">
                  <c:v>6.7826500000000003E-3</c:v>
                </c:pt>
                <c:pt idx="133605" formatCode="0.00E+00">
                  <c:v>5.8838500000000004E-3</c:v>
                </c:pt>
                <c:pt idx="133606" formatCode="0.00E+00">
                  <c:v>4.9615199999999996E-3</c:v>
                </c:pt>
                <c:pt idx="133607" formatCode="0.00E+00">
                  <c:v>4.0160600000000001E-3</c:v>
                </c:pt>
                <c:pt idx="133608" formatCode="0.00E+00">
                  <c:v>3.04594E-3</c:v>
                </c:pt>
                <c:pt idx="133609" formatCode="0.00E+00">
                  <c:v>2.0498999999999999E-3</c:v>
                </c:pt>
                <c:pt idx="133610" formatCode="0.00E+00">
                  <c:v>1.02822E-3</c:v>
                </c:pt>
                <c:pt idx="133611" formatCode="0.00E+00">
                  <c:v>-1.8261700000000002E-5</c:v>
                </c:pt>
                <c:pt idx="133612" formatCode="0.00E+00">
                  <c:v>-1.0892499999999999E-3</c:v>
                </c:pt>
                <c:pt idx="133613" formatCode="0.00E+00">
                  <c:v>-2.1857000000000001E-3</c:v>
                </c:pt>
                <c:pt idx="133614" formatCode="0.00E+00">
                  <c:v>-3.3090099999999998E-3</c:v>
                </c:pt>
                <c:pt idx="133615" formatCode="0.00E+00">
                  <c:v>-4.4591400000000003E-3</c:v>
                </c:pt>
                <c:pt idx="133616" formatCode="0.00E+00">
                  <c:v>-5.6346900000000004E-3</c:v>
                </c:pt>
                <c:pt idx="133617" formatCode="0.00E+00">
                  <c:v>-6.8345000000000003E-3</c:v>
                </c:pt>
                <c:pt idx="133618" formatCode="0.00E+00">
                  <c:v>-8.0580400000000007E-3</c:v>
                </c:pt>
                <c:pt idx="133619" formatCode="0.00E+00">
                  <c:v>-9.3041300000000007E-3</c:v>
                </c:pt>
                <c:pt idx="133620">
                  <c:v>-1.0570700000000001E-2</c:v>
                </c:pt>
                <c:pt idx="133621">
                  <c:v>-1.1857400000000001E-2</c:v>
                </c:pt>
                <c:pt idx="133622">
                  <c:v>-1.31679E-2</c:v>
                </c:pt>
                <c:pt idx="133623">
                  <c:v>-1.4505799999999999E-2</c:v>
                </c:pt>
                <c:pt idx="133624">
                  <c:v>-1.5868799999999999E-2</c:v>
                </c:pt>
                <c:pt idx="133625">
                  <c:v>-1.7251099999999998E-2</c:v>
                </c:pt>
                <c:pt idx="133626">
                  <c:v>-1.8648600000000001E-2</c:v>
                </c:pt>
                <c:pt idx="133627">
                  <c:v>-2.0060999999999999E-2</c:v>
                </c:pt>
                <c:pt idx="133628">
                  <c:v>-2.14886E-2</c:v>
                </c:pt>
                <c:pt idx="133629">
                  <c:v>-2.2931300000000002E-2</c:v>
                </c:pt>
                <c:pt idx="133630">
                  <c:v>-2.43891E-2</c:v>
                </c:pt>
                <c:pt idx="133631">
                  <c:v>-2.5861499999999999E-2</c:v>
                </c:pt>
                <c:pt idx="133632">
                  <c:v>-2.7346700000000002E-2</c:v>
                </c:pt>
                <c:pt idx="133633">
                  <c:v>-2.8843899999999999E-2</c:v>
                </c:pt>
                <c:pt idx="133634">
                  <c:v>-3.03526E-2</c:v>
                </c:pt>
                <c:pt idx="133635">
                  <c:v>-3.1871400000000001E-2</c:v>
                </c:pt>
                <c:pt idx="133636">
                  <c:v>-3.3397900000000001E-2</c:v>
                </c:pt>
                <c:pt idx="133637">
                  <c:v>-3.4930500000000003E-2</c:v>
                </c:pt>
                <c:pt idx="133638">
                  <c:v>-3.6469099999999997E-2</c:v>
                </c:pt>
                <c:pt idx="133639">
                  <c:v>-3.8014100000000002E-2</c:v>
                </c:pt>
                <c:pt idx="133640">
                  <c:v>-3.9566200000000003E-2</c:v>
                </c:pt>
                <c:pt idx="133641">
                  <c:v>-4.1124899999999999E-2</c:v>
                </c:pt>
                <c:pt idx="133642">
                  <c:v>-4.26881E-2</c:v>
                </c:pt>
                <c:pt idx="133643">
                  <c:v>-4.4253800000000003E-2</c:v>
                </c:pt>
                <c:pt idx="133644">
                  <c:v>-4.58205E-2</c:v>
                </c:pt>
                <c:pt idx="133645">
                  <c:v>-4.7386499999999998E-2</c:v>
                </c:pt>
                <c:pt idx="133646">
                  <c:v>-4.8951300000000003E-2</c:v>
                </c:pt>
                <c:pt idx="133647">
                  <c:v>-5.0514099999999999E-2</c:v>
                </c:pt>
                <c:pt idx="133648">
                  <c:v>-5.2073300000000003E-2</c:v>
                </c:pt>
                <c:pt idx="133649">
                  <c:v>-5.3626100000000003E-2</c:v>
                </c:pt>
                <c:pt idx="133650">
                  <c:v>-5.51701E-2</c:v>
                </c:pt>
                <c:pt idx="133651">
                  <c:v>-5.6705100000000001E-2</c:v>
                </c:pt>
                <c:pt idx="133652">
                  <c:v>-5.8233100000000003E-2</c:v>
                </c:pt>
                <c:pt idx="133653">
                  <c:v>-5.9754599999999998E-2</c:v>
                </c:pt>
                <c:pt idx="133654">
                  <c:v>-6.1267200000000001E-2</c:v>
                </c:pt>
                <c:pt idx="133655">
                  <c:v>-6.2768400000000002E-2</c:v>
                </c:pt>
                <c:pt idx="133656">
                  <c:v>-6.4256499999999994E-2</c:v>
                </c:pt>
                <c:pt idx="133657">
                  <c:v>-6.5729899999999994E-2</c:v>
                </c:pt>
                <c:pt idx="133658">
                  <c:v>-6.7186999999999997E-2</c:v>
                </c:pt>
                <c:pt idx="133659">
                  <c:v>-6.8628099999999997E-2</c:v>
                </c:pt>
                <c:pt idx="133660">
                  <c:v>-7.0052299999999998E-2</c:v>
                </c:pt>
                <c:pt idx="133661">
                  <c:v>-7.1456000000000006E-2</c:v>
                </c:pt>
                <c:pt idx="133662">
                  <c:v>-7.2835300000000006E-2</c:v>
                </c:pt>
                <c:pt idx="133663">
                  <c:v>-7.4189500000000005E-2</c:v>
                </c:pt>
                <c:pt idx="133664">
                  <c:v>-7.5518799999999997E-2</c:v>
                </c:pt>
                <c:pt idx="133665">
                  <c:v>-7.6822199999999993E-2</c:v>
                </c:pt>
                <c:pt idx="133666">
                  <c:v>-7.8097899999999998E-2</c:v>
                </c:pt>
                <c:pt idx="133667">
                  <c:v>-7.9344200000000004E-2</c:v>
                </c:pt>
                <c:pt idx="133668">
                  <c:v>-8.0557400000000001E-2</c:v>
                </c:pt>
                <c:pt idx="133669">
                  <c:v>-8.1730700000000003E-2</c:v>
                </c:pt>
                <c:pt idx="133670">
                  <c:v>-8.2859000000000002E-2</c:v>
                </c:pt>
                <c:pt idx="133671">
                  <c:v>-8.3942000000000003E-2</c:v>
                </c:pt>
                <c:pt idx="133672">
                  <c:v>-8.4982500000000002E-2</c:v>
                </c:pt>
                <c:pt idx="133673">
                  <c:v>-8.5981399999999999E-2</c:v>
                </c:pt>
                <c:pt idx="133674">
                  <c:v>-8.6938199999999993E-2</c:v>
                </c:pt>
                <c:pt idx="133675">
                  <c:v>-8.7853799999999996E-2</c:v>
                </c:pt>
                <c:pt idx="133676">
                  <c:v>-8.8728699999999994E-2</c:v>
                </c:pt>
                <c:pt idx="133677">
                  <c:v>-8.9562100000000006E-2</c:v>
                </c:pt>
                <c:pt idx="133678">
                  <c:v>-9.0351699999999993E-2</c:v>
                </c:pt>
                <c:pt idx="133679">
                  <c:v>-9.1095200000000001E-2</c:v>
                </c:pt>
                <c:pt idx="133680">
                  <c:v>-9.1792200000000004E-2</c:v>
                </c:pt>
                <c:pt idx="133681">
                  <c:v>-9.2442999999999997E-2</c:v>
                </c:pt>
                <c:pt idx="133682">
                  <c:v>-9.3048500000000006E-2</c:v>
                </c:pt>
                <c:pt idx="133683">
                  <c:v>-9.3611E-2</c:v>
                </c:pt>
                <c:pt idx="133684">
                  <c:v>-9.4135700000000003E-2</c:v>
                </c:pt>
                <c:pt idx="133685">
                  <c:v>-9.4628500000000004E-2</c:v>
                </c:pt>
                <c:pt idx="133686">
                  <c:v>-9.5091999999999996E-2</c:v>
                </c:pt>
                <c:pt idx="133687">
                  <c:v>-9.5524700000000004E-2</c:v>
                </c:pt>
                <c:pt idx="133688">
                  <c:v>-9.5924099999999998E-2</c:v>
                </c:pt>
                <c:pt idx="133689">
                  <c:v>-9.6288700000000005E-2</c:v>
                </c:pt>
                <c:pt idx="133690">
                  <c:v>-9.6616900000000006E-2</c:v>
                </c:pt>
                <c:pt idx="133691">
                  <c:v>-9.6906599999999996E-2</c:v>
                </c:pt>
                <c:pt idx="133692">
                  <c:v>-9.7156699999999999E-2</c:v>
                </c:pt>
                <c:pt idx="133693">
                  <c:v>-9.7367700000000001E-2</c:v>
                </c:pt>
                <c:pt idx="133694">
                  <c:v>-9.7541000000000003E-2</c:v>
                </c:pt>
                <c:pt idx="133695">
                  <c:v>-9.7678299999999996E-2</c:v>
                </c:pt>
                <c:pt idx="133696">
                  <c:v>-9.7782400000000005E-2</c:v>
                </c:pt>
                <c:pt idx="133697">
                  <c:v>-9.7857299999999994E-2</c:v>
                </c:pt>
                <c:pt idx="133698">
                  <c:v>-9.7907099999999997E-2</c:v>
                </c:pt>
                <c:pt idx="133699">
                  <c:v>-9.7935599999999998E-2</c:v>
                </c:pt>
                <c:pt idx="133700">
                  <c:v>-9.7944100000000006E-2</c:v>
                </c:pt>
                <c:pt idx="133701">
                  <c:v>-9.7930799999999998E-2</c:v>
                </c:pt>
                <c:pt idx="133702">
                  <c:v>-9.7894200000000001E-2</c:v>
                </c:pt>
                <c:pt idx="133703">
                  <c:v>-9.7835900000000003E-2</c:v>
                </c:pt>
                <c:pt idx="133704">
                  <c:v>-9.7759600000000002E-2</c:v>
                </c:pt>
                <c:pt idx="133705">
                  <c:v>-9.7667199999999996E-2</c:v>
                </c:pt>
                <c:pt idx="133706">
                  <c:v>-9.7559400000000004E-2</c:v>
                </c:pt>
                <c:pt idx="133707">
                  <c:v>-9.7437899999999994E-2</c:v>
                </c:pt>
                <c:pt idx="133708">
                  <c:v>-9.7304500000000002E-2</c:v>
                </c:pt>
                <c:pt idx="133709">
                  <c:v>-9.7159400000000007E-2</c:v>
                </c:pt>
                <c:pt idx="133710">
                  <c:v>-9.7003000000000006E-2</c:v>
                </c:pt>
                <c:pt idx="133711">
                  <c:v>-9.6837699999999999E-2</c:v>
                </c:pt>
                <c:pt idx="133712">
                  <c:v>-9.66669E-2</c:v>
                </c:pt>
                <c:pt idx="133713">
                  <c:v>-9.6493200000000001E-2</c:v>
                </c:pt>
                <c:pt idx="133714">
                  <c:v>-9.6318100000000004E-2</c:v>
                </c:pt>
                <c:pt idx="133715">
                  <c:v>-9.6144900000000005E-2</c:v>
                </c:pt>
                <c:pt idx="133716">
                  <c:v>-9.5975500000000005E-2</c:v>
                </c:pt>
                <c:pt idx="133717">
                  <c:v>-9.5808500000000005E-2</c:v>
                </c:pt>
                <c:pt idx="133718">
                  <c:v>-9.5642099999999994E-2</c:v>
                </c:pt>
                <c:pt idx="133719">
                  <c:v>-9.5476400000000003E-2</c:v>
                </c:pt>
                <c:pt idx="133720">
                  <c:v>-9.5311699999999999E-2</c:v>
                </c:pt>
                <c:pt idx="133721">
                  <c:v>-9.5148099999999999E-2</c:v>
                </c:pt>
                <c:pt idx="133722">
                  <c:v>-9.4986699999999993E-2</c:v>
                </c:pt>
                <c:pt idx="133723">
                  <c:v>-9.48291E-2</c:v>
                </c:pt>
                <c:pt idx="133724">
                  <c:v>-9.4677399999999995E-2</c:v>
                </c:pt>
                <c:pt idx="133725">
                  <c:v>-9.4533000000000006E-2</c:v>
                </c:pt>
                <c:pt idx="133726">
                  <c:v>-9.4398399999999993E-2</c:v>
                </c:pt>
                <c:pt idx="133727">
                  <c:v>-9.4277899999999998E-2</c:v>
                </c:pt>
                <c:pt idx="133728">
                  <c:v>-9.4174499999999994E-2</c:v>
                </c:pt>
                <c:pt idx="133729">
                  <c:v>-9.4089099999999995E-2</c:v>
                </c:pt>
                <c:pt idx="133730">
                  <c:v>-9.4022400000000006E-2</c:v>
                </c:pt>
                <c:pt idx="133731">
                  <c:v>-9.3976699999999996E-2</c:v>
                </c:pt>
                <c:pt idx="133732">
                  <c:v>-9.3953999999999996E-2</c:v>
                </c:pt>
                <c:pt idx="133733">
                  <c:v>-9.3956300000000006E-2</c:v>
                </c:pt>
                <c:pt idx="133734">
                  <c:v>-9.3985100000000002E-2</c:v>
                </c:pt>
                <c:pt idx="133735">
                  <c:v>-9.4039600000000001E-2</c:v>
                </c:pt>
                <c:pt idx="133736">
                  <c:v>-9.4118499999999994E-2</c:v>
                </c:pt>
                <c:pt idx="133737">
                  <c:v>-9.4223500000000002E-2</c:v>
                </c:pt>
                <c:pt idx="133738">
                  <c:v>-9.4357899999999995E-2</c:v>
                </c:pt>
                <c:pt idx="133739">
                  <c:v>-9.45217E-2</c:v>
                </c:pt>
                <c:pt idx="133740">
                  <c:v>-9.4711799999999999E-2</c:v>
                </c:pt>
                <c:pt idx="133741">
                  <c:v>-9.49237E-2</c:v>
                </c:pt>
                <c:pt idx="133742">
                  <c:v>-9.51539E-2</c:v>
                </c:pt>
                <c:pt idx="133743">
                  <c:v>-9.5400499999999999E-2</c:v>
                </c:pt>
                <c:pt idx="133744">
                  <c:v>-9.5663899999999996E-2</c:v>
                </c:pt>
                <c:pt idx="133745">
                  <c:v>-9.5944399999999999E-2</c:v>
                </c:pt>
                <c:pt idx="133746">
                  <c:v>-9.6240699999999998E-2</c:v>
                </c:pt>
                <c:pt idx="133747">
                  <c:v>-9.6552600000000002E-2</c:v>
                </c:pt>
                <c:pt idx="133748">
                  <c:v>-9.6884700000000004E-2</c:v>
                </c:pt>
                <c:pt idx="133749">
                  <c:v>-9.7240999999999994E-2</c:v>
                </c:pt>
                <c:pt idx="133750">
                  <c:v>-9.7622100000000003E-2</c:v>
                </c:pt>
                <c:pt idx="133751">
                  <c:v>-9.8027699999999995E-2</c:v>
                </c:pt>
                <c:pt idx="133752">
                  <c:v>-9.84593E-2</c:v>
                </c:pt>
                <c:pt idx="133753">
                  <c:v>-9.8917699999999997E-2</c:v>
                </c:pt>
                <c:pt idx="133754">
                  <c:v>-9.94009E-2</c:v>
                </c:pt>
                <c:pt idx="133755">
                  <c:v>-9.9908899999999995E-2</c:v>
                </c:pt>
                <c:pt idx="133756">
                  <c:v>-0.100443</c:v>
                </c:pt>
                <c:pt idx="133757">
                  <c:v>-0.101004</c:v>
                </c:pt>
                <c:pt idx="133758">
                  <c:v>-0.101592</c:v>
                </c:pt>
                <c:pt idx="133759">
                  <c:v>-0.10221</c:v>
                </c:pt>
                <c:pt idx="133760">
                  <c:v>-0.10286099999999999</c:v>
                </c:pt>
                <c:pt idx="133761">
                  <c:v>-0.103544</c:v>
                </c:pt>
                <c:pt idx="133762">
                  <c:v>-0.104258</c:v>
                </c:pt>
                <c:pt idx="133763">
                  <c:v>-0.105003</c:v>
                </c:pt>
                <c:pt idx="133764">
                  <c:v>-0.105778</c:v>
                </c:pt>
                <c:pt idx="133765">
                  <c:v>-0.106582</c:v>
                </c:pt>
                <c:pt idx="133766">
                  <c:v>-0.107414</c:v>
                </c:pt>
                <c:pt idx="133767">
                  <c:v>-0.10827199999999999</c:v>
                </c:pt>
                <c:pt idx="133768">
                  <c:v>-0.109154</c:v>
                </c:pt>
                <c:pt idx="133769">
                  <c:v>-0.11004899999999999</c:v>
                </c:pt>
                <c:pt idx="133770">
                  <c:v>-0.110952</c:v>
                </c:pt>
                <c:pt idx="133771">
                  <c:v>-0.111862</c:v>
                </c:pt>
                <c:pt idx="133772">
                  <c:v>-0.11278199999999999</c:v>
                </c:pt>
                <c:pt idx="133773">
                  <c:v>-0.113708</c:v>
                </c:pt>
                <c:pt idx="133774">
                  <c:v>-0.114637</c:v>
                </c:pt>
                <c:pt idx="133775">
                  <c:v>-0.11556900000000001</c:v>
                </c:pt>
                <c:pt idx="133776">
                  <c:v>-0.116504</c:v>
                </c:pt>
                <c:pt idx="133777">
                  <c:v>-0.117439</c:v>
                </c:pt>
                <c:pt idx="133778">
                  <c:v>-0.11837399999999999</c:v>
                </c:pt>
                <c:pt idx="133779">
                  <c:v>-0.119309</c:v>
                </c:pt>
                <c:pt idx="133780">
                  <c:v>-0.120243</c:v>
                </c:pt>
                <c:pt idx="133781">
                  <c:v>-0.12117700000000001</c:v>
                </c:pt>
                <c:pt idx="133782">
                  <c:v>-0.122112</c:v>
                </c:pt>
                <c:pt idx="133783">
                  <c:v>-0.123045</c:v>
                </c:pt>
                <c:pt idx="133784">
                  <c:v>-0.123976</c:v>
                </c:pt>
                <c:pt idx="133785">
                  <c:v>-0.124904</c:v>
                </c:pt>
                <c:pt idx="133786">
                  <c:v>-0.12582299999999999</c:v>
                </c:pt>
                <c:pt idx="133787">
                  <c:v>-0.12672800000000001</c:v>
                </c:pt>
                <c:pt idx="133788">
                  <c:v>-0.12761800000000001</c:v>
                </c:pt>
                <c:pt idx="133789">
                  <c:v>-0.128494</c:v>
                </c:pt>
                <c:pt idx="133790">
                  <c:v>-0.12936</c:v>
                </c:pt>
                <c:pt idx="133791">
                  <c:v>-0.13021199999999999</c:v>
                </c:pt>
                <c:pt idx="133792">
                  <c:v>-0.13104199999999999</c:v>
                </c:pt>
                <c:pt idx="133793">
                  <c:v>-0.13184399999999999</c:v>
                </c:pt>
                <c:pt idx="133794">
                  <c:v>-0.13261500000000001</c:v>
                </c:pt>
                <c:pt idx="133795">
                  <c:v>-0.133356</c:v>
                </c:pt>
                <c:pt idx="133796">
                  <c:v>-0.13406899999999999</c:v>
                </c:pt>
                <c:pt idx="133797">
                  <c:v>-0.13475400000000001</c:v>
                </c:pt>
                <c:pt idx="133798">
                  <c:v>-0.13541300000000001</c:v>
                </c:pt>
                <c:pt idx="133799">
                  <c:v>-0.136044</c:v>
                </c:pt>
                <c:pt idx="133800">
                  <c:v>-0.13664699999999999</c:v>
                </c:pt>
                <c:pt idx="133801">
                  <c:v>-0.13722000000000001</c:v>
                </c:pt>
                <c:pt idx="133802">
                  <c:v>-0.137762</c:v>
                </c:pt>
                <c:pt idx="133803">
                  <c:v>-0.13827400000000001</c:v>
                </c:pt>
                <c:pt idx="133804">
                  <c:v>-0.13875399999999999</c:v>
                </c:pt>
                <c:pt idx="133805">
                  <c:v>-0.139206</c:v>
                </c:pt>
                <c:pt idx="133806">
                  <c:v>-0.13963100000000001</c:v>
                </c:pt>
                <c:pt idx="133807">
                  <c:v>-0.14002899999999999</c:v>
                </c:pt>
                <c:pt idx="133808">
                  <c:v>-0.1404</c:v>
                </c:pt>
                <c:pt idx="133809">
                  <c:v>-0.140741</c:v>
                </c:pt>
                <c:pt idx="133810">
                  <c:v>-0.14104800000000001</c:v>
                </c:pt>
                <c:pt idx="133811">
                  <c:v>-0.141319</c:v>
                </c:pt>
                <c:pt idx="133812">
                  <c:v>-0.14155000000000001</c:v>
                </c:pt>
                <c:pt idx="133813">
                  <c:v>-0.14174200000000001</c:v>
                </c:pt>
                <c:pt idx="133814">
                  <c:v>-0.14189299999999999</c:v>
                </c:pt>
                <c:pt idx="133815">
                  <c:v>-0.14200699999999999</c:v>
                </c:pt>
                <c:pt idx="133816">
                  <c:v>-0.14208299999999999</c:v>
                </c:pt>
                <c:pt idx="133817">
                  <c:v>-0.142119</c:v>
                </c:pt>
                <c:pt idx="133818">
                  <c:v>-0.14211699999999999</c:v>
                </c:pt>
                <c:pt idx="133819">
                  <c:v>-0.14208000000000001</c:v>
                </c:pt>
                <c:pt idx="133820">
                  <c:v>-0.142014</c:v>
                </c:pt>
                <c:pt idx="133821">
                  <c:v>-0.14192099999999999</c:v>
                </c:pt>
                <c:pt idx="133822">
                  <c:v>-0.14180300000000001</c:v>
                </c:pt>
                <c:pt idx="133823">
                  <c:v>-0.14165900000000001</c:v>
                </c:pt>
                <c:pt idx="133824">
                  <c:v>-0.14149</c:v>
                </c:pt>
                <c:pt idx="133825">
                  <c:v>-0.141295</c:v>
                </c:pt>
                <c:pt idx="133826">
                  <c:v>-0.141074</c:v>
                </c:pt>
                <c:pt idx="133827">
                  <c:v>-0.14082800000000001</c:v>
                </c:pt>
                <c:pt idx="133828">
                  <c:v>-0.14055999999999999</c:v>
                </c:pt>
                <c:pt idx="133829">
                  <c:v>-0.14027300000000001</c:v>
                </c:pt>
                <c:pt idx="133830">
                  <c:v>-0.13996600000000001</c:v>
                </c:pt>
                <c:pt idx="133831">
                  <c:v>-0.13963700000000001</c:v>
                </c:pt>
                <c:pt idx="133832">
                  <c:v>-0.13928599999999999</c:v>
                </c:pt>
                <c:pt idx="133833">
                  <c:v>-0.13891600000000001</c:v>
                </c:pt>
                <c:pt idx="133834">
                  <c:v>-0.13852600000000001</c:v>
                </c:pt>
                <c:pt idx="133835">
                  <c:v>-0.13811399999999999</c:v>
                </c:pt>
                <c:pt idx="133836">
                  <c:v>-0.137681</c:v>
                </c:pt>
                <c:pt idx="133837">
                  <c:v>-0.13723299999999999</c:v>
                </c:pt>
                <c:pt idx="133838">
                  <c:v>-0.13678000000000001</c:v>
                </c:pt>
                <c:pt idx="133839">
                  <c:v>-0.136323</c:v>
                </c:pt>
                <c:pt idx="133840">
                  <c:v>-0.13586500000000001</c:v>
                </c:pt>
                <c:pt idx="133841">
                  <c:v>-0.135404</c:v>
                </c:pt>
                <c:pt idx="133842">
                  <c:v>-0.13494200000000001</c:v>
                </c:pt>
                <c:pt idx="133843">
                  <c:v>-0.13447799999999999</c:v>
                </c:pt>
                <c:pt idx="133844">
                  <c:v>-0.13401399999999999</c:v>
                </c:pt>
                <c:pt idx="133845">
                  <c:v>-0.133549</c:v>
                </c:pt>
                <c:pt idx="133846">
                  <c:v>-0.13308200000000001</c:v>
                </c:pt>
                <c:pt idx="133847">
                  <c:v>-0.13261200000000001</c:v>
                </c:pt>
                <c:pt idx="133848">
                  <c:v>-0.13214699999999999</c:v>
                </c:pt>
                <c:pt idx="133849">
                  <c:v>-0.13169800000000001</c:v>
                </c:pt>
                <c:pt idx="133850">
                  <c:v>-0.131271</c:v>
                </c:pt>
                <c:pt idx="133851">
                  <c:v>-0.13086700000000001</c:v>
                </c:pt>
                <c:pt idx="133852">
                  <c:v>-0.13048599999999999</c:v>
                </c:pt>
                <c:pt idx="133853">
                  <c:v>-0.130131</c:v>
                </c:pt>
                <c:pt idx="133854">
                  <c:v>-0.129799</c:v>
                </c:pt>
                <c:pt idx="133855">
                  <c:v>-0.12948899999999999</c:v>
                </c:pt>
                <c:pt idx="133856">
                  <c:v>-0.12920899999999999</c:v>
                </c:pt>
                <c:pt idx="133857">
                  <c:v>-0.128964</c:v>
                </c:pt>
                <c:pt idx="133858">
                  <c:v>-0.12875700000000001</c:v>
                </c:pt>
                <c:pt idx="133859">
                  <c:v>-0.12859100000000001</c:v>
                </c:pt>
                <c:pt idx="133860">
                  <c:v>-0.12846399999999999</c:v>
                </c:pt>
                <c:pt idx="133861">
                  <c:v>-0.12837499999999999</c:v>
                </c:pt>
                <c:pt idx="133862">
                  <c:v>-0.12832399999999999</c:v>
                </c:pt>
                <c:pt idx="133863">
                  <c:v>-0.12831899999999999</c:v>
                </c:pt>
                <c:pt idx="133864">
                  <c:v>-0.12837000000000001</c:v>
                </c:pt>
                <c:pt idx="133865">
                  <c:v>-0.12848399999999999</c:v>
                </c:pt>
                <c:pt idx="133866">
                  <c:v>-0.128665</c:v>
                </c:pt>
                <c:pt idx="133867">
                  <c:v>-0.128917</c:v>
                </c:pt>
                <c:pt idx="133868">
                  <c:v>-0.129243</c:v>
                </c:pt>
                <c:pt idx="133869">
                  <c:v>-0.12964000000000001</c:v>
                </c:pt>
                <c:pt idx="133870">
                  <c:v>-0.130109</c:v>
                </c:pt>
                <c:pt idx="133871">
                  <c:v>-0.13065599999999999</c:v>
                </c:pt>
                <c:pt idx="133872">
                  <c:v>-0.13128600000000001</c:v>
                </c:pt>
                <c:pt idx="133873">
                  <c:v>-0.131998</c:v>
                </c:pt>
                <c:pt idx="133874">
                  <c:v>-0.13279099999999999</c:v>
                </c:pt>
                <c:pt idx="133875">
                  <c:v>-0.13366900000000001</c:v>
                </c:pt>
                <c:pt idx="133876">
                  <c:v>-0.134634</c:v>
                </c:pt>
                <c:pt idx="133877">
                  <c:v>-0.135683</c:v>
                </c:pt>
                <c:pt idx="133878">
                  <c:v>-0.13681299999999999</c:v>
                </c:pt>
                <c:pt idx="133879">
                  <c:v>-0.13802200000000001</c:v>
                </c:pt>
                <c:pt idx="133880">
                  <c:v>-0.13931399999999999</c:v>
                </c:pt>
                <c:pt idx="133881">
                  <c:v>-0.14069100000000001</c:v>
                </c:pt>
                <c:pt idx="133882">
                  <c:v>-0.142154</c:v>
                </c:pt>
                <c:pt idx="133883">
                  <c:v>-0.143701</c:v>
                </c:pt>
                <c:pt idx="133884">
                  <c:v>-0.14533099999999999</c:v>
                </c:pt>
                <c:pt idx="133885">
                  <c:v>-0.14704500000000001</c:v>
                </c:pt>
                <c:pt idx="133886">
                  <c:v>-0.148844</c:v>
                </c:pt>
                <c:pt idx="133887">
                  <c:v>-0.150729</c:v>
                </c:pt>
                <c:pt idx="133888">
                  <c:v>-0.152697</c:v>
                </c:pt>
                <c:pt idx="133889">
                  <c:v>-0.154749</c:v>
                </c:pt>
                <c:pt idx="133890">
                  <c:v>-0.156885</c:v>
                </c:pt>
                <c:pt idx="133891">
                  <c:v>-0.15910199999999999</c:v>
                </c:pt>
                <c:pt idx="133892">
                  <c:v>-0.16139500000000001</c:v>
                </c:pt>
                <c:pt idx="133893">
                  <c:v>-0.16376299999999999</c:v>
                </c:pt>
                <c:pt idx="133894">
                  <c:v>-0.16620299999999999</c:v>
                </c:pt>
                <c:pt idx="133895">
                  <c:v>-0.168715</c:v>
                </c:pt>
                <c:pt idx="133896">
                  <c:v>-0.171297</c:v>
                </c:pt>
                <c:pt idx="133897">
                  <c:v>-0.17394899999999999</c:v>
                </c:pt>
                <c:pt idx="133898">
                  <c:v>-0.17666799999999999</c:v>
                </c:pt>
                <c:pt idx="133899">
                  <c:v>-0.179454</c:v>
                </c:pt>
                <c:pt idx="133900">
                  <c:v>-0.182311</c:v>
                </c:pt>
                <c:pt idx="133901">
                  <c:v>-0.18524099999999999</c:v>
                </c:pt>
                <c:pt idx="133902">
                  <c:v>-0.18823999999999999</c:v>
                </c:pt>
                <c:pt idx="133903">
                  <c:v>-0.191305</c:v>
                </c:pt>
                <c:pt idx="133904">
                  <c:v>-0.194442</c:v>
                </c:pt>
                <c:pt idx="133905">
                  <c:v>-0.19764899999999999</c:v>
                </c:pt>
                <c:pt idx="133906">
                  <c:v>-0.20092099999999999</c:v>
                </c:pt>
                <c:pt idx="133907">
                  <c:v>-0.20425399999999999</c:v>
                </c:pt>
                <c:pt idx="133908">
                  <c:v>-0.207649</c:v>
                </c:pt>
                <c:pt idx="133909">
                  <c:v>-0.21110799999999999</c:v>
                </c:pt>
                <c:pt idx="133910">
                  <c:v>-0.21462600000000001</c:v>
                </c:pt>
                <c:pt idx="133911">
                  <c:v>-0.218191</c:v>
                </c:pt>
                <c:pt idx="133912">
                  <c:v>-0.22179399999999999</c:v>
                </c:pt>
                <c:pt idx="133913">
                  <c:v>-0.22542100000000001</c:v>
                </c:pt>
                <c:pt idx="133914">
                  <c:v>-0.22906599999999999</c:v>
                </c:pt>
                <c:pt idx="133915">
                  <c:v>-0.23273099999999999</c:v>
                </c:pt>
                <c:pt idx="133916">
                  <c:v>-0.236424</c:v>
                </c:pt>
                <c:pt idx="133917">
                  <c:v>-0.24014199999999999</c:v>
                </c:pt>
                <c:pt idx="133918">
                  <c:v>-0.24388000000000001</c:v>
                </c:pt>
                <c:pt idx="133919">
                  <c:v>-0.24762700000000001</c:v>
                </c:pt>
                <c:pt idx="133920">
                  <c:v>-0.25137599999999999</c:v>
                </c:pt>
                <c:pt idx="133921">
                  <c:v>-0.25512299999999999</c:v>
                </c:pt>
                <c:pt idx="133922">
                  <c:v>-0.25886799999999999</c:v>
                </c:pt>
                <c:pt idx="133923">
                  <c:v>-0.26260600000000001</c:v>
                </c:pt>
                <c:pt idx="133924">
                  <c:v>-0.26633299999999999</c:v>
                </c:pt>
                <c:pt idx="133925">
                  <c:v>-0.27004600000000001</c:v>
                </c:pt>
                <c:pt idx="133926">
                  <c:v>-0.27374599999999999</c:v>
                </c:pt>
                <c:pt idx="133927">
                  <c:v>-0.27743299999999999</c:v>
                </c:pt>
                <c:pt idx="133928">
                  <c:v>-0.28110299999999999</c:v>
                </c:pt>
                <c:pt idx="133929">
                  <c:v>-0.28474899999999997</c:v>
                </c:pt>
                <c:pt idx="133930">
                  <c:v>-0.28836099999999998</c:v>
                </c:pt>
                <c:pt idx="133931">
                  <c:v>-0.29192800000000002</c:v>
                </c:pt>
                <c:pt idx="133932">
                  <c:v>-0.29544900000000002</c:v>
                </c:pt>
                <c:pt idx="133933">
                  <c:v>-0.298925</c:v>
                </c:pt>
                <c:pt idx="133934">
                  <c:v>-0.30235200000000001</c:v>
                </c:pt>
                <c:pt idx="133935">
                  <c:v>-0.30572300000000002</c:v>
                </c:pt>
                <c:pt idx="133936">
                  <c:v>-0.30903199999999997</c:v>
                </c:pt>
                <c:pt idx="133937">
                  <c:v>-0.312274</c:v>
                </c:pt>
                <c:pt idx="133938">
                  <c:v>-0.31544</c:v>
                </c:pt>
                <c:pt idx="133939">
                  <c:v>-0.318525</c:v>
                </c:pt>
                <c:pt idx="133940">
                  <c:v>-0.321521</c:v>
                </c:pt>
                <c:pt idx="133941">
                  <c:v>-0.32442199999999999</c:v>
                </c:pt>
                <c:pt idx="133942">
                  <c:v>-0.32722099999999998</c:v>
                </c:pt>
                <c:pt idx="133943">
                  <c:v>-0.32991300000000001</c:v>
                </c:pt>
                <c:pt idx="133944">
                  <c:v>-0.33249600000000001</c:v>
                </c:pt>
                <c:pt idx="133945">
                  <c:v>-0.33497199999999999</c:v>
                </c:pt>
                <c:pt idx="133946">
                  <c:v>-0.337335</c:v>
                </c:pt>
                <c:pt idx="133947">
                  <c:v>-0.33957399999999999</c:v>
                </c:pt>
                <c:pt idx="133948">
                  <c:v>-0.34167900000000001</c:v>
                </c:pt>
                <c:pt idx="133949">
                  <c:v>-0.34365200000000001</c:v>
                </c:pt>
                <c:pt idx="133950">
                  <c:v>-0.34549099999999999</c:v>
                </c:pt>
                <c:pt idx="133951">
                  <c:v>-0.347192</c:v>
                </c:pt>
                <c:pt idx="133952">
                  <c:v>-0.34875299999999998</c:v>
                </c:pt>
                <c:pt idx="133953">
                  <c:v>-0.35017100000000001</c:v>
                </c:pt>
                <c:pt idx="133954">
                  <c:v>-0.35144500000000001</c:v>
                </c:pt>
                <c:pt idx="133955">
                  <c:v>-0.35256799999999999</c:v>
                </c:pt>
                <c:pt idx="133956">
                  <c:v>-0.35353899999999999</c:v>
                </c:pt>
                <c:pt idx="133957">
                  <c:v>-0.35436000000000001</c:v>
                </c:pt>
                <c:pt idx="133958">
                  <c:v>-0.35503000000000001</c:v>
                </c:pt>
                <c:pt idx="133959">
                  <c:v>-0.355547</c:v>
                </c:pt>
                <c:pt idx="133960">
                  <c:v>-0.35591299999999998</c:v>
                </c:pt>
                <c:pt idx="133961">
                  <c:v>-0.35612500000000002</c:v>
                </c:pt>
                <c:pt idx="133962">
                  <c:v>-0.35618300000000003</c:v>
                </c:pt>
                <c:pt idx="133963">
                  <c:v>-0.35608099999999998</c:v>
                </c:pt>
                <c:pt idx="133964">
                  <c:v>-0.35582000000000003</c:v>
                </c:pt>
                <c:pt idx="133965">
                  <c:v>-0.35540300000000002</c:v>
                </c:pt>
                <c:pt idx="133966">
                  <c:v>-0.35483399999999998</c:v>
                </c:pt>
                <c:pt idx="133967">
                  <c:v>-0.35411599999999999</c:v>
                </c:pt>
                <c:pt idx="133968">
                  <c:v>-0.35324800000000001</c:v>
                </c:pt>
                <c:pt idx="133969">
                  <c:v>-0.35222999999999999</c:v>
                </c:pt>
                <c:pt idx="133970">
                  <c:v>-0.35106199999999999</c:v>
                </c:pt>
                <c:pt idx="133971">
                  <c:v>-0.349746</c:v>
                </c:pt>
                <c:pt idx="133972">
                  <c:v>-0.34828500000000001</c:v>
                </c:pt>
                <c:pt idx="133973">
                  <c:v>-0.34667999999999999</c:v>
                </c:pt>
                <c:pt idx="133974">
                  <c:v>-0.34492699999999998</c:v>
                </c:pt>
                <c:pt idx="133975">
                  <c:v>-0.343026</c:v>
                </c:pt>
                <c:pt idx="133976">
                  <c:v>-0.340978</c:v>
                </c:pt>
                <c:pt idx="133977">
                  <c:v>-0.338787</c:v>
                </c:pt>
                <c:pt idx="133978">
                  <c:v>-0.33646300000000001</c:v>
                </c:pt>
                <c:pt idx="133979">
                  <c:v>-0.33400800000000003</c:v>
                </c:pt>
                <c:pt idx="133980">
                  <c:v>-0.331424</c:v>
                </c:pt>
                <c:pt idx="133981">
                  <c:v>-0.32871400000000001</c:v>
                </c:pt>
                <c:pt idx="133982">
                  <c:v>-0.32588</c:v>
                </c:pt>
                <c:pt idx="133983">
                  <c:v>-0.32292799999999999</c:v>
                </c:pt>
                <c:pt idx="133984">
                  <c:v>-0.31986199999999998</c:v>
                </c:pt>
                <c:pt idx="133985">
                  <c:v>-0.31669199999999997</c:v>
                </c:pt>
                <c:pt idx="133986">
                  <c:v>-0.31342700000000001</c:v>
                </c:pt>
                <c:pt idx="133987">
                  <c:v>-0.31007600000000002</c:v>
                </c:pt>
                <c:pt idx="133988">
                  <c:v>-0.30664200000000003</c:v>
                </c:pt>
                <c:pt idx="133989">
                  <c:v>-0.30312800000000001</c:v>
                </c:pt>
                <c:pt idx="133990">
                  <c:v>-0.29953999999999997</c:v>
                </c:pt>
                <c:pt idx="133991">
                  <c:v>-0.29588199999999998</c:v>
                </c:pt>
                <c:pt idx="133992">
                  <c:v>-0.29215999999999998</c:v>
                </c:pt>
                <c:pt idx="133993">
                  <c:v>-0.288383</c:v>
                </c:pt>
                <c:pt idx="133994">
                  <c:v>-0.284557</c:v>
                </c:pt>
                <c:pt idx="133995">
                  <c:v>-0.28068300000000002</c:v>
                </c:pt>
                <c:pt idx="133996">
                  <c:v>-0.27676499999999998</c:v>
                </c:pt>
                <c:pt idx="133997">
                  <c:v>-0.27280599999999999</c:v>
                </c:pt>
                <c:pt idx="133998">
                  <c:v>-0.26880399999999999</c:v>
                </c:pt>
                <c:pt idx="133999">
                  <c:v>-0.264762</c:v>
                </c:pt>
                <c:pt idx="134000">
                  <c:v>-0.260685</c:v>
                </c:pt>
                <c:pt idx="134001">
                  <c:v>-0.25657799999999997</c:v>
                </c:pt>
                <c:pt idx="134002">
                  <c:v>-0.25244899999999998</c:v>
                </c:pt>
                <c:pt idx="134003">
                  <c:v>-0.24830099999999999</c:v>
                </c:pt>
                <c:pt idx="134004">
                  <c:v>-0.244141</c:v>
                </c:pt>
                <c:pt idx="134005">
                  <c:v>-0.239977</c:v>
                </c:pt>
                <c:pt idx="134006">
                  <c:v>-0.235817</c:v>
                </c:pt>
                <c:pt idx="134007">
                  <c:v>-0.23166500000000001</c:v>
                </c:pt>
                <c:pt idx="134008">
                  <c:v>-0.22753200000000001</c:v>
                </c:pt>
                <c:pt idx="134009">
                  <c:v>-0.22342999999999999</c:v>
                </c:pt>
                <c:pt idx="134010">
                  <c:v>-0.21936900000000001</c:v>
                </c:pt>
                <c:pt idx="134011">
                  <c:v>-0.21535699999999999</c:v>
                </c:pt>
                <c:pt idx="134012">
                  <c:v>-0.211395</c:v>
                </c:pt>
                <c:pt idx="134013">
                  <c:v>-0.20748900000000001</c:v>
                </c:pt>
                <c:pt idx="134014">
                  <c:v>-0.20364499999999999</c:v>
                </c:pt>
                <c:pt idx="134015">
                  <c:v>-0.19987099999999999</c:v>
                </c:pt>
                <c:pt idx="134016">
                  <c:v>-0.19617899999999999</c:v>
                </c:pt>
                <c:pt idx="134017">
                  <c:v>-0.192579</c:v>
                </c:pt>
                <c:pt idx="134018">
                  <c:v>-0.189081</c:v>
                </c:pt>
                <c:pt idx="134019">
                  <c:v>-0.18568599999999999</c:v>
                </c:pt>
                <c:pt idx="134020">
                  <c:v>-0.182395</c:v>
                </c:pt>
                <c:pt idx="134021">
                  <c:v>-0.179206</c:v>
                </c:pt>
                <c:pt idx="134022">
                  <c:v>-0.176123</c:v>
                </c:pt>
                <c:pt idx="134023">
                  <c:v>-0.17314399999999999</c:v>
                </c:pt>
                <c:pt idx="134024">
                  <c:v>-0.17027400000000001</c:v>
                </c:pt>
                <c:pt idx="134025">
                  <c:v>-0.167519</c:v>
                </c:pt>
                <c:pt idx="134026">
                  <c:v>-0.164886</c:v>
                </c:pt>
                <c:pt idx="134027">
                  <c:v>-0.16237799999999999</c:v>
                </c:pt>
                <c:pt idx="134028">
                  <c:v>-0.159995</c:v>
                </c:pt>
                <c:pt idx="134029">
                  <c:v>-0.15774199999999999</c:v>
                </c:pt>
                <c:pt idx="134030">
                  <c:v>-0.15562599999999999</c:v>
                </c:pt>
                <c:pt idx="134031">
                  <c:v>-0.15364900000000001</c:v>
                </c:pt>
                <c:pt idx="134032">
                  <c:v>-0.151812</c:v>
                </c:pt>
                <c:pt idx="134033">
                  <c:v>-0.150117</c:v>
                </c:pt>
                <c:pt idx="134034">
                  <c:v>-0.14856800000000001</c:v>
                </c:pt>
                <c:pt idx="134035">
                  <c:v>-0.14716599999999999</c:v>
                </c:pt>
                <c:pt idx="134036">
                  <c:v>-0.14591299999999999</c:v>
                </c:pt>
                <c:pt idx="134037">
                  <c:v>-0.144812</c:v>
                </c:pt>
                <c:pt idx="134038">
                  <c:v>-0.14386599999999999</c:v>
                </c:pt>
                <c:pt idx="134039">
                  <c:v>-0.14307300000000001</c:v>
                </c:pt>
                <c:pt idx="134040">
                  <c:v>-0.142428</c:v>
                </c:pt>
                <c:pt idx="134041">
                  <c:v>-0.141927</c:v>
                </c:pt>
                <c:pt idx="134042">
                  <c:v>-0.14157</c:v>
                </c:pt>
                <c:pt idx="134043">
                  <c:v>-0.14135900000000001</c:v>
                </c:pt>
                <c:pt idx="134044">
                  <c:v>-0.14129900000000001</c:v>
                </c:pt>
                <c:pt idx="134045">
                  <c:v>-0.14139299999999999</c:v>
                </c:pt>
                <c:pt idx="134046">
                  <c:v>-0.14164399999999999</c:v>
                </c:pt>
                <c:pt idx="134047">
                  <c:v>-0.14205000000000001</c:v>
                </c:pt>
                <c:pt idx="134048">
                  <c:v>-0.14260500000000001</c:v>
                </c:pt>
                <c:pt idx="134049">
                  <c:v>-0.14330499999999999</c:v>
                </c:pt>
                <c:pt idx="134050">
                  <c:v>-0.14414399999999999</c:v>
                </c:pt>
                <c:pt idx="134051">
                  <c:v>-0.145119</c:v>
                </c:pt>
                <c:pt idx="134052">
                  <c:v>-0.14623</c:v>
                </c:pt>
                <c:pt idx="134053">
                  <c:v>-0.147479</c:v>
                </c:pt>
                <c:pt idx="134054">
                  <c:v>-0.148872</c:v>
                </c:pt>
                <c:pt idx="134055">
                  <c:v>-0.15040999999999999</c:v>
                </c:pt>
                <c:pt idx="134056">
                  <c:v>-0.152088</c:v>
                </c:pt>
                <c:pt idx="134057">
                  <c:v>-0.15389700000000001</c:v>
                </c:pt>
                <c:pt idx="134058">
                  <c:v>-0.15582699999999999</c:v>
                </c:pt>
                <c:pt idx="134059">
                  <c:v>-0.15786900000000001</c:v>
                </c:pt>
                <c:pt idx="134060">
                  <c:v>-0.16001699999999999</c:v>
                </c:pt>
                <c:pt idx="134061">
                  <c:v>-0.162268</c:v>
                </c:pt>
                <c:pt idx="134062">
                  <c:v>-0.16461600000000001</c:v>
                </c:pt>
                <c:pt idx="134063">
                  <c:v>-0.16706099999999999</c:v>
                </c:pt>
                <c:pt idx="134064">
                  <c:v>-0.169595</c:v>
                </c:pt>
                <c:pt idx="134065">
                  <c:v>-0.17221500000000001</c:v>
                </c:pt>
                <c:pt idx="134066">
                  <c:v>-0.17491799999999999</c:v>
                </c:pt>
                <c:pt idx="134067">
                  <c:v>-0.177705</c:v>
                </c:pt>
                <c:pt idx="134068">
                  <c:v>-0.18057200000000001</c:v>
                </c:pt>
                <c:pt idx="134069">
                  <c:v>-0.18351700000000001</c:v>
                </c:pt>
                <c:pt idx="134070">
                  <c:v>-0.18653900000000001</c:v>
                </c:pt>
                <c:pt idx="134071">
                  <c:v>-0.189632</c:v>
                </c:pt>
                <c:pt idx="134072">
                  <c:v>-0.19278600000000001</c:v>
                </c:pt>
                <c:pt idx="134073">
                  <c:v>-0.195995</c:v>
                </c:pt>
                <c:pt idx="134074">
                  <c:v>-0.19925000000000001</c:v>
                </c:pt>
                <c:pt idx="134075">
                  <c:v>-0.202546</c:v>
                </c:pt>
                <c:pt idx="134076">
                  <c:v>-0.205871</c:v>
                </c:pt>
                <c:pt idx="134077">
                  <c:v>-0.20921999999999999</c:v>
                </c:pt>
                <c:pt idx="134078">
                  <c:v>-0.212587</c:v>
                </c:pt>
                <c:pt idx="134079">
                  <c:v>-0.21596899999999999</c:v>
                </c:pt>
                <c:pt idx="134080">
                  <c:v>-0.219364</c:v>
                </c:pt>
                <c:pt idx="134081">
                  <c:v>-0.22276799999999999</c:v>
                </c:pt>
                <c:pt idx="134082">
                  <c:v>-0.22618099999999999</c:v>
                </c:pt>
                <c:pt idx="134083">
                  <c:v>-0.229597</c:v>
                </c:pt>
                <c:pt idx="134084">
                  <c:v>-0.23300999999999999</c:v>
                </c:pt>
                <c:pt idx="134085">
                  <c:v>-0.23641300000000001</c:v>
                </c:pt>
                <c:pt idx="134086">
                  <c:v>-0.23980299999999999</c:v>
                </c:pt>
                <c:pt idx="134087">
                  <c:v>-0.24318000000000001</c:v>
                </c:pt>
                <c:pt idx="134088">
                  <c:v>-0.24654499999999999</c:v>
                </c:pt>
                <c:pt idx="134089">
                  <c:v>-0.24989500000000001</c:v>
                </c:pt>
                <c:pt idx="134090">
                  <c:v>-0.25323099999999998</c:v>
                </c:pt>
                <c:pt idx="134091">
                  <c:v>-0.25655299999999998</c:v>
                </c:pt>
                <c:pt idx="134092">
                  <c:v>-0.25985399999999997</c:v>
                </c:pt>
                <c:pt idx="134093">
                  <c:v>-0.263123</c:v>
                </c:pt>
                <c:pt idx="134094">
                  <c:v>-0.26634999999999998</c:v>
                </c:pt>
                <c:pt idx="134095">
                  <c:v>-0.26952700000000002</c:v>
                </c:pt>
                <c:pt idx="134096">
                  <c:v>-0.27265299999999998</c:v>
                </c:pt>
                <c:pt idx="134097">
                  <c:v>-0.275723</c:v>
                </c:pt>
                <c:pt idx="134098">
                  <c:v>-0.27873399999999998</c:v>
                </c:pt>
                <c:pt idx="134099">
                  <c:v>-0.28167999999999999</c:v>
                </c:pt>
                <c:pt idx="134100">
                  <c:v>-0.28456100000000001</c:v>
                </c:pt>
                <c:pt idx="134101">
                  <c:v>-0.287379</c:v>
                </c:pt>
                <c:pt idx="134102">
                  <c:v>-0.290126</c:v>
                </c:pt>
                <c:pt idx="134103">
                  <c:v>-0.292767</c:v>
                </c:pt>
                <c:pt idx="134104">
                  <c:v>-0.29529499999999997</c:v>
                </c:pt>
                <c:pt idx="134105">
                  <c:v>-0.29774499999999998</c:v>
                </c:pt>
                <c:pt idx="134106">
                  <c:v>-0.300124</c:v>
                </c:pt>
                <c:pt idx="134107">
                  <c:v>-0.30241000000000001</c:v>
                </c:pt>
                <c:pt idx="134108">
                  <c:v>-0.30460199999999998</c:v>
                </c:pt>
                <c:pt idx="134109">
                  <c:v>-0.30671199999999998</c:v>
                </c:pt>
                <c:pt idx="134110">
                  <c:v>-0.30874200000000002</c:v>
                </c:pt>
                <c:pt idx="134111">
                  <c:v>-0.31068499999999999</c:v>
                </c:pt>
                <c:pt idx="134112">
                  <c:v>-0.312531</c:v>
                </c:pt>
                <c:pt idx="134113">
                  <c:v>-0.31427699999999997</c:v>
                </c:pt>
                <c:pt idx="134114">
                  <c:v>-0.31592100000000001</c:v>
                </c:pt>
                <c:pt idx="134115">
                  <c:v>-0.317465</c:v>
                </c:pt>
                <c:pt idx="134116">
                  <c:v>-0.31890800000000002</c:v>
                </c:pt>
                <c:pt idx="134117">
                  <c:v>-0.32025100000000001</c:v>
                </c:pt>
                <c:pt idx="134118">
                  <c:v>-0.32149499999999998</c:v>
                </c:pt>
                <c:pt idx="134119">
                  <c:v>-0.32264399999999999</c:v>
                </c:pt>
                <c:pt idx="134120">
                  <c:v>-0.32370199999999999</c:v>
                </c:pt>
                <c:pt idx="134121">
                  <c:v>-0.32467299999999999</c:v>
                </c:pt>
                <c:pt idx="134122">
                  <c:v>-0.32555699999999999</c:v>
                </c:pt>
                <c:pt idx="134123">
                  <c:v>-0.326353</c:v>
                </c:pt>
                <c:pt idx="134124">
                  <c:v>-0.32705899999999999</c:v>
                </c:pt>
                <c:pt idx="134125">
                  <c:v>-0.32767499999999999</c:v>
                </c:pt>
                <c:pt idx="134126">
                  <c:v>-0.32819999999999999</c:v>
                </c:pt>
                <c:pt idx="134127">
                  <c:v>-0.32863799999999999</c:v>
                </c:pt>
                <c:pt idx="134128">
                  <c:v>-0.328988</c:v>
                </c:pt>
                <c:pt idx="134129">
                  <c:v>-0.32925199999999999</c:v>
                </c:pt>
                <c:pt idx="134130">
                  <c:v>-0.329428</c:v>
                </c:pt>
                <c:pt idx="134131">
                  <c:v>-0.32951599999999998</c:v>
                </c:pt>
                <c:pt idx="134132">
                  <c:v>-0.329511</c:v>
                </c:pt>
                <c:pt idx="134133">
                  <c:v>-0.32941500000000001</c:v>
                </c:pt>
                <c:pt idx="134134">
                  <c:v>-0.329233</c:v>
                </c:pt>
                <c:pt idx="134135">
                  <c:v>-0.328961</c:v>
                </c:pt>
                <c:pt idx="134136">
                  <c:v>-0.328596</c:v>
                </c:pt>
                <c:pt idx="134137">
                  <c:v>-0.32814500000000002</c:v>
                </c:pt>
                <c:pt idx="134138">
                  <c:v>-0.32761699999999999</c:v>
                </c:pt>
                <c:pt idx="134139">
                  <c:v>-0.327019</c:v>
                </c:pt>
                <c:pt idx="134140">
                  <c:v>-0.326353</c:v>
                </c:pt>
                <c:pt idx="134141">
                  <c:v>-0.32562000000000002</c:v>
                </c:pt>
                <c:pt idx="134142">
                  <c:v>-0.32482299999999997</c:v>
                </c:pt>
                <c:pt idx="134143">
                  <c:v>-0.32396200000000003</c:v>
                </c:pt>
                <c:pt idx="134144">
                  <c:v>-0.32303599999999999</c:v>
                </c:pt>
                <c:pt idx="134145">
                  <c:v>-0.32204899999999997</c:v>
                </c:pt>
                <c:pt idx="134146">
                  <c:v>-0.32100299999999998</c:v>
                </c:pt>
                <c:pt idx="134147">
                  <c:v>-0.31990299999999999</c:v>
                </c:pt>
                <c:pt idx="134148">
                  <c:v>-0.31875199999999998</c:v>
                </c:pt>
                <c:pt idx="134149">
                  <c:v>-0.31755100000000003</c:v>
                </c:pt>
                <c:pt idx="134150">
                  <c:v>-0.31629800000000002</c:v>
                </c:pt>
                <c:pt idx="134151">
                  <c:v>-0.314994</c:v>
                </c:pt>
                <c:pt idx="134152">
                  <c:v>-0.31363999999999997</c:v>
                </c:pt>
                <c:pt idx="134153">
                  <c:v>-0.31223600000000001</c:v>
                </c:pt>
                <c:pt idx="134154">
                  <c:v>-0.31078499999999998</c:v>
                </c:pt>
                <c:pt idx="134155">
                  <c:v>-0.30928899999999998</c:v>
                </c:pt>
                <c:pt idx="134156">
                  <c:v>-0.30775599999999997</c:v>
                </c:pt>
                <c:pt idx="134157">
                  <c:v>-0.30619299999999999</c:v>
                </c:pt>
                <c:pt idx="134158">
                  <c:v>-0.30460199999999998</c:v>
                </c:pt>
                <c:pt idx="134159">
                  <c:v>-0.30298399999999998</c:v>
                </c:pt>
                <c:pt idx="134160">
                  <c:v>-0.30133900000000002</c:v>
                </c:pt>
                <c:pt idx="134161">
                  <c:v>-0.29966599999999999</c:v>
                </c:pt>
                <c:pt idx="134162">
                  <c:v>-0.29796499999999998</c:v>
                </c:pt>
                <c:pt idx="134163">
                  <c:v>-0.296234</c:v>
                </c:pt>
                <c:pt idx="134164">
                  <c:v>-0.29447499999999999</c:v>
                </c:pt>
                <c:pt idx="134165">
                  <c:v>-0.29269000000000001</c:v>
                </c:pt>
                <c:pt idx="134166">
                  <c:v>-0.29088599999999998</c:v>
                </c:pt>
                <c:pt idx="134167">
                  <c:v>-0.28906900000000002</c:v>
                </c:pt>
                <c:pt idx="134168">
                  <c:v>-0.28724499999999997</c:v>
                </c:pt>
                <c:pt idx="134169">
                  <c:v>-0.285416</c:v>
                </c:pt>
                <c:pt idx="134170">
                  <c:v>-0.28358299999999997</c:v>
                </c:pt>
                <c:pt idx="134171">
                  <c:v>-0.28174700000000003</c:v>
                </c:pt>
                <c:pt idx="134172">
                  <c:v>-0.27990999999999999</c:v>
                </c:pt>
                <c:pt idx="134173">
                  <c:v>-0.27807300000000001</c:v>
                </c:pt>
                <c:pt idx="134174">
                  <c:v>-0.27624100000000001</c:v>
                </c:pt>
                <c:pt idx="134175">
                  <c:v>-0.27442</c:v>
                </c:pt>
                <c:pt idx="134176">
                  <c:v>-0.27261200000000002</c:v>
                </c:pt>
                <c:pt idx="134177">
                  <c:v>-0.27081100000000002</c:v>
                </c:pt>
                <c:pt idx="134178">
                  <c:v>-0.269013</c:v>
                </c:pt>
                <c:pt idx="134179">
                  <c:v>-0.26721499999999998</c:v>
                </c:pt>
                <c:pt idx="134180">
                  <c:v>-0.26541999999999999</c:v>
                </c:pt>
                <c:pt idx="134181">
                  <c:v>-0.26363500000000001</c:v>
                </c:pt>
                <c:pt idx="134182">
                  <c:v>-0.26186399999999999</c:v>
                </c:pt>
                <c:pt idx="134183">
                  <c:v>-0.260106</c:v>
                </c:pt>
                <c:pt idx="134184">
                  <c:v>-0.25835799999999998</c:v>
                </c:pt>
                <c:pt idx="134185">
                  <c:v>-0.25662299999999999</c:v>
                </c:pt>
                <c:pt idx="134186">
                  <c:v>-0.25490499999999999</c:v>
                </c:pt>
                <c:pt idx="134187">
                  <c:v>-0.25320799999999999</c:v>
                </c:pt>
                <c:pt idx="134188">
                  <c:v>-0.25152999999999998</c:v>
                </c:pt>
                <c:pt idx="134189">
                  <c:v>-0.24987500000000001</c:v>
                </c:pt>
                <c:pt idx="134190">
                  <c:v>-0.24825</c:v>
                </c:pt>
                <c:pt idx="134191">
                  <c:v>-0.24666099999999999</c:v>
                </c:pt>
                <c:pt idx="134192">
                  <c:v>-0.245111</c:v>
                </c:pt>
                <c:pt idx="134193">
                  <c:v>-0.24359500000000001</c:v>
                </c:pt>
                <c:pt idx="134194">
                  <c:v>-0.24210899999999999</c:v>
                </c:pt>
                <c:pt idx="134195">
                  <c:v>-0.24065300000000001</c:v>
                </c:pt>
                <c:pt idx="134196">
                  <c:v>-0.239228</c:v>
                </c:pt>
                <c:pt idx="134197">
                  <c:v>-0.23783199999999999</c:v>
                </c:pt>
                <c:pt idx="134198">
                  <c:v>-0.23647099999999999</c:v>
                </c:pt>
                <c:pt idx="134199">
                  <c:v>-0.23514499999999999</c:v>
                </c:pt>
                <c:pt idx="134200">
                  <c:v>-0.233848</c:v>
                </c:pt>
                <c:pt idx="134201">
                  <c:v>-0.23257900000000001</c:v>
                </c:pt>
                <c:pt idx="134202">
                  <c:v>-0.23133500000000001</c:v>
                </c:pt>
                <c:pt idx="134203">
                  <c:v>-0.230097</c:v>
                </c:pt>
                <c:pt idx="134204">
                  <c:v>-0.228854</c:v>
                </c:pt>
                <c:pt idx="134205">
                  <c:v>-0.227628</c:v>
                </c:pt>
                <c:pt idx="134206">
                  <c:v>-0.226433</c:v>
                </c:pt>
                <c:pt idx="134207">
                  <c:v>-0.22525899999999999</c:v>
                </c:pt>
                <c:pt idx="134208">
                  <c:v>-0.224104</c:v>
                </c:pt>
                <c:pt idx="134209">
                  <c:v>-0.222972</c:v>
                </c:pt>
                <c:pt idx="134210">
                  <c:v>-0.22186600000000001</c:v>
                </c:pt>
                <c:pt idx="134211">
                  <c:v>-0.22078600000000001</c:v>
                </c:pt>
                <c:pt idx="134212">
                  <c:v>-0.21972800000000001</c:v>
                </c:pt>
                <c:pt idx="134213">
                  <c:v>-0.21868499999999999</c:v>
                </c:pt>
                <c:pt idx="134214">
                  <c:v>-0.21765399999999999</c:v>
                </c:pt>
                <c:pt idx="134215">
                  <c:v>-0.21663099999999999</c:v>
                </c:pt>
                <c:pt idx="134216">
                  <c:v>-0.215615</c:v>
                </c:pt>
                <c:pt idx="134217">
                  <c:v>-0.21460499999999999</c:v>
                </c:pt>
                <c:pt idx="134218">
                  <c:v>-0.21360199999999999</c:v>
                </c:pt>
                <c:pt idx="134219">
                  <c:v>-0.21260799999999999</c:v>
                </c:pt>
                <c:pt idx="134220">
                  <c:v>-0.211621</c:v>
                </c:pt>
                <c:pt idx="134221">
                  <c:v>-0.21063699999999999</c:v>
                </c:pt>
                <c:pt idx="134222">
                  <c:v>-0.20965500000000001</c:v>
                </c:pt>
                <c:pt idx="134223">
                  <c:v>-0.208679</c:v>
                </c:pt>
                <c:pt idx="134224">
                  <c:v>-0.207709</c:v>
                </c:pt>
                <c:pt idx="134225">
                  <c:v>-0.20674699999999999</c:v>
                </c:pt>
                <c:pt idx="134226">
                  <c:v>-0.205791</c:v>
                </c:pt>
                <c:pt idx="134227">
                  <c:v>-0.204846</c:v>
                </c:pt>
                <c:pt idx="134228">
                  <c:v>-0.20390900000000001</c:v>
                </c:pt>
                <c:pt idx="134229">
                  <c:v>-0.20297599999999999</c:v>
                </c:pt>
                <c:pt idx="134230">
                  <c:v>-0.202044</c:v>
                </c:pt>
                <c:pt idx="134231">
                  <c:v>-0.20111200000000001</c:v>
                </c:pt>
                <c:pt idx="134232">
                  <c:v>-0.200179</c:v>
                </c:pt>
                <c:pt idx="134233">
                  <c:v>-0.19924700000000001</c:v>
                </c:pt>
                <c:pt idx="134234">
                  <c:v>-0.198319</c:v>
                </c:pt>
                <c:pt idx="134235">
                  <c:v>-0.197403</c:v>
                </c:pt>
                <c:pt idx="134236">
                  <c:v>-0.19650200000000001</c:v>
                </c:pt>
                <c:pt idx="134237">
                  <c:v>-0.19561300000000001</c:v>
                </c:pt>
                <c:pt idx="134238">
                  <c:v>-0.19472800000000001</c:v>
                </c:pt>
                <c:pt idx="134239">
                  <c:v>-0.19384399999999999</c:v>
                </c:pt>
                <c:pt idx="134240">
                  <c:v>-0.19294900000000001</c:v>
                </c:pt>
                <c:pt idx="134241">
                  <c:v>-0.192021</c:v>
                </c:pt>
                <c:pt idx="134242">
                  <c:v>-0.19106500000000001</c:v>
                </c:pt>
                <c:pt idx="134243">
                  <c:v>-0.190105</c:v>
                </c:pt>
                <c:pt idx="134244">
                  <c:v>-0.189138</c:v>
                </c:pt>
                <c:pt idx="134245">
                  <c:v>-0.18815299999999999</c:v>
                </c:pt>
                <c:pt idx="134246">
                  <c:v>-0.18715499999999999</c:v>
                </c:pt>
                <c:pt idx="134247">
                  <c:v>-0.18614900000000001</c:v>
                </c:pt>
                <c:pt idx="134248">
                  <c:v>-0.185136</c:v>
                </c:pt>
                <c:pt idx="134249">
                  <c:v>-0.184113</c:v>
                </c:pt>
                <c:pt idx="134250">
                  <c:v>-0.18307899999999999</c:v>
                </c:pt>
                <c:pt idx="134251">
                  <c:v>-0.182033</c:v>
                </c:pt>
                <c:pt idx="134252">
                  <c:v>-0.180978</c:v>
                </c:pt>
                <c:pt idx="134253">
                  <c:v>-0.17991199999999999</c:v>
                </c:pt>
                <c:pt idx="134254">
                  <c:v>-0.178838</c:v>
                </c:pt>
                <c:pt idx="134255">
                  <c:v>-0.177757</c:v>
                </c:pt>
                <c:pt idx="134256">
                  <c:v>-0.17667099999999999</c:v>
                </c:pt>
                <c:pt idx="134257">
                  <c:v>-0.17557800000000001</c:v>
                </c:pt>
                <c:pt idx="134258">
                  <c:v>-0.174479</c:v>
                </c:pt>
                <c:pt idx="134259">
                  <c:v>-0.173375</c:v>
                </c:pt>
                <c:pt idx="134260">
                  <c:v>-0.17226900000000001</c:v>
                </c:pt>
                <c:pt idx="134261">
                  <c:v>-0.17116300000000001</c:v>
                </c:pt>
                <c:pt idx="134262">
                  <c:v>-0.17005799999999999</c:v>
                </c:pt>
                <c:pt idx="134263">
                  <c:v>-0.16895199999999999</c:v>
                </c:pt>
                <c:pt idx="134264">
                  <c:v>-0.16785</c:v>
                </c:pt>
                <c:pt idx="134265">
                  <c:v>-0.16675000000000001</c:v>
                </c:pt>
                <c:pt idx="134266">
                  <c:v>-0.16565099999999999</c:v>
                </c:pt>
                <c:pt idx="134267">
                  <c:v>-0.16455</c:v>
                </c:pt>
                <c:pt idx="134268">
                  <c:v>-0.16345199999999999</c:v>
                </c:pt>
                <c:pt idx="134269">
                  <c:v>-0.162357</c:v>
                </c:pt>
                <c:pt idx="134270">
                  <c:v>-0.16126599999999999</c:v>
                </c:pt>
                <c:pt idx="134271">
                  <c:v>-0.16017899999999999</c:v>
                </c:pt>
                <c:pt idx="134272">
                  <c:v>-0.15909999999999999</c:v>
                </c:pt>
                <c:pt idx="134273">
                  <c:v>-0.15803300000000001</c:v>
                </c:pt>
                <c:pt idx="134274">
                  <c:v>-0.15698100000000001</c:v>
                </c:pt>
                <c:pt idx="134275">
                  <c:v>-0.155942</c:v>
                </c:pt>
                <c:pt idx="134276">
                  <c:v>-0.154917</c:v>
                </c:pt>
                <c:pt idx="134277">
                  <c:v>-0.15390200000000001</c:v>
                </c:pt>
                <c:pt idx="134278">
                  <c:v>-0.15289800000000001</c:v>
                </c:pt>
                <c:pt idx="134279">
                  <c:v>-0.15190400000000001</c:v>
                </c:pt>
                <c:pt idx="134280">
                  <c:v>-0.150924</c:v>
                </c:pt>
                <c:pt idx="134281">
                  <c:v>-0.14996000000000001</c:v>
                </c:pt>
                <c:pt idx="134282">
                  <c:v>-0.14901400000000001</c:v>
                </c:pt>
                <c:pt idx="134283">
                  <c:v>-0.14808199999999999</c:v>
                </c:pt>
                <c:pt idx="134284">
                  <c:v>-0.14716299999999999</c:v>
                </c:pt>
                <c:pt idx="134285">
                  <c:v>-0.146258</c:v>
                </c:pt>
                <c:pt idx="134286">
                  <c:v>-0.145366</c:v>
                </c:pt>
                <c:pt idx="134287">
                  <c:v>-0.14448900000000001</c:v>
                </c:pt>
                <c:pt idx="134288">
                  <c:v>-0.143626</c:v>
                </c:pt>
                <c:pt idx="134289">
                  <c:v>-0.14277899999999999</c:v>
                </c:pt>
                <c:pt idx="134290">
                  <c:v>-0.14194699999999999</c:v>
                </c:pt>
                <c:pt idx="134291">
                  <c:v>-0.14113400000000001</c:v>
                </c:pt>
                <c:pt idx="134292">
                  <c:v>-0.14034199999999999</c:v>
                </c:pt>
                <c:pt idx="134293">
                  <c:v>-0.139572</c:v>
                </c:pt>
                <c:pt idx="134294">
                  <c:v>-0.138825</c:v>
                </c:pt>
                <c:pt idx="134295">
                  <c:v>-0.138104</c:v>
                </c:pt>
                <c:pt idx="134296">
                  <c:v>-0.13741200000000001</c:v>
                </c:pt>
                <c:pt idx="134297">
                  <c:v>-0.13675000000000001</c:v>
                </c:pt>
                <c:pt idx="134298">
                  <c:v>-0.13611899999999999</c:v>
                </c:pt>
                <c:pt idx="134299">
                  <c:v>-0.13552400000000001</c:v>
                </c:pt>
                <c:pt idx="134300">
                  <c:v>-0.134965</c:v>
                </c:pt>
                <c:pt idx="134301">
                  <c:v>-0.13444500000000001</c:v>
                </c:pt>
                <c:pt idx="134302">
                  <c:v>-0.133966</c:v>
                </c:pt>
                <c:pt idx="134303">
                  <c:v>-0.13353000000000001</c:v>
                </c:pt>
                <c:pt idx="134304">
                  <c:v>-0.13314000000000001</c:v>
                </c:pt>
                <c:pt idx="134305">
                  <c:v>-0.132796</c:v>
                </c:pt>
                <c:pt idx="134306">
                  <c:v>-0.13250000000000001</c:v>
                </c:pt>
                <c:pt idx="134307">
                  <c:v>-0.13225000000000001</c:v>
                </c:pt>
                <c:pt idx="134308">
                  <c:v>-0.132046</c:v>
                </c:pt>
                <c:pt idx="134309">
                  <c:v>-0.13188900000000001</c:v>
                </c:pt>
                <c:pt idx="134310">
                  <c:v>-0.13178100000000001</c:v>
                </c:pt>
                <c:pt idx="134311">
                  <c:v>-0.13172500000000001</c:v>
                </c:pt>
                <c:pt idx="134312">
                  <c:v>-0.13172</c:v>
                </c:pt>
                <c:pt idx="134313">
                  <c:v>-0.13176299999999999</c:v>
                </c:pt>
                <c:pt idx="134314">
                  <c:v>-0.131856</c:v>
                </c:pt>
                <c:pt idx="134315">
                  <c:v>-0.131997</c:v>
                </c:pt>
                <c:pt idx="134316">
                  <c:v>-0.132184</c:v>
                </c:pt>
                <c:pt idx="134317">
                  <c:v>-0.13241900000000001</c:v>
                </c:pt>
                <c:pt idx="134318">
                  <c:v>-0.13270299999999999</c:v>
                </c:pt>
                <c:pt idx="134319">
                  <c:v>-0.13304099999999999</c:v>
                </c:pt>
                <c:pt idx="134320">
                  <c:v>-0.133433</c:v>
                </c:pt>
                <c:pt idx="134321">
                  <c:v>-0.13387499999999999</c:v>
                </c:pt>
                <c:pt idx="134322">
                  <c:v>-0.13436300000000001</c:v>
                </c:pt>
                <c:pt idx="134323">
                  <c:v>-0.13489399999999999</c:v>
                </c:pt>
                <c:pt idx="134324">
                  <c:v>-0.13546900000000001</c:v>
                </c:pt>
                <c:pt idx="134325">
                  <c:v>-0.13608600000000001</c:v>
                </c:pt>
                <c:pt idx="134326">
                  <c:v>-0.136742</c:v>
                </c:pt>
                <c:pt idx="134327">
                  <c:v>-0.137434</c:v>
                </c:pt>
                <c:pt idx="134328">
                  <c:v>-0.13816500000000001</c:v>
                </c:pt>
                <c:pt idx="134329">
                  <c:v>-0.13893800000000001</c:v>
                </c:pt>
                <c:pt idx="134330">
                  <c:v>-0.13975099999999999</c:v>
                </c:pt>
                <c:pt idx="134331">
                  <c:v>-0.140602</c:v>
                </c:pt>
                <c:pt idx="134332">
                  <c:v>-0.141489</c:v>
                </c:pt>
                <c:pt idx="134333">
                  <c:v>-0.14241200000000001</c:v>
                </c:pt>
                <c:pt idx="134334">
                  <c:v>-0.143369</c:v>
                </c:pt>
                <c:pt idx="134335">
                  <c:v>-0.14435700000000001</c:v>
                </c:pt>
                <c:pt idx="134336">
                  <c:v>-0.14537700000000001</c:v>
                </c:pt>
                <c:pt idx="134337">
                  <c:v>-0.146429</c:v>
                </c:pt>
                <c:pt idx="134338">
                  <c:v>-0.14751500000000001</c:v>
                </c:pt>
                <c:pt idx="134339">
                  <c:v>-0.14863299999999999</c:v>
                </c:pt>
                <c:pt idx="134340">
                  <c:v>-0.149781</c:v>
                </c:pt>
                <c:pt idx="134341">
                  <c:v>-0.150954</c:v>
                </c:pt>
                <c:pt idx="134342">
                  <c:v>-0.15215100000000001</c:v>
                </c:pt>
                <c:pt idx="134343">
                  <c:v>-0.153368</c:v>
                </c:pt>
                <c:pt idx="134344">
                  <c:v>-0.15460099999999999</c:v>
                </c:pt>
                <c:pt idx="134345">
                  <c:v>-0.15584799999999999</c:v>
                </c:pt>
                <c:pt idx="134346">
                  <c:v>-0.157109</c:v>
                </c:pt>
                <c:pt idx="134347">
                  <c:v>-0.158383</c:v>
                </c:pt>
                <c:pt idx="134348">
                  <c:v>-0.15966900000000001</c:v>
                </c:pt>
                <c:pt idx="134349">
                  <c:v>-0.16096299999999999</c:v>
                </c:pt>
                <c:pt idx="134350">
                  <c:v>-0.16226399999999999</c:v>
                </c:pt>
                <c:pt idx="134351">
                  <c:v>-0.16356899999999999</c:v>
                </c:pt>
                <c:pt idx="134352">
                  <c:v>-0.16487599999999999</c:v>
                </c:pt>
                <c:pt idx="134353">
                  <c:v>-0.166183</c:v>
                </c:pt>
                <c:pt idx="134354">
                  <c:v>-0.167489</c:v>
                </c:pt>
                <c:pt idx="134355">
                  <c:v>-0.168792</c:v>
                </c:pt>
                <c:pt idx="134356">
                  <c:v>-0.17009199999999999</c:v>
                </c:pt>
                <c:pt idx="134357">
                  <c:v>-0.17138400000000001</c:v>
                </c:pt>
                <c:pt idx="134358">
                  <c:v>-0.17266599999999999</c:v>
                </c:pt>
                <c:pt idx="134359">
                  <c:v>-0.173932</c:v>
                </c:pt>
                <c:pt idx="134360">
                  <c:v>-0.175179</c:v>
                </c:pt>
                <c:pt idx="134361">
                  <c:v>-0.17640400000000001</c:v>
                </c:pt>
                <c:pt idx="134362">
                  <c:v>-0.17760699999999999</c:v>
                </c:pt>
                <c:pt idx="134363">
                  <c:v>-0.178783</c:v>
                </c:pt>
                <c:pt idx="134364">
                  <c:v>-0.179928</c:v>
                </c:pt>
                <c:pt idx="134365">
                  <c:v>-0.181038</c:v>
                </c:pt>
                <c:pt idx="134366">
                  <c:v>-0.182112</c:v>
                </c:pt>
                <c:pt idx="134367">
                  <c:v>-0.18315100000000001</c:v>
                </c:pt>
                <c:pt idx="134368">
                  <c:v>-0.18415500000000001</c:v>
                </c:pt>
                <c:pt idx="134369">
                  <c:v>-0.18512000000000001</c:v>
                </c:pt>
                <c:pt idx="134370">
                  <c:v>-0.18604200000000001</c:v>
                </c:pt>
                <c:pt idx="134371">
                  <c:v>-0.186918</c:v>
                </c:pt>
                <c:pt idx="134372">
                  <c:v>-0.187746</c:v>
                </c:pt>
                <c:pt idx="134373">
                  <c:v>-0.188526</c:v>
                </c:pt>
                <c:pt idx="134374">
                  <c:v>-0.18925600000000001</c:v>
                </c:pt>
                <c:pt idx="134375">
                  <c:v>-0.18993299999999999</c:v>
                </c:pt>
                <c:pt idx="134376">
                  <c:v>-0.190555</c:v>
                </c:pt>
                <c:pt idx="134377">
                  <c:v>-0.19112199999999999</c:v>
                </c:pt>
                <c:pt idx="134378">
                  <c:v>-0.19162999999999999</c:v>
                </c:pt>
                <c:pt idx="134379">
                  <c:v>-0.192079</c:v>
                </c:pt>
                <c:pt idx="134380">
                  <c:v>-0.192464</c:v>
                </c:pt>
                <c:pt idx="134381">
                  <c:v>-0.19278400000000001</c:v>
                </c:pt>
                <c:pt idx="134382">
                  <c:v>-0.19303799999999999</c:v>
                </c:pt>
                <c:pt idx="134383">
                  <c:v>-0.19322600000000001</c:v>
                </c:pt>
                <c:pt idx="134384">
                  <c:v>-0.193333</c:v>
                </c:pt>
                <c:pt idx="134385">
                  <c:v>-0.19334200000000001</c:v>
                </c:pt>
                <c:pt idx="134386">
                  <c:v>-0.19326699999999999</c:v>
                </c:pt>
                <c:pt idx="134387">
                  <c:v>-0.19312000000000001</c:v>
                </c:pt>
                <c:pt idx="134388">
                  <c:v>-0.19289100000000001</c:v>
                </c:pt>
                <c:pt idx="134389">
                  <c:v>-0.192574</c:v>
                </c:pt>
                <c:pt idx="134390">
                  <c:v>-0.19217300000000001</c:v>
                </c:pt>
                <c:pt idx="134391">
                  <c:v>-0.19169</c:v>
                </c:pt>
                <c:pt idx="134392">
                  <c:v>-0.19112399999999999</c:v>
                </c:pt>
                <c:pt idx="134393">
                  <c:v>-0.190473</c:v>
                </c:pt>
                <c:pt idx="134394">
                  <c:v>-0.18973400000000001</c:v>
                </c:pt>
                <c:pt idx="134395">
                  <c:v>-0.18890499999999999</c:v>
                </c:pt>
                <c:pt idx="134396">
                  <c:v>-0.18798300000000001</c:v>
                </c:pt>
                <c:pt idx="134397">
                  <c:v>-0.186971</c:v>
                </c:pt>
                <c:pt idx="134398">
                  <c:v>-0.185867</c:v>
                </c:pt>
                <c:pt idx="134399">
                  <c:v>-0.184672</c:v>
                </c:pt>
                <c:pt idx="134400">
                  <c:v>-0.183388</c:v>
                </c:pt>
                <c:pt idx="134401">
                  <c:v>-0.18201800000000001</c:v>
                </c:pt>
                <c:pt idx="134402">
                  <c:v>-0.180562</c:v>
                </c:pt>
                <c:pt idx="134403">
                  <c:v>-0.17902199999999999</c:v>
                </c:pt>
                <c:pt idx="134404">
                  <c:v>-0.177402</c:v>
                </c:pt>
                <c:pt idx="134405">
                  <c:v>-0.175704</c:v>
                </c:pt>
                <c:pt idx="134406">
                  <c:v>-0.17393</c:v>
                </c:pt>
                <c:pt idx="134407">
                  <c:v>-0.17208100000000001</c:v>
                </c:pt>
                <c:pt idx="134408">
                  <c:v>-0.170158</c:v>
                </c:pt>
                <c:pt idx="134409">
                  <c:v>-0.16816200000000001</c:v>
                </c:pt>
                <c:pt idx="134410">
                  <c:v>-0.16609499999999999</c:v>
                </c:pt>
                <c:pt idx="134411">
                  <c:v>-0.16395799999999999</c:v>
                </c:pt>
                <c:pt idx="134412">
                  <c:v>-0.161749</c:v>
                </c:pt>
                <c:pt idx="134413">
                  <c:v>-0.15947</c:v>
                </c:pt>
                <c:pt idx="134414">
                  <c:v>-0.15712100000000001</c:v>
                </c:pt>
                <c:pt idx="134415">
                  <c:v>-0.15470700000000001</c:v>
                </c:pt>
                <c:pt idx="134416">
                  <c:v>-0.152228</c:v>
                </c:pt>
                <c:pt idx="134417">
                  <c:v>-0.14968699999999999</c:v>
                </c:pt>
                <c:pt idx="134418">
                  <c:v>-0.14708499999999999</c:v>
                </c:pt>
                <c:pt idx="134419">
                  <c:v>-0.144424</c:v>
                </c:pt>
                <c:pt idx="134420">
                  <c:v>-0.141711</c:v>
                </c:pt>
                <c:pt idx="134421">
                  <c:v>-0.13894200000000001</c:v>
                </c:pt>
                <c:pt idx="134422">
                  <c:v>-0.136097</c:v>
                </c:pt>
                <c:pt idx="134423">
                  <c:v>-0.13317100000000001</c:v>
                </c:pt>
                <c:pt idx="134424">
                  <c:v>-0.13019500000000001</c:v>
                </c:pt>
                <c:pt idx="134425">
                  <c:v>-0.12717400000000001</c:v>
                </c:pt>
                <c:pt idx="134426">
                  <c:v>-0.124097</c:v>
                </c:pt>
                <c:pt idx="134427">
                  <c:v>-0.12096800000000001</c:v>
                </c:pt>
                <c:pt idx="134428">
                  <c:v>-0.117797</c:v>
                </c:pt>
                <c:pt idx="134429">
                  <c:v>-0.11458500000000001</c:v>
                </c:pt>
                <c:pt idx="134430">
                  <c:v>-0.111334</c:v>
                </c:pt>
                <c:pt idx="134431">
                  <c:v>-0.108046</c:v>
                </c:pt>
                <c:pt idx="134432">
                  <c:v>-0.104722</c:v>
                </c:pt>
                <c:pt idx="134433">
                  <c:v>-0.10136299999999999</c:v>
                </c:pt>
                <c:pt idx="134434">
                  <c:v>-9.7971600000000006E-2</c:v>
                </c:pt>
                <c:pt idx="134435">
                  <c:v>-9.4550800000000004E-2</c:v>
                </c:pt>
                <c:pt idx="134436">
                  <c:v>-9.1103900000000002E-2</c:v>
                </c:pt>
                <c:pt idx="134437">
                  <c:v>-8.7636099999999995E-2</c:v>
                </c:pt>
                <c:pt idx="134438">
                  <c:v>-8.4153400000000003E-2</c:v>
                </c:pt>
                <c:pt idx="134439">
                  <c:v>-8.0661700000000003E-2</c:v>
                </c:pt>
                <c:pt idx="134440">
                  <c:v>-7.7167100000000002E-2</c:v>
                </c:pt>
                <c:pt idx="134441">
                  <c:v>-7.3674400000000001E-2</c:v>
                </c:pt>
                <c:pt idx="134442">
                  <c:v>-7.0186499999999999E-2</c:v>
                </c:pt>
                <c:pt idx="134443">
                  <c:v>-6.6705100000000003E-2</c:v>
                </c:pt>
                <c:pt idx="134444">
                  <c:v>-6.3231499999999996E-2</c:v>
                </c:pt>
                <c:pt idx="134445">
                  <c:v>-5.9768000000000002E-2</c:v>
                </c:pt>
                <c:pt idx="134446">
                  <c:v>-5.6317600000000002E-2</c:v>
                </c:pt>
                <c:pt idx="134447">
                  <c:v>-5.2883100000000002E-2</c:v>
                </c:pt>
                <c:pt idx="134448">
                  <c:v>-4.9467299999999999E-2</c:v>
                </c:pt>
                <c:pt idx="134449">
                  <c:v>-4.6073999999999997E-2</c:v>
                </c:pt>
                <c:pt idx="134450">
                  <c:v>-4.2705300000000002E-2</c:v>
                </c:pt>
                <c:pt idx="134451">
                  <c:v>-3.9360899999999997E-2</c:v>
                </c:pt>
                <c:pt idx="134452">
                  <c:v>-3.6041299999999998E-2</c:v>
                </c:pt>
                <c:pt idx="134453">
                  <c:v>-3.2748300000000001E-2</c:v>
                </c:pt>
                <c:pt idx="134454">
                  <c:v>-2.94839E-2</c:v>
                </c:pt>
                <c:pt idx="134455">
                  <c:v>-2.6250699999999998E-2</c:v>
                </c:pt>
                <c:pt idx="134456">
                  <c:v>-2.3052400000000001E-2</c:v>
                </c:pt>
                <c:pt idx="134457">
                  <c:v>-1.98937E-2</c:v>
                </c:pt>
                <c:pt idx="134458">
                  <c:v>-1.67776E-2</c:v>
                </c:pt>
                <c:pt idx="134459">
                  <c:v>-1.37044E-2</c:v>
                </c:pt>
                <c:pt idx="134460">
                  <c:v>-1.0675199999999999E-2</c:v>
                </c:pt>
                <c:pt idx="134461" formatCode="0.00E+00">
                  <c:v>-7.6935900000000002E-3</c:v>
                </c:pt>
                <c:pt idx="134462" formatCode="0.00E+00">
                  <c:v>-4.7645099999999996E-3</c:v>
                </c:pt>
                <c:pt idx="134463" formatCode="0.00E+00">
                  <c:v>-1.89233E-3</c:v>
                </c:pt>
                <c:pt idx="134464" formatCode="0.00E+00">
                  <c:v>9.1996199999999997E-4</c:v>
                </c:pt>
                <c:pt idx="134465" formatCode="0.00E+00">
                  <c:v>3.6712099999999998E-3</c:v>
                </c:pt>
                <c:pt idx="134466" formatCode="0.00E+00">
                  <c:v>6.3606000000000001E-3</c:v>
                </c:pt>
                <c:pt idx="134467" formatCode="0.00E+00">
                  <c:v>8.9867000000000002E-3</c:v>
                </c:pt>
                <c:pt idx="134468">
                  <c:v>1.15475E-2</c:v>
                </c:pt>
                <c:pt idx="134469">
                  <c:v>1.40406E-2</c:v>
                </c:pt>
                <c:pt idx="134470">
                  <c:v>1.6464199999999998E-2</c:v>
                </c:pt>
                <c:pt idx="134471">
                  <c:v>1.8816900000000001E-2</c:v>
                </c:pt>
                <c:pt idx="134472">
                  <c:v>2.1097299999999999E-2</c:v>
                </c:pt>
                <c:pt idx="134473">
                  <c:v>2.3303399999999998E-2</c:v>
                </c:pt>
                <c:pt idx="134474">
                  <c:v>2.5433399999999998E-2</c:v>
                </c:pt>
                <c:pt idx="134475">
                  <c:v>2.7485300000000001E-2</c:v>
                </c:pt>
                <c:pt idx="134476">
                  <c:v>2.9456300000000001E-2</c:v>
                </c:pt>
                <c:pt idx="134477">
                  <c:v>3.13453E-2</c:v>
                </c:pt>
                <c:pt idx="134478">
                  <c:v>3.31527E-2</c:v>
                </c:pt>
                <c:pt idx="134479">
                  <c:v>3.4878699999999999E-2</c:v>
                </c:pt>
                <c:pt idx="134480">
                  <c:v>3.6522199999999998E-2</c:v>
                </c:pt>
                <c:pt idx="134481">
                  <c:v>3.8082499999999998E-2</c:v>
                </c:pt>
                <c:pt idx="134482">
                  <c:v>3.95579E-2</c:v>
                </c:pt>
                <c:pt idx="134483">
                  <c:v>4.09459E-2</c:v>
                </c:pt>
                <c:pt idx="134484">
                  <c:v>4.2245499999999998E-2</c:v>
                </c:pt>
                <c:pt idx="134485">
                  <c:v>4.3456300000000003E-2</c:v>
                </c:pt>
                <c:pt idx="134486">
                  <c:v>4.45768E-2</c:v>
                </c:pt>
                <c:pt idx="134487">
                  <c:v>4.5606300000000002E-2</c:v>
                </c:pt>
                <c:pt idx="134488">
                  <c:v>4.65466E-2</c:v>
                </c:pt>
                <c:pt idx="134489">
                  <c:v>4.7400900000000003E-2</c:v>
                </c:pt>
                <c:pt idx="134490">
                  <c:v>4.8170299999999999E-2</c:v>
                </c:pt>
                <c:pt idx="134491">
                  <c:v>4.8854000000000002E-2</c:v>
                </c:pt>
                <c:pt idx="134492">
                  <c:v>4.9450899999999999E-2</c:v>
                </c:pt>
                <c:pt idx="134493">
                  <c:v>4.9960699999999997E-2</c:v>
                </c:pt>
                <c:pt idx="134494">
                  <c:v>5.0382299999999998E-2</c:v>
                </c:pt>
                <c:pt idx="134495">
                  <c:v>5.07156E-2</c:v>
                </c:pt>
                <c:pt idx="134496">
                  <c:v>5.0963700000000001E-2</c:v>
                </c:pt>
                <c:pt idx="134497">
                  <c:v>5.1129800000000003E-2</c:v>
                </c:pt>
                <c:pt idx="134498">
                  <c:v>5.1213599999999998E-2</c:v>
                </c:pt>
                <c:pt idx="134499">
                  <c:v>5.1213500000000002E-2</c:v>
                </c:pt>
                <c:pt idx="134500">
                  <c:v>5.1128300000000002E-2</c:v>
                </c:pt>
                <c:pt idx="134501">
                  <c:v>5.0957799999999998E-2</c:v>
                </c:pt>
                <c:pt idx="134502">
                  <c:v>5.0703199999999997E-2</c:v>
                </c:pt>
                <c:pt idx="134503">
                  <c:v>5.0366899999999999E-2</c:v>
                </c:pt>
                <c:pt idx="134504">
                  <c:v>4.99514E-2</c:v>
                </c:pt>
                <c:pt idx="134505">
                  <c:v>4.9458700000000001E-2</c:v>
                </c:pt>
                <c:pt idx="134506">
                  <c:v>4.8890000000000003E-2</c:v>
                </c:pt>
                <c:pt idx="134507">
                  <c:v>4.8245900000000001E-2</c:v>
                </c:pt>
                <c:pt idx="134508">
                  <c:v>4.7527300000000001E-2</c:v>
                </c:pt>
                <c:pt idx="134509">
                  <c:v>4.6734499999999998E-2</c:v>
                </c:pt>
                <c:pt idx="134510">
                  <c:v>4.5867699999999997E-2</c:v>
                </c:pt>
                <c:pt idx="134511">
                  <c:v>4.4927500000000002E-2</c:v>
                </c:pt>
                <c:pt idx="134512">
                  <c:v>4.3916299999999998E-2</c:v>
                </c:pt>
                <c:pt idx="134513">
                  <c:v>4.2836199999999998E-2</c:v>
                </c:pt>
                <c:pt idx="134514">
                  <c:v>4.1688900000000001E-2</c:v>
                </c:pt>
                <c:pt idx="134515">
                  <c:v>4.0476999999999999E-2</c:v>
                </c:pt>
                <c:pt idx="134516">
                  <c:v>3.9203200000000001E-2</c:v>
                </c:pt>
                <c:pt idx="134517">
                  <c:v>3.7869600000000003E-2</c:v>
                </c:pt>
                <c:pt idx="134518">
                  <c:v>3.6477700000000002E-2</c:v>
                </c:pt>
                <c:pt idx="134519">
                  <c:v>3.5028999999999998E-2</c:v>
                </c:pt>
                <c:pt idx="134520">
                  <c:v>3.35255E-2</c:v>
                </c:pt>
                <c:pt idx="134521">
                  <c:v>3.19691E-2</c:v>
                </c:pt>
                <c:pt idx="134522">
                  <c:v>3.0361800000000001E-2</c:v>
                </c:pt>
                <c:pt idx="134523">
                  <c:v>2.8704799999999999E-2</c:v>
                </c:pt>
                <c:pt idx="134524">
                  <c:v>2.69994E-2</c:v>
                </c:pt>
                <c:pt idx="134525">
                  <c:v>2.5247599999999999E-2</c:v>
                </c:pt>
                <c:pt idx="134526">
                  <c:v>2.3452500000000001E-2</c:v>
                </c:pt>
                <c:pt idx="134527">
                  <c:v>2.16166E-2</c:v>
                </c:pt>
                <c:pt idx="134528">
                  <c:v>1.9742099999999999E-2</c:v>
                </c:pt>
                <c:pt idx="134529">
                  <c:v>1.7831199999999998E-2</c:v>
                </c:pt>
                <c:pt idx="134530">
                  <c:v>1.5886600000000001E-2</c:v>
                </c:pt>
                <c:pt idx="134531">
                  <c:v>1.39113E-2</c:v>
                </c:pt>
                <c:pt idx="134532">
                  <c:v>1.1908E-2</c:v>
                </c:pt>
                <c:pt idx="134533" formatCode="0.00E+00">
                  <c:v>9.8804099999999992E-3</c:v>
                </c:pt>
                <c:pt idx="134534" formatCode="0.00E+00">
                  <c:v>7.8320799999999999E-3</c:v>
                </c:pt>
                <c:pt idx="134535" formatCode="0.00E+00">
                  <c:v>5.7656499999999998E-3</c:v>
                </c:pt>
                <c:pt idx="134536" formatCode="0.00E+00">
                  <c:v>3.6834400000000001E-3</c:v>
                </c:pt>
                <c:pt idx="134537" formatCode="0.00E+00">
                  <c:v>1.58807E-3</c:v>
                </c:pt>
                <c:pt idx="134538" formatCode="0.00E+00">
                  <c:v>-5.1760700000000001E-4</c:v>
                </c:pt>
                <c:pt idx="134539" formatCode="0.00E+00">
                  <c:v>-2.6305E-3</c:v>
                </c:pt>
                <c:pt idx="134540" formatCode="0.00E+00">
                  <c:v>-4.7482599999999998E-3</c:v>
                </c:pt>
                <c:pt idx="134541" formatCode="0.00E+00">
                  <c:v>-6.8694100000000003E-3</c:v>
                </c:pt>
                <c:pt idx="134542" formatCode="0.00E+00">
                  <c:v>-8.9920299999999998E-3</c:v>
                </c:pt>
                <c:pt idx="134543">
                  <c:v>-1.11133E-2</c:v>
                </c:pt>
                <c:pt idx="134544">
                  <c:v>-1.32301E-2</c:v>
                </c:pt>
                <c:pt idx="134545">
                  <c:v>-1.5339800000000001E-2</c:v>
                </c:pt>
                <c:pt idx="134546">
                  <c:v>-1.7439300000000001E-2</c:v>
                </c:pt>
                <c:pt idx="134547">
                  <c:v>-1.9526399999999999E-2</c:v>
                </c:pt>
                <c:pt idx="134548">
                  <c:v>-2.15991E-2</c:v>
                </c:pt>
                <c:pt idx="134549">
                  <c:v>-2.3655200000000001E-2</c:v>
                </c:pt>
                <c:pt idx="134550">
                  <c:v>-2.5691499999999999E-2</c:v>
                </c:pt>
                <c:pt idx="134551">
                  <c:v>-2.7704199999999998E-2</c:v>
                </c:pt>
                <c:pt idx="134552">
                  <c:v>-2.9690100000000001E-2</c:v>
                </c:pt>
                <c:pt idx="134553">
                  <c:v>-3.1647300000000003E-2</c:v>
                </c:pt>
                <c:pt idx="134554">
                  <c:v>-3.3574699999999999E-2</c:v>
                </c:pt>
                <c:pt idx="134555">
                  <c:v>-3.5470099999999997E-2</c:v>
                </c:pt>
                <c:pt idx="134556">
                  <c:v>-3.7330599999999999E-2</c:v>
                </c:pt>
                <c:pt idx="134557">
                  <c:v>-3.9153300000000002E-2</c:v>
                </c:pt>
                <c:pt idx="134558">
                  <c:v>-4.0936300000000002E-2</c:v>
                </c:pt>
                <c:pt idx="134559">
                  <c:v>-4.2678099999999997E-2</c:v>
                </c:pt>
                <c:pt idx="134560">
                  <c:v>-4.4376800000000001E-2</c:v>
                </c:pt>
                <c:pt idx="134561">
                  <c:v>-4.60302E-2</c:v>
                </c:pt>
                <c:pt idx="134562">
                  <c:v>-4.7636199999999997E-2</c:v>
                </c:pt>
                <c:pt idx="134563">
                  <c:v>-4.9192600000000003E-2</c:v>
                </c:pt>
                <c:pt idx="134564">
                  <c:v>-5.06975E-2</c:v>
                </c:pt>
                <c:pt idx="134565">
                  <c:v>-5.2149599999999997E-2</c:v>
                </c:pt>
                <c:pt idx="134566">
                  <c:v>-5.3547400000000002E-2</c:v>
                </c:pt>
                <c:pt idx="134567">
                  <c:v>-5.4889399999999998E-2</c:v>
                </c:pt>
                <c:pt idx="134568">
                  <c:v>-5.6173099999999997E-2</c:v>
                </c:pt>
                <c:pt idx="134569">
                  <c:v>-5.73964E-2</c:v>
                </c:pt>
                <c:pt idx="134570">
                  <c:v>-5.8556999999999998E-2</c:v>
                </c:pt>
                <c:pt idx="134571">
                  <c:v>-5.9653299999999999E-2</c:v>
                </c:pt>
                <c:pt idx="134572">
                  <c:v>-6.0684700000000001E-2</c:v>
                </c:pt>
                <c:pt idx="134573">
                  <c:v>-6.1650299999999998E-2</c:v>
                </c:pt>
                <c:pt idx="134574">
                  <c:v>-6.2548999999999993E-2</c:v>
                </c:pt>
                <c:pt idx="134575">
                  <c:v>-6.3379400000000002E-2</c:v>
                </c:pt>
                <c:pt idx="134576">
                  <c:v>-6.4140699999999995E-2</c:v>
                </c:pt>
                <c:pt idx="134577">
                  <c:v>-6.4832299999999995E-2</c:v>
                </c:pt>
                <c:pt idx="134578">
                  <c:v>-6.5453700000000004E-2</c:v>
                </c:pt>
                <c:pt idx="134579">
                  <c:v>-6.6003699999999998E-2</c:v>
                </c:pt>
                <c:pt idx="134580">
                  <c:v>-6.6480600000000001E-2</c:v>
                </c:pt>
                <c:pt idx="134581">
                  <c:v>-6.6882999999999998E-2</c:v>
                </c:pt>
                <c:pt idx="134582">
                  <c:v>-6.7211199999999999E-2</c:v>
                </c:pt>
                <c:pt idx="134583">
                  <c:v>-6.7465999999999998E-2</c:v>
                </c:pt>
                <c:pt idx="134584">
                  <c:v>-6.7647100000000002E-2</c:v>
                </c:pt>
                <c:pt idx="134585">
                  <c:v>-6.7753400000000005E-2</c:v>
                </c:pt>
                <c:pt idx="134586">
                  <c:v>-6.7784399999999995E-2</c:v>
                </c:pt>
                <c:pt idx="134587">
                  <c:v>-6.7740400000000006E-2</c:v>
                </c:pt>
                <c:pt idx="134588">
                  <c:v>-6.7621200000000006E-2</c:v>
                </c:pt>
                <c:pt idx="134589">
                  <c:v>-6.7425100000000002E-2</c:v>
                </c:pt>
                <c:pt idx="134590">
                  <c:v>-6.7150799999999997E-2</c:v>
                </c:pt>
                <c:pt idx="134591">
                  <c:v>-6.6797700000000002E-2</c:v>
                </c:pt>
                <c:pt idx="134592">
                  <c:v>-6.63657E-2</c:v>
                </c:pt>
                <c:pt idx="134593">
                  <c:v>-6.5854700000000002E-2</c:v>
                </c:pt>
                <c:pt idx="134594">
                  <c:v>-6.5264500000000003E-2</c:v>
                </c:pt>
                <c:pt idx="134595">
                  <c:v>-6.45955E-2</c:v>
                </c:pt>
                <c:pt idx="134596">
                  <c:v>-6.3848600000000005E-2</c:v>
                </c:pt>
                <c:pt idx="134597">
                  <c:v>-6.3024700000000003E-2</c:v>
                </c:pt>
                <c:pt idx="134598">
                  <c:v>-6.21238E-2</c:v>
                </c:pt>
                <c:pt idx="134599">
                  <c:v>-6.1145600000000001E-2</c:v>
                </c:pt>
                <c:pt idx="134600">
                  <c:v>-6.0090400000000002E-2</c:v>
                </c:pt>
                <c:pt idx="134601">
                  <c:v>-5.8958799999999999E-2</c:v>
                </c:pt>
                <c:pt idx="134602">
                  <c:v>-5.7751499999999997E-2</c:v>
                </c:pt>
                <c:pt idx="134603">
                  <c:v>-5.6469199999999997E-2</c:v>
                </c:pt>
                <c:pt idx="134604">
                  <c:v>-5.5112300000000003E-2</c:v>
                </c:pt>
                <c:pt idx="134605">
                  <c:v>-5.3681600000000003E-2</c:v>
                </c:pt>
                <c:pt idx="134606">
                  <c:v>-5.2178200000000001E-2</c:v>
                </c:pt>
                <c:pt idx="134607">
                  <c:v>-5.06034E-2</c:v>
                </c:pt>
                <c:pt idx="134608">
                  <c:v>-4.8958700000000001E-2</c:v>
                </c:pt>
                <c:pt idx="134609">
                  <c:v>-4.7245099999999998E-2</c:v>
                </c:pt>
                <c:pt idx="134610">
                  <c:v>-4.5463999999999997E-2</c:v>
                </c:pt>
                <c:pt idx="134611">
                  <c:v>-4.36164E-2</c:v>
                </c:pt>
                <c:pt idx="134612">
                  <c:v>-4.1703700000000003E-2</c:v>
                </c:pt>
                <c:pt idx="134613">
                  <c:v>-3.9727199999999997E-2</c:v>
                </c:pt>
                <c:pt idx="134614">
                  <c:v>-3.76878E-2</c:v>
                </c:pt>
                <c:pt idx="134615">
                  <c:v>-3.5586E-2</c:v>
                </c:pt>
                <c:pt idx="134616">
                  <c:v>-3.34232E-2</c:v>
                </c:pt>
                <c:pt idx="134617">
                  <c:v>-3.1200599999999998E-2</c:v>
                </c:pt>
                <c:pt idx="134618">
                  <c:v>-2.8919E-2</c:v>
                </c:pt>
                <c:pt idx="134619">
                  <c:v>-2.65794E-2</c:v>
                </c:pt>
                <c:pt idx="134620">
                  <c:v>-2.4184000000000001E-2</c:v>
                </c:pt>
                <c:pt idx="134621">
                  <c:v>-2.1735000000000001E-2</c:v>
                </c:pt>
                <c:pt idx="134622">
                  <c:v>-1.9233400000000001E-2</c:v>
                </c:pt>
                <c:pt idx="134623">
                  <c:v>-1.66806E-2</c:v>
                </c:pt>
                <c:pt idx="134624">
                  <c:v>-1.40786E-2</c:v>
                </c:pt>
                <c:pt idx="134625">
                  <c:v>-1.14298E-2</c:v>
                </c:pt>
                <c:pt idx="134626" formatCode="0.00E+00">
                  <c:v>-8.73612E-3</c:v>
                </c:pt>
                <c:pt idx="134627" formatCode="0.00E+00">
                  <c:v>-5.9991699999999998E-3</c:v>
                </c:pt>
                <c:pt idx="134628" formatCode="0.00E+00">
                  <c:v>-3.2202400000000001E-3</c:v>
                </c:pt>
                <c:pt idx="134629" formatCode="0.00E+00">
                  <c:v>-4.0078100000000001E-4</c:v>
                </c:pt>
                <c:pt idx="134630" formatCode="0.00E+00">
                  <c:v>2.4575299999999999E-3</c:v>
                </c:pt>
                <c:pt idx="134631" formatCode="0.00E+00">
                  <c:v>5.3527100000000001E-3</c:v>
                </c:pt>
                <c:pt idx="134632" formatCode="0.00E+00">
                  <c:v>8.2827100000000004E-3</c:v>
                </c:pt>
                <c:pt idx="134633">
                  <c:v>1.12458E-2</c:v>
                </c:pt>
                <c:pt idx="134634">
                  <c:v>1.42407E-2</c:v>
                </c:pt>
                <c:pt idx="134635">
                  <c:v>1.7265900000000001E-2</c:v>
                </c:pt>
                <c:pt idx="134636">
                  <c:v>2.0319799999999999E-2</c:v>
                </c:pt>
                <c:pt idx="134637">
                  <c:v>2.34001E-2</c:v>
                </c:pt>
                <c:pt idx="134638">
                  <c:v>2.6504799999999998E-2</c:v>
                </c:pt>
                <c:pt idx="134639">
                  <c:v>2.9631999999999999E-2</c:v>
                </c:pt>
                <c:pt idx="134640">
                  <c:v>3.2779700000000002E-2</c:v>
                </c:pt>
                <c:pt idx="134641">
                  <c:v>3.5946100000000002E-2</c:v>
                </c:pt>
                <c:pt idx="134642">
                  <c:v>3.91291E-2</c:v>
                </c:pt>
                <c:pt idx="134643">
                  <c:v>4.23264E-2</c:v>
                </c:pt>
                <c:pt idx="134644">
                  <c:v>4.5535399999999997E-2</c:v>
                </c:pt>
                <c:pt idx="134645">
                  <c:v>4.8753400000000002E-2</c:v>
                </c:pt>
                <c:pt idx="134646">
                  <c:v>5.1977799999999998E-2</c:v>
                </c:pt>
                <c:pt idx="134647">
                  <c:v>5.5206100000000001E-2</c:v>
                </c:pt>
                <c:pt idx="134648">
                  <c:v>5.8435800000000003E-2</c:v>
                </c:pt>
                <c:pt idx="134649">
                  <c:v>6.1664700000000003E-2</c:v>
                </c:pt>
                <c:pt idx="134650">
                  <c:v>6.4891099999999993E-2</c:v>
                </c:pt>
                <c:pt idx="134651">
                  <c:v>6.8113300000000002E-2</c:v>
                </c:pt>
                <c:pt idx="134652">
                  <c:v>7.1329600000000007E-2</c:v>
                </c:pt>
                <c:pt idx="134653">
                  <c:v>7.4538199999999999E-2</c:v>
                </c:pt>
                <c:pt idx="134654">
                  <c:v>7.7737700000000007E-2</c:v>
                </c:pt>
                <c:pt idx="134655">
                  <c:v>8.0926200000000004E-2</c:v>
                </c:pt>
                <c:pt idx="134656">
                  <c:v>8.4101899999999993E-2</c:v>
                </c:pt>
                <c:pt idx="134657">
                  <c:v>8.7262999999999993E-2</c:v>
                </c:pt>
                <c:pt idx="134658">
                  <c:v>9.0407000000000001E-2</c:v>
                </c:pt>
                <c:pt idx="134659">
                  <c:v>9.3531699999999995E-2</c:v>
                </c:pt>
                <c:pt idx="134660">
                  <c:v>9.6635200000000004E-2</c:v>
                </c:pt>
                <c:pt idx="134661">
                  <c:v>9.9715200000000004E-2</c:v>
                </c:pt>
                <c:pt idx="134662">
                  <c:v>0.102769</c:v>
                </c:pt>
                <c:pt idx="134663">
                  <c:v>0.105793</c:v>
                </c:pt>
                <c:pt idx="134664">
                  <c:v>0.10878699999999999</c:v>
                </c:pt>
                <c:pt idx="134665">
                  <c:v>0.111748</c:v>
                </c:pt>
                <c:pt idx="134666">
                  <c:v>0.114674</c:v>
                </c:pt>
                <c:pt idx="134667">
                  <c:v>0.117565</c:v>
                </c:pt>
                <c:pt idx="134668">
                  <c:v>0.120419</c:v>
                </c:pt>
                <c:pt idx="134669">
                  <c:v>0.123233</c:v>
                </c:pt>
                <c:pt idx="134670">
                  <c:v>0.12600500000000001</c:v>
                </c:pt>
                <c:pt idx="134671">
                  <c:v>0.12873399999999999</c:v>
                </c:pt>
                <c:pt idx="134672">
                  <c:v>0.13141600000000001</c:v>
                </c:pt>
                <c:pt idx="134673">
                  <c:v>0.13405</c:v>
                </c:pt>
                <c:pt idx="134674">
                  <c:v>0.13663500000000001</c:v>
                </c:pt>
                <c:pt idx="134675">
                  <c:v>0.13916999999999999</c:v>
                </c:pt>
                <c:pt idx="134676">
                  <c:v>0.141651</c:v>
                </c:pt>
                <c:pt idx="134677">
                  <c:v>0.14407700000000001</c:v>
                </c:pt>
                <c:pt idx="134678">
                  <c:v>0.14644499999999999</c:v>
                </c:pt>
                <c:pt idx="134679">
                  <c:v>0.148754</c:v>
                </c:pt>
                <c:pt idx="134680">
                  <c:v>0.151002</c:v>
                </c:pt>
                <c:pt idx="134681">
                  <c:v>0.15318799999999999</c:v>
                </c:pt>
                <c:pt idx="134682">
                  <c:v>0.155311</c:v>
                </c:pt>
                <c:pt idx="134683">
                  <c:v>0.15736800000000001</c:v>
                </c:pt>
                <c:pt idx="134684">
                  <c:v>0.159358</c:v>
                </c:pt>
                <c:pt idx="134685">
                  <c:v>0.161277</c:v>
                </c:pt>
                <c:pt idx="134686">
                  <c:v>0.16312299999999999</c:v>
                </c:pt>
                <c:pt idx="134687">
                  <c:v>0.16489500000000001</c:v>
                </c:pt>
                <c:pt idx="134688">
                  <c:v>0.16659199999999999</c:v>
                </c:pt>
                <c:pt idx="134689">
                  <c:v>0.168211</c:v>
                </c:pt>
                <c:pt idx="134690">
                  <c:v>0.16975199999999999</c:v>
                </c:pt>
                <c:pt idx="134691">
                  <c:v>0.17121500000000001</c:v>
                </c:pt>
                <c:pt idx="134692">
                  <c:v>0.172598</c:v>
                </c:pt>
                <c:pt idx="134693">
                  <c:v>0.173901</c:v>
                </c:pt>
                <c:pt idx="134694">
                  <c:v>0.175122</c:v>
                </c:pt>
                <c:pt idx="134695">
                  <c:v>0.176261</c:v>
                </c:pt>
                <c:pt idx="134696">
                  <c:v>0.177317</c:v>
                </c:pt>
                <c:pt idx="134697">
                  <c:v>0.178287</c:v>
                </c:pt>
                <c:pt idx="134698">
                  <c:v>0.179171</c:v>
                </c:pt>
                <c:pt idx="134699">
                  <c:v>0.17996899999999999</c:v>
                </c:pt>
                <c:pt idx="134700">
                  <c:v>0.18067900000000001</c:v>
                </c:pt>
                <c:pt idx="134701">
                  <c:v>0.18129999999999999</c:v>
                </c:pt>
                <c:pt idx="134702">
                  <c:v>0.18183299999999999</c:v>
                </c:pt>
                <c:pt idx="134703">
                  <c:v>0.18227599999999999</c:v>
                </c:pt>
                <c:pt idx="134704">
                  <c:v>0.18262700000000001</c:v>
                </c:pt>
                <c:pt idx="134705">
                  <c:v>0.18288599999999999</c:v>
                </c:pt>
                <c:pt idx="134706">
                  <c:v>0.18305299999999999</c:v>
                </c:pt>
                <c:pt idx="134707">
                  <c:v>0.18312800000000001</c:v>
                </c:pt>
                <c:pt idx="134708">
                  <c:v>0.183111</c:v>
                </c:pt>
                <c:pt idx="134709">
                  <c:v>0.183</c:v>
                </c:pt>
                <c:pt idx="134710">
                  <c:v>0.18279500000000001</c:v>
                </c:pt>
                <c:pt idx="134711">
                  <c:v>0.18249599999999999</c:v>
                </c:pt>
                <c:pt idx="134712">
                  <c:v>0.18210200000000001</c:v>
                </c:pt>
                <c:pt idx="134713">
                  <c:v>0.181613</c:v>
                </c:pt>
                <c:pt idx="134714">
                  <c:v>0.18103</c:v>
                </c:pt>
                <c:pt idx="134715">
                  <c:v>0.18035100000000001</c:v>
                </c:pt>
                <c:pt idx="134716">
                  <c:v>0.17957600000000001</c:v>
                </c:pt>
                <c:pt idx="134717">
                  <c:v>0.178705</c:v>
                </c:pt>
                <c:pt idx="134718">
                  <c:v>0.17773800000000001</c:v>
                </c:pt>
                <c:pt idx="134719">
                  <c:v>0.176678</c:v>
                </c:pt>
                <c:pt idx="134720">
                  <c:v>0.17552400000000001</c:v>
                </c:pt>
                <c:pt idx="134721">
                  <c:v>0.17427699999999999</c:v>
                </c:pt>
                <c:pt idx="134722">
                  <c:v>0.17293700000000001</c:v>
                </c:pt>
                <c:pt idx="134723">
                  <c:v>0.17150399999999999</c:v>
                </c:pt>
                <c:pt idx="134724">
                  <c:v>0.16997899999999999</c:v>
                </c:pt>
                <c:pt idx="134725">
                  <c:v>0.16836400000000001</c:v>
                </c:pt>
                <c:pt idx="134726">
                  <c:v>0.166658</c:v>
                </c:pt>
                <c:pt idx="134727">
                  <c:v>0.16486300000000001</c:v>
                </c:pt>
                <c:pt idx="134728">
                  <c:v>0.16298000000000001</c:v>
                </c:pt>
                <c:pt idx="134729">
                  <c:v>0.16101199999999999</c:v>
                </c:pt>
                <c:pt idx="134730">
                  <c:v>0.15895899999999999</c:v>
                </c:pt>
                <c:pt idx="134731">
                  <c:v>0.15682299999999999</c:v>
                </c:pt>
                <c:pt idx="134732">
                  <c:v>0.15460399999999999</c:v>
                </c:pt>
                <c:pt idx="134733">
                  <c:v>0.152306</c:v>
                </c:pt>
                <c:pt idx="134734">
                  <c:v>0.14993000000000001</c:v>
                </c:pt>
                <c:pt idx="134735">
                  <c:v>0.147477</c:v>
                </c:pt>
                <c:pt idx="134736">
                  <c:v>0.14495</c:v>
                </c:pt>
                <c:pt idx="134737">
                  <c:v>0.14235100000000001</c:v>
                </c:pt>
                <c:pt idx="134738">
                  <c:v>0.139681</c:v>
                </c:pt>
                <c:pt idx="134739">
                  <c:v>0.13694300000000001</c:v>
                </c:pt>
                <c:pt idx="134740">
                  <c:v>0.13413700000000001</c:v>
                </c:pt>
                <c:pt idx="134741">
                  <c:v>0.13126699999999999</c:v>
                </c:pt>
                <c:pt idx="134742">
                  <c:v>0.128333</c:v>
                </c:pt>
                <c:pt idx="134743">
                  <c:v>0.12534100000000001</c:v>
                </c:pt>
                <c:pt idx="134744">
                  <c:v>0.122291</c:v>
                </c:pt>
                <c:pt idx="134745">
                  <c:v>0.119188</c:v>
                </c:pt>
                <c:pt idx="134746">
                  <c:v>0.116033</c:v>
                </c:pt>
                <c:pt idx="134747">
                  <c:v>0.11283</c:v>
                </c:pt>
                <c:pt idx="134748">
                  <c:v>0.10958</c:v>
                </c:pt>
                <c:pt idx="134749">
                  <c:v>0.10628600000000001</c:v>
                </c:pt>
                <c:pt idx="134750">
                  <c:v>0.10295</c:v>
                </c:pt>
                <c:pt idx="134751">
                  <c:v>9.9576399999999995E-2</c:v>
                </c:pt>
                <c:pt idx="134752">
                  <c:v>9.61669E-2</c:v>
                </c:pt>
                <c:pt idx="134753">
                  <c:v>9.2724699999999993E-2</c:v>
                </c:pt>
                <c:pt idx="134754">
                  <c:v>8.9252700000000004E-2</c:v>
                </c:pt>
                <c:pt idx="134755">
                  <c:v>8.57541E-2</c:v>
                </c:pt>
                <c:pt idx="134756">
                  <c:v>8.2232299999999994E-2</c:v>
                </c:pt>
                <c:pt idx="134757">
                  <c:v>7.8690899999999994E-2</c:v>
                </c:pt>
                <c:pt idx="134758">
                  <c:v>7.5132900000000002E-2</c:v>
                </c:pt>
                <c:pt idx="134759">
                  <c:v>7.1561899999999998E-2</c:v>
                </c:pt>
                <c:pt idx="134760">
                  <c:v>6.7981399999999997E-2</c:v>
                </c:pt>
                <c:pt idx="134761">
                  <c:v>6.4395599999999997E-2</c:v>
                </c:pt>
                <c:pt idx="134762">
                  <c:v>6.0808500000000001E-2</c:v>
                </c:pt>
                <c:pt idx="134763">
                  <c:v>5.7223200000000002E-2</c:v>
                </c:pt>
                <c:pt idx="134764">
                  <c:v>5.3642299999999997E-2</c:v>
                </c:pt>
                <c:pt idx="134765">
                  <c:v>5.0069299999999997E-2</c:v>
                </c:pt>
                <c:pt idx="134766">
                  <c:v>4.6508500000000001E-2</c:v>
                </c:pt>
                <c:pt idx="134767">
                  <c:v>4.2964000000000002E-2</c:v>
                </c:pt>
                <c:pt idx="134768">
                  <c:v>3.9439399999999999E-2</c:v>
                </c:pt>
                <c:pt idx="134769">
                  <c:v>3.5938600000000001E-2</c:v>
                </c:pt>
                <c:pt idx="134770">
                  <c:v>3.24657E-2</c:v>
                </c:pt>
                <c:pt idx="134771">
                  <c:v>2.90253E-2</c:v>
                </c:pt>
                <c:pt idx="134772">
                  <c:v>2.56219E-2</c:v>
                </c:pt>
                <c:pt idx="134773">
                  <c:v>2.2260100000000001E-2</c:v>
                </c:pt>
                <c:pt idx="134774">
                  <c:v>1.89438E-2</c:v>
                </c:pt>
                <c:pt idx="134775">
                  <c:v>1.56764E-2</c:v>
                </c:pt>
                <c:pt idx="134776">
                  <c:v>1.2461E-2</c:v>
                </c:pt>
                <c:pt idx="134777" formatCode="0.00E+00">
                  <c:v>9.3010699999999998E-3</c:v>
                </c:pt>
                <c:pt idx="134778" formatCode="0.00E+00">
                  <c:v>6.2001299999999999E-3</c:v>
                </c:pt>
                <c:pt idx="134779" formatCode="0.00E+00">
                  <c:v>3.1624600000000002E-3</c:v>
                </c:pt>
                <c:pt idx="134780" formatCode="0.00E+00">
                  <c:v>1.92513E-4</c:v>
                </c:pt>
                <c:pt idx="134781" formatCode="0.00E+00">
                  <c:v>-2.7052500000000002E-3</c:v>
                </c:pt>
                <c:pt idx="134782" formatCode="0.00E+00">
                  <c:v>-5.5265499999999999E-3</c:v>
                </c:pt>
                <c:pt idx="134783" formatCode="0.00E+00">
                  <c:v>-8.2675000000000005E-3</c:v>
                </c:pt>
                <c:pt idx="134784">
                  <c:v>-1.09245E-2</c:v>
                </c:pt>
                <c:pt idx="134785">
                  <c:v>-1.3494000000000001E-2</c:v>
                </c:pt>
                <c:pt idx="134786">
                  <c:v>-1.5972500000000001E-2</c:v>
                </c:pt>
                <c:pt idx="134787">
                  <c:v>-1.83573E-2</c:v>
                </c:pt>
                <c:pt idx="134788">
                  <c:v>-2.0646100000000001E-2</c:v>
                </c:pt>
                <c:pt idx="134789">
                  <c:v>-2.28363E-2</c:v>
                </c:pt>
                <c:pt idx="134790">
                  <c:v>-2.49248E-2</c:v>
                </c:pt>
                <c:pt idx="134791">
                  <c:v>-2.6908399999999999E-2</c:v>
                </c:pt>
                <c:pt idx="134792">
                  <c:v>-2.8784199999999999E-2</c:v>
                </c:pt>
                <c:pt idx="134793">
                  <c:v>-3.0549300000000001E-2</c:v>
                </c:pt>
                <c:pt idx="134794">
                  <c:v>-3.2200600000000003E-2</c:v>
                </c:pt>
                <c:pt idx="134795">
                  <c:v>-3.3735399999999999E-2</c:v>
                </c:pt>
                <c:pt idx="134796">
                  <c:v>-3.5150300000000002E-2</c:v>
                </c:pt>
                <c:pt idx="134797">
                  <c:v>-3.6442299999999997E-2</c:v>
                </c:pt>
                <c:pt idx="134798">
                  <c:v>-3.7608000000000003E-2</c:v>
                </c:pt>
                <c:pt idx="134799">
                  <c:v>-3.8644699999999997E-2</c:v>
                </c:pt>
                <c:pt idx="134800">
                  <c:v>-3.9550200000000001E-2</c:v>
                </c:pt>
                <c:pt idx="134801">
                  <c:v>-4.0323199999999997E-2</c:v>
                </c:pt>
                <c:pt idx="134802">
                  <c:v>-4.0962400000000003E-2</c:v>
                </c:pt>
                <c:pt idx="134803">
                  <c:v>-4.1465700000000001E-2</c:v>
                </c:pt>
                <c:pt idx="134804">
                  <c:v>-4.1831300000000002E-2</c:v>
                </c:pt>
                <c:pt idx="134805">
                  <c:v>-4.2058100000000001E-2</c:v>
                </c:pt>
                <c:pt idx="134806">
                  <c:v>-4.2145099999999998E-2</c:v>
                </c:pt>
                <c:pt idx="134807">
                  <c:v>-4.2090799999999998E-2</c:v>
                </c:pt>
                <c:pt idx="134808">
                  <c:v>-4.1893600000000003E-2</c:v>
                </c:pt>
                <c:pt idx="134809">
                  <c:v>-4.1551999999999999E-2</c:v>
                </c:pt>
                <c:pt idx="134810">
                  <c:v>-4.1064999999999997E-2</c:v>
                </c:pt>
                <c:pt idx="134811">
                  <c:v>-4.04312E-2</c:v>
                </c:pt>
                <c:pt idx="134812">
                  <c:v>-3.9649799999999999E-2</c:v>
                </c:pt>
                <c:pt idx="134813">
                  <c:v>-3.8721199999999997E-2</c:v>
                </c:pt>
                <c:pt idx="134814">
                  <c:v>-3.7645900000000003E-2</c:v>
                </c:pt>
                <c:pt idx="134815">
                  <c:v>-3.64243E-2</c:v>
                </c:pt>
                <c:pt idx="134816">
                  <c:v>-3.5056299999999999E-2</c:v>
                </c:pt>
                <c:pt idx="134817">
                  <c:v>-3.3541700000000001E-2</c:v>
                </c:pt>
                <c:pt idx="134818">
                  <c:v>-3.1880600000000002E-2</c:v>
                </c:pt>
                <c:pt idx="134819">
                  <c:v>-3.0073300000000001E-2</c:v>
                </c:pt>
                <c:pt idx="134820">
                  <c:v>-2.8120099999999999E-2</c:v>
                </c:pt>
                <c:pt idx="134821">
                  <c:v>-2.6021699999999998E-2</c:v>
                </c:pt>
                <c:pt idx="134822">
                  <c:v>-2.3779700000000001E-2</c:v>
                </c:pt>
                <c:pt idx="134823">
                  <c:v>-2.1395999999999998E-2</c:v>
                </c:pt>
                <c:pt idx="134824">
                  <c:v>-1.8872699999999999E-2</c:v>
                </c:pt>
                <c:pt idx="134825">
                  <c:v>-1.62121E-2</c:v>
                </c:pt>
                <c:pt idx="134826">
                  <c:v>-1.34168E-2</c:v>
                </c:pt>
                <c:pt idx="134827">
                  <c:v>-1.04896E-2</c:v>
                </c:pt>
                <c:pt idx="134828" formatCode="0.00E+00">
                  <c:v>-7.43291E-3</c:v>
                </c:pt>
                <c:pt idx="134829" formatCode="0.00E+00">
                  <c:v>-4.24991E-3</c:v>
                </c:pt>
                <c:pt idx="134830" formatCode="0.00E+00">
                  <c:v>-9.4371600000000004E-4</c:v>
                </c:pt>
                <c:pt idx="134831" formatCode="0.00E+00">
                  <c:v>2.4830299999999998E-3</c:v>
                </c:pt>
                <c:pt idx="134832" formatCode="0.00E+00">
                  <c:v>6.0278900000000002E-3</c:v>
                </c:pt>
                <c:pt idx="134833" formatCode="0.00E+00">
                  <c:v>9.6880600000000001E-3</c:v>
                </c:pt>
                <c:pt idx="134834">
                  <c:v>1.3460400000000001E-2</c:v>
                </c:pt>
                <c:pt idx="134835">
                  <c:v>1.7341499999999999E-2</c:v>
                </c:pt>
                <c:pt idx="134836">
                  <c:v>2.13279E-2</c:v>
                </c:pt>
                <c:pt idx="134837">
                  <c:v>2.5415900000000002E-2</c:v>
                </c:pt>
                <c:pt idx="134838">
                  <c:v>2.9601800000000001E-2</c:v>
                </c:pt>
                <c:pt idx="134839">
                  <c:v>3.3881599999999998E-2</c:v>
                </c:pt>
                <c:pt idx="134840">
                  <c:v>3.8251300000000002E-2</c:v>
                </c:pt>
                <c:pt idx="134841">
                  <c:v>4.2706300000000003E-2</c:v>
                </c:pt>
                <c:pt idx="134842">
                  <c:v>4.7241100000000001E-2</c:v>
                </c:pt>
                <c:pt idx="134843">
                  <c:v>5.185E-2</c:v>
                </c:pt>
                <c:pt idx="134844">
                  <c:v>5.6528099999999998E-2</c:v>
                </c:pt>
                <c:pt idx="134845">
                  <c:v>6.1270699999999997E-2</c:v>
                </c:pt>
                <c:pt idx="134846">
                  <c:v>6.6073199999999999E-2</c:v>
                </c:pt>
                <c:pt idx="134847">
                  <c:v>7.0930199999999999E-2</c:v>
                </c:pt>
                <c:pt idx="134848">
                  <c:v>7.5836700000000007E-2</c:v>
                </c:pt>
                <c:pt idx="134849">
                  <c:v>8.0787800000000007E-2</c:v>
                </c:pt>
                <c:pt idx="134850">
                  <c:v>8.5777599999999996E-2</c:v>
                </c:pt>
                <c:pt idx="134851">
                  <c:v>9.0800400000000003E-2</c:v>
                </c:pt>
                <c:pt idx="134852">
                  <c:v>9.5849900000000002E-2</c:v>
                </c:pt>
                <c:pt idx="134853">
                  <c:v>0.10092</c:v>
                </c:pt>
                <c:pt idx="134854">
                  <c:v>0.106006</c:v>
                </c:pt>
                <c:pt idx="134855">
                  <c:v>0.11110100000000001</c:v>
                </c:pt>
                <c:pt idx="134856">
                  <c:v>0.116201</c:v>
                </c:pt>
                <c:pt idx="134857">
                  <c:v>0.121299</c:v>
                </c:pt>
                <c:pt idx="134858">
                  <c:v>0.126389</c:v>
                </c:pt>
                <c:pt idx="134859">
                  <c:v>0.131465</c:v>
                </c:pt>
                <c:pt idx="134860">
                  <c:v>0.136519</c:v>
                </c:pt>
                <c:pt idx="134861">
                  <c:v>0.14154700000000001</c:v>
                </c:pt>
                <c:pt idx="134862">
                  <c:v>0.146541</c:v>
                </c:pt>
                <c:pt idx="134863">
                  <c:v>0.15149799999999999</c:v>
                </c:pt>
                <c:pt idx="134864">
                  <c:v>0.15640899999999999</c:v>
                </c:pt>
                <c:pt idx="134865">
                  <c:v>0.161269</c:v>
                </c:pt>
                <c:pt idx="134866">
                  <c:v>0.166072</c:v>
                </c:pt>
                <c:pt idx="134867">
                  <c:v>0.17081099999999999</c:v>
                </c:pt>
                <c:pt idx="134868">
                  <c:v>0.175479</c:v>
                </c:pt>
                <c:pt idx="134869">
                  <c:v>0.18007200000000001</c:v>
                </c:pt>
                <c:pt idx="134870">
                  <c:v>0.184584</c:v>
                </c:pt>
                <c:pt idx="134871">
                  <c:v>0.18901000000000001</c:v>
                </c:pt>
                <c:pt idx="134872">
                  <c:v>0.19334499999999999</c:v>
                </c:pt>
                <c:pt idx="134873">
                  <c:v>0.19758200000000001</c:v>
                </c:pt>
                <c:pt idx="134874">
                  <c:v>0.20171800000000001</c:v>
                </c:pt>
                <c:pt idx="134875">
                  <c:v>0.20574700000000001</c:v>
                </c:pt>
                <c:pt idx="134876">
                  <c:v>0.20966299999999999</c:v>
                </c:pt>
                <c:pt idx="134877">
                  <c:v>0.21346300000000001</c:v>
                </c:pt>
                <c:pt idx="134878">
                  <c:v>0.217141</c:v>
                </c:pt>
                <c:pt idx="134879">
                  <c:v>0.220692</c:v>
                </c:pt>
                <c:pt idx="134880">
                  <c:v>0.22411300000000001</c:v>
                </c:pt>
                <c:pt idx="134881">
                  <c:v>0.22739699999999999</c:v>
                </c:pt>
                <c:pt idx="134882">
                  <c:v>0.230542</c:v>
                </c:pt>
                <c:pt idx="134883">
                  <c:v>0.233542</c:v>
                </c:pt>
                <c:pt idx="134884">
                  <c:v>0.23639399999999999</c:v>
                </c:pt>
                <c:pt idx="134885">
                  <c:v>0.239095</c:v>
                </c:pt>
                <c:pt idx="134886">
                  <c:v>0.24164099999999999</c:v>
                </c:pt>
                <c:pt idx="134887">
                  <c:v>0.24402799999999999</c:v>
                </c:pt>
                <c:pt idx="134888">
                  <c:v>0.246253</c:v>
                </c:pt>
                <c:pt idx="134889">
                  <c:v>0.24831400000000001</c:v>
                </c:pt>
                <c:pt idx="134890">
                  <c:v>0.25020900000000001</c:v>
                </c:pt>
                <c:pt idx="134891">
                  <c:v>0.25193399999999999</c:v>
                </c:pt>
                <c:pt idx="134892">
                  <c:v>0.25348700000000002</c:v>
                </c:pt>
                <c:pt idx="134893">
                  <c:v>0.25486599999999998</c:v>
                </c:pt>
                <c:pt idx="134894">
                  <c:v>0.25607099999999999</c:v>
                </c:pt>
                <c:pt idx="134895">
                  <c:v>0.25709900000000002</c:v>
                </c:pt>
                <c:pt idx="134896">
                  <c:v>0.25794899999999998</c:v>
                </c:pt>
                <c:pt idx="134897">
                  <c:v>0.25861899999999999</c:v>
                </c:pt>
                <c:pt idx="134898">
                  <c:v>0.25910899999999998</c:v>
                </c:pt>
                <c:pt idx="134899">
                  <c:v>0.25941700000000001</c:v>
                </c:pt>
                <c:pt idx="134900">
                  <c:v>0.25954500000000003</c:v>
                </c:pt>
                <c:pt idx="134901">
                  <c:v>0.25949100000000003</c:v>
                </c:pt>
                <c:pt idx="134902">
                  <c:v>0.25925599999999999</c:v>
                </c:pt>
                <c:pt idx="134903">
                  <c:v>0.25884000000000001</c:v>
                </c:pt>
                <c:pt idx="134904">
                  <c:v>0.25824399999999997</c:v>
                </c:pt>
                <c:pt idx="134905">
                  <c:v>0.257467</c:v>
                </c:pt>
                <c:pt idx="134906">
                  <c:v>0.25651099999999999</c:v>
                </c:pt>
                <c:pt idx="134907">
                  <c:v>0.25537700000000002</c:v>
                </c:pt>
                <c:pt idx="134908">
                  <c:v>0.25406699999999999</c:v>
                </c:pt>
                <c:pt idx="134909">
                  <c:v>0.252583</c:v>
                </c:pt>
                <c:pt idx="134910">
                  <c:v>0.25092599999999998</c:v>
                </c:pt>
                <c:pt idx="134911">
                  <c:v>0.24909899999999999</c:v>
                </c:pt>
                <c:pt idx="134912">
                  <c:v>0.24710499999999999</c:v>
                </c:pt>
                <c:pt idx="134913">
                  <c:v>0.244947</c:v>
                </c:pt>
                <c:pt idx="134914">
                  <c:v>0.24262700000000001</c:v>
                </c:pt>
                <c:pt idx="134915">
                  <c:v>0.240151</c:v>
                </c:pt>
                <c:pt idx="134916">
                  <c:v>0.23752000000000001</c:v>
                </c:pt>
                <c:pt idx="134917">
                  <c:v>0.23474100000000001</c:v>
                </c:pt>
                <c:pt idx="134918">
                  <c:v>0.23181499999999999</c:v>
                </c:pt>
                <c:pt idx="134919">
                  <c:v>0.22874700000000001</c:v>
                </c:pt>
                <c:pt idx="134920">
                  <c:v>0.22554099999999999</c:v>
                </c:pt>
                <c:pt idx="134921">
                  <c:v>0.22220000000000001</c:v>
                </c:pt>
                <c:pt idx="134922">
                  <c:v>0.21873000000000001</c:v>
                </c:pt>
                <c:pt idx="134923">
                  <c:v>0.21513599999999999</c:v>
                </c:pt>
                <c:pt idx="134924">
                  <c:v>0.211422</c:v>
                </c:pt>
                <c:pt idx="134925">
                  <c:v>0.207594</c:v>
                </c:pt>
                <c:pt idx="134926">
                  <c:v>0.20365800000000001</c:v>
                </c:pt>
                <c:pt idx="134927">
                  <c:v>0.19961799999999999</c:v>
                </c:pt>
                <c:pt idx="134928">
                  <c:v>0.19548199999999999</c:v>
                </c:pt>
                <c:pt idx="134929">
                  <c:v>0.19125500000000001</c:v>
                </c:pt>
                <c:pt idx="134930">
                  <c:v>0.186942</c:v>
                </c:pt>
                <c:pt idx="134931">
                  <c:v>0.18255099999999999</c:v>
                </c:pt>
                <c:pt idx="134932">
                  <c:v>0.17808599999999999</c:v>
                </c:pt>
                <c:pt idx="134933">
                  <c:v>0.17355499999999999</c:v>
                </c:pt>
                <c:pt idx="134934">
                  <c:v>0.168964</c:v>
                </c:pt>
                <c:pt idx="134935">
                  <c:v>0.16431799999999999</c:v>
                </c:pt>
                <c:pt idx="134936">
                  <c:v>0.15962499999999999</c:v>
                </c:pt>
                <c:pt idx="134937">
                  <c:v>0.154891</c:v>
                </c:pt>
                <c:pt idx="134938">
                  <c:v>0.15012400000000001</c:v>
                </c:pt>
                <c:pt idx="134939">
                  <c:v>0.14532800000000001</c:v>
                </c:pt>
                <c:pt idx="134940">
                  <c:v>0.140512</c:v>
                </c:pt>
                <c:pt idx="134941">
                  <c:v>0.135681</c:v>
                </c:pt>
                <c:pt idx="134942">
                  <c:v>0.13084299999999999</c:v>
                </c:pt>
                <c:pt idx="134943">
                  <c:v>0.12600500000000001</c:v>
                </c:pt>
                <c:pt idx="134944">
                  <c:v>0.121174</c:v>
                </c:pt>
                <c:pt idx="134945">
                  <c:v>0.116357</c:v>
                </c:pt>
                <c:pt idx="134946">
                  <c:v>0.11155900000000001</c:v>
                </c:pt>
                <c:pt idx="134947">
                  <c:v>0.10678799999999999</c:v>
                </c:pt>
                <c:pt idx="134948">
                  <c:v>0.102051</c:v>
                </c:pt>
                <c:pt idx="134949">
                  <c:v>9.7354399999999994E-2</c:v>
                </c:pt>
                <c:pt idx="134950">
                  <c:v>9.2704099999999998E-2</c:v>
                </c:pt>
                <c:pt idx="134951">
                  <c:v>8.8106699999999996E-2</c:v>
                </c:pt>
                <c:pt idx="134952">
                  <c:v>8.3568699999999996E-2</c:v>
                </c:pt>
                <c:pt idx="134953">
                  <c:v>7.9096700000000006E-2</c:v>
                </c:pt>
                <c:pt idx="134954">
                  <c:v>7.4697E-2</c:v>
                </c:pt>
                <c:pt idx="134955">
                  <c:v>7.0375800000000002E-2</c:v>
                </c:pt>
                <c:pt idx="134956">
                  <c:v>6.6139000000000003E-2</c:v>
                </c:pt>
                <c:pt idx="134957">
                  <c:v>6.1992199999999997E-2</c:v>
                </c:pt>
                <c:pt idx="134958">
                  <c:v>5.7940899999999997E-2</c:v>
                </c:pt>
                <c:pt idx="134959">
                  <c:v>5.3990400000000001E-2</c:v>
                </c:pt>
                <c:pt idx="134960">
                  <c:v>5.0146099999999999E-2</c:v>
                </c:pt>
                <c:pt idx="134961">
                  <c:v>4.6413200000000002E-2</c:v>
                </c:pt>
                <c:pt idx="134962">
                  <c:v>4.2796899999999999E-2</c:v>
                </c:pt>
                <c:pt idx="134963">
                  <c:v>3.9302200000000002E-2</c:v>
                </c:pt>
                <c:pt idx="134964">
                  <c:v>3.5933800000000002E-2</c:v>
                </c:pt>
                <c:pt idx="134965">
                  <c:v>3.2696000000000003E-2</c:v>
                </c:pt>
                <c:pt idx="134966">
                  <c:v>2.9593399999999999E-2</c:v>
                </c:pt>
                <c:pt idx="134967">
                  <c:v>2.66301E-2</c:v>
                </c:pt>
                <c:pt idx="134968">
                  <c:v>2.3809500000000001E-2</c:v>
                </c:pt>
                <c:pt idx="134969">
                  <c:v>2.11346E-2</c:v>
                </c:pt>
                <c:pt idx="134970">
                  <c:v>1.86085E-2</c:v>
                </c:pt>
                <c:pt idx="134971">
                  <c:v>1.6234599999999998E-2</c:v>
                </c:pt>
                <c:pt idx="134972">
                  <c:v>1.40158E-2</c:v>
                </c:pt>
                <c:pt idx="134973">
                  <c:v>1.1954899999999999E-2</c:v>
                </c:pt>
                <c:pt idx="134974">
                  <c:v>1.0053899999999999E-2</c:v>
                </c:pt>
                <c:pt idx="134975" formatCode="0.00E+00">
                  <c:v>8.3150800000000007E-3</c:v>
                </c:pt>
                <c:pt idx="134976" formatCode="0.00E+00">
                  <c:v>6.7399499999999998E-3</c:v>
                </c:pt>
                <c:pt idx="134977" formatCode="0.00E+00">
                  <c:v>5.32966E-3</c:v>
                </c:pt>
                <c:pt idx="134978" formatCode="0.00E+00">
                  <c:v>4.0852500000000003E-3</c:v>
                </c:pt>
                <c:pt idx="134979" formatCode="0.00E+00">
                  <c:v>3.0081000000000001E-3</c:v>
                </c:pt>
                <c:pt idx="134980" formatCode="0.00E+00">
                  <c:v>2.0995699999999998E-3</c:v>
                </c:pt>
                <c:pt idx="134981" formatCode="0.00E+00">
                  <c:v>1.36063E-3</c:v>
                </c:pt>
                <c:pt idx="134982" formatCode="0.00E+00">
                  <c:v>7.92058E-4</c:v>
                </c:pt>
                <c:pt idx="134983" formatCode="0.00E+00">
                  <c:v>3.9398900000000003E-4</c:v>
                </c:pt>
                <c:pt idx="134984" formatCode="0.00E+00">
                  <c:v>1.65002E-4</c:v>
                </c:pt>
                <c:pt idx="134985" formatCode="0.00E+00">
                  <c:v>1.03238E-4</c:v>
                </c:pt>
                <c:pt idx="134986" formatCode="0.00E+00">
                  <c:v>2.07655E-4</c:v>
                </c:pt>
                <c:pt idx="134987" formatCode="0.00E+00">
                  <c:v>4.7720599999999998E-4</c:v>
                </c:pt>
                <c:pt idx="134988" formatCode="0.00E+00">
                  <c:v>9.1016899999999995E-4</c:v>
                </c:pt>
                <c:pt idx="134989" formatCode="0.00E+00">
                  <c:v>1.50471E-3</c:v>
                </c:pt>
                <c:pt idx="134990" formatCode="0.00E+00">
                  <c:v>2.2591199999999999E-3</c:v>
                </c:pt>
                <c:pt idx="134991" formatCode="0.00E+00">
                  <c:v>3.17148E-3</c:v>
                </c:pt>
                <c:pt idx="134992" formatCode="0.00E+00">
                  <c:v>4.23939E-3</c:v>
                </c:pt>
                <c:pt idx="134993" formatCode="0.00E+00">
                  <c:v>5.4601600000000004E-3</c:v>
                </c:pt>
                <c:pt idx="134994" formatCode="0.00E+00">
                  <c:v>6.8308099999999997E-3</c:v>
                </c:pt>
                <c:pt idx="134995" formatCode="0.00E+00">
                  <c:v>8.3479299999999999E-3</c:v>
                </c:pt>
                <c:pt idx="134996">
                  <c:v>1.00079E-2</c:v>
                </c:pt>
                <c:pt idx="134997">
                  <c:v>1.1807099999999999E-2</c:v>
                </c:pt>
                <c:pt idx="134998">
                  <c:v>1.37416E-2</c:v>
                </c:pt>
                <c:pt idx="134999">
                  <c:v>1.58072E-2</c:v>
                </c:pt>
                <c:pt idx="135000">
                  <c:v>1.7999899999999999E-2</c:v>
                </c:pt>
                <c:pt idx="135001">
                  <c:v>2.0315199999999999E-2</c:v>
                </c:pt>
                <c:pt idx="135002">
                  <c:v>2.2748299999999999E-2</c:v>
                </c:pt>
                <c:pt idx="135003">
                  <c:v>2.5294500000000001E-2</c:v>
                </c:pt>
                <c:pt idx="135004">
                  <c:v>2.7948899999999999E-2</c:v>
                </c:pt>
                <c:pt idx="135005">
                  <c:v>3.0706299999999999E-2</c:v>
                </c:pt>
                <c:pt idx="135006">
                  <c:v>3.3561000000000001E-2</c:v>
                </c:pt>
                <c:pt idx="135007">
                  <c:v>3.6507299999999999E-2</c:v>
                </c:pt>
                <c:pt idx="135008">
                  <c:v>3.9539600000000001E-2</c:v>
                </c:pt>
                <c:pt idx="135009">
                  <c:v>4.2651799999999997E-2</c:v>
                </c:pt>
                <c:pt idx="135010">
                  <c:v>4.5837599999999999E-2</c:v>
                </c:pt>
                <c:pt idx="135011">
                  <c:v>4.9090500000000002E-2</c:v>
                </c:pt>
                <c:pt idx="135012">
                  <c:v>5.24038E-2</c:v>
                </c:pt>
                <c:pt idx="135013">
                  <c:v>5.57712E-2</c:v>
                </c:pt>
                <c:pt idx="135014">
                  <c:v>5.9186599999999999E-2</c:v>
                </c:pt>
                <c:pt idx="135015">
                  <c:v>6.2643500000000005E-2</c:v>
                </c:pt>
                <c:pt idx="135016">
                  <c:v>6.6135299999999994E-2</c:v>
                </c:pt>
                <c:pt idx="135017">
                  <c:v>6.9655300000000003E-2</c:v>
                </c:pt>
                <c:pt idx="135018">
                  <c:v>7.3196700000000003E-2</c:v>
                </c:pt>
                <c:pt idx="135019">
                  <c:v>7.6752699999999993E-2</c:v>
                </c:pt>
                <c:pt idx="135020">
                  <c:v>8.0316200000000004E-2</c:v>
                </c:pt>
                <c:pt idx="135021">
                  <c:v>8.3880499999999997E-2</c:v>
                </c:pt>
                <c:pt idx="135022">
                  <c:v>8.7438600000000005E-2</c:v>
                </c:pt>
                <c:pt idx="135023">
                  <c:v>9.0983700000000001E-2</c:v>
                </c:pt>
                <c:pt idx="135024">
                  <c:v>9.4509200000000002E-2</c:v>
                </c:pt>
                <c:pt idx="135025">
                  <c:v>9.8008499999999998E-2</c:v>
                </c:pt>
                <c:pt idx="135026">
                  <c:v>0.101475</c:v>
                </c:pt>
                <c:pt idx="135027">
                  <c:v>0.104903</c:v>
                </c:pt>
                <c:pt idx="135028">
                  <c:v>0.10828599999999999</c:v>
                </c:pt>
                <c:pt idx="135029">
                  <c:v>0.11161699999999999</c:v>
                </c:pt>
                <c:pt idx="135030">
                  <c:v>0.11489000000000001</c:v>
                </c:pt>
                <c:pt idx="135031">
                  <c:v>0.118099</c:v>
                </c:pt>
                <c:pt idx="135032">
                  <c:v>0.121238</c:v>
                </c:pt>
                <c:pt idx="135033">
                  <c:v>0.124302</c:v>
                </c:pt>
                <c:pt idx="135034">
                  <c:v>0.12728500000000001</c:v>
                </c:pt>
                <c:pt idx="135035">
                  <c:v>0.13017999999999999</c:v>
                </c:pt>
                <c:pt idx="135036">
                  <c:v>0.13298299999999999</c:v>
                </c:pt>
                <c:pt idx="135037">
                  <c:v>0.135688</c:v>
                </c:pt>
                <c:pt idx="135038">
                  <c:v>0.13829</c:v>
                </c:pt>
                <c:pt idx="135039">
                  <c:v>0.14078399999999999</c:v>
                </c:pt>
                <c:pt idx="135040">
                  <c:v>0.14316499999999999</c:v>
                </c:pt>
                <c:pt idx="135041">
                  <c:v>0.145429</c:v>
                </c:pt>
                <c:pt idx="135042">
                  <c:v>0.14757100000000001</c:v>
                </c:pt>
                <c:pt idx="135043">
                  <c:v>0.149587</c:v>
                </c:pt>
                <c:pt idx="135044">
                  <c:v>0.151475</c:v>
                </c:pt>
                <c:pt idx="135045">
                  <c:v>0.153229</c:v>
                </c:pt>
                <c:pt idx="135046">
                  <c:v>0.15484700000000001</c:v>
                </c:pt>
                <c:pt idx="135047">
                  <c:v>0.15632499999999999</c:v>
                </c:pt>
                <c:pt idx="135048">
                  <c:v>0.157661</c:v>
                </c:pt>
                <c:pt idx="135049">
                  <c:v>0.15885199999999999</c:v>
                </c:pt>
                <c:pt idx="135050">
                  <c:v>0.15989600000000001</c:v>
                </c:pt>
                <c:pt idx="135051">
                  <c:v>0.16078999999999999</c:v>
                </c:pt>
                <c:pt idx="135052">
                  <c:v>0.16153500000000001</c:v>
                </c:pt>
                <c:pt idx="135053">
                  <c:v>0.16212699999999999</c:v>
                </c:pt>
                <c:pt idx="135054">
                  <c:v>0.16256599999999999</c:v>
                </c:pt>
                <c:pt idx="135055">
                  <c:v>0.162851</c:v>
                </c:pt>
                <c:pt idx="135056">
                  <c:v>0.16298099999999999</c:v>
                </c:pt>
                <c:pt idx="135057">
                  <c:v>0.16295499999999999</c:v>
                </c:pt>
                <c:pt idx="135058">
                  <c:v>0.162774</c:v>
                </c:pt>
                <c:pt idx="135059">
                  <c:v>0.162437</c:v>
                </c:pt>
                <c:pt idx="135060">
                  <c:v>0.16194500000000001</c:v>
                </c:pt>
                <c:pt idx="135061">
                  <c:v>0.161298</c:v>
                </c:pt>
                <c:pt idx="135062">
                  <c:v>0.160498</c:v>
                </c:pt>
                <c:pt idx="135063">
                  <c:v>0.15954499999999999</c:v>
                </c:pt>
                <c:pt idx="135064">
                  <c:v>0.15844</c:v>
                </c:pt>
                <c:pt idx="135065">
                  <c:v>0.15718699999999999</c:v>
                </c:pt>
                <c:pt idx="135066">
                  <c:v>0.15578600000000001</c:v>
                </c:pt>
                <c:pt idx="135067">
                  <c:v>0.15424099999999999</c:v>
                </c:pt>
                <c:pt idx="135068">
                  <c:v>0.15255299999999999</c:v>
                </c:pt>
                <c:pt idx="135069">
                  <c:v>0.150725</c:v>
                </c:pt>
                <c:pt idx="135070">
                  <c:v>0.14876</c:v>
                </c:pt>
                <c:pt idx="135071">
                  <c:v>0.14666199999999999</c:v>
                </c:pt>
                <c:pt idx="135072">
                  <c:v>0.14443400000000001</c:v>
                </c:pt>
                <c:pt idx="135073">
                  <c:v>0.14208100000000001</c:v>
                </c:pt>
                <c:pt idx="135074">
                  <c:v>0.13960600000000001</c:v>
                </c:pt>
                <c:pt idx="135075">
                  <c:v>0.137014</c:v>
                </c:pt>
                <c:pt idx="135076">
                  <c:v>0.13431000000000001</c:v>
                </c:pt>
                <c:pt idx="135077">
                  <c:v>0.131498</c:v>
                </c:pt>
                <c:pt idx="135078">
                  <c:v>0.128583</c:v>
                </c:pt>
                <c:pt idx="135079">
                  <c:v>0.12556899999999999</c:v>
                </c:pt>
                <c:pt idx="135080">
                  <c:v>0.122463</c:v>
                </c:pt>
                <c:pt idx="135081">
                  <c:v>0.11927</c:v>
                </c:pt>
                <c:pt idx="135082">
                  <c:v>0.115996</c:v>
                </c:pt>
                <c:pt idx="135083">
                  <c:v>0.112649</c:v>
                </c:pt>
                <c:pt idx="135084">
                  <c:v>0.109232</c:v>
                </c:pt>
                <c:pt idx="135085">
                  <c:v>0.105752</c:v>
                </c:pt>
                <c:pt idx="135086">
                  <c:v>0.102215</c:v>
                </c:pt>
                <c:pt idx="135087">
                  <c:v>9.8628199999999999E-2</c:v>
                </c:pt>
                <c:pt idx="135088">
                  <c:v>9.4996899999999995E-2</c:v>
                </c:pt>
                <c:pt idx="135089">
                  <c:v>9.1327800000000001E-2</c:v>
                </c:pt>
                <c:pt idx="135090">
                  <c:v>8.7627499999999997E-2</c:v>
                </c:pt>
                <c:pt idx="135091">
                  <c:v>8.3902599999999994E-2</c:v>
                </c:pt>
                <c:pt idx="135092">
                  <c:v>8.0159900000000006E-2</c:v>
                </c:pt>
                <c:pt idx="135093">
                  <c:v>7.6406299999999996E-2</c:v>
                </c:pt>
                <c:pt idx="135094">
                  <c:v>7.2648299999999999E-2</c:v>
                </c:pt>
                <c:pt idx="135095">
                  <c:v>6.8892599999999998E-2</c:v>
                </c:pt>
                <c:pt idx="135096">
                  <c:v>6.5145800000000004E-2</c:v>
                </c:pt>
                <c:pt idx="135097">
                  <c:v>6.1414700000000003E-2</c:v>
                </c:pt>
                <c:pt idx="135098">
                  <c:v>5.7706E-2</c:v>
                </c:pt>
                <c:pt idx="135099">
                  <c:v>5.4026499999999998E-2</c:v>
                </c:pt>
                <c:pt idx="135100">
                  <c:v>5.0382900000000001E-2</c:v>
                </c:pt>
                <c:pt idx="135101">
                  <c:v>4.67816E-2</c:v>
                </c:pt>
                <c:pt idx="135102">
                  <c:v>4.3228900000000001E-2</c:v>
                </c:pt>
                <c:pt idx="135103">
                  <c:v>3.9731700000000002E-2</c:v>
                </c:pt>
                <c:pt idx="135104">
                  <c:v>3.6296799999999997E-2</c:v>
                </c:pt>
                <c:pt idx="135105">
                  <c:v>3.2931000000000002E-2</c:v>
                </c:pt>
                <c:pt idx="135106">
                  <c:v>2.9640199999999998E-2</c:v>
                </c:pt>
                <c:pt idx="135107">
                  <c:v>2.64303E-2</c:v>
                </c:pt>
                <c:pt idx="135108">
                  <c:v>2.33078E-2</c:v>
                </c:pt>
                <c:pt idx="135109">
                  <c:v>2.0278899999999999E-2</c:v>
                </c:pt>
                <c:pt idx="135110">
                  <c:v>1.7349099999999999E-2</c:v>
                </c:pt>
                <c:pt idx="135111">
                  <c:v>1.4524199999999999E-2</c:v>
                </c:pt>
                <c:pt idx="135112">
                  <c:v>1.1809399999999999E-2</c:v>
                </c:pt>
                <c:pt idx="135113" formatCode="0.00E+00">
                  <c:v>9.2099599999999997E-3</c:v>
                </c:pt>
                <c:pt idx="135114" formatCode="0.00E+00">
                  <c:v>6.7310099999999999E-3</c:v>
                </c:pt>
                <c:pt idx="135115" formatCode="0.00E+00">
                  <c:v>4.3771900000000004E-3</c:v>
                </c:pt>
                <c:pt idx="135116" formatCode="0.00E+00">
                  <c:v>2.1528099999999998E-3</c:v>
                </c:pt>
                <c:pt idx="135117" formatCode="0.00E+00">
                  <c:v>6.2201300000000004E-5</c:v>
                </c:pt>
                <c:pt idx="135118" formatCode="0.00E+00">
                  <c:v>-1.8902700000000001E-3</c:v>
                </c:pt>
                <c:pt idx="135119" formatCode="0.00E+00">
                  <c:v>-3.6999799999999998E-3</c:v>
                </c:pt>
                <c:pt idx="135120" formatCode="0.00E+00">
                  <c:v>-5.3624800000000002E-3</c:v>
                </c:pt>
                <c:pt idx="135121" formatCode="0.00E+00">
                  <c:v>-6.8745999999999998E-3</c:v>
                </c:pt>
                <c:pt idx="135122" formatCode="0.00E+00">
                  <c:v>-8.2340399999999998E-3</c:v>
                </c:pt>
                <c:pt idx="135123" formatCode="0.00E+00">
                  <c:v>-9.4382700000000003E-3</c:v>
                </c:pt>
                <c:pt idx="135124">
                  <c:v>-1.0484500000000001E-2</c:v>
                </c:pt>
                <c:pt idx="135125">
                  <c:v>-1.13703E-2</c:v>
                </c:pt>
                <c:pt idx="135126">
                  <c:v>-1.2093899999999999E-2</c:v>
                </c:pt>
                <c:pt idx="135127">
                  <c:v>-1.2653599999999999E-2</c:v>
                </c:pt>
                <c:pt idx="135128">
                  <c:v>-1.3048199999999999E-2</c:v>
                </c:pt>
                <c:pt idx="135129">
                  <c:v>-1.32766E-2</c:v>
                </c:pt>
                <c:pt idx="135130">
                  <c:v>-1.33381E-2</c:v>
                </c:pt>
                <c:pt idx="135131">
                  <c:v>-1.32322E-2</c:v>
                </c:pt>
                <c:pt idx="135132">
                  <c:v>-1.29587E-2</c:v>
                </c:pt>
                <c:pt idx="135133">
                  <c:v>-1.25179E-2</c:v>
                </c:pt>
                <c:pt idx="135134">
                  <c:v>-1.19104E-2</c:v>
                </c:pt>
                <c:pt idx="135135">
                  <c:v>-1.11372E-2</c:v>
                </c:pt>
                <c:pt idx="135136">
                  <c:v>-1.01992E-2</c:v>
                </c:pt>
                <c:pt idx="135137" formatCode="0.00E+00">
                  <c:v>-9.0975699999999993E-3</c:v>
                </c:pt>
                <c:pt idx="135138" formatCode="0.00E+00">
                  <c:v>-7.8338399999999999E-3</c:v>
                </c:pt>
                <c:pt idx="135139" formatCode="0.00E+00">
                  <c:v>-6.4100700000000004E-3</c:v>
                </c:pt>
                <c:pt idx="135140" formatCode="0.00E+00">
                  <c:v>-4.8285799999999999E-3</c:v>
                </c:pt>
                <c:pt idx="135141" formatCode="0.00E+00">
                  <c:v>-3.09165E-3</c:v>
                </c:pt>
                <c:pt idx="135142" formatCode="0.00E+00">
                  <c:v>-1.20166E-3</c:v>
                </c:pt>
                <c:pt idx="135143" formatCode="0.00E+00">
                  <c:v>8.3860300000000005E-4</c:v>
                </c:pt>
                <c:pt idx="135144" formatCode="0.00E+00">
                  <c:v>3.0260199999999999E-3</c:v>
                </c:pt>
                <c:pt idx="135145" formatCode="0.00E+00">
                  <c:v>5.3572300000000002E-3</c:v>
                </c:pt>
                <c:pt idx="135146" formatCode="0.00E+00">
                  <c:v>7.8286699999999994E-3</c:v>
                </c:pt>
                <c:pt idx="135147">
                  <c:v>1.0436600000000001E-2</c:v>
                </c:pt>
                <c:pt idx="135148">
                  <c:v>1.3176999999999999E-2</c:v>
                </c:pt>
                <c:pt idx="135149">
                  <c:v>1.6045199999999999E-2</c:v>
                </c:pt>
                <c:pt idx="135150">
                  <c:v>1.90368E-2</c:v>
                </c:pt>
                <c:pt idx="135151">
                  <c:v>2.2147099999999999E-2</c:v>
                </c:pt>
                <c:pt idx="135152">
                  <c:v>2.53712E-2</c:v>
                </c:pt>
                <c:pt idx="135153">
                  <c:v>2.8703900000000001E-2</c:v>
                </c:pt>
                <c:pt idx="135154">
                  <c:v>3.21397E-2</c:v>
                </c:pt>
                <c:pt idx="135155">
                  <c:v>3.5672599999999999E-2</c:v>
                </c:pt>
                <c:pt idx="135156">
                  <c:v>3.9296600000000001E-2</c:v>
                </c:pt>
                <c:pt idx="135157">
                  <c:v>4.3005399999999999E-2</c:v>
                </c:pt>
                <c:pt idx="135158">
                  <c:v>4.6793300000000003E-2</c:v>
                </c:pt>
                <c:pt idx="135159">
                  <c:v>5.0653999999999998E-2</c:v>
                </c:pt>
                <c:pt idx="135160">
                  <c:v>5.4581200000000003E-2</c:v>
                </c:pt>
                <c:pt idx="135161">
                  <c:v>5.8568599999999998E-2</c:v>
                </c:pt>
                <c:pt idx="135162">
                  <c:v>6.2609300000000007E-2</c:v>
                </c:pt>
                <c:pt idx="135163">
                  <c:v>6.6696699999999998E-2</c:v>
                </c:pt>
                <c:pt idx="135164">
                  <c:v>7.0823999999999998E-2</c:v>
                </c:pt>
                <c:pt idx="135165">
                  <c:v>7.4984499999999996E-2</c:v>
                </c:pt>
                <c:pt idx="135166">
                  <c:v>7.9171099999999994E-2</c:v>
                </c:pt>
                <c:pt idx="135167">
                  <c:v>8.3376800000000001E-2</c:v>
                </c:pt>
                <c:pt idx="135168">
                  <c:v>8.7594500000000006E-2</c:v>
                </c:pt>
                <c:pt idx="135169">
                  <c:v>9.1817599999999999E-2</c:v>
                </c:pt>
                <c:pt idx="135170">
                  <c:v>9.6038899999999996E-2</c:v>
                </c:pt>
                <c:pt idx="135171">
                  <c:v>0.10025100000000001</c:v>
                </c:pt>
                <c:pt idx="135172">
                  <c:v>0.104448</c:v>
                </c:pt>
                <c:pt idx="135173">
                  <c:v>0.108622</c:v>
                </c:pt>
                <c:pt idx="135174">
                  <c:v>0.11276700000000001</c:v>
                </c:pt>
                <c:pt idx="135175">
                  <c:v>0.11687599999999999</c:v>
                </c:pt>
                <c:pt idx="135176">
                  <c:v>0.12094199999999999</c:v>
                </c:pt>
                <c:pt idx="135177">
                  <c:v>0.124959</c:v>
                </c:pt>
                <c:pt idx="135178">
                  <c:v>0.12892100000000001</c:v>
                </c:pt>
                <c:pt idx="135179">
                  <c:v>0.13281999999999999</c:v>
                </c:pt>
                <c:pt idx="135180">
                  <c:v>0.13665099999999999</c:v>
                </c:pt>
                <c:pt idx="135181">
                  <c:v>0.140406</c:v>
                </c:pt>
                <c:pt idx="135182">
                  <c:v>0.14408000000000001</c:v>
                </c:pt>
                <c:pt idx="135183">
                  <c:v>0.14766599999999999</c:v>
                </c:pt>
                <c:pt idx="135184">
                  <c:v>0.15115799999999999</c:v>
                </c:pt>
                <c:pt idx="135185">
                  <c:v>0.15455099999999999</c:v>
                </c:pt>
                <c:pt idx="135186">
                  <c:v>0.15783900000000001</c:v>
                </c:pt>
                <c:pt idx="135187">
                  <c:v>0.16101699999999999</c:v>
                </c:pt>
                <c:pt idx="135188">
                  <c:v>0.164079</c:v>
                </c:pt>
                <c:pt idx="135189">
                  <c:v>0.16702</c:v>
                </c:pt>
                <c:pt idx="135190">
                  <c:v>0.16983699999999999</c:v>
                </c:pt>
                <c:pt idx="135191">
                  <c:v>0.17252300000000001</c:v>
                </c:pt>
                <c:pt idx="135192">
                  <c:v>0.17507600000000001</c:v>
                </c:pt>
                <c:pt idx="135193">
                  <c:v>0.17748900000000001</c:v>
                </c:pt>
                <c:pt idx="135194">
                  <c:v>0.17976</c:v>
                </c:pt>
                <c:pt idx="135195">
                  <c:v>0.18188399999999999</c:v>
                </c:pt>
                <c:pt idx="135196">
                  <c:v>0.18385699999999999</c:v>
                </c:pt>
                <c:pt idx="135197">
                  <c:v>0.18567800000000001</c:v>
                </c:pt>
                <c:pt idx="135198">
                  <c:v>0.18734200000000001</c:v>
                </c:pt>
                <c:pt idx="135199">
                  <c:v>0.18884699999999999</c:v>
                </c:pt>
                <c:pt idx="135200">
                  <c:v>0.19019</c:v>
                </c:pt>
                <c:pt idx="135201">
                  <c:v>0.19136800000000001</c:v>
                </c:pt>
                <c:pt idx="135202">
                  <c:v>0.19237799999999999</c:v>
                </c:pt>
                <c:pt idx="135203">
                  <c:v>0.19322</c:v>
                </c:pt>
                <c:pt idx="135204">
                  <c:v>0.19389100000000001</c:v>
                </c:pt>
                <c:pt idx="135205">
                  <c:v>0.19439000000000001</c:v>
                </c:pt>
                <c:pt idx="135206">
                  <c:v>0.194716</c:v>
                </c:pt>
                <c:pt idx="135207">
                  <c:v>0.19486800000000001</c:v>
                </c:pt>
                <c:pt idx="135208">
                  <c:v>0.19484499999999999</c:v>
                </c:pt>
                <c:pt idx="135209">
                  <c:v>0.19464799999999999</c:v>
                </c:pt>
                <c:pt idx="135210">
                  <c:v>0.19427700000000001</c:v>
                </c:pt>
                <c:pt idx="135211">
                  <c:v>0.19373099999999999</c:v>
                </c:pt>
                <c:pt idx="135212">
                  <c:v>0.19301099999999999</c:v>
                </c:pt>
                <c:pt idx="135213">
                  <c:v>0.19211800000000001</c:v>
                </c:pt>
                <c:pt idx="135214">
                  <c:v>0.191053</c:v>
                </c:pt>
                <c:pt idx="135215">
                  <c:v>0.18981700000000001</c:v>
                </c:pt>
                <c:pt idx="135216">
                  <c:v>0.188413</c:v>
                </c:pt>
                <c:pt idx="135217">
                  <c:v>0.18684100000000001</c:v>
                </c:pt>
                <c:pt idx="135218">
                  <c:v>0.18510399999999999</c:v>
                </c:pt>
                <c:pt idx="135219">
                  <c:v>0.183203</c:v>
                </c:pt>
                <c:pt idx="135220">
                  <c:v>0.18114</c:v>
                </c:pt>
                <c:pt idx="135221">
                  <c:v>0.17891899999999999</c:v>
                </c:pt>
                <c:pt idx="135222">
                  <c:v>0.176541</c:v>
                </c:pt>
                <c:pt idx="135223">
                  <c:v>0.17401</c:v>
                </c:pt>
                <c:pt idx="135224">
                  <c:v>0.17133000000000001</c:v>
                </c:pt>
                <c:pt idx="135225">
                  <c:v>0.16850300000000001</c:v>
                </c:pt>
                <c:pt idx="135226">
                  <c:v>0.16553399999999999</c:v>
                </c:pt>
                <c:pt idx="135227">
                  <c:v>0.16242599999999999</c:v>
                </c:pt>
                <c:pt idx="135228">
                  <c:v>0.15918399999999999</c:v>
                </c:pt>
                <c:pt idx="135229">
                  <c:v>0.15581100000000001</c:v>
                </c:pt>
                <c:pt idx="135230">
                  <c:v>0.152312</c:v>
                </c:pt>
                <c:pt idx="135231">
                  <c:v>0.14869199999999999</c:v>
                </c:pt>
                <c:pt idx="135232">
                  <c:v>0.144955</c:v>
                </c:pt>
                <c:pt idx="135233">
                  <c:v>0.14110600000000001</c:v>
                </c:pt>
                <c:pt idx="135234">
                  <c:v>0.137151</c:v>
                </c:pt>
                <c:pt idx="135235">
                  <c:v>0.13309399999999999</c:v>
                </c:pt>
                <c:pt idx="135236">
                  <c:v>0.12894</c:v>
                </c:pt>
                <c:pt idx="135237">
                  <c:v>0.124696</c:v>
                </c:pt>
                <c:pt idx="135238">
                  <c:v>0.120366</c:v>
                </c:pt>
                <c:pt idx="135239">
                  <c:v>0.115956</c:v>
                </c:pt>
                <c:pt idx="135240">
                  <c:v>0.111471</c:v>
                </c:pt>
                <c:pt idx="135241">
                  <c:v>0.106917</c:v>
                </c:pt>
                <c:pt idx="135242">
                  <c:v>0.102301</c:v>
                </c:pt>
                <c:pt idx="135243">
                  <c:v>9.7627000000000005E-2</c:v>
                </c:pt>
                <c:pt idx="135244">
                  <c:v>9.2901600000000001E-2</c:v>
                </c:pt>
                <c:pt idx="135245">
                  <c:v>8.8130500000000001E-2</c:v>
                </c:pt>
                <c:pt idx="135246">
                  <c:v>8.3319599999999994E-2</c:v>
                </c:pt>
                <c:pt idx="135247">
                  <c:v>7.8475100000000006E-2</c:v>
                </c:pt>
                <c:pt idx="135248">
                  <c:v>7.3603000000000002E-2</c:v>
                </c:pt>
                <c:pt idx="135249">
                  <c:v>6.8708900000000003E-2</c:v>
                </c:pt>
                <c:pt idx="135250">
                  <c:v>6.3798499999999994E-2</c:v>
                </c:pt>
                <c:pt idx="135251">
                  <c:v>5.8877600000000002E-2</c:v>
                </c:pt>
                <c:pt idx="135252">
                  <c:v>5.3952399999999998E-2</c:v>
                </c:pt>
                <c:pt idx="135253">
                  <c:v>4.9028700000000001E-2</c:v>
                </c:pt>
                <c:pt idx="135254">
                  <c:v>4.4112499999999999E-2</c:v>
                </c:pt>
                <c:pt idx="135255">
                  <c:v>3.9209800000000003E-2</c:v>
                </c:pt>
                <c:pt idx="135256">
                  <c:v>3.4326799999999998E-2</c:v>
                </c:pt>
                <c:pt idx="135257">
                  <c:v>2.9469100000000002E-2</c:v>
                </c:pt>
                <c:pt idx="135258">
                  <c:v>2.4642500000000001E-2</c:v>
                </c:pt>
                <c:pt idx="135259">
                  <c:v>1.9852399999999999E-2</c:v>
                </c:pt>
                <c:pt idx="135260">
                  <c:v>1.51042E-2</c:v>
                </c:pt>
                <c:pt idx="135261">
                  <c:v>1.0403900000000001E-2</c:v>
                </c:pt>
                <c:pt idx="135262" formatCode="0.00E+00">
                  <c:v>5.7574699999999998E-3</c:v>
                </c:pt>
                <c:pt idx="135263" formatCode="0.00E+00">
                  <c:v>1.1710500000000001E-3</c:v>
                </c:pt>
                <c:pt idx="135264" formatCode="0.00E+00">
                  <c:v>-3.3496400000000001E-3</c:v>
                </c:pt>
                <c:pt idx="135265" formatCode="0.00E+00">
                  <c:v>-7.7997500000000003E-3</c:v>
                </c:pt>
                <c:pt idx="135266">
                  <c:v>-1.2175E-2</c:v>
                </c:pt>
                <c:pt idx="135267">
                  <c:v>-1.6470599999999998E-2</c:v>
                </c:pt>
                <c:pt idx="135268">
                  <c:v>-2.0681700000000001E-2</c:v>
                </c:pt>
                <c:pt idx="135269">
                  <c:v>-2.4803800000000001E-2</c:v>
                </c:pt>
                <c:pt idx="135270">
                  <c:v>-2.88326E-2</c:v>
                </c:pt>
                <c:pt idx="135271">
                  <c:v>-3.2763899999999999E-2</c:v>
                </c:pt>
                <c:pt idx="135272">
                  <c:v>-3.6593800000000003E-2</c:v>
                </c:pt>
                <c:pt idx="135273">
                  <c:v>-4.0318399999999997E-2</c:v>
                </c:pt>
                <c:pt idx="135274">
                  <c:v>-4.39342E-2</c:v>
                </c:pt>
                <c:pt idx="135275">
                  <c:v>-4.7437399999999998E-2</c:v>
                </c:pt>
                <c:pt idx="135276">
                  <c:v>-5.0824399999999999E-2</c:v>
                </c:pt>
                <c:pt idx="135277">
                  <c:v>-5.4092300000000003E-2</c:v>
                </c:pt>
                <c:pt idx="135278">
                  <c:v>-5.72381E-2</c:v>
                </c:pt>
                <c:pt idx="135279">
                  <c:v>-6.0259100000000003E-2</c:v>
                </c:pt>
                <c:pt idx="135280">
                  <c:v>-6.3153000000000001E-2</c:v>
                </c:pt>
                <c:pt idx="135281">
                  <c:v>-6.5917100000000006E-2</c:v>
                </c:pt>
                <c:pt idx="135282">
                  <c:v>-6.8549399999999996E-2</c:v>
                </c:pt>
                <c:pt idx="135283">
                  <c:v>-7.1048200000000006E-2</c:v>
                </c:pt>
                <c:pt idx="135284">
                  <c:v>-7.3411400000000002E-2</c:v>
                </c:pt>
                <c:pt idx="135285">
                  <c:v>-7.5636999999999996E-2</c:v>
                </c:pt>
                <c:pt idx="135286">
                  <c:v>-7.7723600000000004E-2</c:v>
                </c:pt>
                <c:pt idx="135287">
                  <c:v>-7.9669900000000002E-2</c:v>
                </c:pt>
                <c:pt idx="135288">
                  <c:v>-8.1475000000000006E-2</c:v>
                </c:pt>
                <c:pt idx="135289">
                  <c:v>-8.3138000000000004E-2</c:v>
                </c:pt>
                <c:pt idx="135290">
                  <c:v>-8.46581E-2</c:v>
                </c:pt>
                <c:pt idx="135291">
                  <c:v>-8.6034700000000006E-2</c:v>
                </c:pt>
                <c:pt idx="135292">
                  <c:v>-8.7267600000000001E-2</c:v>
                </c:pt>
                <c:pt idx="135293">
                  <c:v>-8.8356299999999999E-2</c:v>
                </c:pt>
                <c:pt idx="135294">
                  <c:v>-8.9301099999999994E-2</c:v>
                </c:pt>
                <c:pt idx="135295">
                  <c:v>-9.0102100000000004E-2</c:v>
                </c:pt>
                <c:pt idx="135296">
                  <c:v>-9.0759900000000004E-2</c:v>
                </c:pt>
                <c:pt idx="135297">
                  <c:v>-9.1275499999999996E-2</c:v>
                </c:pt>
                <c:pt idx="135298">
                  <c:v>-9.1649800000000003E-2</c:v>
                </c:pt>
                <c:pt idx="135299">
                  <c:v>-9.1883400000000004E-2</c:v>
                </c:pt>
                <c:pt idx="135300">
                  <c:v>-9.1977000000000003E-2</c:v>
                </c:pt>
                <c:pt idx="135301">
                  <c:v>-9.1931200000000005E-2</c:v>
                </c:pt>
                <c:pt idx="135302">
                  <c:v>-9.1747599999999999E-2</c:v>
                </c:pt>
                <c:pt idx="135303">
                  <c:v>-9.1428599999999999E-2</c:v>
                </c:pt>
                <c:pt idx="135304">
                  <c:v>-9.0976899999999999E-2</c:v>
                </c:pt>
                <c:pt idx="135305">
                  <c:v>-9.0394199999999994E-2</c:v>
                </c:pt>
                <c:pt idx="135306">
                  <c:v>-8.9682700000000004E-2</c:v>
                </c:pt>
                <c:pt idx="135307">
                  <c:v>-8.8844800000000002E-2</c:v>
                </c:pt>
                <c:pt idx="135308">
                  <c:v>-8.7883299999999998E-2</c:v>
                </c:pt>
                <c:pt idx="135309">
                  <c:v>-8.6801000000000003E-2</c:v>
                </c:pt>
                <c:pt idx="135310">
                  <c:v>-8.5600599999999999E-2</c:v>
                </c:pt>
                <c:pt idx="135311">
                  <c:v>-8.4285499999999999E-2</c:v>
                </c:pt>
                <c:pt idx="135312">
                  <c:v>-8.2858899999999999E-2</c:v>
                </c:pt>
                <c:pt idx="135313">
                  <c:v>-8.1323999999999994E-2</c:v>
                </c:pt>
                <c:pt idx="135314">
                  <c:v>-7.96843E-2</c:v>
                </c:pt>
                <c:pt idx="135315">
                  <c:v>-7.7943399999999996E-2</c:v>
                </c:pt>
                <c:pt idx="135316">
                  <c:v>-7.6105300000000001E-2</c:v>
                </c:pt>
                <c:pt idx="135317">
                  <c:v>-7.4173799999999998E-2</c:v>
                </c:pt>
                <c:pt idx="135318">
                  <c:v>-7.2152599999999997E-2</c:v>
                </c:pt>
                <c:pt idx="135319">
                  <c:v>-7.0045499999999997E-2</c:v>
                </c:pt>
                <c:pt idx="135320">
                  <c:v>-6.7856600000000003E-2</c:v>
                </c:pt>
                <c:pt idx="135321">
                  <c:v>-6.5589999999999996E-2</c:v>
                </c:pt>
                <c:pt idx="135322">
                  <c:v>-6.3249600000000003E-2</c:v>
                </c:pt>
                <c:pt idx="135323">
                  <c:v>-6.0839499999999998E-2</c:v>
                </c:pt>
                <c:pt idx="135324">
                  <c:v>-5.8363699999999998E-2</c:v>
                </c:pt>
                <c:pt idx="135325">
                  <c:v>-5.5826399999999998E-2</c:v>
                </c:pt>
                <c:pt idx="135326">
                  <c:v>-5.3231899999999999E-2</c:v>
                </c:pt>
                <c:pt idx="135327">
                  <c:v>-5.0584499999999998E-2</c:v>
                </c:pt>
                <c:pt idx="135328">
                  <c:v>-4.7888600000000003E-2</c:v>
                </c:pt>
                <c:pt idx="135329">
                  <c:v>-4.5148399999999998E-2</c:v>
                </c:pt>
                <c:pt idx="135330">
                  <c:v>-4.2368400000000001E-2</c:v>
                </c:pt>
                <c:pt idx="135331">
                  <c:v>-3.9553199999999997E-2</c:v>
                </c:pt>
                <c:pt idx="135332">
                  <c:v>-3.6706900000000001E-2</c:v>
                </c:pt>
                <c:pt idx="135333">
                  <c:v>-3.3833799999999997E-2</c:v>
                </c:pt>
                <c:pt idx="135334">
                  <c:v>-3.0937900000000001E-2</c:v>
                </c:pt>
                <c:pt idx="135335">
                  <c:v>-2.80235E-2</c:v>
                </c:pt>
                <c:pt idx="135336">
                  <c:v>-2.50949E-2</c:v>
                </c:pt>
                <c:pt idx="135337">
                  <c:v>-2.2156499999999999E-2</c:v>
                </c:pt>
                <c:pt idx="135338">
                  <c:v>-1.92125E-2</c:v>
                </c:pt>
                <c:pt idx="135339">
                  <c:v>-1.6267E-2</c:v>
                </c:pt>
                <c:pt idx="135340">
                  <c:v>-1.3324000000000001E-2</c:v>
                </c:pt>
                <c:pt idx="135341">
                  <c:v>-1.03876E-2</c:v>
                </c:pt>
                <c:pt idx="135342" formatCode="0.00E+00">
                  <c:v>-7.4617499999999996E-3</c:v>
                </c:pt>
                <c:pt idx="135343" formatCode="0.00E+00">
                  <c:v>-4.5501400000000003E-3</c:v>
                </c:pt>
                <c:pt idx="135344" formatCode="0.00E+00">
                  <c:v>-1.65638E-3</c:v>
                </c:pt>
                <c:pt idx="135345" formatCode="0.00E+00">
                  <c:v>1.2158900000000001E-3</c:v>
                </c:pt>
                <c:pt idx="135346" formatCode="0.00E+00">
                  <c:v>4.0630900000000001E-3</c:v>
                </c:pt>
                <c:pt idx="135347" formatCode="0.00E+00">
                  <c:v>6.8816600000000004E-3</c:v>
                </c:pt>
                <c:pt idx="135348" formatCode="0.00E+00">
                  <c:v>9.6681000000000007E-3</c:v>
                </c:pt>
                <c:pt idx="135349">
                  <c:v>1.2419100000000001E-2</c:v>
                </c:pt>
                <c:pt idx="135350">
                  <c:v>1.51317E-2</c:v>
                </c:pt>
                <c:pt idx="135351">
                  <c:v>1.78029E-2</c:v>
                </c:pt>
                <c:pt idx="135352">
                  <c:v>2.0429900000000001E-2</c:v>
                </c:pt>
                <c:pt idx="135353">
                  <c:v>2.3009499999999999E-2</c:v>
                </c:pt>
                <c:pt idx="135354">
                  <c:v>2.5539300000000001E-2</c:v>
                </c:pt>
                <c:pt idx="135355">
                  <c:v>2.8016599999999999E-2</c:v>
                </c:pt>
                <c:pt idx="135356">
                  <c:v>3.04391E-2</c:v>
                </c:pt>
                <c:pt idx="135357">
                  <c:v>3.2804699999999999E-2</c:v>
                </c:pt>
                <c:pt idx="135358">
                  <c:v>3.5111299999999998E-2</c:v>
                </c:pt>
                <c:pt idx="135359">
                  <c:v>3.73567E-2</c:v>
                </c:pt>
                <c:pt idx="135360">
                  <c:v>3.9539100000000001E-2</c:v>
                </c:pt>
                <c:pt idx="135361">
                  <c:v>4.1656899999999997E-2</c:v>
                </c:pt>
                <c:pt idx="135362">
                  <c:v>4.3708299999999999E-2</c:v>
                </c:pt>
                <c:pt idx="135363">
                  <c:v>4.5691799999999998E-2</c:v>
                </c:pt>
                <c:pt idx="135364">
                  <c:v>4.7605799999999997E-2</c:v>
                </c:pt>
                <c:pt idx="135365">
                  <c:v>4.9448800000000001E-2</c:v>
                </c:pt>
                <c:pt idx="135366">
                  <c:v>5.1219899999999999E-2</c:v>
                </c:pt>
                <c:pt idx="135367">
                  <c:v>5.2918199999999999E-2</c:v>
                </c:pt>
                <c:pt idx="135368">
                  <c:v>5.4543099999999997E-2</c:v>
                </c:pt>
                <c:pt idx="135369">
                  <c:v>5.6093799999999999E-2</c:v>
                </c:pt>
                <c:pt idx="135370">
                  <c:v>5.7570099999999999E-2</c:v>
                </c:pt>
                <c:pt idx="135371">
                  <c:v>5.8971700000000002E-2</c:v>
                </c:pt>
                <c:pt idx="135372">
                  <c:v>6.0298900000000002E-2</c:v>
                </c:pt>
                <c:pt idx="135373">
                  <c:v>6.1551599999999998E-2</c:v>
                </c:pt>
                <c:pt idx="135374">
                  <c:v>6.2730099999999997E-2</c:v>
                </c:pt>
                <c:pt idx="135375">
                  <c:v>6.3834299999999997E-2</c:v>
                </c:pt>
                <c:pt idx="135376">
                  <c:v>6.4864400000000003E-2</c:v>
                </c:pt>
                <c:pt idx="135377">
                  <c:v>6.5821000000000005E-2</c:v>
                </c:pt>
                <c:pt idx="135378">
                  <c:v>6.6704700000000006E-2</c:v>
                </c:pt>
                <c:pt idx="135379">
                  <c:v>6.7516300000000001E-2</c:v>
                </c:pt>
                <c:pt idx="135380">
                  <c:v>6.8256600000000001E-2</c:v>
                </c:pt>
                <c:pt idx="135381">
                  <c:v>6.8926799999999996E-2</c:v>
                </c:pt>
                <c:pt idx="135382">
                  <c:v>6.9527800000000001E-2</c:v>
                </c:pt>
                <c:pt idx="135383">
                  <c:v>7.0060800000000006E-2</c:v>
                </c:pt>
                <c:pt idx="135384">
                  <c:v>7.0527099999999995E-2</c:v>
                </c:pt>
                <c:pt idx="135385">
                  <c:v>7.0927900000000002E-2</c:v>
                </c:pt>
                <c:pt idx="135386">
                  <c:v>7.1264999999999995E-2</c:v>
                </c:pt>
                <c:pt idx="135387">
                  <c:v>7.1539800000000001E-2</c:v>
                </c:pt>
                <c:pt idx="135388">
                  <c:v>7.1754200000000004E-2</c:v>
                </c:pt>
                <c:pt idx="135389">
                  <c:v>7.1909799999999996E-2</c:v>
                </c:pt>
                <c:pt idx="135390">
                  <c:v>7.2008500000000003E-2</c:v>
                </c:pt>
                <c:pt idx="135391">
                  <c:v>7.2052000000000005E-2</c:v>
                </c:pt>
                <c:pt idx="135392">
                  <c:v>7.2042300000000004E-2</c:v>
                </c:pt>
                <c:pt idx="135393">
                  <c:v>7.1981400000000001E-2</c:v>
                </c:pt>
                <c:pt idx="135394">
                  <c:v>7.1871199999999996E-2</c:v>
                </c:pt>
                <c:pt idx="135395">
                  <c:v>7.1713799999999994E-2</c:v>
                </c:pt>
                <c:pt idx="135396">
                  <c:v>7.1511199999999997E-2</c:v>
                </c:pt>
                <c:pt idx="135397">
                  <c:v>7.1265800000000004E-2</c:v>
                </c:pt>
                <c:pt idx="135398">
                  <c:v>7.0979500000000001E-2</c:v>
                </c:pt>
                <c:pt idx="135399">
                  <c:v>7.0654599999999998E-2</c:v>
                </c:pt>
                <c:pt idx="135400">
                  <c:v>7.0292999999999994E-2</c:v>
                </c:pt>
                <c:pt idx="135401">
                  <c:v>6.9896799999999995E-2</c:v>
                </c:pt>
                <c:pt idx="135402">
                  <c:v>6.94684E-2</c:v>
                </c:pt>
                <c:pt idx="135403">
                  <c:v>6.9009799999999996E-2</c:v>
                </c:pt>
                <c:pt idx="135404">
                  <c:v>6.8523299999999995E-2</c:v>
                </c:pt>
                <c:pt idx="135405">
                  <c:v>6.80114E-2</c:v>
                </c:pt>
                <c:pt idx="135406">
                  <c:v>6.7476099999999997E-2</c:v>
                </c:pt>
                <c:pt idx="135407">
                  <c:v>6.6919599999999996E-2</c:v>
                </c:pt>
                <c:pt idx="135408">
                  <c:v>6.6343899999999997E-2</c:v>
                </c:pt>
                <c:pt idx="135409">
                  <c:v>6.5751199999999996E-2</c:v>
                </c:pt>
                <c:pt idx="135410">
                  <c:v>6.5143499999999993E-2</c:v>
                </c:pt>
                <c:pt idx="135411">
                  <c:v>6.4523200000000003E-2</c:v>
                </c:pt>
                <c:pt idx="135412">
                  <c:v>6.3892199999999996E-2</c:v>
                </c:pt>
                <c:pt idx="135413">
                  <c:v>6.3252500000000003E-2</c:v>
                </c:pt>
                <c:pt idx="135414">
                  <c:v>6.2605900000000006E-2</c:v>
                </c:pt>
                <c:pt idx="135415">
                  <c:v>6.1954200000000001E-2</c:v>
                </c:pt>
                <c:pt idx="135416">
                  <c:v>6.1299300000000001E-2</c:v>
                </c:pt>
                <c:pt idx="135417">
                  <c:v>6.0642799999999997E-2</c:v>
                </c:pt>
                <c:pt idx="135418">
                  <c:v>5.9986699999999997E-2</c:v>
                </c:pt>
                <c:pt idx="135419">
                  <c:v>5.9332599999999999E-2</c:v>
                </c:pt>
                <c:pt idx="135420">
                  <c:v>5.8681799999999999E-2</c:v>
                </c:pt>
                <c:pt idx="135421">
                  <c:v>5.8035799999999998E-2</c:v>
                </c:pt>
                <c:pt idx="135422">
                  <c:v>5.73959E-2</c:v>
                </c:pt>
                <c:pt idx="135423">
                  <c:v>5.6763599999999997E-2</c:v>
                </c:pt>
                <c:pt idx="135424">
                  <c:v>5.6140099999999998E-2</c:v>
                </c:pt>
                <c:pt idx="135425">
                  <c:v>5.5526600000000002E-2</c:v>
                </c:pt>
                <c:pt idx="135426">
                  <c:v>5.4924000000000001E-2</c:v>
                </c:pt>
                <c:pt idx="135427">
                  <c:v>5.4333300000000001E-2</c:v>
                </c:pt>
                <c:pt idx="135428">
                  <c:v>5.3755499999999998E-2</c:v>
                </c:pt>
                <c:pt idx="135429">
                  <c:v>5.3191099999999998E-2</c:v>
                </c:pt>
                <c:pt idx="135430">
                  <c:v>5.2640800000000001E-2</c:v>
                </c:pt>
                <c:pt idx="135431">
                  <c:v>5.2104900000000003E-2</c:v>
                </c:pt>
                <c:pt idx="135432">
                  <c:v>5.1584100000000001E-2</c:v>
                </c:pt>
                <c:pt idx="135433">
                  <c:v>5.1078600000000002E-2</c:v>
                </c:pt>
                <c:pt idx="135434">
                  <c:v>5.05887E-2</c:v>
                </c:pt>
                <c:pt idx="135435">
                  <c:v>5.0114300000000001E-2</c:v>
                </c:pt>
                <c:pt idx="135436">
                  <c:v>4.9655699999999997E-2</c:v>
                </c:pt>
                <c:pt idx="135437">
                  <c:v>4.9212699999999998E-2</c:v>
                </c:pt>
                <c:pt idx="135438">
                  <c:v>4.8785200000000001E-2</c:v>
                </c:pt>
                <c:pt idx="135439">
                  <c:v>4.8373300000000001E-2</c:v>
                </c:pt>
                <c:pt idx="135440">
                  <c:v>4.7976499999999998E-2</c:v>
                </c:pt>
                <c:pt idx="135441">
                  <c:v>4.7594600000000001E-2</c:v>
                </c:pt>
                <c:pt idx="135442">
                  <c:v>4.72273E-2</c:v>
                </c:pt>
                <c:pt idx="135443">
                  <c:v>4.68738E-2</c:v>
                </c:pt>
                <c:pt idx="135444">
                  <c:v>4.6533600000000001E-2</c:v>
                </c:pt>
                <c:pt idx="135445">
                  <c:v>4.6205700000000002E-2</c:v>
                </c:pt>
                <c:pt idx="135446">
                  <c:v>4.58895E-2</c:v>
                </c:pt>
                <c:pt idx="135447">
                  <c:v>4.5584100000000002E-2</c:v>
                </c:pt>
                <c:pt idx="135448">
                  <c:v>4.5288500000000002E-2</c:v>
                </c:pt>
                <c:pt idx="135449">
                  <c:v>4.5001800000000002E-2</c:v>
                </c:pt>
                <c:pt idx="135450">
                  <c:v>4.4722900000000003E-2</c:v>
                </c:pt>
                <c:pt idx="135451">
                  <c:v>4.4450799999999999E-2</c:v>
                </c:pt>
                <c:pt idx="135452">
                  <c:v>4.4184300000000003E-2</c:v>
                </c:pt>
                <c:pt idx="135453">
                  <c:v>4.3922200000000002E-2</c:v>
                </c:pt>
                <c:pt idx="135454">
                  <c:v>4.3663E-2</c:v>
                </c:pt>
                <c:pt idx="135455">
                  <c:v>4.34055E-2</c:v>
                </c:pt>
                <c:pt idx="135456">
                  <c:v>4.3148100000000002E-2</c:v>
                </c:pt>
                <c:pt idx="135457">
                  <c:v>4.28896E-2</c:v>
                </c:pt>
                <c:pt idx="135458">
                  <c:v>4.2628399999999997E-2</c:v>
                </c:pt>
                <c:pt idx="135459">
                  <c:v>4.2362900000000002E-2</c:v>
                </c:pt>
                <c:pt idx="135460">
                  <c:v>4.2091499999999997E-2</c:v>
                </c:pt>
                <c:pt idx="135461">
                  <c:v>4.1812799999999997E-2</c:v>
                </c:pt>
                <c:pt idx="135462">
                  <c:v>4.1524999999999999E-2</c:v>
                </c:pt>
                <c:pt idx="135463">
                  <c:v>4.1226699999999998E-2</c:v>
                </c:pt>
                <c:pt idx="135464">
                  <c:v>4.0916099999999997E-2</c:v>
                </c:pt>
                <c:pt idx="135465">
                  <c:v>4.0591599999999999E-2</c:v>
                </c:pt>
                <c:pt idx="135466">
                  <c:v>4.0251599999999998E-2</c:v>
                </c:pt>
                <c:pt idx="135467">
                  <c:v>3.9894399999999997E-2</c:v>
                </c:pt>
                <c:pt idx="135468">
                  <c:v>3.9518400000000002E-2</c:v>
                </c:pt>
                <c:pt idx="135469">
                  <c:v>3.9121999999999997E-2</c:v>
                </c:pt>
                <c:pt idx="135470">
                  <c:v>3.8703599999999998E-2</c:v>
                </c:pt>
                <c:pt idx="135471">
                  <c:v>3.8261499999999997E-2</c:v>
                </c:pt>
                <c:pt idx="135472">
                  <c:v>3.77942E-2</c:v>
                </c:pt>
                <c:pt idx="135473">
                  <c:v>3.73E-2</c:v>
                </c:pt>
                <c:pt idx="135474">
                  <c:v>3.6777600000000001E-2</c:v>
                </c:pt>
                <c:pt idx="135475">
                  <c:v>3.6225500000000001E-2</c:v>
                </c:pt>
                <c:pt idx="135476">
                  <c:v>3.5642300000000002E-2</c:v>
                </c:pt>
                <c:pt idx="135477">
                  <c:v>3.5026500000000002E-2</c:v>
                </c:pt>
                <c:pt idx="135478">
                  <c:v>3.4376799999999999E-2</c:v>
                </c:pt>
                <c:pt idx="135479">
                  <c:v>3.3692100000000003E-2</c:v>
                </c:pt>
                <c:pt idx="135480">
                  <c:v>3.2971199999999999E-2</c:v>
                </c:pt>
                <c:pt idx="135481">
                  <c:v>3.22128E-2</c:v>
                </c:pt>
                <c:pt idx="135482">
                  <c:v>3.1415899999999997E-2</c:v>
                </c:pt>
                <c:pt idx="135483">
                  <c:v>3.0579599999999998E-2</c:v>
                </c:pt>
                <c:pt idx="135484">
                  <c:v>2.9703E-2</c:v>
                </c:pt>
                <c:pt idx="135485">
                  <c:v>2.87852E-2</c:v>
                </c:pt>
                <c:pt idx="135486">
                  <c:v>2.7825599999999999E-2</c:v>
                </c:pt>
                <c:pt idx="135487">
                  <c:v>2.6823400000000001E-2</c:v>
                </c:pt>
                <c:pt idx="135488">
                  <c:v>2.5778200000000001E-2</c:v>
                </c:pt>
                <c:pt idx="135489">
                  <c:v>2.46895E-2</c:v>
                </c:pt>
                <c:pt idx="135490">
                  <c:v>2.3556799999999999E-2</c:v>
                </c:pt>
                <c:pt idx="135491">
                  <c:v>2.2380000000000001E-2</c:v>
                </c:pt>
                <c:pt idx="135492">
                  <c:v>2.1158699999999999E-2</c:v>
                </c:pt>
                <c:pt idx="135493">
                  <c:v>1.9893000000000001E-2</c:v>
                </c:pt>
                <c:pt idx="135494">
                  <c:v>1.8582700000000001E-2</c:v>
                </c:pt>
                <c:pt idx="135495">
                  <c:v>1.7228199999999999E-2</c:v>
                </c:pt>
                <c:pt idx="135496">
                  <c:v>1.58295E-2</c:v>
                </c:pt>
                <c:pt idx="135497">
                  <c:v>1.4386899999999999E-2</c:v>
                </c:pt>
                <c:pt idx="135498">
                  <c:v>1.2900999999999999E-2</c:v>
                </c:pt>
                <c:pt idx="135499">
                  <c:v>1.1372E-2</c:v>
                </c:pt>
                <c:pt idx="135500" formatCode="0.00E+00">
                  <c:v>9.8008399999999999E-3</c:v>
                </c:pt>
                <c:pt idx="135501" formatCode="0.00E+00">
                  <c:v>8.18814E-3</c:v>
                </c:pt>
                <c:pt idx="135502" formatCode="0.00E+00">
                  <c:v>6.5347399999999998E-3</c:v>
                </c:pt>
                <c:pt idx="135503" formatCode="0.00E+00">
                  <c:v>4.8415899999999998E-3</c:v>
                </c:pt>
                <c:pt idx="135504" formatCode="0.00E+00">
                  <c:v>3.10976E-3</c:v>
                </c:pt>
                <c:pt idx="135505" formatCode="0.00E+00">
                  <c:v>1.3404000000000001E-3</c:v>
                </c:pt>
                <c:pt idx="135506" formatCode="0.00E+00">
                  <c:v>-4.6524700000000001E-4</c:v>
                </c:pt>
                <c:pt idx="135507" formatCode="0.00E+00">
                  <c:v>-2.3058900000000001E-3</c:v>
                </c:pt>
                <c:pt idx="135508" formatCode="0.00E+00">
                  <c:v>-4.1801800000000004E-3</c:v>
                </c:pt>
                <c:pt idx="135509" formatCode="0.00E+00">
                  <c:v>-6.0866599999999998E-3</c:v>
                </c:pt>
                <c:pt idx="135510" formatCode="0.00E+00">
                  <c:v>-8.0237099999999999E-3</c:v>
                </c:pt>
                <c:pt idx="135511" formatCode="0.00E+00">
                  <c:v>-9.9896099999999995E-3</c:v>
                </c:pt>
                <c:pt idx="135512">
                  <c:v>-1.19826E-2</c:v>
                </c:pt>
                <c:pt idx="135513">
                  <c:v>-1.40007E-2</c:v>
                </c:pt>
                <c:pt idx="135514">
                  <c:v>-1.60421E-2</c:v>
                </c:pt>
                <c:pt idx="135515">
                  <c:v>-1.8104599999999998E-2</c:v>
                </c:pt>
                <c:pt idx="135516">
                  <c:v>-2.0186200000000001E-2</c:v>
                </c:pt>
                <c:pt idx="135517">
                  <c:v>-2.2284499999999999E-2</c:v>
                </c:pt>
                <c:pt idx="135518">
                  <c:v>-2.43974E-2</c:v>
                </c:pt>
                <c:pt idx="135519">
                  <c:v>-2.6522400000000002E-2</c:v>
                </c:pt>
                <c:pt idx="135520">
                  <c:v>-2.8656999999999998E-2</c:v>
                </c:pt>
                <c:pt idx="135521">
                  <c:v>-3.0798800000000001E-2</c:v>
                </c:pt>
                <c:pt idx="135522">
                  <c:v>-3.2945299999999997E-2</c:v>
                </c:pt>
                <c:pt idx="135523">
                  <c:v>-3.5093600000000003E-2</c:v>
                </c:pt>
                <c:pt idx="135524">
                  <c:v>-3.7241299999999998E-2</c:v>
                </c:pt>
                <c:pt idx="135525">
                  <c:v>-3.93856E-2</c:v>
                </c:pt>
                <c:pt idx="135526">
                  <c:v>-4.1523600000000001E-2</c:v>
                </c:pt>
                <c:pt idx="135527">
                  <c:v>-4.36526E-2</c:v>
                </c:pt>
                <c:pt idx="135528">
                  <c:v>-4.5769700000000003E-2</c:v>
                </c:pt>
                <c:pt idx="135529">
                  <c:v>-4.7871999999999998E-2</c:v>
                </c:pt>
                <c:pt idx="135530">
                  <c:v>-4.9956599999999997E-2</c:v>
                </c:pt>
                <c:pt idx="135531">
                  <c:v>-5.20206E-2</c:v>
                </c:pt>
                <c:pt idx="135532">
                  <c:v>-5.4060999999999998E-2</c:v>
                </c:pt>
                <c:pt idx="135533">
                  <c:v>-5.6074899999999997E-2</c:v>
                </c:pt>
                <c:pt idx="135534">
                  <c:v>-5.8059300000000001E-2</c:v>
                </c:pt>
                <c:pt idx="135535">
                  <c:v>-6.0011299999999997E-2</c:v>
                </c:pt>
                <c:pt idx="135536">
                  <c:v>-6.1927900000000001E-2</c:v>
                </c:pt>
                <c:pt idx="135537">
                  <c:v>-6.3806199999999993E-2</c:v>
                </c:pt>
                <c:pt idx="135538">
                  <c:v>-6.5643199999999999E-2</c:v>
                </c:pt>
                <c:pt idx="135539">
                  <c:v>-6.7436099999999999E-2</c:v>
                </c:pt>
                <c:pt idx="135540">
                  <c:v>-6.9181900000000005E-2</c:v>
                </c:pt>
                <c:pt idx="135541">
                  <c:v>-7.0877899999999994E-2</c:v>
                </c:pt>
                <c:pt idx="135542">
                  <c:v>-7.2521199999999994E-2</c:v>
                </c:pt>
                <c:pt idx="135543">
                  <c:v>-7.4109099999999997E-2</c:v>
                </c:pt>
                <c:pt idx="135544">
                  <c:v>-7.5638899999999995E-2</c:v>
                </c:pt>
                <c:pt idx="135545">
                  <c:v>-7.7107999999999996E-2</c:v>
                </c:pt>
                <c:pt idx="135546">
                  <c:v>-7.8514E-2</c:v>
                </c:pt>
                <c:pt idx="135547">
                  <c:v>-7.98542E-2</c:v>
                </c:pt>
                <c:pt idx="135548">
                  <c:v>-8.1126299999999998E-2</c:v>
                </c:pt>
                <c:pt idx="135549">
                  <c:v>-8.2327899999999996E-2</c:v>
                </c:pt>
                <c:pt idx="135550">
                  <c:v>-8.3456699999999995E-2</c:v>
                </c:pt>
                <c:pt idx="135551">
                  <c:v>-8.4510500000000002E-2</c:v>
                </c:pt>
                <c:pt idx="135552">
                  <c:v>-8.5487199999999999E-2</c:v>
                </c:pt>
                <c:pt idx="135553">
                  <c:v>-8.6384699999999995E-2</c:v>
                </c:pt>
                <c:pt idx="135554">
                  <c:v>-8.7201100000000004E-2</c:v>
                </c:pt>
                <c:pt idx="135555">
                  <c:v>-8.7934499999999999E-2</c:v>
                </c:pt>
                <c:pt idx="135556">
                  <c:v>-8.8583300000000004E-2</c:v>
                </c:pt>
                <c:pt idx="135557">
                  <c:v>-8.9145600000000005E-2</c:v>
                </c:pt>
                <c:pt idx="135558">
                  <c:v>-8.9620199999999997E-2</c:v>
                </c:pt>
                <c:pt idx="135559">
                  <c:v>-9.0005399999999999E-2</c:v>
                </c:pt>
                <c:pt idx="135560">
                  <c:v>-9.0300099999999994E-2</c:v>
                </c:pt>
                <c:pt idx="135561">
                  <c:v>-9.0503E-2</c:v>
                </c:pt>
                <c:pt idx="135562">
                  <c:v>-9.0612999999999999E-2</c:v>
                </c:pt>
                <c:pt idx="135563">
                  <c:v>-9.0629199999999993E-2</c:v>
                </c:pt>
                <c:pt idx="135564">
                  <c:v>-9.0550900000000004E-2</c:v>
                </c:pt>
                <c:pt idx="135565">
                  <c:v>-9.0377299999999994E-2</c:v>
                </c:pt>
                <c:pt idx="135566">
                  <c:v>-9.0107800000000002E-2</c:v>
                </c:pt>
                <c:pt idx="135567">
                  <c:v>-8.9742000000000002E-2</c:v>
                </c:pt>
                <c:pt idx="135568">
                  <c:v>-8.9279700000000004E-2</c:v>
                </c:pt>
                <c:pt idx="135569">
                  <c:v>-8.8720599999999997E-2</c:v>
                </c:pt>
                <c:pt idx="135570">
                  <c:v>-8.8064699999999996E-2</c:v>
                </c:pt>
                <c:pt idx="135571">
                  <c:v>-8.7312200000000006E-2</c:v>
                </c:pt>
                <c:pt idx="135572">
                  <c:v>-8.6463300000000007E-2</c:v>
                </c:pt>
                <c:pt idx="135573">
                  <c:v>-8.5518300000000005E-2</c:v>
                </c:pt>
                <c:pt idx="135574">
                  <c:v>-8.4477800000000006E-2</c:v>
                </c:pt>
                <c:pt idx="135575">
                  <c:v>-8.3342399999999997E-2</c:v>
                </c:pt>
                <c:pt idx="135576">
                  <c:v>-8.2112900000000003E-2</c:v>
                </c:pt>
                <c:pt idx="135577">
                  <c:v>-8.0790299999999995E-2</c:v>
                </c:pt>
                <c:pt idx="135578">
                  <c:v>-7.9375500000000002E-2</c:v>
                </c:pt>
                <c:pt idx="135579">
                  <c:v>-7.7869800000000003E-2</c:v>
                </c:pt>
                <c:pt idx="135580">
                  <c:v>-7.6274599999999998E-2</c:v>
                </c:pt>
                <c:pt idx="135581">
                  <c:v>-7.4591199999999996E-2</c:v>
                </c:pt>
                <c:pt idx="135582">
                  <c:v>-7.2821200000000003E-2</c:v>
                </c:pt>
                <c:pt idx="135583">
                  <c:v>-7.0966399999999999E-2</c:v>
                </c:pt>
                <c:pt idx="135584">
                  <c:v>-6.9028599999999996E-2</c:v>
                </c:pt>
                <c:pt idx="135585">
                  <c:v>-6.7009799999999994E-2</c:v>
                </c:pt>
                <c:pt idx="135586">
                  <c:v>-6.4911999999999997E-2</c:v>
                </c:pt>
                <c:pt idx="135587">
                  <c:v>-6.2737500000000002E-2</c:v>
                </c:pt>
                <c:pt idx="135588">
                  <c:v>-6.0488500000000001E-2</c:v>
                </c:pt>
                <c:pt idx="135589">
                  <c:v>-5.8167499999999997E-2</c:v>
                </c:pt>
                <c:pt idx="135590">
                  <c:v>-5.5777E-2</c:v>
                </c:pt>
                <c:pt idx="135591">
                  <c:v>-5.3319600000000002E-2</c:v>
                </c:pt>
                <c:pt idx="135592">
                  <c:v>-5.0798099999999999E-2</c:v>
                </c:pt>
                <c:pt idx="135593">
                  <c:v>-4.8215399999999999E-2</c:v>
                </c:pt>
                <c:pt idx="135594">
                  <c:v>-4.5574299999999998E-2</c:v>
                </c:pt>
                <c:pt idx="135595">
                  <c:v>-4.2877899999999997E-2</c:v>
                </c:pt>
                <c:pt idx="135596">
                  <c:v>-4.0129199999999997E-2</c:v>
                </c:pt>
                <c:pt idx="135597">
                  <c:v>-3.7331499999999997E-2</c:v>
                </c:pt>
                <c:pt idx="135598">
                  <c:v>-3.4488100000000001E-2</c:v>
                </c:pt>
                <c:pt idx="135599">
                  <c:v>-3.1602100000000001E-2</c:v>
                </c:pt>
                <c:pt idx="135600">
                  <c:v>-2.86772E-2</c:v>
                </c:pt>
                <c:pt idx="135601">
                  <c:v>-2.5716599999999999E-2</c:v>
                </c:pt>
                <c:pt idx="135602">
                  <c:v>-2.2723899999999998E-2</c:v>
                </c:pt>
                <c:pt idx="135603">
                  <c:v>-1.97027E-2</c:v>
                </c:pt>
                <c:pt idx="135604">
                  <c:v>-1.6656600000000001E-2</c:v>
                </c:pt>
                <c:pt idx="135605">
                  <c:v>-1.3589199999999999E-2</c:v>
                </c:pt>
                <c:pt idx="135606">
                  <c:v>-1.05042E-2</c:v>
                </c:pt>
                <c:pt idx="135607" formatCode="0.00E+00">
                  <c:v>-7.4053299999999999E-3</c:v>
                </c:pt>
                <c:pt idx="135608" formatCode="0.00E+00">
                  <c:v>-4.2963100000000002E-3</c:v>
                </c:pt>
                <c:pt idx="135609" formatCode="0.00E+00">
                  <c:v>-1.1808999999999999E-3</c:v>
                </c:pt>
                <c:pt idx="135610" formatCode="0.00E+00">
                  <c:v>1.9371499999999999E-3</c:v>
                </c:pt>
                <c:pt idx="135611" formatCode="0.00E+00">
                  <c:v>5.05406E-3</c:v>
                </c:pt>
                <c:pt idx="135612" formatCode="0.00E+00">
                  <c:v>8.1660499999999994E-3</c:v>
                </c:pt>
                <c:pt idx="135613">
                  <c:v>1.1269400000000001E-2</c:v>
                </c:pt>
                <c:pt idx="135614">
                  <c:v>1.4360299999999999E-2</c:v>
                </c:pt>
                <c:pt idx="135615">
                  <c:v>1.7434999999999999E-2</c:v>
                </c:pt>
                <c:pt idx="135616">
                  <c:v>2.0489799999999999E-2</c:v>
                </c:pt>
                <c:pt idx="135617">
                  <c:v>2.3521E-2</c:v>
                </c:pt>
                <c:pt idx="135618">
                  <c:v>2.6525E-2</c:v>
                </c:pt>
                <c:pt idx="135619">
                  <c:v>2.9498099999999999E-2</c:v>
                </c:pt>
                <c:pt idx="135620">
                  <c:v>3.2436800000000002E-2</c:v>
                </c:pt>
                <c:pt idx="135621">
                  <c:v>3.5337500000000001E-2</c:v>
                </c:pt>
                <c:pt idx="135622">
                  <c:v>3.81967E-2</c:v>
                </c:pt>
                <c:pt idx="135623">
                  <c:v>4.1011100000000002E-2</c:v>
                </c:pt>
                <c:pt idx="135624">
                  <c:v>4.3777200000000002E-2</c:v>
                </c:pt>
                <c:pt idx="135625">
                  <c:v>4.6491900000000003E-2</c:v>
                </c:pt>
                <c:pt idx="135626">
                  <c:v>4.9151800000000002E-2</c:v>
                </c:pt>
                <c:pt idx="135627">
                  <c:v>5.1753899999999999E-2</c:v>
                </c:pt>
                <c:pt idx="135628">
                  <c:v>5.4295099999999999E-2</c:v>
                </c:pt>
                <c:pt idx="135629">
                  <c:v>5.6772499999999997E-2</c:v>
                </c:pt>
                <c:pt idx="135630">
                  <c:v>5.9183100000000002E-2</c:v>
                </c:pt>
                <c:pt idx="135631">
                  <c:v>6.1524200000000001E-2</c:v>
                </c:pt>
                <c:pt idx="135632">
                  <c:v>6.3793199999999994E-2</c:v>
                </c:pt>
                <c:pt idx="135633">
                  <c:v>6.5987400000000002E-2</c:v>
                </c:pt>
                <c:pt idx="135634">
                  <c:v>6.8104499999999998E-2</c:v>
                </c:pt>
                <c:pt idx="135635">
                  <c:v>7.0141999999999996E-2</c:v>
                </c:pt>
                <c:pt idx="135636">
                  <c:v>7.2097700000000001E-2</c:v>
                </c:pt>
                <c:pt idx="135637">
                  <c:v>7.3969499999999994E-2</c:v>
                </c:pt>
                <c:pt idx="135638">
                  <c:v>7.5755400000000001E-2</c:v>
                </c:pt>
                <c:pt idx="135639">
                  <c:v>7.7453599999999997E-2</c:v>
                </c:pt>
                <c:pt idx="135640">
                  <c:v>7.9062099999999996E-2</c:v>
                </c:pt>
                <c:pt idx="135641">
                  <c:v>8.0579600000000001E-2</c:v>
                </c:pt>
                <c:pt idx="135642">
                  <c:v>8.2004400000000005E-2</c:v>
                </c:pt>
                <c:pt idx="135643">
                  <c:v>8.3335099999999995E-2</c:v>
                </c:pt>
                <c:pt idx="135644">
                  <c:v>8.4570599999999996E-2</c:v>
                </c:pt>
                <c:pt idx="135645">
                  <c:v>8.5709800000000003E-2</c:v>
                </c:pt>
                <c:pt idx="135646">
                  <c:v>8.6751599999999998E-2</c:v>
                </c:pt>
                <c:pt idx="135647">
                  <c:v>8.7695300000000004E-2</c:v>
                </c:pt>
                <c:pt idx="135648">
                  <c:v>8.8540099999999997E-2</c:v>
                </c:pt>
                <c:pt idx="135649">
                  <c:v>8.9285600000000007E-2</c:v>
                </c:pt>
                <c:pt idx="135650">
                  <c:v>8.9931300000000006E-2</c:v>
                </c:pt>
                <c:pt idx="135651">
                  <c:v>9.0476899999999999E-2</c:v>
                </c:pt>
                <c:pt idx="135652">
                  <c:v>9.0922199999999995E-2</c:v>
                </c:pt>
                <c:pt idx="135653">
                  <c:v>9.1267399999999999E-2</c:v>
                </c:pt>
                <c:pt idx="135654">
                  <c:v>9.1512399999999994E-2</c:v>
                </c:pt>
                <c:pt idx="135655">
                  <c:v>9.1657600000000006E-2</c:v>
                </c:pt>
                <c:pt idx="135656">
                  <c:v>9.1703400000000004E-2</c:v>
                </c:pt>
                <c:pt idx="135657">
                  <c:v>9.1650400000000007E-2</c:v>
                </c:pt>
                <c:pt idx="135658">
                  <c:v>9.14991E-2</c:v>
                </c:pt>
                <c:pt idx="135659">
                  <c:v>9.1250399999999995E-2</c:v>
                </c:pt>
                <c:pt idx="135660">
                  <c:v>9.0905200000000005E-2</c:v>
                </c:pt>
                <c:pt idx="135661">
                  <c:v>9.0464600000000006E-2</c:v>
                </c:pt>
                <c:pt idx="135662">
                  <c:v>8.9929700000000001E-2</c:v>
                </c:pt>
                <c:pt idx="135663">
                  <c:v>8.9301800000000001E-2</c:v>
                </c:pt>
                <c:pt idx="135664">
                  <c:v>8.8582400000000006E-2</c:v>
                </c:pt>
                <c:pt idx="135665">
                  <c:v>8.7773000000000004E-2</c:v>
                </c:pt>
                <c:pt idx="135666">
                  <c:v>8.6875300000000003E-2</c:v>
                </c:pt>
                <c:pt idx="135667">
                  <c:v>8.5890900000000006E-2</c:v>
                </c:pt>
                <c:pt idx="135668">
                  <c:v>8.4821800000000003E-2</c:v>
                </c:pt>
                <c:pt idx="135669">
                  <c:v>8.3669900000000005E-2</c:v>
                </c:pt>
                <c:pt idx="135670">
                  <c:v>8.2437300000000005E-2</c:v>
                </c:pt>
                <c:pt idx="135671">
                  <c:v>8.1126100000000007E-2</c:v>
                </c:pt>
                <c:pt idx="135672">
                  <c:v>7.9738600000000007E-2</c:v>
                </c:pt>
                <c:pt idx="135673">
                  <c:v>7.8277100000000002E-2</c:v>
                </c:pt>
                <c:pt idx="135674">
                  <c:v>7.6744099999999996E-2</c:v>
                </c:pt>
                <c:pt idx="135675">
                  <c:v>7.5142E-2</c:v>
                </c:pt>
                <c:pt idx="135676">
                  <c:v>7.3473399999999994E-2</c:v>
                </c:pt>
                <c:pt idx="135677">
                  <c:v>7.1740999999999999E-2</c:v>
                </c:pt>
                <c:pt idx="135678">
                  <c:v>6.9947400000000007E-2</c:v>
                </c:pt>
                <c:pt idx="135679">
                  <c:v>6.8095500000000003E-2</c:v>
                </c:pt>
                <c:pt idx="135680">
                  <c:v>6.6187999999999997E-2</c:v>
                </c:pt>
                <c:pt idx="135681">
                  <c:v>6.4227900000000004E-2</c:v>
                </c:pt>
                <c:pt idx="135682">
                  <c:v>6.2218000000000002E-2</c:v>
                </c:pt>
                <c:pt idx="135683">
                  <c:v>6.0161300000000001E-2</c:v>
                </c:pt>
                <c:pt idx="135684">
                  <c:v>5.8060800000000003E-2</c:v>
                </c:pt>
                <c:pt idx="135685">
                  <c:v>5.59196E-2</c:v>
                </c:pt>
                <c:pt idx="135686">
                  <c:v>5.3740599999999999E-2</c:v>
                </c:pt>
                <c:pt idx="135687">
                  <c:v>5.1527099999999999E-2</c:v>
                </c:pt>
                <c:pt idx="135688">
                  <c:v>4.9281999999999999E-2</c:v>
                </c:pt>
                <c:pt idx="135689">
                  <c:v>4.7008399999999999E-2</c:v>
                </c:pt>
                <c:pt idx="135690">
                  <c:v>4.4709499999999999E-2</c:v>
                </c:pt>
                <c:pt idx="135691">
                  <c:v>4.23884E-2</c:v>
                </c:pt>
                <c:pt idx="135692">
                  <c:v>4.0048199999999999E-2</c:v>
                </c:pt>
                <c:pt idx="135693">
                  <c:v>3.7692000000000003E-2</c:v>
                </c:pt>
                <c:pt idx="135694">
                  <c:v>3.5322800000000001E-2</c:v>
                </c:pt>
                <c:pt idx="135695">
                  <c:v>3.2943800000000002E-2</c:v>
                </c:pt>
                <c:pt idx="135696">
                  <c:v>3.0557899999999999E-2</c:v>
                </c:pt>
                <c:pt idx="135697">
                  <c:v>2.8168200000000001E-2</c:v>
                </c:pt>
                <c:pt idx="135698">
                  <c:v>2.5777700000000001E-2</c:v>
                </c:pt>
                <c:pt idx="135699">
                  <c:v>2.3389299999999998E-2</c:v>
                </c:pt>
                <c:pt idx="135700">
                  <c:v>2.1005900000000001E-2</c:v>
                </c:pt>
                <c:pt idx="135701">
                  <c:v>1.8630399999999998E-2</c:v>
                </c:pt>
                <c:pt idx="135702">
                  <c:v>1.6265600000000002E-2</c:v>
                </c:pt>
                <c:pt idx="135703">
                  <c:v>1.39142E-2</c:v>
                </c:pt>
                <c:pt idx="135704">
                  <c:v>1.1579000000000001E-2</c:v>
                </c:pt>
                <c:pt idx="135705" formatCode="0.00E+00">
                  <c:v>9.2625299999999997E-3</c:v>
                </c:pt>
                <c:pt idx="135706" formatCode="0.00E+00">
                  <c:v>6.9674000000000003E-3</c:v>
                </c:pt>
                <c:pt idx="135707" formatCode="0.00E+00">
                  <c:v>4.6961199999999998E-3</c:v>
                </c:pt>
                <c:pt idx="135708" formatCode="0.00E+00">
                  <c:v>2.4511200000000002E-3</c:v>
                </c:pt>
                <c:pt idx="135709" formatCode="0.00E+00">
                  <c:v>2.34749E-4</c:v>
                </c:pt>
                <c:pt idx="135710" formatCode="0.00E+00">
                  <c:v>-1.95071E-3</c:v>
                </c:pt>
                <c:pt idx="135711" formatCode="0.00E+00">
                  <c:v>-4.1030499999999996E-3</c:v>
                </c:pt>
                <c:pt idx="135712" formatCode="0.00E+00">
                  <c:v>-6.2201799999999996E-3</c:v>
                </c:pt>
                <c:pt idx="135713" formatCode="0.00E+00">
                  <c:v>-8.3000399999999998E-3</c:v>
                </c:pt>
                <c:pt idx="135714">
                  <c:v>-1.03407E-2</c:v>
                </c:pt>
                <c:pt idx="135715">
                  <c:v>-1.23404E-2</c:v>
                </c:pt>
                <c:pt idx="135716">
                  <c:v>-1.4297199999999999E-2</c:v>
                </c:pt>
                <c:pt idx="135717">
                  <c:v>-1.6209600000000001E-2</c:v>
                </c:pt>
                <c:pt idx="135718">
                  <c:v>-1.8075899999999999E-2</c:v>
                </c:pt>
                <c:pt idx="135719">
                  <c:v>-1.9894700000000001E-2</c:v>
                </c:pt>
                <c:pt idx="135720">
                  <c:v>-2.1664699999999999E-2</c:v>
                </c:pt>
                <c:pt idx="135721">
                  <c:v>-2.3384499999999999E-2</c:v>
                </c:pt>
                <c:pt idx="135722">
                  <c:v>-2.5052999999999999E-2</c:v>
                </c:pt>
                <c:pt idx="135723">
                  <c:v>-2.6669200000000001E-2</c:v>
                </c:pt>
                <c:pt idx="135724">
                  <c:v>-2.8231900000000001E-2</c:v>
                </c:pt>
                <c:pt idx="135725">
                  <c:v>-2.97405E-2</c:v>
                </c:pt>
                <c:pt idx="135726">
                  <c:v>-3.1194E-2</c:v>
                </c:pt>
                <c:pt idx="135727">
                  <c:v>-3.25919E-2</c:v>
                </c:pt>
                <c:pt idx="135728">
                  <c:v>-3.3933600000000001E-2</c:v>
                </c:pt>
                <c:pt idx="135729">
                  <c:v>-3.52185E-2</c:v>
                </c:pt>
                <c:pt idx="135730">
                  <c:v>-3.64465E-2</c:v>
                </c:pt>
                <c:pt idx="135731">
                  <c:v>-3.7617100000000001E-2</c:v>
                </c:pt>
                <c:pt idx="135732">
                  <c:v>-3.8730199999999999E-2</c:v>
                </c:pt>
                <c:pt idx="135733">
                  <c:v>-3.9785800000000003E-2</c:v>
                </c:pt>
                <c:pt idx="135734">
                  <c:v>-4.0783800000000002E-2</c:v>
                </c:pt>
                <c:pt idx="135735">
                  <c:v>-4.1724499999999998E-2</c:v>
                </c:pt>
                <c:pt idx="135736">
                  <c:v>-4.2607899999999997E-2</c:v>
                </c:pt>
                <c:pt idx="135737">
                  <c:v>-4.3434500000000001E-2</c:v>
                </c:pt>
                <c:pt idx="135738">
                  <c:v>-4.4204500000000001E-2</c:v>
                </c:pt>
                <c:pt idx="135739">
                  <c:v>-4.49185E-2</c:v>
                </c:pt>
                <c:pt idx="135740">
                  <c:v>-4.5577100000000002E-2</c:v>
                </c:pt>
                <c:pt idx="135741">
                  <c:v>-4.6180800000000001E-2</c:v>
                </c:pt>
                <c:pt idx="135742">
                  <c:v>-4.6730399999999998E-2</c:v>
                </c:pt>
                <c:pt idx="135743">
                  <c:v>-4.7226600000000001E-2</c:v>
                </c:pt>
                <c:pt idx="135744">
                  <c:v>-4.7670400000000002E-2</c:v>
                </c:pt>
                <c:pt idx="135745">
                  <c:v>-4.80627E-2</c:v>
                </c:pt>
                <c:pt idx="135746">
                  <c:v>-4.8404500000000003E-2</c:v>
                </c:pt>
                <c:pt idx="135747">
                  <c:v>-4.8696799999999998E-2</c:v>
                </c:pt>
                <c:pt idx="135748">
                  <c:v>-4.8940699999999997E-2</c:v>
                </c:pt>
                <c:pt idx="135749">
                  <c:v>-4.9137599999999997E-2</c:v>
                </c:pt>
                <c:pt idx="135750">
                  <c:v>-4.9288499999999999E-2</c:v>
                </c:pt>
                <c:pt idx="135751">
                  <c:v>-4.93947E-2</c:v>
                </c:pt>
                <c:pt idx="135752">
                  <c:v>-4.94577E-2</c:v>
                </c:pt>
                <c:pt idx="135753">
                  <c:v>-4.9478800000000003E-2</c:v>
                </c:pt>
                <c:pt idx="135754">
                  <c:v>-4.9459299999999998E-2</c:v>
                </c:pt>
                <c:pt idx="135755">
                  <c:v>-4.9400699999999999E-2</c:v>
                </c:pt>
                <c:pt idx="135756">
                  <c:v>-4.9304599999999997E-2</c:v>
                </c:pt>
                <c:pt idx="135757">
                  <c:v>-4.9172399999999998E-2</c:v>
                </c:pt>
                <c:pt idx="135758">
                  <c:v>-4.9005600000000003E-2</c:v>
                </c:pt>
                <c:pt idx="135759">
                  <c:v>-4.8805800000000003E-2</c:v>
                </c:pt>
                <c:pt idx="135760">
                  <c:v>-4.85745E-2</c:v>
                </c:pt>
                <c:pt idx="135761">
                  <c:v>-4.8313399999999999E-2</c:v>
                </c:pt>
                <c:pt idx="135762">
                  <c:v>-4.8023999999999997E-2</c:v>
                </c:pt>
                <c:pt idx="135763">
                  <c:v>-4.7707899999999998E-2</c:v>
                </c:pt>
                <c:pt idx="135764">
                  <c:v>-4.7366600000000002E-2</c:v>
                </c:pt>
                <c:pt idx="135765">
                  <c:v>-4.7001800000000003E-2</c:v>
                </c:pt>
                <c:pt idx="135766">
                  <c:v>-4.66151E-2</c:v>
                </c:pt>
                <c:pt idx="135767">
                  <c:v>-4.6207900000000003E-2</c:v>
                </c:pt>
                <c:pt idx="135768">
                  <c:v>-4.57819E-2</c:v>
                </c:pt>
                <c:pt idx="135769">
                  <c:v>-4.53386E-2</c:v>
                </c:pt>
                <c:pt idx="135770">
                  <c:v>-4.4879599999999999E-2</c:v>
                </c:pt>
                <c:pt idx="135771">
                  <c:v>-4.44062E-2</c:v>
                </c:pt>
                <c:pt idx="135772">
                  <c:v>-4.3919899999999998E-2</c:v>
                </c:pt>
                <c:pt idx="135773">
                  <c:v>-4.3422299999999997E-2</c:v>
                </c:pt>
                <c:pt idx="135774">
                  <c:v>-4.2914599999999997E-2</c:v>
                </c:pt>
                <c:pt idx="135775">
                  <c:v>-4.23983E-2</c:v>
                </c:pt>
                <c:pt idx="135776">
                  <c:v>-4.1874599999999998E-2</c:v>
                </c:pt>
                <c:pt idx="135777">
                  <c:v>-4.1344899999999997E-2</c:v>
                </c:pt>
                <c:pt idx="135778">
                  <c:v>-4.0810300000000001E-2</c:v>
                </c:pt>
                <c:pt idx="135779">
                  <c:v>-4.0272099999999998E-2</c:v>
                </c:pt>
                <c:pt idx="135780">
                  <c:v>-3.9731299999999997E-2</c:v>
                </c:pt>
                <c:pt idx="135781">
                  <c:v>-3.91892E-2</c:v>
                </c:pt>
                <c:pt idx="135782">
                  <c:v>-3.8646600000000003E-2</c:v>
                </c:pt>
                <c:pt idx="135783">
                  <c:v>-3.8104600000000002E-2</c:v>
                </c:pt>
                <c:pt idx="135784">
                  <c:v>-3.7564E-2</c:v>
                </c:pt>
                <c:pt idx="135785">
                  <c:v>-3.7025799999999998E-2</c:v>
                </c:pt>
                <c:pt idx="135786">
                  <c:v>-3.6490599999999998E-2</c:v>
                </c:pt>
                <c:pt idx="135787">
                  <c:v>-3.5959400000000002E-2</c:v>
                </c:pt>
                <c:pt idx="135788">
                  <c:v>-3.5432600000000002E-2</c:v>
                </c:pt>
                <c:pt idx="135789">
                  <c:v>-3.4910999999999998E-2</c:v>
                </c:pt>
                <c:pt idx="135790">
                  <c:v>-3.4395000000000002E-2</c:v>
                </c:pt>
                <c:pt idx="135791">
                  <c:v>-3.3885100000000001E-2</c:v>
                </c:pt>
                <c:pt idx="135792">
                  <c:v>-3.33817E-2</c:v>
                </c:pt>
                <c:pt idx="135793">
                  <c:v>-3.2885200000000003E-2</c:v>
                </c:pt>
                <c:pt idx="135794">
                  <c:v>-3.2395899999999998E-2</c:v>
                </c:pt>
                <c:pt idx="135795">
                  <c:v>-3.1913799999999999E-2</c:v>
                </c:pt>
                <c:pt idx="135796">
                  <c:v>-3.14392E-2</c:v>
                </c:pt>
                <c:pt idx="135797">
                  <c:v>-3.0972199999999998E-2</c:v>
                </c:pt>
                <c:pt idx="135798">
                  <c:v>-3.05127E-2</c:v>
                </c:pt>
                <c:pt idx="135799">
                  <c:v>-3.0060699999999999E-2</c:v>
                </c:pt>
                <c:pt idx="135800">
                  <c:v>-2.9616099999999999E-2</c:v>
                </c:pt>
                <c:pt idx="135801">
                  <c:v>-2.9178599999999999E-2</c:v>
                </c:pt>
                <c:pt idx="135802">
                  <c:v>-2.8747999999999999E-2</c:v>
                </c:pt>
                <c:pt idx="135803">
                  <c:v>-2.8324100000000001E-2</c:v>
                </c:pt>
                <c:pt idx="135804">
                  <c:v>-2.7906299999999998E-2</c:v>
                </c:pt>
                <c:pt idx="135805">
                  <c:v>-2.7494399999999999E-2</c:v>
                </c:pt>
                <c:pt idx="135806">
                  <c:v>-2.7087900000000002E-2</c:v>
                </c:pt>
                <c:pt idx="135807">
                  <c:v>-2.6686100000000001E-2</c:v>
                </c:pt>
                <c:pt idx="135808">
                  <c:v>-2.6288499999999999E-2</c:v>
                </c:pt>
                <c:pt idx="135809">
                  <c:v>-2.5894500000000001E-2</c:v>
                </c:pt>
                <c:pt idx="135810">
                  <c:v>-2.55033E-2</c:v>
                </c:pt>
                <c:pt idx="135811">
                  <c:v>-2.5114399999999999E-2</c:v>
                </c:pt>
                <c:pt idx="135812">
                  <c:v>-2.4726700000000001E-2</c:v>
                </c:pt>
                <c:pt idx="135813">
                  <c:v>-2.4339699999999999E-2</c:v>
                </c:pt>
                <c:pt idx="135814">
                  <c:v>-2.3952299999999999E-2</c:v>
                </c:pt>
                <c:pt idx="135815">
                  <c:v>-2.3563799999999999E-2</c:v>
                </c:pt>
                <c:pt idx="135816">
                  <c:v>-2.3173200000000001E-2</c:v>
                </c:pt>
                <c:pt idx="135817">
                  <c:v>-2.2779500000000001E-2</c:v>
                </c:pt>
                <c:pt idx="135818">
                  <c:v>-2.23819E-2</c:v>
                </c:pt>
                <c:pt idx="135819">
                  <c:v>-2.19793E-2</c:v>
                </c:pt>
                <c:pt idx="135820">
                  <c:v>-2.1570599999999999E-2</c:v>
                </c:pt>
                <c:pt idx="135821">
                  <c:v>-2.1155E-2</c:v>
                </c:pt>
                <c:pt idx="135822">
                  <c:v>-2.0731200000000002E-2</c:v>
                </c:pt>
                <c:pt idx="135823">
                  <c:v>-2.0298400000000001E-2</c:v>
                </c:pt>
                <c:pt idx="135824">
                  <c:v>-1.9855399999999999E-2</c:v>
                </c:pt>
                <c:pt idx="135825">
                  <c:v>-1.94013E-2</c:v>
                </c:pt>
                <c:pt idx="135826">
                  <c:v>-1.8934800000000002E-2</c:v>
                </c:pt>
                <c:pt idx="135827">
                  <c:v>-1.8455099999999999E-2</c:v>
                </c:pt>
                <c:pt idx="135828">
                  <c:v>-1.7961000000000001E-2</c:v>
                </c:pt>
                <c:pt idx="135829">
                  <c:v>-1.7451600000000001E-2</c:v>
                </c:pt>
                <c:pt idx="135830">
                  <c:v>-1.6925800000000001E-2</c:v>
                </c:pt>
                <c:pt idx="135831">
                  <c:v>-1.63827E-2</c:v>
                </c:pt>
                <c:pt idx="135832">
                  <c:v>-1.58213E-2</c:v>
                </c:pt>
                <c:pt idx="135833">
                  <c:v>-1.52406E-2</c:v>
                </c:pt>
                <c:pt idx="135834">
                  <c:v>-1.46397E-2</c:v>
                </c:pt>
                <c:pt idx="135835">
                  <c:v>-1.40178E-2</c:v>
                </c:pt>
                <c:pt idx="135836">
                  <c:v>-1.33741E-2</c:v>
                </c:pt>
                <c:pt idx="135837">
                  <c:v>-1.2707599999999999E-2</c:v>
                </c:pt>
                <c:pt idx="135838">
                  <c:v>-1.2017699999999999E-2</c:v>
                </c:pt>
                <c:pt idx="135839">
                  <c:v>-1.13037E-2</c:v>
                </c:pt>
                <c:pt idx="135840">
                  <c:v>-1.05649E-2</c:v>
                </c:pt>
                <c:pt idx="135841" formatCode="0.00E+00">
                  <c:v>-9.8005799999999997E-3</c:v>
                </c:pt>
                <c:pt idx="135842" formatCode="0.00E+00">
                  <c:v>-9.0103300000000004E-3</c:v>
                </c:pt>
                <c:pt idx="135843" formatCode="0.00E+00">
                  <c:v>-8.1935900000000006E-3</c:v>
                </c:pt>
                <c:pt idx="135844" formatCode="0.00E+00">
                  <c:v>-7.3499200000000002E-3</c:v>
                </c:pt>
                <c:pt idx="135845" formatCode="0.00E+00">
                  <c:v>-6.4789299999999999E-3</c:v>
                </c:pt>
                <c:pt idx="135846" formatCode="0.00E+00">
                  <c:v>-5.5803199999999997E-3</c:v>
                </c:pt>
                <c:pt idx="135847" formatCode="0.00E+00">
                  <c:v>-4.6538300000000003E-3</c:v>
                </c:pt>
                <c:pt idx="135848" formatCode="0.00E+00">
                  <c:v>-3.6992700000000002E-3</c:v>
                </c:pt>
                <c:pt idx="135849" formatCode="0.00E+00">
                  <c:v>-2.71653E-3</c:v>
                </c:pt>
                <c:pt idx="135850" formatCode="0.00E+00">
                  <c:v>-1.7055799999999999E-3</c:v>
                </c:pt>
                <c:pt idx="135851" formatCode="0.00E+00">
                  <c:v>-6.6643400000000004E-4</c:v>
                </c:pt>
                <c:pt idx="135852" formatCode="0.00E+00">
                  <c:v>4.0078599999999998E-4</c:v>
                </c:pt>
                <c:pt idx="135853" formatCode="0.00E+00">
                  <c:v>1.4959000000000001E-3</c:v>
                </c:pt>
                <c:pt idx="135854" formatCode="0.00E+00">
                  <c:v>2.6186600000000001E-3</c:v>
                </c:pt>
                <c:pt idx="135855" formatCode="0.00E+00">
                  <c:v>3.7687100000000002E-3</c:v>
                </c:pt>
                <c:pt idx="135856" formatCode="0.00E+00">
                  <c:v>4.9456300000000003E-3</c:v>
                </c:pt>
                <c:pt idx="135857" formatCode="0.00E+00">
                  <c:v>6.1489400000000003E-3</c:v>
                </c:pt>
                <c:pt idx="135858" formatCode="0.00E+00">
                  <c:v>7.3780599999999997E-3</c:v>
                </c:pt>
                <c:pt idx="135859" formatCode="0.00E+00">
                  <c:v>8.6323200000000006E-3</c:v>
                </c:pt>
                <c:pt idx="135860" formatCode="0.00E+00">
                  <c:v>9.9109799999999998E-3</c:v>
                </c:pt>
                <c:pt idx="135861">
                  <c:v>1.12132E-2</c:v>
                </c:pt>
                <c:pt idx="135862">
                  <c:v>1.2538199999999999E-2</c:v>
                </c:pt>
                <c:pt idx="135863">
                  <c:v>1.3884799999999999E-2</c:v>
                </c:pt>
                <c:pt idx="135864">
                  <c:v>1.5252099999999999E-2</c:v>
                </c:pt>
                <c:pt idx="135865">
                  <c:v>1.6638900000000002E-2</c:v>
                </c:pt>
                <c:pt idx="135866">
                  <c:v>1.80441E-2</c:v>
                </c:pt>
                <c:pt idx="135867">
                  <c:v>1.9466199999999999E-2</c:v>
                </c:pt>
                <c:pt idx="135868">
                  <c:v>2.09039E-2</c:v>
                </c:pt>
                <c:pt idx="135869">
                  <c:v>2.2355900000000001E-2</c:v>
                </c:pt>
                <c:pt idx="135870">
                  <c:v>2.3820600000000001E-2</c:v>
                </c:pt>
                <c:pt idx="135871">
                  <c:v>2.52964E-2</c:v>
                </c:pt>
                <c:pt idx="135872">
                  <c:v>2.6781599999999999E-2</c:v>
                </c:pt>
                <c:pt idx="135873">
                  <c:v>2.82746E-2</c:v>
                </c:pt>
                <c:pt idx="135874">
                  <c:v>2.9773600000000001E-2</c:v>
                </c:pt>
                <c:pt idx="135875">
                  <c:v>3.1276699999999998E-2</c:v>
                </c:pt>
                <c:pt idx="135876">
                  <c:v>3.2782100000000002E-2</c:v>
                </c:pt>
                <c:pt idx="135877">
                  <c:v>3.4287699999999997E-2</c:v>
                </c:pt>
                <c:pt idx="135878">
                  <c:v>3.57916E-2</c:v>
                </c:pt>
                <c:pt idx="135879">
                  <c:v>3.72918E-2</c:v>
                </c:pt>
                <c:pt idx="135880">
                  <c:v>3.8786000000000001E-2</c:v>
                </c:pt>
                <c:pt idx="135881">
                  <c:v>4.0272299999999997E-2</c:v>
                </c:pt>
                <c:pt idx="135882">
                  <c:v>4.1748399999999998E-2</c:v>
                </c:pt>
                <c:pt idx="135883">
                  <c:v>4.3212100000000003E-2</c:v>
                </c:pt>
                <c:pt idx="135884">
                  <c:v>4.4661100000000002E-2</c:v>
                </c:pt>
                <c:pt idx="135885">
                  <c:v>4.6093099999999998E-2</c:v>
                </c:pt>
                <c:pt idx="135886">
                  <c:v>4.7506E-2</c:v>
                </c:pt>
                <c:pt idx="135887">
                  <c:v>4.8897299999999998E-2</c:v>
                </c:pt>
                <c:pt idx="135888">
                  <c:v>5.02646E-2</c:v>
                </c:pt>
                <c:pt idx="135889">
                  <c:v>5.16058E-2</c:v>
                </c:pt>
                <c:pt idx="135890">
                  <c:v>5.2918300000000001E-2</c:v>
                </c:pt>
                <c:pt idx="135891">
                  <c:v>5.4199900000000002E-2</c:v>
                </c:pt>
                <c:pt idx="135892">
                  <c:v>5.54481E-2</c:v>
                </c:pt>
                <c:pt idx="135893">
                  <c:v>5.6660700000000001E-2</c:v>
                </c:pt>
                <c:pt idx="135894">
                  <c:v>5.7835200000000003E-2</c:v>
                </c:pt>
                <c:pt idx="135895">
                  <c:v>5.8969399999999998E-2</c:v>
                </c:pt>
                <c:pt idx="135896">
                  <c:v>6.00609E-2</c:v>
                </c:pt>
                <c:pt idx="135897">
                  <c:v>6.1107500000000002E-2</c:v>
                </c:pt>
                <c:pt idx="135898">
                  <c:v>6.21069E-2</c:v>
                </c:pt>
                <c:pt idx="135899">
                  <c:v>6.3056899999999999E-2</c:v>
                </c:pt>
                <c:pt idx="135900">
                  <c:v>6.3955200000000004E-2</c:v>
                </c:pt>
                <c:pt idx="135901">
                  <c:v>6.4799800000000005E-2</c:v>
                </c:pt>
                <c:pt idx="135902">
                  <c:v>6.5588499999999994E-2</c:v>
                </c:pt>
                <c:pt idx="135903">
                  <c:v>6.6319299999999998E-2</c:v>
                </c:pt>
                <c:pt idx="135904">
                  <c:v>6.69902E-2</c:v>
                </c:pt>
                <c:pt idx="135905">
                  <c:v>6.7599199999999998E-2</c:v>
                </c:pt>
                <c:pt idx="135906">
                  <c:v>6.8144499999999997E-2</c:v>
                </c:pt>
                <c:pt idx="135907">
                  <c:v>6.8624299999999999E-2</c:v>
                </c:pt>
                <c:pt idx="135908">
                  <c:v>6.9036799999999995E-2</c:v>
                </c:pt>
                <c:pt idx="135909">
                  <c:v>6.9380399999999995E-2</c:v>
                </c:pt>
                <c:pt idx="135910">
                  <c:v>6.9653400000000004E-2</c:v>
                </c:pt>
                <c:pt idx="135911">
                  <c:v>6.98545E-2</c:v>
                </c:pt>
                <c:pt idx="135912">
                  <c:v>6.9982199999999994E-2</c:v>
                </c:pt>
                <c:pt idx="135913">
                  <c:v>7.0035100000000003E-2</c:v>
                </c:pt>
                <c:pt idx="135914">
                  <c:v>7.0012099999999994E-2</c:v>
                </c:pt>
                <c:pt idx="135915">
                  <c:v>6.9912000000000002E-2</c:v>
                </c:pt>
                <c:pt idx="135916">
                  <c:v>6.9733799999999999E-2</c:v>
                </c:pt>
                <c:pt idx="135917">
                  <c:v>6.9476599999999999E-2</c:v>
                </c:pt>
                <c:pt idx="135918">
                  <c:v>6.9139500000000007E-2</c:v>
                </c:pt>
                <c:pt idx="135919">
                  <c:v>6.8721900000000002E-2</c:v>
                </c:pt>
                <c:pt idx="135920">
                  <c:v>6.8223099999999995E-2</c:v>
                </c:pt>
                <c:pt idx="135921">
                  <c:v>6.76427E-2</c:v>
                </c:pt>
                <c:pt idx="135922">
                  <c:v>6.6980300000000006E-2</c:v>
                </c:pt>
                <c:pt idx="135923">
                  <c:v>6.6235699999999995E-2</c:v>
                </c:pt>
                <c:pt idx="135924">
                  <c:v>6.54087E-2</c:v>
                </c:pt>
                <c:pt idx="135925">
                  <c:v>6.4499299999999996E-2</c:v>
                </c:pt>
                <c:pt idx="135926">
                  <c:v>6.35077E-2</c:v>
                </c:pt>
                <c:pt idx="135927">
                  <c:v>6.2434000000000003E-2</c:v>
                </c:pt>
                <c:pt idx="135928">
                  <c:v>6.1278699999999998E-2</c:v>
                </c:pt>
                <c:pt idx="135929">
                  <c:v>6.0042199999999997E-2</c:v>
                </c:pt>
                <c:pt idx="135930">
                  <c:v>5.8725199999999998E-2</c:v>
                </c:pt>
                <c:pt idx="135931">
                  <c:v>5.7328400000000002E-2</c:v>
                </c:pt>
                <c:pt idx="135932">
                  <c:v>5.5852600000000002E-2</c:v>
                </c:pt>
                <c:pt idx="135933">
                  <c:v>5.4298899999999997E-2</c:v>
                </c:pt>
                <c:pt idx="135934">
                  <c:v>5.26685E-2</c:v>
                </c:pt>
                <c:pt idx="135935">
                  <c:v>5.0962399999999998E-2</c:v>
                </c:pt>
                <c:pt idx="135936">
                  <c:v>4.9182200000000002E-2</c:v>
                </c:pt>
                <c:pt idx="135937">
                  <c:v>4.7329400000000001E-2</c:v>
                </c:pt>
                <c:pt idx="135938">
                  <c:v>4.5405399999999999E-2</c:v>
                </c:pt>
                <c:pt idx="135939">
                  <c:v>4.3412199999999998E-2</c:v>
                </c:pt>
                <c:pt idx="135940">
                  <c:v>4.1351499999999999E-2</c:v>
                </c:pt>
                <c:pt idx="135941">
                  <c:v>3.9225400000000001E-2</c:v>
                </c:pt>
                <c:pt idx="135942">
                  <c:v>3.7035999999999999E-2</c:v>
                </c:pt>
                <c:pt idx="135943">
                  <c:v>3.4785400000000001E-2</c:v>
                </c:pt>
                <c:pt idx="135944">
                  <c:v>3.2475999999999998E-2</c:v>
                </c:pt>
                <c:pt idx="135945">
                  <c:v>3.01102E-2</c:v>
                </c:pt>
                <c:pt idx="135946">
                  <c:v>2.7690599999999999E-2</c:v>
                </c:pt>
                <c:pt idx="135947">
                  <c:v>2.5219800000000001E-2</c:v>
                </c:pt>
                <c:pt idx="135948">
                  <c:v>2.2700499999999998E-2</c:v>
                </c:pt>
                <c:pt idx="135949">
                  <c:v>2.0135699999999999E-2</c:v>
                </c:pt>
                <c:pt idx="135950">
                  <c:v>1.7528100000000001E-2</c:v>
                </c:pt>
                <c:pt idx="135951">
                  <c:v>1.4880900000000001E-2</c:v>
                </c:pt>
                <c:pt idx="135952">
                  <c:v>1.21972E-2</c:v>
                </c:pt>
                <c:pt idx="135953" formatCode="0.00E+00">
                  <c:v>9.4801199999999999E-3</c:v>
                </c:pt>
                <c:pt idx="135954" formatCode="0.00E+00">
                  <c:v>6.7329299999999998E-3</c:v>
                </c:pt>
                <c:pt idx="135955" formatCode="0.00E+00">
                  <c:v>3.95898E-3</c:v>
                </c:pt>
                <c:pt idx="135956" formatCode="0.00E+00">
                  <c:v>1.1616599999999999E-3</c:v>
                </c:pt>
                <c:pt idx="135957" formatCode="0.00E+00">
                  <c:v>-1.6555599999999999E-3</c:v>
                </c:pt>
                <c:pt idx="135958" formatCode="0.00E+00">
                  <c:v>-4.4891599999999999E-3</c:v>
                </c:pt>
                <c:pt idx="135959" formatCode="0.00E+00">
                  <c:v>-7.3355800000000004E-3</c:v>
                </c:pt>
                <c:pt idx="135960">
                  <c:v>-1.0191199999999999E-2</c:v>
                </c:pt>
                <c:pt idx="135961">
                  <c:v>-1.3052299999999999E-2</c:v>
                </c:pt>
                <c:pt idx="135962">
                  <c:v>-1.59153E-2</c:v>
                </c:pt>
                <c:pt idx="135963">
                  <c:v>-1.8776399999999999E-2</c:v>
                </c:pt>
                <c:pt idx="135964">
                  <c:v>-2.16318E-2</c:v>
                </c:pt>
                <c:pt idx="135965">
                  <c:v>-2.4477800000000001E-2</c:v>
                </c:pt>
                <c:pt idx="135966">
                  <c:v>-2.7310600000000001E-2</c:v>
                </c:pt>
                <c:pt idx="135967">
                  <c:v>-3.0126400000000001E-2</c:v>
                </c:pt>
                <c:pt idx="135968">
                  <c:v>-3.2921400000000003E-2</c:v>
                </c:pt>
                <c:pt idx="135969">
                  <c:v>-3.5691800000000003E-2</c:v>
                </c:pt>
                <c:pt idx="135970">
                  <c:v>-3.84339E-2</c:v>
                </c:pt>
                <c:pt idx="135971">
                  <c:v>-4.1143800000000001E-2</c:v>
                </c:pt>
                <c:pt idx="135972">
                  <c:v>-4.3817799999999997E-2</c:v>
                </c:pt>
                <c:pt idx="135973">
                  <c:v>-4.6452199999999999E-2</c:v>
                </c:pt>
                <c:pt idx="135974">
                  <c:v>-4.9043299999999998E-2</c:v>
                </c:pt>
                <c:pt idx="135975">
                  <c:v>-5.1587399999999999E-2</c:v>
                </c:pt>
                <c:pt idx="135976">
                  <c:v>-5.4080999999999997E-2</c:v>
                </c:pt>
                <c:pt idx="135977">
                  <c:v>-5.6520599999999997E-2</c:v>
                </c:pt>
                <c:pt idx="135978">
                  <c:v>-5.8902500000000003E-2</c:v>
                </c:pt>
                <c:pt idx="135979">
                  <c:v>-6.1223300000000001E-2</c:v>
                </c:pt>
                <c:pt idx="135980">
                  <c:v>-6.3479800000000003E-2</c:v>
                </c:pt>
                <c:pt idx="135981">
                  <c:v>-6.5668599999999994E-2</c:v>
                </c:pt>
                <c:pt idx="135982">
                  <c:v>-6.7786399999999997E-2</c:v>
                </c:pt>
                <c:pt idx="135983">
                  <c:v>-6.9830299999999998E-2</c:v>
                </c:pt>
                <c:pt idx="135984">
                  <c:v>-7.1797E-2</c:v>
                </c:pt>
                <c:pt idx="135985">
                  <c:v>-7.3683700000000005E-2</c:v>
                </c:pt>
                <c:pt idx="135986">
                  <c:v>-7.5487499999999999E-2</c:v>
                </c:pt>
                <c:pt idx="135987">
                  <c:v>-7.7205700000000002E-2</c:v>
                </c:pt>
                <c:pt idx="135988">
                  <c:v>-7.8835600000000006E-2</c:v>
                </c:pt>
                <c:pt idx="135989">
                  <c:v>-8.0374799999999996E-2</c:v>
                </c:pt>
                <c:pt idx="135990">
                  <c:v>-8.1820699999999996E-2</c:v>
                </c:pt>
                <c:pt idx="135991">
                  <c:v>-8.3171200000000001E-2</c:v>
                </c:pt>
                <c:pt idx="135992">
                  <c:v>-8.4423999999999999E-2</c:v>
                </c:pt>
                <c:pt idx="135993">
                  <c:v>-8.5577200000000006E-2</c:v>
                </c:pt>
                <c:pt idx="135994">
                  <c:v>-8.6628800000000006E-2</c:v>
                </c:pt>
                <c:pt idx="135995">
                  <c:v>-8.7577100000000005E-2</c:v>
                </c:pt>
                <c:pt idx="135996">
                  <c:v>-8.8420399999999996E-2</c:v>
                </c:pt>
                <c:pt idx="135997">
                  <c:v>-8.9157399999999998E-2</c:v>
                </c:pt>
                <c:pt idx="135998">
                  <c:v>-8.9786599999999994E-2</c:v>
                </c:pt>
                <c:pt idx="135999">
                  <c:v>-9.0306899999999996E-2</c:v>
                </c:pt>
                <c:pt idx="136000">
                  <c:v>-9.0717199999999998E-2</c:v>
                </c:pt>
                <c:pt idx="136001">
                  <c:v>-9.1016700000000006E-2</c:v>
                </c:pt>
                <c:pt idx="136002">
                  <c:v>-9.12047E-2</c:v>
                </c:pt>
                <c:pt idx="136003">
                  <c:v>-9.1280600000000003E-2</c:v>
                </c:pt>
                <c:pt idx="136004">
                  <c:v>-9.1243900000000003E-2</c:v>
                </c:pt>
                <c:pt idx="136005">
                  <c:v>-9.1094499999999995E-2</c:v>
                </c:pt>
                <c:pt idx="136006">
                  <c:v>-9.0832300000000005E-2</c:v>
                </c:pt>
                <c:pt idx="136007">
                  <c:v>-9.0457300000000004E-2</c:v>
                </c:pt>
                <c:pt idx="136008">
                  <c:v>-8.99697E-2</c:v>
                </c:pt>
                <c:pt idx="136009">
                  <c:v>-8.9370000000000005E-2</c:v>
                </c:pt>
                <c:pt idx="136010">
                  <c:v>-8.8658699999999993E-2</c:v>
                </c:pt>
                <c:pt idx="136011">
                  <c:v>-8.7836600000000001E-2</c:v>
                </c:pt>
                <c:pt idx="136012">
                  <c:v>-8.6904400000000007E-2</c:v>
                </c:pt>
                <c:pt idx="136013">
                  <c:v>-8.5863400000000006E-2</c:v>
                </c:pt>
                <c:pt idx="136014">
                  <c:v>-8.4714499999999998E-2</c:v>
                </c:pt>
                <c:pt idx="136015">
                  <c:v>-8.34593E-2</c:v>
                </c:pt>
                <c:pt idx="136016">
                  <c:v>-8.2099199999999997E-2</c:v>
                </c:pt>
                <c:pt idx="136017">
                  <c:v>-8.0635899999999996E-2</c:v>
                </c:pt>
                <c:pt idx="136018">
                  <c:v>-7.9071199999999994E-2</c:v>
                </c:pt>
                <c:pt idx="136019">
                  <c:v>-7.7407000000000004E-2</c:v>
                </c:pt>
                <c:pt idx="136020">
                  <c:v>-7.5645500000000004E-2</c:v>
                </c:pt>
                <c:pt idx="136021">
                  <c:v>-7.3788999999999993E-2</c:v>
                </c:pt>
                <c:pt idx="136022">
                  <c:v>-7.1839700000000006E-2</c:v>
                </c:pt>
                <c:pt idx="136023">
                  <c:v>-6.9800299999999996E-2</c:v>
                </c:pt>
                <c:pt idx="136024">
                  <c:v>-6.7673399999999995E-2</c:v>
                </c:pt>
                <c:pt idx="136025">
                  <c:v>-6.5461800000000001E-2</c:v>
                </c:pt>
                <c:pt idx="136026">
                  <c:v>-6.3168500000000002E-2</c:v>
                </c:pt>
                <c:pt idx="136027">
                  <c:v>-6.07964E-2</c:v>
                </c:pt>
                <c:pt idx="136028">
                  <c:v>-5.8348799999999999E-2</c:v>
                </c:pt>
                <c:pt idx="136029">
                  <c:v>-5.5828799999999998E-2</c:v>
                </c:pt>
                <c:pt idx="136030">
                  <c:v>-5.3240000000000003E-2</c:v>
                </c:pt>
                <c:pt idx="136031">
                  <c:v>-5.0585699999999997E-2</c:v>
                </c:pt>
                <c:pt idx="136032">
                  <c:v>-4.7869599999999998E-2</c:v>
                </c:pt>
                <c:pt idx="136033">
                  <c:v>-4.5095299999999998E-2</c:v>
                </c:pt>
                <c:pt idx="136034">
                  <c:v>-4.2266499999999999E-2</c:v>
                </c:pt>
                <c:pt idx="136035">
                  <c:v>-3.9387199999999997E-2</c:v>
                </c:pt>
                <c:pt idx="136036">
                  <c:v>-3.6461300000000002E-2</c:v>
                </c:pt>
                <c:pt idx="136037">
                  <c:v>-3.34927E-2</c:v>
                </c:pt>
                <c:pt idx="136038">
                  <c:v>-3.0485399999999999E-2</c:v>
                </c:pt>
                <c:pt idx="136039">
                  <c:v>-2.7443700000000001E-2</c:v>
                </c:pt>
                <c:pt idx="136040">
                  <c:v>-2.43716E-2</c:v>
                </c:pt>
                <c:pt idx="136041">
                  <c:v>-2.1273400000000001E-2</c:v>
                </c:pt>
                <c:pt idx="136042">
                  <c:v>-1.8153300000000001E-2</c:v>
                </c:pt>
                <c:pt idx="136043">
                  <c:v>-1.5015499999999999E-2</c:v>
                </c:pt>
                <c:pt idx="136044">
                  <c:v>-1.18645E-2</c:v>
                </c:pt>
                <c:pt idx="136045" formatCode="0.00E+00">
                  <c:v>-8.7045200000000003E-3</c:v>
                </c:pt>
                <c:pt idx="136046" formatCode="0.00E+00">
                  <c:v>-5.5398799999999996E-3</c:v>
                </c:pt>
                <c:pt idx="136047" formatCode="0.00E+00">
                  <c:v>-2.3749299999999999E-3</c:v>
                </c:pt>
                <c:pt idx="136048" formatCode="0.00E+00">
                  <c:v>7.8596000000000004E-4</c:v>
                </c:pt>
                <c:pt idx="136049" formatCode="0.00E+00">
                  <c:v>3.9384700000000003E-3</c:v>
                </c:pt>
                <c:pt idx="136050" formatCode="0.00E+00">
                  <c:v>7.0782700000000002E-3</c:v>
                </c:pt>
                <c:pt idx="136051">
                  <c:v>1.0201099999999999E-2</c:v>
                </c:pt>
                <c:pt idx="136052">
                  <c:v>1.3302599999999999E-2</c:v>
                </c:pt>
                <c:pt idx="136053">
                  <c:v>1.6378500000000001E-2</c:v>
                </c:pt>
                <c:pt idx="136054">
                  <c:v>1.9424799999999999E-2</c:v>
                </c:pt>
                <c:pt idx="136055">
                  <c:v>2.2437100000000001E-2</c:v>
                </c:pt>
                <c:pt idx="136056">
                  <c:v>2.5411400000000001E-2</c:v>
                </c:pt>
                <c:pt idx="136057">
                  <c:v>2.8343699999999999E-2</c:v>
                </c:pt>
                <c:pt idx="136058">
                  <c:v>3.1229900000000001E-2</c:v>
                </c:pt>
                <c:pt idx="136059">
                  <c:v>3.4066199999999998E-2</c:v>
                </c:pt>
                <c:pt idx="136060">
                  <c:v>3.6848699999999998E-2</c:v>
                </c:pt>
                <c:pt idx="136061">
                  <c:v>3.9573700000000003E-2</c:v>
                </c:pt>
                <c:pt idx="136062">
                  <c:v>4.2237499999999997E-2</c:v>
                </c:pt>
                <c:pt idx="136063">
                  <c:v>4.4836500000000001E-2</c:v>
                </c:pt>
                <c:pt idx="136064">
                  <c:v>4.7367300000000001E-2</c:v>
                </c:pt>
                <c:pt idx="136065">
                  <c:v>4.9826500000000003E-2</c:v>
                </c:pt>
                <c:pt idx="136066">
                  <c:v>5.2210800000000002E-2</c:v>
                </c:pt>
                <c:pt idx="136067">
                  <c:v>5.4517099999999999E-2</c:v>
                </c:pt>
                <c:pt idx="136068">
                  <c:v>5.6742399999999998E-2</c:v>
                </c:pt>
                <c:pt idx="136069">
                  <c:v>5.88838E-2</c:v>
                </c:pt>
                <c:pt idx="136070">
                  <c:v>6.09385E-2</c:v>
                </c:pt>
                <c:pt idx="136071">
                  <c:v>6.2903899999999999E-2</c:v>
                </c:pt>
                <c:pt idx="136072">
                  <c:v>6.4777500000000002E-2</c:v>
                </c:pt>
                <c:pt idx="136073">
                  <c:v>6.6557000000000005E-2</c:v>
                </c:pt>
                <c:pt idx="136074">
                  <c:v>6.8239999999999995E-2</c:v>
                </c:pt>
                <c:pt idx="136075">
                  <c:v>6.9824600000000001E-2</c:v>
                </c:pt>
                <c:pt idx="136076">
                  <c:v>7.1308800000000006E-2</c:v>
                </c:pt>
                <c:pt idx="136077">
                  <c:v>7.2690900000000003E-2</c:v>
                </c:pt>
                <c:pt idx="136078">
                  <c:v>7.3969300000000002E-2</c:v>
                </c:pt>
                <c:pt idx="136079">
                  <c:v>7.5142399999999998E-2</c:v>
                </c:pt>
                <c:pt idx="136080">
                  <c:v>7.6209200000000005E-2</c:v>
                </c:pt>
                <c:pt idx="136081">
                  <c:v>7.7168299999999995E-2</c:v>
                </c:pt>
                <c:pt idx="136082">
                  <c:v>7.8018799999999999E-2</c:v>
                </c:pt>
                <c:pt idx="136083">
                  <c:v>7.8759999999999997E-2</c:v>
                </c:pt>
                <c:pt idx="136084">
                  <c:v>7.9391199999999995E-2</c:v>
                </c:pt>
                <c:pt idx="136085">
                  <c:v>7.9911899999999994E-2</c:v>
                </c:pt>
                <c:pt idx="136086">
                  <c:v>8.0321799999999999E-2</c:v>
                </c:pt>
                <c:pt idx="136087">
                  <c:v>8.0620899999999995E-2</c:v>
                </c:pt>
                <c:pt idx="136088">
                  <c:v>8.0809099999999995E-2</c:v>
                </c:pt>
                <c:pt idx="136089">
                  <c:v>8.0886600000000003E-2</c:v>
                </c:pt>
                <c:pt idx="136090">
                  <c:v>8.0853800000000003E-2</c:v>
                </c:pt>
                <c:pt idx="136091">
                  <c:v>8.07113E-2</c:v>
                </c:pt>
                <c:pt idx="136092">
                  <c:v>8.0459600000000006E-2</c:v>
                </c:pt>
                <c:pt idx="136093">
                  <c:v>8.0099799999999999E-2</c:v>
                </c:pt>
                <c:pt idx="136094">
                  <c:v>7.9632800000000004E-2</c:v>
                </c:pt>
                <c:pt idx="136095">
                  <c:v>7.9059699999999997E-2</c:v>
                </c:pt>
                <c:pt idx="136096">
                  <c:v>7.8381999999999993E-2</c:v>
                </c:pt>
                <c:pt idx="136097">
                  <c:v>7.7601000000000003E-2</c:v>
                </c:pt>
                <c:pt idx="136098">
                  <c:v>7.6718499999999995E-2</c:v>
                </c:pt>
                <c:pt idx="136099">
                  <c:v>7.5736200000000004E-2</c:v>
                </c:pt>
                <c:pt idx="136100">
                  <c:v>7.4656100000000003E-2</c:v>
                </c:pt>
                <c:pt idx="136101">
                  <c:v>7.3480299999999998E-2</c:v>
                </c:pt>
                <c:pt idx="136102">
                  <c:v>7.2210800000000006E-2</c:v>
                </c:pt>
                <c:pt idx="136103">
                  <c:v>7.0850200000000002E-2</c:v>
                </c:pt>
                <c:pt idx="136104">
                  <c:v>6.9400900000000001E-2</c:v>
                </c:pt>
                <c:pt idx="136105">
                  <c:v>6.7865499999999995E-2</c:v>
                </c:pt>
                <c:pt idx="136106">
                  <c:v>6.6246700000000006E-2</c:v>
                </c:pt>
                <c:pt idx="136107">
                  <c:v>6.4547400000000005E-2</c:v>
                </c:pt>
                <c:pt idx="136108">
                  <c:v>6.2770500000000007E-2</c:v>
                </c:pt>
                <c:pt idx="136109">
                  <c:v>6.0919099999999997E-2</c:v>
                </c:pt>
                <c:pt idx="136110">
                  <c:v>5.8996300000000002E-2</c:v>
                </c:pt>
                <c:pt idx="136111">
                  <c:v>5.7005500000000001E-2</c:v>
                </c:pt>
                <c:pt idx="136112">
                  <c:v>5.4949999999999999E-2</c:v>
                </c:pt>
                <c:pt idx="136113">
                  <c:v>5.2833199999999997E-2</c:v>
                </c:pt>
                <c:pt idx="136114">
                  <c:v>5.0658700000000001E-2</c:v>
                </c:pt>
                <c:pt idx="136115">
                  <c:v>4.8430000000000001E-2</c:v>
                </c:pt>
                <c:pt idx="136116">
                  <c:v>4.6150900000000002E-2</c:v>
                </c:pt>
                <c:pt idx="136117">
                  <c:v>4.38249E-2</c:v>
                </c:pt>
                <c:pt idx="136118">
                  <c:v>4.1456100000000003E-2</c:v>
                </c:pt>
                <c:pt idx="136119">
                  <c:v>3.9048100000000002E-2</c:v>
                </c:pt>
                <c:pt idx="136120">
                  <c:v>3.66048E-2</c:v>
                </c:pt>
                <c:pt idx="136121">
                  <c:v>3.4130199999999999E-2</c:v>
                </c:pt>
                <c:pt idx="136122">
                  <c:v>3.1628200000000002E-2</c:v>
                </c:pt>
                <c:pt idx="136123">
                  <c:v>2.9102699999999999E-2</c:v>
                </c:pt>
                <c:pt idx="136124">
                  <c:v>2.6557899999999999E-2</c:v>
                </c:pt>
                <c:pt idx="136125">
                  <c:v>2.3997600000000001E-2</c:v>
                </c:pt>
                <c:pt idx="136126">
                  <c:v>2.1425799999999998E-2</c:v>
                </c:pt>
                <c:pt idx="136127">
                  <c:v>1.8846600000000002E-2</c:v>
                </c:pt>
                <c:pt idx="136128">
                  <c:v>1.6264000000000001E-2</c:v>
                </c:pt>
                <c:pt idx="136129">
                  <c:v>1.36819E-2</c:v>
                </c:pt>
                <c:pt idx="136130">
                  <c:v>1.1104299999999999E-2</c:v>
                </c:pt>
                <c:pt idx="136131" formatCode="0.00E+00">
                  <c:v>8.5351699999999999E-3</c:v>
                </c:pt>
                <c:pt idx="136132" formatCode="0.00E+00">
                  <c:v>5.9783299999999996E-3</c:v>
                </c:pt>
                <c:pt idx="136133" formatCode="0.00E+00">
                  <c:v>3.4376599999999999E-3</c:v>
                </c:pt>
                <c:pt idx="136134" formatCode="0.00E+00">
                  <c:v>9.1697399999999998E-4</c:v>
                </c:pt>
                <c:pt idx="136135" formatCode="0.00E+00">
                  <c:v>-1.57997E-3</c:v>
                </c:pt>
                <c:pt idx="136136" formatCode="0.00E+00">
                  <c:v>-4.0494700000000003E-3</c:v>
                </c:pt>
                <c:pt idx="136137" formatCode="0.00E+00">
                  <c:v>-6.4878899999999996E-3</c:v>
                </c:pt>
                <c:pt idx="136138" formatCode="0.00E+00">
                  <c:v>-8.8916700000000008E-3</c:v>
                </c:pt>
                <c:pt idx="136139">
                  <c:v>-1.12573E-2</c:v>
                </c:pt>
                <c:pt idx="136140">
                  <c:v>-1.35814E-2</c:v>
                </c:pt>
                <c:pt idx="136141">
                  <c:v>-1.5860699999999998E-2</c:v>
                </c:pt>
                <c:pt idx="136142">
                  <c:v>-1.8091800000000002E-2</c:v>
                </c:pt>
                <c:pt idx="136143">
                  <c:v>-2.02718E-2</c:v>
                </c:pt>
                <c:pt idx="136144">
                  <c:v>-2.2397400000000001E-2</c:v>
                </c:pt>
                <c:pt idx="136145">
                  <c:v>-2.4465899999999999E-2</c:v>
                </c:pt>
                <c:pt idx="136146">
                  <c:v>-2.6474399999999999E-2</c:v>
                </c:pt>
                <c:pt idx="136147">
                  <c:v>-2.84201E-2</c:v>
                </c:pt>
                <c:pt idx="136148">
                  <c:v>-3.03006E-2</c:v>
                </c:pt>
                <c:pt idx="136149">
                  <c:v>-3.2113299999999997E-2</c:v>
                </c:pt>
                <c:pt idx="136150">
                  <c:v>-3.3855900000000001E-2</c:v>
                </c:pt>
                <c:pt idx="136151">
                  <c:v>-3.5526200000000001E-2</c:v>
                </c:pt>
                <c:pt idx="136152">
                  <c:v>-3.7122200000000001E-2</c:v>
                </c:pt>
                <c:pt idx="136153">
                  <c:v>-3.8641799999999997E-2</c:v>
                </c:pt>
                <c:pt idx="136154">
                  <c:v>-4.0083300000000002E-2</c:v>
                </c:pt>
                <c:pt idx="136155">
                  <c:v>-4.1445000000000003E-2</c:v>
                </c:pt>
                <c:pt idx="136156">
                  <c:v>-4.27255E-2</c:v>
                </c:pt>
                <c:pt idx="136157">
                  <c:v>-4.3923299999999998E-2</c:v>
                </c:pt>
                <c:pt idx="136158">
                  <c:v>-4.5037099999999997E-2</c:v>
                </c:pt>
                <c:pt idx="136159">
                  <c:v>-4.6066000000000003E-2</c:v>
                </c:pt>
                <c:pt idx="136160">
                  <c:v>-4.7009000000000002E-2</c:v>
                </c:pt>
                <c:pt idx="136161">
                  <c:v>-4.7865400000000002E-2</c:v>
                </c:pt>
                <c:pt idx="136162">
                  <c:v>-4.8634400000000001E-2</c:v>
                </c:pt>
                <c:pt idx="136163">
                  <c:v>-4.9315600000000001E-2</c:v>
                </c:pt>
                <c:pt idx="136164">
                  <c:v>-4.99087E-2</c:v>
                </c:pt>
                <c:pt idx="136165">
                  <c:v>-5.04135E-2</c:v>
                </c:pt>
                <c:pt idx="136166">
                  <c:v>-5.083E-2</c:v>
                </c:pt>
                <c:pt idx="136167">
                  <c:v>-5.1158299999999997E-2</c:v>
                </c:pt>
                <c:pt idx="136168">
                  <c:v>-5.1398600000000003E-2</c:v>
                </c:pt>
                <c:pt idx="136169">
                  <c:v>-5.15515E-2</c:v>
                </c:pt>
                <c:pt idx="136170">
                  <c:v>-5.1617400000000001E-2</c:v>
                </c:pt>
                <c:pt idx="136171">
                  <c:v>-5.15971E-2</c:v>
                </c:pt>
                <c:pt idx="136172">
                  <c:v>-5.14914E-2</c:v>
                </c:pt>
                <c:pt idx="136173">
                  <c:v>-5.1301399999999997E-2</c:v>
                </c:pt>
                <c:pt idx="136174">
                  <c:v>-5.1028200000000003E-2</c:v>
                </c:pt>
                <c:pt idx="136175">
                  <c:v>-5.06729E-2</c:v>
                </c:pt>
                <c:pt idx="136176">
                  <c:v>-5.0237200000000003E-2</c:v>
                </c:pt>
                <c:pt idx="136177">
                  <c:v>-4.97224E-2</c:v>
                </c:pt>
                <c:pt idx="136178">
                  <c:v>-4.9130199999999999E-2</c:v>
                </c:pt>
                <c:pt idx="136179">
                  <c:v>-4.8462499999999999E-2</c:v>
                </c:pt>
                <c:pt idx="136180">
                  <c:v>-4.7721199999999998E-2</c:v>
                </c:pt>
                <c:pt idx="136181">
                  <c:v>-4.6908199999999997E-2</c:v>
                </c:pt>
                <c:pt idx="136182">
                  <c:v>-4.60256E-2</c:v>
                </c:pt>
                <c:pt idx="136183">
                  <c:v>-4.5075900000000002E-2</c:v>
                </c:pt>
                <c:pt idx="136184">
                  <c:v>-4.4061200000000002E-2</c:v>
                </c:pt>
                <c:pt idx="136185">
                  <c:v>-4.2984000000000001E-2</c:v>
                </c:pt>
                <c:pt idx="136186">
                  <c:v>-4.1846899999999999E-2</c:v>
                </c:pt>
                <c:pt idx="136187">
                  <c:v>-4.0652500000000001E-2</c:v>
                </c:pt>
                <c:pt idx="136188">
                  <c:v>-3.9403500000000001E-2</c:v>
                </c:pt>
                <c:pt idx="136189">
                  <c:v>-3.81026E-2</c:v>
                </c:pt>
                <c:pt idx="136190">
                  <c:v>-3.6752899999999998E-2</c:v>
                </c:pt>
                <c:pt idx="136191">
                  <c:v>-3.5357100000000002E-2</c:v>
                </c:pt>
                <c:pt idx="136192">
                  <c:v>-3.3918299999999998E-2</c:v>
                </c:pt>
                <c:pt idx="136193">
                  <c:v>-3.2439599999999999E-2</c:v>
                </c:pt>
                <c:pt idx="136194">
                  <c:v>-3.0924E-2</c:v>
                </c:pt>
                <c:pt idx="136195">
                  <c:v>-2.9374600000000001E-2</c:v>
                </c:pt>
                <c:pt idx="136196">
                  <c:v>-2.7794800000000001E-2</c:v>
                </c:pt>
                <c:pt idx="136197">
                  <c:v>-2.6187599999999998E-2</c:v>
                </c:pt>
                <c:pt idx="136198">
                  <c:v>-2.4556399999999999E-2</c:v>
                </c:pt>
                <c:pt idx="136199">
                  <c:v>-2.2904500000000001E-2</c:v>
                </c:pt>
                <c:pt idx="136200">
                  <c:v>-2.1235E-2</c:v>
                </c:pt>
                <c:pt idx="136201">
                  <c:v>-1.95514E-2</c:v>
                </c:pt>
                <c:pt idx="136202">
                  <c:v>-1.7856899999999998E-2</c:v>
                </c:pt>
                <c:pt idx="136203">
                  <c:v>-1.61548E-2</c:v>
                </c:pt>
                <c:pt idx="136204">
                  <c:v>-1.44484E-2</c:v>
                </c:pt>
                <c:pt idx="136205">
                  <c:v>-1.2741000000000001E-2</c:v>
                </c:pt>
                <c:pt idx="136206">
                  <c:v>-1.10359E-2</c:v>
                </c:pt>
                <c:pt idx="136207" formatCode="0.00E+00">
                  <c:v>-9.3363000000000005E-3</c:v>
                </c:pt>
                <c:pt idx="136208" formatCode="0.00E+00">
                  <c:v>-7.6453900000000002E-3</c:v>
                </c:pt>
                <c:pt idx="136209" formatCode="0.00E+00">
                  <c:v>-5.9663700000000004E-3</c:v>
                </c:pt>
                <c:pt idx="136210" formatCode="0.00E+00">
                  <c:v>-4.30234E-3</c:v>
                </c:pt>
                <c:pt idx="136211" formatCode="0.00E+00">
                  <c:v>-2.6564000000000002E-3</c:v>
                </c:pt>
                <c:pt idx="136212" formatCode="0.00E+00">
                  <c:v>-1.0315700000000001E-3</c:v>
                </c:pt>
                <c:pt idx="136213" formatCode="0.00E+00">
                  <c:v>5.6918400000000003E-4</c:v>
                </c:pt>
                <c:pt idx="136214" formatCode="0.00E+00">
                  <c:v>2.1429600000000002E-3</c:v>
                </c:pt>
                <c:pt idx="136215" formatCode="0.00E+00">
                  <c:v>3.6869099999999998E-3</c:v>
                </c:pt>
                <c:pt idx="136216" formatCode="0.00E+00">
                  <c:v>5.1982900000000004E-3</c:v>
                </c:pt>
                <c:pt idx="136217" formatCode="0.00E+00">
                  <c:v>6.6743999999999996E-3</c:v>
                </c:pt>
                <c:pt idx="136218" formatCode="0.00E+00">
                  <c:v>8.1126500000000008E-3</c:v>
                </c:pt>
                <c:pt idx="136219" formatCode="0.00E+00">
                  <c:v>9.5105199999999997E-3</c:v>
                </c:pt>
                <c:pt idx="136220">
                  <c:v>1.08656E-2</c:v>
                </c:pt>
                <c:pt idx="136221">
                  <c:v>1.2175500000000001E-2</c:v>
                </c:pt>
                <c:pt idx="136222">
                  <c:v>1.34381E-2</c:v>
                </c:pt>
                <c:pt idx="136223">
                  <c:v>1.4651300000000001E-2</c:v>
                </c:pt>
                <c:pt idx="136224">
                  <c:v>1.5812900000000001E-2</c:v>
                </c:pt>
                <c:pt idx="136225">
                  <c:v>1.6921200000000001E-2</c:v>
                </c:pt>
                <c:pt idx="136226">
                  <c:v>1.7974199999999999E-2</c:v>
                </c:pt>
                <c:pt idx="136227">
                  <c:v>1.8970399999999998E-2</c:v>
                </c:pt>
                <c:pt idx="136228">
                  <c:v>1.9908200000000001E-2</c:v>
                </c:pt>
                <c:pt idx="136229">
                  <c:v>2.0786200000000001E-2</c:v>
                </c:pt>
                <c:pt idx="136230">
                  <c:v>2.1603000000000001E-2</c:v>
                </c:pt>
                <c:pt idx="136231">
                  <c:v>2.2357399999999999E-2</c:v>
                </c:pt>
                <c:pt idx="136232">
                  <c:v>2.30485E-2</c:v>
                </c:pt>
                <c:pt idx="136233">
                  <c:v>2.36752E-2</c:v>
                </c:pt>
                <c:pt idx="136234">
                  <c:v>2.4236799999999999E-2</c:v>
                </c:pt>
                <c:pt idx="136235">
                  <c:v>2.47326E-2</c:v>
                </c:pt>
                <c:pt idx="136236">
                  <c:v>2.5162E-2</c:v>
                </c:pt>
                <c:pt idx="136237">
                  <c:v>2.55248E-2</c:v>
                </c:pt>
                <c:pt idx="136238">
                  <c:v>2.58205E-2</c:v>
                </c:pt>
                <c:pt idx="136239">
                  <c:v>2.6049200000000002E-2</c:v>
                </c:pt>
                <c:pt idx="136240">
                  <c:v>2.62107E-2</c:v>
                </c:pt>
                <c:pt idx="136241">
                  <c:v>2.6305200000000001E-2</c:v>
                </c:pt>
                <c:pt idx="136242">
                  <c:v>2.6332999999999999E-2</c:v>
                </c:pt>
                <c:pt idx="136243">
                  <c:v>2.6294399999999999E-2</c:v>
                </c:pt>
                <c:pt idx="136244">
                  <c:v>2.6190000000000001E-2</c:v>
                </c:pt>
                <c:pt idx="136245">
                  <c:v>2.6020499999999998E-2</c:v>
                </c:pt>
                <c:pt idx="136246">
                  <c:v>2.57866E-2</c:v>
                </c:pt>
                <c:pt idx="136247">
                  <c:v>2.54892E-2</c:v>
                </c:pt>
                <c:pt idx="136248">
                  <c:v>2.5129499999999999E-2</c:v>
                </c:pt>
                <c:pt idx="136249">
                  <c:v>2.4708399999999998E-2</c:v>
                </c:pt>
                <c:pt idx="136250">
                  <c:v>2.42273E-2</c:v>
                </c:pt>
                <c:pt idx="136251">
                  <c:v>2.36875E-2</c:v>
                </c:pt>
                <c:pt idx="136252">
                  <c:v>2.3090699999999999E-2</c:v>
                </c:pt>
                <c:pt idx="136253">
                  <c:v>2.2438300000000001E-2</c:v>
                </c:pt>
                <c:pt idx="136254">
                  <c:v>2.1732100000000001E-2</c:v>
                </c:pt>
                <c:pt idx="136255">
                  <c:v>2.09739E-2</c:v>
                </c:pt>
                <c:pt idx="136256">
                  <c:v>2.0165700000000002E-2</c:v>
                </c:pt>
                <c:pt idx="136257">
                  <c:v>1.9309400000000001E-2</c:v>
                </c:pt>
                <c:pt idx="136258">
                  <c:v>1.8407099999999999E-2</c:v>
                </c:pt>
                <c:pt idx="136259">
                  <c:v>1.74611E-2</c:v>
                </c:pt>
                <c:pt idx="136260">
                  <c:v>1.6473600000000001E-2</c:v>
                </c:pt>
                <c:pt idx="136261">
                  <c:v>1.5447000000000001E-2</c:v>
                </c:pt>
                <c:pt idx="136262">
                  <c:v>1.43836E-2</c:v>
                </c:pt>
                <c:pt idx="136263">
                  <c:v>1.3285999999999999E-2</c:v>
                </c:pt>
                <c:pt idx="136264">
                  <c:v>1.2156800000000001E-2</c:v>
                </c:pt>
                <c:pt idx="136265">
                  <c:v>1.0998600000000001E-2</c:v>
                </c:pt>
                <c:pt idx="136266" formatCode="0.00E+00">
                  <c:v>9.8139500000000001E-3</c:v>
                </c:pt>
                <c:pt idx="136267" formatCode="0.00E+00">
                  <c:v>8.6056899999999992E-3</c:v>
                </c:pt>
                <c:pt idx="136268" formatCode="0.00E+00">
                  <c:v>7.3765499999999999E-3</c:v>
                </c:pt>
                <c:pt idx="136269" formatCode="0.00E+00">
                  <c:v>6.1293500000000004E-3</c:v>
                </c:pt>
                <c:pt idx="136270" formatCode="0.00E+00">
                  <c:v>4.8669000000000004E-3</c:v>
                </c:pt>
                <c:pt idx="136271" formatCode="0.00E+00">
                  <c:v>3.5920800000000001E-3</c:v>
                </c:pt>
                <c:pt idx="136272" formatCode="0.00E+00">
                  <c:v>2.3077599999999998E-3</c:v>
                </c:pt>
                <c:pt idx="136273" formatCode="0.00E+00">
                  <c:v>1.0168499999999999E-3</c:v>
                </c:pt>
                <c:pt idx="136274" formatCode="0.00E+00">
                  <c:v>-2.7773300000000001E-4</c:v>
                </c:pt>
                <c:pt idx="136275" formatCode="0.00E+00">
                  <c:v>-1.5730900000000001E-3</c:v>
                </c:pt>
                <c:pt idx="136276" formatCode="0.00E+00">
                  <c:v>-2.8662900000000001E-3</c:v>
                </c:pt>
                <c:pt idx="136277" formatCode="0.00E+00">
                  <c:v>-4.1544299999999998E-3</c:v>
                </c:pt>
                <c:pt idx="136278" formatCode="0.00E+00">
                  <c:v>-5.4346200000000002E-3</c:v>
                </c:pt>
                <c:pt idx="136279" formatCode="0.00E+00">
                  <c:v>-6.7039700000000001E-3</c:v>
                </c:pt>
                <c:pt idx="136280" formatCode="0.00E+00">
                  <c:v>-7.9596300000000005E-3</c:v>
                </c:pt>
                <c:pt idx="136281" formatCode="0.00E+00">
                  <c:v>-9.1987700000000002E-3</c:v>
                </c:pt>
                <c:pt idx="136282">
                  <c:v>-1.04186E-2</c:v>
                </c:pt>
                <c:pt idx="136283">
                  <c:v>-1.1616400000000001E-2</c:v>
                </c:pt>
                <c:pt idx="136284">
                  <c:v>-1.27893E-2</c:v>
                </c:pt>
                <c:pt idx="136285">
                  <c:v>-1.39349E-2</c:v>
                </c:pt>
                <c:pt idx="136286">
                  <c:v>-1.50504E-2</c:v>
                </c:pt>
                <c:pt idx="136287">
                  <c:v>-1.61333E-2</c:v>
                </c:pt>
                <c:pt idx="136288">
                  <c:v>-1.7181100000000001E-2</c:v>
                </c:pt>
                <c:pt idx="136289">
                  <c:v>-1.81914E-2</c:v>
                </c:pt>
                <c:pt idx="136290">
                  <c:v>-1.9161999999999998E-2</c:v>
                </c:pt>
                <c:pt idx="136291">
                  <c:v>-2.0090400000000001E-2</c:v>
                </c:pt>
                <c:pt idx="136292">
                  <c:v>-2.0974599999999999E-2</c:v>
                </c:pt>
                <c:pt idx="136293">
                  <c:v>-2.1812399999999999E-2</c:v>
                </c:pt>
                <c:pt idx="136294">
                  <c:v>-2.2601900000000001E-2</c:v>
                </c:pt>
                <c:pt idx="136295">
                  <c:v>-2.33411E-2</c:v>
                </c:pt>
                <c:pt idx="136296">
                  <c:v>-2.40282E-2</c:v>
                </c:pt>
                <c:pt idx="136297">
                  <c:v>-2.4661700000000002E-2</c:v>
                </c:pt>
                <c:pt idx="136298">
                  <c:v>-2.52397E-2</c:v>
                </c:pt>
                <c:pt idx="136299">
                  <c:v>-2.57609E-2</c:v>
                </c:pt>
                <c:pt idx="136300">
                  <c:v>-2.6223900000000001E-2</c:v>
                </c:pt>
                <c:pt idx="136301">
                  <c:v>-2.6627399999999999E-2</c:v>
                </c:pt>
                <c:pt idx="136302">
                  <c:v>-2.69702E-2</c:v>
                </c:pt>
                <c:pt idx="136303">
                  <c:v>-2.7251500000000001E-2</c:v>
                </c:pt>
                <c:pt idx="136304">
                  <c:v>-2.7470100000000001E-2</c:v>
                </c:pt>
                <c:pt idx="136305">
                  <c:v>-2.7625400000000001E-2</c:v>
                </c:pt>
                <c:pt idx="136306">
                  <c:v>-2.77167E-2</c:v>
                </c:pt>
                <c:pt idx="136307">
                  <c:v>-2.7743400000000001E-2</c:v>
                </c:pt>
                <c:pt idx="136308">
                  <c:v>-2.7705199999999999E-2</c:v>
                </c:pt>
                <c:pt idx="136309">
                  <c:v>-2.7601799999999999E-2</c:v>
                </c:pt>
                <c:pt idx="136310">
                  <c:v>-2.7432999999999999E-2</c:v>
                </c:pt>
                <c:pt idx="136311">
                  <c:v>-2.7198799999999999E-2</c:v>
                </c:pt>
                <c:pt idx="136312">
                  <c:v>-2.6899300000000001E-2</c:v>
                </c:pt>
                <c:pt idx="136313">
                  <c:v>-2.6534800000000001E-2</c:v>
                </c:pt>
                <c:pt idx="136314">
                  <c:v>-2.61056E-2</c:v>
                </c:pt>
                <c:pt idx="136315">
                  <c:v>-2.5612300000000001E-2</c:v>
                </c:pt>
                <c:pt idx="136316">
                  <c:v>-2.5055399999999999E-2</c:v>
                </c:pt>
                <c:pt idx="136317">
                  <c:v>-2.4435599999999998E-2</c:v>
                </c:pt>
                <c:pt idx="136318">
                  <c:v>-2.3754000000000001E-2</c:v>
                </c:pt>
                <c:pt idx="136319">
                  <c:v>-2.3011400000000001E-2</c:v>
                </c:pt>
                <c:pt idx="136320">
                  <c:v>-2.2209E-2</c:v>
                </c:pt>
                <c:pt idx="136321">
                  <c:v>-2.1347999999999999E-2</c:v>
                </c:pt>
                <c:pt idx="136322">
                  <c:v>-2.0429900000000001E-2</c:v>
                </c:pt>
                <c:pt idx="136323">
                  <c:v>-1.9456000000000001E-2</c:v>
                </c:pt>
                <c:pt idx="136324">
                  <c:v>-1.8428E-2</c:v>
                </c:pt>
                <c:pt idx="136325">
                  <c:v>-1.7347600000000001E-2</c:v>
                </c:pt>
                <c:pt idx="136326">
                  <c:v>-1.6216600000000001E-2</c:v>
                </c:pt>
                <c:pt idx="136327">
                  <c:v>-1.5036900000000001E-2</c:v>
                </c:pt>
                <c:pt idx="136328">
                  <c:v>-1.38105E-2</c:v>
                </c:pt>
                <c:pt idx="136329">
                  <c:v>-1.25395E-2</c:v>
                </c:pt>
                <c:pt idx="136330">
                  <c:v>-1.12262E-2</c:v>
                </c:pt>
                <c:pt idx="136331" formatCode="0.00E+00">
                  <c:v>-9.8727799999999994E-3</c:v>
                </c:pt>
                <c:pt idx="136332" formatCode="0.00E+00">
                  <c:v>-8.4817199999999999E-3</c:v>
                </c:pt>
                <c:pt idx="136333" formatCode="0.00E+00">
                  <c:v>-7.0554600000000004E-3</c:v>
                </c:pt>
                <c:pt idx="136334" formatCode="0.00E+00">
                  <c:v>-5.5965299999999997E-3</c:v>
                </c:pt>
                <c:pt idx="136335" formatCode="0.00E+00">
                  <c:v>-4.1075699999999996E-3</c:v>
                </c:pt>
                <c:pt idx="136336" formatCode="0.00E+00">
                  <c:v>-2.5912499999999998E-3</c:v>
                </c:pt>
                <c:pt idx="136337" formatCode="0.00E+00">
                  <c:v>-1.05032E-3</c:v>
                </c:pt>
                <c:pt idx="136338" formatCode="0.00E+00">
                  <c:v>5.1241500000000001E-4</c:v>
                </c:pt>
                <c:pt idx="136339" formatCode="0.00E+00">
                  <c:v>2.0940799999999999E-3</c:v>
                </c:pt>
                <c:pt idx="136340" formatCode="0.00E+00">
                  <c:v>3.69178E-3</c:v>
                </c:pt>
                <c:pt idx="136341" formatCode="0.00E+00">
                  <c:v>5.3025600000000004E-3</c:v>
                </c:pt>
                <c:pt idx="136342" formatCode="0.00E+00">
                  <c:v>6.9234199999999996E-3</c:v>
                </c:pt>
                <c:pt idx="136343" formatCode="0.00E+00">
                  <c:v>8.5513399999999993E-3</c:v>
                </c:pt>
                <c:pt idx="136344">
                  <c:v>1.0183299999999999E-2</c:v>
                </c:pt>
                <c:pt idx="136345">
                  <c:v>1.1816200000000001E-2</c:v>
                </c:pt>
                <c:pt idx="136346">
                  <c:v>1.3446899999999999E-2</c:v>
                </c:pt>
                <c:pt idx="136347">
                  <c:v>1.50724E-2</c:v>
                </c:pt>
                <c:pt idx="136348">
                  <c:v>1.6689499999999999E-2</c:v>
                </c:pt>
                <c:pt idx="136349">
                  <c:v>1.8295200000000001E-2</c:v>
                </c:pt>
                <c:pt idx="136350">
                  <c:v>1.9886399999999999E-2</c:v>
                </c:pt>
                <c:pt idx="136351">
                  <c:v>2.1459900000000001E-2</c:v>
                </c:pt>
                <c:pt idx="136352">
                  <c:v>2.30128E-2</c:v>
                </c:pt>
                <c:pt idx="136353">
                  <c:v>2.4541899999999998E-2</c:v>
                </c:pt>
                <c:pt idx="136354">
                  <c:v>2.6044299999999999E-2</c:v>
                </c:pt>
                <c:pt idx="136355">
                  <c:v>2.75169E-2</c:v>
                </c:pt>
                <c:pt idx="136356">
                  <c:v>2.8956900000000001E-2</c:v>
                </c:pt>
                <c:pt idx="136357">
                  <c:v>3.03614E-2</c:v>
                </c:pt>
                <c:pt idx="136358">
                  <c:v>3.1727499999999999E-2</c:v>
                </c:pt>
                <c:pt idx="136359">
                  <c:v>3.3052400000000003E-2</c:v>
                </c:pt>
                <c:pt idx="136360">
                  <c:v>3.43334E-2</c:v>
                </c:pt>
                <c:pt idx="136361">
                  <c:v>3.55679E-2</c:v>
                </c:pt>
                <c:pt idx="136362">
                  <c:v>3.6753300000000003E-2</c:v>
                </c:pt>
                <c:pt idx="136363">
                  <c:v>3.7886999999999997E-2</c:v>
                </c:pt>
                <c:pt idx="136364">
                  <c:v>3.8966599999999997E-2</c:v>
                </c:pt>
                <c:pt idx="136365">
                  <c:v>3.9989900000000002E-2</c:v>
                </c:pt>
                <c:pt idx="136366">
                  <c:v>4.0954400000000002E-2</c:v>
                </c:pt>
                <c:pt idx="136367">
                  <c:v>4.1858199999999998E-2</c:v>
                </c:pt>
                <c:pt idx="136368">
                  <c:v>4.2699000000000001E-2</c:v>
                </c:pt>
                <c:pt idx="136369">
                  <c:v>4.3475100000000003E-2</c:v>
                </c:pt>
                <c:pt idx="136370">
                  <c:v>4.4184399999999999E-2</c:v>
                </c:pt>
                <c:pt idx="136371">
                  <c:v>4.4825299999999998E-2</c:v>
                </c:pt>
                <c:pt idx="136372">
                  <c:v>4.5396199999999998E-2</c:v>
                </c:pt>
                <c:pt idx="136373">
                  <c:v>4.5895400000000003E-2</c:v>
                </c:pt>
                <c:pt idx="136374">
                  <c:v>4.6321800000000003E-2</c:v>
                </c:pt>
                <c:pt idx="136375">
                  <c:v>4.6673800000000001E-2</c:v>
                </c:pt>
                <c:pt idx="136376">
                  <c:v>4.6950499999999999E-2</c:v>
                </c:pt>
                <c:pt idx="136377">
                  <c:v>4.71508E-2</c:v>
                </c:pt>
                <c:pt idx="136378">
                  <c:v>4.7273799999999998E-2</c:v>
                </c:pt>
                <c:pt idx="136379">
                  <c:v>4.7318800000000001E-2</c:v>
                </c:pt>
                <c:pt idx="136380">
                  <c:v>4.7285099999999997E-2</c:v>
                </c:pt>
                <c:pt idx="136381">
                  <c:v>4.7172199999999997E-2</c:v>
                </c:pt>
                <c:pt idx="136382">
                  <c:v>4.6979800000000002E-2</c:v>
                </c:pt>
                <c:pt idx="136383">
                  <c:v>4.6707699999999998E-2</c:v>
                </c:pt>
                <c:pt idx="136384">
                  <c:v>4.63557E-2</c:v>
                </c:pt>
                <c:pt idx="136385">
                  <c:v>4.5924E-2</c:v>
                </c:pt>
                <c:pt idx="136386">
                  <c:v>4.54127E-2</c:v>
                </c:pt>
                <c:pt idx="136387">
                  <c:v>4.48222E-2</c:v>
                </c:pt>
                <c:pt idx="136388">
                  <c:v>4.4152999999999998E-2</c:v>
                </c:pt>
                <c:pt idx="136389">
                  <c:v>4.3405600000000003E-2</c:v>
                </c:pt>
                <c:pt idx="136390">
                  <c:v>4.2580800000000002E-2</c:v>
                </c:pt>
                <c:pt idx="136391">
                  <c:v>4.1679399999999998E-2</c:v>
                </c:pt>
                <c:pt idx="136392">
                  <c:v>4.0702599999999999E-2</c:v>
                </c:pt>
                <c:pt idx="136393">
                  <c:v>3.9651499999999999E-2</c:v>
                </c:pt>
                <c:pt idx="136394">
                  <c:v>3.85273E-2</c:v>
                </c:pt>
                <c:pt idx="136395">
                  <c:v>3.7331400000000001E-2</c:v>
                </c:pt>
                <c:pt idx="136396">
                  <c:v>3.60655E-2</c:v>
                </c:pt>
                <c:pt idx="136397">
                  <c:v>3.4731100000000001E-2</c:v>
                </c:pt>
                <c:pt idx="136398">
                  <c:v>3.3330100000000001E-2</c:v>
                </c:pt>
                <c:pt idx="136399">
                  <c:v>3.1864400000000001E-2</c:v>
                </c:pt>
                <c:pt idx="136400">
                  <c:v>3.0335999999999998E-2</c:v>
                </c:pt>
                <c:pt idx="136401">
                  <c:v>2.8747100000000001E-2</c:v>
                </c:pt>
                <c:pt idx="136402">
                  <c:v>2.70998E-2</c:v>
                </c:pt>
                <c:pt idx="136403">
                  <c:v>2.5396700000000001E-2</c:v>
                </c:pt>
                <c:pt idx="136404">
                  <c:v>2.36402E-2</c:v>
                </c:pt>
                <c:pt idx="136405">
                  <c:v>2.18327E-2</c:v>
                </c:pt>
                <c:pt idx="136406">
                  <c:v>1.9977100000000001E-2</c:v>
                </c:pt>
                <c:pt idx="136407">
                  <c:v>1.8076100000000001E-2</c:v>
                </c:pt>
                <c:pt idx="136408">
                  <c:v>1.6132400000000002E-2</c:v>
                </c:pt>
                <c:pt idx="136409">
                  <c:v>1.41491E-2</c:v>
                </c:pt>
                <c:pt idx="136410">
                  <c:v>1.21291E-2</c:v>
                </c:pt>
                <c:pt idx="136411">
                  <c:v>1.0075600000000001E-2</c:v>
                </c:pt>
                <c:pt idx="136412" formatCode="0.00E+00">
                  <c:v>7.9915899999999998E-3</c:v>
                </c:pt>
                <c:pt idx="136413" formatCode="0.00E+00">
                  <c:v>5.8804E-3</c:v>
                </c:pt>
                <c:pt idx="136414" formatCode="0.00E+00">
                  <c:v>3.7452700000000002E-3</c:v>
                </c:pt>
                <c:pt idx="136415" formatCode="0.00E+00">
                  <c:v>1.5895099999999999E-3</c:v>
                </c:pt>
                <c:pt idx="136416" formatCode="0.00E+00">
                  <c:v>-5.8350899999999996E-4</c:v>
                </c:pt>
                <c:pt idx="136417" formatCode="0.00E+00">
                  <c:v>-2.7703699999999999E-3</c:v>
                </c:pt>
                <c:pt idx="136418" formatCode="0.00E+00">
                  <c:v>-4.9676199999999998E-3</c:v>
                </c:pt>
                <c:pt idx="136419" formatCode="0.00E+00">
                  <c:v>-7.1717999999999999E-3</c:v>
                </c:pt>
                <c:pt idx="136420" formatCode="0.00E+00">
                  <c:v>-9.3793999999999995E-3</c:v>
                </c:pt>
                <c:pt idx="136421">
                  <c:v>-1.1586900000000001E-2</c:v>
                </c:pt>
                <c:pt idx="136422">
                  <c:v>-1.3790800000000001E-2</c:v>
                </c:pt>
                <c:pt idx="136423">
                  <c:v>-1.5987500000000002E-2</c:v>
                </c:pt>
                <c:pt idx="136424">
                  <c:v>-1.8173499999999999E-2</c:v>
                </c:pt>
                <c:pt idx="136425">
                  <c:v>-2.0345200000000001E-2</c:v>
                </c:pt>
                <c:pt idx="136426">
                  <c:v>-2.24992E-2</c:v>
                </c:pt>
                <c:pt idx="136427">
                  <c:v>-2.4631900000000002E-2</c:v>
                </c:pt>
                <c:pt idx="136428">
                  <c:v>-2.67399E-2</c:v>
                </c:pt>
                <c:pt idx="136429">
                  <c:v>-2.8819600000000001E-2</c:v>
                </c:pt>
                <c:pt idx="136430">
                  <c:v>-3.0867700000000001E-2</c:v>
                </c:pt>
                <c:pt idx="136431">
                  <c:v>-3.2880800000000002E-2</c:v>
                </c:pt>
                <c:pt idx="136432">
                  <c:v>-3.4855499999999998E-2</c:v>
                </c:pt>
                <c:pt idx="136433">
                  <c:v>-3.6788599999999998E-2</c:v>
                </c:pt>
                <c:pt idx="136434">
                  <c:v>-3.86769E-2</c:v>
                </c:pt>
                <c:pt idx="136435">
                  <c:v>-4.05171E-2</c:v>
                </c:pt>
                <c:pt idx="136436">
                  <c:v>-4.2306099999999999E-2</c:v>
                </c:pt>
                <c:pt idx="136437">
                  <c:v>-4.40411E-2</c:v>
                </c:pt>
                <c:pt idx="136438">
                  <c:v>-4.57189E-2</c:v>
                </c:pt>
                <c:pt idx="136439">
                  <c:v>-4.7336799999999998E-2</c:v>
                </c:pt>
                <c:pt idx="136440">
                  <c:v>-4.8891900000000002E-2</c:v>
                </c:pt>
                <c:pt idx="136441">
                  <c:v>-5.0381599999999999E-2</c:v>
                </c:pt>
                <c:pt idx="136442">
                  <c:v>-5.1803299999999997E-2</c:v>
                </c:pt>
                <c:pt idx="136443">
                  <c:v>-5.31545E-2</c:v>
                </c:pt>
                <c:pt idx="136444">
                  <c:v>-5.4432800000000003E-2</c:v>
                </c:pt>
                <c:pt idx="136445">
                  <c:v>-5.5636100000000001E-2</c:v>
                </c:pt>
                <c:pt idx="136446">
                  <c:v>-5.6762E-2</c:v>
                </c:pt>
                <c:pt idx="136447">
                  <c:v>-5.7808600000000002E-2</c:v>
                </c:pt>
                <c:pt idx="136448">
                  <c:v>-5.8773899999999997E-2</c:v>
                </c:pt>
                <c:pt idx="136449">
                  <c:v>-5.96562E-2</c:v>
                </c:pt>
                <c:pt idx="136450">
                  <c:v>-6.0453899999999998E-2</c:v>
                </c:pt>
                <c:pt idx="136451">
                  <c:v>-6.1165299999999999E-2</c:v>
                </c:pt>
                <c:pt idx="136452">
                  <c:v>-6.1788999999999997E-2</c:v>
                </c:pt>
                <c:pt idx="136453">
                  <c:v>-6.2323900000000002E-2</c:v>
                </c:pt>
                <c:pt idx="136454">
                  <c:v>-6.27688E-2</c:v>
                </c:pt>
                <c:pt idx="136455">
                  <c:v>-6.3122600000000001E-2</c:v>
                </c:pt>
                <c:pt idx="136456">
                  <c:v>-6.3384599999999999E-2</c:v>
                </c:pt>
                <c:pt idx="136457">
                  <c:v>-6.3554100000000002E-2</c:v>
                </c:pt>
                <c:pt idx="136458">
                  <c:v>-6.3630500000000006E-2</c:v>
                </c:pt>
                <c:pt idx="136459">
                  <c:v>-6.3613299999999998E-2</c:v>
                </c:pt>
                <c:pt idx="136460">
                  <c:v>-6.3502400000000001E-2</c:v>
                </c:pt>
                <c:pt idx="136461">
                  <c:v>-6.3297599999999996E-2</c:v>
                </c:pt>
                <c:pt idx="136462">
                  <c:v>-6.2998899999999997E-2</c:v>
                </c:pt>
                <c:pt idx="136463">
                  <c:v>-6.2606599999999998E-2</c:v>
                </c:pt>
                <c:pt idx="136464">
                  <c:v>-6.21209E-2</c:v>
                </c:pt>
                <c:pt idx="136465">
                  <c:v>-6.1542300000000001E-2</c:v>
                </c:pt>
                <c:pt idx="136466">
                  <c:v>-6.0871500000000002E-2</c:v>
                </c:pt>
                <c:pt idx="136467">
                  <c:v>-6.0109200000000002E-2</c:v>
                </c:pt>
                <c:pt idx="136468">
                  <c:v>-5.9256299999999998E-2</c:v>
                </c:pt>
                <c:pt idx="136469">
                  <c:v>-5.8313900000000002E-2</c:v>
                </c:pt>
                <c:pt idx="136470">
                  <c:v>-5.7283199999999999E-2</c:v>
                </c:pt>
                <c:pt idx="136471">
                  <c:v>-5.61655E-2</c:v>
                </c:pt>
                <c:pt idx="136472">
                  <c:v>-5.4962299999999999E-2</c:v>
                </c:pt>
                <c:pt idx="136473">
                  <c:v>-5.3675199999999999E-2</c:v>
                </c:pt>
                <c:pt idx="136474">
                  <c:v>-5.2305999999999998E-2</c:v>
                </c:pt>
                <c:pt idx="136475">
                  <c:v>-5.0856499999999999E-2</c:v>
                </c:pt>
                <c:pt idx="136476">
                  <c:v>-4.9328700000000003E-2</c:v>
                </c:pt>
                <c:pt idx="136477">
                  <c:v>-4.7724799999999998E-2</c:v>
                </c:pt>
                <c:pt idx="136478">
                  <c:v>-4.6046999999999998E-2</c:v>
                </c:pt>
                <c:pt idx="136479">
                  <c:v>-4.4297599999999999E-2</c:v>
                </c:pt>
                <c:pt idx="136480">
                  <c:v>-4.2479299999999998E-2</c:v>
                </c:pt>
                <c:pt idx="136481">
                  <c:v>-4.0594499999999999E-2</c:v>
                </c:pt>
                <c:pt idx="136482">
                  <c:v>-3.8645899999999997E-2</c:v>
                </c:pt>
                <c:pt idx="136483">
                  <c:v>-3.6636500000000002E-2</c:v>
                </c:pt>
                <c:pt idx="136484">
                  <c:v>-3.45689E-2</c:v>
                </c:pt>
                <c:pt idx="136485">
                  <c:v>-3.24464E-2</c:v>
                </c:pt>
                <c:pt idx="136486">
                  <c:v>-3.0271800000000001E-2</c:v>
                </c:pt>
                <c:pt idx="136487">
                  <c:v>-2.8048500000000001E-2</c:v>
                </c:pt>
                <c:pt idx="136488">
                  <c:v>-2.57796E-2</c:v>
                </c:pt>
                <c:pt idx="136489">
                  <c:v>-2.34685E-2</c:v>
                </c:pt>
                <c:pt idx="136490">
                  <c:v>-2.1118399999999999E-2</c:v>
                </c:pt>
                <c:pt idx="136491">
                  <c:v>-1.8733E-2</c:v>
                </c:pt>
                <c:pt idx="136492">
                  <c:v>-1.6315699999999999E-2</c:v>
                </c:pt>
                <c:pt idx="136493">
                  <c:v>-1.387E-2</c:v>
                </c:pt>
                <c:pt idx="136494">
                  <c:v>-1.1399599999999999E-2</c:v>
                </c:pt>
                <c:pt idx="136495" formatCode="0.00E+00">
                  <c:v>-8.9080099999999992E-3</c:v>
                </c:pt>
                <c:pt idx="136496" formatCode="0.00E+00">
                  <c:v>-6.3990200000000001E-3</c:v>
                </c:pt>
                <c:pt idx="136497" formatCode="0.00E+00">
                  <c:v>-3.8763199999999999E-3</c:v>
                </c:pt>
                <c:pt idx="136498" formatCode="0.00E+00">
                  <c:v>-1.3436100000000001E-3</c:v>
                </c:pt>
                <c:pt idx="136499" formatCode="0.00E+00">
                  <c:v>1.19534E-3</c:v>
                </c:pt>
                <c:pt idx="136500" formatCode="0.00E+00">
                  <c:v>3.7367899999999998E-3</c:v>
                </c:pt>
                <c:pt idx="136501" formatCode="0.00E+00">
                  <c:v>6.2769599999999998E-3</c:v>
                </c:pt>
                <c:pt idx="136502" formatCode="0.00E+00">
                  <c:v>8.8121099999999997E-3</c:v>
                </c:pt>
                <c:pt idx="136503">
                  <c:v>1.13385E-2</c:v>
                </c:pt>
                <c:pt idx="136504">
                  <c:v>1.38523E-2</c:v>
                </c:pt>
                <c:pt idx="136505">
                  <c:v>1.6349800000000001E-2</c:v>
                </c:pt>
                <c:pt idx="136506">
                  <c:v>1.88275E-2</c:v>
                </c:pt>
                <c:pt idx="136507">
                  <c:v>2.1281399999999999E-2</c:v>
                </c:pt>
                <c:pt idx="136508">
                  <c:v>2.3708099999999999E-2</c:v>
                </c:pt>
                <c:pt idx="136509">
                  <c:v>2.6103999999999999E-2</c:v>
                </c:pt>
                <c:pt idx="136510">
                  <c:v>2.8465500000000001E-2</c:v>
                </c:pt>
                <c:pt idx="136511">
                  <c:v>3.0789E-2</c:v>
                </c:pt>
                <c:pt idx="136512">
                  <c:v>3.3071200000000002E-2</c:v>
                </c:pt>
                <c:pt idx="136513">
                  <c:v>3.5308800000000001E-2</c:v>
                </c:pt>
                <c:pt idx="136514">
                  <c:v>3.7498299999999998E-2</c:v>
                </c:pt>
                <c:pt idx="136515">
                  <c:v>3.9636499999999998E-2</c:v>
                </c:pt>
                <c:pt idx="136516">
                  <c:v>4.1720399999999998E-2</c:v>
                </c:pt>
                <c:pt idx="136517">
                  <c:v>4.3746899999999998E-2</c:v>
                </c:pt>
                <c:pt idx="136518">
                  <c:v>4.5712799999999998E-2</c:v>
                </c:pt>
                <c:pt idx="136519">
                  <c:v>4.7615499999999998E-2</c:v>
                </c:pt>
                <c:pt idx="136520">
                  <c:v>4.9452099999999999E-2</c:v>
                </c:pt>
                <c:pt idx="136521">
                  <c:v>5.1219899999999999E-2</c:v>
                </c:pt>
                <c:pt idx="136522">
                  <c:v>5.2916299999999999E-2</c:v>
                </c:pt>
                <c:pt idx="136523">
                  <c:v>5.4538799999999998E-2</c:v>
                </c:pt>
                <c:pt idx="136524">
                  <c:v>5.6085200000000002E-2</c:v>
                </c:pt>
                <c:pt idx="136525">
                  <c:v>5.7553100000000003E-2</c:v>
                </c:pt>
                <c:pt idx="136526">
                  <c:v>5.8940399999999997E-2</c:v>
                </c:pt>
                <c:pt idx="136527">
                  <c:v>6.0245199999999999E-2</c:v>
                </c:pt>
                <c:pt idx="136528">
                  <c:v>6.1465600000000002E-2</c:v>
                </c:pt>
                <c:pt idx="136529">
                  <c:v>6.2599699999999994E-2</c:v>
                </c:pt>
                <c:pt idx="136530">
                  <c:v>6.36462E-2</c:v>
                </c:pt>
                <c:pt idx="136531">
                  <c:v>6.4603300000000002E-2</c:v>
                </c:pt>
                <c:pt idx="136532">
                  <c:v>6.5469899999999998E-2</c:v>
                </c:pt>
                <c:pt idx="136533">
                  <c:v>6.6244700000000004E-2</c:v>
                </c:pt>
                <c:pt idx="136534">
                  <c:v>6.6926600000000003E-2</c:v>
                </c:pt>
                <c:pt idx="136535">
                  <c:v>6.75148E-2</c:v>
                </c:pt>
                <c:pt idx="136536">
                  <c:v>6.8008399999999997E-2</c:v>
                </c:pt>
                <c:pt idx="136537">
                  <c:v>6.8406900000000007E-2</c:v>
                </c:pt>
                <c:pt idx="136538">
                  <c:v>6.8709699999999999E-2</c:v>
                </c:pt>
                <c:pt idx="136539">
                  <c:v>6.8916500000000006E-2</c:v>
                </c:pt>
                <c:pt idx="136540">
                  <c:v>6.9027099999999994E-2</c:v>
                </c:pt>
                <c:pt idx="136541">
                  <c:v>6.9041400000000003E-2</c:v>
                </c:pt>
                <c:pt idx="136542">
                  <c:v>6.8959599999999996E-2</c:v>
                </c:pt>
                <c:pt idx="136543">
                  <c:v>6.8781800000000004E-2</c:v>
                </c:pt>
                <c:pt idx="136544">
                  <c:v>6.8508399999999997E-2</c:v>
                </c:pt>
                <c:pt idx="136545">
                  <c:v>6.8140099999999995E-2</c:v>
                </c:pt>
                <c:pt idx="136546">
                  <c:v>6.7677399999999999E-2</c:v>
                </c:pt>
                <c:pt idx="136547">
                  <c:v>6.7121100000000003E-2</c:v>
                </c:pt>
                <c:pt idx="136548">
                  <c:v>6.6472199999999995E-2</c:v>
                </c:pt>
                <c:pt idx="136549">
                  <c:v>6.5731700000000004E-2</c:v>
                </c:pt>
                <c:pt idx="136550">
                  <c:v>6.4901E-2</c:v>
                </c:pt>
                <c:pt idx="136551">
                  <c:v>6.3981200000000002E-2</c:v>
                </c:pt>
                <c:pt idx="136552">
                  <c:v>6.2974000000000002E-2</c:v>
                </c:pt>
                <c:pt idx="136553">
                  <c:v>6.1880900000000003E-2</c:v>
                </c:pt>
                <c:pt idx="136554">
                  <c:v>6.0703699999999999E-2</c:v>
                </c:pt>
                <c:pt idx="136555">
                  <c:v>5.94441E-2</c:v>
                </c:pt>
                <c:pt idx="136556">
                  <c:v>5.8104200000000002E-2</c:v>
                </c:pt>
                <c:pt idx="136557">
                  <c:v>5.6686100000000003E-2</c:v>
                </c:pt>
                <c:pt idx="136558">
                  <c:v>5.5191999999999998E-2</c:v>
                </c:pt>
                <c:pt idx="136559">
                  <c:v>5.3624100000000001E-2</c:v>
                </c:pt>
                <c:pt idx="136560">
                  <c:v>5.1985000000000003E-2</c:v>
                </c:pt>
                <c:pt idx="136561">
                  <c:v>5.0277000000000002E-2</c:v>
                </c:pt>
                <c:pt idx="136562">
                  <c:v>4.8502900000000002E-2</c:v>
                </c:pt>
                <c:pt idx="136563">
                  <c:v>4.66653E-2</c:v>
                </c:pt>
                <c:pt idx="136564">
                  <c:v>4.4767000000000001E-2</c:v>
                </c:pt>
                <c:pt idx="136565">
                  <c:v>4.2810899999999999E-2</c:v>
                </c:pt>
                <c:pt idx="136566">
                  <c:v>4.0800000000000003E-2</c:v>
                </c:pt>
                <c:pt idx="136567">
                  <c:v>3.8737199999999999E-2</c:v>
                </c:pt>
                <c:pt idx="136568">
                  <c:v>3.6625699999999997E-2</c:v>
                </c:pt>
                <c:pt idx="136569">
                  <c:v>3.4468600000000002E-2</c:v>
                </c:pt>
                <c:pt idx="136570">
                  <c:v>3.2269199999999998E-2</c:v>
                </c:pt>
                <c:pt idx="136571">
                  <c:v>3.00307E-2</c:v>
                </c:pt>
                <c:pt idx="136572">
                  <c:v>2.7756400000000001E-2</c:v>
                </c:pt>
                <c:pt idx="136573">
                  <c:v>2.5449699999999999E-2</c:v>
                </c:pt>
                <c:pt idx="136574">
                  <c:v>2.31139E-2</c:v>
                </c:pt>
                <c:pt idx="136575">
                  <c:v>2.07526E-2</c:v>
                </c:pt>
                <c:pt idx="136576">
                  <c:v>1.8369199999999999E-2</c:v>
                </c:pt>
                <c:pt idx="136577">
                  <c:v>1.5967100000000001E-2</c:v>
                </c:pt>
                <c:pt idx="136578">
                  <c:v>1.35499E-2</c:v>
                </c:pt>
                <c:pt idx="136579">
                  <c:v>1.1121000000000001E-2</c:v>
                </c:pt>
                <c:pt idx="136580" formatCode="0.00E+00">
                  <c:v>8.6840300000000006E-3</c:v>
                </c:pt>
                <c:pt idx="136581" formatCode="0.00E+00">
                  <c:v>6.2423699999999997E-3</c:v>
                </c:pt>
                <c:pt idx="136582" formatCode="0.00E+00">
                  <c:v>3.7995899999999998E-3</c:v>
                </c:pt>
                <c:pt idx="136583" formatCode="0.00E+00">
                  <c:v>1.3591600000000001E-3</c:v>
                </c:pt>
                <c:pt idx="136584" formatCode="0.00E+00">
                  <c:v>-1.07544E-3</c:v>
                </c:pt>
                <c:pt idx="136585" formatCode="0.00E+00">
                  <c:v>-3.5007599999999999E-3</c:v>
                </c:pt>
                <c:pt idx="136586" formatCode="0.00E+00">
                  <c:v>-5.9133800000000002E-3</c:v>
                </c:pt>
                <c:pt idx="136587" formatCode="0.00E+00">
                  <c:v>-8.3099000000000003E-3</c:v>
                </c:pt>
                <c:pt idx="136588">
                  <c:v>-1.0687E-2</c:v>
                </c:pt>
                <c:pt idx="136589">
                  <c:v>-1.30413E-2</c:v>
                </c:pt>
                <c:pt idx="136590">
                  <c:v>-1.5369600000000001E-2</c:v>
                </c:pt>
                <c:pt idx="136591">
                  <c:v>-1.7668699999999999E-2</c:v>
                </c:pt>
                <c:pt idx="136592">
                  <c:v>-1.9935399999999999E-2</c:v>
                </c:pt>
                <c:pt idx="136593">
                  <c:v>-2.2166600000000002E-2</c:v>
                </c:pt>
                <c:pt idx="136594">
                  <c:v>-2.43594E-2</c:v>
                </c:pt>
                <c:pt idx="136595">
                  <c:v>-2.6510700000000002E-2</c:v>
                </c:pt>
                <c:pt idx="136596">
                  <c:v>-2.8617699999999999E-2</c:v>
                </c:pt>
                <c:pt idx="136597">
                  <c:v>-3.06775E-2</c:v>
                </c:pt>
                <c:pt idx="136598">
                  <c:v>-3.2687599999999997E-2</c:v>
                </c:pt>
                <c:pt idx="136599">
                  <c:v>-3.4645200000000001E-2</c:v>
                </c:pt>
                <c:pt idx="136600">
                  <c:v>-3.6547799999999998E-2</c:v>
                </c:pt>
                <c:pt idx="136601">
                  <c:v>-3.8392900000000001E-2</c:v>
                </c:pt>
                <c:pt idx="136602">
                  <c:v>-4.0178400000000003E-2</c:v>
                </c:pt>
                <c:pt idx="136603">
                  <c:v>-4.19017E-2</c:v>
                </c:pt>
                <c:pt idx="136604">
                  <c:v>-4.3561000000000002E-2</c:v>
                </c:pt>
                <c:pt idx="136605">
                  <c:v>-4.5154E-2</c:v>
                </c:pt>
                <c:pt idx="136606">
                  <c:v>-4.6678999999999998E-2</c:v>
                </c:pt>
                <c:pt idx="136607">
                  <c:v>-4.8134000000000003E-2</c:v>
                </c:pt>
                <c:pt idx="136608">
                  <c:v>-4.9517400000000003E-2</c:v>
                </c:pt>
                <c:pt idx="136609">
                  <c:v>-5.0827700000000003E-2</c:v>
                </c:pt>
                <c:pt idx="136610">
                  <c:v>-5.2063199999999997E-2</c:v>
                </c:pt>
                <c:pt idx="136611">
                  <c:v>-5.3222800000000001E-2</c:v>
                </c:pt>
                <c:pt idx="136612">
                  <c:v>-5.4305199999999998E-2</c:v>
                </c:pt>
                <c:pt idx="136613">
                  <c:v>-5.5309200000000003E-2</c:v>
                </c:pt>
                <c:pt idx="136614">
                  <c:v>-5.6233999999999999E-2</c:v>
                </c:pt>
                <c:pt idx="136615">
                  <c:v>-5.70786E-2</c:v>
                </c:pt>
                <c:pt idx="136616">
                  <c:v>-5.7842299999999999E-2</c:v>
                </c:pt>
                <c:pt idx="136617">
                  <c:v>-5.8524600000000003E-2</c:v>
                </c:pt>
                <c:pt idx="136618">
                  <c:v>-5.9124900000000001E-2</c:v>
                </c:pt>
                <c:pt idx="136619">
                  <c:v>-5.9642899999999999E-2</c:v>
                </c:pt>
                <c:pt idx="136620">
                  <c:v>-6.0078399999999997E-2</c:v>
                </c:pt>
                <c:pt idx="136621">
                  <c:v>-6.0431199999999997E-2</c:v>
                </c:pt>
                <c:pt idx="136622">
                  <c:v>-6.0701499999999999E-2</c:v>
                </c:pt>
                <c:pt idx="136623">
                  <c:v>-6.08893E-2</c:v>
                </c:pt>
                <c:pt idx="136624">
                  <c:v>-6.0994899999999998E-2</c:v>
                </c:pt>
                <c:pt idx="136625">
                  <c:v>-6.1018700000000002E-2</c:v>
                </c:pt>
                <c:pt idx="136626">
                  <c:v>-6.09612E-2</c:v>
                </c:pt>
                <c:pt idx="136627">
                  <c:v>-6.0823099999999998E-2</c:v>
                </c:pt>
                <c:pt idx="136628">
                  <c:v>-6.0605100000000002E-2</c:v>
                </c:pt>
                <c:pt idx="136629">
                  <c:v>-6.0308E-2</c:v>
                </c:pt>
                <c:pt idx="136630">
                  <c:v>-5.9932800000000001E-2</c:v>
                </c:pt>
                <c:pt idx="136631">
                  <c:v>-5.9480600000000002E-2</c:v>
                </c:pt>
                <c:pt idx="136632">
                  <c:v>-5.8952699999999997E-2</c:v>
                </c:pt>
                <c:pt idx="136633">
                  <c:v>-5.8350199999999998E-2</c:v>
                </c:pt>
                <c:pt idx="136634">
                  <c:v>-5.7674599999999999E-2</c:v>
                </c:pt>
                <c:pt idx="136635">
                  <c:v>-5.6927499999999999E-2</c:v>
                </c:pt>
                <c:pt idx="136636">
                  <c:v>-5.6110300000000002E-2</c:v>
                </c:pt>
                <c:pt idx="136637">
                  <c:v>-5.5224799999999998E-2</c:v>
                </c:pt>
                <c:pt idx="136638">
                  <c:v>-5.42727E-2</c:v>
                </c:pt>
                <c:pt idx="136639">
                  <c:v>-5.3255999999999998E-2</c:v>
                </c:pt>
                <c:pt idx="136640">
                  <c:v>-5.2176500000000001E-2</c:v>
                </c:pt>
                <c:pt idx="136641">
                  <c:v>-5.10363E-2</c:v>
                </c:pt>
                <c:pt idx="136642">
                  <c:v>-4.9837600000000003E-2</c:v>
                </c:pt>
                <c:pt idx="136643">
                  <c:v>-4.8582399999999998E-2</c:v>
                </c:pt>
                <c:pt idx="136644">
                  <c:v>-4.7273000000000003E-2</c:v>
                </c:pt>
                <c:pt idx="136645">
                  <c:v>-4.5911800000000003E-2</c:v>
                </c:pt>
                <c:pt idx="136646">
                  <c:v>-4.4501100000000002E-2</c:v>
                </c:pt>
                <c:pt idx="136647">
                  <c:v>-4.3043199999999997E-2</c:v>
                </c:pt>
                <c:pt idx="136648">
                  <c:v>-4.1540800000000003E-2</c:v>
                </c:pt>
                <c:pt idx="136649">
                  <c:v>-3.9996200000000003E-2</c:v>
                </c:pt>
                <c:pt idx="136650">
                  <c:v>-3.8412200000000001E-2</c:v>
                </c:pt>
                <c:pt idx="136651">
                  <c:v>-3.6791200000000003E-2</c:v>
                </c:pt>
                <c:pt idx="136652">
                  <c:v>-3.5135899999999998E-2</c:v>
                </c:pt>
                <c:pt idx="136653">
                  <c:v>-3.3448899999999997E-2</c:v>
                </c:pt>
                <c:pt idx="136654">
                  <c:v>-3.1732999999999997E-2</c:v>
                </c:pt>
                <c:pt idx="136655">
                  <c:v>-2.9990800000000001E-2</c:v>
                </c:pt>
                <c:pt idx="136656">
                  <c:v>-2.8225099999999999E-2</c:v>
                </c:pt>
                <c:pt idx="136657">
                  <c:v>-2.64386E-2</c:v>
                </c:pt>
                <c:pt idx="136658">
                  <c:v>-2.4634099999999999E-2</c:v>
                </c:pt>
                <c:pt idx="136659">
                  <c:v>-2.28142E-2</c:v>
                </c:pt>
                <c:pt idx="136660">
                  <c:v>-2.0981699999999999E-2</c:v>
                </c:pt>
                <c:pt idx="136661">
                  <c:v>-1.9139400000000001E-2</c:v>
                </c:pt>
                <c:pt idx="136662">
                  <c:v>-1.72899E-2</c:v>
                </c:pt>
                <c:pt idx="136663">
                  <c:v>-1.5436E-2</c:v>
                </c:pt>
                <c:pt idx="136664">
                  <c:v>-1.35803E-2</c:v>
                </c:pt>
                <c:pt idx="136665">
                  <c:v>-1.17255E-2</c:v>
                </c:pt>
                <c:pt idx="136666" formatCode="0.00E+00">
                  <c:v>-9.8743000000000008E-3</c:v>
                </c:pt>
                <c:pt idx="136667" formatCode="0.00E+00">
                  <c:v>-8.0292100000000002E-3</c:v>
                </c:pt>
                <c:pt idx="136668" formatCode="0.00E+00">
                  <c:v>-6.19281E-3</c:v>
                </c:pt>
                <c:pt idx="136669" formatCode="0.00E+00">
                  <c:v>-4.36762E-3</c:v>
                </c:pt>
                <c:pt idx="136670" formatCode="0.00E+00">
                  <c:v>-2.5561400000000001E-3</c:v>
                </c:pt>
                <c:pt idx="136671" formatCode="0.00E+00">
                  <c:v>-7.6077899999999995E-4</c:v>
                </c:pt>
                <c:pt idx="136672" formatCode="0.00E+00">
                  <c:v>1.01607E-3</c:v>
                </c:pt>
                <c:pt idx="136673" formatCode="0.00E+00">
                  <c:v>2.7720900000000001E-3</c:v>
                </c:pt>
                <c:pt idx="136674" formatCode="0.00E+00">
                  <c:v>4.5050100000000003E-3</c:v>
                </c:pt>
                <c:pt idx="136675" formatCode="0.00E+00">
                  <c:v>6.2126200000000003E-3</c:v>
                </c:pt>
                <c:pt idx="136676" formatCode="0.00E+00">
                  <c:v>7.8927700000000003E-3</c:v>
                </c:pt>
                <c:pt idx="136677" formatCode="0.00E+00">
                  <c:v>9.5434000000000005E-3</c:v>
                </c:pt>
                <c:pt idx="136678">
                  <c:v>1.1162500000000001E-2</c:v>
                </c:pt>
                <c:pt idx="136679">
                  <c:v>1.27481E-2</c:v>
                </c:pt>
                <c:pt idx="136680">
                  <c:v>1.4298399999999999E-2</c:v>
                </c:pt>
                <c:pt idx="136681">
                  <c:v>1.5811599999999999E-2</c:v>
                </c:pt>
                <c:pt idx="136682">
                  <c:v>1.72859E-2</c:v>
                </c:pt>
                <c:pt idx="136683">
                  <c:v>1.8719900000000001E-2</c:v>
                </c:pt>
                <c:pt idx="136684">
                  <c:v>2.0111799999999999E-2</c:v>
                </c:pt>
                <c:pt idx="136685">
                  <c:v>2.1460300000000002E-2</c:v>
                </c:pt>
                <c:pt idx="136686">
                  <c:v>2.2764E-2</c:v>
                </c:pt>
                <c:pt idx="136687">
                  <c:v>2.4021600000000001E-2</c:v>
                </c:pt>
                <c:pt idx="136688">
                  <c:v>2.5232000000000001E-2</c:v>
                </c:pt>
                <c:pt idx="136689">
                  <c:v>2.6393900000000001E-2</c:v>
                </c:pt>
                <c:pt idx="136690">
                  <c:v>2.75065E-2</c:v>
                </c:pt>
                <c:pt idx="136691">
                  <c:v>2.8568799999999998E-2</c:v>
                </c:pt>
                <c:pt idx="136692">
                  <c:v>2.9579899999999999E-2</c:v>
                </c:pt>
                <c:pt idx="136693">
                  <c:v>3.0539199999999999E-2</c:v>
                </c:pt>
                <c:pt idx="136694">
                  <c:v>3.1446000000000002E-2</c:v>
                </c:pt>
                <c:pt idx="136695">
                  <c:v>3.2299700000000001E-2</c:v>
                </c:pt>
                <c:pt idx="136696">
                  <c:v>3.3099900000000002E-2</c:v>
                </c:pt>
                <c:pt idx="136697">
                  <c:v>3.38462E-2</c:v>
                </c:pt>
                <c:pt idx="136698">
                  <c:v>3.4538399999999997E-2</c:v>
                </c:pt>
                <c:pt idx="136699">
                  <c:v>3.5176300000000001E-2</c:v>
                </c:pt>
                <c:pt idx="136700">
                  <c:v>3.5759800000000001E-2</c:v>
                </c:pt>
                <c:pt idx="136701">
                  <c:v>3.6288800000000003E-2</c:v>
                </c:pt>
                <c:pt idx="136702">
                  <c:v>3.6763499999999998E-2</c:v>
                </c:pt>
                <c:pt idx="136703">
                  <c:v>3.7184099999999998E-2</c:v>
                </c:pt>
                <c:pt idx="136704">
                  <c:v>3.7550800000000002E-2</c:v>
                </c:pt>
                <c:pt idx="136705">
                  <c:v>3.7864000000000002E-2</c:v>
                </c:pt>
                <c:pt idx="136706">
                  <c:v>3.8123999999999998E-2</c:v>
                </c:pt>
                <c:pt idx="136707">
                  <c:v>3.8331499999999998E-2</c:v>
                </c:pt>
                <c:pt idx="136708">
                  <c:v>3.8487E-2</c:v>
                </c:pt>
                <c:pt idx="136709">
                  <c:v>3.8591199999999999E-2</c:v>
                </c:pt>
                <c:pt idx="136710">
                  <c:v>3.86448E-2</c:v>
                </c:pt>
                <c:pt idx="136711">
                  <c:v>3.8648599999999998E-2</c:v>
                </c:pt>
                <c:pt idx="136712">
                  <c:v>3.8603600000000002E-2</c:v>
                </c:pt>
                <c:pt idx="136713">
                  <c:v>3.8510599999999999E-2</c:v>
                </c:pt>
                <c:pt idx="136714">
                  <c:v>3.8370700000000001E-2</c:v>
                </c:pt>
                <c:pt idx="136715">
                  <c:v>3.81851E-2</c:v>
                </c:pt>
                <c:pt idx="136716">
                  <c:v>3.7954799999999997E-2</c:v>
                </c:pt>
                <c:pt idx="136717">
                  <c:v>3.7680999999999999E-2</c:v>
                </c:pt>
                <c:pt idx="136718">
                  <c:v>3.7365000000000002E-2</c:v>
                </c:pt>
                <c:pt idx="136719">
                  <c:v>3.7008100000000002E-2</c:v>
                </c:pt>
                <c:pt idx="136720">
                  <c:v>3.6611699999999997E-2</c:v>
                </c:pt>
                <c:pt idx="136721">
                  <c:v>3.61772E-2</c:v>
                </c:pt>
                <c:pt idx="136722">
                  <c:v>3.5705899999999999E-2</c:v>
                </c:pt>
                <c:pt idx="136723">
                  <c:v>3.5199500000000002E-2</c:v>
                </c:pt>
                <c:pt idx="136724">
                  <c:v>3.4659299999999997E-2</c:v>
                </c:pt>
                <c:pt idx="136725">
                  <c:v>3.4087100000000002E-2</c:v>
                </c:pt>
                <c:pt idx="136726">
                  <c:v>3.3484199999999999E-2</c:v>
                </c:pt>
                <c:pt idx="136727">
                  <c:v>3.2852399999999997E-2</c:v>
                </c:pt>
                <c:pt idx="136728">
                  <c:v>3.2193300000000001E-2</c:v>
                </c:pt>
                <c:pt idx="136729">
                  <c:v>3.1508500000000002E-2</c:v>
                </c:pt>
                <c:pt idx="136730">
                  <c:v>3.0799699999999999E-2</c:v>
                </c:pt>
                <c:pt idx="136731">
                  <c:v>3.0068600000000001E-2</c:v>
                </c:pt>
                <c:pt idx="136732">
                  <c:v>2.9316700000000001E-2</c:v>
                </c:pt>
                <c:pt idx="136733">
                  <c:v>2.8545899999999999E-2</c:v>
                </c:pt>
                <c:pt idx="136734">
                  <c:v>2.7757799999999999E-2</c:v>
                </c:pt>
                <c:pt idx="136735">
                  <c:v>2.6954100000000002E-2</c:v>
                </c:pt>
                <c:pt idx="136736">
                  <c:v>2.61365E-2</c:v>
                </c:pt>
                <c:pt idx="136737">
                  <c:v>2.5306700000000001E-2</c:v>
                </c:pt>
                <c:pt idx="136738">
                  <c:v>2.44663E-2</c:v>
                </c:pt>
                <c:pt idx="136739">
                  <c:v>2.36169E-2</c:v>
                </c:pt>
                <c:pt idx="136740">
                  <c:v>2.2760300000000001E-2</c:v>
                </c:pt>
                <c:pt idx="136741">
                  <c:v>2.1898000000000001E-2</c:v>
                </c:pt>
                <c:pt idx="136742">
                  <c:v>2.1031600000000001E-2</c:v>
                </c:pt>
                <c:pt idx="136743">
                  <c:v>2.0162699999999999E-2</c:v>
                </c:pt>
                <c:pt idx="136744">
                  <c:v>1.9292799999999999E-2</c:v>
                </c:pt>
                <c:pt idx="136745">
                  <c:v>1.8423399999999999E-2</c:v>
                </c:pt>
                <c:pt idx="136746">
                  <c:v>1.7555999999999999E-2</c:v>
                </c:pt>
                <c:pt idx="136747">
                  <c:v>1.6692100000000001E-2</c:v>
                </c:pt>
                <c:pt idx="136748">
                  <c:v>1.5833E-2</c:v>
                </c:pt>
                <c:pt idx="136749">
                  <c:v>1.498E-2</c:v>
                </c:pt>
                <c:pt idx="136750">
                  <c:v>1.4134600000000001E-2</c:v>
                </c:pt>
                <c:pt idx="136751">
                  <c:v>1.32979E-2</c:v>
                </c:pt>
                <c:pt idx="136752">
                  <c:v>1.24712E-2</c:v>
                </c:pt>
                <c:pt idx="136753">
                  <c:v>1.16556E-2</c:v>
                </c:pt>
                <c:pt idx="136754">
                  <c:v>1.08524E-2</c:v>
                </c:pt>
                <c:pt idx="136755">
                  <c:v>1.0062400000000001E-2</c:v>
                </c:pt>
                <c:pt idx="136756" formatCode="0.00E+00">
                  <c:v>9.2868199999999995E-3</c:v>
                </c:pt>
                <c:pt idx="136757" formatCode="0.00E+00">
                  <c:v>8.5265299999999992E-3</c:v>
                </c:pt>
                <c:pt idx="136758" formatCode="0.00E+00">
                  <c:v>7.7824499999999998E-3</c:v>
                </c:pt>
                <c:pt idx="136759" formatCode="0.00E+00">
                  <c:v>7.0554199999999997E-3</c:v>
                </c:pt>
                <c:pt idx="136760" formatCode="0.00E+00">
                  <c:v>6.3462299999999996E-3</c:v>
                </c:pt>
                <c:pt idx="136761" formatCode="0.00E+00">
                  <c:v>5.6556000000000002E-3</c:v>
                </c:pt>
                <c:pt idx="136762" formatCode="0.00E+00">
                  <c:v>4.9841900000000003E-3</c:v>
                </c:pt>
                <c:pt idx="136763" formatCode="0.00E+00">
                  <c:v>4.3326099999999998E-3</c:v>
                </c:pt>
                <c:pt idx="136764" formatCode="0.00E+00">
                  <c:v>3.70141E-3</c:v>
                </c:pt>
                <c:pt idx="136765" formatCode="0.00E+00">
                  <c:v>3.0910600000000001E-3</c:v>
                </c:pt>
                <c:pt idx="136766" formatCode="0.00E+00">
                  <c:v>2.5019700000000001E-3</c:v>
                </c:pt>
                <c:pt idx="136767" formatCode="0.00E+00">
                  <c:v>1.9345199999999999E-3</c:v>
                </c:pt>
                <c:pt idx="136768" formatCode="0.00E+00">
                  <c:v>1.3889900000000001E-3</c:v>
                </c:pt>
                <c:pt idx="136769" formatCode="0.00E+00">
                  <c:v>8.6561099999999996E-4</c:v>
                </c:pt>
                <c:pt idx="136770" formatCode="0.00E+00">
                  <c:v>3.6456299999999999E-4</c:v>
                </c:pt>
                <c:pt idx="136771" formatCode="0.00E+00">
                  <c:v>-1.14045E-4</c:v>
                </c:pt>
                <c:pt idx="136772" formatCode="0.00E+00">
                  <c:v>-5.7016200000000003E-4</c:v>
                </c:pt>
                <c:pt idx="136773" formatCode="0.00E+00">
                  <c:v>-1.0038E-3</c:v>
                </c:pt>
                <c:pt idx="136774" formatCode="0.00E+00">
                  <c:v>-1.4150199999999999E-3</c:v>
                </c:pt>
                <c:pt idx="136775" formatCode="0.00E+00">
                  <c:v>-1.8039499999999999E-3</c:v>
                </c:pt>
                <c:pt idx="136776" formatCode="0.00E+00">
                  <c:v>-2.1707699999999998E-3</c:v>
                </c:pt>
                <c:pt idx="136777" formatCode="0.00E+00">
                  <c:v>-2.5157199999999999E-3</c:v>
                </c:pt>
                <c:pt idx="136778" formatCode="0.00E+00">
                  <c:v>-2.8390899999999998E-3</c:v>
                </c:pt>
                <c:pt idx="136779" formatCode="0.00E+00">
                  <c:v>-3.1412300000000001E-3</c:v>
                </c:pt>
                <c:pt idx="136780" formatCode="0.00E+00">
                  <c:v>-3.4225200000000001E-3</c:v>
                </c:pt>
                <c:pt idx="136781" formatCode="0.00E+00">
                  <c:v>-3.6834200000000002E-3</c:v>
                </c:pt>
                <c:pt idx="136782" formatCode="0.00E+00">
                  <c:v>-3.9244099999999997E-3</c:v>
                </c:pt>
                <c:pt idx="136783" formatCode="0.00E+00">
                  <c:v>-4.1460400000000001E-3</c:v>
                </c:pt>
                <c:pt idx="136784" formatCode="0.00E+00">
                  <c:v>-4.3488900000000002E-3</c:v>
                </c:pt>
                <c:pt idx="136785" formatCode="0.00E+00">
                  <c:v>-4.5335799999999997E-3</c:v>
                </c:pt>
                <c:pt idx="136786" formatCode="0.00E+00">
                  <c:v>-4.7007799999999999E-3</c:v>
                </c:pt>
                <c:pt idx="136787" formatCode="0.00E+00">
                  <c:v>-4.8512E-3</c:v>
                </c:pt>
                <c:pt idx="136788" formatCode="0.00E+00">
                  <c:v>-4.9855699999999999E-3</c:v>
                </c:pt>
                <c:pt idx="136789" formatCode="0.00E+00">
                  <c:v>-5.1046599999999996E-3</c:v>
                </c:pt>
                <c:pt idx="136790" formatCode="0.00E+00">
                  <c:v>-5.2092900000000001E-3</c:v>
                </c:pt>
                <c:pt idx="136791" formatCode="0.00E+00">
                  <c:v>-5.3002800000000001E-3</c:v>
                </c:pt>
                <c:pt idx="136792" formatCode="0.00E+00">
                  <c:v>-5.3784999999999996E-3</c:v>
                </c:pt>
                <c:pt idx="136793" formatCode="0.00E+00">
                  <c:v>-5.4448200000000004E-3</c:v>
                </c:pt>
                <c:pt idx="136794" formatCode="0.00E+00">
                  <c:v>-5.5001599999999996E-3</c:v>
                </c:pt>
                <c:pt idx="136795" formatCode="0.00E+00">
                  <c:v>-5.5454299999999996E-3</c:v>
                </c:pt>
                <c:pt idx="136796" formatCode="0.00E+00">
                  <c:v>-5.58158E-3</c:v>
                </c:pt>
                <c:pt idx="136797" formatCode="0.00E+00">
                  <c:v>-5.6095700000000004E-3</c:v>
                </c:pt>
                <c:pt idx="136798" formatCode="0.00E+00">
                  <c:v>-5.6303500000000001E-3</c:v>
                </c:pt>
                <c:pt idx="136799" formatCode="0.00E+00">
                  <c:v>-5.6449100000000004E-3</c:v>
                </c:pt>
                <c:pt idx="136800" formatCode="0.00E+00">
                  <c:v>-5.6542199999999997E-3</c:v>
                </c:pt>
                <c:pt idx="136801" formatCode="0.00E+00">
                  <c:v>-5.6592700000000001E-3</c:v>
                </c:pt>
                <c:pt idx="136802" formatCode="0.00E+00">
                  <c:v>-5.6610300000000001E-3</c:v>
                </c:pt>
                <c:pt idx="136803" formatCode="0.00E+00">
                  <c:v>-5.6604999999999997E-3</c:v>
                </c:pt>
                <c:pt idx="136804" formatCode="0.00E+00">
                  <c:v>-5.6586400000000004E-3</c:v>
                </c:pt>
                <c:pt idx="136805" formatCode="0.00E+00">
                  <c:v>-5.6564299999999996E-3</c:v>
                </c:pt>
                <c:pt idx="136806" formatCode="0.00E+00">
                  <c:v>-5.6548400000000004E-3</c:v>
                </c:pt>
                <c:pt idx="136807" formatCode="0.00E+00">
                  <c:v>-5.6547899999999998E-3</c:v>
                </c:pt>
                <c:pt idx="136808" formatCode="0.00E+00">
                  <c:v>-5.65724E-3</c:v>
                </c:pt>
                <c:pt idx="136809" formatCode="0.00E+00">
                  <c:v>-5.66309E-3</c:v>
                </c:pt>
                <c:pt idx="136810" formatCode="0.00E+00">
                  <c:v>-5.6732400000000004E-3</c:v>
                </c:pt>
                <c:pt idx="136811" formatCode="0.00E+00">
                  <c:v>-5.6885700000000004E-3</c:v>
                </c:pt>
                <c:pt idx="136812" formatCode="0.00E+00">
                  <c:v>-5.7099200000000003E-3</c:v>
                </c:pt>
                <c:pt idx="136813" formatCode="0.00E+00">
                  <c:v>-5.7381200000000002E-3</c:v>
                </c:pt>
                <c:pt idx="136814" formatCode="0.00E+00">
                  <c:v>-5.7739599999999999E-3</c:v>
                </c:pt>
                <c:pt idx="136815" formatCode="0.00E+00">
                  <c:v>-5.8182099999999999E-3</c:v>
                </c:pt>
                <c:pt idx="136816" formatCode="0.00E+00">
                  <c:v>-5.8715900000000003E-3</c:v>
                </c:pt>
                <c:pt idx="136817" formatCode="0.00E+00">
                  <c:v>-5.9348100000000004E-3</c:v>
                </c:pt>
                <c:pt idx="136818" formatCode="0.00E+00">
                  <c:v>-6.0085299999999998E-3</c:v>
                </c:pt>
                <c:pt idx="136819" formatCode="0.00E+00">
                  <c:v>-6.0933599999999999E-3</c:v>
                </c:pt>
                <c:pt idx="136820" formatCode="0.00E+00">
                  <c:v>-6.18988E-3</c:v>
                </c:pt>
                <c:pt idx="136821" formatCode="0.00E+00">
                  <c:v>-6.2986400000000003E-3</c:v>
                </c:pt>
                <c:pt idx="136822" formatCode="0.00E+00">
                  <c:v>-6.4201299999999996E-3</c:v>
                </c:pt>
                <c:pt idx="136823" formatCode="0.00E+00">
                  <c:v>-6.5548000000000004E-3</c:v>
                </c:pt>
                <c:pt idx="136824" formatCode="0.00E+00">
                  <c:v>-6.7030600000000003E-3</c:v>
                </c:pt>
                <c:pt idx="136825" formatCode="0.00E+00">
                  <c:v>-6.8652799999999996E-3</c:v>
                </c:pt>
                <c:pt idx="136826" formatCode="0.00E+00">
                  <c:v>-7.0417500000000003E-3</c:v>
                </c:pt>
                <c:pt idx="136827" formatCode="0.00E+00">
                  <c:v>-7.2327399999999997E-3</c:v>
                </c:pt>
                <c:pt idx="136828" formatCode="0.00E+00">
                  <c:v>-7.43846E-3</c:v>
                </c:pt>
                <c:pt idx="136829" formatCode="0.00E+00">
                  <c:v>-7.6590800000000004E-3</c:v>
                </c:pt>
                <c:pt idx="136830" formatCode="0.00E+00">
                  <c:v>-7.8946999999999993E-3</c:v>
                </c:pt>
                <c:pt idx="136831" formatCode="0.00E+00">
                  <c:v>-8.1453800000000007E-3</c:v>
                </c:pt>
                <c:pt idx="136832" formatCode="0.00E+00">
                  <c:v>-8.4111399999999992E-3</c:v>
                </c:pt>
                <c:pt idx="136833" formatCode="0.00E+00">
                  <c:v>-8.6919100000000006E-3</c:v>
                </c:pt>
                <c:pt idx="136834" formatCode="0.00E+00">
                  <c:v>-8.9876000000000001E-3</c:v>
                </c:pt>
                <c:pt idx="136835" formatCode="0.00E+00">
                  <c:v>-9.2980600000000004E-3</c:v>
                </c:pt>
                <c:pt idx="136836" formatCode="0.00E+00">
                  <c:v>-9.6230900000000008E-3</c:v>
                </c:pt>
                <c:pt idx="136837" formatCode="0.00E+00">
                  <c:v>-9.9624299999999995E-3</c:v>
                </c:pt>
                <c:pt idx="136838">
                  <c:v>-1.03158E-2</c:v>
                </c:pt>
                <c:pt idx="136839">
                  <c:v>-1.06827E-2</c:v>
                </c:pt>
                <c:pt idx="136840">
                  <c:v>-1.1062900000000001E-2</c:v>
                </c:pt>
                <c:pt idx="136841">
                  <c:v>-1.14559E-2</c:v>
                </c:pt>
                <c:pt idx="136842">
                  <c:v>-1.1861099999999999E-2</c:v>
                </c:pt>
                <c:pt idx="136843">
                  <c:v>-1.2278000000000001E-2</c:v>
                </c:pt>
                <c:pt idx="136844">
                  <c:v>-1.2706E-2</c:v>
                </c:pt>
                <c:pt idx="136845">
                  <c:v>-1.3144400000000001E-2</c:v>
                </c:pt>
                <c:pt idx="136846">
                  <c:v>-1.35925E-2</c:v>
                </c:pt>
                <c:pt idx="136847">
                  <c:v>-1.4049600000000001E-2</c:v>
                </c:pt>
                <c:pt idx="136848">
                  <c:v>-1.4514900000000001E-2</c:v>
                </c:pt>
                <c:pt idx="136849">
                  <c:v>-1.4987500000000001E-2</c:v>
                </c:pt>
                <c:pt idx="136850">
                  <c:v>-1.54666E-2</c:v>
                </c:pt>
                <c:pt idx="136851">
                  <c:v>-1.5951300000000002E-2</c:v>
                </c:pt>
                <c:pt idx="136852">
                  <c:v>-1.6440699999999999E-2</c:v>
                </c:pt>
                <c:pt idx="136853">
                  <c:v>-1.6933699999999999E-2</c:v>
                </c:pt>
                <c:pt idx="136854">
                  <c:v>-1.7429299999999998E-2</c:v>
                </c:pt>
                <c:pt idx="136855">
                  <c:v>-1.7926600000000001E-2</c:v>
                </c:pt>
                <c:pt idx="136856">
                  <c:v>-1.84244E-2</c:v>
                </c:pt>
                <c:pt idx="136857">
                  <c:v>-1.89216E-2</c:v>
                </c:pt>
                <c:pt idx="136858">
                  <c:v>-1.9417199999999999E-2</c:v>
                </c:pt>
                <c:pt idx="136859">
                  <c:v>-1.9909900000000001E-2</c:v>
                </c:pt>
                <c:pt idx="136860">
                  <c:v>-2.0398699999999999E-2</c:v>
                </c:pt>
                <c:pt idx="136861">
                  <c:v>-2.0882299999999999E-2</c:v>
                </c:pt>
                <c:pt idx="136862">
                  <c:v>-2.13595E-2</c:v>
                </c:pt>
                <c:pt idx="136863">
                  <c:v>-2.18292E-2</c:v>
                </c:pt>
                <c:pt idx="136864">
                  <c:v>-2.22902E-2</c:v>
                </c:pt>
                <c:pt idx="136865">
                  <c:v>-2.27411E-2</c:v>
                </c:pt>
                <c:pt idx="136866">
                  <c:v>-2.3180900000000001E-2</c:v>
                </c:pt>
                <c:pt idx="136867">
                  <c:v>-2.3608199999999999E-2</c:v>
                </c:pt>
                <c:pt idx="136868">
                  <c:v>-2.4021799999999999E-2</c:v>
                </c:pt>
                <c:pt idx="136869">
                  <c:v>-2.4420600000000001E-2</c:v>
                </c:pt>
                <c:pt idx="136870">
                  <c:v>-2.48033E-2</c:v>
                </c:pt>
                <c:pt idx="136871">
                  <c:v>-2.5168699999999999E-2</c:v>
                </c:pt>
                <c:pt idx="136872">
                  <c:v>-2.5515699999999999E-2</c:v>
                </c:pt>
                <c:pt idx="136873">
                  <c:v>-2.5842899999999999E-2</c:v>
                </c:pt>
                <c:pt idx="136874">
                  <c:v>-2.61493E-2</c:v>
                </c:pt>
                <c:pt idx="136875">
                  <c:v>-2.64338E-2</c:v>
                </c:pt>
                <c:pt idx="136876">
                  <c:v>-2.6695099999999999E-2</c:v>
                </c:pt>
                <c:pt idx="136877">
                  <c:v>-2.6932299999999999E-2</c:v>
                </c:pt>
                <c:pt idx="136878">
                  <c:v>-2.71442E-2</c:v>
                </c:pt>
                <c:pt idx="136879">
                  <c:v>-2.7329800000000001E-2</c:v>
                </c:pt>
                <c:pt idx="136880">
                  <c:v>-2.7488200000000001E-2</c:v>
                </c:pt>
                <c:pt idx="136881">
                  <c:v>-2.7618199999999999E-2</c:v>
                </c:pt>
                <c:pt idx="136882">
                  <c:v>-2.7719000000000001E-2</c:v>
                </c:pt>
                <c:pt idx="136883">
                  <c:v>-2.7789700000000001E-2</c:v>
                </c:pt>
                <c:pt idx="136884">
                  <c:v>-2.78295E-2</c:v>
                </c:pt>
                <c:pt idx="136885">
                  <c:v>-2.7837400000000002E-2</c:v>
                </c:pt>
                <c:pt idx="136886">
                  <c:v>-2.7812799999999999E-2</c:v>
                </c:pt>
                <c:pt idx="136887">
                  <c:v>-2.7754899999999999E-2</c:v>
                </c:pt>
                <c:pt idx="136888">
                  <c:v>-2.7663099999999999E-2</c:v>
                </c:pt>
                <c:pt idx="136889">
                  <c:v>-2.75368E-2</c:v>
                </c:pt>
                <c:pt idx="136890">
                  <c:v>-2.7375199999999999E-2</c:v>
                </c:pt>
                <c:pt idx="136891">
                  <c:v>-2.71781E-2</c:v>
                </c:pt>
                <c:pt idx="136892">
                  <c:v>-2.6944800000000001E-2</c:v>
                </c:pt>
                <c:pt idx="136893">
                  <c:v>-2.6675000000000001E-2</c:v>
                </c:pt>
                <c:pt idx="136894">
                  <c:v>-2.63684E-2</c:v>
                </c:pt>
                <c:pt idx="136895">
                  <c:v>-2.6024700000000001E-2</c:v>
                </c:pt>
                <c:pt idx="136896">
                  <c:v>-2.56435E-2</c:v>
                </c:pt>
                <c:pt idx="136897">
                  <c:v>-2.5224900000000001E-2</c:v>
                </c:pt>
                <c:pt idx="136898">
                  <c:v>-2.4768700000000001E-2</c:v>
                </c:pt>
                <c:pt idx="136899">
                  <c:v>-2.4274799999999999E-2</c:v>
                </c:pt>
                <c:pt idx="136900">
                  <c:v>-2.3743199999999999E-2</c:v>
                </c:pt>
                <c:pt idx="136901">
                  <c:v>-2.3174199999999999E-2</c:v>
                </c:pt>
                <c:pt idx="136902">
                  <c:v>-2.2567799999999999E-2</c:v>
                </c:pt>
                <c:pt idx="136903">
                  <c:v>-2.1924200000000001E-2</c:v>
                </c:pt>
                <c:pt idx="136904">
                  <c:v>-2.12438E-2</c:v>
                </c:pt>
                <c:pt idx="136905">
                  <c:v>-2.0526900000000001E-2</c:v>
                </c:pt>
                <c:pt idx="136906">
                  <c:v>-1.9773900000000001E-2</c:v>
                </c:pt>
                <c:pt idx="136907">
                  <c:v>-1.8985399999999999E-2</c:v>
                </c:pt>
                <c:pt idx="136908">
                  <c:v>-1.8161799999999999E-2</c:v>
                </c:pt>
                <c:pt idx="136909">
                  <c:v>-1.7303800000000001E-2</c:v>
                </c:pt>
                <c:pt idx="136910">
                  <c:v>-1.6412E-2</c:v>
                </c:pt>
                <c:pt idx="136911">
                  <c:v>-1.5487300000000001E-2</c:v>
                </c:pt>
                <c:pt idx="136912">
                  <c:v>-1.4530400000000001E-2</c:v>
                </c:pt>
                <c:pt idx="136913">
                  <c:v>-1.3542200000000001E-2</c:v>
                </c:pt>
                <c:pt idx="136914">
                  <c:v>-1.2523599999999999E-2</c:v>
                </c:pt>
                <c:pt idx="136915">
                  <c:v>-1.1475600000000001E-2</c:v>
                </c:pt>
                <c:pt idx="136916">
                  <c:v>-1.0399200000000001E-2</c:v>
                </c:pt>
                <c:pt idx="136917" formatCode="0.00E+00">
                  <c:v>-9.2956700000000007E-3</c:v>
                </c:pt>
                <c:pt idx="136918" formatCode="0.00E+00">
                  <c:v>-8.1660199999999995E-3</c:v>
                </c:pt>
                <c:pt idx="136919" formatCode="0.00E+00">
                  <c:v>-7.0115200000000003E-3</c:v>
                </c:pt>
                <c:pt idx="136920" formatCode="0.00E+00">
                  <c:v>-5.8334199999999998E-3</c:v>
                </c:pt>
                <c:pt idx="136921" formatCode="0.00E+00">
                  <c:v>-4.6330399999999997E-3</c:v>
                </c:pt>
                <c:pt idx="136922" formatCode="0.00E+00">
                  <c:v>-3.4117599999999998E-3</c:v>
                </c:pt>
                <c:pt idx="136923" formatCode="0.00E+00">
                  <c:v>-2.1709899999999998E-3</c:v>
                </c:pt>
                <c:pt idx="136924" formatCode="0.00E+00">
                  <c:v>-9.1218600000000005E-4</c:v>
                </c:pt>
                <c:pt idx="136925" formatCode="0.00E+00">
                  <c:v>3.6315000000000002E-4</c:v>
                </c:pt>
                <c:pt idx="136926" formatCode="0.00E+00">
                  <c:v>1.6534799999999999E-3</c:v>
                </c:pt>
                <c:pt idx="136927" formatCode="0.00E+00">
                  <c:v>2.95722E-3</c:v>
                </c:pt>
                <c:pt idx="136928" formatCode="0.00E+00">
                  <c:v>4.2727499999999996E-3</c:v>
                </c:pt>
                <c:pt idx="136929" formatCode="0.00E+00">
                  <c:v>5.5984299999999997E-3</c:v>
                </c:pt>
                <c:pt idx="136930" formatCode="0.00E+00">
                  <c:v>6.9325799999999998E-3</c:v>
                </c:pt>
                <c:pt idx="136931" formatCode="0.00E+00">
                  <c:v>8.2734799999999997E-3</c:v>
                </c:pt>
                <c:pt idx="136932" formatCode="0.00E+00">
                  <c:v>9.6194200000000001E-3</c:v>
                </c:pt>
                <c:pt idx="136933">
                  <c:v>1.09686E-2</c:v>
                </c:pt>
                <c:pt idx="136934">
                  <c:v>1.23193E-2</c:v>
                </c:pt>
                <c:pt idx="136935">
                  <c:v>1.36697E-2</c:v>
                </c:pt>
                <c:pt idx="136936">
                  <c:v>1.50181E-2</c:v>
                </c:pt>
                <c:pt idx="136937">
                  <c:v>1.6362499999999999E-2</c:v>
                </c:pt>
                <c:pt idx="136938">
                  <c:v>1.7701100000000001E-2</c:v>
                </c:pt>
                <c:pt idx="136939">
                  <c:v>1.9032199999999999E-2</c:v>
                </c:pt>
                <c:pt idx="136940">
                  <c:v>2.0353799999999998E-2</c:v>
                </c:pt>
                <c:pt idx="136941">
                  <c:v>2.1664200000000002E-2</c:v>
                </c:pt>
                <c:pt idx="136942">
                  <c:v>2.2961599999999999E-2</c:v>
                </c:pt>
                <c:pt idx="136943">
                  <c:v>2.4244000000000002E-2</c:v>
                </c:pt>
                <c:pt idx="136944">
                  <c:v>2.55097E-2</c:v>
                </c:pt>
                <c:pt idx="136945">
                  <c:v>2.67569E-2</c:v>
                </c:pt>
                <c:pt idx="136946">
                  <c:v>2.79838E-2</c:v>
                </c:pt>
                <c:pt idx="136947">
                  <c:v>2.9188700000000001E-2</c:v>
                </c:pt>
                <c:pt idx="136948">
                  <c:v>3.03696E-2</c:v>
                </c:pt>
                <c:pt idx="136949">
                  <c:v>3.15251E-2</c:v>
                </c:pt>
                <c:pt idx="136950">
                  <c:v>3.2653300000000003E-2</c:v>
                </c:pt>
                <c:pt idx="136951">
                  <c:v>3.3752600000000001E-2</c:v>
                </c:pt>
                <c:pt idx="136952">
                  <c:v>3.4821299999999999E-2</c:v>
                </c:pt>
                <c:pt idx="136953">
                  <c:v>3.5857899999999998E-2</c:v>
                </c:pt>
                <c:pt idx="136954">
                  <c:v>3.6860799999999999E-2</c:v>
                </c:pt>
                <c:pt idx="136955">
                  <c:v>3.7828399999999998E-2</c:v>
                </c:pt>
                <c:pt idx="136956">
                  <c:v>3.8759299999999997E-2</c:v>
                </c:pt>
                <c:pt idx="136957">
                  <c:v>3.9652100000000003E-2</c:v>
                </c:pt>
                <c:pt idx="136958">
                  <c:v>4.0505300000000001E-2</c:v>
                </c:pt>
                <c:pt idx="136959">
                  <c:v>4.1317699999999999E-2</c:v>
                </c:pt>
                <c:pt idx="136960">
                  <c:v>4.2087899999999998E-2</c:v>
                </c:pt>
                <c:pt idx="136961">
                  <c:v>4.2814699999999997E-2</c:v>
                </c:pt>
                <c:pt idx="136962">
                  <c:v>4.3497000000000001E-2</c:v>
                </c:pt>
                <c:pt idx="136963">
                  <c:v>4.4133600000000002E-2</c:v>
                </c:pt>
                <c:pt idx="136964">
                  <c:v>4.4723499999999999E-2</c:v>
                </c:pt>
                <c:pt idx="136965">
                  <c:v>4.5265600000000003E-2</c:v>
                </c:pt>
                <c:pt idx="136966">
                  <c:v>4.57592E-2</c:v>
                </c:pt>
                <c:pt idx="136967">
                  <c:v>4.62032E-2</c:v>
                </c:pt>
                <c:pt idx="136968">
                  <c:v>4.6597E-2</c:v>
                </c:pt>
                <c:pt idx="136969">
                  <c:v>4.6939799999999997E-2</c:v>
                </c:pt>
                <c:pt idx="136970">
                  <c:v>4.7230899999999999E-2</c:v>
                </c:pt>
                <c:pt idx="136971">
                  <c:v>4.7469699999999997E-2</c:v>
                </c:pt>
                <c:pt idx="136972">
                  <c:v>4.7655799999999998E-2</c:v>
                </c:pt>
                <c:pt idx="136973">
                  <c:v>4.7788700000000003E-2</c:v>
                </c:pt>
                <c:pt idx="136974">
                  <c:v>4.7868000000000001E-2</c:v>
                </c:pt>
                <c:pt idx="136975">
                  <c:v>4.7893499999999999E-2</c:v>
                </c:pt>
                <c:pt idx="136976">
                  <c:v>4.7864900000000002E-2</c:v>
                </c:pt>
                <c:pt idx="136977">
                  <c:v>4.7782100000000001E-2</c:v>
                </c:pt>
                <c:pt idx="136978">
                  <c:v>4.7645E-2</c:v>
                </c:pt>
                <c:pt idx="136979">
                  <c:v>4.7453700000000001E-2</c:v>
                </c:pt>
                <c:pt idx="136980">
                  <c:v>4.7208199999999999E-2</c:v>
                </c:pt>
                <c:pt idx="136981">
                  <c:v>4.6908699999999998E-2</c:v>
                </c:pt>
                <c:pt idx="136982">
                  <c:v>4.65555E-2</c:v>
                </c:pt>
                <c:pt idx="136983">
                  <c:v>4.6148799999999997E-2</c:v>
                </c:pt>
                <c:pt idx="136984">
                  <c:v>4.5689100000000003E-2</c:v>
                </c:pt>
                <c:pt idx="136985">
                  <c:v>4.51767E-2</c:v>
                </c:pt>
                <c:pt idx="136986">
                  <c:v>4.4612300000000001E-2</c:v>
                </c:pt>
                <c:pt idx="136987">
                  <c:v>4.3996500000000001E-2</c:v>
                </c:pt>
                <c:pt idx="136988">
                  <c:v>4.333E-2</c:v>
                </c:pt>
                <c:pt idx="136989">
                  <c:v>4.2613400000000003E-2</c:v>
                </c:pt>
                <c:pt idx="136990">
                  <c:v>4.1847700000000002E-2</c:v>
                </c:pt>
                <c:pt idx="136991">
                  <c:v>4.1033699999999999E-2</c:v>
                </c:pt>
                <c:pt idx="136992">
                  <c:v>4.0172399999999997E-2</c:v>
                </c:pt>
                <c:pt idx="136993">
                  <c:v>3.9264800000000002E-2</c:v>
                </c:pt>
                <c:pt idx="136994">
                  <c:v>3.8311999999999999E-2</c:v>
                </c:pt>
                <c:pt idx="136995">
                  <c:v>3.73152E-2</c:v>
                </c:pt>
                <c:pt idx="136996">
                  <c:v>3.6275500000000002E-2</c:v>
                </c:pt>
                <c:pt idx="136997">
                  <c:v>3.5194299999999998E-2</c:v>
                </c:pt>
                <c:pt idx="136998">
                  <c:v>3.4072900000000003E-2</c:v>
                </c:pt>
                <c:pt idx="136999">
                  <c:v>3.29126E-2</c:v>
                </c:pt>
                <c:pt idx="137000">
                  <c:v>3.1714899999999997E-2</c:v>
                </c:pt>
                <c:pt idx="137001">
                  <c:v>3.0481299999999999E-2</c:v>
                </c:pt>
                <c:pt idx="137002">
                  <c:v>2.92134E-2</c:v>
                </c:pt>
                <c:pt idx="137003">
                  <c:v>2.7912599999999999E-2</c:v>
                </c:pt>
                <c:pt idx="137004">
                  <c:v>2.6580699999999999E-2</c:v>
                </c:pt>
                <c:pt idx="137005">
                  <c:v>2.5219200000000001E-2</c:v>
                </c:pt>
                <c:pt idx="137006">
                  <c:v>2.383E-2</c:v>
                </c:pt>
                <c:pt idx="137007">
                  <c:v>2.2414699999999999E-2</c:v>
                </c:pt>
                <c:pt idx="137008">
                  <c:v>2.09751E-2</c:v>
                </c:pt>
                <c:pt idx="137009">
                  <c:v>1.9512999999999999E-2</c:v>
                </c:pt>
                <c:pt idx="137010">
                  <c:v>1.8030299999999999E-2</c:v>
                </c:pt>
                <c:pt idx="137011">
                  <c:v>1.65287E-2</c:v>
                </c:pt>
                <c:pt idx="137012">
                  <c:v>1.50102E-2</c:v>
                </c:pt>
                <c:pt idx="137013">
                  <c:v>1.3476699999999999E-2</c:v>
                </c:pt>
                <c:pt idx="137014">
                  <c:v>1.193E-2</c:v>
                </c:pt>
                <c:pt idx="137015">
                  <c:v>1.03721E-2</c:v>
                </c:pt>
                <c:pt idx="137016" formatCode="0.00E+00">
                  <c:v>8.8048999999999992E-3</c:v>
                </c:pt>
                <c:pt idx="137017" formatCode="0.00E+00">
                  <c:v>7.2303699999999999E-3</c:v>
                </c:pt>
                <c:pt idx="137018" formatCode="0.00E+00">
                  <c:v>5.6504299999999997E-3</c:v>
                </c:pt>
                <c:pt idx="137019" formatCode="0.00E+00">
                  <c:v>4.0670400000000001E-3</c:v>
                </c:pt>
                <c:pt idx="137020" formatCode="0.00E+00">
                  <c:v>2.48211E-3</c:v>
                </c:pt>
                <c:pt idx="137021" formatCode="0.00E+00">
                  <c:v>8.9760199999999995E-4</c:v>
                </c:pt>
                <c:pt idx="137022" formatCode="0.00E+00">
                  <c:v>-6.8457000000000001E-4</c:v>
                </c:pt>
                <c:pt idx="137023" formatCode="0.00E+00">
                  <c:v>-2.2624799999999999E-3</c:v>
                </c:pt>
                <c:pt idx="137024" formatCode="0.00E+00">
                  <c:v>-3.83424E-3</c:v>
                </c:pt>
                <c:pt idx="137025" formatCode="0.00E+00">
                  <c:v>-5.3979500000000003E-3</c:v>
                </c:pt>
                <c:pt idx="137026" formatCode="0.00E+00">
                  <c:v>-6.9517399999999997E-3</c:v>
                </c:pt>
                <c:pt idx="137027" formatCode="0.00E+00">
                  <c:v>-8.4937799999999994E-3</c:v>
                </c:pt>
                <c:pt idx="137028">
                  <c:v>-1.00222E-2</c:v>
                </c:pt>
                <c:pt idx="137029">
                  <c:v>-1.15353E-2</c:v>
                </c:pt>
                <c:pt idx="137030">
                  <c:v>-1.30312E-2</c:v>
                </c:pt>
                <c:pt idx="137031">
                  <c:v>-1.45083E-2</c:v>
                </c:pt>
                <c:pt idx="137032">
                  <c:v>-1.5964800000000001E-2</c:v>
                </c:pt>
                <c:pt idx="137033">
                  <c:v>-1.7399100000000001E-2</c:v>
                </c:pt>
                <c:pt idx="137034">
                  <c:v>-1.88095E-2</c:v>
                </c:pt>
                <c:pt idx="137035">
                  <c:v>-2.0194500000000001E-2</c:v>
                </c:pt>
                <c:pt idx="137036">
                  <c:v>-2.1552499999999999E-2</c:v>
                </c:pt>
                <c:pt idx="137037">
                  <c:v>-2.2882099999999999E-2</c:v>
                </c:pt>
                <c:pt idx="137038">
                  <c:v>-2.41818E-2</c:v>
                </c:pt>
                <c:pt idx="137039">
                  <c:v>-2.5450199999999999E-2</c:v>
                </c:pt>
                <c:pt idx="137040">
                  <c:v>-2.6686000000000001E-2</c:v>
                </c:pt>
                <c:pt idx="137041">
                  <c:v>-2.78879E-2</c:v>
                </c:pt>
                <c:pt idx="137042">
                  <c:v>-2.9054699999999999E-2</c:v>
                </c:pt>
                <c:pt idx="137043">
                  <c:v>-3.0185099999999999E-2</c:v>
                </c:pt>
                <c:pt idx="137044">
                  <c:v>-3.1278199999999999E-2</c:v>
                </c:pt>
                <c:pt idx="137045">
                  <c:v>-3.2332699999999999E-2</c:v>
                </c:pt>
                <c:pt idx="137046">
                  <c:v>-3.3347799999999997E-2</c:v>
                </c:pt>
                <c:pt idx="137047">
                  <c:v>-3.4322400000000003E-2</c:v>
                </c:pt>
                <c:pt idx="137048">
                  <c:v>-3.5255799999999997E-2</c:v>
                </c:pt>
                <c:pt idx="137049">
                  <c:v>-3.6147100000000001E-2</c:v>
                </c:pt>
                <c:pt idx="137050">
                  <c:v>-3.6995599999999997E-2</c:v>
                </c:pt>
                <c:pt idx="137051">
                  <c:v>-3.7800500000000001E-2</c:v>
                </c:pt>
                <c:pt idx="137052">
                  <c:v>-3.85613E-2</c:v>
                </c:pt>
                <c:pt idx="137053">
                  <c:v>-3.92775E-2</c:v>
                </c:pt>
                <c:pt idx="137054">
                  <c:v>-3.9948499999999998E-2</c:v>
                </c:pt>
                <c:pt idx="137055">
                  <c:v>-4.0573900000000003E-2</c:v>
                </c:pt>
                <c:pt idx="137056">
                  <c:v>-4.11534E-2</c:v>
                </c:pt>
                <c:pt idx="137057">
                  <c:v>-4.16867E-2</c:v>
                </c:pt>
                <c:pt idx="137058">
                  <c:v>-4.2173599999999999E-2</c:v>
                </c:pt>
                <c:pt idx="137059">
                  <c:v>-4.2613999999999999E-2</c:v>
                </c:pt>
                <c:pt idx="137060">
                  <c:v>-4.3007700000000003E-2</c:v>
                </c:pt>
                <c:pt idx="137061">
                  <c:v>-4.3354700000000003E-2</c:v>
                </c:pt>
                <c:pt idx="137062">
                  <c:v>-4.3655100000000002E-2</c:v>
                </c:pt>
                <c:pt idx="137063">
                  <c:v>-4.3908999999999997E-2</c:v>
                </c:pt>
                <c:pt idx="137064">
                  <c:v>-4.4116599999999999E-2</c:v>
                </c:pt>
                <c:pt idx="137065">
                  <c:v>-4.4277999999999998E-2</c:v>
                </c:pt>
                <c:pt idx="137066">
                  <c:v>-4.4393700000000001E-2</c:v>
                </c:pt>
                <c:pt idx="137067">
                  <c:v>-4.4463900000000001E-2</c:v>
                </c:pt>
                <c:pt idx="137068">
                  <c:v>-4.4489000000000001E-2</c:v>
                </c:pt>
                <c:pt idx="137069">
                  <c:v>-4.4469599999999998E-2</c:v>
                </c:pt>
                <c:pt idx="137070">
                  <c:v>-4.44062E-2</c:v>
                </c:pt>
                <c:pt idx="137071">
                  <c:v>-4.42993E-2</c:v>
                </c:pt>
                <c:pt idx="137072">
                  <c:v>-4.41497E-2</c:v>
                </c:pt>
                <c:pt idx="137073">
                  <c:v>-4.3957900000000001E-2</c:v>
                </c:pt>
                <c:pt idx="137074">
                  <c:v>-4.3724699999999998E-2</c:v>
                </c:pt>
                <c:pt idx="137075">
                  <c:v>-4.3450900000000001E-2</c:v>
                </c:pt>
                <c:pt idx="137076">
                  <c:v>-4.3137399999999999E-2</c:v>
                </c:pt>
                <c:pt idx="137077">
                  <c:v>-4.2784900000000001E-2</c:v>
                </c:pt>
                <c:pt idx="137078">
                  <c:v>-4.2394500000000002E-2</c:v>
                </c:pt>
                <c:pt idx="137079">
                  <c:v>-4.1967200000000003E-2</c:v>
                </c:pt>
                <c:pt idx="137080">
                  <c:v>-4.15038E-2</c:v>
                </c:pt>
                <c:pt idx="137081">
                  <c:v>-4.1005399999999997E-2</c:v>
                </c:pt>
                <c:pt idx="137082">
                  <c:v>-4.0473200000000001E-2</c:v>
                </c:pt>
                <c:pt idx="137083">
                  <c:v>-3.9908100000000002E-2</c:v>
                </c:pt>
                <c:pt idx="137084">
                  <c:v>-3.9311400000000003E-2</c:v>
                </c:pt>
                <c:pt idx="137085">
                  <c:v>-3.8684099999999999E-2</c:v>
                </c:pt>
                <c:pt idx="137086">
                  <c:v>-3.8027600000000002E-2</c:v>
                </c:pt>
                <c:pt idx="137087">
                  <c:v>-3.7342899999999998E-2</c:v>
                </c:pt>
                <c:pt idx="137088">
                  <c:v>-3.6631299999999999E-2</c:v>
                </c:pt>
                <c:pt idx="137089">
                  <c:v>-3.5894099999999998E-2</c:v>
                </c:pt>
                <c:pt idx="137090">
                  <c:v>-3.5132400000000001E-2</c:v>
                </c:pt>
                <c:pt idx="137091">
                  <c:v>-3.4347599999999999E-2</c:v>
                </c:pt>
                <c:pt idx="137092">
                  <c:v>-3.3541000000000001E-2</c:v>
                </c:pt>
                <c:pt idx="137093">
                  <c:v>-3.2713899999999997E-2</c:v>
                </c:pt>
                <c:pt idx="137094">
                  <c:v>-3.18675E-2</c:v>
                </c:pt>
                <c:pt idx="137095">
                  <c:v>-3.1003099999999999E-2</c:v>
                </c:pt>
                <c:pt idx="137096">
                  <c:v>-3.0121999999999999E-2</c:v>
                </c:pt>
                <c:pt idx="137097">
                  <c:v>-2.9225600000000001E-2</c:v>
                </c:pt>
                <c:pt idx="137098">
                  <c:v>-2.8315199999999999E-2</c:v>
                </c:pt>
                <c:pt idx="137099">
                  <c:v>-2.7392E-2</c:v>
                </c:pt>
                <c:pt idx="137100">
                  <c:v>-2.64572E-2</c:v>
                </c:pt>
                <c:pt idx="137101">
                  <c:v>-2.5512300000000002E-2</c:v>
                </c:pt>
                <c:pt idx="137102">
                  <c:v>-2.4558400000000001E-2</c:v>
                </c:pt>
                <c:pt idx="137103">
                  <c:v>-2.3596800000000001E-2</c:v>
                </c:pt>
                <c:pt idx="137104">
                  <c:v>-2.2628800000000001E-2</c:v>
                </c:pt>
                <c:pt idx="137105">
                  <c:v>-2.1655400000000002E-2</c:v>
                </c:pt>
                <c:pt idx="137106">
                  <c:v>-2.0677999999999998E-2</c:v>
                </c:pt>
                <c:pt idx="137107">
                  <c:v>-1.9697699999999999E-2</c:v>
                </c:pt>
                <c:pt idx="137108">
                  <c:v>-1.8715599999999999E-2</c:v>
                </c:pt>
                <c:pt idx="137109">
                  <c:v>-1.7732899999999999E-2</c:v>
                </c:pt>
                <c:pt idx="137110">
                  <c:v>-1.6750600000000001E-2</c:v>
                </c:pt>
                <c:pt idx="137111">
                  <c:v>-1.57699E-2</c:v>
                </c:pt>
                <c:pt idx="137112">
                  <c:v>-1.47917E-2</c:v>
                </c:pt>
                <c:pt idx="137113">
                  <c:v>-1.3816999999999999E-2</c:v>
                </c:pt>
                <c:pt idx="137114">
                  <c:v>-1.28468E-2</c:v>
                </c:pt>
                <c:pt idx="137115">
                  <c:v>-1.18821E-2</c:v>
                </c:pt>
                <c:pt idx="137116">
                  <c:v>-1.0923799999999999E-2</c:v>
                </c:pt>
                <c:pt idx="137117" formatCode="0.00E+00">
                  <c:v>-9.9726599999999995E-3</c:v>
                </c:pt>
                <c:pt idx="137118" formatCode="0.00E+00">
                  <c:v>-9.0295500000000008E-3</c:v>
                </c:pt>
                <c:pt idx="137119" formatCode="0.00E+00">
                  <c:v>-8.09526E-3</c:v>
                </c:pt>
                <c:pt idx="137120" formatCode="0.00E+00">
                  <c:v>-7.1705299999999996E-3</c:v>
                </c:pt>
                <c:pt idx="137121" formatCode="0.00E+00">
                  <c:v>-6.2560799999999998E-3</c:v>
                </c:pt>
                <c:pt idx="137122" formatCode="0.00E+00">
                  <c:v>-5.3525600000000001E-3</c:v>
                </c:pt>
                <c:pt idx="137123" formatCode="0.00E+00">
                  <c:v>-4.4605900000000004E-3</c:v>
                </c:pt>
                <c:pt idx="137124" formatCode="0.00E+00">
                  <c:v>-3.58077E-3</c:v>
                </c:pt>
                <c:pt idx="137125" formatCode="0.00E+00">
                  <c:v>-2.7136299999999999E-3</c:v>
                </c:pt>
                <c:pt idx="137126" formatCode="0.00E+00">
                  <c:v>-1.8596699999999999E-3</c:v>
                </c:pt>
                <c:pt idx="137127" formatCode="0.00E+00">
                  <c:v>-1.0193400000000001E-3</c:v>
                </c:pt>
                <c:pt idx="137128" formatCode="0.00E+00">
                  <c:v>-1.9305799999999999E-4</c:v>
                </c:pt>
                <c:pt idx="137129" formatCode="0.00E+00">
                  <c:v>6.1880400000000003E-4</c:v>
                </c:pt>
                <c:pt idx="137130" formatCode="0.00E+00">
                  <c:v>1.41592E-3</c:v>
                </c:pt>
                <c:pt idx="137131" formatCode="0.00E+00">
                  <c:v>2.1979999999999999E-3</c:v>
                </c:pt>
                <c:pt idx="137132" formatCode="0.00E+00">
                  <c:v>2.9648000000000001E-3</c:v>
                </c:pt>
                <c:pt idx="137133" formatCode="0.00E+00">
                  <c:v>3.7161199999999998E-3</c:v>
                </c:pt>
                <c:pt idx="137134" formatCode="0.00E+00">
                  <c:v>4.4517999999999997E-3</c:v>
                </c:pt>
                <c:pt idx="137135" formatCode="0.00E+00">
                  <c:v>5.1717100000000004E-3</c:v>
                </c:pt>
                <c:pt idx="137136" formatCode="0.00E+00">
                  <c:v>5.8757599999999998E-3</c:v>
                </c:pt>
                <c:pt idx="137137" formatCode="0.00E+00">
                  <c:v>6.5639100000000001E-3</c:v>
                </c:pt>
                <c:pt idx="137138" formatCode="0.00E+00">
                  <c:v>7.2361700000000001E-3</c:v>
                </c:pt>
                <c:pt idx="137139" formatCode="0.00E+00">
                  <c:v>7.89254E-3</c:v>
                </c:pt>
                <c:pt idx="137140" formatCode="0.00E+00">
                  <c:v>8.5331000000000001E-3</c:v>
                </c:pt>
                <c:pt idx="137141" formatCode="0.00E+00">
                  <c:v>9.1579599999999997E-3</c:v>
                </c:pt>
                <c:pt idx="137142" formatCode="0.00E+00">
                  <c:v>9.76723E-3</c:v>
                </c:pt>
                <c:pt idx="137143">
                  <c:v>1.03611E-2</c:v>
                </c:pt>
                <c:pt idx="137144">
                  <c:v>1.09397E-2</c:v>
                </c:pt>
                <c:pt idx="137145">
                  <c:v>1.15034E-2</c:v>
                </c:pt>
                <c:pt idx="137146">
                  <c:v>1.20523E-2</c:v>
                </c:pt>
                <c:pt idx="137147">
                  <c:v>1.25868E-2</c:v>
                </c:pt>
                <c:pt idx="137148">
                  <c:v>1.31071E-2</c:v>
                </c:pt>
                <c:pt idx="137149">
                  <c:v>1.36136E-2</c:v>
                </c:pt>
                <c:pt idx="137150">
                  <c:v>1.41067E-2</c:v>
                </c:pt>
                <c:pt idx="137151">
                  <c:v>1.45866E-2</c:v>
                </c:pt>
                <c:pt idx="137152">
                  <c:v>1.50539E-2</c:v>
                </c:pt>
                <c:pt idx="137153">
                  <c:v>1.55088E-2</c:v>
                </c:pt>
                <c:pt idx="137154">
                  <c:v>1.5951900000000001E-2</c:v>
                </c:pt>
                <c:pt idx="137155">
                  <c:v>1.6383499999999999E-2</c:v>
                </c:pt>
                <c:pt idx="137156">
                  <c:v>1.6804199999999998E-2</c:v>
                </c:pt>
                <c:pt idx="137157">
                  <c:v>1.7214299999999998E-2</c:v>
                </c:pt>
                <c:pt idx="137158">
                  <c:v>1.7614299999999999E-2</c:v>
                </c:pt>
                <c:pt idx="137159">
                  <c:v>1.8004800000000001E-2</c:v>
                </c:pt>
                <c:pt idx="137160">
                  <c:v>1.8386099999999999E-2</c:v>
                </c:pt>
                <c:pt idx="137161">
                  <c:v>1.87587E-2</c:v>
                </c:pt>
                <c:pt idx="137162">
                  <c:v>1.91232E-2</c:v>
                </c:pt>
                <c:pt idx="137163">
                  <c:v>1.9480000000000001E-2</c:v>
                </c:pt>
                <c:pt idx="137164">
                  <c:v>1.98295E-2</c:v>
                </c:pt>
                <c:pt idx="137165">
                  <c:v>2.0172300000000001E-2</c:v>
                </c:pt>
                <c:pt idx="137166">
                  <c:v>2.0508800000000001E-2</c:v>
                </c:pt>
                <c:pt idx="137167">
                  <c:v>2.0839400000000001E-2</c:v>
                </c:pt>
                <c:pt idx="137168">
                  <c:v>2.1164599999999999E-2</c:v>
                </c:pt>
                <c:pt idx="137169">
                  <c:v>2.1484799999999998E-2</c:v>
                </c:pt>
                <c:pt idx="137170">
                  <c:v>2.1800400000000001E-2</c:v>
                </c:pt>
                <c:pt idx="137171">
                  <c:v>2.2111800000000001E-2</c:v>
                </c:pt>
                <c:pt idx="137172">
                  <c:v>2.2419499999999998E-2</c:v>
                </c:pt>
                <c:pt idx="137173">
                  <c:v>2.2723699999999999E-2</c:v>
                </c:pt>
                <c:pt idx="137174">
                  <c:v>2.3024699999999999E-2</c:v>
                </c:pt>
                <c:pt idx="137175">
                  <c:v>2.3323E-2</c:v>
                </c:pt>
                <c:pt idx="137176">
                  <c:v>2.3618799999999999E-2</c:v>
                </c:pt>
                <c:pt idx="137177">
                  <c:v>2.39124E-2</c:v>
                </c:pt>
                <c:pt idx="137178">
                  <c:v>2.4204E-2</c:v>
                </c:pt>
                <c:pt idx="137179">
                  <c:v>2.44938E-2</c:v>
                </c:pt>
                <c:pt idx="137180">
                  <c:v>2.4782100000000001E-2</c:v>
                </c:pt>
                <c:pt idx="137181">
                  <c:v>2.5068900000000002E-2</c:v>
                </c:pt>
                <c:pt idx="137182">
                  <c:v>2.5354499999999999E-2</c:v>
                </c:pt>
                <c:pt idx="137183">
                  <c:v>2.5638899999999999E-2</c:v>
                </c:pt>
                <c:pt idx="137184">
                  <c:v>2.59221E-2</c:v>
                </c:pt>
                <c:pt idx="137185">
                  <c:v>2.62043E-2</c:v>
                </c:pt>
                <c:pt idx="137186">
                  <c:v>2.6485499999999999E-2</c:v>
                </c:pt>
                <c:pt idx="137187">
                  <c:v>2.6765500000000001E-2</c:v>
                </c:pt>
                <c:pt idx="137188">
                  <c:v>2.70443E-2</c:v>
                </c:pt>
                <c:pt idx="137189">
                  <c:v>2.73218E-2</c:v>
                </c:pt>
                <c:pt idx="137190">
                  <c:v>2.7598000000000001E-2</c:v>
                </c:pt>
                <c:pt idx="137191">
                  <c:v>2.7872500000000001E-2</c:v>
                </c:pt>
                <c:pt idx="137192">
                  <c:v>2.8145300000000002E-2</c:v>
                </c:pt>
                <c:pt idx="137193">
                  <c:v>2.8416E-2</c:v>
                </c:pt>
                <c:pt idx="137194">
                  <c:v>2.8684500000000002E-2</c:v>
                </c:pt>
                <c:pt idx="137195">
                  <c:v>2.8950300000000002E-2</c:v>
                </c:pt>
                <c:pt idx="137196">
                  <c:v>2.9213200000000002E-2</c:v>
                </c:pt>
                <c:pt idx="137197">
                  <c:v>2.9472700000000001E-2</c:v>
                </c:pt>
                <c:pt idx="137198">
                  <c:v>2.9728500000000001E-2</c:v>
                </c:pt>
                <c:pt idx="137199">
                  <c:v>2.9980099999999999E-2</c:v>
                </c:pt>
                <c:pt idx="137200">
                  <c:v>3.0227E-2</c:v>
                </c:pt>
                <c:pt idx="137201">
                  <c:v>3.0468800000000001E-2</c:v>
                </c:pt>
                <c:pt idx="137202">
                  <c:v>3.0704800000000001E-2</c:v>
                </c:pt>
                <c:pt idx="137203">
                  <c:v>3.09346E-2</c:v>
                </c:pt>
                <c:pt idx="137204">
                  <c:v>3.1157500000000001E-2</c:v>
                </c:pt>
                <c:pt idx="137205">
                  <c:v>3.1372799999999999E-2</c:v>
                </c:pt>
                <c:pt idx="137206">
                  <c:v>3.1579999999999997E-2</c:v>
                </c:pt>
                <c:pt idx="137207">
                  <c:v>3.1778399999999998E-2</c:v>
                </c:pt>
                <c:pt idx="137208">
                  <c:v>3.1967200000000001E-2</c:v>
                </c:pt>
                <c:pt idx="137209">
                  <c:v>3.2145800000000002E-2</c:v>
                </c:pt>
                <c:pt idx="137210">
                  <c:v>3.2313300000000003E-2</c:v>
                </c:pt>
                <c:pt idx="137211">
                  <c:v>3.2469100000000001E-2</c:v>
                </c:pt>
                <c:pt idx="137212">
                  <c:v>3.2612299999999997E-2</c:v>
                </c:pt>
                <c:pt idx="137213">
                  <c:v>3.2742199999999999E-2</c:v>
                </c:pt>
                <c:pt idx="137214">
                  <c:v>3.2857900000000002E-2</c:v>
                </c:pt>
                <c:pt idx="137215">
                  <c:v>3.2958599999999998E-2</c:v>
                </c:pt>
                <c:pt idx="137216">
                  <c:v>3.3043599999999999E-2</c:v>
                </c:pt>
                <c:pt idx="137217">
                  <c:v>3.3111799999999997E-2</c:v>
                </c:pt>
                <c:pt idx="137218">
                  <c:v>3.31626E-2</c:v>
                </c:pt>
                <c:pt idx="137219">
                  <c:v>3.3194899999999999E-2</c:v>
                </c:pt>
                <c:pt idx="137220">
                  <c:v>3.3208099999999997E-2</c:v>
                </c:pt>
                <c:pt idx="137221">
                  <c:v>3.32012E-2</c:v>
                </c:pt>
                <c:pt idx="137222">
                  <c:v>3.3173300000000003E-2</c:v>
                </c:pt>
                <c:pt idx="137223">
                  <c:v>3.3123699999999999E-2</c:v>
                </c:pt>
                <c:pt idx="137224">
                  <c:v>3.3051400000000002E-2</c:v>
                </c:pt>
                <c:pt idx="137225">
                  <c:v>3.2955699999999997E-2</c:v>
                </c:pt>
                <c:pt idx="137226">
                  <c:v>3.2835700000000002E-2</c:v>
                </c:pt>
                <c:pt idx="137227">
                  <c:v>3.26906E-2</c:v>
                </c:pt>
                <c:pt idx="137228">
                  <c:v>3.2519600000000003E-2</c:v>
                </c:pt>
                <c:pt idx="137229">
                  <c:v>3.2321900000000001E-2</c:v>
                </c:pt>
                <c:pt idx="137230">
                  <c:v>3.2096800000000002E-2</c:v>
                </c:pt>
                <c:pt idx="137231">
                  <c:v>3.1843499999999997E-2</c:v>
                </c:pt>
                <c:pt idx="137232">
                  <c:v>3.15613E-2</c:v>
                </c:pt>
                <c:pt idx="137233">
                  <c:v>3.1249599999999999E-2</c:v>
                </c:pt>
                <c:pt idx="137234">
                  <c:v>3.09076E-2</c:v>
                </c:pt>
                <c:pt idx="137235">
                  <c:v>3.0534700000000001E-2</c:v>
                </c:pt>
                <c:pt idx="137236">
                  <c:v>3.0130400000000002E-2</c:v>
                </c:pt>
                <c:pt idx="137237">
                  <c:v>2.9694100000000001E-2</c:v>
                </c:pt>
                <c:pt idx="137238">
                  <c:v>2.92252E-2</c:v>
                </c:pt>
                <c:pt idx="137239">
                  <c:v>2.87233E-2</c:v>
                </c:pt>
                <c:pt idx="137240">
                  <c:v>2.8187899999999998E-2</c:v>
                </c:pt>
                <c:pt idx="137241">
                  <c:v>2.76186E-2</c:v>
                </c:pt>
                <c:pt idx="137242">
                  <c:v>2.70151E-2</c:v>
                </c:pt>
                <c:pt idx="137243">
                  <c:v>2.6377000000000001E-2</c:v>
                </c:pt>
                <c:pt idx="137244">
                  <c:v>2.5704100000000001E-2</c:v>
                </c:pt>
                <c:pt idx="137245">
                  <c:v>2.49962E-2</c:v>
                </c:pt>
                <c:pt idx="137246">
                  <c:v>2.42531E-2</c:v>
                </c:pt>
                <c:pt idx="137247">
                  <c:v>2.3474700000000001E-2</c:v>
                </c:pt>
                <c:pt idx="137248">
                  <c:v>2.2660900000000001E-2</c:v>
                </c:pt>
                <c:pt idx="137249">
                  <c:v>2.1811799999999999E-2</c:v>
                </c:pt>
                <c:pt idx="137250">
                  <c:v>2.0927399999999999E-2</c:v>
                </c:pt>
                <c:pt idx="137251">
                  <c:v>2.00077E-2</c:v>
                </c:pt>
                <c:pt idx="137252">
                  <c:v>1.90531E-2</c:v>
                </c:pt>
                <c:pt idx="137253">
                  <c:v>1.8063599999999999E-2</c:v>
                </c:pt>
                <c:pt idx="137254">
                  <c:v>1.7039599999999998E-2</c:v>
                </c:pt>
                <c:pt idx="137255">
                  <c:v>1.5981499999999999E-2</c:v>
                </c:pt>
                <c:pt idx="137256">
                  <c:v>1.4889700000000001E-2</c:v>
                </c:pt>
                <c:pt idx="137257">
                  <c:v>1.3764500000000001E-2</c:v>
                </c:pt>
                <c:pt idx="137258">
                  <c:v>1.26067E-2</c:v>
                </c:pt>
                <c:pt idx="137259">
                  <c:v>1.14167E-2</c:v>
                </c:pt>
                <c:pt idx="137260">
                  <c:v>1.01952E-2</c:v>
                </c:pt>
                <c:pt idx="137261" formatCode="0.00E+00">
                  <c:v>8.9430299999999994E-3</c:v>
                </c:pt>
                <c:pt idx="137262" formatCode="0.00E+00">
                  <c:v>7.6608800000000001E-3</c:v>
                </c:pt>
                <c:pt idx="137263" formatCode="0.00E+00">
                  <c:v>6.3496300000000002E-3</c:v>
                </c:pt>
                <c:pt idx="137264" formatCode="0.00E+00">
                  <c:v>5.0101900000000003E-3</c:v>
                </c:pt>
                <c:pt idx="137265" formatCode="0.00E+00">
                  <c:v>3.6435399999999998E-3</c:v>
                </c:pt>
                <c:pt idx="137266" formatCode="0.00E+00">
                  <c:v>2.2507199999999999E-3</c:v>
                </c:pt>
                <c:pt idx="137267" formatCode="0.00E+00">
                  <c:v>8.3281499999999999E-4</c:v>
                </c:pt>
                <c:pt idx="137268" formatCode="0.00E+00">
                  <c:v>-6.0900799999999997E-4</c:v>
                </c:pt>
                <c:pt idx="137269" formatCode="0.00E+00">
                  <c:v>-2.0735300000000001E-3</c:v>
                </c:pt>
                <c:pt idx="137270" formatCode="0.00E+00">
                  <c:v>-3.5594899999999998E-3</c:v>
                </c:pt>
                <c:pt idx="137271" formatCode="0.00E+00">
                  <c:v>-5.0655400000000003E-3</c:v>
                </c:pt>
                <c:pt idx="137272" formatCode="0.00E+00">
                  <c:v>-6.5903000000000003E-3</c:v>
                </c:pt>
                <c:pt idx="137273" formatCode="0.00E+00">
                  <c:v>-8.1323200000000002E-3</c:v>
                </c:pt>
                <c:pt idx="137274" formatCode="0.00E+00">
                  <c:v>-9.6901299999999999E-3</c:v>
                </c:pt>
                <c:pt idx="137275">
                  <c:v>-1.12622E-2</c:v>
                </c:pt>
                <c:pt idx="137276">
                  <c:v>-1.28468E-2</c:v>
                </c:pt>
                <c:pt idx="137277">
                  <c:v>-1.44425E-2</c:v>
                </c:pt>
                <c:pt idx="137278">
                  <c:v>-1.60474E-2</c:v>
                </c:pt>
                <c:pt idx="137279">
                  <c:v>-1.7659999999999999E-2</c:v>
                </c:pt>
                <c:pt idx="137280">
                  <c:v>-1.9278300000000002E-2</c:v>
                </c:pt>
                <c:pt idx="137281">
                  <c:v>-2.0900599999999998E-2</c:v>
                </c:pt>
                <c:pt idx="137282">
                  <c:v>-2.2525E-2</c:v>
                </c:pt>
                <c:pt idx="137283">
                  <c:v>-2.41497E-2</c:v>
                </c:pt>
                <c:pt idx="137284">
                  <c:v>-2.5772699999999999E-2</c:v>
                </c:pt>
                <c:pt idx="137285">
                  <c:v>-2.7392199999999998E-2</c:v>
                </c:pt>
                <c:pt idx="137286">
                  <c:v>-2.9006000000000001E-2</c:v>
                </c:pt>
                <c:pt idx="137287">
                  <c:v>-3.0612199999999999E-2</c:v>
                </c:pt>
                <c:pt idx="137288">
                  <c:v>-3.2208899999999999E-2</c:v>
                </c:pt>
                <c:pt idx="137289">
                  <c:v>-3.3793900000000002E-2</c:v>
                </c:pt>
                <c:pt idx="137290">
                  <c:v>-3.5365199999999999E-2</c:v>
                </c:pt>
                <c:pt idx="137291">
                  <c:v>-3.6920700000000001E-2</c:v>
                </c:pt>
                <c:pt idx="137292">
                  <c:v>-3.8458399999999997E-2</c:v>
                </c:pt>
                <c:pt idx="137293">
                  <c:v>-3.9976200000000003E-2</c:v>
                </c:pt>
                <c:pt idx="137294">
                  <c:v>-4.1472000000000002E-2</c:v>
                </c:pt>
                <c:pt idx="137295">
                  <c:v>-4.2943700000000001E-2</c:v>
                </c:pt>
                <c:pt idx="137296">
                  <c:v>-4.4389199999999997E-2</c:v>
                </c:pt>
                <c:pt idx="137297">
                  <c:v>-4.58065E-2</c:v>
                </c:pt>
                <c:pt idx="137298">
                  <c:v>-4.7193499999999999E-2</c:v>
                </c:pt>
                <c:pt idx="137299">
                  <c:v>-4.8548099999999997E-2</c:v>
                </c:pt>
                <c:pt idx="137300">
                  <c:v>-4.9868299999999997E-2</c:v>
                </c:pt>
                <c:pt idx="137301">
                  <c:v>-5.1152099999999999E-2</c:v>
                </c:pt>
                <c:pt idx="137302">
                  <c:v>-5.23975E-2</c:v>
                </c:pt>
                <c:pt idx="137303">
                  <c:v>-5.3602499999999997E-2</c:v>
                </c:pt>
                <c:pt idx="137304">
                  <c:v>-5.47652E-2</c:v>
                </c:pt>
                <c:pt idx="137305">
                  <c:v>-5.5883599999999999E-2</c:v>
                </c:pt>
                <c:pt idx="137306">
                  <c:v>-5.6956E-2</c:v>
                </c:pt>
                <c:pt idx="137307">
                  <c:v>-5.7980400000000001E-2</c:v>
                </c:pt>
                <c:pt idx="137308">
                  <c:v>-5.8955100000000003E-2</c:v>
                </c:pt>
                <c:pt idx="137309">
                  <c:v>-5.9878300000000002E-2</c:v>
                </c:pt>
                <c:pt idx="137310">
                  <c:v>-6.0748400000000001E-2</c:v>
                </c:pt>
                <c:pt idx="137311">
                  <c:v>-6.1563600000000003E-2</c:v>
                </c:pt>
                <c:pt idx="137312">
                  <c:v>-6.2322500000000003E-2</c:v>
                </c:pt>
                <c:pt idx="137313">
                  <c:v>-6.3023399999999993E-2</c:v>
                </c:pt>
                <c:pt idx="137314">
                  <c:v>-6.3664899999999996E-2</c:v>
                </c:pt>
                <c:pt idx="137315">
                  <c:v>-6.4245700000000003E-2</c:v>
                </c:pt>
                <c:pt idx="137316">
                  <c:v>-6.4764199999999994E-2</c:v>
                </c:pt>
                <c:pt idx="137317">
                  <c:v>-6.5219299999999994E-2</c:v>
                </c:pt>
                <c:pt idx="137318">
                  <c:v>-6.5609799999999996E-2</c:v>
                </c:pt>
                <c:pt idx="137319">
                  <c:v>-6.5934499999999993E-2</c:v>
                </c:pt>
                <c:pt idx="137320">
                  <c:v>-6.6192399999999998E-2</c:v>
                </c:pt>
                <c:pt idx="137321">
                  <c:v>-6.6382399999999994E-2</c:v>
                </c:pt>
                <c:pt idx="137322">
                  <c:v>-6.6503800000000002E-2</c:v>
                </c:pt>
                <c:pt idx="137323">
                  <c:v>-6.6555699999999995E-2</c:v>
                </c:pt>
                <c:pt idx="137324">
                  <c:v>-6.6537299999999994E-2</c:v>
                </c:pt>
                <c:pt idx="137325">
                  <c:v>-6.6448099999999996E-2</c:v>
                </c:pt>
                <c:pt idx="137326">
                  <c:v>-6.6287299999999993E-2</c:v>
                </c:pt>
                <c:pt idx="137327">
                  <c:v>-6.6054699999999994E-2</c:v>
                </c:pt>
                <c:pt idx="137328">
                  <c:v>-6.5749799999999997E-2</c:v>
                </c:pt>
                <c:pt idx="137329">
                  <c:v>-6.5372299999999994E-2</c:v>
                </c:pt>
                <c:pt idx="137330">
                  <c:v>-6.4922099999999996E-2</c:v>
                </c:pt>
                <c:pt idx="137331">
                  <c:v>-6.4398899999999995E-2</c:v>
                </c:pt>
                <c:pt idx="137332">
                  <c:v>-6.3802999999999999E-2</c:v>
                </c:pt>
                <c:pt idx="137333">
                  <c:v>-6.3134200000000001E-2</c:v>
                </c:pt>
                <c:pt idx="137334">
                  <c:v>-6.2392900000000001E-2</c:v>
                </c:pt>
                <c:pt idx="137335">
                  <c:v>-6.1579200000000001E-2</c:v>
                </c:pt>
                <c:pt idx="137336">
                  <c:v>-6.0693700000000003E-2</c:v>
                </c:pt>
                <c:pt idx="137337">
                  <c:v>-5.9736699999999997E-2</c:v>
                </c:pt>
                <c:pt idx="137338">
                  <c:v>-5.8708900000000001E-2</c:v>
                </c:pt>
                <c:pt idx="137339">
                  <c:v>-5.76109E-2</c:v>
                </c:pt>
                <c:pt idx="137340">
                  <c:v>-5.6443500000000001E-2</c:v>
                </c:pt>
                <c:pt idx="137341">
                  <c:v>-5.5207600000000003E-2</c:v>
                </c:pt>
                <c:pt idx="137342">
                  <c:v>-5.3904100000000003E-2</c:v>
                </c:pt>
                <c:pt idx="137343">
                  <c:v>-5.2534200000000003E-2</c:v>
                </c:pt>
                <c:pt idx="137344">
                  <c:v>-5.1098900000000003E-2</c:v>
                </c:pt>
                <c:pt idx="137345">
                  <c:v>-4.9599499999999998E-2</c:v>
                </c:pt>
                <c:pt idx="137346">
                  <c:v>-4.8037299999999998E-2</c:v>
                </c:pt>
                <c:pt idx="137347">
                  <c:v>-4.6413900000000001E-2</c:v>
                </c:pt>
                <c:pt idx="137348">
                  <c:v>-4.4730600000000002E-2</c:v>
                </c:pt>
                <c:pt idx="137349">
                  <c:v>-4.2989199999999998E-2</c:v>
                </c:pt>
                <c:pt idx="137350">
                  <c:v>-4.11913E-2</c:v>
                </c:pt>
                <c:pt idx="137351">
                  <c:v>-3.93388E-2</c:v>
                </c:pt>
                <c:pt idx="137352">
                  <c:v>-3.7433300000000003E-2</c:v>
                </c:pt>
                <c:pt idx="137353">
                  <c:v>-3.5477099999999998E-2</c:v>
                </c:pt>
                <c:pt idx="137354">
                  <c:v>-3.3471899999999999E-2</c:v>
                </c:pt>
                <c:pt idx="137355">
                  <c:v>-3.1419999999999997E-2</c:v>
                </c:pt>
                <c:pt idx="137356">
                  <c:v>-2.9323499999999999E-2</c:v>
                </c:pt>
                <c:pt idx="137357">
                  <c:v>-2.7184699999999999E-2</c:v>
                </c:pt>
                <c:pt idx="137358">
                  <c:v>-2.5005800000000002E-2</c:v>
                </c:pt>
                <c:pt idx="137359">
                  <c:v>-2.2789199999999999E-2</c:v>
                </c:pt>
                <c:pt idx="137360">
                  <c:v>-2.05375E-2</c:v>
                </c:pt>
                <c:pt idx="137361">
                  <c:v>-1.8252999999999998E-2</c:v>
                </c:pt>
                <c:pt idx="137362">
                  <c:v>-1.5938299999999999E-2</c:v>
                </c:pt>
                <c:pt idx="137363">
                  <c:v>-1.3596E-2</c:v>
                </c:pt>
                <c:pt idx="137364">
                  <c:v>-1.1228800000000001E-2</c:v>
                </c:pt>
                <c:pt idx="137365" formatCode="0.00E+00">
                  <c:v>-8.8393699999999992E-3</c:v>
                </c:pt>
                <c:pt idx="137366" formatCode="0.00E+00">
                  <c:v>-6.4304399999999999E-3</c:v>
                </c:pt>
                <c:pt idx="137367" formatCode="0.00E+00">
                  <c:v>-4.0047800000000003E-3</c:v>
                </c:pt>
                <c:pt idx="137368" formatCode="0.00E+00">
                  <c:v>-1.56521E-3</c:v>
                </c:pt>
                <c:pt idx="137369" formatCode="0.00E+00">
                  <c:v>8.85445E-4</c:v>
                </c:pt>
                <c:pt idx="137370" formatCode="0.00E+00">
                  <c:v>3.3443100000000001E-3</c:v>
                </c:pt>
                <c:pt idx="137371" formatCode="0.00E+00">
                  <c:v>5.8085000000000003E-3</c:v>
                </c:pt>
                <c:pt idx="137372" formatCode="0.00E+00">
                  <c:v>8.2751100000000005E-3</c:v>
                </c:pt>
                <c:pt idx="137373">
                  <c:v>1.0741199999999999E-2</c:v>
                </c:pt>
                <c:pt idx="137374">
                  <c:v>1.3203899999999999E-2</c:v>
                </c:pt>
                <c:pt idx="137375">
                  <c:v>1.5660199999999999E-2</c:v>
                </c:pt>
                <c:pt idx="137376">
                  <c:v>1.81072E-2</c:v>
                </c:pt>
                <c:pt idx="137377">
                  <c:v>2.0541899999999998E-2</c:v>
                </c:pt>
                <c:pt idx="137378">
                  <c:v>2.2961499999999999E-2</c:v>
                </c:pt>
                <c:pt idx="137379">
                  <c:v>2.5362900000000001E-2</c:v>
                </c:pt>
                <c:pt idx="137380">
                  <c:v>2.7743299999999999E-2</c:v>
                </c:pt>
                <c:pt idx="137381">
                  <c:v>3.0099799999999999E-2</c:v>
                </c:pt>
                <c:pt idx="137382">
                  <c:v>3.2429600000000003E-2</c:v>
                </c:pt>
                <c:pt idx="137383">
                  <c:v>3.4729700000000002E-2</c:v>
                </c:pt>
                <c:pt idx="137384">
                  <c:v>3.69974E-2</c:v>
                </c:pt>
                <c:pt idx="137385">
                  <c:v>3.9229899999999998E-2</c:v>
                </c:pt>
                <c:pt idx="137386">
                  <c:v>4.14244E-2</c:v>
                </c:pt>
                <c:pt idx="137387">
                  <c:v>4.35783E-2</c:v>
                </c:pt>
                <c:pt idx="137388">
                  <c:v>4.5688899999999998E-2</c:v>
                </c:pt>
                <c:pt idx="137389">
                  <c:v>4.77536E-2</c:v>
                </c:pt>
                <c:pt idx="137390">
                  <c:v>4.9769800000000003E-2</c:v>
                </c:pt>
                <c:pt idx="137391">
                  <c:v>5.1735099999999999E-2</c:v>
                </c:pt>
                <c:pt idx="137392">
                  <c:v>5.3647E-2</c:v>
                </c:pt>
                <c:pt idx="137393">
                  <c:v>5.55031E-2</c:v>
                </c:pt>
                <c:pt idx="137394">
                  <c:v>5.7301299999999999E-2</c:v>
                </c:pt>
                <c:pt idx="137395">
                  <c:v>5.9039099999999997E-2</c:v>
                </c:pt>
                <c:pt idx="137396">
                  <c:v>6.0714600000000001E-2</c:v>
                </c:pt>
                <c:pt idx="137397">
                  <c:v>6.2325499999999999E-2</c:v>
                </c:pt>
                <c:pt idx="137398">
                  <c:v>6.3869999999999996E-2</c:v>
                </c:pt>
                <c:pt idx="137399">
                  <c:v>6.5346100000000004E-2</c:v>
                </c:pt>
                <c:pt idx="137400">
                  <c:v>6.6751900000000003E-2</c:v>
                </c:pt>
                <c:pt idx="137401">
                  <c:v>6.8085699999999999E-2</c:v>
                </c:pt>
                <c:pt idx="137402">
                  <c:v>6.9346000000000005E-2</c:v>
                </c:pt>
                <c:pt idx="137403">
                  <c:v>7.0530999999999996E-2</c:v>
                </c:pt>
                <c:pt idx="137404">
                  <c:v>7.1639499999999995E-2</c:v>
                </c:pt>
                <c:pt idx="137405">
                  <c:v>7.2669899999999996E-2</c:v>
                </c:pt>
                <c:pt idx="137406">
                  <c:v>7.3621099999999995E-2</c:v>
                </c:pt>
                <c:pt idx="137407">
                  <c:v>7.44919E-2</c:v>
                </c:pt>
                <c:pt idx="137408">
                  <c:v>7.5281299999999995E-2</c:v>
                </c:pt>
                <c:pt idx="137409">
                  <c:v>7.5988200000000006E-2</c:v>
                </c:pt>
                <c:pt idx="137410">
                  <c:v>7.6611899999999997E-2</c:v>
                </c:pt>
                <c:pt idx="137411">
                  <c:v>7.7151499999999998E-2</c:v>
                </c:pt>
                <c:pt idx="137412">
                  <c:v>7.7606599999999998E-2</c:v>
                </c:pt>
                <c:pt idx="137413">
                  <c:v>7.7976500000000004E-2</c:v>
                </c:pt>
                <c:pt idx="137414">
                  <c:v>7.8260899999999994E-2</c:v>
                </c:pt>
                <c:pt idx="137415">
                  <c:v>7.8459399999999999E-2</c:v>
                </c:pt>
                <c:pt idx="137416">
                  <c:v>7.85719E-2</c:v>
                </c:pt>
                <c:pt idx="137417">
                  <c:v>7.8598299999999996E-2</c:v>
                </c:pt>
                <c:pt idx="137418">
                  <c:v>7.8538700000000003E-2</c:v>
                </c:pt>
                <c:pt idx="137419">
                  <c:v>7.8393099999999993E-2</c:v>
                </c:pt>
                <c:pt idx="137420">
                  <c:v>7.8161800000000003E-2</c:v>
                </c:pt>
                <c:pt idx="137421">
                  <c:v>7.7845300000000006E-2</c:v>
                </c:pt>
                <c:pt idx="137422">
                  <c:v>7.7443899999999996E-2</c:v>
                </c:pt>
                <c:pt idx="137423">
                  <c:v>7.6958299999999993E-2</c:v>
                </c:pt>
                <c:pt idx="137424">
                  <c:v>7.6389200000000004E-2</c:v>
                </c:pt>
                <c:pt idx="137425">
                  <c:v>7.5737399999999996E-2</c:v>
                </c:pt>
                <c:pt idx="137426">
                  <c:v>7.5003700000000006E-2</c:v>
                </c:pt>
                <c:pt idx="137427">
                  <c:v>7.41893E-2</c:v>
                </c:pt>
                <c:pt idx="137428">
                  <c:v>7.3295100000000002E-2</c:v>
                </c:pt>
                <c:pt idx="137429">
                  <c:v>7.2322499999999998E-2</c:v>
                </c:pt>
                <c:pt idx="137430">
                  <c:v>7.1272799999999997E-2</c:v>
                </c:pt>
                <c:pt idx="137431">
                  <c:v>7.0147299999999996E-2</c:v>
                </c:pt>
                <c:pt idx="137432">
                  <c:v>6.8947700000000001E-2</c:v>
                </c:pt>
                <c:pt idx="137433">
                  <c:v>6.7675399999999997E-2</c:v>
                </c:pt>
                <c:pt idx="137434">
                  <c:v>6.6332199999999994E-2</c:v>
                </c:pt>
                <c:pt idx="137435">
                  <c:v>6.4919900000000003E-2</c:v>
                </c:pt>
                <c:pt idx="137436">
                  <c:v>6.3440399999999994E-2</c:v>
                </c:pt>
                <c:pt idx="137437">
                  <c:v>6.1895600000000002E-2</c:v>
                </c:pt>
                <c:pt idx="137438">
                  <c:v>6.0287500000000001E-2</c:v>
                </c:pt>
                <c:pt idx="137439">
                  <c:v>5.8618200000000002E-2</c:v>
                </c:pt>
                <c:pt idx="137440">
                  <c:v>5.6890000000000003E-2</c:v>
                </c:pt>
                <c:pt idx="137441">
                  <c:v>5.5105099999999997E-2</c:v>
                </c:pt>
                <c:pt idx="137442">
                  <c:v>5.3265699999999999E-2</c:v>
                </c:pt>
                <c:pt idx="137443">
                  <c:v>5.1374400000000001E-2</c:v>
                </c:pt>
                <c:pt idx="137444">
                  <c:v>4.9433499999999998E-2</c:v>
                </c:pt>
                <c:pt idx="137445">
                  <c:v>4.7445599999999997E-2</c:v>
                </c:pt>
                <c:pt idx="137446">
                  <c:v>4.5413200000000001E-2</c:v>
                </c:pt>
                <c:pt idx="137447">
                  <c:v>4.33389E-2</c:v>
                </c:pt>
                <c:pt idx="137448">
                  <c:v>4.1225299999999999E-2</c:v>
                </c:pt>
                <c:pt idx="137449">
                  <c:v>3.9075199999999997E-2</c:v>
                </c:pt>
                <c:pt idx="137450">
                  <c:v>3.6891300000000002E-2</c:v>
                </c:pt>
                <c:pt idx="137451">
                  <c:v>3.4676400000000003E-2</c:v>
                </c:pt>
                <c:pt idx="137452">
                  <c:v>3.2433099999999999E-2</c:v>
                </c:pt>
                <c:pt idx="137453">
                  <c:v>3.01645E-2</c:v>
                </c:pt>
                <c:pt idx="137454">
                  <c:v>2.7873200000000001E-2</c:v>
                </c:pt>
                <c:pt idx="137455">
                  <c:v>2.55622E-2</c:v>
                </c:pt>
                <c:pt idx="137456">
                  <c:v>2.3234299999999999E-2</c:v>
                </c:pt>
                <c:pt idx="137457">
                  <c:v>2.0892399999999998E-2</c:v>
                </c:pt>
                <c:pt idx="137458">
                  <c:v>1.85395E-2</c:v>
                </c:pt>
                <c:pt idx="137459">
                  <c:v>1.61783E-2</c:v>
                </c:pt>
                <c:pt idx="137460">
                  <c:v>1.38117E-2</c:v>
                </c:pt>
                <c:pt idx="137461">
                  <c:v>1.14427E-2</c:v>
                </c:pt>
                <c:pt idx="137462" formatCode="0.00E+00">
                  <c:v>9.0741299999999997E-3</c:v>
                </c:pt>
                <c:pt idx="137463" formatCode="0.00E+00">
                  <c:v>6.7087800000000001E-3</c:v>
                </c:pt>
                <c:pt idx="137464" formatCode="0.00E+00">
                  <c:v>4.3495199999999999E-3</c:v>
                </c:pt>
                <c:pt idx="137465" formatCode="0.00E+00">
                  <c:v>1.9991399999999999E-3</c:v>
                </c:pt>
                <c:pt idx="137466" formatCode="0.00E+00">
                  <c:v>-3.39575E-4</c:v>
                </c:pt>
                <c:pt idx="137467" formatCode="0.00E+00">
                  <c:v>-2.66388E-3</c:v>
                </c:pt>
                <c:pt idx="137468" formatCode="0.00E+00">
                  <c:v>-4.9710600000000002E-3</c:v>
                </c:pt>
                <c:pt idx="137469" formatCode="0.00E+00">
                  <c:v>-7.2584499999999996E-3</c:v>
                </c:pt>
                <c:pt idx="137470" formatCode="0.00E+00">
                  <c:v>-9.5233999999999996E-3</c:v>
                </c:pt>
                <c:pt idx="137471">
                  <c:v>-1.1763300000000001E-2</c:v>
                </c:pt>
                <c:pt idx="137472">
                  <c:v>-1.3975700000000001E-2</c:v>
                </c:pt>
                <c:pt idx="137473">
                  <c:v>-1.6158100000000002E-2</c:v>
                </c:pt>
                <c:pt idx="137474">
                  <c:v>-1.8308000000000001E-2</c:v>
                </c:pt>
                <c:pt idx="137475">
                  <c:v>-2.04231E-2</c:v>
                </c:pt>
                <c:pt idx="137476">
                  <c:v>-2.2501E-2</c:v>
                </c:pt>
                <c:pt idx="137477">
                  <c:v>-2.4539600000000002E-2</c:v>
                </c:pt>
                <c:pt idx="137478">
                  <c:v>-2.65366E-2</c:v>
                </c:pt>
                <c:pt idx="137479">
                  <c:v>-2.8490000000000001E-2</c:v>
                </c:pt>
                <c:pt idx="137480">
                  <c:v>-3.03977E-2</c:v>
                </c:pt>
                <c:pt idx="137481">
                  <c:v>-3.2257800000000003E-2</c:v>
                </c:pt>
                <c:pt idx="137482">
                  <c:v>-3.4068399999999999E-2</c:v>
                </c:pt>
                <c:pt idx="137483">
                  <c:v>-3.5827699999999997E-2</c:v>
                </c:pt>
                <c:pt idx="137484">
                  <c:v>-3.7534100000000001E-2</c:v>
                </c:pt>
                <c:pt idx="137485">
                  <c:v>-3.91858E-2</c:v>
                </c:pt>
                <c:pt idx="137486">
                  <c:v>-4.0781299999999999E-2</c:v>
                </c:pt>
                <c:pt idx="137487">
                  <c:v>-4.2319299999999997E-2</c:v>
                </c:pt>
                <c:pt idx="137488">
                  <c:v>-4.3798299999999998E-2</c:v>
                </c:pt>
                <c:pt idx="137489">
                  <c:v>-4.5217E-2</c:v>
                </c:pt>
                <c:pt idx="137490">
                  <c:v>-4.6574400000000002E-2</c:v>
                </c:pt>
                <c:pt idx="137491">
                  <c:v>-4.7869299999999997E-2</c:v>
                </c:pt>
                <c:pt idx="137492">
                  <c:v>-4.9100699999999997E-2</c:v>
                </c:pt>
                <c:pt idx="137493">
                  <c:v>-5.0267800000000001E-2</c:v>
                </c:pt>
                <c:pt idx="137494">
                  <c:v>-5.1369699999999997E-2</c:v>
                </c:pt>
                <c:pt idx="137495">
                  <c:v>-5.24057E-2</c:v>
                </c:pt>
                <c:pt idx="137496">
                  <c:v>-5.3375300000000001E-2</c:v>
                </c:pt>
                <c:pt idx="137497">
                  <c:v>-5.4278E-2</c:v>
                </c:pt>
                <c:pt idx="137498">
                  <c:v>-5.5113299999999997E-2</c:v>
                </c:pt>
                <c:pt idx="137499">
                  <c:v>-5.5880899999999997E-2</c:v>
                </c:pt>
                <c:pt idx="137500">
                  <c:v>-5.6580600000000002E-2</c:v>
                </c:pt>
                <c:pt idx="137501">
                  <c:v>-5.7212300000000001E-2</c:v>
                </c:pt>
                <c:pt idx="137502">
                  <c:v>-5.7776000000000001E-2</c:v>
                </c:pt>
                <c:pt idx="137503">
                  <c:v>-5.8271700000000003E-2</c:v>
                </c:pt>
                <c:pt idx="137504">
                  <c:v>-5.8699599999999998E-2</c:v>
                </c:pt>
                <c:pt idx="137505">
                  <c:v>-5.9060000000000001E-2</c:v>
                </c:pt>
                <c:pt idx="137506">
                  <c:v>-5.9353200000000002E-2</c:v>
                </c:pt>
                <c:pt idx="137507">
                  <c:v>-5.9579699999999999E-2</c:v>
                </c:pt>
                <c:pt idx="137508">
                  <c:v>-5.9739899999999999E-2</c:v>
                </c:pt>
                <c:pt idx="137509">
                  <c:v>-5.9834600000000002E-2</c:v>
                </c:pt>
                <c:pt idx="137510">
                  <c:v>-5.9864399999999998E-2</c:v>
                </c:pt>
                <c:pt idx="137511">
                  <c:v>-5.9830000000000001E-2</c:v>
                </c:pt>
                <c:pt idx="137512">
                  <c:v>-5.9732399999999998E-2</c:v>
                </c:pt>
                <c:pt idx="137513">
                  <c:v>-5.9572600000000003E-2</c:v>
                </c:pt>
                <c:pt idx="137514">
                  <c:v>-5.9351399999999999E-2</c:v>
                </c:pt>
                <c:pt idx="137515">
                  <c:v>-5.90701E-2</c:v>
                </c:pt>
                <c:pt idx="137516">
                  <c:v>-5.8729799999999999E-2</c:v>
                </c:pt>
                <c:pt idx="137517">
                  <c:v>-5.8331800000000003E-2</c:v>
                </c:pt>
                <c:pt idx="137518">
                  <c:v>-5.7877199999999997E-2</c:v>
                </c:pt>
                <c:pt idx="137519">
                  <c:v>-5.7367700000000001E-2</c:v>
                </c:pt>
                <c:pt idx="137520">
                  <c:v>-5.6804500000000001E-2</c:v>
                </c:pt>
                <c:pt idx="137521">
                  <c:v>-5.6189099999999999E-2</c:v>
                </c:pt>
                <c:pt idx="137522">
                  <c:v>-5.5523200000000002E-2</c:v>
                </c:pt>
                <c:pt idx="137523">
                  <c:v>-5.4808299999999997E-2</c:v>
                </c:pt>
                <c:pt idx="137524">
                  <c:v>-5.4045999999999997E-2</c:v>
                </c:pt>
                <c:pt idx="137525">
                  <c:v>-5.3238099999999997E-2</c:v>
                </c:pt>
                <c:pt idx="137526">
                  <c:v>-5.23864E-2</c:v>
                </c:pt>
                <c:pt idx="137527">
                  <c:v>-5.1492499999999997E-2</c:v>
                </c:pt>
                <c:pt idx="137528">
                  <c:v>-5.05583E-2</c:v>
                </c:pt>
                <c:pt idx="137529">
                  <c:v>-4.9585799999999999E-2</c:v>
                </c:pt>
                <c:pt idx="137530">
                  <c:v>-4.8576599999999998E-2</c:v>
                </c:pt>
                <c:pt idx="137531">
                  <c:v>-4.7532900000000003E-2</c:v>
                </c:pt>
                <c:pt idx="137532">
                  <c:v>-4.6456499999999998E-2</c:v>
                </c:pt>
                <c:pt idx="137533">
                  <c:v>-4.5349300000000002E-2</c:v>
                </c:pt>
                <c:pt idx="137534">
                  <c:v>-4.4213299999999997E-2</c:v>
                </c:pt>
                <c:pt idx="137535">
                  <c:v>-4.3050600000000001E-2</c:v>
                </c:pt>
                <c:pt idx="137536">
                  <c:v>-4.18631E-2</c:v>
                </c:pt>
                <c:pt idx="137537">
                  <c:v>-4.0652800000000003E-2</c:v>
                </c:pt>
                <c:pt idx="137538">
                  <c:v>-3.9421699999999997E-2</c:v>
                </c:pt>
                <c:pt idx="137539">
                  <c:v>-3.8171799999999999E-2</c:v>
                </c:pt>
                <c:pt idx="137540">
                  <c:v>-3.6905100000000003E-2</c:v>
                </c:pt>
                <c:pt idx="137541">
                  <c:v>-3.5623599999999998E-2</c:v>
                </c:pt>
                <c:pt idx="137542">
                  <c:v>-3.43293E-2</c:v>
                </c:pt>
                <c:pt idx="137543">
                  <c:v>-3.3024199999999997E-2</c:v>
                </c:pt>
                <c:pt idx="137544">
                  <c:v>-3.1710099999999998E-2</c:v>
                </c:pt>
                <c:pt idx="137545">
                  <c:v>-3.0389099999999999E-2</c:v>
                </c:pt>
                <c:pt idx="137546">
                  <c:v>-2.9062999999999999E-2</c:v>
                </c:pt>
                <c:pt idx="137547">
                  <c:v>-2.7733600000000001E-2</c:v>
                </c:pt>
                <c:pt idx="137548">
                  <c:v>-2.6402999999999999E-2</c:v>
                </c:pt>
                <c:pt idx="137549">
                  <c:v>-2.5072799999999999E-2</c:v>
                </c:pt>
                <c:pt idx="137550">
                  <c:v>-2.37448E-2</c:v>
                </c:pt>
                <c:pt idx="137551">
                  <c:v>-2.2420900000000001E-2</c:v>
                </c:pt>
                <c:pt idx="137552">
                  <c:v>-2.1102599999999999E-2</c:v>
                </c:pt>
                <c:pt idx="137553">
                  <c:v>-1.9791699999999999E-2</c:v>
                </c:pt>
                <c:pt idx="137554">
                  <c:v>-1.8489700000000001E-2</c:v>
                </c:pt>
                <c:pt idx="137555">
                  <c:v>-1.71983E-2</c:v>
                </c:pt>
                <c:pt idx="137556">
                  <c:v>-1.5918999999999999E-2</c:v>
                </c:pt>
                <c:pt idx="137557">
                  <c:v>-1.46531E-2</c:v>
                </c:pt>
                <c:pt idx="137558">
                  <c:v>-1.3402300000000001E-2</c:v>
                </c:pt>
                <c:pt idx="137559">
                  <c:v>-1.2167600000000001E-2</c:v>
                </c:pt>
                <c:pt idx="137560">
                  <c:v>-1.09506E-2</c:v>
                </c:pt>
                <c:pt idx="137561" formatCode="0.00E+00">
                  <c:v>-9.7524499999999993E-3</c:v>
                </c:pt>
                <c:pt idx="137562" formatCode="0.00E+00">
                  <c:v>-8.5742800000000001E-3</c:v>
                </c:pt>
                <c:pt idx="137563" formatCode="0.00E+00">
                  <c:v>-7.4172300000000004E-3</c:v>
                </c:pt>
                <c:pt idx="137564" formatCode="0.00E+00">
                  <c:v>-6.2823699999999998E-3</c:v>
                </c:pt>
                <c:pt idx="137565" formatCode="0.00E+00">
                  <c:v>-5.1706800000000004E-3</c:v>
                </c:pt>
                <c:pt idx="137566" formatCode="0.00E+00">
                  <c:v>-4.0830800000000002E-3</c:v>
                </c:pt>
                <c:pt idx="137567" formatCode="0.00E+00">
                  <c:v>-3.02045E-3</c:v>
                </c:pt>
                <c:pt idx="137568" formatCode="0.00E+00">
                  <c:v>-1.9835600000000001E-3</c:v>
                </c:pt>
                <c:pt idx="137569" formatCode="0.00E+00">
                  <c:v>-9.7314099999999996E-4</c:v>
                </c:pt>
                <c:pt idx="137570" formatCode="0.00E+00">
                  <c:v>1.0145399999999999E-5</c:v>
                </c:pt>
                <c:pt idx="137571" formatCode="0.00E+00">
                  <c:v>9.65714E-4</c:v>
                </c:pt>
                <c:pt idx="137572" formatCode="0.00E+00">
                  <c:v>1.8930399999999999E-3</c:v>
                </c:pt>
                <c:pt idx="137573" formatCode="0.00E+00">
                  <c:v>2.7916799999999999E-3</c:v>
                </c:pt>
                <c:pt idx="137574" formatCode="0.00E+00">
                  <c:v>3.66125E-3</c:v>
                </c:pt>
                <c:pt idx="137575" formatCode="0.00E+00">
                  <c:v>4.5014299999999998E-3</c:v>
                </c:pt>
                <c:pt idx="137576" formatCode="0.00E+00">
                  <c:v>5.31198E-3</c:v>
                </c:pt>
                <c:pt idx="137577" formatCode="0.00E+00">
                  <c:v>6.0927100000000003E-3</c:v>
                </c:pt>
                <c:pt idx="137578" formatCode="0.00E+00">
                  <c:v>6.8435099999999997E-3</c:v>
                </c:pt>
                <c:pt idx="137579" formatCode="0.00E+00">
                  <c:v>7.5643400000000001E-3</c:v>
                </c:pt>
                <c:pt idx="137580" formatCode="0.00E+00">
                  <c:v>8.2552100000000007E-3</c:v>
                </c:pt>
                <c:pt idx="137581" formatCode="0.00E+00">
                  <c:v>8.9162100000000008E-3</c:v>
                </c:pt>
                <c:pt idx="137582" formatCode="0.00E+00">
                  <c:v>9.5474700000000006E-3</c:v>
                </c:pt>
                <c:pt idx="137583">
                  <c:v>1.0149200000000001E-2</c:v>
                </c:pt>
                <c:pt idx="137584">
                  <c:v>1.0721700000000001E-2</c:v>
                </c:pt>
                <c:pt idx="137585">
                  <c:v>1.1265300000000001E-2</c:v>
                </c:pt>
                <c:pt idx="137586">
                  <c:v>1.17803E-2</c:v>
                </c:pt>
                <c:pt idx="137587">
                  <c:v>1.22673E-2</c:v>
                </c:pt>
                <c:pt idx="137588">
                  <c:v>1.2726599999999999E-2</c:v>
                </c:pt>
                <c:pt idx="137589">
                  <c:v>1.31588E-2</c:v>
                </c:pt>
                <c:pt idx="137590">
                  <c:v>1.3564700000000001E-2</c:v>
                </c:pt>
                <c:pt idx="137591">
                  <c:v>1.3944700000000001E-2</c:v>
                </c:pt>
                <c:pt idx="137592">
                  <c:v>1.42995E-2</c:v>
                </c:pt>
                <c:pt idx="137593">
                  <c:v>1.4630000000000001E-2</c:v>
                </c:pt>
                <c:pt idx="137594">
                  <c:v>1.4936899999999999E-2</c:v>
                </c:pt>
                <c:pt idx="137595">
                  <c:v>1.5221E-2</c:v>
                </c:pt>
                <c:pt idx="137596">
                  <c:v>1.5483200000000001E-2</c:v>
                </c:pt>
                <c:pt idx="137597">
                  <c:v>1.57243E-2</c:v>
                </c:pt>
                <c:pt idx="137598">
                  <c:v>1.5945299999999999E-2</c:v>
                </c:pt>
                <c:pt idx="137599">
                  <c:v>1.61472E-2</c:v>
                </c:pt>
                <c:pt idx="137600">
                  <c:v>1.6330799999999999E-2</c:v>
                </c:pt>
                <c:pt idx="137601">
                  <c:v>1.6497299999999999E-2</c:v>
                </c:pt>
                <c:pt idx="137602">
                  <c:v>1.6647599999999999E-2</c:v>
                </c:pt>
                <c:pt idx="137603">
                  <c:v>1.67828E-2</c:v>
                </c:pt>
                <c:pt idx="137604">
                  <c:v>1.6903899999999999E-2</c:v>
                </c:pt>
                <c:pt idx="137605">
                  <c:v>1.7011999999999999E-2</c:v>
                </c:pt>
                <c:pt idx="137606">
                  <c:v>1.71082E-2</c:v>
                </c:pt>
                <c:pt idx="137607">
                  <c:v>1.71936E-2</c:v>
                </c:pt>
                <c:pt idx="137608">
                  <c:v>1.7269199999999998E-2</c:v>
                </c:pt>
                <c:pt idx="137609">
                  <c:v>1.73362E-2</c:v>
                </c:pt>
                <c:pt idx="137610">
                  <c:v>1.73957E-2</c:v>
                </c:pt>
                <c:pt idx="137611">
                  <c:v>1.7448700000000001E-2</c:v>
                </c:pt>
                <c:pt idx="137612">
                  <c:v>1.7496399999999999E-2</c:v>
                </c:pt>
                <c:pt idx="137613">
                  <c:v>1.7539699999999998E-2</c:v>
                </c:pt>
                <c:pt idx="137614">
                  <c:v>1.7579899999999999E-2</c:v>
                </c:pt>
                <c:pt idx="137615">
                  <c:v>1.7617899999999999E-2</c:v>
                </c:pt>
                <c:pt idx="137616">
                  <c:v>1.7654699999999999E-2</c:v>
                </c:pt>
                <c:pt idx="137617">
                  <c:v>1.7691399999999999E-2</c:v>
                </c:pt>
                <c:pt idx="137618">
                  <c:v>1.7729000000000002E-2</c:v>
                </c:pt>
                <c:pt idx="137619">
                  <c:v>1.77684E-2</c:v>
                </c:pt>
                <c:pt idx="137620">
                  <c:v>1.7810599999999999E-2</c:v>
                </c:pt>
                <c:pt idx="137621">
                  <c:v>1.7856400000000001E-2</c:v>
                </c:pt>
                <c:pt idx="137622">
                  <c:v>1.79068E-2</c:v>
                </c:pt>
                <c:pt idx="137623">
                  <c:v>1.7962599999999999E-2</c:v>
                </c:pt>
                <c:pt idx="137624">
                  <c:v>1.8024600000000002E-2</c:v>
                </c:pt>
                <c:pt idx="137625">
                  <c:v>1.8093499999999998E-2</c:v>
                </c:pt>
                <c:pt idx="137626">
                  <c:v>1.8170200000000001E-2</c:v>
                </c:pt>
                <c:pt idx="137627">
                  <c:v>1.8255199999999999E-2</c:v>
                </c:pt>
                <c:pt idx="137628">
                  <c:v>1.8349299999999999E-2</c:v>
                </c:pt>
                <c:pt idx="137629">
                  <c:v>1.8453000000000001E-2</c:v>
                </c:pt>
                <c:pt idx="137630">
                  <c:v>1.8566800000000001E-2</c:v>
                </c:pt>
                <c:pt idx="137631">
                  <c:v>1.86914E-2</c:v>
                </c:pt>
                <c:pt idx="137632">
                  <c:v>1.8827E-2</c:v>
                </c:pt>
                <c:pt idx="137633">
                  <c:v>1.89742E-2</c:v>
                </c:pt>
                <c:pt idx="137634">
                  <c:v>1.9133299999999999E-2</c:v>
                </c:pt>
                <c:pt idx="137635">
                  <c:v>1.9304499999999999E-2</c:v>
                </c:pt>
                <c:pt idx="137636">
                  <c:v>1.9488200000000001E-2</c:v>
                </c:pt>
                <c:pt idx="137637">
                  <c:v>1.9684400000000001E-2</c:v>
                </c:pt>
                <c:pt idx="137638">
                  <c:v>1.9893399999999999E-2</c:v>
                </c:pt>
                <c:pt idx="137639">
                  <c:v>2.01152E-2</c:v>
                </c:pt>
                <c:pt idx="137640">
                  <c:v>2.0349699999999998E-2</c:v>
                </c:pt>
                <c:pt idx="137641">
                  <c:v>2.05971E-2</c:v>
                </c:pt>
                <c:pt idx="137642">
                  <c:v>2.08571E-2</c:v>
                </c:pt>
                <c:pt idx="137643">
                  <c:v>2.1129700000000001E-2</c:v>
                </c:pt>
                <c:pt idx="137644">
                  <c:v>2.14145E-2</c:v>
                </c:pt>
                <c:pt idx="137645">
                  <c:v>2.1711399999999999E-2</c:v>
                </c:pt>
                <c:pt idx="137646">
                  <c:v>2.2020100000000001E-2</c:v>
                </c:pt>
                <c:pt idx="137647">
                  <c:v>2.2339999999999999E-2</c:v>
                </c:pt>
                <c:pt idx="137648">
                  <c:v>2.2670800000000001E-2</c:v>
                </c:pt>
                <c:pt idx="137649">
                  <c:v>2.3012100000000001E-2</c:v>
                </c:pt>
                <c:pt idx="137650">
                  <c:v>2.3363200000000001E-2</c:v>
                </c:pt>
                <c:pt idx="137651">
                  <c:v>2.3723500000000002E-2</c:v>
                </c:pt>
                <c:pt idx="137652">
                  <c:v>2.4092499999999999E-2</c:v>
                </c:pt>
                <c:pt idx="137653">
                  <c:v>2.4469299999999999E-2</c:v>
                </c:pt>
                <c:pt idx="137654">
                  <c:v>2.4853299999999998E-2</c:v>
                </c:pt>
                <c:pt idx="137655">
                  <c:v>2.5243700000000001E-2</c:v>
                </c:pt>
                <c:pt idx="137656">
                  <c:v>2.5639499999999999E-2</c:v>
                </c:pt>
                <c:pt idx="137657">
                  <c:v>2.6039900000000001E-2</c:v>
                </c:pt>
                <c:pt idx="137658">
                  <c:v>2.6443999999999999E-2</c:v>
                </c:pt>
                <c:pt idx="137659">
                  <c:v>2.6850800000000001E-2</c:v>
                </c:pt>
                <c:pt idx="137660">
                  <c:v>2.72593E-2</c:v>
                </c:pt>
                <c:pt idx="137661">
                  <c:v>2.76683E-2</c:v>
                </c:pt>
                <c:pt idx="137662">
                  <c:v>2.8076899999999998E-2</c:v>
                </c:pt>
                <c:pt idx="137663">
                  <c:v>2.8483899999999999E-2</c:v>
                </c:pt>
                <c:pt idx="137664">
                  <c:v>2.88881E-2</c:v>
                </c:pt>
                <c:pt idx="137665">
                  <c:v>2.92883E-2</c:v>
                </c:pt>
                <c:pt idx="137666">
                  <c:v>2.9683399999999999E-2</c:v>
                </c:pt>
                <c:pt idx="137667">
                  <c:v>3.0072100000000001E-2</c:v>
                </c:pt>
                <c:pt idx="137668">
                  <c:v>3.04531E-2</c:v>
                </c:pt>
                <c:pt idx="137669">
                  <c:v>3.0825200000000001E-2</c:v>
                </c:pt>
                <c:pt idx="137670">
                  <c:v>3.1187099999999999E-2</c:v>
                </c:pt>
                <c:pt idx="137671">
                  <c:v>3.15374E-2</c:v>
                </c:pt>
                <c:pt idx="137672">
                  <c:v>3.1874899999999998E-2</c:v>
                </c:pt>
                <c:pt idx="137673">
                  <c:v>3.2198200000000003E-2</c:v>
                </c:pt>
                <c:pt idx="137674">
                  <c:v>3.2505899999999997E-2</c:v>
                </c:pt>
                <c:pt idx="137675">
                  <c:v>3.2796899999999997E-2</c:v>
                </c:pt>
                <c:pt idx="137676">
                  <c:v>3.3069599999999998E-2</c:v>
                </c:pt>
                <c:pt idx="137677">
                  <c:v>3.3322900000000003E-2</c:v>
                </c:pt>
                <c:pt idx="137678">
                  <c:v>3.3555300000000003E-2</c:v>
                </c:pt>
                <c:pt idx="137679">
                  <c:v>3.37656E-2</c:v>
                </c:pt>
                <c:pt idx="137680">
                  <c:v>3.3952400000000001E-2</c:v>
                </c:pt>
                <c:pt idx="137681">
                  <c:v>3.4114499999999999E-2</c:v>
                </c:pt>
                <c:pt idx="137682">
                  <c:v>3.4250700000000002E-2</c:v>
                </c:pt>
                <c:pt idx="137683">
                  <c:v>3.4359500000000001E-2</c:v>
                </c:pt>
                <c:pt idx="137684">
                  <c:v>3.4439999999999998E-2</c:v>
                </c:pt>
                <c:pt idx="137685">
                  <c:v>3.4490699999999999E-2</c:v>
                </c:pt>
                <c:pt idx="137686">
                  <c:v>3.4510699999999998E-2</c:v>
                </c:pt>
                <c:pt idx="137687">
                  <c:v>3.4498599999999997E-2</c:v>
                </c:pt>
                <c:pt idx="137688">
                  <c:v>3.4453600000000001E-2</c:v>
                </c:pt>
                <c:pt idx="137689">
                  <c:v>3.4374399999999999E-2</c:v>
                </c:pt>
                <c:pt idx="137690">
                  <c:v>3.4259999999999999E-2</c:v>
                </c:pt>
                <c:pt idx="137691">
                  <c:v>3.4109599999999997E-2</c:v>
                </c:pt>
                <c:pt idx="137692">
                  <c:v>3.3922099999999997E-2</c:v>
                </c:pt>
                <c:pt idx="137693">
                  <c:v>3.3696700000000003E-2</c:v>
                </c:pt>
                <c:pt idx="137694">
                  <c:v>3.34326E-2</c:v>
                </c:pt>
                <c:pt idx="137695">
                  <c:v>3.3128900000000003E-2</c:v>
                </c:pt>
                <c:pt idx="137696">
                  <c:v>3.2784899999999999E-2</c:v>
                </c:pt>
                <c:pt idx="137697">
                  <c:v>3.2399999999999998E-2</c:v>
                </c:pt>
                <c:pt idx="137698">
                  <c:v>3.1973599999999998E-2</c:v>
                </c:pt>
                <c:pt idx="137699">
                  <c:v>3.1505100000000001E-2</c:v>
                </c:pt>
                <c:pt idx="137700">
                  <c:v>3.0994000000000001E-2</c:v>
                </c:pt>
                <c:pt idx="137701">
                  <c:v>3.0439899999999999E-2</c:v>
                </c:pt>
                <c:pt idx="137702">
                  <c:v>2.9842500000000001E-2</c:v>
                </c:pt>
                <c:pt idx="137703">
                  <c:v>2.9201399999999999E-2</c:v>
                </c:pt>
                <c:pt idx="137704">
                  <c:v>2.85165E-2</c:v>
                </c:pt>
                <c:pt idx="137705">
                  <c:v>2.7787599999999999E-2</c:v>
                </c:pt>
                <c:pt idx="137706">
                  <c:v>2.7014699999999999E-2</c:v>
                </c:pt>
                <c:pt idx="137707">
                  <c:v>2.6197700000000001E-2</c:v>
                </c:pt>
                <c:pt idx="137708">
                  <c:v>2.53367E-2</c:v>
                </c:pt>
                <c:pt idx="137709">
                  <c:v>2.4431899999999999E-2</c:v>
                </c:pt>
                <c:pt idx="137710">
                  <c:v>2.3483400000000001E-2</c:v>
                </c:pt>
                <c:pt idx="137711">
                  <c:v>2.24917E-2</c:v>
                </c:pt>
                <c:pt idx="137712">
                  <c:v>2.1457E-2</c:v>
                </c:pt>
                <c:pt idx="137713">
                  <c:v>2.03798E-2</c:v>
                </c:pt>
                <c:pt idx="137714">
                  <c:v>1.9260599999999999E-2</c:v>
                </c:pt>
                <c:pt idx="137715">
                  <c:v>1.8100100000000001E-2</c:v>
                </c:pt>
                <c:pt idx="137716">
                  <c:v>1.6899000000000001E-2</c:v>
                </c:pt>
                <c:pt idx="137717">
                  <c:v>1.5657899999999999E-2</c:v>
                </c:pt>
                <c:pt idx="137718">
                  <c:v>1.43778E-2</c:v>
                </c:pt>
                <c:pt idx="137719">
                  <c:v>1.30595E-2</c:v>
                </c:pt>
                <c:pt idx="137720">
                  <c:v>1.17041E-2</c:v>
                </c:pt>
                <c:pt idx="137721">
                  <c:v>1.03125E-2</c:v>
                </c:pt>
                <c:pt idx="137722" formatCode="0.00E+00">
                  <c:v>8.88596E-3</c:v>
                </c:pt>
                <c:pt idx="137723" formatCode="0.00E+00">
                  <c:v>7.4256599999999997E-3</c:v>
                </c:pt>
                <c:pt idx="137724" formatCode="0.00E+00">
                  <c:v>5.9328699999999998E-3</c:v>
                </c:pt>
                <c:pt idx="137725" formatCode="0.00E+00">
                  <c:v>4.4089300000000001E-3</c:v>
                </c:pt>
                <c:pt idx="137726" formatCode="0.00E+00">
                  <c:v>2.85528E-3</c:v>
                </c:pt>
                <c:pt idx="137727" formatCode="0.00E+00">
                  <c:v>1.27338E-3</c:v>
                </c:pt>
                <c:pt idx="137728" formatCode="0.00E+00">
                  <c:v>-3.3522000000000001E-4</c:v>
                </c:pt>
                <c:pt idx="137729" formatCode="0.00E+00">
                  <c:v>-1.9689E-3</c:v>
                </c:pt>
                <c:pt idx="137730" formatCode="0.00E+00">
                  <c:v>-3.6259999999999999E-3</c:v>
                </c:pt>
                <c:pt idx="137731" formatCode="0.00E+00">
                  <c:v>-5.3047800000000003E-3</c:v>
                </c:pt>
                <c:pt idx="137732" formatCode="0.00E+00">
                  <c:v>-7.0034499999999996E-3</c:v>
                </c:pt>
                <c:pt idx="137733" formatCode="0.00E+00">
                  <c:v>-8.7201799999999993E-3</c:v>
                </c:pt>
                <c:pt idx="137734">
                  <c:v>-1.04531E-2</c:v>
                </c:pt>
                <c:pt idx="137735">
                  <c:v>-1.22002E-2</c:v>
                </c:pt>
                <c:pt idx="137736">
                  <c:v>-1.39595E-2</c:v>
                </c:pt>
                <c:pt idx="137737">
                  <c:v>-1.5729E-2</c:v>
                </c:pt>
                <c:pt idx="137738">
                  <c:v>-1.7506600000000001E-2</c:v>
                </c:pt>
                <c:pt idx="137739">
                  <c:v>-1.92902E-2</c:v>
                </c:pt>
                <c:pt idx="137740">
                  <c:v>-2.1077700000000001E-2</c:v>
                </c:pt>
                <c:pt idx="137741">
                  <c:v>-2.28668E-2</c:v>
                </c:pt>
                <c:pt idx="137742">
                  <c:v>-2.4655300000000002E-2</c:v>
                </c:pt>
                <c:pt idx="137743">
                  <c:v>-2.6441099999999999E-2</c:v>
                </c:pt>
                <c:pt idx="137744">
                  <c:v>-2.8221799999999998E-2</c:v>
                </c:pt>
                <c:pt idx="137745">
                  <c:v>-2.99951E-2</c:v>
                </c:pt>
                <c:pt idx="137746">
                  <c:v>-3.1758799999999997E-2</c:v>
                </c:pt>
                <c:pt idx="137747">
                  <c:v>-3.3510499999999999E-2</c:v>
                </c:pt>
                <c:pt idx="137748">
                  <c:v>-3.5248000000000002E-2</c:v>
                </c:pt>
                <c:pt idx="137749">
                  <c:v>-3.6968800000000003E-2</c:v>
                </c:pt>
                <c:pt idx="137750">
                  <c:v>-3.8670700000000002E-2</c:v>
                </c:pt>
                <c:pt idx="137751">
                  <c:v>-4.03513E-2</c:v>
                </c:pt>
                <c:pt idx="137752">
                  <c:v>-4.2008400000000001E-2</c:v>
                </c:pt>
                <c:pt idx="137753">
                  <c:v>-4.3639400000000002E-2</c:v>
                </c:pt>
                <c:pt idx="137754">
                  <c:v>-4.5242299999999999E-2</c:v>
                </c:pt>
                <c:pt idx="137755">
                  <c:v>-4.6814599999999998E-2</c:v>
                </c:pt>
                <c:pt idx="137756">
                  <c:v>-4.83542E-2</c:v>
                </c:pt>
                <c:pt idx="137757">
                  <c:v>-4.9858699999999999E-2</c:v>
                </c:pt>
                <c:pt idx="137758">
                  <c:v>-5.1325900000000001E-2</c:v>
                </c:pt>
                <c:pt idx="137759">
                  <c:v>-5.2753700000000001E-2</c:v>
                </c:pt>
                <c:pt idx="137760">
                  <c:v>-5.4139800000000002E-2</c:v>
                </c:pt>
                <c:pt idx="137761">
                  <c:v>-5.5482200000000002E-2</c:v>
                </c:pt>
                <c:pt idx="137762">
                  <c:v>-5.6778799999999997E-2</c:v>
                </c:pt>
                <c:pt idx="137763">
                  <c:v>-5.8027500000000003E-2</c:v>
                </c:pt>
                <c:pt idx="137764">
                  <c:v>-5.9226300000000003E-2</c:v>
                </c:pt>
                <c:pt idx="137765">
                  <c:v>-6.0373299999999998E-2</c:v>
                </c:pt>
                <c:pt idx="137766">
                  <c:v>-6.14665E-2</c:v>
                </c:pt>
                <c:pt idx="137767">
                  <c:v>-6.2504299999999999E-2</c:v>
                </c:pt>
                <c:pt idx="137768">
                  <c:v>-6.3484700000000005E-2</c:v>
                </c:pt>
                <c:pt idx="137769">
                  <c:v>-6.4406000000000005E-2</c:v>
                </c:pt>
                <c:pt idx="137770">
                  <c:v>-6.5266699999999997E-2</c:v>
                </c:pt>
                <c:pt idx="137771">
                  <c:v>-6.6065100000000002E-2</c:v>
                </c:pt>
                <c:pt idx="137772">
                  <c:v>-6.6799700000000004E-2</c:v>
                </c:pt>
                <c:pt idx="137773">
                  <c:v>-6.7469100000000004E-2</c:v>
                </c:pt>
                <c:pt idx="137774">
                  <c:v>-6.8071900000000005E-2</c:v>
                </c:pt>
                <c:pt idx="137775">
                  <c:v>-6.8606899999999998E-2</c:v>
                </c:pt>
                <c:pt idx="137776">
                  <c:v>-6.9072800000000004E-2</c:v>
                </c:pt>
                <c:pt idx="137777">
                  <c:v>-6.9468500000000002E-2</c:v>
                </c:pt>
                <c:pt idx="137778">
                  <c:v>-6.9792999999999994E-2</c:v>
                </c:pt>
                <c:pt idx="137779">
                  <c:v>-7.0045399999999994E-2</c:v>
                </c:pt>
                <c:pt idx="137780">
                  <c:v>-7.0224700000000001E-2</c:v>
                </c:pt>
                <c:pt idx="137781">
                  <c:v>-7.0330299999999998E-2</c:v>
                </c:pt>
                <c:pt idx="137782">
                  <c:v>-7.0361400000000004E-2</c:v>
                </c:pt>
                <c:pt idx="137783">
                  <c:v>-7.0317500000000005E-2</c:v>
                </c:pt>
                <c:pt idx="137784">
                  <c:v>-7.0198099999999999E-2</c:v>
                </c:pt>
                <c:pt idx="137785">
                  <c:v>-7.0002800000000004E-2</c:v>
                </c:pt>
                <c:pt idx="137786">
                  <c:v>-6.9731299999999996E-2</c:v>
                </c:pt>
                <c:pt idx="137787">
                  <c:v>-6.9383399999999998E-2</c:v>
                </c:pt>
                <c:pt idx="137788">
                  <c:v>-6.8959099999999995E-2</c:v>
                </c:pt>
                <c:pt idx="137789">
                  <c:v>-6.84583E-2</c:v>
                </c:pt>
                <c:pt idx="137790">
                  <c:v>-6.78811E-2</c:v>
                </c:pt>
                <c:pt idx="137791">
                  <c:v>-6.7227700000000001E-2</c:v>
                </c:pt>
                <c:pt idx="137792">
                  <c:v>-6.6498600000000005E-2</c:v>
                </c:pt>
                <c:pt idx="137793">
                  <c:v>-6.56939E-2</c:v>
                </c:pt>
                <c:pt idx="137794">
                  <c:v>-6.4814399999999994E-2</c:v>
                </c:pt>
                <c:pt idx="137795">
                  <c:v>-6.3860500000000001E-2</c:v>
                </c:pt>
                <c:pt idx="137796">
                  <c:v>-6.2833E-2</c:v>
                </c:pt>
                <c:pt idx="137797">
                  <c:v>-6.1732700000000001E-2</c:v>
                </c:pt>
                <c:pt idx="137798">
                  <c:v>-6.0560500000000003E-2</c:v>
                </c:pt>
                <c:pt idx="137799">
                  <c:v>-5.9317399999999999E-2</c:v>
                </c:pt>
                <c:pt idx="137800">
                  <c:v>-5.8004500000000001E-2</c:v>
                </c:pt>
                <c:pt idx="137801">
                  <c:v>-5.6623E-2</c:v>
                </c:pt>
                <c:pt idx="137802">
                  <c:v>-5.51742E-2</c:v>
                </c:pt>
                <c:pt idx="137803">
                  <c:v>-5.3659400000000003E-2</c:v>
                </c:pt>
                <c:pt idx="137804">
                  <c:v>-5.20802E-2</c:v>
                </c:pt>
                <c:pt idx="137805">
                  <c:v>-5.04381E-2</c:v>
                </c:pt>
                <c:pt idx="137806">
                  <c:v>-4.8734699999999999E-2</c:v>
                </c:pt>
                <c:pt idx="137807">
                  <c:v>-4.6971800000000001E-2</c:v>
                </c:pt>
                <c:pt idx="137808">
                  <c:v>-4.5151200000000002E-2</c:v>
                </c:pt>
                <c:pt idx="137809">
                  <c:v>-4.3274800000000002E-2</c:v>
                </c:pt>
                <c:pt idx="137810">
                  <c:v>-4.1344499999999999E-2</c:v>
                </c:pt>
                <c:pt idx="137811">
                  <c:v>-3.9362399999999999E-2</c:v>
                </c:pt>
                <c:pt idx="137812">
                  <c:v>-3.7330700000000001E-2</c:v>
                </c:pt>
                <c:pt idx="137813">
                  <c:v>-3.5251499999999998E-2</c:v>
                </c:pt>
                <c:pt idx="137814">
                  <c:v>-3.31271E-2</c:v>
                </c:pt>
                <c:pt idx="137815">
                  <c:v>-3.0959799999999999E-2</c:v>
                </c:pt>
                <c:pt idx="137816">
                  <c:v>-2.8752E-2</c:v>
                </c:pt>
                <c:pt idx="137817">
                  <c:v>-2.6506100000000001E-2</c:v>
                </c:pt>
                <c:pt idx="137818">
                  <c:v>-2.4224699999999998E-2</c:v>
                </c:pt>
                <c:pt idx="137819">
                  <c:v>-2.1910300000000001E-2</c:v>
                </c:pt>
                <c:pt idx="137820">
                  <c:v>-1.95655E-2</c:v>
                </c:pt>
                <c:pt idx="137821">
                  <c:v>-1.7192900000000001E-2</c:v>
                </c:pt>
                <c:pt idx="137822">
                  <c:v>-1.47952E-2</c:v>
                </c:pt>
                <c:pt idx="137823">
                  <c:v>-1.2375199999999999E-2</c:v>
                </c:pt>
                <c:pt idx="137824" formatCode="0.00E+00">
                  <c:v>-9.9356099999999992E-3</c:v>
                </c:pt>
                <c:pt idx="137825" formatCode="0.00E+00">
                  <c:v>-7.47921E-3</c:v>
                </c:pt>
                <c:pt idx="137826" formatCode="0.00E+00">
                  <c:v>-5.0088199999999998E-3</c:v>
                </c:pt>
                <c:pt idx="137827" formatCode="0.00E+00">
                  <c:v>-2.5272799999999998E-3</c:v>
                </c:pt>
                <c:pt idx="137828" formatCode="0.00E+00">
                  <c:v>-3.7453300000000003E-5</c:v>
                </c:pt>
                <c:pt idx="137829" formatCode="0.00E+00">
                  <c:v>2.4578E-3</c:v>
                </c:pt>
                <c:pt idx="137830" formatCode="0.00E+00">
                  <c:v>4.9555900000000002E-3</c:v>
                </c:pt>
                <c:pt idx="137831" formatCode="0.00E+00">
                  <c:v>7.4530300000000002E-3</c:v>
                </c:pt>
                <c:pt idx="137832" formatCode="0.00E+00">
                  <c:v>9.9472199999999997E-3</c:v>
                </c:pt>
                <c:pt idx="137833">
                  <c:v>1.24353E-2</c:v>
                </c:pt>
                <c:pt idx="137834">
                  <c:v>1.49143E-2</c:v>
                </c:pt>
                <c:pt idx="137835">
                  <c:v>1.7381400000000002E-2</c:v>
                </c:pt>
                <c:pt idx="137836">
                  <c:v>1.9833799999999999E-2</c:v>
                </c:pt>
                <c:pt idx="137837">
                  <c:v>2.22685E-2</c:v>
                </c:pt>
                <c:pt idx="137838">
                  <c:v>2.4682800000000001E-2</c:v>
                </c:pt>
                <c:pt idx="137839">
                  <c:v>2.7073799999999999E-2</c:v>
                </c:pt>
                <c:pt idx="137840">
                  <c:v>2.9438800000000001E-2</c:v>
                </c:pt>
                <c:pt idx="137841">
                  <c:v>3.1774999999999998E-2</c:v>
                </c:pt>
                <c:pt idx="137842">
                  <c:v>3.4079600000000002E-2</c:v>
                </c:pt>
                <c:pt idx="137843">
                  <c:v>3.6350100000000003E-2</c:v>
                </c:pt>
                <c:pt idx="137844">
                  <c:v>3.8583800000000001E-2</c:v>
                </c:pt>
                <c:pt idx="137845">
                  <c:v>4.0778099999999998E-2</c:v>
                </c:pt>
                <c:pt idx="137846">
                  <c:v>4.2930500000000003E-2</c:v>
                </c:pt>
                <c:pt idx="137847">
                  <c:v>4.5038500000000002E-2</c:v>
                </c:pt>
                <c:pt idx="137848">
                  <c:v>4.7099599999999998E-2</c:v>
                </c:pt>
                <c:pt idx="137849">
                  <c:v>4.9111500000000002E-2</c:v>
                </c:pt>
                <c:pt idx="137850">
                  <c:v>5.1071999999999999E-2</c:v>
                </c:pt>
                <c:pt idx="137851">
                  <c:v>5.2978600000000001E-2</c:v>
                </c:pt>
                <c:pt idx="137852">
                  <c:v>5.48294E-2</c:v>
                </c:pt>
                <c:pt idx="137853">
                  <c:v>5.6622100000000002E-2</c:v>
                </c:pt>
                <c:pt idx="137854">
                  <c:v>5.8354700000000002E-2</c:v>
                </c:pt>
                <c:pt idx="137855">
                  <c:v>6.00254E-2</c:v>
                </c:pt>
                <c:pt idx="137856">
                  <c:v>6.1632199999999998E-2</c:v>
                </c:pt>
                <c:pt idx="137857">
                  <c:v>6.3173400000000005E-2</c:v>
                </c:pt>
                <c:pt idx="137858">
                  <c:v>6.4647099999999999E-2</c:v>
                </c:pt>
                <c:pt idx="137859">
                  <c:v>6.6052E-2</c:v>
                </c:pt>
                <c:pt idx="137860">
                  <c:v>6.7386199999999993E-2</c:v>
                </c:pt>
                <c:pt idx="137861">
                  <c:v>6.8648600000000004E-2</c:v>
                </c:pt>
                <c:pt idx="137862">
                  <c:v>6.98376E-2</c:v>
                </c:pt>
                <c:pt idx="137863">
                  <c:v>7.0952100000000004E-2</c:v>
                </c:pt>
                <c:pt idx="137864">
                  <c:v>7.1990899999999997E-2</c:v>
                </c:pt>
                <c:pt idx="137865">
                  <c:v>7.2952900000000001E-2</c:v>
                </c:pt>
                <c:pt idx="137866">
                  <c:v>7.3837100000000003E-2</c:v>
                </c:pt>
                <c:pt idx="137867">
                  <c:v>7.4642700000000006E-2</c:v>
                </c:pt>
                <c:pt idx="137868">
                  <c:v>7.5368900000000003E-2</c:v>
                </c:pt>
                <c:pt idx="137869">
                  <c:v>7.6015100000000002E-2</c:v>
                </c:pt>
                <c:pt idx="137870">
                  <c:v>7.6580599999999999E-2</c:v>
                </c:pt>
                <c:pt idx="137871">
                  <c:v>7.7064999999999995E-2</c:v>
                </c:pt>
                <c:pt idx="137872">
                  <c:v>7.7467900000000006E-2</c:v>
                </c:pt>
                <c:pt idx="137873">
                  <c:v>7.77891E-2</c:v>
                </c:pt>
                <c:pt idx="137874">
                  <c:v>7.8028399999999998E-2</c:v>
                </c:pt>
                <c:pt idx="137875">
                  <c:v>7.81858E-2</c:v>
                </c:pt>
                <c:pt idx="137876">
                  <c:v>7.8261200000000003E-2</c:v>
                </c:pt>
                <c:pt idx="137877">
                  <c:v>7.8254799999999999E-2</c:v>
                </c:pt>
                <c:pt idx="137878">
                  <c:v>7.8166899999999997E-2</c:v>
                </c:pt>
                <c:pt idx="137879">
                  <c:v>7.7997800000000006E-2</c:v>
                </c:pt>
                <c:pt idx="137880">
                  <c:v>7.7747899999999995E-2</c:v>
                </c:pt>
                <c:pt idx="137881">
                  <c:v>7.7417700000000006E-2</c:v>
                </c:pt>
                <c:pt idx="137882">
                  <c:v>7.7007999999999993E-2</c:v>
                </c:pt>
                <c:pt idx="137883">
                  <c:v>7.6519400000000001E-2</c:v>
                </c:pt>
                <c:pt idx="137884">
                  <c:v>7.5952699999999998E-2</c:v>
                </c:pt>
                <c:pt idx="137885">
                  <c:v>7.5308899999999998E-2</c:v>
                </c:pt>
                <c:pt idx="137886">
                  <c:v>7.4589000000000003E-2</c:v>
                </c:pt>
                <c:pt idx="137887">
                  <c:v>7.3794100000000001E-2</c:v>
                </c:pt>
                <c:pt idx="137888">
                  <c:v>7.2925299999999998E-2</c:v>
                </c:pt>
                <c:pt idx="137889">
                  <c:v>7.1983900000000003E-2</c:v>
                </c:pt>
                <c:pt idx="137890">
                  <c:v>7.0971300000000001E-2</c:v>
                </c:pt>
                <c:pt idx="137891">
                  <c:v>6.9888900000000004E-2</c:v>
                </c:pt>
                <c:pt idx="137892">
                  <c:v>6.8738199999999999E-2</c:v>
                </c:pt>
                <c:pt idx="137893">
                  <c:v>6.7520899999999995E-2</c:v>
                </c:pt>
                <c:pt idx="137894">
                  <c:v>6.6238500000000006E-2</c:v>
                </c:pt>
                <c:pt idx="137895">
                  <c:v>6.48928E-2</c:v>
                </c:pt>
                <c:pt idx="137896">
                  <c:v>6.3485600000000003E-2</c:v>
                </c:pt>
                <c:pt idx="137897">
                  <c:v>6.2018799999999999E-2</c:v>
                </c:pt>
                <c:pt idx="137898">
                  <c:v>6.0494399999999997E-2</c:v>
                </c:pt>
                <c:pt idx="137899">
                  <c:v>5.89142E-2</c:v>
                </c:pt>
                <c:pt idx="137900">
                  <c:v>5.7280400000000002E-2</c:v>
                </c:pt>
                <c:pt idx="137901">
                  <c:v>5.5595100000000001E-2</c:v>
                </c:pt>
                <c:pt idx="137902">
                  <c:v>5.38603E-2</c:v>
                </c:pt>
                <c:pt idx="137903">
                  <c:v>5.2078399999999997E-2</c:v>
                </c:pt>
                <c:pt idx="137904">
                  <c:v>5.02516E-2</c:v>
                </c:pt>
                <c:pt idx="137905">
                  <c:v>4.8382099999999997E-2</c:v>
                </c:pt>
                <c:pt idx="137906">
                  <c:v>4.6472300000000001E-2</c:v>
                </c:pt>
                <c:pt idx="137907">
                  <c:v>4.4524599999999998E-2</c:v>
                </c:pt>
                <c:pt idx="137908">
                  <c:v>4.2541299999999997E-2</c:v>
                </c:pt>
                <c:pt idx="137909">
                  <c:v>4.05248E-2</c:v>
                </c:pt>
                <c:pt idx="137910">
                  <c:v>3.8477699999999997E-2</c:v>
                </c:pt>
                <c:pt idx="137911">
                  <c:v>3.6402299999999999E-2</c:v>
                </c:pt>
                <c:pt idx="137912">
                  <c:v>3.4301199999999997E-2</c:v>
                </c:pt>
                <c:pt idx="137913">
                  <c:v>3.2176900000000001E-2</c:v>
                </c:pt>
                <c:pt idx="137914">
                  <c:v>3.0031800000000001E-2</c:v>
                </c:pt>
                <c:pt idx="137915">
                  <c:v>2.7868500000000001E-2</c:v>
                </c:pt>
                <c:pt idx="137916">
                  <c:v>2.5689500000000001E-2</c:v>
                </c:pt>
                <c:pt idx="137917">
                  <c:v>2.3497299999999999E-2</c:v>
                </c:pt>
                <c:pt idx="137918">
                  <c:v>2.1294500000000001E-2</c:v>
                </c:pt>
                <c:pt idx="137919">
                  <c:v>1.90835E-2</c:v>
                </c:pt>
                <c:pt idx="137920">
                  <c:v>1.6866900000000001E-2</c:v>
                </c:pt>
                <c:pt idx="137921">
                  <c:v>1.46471E-2</c:v>
                </c:pt>
                <c:pt idx="137922">
                  <c:v>1.2426599999999999E-2</c:v>
                </c:pt>
                <c:pt idx="137923">
                  <c:v>1.0207900000000001E-2</c:v>
                </c:pt>
                <c:pt idx="137924" formatCode="0.00E+00">
                  <c:v>7.9933399999999998E-3</c:v>
                </c:pt>
                <c:pt idx="137925" formatCode="0.00E+00">
                  <c:v>5.7854200000000003E-3</c:v>
                </c:pt>
                <c:pt idx="137926" formatCode="0.00E+00">
                  <c:v>3.58647E-3</c:v>
                </c:pt>
                <c:pt idx="137927" formatCode="0.00E+00">
                  <c:v>1.3988399999999999E-3</c:v>
                </c:pt>
                <c:pt idx="137928" formatCode="0.00E+00">
                  <c:v>-7.7515400000000001E-4</c:v>
                </c:pt>
                <c:pt idx="137929" formatCode="0.00E+00">
                  <c:v>-2.9332500000000001E-3</c:v>
                </c:pt>
                <c:pt idx="137930" formatCode="0.00E+00">
                  <c:v>-5.0732099999999999E-3</c:v>
                </c:pt>
                <c:pt idx="137931" formatCode="0.00E+00">
                  <c:v>-7.1928399999999998E-3</c:v>
                </c:pt>
                <c:pt idx="137932" formatCode="0.00E+00">
                  <c:v>-9.2899999999999996E-3</c:v>
                </c:pt>
                <c:pt idx="137933">
                  <c:v>-1.13626E-2</c:v>
                </c:pt>
                <c:pt idx="137934">
                  <c:v>-1.34086E-2</c:v>
                </c:pt>
                <c:pt idx="137935">
                  <c:v>-1.5425899999999999E-2</c:v>
                </c:pt>
                <c:pt idx="137936">
                  <c:v>-1.74127E-2</c:v>
                </c:pt>
                <c:pt idx="137937">
                  <c:v>-1.9367100000000002E-2</c:v>
                </c:pt>
                <c:pt idx="137938">
                  <c:v>-2.1287199999999999E-2</c:v>
                </c:pt>
                <c:pt idx="137939">
                  <c:v>-2.3171299999999999E-2</c:v>
                </c:pt>
                <c:pt idx="137940">
                  <c:v>-2.50177E-2</c:v>
                </c:pt>
                <c:pt idx="137941">
                  <c:v>-2.68247E-2</c:v>
                </c:pt>
                <c:pt idx="137942">
                  <c:v>-2.85908E-2</c:v>
                </c:pt>
                <c:pt idx="137943">
                  <c:v>-3.0314399999999998E-2</c:v>
                </c:pt>
                <c:pt idx="137944">
                  <c:v>-3.1994099999999998E-2</c:v>
                </c:pt>
                <c:pt idx="137945">
                  <c:v>-3.3628600000000002E-2</c:v>
                </c:pt>
                <c:pt idx="137946">
                  <c:v>-3.5216600000000001E-2</c:v>
                </c:pt>
                <c:pt idx="137947">
                  <c:v>-3.6756799999999999E-2</c:v>
                </c:pt>
                <c:pt idx="137948">
                  <c:v>-3.8247999999999997E-2</c:v>
                </c:pt>
                <c:pt idx="137949">
                  <c:v>-3.9689299999999997E-2</c:v>
                </c:pt>
                <c:pt idx="137950">
                  <c:v>-4.1079499999999998E-2</c:v>
                </c:pt>
                <c:pt idx="137951">
                  <c:v>-4.2417799999999999E-2</c:v>
                </c:pt>
                <c:pt idx="137952">
                  <c:v>-4.37033E-2</c:v>
                </c:pt>
                <c:pt idx="137953">
                  <c:v>-4.4935299999999997E-2</c:v>
                </c:pt>
                <c:pt idx="137954">
                  <c:v>-4.6112899999999998E-2</c:v>
                </c:pt>
                <c:pt idx="137955">
                  <c:v>-4.7235600000000003E-2</c:v>
                </c:pt>
                <c:pt idx="137956">
                  <c:v>-4.83028E-2</c:v>
                </c:pt>
                <c:pt idx="137957">
                  <c:v>-4.93141E-2</c:v>
                </c:pt>
                <c:pt idx="137958">
                  <c:v>-5.0269000000000001E-2</c:v>
                </c:pt>
                <c:pt idx="137959">
                  <c:v>-5.1167200000000003E-2</c:v>
                </c:pt>
                <c:pt idx="137960">
                  <c:v>-5.2008499999999999E-2</c:v>
                </c:pt>
                <c:pt idx="137961">
                  <c:v>-5.2792600000000002E-2</c:v>
                </c:pt>
                <c:pt idx="137962">
                  <c:v>-5.3519499999999998E-2</c:v>
                </c:pt>
                <c:pt idx="137963">
                  <c:v>-5.4189000000000001E-2</c:v>
                </c:pt>
                <c:pt idx="137964">
                  <c:v>-5.4801299999999997E-2</c:v>
                </c:pt>
                <c:pt idx="137965">
                  <c:v>-5.53564E-2</c:v>
                </c:pt>
                <c:pt idx="137966">
                  <c:v>-5.5854599999999997E-2</c:v>
                </c:pt>
                <c:pt idx="137967">
                  <c:v>-5.6295900000000003E-2</c:v>
                </c:pt>
                <c:pt idx="137968">
                  <c:v>-5.6680800000000003E-2</c:v>
                </c:pt>
                <c:pt idx="137969">
                  <c:v>-5.7009499999999998E-2</c:v>
                </c:pt>
                <c:pt idx="137970">
                  <c:v>-5.7282600000000003E-2</c:v>
                </c:pt>
                <c:pt idx="137971">
                  <c:v>-5.7500500000000003E-2</c:v>
                </c:pt>
                <c:pt idx="137972">
                  <c:v>-5.7663800000000001E-2</c:v>
                </c:pt>
                <c:pt idx="137973">
                  <c:v>-5.7772999999999998E-2</c:v>
                </c:pt>
                <c:pt idx="137974">
                  <c:v>-5.78288E-2</c:v>
                </c:pt>
                <c:pt idx="137975">
                  <c:v>-5.7832000000000001E-2</c:v>
                </c:pt>
                <c:pt idx="137976">
                  <c:v>-5.7783300000000003E-2</c:v>
                </c:pt>
                <c:pt idx="137977">
                  <c:v>-5.7683499999999999E-2</c:v>
                </c:pt>
                <c:pt idx="137978">
                  <c:v>-5.7533599999999997E-2</c:v>
                </c:pt>
                <c:pt idx="137979">
                  <c:v>-5.7334400000000001E-2</c:v>
                </c:pt>
                <c:pt idx="137980">
                  <c:v>-5.70868E-2</c:v>
                </c:pt>
                <c:pt idx="137981">
                  <c:v>-5.6791899999999999E-2</c:v>
                </c:pt>
                <c:pt idx="137982">
                  <c:v>-5.6450800000000002E-2</c:v>
                </c:pt>
                <c:pt idx="137983">
                  <c:v>-5.6064500000000003E-2</c:v>
                </c:pt>
                <c:pt idx="137984">
                  <c:v>-5.5634099999999999E-2</c:v>
                </c:pt>
                <c:pt idx="137985">
                  <c:v>-5.51607E-2</c:v>
                </c:pt>
                <c:pt idx="137986">
                  <c:v>-5.4645699999999998E-2</c:v>
                </c:pt>
                <c:pt idx="137987">
                  <c:v>-5.4090100000000002E-2</c:v>
                </c:pt>
                <c:pt idx="137988">
                  <c:v>-5.34952E-2</c:v>
                </c:pt>
                <c:pt idx="137989">
                  <c:v>-5.2862199999999998E-2</c:v>
                </c:pt>
                <c:pt idx="137990">
                  <c:v>-5.2192500000000003E-2</c:v>
                </c:pt>
                <c:pt idx="137991">
                  <c:v>-5.1487400000000003E-2</c:v>
                </c:pt>
                <c:pt idx="137992">
                  <c:v>-5.0748099999999997E-2</c:v>
                </c:pt>
                <c:pt idx="137993">
                  <c:v>-4.9976E-2</c:v>
                </c:pt>
                <c:pt idx="137994">
                  <c:v>-4.9172399999999998E-2</c:v>
                </c:pt>
                <c:pt idx="137995">
                  <c:v>-4.8338800000000001E-2</c:v>
                </c:pt>
                <c:pt idx="137996">
                  <c:v>-4.7476400000000002E-2</c:v>
                </c:pt>
                <c:pt idx="137997">
                  <c:v>-4.6586599999999999E-2</c:v>
                </c:pt>
                <c:pt idx="137998">
                  <c:v>-4.56709E-2</c:v>
                </c:pt>
                <c:pt idx="137999">
                  <c:v>-4.4730499999999999E-2</c:v>
                </c:pt>
                <c:pt idx="138000">
                  <c:v>-4.3766899999999997E-2</c:v>
                </c:pt>
                <c:pt idx="138001">
                  <c:v>-4.2781399999999997E-2</c:v>
                </c:pt>
                <c:pt idx="138002">
                  <c:v>-4.1775399999999997E-2</c:v>
                </c:pt>
                <c:pt idx="138003">
                  <c:v>-4.07502E-2</c:v>
                </c:pt>
                <c:pt idx="138004">
                  <c:v>-3.9707199999999998E-2</c:v>
                </c:pt>
                <c:pt idx="138005">
                  <c:v>-3.86477E-2</c:v>
                </c:pt>
                <c:pt idx="138006">
                  <c:v>-3.7573099999999998E-2</c:v>
                </c:pt>
                <c:pt idx="138007">
                  <c:v>-3.6484700000000002E-2</c:v>
                </c:pt>
                <c:pt idx="138008">
                  <c:v>-3.5383699999999997E-2</c:v>
                </c:pt>
                <c:pt idx="138009">
                  <c:v>-3.42714E-2</c:v>
                </c:pt>
                <c:pt idx="138010">
                  <c:v>-3.3149199999999997E-2</c:v>
                </c:pt>
                <c:pt idx="138011">
                  <c:v>-3.2018100000000001E-2</c:v>
                </c:pt>
                <c:pt idx="138012">
                  <c:v>-3.0879500000000001E-2</c:v>
                </c:pt>
                <c:pt idx="138013">
                  <c:v>-2.9734500000000001E-2</c:v>
                </c:pt>
                <c:pt idx="138014">
                  <c:v>-2.8584200000000001E-2</c:v>
                </c:pt>
                <c:pt idx="138015">
                  <c:v>-2.74299E-2</c:v>
                </c:pt>
                <c:pt idx="138016">
                  <c:v>-2.62726E-2</c:v>
                </c:pt>
                <c:pt idx="138017">
                  <c:v>-2.5113400000000001E-2</c:v>
                </c:pt>
                <c:pt idx="138018">
                  <c:v>-2.39534E-2</c:v>
                </c:pt>
                <c:pt idx="138019">
                  <c:v>-2.2793500000000001E-2</c:v>
                </c:pt>
                <c:pt idx="138020">
                  <c:v>-2.16347E-2</c:v>
                </c:pt>
                <c:pt idx="138021">
                  <c:v>-2.0478E-2</c:v>
                </c:pt>
                <c:pt idx="138022">
                  <c:v>-1.9324299999999999E-2</c:v>
                </c:pt>
                <c:pt idx="138023">
                  <c:v>-1.8174599999999999E-2</c:v>
                </c:pt>
                <c:pt idx="138024">
                  <c:v>-1.7029499999999999E-2</c:v>
                </c:pt>
                <c:pt idx="138025">
                  <c:v>-1.5890000000000001E-2</c:v>
                </c:pt>
                <c:pt idx="138026">
                  <c:v>-1.47569E-2</c:v>
                </c:pt>
                <c:pt idx="138027">
                  <c:v>-1.36308E-2</c:v>
                </c:pt>
                <c:pt idx="138028">
                  <c:v>-1.25124E-2</c:v>
                </c:pt>
                <c:pt idx="138029">
                  <c:v>-1.1402499999999999E-2</c:v>
                </c:pt>
                <c:pt idx="138030">
                  <c:v>-1.03017E-2</c:v>
                </c:pt>
                <c:pt idx="138031" formatCode="0.00E+00">
                  <c:v>-9.2105399999999997E-3</c:v>
                </c:pt>
                <c:pt idx="138032" formatCode="0.00E+00">
                  <c:v>-8.1296000000000007E-3</c:v>
                </c:pt>
                <c:pt idx="138033" formatCode="0.00E+00">
                  <c:v>-7.0594100000000003E-3</c:v>
                </c:pt>
                <c:pt idx="138034" formatCode="0.00E+00">
                  <c:v>-6.0004500000000001E-3</c:v>
                </c:pt>
                <c:pt idx="138035" formatCode="0.00E+00">
                  <c:v>-4.9531799999999997E-3</c:v>
                </c:pt>
                <c:pt idx="138036" formatCode="0.00E+00">
                  <c:v>-3.9180100000000004E-3</c:v>
                </c:pt>
                <c:pt idx="138037" formatCode="0.00E+00">
                  <c:v>-2.8953300000000002E-3</c:v>
                </c:pt>
                <c:pt idx="138038" formatCode="0.00E+00">
                  <c:v>-1.88547E-3</c:v>
                </c:pt>
                <c:pt idx="138039" formatCode="0.00E+00">
                  <c:v>-8.8875200000000003E-4</c:v>
                </c:pt>
                <c:pt idx="138040" formatCode="0.00E+00">
                  <c:v>9.4540299999999993E-5</c:v>
                </c:pt>
                <c:pt idx="138041" formatCode="0.00E+00">
                  <c:v>1.06416E-3</c:v>
                </c:pt>
                <c:pt idx="138042" formatCode="0.00E+00">
                  <c:v>2.0198899999999999E-3</c:v>
                </c:pt>
                <c:pt idx="138043" formatCode="0.00E+00">
                  <c:v>2.9615499999999999E-3</c:v>
                </c:pt>
                <c:pt idx="138044" formatCode="0.00E+00">
                  <c:v>3.8889800000000002E-3</c:v>
                </c:pt>
                <c:pt idx="138045" formatCode="0.00E+00">
                  <c:v>4.8020399999999996E-3</c:v>
                </c:pt>
                <c:pt idx="138046" formatCode="0.00E+00">
                  <c:v>5.7006499999999998E-3</c:v>
                </c:pt>
                <c:pt idx="138047" formatCode="0.00E+00">
                  <c:v>6.5847299999999996E-3</c:v>
                </c:pt>
                <c:pt idx="138048" formatCode="0.00E+00">
                  <c:v>7.4542300000000001E-3</c:v>
                </c:pt>
                <c:pt idx="138049" formatCode="0.00E+00">
                  <c:v>8.3091299999999996E-3</c:v>
                </c:pt>
                <c:pt idx="138050" formatCode="0.00E+00">
                  <c:v>9.1494200000000001E-3</c:v>
                </c:pt>
                <c:pt idx="138051" formatCode="0.00E+00">
                  <c:v>9.9751400000000004E-3</c:v>
                </c:pt>
                <c:pt idx="138052">
                  <c:v>1.07863E-2</c:v>
                </c:pt>
                <c:pt idx="138053">
                  <c:v>1.1583E-2</c:v>
                </c:pt>
                <c:pt idx="138054">
                  <c:v>1.2365299999999999E-2</c:v>
                </c:pt>
                <c:pt idx="138055">
                  <c:v>1.31334E-2</c:v>
                </c:pt>
                <c:pt idx="138056">
                  <c:v>1.3887200000000001E-2</c:v>
                </c:pt>
                <c:pt idx="138057">
                  <c:v>1.4626999999999999E-2</c:v>
                </c:pt>
                <c:pt idx="138058">
                  <c:v>1.5352899999999999E-2</c:v>
                </c:pt>
                <c:pt idx="138059">
                  <c:v>1.6065099999999999E-2</c:v>
                </c:pt>
                <c:pt idx="138060">
                  <c:v>1.67636E-2</c:v>
                </c:pt>
                <c:pt idx="138061">
                  <c:v>1.74488E-2</c:v>
                </c:pt>
                <c:pt idx="138062">
                  <c:v>1.81207E-2</c:v>
                </c:pt>
                <c:pt idx="138063">
                  <c:v>1.8779500000000001E-2</c:v>
                </c:pt>
                <c:pt idx="138064">
                  <c:v>1.9425499999999998E-2</c:v>
                </c:pt>
                <c:pt idx="138065">
                  <c:v>2.0058900000000001E-2</c:v>
                </c:pt>
                <c:pt idx="138066">
                  <c:v>2.0679800000000002E-2</c:v>
                </c:pt>
                <c:pt idx="138067">
                  <c:v>2.1288399999999999E-2</c:v>
                </c:pt>
                <c:pt idx="138068">
                  <c:v>2.1885000000000002E-2</c:v>
                </c:pt>
                <c:pt idx="138069">
                  <c:v>2.2469699999999999E-2</c:v>
                </c:pt>
                <c:pt idx="138070">
                  <c:v>2.3042699999999999E-2</c:v>
                </c:pt>
                <c:pt idx="138071">
                  <c:v>2.3604199999999999E-2</c:v>
                </c:pt>
                <c:pt idx="138072">
                  <c:v>2.4154499999999999E-2</c:v>
                </c:pt>
                <c:pt idx="138073">
                  <c:v>2.46936E-2</c:v>
                </c:pt>
                <c:pt idx="138074">
                  <c:v>2.52217E-2</c:v>
                </c:pt>
                <c:pt idx="138075">
                  <c:v>2.5739100000000001E-2</c:v>
                </c:pt>
                <c:pt idx="138076">
                  <c:v>2.6245899999999999E-2</c:v>
                </c:pt>
                <c:pt idx="138077">
                  <c:v>2.6742100000000001E-2</c:v>
                </c:pt>
                <c:pt idx="138078">
                  <c:v>2.7227899999999999E-2</c:v>
                </c:pt>
                <c:pt idx="138079">
                  <c:v>2.7703499999999999E-2</c:v>
                </c:pt>
                <c:pt idx="138080">
                  <c:v>2.8169E-2</c:v>
                </c:pt>
                <c:pt idx="138081">
                  <c:v>2.8624900000000002E-2</c:v>
                </c:pt>
                <c:pt idx="138082">
                  <c:v>2.9071199999999998E-2</c:v>
                </c:pt>
                <c:pt idx="138083">
                  <c:v>2.9508099999999999E-2</c:v>
                </c:pt>
                <c:pt idx="138084">
                  <c:v>2.99355E-2</c:v>
                </c:pt>
                <c:pt idx="138085">
                  <c:v>3.0353100000000001E-2</c:v>
                </c:pt>
                <c:pt idx="138086">
                  <c:v>3.0760800000000001E-2</c:v>
                </c:pt>
                <c:pt idx="138087">
                  <c:v>3.1158600000000002E-2</c:v>
                </c:pt>
                <c:pt idx="138088">
                  <c:v>3.1546200000000003E-2</c:v>
                </c:pt>
                <c:pt idx="138089">
                  <c:v>3.1923399999999998E-2</c:v>
                </c:pt>
                <c:pt idx="138090">
                  <c:v>3.2290300000000001E-2</c:v>
                </c:pt>
                <c:pt idx="138091">
                  <c:v>3.2646500000000002E-2</c:v>
                </c:pt>
                <c:pt idx="138092">
                  <c:v>3.2992E-2</c:v>
                </c:pt>
                <c:pt idx="138093">
                  <c:v>3.3326500000000002E-2</c:v>
                </c:pt>
                <c:pt idx="138094">
                  <c:v>3.3649699999999998E-2</c:v>
                </c:pt>
                <c:pt idx="138095">
                  <c:v>3.3961600000000002E-2</c:v>
                </c:pt>
                <c:pt idx="138096">
                  <c:v>3.4262000000000001E-2</c:v>
                </c:pt>
                <c:pt idx="138097">
                  <c:v>3.4550600000000001E-2</c:v>
                </c:pt>
                <c:pt idx="138098">
                  <c:v>3.48271E-2</c:v>
                </c:pt>
                <c:pt idx="138099">
                  <c:v>3.5091299999999999E-2</c:v>
                </c:pt>
                <c:pt idx="138100">
                  <c:v>3.5342800000000001E-2</c:v>
                </c:pt>
                <c:pt idx="138101">
                  <c:v>3.5581500000000002E-2</c:v>
                </c:pt>
                <c:pt idx="138102">
                  <c:v>3.5806999999999999E-2</c:v>
                </c:pt>
                <c:pt idx="138103">
                  <c:v>3.6019299999999997E-2</c:v>
                </c:pt>
                <c:pt idx="138104">
                  <c:v>3.6218100000000003E-2</c:v>
                </c:pt>
                <c:pt idx="138105">
                  <c:v>3.6403100000000001E-2</c:v>
                </c:pt>
                <c:pt idx="138106">
                  <c:v>3.6574000000000002E-2</c:v>
                </c:pt>
                <c:pt idx="138107">
                  <c:v>3.6730199999999998E-2</c:v>
                </c:pt>
                <c:pt idx="138108">
                  <c:v>3.6871599999999997E-2</c:v>
                </c:pt>
                <c:pt idx="138109">
                  <c:v>3.6997599999999999E-2</c:v>
                </c:pt>
                <c:pt idx="138110">
                  <c:v>3.7108299999999997E-2</c:v>
                </c:pt>
                <c:pt idx="138111">
                  <c:v>3.7203300000000002E-2</c:v>
                </c:pt>
                <c:pt idx="138112">
                  <c:v>3.72824E-2</c:v>
                </c:pt>
                <c:pt idx="138113">
                  <c:v>3.7345000000000003E-2</c:v>
                </c:pt>
                <c:pt idx="138114">
                  <c:v>3.73905E-2</c:v>
                </c:pt>
                <c:pt idx="138115">
                  <c:v>3.7418699999999999E-2</c:v>
                </c:pt>
                <c:pt idx="138116">
                  <c:v>3.7428999999999997E-2</c:v>
                </c:pt>
                <c:pt idx="138117">
                  <c:v>3.7421099999999999E-2</c:v>
                </c:pt>
                <c:pt idx="138118">
                  <c:v>3.7394499999999997E-2</c:v>
                </c:pt>
                <c:pt idx="138119">
                  <c:v>3.7348699999999999E-2</c:v>
                </c:pt>
                <c:pt idx="138120">
                  <c:v>3.7283200000000002E-2</c:v>
                </c:pt>
                <c:pt idx="138121">
                  <c:v>3.7197399999999999E-2</c:v>
                </c:pt>
                <c:pt idx="138122">
                  <c:v>3.7090999999999999E-2</c:v>
                </c:pt>
                <c:pt idx="138123">
                  <c:v>3.6963299999999998E-2</c:v>
                </c:pt>
                <c:pt idx="138124">
                  <c:v>3.6813600000000002E-2</c:v>
                </c:pt>
                <c:pt idx="138125">
                  <c:v>3.6641699999999999E-2</c:v>
                </c:pt>
                <c:pt idx="138126">
                  <c:v>3.6447300000000002E-2</c:v>
                </c:pt>
                <c:pt idx="138127">
                  <c:v>3.6229600000000001E-2</c:v>
                </c:pt>
                <c:pt idx="138128">
                  <c:v>3.5986799999999999E-2</c:v>
                </c:pt>
                <c:pt idx="138129">
                  <c:v>3.5717699999999998E-2</c:v>
                </c:pt>
                <c:pt idx="138130">
                  <c:v>3.5422099999999998E-2</c:v>
                </c:pt>
                <c:pt idx="138131">
                  <c:v>3.5100399999999997E-2</c:v>
                </c:pt>
                <c:pt idx="138132">
                  <c:v>3.4752999999999999E-2</c:v>
                </c:pt>
                <c:pt idx="138133">
                  <c:v>3.4379399999999997E-2</c:v>
                </c:pt>
                <c:pt idx="138134">
                  <c:v>3.3979299999999997E-2</c:v>
                </c:pt>
                <c:pt idx="138135">
                  <c:v>3.3552199999999997E-2</c:v>
                </c:pt>
                <c:pt idx="138136">
                  <c:v>3.30979E-2</c:v>
                </c:pt>
                <c:pt idx="138137">
                  <c:v>3.2616199999999998E-2</c:v>
                </c:pt>
                <c:pt idx="138138">
                  <c:v>3.21064E-2</c:v>
                </c:pt>
                <c:pt idx="138139">
                  <c:v>3.1568400000000003E-2</c:v>
                </c:pt>
                <c:pt idx="138140">
                  <c:v>3.1001600000000001E-2</c:v>
                </c:pt>
                <c:pt idx="138141">
                  <c:v>3.0405600000000001E-2</c:v>
                </c:pt>
                <c:pt idx="138142">
                  <c:v>2.9779699999999999E-2</c:v>
                </c:pt>
                <c:pt idx="138143">
                  <c:v>2.9123099999999999E-2</c:v>
                </c:pt>
                <c:pt idx="138144">
                  <c:v>2.8435200000000001E-2</c:v>
                </c:pt>
                <c:pt idx="138145">
                  <c:v>2.7715500000000001E-2</c:v>
                </c:pt>
                <c:pt idx="138146">
                  <c:v>2.6963299999999999E-2</c:v>
                </c:pt>
                <c:pt idx="138147">
                  <c:v>2.6178099999999999E-2</c:v>
                </c:pt>
                <c:pt idx="138148">
                  <c:v>2.5359400000000001E-2</c:v>
                </c:pt>
                <c:pt idx="138149">
                  <c:v>2.4507299999999999E-2</c:v>
                </c:pt>
                <c:pt idx="138150">
                  <c:v>2.36221E-2</c:v>
                </c:pt>
                <c:pt idx="138151">
                  <c:v>2.2704100000000001E-2</c:v>
                </c:pt>
                <c:pt idx="138152">
                  <c:v>2.1753100000000001E-2</c:v>
                </c:pt>
                <c:pt idx="138153">
                  <c:v>2.0768100000000001E-2</c:v>
                </c:pt>
                <c:pt idx="138154">
                  <c:v>1.9747899999999999E-2</c:v>
                </c:pt>
                <c:pt idx="138155">
                  <c:v>1.8692199999999999E-2</c:v>
                </c:pt>
                <c:pt idx="138156">
                  <c:v>1.7600600000000001E-2</c:v>
                </c:pt>
                <c:pt idx="138157">
                  <c:v>1.64733E-2</c:v>
                </c:pt>
                <c:pt idx="138158">
                  <c:v>1.5310799999999999E-2</c:v>
                </c:pt>
                <c:pt idx="138159">
                  <c:v>1.4114399999999999E-2</c:v>
                </c:pt>
                <c:pt idx="138160">
                  <c:v>1.2885300000000001E-2</c:v>
                </c:pt>
                <c:pt idx="138161">
                  <c:v>1.1624300000000001E-2</c:v>
                </c:pt>
                <c:pt idx="138162">
                  <c:v>1.0330799999999999E-2</c:v>
                </c:pt>
                <c:pt idx="138163" formatCode="0.00E+00">
                  <c:v>9.0048300000000001E-3</c:v>
                </c:pt>
                <c:pt idx="138164" formatCode="0.00E+00">
                  <c:v>7.6471600000000001E-3</c:v>
                </c:pt>
                <c:pt idx="138165" formatCode="0.00E+00">
                  <c:v>6.2589100000000003E-3</c:v>
                </c:pt>
                <c:pt idx="138166" formatCode="0.00E+00">
                  <c:v>4.8407700000000003E-3</c:v>
                </c:pt>
                <c:pt idx="138167" formatCode="0.00E+00">
                  <c:v>3.3933700000000002E-3</c:v>
                </c:pt>
                <c:pt idx="138168" formatCode="0.00E+00">
                  <c:v>1.9179799999999999E-3</c:v>
                </c:pt>
                <c:pt idx="138169" formatCode="0.00E+00">
                  <c:v>4.1647E-4</c:v>
                </c:pt>
                <c:pt idx="138170" formatCode="0.00E+00">
                  <c:v>-1.1095E-3</c:v>
                </c:pt>
                <c:pt idx="138171" formatCode="0.00E+00">
                  <c:v>-2.6591000000000002E-3</c:v>
                </c:pt>
                <c:pt idx="138172" formatCode="0.00E+00">
                  <c:v>-4.2319899999999997E-3</c:v>
                </c:pt>
                <c:pt idx="138173" formatCode="0.00E+00">
                  <c:v>-5.82769E-3</c:v>
                </c:pt>
                <c:pt idx="138174" formatCode="0.00E+00">
                  <c:v>-7.4453000000000002E-3</c:v>
                </c:pt>
                <c:pt idx="138175" formatCode="0.00E+00">
                  <c:v>-9.0837299999999999E-3</c:v>
                </c:pt>
                <c:pt idx="138176">
                  <c:v>-1.0742099999999999E-2</c:v>
                </c:pt>
                <c:pt idx="138177">
                  <c:v>-1.2420199999999999E-2</c:v>
                </c:pt>
                <c:pt idx="138178">
                  <c:v>-1.41178E-2</c:v>
                </c:pt>
                <c:pt idx="138179">
                  <c:v>-1.58341E-2</c:v>
                </c:pt>
                <c:pt idx="138180">
                  <c:v>-1.7567699999999999E-2</c:v>
                </c:pt>
                <c:pt idx="138181">
                  <c:v>-1.93171E-2</c:v>
                </c:pt>
                <c:pt idx="138182">
                  <c:v>-2.1080999999999999E-2</c:v>
                </c:pt>
                <c:pt idx="138183">
                  <c:v>-2.2858300000000002E-2</c:v>
                </c:pt>
                <c:pt idx="138184">
                  <c:v>-2.4648400000000001E-2</c:v>
                </c:pt>
                <c:pt idx="138185">
                  <c:v>-2.6449899999999998E-2</c:v>
                </c:pt>
                <c:pt idx="138186">
                  <c:v>-2.82612E-2</c:v>
                </c:pt>
                <c:pt idx="138187">
                  <c:v>-3.00811E-2</c:v>
                </c:pt>
                <c:pt idx="138188">
                  <c:v>-3.1909199999999999E-2</c:v>
                </c:pt>
                <c:pt idx="138189">
                  <c:v>-3.3744700000000002E-2</c:v>
                </c:pt>
                <c:pt idx="138190">
                  <c:v>-3.5586899999999998E-2</c:v>
                </c:pt>
                <c:pt idx="138191">
                  <c:v>-3.7435299999999998E-2</c:v>
                </c:pt>
                <c:pt idx="138192">
                  <c:v>-3.92891E-2</c:v>
                </c:pt>
                <c:pt idx="138193">
                  <c:v>-4.11464E-2</c:v>
                </c:pt>
                <c:pt idx="138194">
                  <c:v>-4.30052E-2</c:v>
                </c:pt>
                <c:pt idx="138195">
                  <c:v>-4.4863899999999998E-2</c:v>
                </c:pt>
                <c:pt idx="138196">
                  <c:v>-4.6721600000000002E-2</c:v>
                </c:pt>
                <c:pt idx="138197">
                  <c:v>-4.8576399999999999E-2</c:v>
                </c:pt>
                <c:pt idx="138198">
                  <c:v>-5.0425600000000001E-2</c:v>
                </c:pt>
                <c:pt idx="138199">
                  <c:v>-5.2266399999999998E-2</c:v>
                </c:pt>
                <c:pt idx="138200">
                  <c:v>-5.4097199999999998E-2</c:v>
                </c:pt>
                <c:pt idx="138201">
                  <c:v>-5.5916500000000001E-2</c:v>
                </c:pt>
                <c:pt idx="138202">
                  <c:v>-5.7722900000000001E-2</c:v>
                </c:pt>
                <c:pt idx="138203">
                  <c:v>-5.9514299999999999E-2</c:v>
                </c:pt>
                <c:pt idx="138204">
                  <c:v>-6.1288799999999997E-2</c:v>
                </c:pt>
                <c:pt idx="138205">
                  <c:v>-6.3044699999999995E-2</c:v>
                </c:pt>
                <c:pt idx="138206">
                  <c:v>-6.4780400000000002E-2</c:v>
                </c:pt>
                <c:pt idx="138207">
                  <c:v>-6.64936E-2</c:v>
                </c:pt>
                <c:pt idx="138208">
                  <c:v>-6.8181400000000003E-2</c:v>
                </c:pt>
                <c:pt idx="138209">
                  <c:v>-6.9841600000000004E-2</c:v>
                </c:pt>
                <c:pt idx="138210">
                  <c:v>-7.1472499999999994E-2</c:v>
                </c:pt>
                <c:pt idx="138211">
                  <c:v>-7.3072399999999996E-2</c:v>
                </c:pt>
                <c:pt idx="138212">
                  <c:v>-7.4637999999999996E-2</c:v>
                </c:pt>
                <c:pt idx="138213">
                  <c:v>-7.6165800000000006E-2</c:v>
                </c:pt>
                <c:pt idx="138214">
                  <c:v>-7.7654000000000001E-2</c:v>
                </c:pt>
                <c:pt idx="138215">
                  <c:v>-7.9102800000000001E-2</c:v>
                </c:pt>
                <c:pt idx="138216">
                  <c:v>-8.0512899999999998E-2</c:v>
                </c:pt>
                <c:pt idx="138217">
                  <c:v>-8.1882499999999997E-2</c:v>
                </c:pt>
                <c:pt idx="138218">
                  <c:v>-8.3207600000000007E-2</c:v>
                </c:pt>
                <c:pt idx="138219">
                  <c:v>-8.4485000000000005E-2</c:v>
                </c:pt>
                <c:pt idx="138220">
                  <c:v>-8.5713399999999995E-2</c:v>
                </c:pt>
                <c:pt idx="138221">
                  <c:v>-8.68921E-2</c:v>
                </c:pt>
                <c:pt idx="138222">
                  <c:v>-8.8019200000000006E-2</c:v>
                </c:pt>
                <c:pt idx="138223">
                  <c:v>-8.9091900000000002E-2</c:v>
                </c:pt>
                <c:pt idx="138224">
                  <c:v>-9.0108300000000002E-2</c:v>
                </c:pt>
                <c:pt idx="138225">
                  <c:v>-9.1067099999999998E-2</c:v>
                </c:pt>
                <c:pt idx="138226">
                  <c:v>-9.1966000000000006E-2</c:v>
                </c:pt>
                <c:pt idx="138227">
                  <c:v>-9.2802800000000005E-2</c:v>
                </c:pt>
                <c:pt idx="138228">
                  <c:v>-9.3576699999999999E-2</c:v>
                </c:pt>
                <c:pt idx="138229">
                  <c:v>-9.4288700000000003E-2</c:v>
                </c:pt>
                <c:pt idx="138230">
                  <c:v>-9.4939300000000004E-2</c:v>
                </c:pt>
                <c:pt idx="138231">
                  <c:v>-9.55265E-2</c:v>
                </c:pt>
                <c:pt idx="138232">
                  <c:v>-9.6048400000000006E-2</c:v>
                </c:pt>
                <c:pt idx="138233">
                  <c:v>-9.6503800000000001E-2</c:v>
                </c:pt>
                <c:pt idx="138234">
                  <c:v>-9.6892500000000006E-2</c:v>
                </c:pt>
                <c:pt idx="138235">
                  <c:v>-9.7214300000000003E-2</c:v>
                </c:pt>
                <c:pt idx="138236">
                  <c:v>-9.7468799999999994E-2</c:v>
                </c:pt>
                <c:pt idx="138237">
                  <c:v>-9.7654699999999997E-2</c:v>
                </c:pt>
                <c:pt idx="138238">
                  <c:v>-9.7769900000000007E-2</c:v>
                </c:pt>
                <c:pt idx="138239">
                  <c:v>-9.7813800000000006E-2</c:v>
                </c:pt>
                <c:pt idx="138240">
                  <c:v>-9.7788E-2</c:v>
                </c:pt>
                <c:pt idx="138241">
                  <c:v>-9.7694799999999998E-2</c:v>
                </c:pt>
                <c:pt idx="138242">
                  <c:v>-9.75351E-2</c:v>
                </c:pt>
                <c:pt idx="138243">
                  <c:v>-9.7308599999999995E-2</c:v>
                </c:pt>
                <c:pt idx="138244">
                  <c:v>-9.7015400000000002E-2</c:v>
                </c:pt>
                <c:pt idx="138245">
                  <c:v>-9.66558E-2</c:v>
                </c:pt>
                <c:pt idx="138246">
                  <c:v>-9.6229200000000001E-2</c:v>
                </c:pt>
                <c:pt idx="138247">
                  <c:v>-9.5734100000000003E-2</c:v>
                </c:pt>
                <c:pt idx="138248">
                  <c:v>-9.5170199999999996E-2</c:v>
                </c:pt>
                <c:pt idx="138249">
                  <c:v>-9.4539399999999996E-2</c:v>
                </c:pt>
                <c:pt idx="138250">
                  <c:v>-9.3845300000000006E-2</c:v>
                </c:pt>
                <c:pt idx="138251">
                  <c:v>-9.30893E-2</c:v>
                </c:pt>
                <c:pt idx="138252">
                  <c:v>-9.2271000000000006E-2</c:v>
                </c:pt>
                <c:pt idx="138253">
                  <c:v>-9.1391299999999995E-2</c:v>
                </c:pt>
                <c:pt idx="138254">
                  <c:v>-9.0452099999999994E-2</c:v>
                </c:pt>
                <c:pt idx="138255">
                  <c:v>-8.9454599999999995E-2</c:v>
                </c:pt>
                <c:pt idx="138256">
                  <c:v>-8.8398900000000002E-2</c:v>
                </c:pt>
                <c:pt idx="138257">
                  <c:v>-8.7285299999999996E-2</c:v>
                </c:pt>
                <c:pt idx="138258">
                  <c:v>-8.6116100000000001E-2</c:v>
                </c:pt>
                <c:pt idx="138259">
                  <c:v>-8.4895499999999999E-2</c:v>
                </c:pt>
                <c:pt idx="138260">
                  <c:v>-8.3626800000000001E-2</c:v>
                </c:pt>
                <c:pt idx="138261">
                  <c:v>-8.2312099999999999E-2</c:v>
                </c:pt>
                <c:pt idx="138262">
                  <c:v>-8.09526E-2</c:v>
                </c:pt>
                <c:pt idx="138263">
                  <c:v>-7.9550200000000001E-2</c:v>
                </c:pt>
                <c:pt idx="138264">
                  <c:v>-7.8108899999999995E-2</c:v>
                </c:pt>
                <c:pt idx="138265">
                  <c:v>-7.6633599999999996E-2</c:v>
                </c:pt>
                <c:pt idx="138266">
                  <c:v>-7.5128200000000006E-2</c:v>
                </c:pt>
                <c:pt idx="138267">
                  <c:v>-7.3593400000000003E-2</c:v>
                </c:pt>
                <c:pt idx="138268">
                  <c:v>-7.2029899999999994E-2</c:v>
                </c:pt>
                <c:pt idx="138269">
                  <c:v>-7.0440199999999994E-2</c:v>
                </c:pt>
                <c:pt idx="138270">
                  <c:v>-6.8828100000000003E-2</c:v>
                </c:pt>
                <c:pt idx="138271">
                  <c:v>-6.71982E-2</c:v>
                </c:pt>
                <c:pt idx="138272">
                  <c:v>-6.5554000000000001E-2</c:v>
                </c:pt>
                <c:pt idx="138273">
                  <c:v>-6.3898200000000002E-2</c:v>
                </c:pt>
                <c:pt idx="138274">
                  <c:v>-6.2233299999999998E-2</c:v>
                </c:pt>
                <c:pt idx="138275">
                  <c:v>-6.0562199999999997E-2</c:v>
                </c:pt>
                <c:pt idx="138276">
                  <c:v>-5.8886899999999999E-2</c:v>
                </c:pt>
                <c:pt idx="138277">
                  <c:v>-5.72101E-2</c:v>
                </c:pt>
                <c:pt idx="138278">
                  <c:v>-5.5537499999999997E-2</c:v>
                </c:pt>
                <c:pt idx="138279">
                  <c:v>-5.38748E-2</c:v>
                </c:pt>
                <c:pt idx="138280">
                  <c:v>-5.2224800000000002E-2</c:v>
                </c:pt>
                <c:pt idx="138281">
                  <c:v>-5.0589000000000002E-2</c:v>
                </c:pt>
                <c:pt idx="138282">
                  <c:v>-4.89705E-2</c:v>
                </c:pt>
                <c:pt idx="138283">
                  <c:v>-4.7373199999999997E-2</c:v>
                </c:pt>
                <c:pt idx="138284">
                  <c:v>-4.5799899999999998E-2</c:v>
                </c:pt>
                <c:pt idx="138285">
                  <c:v>-4.4251199999999997E-2</c:v>
                </c:pt>
                <c:pt idx="138286">
                  <c:v>-4.2727800000000003E-2</c:v>
                </c:pt>
                <c:pt idx="138287">
                  <c:v>-4.1231900000000002E-2</c:v>
                </c:pt>
                <c:pt idx="138288">
                  <c:v>-3.9766500000000003E-2</c:v>
                </c:pt>
                <c:pt idx="138289">
                  <c:v>-3.83357E-2</c:v>
                </c:pt>
                <c:pt idx="138290">
                  <c:v>-3.6943700000000003E-2</c:v>
                </c:pt>
                <c:pt idx="138291">
                  <c:v>-3.5594599999999997E-2</c:v>
                </c:pt>
                <c:pt idx="138292">
                  <c:v>-3.4292299999999998E-2</c:v>
                </c:pt>
                <c:pt idx="138293">
                  <c:v>-3.3040100000000003E-2</c:v>
                </c:pt>
                <c:pt idx="138294">
                  <c:v>-3.1840199999999999E-2</c:v>
                </c:pt>
                <c:pt idx="138295">
                  <c:v>-3.0692799999999999E-2</c:v>
                </c:pt>
                <c:pt idx="138296">
                  <c:v>-2.95985E-2</c:v>
                </c:pt>
                <c:pt idx="138297">
                  <c:v>-2.85592E-2</c:v>
                </c:pt>
                <c:pt idx="138298">
                  <c:v>-2.7576699999999999E-2</c:v>
                </c:pt>
                <c:pt idx="138299">
                  <c:v>-2.6650900000000002E-2</c:v>
                </c:pt>
                <c:pt idx="138300">
                  <c:v>-2.5780399999999998E-2</c:v>
                </c:pt>
                <c:pt idx="138301">
                  <c:v>-2.4965999999999999E-2</c:v>
                </c:pt>
                <c:pt idx="138302">
                  <c:v>-2.4211400000000001E-2</c:v>
                </c:pt>
                <c:pt idx="138303">
                  <c:v>-2.35228E-2</c:v>
                </c:pt>
                <c:pt idx="138304">
                  <c:v>-2.29041E-2</c:v>
                </c:pt>
                <c:pt idx="138305">
                  <c:v>-2.2356500000000001E-2</c:v>
                </c:pt>
                <c:pt idx="138306">
                  <c:v>-2.1880400000000001E-2</c:v>
                </c:pt>
                <c:pt idx="138307">
                  <c:v>-2.1477400000000001E-2</c:v>
                </c:pt>
                <c:pt idx="138308">
                  <c:v>-2.11498E-2</c:v>
                </c:pt>
                <c:pt idx="138309">
                  <c:v>-2.08986E-2</c:v>
                </c:pt>
                <c:pt idx="138310">
                  <c:v>-2.07244E-2</c:v>
                </c:pt>
                <c:pt idx="138311">
                  <c:v>-2.0627699999999999E-2</c:v>
                </c:pt>
                <c:pt idx="138312">
                  <c:v>-2.061E-2</c:v>
                </c:pt>
                <c:pt idx="138313">
                  <c:v>-2.0672200000000002E-2</c:v>
                </c:pt>
                <c:pt idx="138314">
                  <c:v>-2.08132E-2</c:v>
                </c:pt>
                <c:pt idx="138315">
                  <c:v>-2.1032100000000001E-2</c:v>
                </c:pt>
                <c:pt idx="138316">
                  <c:v>-2.1332199999999999E-2</c:v>
                </c:pt>
                <c:pt idx="138317">
                  <c:v>-2.1717400000000001E-2</c:v>
                </c:pt>
                <c:pt idx="138318">
                  <c:v>-2.2188699999999999E-2</c:v>
                </c:pt>
                <c:pt idx="138319">
                  <c:v>-2.2743699999999999E-2</c:v>
                </c:pt>
                <c:pt idx="138320">
                  <c:v>-2.3380000000000001E-2</c:v>
                </c:pt>
                <c:pt idx="138321">
                  <c:v>-2.40976E-2</c:v>
                </c:pt>
                <c:pt idx="138322">
                  <c:v>-2.4897800000000001E-2</c:v>
                </c:pt>
                <c:pt idx="138323">
                  <c:v>-2.57813E-2</c:v>
                </c:pt>
                <c:pt idx="138324">
                  <c:v>-2.6746499999999999E-2</c:v>
                </c:pt>
                <c:pt idx="138325">
                  <c:v>-2.7789600000000001E-2</c:v>
                </c:pt>
                <c:pt idx="138326">
                  <c:v>-2.8907200000000001E-2</c:v>
                </c:pt>
                <c:pt idx="138327">
                  <c:v>-3.0098300000000001E-2</c:v>
                </c:pt>
                <c:pt idx="138328">
                  <c:v>-3.13622E-2</c:v>
                </c:pt>
                <c:pt idx="138329">
                  <c:v>-3.2696099999999999E-2</c:v>
                </c:pt>
                <c:pt idx="138330">
                  <c:v>-3.4096000000000001E-2</c:v>
                </c:pt>
                <c:pt idx="138331">
                  <c:v>-3.5559899999999998E-2</c:v>
                </c:pt>
                <c:pt idx="138332">
                  <c:v>-3.7087500000000002E-2</c:v>
                </c:pt>
                <c:pt idx="138333">
                  <c:v>-3.8678200000000003E-2</c:v>
                </c:pt>
                <c:pt idx="138334">
                  <c:v>-4.0329700000000003E-2</c:v>
                </c:pt>
                <c:pt idx="138335">
                  <c:v>-4.2038499999999999E-2</c:v>
                </c:pt>
                <c:pt idx="138336">
                  <c:v>-4.3802800000000003E-2</c:v>
                </c:pt>
                <c:pt idx="138337">
                  <c:v>-4.56231E-2</c:v>
                </c:pt>
                <c:pt idx="138338">
                  <c:v>-4.7499899999999998E-2</c:v>
                </c:pt>
                <c:pt idx="138339">
                  <c:v>-4.9430799999999997E-2</c:v>
                </c:pt>
                <c:pt idx="138340">
                  <c:v>-5.1412600000000003E-2</c:v>
                </c:pt>
                <c:pt idx="138341">
                  <c:v>-5.3442799999999999E-2</c:v>
                </c:pt>
                <c:pt idx="138342">
                  <c:v>-5.5518400000000002E-2</c:v>
                </c:pt>
                <c:pt idx="138343">
                  <c:v>-5.7636800000000002E-2</c:v>
                </c:pt>
                <c:pt idx="138344">
                  <c:v>-5.9795800000000003E-2</c:v>
                </c:pt>
                <c:pt idx="138345">
                  <c:v>-6.1994899999999999E-2</c:v>
                </c:pt>
                <c:pt idx="138346">
                  <c:v>-6.42345E-2</c:v>
                </c:pt>
                <c:pt idx="138347">
                  <c:v>-6.6512600000000005E-2</c:v>
                </c:pt>
                <c:pt idx="138348">
                  <c:v>-6.8823200000000001E-2</c:v>
                </c:pt>
                <c:pt idx="138349">
                  <c:v>-7.1159399999999998E-2</c:v>
                </c:pt>
                <c:pt idx="138350">
                  <c:v>-7.3516399999999996E-2</c:v>
                </c:pt>
                <c:pt idx="138351">
                  <c:v>-7.5890200000000005E-2</c:v>
                </c:pt>
                <c:pt idx="138352">
                  <c:v>-7.8278500000000001E-2</c:v>
                </c:pt>
                <c:pt idx="138353">
                  <c:v>-8.0679600000000004E-2</c:v>
                </c:pt>
                <c:pt idx="138354">
                  <c:v>-8.3089899999999994E-2</c:v>
                </c:pt>
                <c:pt idx="138355">
                  <c:v>-8.55041E-2</c:v>
                </c:pt>
                <c:pt idx="138356">
                  <c:v>-8.7918399999999994E-2</c:v>
                </c:pt>
                <c:pt idx="138357">
                  <c:v>-9.0330999999999995E-2</c:v>
                </c:pt>
                <c:pt idx="138358">
                  <c:v>-9.2740600000000006E-2</c:v>
                </c:pt>
                <c:pt idx="138359">
                  <c:v>-9.5145099999999996E-2</c:v>
                </c:pt>
                <c:pt idx="138360">
                  <c:v>-9.7541000000000003E-2</c:v>
                </c:pt>
                <c:pt idx="138361">
                  <c:v>-9.9925399999999998E-2</c:v>
                </c:pt>
                <c:pt idx="138362">
                  <c:v>-0.102296</c:v>
                </c:pt>
                <c:pt idx="138363">
                  <c:v>-0.104647</c:v>
                </c:pt>
                <c:pt idx="138364">
                  <c:v>-0.106975</c:v>
                </c:pt>
                <c:pt idx="138365">
                  <c:v>-0.109282</c:v>
                </c:pt>
                <c:pt idx="138366">
                  <c:v>-0.111571</c:v>
                </c:pt>
                <c:pt idx="138367">
                  <c:v>-0.113845</c:v>
                </c:pt>
                <c:pt idx="138368">
                  <c:v>-0.116101</c:v>
                </c:pt>
                <c:pt idx="138369">
                  <c:v>-0.118341</c:v>
                </c:pt>
                <c:pt idx="138370">
                  <c:v>-0.120564</c:v>
                </c:pt>
                <c:pt idx="138371">
                  <c:v>-0.12277200000000001</c:v>
                </c:pt>
                <c:pt idx="138372">
                  <c:v>-0.124962</c:v>
                </c:pt>
                <c:pt idx="138373">
                  <c:v>-0.12712899999999999</c:v>
                </c:pt>
                <c:pt idx="138374">
                  <c:v>-0.129271</c:v>
                </c:pt>
                <c:pt idx="138375">
                  <c:v>-0.131387</c:v>
                </c:pt>
                <c:pt idx="138376">
                  <c:v>-0.13347600000000001</c:v>
                </c:pt>
                <c:pt idx="138377">
                  <c:v>-0.13553999999999999</c:v>
                </c:pt>
                <c:pt idx="138378">
                  <c:v>-0.13758300000000001</c:v>
                </c:pt>
                <c:pt idx="138379">
                  <c:v>-0.13960700000000001</c:v>
                </c:pt>
                <c:pt idx="138380">
                  <c:v>-0.14161299999999999</c:v>
                </c:pt>
                <c:pt idx="138381">
                  <c:v>-0.14360200000000001</c:v>
                </c:pt>
                <c:pt idx="138382">
                  <c:v>-0.14557</c:v>
                </c:pt>
                <c:pt idx="138383">
                  <c:v>-0.14751500000000001</c:v>
                </c:pt>
                <c:pt idx="138384">
                  <c:v>-0.14943600000000001</c:v>
                </c:pt>
                <c:pt idx="138385">
                  <c:v>-0.151333</c:v>
                </c:pt>
                <c:pt idx="138386">
                  <c:v>-0.15320700000000001</c:v>
                </c:pt>
                <c:pt idx="138387">
                  <c:v>-0.155057</c:v>
                </c:pt>
                <c:pt idx="138388">
                  <c:v>-0.15688099999999999</c:v>
                </c:pt>
                <c:pt idx="138389">
                  <c:v>-0.15868199999999999</c:v>
                </c:pt>
                <c:pt idx="138390">
                  <c:v>-0.160466</c:v>
                </c:pt>
                <c:pt idx="138391">
                  <c:v>-0.16223599999999999</c:v>
                </c:pt>
                <c:pt idx="138392">
                  <c:v>-0.163994</c:v>
                </c:pt>
                <c:pt idx="138393">
                  <c:v>-0.165742</c:v>
                </c:pt>
                <c:pt idx="138394">
                  <c:v>-0.16748199999999999</c:v>
                </c:pt>
                <c:pt idx="138395">
                  <c:v>-0.16921800000000001</c:v>
                </c:pt>
                <c:pt idx="138396">
                  <c:v>-0.17095299999999999</c:v>
                </c:pt>
                <c:pt idx="138397">
                  <c:v>-0.17268800000000001</c:v>
                </c:pt>
                <c:pt idx="138398">
                  <c:v>-0.174424</c:v>
                </c:pt>
                <c:pt idx="138399">
                  <c:v>-0.17616000000000001</c:v>
                </c:pt>
                <c:pt idx="138400">
                  <c:v>-0.1779</c:v>
                </c:pt>
                <c:pt idx="138401">
                  <c:v>-0.179646</c:v>
                </c:pt>
                <c:pt idx="138402">
                  <c:v>-0.181398</c:v>
                </c:pt>
                <c:pt idx="138403">
                  <c:v>-0.18315400000000001</c:v>
                </c:pt>
                <c:pt idx="138404">
                  <c:v>-0.184919</c:v>
                </c:pt>
                <c:pt idx="138405">
                  <c:v>-0.1867</c:v>
                </c:pt>
                <c:pt idx="138406">
                  <c:v>-0.188495</c:v>
                </c:pt>
                <c:pt idx="138407">
                  <c:v>-0.190304</c:v>
                </c:pt>
                <c:pt idx="138408">
                  <c:v>-0.19212399999999999</c:v>
                </c:pt>
                <c:pt idx="138409">
                  <c:v>-0.19395799999999999</c:v>
                </c:pt>
                <c:pt idx="138410">
                  <c:v>-0.19580700000000001</c:v>
                </c:pt>
                <c:pt idx="138411">
                  <c:v>-0.19767000000000001</c:v>
                </c:pt>
                <c:pt idx="138412">
                  <c:v>-0.199547</c:v>
                </c:pt>
                <c:pt idx="138413">
                  <c:v>-0.20143800000000001</c:v>
                </c:pt>
                <c:pt idx="138414">
                  <c:v>-0.203343</c:v>
                </c:pt>
                <c:pt idx="138415">
                  <c:v>-0.205262</c:v>
                </c:pt>
                <c:pt idx="138416">
                  <c:v>-0.20718800000000001</c:v>
                </c:pt>
                <c:pt idx="138417">
                  <c:v>-0.20911399999999999</c:v>
                </c:pt>
                <c:pt idx="138418">
                  <c:v>-0.211038</c:v>
                </c:pt>
                <c:pt idx="138419">
                  <c:v>-0.21295800000000001</c:v>
                </c:pt>
                <c:pt idx="138420">
                  <c:v>-0.21487800000000001</c:v>
                </c:pt>
                <c:pt idx="138421">
                  <c:v>-0.21679899999999999</c:v>
                </c:pt>
                <c:pt idx="138422">
                  <c:v>-0.218724</c:v>
                </c:pt>
                <c:pt idx="138423">
                  <c:v>-0.22065000000000001</c:v>
                </c:pt>
                <c:pt idx="138424">
                  <c:v>-0.222576</c:v>
                </c:pt>
                <c:pt idx="138425">
                  <c:v>-0.22450400000000001</c:v>
                </c:pt>
                <c:pt idx="138426">
                  <c:v>-0.226439</c:v>
                </c:pt>
                <c:pt idx="138427">
                  <c:v>-0.228382</c:v>
                </c:pt>
                <c:pt idx="138428">
                  <c:v>-0.23033400000000001</c:v>
                </c:pt>
                <c:pt idx="138429">
                  <c:v>-0.232291</c:v>
                </c:pt>
                <c:pt idx="138430">
                  <c:v>-0.23425199999999999</c:v>
                </c:pt>
                <c:pt idx="138431">
                  <c:v>-0.23621700000000001</c:v>
                </c:pt>
                <c:pt idx="138432">
                  <c:v>-0.23818600000000001</c:v>
                </c:pt>
                <c:pt idx="138433">
                  <c:v>-0.24016100000000001</c:v>
                </c:pt>
                <c:pt idx="138434">
                  <c:v>-0.242141</c:v>
                </c:pt>
                <c:pt idx="138435">
                  <c:v>-0.24412200000000001</c:v>
                </c:pt>
                <c:pt idx="138436">
                  <c:v>-0.24609600000000001</c:v>
                </c:pt>
                <c:pt idx="138437">
                  <c:v>-0.248059</c:v>
                </c:pt>
                <c:pt idx="138438">
                  <c:v>-0.25000600000000001</c:v>
                </c:pt>
                <c:pt idx="138439">
                  <c:v>-0.25193399999999999</c:v>
                </c:pt>
                <c:pt idx="138440">
                  <c:v>-0.25383800000000001</c:v>
                </c:pt>
                <c:pt idx="138441">
                  <c:v>-0.25571199999999999</c:v>
                </c:pt>
                <c:pt idx="138442">
                  <c:v>-0.25755600000000001</c:v>
                </c:pt>
                <c:pt idx="138443">
                  <c:v>-0.25936900000000002</c:v>
                </c:pt>
                <c:pt idx="138444">
                  <c:v>-0.26114900000000002</c:v>
                </c:pt>
                <c:pt idx="138445">
                  <c:v>-0.26289600000000002</c:v>
                </c:pt>
                <c:pt idx="138446">
                  <c:v>-0.26460699999999998</c:v>
                </c:pt>
                <c:pt idx="138447">
                  <c:v>-0.26627899999999999</c:v>
                </c:pt>
                <c:pt idx="138448">
                  <c:v>-0.26790700000000001</c:v>
                </c:pt>
                <c:pt idx="138449">
                  <c:v>-0.26949099999999998</c:v>
                </c:pt>
                <c:pt idx="138450">
                  <c:v>-0.27102599999999999</c:v>
                </c:pt>
                <c:pt idx="138451">
                  <c:v>-0.272507</c:v>
                </c:pt>
                <c:pt idx="138452">
                  <c:v>-0.27393000000000001</c:v>
                </c:pt>
                <c:pt idx="138453">
                  <c:v>-0.27529599999999999</c:v>
                </c:pt>
                <c:pt idx="138454">
                  <c:v>-0.27660899999999999</c:v>
                </c:pt>
                <c:pt idx="138455">
                  <c:v>-0.27787200000000001</c:v>
                </c:pt>
                <c:pt idx="138456">
                  <c:v>-0.27908699999999997</c:v>
                </c:pt>
                <c:pt idx="138457">
                  <c:v>-0.28025800000000001</c:v>
                </c:pt>
                <c:pt idx="138458">
                  <c:v>-0.28138600000000002</c:v>
                </c:pt>
                <c:pt idx="138459">
                  <c:v>-0.28246700000000002</c:v>
                </c:pt>
                <c:pt idx="138460">
                  <c:v>-0.283497</c:v>
                </c:pt>
                <c:pt idx="138461">
                  <c:v>-0.284472</c:v>
                </c:pt>
                <c:pt idx="138462">
                  <c:v>-0.28538999999999998</c:v>
                </c:pt>
                <c:pt idx="138463">
                  <c:v>-0.28624899999999998</c:v>
                </c:pt>
                <c:pt idx="138464">
                  <c:v>-0.287049</c:v>
                </c:pt>
                <c:pt idx="138465">
                  <c:v>-0.28779300000000002</c:v>
                </c:pt>
                <c:pt idx="138466">
                  <c:v>-0.28848499999999999</c:v>
                </c:pt>
                <c:pt idx="138467">
                  <c:v>-0.28912399999999999</c:v>
                </c:pt>
                <c:pt idx="138468">
                  <c:v>-0.28970800000000002</c:v>
                </c:pt>
                <c:pt idx="138469">
                  <c:v>-0.29023599999999999</c:v>
                </c:pt>
                <c:pt idx="138470">
                  <c:v>-0.29070499999999999</c:v>
                </c:pt>
                <c:pt idx="138471">
                  <c:v>-0.29111599999999999</c:v>
                </c:pt>
                <c:pt idx="138472">
                  <c:v>-0.29146899999999998</c:v>
                </c:pt>
                <c:pt idx="138473">
                  <c:v>-0.29176400000000002</c:v>
                </c:pt>
                <c:pt idx="138474">
                  <c:v>-0.29200500000000001</c:v>
                </c:pt>
                <c:pt idx="138475">
                  <c:v>-0.29219299999999998</c:v>
                </c:pt>
                <c:pt idx="138476">
                  <c:v>-0.29232900000000001</c:v>
                </c:pt>
                <c:pt idx="138477">
                  <c:v>-0.29241600000000001</c:v>
                </c:pt>
                <c:pt idx="138478">
                  <c:v>-0.29246</c:v>
                </c:pt>
                <c:pt idx="138479">
                  <c:v>-0.29246299999999997</c:v>
                </c:pt>
                <c:pt idx="138480">
                  <c:v>-0.29242600000000002</c:v>
                </c:pt>
                <c:pt idx="138481">
                  <c:v>-0.29234900000000003</c:v>
                </c:pt>
                <c:pt idx="138482">
                  <c:v>-0.29223399999999999</c:v>
                </c:pt>
                <c:pt idx="138483">
                  <c:v>-0.29208200000000001</c:v>
                </c:pt>
                <c:pt idx="138484">
                  <c:v>-0.29189599999999999</c:v>
                </c:pt>
                <c:pt idx="138485">
                  <c:v>-0.29167599999999999</c:v>
                </c:pt>
                <c:pt idx="138486">
                  <c:v>-0.29141899999999998</c:v>
                </c:pt>
                <c:pt idx="138487">
                  <c:v>-0.29112700000000002</c:v>
                </c:pt>
                <c:pt idx="138488">
                  <c:v>-0.29080400000000001</c:v>
                </c:pt>
                <c:pt idx="138489">
                  <c:v>-0.29045599999999999</c:v>
                </c:pt>
                <c:pt idx="138490">
                  <c:v>-0.29008</c:v>
                </c:pt>
                <c:pt idx="138491">
                  <c:v>-0.28967700000000002</c:v>
                </c:pt>
                <c:pt idx="138492">
                  <c:v>-0.28925099999999998</c:v>
                </c:pt>
                <c:pt idx="138493">
                  <c:v>-0.28880899999999998</c:v>
                </c:pt>
                <c:pt idx="138494">
                  <c:v>-0.288352</c:v>
                </c:pt>
                <c:pt idx="138495">
                  <c:v>-0.28788200000000003</c:v>
                </c:pt>
                <c:pt idx="138496">
                  <c:v>-0.28739799999999999</c:v>
                </c:pt>
                <c:pt idx="138497">
                  <c:v>-0.28690199999999999</c:v>
                </c:pt>
                <c:pt idx="138498">
                  <c:v>-0.28639300000000001</c:v>
                </c:pt>
                <c:pt idx="138499">
                  <c:v>-0.28587099999999999</c:v>
                </c:pt>
                <c:pt idx="138500">
                  <c:v>-0.28533900000000001</c:v>
                </c:pt>
                <c:pt idx="138501">
                  <c:v>-0.28479900000000002</c:v>
                </c:pt>
                <c:pt idx="138502">
                  <c:v>-0.28425</c:v>
                </c:pt>
                <c:pt idx="138503">
                  <c:v>-0.283688</c:v>
                </c:pt>
                <c:pt idx="138504">
                  <c:v>-0.28310200000000002</c:v>
                </c:pt>
                <c:pt idx="138505">
                  <c:v>-0.28248699999999999</c:v>
                </c:pt>
                <c:pt idx="138506">
                  <c:v>-0.28184100000000001</c:v>
                </c:pt>
                <c:pt idx="138507">
                  <c:v>-0.28116600000000003</c:v>
                </c:pt>
                <c:pt idx="138508">
                  <c:v>-0.28046199999999999</c:v>
                </c:pt>
                <c:pt idx="138509">
                  <c:v>-0.27973199999999998</c:v>
                </c:pt>
                <c:pt idx="138510">
                  <c:v>-0.27897699999999997</c:v>
                </c:pt>
                <c:pt idx="138511">
                  <c:v>-0.278196</c:v>
                </c:pt>
                <c:pt idx="138512">
                  <c:v>-0.27739399999999997</c:v>
                </c:pt>
                <c:pt idx="138513">
                  <c:v>-0.27657599999999999</c:v>
                </c:pt>
                <c:pt idx="138514">
                  <c:v>-0.27575100000000002</c:v>
                </c:pt>
                <c:pt idx="138515">
                  <c:v>-0.274922</c:v>
                </c:pt>
                <c:pt idx="138516">
                  <c:v>-0.274092</c:v>
                </c:pt>
                <c:pt idx="138517">
                  <c:v>-0.27326400000000001</c:v>
                </c:pt>
                <c:pt idx="138518">
                  <c:v>-0.27243600000000001</c:v>
                </c:pt>
                <c:pt idx="138519">
                  <c:v>-0.27160899999999999</c:v>
                </c:pt>
                <c:pt idx="138520">
                  <c:v>-0.27078200000000002</c:v>
                </c:pt>
                <c:pt idx="138521">
                  <c:v>-0.269955</c:v>
                </c:pt>
                <c:pt idx="138522">
                  <c:v>-0.269125</c:v>
                </c:pt>
                <c:pt idx="138523">
                  <c:v>-0.26829199999999997</c:v>
                </c:pt>
                <c:pt idx="138524">
                  <c:v>-0.26745099999999999</c:v>
                </c:pt>
                <c:pt idx="138525">
                  <c:v>-0.26659500000000003</c:v>
                </c:pt>
                <c:pt idx="138526">
                  <c:v>-0.26571699999999998</c:v>
                </c:pt>
                <c:pt idx="138527">
                  <c:v>-0.26481100000000002</c:v>
                </c:pt>
                <c:pt idx="138528">
                  <c:v>-0.26386799999999999</c:v>
                </c:pt>
                <c:pt idx="138529">
                  <c:v>-0.26288699999999998</c:v>
                </c:pt>
                <c:pt idx="138530">
                  <c:v>-0.26186799999999999</c:v>
                </c:pt>
                <c:pt idx="138531">
                  <c:v>-0.26081700000000002</c:v>
                </c:pt>
                <c:pt idx="138532">
                  <c:v>-0.25973499999999999</c:v>
                </c:pt>
                <c:pt idx="138533">
                  <c:v>-0.25862299999999999</c:v>
                </c:pt>
                <c:pt idx="138534">
                  <c:v>-0.25747900000000001</c:v>
                </c:pt>
                <c:pt idx="138535">
                  <c:v>-0.256301</c:v>
                </c:pt>
                <c:pt idx="138536">
                  <c:v>-0.25508500000000001</c:v>
                </c:pt>
                <c:pt idx="138537">
                  <c:v>-0.253832</c:v>
                </c:pt>
                <c:pt idx="138538">
                  <c:v>-0.25254199999999999</c:v>
                </c:pt>
                <c:pt idx="138539">
                  <c:v>-0.25121700000000002</c:v>
                </c:pt>
                <c:pt idx="138540">
                  <c:v>-0.249858</c:v>
                </c:pt>
                <c:pt idx="138541">
                  <c:v>-0.248469</c:v>
                </c:pt>
                <c:pt idx="138542">
                  <c:v>-0.247055</c:v>
                </c:pt>
                <c:pt idx="138543">
                  <c:v>-0.24562300000000001</c:v>
                </c:pt>
                <c:pt idx="138544">
                  <c:v>-0.244176</c:v>
                </c:pt>
                <c:pt idx="138545">
                  <c:v>-0.24271699999999999</c:v>
                </c:pt>
                <c:pt idx="138546">
                  <c:v>-0.24124499999999999</c:v>
                </c:pt>
                <c:pt idx="138547">
                  <c:v>-0.239756</c:v>
                </c:pt>
                <c:pt idx="138548">
                  <c:v>-0.23824600000000001</c:v>
                </c:pt>
                <c:pt idx="138549">
                  <c:v>-0.23671300000000001</c:v>
                </c:pt>
                <c:pt idx="138550">
                  <c:v>-0.23515900000000001</c:v>
                </c:pt>
                <c:pt idx="138551">
                  <c:v>-0.23358599999999999</c:v>
                </c:pt>
                <c:pt idx="138552">
                  <c:v>-0.23199600000000001</c:v>
                </c:pt>
                <c:pt idx="138553">
                  <c:v>-0.23038700000000001</c:v>
                </c:pt>
                <c:pt idx="138554">
                  <c:v>-0.22875699999999999</c:v>
                </c:pt>
                <c:pt idx="138555">
                  <c:v>-0.227099</c:v>
                </c:pt>
                <c:pt idx="138556">
                  <c:v>-0.225414</c:v>
                </c:pt>
                <c:pt idx="138557">
                  <c:v>-0.22370599999999999</c:v>
                </c:pt>
                <c:pt idx="138558">
                  <c:v>-0.22198000000000001</c:v>
                </c:pt>
                <c:pt idx="138559">
                  <c:v>-0.22024099999999999</c:v>
                </c:pt>
                <c:pt idx="138560">
                  <c:v>-0.21849399999999999</c:v>
                </c:pt>
                <c:pt idx="138561">
                  <c:v>-0.21674399999999999</c:v>
                </c:pt>
                <c:pt idx="138562">
                  <c:v>-0.21499499999999999</c:v>
                </c:pt>
                <c:pt idx="138563">
                  <c:v>-0.21324899999999999</c:v>
                </c:pt>
                <c:pt idx="138564">
                  <c:v>-0.211507</c:v>
                </c:pt>
                <c:pt idx="138565">
                  <c:v>-0.20977399999999999</c:v>
                </c:pt>
                <c:pt idx="138566">
                  <c:v>-0.20805699999999999</c:v>
                </c:pt>
                <c:pt idx="138567">
                  <c:v>-0.20635600000000001</c:v>
                </c:pt>
                <c:pt idx="138568">
                  <c:v>-0.20466999999999999</c:v>
                </c:pt>
                <c:pt idx="138569">
                  <c:v>-0.20300099999999999</c:v>
                </c:pt>
                <c:pt idx="138570">
                  <c:v>-0.201351</c:v>
                </c:pt>
                <c:pt idx="138571">
                  <c:v>-0.19972300000000001</c:v>
                </c:pt>
                <c:pt idx="138572">
                  <c:v>-0.19811599999999999</c:v>
                </c:pt>
                <c:pt idx="138573">
                  <c:v>-0.19652900000000001</c:v>
                </c:pt>
                <c:pt idx="138574">
                  <c:v>-0.194961</c:v>
                </c:pt>
                <c:pt idx="138575">
                  <c:v>-0.193416</c:v>
                </c:pt>
                <c:pt idx="138576">
                  <c:v>-0.19189800000000001</c:v>
                </c:pt>
                <c:pt idx="138577">
                  <c:v>-0.190411</c:v>
                </c:pt>
                <c:pt idx="138578">
                  <c:v>-0.18895899999999999</c:v>
                </c:pt>
                <c:pt idx="138579">
                  <c:v>-0.18754599999999999</c:v>
                </c:pt>
                <c:pt idx="138580">
                  <c:v>-0.18617600000000001</c:v>
                </c:pt>
                <c:pt idx="138581">
                  <c:v>-0.18485199999999999</c:v>
                </c:pt>
                <c:pt idx="138582">
                  <c:v>-0.18357399999999999</c:v>
                </c:pt>
                <c:pt idx="138583">
                  <c:v>-0.18234400000000001</c:v>
                </c:pt>
                <c:pt idx="138584">
                  <c:v>-0.18116199999999999</c:v>
                </c:pt>
                <c:pt idx="138585">
                  <c:v>-0.18002899999999999</c:v>
                </c:pt>
                <c:pt idx="138586">
                  <c:v>-0.178949</c:v>
                </c:pt>
                <c:pt idx="138587">
                  <c:v>-0.177927</c:v>
                </c:pt>
                <c:pt idx="138588">
                  <c:v>-0.17696600000000001</c:v>
                </c:pt>
                <c:pt idx="138589">
                  <c:v>-0.176068</c:v>
                </c:pt>
                <c:pt idx="138590">
                  <c:v>-0.175234</c:v>
                </c:pt>
                <c:pt idx="138591">
                  <c:v>-0.17446200000000001</c:v>
                </c:pt>
                <c:pt idx="138592">
                  <c:v>-0.17374800000000001</c:v>
                </c:pt>
                <c:pt idx="138593">
                  <c:v>-0.173092</c:v>
                </c:pt>
                <c:pt idx="138594">
                  <c:v>-0.17249500000000001</c:v>
                </c:pt>
                <c:pt idx="138595">
                  <c:v>-0.171955</c:v>
                </c:pt>
                <c:pt idx="138596">
                  <c:v>-0.17147200000000001</c:v>
                </c:pt>
                <c:pt idx="138597">
                  <c:v>-0.17105200000000001</c:v>
                </c:pt>
                <c:pt idx="138598">
                  <c:v>-0.17069799999999999</c:v>
                </c:pt>
                <c:pt idx="138599">
                  <c:v>-0.17041200000000001</c:v>
                </c:pt>
                <c:pt idx="138600">
                  <c:v>-0.17019699999999999</c:v>
                </c:pt>
                <c:pt idx="138601">
                  <c:v>-0.17005899999999999</c:v>
                </c:pt>
                <c:pt idx="138602">
                  <c:v>-0.17000799999999999</c:v>
                </c:pt>
                <c:pt idx="138603">
                  <c:v>-0.170047</c:v>
                </c:pt>
                <c:pt idx="138604">
                  <c:v>-0.17018</c:v>
                </c:pt>
                <c:pt idx="138605">
                  <c:v>-0.170404</c:v>
                </c:pt>
                <c:pt idx="138606">
                  <c:v>-0.170714</c:v>
                </c:pt>
                <c:pt idx="138607">
                  <c:v>-0.17110300000000001</c:v>
                </c:pt>
                <c:pt idx="138608">
                  <c:v>-0.171569</c:v>
                </c:pt>
                <c:pt idx="138609">
                  <c:v>-0.17211699999999999</c:v>
                </c:pt>
                <c:pt idx="138610">
                  <c:v>-0.17275799999999999</c:v>
                </c:pt>
                <c:pt idx="138611">
                  <c:v>-0.17349300000000001</c:v>
                </c:pt>
                <c:pt idx="138612">
                  <c:v>-0.174315</c:v>
                </c:pt>
                <c:pt idx="138613">
                  <c:v>-0.17521</c:v>
                </c:pt>
                <c:pt idx="138614">
                  <c:v>-0.17616799999999999</c:v>
                </c:pt>
                <c:pt idx="138615">
                  <c:v>-0.17718400000000001</c:v>
                </c:pt>
                <c:pt idx="138616">
                  <c:v>-0.17825299999999999</c:v>
                </c:pt>
                <c:pt idx="138617">
                  <c:v>-0.17937</c:v>
                </c:pt>
                <c:pt idx="138618">
                  <c:v>-0.180535</c:v>
                </c:pt>
                <c:pt idx="138619">
                  <c:v>-0.181751</c:v>
                </c:pt>
                <c:pt idx="138620">
                  <c:v>-0.18302499999999999</c:v>
                </c:pt>
                <c:pt idx="138621">
                  <c:v>-0.18435799999999999</c:v>
                </c:pt>
                <c:pt idx="138622">
                  <c:v>-0.185748</c:v>
                </c:pt>
                <c:pt idx="138623">
                  <c:v>-0.187193</c:v>
                </c:pt>
                <c:pt idx="138624">
                  <c:v>-0.18868699999999999</c:v>
                </c:pt>
                <c:pt idx="138625">
                  <c:v>-0.19022900000000001</c:v>
                </c:pt>
                <c:pt idx="138626">
                  <c:v>-0.19181599999999999</c:v>
                </c:pt>
                <c:pt idx="138627">
                  <c:v>-0.19344600000000001</c:v>
                </c:pt>
                <c:pt idx="138628">
                  <c:v>-0.19511800000000001</c:v>
                </c:pt>
                <c:pt idx="138629">
                  <c:v>-0.19683</c:v>
                </c:pt>
                <c:pt idx="138630">
                  <c:v>-0.19858600000000001</c:v>
                </c:pt>
                <c:pt idx="138631">
                  <c:v>-0.20038400000000001</c:v>
                </c:pt>
                <c:pt idx="138632">
                  <c:v>-0.20222100000000001</c:v>
                </c:pt>
                <c:pt idx="138633">
                  <c:v>-0.20408999999999999</c:v>
                </c:pt>
                <c:pt idx="138634">
                  <c:v>-0.205985</c:v>
                </c:pt>
                <c:pt idx="138635">
                  <c:v>-0.207896</c:v>
                </c:pt>
                <c:pt idx="138636">
                  <c:v>-0.209817</c:v>
                </c:pt>
                <c:pt idx="138637">
                  <c:v>-0.21174799999999999</c:v>
                </c:pt>
                <c:pt idx="138638">
                  <c:v>-0.21369099999999999</c:v>
                </c:pt>
                <c:pt idx="138639">
                  <c:v>-0.21564800000000001</c:v>
                </c:pt>
                <c:pt idx="138640">
                  <c:v>-0.217613</c:v>
                </c:pt>
                <c:pt idx="138641">
                  <c:v>-0.219578</c:v>
                </c:pt>
                <c:pt idx="138642">
                  <c:v>-0.22153200000000001</c:v>
                </c:pt>
                <c:pt idx="138643">
                  <c:v>-0.223472</c:v>
                </c:pt>
                <c:pt idx="138644">
                  <c:v>-0.22540199999999999</c:v>
                </c:pt>
                <c:pt idx="138645">
                  <c:v>-0.227326</c:v>
                </c:pt>
                <c:pt idx="138646">
                  <c:v>-0.22924600000000001</c:v>
                </c:pt>
                <c:pt idx="138647">
                  <c:v>-0.231159</c:v>
                </c:pt>
                <c:pt idx="138648">
                  <c:v>-0.23306499999999999</c:v>
                </c:pt>
                <c:pt idx="138649">
                  <c:v>-0.23496300000000001</c:v>
                </c:pt>
                <c:pt idx="138650">
                  <c:v>-0.236848</c:v>
                </c:pt>
                <c:pt idx="138651">
                  <c:v>-0.23871300000000001</c:v>
                </c:pt>
                <c:pt idx="138652">
                  <c:v>-0.24055299999999999</c:v>
                </c:pt>
                <c:pt idx="138653">
                  <c:v>-0.242371</c:v>
                </c:pt>
                <c:pt idx="138654">
                  <c:v>-0.24417</c:v>
                </c:pt>
                <c:pt idx="138655">
                  <c:v>-0.245947</c:v>
                </c:pt>
                <c:pt idx="138656">
                  <c:v>-0.247697</c:v>
                </c:pt>
                <c:pt idx="138657">
                  <c:v>-0.249414</c:v>
                </c:pt>
                <c:pt idx="138658">
                  <c:v>-0.25108999999999998</c:v>
                </c:pt>
                <c:pt idx="138659">
                  <c:v>-0.25271700000000002</c:v>
                </c:pt>
                <c:pt idx="138660">
                  <c:v>-0.25429600000000002</c:v>
                </c:pt>
                <c:pt idx="138661">
                  <c:v>-0.25582700000000003</c:v>
                </c:pt>
                <c:pt idx="138662">
                  <c:v>-0.25730900000000001</c:v>
                </c:pt>
                <c:pt idx="138663">
                  <c:v>-0.258745</c:v>
                </c:pt>
                <c:pt idx="138664">
                  <c:v>-0.260133</c:v>
                </c:pt>
                <c:pt idx="138665">
                  <c:v>-0.26146900000000001</c:v>
                </c:pt>
                <c:pt idx="138666">
                  <c:v>-0.26275500000000002</c:v>
                </c:pt>
                <c:pt idx="138667">
                  <c:v>-0.26398899999999997</c:v>
                </c:pt>
                <c:pt idx="138668">
                  <c:v>-0.26516899999999999</c:v>
                </c:pt>
                <c:pt idx="138669">
                  <c:v>-0.266291</c:v>
                </c:pt>
                <c:pt idx="138670">
                  <c:v>-0.26735199999999998</c:v>
                </c:pt>
                <c:pt idx="138671">
                  <c:v>-0.26835100000000001</c:v>
                </c:pt>
                <c:pt idx="138672">
                  <c:v>-0.26929199999999998</c:v>
                </c:pt>
                <c:pt idx="138673">
                  <c:v>-0.27017600000000003</c:v>
                </c:pt>
                <c:pt idx="138674">
                  <c:v>-0.27100600000000002</c:v>
                </c:pt>
                <c:pt idx="138675">
                  <c:v>-0.27178000000000002</c:v>
                </c:pt>
                <c:pt idx="138676">
                  <c:v>-0.27249400000000001</c:v>
                </c:pt>
                <c:pt idx="138677">
                  <c:v>-0.273146</c:v>
                </c:pt>
                <c:pt idx="138678">
                  <c:v>-0.27373599999999998</c:v>
                </c:pt>
                <c:pt idx="138679">
                  <c:v>-0.27426299999999998</c:v>
                </c:pt>
                <c:pt idx="138680">
                  <c:v>-0.274727</c:v>
                </c:pt>
                <c:pt idx="138681">
                  <c:v>-0.27513199999999999</c:v>
                </c:pt>
                <c:pt idx="138682">
                  <c:v>-0.27548</c:v>
                </c:pt>
                <c:pt idx="138683">
                  <c:v>-0.27576699999999998</c:v>
                </c:pt>
                <c:pt idx="138684">
                  <c:v>-0.27599600000000002</c:v>
                </c:pt>
                <c:pt idx="138685">
                  <c:v>-0.276171</c:v>
                </c:pt>
                <c:pt idx="138686">
                  <c:v>-0.27629799999999999</c:v>
                </c:pt>
                <c:pt idx="138687">
                  <c:v>-0.27637800000000001</c:v>
                </c:pt>
                <c:pt idx="138688">
                  <c:v>-0.27640900000000002</c:v>
                </c:pt>
                <c:pt idx="138689">
                  <c:v>-0.27639200000000003</c:v>
                </c:pt>
                <c:pt idx="138690">
                  <c:v>-0.276333</c:v>
                </c:pt>
                <c:pt idx="138691">
                  <c:v>-0.27623300000000001</c:v>
                </c:pt>
                <c:pt idx="138692">
                  <c:v>-0.276092</c:v>
                </c:pt>
                <c:pt idx="138693">
                  <c:v>-0.27590900000000002</c:v>
                </c:pt>
                <c:pt idx="138694">
                  <c:v>-0.27567999999999998</c:v>
                </c:pt>
                <c:pt idx="138695">
                  <c:v>-0.27540300000000001</c:v>
                </c:pt>
                <c:pt idx="138696">
                  <c:v>-0.27507900000000002</c:v>
                </c:pt>
                <c:pt idx="138697">
                  <c:v>-0.27472000000000002</c:v>
                </c:pt>
                <c:pt idx="138698">
                  <c:v>-0.27433400000000002</c:v>
                </c:pt>
                <c:pt idx="138699">
                  <c:v>-0.27392300000000003</c:v>
                </c:pt>
                <c:pt idx="138700">
                  <c:v>-0.27348</c:v>
                </c:pt>
                <c:pt idx="138701">
                  <c:v>-0.27299600000000002</c:v>
                </c:pt>
                <c:pt idx="138702">
                  <c:v>-0.27247100000000002</c:v>
                </c:pt>
                <c:pt idx="138703">
                  <c:v>-0.27190700000000001</c:v>
                </c:pt>
                <c:pt idx="138704">
                  <c:v>-0.27130900000000002</c:v>
                </c:pt>
                <c:pt idx="138705">
                  <c:v>-0.270679</c:v>
                </c:pt>
                <c:pt idx="138706">
                  <c:v>-0.27002100000000001</c:v>
                </c:pt>
                <c:pt idx="138707">
                  <c:v>-0.269347</c:v>
                </c:pt>
                <c:pt idx="138708">
                  <c:v>-0.26866299999999999</c:v>
                </c:pt>
                <c:pt idx="138709">
                  <c:v>-0.267961</c:v>
                </c:pt>
                <c:pt idx="138710">
                  <c:v>-0.267233</c:v>
                </c:pt>
                <c:pt idx="138711">
                  <c:v>-0.26648899999999998</c:v>
                </c:pt>
                <c:pt idx="138712">
                  <c:v>-0.26574399999999998</c:v>
                </c:pt>
                <c:pt idx="138713">
                  <c:v>-0.26499499999999998</c:v>
                </c:pt>
                <c:pt idx="138714">
                  <c:v>-0.26424199999999998</c:v>
                </c:pt>
                <c:pt idx="138715">
                  <c:v>-0.26349400000000001</c:v>
                </c:pt>
                <c:pt idx="138716">
                  <c:v>-0.26275399999999999</c:v>
                </c:pt>
                <c:pt idx="138717">
                  <c:v>-0.26202500000000001</c:v>
                </c:pt>
                <c:pt idx="138718">
                  <c:v>-0.26130700000000001</c:v>
                </c:pt>
                <c:pt idx="138719">
                  <c:v>-0.26059700000000002</c:v>
                </c:pt>
                <c:pt idx="138720">
                  <c:v>-0.25989600000000002</c:v>
                </c:pt>
                <c:pt idx="138721">
                  <c:v>-0.25920100000000001</c:v>
                </c:pt>
                <c:pt idx="138722">
                  <c:v>-0.25851200000000002</c:v>
                </c:pt>
                <c:pt idx="138723">
                  <c:v>-0.25783</c:v>
                </c:pt>
                <c:pt idx="138724">
                  <c:v>-0.25715500000000002</c:v>
                </c:pt>
                <c:pt idx="138725">
                  <c:v>-0.25648700000000002</c:v>
                </c:pt>
                <c:pt idx="138726">
                  <c:v>-0.25583499999999998</c:v>
                </c:pt>
                <c:pt idx="138727">
                  <c:v>-0.25520399999999999</c:v>
                </c:pt>
                <c:pt idx="138728">
                  <c:v>-0.25459399999999999</c:v>
                </c:pt>
                <c:pt idx="138729">
                  <c:v>-0.25400099999999998</c:v>
                </c:pt>
                <c:pt idx="138730">
                  <c:v>-0.25342700000000001</c:v>
                </c:pt>
                <c:pt idx="138731">
                  <c:v>-0.25287999999999999</c:v>
                </c:pt>
                <c:pt idx="138732">
                  <c:v>-0.25236799999999998</c:v>
                </c:pt>
                <c:pt idx="138733">
                  <c:v>-0.251892</c:v>
                </c:pt>
                <c:pt idx="138734">
                  <c:v>-0.25145499999999998</c:v>
                </c:pt>
                <c:pt idx="138735">
                  <c:v>-0.25105699999999997</c:v>
                </c:pt>
                <c:pt idx="138736">
                  <c:v>-0.25070199999999998</c:v>
                </c:pt>
                <c:pt idx="138737">
                  <c:v>-0.25038899999999997</c:v>
                </c:pt>
                <c:pt idx="138738">
                  <c:v>-0.250116</c:v>
                </c:pt>
                <c:pt idx="138739">
                  <c:v>-0.24987599999999999</c:v>
                </c:pt>
                <c:pt idx="138740">
                  <c:v>-0.249667</c:v>
                </c:pt>
                <c:pt idx="138741">
                  <c:v>-0.24949199999999999</c:v>
                </c:pt>
                <c:pt idx="138742">
                  <c:v>-0.24935099999999999</c:v>
                </c:pt>
                <c:pt idx="138743">
                  <c:v>-0.24924199999999999</c:v>
                </c:pt>
                <c:pt idx="138744">
                  <c:v>-0.24916099999999999</c:v>
                </c:pt>
                <c:pt idx="138745">
                  <c:v>-0.24910199999999999</c:v>
                </c:pt>
                <c:pt idx="138746">
                  <c:v>-0.24906</c:v>
                </c:pt>
                <c:pt idx="138747">
                  <c:v>-0.24903500000000001</c:v>
                </c:pt>
                <c:pt idx="138748">
                  <c:v>-0.24903</c:v>
                </c:pt>
                <c:pt idx="138749">
                  <c:v>-0.24904499999999999</c:v>
                </c:pt>
                <c:pt idx="138750">
                  <c:v>-0.249082</c:v>
                </c:pt>
                <c:pt idx="138751">
                  <c:v>-0.249143</c:v>
                </c:pt>
                <c:pt idx="138752">
                  <c:v>-0.249222</c:v>
                </c:pt>
                <c:pt idx="138753">
                  <c:v>-0.24931600000000001</c:v>
                </c:pt>
                <c:pt idx="138754">
                  <c:v>-0.24942400000000001</c:v>
                </c:pt>
                <c:pt idx="138755">
                  <c:v>-0.24954200000000001</c:v>
                </c:pt>
                <c:pt idx="138756">
                  <c:v>-0.249664</c:v>
                </c:pt>
                <c:pt idx="138757">
                  <c:v>-0.24978300000000001</c:v>
                </c:pt>
                <c:pt idx="138758">
                  <c:v>-0.24989500000000001</c:v>
                </c:pt>
                <c:pt idx="138759">
                  <c:v>-0.250004</c:v>
                </c:pt>
                <c:pt idx="138760">
                  <c:v>-0.25011</c:v>
                </c:pt>
                <c:pt idx="138761">
                  <c:v>-0.25021199999999999</c:v>
                </c:pt>
                <c:pt idx="138762">
                  <c:v>-0.250309</c:v>
                </c:pt>
                <c:pt idx="138763">
                  <c:v>-0.25040299999999999</c:v>
                </c:pt>
                <c:pt idx="138764">
                  <c:v>-0.25049300000000002</c:v>
                </c:pt>
                <c:pt idx="138765">
                  <c:v>-0.25057699999999999</c:v>
                </c:pt>
                <c:pt idx="138766">
                  <c:v>-0.25065399999999999</c:v>
                </c:pt>
                <c:pt idx="138767">
                  <c:v>-0.250722</c:v>
                </c:pt>
                <c:pt idx="138768">
                  <c:v>-0.25077899999999997</c:v>
                </c:pt>
                <c:pt idx="138769">
                  <c:v>-0.25082199999999999</c:v>
                </c:pt>
                <c:pt idx="138770">
                  <c:v>-0.25084400000000001</c:v>
                </c:pt>
                <c:pt idx="138771">
                  <c:v>-0.25084299999999998</c:v>
                </c:pt>
                <c:pt idx="138772">
                  <c:v>-0.25081900000000001</c:v>
                </c:pt>
                <c:pt idx="138773">
                  <c:v>-0.25077100000000002</c:v>
                </c:pt>
                <c:pt idx="138774">
                  <c:v>-0.25069900000000001</c:v>
                </c:pt>
                <c:pt idx="138775">
                  <c:v>-0.25059799999999999</c:v>
                </c:pt>
                <c:pt idx="138776">
                  <c:v>-0.25046099999999999</c:v>
                </c:pt>
                <c:pt idx="138777">
                  <c:v>-0.25028099999999998</c:v>
                </c:pt>
                <c:pt idx="138778">
                  <c:v>-0.250056</c:v>
                </c:pt>
                <c:pt idx="138779">
                  <c:v>-0.249782</c:v>
                </c:pt>
                <c:pt idx="138780">
                  <c:v>-0.24946199999999999</c:v>
                </c:pt>
                <c:pt idx="138781">
                  <c:v>-0.24909500000000001</c:v>
                </c:pt>
                <c:pt idx="138782">
                  <c:v>-0.24868000000000001</c:v>
                </c:pt>
                <c:pt idx="138783">
                  <c:v>-0.24821099999999999</c:v>
                </c:pt>
                <c:pt idx="138784">
                  <c:v>-0.24768599999999999</c:v>
                </c:pt>
                <c:pt idx="138785">
                  <c:v>-0.24710199999999999</c:v>
                </c:pt>
                <c:pt idx="138786">
                  <c:v>-0.24646000000000001</c:v>
                </c:pt>
                <c:pt idx="138787">
                  <c:v>-0.245755</c:v>
                </c:pt>
                <c:pt idx="138788">
                  <c:v>-0.24498600000000001</c:v>
                </c:pt>
                <c:pt idx="138789">
                  <c:v>-0.24415300000000001</c:v>
                </c:pt>
                <c:pt idx="138790">
                  <c:v>-0.243257</c:v>
                </c:pt>
                <c:pt idx="138791">
                  <c:v>-0.24229899999999999</c:v>
                </c:pt>
                <c:pt idx="138792">
                  <c:v>-0.24127899999999999</c:v>
                </c:pt>
                <c:pt idx="138793">
                  <c:v>-0.24019499999999999</c:v>
                </c:pt>
                <c:pt idx="138794">
                  <c:v>-0.23904700000000001</c:v>
                </c:pt>
                <c:pt idx="138795">
                  <c:v>-0.237845</c:v>
                </c:pt>
                <c:pt idx="138796">
                  <c:v>-0.23658100000000001</c:v>
                </c:pt>
                <c:pt idx="138797">
                  <c:v>-0.23521700000000001</c:v>
                </c:pt>
                <c:pt idx="138798">
                  <c:v>-0.23374900000000001</c:v>
                </c:pt>
                <c:pt idx="138799">
                  <c:v>-0.23222400000000001</c:v>
                </c:pt>
                <c:pt idx="138800">
                  <c:v>-0.23064999999999999</c:v>
                </c:pt>
                <c:pt idx="138801">
                  <c:v>-0.22900499999999999</c:v>
                </c:pt>
                <c:pt idx="138802">
                  <c:v>-0.227294</c:v>
                </c:pt>
                <c:pt idx="138803">
                  <c:v>-0.225525</c:v>
                </c:pt>
                <c:pt idx="138804">
                  <c:v>-0.22369700000000001</c:v>
                </c:pt>
                <c:pt idx="138805">
                  <c:v>-0.22181000000000001</c:v>
                </c:pt>
                <c:pt idx="138806">
                  <c:v>-0.219859</c:v>
                </c:pt>
                <c:pt idx="138807">
                  <c:v>-0.21784600000000001</c:v>
                </c:pt>
                <c:pt idx="138808">
                  <c:v>-0.21577199999999999</c:v>
                </c:pt>
                <c:pt idx="138809">
                  <c:v>-0.213641</c:v>
                </c:pt>
                <c:pt idx="138810">
                  <c:v>-0.21145700000000001</c:v>
                </c:pt>
                <c:pt idx="138811">
                  <c:v>-0.20921999999999999</c:v>
                </c:pt>
                <c:pt idx="138812">
                  <c:v>-0.20693</c:v>
                </c:pt>
                <c:pt idx="138813">
                  <c:v>-0.204591</c:v>
                </c:pt>
                <c:pt idx="138814">
                  <c:v>-0.202211</c:v>
                </c:pt>
                <c:pt idx="138815">
                  <c:v>-0.199797</c:v>
                </c:pt>
                <c:pt idx="138816">
                  <c:v>-0.197356</c:v>
                </c:pt>
                <c:pt idx="138817">
                  <c:v>-0.19489300000000001</c:v>
                </c:pt>
                <c:pt idx="138818">
                  <c:v>-0.192409</c:v>
                </c:pt>
                <c:pt idx="138819">
                  <c:v>-0.18990899999999999</c:v>
                </c:pt>
                <c:pt idx="138820">
                  <c:v>-0.18739500000000001</c:v>
                </c:pt>
                <c:pt idx="138821">
                  <c:v>-0.184867</c:v>
                </c:pt>
                <c:pt idx="138822">
                  <c:v>-0.18232599999999999</c:v>
                </c:pt>
                <c:pt idx="138823">
                  <c:v>-0.17977099999999999</c:v>
                </c:pt>
                <c:pt idx="138824">
                  <c:v>-0.177206</c:v>
                </c:pt>
                <c:pt idx="138825">
                  <c:v>-0.17463300000000001</c:v>
                </c:pt>
                <c:pt idx="138826">
                  <c:v>-0.17205400000000001</c:v>
                </c:pt>
                <c:pt idx="138827">
                  <c:v>-0.16946700000000001</c:v>
                </c:pt>
                <c:pt idx="138828">
                  <c:v>-0.166875</c:v>
                </c:pt>
                <c:pt idx="138829">
                  <c:v>-0.16428000000000001</c:v>
                </c:pt>
                <c:pt idx="138830">
                  <c:v>-0.16168299999999999</c:v>
                </c:pt>
                <c:pt idx="138831">
                  <c:v>-0.159084</c:v>
                </c:pt>
                <c:pt idx="138832">
                  <c:v>-0.15648300000000001</c:v>
                </c:pt>
                <c:pt idx="138833">
                  <c:v>-0.15388299999999999</c:v>
                </c:pt>
                <c:pt idx="138834">
                  <c:v>-0.151284</c:v>
                </c:pt>
                <c:pt idx="138835">
                  <c:v>-0.14868999999999999</c:v>
                </c:pt>
                <c:pt idx="138836">
                  <c:v>-0.14610300000000001</c:v>
                </c:pt>
                <c:pt idx="138837">
                  <c:v>-0.14352899999999999</c:v>
                </c:pt>
                <c:pt idx="138838">
                  <c:v>-0.14097100000000001</c:v>
                </c:pt>
                <c:pt idx="138839">
                  <c:v>-0.138429</c:v>
                </c:pt>
                <c:pt idx="138840">
                  <c:v>-0.135905</c:v>
                </c:pt>
                <c:pt idx="138841">
                  <c:v>-0.13339999999999999</c:v>
                </c:pt>
                <c:pt idx="138842">
                  <c:v>-0.130914</c:v>
                </c:pt>
                <c:pt idx="138843">
                  <c:v>-0.12844800000000001</c:v>
                </c:pt>
                <c:pt idx="138844">
                  <c:v>-0.126003</c:v>
                </c:pt>
                <c:pt idx="138845">
                  <c:v>-0.12358</c:v>
                </c:pt>
                <c:pt idx="138846">
                  <c:v>-0.12118</c:v>
                </c:pt>
                <c:pt idx="138847">
                  <c:v>-0.11880499999999999</c:v>
                </c:pt>
                <c:pt idx="138848">
                  <c:v>-0.116457</c:v>
                </c:pt>
                <c:pt idx="138849">
                  <c:v>-0.11414100000000001</c:v>
                </c:pt>
                <c:pt idx="138850">
                  <c:v>-0.111861</c:v>
                </c:pt>
                <c:pt idx="138851">
                  <c:v>-0.109624</c:v>
                </c:pt>
                <c:pt idx="138852">
                  <c:v>-0.107431</c:v>
                </c:pt>
                <c:pt idx="138853">
                  <c:v>-0.105283</c:v>
                </c:pt>
                <c:pt idx="138854">
                  <c:v>-0.10317900000000001</c:v>
                </c:pt>
                <c:pt idx="138855">
                  <c:v>-0.101121</c:v>
                </c:pt>
                <c:pt idx="138856">
                  <c:v>-9.9109799999999998E-2</c:v>
                </c:pt>
                <c:pt idx="138857">
                  <c:v>-9.7141500000000006E-2</c:v>
                </c:pt>
                <c:pt idx="138858">
                  <c:v>-9.5214999999999994E-2</c:v>
                </c:pt>
                <c:pt idx="138859">
                  <c:v>-9.3330700000000003E-2</c:v>
                </c:pt>
                <c:pt idx="138860">
                  <c:v>-9.1489699999999993E-2</c:v>
                </c:pt>
                <c:pt idx="138861">
                  <c:v>-8.9694999999999997E-2</c:v>
                </c:pt>
                <c:pt idx="138862">
                  <c:v>-8.7949399999999997E-2</c:v>
                </c:pt>
                <c:pt idx="138863">
                  <c:v>-8.6250300000000002E-2</c:v>
                </c:pt>
                <c:pt idx="138864">
                  <c:v>-8.4592700000000007E-2</c:v>
                </c:pt>
                <c:pt idx="138865">
                  <c:v>-8.2974599999999996E-2</c:v>
                </c:pt>
                <c:pt idx="138866">
                  <c:v>-8.13995E-2</c:v>
                </c:pt>
                <c:pt idx="138867">
                  <c:v>-7.9873200000000005E-2</c:v>
                </c:pt>
                <c:pt idx="138868">
                  <c:v>-7.8400899999999996E-2</c:v>
                </c:pt>
                <c:pt idx="138869">
                  <c:v>-7.6987100000000003E-2</c:v>
                </c:pt>
                <c:pt idx="138870">
                  <c:v>-7.5634099999999996E-2</c:v>
                </c:pt>
                <c:pt idx="138871">
                  <c:v>-7.4339799999999998E-2</c:v>
                </c:pt>
                <c:pt idx="138872">
                  <c:v>-7.3103199999999993E-2</c:v>
                </c:pt>
                <c:pt idx="138873">
                  <c:v>-7.1927000000000005E-2</c:v>
                </c:pt>
                <c:pt idx="138874">
                  <c:v>-7.0813899999999999E-2</c:v>
                </c:pt>
                <c:pt idx="138875">
                  <c:v>-6.9766400000000006E-2</c:v>
                </c:pt>
                <c:pt idx="138876">
                  <c:v>-6.8788199999999994E-2</c:v>
                </c:pt>
                <c:pt idx="138877">
                  <c:v>-6.78816E-2</c:v>
                </c:pt>
                <c:pt idx="138878">
                  <c:v>-6.7045800000000003E-2</c:v>
                </c:pt>
                <c:pt idx="138879">
                  <c:v>-6.6280000000000006E-2</c:v>
                </c:pt>
                <c:pt idx="138880">
                  <c:v>-6.5583500000000003E-2</c:v>
                </c:pt>
                <c:pt idx="138881">
                  <c:v>-6.4955299999999994E-2</c:v>
                </c:pt>
                <c:pt idx="138882">
                  <c:v>-6.4399799999999993E-2</c:v>
                </c:pt>
                <c:pt idx="138883">
                  <c:v>-6.3920099999999994E-2</c:v>
                </c:pt>
                <c:pt idx="138884">
                  <c:v>-6.3493999999999995E-2</c:v>
                </c:pt>
                <c:pt idx="138885">
                  <c:v>-6.3099199999999994E-2</c:v>
                </c:pt>
                <c:pt idx="138886">
                  <c:v>-6.2759700000000002E-2</c:v>
                </c:pt>
                <c:pt idx="138887">
                  <c:v>-6.2496900000000001E-2</c:v>
                </c:pt>
                <c:pt idx="138888">
                  <c:v>-6.22937E-2</c:v>
                </c:pt>
                <c:pt idx="138889">
                  <c:v>-6.2144400000000002E-2</c:v>
                </c:pt>
                <c:pt idx="138890">
                  <c:v>-6.2059200000000002E-2</c:v>
                </c:pt>
                <c:pt idx="138891">
                  <c:v>-6.2040100000000001E-2</c:v>
                </c:pt>
                <c:pt idx="138892">
                  <c:v>-6.2084800000000002E-2</c:v>
                </c:pt>
                <c:pt idx="138893">
                  <c:v>-6.2190700000000002E-2</c:v>
                </c:pt>
                <c:pt idx="138894">
                  <c:v>-6.2356000000000002E-2</c:v>
                </c:pt>
                <c:pt idx="138895">
                  <c:v>-6.2580800000000006E-2</c:v>
                </c:pt>
                <c:pt idx="138896">
                  <c:v>-6.2866000000000005E-2</c:v>
                </c:pt>
                <c:pt idx="138897">
                  <c:v>-6.32128E-2</c:v>
                </c:pt>
                <c:pt idx="138898">
                  <c:v>-6.3620999999999997E-2</c:v>
                </c:pt>
                <c:pt idx="138899">
                  <c:v>-6.4091400000000007E-2</c:v>
                </c:pt>
                <c:pt idx="138900">
                  <c:v>-6.46254E-2</c:v>
                </c:pt>
                <c:pt idx="138901">
                  <c:v>-6.52253E-2</c:v>
                </c:pt>
                <c:pt idx="138902">
                  <c:v>-6.5892599999999996E-2</c:v>
                </c:pt>
                <c:pt idx="138903">
                  <c:v>-6.6629400000000005E-2</c:v>
                </c:pt>
                <c:pt idx="138904">
                  <c:v>-6.7437399999999995E-2</c:v>
                </c:pt>
                <c:pt idx="138905">
                  <c:v>-6.8316100000000005E-2</c:v>
                </c:pt>
                <c:pt idx="138906">
                  <c:v>-6.9262699999999996E-2</c:v>
                </c:pt>
                <c:pt idx="138907">
                  <c:v>-7.0273799999999997E-2</c:v>
                </c:pt>
                <c:pt idx="138908">
                  <c:v>-7.1347099999999997E-2</c:v>
                </c:pt>
                <c:pt idx="138909">
                  <c:v>-7.2480500000000003E-2</c:v>
                </c:pt>
                <c:pt idx="138910">
                  <c:v>-7.3671200000000006E-2</c:v>
                </c:pt>
                <c:pt idx="138911">
                  <c:v>-7.4916399999999994E-2</c:v>
                </c:pt>
                <c:pt idx="138912">
                  <c:v>-7.6214599999999993E-2</c:v>
                </c:pt>
                <c:pt idx="138913">
                  <c:v>-7.7563300000000002E-2</c:v>
                </c:pt>
                <c:pt idx="138914">
                  <c:v>-7.8960199999999994E-2</c:v>
                </c:pt>
                <c:pt idx="138915">
                  <c:v>-8.0403000000000002E-2</c:v>
                </c:pt>
                <c:pt idx="138916">
                  <c:v>-8.1887799999999997E-2</c:v>
                </c:pt>
                <c:pt idx="138917">
                  <c:v>-8.3410899999999996E-2</c:v>
                </c:pt>
                <c:pt idx="138918">
                  <c:v>-8.4969900000000001E-2</c:v>
                </c:pt>
                <c:pt idx="138919">
                  <c:v>-8.6563100000000004E-2</c:v>
                </c:pt>
                <c:pt idx="138920">
                  <c:v>-8.8188199999999994E-2</c:v>
                </c:pt>
                <c:pt idx="138921">
                  <c:v>-8.9843599999999996E-2</c:v>
                </c:pt>
                <c:pt idx="138922">
                  <c:v>-9.1527800000000006E-2</c:v>
                </c:pt>
                <c:pt idx="138923">
                  <c:v>-9.3239500000000003E-2</c:v>
                </c:pt>
                <c:pt idx="138924">
                  <c:v>-9.4976900000000003E-2</c:v>
                </c:pt>
                <c:pt idx="138925">
                  <c:v>-9.6738099999999994E-2</c:v>
                </c:pt>
                <c:pt idx="138926">
                  <c:v>-9.8521600000000001E-2</c:v>
                </c:pt>
                <c:pt idx="138927">
                  <c:v>-0.100325</c:v>
                </c:pt>
                <c:pt idx="138928">
                  <c:v>-0.102146</c:v>
                </c:pt>
                <c:pt idx="138929">
                  <c:v>-0.103981</c:v>
                </c:pt>
                <c:pt idx="138930">
                  <c:v>-0.10582800000000001</c:v>
                </c:pt>
                <c:pt idx="138931">
                  <c:v>-0.107685</c:v>
                </c:pt>
                <c:pt idx="138932">
                  <c:v>-0.10954800000000001</c:v>
                </c:pt>
                <c:pt idx="138933">
                  <c:v>-0.111413</c:v>
                </c:pt>
                <c:pt idx="138934">
                  <c:v>-0.113275</c:v>
                </c:pt>
                <c:pt idx="138935">
                  <c:v>-0.11513</c:v>
                </c:pt>
                <c:pt idx="138936">
                  <c:v>-0.116976</c:v>
                </c:pt>
                <c:pt idx="138937">
                  <c:v>-0.118811</c:v>
                </c:pt>
                <c:pt idx="138938">
                  <c:v>-0.12063599999999999</c:v>
                </c:pt>
                <c:pt idx="138939">
                  <c:v>-0.122448</c:v>
                </c:pt>
                <c:pt idx="138940">
                  <c:v>-0.124246</c:v>
                </c:pt>
                <c:pt idx="138941">
                  <c:v>-0.126028</c:v>
                </c:pt>
                <c:pt idx="138942">
                  <c:v>-0.12779099999999999</c:v>
                </c:pt>
                <c:pt idx="138943">
                  <c:v>-0.12953200000000001</c:v>
                </c:pt>
                <c:pt idx="138944">
                  <c:v>-0.131245</c:v>
                </c:pt>
                <c:pt idx="138945">
                  <c:v>-0.13292899999999999</c:v>
                </c:pt>
                <c:pt idx="138946">
                  <c:v>-0.134579</c:v>
                </c:pt>
                <c:pt idx="138947">
                  <c:v>-0.13619400000000001</c:v>
                </c:pt>
                <c:pt idx="138948">
                  <c:v>-0.13777500000000001</c:v>
                </c:pt>
                <c:pt idx="138949">
                  <c:v>-0.139321</c:v>
                </c:pt>
                <c:pt idx="138950">
                  <c:v>-0.14082900000000001</c:v>
                </c:pt>
                <c:pt idx="138951">
                  <c:v>-0.142291</c:v>
                </c:pt>
                <c:pt idx="138952">
                  <c:v>-0.143702</c:v>
                </c:pt>
                <c:pt idx="138953">
                  <c:v>-0.145061</c:v>
                </c:pt>
                <c:pt idx="138954">
                  <c:v>-0.146368</c:v>
                </c:pt>
                <c:pt idx="138955">
                  <c:v>-0.14762</c:v>
                </c:pt>
                <c:pt idx="138956">
                  <c:v>-0.14881900000000001</c:v>
                </c:pt>
                <c:pt idx="138957">
                  <c:v>-0.14996399999999999</c:v>
                </c:pt>
                <c:pt idx="138958">
                  <c:v>-0.15105399999999999</c:v>
                </c:pt>
                <c:pt idx="138959">
                  <c:v>-0.152083</c:v>
                </c:pt>
                <c:pt idx="138960">
                  <c:v>-0.15304599999999999</c:v>
                </c:pt>
                <c:pt idx="138961">
                  <c:v>-0.153946</c:v>
                </c:pt>
                <c:pt idx="138962">
                  <c:v>-0.15478600000000001</c:v>
                </c:pt>
                <c:pt idx="138963">
                  <c:v>-0.15556600000000001</c:v>
                </c:pt>
                <c:pt idx="138964">
                  <c:v>-0.15628600000000001</c:v>
                </c:pt>
                <c:pt idx="138965">
                  <c:v>-0.156941</c:v>
                </c:pt>
                <c:pt idx="138966">
                  <c:v>-0.15753</c:v>
                </c:pt>
                <c:pt idx="138967">
                  <c:v>-0.158052</c:v>
                </c:pt>
                <c:pt idx="138968">
                  <c:v>-0.158503</c:v>
                </c:pt>
                <c:pt idx="138969">
                  <c:v>-0.158884</c:v>
                </c:pt>
                <c:pt idx="138970">
                  <c:v>-0.159195</c:v>
                </c:pt>
                <c:pt idx="138971">
                  <c:v>-0.15943599999999999</c:v>
                </c:pt>
                <c:pt idx="138972">
                  <c:v>-0.15961</c:v>
                </c:pt>
                <c:pt idx="138973">
                  <c:v>-0.159718</c:v>
                </c:pt>
                <c:pt idx="138974">
                  <c:v>-0.15975900000000001</c:v>
                </c:pt>
                <c:pt idx="138975">
                  <c:v>-0.15973300000000001</c:v>
                </c:pt>
                <c:pt idx="138976">
                  <c:v>-0.159639</c:v>
                </c:pt>
                <c:pt idx="138977">
                  <c:v>-0.15948000000000001</c:v>
                </c:pt>
                <c:pt idx="138978">
                  <c:v>-0.159252</c:v>
                </c:pt>
                <c:pt idx="138979">
                  <c:v>-0.15895400000000001</c:v>
                </c:pt>
                <c:pt idx="138980">
                  <c:v>-0.158585</c:v>
                </c:pt>
                <c:pt idx="138981">
                  <c:v>-0.15814600000000001</c:v>
                </c:pt>
                <c:pt idx="138982">
                  <c:v>-0.157637</c:v>
                </c:pt>
                <c:pt idx="138983">
                  <c:v>-0.15706000000000001</c:v>
                </c:pt>
                <c:pt idx="138984">
                  <c:v>-0.156416</c:v>
                </c:pt>
                <c:pt idx="138985">
                  <c:v>-0.15570500000000001</c:v>
                </c:pt>
                <c:pt idx="138986">
                  <c:v>-0.15492700000000001</c:v>
                </c:pt>
                <c:pt idx="138987">
                  <c:v>-0.154084</c:v>
                </c:pt>
                <c:pt idx="138988">
                  <c:v>-0.15317700000000001</c:v>
                </c:pt>
                <c:pt idx="138989">
                  <c:v>-0.15220500000000001</c:v>
                </c:pt>
                <c:pt idx="138990">
                  <c:v>-0.151169</c:v>
                </c:pt>
                <c:pt idx="138991">
                  <c:v>-0.15007200000000001</c:v>
                </c:pt>
                <c:pt idx="138992">
                  <c:v>-0.14891399999999999</c:v>
                </c:pt>
                <c:pt idx="138993">
                  <c:v>-0.14769699999999999</c:v>
                </c:pt>
                <c:pt idx="138994">
                  <c:v>-0.146421</c:v>
                </c:pt>
                <c:pt idx="138995">
                  <c:v>-0.14508699999999999</c:v>
                </c:pt>
                <c:pt idx="138996">
                  <c:v>-0.14369399999999999</c:v>
                </c:pt>
                <c:pt idx="138997">
                  <c:v>-0.14224400000000001</c:v>
                </c:pt>
                <c:pt idx="138998">
                  <c:v>-0.140736</c:v>
                </c:pt>
                <c:pt idx="138999">
                  <c:v>-0.13917199999999999</c:v>
                </c:pt>
                <c:pt idx="139000">
                  <c:v>-0.13755500000000001</c:v>
                </c:pt>
                <c:pt idx="139001">
                  <c:v>-0.13588500000000001</c:v>
                </c:pt>
                <c:pt idx="139002">
                  <c:v>-0.13416400000000001</c:v>
                </c:pt>
                <c:pt idx="139003">
                  <c:v>-0.13239300000000001</c:v>
                </c:pt>
                <c:pt idx="139004">
                  <c:v>-0.13057199999999999</c:v>
                </c:pt>
                <c:pt idx="139005">
                  <c:v>-0.12870300000000001</c:v>
                </c:pt>
                <c:pt idx="139006">
                  <c:v>-0.12678600000000001</c:v>
                </c:pt>
                <c:pt idx="139007">
                  <c:v>-0.124821</c:v>
                </c:pt>
                <c:pt idx="139008">
                  <c:v>-0.122809</c:v>
                </c:pt>
                <c:pt idx="139009">
                  <c:v>-0.12075</c:v>
                </c:pt>
                <c:pt idx="139010">
                  <c:v>-0.118647</c:v>
                </c:pt>
                <c:pt idx="139011">
                  <c:v>-0.11650199999999999</c:v>
                </c:pt>
                <c:pt idx="139012">
                  <c:v>-0.114317</c:v>
                </c:pt>
                <c:pt idx="139013">
                  <c:v>-0.112094</c:v>
                </c:pt>
                <c:pt idx="139014">
                  <c:v>-0.109834</c:v>
                </c:pt>
                <c:pt idx="139015">
                  <c:v>-0.10753799999999999</c:v>
                </c:pt>
                <c:pt idx="139016">
                  <c:v>-0.10520699999999999</c:v>
                </c:pt>
                <c:pt idx="139017">
                  <c:v>-0.10284500000000001</c:v>
                </c:pt>
                <c:pt idx="139018">
                  <c:v>-0.100452</c:v>
                </c:pt>
                <c:pt idx="139019">
                  <c:v>-9.8030599999999996E-2</c:v>
                </c:pt>
                <c:pt idx="139020">
                  <c:v>-9.5581100000000002E-2</c:v>
                </c:pt>
                <c:pt idx="139021">
                  <c:v>-9.3105300000000002E-2</c:v>
                </c:pt>
                <c:pt idx="139022">
                  <c:v>-9.0604699999999996E-2</c:v>
                </c:pt>
                <c:pt idx="139023">
                  <c:v>-8.8080800000000001E-2</c:v>
                </c:pt>
                <c:pt idx="139024">
                  <c:v>-8.5535100000000003E-2</c:v>
                </c:pt>
                <c:pt idx="139025">
                  <c:v>-8.2969000000000001E-2</c:v>
                </c:pt>
                <c:pt idx="139026">
                  <c:v>-8.0383999999999997E-2</c:v>
                </c:pt>
                <c:pt idx="139027">
                  <c:v>-7.7781799999999998E-2</c:v>
                </c:pt>
                <c:pt idx="139028">
                  <c:v>-7.5163900000000006E-2</c:v>
                </c:pt>
                <c:pt idx="139029">
                  <c:v>-7.2531799999999994E-2</c:v>
                </c:pt>
                <c:pt idx="139030">
                  <c:v>-6.9886000000000004E-2</c:v>
                </c:pt>
                <c:pt idx="139031">
                  <c:v>-6.7226800000000003E-2</c:v>
                </c:pt>
                <c:pt idx="139032">
                  <c:v>-6.4555100000000004E-2</c:v>
                </c:pt>
                <c:pt idx="139033">
                  <c:v>-6.1871900000000001E-2</c:v>
                </c:pt>
                <c:pt idx="139034">
                  <c:v>-5.9178099999999997E-2</c:v>
                </c:pt>
                <c:pt idx="139035">
                  <c:v>-5.6475600000000001E-2</c:v>
                </c:pt>
                <c:pt idx="139036">
                  <c:v>-5.3766599999999998E-2</c:v>
                </c:pt>
                <c:pt idx="139037">
                  <c:v>-5.1052500000000001E-2</c:v>
                </c:pt>
                <c:pt idx="139038">
                  <c:v>-4.8334000000000002E-2</c:v>
                </c:pt>
                <c:pt idx="139039">
                  <c:v>-4.5611499999999999E-2</c:v>
                </c:pt>
                <c:pt idx="139040">
                  <c:v>-4.2886100000000003E-2</c:v>
                </c:pt>
                <c:pt idx="139041">
                  <c:v>-4.0159800000000002E-2</c:v>
                </c:pt>
                <c:pt idx="139042">
                  <c:v>-3.74344E-2</c:v>
                </c:pt>
                <c:pt idx="139043">
                  <c:v>-3.4711899999999997E-2</c:v>
                </c:pt>
                <c:pt idx="139044">
                  <c:v>-3.1994099999999998E-2</c:v>
                </c:pt>
                <c:pt idx="139045">
                  <c:v>-2.9282599999999999E-2</c:v>
                </c:pt>
                <c:pt idx="139046">
                  <c:v>-2.6578899999999999E-2</c:v>
                </c:pt>
                <c:pt idx="139047">
                  <c:v>-2.3884300000000001E-2</c:v>
                </c:pt>
                <c:pt idx="139048">
                  <c:v>-2.12001E-2</c:v>
                </c:pt>
                <c:pt idx="139049">
                  <c:v>-1.8527399999999999E-2</c:v>
                </c:pt>
                <c:pt idx="139050">
                  <c:v>-1.5867099999999999E-2</c:v>
                </c:pt>
                <c:pt idx="139051">
                  <c:v>-1.3218799999999999E-2</c:v>
                </c:pt>
                <c:pt idx="139052">
                  <c:v>-1.05825E-2</c:v>
                </c:pt>
                <c:pt idx="139053" formatCode="0.00E+00">
                  <c:v>-7.9597299999999999E-3</c:v>
                </c:pt>
                <c:pt idx="139054" formatCode="0.00E+00">
                  <c:v>-5.3523099999999999E-3</c:v>
                </c:pt>
                <c:pt idx="139055" formatCode="0.00E+00">
                  <c:v>-2.76115E-3</c:v>
                </c:pt>
                <c:pt idx="139056" formatCode="0.00E+00">
                  <c:v>-1.8655500000000001E-4</c:v>
                </c:pt>
                <c:pt idx="139057" formatCode="0.00E+00">
                  <c:v>2.3709E-3</c:v>
                </c:pt>
                <c:pt idx="139058" formatCode="0.00E+00">
                  <c:v>4.9101700000000002E-3</c:v>
                </c:pt>
                <c:pt idx="139059" formatCode="0.00E+00">
                  <c:v>7.4300199999999999E-3</c:v>
                </c:pt>
                <c:pt idx="139060" formatCode="0.00E+00">
                  <c:v>9.9293200000000002E-3</c:v>
                </c:pt>
                <c:pt idx="139061">
                  <c:v>1.24072E-2</c:v>
                </c:pt>
                <c:pt idx="139062">
                  <c:v>1.48626E-2</c:v>
                </c:pt>
                <c:pt idx="139063">
                  <c:v>1.7294299999999999E-2</c:v>
                </c:pt>
                <c:pt idx="139064">
                  <c:v>1.9701300000000001E-2</c:v>
                </c:pt>
                <c:pt idx="139065">
                  <c:v>2.2082600000000001E-2</c:v>
                </c:pt>
                <c:pt idx="139066">
                  <c:v>2.4437500000000001E-2</c:v>
                </c:pt>
                <c:pt idx="139067">
                  <c:v>2.6765600000000001E-2</c:v>
                </c:pt>
                <c:pt idx="139068">
                  <c:v>2.9066999999999999E-2</c:v>
                </c:pt>
                <c:pt idx="139069">
                  <c:v>3.1341899999999999E-2</c:v>
                </c:pt>
                <c:pt idx="139070">
                  <c:v>3.3590099999999998E-2</c:v>
                </c:pt>
                <c:pt idx="139071">
                  <c:v>3.5811000000000003E-2</c:v>
                </c:pt>
                <c:pt idx="139072">
                  <c:v>3.8003700000000001E-2</c:v>
                </c:pt>
                <c:pt idx="139073">
                  <c:v>4.0167399999999999E-2</c:v>
                </c:pt>
                <c:pt idx="139074">
                  <c:v>4.2301100000000001E-2</c:v>
                </c:pt>
                <c:pt idx="139075">
                  <c:v>4.4403699999999997E-2</c:v>
                </c:pt>
                <c:pt idx="139076">
                  <c:v>4.64742E-2</c:v>
                </c:pt>
                <c:pt idx="139077">
                  <c:v>4.8511800000000001E-2</c:v>
                </c:pt>
                <c:pt idx="139078">
                  <c:v>5.0515900000000002E-2</c:v>
                </c:pt>
                <c:pt idx="139079">
                  <c:v>5.2485700000000003E-2</c:v>
                </c:pt>
                <c:pt idx="139080">
                  <c:v>5.44206E-2</c:v>
                </c:pt>
                <c:pt idx="139081">
                  <c:v>5.6320200000000001E-2</c:v>
                </c:pt>
                <c:pt idx="139082">
                  <c:v>5.8183899999999997E-2</c:v>
                </c:pt>
                <c:pt idx="139083">
                  <c:v>6.0011299999999997E-2</c:v>
                </c:pt>
                <c:pt idx="139084">
                  <c:v>6.1802200000000002E-2</c:v>
                </c:pt>
                <c:pt idx="139085">
                  <c:v>6.3556699999999994E-2</c:v>
                </c:pt>
                <c:pt idx="139086">
                  <c:v>6.5274799999999994E-2</c:v>
                </c:pt>
                <c:pt idx="139087">
                  <c:v>6.6956000000000002E-2</c:v>
                </c:pt>
                <c:pt idx="139088">
                  <c:v>6.8599099999999996E-2</c:v>
                </c:pt>
                <c:pt idx="139089">
                  <c:v>7.0202500000000001E-2</c:v>
                </c:pt>
                <c:pt idx="139090">
                  <c:v>7.1765399999999993E-2</c:v>
                </c:pt>
                <c:pt idx="139091">
                  <c:v>7.3288099999999995E-2</c:v>
                </c:pt>
                <c:pt idx="139092">
                  <c:v>7.4770600000000007E-2</c:v>
                </c:pt>
                <c:pt idx="139093">
                  <c:v>7.6212799999999997E-2</c:v>
                </c:pt>
                <c:pt idx="139094">
                  <c:v>7.7614500000000003E-2</c:v>
                </c:pt>
                <c:pt idx="139095">
                  <c:v>7.8975799999999999E-2</c:v>
                </c:pt>
                <c:pt idx="139096">
                  <c:v>8.0296699999999999E-2</c:v>
                </c:pt>
                <c:pt idx="139097">
                  <c:v>8.1576999999999997E-2</c:v>
                </c:pt>
                <c:pt idx="139098">
                  <c:v>8.2816500000000001E-2</c:v>
                </c:pt>
                <c:pt idx="139099">
                  <c:v>8.4015199999999998E-2</c:v>
                </c:pt>
                <c:pt idx="139100">
                  <c:v>8.5172999999999999E-2</c:v>
                </c:pt>
                <c:pt idx="139101">
                  <c:v>8.6289400000000002E-2</c:v>
                </c:pt>
                <c:pt idx="139102">
                  <c:v>8.7363800000000005E-2</c:v>
                </c:pt>
                <c:pt idx="139103">
                  <c:v>8.83964E-2</c:v>
                </c:pt>
                <c:pt idx="139104">
                  <c:v>8.9387900000000006E-2</c:v>
                </c:pt>
                <c:pt idx="139105">
                  <c:v>9.0338600000000005E-2</c:v>
                </c:pt>
                <c:pt idx="139106">
                  <c:v>9.1248300000000004E-2</c:v>
                </c:pt>
                <c:pt idx="139107">
                  <c:v>9.2116900000000002E-2</c:v>
                </c:pt>
                <c:pt idx="139108">
                  <c:v>9.2944700000000005E-2</c:v>
                </c:pt>
                <c:pt idx="139109">
                  <c:v>9.3731499999999995E-2</c:v>
                </c:pt>
                <c:pt idx="139110">
                  <c:v>9.44768E-2</c:v>
                </c:pt>
                <c:pt idx="139111">
                  <c:v>9.5180600000000004E-2</c:v>
                </c:pt>
                <c:pt idx="139112">
                  <c:v>9.58426E-2</c:v>
                </c:pt>
                <c:pt idx="139113">
                  <c:v>9.6462900000000004E-2</c:v>
                </c:pt>
                <c:pt idx="139114">
                  <c:v>9.7041299999999997E-2</c:v>
                </c:pt>
                <c:pt idx="139115">
                  <c:v>9.7577800000000006E-2</c:v>
                </c:pt>
                <c:pt idx="139116">
                  <c:v>9.8072000000000006E-2</c:v>
                </c:pt>
                <c:pt idx="139117">
                  <c:v>9.8524E-2</c:v>
                </c:pt>
                <c:pt idx="139118">
                  <c:v>9.8933999999999994E-2</c:v>
                </c:pt>
                <c:pt idx="139119">
                  <c:v>9.9302600000000005E-2</c:v>
                </c:pt>
                <c:pt idx="139120">
                  <c:v>9.9629800000000004E-2</c:v>
                </c:pt>
                <c:pt idx="139121">
                  <c:v>9.9915799999999999E-2</c:v>
                </c:pt>
                <c:pt idx="139122">
                  <c:v>0.100161</c:v>
                </c:pt>
                <c:pt idx="139123">
                  <c:v>0.100365</c:v>
                </c:pt>
                <c:pt idx="139124">
                  <c:v>0.10052800000000001</c:v>
                </c:pt>
                <c:pt idx="139125">
                  <c:v>0.10065</c:v>
                </c:pt>
                <c:pt idx="139126">
                  <c:v>0.100732</c:v>
                </c:pt>
                <c:pt idx="139127">
                  <c:v>0.100774</c:v>
                </c:pt>
                <c:pt idx="139128">
                  <c:v>0.10077800000000001</c:v>
                </c:pt>
                <c:pt idx="139129">
                  <c:v>0.100742</c:v>
                </c:pt>
                <c:pt idx="139130">
                  <c:v>0.10066600000000001</c:v>
                </c:pt>
                <c:pt idx="139131">
                  <c:v>0.100551</c:v>
                </c:pt>
                <c:pt idx="139132">
                  <c:v>0.100395</c:v>
                </c:pt>
                <c:pt idx="139133">
                  <c:v>0.100198</c:v>
                </c:pt>
                <c:pt idx="139134">
                  <c:v>9.9961700000000001E-2</c:v>
                </c:pt>
                <c:pt idx="139135">
                  <c:v>9.9684300000000003E-2</c:v>
                </c:pt>
                <c:pt idx="139136">
                  <c:v>9.9367200000000003E-2</c:v>
                </c:pt>
                <c:pt idx="139137">
                  <c:v>9.9011100000000005E-2</c:v>
                </c:pt>
                <c:pt idx="139138">
                  <c:v>9.8616499999999996E-2</c:v>
                </c:pt>
                <c:pt idx="139139">
                  <c:v>9.8183599999999996E-2</c:v>
                </c:pt>
                <c:pt idx="139140">
                  <c:v>9.7712599999999997E-2</c:v>
                </c:pt>
                <c:pt idx="139141">
                  <c:v>9.7204399999999996E-2</c:v>
                </c:pt>
                <c:pt idx="139142">
                  <c:v>9.6659499999999995E-2</c:v>
                </c:pt>
                <c:pt idx="139143">
                  <c:v>9.6078399999999994E-2</c:v>
                </c:pt>
                <c:pt idx="139144">
                  <c:v>9.5461099999999993E-2</c:v>
                </c:pt>
                <c:pt idx="139145">
                  <c:v>9.4807900000000001E-2</c:v>
                </c:pt>
                <c:pt idx="139146">
                  <c:v>9.4119300000000003E-2</c:v>
                </c:pt>
                <c:pt idx="139147">
                  <c:v>9.3395599999999995E-2</c:v>
                </c:pt>
                <c:pt idx="139148">
                  <c:v>9.2636800000000005E-2</c:v>
                </c:pt>
                <c:pt idx="139149">
                  <c:v>9.18432E-2</c:v>
                </c:pt>
                <c:pt idx="139150">
                  <c:v>9.1014899999999996E-2</c:v>
                </c:pt>
                <c:pt idx="139151">
                  <c:v>9.0152200000000002E-2</c:v>
                </c:pt>
                <c:pt idx="139152">
                  <c:v>8.9255100000000004E-2</c:v>
                </c:pt>
                <c:pt idx="139153">
                  <c:v>8.8323499999999999E-2</c:v>
                </c:pt>
                <c:pt idx="139154">
                  <c:v>8.7357900000000002E-2</c:v>
                </c:pt>
                <c:pt idx="139155">
                  <c:v>8.6359000000000005E-2</c:v>
                </c:pt>
                <c:pt idx="139156">
                  <c:v>8.5327899999999998E-2</c:v>
                </c:pt>
                <c:pt idx="139157">
                  <c:v>8.4265900000000005E-2</c:v>
                </c:pt>
                <c:pt idx="139158">
                  <c:v>8.31736E-2</c:v>
                </c:pt>
                <c:pt idx="139159">
                  <c:v>8.2051399999999997E-2</c:v>
                </c:pt>
                <c:pt idx="139160">
                  <c:v>8.0899799999999994E-2</c:v>
                </c:pt>
                <c:pt idx="139161">
                  <c:v>7.9718999999999998E-2</c:v>
                </c:pt>
                <c:pt idx="139162">
                  <c:v>7.8509300000000004E-2</c:v>
                </c:pt>
                <c:pt idx="139163">
                  <c:v>7.7271000000000006E-2</c:v>
                </c:pt>
                <c:pt idx="139164">
                  <c:v>7.6004600000000005E-2</c:v>
                </c:pt>
                <c:pt idx="139165">
                  <c:v>7.4710700000000005E-2</c:v>
                </c:pt>
                <c:pt idx="139166">
                  <c:v>7.3389700000000002E-2</c:v>
                </c:pt>
                <c:pt idx="139167">
                  <c:v>7.2041999999999995E-2</c:v>
                </c:pt>
                <c:pt idx="139168">
                  <c:v>7.0668499999999995E-2</c:v>
                </c:pt>
                <c:pt idx="139169">
                  <c:v>6.9269700000000003E-2</c:v>
                </c:pt>
                <c:pt idx="139170">
                  <c:v>6.7846799999999999E-2</c:v>
                </c:pt>
                <c:pt idx="139171">
                  <c:v>6.6401100000000005E-2</c:v>
                </c:pt>
                <c:pt idx="139172">
                  <c:v>6.4933900000000003E-2</c:v>
                </c:pt>
                <c:pt idx="139173">
                  <c:v>6.3446000000000002E-2</c:v>
                </c:pt>
                <c:pt idx="139174">
                  <c:v>6.1938399999999998E-2</c:v>
                </c:pt>
                <c:pt idx="139175">
                  <c:v>6.0412E-2</c:v>
                </c:pt>
                <c:pt idx="139176">
                  <c:v>5.8866399999999999E-2</c:v>
                </c:pt>
                <c:pt idx="139177">
                  <c:v>5.7300999999999998E-2</c:v>
                </c:pt>
                <c:pt idx="139178">
                  <c:v>5.5716599999999998E-2</c:v>
                </c:pt>
                <c:pt idx="139179">
                  <c:v>5.4114599999999999E-2</c:v>
                </c:pt>
                <c:pt idx="139180">
                  <c:v>5.2496800000000003E-2</c:v>
                </c:pt>
                <c:pt idx="139181">
                  <c:v>5.08645E-2</c:v>
                </c:pt>
                <c:pt idx="139182">
                  <c:v>4.9218900000000003E-2</c:v>
                </c:pt>
                <c:pt idx="139183">
                  <c:v>4.7561399999999997E-2</c:v>
                </c:pt>
                <c:pt idx="139184">
                  <c:v>4.5893000000000003E-2</c:v>
                </c:pt>
                <c:pt idx="139185">
                  <c:v>4.4214999999999997E-2</c:v>
                </c:pt>
                <c:pt idx="139186">
                  <c:v>4.2529400000000002E-2</c:v>
                </c:pt>
                <c:pt idx="139187">
                  <c:v>4.0837699999999998E-2</c:v>
                </c:pt>
                <c:pt idx="139188">
                  <c:v>3.9141000000000002E-2</c:v>
                </c:pt>
                <c:pt idx="139189">
                  <c:v>3.7439699999999999E-2</c:v>
                </c:pt>
                <c:pt idx="139190">
                  <c:v>3.5734799999999997E-2</c:v>
                </c:pt>
                <c:pt idx="139191">
                  <c:v>3.4027799999999997E-2</c:v>
                </c:pt>
                <c:pt idx="139192">
                  <c:v>3.23202E-2</c:v>
                </c:pt>
                <c:pt idx="139193">
                  <c:v>3.0613700000000001E-2</c:v>
                </c:pt>
                <c:pt idx="139194">
                  <c:v>2.89097E-2</c:v>
                </c:pt>
                <c:pt idx="139195">
                  <c:v>2.72102E-2</c:v>
                </c:pt>
                <c:pt idx="139196">
                  <c:v>2.5517000000000001E-2</c:v>
                </c:pt>
                <c:pt idx="139197">
                  <c:v>2.3831600000000001E-2</c:v>
                </c:pt>
                <c:pt idx="139198">
                  <c:v>2.2155500000000002E-2</c:v>
                </c:pt>
                <c:pt idx="139199">
                  <c:v>2.0489899999999998E-2</c:v>
                </c:pt>
                <c:pt idx="139200">
                  <c:v>1.88363E-2</c:v>
                </c:pt>
                <c:pt idx="139201">
                  <c:v>1.7195800000000001E-2</c:v>
                </c:pt>
                <c:pt idx="139202">
                  <c:v>1.5569599999999999E-2</c:v>
                </c:pt>
                <c:pt idx="139203">
                  <c:v>1.39588E-2</c:v>
                </c:pt>
                <c:pt idx="139204">
                  <c:v>1.2364999999999999E-2</c:v>
                </c:pt>
                <c:pt idx="139205">
                  <c:v>1.07902E-2</c:v>
                </c:pt>
                <c:pt idx="139206" formatCode="0.00E+00">
                  <c:v>9.2364999999999999E-3</c:v>
                </c:pt>
                <c:pt idx="139207" formatCode="0.00E+00">
                  <c:v>7.7059700000000004E-3</c:v>
                </c:pt>
                <c:pt idx="139208" formatCode="0.00E+00">
                  <c:v>6.2005999999999997E-3</c:v>
                </c:pt>
                <c:pt idx="139209" formatCode="0.00E+00">
                  <c:v>4.7222200000000001E-3</c:v>
                </c:pt>
                <c:pt idx="139210" formatCode="0.00E+00">
                  <c:v>3.2724799999999999E-3</c:v>
                </c:pt>
                <c:pt idx="139211" formatCode="0.00E+00">
                  <c:v>1.85294E-3</c:v>
                </c:pt>
                <c:pt idx="139212" formatCode="0.00E+00">
                  <c:v>4.6527800000000001E-4</c:v>
                </c:pt>
                <c:pt idx="139213" formatCode="0.00E+00">
                  <c:v>-8.8854400000000001E-4</c:v>
                </c:pt>
                <c:pt idx="139214" formatCode="0.00E+00">
                  <c:v>-2.2062000000000002E-3</c:v>
                </c:pt>
                <c:pt idx="139215" formatCode="0.00E+00">
                  <c:v>-3.4855099999999998E-3</c:v>
                </c:pt>
                <c:pt idx="139216" formatCode="0.00E+00">
                  <c:v>-4.7249900000000001E-3</c:v>
                </c:pt>
                <c:pt idx="139217" formatCode="0.00E+00">
                  <c:v>-5.9240600000000001E-3</c:v>
                </c:pt>
                <c:pt idx="139218" formatCode="0.00E+00">
                  <c:v>-7.0823099999999996E-3</c:v>
                </c:pt>
                <c:pt idx="139219" formatCode="0.00E+00">
                  <c:v>-8.1985600000000006E-3</c:v>
                </c:pt>
                <c:pt idx="139220" formatCode="0.00E+00">
                  <c:v>-9.2711800000000004E-3</c:v>
                </c:pt>
                <c:pt idx="139221">
                  <c:v>-1.0299000000000001E-2</c:v>
                </c:pt>
                <c:pt idx="139222">
                  <c:v>-1.1280800000000001E-2</c:v>
                </c:pt>
                <c:pt idx="139223">
                  <c:v>-1.22147E-2</c:v>
                </c:pt>
                <c:pt idx="139224">
                  <c:v>-1.30981E-2</c:v>
                </c:pt>
                <c:pt idx="139225">
                  <c:v>-1.3929E-2</c:v>
                </c:pt>
                <c:pt idx="139226">
                  <c:v>-1.47061E-2</c:v>
                </c:pt>
                <c:pt idx="139227">
                  <c:v>-1.54281E-2</c:v>
                </c:pt>
                <c:pt idx="139228">
                  <c:v>-1.6093099999999999E-2</c:v>
                </c:pt>
                <c:pt idx="139229">
                  <c:v>-1.6698999999999999E-2</c:v>
                </c:pt>
                <c:pt idx="139230">
                  <c:v>-1.72438E-2</c:v>
                </c:pt>
                <c:pt idx="139231">
                  <c:v>-1.7726200000000001E-2</c:v>
                </c:pt>
                <c:pt idx="139232">
                  <c:v>-1.8145100000000001E-2</c:v>
                </c:pt>
                <c:pt idx="139233">
                  <c:v>-1.8499000000000002E-2</c:v>
                </c:pt>
                <c:pt idx="139234">
                  <c:v>-1.8786500000000001E-2</c:v>
                </c:pt>
                <c:pt idx="139235">
                  <c:v>-1.9007099999999999E-2</c:v>
                </c:pt>
                <c:pt idx="139236">
                  <c:v>-1.9160199999999999E-2</c:v>
                </c:pt>
                <c:pt idx="139237">
                  <c:v>-1.9245399999999999E-2</c:v>
                </c:pt>
                <c:pt idx="139238">
                  <c:v>-1.92617E-2</c:v>
                </c:pt>
                <c:pt idx="139239">
                  <c:v>-1.92085E-2</c:v>
                </c:pt>
                <c:pt idx="139240">
                  <c:v>-1.9085299999999999E-2</c:v>
                </c:pt>
                <c:pt idx="139241">
                  <c:v>-1.8891399999999999E-2</c:v>
                </c:pt>
                <c:pt idx="139242">
                  <c:v>-1.8626199999999999E-2</c:v>
                </c:pt>
                <c:pt idx="139243">
                  <c:v>-1.82883E-2</c:v>
                </c:pt>
                <c:pt idx="139244">
                  <c:v>-1.7876199999999998E-2</c:v>
                </c:pt>
                <c:pt idx="139245">
                  <c:v>-1.73887E-2</c:v>
                </c:pt>
                <c:pt idx="139246">
                  <c:v>-1.68256E-2</c:v>
                </c:pt>
                <c:pt idx="139247">
                  <c:v>-1.6186699999999998E-2</c:v>
                </c:pt>
                <c:pt idx="139248">
                  <c:v>-1.54714E-2</c:v>
                </c:pt>
                <c:pt idx="139249">
                  <c:v>-1.4679599999999999E-2</c:v>
                </c:pt>
                <c:pt idx="139250">
                  <c:v>-1.3811500000000001E-2</c:v>
                </c:pt>
                <c:pt idx="139251">
                  <c:v>-1.2867200000000001E-2</c:v>
                </c:pt>
                <c:pt idx="139252">
                  <c:v>-1.18469E-2</c:v>
                </c:pt>
                <c:pt idx="139253">
                  <c:v>-1.0751E-2</c:v>
                </c:pt>
                <c:pt idx="139254" formatCode="0.00E+00">
                  <c:v>-9.5795600000000009E-3</c:v>
                </c:pt>
                <c:pt idx="139255" formatCode="0.00E+00">
                  <c:v>-8.3330000000000001E-3</c:v>
                </c:pt>
                <c:pt idx="139256" formatCode="0.00E+00">
                  <c:v>-7.0118200000000002E-3</c:v>
                </c:pt>
                <c:pt idx="139257" formatCode="0.00E+00">
                  <c:v>-5.6164199999999996E-3</c:v>
                </c:pt>
                <c:pt idx="139258" formatCode="0.00E+00">
                  <c:v>-4.14664E-3</c:v>
                </c:pt>
                <c:pt idx="139259" formatCode="0.00E+00">
                  <c:v>-2.6023299999999999E-3</c:v>
                </c:pt>
                <c:pt idx="139260" formatCode="0.00E+00">
                  <c:v>-9.8381599999999999E-4</c:v>
                </c:pt>
                <c:pt idx="139261" formatCode="0.00E+00">
                  <c:v>7.0852100000000004E-4</c:v>
                </c:pt>
                <c:pt idx="139262" formatCode="0.00E+00">
                  <c:v>2.4742399999999999E-3</c:v>
                </c:pt>
                <c:pt idx="139263" formatCode="0.00E+00">
                  <c:v>4.3119100000000004E-3</c:v>
                </c:pt>
                <c:pt idx="139264" formatCode="0.00E+00">
                  <c:v>6.2189300000000001E-3</c:v>
                </c:pt>
                <c:pt idx="139265" formatCode="0.00E+00">
                  <c:v>8.1931E-3</c:v>
                </c:pt>
                <c:pt idx="139266">
                  <c:v>1.02334E-2</c:v>
                </c:pt>
                <c:pt idx="139267">
                  <c:v>1.23392E-2</c:v>
                </c:pt>
                <c:pt idx="139268">
                  <c:v>1.45101E-2</c:v>
                </c:pt>
                <c:pt idx="139269">
                  <c:v>1.6744700000000001E-2</c:v>
                </c:pt>
                <c:pt idx="139270">
                  <c:v>1.9041200000000001E-2</c:v>
                </c:pt>
                <c:pt idx="139271">
                  <c:v>2.1397599999999999E-2</c:v>
                </c:pt>
                <c:pt idx="139272">
                  <c:v>2.3812199999999999E-2</c:v>
                </c:pt>
                <c:pt idx="139273">
                  <c:v>2.6284100000000001E-2</c:v>
                </c:pt>
                <c:pt idx="139274">
                  <c:v>2.8812399999999998E-2</c:v>
                </c:pt>
                <c:pt idx="139275">
                  <c:v>3.1395800000000001E-2</c:v>
                </c:pt>
                <c:pt idx="139276">
                  <c:v>3.4032E-2</c:v>
                </c:pt>
                <c:pt idx="139277">
                  <c:v>3.6718399999999998E-2</c:v>
                </c:pt>
                <c:pt idx="139278">
                  <c:v>3.9452300000000003E-2</c:v>
                </c:pt>
                <c:pt idx="139279">
                  <c:v>4.2231499999999998E-2</c:v>
                </c:pt>
                <c:pt idx="139280">
                  <c:v>4.5053500000000003E-2</c:v>
                </c:pt>
                <c:pt idx="139281">
                  <c:v>4.7915800000000001E-2</c:v>
                </c:pt>
                <c:pt idx="139282">
                  <c:v>5.0816199999999999E-2</c:v>
                </c:pt>
                <c:pt idx="139283">
                  <c:v>5.3752800000000003E-2</c:v>
                </c:pt>
                <c:pt idx="139284">
                  <c:v>5.6724200000000002E-2</c:v>
                </c:pt>
                <c:pt idx="139285">
                  <c:v>5.9728499999999997E-2</c:v>
                </c:pt>
                <c:pt idx="139286">
                  <c:v>6.2763399999999997E-2</c:v>
                </c:pt>
                <c:pt idx="139287">
                  <c:v>6.5825999999999996E-2</c:v>
                </c:pt>
                <c:pt idx="139288">
                  <c:v>6.8913299999999997E-2</c:v>
                </c:pt>
                <c:pt idx="139289">
                  <c:v>7.2022100000000006E-2</c:v>
                </c:pt>
                <c:pt idx="139290">
                  <c:v>7.5149099999999996E-2</c:v>
                </c:pt>
                <c:pt idx="139291">
                  <c:v>7.8291200000000005E-2</c:v>
                </c:pt>
                <c:pt idx="139292">
                  <c:v>8.1445799999999999E-2</c:v>
                </c:pt>
                <c:pt idx="139293">
                  <c:v>8.4610299999999999E-2</c:v>
                </c:pt>
                <c:pt idx="139294">
                  <c:v>8.7781600000000001E-2</c:v>
                </c:pt>
                <c:pt idx="139295">
                  <c:v>9.0956999999999996E-2</c:v>
                </c:pt>
                <c:pt idx="139296">
                  <c:v>9.4133700000000001E-2</c:v>
                </c:pt>
                <c:pt idx="139297">
                  <c:v>9.7309199999999998E-2</c:v>
                </c:pt>
                <c:pt idx="139298">
                  <c:v>0.100481</c:v>
                </c:pt>
                <c:pt idx="139299">
                  <c:v>0.103645</c:v>
                </c:pt>
                <c:pt idx="139300">
                  <c:v>0.10679900000000001</c:v>
                </c:pt>
                <c:pt idx="139301">
                  <c:v>0.10994</c:v>
                </c:pt>
                <c:pt idx="139302">
                  <c:v>0.113066</c:v>
                </c:pt>
                <c:pt idx="139303">
                  <c:v>0.116173</c:v>
                </c:pt>
                <c:pt idx="139304">
                  <c:v>0.119258</c:v>
                </c:pt>
                <c:pt idx="139305">
                  <c:v>0.122317</c:v>
                </c:pt>
                <c:pt idx="139306">
                  <c:v>0.12534699999999999</c:v>
                </c:pt>
                <c:pt idx="139307">
                  <c:v>0.12834499999999999</c:v>
                </c:pt>
                <c:pt idx="139308">
                  <c:v>0.13130700000000001</c:v>
                </c:pt>
                <c:pt idx="139309">
                  <c:v>0.13422999999999999</c:v>
                </c:pt>
                <c:pt idx="139310">
                  <c:v>0.13711300000000001</c:v>
                </c:pt>
                <c:pt idx="139311">
                  <c:v>0.13995099999999999</c:v>
                </c:pt>
                <c:pt idx="139312">
                  <c:v>0.14274300000000001</c:v>
                </c:pt>
                <c:pt idx="139313">
                  <c:v>0.14548700000000001</c:v>
                </c:pt>
                <c:pt idx="139314">
                  <c:v>0.14817900000000001</c:v>
                </c:pt>
                <c:pt idx="139315">
                  <c:v>0.15081600000000001</c:v>
                </c:pt>
                <c:pt idx="139316">
                  <c:v>0.15339700000000001</c:v>
                </c:pt>
                <c:pt idx="139317">
                  <c:v>0.155919</c:v>
                </c:pt>
                <c:pt idx="139318">
                  <c:v>0.15838099999999999</c:v>
                </c:pt>
                <c:pt idx="139319">
                  <c:v>0.16078000000000001</c:v>
                </c:pt>
                <c:pt idx="139320">
                  <c:v>0.16311300000000001</c:v>
                </c:pt>
                <c:pt idx="139321">
                  <c:v>0.165378</c:v>
                </c:pt>
                <c:pt idx="139322">
                  <c:v>0.167573</c:v>
                </c:pt>
                <c:pt idx="139323">
                  <c:v>0.16969300000000001</c:v>
                </c:pt>
                <c:pt idx="139324">
                  <c:v>0.171737</c:v>
                </c:pt>
                <c:pt idx="139325">
                  <c:v>0.17370099999999999</c:v>
                </c:pt>
                <c:pt idx="139326">
                  <c:v>0.17558499999999999</c:v>
                </c:pt>
                <c:pt idx="139327">
                  <c:v>0.17738499999999999</c:v>
                </c:pt>
                <c:pt idx="139328">
                  <c:v>0.17910200000000001</c:v>
                </c:pt>
                <c:pt idx="139329">
                  <c:v>0.180732</c:v>
                </c:pt>
                <c:pt idx="139330">
                  <c:v>0.18227399999999999</c:v>
                </c:pt>
                <c:pt idx="139331">
                  <c:v>0.183727</c:v>
                </c:pt>
                <c:pt idx="139332">
                  <c:v>0.18509</c:v>
                </c:pt>
                <c:pt idx="139333">
                  <c:v>0.18636</c:v>
                </c:pt>
                <c:pt idx="139334">
                  <c:v>0.18753800000000001</c:v>
                </c:pt>
                <c:pt idx="139335">
                  <c:v>0.18862000000000001</c:v>
                </c:pt>
                <c:pt idx="139336">
                  <c:v>0.189608</c:v>
                </c:pt>
                <c:pt idx="139337">
                  <c:v>0.190501</c:v>
                </c:pt>
                <c:pt idx="139338">
                  <c:v>0.191298</c:v>
                </c:pt>
                <c:pt idx="139339">
                  <c:v>0.191998</c:v>
                </c:pt>
                <c:pt idx="139340">
                  <c:v>0.19259999999999999</c:v>
                </c:pt>
                <c:pt idx="139341">
                  <c:v>0.193105</c:v>
                </c:pt>
                <c:pt idx="139342">
                  <c:v>0.19351099999999999</c:v>
                </c:pt>
                <c:pt idx="139343">
                  <c:v>0.19381899999999999</c:v>
                </c:pt>
                <c:pt idx="139344">
                  <c:v>0.19402700000000001</c:v>
                </c:pt>
                <c:pt idx="139345">
                  <c:v>0.194137</c:v>
                </c:pt>
                <c:pt idx="139346">
                  <c:v>0.19414799999999999</c:v>
                </c:pt>
                <c:pt idx="139347">
                  <c:v>0.19406100000000001</c:v>
                </c:pt>
                <c:pt idx="139348">
                  <c:v>0.19387499999999999</c:v>
                </c:pt>
                <c:pt idx="139349">
                  <c:v>0.19359199999999999</c:v>
                </c:pt>
                <c:pt idx="139350">
                  <c:v>0.19321199999999999</c:v>
                </c:pt>
                <c:pt idx="139351">
                  <c:v>0.19273699999999999</c:v>
                </c:pt>
                <c:pt idx="139352">
                  <c:v>0.192165</c:v>
                </c:pt>
                <c:pt idx="139353">
                  <c:v>0.191498</c:v>
                </c:pt>
                <c:pt idx="139354">
                  <c:v>0.19073699999999999</c:v>
                </c:pt>
                <c:pt idx="139355">
                  <c:v>0.189883</c:v>
                </c:pt>
                <c:pt idx="139356">
                  <c:v>0.18893799999999999</c:v>
                </c:pt>
                <c:pt idx="139357">
                  <c:v>0.18790299999999999</c:v>
                </c:pt>
                <c:pt idx="139358">
                  <c:v>0.186777</c:v>
                </c:pt>
                <c:pt idx="139359">
                  <c:v>0.18556400000000001</c:v>
                </c:pt>
                <c:pt idx="139360">
                  <c:v>0.18426300000000001</c:v>
                </c:pt>
                <c:pt idx="139361">
                  <c:v>0.18287900000000001</c:v>
                </c:pt>
                <c:pt idx="139362">
                  <c:v>0.18141299999999999</c:v>
                </c:pt>
                <c:pt idx="139363">
                  <c:v>0.179869</c:v>
                </c:pt>
                <c:pt idx="139364">
                  <c:v>0.17824699999999999</c:v>
                </c:pt>
                <c:pt idx="139365">
                  <c:v>0.17655000000000001</c:v>
                </c:pt>
                <c:pt idx="139366">
                  <c:v>0.17477999999999999</c:v>
                </c:pt>
                <c:pt idx="139367">
                  <c:v>0.17293900000000001</c:v>
                </c:pt>
                <c:pt idx="139368">
                  <c:v>0.17102800000000001</c:v>
                </c:pt>
                <c:pt idx="139369">
                  <c:v>0.16905000000000001</c:v>
                </c:pt>
                <c:pt idx="139370">
                  <c:v>0.16700699999999999</c:v>
                </c:pt>
                <c:pt idx="139371">
                  <c:v>0.16490299999999999</c:v>
                </c:pt>
                <c:pt idx="139372">
                  <c:v>0.162741</c:v>
                </c:pt>
                <c:pt idx="139373">
                  <c:v>0.160525</c:v>
                </c:pt>
                <c:pt idx="139374">
                  <c:v>0.15825700000000001</c:v>
                </c:pt>
                <c:pt idx="139375">
                  <c:v>0.155941</c:v>
                </c:pt>
                <c:pt idx="139376">
                  <c:v>0.15357999999999999</c:v>
                </c:pt>
                <c:pt idx="139377">
                  <c:v>0.15117700000000001</c:v>
                </c:pt>
                <c:pt idx="139378">
                  <c:v>0.14873400000000001</c:v>
                </c:pt>
                <c:pt idx="139379">
                  <c:v>0.146254</c:v>
                </c:pt>
                <c:pt idx="139380">
                  <c:v>0.14374200000000001</c:v>
                </c:pt>
                <c:pt idx="139381">
                  <c:v>0.14119999999999999</c:v>
                </c:pt>
                <c:pt idx="139382">
                  <c:v>0.13863</c:v>
                </c:pt>
                <c:pt idx="139383">
                  <c:v>0.13603599999999999</c:v>
                </c:pt>
                <c:pt idx="139384">
                  <c:v>0.13342100000000001</c:v>
                </c:pt>
                <c:pt idx="139385">
                  <c:v>0.13078799999999999</c:v>
                </c:pt>
                <c:pt idx="139386">
                  <c:v>0.12814</c:v>
                </c:pt>
                <c:pt idx="139387">
                  <c:v>0.12548100000000001</c:v>
                </c:pt>
                <c:pt idx="139388">
                  <c:v>0.12281300000000001</c:v>
                </c:pt>
                <c:pt idx="139389">
                  <c:v>0.120141</c:v>
                </c:pt>
                <c:pt idx="139390">
                  <c:v>0.117466</c:v>
                </c:pt>
                <c:pt idx="139391">
                  <c:v>0.11479300000000001</c:v>
                </c:pt>
                <c:pt idx="139392">
                  <c:v>0.112125</c:v>
                </c:pt>
                <c:pt idx="139393">
                  <c:v>0.10946599999999999</c:v>
                </c:pt>
                <c:pt idx="139394">
                  <c:v>0.106818</c:v>
                </c:pt>
                <c:pt idx="139395">
                  <c:v>0.104185</c:v>
                </c:pt>
                <c:pt idx="139396">
                  <c:v>0.10156999999999999</c:v>
                </c:pt>
                <c:pt idx="139397">
                  <c:v>9.89757E-2</c:v>
                </c:pt>
                <c:pt idx="139398">
                  <c:v>9.6404199999999995E-2</c:v>
                </c:pt>
                <c:pt idx="139399">
                  <c:v>9.38586E-2</c:v>
                </c:pt>
                <c:pt idx="139400">
                  <c:v>9.1342300000000001E-2</c:v>
                </c:pt>
                <c:pt idx="139401">
                  <c:v>8.8858599999999996E-2</c:v>
                </c:pt>
                <c:pt idx="139402">
                  <c:v>8.6410600000000004E-2</c:v>
                </c:pt>
                <c:pt idx="139403">
                  <c:v>8.4001199999999998E-2</c:v>
                </c:pt>
                <c:pt idx="139404">
                  <c:v>8.1632999999999997E-2</c:v>
                </c:pt>
                <c:pt idx="139405">
                  <c:v>7.9308699999999996E-2</c:v>
                </c:pt>
                <c:pt idx="139406">
                  <c:v>7.7030600000000005E-2</c:v>
                </c:pt>
                <c:pt idx="139407">
                  <c:v>7.4800900000000003E-2</c:v>
                </c:pt>
                <c:pt idx="139408">
                  <c:v>7.2621699999999997E-2</c:v>
                </c:pt>
                <c:pt idx="139409">
                  <c:v>7.0494899999999999E-2</c:v>
                </c:pt>
                <c:pt idx="139410">
                  <c:v>6.8422300000000005E-2</c:v>
                </c:pt>
                <c:pt idx="139411">
                  <c:v>6.64053E-2</c:v>
                </c:pt>
                <c:pt idx="139412">
                  <c:v>6.4445600000000006E-2</c:v>
                </c:pt>
                <c:pt idx="139413">
                  <c:v>6.2545000000000003E-2</c:v>
                </c:pt>
                <c:pt idx="139414">
                  <c:v>6.0705500000000003E-2</c:v>
                </c:pt>
                <c:pt idx="139415">
                  <c:v>5.8929599999999999E-2</c:v>
                </c:pt>
                <c:pt idx="139416">
                  <c:v>5.72195E-2</c:v>
                </c:pt>
                <c:pt idx="139417">
                  <c:v>5.5576800000000003E-2</c:v>
                </c:pt>
                <c:pt idx="139418">
                  <c:v>5.4002300000000003E-2</c:v>
                </c:pt>
                <c:pt idx="139419">
                  <c:v>5.2496500000000001E-2</c:v>
                </c:pt>
                <c:pt idx="139420">
                  <c:v>5.1060000000000001E-2</c:v>
                </c:pt>
                <c:pt idx="139421">
                  <c:v>4.9693399999999999E-2</c:v>
                </c:pt>
                <c:pt idx="139422">
                  <c:v>4.8397299999999997E-2</c:v>
                </c:pt>
                <c:pt idx="139423">
                  <c:v>4.7172400000000003E-2</c:v>
                </c:pt>
                <c:pt idx="139424">
                  <c:v>4.6019600000000001E-2</c:v>
                </c:pt>
                <c:pt idx="139425">
                  <c:v>4.4939100000000003E-2</c:v>
                </c:pt>
                <c:pt idx="139426">
                  <c:v>4.3931100000000001E-2</c:v>
                </c:pt>
                <c:pt idx="139427">
                  <c:v>4.2995800000000001E-2</c:v>
                </c:pt>
                <c:pt idx="139428">
                  <c:v>4.2133299999999999E-2</c:v>
                </c:pt>
                <c:pt idx="139429">
                  <c:v>4.1343600000000001E-2</c:v>
                </c:pt>
                <c:pt idx="139430">
                  <c:v>4.0626599999999999E-2</c:v>
                </c:pt>
                <c:pt idx="139431">
                  <c:v>3.99821E-2</c:v>
                </c:pt>
                <c:pt idx="139432">
                  <c:v>3.94095E-2</c:v>
                </c:pt>
                <c:pt idx="139433">
                  <c:v>3.8908199999999997E-2</c:v>
                </c:pt>
                <c:pt idx="139434">
                  <c:v>3.8477600000000001E-2</c:v>
                </c:pt>
                <c:pt idx="139435">
                  <c:v>3.81173E-2</c:v>
                </c:pt>
                <c:pt idx="139436">
                  <c:v>3.7826400000000003E-2</c:v>
                </c:pt>
                <c:pt idx="139437">
                  <c:v>3.7603999999999999E-2</c:v>
                </c:pt>
                <c:pt idx="139438">
                  <c:v>3.74489E-2</c:v>
                </c:pt>
                <c:pt idx="139439">
                  <c:v>3.7359900000000001E-2</c:v>
                </c:pt>
                <c:pt idx="139440">
                  <c:v>3.7335199999999999E-2</c:v>
                </c:pt>
                <c:pt idx="139441">
                  <c:v>3.7373400000000001E-2</c:v>
                </c:pt>
                <c:pt idx="139442">
                  <c:v>3.74735E-2</c:v>
                </c:pt>
                <c:pt idx="139443">
                  <c:v>3.7633899999999998E-2</c:v>
                </c:pt>
                <c:pt idx="139444">
                  <c:v>3.7852200000000003E-2</c:v>
                </c:pt>
                <c:pt idx="139445">
                  <c:v>3.8126599999999997E-2</c:v>
                </c:pt>
                <c:pt idx="139446">
                  <c:v>3.8455299999999998E-2</c:v>
                </c:pt>
                <c:pt idx="139447">
                  <c:v>3.8836799999999998E-2</c:v>
                </c:pt>
                <c:pt idx="139448">
                  <c:v>3.9269100000000001E-2</c:v>
                </c:pt>
                <c:pt idx="139449">
                  <c:v>3.9750399999999998E-2</c:v>
                </c:pt>
                <c:pt idx="139450">
                  <c:v>4.0279000000000002E-2</c:v>
                </c:pt>
                <c:pt idx="139451">
                  <c:v>4.08525E-2</c:v>
                </c:pt>
                <c:pt idx="139452">
                  <c:v>4.1468699999999997E-2</c:v>
                </c:pt>
                <c:pt idx="139453">
                  <c:v>4.21254E-2</c:v>
                </c:pt>
                <c:pt idx="139454">
                  <c:v>4.28201E-2</c:v>
                </c:pt>
                <c:pt idx="139455">
                  <c:v>4.3550800000000001E-2</c:v>
                </c:pt>
                <c:pt idx="139456">
                  <c:v>4.4315100000000003E-2</c:v>
                </c:pt>
                <c:pt idx="139457">
                  <c:v>4.5110400000000002E-2</c:v>
                </c:pt>
                <c:pt idx="139458">
                  <c:v>4.5934200000000001E-2</c:v>
                </c:pt>
                <c:pt idx="139459">
                  <c:v>4.6784300000000001E-2</c:v>
                </c:pt>
                <c:pt idx="139460">
                  <c:v>4.7658699999999998E-2</c:v>
                </c:pt>
                <c:pt idx="139461">
                  <c:v>4.85552E-2</c:v>
                </c:pt>
                <c:pt idx="139462">
                  <c:v>4.9471800000000003E-2</c:v>
                </c:pt>
                <c:pt idx="139463">
                  <c:v>5.0406399999999997E-2</c:v>
                </c:pt>
                <c:pt idx="139464">
                  <c:v>5.1356899999999997E-2</c:v>
                </c:pt>
                <c:pt idx="139465">
                  <c:v>5.2320899999999997E-2</c:v>
                </c:pt>
                <c:pt idx="139466">
                  <c:v>5.3295700000000001E-2</c:v>
                </c:pt>
                <c:pt idx="139467">
                  <c:v>5.4278899999999998E-2</c:v>
                </c:pt>
                <c:pt idx="139468">
                  <c:v>5.5268299999999999E-2</c:v>
                </c:pt>
                <c:pt idx="139469">
                  <c:v>5.6261499999999999E-2</c:v>
                </c:pt>
                <c:pt idx="139470">
                  <c:v>5.7256099999999997E-2</c:v>
                </c:pt>
                <c:pt idx="139471">
                  <c:v>5.8250400000000001E-2</c:v>
                </c:pt>
                <c:pt idx="139472">
                  <c:v>5.9242700000000002E-2</c:v>
                </c:pt>
                <c:pt idx="139473">
                  <c:v>6.0231E-2</c:v>
                </c:pt>
                <c:pt idx="139474">
                  <c:v>6.1213299999999998E-2</c:v>
                </c:pt>
                <c:pt idx="139475">
                  <c:v>6.2188E-2</c:v>
                </c:pt>
                <c:pt idx="139476">
                  <c:v>6.3153699999999993E-2</c:v>
                </c:pt>
                <c:pt idx="139477">
                  <c:v>6.4108700000000005E-2</c:v>
                </c:pt>
                <c:pt idx="139478">
                  <c:v>6.5051700000000004E-2</c:v>
                </c:pt>
                <c:pt idx="139479">
                  <c:v>6.5981399999999996E-2</c:v>
                </c:pt>
                <c:pt idx="139480">
                  <c:v>6.6896399999999995E-2</c:v>
                </c:pt>
                <c:pt idx="139481">
                  <c:v>6.7795800000000003E-2</c:v>
                </c:pt>
                <c:pt idx="139482">
                  <c:v>6.8678600000000006E-2</c:v>
                </c:pt>
                <c:pt idx="139483">
                  <c:v>6.95437E-2</c:v>
                </c:pt>
                <c:pt idx="139484">
                  <c:v>7.0390300000000003E-2</c:v>
                </c:pt>
                <c:pt idx="139485">
                  <c:v>7.1217600000000006E-2</c:v>
                </c:pt>
                <c:pt idx="139486">
                  <c:v>7.2024599999999994E-2</c:v>
                </c:pt>
                <c:pt idx="139487">
                  <c:v>7.28105E-2</c:v>
                </c:pt>
                <c:pt idx="139488">
                  <c:v>7.3574700000000007E-2</c:v>
                </c:pt>
                <c:pt idx="139489">
                  <c:v>7.4316999999999994E-2</c:v>
                </c:pt>
                <c:pt idx="139490">
                  <c:v>7.5037400000000004E-2</c:v>
                </c:pt>
                <c:pt idx="139491">
                  <c:v>7.5735800000000006E-2</c:v>
                </c:pt>
                <c:pt idx="139492">
                  <c:v>7.6412300000000002E-2</c:v>
                </c:pt>
                <c:pt idx="139493">
                  <c:v>7.7066700000000002E-2</c:v>
                </c:pt>
                <c:pt idx="139494">
                  <c:v>7.7699199999999996E-2</c:v>
                </c:pt>
                <c:pt idx="139495">
                  <c:v>7.8309900000000002E-2</c:v>
                </c:pt>
                <c:pt idx="139496">
                  <c:v>7.8898899999999994E-2</c:v>
                </c:pt>
                <c:pt idx="139497">
                  <c:v>7.9466599999999998E-2</c:v>
                </c:pt>
                <c:pt idx="139498">
                  <c:v>8.0013399999999998E-2</c:v>
                </c:pt>
                <c:pt idx="139499">
                  <c:v>8.0539899999999998E-2</c:v>
                </c:pt>
                <c:pt idx="139500">
                  <c:v>8.1046699999999999E-2</c:v>
                </c:pt>
                <c:pt idx="139501">
                  <c:v>8.1534899999999993E-2</c:v>
                </c:pt>
                <c:pt idx="139502">
                  <c:v>8.2005499999999995E-2</c:v>
                </c:pt>
                <c:pt idx="139503">
                  <c:v>8.2459900000000003E-2</c:v>
                </c:pt>
                <c:pt idx="139504">
                  <c:v>8.2899100000000003E-2</c:v>
                </c:pt>
                <c:pt idx="139505">
                  <c:v>8.3324400000000007E-2</c:v>
                </c:pt>
                <c:pt idx="139506">
                  <c:v>8.3736599999999994E-2</c:v>
                </c:pt>
                <c:pt idx="139507">
                  <c:v>8.4136600000000006E-2</c:v>
                </c:pt>
                <c:pt idx="139508">
                  <c:v>8.4525699999999995E-2</c:v>
                </c:pt>
                <c:pt idx="139509">
                  <c:v>8.4904900000000005E-2</c:v>
                </c:pt>
                <c:pt idx="139510">
                  <c:v>8.5275500000000004E-2</c:v>
                </c:pt>
                <c:pt idx="139511">
                  <c:v>8.5638800000000001E-2</c:v>
                </c:pt>
                <c:pt idx="139512">
                  <c:v>8.5996000000000003E-2</c:v>
                </c:pt>
                <c:pt idx="139513">
                  <c:v>8.63487E-2</c:v>
                </c:pt>
                <c:pt idx="139514">
                  <c:v>8.6698200000000003E-2</c:v>
                </c:pt>
                <c:pt idx="139515">
                  <c:v>8.7045899999999995E-2</c:v>
                </c:pt>
                <c:pt idx="139516">
                  <c:v>8.7393100000000001E-2</c:v>
                </c:pt>
                <c:pt idx="139517">
                  <c:v>8.7741200000000005E-2</c:v>
                </c:pt>
                <c:pt idx="139518">
                  <c:v>8.8091799999999998E-2</c:v>
                </c:pt>
                <c:pt idx="139519">
                  <c:v>8.8446499999999997E-2</c:v>
                </c:pt>
                <c:pt idx="139520">
                  <c:v>8.8806800000000005E-2</c:v>
                </c:pt>
                <c:pt idx="139521">
                  <c:v>8.9174500000000004E-2</c:v>
                </c:pt>
                <c:pt idx="139522">
                  <c:v>8.9551099999999995E-2</c:v>
                </c:pt>
                <c:pt idx="139523">
                  <c:v>8.9938000000000004E-2</c:v>
                </c:pt>
                <c:pt idx="139524">
                  <c:v>9.0336299999999994E-2</c:v>
                </c:pt>
                <c:pt idx="139525">
                  <c:v>9.0747300000000003E-2</c:v>
                </c:pt>
                <c:pt idx="139526">
                  <c:v>9.1172199999999995E-2</c:v>
                </c:pt>
                <c:pt idx="139527">
                  <c:v>9.1612100000000002E-2</c:v>
                </c:pt>
                <c:pt idx="139528">
                  <c:v>9.2068200000000003E-2</c:v>
                </c:pt>
                <c:pt idx="139529">
                  <c:v>9.2541399999999996E-2</c:v>
                </c:pt>
                <c:pt idx="139530">
                  <c:v>9.3032500000000004E-2</c:v>
                </c:pt>
                <c:pt idx="139531">
                  <c:v>9.3542200000000006E-2</c:v>
                </c:pt>
                <c:pt idx="139532">
                  <c:v>9.4071199999999994E-2</c:v>
                </c:pt>
                <c:pt idx="139533">
                  <c:v>9.4620300000000004E-2</c:v>
                </c:pt>
                <c:pt idx="139534">
                  <c:v>9.5190499999999997E-2</c:v>
                </c:pt>
                <c:pt idx="139535">
                  <c:v>9.5782400000000004E-2</c:v>
                </c:pt>
                <c:pt idx="139536">
                  <c:v>9.6396700000000002E-2</c:v>
                </c:pt>
                <c:pt idx="139537">
                  <c:v>9.7033599999999998E-2</c:v>
                </c:pt>
                <c:pt idx="139538">
                  <c:v>9.7693799999999997E-2</c:v>
                </c:pt>
                <c:pt idx="139539">
                  <c:v>9.8377500000000007E-2</c:v>
                </c:pt>
                <c:pt idx="139540">
                  <c:v>9.9085000000000006E-2</c:v>
                </c:pt>
                <c:pt idx="139541">
                  <c:v>9.98164E-2</c:v>
                </c:pt>
                <c:pt idx="139542">
                  <c:v>0.10057199999999999</c:v>
                </c:pt>
                <c:pt idx="139543">
                  <c:v>0.101351</c:v>
                </c:pt>
                <c:pt idx="139544">
                  <c:v>0.10215399999999999</c:v>
                </c:pt>
                <c:pt idx="139545">
                  <c:v>0.10298</c:v>
                </c:pt>
                <c:pt idx="139546">
                  <c:v>0.103829</c:v>
                </c:pt>
                <c:pt idx="139547">
                  <c:v>0.104701</c:v>
                </c:pt>
                <c:pt idx="139548">
                  <c:v>0.105596</c:v>
                </c:pt>
                <c:pt idx="139549">
                  <c:v>0.106513</c:v>
                </c:pt>
                <c:pt idx="139550">
                  <c:v>0.107451</c:v>
                </c:pt>
                <c:pt idx="139551">
                  <c:v>0.10841099999999999</c:v>
                </c:pt>
                <c:pt idx="139552">
                  <c:v>0.109392</c:v>
                </c:pt>
                <c:pt idx="139553">
                  <c:v>0.11039300000000001</c:v>
                </c:pt>
                <c:pt idx="139554">
                  <c:v>0.111412</c:v>
                </c:pt>
                <c:pt idx="139555">
                  <c:v>0.11244999999999999</c:v>
                </c:pt>
                <c:pt idx="139556">
                  <c:v>0.113506</c:v>
                </c:pt>
                <c:pt idx="139557">
                  <c:v>0.114578</c:v>
                </c:pt>
                <c:pt idx="139558">
                  <c:v>0.115666</c:v>
                </c:pt>
                <c:pt idx="139559">
                  <c:v>0.116769</c:v>
                </c:pt>
                <c:pt idx="139560">
                  <c:v>0.117886</c:v>
                </c:pt>
                <c:pt idx="139561">
                  <c:v>0.119015</c:v>
                </c:pt>
                <c:pt idx="139562">
                  <c:v>0.120156</c:v>
                </c:pt>
                <c:pt idx="139563">
                  <c:v>0.121308</c:v>
                </c:pt>
                <c:pt idx="139564">
                  <c:v>0.12247</c:v>
                </c:pt>
                <c:pt idx="139565">
                  <c:v>0.12364</c:v>
                </c:pt>
                <c:pt idx="139566">
                  <c:v>0.124817</c:v>
                </c:pt>
                <c:pt idx="139567">
                  <c:v>0.126</c:v>
                </c:pt>
                <c:pt idx="139568">
                  <c:v>0.12718599999999999</c:v>
                </c:pt>
                <c:pt idx="139569">
                  <c:v>0.12837499999999999</c:v>
                </c:pt>
                <c:pt idx="139570">
                  <c:v>0.12956500000000001</c:v>
                </c:pt>
                <c:pt idx="139571">
                  <c:v>0.13075500000000001</c:v>
                </c:pt>
                <c:pt idx="139572">
                  <c:v>0.131943</c:v>
                </c:pt>
                <c:pt idx="139573">
                  <c:v>0.133129</c:v>
                </c:pt>
                <c:pt idx="139574">
                  <c:v>0.13431000000000001</c:v>
                </c:pt>
                <c:pt idx="139575">
                  <c:v>0.13548499999999999</c:v>
                </c:pt>
                <c:pt idx="139576">
                  <c:v>0.13665099999999999</c:v>
                </c:pt>
                <c:pt idx="139577">
                  <c:v>0.13780800000000001</c:v>
                </c:pt>
                <c:pt idx="139578">
                  <c:v>0.13895299999999999</c:v>
                </c:pt>
                <c:pt idx="139579">
                  <c:v>0.14008699999999999</c:v>
                </c:pt>
                <c:pt idx="139580">
                  <c:v>0.141206</c:v>
                </c:pt>
                <c:pt idx="139581">
                  <c:v>0.14230999999999999</c:v>
                </c:pt>
                <c:pt idx="139582">
                  <c:v>0.143398</c:v>
                </c:pt>
                <c:pt idx="139583">
                  <c:v>0.14446899999999999</c:v>
                </c:pt>
                <c:pt idx="139584">
                  <c:v>0.14552000000000001</c:v>
                </c:pt>
                <c:pt idx="139585">
                  <c:v>0.14655000000000001</c:v>
                </c:pt>
                <c:pt idx="139586">
                  <c:v>0.147559</c:v>
                </c:pt>
                <c:pt idx="139587">
                  <c:v>0.14854600000000001</c:v>
                </c:pt>
                <c:pt idx="139588">
                  <c:v>0.14951</c:v>
                </c:pt>
                <c:pt idx="139589">
                  <c:v>0.15045</c:v>
                </c:pt>
                <c:pt idx="139590">
                  <c:v>0.151365</c:v>
                </c:pt>
                <c:pt idx="139591">
                  <c:v>0.152255</c:v>
                </c:pt>
                <c:pt idx="139592">
                  <c:v>0.153117</c:v>
                </c:pt>
                <c:pt idx="139593">
                  <c:v>0.153951</c:v>
                </c:pt>
                <c:pt idx="139594">
                  <c:v>0.154754</c:v>
                </c:pt>
                <c:pt idx="139595">
                  <c:v>0.155526</c:v>
                </c:pt>
                <c:pt idx="139596">
                  <c:v>0.15626399999999999</c:v>
                </c:pt>
                <c:pt idx="139597">
                  <c:v>0.156968</c:v>
                </c:pt>
                <c:pt idx="139598">
                  <c:v>0.157637</c:v>
                </c:pt>
                <c:pt idx="139599">
                  <c:v>0.15826899999999999</c:v>
                </c:pt>
                <c:pt idx="139600">
                  <c:v>0.158863</c:v>
                </c:pt>
                <c:pt idx="139601">
                  <c:v>0.159418</c:v>
                </c:pt>
                <c:pt idx="139602">
                  <c:v>0.15993299999999999</c:v>
                </c:pt>
                <c:pt idx="139603">
                  <c:v>0.16040599999999999</c:v>
                </c:pt>
                <c:pt idx="139604">
                  <c:v>0.16083500000000001</c:v>
                </c:pt>
                <c:pt idx="139605">
                  <c:v>0.161221</c:v>
                </c:pt>
                <c:pt idx="139606">
                  <c:v>0.16156200000000001</c:v>
                </c:pt>
                <c:pt idx="139607">
                  <c:v>0.161857</c:v>
                </c:pt>
                <c:pt idx="139608">
                  <c:v>0.162106</c:v>
                </c:pt>
                <c:pt idx="139609">
                  <c:v>0.16230700000000001</c:v>
                </c:pt>
                <c:pt idx="139610">
                  <c:v>0.16246099999999999</c:v>
                </c:pt>
                <c:pt idx="139611">
                  <c:v>0.16256599999999999</c:v>
                </c:pt>
                <c:pt idx="139612">
                  <c:v>0.16262099999999999</c:v>
                </c:pt>
                <c:pt idx="139613">
                  <c:v>0.16262499999999999</c:v>
                </c:pt>
                <c:pt idx="139614">
                  <c:v>0.162578</c:v>
                </c:pt>
                <c:pt idx="139615">
                  <c:v>0.16247800000000001</c:v>
                </c:pt>
                <c:pt idx="139616">
                  <c:v>0.162325</c:v>
                </c:pt>
                <c:pt idx="139617">
                  <c:v>0.16211700000000001</c:v>
                </c:pt>
                <c:pt idx="139618">
                  <c:v>0.161855</c:v>
                </c:pt>
                <c:pt idx="139619">
                  <c:v>0.16153600000000001</c:v>
                </c:pt>
                <c:pt idx="139620">
                  <c:v>0.16116</c:v>
                </c:pt>
                <c:pt idx="139621">
                  <c:v>0.16072800000000001</c:v>
                </c:pt>
                <c:pt idx="139622">
                  <c:v>0.16023699999999999</c:v>
                </c:pt>
                <c:pt idx="139623">
                  <c:v>0.159688</c:v>
                </c:pt>
                <c:pt idx="139624">
                  <c:v>0.15908</c:v>
                </c:pt>
                <c:pt idx="139625">
                  <c:v>0.158412</c:v>
                </c:pt>
                <c:pt idx="139626">
                  <c:v>0.15768499999999999</c:v>
                </c:pt>
                <c:pt idx="139627">
                  <c:v>0.15689700000000001</c:v>
                </c:pt>
                <c:pt idx="139628">
                  <c:v>0.15604799999999999</c:v>
                </c:pt>
                <c:pt idx="139629">
                  <c:v>0.155139</c:v>
                </c:pt>
                <c:pt idx="139630">
                  <c:v>0.154168</c:v>
                </c:pt>
                <c:pt idx="139631">
                  <c:v>0.15313599999999999</c:v>
                </c:pt>
                <c:pt idx="139632">
                  <c:v>0.15204300000000001</c:v>
                </c:pt>
                <c:pt idx="139633">
                  <c:v>0.15088799999999999</c:v>
                </c:pt>
                <c:pt idx="139634">
                  <c:v>0.149672</c:v>
                </c:pt>
                <c:pt idx="139635">
                  <c:v>0.148394</c:v>
                </c:pt>
                <c:pt idx="139636">
                  <c:v>0.14705399999999999</c:v>
                </c:pt>
                <c:pt idx="139637">
                  <c:v>0.14565400000000001</c:v>
                </c:pt>
                <c:pt idx="139638">
                  <c:v>0.14419499999999999</c:v>
                </c:pt>
                <c:pt idx="139639">
                  <c:v>0.142675</c:v>
                </c:pt>
                <c:pt idx="139640">
                  <c:v>0.141097</c:v>
                </c:pt>
                <c:pt idx="139641">
                  <c:v>0.139461</c:v>
                </c:pt>
                <c:pt idx="139642">
                  <c:v>0.137766</c:v>
                </c:pt>
                <c:pt idx="139643">
                  <c:v>0.136016</c:v>
                </c:pt>
                <c:pt idx="139644">
                  <c:v>0.13420899999999999</c:v>
                </c:pt>
                <c:pt idx="139645">
                  <c:v>0.13234799999999999</c:v>
                </c:pt>
                <c:pt idx="139646">
                  <c:v>0.13043399999999999</c:v>
                </c:pt>
                <c:pt idx="139647">
                  <c:v>0.128468</c:v>
                </c:pt>
                <c:pt idx="139648">
                  <c:v>0.12645000000000001</c:v>
                </c:pt>
                <c:pt idx="139649">
                  <c:v>0.12438299999999999</c:v>
                </c:pt>
                <c:pt idx="139650">
                  <c:v>0.122268</c:v>
                </c:pt>
                <c:pt idx="139651">
                  <c:v>0.12010800000000001</c:v>
                </c:pt>
                <c:pt idx="139652">
                  <c:v>0.11790399999999999</c:v>
                </c:pt>
                <c:pt idx="139653">
                  <c:v>0.115658</c:v>
                </c:pt>
                <c:pt idx="139654">
                  <c:v>0.113372</c:v>
                </c:pt>
                <c:pt idx="139655">
                  <c:v>0.11104700000000001</c:v>
                </c:pt>
                <c:pt idx="139656">
                  <c:v>0.108685</c:v>
                </c:pt>
                <c:pt idx="139657">
                  <c:v>0.10628799999999999</c:v>
                </c:pt>
                <c:pt idx="139658">
                  <c:v>0.10385900000000001</c:v>
                </c:pt>
                <c:pt idx="139659">
                  <c:v>0.101399</c:v>
                </c:pt>
                <c:pt idx="139660">
                  <c:v>9.8912899999999998E-2</c:v>
                </c:pt>
                <c:pt idx="139661">
                  <c:v>9.6402000000000002E-2</c:v>
                </c:pt>
                <c:pt idx="139662">
                  <c:v>9.3868400000000005E-2</c:v>
                </c:pt>
                <c:pt idx="139663">
                  <c:v>9.1314000000000006E-2</c:v>
                </c:pt>
                <c:pt idx="139664">
                  <c:v>8.8741399999999998E-2</c:v>
                </c:pt>
                <c:pt idx="139665">
                  <c:v>8.6153800000000003E-2</c:v>
                </c:pt>
                <c:pt idx="139666">
                  <c:v>8.3554100000000006E-2</c:v>
                </c:pt>
                <c:pt idx="139667">
                  <c:v>8.0945400000000001E-2</c:v>
                </c:pt>
                <c:pt idx="139668">
                  <c:v>7.83306E-2</c:v>
                </c:pt>
                <c:pt idx="139669">
                  <c:v>7.5713199999999994E-2</c:v>
                </c:pt>
                <c:pt idx="139670">
                  <c:v>7.3095999999999994E-2</c:v>
                </c:pt>
                <c:pt idx="139671">
                  <c:v>7.04819E-2</c:v>
                </c:pt>
                <c:pt idx="139672">
                  <c:v>6.7874000000000004E-2</c:v>
                </c:pt>
                <c:pt idx="139673">
                  <c:v>6.52755E-2</c:v>
                </c:pt>
                <c:pt idx="139674">
                  <c:v>6.2690099999999999E-2</c:v>
                </c:pt>
                <c:pt idx="139675">
                  <c:v>6.0122000000000002E-2</c:v>
                </c:pt>
                <c:pt idx="139676">
                  <c:v>5.75757E-2</c:v>
                </c:pt>
                <c:pt idx="139677">
                  <c:v>5.5054699999999998E-2</c:v>
                </c:pt>
                <c:pt idx="139678">
                  <c:v>5.2561099999999999E-2</c:v>
                </c:pt>
                <c:pt idx="139679">
                  <c:v>5.0097099999999999E-2</c:v>
                </c:pt>
                <c:pt idx="139680">
                  <c:v>4.7665699999999998E-2</c:v>
                </c:pt>
                <c:pt idx="139681">
                  <c:v>4.5269799999999999E-2</c:v>
                </c:pt>
                <c:pt idx="139682">
                  <c:v>4.2911699999999997E-2</c:v>
                </c:pt>
                <c:pt idx="139683">
                  <c:v>4.0593999999999998E-2</c:v>
                </c:pt>
                <c:pt idx="139684">
                  <c:v>3.8319300000000001E-2</c:v>
                </c:pt>
                <c:pt idx="139685">
                  <c:v>3.60901E-2</c:v>
                </c:pt>
                <c:pt idx="139686">
                  <c:v>3.3908899999999999E-2</c:v>
                </c:pt>
                <c:pt idx="139687">
                  <c:v>3.1777800000000002E-2</c:v>
                </c:pt>
                <c:pt idx="139688">
                  <c:v>2.96989E-2</c:v>
                </c:pt>
                <c:pt idx="139689">
                  <c:v>2.7674199999999999E-2</c:v>
                </c:pt>
                <c:pt idx="139690">
                  <c:v>2.5705200000000001E-2</c:v>
                </c:pt>
                <c:pt idx="139691">
                  <c:v>2.37933E-2</c:v>
                </c:pt>
                <c:pt idx="139692">
                  <c:v>2.19402E-2</c:v>
                </c:pt>
                <c:pt idx="139693">
                  <c:v>2.01478E-2</c:v>
                </c:pt>
                <c:pt idx="139694">
                  <c:v>1.8418E-2</c:v>
                </c:pt>
                <c:pt idx="139695">
                  <c:v>1.6752099999999999E-2</c:v>
                </c:pt>
                <c:pt idx="139696">
                  <c:v>1.51515E-2</c:v>
                </c:pt>
                <c:pt idx="139697">
                  <c:v>1.3617600000000001E-2</c:v>
                </c:pt>
                <c:pt idx="139698">
                  <c:v>1.21519E-2</c:v>
                </c:pt>
                <c:pt idx="139699">
                  <c:v>1.0755300000000001E-2</c:v>
                </c:pt>
                <c:pt idx="139700" formatCode="0.00E+00">
                  <c:v>9.4283400000000003E-3</c:v>
                </c:pt>
                <c:pt idx="139701" formatCode="0.00E+00">
                  <c:v>8.1714100000000005E-3</c:v>
                </c:pt>
                <c:pt idx="139702" formatCode="0.00E+00">
                  <c:v>6.98498E-3</c:v>
                </c:pt>
                <c:pt idx="139703" formatCode="0.00E+00">
                  <c:v>5.8693699999999996E-3</c:v>
                </c:pt>
                <c:pt idx="139704" formatCode="0.00E+00">
                  <c:v>4.8247000000000003E-3</c:v>
                </c:pt>
                <c:pt idx="139705" formatCode="0.00E+00">
                  <c:v>3.8508700000000002E-3</c:v>
                </c:pt>
                <c:pt idx="139706" formatCode="0.00E+00">
                  <c:v>2.9476699999999999E-3</c:v>
                </c:pt>
                <c:pt idx="139707" formatCode="0.00E+00">
                  <c:v>2.1147399999999999E-3</c:v>
                </c:pt>
                <c:pt idx="139708" formatCode="0.00E+00">
                  <c:v>1.35158E-3</c:v>
                </c:pt>
                <c:pt idx="139709" formatCode="0.00E+00">
                  <c:v>6.57556E-4</c:v>
                </c:pt>
                <c:pt idx="139710" formatCode="0.00E+00">
                  <c:v>3.1930000000000001E-5</c:v>
                </c:pt>
                <c:pt idx="139711" formatCode="0.00E+00">
                  <c:v>-5.2631599999999998E-4</c:v>
                </c:pt>
                <c:pt idx="139712" formatCode="0.00E+00">
                  <c:v>-1.0184E-3</c:v>
                </c:pt>
                <c:pt idx="139713" formatCode="0.00E+00">
                  <c:v>-1.4455099999999999E-3</c:v>
                </c:pt>
                <c:pt idx="139714" formatCode="0.00E+00">
                  <c:v>-1.8088500000000001E-3</c:v>
                </c:pt>
                <c:pt idx="139715" formatCode="0.00E+00">
                  <c:v>-2.10991E-3</c:v>
                </c:pt>
                <c:pt idx="139716" formatCode="0.00E+00">
                  <c:v>-2.3503399999999998E-3</c:v>
                </c:pt>
                <c:pt idx="139717" formatCode="0.00E+00">
                  <c:v>-2.5317400000000002E-3</c:v>
                </c:pt>
                <c:pt idx="139718" formatCode="0.00E+00">
                  <c:v>-2.6557199999999999E-3</c:v>
                </c:pt>
                <c:pt idx="139719" formatCode="0.00E+00">
                  <c:v>-2.7241000000000001E-3</c:v>
                </c:pt>
                <c:pt idx="139720" formatCode="0.00E+00">
                  <c:v>-2.73888E-3</c:v>
                </c:pt>
                <c:pt idx="139721" formatCode="0.00E+00">
                  <c:v>-2.7023300000000002E-3</c:v>
                </c:pt>
                <c:pt idx="139722" formatCode="0.00E+00">
                  <c:v>-2.6169600000000002E-3</c:v>
                </c:pt>
                <c:pt idx="139723" formatCode="0.00E+00">
                  <c:v>-2.4849999999999998E-3</c:v>
                </c:pt>
                <c:pt idx="139724" formatCode="0.00E+00">
                  <c:v>-2.3084300000000002E-3</c:v>
                </c:pt>
                <c:pt idx="139725" formatCode="0.00E+00">
                  <c:v>-2.08932E-3</c:v>
                </c:pt>
                <c:pt idx="139726" formatCode="0.00E+00">
                  <c:v>-1.8299499999999999E-3</c:v>
                </c:pt>
                <c:pt idx="139727" formatCode="0.00E+00">
                  <c:v>-1.53264E-3</c:v>
                </c:pt>
                <c:pt idx="139728" formatCode="0.00E+00">
                  <c:v>-1.19969E-3</c:v>
                </c:pt>
                <c:pt idx="139729" formatCode="0.00E+00">
                  <c:v>-8.3350199999999996E-4</c:v>
                </c:pt>
                <c:pt idx="139730" formatCode="0.00E+00">
                  <c:v>-4.3658400000000001E-4</c:v>
                </c:pt>
                <c:pt idx="139731" formatCode="0.00E+00">
                  <c:v>-1.14929E-5</c:v>
                </c:pt>
                <c:pt idx="139732" formatCode="0.00E+00">
                  <c:v>4.3927400000000002E-4</c:v>
                </c:pt>
                <c:pt idx="139733" formatCode="0.00E+00">
                  <c:v>9.1319199999999995E-4</c:v>
                </c:pt>
                <c:pt idx="139734" formatCode="0.00E+00">
                  <c:v>1.4075800000000001E-3</c:v>
                </c:pt>
                <c:pt idx="139735" formatCode="0.00E+00">
                  <c:v>1.91964E-3</c:v>
                </c:pt>
                <c:pt idx="139736" formatCode="0.00E+00">
                  <c:v>2.4468799999999998E-3</c:v>
                </c:pt>
                <c:pt idx="139737" formatCode="0.00E+00">
                  <c:v>2.9871199999999998E-3</c:v>
                </c:pt>
                <c:pt idx="139738" formatCode="0.00E+00">
                  <c:v>3.5381800000000001E-3</c:v>
                </c:pt>
                <c:pt idx="139739" formatCode="0.00E+00">
                  <c:v>4.09786E-3</c:v>
                </c:pt>
                <c:pt idx="139740" formatCode="0.00E+00">
                  <c:v>4.6639000000000003E-3</c:v>
                </c:pt>
                <c:pt idx="139741" formatCode="0.00E+00">
                  <c:v>5.2340399999999997E-3</c:v>
                </c:pt>
                <c:pt idx="139742" formatCode="0.00E+00">
                  <c:v>5.8058900000000002E-3</c:v>
                </c:pt>
                <c:pt idx="139743" formatCode="0.00E+00">
                  <c:v>6.3770299999999997E-3</c:v>
                </c:pt>
                <c:pt idx="139744" formatCode="0.00E+00">
                  <c:v>6.9453199999999996E-3</c:v>
                </c:pt>
                <c:pt idx="139745" formatCode="0.00E+00">
                  <c:v>7.5088799999999999E-3</c:v>
                </c:pt>
                <c:pt idx="139746" formatCode="0.00E+00">
                  <c:v>8.0660100000000002E-3</c:v>
                </c:pt>
                <c:pt idx="139747" formatCode="0.00E+00">
                  <c:v>8.6153600000000007E-3</c:v>
                </c:pt>
                <c:pt idx="139748" formatCode="0.00E+00">
                  <c:v>9.1554900000000005E-3</c:v>
                </c:pt>
                <c:pt idx="139749" formatCode="0.00E+00">
                  <c:v>9.6844500000000007E-3</c:v>
                </c:pt>
                <c:pt idx="139750">
                  <c:v>1.02001E-2</c:v>
                </c:pt>
                <c:pt idx="139751">
                  <c:v>1.07008E-2</c:v>
                </c:pt>
                <c:pt idx="139752">
                  <c:v>1.11854E-2</c:v>
                </c:pt>
                <c:pt idx="139753">
                  <c:v>1.1653200000000001E-2</c:v>
                </c:pt>
                <c:pt idx="139754">
                  <c:v>1.21028E-2</c:v>
                </c:pt>
                <c:pt idx="139755">
                  <c:v>1.25337E-2</c:v>
                </c:pt>
                <c:pt idx="139756">
                  <c:v>1.2945099999999999E-2</c:v>
                </c:pt>
                <c:pt idx="139757">
                  <c:v>1.33367E-2</c:v>
                </c:pt>
                <c:pt idx="139758">
                  <c:v>1.3707499999999999E-2</c:v>
                </c:pt>
                <c:pt idx="139759">
                  <c:v>1.40568E-2</c:v>
                </c:pt>
                <c:pt idx="139760">
                  <c:v>1.4383999999999999E-2</c:v>
                </c:pt>
                <c:pt idx="139761">
                  <c:v>1.46891E-2</c:v>
                </c:pt>
                <c:pt idx="139762">
                  <c:v>1.49728E-2</c:v>
                </c:pt>
                <c:pt idx="139763">
                  <c:v>1.52365E-2</c:v>
                </c:pt>
                <c:pt idx="139764">
                  <c:v>1.5481200000000001E-2</c:v>
                </c:pt>
                <c:pt idx="139765">
                  <c:v>1.57062E-2</c:v>
                </c:pt>
                <c:pt idx="139766">
                  <c:v>1.59107E-2</c:v>
                </c:pt>
                <c:pt idx="139767">
                  <c:v>1.6094799999999999E-2</c:v>
                </c:pt>
                <c:pt idx="139768">
                  <c:v>1.6259599999999999E-2</c:v>
                </c:pt>
                <c:pt idx="139769">
                  <c:v>1.6405400000000001E-2</c:v>
                </c:pt>
                <c:pt idx="139770">
                  <c:v>1.6532700000000001E-2</c:v>
                </c:pt>
                <c:pt idx="139771">
                  <c:v>1.6642400000000002E-2</c:v>
                </c:pt>
                <c:pt idx="139772">
                  <c:v>1.6735300000000002E-2</c:v>
                </c:pt>
                <c:pt idx="139773">
                  <c:v>1.68126E-2</c:v>
                </c:pt>
                <c:pt idx="139774">
                  <c:v>1.6874900000000002E-2</c:v>
                </c:pt>
                <c:pt idx="139775">
                  <c:v>1.6923199999999999E-2</c:v>
                </c:pt>
                <c:pt idx="139776">
                  <c:v>1.6958299999999999E-2</c:v>
                </c:pt>
                <c:pt idx="139777">
                  <c:v>1.6981199999999998E-2</c:v>
                </c:pt>
                <c:pt idx="139778">
                  <c:v>1.6993000000000001E-2</c:v>
                </c:pt>
                <c:pt idx="139779">
                  <c:v>1.6995E-2</c:v>
                </c:pt>
                <c:pt idx="139780">
                  <c:v>1.6988799999999998E-2</c:v>
                </c:pt>
                <c:pt idx="139781">
                  <c:v>1.6976000000000002E-2</c:v>
                </c:pt>
                <c:pt idx="139782">
                  <c:v>1.69582E-2</c:v>
                </c:pt>
                <c:pt idx="139783">
                  <c:v>1.6936699999999999E-2</c:v>
                </c:pt>
                <c:pt idx="139784">
                  <c:v>1.6913299999999999E-2</c:v>
                </c:pt>
                <c:pt idx="139785">
                  <c:v>1.6890200000000001E-2</c:v>
                </c:pt>
                <c:pt idx="139786">
                  <c:v>1.6869599999999998E-2</c:v>
                </c:pt>
                <c:pt idx="139787">
                  <c:v>1.6853300000000002E-2</c:v>
                </c:pt>
                <c:pt idx="139788">
                  <c:v>1.6843E-2</c:v>
                </c:pt>
                <c:pt idx="139789">
                  <c:v>1.6840600000000001E-2</c:v>
                </c:pt>
                <c:pt idx="139790">
                  <c:v>1.6847899999999999E-2</c:v>
                </c:pt>
                <c:pt idx="139791">
                  <c:v>1.6866900000000001E-2</c:v>
                </c:pt>
                <c:pt idx="139792">
                  <c:v>1.6899600000000001E-2</c:v>
                </c:pt>
                <c:pt idx="139793">
                  <c:v>1.6947899999999998E-2</c:v>
                </c:pt>
                <c:pt idx="139794">
                  <c:v>1.7013500000000001E-2</c:v>
                </c:pt>
                <c:pt idx="139795">
                  <c:v>1.70983E-2</c:v>
                </c:pt>
                <c:pt idx="139796">
                  <c:v>1.7203900000000001E-2</c:v>
                </c:pt>
                <c:pt idx="139797">
                  <c:v>1.73321E-2</c:v>
                </c:pt>
                <c:pt idx="139798">
                  <c:v>1.7484599999999999E-2</c:v>
                </c:pt>
                <c:pt idx="139799">
                  <c:v>1.7663100000000001E-2</c:v>
                </c:pt>
                <c:pt idx="139800">
                  <c:v>1.7869400000000001E-2</c:v>
                </c:pt>
                <c:pt idx="139801">
                  <c:v>1.8105199999999998E-2</c:v>
                </c:pt>
                <c:pt idx="139802">
                  <c:v>1.8371800000000001E-2</c:v>
                </c:pt>
                <c:pt idx="139803">
                  <c:v>1.8670800000000001E-2</c:v>
                </c:pt>
                <c:pt idx="139804">
                  <c:v>1.9003300000000001E-2</c:v>
                </c:pt>
                <c:pt idx="139805">
                  <c:v>1.9370800000000001E-2</c:v>
                </c:pt>
                <c:pt idx="139806">
                  <c:v>1.9774699999999999E-2</c:v>
                </c:pt>
                <c:pt idx="139807">
                  <c:v>2.02163E-2</c:v>
                </c:pt>
                <c:pt idx="139808">
                  <c:v>2.0696699999999998E-2</c:v>
                </c:pt>
                <c:pt idx="139809">
                  <c:v>2.1217E-2</c:v>
                </c:pt>
                <c:pt idx="139810">
                  <c:v>2.1778100000000002E-2</c:v>
                </c:pt>
                <c:pt idx="139811">
                  <c:v>2.2380500000000001E-2</c:v>
                </c:pt>
                <c:pt idx="139812">
                  <c:v>2.30251E-2</c:v>
                </c:pt>
                <c:pt idx="139813">
                  <c:v>2.3712799999999999E-2</c:v>
                </c:pt>
                <c:pt idx="139814">
                  <c:v>2.4444400000000002E-2</c:v>
                </c:pt>
                <c:pt idx="139815">
                  <c:v>2.52205E-2</c:v>
                </c:pt>
                <c:pt idx="139816">
                  <c:v>2.6041399999999999E-2</c:v>
                </c:pt>
                <c:pt idx="139817">
                  <c:v>2.6907400000000001E-2</c:v>
                </c:pt>
                <c:pt idx="139818">
                  <c:v>2.7818900000000001E-2</c:v>
                </c:pt>
                <c:pt idx="139819">
                  <c:v>2.8775800000000001E-2</c:v>
                </c:pt>
                <c:pt idx="139820">
                  <c:v>2.9778300000000001E-2</c:v>
                </c:pt>
                <c:pt idx="139821">
                  <c:v>3.0826200000000002E-2</c:v>
                </c:pt>
                <c:pt idx="139822">
                  <c:v>3.1919200000000002E-2</c:v>
                </c:pt>
                <c:pt idx="139823">
                  <c:v>3.3057000000000003E-2</c:v>
                </c:pt>
                <c:pt idx="139824">
                  <c:v>3.42393E-2</c:v>
                </c:pt>
                <c:pt idx="139825">
                  <c:v>3.5465799999999999E-2</c:v>
                </c:pt>
                <c:pt idx="139826">
                  <c:v>3.6735700000000003E-2</c:v>
                </c:pt>
                <c:pt idx="139827">
                  <c:v>3.8048400000000003E-2</c:v>
                </c:pt>
                <c:pt idx="139828">
                  <c:v>3.9403000000000001E-2</c:v>
                </c:pt>
                <c:pt idx="139829">
                  <c:v>4.0798599999999997E-2</c:v>
                </c:pt>
                <c:pt idx="139830">
                  <c:v>4.2234099999999997E-2</c:v>
                </c:pt>
                <c:pt idx="139831">
                  <c:v>4.3708200000000003E-2</c:v>
                </c:pt>
                <c:pt idx="139832">
                  <c:v>4.5219799999999997E-2</c:v>
                </c:pt>
                <c:pt idx="139833">
                  <c:v>4.6767599999999999E-2</c:v>
                </c:pt>
                <c:pt idx="139834">
                  <c:v>4.8350499999999998E-2</c:v>
                </c:pt>
                <c:pt idx="139835">
                  <c:v>4.9967200000000003E-2</c:v>
                </c:pt>
                <c:pt idx="139836">
                  <c:v>5.1616000000000002E-2</c:v>
                </c:pt>
                <c:pt idx="139837">
                  <c:v>5.3294800000000003E-2</c:v>
                </c:pt>
                <c:pt idx="139838">
                  <c:v>5.5001700000000001E-2</c:v>
                </c:pt>
                <c:pt idx="139839">
                  <c:v>5.67345E-2</c:v>
                </c:pt>
                <c:pt idx="139840">
                  <c:v>5.8491399999999999E-2</c:v>
                </c:pt>
                <c:pt idx="139841">
                  <c:v>6.0270299999999999E-2</c:v>
                </c:pt>
                <c:pt idx="139842">
                  <c:v>6.2068699999999997E-2</c:v>
                </c:pt>
                <c:pt idx="139843">
                  <c:v>6.3884300000000005E-2</c:v>
                </c:pt>
                <c:pt idx="139844">
                  <c:v>6.5714800000000004E-2</c:v>
                </c:pt>
                <c:pt idx="139845">
                  <c:v>6.7557699999999998E-2</c:v>
                </c:pt>
                <c:pt idx="139846">
                  <c:v>6.9410200000000005E-2</c:v>
                </c:pt>
                <c:pt idx="139847">
                  <c:v>7.12695E-2</c:v>
                </c:pt>
                <c:pt idx="139848">
                  <c:v>7.3133000000000004E-2</c:v>
                </c:pt>
                <c:pt idx="139849">
                  <c:v>7.4997900000000006E-2</c:v>
                </c:pt>
                <c:pt idx="139850">
                  <c:v>7.6861399999999996E-2</c:v>
                </c:pt>
                <c:pt idx="139851">
                  <c:v>7.8720899999999996E-2</c:v>
                </c:pt>
                <c:pt idx="139852">
                  <c:v>8.0573199999999998E-2</c:v>
                </c:pt>
                <c:pt idx="139853">
                  <c:v>8.2415299999999997E-2</c:v>
                </c:pt>
                <c:pt idx="139854">
                  <c:v>8.4244299999999994E-2</c:v>
                </c:pt>
                <c:pt idx="139855">
                  <c:v>8.6057300000000003E-2</c:v>
                </c:pt>
                <c:pt idx="139856">
                  <c:v>8.7851200000000004E-2</c:v>
                </c:pt>
                <c:pt idx="139857">
                  <c:v>8.9623099999999997E-2</c:v>
                </c:pt>
                <c:pt idx="139858">
                  <c:v>9.1369599999999995E-2</c:v>
                </c:pt>
                <c:pt idx="139859">
                  <c:v>9.3087799999999998E-2</c:v>
                </c:pt>
                <c:pt idx="139860">
                  <c:v>9.4774600000000001E-2</c:v>
                </c:pt>
                <c:pt idx="139861">
                  <c:v>9.6426899999999996E-2</c:v>
                </c:pt>
                <c:pt idx="139862">
                  <c:v>9.8041299999999998E-2</c:v>
                </c:pt>
                <c:pt idx="139863">
                  <c:v>9.9614599999999998E-2</c:v>
                </c:pt>
                <c:pt idx="139864">
                  <c:v>0.101143</c:v>
                </c:pt>
                <c:pt idx="139865">
                  <c:v>0.10262499999999999</c:v>
                </c:pt>
                <c:pt idx="139866">
                  <c:v>0.10405499999999999</c:v>
                </c:pt>
                <c:pt idx="139867">
                  <c:v>0.105432</c:v>
                </c:pt>
                <c:pt idx="139868">
                  <c:v>0.106751</c:v>
                </c:pt>
                <c:pt idx="139869">
                  <c:v>0.108012</c:v>
                </c:pt>
                <c:pt idx="139870">
                  <c:v>0.10921</c:v>
                </c:pt>
                <c:pt idx="139871">
                  <c:v>0.110342</c:v>
                </c:pt>
                <c:pt idx="139872">
                  <c:v>0.11140600000000001</c:v>
                </c:pt>
                <c:pt idx="139873">
                  <c:v>0.112399</c:v>
                </c:pt>
                <c:pt idx="139874">
                  <c:v>0.113319</c:v>
                </c:pt>
                <c:pt idx="139875">
                  <c:v>0.114163</c:v>
                </c:pt>
                <c:pt idx="139876">
                  <c:v>0.114928</c:v>
                </c:pt>
                <c:pt idx="139877">
                  <c:v>0.11561200000000001</c:v>
                </c:pt>
                <c:pt idx="139878">
                  <c:v>0.116213</c:v>
                </c:pt>
                <c:pt idx="139879">
                  <c:v>0.116727</c:v>
                </c:pt>
                <c:pt idx="139880">
                  <c:v>0.11715399999999999</c:v>
                </c:pt>
                <c:pt idx="139881">
                  <c:v>0.117491</c:v>
                </c:pt>
                <c:pt idx="139882">
                  <c:v>0.11773699999999999</c:v>
                </c:pt>
                <c:pt idx="139883">
                  <c:v>0.11788800000000001</c:v>
                </c:pt>
                <c:pt idx="139884">
                  <c:v>0.11794499999999999</c:v>
                </c:pt>
                <c:pt idx="139885">
                  <c:v>0.117905</c:v>
                </c:pt>
                <c:pt idx="139886">
                  <c:v>0.117766</c:v>
                </c:pt>
                <c:pt idx="139887">
                  <c:v>0.11752799999999999</c:v>
                </c:pt>
                <c:pt idx="139888">
                  <c:v>0.11719</c:v>
                </c:pt>
                <c:pt idx="139889">
                  <c:v>0.11674900000000001</c:v>
                </c:pt>
                <c:pt idx="139890">
                  <c:v>0.116206</c:v>
                </c:pt>
                <c:pt idx="139891">
                  <c:v>0.11556</c:v>
                </c:pt>
                <c:pt idx="139892">
                  <c:v>0.11480899999999999</c:v>
                </c:pt>
                <c:pt idx="139893">
                  <c:v>0.113954</c:v>
                </c:pt>
                <c:pt idx="139894">
                  <c:v>0.112993</c:v>
                </c:pt>
                <c:pt idx="139895">
                  <c:v>0.111926</c:v>
                </c:pt>
                <c:pt idx="139896">
                  <c:v>0.11075400000000001</c:v>
                </c:pt>
                <c:pt idx="139897">
                  <c:v>0.109476</c:v>
                </c:pt>
                <c:pt idx="139898">
                  <c:v>0.10809299999999999</c:v>
                </c:pt>
                <c:pt idx="139899">
                  <c:v>0.106604</c:v>
                </c:pt>
                <c:pt idx="139900">
                  <c:v>0.10501099999999999</c:v>
                </c:pt>
                <c:pt idx="139901">
                  <c:v>0.103314</c:v>
                </c:pt>
                <c:pt idx="139902">
                  <c:v>0.10151399999999999</c:v>
                </c:pt>
                <c:pt idx="139903">
                  <c:v>9.9611599999999995E-2</c:v>
                </c:pt>
                <c:pt idx="139904">
                  <c:v>9.7608899999999998E-2</c:v>
                </c:pt>
                <c:pt idx="139905">
                  <c:v>9.55067E-2</c:v>
                </c:pt>
                <c:pt idx="139906">
                  <c:v>9.3306500000000001E-2</c:v>
                </c:pt>
                <c:pt idx="139907">
                  <c:v>9.1009699999999999E-2</c:v>
                </c:pt>
                <c:pt idx="139908">
                  <c:v>8.8617899999999999E-2</c:v>
                </c:pt>
                <c:pt idx="139909">
                  <c:v>8.6133000000000001E-2</c:v>
                </c:pt>
                <c:pt idx="139910">
                  <c:v>8.3556800000000001E-2</c:v>
                </c:pt>
                <c:pt idx="139911">
                  <c:v>8.0891699999999997E-2</c:v>
                </c:pt>
                <c:pt idx="139912">
                  <c:v>7.8139799999999995E-2</c:v>
                </c:pt>
                <c:pt idx="139913">
                  <c:v>7.5303700000000001E-2</c:v>
                </c:pt>
                <c:pt idx="139914">
                  <c:v>7.2385900000000003E-2</c:v>
                </c:pt>
                <c:pt idx="139915">
                  <c:v>6.9389099999999995E-2</c:v>
                </c:pt>
                <c:pt idx="139916">
                  <c:v>6.6316100000000003E-2</c:v>
                </c:pt>
                <c:pt idx="139917">
                  <c:v>6.3169500000000003E-2</c:v>
                </c:pt>
                <c:pt idx="139918">
                  <c:v>5.9952499999999999E-2</c:v>
                </c:pt>
                <c:pt idx="139919">
                  <c:v>5.6668299999999998E-2</c:v>
                </c:pt>
                <c:pt idx="139920">
                  <c:v>5.3319800000000001E-2</c:v>
                </c:pt>
                <c:pt idx="139921">
                  <c:v>4.9910000000000003E-2</c:v>
                </c:pt>
                <c:pt idx="139922">
                  <c:v>4.6442499999999998E-2</c:v>
                </c:pt>
                <c:pt idx="139923">
                  <c:v>4.2920600000000003E-2</c:v>
                </c:pt>
                <c:pt idx="139924">
                  <c:v>3.9348099999999997E-2</c:v>
                </c:pt>
                <c:pt idx="139925">
                  <c:v>3.57284E-2</c:v>
                </c:pt>
                <c:pt idx="139926">
                  <c:v>3.2065400000000001E-2</c:v>
                </c:pt>
                <c:pt idx="139927">
                  <c:v>2.8362600000000002E-2</c:v>
                </c:pt>
                <c:pt idx="139928">
                  <c:v>2.4623900000000001E-2</c:v>
                </c:pt>
                <c:pt idx="139929">
                  <c:v>2.0853300000000002E-2</c:v>
                </c:pt>
                <c:pt idx="139930">
                  <c:v>1.7054699999999999E-2</c:v>
                </c:pt>
                <c:pt idx="139931">
                  <c:v>1.32322E-2</c:v>
                </c:pt>
                <c:pt idx="139932" formatCode="0.00E+00">
                  <c:v>9.3898300000000001E-3</c:v>
                </c:pt>
                <c:pt idx="139933" formatCode="0.00E+00">
                  <c:v>5.5316899999999997E-3</c:v>
                </c:pt>
                <c:pt idx="139934" formatCode="0.00E+00">
                  <c:v>1.6617100000000001E-3</c:v>
                </c:pt>
                <c:pt idx="139935" formatCode="0.00E+00">
                  <c:v>-2.2159200000000001E-3</c:v>
                </c:pt>
                <c:pt idx="139936" formatCode="0.00E+00">
                  <c:v>-6.0969400000000003E-3</c:v>
                </c:pt>
                <c:pt idx="139937" formatCode="0.00E+00">
                  <c:v>-9.9771200000000008E-3</c:v>
                </c:pt>
                <c:pt idx="139938">
                  <c:v>-1.38523E-2</c:v>
                </c:pt>
                <c:pt idx="139939">
                  <c:v>-1.77182E-2</c:v>
                </c:pt>
                <c:pt idx="139940">
                  <c:v>-2.1570499999999999E-2</c:v>
                </c:pt>
                <c:pt idx="139941">
                  <c:v>-2.54051E-2</c:v>
                </c:pt>
                <c:pt idx="139942">
                  <c:v>-2.92176E-2</c:v>
                </c:pt>
                <c:pt idx="139943">
                  <c:v>-3.3003999999999999E-2</c:v>
                </c:pt>
                <c:pt idx="139944">
                  <c:v>-3.6759899999999998E-2</c:v>
                </c:pt>
                <c:pt idx="139945">
                  <c:v>-4.0481299999999998E-2</c:v>
                </c:pt>
                <c:pt idx="139946">
                  <c:v>-4.4164000000000002E-2</c:v>
                </c:pt>
                <c:pt idx="139947">
                  <c:v>-4.7803900000000003E-2</c:v>
                </c:pt>
                <c:pt idx="139948">
                  <c:v>-5.1396799999999999E-2</c:v>
                </c:pt>
                <c:pt idx="139949">
                  <c:v>-5.4938899999999999E-2</c:v>
                </c:pt>
                <c:pt idx="139950">
                  <c:v>-5.8425900000000003E-2</c:v>
                </c:pt>
                <c:pt idx="139951">
                  <c:v>-6.1854199999999998E-2</c:v>
                </c:pt>
                <c:pt idx="139952">
                  <c:v>-6.5219799999999994E-2</c:v>
                </c:pt>
                <c:pt idx="139953">
                  <c:v>-6.8518999999999997E-2</c:v>
                </c:pt>
                <c:pt idx="139954">
                  <c:v>-7.1748099999999995E-2</c:v>
                </c:pt>
                <c:pt idx="139955">
                  <c:v>-7.4903600000000001E-2</c:v>
                </c:pt>
                <c:pt idx="139956">
                  <c:v>-7.7981999999999996E-2</c:v>
                </c:pt>
                <c:pt idx="139957">
                  <c:v>-8.0979800000000005E-2</c:v>
                </c:pt>
                <c:pt idx="139958">
                  <c:v>-8.3893599999999999E-2</c:v>
                </c:pt>
                <c:pt idx="139959">
                  <c:v>-8.6720199999999997E-2</c:v>
                </c:pt>
                <c:pt idx="139960">
                  <c:v>-8.9456599999999997E-2</c:v>
                </c:pt>
                <c:pt idx="139961">
                  <c:v>-9.2099899999999998E-2</c:v>
                </c:pt>
                <c:pt idx="139962">
                  <c:v>-9.4646999999999995E-2</c:v>
                </c:pt>
                <c:pt idx="139963">
                  <c:v>-9.7095200000000007E-2</c:v>
                </c:pt>
                <c:pt idx="139964">
                  <c:v>-9.9441799999999997E-2</c:v>
                </c:pt>
                <c:pt idx="139965">
                  <c:v>-0.101684</c:v>
                </c:pt>
                <c:pt idx="139966">
                  <c:v>-0.10382</c:v>
                </c:pt>
                <c:pt idx="139967">
                  <c:v>-0.105847</c:v>
                </c:pt>
                <c:pt idx="139968">
                  <c:v>-0.107763</c:v>
                </c:pt>
                <c:pt idx="139969">
                  <c:v>-0.109566</c:v>
                </c:pt>
                <c:pt idx="139970">
                  <c:v>-0.11125500000000001</c:v>
                </c:pt>
                <c:pt idx="139971">
                  <c:v>-0.112826</c:v>
                </c:pt>
                <c:pt idx="139972">
                  <c:v>-0.11428000000000001</c:v>
                </c:pt>
                <c:pt idx="139973">
                  <c:v>-0.11561399999999999</c:v>
                </c:pt>
                <c:pt idx="139974">
                  <c:v>-0.116826</c:v>
                </c:pt>
                <c:pt idx="139975">
                  <c:v>-0.11791699999999999</c:v>
                </c:pt>
                <c:pt idx="139976">
                  <c:v>-0.118885</c:v>
                </c:pt>
                <c:pt idx="139977">
                  <c:v>-0.119729</c:v>
                </c:pt>
                <c:pt idx="139978">
                  <c:v>-0.120449</c:v>
                </c:pt>
                <c:pt idx="139979">
                  <c:v>-0.121043</c:v>
                </c:pt>
                <c:pt idx="139980">
                  <c:v>-0.121512</c:v>
                </c:pt>
                <c:pt idx="139981">
                  <c:v>-0.12185600000000001</c:v>
                </c:pt>
                <c:pt idx="139982">
                  <c:v>-0.122073</c:v>
                </c:pt>
                <c:pt idx="139983">
                  <c:v>-0.122165</c:v>
                </c:pt>
                <c:pt idx="139984">
                  <c:v>-0.122132</c:v>
                </c:pt>
                <c:pt idx="139985">
                  <c:v>-0.121973</c:v>
                </c:pt>
                <c:pt idx="139986">
                  <c:v>-0.12169000000000001</c:v>
                </c:pt>
                <c:pt idx="139987">
                  <c:v>-0.121283</c:v>
                </c:pt>
                <c:pt idx="139988">
                  <c:v>-0.120753</c:v>
                </c:pt>
                <c:pt idx="139989">
                  <c:v>-0.120101</c:v>
                </c:pt>
                <c:pt idx="139990">
                  <c:v>-0.119328</c:v>
                </c:pt>
                <c:pt idx="139991">
                  <c:v>-0.118435</c:v>
                </c:pt>
                <c:pt idx="139992">
                  <c:v>-0.117424</c:v>
                </c:pt>
                <c:pt idx="139993">
                  <c:v>-0.116295</c:v>
                </c:pt>
                <c:pt idx="139994">
                  <c:v>-0.115052</c:v>
                </c:pt>
                <c:pt idx="139995">
                  <c:v>-0.11369600000000001</c:v>
                </c:pt>
                <c:pt idx="139996">
                  <c:v>-0.11222799999999999</c:v>
                </c:pt>
                <c:pt idx="139997">
                  <c:v>-0.11065</c:v>
                </c:pt>
                <c:pt idx="139998">
                  <c:v>-0.10896599999999999</c:v>
                </c:pt>
                <c:pt idx="139999">
                  <c:v>-0.10717699999999999</c:v>
                </c:pt>
                <c:pt idx="140000">
                  <c:v>-0.105285</c:v>
                </c:pt>
                <c:pt idx="140001">
                  <c:v>-0.103294</c:v>
                </c:pt>
                <c:pt idx="140002">
                  <c:v>-0.101205</c:v>
                </c:pt>
                <c:pt idx="140003">
                  <c:v>-9.9021700000000004E-2</c:v>
                </c:pt>
                <c:pt idx="140004">
                  <c:v>-9.6747E-2</c:v>
                </c:pt>
                <c:pt idx="140005">
                  <c:v>-9.4383700000000001E-2</c:v>
                </c:pt>
                <c:pt idx="140006">
                  <c:v>-9.1934799999999997E-2</c:v>
                </c:pt>
                <c:pt idx="140007">
                  <c:v>-8.94036E-2</c:v>
                </c:pt>
                <c:pt idx="140008">
                  <c:v>-8.6793599999999999E-2</c:v>
                </c:pt>
                <c:pt idx="140009">
                  <c:v>-8.4108000000000002E-2</c:v>
                </c:pt>
                <c:pt idx="140010">
                  <c:v>-8.1350500000000006E-2</c:v>
                </c:pt>
                <c:pt idx="140011">
                  <c:v>-7.8524399999999994E-2</c:v>
                </c:pt>
                <c:pt idx="140012">
                  <c:v>-7.5633300000000001E-2</c:v>
                </c:pt>
                <c:pt idx="140013">
                  <c:v>-7.2680999999999996E-2</c:v>
                </c:pt>
                <c:pt idx="140014">
                  <c:v>-6.9670999999999997E-2</c:v>
                </c:pt>
                <c:pt idx="140015">
                  <c:v>-6.6607200000000005E-2</c:v>
                </c:pt>
                <c:pt idx="140016">
                  <c:v>-6.34932E-2</c:v>
                </c:pt>
                <c:pt idx="140017">
                  <c:v>-6.0332999999999998E-2</c:v>
                </c:pt>
                <c:pt idx="140018">
                  <c:v>-5.7130399999999998E-2</c:v>
                </c:pt>
                <c:pt idx="140019">
                  <c:v>-5.3889199999999998E-2</c:v>
                </c:pt>
                <c:pt idx="140020">
                  <c:v>-5.0613499999999999E-2</c:v>
                </c:pt>
                <c:pt idx="140021">
                  <c:v>-4.7307000000000002E-2</c:v>
                </c:pt>
                <c:pt idx="140022">
                  <c:v>-4.3973699999999998E-2</c:v>
                </c:pt>
                <c:pt idx="140023">
                  <c:v>-4.06177E-2</c:v>
                </c:pt>
                <c:pt idx="140024">
                  <c:v>-3.7242699999999997E-2</c:v>
                </c:pt>
                <c:pt idx="140025">
                  <c:v>-3.3852800000000002E-2</c:v>
                </c:pt>
                <c:pt idx="140026">
                  <c:v>-3.04519E-2</c:v>
                </c:pt>
                <c:pt idx="140027">
                  <c:v>-2.7043899999999999E-2</c:v>
                </c:pt>
                <c:pt idx="140028">
                  <c:v>-2.36326E-2</c:v>
                </c:pt>
                <c:pt idx="140029">
                  <c:v>-2.0221900000000001E-2</c:v>
                </c:pt>
                <c:pt idx="140030">
                  <c:v>-1.6815699999999999E-2</c:v>
                </c:pt>
                <c:pt idx="140031">
                  <c:v>-1.3417800000000001E-2</c:v>
                </c:pt>
                <c:pt idx="140032">
                  <c:v>-1.00318E-2</c:v>
                </c:pt>
                <c:pt idx="140033" formatCode="0.00E+00">
                  <c:v>-6.6616100000000001E-3</c:v>
                </c:pt>
                <c:pt idx="140034" formatCode="0.00E+00">
                  <c:v>-3.3107200000000001E-3</c:v>
                </c:pt>
                <c:pt idx="140035" formatCode="0.00E+00">
                  <c:v>1.7209000000000001E-5</c:v>
                </c:pt>
                <c:pt idx="140036" formatCode="0.00E+00">
                  <c:v>3.3186499999999998E-3</c:v>
                </c:pt>
                <c:pt idx="140037" formatCode="0.00E+00">
                  <c:v>6.5901400000000004E-3</c:v>
                </c:pt>
                <c:pt idx="140038" formatCode="0.00E+00">
                  <c:v>9.8282700000000001E-3</c:v>
                </c:pt>
                <c:pt idx="140039">
                  <c:v>1.30297E-2</c:v>
                </c:pt>
                <c:pt idx="140040">
                  <c:v>1.6191199999999999E-2</c:v>
                </c:pt>
                <c:pt idx="140041">
                  <c:v>1.93096E-2</c:v>
                </c:pt>
                <c:pt idx="140042">
                  <c:v>2.23818E-2</c:v>
                </c:pt>
                <c:pt idx="140043">
                  <c:v>2.5404800000000002E-2</c:v>
                </c:pt>
                <c:pt idx="140044">
                  <c:v>2.83758E-2</c:v>
                </c:pt>
                <c:pt idx="140045">
                  <c:v>3.1291800000000002E-2</c:v>
                </c:pt>
                <c:pt idx="140046">
                  <c:v>3.4150300000000001E-2</c:v>
                </c:pt>
                <c:pt idx="140047">
                  <c:v>3.6948500000000002E-2</c:v>
                </c:pt>
                <c:pt idx="140048">
                  <c:v>3.9683999999999997E-2</c:v>
                </c:pt>
                <c:pt idx="140049">
                  <c:v>4.2354500000000003E-2</c:v>
                </c:pt>
                <c:pt idx="140050">
                  <c:v>4.4957499999999997E-2</c:v>
                </c:pt>
                <c:pt idx="140051">
                  <c:v>4.7490999999999998E-2</c:v>
                </c:pt>
                <c:pt idx="140052">
                  <c:v>4.9952799999999999E-2</c:v>
                </c:pt>
                <c:pt idx="140053">
                  <c:v>5.2340999999999999E-2</c:v>
                </c:pt>
                <c:pt idx="140054">
                  <c:v>5.4653899999999998E-2</c:v>
                </c:pt>
                <c:pt idx="140055">
                  <c:v>5.6889599999999999E-2</c:v>
                </c:pt>
                <c:pt idx="140056">
                  <c:v>5.9046599999999998E-2</c:v>
                </c:pt>
                <c:pt idx="140057">
                  <c:v>6.1123400000000001E-2</c:v>
                </c:pt>
                <c:pt idx="140058">
                  <c:v>6.31187E-2</c:v>
                </c:pt>
                <c:pt idx="140059">
                  <c:v>6.5031199999999997E-2</c:v>
                </c:pt>
                <c:pt idx="140060">
                  <c:v>6.6859799999999997E-2</c:v>
                </c:pt>
                <c:pt idx="140061">
                  <c:v>6.8603499999999998E-2</c:v>
                </c:pt>
                <c:pt idx="140062">
                  <c:v>7.0261500000000005E-2</c:v>
                </c:pt>
                <c:pt idx="140063">
                  <c:v>7.1833099999999997E-2</c:v>
                </c:pt>
                <c:pt idx="140064">
                  <c:v>7.3317499999999994E-2</c:v>
                </c:pt>
                <c:pt idx="140065">
                  <c:v>7.47144E-2</c:v>
                </c:pt>
                <c:pt idx="140066">
                  <c:v>7.6023300000000002E-2</c:v>
                </c:pt>
                <c:pt idx="140067">
                  <c:v>7.7243999999999993E-2</c:v>
                </c:pt>
                <c:pt idx="140068">
                  <c:v>7.8376299999999996E-2</c:v>
                </c:pt>
                <c:pt idx="140069">
                  <c:v>7.9420199999999996E-2</c:v>
                </c:pt>
                <c:pt idx="140070">
                  <c:v>8.0375799999999997E-2</c:v>
                </c:pt>
                <c:pt idx="140071">
                  <c:v>8.1243399999999993E-2</c:v>
                </c:pt>
                <c:pt idx="140072">
                  <c:v>8.2023200000000004E-2</c:v>
                </c:pt>
                <c:pt idx="140073">
                  <c:v>8.27156E-2</c:v>
                </c:pt>
                <c:pt idx="140074">
                  <c:v>8.3321300000000001E-2</c:v>
                </c:pt>
                <c:pt idx="140075">
                  <c:v>8.3840799999999993E-2</c:v>
                </c:pt>
                <c:pt idx="140076">
                  <c:v>8.4275000000000003E-2</c:v>
                </c:pt>
                <c:pt idx="140077">
                  <c:v>8.4624599999999994E-2</c:v>
                </c:pt>
                <c:pt idx="140078">
                  <c:v>8.4890599999999997E-2</c:v>
                </c:pt>
                <c:pt idx="140079">
                  <c:v>8.50741E-2</c:v>
                </c:pt>
                <c:pt idx="140080">
                  <c:v>8.5176100000000005E-2</c:v>
                </c:pt>
                <c:pt idx="140081">
                  <c:v>8.5197999999999996E-2</c:v>
                </c:pt>
                <c:pt idx="140082">
                  <c:v>8.5141099999999997E-2</c:v>
                </c:pt>
                <c:pt idx="140083">
                  <c:v>8.5006700000000004E-2</c:v>
                </c:pt>
                <c:pt idx="140084">
                  <c:v>8.4796300000000005E-2</c:v>
                </c:pt>
                <c:pt idx="140085">
                  <c:v>8.4511500000000003E-2</c:v>
                </c:pt>
                <c:pt idx="140086">
                  <c:v>8.4153900000000004E-2</c:v>
                </c:pt>
                <c:pt idx="140087">
                  <c:v>8.3725099999999997E-2</c:v>
                </c:pt>
                <c:pt idx="140088">
                  <c:v>8.3227099999999998E-2</c:v>
                </c:pt>
                <c:pt idx="140089">
                  <c:v>8.2661600000000002E-2</c:v>
                </c:pt>
                <c:pt idx="140090">
                  <c:v>8.2030400000000003E-2</c:v>
                </c:pt>
                <c:pt idx="140091">
                  <c:v>8.1335599999999994E-2</c:v>
                </c:pt>
                <c:pt idx="140092">
                  <c:v>8.0578999999999998E-2</c:v>
                </c:pt>
                <c:pt idx="140093">
                  <c:v>7.9762799999999995E-2</c:v>
                </c:pt>
                <c:pt idx="140094">
                  <c:v>7.8889000000000001E-2</c:v>
                </c:pt>
                <c:pt idx="140095">
                  <c:v>7.7959700000000007E-2</c:v>
                </c:pt>
                <c:pt idx="140096">
                  <c:v>7.6977100000000007E-2</c:v>
                </c:pt>
                <c:pt idx="140097">
                  <c:v>7.5943300000000005E-2</c:v>
                </c:pt>
                <c:pt idx="140098">
                  <c:v>7.4860599999999999E-2</c:v>
                </c:pt>
                <c:pt idx="140099">
                  <c:v>7.3731099999999994E-2</c:v>
                </c:pt>
                <c:pt idx="140100">
                  <c:v>7.2557099999999999E-2</c:v>
                </c:pt>
                <c:pt idx="140101">
                  <c:v>7.1340899999999999E-2</c:v>
                </c:pt>
                <c:pt idx="140102">
                  <c:v>7.0084800000000003E-2</c:v>
                </c:pt>
                <c:pt idx="140103">
                  <c:v>6.8790900000000002E-2</c:v>
                </c:pt>
                <c:pt idx="140104">
                  <c:v>6.7461599999999997E-2</c:v>
                </c:pt>
                <c:pt idx="140105">
                  <c:v>6.6099099999999994E-2</c:v>
                </c:pt>
                <c:pt idx="140106">
                  <c:v>6.4705700000000005E-2</c:v>
                </c:pt>
                <c:pt idx="140107">
                  <c:v>6.3283699999999998E-2</c:v>
                </c:pt>
                <c:pt idx="140108">
                  <c:v>6.18352E-2</c:v>
                </c:pt>
                <c:pt idx="140109">
                  <c:v>6.0362499999999999E-2</c:v>
                </c:pt>
                <c:pt idx="140110">
                  <c:v>5.8867900000000001E-2</c:v>
                </c:pt>
                <c:pt idx="140111">
                  <c:v>5.7353399999999999E-2</c:v>
                </c:pt>
                <c:pt idx="140112">
                  <c:v>5.5821200000000001E-2</c:v>
                </c:pt>
                <c:pt idx="140113">
                  <c:v>5.4273500000000002E-2</c:v>
                </c:pt>
                <c:pt idx="140114">
                  <c:v>5.2712299999999997E-2</c:v>
                </c:pt>
                <c:pt idx="140115">
                  <c:v>5.1139700000000003E-2</c:v>
                </c:pt>
                <c:pt idx="140116">
                  <c:v>4.95576E-2</c:v>
                </c:pt>
                <c:pt idx="140117">
                  <c:v>4.7967999999999997E-2</c:v>
                </c:pt>
                <c:pt idx="140118">
                  <c:v>4.6372900000000002E-2</c:v>
                </c:pt>
                <c:pt idx="140119">
                  <c:v>4.4774099999999997E-2</c:v>
                </c:pt>
                <c:pt idx="140120">
                  <c:v>4.3173400000000001E-2</c:v>
                </c:pt>
                <c:pt idx="140121">
                  <c:v>4.1572499999999998E-2</c:v>
                </c:pt>
                <c:pt idx="140122">
                  <c:v>3.9973300000000003E-2</c:v>
                </c:pt>
                <c:pt idx="140123">
                  <c:v>3.83772E-2</c:v>
                </c:pt>
                <c:pt idx="140124">
                  <c:v>3.6785999999999999E-2</c:v>
                </c:pt>
                <c:pt idx="140125">
                  <c:v>3.5201099999999999E-2</c:v>
                </c:pt>
                <c:pt idx="140126">
                  <c:v>3.3624000000000001E-2</c:v>
                </c:pt>
                <c:pt idx="140127">
                  <c:v>3.20562E-2</c:v>
                </c:pt>
                <c:pt idx="140128">
                  <c:v>3.04988E-2</c:v>
                </c:pt>
                <c:pt idx="140129">
                  <c:v>2.8953199999999998E-2</c:v>
                </c:pt>
                <c:pt idx="140130">
                  <c:v>2.74206E-2</c:v>
                </c:pt>
                <c:pt idx="140131">
                  <c:v>2.59022E-2</c:v>
                </c:pt>
                <c:pt idx="140132">
                  <c:v>2.4398900000000001E-2</c:v>
                </c:pt>
                <c:pt idx="140133">
                  <c:v>2.29117E-2</c:v>
                </c:pt>
                <c:pt idx="140134">
                  <c:v>2.1441700000000001E-2</c:v>
                </c:pt>
                <c:pt idx="140135">
                  <c:v>1.99896E-2</c:v>
                </c:pt>
                <c:pt idx="140136">
                  <c:v>1.8556099999999999E-2</c:v>
                </c:pt>
                <c:pt idx="140137">
                  <c:v>1.71421E-2</c:v>
                </c:pt>
                <c:pt idx="140138">
                  <c:v>1.5748100000000001E-2</c:v>
                </c:pt>
                <c:pt idx="140139">
                  <c:v>1.4374700000000001E-2</c:v>
                </c:pt>
                <c:pt idx="140140">
                  <c:v>1.3022499999999999E-2</c:v>
                </c:pt>
                <c:pt idx="140141">
                  <c:v>1.1691699999999999E-2</c:v>
                </c:pt>
                <c:pt idx="140142">
                  <c:v>1.0382799999999999E-2</c:v>
                </c:pt>
                <c:pt idx="140143" formatCode="0.00E+00">
                  <c:v>9.0960699999999995E-3</c:v>
                </c:pt>
                <c:pt idx="140144" formatCode="0.00E+00">
                  <c:v>7.8317300000000003E-3</c:v>
                </c:pt>
                <c:pt idx="140145" formatCode="0.00E+00">
                  <c:v>6.5899399999999999E-3</c:v>
                </c:pt>
                <c:pt idx="140146" formatCode="0.00E+00">
                  <c:v>5.3707900000000003E-3</c:v>
                </c:pt>
                <c:pt idx="140147" formatCode="0.00E+00">
                  <c:v>4.1743099999999997E-3</c:v>
                </c:pt>
                <c:pt idx="140148" formatCode="0.00E+00">
                  <c:v>3.0004699999999999E-3</c:v>
                </c:pt>
                <c:pt idx="140149" formatCode="0.00E+00">
                  <c:v>1.8491899999999999E-3</c:v>
                </c:pt>
                <c:pt idx="140150" formatCode="0.00E+00">
                  <c:v>7.2032900000000002E-4</c:v>
                </c:pt>
                <c:pt idx="140151" formatCode="0.00E+00">
                  <c:v>-3.8632199999999998E-4</c:v>
                </c:pt>
                <c:pt idx="140152" formatCode="0.00E+00">
                  <c:v>-1.47101E-3</c:v>
                </c:pt>
                <c:pt idx="140153" formatCode="0.00E+00">
                  <c:v>-2.53404E-3</c:v>
                </c:pt>
                <c:pt idx="140154" formatCode="0.00E+00">
                  <c:v>-3.5757699999999998E-3</c:v>
                </c:pt>
                <c:pt idx="140155" formatCode="0.00E+00">
                  <c:v>-4.5965800000000003E-3</c:v>
                </c:pt>
                <c:pt idx="140156" formatCode="0.00E+00">
                  <c:v>-5.59692E-3</c:v>
                </c:pt>
                <c:pt idx="140157" formatCode="0.00E+00">
                  <c:v>-6.5772799999999996E-3</c:v>
                </c:pt>
                <c:pt idx="140158" formatCode="0.00E+00">
                  <c:v>-7.5381700000000003E-3</c:v>
                </c:pt>
                <c:pt idx="140159" formatCode="0.00E+00">
                  <c:v>-8.4801600000000005E-3</c:v>
                </c:pt>
                <c:pt idx="140160" formatCode="0.00E+00">
                  <c:v>-9.4038200000000002E-3</c:v>
                </c:pt>
                <c:pt idx="140161">
                  <c:v>-1.0309799999999999E-2</c:v>
                </c:pt>
                <c:pt idx="140162">
                  <c:v>-1.1198700000000001E-2</c:v>
                </c:pt>
                <c:pt idx="140163">
                  <c:v>-1.20713E-2</c:v>
                </c:pt>
                <c:pt idx="140164">
                  <c:v>-1.29281E-2</c:v>
                </c:pt>
                <c:pt idx="140165">
                  <c:v>-1.3769999999999999E-2</c:v>
                </c:pt>
                <c:pt idx="140166">
                  <c:v>-1.45977E-2</c:v>
                </c:pt>
                <c:pt idx="140167">
                  <c:v>-1.54118E-2</c:v>
                </c:pt>
                <c:pt idx="140168">
                  <c:v>-1.62133E-2</c:v>
                </c:pt>
                <c:pt idx="140169">
                  <c:v>-1.7002699999999999E-2</c:v>
                </c:pt>
                <c:pt idx="140170">
                  <c:v>-1.7781000000000002E-2</c:v>
                </c:pt>
                <c:pt idx="140171">
                  <c:v>-1.8548700000000001E-2</c:v>
                </c:pt>
                <c:pt idx="140172">
                  <c:v>-1.9306799999999999E-2</c:v>
                </c:pt>
                <c:pt idx="140173">
                  <c:v>-2.0056000000000001E-2</c:v>
                </c:pt>
                <c:pt idx="140174">
                  <c:v>-2.0797E-2</c:v>
                </c:pt>
                <c:pt idx="140175">
                  <c:v>-2.15306E-2</c:v>
                </c:pt>
                <c:pt idx="140176">
                  <c:v>-2.22575E-2</c:v>
                </c:pt>
                <c:pt idx="140177">
                  <c:v>-2.29784E-2</c:v>
                </c:pt>
                <c:pt idx="140178">
                  <c:v>-2.3694E-2</c:v>
                </c:pt>
                <c:pt idx="140179">
                  <c:v>-2.4405E-2</c:v>
                </c:pt>
                <c:pt idx="140180">
                  <c:v>-2.5111999999999999E-2</c:v>
                </c:pt>
                <c:pt idx="140181">
                  <c:v>-2.58157E-2</c:v>
                </c:pt>
                <c:pt idx="140182">
                  <c:v>-2.6516600000000001E-2</c:v>
                </c:pt>
                <c:pt idx="140183">
                  <c:v>-2.7215300000000001E-2</c:v>
                </c:pt>
                <c:pt idx="140184">
                  <c:v>-2.79124E-2</c:v>
                </c:pt>
                <c:pt idx="140185">
                  <c:v>-2.86083E-2</c:v>
                </c:pt>
                <c:pt idx="140186">
                  <c:v>-2.93035E-2</c:v>
                </c:pt>
                <c:pt idx="140187">
                  <c:v>-2.9998400000000001E-2</c:v>
                </c:pt>
                <c:pt idx="140188">
                  <c:v>-3.0693399999999999E-2</c:v>
                </c:pt>
                <c:pt idx="140189">
                  <c:v>-3.1388899999999997E-2</c:v>
                </c:pt>
                <c:pt idx="140190">
                  <c:v>-3.2085000000000002E-2</c:v>
                </c:pt>
                <c:pt idx="140191">
                  <c:v>-3.2782100000000002E-2</c:v>
                </c:pt>
                <c:pt idx="140192">
                  <c:v>-3.3480299999999998E-2</c:v>
                </c:pt>
                <c:pt idx="140193">
                  <c:v>-3.4179899999999999E-2</c:v>
                </c:pt>
                <c:pt idx="140194">
                  <c:v>-3.4880800000000003E-2</c:v>
                </c:pt>
                <c:pt idx="140195">
                  <c:v>-3.5583099999999999E-2</c:v>
                </c:pt>
                <c:pt idx="140196">
                  <c:v>-3.6286899999999997E-2</c:v>
                </c:pt>
                <c:pt idx="140197">
                  <c:v>-3.6991999999999997E-2</c:v>
                </c:pt>
                <c:pt idx="140198">
                  <c:v>-3.76984E-2</c:v>
                </c:pt>
                <c:pt idx="140199">
                  <c:v>-3.84059E-2</c:v>
                </c:pt>
                <c:pt idx="140200">
                  <c:v>-3.9114200000000002E-2</c:v>
                </c:pt>
                <c:pt idx="140201">
                  <c:v>-3.98231E-2</c:v>
                </c:pt>
                <c:pt idx="140202">
                  <c:v>-4.05323E-2</c:v>
                </c:pt>
                <c:pt idx="140203">
                  <c:v>-4.1241300000000002E-2</c:v>
                </c:pt>
                <c:pt idx="140204">
                  <c:v>-4.1949699999999999E-2</c:v>
                </c:pt>
                <c:pt idx="140205">
                  <c:v>-4.2657100000000003E-2</c:v>
                </c:pt>
                <c:pt idx="140206">
                  <c:v>-4.3362900000000003E-2</c:v>
                </c:pt>
                <c:pt idx="140207">
                  <c:v>-4.4066399999999999E-2</c:v>
                </c:pt>
                <c:pt idx="140208">
                  <c:v>-4.4767099999999997E-2</c:v>
                </c:pt>
                <c:pt idx="140209">
                  <c:v>-4.5464200000000003E-2</c:v>
                </c:pt>
                <c:pt idx="140210">
                  <c:v>-4.6156900000000001E-2</c:v>
                </c:pt>
                <c:pt idx="140211">
                  <c:v>-4.6844499999999997E-2</c:v>
                </c:pt>
                <c:pt idx="140212">
                  <c:v>-4.7526199999999998E-2</c:v>
                </c:pt>
                <c:pt idx="140213">
                  <c:v>-4.8200899999999998E-2</c:v>
                </c:pt>
                <c:pt idx="140214">
                  <c:v>-4.8867800000000003E-2</c:v>
                </c:pt>
                <c:pt idx="140215">
                  <c:v>-4.9525899999999998E-2</c:v>
                </c:pt>
                <c:pt idx="140216">
                  <c:v>-5.0174200000000002E-2</c:v>
                </c:pt>
                <c:pt idx="140217">
                  <c:v>-5.0811599999999998E-2</c:v>
                </c:pt>
                <c:pt idx="140218">
                  <c:v>-5.1436900000000001E-2</c:v>
                </c:pt>
                <c:pt idx="140219">
                  <c:v>-5.2048999999999998E-2</c:v>
                </c:pt>
                <c:pt idx="140220">
                  <c:v>-5.2646900000000003E-2</c:v>
                </c:pt>
                <c:pt idx="140221">
                  <c:v>-5.3229199999999997E-2</c:v>
                </c:pt>
                <c:pt idx="140222">
                  <c:v>-5.3794700000000001E-2</c:v>
                </c:pt>
                <c:pt idx="140223">
                  <c:v>-5.43422E-2</c:v>
                </c:pt>
                <c:pt idx="140224">
                  <c:v>-5.4870299999999997E-2</c:v>
                </c:pt>
                <c:pt idx="140225">
                  <c:v>-5.5377900000000001E-2</c:v>
                </c:pt>
                <c:pt idx="140226">
                  <c:v>-5.5863400000000001E-2</c:v>
                </c:pt>
                <c:pt idx="140227">
                  <c:v>-5.6325699999999999E-2</c:v>
                </c:pt>
                <c:pt idx="140228">
                  <c:v>-5.6763399999999999E-2</c:v>
                </c:pt>
                <c:pt idx="140229">
                  <c:v>-5.7174999999999997E-2</c:v>
                </c:pt>
                <c:pt idx="140230">
                  <c:v>-5.7559199999999998E-2</c:v>
                </c:pt>
                <c:pt idx="140231">
                  <c:v>-5.79147E-2</c:v>
                </c:pt>
                <c:pt idx="140232">
                  <c:v>-5.8240100000000003E-2</c:v>
                </c:pt>
                <c:pt idx="140233">
                  <c:v>-5.8534000000000003E-2</c:v>
                </c:pt>
                <c:pt idx="140234">
                  <c:v>-5.8795E-2</c:v>
                </c:pt>
                <c:pt idx="140235">
                  <c:v>-5.9021799999999999E-2</c:v>
                </c:pt>
                <c:pt idx="140236">
                  <c:v>-5.9213000000000002E-2</c:v>
                </c:pt>
                <c:pt idx="140237">
                  <c:v>-5.9367400000000001E-2</c:v>
                </c:pt>
                <c:pt idx="140238">
                  <c:v>-5.9483500000000002E-2</c:v>
                </c:pt>
                <c:pt idx="140239">
                  <c:v>-5.9560099999999998E-2</c:v>
                </c:pt>
                <c:pt idx="140240">
                  <c:v>-5.9596000000000003E-2</c:v>
                </c:pt>
                <c:pt idx="140241">
                  <c:v>-5.9589799999999998E-2</c:v>
                </c:pt>
                <c:pt idx="140242">
                  <c:v>-5.95404E-2</c:v>
                </c:pt>
                <c:pt idx="140243">
                  <c:v>-5.9446699999999998E-2</c:v>
                </c:pt>
                <c:pt idx="140244">
                  <c:v>-5.9307400000000003E-2</c:v>
                </c:pt>
                <c:pt idx="140245">
                  <c:v>-5.9121399999999998E-2</c:v>
                </c:pt>
                <c:pt idx="140246">
                  <c:v>-5.8887799999999997E-2</c:v>
                </c:pt>
                <c:pt idx="140247">
                  <c:v>-5.8605499999999998E-2</c:v>
                </c:pt>
                <c:pt idx="140248">
                  <c:v>-5.8273600000000002E-2</c:v>
                </c:pt>
                <c:pt idx="140249">
                  <c:v>-5.7891100000000001E-2</c:v>
                </c:pt>
                <c:pt idx="140250">
                  <c:v>-5.7457099999999997E-2</c:v>
                </c:pt>
                <c:pt idx="140251">
                  <c:v>-5.6971000000000001E-2</c:v>
                </c:pt>
                <c:pt idx="140252">
                  <c:v>-5.64319E-2</c:v>
                </c:pt>
                <c:pt idx="140253">
                  <c:v>-5.5839199999999999E-2</c:v>
                </c:pt>
                <c:pt idx="140254">
                  <c:v>-5.5192199999999997E-2</c:v>
                </c:pt>
                <c:pt idx="140255">
                  <c:v>-5.4490400000000001E-2</c:v>
                </c:pt>
                <c:pt idx="140256">
                  <c:v>-5.3733499999999997E-2</c:v>
                </c:pt>
                <c:pt idx="140257">
                  <c:v>-5.2920799999999997E-2</c:v>
                </c:pt>
                <c:pt idx="140258">
                  <c:v>-5.20522E-2</c:v>
                </c:pt>
                <c:pt idx="140259">
                  <c:v>-5.1127300000000001E-2</c:v>
                </c:pt>
                <c:pt idx="140260">
                  <c:v>-5.0146000000000003E-2</c:v>
                </c:pt>
                <c:pt idx="140261">
                  <c:v>-4.9108100000000002E-2</c:v>
                </c:pt>
                <c:pt idx="140262">
                  <c:v>-4.8013800000000002E-2</c:v>
                </c:pt>
                <c:pt idx="140263">
                  <c:v>-4.6862899999999999E-2</c:v>
                </c:pt>
                <c:pt idx="140264">
                  <c:v>-4.5655800000000003E-2</c:v>
                </c:pt>
                <c:pt idx="140265">
                  <c:v>-4.4392500000000001E-2</c:v>
                </c:pt>
                <c:pt idx="140266">
                  <c:v>-4.3073399999999998E-2</c:v>
                </c:pt>
                <c:pt idx="140267">
                  <c:v>-4.1699E-2</c:v>
                </c:pt>
                <c:pt idx="140268">
                  <c:v>-4.0269699999999999E-2</c:v>
                </c:pt>
                <c:pt idx="140269">
                  <c:v>-3.8786000000000001E-2</c:v>
                </c:pt>
                <c:pt idx="140270">
                  <c:v>-3.7248700000000003E-2</c:v>
                </c:pt>
                <c:pt idx="140271">
                  <c:v>-3.5658500000000003E-2</c:v>
                </c:pt>
                <c:pt idx="140272">
                  <c:v>-3.4016100000000001E-2</c:v>
                </c:pt>
                <c:pt idx="140273">
                  <c:v>-3.2322700000000003E-2</c:v>
                </c:pt>
                <c:pt idx="140274">
                  <c:v>-3.0579100000000001E-2</c:v>
                </c:pt>
                <c:pt idx="140275">
                  <c:v>-2.87864E-2</c:v>
                </c:pt>
                <c:pt idx="140276">
                  <c:v>-2.6946000000000001E-2</c:v>
                </c:pt>
                <c:pt idx="140277">
                  <c:v>-2.5058899999999999E-2</c:v>
                </c:pt>
                <c:pt idx="140278">
                  <c:v>-2.3126600000000001E-2</c:v>
                </c:pt>
                <c:pt idx="140279">
                  <c:v>-2.1150499999999999E-2</c:v>
                </c:pt>
                <c:pt idx="140280">
                  <c:v>-1.9132199999999999E-2</c:v>
                </c:pt>
                <c:pt idx="140281">
                  <c:v>-1.70732E-2</c:v>
                </c:pt>
                <c:pt idx="140282">
                  <c:v>-1.49753E-2</c:v>
                </c:pt>
                <c:pt idx="140283">
                  <c:v>-1.28401E-2</c:v>
                </c:pt>
                <c:pt idx="140284">
                  <c:v>-1.06696E-2</c:v>
                </c:pt>
                <c:pt idx="140285" formatCode="0.00E+00">
                  <c:v>-8.46563E-3</c:v>
                </c:pt>
                <c:pt idx="140286" formatCode="0.00E+00">
                  <c:v>-6.2302199999999999E-3</c:v>
                </c:pt>
                <c:pt idx="140287" formatCode="0.00E+00">
                  <c:v>-3.9654199999999999E-3</c:v>
                </c:pt>
                <c:pt idx="140288" formatCode="0.00E+00">
                  <c:v>-1.6733500000000001E-3</c:v>
                </c:pt>
                <c:pt idx="140289" formatCode="0.00E+00">
                  <c:v>6.4379300000000003E-4</c:v>
                </c:pt>
                <c:pt idx="140290" formatCode="0.00E+00">
                  <c:v>2.9837499999999999E-3</c:v>
                </c:pt>
                <c:pt idx="140291" formatCode="0.00E+00">
                  <c:v>5.3442000000000003E-3</c:v>
                </c:pt>
                <c:pt idx="140292" formatCode="0.00E+00">
                  <c:v>7.7227700000000003E-3</c:v>
                </c:pt>
                <c:pt idx="140293">
                  <c:v>1.0116999999999999E-2</c:v>
                </c:pt>
                <c:pt idx="140294">
                  <c:v>1.2524499999999999E-2</c:v>
                </c:pt>
                <c:pt idx="140295">
                  <c:v>1.49426E-2</c:v>
                </c:pt>
                <c:pt idx="140296">
                  <c:v>1.73689E-2</c:v>
                </c:pt>
                <c:pt idx="140297">
                  <c:v>1.9800600000000002E-2</c:v>
                </c:pt>
                <c:pt idx="140298">
                  <c:v>2.22352E-2</c:v>
                </c:pt>
                <c:pt idx="140299">
                  <c:v>2.4669799999999999E-2</c:v>
                </c:pt>
                <c:pt idx="140300">
                  <c:v>2.7101900000000002E-2</c:v>
                </c:pt>
                <c:pt idx="140301">
                  <c:v>2.9528700000000001E-2</c:v>
                </c:pt>
                <c:pt idx="140302">
                  <c:v>3.1947400000000001E-2</c:v>
                </c:pt>
                <c:pt idx="140303">
                  <c:v>3.43551E-2</c:v>
                </c:pt>
                <c:pt idx="140304">
                  <c:v>3.6749200000000003E-2</c:v>
                </c:pt>
                <c:pt idx="140305">
                  <c:v>3.91267E-2</c:v>
                </c:pt>
                <c:pt idx="140306">
                  <c:v>4.1484899999999998E-2</c:v>
                </c:pt>
                <c:pt idx="140307">
                  <c:v>4.3820900000000003E-2</c:v>
                </c:pt>
                <c:pt idx="140308">
                  <c:v>4.6131800000000001E-2</c:v>
                </c:pt>
                <c:pt idx="140309">
                  <c:v>4.8415E-2</c:v>
                </c:pt>
                <c:pt idx="140310">
                  <c:v>5.0667499999999997E-2</c:v>
                </c:pt>
                <c:pt idx="140311">
                  <c:v>5.2886500000000003E-2</c:v>
                </c:pt>
                <c:pt idx="140312">
                  <c:v>5.5069300000000002E-2</c:v>
                </c:pt>
                <c:pt idx="140313">
                  <c:v>5.7213100000000003E-2</c:v>
                </c:pt>
                <c:pt idx="140314">
                  <c:v>5.9315100000000003E-2</c:v>
                </c:pt>
                <c:pt idx="140315">
                  <c:v>6.1372700000000002E-2</c:v>
                </c:pt>
                <c:pt idx="140316">
                  <c:v>6.3383200000000001E-2</c:v>
                </c:pt>
                <c:pt idx="140317">
                  <c:v>6.5343899999999996E-2</c:v>
                </c:pt>
                <c:pt idx="140318">
                  <c:v>6.7252300000000001E-2</c:v>
                </c:pt>
                <c:pt idx="140319">
                  <c:v>6.9105700000000006E-2</c:v>
                </c:pt>
                <c:pt idx="140320">
                  <c:v>7.0901800000000001E-2</c:v>
                </c:pt>
                <c:pt idx="140321">
                  <c:v>7.2637999999999994E-2</c:v>
                </c:pt>
                <c:pt idx="140322">
                  <c:v>7.4312000000000003E-2</c:v>
                </c:pt>
                <c:pt idx="140323">
                  <c:v>7.59214E-2</c:v>
                </c:pt>
                <c:pt idx="140324">
                  <c:v>7.7464099999999994E-2</c:v>
                </c:pt>
                <c:pt idx="140325">
                  <c:v>7.89377E-2</c:v>
                </c:pt>
                <c:pt idx="140326">
                  <c:v>8.0340200000000001E-2</c:v>
                </c:pt>
                <c:pt idx="140327">
                  <c:v>8.1669599999999995E-2</c:v>
                </c:pt>
                <c:pt idx="140328">
                  <c:v>8.2923899999999995E-2</c:v>
                </c:pt>
                <c:pt idx="140329">
                  <c:v>8.4101200000000001E-2</c:v>
                </c:pt>
                <c:pt idx="140330">
                  <c:v>8.5199800000000006E-2</c:v>
                </c:pt>
                <c:pt idx="140331">
                  <c:v>8.6217799999999997E-2</c:v>
                </c:pt>
                <c:pt idx="140332">
                  <c:v>8.7153800000000003E-2</c:v>
                </c:pt>
                <c:pt idx="140333">
                  <c:v>8.8006200000000007E-2</c:v>
                </c:pt>
                <c:pt idx="140334">
                  <c:v>8.8773500000000005E-2</c:v>
                </c:pt>
                <c:pt idx="140335">
                  <c:v>8.9454500000000006E-2</c:v>
                </c:pt>
                <c:pt idx="140336">
                  <c:v>9.0048000000000003E-2</c:v>
                </c:pt>
                <c:pt idx="140337">
                  <c:v>9.0552800000000003E-2</c:v>
                </c:pt>
                <c:pt idx="140338">
                  <c:v>9.0967999999999993E-2</c:v>
                </c:pt>
                <c:pt idx="140339">
                  <c:v>9.1292499999999999E-2</c:v>
                </c:pt>
                <c:pt idx="140340">
                  <c:v>9.1525800000000004E-2</c:v>
                </c:pt>
                <c:pt idx="140341">
                  <c:v>9.1666999999999998E-2</c:v>
                </c:pt>
                <c:pt idx="140342">
                  <c:v>9.1715599999999994E-2</c:v>
                </c:pt>
                <c:pt idx="140343">
                  <c:v>9.1671100000000005E-2</c:v>
                </c:pt>
                <c:pt idx="140344">
                  <c:v>9.1533400000000001E-2</c:v>
                </c:pt>
                <c:pt idx="140345">
                  <c:v>9.1301999999999994E-2</c:v>
                </c:pt>
                <c:pt idx="140346">
                  <c:v>9.0976899999999999E-2</c:v>
                </c:pt>
                <c:pt idx="140347">
                  <c:v>9.0558200000000005E-2</c:v>
                </c:pt>
                <c:pt idx="140348">
                  <c:v>9.0045899999999998E-2</c:v>
                </c:pt>
                <c:pt idx="140349">
                  <c:v>8.9440400000000003E-2</c:v>
                </c:pt>
                <c:pt idx="140350">
                  <c:v>8.8741899999999999E-2</c:v>
                </c:pt>
                <c:pt idx="140351">
                  <c:v>8.7951100000000004E-2</c:v>
                </c:pt>
                <c:pt idx="140352">
                  <c:v>8.7068400000000004E-2</c:v>
                </c:pt>
                <c:pt idx="140353">
                  <c:v>8.6094699999999996E-2</c:v>
                </c:pt>
                <c:pt idx="140354">
                  <c:v>8.5030700000000001E-2</c:v>
                </c:pt>
                <c:pt idx="140355">
                  <c:v>8.3877400000000005E-2</c:v>
                </c:pt>
                <c:pt idx="140356">
                  <c:v>8.2635899999999998E-2</c:v>
                </c:pt>
                <c:pt idx="140357">
                  <c:v>8.1307400000000002E-2</c:v>
                </c:pt>
                <c:pt idx="140358">
                  <c:v>7.9893199999999998E-2</c:v>
                </c:pt>
                <c:pt idx="140359">
                  <c:v>7.8394599999999995E-2</c:v>
                </c:pt>
                <c:pt idx="140360">
                  <c:v>7.6813300000000001E-2</c:v>
                </c:pt>
                <c:pt idx="140361">
                  <c:v>7.5150700000000001E-2</c:v>
                </c:pt>
                <c:pt idx="140362">
                  <c:v>7.3408699999999993E-2</c:v>
                </c:pt>
                <c:pt idx="140363">
                  <c:v>7.1589100000000003E-2</c:v>
                </c:pt>
                <c:pt idx="140364">
                  <c:v>6.9693699999999997E-2</c:v>
                </c:pt>
                <c:pt idx="140365">
                  <c:v>6.7724800000000002E-2</c:v>
                </c:pt>
                <c:pt idx="140366">
                  <c:v>6.5684199999999998E-2</c:v>
                </c:pt>
                <c:pt idx="140367">
                  <c:v>6.3574400000000003E-2</c:v>
                </c:pt>
                <c:pt idx="140368">
                  <c:v>6.1397500000000001E-2</c:v>
                </c:pt>
                <c:pt idx="140369">
                  <c:v>5.9156100000000003E-2</c:v>
                </c:pt>
                <c:pt idx="140370">
                  <c:v>5.6852399999999997E-2</c:v>
                </c:pt>
                <c:pt idx="140371">
                  <c:v>5.4489200000000002E-2</c:v>
                </c:pt>
                <c:pt idx="140372">
                  <c:v>5.2068999999999997E-2</c:v>
                </c:pt>
                <c:pt idx="140373">
                  <c:v>4.9594600000000003E-2</c:v>
                </c:pt>
                <c:pt idx="140374">
                  <c:v>4.7068699999999998E-2</c:v>
                </c:pt>
                <c:pt idx="140375">
                  <c:v>4.4494199999999998E-2</c:v>
                </c:pt>
                <c:pt idx="140376">
                  <c:v>4.1873899999999999E-2</c:v>
                </c:pt>
                <c:pt idx="140377">
                  <c:v>3.92109E-2</c:v>
                </c:pt>
                <c:pt idx="140378">
                  <c:v>3.6508100000000002E-2</c:v>
                </c:pt>
                <c:pt idx="140379">
                  <c:v>3.3768600000000003E-2</c:v>
                </c:pt>
                <c:pt idx="140380">
                  <c:v>3.0995499999999999E-2</c:v>
                </c:pt>
                <c:pt idx="140381">
                  <c:v>2.8191999999999998E-2</c:v>
                </c:pt>
                <c:pt idx="140382">
                  <c:v>2.53613E-2</c:v>
                </c:pt>
                <c:pt idx="140383">
                  <c:v>2.2506499999999999E-2</c:v>
                </c:pt>
                <c:pt idx="140384">
                  <c:v>1.96309E-2</c:v>
                </c:pt>
                <c:pt idx="140385">
                  <c:v>1.67379E-2</c:v>
                </c:pt>
                <c:pt idx="140386">
                  <c:v>1.38306E-2</c:v>
                </c:pt>
                <c:pt idx="140387">
                  <c:v>1.0912399999999999E-2</c:v>
                </c:pt>
                <c:pt idx="140388" formatCode="0.00E+00">
                  <c:v>7.9866799999999995E-3</c:v>
                </c:pt>
                <c:pt idx="140389" formatCode="0.00E+00">
                  <c:v>5.0566500000000002E-3</c:v>
                </c:pt>
                <c:pt idx="140390" formatCode="0.00E+00">
                  <c:v>2.1256700000000001E-3</c:v>
                </c:pt>
                <c:pt idx="140391" formatCode="0.00E+00">
                  <c:v>-8.0292199999999997E-4</c:v>
                </c:pt>
                <c:pt idx="140392" formatCode="0.00E+00">
                  <c:v>-3.7258299999999999E-3</c:v>
                </c:pt>
                <c:pt idx="140393" formatCode="0.00E+00">
                  <c:v>-6.6397399999999999E-3</c:v>
                </c:pt>
                <c:pt idx="140394" formatCode="0.00E+00">
                  <c:v>-9.5413700000000004E-3</c:v>
                </c:pt>
                <c:pt idx="140395">
                  <c:v>-1.2427499999999999E-2</c:v>
                </c:pt>
                <c:pt idx="140396">
                  <c:v>-1.5294800000000001E-2</c:v>
                </c:pt>
                <c:pt idx="140397">
                  <c:v>-1.8140099999999999E-2</c:v>
                </c:pt>
                <c:pt idx="140398">
                  <c:v>-2.0960300000000001E-2</c:v>
                </c:pt>
                <c:pt idx="140399">
                  <c:v>-2.3752100000000002E-2</c:v>
                </c:pt>
                <c:pt idx="140400">
                  <c:v>-2.6512600000000001E-2</c:v>
                </c:pt>
                <c:pt idx="140401">
                  <c:v>-2.92386E-2</c:v>
                </c:pt>
                <c:pt idx="140402">
                  <c:v>-3.1927299999999999E-2</c:v>
                </c:pt>
                <c:pt idx="140403">
                  <c:v>-3.4575500000000002E-2</c:v>
                </c:pt>
                <c:pt idx="140404">
                  <c:v>-3.7180499999999998E-2</c:v>
                </c:pt>
                <c:pt idx="140405">
                  <c:v>-3.9739400000000001E-2</c:v>
                </c:pt>
                <c:pt idx="140406">
                  <c:v>-4.2249399999999999E-2</c:v>
                </c:pt>
                <c:pt idx="140407">
                  <c:v>-4.4707999999999998E-2</c:v>
                </c:pt>
                <c:pt idx="140408">
                  <c:v>-4.7112399999999999E-2</c:v>
                </c:pt>
                <c:pt idx="140409">
                  <c:v>-4.94601E-2</c:v>
                </c:pt>
                <c:pt idx="140410">
                  <c:v>-5.1748700000000002E-2</c:v>
                </c:pt>
                <c:pt idx="140411">
                  <c:v>-5.39759E-2</c:v>
                </c:pt>
                <c:pt idx="140412">
                  <c:v>-5.61392E-2</c:v>
                </c:pt>
                <c:pt idx="140413">
                  <c:v>-5.8236499999999997E-2</c:v>
                </c:pt>
                <c:pt idx="140414">
                  <c:v>-6.0265800000000001E-2</c:v>
                </c:pt>
                <c:pt idx="140415">
                  <c:v>-6.22249E-2</c:v>
                </c:pt>
                <c:pt idx="140416">
                  <c:v>-6.4112000000000002E-2</c:v>
                </c:pt>
                <c:pt idx="140417">
                  <c:v>-6.5925200000000003E-2</c:v>
                </c:pt>
                <c:pt idx="140418">
                  <c:v>-6.7662799999999995E-2</c:v>
                </c:pt>
                <c:pt idx="140419">
                  <c:v>-6.9323200000000001E-2</c:v>
                </c:pt>
                <c:pt idx="140420">
                  <c:v>-7.0904900000000007E-2</c:v>
                </c:pt>
                <c:pt idx="140421">
                  <c:v>-7.2406499999999999E-2</c:v>
                </c:pt>
                <c:pt idx="140422">
                  <c:v>-7.3826600000000006E-2</c:v>
                </c:pt>
                <c:pt idx="140423">
                  <c:v>-7.5164099999999998E-2</c:v>
                </c:pt>
                <c:pt idx="140424">
                  <c:v>-7.6417899999999997E-2</c:v>
                </c:pt>
                <c:pt idx="140425">
                  <c:v>-7.7587000000000003E-2</c:v>
                </c:pt>
                <c:pt idx="140426">
                  <c:v>-7.8670500000000004E-2</c:v>
                </c:pt>
                <c:pt idx="140427">
                  <c:v>-7.9667699999999994E-2</c:v>
                </c:pt>
                <c:pt idx="140428">
                  <c:v>-8.0577899999999994E-2</c:v>
                </c:pt>
                <c:pt idx="140429">
                  <c:v>-8.1400600000000004E-2</c:v>
                </c:pt>
                <c:pt idx="140430">
                  <c:v>-8.21355E-2</c:v>
                </c:pt>
                <c:pt idx="140431">
                  <c:v>-8.2782099999999997E-2</c:v>
                </c:pt>
                <c:pt idx="140432">
                  <c:v>-8.3340300000000006E-2</c:v>
                </c:pt>
                <c:pt idx="140433">
                  <c:v>-8.3810099999999998E-2</c:v>
                </c:pt>
                <c:pt idx="140434">
                  <c:v>-8.41914E-2</c:v>
                </c:pt>
                <c:pt idx="140435">
                  <c:v>-8.4484400000000001E-2</c:v>
                </c:pt>
                <c:pt idx="140436">
                  <c:v>-8.4689299999999995E-2</c:v>
                </c:pt>
                <c:pt idx="140437">
                  <c:v>-8.4806500000000007E-2</c:v>
                </c:pt>
                <c:pt idx="140438">
                  <c:v>-8.4836599999999998E-2</c:v>
                </c:pt>
                <c:pt idx="140439">
                  <c:v>-8.4779900000000005E-2</c:v>
                </c:pt>
                <c:pt idx="140440">
                  <c:v>-8.4637299999999999E-2</c:v>
                </c:pt>
                <c:pt idx="140441">
                  <c:v>-8.4409600000000001E-2</c:v>
                </c:pt>
                <c:pt idx="140442">
                  <c:v>-8.4097500000000006E-2</c:v>
                </c:pt>
                <c:pt idx="140443">
                  <c:v>-8.3702100000000002E-2</c:v>
                </c:pt>
                <c:pt idx="140444">
                  <c:v>-8.3224500000000007E-2</c:v>
                </c:pt>
                <c:pt idx="140445">
                  <c:v>-8.26659E-2</c:v>
                </c:pt>
                <c:pt idx="140446">
                  <c:v>-8.20274E-2</c:v>
                </c:pt>
                <c:pt idx="140447">
                  <c:v>-8.1310599999999997E-2</c:v>
                </c:pt>
                <c:pt idx="140448">
                  <c:v>-8.0516699999999997E-2</c:v>
                </c:pt>
                <c:pt idx="140449">
                  <c:v>-7.9647499999999996E-2</c:v>
                </c:pt>
                <c:pt idx="140450">
                  <c:v>-7.8704399999999994E-2</c:v>
                </c:pt>
                <c:pt idx="140451">
                  <c:v>-7.76892E-2</c:v>
                </c:pt>
                <c:pt idx="140452">
                  <c:v>-7.6603599999999994E-2</c:v>
                </c:pt>
                <c:pt idx="140453">
                  <c:v>-7.5449600000000006E-2</c:v>
                </c:pt>
                <c:pt idx="140454">
                  <c:v>-7.42289E-2</c:v>
                </c:pt>
                <c:pt idx="140455">
                  <c:v>-7.29437E-2</c:v>
                </c:pt>
                <c:pt idx="140456">
                  <c:v>-7.1595900000000004E-2</c:v>
                </c:pt>
                <c:pt idx="140457">
                  <c:v>-7.0187700000000006E-2</c:v>
                </c:pt>
                <c:pt idx="140458">
                  <c:v>-6.8721199999999996E-2</c:v>
                </c:pt>
                <c:pt idx="140459">
                  <c:v>-6.7198599999999997E-2</c:v>
                </c:pt>
                <c:pt idx="140460">
                  <c:v>-6.5622200000000006E-2</c:v>
                </c:pt>
                <c:pt idx="140461">
                  <c:v>-6.3994300000000004E-2</c:v>
                </c:pt>
                <c:pt idx="140462">
                  <c:v>-6.2317400000000002E-2</c:v>
                </c:pt>
                <c:pt idx="140463">
                  <c:v>-6.05937E-2</c:v>
                </c:pt>
                <c:pt idx="140464">
                  <c:v>-5.8825599999999999E-2</c:v>
                </c:pt>
                <c:pt idx="140465">
                  <c:v>-5.7015799999999998E-2</c:v>
                </c:pt>
                <c:pt idx="140466">
                  <c:v>-5.5166600000000003E-2</c:v>
                </c:pt>
                <c:pt idx="140467">
                  <c:v>-5.3280500000000001E-2</c:v>
                </c:pt>
                <c:pt idx="140468">
                  <c:v>-5.1360099999999999E-2</c:v>
                </c:pt>
                <c:pt idx="140469">
                  <c:v>-4.9407899999999998E-2</c:v>
                </c:pt>
                <c:pt idx="140470">
                  <c:v>-4.7426500000000003E-2</c:v>
                </c:pt>
                <c:pt idx="140471">
                  <c:v>-4.5418500000000001E-2</c:v>
                </c:pt>
                <c:pt idx="140472">
                  <c:v>-4.3386399999999999E-2</c:v>
                </c:pt>
                <c:pt idx="140473">
                  <c:v>-4.13327E-2</c:v>
                </c:pt>
                <c:pt idx="140474">
                  <c:v>-3.9260099999999999E-2</c:v>
                </c:pt>
                <c:pt idx="140475">
                  <c:v>-3.7171099999999999E-2</c:v>
                </c:pt>
                <c:pt idx="140476">
                  <c:v>-3.5068299999999997E-2</c:v>
                </c:pt>
                <c:pt idx="140477">
                  <c:v>-3.29541E-2</c:v>
                </c:pt>
                <c:pt idx="140478">
                  <c:v>-3.08311E-2</c:v>
                </c:pt>
                <c:pt idx="140479">
                  <c:v>-2.8701899999999999E-2</c:v>
                </c:pt>
                <c:pt idx="140480">
                  <c:v>-2.65688E-2</c:v>
                </c:pt>
                <c:pt idx="140481">
                  <c:v>-2.4434299999999999E-2</c:v>
                </c:pt>
                <c:pt idx="140482">
                  <c:v>-2.2300799999999999E-2</c:v>
                </c:pt>
                <c:pt idx="140483">
                  <c:v>-2.01707E-2</c:v>
                </c:pt>
                <c:pt idx="140484">
                  <c:v>-1.8046400000000001E-2</c:v>
                </c:pt>
                <c:pt idx="140485">
                  <c:v>-1.593E-2</c:v>
                </c:pt>
                <c:pt idx="140486">
                  <c:v>-1.3823999999999999E-2</c:v>
                </c:pt>
                <c:pt idx="140487">
                  <c:v>-1.17304E-2</c:v>
                </c:pt>
                <c:pt idx="140488" formatCode="0.00E+00">
                  <c:v>-9.6514900000000004E-3</c:v>
                </c:pt>
                <c:pt idx="140489" formatCode="0.00E+00">
                  <c:v>-7.58933E-3</c:v>
                </c:pt>
                <c:pt idx="140490" formatCode="0.00E+00">
                  <c:v>-5.5459799999999998E-3</c:v>
                </c:pt>
                <c:pt idx="140491" formatCode="0.00E+00">
                  <c:v>-3.5234400000000001E-3</c:v>
                </c:pt>
                <c:pt idx="140492" formatCode="0.00E+00">
                  <c:v>-1.5236399999999999E-3</c:v>
                </c:pt>
                <c:pt idx="140493" formatCode="0.00E+00">
                  <c:v>4.5154E-4</c:v>
                </c:pt>
                <c:pt idx="140494" formatCode="0.00E+00">
                  <c:v>2.4002799999999999E-3</c:v>
                </c:pt>
                <c:pt idx="140495" formatCode="0.00E+00">
                  <c:v>4.3208300000000003E-3</c:v>
                </c:pt>
                <c:pt idx="140496" formatCode="0.00E+00">
                  <c:v>6.2115099999999999E-3</c:v>
                </c:pt>
                <c:pt idx="140497" formatCode="0.00E+00">
                  <c:v>8.0706900000000002E-3</c:v>
                </c:pt>
                <c:pt idx="140498" formatCode="0.00E+00">
                  <c:v>9.8968400000000005E-3</c:v>
                </c:pt>
                <c:pt idx="140499">
                  <c:v>1.1688499999999999E-2</c:v>
                </c:pt>
                <c:pt idx="140500">
                  <c:v>1.34442E-2</c:v>
                </c:pt>
                <c:pt idx="140501">
                  <c:v>1.5162699999999999E-2</c:v>
                </c:pt>
                <c:pt idx="140502">
                  <c:v>1.6842599999999999E-2</c:v>
                </c:pt>
                <c:pt idx="140503">
                  <c:v>1.84829E-2</c:v>
                </c:pt>
                <c:pt idx="140504">
                  <c:v>2.00824E-2</c:v>
                </c:pt>
                <c:pt idx="140505">
                  <c:v>2.164E-2</c:v>
                </c:pt>
                <c:pt idx="140506">
                  <c:v>2.3154899999999999E-2</c:v>
                </c:pt>
                <c:pt idx="140507">
                  <c:v>2.4626100000000001E-2</c:v>
                </c:pt>
                <c:pt idx="140508">
                  <c:v>2.6052800000000001E-2</c:v>
                </c:pt>
                <c:pt idx="140509">
                  <c:v>2.7434299999999998E-2</c:v>
                </c:pt>
                <c:pt idx="140510">
                  <c:v>2.877E-2</c:v>
                </c:pt>
                <c:pt idx="140511">
                  <c:v>3.0059300000000001E-2</c:v>
                </c:pt>
                <c:pt idx="140512">
                  <c:v>3.1301599999999999E-2</c:v>
                </c:pt>
                <c:pt idx="140513">
                  <c:v>3.2496700000000003E-2</c:v>
                </c:pt>
                <c:pt idx="140514">
                  <c:v>3.3644E-2</c:v>
                </c:pt>
                <c:pt idx="140515">
                  <c:v>3.4743400000000001E-2</c:v>
                </c:pt>
                <c:pt idx="140516">
                  <c:v>3.5794600000000003E-2</c:v>
                </c:pt>
                <c:pt idx="140517">
                  <c:v>3.6797499999999997E-2</c:v>
                </c:pt>
                <c:pt idx="140518">
                  <c:v>3.7752099999999997E-2</c:v>
                </c:pt>
                <c:pt idx="140519">
                  <c:v>3.8658400000000002E-2</c:v>
                </c:pt>
                <c:pt idx="140520">
                  <c:v>3.95164E-2</c:v>
                </c:pt>
                <c:pt idx="140521">
                  <c:v>4.0326300000000002E-2</c:v>
                </c:pt>
                <c:pt idx="140522">
                  <c:v>4.1088300000000001E-2</c:v>
                </c:pt>
                <c:pt idx="140523">
                  <c:v>4.1802600000000002E-2</c:v>
                </c:pt>
                <c:pt idx="140524">
                  <c:v>4.2469699999999999E-2</c:v>
                </c:pt>
                <c:pt idx="140525">
                  <c:v>4.30899E-2</c:v>
                </c:pt>
                <c:pt idx="140526">
                  <c:v>4.3663599999999997E-2</c:v>
                </c:pt>
                <c:pt idx="140527">
                  <c:v>4.4191399999999999E-2</c:v>
                </c:pt>
                <c:pt idx="140528">
                  <c:v>4.46738E-2</c:v>
                </c:pt>
                <c:pt idx="140529">
                  <c:v>4.5111499999999999E-2</c:v>
                </c:pt>
                <c:pt idx="140530">
                  <c:v>4.55051E-2</c:v>
                </c:pt>
                <c:pt idx="140531">
                  <c:v>4.5855300000000002E-2</c:v>
                </c:pt>
                <c:pt idx="140532">
                  <c:v>4.6162799999999997E-2</c:v>
                </c:pt>
                <c:pt idx="140533">
                  <c:v>4.6428499999999998E-2</c:v>
                </c:pt>
                <c:pt idx="140534">
                  <c:v>4.6653300000000002E-2</c:v>
                </c:pt>
                <c:pt idx="140535">
                  <c:v>4.6837900000000002E-2</c:v>
                </c:pt>
                <c:pt idx="140536">
                  <c:v>4.6983299999999999E-2</c:v>
                </c:pt>
                <c:pt idx="140537">
                  <c:v>4.7090399999999998E-2</c:v>
                </c:pt>
                <c:pt idx="140538">
                  <c:v>4.7160300000000002E-2</c:v>
                </c:pt>
                <c:pt idx="140539">
                  <c:v>4.7193800000000001E-2</c:v>
                </c:pt>
                <c:pt idx="140540">
                  <c:v>4.7192100000000001E-2</c:v>
                </c:pt>
                <c:pt idx="140541">
                  <c:v>4.7156200000000002E-2</c:v>
                </c:pt>
                <c:pt idx="140542">
                  <c:v>4.70871E-2</c:v>
                </c:pt>
                <c:pt idx="140543">
                  <c:v>4.6985899999999997E-2</c:v>
                </c:pt>
                <c:pt idx="140544">
                  <c:v>4.6853699999999998E-2</c:v>
                </c:pt>
                <c:pt idx="140545">
                  <c:v>4.6691700000000003E-2</c:v>
                </c:pt>
                <c:pt idx="140546">
                  <c:v>4.6501000000000001E-2</c:v>
                </c:pt>
                <c:pt idx="140547">
                  <c:v>4.62826E-2</c:v>
                </c:pt>
                <c:pt idx="140548">
                  <c:v>4.6037700000000001E-2</c:v>
                </c:pt>
                <c:pt idx="140549">
                  <c:v>4.57674E-2</c:v>
                </c:pt>
                <c:pt idx="140550">
                  <c:v>4.5473E-2</c:v>
                </c:pt>
                <c:pt idx="140551">
                  <c:v>4.5155399999999998E-2</c:v>
                </c:pt>
                <c:pt idx="140552">
                  <c:v>4.4815800000000003E-2</c:v>
                </c:pt>
                <c:pt idx="140553">
                  <c:v>4.4455399999999999E-2</c:v>
                </c:pt>
                <c:pt idx="140554">
                  <c:v>4.4075099999999999E-2</c:v>
                </c:pt>
                <c:pt idx="140555">
                  <c:v>4.3676199999999998E-2</c:v>
                </c:pt>
                <c:pt idx="140556">
                  <c:v>4.3259699999999998E-2</c:v>
                </c:pt>
                <c:pt idx="140557">
                  <c:v>4.2826700000000002E-2</c:v>
                </c:pt>
                <c:pt idx="140558">
                  <c:v>4.2378199999999998E-2</c:v>
                </c:pt>
                <c:pt idx="140559">
                  <c:v>4.1915099999999997E-2</c:v>
                </c:pt>
                <c:pt idx="140560">
                  <c:v>4.1438599999999999E-2</c:v>
                </c:pt>
                <c:pt idx="140561">
                  <c:v>4.0949600000000003E-2</c:v>
                </c:pt>
                <c:pt idx="140562">
                  <c:v>4.0448999999999999E-2</c:v>
                </c:pt>
                <c:pt idx="140563">
                  <c:v>3.9937800000000002E-2</c:v>
                </c:pt>
                <c:pt idx="140564">
                  <c:v>3.9416800000000002E-2</c:v>
                </c:pt>
                <c:pt idx="140565">
                  <c:v>3.8886999999999998E-2</c:v>
                </c:pt>
                <c:pt idx="140566">
                  <c:v>3.8349099999999997E-2</c:v>
                </c:pt>
                <c:pt idx="140567">
                  <c:v>3.7803900000000001E-2</c:v>
                </c:pt>
                <c:pt idx="140568">
                  <c:v>3.7252199999999999E-2</c:v>
                </c:pt>
                <c:pt idx="140569">
                  <c:v>3.66948E-2</c:v>
                </c:pt>
                <c:pt idx="140570">
                  <c:v>3.6132299999999999E-2</c:v>
                </c:pt>
                <c:pt idx="140571">
                  <c:v>3.5565300000000001E-2</c:v>
                </c:pt>
                <c:pt idx="140572">
                  <c:v>3.4994600000000001E-2</c:v>
                </c:pt>
                <c:pt idx="140573">
                  <c:v>3.4420600000000003E-2</c:v>
                </c:pt>
                <c:pt idx="140574">
                  <c:v>3.3843900000000003E-2</c:v>
                </c:pt>
                <c:pt idx="140575">
                  <c:v>3.3265099999999999E-2</c:v>
                </c:pt>
                <c:pt idx="140576">
                  <c:v>3.2684499999999998E-2</c:v>
                </c:pt>
                <c:pt idx="140577">
                  <c:v>3.2102600000000002E-2</c:v>
                </c:pt>
                <c:pt idx="140578">
                  <c:v>3.1519699999999998E-2</c:v>
                </c:pt>
                <c:pt idx="140579">
                  <c:v>3.09363E-2</c:v>
                </c:pt>
                <c:pt idx="140580">
                  <c:v>3.03526E-2</c:v>
                </c:pt>
                <c:pt idx="140581">
                  <c:v>2.9768800000000002E-2</c:v>
                </c:pt>
                <c:pt idx="140582">
                  <c:v>2.9185300000000001E-2</c:v>
                </c:pt>
                <c:pt idx="140583">
                  <c:v>2.8602099999999998E-2</c:v>
                </c:pt>
                <c:pt idx="140584">
                  <c:v>2.80194E-2</c:v>
                </c:pt>
                <c:pt idx="140585">
                  <c:v>2.7437400000000001E-2</c:v>
                </c:pt>
                <c:pt idx="140586">
                  <c:v>2.6856000000000001E-2</c:v>
                </c:pt>
                <c:pt idx="140587">
                  <c:v>2.6275300000000001E-2</c:v>
                </c:pt>
                <c:pt idx="140588">
                  <c:v>2.56954E-2</c:v>
                </c:pt>
                <c:pt idx="140589">
                  <c:v>2.5116099999999999E-2</c:v>
                </c:pt>
                <c:pt idx="140590">
                  <c:v>2.45375E-2</c:v>
                </c:pt>
                <c:pt idx="140591">
                  <c:v>2.3959299999999999E-2</c:v>
                </c:pt>
                <c:pt idx="140592">
                  <c:v>2.33814E-2</c:v>
                </c:pt>
                <c:pt idx="140593">
                  <c:v>2.2803799999999999E-2</c:v>
                </c:pt>
                <c:pt idx="140594">
                  <c:v>2.2226099999999999E-2</c:v>
                </c:pt>
                <c:pt idx="140595">
                  <c:v>2.1648199999999999E-2</c:v>
                </c:pt>
                <c:pt idx="140596">
                  <c:v>2.10698E-2</c:v>
                </c:pt>
                <c:pt idx="140597">
                  <c:v>2.0490700000000001E-2</c:v>
                </c:pt>
                <c:pt idx="140598">
                  <c:v>1.9910500000000001E-2</c:v>
                </c:pt>
                <c:pt idx="140599">
                  <c:v>1.93288E-2</c:v>
                </c:pt>
                <c:pt idx="140600">
                  <c:v>1.8745499999999998E-2</c:v>
                </c:pt>
                <c:pt idx="140601">
                  <c:v>1.8160099999999998E-2</c:v>
                </c:pt>
                <c:pt idx="140602">
                  <c:v>1.75722E-2</c:v>
                </c:pt>
                <c:pt idx="140603">
                  <c:v>1.69815E-2</c:v>
                </c:pt>
                <c:pt idx="140604">
                  <c:v>1.6387499999999999E-2</c:v>
                </c:pt>
                <c:pt idx="140605">
                  <c:v>1.5789899999999999E-2</c:v>
                </c:pt>
                <c:pt idx="140606">
                  <c:v>1.5188200000000001E-2</c:v>
                </c:pt>
                <c:pt idx="140607">
                  <c:v>1.4581999999999999E-2</c:v>
                </c:pt>
                <c:pt idx="140608">
                  <c:v>1.39709E-2</c:v>
                </c:pt>
                <c:pt idx="140609">
                  <c:v>1.33545E-2</c:v>
                </c:pt>
                <c:pt idx="140610">
                  <c:v>1.2732200000000001E-2</c:v>
                </c:pt>
                <c:pt idx="140611">
                  <c:v>1.21037E-2</c:v>
                </c:pt>
                <c:pt idx="140612">
                  <c:v>1.1468600000000001E-2</c:v>
                </c:pt>
                <c:pt idx="140613">
                  <c:v>1.08264E-2</c:v>
                </c:pt>
                <c:pt idx="140614">
                  <c:v>1.01767E-2</c:v>
                </c:pt>
                <c:pt idx="140615" formatCode="0.00E+00">
                  <c:v>9.5191200000000007E-3</c:v>
                </c:pt>
                <c:pt idx="140616" formatCode="0.00E+00">
                  <c:v>8.8532599999999999E-3</c:v>
                </c:pt>
                <c:pt idx="140617" formatCode="0.00E+00">
                  <c:v>8.1787300000000004E-3</c:v>
                </c:pt>
                <c:pt idx="140618" formatCode="0.00E+00">
                  <c:v>7.4951799999999997E-3</c:v>
                </c:pt>
                <c:pt idx="140619" formatCode="0.00E+00">
                  <c:v>6.8022500000000001E-3</c:v>
                </c:pt>
                <c:pt idx="140620" formatCode="0.00E+00">
                  <c:v>6.09962E-3</c:v>
                </c:pt>
                <c:pt idx="140621" formatCode="0.00E+00">
                  <c:v>5.3869699999999996E-3</c:v>
                </c:pt>
                <c:pt idx="140622" formatCode="0.00E+00">
                  <c:v>4.6640300000000004E-3</c:v>
                </c:pt>
                <c:pt idx="140623" formatCode="0.00E+00">
                  <c:v>3.9305299999999998E-3</c:v>
                </c:pt>
                <c:pt idx="140624" formatCode="0.00E+00">
                  <c:v>3.1862399999999999E-3</c:v>
                </c:pt>
                <c:pt idx="140625" formatCode="0.00E+00">
                  <c:v>2.4309499999999999E-3</c:v>
                </c:pt>
                <c:pt idx="140626" formatCode="0.00E+00">
                  <c:v>1.6644800000000001E-3</c:v>
                </c:pt>
                <c:pt idx="140627" formatCode="0.00E+00">
                  <c:v>8.8668500000000001E-4</c:v>
                </c:pt>
                <c:pt idx="140628" formatCode="0.00E+00">
                  <c:v>9.7450199999999997E-5</c:v>
                </c:pt>
                <c:pt idx="140629" formatCode="0.00E+00">
                  <c:v>-7.0330800000000004E-4</c:v>
                </c:pt>
                <c:pt idx="140630" formatCode="0.00E+00">
                  <c:v>-1.51564E-3</c:v>
                </c:pt>
                <c:pt idx="140631" formatCode="0.00E+00">
                  <c:v>-2.3395500000000001E-3</c:v>
                </c:pt>
                <c:pt idx="140632" formatCode="0.00E+00">
                  <c:v>-3.1750200000000002E-3</c:v>
                </c:pt>
                <c:pt idx="140633" formatCode="0.00E+00">
                  <c:v>-4.0219899999999996E-3</c:v>
                </c:pt>
                <c:pt idx="140634" formatCode="0.00E+00">
                  <c:v>-4.8803500000000003E-3</c:v>
                </c:pt>
                <c:pt idx="140635" formatCode="0.00E+00">
                  <c:v>-5.7499700000000001E-3</c:v>
                </c:pt>
                <c:pt idx="140636" formatCode="0.00E+00">
                  <c:v>-6.63066E-3</c:v>
                </c:pt>
                <c:pt idx="140637" formatCode="0.00E+00">
                  <c:v>-7.5221999999999997E-3</c:v>
                </c:pt>
                <c:pt idx="140638" formatCode="0.00E+00">
                  <c:v>-8.4243200000000008E-3</c:v>
                </c:pt>
                <c:pt idx="140639" formatCode="0.00E+00">
                  <c:v>-9.3367299999999997E-3</c:v>
                </c:pt>
                <c:pt idx="140640">
                  <c:v>-1.02591E-2</c:v>
                </c:pt>
                <c:pt idx="140641">
                  <c:v>-1.11909E-2</c:v>
                </c:pt>
                <c:pt idx="140642">
                  <c:v>-1.2131899999999999E-2</c:v>
                </c:pt>
                <c:pt idx="140643">
                  <c:v>-1.3081499999999999E-2</c:v>
                </c:pt>
                <c:pt idx="140644">
                  <c:v>-1.4039299999999999E-2</c:v>
                </c:pt>
                <c:pt idx="140645">
                  <c:v>-1.50045E-2</c:v>
                </c:pt>
                <c:pt idx="140646">
                  <c:v>-1.5976799999999999E-2</c:v>
                </c:pt>
                <c:pt idx="140647">
                  <c:v>-1.69553E-2</c:v>
                </c:pt>
                <c:pt idx="140648">
                  <c:v>-1.7939400000000001E-2</c:v>
                </c:pt>
                <c:pt idx="140649">
                  <c:v>-1.8928400000000001E-2</c:v>
                </c:pt>
                <c:pt idx="140650">
                  <c:v>-1.9921500000000002E-2</c:v>
                </c:pt>
                <c:pt idx="140651">
                  <c:v>-2.09179E-2</c:v>
                </c:pt>
                <c:pt idx="140652">
                  <c:v>-2.1916700000000001E-2</c:v>
                </c:pt>
                <c:pt idx="140653">
                  <c:v>-2.2917099999999999E-2</c:v>
                </c:pt>
                <c:pt idx="140654">
                  <c:v>-2.3918100000000001E-2</c:v>
                </c:pt>
                <c:pt idx="140655">
                  <c:v>-2.4918800000000001E-2</c:v>
                </c:pt>
                <c:pt idx="140656">
                  <c:v>-2.5918199999999999E-2</c:v>
                </c:pt>
                <c:pt idx="140657">
                  <c:v>-2.69152E-2</c:v>
                </c:pt>
                <c:pt idx="140658">
                  <c:v>-2.7908800000000001E-2</c:v>
                </c:pt>
                <c:pt idx="140659">
                  <c:v>-2.8897900000000001E-2</c:v>
                </c:pt>
                <c:pt idx="140660">
                  <c:v>-2.98813E-2</c:v>
                </c:pt>
                <c:pt idx="140661">
                  <c:v>-3.0858E-2</c:v>
                </c:pt>
                <c:pt idx="140662">
                  <c:v>-3.1826800000000002E-2</c:v>
                </c:pt>
                <c:pt idx="140663">
                  <c:v>-3.27864E-2</c:v>
                </c:pt>
                <c:pt idx="140664">
                  <c:v>-3.37357E-2</c:v>
                </c:pt>
                <c:pt idx="140665">
                  <c:v>-3.46734E-2</c:v>
                </c:pt>
                <c:pt idx="140666">
                  <c:v>-3.5598200000000003E-2</c:v>
                </c:pt>
                <c:pt idx="140667">
                  <c:v>-3.6508899999999997E-2</c:v>
                </c:pt>
                <c:pt idx="140668">
                  <c:v>-3.7404199999999999E-2</c:v>
                </c:pt>
                <c:pt idx="140669">
                  <c:v>-3.8282799999999999E-2</c:v>
                </c:pt>
                <c:pt idx="140670">
                  <c:v>-3.9143499999999998E-2</c:v>
                </c:pt>
                <c:pt idx="140671">
                  <c:v>-3.9984800000000001E-2</c:v>
                </c:pt>
                <c:pt idx="140672">
                  <c:v>-4.0805500000000001E-2</c:v>
                </c:pt>
                <c:pt idx="140673">
                  <c:v>-4.1604200000000001E-2</c:v>
                </c:pt>
                <c:pt idx="140674">
                  <c:v>-4.2379699999999999E-2</c:v>
                </c:pt>
                <c:pt idx="140675">
                  <c:v>-4.3130700000000001E-2</c:v>
                </c:pt>
                <c:pt idx="140676">
                  <c:v>-4.3855699999999997E-2</c:v>
                </c:pt>
                <c:pt idx="140677">
                  <c:v>-4.4553599999999999E-2</c:v>
                </c:pt>
                <c:pt idx="140678">
                  <c:v>-4.5222999999999999E-2</c:v>
                </c:pt>
                <c:pt idx="140679">
                  <c:v>-4.5862699999999999E-2</c:v>
                </c:pt>
                <c:pt idx="140680">
                  <c:v>-4.6471400000000003E-2</c:v>
                </c:pt>
                <c:pt idx="140681">
                  <c:v>-4.7047800000000001E-2</c:v>
                </c:pt>
                <c:pt idx="140682">
                  <c:v>-4.7590800000000003E-2</c:v>
                </c:pt>
                <c:pt idx="140683">
                  <c:v>-4.8099099999999999E-2</c:v>
                </c:pt>
                <c:pt idx="140684">
                  <c:v>-4.8571599999999999E-2</c:v>
                </c:pt>
                <c:pt idx="140685">
                  <c:v>-4.9007099999999998E-2</c:v>
                </c:pt>
                <c:pt idx="140686">
                  <c:v>-4.9404499999999997E-2</c:v>
                </c:pt>
                <c:pt idx="140687">
                  <c:v>-4.97627E-2</c:v>
                </c:pt>
                <c:pt idx="140688">
                  <c:v>-5.0080699999999999E-2</c:v>
                </c:pt>
                <c:pt idx="140689">
                  <c:v>-5.0357399999999997E-2</c:v>
                </c:pt>
                <c:pt idx="140690">
                  <c:v>-5.0591999999999998E-2</c:v>
                </c:pt>
                <c:pt idx="140691">
                  <c:v>-5.0783300000000003E-2</c:v>
                </c:pt>
                <c:pt idx="140692">
                  <c:v>-5.0930700000000002E-2</c:v>
                </c:pt>
                <c:pt idx="140693">
                  <c:v>-5.1033200000000001E-2</c:v>
                </c:pt>
                <c:pt idx="140694">
                  <c:v>-5.1090000000000003E-2</c:v>
                </c:pt>
                <c:pt idx="140695">
                  <c:v>-5.11005E-2</c:v>
                </c:pt>
                <c:pt idx="140696">
                  <c:v>-5.1063799999999999E-2</c:v>
                </c:pt>
                <c:pt idx="140697">
                  <c:v>-5.0979499999999997E-2</c:v>
                </c:pt>
                <c:pt idx="140698">
                  <c:v>-5.0846799999999998E-2</c:v>
                </c:pt>
                <c:pt idx="140699">
                  <c:v>-5.0665399999999999E-2</c:v>
                </c:pt>
                <c:pt idx="140700">
                  <c:v>-5.0434600000000003E-2</c:v>
                </c:pt>
                <c:pt idx="140701">
                  <c:v>-5.0154200000000003E-2</c:v>
                </c:pt>
                <c:pt idx="140702">
                  <c:v>-4.9823800000000001E-2</c:v>
                </c:pt>
                <c:pt idx="140703">
                  <c:v>-4.9443000000000001E-2</c:v>
                </c:pt>
                <c:pt idx="140704">
                  <c:v>-4.9011800000000001E-2</c:v>
                </c:pt>
                <c:pt idx="140705">
                  <c:v>-4.8529900000000001E-2</c:v>
                </c:pt>
                <c:pt idx="140706">
                  <c:v>-4.79973E-2</c:v>
                </c:pt>
                <c:pt idx="140707">
                  <c:v>-4.7413999999999998E-2</c:v>
                </c:pt>
                <c:pt idx="140708">
                  <c:v>-4.6780000000000002E-2</c:v>
                </c:pt>
                <c:pt idx="140709">
                  <c:v>-4.6095400000000002E-2</c:v>
                </c:pt>
                <c:pt idx="140710">
                  <c:v>-4.5360499999999998E-2</c:v>
                </c:pt>
                <c:pt idx="140711">
                  <c:v>-4.4575499999999997E-2</c:v>
                </c:pt>
                <c:pt idx="140712">
                  <c:v>-4.37407E-2</c:v>
                </c:pt>
                <c:pt idx="140713">
                  <c:v>-4.2856699999999998E-2</c:v>
                </c:pt>
                <c:pt idx="140714">
                  <c:v>-4.1923700000000001E-2</c:v>
                </c:pt>
                <c:pt idx="140715">
                  <c:v>-4.09425E-2</c:v>
                </c:pt>
                <c:pt idx="140716">
                  <c:v>-3.9913499999999998E-2</c:v>
                </c:pt>
                <c:pt idx="140717">
                  <c:v>-3.88376E-2</c:v>
                </c:pt>
                <c:pt idx="140718">
                  <c:v>-3.7715400000000003E-2</c:v>
                </c:pt>
                <c:pt idx="140719">
                  <c:v>-3.6547900000000001E-2</c:v>
                </c:pt>
                <c:pt idx="140720">
                  <c:v>-3.5335800000000001E-2</c:v>
                </c:pt>
                <c:pt idx="140721">
                  <c:v>-3.4080300000000001E-2</c:v>
                </c:pt>
                <c:pt idx="140722">
                  <c:v>-3.2782199999999997E-2</c:v>
                </c:pt>
                <c:pt idx="140723">
                  <c:v>-3.14428E-2</c:v>
                </c:pt>
                <c:pt idx="140724">
                  <c:v>-3.0063099999999999E-2</c:v>
                </c:pt>
                <c:pt idx="140725">
                  <c:v>-2.86445E-2</c:v>
                </c:pt>
                <c:pt idx="140726">
                  <c:v>-2.7188199999999999E-2</c:v>
                </c:pt>
                <c:pt idx="140727">
                  <c:v>-2.5695599999999999E-2</c:v>
                </c:pt>
                <c:pt idx="140728">
                  <c:v>-2.4167999999999999E-2</c:v>
                </c:pt>
                <c:pt idx="140729">
                  <c:v>-2.2607100000000001E-2</c:v>
                </c:pt>
                <c:pt idx="140730">
                  <c:v>-2.10143E-2</c:v>
                </c:pt>
                <c:pt idx="140731">
                  <c:v>-1.9391200000000001E-2</c:v>
                </c:pt>
                <c:pt idx="140732">
                  <c:v>-1.7739399999999999E-2</c:v>
                </c:pt>
                <c:pt idx="140733">
                  <c:v>-1.6060700000000001E-2</c:v>
                </c:pt>
                <c:pt idx="140734">
                  <c:v>-1.4356799999999999E-2</c:v>
                </c:pt>
                <c:pt idx="140735">
                  <c:v>-1.26295E-2</c:v>
                </c:pt>
                <c:pt idx="140736">
                  <c:v>-1.08807E-2</c:v>
                </c:pt>
                <c:pt idx="140737" formatCode="0.00E+00">
                  <c:v>-9.1120699999999999E-3</c:v>
                </c:pt>
                <c:pt idx="140738" formatCode="0.00E+00">
                  <c:v>-7.32571E-3</c:v>
                </c:pt>
                <c:pt idx="140739" formatCode="0.00E+00">
                  <c:v>-5.5235199999999996E-3</c:v>
                </c:pt>
                <c:pt idx="140740" formatCode="0.00E+00">
                  <c:v>-3.7074999999999999E-3</c:v>
                </c:pt>
                <c:pt idx="140741" formatCode="0.00E+00">
                  <c:v>-1.87967E-3</c:v>
                </c:pt>
                <c:pt idx="140742" formatCode="0.00E+00">
                  <c:v>-4.2075500000000001E-5</c:v>
                </c:pt>
                <c:pt idx="140743" formatCode="0.00E+00">
                  <c:v>1.8032E-3</c:v>
                </c:pt>
                <c:pt idx="140744" formatCode="0.00E+00">
                  <c:v>3.6540700000000001E-3</c:v>
                </c:pt>
                <c:pt idx="140745" formatCode="0.00E+00">
                  <c:v>5.5083900000000002E-3</c:v>
                </c:pt>
                <c:pt idx="140746" formatCode="0.00E+00">
                  <c:v>7.3640499999999996E-3</c:v>
                </c:pt>
                <c:pt idx="140747" formatCode="0.00E+00">
                  <c:v>9.2188700000000005E-3</c:v>
                </c:pt>
                <c:pt idx="140748">
                  <c:v>1.1070699999999999E-2</c:v>
                </c:pt>
                <c:pt idx="140749">
                  <c:v>1.2917400000000001E-2</c:v>
                </c:pt>
                <c:pt idx="140750">
                  <c:v>1.4756699999999999E-2</c:v>
                </c:pt>
                <c:pt idx="140751">
                  <c:v>1.6586500000000001E-2</c:v>
                </c:pt>
                <c:pt idx="140752">
                  <c:v>1.84046E-2</c:v>
                </c:pt>
                <c:pt idx="140753">
                  <c:v>2.0208799999999999E-2</c:v>
                </c:pt>
                <c:pt idx="140754">
                  <c:v>2.1996999999999999E-2</c:v>
                </c:pt>
                <c:pt idx="140755">
                  <c:v>2.3767E-2</c:v>
                </c:pt>
                <c:pt idx="140756">
                  <c:v>2.55166E-2</c:v>
                </c:pt>
                <c:pt idx="140757">
                  <c:v>2.7243799999999999E-2</c:v>
                </c:pt>
                <c:pt idx="140758">
                  <c:v>2.8946400000000001E-2</c:v>
                </c:pt>
                <c:pt idx="140759">
                  <c:v>3.0622300000000002E-2</c:v>
                </c:pt>
                <c:pt idx="140760">
                  <c:v>3.22695E-2</c:v>
                </c:pt>
                <c:pt idx="140761">
                  <c:v>3.3885999999999999E-2</c:v>
                </c:pt>
                <c:pt idx="140762">
                  <c:v>3.54697E-2</c:v>
                </c:pt>
                <c:pt idx="140763">
                  <c:v>3.7018700000000002E-2</c:v>
                </c:pt>
                <c:pt idx="140764">
                  <c:v>3.8531099999999999E-2</c:v>
                </c:pt>
                <c:pt idx="140765">
                  <c:v>4.0004900000000003E-2</c:v>
                </c:pt>
                <c:pt idx="140766">
                  <c:v>4.1438500000000003E-2</c:v>
                </c:pt>
                <c:pt idx="140767">
                  <c:v>4.2829899999999997E-2</c:v>
                </c:pt>
                <c:pt idx="140768">
                  <c:v>4.4177399999999999E-2</c:v>
                </c:pt>
                <c:pt idx="140769">
                  <c:v>4.5479400000000003E-2</c:v>
                </c:pt>
                <c:pt idx="140770">
                  <c:v>4.6734100000000001E-2</c:v>
                </c:pt>
                <c:pt idx="140771">
                  <c:v>4.7940099999999999E-2</c:v>
                </c:pt>
                <c:pt idx="140772">
                  <c:v>4.9095800000000002E-2</c:v>
                </c:pt>
                <c:pt idx="140773">
                  <c:v>5.01997E-2</c:v>
                </c:pt>
                <c:pt idx="140774">
                  <c:v>5.12506E-2</c:v>
                </c:pt>
                <c:pt idx="140775">
                  <c:v>5.2246899999999999E-2</c:v>
                </c:pt>
                <c:pt idx="140776">
                  <c:v>5.3187499999999999E-2</c:v>
                </c:pt>
                <c:pt idx="140777">
                  <c:v>5.4071300000000003E-2</c:v>
                </c:pt>
                <c:pt idx="140778">
                  <c:v>5.4897000000000001E-2</c:v>
                </c:pt>
                <c:pt idx="140779">
                  <c:v>5.5663600000000001E-2</c:v>
                </c:pt>
                <c:pt idx="140780">
                  <c:v>5.6370299999999998E-2</c:v>
                </c:pt>
                <c:pt idx="140781">
                  <c:v>5.7015999999999997E-2</c:v>
                </c:pt>
                <c:pt idx="140782">
                  <c:v>5.7599999999999998E-2</c:v>
                </c:pt>
                <c:pt idx="140783">
                  <c:v>5.8121600000000002E-2</c:v>
                </c:pt>
                <c:pt idx="140784">
                  <c:v>5.8580100000000003E-2</c:v>
                </c:pt>
                <c:pt idx="140785">
                  <c:v>5.8975E-2</c:v>
                </c:pt>
                <c:pt idx="140786">
                  <c:v>5.9305700000000003E-2</c:v>
                </c:pt>
                <c:pt idx="140787">
                  <c:v>5.9571899999999997E-2</c:v>
                </c:pt>
                <c:pt idx="140788">
                  <c:v>5.9773300000000001E-2</c:v>
                </c:pt>
                <c:pt idx="140789">
                  <c:v>5.9909499999999997E-2</c:v>
                </c:pt>
                <c:pt idx="140790">
                  <c:v>5.9980600000000002E-2</c:v>
                </c:pt>
                <c:pt idx="140791">
                  <c:v>5.9986400000000002E-2</c:v>
                </c:pt>
                <c:pt idx="140792">
                  <c:v>5.9927000000000001E-2</c:v>
                </c:pt>
                <c:pt idx="140793">
                  <c:v>5.9802500000000001E-2</c:v>
                </c:pt>
                <c:pt idx="140794">
                  <c:v>5.9612999999999999E-2</c:v>
                </c:pt>
                <c:pt idx="140795">
                  <c:v>5.9358899999999999E-2</c:v>
                </c:pt>
                <c:pt idx="140796">
                  <c:v>5.9040500000000003E-2</c:v>
                </c:pt>
                <c:pt idx="140797">
                  <c:v>5.8658399999999999E-2</c:v>
                </c:pt>
                <c:pt idx="140798">
                  <c:v>5.8212899999999998E-2</c:v>
                </c:pt>
                <c:pt idx="140799">
                  <c:v>5.7704900000000003E-2</c:v>
                </c:pt>
                <c:pt idx="140800">
                  <c:v>5.7134900000000002E-2</c:v>
                </c:pt>
                <c:pt idx="140801">
                  <c:v>5.6503699999999997E-2</c:v>
                </c:pt>
                <c:pt idx="140802">
                  <c:v>5.5812300000000002E-2</c:v>
                </c:pt>
                <c:pt idx="140803">
                  <c:v>5.5061499999999999E-2</c:v>
                </c:pt>
                <c:pt idx="140804">
                  <c:v>5.4252500000000002E-2</c:v>
                </c:pt>
                <c:pt idx="140805">
                  <c:v>5.3386200000000002E-2</c:v>
                </c:pt>
                <c:pt idx="140806">
                  <c:v>5.2463900000000001E-2</c:v>
                </c:pt>
                <c:pt idx="140807">
                  <c:v>5.1486799999999999E-2</c:v>
                </c:pt>
                <c:pt idx="140808">
                  <c:v>5.04562E-2</c:v>
                </c:pt>
                <c:pt idx="140809">
                  <c:v>4.9373500000000001E-2</c:v>
                </c:pt>
                <c:pt idx="140810">
                  <c:v>4.8240199999999997E-2</c:v>
                </c:pt>
                <c:pt idx="140811">
                  <c:v>4.7057799999999997E-2</c:v>
                </c:pt>
                <c:pt idx="140812">
                  <c:v>4.5827899999999998E-2</c:v>
                </c:pt>
                <c:pt idx="140813">
                  <c:v>4.4552099999999997E-2</c:v>
                </c:pt>
                <c:pt idx="140814">
                  <c:v>4.3232E-2</c:v>
                </c:pt>
                <c:pt idx="140815">
                  <c:v>4.18696E-2</c:v>
                </c:pt>
                <c:pt idx="140816">
                  <c:v>4.04664E-2</c:v>
                </c:pt>
                <c:pt idx="140817">
                  <c:v>3.9024499999999997E-2</c:v>
                </c:pt>
                <c:pt idx="140818">
                  <c:v>3.7545700000000001E-2</c:v>
                </c:pt>
                <c:pt idx="140819">
                  <c:v>3.6032000000000002E-2</c:v>
                </c:pt>
                <c:pt idx="140820">
                  <c:v>3.4485200000000001E-2</c:v>
                </c:pt>
                <c:pt idx="140821">
                  <c:v>3.2907600000000002E-2</c:v>
                </c:pt>
                <c:pt idx="140822">
                  <c:v>3.1301000000000002E-2</c:v>
                </c:pt>
                <c:pt idx="140823">
                  <c:v>2.9667700000000002E-2</c:v>
                </c:pt>
                <c:pt idx="140824">
                  <c:v>2.8009699999999998E-2</c:v>
                </c:pt>
                <c:pt idx="140825">
                  <c:v>2.6329100000000001E-2</c:v>
                </c:pt>
                <c:pt idx="140826">
                  <c:v>2.4628199999999999E-2</c:v>
                </c:pt>
                <c:pt idx="140827">
                  <c:v>2.2909100000000002E-2</c:v>
                </c:pt>
                <c:pt idx="140828">
                  <c:v>2.1173999999999998E-2</c:v>
                </c:pt>
                <c:pt idx="140829">
                  <c:v>1.9425100000000001E-2</c:v>
                </c:pt>
                <c:pt idx="140830">
                  <c:v>1.7664699999999998E-2</c:v>
                </c:pt>
                <c:pt idx="140831">
                  <c:v>1.5894999999999999E-2</c:v>
                </c:pt>
                <c:pt idx="140832">
                  <c:v>1.41181E-2</c:v>
                </c:pt>
                <c:pt idx="140833">
                  <c:v>1.23365E-2</c:v>
                </c:pt>
                <c:pt idx="140834">
                  <c:v>1.0552199999999999E-2</c:v>
                </c:pt>
                <c:pt idx="140835" formatCode="0.00E+00">
                  <c:v>8.7674399999999996E-3</c:v>
                </c:pt>
                <c:pt idx="140836" formatCode="0.00E+00">
                  <c:v>6.9845200000000001E-3</c:v>
                </c:pt>
                <c:pt idx="140837" formatCode="0.00E+00">
                  <c:v>5.2055900000000004E-3</c:v>
                </c:pt>
                <c:pt idx="140838" formatCode="0.00E+00">
                  <c:v>3.4328399999999999E-3</c:v>
                </c:pt>
                <c:pt idx="140839" formatCode="0.00E+00">
                  <c:v>1.66843E-3</c:v>
                </c:pt>
                <c:pt idx="140840" formatCode="0.00E+00">
                  <c:v>-8.5518699999999998E-5</c:v>
                </c:pt>
                <c:pt idx="140841" formatCode="0.00E+00">
                  <c:v>-1.8268799999999999E-3</c:v>
                </c:pt>
                <c:pt idx="140842" formatCode="0.00E+00">
                  <c:v>-3.5535800000000002E-3</c:v>
                </c:pt>
                <c:pt idx="140843" formatCode="0.00E+00">
                  <c:v>-5.2635599999999996E-3</c:v>
                </c:pt>
                <c:pt idx="140844" formatCode="0.00E+00">
                  <c:v>-6.9548199999999996E-3</c:v>
                </c:pt>
                <c:pt idx="140845" formatCode="0.00E+00">
                  <c:v>-8.6253700000000003E-3</c:v>
                </c:pt>
                <c:pt idx="140846">
                  <c:v>-1.0273300000000001E-2</c:v>
                </c:pt>
                <c:pt idx="140847">
                  <c:v>-1.18966E-2</c:v>
                </c:pt>
                <c:pt idx="140848">
                  <c:v>-1.34936E-2</c:v>
                </c:pt>
                <c:pt idx="140849">
                  <c:v>-1.50624E-2</c:v>
                </c:pt>
                <c:pt idx="140850">
                  <c:v>-1.6601299999999999E-2</c:v>
                </c:pt>
                <c:pt idx="140851">
                  <c:v>-1.81085E-2</c:v>
                </c:pt>
                <c:pt idx="140852">
                  <c:v>-1.9582499999999999E-2</c:v>
                </c:pt>
                <c:pt idx="140853">
                  <c:v>-2.1021499999999999E-2</c:v>
                </c:pt>
                <c:pt idx="140854">
                  <c:v>-2.2424300000000001E-2</c:v>
                </c:pt>
                <c:pt idx="140855">
                  <c:v>-2.3789100000000001E-2</c:v>
                </c:pt>
                <c:pt idx="140856">
                  <c:v>-2.51148E-2</c:v>
                </c:pt>
                <c:pt idx="140857">
                  <c:v>-2.6399800000000001E-2</c:v>
                </c:pt>
                <c:pt idx="140858">
                  <c:v>-2.7643000000000001E-2</c:v>
                </c:pt>
                <c:pt idx="140859">
                  <c:v>-2.88431E-2</c:v>
                </c:pt>
                <c:pt idx="140860">
                  <c:v>-2.9999100000000001E-2</c:v>
                </c:pt>
                <c:pt idx="140861">
                  <c:v>-3.11098E-2</c:v>
                </c:pt>
                <c:pt idx="140862">
                  <c:v>-3.2174300000000003E-2</c:v>
                </c:pt>
                <c:pt idx="140863">
                  <c:v>-3.3191699999999998E-2</c:v>
                </c:pt>
                <c:pt idx="140864">
                  <c:v>-3.41611E-2</c:v>
                </c:pt>
                <c:pt idx="140865">
                  <c:v>-3.50817E-2</c:v>
                </c:pt>
                <c:pt idx="140866">
                  <c:v>-3.5952900000000003E-2</c:v>
                </c:pt>
                <c:pt idx="140867">
                  <c:v>-3.6774000000000001E-2</c:v>
                </c:pt>
                <c:pt idx="140868">
                  <c:v>-3.7544500000000001E-2</c:v>
                </c:pt>
                <c:pt idx="140869">
                  <c:v>-3.8263999999999999E-2</c:v>
                </c:pt>
                <c:pt idx="140870">
                  <c:v>-3.8932000000000001E-2</c:v>
                </c:pt>
                <c:pt idx="140871">
                  <c:v>-3.9548300000000002E-2</c:v>
                </c:pt>
                <c:pt idx="140872">
                  <c:v>-4.0112500000000002E-2</c:v>
                </c:pt>
                <c:pt idx="140873">
                  <c:v>-4.06247E-2</c:v>
                </c:pt>
                <c:pt idx="140874">
                  <c:v>-4.1084599999999999E-2</c:v>
                </c:pt>
                <c:pt idx="140875">
                  <c:v>-4.14922E-2</c:v>
                </c:pt>
                <c:pt idx="140876">
                  <c:v>-4.1847799999999998E-2</c:v>
                </c:pt>
                <c:pt idx="140877">
                  <c:v>-4.2151300000000003E-2</c:v>
                </c:pt>
                <c:pt idx="140878">
                  <c:v>-4.2403000000000003E-2</c:v>
                </c:pt>
                <c:pt idx="140879">
                  <c:v>-4.2603200000000001E-2</c:v>
                </c:pt>
                <c:pt idx="140880">
                  <c:v>-4.2752199999999997E-2</c:v>
                </c:pt>
                <c:pt idx="140881">
                  <c:v>-4.2850600000000003E-2</c:v>
                </c:pt>
                <c:pt idx="140882">
                  <c:v>-4.2898699999999998E-2</c:v>
                </c:pt>
                <c:pt idx="140883">
                  <c:v>-4.2897200000000003E-2</c:v>
                </c:pt>
                <c:pt idx="140884">
                  <c:v>-4.2846700000000001E-2</c:v>
                </c:pt>
                <c:pt idx="140885">
                  <c:v>-4.2747899999999998E-2</c:v>
                </c:pt>
                <c:pt idx="140886">
                  <c:v>-4.26015E-2</c:v>
                </c:pt>
                <c:pt idx="140887">
                  <c:v>-4.2408500000000002E-2</c:v>
                </c:pt>
                <c:pt idx="140888">
                  <c:v>-4.2169600000000002E-2</c:v>
                </c:pt>
                <c:pt idx="140889">
                  <c:v>-4.1885800000000001E-2</c:v>
                </c:pt>
                <c:pt idx="140890">
                  <c:v>-4.1558199999999997E-2</c:v>
                </c:pt>
                <c:pt idx="140891">
                  <c:v>-4.1187700000000001E-2</c:v>
                </c:pt>
                <c:pt idx="140892">
                  <c:v>-4.0775499999999999E-2</c:v>
                </c:pt>
                <c:pt idx="140893">
                  <c:v>-4.0322700000000003E-2</c:v>
                </c:pt>
                <c:pt idx="140894">
                  <c:v>-3.9830499999999998E-2</c:v>
                </c:pt>
                <c:pt idx="140895">
                  <c:v>-3.93002E-2</c:v>
                </c:pt>
                <c:pt idx="140896">
                  <c:v>-3.8733099999999999E-2</c:v>
                </c:pt>
                <c:pt idx="140897">
                  <c:v>-3.8130400000000002E-2</c:v>
                </c:pt>
                <c:pt idx="140898">
                  <c:v>-3.7493499999999999E-2</c:v>
                </c:pt>
                <c:pt idx="140899">
                  <c:v>-3.6823799999999997E-2</c:v>
                </c:pt>
                <c:pt idx="140900">
                  <c:v>-3.6122799999999997E-2</c:v>
                </c:pt>
                <c:pt idx="140901">
                  <c:v>-3.5391899999999997E-2</c:v>
                </c:pt>
                <c:pt idx="140902">
                  <c:v>-3.4632599999999999E-2</c:v>
                </c:pt>
                <c:pt idx="140903">
                  <c:v>-3.3846399999999999E-2</c:v>
                </c:pt>
                <c:pt idx="140904">
                  <c:v>-3.3034800000000003E-2</c:v>
                </c:pt>
                <c:pt idx="140905">
                  <c:v>-3.2199400000000003E-2</c:v>
                </c:pt>
                <c:pt idx="140906">
                  <c:v>-3.13417E-2</c:v>
                </c:pt>
                <c:pt idx="140907">
                  <c:v>-3.0463299999999999E-2</c:v>
                </c:pt>
                <c:pt idx="140908">
                  <c:v>-2.95658E-2</c:v>
                </c:pt>
                <c:pt idx="140909">
                  <c:v>-2.8650700000000001E-2</c:v>
                </c:pt>
                <c:pt idx="140910">
                  <c:v>-2.77197E-2</c:v>
                </c:pt>
                <c:pt idx="140911">
                  <c:v>-2.67744E-2</c:v>
                </c:pt>
                <c:pt idx="140912">
                  <c:v>-2.58163E-2</c:v>
                </c:pt>
                <c:pt idx="140913">
                  <c:v>-2.4847000000000001E-2</c:v>
                </c:pt>
                <c:pt idx="140914">
                  <c:v>-2.3868199999999999E-2</c:v>
                </c:pt>
                <c:pt idx="140915">
                  <c:v>-2.28814E-2</c:v>
                </c:pt>
                <c:pt idx="140916">
                  <c:v>-2.1888100000000001E-2</c:v>
                </c:pt>
                <c:pt idx="140917">
                  <c:v>-2.0889899999999999E-2</c:v>
                </c:pt>
                <c:pt idx="140918">
                  <c:v>-1.9888400000000001E-2</c:v>
                </c:pt>
                <c:pt idx="140919">
                  <c:v>-1.8884999999999999E-2</c:v>
                </c:pt>
                <c:pt idx="140920">
                  <c:v>-1.7881299999999999E-2</c:v>
                </c:pt>
                <c:pt idx="140921">
                  <c:v>-1.68787E-2</c:v>
                </c:pt>
                <c:pt idx="140922">
                  <c:v>-1.58786E-2</c:v>
                </c:pt>
                <c:pt idx="140923">
                  <c:v>-1.48825E-2</c:v>
                </c:pt>
                <c:pt idx="140924">
                  <c:v>-1.38917E-2</c:v>
                </c:pt>
                <c:pt idx="140925">
                  <c:v>-1.29076E-2</c:v>
                </c:pt>
                <c:pt idx="140926">
                  <c:v>-1.1931499999999999E-2</c:v>
                </c:pt>
                <c:pt idx="140927">
                  <c:v>-1.0964700000000001E-2</c:v>
                </c:pt>
                <c:pt idx="140928">
                  <c:v>-1.0008400000000001E-2</c:v>
                </c:pt>
                <c:pt idx="140929" formatCode="0.00E+00">
                  <c:v>-9.0637800000000004E-3</c:v>
                </c:pt>
                <c:pt idx="140930" formatCode="0.00E+00">
                  <c:v>-8.1320400000000001E-3</c:v>
                </c:pt>
                <c:pt idx="140931" formatCode="0.00E+00">
                  <c:v>-7.2142700000000001E-3</c:v>
                </c:pt>
                <c:pt idx="140932" formatCode="0.00E+00">
                  <c:v>-6.31155E-3</c:v>
                </c:pt>
                <c:pt idx="140933" formatCode="0.00E+00">
                  <c:v>-5.42488E-3</c:v>
                </c:pt>
                <c:pt idx="140934" formatCode="0.00E+00">
                  <c:v>-4.5552400000000003E-3</c:v>
                </c:pt>
                <c:pt idx="140935" formatCode="0.00E+00">
                  <c:v>-3.7035499999999999E-3</c:v>
                </c:pt>
                <c:pt idx="140936" formatCode="0.00E+00">
                  <c:v>-2.87069E-3</c:v>
                </c:pt>
                <c:pt idx="140937" formatCode="0.00E+00">
                  <c:v>-2.05747E-3</c:v>
                </c:pt>
                <c:pt idx="140938" formatCode="0.00E+00">
                  <c:v>-1.2646599999999999E-3</c:v>
                </c:pt>
                <c:pt idx="140939" formatCode="0.00E+00">
                  <c:v>-4.9298600000000005E-4</c:v>
                </c:pt>
                <c:pt idx="140940" formatCode="0.00E+00">
                  <c:v>2.5690100000000003E-4</c:v>
                </c:pt>
                <c:pt idx="140941" formatCode="0.00E+00">
                  <c:v>9.8438900000000001E-4</c:v>
                </c:pt>
                <c:pt idx="140942" formatCode="0.00E+00">
                  <c:v>1.6889299999999999E-3</c:v>
                </c:pt>
                <c:pt idx="140943" formatCode="0.00E+00">
                  <c:v>2.3700100000000001E-3</c:v>
                </c:pt>
                <c:pt idx="140944" formatCode="0.00E+00">
                  <c:v>3.0271999999999999E-3</c:v>
                </c:pt>
                <c:pt idx="140945" formatCode="0.00E+00">
                  <c:v>3.6601099999999998E-3</c:v>
                </c:pt>
                <c:pt idx="140946" formatCode="0.00E+00">
                  <c:v>4.2684000000000003E-3</c:v>
                </c:pt>
                <c:pt idx="140947" formatCode="0.00E+00">
                  <c:v>4.8518099999999998E-3</c:v>
                </c:pt>
                <c:pt idx="140948" formatCode="0.00E+00">
                  <c:v>5.4101000000000002E-3</c:v>
                </c:pt>
                <c:pt idx="140949" formatCode="0.00E+00">
                  <c:v>5.9430999999999998E-3</c:v>
                </c:pt>
                <c:pt idx="140950" formatCode="0.00E+00">
                  <c:v>6.4507200000000001E-3</c:v>
                </c:pt>
                <c:pt idx="140951" formatCode="0.00E+00">
                  <c:v>6.9328799999999998E-3</c:v>
                </c:pt>
                <c:pt idx="140952" formatCode="0.00E+00">
                  <c:v>7.3895799999999998E-3</c:v>
                </c:pt>
                <c:pt idx="140953" formatCode="0.00E+00">
                  <c:v>7.8208800000000005E-3</c:v>
                </c:pt>
                <c:pt idx="140954" formatCode="0.00E+00">
                  <c:v>8.2268600000000008E-3</c:v>
                </c:pt>
                <c:pt idx="140955" formatCode="0.00E+00">
                  <c:v>8.6076899999999994E-3</c:v>
                </c:pt>
                <c:pt idx="140956" formatCode="0.00E+00">
                  <c:v>8.9635500000000007E-3</c:v>
                </c:pt>
                <c:pt idx="140957" formatCode="0.00E+00">
                  <c:v>9.2947099999999994E-3</c:v>
                </c:pt>
                <c:pt idx="140958" formatCode="0.00E+00">
                  <c:v>9.6014599999999992E-3</c:v>
                </c:pt>
                <c:pt idx="140959" formatCode="0.00E+00">
                  <c:v>9.8841299999999997E-3</c:v>
                </c:pt>
                <c:pt idx="140960">
                  <c:v>1.01431E-2</c:v>
                </c:pt>
                <c:pt idx="140961">
                  <c:v>1.03789E-2</c:v>
                </c:pt>
                <c:pt idx="140962">
                  <c:v>1.05919E-2</c:v>
                </c:pt>
                <c:pt idx="140963">
                  <c:v>1.07826E-2</c:v>
                </c:pt>
                <c:pt idx="140964">
                  <c:v>1.0951600000000001E-2</c:v>
                </c:pt>
                <c:pt idx="140965">
                  <c:v>1.10995E-2</c:v>
                </c:pt>
                <c:pt idx="140966">
                  <c:v>1.1227000000000001E-2</c:v>
                </c:pt>
                <c:pt idx="140967">
                  <c:v>1.13346E-2</c:v>
                </c:pt>
                <c:pt idx="140968">
                  <c:v>1.14232E-2</c:v>
                </c:pt>
                <c:pt idx="140969">
                  <c:v>1.1493700000000001E-2</c:v>
                </c:pt>
                <c:pt idx="140970">
                  <c:v>1.15467E-2</c:v>
                </c:pt>
                <c:pt idx="140971">
                  <c:v>1.1583E-2</c:v>
                </c:pt>
                <c:pt idx="140972">
                  <c:v>1.16034E-2</c:v>
                </c:pt>
                <c:pt idx="140973">
                  <c:v>1.16086E-2</c:v>
                </c:pt>
                <c:pt idx="140974">
                  <c:v>1.15993E-2</c:v>
                </c:pt>
                <c:pt idx="140975">
                  <c:v>1.1576400000000001E-2</c:v>
                </c:pt>
                <c:pt idx="140976">
                  <c:v>1.1540699999999999E-2</c:v>
                </c:pt>
                <c:pt idx="140977">
                  <c:v>1.1493E-2</c:v>
                </c:pt>
                <c:pt idx="140978">
                  <c:v>1.1434100000000001E-2</c:v>
                </c:pt>
                <c:pt idx="140979">
                  <c:v>1.1365E-2</c:v>
                </c:pt>
                <c:pt idx="140980">
                  <c:v>1.12865E-2</c:v>
                </c:pt>
                <c:pt idx="140981">
                  <c:v>1.1199499999999999E-2</c:v>
                </c:pt>
                <c:pt idx="140982">
                  <c:v>1.11048E-2</c:v>
                </c:pt>
                <c:pt idx="140983">
                  <c:v>1.1003300000000001E-2</c:v>
                </c:pt>
                <c:pt idx="140984">
                  <c:v>1.08959E-2</c:v>
                </c:pt>
                <c:pt idx="140985">
                  <c:v>1.07835E-2</c:v>
                </c:pt>
                <c:pt idx="140986">
                  <c:v>1.06669E-2</c:v>
                </c:pt>
                <c:pt idx="140987">
                  <c:v>1.05469E-2</c:v>
                </c:pt>
                <c:pt idx="140988">
                  <c:v>1.04245E-2</c:v>
                </c:pt>
                <c:pt idx="140989">
                  <c:v>1.03003E-2</c:v>
                </c:pt>
                <c:pt idx="140990">
                  <c:v>1.0175399999999999E-2</c:v>
                </c:pt>
                <c:pt idx="140991">
                  <c:v>1.00508E-2</c:v>
                </c:pt>
                <c:pt idx="140992" formatCode="0.00E+00">
                  <c:v>9.9272400000000004E-3</c:v>
                </c:pt>
                <c:pt idx="140993" formatCode="0.00E+00">
                  <c:v>9.8053299999999993E-3</c:v>
                </c:pt>
                <c:pt idx="140994" formatCode="0.00E+00">
                  <c:v>9.6857699999999998E-3</c:v>
                </c:pt>
                <c:pt idx="140995" formatCode="0.00E+00">
                  <c:v>9.5692699999999995E-3</c:v>
                </c:pt>
                <c:pt idx="140996" formatCode="0.00E+00">
                  <c:v>9.4565499999999993E-3</c:v>
                </c:pt>
                <c:pt idx="140997" formatCode="0.00E+00">
                  <c:v>9.3483799999999999E-3</c:v>
                </c:pt>
                <c:pt idx="140998" formatCode="0.00E+00">
                  <c:v>9.2455999999999997E-3</c:v>
                </c:pt>
                <c:pt idx="140999" formatCode="0.00E+00">
                  <c:v>9.1489099999999997E-3</c:v>
                </c:pt>
                <c:pt idx="141000" formatCode="0.00E+00">
                  <c:v>9.0587900000000006E-3</c:v>
                </c:pt>
                <c:pt idx="141001" formatCode="0.00E+00">
                  <c:v>8.9756000000000002E-3</c:v>
                </c:pt>
                <c:pt idx="141002" formatCode="0.00E+00">
                  <c:v>8.8997699999999996E-3</c:v>
                </c:pt>
                <c:pt idx="141003" formatCode="0.00E+00">
                  <c:v>8.8319100000000001E-3</c:v>
                </c:pt>
                <c:pt idx="141004" formatCode="0.00E+00">
                  <c:v>8.7724900000000008E-3</c:v>
                </c:pt>
                <c:pt idx="141005" formatCode="0.00E+00">
                  <c:v>8.7218699999999996E-3</c:v>
                </c:pt>
                <c:pt idx="141006" formatCode="0.00E+00">
                  <c:v>8.6803899999999996E-3</c:v>
                </c:pt>
                <c:pt idx="141007" formatCode="0.00E+00">
                  <c:v>8.6484100000000005E-3</c:v>
                </c:pt>
                <c:pt idx="141008" formatCode="0.00E+00">
                  <c:v>8.6262100000000005E-3</c:v>
                </c:pt>
                <c:pt idx="141009" formatCode="0.00E+00">
                  <c:v>8.6141299999999994E-3</c:v>
                </c:pt>
                <c:pt idx="141010" formatCode="0.00E+00">
                  <c:v>8.6123099999999998E-3</c:v>
                </c:pt>
                <c:pt idx="141011" formatCode="0.00E+00">
                  <c:v>8.6207200000000001E-3</c:v>
                </c:pt>
                <c:pt idx="141012" formatCode="0.00E+00">
                  <c:v>8.6396300000000006E-3</c:v>
                </c:pt>
                <c:pt idx="141013" formatCode="0.00E+00">
                  <c:v>8.6694700000000003E-3</c:v>
                </c:pt>
                <c:pt idx="141014" formatCode="0.00E+00">
                  <c:v>8.7102099999999995E-3</c:v>
                </c:pt>
                <c:pt idx="141015" formatCode="0.00E+00">
                  <c:v>8.7610299999999995E-3</c:v>
                </c:pt>
                <c:pt idx="141016" formatCode="0.00E+00">
                  <c:v>8.8209199999999995E-3</c:v>
                </c:pt>
                <c:pt idx="141017" formatCode="0.00E+00">
                  <c:v>8.8899300000000007E-3</c:v>
                </c:pt>
                <c:pt idx="141018" formatCode="0.00E+00">
                  <c:v>8.9691700000000003E-3</c:v>
                </c:pt>
                <c:pt idx="141019" formatCode="0.00E+00">
                  <c:v>9.0594899999999999E-3</c:v>
                </c:pt>
                <c:pt idx="141020" formatCode="0.00E+00">
                  <c:v>9.1608699999999998E-3</c:v>
                </c:pt>
                <c:pt idx="141021" formatCode="0.00E+00">
                  <c:v>9.2728800000000007E-3</c:v>
                </c:pt>
                <c:pt idx="141022" formatCode="0.00E+00">
                  <c:v>9.3951799999999995E-3</c:v>
                </c:pt>
                <c:pt idx="141023" formatCode="0.00E+00">
                  <c:v>9.5275099999999995E-3</c:v>
                </c:pt>
                <c:pt idx="141024" formatCode="0.00E+00">
                  <c:v>9.6694799999999994E-3</c:v>
                </c:pt>
                <c:pt idx="141025" formatCode="0.00E+00">
                  <c:v>9.8205199999999992E-3</c:v>
                </c:pt>
                <c:pt idx="141026" formatCode="0.00E+00">
                  <c:v>9.9801200000000003E-3</c:v>
                </c:pt>
                <c:pt idx="141027">
                  <c:v>1.01478E-2</c:v>
                </c:pt>
                <c:pt idx="141028">
                  <c:v>1.03228E-2</c:v>
                </c:pt>
                <c:pt idx="141029">
                  <c:v>1.05042E-2</c:v>
                </c:pt>
                <c:pt idx="141030">
                  <c:v>1.06912E-2</c:v>
                </c:pt>
                <c:pt idx="141031">
                  <c:v>1.08828E-2</c:v>
                </c:pt>
                <c:pt idx="141032">
                  <c:v>1.10784E-2</c:v>
                </c:pt>
                <c:pt idx="141033">
                  <c:v>1.1277000000000001E-2</c:v>
                </c:pt>
                <c:pt idx="141034">
                  <c:v>1.14778E-2</c:v>
                </c:pt>
                <c:pt idx="141035">
                  <c:v>1.1680100000000001E-2</c:v>
                </c:pt>
                <c:pt idx="141036">
                  <c:v>1.18832E-2</c:v>
                </c:pt>
                <c:pt idx="141037">
                  <c:v>1.20871E-2</c:v>
                </c:pt>
                <c:pt idx="141038">
                  <c:v>1.2291399999999999E-2</c:v>
                </c:pt>
                <c:pt idx="141039">
                  <c:v>1.2495300000000001E-2</c:v>
                </c:pt>
                <c:pt idx="141040">
                  <c:v>1.26972E-2</c:v>
                </c:pt>
                <c:pt idx="141041">
                  <c:v>1.2895200000000001E-2</c:v>
                </c:pt>
                <c:pt idx="141042">
                  <c:v>1.30881E-2</c:v>
                </c:pt>
                <c:pt idx="141043">
                  <c:v>1.3274899999999999E-2</c:v>
                </c:pt>
                <c:pt idx="141044">
                  <c:v>1.3454799999999999E-2</c:v>
                </c:pt>
                <c:pt idx="141045">
                  <c:v>1.36276E-2</c:v>
                </c:pt>
                <c:pt idx="141046">
                  <c:v>1.37932E-2</c:v>
                </c:pt>
                <c:pt idx="141047">
                  <c:v>1.39519E-2</c:v>
                </c:pt>
                <c:pt idx="141048">
                  <c:v>1.4102999999999999E-2</c:v>
                </c:pt>
                <c:pt idx="141049">
                  <c:v>1.4245000000000001E-2</c:v>
                </c:pt>
                <c:pt idx="141050">
                  <c:v>1.43757E-2</c:v>
                </c:pt>
                <c:pt idx="141051">
                  <c:v>1.44945E-2</c:v>
                </c:pt>
                <c:pt idx="141052">
                  <c:v>1.46012E-2</c:v>
                </c:pt>
                <c:pt idx="141053">
                  <c:v>1.4695E-2</c:v>
                </c:pt>
                <c:pt idx="141054">
                  <c:v>1.4774499999999999E-2</c:v>
                </c:pt>
                <c:pt idx="141055">
                  <c:v>1.48381E-2</c:v>
                </c:pt>
                <c:pt idx="141056">
                  <c:v>1.4885000000000001E-2</c:v>
                </c:pt>
                <c:pt idx="141057">
                  <c:v>1.4914800000000001E-2</c:v>
                </c:pt>
                <c:pt idx="141058">
                  <c:v>1.49271E-2</c:v>
                </c:pt>
                <c:pt idx="141059">
                  <c:v>1.4921200000000001E-2</c:v>
                </c:pt>
                <c:pt idx="141060">
                  <c:v>1.4896700000000001E-2</c:v>
                </c:pt>
                <c:pt idx="141061">
                  <c:v>1.48532E-2</c:v>
                </c:pt>
                <c:pt idx="141062">
                  <c:v>1.47905E-2</c:v>
                </c:pt>
                <c:pt idx="141063">
                  <c:v>1.4708000000000001E-2</c:v>
                </c:pt>
                <c:pt idx="141064">
                  <c:v>1.46047E-2</c:v>
                </c:pt>
                <c:pt idx="141065">
                  <c:v>1.4479199999999999E-2</c:v>
                </c:pt>
                <c:pt idx="141066">
                  <c:v>1.43307E-2</c:v>
                </c:pt>
                <c:pt idx="141067">
                  <c:v>1.4159E-2</c:v>
                </c:pt>
                <c:pt idx="141068">
                  <c:v>1.3964300000000001E-2</c:v>
                </c:pt>
                <c:pt idx="141069">
                  <c:v>1.3746299999999999E-2</c:v>
                </c:pt>
                <c:pt idx="141070">
                  <c:v>1.3504499999999999E-2</c:v>
                </c:pt>
                <c:pt idx="141071">
                  <c:v>1.3238E-2</c:v>
                </c:pt>
                <c:pt idx="141072">
                  <c:v>1.29462E-2</c:v>
                </c:pt>
                <c:pt idx="141073">
                  <c:v>1.26292E-2</c:v>
                </c:pt>
                <c:pt idx="141074">
                  <c:v>1.2286699999999999E-2</c:v>
                </c:pt>
                <c:pt idx="141075">
                  <c:v>1.19179E-2</c:v>
                </c:pt>
                <c:pt idx="141076">
                  <c:v>1.15219E-2</c:v>
                </c:pt>
                <c:pt idx="141077">
                  <c:v>1.10981E-2</c:v>
                </c:pt>
                <c:pt idx="141078">
                  <c:v>1.0645399999999999E-2</c:v>
                </c:pt>
                <c:pt idx="141079">
                  <c:v>1.01634E-2</c:v>
                </c:pt>
                <c:pt idx="141080" formatCode="0.00E+00">
                  <c:v>9.6525799999999991E-3</c:v>
                </c:pt>
                <c:pt idx="141081" formatCode="0.00E+00">
                  <c:v>9.1141099999999999E-3</c:v>
                </c:pt>
                <c:pt idx="141082" formatCode="0.00E+00">
                  <c:v>8.5485800000000001E-3</c:v>
                </c:pt>
                <c:pt idx="141083" formatCode="0.00E+00">
                  <c:v>7.9557199999999995E-3</c:v>
                </c:pt>
                <c:pt idx="141084" formatCode="0.00E+00">
                  <c:v>7.3354900000000001E-3</c:v>
                </c:pt>
                <c:pt idx="141085" formatCode="0.00E+00">
                  <c:v>6.6888399999999997E-3</c:v>
                </c:pt>
                <c:pt idx="141086" formatCode="0.00E+00">
                  <c:v>6.0169799999999999E-3</c:v>
                </c:pt>
                <c:pt idx="141087" formatCode="0.00E+00">
                  <c:v>5.3206099999999999E-3</c:v>
                </c:pt>
                <c:pt idx="141088" formatCode="0.00E+00">
                  <c:v>4.5998799999999998E-3</c:v>
                </c:pt>
                <c:pt idx="141089" formatCode="0.00E+00">
                  <c:v>3.85484E-3</c:v>
                </c:pt>
                <c:pt idx="141090" formatCode="0.00E+00">
                  <c:v>3.0857900000000001E-3</c:v>
                </c:pt>
                <c:pt idx="141091" formatCode="0.00E+00">
                  <c:v>2.2933900000000002E-3</c:v>
                </c:pt>
                <c:pt idx="141092" formatCode="0.00E+00">
                  <c:v>1.4782700000000001E-3</c:v>
                </c:pt>
                <c:pt idx="141093" formatCode="0.00E+00">
                  <c:v>6.40947E-4</c:v>
                </c:pt>
                <c:pt idx="141094" formatCode="0.00E+00">
                  <c:v>-2.17684E-4</c:v>
                </c:pt>
                <c:pt idx="141095" formatCode="0.00E+00">
                  <c:v>-1.0962000000000001E-3</c:v>
                </c:pt>
                <c:pt idx="141096" formatCode="0.00E+00">
                  <c:v>-1.9933799999999999E-3</c:v>
                </c:pt>
                <c:pt idx="141097" formatCode="0.00E+00">
                  <c:v>-2.9085999999999999E-3</c:v>
                </c:pt>
                <c:pt idx="141098" formatCode="0.00E+00">
                  <c:v>-3.84111E-3</c:v>
                </c:pt>
                <c:pt idx="141099" formatCode="0.00E+00">
                  <c:v>-4.78926E-3</c:v>
                </c:pt>
                <c:pt idx="141100" formatCode="0.00E+00">
                  <c:v>-5.7510399999999998E-3</c:v>
                </c:pt>
                <c:pt idx="141101" formatCode="0.00E+00">
                  <c:v>-6.7252400000000004E-3</c:v>
                </c:pt>
                <c:pt idx="141102" formatCode="0.00E+00">
                  <c:v>-7.7118899999999999E-3</c:v>
                </c:pt>
                <c:pt idx="141103" formatCode="0.00E+00">
                  <c:v>-8.7113499999999996E-3</c:v>
                </c:pt>
                <c:pt idx="141104" formatCode="0.00E+00">
                  <c:v>-9.7229199999999995E-3</c:v>
                </c:pt>
                <c:pt idx="141105">
                  <c:v>-1.07446E-2</c:v>
                </c:pt>
                <c:pt idx="141106">
                  <c:v>-1.1774400000000001E-2</c:v>
                </c:pt>
                <c:pt idx="141107">
                  <c:v>-1.2811299999999999E-2</c:v>
                </c:pt>
                <c:pt idx="141108">
                  <c:v>-1.38549E-2</c:v>
                </c:pt>
                <c:pt idx="141109">
                  <c:v>-1.49038E-2</c:v>
                </c:pt>
                <c:pt idx="141110">
                  <c:v>-1.5955899999999999E-2</c:v>
                </c:pt>
                <c:pt idx="141111">
                  <c:v>-1.7009E-2</c:v>
                </c:pt>
                <c:pt idx="141112">
                  <c:v>-1.8061799999999999E-2</c:v>
                </c:pt>
                <c:pt idx="141113">
                  <c:v>-1.9112400000000002E-2</c:v>
                </c:pt>
                <c:pt idx="141114">
                  <c:v>-2.0158499999999999E-2</c:v>
                </c:pt>
                <c:pt idx="141115">
                  <c:v>-2.11988E-2</c:v>
                </c:pt>
                <c:pt idx="141116">
                  <c:v>-2.2233599999999999E-2</c:v>
                </c:pt>
                <c:pt idx="141117">
                  <c:v>-2.32629E-2</c:v>
                </c:pt>
                <c:pt idx="141118">
                  <c:v>-2.4284799999999999E-2</c:v>
                </c:pt>
                <c:pt idx="141119">
                  <c:v>-2.5296099999999998E-2</c:v>
                </c:pt>
                <c:pt idx="141120">
                  <c:v>-2.6294700000000001E-2</c:v>
                </c:pt>
                <c:pt idx="141121">
                  <c:v>-2.7279100000000001E-2</c:v>
                </c:pt>
                <c:pt idx="141122">
                  <c:v>-2.8248700000000002E-2</c:v>
                </c:pt>
                <c:pt idx="141123">
                  <c:v>-2.92023E-2</c:v>
                </c:pt>
                <c:pt idx="141124">
                  <c:v>-3.0138700000000001E-2</c:v>
                </c:pt>
                <c:pt idx="141125">
                  <c:v>-3.1055599999999999E-2</c:v>
                </c:pt>
                <c:pt idx="141126">
                  <c:v>-3.1951E-2</c:v>
                </c:pt>
                <c:pt idx="141127">
                  <c:v>-3.2824199999999998E-2</c:v>
                </c:pt>
                <c:pt idx="141128">
                  <c:v>-3.3674999999999997E-2</c:v>
                </c:pt>
                <c:pt idx="141129">
                  <c:v>-3.4502499999999998E-2</c:v>
                </c:pt>
                <c:pt idx="141130">
                  <c:v>-3.5304599999999998E-2</c:v>
                </c:pt>
                <c:pt idx="141131">
                  <c:v>-3.6079600000000003E-2</c:v>
                </c:pt>
                <c:pt idx="141132">
                  <c:v>-3.6826499999999998E-2</c:v>
                </c:pt>
                <c:pt idx="141133">
                  <c:v>-3.7544099999999997E-2</c:v>
                </c:pt>
                <c:pt idx="141134">
                  <c:v>-3.8230600000000003E-2</c:v>
                </c:pt>
                <c:pt idx="141135">
                  <c:v>-3.8884299999999997E-2</c:v>
                </c:pt>
                <c:pt idx="141136">
                  <c:v>-3.9504200000000003E-2</c:v>
                </c:pt>
                <c:pt idx="141137">
                  <c:v>-4.0090300000000002E-2</c:v>
                </c:pt>
                <c:pt idx="141138">
                  <c:v>-4.0642299999999999E-2</c:v>
                </c:pt>
                <c:pt idx="141139">
                  <c:v>-4.1158599999999997E-2</c:v>
                </c:pt>
                <c:pt idx="141140">
                  <c:v>-4.1637800000000003E-2</c:v>
                </c:pt>
                <c:pt idx="141141">
                  <c:v>-4.20788E-2</c:v>
                </c:pt>
                <c:pt idx="141142">
                  <c:v>-4.2480900000000002E-2</c:v>
                </c:pt>
                <c:pt idx="141143">
                  <c:v>-4.2842900000000003E-2</c:v>
                </c:pt>
                <c:pt idx="141144">
                  <c:v>-4.3163699999999999E-2</c:v>
                </c:pt>
                <c:pt idx="141145">
                  <c:v>-4.3443200000000001E-2</c:v>
                </c:pt>
                <c:pt idx="141146">
                  <c:v>-4.3682499999999999E-2</c:v>
                </c:pt>
                <c:pt idx="141147">
                  <c:v>-4.3882200000000003E-2</c:v>
                </c:pt>
                <c:pt idx="141148">
                  <c:v>-4.4041299999999999E-2</c:v>
                </c:pt>
                <c:pt idx="141149">
                  <c:v>-4.4157700000000001E-2</c:v>
                </c:pt>
                <c:pt idx="141150">
                  <c:v>-4.4230499999999999E-2</c:v>
                </c:pt>
                <c:pt idx="141151">
                  <c:v>-4.4259100000000003E-2</c:v>
                </c:pt>
                <c:pt idx="141152">
                  <c:v>-4.4244400000000003E-2</c:v>
                </c:pt>
                <c:pt idx="141153">
                  <c:v>-4.41871E-2</c:v>
                </c:pt>
                <c:pt idx="141154">
                  <c:v>-4.4086100000000003E-2</c:v>
                </c:pt>
                <c:pt idx="141155">
                  <c:v>-4.3938999999999999E-2</c:v>
                </c:pt>
                <c:pt idx="141156">
                  <c:v>-4.3744999999999999E-2</c:v>
                </c:pt>
                <c:pt idx="141157">
                  <c:v>-4.3505000000000002E-2</c:v>
                </c:pt>
                <c:pt idx="141158">
                  <c:v>-4.3220599999999998E-2</c:v>
                </c:pt>
                <c:pt idx="141159">
                  <c:v>-4.28925E-2</c:v>
                </c:pt>
                <c:pt idx="141160">
                  <c:v>-4.2520799999999997E-2</c:v>
                </c:pt>
                <c:pt idx="141161">
                  <c:v>-4.2105499999999997E-2</c:v>
                </c:pt>
                <c:pt idx="141162">
                  <c:v>-4.1646500000000003E-2</c:v>
                </c:pt>
                <c:pt idx="141163">
                  <c:v>-4.11423E-2</c:v>
                </c:pt>
                <c:pt idx="141164">
                  <c:v>-4.05926E-2</c:v>
                </c:pt>
                <c:pt idx="141165">
                  <c:v>-3.9999300000000002E-2</c:v>
                </c:pt>
                <c:pt idx="141166">
                  <c:v>-3.9365499999999998E-2</c:v>
                </c:pt>
                <c:pt idx="141167">
                  <c:v>-3.8692600000000001E-2</c:v>
                </c:pt>
                <c:pt idx="141168">
                  <c:v>-3.7980899999999998E-2</c:v>
                </c:pt>
                <c:pt idx="141169">
                  <c:v>-3.7231100000000003E-2</c:v>
                </c:pt>
                <c:pt idx="141170">
                  <c:v>-3.6444900000000002E-2</c:v>
                </c:pt>
                <c:pt idx="141171">
                  <c:v>-3.5623200000000001E-2</c:v>
                </c:pt>
                <c:pt idx="141172">
                  <c:v>-3.4765600000000001E-2</c:v>
                </c:pt>
                <c:pt idx="141173">
                  <c:v>-3.3872100000000002E-2</c:v>
                </c:pt>
                <c:pt idx="141174">
                  <c:v>-3.2943500000000001E-2</c:v>
                </c:pt>
                <c:pt idx="141175">
                  <c:v>-3.1981799999999998E-2</c:v>
                </c:pt>
                <c:pt idx="141176">
                  <c:v>-3.0988999999999999E-2</c:v>
                </c:pt>
                <c:pt idx="141177">
                  <c:v>-2.9967500000000001E-2</c:v>
                </c:pt>
                <c:pt idx="141178">
                  <c:v>-2.8920100000000001E-2</c:v>
                </c:pt>
                <c:pt idx="141179">
                  <c:v>-2.78494E-2</c:v>
                </c:pt>
                <c:pt idx="141180">
                  <c:v>-2.6757400000000001E-2</c:v>
                </c:pt>
                <c:pt idx="141181">
                  <c:v>-2.5645299999999999E-2</c:v>
                </c:pt>
                <c:pt idx="141182">
                  <c:v>-2.4513199999999999E-2</c:v>
                </c:pt>
                <c:pt idx="141183">
                  <c:v>-2.3361099999999999E-2</c:v>
                </c:pt>
                <c:pt idx="141184">
                  <c:v>-2.2190000000000001E-2</c:v>
                </c:pt>
                <c:pt idx="141185">
                  <c:v>-2.1001499999999999E-2</c:v>
                </c:pt>
                <c:pt idx="141186">
                  <c:v>-1.97968E-2</c:v>
                </c:pt>
                <c:pt idx="141187">
                  <c:v>-1.8576499999999999E-2</c:v>
                </c:pt>
                <c:pt idx="141188">
                  <c:v>-1.73419E-2</c:v>
                </c:pt>
                <c:pt idx="141189">
                  <c:v>-1.6095700000000001E-2</c:v>
                </c:pt>
                <c:pt idx="141190">
                  <c:v>-1.48418E-2</c:v>
                </c:pt>
                <c:pt idx="141191">
                  <c:v>-1.35835E-2</c:v>
                </c:pt>
                <c:pt idx="141192">
                  <c:v>-1.2323499999999999E-2</c:v>
                </c:pt>
                <c:pt idx="141193">
                  <c:v>-1.1064299999999999E-2</c:v>
                </c:pt>
                <c:pt idx="141194" formatCode="0.00E+00">
                  <c:v>-9.8082099999999995E-3</c:v>
                </c:pt>
                <c:pt idx="141195" formatCode="0.00E+00">
                  <c:v>-8.5571199999999997E-3</c:v>
                </c:pt>
                <c:pt idx="141196" formatCode="0.00E+00">
                  <c:v>-7.3126099999999998E-3</c:v>
                </c:pt>
                <c:pt idx="141197" formatCode="0.00E+00">
                  <c:v>-6.0764499999999997E-3</c:v>
                </c:pt>
                <c:pt idx="141198" formatCode="0.00E+00">
                  <c:v>-4.8507699999999999E-3</c:v>
                </c:pt>
                <c:pt idx="141199" formatCode="0.00E+00">
                  <c:v>-3.63795E-3</c:v>
                </c:pt>
                <c:pt idx="141200" formatCode="0.00E+00">
                  <c:v>-2.4404299999999999E-3</c:v>
                </c:pt>
                <c:pt idx="141201" formatCode="0.00E+00">
                  <c:v>-1.2598100000000001E-3</c:v>
                </c:pt>
                <c:pt idx="141202" formatCode="0.00E+00">
                  <c:v>-9.6492799999999999E-5</c:v>
                </c:pt>
                <c:pt idx="141203" formatCode="0.00E+00">
                  <c:v>1.0482899999999999E-3</c:v>
                </c:pt>
                <c:pt idx="141204" formatCode="0.00E+00">
                  <c:v>2.17139E-3</c:v>
                </c:pt>
                <c:pt idx="141205" formatCode="0.00E+00">
                  <c:v>3.2696800000000001E-3</c:v>
                </c:pt>
                <c:pt idx="141206" formatCode="0.00E+00">
                  <c:v>4.3421099999999997E-3</c:v>
                </c:pt>
                <c:pt idx="141207" formatCode="0.00E+00">
                  <c:v>5.3888199999999999E-3</c:v>
                </c:pt>
                <c:pt idx="141208" formatCode="0.00E+00">
                  <c:v>6.4089500000000001E-3</c:v>
                </c:pt>
                <c:pt idx="141209" formatCode="0.00E+00">
                  <c:v>7.4002599999999997E-3</c:v>
                </c:pt>
                <c:pt idx="141210" formatCode="0.00E+00">
                  <c:v>8.3604600000000001E-3</c:v>
                </c:pt>
                <c:pt idx="141211" formatCode="0.00E+00">
                  <c:v>9.2884000000000005E-3</c:v>
                </c:pt>
                <c:pt idx="141212">
                  <c:v>1.0183899999999999E-2</c:v>
                </c:pt>
                <c:pt idx="141213">
                  <c:v>1.1046800000000001E-2</c:v>
                </c:pt>
                <c:pt idx="141214">
                  <c:v>1.1876299999999999E-2</c:v>
                </c:pt>
                <c:pt idx="141215">
                  <c:v>1.26716E-2</c:v>
                </c:pt>
                <c:pt idx="141216">
                  <c:v>1.34334E-2</c:v>
                </c:pt>
                <c:pt idx="141217">
                  <c:v>1.41624E-2</c:v>
                </c:pt>
                <c:pt idx="141218">
                  <c:v>1.4857E-2</c:v>
                </c:pt>
                <c:pt idx="141219">
                  <c:v>1.5514399999999999E-2</c:v>
                </c:pt>
                <c:pt idx="141220">
                  <c:v>1.6131300000000001E-2</c:v>
                </c:pt>
                <c:pt idx="141221">
                  <c:v>1.6705299999999999E-2</c:v>
                </c:pt>
                <c:pt idx="141222">
                  <c:v>1.7234599999999999E-2</c:v>
                </c:pt>
                <c:pt idx="141223">
                  <c:v>1.77187E-2</c:v>
                </c:pt>
                <c:pt idx="141224">
                  <c:v>1.8156599999999998E-2</c:v>
                </c:pt>
                <c:pt idx="141225">
                  <c:v>1.85471E-2</c:v>
                </c:pt>
                <c:pt idx="141226">
                  <c:v>1.88889E-2</c:v>
                </c:pt>
                <c:pt idx="141227">
                  <c:v>1.9181199999999999E-2</c:v>
                </c:pt>
                <c:pt idx="141228">
                  <c:v>1.9424E-2</c:v>
                </c:pt>
                <c:pt idx="141229">
                  <c:v>1.9618400000000001E-2</c:v>
                </c:pt>
                <c:pt idx="141230">
                  <c:v>1.97652E-2</c:v>
                </c:pt>
                <c:pt idx="141231">
                  <c:v>1.9863700000000001E-2</c:v>
                </c:pt>
                <c:pt idx="141232">
                  <c:v>1.9912300000000001E-2</c:v>
                </c:pt>
                <c:pt idx="141233">
                  <c:v>1.9909900000000001E-2</c:v>
                </c:pt>
                <c:pt idx="141234">
                  <c:v>1.9857300000000001E-2</c:v>
                </c:pt>
                <c:pt idx="141235">
                  <c:v>1.9756699999999999E-2</c:v>
                </c:pt>
                <c:pt idx="141236">
                  <c:v>1.9610099999999998E-2</c:v>
                </c:pt>
                <c:pt idx="141237">
                  <c:v>1.9418700000000001E-2</c:v>
                </c:pt>
                <c:pt idx="141238">
                  <c:v>1.91828E-2</c:v>
                </c:pt>
                <c:pt idx="141239">
                  <c:v>1.8903E-2</c:v>
                </c:pt>
                <c:pt idx="141240">
                  <c:v>1.8580300000000001E-2</c:v>
                </c:pt>
                <c:pt idx="141241">
                  <c:v>1.82147E-2</c:v>
                </c:pt>
                <c:pt idx="141242">
                  <c:v>1.7805499999999998E-2</c:v>
                </c:pt>
                <c:pt idx="141243">
                  <c:v>1.7352300000000001E-2</c:v>
                </c:pt>
                <c:pt idx="141244">
                  <c:v>1.6855200000000001E-2</c:v>
                </c:pt>
                <c:pt idx="141245">
                  <c:v>1.6315099999999999E-2</c:v>
                </c:pt>
                <c:pt idx="141246">
                  <c:v>1.5733299999999999E-2</c:v>
                </c:pt>
                <c:pt idx="141247">
                  <c:v>1.5111299999999999E-2</c:v>
                </c:pt>
                <c:pt idx="141248">
                  <c:v>1.4450299999999999E-2</c:v>
                </c:pt>
                <c:pt idx="141249">
                  <c:v>1.3750399999999999E-2</c:v>
                </c:pt>
                <c:pt idx="141250">
                  <c:v>1.30131E-2</c:v>
                </c:pt>
                <c:pt idx="141251">
                  <c:v>1.22407E-2</c:v>
                </c:pt>
                <c:pt idx="141252">
                  <c:v>1.14343E-2</c:v>
                </c:pt>
                <c:pt idx="141253">
                  <c:v>1.0592900000000001E-2</c:v>
                </c:pt>
                <c:pt idx="141254" formatCode="0.00E+00">
                  <c:v>9.7155699999999998E-3</c:v>
                </c:pt>
                <c:pt idx="141255" formatCode="0.00E+00">
                  <c:v>8.8032900000000001E-3</c:v>
                </c:pt>
                <c:pt idx="141256" formatCode="0.00E+00">
                  <c:v>7.8561199999999994E-3</c:v>
                </c:pt>
                <c:pt idx="141257" formatCode="0.00E+00">
                  <c:v>6.8737900000000003E-3</c:v>
                </c:pt>
                <c:pt idx="141258" formatCode="0.00E+00">
                  <c:v>5.8579499999999998E-3</c:v>
                </c:pt>
                <c:pt idx="141259" formatCode="0.00E+00">
                  <c:v>4.8116599999999997E-3</c:v>
                </c:pt>
                <c:pt idx="141260" formatCode="0.00E+00">
                  <c:v>3.7377899999999999E-3</c:v>
                </c:pt>
                <c:pt idx="141261" formatCode="0.00E+00">
                  <c:v>2.6385900000000001E-3</c:v>
                </c:pt>
                <c:pt idx="141262" formatCode="0.00E+00">
                  <c:v>1.51665E-3</c:v>
                </c:pt>
                <c:pt idx="141263" formatCode="0.00E+00">
                  <c:v>3.7508499999999999E-4</c:v>
                </c:pt>
                <c:pt idx="141264" formatCode="0.00E+00">
                  <c:v>-7.8479099999999996E-4</c:v>
                </c:pt>
                <c:pt idx="141265" formatCode="0.00E+00">
                  <c:v>-1.96357E-3</c:v>
                </c:pt>
                <c:pt idx="141266" formatCode="0.00E+00">
                  <c:v>-3.16117E-3</c:v>
                </c:pt>
                <c:pt idx="141267" formatCode="0.00E+00">
                  <c:v>-4.3760300000000004E-3</c:v>
                </c:pt>
                <c:pt idx="141268" formatCode="0.00E+00">
                  <c:v>-5.6059700000000001E-3</c:v>
                </c:pt>
                <c:pt idx="141269" formatCode="0.00E+00">
                  <c:v>-6.8485899999999999E-3</c:v>
                </c:pt>
                <c:pt idx="141270" formatCode="0.00E+00">
                  <c:v>-8.1009600000000008E-3</c:v>
                </c:pt>
                <c:pt idx="141271" formatCode="0.00E+00">
                  <c:v>-9.3605100000000007E-3</c:v>
                </c:pt>
                <c:pt idx="141272">
                  <c:v>-1.0626099999999999E-2</c:v>
                </c:pt>
                <c:pt idx="141273">
                  <c:v>-1.18966E-2</c:v>
                </c:pt>
                <c:pt idx="141274">
                  <c:v>-1.3170899999999999E-2</c:v>
                </c:pt>
                <c:pt idx="141275">
                  <c:v>-1.4447700000000001E-2</c:v>
                </c:pt>
                <c:pt idx="141276">
                  <c:v>-1.5725699999999999E-2</c:v>
                </c:pt>
                <c:pt idx="141277">
                  <c:v>-1.7003899999999999E-2</c:v>
                </c:pt>
                <c:pt idx="141278">
                  <c:v>-1.82814E-2</c:v>
                </c:pt>
                <c:pt idx="141279">
                  <c:v>-1.9556500000000001E-2</c:v>
                </c:pt>
                <c:pt idx="141280">
                  <c:v>-2.0826799999999999E-2</c:v>
                </c:pt>
                <c:pt idx="141281">
                  <c:v>-2.2090100000000001E-2</c:v>
                </c:pt>
                <c:pt idx="141282">
                  <c:v>-2.3344799999999999E-2</c:v>
                </c:pt>
                <c:pt idx="141283">
                  <c:v>-2.4590000000000001E-2</c:v>
                </c:pt>
                <c:pt idx="141284">
                  <c:v>-2.5824400000000001E-2</c:v>
                </c:pt>
                <c:pt idx="141285">
                  <c:v>-2.70456E-2</c:v>
                </c:pt>
                <c:pt idx="141286">
                  <c:v>-2.8250500000000001E-2</c:v>
                </c:pt>
                <c:pt idx="141287">
                  <c:v>-2.9437399999999999E-2</c:v>
                </c:pt>
                <c:pt idx="141288">
                  <c:v>-3.0606499999999998E-2</c:v>
                </c:pt>
                <c:pt idx="141289">
                  <c:v>-3.1757100000000003E-2</c:v>
                </c:pt>
                <c:pt idx="141290">
                  <c:v>-3.2885999999999999E-2</c:v>
                </c:pt>
                <c:pt idx="141291">
                  <c:v>-3.3991E-2</c:v>
                </c:pt>
                <c:pt idx="141292">
                  <c:v>-3.5072100000000002E-2</c:v>
                </c:pt>
                <c:pt idx="141293">
                  <c:v>-3.6129099999999997E-2</c:v>
                </c:pt>
                <c:pt idx="141294">
                  <c:v>-3.7160600000000002E-2</c:v>
                </c:pt>
                <c:pt idx="141295">
                  <c:v>-3.81646E-2</c:v>
                </c:pt>
                <c:pt idx="141296">
                  <c:v>-3.9139399999999998E-2</c:v>
                </c:pt>
                <c:pt idx="141297">
                  <c:v>-4.0083100000000003E-2</c:v>
                </c:pt>
                <c:pt idx="141298">
                  <c:v>-4.0993700000000001E-2</c:v>
                </c:pt>
                <c:pt idx="141299">
                  <c:v>-4.1869499999999997E-2</c:v>
                </c:pt>
                <c:pt idx="141300">
                  <c:v>-4.2710100000000001E-2</c:v>
                </c:pt>
                <c:pt idx="141301">
                  <c:v>-4.3515999999999999E-2</c:v>
                </c:pt>
                <c:pt idx="141302">
                  <c:v>-4.4286399999999997E-2</c:v>
                </c:pt>
                <c:pt idx="141303">
                  <c:v>-4.5017399999999999E-2</c:v>
                </c:pt>
                <c:pt idx="141304">
                  <c:v>-4.5704399999999999E-2</c:v>
                </c:pt>
                <c:pt idx="141305">
                  <c:v>-4.6344700000000003E-2</c:v>
                </c:pt>
                <c:pt idx="141306">
                  <c:v>-4.6937199999999998E-2</c:v>
                </c:pt>
                <c:pt idx="141307">
                  <c:v>-4.7481599999999999E-2</c:v>
                </c:pt>
                <c:pt idx="141308">
                  <c:v>-4.7979099999999997E-2</c:v>
                </c:pt>
                <c:pt idx="141309">
                  <c:v>-4.8431000000000002E-2</c:v>
                </c:pt>
                <c:pt idx="141310">
                  <c:v>-4.8836699999999997E-2</c:v>
                </c:pt>
                <c:pt idx="141311">
                  <c:v>-4.9195200000000001E-2</c:v>
                </c:pt>
                <c:pt idx="141312">
                  <c:v>-4.9507900000000001E-2</c:v>
                </c:pt>
                <c:pt idx="141313">
                  <c:v>-4.9777799999999997E-2</c:v>
                </c:pt>
                <c:pt idx="141314">
                  <c:v>-5.0006599999999998E-2</c:v>
                </c:pt>
                <c:pt idx="141315">
                  <c:v>-5.0194599999999999E-2</c:v>
                </c:pt>
                <c:pt idx="141316">
                  <c:v>-5.0341799999999999E-2</c:v>
                </c:pt>
                <c:pt idx="141317">
                  <c:v>-5.0448E-2</c:v>
                </c:pt>
                <c:pt idx="141318">
                  <c:v>-5.0513599999999999E-2</c:v>
                </c:pt>
                <c:pt idx="141319">
                  <c:v>-5.0539000000000001E-2</c:v>
                </c:pt>
                <c:pt idx="141320">
                  <c:v>-5.0524199999999998E-2</c:v>
                </c:pt>
                <c:pt idx="141321">
                  <c:v>-5.0467999999999999E-2</c:v>
                </c:pt>
                <c:pt idx="141322">
                  <c:v>-5.0368200000000002E-2</c:v>
                </c:pt>
                <c:pt idx="141323">
                  <c:v>-5.0222900000000001E-2</c:v>
                </c:pt>
                <c:pt idx="141324">
                  <c:v>-5.0030600000000001E-2</c:v>
                </c:pt>
                <c:pt idx="141325">
                  <c:v>-4.9790800000000003E-2</c:v>
                </c:pt>
                <c:pt idx="141326">
                  <c:v>-4.9503600000000002E-2</c:v>
                </c:pt>
                <c:pt idx="141327">
                  <c:v>-4.9168200000000002E-2</c:v>
                </c:pt>
                <c:pt idx="141328">
                  <c:v>-4.8783600000000003E-2</c:v>
                </c:pt>
                <c:pt idx="141329">
                  <c:v>-4.8350900000000002E-2</c:v>
                </c:pt>
                <c:pt idx="141330">
                  <c:v>-4.7873600000000002E-2</c:v>
                </c:pt>
                <c:pt idx="141331">
                  <c:v>-4.7354800000000002E-2</c:v>
                </c:pt>
                <c:pt idx="141332">
                  <c:v>-4.6796299999999999E-2</c:v>
                </c:pt>
                <c:pt idx="141333">
                  <c:v>-4.6199200000000003E-2</c:v>
                </c:pt>
                <c:pt idx="141334">
                  <c:v>-4.5564399999999998E-2</c:v>
                </c:pt>
                <c:pt idx="141335">
                  <c:v>-4.4892000000000001E-2</c:v>
                </c:pt>
                <c:pt idx="141336">
                  <c:v>-4.4182800000000001E-2</c:v>
                </c:pt>
                <c:pt idx="141337">
                  <c:v>-4.3438900000000003E-2</c:v>
                </c:pt>
                <c:pt idx="141338">
                  <c:v>-4.2662400000000003E-2</c:v>
                </c:pt>
                <c:pt idx="141339">
                  <c:v>-4.1855099999999999E-2</c:v>
                </c:pt>
                <c:pt idx="141340">
                  <c:v>-4.1019E-2</c:v>
                </c:pt>
                <c:pt idx="141341">
                  <c:v>-4.0157199999999997E-2</c:v>
                </c:pt>
                <c:pt idx="141342">
                  <c:v>-3.9273700000000002E-2</c:v>
                </c:pt>
                <c:pt idx="141343">
                  <c:v>-3.8371700000000002E-2</c:v>
                </c:pt>
                <c:pt idx="141344">
                  <c:v>-3.7454300000000003E-2</c:v>
                </c:pt>
                <c:pt idx="141345">
                  <c:v>-3.6523600000000003E-2</c:v>
                </c:pt>
                <c:pt idx="141346">
                  <c:v>-3.5581000000000002E-2</c:v>
                </c:pt>
                <c:pt idx="141347">
                  <c:v>-3.4626200000000003E-2</c:v>
                </c:pt>
                <c:pt idx="141348">
                  <c:v>-3.3658300000000002E-2</c:v>
                </c:pt>
                <c:pt idx="141349">
                  <c:v>-3.2678100000000002E-2</c:v>
                </c:pt>
                <c:pt idx="141350">
                  <c:v>-3.1687600000000003E-2</c:v>
                </c:pt>
                <c:pt idx="141351">
                  <c:v>-3.0688500000000001E-2</c:v>
                </c:pt>
                <c:pt idx="141352">
                  <c:v>-2.9682299999999998E-2</c:v>
                </c:pt>
                <c:pt idx="141353">
                  <c:v>-2.8671499999999999E-2</c:v>
                </c:pt>
                <c:pt idx="141354">
                  <c:v>-2.7656900000000002E-2</c:v>
                </c:pt>
                <c:pt idx="141355">
                  <c:v>-2.66377E-2</c:v>
                </c:pt>
                <c:pt idx="141356">
                  <c:v>-2.5614499999999998E-2</c:v>
                </c:pt>
                <c:pt idx="141357">
                  <c:v>-2.4589900000000001E-2</c:v>
                </c:pt>
                <c:pt idx="141358">
                  <c:v>-2.3567299999999999E-2</c:v>
                </c:pt>
                <c:pt idx="141359">
                  <c:v>-2.25495E-2</c:v>
                </c:pt>
                <c:pt idx="141360">
                  <c:v>-2.1538399999999999E-2</c:v>
                </c:pt>
                <c:pt idx="141361">
                  <c:v>-2.0536700000000001E-2</c:v>
                </c:pt>
                <c:pt idx="141362">
                  <c:v>-1.9546999999999998E-2</c:v>
                </c:pt>
                <c:pt idx="141363">
                  <c:v>-1.8570900000000001E-2</c:v>
                </c:pt>
                <c:pt idx="141364">
                  <c:v>-1.7609799999999998E-2</c:v>
                </c:pt>
                <c:pt idx="141365">
                  <c:v>-1.6666299999999998E-2</c:v>
                </c:pt>
                <c:pt idx="141366">
                  <c:v>-1.5743099999999999E-2</c:v>
                </c:pt>
                <c:pt idx="141367">
                  <c:v>-1.48401E-2</c:v>
                </c:pt>
                <c:pt idx="141368">
                  <c:v>-1.39563E-2</c:v>
                </c:pt>
                <c:pt idx="141369">
                  <c:v>-1.3092899999999999E-2</c:v>
                </c:pt>
                <c:pt idx="141370">
                  <c:v>-1.22525E-2</c:v>
                </c:pt>
                <c:pt idx="141371">
                  <c:v>-1.1436200000000001E-2</c:v>
                </c:pt>
                <c:pt idx="141372">
                  <c:v>-1.06436E-2</c:v>
                </c:pt>
                <c:pt idx="141373" formatCode="0.00E+00">
                  <c:v>-9.8736699999999993E-3</c:v>
                </c:pt>
                <c:pt idx="141374" formatCode="0.00E+00">
                  <c:v>-9.1259800000000005E-3</c:v>
                </c:pt>
                <c:pt idx="141375" formatCode="0.00E+00">
                  <c:v>-8.4020799999999993E-3</c:v>
                </c:pt>
                <c:pt idx="141376" formatCode="0.00E+00">
                  <c:v>-7.70428E-3</c:v>
                </c:pt>
                <c:pt idx="141377" formatCode="0.00E+00">
                  <c:v>-7.0342299999999998E-3</c:v>
                </c:pt>
                <c:pt idx="141378" formatCode="0.00E+00">
                  <c:v>-6.3933899999999997E-3</c:v>
                </c:pt>
                <c:pt idx="141379" formatCode="0.00E+00">
                  <c:v>-5.7833600000000004E-3</c:v>
                </c:pt>
                <c:pt idx="141380" formatCode="0.00E+00">
                  <c:v>-5.2053300000000002E-3</c:v>
                </c:pt>
                <c:pt idx="141381" formatCode="0.00E+00">
                  <c:v>-4.6603599999999997E-3</c:v>
                </c:pt>
                <c:pt idx="141382" formatCode="0.00E+00">
                  <c:v>-4.1493700000000003E-3</c:v>
                </c:pt>
                <c:pt idx="141383" formatCode="0.00E+00">
                  <c:v>-3.6722899999999999E-3</c:v>
                </c:pt>
                <c:pt idx="141384" formatCode="0.00E+00">
                  <c:v>-3.2279700000000001E-3</c:v>
                </c:pt>
                <c:pt idx="141385" formatCode="0.00E+00">
                  <c:v>-2.8159299999999999E-3</c:v>
                </c:pt>
                <c:pt idx="141386" formatCode="0.00E+00">
                  <c:v>-2.4374900000000001E-3</c:v>
                </c:pt>
                <c:pt idx="141387" formatCode="0.00E+00">
                  <c:v>-2.09443E-3</c:v>
                </c:pt>
                <c:pt idx="141388" formatCode="0.00E+00">
                  <c:v>-1.78718E-3</c:v>
                </c:pt>
                <c:pt idx="141389" formatCode="0.00E+00">
                  <c:v>-1.5154000000000001E-3</c:v>
                </c:pt>
                <c:pt idx="141390" formatCode="0.00E+00">
                  <c:v>-1.2784599999999999E-3</c:v>
                </c:pt>
                <c:pt idx="141391" formatCode="0.00E+00">
                  <c:v>-1.0742E-3</c:v>
                </c:pt>
                <c:pt idx="141392" formatCode="0.00E+00">
                  <c:v>-9.0003299999999995E-4</c:v>
                </c:pt>
                <c:pt idx="141393" formatCode="0.00E+00">
                  <c:v>-7.5534799999999998E-4</c:v>
                </c:pt>
                <c:pt idx="141394" formatCode="0.00E+00">
                  <c:v>-6.4035299999999997E-4</c:v>
                </c:pt>
                <c:pt idx="141395" formatCode="0.00E+00">
                  <c:v>-5.5439400000000005E-4</c:v>
                </c:pt>
                <c:pt idx="141396" formatCode="0.00E+00">
                  <c:v>-4.9733700000000004E-4</c:v>
                </c:pt>
                <c:pt idx="141397" formatCode="0.00E+00">
                  <c:v>-4.7032299999999998E-4</c:v>
                </c:pt>
                <c:pt idx="141398" formatCode="0.00E+00">
                  <c:v>-4.7410699999999998E-4</c:v>
                </c:pt>
                <c:pt idx="141399" formatCode="0.00E+00">
                  <c:v>-5.0879300000000001E-4</c:v>
                </c:pt>
                <c:pt idx="141400" formatCode="0.00E+00">
                  <c:v>-5.7571900000000004E-4</c:v>
                </c:pt>
                <c:pt idx="141401" formatCode="0.00E+00">
                  <c:v>-6.7772999999999998E-4</c:v>
                </c:pt>
                <c:pt idx="141402" formatCode="0.00E+00">
                  <c:v>-8.1718999999999997E-4</c:v>
                </c:pt>
                <c:pt idx="141403" formatCode="0.00E+00">
                  <c:v>-9.9492099999999996E-4</c:v>
                </c:pt>
                <c:pt idx="141404" formatCode="0.00E+00">
                  <c:v>-1.2105799999999999E-3</c:v>
                </c:pt>
                <c:pt idx="141405" formatCode="0.00E+00">
                  <c:v>-1.46211E-3</c:v>
                </c:pt>
                <c:pt idx="141406" formatCode="0.00E+00">
                  <c:v>-1.74555E-3</c:v>
                </c:pt>
                <c:pt idx="141407" formatCode="0.00E+00">
                  <c:v>-2.0571700000000001E-3</c:v>
                </c:pt>
                <c:pt idx="141408" formatCode="0.00E+00">
                  <c:v>-2.3959200000000002E-3</c:v>
                </c:pt>
                <c:pt idx="141409" formatCode="0.00E+00">
                  <c:v>-2.7643400000000001E-3</c:v>
                </c:pt>
                <c:pt idx="141410" formatCode="0.00E+00">
                  <c:v>-3.1657199999999999E-3</c:v>
                </c:pt>
                <c:pt idx="141411" formatCode="0.00E+00">
                  <c:v>-3.59954E-3</c:v>
                </c:pt>
                <c:pt idx="141412" formatCode="0.00E+00">
                  <c:v>-4.0606499999999998E-3</c:v>
                </c:pt>
                <c:pt idx="141413" formatCode="0.00E+00">
                  <c:v>-4.5426599999999996E-3</c:v>
                </c:pt>
                <c:pt idx="141414" formatCode="0.00E+00">
                  <c:v>-5.0412299999999998E-3</c:v>
                </c:pt>
                <c:pt idx="141415" formatCode="0.00E+00">
                  <c:v>-5.5541599999999998E-3</c:v>
                </c:pt>
                <c:pt idx="141416" formatCode="0.00E+00">
                  <c:v>-6.0792499999999996E-3</c:v>
                </c:pt>
                <c:pt idx="141417" formatCode="0.00E+00">
                  <c:v>-6.6144200000000002E-3</c:v>
                </c:pt>
                <c:pt idx="141418" formatCode="0.00E+00">
                  <c:v>-7.1600800000000001E-3</c:v>
                </c:pt>
                <c:pt idx="141419" formatCode="0.00E+00">
                  <c:v>-7.7188100000000004E-3</c:v>
                </c:pt>
                <c:pt idx="141420" formatCode="0.00E+00">
                  <c:v>-8.2923100000000007E-3</c:v>
                </c:pt>
                <c:pt idx="141421" formatCode="0.00E+00">
                  <c:v>-8.8803700000000003E-3</c:v>
                </c:pt>
                <c:pt idx="141422" formatCode="0.00E+00">
                  <c:v>-9.4816099999999997E-3</c:v>
                </c:pt>
                <c:pt idx="141423">
                  <c:v>-1.00938E-2</c:v>
                </c:pt>
                <c:pt idx="141424">
                  <c:v>-1.07145E-2</c:v>
                </c:pt>
                <c:pt idx="141425">
                  <c:v>-1.1341499999999999E-2</c:v>
                </c:pt>
                <c:pt idx="141426">
                  <c:v>-1.1974E-2</c:v>
                </c:pt>
                <c:pt idx="141427">
                  <c:v>-1.26108E-2</c:v>
                </c:pt>
                <c:pt idx="141428">
                  <c:v>-1.32511E-2</c:v>
                </c:pt>
                <c:pt idx="141429">
                  <c:v>-1.3894800000000001E-2</c:v>
                </c:pt>
                <c:pt idx="141430">
                  <c:v>-1.4543199999999999E-2</c:v>
                </c:pt>
                <c:pt idx="141431">
                  <c:v>-1.51954E-2</c:v>
                </c:pt>
                <c:pt idx="141432">
                  <c:v>-1.58494E-2</c:v>
                </c:pt>
                <c:pt idx="141433">
                  <c:v>-1.6501999999999999E-2</c:v>
                </c:pt>
                <c:pt idx="141434">
                  <c:v>-1.7149999999999999E-2</c:v>
                </c:pt>
                <c:pt idx="141435">
                  <c:v>-1.7789800000000001E-2</c:v>
                </c:pt>
                <c:pt idx="141436">
                  <c:v>-1.8419399999999999E-2</c:v>
                </c:pt>
                <c:pt idx="141437">
                  <c:v>-1.9039899999999998E-2</c:v>
                </c:pt>
                <c:pt idx="141438">
                  <c:v>-1.9653299999999999E-2</c:v>
                </c:pt>
                <c:pt idx="141439">
                  <c:v>-2.0259900000000001E-2</c:v>
                </c:pt>
                <c:pt idx="141440">
                  <c:v>-2.0856900000000001E-2</c:v>
                </c:pt>
                <c:pt idx="141441">
                  <c:v>-2.14396E-2</c:v>
                </c:pt>
                <c:pt idx="141442">
                  <c:v>-2.2004200000000002E-2</c:v>
                </c:pt>
                <c:pt idx="141443">
                  <c:v>-2.25501E-2</c:v>
                </c:pt>
                <c:pt idx="141444">
                  <c:v>-2.30794E-2</c:v>
                </c:pt>
                <c:pt idx="141445">
                  <c:v>-2.3594799999999999E-2</c:v>
                </c:pt>
                <c:pt idx="141446">
                  <c:v>-2.4097E-2</c:v>
                </c:pt>
                <c:pt idx="141447">
                  <c:v>-2.4585300000000001E-2</c:v>
                </c:pt>
                <c:pt idx="141448">
                  <c:v>-2.5059600000000001E-2</c:v>
                </c:pt>
                <c:pt idx="141449">
                  <c:v>-2.55196E-2</c:v>
                </c:pt>
                <c:pt idx="141450">
                  <c:v>-2.5962800000000001E-2</c:v>
                </c:pt>
                <c:pt idx="141451">
                  <c:v>-2.6386300000000001E-2</c:v>
                </c:pt>
                <c:pt idx="141452">
                  <c:v>-2.6789299999999999E-2</c:v>
                </c:pt>
                <c:pt idx="141453">
                  <c:v>-2.71735E-2</c:v>
                </c:pt>
                <c:pt idx="141454">
                  <c:v>-2.7540200000000001E-2</c:v>
                </c:pt>
                <c:pt idx="141455">
                  <c:v>-2.7888799999999998E-2</c:v>
                </c:pt>
                <c:pt idx="141456">
                  <c:v>-2.8217599999999999E-2</c:v>
                </c:pt>
                <c:pt idx="141457">
                  <c:v>-2.8524500000000001E-2</c:v>
                </c:pt>
                <c:pt idx="141458">
                  <c:v>-2.8806999999999999E-2</c:v>
                </c:pt>
                <c:pt idx="141459">
                  <c:v>-2.9063700000000001E-2</c:v>
                </c:pt>
                <c:pt idx="141460">
                  <c:v>-2.9295499999999999E-2</c:v>
                </c:pt>
                <c:pt idx="141461">
                  <c:v>-2.9503399999999999E-2</c:v>
                </c:pt>
                <c:pt idx="141462">
                  <c:v>-2.96884E-2</c:v>
                </c:pt>
                <c:pt idx="141463">
                  <c:v>-2.9851200000000001E-2</c:v>
                </c:pt>
                <c:pt idx="141464">
                  <c:v>-2.99922E-2</c:v>
                </c:pt>
                <c:pt idx="141465">
                  <c:v>-3.0111200000000001E-2</c:v>
                </c:pt>
                <c:pt idx="141466">
                  <c:v>-3.0208499999999999E-2</c:v>
                </c:pt>
                <c:pt idx="141467">
                  <c:v>-3.0284999999999999E-2</c:v>
                </c:pt>
                <c:pt idx="141468">
                  <c:v>-3.0340499999999999E-2</c:v>
                </c:pt>
                <c:pt idx="141469">
                  <c:v>-3.0373500000000001E-2</c:v>
                </c:pt>
                <c:pt idx="141470">
                  <c:v>-3.0383400000000001E-2</c:v>
                </c:pt>
                <c:pt idx="141471">
                  <c:v>-3.0371200000000001E-2</c:v>
                </c:pt>
                <c:pt idx="141472">
                  <c:v>-3.0338E-2</c:v>
                </c:pt>
                <c:pt idx="141473">
                  <c:v>-3.0285099999999999E-2</c:v>
                </c:pt>
                <c:pt idx="141474">
                  <c:v>-3.02137E-2</c:v>
                </c:pt>
                <c:pt idx="141475">
                  <c:v>-3.0123E-2</c:v>
                </c:pt>
                <c:pt idx="141476">
                  <c:v>-3.0010800000000001E-2</c:v>
                </c:pt>
                <c:pt idx="141477">
                  <c:v>-2.9877600000000001E-2</c:v>
                </c:pt>
                <c:pt idx="141478">
                  <c:v>-2.9724299999999999E-2</c:v>
                </c:pt>
                <c:pt idx="141479">
                  <c:v>-2.95512E-2</c:v>
                </c:pt>
                <c:pt idx="141480">
                  <c:v>-2.9359300000000001E-2</c:v>
                </c:pt>
                <c:pt idx="141481">
                  <c:v>-2.9151300000000002E-2</c:v>
                </c:pt>
                <c:pt idx="141482">
                  <c:v>-2.89284E-2</c:v>
                </c:pt>
                <c:pt idx="141483">
                  <c:v>-2.86906E-2</c:v>
                </c:pt>
                <c:pt idx="141484">
                  <c:v>-2.84389E-2</c:v>
                </c:pt>
                <c:pt idx="141485">
                  <c:v>-2.81766E-2</c:v>
                </c:pt>
                <c:pt idx="141486">
                  <c:v>-2.79061E-2</c:v>
                </c:pt>
                <c:pt idx="141487">
                  <c:v>-2.7627200000000001E-2</c:v>
                </c:pt>
                <c:pt idx="141488">
                  <c:v>-2.73393E-2</c:v>
                </c:pt>
                <c:pt idx="141489">
                  <c:v>-2.7043600000000001E-2</c:v>
                </c:pt>
                <c:pt idx="141490">
                  <c:v>-2.6742499999999999E-2</c:v>
                </c:pt>
                <c:pt idx="141491">
                  <c:v>-2.6436000000000001E-2</c:v>
                </c:pt>
                <c:pt idx="141492">
                  <c:v>-2.6122900000000001E-2</c:v>
                </c:pt>
                <c:pt idx="141493">
                  <c:v>-2.5801999999999999E-2</c:v>
                </c:pt>
                <c:pt idx="141494">
                  <c:v>-2.5471799999999999E-2</c:v>
                </c:pt>
                <c:pt idx="141495">
                  <c:v>-2.5131299999999999E-2</c:v>
                </c:pt>
                <c:pt idx="141496">
                  <c:v>-2.4782100000000001E-2</c:v>
                </c:pt>
                <c:pt idx="141497">
                  <c:v>-2.4429099999999999E-2</c:v>
                </c:pt>
                <c:pt idx="141498">
                  <c:v>-2.4076500000000001E-2</c:v>
                </c:pt>
                <c:pt idx="141499">
                  <c:v>-2.3724599999999998E-2</c:v>
                </c:pt>
                <c:pt idx="141500">
                  <c:v>-2.3369899999999999E-2</c:v>
                </c:pt>
                <c:pt idx="141501">
                  <c:v>-2.3008799999999999E-2</c:v>
                </c:pt>
                <c:pt idx="141502">
                  <c:v>-2.2640799999999999E-2</c:v>
                </c:pt>
                <c:pt idx="141503">
                  <c:v>-2.2268699999999999E-2</c:v>
                </c:pt>
                <c:pt idx="141504">
                  <c:v>-2.1894299999999998E-2</c:v>
                </c:pt>
                <c:pt idx="141505">
                  <c:v>-2.1519300000000002E-2</c:v>
                </c:pt>
                <c:pt idx="141506">
                  <c:v>-2.11468E-2</c:v>
                </c:pt>
                <c:pt idx="141507">
                  <c:v>-2.0780699999999999E-2</c:v>
                </c:pt>
                <c:pt idx="141508">
                  <c:v>-2.04231E-2</c:v>
                </c:pt>
                <c:pt idx="141509">
                  <c:v>-2.00748E-2</c:v>
                </c:pt>
                <c:pt idx="141510">
                  <c:v>-1.97366E-2</c:v>
                </c:pt>
                <c:pt idx="141511">
                  <c:v>-1.94094E-2</c:v>
                </c:pt>
                <c:pt idx="141512">
                  <c:v>-1.9094199999999999E-2</c:v>
                </c:pt>
                <c:pt idx="141513">
                  <c:v>-1.8792E-2</c:v>
                </c:pt>
                <c:pt idx="141514">
                  <c:v>-1.8504E-2</c:v>
                </c:pt>
                <c:pt idx="141515">
                  <c:v>-1.8231000000000001E-2</c:v>
                </c:pt>
                <c:pt idx="141516">
                  <c:v>-1.7973099999999999E-2</c:v>
                </c:pt>
                <c:pt idx="141517">
                  <c:v>-1.7730200000000002E-2</c:v>
                </c:pt>
                <c:pt idx="141518">
                  <c:v>-1.7502299999999998E-2</c:v>
                </c:pt>
                <c:pt idx="141519">
                  <c:v>-1.7288399999999999E-2</c:v>
                </c:pt>
                <c:pt idx="141520">
                  <c:v>-1.7087499999999999E-2</c:v>
                </c:pt>
                <c:pt idx="141521">
                  <c:v>-1.6898799999999999E-2</c:v>
                </c:pt>
                <c:pt idx="141522">
                  <c:v>-1.6721699999999999E-2</c:v>
                </c:pt>
                <c:pt idx="141523">
                  <c:v>-1.6556399999999999E-2</c:v>
                </c:pt>
                <c:pt idx="141524">
                  <c:v>-1.6402400000000001E-2</c:v>
                </c:pt>
                <c:pt idx="141525">
                  <c:v>-1.6260400000000001E-2</c:v>
                </c:pt>
                <c:pt idx="141526">
                  <c:v>-1.6133000000000002E-2</c:v>
                </c:pt>
                <c:pt idx="141527">
                  <c:v>-1.6021899999999999E-2</c:v>
                </c:pt>
                <c:pt idx="141528">
                  <c:v>-1.5925700000000001E-2</c:v>
                </c:pt>
                <c:pt idx="141529">
                  <c:v>-1.5841999999999998E-2</c:v>
                </c:pt>
                <c:pt idx="141530">
                  <c:v>-1.5772000000000001E-2</c:v>
                </c:pt>
                <c:pt idx="141531">
                  <c:v>-1.57196E-2</c:v>
                </c:pt>
                <c:pt idx="141532">
                  <c:v>-1.56875E-2</c:v>
                </c:pt>
                <c:pt idx="141533">
                  <c:v>-1.5676300000000001E-2</c:v>
                </c:pt>
                <c:pt idx="141534">
                  <c:v>-1.5685399999999999E-2</c:v>
                </c:pt>
                <c:pt idx="141535">
                  <c:v>-1.57149E-2</c:v>
                </c:pt>
                <c:pt idx="141536">
                  <c:v>-1.5765500000000002E-2</c:v>
                </c:pt>
                <c:pt idx="141537">
                  <c:v>-1.5836699999999999E-2</c:v>
                </c:pt>
                <c:pt idx="141538">
                  <c:v>-1.5926200000000001E-2</c:v>
                </c:pt>
                <c:pt idx="141539">
                  <c:v>-1.60311E-2</c:v>
                </c:pt>
                <c:pt idx="141540">
                  <c:v>-1.61507E-2</c:v>
                </c:pt>
                <c:pt idx="141541">
                  <c:v>-1.6286200000000001E-2</c:v>
                </c:pt>
                <c:pt idx="141542">
                  <c:v>-1.6438000000000001E-2</c:v>
                </c:pt>
                <c:pt idx="141543">
                  <c:v>-1.6605100000000001E-2</c:v>
                </c:pt>
                <c:pt idx="141544">
                  <c:v>-1.6785100000000001E-2</c:v>
                </c:pt>
                <c:pt idx="141545">
                  <c:v>-1.6975000000000001E-2</c:v>
                </c:pt>
                <c:pt idx="141546">
                  <c:v>-1.7173299999999999E-2</c:v>
                </c:pt>
                <c:pt idx="141547">
                  <c:v>-1.73805E-2</c:v>
                </c:pt>
                <c:pt idx="141548">
                  <c:v>-1.75978E-2</c:v>
                </c:pt>
                <c:pt idx="141549">
                  <c:v>-1.7826000000000002E-2</c:v>
                </c:pt>
                <c:pt idx="141550">
                  <c:v>-1.80663E-2</c:v>
                </c:pt>
                <c:pt idx="141551">
                  <c:v>-1.83182E-2</c:v>
                </c:pt>
                <c:pt idx="141552">
                  <c:v>-1.8579999999999999E-2</c:v>
                </c:pt>
                <c:pt idx="141553">
                  <c:v>-1.88498E-2</c:v>
                </c:pt>
                <c:pt idx="141554">
                  <c:v>-1.9127399999999999E-2</c:v>
                </c:pt>
                <c:pt idx="141555">
                  <c:v>-1.9411399999999999E-2</c:v>
                </c:pt>
                <c:pt idx="141556">
                  <c:v>-1.9699100000000001E-2</c:v>
                </c:pt>
                <c:pt idx="141557">
                  <c:v>-1.9988200000000001E-2</c:v>
                </c:pt>
                <c:pt idx="141558">
                  <c:v>-2.0278600000000001E-2</c:v>
                </c:pt>
                <c:pt idx="141559">
                  <c:v>-2.0572099999999999E-2</c:v>
                </c:pt>
                <c:pt idx="141560">
                  <c:v>-2.087E-2</c:v>
                </c:pt>
                <c:pt idx="141561">
                  <c:v>-2.1171599999999999E-2</c:v>
                </c:pt>
                <c:pt idx="141562">
                  <c:v>-2.1476700000000001E-2</c:v>
                </c:pt>
                <c:pt idx="141563">
                  <c:v>-2.1784999999999999E-2</c:v>
                </c:pt>
                <c:pt idx="141564">
                  <c:v>-2.2095900000000002E-2</c:v>
                </c:pt>
                <c:pt idx="141565">
                  <c:v>-2.2408299999999999E-2</c:v>
                </c:pt>
                <c:pt idx="141566">
                  <c:v>-2.2720899999999999E-2</c:v>
                </c:pt>
                <c:pt idx="141567">
                  <c:v>-2.3033000000000001E-2</c:v>
                </c:pt>
                <c:pt idx="141568">
                  <c:v>-2.3343800000000001E-2</c:v>
                </c:pt>
                <c:pt idx="141569">
                  <c:v>-2.36513E-2</c:v>
                </c:pt>
                <c:pt idx="141570">
                  <c:v>-2.3953100000000001E-2</c:v>
                </c:pt>
                <c:pt idx="141571">
                  <c:v>-2.42483E-2</c:v>
                </c:pt>
                <c:pt idx="141572">
                  <c:v>-2.4536599999999999E-2</c:v>
                </c:pt>
                <c:pt idx="141573">
                  <c:v>-2.4817800000000001E-2</c:v>
                </c:pt>
                <c:pt idx="141574">
                  <c:v>-2.5090999999999999E-2</c:v>
                </c:pt>
                <c:pt idx="141575">
                  <c:v>-2.5354600000000001E-2</c:v>
                </c:pt>
                <c:pt idx="141576">
                  <c:v>-2.56061E-2</c:v>
                </c:pt>
                <c:pt idx="141577">
                  <c:v>-2.5843499999999998E-2</c:v>
                </c:pt>
                <c:pt idx="141578">
                  <c:v>-2.60658E-2</c:v>
                </c:pt>
                <c:pt idx="141579">
                  <c:v>-2.6272799999999999E-2</c:v>
                </c:pt>
                <c:pt idx="141580">
                  <c:v>-2.6465300000000001E-2</c:v>
                </c:pt>
                <c:pt idx="141581">
                  <c:v>-2.6643E-2</c:v>
                </c:pt>
                <c:pt idx="141582">
                  <c:v>-2.68049E-2</c:v>
                </c:pt>
                <c:pt idx="141583">
                  <c:v>-2.6949399999999998E-2</c:v>
                </c:pt>
                <c:pt idx="141584">
                  <c:v>-2.7075599999999998E-2</c:v>
                </c:pt>
                <c:pt idx="141585">
                  <c:v>-2.7184099999999999E-2</c:v>
                </c:pt>
                <c:pt idx="141586">
                  <c:v>-2.7273599999999999E-2</c:v>
                </c:pt>
                <c:pt idx="141587">
                  <c:v>-2.7342000000000002E-2</c:v>
                </c:pt>
                <c:pt idx="141588">
                  <c:v>-2.7388200000000001E-2</c:v>
                </c:pt>
                <c:pt idx="141589">
                  <c:v>-2.7412499999999999E-2</c:v>
                </c:pt>
                <c:pt idx="141590">
                  <c:v>-2.7415999999999999E-2</c:v>
                </c:pt>
                <c:pt idx="141591">
                  <c:v>-2.7399400000000001E-2</c:v>
                </c:pt>
                <c:pt idx="141592">
                  <c:v>-2.7362500000000001E-2</c:v>
                </c:pt>
                <c:pt idx="141593">
                  <c:v>-2.7304700000000001E-2</c:v>
                </c:pt>
                <c:pt idx="141594">
                  <c:v>-2.7226199999999999E-2</c:v>
                </c:pt>
                <c:pt idx="141595">
                  <c:v>-2.71303E-2</c:v>
                </c:pt>
                <c:pt idx="141596">
                  <c:v>-2.70123E-2</c:v>
                </c:pt>
                <c:pt idx="141597">
                  <c:v>-2.6854099999999999E-2</c:v>
                </c:pt>
                <c:pt idx="141598">
                  <c:v>-2.6657699999999999E-2</c:v>
                </c:pt>
                <c:pt idx="141599">
                  <c:v>-2.64455E-2</c:v>
                </c:pt>
                <c:pt idx="141600">
                  <c:v>-2.62189E-2</c:v>
                </c:pt>
                <c:pt idx="141601">
                  <c:v>-2.5967799999999999E-2</c:v>
                </c:pt>
                <c:pt idx="141602">
                  <c:v>-2.5693899999999999E-2</c:v>
                </c:pt>
                <c:pt idx="141603">
                  <c:v>-2.5401099999999999E-2</c:v>
                </c:pt>
                <c:pt idx="141604">
                  <c:v>-2.5089E-2</c:v>
                </c:pt>
                <c:pt idx="141605">
                  <c:v>-2.4755900000000001E-2</c:v>
                </c:pt>
                <c:pt idx="141606">
                  <c:v>-2.4400399999999999E-2</c:v>
                </c:pt>
                <c:pt idx="141607">
                  <c:v>-2.4021899999999999E-2</c:v>
                </c:pt>
                <c:pt idx="141608">
                  <c:v>-2.36215E-2</c:v>
                </c:pt>
                <c:pt idx="141609">
                  <c:v>-2.3200499999999999E-2</c:v>
                </c:pt>
                <c:pt idx="141610">
                  <c:v>-2.2759999999999999E-2</c:v>
                </c:pt>
                <c:pt idx="141611">
                  <c:v>-2.2299800000000002E-2</c:v>
                </c:pt>
                <c:pt idx="141612">
                  <c:v>-2.1819600000000001E-2</c:v>
                </c:pt>
                <c:pt idx="141613">
                  <c:v>-2.1321300000000001E-2</c:v>
                </c:pt>
                <c:pt idx="141614">
                  <c:v>-2.0807599999999999E-2</c:v>
                </c:pt>
                <c:pt idx="141615">
                  <c:v>-2.02816E-2</c:v>
                </c:pt>
                <c:pt idx="141616">
                  <c:v>-1.9745100000000002E-2</c:v>
                </c:pt>
                <c:pt idx="141617">
                  <c:v>-1.9198699999999999E-2</c:v>
                </c:pt>
                <c:pt idx="141618">
                  <c:v>-1.8642300000000001E-2</c:v>
                </c:pt>
                <c:pt idx="141619">
                  <c:v>-1.8076399999999999E-2</c:v>
                </c:pt>
                <c:pt idx="141620">
                  <c:v>-1.7501300000000001E-2</c:v>
                </c:pt>
                <c:pt idx="141621">
                  <c:v>-1.6917000000000001E-2</c:v>
                </c:pt>
                <c:pt idx="141622">
                  <c:v>-1.6322300000000001E-2</c:v>
                </c:pt>
                <c:pt idx="141623">
                  <c:v>-1.5716999999999998E-2</c:v>
                </c:pt>
                <c:pt idx="141624">
                  <c:v>-1.51021E-2</c:v>
                </c:pt>
                <c:pt idx="141625">
                  <c:v>-1.4478599999999999E-2</c:v>
                </c:pt>
                <c:pt idx="141626">
                  <c:v>-1.38464E-2</c:v>
                </c:pt>
                <c:pt idx="141627">
                  <c:v>-1.3205400000000001E-2</c:v>
                </c:pt>
                <c:pt idx="141628">
                  <c:v>-1.2556400000000001E-2</c:v>
                </c:pt>
                <c:pt idx="141629">
                  <c:v>-1.1900300000000001E-2</c:v>
                </c:pt>
                <c:pt idx="141630">
                  <c:v>-1.1237799999999999E-2</c:v>
                </c:pt>
                <c:pt idx="141631">
                  <c:v>-1.0569200000000001E-2</c:v>
                </c:pt>
                <c:pt idx="141632" formatCode="0.00E+00">
                  <c:v>-9.8951799999999999E-3</c:v>
                </c:pt>
                <c:pt idx="141633" formatCode="0.00E+00">
                  <c:v>-9.2169399999999999E-3</c:v>
                </c:pt>
                <c:pt idx="141634" formatCode="0.00E+00">
                  <c:v>-8.5357499999999999E-3</c:v>
                </c:pt>
                <c:pt idx="141635" formatCode="0.00E+00">
                  <c:v>-7.8527100000000006E-3</c:v>
                </c:pt>
                <c:pt idx="141636" formatCode="0.00E+00">
                  <c:v>-7.1695400000000003E-3</c:v>
                </c:pt>
                <c:pt idx="141637" formatCode="0.00E+00">
                  <c:v>-6.4883500000000004E-3</c:v>
                </c:pt>
                <c:pt idx="141638" formatCode="0.00E+00">
                  <c:v>-5.8106099999999999E-3</c:v>
                </c:pt>
                <c:pt idx="141639" formatCode="0.00E+00">
                  <c:v>-5.1368100000000003E-3</c:v>
                </c:pt>
                <c:pt idx="141640" formatCode="0.00E+00">
                  <c:v>-4.4671700000000003E-3</c:v>
                </c:pt>
                <c:pt idx="141641" formatCode="0.00E+00">
                  <c:v>-3.8023000000000002E-3</c:v>
                </c:pt>
                <c:pt idx="141642" formatCode="0.00E+00">
                  <c:v>-3.14284E-3</c:v>
                </c:pt>
                <c:pt idx="141643" formatCode="0.00E+00">
                  <c:v>-2.4893200000000002E-3</c:v>
                </c:pt>
                <c:pt idx="141644" formatCode="0.00E+00">
                  <c:v>-1.8425E-3</c:v>
                </c:pt>
                <c:pt idx="141645" formatCode="0.00E+00">
                  <c:v>-1.2032E-3</c:v>
                </c:pt>
                <c:pt idx="141646" formatCode="0.00E+00">
                  <c:v>-5.7254799999999998E-4</c:v>
                </c:pt>
                <c:pt idx="141647" formatCode="0.00E+00">
                  <c:v>4.8076299999999999E-5</c:v>
                </c:pt>
                <c:pt idx="141648" formatCode="0.00E+00">
                  <c:v>6.5715499999999998E-4</c:v>
                </c:pt>
                <c:pt idx="141649" formatCode="0.00E+00">
                  <c:v>1.25238E-3</c:v>
                </c:pt>
                <c:pt idx="141650" formatCode="0.00E+00">
                  <c:v>1.8308599999999999E-3</c:v>
                </c:pt>
                <c:pt idx="141651" formatCode="0.00E+00">
                  <c:v>2.3903499999999999E-3</c:v>
                </c:pt>
                <c:pt idx="141652" formatCode="0.00E+00">
                  <c:v>2.93027E-3</c:v>
                </c:pt>
                <c:pt idx="141653" formatCode="0.00E+00">
                  <c:v>3.4510000000000001E-3</c:v>
                </c:pt>
                <c:pt idx="141654" formatCode="0.00E+00">
                  <c:v>3.9519999999999998E-3</c:v>
                </c:pt>
                <c:pt idx="141655" formatCode="0.00E+00">
                  <c:v>4.4321500000000002E-3</c:v>
                </c:pt>
                <c:pt idx="141656" formatCode="0.00E+00">
                  <c:v>4.8915399999999998E-3</c:v>
                </c:pt>
                <c:pt idx="141657" formatCode="0.00E+00">
                  <c:v>5.3310400000000004E-3</c:v>
                </c:pt>
                <c:pt idx="141658" formatCode="0.00E+00">
                  <c:v>5.7506299999999996E-3</c:v>
                </c:pt>
                <c:pt idx="141659" formatCode="0.00E+00">
                  <c:v>6.1494699999999998E-3</c:v>
                </c:pt>
                <c:pt idx="141660" formatCode="0.00E+00">
                  <c:v>6.5264900000000002E-3</c:v>
                </c:pt>
                <c:pt idx="141661" formatCode="0.00E+00">
                  <c:v>6.8799300000000002E-3</c:v>
                </c:pt>
                <c:pt idx="141662" formatCode="0.00E+00">
                  <c:v>7.2083099999999999E-3</c:v>
                </c:pt>
                <c:pt idx="141663" formatCode="0.00E+00">
                  <c:v>7.5124099999999997E-3</c:v>
                </c:pt>
                <c:pt idx="141664" formatCode="0.00E+00">
                  <c:v>7.7939999999999997E-3</c:v>
                </c:pt>
                <c:pt idx="141665" formatCode="0.00E+00">
                  <c:v>8.0530199999999993E-3</c:v>
                </c:pt>
                <c:pt idx="141666" formatCode="0.00E+00">
                  <c:v>8.28716E-3</c:v>
                </c:pt>
                <c:pt idx="141667" formatCode="0.00E+00">
                  <c:v>8.4934299999999997E-3</c:v>
                </c:pt>
                <c:pt idx="141668" formatCode="0.00E+00">
                  <c:v>8.6694300000000005E-3</c:v>
                </c:pt>
                <c:pt idx="141669" formatCode="0.00E+00">
                  <c:v>8.8133499999999993E-3</c:v>
                </c:pt>
                <c:pt idx="141670" formatCode="0.00E+00">
                  <c:v>8.9246399999999993E-3</c:v>
                </c:pt>
                <c:pt idx="141671" formatCode="0.00E+00">
                  <c:v>9.0045899999999998E-3</c:v>
                </c:pt>
                <c:pt idx="141672" formatCode="0.00E+00">
                  <c:v>9.0537199999999995E-3</c:v>
                </c:pt>
                <c:pt idx="141673" formatCode="0.00E+00">
                  <c:v>9.0708000000000004E-3</c:v>
                </c:pt>
                <c:pt idx="141674" formatCode="0.00E+00">
                  <c:v>9.0548799999999995E-3</c:v>
                </c:pt>
                <c:pt idx="141675" formatCode="0.00E+00">
                  <c:v>9.0051000000000003E-3</c:v>
                </c:pt>
                <c:pt idx="141676" formatCode="0.00E+00">
                  <c:v>8.9198699999999999E-3</c:v>
                </c:pt>
                <c:pt idx="141677" formatCode="0.00E+00">
                  <c:v>8.7986499999999999E-3</c:v>
                </c:pt>
                <c:pt idx="141678" formatCode="0.00E+00">
                  <c:v>8.6425200000000008E-3</c:v>
                </c:pt>
                <c:pt idx="141679" formatCode="0.00E+00">
                  <c:v>8.4525199999999998E-3</c:v>
                </c:pt>
                <c:pt idx="141680" formatCode="0.00E+00">
                  <c:v>8.2295000000000007E-3</c:v>
                </c:pt>
                <c:pt idx="141681" formatCode="0.00E+00">
                  <c:v>7.9739800000000003E-3</c:v>
                </c:pt>
                <c:pt idx="141682" formatCode="0.00E+00">
                  <c:v>7.6840099999999998E-3</c:v>
                </c:pt>
                <c:pt idx="141683" formatCode="0.00E+00">
                  <c:v>7.3589900000000001E-3</c:v>
                </c:pt>
                <c:pt idx="141684" formatCode="0.00E+00">
                  <c:v>7.0101800000000004E-3</c:v>
                </c:pt>
                <c:pt idx="141685" formatCode="0.00E+00">
                  <c:v>6.6462400000000003E-3</c:v>
                </c:pt>
                <c:pt idx="141686" formatCode="0.00E+00">
                  <c:v>6.2538300000000002E-3</c:v>
                </c:pt>
                <c:pt idx="141687" formatCode="0.00E+00">
                  <c:v>5.82432E-3</c:v>
                </c:pt>
                <c:pt idx="141688" formatCode="0.00E+00">
                  <c:v>5.36689E-3</c:v>
                </c:pt>
                <c:pt idx="141689" formatCode="0.00E+00">
                  <c:v>4.8837799999999999E-3</c:v>
                </c:pt>
                <c:pt idx="141690" formatCode="0.00E+00">
                  <c:v>4.3704499999999997E-3</c:v>
                </c:pt>
                <c:pt idx="141691" formatCode="0.00E+00">
                  <c:v>3.8267100000000001E-3</c:v>
                </c:pt>
                <c:pt idx="141692" formatCode="0.00E+00">
                  <c:v>3.25435E-3</c:v>
                </c:pt>
                <c:pt idx="141693" formatCode="0.00E+00">
                  <c:v>2.6549899999999999E-3</c:v>
                </c:pt>
                <c:pt idx="141694" formatCode="0.00E+00">
                  <c:v>2.02973E-3</c:v>
                </c:pt>
                <c:pt idx="141695" formatCode="0.00E+00">
                  <c:v>1.37897E-3</c:v>
                </c:pt>
                <c:pt idx="141696" formatCode="0.00E+00">
                  <c:v>7.0270900000000004E-4</c:v>
                </c:pt>
                <c:pt idx="141697" formatCode="0.00E+00">
                  <c:v>1.1911699999999999E-6</c:v>
                </c:pt>
                <c:pt idx="141698" formatCode="0.00E+00">
                  <c:v>-7.2486600000000001E-4</c:v>
                </c:pt>
                <c:pt idx="141699" formatCode="0.00E+00">
                  <c:v>-1.47488E-3</c:v>
                </c:pt>
                <c:pt idx="141700" formatCode="0.00E+00">
                  <c:v>-2.2487399999999999E-3</c:v>
                </c:pt>
                <c:pt idx="141701" formatCode="0.00E+00">
                  <c:v>-3.0462699999999998E-3</c:v>
                </c:pt>
                <c:pt idx="141702" formatCode="0.00E+00">
                  <c:v>-3.8670900000000001E-3</c:v>
                </c:pt>
                <c:pt idx="141703" formatCode="0.00E+00">
                  <c:v>-4.7109400000000003E-3</c:v>
                </c:pt>
                <c:pt idx="141704" formatCode="0.00E+00">
                  <c:v>-5.5772299999999999E-3</c:v>
                </c:pt>
                <c:pt idx="141705" formatCode="0.00E+00">
                  <c:v>-6.46432E-3</c:v>
                </c:pt>
                <c:pt idx="141706" formatCode="0.00E+00">
                  <c:v>-7.3696200000000003E-3</c:v>
                </c:pt>
                <c:pt idx="141707" formatCode="0.00E+00">
                  <c:v>-8.2904799999999994E-3</c:v>
                </c:pt>
                <c:pt idx="141708" formatCode="0.00E+00">
                  <c:v>-9.2249199999999993E-3</c:v>
                </c:pt>
                <c:pt idx="141709">
                  <c:v>-1.0171299999999999E-2</c:v>
                </c:pt>
                <c:pt idx="141710">
                  <c:v>-1.11275E-2</c:v>
                </c:pt>
                <c:pt idx="141711">
                  <c:v>-1.2091899999999999E-2</c:v>
                </c:pt>
                <c:pt idx="141712">
                  <c:v>-1.3063099999999999E-2</c:v>
                </c:pt>
                <c:pt idx="141713">
                  <c:v>-1.40395E-2</c:v>
                </c:pt>
                <c:pt idx="141714">
                  <c:v>-1.50192E-2</c:v>
                </c:pt>
                <c:pt idx="141715">
                  <c:v>-1.6000799999999999E-2</c:v>
                </c:pt>
                <c:pt idx="141716">
                  <c:v>-1.6982299999999999E-2</c:v>
                </c:pt>
                <c:pt idx="141717">
                  <c:v>-1.7961600000000001E-2</c:v>
                </c:pt>
                <c:pt idx="141718">
                  <c:v>-1.8937499999999999E-2</c:v>
                </c:pt>
                <c:pt idx="141719">
                  <c:v>-1.9908800000000001E-2</c:v>
                </c:pt>
                <c:pt idx="141720">
                  <c:v>-2.0874500000000001E-2</c:v>
                </c:pt>
                <c:pt idx="141721">
                  <c:v>-2.1833399999999999E-2</c:v>
                </c:pt>
                <c:pt idx="141722">
                  <c:v>-2.2784599999999999E-2</c:v>
                </c:pt>
                <c:pt idx="141723">
                  <c:v>-2.3727000000000002E-2</c:v>
                </c:pt>
                <c:pt idx="141724">
                  <c:v>-2.4659400000000001E-2</c:v>
                </c:pt>
                <c:pt idx="141725">
                  <c:v>-2.5580700000000001E-2</c:v>
                </c:pt>
                <c:pt idx="141726">
                  <c:v>-2.6489700000000001E-2</c:v>
                </c:pt>
                <c:pt idx="141727">
                  <c:v>-2.73849E-2</c:v>
                </c:pt>
                <c:pt idx="141728">
                  <c:v>-2.82648E-2</c:v>
                </c:pt>
                <c:pt idx="141729">
                  <c:v>-2.9128100000000001E-2</c:v>
                </c:pt>
                <c:pt idx="141730">
                  <c:v>-2.9973400000000001E-2</c:v>
                </c:pt>
                <c:pt idx="141731">
                  <c:v>-3.0799099999999999E-2</c:v>
                </c:pt>
                <c:pt idx="141732">
                  <c:v>-3.16035E-2</c:v>
                </c:pt>
                <c:pt idx="141733">
                  <c:v>-3.2384700000000002E-2</c:v>
                </c:pt>
                <c:pt idx="141734">
                  <c:v>-3.3140500000000003E-2</c:v>
                </c:pt>
                <c:pt idx="141735">
                  <c:v>-3.3869299999999998E-2</c:v>
                </c:pt>
                <c:pt idx="141736">
                  <c:v>-3.4570200000000002E-2</c:v>
                </c:pt>
                <c:pt idx="141737">
                  <c:v>-3.5243200000000002E-2</c:v>
                </c:pt>
                <c:pt idx="141738">
                  <c:v>-3.5888200000000002E-2</c:v>
                </c:pt>
                <c:pt idx="141739">
                  <c:v>-3.6504599999999998E-2</c:v>
                </c:pt>
                <c:pt idx="141740">
                  <c:v>-3.7091600000000002E-2</c:v>
                </c:pt>
                <c:pt idx="141741">
                  <c:v>-3.7648300000000003E-2</c:v>
                </c:pt>
                <c:pt idx="141742">
                  <c:v>-3.8173600000000002E-2</c:v>
                </c:pt>
                <c:pt idx="141743">
                  <c:v>-3.8665699999999997E-2</c:v>
                </c:pt>
                <c:pt idx="141744">
                  <c:v>-3.9123100000000001E-2</c:v>
                </c:pt>
                <c:pt idx="141745">
                  <c:v>-3.9544500000000003E-2</c:v>
                </c:pt>
                <c:pt idx="141746">
                  <c:v>-3.9929300000000001E-2</c:v>
                </c:pt>
                <c:pt idx="141747">
                  <c:v>-4.0277199999999999E-2</c:v>
                </c:pt>
                <c:pt idx="141748">
                  <c:v>-4.0588800000000001E-2</c:v>
                </c:pt>
                <c:pt idx="141749">
                  <c:v>-4.0864299999999999E-2</c:v>
                </c:pt>
                <c:pt idx="141750">
                  <c:v>-4.1102100000000003E-2</c:v>
                </c:pt>
                <c:pt idx="141751">
                  <c:v>-4.12999E-2</c:v>
                </c:pt>
                <c:pt idx="141752">
                  <c:v>-4.1455899999999997E-2</c:v>
                </c:pt>
                <c:pt idx="141753">
                  <c:v>-4.1570299999999998E-2</c:v>
                </c:pt>
                <c:pt idx="141754">
                  <c:v>-4.1643699999999999E-2</c:v>
                </c:pt>
                <c:pt idx="141755">
                  <c:v>-4.1676400000000002E-2</c:v>
                </c:pt>
                <c:pt idx="141756">
                  <c:v>-4.1669299999999999E-2</c:v>
                </c:pt>
                <c:pt idx="141757">
                  <c:v>-4.1623199999999999E-2</c:v>
                </c:pt>
                <c:pt idx="141758">
                  <c:v>-4.1537499999999998E-2</c:v>
                </c:pt>
                <c:pt idx="141759">
                  <c:v>-4.1409799999999997E-2</c:v>
                </c:pt>
                <c:pt idx="141760">
                  <c:v>-4.12398E-2</c:v>
                </c:pt>
                <c:pt idx="141761">
                  <c:v>-4.1029400000000001E-2</c:v>
                </c:pt>
                <c:pt idx="141762">
                  <c:v>-4.07806E-2</c:v>
                </c:pt>
                <c:pt idx="141763">
                  <c:v>-4.04944E-2</c:v>
                </c:pt>
                <c:pt idx="141764">
                  <c:v>-4.0170299999999999E-2</c:v>
                </c:pt>
                <c:pt idx="141765">
                  <c:v>-3.9807599999999999E-2</c:v>
                </c:pt>
                <c:pt idx="141766">
                  <c:v>-3.9405999999999997E-2</c:v>
                </c:pt>
                <c:pt idx="141767">
                  <c:v>-3.8965800000000002E-2</c:v>
                </c:pt>
                <c:pt idx="141768">
                  <c:v>-3.8487E-2</c:v>
                </c:pt>
                <c:pt idx="141769">
                  <c:v>-3.7969999999999997E-2</c:v>
                </c:pt>
                <c:pt idx="141770">
                  <c:v>-3.7415999999999998E-2</c:v>
                </c:pt>
                <c:pt idx="141771">
                  <c:v>-3.6826400000000002E-2</c:v>
                </c:pt>
                <c:pt idx="141772">
                  <c:v>-3.6202900000000003E-2</c:v>
                </c:pt>
                <c:pt idx="141773">
                  <c:v>-3.5546599999999998E-2</c:v>
                </c:pt>
                <c:pt idx="141774">
                  <c:v>-3.4857899999999997E-2</c:v>
                </c:pt>
                <c:pt idx="141775">
                  <c:v>-3.4137199999999999E-2</c:v>
                </c:pt>
                <c:pt idx="141776">
                  <c:v>-3.3385400000000003E-2</c:v>
                </c:pt>
                <c:pt idx="141777">
                  <c:v>-3.2603800000000002E-2</c:v>
                </c:pt>
                <c:pt idx="141778">
                  <c:v>-3.1792000000000001E-2</c:v>
                </c:pt>
                <c:pt idx="141779">
                  <c:v>-3.0950100000000001E-2</c:v>
                </c:pt>
                <c:pt idx="141780">
                  <c:v>-3.00793E-2</c:v>
                </c:pt>
                <c:pt idx="141781">
                  <c:v>-2.9180500000000002E-2</c:v>
                </c:pt>
                <c:pt idx="141782">
                  <c:v>-2.8255300000000001E-2</c:v>
                </c:pt>
                <c:pt idx="141783">
                  <c:v>-2.7305300000000001E-2</c:v>
                </c:pt>
                <c:pt idx="141784">
                  <c:v>-2.63317E-2</c:v>
                </c:pt>
                <c:pt idx="141785">
                  <c:v>-2.53355E-2</c:v>
                </c:pt>
                <c:pt idx="141786">
                  <c:v>-2.4318099999999999E-2</c:v>
                </c:pt>
                <c:pt idx="141787">
                  <c:v>-2.32809E-2</c:v>
                </c:pt>
                <c:pt idx="141788">
                  <c:v>-2.2225200000000001E-2</c:v>
                </c:pt>
                <c:pt idx="141789">
                  <c:v>-2.1151900000000001E-2</c:v>
                </c:pt>
                <c:pt idx="141790">
                  <c:v>-2.0062400000000001E-2</c:v>
                </c:pt>
                <c:pt idx="141791">
                  <c:v>-1.8958200000000001E-2</c:v>
                </c:pt>
                <c:pt idx="141792">
                  <c:v>-1.7840999999999999E-2</c:v>
                </c:pt>
                <c:pt idx="141793">
                  <c:v>-1.67122E-2</c:v>
                </c:pt>
                <c:pt idx="141794">
                  <c:v>-1.5572900000000001E-2</c:v>
                </c:pt>
                <c:pt idx="141795">
                  <c:v>-1.44239E-2</c:v>
                </c:pt>
                <c:pt idx="141796">
                  <c:v>-1.3266E-2</c:v>
                </c:pt>
                <c:pt idx="141797">
                  <c:v>-1.21006E-2</c:v>
                </c:pt>
                <c:pt idx="141798">
                  <c:v>-1.0928999999999999E-2</c:v>
                </c:pt>
                <c:pt idx="141799" formatCode="0.00E+00">
                  <c:v>-9.7527699999999991E-3</c:v>
                </c:pt>
                <c:pt idx="141800" formatCode="0.00E+00">
                  <c:v>-8.57342E-3</c:v>
                </c:pt>
                <c:pt idx="141801" formatCode="0.00E+00">
                  <c:v>-7.3926800000000004E-3</c:v>
                </c:pt>
                <c:pt idx="141802" formatCode="0.00E+00">
                  <c:v>-6.2119799999999998E-3</c:v>
                </c:pt>
                <c:pt idx="141803" formatCode="0.00E+00">
                  <c:v>-5.0324899999999997E-3</c:v>
                </c:pt>
                <c:pt idx="141804" formatCode="0.00E+00">
                  <c:v>-3.8552899999999999E-3</c:v>
                </c:pt>
                <c:pt idx="141805" formatCode="0.00E+00">
                  <c:v>-2.6815300000000001E-3</c:v>
                </c:pt>
                <c:pt idx="141806" formatCode="0.00E+00">
                  <c:v>-1.5124100000000001E-3</c:v>
                </c:pt>
                <c:pt idx="141807" formatCode="0.00E+00">
                  <c:v>-3.4893100000000002E-4</c:v>
                </c:pt>
                <c:pt idx="141808" formatCode="0.00E+00">
                  <c:v>8.07992E-4</c:v>
                </c:pt>
                <c:pt idx="141809" formatCode="0.00E+00">
                  <c:v>1.9570199999999999E-3</c:v>
                </c:pt>
                <c:pt idx="141810" formatCode="0.00E+00">
                  <c:v>3.0962099999999998E-3</c:v>
                </c:pt>
                <c:pt idx="141811" formatCode="0.00E+00">
                  <c:v>4.2237000000000004E-3</c:v>
                </c:pt>
                <c:pt idx="141812" formatCode="0.00E+00">
                  <c:v>5.3380900000000002E-3</c:v>
                </c:pt>
                <c:pt idx="141813" formatCode="0.00E+00">
                  <c:v>6.43817E-3</c:v>
                </c:pt>
                <c:pt idx="141814" formatCode="0.00E+00">
                  <c:v>7.5227499999999999E-3</c:v>
                </c:pt>
                <c:pt idx="141815" formatCode="0.00E+00">
                  <c:v>8.5907199999999996E-3</c:v>
                </c:pt>
                <c:pt idx="141816" formatCode="0.00E+00">
                  <c:v>9.6408699999999993E-3</c:v>
                </c:pt>
                <c:pt idx="141817">
                  <c:v>1.06718E-2</c:v>
                </c:pt>
                <c:pt idx="141818">
                  <c:v>1.16822E-2</c:v>
                </c:pt>
                <c:pt idx="141819">
                  <c:v>1.26713E-2</c:v>
                </c:pt>
                <c:pt idx="141820">
                  <c:v>1.3638000000000001E-2</c:v>
                </c:pt>
                <c:pt idx="141821">
                  <c:v>1.45816E-2</c:v>
                </c:pt>
                <c:pt idx="141822">
                  <c:v>1.5500999999999999E-2</c:v>
                </c:pt>
                <c:pt idx="141823">
                  <c:v>1.6395400000000001E-2</c:v>
                </c:pt>
                <c:pt idx="141824">
                  <c:v>1.72642E-2</c:v>
                </c:pt>
                <c:pt idx="141825">
                  <c:v>1.8106299999999999E-2</c:v>
                </c:pt>
                <c:pt idx="141826">
                  <c:v>1.8921E-2</c:v>
                </c:pt>
                <c:pt idx="141827">
                  <c:v>1.9707499999999999E-2</c:v>
                </c:pt>
                <c:pt idx="141828">
                  <c:v>2.0464900000000001E-2</c:v>
                </c:pt>
                <c:pt idx="141829">
                  <c:v>2.1192800000000001E-2</c:v>
                </c:pt>
                <c:pt idx="141830">
                  <c:v>2.1890900000000001E-2</c:v>
                </c:pt>
                <c:pt idx="141831">
                  <c:v>2.2558999999999999E-2</c:v>
                </c:pt>
                <c:pt idx="141832">
                  <c:v>2.3196600000000001E-2</c:v>
                </c:pt>
                <c:pt idx="141833">
                  <c:v>2.3803499999999998E-2</c:v>
                </c:pt>
                <c:pt idx="141834">
                  <c:v>2.43792E-2</c:v>
                </c:pt>
                <c:pt idx="141835">
                  <c:v>2.4923000000000001E-2</c:v>
                </c:pt>
                <c:pt idx="141836">
                  <c:v>2.5434200000000001E-2</c:v>
                </c:pt>
                <c:pt idx="141837">
                  <c:v>2.5912600000000001E-2</c:v>
                </c:pt>
                <c:pt idx="141838">
                  <c:v>2.6357999999999999E-2</c:v>
                </c:pt>
                <c:pt idx="141839">
                  <c:v>2.6770700000000001E-2</c:v>
                </c:pt>
                <c:pt idx="141840">
                  <c:v>2.7150199999999999E-2</c:v>
                </c:pt>
                <c:pt idx="141841">
                  <c:v>2.7496099999999999E-2</c:v>
                </c:pt>
                <c:pt idx="141842">
                  <c:v>2.7808099999999999E-2</c:v>
                </c:pt>
                <c:pt idx="141843">
                  <c:v>2.80859E-2</c:v>
                </c:pt>
                <c:pt idx="141844">
                  <c:v>2.8329400000000001E-2</c:v>
                </c:pt>
                <c:pt idx="141845">
                  <c:v>2.8538399999999998E-2</c:v>
                </c:pt>
                <c:pt idx="141846">
                  <c:v>2.8713099999999998E-2</c:v>
                </c:pt>
                <c:pt idx="141847">
                  <c:v>2.8854000000000001E-2</c:v>
                </c:pt>
                <c:pt idx="141848">
                  <c:v>2.89611E-2</c:v>
                </c:pt>
                <c:pt idx="141849">
                  <c:v>2.90347E-2</c:v>
                </c:pt>
                <c:pt idx="141850">
                  <c:v>2.90751E-2</c:v>
                </c:pt>
                <c:pt idx="141851">
                  <c:v>2.9083399999999999E-2</c:v>
                </c:pt>
                <c:pt idx="141852">
                  <c:v>2.9060200000000001E-2</c:v>
                </c:pt>
                <c:pt idx="141853">
                  <c:v>2.90055E-2</c:v>
                </c:pt>
                <c:pt idx="141854">
                  <c:v>2.8919500000000001E-2</c:v>
                </c:pt>
                <c:pt idx="141855">
                  <c:v>2.8802500000000002E-2</c:v>
                </c:pt>
                <c:pt idx="141856">
                  <c:v>2.8655400000000001E-2</c:v>
                </c:pt>
                <c:pt idx="141857">
                  <c:v>2.8478900000000001E-2</c:v>
                </c:pt>
                <c:pt idx="141858">
                  <c:v>2.8273400000000001E-2</c:v>
                </c:pt>
                <c:pt idx="141859">
                  <c:v>2.8039399999999999E-2</c:v>
                </c:pt>
                <c:pt idx="141860">
                  <c:v>2.7777300000000001E-2</c:v>
                </c:pt>
                <c:pt idx="141861">
                  <c:v>2.7487600000000001E-2</c:v>
                </c:pt>
                <c:pt idx="141862">
                  <c:v>2.71711E-2</c:v>
                </c:pt>
                <c:pt idx="141863">
                  <c:v>2.6828299999999999E-2</c:v>
                </c:pt>
                <c:pt idx="141864">
                  <c:v>2.6459900000000001E-2</c:v>
                </c:pt>
                <c:pt idx="141865">
                  <c:v>2.6066800000000001E-2</c:v>
                </c:pt>
                <c:pt idx="141866">
                  <c:v>2.56498E-2</c:v>
                </c:pt>
                <c:pt idx="141867">
                  <c:v>2.5209700000000002E-2</c:v>
                </c:pt>
                <c:pt idx="141868">
                  <c:v>2.47478E-2</c:v>
                </c:pt>
                <c:pt idx="141869">
                  <c:v>2.4265200000000001E-2</c:v>
                </c:pt>
                <c:pt idx="141870">
                  <c:v>2.3762800000000001E-2</c:v>
                </c:pt>
                <c:pt idx="141871">
                  <c:v>2.3241399999999999E-2</c:v>
                </c:pt>
                <c:pt idx="141872">
                  <c:v>2.2701699999999998E-2</c:v>
                </c:pt>
                <c:pt idx="141873">
                  <c:v>2.21446E-2</c:v>
                </c:pt>
                <c:pt idx="141874">
                  <c:v>2.15709E-2</c:v>
                </c:pt>
                <c:pt idx="141875">
                  <c:v>2.0981400000000001E-2</c:v>
                </c:pt>
                <c:pt idx="141876">
                  <c:v>2.03769E-2</c:v>
                </c:pt>
                <c:pt idx="141877">
                  <c:v>1.9758299999999999E-2</c:v>
                </c:pt>
                <c:pt idx="141878">
                  <c:v>1.9126600000000001E-2</c:v>
                </c:pt>
                <c:pt idx="141879">
                  <c:v>1.8482599999999998E-2</c:v>
                </c:pt>
                <c:pt idx="141880">
                  <c:v>1.7827200000000001E-2</c:v>
                </c:pt>
                <c:pt idx="141881">
                  <c:v>1.71615E-2</c:v>
                </c:pt>
                <c:pt idx="141882">
                  <c:v>1.6486399999999998E-2</c:v>
                </c:pt>
                <c:pt idx="141883">
                  <c:v>1.5802799999999999E-2</c:v>
                </c:pt>
                <c:pt idx="141884">
                  <c:v>1.51115E-2</c:v>
                </c:pt>
                <c:pt idx="141885">
                  <c:v>1.4413799999999999E-2</c:v>
                </c:pt>
                <c:pt idx="141886">
                  <c:v>1.37105E-2</c:v>
                </c:pt>
                <c:pt idx="141887">
                  <c:v>1.30025E-2</c:v>
                </c:pt>
                <c:pt idx="141888">
                  <c:v>1.2290499999999999E-2</c:v>
                </c:pt>
                <c:pt idx="141889">
                  <c:v>1.1575E-2</c:v>
                </c:pt>
                <c:pt idx="141890">
                  <c:v>1.08571E-2</c:v>
                </c:pt>
                <c:pt idx="141891">
                  <c:v>1.0137800000000001E-2</c:v>
                </c:pt>
                <c:pt idx="141892" formatCode="0.00E+00">
                  <c:v>9.4180199999999992E-3</c:v>
                </c:pt>
                <c:pt idx="141893" formatCode="0.00E+00">
                  <c:v>8.69873E-3</c:v>
                </c:pt>
                <c:pt idx="141894" formatCode="0.00E+00">
                  <c:v>7.9807000000000003E-3</c:v>
                </c:pt>
                <c:pt idx="141895" formatCode="0.00E+00">
                  <c:v>7.2648299999999999E-3</c:v>
                </c:pt>
                <c:pt idx="141896" formatCode="0.00E+00">
                  <c:v>6.5519599999999999E-3</c:v>
                </c:pt>
                <c:pt idx="141897" formatCode="0.00E+00">
                  <c:v>5.8427799999999997E-3</c:v>
                </c:pt>
                <c:pt idx="141898" formatCode="0.00E+00">
                  <c:v>5.1379700000000004E-3</c:v>
                </c:pt>
                <c:pt idx="141899" formatCode="0.00E+00">
                  <c:v>4.4383299999999999E-3</c:v>
                </c:pt>
                <c:pt idx="141900" formatCode="0.00E+00">
                  <c:v>3.7446100000000002E-3</c:v>
                </c:pt>
                <c:pt idx="141901" formatCode="0.00E+00">
                  <c:v>3.0573200000000001E-3</c:v>
                </c:pt>
                <c:pt idx="141902" formatCode="0.00E+00">
                  <c:v>2.37703E-3</c:v>
                </c:pt>
                <c:pt idx="141903" formatCode="0.00E+00">
                  <c:v>1.70458E-3</c:v>
                </c:pt>
                <c:pt idx="141904" formatCode="0.00E+00">
                  <c:v>1.0409099999999999E-3</c:v>
                </c:pt>
                <c:pt idx="141905" formatCode="0.00E+00">
                  <c:v>3.86647E-4</c:v>
                </c:pt>
                <c:pt idx="141906" formatCode="0.00E+00">
                  <c:v>-2.5785899999999999E-4</c:v>
                </c:pt>
                <c:pt idx="141907" formatCode="0.00E+00">
                  <c:v>-8.9212199999999997E-4</c:v>
                </c:pt>
                <c:pt idx="141908" formatCode="0.00E+00">
                  <c:v>-1.5156200000000001E-3</c:v>
                </c:pt>
                <c:pt idx="141909" formatCode="0.00E+00">
                  <c:v>-2.12802E-3</c:v>
                </c:pt>
                <c:pt idx="141910" formatCode="0.00E+00">
                  <c:v>-2.72908E-3</c:v>
                </c:pt>
                <c:pt idx="141911" formatCode="0.00E+00">
                  <c:v>-3.3185100000000002E-3</c:v>
                </c:pt>
                <c:pt idx="141912" formatCode="0.00E+00">
                  <c:v>-3.8958600000000001E-3</c:v>
                </c:pt>
                <c:pt idx="141913" formatCode="0.00E+00">
                  <c:v>-4.46065E-3</c:v>
                </c:pt>
                <c:pt idx="141914" formatCode="0.00E+00">
                  <c:v>-5.0124899999999997E-3</c:v>
                </c:pt>
                <c:pt idx="141915" formatCode="0.00E+00">
                  <c:v>-5.5511099999999997E-3</c:v>
                </c:pt>
                <c:pt idx="141916" formatCode="0.00E+00">
                  <c:v>-6.0763299999999996E-3</c:v>
                </c:pt>
                <c:pt idx="141917" formatCode="0.00E+00">
                  <c:v>-6.5878899999999999E-3</c:v>
                </c:pt>
                <c:pt idx="141918" formatCode="0.00E+00">
                  <c:v>-7.0854200000000003E-3</c:v>
                </c:pt>
                <c:pt idx="141919" formatCode="0.00E+00">
                  <c:v>-7.5686499999999997E-3</c:v>
                </c:pt>
                <c:pt idx="141920" formatCode="0.00E+00">
                  <c:v>-8.0374699999999997E-3</c:v>
                </c:pt>
                <c:pt idx="141921" formatCode="0.00E+00">
                  <c:v>-8.4918400000000005E-3</c:v>
                </c:pt>
                <c:pt idx="141922" formatCode="0.00E+00">
                  <c:v>-8.9317200000000006E-3</c:v>
                </c:pt>
                <c:pt idx="141923" formatCode="0.00E+00">
                  <c:v>-9.35713E-3</c:v>
                </c:pt>
                <c:pt idx="141924" formatCode="0.00E+00">
                  <c:v>-9.7681E-3</c:v>
                </c:pt>
                <c:pt idx="141925">
                  <c:v>-1.0164599999999999E-2</c:v>
                </c:pt>
                <c:pt idx="141926">
                  <c:v>-1.05463E-2</c:v>
                </c:pt>
                <c:pt idx="141927">
                  <c:v>-1.09132E-2</c:v>
                </c:pt>
                <c:pt idx="141928">
                  <c:v>-1.1265300000000001E-2</c:v>
                </c:pt>
                <c:pt idx="141929">
                  <c:v>-1.1602700000000001E-2</c:v>
                </c:pt>
                <c:pt idx="141930">
                  <c:v>-1.19258E-2</c:v>
                </c:pt>
                <c:pt idx="141931">
                  <c:v>-1.22346E-2</c:v>
                </c:pt>
                <c:pt idx="141932">
                  <c:v>-1.25293E-2</c:v>
                </c:pt>
                <c:pt idx="141933">
                  <c:v>-1.28101E-2</c:v>
                </c:pt>
                <c:pt idx="141934">
                  <c:v>-1.3077500000000001E-2</c:v>
                </c:pt>
                <c:pt idx="141935">
                  <c:v>-1.3331600000000001E-2</c:v>
                </c:pt>
                <c:pt idx="141936">
                  <c:v>-1.35724E-2</c:v>
                </c:pt>
                <c:pt idx="141937">
                  <c:v>-1.37999E-2</c:v>
                </c:pt>
                <c:pt idx="141938">
                  <c:v>-1.4014199999999999E-2</c:v>
                </c:pt>
                <c:pt idx="141939">
                  <c:v>-1.42154E-2</c:v>
                </c:pt>
                <c:pt idx="141940">
                  <c:v>-1.44037E-2</c:v>
                </c:pt>
                <c:pt idx="141941">
                  <c:v>-1.45793E-2</c:v>
                </c:pt>
                <c:pt idx="141942">
                  <c:v>-1.47425E-2</c:v>
                </c:pt>
                <c:pt idx="141943">
                  <c:v>-1.4893699999999999E-2</c:v>
                </c:pt>
                <c:pt idx="141944">
                  <c:v>-1.50332E-2</c:v>
                </c:pt>
                <c:pt idx="141945">
                  <c:v>-1.51615E-2</c:v>
                </c:pt>
                <c:pt idx="141946">
                  <c:v>-1.52789E-2</c:v>
                </c:pt>
                <c:pt idx="141947">
                  <c:v>-1.53855E-2</c:v>
                </c:pt>
                <c:pt idx="141948">
                  <c:v>-1.5481699999999999E-2</c:v>
                </c:pt>
                <c:pt idx="141949">
                  <c:v>-1.55677E-2</c:v>
                </c:pt>
                <c:pt idx="141950">
                  <c:v>-1.5643799999999999E-2</c:v>
                </c:pt>
                <c:pt idx="141951">
                  <c:v>-1.5710499999999999E-2</c:v>
                </c:pt>
                <c:pt idx="141952">
                  <c:v>-1.57682E-2</c:v>
                </c:pt>
                <c:pt idx="141953">
                  <c:v>-1.58172E-2</c:v>
                </c:pt>
                <c:pt idx="141954">
                  <c:v>-1.5857599999999999E-2</c:v>
                </c:pt>
                <c:pt idx="141955">
                  <c:v>-1.58896E-2</c:v>
                </c:pt>
                <c:pt idx="141956">
                  <c:v>-1.5913199999999999E-2</c:v>
                </c:pt>
                <c:pt idx="141957">
                  <c:v>-1.59287E-2</c:v>
                </c:pt>
                <c:pt idx="141958">
                  <c:v>-1.59364E-2</c:v>
                </c:pt>
                <c:pt idx="141959">
                  <c:v>-1.5936499999999999E-2</c:v>
                </c:pt>
                <c:pt idx="141960">
                  <c:v>-1.5929599999999999E-2</c:v>
                </c:pt>
                <c:pt idx="141961">
                  <c:v>-1.5916099999999999E-2</c:v>
                </c:pt>
                <c:pt idx="141962">
                  <c:v>-1.5896500000000001E-2</c:v>
                </c:pt>
                <c:pt idx="141963">
                  <c:v>-1.5871099999999999E-2</c:v>
                </c:pt>
                <c:pt idx="141964">
                  <c:v>-1.5840199999999999E-2</c:v>
                </c:pt>
                <c:pt idx="141965">
                  <c:v>-1.5803999999999999E-2</c:v>
                </c:pt>
                <c:pt idx="141966">
                  <c:v>-1.57628E-2</c:v>
                </c:pt>
                <c:pt idx="141967">
                  <c:v>-1.57168E-2</c:v>
                </c:pt>
                <c:pt idx="141968">
                  <c:v>-1.5665999999999999E-2</c:v>
                </c:pt>
                <c:pt idx="141969">
                  <c:v>-1.5610600000000001E-2</c:v>
                </c:pt>
                <c:pt idx="141970">
                  <c:v>-1.5550599999999999E-2</c:v>
                </c:pt>
                <c:pt idx="141971">
                  <c:v>-1.54859E-2</c:v>
                </c:pt>
                <c:pt idx="141972">
                  <c:v>-1.54165E-2</c:v>
                </c:pt>
                <c:pt idx="141973">
                  <c:v>-1.53423E-2</c:v>
                </c:pt>
                <c:pt idx="141974">
                  <c:v>-1.52636E-2</c:v>
                </c:pt>
                <c:pt idx="141975">
                  <c:v>-1.51804E-2</c:v>
                </c:pt>
                <c:pt idx="141976">
                  <c:v>-1.50936E-2</c:v>
                </c:pt>
                <c:pt idx="141977">
                  <c:v>-1.5003799999999999E-2</c:v>
                </c:pt>
                <c:pt idx="141978">
                  <c:v>-1.4910700000000001E-2</c:v>
                </c:pt>
                <c:pt idx="141979">
                  <c:v>-1.48141E-2</c:v>
                </c:pt>
                <c:pt idx="141980">
                  <c:v>-1.47136E-2</c:v>
                </c:pt>
                <c:pt idx="141981">
                  <c:v>-1.46091E-2</c:v>
                </c:pt>
                <c:pt idx="141982">
                  <c:v>-1.45005E-2</c:v>
                </c:pt>
                <c:pt idx="141983">
                  <c:v>-1.4387499999999999E-2</c:v>
                </c:pt>
                <c:pt idx="141984">
                  <c:v>-1.427E-2</c:v>
                </c:pt>
                <c:pt idx="141985">
                  <c:v>-1.41478E-2</c:v>
                </c:pt>
                <c:pt idx="141986">
                  <c:v>-1.4020700000000001E-2</c:v>
                </c:pt>
                <c:pt idx="141987">
                  <c:v>-1.3888599999999999E-2</c:v>
                </c:pt>
                <c:pt idx="141988">
                  <c:v>-1.37517E-2</c:v>
                </c:pt>
                <c:pt idx="141989">
                  <c:v>-1.3610199999999999E-2</c:v>
                </c:pt>
                <c:pt idx="141990">
                  <c:v>-1.3464E-2</c:v>
                </c:pt>
                <c:pt idx="141991">
                  <c:v>-1.33128E-2</c:v>
                </c:pt>
                <c:pt idx="141992">
                  <c:v>-1.31561E-2</c:v>
                </c:pt>
                <c:pt idx="141993">
                  <c:v>-1.29938E-2</c:v>
                </c:pt>
                <c:pt idx="141994">
                  <c:v>-1.28253E-2</c:v>
                </c:pt>
                <c:pt idx="141995">
                  <c:v>-1.2650399999999999E-2</c:v>
                </c:pt>
                <c:pt idx="141996">
                  <c:v>-1.24689E-2</c:v>
                </c:pt>
                <c:pt idx="141997">
                  <c:v>-1.22807E-2</c:v>
                </c:pt>
                <c:pt idx="141998">
                  <c:v>-1.2085800000000001E-2</c:v>
                </c:pt>
                <c:pt idx="141999">
                  <c:v>-1.1884E-2</c:v>
                </c:pt>
                <c:pt idx="142000">
                  <c:v>-1.1675E-2</c:v>
                </c:pt>
                <c:pt idx="142001">
                  <c:v>-1.1459E-2</c:v>
                </c:pt>
                <c:pt idx="142002">
                  <c:v>-1.12356E-2</c:v>
                </c:pt>
                <c:pt idx="142003">
                  <c:v>-1.10049E-2</c:v>
                </c:pt>
                <c:pt idx="142004">
                  <c:v>-1.0766400000000001E-2</c:v>
                </c:pt>
                <c:pt idx="142005">
                  <c:v>-1.05197E-2</c:v>
                </c:pt>
                <c:pt idx="142006">
                  <c:v>-1.02644E-2</c:v>
                </c:pt>
                <c:pt idx="142007" formatCode="0.00E+00">
                  <c:v>-9.9999600000000004E-3</c:v>
                </c:pt>
                <c:pt idx="142008" formatCode="0.00E+00">
                  <c:v>-9.7258799999999992E-3</c:v>
                </c:pt>
                <c:pt idx="142009" formatCode="0.00E+00">
                  <c:v>-9.4418799999999997E-3</c:v>
                </c:pt>
                <c:pt idx="142010" formatCode="0.00E+00">
                  <c:v>-9.1476700000000001E-3</c:v>
                </c:pt>
                <c:pt idx="142011" formatCode="0.00E+00">
                  <c:v>-8.8430699999999998E-3</c:v>
                </c:pt>
                <c:pt idx="142012" formatCode="0.00E+00">
                  <c:v>-8.5278699999999999E-3</c:v>
                </c:pt>
                <c:pt idx="142013" formatCode="0.00E+00">
                  <c:v>-8.2016899999999993E-3</c:v>
                </c:pt>
                <c:pt idx="142014" formatCode="0.00E+00">
                  <c:v>-7.8639899999999995E-3</c:v>
                </c:pt>
                <c:pt idx="142015" formatCode="0.00E+00">
                  <c:v>-7.5143800000000002E-3</c:v>
                </c:pt>
                <c:pt idx="142016" formatCode="0.00E+00">
                  <c:v>-7.1528399999999997E-3</c:v>
                </c:pt>
                <c:pt idx="142017" formatCode="0.00E+00">
                  <c:v>-6.7797100000000004E-3</c:v>
                </c:pt>
                <c:pt idx="142018" formatCode="0.00E+00">
                  <c:v>-6.3952999999999996E-3</c:v>
                </c:pt>
                <c:pt idx="142019" formatCode="0.00E+00">
                  <c:v>-5.9995100000000004E-3</c:v>
                </c:pt>
                <c:pt idx="142020" formatCode="0.00E+00">
                  <c:v>-5.59211E-3</c:v>
                </c:pt>
                <c:pt idx="142021" formatCode="0.00E+00">
                  <c:v>-5.1730099999999996E-3</c:v>
                </c:pt>
                <c:pt idx="142022" formatCode="0.00E+00">
                  <c:v>-4.7420500000000003E-3</c:v>
                </c:pt>
                <c:pt idx="142023" formatCode="0.00E+00">
                  <c:v>-4.2987099999999999E-3</c:v>
                </c:pt>
                <c:pt idx="142024" formatCode="0.00E+00">
                  <c:v>-3.8424000000000002E-3</c:v>
                </c:pt>
                <c:pt idx="142025" formatCode="0.00E+00">
                  <c:v>-3.3729200000000002E-3</c:v>
                </c:pt>
                <c:pt idx="142026" formatCode="0.00E+00">
                  <c:v>-2.8903700000000002E-3</c:v>
                </c:pt>
                <c:pt idx="142027" formatCode="0.00E+00">
                  <c:v>-2.39478E-3</c:v>
                </c:pt>
                <c:pt idx="142028" formatCode="0.00E+00">
                  <c:v>-1.8858900000000001E-3</c:v>
                </c:pt>
                <c:pt idx="142029" formatCode="0.00E+00">
                  <c:v>-1.36337E-3</c:v>
                </c:pt>
                <c:pt idx="142030" formatCode="0.00E+00">
                  <c:v>-8.2704700000000003E-4</c:v>
                </c:pt>
                <c:pt idx="142031" formatCode="0.00E+00">
                  <c:v>-2.77068E-4</c:v>
                </c:pt>
                <c:pt idx="142032" formatCode="0.00E+00">
                  <c:v>2.8638999999999997E-4</c:v>
                </c:pt>
                <c:pt idx="142033" formatCode="0.00E+00">
                  <c:v>8.6335299999999997E-4</c:v>
                </c:pt>
                <c:pt idx="142034" formatCode="0.00E+00">
                  <c:v>1.4537300000000001E-3</c:v>
                </c:pt>
                <c:pt idx="142035" formatCode="0.00E+00">
                  <c:v>2.0570900000000001E-3</c:v>
                </c:pt>
                <c:pt idx="142036" formatCode="0.00E+00">
                  <c:v>2.6730199999999999E-3</c:v>
                </c:pt>
                <c:pt idx="142037" formatCode="0.00E+00">
                  <c:v>3.3012599999999999E-3</c:v>
                </c:pt>
                <c:pt idx="142038" formatCode="0.00E+00">
                  <c:v>3.9415300000000004E-3</c:v>
                </c:pt>
                <c:pt idx="142039" formatCode="0.00E+00">
                  <c:v>4.59342E-3</c:v>
                </c:pt>
                <c:pt idx="142040" formatCode="0.00E+00">
                  <c:v>5.2564600000000001E-3</c:v>
                </c:pt>
                <c:pt idx="142041" formatCode="0.00E+00">
                  <c:v>5.9301400000000004E-3</c:v>
                </c:pt>
                <c:pt idx="142042" formatCode="0.00E+00">
                  <c:v>6.6141999999999998E-3</c:v>
                </c:pt>
                <c:pt idx="142043" formatCode="0.00E+00">
                  <c:v>7.3087400000000002E-3</c:v>
                </c:pt>
                <c:pt idx="142044" formatCode="0.00E+00">
                  <c:v>8.0139400000000006E-3</c:v>
                </c:pt>
                <c:pt idx="142045" formatCode="0.00E+00">
                  <c:v>8.7295900000000006E-3</c:v>
                </c:pt>
                <c:pt idx="142046" formatCode="0.00E+00">
                  <c:v>9.4551600000000006E-3</c:v>
                </c:pt>
                <c:pt idx="142047">
                  <c:v>1.0190100000000001E-2</c:v>
                </c:pt>
                <c:pt idx="142048">
                  <c:v>1.09339E-2</c:v>
                </c:pt>
                <c:pt idx="142049">
                  <c:v>1.1685900000000001E-2</c:v>
                </c:pt>
                <c:pt idx="142050">
                  <c:v>1.2445400000000001E-2</c:v>
                </c:pt>
                <c:pt idx="142051">
                  <c:v>1.32116E-2</c:v>
                </c:pt>
                <c:pt idx="142052">
                  <c:v>1.3984E-2</c:v>
                </c:pt>
                <c:pt idx="142053">
                  <c:v>1.47618E-2</c:v>
                </c:pt>
                <c:pt idx="142054">
                  <c:v>1.55443E-2</c:v>
                </c:pt>
                <c:pt idx="142055">
                  <c:v>1.6330799999999999E-2</c:v>
                </c:pt>
                <c:pt idx="142056">
                  <c:v>1.71206E-2</c:v>
                </c:pt>
                <c:pt idx="142057">
                  <c:v>1.7912899999999999E-2</c:v>
                </c:pt>
                <c:pt idx="142058">
                  <c:v>1.8707600000000001E-2</c:v>
                </c:pt>
                <c:pt idx="142059">
                  <c:v>1.9504000000000001E-2</c:v>
                </c:pt>
                <c:pt idx="142060">
                  <c:v>2.03015E-2</c:v>
                </c:pt>
                <c:pt idx="142061">
                  <c:v>2.1099300000000001E-2</c:v>
                </c:pt>
                <c:pt idx="142062">
                  <c:v>2.1896700000000002E-2</c:v>
                </c:pt>
                <c:pt idx="142063">
                  <c:v>2.2692500000000001E-2</c:v>
                </c:pt>
                <c:pt idx="142064">
                  <c:v>2.3485099999999998E-2</c:v>
                </c:pt>
                <c:pt idx="142065">
                  <c:v>2.4273400000000001E-2</c:v>
                </c:pt>
                <c:pt idx="142066">
                  <c:v>2.5056599999999998E-2</c:v>
                </c:pt>
                <c:pt idx="142067">
                  <c:v>2.5834099999999999E-2</c:v>
                </c:pt>
                <c:pt idx="142068">
                  <c:v>2.6605500000000001E-2</c:v>
                </c:pt>
                <c:pt idx="142069">
                  <c:v>2.73698E-2</c:v>
                </c:pt>
                <c:pt idx="142070">
                  <c:v>2.8126100000000001E-2</c:v>
                </c:pt>
                <c:pt idx="142071">
                  <c:v>2.8873200000000002E-2</c:v>
                </c:pt>
                <c:pt idx="142072">
                  <c:v>2.96102E-2</c:v>
                </c:pt>
                <c:pt idx="142073">
                  <c:v>3.0336399999999999E-2</c:v>
                </c:pt>
                <c:pt idx="142074">
                  <c:v>3.10513E-2</c:v>
                </c:pt>
                <c:pt idx="142075">
                  <c:v>3.17541E-2</c:v>
                </c:pt>
                <c:pt idx="142076">
                  <c:v>3.2443399999999997E-2</c:v>
                </c:pt>
                <c:pt idx="142077">
                  <c:v>3.31182E-2</c:v>
                </c:pt>
                <c:pt idx="142078">
                  <c:v>3.37772E-2</c:v>
                </c:pt>
                <c:pt idx="142079">
                  <c:v>3.4419400000000003E-2</c:v>
                </c:pt>
                <c:pt idx="142080">
                  <c:v>3.5043699999999997E-2</c:v>
                </c:pt>
                <c:pt idx="142081">
                  <c:v>3.5649300000000002E-2</c:v>
                </c:pt>
                <c:pt idx="142082">
                  <c:v>3.6235200000000002E-2</c:v>
                </c:pt>
                <c:pt idx="142083">
                  <c:v>3.6801E-2</c:v>
                </c:pt>
                <c:pt idx="142084">
                  <c:v>3.73461E-2</c:v>
                </c:pt>
                <c:pt idx="142085">
                  <c:v>3.7869899999999998E-2</c:v>
                </c:pt>
                <c:pt idx="142086">
                  <c:v>3.83714E-2</c:v>
                </c:pt>
                <c:pt idx="142087">
                  <c:v>3.8849500000000002E-2</c:v>
                </c:pt>
                <c:pt idx="142088">
                  <c:v>3.9303100000000001E-2</c:v>
                </c:pt>
                <c:pt idx="142089">
                  <c:v>3.9731200000000001E-2</c:v>
                </c:pt>
                <c:pt idx="142090">
                  <c:v>4.01327E-2</c:v>
                </c:pt>
                <c:pt idx="142091">
                  <c:v>4.0506899999999998E-2</c:v>
                </c:pt>
                <c:pt idx="142092">
                  <c:v>4.0853100000000003E-2</c:v>
                </c:pt>
                <c:pt idx="142093">
                  <c:v>4.1170900000000003E-2</c:v>
                </c:pt>
                <c:pt idx="142094">
                  <c:v>4.1459599999999999E-2</c:v>
                </c:pt>
                <c:pt idx="142095">
                  <c:v>4.1718600000000002E-2</c:v>
                </c:pt>
                <c:pt idx="142096">
                  <c:v>4.1947400000000003E-2</c:v>
                </c:pt>
                <c:pt idx="142097">
                  <c:v>4.21454E-2</c:v>
                </c:pt>
                <c:pt idx="142098">
                  <c:v>4.2312200000000001E-2</c:v>
                </c:pt>
                <c:pt idx="142099">
                  <c:v>4.2447100000000001E-2</c:v>
                </c:pt>
                <c:pt idx="142100">
                  <c:v>4.2549799999999999E-2</c:v>
                </c:pt>
                <c:pt idx="142101">
                  <c:v>4.2619700000000003E-2</c:v>
                </c:pt>
                <c:pt idx="142102">
                  <c:v>4.26565E-2</c:v>
                </c:pt>
                <c:pt idx="142103">
                  <c:v>4.2659700000000002E-2</c:v>
                </c:pt>
                <c:pt idx="142104">
                  <c:v>4.2628699999999999E-2</c:v>
                </c:pt>
                <c:pt idx="142105">
                  <c:v>4.2562799999999998E-2</c:v>
                </c:pt>
                <c:pt idx="142106">
                  <c:v>4.24613E-2</c:v>
                </c:pt>
                <c:pt idx="142107">
                  <c:v>4.2324100000000003E-2</c:v>
                </c:pt>
                <c:pt idx="142108">
                  <c:v>4.21512E-2</c:v>
                </c:pt>
                <c:pt idx="142109">
                  <c:v>4.1942199999999999E-2</c:v>
                </c:pt>
                <c:pt idx="142110">
                  <c:v>4.1697100000000001E-2</c:v>
                </c:pt>
                <c:pt idx="142111">
                  <c:v>4.14162E-2</c:v>
                </c:pt>
                <c:pt idx="142112">
                  <c:v>4.10996E-2</c:v>
                </c:pt>
                <c:pt idx="142113">
                  <c:v>4.0747499999999999E-2</c:v>
                </c:pt>
                <c:pt idx="142114">
                  <c:v>4.0359600000000002E-2</c:v>
                </c:pt>
                <c:pt idx="142115">
                  <c:v>3.9935900000000003E-2</c:v>
                </c:pt>
                <c:pt idx="142116">
                  <c:v>3.9476999999999998E-2</c:v>
                </c:pt>
                <c:pt idx="142117">
                  <c:v>3.8983200000000003E-2</c:v>
                </c:pt>
                <c:pt idx="142118">
                  <c:v>3.84549E-2</c:v>
                </c:pt>
                <c:pt idx="142119">
                  <c:v>3.7892200000000001E-2</c:v>
                </c:pt>
                <c:pt idx="142120">
                  <c:v>3.7295399999999999E-2</c:v>
                </c:pt>
                <c:pt idx="142121">
                  <c:v>3.6665000000000003E-2</c:v>
                </c:pt>
                <c:pt idx="142122">
                  <c:v>3.6001100000000001E-2</c:v>
                </c:pt>
                <c:pt idx="142123">
                  <c:v>3.5303500000000002E-2</c:v>
                </c:pt>
                <c:pt idx="142124">
                  <c:v>3.4572499999999999E-2</c:v>
                </c:pt>
                <c:pt idx="142125">
                  <c:v>3.3808600000000001E-2</c:v>
                </c:pt>
                <c:pt idx="142126">
                  <c:v>3.3012800000000002E-2</c:v>
                </c:pt>
                <c:pt idx="142127">
                  <c:v>3.2185600000000002E-2</c:v>
                </c:pt>
                <c:pt idx="142128">
                  <c:v>3.1328099999999998E-2</c:v>
                </c:pt>
                <c:pt idx="142129">
                  <c:v>3.04408E-2</c:v>
                </c:pt>
                <c:pt idx="142130">
                  <c:v>2.9524399999999999E-2</c:v>
                </c:pt>
                <c:pt idx="142131">
                  <c:v>2.8579799999999999E-2</c:v>
                </c:pt>
                <c:pt idx="142132">
                  <c:v>2.76081E-2</c:v>
                </c:pt>
                <c:pt idx="142133">
                  <c:v>2.6610100000000001E-2</c:v>
                </c:pt>
                <c:pt idx="142134">
                  <c:v>2.5586600000000001E-2</c:v>
                </c:pt>
                <c:pt idx="142135">
                  <c:v>2.45387E-2</c:v>
                </c:pt>
                <c:pt idx="142136">
                  <c:v>2.3467700000000001E-2</c:v>
                </c:pt>
                <c:pt idx="142137">
                  <c:v>2.23748E-2</c:v>
                </c:pt>
                <c:pt idx="142138">
                  <c:v>2.1260999999999999E-2</c:v>
                </c:pt>
                <c:pt idx="142139">
                  <c:v>2.0127300000000001E-2</c:v>
                </c:pt>
                <c:pt idx="142140">
                  <c:v>1.8974899999999999E-2</c:v>
                </c:pt>
                <c:pt idx="142141">
                  <c:v>1.7804799999999999E-2</c:v>
                </c:pt>
                <c:pt idx="142142">
                  <c:v>1.6618299999999999E-2</c:v>
                </c:pt>
                <c:pt idx="142143">
                  <c:v>1.54164E-2</c:v>
                </c:pt>
                <c:pt idx="142144">
                  <c:v>1.42004E-2</c:v>
                </c:pt>
                <c:pt idx="142145">
                  <c:v>1.2971399999999999E-2</c:v>
                </c:pt>
                <c:pt idx="142146">
                  <c:v>1.1730900000000001E-2</c:v>
                </c:pt>
                <c:pt idx="142147">
                  <c:v>1.0480099999999999E-2</c:v>
                </c:pt>
                <c:pt idx="142148" formatCode="0.00E+00">
                  <c:v>9.2203000000000007E-3</c:v>
                </c:pt>
                <c:pt idx="142149" formatCode="0.00E+00">
                  <c:v>7.9530799999999995E-3</c:v>
                </c:pt>
                <c:pt idx="142150" formatCode="0.00E+00">
                  <c:v>6.6798300000000003E-3</c:v>
                </c:pt>
                <c:pt idx="142151" formatCode="0.00E+00">
                  <c:v>5.4018800000000004E-3</c:v>
                </c:pt>
                <c:pt idx="142152" formatCode="0.00E+00">
                  <c:v>4.12036E-3</c:v>
                </c:pt>
                <c:pt idx="142153" formatCode="0.00E+00">
                  <c:v>2.83637E-3</c:v>
                </c:pt>
                <c:pt idx="142154" formatCode="0.00E+00">
                  <c:v>1.5514400000000001E-3</c:v>
                </c:pt>
                <c:pt idx="142155" formatCode="0.00E+00">
                  <c:v>2.67352E-4</c:v>
                </c:pt>
                <c:pt idx="142156" formatCode="0.00E+00">
                  <c:v>-1.0144100000000001E-3</c:v>
                </c:pt>
                <c:pt idx="142157" formatCode="0.00E+00">
                  <c:v>-2.2927099999999999E-3</c:v>
                </c:pt>
                <c:pt idx="142158" formatCode="0.00E+00">
                  <c:v>-3.5664500000000001E-3</c:v>
                </c:pt>
                <c:pt idx="142159" formatCode="0.00E+00">
                  <c:v>-4.8343099999999996E-3</c:v>
                </c:pt>
                <c:pt idx="142160" formatCode="0.00E+00">
                  <c:v>-6.0946500000000001E-3</c:v>
                </c:pt>
                <c:pt idx="142161" formatCode="0.00E+00">
                  <c:v>-7.34558E-3</c:v>
                </c:pt>
                <c:pt idx="142162" formatCode="0.00E+00">
                  <c:v>-8.5852600000000008E-3</c:v>
                </c:pt>
                <c:pt idx="142163" formatCode="0.00E+00">
                  <c:v>-9.8122499999999998E-3</c:v>
                </c:pt>
                <c:pt idx="142164">
                  <c:v>-1.10253E-2</c:v>
                </c:pt>
                <c:pt idx="142165">
                  <c:v>-1.2223299999999999E-2</c:v>
                </c:pt>
                <c:pt idx="142166">
                  <c:v>-1.3404900000000001E-2</c:v>
                </c:pt>
                <c:pt idx="142167">
                  <c:v>-1.4568899999999999E-2</c:v>
                </c:pt>
                <c:pt idx="142168">
                  <c:v>-1.5714200000000001E-2</c:v>
                </c:pt>
                <c:pt idx="142169">
                  <c:v>-1.68396E-2</c:v>
                </c:pt>
                <c:pt idx="142170">
                  <c:v>-1.79437E-2</c:v>
                </c:pt>
                <c:pt idx="142171">
                  <c:v>-1.9025E-2</c:v>
                </c:pt>
                <c:pt idx="142172">
                  <c:v>-2.0081600000000002E-2</c:v>
                </c:pt>
                <c:pt idx="142173">
                  <c:v>-2.1112300000000001E-2</c:v>
                </c:pt>
                <c:pt idx="142174">
                  <c:v>-2.2115900000000001E-2</c:v>
                </c:pt>
                <c:pt idx="142175">
                  <c:v>-2.3091199999999999E-2</c:v>
                </c:pt>
                <c:pt idx="142176">
                  <c:v>-2.40369E-2</c:v>
                </c:pt>
                <c:pt idx="142177">
                  <c:v>-2.4952200000000001E-2</c:v>
                </c:pt>
                <c:pt idx="142178">
                  <c:v>-2.58362E-2</c:v>
                </c:pt>
                <c:pt idx="142179">
                  <c:v>-2.6687900000000001E-2</c:v>
                </c:pt>
                <c:pt idx="142180">
                  <c:v>-2.75064E-2</c:v>
                </c:pt>
                <c:pt idx="142181">
                  <c:v>-2.8290599999999999E-2</c:v>
                </c:pt>
                <c:pt idx="142182">
                  <c:v>-2.9040099999999999E-2</c:v>
                </c:pt>
                <c:pt idx="142183">
                  <c:v>-2.97539E-2</c:v>
                </c:pt>
                <c:pt idx="142184">
                  <c:v>-3.0431300000000001E-2</c:v>
                </c:pt>
                <c:pt idx="142185">
                  <c:v>-3.1071399999999999E-2</c:v>
                </c:pt>
                <c:pt idx="142186">
                  <c:v>-3.1673699999999999E-2</c:v>
                </c:pt>
                <c:pt idx="142187">
                  <c:v>-3.2237300000000003E-2</c:v>
                </c:pt>
                <c:pt idx="142188">
                  <c:v>-3.2761699999999998E-2</c:v>
                </c:pt>
                <c:pt idx="142189">
                  <c:v>-3.3246299999999999E-2</c:v>
                </c:pt>
                <c:pt idx="142190">
                  <c:v>-3.3690499999999998E-2</c:v>
                </c:pt>
                <c:pt idx="142191">
                  <c:v>-3.4093600000000002E-2</c:v>
                </c:pt>
                <c:pt idx="142192">
                  <c:v>-3.4455300000000001E-2</c:v>
                </c:pt>
                <c:pt idx="142193">
                  <c:v>-3.4775E-2</c:v>
                </c:pt>
                <c:pt idx="142194">
                  <c:v>-3.5052300000000002E-2</c:v>
                </c:pt>
                <c:pt idx="142195">
                  <c:v>-3.5286900000000003E-2</c:v>
                </c:pt>
                <c:pt idx="142196">
                  <c:v>-3.5478599999999999E-2</c:v>
                </c:pt>
                <c:pt idx="142197">
                  <c:v>-3.5627499999999999E-2</c:v>
                </c:pt>
                <c:pt idx="142198">
                  <c:v>-3.5733800000000003E-2</c:v>
                </c:pt>
                <c:pt idx="142199">
                  <c:v>-3.5797099999999998E-2</c:v>
                </c:pt>
                <c:pt idx="142200">
                  <c:v>-3.5817300000000003E-2</c:v>
                </c:pt>
                <c:pt idx="142201">
                  <c:v>-3.5794100000000002E-2</c:v>
                </c:pt>
                <c:pt idx="142202">
                  <c:v>-3.5727399999999999E-2</c:v>
                </c:pt>
                <c:pt idx="142203">
                  <c:v>-3.56174E-2</c:v>
                </c:pt>
                <c:pt idx="142204">
                  <c:v>-3.5464299999999997E-2</c:v>
                </c:pt>
                <c:pt idx="142205">
                  <c:v>-3.52682E-2</c:v>
                </c:pt>
                <c:pt idx="142206">
                  <c:v>-3.5029499999999998E-2</c:v>
                </c:pt>
                <c:pt idx="142207">
                  <c:v>-3.4748800000000003E-2</c:v>
                </c:pt>
                <c:pt idx="142208">
                  <c:v>-3.44263E-2</c:v>
                </c:pt>
                <c:pt idx="142209">
                  <c:v>-3.4062700000000001E-2</c:v>
                </c:pt>
                <c:pt idx="142210">
                  <c:v>-3.3658599999999997E-2</c:v>
                </c:pt>
                <c:pt idx="142211">
                  <c:v>-3.32147E-2</c:v>
                </c:pt>
                <c:pt idx="142212">
                  <c:v>-3.27316E-2</c:v>
                </c:pt>
                <c:pt idx="142213">
                  <c:v>-3.2209799999999997E-2</c:v>
                </c:pt>
                <c:pt idx="142214">
                  <c:v>-3.1649900000000002E-2</c:v>
                </c:pt>
                <c:pt idx="142215">
                  <c:v>-3.10519E-2</c:v>
                </c:pt>
                <c:pt idx="142216">
                  <c:v>-3.04164E-2</c:v>
                </c:pt>
                <c:pt idx="142217">
                  <c:v>-2.9744199999999998E-2</c:v>
                </c:pt>
                <c:pt idx="142218">
                  <c:v>-2.90365E-2</c:v>
                </c:pt>
                <c:pt idx="142219">
                  <c:v>-2.8294199999999999E-2</c:v>
                </c:pt>
                <c:pt idx="142220">
                  <c:v>-2.7518500000000001E-2</c:v>
                </c:pt>
                <c:pt idx="142221">
                  <c:v>-2.6710500000000002E-2</c:v>
                </c:pt>
                <c:pt idx="142222">
                  <c:v>-2.5871100000000001E-2</c:v>
                </c:pt>
                <c:pt idx="142223">
                  <c:v>-2.5001300000000001E-2</c:v>
                </c:pt>
                <c:pt idx="142224">
                  <c:v>-2.4101899999999999E-2</c:v>
                </c:pt>
                <c:pt idx="142225">
                  <c:v>-2.31741E-2</c:v>
                </c:pt>
                <c:pt idx="142226">
                  <c:v>-2.22189E-2</c:v>
                </c:pt>
                <c:pt idx="142227">
                  <c:v>-2.1237499999999999E-2</c:v>
                </c:pt>
                <c:pt idx="142228">
                  <c:v>-2.0231200000000001E-2</c:v>
                </c:pt>
                <c:pt idx="142229">
                  <c:v>-1.9200800000000001E-2</c:v>
                </c:pt>
                <c:pt idx="142230">
                  <c:v>-1.8147699999999999E-2</c:v>
                </c:pt>
                <c:pt idx="142231">
                  <c:v>-1.7073100000000001E-2</c:v>
                </c:pt>
                <c:pt idx="142232">
                  <c:v>-1.5978300000000001E-2</c:v>
                </c:pt>
                <c:pt idx="142233">
                  <c:v>-1.4864499999999999E-2</c:v>
                </c:pt>
                <c:pt idx="142234">
                  <c:v>-1.37331E-2</c:v>
                </c:pt>
                <c:pt idx="142235">
                  <c:v>-1.2585300000000001E-2</c:v>
                </c:pt>
                <c:pt idx="142236">
                  <c:v>-1.14222E-2</c:v>
                </c:pt>
                <c:pt idx="142237">
                  <c:v>-1.02454E-2</c:v>
                </c:pt>
                <c:pt idx="142238" formatCode="0.00E+00">
                  <c:v>-9.0559500000000001E-3</c:v>
                </c:pt>
                <c:pt idx="142239" formatCode="0.00E+00">
                  <c:v>-7.8554699999999998E-3</c:v>
                </c:pt>
                <c:pt idx="142240" formatCode="0.00E+00">
                  <c:v>-6.64542E-3</c:v>
                </c:pt>
                <c:pt idx="142241" formatCode="0.00E+00">
                  <c:v>-5.4270799999999999E-3</c:v>
                </c:pt>
                <c:pt idx="142242" formatCode="0.00E+00">
                  <c:v>-4.20156E-3</c:v>
                </c:pt>
                <c:pt idx="142243" formatCode="0.00E+00">
                  <c:v>-2.97022E-3</c:v>
                </c:pt>
                <c:pt idx="142244" formatCode="0.00E+00">
                  <c:v>-1.7346200000000001E-3</c:v>
                </c:pt>
                <c:pt idx="142245" formatCode="0.00E+00">
                  <c:v>-4.9615599999999998E-4</c:v>
                </c:pt>
                <c:pt idx="142246" formatCode="0.00E+00">
                  <c:v>7.4395600000000004E-4</c:v>
                </c:pt>
                <c:pt idx="142247" formatCode="0.00E+00">
                  <c:v>1.9845100000000001E-3</c:v>
                </c:pt>
                <c:pt idx="142248" formatCode="0.00E+00">
                  <c:v>3.2242500000000001E-3</c:v>
                </c:pt>
                <c:pt idx="142249" formatCode="0.00E+00">
                  <c:v>4.4620099999999998E-3</c:v>
                </c:pt>
                <c:pt idx="142250" formatCode="0.00E+00">
                  <c:v>5.6965499999999999E-3</c:v>
                </c:pt>
                <c:pt idx="142251" formatCode="0.00E+00">
                  <c:v>6.9265200000000002E-3</c:v>
                </c:pt>
                <c:pt idx="142252" formatCode="0.00E+00">
                  <c:v>8.1506200000000008E-3</c:v>
                </c:pt>
                <c:pt idx="142253" formatCode="0.00E+00">
                  <c:v>9.3675800000000004E-3</c:v>
                </c:pt>
                <c:pt idx="142254">
                  <c:v>1.0576199999999999E-2</c:v>
                </c:pt>
                <c:pt idx="142255">
                  <c:v>1.17754E-2</c:v>
                </c:pt>
                <c:pt idx="142256">
                  <c:v>1.2964E-2</c:v>
                </c:pt>
                <c:pt idx="142257">
                  <c:v>1.4140700000000001E-2</c:v>
                </c:pt>
                <c:pt idx="142258">
                  <c:v>1.5304399999999999E-2</c:v>
                </c:pt>
                <c:pt idx="142259">
                  <c:v>1.6454099999999999E-2</c:v>
                </c:pt>
                <c:pt idx="142260">
                  <c:v>1.7588900000000001E-2</c:v>
                </c:pt>
                <c:pt idx="142261">
                  <c:v>1.87078E-2</c:v>
                </c:pt>
                <c:pt idx="142262">
                  <c:v>1.9809899999999998E-2</c:v>
                </c:pt>
                <c:pt idx="142263">
                  <c:v>2.08944E-2</c:v>
                </c:pt>
                <c:pt idx="142264">
                  <c:v>2.1960299999999999E-2</c:v>
                </c:pt>
                <c:pt idx="142265">
                  <c:v>2.3006700000000001E-2</c:v>
                </c:pt>
                <c:pt idx="142266">
                  <c:v>2.4032600000000001E-2</c:v>
                </c:pt>
                <c:pt idx="142267">
                  <c:v>2.5036900000000001E-2</c:v>
                </c:pt>
                <c:pt idx="142268">
                  <c:v>2.6019E-2</c:v>
                </c:pt>
                <c:pt idx="142269">
                  <c:v>2.69778E-2</c:v>
                </c:pt>
                <c:pt idx="142270">
                  <c:v>2.7912699999999999E-2</c:v>
                </c:pt>
                <c:pt idx="142271">
                  <c:v>2.8823000000000001E-2</c:v>
                </c:pt>
                <c:pt idx="142272">
                  <c:v>2.9708100000000001E-2</c:v>
                </c:pt>
                <c:pt idx="142273">
                  <c:v>3.05676E-2</c:v>
                </c:pt>
                <c:pt idx="142274">
                  <c:v>3.14008E-2</c:v>
                </c:pt>
                <c:pt idx="142275">
                  <c:v>3.2207E-2</c:v>
                </c:pt>
                <c:pt idx="142276">
                  <c:v>3.2986000000000001E-2</c:v>
                </c:pt>
                <c:pt idx="142277">
                  <c:v>3.3737299999999998E-2</c:v>
                </c:pt>
                <c:pt idx="142278">
                  <c:v>3.4460499999999998E-2</c:v>
                </c:pt>
                <c:pt idx="142279">
                  <c:v>3.5155400000000003E-2</c:v>
                </c:pt>
                <c:pt idx="142280">
                  <c:v>3.5821699999999998E-2</c:v>
                </c:pt>
                <c:pt idx="142281">
                  <c:v>3.6459100000000001E-2</c:v>
                </c:pt>
                <c:pt idx="142282">
                  <c:v>3.7067599999999999E-2</c:v>
                </c:pt>
                <c:pt idx="142283">
                  <c:v>3.7646800000000001E-2</c:v>
                </c:pt>
                <c:pt idx="142284">
                  <c:v>3.8196500000000001E-2</c:v>
                </c:pt>
                <c:pt idx="142285">
                  <c:v>3.8716599999999997E-2</c:v>
                </c:pt>
                <c:pt idx="142286">
                  <c:v>3.92068E-2</c:v>
                </c:pt>
                <c:pt idx="142287">
                  <c:v>3.9667099999999997E-2</c:v>
                </c:pt>
                <c:pt idx="142288">
                  <c:v>4.0097399999999998E-2</c:v>
                </c:pt>
                <c:pt idx="142289">
                  <c:v>4.0497999999999999E-2</c:v>
                </c:pt>
                <c:pt idx="142290">
                  <c:v>4.0869000000000003E-2</c:v>
                </c:pt>
                <c:pt idx="142291">
                  <c:v>4.1210499999999997E-2</c:v>
                </c:pt>
                <c:pt idx="142292">
                  <c:v>4.1522499999999997E-2</c:v>
                </c:pt>
                <c:pt idx="142293">
                  <c:v>4.1805299999999997E-2</c:v>
                </c:pt>
                <c:pt idx="142294">
                  <c:v>4.2058900000000003E-2</c:v>
                </c:pt>
                <c:pt idx="142295">
                  <c:v>4.2283599999999998E-2</c:v>
                </c:pt>
                <c:pt idx="142296">
                  <c:v>4.24794E-2</c:v>
                </c:pt>
                <c:pt idx="142297">
                  <c:v>4.26466E-2</c:v>
                </c:pt>
                <c:pt idx="142298">
                  <c:v>4.2785499999999997E-2</c:v>
                </c:pt>
                <c:pt idx="142299">
                  <c:v>4.2896200000000002E-2</c:v>
                </c:pt>
                <c:pt idx="142300">
                  <c:v>4.2979200000000002E-2</c:v>
                </c:pt>
                <c:pt idx="142301">
                  <c:v>4.3034900000000001E-2</c:v>
                </c:pt>
                <c:pt idx="142302">
                  <c:v>4.3063700000000003E-2</c:v>
                </c:pt>
                <c:pt idx="142303">
                  <c:v>4.3066300000000002E-2</c:v>
                </c:pt>
                <c:pt idx="142304">
                  <c:v>4.3042999999999998E-2</c:v>
                </c:pt>
                <c:pt idx="142305">
                  <c:v>4.2994299999999999E-2</c:v>
                </c:pt>
                <c:pt idx="142306">
                  <c:v>4.2920600000000003E-2</c:v>
                </c:pt>
                <c:pt idx="142307">
                  <c:v>4.2822300000000001E-2</c:v>
                </c:pt>
                <c:pt idx="142308">
                  <c:v>4.2700000000000002E-2</c:v>
                </c:pt>
                <c:pt idx="142309">
                  <c:v>4.2554099999999997E-2</c:v>
                </c:pt>
                <c:pt idx="142310">
                  <c:v>4.2385199999999998E-2</c:v>
                </c:pt>
                <c:pt idx="142311">
                  <c:v>4.2193700000000001E-2</c:v>
                </c:pt>
                <c:pt idx="142312">
                  <c:v>4.1980299999999998E-2</c:v>
                </c:pt>
                <c:pt idx="142313">
                  <c:v>4.1745499999999998E-2</c:v>
                </c:pt>
                <c:pt idx="142314">
                  <c:v>4.1489900000000003E-2</c:v>
                </c:pt>
                <c:pt idx="142315">
                  <c:v>4.1214199999999999E-2</c:v>
                </c:pt>
                <c:pt idx="142316">
                  <c:v>4.0918999999999997E-2</c:v>
                </c:pt>
                <c:pt idx="142317">
                  <c:v>4.0604800000000003E-2</c:v>
                </c:pt>
                <c:pt idx="142318">
                  <c:v>4.02724E-2</c:v>
                </c:pt>
                <c:pt idx="142319">
                  <c:v>3.9922300000000001E-2</c:v>
                </c:pt>
                <c:pt idx="142320">
                  <c:v>3.9555199999999999E-2</c:v>
                </c:pt>
                <c:pt idx="142321">
                  <c:v>3.91718E-2</c:v>
                </c:pt>
                <c:pt idx="142322">
                  <c:v>3.8772800000000003E-2</c:v>
                </c:pt>
                <c:pt idx="142323">
                  <c:v>3.8358700000000003E-2</c:v>
                </c:pt>
                <c:pt idx="142324">
                  <c:v>3.7929999999999998E-2</c:v>
                </c:pt>
                <c:pt idx="142325">
                  <c:v>3.7487399999999997E-2</c:v>
                </c:pt>
                <c:pt idx="142326">
                  <c:v>3.7031500000000002E-2</c:v>
                </c:pt>
                <c:pt idx="142327">
                  <c:v>3.6562900000000002E-2</c:v>
                </c:pt>
                <c:pt idx="142328">
                  <c:v>3.6082099999999999E-2</c:v>
                </c:pt>
                <c:pt idx="142329">
                  <c:v>3.5589599999999999E-2</c:v>
                </c:pt>
                <c:pt idx="142330">
                  <c:v>3.5085900000000003E-2</c:v>
                </c:pt>
                <c:pt idx="142331">
                  <c:v>3.4571499999999998E-2</c:v>
                </c:pt>
                <c:pt idx="142332">
                  <c:v>3.4047000000000001E-2</c:v>
                </c:pt>
                <c:pt idx="142333">
                  <c:v>3.3512699999999999E-2</c:v>
                </c:pt>
                <c:pt idx="142334">
                  <c:v>3.2969499999999999E-2</c:v>
                </c:pt>
                <c:pt idx="142335">
                  <c:v>3.2417700000000001E-2</c:v>
                </c:pt>
                <c:pt idx="142336">
                  <c:v>3.1857999999999997E-2</c:v>
                </c:pt>
                <c:pt idx="142337">
                  <c:v>3.1290699999999998E-2</c:v>
                </c:pt>
                <c:pt idx="142338">
                  <c:v>3.0716500000000001E-2</c:v>
                </c:pt>
                <c:pt idx="142339">
                  <c:v>3.0135700000000001E-2</c:v>
                </c:pt>
                <c:pt idx="142340">
                  <c:v>2.9548899999999999E-2</c:v>
                </c:pt>
                <c:pt idx="142341">
                  <c:v>2.8956300000000001E-2</c:v>
                </c:pt>
                <c:pt idx="142342">
                  <c:v>2.8358399999999999E-2</c:v>
                </c:pt>
                <c:pt idx="142343">
                  <c:v>2.7755499999999999E-2</c:v>
                </c:pt>
                <c:pt idx="142344">
                  <c:v>2.7147999999999999E-2</c:v>
                </c:pt>
                <c:pt idx="142345">
                  <c:v>2.6536299999999999E-2</c:v>
                </c:pt>
                <c:pt idx="142346">
                  <c:v>2.5920800000000001E-2</c:v>
                </c:pt>
                <c:pt idx="142347">
                  <c:v>2.53017E-2</c:v>
                </c:pt>
                <c:pt idx="142348">
                  <c:v>2.4679599999999999E-2</c:v>
                </c:pt>
                <c:pt idx="142349">
                  <c:v>2.4054699999999998E-2</c:v>
                </c:pt>
                <c:pt idx="142350">
                  <c:v>2.34275E-2</c:v>
                </c:pt>
                <c:pt idx="142351">
                  <c:v>2.2798100000000002E-2</c:v>
                </c:pt>
                <c:pt idx="142352">
                  <c:v>2.21668E-2</c:v>
                </c:pt>
                <c:pt idx="142353">
                  <c:v>2.1533799999999999E-2</c:v>
                </c:pt>
                <c:pt idx="142354">
                  <c:v>2.0899299999999999E-2</c:v>
                </c:pt>
                <c:pt idx="142355">
                  <c:v>2.0263699999999999E-2</c:v>
                </c:pt>
                <c:pt idx="142356">
                  <c:v>1.9626999999999999E-2</c:v>
                </c:pt>
                <c:pt idx="142357">
                  <c:v>1.8989800000000001E-2</c:v>
                </c:pt>
                <c:pt idx="142358">
                  <c:v>1.83521E-2</c:v>
                </c:pt>
                <c:pt idx="142359">
                  <c:v>1.7714199999999999E-2</c:v>
                </c:pt>
                <c:pt idx="142360">
                  <c:v>1.7076299999999999E-2</c:v>
                </c:pt>
                <c:pt idx="142361">
                  <c:v>1.6438600000000001E-2</c:v>
                </c:pt>
                <c:pt idx="142362">
                  <c:v>1.5801300000000001E-2</c:v>
                </c:pt>
                <c:pt idx="142363">
                  <c:v>1.5164499999999999E-2</c:v>
                </c:pt>
                <c:pt idx="142364">
                  <c:v>1.45285E-2</c:v>
                </c:pt>
                <c:pt idx="142365">
                  <c:v>1.3893300000000001E-2</c:v>
                </c:pt>
                <c:pt idx="142366">
                  <c:v>1.3259099999999999E-2</c:v>
                </c:pt>
                <c:pt idx="142367">
                  <c:v>1.2625600000000001E-2</c:v>
                </c:pt>
                <c:pt idx="142368">
                  <c:v>1.19931E-2</c:v>
                </c:pt>
                <c:pt idx="142369">
                  <c:v>1.1361599999999999E-2</c:v>
                </c:pt>
                <c:pt idx="142370">
                  <c:v>1.07312E-2</c:v>
                </c:pt>
                <c:pt idx="142371">
                  <c:v>1.0102E-2</c:v>
                </c:pt>
                <c:pt idx="142372" formatCode="0.00E+00">
                  <c:v>9.4742899999999998E-3</c:v>
                </c:pt>
                <c:pt idx="142373" formatCode="0.00E+00">
                  <c:v>8.8480899999999994E-3</c:v>
                </c:pt>
                <c:pt idx="142374" formatCode="0.00E+00">
                  <c:v>8.2233700000000007E-3</c:v>
                </c:pt>
                <c:pt idx="142375" formatCode="0.00E+00">
                  <c:v>7.6E-3</c:v>
                </c:pt>
                <c:pt idx="142376" formatCode="0.00E+00">
                  <c:v>6.9779500000000001E-3</c:v>
                </c:pt>
                <c:pt idx="142377" formatCode="0.00E+00">
                  <c:v>6.3573299999999996E-3</c:v>
                </c:pt>
                <c:pt idx="142378" formatCode="0.00E+00">
                  <c:v>5.7382700000000002E-3</c:v>
                </c:pt>
                <c:pt idx="142379" formatCode="0.00E+00">
                  <c:v>5.1208499999999997E-3</c:v>
                </c:pt>
                <c:pt idx="142380" formatCode="0.00E+00">
                  <c:v>4.5051300000000004E-3</c:v>
                </c:pt>
                <c:pt idx="142381" formatCode="0.00E+00">
                  <c:v>3.8911499999999999E-3</c:v>
                </c:pt>
                <c:pt idx="142382" formatCode="0.00E+00">
                  <c:v>3.2789799999999999E-3</c:v>
                </c:pt>
                <c:pt idx="142383" formatCode="0.00E+00">
                  <c:v>2.6687099999999999E-3</c:v>
                </c:pt>
                <c:pt idx="142384" formatCode="0.00E+00">
                  <c:v>2.06048E-3</c:v>
                </c:pt>
                <c:pt idx="142385" formatCode="0.00E+00">
                  <c:v>1.4544600000000001E-3</c:v>
                </c:pt>
                <c:pt idx="142386" formatCode="0.00E+00">
                  <c:v>8.5069599999999996E-4</c:v>
                </c:pt>
                <c:pt idx="142387" formatCode="0.00E+00">
                  <c:v>2.4928299999999999E-4</c:v>
                </c:pt>
                <c:pt idx="142388" formatCode="0.00E+00">
                  <c:v>-3.4961999999999998E-4</c:v>
                </c:pt>
                <c:pt idx="142389" formatCode="0.00E+00">
                  <c:v>-9.458E-4</c:v>
                </c:pt>
                <c:pt idx="142390" formatCode="0.00E+00">
                  <c:v>-1.5390600000000001E-3</c:v>
                </c:pt>
                <c:pt idx="142391" formatCode="0.00E+00">
                  <c:v>-2.12926E-3</c:v>
                </c:pt>
                <c:pt idx="142392" formatCode="0.00E+00">
                  <c:v>-2.7163700000000001E-3</c:v>
                </c:pt>
                <c:pt idx="142393" formatCode="0.00E+00">
                  <c:v>-3.3004200000000001E-3</c:v>
                </c:pt>
                <c:pt idx="142394" formatCode="0.00E+00">
                  <c:v>-3.8814399999999999E-3</c:v>
                </c:pt>
                <c:pt idx="142395" formatCode="0.00E+00">
                  <c:v>-4.4593999999999996E-3</c:v>
                </c:pt>
                <c:pt idx="142396" formatCode="0.00E+00">
                  <c:v>-5.0342399999999997E-3</c:v>
                </c:pt>
                <c:pt idx="142397" formatCode="0.00E+00">
                  <c:v>-5.6058599999999998E-3</c:v>
                </c:pt>
                <c:pt idx="142398" formatCode="0.00E+00">
                  <c:v>-6.1741499999999998E-3</c:v>
                </c:pt>
                <c:pt idx="142399" formatCode="0.00E+00">
                  <c:v>-6.7389900000000003E-3</c:v>
                </c:pt>
                <c:pt idx="142400" formatCode="0.00E+00">
                  <c:v>-7.3001699999999999E-3</c:v>
                </c:pt>
                <c:pt idx="142401" formatCode="0.00E+00">
                  <c:v>-7.8575299999999997E-3</c:v>
                </c:pt>
                <c:pt idx="142402" formatCode="0.00E+00">
                  <c:v>-8.4109700000000003E-3</c:v>
                </c:pt>
                <c:pt idx="142403" formatCode="0.00E+00">
                  <c:v>-8.9603900000000004E-3</c:v>
                </c:pt>
                <c:pt idx="142404" formatCode="0.00E+00">
                  <c:v>-9.5056700000000008E-3</c:v>
                </c:pt>
                <c:pt idx="142405">
                  <c:v>-1.00465E-2</c:v>
                </c:pt>
                <c:pt idx="142406">
                  <c:v>-1.05827E-2</c:v>
                </c:pt>
                <c:pt idx="142407">
                  <c:v>-1.11138E-2</c:v>
                </c:pt>
                <c:pt idx="142408">
                  <c:v>-1.1639500000000001E-2</c:v>
                </c:pt>
                <c:pt idx="142409">
                  <c:v>-1.21596E-2</c:v>
                </c:pt>
                <c:pt idx="142410">
                  <c:v>-1.26737E-2</c:v>
                </c:pt>
                <c:pt idx="142411">
                  <c:v>-1.31818E-2</c:v>
                </c:pt>
                <c:pt idx="142412">
                  <c:v>-1.36837E-2</c:v>
                </c:pt>
                <c:pt idx="142413">
                  <c:v>-1.4179199999999999E-2</c:v>
                </c:pt>
                <c:pt idx="142414">
                  <c:v>-1.46681E-2</c:v>
                </c:pt>
                <c:pt idx="142415">
                  <c:v>-1.51501E-2</c:v>
                </c:pt>
                <c:pt idx="142416">
                  <c:v>-1.5625099999999999E-2</c:v>
                </c:pt>
                <c:pt idx="142417">
                  <c:v>-1.6092700000000001E-2</c:v>
                </c:pt>
                <c:pt idx="142418">
                  <c:v>-1.65527E-2</c:v>
                </c:pt>
                <c:pt idx="142419">
                  <c:v>-1.70048E-2</c:v>
                </c:pt>
                <c:pt idx="142420">
                  <c:v>-1.74488E-2</c:v>
                </c:pt>
                <c:pt idx="142421">
                  <c:v>-1.78841E-2</c:v>
                </c:pt>
                <c:pt idx="142422">
                  <c:v>-1.8310400000000001E-2</c:v>
                </c:pt>
                <c:pt idx="142423">
                  <c:v>-1.8727299999999999E-2</c:v>
                </c:pt>
                <c:pt idx="142424">
                  <c:v>-1.9134399999999999E-2</c:v>
                </c:pt>
                <c:pt idx="142425">
                  <c:v>-1.9531400000000001E-2</c:v>
                </c:pt>
                <c:pt idx="142426">
                  <c:v>-1.9917899999999999E-2</c:v>
                </c:pt>
                <c:pt idx="142427">
                  <c:v>-2.02934E-2</c:v>
                </c:pt>
                <c:pt idx="142428">
                  <c:v>-2.0657499999999999E-2</c:v>
                </c:pt>
                <c:pt idx="142429">
                  <c:v>-2.1009799999999999E-2</c:v>
                </c:pt>
                <c:pt idx="142430">
                  <c:v>-2.1349900000000002E-2</c:v>
                </c:pt>
                <c:pt idx="142431">
                  <c:v>-2.1677399999999999E-2</c:v>
                </c:pt>
                <c:pt idx="142432">
                  <c:v>-2.1991799999999999E-2</c:v>
                </c:pt>
                <c:pt idx="142433">
                  <c:v>-2.2292900000000001E-2</c:v>
                </c:pt>
                <c:pt idx="142434">
                  <c:v>-2.2580200000000002E-2</c:v>
                </c:pt>
                <c:pt idx="142435">
                  <c:v>-2.28533E-2</c:v>
                </c:pt>
                <c:pt idx="142436">
                  <c:v>-2.31115E-2</c:v>
                </c:pt>
                <c:pt idx="142437">
                  <c:v>-2.3354099999999999E-2</c:v>
                </c:pt>
                <c:pt idx="142438">
                  <c:v>-2.35807E-2</c:v>
                </c:pt>
                <c:pt idx="142439">
                  <c:v>-2.3790700000000001E-2</c:v>
                </c:pt>
                <c:pt idx="142440">
                  <c:v>-2.3983899999999999E-2</c:v>
                </c:pt>
                <c:pt idx="142441">
                  <c:v>-2.41596E-2</c:v>
                </c:pt>
                <c:pt idx="142442">
                  <c:v>-2.4317399999999999E-2</c:v>
                </c:pt>
                <c:pt idx="142443">
                  <c:v>-2.4456700000000001E-2</c:v>
                </c:pt>
                <c:pt idx="142444">
                  <c:v>-2.45772E-2</c:v>
                </c:pt>
                <c:pt idx="142445">
                  <c:v>-2.4678200000000001E-2</c:v>
                </c:pt>
                <c:pt idx="142446">
                  <c:v>-2.4759199999999999E-2</c:v>
                </c:pt>
                <c:pt idx="142447">
                  <c:v>-2.4819999999999998E-2</c:v>
                </c:pt>
                <c:pt idx="142448">
                  <c:v>-2.48601E-2</c:v>
                </c:pt>
                <c:pt idx="142449">
                  <c:v>-2.4878999999999998E-2</c:v>
                </c:pt>
                <c:pt idx="142450">
                  <c:v>-2.4875999999999999E-2</c:v>
                </c:pt>
                <c:pt idx="142451">
                  <c:v>-2.48506E-2</c:v>
                </c:pt>
                <c:pt idx="142452">
                  <c:v>-2.48022E-2</c:v>
                </c:pt>
                <c:pt idx="142453">
                  <c:v>-2.4730700000000001E-2</c:v>
                </c:pt>
                <c:pt idx="142454">
                  <c:v>-2.46357E-2</c:v>
                </c:pt>
                <c:pt idx="142455">
                  <c:v>-2.4517000000000001E-2</c:v>
                </c:pt>
                <c:pt idx="142456">
                  <c:v>-2.43745E-2</c:v>
                </c:pt>
                <c:pt idx="142457">
                  <c:v>-2.4207699999999999E-2</c:v>
                </c:pt>
                <c:pt idx="142458">
                  <c:v>-2.4016300000000001E-2</c:v>
                </c:pt>
                <c:pt idx="142459">
                  <c:v>-2.3799799999999999E-2</c:v>
                </c:pt>
                <c:pt idx="142460">
                  <c:v>-2.35579E-2</c:v>
                </c:pt>
                <c:pt idx="142461">
                  <c:v>-2.3290100000000001E-2</c:v>
                </c:pt>
                <c:pt idx="142462">
                  <c:v>-2.2996599999999999E-2</c:v>
                </c:pt>
                <c:pt idx="142463">
                  <c:v>-2.26775E-2</c:v>
                </c:pt>
                <c:pt idx="142464">
                  <c:v>-2.2332399999999999E-2</c:v>
                </c:pt>
                <c:pt idx="142465">
                  <c:v>-2.1960899999999998E-2</c:v>
                </c:pt>
                <c:pt idx="142466">
                  <c:v>-2.1562899999999999E-2</c:v>
                </c:pt>
                <c:pt idx="142467">
                  <c:v>-2.1138000000000001E-2</c:v>
                </c:pt>
                <c:pt idx="142468">
                  <c:v>-2.0686E-2</c:v>
                </c:pt>
                <c:pt idx="142469">
                  <c:v>-2.02068E-2</c:v>
                </c:pt>
                <c:pt idx="142470">
                  <c:v>-1.97004E-2</c:v>
                </c:pt>
                <c:pt idx="142471">
                  <c:v>-1.9166699999999998E-2</c:v>
                </c:pt>
                <c:pt idx="142472">
                  <c:v>-1.8605900000000002E-2</c:v>
                </c:pt>
                <c:pt idx="142473">
                  <c:v>-1.8017700000000001E-2</c:v>
                </c:pt>
                <c:pt idx="142474">
                  <c:v>-1.74022E-2</c:v>
                </c:pt>
                <c:pt idx="142475">
                  <c:v>-1.67589E-2</c:v>
                </c:pt>
                <c:pt idx="142476">
                  <c:v>-1.6087500000000001E-2</c:v>
                </c:pt>
                <c:pt idx="142477">
                  <c:v>-1.5388199999999999E-2</c:v>
                </c:pt>
                <c:pt idx="142478">
                  <c:v>-1.4661799999999999E-2</c:v>
                </c:pt>
                <c:pt idx="142479">
                  <c:v>-1.3908999999999999E-2</c:v>
                </c:pt>
                <c:pt idx="142480">
                  <c:v>-1.31302E-2</c:v>
                </c:pt>
                <c:pt idx="142481">
                  <c:v>-1.2325900000000001E-2</c:v>
                </c:pt>
                <c:pt idx="142482">
                  <c:v>-1.14967E-2</c:v>
                </c:pt>
                <c:pt idx="142483">
                  <c:v>-1.0643100000000001E-2</c:v>
                </c:pt>
                <c:pt idx="142484" formatCode="0.00E+00">
                  <c:v>-9.7656600000000007E-3</c:v>
                </c:pt>
                <c:pt idx="142485" formatCode="0.00E+00">
                  <c:v>-8.8648700000000004E-3</c:v>
                </c:pt>
                <c:pt idx="142486" formatCode="0.00E+00">
                  <c:v>-7.9414199999999994E-3</c:v>
                </c:pt>
                <c:pt idx="142487" formatCode="0.00E+00">
                  <c:v>-6.9959499999999999E-3</c:v>
                </c:pt>
                <c:pt idx="142488" formatCode="0.00E+00">
                  <c:v>-6.0291299999999997E-3</c:v>
                </c:pt>
                <c:pt idx="142489" formatCode="0.00E+00">
                  <c:v>-5.0417300000000003E-3</c:v>
                </c:pt>
                <c:pt idx="142490" formatCode="0.00E+00">
                  <c:v>-4.0346899999999996E-3</c:v>
                </c:pt>
                <c:pt idx="142491" formatCode="0.00E+00">
                  <c:v>-3.0089700000000001E-3</c:v>
                </c:pt>
                <c:pt idx="142492" formatCode="0.00E+00">
                  <c:v>-1.96539E-3</c:v>
                </c:pt>
                <c:pt idx="142493" formatCode="0.00E+00">
                  <c:v>-9.0464500000000004E-4</c:v>
                </c:pt>
                <c:pt idx="142494" formatCode="0.00E+00">
                  <c:v>1.7248200000000001E-4</c:v>
                </c:pt>
                <c:pt idx="142495" formatCode="0.00E+00">
                  <c:v>1.26509E-3</c:v>
                </c:pt>
                <c:pt idx="142496" formatCode="0.00E+00">
                  <c:v>2.3722499999999998E-3</c:v>
                </c:pt>
                <c:pt idx="142497" formatCode="0.00E+00">
                  <c:v>3.4930899999999999E-3</c:v>
                </c:pt>
                <c:pt idx="142498" formatCode="0.00E+00">
                  <c:v>4.6266800000000002E-3</c:v>
                </c:pt>
                <c:pt idx="142499" formatCode="0.00E+00">
                  <c:v>5.7719299999999998E-3</c:v>
                </c:pt>
                <c:pt idx="142500" formatCode="0.00E+00">
                  <c:v>6.9276399999999997E-3</c:v>
                </c:pt>
                <c:pt idx="142501" formatCode="0.00E+00">
                  <c:v>8.0926399999999999E-3</c:v>
                </c:pt>
                <c:pt idx="142502" formatCode="0.00E+00">
                  <c:v>9.2657999999999994E-3</c:v>
                </c:pt>
                <c:pt idx="142503">
                  <c:v>1.0445899999999999E-2</c:v>
                </c:pt>
                <c:pt idx="142504">
                  <c:v>1.1631799999999999E-2</c:v>
                </c:pt>
                <c:pt idx="142505">
                  <c:v>1.2822099999999999E-2</c:v>
                </c:pt>
                <c:pt idx="142506">
                  <c:v>1.40155E-2</c:v>
                </c:pt>
                <c:pt idx="142507">
                  <c:v>1.52108E-2</c:v>
                </c:pt>
                <c:pt idx="142508">
                  <c:v>1.64066E-2</c:v>
                </c:pt>
                <c:pt idx="142509">
                  <c:v>1.7601700000000001E-2</c:v>
                </c:pt>
                <c:pt idx="142510">
                  <c:v>1.8794700000000001E-2</c:v>
                </c:pt>
                <c:pt idx="142511">
                  <c:v>1.9984200000000001E-2</c:v>
                </c:pt>
                <c:pt idx="142512">
                  <c:v>2.1168800000000002E-2</c:v>
                </c:pt>
                <c:pt idx="142513">
                  <c:v>2.2347100000000002E-2</c:v>
                </c:pt>
                <c:pt idx="142514">
                  <c:v>2.3517900000000001E-2</c:v>
                </c:pt>
                <c:pt idx="142515">
                  <c:v>2.4679599999999999E-2</c:v>
                </c:pt>
                <c:pt idx="142516">
                  <c:v>2.5831099999999999E-2</c:v>
                </c:pt>
                <c:pt idx="142517">
                  <c:v>2.6970899999999999E-2</c:v>
                </c:pt>
                <c:pt idx="142518">
                  <c:v>2.8097799999999999E-2</c:v>
                </c:pt>
                <c:pt idx="142519">
                  <c:v>2.92106E-2</c:v>
                </c:pt>
                <c:pt idx="142520">
                  <c:v>3.0307799999999999E-2</c:v>
                </c:pt>
                <c:pt idx="142521">
                  <c:v>3.1387999999999999E-2</c:v>
                </c:pt>
                <c:pt idx="142522">
                  <c:v>3.2449699999999998E-2</c:v>
                </c:pt>
                <c:pt idx="142523">
                  <c:v>3.3491699999999999E-2</c:v>
                </c:pt>
                <c:pt idx="142524">
                  <c:v>3.4512899999999999E-2</c:v>
                </c:pt>
                <c:pt idx="142525">
                  <c:v>3.5512099999999998E-2</c:v>
                </c:pt>
                <c:pt idx="142526">
                  <c:v>3.6488100000000002E-2</c:v>
                </c:pt>
                <c:pt idx="142527">
                  <c:v>3.7439699999999999E-2</c:v>
                </c:pt>
                <c:pt idx="142528">
                  <c:v>3.8365700000000003E-2</c:v>
                </c:pt>
                <c:pt idx="142529">
                  <c:v>3.9265000000000001E-2</c:v>
                </c:pt>
                <c:pt idx="142530">
                  <c:v>4.01363E-2</c:v>
                </c:pt>
                <c:pt idx="142531">
                  <c:v>4.0978599999999997E-2</c:v>
                </c:pt>
                <c:pt idx="142532">
                  <c:v>4.1790800000000003E-2</c:v>
                </c:pt>
                <c:pt idx="142533">
                  <c:v>4.25718E-2</c:v>
                </c:pt>
                <c:pt idx="142534">
                  <c:v>4.3320499999999998E-2</c:v>
                </c:pt>
                <c:pt idx="142535">
                  <c:v>4.4035900000000003E-2</c:v>
                </c:pt>
                <c:pt idx="142536">
                  <c:v>4.4717E-2</c:v>
                </c:pt>
                <c:pt idx="142537">
                  <c:v>4.5363100000000003E-2</c:v>
                </c:pt>
                <c:pt idx="142538">
                  <c:v>4.5973300000000002E-2</c:v>
                </c:pt>
                <c:pt idx="142539">
                  <c:v>4.6546900000000002E-2</c:v>
                </c:pt>
                <c:pt idx="142540">
                  <c:v>4.7083100000000003E-2</c:v>
                </c:pt>
                <c:pt idx="142541">
                  <c:v>4.7581199999999997E-2</c:v>
                </c:pt>
                <c:pt idx="142542">
                  <c:v>4.8040399999999997E-2</c:v>
                </c:pt>
                <c:pt idx="142543">
                  <c:v>4.84599E-2</c:v>
                </c:pt>
                <c:pt idx="142544">
                  <c:v>4.8839100000000003E-2</c:v>
                </c:pt>
                <c:pt idx="142545">
                  <c:v>4.9177400000000003E-2</c:v>
                </c:pt>
                <c:pt idx="142546">
                  <c:v>4.9474600000000001E-2</c:v>
                </c:pt>
                <c:pt idx="142547">
                  <c:v>4.9730299999999998E-2</c:v>
                </c:pt>
                <c:pt idx="142548">
                  <c:v>4.9944200000000001E-2</c:v>
                </c:pt>
                <c:pt idx="142549">
                  <c:v>5.0115800000000002E-2</c:v>
                </c:pt>
                <c:pt idx="142550">
                  <c:v>5.0244400000000002E-2</c:v>
                </c:pt>
                <c:pt idx="142551">
                  <c:v>5.0329800000000001E-2</c:v>
                </c:pt>
                <c:pt idx="142552">
                  <c:v>5.0371899999999997E-2</c:v>
                </c:pt>
                <c:pt idx="142553">
                  <c:v>5.0370600000000001E-2</c:v>
                </c:pt>
                <c:pt idx="142554">
                  <c:v>5.03259E-2</c:v>
                </c:pt>
                <c:pt idx="142555">
                  <c:v>5.0237700000000003E-2</c:v>
                </c:pt>
                <c:pt idx="142556">
                  <c:v>5.0106100000000001E-2</c:v>
                </c:pt>
                <c:pt idx="142557">
                  <c:v>4.9931400000000001E-2</c:v>
                </c:pt>
                <c:pt idx="142558">
                  <c:v>4.9713399999999998E-2</c:v>
                </c:pt>
                <c:pt idx="142559">
                  <c:v>4.9452099999999999E-2</c:v>
                </c:pt>
                <c:pt idx="142560">
                  <c:v>4.91476E-2</c:v>
                </c:pt>
                <c:pt idx="142561">
                  <c:v>4.8800400000000001E-2</c:v>
                </c:pt>
                <c:pt idx="142562">
                  <c:v>4.8411000000000003E-2</c:v>
                </c:pt>
                <c:pt idx="142563">
                  <c:v>4.7980399999999999E-2</c:v>
                </c:pt>
                <c:pt idx="142564">
                  <c:v>4.7509200000000001E-2</c:v>
                </c:pt>
                <c:pt idx="142565">
                  <c:v>4.6997299999999999E-2</c:v>
                </c:pt>
                <c:pt idx="142566">
                  <c:v>4.6444399999999997E-2</c:v>
                </c:pt>
                <c:pt idx="142567">
                  <c:v>4.5851000000000003E-2</c:v>
                </c:pt>
                <c:pt idx="142568">
                  <c:v>4.5217899999999998E-2</c:v>
                </c:pt>
                <c:pt idx="142569">
                  <c:v>4.4545500000000002E-2</c:v>
                </c:pt>
                <c:pt idx="142570">
                  <c:v>4.38343E-2</c:v>
                </c:pt>
                <c:pt idx="142571">
                  <c:v>4.3085100000000001E-2</c:v>
                </c:pt>
                <c:pt idx="142572">
                  <c:v>4.2298500000000003E-2</c:v>
                </c:pt>
                <c:pt idx="142573">
                  <c:v>4.14753E-2</c:v>
                </c:pt>
                <c:pt idx="142574">
                  <c:v>4.0616199999999998E-2</c:v>
                </c:pt>
                <c:pt idx="142575">
                  <c:v>3.9721800000000002E-2</c:v>
                </c:pt>
                <c:pt idx="142576">
                  <c:v>3.8793000000000001E-2</c:v>
                </c:pt>
                <c:pt idx="142577">
                  <c:v>3.78304E-2</c:v>
                </c:pt>
                <c:pt idx="142578">
                  <c:v>3.6835E-2</c:v>
                </c:pt>
                <c:pt idx="142579">
                  <c:v>3.5807800000000001E-2</c:v>
                </c:pt>
                <c:pt idx="142580">
                  <c:v>3.4749799999999997E-2</c:v>
                </c:pt>
                <c:pt idx="142581">
                  <c:v>3.3662299999999999E-2</c:v>
                </c:pt>
                <c:pt idx="142582">
                  <c:v>3.2546100000000001E-2</c:v>
                </c:pt>
                <c:pt idx="142583">
                  <c:v>3.14025E-2</c:v>
                </c:pt>
                <c:pt idx="142584">
                  <c:v>3.0232499999999999E-2</c:v>
                </c:pt>
                <c:pt idx="142585">
                  <c:v>2.9037500000000001E-2</c:v>
                </c:pt>
                <c:pt idx="142586">
                  <c:v>2.7819E-2</c:v>
                </c:pt>
                <c:pt idx="142587">
                  <c:v>2.65782E-2</c:v>
                </c:pt>
                <c:pt idx="142588">
                  <c:v>2.5316100000000001E-2</c:v>
                </c:pt>
                <c:pt idx="142589">
                  <c:v>2.40339E-2</c:v>
                </c:pt>
                <c:pt idx="142590">
                  <c:v>2.2733099999999999E-2</c:v>
                </c:pt>
                <c:pt idx="142591">
                  <c:v>2.1414900000000001E-2</c:v>
                </c:pt>
                <c:pt idx="142592">
                  <c:v>2.0080600000000001E-2</c:v>
                </c:pt>
                <c:pt idx="142593">
                  <c:v>1.8731600000000001E-2</c:v>
                </c:pt>
                <c:pt idx="142594">
                  <c:v>1.7369099999999998E-2</c:v>
                </c:pt>
                <c:pt idx="142595">
                  <c:v>1.5994499999999998E-2</c:v>
                </c:pt>
                <c:pt idx="142596">
                  <c:v>1.4608899999999999E-2</c:v>
                </c:pt>
                <c:pt idx="142597">
                  <c:v>1.3213900000000001E-2</c:v>
                </c:pt>
                <c:pt idx="142598">
                  <c:v>1.18108E-2</c:v>
                </c:pt>
                <c:pt idx="142599">
                  <c:v>1.0400899999999999E-2</c:v>
                </c:pt>
                <c:pt idx="142600" formatCode="0.00E+00">
                  <c:v>8.9856099999999998E-3</c:v>
                </c:pt>
                <c:pt idx="142601" formatCode="0.00E+00">
                  <c:v>7.5664299999999999E-3</c:v>
                </c:pt>
                <c:pt idx="142602" formatCode="0.00E+00">
                  <c:v>6.1446699999999996E-3</c:v>
                </c:pt>
                <c:pt idx="142603" formatCode="0.00E+00">
                  <c:v>4.72164E-3</c:v>
                </c:pt>
                <c:pt idx="142604" formatCode="0.00E+00">
                  <c:v>3.29868E-3</c:v>
                </c:pt>
                <c:pt idx="142605" formatCode="0.00E+00">
                  <c:v>1.87721E-3</c:v>
                </c:pt>
                <c:pt idx="142606" formatCode="0.00E+00">
                  <c:v>4.5866100000000002E-4</c:v>
                </c:pt>
                <c:pt idx="142607" formatCode="0.00E+00">
                  <c:v>-9.5558999999999998E-4</c:v>
                </c:pt>
                <c:pt idx="142608" formatCode="0.00E+00">
                  <c:v>-2.3641600000000001E-3</c:v>
                </c:pt>
                <c:pt idx="142609" formatCode="0.00E+00">
                  <c:v>-3.7657099999999998E-3</c:v>
                </c:pt>
                <c:pt idx="142610" formatCode="0.00E+00">
                  <c:v>-5.1589899999999996E-3</c:v>
                </c:pt>
                <c:pt idx="142611" formatCode="0.00E+00">
                  <c:v>-6.5427300000000001E-3</c:v>
                </c:pt>
                <c:pt idx="142612" formatCode="0.00E+00">
                  <c:v>-7.9156000000000001E-3</c:v>
                </c:pt>
                <c:pt idx="142613" formatCode="0.00E+00">
                  <c:v>-9.2762000000000001E-3</c:v>
                </c:pt>
                <c:pt idx="142614">
                  <c:v>-1.06231E-2</c:v>
                </c:pt>
                <c:pt idx="142615">
                  <c:v>-1.1955199999999999E-2</c:v>
                </c:pt>
                <c:pt idx="142616">
                  <c:v>-1.3271E-2</c:v>
                </c:pt>
                <c:pt idx="142617">
                  <c:v>-1.4569500000000001E-2</c:v>
                </c:pt>
                <c:pt idx="142618">
                  <c:v>-1.58493E-2</c:v>
                </c:pt>
                <c:pt idx="142619">
                  <c:v>-1.71094E-2</c:v>
                </c:pt>
                <c:pt idx="142620">
                  <c:v>-1.83485E-2</c:v>
                </c:pt>
                <c:pt idx="142621">
                  <c:v>-1.95655E-2</c:v>
                </c:pt>
                <c:pt idx="142622">
                  <c:v>-2.0759300000000001E-2</c:v>
                </c:pt>
                <c:pt idx="142623">
                  <c:v>-2.1928799999999998E-2</c:v>
                </c:pt>
                <c:pt idx="142624">
                  <c:v>-2.3073E-2</c:v>
                </c:pt>
                <c:pt idx="142625">
                  <c:v>-2.41906E-2</c:v>
                </c:pt>
                <c:pt idx="142626">
                  <c:v>-2.5280799999999999E-2</c:v>
                </c:pt>
                <c:pt idx="142627">
                  <c:v>-2.6342500000000001E-2</c:v>
                </c:pt>
                <c:pt idx="142628">
                  <c:v>-2.7374800000000001E-2</c:v>
                </c:pt>
                <c:pt idx="142629">
                  <c:v>-2.8376800000000001E-2</c:v>
                </c:pt>
                <c:pt idx="142630">
                  <c:v>-2.9347700000000001E-2</c:v>
                </c:pt>
                <c:pt idx="142631">
                  <c:v>-3.0286500000000001E-2</c:v>
                </c:pt>
                <c:pt idx="142632">
                  <c:v>-3.1192600000000001E-2</c:v>
                </c:pt>
                <c:pt idx="142633">
                  <c:v>-3.2065000000000003E-2</c:v>
                </c:pt>
                <c:pt idx="142634">
                  <c:v>-3.2902899999999999E-2</c:v>
                </c:pt>
                <c:pt idx="142635">
                  <c:v>-3.3705400000000003E-2</c:v>
                </c:pt>
                <c:pt idx="142636">
                  <c:v>-3.4472099999999999E-2</c:v>
                </c:pt>
                <c:pt idx="142637">
                  <c:v>-3.5202499999999998E-2</c:v>
                </c:pt>
                <c:pt idx="142638">
                  <c:v>-3.5895999999999997E-2</c:v>
                </c:pt>
                <c:pt idx="142639">
                  <c:v>-3.65522E-2</c:v>
                </c:pt>
                <c:pt idx="142640">
                  <c:v>-3.7170599999999998E-2</c:v>
                </c:pt>
                <c:pt idx="142641">
                  <c:v>-3.7750600000000002E-2</c:v>
                </c:pt>
                <c:pt idx="142642">
                  <c:v>-3.8292100000000003E-2</c:v>
                </c:pt>
                <c:pt idx="142643">
                  <c:v>-3.8794599999999999E-2</c:v>
                </c:pt>
                <c:pt idx="142644">
                  <c:v>-3.9257899999999998E-2</c:v>
                </c:pt>
                <c:pt idx="142645">
                  <c:v>-3.9681599999999997E-2</c:v>
                </c:pt>
                <c:pt idx="142646">
                  <c:v>-4.00656E-2</c:v>
                </c:pt>
                <c:pt idx="142647">
                  <c:v>-4.0409899999999999E-2</c:v>
                </c:pt>
                <c:pt idx="142648">
                  <c:v>-4.0714300000000002E-2</c:v>
                </c:pt>
                <c:pt idx="142649">
                  <c:v>-4.09787E-2</c:v>
                </c:pt>
                <c:pt idx="142650">
                  <c:v>-4.1202999999999997E-2</c:v>
                </c:pt>
                <c:pt idx="142651">
                  <c:v>-4.1387100000000003E-2</c:v>
                </c:pt>
                <c:pt idx="142652">
                  <c:v>-4.15313E-2</c:v>
                </c:pt>
                <c:pt idx="142653">
                  <c:v>-4.1635499999999999E-2</c:v>
                </c:pt>
                <c:pt idx="142654">
                  <c:v>-4.1699899999999998E-2</c:v>
                </c:pt>
                <c:pt idx="142655">
                  <c:v>-4.1724600000000001E-2</c:v>
                </c:pt>
                <c:pt idx="142656">
                  <c:v>-4.1709700000000002E-2</c:v>
                </c:pt>
                <c:pt idx="142657">
                  <c:v>-4.1655699999999997E-2</c:v>
                </c:pt>
                <c:pt idx="142658">
                  <c:v>-4.1562700000000001E-2</c:v>
                </c:pt>
                <c:pt idx="142659">
                  <c:v>-4.1431099999999998E-2</c:v>
                </c:pt>
                <c:pt idx="142660">
                  <c:v>-4.1261199999999998E-2</c:v>
                </c:pt>
                <c:pt idx="142661">
                  <c:v>-4.10535E-2</c:v>
                </c:pt>
                <c:pt idx="142662">
                  <c:v>-4.0808499999999998E-2</c:v>
                </c:pt>
                <c:pt idx="142663">
                  <c:v>-4.0526800000000002E-2</c:v>
                </c:pt>
                <c:pt idx="142664">
                  <c:v>-4.0208899999999999E-2</c:v>
                </c:pt>
                <c:pt idx="142665">
                  <c:v>-3.9855500000000002E-2</c:v>
                </c:pt>
                <c:pt idx="142666">
                  <c:v>-3.9467200000000001E-2</c:v>
                </c:pt>
                <c:pt idx="142667">
                  <c:v>-3.90444E-2</c:v>
                </c:pt>
                <c:pt idx="142668">
                  <c:v>-3.8587799999999998E-2</c:v>
                </c:pt>
                <c:pt idx="142669">
                  <c:v>-3.8098E-2</c:v>
                </c:pt>
                <c:pt idx="142670">
                  <c:v>-3.7575900000000002E-2</c:v>
                </c:pt>
                <c:pt idx="142671">
                  <c:v>-3.7021999999999999E-2</c:v>
                </c:pt>
                <c:pt idx="142672">
                  <c:v>-3.64371E-2</c:v>
                </c:pt>
                <c:pt idx="142673">
                  <c:v>-3.5822100000000003E-2</c:v>
                </c:pt>
                <c:pt idx="142674">
                  <c:v>-3.5177600000000003E-2</c:v>
                </c:pt>
                <c:pt idx="142675">
                  <c:v>-3.4504600000000003E-2</c:v>
                </c:pt>
                <c:pt idx="142676">
                  <c:v>-3.3803899999999998E-2</c:v>
                </c:pt>
                <c:pt idx="142677">
                  <c:v>-3.3076500000000002E-2</c:v>
                </c:pt>
                <c:pt idx="142678">
                  <c:v>-3.2323299999999999E-2</c:v>
                </c:pt>
                <c:pt idx="142679">
                  <c:v>-3.1545200000000002E-2</c:v>
                </c:pt>
                <c:pt idx="142680">
                  <c:v>-3.0742999999999999E-2</c:v>
                </c:pt>
                <c:pt idx="142681">
                  <c:v>-2.99175E-2</c:v>
                </c:pt>
                <c:pt idx="142682">
                  <c:v>-2.9069899999999999E-2</c:v>
                </c:pt>
                <c:pt idx="142683">
                  <c:v>-2.8201199999999999E-2</c:v>
                </c:pt>
                <c:pt idx="142684">
                  <c:v>-2.7312400000000001E-2</c:v>
                </c:pt>
                <c:pt idx="142685">
                  <c:v>-2.6404299999999999E-2</c:v>
                </c:pt>
                <c:pt idx="142686">
                  <c:v>-2.5477900000000001E-2</c:v>
                </c:pt>
                <c:pt idx="142687">
                  <c:v>-2.4534299999999998E-2</c:v>
                </c:pt>
                <c:pt idx="142688">
                  <c:v>-2.3574500000000002E-2</c:v>
                </c:pt>
                <c:pt idx="142689">
                  <c:v>-2.2599600000000001E-2</c:v>
                </c:pt>
                <c:pt idx="142690">
                  <c:v>-2.1610500000000001E-2</c:v>
                </c:pt>
                <c:pt idx="142691">
                  <c:v>-2.06083E-2</c:v>
                </c:pt>
                <c:pt idx="142692">
                  <c:v>-1.9594E-2</c:v>
                </c:pt>
                <c:pt idx="142693">
                  <c:v>-1.8568899999999999E-2</c:v>
                </c:pt>
                <c:pt idx="142694">
                  <c:v>-1.7534000000000001E-2</c:v>
                </c:pt>
                <c:pt idx="142695">
                  <c:v>-1.6490299999999999E-2</c:v>
                </c:pt>
                <c:pt idx="142696">
                  <c:v>-1.54387E-2</c:v>
                </c:pt>
                <c:pt idx="142697">
                  <c:v>-1.43803E-2</c:v>
                </c:pt>
                <c:pt idx="142698">
                  <c:v>-1.33162E-2</c:v>
                </c:pt>
                <c:pt idx="142699">
                  <c:v>-1.22474E-2</c:v>
                </c:pt>
                <c:pt idx="142700">
                  <c:v>-1.11749E-2</c:v>
                </c:pt>
                <c:pt idx="142701">
                  <c:v>-1.0099500000000001E-2</c:v>
                </c:pt>
                <c:pt idx="142702" formatCode="0.00E+00">
                  <c:v>-9.0223500000000002E-3</c:v>
                </c:pt>
                <c:pt idx="142703" formatCode="0.00E+00">
                  <c:v>-7.94424E-3</c:v>
                </c:pt>
                <c:pt idx="142704" formatCode="0.00E+00">
                  <c:v>-6.8661399999999997E-3</c:v>
                </c:pt>
                <c:pt idx="142705" formatCode="0.00E+00">
                  <c:v>-5.7890099999999998E-3</c:v>
                </c:pt>
                <c:pt idx="142706" formatCode="0.00E+00">
                  <c:v>-4.7137899999999998E-3</c:v>
                </c:pt>
                <c:pt idx="142707" formatCode="0.00E+00">
                  <c:v>-3.6414799999999999E-3</c:v>
                </c:pt>
                <c:pt idx="142708" formatCode="0.00E+00">
                  <c:v>-2.5730100000000001E-3</c:v>
                </c:pt>
                <c:pt idx="142709" formatCode="0.00E+00">
                  <c:v>-1.50928E-3</c:v>
                </c:pt>
                <c:pt idx="142710" formatCode="0.00E+00">
                  <c:v>-4.5115900000000002E-4</c:v>
                </c:pt>
                <c:pt idx="142711" formatCode="0.00E+00">
                  <c:v>6.0052900000000004E-4</c:v>
                </c:pt>
                <c:pt idx="142712" formatCode="0.00E+00">
                  <c:v>1.6449699999999999E-3</c:v>
                </c:pt>
                <c:pt idx="142713" formatCode="0.00E+00">
                  <c:v>2.6813800000000001E-3</c:v>
                </c:pt>
                <c:pt idx="142714" formatCode="0.00E+00">
                  <c:v>3.7089800000000002E-3</c:v>
                </c:pt>
                <c:pt idx="142715" formatCode="0.00E+00">
                  <c:v>4.7269800000000004E-3</c:v>
                </c:pt>
                <c:pt idx="142716" formatCode="0.00E+00">
                  <c:v>5.7346100000000002E-3</c:v>
                </c:pt>
                <c:pt idx="142717" formatCode="0.00E+00">
                  <c:v>6.7311000000000003E-3</c:v>
                </c:pt>
                <c:pt idx="142718" formatCode="0.00E+00">
                  <c:v>7.7157500000000004E-3</c:v>
                </c:pt>
                <c:pt idx="142719" formatCode="0.00E+00">
                  <c:v>8.6879000000000001E-3</c:v>
                </c:pt>
                <c:pt idx="142720" formatCode="0.00E+00">
                  <c:v>9.6468300000000003E-3</c:v>
                </c:pt>
                <c:pt idx="142721">
                  <c:v>1.05918E-2</c:v>
                </c:pt>
                <c:pt idx="142722">
                  <c:v>1.15222E-2</c:v>
                </c:pt>
                <c:pt idx="142723">
                  <c:v>1.2437500000000001E-2</c:v>
                </c:pt>
                <c:pt idx="142724">
                  <c:v>1.3337099999999999E-2</c:v>
                </c:pt>
                <c:pt idx="142725">
                  <c:v>1.4220399999999999E-2</c:v>
                </c:pt>
                <c:pt idx="142726">
                  <c:v>1.50869E-2</c:v>
                </c:pt>
                <c:pt idx="142727">
                  <c:v>1.5935999999999999E-2</c:v>
                </c:pt>
                <c:pt idx="142728">
                  <c:v>1.6767199999999999E-2</c:v>
                </c:pt>
                <c:pt idx="142729">
                  <c:v>1.7580100000000001E-2</c:v>
                </c:pt>
                <c:pt idx="142730">
                  <c:v>1.83743E-2</c:v>
                </c:pt>
                <c:pt idx="142731">
                  <c:v>1.9149300000000001E-2</c:v>
                </c:pt>
                <c:pt idx="142732">
                  <c:v>1.9904700000000001E-2</c:v>
                </c:pt>
                <c:pt idx="142733">
                  <c:v>2.06403E-2</c:v>
                </c:pt>
                <c:pt idx="142734">
                  <c:v>2.13554E-2</c:v>
                </c:pt>
                <c:pt idx="142735">
                  <c:v>2.2049900000000001E-2</c:v>
                </c:pt>
                <c:pt idx="142736">
                  <c:v>2.2723500000000001E-2</c:v>
                </c:pt>
                <c:pt idx="142737">
                  <c:v>2.3376000000000001E-2</c:v>
                </c:pt>
                <c:pt idx="142738">
                  <c:v>2.4007000000000001E-2</c:v>
                </c:pt>
                <c:pt idx="142739">
                  <c:v>2.4616300000000001E-2</c:v>
                </c:pt>
                <c:pt idx="142740">
                  <c:v>2.5203799999999998E-2</c:v>
                </c:pt>
                <c:pt idx="142741">
                  <c:v>2.5769400000000001E-2</c:v>
                </c:pt>
                <c:pt idx="142742">
                  <c:v>2.6312800000000001E-2</c:v>
                </c:pt>
                <c:pt idx="142743">
                  <c:v>2.6833900000000001E-2</c:v>
                </c:pt>
                <c:pt idx="142744">
                  <c:v>2.7332700000000001E-2</c:v>
                </c:pt>
                <c:pt idx="142745">
                  <c:v>2.7808900000000001E-2</c:v>
                </c:pt>
                <c:pt idx="142746">
                  <c:v>2.8262700000000002E-2</c:v>
                </c:pt>
                <c:pt idx="142747">
                  <c:v>2.8693900000000001E-2</c:v>
                </c:pt>
                <c:pt idx="142748">
                  <c:v>2.91025E-2</c:v>
                </c:pt>
                <c:pt idx="142749">
                  <c:v>2.94886E-2</c:v>
                </c:pt>
                <c:pt idx="142750">
                  <c:v>2.9852099999999999E-2</c:v>
                </c:pt>
                <c:pt idx="142751">
                  <c:v>3.01932E-2</c:v>
                </c:pt>
                <c:pt idx="142752">
                  <c:v>3.0511799999999999E-2</c:v>
                </c:pt>
                <c:pt idx="142753">
                  <c:v>3.0807999999999999E-2</c:v>
                </c:pt>
                <c:pt idx="142754">
                  <c:v>3.1081899999999999E-2</c:v>
                </c:pt>
                <c:pt idx="142755">
                  <c:v>3.1333600000000003E-2</c:v>
                </c:pt>
                <c:pt idx="142756">
                  <c:v>3.1563099999999997E-2</c:v>
                </c:pt>
                <c:pt idx="142757">
                  <c:v>3.1770800000000002E-2</c:v>
                </c:pt>
                <c:pt idx="142758">
                  <c:v>3.1956600000000002E-2</c:v>
                </c:pt>
                <c:pt idx="142759">
                  <c:v>3.2120799999999998E-2</c:v>
                </c:pt>
                <c:pt idx="142760">
                  <c:v>3.2263500000000001E-2</c:v>
                </c:pt>
                <c:pt idx="142761">
                  <c:v>3.2384799999999998E-2</c:v>
                </c:pt>
                <c:pt idx="142762">
                  <c:v>3.2485E-2</c:v>
                </c:pt>
                <c:pt idx="142763">
                  <c:v>3.25644E-2</c:v>
                </c:pt>
                <c:pt idx="142764">
                  <c:v>3.2622999999999999E-2</c:v>
                </c:pt>
                <c:pt idx="142765">
                  <c:v>3.2661200000000001E-2</c:v>
                </c:pt>
                <c:pt idx="142766">
                  <c:v>3.2679199999999999E-2</c:v>
                </c:pt>
                <c:pt idx="142767">
                  <c:v>3.2677200000000003E-2</c:v>
                </c:pt>
                <c:pt idx="142768">
                  <c:v>3.2655499999999997E-2</c:v>
                </c:pt>
                <c:pt idx="142769">
                  <c:v>3.2614299999999999E-2</c:v>
                </c:pt>
                <c:pt idx="142770">
                  <c:v>3.2553899999999997E-2</c:v>
                </c:pt>
                <c:pt idx="142771">
                  <c:v>3.2474500000000003E-2</c:v>
                </c:pt>
                <c:pt idx="142772">
                  <c:v>3.2376500000000002E-2</c:v>
                </c:pt>
                <c:pt idx="142773">
                  <c:v>3.22601E-2</c:v>
                </c:pt>
                <c:pt idx="142774">
                  <c:v>3.21257E-2</c:v>
                </c:pt>
                <c:pt idx="142775">
                  <c:v>3.1973399999999999E-2</c:v>
                </c:pt>
                <c:pt idx="142776">
                  <c:v>3.1803499999999998E-2</c:v>
                </c:pt>
                <c:pt idx="142777">
                  <c:v>3.1616400000000003E-2</c:v>
                </c:pt>
                <c:pt idx="142778">
                  <c:v>3.14124E-2</c:v>
                </c:pt>
                <c:pt idx="142779">
                  <c:v>3.11916E-2</c:v>
                </c:pt>
                <c:pt idx="142780">
                  <c:v>3.0954499999999999E-2</c:v>
                </c:pt>
                <c:pt idx="142781">
                  <c:v>3.0701300000000001E-2</c:v>
                </c:pt>
                <c:pt idx="142782">
                  <c:v>3.0432399999999998E-2</c:v>
                </c:pt>
                <c:pt idx="142783">
                  <c:v>3.0148000000000001E-2</c:v>
                </c:pt>
                <c:pt idx="142784">
                  <c:v>2.9848400000000001E-2</c:v>
                </c:pt>
                <c:pt idx="142785">
                  <c:v>2.9533899999999998E-2</c:v>
                </c:pt>
                <c:pt idx="142786">
                  <c:v>2.92048E-2</c:v>
                </c:pt>
                <c:pt idx="142787">
                  <c:v>2.8861399999999999E-2</c:v>
                </c:pt>
                <c:pt idx="142788">
                  <c:v>2.8504000000000002E-2</c:v>
                </c:pt>
                <c:pt idx="142789">
                  <c:v>2.8132799999999999E-2</c:v>
                </c:pt>
                <c:pt idx="142790">
                  <c:v>2.77483E-2</c:v>
                </c:pt>
                <c:pt idx="142791">
                  <c:v>2.7350599999999999E-2</c:v>
                </c:pt>
                <c:pt idx="142792">
                  <c:v>2.6939999999999999E-2</c:v>
                </c:pt>
                <c:pt idx="142793">
                  <c:v>2.65168E-2</c:v>
                </c:pt>
                <c:pt idx="142794">
                  <c:v>2.6081300000000002E-2</c:v>
                </c:pt>
                <c:pt idx="142795">
                  <c:v>2.5633699999999999E-2</c:v>
                </c:pt>
                <c:pt idx="142796">
                  <c:v>2.51744E-2</c:v>
                </c:pt>
                <c:pt idx="142797">
                  <c:v>2.47035E-2</c:v>
                </c:pt>
                <c:pt idx="142798">
                  <c:v>2.4221300000000001E-2</c:v>
                </c:pt>
                <c:pt idx="142799">
                  <c:v>2.3728200000000001E-2</c:v>
                </c:pt>
                <c:pt idx="142800">
                  <c:v>2.32242E-2</c:v>
                </c:pt>
                <c:pt idx="142801">
                  <c:v>2.2709699999999999E-2</c:v>
                </c:pt>
                <c:pt idx="142802">
                  <c:v>2.21849E-2</c:v>
                </c:pt>
                <c:pt idx="142803">
                  <c:v>2.1649999999999999E-2</c:v>
                </c:pt>
                <c:pt idx="142804">
                  <c:v>2.11054E-2</c:v>
                </c:pt>
                <c:pt idx="142805">
                  <c:v>2.0551099999999999E-2</c:v>
                </c:pt>
                <c:pt idx="142806">
                  <c:v>1.9987499999999998E-2</c:v>
                </c:pt>
                <c:pt idx="142807">
                  <c:v>1.94147E-2</c:v>
                </c:pt>
                <c:pt idx="142808">
                  <c:v>1.88329E-2</c:v>
                </c:pt>
                <c:pt idx="142809">
                  <c:v>1.8242399999999999E-2</c:v>
                </c:pt>
                <c:pt idx="142810">
                  <c:v>1.76434E-2</c:v>
                </c:pt>
                <c:pt idx="142811">
                  <c:v>1.7035999999999999E-2</c:v>
                </c:pt>
                <c:pt idx="142812">
                  <c:v>1.6420500000000001E-2</c:v>
                </c:pt>
                <c:pt idx="142813">
                  <c:v>1.5797100000000001E-2</c:v>
                </c:pt>
                <c:pt idx="142814">
                  <c:v>1.5166000000000001E-2</c:v>
                </c:pt>
                <c:pt idx="142815">
                  <c:v>1.45273E-2</c:v>
                </c:pt>
                <c:pt idx="142816">
                  <c:v>1.38814E-2</c:v>
                </c:pt>
                <c:pt idx="142817">
                  <c:v>1.32283E-2</c:v>
                </c:pt>
                <c:pt idx="142818">
                  <c:v>1.2568299999999999E-2</c:v>
                </c:pt>
                <c:pt idx="142819">
                  <c:v>1.19016E-2</c:v>
                </c:pt>
                <c:pt idx="142820">
                  <c:v>1.1228399999999999E-2</c:v>
                </c:pt>
                <c:pt idx="142821">
                  <c:v>1.05489E-2</c:v>
                </c:pt>
                <c:pt idx="142822" formatCode="0.00E+00">
                  <c:v>9.8632700000000004E-3</c:v>
                </c:pt>
                <c:pt idx="142823" formatCode="0.00E+00">
                  <c:v>9.1717499999999993E-3</c:v>
                </c:pt>
                <c:pt idx="142824" formatCode="0.00E+00">
                  <c:v>8.4745500000000008E-3</c:v>
                </c:pt>
                <c:pt idx="142825" formatCode="0.00E+00">
                  <c:v>7.7718700000000002E-3</c:v>
                </c:pt>
                <c:pt idx="142826" formatCode="0.00E+00">
                  <c:v>7.0639300000000004E-3</c:v>
                </c:pt>
                <c:pt idx="142827" formatCode="0.00E+00">
                  <c:v>6.3509500000000002E-3</c:v>
                </c:pt>
                <c:pt idx="142828" formatCode="0.00E+00">
                  <c:v>5.63314E-3</c:v>
                </c:pt>
                <c:pt idx="142829" formatCode="0.00E+00">
                  <c:v>4.9107300000000003E-3</c:v>
                </c:pt>
                <c:pt idx="142830" formatCode="0.00E+00">
                  <c:v>4.1839599999999996E-3</c:v>
                </c:pt>
                <c:pt idx="142831" formatCode="0.00E+00">
                  <c:v>3.45306E-3</c:v>
                </c:pt>
                <c:pt idx="142832" formatCode="0.00E+00">
                  <c:v>2.7182700000000001E-3</c:v>
                </c:pt>
                <c:pt idx="142833" formatCode="0.00E+00">
                  <c:v>1.9798400000000001E-3</c:v>
                </c:pt>
                <c:pt idx="142834" formatCode="0.00E+00">
                  <c:v>1.2380099999999999E-3</c:v>
                </c:pt>
                <c:pt idx="142835" formatCode="0.00E+00">
                  <c:v>4.9305799999999999E-4</c:v>
                </c:pt>
                <c:pt idx="142836" formatCode="0.00E+00">
                  <c:v>-2.5476600000000002E-4</c:v>
                </c:pt>
                <c:pt idx="142837" formatCode="0.00E+00">
                  <c:v>-1.00519E-3</c:v>
                </c:pt>
                <c:pt idx="142838" formatCode="0.00E+00">
                  <c:v>-1.7579200000000001E-3</c:v>
                </c:pt>
                <c:pt idx="142839" formatCode="0.00E+00">
                  <c:v>-2.5126800000000002E-3</c:v>
                </c:pt>
                <c:pt idx="142840" formatCode="0.00E+00">
                  <c:v>-3.2691700000000001E-3</c:v>
                </c:pt>
                <c:pt idx="142841" formatCode="0.00E+00">
                  <c:v>-4.0270999999999996E-3</c:v>
                </c:pt>
                <c:pt idx="142842" formatCode="0.00E+00">
                  <c:v>-4.7861400000000004E-3</c:v>
                </c:pt>
                <c:pt idx="142843" formatCode="0.00E+00">
                  <c:v>-5.5459799999999998E-3</c:v>
                </c:pt>
                <c:pt idx="142844" formatCode="0.00E+00">
                  <c:v>-6.3062999999999999E-3</c:v>
                </c:pt>
                <c:pt idx="142845" formatCode="0.00E+00">
                  <c:v>-7.0667400000000002E-3</c:v>
                </c:pt>
                <c:pt idx="142846" formatCode="0.00E+00">
                  <c:v>-7.8269800000000007E-3</c:v>
                </c:pt>
                <c:pt idx="142847" formatCode="0.00E+00">
                  <c:v>-8.5866499999999995E-3</c:v>
                </c:pt>
                <c:pt idx="142848" formatCode="0.00E+00">
                  <c:v>-9.3453800000000004E-3</c:v>
                </c:pt>
                <c:pt idx="142849">
                  <c:v>-1.01028E-2</c:v>
                </c:pt>
                <c:pt idx="142850">
                  <c:v>-1.08586E-2</c:v>
                </c:pt>
                <c:pt idx="142851">
                  <c:v>-1.16122E-2</c:v>
                </c:pt>
                <c:pt idx="142852">
                  <c:v>-1.23634E-2</c:v>
                </c:pt>
                <c:pt idx="142853">
                  <c:v>-1.31117E-2</c:v>
                </c:pt>
                <c:pt idx="142854">
                  <c:v>-1.38567E-2</c:v>
                </c:pt>
                <c:pt idx="142855">
                  <c:v>-1.45979E-2</c:v>
                </c:pt>
                <c:pt idx="142856">
                  <c:v>-1.5335E-2</c:v>
                </c:pt>
                <c:pt idx="142857">
                  <c:v>-1.6067399999999999E-2</c:v>
                </c:pt>
                <c:pt idx="142858">
                  <c:v>-1.6794699999999999E-2</c:v>
                </c:pt>
                <c:pt idx="142859">
                  <c:v>-1.75166E-2</c:v>
                </c:pt>
                <c:pt idx="142860">
                  <c:v>-1.82323E-2</c:v>
                </c:pt>
                <c:pt idx="142861">
                  <c:v>-1.8941599999999999E-2</c:v>
                </c:pt>
                <c:pt idx="142862">
                  <c:v>-1.9643999999999998E-2</c:v>
                </c:pt>
                <c:pt idx="142863">
                  <c:v>-2.0338800000000001E-2</c:v>
                </c:pt>
                <c:pt idx="142864">
                  <c:v>-2.1025700000000001E-2</c:v>
                </c:pt>
                <c:pt idx="142865">
                  <c:v>-2.1704000000000001E-2</c:v>
                </c:pt>
                <c:pt idx="142866">
                  <c:v>-2.2373400000000002E-2</c:v>
                </c:pt>
                <c:pt idx="142867">
                  <c:v>-2.30332E-2</c:v>
                </c:pt>
                <c:pt idx="142868">
                  <c:v>-2.3682999999999999E-2</c:v>
                </c:pt>
                <c:pt idx="142869">
                  <c:v>-2.4322199999999999E-2</c:v>
                </c:pt>
                <c:pt idx="142870">
                  <c:v>-2.4950300000000002E-2</c:v>
                </c:pt>
                <c:pt idx="142871">
                  <c:v>-2.5566700000000001E-2</c:v>
                </c:pt>
                <c:pt idx="142872">
                  <c:v>-2.61709E-2</c:v>
                </c:pt>
                <c:pt idx="142873">
                  <c:v>-2.6762399999999999E-2</c:v>
                </c:pt>
                <c:pt idx="142874">
                  <c:v>-2.73406E-2</c:v>
                </c:pt>
                <c:pt idx="142875">
                  <c:v>-2.79049E-2</c:v>
                </c:pt>
                <c:pt idx="142876">
                  <c:v>-2.8454799999999999E-2</c:v>
                </c:pt>
                <c:pt idx="142877">
                  <c:v>-2.89898E-2</c:v>
                </c:pt>
                <c:pt idx="142878">
                  <c:v>-2.9509299999999999E-2</c:v>
                </c:pt>
                <c:pt idx="142879">
                  <c:v>-3.0012799999999999E-2</c:v>
                </c:pt>
                <c:pt idx="142880">
                  <c:v>-3.0499600000000002E-2</c:v>
                </c:pt>
                <c:pt idx="142881">
                  <c:v>-3.0969300000000002E-2</c:v>
                </c:pt>
                <c:pt idx="142882">
                  <c:v>-3.1421400000000002E-2</c:v>
                </c:pt>
                <c:pt idx="142883">
                  <c:v>-3.18552E-2</c:v>
                </c:pt>
                <c:pt idx="142884">
                  <c:v>-3.2270300000000002E-2</c:v>
                </c:pt>
                <c:pt idx="142885">
                  <c:v>-3.2666000000000001E-2</c:v>
                </c:pt>
                <c:pt idx="142886">
                  <c:v>-3.3042000000000002E-2</c:v>
                </c:pt>
                <c:pt idx="142887">
                  <c:v>-3.3397700000000002E-2</c:v>
                </c:pt>
                <c:pt idx="142888">
                  <c:v>-3.3732499999999999E-2</c:v>
                </c:pt>
                <c:pt idx="142889">
                  <c:v>-3.4046100000000003E-2</c:v>
                </c:pt>
                <c:pt idx="142890">
                  <c:v>-3.4337800000000002E-2</c:v>
                </c:pt>
                <c:pt idx="142891">
                  <c:v>-3.4607300000000001E-2</c:v>
                </c:pt>
                <c:pt idx="142892">
                  <c:v>-3.4854000000000003E-2</c:v>
                </c:pt>
                <c:pt idx="142893">
                  <c:v>-3.5077499999999998E-2</c:v>
                </c:pt>
                <c:pt idx="142894">
                  <c:v>-3.5277299999999998E-2</c:v>
                </c:pt>
                <c:pt idx="142895">
                  <c:v>-3.5453100000000001E-2</c:v>
                </c:pt>
                <c:pt idx="142896">
                  <c:v>-3.5604400000000001E-2</c:v>
                </c:pt>
                <c:pt idx="142897">
                  <c:v>-3.5730900000000003E-2</c:v>
                </c:pt>
                <c:pt idx="142898">
                  <c:v>-3.5832000000000003E-2</c:v>
                </c:pt>
                <c:pt idx="142899">
                  <c:v>-3.5907599999999998E-2</c:v>
                </c:pt>
                <c:pt idx="142900">
                  <c:v>-3.5957200000000002E-2</c:v>
                </c:pt>
                <c:pt idx="142901">
                  <c:v>-3.5980499999999999E-2</c:v>
                </c:pt>
                <c:pt idx="142902">
                  <c:v>-3.5977200000000001E-2</c:v>
                </c:pt>
                <c:pt idx="142903">
                  <c:v>-3.5947E-2</c:v>
                </c:pt>
                <c:pt idx="142904">
                  <c:v>-3.5889600000000001E-2</c:v>
                </c:pt>
                <c:pt idx="142905">
                  <c:v>-3.5804900000000001E-2</c:v>
                </c:pt>
                <c:pt idx="142906">
                  <c:v>-3.5692500000000002E-2</c:v>
                </c:pt>
                <c:pt idx="142907">
                  <c:v>-3.5552300000000002E-2</c:v>
                </c:pt>
                <c:pt idx="142908">
                  <c:v>-3.5383999999999999E-2</c:v>
                </c:pt>
                <c:pt idx="142909">
                  <c:v>-3.5187700000000002E-2</c:v>
                </c:pt>
                <c:pt idx="142910">
                  <c:v>-3.4963000000000001E-2</c:v>
                </c:pt>
                <c:pt idx="142911">
                  <c:v>-3.4709900000000002E-2</c:v>
                </c:pt>
                <c:pt idx="142912">
                  <c:v>-3.4428399999999998E-2</c:v>
                </c:pt>
                <c:pt idx="142913">
                  <c:v>-3.41184E-2</c:v>
                </c:pt>
                <c:pt idx="142914">
                  <c:v>-3.3779799999999999E-2</c:v>
                </c:pt>
                <c:pt idx="142915">
                  <c:v>-3.3412699999999997E-2</c:v>
                </c:pt>
                <c:pt idx="142916">
                  <c:v>-3.3017100000000001E-2</c:v>
                </c:pt>
                <c:pt idx="142917">
                  <c:v>-3.2592999999999997E-2</c:v>
                </c:pt>
                <c:pt idx="142918">
                  <c:v>-3.2140599999999998E-2</c:v>
                </c:pt>
                <c:pt idx="142919">
                  <c:v>-3.1659899999999998E-2</c:v>
                </c:pt>
                <c:pt idx="142920">
                  <c:v>-3.1151100000000001E-2</c:v>
                </c:pt>
                <c:pt idx="142921">
                  <c:v>-3.06144E-2</c:v>
                </c:pt>
                <c:pt idx="142922">
                  <c:v>-3.005E-2</c:v>
                </c:pt>
                <c:pt idx="142923">
                  <c:v>-2.94582E-2</c:v>
                </c:pt>
                <c:pt idx="142924">
                  <c:v>-2.8839099999999999E-2</c:v>
                </c:pt>
                <c:pt idx="142925">
                  <c:v>-2.8193099999999999E-2</c:v>
                </c:pt>
                <c:pt idx="142926">
                  <c:v>-2.75205E-2</c:v>
                </c:pt>
                <c:pt idx="142927">
                  <c:v>-2.6821600000000001E-2</c:v>
                </c:pt>
                <c:pt idx="142928">
                  <c:v>-2.6096899999999999E-2</c:v>
                </c:pt>
                <c:pt idx="142929">
                  <c:v>-2.5346799999999999E-2</c:v>
                </c:pt>
                <c:pt idx="142930">
                  <c:v>-2.4571699999999998E-2</c:v>
                </c:pt>
                <c:pt idx="142931">
                  <c:v>-2.3772000000000001E-2</c:v>
                </c:pt>
                <c:pt idx="142932">
                  <c:v>-2.2948400000000001E-2</c:v>
                </c:pt>
                <c:pt idx="142933">
                  <c:v>-2.2101300000000001E-2</c:v>
                </c:pt>
                <c:pt idx="142934">
                  <c:v>-2.1231300000000002E-2</c:v>
                </c:pt>
                <c:pt idx="142935">
                  <c:v>-2.03389E-2</c:v>
                </c:pt>
                <c:pt idx="142936">
                  <c:v>-1.9424899999999998E-2</c:v>
                </c:pt>
                <c:pt idx="142937">
                  <c:v>-1.8489800000000001E-2</c:v>
                </c:pt>
                <c:pt idx="142938">
                  <c:v>-1.7534299999999999E-2</c:v>
                </c:pt>
                <c:pt idx="142939">
                  <c:v>-1.65592E-2</c:v>
                </c:pt>
                <c:pt idx="142940">
                  <c:v>-1.55651E-2</c:v>
                </c:pt>
                <c:pt idx="142941">
                  <c:v>-1.4552900000000001E-2</c:v>
                </c:pt>
                <c:pt idx="142942">
                  <c:v>-1.3523200000000001E-2</c:v>
                </c:pt>
                <c:pt idx="142943">
                  <c:v>-1.2477E-2</c:v>
                </c:pt>
                <c:pt idx="142944">
                  <c:v>-1.1415E-2</c:v>
                </c:pt>
                <c:pt idx="142945">
                  <c:v>-1.0338E-2</c:v>
                </c:pt>
                <c:pt idx="142946" formatCode="0.00E+00">
                  <c:v>-9.2470799999999995E-3</c:v>
                </c:pt>
                <c:pt idx="142947" formatCode="0.00E+00">
                  <c:v>-8.1429899999999993E-3</c:v>
                </c:pt>
                <c:pt idx="142948" formatCode="0.00E+00">
                  <c:v>-7.0266900000000004E-3</c:v>
                </c:pt>
                <c:pt idx="142949" formatCode="0.00E+00">
                  <c:v>-5.8991099999999999E-3</c:v>
                </c:pt>
                <c:pt idx="142950" formatCode="0.00E+00">
                  <c:v>-4.7612100000000001E-3</c:v>
                </c:pt>
                <c:pt idx="142951" formatCode="0.00E+00">
                  <c:v>-3.6139700000000002E-3</c:v>
                </c:pt>
                <c:pt idx="142952" formatCode="0.00E+00">
                  <c:v>-2.4583700000000001E-3</c:v>
                </c:pt>
                <c:pt idx="142953" formatCode="0.00E+00">
                  <c:v>-1.2954399999999999E-3</c:v>
                </c:pt>
                <c:pt idx="142954" formatCode="0.00E+00">
                  <c:v>-1.2619500000000001E-4</c:v>
                </c:pt>
                <c:pt idx="142955" formatCode="0.00E+00">
                  <c:v>1.0483300000000001E-3</c:v>
                </c:pt>
                <c:pt idx="142956" formatCode="0.00E+00">
                  <c:v>2.2270699999999998E-3</c:v>
                </c:pt>
                <c:pt idx="142957" formatCode="0.00E+00">
                  <c:v>3.4089799999999998E-3</c:v>
                </c:pt>
                <c:pt idx="142958" formatCode="0.00E+00">
                  <c:v>4.59297E-3</c:v>
                </c:pt>
                <c:pt idx="142959" formatCode="0.00E+00">
                  <c:v>5.7779700000000003E-3</c:v>
                </c:pt>
                <c:pt idx="142960" formatCode="0.00E+00">
                  <c:v>6.9628700000000003E-3</c:v>
                </c:pt>
                <c:pt idx="142961" formatCode="0.00E+00">
                  <c:v>8.1465900000000004E-3</c:v>
                </c:pt>
                <c:pt idx="142962" formatCode="0.00E+00">
                  <c:v>9.3279999999999995E-3</c:v>
                </c:pt>
                <c:pt idx="142963">
                  <c:v>1.0506E-2</c:v>
                </c:pt>
                <c:pt idx="142964">
                  <c:v>1.1679500000000001E-2</c:v>
                </c:pt>
                <c:pt idx="142965">
                  <c:v>1.28474E-2</c:v>
                </c:pt>
                <c:pt idx="142966">
                  <c:v>1.40085E-2</c:v>
                </c:pt>
                <c:pt idx="142967">
                  <c:v>1.51617E-2</c:v>
                </c:pt>
                <c:pt idx="142968">
                  <c:v>1.6305900000000002E-2</c:v>
                </c:pt>
                <c:pt idx="142969">
                  <c:v>1.74401E-2</c:v>
                </c:pt>
                <c:pt idx="142970">
                  <c:v>1.8563E-2</c:v>
                </c:pt>
                <c:pt idx="142971">
                  <c:v>1.9673599999999999E-2</c:v>
                </c:pt>
                <c:pt idx="142972">
                  <c:v>2.0770899999999998E-2</c:v>
                </c:pt>
                <c:pt idx="142973">
                  <c:v>2.1853600000000001E-2</c:v>
                </c:pt>
                <c:pt idx="142974">
                  <c:v>2.2920800000000002E-2</c:v>
                </c:pt>
                <c:pt idx="142975">
                  <c:v>2.3971300000000001E-2</c:v>
                </c:pt>
                <c:pt idx="142976">
                  <c:v>2.5004200000000001E-2</c:v>
                </c:pt>
                <c:pt idx="142977">
                  <c:v>2.6018300000000001E-2</c:v>
                </c:pt>
                <c:pt idx="142978">
                  <c:v>2.7012600000000001E-2</c:v>
                </c:pt>
                <c:pt idx="142979">
                  <c:v>2.7986199999999999E-2</c:v>
                </c:pt>
                <c:pt idx="142980">
                  <c:v>2.8937999999999998E-2</c:v>
                </c:pt>
                <c:pt idx="142981">
                  <c:v>2.9867100000000001E-2</c:v>
                </c:pt>
                <c:pt idx="142982">
                  <c:v>3.0772500000000001E-2</c:v>
                </c:pt>
                <c:pt idx="142983">
                  <c:v>3.1653199999999999E-2</c:v>
                </c:pt>
                <c:pt idx="142984">
                  <c:v>3.25084E-2</c:v>
                </c:pt>
                <c:pt idx="142985">
                  <c:v>3.3337100000000001E-2</c:v>
                </c:pt>
                <c:pt idx="142986">
                  <c:v>3.4138599999999998E-2</c:v>
                </c:pt>
                <c:pt idx="142987">
                  <c:v>3.4911900000000003E-2</c:v>
                </c:pt>
                <c:pt idx="142988">
                  <c:v>3.5656199999999999E-2</c:v>
                </c:pt>
                <c:pt idx="142989">
                  <c:v>3.6370800000000002E-2</c:v>
                </c:pt>
                <c:pt idx="142990">
                  <c:v>3.7054900000000002E-2</c:v>
                </c:pt>
                <c:pt idx="142991">
                  <c:v>3.7707699999999997E-2</c:v>
                </c:pt>
                <c:pt idx="142992">
                  <c:v>3.8328599999999997E-2</c:v>
                </c:pt>
                <c:pt idx="142993">
                  <c:v>3.8916800000000001E-2</c:v>
                </c:pt>
                <c:pt idx="142994">
                  <c:v>3.9471899999999997E-2</c:v>
                </c:pt>
                <c:pt idx="142995">
                  <c:v>3.9993000000000001E-2</c:v>
                </c:pt>
                <c:pt idx="142996">
                  <c:v>4.0479800000000003E-2</c:v>
                </c:pt>
                <c:pt idx="142997">
                  <c:v>4.0931500000000003E-2</c:v>
                </c:pt>
                <c:pt idx="142998">
                  <c:v>4.1347799999999997E-2</c:v>
                </c:pt>
                <c:pt idx="142999">
                  <c:v>4.17282E-2</c:v>
                </c:pt>
                <c:pt idx="143000">
                  <c:v>4.2072199999999997E-2</c:v>
                </c:pt>
                <c:pt idx="143001">
                  <c:v>4.2379399999999998E-2</c:v>
                </c:pt>
                <c:pt idx="143002">
                  <c:v>4.2649600000000003E-2</c:v>
                </c:pt>
                <c:pt idx="143003">
                  <c:v>4.2882299999999998E-2</c:v>
                </c:pt>
                <c:pt idx="143004">
                  <c:v>4.3077299999999999E-2</c:v>
                </c:pt>
                <c:pt idx="143005">
                  <c:v>4.3234300000000003E-2</c:v>
                </c:pt>
                <c:pt idx="143006">
                  <c:v>4.3353200000000001E-2</c:v>
                </c:pt>
                <c:pt idx="143007">
                  <c:v>4.3433699999999999E-2</c:v>
                </c:pt>
                <c:pt idx="143008">
                  <c:v>4.3475899999999998E-2</c:v>
                </c:pt>
                <c:pt idx="143009">
                  <c:v>4.3479400000000001E-2</c:v>
                </c:pt>
                <c:pt idx="143010">
                  <c:v>4.3444499999999997E-2</c:v>
                </c:pt>
                <c:pt idx="143011">
                  <c:v>4.3370899999999997E-2</c:v>
                </c:pt>
                <c:pt idx="143012">
                  <c:v>4.32588E-2</c:v>
                </c:pt>
                <c:pt idx="143013">
                  <c:v>4.3108300000000002E-2</c:v>
                </c:pt>
                <c:pt idx="143014">
                  <c:v>4.2919400000000003E-2</c:v>
                </c:pt>
                <c:pt idx="143015">
                  <c:v>4.2692300000000002E-2</c:v>
                </c:pt>
                <c:pt idx="143016">
                  <c:v>4.2427199999999998E-2</c:v>
                </c:pt>
                <c:pt idx="143017">
                  <c:v>4.2124300000000003E-2</c:v>
                </c:pt>
                <c:pt idx="143018">
                  <c:v>4.1784000000000002E-2</c:v>
                </c:pt>
                <c:pt idx="143019">
                  <c:v>4.1406400000000003E-2</c:v>
                </c:pt>
                <c:pt idx="143020">
                  <c:v>4.0992099999999997E-2</c:v>
                </c:pt>
                <c:pt idx="143021">
                  <c:v>4.0541300000000002E-2</c:v>
                </c:pt>
                <c:pt idx="143022">
                  <c:v>4.00545E-2</c:v>
                </c:pt>
                <c:pt idx="143023">
                  <c:v>3.9532200000000003E-2</c:v>
                </c:pt>
                <c:pt idx="143024">
                  <c:v>3.8974799999999997E-2</c:v>
                </c:pt>
                <c:pt idx="143025">
                  <c:v>3.8382899999999998E-2</c:v>
                </c:pt>
                <c:pt idx="143026">
                  <c:v>3.7757100000000002E-2</c:v>
                </c:pt>
                <c:pt idx="143027">
                  <c:v>3.7097900000000003E-2</c:v>
                </c:pt>
                <c:pt idx="143028">
                  <c:v>3.6406099999999997E-2</c:v>
                </c:pt>
                <c:pt idx="143029">
                  <c:v>3.56823E-2</c:v>
                </c:pt>
                <c:pt idx="143030">
                  <c:v>3.4927100000000003E-2</c:v>
                </c:pt>
                <c:pt idx="143031">
                  <c:v>3.4141400000000002E-2</c:v>
                </c:pt>
                <c:pt idx="143032">
                  <c:v>3.3325899999999999E-2</c:v>
                </c:pt>
                <c:pt idx="143033">
                  <c:v>3.2481400000000001E-2</c:v>
                </c:pt>
                <c:pt idx="143034">
                  <c:v>3.1608700000000003E-2</c:v>
                </c:pt>
                <c:pt idx="143035">
                  <c:v>3.0708699999999998E-2</c:v>
                </c:pt>
                <c:pt idx="143036">
                  <c:v>2.9782300000000001E-2</c:v>
                </c:pt>
                <c:pt idx="143037">
                  <c:v>2.88303E-2</c:v>
                </c:pt>
                <c:pt idx="143038">
                  <c:v>2.7853800000000001E-2</c:v>
                </c:pt>
                <c:pt idx="143039">
                  <c:v>2.6853599999999998E-2</c:v>
                </c:pt>
                <c:pt idx="143040">
                  <c:v>2.5830800000000001E-2</c:v>
                </c:pt>
                <c:pt idx="143041">
                  <c:v>2.4786300000000001E-2</c:v>
                </c:pt>
                <c:pt idx="143042">
                  <c:v>2.3721200000000001E-2</c:v>
                </c:pt>
                <c:pt idx="143043">
                  <c:v>2.26366E-2</c:v>
                </c:pt>
                <c:pt idx="143044">
                  <c:v>2.1533400000000001E-2</c:v>
                </c:pt>
                <c:pt idx="143045">
                  <c:v>2.0412699999999999E-2</c:v>
                </c:pt>
                <c:pt idx="143046">
                  <c:v>1.92757E-2</c:v>
                </c:pt>
                <c:pt idx="143047">
                  <c:v>1.8123400000000001E-2</c:v>
                </c:pt>
                <c:pt idx="143048">
                  <c:v>1.6957E-2</c:v>
                </c:pt>
                <c:pt idx="143049">
                  <c:v>1.5777599999999999E-2</c:v>
                </c:pt>
                <c:pt idx="143050">
                  <c:v>1.45863E-2</c:v>
                </c:pt>
                <c:pt idx="143051">
                  <c:v>1.33843E-2</c:v>
                </c:pt>
                <c:pt idx="143052">
                  <c:v>1.21727E-2</c:v>
                </c:pt>
                <c:pt idx="143053">
                  <c:v>1.0952699999999999E-2</c:v>
                </c:pt>
                <c:pt idx="143054" formatCode="0.00E+00">
                  <c:v>9.7254500000000001E-3</c:v>
                </c:pt>
                <c:pt idx="143055" formatCode="0.00E+00">
                  <c:v>8.4921500000000004E-3</c:v>
                </c:pt>
                <c:pt idx="143056" formatCode="0.00E+00">
                  <c:v>7.2539500000000003E-3</c:v>
                </c:pt>
                <c:pt idx="143057" formatCode="0.00E+00">
                  <c:v>6.0120299999999998E-3</c:v>
                </c:pt>
                <c:pt idx="143058" formatCode="0.00E+00">
                  <c:v>4.7675499999999997E-3</c:v>
                </c:pt>
                <c:pt idx="143059" formatCode="0.00E+00">
                  <c:v>3.5217E-3</c:v>
                </c:pt>
                <c:pt idx="143060" formatCode="0.00E+00">
                  <c:v>2.2756299999999998E-3</c:v>
                </c:pt>
                <c:pt idx="143061" formatCode="0.00E+00">
                  <c:v>1.03052E-3</c:v>
                </c:pt>
                <c:pt idx="143062" formatCode="0.00E+00">
                  <c:v>-2.12482E-4</c:v>
                </c:pt>
                <c:pt idx="143063" formatCode="0.00E+00">
                  <c:v>-1.4522199999999999E-3</c:v>
                </c:pt>
                <c:pt idx="143064" formatCode="0.00E+00">
                  <c:v>-2.6875499999999999E-3</c:v>
                </c:pt>
                <c:pt idx="143065" formatCode="0.00E+00">
                  <c:v>-3.9173400000000001E-3</c:v>
                </c:pt>
                <c:pt idx="143066" formatCode="0.00E+00">
                  <c:v>-5.1404700000000003E-3</c:v>
                </c:pt>
                <c:pt idx="143067" formatCode="0.00E+00">
                  <c:v>-6.3558099999999999E-3</c:v>
                </c:pt>
                <c:pt idx="143068" formatCode="0.00E+00">
                  <c:v>-7.5622900000000002E-3</c:v>
                </c:pt>
                <c:pt idx="143069" formatCode="0.00E+00">
                  <c:v>-8.7588000000000006E-3</c:v>
                </c:pt>
                <c:pt idx="143070" formatCode="0.00E+00">
                  <c:v>-9.9442799999999998E-3</c:v>
                </c:pt>
                <c:pt idx="143071">
                  <c:v>-1.1117699999999999E-2</c:v>
                </c:pt>
                <c:pt idx="143072">
                  <c:v>-1.2278000000000001E-2</c:v>
                </c:pt>
                <c:pt idx="143073">
                  <c:v>-1.34241E-2</c:v>
                </c:pt>
                <c:pt idx="143074">
                  <c:v>-1.45551E-2</c:v>
                </c:pt>
                <c:pt idx="143075">
                  <c:v>-1.567E-2</c:v>
                </c:pt>
                <c:pt idx="143076">
                  <c:v>-1.6767799999999999E-2</c:v>
                </c:pt>
                <c:pt idx="143077">
                  <c:v>-1.7847600000000002E-2</c:v>
                </c:pt>
                <c:pt idx="143078">
                  <c:v>-1.8908500000000002E-2</c:v>
                </c:pt>
                <c:pt idx="143079">
                  <c:v>-1.9949600000000001E-2</c:v>
                </c:pt>
                <c:pt idx="143080">
                  <c:v>-2.0969999999999999E-2</c:v>
                </c:pt>
                <c:pt idx="143081">
                  <c:v>-2.19689E-2</c:v>
                </c:pt>
                <c:pt idx="143082">
                  <c:v>-2.2945500000000001E-2</c:v>
                </c:pt>
                <c:pt idx="143083">
                  <c:v>-2.38991E-2</c:v>
                </c:pt>
                <c:pt idx="143084">
                  <c:v>-2.4828699999999999E-2</c:v>
                </c:pt>
                <c:pt idx="143085">
                  <c:v>-2.5733800000000001E-2</c:v>
                </c:pt>
                <c:pt idx="143086">
                  <c:v>-2.6613600000000001E-2</c:v>
                </c:pt>
                <c:pt idx="143087">
                  <c:v>-2.7467499999999999E-2</c:v>
                </c:pt>
                <c:pt idx="143088">
                  <c:v>-2.8294799999999998E-2</c:v>
                </c:pt>
                <c:pt idx="143089">
                  <c:v>-2.90949E-2</c:v>
                </c:pt>
                <c:pt idx="143090">
                  <c:v>-2.98672E-2</c:v>
                </c:pt>
                <c:pt idx="143091">
                  <c:v>-3.0611200000000002E-2</c:v>
                </c:pt>
                <c:pt idx="143092">
                  <c:v>-3.1326399999999997E-2</c:v>
                </c:pt>
                <c:pt idx="143093">
                  <c:v>-3.20123E-2</c:v>
                </c:pt>
                <c:pt idx="143094">
                  <c:v>-3.2668500000000003E-2</c:v>
                </c:pt>
                <c:pt idx="143095">
                  <c:v>-3.3294400000000002E-2</c:v>
                </c:pt>
                <c:pt idx="143096">
                  <c:v>-3.3889799999999998E-2</c:v>
                </c:pt>
                <c:pt idx="143097">
                  <c:v>-3.44543E-2</c:v>
                </c:pt>
                <c:pt idx="143098">
                  <c:v>-3.4987600000000001E-2</c:v>
                </c:pt>
                <c:pt idx="143099">
                  <c:v>-3.5489300000000001E-2</c:v>
                </c:pt>
                <c:pt idx="143100">
                  <c:v>-3.59593E-2</c:v>
                </c:pt>
                <c:pt idx="143101">
                  <c:v>-3.63973E-2</c:v>
                </c:pt>
                <c:pt idx="143102">
                  <c:v>-3.6803099999999998E-2</c:v>
                </c:pt>
                <c:pt idx="143103">
                  <c:v>-3.7176500000000001E-2</c:v>
                </c:pt>
                <c:pt idx="143104">
                  <c:v>-3.7517500000000002E-2</c:v>
                </c:pt>
                <c:pt idx="143105">
                  <c:v>-3.7825999999999999E-2</c:v>
                </c:pt>
                <c:pt idx="143106">
                  <c:v>-3.8101799999999998E-2</c:v>
                </c:pt>
                <c:pt idx="143107">
                  <c:v>-3.8344999999999997E-2</c:v>
                </c:pt>
                <c:pt idx="143108">
                  <c:v>-3.8555600000000002E-2</c:v>
                </c:pt>
                <c:pt idx="143109">
                  <c:v>-3.87336E-2</c:v>
                </c:pt>
                <c:pt idx="143110">
                  <c:v>-3.88791E-2</c:v>
                </c:pt>
                <c:pt idx="143111">
                  <c:v>-3.8992100000000002E-2</c:v>
                </c:pt>
                <c:pt idx="143112">
                  <c:v>-3.9072799999999998E-2</c:v>
                </c:pt>
                <c:pt idx="143113">
                  <c:v>-3.9121400000000001E-2</c:v>
                </c:pt>
                <c:pt idx="143114">
                  <c:v>-3.9137999999999999E-2</c:v>
                </c:pt>
                <c:pt idx="143115">
                  <c:v>-3.9122799999999999E-2</c:v>
                </c:pt>
                <c:pt idx="143116">
                  <c:v>-3.9076100000000002E-2</c:v>
                </c:pt>
                <c:pt idx="143117">
                  <c:v>-3.8998199999999997E-2</c:v>
                </c:pt>
                <c:pt idx="143118">
                  <c:v>-3.8889399999999998E-2</c:v>
                </c:pt>
                <c:pt idx="143119">
                  <c:v>-3.8749899999999997E-2</c:v>
                </c:pt>
                <c:pt idx="143120">
                  <c:v>-3.8580099999999999E-2</c:v>
                </c:pt>
                <c:pt idx="143121">
                  <c:v>-3.8380400000000002E-2</c:v>
                </c:pt>
                <c:pt idx="143122">
                  <c:v>-3.8151200000000003E-2</c:v>
                </c:pt>
                <c:pt idx="143123">
                  <c:v>-3.78929E-2</c:v>
                </c:pt>
                <c:pt idx="143124">
                  <c:v>-3.7606000000000001E-2</c:v>
                </c:pt>
                <c:pt idx="143125">
                  <c:v>-3.7290799999999999E-2</c:v>
                </c:pt>
                <c:pt idx="143126">
                  <c:v>-3.6947899999999999E-2</c:v>
                </c:pt>
                <c:pt idx="143127">
                  <c:v>-3.6577800000000001E-2</c:v>
                </c:pt>
                <c:pt idx="143128">
                  <c:v>-3.6180999999999998E-2</c:v>
                </c:pt>
                <c:pt idx="143129">
                  <c:v>-3.5758100000000001E-2</c:v>
                </c:pt>
                <c:pt idx="143130">
                  <c:v>-3.5309500000000001E-2</c:v>
                </c:pt>
                <c:pt idx="143131">
                  <c:v>-3.4835900000000003E-2</c:v>
                </c:pt>
                <c:pt idx="143132">
                  <c:v>-3.4337899999999998E-2</c:v>
                </c:pt>
                <c:pt idx="143133">
                  <c:v>-3.3816100000000002E-2</c:v>
                </c:pt>
                <c:pt idx="143134">
                  <c:v>-3.3271099999999998E-2</c:v>
                </c:pt>
                <c:pt idx="143135">
                  <c:v>-3.2703500000000003E-2</c:v>
                </c:pt>
                <c:pt idx="143136">
                  <c:v>-3.2113900000000001E-2</c:v>
                </c:pt>
                <c:pt idx="143137">
                  <c:v>-3.1503099999999999E-2</c:v>
                </c:pt>
                <c:pt idx="143138">
                  <c:v>-3.0871699999999998E-2</c:v>
                </c:pt>
                <c:pt idx="143139">
                  <c:v>-3.0220400000000001E-2</c:v>
                </c:pt>
                <c:pt idx="143140">
                  <c:v>-2.9549800000000001E-2</c:v>
                </c:pt>
                <c:pt idx="143141">
                  <c:v>-2.88607E-2</c:v>
                </c:pt>
                <c:pt idx="143142">
                  <c:v>-2.81538E-2</c:v>
                </c:pt>
                <c:pt idx="143143">
                  <c:v>-2.7429700000000001E-2</c:v>
                </c:pt>
                <c:pt idx="143144">
                  <c:v>-2.66892E-2</c:v>
                </c:pt>
                <c:pt idx="143145">
                  <c:v>-2.5933000000000001E-2</c:v>
                </c:pt>
                <c:pt idx="143146">
                  <c:v>-2.5161800000000002E-2</c:v>
                </c:pt>
                <c:pt idx="143147">
                  <c:v>-2.4376399999999999E-2</c:v>
                </c:pt>
                <c:pt idx="143148">
                  <c:v>-2.3577500000000001E-2</c:v>
                </c:pt>
                <c:pt idx="143149">
                  <c:v>-2.2765799999999999E-2</c:v>
                </c:pt>
                <c:pt idx="143150">
                  <c:v>-2.1942E-2</c:v>
                </c:pt>
                <c:pt idx="143151">
                  <c:v>-2.1106900000000001E-2</c:v>
                </c:pt>
                <c:pt idx="143152">
                  <c:v>-2.0261299999999999E-2</c:v>
                </c:pt>
                <c:pt idx="143153">
                  <c:v>-1.9405700000000001E-2</c:v>
                </c:pt>
                <c:pt idx="143154">
                  <c:v>-1.8541100000000001E-2</c:v>
                </c:pt>
                <c:pt idx="143155">
                  <c:v>-1.7668E-2</c:v>
                </c:pt>
                <c:pt idx="143156">
                  <c:v>-1.6787300000000002E-2</c:v>
                </c:pt>
                <c:pt idx="143157">
                  <c:v>-1.58996E-2</c:v>
                </c:pt>
                <c:pt idx="143158">
                  <c:v>-1.5005599999999999E-2</c:v>
                </c:pt>
                <c:pt idx="143159">
                  <c:v>-1.41061E-2</c:v>
                </c:pt>
                <c:pt idx="143160">
                  <c:v>-1.32018E-2</c:v>
                </c:pt>
                <c:pt idx="143161">
                  <c:v>-1.2293399999999999E-2</c:v>
                </c:pt>
                <c:pt idx="143162">
                  <c:v>-1.1381499999999999E-2</c:v>
                </c:pt>
                <c:pt idx="143163">
                  <c:v>-1.04668E-2</c:v>
                </c:pt>
                <c:pt idx="143164" formatCode="0.00E+00">
                  <c:v>-9.5500299999999993E-3</c:v>
                </c:pt>
                <c:pt idx="143165" formatCode="0.00E+00">
                  <c:v>-8.6318499999999999E-3</c:v>
                </c:pt>
                <c:pt idx="143166" formatCode="0.00E+00">
                  <c:v>-7.7129099999999999E-3</c:v>
                </c:pt>
                <c:pt idx="143167" formatCode="0.00E+00">
                  <c:v>-6.7938499999999997E-3</c:v>
                </c:pt>
                <c:pt idx="143168" formatCode="0.00E+00">
                  <c:v>-5.8753199999999998E-3</c:v>
                </c:pt>
                <c:pt idx="143169" formatCode="0.00E+00">
                  <c:v>-4.9579400000000001E-3</c:v>
                </c:pt>
                <c:pt idx="143170" formatCode="0.00E+00">
                  <c:v>-4.0423400000000002E-3</c:v>
                </c:pt>
                <c:pt idx="143171" formatCode="0.00E+00">
                  <c:v>-3.1291299999999999E-3</c:v>
                </c:pt>
                <c:pt idx="143172" formatCode="0.00E+00">
                  <c:v>-2.2188899999999998E-3</c:v>
                </c:pt>
                <c:pt idx="143173" formatCode="0.00E+00">
                  <c:v>-1.31223E-3</c:v>
                </c:pt>
                <c:pt idx="143174" formatCode="0.00E+00">
                  <c:v>-4.0971699999999998E-4</c:v>
                </c:pt>
                <c:pt idx="143175" formatCode="0.00E+00">
                  <c:v>4.88087E-4</c:v>
                </c:pt>
                <c:pt idx="143176" formatCode="0.00E+00">
                  <c:v>1.3806300000000001E-3</c:v>
                </c:pt>
                <c:pt idx="143177" formatCode="0.00E+00">
                  <c:v>2.2673699999999999E-3</c:v>
                </c:pt>
                <c:pt idx="143178" formatCode="0.00E+00">
                  <c:v>3.1477699999999998E-3</c:v>
                </c:pt>
                <c:pt idx="143179" formatCode="0.00E+00">
                  <c:v>4.02133E-3</c:v>
                </c:pt>
                <c:pt idx="143180" formatCode="0.00E+00">
                  <c:v>4.8875300000000002E-3</c:v>
                </c:pt>
                <c:pt idx="143181" formatCode="0.00E+00">
                  <c:v>5.7458800000000001E-3</c:v>
                </c:pt>
                <c:pt idx="143182" formatCode="0.00E+00">
                  <c:v>6.5959199999999999E-3</c:v>
                </c:pt>
                <c:pt idx="143183" formatCode="0.00E+00">
                  <c:v>7.43716E-3</c:v>
                </c:pt>
                <c:pt idx="143184" formatCode="0.00E+00">
                  <c:v>8.2691599999999994E-3</c:v>
                </c:pt>
                <c:pt idx="143185" formatCode="0.00E+00">
                  <c:v>9.0914700000000008E-3</c:v>
                </c:pt>
                <c:pt idx="143186" formatCode="0.00E+00">
                  <c:v>9.9036699999999998E-3</c:v>
                </c:pt>
                <c:pt idx="143187">
                  <c:v>1.0705299999999999E-2</c:v>
                </c:pt>
                <c:pt idx="143188">
                  <c:v>1.14961E-2</c:v>
                </c:pt>
                <c:pt idx="143189">
                  <c:v>1.22755E-2</c:v>
                </c:pt>
                <c:pt idx="143190">
                  <c:v>1.30432E-2</c:v>
                </c:pt>
                <c:pt idx="143191">
                  <c:v>1.37988E-2</c:v>
                </c:pt>
                <c:pt idx="143192">
                  <c:v>1.4541999999999999E-2</c:v>
                </c:pt>
                <c:pt idx="143193">
                  <c:v>1.52725E-2</c:v>
                </c:pt>
                <c:pt idx="143194">
                  <c:v>1.5989799999999998E-2</c:v>
                </c:pt>
                <c:pt idx="143195">
                  <c:v>1.6693699999999999E-2</c:v>
                </c:pt>
                <c:pt idx="143196">
                  <c:v>1.7383900000000001E-2</c:v>
                </c:pt>
                <c:pt idx="143197">
                  <c:v>1.8060099999999999E-2</c:v>
                </c:pt>
                <c:pt idx="143198">
                  <c:v>1.8721999999999999E-2</c:v>
                </c:pt>
                <c:pt idx="143199">
                  <c:v>1.9369299999999999E-2</c:v>
                </c:pt>
                <c:pt idx="143200">
                  <c:v>2.0001700000000001E-2</c:v>
                </c:pt>
                <c:pt idx="143201">
                  <c:v>2.0619100000000001E-2</c:v>
                </c:pt>
                <c:pt idx="143202">
                  <c:v>2.12211E-2</c:v>
                </c:pt>
                <c:pt idx="143203">
                  <c:v>2.18076E-2</c:v>
                </c:pt>
                <c:pt idx="143204">
                  <c:v>2.23783E-2</c:v>
                </c:pt>
                <c:pt idx="143205">
                  <c:v>2.2932999999999999E-2</c:v>
                </c:pt>
                <c:pt idx="143206">
                  <c:v>2.3471499999999999E-2</c:v>
                </c:pt>
                <c:pt idx="143207">
                  <c:v>2.39936E-2</c:v>
                </c:pt>
                <c:pt idx="143208">
                  <c:v>2.4499199999999999E-2</c:v>
                </c:pt>
                <c:pt idx="143209">
                  <c:v>2.4988E-2</c:v>
                </c:pt>
                <c:pt idx="143210">
                  <c:v>2.5459900000000001E-2</c:v>
                </c:pt>
                <c:pt idx="143211">
                  <c:v>2.5914699999999999E-2</c:v>
                </c:pt>
                <c:pt idx="143212">
                  <c:v>2.6352299999999999E-2</c:v>
                </c:pt>
                <c:pt idx="143213">
                  <c:v>2.6772600000000001E-2</c:v>
                </c:pt>
                <c:pt idx="143214">
                  <c:v>2.7175399999999999E-2</c:v>
                </c:pt>
                <c:pt idx="143215">
                  <c:v>2.7560600000000001E-2</c:v>
                </c:pt>
                <c:pt idx="143216">
                  <c:v>2.7928100000000001E-2</c:v>
                </c:pt>
                <c:pt idx="143217">
                  <c:v>2.8277699999999999E-2</c:v>
                </c:pt>
                <c:pt idx="143218">
                  <c:v>2.86094E-2</c:v>
                </c:pt>
                <c:pt idx="143219">
                  <c:v>2.89231E-2</c:v>
                </c:pt>
                <c:pt idx="143220">
                  <c:v>2.9218600000000001E-2</c:v>
                </c:pt>
                <c:pt idx="143221">
                  <c:v>2.9496000000000001E-2</c:v>
                </c:pt>
                <c:pt idx="143222">
                  <c:v>2.97551E-2</c:v>
                </c:pt>
                <c:pt idx="143223">
                  <c:v>2.99958E-2</c:v>
                </c:pt>
                <c:pt idx="143224">
                  <c:v>3.0218100000000001E-2</c:v>
                </c:pt>
                <c:pt idx="143225">
                  <c:v>3.0422000000000001E-2</c:v>
                </c:pt>
                <c:pt idx="143226">
                  <c:v>3.06073E-2</c:v>
                </c:pt>
                <c:pt idx="143227">
                  <c:v>3.0774099999999999E-2</c:v>
                </c:pt>
                <c:pt idx="143228">
                  <c:v>3.09222E-2</c:v>
                </c:pt>
                <c:pt idx="143229">
                  <c:v>3.1051800000000001E-2</c:v>
                </c:pt>
                <c:pt idx="143230">
                  <c:v>3.1162599999999999E-2</c:v>
                </c:pt>
                <c:pt idx="143231">
                  <c:v>3.1254799999999999E-2</c:v>
                </c:pt>
                <c:pt idx="143232">
                  <c:v>3.13282E-2</c:v>
                </c:pt>
                <c:pt idx="143233">
                  <c:v>3.1383000000000001E-2</c:v>
                </c:pt>
                <c:pt idx="143234">
                  <c:v>3.1419000000000002E-2</c:v>
                </c:pt>
                <c:pt idx="143235">
                  <c:v>3.14363E-2</c:v>
                </c:pt>
                <c:pt idx="143236">
                  <c:v>3.1434799999999999E-2</c:v>
                </c:pt>
                <c:pt idx="143237">
                  <c:v>3.1414600000000001E-2</c:v>
                </c:pt>
                <c:pt idx="143238">
                  <c:v>3.1375699999999999E-2</c:v>
                </c:pt>
                <c:pt idx="143239">
                  <c:v>3.1318100000000001E-2</c:v>
                </c:pt>
                <c:pt idx="143240">
                  <c:v>3.12419E-2</c:v>
                </c:pt>
                <c:pt idx="143241">
                  <c:v>3.1147000000000001E-2</c:v>
                </c:pt>
                <c:pt idx="143242">
                  <c:v>3.1033499999999999E-2</c:v>
                </c:pt>
                <c:pt idx="143243">
                  <c:v>3.0901399999999999E-2</c:v>
                </c:pt>
                <c:pt idx="143244">
                  <c:v>3.0750900000000001E-2</c:v>
                </c:pt>
                <c:pt idx="143245">
                  <c:v>3.0581799999999999E-2</c:v>
                </c:pt>
                <c:pt idx="143246">
                  <c:v>3.0394399999999999E-2</c:v>
                </c:pt>
                <c:pt idx="143247">
                  <c:v>3.0188599999999999E-2</c:v>
                </c:pt>
                <c:pt idx="143248">
                  <c:v>2.9964500000000002E-2</c:v>
                </c:pt>
                <c:pt idx="143249">
                  <c:v>2.97223E-2</c:v>
                </c:pt>
                <c:pt idx="143250">
                  <c:v>2.9461899999999999E-2</c:v>
                </c:pt>
                <c:pt idx="143251">
                  <c:v>2.9183500000000001E-2</c:v>
                </c:pt>
                <c:pt idx="143252">
                  <c:v>2.8887199999999998E-2</c:v>
                </c:pt>
                <c:pt idx="143253">
                  <c:v>2.8573000000000001E-2</c:v>
                </c:pt>
                <c:pt idx="143254">
                  <c:v>2.8241100000000002E-2</c:v>
                </c:pt>
                <c:pt idx="143255">
                  <c:v>2.7891599999999999E-2</c:v>
                </c:pt>
                <c:pt idx="143256">
                  <c:v>2.7524699999999999E-2</c:v>
                </c:pt>
                <c:pt idx="143257">
                  <c:v>2.7140399999999999E-2</c:v>
                </c:pt>
                <c:pt idx="143258">
                  <c:v>2.6738899999999999E-2</c:v>
                </c:pt>
                <c:pt idx="143259">
                  <c:v>2.6320300000000001E-2</c:v>
                </c:pt>
                <c:pt idx="143260">
                  <c:v>2.5884799999999999E-2</c:v>
                </c:pt>
                <c:pt idx="143261">
                  <c:v>2.54326E-2</c:v>
                </c:pt>
                <c:pt idx="143262">
                  <c:v>2.4963800000000001E-2</c:v>
                </c:pt>
                <c:pt idx="143263">
                  <c:v>2.44786E-2</c:v>
                </c:pt>
                <c:pt idx="143264">
                  <c:v>2.39773E-2</c:v>
                </c:pt>
                <c:pt idx="143265">
                  <c:v>2.3459899999999999E-2</c:v>
                </c:pt>
                <c:pt idx="143266">
                  <c:v>2.2926800000000001E-2</c:v>
                </c:pt>
                <c:pt idx="143267">
                  <c:v>2.2378100000000001E-2</c:v>
                </c:pt>
                <c:pt idx="143268">
                  <c:v>2.1814099999999999E-2</c:v>
                </c:pt>
                <c:pt idx="143269">
                  <c:v>2.1234900000000001E-2</c:v>
                </c:pt>
                <c:pt idx="143270">
                  <c:v>2.06409E-2</c:v>
                </c:pt>
                <c:pt idx="143271">
                  <c:v>2.0032399999999999E-2</c:v>
                </c:pt>
                <c:pt idx="143272">
                  <c:v>1.94095E-2</c:v>
                </c:pt>
                <c:pt idx="143273">
                  <c:v>1.8772500000000001E-2</c:v>
                </c:pt>
                <c:pt idx="143274">
                  <c:v>1.81218E-2</c:v>
                </c:pt>
                <c:pt idx="143275">
                  <c:v>1.74577E-2</c:v>
                </c:pt>
                <c:pt idx="143276">
                  <c:v>1.6780400000000001E-2</c:v>
                </c:pt>
                <c:pt idx="143277">
                  <c:v>1.6090299999999998E-2</c:v>
                </c:pt>
                <c:pt idx="143278">
                  <c:v>1.53878E-2</c:v>
                </c:pt>
                <c:pt idx="143279">
                  <c:v>1.46731E-2</c:v>
                </c:pt>
                <c:pt idx="143280">
                  <c:v>1.39466E-2</c:v>
                </c:pt>
                <c:pt idx="143281">
                  <c:v>1.32087E-2</c:v>
                </c:pt>
                <c:pt idx="143282">
                  <c:v>1.2459899999999999E-2</c:v>
                </c:pt>
                <c:pt idx="143283">
                  <c:v>1.17004E-2</c:v>
                </c:pt>
                <c:pt idx="143284">
                  <c:v>1.09306E-2</c:v>
                </c:pt>
                <c:pt idx="143285">
                  <c:v>1.01511E-2</c:v>
                </c:pt>
                <c:pt idx="143286" formatCode="0.00E+00">
                  <c:v>9.3621699999999995E-3</c:v>
                </c:pt>
                <c:pt idx="143287" formatCode="0.00E+00">
                  <c:v>8.5643100000000003E-3</c:v>
                </c:pt>
                <c:pt idx="143288" formatCode="0.00E+00">
                  <c:v>7.7579600000000004E-3</c:v>
                </c:pt>
                <c:pt idx="143289" formatCode="0.00E+00">
                  <c:v>6.9435900000000004E-3</c:v>
                </c:pt>
                <c:pt idx="143290" formatCode="0.00E+00">
                  <c:v>6.1216600000000001E-3</c:v>
                </c:pt>
                <c:pt idx="143291" formatCode="0.00E+00">
                  <c:v>5.2926700000000002E-3</c:v>
                </c:pt>
                <c:pt idx="143292" formatCode="0.00E+00">
                  <c:v>4.4571000000000003E-3</c:v>
                </c:pt>
                <c:pt idx="143293" formatCode="0.00E+00">
                  <c:v>3.61547E-3</c:v>
                </c:pt>
                <c:pt idx="143294" formatCode="0.00E+00">
                  <c:v>2.7682800000000001E-3</c:v>
                </c:pt>
                <c:pt idx="143295" formatCode="0.00E+00">
                  <c:v>1.9160799999999999E-3</c:v>
                </c:pt>
                <c:pt idx="143296" formatCode="0.00E+00">
                  <c:v>1.0593899999999999E-3</c:v>
                </c:pt>
                <c:pt idx="143297" formatCode="0.00E+00">
                  <c:v>1.98777E-4</c:v>
                </c:pt>
                <c:pt idx="143298" formatCode="0.00E+00">
                  <c:v>-6.6521500000000003E-4</c:v>
                </c:pt>
                <c:pt idx="143299" formatCode="0.00E+00">
                  <c:v>-1.5320100000000001E-3</c:v>
                </c:pt>
                <c:pt idx="143300" formatCode="0.00E+00">
                  <c:v>-2.4010400000000001E-3</c:v>
                </c:pt>
                <c:pt idx="143301" formatCode="0.00E+00">
                  <c:v>-3.2717100000000002E-3</c:v>
                </c:pt>
                <c:pt idx="143302" formatCode="0.00E+00">
                  <c:v>-4.1434200000000001E-3</c:v>
                </c:pt>
                <c:pt idx="143303" formatCode="0.00E+00">
                  <c:v>-5.0155800000000004E-3</c:v>
                </c:pt>
                <c:pt idx="143304" formatCode="0.00E+00">
                  <c:v>-5.88757E-3</c:v>
                </c:pt>
                <c:pt idx="143305" formatCode="0.00E+00">
                  <c:v>-6.7587699999999999E-3</c:v>
                </c:pt>
                <c:pt idx="143306" formatCode="0.00E+00">
                  <c:v>-7.6285600000000004E-3</c:v>
                </c:pt>
                <c:pt idx="143307" formatCode="0.00E+00">
                  <c:v>-8.4963E-3</c:v>
                </c:pt>
                <c:pt idx="143308" formatCode="0.00E+00">
                  <c:v>-9.3613600000000009E-3</c:v>
                </c:pt>
                <c:pt idx="143309">
                  <c:v>-1.0223100000000001E-2</c:v>
                </c:pt>
                <c:pt idx="143310">
                  <c:v>-1.10808E-2</c:v>
                </c:pt>
                <c:pt idx="143311">
                  <c:v>-1.1933900000000001E-2</c:v>
                </c:pt>
                <c:pt idx="143312">
                  <c:v>-1.2781799999999999E-2</c:v>
                </c:pt>
                <c:pt idx="143313">
                  <c:v>-1.36236E-2</c:v>
                </c:pt>
                <c:pt idx="143314">
                  <c:v>-1.4458800000000001E-2</c:v>
                </c:pt>
                <c:pt idx="143315">
                  <c:v>-1.52868E-2</c:v>
                </c:pt>
                <c:pt idx="143316">
                  <c:v>-1.6106800000000001E-2</c:v>
                </c:pt>
                <c:pt idx="143317">
                  <c:v>-1.6918099999999998E-2</c:v>
                </c:pt>
                <c:pt idx="143318">
                  <c:v>-1.7720199999999998E-2</c:v>
                </c:pt>
                <c:pt idx="143319">
                  <c:v>-1.8512299999999999E-2</c:v>
                </c:pt>
                <c:pt idx="143320">
                  <c:v>-1.92937E-2</c:v>
                </c:pt>
                <c:pt idx="143321">
                  <c:v>-2.00638E-2</c:v>
                </c:pt>
                <c:pt idx="143322">
                  <c:v>-2.0822E-2</c:v>
                </c:pt>
                <c:pt idx="143323">
                  <c:v>-2.15675E-2</c:v>
                </c:pt>
                <c:pt idx="143324">
                  <c:v>-2.2299599999999999E-2</c:v>
                </c:pt>
                <c:pt idx="143325">
                  <c:v>-2.3017900000000001E-2</c:v>
                </c:pt>
                <c:pt idx="143326">
                  <c:v>-2.37215E-2</c:v>
                </c:pt>
                <c:pt idx="143327">
                  <c:v>-2.4409799999999999E-2</c:v>
                </c:pt>
                <c:pt idx="143328">
                  <c:v>-2.5082299999999998E-2</c:v>
                </c:pt>
                <c:pt idx="143329">
                  <c:v>-2.5738199999999999E-2</c:v>
                </c:pt>
                <c:pt idx="143330">
                  <c:v>-2.6377000000000001E-2</c:v>
                </c:pt>
                <c:pt idx="143331">
                  <c:v>-2.6997899999999998E-2</c:v>
                </c:pt>
                <c:pt idx="143332">
                  <c:v>-2.76005E-2</c:v>
                </c:pt>
                <c:pt idx="143333">
                  <c:v>-2.81842E-2</c:v>
                </c:pt>
                <c:pt idx="143334">
                  <c:v>-2.8748200000000002E-2</c:v>
                </c:pt>
                <c:pt idx="143335">
                  <c:v>-2.9292200000000001E-2</c:v>
                </c:pt>
                <c:pt idx="143336">
                  <c:v>-2.9815399999999999E-2</c:v>
                </c:pt>
                <c:pt idx="143337">
                  <c:v>-3.0317400000000001E-2</c:v>
                </c:pt>
                <c:pt idx="143338">
                  <c:v>-3.0797600000000001E-2</c:v>
                </c:pt>
                <c:pt idx="143339">
                  <c:v>-3.1255600000000001E-2</c:v>
                </c:pt>
                <c:pt idx="143340">
                  <c:v>-3.1690700000000002E-2</c:v>
                </c:pt>
                <c:pt idx="143341">
                  <c:v>-3.2102499999999999E-2</c:v>
                </c:pt>
                <c:pt idx="143342">
                  <c:v>-3.2490600000000001E-2</c:v>
                </c:pt>
                <c:pt idx="143343">
                  <c:v>-3.2854399999999999E-2</c:v>
                </c:pt>
                <c:pt idx="143344">
                  <c:v>-3.3193599999999997E-2</c:v>
                </c:pt>
                <c:pt idx="143345">
                  <c:v>-3.3507700000000001E-2</c:v>
                </c:pt>
                <c:pt idx="143346">
                  <c:v>-3.3796399999999997E-2</c:v>
                </c:pt>
                <c:pt idx="143347">
                  <c:v>-3.4059199999999998E-2</c:v>
                </c:pt>
                <c:pt idx="143348">
                  <c:v>-3.4295800000000001E-2</c:v>
                </c:pt>
                <c:pt idx="143349">
                  <c:v>-3.4505800000000003E-2</c:v>
                </c:pt>
                <c:pt idx="143350">
                  <c:v>-3.4688999999999998E-2</c:v>
                </c:pt>
                <c:pt idx="143351">
                  <c:v>-3.4845099999999997E-2</c:v>
                </c:pt>
                <c:pt idx="143352">
                  <c:v>-3.4973700000000003E-2</c:v>
                </c:pt>
                <c:pt idx="143353">
                  <c:v>-3.50747E-2</c:v>
                </c:pt>
                <c:pt idx="143354">
                  <c:v>-3.5147699999999997E-2</c:v>
                </c:pt>
                <c:pt idx="143355">
                  <c:v>-3.51927E-2</c:v>
                </c:pt>
                <c:pt idx="143356">
                  <c:v>-3.5209499999999998E-2</c:v>
                </c:pt>
                <c:pt idx="143357">
                  <c:v>-3.5197800000000001E-2</c:v>
                </c:pt>
                <c:pt idx="143358">
                  <c:v>-3.5157599999999997E-2</c:v>
                </c:pt>
                <c:pt idx="143359">
                  <c:v>-3.5088800000000003E-2</c:v>
                </c:pt>
                <c:pt idx="143360">
                  <c:v>-3.4991300000000003E-2</c:v>
                </c:pt>
                <c:pt idx="143361">
                  <c:v>-3.4865100000000003E-2</c:v>
                </c:pt>
                <c:pt idx="143362">
                  <c:v>-3.4710100000000001E-2</c:v>
                </c:pt>
                <c:pt idx="143363">
                  <c:v>-3.4526399999999999E-2</c:v>
                </c:pt>
                <c:pt idx="143364">
                  <c:v>-3.4313900000000001E-2</c:v>
                </c:pt>
                <c:pt idx="143365">
                  <c:v>-3.40728E-2</c:v>
                </c:pt>
                <c:pt idx="143366">
                  <c:v>-3.3803199999999999E-2</c:v>
                </c:pt>
                <c:pt idx="143367">
                  <c:v>-3.3505199999999999E-2</c:v>
                </c:pt>
                <c:pt idx="143368">
                  <c:v>-3.3178800000000001E-2</c:v>
                </c:pt>
                <c:pt idx="143369">
                  <c:v>-3.2824399999999997E-2</c:v>
                </c:pt>
                <c:pt idx="143370">
                  <c:v>-3.2442100000000001E-2</c:v>
                </c:pt>
                <c:pt idx="143371">
                  <c:v>-3.2032100000000001E-2</c:v>
                </c:pt>
                <c:pt idx="143372">
                  <c:v>-3.1594700000000003E-2</c:v>
                </c:pt>
                <c:pt idx="143373">
                  <c:v>-3.11302E-2</c:v>
                </c:pt>
                <c:pt idx="143374">
                  <c:v>-3.06389E-2</c:v>
                </c:pt>
                <c:pt idx="143375">
                  <c:v>-3.0121100000000001E-2</c:v>
                </c:pt>
                <c:pt idx="143376">
                  <c:v>-2.9577200000000001E-2</c:v>
                </c:pt>
                <c:pt idx="143377">
                  <c:v>-2.9007700000000001E-2</c:v>
                </c:pt>
                <c:pt idx="143378">
                  <c:v>-2.8412799999999998E-2</c:v>
                </c:pt>
                <c:pt idx="143379">
                  <c:v>-2.7793200000000001E-2</c:v>
                </c:pt>
                <c:pt idx="143380">
                  <c:v>-2.7149199999999998E-2</c:v>
                </c:pt>
                <c:pt idx="143381">
                  <c:v>-2.6481299999999999E-2</c:v>
                </c:pt>
                <c:pt idx="143382">
                  <c:v>-2.5790199999999999E-2</c:v>
                </c:pt>
                <c:pt idx="143383">
                  <c:v>-2.50762E-2</c:v>
                </c:pt>
                <c:pt idx="143384">
                  <c:v>-2.43401E-2</c:v>
                </c:pt>
                <c:pt idx="143385">
                  <c:v>-2.35824E-2</c:v>
                </c:pt>
                <c:pt idx="143386">
                  <c:v>-2.2803799999999999E-2</c:v>
                </c:pt>
                <c:pt idx="143387">
                  <c:v>-2.2004800000000001E-2</c:v>
                </c:pt>
                <c:pt idx="143388">
                  <c:v>-2.1186099999999999E-2</c:v>
                </c:pt>
                <c:pt idx="143389">
                  <c:v>-2.0348499999999999E-2</c:v>
                </c:pt>
                <c:pt idx="143390">
                  <c:v>-1.9492700000000002E-2</c:v>
                </c:pt>
                <c:pt idx="143391">
                  <c:v>-1.8619299999999998E-2</c:v>
                </c:pt>
                <c:pt idx="143392">
                  <c:v>-1.7729200000000001E-2</c:v>
                </c:pt>
                <c:pt idx="143393">
                  <c:v>-1.6823100000000001E-2</c:v>
                </c:pt>
                <c:pt idx="143394">
                  <c:v>-1.5901800000000001E-2</c:v>
                </c:pt>
                <c:pt idx="143395">
                  <c:v>-1.4966E-2</c:v>
                </c:pt>
                <c:pt idx="143396">
                  <c:v>-1.40167E-2</c:v>
                </c:pt>
                <c:pt idx="143397">
                  <c:v>-1.3054700000000001E-2</c:v>
                </c:pt>
                <c:pt idx="143398">
                  <c:v>-1.20807E-2</c:v>
                </c:pt>
                <c:pt idx="143399">
                  <c:v>-1.1095799999999999E-2</c:v>
                </c:pt>
                <c:pt idx="143400">
                  <c:v>-1.0100700000000001E-2</c:v>
                </c:pt>
                <c:pt idx="143401" formatCode="0.00E+00">
                  <c:v>-9.0962899999999999E-3</c:v>
                </c:pt>
                <c:pt idx="143402" formatCode="0.00E+00">
                  <c:v>-8.0835799999999999E-3</c:v>
                </c:pt>
                <c:pt idx="143403" formatCode="0.00E+00">
                  <c:v>-7.0634299999999999E-3</c:v>
                </c:pt>
                <c:pt idx="143404" formatCode="0.00E+00">
                  <c:v>-6.0367600000000004E-3</c:v>
                </c:pt>
                <c:pt idx="143405" formatCode="0.00E+00">
                  <c:v>-5.0045100000000002E-3</c:v>
                </c:pt>
                <c:pt idx="143406" formatCode="0.00E+00">
                  <c:v>-3.9675999999999999E-3</c:v>
                </c:pt>
                <c:pt idx="143407" formatCode="0.00E+00">
                  <c:v>-2.92699E-3</c:v>
                </c:pt>
                <c:pt idx="143408" formatCode="0.00E+00">
                  <c:v>-1.8836199999999999E-3</c:v>
                </c:pt>
                <c:pt idx="143409" formatCode="0.00E+00">
                  <c:v>-8.3845299999999996E-4</c:v>
                </c:pt>
                <c:pt idx="143410" formatCode="0.00E+00">
                  <c:v>2.0756600000000001E-4</c:v>
                </c:pt>
                <c:pt idx="143411" formatCode="0.00E+00">
                  <c:v>1.25348E-3</c:v>
                </c:pt>
                <c:pt idx="143412" formatCode="0.00E+00">
                  <c:v>2.29832E-3</c:v>
                </c:pt>
                <c:pt idx="143413" formatCode="0.00E+00">
                  <c:v>3.3411299999999999E-3</c:v>
                </c:pt>
                <c:pt idx="143414" formatCode="0.00E+00">
                  <c:v>4.3809599999999997E-3</c:v>
                </c:pt>
                <c:pt idx="143415" formatCode="0.00E+00">
                  <c:v>5.41685E-3</c:v>
                </c:pt>
                <c:pt idx="143416" formatCode="0.00E+00">
                  <c:v>6.4478399999999998E-3</c:v>
                </c:pt>
                <c:pt idx="143417" formatCode="0.00E+00">
                  <c:v>7.4729899999999997E-3</c:v>
                </c:pt>
                <c:pt idx="143418" formatCode="0.00E+00">
                  <c:v>8.4913499999999999E-3</c:v>
                </c:pt>
                <c:pt idx="143419" formatCode="0.00E+00">
                  <c:v>9.5019900000000001E-3</c:v>
                </c:pt>
                <c:pt idx="143420">
                  <c:v>1.0503999999999999E-2</c:v>
                </c:pt>
                <c:pt idx="143421">
                  <c:v>1.14964E-2</c:v>
                </c:pt>
                <c:pt idx="143422">
                  <c:v>1.2478299999999999E-2</c:v>
                </c:pt>
                <c:pt idx="143423">
                  <c:v>1.34489E-2</c:v>
                </c:pt>
                <c:pt idx="143424">
                  <c:v>1.4407100000000001E-2</c:v>
                </c:pt>
                <c:pt idx="143425">
                  <c:v>1.5352299999999999E-2</c:v>
                </c:pt>
                <c:pt idx="143426">
                  <c:v>1.62834E-2</c:v>
                </c:pt>
                <c:pt idx="143427">
                  <c:v>1.7199599999999999E-2</c:v>
                </c:pt>
                <c:pt idx="143428">
                  <c:v>1.8100100000000001E-2</c:v>
                </c:pt>
                <c:pt idx="143429">
                  <c:v>1.89841E-2</c:v>
                </c:pt>
                <c:pt idx="143430">
                  <c:v>1.9850799999999998E-2</c:v>
                </c:pt>
                <c:pt idx="143431">
                  <c:v>2.06994E-2</c:v>
                </c:pt>
                <c:pt idx="143432">
                  <c:v>2.1529199999999998E-2</c:v>
                </c:pt>
                <c:pt idx="143433">
                  <c:v>2.2339299999999999E-2</c:v>
                </c:pt>
                <c:pt idx="143434">
                  <c:v>2.3129E-2</c:v>
                </c:pt>
                <c:pt idx="143435">
                  <c:v>2.38978E-2</c:v>
                </c:pt>
                <c:pt idx="143436">
                  <c:v>2.4644800000000001E-2</c:v>
                </c:pt>
                <c:pt idx="143437">
                  <c:v>2.53694E-2</c:v>
                </c:pt>
                <c:pt idx="143438">
                  <c:v>2.6071E-2</c:v>
                </c:pt>
                <c:pt idx="143439">
                  <c:v>2.6748999999999998E-2</c:v>
                </c:pt>
                <c:pt idx="143440">
                  <c:v>2.7402800000000001E-2</c:v>
                </c:pt>
                <c:pt idx="143441">
                  <c:v>2.8031799999999999E-2</c:v>
                </c:pt>
                <c:pt idx="143442">
                  <c:v>2.8635500000000001E-2</c:v>
                </c:pt>
                <c:pt idx="143443">
                  <c:v>2.92134E-2</c:v>
                </c:pt>
                <c:pt idx="143444">
                  <c:v>2.9765E-2</c:v>
                </c:pt>
                <c:pt idx="143445">
                  <c:v>3.0289799999999999E-2</c:v>
                </c:pt>
                <c:pt idx="143446">
                  <c:v>3.0787499999999999E-2</c:v>
                </c:pt>
                <c:pt idx="143447">
                  <c:v>3.1257600000000003E-2</c:v>
                </c:pt>
                <c:pt idx="143448">
                  <c:v>3.1699699999999997E-2</c:v>
                </c:pt>
                <c:pt idx="143449">
                  <c:v>3.2113599999999999E-2</c:v>
                </c:pt>
                <c:pt idx="143450">
                  <c:v>3.2498899999999997E-2</c:v>
                </c:pt>
                <c:pt idx="143451">
                  <c:v>3.2855299999999997E-2</c:v>
                </c:pt>
                <c:pt idx="143452">
                  <c:v>3.3182499999999997E-2</c:v>
                </c:pt>
                <c:pt idx="143453">
                  <c:v>3.34804E-2</c:v>
                </c:pt>
                <c:pt idx="143454">
                  <c:v>3.3748800000000002E-2</c:v>
                </c:pt>
                <c:pt idx="143455">
                  <c:v>3.3987499999999997E-2</c:v>
                </c:pt>
                <c:pt idx="143456">
                  <c:v>3.4196299999999999E-2</c:v>
                </c:pt>
                <c:pt idx="143457">
                  <c:v>3.4375200000000002E-2</c:v>
                </c:pt>
                <c:pt idx="143458">
                  <c:v>3.4524100000000002E-2</c:v>
                </c:pt>
                <c:pt idx="143459">
                  <c:v>3.4643E-2</c:v>
                </c:pt>
                <c:pt idx="143460">
                  <c:v>3.47318E-2</c:v>
                </c:pt>
                <c:pt idx="143461">
                  <c:v>3.4790599999999998E-2</c:v>
                </c:pt>
                <c:pt idx="143462">
                  <c:v>3.48194E-2</c:v>
                </c:pt>
                <c:pt idx="143463">
                  <c:v>3.4818300000000003E-2</c:v>
                </c:pt>
                <c:pt idx="143464">
                  <c:v>3.4787400000000003E-2</c:v>
                </c:pt>
                <c:pt idx="143465">
                  <c:v>3.4726800000000002E-2</c:v>
                </c:pt>
                <c:pt idx="143466">
                  <c:v>3.4636800000000002E-2</c:v>
                </c:pt>
                <c:pt idx="143467">
                  <c:v>3.45175E-2</c:v>
                </c:pt>
                <c:pt idx="143468">
                  <c:v>3.43691E-2</c:v>
                </c:pt>
                <c:pt idx="143469">
                  <c:v>3.4191899999999997E-2</c:v>
                </c:pt>
                <c:pt idx="143470">
                  <c:v>3.3986200000000001E-2</c:v>
                </c:pt>
                <c:pt idx="143471">
                  <c:v>3.3752200000000003E-2</c:v>
                </c:pt>
                <c:pt idx="143472">
                  <c:v>3.3490399999999997E-2</c:v>
                </c:pt>
                <c:pt idx="143473">
                  <c:v>3.3201099999999997E-2</c:v>
                </c:pt>
                <c:pt idx="143474">
                  <c:v>3.28846E-2</c:v>
                </c:pt>
                <c:pt idx="143475">
                  <c:v>3.2541300000000002E-2</c:v>
                </c:pt>
                <c:pt idx="143476">
                  <c:v>3.21718E-2</c:v>
                </c:pt>
                <c:pt idx="143477">
                  <c:v>3.1776499999999999E-2</c:v>
                </c:pt>
                <c:pt idx="143478">
                  <c:v>3.1355800000000003E-2</c:v>
                </c:pt>
                <c:pt idx="143479">
                  <c:v>3.0910199999999999E-2</c:v>
                </c:pt>
                <c:pt idx="143480">
                  <c:v>3.0440399999999999E-2</c:v>
                </c:pt>
                <c:pt idx="143481">
                  <c:v>2.99467E-2</c:v>
                </c:pt>
                <c:pt idx="143482">
                  <c:v>2.9429799999999999E-2</c:v>
                </c:pt>
                <c:pt idx="143483">
                  <c:v>2.88904E-2</c:v>
                </c:pt>
                <c:pt idx="143484">
                  <c:v>2.8328900000000001E-2</c:v>
                </c:pt>
                <c:pt idx="143485">
                  <c:v>2.7746E-2</c:v>
                </c:pt>
                <c:pt idx="143486">
                  <c:v>2.7142300000000001E-2</c:v>
                </c:pt>
                <c:pt idx="143487">
                  <c:v>2.65186E-2</c:v>
                </c:pt>
                <c:pt idx="143488">
                  <c:v>2.5875499999999999E-2</c:v>
                </c:pt>
                <c:pt idx="143489">
                  <c:v>2.5213599999999999E-2</c:v>
                </c:pt>
                <c:pt idx="143490">
                  <c:v>2.4533599999999999E-2</c:v>
                </c:pt>
                <c:pt idx="143491">
                  <c:v>2.3836400000000001E-2</c:v>
                </c:pt>
                <c:pt idx="143492">
                  <c:v>2.3122500000000001E-2</c:v>
                </c:pt>
                <c:pt idx="143493">
                  <c:v>2.2392800000000001E-2</c:v>
                </c:pt>
                <c:pt idx="143494">
                  <c:v>2.1648000000000001E-2</c:v>
                </c:pt>
                <c:pt idx="143495">
                  <c:v>2.0888799999999999E-2</c:v>
                </c:pt>
                <c:pt idx="143496">
                  <c:v>2.0115999999999998E-2</c:v>
                </c:pt>
                <c:pt idx="143497">
                  <c:v>1.9330300000000002E-2</c:v>
                </c:pt>
                <c:pt idx="143498">
                  <c:v>1.85326E-2</c:v>
                </c:pt>
                <c:pt idx="143499">
                  <c:v>1.7723699999999998E-2</c:v>
                </c:pt>
                <c:pt idx="143500">
                  <c:v>1.6904300000000001E-2</c:v>
                </c:pt>
                <c:pt idx="143501">
                  <c:v>1.6075099999999998E-2</c:v>
                </c:pt>
                <c:pt idx="143502">
                  <c:v>1.52371E-2</c:v>
                </c:pt>
                <c:pt idx="143503">
                  <c:v>1.4390999999999999E-2</c:v>
                </c:pt>
                <c:pt idx="143504">
                  <c:v>1.3537499999999999E-2</c:v>
                </c:pt>
                <c:pt idx="143505">
                  <c:v>1.2677600000000001E-2</c:v>
                </c:pt>
                <c:pt idx="143506">
                  <c:v>1.18119E-2</c:v>
                </c:pt>
                <c:pt idx="143507">
                  <c:v>1.09414E-2</c:v>
                </c:pt>
                <c:pt idx="143508">
                  <c:v>1.00667E-2</c:v>
                </c:pt>
                <c:pt idx="143509" formatCode="0.00E+00">
                  <c:v>9.1886299999999997E-3</c:v>
                </c:pt>
                <c:pt idx="143510" formatCode="0.00E+00">
                  <c:v>8.3080399999999992E-3</c:v>
                </c:pt>
                <c:pt idx="143511" formatCode="0.00E+00">
                  <c:v>7.4256699999999997E-3</c:v>
                </c:pt>
                <c:pt idx="143512" formatCode="0.00E+00">
                  <c:v>6.54231E-3</c:v>
                </c:pt>
                <c:pt idx="143513" formatCode="0.00E+00">
                  <c:v>5.65871E-3</c:v>
                </c:pt>
                <c:pt idx="143514" formatCode="0.00E+00">
                  <c:v>4.7756400000000003E-3</c:v>
                </c:pt>
                <c:pt idx="143515" formatCode="0.00E+00">
                  <c:v>3.8938499999999999E-3</c:v>
                </c:pt>
                <c:pt idx="143516" formatCode="0.00E+00">
                  <c:v>3.0140800000000001E-3</c:v>
                </c:pt>
                <c:pt idx="143517" formatCode="0.00E+00">
                  <c:v>2.13707E-3</c:v>
                </c:pt>
                <c:pt idx="143518" formatCode="0.00E+00">
                  <c:v>1.2635400000000001E-3</c:v>
                </c:pt>
                <c:pt idx="143519" formatCode="0.00E+00">
                  <c:v>3.9420299999999998E-4</c:v>
                </c:pt>
                <c:pt idx="143520" formatCode="0.00E+00">
                  <c:v>-4.7023900000000001E-4</c:v>
                </c:pt>
                <c:pt idx="143521" formatCode="0.00E+00">
                  <c:v>-1.3290999999999999E-3</c:v>
                </c:pt>
                <c:pt idx="143522" formatCode="0.00E+00">
                  <c:v>-2.18169E-3</c:v>
                </c:pt>
                <c:pt idx="143523" formatCode="0.00E+00">
                  <c:v>-3.0273600000000002E-3</c:v>
                </c:pt>
                <c:pt idx="143524" formatCode="0.00E+00">
                  <c:v>-3.8654599999999998E-3</c:v>
                </c:pt>
                <c:pt idx="143525" formatCode="0.00E+00">
                  <c:v>-4.69535E-3</c:v>
                </c:pt>
                <c:pt idx="143526" formatCode="0.00E+00">
                  <c:v>-5.5164000000000003E-3</c:v>
                </c:pt>
                <c:pt idx="143527" formatCode="0.00E+00">
                  <c:v>-6.3280200000000002E-3</c:v>
                </c:pt>
                <c:pt idx="143528" formatCode="0.00E+00">
                  <c:v>-7.1296199999999997E-3</c:v>
                </c:pt>
                <c:pt idx="143529" formatCode="0.00E+00">
                  <c:v>-7.9206099999999998E-3</c:v>
                </c:pt>
                <c:pt idx="143530" formatCode="0.00E+00">
                  <c:v>-8.7004500000000002E-3</c:v>
                </c:pt>
                <c:pt idx="143531" formatCode="0.00E+00">
                  <c:v>-9.4685800000000007E-3</c:v>
                </c:pt>
                <c:pt idx="143532">
                  <c:v>-1.0224499999999999E-2</c:v>
                </c:pt>
                <c:pt idx="143533">
                  <c:v>-1.09677E-2</c:v>
                </c:pt>
                <c:pt idx="143534">
                  <c:v>-1.16977E-2</c:v>
                </c:pt>
                <c:pt idx="143535">
                  <c:v>-1.2414E-2</c:v>
                </c:pt>
                <c:pt idx="143536">
                  <c:v>-1.31161E-2</c:v>
                </c:pt>
                <c:pt idx="143537">
                  <c:v>-1.38037E-2</c:v>
                </c:pt>
                <c:pt idx="143538">
                  <c:v>-1.4476299999999999E-2</c:v>
                </c:pt>
                <c:pt idx="143539">
                  <c:v>-1.5133499999999999E-2</c:v>
                </c:pt>
                <c:pt idx="143540">
                  <c:v>-1.5775000000000001E-2</c:v>
                </c:pt>
                <c:pt idx="143541">
                  <c:v>-1.64003E-2</c:v>
                </c:pt>
                <c:pt idx="143542">
                  <c:v>-1.7009199999999999E-2</c:v>
                </c:pt>
                <c:pt idx="143543">
                  <c:v>-1.76014E-2</c:v>
                </c:pt>
                <c:pt idx="143544">
                  <c:v>-1.8176399999999999E-2</c:v>
                </c:pt>
                <c:pt idx="143545">
                  <c:v>-1.87341E-2</c:v>
                </c:pt>
                <c:pt idx="143546">
                  <c:v>-1.9274199999999998E-2</c:v>
                </c:pt>
                <c:pt idx="143547">
                  <c:v>-1.9796399999999999E-2</c:v>
                </c:pt>
                <c:pt idx="143548">
                  <c:v>-2.0300499999999999E-2</c:v>
                </c:pt>
                <c:pt idx="143549">
                  <c:v>-2.0786300000000001E-2</c:v>
                </c:pt>
                <c:pt idx="143550">
                  <c:v>-2.12537E-2</c:v>
                </c:pt>
                <c:pt idx="143551">
                  <c:v>-2.1702300000000001E-2</c:v>
                </c:pt>
                <c:pt idx="143552">
                  <c:v>-2.2132200000000001E-2</c:v>
                </c:pt>
                <c:pt idx="143553">
                  <c:v>-2.2543199999999999E-2</c:v>
                </c:pt>
                <c:pt idx="143554">
                  <c:v>-2.29351E-2</c:v>
                </c:pt>
                <c:pt idx="143555">
                  <c:v>-2.33078E-2</c:v>
                </c:pt>
                <c:pt idx="143556">
                  <c:v>-2.36613E-2</c:v>
                </c:pt>
                <c:pt idx="143557">
                  <c:v>-2.3995499999999999E-2</c:v>
                </c:pt>
                <c:pt idx="143558">
                  <c:v>-2.4310399999999999E-2</c:v>
                </c:pt>
                <c:pt idx="143559">
                  <c:v>-2.46059E-2</c:v>
                </c:pt>
                <c:pt idx="143560">
                  <c:v>-2.4882000000000001E-2</c:v>
                </c:pt>
                <c:pt idx="143561">
                  <c:v>-2.5138799999999999E-2</c:v>
                </c:pt>
                <c:pt idx="143562">
                  <c:v>-2.5376099999999999E-2</c:v>
                </c:pt>
                <c:pt idx="143563">
                  <c:v>-2.5594200000000001E-2</c:v>
                </c:pt>
                <c:pt idx="143564">
                  <c:v>-2.5792900000000001E-2</c:v>
                </c:pt>
                <c:pt idx="143565">
                  <c:v>-2.5972499999999999E-2</c:v>
                </c:pt>
                <c:pt idx="143566">
                  <c:v>-2.6132800000000001E-2</c:v>
                </c:pt>
                <c:pt idx="143567">
                  <c:v>-2.6274100000000002E-2</c:v>
                </c:pt>
                <c:pt idx="143568">
                  <c:v>-2.63965E-2</c:v>
                </c:pt>
                <c:pt idx="143569">
                  <c:v>-2.6499999999999999E-2</c:v>
                </c:pt>
                <c:pt idx="143570">
                  <c:v>-2.6584799999999999E-2</c:v>
                </c:pt>
                <c:pt idx="143571">
                  <c:v>-2.6651000000000001E-2</c:v>
                </c:pt>
                <c:pt idx="143572">
                  <c:v>-2.6698699999999999E-2</c:v>
                </c:pt>
                <c:pt idx="143573">
                  <c:v>-2.6728200000000001E-2</c:v>
                </c:pt>
                <c:pt idx="143574">
                  <c:v>-2.6739599999999999E-2</c:v>
                </c:pt>
                <c:pt idx="143575">
                  <c:v>-2.6733099999999999E-2</c:v>
                </c:pt>
                <c:pt idx="143576">
                  <c:v>-2.6708800000000001E-2</c:v>
                </c:pt>
                <c:pt idx="143577">
                  <c:v>-2.6667099999999999E-2</c:v>
                </c:pt>
                <c:pt idx="143578">
                  <c:v>-2.66079E-2</c:v>
                </c:pt>
                <c:pt idx="143579">
                  <c:v>-2.6531699999999998E-2</c:v>
                </c:pt>
                <c:pt idx="143580">
                  <c:v>-2.64386E-2</c:v>
                </c:pt>
                <c:pt idx="143581">
                  <c:v>-2.6328799999999999E-2</c:v>
                </c:pt>
                <c:pt idx="143582">
                  <c:v>-2.6202699999999999E-2</c:v>
                </c:pt>
                <c:pt idx="143583">
                  <c:v>-2.6060300000000002E-2</c:v>
                </c:pt>
                <c:pt idx="143584">
                  <c:v>-2.5902000000000001E-2</c:v>
                </c:pt>
                <c:pt idx="143585">
                  <c:v>-2.57281E-2</c:v>
                </c:pt>
                <c:pt idx="143586">
                  <c:v>-2.5538700000000001E-2</c:v>
                </c:pt>
                <c:pt idx="143587">
                  <c:v>-2.5334300000000001E-2</c:v>
                </c:pt>
                <c:pt idx="143588">
                  <c:v>-2.5114899999999999E-2</c:v>
                </c:pt>
                <c:pt idx="143589">
                  <c:v>-2.4881E-2</c:v>
                </c:pt>
                <c:pt idx="143590">
                  <c:v>-2.46327E-2</c:v>
                </c:pt>
                <c:pt idx="143591">
                  <c:v>-2.43704E-2</c:v>
                </c:pt>
                <c:pt idx="143592">
                  <c:v>-2.4094299999999999E-2</c:v>
                </c:pt>
                <c:pt idx="143593">
                  <c:v>-2.3804800000000001E-2</c:v>
                </c:pt>
                <c:pt idx="143594">
                  <c:v>-2.3502100000000001E-2</c:v>
                </c:pt>
                <c:pt idx="143595">
                  <c:v>-2.3186499999999999E-2</c:v>
                </c:pt>
                <c:pt idx="143596">
                  <c:v>-2.2858300000000002E-2</c:v>
                </c:pt>
                <c:pt idx="143597">
                  <c:v>-2.2517800000000001E-2</c:v>
                </c:pt>
                <c:pt idx="143598">
                  <c:v>-2.2165299999999999E-2</c:v>
                </c:pt>
                <c:pt idx="143599">
                  <c:v>-2.1801000000000001E-2</c:v>
                </c:pt>
                <c:pt idx="143600">
                  <c:v>-2.1425400000000001E-2</c:v>
                </c:pt>
                <c:pt idx="143601">
                  <c:v>-2.1038600000000001E-2</c:v>
                </c:pt>
                <c:pt idx="143602">
                  <c:v>-2.0641E-2</c:v>
                </c:pt>
                <c:pt idx="143603">
                  <c:v>-2.0232900000000002E-2</c:v>
                </c:pt>
                <c:pt idx="143604">
                  <c:v>-1.9814499999999999E-2</c:v>
                </c:pt>
                <c:pt idx="143605">
                  <c:v>-1.9386199999999999E-2</c:v>
                </c:pt>
                <c:pt idx="143606">
                  <c:v>-1.8948199999999998E-2</c:v>
                </c:pt>
                <c:pt idx="143607">
                  <c:v>-1.8500800000000001E-2</c:v>
                </c:pt>
                <c:pt idx="143608">
                  <c:v>-1.8044399999999999E-2</c:v>
                </c:pt>
                <c:pt idx="143609">
                  <c:v>-1.75792E-2</c:v>
                </c:pt>
                <c:pt idx="143610">
                  <c:v>-1.7105499999999999E-2</c:v>
                </c:pt>
                <c:pt idx="143611">
                  <c:v>-1.6623700000000002E-2</c:v>
                </c:pt>
                <c:pt idx="143612">
                  <c:v>-1.61339E-2</c:v>
                </c:pt>
                <c:pt idx="143613">
                  <c:v>-1.5636400000000002E-2</c:v>
                </c:pt>
                <c:pt idx="143614">
                  <c:v>-1.51317E-2</c:v>
                </c:pt>
                <c:pt idx="143615">
                  <c:v>-1.4619800000000001E-2</c:v>
                </c:pt>
                <c:pt idx="143616">
                  <c:v>-1.4101199999999999E-2</c:v>
                </c:pt>
                <c:pt idx="143617">
                  <c:v>-1.3576100000000001E-2</c:v>
                </c:pt>
                <c:pt idx="143618">
                  <c:v>-1.30448E-2</c:v>
                </c:pt>
                <c:pt idx="143619">
                  <c:v>-1.25075E-2</c:v>
                </c:pt>
                <c:pt idx="143620">
                  <c:v>-1.1964499999999999E-2</c:v>
                </c:pt>
                <c:pt idx="143621">
                  <c:v>-1.14161E-2</c:v>
                </c:pt>
                <c:pt idx="143622">
                  <c:v>-1.08626E-2</c:v>
                </c:pt>
                <c:pt idx="143623">
                  <c:v>-1.0304199999999999E-2</c:v>
                </c:pt>
                <c:pt idx="143624" formatCode="0.00E+00">
                  <c:v>-9.7412499999999999E-3</c:v>
                </c:pt>
                <c:pt idx="143625" formatCode="0.00E+00">
                  <c:v>-9.1739600000000001E-3</c:v>
                </c:pt>
                <c:pt idx="143626" formatCode="0.00E+00">
                  <c:v>-8.6026000000000002E-3</c:v>
                </c:pt>
                <c:pt idx="143627" formatCode="0.00E+00">
                  <c:v>-8.0274600000000002E-3</c:v>
                </c:pt>
                <c:pt idx="143628" formatCode="0.00E+00">
                  <c:v>-7.4487900000000003E-3</c:v>
                </c:pt>
                <c:pt idx="143629" formatCode="0.00E+00">
                  <c:v>-6.8668599999999998E-3</c:v>
                </c:pt>
                <c:pt idx="143630" formatCode="0.00E+00">
                  <c:v>-6.2819199999999999E-3</c:v>
                </c:pt>
                <c:pt idx="143631" formatCode="0.00E+00">
                  <c:v>-5.6942499999999997E-3</c:v>
                </c:pt>
                <c:pt idx="143632" formatCode="0.00E+00">
                  <c:v>-5.1041000000000003E-3</c:v>
                </c:pt>
                <c:pt idx="143633" formatCode="0.00E+00">
                  <c:v>-4.5117400000000002E-3</c:v>
                </c:pt>
                <c:pt idx="143634" formatCode="0.00E+00">
                  <c:v>-3.9174300000000004E-3</c:v>
                </c:pt>
                <c:pt idx="143635" formatCode="0.00E+00">
                  <c:v>-3.3214300000000002E-3</c:v>
                </c:pt>
                <c:pt idx="143636" formatCode="0.00E+00">
                  <c:v>-2.7239999999999999E-3</c:v>
                </c:pt>
                <c:pt idx="143637" formatCode="0.00E+00">
                  <c:v>-2.1254099999999999E-3</c:v>
                </c:pt>
                <c:pt idx="143638" formatCode="0.00E+00">
                  <c:v>-1.5259200000000001E-3</c:v>
                </c:pt>
                <c:pt idx="143639" formatCode="0.00E+00">
                  <c:v>-9.2578799999999998E-4</c:v>
                </c:pt>
                <c:pt idx="143640" formatCode="0.00E+00">
                  <c:v>-3.2528599999999999E-4</c:v>
                </c:pt>
                <c:pt idx="143641" formatCode="0.00E+00">
                  <c:v>2.7532400000000002E-4</c:v>
                </c:pt>
                <c:pt idx="143642" formatCode="0.00E+00">
                  <c:v>8.7577499999999997E-4</c:v>
                </c:pt>
                <c:pt idx="143643" formatCode="0.00E+00">
                  <c:v>1.4758E-3</c:v>
                </c:pt>
                <c:pt idx="143644" formatCode="0.00E+00">
                  <c:v>2.0751300000000001E-3</c:v>
                </c:pt>
                <c:pt idx="143645" formatCode="0.00E+00">
                  <c:v>2.6735000000000001E-3</c:v>
                </c:pt>
                <c:pt idx="143646" formatCode="0.00E+00">
                  <c:v>3.2706300000000001E-3</c:v>
                </c:pt>
                <c:pt idx="143647" formatCode="0.00E+00">
                  <c:v>3.8662599999999998E-3</c:v>
                </c:pt>
                <c:pt idx="143648" formatCode="0.00E+00">
                  <c:v>4.4600999999999998E-3</c:v>
                </c:pt>
                <c:pt idx="143649" formatCode="0.00E+00">
                  <c:v>5.0518799999999999E-3</c:v>
                </c:pt>
                <c:pt idx="143650" formatCode="0.00E+00">
                  <c:v>5.64133E-3</c:v>
                </c:pt>
                <c:pt idx="143651" formatCode="0.00E+00">
                  <c:v>6.22815E-3</c:v>
                </c:pt>
                <c:pt idx="143652" formatCode="0.00E+00">
                  <c:v>6.8120799999999999E-3</c:v>
                </c:pt>
                <c:pt idx="143653" formatCode="0.00E+00">
                  <c:v>7.3928199999999996E-3</c:v>
                </c:pt>
                <c:pt idx="143654" formatCode="0.00E+00">
                  <c:v>7.9700799999999992E-3</c:v>
                </c:pt>
                <c:pt idx="143655" formatCode="0.00E+00">
                  <c:v>8.5435900000000002E-3</c:v>
                </c:pt>
                <c:pt idx="143656" formatCode="0.00E+00">
                  <c:v>9.1130399999999993E-3</c:v>
                </c:pt>
                <c:pt idx="143657" formatCode="0.00E+00">
                  <c:v>9.6781499999999999E-3</c:v>
                </c:pt>
                <c:pt idx="143658">
                  <c:v>1.02386E-2</c:v>
                </c:pt>
                <c:pt idx="143659">
                  <c:v>1.0794099999999999E-2</c:v>
                </c:pt>
                <c:pt idx="143660">
                  <c:v>1.1344399999999999E-2</c:v>
                </c:pt>
                <c:pt idx="143661">
                  <c:v>1.1889200000000001E-2</c:v>
                </c:pt>
                <c:pt idx="143662">
                  <c:v>1.2428099999999999E-2</c:v>
                </c:pt>
                <c:pt idx="143663">
                  <c:v>1.29608E-2</c:v>
                </c:pt>
                <c:pt idx="143664">
                  <c:v>1.34871E-2</c:v>
                </c:pt>
                <c:pt idx="143665">
                  <c:v>1.4006599999999999E-2</c:v>
                </c:pt>
                <c:pt idx="143666">
                  <c:v>1.4519000000000001E-2</c:v>
                </c:pt>
                <c:pt idx="143667">
                  <c:v>1.5023999999999999E-2</c:v>
                </c:pt>
                <c:pt idx="143668">
                  <c:v>1.55213E-2</c:v>
                </c:pt>
                <c:pt idx="143669">
                  <c:v>1.60105E-2</c:v>
                </c:pt>
                <c:pt idx="143670">
                  <c:v>1.64914E-2</c:v>
                </c:pt>
                <c:pt idx="143671">
                  <c:v>1.6963599999999999E-2</c:v>
                </c:pt>
                <c:pt idx="143672">
                  <c:v>1.7426899999999999E-2</c:v>
                </c:pt>
                <c:pt idx="143673">
                  <c:v>1.7880799999999999E-2</c:v>
                </c:pt>
                <c:pt idx="143674">
                  <c:v>1.8325000000000001E-2</c:v>
                </c:pt>
                <c:pt idx="143675">
                  <c:v>1.87593E-2</c:v>
                </c:pt>
                <c:pt idx="143676">
                  <c:v>1.91834E-2</c:v>
                </c:pt>
                <c:pt idx="143677">
                  <c:v>1.9596800000000001E-2</c:v>
                </c:pt>
                <c:pt idx="143678">
                  <c:v>1.9999300000000001E-2</c:v>
                </c:pt>
                <c:pt idx="143679">
                  <c:v>2.0390499999999999E-2</c:v>
                </c:pt>
                <c:pt idx="143680">
                  <c:v>2.07701E-2</c:v>
                </c:pt>
                <c:pt idx="143681">
                  <c:v>2.1137900000000001E-2</c:v>
                </c:pt>
                <c:pt idx="143682">
                  <c:v>2.1493399999999999E-2</c:v>
                </c:pt>
                <c:pt idx="143683">
                  <c:v>2.1836499999999998E-2</c:v>
                </c:pt>
                <c:pt idx="143684">
                  <c:v>2.2166700000000001E-2</c:v>
                </c:pt>
                <c:pt idx="143685">
                  <c:v>2.2483699999999999E-2</c:v>
                </c:pt>
                <c:pt idx="143686">
                  <c:v>2.27873E-2</c:v>
                </c:pt>
                <c:pt idx="143687">
                  <c:v>2.3077199999999999E-2</c:v>
                </c:pt>
                <c:pt idx="143688">
                  <c:v>2.3352999999999999E-2</c:v>
                </c:pt>
                <c:pt idx="143689">
                  <c:v>2.3614400000000001E-2</c:v>
                </c:pt>
                <c:pt idx="143690">
                  <c:v>2.3861199999999999E-2</c:v>
                </c:pt>
                <c:pt idx="143691">
                  <c:v>2.4093099999999999E-2</c:v>
                </c:pt>
                <c:pt idx="143692">
                  <c:v>2.4309799999999999E-2</c:v>
                </c:pt>
                <c:pt idx="143693">
                  <c:v>2.4511000000000002E-2</c:v>
                </c:pt>
                <c:pt idx="143694">
                  <c:v>2.46964E-2</c:v>
                </c:pt>
                <c:pt idx="143695">
                  <c:v>2.48659E-2</c:v>
                </c:pt>
                <c:pt idx="143696">
                  <c:v>2.5019099999999999E-2</c:v>
                </c:pt>
                <c:pt idx="143697">
                  <c:v>2.5155799999999999E-2</c:v>
                </c:pt>
                <c:pt idx="143698">
                  <c:v>2.5275800000000001E-2</c:v>
                </c:pt>
                <c:pt idx="143699">
                  <c:v>2.53788E-2</c:v>
                </c:pt>
                <c:pt idx="143700">
                  <c:v>2.54646E-2</c:v>
                </c:pt>
                <c:pt idx="143701">
                  <c:v>2.5533E-2</c:v>
                </c:pt>
                <c:pt idx="143702">
                  <c:v>2.55839E-2</c:v>
                </c:pt>
                <c:pt idx="143703">
                  <c:v>2.5617000000000001E-2</c:v>
                </c:pt>
                <c:pt idx="143704">
                  <c:v>2.5632100000000001E-2</c:v>
                </c:pt>
                <c:pt idx="143705">
                  <c:v>2.5629099999999998E-2</c:v>
                </c:pt>
                <c:pt idx="143706">
                  <c:v>2.56078E-2</c:v>
                </c:pt>
                <c:pt idx="143707">
                  <c:v>2.55681E-2</c:v>
                </c:pt>
                <c:pt idx="143708">
                  <c:v>2.5509799999999999E-2</c:v>
                </c:pt>
                <c:pt idx="143709">
                  <c:v>2.5432900000000001E-2</c:v>
                </c:pt>
                <c:pt idx="143710">
                  <c:v>2.5337200000000001E-2</c:v>
                </c:pt>
                <c:pt idx="143711">
                  <c:v>2.5222700000000001E-2</c:v>
                </c:pt>
                <c:pt idx="143712">
                  <c:v>2.5089199999999999E-2</c:v>
                </c:pt>
                <c:pt idx="143713">
                  <c:v>2.4936799999999999E-2</c:v>
                </c:pt>
                <c:pt idx="143714">
                  <c:v>2.4765300000000001E-2</c:v>
                </c:pt>
                <c:pt idx="143715">
                  <c:v>2.4574700000000001E-2</c:v>
                </c:pt>
                <c:pt idx="143716">
                  <c:v>2.4365100000000001E-2</c:v>
                </c:pt>
                <c:pt idx="143717">
                  <c:v>2.4136399999999999E-2</c:v>
                </c:pt>
                <c:pt idx="143718">
                  <c:v>2.3888599999999999E-2</c:v>
                </c:pt>
                <c:pt idx="143719">
                  <c:v>2.3621799999999998E-2</c:v>
                </c:pt>
                <c:pt idx="143720">
                  <c:v>2.3335999999999999E-2</c:v>
                </c:pt>
                <c:pt idx="143721">
                  <c:v>2.30314E-2</c:v>
                </c:pt>
                <c:pt idx="143722">
                  <c:v>2.27079E-2</c:v>
                </c:pt>
                <c:pt idx="143723">
                  <c:v>2.2365699999999999E-2</c:v>
                </c:pt>
                <c:pt idx="143724">
                  <c:v>2.2005E-2</c:v>
                </c:pt>
                <c:pt idx="143725">
                  <c:v>2.1625700000000001E-2</c:v>
                </c:pt>
                <c:pt idx="143726">
                  <c:v>2.1228199999999999E-2</c:v>
                </c:pt>
                <c:pt idx="143727">
                  <c:v>2.0812600000000001E-2</c:v>
                </c:pt>
                <c:pt idx="143728">
                  <c:v>2.0379100000000001E-2</c:v>
                </c:pt>
                <c:pt idx="143729">
                  <c:v>1.9927899999999998E-2</c:v>
                </c:pt>
                <c:pt idx="143730">
                  <c:v>1.94591E-2</c:v>
                </c:pt>
                <c:pt idx="143731">
                  <c:v>1.8973199999999999E-2</c:v>
                </c:pt>
                <c:pt idx="143732">
                  <c:v>1.8470299999999999E-2</c:v>
                </c:pt>
                <c:pt idx="143733">
                  <c:v>1.7950799999999999E-2</c:v>
                </c:pt>
                <c:pt idx="143734">
                  <c:v>1.7414900000000001E-2</c:v>
                </c:pt>
                <c:pt idx="143735">
                  <c:v>1.6863E-2</c:v>
                </c:pt>
                <c:pt idx="143736">
                  <c:v>1.6295299999999999E-2</c:v>
                </c:pt>
                <c:pt idx="143737">
                  <c:v>1.5712400000000001E-2</c:v>
                </c:pt>
                <c:pt idx="143738">
                  <c:v>1.5114499999999999E-2</c:v>
                </c:pt>
                <c:pt idx="143739">
                  <c:v>1.4501999999999999E-2</c:v>
                </c:pt>
                <c:pt idx="143740">
                  <c:v>1.3875500000000001E-2</c:v>
                </c:pt>
                <c:pt idx="143741">
                  <c:v>1.3235200000000001E-2</c:v>
                </c:pt>
                <c:pt idx="143742">
                  <c:v>1.25816E-2</c:v>
                </c:pt>
                <c:pt idx="143743">
                  <c:v>1.19153E-2</c:v>
                </c:pt>
                <c:pt idx="143744">
                  <c:v>1.1236700000000001E-2</c:v>
                </c:pt>
                <c:pt idx="143745">
                  <c:v>1.05463E-2</c:v>
                </c:pt>
                <c:pt idx="143746" formatCode="0.00E+00">
                  <c:v>9.8446599999999999E-3</c:v>
                </c:pt>
                <c:pt idx="143747" formatCode="0.00E+00">
                  <c:v>9.1322399999999998E-3</c:v>
                </c:pt>
                <c:pt idx="143748" formatCode="0.00E+00">
                  <c:v>8.4096199999999996E-3</c:v>
                </c:pt>
                <c:pt idx="143749" formatCode="0.00E+00">
                  <c:v>7.6773800000000001E-3</c:v>
                </c:pt>
                <c:pt idx="143750" formatCode="0.00E+00">
                  <c:v>6.9360699999999999E-3</c:v>
                </c:pt>
                <c:pt idx="143751" formatCode="0.00E+00">
                  <c:v>6.1863100000000004E-3</c:v>
                </c:pt>
                <c:pt idx="143752" formatCode="0.00E+00">
                  <c:v>5.4286899999999999E-3</c:v>
                </c:pt>
                <c:pt idx="143753" formatCode="0.00E+00">
                  <c:v>4.6638399999999998E-3</c:v>
                </c:pt>
                <c:pt idx="143754" formatCode="0.00E+00">
                  <c:v>3.89237E-3</c:v>
                </c:pt>
                <c:pt idx="143755" formatCode="0.00E+00">
                  <c:v>3.1149400000000001E-3</c:v>
                </c:pt>
                <c:pt idx="143756" formatCode="0.00E+00">
                  <c:v>2.3322099999999999E-3</c:v>
                </c:pt>
                <c:pt idx="143757" formatCode="0.00E+00">
                  <c:v>1.5448300000000001E-3</c:v>
                </c:pt>
                <c:pt idx="143758" formatCode="0.00E+00">
                  <c:v>7.5347499999999998E-4</c:v>
                </c:pt>
                <c:pt idx="143759" formatCode="0.00E+00">
                  <c:v>-4.1162299999999997E-5</c:v>
                </c:pt>
                <c:pt idx="143760" formatCode="0.00E+00">
                  <c:v>-8.3839199999999998E-4</c:v>
                </c:pt>
                <c:pt idx="143761" formatCode="0.00E+00">
                  <c:v>-1.63751E-3</c:v>
                </c:pt>
                <c:pt idx="143762" formatCode="0.00E+00">
                  <c:v>-2.4378199999999998E-3</c:v>
                </c:pt>
                <c:pt idx="143763" formatCode="0.00E+00">
                  <c:v>-3.23859E-3</c:v>
                </c:pt>
                <c:pt idx="143764" formatCode="0.00E+00">
                  <c:v>-4.0391200000000002E-3</c:v>
                </c:pt>
                <c:pt idx="143765" formatCode="0.00E+00">
                  <c:v>-4.8386599999999998E-3</c:v>
                </c:pt>
                <c:pt idx="143766" formatCode="0.00E+00">
                  <c:v>-5.6365E-3</c:v>
                </c:pt>
                <c:pt idx="143767" formatCode="0.00E+00">
                  <c:v>-6.43189E-3</c:v>
                </c:pt>
                <c:pt idx="143768" formatCode="0.00E+00">
                  <c:v>-7.2241099999999997E-3</c:v>
                </c:pt>
                <c:pt idx="143769" formatCode="0.00E+00">
                  <c:v>-8.0124199999999993E-3</c:v>
                </c:pt>
                <c:pt idx="143770" formatCode="0.00E+00">
                  <c:v>-8.7960699999999996E-3</c:v>
                </c:pt>
                <c:pt idx="143771" formatCode="0.00E+00">
                  <c:v>-9.5743200000000007E-3</c:v>
                </c:pt>
                <c:pt idx="143772">
                  <c:v>-1.03464E-2</c:v>
                </c:pt>
                <c:pt idx="143773">
                  <c:v>-1.11117E-2</c:v>
                </c:pt>
                <c:pt idx="143774">
                  <c:v>-1.18694E-2</c:v>
                </c:pt>
                <c:pt idx="143775">
                  <c:v>-1.26187E-2</c:v>
                </c:pt>
                <c:pt idx="143776">
                  <c:v>-1.33589E-2</c:v>
                </c:pt>
                <c:pt idx="143777">
                  <c:v>-1.40894E-2</c:v>
                </c:pt>
                <c:pt idx="143778">
                  <c:v>-1.4809299999999999E-2</c:v>
                </c:pt>
                <c:pt idx="143779">
                  <c:v>-1.55181E-2</c:v>
                </c:pt>
                <c:pt idx="143780">
                  <c:v>-1.6214900000000001E-2</c:v>
                </c:pt>
                <c:pt idx="143781">
                  <c:v>-1.68991E-2</c:v>
                </c:pt>
                <c:pt idx="143782">
                  <c:v>-1.7569999999999999E-2</c:v>
                </c:pt>
                <c:pt idx="143783">
                  <c:v>-1.8227E-2</c:v>
                </c:pt>
                <c:pt idx="143784">
                  <c:v>-1.8869299999999999E-2</c:v>
                </c:pt>
                <c:pt idx="143785">
                  <c:v>-1.9496300000000001E-2</c:v>
                </c:pt>
                <c:pt idx="143786">
                  <c:v>-2.0107300000000002E-2</c:v>
                </c:pt>
                <c:pt idx="143787">
                  <c:v>-2.0701899999999999E-2</c:v>
                </c:pt>
                <c:pt idx="143788">
                  <c:v>-2.1279200000000002E-2</c:v>
                </c:pt>
                <c:pt idx="143789">
                  <c:v>-2.1838799999999998E-2</c:v>
                </c:pt>
                <c:pt idx="143790">
                  <c:v>-2.2380000000000001E-2</c:v>
                </c:pt>
                <c:pt idx="143791">
                  <c:v>-2.29023E-2</c:v>
                </c:pt>
                <c:pt idx="143792">
                  <c:v>-2.3405100000000002E-2</c:v>
                </c:pt>
                <c:pt idx="143793">
                  <c:v>-2.38879E-2</c:v>
                </c:pt>
                <c:pt idx="143794">
                  <c:v>-2.4350199999999999E-2</c:v>
                </c:pt>
                <c:pt idx="143795">
                  <c:v>-2.4791500000000001E-2</c:v>
                </c:pt>
                <c:pt idx="143796">
                  <c:v>-2.5211399999999998E-2</c:v>
                </c:pt>
                <c:pt idx="143797">
                  <c:v>-2.5609199999999999E-2</c:v>
                </c:pt>
                <c:pt idx="143798">
                  <c:v>-2.5984799999999999E-2</c:v>
                </c:pt>
                <c:pt idx="143799">
                  <c:v>-2.63375E-2</c:v>
                </c:pt>
                <c:pt idx="143800">
                  <c:v>-2.6667099999999999E-2</c:v>
                </c:pt>
                <c:pt idx="143801">
                  <c:v>-2.6973199999999999E-2</c:v>
                </c:pt>
                <c:pt idx="143802">
                  <c:v>-2.7255399999999999E-2</c:v>
                </c:pt>
                <c:pt idx="143803">
                  <c:v>-2.75134E-2</c:v>
                </c:pt>
                <c:pt idx="143804">
                  <c:v>-2.7746900000000001E-2</c:v>
                </c:pt>
                <c:pt idx="143805">
                  <c:v>-2.79557E-2</c:v>
                </c:pt>
                <c:pt idx="143806">
                  <c:v>-2.8139500000000001E-2</c:v>
                </c:pt>
                <c:pt idx="143807">
                  <c:v>-2.82981E-2</c:v>
                </c:pt>
                <c:pt idx="143808">
                  <c:v>-2.84313E-2</c:v>
                </c:pt>
                <c:pt idx="143809">
                  <c:v>-2.8538899999999999E-2</c:v>
                </c:pt>
                <c:pt idx="143810">
                  <c:v>-2.8620799999999998E-2</c:v>
                </c:pt>
                <c:pt idx="143811">
                  <c:v>-2.8677000000000001E-2</c:v>
                </c:pt>
                <c:pt idx="143812">
                  <c:v>-2.8707199999999999E-2</c:v>
                </c:pt>
                <c:pt idx="143813">
                  <c:v>-2.8711400000000002E-2</c:v>
                </c:pt>
                <c:pt idx="143814">
                  <c:v>-2.8689699999999999E-2</c:v>
                </c:pt>
                <c:pt idx="143815">
                  <c:v>-2.8642000000000001E-2</c:v>
                </c:pt>
                <c:pt idx="143816">
                  <c:v>-2.8568400000000001E-2</c:v>
                </c:pt>
                <c:pt idx="143817">
                  <c:v>-2.8468799999999999E-2</c:v>
                </c:pt>
                <c:pt idx="143818">
                  <c:v>-2.8343400000000001E-2</c:v>
                </c:pt>
                <c:pt idx="143819">
                  <c:v>-2.81923E-2</c:v>
                </c:pt>
                <c:pt idx="143820">
                  <c:v>-2.8015499999999999E-2</c:v>
                </c:pt>
                <c:pt idx="143821">
                  <c:v>-2.7813399999999999E-2</c:v>
                </c:pt>
                <c:pt idx="143822">
                  <c:v>-2.7585999999999999E-2</c:v>
                </c:pt>
                <c:pt idx="143823">
                  <c:v>-2.73336E-2</c:v>
                </c:pt>
                <c:pt idx="143824">
                  <c:v>-2.7056400000000001E-2</c:v>
                </c:pt>
                <c:pt idx="143825">
                  <c:v>-2.6754799999999999E-2</c:v>
                </c:pt>
                <c:pt idx="143826">
                  <c:v>-2.6428900000000002E-2</c:v>
                </c:pt>
                <c:pt idx="143827">
                  <c:v>-2.6079100000000001E-2</c:v>
                </c:pt>
                <c:pt idx="143828">
                  <c:v>-2.5705700000000001E-2</c:v>
                </c:pt>
                <c:pt idx="143829">
                  <c:v>-2.53092E-2</c:v>
                </c:pt>
                <c:pt idx="143830">
                  <c:v>-2.48899E-2</c:v>
                </c:pt>
                <c:pt idx="143831">
                  <c:v>-2.4448299999999999E-2</c:v>
                </c:pt>
                <c:pt idx="143832">
                  <c:v>-2.3984800000000001E-2</c:v>
                </c:pt>
                <c:pt idx="143833">
                  <c:v>-2.3499800000000001E-2</c:v>
                </c:pt>
                <c:pt idx="143834">
                  <c:v>-2.2993900000000001E-2</c:v>
                </c:pt>
                <c:pt idx="143835">
                  <c:v>-2.2467600000000001E-2</c:v>
                </c:pt>
                <c:pt idx="143836">
                  <c:v>-2.1921300000000001E-2</c:v>
                </c:pt>
                <c:pt idx="143837">
                  <c:v>-2.1355800000000001E-2</c:v>
                </c:pt>
                <c:pt idx="143838">
                  <c:v>-2.0771399999999999E-2</c:v>
                </c:pt>
                <c:pt idx="143839">
                  <c:v>-2.0168999999999999E-2</c:v>
                </c:pt>
                <c:pt idx="143840">
                  <c:v>-1.9548900000000001E-2</c:v>
                </c:pt>
                <c:pt idx="143841">
                  <c:v>-1.8912000000000002E-2</c:v>
                </c:pt>
                <c:pt idx="143842">
                  <c:v>-1.8258799999999999E-2</c:v>
                </c:pt>
                <c:pt idx="143843">
                  <c:v>-1.7590100000000001E-2</c:v>
                </c:pt>
                <c:pt idx="143844">
                  <c:v>-1.6906399999999999E-2</c:v>
                </c:pt>
                <c:pt idx="143845">
                  <c:v>-1.62086E-2</c:v>
                </c:pt>
                <c:pt idx="143846">
                  <c:v>-1.5497199999999999E-2</c:v>
                </c:pt>
                <c:pt idx="143847">
                  <c:v>-1.4773100000000001E-2</c:v>
                </c:pt>
                <c:pt idx="143848">
                  <c:v>-1.40371E-2</c:v>
                </c:pt>
                <c:pt idx="143849">
                  <c:v>-1.32897E-2</c:v>
                </c:pt>
                <c:pt idx="143850">
                  <c:v>-1.25319E-2</c:v>
                </c:pt>
                <c:pt idx="143851">
                  <c:v>-1.17643E-2</c:v>
                </c:pt>
                <c:pt idx="143852">
                  <c:v>-1.0987800000000001E-2</c:v>
                </c:pt>
                <c:pt idx="143853">
                  <c:v>-1.0203200000000001E-2</c:v>
                </c:pt>
                <c:pt idx="143854" formatCode="0.00E+00">
                  <c:v>-9.4112199999999997E-3</c:v>
                </c:pt>
                <c:pt idx="143855" formatCode="0.00E+00">
                  <c:v>-8.6127100000000009E-3</c:v>
                </c:pt>
                <c:pt idx="143856" formatCode="0.00E+00">
                  <c:v>-7.8084799999999996E-3</c:v>
                </c:pt>
                <c:pt idx="143857" formatCode="0.00E+00">
                  <c:v>-6.9993299999999998E-3</c:v>
                </c:pt>
                <c:pt idx="143858" formatCode="0.00E+00">
                  <c:v>-6.18609E-3</c:v>
                </c:pt>
                <c:pt idx="143859" formatCode="0.00E+00">
                  <c:v>-5.3695799999999997E-3</c:v>
                </c:pt>
                <c:pt idx="143860" formatCode="0.00E+00">
                  <c:v>-4.55062E-3</c:v>
                </c:pt>
                <c:pt idx="143861" formatCode="0.00E+00">
                  <c:v>-3.7300200000000001E-3</c:v>
                </c:pt>
                <c:pt idx="143862" formatCode="0.00E+00">
                  <c:v>-2.9086200000000002E-3</c:v>
                </c:pt>
                <c:pt idx="143863" formatCode="0.00E+00">
                  <c:v>-2.0872400000000002E-3</c:v>
                </c:pt>
                <c:pt idx="143864" formatCode="0.00E+00">
                  <c:v>-1.2666800000000001E-3</c:v>
                </c:pt>
                <c:pt idx="143865" formatCode="0.00E+00">
                  <c:v>-4.47766E-4</c:v>
                </c:pt>
                <c:pt idx="143866" formatCode="0.00E+00">
                  <c:v>3.68692E-4</c:v>
                </c:pt>
                <c:pt idx="143867" formatCode="0.00E+00">
                  <c:v>1.1818899999999999E-3</c:v>
                </c:pt>
                <c:pt idx="143868" formatCode="0.00E+00">
                  <c:v>1.99103E-3</c:v>
                </c:pt>
                <c:pt idx="143869" formatCode="0.00E+00">
                  <c:v>2.79533E-3</c:v>
                </c:pt>
                <c:pt idx="143870" formatCode="0.00E+00">
                  <c:v>3.59399E-3</c:v>
                </c:pt>
                <c:pt idx="143871" formatCode="0.00E+00">
                  <c:v>4.3862500000000004E-3</c:v>
                </c:pt>
                <c:pt idx="143872" formatCode="0.00E+00">
                  <c:v>5.17134E-3</c:v>
                </c:pt>
                <c:pt idx="143873" formatCode="0.00E+00">
                  <c:v>5.9485099999999997E-3</c:v>
                </c:pt>
                <c:pt idx="143874" formatCode="0.00E+00">
                  <c:v>6.7170199999999998E-3</c:v>
                </c:pt>
                <c:pt idx="143875" formatCode="0.00E+00">
                  <c:v>7.4761300000000001E-3</c:v>
                </c:pt>
                <c:pt idx="143876" formatCode="0.00E+00">
                  <c:v>8.2251400000000006E-3</c:v>
                </c:pt>
                <c:pt idx="143877" formatCode="0.00E+00">
                  <c:v>8.9633400000000002E-3</c:v>
                </c:pt>
                <c:pt idx="143878" formatCode="0.00E+00">
                  <c:v>9.6900400000000005E-3</c:v>
                </c:pt>
                <c:pt idx="143879">
                  <c:v>1.04046E-2</c:v>
                </c:pt>
                <c:pt idx="143880">
                  <c:v>1.11063E-2</c:v>
                </c:pt>
                <c:pt idx="143881">
                  <c:v>1.1794600000000001E-2</c:v>
                </c:pt>
                <c:pt idx="143882">
                  <c:v>1.2468699999999999E-2</c:v>
                </c:pt>
                <c:pt idx="143883">
                  <c:v>1.31282E-2</c:v>
                </c:pt>
                <c:pt idx="143884">
                  <c:v>1.37725E-2</c:v>
                </c:pt>
                <c:pt idx="143885">
                  <c:v>1.4400899999999999E-2</c:v>
                </c:pt>
                <c:pt idx="143886">
                  <c:v>1.5013E-2</c:v>
                </c:pt>
                <c:pt idx="143887">
                  <c:v>1.56081E-2</c:v>
                </c:pt>
                <c:pt idx="143888">
                  <c:v>1.61859E-2</c:v>
                </c:pt>
                <c:pt idx="143889">
                  <c:v>1.6745800000000002E-2</c:v>
                </c:pt>
                <c:pt idx="143890">
                  <c:v>1.7287400000000001E-2</c:v>
                </c:pt>
                <c:pt idx="143891">
                  <c:v>1.7810200000000002E-2</c:v>
                </c:pt>
                <c:pt idx="143892">
                  <c:v>1.8313900000000001E-2</c:v>
                </c:pt>
                <c:pt idx="143893">
                  <c:v>1.8797999999999999E-2</c:v>
                </c:pt>
                <c:pt idx="143894">
                  <c:v>1.92622E-2</c:v>
                </c:pt>
                <c:pt idx="143895">
                  <c:v>1.9706100000000001E-2</c:v>
                </c:pt>
                <c:pt idx="143896">
                  <c:v>2.0129500000000002E-2</c:v>
                </c:pt>
                <c:pt idx="143897">
                  <c:v>2.0532000000000002E-2</c:v>
                </c:pt>
                <c:pt idx="143898">
                  <c:v>2.0913299999999999E-2</c:v>
                </c:pt>
                <c:pt idx="143899">
                  <c:v>2.1273299999999998E-2</c:v>
                </c:pt>
                <c:pt idx="143900">
                  <c:v>2.1611700000000001E-2</c:v>
                </c:pt>
                <c:pt idx="143901">
                  <c:v>2.1928400000000001E-2</c:v>
                </c:pt>
                <c:pt idx="143902">
                  <c:v>2.2223099999999999E-2</c:v>
                </c:pt>
                <c:pt idx="143903">
                  <c:v>2.24957E-2</c:v>
                </c:pt>
                <c:pt idx="143904">
                  <c:v>2.2746099999999998E-2</c:v>
                </c:pt>
                <c:pt idx="143905">
                  <c:v>2.29742E-2</c:v>
                </c:pt>
                <c:pt idx="143906">
                  <c:v>2.3179999999999999E-2</c:v>
                </c:pt>
                <c:pt idx="143907">
                  <c:v>2.33633E-2</c:v>
                </c:pt>
                <c:pt idx="143908">
                  <c:v>2.3524300000000001E-2</c:v>
                </c:pt>
                <c:pt idx="143909">
                  <c:v>2.3662900000000001E-2</c:v>
                </c:pt>
                <c:pt idx="143910">
                  <c:v>2.3779100000000001E-2</c:v>
                </c:pt>
                <c:pt idx="143911">
                  <c:v>2.3872899999999999E-2</c:v>
                </c:pt>
                <c:pt idx="143912">
                  <c:v>2.39446E-2</c:v>
                </c:pt>
                <c:pt idx="143913">
                  <c:v>2.3994100000000001E-2</c:v>
                </c:pt>
                <c:pt idx="143914">
                  <c:v>2.40217E-2</c:v>
                </c:pt>
                <c:pt idx="143915">
                  <c:v>2.4027400000000001E-2</c:v>
                </c:pt>
                <c:pt idx="143916">
                  <c:v>2.4011399999999999E-2</c:v>
                </c:pt>
                <c:pt idx="143917">
                  <c:v>2.3973999999999999E-2</c:v>
                </c:pt>
                <c:pt idx="143918">
                  <c:v>2.39153E-2</c:v>
                </c:pt>
                <c:pt idx="143919">
                  <c:v>2.3835599999999998E-2</c:v>
                </c:pt>
                <c:pt idx="143920">
                  <c:v>2.3735099999999999E-2</c:v>
                </c:pt>
                <c:pt idx="143921">
                  <c:v>2.3614199999999998E-2</c:v>
                </c:pt>
                <c:pt idx="143922">
                  <c:v>2.34731E-2</c:v>
                </c:pt>
                <c:pt idx="143923">
                  <c:v>2.3312099999999999E-2</c:v>
                </c:pt>
                <c:pt idx="143924">
                  <c:v>2.3131599999999999E-2</c:v>
                </c:pt>
                <c:pt idx="143925">
                  <c:v>2.2932000000000001E-2</c:v>
                </c:pt>
                <c:pt idx="143926">
                  <c:v>2.2713500000000001E-2</c:v>
                </c:pt>
                <c:pt idx="143927">
                  <c:v>2.2476699999999999E-2</c:v>
                </c:pt>
                <c:pt idx="143928">
                  <c:v>2.2221899999999999E-2</c:v>
                </c:pt>
                <c:pt idx="143929">
                  <c:v>2.19495E-2</c:v>
                </c:pt>
                <c:pt idx="143930">
                  <c:v>2.1659899999999999E-2</c:v>
                </c:pt>
                <c:pt idx="143931">
                  <c:v>2.13537E-2</c:v>
                </c:pt>
                <c:pt idx="143932">
                  <c:v>2.1031299999999999E-2</c:v>
                </c:pt>
                <c:pt idx="143933">
                  <c:v>2.0693099999999999E-2</c:v>
                </c:pt>
                <c:pt idx="143934">
                  <c:v>2.0339699999999999E-2</c:v>
                </c:pt>
                <c:pt idx="143935">
                  <c:v>1.99715E-2</c:v>
                </c:pt>
                <c:pt idx="143936">
                  <c:v>1.9588999999999999E-2</c:v>
                </c:pt>
                <c:pt idx="143937">
                  <c:v>1.9192899999999999E-2</c:v>
                </c:pt>
                <c:pt idx="143938">
                  <c:v>1.8783500000000002E-2</c:v>
                </c:pt>
                <c:pt idx="143939">
                  <c:v>1.83614E-2</c:v>
                </c:pt>
                <c:pt idx="143940">
                  <c:v>1.79273E-2</c:v>
                </c:pt>
                <c:pt idx="143941">
                  <c:v>1.74816E-2</c:v>
                </c:pt>
                <c:pt idx="143942">
                  <c:v>1.70248E-2</c:v>
                </c:pt>
                <c:pt idx="143943">
                  <c:v>1.6557599999999999E-2</c:v>
                </c:pt>
                <c:pt idx="143944">
                  <c:v>1.6080500000000001E-2</c:v>
                </c:pt>
                <c:pt idx="143945">
                  <c:v>1.55941E-2</c:v>
                </c:pt>
                <c:pt idx="143946">
                  <c:v>1.5099E-2</c:v>
                </c:pt>
                <c:pt idx="143947">
                  <c:v>1.45956E-2</c:v>
                </c:pt>
                <c:pt idx="143948">
                  <c:v>1.40847E-2</c:v>
                </c:pt>
                <c:pt idx="143949">
                  <c:v>1.3566699999999999E-2</c:v>
                </c:pt>
                <c:pt idx="143950">
                  <c:v>1.30423E-2</c:v>
                </c:pt>
                <c:pt idx="143951">
                  <c:v>1.2512000000000001E-2</c:v>
                </c:pt>
                <c:pt idx="143952">
                  <c:v>1.19764E-2</c:v>
                </c:pt>
                <c:pt idx="143953">
                  <c:v>1.1436099999999999E-2</c:v>
                </c:pt>
                <c:pt idx="143954">
                  <c:v>1.08916E-2</c:v>
                </c:pt>
                <c:pt idx="143955">
                  <c:v>1.03435E-2</c:v>
                </c:pt>
                <c:pt idx="143956" formatCode="0.00E+00">
                  <c:v>9.7923799999999998E-3</c:v>
                </c:pt>
                <c:pt idx="143957" formatCode="0.00E+00">
                  <c:v>9.2387400000000005E-3</c:v>
                </c:pt>
                <c:pt idx="143958" formatCode="0.00E+00">
                  <c:v>8.6831600000000005E-3</c:v>
                </c:pt>
                <c:pt idx="143959" formatCode="0.00E+00">
                  <c:v>8.1261800000000002E-3</c:v>
                </c:pt>
                <c:pt idx="143960" formatCode="0.00E+00">
                  <c:v>7.5683299999999998E-3</c:v>
                </c:pt>
                <c:pt idx="143961" formatCode="0.00E+00">
                  <c:v>7.0101399999999998E-3</c:v>
                </c:pt>
                <c:pt idx="143962" formatCode="0.00E+00">
                  <c:v>6.4521300000000004E-3</c:v>
                </c:pt>
                <c:pt idx="143963" formatCode="0.00E+00">
                  <c:v>5.8948100000000003E-3</c:v>
                </c:pt>
                <c:pt idx="143964" formatCode="0.00E+00">
                  <c:v>5.3386800000000002E-3</c:v>
                </c:pt>
                <c:pt idx="143965" formatCode="0.00E+00">
                  <c:v>4.7842400000000004E-3</c:v>
                </c:pt>
                <c:pt idx="143966" formatCode="0.00E+00">
                  <c:v>4.2319599999999999E-3</c:v>
                </c:pt>
                <c:pt idx="143967" formatCode="0.00E+00">
                  <c:v>3.6823099999999998E-3</c:v>
                </c:pt>
                <c:pt idx="143968" formatCode="0.00E+00">
                  <c:v>3.13576E-3</c:v>
                </c:pt>
                <c:pt idx="143969" formatCode="0.00E+00">
                  <c:v>2.5927599999999999E-3</c:v>
                </c:pt>
                <c:pt idx="143970" formatCode="0.00E+00">
                  <c:v>2.0537400000000001E-3</c:v>
                </c:pt>
                <c:pt idx="143971" formatCode="0.00E+00">
                  <c:v>1.51914E-3</c:v>
                </c:pt>
                <c:pt idx="143972" formatCode="0.00E+00">
                  <c:v>9.8934799999999992E-4</c:v>
                </c:pt>
                <c:pt idx="143973" formatCode="0.00E+00">
                  <c:v>4.6478300000000003E-4</c:v>
                </c:pt>
                <c:pt idx="143974" formatCode="0.00E+00">
                  <c:v>-5.4172799999999997E-5</c:v>
                </c:pt>
                <c:pt idx="143975" formatCode="0.00E+00">
                  <c:v>-5.6714600000000003E-4</c:v>
                </c:pt>
                <c:pt idx="143976" formatCode="0.00E+00">
                  <c:v>-1.0737800000000001E-3</c:v>
                </c:pt>
                <c:pt idx="143977" formatCode="0.00E+00">
                  <c:v>-1.57372E-3</c:v>
                </c:pt>
                <c:pt idx="143978" formatCode="0.00E+00">
                  <c:v>-2.0666299999999999E-3</c:v>
                </c:pt>
                <c:pt idx="143979" formatCode="0.00E+00">
                  <c:v>-2.5522100000000001E-3</c:v>
                </c:pt>
                <c:pt idx="143980" formatCode="0.00E+00">
                  <c:v>-3.0301400000000002E-3</c:v>
                </c:pt>
                <c:pt idx="143981" formatCode="0.00E+00">
                  <c:v>-3.5001300000000002E-3</c:v>
                </c:pt>
                <c:pt idx="143982" formatCode="0.00E+00">
                  <c:v>-3.9619199999999999E-3</c:v>
                </c:pt>
                <c:pt idx="143983" formatCode="0.00E+00">
                  <c:v>-4.41523E-3</c:v>
                </c:pt>
                <c:pt idx="143984" formatCode="0.00E+00">
                  <c:v>-4.8598199999999999E-3</c:v>
                </c:pt>
                <c:pt idx="143985" formatCode="0.00E+00">
                  <c:v>-5.29547E-3</c:v>
                </c:pt>
                <c:pt idx="143986" formatCode="0.00E+00">
                  <c:v>-5.72194E-3</c:v>
                </c:pt>
                <c:pt idx="143987" formatCode="0.00E+00">
                  <c:v>-6.1390400000000001E-3</c:v>
                </c:pt>
                <c:pt idx="143988" formatCode="0.00E+00">
                  <c:v>-6.5465799999999998E-3</c:v>
                </c:pt>
                <c:pt idx="143989" formatCode="0.00E+00">
                  <c:v>-6.9443899999999999E-3</c:v>
                </c:pt>
                <c:pt idx="143990" formatCode="0.00E+00">
                  <c:v>-7.3322999999999999E-3</c:v>
                </c:pt>
                <c:pt idx="143991" formatCode="0.00E+00">
                  <c:v>-7.7101699999999997E-3</c:v>
                </c:pt>
                <c:pt idx="143992" formatCode="0.00E+00">
                  <c:v>-8.0778699999999991E-3</c:v>
                </c:pt>
                <c:pt idx="143993" formatCode="0.00E+00">
                  <c:v>-8.4352799999999999E-3</c:v>
                </c:pt>
                <c:pt idx="143994" formatCode="0.00E+00">
                  <c:v>-8.7822899999999999E-3</c:v>
                </c:pt>
                <c:pt idx="143995" formatCode="0.00E+00">
                  <c:v>-9.1188199999999997E-3</c:v>
                </c:pt>
                <c:pt idx="143996" formatCode="0.00E+00">
                  <c:v>-9.4447799999999998E-3</c:v>
                </c:pt>
                <c:pt idx="143997" formatCode="0.00E+00">
                  <c:v>-9.7601100000000007E-3</c:v>
                </c:pt>
                <c:pt idx="143998">
                  <c:v>-1.00648E-2</c:v>
                </c:pt>
                <c:pt idx="143999">
                  <c:v>-1.03587E-2</c:v>
                </c:pt>
                <c:pt idx="144000">
                  <c:v>-1.0641899999999999E-2</c:v>
                </c:pt>
                <c:pt idx="144001">
                  <c:v>-1.09143E-2</c:v>
                </c:pt>
                <c:pt idx="144002">
                  <c:v>-1.1175900000000001E-2</c:v>
                </c:pt>
                <c:pt idx="144003">
                  <c:v>-1.1426800000000001E-2</c:v>
                </c:pt>
                <c:pt idx="144004">
                  <c:v>-1.1666899999999999E-2</c:v>
                </c:pt>
                <c:pt idx="144005">
                  <c:v>-1.18964E-2</c:v>
                </c:pt>
                <c:pt idx="144006">
                  <c:v>-1.21151E-2</c:v>
                </c:pt>
                <c:pt idx="144007">
                  <c:v>-1.2323199999999999E-2</c:v>
                </c:pt>
                <c:pt idx="144008">
                  <c:v>-1.25208E-2</c:v>
                </c:pt>
                <c:pt idx="144009">
                  <c:v>-1.27078E-2</c:v>
                </c:pt>
                <c:pt idx="144010">
                  <c:v>-1.2884400000000001E-2</c:v>
                </c:pt>
                <c:pt idx="144011">
                  <c:v>-1.3050600000000001E-2</c:v>
                </c:pt>
                <c:pt idx="144012">
                  <c:v>-1.3206600000000001E-2</c:v>
                </c:pt>
                <c:pt idx="144013">
                  <c:v>-1.33525E-2</c:v>
                </c:pt>
                <c:pt idx="144014">
                  <c:v>-1.3488200000000001E-2</c:v>
                </c:pt>
                <c:pt idx="144015">
                  <c:v>-1.3613999999999999E-2</c:v>
                </c:pt>
                <c:pt idx="144016">
                  <c:v>-1.3729999999999999E-2</c:v>
                </c:pt>
                <c:pt idx="144017">
                  <c:v>-1.3836299999999999E-2</c:v>
                </c:pt>
                <c:pt idx="144018">
                  <c:v>-1.3932999999999999E-2</c:v>
                </c:pt>
                <c:pt idx="144019">
                  <c:v>-1.4020299999999999E-2</c:v>
                </c:pt>
                <c:pt idx="144020">
                  <c:v>-1.4098299999999999E-2</c:v>
                </c:pt>
                <c:pt idx="144021">
                  <c:v>-1.41671E-2</c:v>
                </c:pt>
                <c:pt idx="144022">
                  <c:v>-1.42268E-2</c:v>
                </c:pt>
                <c:pt idx="144023">
                  <c:v>-1.4277700000000001E-2</c:v>
                </c:pt>
                <c:pt idx="144024">
                  <c:v>-1.43199E-2</c:v>
                </c:pt>
                <c:pt idx="144025">
                  <c:v>-1.4353400000000001E-2</c:v>
                </c:pt>
                <c:pt idx="144026">
                  <c:v>-1.43786E-2</c:v>
                </c:pt>
                <c:pt idx="144027">
                  <c:v>-1.43955E-2</c:v>
                </c:pt>
                <c:pt idx="144028">
                  <c:v>-1.44043E-2</c:v>
                </c:pt>
                <c:pt idx="144029">
                  <c:v>-1.4405100000000001E-2</c:v>
                </c:pt>
                <c:pt idx="144030">
                  <c:v>-1.43982E-2</c:v>
                </c:pt>
                <c:pt idx="144031">
                  <c:v>-1.43836E-2</c:v>
                </c:pt>
                <c:pt idx="144032">
                  <c:v>-1.4361499999999999E-2</c:v>
                </c:pt>
                <c:pt idx="144033">
                  <c:v>-1.43321E-2</c:v>
                </c:pt>
                <c:pt idx="144034">
                  <c:v>-1.4295499999999999E-2</c:v>
                </c:pt>
                <c:pt idx="144035">
                  <c:v>-1.42519E-2</c:v>
                </c:pt>
                <c:pt idx="144036">
                  <c:v>-1.4201399999999999E-2</c:v>
                </c:pt>
                <c:pt idx="144037">
                  <c:v>-1.41443E-2</c:v>
                </c:pt>
                <c:pt idx="144038">
                  <c:v>-1.4080499999999999E-2</c:v>
                </c:pt>
                <c:pt idx="144039">
                  <c:v>-1.4010399999999999E-2</c:v>
                </c:pt>
                <c:pt idx="144040">
                  <c:v>-1.3933900000000001E-2</c:v>
                </c:pt>
                <c:pt idx="144041">
                  <c:v>-1.38513E-2</c:v>
                </c:pt>
                <c:pt idx="144042">
                  <c:v>-1.3762699999999999E-2</c:v>
                </c:pt>
                <c:pt idx="144043">
                  <c:v>-1.36683E-2</c:v>
                </c:pt>
                <c:pt idx="144044">
                  <c:v>-1.35681E-2</c:v>
                </c:pt>
                <c:pt idx="144045">
                  <c:v>-1.34623E-2</c:v>
                </c:pt>
                <c:pt idx="144046">
                  <c:v>-1.3351E-2</c:v>
                </c:pt>
                <c:pt idx="144047">
                  <c:v>-1.3234299999999999E-2</c:v>
                </c:pt>
                <c:pt idx="144048">
                  <c:v>-1.31124E-2</c:v>
                </c:pt>
                <c:pt idx="144049">
                  <c:v>-1.29853E-2</c:v>
                </c:pt>
                <c:pt idx="144050">
                  <c:v>-1.28532E-2</c:v>
                </c:pt>
                <c:pt idx="144051">
                  <c:v>-1.2716099999999999E-2</c:v>
                </c:pt>
                <c:pt idx="144052">
                  <c:v>-1.2574200000000001E-2</c:v>
                </c:pt>
                <c:pt idx="144053">
                  <c:v>-1.24276E-2</c:v>
                </c:pt>
                <c:pt idx="144054">
                  <c:v>-1.22763E-2</c:v>
                </c:pt>
                <c:pt idx="144055">
                  <c:v>-1.2120499999999999E-2</c:v>
                </c:pt>
                <c:pt idx="144056">
                  <c:v>-1.19601E-2</c:v>
                </c:pt>
                <c:pt idx="144057">
                  <c:v>-1.17953E-2</c:v>
                </c:pt>
                <c:pt idx="144058">
                  <c:v>-1.16262E-2</c:v>
                </c:pt>
                <c:pt idx="144059">
                  <c:v>-1.14529E-2</c:v>
                </c:pt>
                <c:pt idx="144060">
                  <c:v>-1.12753E-2</c:v>
                </c:pt>
                <c:pt idx="144061">
                  <c:v>-1.10936E-2</c:v>
                </c:pt>
                <c:pt idx="144062">
                  <c:v>-1.0907699999999999E-2</c:v>
                </c:pt>
                <c:pt idx="144063">
                  <c:v>-1.0717900000000001E-2</c:v>
                </c:pt>
                <c:pt idx="144064">
                  <c:v>-1.05241E-2</c:v>
                </c:pt>
                <c:pt idx="144065">
                  <c:v>-1.03263E-2</c:v>
                </c:pt>
                <c:pt idx="144066">
                  <c:v>-1.0124599999999999E-2</c:v>
                </c:pt>
                <c:pt idx="144067" formatCode="0.00E+00">
                  <c:v>-9.91912E-3</c:v>
                </c:pt>
                <c:pt idx="144068" formatCode="0.00E+00">
                  <c:v>-9.7097899999999994E-3</c:v>
                </c:pt>
                <c:pt idx="144069" formatCode="0.00E+00">
                  <c:v>-9.4966800000000004E-3</c:v>
                </c:pt>
                <c:pt idx="144070" formatCode="0.00E+00">
                  <c:v>-9.2798299999999993E-3</c:v>
                </c:pt>
                <c:pt idx="144071" formatCode="0.00E+00">
                  <c:v>-9.0592699999999995E-3</c:v>
                </c:pt>
                <c:pt idx="144072" formatCode="0.00E+00">
                  <c:v>-8.8350200000000007E-3</c:v>
                </c:pt>
                <c:pt idx="144073" formatCode="0.00E+00">
                  <c:v>-8.6071199999999994E-3</c:v>
                </c:pt>
                <c:pt idx="144074" formatCode="0.00E+00">
                  <c:v>-8.3755900000000005E-3</c:v>
                </c:pt>
                <c:pt idx="144075" formatCode="0.00E+00">
                  <c:v>-8.1404600000000004E-3</c:v>
                </c:pt>
                <c:pt idx="144076" formatCode="0.00E+00">
                  <c:v>-7.9017500000000008E-3</c:v>
                </c:pt>
                <c:pt idx="144077" formatCode="0.00E+00">
                  <c:v>-7.6594799999999998E-3</c:v>
                </c:pt>
                <c:pt idx="144078" formatCode="0.00E+00">
                  <c:v>-7.4136899999999997E-3</c:v>
                </c:pt>
                <c:pt idx="144079" formatCode="0.00E+00">
                  <c:v>-7.1643899999999996E-3</c:v>
                </c:pt>
                <c:pt idx="144080" formatCode="0.00E+00">
                  <c:v>-6.9116200000000003E-3</c:v>
                </c:pt>
                <c:pt idx="144081" formatCode="0.00E+00">
                  <c:v>-6.6553899999999997E-3</c:v>
                </c:pt>
                <c:pt idx="144082" formatCode="0.00E+00">
                  <c:v>-6.3957299999999996E-3</c:v>
                </c:pt>
                <c:pt idx="144083" formatCode="0.00E+00">
                  <c:v>-6.1326699999999998E-3</c:v>
                </c:pt>
                <c:pt idx="144084" formatCode="0.00E+00">
                  <c:v>-5.86624E-3</c:v>
                </c:pt>
                <c:pt idx="144085" formatCode="0.00E+00">
                  <c:v>-5.5964700000000001E-3</c:v>
                </c:pt>
                <c:pt idx="144086" formatCode="0.00E+00">
                  <c:v>-5.3233899999999999E-3</c:v>
                </c:pt>
                <c:pt idx="144087" formatCode="0.00E+00">
                  <c:v>-5.04704E-3</c:v>
                </c:pt>
                <c:pt idx="144088" formatCode="0.00E+00">
                  <c:v>-4.7674600000000003E-3</c:v>
                </c:pt>
                <c:pt idx="144089" formatCode="0.00E+00">
                  <c:v>-4.4846900000000004E-3</c:v>
                </c:pt>
                <c:pt idx="144090" formatCode="0.00E+00">
                  <c:v>-4.1987700000000001E-3</c:v>
                </c:pt>
                <c:pt idx="144091" formatCode="0.00E+00">
                  <c:v>-3.9097400000000001E-3</c:v>
                </c:pt>
                <c:pt idx="144092" formatCode="0.00E+00">
                  <c:v>-3.6176699999999999E-3</c:v>
                </c:pt>
                <c:pt idx="144093" formatCode="0.00E+00">
                  <c:v>-3.3226100000000001E-3</c:v>
                </c:pt>
                <c:pt idx="144094" formatCode="0.00E+00">
                  <c:v>-3.0246100000000001E-3</c:v>
                </c:pt>
                <c:pt idx="144095" formatCode="0.00E+00">
                  <c:v>-2.7237400000000001E-3</c:v>
                </c:pt>
                <c:pt idx="144096" formatCode="0.00E+00">
                  <c:v>-2.4200799999999998E-3</c:v>
                </c:pt>
                <c:pt idx="144097" formatCode="0.00E+00">
                  <c:v>-2.1136900000000001E-3</c:v>
                </c:pt>
                <c:pt idx="144098" formatCode="0.00E+00">
                  <c:v>-1.80466E-3</c:v>
                </c:pt>
                <c:pt idx="144099" formatCode="0.00E+00">
                  <c:v>-1.49306E-3</c:v>
                </c:pt>
                <c:pt idx="144100" formatCode="0.00E+00">
                  <c:v>-1.1789999999999999E-3</c:v>
                </c:pt>
                <c:pt idx="144101" formatCode="0.00E+00">
                  <c:v>-8.6255900000000005E-4</c:v>
                </c:pt>
                <c:pt idx="144102" formatCode="0.00E+00">
                  <c:v>-5.4385000000000002E-4</c:v>
                </c:pt>
                <c:pt idx="144103" formatCode="0.00E+00">
                  <c:v>-2.2297899999999999E-4</c:v>
                </c:pt>
                <c:pt idx="144104" formatCode="0.00E+00">
                  <c:v>9.9939700000000001E-5</c:v>
                </c:pt>
                <c:pt idx="144105" formatCode="0.00E+00">
                  <c:v>4.2478500000000001E-4</c:v>
                </c:pt>
                <c:pt idx="144106" formatCode="0.00E+00">
                  <c:v>7.5142899999999996E-4</c:v>
                </c:pt>
                <c:pt idx="144107" formatCode="0.00E+00">
                  <c:v>1.07974E-3</c:v>
                </c:pt>
                <c:pt idx="144108" formatCode="0.00E+00">
                  <c:v>1.40957E-3</c:v>
                </c:pt>
                <c:pt idx="144109" formatCode="0.00E+00">
                  <c:v>1.7407799999999999E-3</c:v>
                </c:pt>
                <c:pt idx="144110" formatCode="0.00E+00">
                  <c:v>2.0732099999999998E-3</c:v>
                </c:pt>
                <c:pt idx="144111" formatCode="0.00E+00">
                  <c:v>2.4066999999999999E-3</c:v>
                </c:pt>
                <c:pt idx="144112" formatCode="0.00E+00">
                  <c:v>2.7410799999999999E-3</c:v>
                </c:pt>
                <c:pt idx="144113" formatCode="0.00E+00">
                  <c:v>3.07618E-3</c:v>
                </c:pt>
                <c:pt idx="144114" formatCode="0.00E+00">
                  <c:v>3.4118099999999999E-3</c:v>
                </c:pt>
                <c:pt idx="144115" formatCode="0.00E+00">
                  <c:v>3.74779E-3</c:v>
                </c:pt>
                <c:pt idx="144116" formatCode="0.00E+00">
                  <c:v>4.0839200000000004E-3</c:v>
                </c:pt>
                <c:pt idx="144117" formatCode="0.00E+00">
                  <c:v>4.4200000000000003E-3</c:v>
                </c:pt>
                <c:pt idx="144118" formatCode="0.00E+00">
                  <c:v>4.7558100000000001E-3</c:v>
                </c:pt>
                <c:pt idx="144119" formatCode="0.00E+00">
                  <c:v>5.09115E-3</c:v>
                </c:pt>
                <c:pt idx="144120" formatCode="0.00E+00">
                  <c:v>5.4257999999999997E-3</c:v>
                </c:pt>
                <c:pt idx="144121" formatCode="0.00E+00">
                  <c:v>5.7595199999999997E-3</c:v>
                </c:pt>
                <c:pt idx="144122" formatCode="0.00E+00">
                  <c:v>6.0920799999999997E-3</c:v>
                </c:pt>
                <c:pt idx="144123" formatCode="0.00E+00">
                  <c:v>6.4232400000000002E-3</c:v>
                </c:pt>
                <c:pt idx="144124" formatCode="0.00E+00">
                  <c:v>6.7527500000000001E-3</c:v>
                </c:pt>
                <c:pt idx="144125" formatCode="0.00E+00">
                  <c:v>7.0803699999999999E-3</c:v>
                </c:pt>
                <c:pt idx="144126" formatCode="0.00E+00">
                  <c:v>7.4058400000000003E-3</c:v>
                </c:pt>
                <c:pt idx="144127" formatCode="0.00E+00">
                  <c:v>7.7288900000000004E-3</c:v>
                </c:pt>
                <c:pt idx="144128" formatCode="0.00E+00">
                  <c:v>8.0492700000000007E-3</c:v>
                </c:pt>
                <c:pt idx="144129" formatCode="0.00E+00">
                  <c:v>8.3666899999999995E-3</c:v>
                </c:pt>
                <c:pt idx="144130" formatCode="0.00E+00">
                  <c:v>8.6808900000000001E-3</c:v>
                </c:pt>
                <c:pt idx="144131" formatCode="0.00E+00">
                  <c:v>8.9915800000000008E-3</c:v>
                </c:pt>
                <c:pt idx="144132" formatCode="0.00E+00">
                  <c:v>9.2984899999999995E-3</c:v>
                </c:pt>
                <c:pt idx="144133" formatCode="0.00E+00">
                  <c:v>9.60132E-3</c:v>
                </c:pt>
                <c:pt idx="144134" formatCode="0.00E+00">
                  <c:v>9.8998000000000003E-3</c:v>
                </c:pt>
                <c:pt idx="144135">
                  <c:v>1.0193600000000001E-2</c:v>
                </c:pt>
                <c:pt idx="144136">
                  <c:v>1.04825E-2</c:v>
                </c:pt>
                <c:pt idx="144137">
                  <c:v>1.0766100000000001E-2</c:v>
                </c:pt>
                <c:pt idx="144138">
                  <c:v>1.1044200000000001E-2</c:v>
                </c:pt>
                <c:pt idx="144139">
                  <c:v>1.13165E-2</c:v>
                </c:pt>
                <c:pt idx="144140">
                  <c:v>1.15826E-2</c:v>
                </c:pt>
                <c:pt idx="144141">
                  <c:v>1.18423E-2</c:v>
                </c:pt>
                <c:pt idx="144142">
                  <c:v>1.20953E-2</c:v>
                </c:pt>
                <c:pt idx="144143">
                  <c:v>1.2341299999999999E-2</c:v>
                </c:pt>
                <c:pt idx="144144">
                  <c:v>1.25799E-2</c:v>
                </c:pt>
                <c:pt idx="144145">
                  <c:v>1.28109E-2</c:v>
                </c:pt>
                <c:pt idx="144146">
                  <c:v>1.3034E-2</c:v>
                </c:pt>
                <c:pt idx="144147">
                  <c:v>1.3248899999999999E-2</c:v>
                </c:pt>
                <c:pt idx="144148">
                  <c:v>1.3455399999999999E-2</c:v>
                </c:pt>
                <c:pt idx="144149">
                  <c:v>1.3653E-2</c:v>
                </c:pt>
                <c:pt idx="144150">
                  <c:v>1.38417E-2</c:v>
                </c:pt>
                <c:pt idx="144151">
                  <c:v>1.4021E-2</c:v>
                </c:pt>
                <c:pt idx="144152">
                  <c:v>1.4190700000000001E-2</c:v>
                </c:pt>
                <c:pt idx="144153">
                  <c:v>1.43506E-2</c:v>
                </c:pt>
                <c:pt idx="144154">
                  <c:v>1.4500300000000001E-2</c:v>
                </c:pt>
                <c:pt idx="144155">
                  <c:v>1.46397E-2</c:v>
                </c:pt>
                <c:pt idx="144156">
                  <c:v>1.47685E-2</c:v>
                </c:pt>
                <c:pt idx="144157">
                  <c:v>1.48865E-2</c:v>
                </c:pt>
                <c:pt idx="144158">
                  <c:v>1.4993299999999999E-2</c:v>
                </c:pt>
                <c:pt idx="144159">
                  <c:v>1.5088900000000001E-2</c:v>
                </c:pt>
                <c:pt idx="144160">
                  <c:v>1.5173000000000001E-2</c:v>
                </c:pt>
                <c:pt idx="144161">
                  <c:v>1.5245399999999999E-2</c:v>
                </c:pt>
                <c:pt idx="144162">
                  <c:v>1.5305900000000001E-2</c:v>
                </c:pt>
                <c:pt idx="144163">
                  <c:v>1.53542E-2</c:v>
                </c:pt>
                <c:pt idx="144164">
                  <c:v>1.53904E-2</c:v>
                </c:pt>
                <c:pt idx="144165">
                  <c:v>1.54141E-2</c:v>
                </c:pt>
                <c:pt idx="144166">
                  <c:v>1.54252E-2</c:v>
                </c:pt>
                <c:pt idx="144167">
                  <c:v>1.5423600000000001E-2</c:v>
                </c:pt>
                <c:pt idx="144168">
                  <c:v>1.54092E-2</c:v>
                </c:pt>
                <c:pt idx="144169">
                  <c:v>1.5381799999999999E-2</c:v>
                </c:pt>
                <c:pt idx="144170">
                  <c:v>1.53414E-2</c:v>
                </c:pt>
                <c:pt idx="144171">
                  <c:v>1.52879E-2</c:v>
                </c:pt>
                <c:pt idx="144172">
                  <c:v>1.52211E-2</c:v>
                </c:pt>
                <c:pt idx="144173">
                  <c:v>1.5141E-2</c:v>
                </c:pt>
                <c:pt idx="144174">
                  <c:v>1.50476E-2</c:v>
                </c:pt>
                <c:pt idx="144175">
                  <c:v>1.4940800000000001E-2</c:v>
                </c:pt>
                <c:pt idx="144176">
                  <c:v>1.4820699999999999E-2</c:v>
                </c:pt>
                <c:pt idx="144177">
                  <c:v>1.46871E-2</c:v>
                </c:pt>
                <c:pt idx="144178">
                  <c:v>1.45402E-2</c:v>
                </c:pt>
                <c:pt idx="144179">
                  <c:v>1.4379899999999999E-2</c:v>
                </c:pt>
                <c:pt idx="144180">
                  <c:v>1.42063E-2</c:v>
                </c:pt>
                <c:pt idx="144181">
                  <c:v>1.4019500000000001E-2</c:v>
                </c:pt>
                <c:pt idx="144182">
                  <c:v>1.3819400000000001E-2</c:v>
                </c:pt>
                <c:pt idx="144183">
                  <c:v>1.36063E-2</c:v>
                </c:pt>
                <c:pt idx="144184">
                  <c:v>1.3380100000000001E-2</c:v>
                </c:pt>
                <c:pt idx="144185">
                  <c:v>1.3141099999999999E-2</c:v>
                </c:pt>
                <c:pt idx="144186">
                  <c:v>1.2889299999999999E-2</c:v>
                </c:pt>
                <c:pt idx="144187">
                  <c:v>1.26249E-2</c:v>
                </c:pt>
                <c:pt idx="144188">
                  <c:v>1.2348100000000001E-2</c:v>
                </c:pt>
                <c:pt idx="144189">
                  <c:v>1.2059E-2</c:v>
                </c:pt>
                <c:pt idx="144190">
                  <c:v>1.1757800000000001E-2</c:v>
                </c:pt>
                <c:pt idx="144191">
                  <c:v>1.14448E-2</c:v>
                </c:pt>
                <c:pt idx="144192">
                  <c:v>1.11202E-2</c:v>
                </c:pt>
                <c:pt idx="144193">
                  <c:v>1.0784200000000001E-2</c:v>
                </c:pt>
                <c:pt idx="144194">
                  <c:v>1.0437E-2</c:v>
                </c:pt>
                <c:pt idx="144195">
                  <c:v>1.0078999999999999E-2</c:v>
                </c:pt>
                <c:pt idx="144196" formatCode="0.00E+00">
                  <c:v>9.7104200000000009E-3</c:v>
                </c:pt>
                <c:pt idx="144197" formatCode="0.00E+00">
                  <c:v>9.3315599999999992E-3</c:v>
                </c:pt>
                <c:pt idx="144198" formatCode="0.00E+00">
                  <c:v>8.9427499999999993E-3</c:v>
                </c:pt>
                <c:pt idx="144199" formatCode="0.00E+00">
                  <c:v>8.5442999999999995E-3</c:v>
                </c:pt>
                <c:pt idx="144200" formatCode="0.00E+00">
                  <c:v>8.1365599999999993E-3</c:v>
                </c:pt>
                <c:pt idx="144201" formatCode="0.00E+00">
                  <c:v>7.7198900000000001E-3</c:v>
                </c:pt>
                <c:pt idx="144202" formatCode="0.00E+00">
                  <c:v>7.2946499999999997E-3</c:v>
                </c:pt>
                <c:pt idx="144203" formatCode="0.00E+00">
                  <c:v>6.8612200000000003E-3</c:v>
                </c:pt>
                <c:pt idx="144204" formatCode="0.00E+00">
                  <c:v>6.4199900000000004E-3</c:v>
                </c:pt>
                <c:pt idx="144205" formatCode="0.00E+00">
                  <c:v>5.9713800000000001E-3</c:v>
                </c:pt>
                <c:pt idx="144206" formatCode="0.00E+00">
                  <c:v>5.5157899999999996E-3</c:v>
                </c:pt>
                <c:pt idx="144207" formatCode="0.00E+00">
                  <c:v>5.0536499999999998E-3</c:v>
                </c:pt>
                <c:pt idx="144208" formatCode="0.00E+00">
                  <c:v>4.58539E-3</c:v>
                </c:pt>
                <c:pt idx="144209" formatCode="0.00E+00">
                  <c:v>4.1114699999999999E-3</c:v>
                </c:pt>
                <c:pt idx="144210" formatCode="0.00E+00">
                  <c:v>3.63234E-3</c:v>
                </c:pt>
                <c:pt idx="144211" formatCode="0.00E+00">
                  <c:v>3.1484600000000001E-3</c:v>
                </c:pt>
                <c:pt idx="144212" formatCode="0.00E+00">
                  <c:v>2.6603E-3</c:v>
                </c:pt>
                <c:pt idx="144213" formatCode="0.00E+00">
                  <c:v>2.1683499999999999E-3</c:v>
                </c:pt>
                <c:pt idx="144214" formatCode="0.00E+00">
                  <c:v>1.6731000000000001E-3</c:v>
                </c:pt>
                <c:pt idx="144215" formatCode="0.00E+00">
                  <c:v>1.17504E-3</c:v>
                </c:pt>
                <c:pt idx="144216" formatCode="0.00E+00">
                  <c:v>6.7466100000000001E-4</c:v>
                </c:pt>
                <c:pt idx="144217" formatCode="0.00E+00">
                  <c:v>1.7248200000000001E-4</c:v>
                </c:pt>
                <c:pt idx="144218" formatCode="0.00E+00">
                  <c:v>-3.3098999999999997E-4</c:v>
                </c:pt>
                <c:pt idx="144219" formatCode="0.00E+00">
                  <c:v>-8.3524100000000002E-4</c:v>
                </c:pt>
                <c:pt idx="144220" formatCode="0.00E+00">
                  <c:v>-1.33975E-3</c:v>
                </c:pt>
                <c:pt idx="144221" formatCode="0.00E+00">
                  <c:v>-1.8439999999999999E-3</c:v>
                </c:pt>
                <c:pt idx="144222" formatCode="0.00E+00">
                  <c:v>-2.34746E-3</c:v>
                </c:pt>
                <c:pt idx="144223" formatCode="0.00E+00">
                  <c:v>-2.8496099999999998E-3</c:v>
                </c:pt>
                <c:pt idx="144224" formatCode="0.00E+00">
                  <c:v>-3.3499300000000001E-3</c:v>
                </c:pt>
                <c:pt idx="144225" formatCode="0.00E+00">
                  <c:v>-3.8478700000000002E-3</c:v>
                </c:pt>
                <c:pt idx="144226" formatCode="0.00E+00">
                  <c:v>-4.3429300000000001E-3</c:v>
                </c:pt>
                <c:pt idx="144227" formatCode="0.00E+00">
                  <c:v>-4.8345699999999998E-3</c:v>
                </c:pt>
                <c:pt idx="144228" formatCode="0.00E+00">
                  <c:v>-5.3222699999999996E-3</c:v>
                </c:pt>
                <c:pt idx="144229" formatCode="0.00E+00">
                  <c:v>-5.8055099999999998E-3</c:v>
                </c:pt>
                <c:pt idx="144230" formatCode="0.00E+00">
                  <c:v>-6.2837700000000002E-3</c:v>
                </c:pt>
                <c:pt idx="144231" formatCode="0.00E+00">
                  <c:v>-6.7565400000000001E-3</c:v>
                </c:pt>
                <c:pt idx="144232" formatCode="0.00E+00">
                  <c:v>-7.2233000000000002E-3</c:v>
                </c:pt>
                <c:pt idx="144233" formatCode="0.00E+00">
                  <c:v>-7.6835499999999999E-3</c:v>
                </c:pt>
                <c:pt idx="144234" formatCode="0.00E+00">
                  <c:v>-8.1367899999999996E-3</c:v>
                </c:pt>
                <c:pt idx="144235" formatCode="0.00E+00">
                  <c:v>-8.5825399999999996E-3</c:v>
                </c:pt>
                <c:pt idx="144236" formatCode="0.00E+00">
                  <c:v>-9.0203000000000002E-3</c:v>
                </c:pt>
                <c:pt idx="144237" formatCode="0.00E+00">
                  <c:v>-9.4495900000000008E-3</c:v>
                </c:pt>
                <c:pt idx="144238" formatCode="0.00E+00">
                  <c:v>-9.8699500000000006E-3</c:v>
                </c:pt>
                <c:pt idx="144239">
                  <c:v>-1.0280900000000001E-2</c:v>
                </c:pt>
                <c:pt idx="144240">
                  <c:v>-1.0682000000000001E-2</c:v>
                </c:pt>
                <c:pt idx="144241">
                  <c:v>-1.10729E-2</c:v>
                </c:pt>
                <c:pt idx="144242">
                  <c:v>-1.1453E-2</c:v>
                </c:pt>
                <c:pt idx="144243">
                  <c:v>-1.1821999999999999E-2</c:v>
                </c:pt>
                <c:pt idx="144244">
                  <c:v>-1.21794E-2</c:v>
                </c:pt>
                <c:pt idx="144245">
                  <c:v>-1.25249E-2</c:v>
                </c:pt>
                <c:pt idx="144246">
                  <c:v>-1.2858100000000001E-2</c:v>
                </c:pt>
                <c:pt idx="144247">
                  <c:v>-1.31787E-2</c:v>
                </c:pt>
                <c:pt idx="144248">
                  <c:v>-1.3486100000000001E-2</c:v>
                </c:pt>
                <c:pt idx="144249">
                  <c:v>-1.3780199999999999E-2</c:v>
                </c:pt>
                <c:pt idx="144250">
                  <c:v>-1.4060599999999999E-2</c:v>
                </c:pt>
                <c:pt idx="144251">
                  <c:v>-1.4326999999999999E-2</c:v>
                </c:pt>
                <c:pt idx="144252">
                  <c:v>-1.4579099999999999E-2</c:v>
                </c:pt>
                <c:pt idx="144253">
                  <c:v>-1.48167E-2</c:v>
                </c:pt>
                <c:pt idx="144254">
                  <c:v>-1.50394E-2</c:v>
                </c:pt>
                <c:pt idx="144255">
                  <c:v>-1.5247E-2</c:v>
                </c:pt>
                <c:pt idx="144256">
                  <c:v>-1.54393E-2</c:v>
                </c:pt>
                <c:pt idx="144257">
                  <c:v>-1.5616100000000001E-2</c:v>
                </c:pt>
                <c:pt idx="144258">
                  <c:v>-1.5777200000000002E-2</c:v>
                </c:pt>
                <c:pt idx="144259">
                  <c:v>-1.59224E-2</c:v>
                </c:pt>
                <c:pt idx="144260">
                  <c:v>-1.6051599999999999E-2</c:v>
                </c:pt>
                <c:pt idx="144261">
                  <c:v>-1.6164700000000001E-2</c:v>
                </c:pt>
                <c:pt idx="144262">
                  <c:v>-1.6261500000000002E-2</c:v>
                </c:pt>
                <c:pt idx="144263">
                  <c:v>-1.6341899999999999E-2</c:v>
                </c:pt>
                <c:pt idx="144264">
                  <c:v>-1.6405900000000001E-2</c:v>
                </c:pt>
                <c:pt idx="144265">
                  <c:v>-1.64534E-2</c:v>
                </c:pt>
                <c:pt idx="144266">
                  <c:v>-1.64843E-2</c:v>
                </c:pt>
                <c:pt idx="144267">
                  <c:v>-1.6498700000000002E-2</c:v>
                </c:pt>
                <c:pt idx="144268">
                  <c:v>-1.6496500000000001E-2</c:v>
                </c:pt>
                <c:pt idx="144269">
                  <c:v>-1.6477800000000001E-2</c:v>
                </c:pt>
                <c:pt idx="144270">
                  <c:v>-1.6442600000000002E-2</c:v>
                </c:pt>
                <c:pt idx="144271">
                  <c:v>-1.63909E-2</c:v>
                </c:pt>
                <c:pt idx="144272">
                  <c:v>-1.6322900000000001E-2</c:v>
                </c:pt>
                <c:pt idx="144273">
                  <c:v>-1.6238699999999998E-2</c:v>
                </c:pt>
                <c:pt idx="144274">
                  <c:v>-1.6138300000000001E-2</c:v>
                </c:pt>
                <c:pt idx="144275">
                  <c:v>-1.6021799999999999E-2</c:v>
                </c:pt>
                <c:pt idx="144276">
                  <c:v>-1.58896E-2</c:v>
                </c:pt>
                <c:pt idx="144277">
                  <c:v>-1.5741600000000001E-2</c:v>
                </c:pt>
                <c:pt idx="144278">
                  <c:v>-1.55782E-2</c:v>
                </c:pt>
                <c:pt idx="144279">
                  <c:v>-1.53995E-2</c:v>
                </c:pt>
                <c:pt idx="144280">
                  <c:v>-1.5205700000000001E-2</c:v>
                </c:pt>
                <c:pt idx="144281">
                  <c:v>-1.4997099999999999E-2</c:v>
                </c:pt>
                <c:pt idx="144282">
                  <c:v>-1.4774000000000001E-2</c:v>
                </c:pt>
                <c:pt idx="144283">
                  <c:v>-1.45366E-2</c:v>
                </c:pt>
                <c:pt idx="144284">
                  <c:v>-1.42852E-2</c:v>
                </c:pt>
                <c:pt idx="144285">
                  <c:v>-1.40202E-2</c:v>
                </c:pt>
                <c:pt idx="144286">
                  <c:v>-1.37418E-2</c:v>
                </c:pt>
                <c:pt idx="144287">
                  <c:v>-1.34504E-2</c:v>
                </c:pt>
                <c:pt idx="144288">
                  <c:v>-1.3146400000000001E-2</c:v>
                </c:pt>
                <c:pt idx="144289">
                  <c:v>-1.28302E-2</c:v>
                </c:pt>
                <c:pt idx="144290">
                  <c:v>-1.2501999999999999E-2</c:v>
                </c:pt>
                <c:pt idx="144291">
                  <c:v>-1.21624E-2</c:v>
                </c:pt>
                <c:pt idx="144292">
                  <c:v>-1.18117E-2</c:v>
                </c:pt>
                <c:pt idx="144293">
                  <c:v>-1.14503E-2</c:v>
                </c:pt>
                <c:pt idx="144294">
                  <c:v>-1.10787E-2</c:v>
                </c:pt>
                <c:pt idx="144295">
                  <c:v>-1.06973E-2</c:v>
                </c:pt>
                <c:pt idx="144296">
                  <c:v>-1.0306600000000001E-2</c:v>
                </c:pt>
                <c:pt idx="144297" formatCode="0.00E+00">
                  <c:v>-9.9070800000000004E-3</c:v>
                </c:pt>
                <c:pt idx="144298" formatCode="0.00E+00">
                  <c:v>-9.4991499999999996E-3</c:v>
                </c:pt>
                <c:pt idx="144299" formatCode="0.00E+00">
                  <c:v>-9.0833000000000007E-3</c:v>
                </c:pt>
                <c:pt idx="144300" formatCode="0.00E+00">
                  <c:v>-8.6600500000000007E-3</c:v>
                </c:pt>
                <c:pt idx="144301" formatCode="0.00E+00">
                  <c:v>-8.2298800000000002E-3</c:v>
                </c:pt>
                <c:pt idx="144302" formatCode="0.00E+00">
                  <c:v>-7.7932899999999996E-3</c:v>
                </c:pt>
                <c:pt idx="144303" formatCode="0.00E+00">
                  <c:v>-7.3507900000000003E-3</c:v>
                </c:pt>
                <c:pt idx="144304" formatCode="0.00E+00">
                  <c:v>-6.9029E-3</c:v>
                </c:pt>
                <c:pt idx="144305" formatCode="0.00E+00">
                  <c:v>-6.45014E-3</c:v>
                </c:pt>
                <c:pt idx="144306" formatCode="0.00E+00">
                  <c:v>-5.9930299999999999E-3</c:v>
                </c:pt>
                <c:pt idx="144307" formatCode="0.00E+00">
                  <c:v>-5.5320899999999999E-3</c:v>
                </c:pt>
                <c:pt idx="144308" formatCode="0.00E+00">
                  <c:v>-5.0678499999999996E-3</c:v>
                </c:pt>
                <c:pt idx="144309" formatCode="0.00E+00">
                  <c:v>-4.6008400000000001E-3</c:v>
                </c:pt>
                <c:pt idx="144310" formatCode="0.00E+00">
                  <c:v>-4.1315900000000001E-3</c:v>
                </c:pt>
                <c:pt idx="144311" formatCode="0.00E+00">
                  <c:v>-3.6606299999999998E-3</c:v>
                </c:pt>
                <c:pt idx="144312" formatCode="0.00E+00">
                  <c:v>-3.18849E-3</c:v>
                </c:pt>
                <c:pt idx="144313" formatCode="0.00E+00">
                  <c:v>-2.7157000000000001E-3</c:v>
                </c:pt>
                <c:pt idx="144314" formatCode="0.00E+00">
                  <c:v>-2.2427900000000001E-3</c:v>
                </c:pt>
                <c:pt idx="144315" formatCode="0.00E+00">
                  <c:v>-1.77027E-3</c:v>
                </c:pt>
                <c:pt idx="144316" formatCode="0.00E+00">
                  <c:v>-1.29868E-3</c:v>
                </c:pt>
                <c:pt idx="144317" formatCode="0.00E+00">
                  <c:v>-8.2853400000000002E-4</c:v>
                </c:pt>
                <c:pt idx="144318" formatCode="0.00E+00">
                  <c:v>-3.60336E-4</c:v>
                </c:pt>
                <c:pt idx="144319" formatCode="0.00E+00">
                  <c:v>1.05399E-4</c:v>
                </c:pt>
                <c:pt idx="144320" formatCode="0.00E+00">
                  <c:v>5.6817E-4</c:v>
                </c:pt>
                <c:pt idx="144321" formatCode="0.00E+00">
                  <c:v>1.0274800000000001E-3</c:v>
                </c:pt>
                <c:pt idx="144322" formatCode="0.00E+00">
                  <c:v>1.48284E-3</c:v>
                </c:pt>
                <c:pt idx="144323" formatCode="0.00E+00">
                  <c:v>1.93377E-3</c:v>
                </c:pt>
                <c:pt idx="144324" formatCode="0.00E+00">
                  <c:v>2.3798000000000001E-3</c:v>
                </c:pt>
                <c:pt idx="144325" formatCode="0.00E+00">
                  <c:v>2.82045E-3</c:v>
                </c:pt>
                <c:pt idx="144326" formatCode="0.00E+00">
                  <c:v>3.2552800000000002E-3</c:v>
                </c:pt>
                <c:pt idx="144327" formatCode="0.00E+00">
                  <c:v>3.6838399999999999E-3</c:v>
                </c:pt>
                <c:pt idx="144328" formatCode="0.00E+00">
                  <c:v>4.1057000000000003E-3</c:v>
                </c:pt>
                <c:pt idx="144329" formatCode="0.00E+00">
                  <c:v>4.5204199999999998E-3</c:v>
                </c:pt>
                <c:pt idx="144330" formatCode="0.00E+00">
                  <c:v>4.9276099999999998E-3</c:v>
                </c:pt>
                <c:pt idx="144331" formatCode="0.00E+00">
                  <c:v>5.3268400000000002E-3</c:v>
                </c:pt>
                <c:pt idx="144332" formatCode="0.00E+00">
                  <c:v>5.7177499999999997E-3</c:v>
                </c:pt>
                <c:pt idx="144333" formatCode="0.00E+00">
                  <c:v>6.0999399999999999E-3</c:v>
                </c:pt>
                <c:pt idx="144334" formatCode="0.00E+00">
                  <c:v>6.47307E-3</c:v>
                </c:pt>
                <c:pt idx="144335" formatCode="0.00E+00">
                  <c:v>6.8367699999999998E-3</c:v>
                </c:pt>
                <c:pt idx="144336" formatCode="0.00E+00">
                  <c:v>7.1907100000000003E-3</c:v>
                </c:pt>
                <c:pt idx="144337" formatCode="0.00E+00">
                  <c:v>7.5345799999999999E-3</c:v>
                </c:pt>
                <c:pt idx="144338" formatCode="0.00E+00">
                  <c:v>7.8680599999999996E-3</c:v>
                </c:pt>
                <c:pt idx="144339" formatCode="0.00E+00">
                  <c:v>8.1908699999999994E-3</c:v>
                </c:pt>
                <c:pt idx="144340" formatCode="0.00E+00">
                  <c:v>8.5027200000000001E-3</c:v>
                </c:pt>
                <c:pt idx="144341" formatCode="0.00E+00">
                  <c:v>8.8033499999999997E-3</c:v>
                </c:pt>
                <c:pt idx="144342" formatCode="0.00E+00">
                  <c:v>9.0925299999999997E-3</c:v>
                </c:pt>
                <c:pt idx="144343" formatCode="0.00E+00">
                  <c:v>9.3700099999999998E-3</c:v>
                </c:pt>
                <c:pt idx="144344" formatCode="0.00E+00">
                  <c:v>9.6355899999999994E-3</c:v>
                </c:pt>
                <c:pt idx="144345" formatCode="0.00E+00">
                  <c:v>9.8890799999999997E-3</c:v>
                </c:pt>
                <c:pt idx="144346">
                  <c:v>1.01303E-2</c:v>
                </c:pt>
                <c:pt idx="144347">
                  <c:v>1.0359E-2</c:v>
                </c:pt>
                <c:pt idx="144348">
                  <c:v>1.05752E-2</c:v>
                </c:pt>
                <c:pt idx="144349">
                  <c:v>1.0778599999999999E-2</c:v>
                </c:pt>
                <c:pt idx="144350">
                  <c:v>1.09692E-2</c:v>
                </c:pt>
                <c:pt idx="144351">
                  <c:v>1.11469E-2</c:v>
                </c:pt>
                <c:pt idx="144352">
                  <c:v>1.13115E-2</c:v>
                </c:pt>
                <c:pt idx="144353">
                  <c:v>1.14631E-2</c:v>
                </c:pt>
                <c:pt idx="144354">
                  <c:v>1.1601500000000001E-2</c:v>
                </c:pt>
                <c:pt idx="144355">
                  <c:v>1.17267E-2</c:v>
                </c:pt>
                <c:pt idx="144356">
                  <c:v>1.18388E-2</c:v>
                </c:pt>
                <c:pt idx="144357">
                  <c:v>1.1937700000000001E-2</c:v>
                </c:pt>
                <c:pt idx="144358">
                  <c:v>1.2023499999999999E-2</c:v>
                </c:pt>
                <c:pt idx="144359">
                  <c:v>1.20961E-2</c:v>
                </c:pt>
                <c:pt idx="144360">
                  <c:v>1.2155600000000001E-2</c:v>
                </c:pt>
                <c:pt idx="144361">
                  <c:v>1.22021E-2</c:v>
                </c:pt>
                <c:pt idx="144362">
                  <c:v>1.22357E-2</c:v>
                </c:pt>
                <c:pt idx="144363">
                  <c:v>1.22565E-2</c:v>
                </c:pt>
                <c:pt idx="144364">
                  <c:v>1.2264499999999999E-2</c:v>
                </c:pt>
                <c:pt idx="144365">
                  <c:v>1.226E-2</c:v>
                </c:pt>
                <c:pt idx="144366">
                  <c:v>1.2243E-2</c:v>
                </c:pt>
                <c:pt idx="144367">
                  <c:v>1.22136E-2</c:v>
                </c:pt>
                <c:pt idx="144368">
                  <c:v>1.2172199999999999E-2</c:v>
                </c:pt>
                <c:pt idx="144369">
                  <c:v>1.21187E-2</c:v>
                </c:pt>
                <c:pt idx="144370">
                  <c:v>1.20535E-2</c:v>
                </c:pt>
                <c:pt idx="144371">
                  <c:v>1.1976799999999999E-2</c:v>
                </c:pt>
                <c:pt idx="144372">
                  <c:v>1.18887E-2</c:v>
                </c:pt>
                <c:pt idx="144373">
                  <c:v>1.17894E-2</c:v>
                </c:pt>
                <c:pt idx="144374">
                  <c:v>1.16793E-2</c:v>
                </c:pt>
                <c:pt idx="144375">
                  <c:v>1.15586E-2</c:v>
                </c:pt>
                <c:pt idx="144376">
                  <c:v>1.14275E-2</c:v>
                </c:pt>
                <c:pt idx="144377">
                  <c:v>1.1286300000000001E-2</c:v>
                </c:pt>
                <c:pt idx="144378">
                  <c:v>1.1135300000000001E-2</c:v>
                </c:pt>
                <c:pt idx="144379">
                  <c:v>1.09747E-2</c:v>
                </c:pt>
                <c:pt idx="144380">
                  <c:v>1.0804899999999999E-2</c:v>
                </c:pt>
                <c:pt idx="144381">
                  <c:v>1.0626200000000001E-2</c:v>
                </c:pt>
                <c:pt idx="144382">
                  <c:v>1.0438899999999999E-2</c:v>
                </c:pt>
                <c:pt idx="144383">
                  <c:v>1.02433E-2</c:v>
                </c:pt>
                <c:pt idx="144384">
                  <c:v>1.00397E-2</c:v>
                </c:pt>
                <c:pt idx="144385" formatCode="0.00E+00">
                  <c:v>9.8285300000000003E-3</c:v>
                </c:pt>
                <c:pt idx="144386" formatCode="0.00E+00">
                  <c:v>9.6100200000000004E-3</c:v>
                </c:pt>
                <c:pt idx="144387" formatCode="0.00E+00">
                  <c:v>9.3845400000000002E-3</c:v>
                </c:pt>
                <c:pt idx="144388" formatCode="0.00E+00">
                  <c:v>9.1524499999999995E-3</c:v>
                </c:pt>
                <c:pt idx="144389" formatCode="0.00E+00">
                  <c:v>8.9140899999999995E-3</c:v>
                </c:pt>
                <c:pt idx="144390" formatCode="0.00E+00">
                  <c:v>8.66981E-3</c:v>
                </c:pt>
                <c:pt idx="144391" formatCode="0.00E+00">
                  <c:v>8.4199700000000006E-3</c:v>
                </c:pt>
                <c:pt idx="144392" formatCode="0.00E+00">
                  <c:v>8.1649300000000008E-3</c:v>
                </c:pt>
                <c:pt idx="144393" formatCode="0.00E+00">
                  <c:v>7.9050400000000003E-3</c:v>
                </c:pt>
                <c:pt idx="144394" formatCode="0.00E+00">
                  <c:v>7.6406599999999996E-3</c:v>
                </c:pt>
                <c:pt idx="144395" formatCode="0.00E+00">
                  <c:v>7.37216E-3</c:v>
                </c:pt>
                <c:pt idx="144396" formatCode="0.00E+00">
                  <c:v>7.0998800000000003E-3</c:v>
                </c:pt>
                <c:pt idx="144397" formatCode="0.00E+00">
                  <c:v>6.8241899999999999E-3</c:v>
                </c:pt>
                <c:pt idx="144398" formatCode="0.00E+00">
                  <c:v>6.5454500000000004E-3</c:v>
                </c:pt>
                <c:pt idx="144399" formatCode="0.00E+00">
                  <c:v>6.2639999999999996E-3</c:v>
                </c:pt>
                <c:pt idx="144400" formatCode="0.00E+00">
                  <c:v>5.9802199999999996E-3</c:v>
                </c:pt>
                <c:pt idx="144401" formatCode="0.00E+00">
                  <c:v>5.6944400000000003E-3</c:v>
                </c:pt>
                <c:pt idx="144402" formatCode="0.00E+00">
                  <c:v>5.4070200000000002E-3</c:v>
                </c:pt>
                <c:pt idx="144403" formatCode="0.00E+00">
                  <c:v>5.1182900000000002E-3</c:v>
                </c:pt>
                <c:pt idx="144404" formatCode="0.00E+00">
                  <c:v>4.8286099999999997E-3</c:v>
                </c:pt>
                <c:pt idx="144405" formatCode="0.00E+00">
                  <c:v>4.5383100000000003E-3</c:v>
                </c:pt>
                <c:pt idx="144406" formatCode="0.00E+00">
                  <c:v>4.24772E-3</c:v>
                </c:pt>
                <c:pt idx="144407" formatCode="0.00E+00">
                  <c:v>3.9571600000000004E-3</c:v>
                </c:pt>
                <c:pt idx="144408" formatCode="0.00E+00">
                  <c:v>3.6669699999999999E-3</c:v>
                </c:pt>
                <c:pt idx="144409" formatCode="0.00E+00">
                  <c:v>3.3774500000000002E-3</c:v>
                </c:pt>
                <c:pt idx="144410" formatCode="0.00E+00">
                  <c:v>3.0889099999999998E-3</c:v>
                </c:pt>
                <c:pt idx="144411" formatCode="0.00E+00">
                  <c:v>2.8016600000000001E-3</c:v>
                </c:pt>
                <c:pt idx="144412" formatCode="0.00E+00">
                  <c:v>2.5159900000000001E-3</c:v>
                </c:pt>
                <c:pt idx="144413" formatCode="0.00E+00">
                  <c:v>2.2321799999999998E-3</c:v>
                </c:pt>
                <c:pt idx="144414" formatCode="0.00E+00">
                  <c:v>1.95053E-3</c:v>
                </c:pt>
                <c:pt idx="144415" formatCode="0.00E+00">
                  <c:v>1.6713100000000001E-3</c:v>
                </c:pt>
                <c:pt idx="144416" formatCode="0.00E+00">
                  <c:v>1.39477E-3</c:v>
                </c:pt>
                <c:pt idx="144417" formatCode="0.00E+00">
                  <c:v>1.12118E-3</c:v>
                </c:pt>
                <c:pt idx="144418" formatCode="0.00E+00">
                  <c:v>8.50774E-4</c:v>
                </c:pt>
                <c:pt idx="144419" formatCode="0.00E+00">
                  <c:v>5.8380300000000003E-4</c:v>
                </c:pt>
                <c:pt idx="144420" formatCode="0.00E+00">
                  <c:v>3.20494E-4</c:v>
                </c:pt>
                <c:pt idx="144421" formatCode="0.00E+00">
                  <c:v>6.1066200000000002E-5</c:v>
                </c:pt>
                <c:pt idx="144422" formatCode="0.00E+00">
                  <c:v>-1.9426799999999999E-4</c:v>
                </c:pt>
                <c:pt idx="144423" formatCode="0.00E+00">
                  <c:v>-4.45308E-4</c:v>
                </c:pt>
                <c:pt idx="144424" formatCode="0.00E+00">
                  <c:v>-6.9186200000000001E-4</c:v>
                </c:pt>
                <c:pt idx="144425" formatCode="0.00E+00">
                  <c:v>-9.3374599999999995E-4</c:v>
                </c:pt>
                <c:pt idx="144426" formatCode="0.00E+00">
                  <c:v>-1.1707899999999999E-3</c:v>
                </c:pt>
                <c:pt idx="144427" formatCode="0.00E+00">
                  <c:v>-1.4028300000000001E-3</c:v>
                </c:pt>
                <c:pt idx="144428" formatCode="0.00E+00">
                  <c:v>-1.6297099999999999E-3</c:v>
                </c:pt>
                <c:pt idx="144429" formatCode="0.00E+00">
                  <c:v>-1.85129E-3</c:v>
                </c:pt>
                <c:pt idx="144430" formatCode="0.00E+00">
                  <c:v>-2.0674500000000002E-3</c:v>
                </c:pt>
                <c:pt idx="144431" formatCode="0.00E+00">
                  <c:v>-2.2780500000000002E-3</c:v>
                </c:pt>
                <c:pt idx="144432" formatCode="0.00E+00">
                  <c:v>-2.4829800000000001E-3</c:v>
                </c:pt>
                <c:pt idx="144433" formatCode="0.00E+00">
                  <c:v>-2.6821499999999999E-3</c:v>
                </c:pt>
                <c:pt idx="144434" formatCode="0.00E+00">
                  <c:v>-2.8754499999999999E-3</c:v>
                </c:pt>
                <c:pt idx="144435" formatCode="0.00E+00">
                  <c:v>-3.06281E-3</c:v>
                </c:pt>
                <c:pt idx="144436" formatCode="0.00E+00">
                  <c:v>-3.2441599999999998E-3</c:v>
                </c:pt>
                <c:pt idx="144437" formatCode="0.00E+00">
                  <c:v>-3.4194300000000002E-3</c:v>
                </c:pt>
                <c:pt idx="144438" formatCode="0.00E+00">
                  <c:v>-3.5885600000000002E-3</c:v>
                </c:pt>
                <c:pt idx="144439" formatCode="0.00E+00">
                  <c:v>-3.7515199999999999E-3</c:v>
                </c:pt>
                <c:pt idx="144440" formatCode="0.00E+00">
                  <c:v>-3.9082700000000001E-3</c:v>
                </c:pt>
                <c:pt idx="144441" formatCode="0.00E+00">
                  <c:v>-4.0587899999999996E-3</c:v>
                </c:pt>
                <c:pt idx="144442" formatCode="0.00E+00">
                  <c:v>-4.2030499999999998E-3</c:v>
                </c:pt>
                <c:pt idx="144443" formatCode="0.00E+00">
                  <c:v>-4.3410599999999999E-3</c:v>
                </c:pt>
                <c:pt idx="144444" formatCode="0.00E+00">
                  <c:v>-4.4727999999999999E-3</c:v>
                </c:pt>
                <c:pt idx="144445" formatCode="0.00E+00">
                  <c:v>-4.5982999999999996E-3</c:v>
                </c:pt>
                <c:pt idx="144446" formatCode="0.00E+00">
                  <c:v>-4.7175699999999999E-3</c:v>
                </c:pt>
                <c:pt idx="144447" formatCode="0.00E+00">
                  <c:v>-4.8306399999999998E-3</c:v>
                </c:pt>
                <c:pt idx="144448" formatCode="0.00E+00">
                  <c:v>-4.9375299999999999E-3</c:v>
                </c:pt>
                <c:pt idx="144449" formatCode="0.00E+00">
                  <c:v>-5.0382999999999999E-3</c:v>
                </c:pt>
                <c:pt idx="144450" formatCode="0.00E+00">
                  <c:v>-5.1329799999999997E-3</c:v>
                </c:pt>
                <c:pt idx="144451" formatCode="0.00E+00">
                  <c:v>-5.2216399999999996E-3</c:v>
                </c:pt>
                <c:pt idx="144452" formatCode="0.00E+00">
                  <c:v>-5.3043300000000003E-3</c:v>
                </c:pt>
                <c:pt idx="144453" formatCode="0.00E+00">
                  <c:v>-5.3811199999999997E-3</c:v>
                </c:pt>
                <c:pt idx="144454" formatCode="0.00E+00">
                  <c:v>-5.4520999999999997E-3</c:v>
                </c:pt>
                <c:pt idx="144455" formatCode="0.00E+00">
                  <c:v>-5.51733E-3</c:v>
                </c:pt>
                <c:pt idx="144456" formatCode="0.00E+00">
                  <c:v>-5.57691E-3</c:v>
                </c:pt>
                <c:pt idx="144457" formatCode="0.00E+00">
                  <c:v>-5.6309300000000001E-3</c:v>
                </c:pt>
                <c:pt idx="144458" formatCode="0.00E+00">
                  <c:v>-5.6794799999999998E-3</c:v>
                </c:pt>
                <c:pt idx="144459" formatCode="0.00E+00">
                  <c:v>-5.7226600000000001E-3</c:v>
                </c:pt>
                <c:pt idx="144460" formatCode="0.00E+00">
                  <c:v>-5.7605699999999996E-3</c:v>
                </c:pt>
                <c:pt idx="144461" formatCode="0.00E+00">
                  <c:v>-5.7933300000000002E-3</c:v>
                </c:pt>
                <c:pt idx="144462" formatCode="0.00E+00">
                  <c:v>-5.8210500000000004E-3</c:v>
                </c:pt>
                <c:pt idx="144463" formatCode="0.00E+00">
                  <c:v>-5.8438500000000003E-3</c:v>
                </c:pt>
                <c:pt idx="144464" formatCode="0.00E+00">
                  <c:v>-5.8618300000000002E-3</c:v>
                </c:pt>
                <c:pt idx="144465" formatCode="0.00E+00">
                  <c:v>-5.8751300000000001E-3</c:v>
                </c:pt>
                <c:pt idx="144466" formatCode="0.00E+00">
                  <c:v>-5.8838700000000002E-3</c:v>
                </c:pt>
                <c:pt idx="144467" formatCode="0.00E+00">
                  <c:v>-5.8881699999999999E-3</c:v>
                </c:pt>
                <c:pt idx="144468" formatCode="0.00E+00">
                  <c:v>-5.8881599999999999E-3</c:v>
                </c:pt>
                <c:pt idx="144469" formatCode="0.00E+00">
                  <c:v>-5.8839699999999997E-3</c:v>
                </c:pt>
                <c:pt idx="144470" formatCode="0.00E+00">
                  <c:v>-5.87573E-3</c:v>
                </c:pt>
                <c:pt idx="144471" formatCode="0.00E+00">
                  <c:v>-5.8635700000000002E-3</c:v>
                </c:pt>
                <c:pt idx="144472" formatCode="0.00E+00">
                  <c:v>-5.8476200000000004E-3</c:v>
                </c:pt>
                <c:pt idx="144473" formatCode="0.00E+00">
                  <c:v>-5.8280099999999998E-3</c:v>
                </c:pt>
                <c:pt idx="144474" formatCode="0.00E+00">
                  <c:v>-5.8048800000000001E-3</c:v>
                </c:pt>
                <c:pt idx="144475" formatCode="0.00E+00">
                  <c:v>-5.7783499999999998E-3</c:v>
                </c:pt>
                <c:pt idx="144476" formatCode="0.00E+00">
                  <c:v>-5.7485499999999998E-3</c:v>
                </c:pt>
                <c:pt idx="144477" formatCode="0.00E+00">
                  <c:v>-5.7156200000000002E-3</c:v>
                </c:pt>
                <c:pt idx="144478" formatCode="0.00E+00">
                  <c:v>-5.6796800000000003E-3</c:v>
                </c:pt>
                <c:pt idx="144479" formatCode="0.00E+00">
                  <c:v>-5.6408600000000001E-3</c:v>
                </c:pt>
                <c:pt idx="144480" formatCode="0.00E+00">
                  <c:v>-5.5992899999999998E-3</c:v>
                </c:pt>
                <c:pt idx="144481" formatCode="0.00E+00">
                  <c:v>-5.5550799999999996E-3</c:v>
                </c:pt>
                <c:pt idx="144482" formatCode="0.00E+00">
                  <c:v>-5.5083600000000003E-3</c:v>
                </c:pt>
                <c:pt idx="144483" formatCode="0.00E+00">
                  <c:v>-5.4592399999999998E-3</c:v>
                </c:pt>
                <c:pt idx="144484" formatCode="0.00E+00">
                  <c:v>-5.4078499999999996E-3</c:v>
                </c:pt>
                <c:pt idx="144485" formatCode="0.00E+00">
                  <c:v>-5.3543000000000002E-3</c:v>
                </c:pt>
                <c:pt idx="144486" formatCode="0.00E+00">
                  <c:v>-5.29869E-3</c:v>
                </c:pt>
                <c:pt idx="144487" formatCode="0.00E+00">
                  <c:v>-5.24114E-3</c:v>
                </c:pt>
                <c:pt idx="144488" formatCode="0.00E+00">
                  <c:v>-5.1817499999999997E-3</c:v>
                </c:pt>
                <c:pt idx="144489" formatCode="0.00E+00">
                  <c:v>-5.1206200000000002E-3</c:v>
                </c:pt>
                <c:pt idx="144490" formatCode="0.00E+00">
                  <c:v>-5.0578400000000001E-3</c:v>
                </c:pt>
                <c:pt idx="144491" formatCode="0.00E+00">
                  <c:v>-4.9935200000000004E-3</c:v>
                </c:pt>
                <c:pt idx="144492" formatCode="0.00E+00">
                  <c:v>-4.9277399999999999E-3</c:v>
                </c:pt>
                <c:pt idx="144493" formatCode="0.00E+00">
                  <c:v>-4.8605899999999997E-3</c:v>
                </c:pt>
                <c:pt idx="144494" formatCode="0.00E+00">
                  <c:v>-4.7921400000000003E-3</c:v>
                </c:pt>
                <c:pt idx="144495" formatCode="0.00E+00">
                  <c:v>-4.7224900000000002E-3</c:v>
                </c:pt>
                <c:pt idx="144496" formatCode="0.00E+00">
                  <c:v>-4.65169E-3</c:v>
                </c:pt>
                <c:pt idx="144497" formatCode="0.00E+00">
                  <c:v>-4.57983E-3</c:v>
                </c:pt>
                <c:pt idx="144498" formatCode="0.00E+00">
                  <c:v>-4.5069699999999999E-3</c:v>
                </c:pt>
                <c:pt idx="144499" formatCode="0.00E+00">
                  <c:v>-4.4331700000000002E-3</c:v>
                </c:pt>
                <c:pt idx="144500" formatCode="0.00E+00">
                  <c:v>-4.3584899999999996E-3</c:v>
                </c:pt>
                <c:pt idx="144501" formatCode="0.00E+00">
                  <c:v>-4.2829799999999996E-3</c:v>
                </c:pt>
                <c:pt idx="144502" formatCode="0.00E+00">
                  <c:v>-4.2066899999999999E-3</c:v>
                </c:pt>
                <c:pt idx="144503" formatCode="0.00E+00">
                  <c:v>-4.1296700000000002E-3</c:v>
                </c:pt>
                <c:pt idx="144504" formatCode="0.00E+00">
                  <c:v>-4.0519500000000003E-3</c:v>
                </c:pt>
                <c:pt idx="144505" formatCode="0.00E+00">
                  <c:v>-3.9735899999999999E-3</c:v>
                </c:pt>
                <c:pt idx="144506" formatCode="0.00E+00">
                  <c:v>-3.8945899999999999E-3</c:v>
                </c:pt>
                <c:pt idx="144507" formatCode="0.00E+00">
                  <c:v>-3.8150100000000002E-3</c:v>
                </c:pt>
                <c:pt idx="144508" formatCode="0.00E+00">
                  <c:v>-3.73486E-3</c:v>
                </c:pt>
                <c:pt idx="144509" formatCode="0.00E+00">
                  <c:v>-3.65417E-3</c:v>
                </c:pt>
                <c:pt idx="144510" formatCode="0.00E+00">
                  <c:v>-3.5729500000000001E-3</c:v>
                </c:pt>
                <c:pt idx="144511" formatCode="0.00E+00">
                  <c:v>-3.4912099999999998E-3</c:v>
                </c:pt>
                <c:pt idx="144512" formatCode="0.00E+00">
                  <c:v>-3.4089799999999998E-3</c:v>
                </c:pt>
                <c:pt idx="144513" formatCode="0.00E+00">
                  <c:v>-3.3262500000000002E-3</c:v>
                </c:pt>
                <c:pt idx="144514" formatCode="0.00E+00">
                  <c:v>-3.24303E-3</c:v>
                </c:pt>
                <c:pt idx="144515" formatCode="0.00E+00">
                  <c:v>-3.1593300000000001E-3</c:v>
                </c:pt>
                <c:pt idx="144516" formatCode="0.00E+00">
                  <c:v>-3.0751400000000001E-3</c:v>
                </c:pt>
                <c:pt idx="144517" formatCode="0.00E+00">
                  <c:v>-2.9904599999999999E-3</c:v>
                </c:pt>
                <c:pt idx="144518" formatCode="0.00E+00">
                  <c:v>-2.9052800000000001E-3</c:v>
                </c:pt>
                <c:pt idx="144519" formatCode="0.00E+00">
                  <c:v>-2.8195999999999998E-3</c:v>
                </c:pt>
                <c:pt idx="144520" formatCode="0.00E+00">
                  <c:v>-2.7334099999999999E-3</c:v>
                </c:pt>
                <c:pt idx="144521" formatCode="0.00E+00">
                  <c:v>-2.6466800000000002E-3</c:v>
                </c:pt>
                <c:pt idx="144522" formatCode="0.00E+00">
                  <c:v>-2.5594200000000002E-3</c:v>
                </c:pt>
                <c:pt idx="144523" formatCode="0.00E+00">
                  <c:v>-2.4715900000000001E-3</c:v>
                </c:pt>
                <c:pt idx="144524" formatCode="0.00E+00">
                  <c:v>-2.3831899999999999E-3</c:v>
                </c:pt>
                <c:pt idx="144525" formatCode="0.00E+00">
                  <c:v>-2.2942000000000001E-3</c:v>
                </c:pt>
                <c:pt idx="144526" formatCode="0.00E+00">
                  <c:v>-2.2046000000000001E-3</c:v>
                </c:pt>
                <c:pt idx="144527" formatCode="0.00E+00">
                  <c:v>-2.11436E-3</c:v>
                </c:pt>
                <c:pt idx="144528" formatCode="0.00E+00">
                  <c:v>-2.0234799999999998E-3</c:v>
                </c:pt>
                <c:pt idx="144529" formatCode="0.00E+00">
                  <c:v>-1.9319199999999999E-3</c:v>
                </c:pt>
                <c:pt idx="144530" formatCode="0.00E+00">
                  <c:v>-1.8396700000000001E-3</c:v>
                </c:pt>
                <c:pt idx="144531" formatCode="0.00E+00">
                  <c:v>-1.7467100000000001E-3</c:v>
                </c:pt>
                <c:pt idx="144532" formatCode="0.00E+00">
                  <c:v>-1.6530099999999999E-3</c:v>
                </c:pt>
                <c:pt idx="144533" formatCode="0.00E+00">
                  <c:v>-1.5585600000000001E-3</c:v>
                </c:pt>
                <c:pt idx="144534" formatCode="0.00E+00">
                  <c:v>-1.46334E-3</c:v>
                </c:pt>
                <c:pt idx="144535" formatCode="0.00E+00">
                  <c:v>-1.36732E-3</c:v>
                </c:pt>
                <c:pt idx="144536" formatCode="0.00E+00">
                  <c:v>-1.2705100000000001E-3</c:v>
                </c:pt>
                <c:pt idx="144537" formatCode="0.00E+00">
                  <c:v>-1.1728699999999999E-3</c:v>
                </c:pt>
                <c:pt idx="144538" formatCode="0.00E+00">
                  <c:v>-1.0744000000000001E-3</c:v>
                </c:pt>
                <c:pt idx="144539" formatCode="0.00E+00">
                  <c:v>-9.7507699999999998E-4</c:v>
                </c:pt>
                <c:pt idx="144540" formatCode="0.00E+00">
                  <c:v>-8.7490199999999999E-4</c:v>
                </c:pt>
                <c:pt idx="144541" formatCode="0.00E+00">
                  <c:v>-7.7386200000000005E-4</c:v>
                </c:pt>
                <c:pt idx="144542" formatCode="0.00E+00">
                  <c:v>-6.7195299999999998E-4</c:v>
                </c:pt>
                <c:pt idx="144543" formatCode="0.00E+00">
                  <c:v>-5.6917199999999995E-4</c:v>
                </c:pt>
                <c:pt idx="144544" formatCode="0.00E+00">
                  <c:v>-4.6551900000000001E-4</c:v>
                </c:pt>
                <c:pt idx="144545" formatCode="0.00E+00">
                  <c:v>-3.60997E-4</c:v>
                </c:pt>
                <c:pt idx="144546" formatCode="0.00E+00">
                  <c:v>-2.5561200000000001E-4</c:v>
                </c:pt>
                <c:pt idx="144547" formatCode="0.00E+00">
                  <c:v>-1.4937199999999999E-4</c:v>
                </c:pt>
                <c:pt idx="144548" formatCode="0.00E+00">
                  <c:v>-4.2289700000000003E-5</c:v>
                </c:pt>
                <c:pt idx="144549" formatCode="0.00E+00">
                  <c:v>6.5618999999999996E-5</c:v>
                </c:pt>
                <c:pt idx="144550" formatCode="0.00E+00">
                  <c:v>1.7433499999999999E-4</c:v>
                </c:pt>
                <c:pt idx="144551" formatCode="0.00E+00">
                  <c:v>2.8383500000000002E-4</c:v>
                </c:pt>
                <c:pt idx="144552" formatCode="0.00E+00">
                  <c:v>3.9409299999999998E-4</c:v>
                </c:pt>
                <c:pt idx="144553" formatCode="0.00E+00">
                  <c:v>5.0507899999999997E-4</c:v>
                </c:pt>
                <c:pt idx="144554" formatCode="0.00E+00">
                  <c:v>6.16757E-4</c:v>
                </c:pt>
                <c:pt idx="144555" formatCode="0.00E+00">
                  <c:v>7.2908999999999995E-4</c:v>
                </c:pt>
                <c:pt idx="144556" formatCode="0.00E+00">
                  <c:v>8.42036E-4</c:v>
                </c:pt>
                <c:pt idx="144557" formatCode="0.00E+00">
                  <c:v>9.5554600000000004E-4</c:v>
                </c:pt>
                <c:pt idx="144558" formatCode="0.00E+00">
                  <c:v>1.0695699999999999E-3</c:v>
                </c:pt>
                <c:pt idx="144559" formatCode="0.00E+00">
                  <c:v>1.18406E-3</c:v>
                </c:pt>
                <c:pt idx="144560" formatCode="0.00E+00">
                  <c:v>1.2989399999999999E-3</c:v>
                </c:pt>
                <c:pt idx="144561" formatCode="0.00E+00">
                  <c:v>1.41417E-3</c:v>
                </c:pt>
                <c:pt idx="144562" formatCode="0.00E+00">
                  <c:v>1.52966E-3</c:v>
                </c:pt>
                <c:pt idx="144563" formatCode="0.00E+00">
                  <c:v>1.6453500000000001E-3</c:v>
                </c:pt>
                <c:pt idx="144564" formatCode="0.00E+00">
                  <c:v>1.7611700000000001E-3</c:v>
                </c:pt>
                <c:pt idx="144565" formatCode="0.00E+00">
                  <c:v>1.87703E-3</c:v>
                </c:pt>
                <c:pt idx="144566" formatCode="0.00E+00">
                  <c:v>1.9928400000000001E-3</c:v>
                </c:pt>
                <c:pt idx="144567" formatCode="0.00E+00">
                  <c:v>2.10853E-3</c:v>
                </c:pt>
                <c:pt idx="144568" formatCode="0.00E+00">
                  <c:v>2.2239999999999998E-3</c:v>
                </c:pt>
                <c:pt idx="144569" formatCode="0.00E+00">
                  <c:v>2.3391499999999999E-3</c:v>
                </c:pt>
                <c:pt idx="144570" formatCode="0.00E+00">
                  <c:v>2.4538899999999998E-3</c:v>
                </c:pt>
                <c:pt idx="144571" formatCode="0.00E+00">
                  <c:v>2.5680999999999998E-3</c:v>
                </c:pt>
                <c:pt idx="144572" formatCode="0.00E+00">
                  <c:v>2.68169E-3</c:v>
                </c:pt>
                <c:pt idx="144573" formatCode="0.00E+00">
                  <c:v>2.7945499999999998E-3</c:v>
                </c:pt>
                <c:pt idx="144574" formatCode="0.00E+00">
                  <c:v>2.9065599999999999E-3</c:v>
                </c:pt>
                <c:pt idx="144575" formatCode="0.00E+00">
                  <c:v>3.0176000000000001E-3</c:v>
                </c:pt>
                <c:pt idx="144576" formatCode="0.00E+00">
                  <c:v>3.1275600000000001E-3</c:v>
                </c:pt>
                <c:pt idx="144577" formatCode="0.00E+00">
                  <c:v>3.23632E-3</c:v>
                </c:pt>
                <c:pt idx="144578" formatCode="0.00E+00">
                  <c:v>3.34374E-3</c:v>
                </c:pt>
                <c:pt idx="144579" formatCode="0.00E+00">
                  <c:v>3.4497199999999999E-3</c:v>
                </c:pt>
                <c:pt idx="144580" formatCode="0.00E+00">
                  <c:v>3.5541000000000001E-3</c:v>
                </c:pt>
                <c:pt idx="144581" formatCode="0.00E+00">
                  <c:v>3.6567700000000002E-3</c:v>
                </c:pt>
                <c:pt idx="144582" formatCode="0.00E+00">
                  <c:v>3.7575999999999998E-3</c:v>
                </c:pt>
                <c:pt idx="144583" formatCode="0.00E+00">
                  <c:v>3.85644E-3</c:v>
                </c:pt>
                <c:pt idx="144584" formatCode="0.00E+00">
                  <c:v>3.9531599999999998E-3</c:v>
                </c:pt>
                <c:pt idx="144585" formatCode="0.00E+00">
                  <c:v>4.04763E-3</c:v>
                </c:pt>
                <c:pt idx="144586" formatCode="0.00E+00">
                  <c:v>4.1397099999999996E-3</c:v>
                </c:pt>
                <c:pt idx="144587" formatCode="0.00E+00">
                  <c:v>4.2292600000000003E-3</c:v>
                </c:pt>
                <c:pt idx="144588" formatCode="0.00E+00">
                  <c:v>4.3161400000000004E-3</c:v>
                </c:pt>
                <c:pt idx="144589" formatCode="0.00E+00">
                  <c:v>4.4002199999999998E-3</c:v>
                </c:pt>
                <c:pt idx="144590" formatCode="0.00E+00">
                  <c:v>4.4813600000000002E-3</c:v>
                </c:pt>
                <c:pt idx="144591" formatCode="0.00E+00">
                  <c:v>4.5594099999999999E-3</c:v>
                </c:pt>
                <c:pt idx="144592" formatCode="0.00E+00">
                  <c:v>4.6342600000000003E-3</c:v>
                </c:pt>
                <c:pt idx="144593" formatCode="0.00E+00">
                  <c:v>4.7057399999999999E-3</c:v>
                </c:pt>
                <c:pt idx="144594" formatCode="0.00E+00">
                  <c:v>4.7737500000000002E-3</c:v>
                </c:pt>
                <c:pt idx="144595" formatCode="0.00E+00">
                  <c:v>4.8381300000000004E-3</c:v>
                </c:pt>
                <c:pt idx="144596" formatCode="0.00E+00">
                  <c:v>4.8987700000000002E-3</c:v>
                </c:pt>
                <c:pt idx="144597" formatCode="0.00E+00">
                  <c:v>4.9555199999999997E-3</c:v>
                </c:pt>
                <c:pt idx="144598" formatCode="0.00E+00">
                  <c:v>5.0082800000000004E-3</c:v>
                </c:pt>
                <c:pt idx="144599" formatCode="0.00E+00">
                  <c:v>5.0568999999999996E-3</c:v>
                </c:pt>
                <c:pt idx="144600" formatCode="0.00E+00">
                  <c:v>5.1012799999999997E-3</c:v>
                </c:pt>
                <c:pt idx="144601" formatCode="0.00E+00">
                  <c:v>5.1412899999999997E-3</c:v>
                </c:pt>
                <c:pt idx="144602" formatCode="0.00E+00">
                  <c:v>5.1768300000000003E-3</c:v>
                </c:pt>
                <c:pt idx="144603" formatCode="0.00E+00">
                  <c:v>5.2077699999999996E-3</c:v>
                </c:pt>
                <c:pt idx="144604" formatCode="0.00E+00">
                  <c:v>5.2340299999999998E-3</c:v>
                </c:pt>
                <c:pt idx="144605" formatCode="0.00E+00">
                  <c:v>5.2554899999999998E-3</c:v>
                </c:pt>
                <c:pt idx="144606" formatCode="0.00E+00">
                  <c:v>5.2720500000000003E-3</c:v>
                </c:pt>
                <c:pt idx="144607" formatCode="0.00E+00">
                  <c:v>5.28364E-3</c:v>
                </c:pt>
                <c:pt idx="144608" formatCode="0.00E+00">
                  <c:v>5.2901500000000004E-3</c:v>
                </c:pt>
                <c:pt idx="144609" formatCode="0.00E+00">
                  <c:v>5.2915100000000001E-3</c:v>
                </c:pt>
                <c:pt idx="144610" formatCode="0.00E+00">
                  <c:v>5.2876399999999997E-3</c:v>
                </c:pt>
                <c:pt idx="144611" formatCode="0.00E+00">
                  <c:v>5.2784800000000003E-3</c:v>
                </c:pt>
                <c:pt idx="144612" formatCode="0.00E+00">
                  <c:v>5.2639599999999998E-3</c:v>
                </c:pt>
                <c:pt idx="144613" formatCode="0.00E+00">
                  <c:v>5.2440200000000003E-3</c:v>
                </c:pt>
                <c:pt idx="144614" formatCode="0.00E+00">
                  <c:v>5.2186100000000003E-3</c:v>
                </c:pt>
                <c:pt idx="144615" formatCode="0.00E+00">
                  <c:v>5.1876800000000001E-3</c:v>
                </c:pt>
                <c:pt idx="144616" formatCode="0.00E+00">
                  <c:v>5.1512099999999998E-3</c:v>
                </c:pt>
                <c:pt idx="144617" formatCode="0.00E+00">
                  <c:v>5.1091499999999998E-3</c:v>
                </c:pt>
                <c:pt idx="144618" formatCode="0.00E+00">
                  <c:v>5.0614900000000001E-3</c:v>
                </c:pt>
                <c:pt idx="144619" formatCode="0.00E+00">
                  <c:v>5.0082099999999999E-3</c:v>
                </c:pt>
                <c:pt idx="144620" formatCode="0.00E+00">
                  <c:v>4.9493000000000002E-3</c:v>
                </c:pt>
                <c:pt idx="144621" formatCode="0.00E+00">
                  <c:v>4.8847500000000002E-3</c:v>
                </c:pt>
                <c:pt idx="144622" formatCode="0.00E+00">
                  <c:v>4.8145899999999997E-3</c:v>
                </c:pt>
                <c:pt idx="144623" formatCode="0.00E+00">
                  <c:v>4.7388100000000004E-3</c:v>
                </c:pt>
                <c:pt idx="144624" formatCode="0.00E+00">
                  <c:v>4.6574499999999996E-3</c:v>
                </c:pt>
                <c:pt idx="144625" formatCode="0.00E+00">
                  <c:v>4.5705299999999997E-3</c:v>
                </c:pt>
                <c:pt idx="144626" formatCode="0.00E+00">
                  <c:v>4.4780999999999996E-3</c:v>
                </c:pt>
                <c:pt idx="144627" formatCode="0.00E+00">
                  <c:v>4.38019E-3</c:v>
                </c:pt>
                <c:pt idx="144628" formatCode="0.00E+00">
                  <c:v>4.2768700000000003E-3</c:v>
                </c:pt>
                <c:pt idx="144629" formatCode="0.00E+00">
                  <c:v>4.1682000000000004E-3</c:v>
                </c:pt>
                <c:pt idx="144630" formatCode="0.00E+00">
                  <c:v>4.0542499999999997E-3</c:v>
                </c:pt>
                <c:pt idx="144631" formatCode="0.00E+00">
                  <c:v>3.9351000000000004E-3</c:v>
                </c:pt>
                <c:pt idx="144632" formatCode="0.00E+00">
                  <c:v>3.8108299999999999E-3</c:v>
                </c:pt>
                <c:pt idx="144633" formatCode="0.00E+00">
                  <c:v>3.68155E-3</c:v>
                </c:pt>
                <c:pt idx="144634" formatCode="0.00E+00">
                  <c:v>3.5473499999999999E-3</c:v>
                </c:pt>
                <c:pt idx="144635" formatCode="0.00E+00">
                  <c:v>3.4083500000000001E-3</c:v>
                </c:pt>
                <c:pt idx="144636" formatCode="0.00E+00">
                  <c:v>3.2646799999999998E-3</c:v>
                </c:pt>
                <c:pt idx="144637" formatCode="0.00E+00">
                  <c:v>3.1164500000000002E-3</c:v>
                </c:pt>
                <c:pt idx="144638" formatCode="0.00E+00">
                  <c:v>2.9637999999999999E-3</c:v>
                </c:pt>
                <c:pt idx="144639" formatCode="0.00E+00">
                  <c:v>2.8068799999999999E-3</c:v>
                </c:pt>
                <c:pt idx="144640" formatCode="0.00E+00">
                  <c:v>2.6458300000000001E-3</c:v>
                </c:pt>
                <c:pt idx="144641" formatCode="0.00E+00">
                  <c:v>2.4808299999999998E-3</c:v>
                </c:pt>
                <c:pt idx="144642" formatCode="0.00E+00">
                  <c:v>2.3120200000000001E-3</c:v>
                </c:pt>
                <c:pt idx="144643" formatCode="0.00E+00">
                  <c:v>2.1395899999999998E-3</c:v>
                </c:pt>
                <c:pt idx="144644" formatCode="0.00E+00">
                  <c:v>1.96371E-3</c:v>
                </c:pt>
                <c:pt idx="144645" formatCode="0.00E+00">
                  <c:v>1.7845700000000001E-3</c:v>
                </c:pt>
                <c:pt idx="144646" formatCode="0.00E+00">
                  <c:v>1.6023599999999999E-3</c:v>
                </c:pt>
                <c:pt idx="144647" formatCode="0.00E+00">
                  <c:v>1.4172900000000001E-3</c:v>
                </c:pt>
                <c:pt idx="144648" formatCode="0.00E+00">
                  <c:v>1.22955E-3</c:v>
                </c:pt>
                <c:pt idx="144649" formatCode="0.00E+00">
                  <c:v>1.03936E-3</c:v>
                </c:pt>
                <c:pt idx="144650" formatCode="0.00E+00">
                  <c:v>8.4692600000000002E-4</c:v>
                </c:pt>
                <c:pt idx="144651" formatCode="0.00E+00">
                  <c:v>6.5247899999999997E-4</c:v>
                </c:pt>
                <c:pt idx="144652" formatCode="0.00E+00">
                  <c:v>4.56243E-4</c:v>
                </c:pt>
                <c:pt idx="144653" formatCode="0.00E+00">
                  <c:v>2.5844799999999999E-4</c:v>
                </c:pt>
                <c:pt idx="144654" formatCode="0.00E+00">
                  <c:v>5.93286E-5</c:v>
                </c:pt>
                <c:pt idx="144655" formatCode="0.00E+00">
                  <c:v>-1.4087600000000001E-4</c:v>
                </c:pt>
                <c:pt idx="144656" formatCode="0.00E+00">
                  <c:v>-3.41923E-4</c:v>
                </c:pt>
                <c:pt idx="144657" formatCode="0.00E+00">
                  <c:v>-5.4356599999999999E-4</c:v>
                </c:pt>
                <c:pt idx="144658" formatCode="0.00E+00">
                  <c:v>-7.4555599999999997E-4</c:v>
                </c:pt>
                <c:pt idx="144659" formatCode="0.00E+00">
                  <c:v>-9.4764199999999995E-4</c:v>
                </c:pt>
                <c:pt idx="144660" formatCode="0.00E+00">
                  <c:v>-1.1495699999999999E-3</c:v>
                </c:pt>
                <c:pt idx="144661" formatCode="0.00E+00">
                  <c:v>-1.3510799999999999E-3</c:v>
                </c:pt>
                <c:pt idx="144662" formatCode="0.00E+00">
                  <c:v>-1.55192E-3</c:v>
                </c:pt>
                <c:pt idx="144663" formatCode="0.00E+00">
                  <c:v>-1.75183E-3</c:v>
                </c:pt>
                <c:pt idx="144664" formatCode="0.00E+00">
                  <c:v>-1.9505499999999999E-3</c:v>
                </c:pt>
                <c:pt idx="144665" formatCode="0.00E+00">
                  <c:v>-2.1478199999999999E-3</c:v>
                </c:pt>
                <c:pt idx="144666" formatCode="0.00E+00">
                  <c:v>-2.3433799999999999E-3</c:v>
                </c:pt>
                <c:pt idx="144667" formatCode="0.00E+00">
                  <c:v>-2.5369699999999999E-3</c:v>
                </c:pt>
                <c:pt idx="144668" formatCode="0.00E+00">
                  <c:v>-2.7283400000000001E-3</c:v>
                </c:pt>
                <c:pt idx="144669" formatCode="0.00E+00">
                  <c:v>-2.9172099999999999E-3</c:v>
                </c:pt>
                <c:pt idx="144670" formatCode="0.00E+00">
                  <c:v>-3.1033499999999999E-3</c:v>
                </c:pt>
                <c:pt idx="144671" formatCode="0.00E+00">
                  <c:v>-3.28649E-3</c:v>
                </c:pt>
                <c:pt idx="144672" formatCode="0.00E+00">
                  <c:v>-3.4663699999999999E-3</c:v>
                </c:pt>
                <c:pt idx="144673" formatCode="0.00E+00">
                  <c:v>-3.64277E-3</c:v>
                </c:pt>
                <c:pt idx="144674" formatCode="0.00E+00">
                  <c:v>-3.8154199999999999E-3</c:v>
                </c:pt>
                <c:pt idx="144675" formatCode="0.00E+00">
                  <c:v>-3.9840800000000001E-3</c:v>
                </c:pt>
                <c:pt idx="144676" formatCode="0.00E+00">
                  <c:v>-4.1485100000000002E-3</c:v>
                </c:pt>
                <c:pt idx="144677" formatCode="0.00E+00">
                  <c:v>-4.3084899999999999E-3</c:v>
                </c:pt>
                <c:pt idx="144678" formatCode="0.00E+00">
                  <c:v>-4.4637799999999997E-3</c:v>
                </c:pt>
                <c:pt idx="144679" formatCode="0.00E+00">
                  <c:v>-4.61415E-3</c:v>
                </c:pt>
                <c:pt idx="144680" formatCode="0.00E+00">
                  <c:v>-4.7593899999999996E-3</c:v>
                </c:pt>
                <c:pt idx="144681" formatCode="0.00E+00">
                  <c:v>-4.8992799999999998E-3</c:v>
                </c:pt>
                <c:pt idx="144682" formatCode="0.00E+00">
                  <c:v>-5.0336199999999999E-3</c:v>
                </c:pt>
                <c:pt idx="144683" formatCode="0.00E+00">
                  <c:v>-5.1621999999999996E-3</c:v>
                </c:pt>
                <c:pt idx="144684" formatCode="0.00E+00">
                  <c:v>-5.2848299999999999E-3</c:v>
                </c:pt>
                <c:pt idx="144685" formatCode="0.00E+00">
                  <c:v>-5.4013200000000003E-3</c:v>
                </c:pt>
                <c:pt idx="144686" formatCode="0.00E+00">
                  <c:v>-5.51148E-3</c:v>
                </c:pt>
                <c:pt idx="144687" formatCode="0.00E+00">
                  <c:v>-5.6151600000000001E-3</c:v>
                </c:pt>
                <c:pt idx="144688" formatCode="0.00E+00">
                  <c:v>-5.7121899999999998E-3</c:v>
                </c:pt>
                <c:pt idx="144689" formatCode="0.00E+00">
                  <c:v>-5.8024000000000001E-3</c:v>
                </c:pt>
                <c:pt idx="144690" formatCode="0.00E+00">
                  <c:v>-5.8856500000000001E-3</c:v>
                </c:pt>
                <c:pt idx="144691" formatCode="0.00E+00">
                  <c:v>-5.9617999999999997E-3</c:v>
                </c:pt>
                <c:pt idx="144692" formatCode="0.00E+00">
                  <c:v>-6.0307299999999998E-3</c:v>
                </c:pt>
                <c:pt idx="144693" formatCode="0.00E+00">
                  <c:v>-6.0923100000000001E-3</c:v>
                </c:pt>
                <c:pt idx="144694" formatCode="0.00E+00">
                  <c:v>-6.1464199999999997E-3</c:v>
                </c:pt>
                <c:pt idx="144695" formatCode="0.00E+00">
                  <c:v>-6.1929799999999998E-3</c:v>
                </c:pt>
                <c:pt idx="144696" formatCode="0.00E+00">
                  <c:v>-6.2318900000000003E-3</c:v>
                </c:pt>
                <c:pt idx="144697" formatCode="0.00E+00">
                  <c:v>-6.2630699999999999E-3</c:v>
                </c:pt>
                <c:pt idx="144698" formatCode="0.00E+00">
                  <c:v>-6.2864399999999999E-3</c:v>
                </c:pt>
                <c:pt idx="144699" formatCode="0.00E+00">
                  <c:v>-6.3019599999999997E-3</c:v>
                </c:pt>
                <c:pt idx="144700" formatCode="0.00E+00">
                  <c:v>-6.3095599999999996E-3</c:v>
                </c:pt>
                <c:pt idx="144701" formatCode="0.00E+00">
                  <c:v>-6.30921E-3</c:v>
                </c:pt>
                <c:pt idx="144702" formatCode="0.00E+00">
                  <c:v>-6.30088E-3</c:v>
                </c:pt>
                <c:pt idx="144703" formatCode="0.00E+00">
                  <c:v>-6.2845499999999999E-3</c:v>
                </c:pt>
                <c:pt idx="144704" formatCode="0.00E+00">
                  <c:v>-6.2602200000000004E-3</c:v>
                </c:pt>
                <c:pt idx="144705" formatCode="0.00E+00">
                  <c:v>-6.2278999999999998E-3</c:v>
                </c:pt>
                <c:pt idx="144706" formatCode="0.00E+00">
                  <c:v>-6.1875899999999998E-3</c:v>
                </c:pt>
                <c:pt idx="144707" formatCode="0.00E+00">
                  <c:v>-6.1393300000000001E-3</c:v>
                </c:pt>
                <c:pt idx="144708" formatCode="0.00E+00">
                  <c:v>-6.0831499999999998E-3</c:v>
                </c:pt>
                <c:pt idx="144709" formatCode="0.00E+00">
                  <c:v>-6.0191000000000003E-3</c:v>
                </c:pt>
                <c:pt idx="144710" formatCode="0.00E+00">
                  <c:v>-5.9472500000000003E-3</c:v>
                </c:pt>
                <c:pt idx="144711" formatCode="0.00E+00">
                  <c:v>-5.8676600000000002E-3</c:v>
                </c:pt>
                <c:pt idx="144712" formatCode="0.00E+00">
                  <c:v>-5.7804099999999997E-3</c:v>
                </c:pt>
                <c:pt idx="144713" formatCode="0.00E+00">
                  <c:v>-5.6855999999999999E-3</c:v>
                </c:pt>
                <c:pt idx="144714" formatCode="0.00E+00">
                  <c:v>-5.58334E-3</c:v>
                </c:pt>
                <c:pt idx="144715" formatCode="0.00E+00">
                  <c:v>-5.4737299999999996E-3</c:v>
                </c:pt>
                <c:pt idx="144716" formatCode="0.00E+00">
                  <c:v>-5.3569000000000004E-3</c:v>
                </c:pt>
                <c:pt idx="144717" formatCode="0.00E+00">
                  <c:v>-5.2329899999999999E-3</c:v>
                </c:pt>
                <c:pt idx="144718" formatCode="0.00E+00">
                  <c:v>-5.1021299999999999E-3</c:v>
                </c:pt>
                <c:pt idx="144719" formatCode="0.00E+00">
                  <c:v>-4.9645000000000002E-3</c:v>
                </c:pt>
                <c:pt idx="144720" formatCode="0.00E+00">
                  <c:v>-4.8202399999999999E-3</c:v>
                </c:pt>
                <c:pt idx="144721" formatCode="0.00E+00">
                  <c:v>-4.6695499999999997E-3</c:v>
                </c:pt>
                <c:pt idx="144722" formatCode="0.00E+00">
                  <c:v>-4.5125900000000004E-3</c:v>
                </c:pt>
                <c:pt idx="144723" formatCode="0.00E+00">
                  <c:v>-4.3495599999999997E-3</c:v>
                </c:pt>
                <c:pt idx="144724" formatCode="0.00E+00">
                  <c:v>-4.18067E-3</c:v>
                </c:pt>
                <c:pt idx="144725" formatCode="0.00E+00">
                  <c:v>-4.0061300000000001E-3</c:v>
                </c:pt>
                <c:pt idx="144726" formatCode="0.00E+00">
                  <c:v>-3.82615E-3</c:v>
                </c:pt>
                <c:pt idx="144727" formatCode="0.00E+00">
                  <c:v>-3.6409599999999999E-3</c:v>
                </c:pt>
                <c:pt idx="144728" formatCode="0.00E+00">
                  <c:v>-3.4508E-3</c:v>
                </c:pt>
                <c:pt idx="144729" formatCode="0.00E+00">
                  <c:v>-3.2558999999999999E-3</c:v>
                </c:pt>
                <c:pt idx="144730" formatCode="0.00E+00">
                  <c:v>-3.0565200000000001E-3</c:v>
                </c:pt>
                <c:pt idx="144731" formatCode="0.00E+00">
                  <c:v>-2.8529100000000002E-3</c:v>
                </c:pt>
                <c:pt idx="144732" formatCode="0.00E+00">
                  <c:v>-2.6453399999999999E-3</c:v>
                </c:pt>
                <c:pt idx="144733" formatCode="0.00E+00">
                  <c:v>-2.43407E-3</c:v>
                </c:pt>
                <c:pt idx="144734" formatCode="0.00E+00">
                  <c:v>-2.21938E-3</c:v>
                </c:pt>
                <c:pt idx="144735" formatCode="0.00E+00">
                  <c:v>-2.00154E-3</c:v>
                </c:pt>
                <c:pt idx="144736" formatCode="0.00E+00">
                  <c:v>-1.78083E-3</c:v>
                </c:pt>
                <c:pt idx="144737" formatCode="0.00E+00">
                  <c:v>-1.5575599999999999E-3</c:v>
                </c:pt>
                <c:pt idx="144738" formatCode="0.00E+00">
                  <c:v>-1.3320000000000001E-3</c:v>
                </c:pt>
                <c:pt idx="144739" formatCode="0.00E+00">
                  <c:v>-1.1044500000000001E-3</c:v>
                </c:pt>
                <c:pt idx="144740" formatCode="0.00E+00">
                  <c:v>-8.7521699999999997E-4</c:v>
                </c:pt>
                <c:pt idx="144741" formatCode="0.00E+00">
                  <c:v>-6.4459599999999999E-4</c:v>
                </c:pt>
                <c:pt idx="144742" formatCode="0.00E+00">
                  <c:v>-4.1289300000000001E-4</c:v>
                </c:pt>
                <c:pt idx="144743" formatCode="0.00E+00">
                  <c:v>-1.80411E-4</c:v>
                </c:pt>
                <c:pt idx="144744" formatCode="0.00E+00">
                  <c:v>5.2540999999999997E-5</c:v>
                </c:pt>
                <c:pt idx="144745" formatCode="0.00E+00">
                  <c:v>2.8565600000000002E-4</c:v>
                </c:pt>
                <c:pt idx="144746" formatCode="0.00E+00">
                  <c:v>5.18626E-4</c:v>
                </c:pt>
                <c:pt idx="144747" formatCode="0.00E+00">
                  <c:v>7.5114099999999998E-4</c:v>
                </c:pt>
                <c:pt idx="144748" formatCode="0.00E+00">
                  <c:v>9.82894E-4</c:v>
                </c:pt>
                <c:pt idx="144749" formatCode="0.00E+00">
                  <c:v>1.2135799999999999E-3</c:v>
                </c:pt>
                <c:pt idx="144750" formatCode="0.00E+00">
                  <c:v>1.4428900000000001E-3</c:v>
                </c:pt>
                <c:pt idx="144751" formatCode="0.00E+00">
                  <c:v>1.67052E-3</c:v>
                </c:pt>
                <c:pt idx="144752" formatCode="0.00E+00">
                  <c:v>1.89616E-3</c:v>
                </c:pt>
                <c:pt idx="144753" formatCode="0.00E+00">
                  <c:v>2.1195300000000001E-3</c:v>
                </c:pt>
                <c:pt idx="144754" formatCode="0.00E+00">
                  <c:v>2.34031E-3</c:v>
                </c:pt>
                <c:pt idx="144755" formatCode="0.00E+00">
                  <c:v>2.5582299999999999E-3</c:v>
                </c:pt>
                <c:pt idx="144756" formatCode="0.00E+00">
                  <c:v>2.77298E-3</c:v>
                </c:pt>
                <c:pt idx="144757" formatCode="0.00E+00">
                  <c:v>2.9842900000000001E-3</c:v>
                </c:pt>
                <c:pt idx="144758" formatCode="0.00E+00">
                  <c:v>3.1918699999999999E-3</c:v>
                </c:pt>
                <c:pt idx="144759" formatCode="0.00E+00">
                  <c:v>3.3954599999999999E-3</c:v>
                </c:pt>
                <c:pt idx="144760" formatCode="0.00E+00">
                  <c:v>3.5947700000000002E-3</c:v>
                </c:pt>
                <c:pt idx="144761" formatCode="0.00E+00">
                  <c:v>3.7895400000000001E-3</c:v>
                </c:pt>
                <c:pt idx="144762" formatCode="0.00E+00">
                  <c:v>3.9795200000000003E-3</c:v>
                </c:pt>
                <c:pt idx="144763" formatCode="0.00E+00">
                  <c:v>4.16446E-3</c:v>
                </c:pt>
                <c:pt idx="144764" formatCode="0.00E+00">
                  <c:v>4.3441199999999999E-3</c:v>
                </c:pt>
                <c:pt idx="144765" formatCode="0.00E+00">
                  <c:v>4.5182499999999997E-3</c:v>
                </c:pt>
                <c:pt idx="144766" formatCode="0.00E+00">
                  <c:v>4.6866199999999998E-3</c:v>
                </c:pt>
                <c:pt idx="144767" formatCode="0.00E+00">
                  <c:v>4.8490199999999999E-3</c:v>
                </c:pt>
                <c:pt idx="144768" formatCode="0.00E+00">
                  <c:v>5.0052400000000002E-3</c:v>
                </c:pt>
                <c:pt idx="144769" formatCode="0.00E+00">
                  <c:v>5.1550700000000003E-3</c:v>
                </c:pt>
                <c:pt idx="144770" formatCode="0.00E+00">
                  <c:v>5.2983099999999997E-3</c:v>
                </c:pt>
                <c:pt idx="144771" formatCode="0.00E+00">
                  <c:v>5.4347800000000002E-3</c:v>
                </c:pt>
                <c:pt idx="144772" formatCode="0.00E+00">
                  <c:v>5.5643000000000003E-3</c:v>
                </c:pt>
                <c:pt idx="144773" formatCode="0.00E+00">
                  <c:v>5.6867100000000002E-3</c:v>
                </c:pt>
                <c:pt idx="144774" formatCode="0.00E+00">
                  <c:v>5.8018399999999999E-3</c:v>
                </c:pt>
                <c:pt idx="144775" formatCode="0.00E+00">
                  <c:v>5.9095600000000003E-3</c:v>
                </c:pt>
                <c:pt idx="144776" formatCode="0.00E+00">
                  <c:v>6.0097299999999996E-3</c:v>
                </c:pt>
                <c:pt idx="144777" formatCode="0.00E+00">
                  <c:v>6.1022200000000002E-3</c:v>
                </c:pt>
                <c:pt idx="144778" formatCode="0.00E+00">
                  <c:v>6.1869100000000003E-3</c:v>
                </c:pt>
                <c:pt idx="144779" formatCode="0.00E+00">
                  <c:v>6.2636999999999996E-3</c:v>
                </c:pt>
                <c:pt idx="144780" formatCode="0.00E+00">
                  <c:v>6.3324999999999996E-3</c:v>
                </c:pt>
                <c:pt idx="144781" formatCode="0.00E+00">
                  <c:v>6.3932299999999997E-3</c:v>
                </c:pt>
                <c:pt idx="144782" formatCode="0.00E+00">
                  <c:v>6.4457999999999998E-3</c:v>
                </c:pt>
                <c:pt idx="144783" formatCode="0.00E+00">
                  <c:v>6.4901799999999999E-3</c:v>
                </c:pt>
                <c:pt idx="144784" formatCode="0.00E+00">
                  <c:v>6.5262999999999996E-3</c:v>
                </c:pt>
                <c:pt idx="144785" formatCode="0.00E+00">
                  <c:v>6.55413E-3</c:v>
                </c:pt>
                <c:pt idx="144786" formatCode="0.00E+00">
                  <c:v>6.5736400000000004E-3</c:v>
                </c:pt>
                <c:pt idx="144787" formatCode="0.00E+00">
                  <c:v>6.5848199999999999E-3</c:v>
                </c:pt>
                <c:pt idx="144788" formatCode="0.00E+00">
                  <c:v>6.5876700000000003E-3</c:v>
                </c:pt>
                <c:pt idx="144789" formatCode="0.00E+00">
                  <c:v>6.5821899999999999E-3</c:v>
                </c:pt>
                <c:pt idx="144790" formatCode="0.00E+00">
                  <c:v>6.5684000000000003E-3</c:v>
                </c:pt>
                <c:pt idx="144791" formatCode="0.00E+00">
                  <c:v>6.5463500000000003E-3</c:v>
                </c:pt>
                <c:pt idx="144792" formatCode="0.00E+00">
                  <c:v>6.5160599999999997E-3</c:v>
                </c:pt>
                <c:pt idx="144793" formatCode="0.00E+00">
                  <c:v>6.4775900000000001E-3</c:v>
                </c:pt>
                <c:pt idx="144794" formatCode="0.00E+00">
                  <c:v>6.43101E-3</c:v>
                </c:pt>
                <c:pt idx="144795" formatCode="0.00E+00">
                  <c:v>6.37639E-3</c:v>
                </c:pt>
                <c:pt idx="144796" formatCode="0.00E+00">
                  <c:v>6.3138200000000004E-3</c:v>
                </c:pt>
                <c:pt idx="144797" formatCode="0.00E+00">
                  <c:v>6.2433999999999996E-3</c:v>
                </c:pt>
                <c:pt idx="144798" formatCode="0.00E+00">
                  <c:v>6.1652299999999998E-3</c:v>
                </c:pt>
                <c:pt idx="144799" formatCode="0.00E+00">
                  <c:v>6.0794300000000003E-3</c:v>
                </c:pt>
                <c:pt idx="144800" formatCode="0.00E+00">
                  <c:v>5.9861300000000001E-3</c:v>
                </c:pt>
                <c:pt idx="144801" formatCode="0.00E+00">
                  <c:v>5.8854600000000003E-3</c:v>
                </c:pt>
                <c:pt idx="144802" formatCode="0.00E+00">
                  <c:v>5.77758E-3</c:v>
                </c:pt>
                <c:pt idx="144803" formatCode="0.00E+00">
                  <c:v>5.66264E-3</c:v>
                </c:pt>
                <c:pt idx="144804" formatCode="0.00E+00">
                  <c:v>5.5408000000000002E-3</c:v>
                </c:pt>
                <c:pt idx="144805" formatCode="0.00E+00">
                  <c:v>5.4122500000000004E-3</c:v>
                </c:pt>
                <c:pt idx="144806" formatCode="0.00E+00">
                  <c:v>5.2771600000000004E-3</c:v>
                </c:pt>
                <c:pt idx="144807" formatCode="0.00E+00">
                  <c:v>5.1357199999999999E-3</c:v>
                </c:pt>
                <c:pt idx="144808" formatCode="0.00E+00">
                  <c:v>4.9881400000000003E-3</c:v>
                </c:pt>
                <c:pt idx="144809" formatCode="0.00E+00">
                  <c:v>4.8346099999999996E-3</c:v>
                </c:pt>
                <c:pt idx="144810" formatCode="0.00E+00">
                  <c:v>4.6753699999999999E-3</c:v>
                </c:pt>
                <c:pt idx="144811" formatCode="0.00E+00">
                  <c:v>4.5106199999999999E-3</c:v>
                </c:pt>
                <c:pt idx="144812" formatCode="0.00E+00">
                  <c:v>4.3406E-3</c:v>
                </c:pt>
                <c:pt idx="144813" formatCode="0.00E+00">
                  <c:v>4.1655299999999998E-3</c:v>
                </c:pt>
                <c:pt idx="144814" formatCode="0.00E+00">
                  <c:v>3.9856700000000002E-3</c:v>
                </c:pt>
                <c:pt idx="144815" formatCode="0.00E+00">
                  <c:v>3.8012499999999999E-3</c:v>
                </c:pt>
                <c:pt idx="144816" formatCode="0.00E+00">
                  <c:v>3.6125200000000001E-3</c:v>
                </c:pt>
                <c:pt idx="144817" formatCode="0.00E+00">
                  <c:v>3.41975E-3</c:v>
                </c:pt>
                <c:pt idx="144818" formatCode="0.00E+00">
                  <c:v>3.2231899999999999E-3</c:v>
                </c:pt>
                <c:pt idx="144819" formatCode="0.00E+00">
                  <c:v>3.0230999999999999E-3</c:v>
                </c:pt>
                <c:pt idx="144820" formatCode="0.00E+00">
                  <c:v>2.8197600000000001E-3</c:v>
                </c:pt>
                <c:pt idx="144821" formatCode="0.00E+00">
                  <c:v>2.6134299999999999E-3</c:v>
                </c:pt>
                <c:pt idx="144822" formatCode="0.00E+00">
                  <c:v>2.4043900000000002E-3</c:v>
                </c:pt>
                <c:pt idx="144823" formatCode="0.00E+00">
                  <c:v>2.1929100000000002E-3</c:v>
                </c:pt>
                <c:pt idx="144824" formatCode="0.00E+00">
                  <c:v>1.97927E-3</c:v>
                </c:pt>
                <c:pt idx="144825" formatCode="0.00E+00">
                  <c:v>1.7637600000000001E-3</c:v>
                </c:pt>
                <c:pt idx="144826" formatCode="0.00E+00">
                  <c:v>1.54664E-3</c:v>
                </c:pt>
                <c:pt idx="144827" formatCode="0.00E+00">
                  <c:v>1.32821E-3</c:v>
                </c:pt>
                <c:pt idx="144828" formatCode="0.00E+00">
                  <c:v>1.1087499999999999E-3</c:v>
                </c:pt>
                <c:pt idx="144829" formatCode="0.00E+00">
                  <c:v>8.8852600000000005E-4</c:v>
                </c:pt>
                <c:pt idx="144830" formatCode="0.00E+00">
                  <c:v>6.6783299999999995E-4</c:v>
                </c:pt>
                <c:pt idx="144831" formatCode="0.00E+00">
                  <c:v>4.4694800000000002E-4</c:v>
                </c:pt>
                <c:pt idx="144832" formatCode="0.00E+00">
                  <c:v>2.2614900000000001E-4</c:v>
                </c:pt>
                <c:pt idx="144833" formatCode="0.00E+00">
                  <c:v>5.7130600000000002E-6</c:v>
                </c:pt>
                <c:pt idx="144834" formatCode="0.00E+00">
                  <c:v>-2.1408399999999999E-4</c:v>
                </c:pt>
                <c:pt idx="144835" formatCode="0.00E+00">
                  <c:v>-4.3296900000000001E-4</c:v>
                </c:pt>
                <c:pt idx="144836" formatCode="0.00E+00">
                  <c:v>-6.5067300000000005E-4</c:v>
                </c:pt>
                <c:pt idx="144837" formatCode="0.00E+00">
                  <c:v>-8.6692900000000001E-4</c:v>
                </c:pt>
                <c:pt idx="144838" formatCode="0.00E+00">
                  <c:v>-1.08147E-3</c:v>
                </c:pt>
                <c:pt idx="144839" formatCode="0.00E+00">
                  <c:v>-1.2940499999999999E-3</c:v>
                </c:pt>
                <c:pt idx="144840" formatCode="0.00E+00">
                  <c:v>-1.5043999999999999E-3</c:v>
                </c:pt>
                <c:pt idx="144841" formatCode="0.00E+00">
                  <c:v>-1.7122699999999999E-3</c:v>
                </c:pt>
                <c:pt idx="144842" formatCode="0.00E+00">
                  <c:v>-1.9174299999999999E-3</c:v>
                </c:pt>
                <c:pt idx="144843" formatCode="0.00E+00">
                  <c:v>-2.11962E-3</c:v>
                </c:pt>
                <c:pt idx="144844" formatCode="0.00E+00">
                  <c:v>-2.31862E-3</c:v>
                </c:pt>
                <c:pt idx="144845" formatCode="0.00E+00">
                  <c:v>-2.5141999999999999E-3</c:v>
                </c:pt>
                <c:pt idx="144846" formatCode="0.00E+00">
                  <c:v>-2.7061300000000002E-3</c:v>
                </c:pt>
                <c:pt idx="144847" formatCode="0.00E+00">
                  <c:v>-2.8942E-3</c:v>
                </c:pt>
                <c:pt idx="144848" formatCode="0.00E+00">
                  <c:v>-3.0782000000000001E-3</c:v>
                </c:pt>
                <c:pt idx="144849" formatCode="0.00E+00">
                  <c:v>-3.25793E-3</c:v>
                </c:pt>
                <c:pt idx="144850" formatCode="0.00E+00">
                  <c:v>-3.43319E-3</c:v>
                </c:pt>
                <c:pt idx="144851" formatCode="0.00E+00">
                  <c:v>-3.6037899999999999E-3</c:v>
                </c:pt>
                <c:pt idx="144852" formatCode="0.00E+00">
                  <c:v>-3.7695599999999999E-3</c:v>
                </c:pt>
                <c:pt idx="144853" formatCode="0.00E+00">
                  <c:v>-3.9303300000000001E-3</c:v>
                </c:pt>
                <c:pt idx="144854" formatCode="0.00E+00">
                  <c:v>-4.0859199999999998E-3</c:v>
                </c:pt>
                <c:pt idx="144855" formatCode="0.00E+00">
                  <c:v>-4.23618E-3</c:v>
                </c:pt>
                <c:pt idx="144856" formatCode="0.00E+00">
                  <c:v>-4.3809699999999997E-3</c:v>
                </c:pt>
                <c:pt idx="144857" formatCode="0.00E+00">
                  <c:v>-4.5201499999999997E-3</c:v>
                </c:pt>
                <c:pt idx="144858" formatCode="0.00E+00">
                  <c:v>-4.65359E-3</c:v>
                </c:pt>
                <c:pt idx="144859" formatCode="0.00E+00">
                  <c:v>-4.7811599999999996E-3</c:v>
                </c:pt>
                <c:pt idx="144860" formatCode="0.00E+00">
                  <c:v>-4.90275E-3</c:v>
                </c:pt>
                <c:pt idx="144861" formatCode="0.00E+00">
                  <c:v>-5.0182600000000001E-3</c:v>
                </c:pt>
                <c:pt idx="144862" formatCode="0.00E+00">
                  <c:v>-5.1275899999999996E-3</c:v>
                </c:pt>
                <c:pt idx="144863" formatCode="0.00E+00">
                  <c:v>-5.2306599999999998E-3</c:v>
                </c:pt>
                <c:pt idx="144864" formatCode="0.00E+00">
                  <c:v>-5.3274000000000004E-3</c:v>
                </c:pt>
                <c:pt idx="144865" formatCode="0.00E+00">
                  <c:v>-5.4177299999999999E-3</c:v>
                </c:pt>
                <c:pt idx="144866" formatCode="0.00E+00">
                  <c:v>-5.5015899999999998E-3</c:v>
                </c:pt>
                <c:pt idx="144867" formatCode="0.00E+00">
                  <c:v>-5.5789400000000001E-3</c:v>
                </c:pt>
                <c:pt idx="144868" formatCode="0.00E+00">
                  <c:v>-5.6497400000000003E-3</c:v>
                </c:pt>
                <c:pt idx="144869" formatCode="0.00E+00">
                  <c:v>-5.7139499999999998E-3</c:v>
                </c:pt>
                <c:pt idx="144870" formatCode="0.00E+00">
                  <c:v>-5.7715600000000002E-3</c:v>
                </c:pt>
                <c:pt idx="144871" formatCode="0.00E+00">
                  <c:v>-5.8225400000000002E-3</c:v>
                </c:pt>
                <c:pt idx="144872" formatCode="0.00E+00">
                  <c:v>-5.8669100000000004E-3</c:v>
                </c:pt>
                <c:pt idx="144873" formatCode="0.00E+00">
                  <c:v>-5.90465E-3</c:v>
                </c:pt>
                <c:pt idx="144874" formatCode="0.00E+00">
                  <c:v>-5.9357899999999998E-3</c:v>
                </c:pt>
                <c:pt idx="144875" formatCode="0.00E+00">
                  <c:v>-5.9603399999999997E-3</c:v>
                </c:pt>
                <c:pt idx="144876" formatCode="0.00E+00">
                  <c:v>-5.9783400000000004E-3</c:v>
                </c:pt>
                <c:pt idx="144877" formatCode="0.00E+00">
                  <c:v>-5.9898299999999998E-3</c:v>
                </c:pt>
                <c:pt idx="144878" formatCode="0.00E+00">
                  <c:v>-5.9948400000000004E-3</c:v>
                </c:pt>
                <c:pt idx="144879" formatCode="0.00E+00">
                  <c:v>-5.99345E-3</c:v>
                </c:pt>
                <c:pt idx="144880" formatCode="0.00E+00">
                  <c:v>-5.9857E-3</c:v>
                </c:pt>
                <c:pt idx="144881" formatCode="0.00E+00">
                  <c:v>-5.97168E-3</c:v>
                </c:pt>
                <c:pt idx="144882" formatCode="0.00E+00">
                  <c:v>-5.9514499999999996E-3</c:v>
                </c:pt>
                <c:pt idx="144883" formatCode="0.00E+00">
                  <c:v>-5.9251E-3</c:v>
                </c:pt>
                <c:pt idx="144884" formatCode="0.00E+00">
                  <c:v>-5.8927299999999997E-3</c:v>
                </c:pt>
                <c:pt idx="144885" formatCode="0.00E+00">
                  <c:v>-5.8544399999999998E-3</c:v>
                </c:pt>
                <c:pt idx="144886" formatCode="0.00E+00">
                  <c:v>-5.8103199999999999E-3</c:v>
                </c:pt>
                <c:pt idx="144887" formatCode="0.00E+00">
                  <c:v>-5.7604900000000001E-3</c:v>
                </c:pt>
                <c:pt idx="144888" formatCode="0.00E+00">
                  <c:v>-5.7050699999999996E-3</c:v>
                </c:pt>
                <c:pt idx="144889" formatCode="0.00E+00">
                  <c:v>-5.6441800000000004E-3</c:v>
                </c:pt>
                <c:pt idx="144890" formatCode="0.00E+00">
                  <c:v>-5.5779499999999999E-3</c:v>
                </c:pt>
                <c:pt idx="144891" formatCode="0.00E+00">
                  <c:v>-5.50652E-3</c:v>
                </c:pt>
                <c:pt idx="144892" formatCode="0.00E+00">
                  <c:v>-5.4300199999999998E-3</c:v>
                </c:pt>
                <c:pt idx="144893" formatCode="0.00E+00">
                  <c:v>-5.3486000000000002E-3</c:v>
                </c:pt>
                <c:pt idx="144894" formatCode="0.00E+00">
                  <c:v>-5.2624100000000004E-3</c:v>
                </c:pt>
                <c:pt idx="144895" formatCode="0.00E+00">
                  <c:v>-5.1715900000000002E-3</c:v>
                </c:pt>
                <c:pt idx="144896" formatCode="0.00E+00">
                  <c:v>-5.0763099999999997E-3</c:v>
                </c:pt>
                <c:pt idx="144897" formatCode="0.00E+00">
                  <c:v>-4.9767199999999996E-3</c:v>
                </c:pt>
                <c:pt idx="144898" formatCode="0.00E+00">
                  <c:v>-4.8729899999999998E-3</c:v>
                </c:pt>
                <c:pt idx="144899" formatCode="0.00E+00">
                  <c:v>-4.7652900000000002E-3</c:v>
                </c:pt>
                <c:pt idx="144900" formatCode="0.00E+00">
                  <c:v>-4.6537799999999997E-3</c:v>
                </c:pt>
                <c:pt idx="144901" formatCode="0.00E+00">
                  <c:v>-4.5386300000000001E-3</c:v>
                </c:pt>
                <c:pt idx="144902" formatCode="0.00E+00">
                  <c:v>-4.4200200000000002E-3</c:v>
                </c:pt>
                <c:pt idx="144903" formatCode="0.00E+00">
                  <c:v>-4.2981199999999999E-3</c:v>
                </c:pt>
                <c:pt idx="144904" formatCode="0.00E+00">
                  <c:v>-4.1730999999999999E-3</c:v>
                </c:pt>
                <c:pt idx="144905" formatCode="0.00E+00">
                  <c:v>-4.04515E-3</c:v>
                </c:pt>
                <c:pt idx="144906" formatCode="0.00E+00">
                  <c:v>-3.9144399999999999E-3</c:v>
                </c:pt>
                <c:pt idx="144907" formatCode="0.00E+00">
                  <c:v>-3.78115E-3</c:v>
                </c:pt>
                <c:pt idx="144908" formatCode="0.00E+00">
                  <c:v>-3.64547E-3</c:v>
                </c:pt>
                <c:pt idx="144909" formatCode="0.00E+00">
                  <c:v>-3.5075599999999998E-3</c:v>
                </c:pt>
                <c:pt idx="144910" formatCode="0.00E+00">
                  <c:v>-3.3676000000000001E-3</c:v>
                </c:pt>
                <c:pt idx="144911" formatCode="0.00E+00">
                  <c:v>-3.2257800000000001E-3</c:v>
                </c:pt>
                <c:pt idx="144912" formatCode="0.00E+00">
                  <c:v>-3.0822699999999998E-3</c:v>
                </c:pt>
                <c:pt idx="144913" formatCode="0.00E+00">
                  <c:v>-2.9372500000000002E-3</c:v>
                </c:pt>
                <c:pt idx="144914" formatCode="0.00E+00">
                  <c:v>-2.7908899999999999E-3</c:v>
                </c:pt>
                <c:pt idx="144915" formatCode="0.00E+00">
                  <c:v>-2.64336E-3</c:v>
                </c:pt>
                <c:pt idx="144916" formatCode="0.00E+00">
                  <c:v>-2.49483E-3</c:v>
                </c:pt>
                <c:pt idx="144917" formatCode="0.00E+00">
                  <c:v>-2.34548E-3</c:v>
                </c:pt>
                <c:pt idx="144918" formatCode="0.00E+00">
                  <c:v>-2.1954700000000001E-3</c:v>
                </c:pt>
                <c:pt idx="144919" formatCode="0.00E+00">
                  <c:v>-2.0449499999999998E-3</c:v>
                </c:pt>
                <c:pt idx="144920" formatCode="0.00E+00">
                  <c:v>-1.8940999999999999E-3</c:v>
                </c:pt>
                <c:pt idx="144921" formatCode="0.00E+00">
                  <c:v>-1.74307E-3</c:v>
                </c:pt>
                <c:pt idx="144922" formatCode="0.00E+00">
                  <c:v>-1.59202E-3</c:v>
                </c:pt>
                <c:pt idx="144923" formatCode="0.00E+00">
                  <c:v>-1.44108E-3</c:v>
                </c:pt>
                <c:pt idx="144924" formatCode="0.00E+00">
                  <c:v>-1.29042E-3</c:v>
                </c:pt>
                <c:pt idx="144925" formatCode="0.00E+00">
                  <c:v>-1.14017E-3</c:v>
                </c:pt>
                <c:pt idx="144926" formatCode="0.00E+00">
                  <c:v>-9.9047999999999996E-4</c:v>
                </c:pt>
                <c:pt idx="144927" formatCode="0.00E+00">
                  <c:v>-8.4147699999999998E-4</c:v>
                </c:pt>
                <c:pt idx="144928" formatCode="0.00E+00">
                  <c:v>-6.9329299999999999E-4</c:v>
                </c:pt>
                <c:pt idx="144929" formatCode="0.00E+00">
                  <c:v>-5.4605699999999997E-4</c:v>
                </c:pt>
                <c:pt idx="144930" formatCode="0.00E+00">
                  <c:v>-3.9989000000000002E-4</c:v>
                </c:pt>
                <c:pt idx="144931" formatCode="0.00E+00">
                  <c:v>-2.5490899999999999E-4</c:v>
                </c:pt>
                <c:pt idx="144932" formatCode="0.00E+00">
                  <c:v>-1.11227E-4</c:v>
                </c:pt>
                <c:pt idx="144933" formatCode="0.00E+00">
                  <c:v>3.1047699999999998E-5</c:v>
                </c:pt>
                <c:pt idx="144934" formatCode="0.00E+00">
                  <c:v>1.71812E-4</c:v>
                </c:pt>
                <c:pt idx="144935" formatCode="0.00E+00">
                  <c:v>3.1096699999999999E-4</c:v>
                </c:pt>
                <c:pt idx="144936" formatCode="0.00E+00">
                  <c:v>4.4842100000000001E-4</c:v>
                </c:pt>
                <c:pt idx="144937" formatCode="0.00E+00">
                  <c:v>5.8408400000000001E-4</c:v>
                </c:pt>
                <c:pt idx="144938" formatCode="0.00E+00">
                  <c:v>7.1787399999999996E-4</c:v>
                </c:pt>
                <c:pt idx="144939" formatCode="0.00E+00">
                  <c:v>8.4971299999999999E-4</c:v>
                </c:pt>
                <c:pt idx="144940" formatCode="0.00E+00">
                  <c:v>9.7952600000000009E-4</c:v>
                </c:pt>
                <c:pt idx="144941" formatCode="0.00E+00">
                  <c:v>1.1072499999999999E-3</c:v>
                </c:pt>
                <c:pt idx="144942" formatCode="0.00E+00">
                  <c:v>1.23281E-3</c:v>
                </c:pt>
                <c:pt idx="144943" formatCode="0.00E+00">
                  <c:v>1.3561599999999999E-3</c:v>
                </c:pt>
                <c:pt idx="144944" formatCode="0.00E+00">
                  <c:v>1.47725E-3</c:v>
                </c:pt>
                <c:pt idx="144945" formatCode="0.00E+00">
                  <c:v>1.5960099999999999E-3</c:v>
                </c:pt>
                <c:pt idx="144946" formatCode="0.00E+00">
                  <c:v>1.7124200000000001E-3</c:v>
                </c:pt>
                <c:pt idx="144947" formatCode="0.00E+00">
                  <c:v>1.8264399999999999E-3</c:v>
                </c:pt>
                <c:pt idx="144948" formatCode="0.00E+00">
                  <c:v>1.9380199999999999E-3</c:v>
                </c:pt>
                <c:pt idx="144949" formatCode="0.00E+00">
                  <c:v>2.0471399999999998E-3</c:v>
                </c:pt>
                <c:pt idx="144950" formatCode="0.00E+00">
                  <c:v>2.1537700000000002E-3</c:v>
                </c:pt>
                <c:pt idx="144951" formatCode="0.00E+00">
                  <c:v>2.2579000000000002E-3</c:v>
                </c:pt>
                <c:pt idx="144952" formatCode="0.00E+00">
                  <c:v>2.35951E-3</c:v>
                </c:pt>
                <c:pt idx="144953" formatCode="0.00E+00">
                  <c:v>2.4585900000000001E-3</c:v>
                </c:pt>
                <c:pt idx="144954" formatCode="0.00E+00">
                  <c:v>2.5551200000000001E-3</c:v>
                </c:pt>
                <c:pt idx="144955" formatCode="0.00E+00">
                  <c:v>2.6491100000000001E-3</c:v>
                </c:pt>
                <c:pt idx="144956" formatCode="0.00E+00">
                  <c:v>2.74055E-3</c:v>
                </c:pt>
                <c:pt idx="144957" formatCode="0.00E+00">
                  <c:v>2.8294499999999998E-3</c:v>
                </c:pt>
                <c:pt idx="144958" formatCode="0.00E+00">
                  <c:v>2.91582E-3</c:v>
                </c:pt>
                <c:pt idx="144959" formatCode="0.00E+00">
                  <c:v>2.9996599999999999E-3</c:v>
                </c:pt>
                <c:pt idx="144960" formatCode="0.00E+00">
                  <c:v>3.08099E-3</c:v>
                </c:pt>
                <c:pt idx="144961" formatCode="0.00E+00">
                  <c:v>3.1598199999999998E-3</c:v>
                </c:pt>
                <c:pt idx="144962" formatCode="0.00E+00">
                  <c:v>3.23618E-3</c:v>
                </c:pt>
                <c:pt idx="144963" formatCode="0.00E+00">
                  <c:v>3.31008E-3</c:v>
                </c:pt>
                <c:pt idx="144964" formatCode="0.00E+00">
                  <c:v>3.3815500000000001E-3</c:v>
                </c:pt>
                <c:pt idx="144965" formatCode="0.00E+00">
                  <c:v>3.4506099999999998E-3</c:v>
                </c:pt>
                <c:pt idx="144966" formatCode="0.00E+00">
                  <c:v>3.5173000000000001E-3</c:v>
                </c:pt>
                <c:pt idx="144967" formatCode="0.00E+00">
                  <c:v>3.5816400000000001E-3</c:v>
                </c:pt>
                <c:pt idx="144968" formatCode="0.00E+00">
                  <c:v>3.6436699999999999E-3</c:v>
                </c:pt>
                <c:pt idx="144969" formatCode="0.00E+00">
                  <c:v>3.7034199999999998E-3</c:v>
                </c:pt>
                <c:pt idx="144970" formatCode="0.00E+00">
                  <c:v>3.7609100000000001E-3</c:v>
                </c:pt>
                <c:pt idx="144971" formatCode="0.00E+00">
                  <c:v>3.8161900000000001E-3</c:v>
                </c:pt>
                <c:pt idx="144972" formatCode="0.00E+00">
                  <c:v>3.8693E-3</c:v>
                </c:pt>
                <c:pt idx="144973" formatCode="0.00E+00">
                  <c:v>3.92027E-3</c:v>
                </c:pt>
                <c:pt idx="144974" formatCode="0.00E+00">
                  <c:v>3.9691300000000004E-3</c:v>
                </c:pt>
                <c:pt idx="144975" formatCode="0.00E+00">
                  <c:v>4.0159200000000001E-3</c:v>
                </c:pt>
                <c:pt idx="144976" formatCode="0.00E+00">
                  <c:v>4.0606899999999996E-3</c:v>
                </c:pt>
                <c:pt idx="144977" formatCode="0.00E+00">
                  <c:v>4.1034599999999997E-3</c:v>
                </c:pt>
                <c:pt idx="144978" formatCode="0.00E+00">
                  <c:v>4.1442900000000001E-3</c:v>
                </c:pt>
                <c:pt idx="144979" formatCode="0.00E+00">
                  <c:v>4.1831899999999998E-3</c:v>
                </c:pt>
                <c:pt idx="144980" formatCode="0.00E+00">
                  <c:v>4.2202100000000003E-3</c:v>
                </c:pt>
                <c:pt idx="144981" formatCode="0.00E+00">
                  <c:v>4.2553799999999996E-3</c:v>
                </c:pt>
                <c:pt idx="144982" formatCode="0.00E+00">
                  <c:v>4.2887300000000001E-3</c:v>
                </c:pt>
                <c:pt idx="144983" formatCode="0.00E+00">
                  <c:v>4.3203099999999999E-3</c:v>
                </c:pt>
                <c:pt idx="144984" formatCode="0.00E+00">
                  <c:v>4.3501299999999998E-3</c:v>
                </c:pt>
                <c:pt idx="144985" formatCode="0.00E+00">
                  <c:v>4.3782300000000003E-3</c:v>
                </c:pt>
                <c:pt idx="144986" formatCode="0.00E+00">
                  <c:v>4.4046399999999996E-3</c:v>
                </c:pt>
                <c:pt idx="144987" formatCode="0.00E+00">
                  <c:v>4.4293800000000001E-3</c:v>
                </c:pt>
                <c:pt idx="144988" formatCode="0.00E+00">
                  <c:v>4.45248E-3</c:v>
                </c:pt>
                <c:pt idx="144989" formatCode="0.00E+00">
                  <c:v>4.47395E-3</c:v>
                </c:pt>
                <c:pt idx="144990" formatCode="0.00E+00">
                  <c:v>4.4938199999999999E-3</c:v>
                </c:pt>
                <c:pt idx="144991" formatCode="0.00E+00">
                  <c:v>4.5121099999999997E-3</c:v>
                </c:pt>
                <c:pt idx="144992" formatCode="0.00E+00">
                  <c:v>4.5288400000000001E-3</c:v>
                </c:pt>
                <c:pt idx="144993" formatCode="0.00E+00">
                  <c:v>4.5440000000000003E-3</c:v>
                </c:pt>
                <c:pt idx="144994" formatCode="0.00E+00">
                  <c:v>4.5576200000000001E-3</c:v>
                </c:pt>
                <c:pt idx="144995" formatCode="0.00E+00">
                  <c:v>4.5697000000000003E-3</c:v>
                </c:pt>
                <c:pt idx="144996" formatCode="0.00E+00">
                  <c:v>4.5802500000000001E-3</c:v>
                </c:pt>
                <c:pt idx="144997" formatCode="0.00E+00">
                  <c:v>4.5892700000000003E-3</c:v>
                </c:pt>
                <c:pt idx="144998" formatCode="0.00E+00">
                  <c:v>4.5967500000000001E-3</c:v>
                </c:pt>
                <c:pt idx="144999" formatCode="0.00E+00">
                  <c:v>4.6027000000000004E-3</c:v>
                </c:pt>
                <c:pt idx="145000" formatCode="0.00E+00">
                  <c:v>4.6071000000000003E-3</c:v>
                </c:pt>
                <c:pt idx="145001" formatCode="0.00E+00">
                  <c:v>4.6099499999999998E-3</c:v>
                </c:pt>
                <c:pt idx="145002" formatCode="0.00E+00">
                  <c:v>4.61124E-3</c:v>
                </c:pt>
                <c:pt idx="145003" formatCode="0.00E+00">
                  <c:v>4.6109499999999999E-3</c:v>
                </c:pt>
                <c:pt idx="145004" formatCode="0.00E+00">
                  <c:v>4.60905E-3</c:v>
                </c:pt>
                <c:pt idx="145005" formatCode="0.00E+00">
                  <c:v>4.6055499999999999E-3</c:v>
                </c:pt>
                <c:pt idx="145006" formatCode="0.00E+00">
                  <c:v>4.6003900000000002E-3</c:v>
                </c:pt>
                <c:pt idx="145007" formatCode="0.00E+00">
                  <c:v>4.5935699999999999E-3</c:v>
                </c:pt>
                <c:pt idx="145008" formatCode="0.00E+00">
                  <c:v>4.5850500000000002E-3</c:v>
                </c:pt>
                <c:pt idx="145009" formatCode="0.00E+00">
                  <c:v>4.5748000000000004E-3</c:v>
                </c:pt>
                <c:pt idx="145010" formatCode="0.00E+00">
                  <c:v>4.5627799999999998E-3</c:v>
                </c:pt>
                <c:pt idx="145011" formatCode="0.00E+00">
                  <c:v>4.5489600000000003E-3</c:v>
                </c:pt>
                <c:pt idx="145012" formatCode="0.00E+00">
                  <c:v>4.5332999999999997E-3</c:v>
                </c:pt>
                <c:pt idx="145013" formatCode="0.00E+00">
                  <c:v>4.5157499999999998E-3</c:v>
                </c:pt>
                <c:pt idx="145014" formatCode="0.00E+00">
                  <c:v>4.4962700000000001E-3</c:v>
                </c:pt>
                <c:pt idx="145015" formatCode="0.00E+00">
                  <c:v>4.47482E-3</c:v>
                </c:pt>
                <c:pt idx="145016" formatCode="0.00E+00">
                  <c:v>4.4513499999999998E-3</c:v>
                </c:pt>
                <c:pt idx="145017" formatCode="0.00E+00">
                  <c:v>4.4257999999999997E-3</c:v>
                </c:pt>
                <c:pt idx="145018" formatCode="0.00E+00">
                  <c:v>4.3981300000000001E-3</c:v>
                </c:pt>
                <c:pt idx="145019" formatCode="0.00E+00">
                  <c:v>4.3682900000000004E-3</c:v>
                </c:pt>
                <c:pt idx="145020" formatCode="0.00E+00">
                  <c:v>4.3362100000000001E-3</c:v>
                </c:pt>
                <c:pt idx="145021" formatCode="0.00E+00">
                  <c:v>4.3018400000000004E-3</c:v>
                </c:pt>
                <c:pt idx="145022" formatCode="0.00E+00">
                  <c:v>4.2651199999999998E-3</c:v>
                </c:pt>
                <c:pt idx="145023" formatCode="0.00E+00">
                  <c:v>4.2259999999999997E-3</c:v>
                </c:pt>
                <c:pt idx="145024" formatCode="0.00E+00">
                  <c:v>4.1844300000000003E-3</c:v>
                </c:pt>
                <c:pt idx="145025" formatCode="0.00E+00">
                  <c:v>4.1403300000000002E-3</c:v>
                </c:pt>
                <c:pt idx="145026" formatCode="0.00E+00">
                  <c:v>4.0936499999999999E-3</c:v>
                </c:pt>
                <c:pt idx="145027" formatCode="0.00E+00">
                  <c:v>4.0443299999999996E-3</c:v>
                </c:pt>
                <c:pt idx="145028" formatCode="0.00E+00">
                  <c:v>3.9923199999999997E-3</c:v>
                </c:pt>
                <c:pt idx="145029" formatCode="0.00E+00">
                  <c:v>3.9375499999999997E-3</c:v>
                </c:pt>
                <c:pt idx="145030" formatCode="0.00E+00">
                  <c:v>3.87996E-3</c:v>
                </c:pt>
                <c:pt idx="145031" formatCode="0.00E+00">
                  <c:v>3.8195E-3</c:v>
                </c:pt>
                <c:pt idx="145032" formatCode="0.00E+00">
                  <c:v>3.7561199999999999E-3</c:v>
                </c:pt>
                <c:pt idx="145033" formatCode="0.00E+00">
                  <c:v>3.6897499999999999E-3</c:v>
                </c:pt>
                <c:pt idx="145034" formatCode="0.00E+00">
                  <c:v>3.6203400000000001E-3</c:v>
                </c:pt>
                <c:pt idx="145035" formatCode="0.00E+00">
                  <c:v>3.54784E-3</c:v>
                </c:pt>
                <c:pt idx="145036" formatCode="0.00E+00">
                  <c:v>3.4721999999999999E-3</c:v>
                </c:pt>
                <c:pt idx="145037" formatCode="0.00E+00">
                  <c:v>3.3933800000000001E-3</c:v>
                </c:pt>
                <c:pt idx="145038" formatCode="0.00E+00">
                  <c:v>3.31132E-3</c:v>
                </c:pt>
                <c:pt idx="145039" formatCode="0.00E+00">
                  <c:v>3.2259799999999998E-3</c:v>
                </c:pt>
                <c:pt idx="145040" formatCode="0.00E+00">
                  <c:v>3.1373199999999999E-3</c:v>
                </c:pt>
                <c:pt idx="145041" formatCode="0.00E+00">
                  <c:v>3.0453099999999999E-3</c:v>
                </c:pt>
                <c:pt idx="145042" formatCode="0.00E+00">
                  <c:v>2.94991E-3</c:v>
                </c:pt>
                <c:pt idx="145043" formatCode="0.00E+00">
                  <c:v>2.8510900000000001E-3</c:v>
                </c:pt>
                <c:pt idx="145044" formatCode="0.00E+00">
                  <c:v>2.7488199999999999E-3</c:v>
                </c:pt>
                <c:pt idx="145045" formatCode="0.00E+00">
                  <c:v>2.6430899999999998E-3</c:v>
                </c:pt>
                <c:pt idx="145046" formatCode="0.00E+00">
                  <c:v>2.5338600000000002E-3</c:v>
                </c:pt>
                <c:pt idx="145047" formatCode="0.00E+00">
                  <c:v>2.4211200000000001E-3</c:v>
                </c:pt>
                <c:pt idx="145048" formatCode="0.00E+00">
                  <c:v>2.30488E-3</c:v>
                </c:pt>
                <c:pt idx="145049" formatCode="0.00E+00">
                  <c:v>2.1851100000000001E-3</c:v>
                </c:pt>
                <c:pt idx="145050" formatCode="0.00E+00">
                  <c:v>2.0618199999999998E-3</c:v>
                </c:pt>
                <c:pt idx="145051" formatCode="0.00E+00">
                  <c:v>1.93501E-3</c:v>
                </c:pt>
                <c:pt idx="145052" formatCode="0.00E+00">
                  <c:v>1.8046900000000001E-3</c:v>
                </c:pt>
                <c:pt idx="145053" formatCode="0.00E+00">
                  <c:v>1.67088E-3</c:v>
                </c:pt>
                <c:pt idx="145054" formatCode="0.00E+00">
                  <c:v>1.53359E-3</c:v>
                </c:pt>
                <c:pt idx="145055" formatCode="0.00E+00">
                  <c:v>1.3928600000000001E-3</c:v>
                </c:pt>
                <c:pt idx="145056" formatCode="0.00E+00">
                  <c:v>1.2487100000000001E-3</c:v>
                </c:pt>
                <c:pt idx="145057" formatCode="0.00E+00">
                  <c:v>1.10118E-3</c:v>
                </c:pt>
                <c:pt idx="145058" formatCode="0.00E+00">
                  <c:v>9.5031E-4</c:v>
                </c:pt>
                <c:pt idx="145059" formatCode="0.00E+00">
                  <c:v>7.9615700000000003E-4</c:v>
                </c:pt>
                <c:pt idx="145060" formatCode="0.00E+00">
                  <c:v>6.3877200000000002E-4</c:v>
                </c:pt>
                <c:pt idx="145061" formatCode="0.00E+00">
                  <c:v>4.7821799999999998E-4</c:v>
                </c:pt>
                <c:pt idx="145062" formatCode="0.00E+00">
                  <c:v>3.1456399999999998E-4</c:v>
                </c:pt>
                <c:pt idx="145063" formatCode="0.00E+00">
                  <c:v>1.4788400000000001E-4</c:v>
                </c:pt>
                <c:pt idx="145064" formatCode="0.00E+00">
                  <c:v>-2.1741699999999999E-5</c:v>
                </c:pt>
                <c:pt idx="145065" formatCode="0.00E+00">
                  <c:v>-1.94224E-4</c:v>
                </c:pt>
                <c:pt idx="145066" formatCode="0.00E+00">
                  <c:v>-3.6946899999999998E-4</c:v>
                </c:pt>
                <c:pt idx="145067" formatCode="0.00E+00">
                  <c:v>-5.4737500000000001E-4</c:v>
                </c:pt>
                <c:pt idx="145068" formatCode="0.00E+00">
                  <c:v>-7.2783699999999995E-4</c:v>
                </c:pt>
                <c:pt idx="145069" formatCode="0.00E+00">
                  <c:v>-9.1073800000000002E-4</c:v>
                </c:pt>
                <c:pt idx="145070" formatCode="0.00E+00">
                  <c:v>-1.09596E-3</c:v>
                </c:pt>
                <c:pt idx="145071" formatCode="0.00E+00">
                  <c:v>-1.28337E-3</c:v>
                </c:pt>
                <c:pt idx="145072" formatCode="0.00E+00">
                  <c:v>-1.4728499999999999E-3</c:v>
                </c:pt>
                <c:pt idx="145073" formatCode="0.00E+00">
                  <c:v>-1.66424E-3</c:v>
                </c:pt>
                <c:pt idx="145074" formatCode="0.00E+00">
                  <c:v>-1.8574100000000001E-3</c:v>
                </c:pt>
                <c:pt idx="145075" formatCode="0.00E+00">
                  <c:v>-2.0522000000000001E-3</c:v>
                </c:pt>
                <c:pt idx="145076" formatCode="0.00E+00">
                  <c:v>-2.2484499999999999E-3</c:v>
                </c:pt>
                <c:pt idx="145077" formatCode="0.00E+00">
                  <c:v>-2.4459999999999998E-3</c:v>
                </c:pt>
                <c:pt idx="145078" formatCode="0.00E+00">
                  <c:v>-2.64467E-3</c:v>
                </c:pt>
                <c:pt idx="145079" formatCode="0.00E+00">
                  <c:v>-2.8443000000000001E-3</c:v>
                </c:pt>
                <c:pt idx="145080" formatCode="0.00E+00">
                  <c:v>-3.0447E-3</c:v>
                </c:pt>
                <c:pt idx="145081" formatCode="0.00E+00">
                  <c:v>-3.2456799999999999E-3</c:v>
                </c:pt>
                <c:pt idx="145082" formatCode="0.00E+00">
                  <c:v>-3.4470600000000001E-3</c:v>
                </c:pt>
                <c:pt idx="145083" formatCode="0.00E+00">
                  <c:v>-3.6486299999999999E-3</c:v>
                </c:pt>
                <c:pt idx="145084" formatCode="0.00E+00">
                  <c:v>-3.8501899999999999E-3</c:v>
                </c:pt>
                <c:pt idx="145085" formatCode="0.00E+00">
                  <c:v>-4.0515300000000002E-3</c:v>
                </c:pt>
                <c:pt idx="145086" formatCode="0.00E+00">
                  <c:v>-4.2524499999999996E-3</c:v>
                </c:pt>
                <c:pt idx="145087" formatCode="0.00E+00">
                  <c:v>-4.4527200000000003E-3</c:v>
                </c:pt>
                <c:pt idx="145088" formatCode="0.00E+00">
                  <c:v>-4.6521399999999999E-3</c:v>
                </c:pt>
                <c:pt idx="145089" formatCode="0.00E+00">
                  <c:v>-4.85047E-3</c:v>
                </c:pt>
                <c:pt idx="145090" formatCode="0.00E+00">
                  <c:v>-5.04749E-3</c:v>
                </c:pt>
                <c:pt idx="145091" formatCode="0.00E+00">
                  <c:v>-5.2429800000000004E-3</c:v>
                </c:pt>
                <c:pt idx="145092" formatCode="0.00E+00">
                  <c:v>-5.4366900000000001E-3</c:v>
                </c:pt>
                <c:pt idx="145093" formatCode="0.00E+00">
                  <c:v>-5.6283899999999996E-3</c:v>
                </c:pt>
                <c:pt idx="145094" formatCode="0.00E+00">
                  <c:v>-5.8178600000000002E-3</c:v>
                </c:pt>
                <c:pt idx="145095" formatCode="0.00E+00">
                  <c:v>-6.00484E-3</c:v>
                </c:pt>
                <c:pt idx="145096" formatCode="0.00E+00">
                  <c:v>-6.1891000000000003E-3</c:v>
                </c:pt>
                <c:pt idx="145097" formatCode="0.00E+00">
                  <c:v>-6.3703900000000001E-3</c:v>
                </c:pt>
                <c:pt idx="145098" formatCode="0.00E+00">
                  <c:v>-6.5484799999999998E-3</c:v>
                </c:pt>
                <c:pt idx="145099" formatCode="0.00E+00">
                  <c:v>-6.72312E-3</c:v>
                </c:pt>
                <c:pt idx="145100" formatCode="0.00E+00">
                  <c:v>-6.8940599999999996E-3</c:v>
                </c:pt>
                <c:pt idx="145101" formatCode="0.00E+00">
                  <c:v>-7.06107E-3</c:v>
                </c:pt>
                <c:pt idx="145102" formatCode="0.00E+00">
                  <c:v>-7.2239100000000001E-3</c:v>
                </c:pt>
                <c:pt idx="145103" formatCode="0.00E+00">
                  <c:v>-7.3823200000000004E-3</c:v>
                </c:pt>
                <c:pt idx="145104" formatCode="0.00E+00">
                  <c:v>-7.5360699999999997E-3</c:v>
                </c:pt>
                <c:pt idx="145105" formatCode="0.00E+00">
                  <c:v>-7.6849199999999996E-3</c:v>
                </c:pt>
                <c:pt idx="145106" formatCode="0.00E+00">
                  <c:v>-7.8286399999999996E-3</c:v>
                </c:pt>
                <c:pt idx="145107" formatCode="0.00E+00">
                  <c:v>-7.9669900000000002E-3</c:v>
                </c:pt>
                <c:pt idx="145108" formatCode="0.00E+00">
                  <c:v>-8.0997299999999994E-3</c:v>
                </c:pt>
                <c:pt idx="145109" formatCode="0.00E+00">
                  <c:v>-8.2266400000000003E-3</c:v>
                </c:pt>
                <c:pt idx="145110" formatCode="0.00E+00">
                  <c:v>-8.3475000000000008E-3</c:v>
                </c:pt>
                <c:pt idx="145111" formatCode="0.00E+00">
                  <c:v>-8.4620800000000003E-3</c:v>
                </c:pt>
                <c:pt idx="145112" formatCode="0.00E+00">
                  <c:v>-8.5701700000000002E-3</c:v>
                </c:pt>
                <c:pt idx="145113" formatCode="0.00E+00">
                  <c:v>-8.6715500000000001E-3</c:v>
                </c:pt>
                <c:pt idx="145114" formatCode="0.00E+00">
                  <c:v>-8.7660099999999994E-3</c:v>
                </c:pt>
                <c:pt idx="145115" formatCode="0.00E+00">
                  <c:v>-8.8533599999999994E-3</c:v>
                </c:pt>
                <c:pt idx="145116" formatCode="0.00E+00">
                  <c:v>-8.9333999999999993E-3</c:v>
                </c:pt>
                <c:pt idx="145117" formatCode="0.00E+00">
                  <c:v>-9.0059400000000005E-3</c:v>
                </c:pt>
                <c:pt idx="145118" formatCode="0.00E+00">
                  <c:v>-9.0707900000000004E-3</c:v>
                </c:pt>
                <c:pt idx="145119" formatCode="0.00E+00">
                  <c:v>-9.1277700000000003E-3</c:v>
                </c:pt>
                <c:pt idx="145120" formatCode="0.00E+00">
                  <c:v>-9.1767299999999993E-3</c:v>
                </c:pt>
                <c:pt idx="145121" formatCode="0.00E+00">
                  <c:v>-9.2174900000000001E-3</c:v>
                </c:pt>
                <c:pt idx="145122" formatCode="0.00E+00">
                  <c:v>-9.2499000000000001E-3</c:v>
                </c:pt>
                <c:pt idx="145123" formatCode="0.00E+00">
                  <c:v>-9.2738100000000004E-3</c:v>
                </c:pt>
                <c:pt idx="145124" formatCode="0.00E+00">
                  <c:v>-9.2890899999999998E-3</c:v>
                </c:pt>
                <c:pt idx="145125" formatCode="0.00E+00">
                  <c:v>-9.2956099999999993E-3</c:v>
                </c:pt>
                <c:pt idx="145126" formatCode="0.00E+00">
                  <c:v>-9.2932399999999995E-3</c:v>
                </c:pt>
                <c:pt idx="145127" formatCode="0.00E+00">
                  <c:v>-9.2818799999999993E-3</c:v>
                </c:pt>
                <c:pt idx="145128" formatCode="0.00E+00">
                  <c:v>-9.2614199999999994E-3</c:v>
                </c:pt>
                <c:pt idx="145129" formatCode="0.00E+00">
                  <c:v>-9.2317800000000002E-3</c:v>
                </c:pt>
                <c:pt idx="145130" formatCode="0.00E+00">
                  <c:v>-9.1928600000000006E-3</c:v>
                </c:pt>
                <c:pt idx="145131" formatCode="0.00E+00">
                  <c:v>-9.1446099999999992E-3</c:v>
                </c:pt>
                <c:pt idx="145132" formatCode="0.00E+00">
                  <c:v>-9.0869499999999999E-3</c:v>
                </c:pt>
                <c:pt idx="145133" formatCode="0.00E+00">
                  <c:v>-9.0198499999999994E-3</c:v>
                </c:pt>
                <c:pt idx="145134" formatCode="0.00E+00">
                  <c:v>-8.9432499999999998E-3</c:v>
                </c:pt>
                <c:pt idx="145135" formatCode="0.00E+00">
                  <c:v>-8.8571399999999995E-3</c:v>
                </c:pt>
                <c:pt idx="145136" formatCode="0.00E+00">
                  <c:v>-8.7614900000000003E-3</c:v>
                </c:pt>
                <c:pt idx="145137" formatCode="0.00E+00">
                  <c:v>-8.6563000000000005E-3</c:v>
                </c:pt>
                <c:pt idx="145138" formatCode="0.00E+00">
                  <c:v>-8.54158E-3</c:v>
                </c:pt>
                <c:pt idx="145139" formatCode="0.00E+00">
                  <c:v>-8.4173500000000005E-3</c:v>
                </c:pt>
                <c:pt idx="145140" formatCode="0.00E+00">
                  <c:v>-8.2836200000000002E-3</c:v>
                </c:pt>
                <c:pt idx="145141" formatCode="0.00E+00">
                  <c:v>-8.1404600000000004E-3</c:v>
                </c:pt>
                <c:pt idx="145142" formatCode="0.00E+00">
                  <c:v>-7.9878999999999992E-3</c:v>
                </c:pt>
                <c:pt idx="145143" formatCode="0.00E+00">
                  <c:v>-7.8260199999999995E-3</c:v>
                </c:pt>
                <c:pt idx="145144" formatCode="0.00E+00">
                  <c:v>-7.6548800000000002E-3</c:v>
                </c:pt>
                <c:pt idx="145145" formatCode="0.00E+00">
                  <c:v>-7.4745999999999996E-3</c:v>
                </c:pt>
                <c:pt idx="145146" formatCode="0.00E+00">
                  <c:v>-7.2852500000000001E-3</c:v>
                </c:pt>
                <c:pt idx="145147" formatCode="0.00E+00">
                  <c:v>-7.0869599999999998E-3</c:v>
                </c:pt>
                <c:pt idx="145148" formatCode="0.00E+00">
                  <c:v>-6.8798499999999999E-3</c:v>
                </c:pt>
                <c:pt idx="145149" formatCode="0.00E+00">
                  <c:v>-6.6640600000000003E-3</c:v>
                </c:pt>
                <c:pt idx="145150" formatCode="0.00E+00">
                  <c:v>-6.4397400000000002E-3</c:v>
                </c:pt>
                <c:pt idx="145151" formatCode="0.00E+00">
                  <c:v>-6.2070399999999996E-3</c:v>
                </c:pt>
                <c:pt idx="145152" formatCode="0.00E+00">
                  <c:v>-5.9661499999999999E-3</c:v>
                </c:pt>
                <c:pt idx="145153" formatCode="0.00E+00">
                  <c:v>-5.7172500000000001E-3</c:v>
                </c:pt>
                <c:pt idx="145154" formatCode="0.00E+00">
                  <c:v>-5.46052E-3</c:v>
                </c:pt>
                <c:pt idx="145155" formatCode="0.00E+00">
                  <c:v>-5.1961799999999999E-3</c:v>
                </c:pt>
                <c:pt idx="145156" formatCode="0.00E+00">
                  <c:v>-4.9244500000000004E-3</c:v>
                </c:pt>
                <c:pt idx="145157" formatCode="0.00E+00">
                  <c:v>-4.64555E-3</c:v>
                </c:pt>
                <c:pt idx="145158" formatCode="0.00E+00">
                  <c:v>-4.35973E-3</c:v>
                </c:pt>
                <c:pt idx="145159" formatCode="0.00E+00">
                  <c:v>-4.0672199999999999E-3</c:v>
                </c:pt>
                <c:pt idx="145160" formatCode="0.00E+00">
                  <c:v>-3.7683E-3</c:v>
                </c:pt>
                <c:pt idx="145161" formatCode="0.00E+00">
                  <c:v>-3.4632299999999999E-3</c:v>
                </c:pt>
                <c:pt idx="145162" formatCode="0.00E+00">
                  <c:v>-3.1522899999999999E-3</c:v>
                </c:pt>
                <c:pt idx="145163" formatCode="0.00E+00">
                  <c:v>-2.83577E-3</c:v>
                </c:pt>
                <c:pt idx="145164" formatCode="0.00E+00">
                  <c:v>-2.5139699999999999E-3</c:v>
                </c:pt>
                <c:pt idx="145165" formatCode="0.00E+00">
                  <c:v>-2.1871899999999999E-3</c:v>
                </c:pt>
                <c:pt idx="145166" formatCode="0.00E+00">
                  <c:v>-1.85574E-3</c:v>
                </c:pt>
                <c:pt idx="145167" formatCode="0.00E+00">
                  <c:v>-1.5199600000000001E-3</c:v>
                </c:pt>
                <c:pt idx="145168" formatCode="0.00E+00">
                  <c:v>-1.1801699999999999E-3</c:v>
                </c:pt>
                <c:pt idx="145169" formatCode="0.00E+00">
                  <c:v>-8.3671199999999998E-4</c:v>
                </c:pt>
                <c:pt idx="145170" formatCode="0.00E+00">
                  <c:v>-4.89925E-4</c:v>
                </c:pt>
                <c:pt idx="145171" formatCode="0.00E+00">
                  <c:v>-1.40161E-4</c:v>
                </c:pt>
                <c:pt idx="145172" formatCode="0.00E+00">
                  <c:v>2.1222E-4</c:v>
                </c:pt>
                <c:pt idx="145173" formatCode="0.00E+00">
                  <c:v>5.6685700000000004E-4</c:v>
                </c:pt>
                <c:pt idx="145174" formatCode="0.00E+00">
                  <c:v>9.2338200000000004E-4</c:v>
                </c:pt>
                <c:pt idx="145175" formatCode="0.00E+00">
                  <c:v>1.2814199999999999E-3</c:v>
                </c:pt>
                <c:pt idx="145176" formatCode="0.00E+00">
                  <c:v>1.6406000000000001E-3</c:v>
                </c:pt>
                <c:pt idx="145177" formatCode="0.00E+00">
                  <c:v>2.0005299999999999E-3</c:v>
                </c:pt>
                <c:pt idx="145178" formatCode="0.00E+00">
                  <c:v>2.36083E-3</c:v>
                </c:pt>
                <c:pt idx="145179" formatCode="0.00E+00">
                  <c:v>2.72112E-3</c:v>
                </c:pt>
                <c:pt idx="145180" formatCode="0.00E+00">
                  <c:v>3.0810099999999999E-3</c:v>
                </c:pt>
                <c:pt idx="145181" formatCode="0.00E+00">
                  <c:v>3.4400899999999998E-3</c:v>
                </c:pt>
                <c:pt idx="145182" formatCode="0.00E+00">
                  <c:v>3.7979899999999998E-3</c:v>
                </c:pt>
                <c:pt idx="145183" formatCode="0.00E+00">
                  <c:v>4.1542899999999997E-3</c:v>
                </c:pt>
                <c:pt idx="145184" formatCode="0.00E+00">
                  <c:v>4.5086199999999996E-3</c:v>
                </c:pt>
                <c:pt idx="145185" formatCode="0.00E+00">
                  <c:v>4.8605799999999998E-3</c:v>
                </c:pt>
                <c:pt idx="145186" formatCode="0.00E+00">
                  <c:v>5.2097599999999999E-3</c:v>
                </c:pt>
                <c:pt idx="145187" formatCode="0.00E+00">
                  <c:v>5.5557899999999997E-3</c:v>
                </c:pt>
                <c:pt idx="145188" formatCode="0.00E+00">
                  <c:v>5.8982499999999998E-3</c:v>
                </c:pt>
                <c:pt idx="145189" formatCode="0.00E+00">
                  <c:v>6.2367799999999999E-3</c:v>
                </c:pt>
                <c:pt idx="145190" formatCode="0.00E+00">
                  <c:v>6.5709699999999998E-3</c:v>
                </c:pt>
                <c:pt idx="145191" formatCode="0.00E+00">
                  <c:v>6.9004499999999998E-3</c:v>
                </c:pt>
                <c:pt idx="145192" formatCode="0.00E+00">
                  <c:v>7.2248299999999998E-3</c:v>
                </c:pt>
                <c:pt idx="145193" formatCode="0.00E+00">
                  <c:v>7.5437400000000002E-3</c:v>
                </c:pt>
                <c:pt idx="145194" formatCode="0.00E+00">
                  <c:v>7.8568100000000005E-3</c:v>
                </c:pt>
                <c:pt idx="145195" formatCode="0.00E+00">
                  <c:v>8.1636599999999997E-3</c:v>
                </c:pt>
                <c:pt idx="145196" formatCode="0.00E+00">
                  <c:v>8.4639499999999996E-3</c:v>
                </c:pt>
                <c:pt idx="145197" formatCode="0.00E+00">
                  <c:v>8.7573000000000008E-3</c:v>
                </c:pt>
                <c:pt idx="145198" formatCode="0.00E+00">
                  <c:v>9.0433800000000002E-3</c:v>
                </c:pt>
                <c:pt idx="145199" formatCode="0.00E+00">
                  <c:v>9.3218399999999996E-3</c:v>
                </c:pt>
                <c:pt idx="145200" formatCode="0.00E+00">
                  <c:v>9.5923499999999995E-3</c:v>
                </c:pt>
                <c:pt idx="145201" formatCode="0.00E+00">
                  <c:v>9.8545799999999999E-3</c:v>
                </c:pt>
                <c:pt idx="145202">
                  <c:v>1.0108199999999999E-2</c:v>
                </c:pt>
                <c:pt idx="145203">
                  <c:v>1.03529E-2</c:v>
                </c:pt>
                <c:pt idx="145204">
                  <c:v>1.0588500000000001E-2</c:v>
                </c:pt>
                <c:pt idx="145205">
                  <c:v>1.0814499999999999E-2</c:v>
                </c:pt>
                <c:pt idx="145206">
                  <c:v>1.1030699999999999E-2</c:v>
                </c:pt>
                <c:pt idx="145207">
                  <c:v>1.1236899999999999E-2</c:v>
                </c:pt>
                <c:pt idx="145208">
                  <c:v>1.14328E-2</c:v>
                </c:pt>
                <c:pt idx="145209">
                  <c:v>1.1618099999999999E-2</c:v>
                </c:pt>
                <c:pt idx="145210">
                  <c:v>1.17926E-2</c:v>
                </c:pt>
                <c:pt idx="145211">
                  <c:v>1.19562E-2</c:v>
                </c:pt>
                <c:pt idx="145212">
                  <c:v>1.21084E-2</c:v>
                </c:pt>
                <c:pt idx="145213">
                  <c:v>1.2249299999999999E-2</c:v>
                </c:pt>
                <c:pt idx="145214">
                  <c:v>1.2378500000000001E-2</c:v>
                </c:pt>
                <c:pt idx="145215">
                  <c:v>1.2495900000000001E-2</c:v>
                </c:pt>
                <c:pt idx="145216">
                  <c:v>1.2601299999999999E-2</c:v>
                </c:pt>
                <c:pt idx="145217">
                  <c:v>1.26947E-2</c:v>
                </c:pt>
                <c:pt idx="145218">
                  <c:v>1.27758E-2</c:v>
                </c:pt>
                <c:pt idx="145219">
                  <c:v>1.28445E-2</c:v>
                </c:pt>
                <c:pt idx="145220">
                  <c:v>1.29008E-2</c:v>
                </c:pt>
                <c:pt idx="145221">
                  <c:v>1.29444E-2</c:v>
                </c:pt>
                <c:pt idx="145222">
                  <c:v>1.2975499999999999E-2</c:v>
                </c:pt>
                <c:pt idx="145223">
                  <c:v>1.29938E-2</c:v>
                </c:pt>
                <c:pt idx="145224">
                  <c:v>1.29993E-2</c:v>
                </c:pt>
                <c:pt idx="145225">
                  <c:v>1.2992099999999999E-2</c:v>
                </c:pt>
                <c:pt idx="145226">
                  <c:v>1.2971999999999999E-2</c:v>
                </c:pt>
                <c:pt idx="145227">
                  <c:v>1.29391E-2</c:v>
                </c:pt>
                <c:pt idx="145228">
                  <c:v>1.2893399999999999E-2</c:v>
                </c:pt>
                <c:pt idx="145229">
                  <c:v>1.28349E-2</c:v>
                </c:pt>
                <c:pt idx="145230">
                  <c:v>1.27636E-2</c:v>
                </c:pt>
                <c:pt idx="145231">
                  <c:v>1.26797E-2</c:v>
                </c:pt>
                <c:pt idx="145232">
                  <c:v>1.2583E-2</c:v>
                </c:pt>
                <c:pt idx="145233">
                  <c:v>1.24739E-2</c:v>
                </c:pt>
                <c:pt idx="145234">
                  <c:v>1.2352200000000001E-2</c:v>
                </c:pt>
                <c:pt idx="145235">
                  <c:v>1.22182E-2</c:v>
                </c:pt>
                <c:pt idx="145236">
                  <c:v>1.2071999999999999E-2</c:v>
                </c:pt>
                <c:pt idx="145237">
                  <c:v>1.1913699999999999E-2</c:v>
                </c:pt>
                <c:pt idx="145238">
                  <c:v>1.1743399999999999E-2</c:v>
                </c:pt>
                <c:pt idx="145239">
                  <c:v>1.1561399999999999E-2</c:v>
                </c:pt>
                <c:pt idx="145240">
                  <c:v>1.1367800000000001E-2</c:v>
                </c:pt>
                <c:pt idx="145241">
                  <c:v>1.1162699999999999E-2</c:v>
                </c:pt>
                <c:pt idx="145242">
                  <c:v>1.09465E-2</c:v>
                </c:pt>
                <c:pt idx="145243">
                  <c:v>1.0719299999999999E-2</c:v>
                </c:pt>
                <c:pt idx="145244">
                  <c:v>1.04814E-2</c:v>
                </c:pt>
                <c:pt idx="145245">
                  <c:v>1.02329E-2</c:v>
                </c:pt>
                <c:pt idx="145246" formatCode="0.00E+00">
                  <c:v>9.9742300000000006E-3</c:v>
                </c:pt>
                <c:pt idx="145247" formatCode="0.00E+00">
                  <c:v>9.7055400000000003E-3</c:v>
                </c:pt>
                <c:pt idx="145248" formatCode="0.00E+00">
                  <c:v>9.4271500000000005E-3</c:v>
                </c:pt>
                <c:pt idx="145249" formatCode="0.00E+00">
                  <c:v>9.1393499999999992E-3</c:v>
                </c:pt>
                <c:pt idx="145250" formatCode="0.00E+00">
                  <c:v>8.8424200000000001E-3</c:v>
                </c:pt>
                <c:pt idx="145251" formatCode="0.00E+00">
                  <c:v>8.5366899999999996E-3</c:v>
                </c:pt>
                <c:pt idx="145252" formatCode="0.00E+00">
                  <c:v>8.2224599999999991E-3</c:v>
                </c:pt>
                <c:pt idx="145253" formatCode="0.00E+00">
                  <c:v>7.9000700000000004E-3</c:v>
                </c:pt>
                <c:pt idx="145254" formatCode="0.00E+00">
                  <c:v>7.5698500000000004E-3</c:v>
                </c:pt>
                <c:pt idx="145255" formatCode="0.00E+00">
                  <c:v>7.2321499999999997E-3</c:v>
                </c:pt>
                <c:pt idx="145256" formatCode="0.00E+00">
                  <c:v>6.8873299999999997E-3</c:v>
                </c:pt>
                <c:pt idx="145257" formatCode="0.00E+00">
                  <c:v>6.53573E-3</c:v>
                </c:pt>
                <c:pt idx="145258" formatCode="0.00E+00">
                  <c:v>6.1777400000000001E-3</c:v>
                </c:pt>
                <c:pt idx="145259" formatCode="0.00E+00">
                  <c:v>5.8137199999999997E-3</c:v>
                </c:pt>
                <c:pt idx="145260" formatCode="0.00E+00">
                  <c:v>5.4440599999999997E-3</c:v>
                </c:pt>
                <c:pt idx="145261" formatCode="0.00E+00">
                  <c:v>5.0691399999999998E-3</c:v>
                </c:pt>
                <c:pt idx="145262" formatCode="0.00E+00">
                  <c:v>4.6893600000000001E-3</c:v>
                </c:pt>
                <c:pt idx="145263" formatCode="0.00E+00">
                  <c:v>4.30511E-3</c:v>
                </c:pt>
                <c:pt idx="145264" formatCode="0.00E+00">
                  <c:v>3.9167899999999999E-3</c:v>
                </c:pt>
                <c:pt idx="145265" formatCode="0.00E+00">
                  <c:v>3.5247999999999998E-3</c:v>
                </c:pt>
                <c:pt idx="145266" formatCode="0.00E+00">
                  <c:v>3.1295699999999999E-3</c:v>
                </c:pt>
                <c:pt idx="145267" formatCode="0.00E+00">
                  <c:v>2.7314800000000001E-3</c:v>
                </c:pt>
                <c:pt idx="145268" formatCode="0.00E+00">
                  <c:v>2.33096E-3</c:v>
                </c:pt>
                <c:pt idx="145269" formatCode="0.00E+00">
                  <c:v>1.9284300000000001E-3</c:v>
                </c:pt>
                <c:pt idx="145270" formatCode="0.00E+00">
                  <c:v>1.52429E-3</c:v>
                </c:pt>
                <c:pt idx="145271" formatCode="0.00E+00">
                  <c:v>1.1189699999999999E-3</c:v>
                </c:pt>
                <c:pt idx="145272" formatCode="0.00E+00">
                  <c:v>7.12877E-4</c:v>
                </c:pt>
                <c:pt idx="145273" formatCode="0.00E+00">
                  <c:v>3.0643100000000002E-4</c:v>
                </c:pt>
                <c:pt idx="145274" formatCode="0.00E+00">
                  <c:v>-9.9953900000000005E-5</c:v>
                </c:pt>
                <c:pt idx="145275" formatCode="0.00E+00">
                  <c:v>-5.0586299999999995E-4</c:v>
                </c:pt>
                <c:pt idx="145276" formatCode="0.00E+00">
                  <c:v>-9.1088400000000004E-4</c:v>
                </c:pt>
                <c:pt idx="145277" formatCode="0.00E+00">
                  <c:v>-1.3146099999999999E-3</c:v>
                </c:pt>
                <c:pt idx="145278" formatCode="0.00E+00">
                  <c:v>-1.7166200000000001E-3</c:v>
                </c:pt>
                <c:pt idx="145279" formatCode="0.00E+00">
                  <c:v>-2.1165300000000001E-3</c:v>
                </c:pt>
                <c:pt idx="145280" formatCode="0.00E+00">
                  <c:v>-2.5139300000000002E-3</c:v>
                </c:pt>
                <c:pt idx="145281" formatCode="0.00E+00">
                  <c:v>-2.90843E-3</c:v>
                </c:pt>
                <c:pt idx="145282" formatCode="0.00E+00">
                  <c:v>-3.29963E-3</c:v>
                </c:pt>
                <c:pt idx="145283" formatCode="0.00E+00">
                  <c:v>-3.6871500000000001E-3</c:v>
                </c:pt>
                <c:pt idx="145284" formatCode="0.00E+00">
                  <c:v>-4.0706099999999997E-3</c:v>
                </c:pt>
                <c:pt idx="145285" formatCode="0.00E+00">
                  <c:v>-4.4496300000000004E-3</c:v>
                </c:pt>
                <c:pt idx="145286" formatCode="0.00E+00">
                  <c:v>-4.8238500000000002E-3</c:v>
                </c:pt>
                <c:pt idx="145287" formatCode="0.00E+00">
                  <c:v>-5.1929000000000003E-3</c:v>
                </c:pt>
                <c:pt idx="145288" formatCode="0.00E+00">
                  <c:v>-5.5564300000000002E-3</c:v>
                </c:pt>
                <c:pt idx="145289" formatCode="0.00E+00">
                  <c:v>-5.9141000000000003E-3</c:v>
                </c:pt>
                <c:pt idx="145290" formatCode="0.00E+00">
                  <c:v>-6.2655699999999998E-3</c:v>
                </c:pt>
                <c:pt idx="145291" formatCode="0.00E+00">
                  <c:v>-6.6105000000000001E-3</c:v>
                </c:pt>
                <c:pt idx="145292" formatCode="0.00E+00">
                  <c:v>-6.9485800000000002E-3</c:v>
                </c:pt>
                <c:pt idx="145293" formatCode="0.00E+00">
                  <c:v>-7.2794899999999996E-3</c:v>
                </c:pt>
                <c:pt idx="145294" formatCode="0.00E+00">
                  <c:v>-7.6029299999999999E-3</c:v>
                </c:pt>
                <c:pt idx="145295" formatCode="0.00E+00">
                  <c:v>-7.9186099999999995E-3</c:v>
                </c:pt>
                <c:pt idx="145296" formatCode="0.00E+00">
                  <c:v>-8.2262499999999992E-3</c:v>
                </c:pt>
                <c:pt idx="145297" formatCode="0.00E+00">
                  <c:v>-8.5255699999999997E-3</c:v>
                </c:pt>
                <c:pt idx="145298" formatCode="0.00E+00">
                  <c:v>-8.8163100000000008E-3</c:v>
                </c:pt>
                <c:pt idx="145299" formatCode="0.00E+00">
                  <c:v>-9.0982200000000006E-3</c:v>
                </c:pt>
                <c:pt idx="145300" formatCode="0.00E+00">
                  <c:v>-9.3710600000000005E-3</c:v>
                </c:pt>
                <c:pt idx="145301" formatCode="0.00E+00">
                  <c:v>-9.6346000000000001E-3</c:v>
                </c:pt>
                <c:pt idx="145302" formatCode="0.00E+00">
                  <c:v>-9.8886200000000007E-3</c:v>
                </c:pt>
                <c:pt idx="145303">
                  <c:v>-1.01329E-2</c:v>
                </c:pt>
                <c:pt idx="145304">
                  <c:v>-1.0367299999999999E-2</c:v>
                </c:pt>
                <c:pt idx="145305">
                  <c:v>-1.05916E-2</c:v>
                </c:pt>
                <c:pt idx="145306">
                  <c:v>-1.08056E-2</c:v>
                </c:pt>
                <c:pt idx="145307">
                  <c:v>-1.10092E-2</c:v>
                </c:pt>
                <c:pt idx="145308">
                  <c:v>-1.1202200000000001E-2</c:v>
                </c:pt>
                <c:pt idx="145309">
                  <c:v>-1.1384500000000001E-2</c:v>
                </c:pt>
                <c:pt idx="145310">
                  <c:v>-1.1555899999999999E-2</c:v>
                </c:pt>
                <c:pt idx="145311">
                  <c:v>-1.17164E-2</c:v>
                </c:pt>
                <c:pt idx="145312">
                  <c:v>-1.18659E-2</c:v>
                </c:pt>
                <c:pt idx="145313">
                  <c:v>-1.2004300000000001E-2</c:v>
                </c:pt>
                <c:pt idx="145314">
                  <c:v>-1.21315E-2</c:v>
                </c:pt>
                <c:pt idx="145315">
                  <c:v>-1.22474E-2</c:v>
                </c:pt>
                <c:pt idx="145316">
                  <c:v>-1.2352E-2</c:v>
                </c:pt>
                <c:pt idx="145317">
                  <c:v>-1.2445299999999999E-2</c:v>
                </c:pt>
                <c:pt idx="145318">
                  <c:v>-1.25272E-2</c:v>
                </c:pt>
                <c:pt idx="145319">
                  <c:v>-1.2597799999999999E-2</c:v>
                </c:pt>
                <c:pt idx="145320">
                  <c:v>-1.2657E-2</c:v>
                </c:pt>
                <c:pt idx="145321">
                  <c:v>-1.27049E-2</c:v>
                </c:pt>
                <c:pt idx="145322">
                  <c:v>-1.27414E-2</c:v>
                </c:pt>
                <c:pt idx="145323">
                  <c:v>-1.2766700000000001E-2</c:v>
                </c:pt>
                <c:pt idx="145324">
                  <c:v>-1.2780700000000001E-2</c:v>
                </c:pt>
                <c:pt idx="145325">
                  <c:v>-1.27835E-2</c:v>
                </c:pt>
                <c:pt idx="145326">
                  <c:v>-1.27753E-2</c:v>
                </c:pt>
                <c:pt idx="145327">
                  <c:v>-1.2756E-2</c:v>
                </c:pt>
                <c:pt idx="145328">
                  <c:v>-1.2725800000000001E-2</c:v>
                </c:pt>
                <c:pt idx="145329">
                  <c:v>-1.26848E-2</c:v>
                </c:pt>
                <c:pt idx="145330">
                  <c:v>-1.2633E-2</c:v>
                </c:pt>
                <c:pt idx="145331">
                  <c:v>-1.2570700000000001E-2</c:v>
                </c:pt>
                <c:pt idx="145332">
                  <c:v>-1.2497899999999999E-2</c:v>
                </c:pt>
                <c:pt idx="145333">
                  <c:v>-1.24148E-2</c:v>
                </c:pt>
                <c:pt idx="145334">
                  <c:v>-1.23216E-2</c:v>
                </c:pt>
                <c:pt idx="145335">
                  <c:v>-1.22183E-2</c:v>
                </c:pt>
                <c:pt idx="145336">
                  <c:v>-1.2105299999999999E-2</c:v>
                </c:pt>
                <c:pt idx="145337">
                  <c:v>-1.19825E-2</c:v>
                </c:pt>
                <c:pt idx="145338">
                  <c:v>-1.1850400000000001E-2</c:v>
                </c:pt>
                <c:pt idx="145339">
                  <c:v>-1.17089E-2</c:v>
                </c:pt>
                <c:pt idx="145340">
                  <c:v>-1.15584E-2</c:v>
                </c:pt>
                <c:pt idx="145341">
                  <c:v>-1.1398999999999999E-2</c:v>
                </c:pt>
                <c:pt idx="145342">
                  <c:v>-1.1231E-2</c:v>
                </c:pt>
                <c:pt idx="145343">
                  <c:v>-1.1054599999999999E-2</c:v>
                </c:pt>
                <c:pt idx="145344">
                  <c:v>-1.08699E-2</c:v>
                </c:pt>
                <c:pt idx="145345">
                  <c:v>-1.0677300000000001E-2</c:v>
                </c:pt>
                <c:pt idx="145346">
                  <c:v>-1.0477E-2</c:v>
                </c:pt>
                <c:pt idx="145347">
                  <c:v>-1.0269199999999999E-2</c:v>
                </c:pt>
                <c:pt idx="145348">
                  <c:v>-1.00541E-2</c:v>
                </c:pt>
                <c:pt idx="145349" formatCode="0.00E+00">
                  <c:v>-9.8320999999999999E-3</c:v>
                </c:pt>
                <c:pt idx="145350" formatCode="0.00E+00">
                  <c:v>-9.6033400000000001E-3</c:v>
                </c:pt>
                <c:pt idx="145351" formatCode="0.00E+00">
                  <c:v>-9.3681100000000007E-3</c:v>
                </c:pt>
                <c:pt idx="145352" formatCode="0.00E+00">
                  <c:v>-9.1266799999999999E-3</c:v>
                </c:pt>
                <c:pt idx="145353" formatCode="0.00E+00">
                  <c:v>-8.8792999999999997E-3</c:v>
                </c:pt>
                <c:pt idx="145354" formatCode="0.00E+00">
                  <c:v>-8.6262400000000003E-3</c:v>
                </c:pt>
                <c:pt idx="145355" formatCode="0.00E+00">
                  <c:v>-8.36778E-3</c:v>
                </c:pt>
                <c:pt idx="145356" formatCode="0.00E+00">
                  <c:v>-8.1041800000000008E-3</c:v>
                </c:pt>
                <c:pt idx="145357" formatCode="0.00E+00">
                  <c:v>-7.8357199999999991E-3</c:v>
                </c:pt>
                <c:pt idx="145358" formatCode="0.00E+00">
                  <c:v>-7.5626699999999996E-3</c:v>
                </c:pt>
                <c:pt idx="145359" formatCode="0.00E+00">
                  <c:v>-7.2852899999999998E-3</c:v>
                </c:pt>
                <c:pt idx="145360" formatCode="0.00E+00">
                  <c:v>-7.0038799999999997E-3</c:v>
                </c:pt>
                <c:pt idx="145361" formatCode="0.00E+00">
                  <c:v>-6.7187000000000002E-3</c:v>
                </c:pt>
                <c:pt idx="145362" formatCode="0.00E+00">
                  <c:v>-6.4300199999999998E-3</c:v>
                </c:pt>
                <c:pt idx="145363" formatCode="0.00E+00">
                  <c:v>-6.1381200000000004E-3</c:v>
                </c:pt>
                <c:pt idx="145364" formatCode="0.00E+00">
                  <c:v>-5.8432700000000002E-3</c:v>
                </c:pt>
                <c:pt idx="145365" formatCode="0.00E+00">
                  <c:v>-5.5457400000000004E-3</c:v>
                </c:pt>
                <c:pt idx="145366" formatCode="0.00E+00">
                  <c:v>-5.2458000000000001E-3</c:v>
                </c:pt>
                <c:pt idx="145367" formatCode="0.00E+00">
                  <c:v>-4.9437099999999996E-3</c:v>
                </c:pt>
                <c:pt idx="145368" formatCode="0.00E+00">
                  <c:v>-4.6397499999999998E-3</c:v>
                </c:pt>
                <c:pt idx="145369" formatCode="0.00E+00">
                  <c:v>-4.33418E-3</c:v>
                </c:pt>
                <c:pt idx="145370" formatCode="0.00E+00">
                  <c:v>-4.0272499999999996E-3</c:v>
                </c:pt>
                <c:pt idx="145371" formatCode="0.00E+00">
                  <c:v>-3.7192200000000001E-3</c:v>
                </c:pt>
                <c:pt idx="145372" formatCode="0.00E+00">
                  <c:v>-3.4103499999999999E-3</c:v>
                </c:pt>
                <c:pt idx="145373" formatCode="0.00E+00">
                  <c:v>-3.1008899999999998E-3</c:v>
                </c:pt>
                <c:pt idx="145374" formatCode="0.00E+00">
                  <c:v>-2.79109E-3</c:v>
                </c:pt>
                <c:pt idx="145375" formatCode="0.00E+00">
                  <c:v>-2.4811799999999999E-3</c:v>
                </c:pt>
                <c:pt idx="145376" formatCode="0.00E+00">
                  <c:v>-2.1714199999999999E-3</c:v>
                </c:pt>
                <c:pt idx="145377" formatCode="0.00E+00">
                  <c:v>-1.86202E-3</c:v>
                </c:pt>
                <c:pt idx="145378" formatCode="0.00E+00">
                  <c:v>-1.5532300000000001E-3</c:v>
                </c:pt>
                <c:pt idx="145379" formatCode="0.00E+00">
                  <c:v>-1.2452699999999999E-3</c:v>
                </c:pt>
                <c:pt idx="145380" formatCode="0.00E+00">
                  <c:v>-9.3836500000000003E-4</c:v>
                </c:pt>
                <c:pt idx="145381" formatCode="0.00E+00">
                  <c:v>-6.32725E-4</c:v>
                </c:pt>
                <c:pt idx="145382" formatCode="0.00E+00">
                  <c:v>-3.2856600000000003E-4</c:v>
                </c:pt>
                <c:pt idx="145383" formatCode="0.00E+00">
                  <c:v>-2.60921E-5</c:v>
                </c:pt>
                <c:pt idx="145384" formatCode="0.00E+00">
                  <c:v>2.7449400000000002E-4</c:v>
                </c:pt>
                <c:pt idx="145385" formatCode="0.00E+00">
                  <c:v>5.7299599999999999E-4</c:v>
                </c:pt>
                <c:pt idx="145386" formatCode="0.00E+00">
                  <c:v>8.6922500000000005E-4</c:v>
                </c:pt>
                <c:pt idx="145387" formatCode="0.00E+00">
                  <c:v>1.16299E-3</c:v>
                </c:pt>
                <c:pt idx="145388" formatCode="0.00E+00">
                  <c:v>1.4541300000000001E-3</c:v>
                </c:pt>
                <c:pt idx="145389" formatCode="0.00E+00">
                  <c:v>1.74245E-3</c:v>
                </c:pt>
                <c:pt idx="145390" formatCode="0.00E+00">
                  <c:v>2.0277899999999998E-3</c:v>
                </c:pt>
                <c:pt idx="145391" formatCode="0.00E+00">
                  <c:v>2.30999E-3</c:v>
                </c:pt>
                <c:pt idx="145392" formatCode="0.00E+00">
                  <c:v>2.5888899999999999E-3</c:v>
                </c:pt>
                <c:pt idx="145393" formatCode="0.00E+00">
                  <c:v>2.8643399999999999E-3</c:v>
                </c:pt>
                <c:pt idx="145394" formatCode="0.00E+00">
                  <c:v>3.1361900000000001E-3</c:v>
                </c:pt>
                <c:pt idx="145395" formatCode="0.00E+00">
                  <c:v>3.4043200000000002E-3</c:v>
                </c:pt>
                <c:pt idx="145396" formatCode="0.00E+00">
                  <c:v>3.6685799999999998E-3</c:v>
                </c:pt>
                <c:pt idx="145397" formatCode="0.00E+00">
                  <c:v>3.9288400000000003E-3</c:v>
                </c:pt>
                <c:pt idx="145398" formatCode="0.00E+00">
                  <c:v>4.1849900000000004E-3</c:v>
                </c:pt>
                <c:pt idx="145399" formatCode="0.00E+00">
                  <c:v>4.4368999999999997E-3</c:v>
                </c:pt>
                <c:pt idx="145400" formatCode="0.00E+00">
                  <c:v>4.6844699999999996E-3</c:v>
                </c:pt>
                <c:pt idx="145401" formatCode="0.00E+00">
                  <c:v>4.9275899999999999E-3</c:v>
                </c:pt>
                <c:pt idx="145402" formatCode="0.00E+00">
                  <c:v>5.1661600000000004E-3</c:v>
                </c:pt>
                <c:pt idx="145403" formatCode="0.00E+00">
                  <c:v>5.4000899999999998E-3</c:v>
                </c:pt>
                <c:pt idx="145404" formatCode="0.00E+00">
                  <c:v>5.6292900000000003E-3</c:v>
                </c:pt>
                <c:pt idx="145405" formatCode="0.00E+00">
                  <c:v>5.8536700000000001E-3</c:v>
                </c:pt>
                <c:pt idx="145406" formatCode="0.00E+00">
                  <c:v>6.0731500000000002E-3</c:v>
                </c:pt>
                <c:pt idx="145407" formatCode="0.00E+00">
                  <c:v>6.2876700000000004E-3</c:v>
                </c:pt>
                <c:pt idx="145408" formatCode="0.00E+00">
                  <c:v>6.4971400000000002E-3</c:v>
                </c:pt>
                <c:pt idx="145409" formatCode="0.00E+00">
                  <c:v>6.7015099999999999E-3</c:v>
                </c:pt>
                <c:pt idx="145410" formatCode="0.00E+00">
                  <c:v>6.9007199999999999E-3</c:v>
                </c:pt>
                <c:pt idx="145411" formatCode="0.00E+00">
                  <c:v>7.0947199999999997E-3</c:v>
                </c:pt>
                <c:pt idx="145412" formatCode="0.00E+00">
                  <c:v>7.2834400000000004E-3</c:v>
                </c:pt>
                <c:pt idx="145413" formatCode="0.00E+00">
                  <c:v>7.4668499999999997E-3</c:v>
                </c:pt>
                <c:pt idx="145414" formatCode="0.00E+00">
                  <c:v>7.6448999999999996E-3</c:v>
                </c:pt>
                <c:pt idx="145415" formatCode="0.00E+00">
                  <c:v>7.8175599999999994E-3</c:v>
                </c:pt>
                <c:pt idx="145416" formatCode="0.00E+00">
                  <c:v>7.9847800000000003E-3</c:v>
                </c:pt>
                <c:pt idx="145417" formatCode="0.00E+00">
                  <c:v>8.1465400000000007E-3</c:v>
                </c:pt>
                <c:pt idx="145418" formatCode="0.00E+00">
                  <c:v>8.3028100000000007E-3</c:v>
                </c:pt>
                <c:pt idx="145419" formatCode="0.00E+00">
                  <c:v>8.4535600000000006E-3</c:v>
                </c:pt>
                <c:pt idx="145420" formatCode="0.00E+00">
                  <c:v>8.5987800000000003E-3</c:v>
                </c:pt>
                <c:pt idx="145421" formatCode="0.00E+00">
                  <c:v>8.7384400000000001E-3</c:v>
                </c:pt>
                <c:pt idx="145422" formatCode="0.00E+00">
                  <c:v>8.87253E-3</c:v>
                </c:pt>
                <c:pt idx="145423" formatCode="0.00E+00">
                  <c:v>9.0010400000000001E-3</c:v>
                </c:pt>
                <c:pt idx="145424" formatCode="0.00E+00">
                  <c:v>9.1239600000000004E-3</c:v>
                </c:pt>
                <c:pt idx="145425" formatCode="0.00E+00">
                  <c:v>9.2412799999999993E-3</c:v>
                </c:pt>
                <c:pt idx="145426" formatCode="0.00E+00">
                  <c:v>9.3529900000000003E-3</c:v>
                </c:pt>
                <c:pt idx="145427" formatCode="0.00E+00">
                  <c:v>9.4590899999999999E-3</c:v>
                </c:pt>
                <c:pt idx="145428" formatCode="0.00E+00">
                  <c:v>9.5595699999999999E-3</c:v>
                </c:pt>
                <c:pt idx="145429" formatCode="0.00E+00">
                  <c:v>9.6544500000000002E-3</c:v>
                </c:pt>
                <c:pt idx="145430" formatCode="0.00E+00">
                  <c:v>9.7437200000000009E-3</c:v>
                </c:pt>
                <c:pt idx="145431" formatCode="0.00E+00">
                  <c:v>9.8273700000000002E-3</c:v>
                </c:pt>
                <c:pt idx="145432" formatCode="0.00E+00">
                  <c:v>9.9054299999999998E-3</c:v>
                </c:pt>
                <c:pt idx="145433" formatCode="0.00E+00">
                  <c:v>9.9778899999999997E-3</c:v>
                </c:pt>
                <c:pt idx="145434">
                  <c:v>1.00448E-2</c:v>
                </c:pt>
                <c:pt idx="145435">
                  <c:v>1.01061E-2</c:v>
                </c:pt>
                <c:pt idx="145436">
                  <c:v>1.01618E-2</c:v>
                </c:pt>
                <c:pt idx="145437">
                  <c:v>1.0211899999999999E-2</c:v>
                </c:pt>
                <c:pt idx="145438">
                  <c:v>1.02565E-2</c:v>
                </c:pt>
                <c:pt idx="145439">
                  <c:v>1.02956E-2</c:v>
                </c:pt>
                <c:pt idx="145440">
                  <c:v>1.0329100000000001E-2</c:v>
                </c:pt>
                <c:pt idx="145441">
                  <c:v>1.0357099999999999E-2</c:v>
                </c:pt>
                <c:pt idx="145442">
                  <c:v>1.0379599999999999E-2</c:v>
                </c:pt>
                <c:pt idx="145443">
                  <c:v>1.0396600000000001E-2</c:v>
                </c:pt>
                <c:pt idx="145444">
                  <c:v>1.04081E-2</c:v>
                </c:pt>
                <c:pt idx="145445">
                  <c:v>1.04142E-2</c:v>
                </c:pt>
                <c:pt idx="145446">
                  <c:v>1.04148E-2</c:v>
                </c:pt>
                <c:pt idx="145447">
                  <c:v>1.04099E-2</c:v>
                </c:pt>
                <c:pt idx="145448">
                  <c:v>1.03996E-2</c:v>
                </c:pt>
                <c:pt idx="145449">
                  <c:v>1.03839E-2</c:v>
                </c:pt>
                <c:pt idx="145450">
                  <c:v>1.0362700000000001E-2</c:v>
                </c:pt>
                <c:pt idx="145451">
                  <c:v>1.03362E-2</c:v>
                </c:pt>
                <c:pt idx="145452">
                  <c:v>1.0304199999999999E-2</c:v>
                </c:pt>
                <c:pt idx="145453">
                  <c:v>1.0266900000000001E-2</c:v>
                </c:pt>
                <c:pt idx="145454">
                  <c:v>1.0224199999999999E-2</c:v>
                </c:pt>
                <c:pt idx="145455">
                  <c:v>1.01762E-2</c:v>
                </c:pt>
                <c:pt idx="145456">
                  <c:v>1.01228E-2</c:v>
                </c:pt>
                <c:pt idx="145457">
                  <c:v>1.0064099999999999E-2</c:v>
                </c:pt>
                <c:pt idx="145458" formatCode="0.00E+00">
                  <c:v>9.9999900000000003E-3</c:v>
                </c:pt>
                <c:pt idx="145459" formatCode="0.00E+00">
                  <c:v>9.9306099999999994E-3</c:v>
                </c:pt>
                <c:pt idx="145460" formatCode="0.00E+00">
                  <c:v>9.8559200000000007E-3</c:v>
                </c:pt>
                <c:pt idx="145461" formatCode="0.00E+00">
                  <c:v>9.7759300000000004E-3</c:v>
                </c:pt>
                <c:pt idx="145462" formatCode="0.00E+00">
                  <c:v>9.6906500000000003E-3</c:v>
                </c:pt>
                <c:pt idx="145463" formatCode="0.00E+00">
                  <c:v>9.6000900000000004E-3</c:v>
                </c:pt>
                <c:pt idx="145464" formatCode="0.00E+00">
                  <c:v>9.5042700000000004E-3</c:v>
                </c:pt>
                <c:pt idx="145465" formatCode="0.00E+00">
                  <c:v>9.4032000000000004E-3</c:v>
                </c:pt>
                <c:pt idx="145466" formatCode="0.00E+00">
                  <c:v>9.2968800000000004E-3</c:v>
                </c:pt>
                <c:pt idx="145467" formatCode="0.00E+00">
                  <c:v>9.1853300000000002E-3</c:v>
                </c:pt>
                <c:pt idx="145468" formatCode="0.00E+00">
                  <c:v>9.0685599999999998E-3</c:v>
                </c:pt>
                <c:pt idx="145469" formatCode="0.00E+00">
                  <c:v>8.9465800000000009E-3</c:v>
                </c:pt>
                <c:pt idx="145470" formatCode="0.00E+00">
                  <c:v>8.8194199999999997E-3</c:v>
                </c:pt>
                <c:pt idx="145471" formatCode="0.00E+00">
                  <c:v>8.6870799999999998E-3</c:v>
                </c:pt>
                <c:pt idx="145472" formatCode="0.00E+00">
                  <c:v>8.5495799999999993E-3</c:v>
                </c:pt>
                <c:pt idx="145473" formatCode="0.00E+00">
                  <c:v>8.4069399999999999E-3</c:v>
                </c:pt>
                <c:pt idx="145474" formatCode="0.00E+00">
                  <c:v>8.2591799999999996E-3</c:v>
                </c:pt>
                <c:pt idx="145475" formatCode="0.00E+00">
                  <c:v>8.1063200000000002E-3</c:v>
                </c:pt>
                <c:pt idx="145476" formatCode="0.00E+00">
                  <c:v>7.9483799999999997E-3</c:v>
                </c:pt>
                <c:pt idx="145477" formatCode="0.00E+00">
                  <c:v>7.7853799999999997E-3</c:v>
                </c:pt>
                <c:pt idx="145478" formatCode="0.00E+00">
                  <c:v>7.6173600000000001E-3</c:v>
                </c:pt>
                <c:pt idx="145479" formatCode="0.00E+00">
                  <c:v>7.4443399999999998E-3</c:v>
                </c:pt>
                <c:pt idx="145480" formatCode="0.00E+00">
                  <c:v>7.2663500000000004E-3</c:v>
                </c:pt>
                <c:pt idx="145481" formatCode="0.00E+00">
                  <c:v>7.08342E-3</c:v>
                </c:pt>
                <c:pt idx="145482" formatCode="0.00E+00">
                  <c:v>6.8955900000000001E-3</c:v>
                </c:pt>
                <c:pt idx="145483" formatCode="0.00E+00">
                  <c:v>6.7029000000000004E-3</c:v>
                </c:pt>
                <c:pt idx="145484" formatCode="0.00E+00">
                  <c:v>6.5053799999999998E-3</c:v>
                </c:pt>
                <c:pt idx="145485" formatCode="0.00E+00">
                  <c:v>6.30308E-3</c:v>
                </c:pt>
                <c:pt idx="145486" formatCode="0.00E+00">
                  <c:v>6.0960500000000004E-3</c:v>
                </c:pt>
                <c:pt idx="145487" formatCode="0.00E+00">
                  <c:v>5.8843300000000001E-3</c:v>
                </c:pt>
                <c:pt idx="145488" formatCode="0.00E+00">
                  <c:v>5.6679800000000004E-3</c:v>
                </c:pt>
                <c:pt idx="145489" formatCode="0.00E+00">
                  <c:v>5.4470600000000001E-3</c:v>
                </c:pt>
                <c:pt idx="145490" formatCode="0.00E+00">
                  <c:v>5.2216299999999997E-3</c:v>
                </c:pt>
                <c:pt idx="145491" formatCode="0.00E+00">
                  <c:v>4.9917499999999997E-3</c:v>
                </c:pt>
                <c:pt idx="145492" formatCode="0.00E+00">
                  <c:v>4.7574799999999997E-3</c:v>
                </c:pt>
                <c:pt idx="145493" formatCode="0.00E+00">
                  <c:v>4.5189100000000001E-3</c:v>
                </c:pt>
                <c:pt idx="145494" formatCode="0.00E+00">
                  <c:v>4.2761099999999996E-3</c:v>
                </c:pt>
                <c:pt idx="145495" formatCode="0.00E+00">
                  <c:v>4.0291499999999996E-3</c:v>
                </c:pt>
                <c:pt idx="145496" formatCode="0.00E+00">
                  <c:v>3.7781300000000002E-3</c:v>
                </c:pt>
                <c:pt idx="145497" formatCode="0.00E+00">
                  <c:v>3.5231300000000002E-3</c:v>
                </c:pt>
                <c:pt idx="145498" formatCode="0.00E+00">
                  <c:v>3.2642399999999998E-3</c:v>
                </c:pt>
                <c:pt idx="145499" formatCode="0.00E+00">
                  <c:v>3.0015799999999998E-3</c:v>
                </c:pt>
                <c:pt idx="145500" formatCode="0.00E+00">
                  <c:v>2.73523E-3</c:v>
                </c:pt>
                <c:pt idx="145501" formatCode="0.00E+00">
                  <c:v>2.4653100000000001E-3</c:v>
                </c:pt>
                <c:pt idx="145502" formatCode="0.00E+00">
                  <c:v>2.1919299999999999E-3</c:v>
                </c:pt>
                <c:pt idx="145503" formatCode="0.00E+00">
                  <c:v>1.9152100000000001E-3</c:v>
                </c:pt>
                <c:pt idx="145504" formatCode="0.00E+00">
                  <c:v>1.63528E-3</c:v>
                </c:pt>
                <c:pt idx="145505" formatCode="0.00E+00">
                  <c:v>1.3522600000000001E-3</c:v>
                </c:pt>
                <c:pt idx="145506" formatCode="0.00E+00">
                  <c:v>1.06628E-3</c:v>
                </c:pt>
                <c:pt idx="145507" formatCode="0.00E+00">
                  <c:v>7.7748900000000002E-4</c:v>
                </c:pt>
                <c:pt idx="145508" formatCode="0.00E+00">
                  <c:v>4.8602900000000002E-4</c:v>
                </c:pt>
                <c:pt idx="145509" formatCode="0.00E+00">
                  <c:v>1.9204899999999999E-4</c:v>
                </c:pt>
                <c:pt idx="145510" formatCode="0.00E+00">
                  <c:v>-1.0429600000000001E-4</c:v>
                </c:pt>
                <c:pt idx="145511" formatCode="0.00E+00">
                  <c:v>-4.0284700000000001E-4</c:v>
                </c:pt>
                <c:pt idx="145512" formatCode="0.00E+00">
                  <c:v>-7.0343700000000001E-4</c:v>
                </c:pt>
                <c:pt idx="145513" formatCode="0.00E+00">
                  <c:v>-1.0058999999999999E-3</c:v>
                </c:pt>
                <c:pt idx="145514" formatCode="0.00E+00">
                  <c:v>-1.3100500000000001E-3</c:v>
                </c:pt>
                <c:pt idx="145515" formatCode="0.00E+00">
                  <c:v>-1.61571E-3</c:v>
                </c:pt>
                <c:pt idx="145516" formatCode="0.00E+00">
                  <c:v>-1.9227000000000001E-3</c:v>
                </c:pt>
                <c:pt idx="145517" formatCode="0.00E+00">
                  <c:v>-2.2308300000000001E-3</c:v>
                </c:pt>
                <c:pt idx="145518" formatCode="0.00E+00">
                  <c:v>-2.5398899999999999E-3</c:v>
                </c:pt>
                <c:pt idx="145519" formatCode="0.00E+00">
                  <c:v>-2.8496900000000002E-3</c:v>
                </c:pt>
                <c:pt idx="145520" formatCode="0.00E+00">
                  <c:v>-3.1600199999999999E-3</c:v>
                </c:pt>
                <c:pt idx="145521" formatCode="0.00E+00">
                  <c:v>-3.4706699999999999E-3</c:v>
                </c:pt>
                <c:pt idx="145522" formatCode="0.00E+00">
                  <c:v>-3.7814300000000001E-3</c:v>
                </c:pt>
                <c:pt idx="145523" formatCode="0.00E+00">
                  <c:v>-4.0920799999999997E-3</c:v>
                </c:pt>
                <c:pt idx="145524" formatCode="0.00E+00">
                  <c:v>-4.4023899999999999E-3</c:v>
                </c:pt>
                <c:pt idx="145525" formatCode="0.00E+00">
                  <c:v>-4.7121400000000001E-3</c:v>
                </c:pt>
                <c:pt idx="145526" formatCode="0.00E+00">
                  <c:v>-5.0210899999999998E-3</c:v>
                </c:pt>
                <c:pt idx="145527" formatCode="0.00E+00">
                  <c:v>-5.3290000000000004E-3</c:v>
                </c:pt>
                <c:pt idx="145528" formatCode="0.00E+00">
                  <c:v>-5.6356499999999999E-3</c:v>
                </c:pt>
                <c:pt idx="145529" formatCode="0.00E+00">
                  <c:v>-5.9407799999999997E-3</c:v>
                </c:pt>
                <c:pt idx="145530" formatCode="0.00E+00">
                  <c:v>-6.2441600000000003E-3</c:v>
                </c:pt>
                <c:pt idx="145531" formatCode="0.00E+00">
                  <c:v>-6.54552E-3</c:v>
                </c:pt>
                <c:pt idx="145532" formatCode="0.00E+00">
                  <c:v>-6.84463E-3</c:v>
                </c:pt>
                <c:pt idx="145533" formatCode="0.00E+00">
                  <c:v>-7.1412200000000002E-3</c:v>
                </c:pt>
                <c:pt idx="145534" formatCode="0.00E+00">
                  <c:v>-7.4350400000000004E-3</c:v>
                </c:pt>
                <c:pt idx="145535" formatCode="0.00E+00">
                  <c:v>-7.7258300000000004E-3</c:v>
                </c:pt>
                <c:pt idx="145536" formatCode="0.00E+00">
                  <c:v>-8.0133400000000007E-3</c:v>
                </c:pt>
                <c:pt idx="145537" formatCode="0.00E+00">
                  <c:v>-8.2972900000000006E-3</c:v>
                </c:pt>
                <c:pt idx="145538" formatCode="0.00E+00">
                  <c:v>-8.5774300000000005E-3</c:v>
                </c:pt>
                <c:pt idx="145539" formatCode="0.00E+00">
                  <c:v>-8.8534800000000004E-3</c:v>
                </c:pt>
                <c:pt idx="145540" formatCode="0.00E+00">
                  <c:v>-9.1252E-3</c:v>
                </c:pt>
                <c:pt idx="145541" formatCode="0.00E+00">
                  <c:v>-9.3923099999999992E-3</c:v>
                </c:pt>
                <c:pt idx="145542" formatCode="0.00E+00">
                  <c:v>-9.6545399999999996E-3</c:v>
                </c:pt>
                <c:pt idx="145543" formatCode="0.00E+00">
                  <c:v>-9.9116399999999993E-3</c:v>
                </c:pt>
                <c:pt idx="145544">
                  <c:v>-1.01633E-2</c:v>
                </c:pt>
                <c:pt idx="145545">
                  <c:v>-1.0409399999999999E-2</c:v>
                </c:pt>
                <c:pt idx="145546">
                  <c:v>-1.06494E-2</c:v>
                </c:pt>
                <c:pt idx="145547">
                  <c:v>-1.08834E-2</c:v>
                </c:pt>
                <c:pt idx="145548">
                  <c:v>-1.1110800000000001E-2</c:v>
                </c:pt>
                <c:pt idx="145549">
                  <c:v>-1.1331600000000001E-2</c:v>
                </c:pt>
                <c:pt idx="145550">
                  <c:v>-1.15453E-2</c:v>
                </c:pt>
                <c:pt idx="145551">
                  <c:v>-1.1751899999999999E-2</c:v>
                </c:pt>
                <c:pt idx="145552">
                  <c:v>-1.1951E-2</c:v>
                </c:pt>
                <c:pt idx="145553">
                  <c:v>-1.2142399999999999E-2</c:v>
                </c:pt>
                <c:pt idx="145554">
                  <c:v>-1.2325900000000001E-2</c:v>
                </c:pt>
                <c:pt idx="145555">
                  <c:v>-1.2501099999999999E-2</c:v>
                </c:pt>
                <c:pt idx="145556">
                  <c:v>-1.2668E-2</c:v>
                </c:pt>
                <c:pt idx="145557">
                  <c:v>-1.2826199999999999E-2</c:v>
                </c:pt>
                <c:pt idx="145558">
                  <c:v>-1.2975499999999999E-2</c:v>
                </c:pt>
                <c:pt idx="145559">
                  <c:v>-1.31158E-2</c:v>
                </c:pt>
                <c:pt idx="145560">
                  <c:v>-1.32467E-2</c:v>
                </c:pt>
                <c:pt idx="145561">
                  <c:v>-1.33682E-2</c:v>
                </c:pt>
                <c:pt idx="145562">
                  <c:v>-1.34799E-2</c:v>
                </c:pt>
                <c:pt idx="145563">
                  <c:v>-1.35818E-2</c:v>
                </c:pt>
                <c:pt idx="145564">
                  <c:v>-1.3673599999999999E-2</c:v>
                </c:pt>
                <c:pt idx="145565">
                  <c:v>-1.3755099999999999E-2</c:v>
                </c:pt>
                <c:pt idx="145566">
                  <c:v>-1.38262E-2</c:v>
                </c:pt>
                <c:pt idx="145567">
                  <c:v>-1.3886799999999999E-2</c:v>
                </c:pt>
                <c:pt idx="145568">
                  <c:v>-1.39366E-2</c:v>
                </c:pt>
                <c:pt idx="145569">
                  <c:v>-1.39755E-2</c:v>
                </c:pt>
                <c:pt idx="145570">
                  <c:v>-1.4003399999999999E-2</c:v>
                </c:pt>
                <c:pt idx="145571">
                  <c:v>-1.40202E-2</c:v>
                </c:pt>
                <c:pt idx="145572">
                  <c:v>-1.40258E-2</c:v>
                </c:pt>
                <c:pt idx="145573">
                  <c:v>-1.40199E-2</c:v>
                </c:pt>
                <c:pt idx="145574">
                  <c:v>-1.40027E-2</c:v>
                </c:pt>
                <c:pt idx="145575">
                  <c:v>-1.3973899999999999E-2</c:v>
                </c:pt>
                <c:pt idx="145576">
                  <c:v>-1.39335E-2</c:v>
                </c:pt>
                <c:pt idx="145577">
                  <c:v>-1.38814E-2</c:v>
                </c:pt>
                <c:pt idx="145578">
                  <c:v>-1.3817599999999999E-2</c:v>
                </c:pt>
                <c:pt idx="145579">
                  <c:v>-1.3742000000000001E-2</c:v>
                </c:pt>
                <c:pt idx="145580">
                  <c:v>-1.3654599999999999E-2</c:v>
                </c:pt>
                <c:pt idx="145581">
                  <c:v>-1.35554E-2</c:v>
                </c:pt>
                <c:pt idx="145582">
                  <c:v>-1.3444299999999999E-2</c:v>
                </c:pt>
                <c:pt idx="145583">
                  <c:v>-1.33215E-2</c:v>
                </c:pt>
                <c:pt idx="145584">
                  <c:v>-1.31868E-2</c:v>
                </c:pt>
                <c:pt idx="145585">
                  <c:v>-1.3040299999999999E-2</c:v>
                </c:pt>
                <c:pt idx="145586">
                  <c:v>-1.28821E-2</c:v>
                </c:pt>
                <c:pt idx="145587">
                  <c:v>-1.27122E-2</c:v>
                </c:pt>
                <c:pt idx="145588">
                  <c:v>-1.2530700000000001E-2</c:v>
                </c:pt>
                <c:pt idx="145589">
                  <c:v>-1.23377E-2</c:v>
                </c:pt>
                <c:pt idx="145590">
                  <c:v>-1.2133100000000001E-2</c:v>
                </c:pt>
                <c:pt idx="145591">
                  <c:v>-1.19173E-2</c:v>
                </c:pt>
                <c:pt idx="145592">
                  <c:v>-1.16901E-2</c:v>
                </c:pt>
                <c:pt idx="145593">
                  <c:v>-1.1451899999999999E-2</c:v>
                </c:pt>
                <c:pt idx="145594">
                  <c:v>-1.12026E-2</c:v>
                </c:pt>
                <c:pt idx="145595">
                  <c:v>-1.09426E-2</c:v>
                </c:pt>
                <c:pt idx="145596">
                  <c:v>-1.06718E-2</c:v>
                </c:pt>
                <c:pt idx="145597">
                  <c:v>-1.03906E-2</c:v>
                </c:pt>
                <c:pt idx="145598">
                  <c:v>-1.00991E-2</c:v>
                </c:pt>
                <c:pt idx="145599" formatCode="0.00E+00">
                  <c:v>-9.7973899999999996E-3</c:v>
                </c:pt>
                <c:pt idx="145600" formatCode="0.00E+00">
                  <c:v>-9.4858300000000007E-3</c:v>
                </c:pt>
                <c:pt idx="145601" formatCode="0.00E+00">
                  <c:v>-9.1645800000000003E-3</c:v>
                </c:pt>
                <c:pt idx="145602" formatCode="0.00E+00">
                  <c:v>-8.8338800000000006E-3</c:v>
                </c:pt>
                <c:pt idx="145603" formatCode="0.00E+00">
                  <c:v>-8.4939799999999999E-3</c:v>
                </c:pt>
                <c:pt idx="145604" formatCode="0.00E+00">
                  <c:v>-8.1451300000000004E-3</c:v>
                </c:pt>
                <c:pt idx="145605" formatCode="0.00E+00">
                  <c:v>-7.7875899999999996E-3</c:v>
                </c:pt>
                <c:pt idx="145606" formatCode="0.00E+00">
                  <c:v>-7.4216400000000002E-3</c:v>
                </c:pt>
                <c:pt idx="145607" formatCode="0.00E+00">
                  <c:v>-7.0475800000000003E-3</c:v>
                </c:pt>
                <c:pt idx="145608" formatCode="0.00E+00">
                  <c:v>-6.6656800000000002E-3</c:v>
                </c:pt>
                <c:pt idx="145609" formatCode="0.00E+00">
                  <c:v>-6.2762800000000004E-3</c:v>
                </c:pt>
                <c:pt idx="145610" formatCode="0.00E+00">
                  <c:v>-5.87967E-3</c:v>
                </c:pt>
                <c:pt idx="145611" formatCode="0.00E+00">
                  <c:v>-5.4761899999999997E-3</c:v>
                </c:pt>
                <c:pt idx="145612" formatCode="0.00E+00">
                  <c:v>-5.06617E-3</c:v>
                </c:pt>
                <c:pt idx="145613" formatCode="0.00E+00">
                  <c:v>-4.6499499999999999E-3</c:v>
                </c:pt>
                <c:pt idx="145614" formatCode="0.00E+00">
                  <c:v>-4.2278899999999998E-3</c:v>
                </c:pt>
                <c:pt idx="145615" formatCode="0.00E+00">
                  <c:v>-3.8003500000000001E-3</c:v>
                </c:pt>
                <c:pt idx="145616" formatCode="0.00E+00">
                  <c:v>-3.3676999999999999E-3</c:v>
                </c:pt>
                <c:pt idx="145617" formatCode="0.00E+00">
                  <c:v>-2.9302999999999998E-3</c:v>
                </c:pt>
                <c:pt idx="145618" formatCode="0.00E+00">
                  <c:v>-2.48855E-3</c:v>
                </c:pt>
                <c:pt idx="145619" formatCode="0.00E+00">
                  <c:v>-2.0428299999999998E-3</c:v>
                </c:pt>
                <c:pt idx="145620" formatCode="0.00E+00">
                  <c:v>-1.5935400000000001E-3</c:v>
                </c:pt>
                <c:pt idx="145621" formatCode="0.00E+00">
                  <c:v>-1.1410700000000001E-3</c:v>
                </c:pt>
                <c:pt idx="145622" formatCode="0.00E+00">
                  <c:v>-6.8583700000000001E-4</c:v>
                </c:pt>
                <c:pt idx="145623" formatCode="0.00E+00">
                  <c:v>-2.28247E-4</c:v>
                </c:pt>
                <c:pt idx="145624" formatCode="0.00E+00">
                  <c:v>2.31284E-4</c:v>
                </c:pt>
                <c:pt idx="145625" formatCode="0.00E+00">
                  <c:v>6.9233599999999999E-4</c:v>
                </c:pt>
                <c:pt idx="145626" formatCode="0.00E+00">
                  <c:v>1.15449E-3</c:v>
                </c:pt>
                <c:pt idx="145627" formatCode="0.00E+00">
                  <c:v>1.6173100000000001E-3</c:v>
                </c:pt>
                <c:pt idx="145628" formatCode="0.00E+00">
                  <c:v>2.0803800000000002E-3</c:v>
                </c:pt>
                <c:pt idx="145629" formatCode="0.00E+00">
                  <c:v>2.5432599999999999E-3</c:v>
                </c:pt>
                <c:pt idx="145630" formatCode="0.00E+00">
                  <c:v>3.0055300000000002E-3</c:v>
                </c:pt>
                <c:pt idx="145631" formatCode="0.00E+00">
                  <c:v>3.4667399999999998E-3</c:v>
                </c:pt>
                <c:pt idx="145632" formatCode="0.00E+00">
                  <c:v>3.9264599999999997E-3</c:v>
                </c:pt>
                <c:pt idx="145633" formatCode="0.00E+00">
                  <c:v>4.3842600000000001E-3</c:v>
                </c:pt>
                <c:pt idx="145634" formatCode="0.00E+00">
                  <c:v>4.8396999999999997E-3</c:v>
                </c:pt>
                <c:pt idx="145635" formatCode="0.00E+00">
                  <c:v>5.2923600000000003E-3</c:v>
                </c:pt>
                <c:pt idx="145636" formatCode="0.00E+00">
                  <c:v>5.7417900000000001E-3</c:v>
                </c:pt>
                <c:pt idx="145637" formatCode="0.00E+00">
                  <c:v>6.1875599999999999E-3</c:v>
                </c:pt>
                <c:pt idx="145638" formatCode="0.00E+00">
                  <c:v>6.6292599999999997E-3</c:v>
                </c:pt>
                <c:pt idx="145639" formatCode="0.00E+00">
                  <c:v>7.0664400000000002E-3</c:v>
                </c:pt>
                <c:pt idx="145640" formatCode="0.00E+00">
                  <c:v>7.4986999999999996E-3</c:v>
                </c:pt>
                <c:pt idx="145641" formatCode="0.00E+00">
                  <c:v>7.9255999999999997E-3</c:v>
                </c:pt>
                <c:pt idx="145642" formatCode="0.00E+00">
                  <c:v>8.3467300000000001E-3</c:v>
                </c:pt>
                <c:pt idx="145643" formatCode="0.00E+00">
                  <c:v>8.7616900000000008E-3</c:v>
                </c:pt>
                <c:pt idx="145644" formatCode="0.00E+00">
                  <c:v>9.1700700000000007E-3</c:v>
                </c:pt>
                <c:pt idx="145645" formatCode="0.00E+00">
                  <c:v>9.5714600000000004E-3</c:v>
                </c:pt>
                <c:pt idx="145646" formatCode="0.00E+00">
                  <c:v>9.9654700000000006E-3</c:v>
                </c:pt>
                <c:pt idx="145647">
                  <c:v>1.03517E-2</c:v>
                </c:pt>
                <c:pt idx="145648">
                  <c:v>1.0729799999999999E-2</c:v>
                </c:pt>
                <c:pt idx="145649">
                  <c:v>1.1099400000000001E-2</c:v>
                </c:pt>
                <c:pt idx="145650">
                  <c:v>1.1460100000000001E-2</c:v>
                </c:pt>
                <c:pt idx="145651">
                  <c:v>1.18116E-2</c:v>
                </c:pt>
                <c:pt idx="145652">
                  <c:v>1.21534E-2</c:v>
                </c:pt>
                <c:pt idx="145653">
                  <c:v>1.24853E-2</c:v>
                </c:pt>
                <c:pt idx="145654">
                  <c:v>1.2807000000000001E-2</c:v>
                </c:pt>
                <c:pt idx="145655">
                  <c:v>1.3118100000000001E-2</c:v>
                </c:pt>
                <c:pt idx="145656">
                  <c:v>1.3418299999999999E-2</c:v>
                </c:pt>
                <c:pt idx="145657">
                  <c:v>1.37073E-2</c:v>
                </c:pt>
                <c:pt idx="145658">
                  <c:v>1.3984699999999999E-2</c:v>
                </c:pt>
                <c:pt idx="145659">
                  <c:v>1.4250499999999999E-2</c:v>
                </c:pt>
                <c:pt idx="145660">
                  <c:v>1.45042E-2</c:v>
                </c:pt>
                <c:pt idx="145661">
                  <c:v>1.4745599999999999E-2</c:v>
                </c:pt>
                <c:pt idx="145662">
                  <c:v>1.49745E-2</c:v>
                </c:pt>
                <c:pt idx="145663">
                  <c:v>1.51906E-2</c:v>
                </c:pt>
                <c:pt idx="145664">
                  <c:v>1.53937E-2</c:v>
                </c:pt>
                <c:pt idx="145665">
                  <c:v>1.5583700000000001E-2</c:v>
                </c:pt>
                <c:pt idx="145666">
                  <c:v>1.5760199999999999E-2</c:v>
                </c:pt>
                <c:pt idx="145667">
                  <c:v>1.5923199999999998E-2</c:v>
                </c:pt>
                <c:pt idx="145668">
                  <c:v>1.60725E-2</c:v>
                </c:pt>
                <c:pt idx="145669">
                  <c:v>1.6207900000000001E-2</c:v>
                </c:pt>
                <c:pt idx="145670">
                  <c:v>1.6329300000000001E-2</c:v>
                </c:pt>
                <c:pt idx="145671">
                  <c:v>1.6436599999999999E-2</c:v>
                </c:pt>
                <c:pt idx="145672">
                  <c:v>1.6529599999999998E-2</c:v>
                </c:pt>
                <c:pt idx="145673">
                  <c:v>1.66082E-2</c:v>
                </c:pt>
                <c:pt idx="145674">
                  <c:v>1.66725E-2</c:v>
                </c:pt>
                <c:pt idx="145675">
                  <c:v>1.67222E-2</c:v>
                </c:pt>
                <c:pt idx="145676">
                  <c:v>1.6757399999999999E-2</c:v>
                </c:pt>
                <c:pt idx="145677">
                  <c:v>1.6778000000000001E-2</c:v>
                </c:pt>
                <c:pt idx="145678">
                  <c:v>1.6784E-2</c:v>
                </c:pt>
                <c:pt idx="145679">
                  <c:v>1.6775399999999999E-2</c:v>
                </c:pt>
                <c:pt idx="145680">
                  <c:v>1.6752199999999998E-2</c:v>
                </c:pt>
                <c:pt idx="145681">
                  <c:v>1.6714400000000001E-2</c:v>
                </c:pt>
                <c:pt idx="145682">
                  <c:v>1.6662E-2</c:v>
                </c:pt>
                <c:pt idx="145683">
                  <c:v>1.6595200000000001E-2</c:v>
                </c:pt>
                <c:pt idx="145684">
                  <c:v>1.6513900000000001E-2</c:v>
                </c:pt>
                <c:pt idx="145685">
                  <c:v>1.6418200000000001E-2</c:v>
                </c:pt>
                <c:pt idx="145686">
                  <c:v>1.6308300000000001E-2</c:v>
                </c:pt>
                <c:pt idx="145687">
                  <c:v>1.61841E-2</c:v>
                </c:pt>
                <c:pt idx="145688">
                  <c:v>1.6046000000000001E-2</c:v>
                </c:pt>
                <c:pt idx="145689">
                  <c:v>1.5893899999999999E-2</c:v>
                </c:pt>
                <c:pt idx="145690">
                  <c:v>1.5728099999999998E-2</c:v>
                </c:pt>
                <c:pt idx="145691">
                  <c:v>1.55487E-2</c:v>
                </c:pt>
                <c:pt idx="145692">
                  <c:v>1.5355799999999999E-2</c:v>
                </c:pt>
                <c:pt idx="145693">
                  <c:v>1.51498E-2</c:v>
                </c:pt>
                <c:pt idx="145694">
                  <c:v>1.49306E-2</c:v>
                </c:pt>
                <c:pt idx="145695">
                  <c:v>1.46987E-2</c:v>
                </c:pt>
                <c:pt idx="145696">
                  <c:v>1.4454099999999999E-2</c:v>
                </c:pt>
                <c:pt idx="145697">
                  <c:v>1.41972E-2</c:v>
                </c:pt>
                <c:pt idx="145698">
                  <c:v>1.39282E-2</c:v>
                </c:pt>
                <c:pt idx="145699">
                  <c:v>1.3647299999999999E-2</c:v>
                </c:pt>
                <c:pt idx="145700">
                  <c:v>1.33548E-2</c:v>
                </c:pt>
                <c:pt idx="145701">
                  <c:v>1.30511E-2</c:v>
                </c:pt>
                <c:pt idx="145702">
                  <c:v>1.2736300000000001E-2</c:v>
                </c:pt>
                <c:pt idx="145703">
                  <c:v>1.24108E-2</c:v>
                </c:pt>
                <c:pt idx="145704">
                  <c:v>1.20749E-2</c:v>
                </c:pt>
                <c:pt idx="145705">
                  <c:v>1.1729E-2</c:v>
                </c:pt>
                <c:pt idx="145706">
                  <c:v>1.1373299999999999E-2</c:v>
                </c:pt>
                <c:pt idx="145707">
                  <c:v>1.1008199999999999E-2</c:v>
                </c:pt>
                <c:pt idx="145708">
                  <c:v>1.0633999999999999E-2</c:v>
                </c:pt>
                <c:pt idx="145709">
                  <c:v>1.0251100000000001E-2</c:v>
                </c:pt>
                <c:pt idx="145710" formatCode="0.00E+00">
                  <c:v>9.8599499999999993E-3</c:v>
                </c:pt>
                <c:pt idx="145711" formatCode="0.00E+00">
                  <c:v>9.4607900000000002E-3</c:v>
                </c:pt>
                <c:pt idx="145712" formatCode="0.00E+00">
                  <c:v>9.0540299999999994E-3</c:v>
                </c:pt>
                <c:pt idx="145713" formatCode="0.00E+00">
                  <c:v>8.6400699999999997E-3</c:v>
                </c:pt>
                <c:pt idx="145714" formatCode="0.00E+00">
                  <c:v>8.2192800000000007E-3</c:v>
                </c:pt>
                <c:pt idx="145715" formatCode="0.00E+00">
                  <c:v>7.79206E-3</c:v>
                </c:pt>
                <c:pt idx="145716" formatCode="0.00E+00">
                  <c:v>7.3588200000000003E-3</c:v>
                </c:pt>
                <c:pt idx="145717" formatCode="0.00E+00">
                  <c:v>6.9199400000000003E-3</c:v>
                </c:pt>
                <c:pt idx="145718" formatCode="0.00E+00">
                  <c:v>6.47585E-3</c:v>
                </c:pt>
                <c:pt idx="145719" formatCode="0.00E+00">
                  <c:v>6.0269399999999997E-3</c:v>
                </c:pt>
                <c:pt idx="145720" formatCode="0.00E+00">
                  <c:v>5.5736300000000004E-3</c:v>
                </c:pt>
                <c:pt idx="145721" formatCode="0.00E+00">
                  <c:v>5.1163399999999996E-3</c:v>
                </c:pt>
                <c:pt idx="145722" formatCode="0.00E+00">
                  <c:v>4.65548E-3</c:v>
                </c:pt>
                <c:pt idx="145723" formatCode="0.00E+00">
                  <c:v>4.19148E-3</c:v>
                </c:pt>
                <c:pt idx="145724" formatCode="0.00E+00">
                  <c:v>3.7247500000000002E-3</c:v>
                </c:pt>
                <c:pt idx="145725" formatCode="0.00E+00">
                  <c:v>3.2557200000000001E-3</c:v>
                </c:pt>
                <c:pt idx="145726" formatCode="0.00E+00">
                  <c:v>2.78481E-3</c:v>
                </c:pt>
                <c:pt idx="145727" formatCode="0.00E+00">
                  <c:v>2.3124299999999999E-3</c:v>
                </c:pt>
                <c:pt idx="145728" formatCode="0.00E+00">
                  <c:v>1.83902E-3</c:v>
                </c:pt>
                <c:pt idx="145729" formatCode="0.00E+00">
                  <c:v>1.36499E-3</c:v>
                </c:pt>
                <c:pt idx="145730" formatCode="0.00E+00">
                  <c:v>8.9075299999999999E-4</c:v>
                </c:pt>
                <c:pt idx="145731" formatCode="0.00E+00">
                  <c:v>4.1673699999999998E-4</c:v>
                </c:pt>
                <c:pt idx="145732" formatCode="0.00E+00">
                  <c:v>-5.6647600000000003E-5</c:v>
                </c:pt>
                <c:pt idx="145733" formatCode="0.00E+00">
                  <c:v>-5.2898799999999998E-4</c:v>
                </c:pt>
                <c:pt idx="145734" formatCode="0.00E+00">
                  <c:v>-9.998749999999999E-4</c:v>
                </c:pt>
                <c:pt idx="145735" formatCode="0.00E+00">
                  <c:v>-1.4689E-3</c:v>
                </c:pt>
                <c:pt idx="145736" formatCode="0.00E+00">
                  <c:v>-1.93567E-3</c:v>
                </c:pt>
                <c:pt idx="145737" formatCode="0.00E+00">
                  <c:v>-2.3997799999999998E-3</c:v>
                </c:pt>
                <c:pt idx="145738" formatCode="0.00E+00">
                  <c:v>-2.8608399999999999E-3</c:v>
                </c:pt>
                <c:pt idx="145739" formatCode="0.00E+00">
                  <c:v>-3.3184500000000001E-3</c:v>
                </c:pt>
                <c:pt idx="145740" formatCode="0.00E+00">
                  <c:v>-3.77225E-3</c:v>
                </c:pt>
                <c:pt idx="145741" formatCode="0.00E+00">
                  <c:v>-4.2218400000000001E-3</c:v>
                </c:pt>
                <c:pt idx="145742" formatCode="0.00E+00">
                  <c:v>-4.66687E-3</c:v>
                </c:pt>
                <c:pt idx="145743" formatCode="0.00E+00">
                  <c:v>-5.1069599999999998E-3</c:v>
                </c:pt>
                <c:pt idx="145744" formatCode="0.00E+00">
                  <c:v>-5.5417499999999998E-3</c:v>
                </c:pt>
                <c:pt idx="145745" formatCode="0.00E+00">
                  <c:v>-5.9709100000000003E-3</c:v>
                </c:pt>
                <c:pt idx="145746" formatCode="0.00E+00">
                  <c:v>-6.39407E-3</c:v>
                </c:pt>
                <c:pt idx="145747" formatCode="0.00E+00">
                  <c:v>-6.8109099999999999E-3</c:v>
                </c:pt>
                <c:pt idx="145748" formatCode="0.00E+00">
                  <c:v>-7.2211000000000003E-3</c:v>
                </c:pt>
                <c:pt idx="145749" formatCode="0.00E+00">
                  <c:v>-7.6243099999999996E-3</c:v>
                </c:pt>
                <c:pt idx="145750" formatCode="0.00E+00">
                  <c:v>-8.0202399999999997E-3</c:v>
                </c:pt>
                <c:pt idx="145751" formatCode="0.00E+00">
                  <c:v>-8.4085800000000006E-3</c:v>
                </c:pt>
                <c:pt idx="145752" formatCode="0.00E+00">
                  <c:v>-8.7890499999999996E-3</c:v>
                </c:pt>
                <c:pt idx="145753" formatCode="0.00E+00">
                  <c:v>-9.1613400000000005E-3</c:v>
                </c:pt>
                <c:pt idx="145754" formatCode="0.00E+00">
                  <c:v>-9.5251899999999994E-3</c:v>
                </c:pt>
                <c:pt idx="145755" formatCode="0.00E+00">
                  <c:v>-9.8803299999999997E-3</c:v>
                </c:pt>
                <c:pt idx="145756">
                  <c:v>-1.0226499999999999E-2</c:v>
                </c:pt>
                <c:pt idx="145757">
                  <c:v>-1.05635E-2</c:v>
                </c:pt>
                <c:pt idx="145758">
                  <c:v>-1.0891E-2</c:v>
                </c:pt>
                <c:pt idx="145759">
                  <c:v>-1.12088E-2</c:v>
                </c:pt>
                <c:pt idx="145760">
                  <c:v>-1.15167E-2</c:v>
                </c:pt>
                <c:pt idx="145761">
                  <c:v>-1.18146E-2</c:v>
                </c:pt>
                <c:pt idx="145762">
                  <c:v>-1.2102099999999999E-2</c:v>
                </c:pt>
                <c:pt idx="145763">
                  <c:v>-1.2379100000000001E-2</c:v>
                </c:pt>
                <c:pt idx="145764">
                  <c:v>-1.26455E-2</c:v>
                </c:pt>
                <c:pt idx="145765">
                  <c:v>-1.29011E-2</c:v>
                </c:pt>
                <c:pt idx="145766">
                  <c:v>-1.31457E-2</c:v>
                </c:pt>
                <c:pt idx="145767">
                  <c:v>-1.3379200000000001E-2</c:v>
                </c:pt>
                <c:pt idx="145768">
                  <c:v>-1.36014E-2</c:v>
                </c:pt>
                <c:pt idx="145769">
                  <c:v>-1.38122E-2</c:v>
                </c:pt>
                <c:pt idx="145770">
                  <c:v>-1.4011600000000001E-2</c:v>
                </c:pt>
                <c:pt idx="145771">
                  <c:v>-1.41993E-2</c:v>
                </c:pt>
                <c:pt idx="145772">
                  <c:v>-1.43754E-2</c:v>
                </c:pt>
                <c:pt idx="145773">
                  <c:v>-1.45398E-2</c:v>
                </c:pt>
                <c:pt idx="145774">
                  <c:v>-1.46923E-2</c:v>
                </c:pt>
                <c:pt idx="145775">
                  <c:v>-1.48329E-2</c:v>
                </c:pt>
                <c:pt idx="145776">
                  <c:v>-1.49616E-2</c:v>
                </c:pt>
                <c:pt idx="145777">
                  <c:v>-1.50784E-2</c:v>
                </c:pt>
                <c:pt idx="145778">
                  <c:v>-1.51831E-2</c:v>
                </c:pt>
                <c:pt idx="145779">
                  <c:v>-1.52759E-2</c:v>
                </c:pt>
                <c:pt idx="145780">
                  <c:v>-1.53566E-2</c:v>
                </c:pt>
                <c:pt idx="145781">
                  <c:v>-1.5425299999999999E-2</c:v>
                </c:pt>
                <c:pt idx="145782">
                  <c:v>-1.54821E-2</c:v>
                </c:pt>
                <c:pt idx="145783">
                  <c:v>-1.55269E-2</c:v>
                </c:pt>
                <c:pt idx="145784">
                  <c:v>-1.5559699999999999E-2</c:v>
                </c:pt>
                <c:pt idx="145785">
                  <c:v>-1.55806E-2</c:v>
                </c:pt>
                <c:pt idx="145786">
                  <c:v>-1.55897E-2</c:v>
                </c:pt>
                <c:pt idx="145787">
                  <c:v>-1.5587E-2</c:v>
                </c:pt>
                <c:pt idx="145788">
                  <c:v>-1.5572600000000001E-2</c:v>
                </c:pt>
                <c:pt idx="145789">
                  <c:v>-1.5546600000000001E-2</c:v>
                </c:pt>
                <c:pt idx="145790">
                  <c:v>-1.5509E-2</c:v>
                </c:pt>
                <c:pt idx="145791">
                  <c:v>-1.546E-2</c:v>
                </c:pt>
                <c:pt idx="145792">
                  <c:v>-1.5399599999999999E-2</c:v>
                </c:pt>
                <c:pt idx="145793">
                  <c:v>-1.5328E-2</c:v>
                </c:pt>
                <c:pt idx="145794">
                  <c:v>-1.52453E-2</c:v>
                </c:pt>
                <c:pt idx="145795">
                  <c:v>-1.51515E-2</c:v>
                </c:pt>
                <c:pt idx="145796">
                  <c:v>-1.5047E-2</c:v>
                </c:pt>
                <c:pt idx="145797">
                  <c:v>-1.4931699999999999E-2</c:v>
                </c:pt>
                <c:pt idx="145798">
                  <c:v>-1.4805799999999999E-2</c:v>
                </c:pt>
                <c:pt idx="145799">
                  <c:v>-1.46695E-2</c:v>
                </c:pt>
                <c:pt idx="145800">
                  <c:v>-1.4522999999999999E-2</c:v>
                </c:pt>
                <c:pt idx="145801">
                  <c:v>-1.43664E-2</c:v>
                </c:pt>
                <c:pt idx="145802">
                  <c:v>-1.41999E-2</c:v>
                </c:pt>
                <c:pt idx="145803">
                  <c:v>-1.40237E-2</c:v>
                </c:pt>
                <c:pt idx="145804">
                  <c:v>-1.38379E-2</c:v>
                </c:pt>
                <c:pt idx="145805">
                  <c:v>-1.3642700000000001E-2</c:v>
                </c:pt>
                <c:pt idx="145806">
                  <c:v>-1.34384E-2</c:v>
                </c:pt>
                <c:pt idx="145807">
                  <c:v>-1.3225199999999999E-2</c:v>
                </c:pt>
                <c:pt idx="145808">
                  <c:v>-1.30031E-2</c:v>
                </c:pt>
                <c:pt idx="145809">
                  <c:v>-1.27726E-2</c:v>
                </c:pt>
                <c:pt idx="145810">
                  <c:v>-1.2533600000000001E-2</c:v>
                </c:pt>
                <c:pt idx="145811">
                  <c:v>-1.22866E-2</c:v>
                </c:pt>
                <c:pt idx="145812">
                  <c:v>-1.20316E-2</c:v>
                </c:pt>
                <c:pt idx="145813">
                  <c:v>-1.1769E-2</c:v>
                </c:pt>
                <c:pt idx="145814">
                  <c:v>-1.1498899999999999E-2</c:v>
                </c:pt>
                <c:pt idx="145815">
                  <c:v>-1.12216E-2</c:v>
                </c:pt>
                <c:pt idx="145816">
                  <c:v>-1.09373E-2</c:v>
                </c:pt>
                <c:pt idx="145817">
                  <c:v>-1.0646299999999999E-2</c:v>
                </c:pt>
                <c:pt idx="145818">
                  <c:v>-1.0348700000000001E-2</c:v>
                </c:pt>
                <c:pt idx="145819">
                  <c:v>-1.00448E-2</c:v>
                </c:pt>
                <c:pt idx="145820" formatCode="0.00E+00">
                  <c:v>-9.7348999999999995E-3</c:v>
                </c:pt>
                <c:pt idx="145821" formatCode="0.00E+00">
                  <c:v>-9.4191899999999992E-3</c:v>
                </c:pt>
                <c:pt idx="145822" formatCode="0.00E+00">
                  <c:v>-9.0979200000000007E-3</c:v>
                </c:pt>
                <c:pt idx="145823" formatCode="0.00E+00">
                  <c:v>-8.7713300000000008E-3</c:v>
                </c:pt>
                <c:pt idx="145824" formatCode="0.00E+00">
                  <c:v>-8.4396799999999998E-3</c:v>
                </c:pt>
                <c:pt idx="145825" formatCode="0.00E+00">
                  <c:v>-8.1031999999999996E-3</c:v>
                </c:pt>
                <c:pt idx="145826" formatCode="0.00E+00">
                  <c:v>-7.7621499999999998E-3</c:v>
                </c:pt>
                <c:pt idx="145827" formatCode="0.00E+00">
                  <c:v>-7.4167800000000004E-3</c:v>
                </c:pt>
                <c:pt idx="145828" formatCode="0.00E+00">
                  <c:v>-7.0673300000000001E-3</c:v>
                </c:pt>
                <c:pt idx="145829" formatCode="0.00E+00">
                  <c:v>-6.7140500000000001E-3</c:v>
                </c:pt>
                <c:pt idx="145830" formatCode="0.00E+00">
                  <c:v>-6.3571900000000004E-3</c:v>
                </c:pt>
                <c:pt idx="145831" formatCode="0.00E+00">
                  <c:v>-5.9969999999999997E-3</c:v>
                </c:pt>
                <c:pt idx="145832" formatCode="0.00E+00">
                  <c:v>-5.63372E-3</c:v>
                </c:pt>
                <c:pt idx="145833" formatCode="0.00E+00">
                  <c:v>-5.2676099999999998E-3</c:v>
                </c:pt>
                <c:pt idx="145834" formatCode="0.00E+00">
                  <c:v>-4.8989200000000002E-3</c:v>
                </c:pt>
                <c:pt idx="145835" formatCode="0.00E+00">
                  <c:v>-4.5278799999999998E-3</c:v>
                </c:pt>
                <c:pt idx="145836" formatCode="0.00E+00">
                  <c:v>-4.1547499999999996E-3</c:v>
                </c:pt>
                <c:pt idx="145837" formatCode="0.00E+00">
                  <c:v>-3.7797600000000001E-3</c:v>
                </c:pt>
                <c:pt idx="145838" formatCode="0.00E+00">
                  <c:v>-3.4031700000000001E-3</c:v>
                </c:pt>
                <c:pt idx="145839" formatCode="0.00E+00">
                  <c:v>-3.0252199999999999E-3</c:v>
                </c:pt>
                <c:pt idx="145840" formatCode="0.00E+00">
                  <c:v>-2.6461499999999999E-3</c:v>
                </c:pt>
                <c:pt idx="145841" formatCode="0.00E+00">
                  <c:v>-2.26619E-3</c:v>
                </c:pt>
                <c:pt idx="145842" formatCode="0.00E+00">
                  <c:v>-1.8855899999999999E-3</c:v>
                </c:pt>
                <c:pt idx="145843" formatCode="0.00E+00">
                  <c:v>-1.5045900000000001E-3</c:v>
                </c:pt>
                <c:pt idx="145844" formatCode="0.00E+00">
                  <c:v>-1.12341E-3</c:v>
                </c:pt>
                <c:pt idx="145845" formatCode="0.00E+00">
                  <c:v>-7.4230499999999996E-4</c:v>
                </c:pt>
                <c:pt idx="145846" formatCode="0.00E+00">
                  <c:v>-3.6149100000000003E-4</c:v>
                </c:pt>
                <c:pt idx="145847" formatCode="0.00E+00">
                  <c:v>1.8796000000000001E-5</c:v>
                </c:pt>
                <c:pt idx="145848" formatCode="0.00E+00">
                  <c:v>3.98329E-4</c:v>
                </c:pt>
                <c:pt idx="145849" formatCode="0.00E+00">
                  <c:v>7.7687999999999998E-4</c:v>
                </c:pt>
                <c:pt idx="145850" formatCode="0.00E+00">
                  <c:v>1.15423E-3</c:v>
                </c:pt>
                <c:pt idx="145851" formatCode="0.00E+00">
                  <c:v>1.5301399999999999E-3</c:v>
                </c:pt>
                <c:pt idx="145852" formatCode="0.00E+00">
                  <c:v>1.90441E-3</c:v>
                </c:pt>
                <c:pt idx="145853" formatCode="0.00E+00">
                  <c:v>2.2768200000000001E-3</c:v>
                </c:pt>
                <c:pt idx="145854" formatCode="0.00E+00">
                  <c:v>2.6471400000000001E-3</c:v>
                </c:pt>
                <c:pt idx="145855" formatCode="0.00E+00">
                  <c:v>3.0151700000000002E-3</c:v>
                </c:pt>
                <c:pt idx="145856" formatCode="0.00E+00">
                  <c:v>3.3806999999999999E-3</c:v>
                </c:pt>
                <c:pt idx="145857" formatCode="0.00E+00">
                  <c:v>3.7435099999999998E-3</c:v>
                </c:pt>
                <c:pt idx="145858" formatCode="0.00E+00">
                  <c:v>4.1034000000000001E-3</c:v>
                </c:pt>
                <c:pt idx="145859" formatCode="0.00E+00">
                  <c:v>4.4601700000000003E-3</c:v>
                </c:pt>
                <c:pt idx="145860" formatCode="0.00E+00">
                  <c:v>4.8136100000000003E-3</c:v>
                </c:pt>
                <c:pt idx="145861" formatCode="0.00E+00">
                  <c:v>5.1635300000000004E-3</c:v>
                </c:pt>
                <c:pt idx="145862" formatCode="0.00E+00">
                  <c:v>5.5097200000000001E-3</c:v>
                </c:pt>
                <c:pt idx="145863" formatCode="0.00E+00">
                  <c:v>5.8520100000000004E-3</c:v>
                </c:pt>
                <c:pt idx="145864" formatCode="0.00E+00">
                  <c:v>6.1901899999999999E-3</c:v>
                </c:pt>
                <c:pt idx="145865" formatCode="0.00E+00">
                  <c:v>6.5240699999999999E-3</c:v>
                </c:pt>
                <c:pt idx="145866" formatCode="0.00E+00">
                  <c:v>6.8534800000000003E-3</c:v>
                </c:pt>
                <c:pt idx="145867" formatCode="0.00E+00">
                  <c:v>7.1782199999999999E-3</c:v>
                </c:pt>
                <c:pt idx="145868" formatCode="0.00E+00">
                  <c:v>7.4981300000000004E-3</c:v>
                </c:pt>
                <c:pt idx="145869" formatCode="0.00E+00">
                  <c:v>7.8130100000000004E-3</c:v>
                </c:pt>
                <c:pt idx="145870" formatCode="0.00E+00">
                  <c:v>8.1226900000000001E-3</c:v>
                </c:pt>
                <c:pt idx="145871" formatCode="0.00E+00">
                  <c:v>8.4270100000000004E-3</c:v>
                </c:pt>
                <c:pt idx="145872" formatCode="0.00E+00">
                  <c:v>8.7257900000000006E-3</c:v>
                </c:pt>
                <c:pt idx="145873" formatCode="0.00E+00">
                  <c:v>9.0188600000000001E-3</c:v>
                </c:pt>
                <c:pt idx="145874" formatCode="0.00E+00">
                  <c:v>9.3060599999999997E-3</c:v>
                </c:pt>
                <c:pt idx="145875" formatCode="0.00E+00">
                  <c:v>9.5872300000000004E-3</c:v>
                </c:pt>
                <c:pt idx="145876" formatCode="0.00E+00">
                  <c:v>9.8622199999999997E-3</c:v>
                </c:pt>
                <c:pt idx="145877">
                  <c:v>1.01309E-2</c:v>
                </c:pt>
                <c:pt idx="145878">
                  <c:v>1.0392999999999999E-2</c:v>
                </c:pt>
                <c:pt idx="145879">
                  <c:v>1.06485E-2</c:v>
                </c:pt>
                <c:pt idx="145880">
                  <c:v>1.0897199999999999E-2</c:v>
                </c:pt>
                <c:pt idx="145881">
                  <c:v>1.11389E-2</c:v>
                </c:pt>
                <c:pt idx="145882">
                  <c:v>1.1373599999999999E-2</c:v>
                </c:pt>
                <c:pt idx="145883">
                  <c:v>1.16011E-2</c:v>
                </c:pt>
                <c:pt idx="145884">
                  <c:v>1.18212E-2</c:v>
                </c:pt>
                <c:pt idx="145885">
                  <c:v>1.2033800000000001E-2</c:v>
                </c:pt>
                <c:pt idx="145886">
                  <c:v>1.2238799999999999E-2</c:v>
                </c:pt>
                <c:pt idx="145887">
                  <c:v>1.24361E-2</c:v>
                </c:pt>
                <c:pt idx="145888">
                  <c:v>1.26255E-2</c:v>
                </c:pt>
                <c:pt idx="145889">
                  <c:v>1.28069E-2</c:v>
                </c:pt>
                <c:pt idx="145890">
                  <c:v>1.2980200000000001E-2</c:v>
                </c:pt>
                <c:pt idx="145891">
                  <c:v>1.31453E-2</c:v>
                </c:pt>
                <c:pt idx="145892">
                  <c:v>1.3302100000000001E-2</c:v>
                </c:pt>
                <c:pt idx="145893">
                  <c:v>1.3450500000000001E-2</c:v>
                </c:pt>
                <c:pt idx="145894">
                  <c:v>1.3590400000000001E-2</c:v>
                </c:pt>
                <c:pt idx="145895">
                  <c:v>1.37216E-2</c:v>
                </c:pt>
                <c:pt idx="145896">
                  <c:v>1.38441E-2</c:v>
                </c:pt>
                <c:pt idx="145897">
                  <c:v>1.3957799999999999E-2</c:v>
                </c:pt>
                <c:pt idx="145898">
                  <c:v>1.40626E-2</c:v>
                </c:pt>
                <c:pt idx="145899">
                  <c:v>1.41584E-2</c:v>
                </c:pt>
                <c:pt idx="145900">
                  <c:v>1.42452E-2</c:v>
                </c:pt>
                <c:pt idx="145901">
                  <c:v>1.43228E-2</c:v>
                </c:pt>
                <c:pt idx="145902">
                  <c:v>1.43912E-2</c:v>
                </c:pt>
                <c:pt idx="145903">
                  <c:v>1.44504E-2</c:v>
                </c:pt>
                <c:pt idx="145904">
                  <c:v>1.45002E-2</c:v>
                </c:pt>
                <c:pt idx="145905">
                  <c:v>1.4540600000000001E-2</c:v>
                </c:pt>
                <c:pt idx="145906">
                  <c:v>1.4571600000000001E-2</c:v>
                </c:pt>
                <c:pt idx="145907">
                  <c:v>1.4593E-2</c:v>
                </c:pt>
                <c:pt idx="145908">
                  <c:v>1.4605E-2</c:v>
                </c:pt>
                <c:pt idx="145909">
                  <c:v>1.46073E-2</c:v>
                </c:pt>
                <c:pt idx="145910">
                  <c:v>1.46001E-2</c:v>
                </c:pt>
                <c:pt idx="145911">
                  <c:v>1.45831E-2</c:v>
                </c:pt>
                <c:pt idx="145912">
                  <c:v>1.45565E-2</c:v>
                </c:pt>
                <c:pt idx="145913">
                  <c:v>1.45203E-2</c:v>
                </c:pt>
                <c:pt idx="145914">
                  <c:v>1.4474300000000001E-2</c:v>
                </c:pt>
                <c:pt idx="145915">
                  <c:v>1.44186E-2</c:v>
                </c:pt>
                <c:pt idx="145916">
                  <c:v>1.4353100000000001E-2</c:v>
                </c:pt>
                <c:pt idx="145917">
                  <c:v>1.42779E-2</c:v>
                </c:pt>
                <c:pt idx="145918">
                  <c:v>1.41931E-2</c:v>
                </c:pt>
                <c:pt idx="145919">
                  <c:v>1.40985E-2</c:v>
                </c:pt>
                <c:pt idx="145920">
                  <c:v>1.39942E-2</c:v>
                </c:pt>
                <c:pt idx="145921">
                  <c:v>1.38803E-2</c:v>
                </c:pt>
                <c:pt idx="145922">
                  <c:v>1.37567E-2</c:v>
                </c:pt>
                <c:pt idx="145923">
                  <c:v>1.36235E-2</c:v>
                </c:pt>
                <c:pt idx="145924">
                  <c:v>1.3480799999999999E-2</c:v>
                </c:pt>
                <c:pt idx="145925">
                  <c:v>1.33285E-2</c:v>
                </c:pt>
                <c:pt idx="145926">
                  <c:v>1.3166799999999999E-2</c:v>
                </c:pt>
                <c:pt idx="145927">
                  <c:v>1.2995700000000001E-2</c:v>
                </c:pt>
                <c:pt idx="145928">
                  <c:v>1.2815200000000001E-2</c:v>
                </c:pt>
                <c:pt idx="145929">
                  <c:v>1.26255E-2</c:v>
                </c:pt>
                <c:pt idx="145930">
                  <c:v>1.2426599999999999E-2</c:v>
                </c:pt>
                <c:pt idx="145931">
                  <c:v>1.22186E-2</c:v>
                </c:pt>
                <c:pt idx="145932">
                  <c:v>1.2001599999999999E-2</c:v>
                </c:pt>
                <c:pt idx="145933">
                  <c:v>1.17757E-2</c:v>
                </c:pt>
                <c:pt idx="145934">
                  <c:v>1.1540999999999999E-2</c:v>
                </c:pt>
                <c:pt idx="145935">
                  <c:v>1.12976E-2</c:v>
                </c:pt>
                <c:pt idx="145936">
                  <c:v>1.1045599999999999E-2</c:v>
                </c:pt>
                <c:pt idx="145937">
                  <c:v>1.0785100000000001E-2</c:v>
                </c:pt>
                <c:pt idx="145938">
                  <c:v>1.05164E-2</c:v>
                </c:pt>
                <c:pt idx="145939">
                  <c:v>1.0239399999999999E-2</c:v>
                </c:pt>
                <c:pt idx="145940" formatCode="0.00E+00">
                  <c:v>9.9544799999999999E-3</c:v>
                </c:pt>
                <c:pt idx="145941" formatCode="0.00E+00">
                  <c:v>9.6616199999999992E-3</c:v>
                </c:pt>
                <c:pt idx="145942" formatCode="0.00E+00">
                  <c:v>9.3610499999999992E-3</c:v>
                </c:pt>
                <c:pt idx="145943" formatCode="0.00E+00">
                  <c:v>9.0529100000000008E-3</c:v>
                </c:pt>
                <c:pt idx="145944" formatCode="0.00E+00">
                  <c:v>8.7373999999999993E-3</c:v>
                </c:pt>
                <c:pt idx="145945" formatCode="0.00E+00">
                  <c:v>8.4146700000000008E-3</c:v>
                </c:pt>
                <c:pt idx="145946" formatCode="0.00E+00">
                  <c:v>8.0849300000000006E-3</c:v>
                </c:pt>
                <c:pt idx="145947" formatCode="0.00E+00">
                  <c:v>7.7483500000000002E-3</c:v>
                </c:pt>
                <c:pt idx="145948" formatCode="0.00E+00">
                  <c:v>7.4051500000000001E-3</c:v>
                </c:pt>
                <c:pt idx="145949" formatCode="0.00E+00">
                  <c:v>7.05553E-3</c:v>
                </c:pt>
                <c:pt idx="145950" formatCode="0.00E+00">
                  <c:v>6.6996900000000003E-3</c:v>
                </c:pt>
                <c:pt idx="145951" formatCode="0.00E+00">
                  <c:v>6.3378599999999998E-3</c:v>
                </c:pt>
                <c:pt idx="145952" formatCode="0.00E+00">
                  <c:v>5.9702699999999997E-3</c:v>
                </c:pt>
                <c:pt idx="145953" formatCode="0.00E+00">
                  <c:v>5.5971399999999996E-3</c:v>
                </c:pt>
                <c:pt idx="145954" formatCode="0.00E+00">
                  <c:v>5.2187099999999997E-3</c:v>
                </c:pt>
                <c:pt idx="145955" formatCode="0.00E+00">
                  <c:v>4.8352300000000003E-3</c:v>
                </c:pt>
                <c:pt idx="145956" formatCode="0.00E+00">
                  <c:v>4.4469399999999999E-3</c:v>
                </c:pt>
                <c:pt idx="145957" formatCode="0.00E+00">
                  <c:v>4.0540999999999997E-3</c:v>
                </c:pt>
                <c:pt idx="145958" formatCode="0.00E+00">
                  <c:v>3.6569699999999998E-3</c:v>
                </c:pt>
                <c:pt idx="145959" formatCode="0.00E+00">
                  <c:v>3.25582E-3</c:v>
                </c:pt>
                <c:pt idx="145960" formatCode="0.00E+00">
                  <c:v>2.8509099999999999E-3</c:v>
                </c:pt>
                <c:pt idx="145961" formatCode="0.00E+00">
                  <c:v>2.44254E-3</c:v>
                </c:pt>
                <c:pt idx="145962" formatCode="0.00E+00">
                  <c:v>2.03097E-3</c:v>
                </c:pt>
                <c:pt idx="145963" formatCode="0.00E+00">
                  <c:v>1.6165000000000001E-3</c:v>
                </c:pt>
                <c:pt idx="145964" formatCode="0.00E+00">
                  <c:v>1.1994099999999999E-3</c:v>
                </c:pt>
                <c:pt idx="145965" formatCode="0.00E+00">
                  <c:v>7.8001000000000003E-4</c:v>
                </c:pt>
                <c:pt idx="145966" formatCode="0.00E+00">
                  <c:v>3.58594E-4</c:v>
                </c:pt>
                <c:pt idx="145967" formatCode="0.00E+00">
                  <c:v>-6.4532599999999999E-5</c:v>
                </c:pt>
                <c:pt idx="145968" formatCode="0.00E+00">
                  <c:v>-4.8906000000000004E-4</c:v>
                </c:pt>
                <c:pt idx="145969" formatCode="0.00E+00">
                  <c:v>-9.1467700000000002E-4</c:v>
                </c:pt>
                <c:pt idx="145970" formatCode="0.00E+00">
                  <c:v>-1.34107E-3</c:v>
                </c:pt>
                <c:pt idx="145971" formatCode="0.00E+00">
                  <c:v>-1.7679099999999999E-3</c:v>
                </c:pt>
                <c:pt idx="145972" formatCode="0.00E+00">
                  <c:v>-2.1948800000000002E-3</c:v>
                </c:pt>
                <c:pt idx="145973" formatCode="0.00E+00">
                  <c:v>-2.62166E-3</c:v>
                </c:pt>
                <c:pt idx="145974" formatCode="0.00E+00">
                  <c:v>-3.04792E-3</c:v>
                </c:pt>
                <c:pt idx="145975" formatCode="0.00E+00">
                  <c:v>-3.4733199999999998E-3</c:v>
                </c:pt>
                <c:pt idx="145976" formatCode="0.00E+00">
                  <c:v>-3.8975500000000001E-3</c:v>
                </c:pt>
                <c:pt idx="145977" formatCode="0.00E+00">
                  <c:v>-4.3202500000000003E-3</c:v>
                </c:pt>
                <c:pt idx="145978" formatCode="0.00E+00">
                  <c:v>-4.7411099999999998E-3</c:v>
                </c:pt>
                <c:pt idx="145979" formatCode="0.00E+00">
                  <c:v>-5.1597700000000002E-3</c:v>
                </c:pt>
                <c:pt idx="145980" formatCode="0.00E+00">
                  <c:v>-5.5759199999999998E-3</c:v>
                </c:pt>
                <c:pt idx="145981" formatCode="0.00E+00">
                  <c:v>-5.9892000000000001E-3</c:v>
                </c:pt>
                <c:pt idx="145982" formatCode="0.00E+00">
                  <c:v>-6.3992800000000002E-3</c:v>
                </c:pt>
                <c:pt idx="145983" formatCode="0.00E+00">
                  <c:v>-6.8058299999999997E-3</c:v>
                </c:pt>
                <c:pt idx="145984" formatCode="0.00E+00">
                  <c:v>-7.2085099999999996E-3</c:v>
                </c:pt>
                <c:pt idx="145985" formatCode="0.00E+00">
                  <c:v>-7.6069700000000002E-3</c:v>
                </c:pt>
                <c:pt idx="145986" formatCode="0.00E+00">
                  <c:v>-8.0008900000000001E-3</c:v>
                </c:pt>
                <c:pt idx="145987" formatCode="0.00E+00">
                  <c:v>-8.3899400000000002E-3</c:v>
                </c:pt>
                <c:pt idx="145988" formatCode="0.00E+00">
                  <c:v>-8.7737700000000002E-3</c:v>
                </c:pt>
                <c:pt idx="145989" formatCode="0.00E+00">
                  <c:v>-9.15207E-3</c:v>
                </c:pt>
                <c:pt idx="145990" formatCode="0.00E+00">
                  <c:v>-9.52449E-3</c:v>
                </c:pt>
                <c:pt idx="145991" formatCode="0.00E+00">
                  <c:v>-9.8907300000000004E-3</c:v>
                </c:pt>
                <c:pt idx="145992">
                  <c:v>-1.02504E-2</c:v>
                </c:pt>
                <c:pt idx="145993">
                  <c:v>-1.06033E-2</c:v>
                </c:pt>
                <c:pt idx="145994">
                  <c:v>-1.09491E-2</c:v>
                </c:pt>
                <c:pt idx="145995">
                  <c:v>-1.12874E-2</c:v>
                </c:pt>
                <c:pt idx="145996">
                  <c:v>-1.16179E-2</c:v>
                </c:pt>
                <c:pt idx="145997">
                  <c:v>-1.1940299999999999E-2</c:v>
                </c:pt>
                <c:pt idx="145998">
                  <c:v>-1.22544E-2</c:v>
                </c:pt>
                <c:pt idx="145999">
                  <c:v>-1.2559900000000001E-2</c:v>
                </c:pt>
                <c:pt idx="146000">
                  <c:v>-1.28564E-2</c:v>
                </c:pt>
                <c:pt idx="146001">
                  <c:v>-1.31436E-2</c:v>
                </c:pt>
                <c:pt idx="146002">
                  <c:v>-1.34214E-2</c:v>
                </c:pt>
                <c:pt idx="146003">
                  <c:v>-1.3689399999999999E-2</c:v>
                </c:pt>
                <c:pt idx="146004">
                  <c:v>-1.39474E-2</c:v>
                </c:pt>
                <c:pt idx="146005">
                  <c:v>-1.41952E-2</c:v>
                </c:pt>
                <c:pt idx="146006">
                  <c:v>-1.44324E-2</c:v>
                </c:pt>
                <c:pt idx="146007">
                  <c:v>-1.46588E-2</c:v>
                </c:pt>
                <c:pt idx="146008">
                  <c:v>-1.48743E-2</c:v>
                </c:pt>
                <c:pt idx="146009">
                  <c:v>-1.5078599999999999E-2</c:v>
                </c:pt>
                <c:pt idx="146010">
                  <c:v>-1.5271399999999999E-2</c:v>
                </c:pt>
                <c:pt idx="146011">
                  <c:v>-1.54527E-2</c:v>
                </c:pt>
                <c:pt idx="146012">
                  <c:v>-1.56221E-2</c:v>
                </c:pt>
                <c:pt idx="146013">
                  <c:v>-1.5779499999999998E-2</c:v>
                </c:pt>
                <c:pt idx="146014">
                  <c:v>-1.5924799999999999E-2</c:v>
                </c:pt>
                <c:pt idx="146015">
                  <c:v>-1.6057700000000001E-2</c:v>
                </c:pt>
                <c:pt idx="146016">
                  <c:v>-1.6178100000000001E-2</c:v>
                </c:pt>
                <c:pt idx="146017">
                  <c:v>-1.6285899999999999E-2</c:v>
                </c:pt>
                <c:pt idx="146018">
                  <c:v>-1.6381E-2</c:v>
                </c:pt>
                <c:pt idx="146019">
                  <c:v>-1.6463100000000001E-2</c:v>
                </c:pt>
                <c:pt idx="146020">
                  <c:v>-1.65322E-2</c:v>
                </c:pt>
                <c:pt idx="146021">
                  <c:v>-1.65883E-2</c:v>
                </c:pt>
                <c:pt idx="146022">
                  <c:v>-1.6631099999999999E-2</c:v>
                </c:pt>
                <c:pt idx="146023">
                  <c:v>-1.6660700000000001E-2</c:v>
                </c:pt>
                <c:pt idx="146024">
                  <c:v>-1.6676900000000001E-2</c:v>
                </c:pt>
                <c:pt idx="146025">
                  <c:v>-1.6679800000000002E-2</c:v>
                </c:pt>
                <c:pt idx="146026">
                  <c:v>-1.6669199999999999E-2</c:v>
                </c:pt>
                <c:pt idx="146027">
                  <c:v>-1.6645199999999999E-2</c:v>
                </c:pt>
                <c:pt idx="146028">
                  <c:v>-1.66076E-2</c:v>
                </c:pt>
                <c:pt idx="146029">
                  <c:v>-1.6556600000000001E-2</c:v>
                </c:pt>
                <c:pt idx="146030">
                  <c:v>-1.6492099999999999E-2</c:v>
                </c:pt>
                <c:pt idx="146031">
                  <c:v>-1.64142E-2</c:v>
                </c:pt>
                <c:pt idx="146032">
                  <c:v>-1.6322799999999998E-2</c:v>
                </c:pt>
                <c:pt idx="146033">
                  <c:v>-1.6218E-2</c:v>
                </c:pt>
                <c:pt idx="146034">
                  <c:v>-1.60999E-2</c:v>
                </c:pt>
                <c:pt idx="146035">
                  <c:v>-1.5968599999999999E-2</c:v>
                </c:pt>
                <c:pt idx="146036">
                  <c:v>-1.5824000000000001E-2</c:v>
                </c:pt>
                <c:pt idx="146037">
                  <c:v>-1.56664E-2</c:v>
                </c:pt>
                <c:pt idx="146038">
                  <c:v>-1.5495699999999999E-2</c:v>
                </c:pt>
                <c:pt idx="146039">
                  <c:v>-1.53122E-2</c:v>
                </c:pt>
                <c:pt idx="146040">
                  <c:v>-1.5115999999999999E-2</c:v>
                </c:pt>
                <c:pt idx="146041">
                  <c:v>-1.49071E-2</c:v>
                </c:pt>
                <c:pt idx="146042">
                  <c:v>-1.4685800000000001E-2</c:v>
                </c:pt>
                <c:pt idx="146043">
                  <c:v>-1.44523E-2</c:v>
                </c:pt>
                <c:pt idx="146044">
                  <c:v>-1.42066E-2</c:v>
                </c:pt>
                <c:pt idx="146045">
                  <c:v>-1.3949E-2</c:v>
                </c:pt>
                <c:pt idx="146046">
                  <c:v>-1.36796E-2</c:v>
                </c:pt>
                <c:pt idx="146047">
                  <c:v>-1.3398800000000001E-2</c:v>
                </c:pt>
                <c:pt idx="146048">
                  <c:v>-1.3106700000000001E-2</c:v>
                </c:pt>
                <c:pt idx="146049">
                  <c:v>-1.2803500000000001E-2</c:v>
                </c:pt>
                <c:pt idx="146050">
                  <c:v>-1.2489500000000001E-2</c:v>
                </c:pt>
                <c:pt idx="146051">
                  <c:v>-1.2165E-2</c:v>
                </c:pt>
                <c:pt idx="146052">
                  <c:v>-1.1830200000000001E-2</c:v>
                </c:pt>
                <c:pt idx="146053">
                  <c:v>-1.14853E-2</c:v>
                </c:pt>
                <c:pt idx="146054">
                  <c:v>-1.11307E-2</c:v>
                </c:pt>
                <c:pt idx="146055">
                  <c:v>-1.0766700000000001E-2</c:v>
                </c:pt>
                <c:pt idx="146056">
                  <c:v>-1.03935E-2</c:v>
                </c:pt>
                <c:pt idx="146057">
                  <c:v>-1.0011600000000001E-2</c:v>
                </c:pt>
                <c:pt idx="146058" formatCode="0.00E+00">
                  <c:v>-9.6210700000000007E-3</c:v>
                </c:pt>
                <c:pt idx="146059" formatCode="0.00E+00">
                  <c:v>-9.2224000000000004E-3</c:v>
                </c:pt>
                <c:pt idx="146060" formatCode="0.00E+00">
                  <c:v>-8.8158999999999998E-3</c:v>
                </c:pt>
                <c:pt idx="146061" formatCode="0.00E+00">
                  <c:v>-8.4018900000000004E-3</c:v>
                </c:pt>
                <c:pt idx="146062" formatCode="0.00E+00">
                  <c:v>-7.9807400000000001E-3</c:v>
                </c:pt>
                <c:pt idx="146063" formatCode="0.00E+00">
                  <c:v>-7.5528100000000001E-3</c:v>
                </c:pt>
                <c:pt idx="146064" formatCode="0.00E+00">
                  <c:v>-7.1184600000000001E-3</c:v>
                </c:pt>
                <c:pt idx="146065" formatCode="0.00E+00">
                  <c:v>-6.6780600000000004E-3</c:v>
                </c:pt>
                <c:pt idx="146066" formatCode="0.00E+00">
                  <c:v>-6.2319799999999998E-3</c:v>
                </c:pt>
                <c:pt idx="146067" formatCode="0.00E+00">
                  <c:v>-5.7806200000000002E-3</c:v>
                </c:pt>
                <c:pt idx="146068" formatCode="0.00E+00">
                  <c:v>-5.3243600000000002E-3</c:v>
                </c:pt>
                <c:pt idx="146069" formatCode="0.00E+00">
                  <c:v>-4.8636E-3</c:v>
                </c:pt>
                <c:pt idx="146070" formatCode="0.00E+00">
                  <c:v>-4.3987200000000001E-3</c:v>
                </c:pt>
                <c:pt idx="146071" formatCode="0.00E+00">
                  <c:v>-3.9301300000000004E-3</c:v>
                </c:pt>
                <c:pt idx="146072" formatCode="0.00E+00">
                  <c:v>-3.45825E-3</c:v>
                </c:pt>
                <c:pt idx="146073" formatCode="0.00E+00">
                  <c:v>-2.9834699999999998E-3</c:v>
                </c:pt>
                <c:pt idx="146074" formatCode="0.00E+00">
                  <c:v>-2.5062000000000001E-3</c:v>
                </c:pt>
                <c:pt idx="146075" formatCode="0.00E+00">
                  <c:v>-2.0268600000000001E-3</c:v>
                </c:pt>
                <c:pt idx="146076" formatCode="0.00E+00">
                  <c:v>-1.54587E-3</c:v>
                </c:pt>
                <c:pt idx="146077" formatCode="0.00E+00">
                  <c:v>-1.06364E-3</c:v>
                </c:pt>
                <c:pt idx="146078" formatCode="0.00E+00">
                  <c:v>-5.8059300000000002E-4</c:v>
                </c:pt>
                <c:pt idx="146079" formatCode="0.00E+00">
                  <c:v>-9.7141100000000004E-5</c:v>
                </c:pt>
                <c:pt idx="146080" formatCode="0.00E+00">
                  <c:v>3.8629400000000003E-4</c:v>
                </c:pt>
                <c:pt idx="146081" formatCode="0.00E+00">
                  <c:v>8.6929399999999995E-4</c:v>
                </c:pt>
                <c:pt idx="146082" formatCode="0.00E+00">
                  <c:v>1.35144E-3</c:v>
                </c:pt>
                <c:pt idx="146083" formatCode="0.00E+00">
                  <c:v>1.8323199999999999E-3</c:v>
                </c:pt>
                <c:pt idx="146084" formatCode="0.00E+00">
                  <c:v>2.3115100000000001E-3</c:v>
                </c:pt>
                <c:pt idx="146085" formatCode="0.00E+00">
                  <c:v>2.7886E-3</c:v>
                </c:pt>
                <c:pt idx="146086" formatCode="0.00E+00">
                  <c:v>3.2631800000000001E-3</c:v>
                </c:pt>
                <c:pt idx="146087" formatCode="0.00E+00">
                  <c:v>3.7348400000000001E-3</c:v>
                </c:pt>
                <c:pt idx="146088" formatCode="0.00E+00">
                  <c:v>4.20317E-3</c:v>
                </c:pt>
                <c:pt idx="146089" formatCode="0.00E+00">
                  <c:v>4.6677699999999999E-3</c:v>
                </c:pt>
                <c:pt idx="146090" formatCode="0.00E+00">
                  <c:v>5.12825E-3</c:v>
                </c:pt>
                <c:pt idx="146091" formatCode="0.00E+00">
                  <c:v>5.58421E-3</c:v>
                </c:pt>
                <c:pt idx="146092" formatCode="0.00E+00">
                  <c:v>6.0352599999999998E-3</c:v>
                </c:pt>
                <c:pt idx="146093" formatCode="0.00E+00">
                  <c:v>6.4810199999999997E-3</c:v>
                </c:pt>
                <c:pt idx="146094" formatCode="0.00E+00">
                  <c:v>6.9211000000000003E-3</c:v>
                </c:pt>
                <c:pt idx="146095" formatCode="0.00E+00">
                  <c:v>7.3551299999999997E-3</c:v>
                </c:pt>
                <c:pt idx="146096" formatCode="0.00E+00">
                  <c:v>7.7827599999999997E-3</c:v>
                </c:pt>
                <c:pt idx="146097" formatCode="0.00E+00">
                  <c:v>8.2036100000000001E-3</c:v>
                </c:pt>
                <c:pt idx="146098" formatCode="0.00E+00">
                  <c:v>8.6173299999999994E-3</c:v>
                </c:pt>
                <c:pt idx="146099" formatCode="0.00E+00">
                  <c:v>9.0235799999999998E-3</c:v>
                </c:pt>
                <c:pt idx="146100" formatCode="0.00E+00">
                  <c:v>9.4220199999999997E-3</c:v>
                </c:pt>
                <c:pt idx="146101" formatCode="0.00E+00">
                  <c:v>9.8123099999999994E-3</c:v>
                </c:pt>
                <c:pt idx="146102">
                  <c:v>1.0194099999999999E-2</c:v>
                </c:pt>
                <c:pt idx="146103">
                  <c:v>1.0567200000000001E-2</c:v>
                </c:pt>
                <c:pt idx="146104">
                  <c:v>1.09312E-2</c:v>
                </c:pt>
                <c:pt idx="146105">
                  <c:v>1.1285699999999999E-2</c:v>
                </c:pt>
                <c:pt idx="146106">
                  <c:v>1.16306E-2</c:v>
                </c:pt>
                <c:pt idx="146107">
                  <c:v>1.19656E-2</c:v>
                </c:pt>
                <c:pt idx="146108">
                  <c:v>1.22904E-2</c:v>
                </c:pt>
                <c:pt idx="146109">
                  <c:v>1.2604600000000001E-2</c:v>
                </c:pt>
                <c:pt idx="146110">
                  <c:v>1.29082E-2</c:v>
                </c:pt>
                <c:pt idx="146111">
                  <c:v>1.32008E-2</c:v>
                </c:pt>
                <c:pt idx="146112">
                  <c:v>1.34822E-2</c:v>
                </c:pt>
                <c:pt idx="146113">
                  <c:v>1.3752199999999999E-2</c:v>
                </c:pt>
                <c:pt idx="146114">
                  <c:v>1.4010699999999999E-2</c:v>
                </c:pt>
                <c:pt idx="146115">
                  <c:v>1.4257300000000001E-2</c:v>
                </c:pt>
                <c:pt idx="146116">
                  <c:v>1.44919E-2</c:v>
                </c:pt>
                <c:pt idx="146117">
                  <c:v>1.4714400000000001E-2</c:v>
                </c:pt>
                <c:pt idx="146118">
                  <c:v>1.49246E-2</c:v>
                </c:pt>
                <c:pt idx="146119">
                  <c:v>1.5122399999999999E-2</c:v>
                </c:pt>
                <c:pt idx="146120">
                  <c:v>1.53075E-2</c:v>
                </c:pt>
                <c:pt idx="146121">
                  <c:v>1.5480000000000001E-2</c:v>
                </c:pt>
                <c:pt idx="146122">
                  <c:v>1.56396E-2</c:v>
                </c:pt>
                <c:pt idx="146123">
                  <c:v>1.57863E-2</c:v>
                </c:pt>
                <c:pt idx="146124">
                  <c:v>1.5919900000000001E-2</c:v>
                </c:pt>
                <c:pt idx="146125">
                  <c:v>1.6040499999999999E-2</c:v>
                </c:pt>
                <c:pt idx="146126">
                  <c:v>1.6147999999999999E-2</c:v>
                </c:pt>
                <c:pt idx="146127">
                  <c:v>1.6242199999999998E-2</c:v>
                </c:pt>
                <c:pt idx="146128">
                  <c:v>1.63232E-2</c:v>
                </c:pt>
                <c:pt idx="146129">
                  <c:v>1.6390999999999999E-2</c:v>
                </c:pt>
                <c:pt idx="146130">
                  <c:v>1.6445499999999998E-2</c:v>
                </c:pt>
                <c:pt idx="146131">
                  <c:v>1.6486600000000001E-2</c:v>
                </c:pt>
                <c:pt idx="146132">
                  <c:v>1.6514500000000001E-2</c:v>
                </c:pt>
                <c:pt idx="146133">
                  <c:v>1.6529200000000001E-2</c:v>
                </c:pt>
                <c:pt idx="146134">
                  <c:v>1.6530599999999999E-2</c:v>
                </c:pt>
                <c:pt idx="146135">
                  <c:v>1.65189E-2</c:v>
                </c:pt>
                <c:pt idx="146136">
                  <c:v>1.6494000000000002E-2</c:v>
                </c:pt>
                <c:pt idx="146137">
                  <c:v>1.6456100000000001E-2</c:v>
                </c:pt>
                <c:pt idx="146138">
                  <c:v>1.6405099999999999E-2</c:v>
                </c:pt>
                <c:pt idx="146139">
                  <c:v>1.63413E-2</c:v>
                </c:pt>
                <c:pt idx="146140">
                  <c:v>1.6264799999999999E-2</c:v>
                </c:pt>
                <c:pt idx="146141">
                  <c:v>1.6175499999999999E-2</c:v>
                </c:pt>
                <c:pt idx="146142">
                  <c:v>1.60737E-2</c:v>
                </c:pt>
                <c:pt idx="146143">
                  <c:v>1.5959399999999999E-2</c:v>
                </c:pt>
                <c:pt idx="146144">
                  <c:v>1.58329E-2</c:v>
                </c:pt>
                <c:pt idx="146145">
                  <c:v>1.5694199999999998E-2</c:v>
                </c:pt>
                <c:pt idx="146146">
                  <c:v>1.5543599999999999E-2</c:v>
                </c:pt>
                <c:pt idx="146147">
                  <c:v>1.5381199999999999E-2</c:v>
                </c:pt>
                <c:pt idx="146148">
                  <c:v>1.5207099999999999E-2</c:v>
                </c:pt>
                <c:pt idx="146149">
                  <c:v>1.50216E-2</c:v>
                </c:pt>
                <c:pt idx="146150">
                  <c:v>1.48249E-2</c:v>
                </c:pt>
                <c:pt idx="146151">
                  <c:v>1.46172E-2</c:v>
                </c:pt>
                <c:pt idx="146152">
                  <c:v>1.4398599999999999E-2</c:v>
                </c:pt>
                <c:pt idx="146153">
                  <c:v>1.41695E-2</c:v>
                </c:pt>
                <c:pt idx="146154">
                  <c:v>1.393E-2</c:v>
                </c:pt>
                <c:pt idx="146155">
                  <c:v>1.3680400000000001E-2</c:v>
                </c:pt>
                <c:pt idx="146156">
                  <c:v>1.3421000000000001E-2</c:v>
                </c:pt>
                <c:pt idx="146157">
                  <c:v>1.3151899999999999E-2</c:v>
                </c:pt>
                <c:pt idx="146158">
                  <c:v>1.28734E-2</c:v>
                </c:pt>
                <c:pt idx="146159">
                  <c:v>1.2585900000000001E-2</c:v>
                </c:pt>
                <c:pt idx="146160">
                  <c:v>1.22895E-2</c:v>
                </c:pt>
                <c:pt idx="146161">
                  <c:v>1.19846E-2</c:v>
                </c:pt>
                <c:pt idx="146162">
                  <c:v>1.16714E-2</c:v>
                </c:pt>
                <c:pt idx="146163">
                  <c:v>1.13502E-2</c:v>
                </c:pt>
                <c:pt idx="146164">
                  <c:v>1.1021400000000001E-2</c:v>
                </c:pt>
                <c:pt idx="146165">
                  <c:v>1.0685099999999999E-2</c:v>
                </c:pt>
                <c:pt idx="146166">
                  <c:v>1.03418E-2</c:v>
                </c:pt>
                <c:pt idx="146167" formatCode="0.00E+00">
                  <c:v>9.9916999999999992E-3</c:v>
                </c:pt>
                <c:pt idx="146168" formatCode="0.00E+00">
                  <c:v>9.6351100000000005E-3</c:v>
                </c:pt>
                <c:pt idx="146169" formatCode="0.00E+00">
                  <c:v>9.2723500000000004E-3</c:v>
                </c:pt>
                <c:pt idx="146170" formatCode="0.00E+00">
                  <c:v>8.9037400000000003E-3</c:v>
                </c:pt>
                <c:pt idx="146171" formatCode="0.00E+00">
                  <c:v>8.5295900000000001E-3</c:v>
                </c:pt>
                <c:pt idx="146172" formatCode="0.00E+00">
                  <c:v>8.1502199999999997E-3</c:v>
                </c:pt>
                <c:pt idx="146173" formatCode="0.00E+00">
                  <c:v>7.7659599999999997E-3</c:v>
                </c:pt>
                <c:pt idx="146174" formatCode="0.00E+00">
                  <c:v>7.37712E-3</c:v>
                </c:pt>
                <c:pt idx="146175" formatCode="0.00E+00">
                  <c:v>6.9840199999999996E-3</c:v>
                </c:pt>
                <c:pt idx="146176" formatCode="0.00E+00">
                  <c:v>6.587E-3</c:v>
                </c:pt>
                <c:pt idx="146177" formatCode="0.00E+00">
                  <c:v>6.1863700000000001E-3</c:v>
                </c:pt>
                <c:pt idx="146178" formatCode="0.00E+00">
                  <c:v>5.7824599999999997E-3</c:v>
                </c:pt>
                <c:pt idx="146179" formatCode="0.00E+00">
                  <c:v>5.3756000000000003E-3</c:v>
                </c:pt>
                <c:pt idx="146180" formatCode="0.00E+00">
                  <c:v>4.9661100000000001E-3</c:v>
                </c:pt>
                <c:pt idx="146181" formatCode="0.00E+00">
                  <c:v>4.5543199999999997E-3</c:v>
                </c:pt>
                <c:pt idx="146182" formatCode="0.00E+00">
                  <c:v>4.1405399999999998E-3</c:v>
                </c:pt>
                <c:pt idx="146183" formatCode="0.00E+00">
                  <c:v>3.7251099999999998E-3</c:v>
                </c:pt>
                <c:pt idx="146184" formatCode="0.00E+00">
                  <c:v>3.3083499999999998E-3</c:v>
                </c:pt>
                <c:pt idx="146185" formatCode="0.00E+00">
                  <c:v>2.8905699999999999E-3</c:v>
                </c:pt>
                <c:pt idx="146186" formatCode="0.00E+00">
                  <c:v>2.4720900000000001E-3</c:v>
                </c:pt>
                <c:pt idx="146187" formatCode="0.00E+00">
                  <c:v>2.0532300000000001E-3</c:v>
                </c:pt>
                <c:pt idx="146188" formatCode="0.00E+00">
                  <c:v>1.6343099999999999E-3</c:v>
                </c:pt>
                <c:pt idx="146189" formatCode="0.00E+00">
                  <c:v>1.2156300000000001E-3</c:v>
                </c:pt>
                <c:pt idx="146190" formatCode="0.00E+00">
                  <c:v>7.9750399999999999E-4</c:v>
                </c:pt>
                <c:pt idx="146191" formatCode="0.00E+00">
                  <c:v>3.8023799999999997E-4</c:v>
                </c:pt>
                <c:pt idx="146192" formatCode="0.00E+00">
                  <c:v>-3.5867500000000002E-5</c:v>
                </c:pt>
                <c:pt idx="146193" formatCode="0.00E+00">
                  <c:v>-4.5051200000000003E-4</c:v>
                </c:pt>
                <c:pt idx="146194" formatCode="0.00E+00">
                  <c:v>-8.6340099999999997E-4</c:v>
                </c:pt>
                <c:pt idx="146195" formatCode="0.00E+00">
                  <c:v>-1.2742400000000001E-3</c:v>
                </c:pt>
                <c:pt idx="146196" formatCode="0.00E+00">
                  <c:v>-1.68275E-3</c:v>
                </c:pt>
                <c:pt idx="146197" formatCode="0.00E+00">
                  <c:v>-2.0886400000000001E-3</c:v>
                </c:pt>
                <c:pt idx="146198" formatCode="0.00E+00">
                  <c:v>-2.4916299999999999E-3</c:v>
                </c:pt>
                <c:pt idx="146199" formatCode="0.00E+00">
                  <c:v>-2.8914499999999998E-3</c:v>
                </c:pt>
                <c:pt idx="146200" formatCode="0.00E+00">
                  <c:v>-3.2878199999999999E-3</c:v>
                </c:pt>
                <c:pt idx="146201" formatCode="0.00E+00">
                  <c:v>-3.6804899999999998E-3</c:v>
                </c:pt>
                <c:pt idx="146202" formatCode="0.00E+00">
                  <c:v>-4.0692000000000002E-3</c:v>
                </c:pt>
                <c:pt idx="146203" formatCode="0.00E+00">
                  <c:v>-4.4536799999999998E-3</c:v>
                </c:pt>
                <c:pt idx="146204" formatCode="0.00E+00">
                  <c:v>-4.8336999999999998E-3</c:v>
                </c:pt>
                <c:pt idx="146205" formatCode="0.00E+00">
                  <c:v>-5.2090000000000001E-3</c:v>
                </c:pt>
                <c:pt idx="146206" formatCode="0.00E+00">
                  <c:v>-5.5793400000000003E-3</c:v>
                </c:pt>
                <c:pt idx="146207" formatCode="0.00E+00">
                  <c:v>-5.9445000000000001E-3</c:v>
                </c:pt>
                <c:pt idx="146208" formatCode="0.00E+00">
                  <c:v>-6.30425E-3</c:v>
                </c:pt>
                <c:pt idx="146209" formatCode="0.00E+00">
                  <c:v>-6.6583600000000003E-3</c:v>
                </c:pt>
                <c:pt idx="146210" formatCode="0.00E+00">
                  <c:v>-7.0066199999999999E-3</c:v>
                </c:pt>
                <c:pt idx="146211" formatCode="0.00E+00">
                  <c:v>-7.3488199999999998E-3</c:v>
                </c:pt>
                <c:pt idx="146212" formatCode="0.00E+00">
                  <c:v>-7.6847499999999997E-3</c:v>
                </c:pt>
                <c:pt idx="146213" formatCode="0.00E+00">
                  <c:v>-8.0142300000000007E-3</c:v>
                </c:pt>
                <c:pt idx="146214" formatCode="0.00E+00">
                  <c:v>-8.3370400000000004E-3</c:v>
                </c:pt>
                <c:pt idx="146215" formatCode="0.00E+00">
                  <c:v>-8.6530200000000008E-3</c:v>
                </c:pt>
                <c:pt idx="146216" formatCode="0.00E+00">
                  <c:v>-8.9619799999999996E-3</c:v>
                </c:pt>
                <c:pt idx="146217" formatCode="0.00E+00">
                  <c:v>-9.2637499999999994E-3</c:v>
                </c:pt>
                <c:pt idx="146218" formatCode="0.00E+00">
                  <c:v>-9.5581599999999996E-3</c:v>
                </c:pt>
                <c:pt idx="146219" formatCode="0.00E+00">
                  <c:v>-9.8450499999999993E-3</c:v>
                </c:pt>
                <c:pt idx="146220">
                  <c:v>-1.0124299999999999E-2</c:v>
                </c:pt>
                <c:pt idx="146221">
                  <c:v>-1.0395700000000001E-2</c:v>
                </c:pt>
                <c:pt idx="146222">
                  <c:v>-1.0659099999999999E-2</c:v>
                </c:pt>
                <c:pt idx="146223">
                  <c:v>-1.0914399999999999E-2</c:v>
                </c:pt>
                <c:pt idx="146224">
                  <c:v>-1.11615E-2</c:v>
                </c:pt>
                <c:pt idx="146225">
                  <c:v>-1.14003E-2</c:v>
                </c:pt>
                <c:pt idx="146226">
                  <c:v>-1.16306E-2</c:v>
                </c:pt>
                <c:pt idx="146227">
                  <c:v>-1.18523E-2</c:v>
                </c:pt>
                <c:pt idx="146228">
                  <c:v>-1.2065299999999999E-2</c:v>
                </c:pt>
                <c:pt idx="146229">
                  <c:v>-1.22696E-2</c:v>
                </c:pt>
                <c:pt idx="146230">
                  <c:v>-1.2465E-2</c:v>
                </c:pt>
                <c:pt idx="146231">
                  <c:v>-1.26514E-2</c:v>
                </c:pt>
                <c:pt idx="146232">
                  <c:v>-1.28288E-2</c:v>
                </c:pt>
                <c:pt idx="146233">
                  <c:v>-1.2997099999999999E-2</c:v>
                </c:pt>
                <c:pt idx="146234">
                  <c:v>-1.31562E-2</c:v>
                </c:pt>
                <c:pt idx="146235">
                  <c:v>-1.33061E-2</c:v>
                </c:pt>
                <c:pt idx="146236">
                  <c:v>-1.3446700000000001E-2</c:v>
                </c:pt>
                <c:pt idx="146237">
                  <c:v>-1.35779E-2</c:v>
                </c:pt>
                <c:pt idx="146238">
                  <c:v>-1.36998E-2</c:v>
                </c:pt>
                <c:pt idx="146239">
                  <c:v>-1.38122E-2</c:v>
                </c:pt>
                <c:pt idx="146240">
                  <c:v>-1.3915200000000001E-2</c:v>
                </c:pt>
                <c:pt idx="146241">
                  <c:v>-1.40086E-2</c:v>
                </c:pt>
                <c:pt idx="146242">
                  <c:v>-1.40926E-2</c:v>
                </c:pt>
                <c:pt idx="146243">
                  <c:v>-1.41671E-2</c:v>
                </c:pt>
                <c:pt idx="146244">
                  <c:v>-1.4232E-2</c:v>
                </c:pt>
                <c:pt idx="146245">
                  <c:v>-1.4287299999999999E-2</c:v>
                </c:pt>
                <c:pt idx="146246">
                  <c:v>-1.4333200000000001E-2</c:v>
                </c:pt>
                <c:pt idx="146247">
                  <c:v>-1.43695E-2</c:v>
                </c:pt>
                <c:pt idx="146248">
                  <c:v>-1.43962E-2</c:v>
                </c:pt>
                <c:pt idx="146249">
                  <c:v>-1.4413499999999999E-2</c:v>
                </c:pt>
                <c:pt idx="146250">
                  <c:v>-1.44212E-2</c:v>
                </c:pt>
                <c:pt idx="146251">
                  <c:v>-1.44195E-2</c:v>
                </c:pt>
                <c:pt idx="146252">
                  <c:v>-1.4408300000000001E-2</c:v>
                </c:pt>
                <c:pt idx="146253">
                  <c:v>-1.4387799999999999E-2</c:v>
                </c:pt>
                <c:pt idx="146254">
                  <c:v>-1.43578E-2</c:v>
                </c:pt>
                <c:pt idx="146255">
                  <c:v>-1.4318600000000001E-2</c:v>
                </c:pt>
                <c:pt idx="146256">
                  <c:v>-1.427E-2</c:v>
                </c:pt>
                <c:pt idx="146257">
                  <c:v>-1.4212300000000001E-2</c:v>
                </c:pt>
                <c:pt idx="146258">
                  <c:v>-1.41453E-2</c:v>
                </c:pt>
                <c:pt idx="146259">
                  <c:v>-1.40693E-2</c:v>
                </c:pt>
                <c:pt idx="146260">
                  <c:v>-1.39842E-2</c:v>
                </c:pt>
                <c:pt idx="146261">
                  <c:v>-1.38902E-2</c:v>
                </c:pt>
                <c:pt idx="146262">
                  <c:v>-1.3787199999999999E-2</c:v>
                </c:pt>
                <c:pt idx="146263">
                  <c:v>-1.3675400000000001E-2</c:v>
                </c:pt>
                <c:pt idx="146264">
                  <c:v>-1.35549E-2</c:v>
                </c:pt>
                <c:pt idx="146265">
                  <c:v>-1.34257E-2</c:v>
                </c:pt>
                <c:pt idx="146266">
                  <c:v>-1.32879E-2</c:v>
                </c:pt>
                <c:pt idx="146267">
                  <c:v>-1.3141699999999999E-2</c:v>
                </c:pt>
                <c:pt idx="146268">
                  <c:v>-1.29871E-2</c:v>
                </c:pt>
                <c:pt idx="146269">
                  <c:v>-1.2824199999999999E-2</c:v>
                </c:pt>
                <c:pt idx="146270">
                  <c:v>-1.26531E-2</c:v>
                </c:pt>
                <c:pt idx="146271">
                  <c:v>-1.2474000000000001E-2</c:v>
                </c:pt>
                <c:pt idx="146272">
                  <c:v>-1.22869E-2</c:v>
                </c:pt>
                <c:pt idx="146273">
                  <c:v>-1.2092E-2</c:v>
                </c:pt>
                <c:pt idx="146274">
                  <c:v>-1.18893E-2</c:v>
                </c:pt>
                <c:pt idx="146275">
                  <c:v>-1.16791E-2</c:v>
                </c:pt>
                <c:pt idx="146276">
                  <c:v>-1.14614E-2</c:v>
                </c:pt>
                <c:pt idx="146277">
                  <c:v>-1.1236299999999999E-2</c:v>
                </c:pt>
                <c:pt idx="146278">
                  <c:v>-1.1004E-2</c:v>
                </c:pt>
                <c:pt idx="146279">
                  <c:v>-1.07647E-2</c:v>
                </c:pt>
                <c:pt idx="146280">
                  <c:v>-1.0518400000000001E-2</c:v>
                </c:pt>
                <c:pt idx="146281">
                  <c:v>-1.02653E-2</c:v>
                </c:pt>
                <c:pt idx="146282">
                  <c:v>-1.00056E-2</c:v>
                </c:pt>
                <c:pt idx="146283" formatCode="0.00E+00">
                  <c:v>-9.7394100000000004E-3</c:v>
                </c:pt>
                <c:pt idx="146284" formatCode="0.00E+00">
                  <c:v>-9.4668500000000006E-3</c:v>
                </c:pt>
                <c:pt idx="146285" formatCode="0.00E+00">
                  <c:v>-9.1880999999999994E-3</c:v>
                </c:pt>
                <c:pt idx="146286" formatCode="0.00E+00">
                  <c:v>-8.9033199999999993E-3</c:v>
                </c:pt>
                <c:pt idx="146287" formatCode="0.00E+00">
                  <c:v>-8.6126699999999994E-3</c:v>
                </c:pt>
                <c:pt idx="146288" formatCode="0.00E+00">
                  <c:v>-8.3163200000000003E-3</c:v>
                </c:pt>
                <c:pt idx="146289" formatCode="0.00E+00">
                  <c:v>-8.0144299999999995E-3</c:v>
                </c:pt>
                <c:pt idx="146290" formatCode="0.00E+00">
                  <c:v>-7.7071700000000002E-3</c:v>
                </c:pt>
                <c:pt idx="146291" formatCode="0.00E+00">
                  <c:v>-7.3947300000000004E-3</c:v>
                </c:pt>
                <c:pt idx="146292" formatCode="0.00E+00">
                  <c:v>-7.07728E-3</c:v>
                </c:pt>
                <c:pt idx="146293" formatCode="0.00E+00">
                  <c:v>-6.7549899999999998E-3</c:v>
                </c:pt>
                <c:pt idx="146294" formatCode="0.00E+00">
                  <c:v>-6.4280500000000003E-3</c:v>
                </c:pt>
                <c:pt idx="146295" formatCode="0.00E+00">
                  <c:v>-6.0966500000000003E-3</c:v>
                </c:pt>
                <c:pt idx="146296" formatCode="0.00E+00">
                  <c:v>-5.7609699999999998E-3</c:v>
                </c:pt>
                <c:pt idx="146297" formatCode="0.00E+00">
                  <c:v>-5.4212100000000001E-3</c:v>
                </c:pt>
                <c:pt idx="146298" formatCode="0.00E+00">
                  <c:v>-5.07757E-3</c:v>
                </c:pt>
                <c:pt idx="146299" formatCode="0.00E+00">
                  <c:v>-4.7302300000000002E-3</c:v>
                </c:pt>
                <c:pt idx="146300" formatCode="0.00E+00">
                  <c:v>-4.3794000000000003E-3</c:v>
                </c:pt>
                <c:pt idx="146301" formatCode="0.00E+00">
                  <c:v>-4.02528E-3</c:v>
                </c:pt>
                <c:pt idx="146302" formatCode="0.00E+00">
                  <c:v>-3.6680900000000002E-3</c:v>
                </c:pt>
                <c:pt idx="146303" formatCode="0.00E+00">
                  <c:v>-3.3080100000000001E-3</c:v>
                </c:pt>
                <c:pt idx="146304" formatCode="0.00E+00">
                  <c:v>-2.9452800000000002E-3</c:v>
                </c:pt>
                <c:pt idx="146305" formatCode="0.00E+00">
                  <c:v>-2.5800900000000002E-3</c:v>
                </c:pt>
                <c:pt idx="146306" formatCode="0.00E+00">
                  <c:v>-2.2126699999999999E-3</c:v>
                </c:pt>
                <c:pt idx="146307" formatCode="0.00E+00">
                  <c:v>-1.84323E-3</c:v>
                </c:pt>
                <c:pt idx="146308" formatCode="0.00E+00">
                  <c:v>-1.4719900000000001E-3</c:v>
                </c:pt>
                <c:pt idx="146309" formatCode="0.00E+00">
                  <c:v>-1.0991799999999999E-3</c:v>
                </c:pt>
                <c:pt idx="146310" formatCode="0.00E+00">
                  <c:v>-7.2502500000000002E-4</c:v>
                </c:pt>
                <c:pt idx="146311" formatCode="0.00E+00">
                  <c:v>-3.4974399999999998E-4</c:v>
                </c:pt>
                <c:pt idx="146312" formatCode="0.00E+00">
                  <c:v>2.64305E-5</c:v>
                </c:pt>
                <c:pt idx="146313" formatCode="0.00E+00">
                  <c:v>4.0326700000000001E-4</c:v>
                </c:pt>
                <c:pt idx="146314" formatCode="0.00E+00">
                  <c:v>7.8053400000000005E-4</c:v>
                </c:pt>
                <c:pt idx="146315" formatCode="0.00E+00">
                  <c:v>1.15799E-3</c:v>
                </c:pt>
                <c:pt idx="146316" formatCode="0.00E+00">
                  <c:v>1.5354100000000001E-3</c:v>
                </c:pt>
                <c:pt idx="146317" formatCode="0.00E+00">
                  <c:v>1.9125500000000001E-3</c:v>
                </c:pt>
                <c:pt idx="146318" formatCode="0.00E+00">
                  <c:v>2.2891700000000001E-3</c:v>
                </c:pt>
                <c:pt idx="146319" formatCode="0.00E+00">
                  <c:v>2.66504E-3</c:v>
                </c:pt>
                <c:pt idx="146320" formatCode="0.00E+00">
                  <c:v>3.03989E-3</c:v>
                </c:pt>
                <c:pt idx="146321" formatCode="0.00E+00">
                  <c:v>3.4135099999999998E-3</c:v>
                </c:pt>
                <c:pt idx="146322" formatCode="0.00E+00">
                  <c:v>3.7856299999999999E-3</c:v>
                </c:pt>
                <c:pt idx="146323" formatCode="0.00E+00">
                  <c:v>4.1560099999999999E-3</c:v>
                </c:pt>
                <c:pt idx="146324" formatCode="0.00E+00">
                  <c:v>4.5244200000000004E-3</c:v>
                </c:pt>
                <c:pt idx="146325" formatCode="0.00E+00">
                  <c:v>4.8905900000000002E-3</c:v>
                </c:pt>
                <c:pt idx="146326" formatCode="0.00E+00">
                  <c:v>5.25429E-3</c:v>
                </c:pt>
                <c:pt idx="146327" formatCode="0.00E+00">
                  <c:v>5.6152600000000004E-3</c:v>
                </c:pt>
                <c:pt idx="146328" formatCode="0.00E+00">
                  <c:v>5.9732600000000002E-3</c:v>
                </c:pt>
                <c:pt idx="146329" formatCode="0.00E+00">
                  <c:v>6.3280300000000001E-3</c:v>
                </c:pt>
                <c:pt idx="146330" formatCode="0.00E+00">
                  <c:v>6.6793399999999998E-3</c:v>
                </c:pt>
                <c:pt idx="146331" formatCode="0.00E+00">
                  <c:v>7.0269299999999998E-3</c:v>
                </c:pt>
                <c:pt idx="146332" formatCode="0.00E+00">
                  <c:v>7.3705400000000001E-3</c:v>
                </c:pt>
                <c:pt idx="146333" formatCode="0.00E+00">
                  <c:v>7.7099500000000001E-3</c:v>
                </c:pt>
                <c:pt idx="146334" formatCode="0.00E+00">
                  <c:v>8.0448900000000007E-3</c:v>
                </c:pt>
                <c:pt idx="146335" formatCode="0.00E+00">
                  <c:v>8.3751299999999997E-3</c:v>
                </c:pt>
                <c:pt idx="146336" formatCode="0.00E+00">
                  <c:v>8.7004200000000004E-3</c:v>
                </c:pt>
                <c:pt idx="146337" formatCode="0.00E+00">
                  <c:v>9.0205100000000007E-3</c:v>
                </c:pt>
                <c:pt idx="146338" formatCode="0.00E+00">
                  <c:v>9.3351600000000003E-3</c:v>
                </c:pt>
                <c:pt idx="146339" formatCode="0.00E+00">
                  <c:v>9.6441300000000008E-3</c:v>
                </c:pt>
                <c:pt idx="146340" formatCode="0.00E+00">
                  <c:v>9.9471799999999999E-3</c:v>
                </c:pt>
                <c:pt idx="146341">
                  <c:v>1.0244100000000001E-2</c:v>
                </c:pt>
                <c:pt idx="146342">
                  <c:v>1.05346E-2</c:v>
                </c:pt>
                <c:pt idx="146343">
                  <c:v>1.08185E-2</c:v>
                </c:pt>
                <c:pt idx="146344">
                  <c:v>1.1095499999999999E-2</c:v>
                </c:pt>
                <c:pt idx="146345">
                  <c:v>1.1365500000000001E-2</c:v>
                </c:pt>
                <c:pt idx="146346">
                  <c:v>1.1628100000000001E-2</c:v>
                </c:pt>
                <c:pt idx="146347">
                  <c:v>1.1883299999999999E-2</c:v>
                </c:pt>
                <c:pt idx="146348">
                  <c:v>1.2130699999999999E-2</c:v>
                </c:pt>
                <c:pt idx="146349">
                  <c:v>1.23701E-2</c:v>
                </c:pt>
                <c:pt idx="146350">
                  <c:v>1.26014E-2</c:v>
                </c:pt>
                <c:pt idx="146351">
                  <c:v>1.28243E-2</c:v>
                </c:pt>
                <c:pt idx="146352">
                  <c:v>1.3038599999999999E-2</c:v>
                </c:pt>
                <c:pt idx="146353">
                  <c:v>1.3244199999999999E-2</c:v>
                </c:pt>
                <c:pt idx="146354">
                  <c:v>1.3440799999999999E-2</c:v>
                </c:pt>
                <c:pt idx="146355">
                  <c:v>1.36282E-2</c:v>
                </c:pt>
                <c:pt idx="146356">
                  <c:v>1.38064E-2</c:v>
                </c:pt>
                <c:pt idx="146357">
                  <c:v>1.3975E-2</c:v>
                </c:pt>
                <c:pt idx="146358">
                  <c:v>1.41339E-2</c:v>
                </c:pt>
                <c:pt idx="146359">
                  <c:v>1.4283000000000001E-2</c:v>
                </c:pt>
                <c:pt idx="146360">
                  <c:v>1.44221E-2</c:v>
                </c:pt>
                <c:pt idx="146361">
                  <c:v>1.4551100000000001E-2</c:v>
                </c:pt>
                <c:pt idx="146362">
                  <c:v>1.4669700000000001E-2</c:v>
                </c:pt>
                <c:pt idx="146363">
                  <c:v>1.47779E-2</c:v>
                </c:pt>
                <c:pt idx="146364">
                  <c:v>1.48755E-2</c:v>
                </c:pt>
                <c:pt idx="146365">
                  <c:v>1.4962400000000001E-2</c:v>
                </c:pt>
                <c:pt idx="146366">
                  <c:v>1.50385E-2</c:v>
                </c:pt>
                <c:pt idx="146367">
                  <c:v>1.5103699999999999E-2</c:v>
                </c:pt>
                <c:pt idx="146368">
                  <c:v>1.5157800000000001E-2</c:v>
                </c:pt>
                <c:pt idx="146369">
                  <c:v>1.52009E-2</c:v>
                </c:pt>
                <c:pt idx="146370">
                  <c:v>1.5232600000000001E-2</c:v>
                </c:pt>
                <c:pt idx="146371">
                  <c:v>1.52531E-2</c:v>
                </c:pt>
                <c:pt idx="146372">
                  <c:v>1.5262299999999999E-2</c:v>
                </c:pt>
                <c:pt idx="146373">
                  <c:v>1.5259999999999999E-2</c:v>
                </c:pt>
                <c:pt idx="146374">
                  <c:v>1.52462E-2</c:v>
                </c:pt>
                <c:pt idx="146375">
                  <c:v>1.52208E-2</c:v>
                </c:pt>
                <c:pt idx="146376">
                  <c:v>1.5184E-2</c:v>
                </c:pt>
                <c:pt idx="146377">
                  <c:v>1.51355E-2</c:v>
                </c:pt>
                <c:pt idx="146378">
                  <c:v>1.5075399999999999E-2</c:v>
                </c:pt>
                <c:pt idx="146379">
                  <c:v>1.50037E-2</c:v>
                </c:pt>
                <c:pt idx="146380">
                  <c:v>1.4920299999999999E-2</c:v>
                </c:pt>
                <c:pt idx="146381">
                  <c:v>1.4825400000000001E-2</c:v>
                </c:pt>
                <c:pt idx="146382">
                  <c:v>1.4718800000000001E-2</c:v>
                </c:pt>
                <c:pt idx="146383">
                  <c:v>1.4600699999999999E-2</c:v>
                </c:pt>
                <c:pt idx="146384">
                  <c:v>1.4471100000000001E-2</c:v>
                </c:pt>
                <c:pt idx="146385">
                  <c:v>1.4330000000000001E-2</c:v>
                </c:pt>
                <c:pt idx="146386">
                  <c:v>1.4177500000000001E-2</c:v>
                </c:pt>
                <c:pt idx="146387">
                  <c:v>1.4013599999999999E-2</c:v>
                </c:pt>
                <c:pt idx="146388">
                  <c:v>1.38385E-2</c:v>
                </c:pt>
                <c:pt idx="146389">
                  <c:v>1.36522E-2</c:v>
                </c:pt>
                <c:pt idx="146390">
                  <c:v>1.3454799999999999E-2</c:v>
                </c:pt>
                <c:pt idx="146391">
                  <c:v>1.32464E-2</c:v>
                </c:pt>
                <c:pt idx="146392">
                  <c:v>1.3027199999999999E-2</c:v>
                </c:pt>
                <c:pt idx="146393">
                  <c:v>1.2797299999999999E-2</c:v>
                </c:pt>
                <c:pt idx="146394">
                  <c:v>1.25568E-2</c:v>
                </c:pt>
                <c:pt idx="146395">
                  <c:v>1.23059E-2</c:v>
                </c:pt>
                <c:pt idx="146396">
                  <c:v>1.2044600000000001E-2</c:v>
                </c:pt>
                <c:pt idx="146397">
                  <c:v>1.17733E-2</c:v>
                </c:pt>
                <c:pt idx="146398">
                  <c:v>1.14921E-2</c:v>
                </c:pt>
                <c:pt idx="146399">
                  <c:v>1.12011E-2</c:v>
                </c:pt>
                <c:pt idx="146400">
                  <c:v>1.09005E-2</c:v>
                </c:pt>
                <c:pt idx="146401">
                  <c:v>1.05906E-2</c:v>
                </c:pt>
                <c:pt idx="146402">
                  <c:v>1.02717E-2</c:v>
                </c:pt>
                <c:pt idx="146403" formatCode="0.00E+00">
                  <c:v>9.9437599999999994E-3</c:v>
                </c:pt>
                <c:pt idx="146404" formatCode="0.00E+00">
                  <c:v>9.6072099999999997E-3</c:v>
                </c:pt>
                <c:pt idx="146405" formatCode="0.00E+00">
                  <c:v>9.2622499999999997E-3</c:v>
                </c:pt>
                <c:pt idx="146406" formatCode="0.00E+00">
                  <c:v>8.9091199999999995E-3</c:v>
                </c:pt>
                <c:pt idx="146407" formatCode="0.00E+00">
                  <c:v>8.5480899999999995E-3</c:v>
                </c:pt>
                <c:pt idx="146408" formatCode="0.00E+00">
                  <c:v>8.1794299999999997E-3</c:v>
                </c:pt>
                <c:pt idx="146409" formatCode="0.00E+00">
                  <c:v>7.8034100000000002E-3</c:v>
                </c:pt>
                <c:pt idx="146410" formatCode="0.00E+00">
                  <c:v>7.4203200000000002E-3</c:v>
                </c:pt>
                <c:pt idx="146411" formatCode="0.00E+00">
                  <c:v>7.0304499999999997E-3</c:v>
                </c:pt>
                <c:pt idx="146412" formatCode="0.00E+00">
                  <c:v>6.6341100000000004E-3</c:v>
                </c:pt>
                <c:pt idx="146413" formatCode="0.00E+00">
                  <c:v>6.2316000000000003E-3</c:v>
                </c:pt>
                <c:pt idx="146414" formatCode="0.00E+00">
                  <c:v>5.8232400000000004E-3</c:v>
                </c:pt>
                <c:pt idx="146415" formatCode="0.00E+00">
                  <c:v>5.4093400000000003E-3</c:v>
                </c:pt>
                <c:pt idx="146416" formatCode="0.00E+00">
                  <c:v>4.9902499999999999E-3</c:v>
                </c:pt>
                <c:pt idx="146417" formatCode="0.00E+00">
                  <c:v>4.5662899999999998E-3</c:v>
                </c:pt>
                <c:pt idx="146418" formatCode="0.00E+00">
                  <c:v>4.1377999999999996E-3</c:v>
                </c:pt>
                <c:pt idx="146419" formatCode="0.00E+00">
                  <c:v>3.7051300000000001E-3</c:v>
                </c:pt>
                <c:pt idx="146420" formatCode="0.00E+00">
                  <c:v>3.2686400000000002E-3</c:v>
                </c:pt>
                <c:pt idx="146421" formatCode="0.00E+00">
                  <c:v>2.8286700000000001E-3</c:v>
                </c:pt>
                <c:pt idx="146422" formatCode="0.00E+00">
                  <c:v>2.3855999999999999E-3</c:v>
                </c:pt>
                <c:pt idx="146423" formatCode="0.00E+00">
                  <c:v>1.9397800000000001E-3</c:v>
                </c:pt>
                <c:pt idx="146424" formatCode="0.00E+00">
                  <c:v>1.4915900000000001E-3</c:v>
                </c:pt>
                <c:pt idx="146425" formatCode="0.00E+00">
                  <c:v>1.0414000000000001E-3</c:v>
                </c:pt>
                <c:pt idx="146426" formatCode="0.00E+00">
                  <c:v>5.8959099999999999E-4</c:v>
                </c:pt>
                <c:pt idx="146427" formatCode="0.00E+00">
                  <c:v>1.36539E-4</c:v>
                </c:pt>
                <c:pt idx="146428" formatCode="0.00E+00">
                  <c:v>-3.1736999999999998E-4</c:v>
                </c:pt>
                <c:pt idx="146429" formatCode="0.00E+00">
                  <c:v>-7.7175200000000001E-4</c:v>
                </c:pt>
                <c:pt idx="146430" formatCode="0.00E+00">
                  <c:v>-1.2262200000000001E-3</c:v>
                </c:pt>
                <c:pt idx="146431" formatCode="0.00E+00">
                  <c:v>-1.68038E-3</c:v>
                </c:pt>
                <c:pt idx="146432" formatCode="0.00E+00">
                  <c:v>-2.13386E-3</c:v>
                </c:pt>
                <c:pt idx="146433" formatCode="0.00E+00">
                  <c:v>-2.5862400000000001E-3</c:v>
                </c:pt>
                <c:pt idx="146434" formatCode="0.00E+00">
                  <c:v>-3.0371500000000002E-3</c:v>
                </c:pt>
                <c:pt idx="146435" formatCode="0.00E+00">
                  <c:v>-3.4862000000000001E-3</c:v>
                </c:pt>
                <c:pt idx="146436" formatCode="0.00E+00">
                  <c:v>-3.9329899999999999E-3</c:v>
                </c:pt>
                <c:pt idx="146437" formatCode="0.00E+00">
                  <c:v>-4.3771299999999999E-3</c:v>
                </c:pt>
                <c:pt idx="146438" formatCode="0.00E+00">
                  <c:v>-4.8182299999999997E-3</c:v>
                </c:pt>
                <c:pt idx="146439" formatCode="0.00E+00">
                  <c:v>-5.2559099999999999E-3</c:v>
                </c:pt>
                <c:pt idx="146440" formatCode="0.00E+00">
                  <c:v>-5.6897800000000002E-3</c:v>
                </c:pt>
                <c:pt idx="146441" formatCode="0.00E+00">
                  <c:v>-6.1194500000000002E-3</c:v>
                </c:pt>
                <c:pt idx="146442" formatCode="0.00E+00">
                  <c:v>-6.5445599999999996E-3</c:v>
                </c:pt>
                <c:pt idx="146443" formatCode="0.00E+00">
                  <c:v>-6.9647099999999998E-3</c:v>
                </c:pt>
                <c:pt idx="146444" formatCode="0.00E+00">
                  <c:v>-7.3795400000000004E-3</c:v>
                </c:pt>
                <c:pt idx="146445" formatCode="0.00E+00">
                  <c:v>-7.7886800000000001E-3</c:v>
                </c:pt>
                <c:pt idx="146446" formatCode="0.00E+00">
                  <c:v>-8.1917599999999993E-3</c:v>
                </c:pt>
                <c:pt idx="146447" formatCode="0.00E+00">
                  <c:v>-8.5884199999999994E-3</c:v>
                </c:pt>
                <c:pt idx="146448" formatCode="0.00E+00">
                  <c:v>-8.9782999999999998E-3</c:v>
                </c:pt>
                <c:pt idx="146449" formatCode="0.00E+00">
                  <c:v>-9.3610599999999992E-3</c:v>
                </c:pt>
                <c:pt idx="146450" formatCode="0.00E+00">
                  <c:v>-9.7363399999999996E-3</c:v>
                </c:pt>
                <c:pt idx="146451">
                  <c:v>-1.01038E-2</c:v>
                </c:pt>
                <c:pt idx="146452">
                  <c:v>-1.0463200000000001E-2</c:v>
                </c:pt>
                <c:pt idx="146453">
                  <c:v>-1.0814000000000001E-2</c:v>
                </c:pt>
                <c:pt idx="146454">
                  <c:v>-1.11561E-2</c:v>
                </c:pt>
                <c:pt idx="146455">
                  <c:v>-1.14891E-2</c:v>
                </c:pt>
                <c:pt idx="146456">
                  <c:v>-1.1812700000000001E-2</c:v>
                </c:pt>
                <c:pt idx="146457">
                  <c:v>-1.21266E-2</c:v>
                </c:pt>
                <c:pt idx="146458">
                  <c:v>-1.24306E-2</c:v>
                </c:pt>
                <c:pt idx="146459">
                  <c:v>-1.2724299999999999E-2</c:v>
                </c:pt>
                <c:pt idx="146460">
                  <c:v>-1.3007400000000001E-2</c:v>
                </c:pt>
                <c:pt idx="146461">
                  <c:v>-1.32798E-2</c:v>
                </c:pt>
                <c:pt idx="146462">
                  <c:v>-1.35412E-2</c:v>
                </c:pt>
                <c:pt idx="146463">
                  <c:v>-1.3791299999999999E-2</c:v>
                </c:pt>
                <c:pt idx="146464">
                  <c:v>-1.40299E-2</c:v>
                </c:pt>
                <c:pt idx="146465">
                  <c:v>-1.42568E-2</c:v>
                </c:pt>
                <c:pt idx="146466">
                  <c:v>-1.44718E-2</c:v>
                </c:pt>
                <c:pt idx="146467">
                  <c:v>-1.4674700000000001E-2</c:v>
                </c:pt>
                <c:pt idx="146468">
                  <c:v>-1.4865400000000001E-2</c:v>
                </c:pt>
                <c:pt idx="146469">
                  <c:v>-1.50435E-2</c:v>
                </c:pt>
                <c:pt idx="146470">
                  <c:v>-1.5209E-2</c:v>
                </c:pt>
                <c:pt idx="146471">
                  <c:v>-1.53618E-2</c:v>
                </c:pt>
                <c:pt idx="146472">
                  <c:v>-1.5501600000000001E-2</c:v>
                </c:pt>
                <c:pt idx="146473">
                  <c:v>-1.5628400000000001E-2</c:v>
                </c:pt>
                <c:pt idx="146474">
                  <c:v>-1.5742099999999998E-2</c:v>
                </c:pt>
                <c:pt idx="146475">
                  <c:v>-1.5842499999999999E-2</c:v>
                </c:pt>
                <c:pt idx="146476">
                  <c:v>-1.5929499999999999E-2</c:v>
                </c:pt>
                <c:pt idx="146477">
                  <c:v>-1.6003199999999999E-2</c:v>
                </c:pt>
                <c:pt idx="146478">
                  <c:v>-1.6063399999999999E-2</c:v>
                </c:pt>
                <c:pt idx="146479">
                  <c:v>-1.6109999999999999E-2</c:v>
                </c:pt>
                <c:pt idx="146480">
                  <c:v>-1.6143100000000001E-2</c:v>
                </c:pt>
                <c:pt idx="146481">
                  <c:v>-1.6162599999999999E-2</c:v>
                </c:pt>
                <c:pt idx="146482">
                  <c:v>-1.6168499999999999E-2</c:v>
                </c:pt>
                <c:pt idx="146483">
                  <c:v>-1.6160799999999999E-2</c:v>
                </c:pt>
                <c:pt idx="146484">
                  <c:v>-1.61396E-2</c:v>
                </c:pt>
                <c:pt idx="146485">
                  <c:v>-1.6104799999999999E-2</c:v>
                </c:pt>
                <c:pt idx="146486">
                  <c:v>-1.6056399999999998E-2</c:v>
                </c:pt>
                <c:pt idx="146487">
                  <c:v>-1.5994700000000001E-2</c:v>
                </c:pt>
                <c:pt idx="146488">
                  <c:v>-1.59195E-2</c:v>
                </c:pt>
                <c:pt idx="146489">
                  <c:v>-1.5831000000000001E-2</c:v>
                </c:pt>
                <c:pt idx="146490">
                  <c:v>-1.5729300000000002E-2</c:v>
                </c:pt>
                <c:pt idx="146491">
                  <c:v>-1.5614400000000001E-2</c:v>
                </c:pt>
                <c:pt idx="146492">
                  <c:v>-1.54866E-2</c:v>
                </c:pt>
                <c:pt idx="146493">
                  <c:v>-1.53458E-2</c:v>
                </c:pt>
                <c:pt idx="146494">
                  <c:v>-1.51924E-2</c:v>
                </c:pt>
                <c:pt idx="146495">
                  <c:v>-1.5026299999999999E-2</c:v>
                </c:pt>
                <c:pt idx="146496">
                  <c:v>-1.4847900000000001E-2</c:v>
                </c:pt>
                <c:pt idx="146497">
                  <c:v>-1.46572E-2</c:v>
                </c:pt>
                <c:pt idx="146498">
                  <c:v>-1.4454399999999999E-2</c:v>
                </c:pt>
                <c:pt idx="146499">
                  <c:v>-1.42398E-2</c:v>
                </c:pt>
                <c:pt idx="146500">
                  <c:v>-1.40135E-2</c:v>
                </c:pt>
                <c:pt idx="146501">
                  <c:v>-1.37758E-2</c:v>
                </c:pt>
                <c:pt idx="146502">
                  <c:v>-1.35268E-2</c:v>
                </c:pt>
                <c:pt idx="146503">
                  <c:v>-1.3266999999999999E-2</c:v>
                </c:pt>
                <c:pt idx="146504">
                  <c:v>-1.29964E-2</c:v>
                </c:pt>
                <c:pt idx="146505">
                  <c:v>-1.2715300000000001E-2</c:v>
                </c:pt>
                <c:pt idx="146506">
                  <c:v>-1.24241E-2</c:v>
                </c:pt>
                <c:pt idx="146507">
                  <c:v>-1.2123E-2</c:v>
                </c:pt>
                <c:pt idx="146508">
                  <c:v>-1.18122E-2</c:v>
                </c:pt>
                <c:pt idx="146509">
                  <c:v>-1.1492199999999999E-2</c:v>
                </c:pt>
                <c:pt idx="146510">
                  <c:v>-1.11631E-2</c:v>
                </c:pt>
                <c:pt idx="146511">
                  <c:v>-1.08253E-2</c:v>
                </c:pt>
                <c:pt idx="146512">
                  <c:v>-1.04791E-2</c:v>
                </c:pt>
                <c:pt idx="146513">
                  <c:v>-1.0124899999999999E-2</c:v>
                </c:pt>
                <c:pt idx="146514" formatCode="0.00E+00">
                  <c:v>-9.7628899999999998E-3</c:v>
                </c:pt>
                <c:pt idx="146515" formatCode="0.00E+00">
                  <c:v>-9.3935300000000006E-3</c:v>
                </c:pt>
                <c:pt idx="146516" formatCode="0.00E+00">
                  <c:v>-9.01712E-3</c:v>
                </c:pt>
                <c:pt idx="146517" formatCode="0.00E+00">
                  <c:v>-8.6340199999999992E-3</c:v>
                </c:pt>
                <c:pt idx="146518" formatCode="0.00E+00">
                  <c:v>-8.2445899999999996E-3</c:v>
                </c:pt>
                <c:pt idx="146519" formatCode="0.00E+00">
                  <c:v>-7.8491800000000007E-3</c:v>
                </c:pt>
                <c:pt idx="146520" formatCode="0.00E+00">
                  <c:v>-7.4481499999999997E-3</c:v>
                </c:pt>
                <c:pt idx="146521" formatCode="0.00E+00">
                  <c:v>-7.0418900000000003E-3</c:v>
                </c:pt>
                <c:pt idx="146522" formatCode="0.00E+00">
                  <c:v>-6.6307500000000004E-3</c:v>
                </c:pt>
                <c:pt idx="146523" formatCode="0.00E+00">
                  <c:v>-6.2151200000000002E-3</c:v>
                </c:pt>
                <c:pt idx="146524" formatCode="0.00E+00">
                  <c:v>-5.7953900000000001E-3</c:v>
                </c:pt>
                <c:pt idx="146525" formatCode="0.00E+00">
                  <c:v>-5.3719199999999996E-3</c:v>
                </c:pt>
                <c:pt idx="146526" formatCode="0.00E+00">
                  <c:v>-4.9451E-3</c:v>
                </c:pt>
                <c:pt idx="146527" formatCode="0.00E+00">
                  <c:v>-4.5153199999999998E-3</c:v>
                </c:pt>
                <c:pt idx="146528" formatCode="0.00E+00">
                  <c:v>-4.08297E-3</c:v>
                </c:pt>
                <c:pt idx="146529" formatCode="0.00E+00">
                  <c:v>-3.6484299999999998E-3</c:v>
                </c:pt>
                <c:pt idx="146530" formatCode="0.00E+00">
                  <c:v>-3.2120999999999999E-3</c:v>
                </c:pt>
                <c:pt idx="146531" formatCode="0.00E+00">
                  <c:v>-2.77436E-3</c:v>
                </c:pt>
                <c:pt idx="146532" formatCode="0.00E+00">
                  <c:v>-2.3355899999999998E-3</c:v>
                </c:pt>
                <c:pt idx="146533" formatCode="0.00E+00">
                  <c:v>-1.8961900000000001E-3</c:v>
                </c:pt>
                <c:pt idx="146534" formatCode="0.00E+00">
                  <c:v>-1.45655E-3</c:v>
                </c:pt>
                <c:pt idx="146535" formatCode="0.00E+00">
                  <c:v>-1.0170400000000001E-3</c:v>
                </c:pt>
                <c:pt idx="146536" formatCode="0.00E+00">
                  <c:v>-5.7805200000000001E-4</c:v>
                </c:pt>
                <c:pt idx="146537" formatCode="0.00E+00">
                  <c:v>-1.3996599999999999E-4</c:v>
                </c:pt>
                <c:pt idx="146538" formatCode="0.00E+00">
                  <c:v>2.9683900000000002E-4</c:v>
                </c:pt>
                <c:pt idx="146539" formatCode="0.00E+00">
                  <c:v>7.3198999999999996E-4</c:v>
                </c:pt>
                <c:pt idx="146540" formatCode="0.00E+00">
                  <c:v>1.16511E-3</c:v>
                </c:pt>
                <c:pt idx="146541" formatCode="0.00E+00">
                  <c:v>1.59585E-3</c:v>
                </c:pt>
                <c:pt idx="146542" formatCode="0.00E+00">
                  <c:v>2.02382E-3</c:v>
                </c:pt>
                <c:pt idx="146543" formatCode="0.00E+00">
                  <c:v>2.44867E-3</c:v>
                </c:pt>
                <c:pt idx="146544" formatCode="0.00E+00">
                  <c:v>2.8700499999999999E-3</c:v>
                </c:pt>
                <c:pt idx="146545" formatCode="0.00E+00">
                  <c:v>3.2876099999999998E-3</c:v>
                </c:pt>
                <c:pt idx="146546" formatCode="0.00E+00">
                  <c:v>3.7009999999999999E-3</c:v>
                </c:pt>
                <c:pt idx="146547" formatCode="0.00E+00">
                  <c:v>4.1098899999999997E-3</c:v>
                </c:pt>
                <c:pt idx="146548" formatCode="0.00E+00">
                  <c:v>4.5139400000000001E-3</c:v>
                </c:pt>
                <c:pt idx="146549" formatCode="0.00E+00">
                  <c:v>4.91283E-3</c:v>
                </c:pt>
                <c:pt idx="146550" formatCode="0.00E+00">
                  <c:v>5.3062300000000003E-3</c:v>
                </c:pt>
                <c:pt idx="146551" formatCode="0.00E+00">
                  <c:v>5.6938400000000004E-3</c:v>
                </c:pt>
                <c:pt idx="146552" formatCode="0.00E+00">
                  <c:v>6.0753500000000002E-3</c:v>
                </c:pt>
                <c:pt idx="146553" formatCode="0.00E+00">
                  <c:v>6.4504699999999998E-3</c:v>
                </c:pt>
                <c:pt idx="146554" formatCode="0.00E+00">
                  <c:v>6.8188900000000002E-3</c:v>
                </c:pt>
                <c:pt idx="146555" formatCode="0.00E+00">
                  <c:v>7.1803400000000003E-3</c:v>
                </c:pt>
                <c:pt idx="146556" formatCode="0.00E+00">
                  <c:v>7.5345500000000001E-3</c:v>
                </c:pt>
                <c:pt idx="146557" formatCode="0.00E+00">
                  <c:v>7.8812499999999994E-3</c:v>
                </c:pt>
                <c:pt idx="146558" formatCode="0.00E+00">
                  <c:v>8.2201800000000005E-3</c:v>
                </c:pt>
                <c:pt idx="146559" formatCode="0.00E+00">
                  <c:v>8.5511000000000007E-3</c:v>
                </c:pt>
                <c:pt idx="146560" formatCode="0.00E+00">
                  <c:v>8.8737599999999996E-3</c:v>
                </c:pt>
                <c:pt idx="146561" formatCode="0.00E+00">
                  <c:v>9.1879300000000004E-3</c:v>
                </c:pt>
                <c:pt idx="146562" formatCode="0.00E+00">
                  <c:v>9.4934000000000008E-3</c:v>
                </c:pt>
                <c:pt idx="146563" formatCode="0.00E+00">
                  <c:v>9.7899600000000003E-3</c:v>
                </c:pt>
                <c:pt idx="146564">
                  <c:v>1.00774E-2</c:v>
                </c:pt>
                <c:pt idx="146565">
                  <c:v>1.03555E-2</c:v>
                </c:pt>
                <c:pt idx="146566">
                  <c:v>1.0624099999999999E-2</c:v>
                </c:pt>
                <c:pt idx="146567">
                  <c:v>1.08831E-2</c:v>
                </c:pt>
                <c:pt idx="146568">
                  <c:v>1.11322E-2</c:v>
                </c:pt>
                <c:pt idx="146569">
                  <c:v>1.13714E-2</c:v>
                </c:pt>
                <c:pt idx="146570">
                  <c:v>1.16004E-2</c:v>
                </c:pt>
                <c:pt idx="146571">
                  <c:v>1.18192E-2</c:v>
                </c:pt>
                <c:pt idx="146572">
                  <c:v>1.2027599999999999E-2</c:v>
                </c:pt>
                <c:pt idx="146573">
                  <c:v>1.22255E-2</c:v>
                </c:pt>
                <c:pt idx="146574">
                  <c:v>1.24128E-2</c:v>
                </c:pt>
                <c:pt idx="146575">
                  <c:v>1.25895E-2</c:v>
                </c:pt>
                <c:pt idx="146576">
                  <c:v>1.2755300000000001E-2</c:v>
                </c:pt>
                <c:pt idx="146577">
                  <c:v>1.2910400000000001E-2</c:v>
                </c:pt>
                <c:pt idx="146578">
                  <c:v>1.30545E-2</c:v>
                </c:pt>
                <c:pt idx="146579">
                  <c:v>1.31877E-2</c:v>
                </c:pt>
                <c:pt idx="146580">
                  <c:v>1.3310000000000001E-2</c:v>
                </c:pt>
                <c:pt idx="146581">
                  <c:v>1.3421199999999999E-2</c:v>
                </c:pt>
                <c:pt idx="146582">
                  <c:v>1.35213E-2</c:v>
                </c:pt>
                <c:pt idx="146583">
                  <c:v>1.3610499999999999E-2</c:v>
                </c:pt>
                <c:pt idx="146584">
                  <c:v>1.36886E-2</c:v>
                </c:pt>
                <c:pt idx="146585">
                  <c:v>1.37556E-2</c:v>
                </c:pt>
                <c:pt idx="146586">
                  <c:v>1.38116E-2</c:v>
                </c:pt>
                <c:pt idx="146587">
                  <c:v>1.38567E-2</c:v>
                </c:pt>
                <c:pt idx="146588">
                  <c:v>1.38908E-2</c:v>
                </c:pt>
                <c:pt idx="146589">
                  <c:v>1.3913999999999999E-2</c:v>
                </c:pt>
                <c:pt idx="146590">
                  <c:v>1.3926300000000001E-2</c:v>
                </c:pt>
                <c:pt idx="146591">
                  <c:v>1.39279E-2</c:v>
                </c:pt>
                <c:pt idx="146592">
                  <c:v>1.3918700000000001E-2</c:v>
                </c:pt>
                <c:pt idx="146593">
                  <c:v>1.38989E-2</c:v>
                </c:pt>
                <c:pt idx="146594">
                  <c:v>1.38686E-2</c:v>
                </c:pt>
                <c:pt idx="146595">
                  <c:v>1.3827900000000001E-2</c:v>
                </c:pt>
                <c:pt idx="146596">
                  <c:v>1.3776800000000001E-2</c:v>
                </c:pt>
                <c:pt idx="146597">
                  <c:v>1.3715400000000001E-2</c:v>
                </c:pt>
                <c:pt idx="146598">
                  <c:v>1.3644E-2</c:v>
                </c:pt>
                <c:pt idx="146599">
                  <c:v>1.3562599999999999E-2</c:v>
                </c:pt>
                <c:pt idx="146600">
                  <c:v>1.34714E-2</c:v>
                </c:pt>
                <c:pt idx="146601">
                  <c:v>1.33705E-2</c:v>
                </c:pt>
                <c:pt idx="146602">
                  <c:v>1.32601E-2</c:v>
                </c:pt>
                <c:pt idx="146603">
                  <c:v>1.3140199999999999E-2</c:v>
                </c:pt>
                <c:pt idx="146604">
                  <c:v>1.3011099999999999E-2</c:v>
                </c:pt>
                <c:pt idx="146605">
                  <c:v>1.2873000000000001E-2</c:v>
                </c:pt>
                <c:pt idx="146606">
                  <c:v>1.2725999999999999E-2</c:v>
                </c:pt>
                <c:pt idx="146607">
                  <c:v>1.25703E-2</c:v>
                </c:pt>
                <c:pt idx="146608">
                  <c:v>1.24061E-2</c:v>
                </c:pt>
                <c:pt idx="146609">
                  <c:v>1.22335E-2</c:v>
                </c:pt>
                <c:pt idx="146610">
                  <c:v>1.2052800000000001E-2</c:v>
                </c:pt>
                <c:pt idx="146611">
                  <c:v>1.18642E-2</c:v>
                </c:pt>
                <c:pt idx="146612">
                  <c:v>1.1667800000000001E-2</c:v>
                </c:pt>
                <c:pt idx="146613">
                  <c:v>1.1463900000000001E-2</c:v>
                </c:pt>
                <c:pt idx="146614">
                  <c:v>1.1252699999999999E-2</c:v>
                </c:pt>
                <c:pt idx="146615">
                  <c:v>1.10344E-2</c:v>
                </c:pt>
                <c:pt idx="146616">
                  <c:v>1.08092E-2</c:v>
                </c:pt>
                <c:pt idx="146617">
                  <c:v>1.0577400000000001E-2</c:v>
                </c:pt>
                <c:pt idx="146618">
                  <c:v>1.03391E-2</c:v>
                </c:pt>
                <c:pt idx="146619">
                  <c:v>1.00946E-2</c:v>
                </c:pt>
                <c:pt idx="146620" formatCode="0.00E+00">
                  <c:v>9.84405E-3</c:v>
                </c:pt>
                <c:pt idx="146621" formatCode="0.00E+00">
                  <c:v>9.5877900000000005E-3</c:v>
                </c:pt>
                <c:pt idx="146622" formatCode="0.00E+00">
                  <c:v>9.3260099999999992E-3</c:v>
                </c:pt>
                <c:pt idx="146623" formatCode="0.00E+00">
                  <c:v>9.0589299999999998E-3</c:v>
                </c:pt>
                <c:pt idx="146624" formatCode="0.00E+00">
                  <c:v>8.7867899999999992E-3</c:v>
                </c:pt>
                <c:pt idx="146625" formatCode="0.00E+00">
                  <c:v>8.5098299999999995E-3</c:v>
                </c:pt>
                <c:pt idx="146626" formatCode="0.00E+00">
                  <c:v>8.2282799999999993E-3</c:v>
                </c:pt>
                <c:pt idx="146627" formatCode="0.00E+00">
                  <c:v>7.9423900000000006E-3</c:v>
                </c:pt>
                <c:pt idx="146628" formatCode="0.00E+00">
                  <c:v>7.6523800000000003E-3</c:v>
                </c:pt>
                <c:pt idx="146629" formatCode="0.00E+00">
                  <c:v>7.3584999999999996E-3</c:v>
                </c:pt>
                <c:pt idx="146630" formatCode="0.00E+00">
                  <c:v>7.0609899999999996E-3</c:v>
                </c:pt>
                <c:pt idx="146631" formatCode="0.00E+00">
                  <c:v>6.7600799999999999E-3</c:v>
                </c:pt>
                <c:pt idx="146632" formatCode="0.00E+00">
                  <c:v>6.4560099999999999E-3</c:v>
                </c:pt>
                <c:pt idx="146633" formatCode="0.00E+00">
                  <c:v>6.1490099999999999E-3</c:v>
                </c:pt>
                <c:pt idx="146634" formatCode="0.00E+00">
                  <c:v>5.8393300000000002E-3</c:v>
                </c:pt>
                <c:pt idx="146635" formatCode="0.00E+00">
                  <c:v>5.5271900000000004E-3</c:v>
                </c:pt>
                <c:pt idx="146636" formatCode="0.00E+00">
                  <c:v>5.2128399999999998E-3</c:v>
                </c:pt>
                <c:pt idx="146637" formatCode="0.00E+00">
                  <c:v>4.8964999999999998E-3</c:v>
                </c:pt>
                <c:pt idx="146638" formatCode="0.00E+00">
                  <c:v>4.5784099999999998E-3</c:v>
                </c:pt>
                <c:pt idx="146639" formatCode="0.00E+00">
                  <c:v>4.2587900000000001E-3</c:v>
                </c:pt>
                <c:pt idx="146640" formatCode="0.00E+00">
                  <c:v>3.9378800000000004E-3</c:v>
                </c:pt>
                <c:pt idx="146641" formatCode="0.00E+00">
                  <c:v>3.6159E-3</c:v>
                </c:pt>
                <c:pt idx="146642" formatCode="0.00E+00">
                  <c:v>3.29306E-3</c:v>
                </c:pt>
                <c:pt idx="146643" formatCode="0.00E+00">
                  <c:v>2.9696100000000001E-3</c:v>
                </c:pt>
                <c:pt idx="146644" formatCode="0.00E+00">
                  <c:v>2.6457400000000002E-3</c:v>
                </c:pt>
                <c:pt idx="146645" formatCode="0.00E+00">
                  <c:v>2.32169E-3</c:v>
                </c:pt>
                <c:pt idx="146646" formatCode="0.00E+00">
                  <c:v>1.9976600000000001E-3</c:v>
                </c:pt>
                <c:pt idx="146647" formatCode="0.00E+00">
                  <c:v>1.67388E-3</c:v>
                </c:pt>
                <c:pt idx="146648" formatCode="0.00E+00">
                  <c:v>1.35053E-3</c:v>
                </c:pt>
                <c:pt idx="146649" formatCode="0.00E+00">
                  <c:v>1.0278399999999999E-3</c:v>
                </c:pt>
                <c:pt idx="146650" formatCode="0.00E+00">
                  <c:v>7.0601099999999999E-4</c:v>
                </c:pt>
                <c:pt idx="146651" formatCode="0.00E+00">
                  <c:v>3.8523399999999998E-4</c:v>
                </c:pt>
                <c:pt idx="146652" formatCode="0.00E+00">
                  <c:v>6.5710599999999994E-5</c:v>
                </c:pt>
                <c:pt idx="146653" formatCode="0.00E+00">
                  <c:v>-2.52365E-4</c:v>
                </c:pt>
                <c:pt idx="146654" formatCode="0.00E+00">
                  <c:v>-5.68803E-4</c:v>
                </c:pt>
                <c:pt idx="146655" formatCode="0.00E+00">
                  <c:v>-8.8341500000000002E-4</c:v>
                </c:pt>
                <c:pt idx="146656" formatCode="0.00E+00">
                  <c:v>-1.1960199999999999E-3</c:v>
                </c:pt>
                <c:pt idx="146657" formatCode="0.00E+00">
                  <c:v>-1.50643E-3</c:v>
                </c:pt>
                <c:pt idx="146658" formatCode="0.00E+00">
                  <c:v>-1.8144700000000001E-3</c:v>
                </c:pt>
                <c:pt idx="146659" formatCode="0.00E+00">
                  <c:v>-2.1199700000000001E-3</c:v>
                </c:pt>
                <c:pt idx="146660" formatCode="0.00E+00">
                  <c:v>-2.4227599999999999E-3</c:v>
                </c:pt>
                <c:pt idx="146661" formatCode="0.00E+00">
                  <c:v>-2.72267E-3</c:v>
                </c:pt>
                <c:pt idx="146662" formatCode="0.00E+00">
                  <c:v>-3.0195399999999998E-3</c:v>
                </c:pt>
                <c:pt idx="146663" formatCode="0.00E+00">
                  <c:v>-3.31321E-3</c:v>
                </c:pt>
                <c:pt idx="146664" formatCode="0.00E+00">
                  <c:v>-3.6035199999999998E-3</c:v>
                </c:pt>
                <c:pt idx="146665" formatCode="0.00E+00">
                  <c:v>-3.8903100000000001E-3</c:v>
                </c:pt>
                <c:pt idx="146666" formatCode="0.00E+00">
                  <c:v>-4.1734500000000004E-3</c:v>
                </c:pt>
                <c:pt idx="146667" formatCode="0.00E+00">
                  <c:v>-4.4527899999999999E-3</c:v>
                </c:pt>
                <c:pt idx="146668" formatCode="0.00E+00">
                  <c:v>-4.7281800000000002E-3</c:v>
                </c:pt>
                <c:pt idx="146669" formatCode="0.00E+00">
                  <c:v>-4.9994799999999997E-3</c:v>
                </c:pt>
                <c:pt idx="146670" formatCode="0.00E+00">
                  <c:v>-5.2665699999999999E-3</c:v>
                </c:pt>
                <c:pt idx="146671" formatCode="0.00E+00">
                  <c:v>-5.5293E-3</c:v>
                </c:pt>
                <c:pt idx="146672" formatCode="0.00E+00">
                  <c:v>-5.7875599999999998E-3</c:v>
                </c:pt>
                <c:pt idx="146673" formatCode="0.00E+00">
                  <c:v>-6.0412199999999999E-3</c:v>
                </c:pt>
                <c:pt idx="146674" formatCode="0.00E+00">
                  <c:v>-6.2901600000000004E-3</c:v>
                </c:pt>
                <c:pt idx="146675" formatCode="0.00E+00">
                  <c:v>-6.5342600000000001E-3</c:v>
                </c:pt>
                <c:pt idx="146676" formatCode="0.00E+00">
                  <c:v>-6.7734099999999997E-3</c:v>
                </c:pt>
                <c:pt idx="146677" formatCode="0.00E+00">
                  <c:v>-7.0074999999999998E-3</c:v>
                </c:pt>
                <c:pt idx="146678" formatCode="0.00E+00">
                  <c:v>-7.2364200000000004E-3</c:v>
                </c:pt>
                <c:pt idx="146679" formatCode="0.00E+00">
                  <c:v>-7.4600700000000001E-3</c:v>
                </c:pt>
                <c:pt idx="146680" formatCode="0.00E+00">
                  <c:v>-7.6783399999999996E-3</c:v>
                </c:pt>
                <c:pt idx="146681" formatCode="0.00E+00">
                  <c:v>-7.8911499999999996E-3</c:v>
                </c:pt>
                <c:pt idx="146682" formatCode="0.00E+00">
                  <c:v>-8.0984000000000004E-3</c:v>
                </c:pt>
                <c:pt idx="146683" formatCode="0.00E+00">
                  <c:v>-8.3000000000000001E-3</c:v>
                </c:pt>
                <c:pt idx="146684" formatCode="0.00E+00">
                  <c:v>-8.4958599999999992E-3</c:v>
                </c:pt>
                <c:pt idx="146685" formatCode="0.00E+00">
                  <c:v>-8.6859099999999998E-3</c:v>
                </c:pt>
                <c:pt idx="146686" formatCode="0.00E+00">
                  <c:v>-8.8700399999999992E-3</c:v>
                </c:pt>
                <c:pt idx="146687" formatCode="0.00E+00">
                  <c:v>-9.0481999999999993E-3</c:v>
                </c:pt>
                <c:pt idx="146688" formatCode="0.00E+00">
                  <c:v>-9.2203100000000007E-3</c:v>
                </c:pt>
                <c:pt idx="146689" formatCode="0.00E+00">
                  <c:v>-9.3862900000000003E-3</c:v>
                </c:pt>
                <c:pt idx="146690" formatCode="0.00E+00">
                  <c:v>-9.5460800000000002E-3</c:v>
                </c:pt>
                <c:pt idx="146691" formatCode="0.00E+00">
                  <c:v>-9.6995999999999992E-3</c:v>
                </c:pt>
                <c:pt idx="146692" formatCode="0.00E+00">
                  <c:v>-9.8468099999999992E-3</c:v>
                </c:pt>
                <c:pt idx="146693" formatCode="0.00E+00">
                  <c:v>-9.9876300000000008E-3</c:v>
                </c:pt>
                <c:pt idx="146694">
                  <c:v>-1.0122000000000001E-2</c:v>
                </c:pt>
                <c:pt idx="146695">
                  <c:v>-1.0249899999999999E-2</c:v>
                </c:pt>
                <c:pt idx="146696">
                  <c:v>-1.03713E-2</c:v>
                </c:pt>
                <c:pt idx="146697">
                  <c:v>-1.0486000000000001E-2</c:v>
                </c:pt>
                <c:pt idx="146698">
                  <c:v>-1.05941E-2</c:v>
                </c:pt>
                <c:pt idx="146699">
                  <c:v>-1.06956E-2</c:v>
                </c:pt>
                <c:pt idx="146700">
                  <c:v>-1.0790299999999999E-2</c:v>
                </c:pt>
                <c:pt idx="146701">
                  <c:v>-1.0878199999999999E-2</c:v>
                </c:pt>
                <c:pt idx="146702">
                  <c:v>-1.0959399999999999E-2</c:v>
                </c:pt>
                <c:pt idx="146703">
                  <c:v>-1.10337E-2</c:v>
                </c:pt>
                <c:pt idx="146704">
                  <c:v>-1.11012E-2</c:v>
                </c:pt>
                <c:pt idx="146705">
                  <c:v>-1.1161799999999999E-2</c:v>
                </c:pt>
                <c:pt idx="146706">
                  <c:v>-1.12155E-2</c:v>
                </c:pt>
                <c:pt idx="146707">
                  <c:v>-1.1262299999999999E-2</c:v>
                </c:pt>
                <c:pt idx="146708">
                  <c:v>-1.1302100000000001E-2</c:v>
                </c:pt>
                <c:pt idx="146709">
                  <c:v>-1.13349E-2</c:v>
                </c:pt>
                <c:pt idx="146710">
                  <c:v>-1.1360800000000001E-2</c:v>
                </c:pt>
                <c:pt idx="146711">
                  <c:v>-1.13796E-2</c:v>
                </c:pt>
                <c:pt idx="146712">
                  <c:v>-1.1391500000000001E-2</c:v>
                </c:pt>
                <c:pt idx="146713">
                  <c:v>-1.1396399999999999E-2</c:v>
                </c:pt>
                <c:pt idx="146714">
                  <c:v>-1.13942E-2</c:v>
                </c:pt>
                <c:pt idx="146715">
                  <c:v>-1.13851E-2</c:v>
                </c:pt>
                <c:pt idx="146716">
                  <c:v>-1.1368899999999999E-2</c:v>
                </c:pt>
                <c:pt idx="146717">
                  <c:v>-1.13458E-2</c:v>
                </c:pt>
                <c:pt idx="146718">
                  <c:v>-1.13156E-2</c:v>
                </c:pt>
                <c:pt idx="146719">
                  <c:v>-1.1278399999999999E-2</c:v>
                </c:pt>
                <c:pt idx="146720">
                  <c:v>-1.1234299999999999E-2</c:v>
                </c:pt>
                <c:pt idx="146721">
                  <c:v>-1.1183200000000001E-2</c:v>
                </c:pt>
                <c:pt idx="146722">
                  <c:v>-1.11252E-2</c:v>
                </c:pt>
                <c:pt idx="146723">
                  <c:v>-1.10603E-2</c:v>
                </c:pt>
                <c:pt idx="146724">
                  <c:v>-1.09885E-2</c:v>
                </c:pt>
                <c:pt idx="146725">
                  <c:v>-1.0909800000000001E-2</c:v>
                </c:pt>
                <c:pt idx="146726">
                  <c:v>-1.08243E-2</c:v>
                </c:pt>
                <c:pt idx="146727">
                  <c:v>-1.0731900000000001E-2</c:v>
                </c:pt>
                <c:pt idx="146728">
                  <c:v>-1.06328E-2</c:v>
                </c:pt>
                <c:pt idx="146729">
                  <c:v>-1.0527E-2</c:v>
                </c:pt>
                <c:pt idx="146730">
                  <c:v>-1.04145E-2</c:v>
                </c:pt>
                <c:pt idx="146731">
                  <c:v>-1.02954E-2</c:v>
                </c:pt>
                <c:pt idx="146732">
                  <c:v>-1.01697E-2</c:v>
                </c:pt>
                <c:pt idx="146733">
                  <c:v>-1.00374E-2</c:v>
                </c:pt>
                <c:pt idx="146734" formatCode="0.00E+00">
                  <c:v>-9.8987199999999997E-3</c:v>
                </c:pt>
                <c:pt idx="146735" formatCode="0.00E+00">
                  <c:v>-9.7535799999999995E-3</c:v>
                </c:pt>
                <c:pt idx="146736" formatCode="0.00E+00">
                  <c:v>-9.6020900000000006E-3</c:v>
                </c:pt>
                <c:pt idx="146737" formatCode="0.00E+00">
                  <c:v>-9.4442999999999992E-3</c:v>
                </c:pt>
                <c:pt idx="146738" formatCode="0.00E+00">
                  <c:v>-9.2803E-3</c:v>
                </c:pt>
                <c:pt idx="146739" formatCode="0.00E+00">
                  <c:v>-9.1101600000000008E-3</c:v>
                </c:pt>
                <c:pt idx="146740" formatCode="0.00E+00">
                  <c:v>-8.9339499999999995E-3</c:v>
                </c:pt>
                <c:pt idx="146741" formatCode="0.00E+00">
                  <c:v>-8.7517500000000008E-3</c:v>
                </c:pt>
                <c:pt idx="146742" formatCode="0.00E+00">
                  <c:v>-8.5636500000000008E-3</c:v>
                </c:pt>
                <c:pt idx="146743" formatCode="0.00E+00">
                  <c:v>-8.3697400000000005E-3</c:v>
                </c:pt>
                <c:pt idx="146744" formatCode="0.00E+00">
                  <c:v>-8.1700999999999996E-3</c:v>
                </c:pt>
                <c:pt idx="146745" formatCode="0.00E+00">
                  <c:v>-7.9648400000000008E-3</c:v>
                </c:pt>
                <c:pt idx="146746" formatCode="0.00E+00">
                  <c:v>-7.7540600000000001E-3</c:v>
                </c:pt>
                <c:pt idx="146747" formatCode="0.00E+00">
                  <c:v>-7.5378499999999996E-3</c:v>
                </c:pt>
                <c:pt idx="146748" formatCode="0.00E+00">
                  <c:v>-7.3163300000000002E-3</c:v>
                </c:pt>
                <c:pt idx="146749" formatCode="0.00E+00">
                  <c:v>-7.0895999999999997E-3</c:v>
                </c:pt>
                <c:pt idx="146750" formatCode="0.00E+00">
                  <c:v>-6.85778E-3</c:v>
                </c:pt>
                <c:pt idx="146751" formatCode="0.00E+00">
                  <c:v>-6.6209900000000002E-3</c:v>
                </c:pt>
                <c:pt idx="146752" formatCode="0.00E+00">
                  <c:v>-6.3793599999999997E-3</c:v>
                </c:pt>
                <c:pt idx="146753" formatCode="0.00E+00">
                  <c:v>-6.1330000000000004E-3</c:v>
                </c:pt>
                <c:pt idx="146754" formatCode="0.00E+00">
                  <c:v>-5.8820599999999997E-3</c:v>
                </c:pt>
                <c:pt idx="146755" formatCode="0.00E+00">
                  <c:v>-5.6266600000000003E-3</c:v>
                </c:pt>
                <c:pt idx="146756" formatCode="0.00E+00">
                  <c:v>-5.3669499999999997E-3</c:v>
                </c:pt>
                <c:pt idx="146757" formatCode="0.00E+00">
                  <c:v>-5.1030600000000004E-3</c:v>
                </c:pt>
                <c:pt idx="146758" formatCode="0.00E+00">
                  <c:v>-4.8351499999999999E-3</c:v>
                </c:pt>
                <c:pt idx="146759" formatCode="0.00E+00">
                  <c:v>-4.5633599999999998E-3</c:v>
                </c:pt>
                <c:pt idx="146760" formatCode="0.00E+00">
                  <c:v>-4.2878500000000002E-3</c:v>
                </c:pt>
                <c:pt idx="146761" formatCode="0.00E+00">
                  <c:v>-4.00877E-3</c:v>
                </c:pt>
                <c:pt idx="146762" formatCode="0.00E+00">
                  <c:v>-3.7263000000000001E-3</c:v>
                </c:pt>
                <c:pt idx="146763" formatCode="0.00E+00">
                  <c:v>-3.4405899999999999E-3</c:v>
                </c:pt>
                <c:pt idx="146764" formatCode="0.00E+00">
                  <c:v>-3.1518100000000001E-3</c:v>
                </c:pt>
                <c:pt idx="146765" formatCode="0.00E+00">
                  <c:v>-2.8601400000000002E-3</c:v>
                </c:pt>
                <c:pt idx="146766" formatCode="0.00E+00">
                  <c:v>-2.5657599999999998E-3</c:v>
                </c:pt>
                <c:pt idx="146767" formatCode="0.00E+00">
                  <c:v>-2.2688399999999998E-3</c:v>
                </c:pt>
                <c:pt idx="146768" formatCode="0.00E+00">
                  <c:v>-1.96956E-3</c:v>
                </c:pt>
                <c:pt idx="146769" formatCode="0.00E+00">
                  <c:v>-1.6681300000000001E-3</c:v>
                </c:pt>
                <c:pt idx="146770" formatCode="0.00E+00">
                  <c:v>-1.36472E-3</c:v>
                </c:pt>
                <c:pt idx="146771" formatCode="0.00E+00">
                  <c:v>-1.0595299999999999E-3</c:v>
                </c:pt>
                <c:pt idx="146772" formatCode="0.00E+00">
                  <c:v>-7.5275799999999996E-4</c:v>
                </c:pt>
                <c:pt idx="146773" formatCode="0.00E+00">
                  <c:v>-4.4460600000000001E-4</c:v>
                </c:pt>
                <c:pt idx="146774" formatCode="0.00E+00">
                  <c:v>-1.3527400000000001E-4</c:v>
                </c:pt>
                <c:pt idx="146775" formatCode="0.00E+00">
                  <c:v>1.75031E-4</c:v>
                </c:pt>
                <c:pt idx="146776" formatCode="0.00E+00">
                  <c:v>4.8609899999999998E-4</c:v>
                </c:pt>
                <c:pt idx="146777" formatCode="0.00E+00">
                  <c:v>7.9772000000000003E-4</c:v>
                </c:pt>
                <c:pt idx="146778" formatCode="0.00E+00">
                  <c:v>1.10968E-3</c:v>
                </c:pt>
                <c:pt idx="146779" formatCode="0.00E+00">
                  <c:v>1.42176E-3</c:v>
                </c:pt>
                <c:pt idx="146780" formatCode="0.00E+00">
                  <c:v>1.73375E-3</c:v>
                </c:pt>
                <c:pt idx="146781" formatCode="0.00E+00">
                  <c:v>2.0454200000000001E-3</c:v>
                </c:pt>
                <c:pt idx="146782" formatCode="0.00E+00">
                  <c:v>2.3565499999999998E-3</c:v>
                </c:pt>
                <c:pt idx="146783" formatCode="0.00E+00">
                  <c:v>2.6669100000000002E-3</c:v>
                </c:pt>
                <c:pt idx="146784" formatCode="0.00E+00">
                  <c:v>2.9762899999999999E-3</c:v>
                </c:pt>
                <c:pt idx="146785" formatCode="0.00E+00">
                  <c:v>3.28445E-3</c:v>
                </c:pt>
                <c:pt idx="146786" formatCode="0.00E+00">
                  <c:v>3.5911599999999999E-3</c:v>
                </c:pt>
                <c:pt idx="146787" formatCode="0.00E+00">
                  <c:v>3.8961999999999998E-3</c:v>
                </c:pt>
                <c:pt idx="146788" formatCode="0.00E+00">
                  <c:v>4.1993300000000003E-3</c:v>
                </c:pt>
                <c:pt idx="146789" formatCode="0.00E+00">
                  <c:v>4.5003300000000003E-3</c:v>
                </c:pt>
                <c:pt idx="146790" formatCode="0.00E+00">
                  <c:v>4.7989599999999997E-3</c:v>
                </c:pt>
                <c:pt idx="146791" formatCode="0.00E+00">
                  <c:v>5.0949799999999998E-3</c:v>
                </c:pt>
                <c:pt idx="146792" formatCode="0.00E+00">
                  <c:v>5.3881700000000003E-3</c:v>
                </c:pt>
                <c:pt idx="146793" formatCode="0.00E+00">
                  <c:v>5.6782899999999999E-3</c:v>
                </c:pt>
                <c:pt idx="146794" formatCode="0.00E+00">
                  <c:v>5.96512E-3</c:v>
                </c:pt>
                <c:pt idx="146795" formatCode="0.00E+00">
                  <c:v>6.2484100000000002E-3</c:v>
                </c:pt>
                <c:pt idx="146796" formatCode="0.00E+00">
                  <c:v>6.5279400000000003E-3</c:v>
                </c:pt>
                <c:pt idx="146797" formatCode="0.00E+00">
                  <c:v>6.8034799999999998E-3</c:v>
                </c:pt>
                <c:pt idx="146798" formatCode="0.00E+00">
                  <c:v>7.07481E-3</c:v>
                </c:pt>
                <c:pt idx="146799" formatCode="0.00E+00">
                  <c:v>7.3416799999999997E-3</c:v>
                </c:pt>
                <c:pt idx="146800" formatCode="0.00E+00">
                  <c:v>7.6038800000000004E-3</c:v>
                </c:pt>
                <c:pt idx="146801" formatCode="0.00E+00">
                  <c:v>7.8611800000000006E-3</c:v>
                </c:pt>
                <c:pt idx="146802" formatCode="0.00E+00">
                  <c:v>8.11336E-3</c:v>
                </c:pt>
                <c:pt idx="146803" formatCode="0.00E+00">
                  <c:v>8.3601999999999999E-3</c:v>
                </c:pt>
                <c:pt idx="146804" formatCode="0.00E+00">
                  <c:v>8.6014899999999998E-3</c:v>
                </c:pt>
                <c:pt idx="146805" formatCode="0.00E+00">
                  <c:v>8.8369999999999994E-3</c:v>
                </c:pt>
                <c:pt idx="146806" formatCode="0.00E+00">
                  <c:v>9.0665299999999997E-3</c:v>
                </c:pt>
                <c:pt idx="146807" formatCode="0.00E+00">
                  <c:v>9.2898600000000005E-3</c:v>
                </c:pt>
                <c:pt idx="146808" formatCode="0.00E+00">
                  <c:v>9.5067999999999993E-3</c:v>
                </c:pt>
                <c:pt idx="146809" formatCode="0.00E+00">
                  <c:v>9.7171400000000008E-3</c:v>
                </c:pt>
                <c:pt idx="146810" formatCode="0.00E+00">
                  <c:v>9.9206799999999994E-3</c:v>
                </c:pt>
                <c:pt idx="146811">
                  <c:v>1.01172E-2</c:v>
                </c:pt>
                <c:pt idx="146812">
                  <c:v>1.0306600000000001E-2</c:v>
                </c:pt>
                <c:pt idx="146813">
                  <c:v>1.0488600000000001E-2</c:v>
                </c:pt>
                <c:pt idx="146814">
                  <c:v>1.06631E-2</c:v>
                </c:pt>
                <c:pt idx="146815">
                  <c:v>1.08299E-2</c:v>
                </c:pt>
                <c:pt idx="146816">
                  <c:v>1.0988700000000001E-2</c:v>
                </c:pt>
                <c:pt idx="146817">
                  <c:v>1.11395E-2</c:v>
                </c:pt>
                <c:pt idx="146818">
                  <c:v>1.1282199999999999E-2</c:v>
                </c:pt>
                <c:pt idx="146819">
                  <c:v>1.14164E-2</c:v>
                </c:pt>
                <c:pt idx="146820">
                  <c:v>1.1542200000000001E-2</c:v>
                </c:pt>
                <c:pt idx="146821">
                  <c:v>1.1659299999999999E-2</c:v>
                </c:pt>
                <c:pt idx="146822">
                  <c:v>1.17676E-2</c:v>
                </c:pt>
                <c:pt idx="146823">
                  <c:v>1.1867000000000001E-2</c:v>
                </c:pt>
                <c:pt idx="146824">
                  <c:v>1.19574E-2</c:v>
                </c:pt>
                <c:pt idx="146825">
                  <c:v>1.20386E-2</c:v>
                </c:pt>
                <c:pt idx="146826">
                  <c:v>1.21107E-2</c:v>
                </c:pt>
                <c:pt idx="146827">
                  <c:v>1.21733E-2</c:v>
                </c:pt>
                <c:pt idx="146828">
                  <c:v>1.2226600000000001E-2</c:v>
                </c:pt>
                <c:pt idx="146829">
                  <c:v>1.22703E-2</c:v>
                </c:pt>
                <c:pt idx="146830">
                  <c:v>1.23044E-2</c:v>
                </c:pt>
                <c:pt idx="146831">
                  <c:v>1.23289E-2</c:v>
                </c:pt>
                <c:pt idx="146832">
                  <c:v>1.2343700000000001E-2</c:v>
                </c:pt>
                <c:pt idx="146833">
                  <c:v>1.2348700000000001E-2</c:v>
                </c:pt>
                <c:pt idx="146834">
                  <c:v>1.23439E-2</c:v>
                </c:pt>
                <c:pt idx="146835">
                  <c:v>1.23293E-2</c:v>
                </c:pt>
                <c:pt idx="146836">
                  <c:v>1.2304799999999999E-2</c:v>
                </c:pt>
                <c:pt idx="146837">
                  <c:v>1.2270400000000001E-2</c:v>
                </c:pt>
                <c:pt idx="146838">
                  <c:v>1.22262E-2</c:v>
                </c:pt>
                <c:pt idx="146839">
                  <c:v>1.2172000000000001E-2</c:v>
                </c:pt>
                <c:pt idx="146840">
                  <c:v>1.2108000000000001E-2</c:v>
                </c:pt>
                <c:pt idx="146841">
                  <c:v>1.2034100000000001E-2</c:v>
                </c:pt>
                <c:pt idx="146842">
                  <c:v>1.1950499999999999E-2</c:v>
                </c:pt>
                <c:pt idx="146843">
                  <c:v>1.1856999999999999E-2</c:v>
                </c:pt>
                <c:pt idx="146844">
                  <c:v>1.17538E-2</c:v>
                </c:pt>
                <c:pt idx="146845">
                  <c:v>1.1640899999999999E-2</c:v>
                </c:pt>
                <c:pt idx="146846">
                  <c:v>1.15184E-2</c:v>
                </c:pt>
                <c:pt idx="146847">
                  <c:v>1.13863E-2</c:v>
                </c:pt>
                <c:pt idx="146848">
                  <c:v>1.1244799999999999E-2</c:v>
                </c:pt>
                <c:pt idx="146849">
                  <c:v>1.10939E-2</c:v>
                </c:pt>
                <c:pt idx="146850">
                  <c:v>1.0933699999999999E-2</c:v>
                </c:pt>
                <c:pt idx="146851">
                  <c:v>1.07644E-2</c:v>
                </c:pt>
                <c:pt idx="146852">
                  <c:v>1.0586099999999999E-2</c:v>
                </c:pt>
                <c:pt idx="146853">
                  <c:v>1.03988E-2</c:v>
                </c:pt>
                <c:pt idx="146854">
                  <c:v>1.02028E-2</c:v>
                </c:pt>
                <c:pt idx="146855" formatCode="0.00E+00">
                  <c:v>9.9981299999999992E-3</c:v>
                </c:pt>
                <c:pt idx="146856" formatCode="0.00E+00">
                  <c:v>9.7850100000000002E-3</c:v>
                </c:pt>
                <c:pt idx="146857" formatCode="0.00E+00">
                  <c:v>9.5635700000000004E-3</c:v>
                </c:pt>
                <c:pt idx="146858" formatCode="0.00E+00">
                  <c:v>9.3340000000000003E-3</c:v>
                </c:pt>
                <c:pt idx="146859" formatCode="0.00E+00">
                  <c:v>9.0964700000000006E-3</c:v>
                </c:pt>
                <c:pt idx="146860" formatCode="0.00E+00">
                  <c:v>8.8511600000000003E-3</c:v>
                </c:pt>
                <c:pt idx="146861" formatCode="0.00E+00">
                  <c:v>8.5982799999999998E-3</c:v>
                </c:pt>
                <c:pt idx="146862" formatCode="0.00E+00">
                  <c:v>8.3380299999999997E-3</c:v>
                </c:pt>
                <c:pt idx="146863" formatCode="0.00E+00">
                  <c:v>8.0706100000000006E-3</c:v>
                </c:pt>
                <c:pt idx="146864" formatCode="0.00E+00">
                  <c:v>7.7962500000000002E-3</c:v>
                </c:pt>
                <c:pt idx="146865" formatCode="0.00E+00">
                  <c:v>7.5151699999999998E-3</c:v>
                </c:pt>
                <c:pt idx="146866" formatCode="0.00E+00">
                  <c:v>7.2275899999999999E-3</c:v>
                </c:pt>
                <c:pt idx="146867" formatCode="0.00E+00">
                  <c:v>6.9337699999999997E-3</c:v>
                </c:pt>
                <c:pt idx="146868" formatCode="0.00E+00">
                  <c:v>6.6339499999999996E-3</c:v>
                </c:pt>
                <c:pt idx="146869" formatCode="0.00E+00">
                  <c:v>6.3283799999999998E-3</c:v>
                </c:pt>
                <c:pt idx="146870" formatCode="0.00E+00">
                  <c:v>6.0173099999999997E-3</c:v>
                </c:pt>
                <c:pt idx="146871" formatCode="0.00E+00">
                  <c:v>5.7010100000000003E-3</c:v>
                </c:pt>
                <c:pt idx="146872" formatCode="0.00E+00">
                  <c:v>5.37975E-3</c:v>
                </c:pt>
                <c:pt idx="146873" formatCode="0.00E+00">
                  <c:v>5.0537999999999998E-3</c:v>
                </c:pt>
                <c:pt idx="146874" formatCode="0.00E+00">
                  <c:v>4.7234499999999997E-3</c:v>
                </c:pt>
                <c:pt idx="146875" formatCode="0.00E+00">
                  <c:v>4.3889799999999998E-3</c:v>
                </c:pt>
                <c:pt idx="146876" formatCode="0.00E+00">
                  <c:v>4.0506800000000001E-3</c:v>
                </c:pt>
                <c:pt idx="146877" formatCode="0.00E+00">
                  <c:v>3.7088400000000001E-3</c:v>
                </c:pt>
                <c:pt idx="146878" formatCode="0.00E+00">
                  <c:v>3.3637599999999999E-3</c:v>
                </c:pt>
                <c:pt idx="146879" formatCode="0.00E+00">
                  <c:v>3.0157399999999998E-3</c:v>
                </c:pt>
                <c:pt idx="146880" formatCode="0.00E+00">
                  <c:v>2.6650900000000002E-3</c:v>
                </c:pt>
                <c:pt idx="146881" formatCode="0.00E+00">
                  <c:v>2.31211E-3</c:v>
                </c:pt>
                <c:pt idx="146882" formatCode="0.00E+00">
                  <c:v>1.9571200000000001E-3</c:v>
                </c:pt>
                <c:pt idx="146883" formatCode="0.00E+00">
                  <c:v>1.60042E-3</c:v>
                </c:pt>
                <c:pt idx="146884" formatCode="0.00E+00">
                  <c:v>1.24234E-3</c:v>
                </c:pt>
                <c:pt idx="146885" formatCode="0.00E+00">
                  <c:v>8.8318200000000004E-4</c:v>
                </c:pt>
                <c:pt idx="146886" formatCode="0.00E+00">
                  <c:v>5.2327299999999999E-4</c:v>
                </c:pt>
                <c:pt idx="146887" formatCode="0.00E+00">
                  <c:v>1.6293199999999999E-4</c:v>
                </c:pt>
                <c:pt idx="146888" formatCode="0.00E+00">
                  <c:v>-1.97522E-4</c:v>
                </c:pt>
                <c:pt idx="146889" formatCode="0.00E+00">
                  <c:v>-5.5776800000000004E-4</c:v>
                </c:pt>
                <c:pt idx="146890" formatCode="0.00E+00">
                  <c:v>-9.1748399999999999E-4</c:v>
                </c:pt>
                <c:pt idx="146891" formatCode="0.00E+00">
                  <c:v>-1.2763500000000001E-3</c:v>
                </c:pt>
                <c:pt idx="146892" formatCode="0.00E+00">
                  <c:v>-1.63405E-3</c:v>
                </c:pt>
                <c:pt idx="146893" formatCode="0.00E+00">
                  <c:v>-1.9902499999999998E-3</c:v>
                </c:pt>
                <c:pt idx="146894" formatCode="0.00E+00">
                  <c:v>-2.3446500000000002E-3</c:v>
                </c:pt>
                <c:pt idx="146895" formatCode="0.00E+00">
                  <c:v>-2.6969199999999998E-3</c:v>
                </c:pt>
                <c:pt idx="146896" formatCode="0.00E+00">
                  <c:v>-3.0467599999999999E-3</c:v>
                </c:pt>
                <c:pt idx="146897" formatCode="0.00E+00">
                  <c:v>-3.39384E-3</c:v>
                </c:pt>
                <c:pt idx="146898" formatCode="0.00E+00">
                  <c:v>-3.73785E-3</c:v>
                </c:pt>
                <c:pt idx="146899" formatCode="0.00E+00">
                  <c:v>-4.0784999999999997E-3</c:v>
                </c:pt>
                <c:pt idx="146900" formatCode="0.00E+00">
                  <c:v>-4.4154700000000003E-3</c:v>
                </c:pt>
                <c:pt idx="146901" formatCode="0.00E+00">
                  <c:v>-4.7484700000000003E-3</c:v>
                </c:pt>
                <c:pt idx="146902" formatCode="0.00E+00">
                  <c:v>-5.0771899999999997E-3</c:v>
                </c:pt>
                <c:pt idx="146903" formatCode="0.00E+00">
                  <c:v>-5.4013500000000001E-3</c:v>
                </c:pt>
                <c:pt idx="146904" formatCode="0.00E+00">
                  <c:v>-5.7206599999999998E-3</c:v>
                </c:pt>
                <c:pt idx="146905" formatCode="0.00E+00">
                  <c:v>-6.0348199999999998E-3</c:v>
                </c:pt>
                <c:pt idx="146906" formatCode="0.00E+00">
                  <c:v>-6.3435699999999998E-3</c:v>
                </c:pt>
                <c:pt idx="146907" formatCode="0.00E+00">
                  <c:v>-6.6466299999999997E-3</c:v>
                </c:pt>
                <c:pt idx="146908" formatCode="0.00E+00">
                  <c:v>-6.9437300000000004E-3</c:v>
                </c:pt>
                <c:pt idx="146909" formatCode="0.00E+00">
                  <c:v>-7.2346099999999998E-3</c:v>
                </c:pt>
                <c:pt idx="146910" formatCode="0.00E+00">
                  <c:v>-7.5190200000000004E-3</c:v>
                </c:pt>
                <c:pt idx="146911" formatCode="0.00E+00">
                  <c:v>-7.7967000000000002E-3</c:v>
                </c:pt>
                <c:pt idx="146912" formatCode="0.00E+00">
                  <c:v>-8.0674000000000006E-3</c:v>
                </c:pt>
                <c:pt idx="146913" formatCode="0.00E+00">
                  <c:v>-8.3309100000000004E-3</c:v>
                </c:pt>
                <c:pt idx="146914" formatCode="0.00E+00">
                  <c:v>-8.5869799999999993E-3</c:v>
                </c:pt>
                <c:pt idx="146915" formatCode="0.00E+00">
                  <c:v>-8.8354000000000002E-3</c:v>
                </c:pt>
                <c:pt idx="146916" formatCode="0.00E+00">
                  <c:v>-9.0759399999999994E-3</c:v>
                </c:pt>
                <c:pt idx="146917" formatCode="0.00E+00">
                  <c:v>-9.3084099999999996E-3</c:v>
                </c:pt>
                <c:pt idx="146918" formatCode="0.00E+00">
                  <c:v>-9.5326100000000004E-3</c:v>
                </c:pt>
                <c:pt idx="146919" formatCode="0.00E+00">
                  <c:v>-9.7483499999999994E-3</c:v>
                </c:pt>
                <c:pt idx="146920" formatCode="0.00E+00">
                  <c:v>-9.9554399999999994E-3</c:v>
                </c:pt>
                <c:pt idx="146921">
                  <c:v>-1.01537E-2</c:v>
                </c:pt>
                <c:pt idx="146922">
                  <c:v>-1.0343E-2</c:v>
                </c:pt>
                <c:pt idx="146923">
                  <c:v>-1.05232E-2</c:v>
                </c:pt>
                <c:pt idx="146924">
                  <c:v>-1.0694E-2</c:v>
                </c:pt>
                <c:pt idx="146925">
                  <c:v>-1.0855500000000001E-2</c:v>
                </c:pt>
                <c:pt idx="146926">
                  <c:v>-1.1007400000000001E-2</c:v>
                </c:pt>
                <c:pt idx="146927">
                  <c:v>-1.11497E-2</c:v>
                </c:pt>
                <c:pt idx="146928">
                  <c:v>-1.12821E-2</c:v>
                </c:pt>
                <c:pt idx="146929">
                  <c:v>-1.14047E-2</c:v>
                </c:pt>
                <c:pt idx="146930">
                  <c:v>-1.1517400000000001E-2</c:v>
                </c:pt>
                <c:pt idx="146931">
                  <c:v>-1.162E-2</c:v>
                </c:pt>
                <c:pt idx="146932">
                  <c:v>-1.1712500000000001E-2</c:v>
                </c:pt>
                <c:pt idx="146933">
                  <c:v>-1.1794799999999999E-2</c:v>
                </c:pt>
                <c:pt idx="146934">
                  <c:v>-1.18669E-2</c:v>
                </c:pt>
                <c:pt idx="146935">
                  <c:v>-1.19288E-2</c:v>
                </c:pt>
                <c:pt idx="146936">
                  <c:v>-1.19804E-2</c:v>
                </c:pt>
                <c:pt idx="146937">
                  <c:v>-1.20216E-2</c:v>
                </c:pt>
                <c:pt idx="146938">
                  <c:v>-1.20526E-2</c:v>
                </c:pt>
                <c:pt idx="146939">
                  <c:v>-1.2073199999999999E-2</c:v>
                </c:pt>
                <c:pt idx="146940">
                  <c:v>-1.20835E-2</c:v>
                </c:pt>
                <c:pt idx="146941">
                  <c:v>-1.20836E-2</c:v>
                </c:pt>
                <c:pt idx="146942">
                  <c:v>-1.20734E-2</c:v>
                </c:pt>
                <c:pt idx="146943">
                  <c:v>-1.20529E-2</c:v>
                </c:pt>
                <c:pt idx="146944">
                  <c:v>-1.20223E-2</c:v>
                </c:pt>
                <c:pt idx="146945">
                  <c:v>-1.19817E-2</c:v>
                </c:pt>
                <c:pt idx="146946">
                  <c:v>-1.1930899999999999E-2</c:v>
                </c:pt>
                <c:pt idx="146947">
                  <c:v>-1.1870199999999999E-2</c:v>
                </c:pt>
                <c:pt idx="146948">
                  <c:v>-1.17997E-2</c:v>
                </c:pt>
                <c:pt idx="146949">
                  <c:v>-1.17193E-2</c:v>
                </c:pt>
                <c:pt idx="146950">
                  <c:v>-1.16293E-2</c:v>
                </c:pt>
                <c:pt idx="146951">
                  <c:v>-1.15298E-2</c:v>
                </c:pt>
                <c:pt idx="146952">
                  <c:v>-1.14208E-2</c:v>
                </c:pt>
                <c:pt idx="146953">
                  <c:v>-1.13025E-2</c:v>
                </c:pt>
                <c:pt idx="146954">
                  <c:v>-1.11751E-2</c:v>
                </c:pt>
                <c:pt idx="146955">
                  <c:v>-1.1038600000000001E-2</c:v>
                </c:pt>
                <c:pt idx="146956">
                  <c:v>-1.08933E-2</c:v>
                </c:pt>
                <c:pt idx="146957">
                  <c:v>-1.07393E-2</c:v>
                </c:pt>
                <c:pt idx="146958">
                  <c:v>-1.0576800000000001E-2</c:v>
                </c:pt>
                <c:pt idx="146959">
                  <c:v>-1.0405899999999999E-2</c:v>
                </c:pt>
                <c:pt idx="146960">
                  <c:v>-1.0226900000000001E-2</c:v>
                </c:pt>
                <c:pt idx="146961">
                  <c:v>-1.0039899999999999E-2</c:v>
                </c:pt>
                <c:pt idx="146962" formatCode="0.00E+00">
                  <c:v>-9.8451500000000004E-3</c:v>
                </c:pt>
                <c:pt idx="146963" formatCode="0.00E+00">
                  <c:v>-9.6428399999999997E-3</c:v>
                </c:pt>
                <c:pt idx="146964" formatCode="0.00E+00">
                  <c:v>-9.4331999999999992E-3</c:v>
                </c:pt>
                <c:pt idx="146965" formatCode="0.00E+00">
                  <c:v>-9.2164299999999994E-3</c:v>
                </c:pt>
                <c:pt idx="146966" formatCode="0.00E+00">
                  <c:v>-8.9927500000000007E-3</c:v>
                </c:pt>
                <c:pt idx="146967" formatCode="0.00E+00">
                  <c:v>-8.76241E-3</c:v>
                </c:pt>
                <c:pt idx="146968" formatCode="0.00E+00">
                  <c:v>-8.5256199999999994E-3</c:v>
                </c:pt>
                <c:pt idx="146969" formatCode="0.00E+00">
                  <c:v>-8.2826400000000008E-3</c:v>
                </c:pt>
                <c:pt idx="146970" formatCode="0.00E+00">
                  <c:v>-8.0336999999999995E-3</c:v>
                </c:pt>
                <c:pt idx="146971" formatCode="0.00E+00">
                  <c:v>-7.77905E-3</c:v>
                </c:pt>
                <c:pt idx="146972" formatCode="0.00E+00">
                  <c:v>-7.51894E-3</c:v>
                </c:pt>
                <c:pt idx="146973" formatCode="0.00E+00">
                  <c:v>-7.2536399999999996E-3</c:v>
                </c:pt>
                <c:pt idx="146974" formatCode="0.00E+00">
                  <c:v>-6.9833999999999999E-3</c:v>
                </c:pt>
                <c:pt idx="146975" formatCode="0.00E+00">
                  <c:v>-6.7084700000000002E-3</c:v>
                </c:pt>
                <c:pt idx="146976" formatCode="0.00E+00">
                  <c:v>-6.4291299999999999E-3</c:v>
                </c:pt>
                <c:pt idx="146977" formatCode="0.00E+00">
                  <c:v>-6.1456499999999999E-3</c:v>
                </c:pt>
                <c:pt idx="146978" formatCode="0.00E+00">
                  <c:v>-5.8582900000000004E-3</c:v>
                </c:pt>
                <c:pt idx="146979" formatCode="0.00E+00">
                  <c:v>-5.5673299999999997E-3</c:v>
                </c:pt>
                <c:pt idx="146980" formatCode="0.00E+00">
                  <c:v>-5.2730299999999997E-3</c:v>
                </c:pt>
                <c:pt idx="146981" formatCode="0.00E+00">
                  <c:v>-4.9756799999999997E-3</c:v>
                </c:pt>
                <c:pt idx="146982" formatCode="0.00E+00">
                  <c:v>-4.6755599999999996E-3</c:v>
                </c:pt>
                <c:pt idx="146983" formatCode="0.00E+00">
                  <c:v>-4.3729199999999998E-3</c:v>
                </c:pt>
                <c:pt idx="146984" formatCode="0.00E+00">
                  <c:v>-4.06807E-3</c:v>
                </c:pt>
                <c:pt idx="146985" formatCode="0.00E+00">
                  <c:v>-3.7612600000000002E-3</c:v>
                </c:pt>
                <c:pt idx="146986" formatCode="0.00E+00">
                  <c:v>-3.4527899999999999E-3</c:v>
                </c:pt>
                <c:pt idx="146987" formatCode="0.00E+00">
                  <c:v>-3.14292E-3</c:v>
                </c:pt>
                <c:pt idx="146988" formatCode="0.00E+00">
                  <c:v>-2.8319299999999999E-3</c:v>
                </c:pt>
                <c:pt idx="146989" formatCode="0.00E+00">
                  <c:v>-2.5201099999999999E-3</c:v>
                </c:pt>
                <c:pt idx="146990" formatCode="0.00E+00">
                  <c:v>-2.2077099999999999E-3</c:v>
                </c:pt>
                <c:pt idx="146991" formatCode="0.00E+00">
                  <c:v>-1.8950200000000001E-3</c:v>
                </c:pt>
                <c:pt idx="146992" formatCode="0.00E+00">
                  <c:v>-1.58231E-3</c:v>
                </c:pt>
                <c:pt idx="146993" formatCode="0.00E+00">
                  <c:v>-1.2698500000000001E-3</c:v>
                </c:pt>
                <c:pt idx="146994" formatCode="0.00E+00">
                  <c:v>-9.57898E-4</c:v>
                </c:pt>
                <c:pt idx="146995" formatCode="0.00E+00">
                  <c:v>-6.4672500000000001E-4</c:v>
                </c:pt>
                <c:pt idx="146996" formatCode="0.00E+00">
                  <c:v>-3.3659100000000002E-4</c:v>
                </c:pt>
                <c:pt idx="146997" formatCode="0.00E+00">
                  <c:v>-2.7754900000000001E-5</c:v>
                </c:pt>
                <c:pt idx="146998" formatCode="0.00E+00">
                  <c:v>2.7952800000000002E-4</c:v>
                </c:pt>
                <c:pt idx="146999" formatCode="0.00E+00">
                  <c:v>5.8500399999999997E-4</c:v>
                </c:pt>
                <c:pt idx="147000" formatCode="0.00E+00">
                  <c:v>8.8842700000000001E-4</c:v>
                </c:pt>
                <c:pt idx="147001" formatCode="0.00E+00">
                  <c:v>1.1895499999999999E-3</c:v>
                </c:pt>
                <c:pt idx="147002" formatCode="0.00E+00">
                  <c:v>1.48814E-3</c:v>
                </c:pt>
                <c:pt idx="147003" formatCode="0.00E+00">
                  <c:v>1.7839500000000001E-3</c:v>
                </c:pt>
                <c:pt idx="147004" formatCode="0.00E+00">
                  <c:v>2.07675E-3</c:v>
                </c:pt>
                <c:pt idx="147005" formatCode="0.00E+00">
                  <c:v>2.3663199999999999E-3</c:v>
                </c:pt>
                <c:pt idx="147006" formatCode="0.00E+00">
                  <c:v>2.6524399999999998E-3</c:v>
                </c:pt>
                <c:pt idx="147007" formatCode="0.00E+00">
                  <c:v>2.93488E-3</c:v>
                </c:pt>
                <c:pt idx="147008" formatCode="0.00E+00">
                  <c:v>3.2134400000000001E-3</c:v>
                </c:pt>
                <c:pt idx="147009" formatCode="0.00E+00">
                  <c:v>3.4878999999999999E-3</c:v>
                </c:pt>
                <c:pt idx="147010" formatCode="0.00E+00">
                  <c:v>3.75808E-3</c:v>
                </c:pt>
                <c:pt idx="147011" formatCode="0.00E+00">
                  <c:v>4.0237600000000004E-3</c:v>
                </c:pt>
                <c:pt idx="147012" formatCode="0.00E+00">
                  <c:v>4.2847700000000002E-3</c:v>
                </c:pt>
                <c:pt idx="147013" formatCode="0.00E+00">
                  <c:v>4.5409200000000004E-3</c:v>
                </c:pt>
                <c:pt idx="147014" formatCode="0.00E+00">
                  <c:v>4.7920300000000001E-3</c:v>
                </c:pt>
                <c:pt idx="147015" formatCode="0.00E+00">
                  <c:v>5.0379300000000004E-3</c:v>
                </c:pt>
                <c:pt idx="147016" formatCode="0.00E+00">
                  <c:v>5.2784599999999996E-3</c:v>
                </c:pt>
                <c:pt idx="147017" formatCode="0.00E+00">
                  <c:v>5.5134499999999996E-3</c:v>
                </c:pt>
                <c:pt idx="147018" formatCode="0.00E+00">
                  <c:v>5.7427600000000004E-3</c:v>
                </c:pt>
                <c:pt idx="147019" formatCode="0.00E+00">
                  <c:v>5.9662300000000003E-3</c:v>
                </c:pt>
                <c:pt idx="147020" formatCode="0.00E+00">
                  <c:v>6.1837300000000001E-3</c:v>
                </c:pt>
                <c:pt idx="147021" formatCode="0.00E+00">
                  <c:v>6.3951199999999998E-3</c:v>
                </c:pt>
                <c:pt idx="147022" formatCode="0.00E+00">
                  <c:v>6.60028E-3</c:v>
                </c:pt>
                <c:pt idx="147023" formatCode="0.00E+00">
                  <c:v>6.7990999999999998E-3</c:v>
                </c:pt>
                <c:pt idx="147024" formatCode="0.00E+00">
                  <c:v>6.9914399999999998E-3</c:v>
                </c:pt>
                <c:pt idx="147025" formatCode="0.00E+00">
                  <c:v>7.1772199999999998E-3</c:v>
                </c:pt>
                <c:pt idx="147026" formatCode="0.00E+00">
                  <c:v>7.3563200000000004E-3</c:v>
                </c:pt>
                <c:pt idx="147027" formatCode="0.00E+00">
                  <c:v>7.5286700000000003E-3</c:v>
                </c:pt>
                <c:pt idx="147028" formatCode="0.00E+00">
                  <c:v>7.6941600000000002E-3</c:v>
                </c:pt>
                <c:pt idx="147029" formatCode="0.00E+00">
                  <c:v>7.8527300000000005E-3</c:v>
                </c:pt>
                <c:pt idx="147030" formatCode="0.00E+00">
                  <c:v>8.0043000000000007E-3</c:v>
                </c:pt>
                <c:pt idx="147031" formatCode="0.00E+00">
                  <c:v>8.1487999999999994E-3</c:v>
                </c:pt>
                <c:pt idx="147032" formatCode="0.00E+00">
                  <c:v>8.2861800000000006E-3</c:v>
                </c:pt>
                <c:pt idx="147033" formatCode="0.00E+00">
                  <c:v>8.4163899999999993E-3</c:v>
                </c:pt>
                <c:pt idx="147034" formatCode="0.00E+00">
                  <c:v>8.5393699999999993E-3</c:v>
                </c:pt>
                <c:pt idx="147035" formatCode="0.00E+00">
                  <c:v>8.6550900000000007E-3</c:v>
                </c:pt>
                <c:pt idx="147036" formatCode="0.00E+00">
                  <c:v>8.7635100000000004E-3</c:v>
                </c:pt>
                <c:pt idx="147037" formatCode="0.00E+00">
                  <c:v>8.8646200000000001E-3</c:v>
                </c:pt>
                <c:pt idx="147038" formatCode="0.00E+00">
                  <c:v>8.9583900000000001E-3</c:v>
                </c:pt>
                <c:pt idx="147039" formatCode="0.00E+00">
                  <c:v>9.0448000000000004E-3</c:v>
                </c:pt>
                <c:pt idx="147040" formatCode="0.00E+00">
                  <c:v>9.1238599999999993E-3</c:v>
                </c:pt>
                <c:pt idx="147041" formatCode="0.00E+00">
                  <c:v>9.1955600000000002E-3</c:v>
                </c:pt>
                <c:pt idx="147042" formatCode="0.00E+00">
                  <c:v>9.2598999999999997E-3</c:v>
                </c:pt>
                <c:pt idx="147043" formatCode="0.00E+00">
                  <c:v>9.3168899999999995E-3</c:v>
                </c:pt>
                <c:pt idx="147044" formatCode="0.00E+00">
                  <c:v>9.3665599999999995E-3</c:v>
                </c:pt>
                <c:pt idx="147045" formatCode="0.00E+00">
                  <c:v>9.4089299999999994E-3</c:v>
                </c:pt>
                <c:pt idx="147046" formatCode="0.00E+00">
                  <c:v>9.4440199999999992E-3</c:v>
                </c:pt>
                <c:pt idx="147047" formatCode="0.00E+00">
                  <c:v>9.4718700000000003E-3</c:v>
                </c:pt>
                <c:pt idx="147048" formatCode="0.00E+00">
                  <c:v>9.4925200000000008E-3</c:v>
                </c:pt>
                <c:pt idx="147049" formatCode="0.00E+00">
                  <c:v>9.5060100000000005E-3</c:v>
                </c:pt>
                <c:pt idx="147050" formatCode="0.00E+00">
                  <c:v>9.5123900000000008E-3</c:v>
                </c:pt>
                <c:pt idx="147051" formatCode="0.00E+00">
                  <c:v>9.5117199999999996E-3</c:v>
                </c:pt>
                <c:pt idx="147052" formatCode="0.00E+00">
                  <c:v>9.50405E-3</c:v>
                </c:pt>
                <c:pt idx="147053" formatCode="0.00E+00">
                  <c:v>9.4894599999999999E-3</c:v>
                </c:pt>
                <c:pt idx="147054" formatCode="0.00E+00">
                  <c:v>9.4680100000000007E-3</c:v>
                </c:pt>
                <c:pt idx="147055" formatCode="0.00E+00">
                  <c:v>9.4397700000000001E-3</c:v>
                </c:pt>
                <c:pt idx="147056" formatCode="0.00E+00">
                  <c:v>9.4048299999999994E-3</c:v>
                </c:pt>
                <c:pt idx="147057" formatCode="0.00E+00">
                  <c:v>9.36326E-3</c:v>
                </c:pt>
                <c:pt idx="147058" formatCode="0.00E+00">
                  <c:v>9.3151499999999995E-3</c:v>
                </c:pt>
                <c:pt idx="147059" formatCode="0.00E+00">
                  <c:v>9.2605900000000008E-3</c:v>
                </c:pt>
                <c:pt idx="147060" formatCode="0.00E+00">
                  <c:v>9.19968E-3</c:v>
                </c:pt>
                <c:pt idx="147061" formatCode="0.00E+00">
                  <c:v>9.1325099999999999E-3</c:v>
                </c:pt>
                <c:pt idx="147062" formatCode="0.00E+00">
                  <c:v>9.05919E-3</c:v>
                </c:pt>
                <c:pt idx="147063" formatCode="0.00E+00">
                  <c:v>8.9798099999999995E-3</c:v>
                </c:pt>
                <c:pt idx="147064" formatCode="0.00E+00">
                  <c:v>8.8944999999999996E-3</c:v>
                </c:pt>
                <c:pt idx="147065" formatCode="0.00E+00">
                  <c:v>8.8033499999999997E-3</c:v>
                </c:pt>
                <c:pt idx="147066" formatCode="0.00E+00">
                  <c:v>8.7064800000000008E-3</c:v>
                </c:pt>
                <c:pt idx="147067" formatCode="0.00E+00">
                  <c:v>8.6040100000000005E-3</c:v>
                </c:pt>
                <c:pt idx="147068" formatCode="0.00E+00">
                  <c:v>8.4960499999999998E-3</c:v>
                </c:pt>
                <c:pt idx="147069" formatCode="0.00E+00">
                  <c:v>8.3827399999999996E-3</c:v>
                </c:pt>
                <c:pt idx="147070" formatCode="0.00E+00">
                  <c:v>8.2641799999999994E-3</c:v>
                </c:pt>
                <c:pt idx="147071" formatCode="0.00E+00">
                  <c:v>8.1405100000000001E-3</c:v>
                </c:pt>
                <c:pt idx="147072" formatCode="0.00E+00">
                  <c:v>8.0118600000000009E-3</c:v>
                </c:pt>
                <c:pt idx="147073" formatCode="0.00E+00">
                  <c:v>7.8783599999999992E-3</c:v>
                </c:pt>
                <c:pt idx="147074" formatCode="0.00E+00">
                  <c:v>7.7401299999999996E-3</c:v>
                </c:pt>
                <c:pt idx="147075" formatCode="0.00E+00">
                  <c:v>7.5973100000000003E-3</c:v>
                </c:pt>
                <c:pt idx="147076" formatCode="0.00E+00">
                  <c:v>7.4500399999999998E-3</c:v>
                </c:pt>
                <c:pt idx="147077" formatCode="0.00E+00">
                  <c:v>7.2984499999999997E-3</c:v>
                </c:pt>
                <c:pt idx="147078" formatCode="0.00E+00">
                  <c:v>7.1426800000000002E-3</c:v>
                </c:pt>
                <c:pt idx="147079" formatCode="0.00E+00">
                  <c:v>6.9828599999999996E-3</c:v>
                </c:pt>
                <c:pt idx="147080" formatCode="0.00E+00">
                  <c:v>6.8191399999999996E-3</c:v>
                </c:pt>
                <c:pt idx="147081" formatCode="0.00E+00">
                  <c:v>6.6516600000000002E-3</c:v>
                </c:pt>
                <c:pt idx="147082" formatCode="0.00E+00">
                  <c:v>6.4805499999999999E-3</c:v>
                </c:pt>
                <c:pt idx="147083" formatCode="0.00E+00">
                  <c:v>6.3059600000000002E-3</c:v>
                </c:pt>
                <c:pt idx="147084" formatCode="0.00E+00">
                  <c:v>6.1280299999999996E-3</c:v>
                </c:pt>
                <c:pt idx="147085" formatCode="0.00E+00">
                  <c:v>5.9469099999999997E-3</c:v>
                </c:pt>
                <c:pt idx="147086" formatCode="0.00E+00">
                  <c:v>5.7627299999999998E-3</c:v>
                </c:pt>
                <c:pt idx="147087" formatCode="0.00E+00">
                  <c:v>5.5756299999999998E-3</c:v>
                </c:pt>
                <c:pt idx="147088" formatCode="0.00E+00">
                  <c:v>5.3857699999999998E-3</c:v>
                </c:pt>
                <c:pt idx="147089" formatCode="0.00E+00">
                  <c:v>5.1932899999999997E-3</c:v>
                </c:pt>
                <c:pt idx="147090" formatCode="0.00E+00">
                  <c:v>4.9983199999999997E-3</c:v>
                </c:pt>
                <c:pt idx="147091" formatCode="0.00E+00">
                  <c:v>4.8009999999999997E-3</c:v>
                </c:pt>
                <c:pt idx="147092" formatCode="0.00E+00">
                  <c:v>4.6014999999999997E-3</c:v>
                </c:pt>
                <c:pt idx="147093" formatCode="0.00E+00">
                  <c:v>4.3999299999999998E-3</c:v>
                </c:pt>
                <c:pt idx="147094" formatCode="0.00E+00">
                  <c:v>4.19645E-3</c:v>
                </c:pt>
                <c:pt idx="147095" formatCode="0.00E+00">
                  <c:v>3.9912000000000003E-3</c:v>
                </c:pt>
                <c:pt idx="147096" formatCode="0.00E+00">
                  <c:v>3.7843099999999999E-3</c:v>
                </c:pt>
                <c:pt idx="147097" formatCode="0.00E+00">
                  <c:v>3.5759300000000002E-3</c:v>
                </c:pt>
                <c:pt idx="147098" formatCode="0.00E+00">
                  <c:v>3.3661899999999998E-3</c:v>
                </c:pt>
                <c:pt idx="147099" formatCode="0.00E+00">
                  <c:v>3.1552400000000001E-3</c:v>
                </c:pt>
                <c:pt idx="147100" formatCode="0.00E+00">
                  <c:v>2.9432099999999999E-3</c:v>
                </c:pt>
                <c:pt idx="147101" formatCode="0.00E+00">
                  <c:v>2.7302400000000001E-3</c:v>
                </c:pt>
                <c:pt idx="147102" formatCode="0.00E+00">
                  <c:v>2.5164599999999999E-3</c:v>
                </c:pt>
                <c:pt idx="147103" formatCode="0.00E+00">
                  <c:v>2.3020100000000002E-3</c:v>
                </c:pt>
                <c:pt idx="147104" formatCode="0.00E+00">
                  <c:v>2.0870200000000002E-3</c:v>
                </c:pt>
                <c:pt idx="147105" formatCode="0.00E+00">
                  <c:v>1.87163E-3</c:v>
                </c:pt>
                <c:pt idx="147106" formatCode="0.00E+00">
                  <c:v>1.6559599999999999E-3</c:v>
                </c:pt>
                <c:pt idx="147107" formatCode="0.00E+00">
                  <c:v>1.4401399999999999E-3</c:v>
                </c:pt>
                <c:pt idx="147108" formatCode="0.00E+00">
                  <c:v>1.2243099999999999E-3</c:v>
                </c:pt>
                <c:pt idx="147109" formatCode="0.00E+00">
                  <c:v>1.0085999999999999E-3</c:v>
                </c:pt>
                <c:pt idx="147110" formatCode="0.00E+00">
                  <c:v>7.9312299999999996E-4</c:v>
                </c:pt>
                <c:pt idx="147111" formatCode="0.00E+00">
                  <c:v>5.7801100000000002E-4</c:v>
                </c:pt>
                <c:pt idx="147112" formatCode="0.00E+00">
                  <c:v>3.6338899999999999E-4</c:v>
                </c:pt>
                <c:pt idx="147113" formatCode="0.00E+00">
                  <c:v>1.4937699999999999E-4</c:v>
                </c:pt>
                <c:pt idx="147114" formatCode="0.00E+00">
                  <c:v>-6.3900999999999997E-5</c:v>
                </c:pt>
                <c:pt idx="147115" formatCode="0.00E+00">
                  <c:v>-2.7632600000000002E-4</c:v>
                </c:pt>
                <c:pt idx="147116" formatCode="0.00E+00">
                  <c:v>-4.8778E-4</c:v>
                </c:pt>
                <c:pt idx="147117" formatCode="0.00E+00">
                  <c:v>-6.9814499999999995E-4</c:v>
                </c:pt>
                <c:pt idx="147118" formatCode="0.00E+00">
                  <c:v>-9.0730499999999996E-4</c:v>
                </c:pt>
                <c:pt idx="147119" formatCode="0.00E+00">
                  <c:v>-1.1151500000000001E-3</c:v>
                </c:pt>
                <c:pt idx="147120" formatCode="0.00E+00">
                  <c:v>-1.3215499999999999E-3</c:v>
                </c:pt>
                <c:pt idx="147121" formatCode="0.00E+00">
                  <c:v>-1.5264199999999999E-3</c:v>
                </c:pt>
                <c:pt idx="147122" formatCode="0.00E+00">
                  <c:v>-1.72963E-3</c:v>
                </c:pt>
                <c:pt idx="147123" formatCode="0.00E+00">
                  <c:v>-1.93107E-3</c:v>
                </c:pt>
                <c:pt idx="147124" formatCode="0.00E+00">
                  <c:v>-2.13065E-3</c:v>
                </c:pt>
                <c:pt idx="147125" formatCode="0.00E+00">
                  <c:v>-2.32825E-3</c:v>
                </c:pt>
                <c:pt idx="147126" formatCode="0.00E+00">
                  <c:v>-2.5237699999999998E-3</c:v>
                </c:pt>
                <c:pt idx="147127" formatCode="0.00E+00">
                  <c:v>-2.7171000000000001E-3</c:v>
                </c:pt>
                <c:pt idx="147128" formatCode="0.00E+00">
                  <c:v>-2.90815E-3</c:v>
                </c:pt>
                <c:pt idx="147129" formatCode="0.00E+00">
                  <c:v>-3.0968100000000002E-3</c:v>
                </c:pt>
                <c:pt idx="147130" formatCode="0.00E+00">
                  <c:v>-3.28299E-3</c:v>
                </c:pt>
                <c:pt idx="147131" formatCode="0.00E+00">
                  <c:v>-3.4665899999999999E-3</c:v>
                </c:pt>
                <c:pt idx="147132" formatCode="0.00E+00">
                  <c:v>-3.6475000000000001E-3</c:v>
                </c:pt>
                <c:pt idx="147133" formatCode="0.00E+00">
                  <c:v>-3.8256499999999999E-3</c:v>
                </c:pt>
                <c:pt idx="147134" formatCode="0.00E+00">
                  <c:v>-4.0009399999999997E-3</c:v>
                </c:pt>
                <c:pt idx="147135" formatCode="0.00E+00">
                  <c:v>-4.1732599999999998E-3</c:v>
                </c:pt>
                <c:pt idx="147136" formatCode="0.00E+00">
                  <c:v>-4.3425499999999997E-3</c:v>
                </c:pt>
                <c:pt idx="147137" formatCode="0.00E+00">
                  <c:v>-4.5086900000000001E-3</c:v>
                </c:pt>
                <c:pt idx="147138" formatCode="0.00E+00">
                  <c:v>-4.6716199999999996E-3</c:v>
                </c:pt>
                <c:pt idx="147139" formatCode="0.00E+00">
                  <c:v>-4.8312399999999997E-3</c:v>
                </c:pt>
                <c:pt idx="147140" formatCode="0.00E+00">
                  <c:v>-4.9874799999999999E-3</c:v>
                </c:pt>
                <c:pt idx="147141" formatCode="0.00E+00">
                  <c:v>-5.1402399999999999E-3</c:v>
                </c:pt>
                <c:pt idx="147142" formatCode="0.00E+00">
                  <c:v>-5.2894400000000003E-3</c:v>
                </c:pt>
                <c:pt idx="147143" formatCode="0.00E+00">
                  <c:v>-5.4350199999999996E-3</c:v>
                </c:pt>
                <c:pt idx="147144" formatCode="0.00E+00">
                  <c:v>-5.5768900000000001E-3</c:v>
                </c:pt>
                <c:pt idx="147145" formatCode="0.00E+00">
                  <c:v>-5.7149699999999998E-3</c:v>
                </c:pt>
                <c:pt idx="147146" formatCode="0.00E+00">
                  <c:v>-5.8491899999999998E-3</c:v>
                </c:pt>
                <c:pt idx="147147" formatCode="0.00E+00">
                  <c:v>-5.9794799999999997E-3</c:v>
                </c:pt>
                <c:pt idx="147148" formatCode="0.00E+00">
                  <c:v>-6.10576E-3</c:v>
                </c:pt>
                <c:pt idx="147149" formatCode="0.00E+00">
                  <c:v>-6.2279800000000001E-3</c:v>
                </c:pt>
                <c:pt idx="147150" formatCode="0.00E+00">
                  <c:v>-6.3460499999999998E-3</c:v>
                </c:pt>
                <c:pt idx="147151" formatCode="0.00E+00">
                  <c:v>-6.4599100000000001E-3</c:v>
                </c:pt>
                <c:pt idx="147152" formatCode="0.00E+00">
                  <c:v>-6.5694999999999998E-3</c:v>
                </c:pt>
                <c:pt idx="147153" formatCode="0.00E+00">
                  <c:v>-6.6747600000000001E-3</c:v>
                </c:pt>
                <c:pt idx="147154" formatCode="0.00E+00">
                  <c:v>-6.7756200000000004E-3</c:v>
                </c:pt>
                <c:pt idx="147155" formatCode="0.00E+00">
                  <c:v>-6.8720300000000003E-3</c:v>
                </c:pt>
                <c:pt idx="147156" formatCode="0.00E+00">
                  <c:v>-6.9639300000000001E-3</c:v>
                </c:pt>
                <c:pt idx="147157" formatCode="0.00E+00">
                  <c:v>-7.0512600000000002E-3</c:v>
                </c:pt>
                <c:pt idx="147158" formatCode="0.00E+00">
                  <c:v>-7.1339699999999999E-3</c:v>
                </c:pt>
                <c:pt idx="147159" formatCode="0.00E+00">
                  <c:v>-7.2120099999999996E-3</c:v>
                </c:pt>
                <c:pt idx="147160" formatCode="0.00E+00">
                  <c:v>-7.2853299999999996E-3</c:v>
                </c:pt>
                <c:pt idx="147161" formatCode="0.00E+00">
                  <c:v>-7.3538800000000001E-3</c:v>
                </c:pt>
                <c:pt idx="147162" formatCode="0.00E+00">
                  <c:v>-7.4176199999999998E-3</c:v>
                </c:pt>
                <c:pt idx="147163" formatCode="0.00E+00">
                  <c:v>-7.4764999999999996E-3</c:v>
                </c:pt>
                <c:pt idx="147164" formatCode="0.00E+00">
                  <c:v>-7.5304899999999999E-3</c:v>
                </c:pt>
                <c:pt idx="147165" formatCode="0.00E+00">
                  <c:v>-7.5795400000000001E-3</c:v>
                </c:pt>
                <c:pt idx="147166" formatCode="0.00E+00">
                  <c:v>-7.6236100000000003E-3</c:v>
                </c:pt>
                <c:pt idx="147167" formatCode="0.00E+00">
                  <c:v>-7.6626799999999998E-3</c:v>
                </c:pt>
                <c:pt idx="147168" formatCode="0.00E+00">
                  <c:v>-7.6967099999999998E-3</c:v>
                </c:pt>
                <c:pt idx="147169" formatCode="0.00E+00">
                  <c:v>-7.7256800000000004E-3</c:v>
                </c:pt>
                <c:pt idx="147170" formatCode="0.00E+00">
                  <c:v>-7.74955E-3</c:v>
                </c:pt>
                <c:pt idx="147171" formatCode="0.00E+00">
                  <c:v>-7.7682899999999997E-3</c:v>
                </c:pt>
                <c:pt idx="147172" formatCode="0.00E+00">
                  <c:v>-7.7818999999999996E-3</c:v>
                </c:pt>
                <c:pt idx="147173" formatCode="0.00E+00">
                  <c:v>-7.7903499999999997E-3</c:v>
                </c:pt>
                <c:pt idx="147174" formatCode="0.00E+00">
                  <c:v>-7.7936200000000002E-3</c:v>
                </c:pt>
                <c:pt idx="147175" formatCode="0.00E+00">
                  <c:v>-7.7917000000000004E-3</c:v>
                </c:pt>
                <c:pt idx="147176" formatCode="0.00E+00">
                  <c:v>-7.7845800000000001E-3</c:v>
                </c:pt>
                <c:pt idx="147177" formatCode="0.00E+00">
                  <c:v>-7.7722499999999996E-3</c:v>
                </c:pt>
                <c:pt idx="147178" formatCode="0.00E+00">
                  <c:v>-7.7546999999999998E-3</c:v>
                </c:pt>
                <c:pt idx="147179" formatCode="0.00E+00">
                  <c:v>-7.7319299999999997E-3</c:v>
                </c:pt>
                <c:pt idx="147180" formatCode="0.00E+00">
                  <c:v>-7.7039500000000002E-3</c:v>
                </c:pt>
                <c:pt idx="147181" formatCode="0.00E+00">
                  <c:v>-7.6707499999999996E-3</c:v>
                </c:pt>
                <c:pt idx="147182" formatCode="0.00E+00">
                  <c:v>-7.6323399999999996E-3</c:v>
                </c:pt>
                <c:pt idx="147183" formatCode="0.00E+00">
                  <c:v>-7.5887400000000001E-3</c:v>
                </c:pt>
                <c:pt idx="147184" formatCode="0.00E+00">
                  <c:v>-7.5399500000000001E-3</c:v>
                </c:pt>
                <c:pt idx="147185" formatCode="0.00E+00">
                  <c:v>-7.4859899999999997E-3</c:v>
                </c:pt>
                <c:pt idx="147186" formatCode="0.00E+00">
                  <c:v>-7.4268800000000003E-3</c:v>
                </c:pt>
                <c:pt idx="147187" formatCode="0.00E+00">
                  <c:v>-7.3626400000000002E-3</c:v>
                </c:pt>
                <c:pt idx="147188" formatCode="0.00E+00">
                  <c:v>-7.2933E-3</c:v>
                </c:pt>
                <c:pt idx="147189" formatCode="0.00E+00">
                  <c:v>-7.2188900000000004E-3</c:v>
                </c:pt>
                <c:pt idx="147190" formatCode="0.00E+00">
                  <c:v>-7.1394400000000004E-3</c:v>
                </c:pt>
                <c:pt idx="147191" formatCode="0.00E+00">
                  <c:v>-7.0549899999999997E-3</c:v>
                </c:pt>
                <c:pt idx="147192" formatCode="0.00E+00">
                  <c:v>-6.9655699999999999E-3</c:v>
                </c:pt>
                <c:pt idx="147193" formatCode="0.00E+00">
                  <c:v>-6.8712299999999999E-3</c:v>
                </c:pt>
                <c:pt idx="147194" formatCode="0.00E+00">
                  <c:v>-6.7720200000000001E-3</c:v>
                </c:pt>
                <c:pt idx="147195" formatCode="0.00E+00">
                  <c:v>-6.6679799999999996E-3</c:v>
                </c:pt>
                <c:pt idx="147196" formatCode="0.00E+00">
                  <c:v>-6.5591699999999996E-3</c:v>
                </c:pt>
                <c:pt idx="147197" formatCode="0.00E+00">
                  <c:v>-6.4456499999999998E-3</c:v>
                </c:pt>
                <c:pt idx="147198" formatCode="0.00E+00">
                  <c:v>-6.3274799999999999E-3</c:v>
                </c:pt>
                <c:pt idx="147199" formatCode="0.00E+00">
                  <c:v>-6.2047300000000003E-3</c:v>
                </c:pt>
                <c:pt idx="147200" formatCode="0.00E+00">
                  <c:v>-6.0774499999999999E-3</c:v>
                </c:pt>
                <c:pt idx="147201" formatCode="0.00E+00">
                  <c:v>-5.9457299999999998E-3</c:v>
                </c:pt>
                <c:pt idx="147202" formatCode="0.00E+00">
                  <c:v>-5.8096299999999997E-3</c:v>
                </c:pt>
                <c:pt idx="147203" formatCode="0.00E+00">
                  <c:v>-5.6692499999999998E-3</c:v>
                </c:pt>
                <c:pt idx="147204" formatCode="0.00E+00">
                  <c:v>-5.5246599999999998E-3</c:v>
                </c:pt>
                <c:pt idx="147205" formatCode="0.00E+00">
                  <c:v>-5.3759400000000001E-3</c:v>
                </c:pt>
                <c:pt idx="147206" formatCode="0.00E+00">
                  <c:v>-5.2231999999999999E-3</c:v>
                </c:pt>
                <c:pt idx="147207" formatCode="0.00E+00">
                  <c:v>-5.0665099999999998E-3</c:v>
                </c:pt>
                <c:pt idx="147208" formatCode="0.00E+00">
                  <c:v>-4.9059899999999998E-3</c:v>
                </c:pt>
                <c:pt idx="147209" formatCode="0.00E+00">
                  <c:v>-4.7417199999999996E-3</c:v>
                </c:pt>
                <c:pt idx="147210" formatCode="0.00E+00">
                  <c:v>-4.5738200000000001E-3</c:v>
                </c:pt>
                <c:pt idx="147211" formatCode="0.00E+00">
                  <c:v>-4.4023999999999999E-3</c:v>
                </c:pt>
                <c:pt idx="147212" formatCode="0.00E+00">
                  <c:v>-4.2275500000000001E-3</c:v>
                </c:pt>
                <c:pt idx="147213" formatCode="0.00E+00">
                  <c:v>-4.0494099999999998E-3</c:v>
                </c:pt>
                <c:pt idx="147214" formatCode="0.00E+00">
                  <c:v>-3.8680799999999999E-3</c:v>
                </c:pt>
                <c:pt idx="147215" formatCode="0.00E+00">
                  <c:v>-3.6836999999999998E-3</c:v>
                </c:pt>
                <c:pt idx="147216" formatCode="0.00E+00">
                  <c:v>-3.4963699999999999E-3</c:v>
                </c:pt>
                <c:pt idx="147217" formatCode="0.00E+00">
                  <c:v>-3.3062399999999998E-3</c:v>
                </c:pt>
                <c:pt idx="147218" formatCode="0.00E+00">
                  <c:v>-3.11342E-3</c:v>
                </c:pt>
                <c:pt idx="147219" formatCode="0.00E+00">
                  <c:v>-2.9180600000000001E-3</c:v>
                </c:pt>
                <c:pt idx="147220" formatCode="0.00E+00">
                  <c:v>-2.7203000000000001E-3</c:v>
                </c:pt>
                <c:pt idx="147221" formatCode="0.00E+00">
                  <c:v>-2.5202699999999998E-3</c:v>
                </c:pt>
                <c:pt idx="147222" formatCode="0.00E+00">
                  <c:v>-2.3181199999999999E-3</c:v>
                </c:pt>
                <c:pt idx="147223" formatCode="0.00E+00">
                  <c:v>-2.1139900000000001E-3</c:v>
                </c:pt>
                <c:pt idx="147224" formatCode="0.00E+00">
                  <c:v>-1.9080099999999999E-3</c:v>
                </c:pt>
                <c:pt idx="147225" formatCode="0.00E+00">
                  <c:v>-1.7003400000000001E-3</c:v>
                </c:pt>
                <c:pt idx="147226" formatCode="0.00E+00">
                  <c:v>-1.4911499999999999E-3</c:v>
                </c:pt>
                <c:pt idx="147227" formatCode="0.00E+00">
                  <c:v>-1.2806199999999999E-3</c:v>
                </c:pt>
                <c:pt idx="147228" formatCode="0.00E+00">
                  <c:v>-1.0689300000000001E-3</c:v>
                </c:pt>
                <c:pt idx="147229" formatCode="0.00E+00">
                  <c:v>-8.5616399999999997E-4</c:v>
                </c:pt>
                <c:pt idx="147230" formatCode="0.00E+00">
                  <c:v>-6.4234399999999999E-4</c:v>
                </c:pt>
                <c:pt idx="147231" formatCode="0.00E+00">
                  <c:v>-4.27446E-4</c:v>
                </c:pt>
                <c:pt idx="147232" formatCode="0.00E+00">
                  <c:v>-2.1150499999999999E-4</c:v>
                </c:pt>
                <c:pt idx="147233" formatCode="0.00E+00">
                  <c:v>5.3078700000000001E-6</c:v>
                </c:pt>
                <c:pt idx="147234" formatCode="0.00E+00">
                  <c:v>2.2268200000000001E-4</c:v>
                </c:pt>
                <c:pt idx="147235" formatCode="0.00E+00">
                  <c:v>4.4025999999999999E-4</c:v>
                </c:pt>
                <c:pt idx="147236" formatCode="0.00E+00">
                  <c:v>6.5771000000000004E-4</c:v>
                </c:pt>
                <c:pt idx="147237" formatCode="0.00E+00">
                  <c:v>8.7473300000000004E-4</c:v>
                </c:pt>
                <c:pt idx="147238" formatCode="0.00E+00">
                  <c:v>1.0910500000000001E-3</c:v>
                </c:pt>
                <c:pt idx="147239" formatCode="0.00E+00">
                  <c:v>1.3063700000000001E-3</c:v>
                </c:pt>
                <c:pt idx="147240" formatCode="0.00E+00">
                  <c:v>1.52045E-3</c:v>
                </c:pt>
                <c:pt idx="147241" formatCode="0.00E+00">
                  <c:v>1.73306E-3</c:v>
                </c:pt>
                <c:pt idx="147242" formatCode="0.00E+00">
                  <c:v>1.9439399999999999E-3</c:v>
                </c:pt>
                <c:pt idx="147243" formatCode="0.00E+00">
                  <c:v>2.15284E-3</c:v>
                </c:pt>
                <c:pt idx="147244" formatCode="0.00E+00">
                  <c:v>2.3594800000000002E-3</c:v>
                </c:pt>
                <c:pt idx="147245" formatCode="0.00E+00">
                  <c:v>2.5637099999999999E-3</c:v>
                </c:pt>
                <c:pt idx="147246" formatCode="0.00E+00">
                  <c:v>2.76538E-3</c:v>
                </c:pt>
                <c:pt idx="147247" formatCode="0.00E+00">
                  <c:v>2.9642599999999998E-3</c:v>
                </c:pt>
                <c:pt idx="147248" formatCode="0.00E+00">
                  <c:v>3.16008E-3</c:v>
                </c:pt>
                <c:pt idx="147249" formatCode="0.00E+00">
                  <c:v>3.3526900000000002E-3</c:v>
                </c:pt>
                <c:pt idx="147250" formatCode="0.00E+00">
                  <c:v>3.5419100000000001E-3</c:v>
                </c:pt>
                <c:pt idx="147251" formatCode="0.00E+00">
                  <c:v>3.7275199999999998E-3</c:v>
                </c:pt>
                <c:pt idx="147252" formatCode="0.00E+00">
                  <c:v>3.9093699999999997E-3</c:v>
                </c:pt>
                <c:pt idx="147253" formatCode="0.00E+00">
                  <c:v>4.08749E-3</c:v>
                </c:pt>
                <c:pt idx="147254" formatCode="0.00E+00">
                  <c:v>4.2619399999999997E-3</c:v>
                </c:pt>
                <c:pt idx="147255" formatCode="0.00E+00">
                  <c:v>4.4325199999999997E-3</c:v>
                </c:pt>
                <c:pt idx="147256" formatCode="0.00E+00">
                  <c:v>4.59897E-3</c:v>
                </c:pt>
                <c:pt idx="147257" formatCode="0.00E+00">
                  <c:v>4.7611600000000004E-3</c:v>
                </c:pt>
                <c:pt idx="147258" formatCode="0.00E+00">
                  <c:v>4.9189500000000001E-3</c:v>
                </c:pt>
                <c:pt idx="147259" formatCode="0.00E+00">
                  <c:v>5.0722700000000003E-3</c:v>
                </c:pt>
                <c:pt idx="147260" formatCode="0.00E+00">
                  <c:v>5.2211499999999999E-3</c:v>
                </c:pt>
                <c:pt idx="147261" formatCode="0.00E+00">
                  <c:v>5.3657000000000002E-3</c:v>
                </c:pt>
                <c:pt idx="147262" formatCode="0.00E+00">
                  <c:v>5.5058499999999996E-3</c:v>
                </c:pt>
                <c:pt idx="147263" formatCode="0.00E+00">
                  <c:v>5.6414200000000003E-3</c:v>
                </c:pt>
                <c:pt idx="147264" formatCode="0.00E+00">
                  <c:v>5.7721400000000003E-3</c:v>
                </c:pt>
                <c:pt idx="147265" formatCode="0.00E+00">
                  <c:v>5.8978900000000003E-3</c:v>
                </c:pt>
                <c:pt idx="147266" formatCode="0.00E+00">
                  <c:v>6.0186399999999996E-3</c:v>
                </c:pt>
                <c:pt idx="147267" formatCode="0.00E+00">
                  <c:v>6.1342699999999998E-3</c:v>
                </c:pt>
                <c:pt idx="147268" formatCode="0.00E+00">
                  <c:v>6.2446200000000002E-3</c:v>
                </c:pt>
                <c:pt idx="147269" formatCode="0.00E+00">
                  <c:v>6.3495799999999996E-3</c:v>
                </c:pt>
                <c:pt idx="147270" formatCode="0.00E+00">
                  <c:v>6.4489600000000001E-3</c:v>
                </c:pt>
                <c:pt idx="147271" formatCode="0.00E+00">
                  <c:v>6.5426E-3</c:v>
                </c:pt>
                <c:pt idx="147272" formatCode="0.00E+00">
                  <c:v>6.6304099999999998E-3</c:v>
                </c:pt>
                <c:pt idx="147273" formatCode="0.00E+00">
                  <c:v>6.7120699999999997E-3</c:v>
                </c:pt>
                <c:pt idx="147274" formatCode="0.00E+00">
                  <c:v>6.7873300000000003E-3</c:v>
                </c:pt>
                <c:pt idx="147275" formatCode="0.00E+00">
                  <c:v>6.8562700000000002E-3</c:v>
                </c:pt>
                <c:pt idx="147276" formatCode="0.00E+00">
                  <c:v>6.9189300000000002E-3</c:v>
                </c:pt>
                <c:pt idx="147277" formatCode="0.00E+00">
                  <c:v>6.9747300000000002E-3</c:v>
                </c:pt>
                <c:pt idx="147278" formatCode="0.00E+00">
                  <c:v>7.0224500000000004E-3</c:v>
                </c:pt>
                <c:pt idx="147279" formatCode="0.00E+00">
                  <c:v>7.0610300000000003E-3</c:v>
                </c:pt>
                <c:pt idx="147280" formatCode="0.00E+00">
                  <c:v>7.0905999999999999E-3</c:v>
                </c:pt>
                <c:pt idx="147281" formatCode="0.00E+00">
                  <c:v>7.1120100000000002E-3</c:v>
                </c:pt>
                <c:pt idx="147282" formatCode="0.00E+00">
                  <c:v>7.1257600000000001E-3</c:v>
                </c:pt>
                <c:pt idx="147283" formatCode="0.00E+00">
                  <c:v>7.1317899999999998E-3</c:v>
                </c:pt>
                <c:pt idx="147284" formatCode="0.00E+00">
                  <c:v>7.1298899999999998E-3</c:v>
                </c:pt>
                <c:pt idx="147285" formatCode="0.00E+00">
                  <c:v>7.1200300000000003E-3</c:v>
                </c:pt>
                <c:pt idx="147286" formatCode="0.00E+00">
                  <c:v>7.1022100000000003E-3</c:v>
                </c:pt>
                <c:pt idx="147287" formatCode="0.00E+00">
                  <c:v>7.0762500000000001E-3</c:v>
                </c:pt>
                <c:pt idx="147288" formatCode="0.00E+00">
                  <c:v>7.04194E-3</c:v>
                </c:pt>
                <c:pt idx="147289" formatCode="0.00E+00">
                  <c:v>6.9991200000000002E-3</c:v>
                </c:pt>
                <c:pt idx="147290" formatCode="0.00E+00">
                  <c:v>6.9475700000000001E-3</c:v>
                </c:pt>
                <c:pt idx="147291" formatCode="0.00E+00">
                  <c:v>6.8868999999999996E-3</c:v>
                </c:pt>
                <c:pt idx="147292" formatCode="0.00E+00">
                  <c:v>6.8165200000000004E-3</c:v>
                </c:pt>
                <c:pt idx="147293" formatCode="0.00E+00">
                  <c:v>6.7358000000000001E-3</c:v>
                </c:pt>
                <c:pt idx="147294" formatCode="0.00E+00">
                  <c:v>6.6441599999999996E-3</c:v>
                </c:pt>
                <c:pt idx="147295" formatCode="0.00E+00">
                  <c:v>6.5411100000000002E-3</c:v>
                </c:pt>
                <c:pt idx="147296" formatCode="0.00E+00">
                  <c:v>6.4260999999999997E-3</c:v>
                </c:pt>
                <c:pt idx="147297" formatCode="0.00E+00">
                  <c:v>6.2985300000000001E-3</c:v>
                </c:pt>
                <c:pt idx="147298" formatCode="0.00E+00">
                  <c:v>6.1579299999999998E-3</c:v>
                </c:pt>
                <c:pt idx="147299" formatCode="0.00E+00">
                  <c:v>6.0042300000000002E-3</c:v>
                </c:pt>
                <c:pt idx="147300" formatCode="0.00E+00">
                  <c:v>5.8377500000000001E-3</c:v>
                </c:pt>
                <c:pt idx="147301" formatCode="0.00E+00">
                  <c:v>5.6586600000000003E-3</c:v>
                </c:pt>
                <c:pt idx="147302" formatCode="0.00E+00">
                  <c:v>5.4664800000000001E-3</c:v>
                </c:pt>
                <c:pt idx="147303" formatCode="0.00E+00">
                  <c:v>5.2600499999999996E-3</c:v>
                </c:pt>
                <c:pt idx="147304" formatCode="0.00E+00">
                  <c:v>5.0381599999999999E-3</c:v>
                </c:pt>
                <c:pt idx="147305" formatCode="0.00E+00">
                  <c:v>4.7999799999999997E-3</c:v>
                </c:pt>
                <c:pt idx="147306" formatCode="0.00E+00">
                  <c:v>4.5450300000000003E-3</c:v>
                </c:pt>
                <c:pt idx="147307" formatCode="0.00E+00">
                  <c:v>4.2730800000000003E-3</c:v>
                </c:pt>
                <c:pt idx="147308" formatCode="0.00E+00">
                  <c:v>3.9843400000000003E-3</c:v>
                </c:pt>
                <c:pt idx="147309" formatCode="0.00E+00">
                  <c:v>3.67965E-3</c:v>
                </c:pt>
                <c:pt idx="147310" formatCode="0.00E+00">
                  <c:v>3.3599300000000001E-3</c:v>
                </c:pt>
                <c:pt idx="147311" formatCode="0.00E+00">
                  <c:v>3.0253200000000002E-3</c:v>
                </c:pt>
                <c:pt idx="147312" formatCode="0.00E+00">
                  <c:v>2.6749999999999999E-3</c:v>
                </c:pt>
                <c:pt idx="147313" formatCode="0.00E+00">
                  <c:v>2.3082900000000002E-3</c:v>
                </c:pt>
                <c:pt idx="147314" formatCode="0.00E+00">
                  <c:v>1.9254599999999999E-3</c:v>
                </c:pt>
                <c:pt idx="147315" formatCode="0.00E+00">
                  <c:v>1.52706E-3</c:v>
                </c:pt>
                <c:pt idx="147316" formatCode="0.00E+00">
                  <c:v>1.11315E-3</c:v>
                </c:pt>
                <c:pt idx="147317" formatCode="0.00E+00">
                  <c:v>6.8372400000000003E-4</c:v>
                </c:pt>
                <c:pt idx="147318" formatCode="0.00E+00">
                  <c:v>2.39354E-4</c:v>
                </c:pt>
                <c:pt idx="147319" formatCode="0.00E+00">
                  <c:v>-2.1879700000000001E-4</c:v>
                </c:pt>
                <c:pt idx="147320" formatCode="0.00E+00">
                  <c:v>-6.8980599999999995E-4</c:v>
                </c:pt>
                <c:pt idx="147321" formatCode="0.00E+00">
                  <c:v>-1.1736299999999999E-3</c:v>
                </c:pt>
                <c:pt idx="147322" formatCode="0.00E+00">
                  <c:v>-1.67073E-3</c:v>
                </c:pt>
                <c:pt idx="147323" formatCode="0.00E+00">
                  <c:v>-2.1814500000000001E-3</c:v>
                </c:pt>
                <c:pt idx="147324" formatCode="0.00E+00">
                  <c:v>-2.7057700000000001E-3</c:v>
                </c:pt>
                <c:pt idx="147325" formatCode="0.00E+00">
                  <c:v>-3.24348E-3</c:v>
                </c:pt>
                <c:pt idx="147326" formatCode="0.00E+00">
                  <c:v>-3.7946299999999998E-3</c:v>
                </c:pt>
                <c:pt idx="147327" formatCode="0.00E+00">
                  <c:v>-4.3598700000000001E-3</c:v>
                </c:pt>
                <c:pt idx="147328" formatCode="0.00E+00">
                  <c:v>-4.9400299999999998E-3</c:v>
                </c:pt>
                <c:pt idx="147329" formatCode="0.00E+00">
                  <c:v>-5.5353099999999999E-3</c:v>
                </c:pt>
                <c:pt idx="147330" formatCode="0.00E+00">
                  <c:v>-6.1453000000000002E-3</c:v>
                </c:pt>
                <c:pt idx="147331" formatCode="0.00E+00">
                  <c:v>-6.7694799999999996E-3</c:v>
                </c:pt>
                <c:pt idx="147332" formatCode="0.00E+00">
                  <c:v>-7.4076300000000001E-3</c:v>
                </c:pt>
                <c:pt idx="147333" formatCode="0.00E+00">
                  <c:v>-8.0598000000000006E-3</c:v>
                </c:pt>
                <c:pt idx="147334" formatCode="0.00E+00">
                  <c:v>-8.7262999999999993E-3</c:v>
                </c:pt>
                <c:pt idx="147335" formatCode="0.00E+00">
                  <c:v>-9.4070300000000003E-3</c:v>
                </c:pt>
                <c:pt idx="147336">
                  <c:v>-1.01014E-2</c:v>
                </c:pt>
                <c:pt idx="147337">
                  <c:v>-1.08094E-2</c:v>
                </c:pt>
                <c:pt idx="147338">
                  <c:v>-1.1531599999999999E-2</c:v>
                </c:pt>
                <c:pt idx="147339">
                  <c:v>-1.2268599999999999E-2</c:v>
                </c:pt>
                <c:pt idx="147340">
                  <c:v>-1.3020800000000001E-2</c:v>
                </c:pt>
                <c:pt idx="147341">
                  <c:v>-1.3788699999999999E-2</c:v>
                </c:pt>
                <c:pt idx="147342">
                  <c:v>-1.45728E-2</c:v>
                </c:pt>
                <c:pt idx="147343">
                  <c:v>-1.5372500000000001E-2</c:v>
                </c:pt>
                <c:pt idx="147344">
                  <c:v>-1.6186800000000001E-2</c:v>
                </c:pt>
                <c:pt idx="147345">
                  <c:v>-1.7015200000000001E-2</c:v>
                </c:pt>
                <c:pt idx="147346">
                  <c:v>-1.7858099999999998E-2</c:v>
                </c:pt>
                <c:pt idx="147347">
                  <c:v>-1.87149E-2</c:v>
                </c:pt>
                <c:pt idx="147348">
                  <c:v>-1.9583799999999998E-2</c:v>
                </c:pt>
                <c:pt idx="147349">
                  <c:v>-2.0463499999999999E-2</c:v>
                </c:pt>
                <c:pt idx="147350">
                  <c:v>-2.13531E-2</c:v>
                </c:pt>
                <c:pt idx="147351">
                  <c:v>-2.22527E-2</c:v>
                </c:pt>
                <c:pt idx="147352">
                  <c:v>-2.31617E-2</c:v>
                </c:pt>
                <c:pt idx="147353">
                  <c:v>-2.4079199999999999E-2</c:v>
                </c:pt>
                <c:pt idx="147354">
                  <c:v>-2.50044E-2</c:v>
                </c:pt>
                <c:pt idx="147355">
                  <c:v>-2.5936799999999999E-2</c:v>
                </c:pt>
                <c:pt idx="147356">
                  <c:v>-2.6875799999999998E-2</c:v>
                </c:pt>
                <c:pt idx="147357">
                  <c:v>-2.7820000000000001E-2</c:v>
                </c:pt>
                <c:pt idx="147358">
                  <c:v>-2.87678E-2</c:v>
                </c:pt>
                <c:pt idx="147359">
                  <c:v>-2.97177E-2</c:v>
                </c:pt>
                <c:pt idx="147360">
                  <c:v>-3.0669100000000001E-2</c:v>
                </c:pt>
                <c:pt idx="147361">
                  <c:v>-3.1621200000000002E-2</c:v>
                </c:pt>
                <c:pt idx="147362">
                  <c:v>-3.2571700000000002E-2</c:v>
                </c:pt>
                <c:pt idx="147363">
                  <c:v>-3.3517900000000003E-2</c:v>
                </c:pt>
                <c:pt idx="147364">
                  <c:v>-3.4458999999999997E-2</c:v>
                </c:pt>
                <c:pt idx="147365">
                  <c:v>-3.5395799999999998E-2</c:v>
                </c:pt>
                <c:pt idx="147366">
                  <c:v>-3.6329899999999998E-2</c:v>
                </c:pt>
                <c:pt idx="147367">
                  <c:v>-3.72602E-2</c:v>
                </c:pt>
                <c:pt idx="147368">
                  <c:v>-3.8183399999999999E-2</c:v>
                </c:pt>
                <c:pt idx="147369">
                  <c:v>-3.9097E-2</c:v>
                </c:pt>
                <c:pt idx="147370">
                  <c:v>-4.0000399999999998E-2</c:v>
                </c:pt>
                <c:pt idx="147371">
                  <c:v>-4.0893499999999999E-2</c:v>
                </c:pt>
                <c:pt idx="147372">
                  <c:v>-4.1774600000000002E-2</c:v>
                </c:pt>
                <c:pt idx="147373">
                  <c:v>-4.2641800000000001E-2</c:v>
                </c:pt>
                <c:pt idx="147374">
                  <c:v>-4.34936E-2</c:v>
                </c:pt>
                <c:pt idx="147375">
                  <c:v>-4.4328899999999997E-2</c:v>
                </c:pt>
                <c:pt idx="147376">
                  <c:v>-4.5146100000000002E-2</c:v>
                </c:pt>
                <c:pt idx="147377">
                  <c:v>-4.5942999999999998E-2</c:v>
                </c:pt>
                <c:pt idx="147378">
                  <c:v>-4.6719200000000002E-2</c:v>
                </c:pt>
                <c:pt idx="147379">
                  <c:v>-4.7475900000000001E-2</c:v>
                </c:pt>
                <c:pt idx="147380">
                  <c:v>-4.8213699999999998E-2</c:v>
                </c:pt>
                <c:pt idx="147381">
                  <c:v>-4.8931000000000002E-2</c:v>
                </c:pt>
                <c:pt idx="147382">
                  <c:v>-4.9625700000000002E-2</c:v>
                </c:pt>
                <c:pt idx="147383">
                  <c:v>-5.0296800000000003E-2</c:v>
                </c:pt>
                <c:pt idx="147384">
                  <c:v>-5.0944000000000003E-2</c:v>
                </c:pt>
                <c:pt idx="147385">
                  <c:v>-5.1567000000000002E-2</c:v>
                </c:pt>
                <c:pt idx="147386">
                  <c:v>-5.2165299999999998E-2</c:v>
                </c:pt>
                <c:pt idx="147387">
                  <c:v>-5.2737399999999997E-2</c:v>
                </c:pt>
                <c:pt idx="147388">
                  <c:v>-5.3281099999999998E-2</c:v>
                </c:pt>
                <c:pt idx="147389">
                  <c:v>-5.3795299999999997E-2</c:v>
                </c:pt>
                <c:pt idx="147390">
                  <c:v>-5.4281500000000003E-2</c:v>
                </c:pt>
                <c:pt idx="147391">
                  <c:v>-5.4741400000000003E-2</c:v>
                </c:pt>
                <c:pt idx="147392">
                  <c:v>-5.5175700000000001E-2</c:v>
                </c:pt>
                <c:pt idx="147393">
                  <c:v>-5.5583500000000001E-2</c:v>
                </c:pt>
                <c:pt idx="147394">
                  <c:v>-5.5964399999999997E-2</c:v>
                </c:pt>
                <c:pt idx="147395">
                  <c:v>-5.6318100000000003E-2</c:v>
                </c:pt>
                <c:pt idx="147396">
                  <c:v>-5.6643399999999997E-2</c:v>
                </c:pt>
                <c:pt idx="147397">
                  <c:v>-5.6938200000000001E-2</c:v>
                </c:pt>
                <c:pt idx="147398">
                  <c:v>-5.7201299999999997E-2</c:v>
                </c:pt>
                <c:pt idx="147399">
                  <c:v>-5.7434100000000002E-2</c:v>
                </c:pt>
                <c:pt idx="147400">
                  <c:v>-5.7639099999999999E-2</c:v>
                </c:pt>
                <c:pt idx="147401">
                  <c:v>-5.7817100000000003E-2</c:v>
                </c:pt>
                <c:pt idx="147402">
                  <c:v>-5.7966700000000003E-2</c:v>
                </c:pt>
                <c:pt idx="147403">
                  <c:v>-5.8087899999999998E-2</c:v>
                </c:pt>
                <c:pt idx="147404">
                  <c:v>-5.8181499999999997E-2</c:v>
                </c:pt>
                <c:pt idx="147405">
                  <c:v>-5.8248000000000001E-2</c:v>
                </c:pt>
                <c:pt idx="147406">
                  <c:v>-5.82861E-2</c:v>
                </c:pt>
                <c:pt idx="147407">
                  <c:v>-5.8295100000000002E-2</c:v>
                </c:pt>
                <c:pt idx="147408">
                  <c:v>-5.8276399999999999E-2</c:v>
                </c:pt>
                <c:pt idx="147409">
                  <c:v>-5.8232800000000001E-2</c:v>
                </c:pt>
                <c:pt idx="147410">
                  <c:v>-5.8166599999999999E-2</c:v>
                </c:pt>
                <c:pt idx="147411">
                  <c:v>-5.8078499999999998E-2</c:v>
                </c:pt>
                <c:pt idx="147412">
                  <c:v>-5.7968499999999999E-2</c:v>
                </c:pt>
                <c:pt idx="147413">
                  <c:v>-5.7837399999999997E-2</c:v>
                </c:pt>
                <c:pt idx="147414">
                  <c:v>-5.7687599999999999E-2</c:v>
                </c:pt>
                <c:pt idx="147415">
                  <c:v>-5.7522999999999998E-2</c:v>
                </c:pt>
                <c:pt idx="147416">
                  <c:v>-5.7345899999999998E-2</c:v>
                </c:pt>
                <c:pt idx="147417">
                  <c:v>-5.7155900000000003E-2</c:v>
                </c:pt>
                <c:pt idx="147418">
                  <c:v>-5.6952099999999999E-2</c:v>
                </c:pt>
                <c:pt idx="147419">
                  <c:v>-5.6735599999999997E-2</c:v>
                </c:pt>
                <c:pt idx="147420">
                  <c:v>-5.6508900000000001E-2</c:v>
                </c:pt>
                <c:pt idx="147421">
                  <c:v>-5.6275100000000002E-2</c:v>
                </c:pt>
                <c:pt idx="147422">
                  <c:v>-5.6036299999999997E-2</c:v>
                </c:pt>
                <c:pt idx="147423">
                  <c:v>-5.5793700000000002E-2</c:v>
                </c:pt>
                <c:pt idx="147424">
                  <c:v>-5.5548399999999998E-2</c:v>
                </c:pt>
                <c:pt idx="147425">
                  <c:v>-5.5301900000000001E-2</c:v>
                </c:pt>
                <c:pt idx="147426">
                  <c:v>-5.5054499999999999E-2</c:v>
                </c:pt>
                <c:pt idx="147427">
                  <c:v>-5.4807700000000001E-2</c:v>
                </c:pt>
                <c:pt idx="147428">
                  <c:v>-5.4565700000000002E-2</c:v>
                </c:pt>
                <c:pt idx="147429">
                  <c:v>-5.4332600000000002E-2</c:v>
                </c:pt>
                <c:pt idx="147430">
                  <c:v>-5.41098E-2</c:v>
                </c:pt>
                <c:pt idx="147431">
                  <c:v>-5.3897399999999998E-2</c:v>
                </c:pt>
                <c:pt idx="147432">
                  <c:v>-5.3697000000000002E-2</c:v>
                </c:pt>
                <c:pt idx="147433">
                  <c:v>-5.3511099999999999E-2</c:v>
                </c:pt>
                <c:pt idx="147434">
                  <c:v>-5.3341E-2</c:v>
                </c:pt>
                <c:pt idx="147435">
                  <c:v>-5.3185999999999997E-2</c:v>
                </c:pt>
                <c:pt idx="147436">
                  <c:v>-5.3045399999999999E-2</c:v>
                </c:pt>
                <c:pt idx="147437">
                  <c:v>-5.2919899999999999E-2</c:v>
                </c:pt>
                <c:pt idx="147438">
                  <c:v>-5.2811400000000001E-2</c:v>
                </c:pt>
                <c:pt idx="147439">
                  <c:v>-5.27223E-2</c:v>
                </c:pt>
                <c:pt idx="147440">
                  <c:v>-5.2655800000000003E-2</c:v>
                </c:pt>
                <c:pt idx="147441">
                  <c:v>-5.2614500000000002E-2</c:v>
                </c:pt>
                <c:pt idx="147442">
                  <c:v>-5.2601200000000001E-2</c:v>
                </c:pt>
                <c:pt idx="147443">
                  <c:v>-5.2617900000000002E-2</c:v>
                </c:pt>
                <c:pt idx="147444">
                  <c:v>-5.2665400000000001E-2</c:v>
                </c:pt>
                <c:pt idx="147445">
                  <c:v>-5.2743100000000001E-2</c:v>
                </c:pt>
                <c:pt idx="147446">
                  <c:v>-5.28502E-2</c:v>
                </c:pt>
                <c:pt idx="147447">
                  <c:v>-5.29875E-2</c:v>
                </c:pt>
                <c:pt idx="147448">
                  <c:v>-5.3155800000000003E-2</c:v>
                </c:pt>
                <c:pt idx="147449">
                  <c:v>-5.33538E-2</c:v>
                </c:pt>
                <c:pt idx="147450">
                  <c:v>-5.3579399999999999E-2</c:v>
                </c:pt>
                <c:pt idx="147451">
                  <c:v>-5.3831999999999998E-2</c:v>
                </c:pt>
                <c:pt idx="147452">
                  <c:v>-5.4114799999999998E-2</c:v>
                </c:pt>
                <c:pt idx="147453">
                  <c:v>-5.4432700000000001E-2</c:v>
                </c:pt>
                <c:pt idx="147454">
                  <c:v>-5.4788999999999997E-2</c:v>
                </c:pt>
                <c:pt idx="147455">
                  <c:v>-5.51841E-2</c:v>
                </c:pt>
                <c:pt idx="147456">
                  <c:v>-5.56175E-2</c:v>
                </c:pt>
                <c:pt idx="147457">
                  <c:v>-5.60902E-2</c:v>
                </c:pt>
                <c:pt idx="147458">
                  <c:v>-5.6603599999999997E-2</c:v>
                </c:pt>
                <c:pt idx="147459">
                  <c:v>-5.7158300000000002E-2</c:v>
                </c:pt>
                <c:pt idx="147460">
                  <c:v>-5.7754199999999999E-2</c:v>
                </c:pt>
                <c:pt idx="147461">
                  <c:v>-5.8391199999999997E-2</c:v>
                </c:pt>
                <c:pt idx="147462">
                  <c:v>-5.9070400000000002E-2</c:v>
                </c:pt>
                <c:pt idx="147463">
                  <c:v>-5.9792199999999997E-2</c:v>
                </c:pt>
                <c:pt idx="147464">
                  <c:v>-6.0555100000000001E-2</c:v>
                </c:pt>
                <c:pt idx="147465">
                  <c:v>-6.1357799999999997E-2</c:v>
                </c:pt>
                <c:pt idx="147466">
                  <c:v>-6.2203300000000003E-2</c:v>
                </c:pt>
                <c:pt idx="147467">
                  <c:v>-6.3095200000000004E-2</c:v>
                </c:pt>
                <c:pt idx="147468">
                  <c:v>-6.4034300000000002E-2</c:v>
                </c:pt>
                <c:pt idx="147469">
                  <c:v>-6.5018000000000006E-2</c:v>
                </c:pt>
                <c:pt idx="147470">
                  <c:v>-6.60438E-2</c:v>
                </c:pt>
                <c:pt idx="147471">
                  <c:v>-6.7111500000000004E-2</c:v>
                </c:pt>
                <c:pt idx="147472">
                  <c:v>-6.8222500000000005E-2</c:v>
                </c:pt>
                <c:pt idx="147473">
                  <c:v>-6.9377499999999995E-2</c:v>
                </c:pt>
                <c:pt idx="147474">
                  <c:v>-7.0574799999999993E-2</c:v>
                </c:pt>
                <c:pt idx="147475">
                  <c:v>-7.1810799999999994E-2</c:v>
                </c:pt>
                <c:pt idx="147476">
                  <c:v>-7.30822E-2</c:v>
                </c:pt>
                <c:pt idx="147477">
                  <c:v>-7.4388099999999999E-2</c:v>
                </c:pt>
                <c:pt idx="147478">
                  <c:v>-7.5728199999999996E-2</c:v>
                </c:pt>
                <c:pt idx="147479">
                  <c:v>-7.7099899999999999E-2</c:v>
                </c:pt>
                <c:pt idx="147480">
                  <c:v>-7.8499299999999994E-2</c:v>
                </c:pt>
                <c:pt idx="147481">
                  <c:v>-7.9924999999999996E-2</c:v>
                </c:pt>
                <c:pt idx="147482">
                  <c:v>-8.1377000000000005E-2</c:v>
                </c:pt>
                <c:pt idx="147483">
                  <c:v>-8.2855100000000001E-2</c:v>
                </c:pt>
                <c:pt idx="147484">
                  <c:v>-8.4357399999999999E-2</c:v>
                </c:pt>
                <c:pt idx="147485">
                  <c:v>-8.5880999999999999E-2</c:v>
                </c:pt>
                <c:pt idx="147486">
                  <c:v>-8.7424500000000002E-2</c:v>
                </c:pt>
                <c:pt idx="147487">
                  <c:v>-8.8988999999999999E-2</c:v>
                </c:pt>
                <c:pt idx="147488">
                  <c:v>-9.0575600000000006E-2</c:v>
                </c:pt>
                <c:pt idx="147489">
                  <c:v>-9.2182600000000003E-2</c:v>
                </c:pt>
                <c:pt idx="147490">
                  <c:v>-9.3807500000000002E-2</c:v>
                </c:pt>
                <c:pt idx="147491">
                  <c:v>-9.5448199999999997E-2</c:v>
                </c:pt>
                <c:pt idx="147492">
                  <c:v>-9.71027E-2</c:v>
                </c:pt>
                <c:pt idx="147493">
                  <c:v>-9.8768900000000007E-2</c:v>
                </c:pt>
                <c:pt idx="147494">
                  <c:v>-0.10044599999999999</c:v>
                </c:pt>
                <c:pt idx="147495">
                  <c:v>-0.102133</c:v>
                </c:pt>
                <c:pt idx="147496">
                  <c:v>-0.10383199999999999</c:v>
                </c:pt>
                <c:pt idx="147497">
                  <c:v>-0.105542</c:v>
                </c:pt>
                <c:pt idx="147498">
                  <c:v>-0.10725700000000001</c:v>
                </c:pt>
                <c:pt idx="147499">
                  <c:v>-0.108972</c:v>
                </c:pt>
                <c:pt idx="147500">
                  <c:v>-0.110683</c:v>
                </c:pt>
                <c:pt idx="147501">
                  <c:v>-0.112386</c:v>
                </c:pt>
                <c:pt idx="147502">
                  <c:v>-0.11408</c:v>
                </c:pt>
                <c:pt idx="147503">
                  <c:v>-0.11576400000000001</c:v>
                </c:pt>
                <c:pt idx="147504">
                  <c:v>-0.117436</c:v>
                </c:pt>
                <c:pt idx="147505">
                  <c:v>-0.119091</c:v>
                </c:pt>
                <c:pt idx="147506">
                  <c:v>-0.120727</c:v>
                </c:pt>
                <c:pt idx="147507">
                  <c:v>-0.12234200000000001</c:v>
                </c:pt>
                <c:pt idx="147508">
                  <c:v>-0.12393700000000001</c:v>
                </c:pt>
                <c:pt idx="147509">
                  <c:v>-0.12550900000000001</c:v>
                </c:pt>
                <c:pt idx="147510">
                  <c:v>-0.127058</c:v>
                </c:pt>
                <c:pt idx="147511">
                  <c:v>-0.128579</c:v>
                </c:pt>
                <c:pt idx="147512">
                  <c:v>-0.13007299999999999</c:v>
                </c:pt>
                <c:pt idx="147513">
                  <c:v>-0.13153500000000001</c:v>
                </c:pt>
                <c:pt idx="147514">
                  <c:v>-0.132962</c:v>
                </c:pt>
                <c:pt idx="147515">
                  <c:v>-0.134356</c:v>
                </c:pt>
                <c:pt idx="147516">
                  <c:v>-0.13572200000000001</c:v>
                </c:pt>
                <c:pt idx="147517">
                  <c:v>-0.13706399999999999</c:v>
                </c:pt>
                <c:pt idx="147518">
                  <c:v>-0.13838</c:v>
                </c:pt>
                <c:pt idx="147519">
                  <c:v>-0.13967199999999999</c:v>
                </c:pt>
                <c:pt idx="147520">
                  <c:v>-0.14094200000000001</c:v>
                </c:pt>
                <c:pt idx="147521">
                  <c:v>-0.14219100000000001</c:v>
                </c:pt>
                <c:pt idx="147522">
                  <c:v>-0.14341599999999999</c:v>
                </c:pt>
                <c:pt idx="147523">
                  <c:v>-0.14461499999999999</c:v>
                </c:pt>
                <c:pt idx="147524">
                  <c:v>-0.145787</c:v>
                </c:pt>
                <c:pt idx="147525">
                  <c:v>-0.14693000000000001</c:v>
                </c:pt>
                <c:pt idx="147526">
                  <c:v>-0.14804500000000001</c:v>
                </c:pt>
                <c:pt idx="147527">
                  <c:v>-0.14913499999999999</c:v>
                </c:pt>
                <c:pt idx="147528">
                  <c:v>-0.150204</c:v>
                </c:pt>
                <c:pt idx="147529">
                  <c:v>-0.151254</c:v>
                </c:pt>
                <c:pt idx="147530">
                  <c:v>-0.15228900000000001</c:v>
                </c:pt>
                <c:pt idx="147531">
                  <c:v>-0.15331</c:v>
                </c:pt>
                <c:pt idx="147532">
                  <c:v>-0.15431300000000001</c:v>
                </c:pt>
                <c:pt idx="147533">
                  <c:v>-0.15529699999999999</c:v>
                </c:pt>
                <c:pt idx="147534">
                  <c:v>-0.15626100000000001</c:v>
                </c:pt>
                <c:pt idx="147535">
                  <c:v>-0.15720700000000001</c:v>
                </c:pt>
                <c:pt idx="147536">
                  <c:v>-0.158136</c:v>
                </c:pt>
                <c:pt idx="147537">
                  <c:v>-0.15904599999999999</c:v>
                </c:pt>
                <c:pt idx="147538">
                  <c:v>-0.159938</c:v>
                </c:pt>
                <c:pt idx="147539">
                  <c:v>-0.16081599999999999</c:v>
                </c:pt>
                <c:pt idx="147540">
                  <c:v>-0.16168299999999999</c:v>
                </c:pt>
                <c:pt idx="147541">
                  <c:v>-0.162546</c:v>
                </c:pt>
                <c:pt idx="147542">
                  <c:v>-0.163406</c:v>
                </c:pt>
                <c:pt idx="147543">
                  <c:v>-0.16426499999999999</c:v>
                </c:pt>
                <c:pt idx="147544">
                  <c:v>-0.165127</c:v>
                </c:pt>
                <c:pt idx="147545">
                  <c:v>-0.165995</c:v>
                </c:pt>
                <c:pt idx="147546">
                  <c:v>-0.16687299999999999</c:v>
                </c:pt>
                <c:pt idx="147547">
                  <c:v>-0.16776199999999999</c:v>
                </c:pt>
                <c:pt idx="147548">
                  <c:v>-0.16866300000000001</c:v>
                </c:pt>
                <c:pt idx="147549">
                  <c:v>-0.169576</c:v>
                </c:pt>
                <c:pt idx="147550">
                  <c:v>-0.17050599999999999</c:v>
                </c:pt>
                <c:pt idx="147551">
                  <c:v>-0.171454</c:v>
                </c:pt>
                <c:pt idx="147552">
                  <c:v>-0.17241999999999999</c:v>
                </c:pt>
                <c:pt idx="147553">
                  <c:v>-0.173404</c:v>
                </c:pt>
                <c:pt idx="147554">
                  <c:v>-0.17441000000000001</c:v>
                </c:pt>
                <c:pt idx="147555">
                  <c:v>-0.17544399999999999</c:v>
                </c:pt>
                <c:pt idx="147556">
                  <c:v>-0.176507</c:v>
                </c:pt>
                <c:pt idx="147557">
                  <c:v>-0.177596</c:v>
                </c:pt>
                <c:pt idx="147558">
                  <c:v>-0.17871200000000001</c:v>
                </c:pt>
                <c:pt idx="147559">
                  <c:v>-0.17985400000000001</c:v>
                </c:pt>
                <c:pt idx="147560">
                  <c:v>-0.18102499999999999</c:v>
                </c:pt>
                <c:pt idx="147561">
                  <c:v>-0.182225</c:v>
                </c:pt>
                <c:pt idx="147562">
                  <c:v>-0.183453</c:v>
                </c:pt>
                <c:pt idx="147563">
                  <c:v>-0.18470900000000001</c:v>
                </c:pt>
                <c:pt idx="147564">
                  <c:v>-0.18599299999999999</c:v>
                </c:pt>
                <c:pt idx="147565">
                  <c:v>-0.187305</c:v>
                </c:pt>
                <c:pt idx="147566">
                  <c:v>-0.188639</c:v>
                </c:pt>
                <c:pt idx="147567">
                  <c:v>-0.18998699999999999</c:v>
                </c:pt>
                <c:pt idx="147568">
                  <c:v>-0.19134699999999999</c:v>
                </c:pt>
                <c:pt idx="147569">
                  <c:v>-0.192717</c:v>
                </c:pt>
                <c:pt idx="147570">
                  <c:v>-0.194101</c:v>
                </c:pt>
                <c:pt idx="147571">
                  <c:v>-0.19550100000000001</c:v>
                </c:pt>
                <c:pt idx="147572">
                  <c:v>-0.19691800000000001</c:v>
                </c:pt>
                <c:pt idx="147573">
                  <c:v>-0.19835</c:v>
                </c:pt>
                <c:pt idx="147574">
                  <c:v>-0.199797</c:v>
                </c:pt>
                <c:pt idx="147575">
                  <c:v>-0.20125999999999999</c:v>
                </c:pt>
                <c:pt idx="147576">
                  <c:v>-0.20274300000000001</c:v>
                </c:pt>
                <c:pt idx="147577">
                  <c:v>-0.20424900000000001</c:v>
                </c:pt>
                <c:pt idx="147578">
                  <c:v>-0.20577500000000001</c:v>
                </c:pt>
                <c:pt idx="147579">
                  <c:v>-0.20732200000000001</c:v>
                </c:pt>
                <c:pt idx="147580">
                  <c:v>-0.20888599999999999</c:v>
                </c:pt>
                <c:pt idx="147581">
                  <c:v>-0.21046599999999999</c:v>
                </c:pt>
                <c:pt idx="147582">
                  <c:v>-0.212065</c:v>
                </c:pt>
                <c:pt idx="147583">
                  <c:v>-0.21368300000000001</c:v>
                </c:pt>
                <c:pt idx="147584">
                  <c:v>-0.21531900000000001</c:v>
                </c:pt>
                <c:pt idx="147585">
                  <c:v>-0.21696799999999999</c:v>
                </c:pt>
                <c:pt idx="147586">
                  <c:v>-0.21862400000000001</c:v>
                </c:pt>
                <c:pt idx="147587">
                  <c:v>-0.22028200000000001</c:v>
                </c:pt>
                <c:pt idx="147588">
                  <c:v>-0.221937</c:v>
                </c:pt>
                <c:pt idx="147589">
                  <c:v>-0.22358500000000001</c:v>
                </c:pt>
                <c:pt idx="147590">
                  <c:v>-0.22522200000000001</c:v>
                </c:pt>
                <c:pt idx="147591">
                  <c:v>-0.22684199999999999</c:v>
                </c:pt>
                <c:pt idx="147592">
                  <c:v>-0.22844500000000001</c:v>
                </c:pt>
                <c:pt idx="147593">
                  <c:v>-0.23002800000000001</c:v>
                </c:pt>
                <c:pt idx="147594">
                  <c:v>-0.23159199999999999</c:v>
                </c:pt>
                <c:pt idx="147595">
                  <c:v>-0.23313500000000001</c:v>
                </c:pt>
                <c:pt idx="147596">
                  <c:v>-0.234655</c:v>
                </c:pt>
                <c:pt idx="147597">
                  <c:v>-0.236148</c:v>
                </c:pt>
                <c:pt idx="147598">
                  <c:v>-0.23760999999999999</c:v>
                </c:pt>
                <c:pt idx="147599">
                  <c:v>-0.239039</c:v>
                </c:pt>
                <c:pt idx="147600">
                  <c:v>-0.24043300000000001</c:v>
                </c:pt>
                <c:pt idx="147601">
                  <c:v>-0.241785</c:v>
                </c:pt>
                <c:pt idx="147602">
                  <c:v>-0.243091</c:v>
                </c:pt>
                <c:pt idx="147603">
                  <c:v>-0.24435299999999999</c:v>
                </c:pt>
                <c:pt idx="147604">
                  <c:v>-0.24557499999999999</c:v>
                </c:pt>
                <c:pt idx="147605">
                  <c:v>-0.24675900000000001</c:v>
                </c:pt>
                <c:pt idx="147606">
                  <c:v>-0.24790799999999999</c:v>
                </c:pt>
                <c:pt idx="147607">
                  <c:v>-0.249026</c:v>
                </c:pt>
                <c:pt idx="147608">
                  <c:v>-0.25011299999999997</c:v>
                </c:pt>
                <c:pt idx="147609">
                  <c:v>-0.25116699999999997</c:v>
                </c:pt>
                <c:pt idx="147610">
                  <c:v>-0.25218299999999999</c:v>
                </c:pt>
                <c:pt idx="147611">
                  <c:v>-0.25315700000000002</c:v>
                </c:pt>
                <c:pt idx="147612">
                  <c:v>-0.25408700000000001</c:v>
                </c:pt>
                <c:pt idx="147613">
                  <c:v>-0.254971</c:v>
                </c:pt>
                <c:pt idx="147614">
                  <c:v>-0.25580900000000001</c:v>
                </c:pt>
                <c:pt idx="147615">
                  <c:v>-0.256606</c:v>
                </c:pt>
                <c:pt idx="147616">
                  <c:v>-0.25736399999999998</c:v>
                </c:pt>
                <c:pt idx="147617">
                  <c:v>-0.25808300000000001</c:v>
                </c:pt>
                <c:pt idx="147618">
                  <c:v>-0.25876100000000002</c:v>
                </c:pt>
                <c:pt idx="147619">
                  <c:v>-0.25939699999999999</c:v>
                </c:pt>
                <c:pt idx="147620">
                  <c:v>-0.259988</c:v>
                </c:pt>
                <c:pt idx="147621">
                  <c:v>-0.26053599999999999</c:v>
                </c:pt>
                <c:pt idx="147622">
                  <c:v>-0.26103999999999999</c:v>
                </c:pt>
                <c:pt idx="147623">
                  <c:v>-0.26150200000000001</c:v>
                </c:pt>
                <c:pt idx="147624">
                  <c:v>-0.26192399999999999</c:v>
                </c:pt>
                <c:pt idx="147625">
                  <c:v>-0.26230799999999999</c:v>
                </c:pt>
                <c:pt idx="147626">
                  <c:v>-0.26265500000000003</c:v>
                </c:pt>
                <c:pt idx="147627">
                  <c:v>-0.26296900000000001</c:v>
                </c:pt>
                <c:pt idx="147628">
                  <c:v>-0.26325500000000002</c:v>
                </c:pt>
                <c:pt idx="147629">
                  <c:v>-0.26351599999999997</c:v>
                </c:pt>
                <c:pt idx="147630">
                  <c:v>-0.26375199999999999</c:v>
                </c:pt>
                <c:pt idx="147631">
                  <c:v>-0.26396500000000001</c:v>
                </c:pt>
                <c:pt idx="147632">
                  <c:v>-0.26415499999999997</c:v>
                </c:pt>
                <c:pt idx="147633">
                  <c:v>-0.26432499999999998</c:v>
                </c:pt>
                <c:pt idx="147634">
                  <c:v>-0.26447700000000002</c:v>
                </c:pt>
                <c:pt idx="147635">
                  <c:v>-0.26461099999999999</c:v>
                </c:pt>
                <c:pt idx="147636">
                  <c:v>-0.26472600000000002</c:v>
                </c:pt>
                <c:pt idx="147637">
                  <c:v>-0.26482099999999997</c:v>
                </c:pt>
                <c:pt idx="147638">
                  <c:v>-0.264903</c:v>
                </c:pt>
                <c:pt idx="147639">
                  <c:v>-0.26497599999999999</c:v>
                </c:pt>
                <c:pt idx="147640">
                  <c:v>-0.265038</c:v>
                </c:pt>
                <c:pt idx="147641">
                  <c:v>-0.26508900000000002</c:v>
                </c:pt>
                <c:pt idx="147642">
                  <c:v>-0.26513599999999998</c:v>
                </c:pt>
                <c:pt idx="147643">
                  <c:v>-0.26518199999999997</c:v>
                </c:pt>
                <c:pt idx="147644">
                  <c:v>-0.26523099999999999</c:v>
                </c:pt>
                <c:pt idx="147645">
                  <c:v>-0.26528299999999999</c:v>
                </c:pt>
                <c:pt idx="147646">
                  <c:v>-0.26533899999999999</c:v>
                </c:pt>
                <c:pt idx="147647">
                  <c:v>-0.26540000000000002</c:v>
                </c:pt>
                <c:pt idx="147648">
                  <c:v>-0.26546399999999998</c:v>
                </c:pt>
                <c:pt idx="147649">
                  <c:v>-0.26553199999999999</c:v>
                </c:pt>
                <c:pt idx="147650">
                  <c:v>-0.26560699999999998</c:v>
                </c:pt>
                <c:pt idx="147651">
                  <c:v>-0.26568999999999998</c:v>
                </c:pt>
                <c:pt idx="147652">
                  <c:v>-0.26578099999999999</c:v>
                </c:pt>
                <c:pt idx="147653">
                  <c:v>-0.265874</c:v>
                </c:pt>
                <c:pt idx="147654">
                  <c:v>-0.265961</c:v>
                </c:pt>
                <c:pt idx="147655">
                  <c:v>-0.26603300000000002</c:v>
                </c:pt>
                <c:pt idx="147656">
                  <c:v>-0.26609100000000002</c:v>
                </c:pt>
                <c:pt idx="147657">
                  <c:v>-0.26613500000000001</c:v>
                </c:pt>
                <c:pt idx="147658">
                  <c:v>-0.26616499999999998</c:v>
                </c:pt>
                <c:pt idx="147659">
                  <c:v>-0.26618399999999998</c:v>
                </c:pt>
                <c:pt idx="147660">
                  <c:v>-0.26619199999999998</c:v>
                </c:pt>
                <c:pt idx="147661">
                  <c:v>-0.26618900000000001</c:v>
                </c:pt>
                <c:pt idx="147662">
                  <c:v>-0.26617800000000003</c:v>
                </c:pt>
                <c:pt idx="147663">
                  <c:v>-0.26616499999999998</c:v>
                </c:pt>
                <c:pt idx="147664">
                  <c:v>-0.26615800000000001</c:v>
                </c:pt>
                <c:pt idx="147665">
                  <c:v>-0.26616000000000001</c:v>
                </c:pt>
                <c:pt idx="147666">
                  <c:v>-0.26617400000000002</c:v>
                </c:pt>
                <c:pt idx="147667">
                  <c:v>-0.26619999999999999</c:v>
                </c:pt>
                <c:pt idx="147668">
                  <c:v>-0.26623799999999997</c:v>
                </c:pt>
                <c:pt idx="147669">
                  <c:v>-0.26628800000000002</c:v>
                </c:pt>
                <c:pt idx="147670">
                  <c:v>-0.26634799999999997</c:v>
                </c:pt>
                <c:pt idx="147671">
                  <c:v>-0.26641700000000001</c:v>
                </c:pt>
                <c:pt idx="147672">
                  <c:v>-0.26649299999999998</c:v>
                </c:pt>
                <c:pt idx="147673">
                  <c:v>-0.26657399999999998</c:v>
                </c:pt>
                <c:pt idx="147674">
                  <c:v>-0.26665499999999998</c:v>
                </c:pt>
                <c:pt idx="147675">
                  <c:v>-0.26672800000000002</c:v>
                </c:pt>
                <c:pt idx="147676">
                  <c:v>-0.26678600000000002</c:v>
                </c:pt>
                <c:pt idx="147677">
                  <c:v>-0.26682</c:v>
                </c:pt>
                <c:pt idx="147678">
                  <c:v>-0.26682400000000001</c:v>
                </c:pt>
                <c:pt idx="147679">
                  <c:v>-0.26679399999999998</c:v>
                </c:pt>
                <c:pt idx="147680">
                  <c:v>-0.26672899999999999</c:v>
                </c:pt>
                <c:pt idx="147681">
                  <c:v>-0.26663500000000001</c:v>
                </c:pt>
                <c:pt idx="147682">
                  <c:v>-0.266513</c:v>
                </c:pt>
                <c:pt idx="147683">
                  <c:v>-0.26636100000000001</c:v>
                </c:pt>
                <c:pt idx="147684">
                  <c:v>-0.26617800000000003</c:v>
                </c:pt>
                <c:pt idx="147685">
                  <c:v>-0.26595999999999997</c:v>
                </c:pt>
                <c:pt idx="147686">
                  <c:v>-0.26570300000000002</c:v>
                </c:pt>
                <c:pt idx="147687">
                  <c:v>-0.265407</c:v>
                </c:pt>
                <c:pt idx="147688">
                  <c:v>-0.265071</c:v>
                </c:pt>
                <c:pt idx="147689">
                  <c:v>-0.26469700000000002</c:v>
                </c:pt>
                <c:pt idx="147690">
                  <c:v>-0.26428400000000002</c:v>
                </c:pt>
                <c:pt idx="147691">
                  <c:v>-0.26383499999999999</c:v>
                </c:pt>
                <c:pt idx="147692">
                  <c:v>-0.26335500000000001</c:v>
                </c:pt>
                <c:pt idx="147693">
                  <c:v>-0.262849</c:v>
                </c:pt>
                <c:pt idx="147694">
                  <c:v>-0.26232</c:v>
                </c:pt>
                <c:pt idx="147695">
                  <c:v>-0.26176899999999997</c:v>
                </c:pt>
                <c:pt idx="147696">
                  <c:v>-0.26119599999999998</c:v>
                </c:pt>
                <c:pt idx="147697">
                  <c:v>-0.26059399999999999</c:v>
                </c:pt>
                <c:pt idx="147698">
                  <c:v>-0.25996000000000002</c:v>
                </c:pt>
                <c:pt idx="147699">
                  <c:v>-0.25929000000000002</c:v>
                </c:pt>
                <c:pt idx="147700">
                  <c:v>-0.25858500000000001</c:v>
                </c:pt>
                <c:pt idx="147701">
                  <c:v>-0.25784699999999999</c:v>
                </c:pt>
                <c:pt idx="147702">
                  <c:v>-0.257075</c:v>
                </c:pt>
                <c:pt idx="147703">
                  <c:v>-0.25626900000000002</c:v>
                </c:pt>
                <c:pt idx="147704">
                  <c:v>-0.25542300000000001</c:v>
                </c:pt>
                <c:pt idx="147705">
                  <c:v>-0.25453300000000001</c:v>
                </c:pt>
                <c:pt idx="147706">
                  <c:v>-0.25359500000000001</c:v>
                </c:pt>
                <c:pt idx="147707">
                  <c:v>-0.25261499999999998</c:v>
                </c:pt>
                <c:pt idx="147708">
                  <c:v>-0.25159599999999999</c:v>
                </c:pt>
                <c:pt idx="147709">
                  <c:v>-0.25054300000000002</c:v>
                </c:pt>
                <c:pt idx="147710">
                  <c:v>-0.24945899999999999</c:v>
                </c:pt>
                <c:pt idx="147711">
                  <c:v>-0.24834899999999999</c:v>
                </c:pt>
                <c:pt idx="147712">
                  <c:v>-0.24721599999999999</c:v>
                </c:pt>
                <c:pt idx="147713">
                  <c:v>-0.246062</c:v>
                </c:pt>
                <c:pt idx="147714">
                  <c:v>-0.24488599999999999</c:v>
                </c:pt>
                <c:pt idx="147715">
                  <c:v>-0.24369299999999999</c:v>
                </c:pt>
                <c:pt idx="147716">
                  <c:v>-0.24248900000000001</c:v>
                </c:pt>
                <c:pt idx="147717">
                  <c:v>-0.24127399999999999</c:v>
                </c:pt>
                <c:pt idx="147718">
                  <c:v>-0.24004600000000001</c:v>
                </c:pt>
                <c:pt idx="147719">
                  <c:v>-0.23880599999999999</c:v>
                </c:pt>
                <c:pt idx="147720">
                  <c:v>-0.23755599999999999</c:v>
                </c:pt>
                <c:pt idx="147721">
                  <c:v>-0.23629700000000001</c:v>
                </c:pt>
                <c:pt idx="147722">
                  <c:v>-0.23503099999999999</c:v>
                </c:pt>
                <c:pt idx="147723">
                  <c:v>-0.23375299999999999</c:v>
                </c:pt>
                <c:pt idx="147724">
                  <c:v>-0.232463</c:v>
                </c:pt>
                <c:pt idx="147725">
                  <c:v>-0.23116300000000001</c:v>
                </c:pt>
                <c:pt idx="147726">
                  <c:v>-0.22985900000000001</c:v>
                </c:pt>
                <c:pt idx="147727">
                  <c:v>-0.22855500000000001</c:v>
                </c:pt>
                <c:pt idx="147728">
                  <c:v>-0.22725200000000001</c:v>
                </c:pt>
                <c:pt idx="147729">
                  <c:v>-0.22595499999999999</c:v>
                </c:pt>
                <c:pt idx="147730">
                  <c:v>-0.22466800000000001</c:v>
                </c:pt>
                <c:pt idx="147731">
                  <c:v>-0.22339300000000001</c:v>
                </c:pt>
                <c:pt idx="147732">
                  <c:v>-0.222131</c:v>
                </c:pt>
                <c:pt idx="147733">
                  <c:v>-0.220883</c:v>
                </c:pt>
                <c:pt idx="147734">
                  <c:v>-0.21965000000000001</c:v>
                </c:pt>
                <c:pt idx="147735">
                  <c:v>-0.21843099999999999</c:v>
                </c:pt>
                <c:pt idx="147736">
                  <c:v>-0.21723200000000001</c:v>
                </c:pt>
                <c:pt idx="147737">
                  <c:v>-0.216057</c:v>
                </c:pt>
                <c:pt idx="147738">
                  <c:v>-0.21490999999999999</c:v>
                </c:pt>
                <c:pt idx="147739">
                  <c:v>-0.21379100000000001</c:v>
                </c:pt>
                <c:pt idx="147740">
                  <c:v>-0.212704</c:v>
                </c:pt>
                <c:pt idx="147741">
                  <c:v>-0.211645</c:v>
                </c:pt>
                <c:pt idx="147742">
                  <c:v>-0.21061099999999999</c:v>
                </c:pt>
                <c:pt idx="147743">
                  <c:v>-0.20960200000000001</c:v>
                </c:pt>
                <c:pt idx="147744">
                  <c:v>-0.208619</c:v>
                </c:pt>
                <c:pt idx="147745">
                  <c:v>-0.20766200000000001</c:v>
                </c:pt>
                <c:pt idx="147746">
                  <c:v>-0.20673</c:v>
                </c:pt>
                <c:pt idx="147747">
                  <c:v>-0.20583000000000001</c:v>
                </c:pt>
                <c:pt idx="147748">
                  <c:v>-0.20496400000000001</c:v>
                </c:pt>
                <c:pt idx="147749">
                  <c:v>-0.20413600000000001</c:v>
                </c:pt>
                <c:pt idx="147750">
                  <c:v>-0.203349</c:v>
                </c:pt>
                <c:pt idx="147751">
                  <c:v>-0.20261100000000001</c:v>
                </c:pt>
                <c:pt idx="147752">
                  <c:v>-0.20193</c:v>
                </c:pt>
                <c:pt idx="147753">
                  <c:v>-0.20131199999999999</c:v>
                </c:pt>
                <c:pt idx="147754">
                  <c:v>-0.20075999999999999</c:v>
                </c:pt>
                <c:pt idx="147755">
                  <c:v>-0.20027200000000001</c:v>
                </c:pt>
                <c:pt idx="147756">
                  <c:v>-0.19984499999999999</c:v>
                </c:pt>
                <c:pt idx="147757">
                  <c:v>-0.19947200000000001</c:v>
                </c:pt>
                <c:pt idx="147758">
                  <c:v>-0.199152</c:v>
                </c:pt>
                <c:pt idx="147759">
                  <c:v>-0.19889100000000001</c:v>
                </c:pt>
                <c:pt idx="147760">
                  <c:v>-0.19869899999999999</c:v>
                </c:pt>
                <c:pt idx="147761">
                  <c:v>-0.19858000000000001</c:v>
                </c:pt>
                <c:pt idx="147762">
                  <c:v>-0.19852700000000001</c:v>
                </c:pt>
                <c:pt idx="147763">
                  <c:v>-0.19852800000000001</c:v>
                </c:pt>
                <c:pt idx="147764">
                  <c:v>-0.198573</c:v>
                </c:pt>
                <c:pt idx="147765">
                  <c:v>-0.198659</c:v>
                </c:pt>
                <c:pt idx="147766">
                  <c:v>-0.19878000000000001</c:v>
                </c:pt>
                <c:pt idx="147767">
                  <c:v>-0.198934</c:v>
                </c:pt>
                <c:pt idx="147768">
                  <c:v>-0.19911999999999999</c:v>
                </c:pt>
                <c:pt idx="147769">
                  <c:v>-0.19934499999999999</c:v>
                </c:pt>
                <c:pt idx="147770">
                  <c:v>-0.19961499999999999</c:v>
                </c:pt>
                <c:pt idx="147771">
                  <c:v>-0.199933</c:v>
                </c:pt>
                <c:pt idx="147772">
                  <c:v>-0.200297</c:v>
                </c:pt>
                <c:pt idx="147773">
                  <c:v>-0.200707</c:v>
                </c:pt>
                <c:pt idx="147774">
                  <c:v>-0.201159</c:v>
                </c:pt>
                <c:pt idx="147775">
                  <c:v>-0.201651</c:v>
                </c:pt>
                <c:pt idx="147776">
                  <c:v>-0.202182</c:v>
                </c:pt>
                <c:pt idx="147777">
                  <c:v>-0.20275299999999999</c:v>
                </c:pt>
                <c:pt idx="147778">
                  <c:v>-0.20336099999999999</c:v>
                </c:pt>
                <c:pt idx="147779">
                  <c:v>-0.20400799999999999</c:v>
                </c:pt>
                <c:pt idx="147780">
                  <c:v>-0.20469699999999999</c:v>
                </c:pt>
                <c:pt idx="147781">
                  <c:v>-0.205429</c:v>
                </c:pt>
                <c:pt idx="147782">
                  <c:v>-0.20619999999999999</c:v>
                </c:pt>
                <c:pt idx="147783">
                  <c:v>-0.207006</c:v>
                </c:pt>
                <c:pt idx="147784">
                  <c:v>-0.207842</c:v>
                </c:pt>
                <c:pt idx="147785">
                  <c:v>-0.20869799999999999</c:v>
                </c:pt>
                <c:pt idx="147786">
                  <c:v>-0.20957100000000001</c:v>
                </c:pt>
                <c:pt idx="147787">
                  <c:v>-0.21046000000000001</c:v>
                </c:pt>
                <c:pt idx="147788">
                  <c:v>-0.211369</c:v>
                </c:pt>
                <c:pt idx="147789">
                  <c:v>-0.21230199999999999</c:v>
                </c:pt>
                <c:pt idx="147790">
                  <c:v>-0.213253</c:v>
                </c:pt>
                <c:pt idx="147791">
                  <c:v>-0.21421399999999999</c:v>
                </c:pt>
                <c:pt idx="147792">
                  <c:v>-0.21517700000000001</c:v>
                </c:pt>
                <c:pt idx="147793">
                  <c:v>-0.21614</c:v>
                </c:pt>
                <c:pt idx="147794">
                  <c:v>-0.21710599999999999</c:v>
                </c:pt>
                <c:pt idx="147795">
                  <c:v>-0.218082</c:v>
                </c:pt>
                <c:pt idx="147796">
                  <c:v>-0.21907099999999999</c:v>
                </c:pt>
                <c:pt idx="147797">
                  <c:v>-0.22006899999999999</c:v>
                </c:pt>
                <c:pt idx="147798">
                  <c:v>-0.221079</c:v>
                </c:pt>
                <c:pt idx="147799">
                  <c:v>-0.22209899999999999</c:v>
                </c:pt>
                <c:pt idx="147800">
                  <c:v>-0.22312599999999999</c:v>
                </c:pt>
                <c:pt idx="147801">
                  <c:v>-0.22415399999999999</c:v>
                </c:pt>
                <c:pt idx="147802">
                  <c:v>-0.22517799999999999</c:v>
                </c:pt>
                <c:pt idx="147803">
                  <c:v>-0.22620299999999999</c:v>
                </c:pt>
                <c:pt idx="147804">
                  <c:v>-0.22722999999999999</c:v>
                </c:pt>
                <c:pt idx="147805">
                  <c:v>-0.22825999999999999</c:v>
                </c:pt>
                <c:pt idx="147806">
                  <c:v>-0.22928699999999999</c:v>
                </c:pt>
                <c:pt idx="147807">
                  <c:v>-0.23030600000000001</c:v>
                </c:pt>
                <c:pt idx="147808">
                  <c:v>-0.23130800000000001</c:v>
                </c:pt>
                <c:pt idx="147809">
                  <c:v>-0.232289</c:v>
                </c:pt>
                <c:pt idx="147810">
                  <c:v>-0.23324700000000001</c:v>
                </c:pt>
                <c:pt idx="147811">
                  <c:v>-0.234183</c:v>
                </c:pt>
                <c:pt idx="147812">
                  <c:v>-0.235099</c:v>
                </c:pt>
                <c:pt idx="147813">
                  <c:v>-0.23599600000000001</c:v>
                </c:pt>
                <c:pt idx="147814">
                  <c:v>-0.236872</c:v>
                </c:pt>
                <c:pt idx="147815">
                  <c:v>-0.23772599999999999</c:v>
                </c:pt>
                <c:pt idx="147816">
                  <c:v>-0.23855699999999999</c:v>
                </c:pt>
                <c:pt idx="147817">
                  <c:v>-0.23936499999999999</c:v>
                </c:pt>
                <c:pt idx="147818">
                  <c:v>-0.240149</c:v>
                </c:pt>
                <c:pt idx="147819">
                  <c:v>-0.24090400000000001</c:v>
                </c:pt>
                <c:pt idx="147820">
                  <c:v>-0.24162600000000001</c:v>
                </c:pt>
                <c:pt idx="147821">
                  <c:v>-0.242317</c:v>
                </c:pt>
                <c:pt idx="147822">
                  <c:v>-0.242978</c:v>
                </c:pt>
                <c:pt idx="147823">
                  <c:v>-0.24361099999999999</c:v>
                </c:pt>
                <c:pt idx="147824">
                  <c:v>-0.24421999999999999</c:v>
                </c:pt>
                <c:pt idx="147825">
                  <c:v>-0.24480099999999999</c:v>
                </c:pt>
                <c:pt idx="147826">
                  <c:v>-0.24535199999999999</c:v>
                </c:pt>
                <c:pt idx="147827">
                  <c:v>-0.245869</c:v>
                </c:pt>
                <c:pt idx="147828">
                  <c:v>-0.24635399999999999</c:v>
                </c:pt>
                <c:pt idx="147829">
                  <c:v>-0.24680299999999999</c:v>
                </c:pt>
                <c:pt idx="147830">
                  <c:v>-0.24721699999999999</c:v>
                </c:pt>
                <c:pt idx="147831">
                  <c:v>-0.24759999999999999</c:v>
                </c:pt>
                <c:pt idx="147832">
                  <c:v>-0.24795300000000001</c:v>
                </c:pt>
                <c:pt idx="147833">
                  <c:v>-0.24827199999999999</c:v>
                </c:pt>
                <c:pt idx="147834">
                  <c:v>-0.24856</c:v>
                </c:pt>
                <c:pt idx="147835">
                  <c:v>-0.24882000000000001</c:v>
                </c:pt>
                <c:pt idx="147836">
                  <c:v>-0.249057</c:v>
                </c:pt>
                <c:pt idx="147837">
                  <c:v>-0.24927199999999999</c:v>
                </c:pt>
                <c:pt idx="147838">
                  <c:v>-0.24946299999999999</c:v>
                </c:pt>
                <c:pt idx="147839">
                  <c:v>-0.24962999999999999</c:v>
                </c:pt>
                <c:pt idx="147840">
                  <c:v>-0.249779</c:v>
                </c:pt>
                <c:pt idx="147841">
                  <c:v>-0.24990799999999999</c:v>
                </c:pt>
                <c:pt idx="147842">
                  <c:v>-0.25001899999999999</c:v>
                </c:pt>
                <c:pt idx="147843">
                  <c:v>-0.250108</c:v>
                </c:pt>
                <c:pt idx="147844">
                  <c:v>-0.25017299999999998</c:v>
                </c:pt>
                <c:pt idx="147845">
                  <c:v>-0.25020900000000001</c:v>
                </c:pt>
                <c:pt idx="147846">
                  <c:v>-0.250218</c:v>
                </c:pt>
                <c:pt idx="147847">
                  <c:v>-0.25020900000000001</c:v>
                </c:pt>
                <c:pt idx="147848">
                  <c:v>-0.25019200000000003</c:v>
                </c:pt>
                <c:pt idx="147849">
                  <c:v>-0.250166</c:v>
                </c:pt>
                <c:pt idx="147850">
                  <c:v>-0.25012400000000001</c:v>
                </c:pt>
                <c:pt idx="147851">
                  <c:v>-0.250056</c:v>
                </c:pt>
                <c:pt idx="147852">
                  <c:v>-0.24996099999999999</c:v>
                </c:pt>
                <c:pt idx="147853">
                  <c:v>-0.24984200000000001</c:v>
                </c:pt>
                <c:pt idx="147854">
                  <c:v>-0.24970000000000001</c:v>
                </c:pt>
                <c:pt idx="147855">
                  <c:v>-0.24953700000000001</c:v>
                </c:pt>
                <c:pt idx="147856">
                  <c:v>-0.249358</c:v>
                </c:pt>
                <c:pt idx="147857">
                  <c:v>-0.24917300000000001</c:v>
                </c:pt>
                <c:pt idx="147858">
                  <c:v>-0.24898600000000001</c:v>
                </c:pt>
                <c:pt idx="147859">
                  <c:v>-0.24879100000000001</c:v>
                </c:pt>
                <c:pt idx="147860">
                  <c:v>-0.24857499999999999</c:v>
                </c:pt>
                <c:pt idx="147861">
                  <c:v>-0.24835099999999999</c:v>
                </c:pt>
                <c:pt idx="147862">
                  <c:v>-0.24813099999999999</c:v>
                </c:pt>
                <c:pt idx="147863">
                  <c:v>-0.24791199999999999</c:v>
                </c:pt>
                <c:pt idx="147864">
                  <c:v>-0.247692</c:v>
                </c:pt>
                <c:pt idx="147865">
                  <c:v>-0.24748100000000001</c:v>
                </c:pt>
                <c:pt idx="147866">
                  <c:v>-0.247279</c:v>
                </c:pt>
                <c:pt idx="147867">
                  <c:v>-0.24709</c:v>
                </c:pt>
                <c:pt idx="147868">
                  <c:v>-0.24691199999999999</c:v>
                </c:pt>
                <c:pt idx="147869">
                  <c:v>-0.24674199999999999</c:v>
                </c:pt>
                <c:pt idx="147870">
                  <c:v>-0.24657899999999999</c:v>
                </c:pt>
                <c:pt idx="147871">
                  <c:v>-0.246421</c:v>
                </c:pt>
                <c:pt idx="147872">
                  <c:v>-0.24626600000000001</c:v>
                </c:pt>
                <c:pt idx="147873">
                  <c:v>-0.246115</c:v>
                </c:pt>
                <c:pt idx="147874">
                  <c:v>-0.24596599999999999</c:v>
                </c:pt>
                <c:pt idx="147875">
                  <c:v>-0.24582000000000001</c:v>
                </c:pt>
                <c:pt idx="147876">
                  <c:v>-0.24568300000000001</c:v>
                </c:pt>
                <c:pt idx="147877">
                  <c:v>-0.245562</c:v>
                </c:pt>
                <c:pt idx="147878">
                  <c:v>-0.24545400000000001</c:v>
                </c:pt>
                <c:pt idx="147879">
                  <c:v>-0.24535599999999999</c:v>
                </c:pt>
                <c:pt idx="147880">
                  <c:v>-0.24526899999999999</c:v>
                </c:pt>
                <c:pt idx="147881">
                  <c:v>-0.245201</c:v>
                </c:pt>
                <c:pt idx="147882">
                  <c:v>-0.24515700000000001</c:v>
                </c:pt>
                <c:pt idx="147883">
                  <c:v>-0.245141</c:v>
                </c:pt>
                <c:pt idx="147884">
                  <c:v>-0.24515300000000001</c:v>
                </c:pt>
                <c:pt idx="147885">
                  <c:v>-0.245194</c:v>
                </c:pt>
                <c:pt idx="147886">
                  <c:v>-0.24526500000000001</c:v>
                </c:pt>
                <c:pt idx="147887">
                  <c:v>-0.245369</c:v>
                </c:pt>
                <c:pt idx="147888">
                  <c:v>-0.2455</c:v>
                </c:pt>
                <c:pt idx="147889">
                  <c:v>-0.24565100000000001</c:v>
                </c:pt>
                <c:pt idx="147890">
                  <c:v>-0.24582200000000001</c:v>
                </c:pt>
                <c:pt idx="147891">
                  <c:v>-0.24601400000000001</c:v>
                </c:pt>
                <c:pt idx="147892">
                  <c:v>-0.246226</c:v>
                </c:pt>
                <c:pt idx="147893">
                  <c:v>-0.24645800000000001</c:v>
                </c:pt>
                <c:pt idx="147894">
                  <c:v>-0.24670500000000001</c:v>
                </c:pt>
                <c:pt idx="147895">
                  <c:v>-0.24695900000000001</c:v>
                </c:pt>
                <c:pt idx="147896">
                  <c:v>-0.24721699999999999</c:v>
                </c:pt>
                <c:pt idx="147897">
                  <c:v>-0.247479</c:v>
                </c:pt>
                <c:pt idx="147898">
                  <c:v>-0.24774599999999999</c:v>
                </c:pt>
                <c:pt idx="147899">
                  <c:v>-0.24801999999999999</c:v>
                </c:pt>
                <c:pt idx="147900">
                  <c:v>-0.248303</c:v>
                </c:pt>
                <c:pt idx="147901">
                  <c:v>-0.24859500000000001</c:v>
                </c:pt>
                <c:pt idx="147902">
                  <c:v>-0.248892</c:v>
                </c:pt>
                <c:pt idx="147903">
                  <c:v>-0.24918999999999999</c:v>
                </c:pt>
                <c:pt idx="147904">
                  <c:v>-0.24948899999999999</c:v>
                </c:pt>
                <c:pt idx="147905">
                  <c:v>-0.24978500000000001</c:v>
                </c:pt>
                <c:pt idx="147906">
                  <c:v>-0.25007200000000002</c:v>
                </c:pt>
                <c:pt idx="147907">
                  <c:v>-0.25034200000000001</c:v>
                </c:pt>
                <c:pt idx="147908">
                  <c:v>-0.25059399999999998</c:v>
                </c:pt>
                <c:pt idx="147909">
                  <c:v>-0.25083</c:v>
                </c:pt>
                <c:pt idx="147910">
                  <c:v>-0.25105100000000002</c:v>
                </c:pt>
                <c:pt idx="147911">
                  <c:v>-0.25125599999999998</c:v>
                </c:pt>
                <c:pt idx="147912">
                  <c:v>-0.251446</c:v>
                </c:pt>
                <c:pt idx="147913">
                  <c:v>-0.25162099999999998</c:v>
                </c:pt>
                <c:pt idx="147914">
                  <c:v>-0.25178200000000001</c:v>
                </c:pt>
                <c:pt idx="147915">
                  <c:v>-0.25192700000000001</c:v>
                </c:pt>
                <c:pt idx="147916">
                  <c:v>-0.252054</c:v>
                </c:pt>
                <c:pt idx="147917">
                  <c:v>-0.252164</c:v>
                </c:pt>
                <c:pt idx="147918">
                  <c:v>-0.25225399999999998</c:v>
                </c:pt>
                <c:pt idx="147919">
                  <c:v>-0.25232199999999999</c:v>
                </c:pt>
                <c:pt idx="147920">
                  <c:v>-0.252361</c:v>
                </c:pt>
                <c:pt idx="147921">
                  <c:v>-0.25236999999999998</c:v>
                </c:pt>
                <c:pt idx="147922">
                  <c:v>-0.25234899999999999</c:v>
                </c:pt>
                <c:pt idx="147923">
                  <c:v>-0.252299</c:v>
                </c:pt>
                <c:pt idx="147924">
                  <c:v>-0.252218</c:v>
                </c:pt>
                <c:pt idx="147925">
                  <c:v>-0.25210300000000002</c:v>
                </c:pt>
                <c:pt idx="147926">
                  <c:v>-0.25194800000000001</c:v>
                </c:pt>
                <c:pt idx="147927">
                  <c:v>-0.251747</c:v>
                </c:pt>
                <c:pt idx="147928">
                  <c:v>-0.251496</c:v>
                </c:pt>
                <c:pt idx="147929">
                  <c:v>-0.251195</c:v>
                </c:pt>
                <c:pt idx="147930">
                  <c:v>-0.25084499999999998</c:v>
                </c:pt>
                <c:pt idx="147931">
                  <c:v>-0.25044699999999998</c:v>
                </c:pt>
                <c:pt idx="147932">
                  <c:v>-0.25</c:v>
                </c:pt>
                <c:pt idx="147933">
                  <c:v>-0.249499</c:v>
                </c:pt>
                <c:pt idx="147934">
                  <c:v>-0.248941</c:v>
                </c:pt>
                <c:pt idx="147935">
                  <c:v>-0.24832599999999999</c:v>
                </c:pt>
                <c:pt idx="147936">
                  <c:v>-0.24765400000000001</c:v>
                </c:pt>
                <c:pt idx="147937">
                  <c:v>-0.246922</c:v>
                </c:pt>
                <c:pt idx="147938">
                  <c:v>-0.24612800000000001</c:v>
                </c:pt>
                <c:pt idx="147939">
                  <c:v>-0.24527299999999999</c:v>
                </c:pt>
                <c:pt idx="147940">
                  <c:v>-0.24435899999999999</c:v>
                </c:pt>
                <c:pt idx="147941">
                  <c:v>-0.24338799999999999</c:v>
                </c:pt>
                <c:pt idx="147942">
                  <c:v>-0.24235899999999999</c:v>
                </c:pt>
                <c:pt idx="147943">
                  <c:v>-0.24127199999999999</c:v>
                </c:pt>
                <c:pt idx="147944">
                  <c:v>-0.24012700000000001</c:v>
                </c:pt>
                <c:pt idx="147945">
                  <c:v>-0.23893400000000001</c:v>
                </c:pt>
                <c:pt idx="147946">
                  <c:v>-0.23768600000000001</c:v>
                </c:pt>
                <c:pt idx="147947">
                  <c:v>-0.236344</c:v>
                </c:pt>
                <c:pt idx="147948">
                  <c:v>-0.23490800000000001</c:v>
                </c:pt>
                <c:pt idx="147949">
                  <c:v>-0.23342199999999999</c:v>
                </c:pt>
                <c:pt idx="147950">
                  <c:v>-0.23189499999999999</c:v>
                </c:pt>
                <c:pt idx="147951">
                  <c:v>-0.23030700000000001</c:v>
                </c:pt>
                <c:pt idx="147952">
                  <c:v>-0.228662</c:v>
                </c:pt>
                <c:pt idx="147953">
                  <c:v>-0.226968</c:v>
                </c:pt>
                <c:pt idx="147954">
                  <c:v>-0.22522700000000001</c:v>
                </c:pt>
                <c:pt idx="147955">
                  <c:v>-0.22343499999999999</c:v>
                </c:pt>
                <c:pt idx="147956">
                  <c:v>-0.22159000000000001</c:v>
                </c:pt>
                <c:pt idx="147957">
                  <c:v>-0.219694</c:v>
                </c:pt>
                <c:pt idx="147958">
                  <c:v>-0.217748</c:v>
                </c:pt>
                <c:pt idx="147959">
                  <c:v>-0.215756</c:v>
                </c:pt>
                <c:pt idx="147960">
                  <c:v>-0.213722</c:v>
                </c:pt>
                <c:pt idx="147961">
                  <c:v>-0.211646</c:v>
                </c:pt>
                <c:pt idx="147962">
                  <c:v>-0.20952999999999999</c:v>
                </c:pt>
                <c:pt idx="147963">
                  <c:v>-0.207375</c:v>
                </c:pt>
                <c:pt idx="147964">
                  <c:v>-0.20519100000000001</c:v>
                </c:pt>
                <c:pt idx="147965">
                  <c:v>-0.202985</c:v>
                </c:pt>
                <c:pt idx="147966">
                  <c:v>-0.200763</c:v>
                </c:pt>
                <c:pt idx="147967">
                  <c:v>-0.19853000000000001</c:v>
                </c:pt>
                <c:pt idx="147968">
                  <c:v>-0.19628899999999999</c:v>
                </c:pt>
                <c:pt idx="147969">
                  <c:v>-0.19404199999999999</c:v>
                </c:pt>
                <c:pt idx="147970">
                  <c:v>-0.19179199999999999</c:v>
                </c:pt>
                <c:pt idx="147971">
                  <c:v>-0.18953999999999999</c:v>
                </c:pt>
                <c:pt idx="147972">
                  <c:v>-0.18728500000000001</c:v>
                </c:pt>
                <c:pt idx="147973">
                  <c:v>-0.185027</c:v>
                </c:pt>
                <c:pt idx="147974">
                  <c:v>-0.18276800000000001</c:v>
                </c:pt>
                <c:pt idx="147975">
                  <c:v>-0.18051300000000001</c:v>
                </c:pt>
                <c:pt idx="147976">
                  <c:v>-0.17826</c:v>
                </c:pt>
                <c:pt idx="147977">
                  <c:v>-0.176009</c:v>
                </c:pt>
                <c:pt idx="147978">
                  <c:v>-0.173762</c:v>
                </c:pt>
                <c:pt idx="147979">
                  <c:v>-0.17152100000000001</c:v>
                </c:pt>
                <c:pt idx="147980">
                  <c:v>-0.16928499999999999</c:v>
                </c:pt>
                <c:pt idx="147981">
                  <c:v>-0.16705600000000001</c:v>
                </c:pt>
                <c:pt idx="147982">
                  <c:v>-0.16483100000000001</c:v>
                </c:pt>
                <c:pt idx="147983">
                  <c:v>-0.16261400000000001</c:v>
                </c:pt>
                <c:pt idx="147984">
                  <c:v>-0.16040499999999999</c:v>
                </c:pt>
                <c:pt idx="147985">
                  <c:v>-0.15820600000000001</c:v>
                </c:pt>
                <c:pt idx="147986">
                  <c:v>-0.15601999999999999</c:v>
                </c:pt>
                <c:pt idx="147987">
                  <c:v>-0.15385099999999999</c:v>
                </c:pt>
                <c:pt idx="147988">
                  <c:v>-0.151701</c:v>
                </c:pt>
                <c:pt idx="147989">
                  <c:v>-0.14957200000000001</c:v>
                </c:pt>
                <c:pt idx="147990">
                  <c:v>-0.14746200000000001</c:v>
                </c:pt>
                <c:pt idx="147991">
                  <c:v>-0.145373</c:v>
                </c:pt>
                <c:pt idx="147992">
                  <c:v>-0.14330499999999999</c:v>
                </c:pt>
                <c:pt idx="147993">
                  <c:v>-0.14125799999999999</c:v>
                </c:pt>
                <c:pt idx="147994">
                  <c:v>-0.13923199999999999</c:v>
                </c:pt>
                <c:pt idx="147995">
                  <c:v>-0.13722699999999999</c:v>
                </c:pt>
                <c:pt idx="147996">
                  <c:v>-0.135243</c:v>
                </c:pt>
                <c:pt idx="147997">
                  <c:v>-0.13328200000000001</c:v>
                </c:pt>
                <c:pt idx="147998">
                  <c:v>-0.13134499999999999</c:v>
                </c:pt>
                <c:pt idx="147999">
                  <c:v>-0.129436</c:v>
                </c:pt>
                <c:pt idx="148000">
                  <c:v>-0.12756000000000001</c:v>
                </c:pt>
                <c:pt idx="148001">
                  <c:v>-0.125721</c:v>
                </c:pt>
                <c:pt idx="148002">
                  <c:v>-0.12392</c:v>
                </c:pt>
                <c:pt idx="148003">
                  <c:v>-0.122156</c:v>
                </c:pt>
                <c:pt idx="148004">
                  <c:v>-0.12043</c:v>
                </c:pt>
                <c:pt idx="148005">
                  <c:v>-0.118742</c:v>
                </c:pt>
                <c:pt idx="148006">
                  <c:v>-0.117091</c:v>
                </c:pt>
                <c:pt idx="148007">
                  <c:v>-0.11547300000000001</c:v>
                </c:pt>
                <c:pt idx="148008">
                  <c:v>-0.113887</c:v>
                </c:pt>
                <c:pt idx="148009">
                  <c:v>-0.112331</c:v>
                </c:pt>
                <c:pt idx="148010">
                  <c:v>-0.110807</c:v>
                </c:pt>
                <c:pt idx="148011">
                  <c:v>-0.109317</c:v>
                </c:pt>
                <c:pt idx="148012">
                  <c:v>-0.107862</c:v>
                </c:pt>
                <c:pt idx="148013">
                  <c:v>-0.10643900000000001</c:v>
                </c:pt>
                <c:pt idx="148014">
                  <c:v>-0.105043</c:v>
                </c:pt>
                <c:pt idx="148015">
                  <c:v>-0.103672</c:v>
                </c:pt>
                <c:pt idx="148016">
                  <c:v>-0.102327</c:v>
                </c:pt>
                <c:pt idx="148017">
                  <c:v>-0.10101400000000001</c:v>
                </c:pt>
                <c:pt idx="148018">
                  <c:v>-9.9737300000000001E-2</c:v>
                </c:pt>
                <c:pt idx="148019">
                  <c:v>-9.85013E-2</c:v>
                </c:pt>
                <c:pt idx="148020">
                  <c:v>-9.7307500000000005E-2</c:v>
                </c:pt>
                <c:pt idx="148021">
                  <c:v>-9.6153299999999997E-2</c:v>
                </c:pt>
                <c:pt idx="148022">
                  <c:v>-9.5036999999999996E-2</c:v>
                </c:pt>
                <c:pt idx="148023">
                  <c:v>-9.3960799999999997E-2</c:v>
                </c:pt>
                <c:pt idx="148024">
                  <c:v>-9.2927099999999999E-2</c:v>
                </c:pt>
                <c:pt idx="148025">
                  <c:v>-9.1937599999999994E-2</c:v>
                </c:pt>
                <c:pt idx="148026">
                  <c:v>-9.0995800000000002E-2</c:v>
                </c:pt>
                <c:pt idx="148027">
                  <c:v>-9.0103500000000003E-2</c:v>
                </c:pt>
                <c:pt idx="148028">
                  <c:v>-8.9259500000000006E-2</c:v>
                </c:pt>
                <c:pt idx="148029">
                  <c:v>-8.8462799999999994E-2</c:v>
                </c:pt>
                <c:pt idx="148030">
                  <c:v>-8.7712100000000001E-2</c:v>
                </c:pt>
                <c:pt idx="148031">
                  <c:v>-8.7006299999999995E-2</c:v>
                </c:pt>
                <c:pt idx="148032">
                  <c:v>-8.6349499999999996E-2</c:v>
                </c:pt>
                <c:pt idx="148033">
                  <c:v>-8.5744600000000004E-2</c:v>
                </c:pt>
                <c:pt idx="148034">
                  <c:v>-8.5168999999999995E-2</c:v>
                </c:pt>
                <c:pt idx="148035">
                  <c:v>-8.4600400000000006E-2</c:v>
                </c:pt>
                <c:pt idx="148036">
                  <c:v>-8.4062799999999993E-2</c:v>
                </c:pt>
                <c:pt idx="148037">
                  <c:v>-8.3577200000000004E-2</c:v>
                </c:pt>
                <c:pt idx="148038">
                  <c:v>-8.3126699999999998E-2</c:v>
                </c:pt>
                <c:pt idx="148039">
                  <c:v>-8.2705299999999995E-2</c:v>
                </c:pt>
                <c:pt idx="148040">
                  <c:v>-8.2323400000000005E-2</c:v>
                </c:pt>
                <c:pt idx="148041">
                  <c:v>-8.1983E-2</c:v>
                </c:pt>
                <c:pt idx="148042">
                  <c:v>-8.1681799999999999E-2</c:v>
                </c:pt>
                <c:pt idx="148043">
                  <c:v>-8.1417400000000001E-2</c:v>
                </c:pt>
                <c:pt idx="148044">
                  <c:v>-8.1188200000000002E-2</c:v>
                </c:pt>
                <c:pt idx="148045">
                  <c:v>-8.0994200000000002E-2</c:v>
                </c:pt>
                <c:pt idx="148046">
                  <c:v>-8.0836900000000003E-2</c:v>
                </c:pt>
                <c:pt idx="148047">
                  <c:v>-8.0717499999999998E-2</c:v>
                </c:pt>
                <c:pt idx="148048">
                  <c:v>-8.0636200000000005E-2</c:v>
                </c:pt>
                <c:pt idx="148049">
                  <c:v>-8.0593999999999999E-2</c:v>
                </c:pt>
                <c:pt idx="148050">
                  <c:v>-8.0592899999999995E-2</c:v>
                </c:pt>
                <c:pt idx="148051">
                  <c:v>-8.0635200000000004E-2</c:v>
                </c:pt>
                <c:pt idx="148052">
                  <c:v>-8.0723199999999995E-2</c:v>
                </c:pt>
                <c:pt idx="148053">
                  <c:v>-8.0859399999999998E-2</c:v>
                </c:pt>
                <c:pt idx="148054">
                  <c:v>-8.1045800000000001E-2</c:v>
                </c:pt>
                <c:pt idx="148055">
                  <c:v>-8.1282599999999997E-2</c:v>
                </c:pt>
                <c:pt idx="148056">
                  <c:v>-8.1567500000000001E-2</c:v>
                </c:pt>
                <c:pt idx="148057">
                  <c:v>-8.1897700000000004E-2</c:v>
                </c:pt>
                <c:pt idx="148058">
                  <c:v>-8.2271499999999997E-2</c:v>
                </c:pt>
                <c:pt idx="148059">
                  <c:v>-8.2687499999999997E-2</c:v>
                </c:pt>
                <c:pt idx="148060">
                  <c:v>-8.3143599999999998E-2</c:v>
                </c:pt>
                <c:pt idx="148061">
                  <c:v>-8.3637600000000006E-2</c:v>
                </c:pt>
                <c:pt idx="148062">
                  <c:v>-8.4168800000000002E-2</c:v>
                </c:pt>
                <c:pt idx="148063">
                  <c:v>-8.4735599999999994E-2</c:v>
                </c:pt>
                <c:pt idx="148064">
                  <c:v>-8.5336200000000001E-2</c:v>
                </c:pt>
                <c:pt idx="148065">
                  <c:v>-8.5969400000000001E-2</c:v>
                </c:pt>
                <c:pt idx="148066">
                  <c:v>-8.6632100000000004E-2</c:v>
                </c:pt>
                <c:pt idx="148067">
                  <c:v>-8.7321200000000002E-2</c:v>
                </c:pt>
                <c:pt idx="148068">
                  <c:v>-8.8035500000000003E-2</c:v>
                </c:pt>
                <c:pt idx="148069">
                  <c:v>-8.8774000000000006E-2</c:v>
                </c:pt>
                <c:pt idx="148070">
                  <c:v>-8.9535400000000001E-2</c:v>
                </c:pt>
                <c:pt idx="148071">
                  <c:v>-9.0319099999999999E-2</c:v>
                </c:pt>
                <c:pt idx="148072">
                  <c:v>-9.1124499999999997E-2</c:v>
                </c:pt>
                <c:pt idx="148073">
                  <c:v>-9.1951199999999997E-2</c:v>
                </c:pt>
                <c:pt idx="148074">
                  <c:v>-9.2798500000000006E-2</c:v>
                </c:pt>
                <c:pt idx="148075">
                  <c:v>-9.3665399999999996E-2</c:v>
                </c:pt>
                <c:pt idx="148076">
                  <c:v>-9.4551499999999997E-2</c:v>
                </c:pt>
                <c:pt idx="148077">
                  <c:v>-9.5455399999999996E-2</c:v>
                </c:pt>
                <c:pt idx="148078">
                  <c:v>-9.63754E-2</c:v>
                </c:pt>
                <c:pt idx="148079">
                  <c:v>-9.7309999999999994E-2</c:v>
                </c:pt>
                <c:pt idx="148080">
                  <c:v>-9.8257899999999995E-2</c:v>
                </c:pt>
                <c:pt idx="148081">
                  <c:v>-9.9217200000000005E-2</c:v>
                </c:pt>
                <c:pt idx="148082">
                  <c:v>-0.100186</c:v>
                </c:pt>
                <c:pt idx="148083">
                  <c:v>-0.10116</c:v>
                </c:pt>
                <c:pt idx="148084">
                  <c:v>-0.10213700000000001</c:v>
                </c:pt>
                <c:pt idx="148085">
                  <c:v>-0.103114</c:v>
                </c:pt>
                <c:pt idx="148086">
                  <c:v>-0.104088</c:v>
                </c:pt>
                <c:pt idx="148087">
                  <c:v>-0.10506</c:v>
                </c:pt>
                <c:pt idx="148088">
                  <c:v>-0.10603</c:v>
                </c:pt>
                <c:pt idx="148089">
                  <c:v>-0.106999</c:v>
                </c:pt>
                <c:pt idx="148090">
                  <c:v>-0.10796500000000001</c:v>
                </c:pt>
                <c:pt idx="148091">
                  <c:v>-0.108927</c:v>
                </c:pt>
                <c:pt idx="148092">
                  <c:v>-0.109884</c:v>
                </c:pt>
                <c:pt idx="148093">
                  <c:v>-0.110833</c:v>
                </c:pt>
                <c:pt idx="148094">
                  <c:v>-0.11176999999999999</c:v>
                </c:pt>
                <c:pt idx="148095">
                  <c:v>-0.112694</c:v>
                </c:pt>
                <c:pt idx="148096">
                  <c:v>-0.11360099999999999</c:v>
                </c:pt>
                <c:pt idx="148097">
                  <c:v>-0.114492</c:v>
                </c:pt>
                <c:pt idx="148098">
                  <c:v>-0.115367</c:v>
                </c:pt>
                <c:pt idx="148099">
                  <c:v>-0.116227</c:v>
                </c:pt>
                <c:pt idx="148100">
                  <c:v>-0.11706999999999999</c:v>
                </c:pt>
                <c:pt idx="148101">
                  <c:v>-0.11788899999999999</c:v>
                </c:pt>
                <c:pt idx="148102">
                  <c:v>-0.11867999999999999</c:v>
                </c:pt>
                <c:pt idx="148103">
                  <c:v>-0.11944200000000001</c:v>
                </c:pt>
                <c:pt idx="148104">
                  <c:v>-0.120175</c:v>
                </c:pt>
                <c:pt idx="148105">
                  <c:v>-0.120879</c:v>
                </c:pt>
                <c:pt idx="148106">
                  <c:v>-0.121554</c:v>
                </c:pt>
                <c:pt idx="148107">
                  <c:v>-0.12220300000000001</c:v>
                </c:pt>
                <c:pt idx="148108">
                  <c:v>-0.122823</c:v>
                </c:pt>
                <c:pt idx="148109">
                  <c:v>-0.123408</c:v>
                </c:pt>
                <c:pt idx="148110">
                  <c:v>-0.123956</c:v>
                </c:pt>
                <c:pt idx="148111">
                  <c:v>-0.12447</c:v>
                </c:pt>
                <c:pt idx="148112">
                  <c:v>-0.12495199999999999</c:v>
                </c:pt>
                <c:pt idx="148113">
                  <c:v>-0.12540399999999999</c:v>
                </c:pt>
                <c:pt idx="148114">
                  <c:v>-0.12582599999999999</c:v>
                </c:pt>
                <c:pt idx="148115">
                  <c:v>-0.12621299999999999</c:v>
                </c:pt>
                <c:pt idx="148116">
                  <c:v>-0.12656400000000001</c:v>
                </c:pt>
                <c:pt idx="148117">
                  <c:v>-0.12687899999999999</c:v>
                </c:pt>
                <c:pt idx="148118">
                  <c:v>-0.12715599999999999</c:v>
                </c:pt>
                <c:pt idx="148119">
                  <c:v>-0.12739300000000001</c:v>
                </c:pt>
                <c:pt idx="148120">
                  <c:v>-0.12759100000000001</c:v>
                </c:pt>
                <c:pt idx="148121">
                  <c:v>-0.127752</c:v>
                </c:pt>
                <c:pt idx="148122">
                  <c:v>-0.12787799999999999</c:v>
                </c:pt>
                <c:pt idx="148123">
                  <c:v>-0.12797</c:v>
                </c:pt>
                <c:pt idx="148124">
                  <c:v>-0.128027</c:v>
                </c:pt>
                <c:pt idx="148125">
                  <c:v>-0.128049</c:v>
                </c:pt>
                <c:pt idx="148126">
                  <c:v>-0.12803600000000001</c:v>
                </c:pt>
                <c:pt idx="148127">
                  <c:v>-0.12798899999999999</c:v>
                </c:pt>
                <c:pt idx="148128">
                  <c:v>-0.12790499999999999</c:v>
                </c:pt>
                <c:pt idx="148129">
                  <c:v>-0.12778300000000001</c:v>
                </c:pt>
                <c:pt idx="148130">
                  <c:v>-0.12762200000000001</c:v>
                </c:pt>
                <c:pt idx="148131">
                  <c:v>-0.12742200000000001</c:v>
                </c:pt>
                <c:pt idx="148132">
                  <c:v>-0.12718299999999999</c:v>
                </c:pt>
                <c:pt idx="148133">
                  <c:v>-0.12690799999999999</c:v>
                </c:pt>
                <c:pt idx="148134">
                  <c:v>-0.12659500000000001</c:v>
                </c:pt>
                <c:pt idx="148135">
                  <c:v>-0.126245</c:v>
                </c:pt>
                <c:pt idx="148136">
                  <c:v>-0.125859</c:v>
                </c:pt>
                <c:pt idx="148137">
                  <c:v>-0.12543699999999999</c:v>
                </c:pt>
                <c:pt idx="148138">
                  <c:v>-0.12497900000000001</c:v>
                </c:pt>
                <c:pt idx="148139">
                  <c:v>-0.124485</c:v>
                </c:pt>
                <c:pt idx="148140">
                  <c:v>-0.123955</c:v>
                </c:pt>
                <c:pt idx="148141">
                  <c:v>-0.12339</c:v>
                </c:pt>
                <c:pt idx="148142">
                  <c:v>-0.122791</c:v>
                </c:pt>
                <c:pt idx="148143">
                  <c:v>-0.122159</c:v>
                </c:pt>
                <c:pt idx="148144">
                  <c:v>-0.121494</c:v>
                </c:pt>
                <c:pt idx="148145">
                  <c:v>-0.120795</c:v>
                </c:pt>
                <c:pt idx="148146">
                  <c:v>-0.12006</c:v>
                </c:pt>
                <c:pt idx="148147">
                  <c:v>-0.11929099999999999</c:v>
                </c:pt>
                <c:pt idx="148148">
                  <c:v>-0.11848599999999999</c:v>
                </c:pt>
                <c:pt idx="148149">
                  <c:v>-0.117648</c:v>
                </c:pt>
                <c:pt idx="148150">
                  <c:v>-0.116776</c:v>
                </c:pt>
                <c:pt idx="148151">
                  <c:v>-0.115871</c:v>
                </c:pt>
                <c:pt idx="148152">
                  <c:v>-0.11493299999999999</c:v>
                </c:pt>
                <c:pt idx="148153">
                  <c:v>-0.113964</c:v>
                </c:pt>
                <c:pt idx="148154">
                  <c:v>-0.11296200000000001</c:v>
                </c:pt>
                <c:pt idx="148155">
                  <c:v>-0.111927</c:v>
                </c:pt>
                <c:pt idx="148156">
                  <c:v>-0.11086</c:v>
                </c:pt>
                <c:pt idx="148157">
                  <c:v>-0.10975799999999999</c:v>
                </c:pt>
                <c:pt idx="148158">
                  <c:v>-0.108623</c:v>
                </c:pt>
                <c:pt idx="148159">
                  <c:v>-0.10745200000000001</c:v>
                </c:pt>
                <c:pt idx="148160">
                  <c:v>-0.106249</c:v>
                </c:pt>
                <c:pt idx="148161">
                  <c:v>-0.105013</c:v>
                </c:pt>
                <c:pt idx="148162">
                  <c:v>-0.10374700000000001</c:v>
                </c:pt>
                <c:pt idx="148163">
                  <c:v>-0.10245</c:v>
                </c:pt>
                <c:pt idx="148164">
                  <c:v>-0.101122</c:v>
                </c:pt>
                <c:pt idx="148165">
                  <c:v>-9.9765099999999995E-2</c:v>
                </c:pt>
                <c:pt idx="148166">
                  <c:v>-9.8378499999999994E-2</c:v>
                </c:pt>
                <c:pt idx="148167">
                  <c:v>-9.6963199999999999E-2</c:v>
                </c:pt>
                <c:pt idx="148168">
                  <c:v>-9.55202E-2</c:v>
                </c:pt>
                <c:pt idx="148169">
                  <c:v>-9.40497E-2</c:v>
                </c:pt>
                <c:pt idx="148170">
                  <c:v>-9.2551800000000004E-2</c:v>
                </c:pt>
                <c:pt idx="148171">
                  <c:v>-9.1026899999999994E-2</c:v>
                </c:pt>
                <c:pt idx="148172">
                  <c:v>-8.9475600000000002E-2</c:v>
                </c:pt>
                <c:pt idx="148173">
                  <c:v>-8.7898299999999999E-2</c:v>
                </c:pt>
                <c:pt idx="148174">
                  <c:v>-8.6295300000000005E-2</c:v>
                </c:pt>
                <c:pt idx="148175">
                  <c:v>-8.4667199999999998E-2</c:v>
                </c:pt>
                <c:pt idx="148176">
                  <c:v>-8.3014400000000002E-2</c:v>
                </c:pt>
                <c:pt idx="148177">
                  <c:v>-8.1337599999999996E-2</c:v>
                </c:pt>
                <c:pt idx="148178">
                  <c:v>-7.9637200000000005E-2</c:v>
                </c:pt>
                <c:pt idx="148179">
                  <c:v>-7.7913899999999994E-2</c:v>
                </c:pt>
                <c:pt idx="148180">
                  <c:v>-7.6166999999999999E-2</c:v>
                </c:pt>
                <c:pt idx="148181">
                  <c:v>-7.4396100000000007E-2</c:v>
                </c:pt>
                <c:pt idx="148182">
                  <c:v>-7.2600999999999999E-2</c:v>
                </c:pt>
                <c:pt idx="148183">
                  <c:v>-7.0781800000000006E-2</c:v>
                </c:pt>
                <c:pt idx="148184">
                  <c:v>-6.8938600000000003E-2</c:v>
                </c:pt>
                <c:pt idx="148185">
                  <c:v>-6.7072300000000001E-2</c:v>
                </c:pt>
                <c:pt idx="148186">
                  <c:v>-6.5184400000000003E-2</c:v>
                </c:pt>
                <c:pt idx="148187">
                  <c:v>-6.3275499999999998E-2</c:v>
                </c:pt>
                <c:pt idx="148188">
                  <c:v>-6.1345299999999998E-2</c:v>
                </c:pt>
                <c:pt idx="148189">
                  <c:v>-5.9393599999999998E-2</c:v>
                </c:pt>
                <c:pt idx="148190">
                  <c:v>-5.7420699999999998E-2</c:v>
                </c:pt>
                <c:pt idx="148191">
                  <c:v>-5.5427700000000003E-2</c:v>
                </c:pt>
                <c:pt idx="148192">
                  <c:v>-5.3415999999999998E-2</c:v>
                </c:pt>
                <c:pt idx="148193">
                  <c:v>-5.1386800000000003E-2</c:v>
                </c:pt>
                <c:pt idx="148194">
                  <c:v>-4.9341200000000002E-2</c:v>
                </c:pt>
                <c:pt idx="148195">
                  <c:v>-4.72804E-2</c:v>
                </c:pt>
                <c:pt idx="148196">
                  <c:v>-4.5205099999999998E-2</c:v>
                </c:pt>
                <c:pt idx="148197">
                  <c:v>-4.3116099999999997E-2</c:v>
                </c:pt>
                <c:pt idx="148198">
                  <c:v>-4.1014299999999997E-2</c:v>
                </c:pt>
                <c:pt idx="148199">
                  <c:v>-3.8900299999999999E-2</c:v>
                </c:pt>
                <c:pt idx="148200">
                  <c:v>-3.6774399999999999E-2</c:v>
                </c:pt>
                <c:pt idx="148201">
                  <c:v>-3.4635899999999997E-2</c:v>
                </c:pt>
                <c:pt idx="148202">
                  <c:v>-3.2484499999999999E-2</c:v>
                </c:pt>
                <c:pt idx="148203">
                  <c:v>-3.0321299999999999E-2</c:v>
                </c:pt>
                <c:pt idx="148204">
                  <c:v>-2.8147800000000001E-2</c:v>
                </c:pt>
                <c:pt idx="148205">
                  <c:v>-2.5964600000000001E-2</c:v>
                </c:pt>
                <c:pt idx="148206">
                  <c:v>-2.3771899999999999E-2</c:v>
                </c:pt>
                <c:pt idx="148207">
                  <c:v>-2.1569899999999999E-2</c:v>
                </c:pt>
                <c:pt idx="148208">
                  <c:v>-1.9359500000000002E-2</c:v>
                </c:pt>
                <c:pt idx="148209">
                  <c:v>-1.7141900000000002E-2</c:v>
                </c:pt>
                <c:pt idx="148210">
                  <c:v>-1.4918000000000001E-2</c:v>
                </c:pt>
                <c:pt idx="148211">
                  <c:v>-1.26888E-2</c:v>
                </c:pt>
                <c:pt idx="148212">
                  <c:v>-1.04551E-2</c:v>
                </c:pt>
                <c:pt idx="148213" formatCode="0.00E+00">
                  <c:v>-8.2180499999999993E-3</c:v>
                </c:pt>
                <c:pt idx="148214" formatCode="0.00E+00">
                  <c:v>-5.9789600000000002E-3</c:v>
                </c:pt>
                <c:pt idx="148215" formatCode="0.00E+00">
                  <c:v>-3.7387499999999999E-3</c:v>
                </c:pt>
                <c:pt idx="148216" formatCode="0.00E+00">
                  <c:v>-1.49821E-3</c:v>
                </c:pt>
                <c:pt idx="148217" formatCode="0.00E+00">
                  <c:v>7.4208200000000003E-4</c:v>
                </c:pt>
                <c:pt idx="148218" formatCode="0.00E+00">
                  <c:v>2.9820699999999999E-3</c:v>
                </c:pt>
                <c:pt idx="148219" formatCode="0.00E+00">
                  <c:v>5.2218500000000001E-3</c:v>
                </c:pt>
                <c:pt idx="148220" formatCode="0.00E+00">
                  <c:v>7.4609699999999999E-3</c:v>
                </c:pt>
                <c:pt idx="148221" formatCode="0.00E+00">
                  <c:v>9.6984700000000007E-3</c:v>
                </c:pt>
                <c:pt idx="148222">
                  <c:v>1.19332E-2</c:v>
                </c:pt>
                <c:pt idx="148223">
                  <c:v>1.4164100000000001E-2</c:v>
                </c:pt>
                <c:pt idx="148224">
                  <c:v>1.6389899999999999E-2</c:v>
                </c:pt>
                <c:pt idx="148225">
                  <c:v>1.8609000000000001E-2</c:v>
                </c:pt>
                <c:pt idx="148226">
                  <c:v>2.0820100000000001E-2</c:v>
                </c:pt>
                <c:pt idx="148227">
                  <c:v>2.3021900000000001E-2</c:v>
                </c:pt>
                <c:pt idx="148228">
                  <c:v>2.5213300000000001E-2</c:v>
                </c:pt>
                <c:pt idx="148229">
                  <c:v>2.7393199999999999E-2</c:v>
                </c:pt>
                <c:pt idx="148230">
                  <c:v>2.9560300000000001E-2</c:v>
                </c:pt>
                <c:pt idx="148231">
                  <c:v>3.17138E-2</c:v>
                </c:pt>
                <c:pt idx="148232">
                  <c:v>3.3852599999999997E-2</c:v>
                </c:pt>
                <c:pt idx="148233">
                  <c:v>3.5975600000000003E-2</c:v>
                </c:pt>
                <c:pt idx="148234">
                  <c:v>3.8082199999999997E-2</c:v>
                </c:pt>
                <c:pt idx="148235">
                  <c:v>4.0171699999999998E-2</c:v>
                </c:pt>
                <c:pt idx="148236">
                  <c:v>4.2243700000000002E-2</c:v>
                </c:pt>
                <c:pt idx="148237">
                  <c:v>4.42969E-2</c:v>
                </c:pt>
                <c:pt idx="148238">
                  <c:v>4.63294E-2</c:v>
                </c:pt>
                <c:pt idx="148239">
                  <c:v>4.8339100000000003E-2</c:v>
                </c:pt>
                <c:pt idx="148240">
                  <c:v>5.0324399999999998E-2</c:v>
                </c:pt>
                <c:pt idx="148241">
                  <c:v>5.2284999999999998E-2</c:v>
                </c:pt>
                <c:pt idx="148242">
                  <c:v>5.4220200000000003E-2</c:v>
                </c:pt>
                <c:pt idx="148243">
                  <c:v>5.6129100000000001E-2</c:v>
                </c:pt>
                <c:pt idx="148244">
                  <c:v>5.8010800000000001E-2</c:v>
                </c:pt>
                <c:pt idx="148245">
                  <c:v>5.9864599999999997E-2</c:v>
                </c:pt>
                <c:pt idx="148246">
                  <c:v>6.1690000000000002E-2</c:v>
                </c:pt>
                <c:pt idx="148247">
                  <c:v>6.3485899999999998E-2</c:v>
                </c:pt>
                <c:pt idx="148248">
                  <c:v>6.5251400000000001E-2</c:v>
                </c:pt>
                <c:pt idx="148249">
                  <c:v>6.6985600000000006E-2</c:v>
                </c:pt>
                <c:pt idx="148250">
                  <c:v>6.8687899999999996E-2</c:v>
                </c:pt>
                <c:pt idx="148251">
                  <c:v>7.0356799999999997E-2</c:v>
                </c:pt>
                <c:pt idx="148252">
                  <c:v>7.1991100000000002E-2</c:v>
                </c:pt>
                <c:pt idx="148253">
                  <c:v>7.3590299999999997E-2</c:v>
                </c:pt>
                <c:pt idx="148254">
                  <c:v>7.5154299999999993E-2</c:v>
                </c:pt>
                <c:pt idx="148255">
                  <c:v>7.6682600000000004E-2</c:v>
                </c:pt>
                <c:pt idx="148256">
                  <c:v>7.8174199999999999E-2</c:v>
                </c:pt>
                <c:pt idx="148257">
                  <c:v>7.9628400000000002E-2</c:v>
                </c:pt>
                <c:pt idx="148258">
                  <c:v>8.10448E-2</c:v>
                </c:pt>
                <c:pt idx="148259">
                  <c:v>8.2422300000000004E-2</c:v>
                </c:pt>
                <c:pt idx="148260">
                  <c:v>8.3759899999999998E-2</c:v>
                </c:pt>
                <c:pt idx="148261">
                  <c:v>8.5056699999999999E-2</c:v>
                </c:pt>
                <c:pt idx="148262">
                  <c:v>8.6311899999999997E-2</c:v>
                </c:pt>
                <c:pt idx="148263">
                  <c:v>8.75248E-2</c:v>
                </c:pt>
                <c:pt idx="148264">
                  <c:v>8.8694700000000001E-2</c:v>
                </c:pt>
                <c:pt idx="148265">
                  <c:v>8.98206E-2</c:v>
                </c:pt>
                <c:pt idx="148266">
                  <c:v>9.0901800000000005E-2</c:v>
                </c:pt>
                <c:pt idx="148267">
                  <c:v>9.1937699999999997E-2</c:v>
                </c:pt>
                <c:pt idx="148268">
                  <c:v>9.2927800000000005E-2</c:v>
                </c:pt>
                <c:pt idx="148269">
                  <c:v>9.3871999999999997E-2</c:v>
                </c:pt>
                <c:pt idx="148270">
                  <c:v>9.4770099999999996E-2</c:v>
                </c:pt>
                <c:pt idx="148271">
                  <c:v>9.5621399999999995E-2</c:v>
                </c:pt>
                <c:pt idx="148272">
                  <c:v>9.6425700000000003E-2</c:v>
                </c:pt>
                <c:pt idx="148273">
                  <c:v>9.7182500000000005E-2</c:v>
                </c:pt>
                <c:pt idx="148274">
                  <c:v>9.7891199999999998E-2</c:v>
                </c:pt>
                <c:pt idx="148275">
                  <c:v>9.85515E-2</c:v>
                </c:pt>
                <c:pt idx="148276">
                  <c:v>9.9163799999999996E-2</c:v>
                </c:pt>
                <c:pt idx="148277">
                  <c:v>9.9728300000000006E-2</c:v>
                </c:pt>
                <c:pt idx="148278">
                  <c:v>0.100245</c:v>
                </c:pt>
                <c:pt idx="148279">
                  <c:v>0.100713</c:v>
                </c:pt>
                <c:pt idx="148280">
                  <c:v>0.101131</c:v>
                </c:pt>
                <c:pt idx="148281">
                  <c:v>0.10150000000000001</c:v>
                </c:pt>
                <c:pt idx="148282">
                  <c:v>0.10181800000000001</c:v>
                </c:pt>
                <c:pt idx="148283">
                  <c:v>0.102085</c:v>
                </c:pt>
                <c:pt idx="148284">
                  <c:v>0.102301</c:v>
                </c:pt>
                <c:pt idx="148285">
                  <c:v>0.102465</c:v>
                </c:pt>
                <c:pt idx="148286">
                  <c:v>0.102578</c:v>
                </c:pt>
                <c:pt idx="148287">
                  <c:v>0.10264</c:v>
                </c:pt>
                <c:pt idx="148288">
                  <c:v>0.10265199999999999</c:v>
                </c:pt>
                <c:pt idx="148289">
                  <c:v>0.102614</c:v>
                </c:pt>
                <c:pt idx="148290">
                  <c:v>0.10252500000000001</c:v>
                </c:pt>
                <c:pt idx="148291">
                  <c:v>0.10238700000000001</c:v>
                </c:pt>
                <c:pt idx="148292">
                  <c:v>0.102201</c:v>
                </c:pt>
                <c:pt idx="148293">
                  <c:v>0.101965</c:v>
                </c:pt>
                <c:pt idx="148294">
                  <c:v>0.10168099999999999</c:v>
                </c:pt>
                <c:pt idx="148295">
                  <c:v>0.10134799999999999</c:v>
                </c:pt>
                <c:pt idx="148296">
                  <c:v>0.100968</c:v>
                </c:pt>
                <c:pt idx="148297">
                  <c:v>0.10054</c:v>
                </c:pt>
                <c:pt idx="148298">
                  <c:v>0.100064</c:v>
                </c:pt>
                <c:pt idx="148299">
                  <c:v>9.9541500000000005E-2</c:v>
                </c:pt>
                <c:pt idx="148300">
                  <c:v>9.8971699999999996E-2</c:v>
                </c:pt>
                <c:pt idx="148301">
                  <c:v>9.8355100000000001E-2</c:v>
                </c:pt>
                <c:pt idx="148302">
                  <c:v>9.7692000000000001E-2</c:v>
                </c:pt>
                <c:pt idx="148303">
                  <c:v>9.6982399999999996E-2</c:v>
                </c:pt>
                <c:pt idx="148304">
                  <c:v>9.6226800000000001E-2</c:v>
                </c:pt>
                <c:pt idx="148305">
                  <c:v>9.5426200000000003E-2</c:v>
                </c:pt>
                <c:pt idx="148306">
                  <c:v>9.4581799999999994E-2</c:v>
                </c:pt>
                <c:pt idx="148307">
                  <c:v>9.3695100000000003E-2</c:v>
                </c:pt>
                <c:pt idx="148308">
                  <c:v>9.2767000000000002E-2</c:v>
                </c:pt>
                <c:pt idx="148309">
                  <c:v>9.1798000000000005E-2</c:v>
                </c:pt>
                <c:pt idx="148310">
                  <c:v>9.0788800000000003E-2</c:v>
                </c:pt>
                <c:pt idx="148311">
                  <c:v>8.974E-2</c:v>
                </c:pt>
                <c:pt idx="148312">
                  <c:v>8.8652099999999998E-2</c:v>
                </c:pt>
                <c:pt idx="148313">
                  <c:v>8.7525599999999995E-2</c:v>
                </c:pt>
                <c:pt idx="148314">
                  <c:v>8.6361300000000002E-2</c:v>
                </c:pt>
                <c:pt idx="148315">
                  <c:v>8.5160200000000005E-2</c:v>
                </c:pt>
                <c:pt idx="148316">
                  <c:v>8.3922800000000006E-2</c:v>
                </c:pt>
                <c:pt idx="148317">
                  <c:v>8.2650000000000001E-2</c:v>
                </c:pt>
                <c:pt idx="148318">
                  <c:v>8.1342899999999996E-2</c:v>
                </c:pt>
                <c:pt idx="148319">
                  <c:v>8.0002400000000001E-2</c:v>
                </c:pt>
                <c:pt idx="148320">
                  <c:v>7.8630000000000005E-2</c:v>
                </c:pt>
                <c:pt idx="148321">
                  <c:v>7.7227199999999996E-2</c:v>
                </c:pt>
                <c:pt idx="148322">
                  <c:v>7.5795799999999997E-2</c:v>
                </c:pt>
                <c:pt idx="148323">
                  <c:v>7.4336899999999997E-2</c:v>
                </c:pt>
                <c:pt idx="148324">
                  <c:v>7.2851899999999997E-2</c:v>
                </c:pt>
                <c:pt idx="148325">
                  <c:v>7.1341799999999997E-2</c:v>
                </c:pt>
                <c:pt idx="148326">
                  <c:v>6.9806800000000002E-2</c:v>
                </c:pt>
                <c:pt idx="148327">
                  <c:v>6.8246500000000002E-2</c:v>
                </c:pt>
                <c:pt idx="148328">
                  <c:v>6.6662100000000002E-2</c:v>
                </c:pt>
                <c:pt idx="148329">
                  <c:v>6.5055399999999999E-2</c:v>
                </c:pt>
                <c:pt idx="148330">
                  <c:v>6.3428399999999996E-2</c:v>
                </c:pt>
                <c:pt idx="148331">
                  <c:v>6.1782799999999999E-2</c:v>
                </c:pt>
                <c:pt idx="148332">
                  <c:v>6.0120199999999999E-2</c:v>
                </c:pt>
                <c:pt idx="148333">
                  <c:v>5.84422E-2</c:v>
                </c:pt>
                <c:pt idx="148334">
                  <c:v>5.6750200000000001E-2</c:v>
                </c:pt>
                <c:pt idx="148335">
                  <c:v>5.5045799999999999E-2</c:v>
                </c:pt>
                <c:pt idx="148336">
                  <c:v>5.3331200000000002E-2</c:v>
                </c:pt>
                <c:pt idx="148337">
                  <c:v>5.1608399999999999E-2</c:v>
                </c:pt>
                <c:pt idx="148338">
                  <c:v>4.9878600000000002E-2</c:v>
                </c:pt>
                <c:pt idx="148339">
                  <c:v>4.8142799999999999E-2</c:v>
                </c:pt>
                <c:pt idx="148340">
                  <c:v>4.64018E-2</c:v>
                </c:pt>
                <c:pt idx="148341">
                  <c:v>4.4657599999999999E-2</c:v>
                </c:pt>
                <c:pt idx="148342">
                  <c:v>4.2912199999999998E-2</c:v>
                </c:pt>
                <c:pt idx="148343">
                  <c:v>4.1167099999999998E-2</c:v>
                </c:pt>
                <c:pt idx="148344">
                  <c:v>3.94242E-2</c:v>
                </c:pt>
                <c:pt idx="148345">
                  <c:v>3.76856E-2</c:v>
                </c:pt>
                <c:pt idx="148346">
                  <c:v>3.5953400000000003E-2</c:v>
                </c:pt>
                <c:pt idx="148347">
                  <c:v>3.4229200000000001E-2</c:v>
                </c:pt>
                <c:pt idx="148348">
                  <c:v>3.2514700000000001E-2</c:v>
                </c:pt>
                <c:pt idx="148349">
                  <c:v>3.0811399999999999E-2</c:v>
                </c:pt>
                <c:pt idx="148350">
                  <c:v>2.9120900000000002E-2</c:v>
                </c:pt>
                <c:pt idx="148351">
                  <c:v>2.7444300000000001E-2</c:v>
                </c:pt>
                <c:pt idx="148352">
                  <c:v>2.5783E-2</c:v>
                </c:pt>
                <c:pt idx="148353">
                  <c:v>2.4138300000000001E-2</c:v>
                </c:pt>
                <c:pt idx="148354">
                  <c:v>2.2511799999999998E-2</c:v>
                </c:pt>
                <c:pt idx="148355">
                  <c:v>2.09055E-2</c:v>
                </c:pt>
                <c:pt idx="148356">
                  <c:v>1.93218E-2</c:v>
                </c:pt>
                <c:pt idx="148357">
                  <c:v>1.77626E-2</c:v>
                </c:pt>
                <c:pt idx="148358">
                  <c:v>1.6230100000000001E-2</c:v>
                </c:pt>
                <c:pt idx="148359">
                  <c:v>1.4726E-2</c:v>
                </c:pt>
                <c:pt idx="148360">
                  <c:v>1.3252E-2</c:v>
                </c:pt>
                <c:pt idx="148361">
                  <c:v>1.1809800000000001E-2</c:v>
                </c:pt>
                <c:pt idx="148362">
                  <c:v>1.04008E-2</c:v>
                </c:pt>
                <c:pt idx="148363" formatCode="0.00E+00">
                  <c:v>9.0271499999999994E-3</c:v>
                </c:pt>
                <c:pt idx="148364" formatCode="0.00E+00">
                  <c:v>7.6909999999999999E-3</c:v>
                </c:pt>
                <c:pt idx="148365" formatCode="0.00E+00">
                  <c:v>6.3945E-3</c:v>
                </c:pt>
                <c:pt idx="148366" formatCode="0.00E+00">
                  <c:v>5.1390400000000001E-3</c:v>
                </c:pt>
                <c:pt idx="148367" formatCode="0.00E+00">
                  <c:v>3.9251199999999998E-3</c:v>
                </c:pt>
                <c:pt idx="148368" formatCode="0.00E+00">
                  <c:v>2.75304E-3</c:v>
                </c:pt>
                <c:pt idx="148369" formatCode="0.00E+00">
                  <c:v>1.62385E-3</c:v>
                </c:pt>
                <c:pt idx="148370" formatCode="0.00E+00">
                  <c:v>5.3905299999999995E-4</c:v>
                </c:pt>
                <c:pt idx="148371" formatCode="0.00E+00">
                  <c:v>-5.0029000000000002E-4</c:v>
                </c:pt>
                <c:pt idx="148372" formatCode="0.00E+00">
                  <c:v>-1.4932000000000001E-3</c:v>
                </c:pt>
                <c:pt idx="148373" formatCode="0.00E+00">
                  <c:v>-2.4378799999999999E-3</c:v>
                </c:pt>
                <c:pt idx="148374" formatCode="0.00E+00">
                  <c:v>-3.33199E-3</c:v>
                </c:pt>
                <c:pt idx="148375" formatCode="0.00E+00">
                  <c:v>-4.1736799999999999E-3</c:v>
                </c:pt>
                <c:pt idx="148376" formatCode="0.00E+00">
                  <c:v>-4.9618300000000004E-3</c:v>
                </c:pt>
                <c:pt idx="148377" formatCode="0.00E+00">
                  <c:v>-5.6953699999999999E-3</c:v>
                </c:pt>
                <c:pt idx="148378" formatCode="0.00E+00">
                  <c:v>-6.3726700000000004E-3</c:v>
                </c:pt>
                <c:pt idx="148379" formatCode="0.00E+00">
                  <c:v>-6.9917299999999998E-3</c:v>
                </c:pt>
                <c:pt idx="148380" formatCode="0.00E+00">
                  <c:v>-7.5508600000000004E-3</c:v>
                </c:pt>
                <c:pt idx="148381" formatCode="0.00E+00">
                  <c:v>-8.0490300000000004E-3</c:v>
                </c:pt>
                <c:pt idx="148382" formatCode="0.00E+00">
                  <c:v>-8.4854000000000006E-3</c:v>
                </c:pt>
                <c:pt idx="148383" formatCode="0.00E+00">
                  <c:v>-8.8586900000000007E-3</c:v>
                </c:pt>
                <c:pt idx="148384" formatCode="0.00E+00">
                  <c:v>-9.1677800000000004E-3</c:v>
                </c:pt>
                <c:pt idx="148385" formatCode="0.00E+00">
                  <c:v>-9.41233E-3</c:v>
                </c:pt>
                <c:pt idx="148386" formatCode="0.00E+00">
                  <c:v>-9.5922500000000001E-3</c:v>
                </c:pt>
                <c:pt idx="148387" formatCode="0.00E+00">
                  <c:v>-9.7070999999999998E-3</c:v>
                </c:pt>
                <c:pt idx="148388" formatCode="0.00E+00">
                  <c:v>-9.7564000000000001E-3</c:v>
                </c:pt>
                <c:pt idx="148389" formatCode="0.00E+00">
                  <c:v>-9.73977E-3</c:v>
                </c:pt>
                <c:pt idx="148390" formatCode="0.00E+00">
                  <c:v>-9.6568699999999997E-3</c:v>
                </c:pt>
                <c:pt idx="148391" formatCode="0.00E+00">
                  <c:v>-9.5074500000000006E-3</c:v>
                </c:pt>
                <c:pt idx="148392" formatCode="0.00E+00">
                  <c:v>-9.2910600000000003E-3</c:v>
                </c:pt>
                <c:pt idx="148393" formatCode="0.00E+00">
                  <c:v>-9.0066599999999997E-3</c:v>
                </c:pt>
                <c:pt idx="148394" formatCode="0.00E+00">
                  <c:v>-8.6528899999999999E-3</c:v>
                </c:pt>
                <c:pt idx="148395" formatCode="0.00E+00">
                  <c:v>-8.2290200000000001E-3</c:v>
                </c:pt>
                <c:pt idx="148396" formatCode="0.00E+00">
                  <c:v>-7.7350400000000003E-3</c:v>
                </c:pt>
                <c:pt idx="148397" formatCode="0.00E+00">
                  <c:v>-7.1709299999999998E-3</c:v>
                </c:pt>
                <c:pt idx="148398" formatCode="0.00E+00">
                  <c:v>-6.5364400000000001E-3</c:v>
                </c:pt>
                <c:pt idx="148399" formatCode="0.00E+00">
                  <c:v>-5.8316799999999997E-3</c:v>
                </c:pt>
                <c:pt idx="148400" formatCode="0.00E+00">
                  <c:v>-5.05712E-3</c:v>
                </c:pt>
                <c:pt idx="148401" formatCode="0.00E+00">
                  <c:v>-4.2131499999999997E-3</c:v>
                </c:pt>
                <c:pt idx="148402" formatCode="0.00E+00">
                  <c:v>-3.30015E-3</c:v>
                </c:pt>
                <c:pt idx="148403" formatCode="0.00E+00">
                  <c:v>-2.31868E-3</c:v>
                </c:pt>
                <c:pt idx="148404" formatCode="0.00E+00">
                  <c:v>-1.2691899999999999E-3</c:v>
                </c:pt>
                <c:pt idx="148405" formatCode="0.00E+00">
                  <c:v>-1.5215699999999999E-4</c:v>
                </c:pt>
                <c:pt idx="148406" formatCode="0.00E+00">
                  <c:v>1.03166E-3</c:v>
                </c:pt>
                <c:pt idx="148407" formatCode="0.00E+00">
                  <c:v>2.2816899999999998E-3</c:v>
                </c:pt>
                <c:pt idx="148408" formatCode="0.00E+00">
                  <c:v>3.5978999999999998E-3</c:v>
                </c:pt>
                <c:pt idx="148409" formatCode="0.00E+00">
                  <c:v>4.9802900000000001E-3</c:v>
                </c:pt>
                <c:pt idx="148410" formatCode="0.00E+00">
                  <c:v>6.42838E-3</c:v>
                </c:pt>
                <c:pt idx="148411" formatCode="0.00E+00">
                  <c:v>7.9416499999999998E-3</c:v>
                </c:pt>
                <c:pt idx="148412" formatCode="0.00E+00">
                  <c:v>9.51953E-3</c:v>
                </c:pt>
                <c:pt idx="148413">
                  <c:v>1.11605E-2</c:v>
                </c:pt>
                <c:pt idx="148414">
                  <c:v>1.28618E-2</c:v>
                </c:pt>
                <c:pt idx="148415">
                  <c:v>1.4621200000000001E-2</c:v>
                </c:pt>
                <c:pt idx="148416">
                  <c:v>1.64376E-2</c:v>
                </c:pt>
                <c:pt idx="148417">
                  <c:v>1.8310400000000001E-2</c:v>
                </c:pt>
                <c:pt idx="148418">
                  <c:v>2.0239E-2</c:v>
                </c:pt>
                <c:pt idx="148419">
                  <c:v>2.2221999999999999E-2</c:v>
                </c:pt>
                <c:pt idx="148420">
                  <c:v>2.42577E-2</c:v>
                </c:pt>
                <c:pt idx="148421">
                  <c:v>2.6344200000000002E-2</c:v>
                </c:pt>
                <c:pt idx="148422">
                  <c:v>2.84797E-2</c:v>
                </c:pt>
                <c:pt idx="148423">
                  <c:v>3.0663300000000001E-2</c:v>
                </c:pt>
                <c:pt idx="148424">
                  <c:v>3.2894199999999998E-2</c:v>
                </c:pt>
                <c:pt idx="148425">
                  <c:v>3.51712E-2</c:v>
                </c:pt>
                <c:pt idx="148426">
                  <c:v>3.74921E-2</c:v>
                </c:pt>
                <c:pt idx="148427">
                  <c:v>3.9854399999999998E-2</c:v>
                </c:pt>
                <c:pt idx="148428">
                  <c:v>4.22557E-2</c:v>
                </c:pt>
                <c:pt idx="148429">
                  <c:v>4.4693700000000003E-2</c:v>
                </c:pt>
                <c:pt idx="148430">
                  <c:v>4.7166300000000001E-2</c:v>
                </c:pt>
                <c:pt idx="148431">
                  <c:v>4.9671E-2</c:v>
                </c:pt>
                <c:pt idx="148432">
                  <c:v>5.22059E-2</c:v>
                </c:pt>
                <c:pt idx="148433">
                  <c:v>5.47693E-2</c:v>
                </c:pt>
                <c:pt idx="148434">
                  <c:v>5.7360099999999997E-2</c:v>
                </c:pt>
                <c:pt idx="148435">
                  <c:v>5.9976599999999998E-2</c:v>
                </c:pt>
                <c:pt idx="148436">
                  <c:v>6.2616699999999997E-2</c:v>
                </c:pt>
                <c:pt idx="148437">
                  <c:v>6.52779E-2</c:v>
                </c:pt>
                <c:pt idx="148438">
                  <c:v>6.7957600000000007E-2</c:v>
                </c:pt>
                <c:pt idx="148439">
                  <c:v>7.0652699999999999E-2</c:v>
                </c:pt>
                <c:pt idx="148440">
                  <c:v>7.3360400000000006E-2</c:v>
                </c:pt>
                <c:pt idx="148441">
                  <c:v>7.6077900000000004E-2</c:v>
                </c:pt>
                <c:pt idx="148442">
                  <c:v>7.8803100000000001E-2</c:v>
                </c:pt>
                <c:pt idx="148443">
                  <c:v>8.1533499999999995E-2</c:v>
                </c:pt>
                <c:pt idx="148444">
                  <c:v>8.4266599999999997E-2</c:v>
                </c:pt>
                <c:pt idx="148445">
                  <c:v>8.7000099999999997E-2</c:v>
                </c:pt>
                <c:pt idx="148446">
                  <c:v>8.9731699999999998E-2</c:v>
                </c:pt>
                <c:pt idx="148447">
                  <c:v>9.2459100000000002E-2</c:v>
                </c:pt>
                <c:pt idx="148448">
                  <c:v>9.5179899999999998E-2</c:v>
                </c:pt>
                <c:pt idx="148449">
                  <c:v>9.7891699999999998E-2</c:v>
                </c:pt>
                <c:pt idx="148450">
                  <c:v>0.100592</c:v>
                </c:pt>
                <c:pt idx="148451">
                  <c:v>0.10327799999999999</c:v>
                </c:pt>
                <c:pt idx="148452">
                  <c:v>0.105949</c:v>
                </c:pt>
                <c:pt idx="148453">
                  <c:v>0.1086</c:v>
                </c:pt>
                <c:pt idx="148454">
                  <c:v>0.11123</c:v>
                </c:pt>
                <c:pt idx="148455">
                  <c:v>0.11383600000000001</c:v>
                </c:pt>
                <c:pt idx="148456">
                  <c:v>0.116413</c:v>
                </c:pt>
                <c:pt idx="148457">
                  <c:v>0.11896</c:v>
                </c:pt>
                <c:pt idx="148458">
                  <c:v>0.121474</c:v>
                </c:pt>
                <c:pt idx="148459">
                  <c:v>0.12395299999999999</c:v>
                </c:pt>
                <c:pt idx="148460">
                  <c:v>0.12639400000000001</c:v>
                </c:pt>
                <c:pt idx="148461">
                  <c:v>0.12879599999999999</c:v>
                </c:pt>
                <c:pt idx="148462">
                  <c:v>0.13115599999999999</c:v>
                </c:pt>
                <c:pt idx="148463">
                  <c:v>0.13347300000000001</c:v>
                </c:pt>
                <c:pt idx="148464">
                  <c:v>0.135744</c:v>
                </c:pt>
                <c:pt idx="148465">
                  <c:v>0.13796600000000001</c:v>
                </c:pt>
                <c:pt idx="148466">
                  <c:v>0.14013900000000001</c:v>
                </c:pt>
                <c:pt idx="148467">
                  <c:v>0.142261</c:v>
                </c:pt>
                <c:pt idx="148468">
                  <c:v>0.14433000000000001</c:v>
                </c:pt>
                <c:pt idx="148469">
                  <c:v>0.146345</c:v>
                </c:pt>
                <c:pt idx="148470">
                  <c:v>0.14830299999999999</c:v>
                </c:pt>
                <c:pt idx="148471">
                  <c:v>0.150202</c:v>
                </c:pt>
                <c:pt idx="148472">
                  <c:v>0.15204200000000001</c:v>
                </c:pt>
                <c:pt idx="148473">
                  <c:v>0.15381700000000001</c:v>
                </c:pt>
                <c:pt idx="148474">
                  <c:v>0.155527</c:v>
                </c:pt>
                <c:pt idx="148475">
                  <c:v>0.157169</c:v>
                </c:pt>
                <c:pt idx="148476">
                  <c:v>0.15874199999999999</c:v>
                </c:pt>
                <c:pt idx="148477">
                  <c:v>0.160244</c:v>
                </c:pt>
                <c:pt idx="148478">
                  <c:v>0.16167599999999999</c:v>
                </c:pt>
                <c:pt idx="148479">
                  <c:v>0.16303400000000001</c:v>
                </c:pt>
                <c:pt idx="148480">
                  <c:v>0.16431899999999999</c:v>
                </c:pt>
                <c:pt idx="148481">
                  <c:v>0.16552800000000001</c:v>
                </c:pt>
                <c:pt idx="148482">
                  <c:v>0.166661</c:v>
                </c:pt>
                <c:pt idx="148483">
                  <c:v>0.167717</c:v>
                </c:pt>
                <c:pt idx="148484">
                  <c:v>0.16869500000000001</c:v>
                </c:pt>
                <c:pt idx="148485">
                  <c:v>0.169595</c:v>
                </c:pt>
                <c:pt idx="148486">
                  <c:v>0.17041600000000001</c:v>
                </c:pt>
                <c:pt idx="148487">
                  <c:v>0.171158</c:v>
                </c:pt>
                <c:pt idx="148488">
                  <c:v>0.17182</c:v>
                </c:pt>
                <c:pt idx="148489">
                  <c:v>0.172403</c:v>
                </c:pt>
                <c:pt idx="148490">
                  <c:v>0.172905</c:v>
                </c:pt>
                <c:pt idx="148491">
                  <c:v>0.17332700000000001</c:v>
                </c:pt>
                <c:pt idx="148492">
                  <c:v>0.17366799999999999</c:v>
                </c:pt>
                <c:pt idx="148493">
                  <c:v>0.173928</c:v>
                </c:pt>
                <c:pt idx="148494">
                  <c:v>0.17410800000000001</c:v>
                </c:pt>
                <c:pt idx="148495">
                  <c:v>0.174206</c:v>
                </c:pt>
                <c:pt idx="148496">
                  <c:v>0.17422499999999999</c:v>
                </c:pt>
                <c:pt idx="148497">
                  <c:v>0.17416300000000001</c:v>
                </c:pt>
                <c:pt idx="148498">
                  <c:v>0.17402200000000001</c:v>
                </c:pt>
                <c:pt idx="148499">
                  <c:v>0.17380100000000001</c:v>
                </c:pt>
                <c:pt idx="148500">
                  <c:v>0.17350299999999999</c:v>
                </c:pt>
                <c:pt idx="148501">
                  <c:v>0.173128</c:v>
                </c:pt>
                <c:pt idx="148502">
                  <c:v>0.172675</c:v>
                </c:pt>
                <c:pt idx="148503">
                  <c:v>0.17214599999999999</c:v>
                </c:pt>
                <c:pt idx="148504">
                  <c:v>0.171541</c:v>
                </c:pt>
                <c:pt idx="148505">
                  <c:v>0.17086200000000001</c:v>
                </c:pt>
                <c:pt idx="148506">
                  <c:v>0.17011000000000001</c:v>
                </c:pt>
                <c:pt idx="148507">
                  <c:v>0.16928599999999999</c:v>
                </c:pt>
                <c:pt idx="148508">
                  <c:v>0.16839000000000001</c:v>
                </c:pt>
                <c:pt idx="148509">
                  <c:v>0.16742399999999999</c:v>
                </c:pt>
                <c:pt idx="148510">
                  <c:v>0.16639000000000001</c:v>
                </c:pt>
                <c:pt idx="148511">
                  <c:v>0.16528899999999999</c:v>
                </c:pt>
                <c:pt idx="148512">
                  <c:v>0.16412399999999999</c:v>
                </c:pt>
                <c:pt idx="148513">
                  <c:v>0.16289699999999999</c:v>
                </c:pt>
                <c:pt idx="148514">
                  <c:v>0.161611</c:v>
                </c:pt>
                <c:pt idx="148515">
                  <c:v>0.16026599999999999</c:v>
                </c:pt>
                <c:pt idx="148516">
                  <c:v>0.158863</c:v>
                </c:pt>
                <c:pt idx="148517">
                  <c:v>0.15740599999999999</c:v>
                </c:pt>
                <c:pt idx="148518">
                  <c:v>0.15589500000000001</c:v>
                </c:pt>
                <c:pt idx="148519">
                  <c:v>0.154331</c:v>
                </c:pt>
                <c:pt idx="148520">
                  <c:v>0.15271799999999999</c:v>
                </c:pt>
                <c:pt idx="148521">
                  <c:v>0.151058</c:v>
                </c:pt>
                <c:pt idx="148522">
                  <c:v>0.14935399999999999</c:v>
                </c:pt>
                <c:pt idx="148523">
                  <c:v>0.14760999999999999</c:v>
                </c:pt>
                <c:pt idx="148524">
                  <c:v>0.14582700000000001</c:v>
                </c:pt>
                <c:pt idx="148525">
                  <c:v>0.144008</c:v>
                </c:pt>
                <c:pt idx="148526">
                  <c:v>0.14215700000000001</c:v>
                </c:pt>
                <c:pt idx="148527">
                  <c:v>0.14027500000000001</c:v>
                </c:pt>
                <c:pt idx="148528">
                  <c:v>0.13836399999999999</c:v>
                </c:pt>
                <c:pt idx="148529">
                  <c:v>0.13642799999999999</c:v>
                </c:pt>
                <c:pt idx="148530">
                  <c:v>0.134468</c:v>
                </c:pt>
                <c:pt idx="148531">
                  <c:v>0.13248799999999999</c:v>
                </c:pt>
                <c:pt idx="148532">
                  <c:v>0.13048999999999999</c:v>
                </c:pt>
                <c:pt idx="148533">
                  <c:v>0.12847500000000001</c:v>
                </c:pt>
                <c:pt idx="148534">
                  <c:v>0.126447</c:v>
                </c:pt>
                <c:pt idx="148535">
                  <c:v>0.124408</c:v>
                </c:pt>
                <c:pt idx="148536">
                  <c:v>0.122361</c:v>
                </c:pt>
                <c:pt idx="148537">
                  <c:v>0.120308</c:v>
                </c:pt>
                <c:pt idx="148538">
                  <c:v>0.118252</c:v>
                </c:pt>
                <c:pt idx="148539">
                  <c:v>0.11619500000000001</c:v>
                </c:pt>
                <c:pt idx="148540">
                  <c:v>0.11414000000000001</c:v>
                </c:pt>
                <c:pt idx="148541">
                  <c:v>0.112091</c:v>
                </c:pt>
                <c:pt idx="148542">
                  <c:v>0.11004800000000001</c:v>
                </c:pt>
                <c:pt idx="148543">
                  <c:v>0.108016</c:v>
                </c:pt>
                <c:pt idx="148544">
                  <c:v>0.10599699999999999</c:v>
                </c:pt>
                <c:pt idx="148545">
                  <c:v>0.103993</c:v>
                </c:pt>
                <c:pt idx="148546">
                  <c:v>0.102008</c:v>
                </c:pt>
                <c:pt idx="148547">
                  <c:v>0.10004200000000001</c:v>
                </c:pt>
                <c:pt idx="148548">
                  <c:v>9.8097400000000001E-2</c:v>
                </c:pt>
                <c:pt idx="148549">
                  <c:v>9.6176800000000007E-2</c:v>
                </c:pt>
                <c:pt idx="148550">
                  <c:v>9.42828E-2</c:v>
                </c:pt>
                <c:pt idx="148551">
                  <c:v>9.2418100000000003E-2</c:v>
                </c:pt>
                <c:pt idx="148552">
                  <c:v>9.0585100000000002E-2</c:v>
                </c:pt>
                <c:pt idx="148553">
                  <c:v>8.8785900000000001E-2</c:v>
                </c:pt>
                <c:pt idx="148554">
                  <c:v>8.7022799999999997E-2</c:v>
                </c:pt>
                <c:pt idx="148555">
                  <c:v>8.5297600000000001E-2</c:v>
                </c:pt>
                <c:pt idx="148556">
                  <c:v>8.3612099999999995E-2</c:v>
                </c:pt>
                <c:pt idx="148557">
                  <c:v>8.1967899999999996E-2</c:v>
                </c:pt>
                <c:pt idx="148558">
                  <c:v>8.0366499999999993E-2</c:v>
                </c:pt>
                <c:pt idx="148559">
                  <c:v>7.8809100000000007E-2</c:v>
                </c:pt>
                <c:pt idx="148560">
                  <c:v>7.7297099999999994E-2</c:v>
                </c:pt>
                <c:pt idx="148561">
                  <c:v>7.5831300000000004E-2</c:v>
                </c:pt>
                <c:pt idx="148562">
                  <c:v>7.4412800000000001E-2</c:v>
                </c:pt>
                <c:pt idx="148563">
                  <c:v>7.3042700000000002E-2</c:v>
                </c:pt>
                <c:pt idx="148564">
                  <c:v>7.1722800000000003E-2</c:v>
                </c:pt>
                <c:pt idx="148565">
                  <c:v>7.0454900000000001E-2</c:v>
                </c:pt>
                <c:pt idx="148566">
                  <c:v>6.9240800000000005E-2</c:v>
                </c:pt>
                <c:pt idx="148567">
                  <c:v>6.8081500000000003E-2</c:v>
                </c:pt>
                <c:pt idx="148568">
                  <c:v>6.6977400000000006E-2</c:v>
                </c:pt>
                <c:pt idx="148569">
                  <c:v>6.5928600000000004E-2</c:v>
                </c:pt>
                <c:pt idx="148570">
                  <c:v>6.4935300000000001E-2</c:v>
                </c:pt>
                <c:pt idx="148571">
                  <c:v>6.3997499999999999E-2</c:v>
                </c:pt>
                <c:pt idx="148572">
                  <c:v>6.3115599999999994E-2</c:v>
                </c:pt>
                <c:pt idx="148573">
                  <c:v>6.2289900000000002E-2</c:v>
                </c:pt>
                <c:pt idx="148574">
                  <c:v>6.1520900000000003E-2</c:v>
                </c:pt>
                <c:pt idx="148575">
                  <c:v>6.0808500000000001E-2</c:v>
                </c:pt>
                <c:pt idx="148576">
                  <c:v>6.0152600000000001E-2</c:v>
                </c:pt>
                <c:pt idx="148577">
                  <c:v>5.9553099999999998E-2</c:v>
                </c:pt>
                <c:pt idx="148578">
                  <c:v>5.9009699999999998E-2</c:v>
                </c:pt>
                <c:pt idx="148579">
                  <c:v>5.8522299999999999E-2</c:v>
                </c:pt>
                <c:pt idx="148580">
                  <c:v>5.8090500000000003E-2</c:v>
                </c:pt>
                <c:pt idx="148581">
                  <c:v>5.7714099999999997E-2</c:v>
                </c:pt>
                <c:pt idx="148582">
                  <c:v>5.7391999999999999E-2</c:v>
                </c:pt>
                <c:pt idx="148583">
                  <c:v>5.7123599999999997E-2</c:v>
                </c:pt>
                <c:pt idx="148584">
                  <c:v>5.6908100000000003E-2</c:v>
                </c:pt>
                <c:pt idx="148585">
                  <c:v>5.6744999999999997E-2</c:v>
                </c:pt>
                <c:pt idx="148586">
                  <c:v>5.66334E-2</c:v>
                </c:pt>
                <c:pt idx="148587">
                  <c:v>5.6572200000000003E-2</c:v>
                </c:pt>
                <c:pt idx="148588">
                  <c:v>5.6560199999999998E-2</c:v>
                </c:pt>
                <c:pt idx="148589">
                  <c:v>5.6596100000000003E-2</c:v>
                </c:pt>
                <c:pt idx="148590">
                  <c:v>5.6678100000000002E-2</c:v>
                </c:pt>
                <c:pt idx="148591">
                  <c:v>5.6804899999999998E-2</c:v>
                </c:pt>
                <c:pt idx="148592">
                  <c:v>5.6975400000000002E-2</c:v>
                </c:pt>
                <c:pt idx="148593">
                  <c:v>5.7188000000000003E-2</c:v>
                </c:pt>
                <c:pt idx="148594">
                  <c:v>5.7440699999999997E-2</c:v>
                </c:pt>
                <c:pt idx="148595">
                  <c:v>5.7731400000000002E-2</c:v>
                </c:pt>
                <c:pt idx="148596">
                  <c:v>5.8058699999999998E-2</c:v>
                </c:pt>
                <c:pt idx="148597">
                  <c:v>5.8421000000000001E-2</c:v>
                </c:pt>
                <c:pt idx="148598">
                  <c:v>5.8816599999999997E-2</c:v>
                </c:pt>
                <c:pt idx="148599">
                  <c:v>5.9243900000000002E-2</c:v>
                </c:pt>
                <c:pt idx="148600">
                  <c:v>5.9701200000000003E-2</c:v>
                </c:pt>
                <c:pt idx="148601">
                  <c:v>6.0186499999999997E-2</c:v>
                </c:pt>
                <c:pt idx="148602">
                  <c:v>6.0697800000000003E-2</c:v>
                </c:pt>
                <c:pt idx="148603">
                  <c:v>6.12329E-2</c:v>
                </c:pt>
                <c:pt idx="148604">
                  <c:v>6.1789999999999998E-2</c:v>
                </c:pt>
                <c:pt idx="148605">
                  <c:v>6.2366999999999999E-2</c:v>
                </c:pt>
                <c:pt idx="148606">
                  <c:v>6.2961900000000001E-2</c:v>
                </c:pt>
                <c:pt idx="148607">
                  <c:v>6.3572400000000001E-2</c:v>
                </c:pt>
                <c:pt idx="148608">
                  <c:v>6.4196400000000001E-2</c:v>
                </c:pt>
                <c:pt idx="148609">
                  <c:v>6.4832000000000001E-2</c:v>
                </c:pt>
                <c:pt idx="148610">
                  <c:v>6.5477499999999994E-2</c:v>
                </c:pt>
                <c:pt idx="148611">
                  <c:v>6.6131099999999998E-2</c:v>
                </c:pt>
                <c:pt idx="148612">
                  <c:v>6.6791199999999995E-2</c:v>
                </c:pt>
                <c:pt idx="148613">
                  <c:v>6.7456100000000005E-2</c:v>
                </c:pt>
                <c:pt idx="148614">
                  <c:v>6.8124000000000004E-2</c:v>
                </c:pt>
                <c:pt idx="148615">
                  <c:v>6.8793000000000007E-2</c:v>
                </c:pt>
                <c:pt idx="148616">
                  <c:v>6.9460900000000006E-2</c:v>
                </c:pt>
                <c:pt idx="148617">
                  <c:v>7.0125599999999996E-2</c:v>
                </c:pt>
                <c:pt idx="148618">
                  <c:v>7.0785299999999995E-2</c:v>
                </c:pt>
                <c:pt idx="148619">
                  <c:v>7.1438100000000004E-2</c:v>
                </c:pt>
                <c:pt idx="148620">
                  <c:v>7.2082099999999996E-2</c:v>
                </c:pt>
                <c:pt idx="148621">
                  <c:v>7.2716100000000006E-2</c:v>
                </c:pt>
                <c:pt idx="148622">
                  <c:v>7.3338700000000007E-2</c:v>
                </c:pt>
                <c:pt idx="148623">
                  <c:v>7.39485E-2</c:v>
                </c:pt>
                <c:pt idx="148624">
                  <c:v>7.4543999999999999E-2</c:v>
                </c:pt>
                <c:pt idx="148625">
                  <c:v>7.5124099999999999E-2</c:v>
                </c:pt>
                <c:pt idx="148626">
                  <c:v>7.5687599999999994E-2</c:v>
                </c:pt>
                <c:pt idx="148627">
                  <c:v>7.6233700000000001E-2</c:v>
                </c:pt>
                <c:pt idx="148628">
                  <c:v>7.6761300000000005E-2</c:v>
                </c:pt>
                <c:pt idx="148629">
                  <c:v>7.7269699999999997E-2</c:v>
                </c:pt>
                <c:pt idx="148630">
                  <c:v>7.7757999999999994E-2</c:v>
                </c:pt>
                <c:pt idx="148631">
                  <c:v>7.8225799999999998E-2</c:v>
                </c:pt>
                <c:pt idx="148632">
                  <c:v>7.8672500000000006E-2</c:v>
                </c:pt>
                <c:pt idx="148633">
                  <c:v>7.9097600000000004E-2</c:v>
                </c:pt>
                <c:pt idx="148634">
                  <c:v>7.9500699999999994E-2</c:v>
                </c:pt>
                <c:pt idx="148635">
                  <c:v>7.9881499999999994E-2</c:v>
                </c:pt>
                <c:pt idx="148636">
                  <c:v>8.0239500000000005E-2</c:v>
                </c:pt>
                <c:pt idx="148637">
                  <c:v>8.0574400000000004E-2</c:v>
                </c:pt>
                <c:pt idx="148638">
                  <c:v>8.0886E-2</c:v>
                </c:pt>
                <c:pt idx="148639">
                  <c:v>8.11746E-2</c:v>
                </c:pt>
                <c:pt idx="148640">
                  <c:v>8.1440600000000002E-2</c:v>
                </c:pt>
                <c:pt idx="148641">
                  <c:v>8.1684599999999996E-2</c:v>
                </c:pt>
                <c:pt idx="148642">
                  <c:v>8.1906800000000002E-2</c:v>
                </c:pt>
                <c:pt idx="148643">
                  <c:v>8.2107799999999995E-2</c:v>
                </c:pt>
                <c:pt idx="148644">
                  <c:v>8.2287899999999997E-2</c:v>
                </c:pt>
                <c:pt idx="148645">
                  <c:v>8.2447699999999999E-2</c:v>
                </c:pt>
                <c:pt idx="148646">
                  <c:v>8.2587900000000006E-2</c:v>
                </c:pt>
                <c:pt idx="148647">
                  <c:v>8.2709199999999997E-2</c:v>
                </c:pt>
                <c:pt idx="148648">
                  <c:v>8.2812399999999994E-2</c:v>
                </c:pt>
                <c:pt idx="148649">
                  <c:v>8.2898299999999994E-2</c:v>
                </c:pt>
                <c:pt idx="148650">
                  <c:v>8.2968200000000006E-2</c:v>
                </c:pt>
                <c:pt idx="148651">
                  <c:v>8.3023399999999997E-2</c:v>
                </c:pt>
                <c:pt idx="148652">
                  <c:v>8.3065200000000006E-2</c:v>
                </c:pt>
                <c:pt idx="148653">
                  <c:v>8.30954E-2</c:v>
                </c:pt>
                <c:pt idx="148654">
                  <c:v>8.3115499999999995E-2</c:v>
                </c:pt>
                <c:pt idx="148655">
                  <c:v>8.3126699999999998E-2</c:v>
                </c:pt>
                <c:pt idx="148656">
                  <c:v>8.3130499999999996E-2</c:v>
                </c:pt>
                <c:pt idx="148657">
                  <c:v>8.3128099999999996E-2</c:v>
                </c:pt>
                <c:pt idx="148658">
                  <c:v>8.3120700000000006E-2</c:v>
                </c:pt>
                <c:pt idx="148659">
                  <c:v>8.31099E-2</c:v>
                </c:pt>
                <c:pt idx="148660">
                  <c:v>8.3097199999999996E-2</c:v>
                </c:pt>
                <c:pt idx="148661">
                  <c:v>8.3084099999999994E-2</c:v>
                </c:pt>
                <c:pt idx="148662">
                  <c:v>8.3071999999999993E-2</c:v>
                </c:pt>
                <c:pt idx="148663">
                  <c:v>8.3062800000000006E-2</c:v>
                </c:pt>
                <c:pt idx="148664">
                  <c:v>8.3058000000000007E-2</c:v>
                </c:pt>
                <c:pt idx="148665">
                  <c:v>8.3059099999999997E-2</c:v>
                </c:pt>
                <c:pt idx="148666">
                  <c:v>8.3067600000000005E-2</c:v>
                </c:pt>
                <c:pt idx="148667">
                  <c:v>8.3085099999999995E-2</c:v>
                </c:pt>
                <c:pt idx="148668">
                  <c:v>8.3113300000000001E-2</c:v>
                </c:pt>
                <c:pt idx="148669">
                  <c:v>8.3154000000000006E-2</c:v>
                </c:pt>
                <c:pt idx="148670">
                  <c:v>8.3208900000000002E-2</c:v>
                </c:pt>
                <c:pt idx="148671">
                  <c:v>8.3279800000000001E-2</c:v>
                </c:pt>
                <c:pt idx="148672">
                  <c:v>8.3368200000000003E-2</c:v>
                </c:pt>
                <c:pt idx="148673">
                  <c:v>8.3475800000000003E-2</c:v>
                </c:pt>
                <c:pt idx="148674">
                  <c:v>8.3603700000000003E-2</c:v>
                </c:pt>
                <c:pt idx="148675">
                  <c:v>8.3753099999999997E-2</c:v>
                </c:pt>
                <c:pt idx="148676">
                  <c:v>8.39255E-2</c:v>
                </c:pt>
                <c:pt idx="148677">
                  <c:v>8.4121899999999999E-2</c:v>
                </c:pt>
                <c:pt idx="148678">
                  <c:v>8.4343600000000005E-2</c:v>
                </c:pt>
                <c:pt idx="148679">
                  <c:v>8.4591299999999994E-2</c:v>
                </c:pt>
                <c:pt idx="148680">
                  <c:v>8.4865999999999997E-2</c:v>
                </c:pt>
                <c:pt idx="148681">
                  <c:v>8.5168400000000005E-2</c:v>
                </c:pt>
                <c:pt idx="148682">
                  <c:v>8.5499199999999997E-2</c:v>
                </c:pt>
                <c:pt idx="148683">
                  <c:v>8.5859099999999994E-2</c:v>
                </c:pt>
                <c:pt idx="148684">
                  <c:v>8.6249000000000006E-2</c:v>
                </c:pt>
                <c:pt idx="148685">
                  <c:v>8.6669499999999997E-2</c:v>
                </c:pt>
                <c:pt idx="148686">
                  <c:v>8.7121100000000007E-2</c:v>
                </c:pt>
                <c:pt idx="148687">
                  <c:v>8.7604299999999996E-2</c:v>
                </c:pt>
                <c:pt idx="148688">
                  <c:v>8.8119400000000001E-2</c:v>
                </c:pt>
                <c:pt idx="148689">
                  <c:v>8.8666599999999998E-2</c:v>
                </c:pt>
                <c:pt idx="148690">
                  <c:v>8.9246199999999998E-2</c:v>
                </c:pt>
                <c:pt idx="148691">
                  <c:v>8.9858099999999996E-2</c:v>
                </c:pt>
                <c:pt idx="148692">
                  <c:v>9.0502299999999994E-2</c:v>
                </c:pt>
                <c:pt idx="148693">
                  <c:v>9.1178400000000007E-2</c:v>
                </c:pt>
                <c:pt idx="148694">
                  <c:v>9.1886300000000004E-2</c:v>
                </c:pt>
                <c:pt idx="148695">
                  <c:v>9.2625600000000002E-2</c:v>
                </c:pt>
                <c:pt idx="148696">
                  <c:v>9.3395800000000001E-2</c:v>
                </c:pt>
                <c:pt idx="148697">
                  <c:v>9.4196299999999997E-2</c:v>
                </c:pt>
                <c:pt idx="148698">
                  <c:v>9.5026799999999995E-2</c:v>
                </c:pt>
                <c:pt idx="148699">
                  <c:v>9.5887E-2</c:v>
                </c:pt>
                <c:pt idx="148700">
                  <c:v>9.6776399999999999E-2</c:v>
                </c:pt>
                <c:pt idx="148701">
                  <c:v>9.7694199999999995E-2</c:v>
                </c:pt>
                <c:pt idx="148702">
                  <c:v>9.8639599999999994E-2</c:v>
                </c:pt>
                <c:pt idx="148703">
                  <c:v>9.9611500000000006E-2</c:v>
                </c:pt>
                <c:pt idx="148704">
                  <c:v>0.100609</c:v>
                </c:pt>
                <c:pt idx="148705">
                  <c:v>0.101631</c:v>
                </c:pt>
                <c:pt idx="148706">
                  <c:v>0.10267800000000001</c:v>
                </c:pt>
                <c:pt idx="148707">
                  <c:v>0.10374700000000001</c:v>
                </c:pt>
                <c:pt idx="148708">
                  <c:v>0.104837</c:v>
                </c:pt>
                <c:pt idx="148709">
                  <c:v>0.105949</c:v>
                </c:pt>
                <c:pt idx="148710">
                  <c:v>0.10707999999999999</c:v>
                </c:pt>
                <c:pt idx="148711">
                  <c:v>0.108228</c:v>
                </c:pt>
                <c:pt idx="148712">
                  <c:v>0.10939400000000001</c:v>
                </c:pt>
                <c:pt idx="148713">
                  <c:v>0.11057599999999999</c:v>
                </c:pt>
                <c:pt idx="148714">
                  <c:v>0.111772</c:v>
                </c:pt>
                <c:pt idx="148715">
                  <c:v>0.112981</c:v>
                </c:pt>
                <c:pt idx="148716">
                  <c:v>0.114202</c:v>
                </c:pt>
                <c:pt idx="148717">
                  <c:v>0.11543399999999999</c:v>
                </c:pt>
                <c:pt idx="148718">
                  <c:v>0.116673</c:v>
                </c:pt>
                <c:pt idx="148719">
                  <c:v>0.117919</c:v>
                </c:pt>
                <c:pt idx="148720">
                  <c:v>0.119169</c:v>
                </c:pt>
                <c:pt idx="148721">
                  <c:v>0.120424</c:v>
                </c:pt>
                <c:pt idx="148722">
                  <c:v>0.12168</c:v>
                </c:pt>
                <c:pt idx="148723">
                  <c:v>0.122937</c:v>
                </c:pt>
                <c:pt idx="148724">
                  <c:v>0.124193</c:v>
                </c:pt>
                <c:pt idx="148725">
                  <c:v>0.125446</c:v>
                </c:pt>
                <c:pt idx="148726">
                  <c:v>0.126694</c:v>
                </c:pt>
                <c:pt idx="148727">
                  <c:v>0.12793499999999999</c:v>
                </c:pt>
                <c:pt idx="148728">
                  <c:v>0.129167</c:v>
                </c:pt>
                <c:pt idx="148729">
                  <c:v>0.13039100000000001</c:v>
                </c:pt>
                <c:pt idx="148730">
                  <c:v>0.131603</c:v>
                </c:pt>
                <c:pt idx="148731">
                  <c:v>0.132802</c:v>
                </c:pt>
                <c:pt idx="148732">
                  <c:v>0.133988</c:v>
                </c:pt>
                <c:pt idx="148733">
                  <c:v>0.135158</c:v>
                </c:pt>
                <c:pt idx="148734">
                  <c:v>0.13631099999999999</c:v>
                </c:pt>
                <c:pt idx="148735">
                  <c:v>0.13744500000000001</c:v>
                </c:pt>
                <c:pt idx="148736">
                  <c:v>0.13855999999999999</c:v>
                </c:pt>
                <c:pt idx="148737">
                  <c:v>0.139655</c:v>
                </c:pt>
                <c:pt idx="148738">
                  <c:v>0.14072899999999999</c:v>
                </c:pt>
                <c:pt idx="148739">
                  <c:v>0.14178099999999999</c:v>
                </c:pt>
                <c:pt idx="148740">
                  <c:v>0.14280999999999999</c:v>
                </c:pt>
                <c:pt idx="148741">
                  <c:v>0.143815</c:v>
                </c:pt>
                <c:pt idx="148742">
                  <c:v>0.14479500000000001</c:v>
                </c:pt>
                <c:pt idx="148743">
                  <c:v>0.14574699999999999</c:v>
                </c:pt>
                <c:pt idx="148744">
                  <c:v>0.14666999999999999</c:v>
                </c:pt>
                <c:pt idx="148745">
                  <c:v>0.147563</c:v>
                </c:pt>
                <c:pt idx="148746">
                  <c:v>0.148425</c:v>
                </c:pt>
                <c:pt idx="148747">
                  <c:v>0.149254</c:v>
                </c:pt>
                <c:pt idx="148748">
                  <c:v>0.15004899999999999</c:v>
                </c:pt>
                <c:pt idx="148749">
                  <c:v>0.150808</c:v>
                </c:pt>
                <c:pt idx="148750">
                  <c:v>0.151531</c:v>
                </c:pt>
                <c:pt idx="148751">
                  <c:v>0.15221699999999999</c:v>
                </c:pt>
                <c:pt idx="148752">
                  <c:v>0.152863</c:v>
                </c:pt>
                <c:pt idx="148753">
                  <c:v>0.15346899999999999</c:v>
                </c:pt>
                <c:pt idx="148754">
                  <c:v>0.154033</c:v>
                </c:pt>
                <c:pt idx="148755">
                  <c:v>0.154554</c:v>
                </c:pt>
                <c:pt idx="148756">
                  <c:v>0.155032</c:v>
                </c:pt>
                <c:pt idx="148757">
                  <c:v>0.15546599999999999</c:v>
                </c:pt>
                <c:pt idx="148758">
                  <c:v>0.15585499999999999</c:v>
                </c:pt>
                <c:pt idx="148759">
                  <c:v>0.156197</c:v>
                </c:pt>
                <c:pt idx="148760">
                  <c:v>0.15649399999999999</c:v>
                </c:pt>
                <c:pt idx="148761">
                  <c:v>0.15674299999999999</c:v>
                </c:pt>
                <c:pt idx="148762">
                  <c:v>0.156943</c:v>
                </c:pt>
                <c:pt idx="148763">
                  <c:v>0.15709400000000001</c:v>
                </c:pt>
                <c:pt idx="148764">
                  <c:v>0.157195</c:v>
                </c:pt>
                <c:pt idx="148765">
                  <c:v>0.157245</c:v>
                </c:pt>
                <c:pt idx="148766">
                  <c:v>0.15724199999999999</c:v>
                </c:pt>
                <c:pt idx="148767">
                  <c:v>0.15718799999999999</c:v>
                </c:pt>
                <c:pt idx="148768">
                  <c:v>0.157079</c:v>
                </c:pt>
                <c:pt idx="148769">
                  <c:v>0.156916</c:v>
                </c:pt>
                <c:pt idx="148770">
                  <c:v>0.156698</c:v>
                </c:pt>
                <c:pt idx="148771">
                  <c:v>0.15642400000000001</c:v>
                </c:pt>
                <c:pt idx="148772">
                  <c:v>0.15609300000000001</c:v>
                </c:pt>
                <c:pt idx="148773">
                  <c:v>0.15570600000000001</c:v>
                </c:pt>
                <c:pt idx="148774">
                  <c:v>0.15526200000000001</c:v>
                </c:pt>
                <c:pt idx="148775">
                  <c:v>0.15475900000000001</c:v>
                </c:pt>
                <c:pt idx="148776">
                  <c:v>0.154198</c:v>
                </c:pt>
                <c:pt idx="148777">
                  <c:v>0.15357799999999999</c:v>
                </c:pt>
                <c:pt idx="148778">
                  <c:v>0.15290000000000001</c:v>
                </c:pt>
                <c:pt idx="148779">
                  <c:v>0.15216199999999999</c:v>
                </c:pt>
                <c:pt idx="148780">
                  <c:v>0.151364</c:v>
                </c:pt>
                <c:pt idx="148781">
                  <c:v>0.150507</c:v>
                </c:pt>
                <c:pt idx="148782">
                  <c:v>0.14959</c:v>
                </c:pt>
                <c:pt idx="148783">
                  <c:v>0.148613</c:v>
                </c:pt>
                <c:pt idx="148784">
                  <c:v>0.14757600000000001</c:v>
                </c:pt>
                <c:pt idx="148785">
                  <c:v>0.146478</c:v>
                </c:pt>
                <c:pt idx="148786">
                  <c:v>0.14532100000000001</c:v>
                </c:pt>
                <c:pt idx="148787">
                  <c:v>0.14410500000000001</c:v>
                </c:pt>
                <c:pt idx="148788">
                  <c:v>0.14283100000000001</c:v>
                </c:pt>
                <c:pt idx="148789">
                  <c:v>0.14149900000000001</c:v>
                </c:pt>
                <c:pt idx="148790">
                  <c:v>0.14010800000000001</c:v>
                </c:pt>
                <c:pt idx="148791">
                  <c:v>0.13866100000000001</c:v>
                </c:pt>
                <c:pt idx="148792">
                  <c:v>0.137158</c:v>
                </c:pt>
                <c:pt idx="148793">
                  <c:v>0.135599</c:v>
                </c:pt>
                <c:pt idx="148794">
                  <c:v>0.13398599999999999</c:v>
                </c:pt>
                <c:pt idx="148795">
                  <c:v>0.13231999999999999</c:v>
                </c:pt>
                <c:pt idx="148796">
                  <c:v>0.13060099999999999</c:v>
                </c:pt>
                <c:pt idx="148797">
                  <c:v>0.128831</c:v>
                </c:pt>
                <c:pt idx="148798">
                  <c:v>0.12701000000000001</c:v>
                </c:pt>
                <c:pt idx="148799">
                  <c:v>0.125141</c:v>
                </c:pt>
                <c:pt idx="148800">
                  <c:v>0.123226</c:v>
                </c:pt>
                <c:pt idx="148801">
                  <c:v>0.121265</c:v>
                </c:pt>
                <c:pt idx="148802">
                  <c:v>0.11926100000000001</c:v>
                </c:pt>
                <c:pt idx="148803">
                  <c:v>0.117216</c:v>
                </c:pt>
                <c:pt idx="148804">
                  <c:v>0.115131</c:v>
                </c:pt>
                <c:pt idx="148805">
                  <c:v>0.113008</c:v>
                </c:pt>
                <c:pt idx="148806">
                  <c:v>0.110847</c:v>
                </c:pt>
                <c:pt idx="148807">
                  <c:v>0.108652</c:v>
                </c:pt>
                <c:pt idx="148808">
                  <c:v>0.106424</c:v>
                </c:pt>
                <c:pt idx="148809">
                  <c:v>0.10416599999999999</c:v>
                </c:pt>
                <c:pt idx="148810">
                  <c:v>0.10188</c:v>
                </c:pt>
                <c:pt idx="148811">
                  <c:v>9.9569900000000003E-2</c:v>
                </c:pt>
                <c:pt idx="148812">
                  <c:v>9.7236400000000001E-2</c:v>
                </c:pt>
                <c:pt idx="148813">
                  <c:v>9.4881300000000002E-2</c:v>
                </c:pt>
                <c:pt idx="148814">
                  <c:v>9.2507300000000001E-2</c:v>
                </c:pt>
                <c:pt idx="148815">
                  <c:v>9.0117299999999997E-2</c:v>
                </c:pt>
                <c:pt idx="148816">
                  <c:v>8.7714100000000003E-2</c:v>
                </c:pt>
                <c:pt idx="148817">
                  <c:v>8.5300600000000004E-2</c:v>
                </c:pt>
                <c:pt idx="148818">
                  <c:v>8.2879700000000001E-2</c:v>
                </c:pt>
                <c:pt idx="148819">
                  <c:v>8.0454499999999998E-2</c:v>
                </c:pt>
                <c:pt idx="148820">
                  <c:v>7.8028E-2</c:v>
                </c:pt>
                <c:pt idx="148821">
                  <c:v>7.5602699999999995E-2</c:v>
                </c:pt>
                <c:pt idx="148822">
                  <c:v>7.3181499999999997E-2</c:v>
                </c:pt>
                <c:pt idx="148823">
                  <c:v>7.0767700000000003E-2</c:v>
                </c:pt>
                <c:pt idx="148824">
                  <c:v>6.8364599999999998E-2</c:v>
                </c:pt>
                <c:pt idx="148825">
                  <c:v>6.5976400000000004E-2</c:v>
                </c:pt>
                <c:pt idx="148826">
                  <c:v>6.3607399999999994E-2</c:v>
                </c:pt>
                <c:pt idx="148827">
                  <c:v>6.12609E-2</c:v>
                </c:pt>
                <c:pt idx="148828">
                  <c:v>5.89388E-2</c:v>
                </c:pt>
                <c:pt idx="148829">
                  <c:v>5.6643399999999997E-2</c:v>
                </c:pt>
                <c:pt idx="148830">
                  <c:v>5.4377300000000003E-2</c:v>
                </c:pt>
                <c:pt idx="148831">
                  <c:v>5.2143299999999997E-2</c:v>
                </c:pt>
                <c:pt idx="148832">
                  <c:v>4.9943599999999998E-2</c:v>
                </c:pt>
                <c:pt idx="148833">
                  <c:v>4.7780499999999997E-2</c:v>
                </c:pt>
                <c:pt idx="148834">
                  <c:v>4.5656599999999999E-2</c:v>
                </c:pt>
                <c:pt idx="148835">
                  <c:v>4.3574399999999999E-2</c:v>
                </c:pt>
                <c:pt idx="148836">
                  <c:v>4.1535900000000001E-2</c:v>
                </c:pt>
                <c:pt idx="148837">
                  <c:v>3.9543300000000003E-2</c:v>
                </c:pt>
                <c:pt idx="148838">
                  <c:v>3.75985E-2</c:v>
                </c:pt>
                <c:pt idx="148839">
                  <c:v>3.57033E-2</c:v>
                </c:pt>
                <c:pt idx="148840">
                  <c:v>3.3859199999999999E-2</c:v>
                </c:pt>
                <c:pt idx="148841">
                  <c:v>3.20673E-2</c:v>
                </c:pt>
                <c:pt idx="148842">
                  <c:v>3.03293E-2</c:v>
                </c:pt>
                <c:pt idx="148843">
                  <c:v>2.8646999999999999E-2</c:v>
                </c:pt>
                <c:pt idx="148844">
                  <c:v>2.70221E-2</c:v>
                </c:pt>
                <c:pt idx="148845">
                  <c:v>2.54559E-2</c:v>
                </c:pt>
                <c:pt idx="148846">
                  <c:v>2.3949499999999999E-2</c:v>
                </c:pt>
                <c:pt idx="148847">
                  <c:v>2.25045E-2</c:v>
                </c:pt>
                <c:pt idx="148848">
                  <c:v>2.1121899999999999E-2</c:v>
                </c:pt>
                <c:pt idx="148849">
                  <c:v>1.9802799999999999E-2</c:v>
                </c:pt>
                <c:pt idx="148850">
                  <c:v>1.8547500000000001E-2</c:v>
                </c:pt>
                <c:pt idx="148851">
                  <c:v>1.7356400000000001E-2</c:v>
                </c:pt>
                <c:pt idx="148852">
                  <c:v>1.6229899999999998E-2</c:v>
                </c:pt>
                <c:pt idx="148853">
                  <c:v>1.51682E-2</c:v>
                </c:pt>
                <c:pt idx="148854">
                  <c:v>1.41713E-2</c:v>
                </c:pt>
                <c:pt idx="148855">
                  <c:v>1.32392E-2</c:v>
                </c:pt>
                <c:pt idx="148856">
                  <c:v>1.2371500000000001E-2</c:v>
                </c:pt>
                <c:pt idx="148857">
                  <c:v>1.15678E-2</c:v>
                </c:pt>
                <c:pt idx="148858">
                  <c:v>1.08276E-2</c:v>
                </c:pt>
                <c:pt idx="148859">
                  <c:v>1.0150299999999999E-2</c:v>
                </c:pt>
                <c:pt idx="148860" formatCode="0.00E+00">
                  <c:v>9.5349600000000003E-3</c:v>
                </c:pt>
                <c:pt idx="148861" formatCode="0.00E+00">
                  <c:v>8.9806799999999996E-3</c:v>
                </c:pt>
                <c:pt idx="148862" formatCode="0.00E+00">
                  <c:v>8.4861699999999995E-3</c:v>
                </c:pt>
                <c:pt idx="148863" formatCode="0.00E+00">
                  <c:v>8.05027E-3</c:v>
                </c:pt>
                <c:pt idx="148864" formatCode="0.00E+00">
                  <c:v>7.6717299999999999E-3</c:v>
                </c:pt>
                <c:pt idx="148865" formatCode="0.00E+00">
                  <c:v>7.34908E-3</c:v>
                </c:pt>
                <c:pt idx="148866" formatCode="0.00E+00">
                  <c:v>7.0806999999999997E-3</c:v>
                </c:pt>
                <c:pt idx="148867" formatCode="0.00E+00">
                  <c:v>6.8649899999999996E-3</c:v>
                </c:pt>
                <c:pt idx="148868" formatCode="0.00E+00">
                  <c:v>6.7003599999999998E-3</c:v>
                </c:pt>
                <c:pt idx="148869" formatCode="0.00E+00">
                  <c:v>6.5850300000000004E-3</c:v>
                </c:pt>
                <c:pt idx="148870" formatCode="0.00E+00">
                  <c:v>6.51704E-3</c:v>
                </c:pt>
                <c:pt idx="148871" formatCode="0.00E+00">
                  <c:v>6.4941499999999997E-3</c:v>
                </c:pt>
                <c:pt idx="148872" formatCode="0.00E+00">
                  <c:v>6.5139300000000002E-3</c:v>
                </c:pt>
                <c:pt idx="148873" formatCode="0.00E+00">
                  <c:v>6.5741699999999998E-3</c:v>
                </c:pt>
                <c:pt idx="148874" formatCode="0.00E+00">
                  <c:v>6.6729800000000002E-3</c:v>
                </c:pt>
                <c:pt idx="148875" formatCode="0.00E+00">
                  <c:v>6.8083500000000003E-3</c:v>
                </c:pt>
                <c:pt idx="148876" formatCode="0.00E+00">
                  <c:v>6.9780700000000003E-3</c:v>
                </c:pt>
                <c:pt idx="148877" formatCode="0.00E+00">
                  <c:v>7.1799100000000003E-3</c:v>
                </c:pt>
                <c:pt idx="148878" formatCode="0.00E+00">
                  <c:v>7.4116399999999997E-3</c:v>
                </c:pt>
                <c:pt idx="148879" formatCode="0.00E+00">
                  <c:v>7.67098E-3</c:v>
                </c:pt>
                <c:pt idx="148880" formatCode="0.00E+00">
                  <c:v>7.9555000000000008E-3</c:v>
                </c:pt>
                <c:pt idx="148881" formatCode="0.00E+00">
                  <c:v>8.2627499999999993E-3</c:v>
                </c:pt>
                <c:pt idx="148882" formatCode="0.00E+00">
                  <c:v>8.5903500000000001E-3</c:v>
                </c:pt>
                <c:pt idx="148883" formatCode="0.00E+00">
                  <c:v>8.9358800000000002E-3</c:v>
                </c:pt>
                <c:pt idx="148884" formatCode="0.00E+00">
                  <c:v>9.2967699999999993E-3</c:v>
                </c:pt>
                <c:pt idx="148885" formatCode="0.00E+00">
                  <c:v>9.6703699999999993E-3</c:v>
                </c:pt>
                <c:pt idx="148886">
                  <c:v>1.00543E-2</c:v>
                </c:pt>
                <c:pt idx="148887">
                  <c:v>1.0446499999999999E-2</c:v>
                </c:pt>
                <c:pt idx="148888">
                  <c:v>1.0844899999999999E-2</c:v>
                </c:pt>
                <c:pt idx="148889">
                  <c:v>1.12476E-2</c:v>
                </c:pt>
                <c:pt idx="148890">
                  <c:v>1.1652300000000001E-2</c:v>
                </c:pt>
                <c:pt idx="148891">
                  <c:v>1.2056900000000001E-2</c:v>
                </c:pt>
                <c:pt idx="148892">
                  <c:v>1.24593E-2</c:v>
                </c:pt>
                <c:pt idx="148893">
                  <c:v>1.2857E-2</c:v>
                </c:pt>
                <c:pt idx="148894">
                  <c:v>1.3248299999999999E-2</c:v>
                </c:pt>
                <c:pt idx="148895">
                  <c:v>1.3631300000000001E-2</c:v>
                </c:pt>
                <c:pt idx="148896">
                  <c:v>1.40045E-2</c:v>
                </c:pt>
                <c:pt idx="148897">
                  <c:v>1.43667E-2</c:v>
                </c:pt>
                <c:pt idx="148898">
                  <c:v>1.47166E-2</c:v>
                </c:pt>
                <c:pt idx="148899">
                  <c:v>1.50525E-2</c:v>
                </c:pt>
                <c:pt idx="148900">
                  <c:v>1.53723E-2</c:v>
                </c:pt>
                <c:pt idx="148901">
                  <c:v>1.56746E-2</c:v>
                </c:pt>
                <c:pt idx="148902">
                  <c:v>1.59586E-2</c:v>
                </c:pt>
                <c:pt idx="148903">
                  <c:v>1.62233E-2</c:v>
                </c:pt>
                <c:pt idx="148904">
                  <c:v>1.6468E-2</c:v>
                </c:pt>
                <c:pt idx="148905">
                  <c:v>1.6691999999999999E-2</c:v>
                </c:pt>
                <c:pt idx="148906">
                  <c:v>1.6894900000000001E-2</c:v>
                </c:pt>
                <c:pt idx="148907">
                  <c:v>1.7076299999999999E-2</c:v>
                </c:pt>
                <c:pt idx="148908">
                  <c:v>1.72357E-2</c:v>
                </c:pt>
                <c:pt idx="148909">
                  <c:v>1.73723E-2</c:v>
                </c:pt>
                <c:pt idx="148910">
                  <c:v>1.74857E-2</c:v>
                </c:pt>
                <c:pt idx="148911">
                  <c:v>1.75762E-2</c:v>
                </c:pt>
                <c:pt idx="148912">
                  <c:v>1.76446E-2</c:v>
                </c:pt>
                <c:pt idx="148913">
                  <c:v>1.76924E-2</c:v>
                </c:pt>
                <c:pt idx="148914">
                  <c:v>1.7720799999999998E-2</c:v>
                </c:pt>
                <c:pt idx="148915">
                  <c:v>1.77293E-2</c:v>
                </c:pt>
                <c:pt idx="148916">
                  <c:v>1.77171E-2</c:v>
                </c:pt>
                <c:pt idx="148917">
                  <c:v>1.7684700000000001E-2</c:v>
                </c:pt>
                <c:pt idx="148918">
                  <c:v>1.7632999999999999E-2</c:v>
                </c:pt>
                <c:pt idx="148919">
                  <c:v>1.75628E-2</c:v>
                </c:pt>
                <c:pt idx="148920">
                  <c:v>1.74746E-2</c:v>
                </c:pt>
                <c:pt idx="148921">
                  <c:v>1.7369300000000001E-2</c:v>
                </c:pt>
                <c:pt idx="148922">
                  <c:v>1.7248099999999999E-2</c:v>
                </c:pt>
                <c:pt idx="148923">
                  <c:v>1.7112100000000002E-2</c:v>
                </c:pt>
                <c:pt idx="148924">
                  <c:v>1.69622E-2</c:v>
                </c:pt>
                <c:pt idx="148925">
                  <c:v>1.6799399999999999E-2</c:v>
                </c:pt>
                <c:pt idx="148926">
                  <c:v>1.6624699999999999E-2</c:v>
                </c:pt>
                <c:pt idx="148927">
                  <c:v>1.6439100000000002E-2</c:v>
                </c:pt>
                <c:pt idx="148928">
                  <c:v>1.6244000000000001E-2</c:v>
                </c:pt>
                <c:pt idx="148929">
                  <c:v>1.6040499999999999E-2</c:v>
                </c:pt>
                <c:pt idx="148930">
                  <c:v>1.58306E-2</c:v>
                </c:pt>
                <c:pt idx="148931">
                  <c:v>1.56159E-2</c:v>
                </c:pt>
                <c:pt idx="148932">
                  <c:v>1.53981E-2</c:v>
                </c:pt>
                <c:pt idx="148933">
                  <c:v>1.5178499999999999E-2</c:v>
                </c:pt>
                <c:pt idx="148934">
                  <c:v>1.4959200000000001E-2</c:v>
                </c:pt>
                <c:pt idx="148935">
                  <c:v>1.47423E-2</c:v>
                </c:pt>
                <c:pt idx="148936">
                  <c:v>1.453E-2</c:v>
                </c:pt>
                <c:pt idx="148937">
                  <c:v>1.4324399999999999E-2</c:v>
                </c:pt>
                <c:pt idx="148938">
                  <c:v>1.41271E-2</c:v>
                </c:pt>
                <c:pt idx="148939">
                  <c:v>1.39401E-2</c:v>
                </c:pt>
                <c:pt idx="148940">
                  <c:v>1.3765400000000001E-2</c:v>
                </c:pt>
                <c:pt idx="148941">
                  <c:v>1.36048E-2</c:v>
                </c:pt>
                <c:pt idx="148942">
                  <c:v>1.34606E-2</c:v>
                </c:pt>
                <c:pt idx="148943">
                  <c:v>1.33346E-2</c:v>
                </c:pt>
                <c:pt idx="148944">
                  <c:v>1.32286E-2</c:v>
                </c:pt>
                <c:pt idx="148945">
                  <c:v>1.3144400000000001E-2</c:v>
                </c:pt>
                <c:pt idx="148946">
                  <c:v>1.3083900000000001E-2</c:v>
                </c:pt>
                <c:pt idx="148947">
                  <c:v>1.30486E-2</c:v>
                </c:pt>
                <c:pt idx="148948">
                  <c:v>1.3040599999999999E-2</c:v>
                </c:pt>
                <c:pt idx="148949">
                  <c:v>1.3061400000000001E-2</c:v>
                </c:pt>
                <c:pt idx="148950">
                  <c:v>1.3112800000000001E-2</c:v>
                </c:pt>
                <c:pt idx="148951">
                  <c:v>1.31965E-2</c:v>
                </c:pt>
                <c:pt idx="148952">
                  <c:v>1.3314100000000001E-2</c:v>
                </c:pt>
                <c:pt idx="148953">
                  <c:v>1.34667E-2</c:v>
                </c:pt>
                <c:pt idx="148954">
                  <c:v>1.36559E-2</c:v>
                </c:pt>
                <c:pt idx="148955">
                  <c:v>1.3883E-2</c:v>
                </c:pt>
                <c:pt idx="148956">
                  <c:v>1.4149500000000001E-2</c:v>
                </c:pt>
                <c:pt idx="148957">
                  <c:v>1.4456500000000001E-2</c:v>
                </c:pt>
                <c:pt idx="148958">
                  <c:v>1.48053E-2</c:v>
                </c:pt>
                <c:pt idx="148959">
                  <c:v>1.5196899999999999E-2</c:v>
                </c:pt>
                <c:pt idx="148960">
                  <c:v>1.5632099999999999E-2</c:v>
                </c:pt>
                <c:pt idx="148961">
                  <c:v>1.61116E-2</c:v>
                </c:pt>
                <c:pt idx="148962">
                  <c:v>1.66363E-2</c:v>
                </c:pt>
                <c:pt idx="148963">
                  <c:v>1.7206900000000001E-2</c:v>
                </c:pt>
                <c:pt idx="148964">
                  <c:v>1.7824300000000001E-2</c:v>
                </c:pt>
                <c:pt idx="148965">
                  <c:v>1.8488999999999998E-2</c:v>
                </c:pt>
                <c:pt idx="148966">
                  <c:v>1.92015E-2</c:v>
                </c:pt>
                <c:pt idx="148967">
                  <c:v>1.9962000000000001E-2</c:v>
                </c:pt>
                <c:pt idx="148968">
                  <c:v>2.07707E-2</c:v>
                </c:pt>
                <c:pt idx="148969">
                  <c:v>2.1627799999999999E-2</c:v>
                </c:pt>
                <c:pt idx="148970">
                  <c:v>2.2533299999999999E-2</c:v>
                </c:pt>
                <c:pt idx="148971">
                  <c:v>2.3487000000000001E-2</c:v>
                </c:pt>
                <c:pt idx="148972">
                  <c:v>2.44885E-2</c:v>
                </c:pt>
                <c:pt idx="148973">
                  <c:v>2.5537799999999999E-2</c:v>
                </c:pt>
                <c:pt idx="148974">
                  <c:v>2.6634399999999999E-2</c:v>
                </c:pt>
                <c:pt idx="148975">
                  <c:v>2.7777799999999998E-2</c:v>
                </c:pt>
                <c:pt idx="148976">
                  <c:v>2.89676E-2</c:v>
                </c:pt>
                <c:pt idx="148977">
                  <c:v>3.0202900000000001E-2</c:v>
                </c:pt>
                <c:pt idx="148978">
                  <c:v>3.1482999999999997E-2</c:v>
                </c:pt>
                <c:pt idx="148979">
                  <c:v>3.2806799999999997E-2</c:v>
                </c:pt>
                <c:pt idx="148980">
                  <c:v>3.4173200000000001E-2</c:v>
                </c:pt>
                <c:pt idx="148981">
                  <c:v>3.55812E-2</c:v>
                </c:pt>
                <c:pt idx="148982">
                  <c:v>3.7029399999999997E-2</c:v>
                </c:pt>
                <c:pt idx="148983">
                  <c:v>3.8516700000000001E-2</c:v>
                </c:pt>
                <c:pt idx="148984">
                  <c:v>4.0041899999999998E-2</c:v>
                </c:pt>
                <c:pt idx="148985">
                  <c:v>4.16037E-2</c:v>
                </c:pt>
                <c:pt idx="148986">
                  <c:v>4.3200500000000003E-2</c:v>
                </c:pt>
                <c:pt idx="148987">
                  <c:v>4.4830200000000001E-2</c:v>
                </c:pt>
                <c:pt idx="148988">
                  <c:v>4.6490900000000002E-2</c:v>
                </c:pt>
                <c:pt idx="148989">
                  <c:v>4.8180500000000001E-2</c:v>
                </c:pt>
                <c:pt idx="148990">
                  <c:v>4.98971E-2</c:v>
                </c:pt>
                <c:pt idx="148991">
                  <c:v>5.16386E-2</c:v>
                </c:pt>
                <c:pt idx="148992">
                  <c:v>5.34028E-2</c:v>
                </c:pt>
                <c:pt idx="148993">
                  <c:v>5.5187199999999999E-2</c:v>
                </c:pt>
                <c:pt idx="148994">
                  <c:v>5.6989600000000001E-2</c:v>
                </c:pt>
                <c:pt idx="148995">
                  <c:v>5.8807499999999999E-2</c:v>
                </c:pt>
                <c:pt idx="148996">
                  <c:v>6.0638299999999999E-2</c:v>
                </c:pt>
                <c:pt idx="148997">
                  <c:v>6.2479199999999999E-2</c:v>
                </c:pt>
                <c:pt idx="148998">
                  <c:v>6.4327499999999996E-2</c:v>
                </c:pt>
                <c:pt idx="148999">
                  <c:v>6.6180500000000003E-2</c:v>
                </c:pt>
                <c:pt idx="149000">
                  <c:v>6.8035700000000005E-2</c:v>
                </c:pt>
                <c:pt idx="149001">
                  <c:v>6.98902E-2</c:v>
                </c:pt>
                <c:pt idx="149002">
                  <c:v>7.1741100000000002E-2</c:v>
                </c:pt>
                <c:pt idx="149003">
                  <c:v>7.3585499999999998E-2</c:v>
                </c:pt>
                <c:pt idx="149004">
                  <c:v>7.5420299999999996E-2</c:v>
                </c:pt>
                <c:pt idx="149005">
                  <c:v>7.7242900000000003E-2</c:v>
                </c:pt>
                <c:pt idx="149006">
                  <c:v>7.9050300000000004E-2</c:v>
                </c:pt>
                <c:pt idx="149007">
                  <c:v>8.0839499999999995E-2</c:v>
                </c:pt>
                <c:pt idx="149008">
                  <c:v>8.2607399999999997E-2</c:v>
                </c:pt>
                <c:pt idx="149009">
                  <c:v>8.4350999999999995E-2</c:v>
                </c:pt>
                <c:pt idx="149010">
                  <c:v>8.6067299999999999E-2</c:v>
                </c:pt>
                <c:pt idx="149011">
                  <c:v>8.7753200000000003E-2</c:v>
                </c:pt>
                <c:pt idx="149012">
                  <c:v>8.9405600000000002E-2</c:v>
                </c:pt>
                <c:pt idx="149013">
                  <c:v>9.1021299999999999E-2</c:v>
                </c:pt>
                <c:pt idx="149014">
                  <c:v>9.2596999999999999E-2</c:v>
                </c:pt>
                <c:pt idx="149015">
                  <c:v>9.4129500000000005E-2</c:v>
                </c:pt>
                <c:pt idx="149016">
                  <c:v>9.5615800000000001E-2</c:v>
                </c:pt>
                <c:pt idx="149017">
                  <c:v>9.7053100000000003E-2</c:v>
                </c:pt>
                <c:pt idx="149018">
                  <c:v>9.8438600000000001E-2</c:v>
                </c:pt>
                <c:pt idx="149019">
                  <c:v>9.9769300000000005E-2</c:v>
                </c:pt>
                <c:pt idx="149020">
                  <c:v>0.10104200000000001</c:v>
                </c:pt>
                <c:pt idx="149021">
                  <c:v>0.102255</c:v>
                </c:pt>
                <c:pt idx="149022">
                  <c:v>0.103405</c:v>
                </c:pt>
                <c:pt idx="149023">
                  <c:v>0.104489</c:v>
                </c:pt>
                <c:pt idx="149024">
                  <c:v>0.105505</c:v>
                </c:pt>
                <c:pt idx="149025">
                  <c:v>0.10645</c:v>
                </c:pt>
                <c:pt idx="149026">
                  <c:v>0.107323</c:v>
                </c:pt>
                <c:pt idx="149027">
                  <c:v>0.10811900000000001</c:v>
                </c:pt>
                <c:pt idx="149028">
                  <c:v>0.108837</c:v>
                </c:pt>
                <c:pt idx="149029">
                  <c:v>0.109475</c:v>
                </c:pt>
                <c:pt idx="149030">
                  <c:v>0.110032</c:v>
                </c:pt>
                <c:pt idx="149031">
                  <c:v>0.110504</c:v>
                </c:pt>
                <c:pt idx="149032">
                  <c:v>0.11089</c:v>
                </c:pt>
                <c:pt idx="149033">
                  <c:v>0.111189</c:v>
                </c:pt>
                <c:pt idx="149034">
                  <c:v>0.111398</c:v>
                </c:pt>
                <c:pt idx="149035">
                  <c:v>0.111516</c:v>
                </c:pt>
                <c:pt idx="149036">
                  <c:v>0.111542</c:v>
                </c:pt>
                <c:pt idx="149037">
                  <c:v>0.111475</c:v>
                </c:pt>
                <c:pt idx="149038">
                  <c:v>0.111313</c:v>
                </c:pt>
                <c:pt idx="149039">
                  <c:v>0.111056</c:v>
                </c:pt>
                <c:pt idx="149040">
                  <c:v>0.11070199999999999</c:v>
                </c:pt>
                <c:pt idx="149041">
                  <c:v>0.11025</c:v>
                </c:pt>
                <c:pt idx="149042">
                  <c:v>0.10970100000000001</c:v>
                </c:pt>
                <c:pt idx="149043">
                  <c:v>0.109052</c:v>
                </c:pt>
                <c:pt idx="149044">
                  <c:v>0.108304</c:v>
                </c:pt>
                <c:pt idx="149045">
                  <c:v>0.107457</c:v>
                </c:pt>
                <c:pt idx="149046">
                  <c:v>0.10650999999999999</c:v>
                </c:pt>
                <c:pt idx="149047">
                  <c:v>0.105463</c:v>
                </c:pt>
                <c:pt idx="149048">
                  <c:v>0.10431600000000001</c:v>
                </c:pt>
                <c:pt idx="149049">
                  <c:v>0.103071</c:v>
                </c:pt>
                <c:pt idx="149050">
                  <c:v>0.101726</c:v>
                </c:pt>
                <c:pt idx="149051">
                  <c:v>0.100283</c:v>
                </c:pt>
                <c:pt idx="149052">
                  <c:v>9.8742999999999997E-2</c:v>
                </c:pt>
                <c:pt idx="149053">
                  <c:v>9.7106399999999995E-2</c:v>
                </c:pt>
                <c:pt idx="149054">
                  <c:v>9.5374500000000001E-2</c:v>
                </c:pt>
                <c:pt idx="149055">
                  <c:v>9.3548500000000007E-2</c:v>
                </c:pt>
                <c:pt idx="149056">
                  <c:v>9.1629600000000005E-2</c:v>
                </c:pt>
                <c:pt idx="149057">
                  <c:v>8.9619099999999993E-2</c:v>
                </c:pt>
                <c:pt idx="149058">
                  <c:v>8.7518600000000002E-2</c:v>
                </c:pt>
                <c:pt idx="149059">
                  <c:v>8.5329699999999994E-2</c:v>
                </c:pt>
                <c:pt idx="149060">
                  <c:v>8.3054199999999995E-2</c:v>
                </c:pt>
                <c:pt idx="149061">
                  <c:v>8.0694199999999994E-2</c:v>
                </c:pt>
                <c:pt idx="149062">
                  <c:v>7.8251600000000004E-2</c:v>
                </c:pt>
                <c:pt idx="149063">
                  <c:v>7.5729000000000005E-2</c:v>
                </c:pt>
                <c:pt idx="149064">
                  <c:v>7.3128499999999999E-2</c:v>
                </c:pt>
                <c:pt idx="149065">
                  <c:v>7.0452600000000004E-2</c:v>
                </c:pt>
                <c:pt idx="149066">
                  <c:v>6.7704E-2</c:v>
                </c:pt>
                <c:pt idx="149067">
                  <c:v>6.4884999999999998E-2</c:v>
                </c:pt>
                <c:pt idx="149068">
                  <c:v>6.1998699999999997E-2</c:v>
                </c:pt>
                <c:pt idx="149069">
                  <c:v>5.9047799999999998E-2</c:v>
                </c:pt>
                <c:pt idx="149070">
                  <c:v>5.60352E-2</c:v>
                </c:pt>
                <c:pt idx="149071">
                  <c:v>5.2963499999999997E-2</c:v>
                </c:pt>
                <c:pt idx="149072">
                  <c:v>4.9835999999999998E-2</c:v>
                </c:pt>
                <c:pt idx="149073">
                  <c:v>4.66559E-2</c:v>
                </c:pt>
                <c:pt idx="149074">
                  <c:v>4.3426399999999997E-2</c:v>
                </c:pt>
                <c:pt idx="149075">
                  <c:v>4.0150999999999999E-2</c:v>
                </c:pt>
                <c:pt idx="149076">
                  <c:v>3.6832900000000002E-2</c:v>
                </c:pt>
                <c:pt idx="149077">
                  <c:v>3.3475499999999998E-2</c:v>
                </c:pt>
                <c:pt idx="149078">
                  <c:v>3.0082500000000002E-2</c:v>
                </c:pt>
                <c:pt idx="149079">
                  <c:v>2.6657299999999998E-2</c:v>
                </c:pt>
                <c:pt idx="149080">
                  <c:v>2.3203700000000001E-2</c:v>
                </c:pt>
                <c:pt idx="149081">
                  <c:v>1.9725300000000001E-2</c:v>
                </c:pt>
                <c:pt idx="149082">
                  <c:v>1.6225900000000001E-2</c:v>
                </c:pt>
                <c:pt idx="149083">
                  <c:v>1.27092E-2</c:v>
                </c:pt>
                <c:pt idx="149084" formatCode="0.00E+00">
                  <c:v>9.1787399999999995E-3</c:v>
                </c:pt>
                <c:pt idx="149085" formatCode="0.00E+00">
                  <c:v>5.6384E-3</c:v>
                </c:pt>
                <c:pt idx="149086" formatCode="0.00E+00">
                  <c:v>2.0920700000000001E-3</c:v>
                </c:pt>
                <c:pt idx="149087" formatCode="0.00E+00">
                  <c:v>-1.45638E-3</c:v>
                </c:pt>
                <c:pt idx="149088" formatCode="0.00E+00">
                  <c:v>-5.0031499999999996E-3</c:v>
                </c:pt>
                <c:pt idx="149089" formatCode="0.00E+00">
                  <c:v>-8.5443700000000008E-3</c:v>
                </c:pt>
                <c:pt idx="149090">
                  <c:v>-1.2076099999999999E-2</c:v>
                </c:pt>
                <c:pt idx="149091">
                  <c:v>-1.55946E-2</c:v>
                </c:pt>
                <c:pt idx="149092">
                  <c:v>-1.90958E-2</c:v>
                </c:pt>
                <c:pt idx="149093">
                  <c:v>-2.2576100000000002E-2</c:v>
                </c:pt>
                <c:pt idx="149094">
                  <c:v>-2.6031599999999998E-2</c:v>
                </c:pt>
                <c:pt idx="149095">
                  <c:v>-2.9458499999999999E-2</c:v>
                </c:pt>
                <c:pt idx="149096">
                  <c:v>-3.2853100000000003E-2</c:v>
                </c:pt>
                <c:pt idx="149097">
                  <c:v>-3.6211500000000001E-2</c:v>
                </c:pt>
                <c:pt idx="149098">
                  <c:v>-3.9530200000000001E-2</c:v>
                </c:pt>
                <c:pt idx="149099">
                  <c:v>-4.28054E-2</c:v>
                </c:pt>
                <c:pt idx="149100">
                  <c:v>-4.6033499999999998E-2</c:v>
                </c:pt>
                <c:pt idx="149101">
                  <c:v>-4.9210999999999998E-2</c:v>
                </c:pt>
                <c:pt idx="149102">
                  <c:v>-5.2334499999999999E-2</c:v>
                </c:pt>
                <c:pt idx="149103">
                  <c:v>-5.5400499999999998E-2</c:v>
                </c:pt>
                <c:pt idx="149104">
                  <c:v>-5.8405800000000001E-2</c:v>
                </c:pt>
                <c:pt idx="149105">
                  <c:v>-6.1346999999999999E-2</c:v>
                </c:pt>
                <c:pt idx="149106">
                  <c:v>-6.4221100000000003E-2</c:v>
                </c:pt>
                <c:pt idx="149107">
                  <c:v>-6.7025000000000001E-2</c:v>
                </c:pt>
                <c:pt idx="149108">
                  <c:v>-6.9755499999999998E-2</c:v>
                </c:pt>
                <c:pt idx="149109">
                  <c:v>-7.2409799999999996E-2</c:v>
                </c:pt>
                <c:pt idx="149110">
                  <c:v>-7.4985200000000002E-2</c:v>
                </c:pt>
                <c:pt idx="149111">
                  <c:v>-7.7479000000000006E-2</c:v>
                </c:pt>
                <c:pt idx="149112">
                  <c:v>-7.9888600000000004E-2</c:v>
                </c:pt>
                <c:pt idx="149113">
                  <c:v>-8.2211400000000004E-2</c:v>
                </c:pt>
                <c:pt idx="149114">
                  <c:v>-8.4445000000000006E-2</c:v>
                </c:pt>
                <c:pt idx="149115">
                  <c:v>-8.6587200000000003E-2</c:v>
                </c:pt>
                <c:pt idx="149116">
                  <c:v>-8.8635800000000001E-2</c:v>
                </c:pt>
                <c:pt idx="149117">
                  <c:v>-9.0588699999999994E-2</c:v>
                </c:pt>
                <c:pt idx="149118">
                  <c:v>-9.2444100000000001E-2</c:v>
                </c:pt>
                <c:pt idx="149119">
                  <c:v>-9.4200099999999995E-2</c:v>
                </c:pt>
                <c:pt idx="149120">
                  <c:v>-9.5855099999999999E-2</c:v>
                </c:pt>
                <c:pt idx="149121">
                  <c:v>-9.7407499999999994E-2</c:v>
                </c:pt>
                <c:pt idx="149122">
                  <c:v>-9.8855899999999997E-2</c:v>
                </c:pt>
                <c:pt idx="149123">
                  <c:v>-0.100199</c:v>
                </c:pt>
                <c:pt idx="149124">
                  <c:v>-0.101436</c:v>
                </c:pt>
                <c:pt idx="149125">
                  <c:v>-0.102565</c:v>
                </c:pt>
                <c:pt idx="149126">
                  <c:v>-0.103586</c:v>
                </c:pt>
                <c:pt idx="149127">
                  <c:v>-0.10449799999999999</c:v>
                </c:pt>
                <c:pt idx="149128">
                  <c:v>-0.1053</c:v>
                </c:pt>
                <c:pt idx="149129">
                  <c:v>-0.105992</c:v>
                </c:pt>
                <c:pt idx="149130">
                  <c:v>-0.106574</c:v>
                </c:pt>
                <c:pt idx="149131">
                  <c:v>-0.107045</c:v>
                </c:pt>
                <c:pt idx="149132">
                  <c:v>-0.107406</c:v>
                </c:pt>
                <c:pt idx="149133">
                  <c:v>-0.107655</c:v>
                </c:pt>
                <c:pt idx="149134">
                  <c:v>-0.107795</c:v>
                </c:pt>
                <c:pt idx="149135">
                  <c:v>-0.107824</c:v>
                </c:pt>
                <c:pt idx="149136">
                  <c:v>-0.10774300000000001</c:v>
                </c:pt>
                <c:pt idx="149137">
                  <c:v>-0.107554</c:v>
                </c:pt>
                <c:pt idx="149138">
                  <c:v>-0.107256</c:v>
                </c:pt>
                <c:pt idx="149139">
                  <c:v>-0.106851</c:v>
                </c:pt>
                <c:pt idx="149140">
                  <c:v>-0.106339</c:v>
                </c:pt>
                <c:pt idx="149141">
                  <c:v>-0.105721</c:v>
                </c:pt>
                <c:pt idx="149142">
                  <c:v>-0.105</c:v>
                </c:pt>
                <c:pt idx="149143">
                  <c:v>-0.104175</c:v>
                </c:pt>
                <c:pt idx="149144">
                  <c:v>-0.10324999999999999</c:v>
                </c:pt>
                <c:pt idx="149145">
                  <c:v>-0.102224</c:v>
                </c:pt>
                <c:pt idx="149146">
                  <c:v>-0.1011</c:v>
                </c:pt>
                <c:pt idx="149147">
                  <c:v>-9.9879999999999997E-2</c:v>
                </c:pt>
                <c:pt idx="149148">
                  <c:v>-9.85655E-2</c:v>
                </c:pt>
                <c:pt idx="149149">
                  <c:v>-9.7158499999999995E-2</c:v>
                </c:pt>
                <c:pt idx="149150">
                  <c:v>-9.5661300000000005E-2</c:v>
                </c:pt>
                <c:pt idx="149151">
                  <c:v>-9.4075900000000004E-2</c:v>
                </c:pt>
                <c:pt idx="149152">
                  <c:v>-9.2404799999999995E-2</c:v>
                </c:pt>
                <c:pt idx="149153">
                  <c:v>-9.0650400000000006E-2</c:v>
                </c:pt>
                <c:pt idx="149154">
                  <c:v>-8.8815099999999994E-2</c:v>
                </c:pt>
                <c:pt idx="149155">
                  <c:v>-8.6901400000000004E-2</c:v>
                </c:pt>
                <c:pt idx="149156">
                  <c:v>-8.4912100000000004E-2</c:v>
                </c:pt>
                <c:pt idx="149157">
                  <c:v>-8.2849999999999993E-2</c:v>
                </c:pt>
                <c:pt idx="149158">
                  <c:v>-8.0717899999999995E-2</c:v>
                </c:pt>
                <c:pt idx="149159">
                  <c:v>-7.8519000000000005E-2</c:v>
                </c:pt>
                <c:pt idx="149160">
                  <c:v>-7.6256099999999993E-2</c:v>
                </c:pt>
                <c:pt idx="149161">
                  <c:v>-7.3932300000000006E-2</c:v>
                </c:pt>
                <c:pt idx="149162">
                  <c:v>-7.1550600000000006E-2</c:v>
                </c:pt>
                <c:pt idx="149163">
                  <c:v>-6.9114300000000004E-2</c:v>
                </c:pt>
                <c:pt idx="149164">
                  <c:v>-6.6626400000000002E-2</c:v>
                </c:pt>
                <c:pt idx="149165">
                  <c:v>-6.40902E-2</c:v>
                </c:pt>
                <c:pt idx="149166">
                  <c:v>-6.1509000000000001E-2</c:v>
                </c:pt>
                <c:pt idx="149167">
                  <c:v>-5.8885899999999998E-2</c:v>
                </c:pt>
                <c:pt idx="149168">
                  <c:v>-5.6224400000000001E-2</c:v>
                </c:pt>
                <c:pt idx="149169">
                  <c:v>-5.3527699999999998E-2</c:v>
                </c:pt>
                <c:pt idx="149170">
                  <c:v>-5.0799200000000003E-2</c:v>
                </c:pt>
                <c:pt idx="149171">
                  <c:v>-4.8042099999999997E-2</c:v>
                </c:pt>
                <c:pt idx="149172">
                  <c:v>-4.5260000000000002E-2</c:v>
                </c:pt>
                <c:pt idx="149173">
                  <c:v>-4.2456000000000001E-2</c:v>
                </c:pt>
                <c:pt idx="149174">
                  <c:v>-3.9633599999999998E-2</c:v>
                </c:pt>
                <c:pt idx="149175">
                  <c:v>-3.6796099999999998E-2</c:v>
                </c:pt>
                <c:pt idx="149176">
                  <c:v>-3.3946700000000003E-2</c:v>
                </c:pt>
                <c:pt idx="149177">
                  <c:v>-3.1088899999999999E-2</c:v>
                </c:pt>
                <c:pt idx="149178">
                  <c:v>-2.8226000000000001E-2</c:v>
                </c:pt>
                <c:pt idx="149179">
                  <c:v>-2.5361000000000002E-2</c:v>
                </c:pt>
                <c:pt idx="149180">
                  <c:v>-2.2497400000000001E-2</c:v>
                </c:pt>
                <c:pt idx="149181">
                  <c:v>-1.9638200000000001E-2</c:v>
                </c:pt>
                <c:pt idx="149182">
                  <c:v>-1.6786599999999999E-2</c:v>
                </c:pt>
                <c:pt idx="149183">
                  <c:v>-1.39457E-2</c:v>
                </c:pt>
                <c:pt idx="149184">
                  <c:v>-1.1118599999999999E-2</c:v>
                </c:pt>
                <c:pt idx="149185" formatCode="0.00E+00">
                  <c:v>-8.3082899999999994E-3</c:v>
                </c:pt>
                <c:pt idx="149186" formatCode="0.00E+00">
                  <c:v>-5.5176899999999996E-3</c:v>
                </c:pt>
                <c:pt idx="149187" formatCode="0.00E+00">
                  <c:v>-2.74968E-3</c:v>
                </c:pt>
                <c:pt idx="149188" formatCode="0.00E+00">
                  <c:v>-7.11101E-6</c:v>
                </c:pt>
                <c:pt idx="149189" formatCode="0.00E+00">
                  <c:v>2.7072699999999999E-3</c:v>
                </c:pt>
                <c:pt idx="149190" formatCode="0.00E+00">
                  <c:v>5.3907800000000004E-3</c:v>
                </c:pt>
                <c:pt idx="149191" formatCode="0.00E+00">
                  <c:v>8.0408000000000007E-3</c:v>
                </c:pt>
                <c:pt idx="149192">
                  <c:v>1.0654800000000001E-2</c:v>
                </c:pt>
                <c:pt idx="149193">
                  <c:v>1.32303E-2</c:v>
                </c:pt>
                <c:pt idx="149194">
                  <c:v>1.5764899999999998E-2</c:v>
                </c:pt>
                <c:pt idx="149195">
                  <c:v>1.8256399999999999E-2</c:v>
                </c:pt>
                <c:pt idx="149196">
                  <c:v>2.0702399999999999E-2</c:v>
                </c:pt>
                <c:pt idx="149197">
                  <c:v>2.3101E-2</c:v>
                </c:pt>
                <c:pt idx="149198">
                  <c:v>2.54501E-2</c:v>
                </c:pt>
                <c:pt idx="149199">
                  <c:v>2.77477E-2</c:v>
                </c:pt>
                <c:pt idx="149200">
                  <c:v>2.9991899999999998E-2</c:v>
                </c:pt>
                <c:pt idx="149201">
                  <c:v>3.21812E-2</c:v>
                </c:pt>
                <c:pt idx="149202">
                  <c:v>3.4313700000000003E-2</c:v>
                </c:pt>
                <c:pt idx="149203">
                  <c:v>3.6387900000000001E-2</c:v>
                </c:pt>
                <c:pt idx="149204">
                  <c:v>3.8402400000000003E-2</c:v>
                </c:pt>
                <c:pt idx="149205">
                  <c:v>4.03559E-2</c:v>
                </c:pt>
                <c:pt idx="149206">
                  <c:v>4.2247E-2</c:v>
                </c:pt>
                <c:pt idx="149207">
                  <c:v>4.4074599999999999E-2</c:v>
                </c:pt>
                <c:pt idx="149208">
                  <c:v>4.5837700000000002E-2</c:v>
                </c:pt>
                <c:pt idx="149209">
                  <c:v>4.7535300000000003E-2</c:v>
                </c:pt>
                <c:pt idx="149210">
                  <c:v>4.9166599999999998E-2</c:v>
                </c:pt>
                <c:pt idx="149211">
                  <c:v>5.0730900000000002E-2</c:v>
                </c:pt>
                <c:pt idx="149212">
                  <c:v>5.22274E-2</c:v>
                </c:pt>
                <c:pt idx="149213">
                  <c:v>5.3655599999999998E-2</c:v>
                </c:pt>
                <c:pt idx="149214">
                  <c:v>5.50152E-2</c:v>
                </c:pt>
                <c:pt idx="149215">
                  <c:v>5.63057E-2</c:v>
                </c:pt>
                <c:pt idx="149216">
                  <c:v>5.7526899999999999E-2</c:v>
                </c:pt>
                <c:pt idx="149217">
                  <c:v>5.86787E-2</c:v>
                </c:pt>
                <c:pt idx="149218">
                  <c:v>5.9761099999999998E-2</c:v>
                </c:pt>
                <c:pt idx="149219">
                  <c:v>6.0773899999999999E-2</c:v>
                </c:pt>
                <c:pt idx="149220">
                  <c:v>6.1717500000000002E-2</c:v>
                </c:pt>
                <c:pt idx="149221">
                  <c:v>6.2591999999999995E-2</c:v>
                </c:pt>
                <c:pt idx="149222">
                  <c:v>6.3397700000000001E-2</c:v>
                </c:pt>
                <c:pt idx="149223">
                  <c:v>6.41351E-2</c:v>
                </c:pt>
                <c:pt idx="149224">
                  <c:v>6.4804600000000004E-2</c:v>
                </c:pt>
                <c:pt idx="149225">
                  <c:v>6.5406900000000004E-2</c:v>
                </c:pt>
                <c:pt idx="149226">
                  <c:v>6.5942500000000001E-2</c:v>
                </c:pt>
                <c:pt idx="149227">
                  <c:v>6.6412200000000005E-2</c:v>
                </c:pt>
                <c:pt idx="149228">
                  <c:v>6.6816899999999999E-2</c:v>
                </c:pt>
                <c:pt idx="149229">
                  <c:v>6.7157300000000003E-2</c:v>
                </c:pt>
                <c:pt idx="149230">
                  <c:v>6.7434499999999994E-2</c:v>
                </c:pt>
                <c:pt idx="149231">
                  <c:v>6.7649500000000001E-2</c:v>
                </c:pt>
                <c:pt idx="149232">
                  <c:v>6.7803299999999997E-2</c:v>
                </c:pt>
                <c:pt idx="149233">
                  <c:v>6.7897200000000005E-2</c:v>
                </c:pt>
                <c:pt idx="149234">
                  <c:v>6.7932300000000001E-2</c:v>
                </c:pt>
                <c:pt idx="149235">
                  <c:v>6.7909899999999995E-2</c:v>
                </c:pt>
                <c:pt idx="149236">
                  <c:v>6.7831299999999997E-2</c:v>
                </c:pt>
                <c:pt idx="149237">
                  <c:v>6.7697900000000005E-2</c:v>
                </c:pt>
                <c:pt idx="149238">
                  <c:v>6.7511000000000002E-2</c:v>
                </c:pt>
                <c:pt idx="149239">
                  <c:v>6.7272200000000004E-2</c:v>
                </c:pt>
                <c:pt idx="149240">
                  <c:v>6.6982899999999998E-2</c:v>
                </c:pt>
                <c:pt idx="149241">
                  <c:v>6.6644700000000001E-2</c:v>
                </c:pt>
                <c:pt idx="149242">
                  <c:v>6.6259200000000004E-2</c:v>
                </c:pt>
                <c:pt idx="149243">
                  <c:v>6.5827800000000006E-2</c:v>
                </c:pt>
                <c:pt idx="149244">
                  <c:v>6.5352300000000002E-2</c:v>
                </c:pt>
                <c:pt idx="149245">
                  <c:v>6.4834299999999997E-2</c:v>
                </c:pt>
                <c:pt idx="149246">
                  <c:v>6.4275399999999996E-2</c:v>
                </c:pt>
                <c:pt idx="149247">
                  <c:v>6.3677399999999995E-2</c:v>
                </c:pt>
                <c:pt idx="149248">
                  <c:v>6.3041799999999995E-2</c:v>
                </c:pt>
                <c:pt idx="149249">
                  <c:v>6.2370399999999999E-2</c:v>
                </c:pt>
                <c:pt idx="149250">
                  <c:v>6.1664999999999998E-2</c:v>
                </c:pt>
                <c:pt idx="149251">
                  <c:v>6.0927099999999998E-2</c:v>
                </c:pt>
                <c:pt idx="149252">
                  <c:v>6.0158499999999997E-2</c:v>
                </c:pt>
                <c:pt idx="149253">
                  <c:v>5.9360900000000001E-2</c:v>
                </c:pt>
                <c:pt idx="149254">
                  <c:v>5.8535999999999998E-2</c:v>
                </c:pt>
                <c:pt idx="149255">
                  <c:v>5.7685500000000001E-2</c:v>
                </c:pt>
                <c:pt idx="149256">
                  <c:v>5.6811E-2</c:v>
                </c:pt>
                <c:pt idx="149257">
                  <c:v>5.5914199999999997E-2</c:v>
                </c:pt>
                <c:pt idx="149258">
                  <c:v>5.49966E-2</c:v>
                </c:pt>
                <c:pt idx="149259">
                  <c:v>5.4059999999999997E-2</c:v>
                </c:pt>
                <c:pt idx="149260">
                  <c:v>5.3105800000000002E-2</c:v>
                </c:pt>
                <c:pt idx="149261">
                  <c:v>5.21357E-2</c:v>
                </c:pt>
                <c:pt idx="149262">
                  <c:v>5.1151099999999998E-2</c:v>
                </c:pt>
                <c:pt idx="149263">
                  <c:v>5.01536E-2</c:v>
                </c:pt>
                <c:pt idx="149264">
                  <c:v>4.9144500000000001E-2</c:v>
                </c:pt>
                <c:pt idx="149265">
                  <c:v>4.8125399999999999E-2</c:v>
                </c:pt>
                <c:pt idx="149266">
                  <c:v>4.7097600000000003E-2</c:v>
                </c:pt>
                <c:pt idx="149267">
                  <c:v>4.60623E-2</c:v>
                </c:pt>
                <c:pt idx="149268">
                  <c:v>4.5020999999999999E-2</c:v>
                </c:pt>
                <c:pt idx="149269">
                  <c:v>4.3974800000000001E-2</c:v>
                </c:pt>
                <c:pt idx="149270">
                  <c:v>4.2924900000000002E-2</c:v>
                </c:pt>
                <c:pt idx="149271">
                  <c:v>4.1872600000000003E-2</c:v>
                </c:pt>
                <c:pt idx="149272">
                  <c:v>4.0818800000000002E-2</c:v>
                </c:pt>
                <c:pt idx="149273">
                  <c:v>3.97647E-2</c:v>
                </c:pt>
                <c:pt idx="149274">
                  <c:v>3.8711200000000001E-2</c:v>
                </c:pt>
                <c:pt idx="149275">
                  <c:v>3.76593E-2</c:v>
                </c:pt>
                <c:pt idx="149276">
                  <c:v>3.6609900000000001E-2</c:v>
                </c:pt>
                <c:pt idx="149277">
                  <c:v>3.5563699999999997E-2</c:v>
                </c:pt>
                <c:pt idx="149278">
                  <c:v>3.45216E-2</c:v>
                </c:pt>
                <c:pt idx="149279">
                  <c:v>3.3484300000000002E-2</c:v>
                </c:pt>
                <c:pt idx="149280">
                  <c:v>3.2452500000000002E-2</c:v>
                </c:pt>
                <c:pt idx="149281">
                  <c:v>3.1426700000000002E-2</c:v>
                </c:pt>
                <c:pt idx="149282">
                  <c:v>3.0407500000000001E-2</c:v>
                </c:pt>
                <c:pt idx="149283">
                  <c:v>2.9395399999999999E-2</c:v>
                </c:pt>
                <c:pt idx="149284">
                  <c:v>2.83909E-2</c:v>
                </c:pt>
                <c:pt idx="149285">
                  <c:v>2.73943E-2</c:v>
                </c:pt>
                <c:pt idx="149286">
                  <c:v>2.64059E-2</c:v>
                </c:pt>
                <c:pt idx="149287">
                  <c:v>2.54261E-2</c:v>
                </c:pt>
                <c:pt idx="149288">
                  <c:v>2.4455000000000001E-2</c:v>
                </c:pt>
                <c:pt idx="149289">
                  <c:v>2.3492800000000001E-2</c:v>
                </c:pt>
                <c:pt idx="149290">
                  <c:v>2.2539699999999999E-2</c:v>
                </c:pt>
                <c:pt idx="149291">
                  <c:v>2.15956E-2</c:v>
                </c:pt>
                <c:pt idx="149292">
                  <c:v>2.0660600000000001E-2</c:v>
                </c:pt>
                <c:pt idx="149293">
                  <c:v>1.9734600000000001E-2</c:v>
                </c:pt>
                <c:pt idx="149294">
                  <c:v>1.88176E-2</c:v>
                </c:pt>
                <c:pt idx="149295">
                  <c:v>1.7909499999999998E-2</c:v>
                </c:pt>
                <c:pt idx="149296">
                  <c:v>1.7009900000000001E-2</c:v>
                </c:pt>
                <c:pt idx="149297">
                  <c:v>1.6118899999999999E-2</c:v>
                </c:pt>
                <c:pt idx="149298">
                  <c:v>1.5236E-2</c:v>
                </c:pt>
                <c:pt idx="149299">
                  <c:v>1.4360899999999999E-2</c:v>
                </c:pt>
                <c:pt idx="149300">
                  <c:v>1.34935E-2</c:v>
                </c:pt>
                <c:pt idx="149301">
                  <c:v>1.2633200000000001E-2</c:v>
                </c:pt>
                <c:pt idx="149302">
                  <c:v>1.1779700000000001E-2</c:v>
                </c:pt>
                <c:pt idx="149303">
                  <c:v>1.09325E-2</c:v>
                </c:pt>
                <c:pt idx="149304">
                  <c:v>1.00912E-2</c:v>
                </c:pt>
                <c:pt idx="149305" formatCode="0.00E+00">
                  <c:v>9.2553800000000006E-3</c:v>
                </c:pt>
                <c:pt idx="149306" formatCode="0.00E+00">
                  <c:v>8.4244200000000002E-3</c:v>
                </c:pt>
                <c:pt idx="149307" formatCode="0.00E+00">
                  <c:v>7.5978199999999999E-3</c:v>
                </c:pt>
                <c:pt idx="149308" formatCode="0.00E+00">
                  <c:v>6.7750600000000003E-3</c:v>
                </c:pt>
                <c:pt idx="149309" formatCode="0.00E+00">
                  <c:v>5.9555600000000004E-3</c:v>
                </c:pt>
                <c:pt idx="149310" formatCode="0.00E+00">
                  <c:v>5.13876E-3</c:v>
                </c:pt>
                <c:pt idx="149311" formatCode="0.00E+00">
                  <c:v>4.3240600000000002E-3</c:v>
                </c:pt>
                <c:pt idx="149312" formatCode="0.00E+00">
                  <c:v>3.51089E-3</c:v>
                </c:pt>
                <c:pt idx="149313" formatCode="0.00E+00">
                  <c:v>2.69863E-3</c:v>
                </c:pt>
                <c:pt idx="149314" formatCode="0.00E+00">
                  <c:v>1.8866899999999999E-3</c:v>
                </c:pt>
                <c:pt idx="149315" formatCode="0.00E+00">
                  <c:v>1.0744699999999999E-3</c:v>
                </c:pt>
                <c:pt idx="149316" formatCode="0.00E+00">
                  <c:v>2.6137000000000003E-4</c:v>
                </c:pt>
                <c:pt idx="149317" formatCode="0.00E+00">
                  <c:v>-5.5319500000000003E-4</c:v>
                </c:pt>
                <c:pt idx="149318" formatCode="0.00E+00">
                  <c:v>-1.36981E-3</c:v>
                </c:pt>
                <c:pt idx="149319" formatCode="0.00E+00">
                  <c:v>-2.1890600000000001E-3</c:v>
                </c:pt>
                <c:pt idx="149320" formatCode="0.00E+00">
                  <c:v>-3.0114899999999999E-3</c:v>
                </c:pt>
                <c:pt idx="149321" formatCode="0.00E+00">
                  <c:v>-3.8376500000000002E-3</c:v>
                </c:pt>
                <c:pt idx="149322" formatCode="0.00E+00">
                  <c:v>-4.6680699999999999E-3</c:v>
                </c:pt>
                <c:pt idx="149323" formatCode="0.00E+00">
                  <c:v>-5.5032500000000003E-3</c:v>
                </c:pt>
                <c:pt idx="149324" formatCode="0.00E+00">
                  <c:v>-6.3436899999999999E-3</c:v>
                </c:pt>
                <c:pt idx="149325" formatCode="0.00E+00">
                  <c:v>-7.1898300000000004E-3</c:v>
                </c:pt>
                <c:pt idx="149326" formatCode="0.00E+00">
                  <c:v>-8.0421099999999999E-3</c:v>
                </c:pt>
                <c:pt idx="149327" formatCode="0.00E+00">
                  <c:v>-8.9009299999999996E-3</c:v>
                </c:pt>
                <c:pt idx="149328" formatCode="0.00E+00">
                  <c:v>-9.7666599999999999E-3</c:v>
                </c:pt>
                <c:pt idx="149329">
                  <c:v>-1.0639600000000001E-2</c:v>
                </c:pt>
                <c:pt idx="149330">
                  <c:v>-1.15202E-2</c:v>
                </c:pt>
                <c:pt idx="149331">
                  <c:v>-1.2408499999999999E-2</c:v>
                </c:pt>
                <c:pt idx="149332">
                  <c:v>-1.33049E-2</c:v>
                </c:pt>
                <c:pt idx="149333">
                  <c:v>-1.42095E-2</c:v>
                </c:pt>
                <c:pt idx="149334">
                  <c:v>-1.5122399999999999E-2</c:v>
                </c:pt>
                <c:pt idx="149335">
                  <c:v>-1.60439E-2</c:v>
                </c:pt>
                <c:pt idx="149336">
                  <c:v>-1.6973800000000001E-2</c:v>
                </c:pt>
                <c:pt idx="149337">
                  <c:v>-1.79122E-2</c:v>
                </c:pt>
                <c:pt idx="149338">
                  <c:v>-1.88592E-2</c:v>
                </c:pt>
                <c:pt idx="149339">
                  <c:v>-1.9814499999999999E-2</c:v>
                </c:pt>
                <c:pt idx="149340">
                  <c:v>-2.0778000000000001E-2</c:v>
                </c:pt>
                <c:pt idx="149341">
                  <c:v>-2.1749600000000001E-2</c:v>
                </c:pt>
                <c:pt idx="149342">
                  <c:v>-2.2728999999999999E-2</c:v>
                </c:pt>
                <c:pt idx="149343">
                  <c:v>-2.3715900000000002E-2</c:v>
                </c:pt>
                <c:pt idx="149344">
                  <c:v>-2.4709999999999999E-2</c:v>
                </c:pt>
                <c:pt idx="149345">
                  <c:v>-2.5710899999999998E-2</c:v>
                </c:pt>
                <c:pt idx="149346">
                  <c:v>-2.6717999999999999E-2</c:v>
                </c:pt>
                <c:pt idx="149347">
                  <c:v>-2.7730999999999999E-2</c:v>
                </c:pt>
                <c:pt idx="149348">
                  <c:v>-2.8749299999999998E-2</c:v>
                </c:pt>
                <c:pt idx="149349">
                  <c:v>-2.9772099999999999E-2</c:v>
                </c:pt>
                <c:pt idx="149350">
                  <c:v>-3.0799E-2</c:v>
                </c:pt>
                <c:pt idx="149351">
                  <c:v>-3.1829200000000002E-2</c:v>
                </c:pt>
                <c:pt idx="149352">
                  <c:v>-3.2861799999999997E-2</c:v>
                </c:pt>
                <c:pt idx="149353">
                  <c:v>-3.3896099999999998E-2</c:v>
                </c:pt>
                <c:pt idx="149354">
                  <c:v>-3.4931299999999998E-2</c:v>
                </c:pt>
                <c:pt idx="149355">
                  <c:v>-3.59663E-2</c:v>
                </c:pt>
                <c:pt idx="149356">
                  <c:v>-3.7000400000000003E-2</c:v>
                </c:pt>
                <c:pt idx="149357">
                  <c:v>-3.8032299999999998E-2</c:v>
                </c:pt>
                <c:pt idx="149358">
                  <c:v>-3.9061199999999997E-2</c:v>
                </c:pt>
                <c:pt idx="149359">
                  <c:v>-4.0085799999999998E-2</c:v>
                </c:pt>
                <c:pt idx="149360">
                  <c:v>-4.1105099999999999E-2</c:v>
                </c:pt>
                <c:pt idx="149361">
                  <c:v>-4.21179E-2</c:v>
                </c:pt>
                <c:pt idx="149362">
                  <c:v>-4.3123000000000002E-2</c:v>
                </c:pt>
                <c:pt idx="149363">
                  <c:v>-4.4119100000000001E-2</c:v>
                </c:pt>
                <c:pt idx="149364">
                  <c:v>-4.51048E-2</c:v>
                </c:pt>
                <c:pt idx="149365">
                  <c:v>-4.6079000000000002E-2</c:v>
                </c:pt>
                <c:pt idx="149366">
                  <c:v>-4.70403E-2</c:v>
                </c:pt>
                <c:pt idx="149367">
                  <c:v>-4.7987200000000001E-2</c:v>
                </c:pt>
                <c:pt idx="149368">
                  <c:v>-4.8918299999999998E-2</c:v>
                </c:pt>
                <c:pt idx="149369">
                  <c:v>-4.9832300000000003E-2</c:v>
                </c:pt>
                <c:pt idx="149370">
                  <c:v>-5.0727700000000001E-2</c:v>
                </c:pt>
                <c:pt idx="149371">
                  <c:v>-5.1603099999999999E-2</c:v>
                </c:pt>
                <c:pt idx="149372">
                  <c:v>-5.2456799999999998E-2</c:v>
                </c:pt>
                <c:pt idx="149373">
                  <c:v>-5.3287500000000002E-2</c:v>
                </c:pt>
                <c:pt idx="149374">
                  <c:v>-5.4093599999999999E-2</c:v>
                </c:pt>
                <c:pt idx="149375">
                  <c:v>-5.4873699999999997E-2</c:v>
                </c:pt>
                <c:pt idx="149376">
                  <c:v>-5.5626099999999998E-2</c:v>
                </c:pt>
                <c:pt idx="149377">
                  <c:v>-5.6349499999999997E-2</c:v>
                </c:pt>
                <c:pt idx="149378">
                  <c:v>-5.7042200000000001E-2</c:v>
                </c:pt>
                <c:pt idx="149379">
                  <c:v>-5.7702700000000003E-2</c:v>
                </c:pt>
                <c:pt idx="149380">
                  <c:v>-5.8329600000000002E-2</c:v>
                </c:pt>
                <c:pt idx="149381">
                  <c:v>-5.8921399999999999E-2</c:v>
                </c:pt>
                <c:pt idx="149382">
                  <c:v>-5.9476500000000002E-2</c:v>
                </c:pt>
                <c:pt idx="149383">
                  <c:v>-5.9993499999999998E-2</c:v>
                </c:pt>
                <c:pt idx="149384">
                  <c:v>-6.0470999999999997E-2</c:v>
                </c:pt>
                <c:pt idx="149385">
                  <c:v>-6.0907500000000003E-2</c:v>
                </c:pt>
                <c:pt idx="149386">
                  <c:v>-6.1301700000000001E-2</c:v>
                </c:pt>
                <c:pt idx="149387">
                  <c:v>-6.1652100000000001E-2</c:v>
                </c:pt>
                <c:pt idx="149388">
                  <c:v>-6.1957499999999999E-2</c:v>
                </c:pt>
                <c:pt idx="149389">
                  <c:v>-6.2216500000000001E-2</c:v>
                </c:pt>
                <c:pt idx="149390">
                  <c:v>-6.2427900000000001E-2</c:v>
                </c:pt>
                <c:pt idx="149391">
                  <c:v>-6.2590400000000004E-2</c:v>
                </c:pt>
                <c:pt idx="149392">
                  <c:v>-6.2702999999999995E-2</c:v>
                </c:pt>
                <c:pt idx="149393">
                  <c:v>-6.2764299999999995E-2</c:v>
                </c:pt>
                <c:pt idx="149394">
                  <c:v>-6.2773399999999993E-2</c:v>
                </c:pt>
                <c:pt idx="149395">
                  <c:v>-6.2729300000000002E-2</c:v>
                </c:pt>
                <c:pt idx="149396">
                  <c:v>-6.2630900000000003E-2</c:v>
                </c:pt>
                <c:pt idx="149397">
                  <c:v>-6.2477400000000002E-2</c:v>
                </c:pt>
                <c:pt idx="149398">
                  <c:v>-6.2267799999999998E-2</c:v>
                </c:pt>
                <c:pt idx="149399">
                  <c:v>-6.2001399999999998E-2</c:v>
                </c:pt>
                <c:pt idx="149400">
                  <c:v>-6.1677500000000003E-2</c:v>
                </c:pt>
                <c:pt idx="149401">
                  <c:v>-6.12954E-2</c:v>
                </c:pt>
                <c:pt idx="149402">
                  <c:v>-6.0854400000000003E-2</c:v>
                </c:pt>
                <c:pt idx="149403">
                  <c:v>-6.0354100000000001E-2</c:v>
                </c:pt>
                <c:pt idx="149404">
                  <c:v>-5.9794100000000003E-2</c:v>
                </c:pt>
                <c:pt idx="149405">
                  <c:v>-5.9173900000000001E-2</c:v>
                </c:pt>
                <c:pt idx="149406">
                  <c:v>-5.8493200000000002E-2</c:v>
                </c:pt>
                <c:pt idx="149407">
                  <c:v>-5.7751900000000002E-2</c:v>
                </c:pt>
                <c:pt idx="149408">
                  <c:v>-5.6949699999999999E-2</c:v>
                </c:pt>
                <c:pt idx="149409">
                  <c:v>-5.6086700000000003E-2</c:v>
                </c:pt>
                <c:pt idx="149410">
                  <c:v>-5.5162799999999998E-2</c:v>
                </c:pt>
                <c:pt idx="149411">
                  <c:v>-5.41781E-2</c:v>
                </c:pt>
                <c:pt idx="149412">
                  <c:v>-5.3132899999999997E-2</c:v>
                </c:pt>
                <c:pt idx="149413">
                  <c:v>-5.2027400000000001E-2</c:v>
                </c:pt>
                <c:pt idx="149414">
                  <c:v>-5.0861900000000002E-2</c:v>
                </c:pt>
                <c:pt idx="149415">
                  <c:v>-4.9637000000000001E-2</c:v>
                </c:pt>
                <c:pt idx="149416">
                  <c:v>-4.8353100000000003E-2</c:v>
                </c:pt>
                <c:pt idx="149417">
                  <c:v>-4.7010900000000001E-2</c:v>
                </c:pt>
                <c:pt idx="149418">
                  <c:v>-4.5611100000000002E-2</c:v>
                </c:pt>
                <c:pt idx="149419">
                  <c:v>-4.4154400000000003E-2</c:v>
                </c:pt>
                <c:pt idx="149420">
                  <c:v>-4.2641800000000001E-2</c:v>
                </c:pt>
                <c:pt idx="149421">
                  <c:v>-4.1074199999999998E-2</c:v>
                </c:pt>
                <c:pt idx="149422">
                  <c:v>-3.94527E-2</c:v>
                </c:pt>
                <c:pt idx="149423">
                  <c:v>-3.7778399999999997E-2</c:v>
                </c:pt>
                <c:pt idx="149424">
                  <c:v>-3.6052500000000001E-2</c:v>
                </c:pt>
                <c:pt idx="149425">
                  <c:v>-3.4276399999999999E-2</c:v>
                </c:pt>
                <c:pt idx="149426">
                  <c:v>-3.2451500000000001E-2</c:v>
                </c:pt>
                <c:pt idx="149427">
                  <c:v>-3.0579100000000001E-2</c:v>
                </c:pt>
                <c:pt idx="149428">
                  <c:v>-2.86609E-2</c:v>
                </c:pt>
                <c:pt idx="149429">
                  <c:v>-2.6698599999999999E-2</c:v>
                </c:pt>
                <c:pt idx="149430">
                  <c:v>-2.4693699999999999E-2</c:v>
                </c:pt>
                <c:pt idx="149431">
                  <c:v>-2.26482E-2</c:v>
                </c:pt>
                <c:pt idx="149432">
                  <c:v>-2.05638E-2</c:v>
                </c:pt>
                <c:pt idx="149433">
                  <c:v>-1.8442500000000001E-2</c:v>
                </c:pt>
                <c:pt idx="149434">
                  <c:v>-1.62863E-2</c:v>
                </c:pt>
                <c:pt idx="149435">
                  <c:v>-1.40973E-2</c:v>
                </c:pt>
                <c:pt idx="149436">
                  <c:v>-1.18776E-2</c:v>
                </c:pt>
                <c:pt idx="149437" formatCode="0.00E+00">
                  <c:v>-9.6293100000000003E-3</c:v>
                </c:pt>
                <c:pt idx="149438" formatCode="0.00E+00">
                  <c:v>-7.3548099999999998E-3</c:v>
                </c:pt>
                <c:pt idx="149439" formatCode="0.00E+00">
                  <c:v>-5.0563600000000002E-3</c:v>
                </c:pt>
                <c:pt idx="149440" formatCode="0.00E+00">
                  <c:v>-2.7363299999999999E-3</c:v>
                </c:pt>
                <c:pt idx="149441" formatCode="0.00E+00">
                  <c:v>-3.9713900000000002E-4</c:v>
                </c:pt>
                <c:pt idx="149442" formatCode="0.00E+00">
                  <c:v>1.9587599999999999E-3</c:v>
                </c:pt>
                <c:pt idx="149443" formatCode="0.00E+00">
                  <c:v>4.3288500000000004E-3</c:v>
                </c:pt>
                <c:pt idx="149444" formatCode="0.00E+00">
                  <c:v>6.7105899999999998E-3</c:v>
                </c:pt>
                <c:pt idx="149445" formatCode="0.00E+00">
                  <c:v>9.1014000000000008E-3</c:v>
                </c:pt>
                <c:pt idx="149446">
                  <c:v>1.1498599999999999E-2</c:v>
                </c:pt>
                <c:pt idx="149447">
                  <c:v>1.3899699999999999E-2</c:v>
                </c:pt>
                <c:pt idx="149448">
                  <c:v>1.6301800000000002E-2</c:v>
                </c:pt>
                <c:pt idx="149449">
                  <c:v>1.8702400000000001E-2</c:v>
                </c:pt>
                <c:pt idx="149450">
                  <c:v>2.1098599999999999E-2</c:v>
                </c:pt>
                <c:pt idx="149451">
                  <c:v>2.34878E-2</c:v>
                </c:pt>
                <c:pt idx="149452">
                  <c:v>2.58672E-2</c:v>
                </c:pt>
                <c:pt idx="149453">
                  <c:v>2.8233999999999999E-2</c:v>
                </c:pt>
                <c:pt idx="149454">
                  <c:v>3.0585500000000002E-2</c:v>
                </c:pt>
                <c:pt idx="149455">
                  <c:v>3.2918999999999997E-2</c:v>
                </c:pt>
                <c:pt idx="149456">
                  <c:v>3.5231600000000002E-2</c:v>
                </c:pt>
                <c:pt idx="149457">
                  <c:v>3.7520600000000001E-2</c:v>
                </c:pt>
                <c:pt idx="149458">
                  <c:v>3.9783199999999998E-2</c:v>
                </c:pt>
                <c:pt idx="149459">
                  <c:v>4.20168E-2</c:v>
                </c:pt>
                <c:pt idx="149460">
                  <c:v>4.42187E-2</c:v>
                </c:pt>
                <c:pt idx="149461">
                  <c:v>4.63861E-2</c:v>
                </c:pt>
                <c:pt idx="149462">
                  <c:v>4.8516400000000001E-2</c:v>
                </c:pt>
                <c:pt idx="149463">
                  <c:v>5.0606999999999999E-2</c:v>
                </c:pt>
                <c:pt idx="149464">
                  <c:v>5.2655300000000002E-2</c:v>
                </c:pt>
                <c:pt idx="149465">
                  <c:v>5.4658699999999998E-2</c:v>
                </c:pt>
                <c:pt idx="149466">
                  <c:v>5.66148E-2</c:v>
                </c:pt>
                <c:pt idx="149467">
                  <c:v>5.8520999999999997E-2</c:v>
                </c:pt>
                <c:pt idx="149468">
                  <c:v>6.0374999999999998E-2</c:v>
                </c:pt>
                <c:pt idx="149469">
                  <c:v>6.2174500000000001E-2</c:v>
                </c:pt>
                <c:pt idx="149470">
                  <c:v>6.3917100000000004E-2</c:v>
                </c:pt>
                <c:pt idx="149471">
                  <c:v>6.5600599999999995E-2</c:v>
                </c:pt>
                <c:pt idx="149472">
                  <c:v>6.7222799999999999E-2</c:v>
                </c:pt>
                <c:pt idx="149473">
                  <c:v>6.8781599999999998E-2</c:v>
                </c:pt>
                <c:pt idx="149474">
                  <c:v>7.0275000000000004E-2</c:v>
                </c:pt>
                <c:pt idx="149475">
                  <c:v>7.1701000000000001E-2</c:v>
                </c:pt>
                <c:pt idx="149476">
                  <c:v>7.3057800000000006E-2</c:v>
                </c:pt>
                <c:pt idx="149477">
                  <c:v>7.4343599999999996E-2</c:v>
                </c:pt>
                <c:pt idx="149478">
                  <c:v>7.5556600000000002E-2</c:v>
                </c:pt>
                <c:pt idx="149479">
                  <c:v>7.6695200000000005E-2</c:v>
                </c:pt>
                <c:pt idx="149480">
                  <c:v>7.7757900000000005E-2</c:v>
                </c:pt>
                <c:pt idx="149481">
                  <c:v>7.8743300000000002E-2</c:v>
                </c:pt>
                <c:pt idx="149482">
                  <c:v>7.9649899999999996E-2</c:v>
                </c:pt>
                <c:pt idx="149483">
                  <c:v>8.0476500000000006E-2</c:v>
                </c:pt>
                <c:pt idx="149484">
                  <c:v>8.12219E-2</c:v>
                </c:pt>
                <c:pt idx="149485">
                  <c:v>8.1885200000000005E-2</c:v>
                </c:pt>
                <c:pt idx="149486">
                  <c:v>8.2465300000000005E-2</c:v>
                </c:pt>
                <c:pt idx="149487">
                  <c:v>8.2961300000000002E-2</c:v>
                </c:pt>
                <c:pt idx="149488">
                  <c:v>8.3372500000000002E-2</c:v>
                </c:pt>
                <c:pt idx="149489">
                  <c:v>8.3698300000000003E-2</c:v>
                </c:pt>
                <c:pt idx="149490">
                  <c:v>8.3938200000000004E-2</c:v>
                </c:pt>
                <c:pt idx="149491">
                  <c:v>8.4091600000000002E-2</c:v>
                </c:pt>
                <c:pt idx="149492">
                  <c:v>8.4158300000000005E-2</c:v>
                </c:pt>
                <c:pt idx="149493">
                  <c:v>8.4138000000000004E-2</c:v>
                </c:pt>
                <c:pt idx="149494">
                  <c:v>8.4030599999999997E-2</c:v>
                </c:pt>
                <c:pt idx="149495">
                  <c:v>8.38362E-2</c:v>
                </c:pt>
                <c:pt idx="149496">
                  <c:v>8.3554900000000001E-2</c:v>
                </c:pt>
                <c:pt idx="149497">
                  <c:v>8.3186800000000005E-2</c:v>
                </c:pt>
                <c:pt idx="149498">
                  <c:v>8.2732299999999995E-2</c:v>
                </c:pt>
                <c:pt idx="149499">
                  <c:v>8.2191899999999998E-2</c:v>
                </c:pt>
                <c:pt idx="149500">
                  <c:v>8.1566100000000002E-2</c:v>
                </c:pt>
                <c:pt idx="149501">
                  <c:v>8.08556E-2</c:v>
                </c:pt>
                <c:pt idx="149502">
                  <c:v>8.0061099999999996E-2</c:v>
                </c:pt>
                <c:pt idx="149503">
                  <c:v>7.9183600000000007E-2</c:v>
                </c:pt>
                <c:pt idx="149504">
                  <c:v>7.8223899999999999E-2</c:v>
                </c:pt>
                <c:pt idx="149505">
                  <c:v>7.7183199999999993E-2</c:v>
                </c:pt>
                <c:pt idx="149506">
                  <c:v>7.6062699999999997E-2</c:v>
                </c:pt>
                <c:pt idx="149507">
                  <c:v>7.4863700000000005E-2</c:v>
                </c:pt>
                <c:pt idx="149508">
                  <c:v>7.35875E-2</c:v>
                </c:pt>
                <c:pt idx="149509">
                  <c:v>7.22357E-2</c:v>
                </c:pt>
                <c:pt idx="149510">
                  <c:v>7.0809800000000006E-2</c:v>
                </c:pt>
                <c:pt idx="149511">
                  <c:v>6.9311499999999998E-2</c:v>
                </c:pt>
                <c:pt idx="149512">
                  <c:v>6.77426E-2</c:v>
                </c:pt>
                <c:pt idx="149513">
                  <c:v>6.6104899999999994E-2</c:v>
                </c:pt>
                <c:pt idx="149514">
                  <c:v>6.4400399999999997E-2</c:v>
                </c:pt>
                <c:pt idx="149515">
                  <c:v>6.2631099999999995E-2</c:v>
                </c:pt>
                <c:pt idx="149516">
                  <c:v>6.0799100000000002E-2</c:v>
                </c:pt>
                <c:pt idx="149517">
                  <c:v>5.8906600000000003E-2</c:v>
                </c:pt>
                <c:pt idx="149518">
                  <c:v>5.6955899999999997E-2</c:v>
                </c:pt>
                <c:pt idx="149519">
                  <c:v>5.4949199999999997E-2</c:v>
                </c:pt>
                <c:pt idx="149520">
                  <c:v>5.2888999999999999E-2</c:v>
                </c:pt>
                <c:pt idx="149521">
                  <c:v>5.0777799999999998E-2</c:v>
                </c:pt>
                <c:pt idx="149522">
                  <c:v>4.8618000000000001E-2</c:v>
                </c:pt>
                <c:pt idx="149523">
                  <c:v>4.6412200000000001E-2</c:v>
                </c:pt>
                <c:pt idx="149524">
                  <c:v>4.41632E-2</c:v>
                </c:pt>
                <c:pt idx="149525">
                  <c:v>4.1873399999999998E-2</c:v>
                </c:pt>
                <c:pt idx="149526">
                  <c:v>3.9545799999999999E-2</c:v>
                </c:pt>
                <c:pt idx="149527">
                  <c:v>3.7183000000000001E-2</c:v>
                </c:pt>
                <c:pt idx="149528">
                  <c:v>3.4787899999999997E-2</c:v>
                </c:pt>
                <c:pt idx="149529">
                  <c:v>3.2363299999999998E-2</c:v>
                </c:pt>
                <c:pt idx="149530">
                  <c:v>2.99121E-2</c:v>
                </c:pt>
                <c:pt idx="149531">
                  <c:v>2.7437099999999999E-2</c:v>
                </c:pt>
                <c:pt idx="149532">
                  <c:v>2.4941399999999999E-2</c:v>
                </c:pt>
                <c:pt idx="149533">
                  <c:v>2.2427800000000001E-2</c:v>
                </c:pt>
                <c:pt idx="149534">
                  <c:v>1.9899400000000001E-2</c:v>
                </c:pt>
                <c:pt idx="149535">
                  <c:v>1.7358999999999999E-2</c:v>
                </c:pt>
                <c:pt idx="149536">
                  <c:v>1.48097E-2</c:v>
                </c:pt>
                <c:pt idx="149537">
                  <c:v>1.22544E-2</c:v>
                </c:pt>
                <c:pt idx="149538" formatCode="0.00E+00">
                  <c:v>9.6960199999999996E-3</c:v>
                </c:pt>
                <c:pt idx="149539" formatCode="0.00E+00">
                  <c:v>7.1376399999999998E-3</c:v>
                </c:pt>
                <c:pt idx="149540" formatCode="0.00E+00">
                  <c:v>4.58217E-3</c:v>
                </c:pt>
                <c:pt idx="149541" formatCode="0.00E+00">
                  <c:v>2.0325500000000002E-3</c:v>
                </c:pt>
                <c:pt idx="149542" formatCode="0.00E+00">
                  <c:v>-5.0831800000000001E-4</c:v>
                </c:pt>
                <c:pt idx="149543" formatCode="0.00E+00">
                  <c:v>-3.0375200000000002E-3</c:v>
                </c:pt>
                <c:pt idx="149544" formatCode="0.00E+00">
                  <c:v>-5.5522000000000002E-3</c:v>
                </c:pt>
                <c:pt idx="149545" formatCode="0.00E+00">
                  <c:v>-8.0494999999999994E-3</c:v>
                </c:pt>
                <c:pt idx="149546">
                  <c:v>-1.0526600000000001E-2</c:v>
                </c:pt>
                <c:pt idx="149547">
                  <c:v>-1.2980800000000001E-2</c:v>
                </c:pt>
                <c:pt idx="149548">
                  <c:v>-1.5409300000000001E-2</c:v>
                </c:pt>
                <c:pt idx="149549">
                  <c:v>-1.7809499999999999E-2</c:v>
                </c:pt>
                <c:pt idx="149550">
                  <c:v>-2.0178700000000001E-2</c:v>
                </c:pt>
                <c:pt idx="149551">
                  <c:v>-2.25144E-2</c:v>
                </c:pt>
                <c:pt idx="149552">
                  <c:v>-2.4813999999999999E-2</c:v>
                </c:pt>
                <c:pt idx="149553">
                  <c:v>-2.7074999999999998E-2</c:v>
                </c:pt>
                <c:pt idx="149554">
                  <c:v>-2.92952E-2</c:v>
                </c:pt>
                <c:pt idx="149555">
                  <c:v>-3.1472E-2</c:v>
                </c:pt>
                <c:pt idx="149556">
                  <c:v>-3.3603300000000003E-2</c:v>
                </c:pt>
                <c:pt idx="149557">
                  <c:v>-3.5686900000000001E-2</c:v>
                </c:pt>
                <c:pt idx="149558">
                  <c:v>-3.7720700000000003E-2</c:v>
                </c:pt>
                <c:pt idx="149559">
                  <c:v>-3.9702500000000002E-2</c:v>
                </c:pt>
                <c:pt idx="149560">
                  <c:v>-4.1630500000000001E-2</c:v>
                </c:pt>
                <c:pt idx="149561">
                  <c:v>-4.3502800000000001E-2</c:v>
                </c:pt>
                <c:pt idx="149562">
                  <c:v>-4.5317499999999997E-2</c:v>
                </c:pt>
                <c:pt idx="149563">
                  <c:v>-4.7072999999999997E-2</c:v>
                </c:pt>
                <c:pt idx="149564">
                  <c:v>-4.8767499999999998E-2</c:v>
                </c:pt>
                <c:pt idx="149565">
                  <c:v>-5.0399699999999999E-2</c:v>
                </c:pt>
                <c:pt idx="149566">
                  <c:v>-5.1968E-2</c:v>
                </c:pt>
                <c:pt idx="149567">
                  <c:v>-5.3471100000000001E-2</c:v>
                </c:pt>
                <c:pt idx="149568">
                  <c:v>-5.4907699999999997E-2</c:v>
                </c:pt>
                <c:pt idx="149569">
                  <c:v>-5.6276699999999999E-2</c:v>
                </c:pt>
                <c:pt idx="149570">
                  <c:v>-5.7577000000000003E-2</c:v>
                </c:pt>
                <c:pt idx="149571">
                  <c:v>-5.8807499999999999E-2</c:v>
                </c:pt>
                <c:pt idx="149572">
                  <c:v>-5.9967600000000003E-2</c:v>
                </c:pt>
                <c:pt idx="149573">
                  <c:v>-6.1056300000000001E-2</c:v>
                </c:pt>
                <c:pt idx="149574">
                  <c:v>-6.2073000000000003E-2</c:v>
                </c:pt>
                <c:pt idx="149575">
                  <c:v>-6.3017100000000006E-2</c:v>
                </c:pt>
                <c:pt idx="149576">
                  <c:v>-6.3888100000000003E-2</c:v>
                </c:pt>
                <c:pt idx="149577">
                  <c:v>-6.4685800000000002E-2</c:v>
                </c:pt>
                <c:pt idx="149578">
                  <c:v>-6.5409599999999998E-2</c:v>
                </c:pt>
                <c:pt idx="149579">
                  <c:v>-6.6059599999999996E-2</c:v>
                </c:pt>
                <c:pt idx="149580">
                  <c:v>-6.6635700000000006E-2</c:v>
                </c:pt>
                <c:pt idx="149581">
                  <c:v>-6.7137699999999995E-2</c:v>
                </c:pt>
                <c:pt idx="149582">
                  <c:v>-6.7565899999999998E-2</c:v>
                </c:pt>
                <c:pt idx="149583">
                  <c:v>-6.7920400000000006E-2</c:v>
                </c:pt>
                <c:pt idx="149584">
                  <c:v>-6.8201600000000001E-2</c:v>
                </c:pt>
                <c:pt idx="149585">
                  <c:v>-6.8409899999999996E-2</c:v>
                </c:pt>
                <c:pt idx="149586">
                  <c:v>-6.8545599999999998E-2</c:v>
                </c:pt>
                <c:pt idx="149587">
                  <c:v>-6.8609500000000004E-2</c:v>
                </c:pt>
                <c:pt idx="149588">
                  <c:v>-6.8602200000000002E-2</c:v>
                </c:pt>
                <c:pt idx="149589">
                  <c:v>-6.8524399999999999E-2</c:v>
                </c:pt>
                <c:pt idx="149590">
                  <c:v>-6.8376999999999993E-2</c:v>
                </c:pt>
                <c:pt idx="149591">
                  <c:v>-6.8160999999999999E-2</c:v>
                </c:pt>
                <c:pt idx="149592">
                  <c:v>-6.7877199999999999E-2</c:v>
                </c:pt>
                <c:pt idx="149593">
                  <c:v>-6.7526799999999998E-2</c:v>
                </c:pt>
                <c:pt idx="149594">
                  <c:v>-6.7111000000000004E-2</c:v>
                </c:pt>
                <c:pt idx="149595">
                  <c:v>-6.6630999999999996E-2</c:v>
                </c:pt>
                <c:pt idx="149596">
                  <c:v>-6.6088099999999997E-2</c:v>
                </c:pt>
                <c:pt idx="149597">
                  <c:v>-6.5483700000000006E-2</c:v>
                </c:pt>
                <c:pt idx="149598">
                  <c:v>-6.4819299999999996E-2</c:v>
                </c:pt>
                <c:pt idx="149599">
                  <c:v>-6.4096299999999995E-2</c:v>
                </c:pt>
                <c:pt idx="149600">
                  <c:v>-6.3316300000000006E-2</c:v>
                </c:pt>
                <c:pt idx="149601">
                  <c:v>-6.2480899999999999E-2</c:v>
                </c:pt>
                <c:pt idx="149602">
                  <c:v>-6.1591899999999998E-2</c:v>
                </c:pt>
                <c:pt idx="149603">
                  <c:v>-6.0650999999999997E-2</c:v>
                </c:pt>
                <c:pt idx="149604">
                  <c:v>-5.9659900000000002E-2</c:v>
                </c:pt>
                <c:pt idx="149605">
                  <c:v>-5.8620499999999999E-2</c:v>
                </c:pt>
                <c:pt idx="149606">
                  <c:v>-5.7534700000000001E-2</c:v>
                </c:pt>
                <c:pt idx="149607">
                  <c:v>-5.6404299999999997E-2</c:v>
                </c:pt>
                <c:pt idx="149608">
                  <c:v>-5.5231299999999997E-2</c:v>
                </c:pt>
                <c:pt idx="149609">
                  <c:v>-5.4017799999999998E-2</c:v>
                </c:pt>
                <c:pt idx="149610">
                  <c:v>-5.2765600000000003E-2</c:v>
                </c:pt>
                <c:pt idx="149611">
                  <c:v>-5.1476899999999999E-2</c:v>
                </c:pt>
                <c:pt idx="149612">
                  <c:v>-5.0153700000000002E-2</c:v>
                </c:pt>
                <c:pt idx="149613">
                  <c:v>-4.8798000000000001E-2</c:v>
                </c:pt>
                <c:pt idx="149614">
                  <c:v>-4.7412000000000003E-2</c:v>
                </c:pt>
                <c:pt idx="149615">
                  <c:v>-4.5997799999999998E-2</c:v>
                </c:pt>
                <c:pt idx="149616">
                  <c:v>-4.45575E-2</c:v>
                </c:pt>
                <c:pt idx="149617">
                  <c:v>-4.3093100000000002E-2</c:v>
                </c:pt>
                <c:pt idx="149618">
                  <c:v>-4.1606900000000002E-2</c:v>
                </c:pt>
                <c:pt idx="149619">
                  <c:v>-4.0100900000000002E-2</c:v>
                </c:pt>
                <c:pt idx="149620">
                  <c:v>-3.8577199999999999E-2</c:v>
                </c:pt>
                <c:pt idx="149621">
                  <c:v>-3.7038000000000001E-2</c:v>
                </c:pt>
                <c:pt idx="149622">
                  <c:v>-3.5485299999999997E-2</c:v>
                </c:pt>
                <c:pt idx="149623">
                  <c:v>-3.3921199999999999E-2</c:v>
                </c:pt>
                <c:pt idx="149624">
                  <c:v>-3.23477E-2</c:v>
                </c:pt>
                <c:pt idx="149625">
                  <c:v>-3.0766999999999999E-2</c:v>
                </c:pt>
                <c:pt idx="149626">
                  <c:v>-2.9180999999999999E-2</c:v>
                </c:pt>
                <c:pt idx="149627">
                  <c:v>-2.75917E-2</c:v>
                </c:pt>
                <c:pt idx="149628">
                  <c:v>-2.6001E-2</c:v>
                </c:pt>
                <c:pt idx="149629">
                  <c:v>-2.4410999999999999E-2</c:v>
                </c:pt>
                <c:pt idx="149630">
                  <c:v>-2.2823400000000001E-2</c:v>
                </c:pt>
                <c:pt idx="149631">
                  <c:v>-2.1240100000000001E-2</c:v>
                </c:pt>
                <c:pt idx="149632">
                  <c:v>-1.9663E-2</c:v>
                </c:pt>
                <c:pt idx="149633">
                  <c:v>-1.80938E-2</c:v>
                </c:pt>
                <c:pt idx="149634">
                  <c:v>-1.6534299999999998E-2</c:v>
                </c:pt>
                <c:pt idx="149635">
                  <c:v>-1.4985999999999999E-2</c:v>
                </c:pt>
                <c:pt idx="149636">
                  <c:v>-1.3450800000000001E-2</c:v>
                </c:pt>
                <c:pt idx="149637">
                  <c:v>-1.193E-2</c:v>
                </c:pt>
                <c:pt idx="149638">
                  <c:v>-1.04253E-2</c:v>
                </c:pt>
                <c:pt idx="149639" formatCode="0.00E+00">
                  <c:v>-8.9380899999999992E-3</c:v>
                </c:pt>
                <c:pt idx="149640" formatCode="0.00E+00">
                  <c:v>-7.4698300000000002E-3</c:v>
                </c:pt>
                <c:pt idx="149641" formatCode="0.00E+00">
                  <c:v>-6.0218700000000003E-3</c:v>
                </c:pt>
                <c:pt idx="149642" formatCode="0.00E+00">
                  <c:v>-4.5954899999999998E-3</c:v>
                </c:pt>
                <c:pt idx="149643" formatCode="0.00E+00">
                  <c:v>-3.1919299999999999E-3</c:v>
                </c:pt>
                <c:pt idx="149644" formatCode="0.00E+00">
                  <c:v>-1.81237E-3</c:v>
                </c:pt>
                <c:pt idx="149645" formatCode="0.00E+00">
                  <c:v>-4.5792000000000001E-4</c:v>
                </c:pt>
                <c:pt idx="149646" formatCode="0.00E+00">
                  <c:v>8.7037099999999999E-4</c:v>
                </c:pt>
                <c:pt idx="149647" formatCode="0.00E+00">
                  <c:v>2.1715200000000001E-3</c:v>
                </c:pt>
                <c:pt idx="149648" formatCode="0.00E+00">
                  <c:v>3.4446099999999999E-3</c:v>
                </c:pt>
                <c:pt idx="149649" formatCode="0.00E+00">
                  <c:v>4.68879E-3</c:v>
                </c:pt>
                <c:pt idx="149650" formatCode="0.00E+00">
                  <c:v>5.9032700000000004E-3</c:v>
                </c:pt>
                <c:pt idx="149651" formatCode="0.00E+00">
                  <c:v>7.0873200000000003E-3</c:v>
                </c:pt>
                <c:pt idx="149652" formatCode="0.00E+00">
                  <c:v>8.2403000000000007E-3</c:v>
                </c:pt>
                <c:pt idx="149653" formatCode="0.00E+00">
                  <c:v>9.3616199999999993E-3</c:v>
                </c:pt>
                <c:pt idx="149654">
                  <c:v>1.04507E-2</c:v>
                </c:pt>
                <c:pt idx="149655">
                  <c:v>1.15072E-2</c:v>
                </c:pt>
                <c:pt idx="149656">
                  <c:v>1.2530700000000001E-2</c:v>
                </c:pt>
                <c:pt idx="149657">
                  <c:v>1.3520799999999999E-2</c:v>
                </c:pt>
                <c:pt idx="149658">
                  <c:v>1.44773E-2</c:v>
                </c:pt>
                <c:pt idx="149659">
                  <c:v>1.5399899999999999E-2</c:v>
                </c:pt>
                <c:pt idx="149660">
                  <c:v>1.62886E-2</c:v>
                </c:pt>
                <c:pt idx="149661">
                  <c:v>1.71433E-2</c:v>
                </c:pt>
                <c:pt idx="149662">
                  <c:v>1.7964000000000001E-2</c:v>
                </c:pt>
                <c:pt idx="149663">
                  <c:v>1.8750699999999999E-2</c:v>
                </c:pt>
                <c:pt idx="149664">
                  <c:v>1.95035E-2</c:v>
                </c:pt>
                <c:pt idx="149665">
                  <c:v>2.02226E-2</c:v>
                </c:pt>
                <c:pt idx="149666">
                  <c:v>2.0908199999999998E-2</c:v>
                </c:pt>
                <c:pt idx="149667">
                  <c:v>2.15605E-2</c:v>
                </c:pt>
                <c:pt idx="149668">
                  <c:v>2.2179999999999998E-2</c:v>
                </c:pt>
                <c:pt idx="149669">
                  <c:v>2.2766999999999999E-2</c:v>
                </c:pt>
                <c:pt idx="149670">
                  <c:v>2.33219E-2</c:v>
                </c:pt>
                <c:pt idx="149671">
                  <c:v>2.3845100000000001E-2</c:v>
                </c:pt>
                <c:pt idx="149672">
                  <c:v>2.4337299999999999E-2</c:v>
                </c:pt>
                <c:pt idx="149673">
                  <c:v>2.4799000000000002E-2</c:v>
                </c:pt>
                <c:pt idx="149674">
                  <c:v>2.5230699999999998E-2</c:v>
                </c:pt>
                <c:pt idx="149675">
                  <c:v>2.5633099999999999E-2</c:v>
                </c:pt>
                <c:pt idx="149676">
                  <c:v>2.6006899999999999E-2</c:v>
                </c:pt>
                <c:pt idx="149677">
                  <c:v>2.6352799999999999E-2</c:v>
                </c:pt>
                <c:pt idx="149678">
                  <c:v>2.6671500000000001E-2</c:v>
                </c:pt>
                <c:pt idx="149679">
                  <c:v>2.69638E-2</c:v>
                </c:pt>
                <c:pt idx="149680">
                  <c:v>2.7230600000000001E-2</c:v>
                </c:pt>
                <c:pt idx="149681">
                  <c:v>2.74726E-2</c:v>
                </c:pt>
                <c:pt idx="149682">
                  <c:v>2.7690699999999999E-2</c:v>
                </c:pt>
                <c:pt idx="149683">
                  <c:v>2.7885799999999999E-2</c:v>
                </c:pt>
                <c:pt idx="149684">
                  <c:v>2.80586E-2</c:v>
                </c:pt>
                <c:pt idx="149685">
                  <c:v>2.8210300000000001E-2</c:v>
                </c:pt>
                <c:pt idx="149686">
                  <c:v>2.8341600000000002E-2</c:v>
                </c:pt>
                <c:pt idx="149687">
                  <c:v>2.84534E-2</c:v>
                </c:pt>
                <c:pt idx="149688">
                  <c:v>2.8546800000000001E-2</c:v>
                </c:pt>
                <c:pt idx="149689">
                  <c:v>2.8622600000000002E-2</c:v>
                </c:pt>
                <c:pt idx="149690">
                  <c:v>2.86818E-2</c:v>
                </c:pt>
                <c:pt idx="149691">
                  <c:v>2.8725299999999999E-2</c:v>
                </c:pt>
                <c:pt idx="149692">
                  <c:v>2.8753999999999998E-2</c:v>
                </c:pt>
                <c:pt idx="149693">
                  <c:v>2.8768999999999999E-2</c:v>
                </c:pt>
                <c:pt idx="149694">
                  <c:v>2.8771100000000001E-2</c:v>
                </c:pt>
                <c:pt idx="149695">
                  <c:v>2.8761100000000001E-2</c:v>
                </c:pt>
                <c:pt idx="149696">
                  <c:v>2.87402E-2</c:v>
                </c:pt>
                <c:pt idx="149697">
                  <c:v>2.8708999999999998E-2</c:v>
                </c:pt>
                <c:pt idx="149698">
                  <c:v>2.86685E-2</c:v>
                </c:pt>
                <c:pt idx="149699">
                  <c:v>2.8619599999999999E-2</c:v>
                </c:pt>
                <c:pt idx="149700">
                  <c:v>2.8563100000000001E-2</c:v>
                </c:pt>
                <c:pt idx="149701">
                  <c:v>2.8499799999999999E-2</c:v>
                </c:pt>
                <c:pt idx="149702">
                  <c:v>2.8430500000000001E-2</c:v>
                </c:pt>
                <c:pt idx="149703">
                  <c:v>2.83559E-2</c:v>
                </c:pt>
                <c:pt idx="149704">
                  <c:v>2.8276900000000001E-2</c:v>
                </c:pt>
                <c:pt idx="149705">
                  <c:v>2.8194E-2</c:v>
                </c:pt>
                <c:pt idx="149706">
                  <c:v>2.81081E-2</c:v>
                </c:pt>
                <c:pt idx="149707">
                  <c:v>2.8019700000000002E-2</c:v>
                </c:pt>
                <c:pt idx="149708">
                  <c:v>2.79294E-2</c:v>
                </c:pt>
                <c:pt idx="149709">
                  <c:v>2.7837899999999999E-2</c:v>
                </c:pt>
                <c:pt idx="149710">
                  <c:v>2.7745599999999999E-2</c:v>
                </c:pt>
                <c:pt idx="149711">
                  <c:v>2.7653199999999999E-2</c:v>
                </c:pt>
                <c:pt idx="149712">
                  <c:v>2.7560999999999999E-2</c:v>
                </c:pt>
                <c:pt idx="149713">
                  <c:v>2.7469400000000001E-2</c:v>
                </c:pt>
                <c:pt idx="149714">
                  <c:v>2.7379000000000001E-2</c:v>
                </c:pt>
                <c:pt idx="149715">
                  <c:v>2.7289899999999999E-2</c:v>
                </c:pt>
                <c:pt idx="149716">
                  <c:v>2.72026E-2</c:v>
                </c:pt>
                <c:pt idx="149717">
                  <c:v>2.71173E-2</c:v>
                </c:pt>
                <c:pt idx="149718">
                  <c:v>2.7034200000000001E-2</c:v>
                </c:pt>
                <c:pt idx="149719">
                  <c:v>2.6953399999999999E-2</c:v>
                </c:pt>
                <c:pt idx="149720">
                  <c:v>2.6875199999999998E-2</c:v>
                </c:pt>
                <c:pt idx="149721">
                  <c:v>2.6799699999999999E-2</c:v>
                </c:pt>
                <c:pt idx="149722">
                  <c:v>2.6726799999999998E-2</c:v>
                </c:pt>
                <c:pt idx="149723">
                  <c:v>2.6656599999999999E-2</c:v>
                </c:pt>
                <c:pt idx="149724">
                  <c:v>2.6589000000000002E-2</c:v>
                </c:pt>
                <c:pt idx="149725">
                  <c:v>2.6524099999999998E-2</c:v>
                </c:pt>
                <c:pt idx="149726">
                  <c:v>2.6461499999999999E-2</c:v>
                </c:pt>
                <c:pt idx="149727">
                  <c:v>2.6401299999999999E-2</c:v>
                </c:pt>
                <c:pt idx="149728">
                  <c:v>2.6343200000000001E-2</c:v>
                </c:pt>
                <c:pt idx="149729">
                  <c:v>2.6287000000000001E-2</c:v>
                </c:pt>
                <c:pt idx="149730">
                  <c:v>2.6232399999999999E-2</c:v>
                </c:pt>
                <c:pt idx="149731">
                  <c:v>2.6179000000000001E-2</c:v>
                </c:pt>
                <c:pt idx="149732">
                  <c:v>2.61265E-2</c:v>
                </c:pt>
                <c:pt idx="149733">
                  <c:v>2.60746E-2</c:v>
                </c:pt>
                <c:pt idx="149734">
                  <c:v>2.6022799999999999E-2</c:v>
                </c:pt>
                <c:pt idx="149735">
                  <c:v>2.59706E-2</c:v>
                </c:pt>
                <c:pt idx="149736">
                  <c:v>2.59175E-2</c:v>
                </c:pt>
                <c:pt idx="149737">
                  <c:v>2.58631E-2</c:v>
                </c:pt>
                <c:pt idx="149738">
                  <c:v>2.5806800000000001E-2</c:v>
                </c:pt>
                <c:pt idx="149739">
                  <c:v>2.5748E-2</c:v>
                </c:pt>
                <c:pt idx="149740">
                  <c:v>2.56861E-2</c:v>
                </c:pt>
                <c:pt idx="149741">
                  <c:v>2.5620500000000001E-2</c:v>
                </c:pt>
                <c:pt idx="149742">
                  <c:v>2.5550400000000001E-2</c:v>
                </c:pt>
                <c:pt idx="149743">
                  <c:v>2.5475399999999999E-2</c:v>
                </c:pt>
                <c:pt idx="149744">
                  <c:v>2.53945E-2</c:v>
                </c:pt>
                <c:pt idx="149745">
                  <c:v>2.5307300000000001E-2</c:v>
                </c:pt>
                <c:pt idx="149746">
                  <c:v>2.52128E-2</c:v>
                </c:pt>
                <c:pt idx="149747">
                  <c:v>2.5110500000000001E-2</c:v>
                </c:pt>
                <c:pt idx="149748">
                  <c:v>2.4999500000000001E-2</c:v>
                </c:pt>
                <c:pt idx="149749">
                  <c:v>2.4878999999999998E-2</c:v>
                </c:pt>
                <c:pt idx="149750">
                  <c:v>2.47485E-2</c:v>
                </c:pt>
                <c:pt idx="149751">
                  <c:v>2.4606900000000001E-2</c:v>
                </c:pt>
                <c:pt idx="149752">
                  <c:v>2.4453699999999998E-2</c:v>
                </c:pt>
                <c:pt idx="149753">
                  <c:v>2.4288000000000001E-2</c:v>
                </c:pt>
                <c:pt idx="149754">
                  <c:v>2.4109100000000001E-2</c:v>
                </c:pt>
                <c:pt idx="149755">
                  <c:v>2.3916099999999999E-2</c:v>
                </c:pt>
                <c:pt idx="149756">
                  <c:v>2.3708400000000001E-2</c:v>
                </c:pt>
                <c:pt idx="149757">
                  <c:v>2.3485300000000001E-2</c:v>
                </c:pt>
                <c:pt idx="149758">
                  <c:v>2.32459E-2</c:v>
                </c:pt>
                <c:pt idx="149759">
                  <c:v>2.29895E-2</c:v>
                </c:pt>
                <c:pt idx="149760">
                  <c:v>2.2715599999999999E-2</c:v>
                </c:pt>
                <c:pt idx="149761">
                  <c:v>2.24233E-2</c:v>
                </c:pt>
                <c:pt idx="149762">
                  <c:v>2.21119E-2</c:v>
                </c:pt>
                <c:pt idx="149763">
                  <c:v>2.1780999999999998E-2</c:v>
                </c:pt>
                <c:pt idx="149764">
                  <c:v>2.1429799999999999E-2</c:v>
                </c:pt>
                <c:pt idx="149765">
                  <c:v>2.1057800000000002E-2</c:v>
                </c:pt>
                <c:pt idx="149766">
                  <c:v>2.06643E-2</c:v>
                </c:pt>
                <c:pt idx="149767">
                  <c:v>2.02489E-2</c:v>
                </c:pt>
                <c:pt idx="149768">
                  <c:v>1.9811100000000002E-2</c:v>
                </c:pt>
                <c:pt idx="149769">
                  <c:v>1.93504E-2</c:v>
                </c:pt>
                <c:pt idx="149770">
                  <c:v>1.8866299999999999E-2</c:v>
                </c:pt>
                <c:pt idx="149771">
                  <c:v>1.83585E-2</c:v>
                </c:pt>
                <c:pt idx="149772">
                  <c:v>1.7826600000000001E-2</c:v>
                </c:pt>
                <c:pt idx="149773">
                  <c:v>1.7270400000000002E-2</c:v>
                </c:pt>
                <c:pt idx="149774">
                  <c:v>1.6689499999999999E-2</c:v>
                </c:pt>
                <c:pt idx="149775">
                  <c:v>1.6083699999999999E-2</c:v>
                </c:pt>
                <c:pt idx="149776">
                  <c:v>1.5452799999999999E-2</c:v>
                </c:pt>
                <c:pt idx="149777">
                  <c:v>1.4796699999999999E-2</c:v>
                </c:pt>
                <c:pt idx="149778">
                  <c:v>1.41154E-2</c:v>
                </c:pt>
                <c:pt idx="149779">
                  <c:v>1.3408700000000001E-2</c:v>
                </c:pt>
                <c:pt idx="149780">
                  <c:v>1.26768E-2</c:v>
                </c:pt>
                <c:pt idx="149781">
                  <c:v>1.1919600000000001E-2</c:v>
                </c:pt>
                <c:pt idx="149782">
                  <c:v>1.1137299999999999E-2</c:v>
                </c:pt>
                <c:pt idx="149783">
                  <c:v>1.0330000000000001E-2</c:v>
                </c:pt>
                <c:pt idx="149784" formatCode="0.00E+00">
                  <c:v>9.4979999999999995E-3</c:v>
                </c:pt>
                <c:pt idx="149785" formatCode="0.00E+00">
                  <c:v>8.6415599999999995E-3</c:v>
                </c:pt>
                <c:pt idx="149786" formatCode="0.00E+00">
                  <c:v>7.7609799999999998E-3</c:v>
                </c:pt>
                <c:pt idx="149787" formatCode="0.00E+00">
                  <c:v>6.8566699999999996E-3</c:v>
                </c:pt>
                <c:pt idx="149788" formatCode="0.00E+00">
                  <c:v>5.9290499999999999E-3</c:v>
                </c:pt>
                <c:pt idx="149789" formatCode="0.00E+00">
                  <c:v>4.9786199999999996E-3</c:v>
                </c:pt>
                <c:pt idx="149790" formatCode="0.00E+00">
                  <c:v>4.0059199999999996E-3</c:v>
                </c:pt>
                <c:pt idx="149791" formatCode="0.00E+00">
                  <c:v>3.01155E-3</c:v>
                </c:pt>
                <c:pt idx="149792" formatCode="0.00E+00">
                  <c:v>1.9961699999999998E-3</c:v>
                </c:pt>
                <c:pt idx="149793" formatCode="0.00E+00">
                  <c:v>9.6048399999999995E-4</c:v>
                </c:pt>
                <c:pt idx="149794" formatCode="0.00E+00">
                  <c:v>-9.4749700000000005E-5</c:v>
                </c:pt>
                <c:pt idx="149795" formatCode="0.00E+00">
                  <c:v>-1.16872E-3</c:v>
                </c:pt>
                <c:pt idx="149796" formatCode="0.00E+00">
                  <c:v>-2.26056E-3</c:v>
                </c:pt>
                <c:pt idx="149797" formatCode="0.00E+00">
                  <c:v>-3.3693500000000001E-3</c:v>
                </c:pt>
                <c:pt idx="149798" formatCode="0.00E+00">
                  <c:v>-4.4941399999999998E-3</c:v>
                </c:pt>
                <c:pt idx="149799" formatCode="0.00E+00">
                  <c:v>-5.6338999999999998E-3</c:v>
                </c:pt>
                <c:pt idx="149800" formatCode="0.00E+00">
                  <c:v>-6.7875899999999996E-3</c:v>
                </c:pt>
                <c:pt idx="149801" formatCode="0.00E+00">
                  <c:v>-7.9540800000000005E-3</c:v>
                </c:pt>
                <c:pt idx="149802" formatCode="0.00E+00">
                  <c:v>-9.1322299999999999E-3</c:v>
                </c:pt>
                <c:pt idx="149803">
                  <c:v>-1.03208E-2</c:v>
                </c:pt>
                <c:pt idx="149804">
                  <c:v>-1.15187E-2</c:v>
                </c:pt>
                <c:pt idx="149805">
                  <c:v>-1.27245E-2</c:v>
                </c:pt>
                <c:pt idx="149806">
                  <c:v>-1.39369E-2</c:v>
                </c:pt>
                <c:pt idx="149807">
                  <c:v>-1.5154600000000001E-2</c:v>
                </c:pt>
                <c:pt idx="149808">
                  <c:v>-1.63762E-2</c:v>
                </c:pt>
                <c:pt idx="149809">
                  <c:v>-1.76002E-2</c:v>
                </c:pt>
                <c:pt idx="149810">
                  <c:v>-1.88253E-2</c:v>
                </c:pt>
                <c:pt idx="149811">
                  <c:v>-2.0049899999999999E-2</c:v>
                </c:pt>
                <c:pt idx="149812">
                  <c:v>-2.12725E-2</c:v>
                </c:pt>
                <c:pt idx="149813">
                  <c:v>-2.24916E-2</c:v>
                </c:pt>
                <c:pt idx="149814">
                  <c:v>-2.37057E-2</c:v>
                </c:pt>
                <c:pt idx="149815">
                  <c:v>-2.4913100000000001E-2</c:v>
                </c:pt>
                <c:pt idx="149816">
                  <c:v>-2.6112300000000001E-2</c:v>
                </c:pt>
                <c:pt idx="149817">
                  <c:v>-2.7301700000000002E-2</c:v>
                </c:pt>
                <c:pt idx="149818">
                  <c:v>-2.84797E-2</c:v>
                </c:pt>
                <c:pt idx="149819">
                  <c:v>-2.96446E-2</c:v>
                </c:pt>
                <c:pt idx="149820">
                  <c:v>-3.0794800000000001E-2</c:v>
                </c:pt>
                <c:pt idx="149821">
                  <c:v>-3.19288E-2</c:v>
                </c:pt>
                <c:pt idx="149822">
                  <c:v>-3.3044700000000003E-2</c:v>
                </c:pt>
                <c:pt idx="149823">
                  <c:v>-3.4141100000000001E-2</c:v>
                </c:pt>
                <c:pt idx="149824">
                  <c:v>-3.5216299999999999E-2</c:v>
                </c:pt>
                <c:pt idx="149825">
                  <c:v>-3.6268599999999998E-2</c:v>
                </c:pt>
                <c:pt idx="149826">
                  <c:v>-3.7296500000000003E-2</c:v>
                </c:pt>
                <c:pt idx="149827">
                  <c:v>-3.8298400000000003E-2</c:v>
                </c:pt>
                <c:pt idx="149828">
                  <c:v>-3.9272599999999998E-2</c:v>
                </c:pt>
                <c:pt idx="149829">
                  <c:v>-4.0217700000000002E-2</c:v>
                </c:pt>
                <c:pt idx="149830">
                  <c:v>-4.1132000000000002E-2</c:v>
                </c:pt>
                <c:pt idx="149831">
                  <c:v>-4.2014099999999999E-2</c:v>
                </c:pt>
                <c:pt idx="149832">
                  <c:v>-4.2862499999999998E-2</c:v>
                </c:pt>
                <c:pt idx="149833">
                  <c:v>-4.3675699999999998E-2</c:v>
                </c:pt>
                <c:pt idx="149834">
                  <c:v>-4.44523E-2</c:v>
                </c:pt>
                <c:pt idx="149835">
                  <c:v>-4.5190899999999999E-2</c:v>
                </c:pt>
                <c:pt idx="149836">
                  <c:v>-4.5890199999999999E-2</c:v>
                </c:pt>
                <c:pt idx="149837">
                  <c:v>-4.6548699999999998E-2</c:v>
                </c:pt>
                <c:pt idx="149838">
                  <c:v>-4.7165400000000003E-2</c:v>
                </c:pt>
                <c:pt idx="149839">
                  <c:v>-4.7738799999999998E-2</c:v>
                </c:pt>
                <c:pt idx="149840">
                  <c:v>-4.8267999999999998E-2</c:v>
                </c:pt>
                <c:pt idx="149841">
                  <c:v>-4.8751599999999999E-2</c:v>
                </c:pt>
                <c:pt idx="149842">
                  <c:v>-4.9188799999999998E-2</c:v>
                </c:pt>
                <c:pt idx="149843">
                  <c:v>-4.9578299999999999E-2</c:v>
                </c:pt>
                <c:pt idx="149844">
                  <c:v>-4.99193E-2</c:v>
                </c:pt>
                <c:pt idx="149845">
                  <c:v>-5.0210900000000003E-2</c:v>
                </c:pt>
                <c:pt idx="149846">
                  <c:v>-5.0452200000000003E-2</c:v>
                </c:pt>
                <c:pt idx="149847">
                  <c:v>-5.06425E-2</c:v>
                </c:pt>
                <c:pt idx="149848">
                  <c:v>-5.0781E-2</c:v>
                </c:pt>
                <c:pt idx="149849">
                  <c:v>-5.0867000000000002E-2</c:v>
                </c:pt>
                <c:pt idx="149850">
                  <c:v>-5.0900000000000001E-2</c:v>
                </c:pt>
                <c:pt idx="149851">
                  <c:v>-5.0879500000000001E-2</c:v>
                </c:pt>
                <c:pt idx="149852">
                  <c:v>-5.0805000000000003E-2</c:v>
                </c:pt>
                <c:pt idx="149853">
                  <c:v>-5.0676100000000002E-2</c:v>
                </c:pt>
                <c:pt idx="149854">
                  <c:v>-5.0492599999999999E-2</c:v>
                </c:pt>
                <c:pt idx="149855">
                  <c:v>-5.0254199999999999E-2</c:v>
                </c:pt>
                <c:pt idx="149856">
                  <c:v>-4.9960699999999997E-2</c:v>
                </c:pt>
                <c:pt idx="149857">
                  <c:v>-4.9612099999999999E-2</c:v>
                </c:pt>
                <c:pt idx="149858">
                  <c:v>-4.9208399999999999E-2</c:v>
                </c:pt>
                <c:pt idx="149859">
                  <c:v>-4.87497E-2</c:v>
                </c:pt>
                <c:pt idx="149860">
                  <c:v>-4.8236000000000001E-2</c:v>
                </c:pt>
                <c:pt idx="149861">
                  <c:v>-4.76677E-2</c:v>
                </c:pt>
                <c:pt idx="149862">
                  <c:v>-4.7044999999999997E-2</c:v>
                </c:pt>
                <c:pt idx="149863">
                  <c:v>-4.6368300000000001E-2</c:v>
                </c:pt>
                <c:pt idx="149864">
                  <c:v>-4.5638100000000001E-2</c:v>
                </c:pt>
                <c:pt idx="149865">
                  <c:v>-4.48548E-2</c:v>
                </c:pt>
                <c:pt idx="149866">
                  <c:v>-4.4019200000000001E-2</c:v>
                </c:pt>
                <c:pt idx="149867">
                  <c:v>-4.3131900000000001E-2</c:v>
                </c:pt>
                <c:pt idx="149868">
                  <c:v>-4.2193700000000001E-2</c:v>
                </c:pt>
                <c:pt idx="149869">
                  <c:v>-4.1205400000000003E-2</c:v>
                </c:pt>
                <c:pt idx="149870">
                  <c:v>-4.0167899999999999E-2</c:v>
                </c:pt>
                <c:pt idx="149871">
                  <c:v>-3.9082199999999997E-2</c:v>
                </c:pt>
                <c:pt idx="149872">
                  <c:v>-3.7949299999999998E-2</c:v>
                </c:pt>
                <c:pt idx="149873">
                  <c:v>-3.6770499999999998E-2</c:v>
                </c:pt>
                <c:pt idx="149874">
                  <c:v>-3.5546899999999999E-2</c:v>
                </c:pt>
                <c:pt idx="149875">
                  <c:v>-3.4279700000000003E-2</c:v>
                </c:pt>
                <c:pt idx="149876">
                  <c:v>-3.2970300000000001E-2</c:v>
                </c:pt>
                <c:pt idx="149877">
                  <c:v>-3.1620099999999998E-2</c:v>
                </c:pt>
                <c:pt idx="149878">
                  <c:v>-3.02306E-2</c:v>
                </c:pt>
                <c:pt idx="149879">
                  <c:v>-2.8803200000000001E-2</c:v>
                </c:pt>
                <c:pt idx="149880">
                  <c:v>-2.7339599999999999E-2</c:v>
                </c:pt>
                <c:pt idx="149881">
                  <c:v>-2.58414E-2</c:v>
                </c:pt>
                <c:pt idx="149882">
                  <c:v>-2.43103E-2</c:v>
                </c:pt>
                <c:pt idx="149883">
                  <c:v>-2.2748000000000001E-2</c:v>
                </c:pt>
                <c:pt idx="149884">
                  <c:v>-2.1156299999999999E-2</c:v>
                </c:pt>
                <c:pt idx="149885">
                  <c:v>-1.9537100000000002E-2</c:v>
                </c:pt>
                <c:pt idx="149886">
                  <c:v>-1.78922E-2</c:v>
                </c:pt>
                <c:pt idx="149887">
                  <c:v>-1.6223700000000001E-2</c:v>
                </c:pt>
                <c:pt idx="149888">
                  <c:v>-1.45334E-2</c:v>
                </c:pt>
                <c:pt idx="149889">
                  <c:v>-1.28234E-2</c:v>
                </c:pt>
                <c:pt idx="149890">
                  <c:v>-1.1095600000000001E-2</c:v>
                </c:pt>
                <c:pt idx="149891" formatCode="0.00E+00">
                  <c:v>-9.3522699999999993E-3</c:v>
                </c:pt>
                <c:pt idx="149892" formatCode="0.00E+00">
                  <c:v>-7.5954000000000004E-3</c:v>
                </c:pt>
                <c:pt idx="149893" formatCode="0.00E+00">
                  <c:v>-5.8271399999999998E-3</c:v>
                </c:pt>
                <c:pt idx="149894" formatCode="0.00E+00">
                  <c:v>-4.0496300000000002E-3</c:v>
                </c:pt>
                <c:pt idx="149895" formatCode="0.00E+00">
                  <c:v>-2.2650399999999998E-3</c:v>
                </c:pt>
                <c:pt idx="149896" formatCode="0.00E+00">
                  <c:v>-4.75561E-4</c:v>
                </c:pt>
                <c:pt idx="149897" formatCode="0.00E+00">
                  <c:v>1.3166199999999999E-3</c:v>
                </c:pt>
                <c:pt idx="149898" formatCode="0.00E+00">
                  <c:v>3.1092899999999998E-3</c:v>
                </c:pt>
                <c:pt idx="149899" formatCode="0.00E+00">
                  <c:v>4.9002400000000002E-3</c:v>
                </c:pt>
                <c:pt idx="149900" formatCode="0.00E+00">
                  <c:v>6.6872600000000004E-3</c:v>
                </c:pt>
                <c:pt idx="149901" formatCode="0.00E+00">
                  <c:v>8.4681300000000008E-3</c:v>
                </c:pt>
                <c:pt idx="149902">
                  <c:v>1.0240600000000001E-2</c:v>
                </c:pt>
                <c:pt idx="149903">
                  <c:v>1.20026E-2</c:v>
                </c:pt>
                <c:pt idx="149904">
                  <c:v>1.37517E-2</c:v>
                </c:pt>
                <c:pt idx="149905">
                  <c:v>1.5486E-2</c:v>
                </c:pt>
                <c:pt idx="149906">
                  <c:v>1.7203099999999999E-2</c:v>
                </c:pt>
                <c:pt idx="149907">
                  <c:v>1.8901000000000001E-2</c:v>
                </c:pt>
                <c:pt idx="149908">
                  <c:v>2.0577499999999999E-2</c:v>
                </c:pt>
                <c:pt idx="149909">
                  <c:v>2.22305E-2</c:v>
                </c:pt>
                <c:pt idx="149910">
                  <c:v>2.3858000000000001E-2</c:v>
                </c:pt>
                <c:pt idx="149911">
                  <c:v>2.5457899999999999E-2</c:v>
                </c:pt>
                <c:pt idx="149912">
                  <c:v>2.7028199999999999E-2</c:v>
                </c:pt>
                <c:pt idx="149913">
                  <c:v>2.8566999999999999E-2</c:v>
                </c:pt>
                <c:pt idx="149914">
                  <c:v>3.00723E-2</c:v>
                </c:pt>
                <c:pt idx="149915">
                  <c:v>3.1542300000000002E-2</c:v>
                </c:pt>
                <c:pt idx="149916">
                  <c:v>3.2975200000000003E-2</c:v>
                </c:pt>
                <c:pt idx="149917">
                  <c:v>3.43691E-2</c:v>
                </c:pt>
                <c:pt idx="149918">
                  <c:v>3.5722299999999998E-2</c:v>
                </c:pt>
                <c:pt idx="149919">
                  <c:v>3.7033099999999999E-2</c:v>
                </c:pt>
                <c:pt idx="149920">
                  <c:v>3.8300000000000001E-2</c:v>
                </c:pt>
                <c:pt idx="149921">
                  <c:v>3.9521399999999998E-2</c:v>
                </c:pt>
                <c:pt idx="149922">
                  <c:v>4.0695799999999997E-2</c:v>
                </c:pt>
                <c:pt idx="149923">
                  <c:v>4.1821700000000003E-2</c:v>
                </c:pt>
                <c:pt idx="149924">
                  <c:v>4.28978E-2</c:v>
                </c:pt>
                <c:pt idx="149925">
                  <c:v>4.3922900000000001E-2</c:v>
                </c:pt>
                <c:pt idx="149926">
                  <c:v>4.4895600000000001E-2</c:v>
                </c:pt>
                <c:pt idx="149927">
                  <c:v>4.5814800000000003E-2</c:v>
                </c:pt>
                <c:pt idx="149928">
                  <c:v>4.6679499999999999E-2</c:v>
                </c:pt>
                <c:pt idx="149929">
                  <c:v>4.7488599999999999E-2</c:v>
                </c:pt>
                <c:pt idx="149930">
                  <c:v>4.8241199999999998E-2</c:v>
                </c:pt>
                <c:pt idx="149931">
                  <c:v>4.8936500000000001E-2</c:v>
                </c:pt>
                <c:pt idx="149932">
                  <c:v>4.9573699999999998E-2</c:v>
                </c:pt>
                <c:pt idx="149933">
                  <c:v>5.0152099999999998E-2</c:v>
                </c:pt>
                <c:pt idx="149934">
                  <c:v>5.0671099999999997E-2</c:v>
                </c:pt>
                <c:pt idx="149935">
                  <c:v>5.1130200000000001E-2</c:v>
                </c:pt>
                <c:pt idx="149936">
                  <c:v>5.1528999999999998E-2</c:v>
                </c:pt>
                <c:pt idx="149937">
                  <c:v>5.1867000000000003E-2</c:v>
                </c:pt>
                <c:pt idx="149938">
                  <c:v>5.2144000000000003E-2</c:v>
                </c:pt>
                <c:pt idx="149939">
                  <c:v>5.2359900000000001E-2</c:v>
                </c:pt>
                <c:pt idx="149940">
                  <c:v>5.2514499999999999E-2</c:v>
                </c:pt>
                <c:pt idx="149941">
                  <c:v>5.2607800000000003E-2</c:v>
                </c:pt>
                <c:pt idx="149942">
                  <c:v>5.26398E-2</c:v>
                </c:pt>
                <c:pt idx="149943">
                  <c:v>5.2610799999999999E-2</c:v>
                </c:pt>
                <c:pt idx="149944">
                  <c:v>5.2520900000000002E-2</c:v>
                </c:pt>
                <c:pt idx="149945">
                  <c:v>5.23705E-2</c:v>
                </c:pt>
                <c:pt idx="149946">
                  <c:v>5.2159999999999998E-2</c:v>
                </c:pt>
                <c:pt idx="149947">
                  <c:v>5.18898E-2</c:v>
                </c:pt>
                <c:pt idx="149948">
                  <c:v>5.1560500000000002E-2</c:v>
                </c:pt>
                <c:pt idx="149949">
                  <c:v>5.1172799999999997E-2</c:v>
                </c:pt>
                <c:pt idx="149950">
                  <c:v>5.0727399999999999E-2</c:v>
                </c:pt>
                <c:pt idx="149951">
                  <c:v>5.0225100000000002E-2</c:v>
                </c:pt>
                <c:pt idx="149952">
                  <c:v>4.9666799999999997E-2</c:v>
                </c:pt>
                <c:pt idx="149953">
                  <c:v>4.9053399999999997E-2</c:v>
                </c:pt>
                <c:pt idx="149954">
                  <c:v>4.8385900000000003E-2</c:v>
                </c:pt>
                <c:pt idx="149955">
                  <c:v>4.76655E-2</c:v>
                </c:pt>
                <c:pt idx="149956">
                  <c:v>4.6893299999999999E-2</c:v>
                </c:pt>
                <c:pt idx="149957">
                  <c:v>4.6070600000000003E-2</c:v>
                </c:pt>
                <c:pt idx="149958">
                  <c:v>4.5198700000000001E-2</c:v>
                </c:pt>
                <c:pt idx="149959">
                  <c:v>4.42788E-2</c:v>
                </c:pt>
                <c:pt idx="149960">
                  <c:v>4.33126E-2</c:v>
                </c:pt>
                <c:pt idx="149961">
                  <c:v>4.2301400000000003E-2</c:v>
                </c:pt>
                <c:pt idx="149962">
                  <c:v>4.12468E-2</c:v>
                </c:pt>
                <c:pt idx="149963">
                  <c:v>4.0150499999999999E-2</c:v>
                </c:pt>
                <c:pt idx="149964">
                  <c:v>3.9014E-2</c:v>
                </c:pt>
                <c:pt idx="149965">
                  <c:v>3.7838999999999998E-2</c:v>
                </c:pt>
                <c:pt idx="149966">
                  <c:v>3.6627399999999997E-2</c:v>
                </c:pt>
                <c:pt idx="149967">
                  <c:v>3.5380799999999997E-2</c:v>
                </c:pt>
                <c:pt idx="149968">
                  <c:v>3.4101199999999998E-2</c:v>
                </c:pt>
                <c:pt idx="149969">
                  <c:v>3.2790399999999997E-2</c:v>
                </c:pt>
                <c:pt idx="149970">
                  <c:v>3.1450400000000003E-2</c:v>
                </c:pt>
                <c:pt idx="149971">
                  <c:v>3.0082999999999999E-2</c:v>
                </c:pt>
                <c:pt idx="149972">
                  <c:v>2.8690199999999999E-2</c:v>
                </c:pt>
                <c:pt idx="149973">
                  <c:v>2.7274E-2</c:v>
                </c:pt>
                <c:pt idx="149974">
                  <c:v>2.5836499999999998E-2</c:v>
                </c:pt>
                <c:pt idx="149975">
                  <c:v>2.4379600000000001E-2</c:v>
                </c:pt>
                <c:pt idx="149976">
                  <c:v>2.2905499999999999E-2</c:v>
                </c:pt>
                <c:pt idx="149977">
                  <c:v>2.14162E-2</c:v>
                </c:pt>
                <c:pt idx="149978">
                  <c:v>1.9913699999999999E-2</c:v>
                </c:pt>
                <c:pt idx="149979">
                  <c:v>1.8400099999999999E-2</c:v>
                </c:pt>
                <c:pt idx="149980">
                  <c:v>1.68776E-2</c:v>
                </c:pt>
                <c:pt idx="149981">
                  <c:v>1.53483E-2</c:v>
                </c:pt>
                <c:pt idx="149982">
                  <c:v>1.3814099999999999E-2</c:v>
                </c:pt>
                <c:pt idx="149983">
                  <c:v>1.22772E-2</c:v>
                </c:pt>
                <c:pt idx="149984">
                  <c:v>1.07396E-2</c:v>
                </c:pt>
                <c:pt idx="149985" formatCode="0.00E+00">
                  <c:v>9.2034200000000004E-3</c:v>
                </c:pt>
                <c:pt idx="149986" formatCode="0.00E+00">
                  <c:v>7.67069E-3</c:v>
                </c:pt>
                <c:pt idx="149987" formatCode="0.00E+00">
                  <c:v>6.1434100000000002E-3</c:v>
                </c:pt>
                <c:pt idx="149988" formatCode="0.00E+00">
                  <c:v>4.6236000000000003E-3</c:v>
                </c:pt>
                <c:pt idx="149989" formatCode="0.00E+00">
                  <c:v>3.1132099999999999E-3</c:v>
                </c:pt>
                <c:pt idx="149990" formatCode="0.00E+00">
                  <c:v>1.6142000000000001E-3</c:v>
                </c:pt>
                <c:pt idx="149991" formatCode="0.00E+00">
                  <c:v>1.28489E-4</c:v>
                </c:pt>
                <c:pt idx="149992" formatCode="0.00E+00">
                  <c:v>-1.34205E-3</c:v>
                </c:pt>
                <c:pt idx="149993" formatCode="0.00E+00">
                  <c:v>-2.7955599999999999E-3</c:v>
                </c:pt>
                <c:pt idx="149994" formatCode="0.00E+00">
                  <c:v>-4.2302399999999997E-3</c:v>
                </c:pt>
                <c:pt idx="149995" formatCode="0.00E+00">
                  <c:v>-5.6443200000000004E-3</c:v>
                </c:pt>
                <c:pt idx="149996" formatCode="0.00E+00">
                  <c:v>-7.0360700000000002E-3</c:v>
                </c:pt>
                <c:pt idx="149997" formatCode="0.00E+00">
                  <c:v>-8.4038299999999993E-3</c:v>
                </c:pt>
                <c:pt idx="149998" formatCode="0.00E+00">
                  <c:v>-9.7459599999999997E-3</c:v>
                </c:pt>
                <c:pt idx="149999">
                  <c:v>-1.10609E-2</c:v>
                </c:pt>
                <c:pt idx="150000">
                  <c:v>-1.23471E-2</c:v>
                </c:pt>
                <c:pt idx="150001">
                  <c:v>-1.36031E-2</c:v>
                </c:pt>
                <c:pt idx="150002">
                  <c:v>-1.48275E-2</c:v>
                </c:pt>
                <c:pt idx="150003">
                  <c:v>-1.6018899999999999E-2</c:v>
                </c:pt>
                <c:pt idx="150004">
                  <c:v>-1.7176E-2</c:v>
                </c:pt>
                <c:pt idx="150005">
                  <c:v>-1.82977E-2</c:v>
                </c:pt>
                <c:pt idx="150006">
                  <c:v>-1.9382699999999999E-2</c:v>
                </c:pt>
                <c:pt idx="150007">
                  <c:v>-2.043E-2</c:v>
                </c:pt>
                <c:pt idx="150008">
                  <c:v>-2.1438499999999999E-2</c:v>
                </c:pt>
                <c:pt idx="150009">
                  <c:v>-2.2407199999999999E-2</c:v>
                </c:pt>
                <c:pt idx="150010">
                  <c:v>-2.33353E-2</c:v>
                </c:pt>
                <c:pt idx="150011">
                  <c:v>-2.4221900000000001E-2</c:v>
                </c:pt>
                <c:pt idx="150012">
                  <c:v>-2.50662E-2</c:v>
                </c:pt>
                <c:pt idx="150013">
                  <c:v>-2.58677E-2</c:v>
                </c:pt>
                <c:pt idx="150014">
                  <c:v>-2.6625599999999999E-2</c:v>
                </c:pt>
                <c:pt idx="150015">
                  <c:v>-2.73394E-2</c:v>
                </c:pt>
                <c:pt idx="150016">
                  <c:v>-2.8008700000000001E-2</c:v>
                </c:pt>
                <c:pt idx="150017">
                  <c:v>-2.8632999999999999E-2</c:v>
                </c:pt>
                <c:pt idx="150018">
                  <c:v>-2.9212100000000001E-2</c:v>
                </c:pt>
                <c:pt idx="150019">
                  <c:v>-2.97457E-2</c:v>
                </c:pt>
                <c:pt idx="150020">
                  <c:v>-3.0233599999999999E-2</c:v>
                </c:pt>
                <c:pt idx="150021">
                  <c:v>-3.06757E-2</c:v>
                </c:pt>
                <c:pt idx="150022">
                  <c:v>-3.1071999999999999E-2</c:v>
                </c:pt>
                <c:pt idx="150023">
                  <c:v>-3.1422499999999999E-2</c:v>
                </c:pt>
                <c:pt idx="150024">
                  <c:v>-3.1727400000000003E-2</c:v>
                </c:pt>
                <c:pt idx="150025">
                  <c:v>-3.19867E-2</c:v>
                </c:pt>
                <c:pt idx="150026">
                  <c:v>-3.2200899999999998E-2</c:v>
                </c:pt>
                <c:pt idx="150027">
                  <c:v>-3.2370099999999999E-2</c:v>
                </c:pt>
                <c:pt idx="150028">
                  <c:v>-3.2494799999999997E-2</c:v>
                </c:pt>
                <c:pt idx="150029">
                  <c:v>-3.25755E-2</c:v>
                </c:pt>
                <c:pt idx="150030">
                  <c:v>-3.2612599999999999E-2</c:v>
                </c:pt>
                <c:pt idx="150031">
                  <c:v>-3.2606799999999998E-2</c:v>
                </c:pt>
                <c:pt idx="150032">
                  <c:v>-3.2558700000000003E-2</c:v>
                </c:pt>
                <c:pt idx="150033">
                  <c:v>-3.2468900000000002E-2</c:v>
                </c:pt>
                <c:pt idx="150034">
                  <c:v>-3.23383E-2</c:v>
                </c:pt>
                <c:pt idx="150035">
                  <c:v>-3.21677E-2</c:v>
                </c:pt>
                <c:pt idx="150036">
                  <c:v>-3.1958E-2</c:v>
                </c:pt>
                <c:pt idx="150037">
                  <c:v>-3.1710000000000002E-2</c:v>
                </c:pt>
                <c:pt idx="150038">
                  <c:v>-3.1424800000000003E-2</c:v>
                </c:pt>
                <c:pt idx="150039">
                  <c:v>-3.11034E-2</c:v>
                </c:pt>
                <c:pt idx="150040">
                  <c:v>-3.0746900000000001E-2</c:v>
                </c:pt>
                <c:pt idx="150041">
                  <c:v>-3.0356399999999999E-2</c:v>
                </c:pt>
                <c:pt idx="150042">
                  <c:v>-2.9933100000000001E-2</c:v>
                </c:pt>
                <c:pt idx="150043">
                  <c:v>-2.94781E-2</c:v>
                </c:pt>
                <c:pt idx="150044">
                  <c:v>-2.8992799999999999E-2</c:v>
                </c:pt>
                <c:pt idx="150045">
                  <c:v>-2.8478300000000002E-2</c:v>
                </c:pt>
                <c:pt idx="150046">
                  <c:v>-2.7935999999999999E-2</c:v>
                </c:pt>
                <c:pt idx="150047">
                  <c:v>-2.7367300000000001E-2</c:v>
                </c:pt>
                <c:pt idx="150048">
                  <c:v>-2.6773499999999999E-2</c:v>
                </c:pt>
                <c:pt idx="150049">
                  <c:v>-2.6155999999999999E-2</c:v>
                </c:pt>
                <c:pt idx="150050">
                  <c:v>-2.55161E-2</c:v>
                </c:pt>
                <c:pt idx="150051">
                  <c:v>-2.4855499999999999E-2</c:v>
                </c:pt>
                <c:pt idx="150052">
                  <c:v>-2.41754E-2</c:v>
                </c:pt>
                <c:pt idx="150053">
                  <c:v>-2.3477399999999999E-2</c:v>
                </c:pt>
                <c:pt idx="150054">
                  <c:v>-2.2762899999999999E-2</c:v>
                </c:pt>
                <c:pt idx="150055">
                  <c:v>-2.2033400000000002E-2</c:v>
                </c:pt>
                <c:pt idx="150056">
                  <c:v>-2.12905E-2</c:v>
                </c:pt>
                <c:pt idx="150057">
                  <c:v>-2.0535500000000002E-2</c:v>
                </c:pt>
                <c:pt idx="150058">
                  <c:v>-1.9769999999999999E-2</c:v>
                </c:pt>
                <c:pt idx="150059">
                  <c:v>-1.8995499999999998E-2</c:v>
                </c:pt>
                <c:pt idx="150060">
                  <c:v>-1.8213500000000001E-2</c:v>
                </c:pt>
                <c:pt idx="150061">
                  <c:v>-1.7425400000000001E-2</c:v>
                </c:pt>
                <c:pt idx="150062">
                  <c:v>-1.66327E-2</c:v>
                </c:pt>
                <c:pt idx="150063">
                  <c:v>-1.5836900000000001E-2</c:v>
                </c:pt>
                <c:pt idx="150064">
                  <c:v>-1.50394E-2</c:v>
                </c:pt>
                <c:pt idx="150065">
                  <c:v>-1.42416E-2</c:v>
                </c:pt>
                <c:pt idx="150066">
                  <c:v>-1.3444899999999999E-2</c:v>
                </c:pt>
                <c:pt idx="150067">
                  <c:v>-1.26508E-2</c:v>
                </c:pt>
                <c:pt idx="150068">
                  <c:v>-1.18605E-2</c:v>
                </c:pt>
                <c:pt idx="150069">
                  <c:v>-1.1075399999999999E-2</c:v>
                </c:pt>
                <c:pt idx="150070">
                  <c:v>-1.02968E-2</c:v>
                </c:pt>
                <c:pt idx="150071" formatCode="0.00E+00">
                  <c:v>-9.5259799999999999E-3</c:v>
                </c:pt>
                <c:pt idx="150072" formatCode="0.00E+00">
                  <c:v>-8.7641300000000002E-3</c:v>
                </c:pt>
                <c:pt idx="150073" formatCode="0.00E+00">
                  <c:v>-8.0124600000000008E-3</c:v>
                </c:pt>
                <c:pt idx="150074" formatCode="0.00E+00">
                  <c:v>-7.2721399999999999E-3</c:v>
                </c:pt>
                <c:pt idx="150075" formatCode="0.00E+00">
                  <c:v>-6.5442800000000004E-3</c:v>
                </c:pt>
                <c:pt idx="150076" formatCode="0.00E+00">
                  <c:v>-5.8299700000000003E-3</c:v>
                </c:pt>
                <c:pt idx="150077" formatCode="0.00E+00">
                  <c:v>-5.1302400000000003E-3</c:v>
                </c:pt>
                <c:pt idx="150078" formatCode="0.00E+00">
                  <c:v>-4.4460899999999998E-3</c:v>
                </c:pt>
                <c:pt idx="150079" formatCode="0.00E+00">
                  <c:v>-3.7784699999999999E-3</c:v>
                </c:pt>
                <c:pt idx="150080" formatCode="0.00E+00">
                  <c:v>-3.1282699999999998E-3</c:v>
                </c:pt>
                <c:pt idx="150081" formatCode="0.00E+00">
                  <c:v>-2.4963400000000001E-3</c:v>
                </c:pt>
                <c:pt idx="150082" formatCode="0.00E+00">
                  <c:v>-1.88349E-3</c:v>
                </c:pt>
                <c:pt idx="150083" formatCode="0.00E+00">
                  <c:v>-1.2904699999999999E-3</c:v>
                </c:pt>
                <c:pt idx="150084" formatCode="0.00E+00">
                  <c:v>-7.1797899999999999E-4</c:v>
                </c:pt>
                <c:pt idx="150085" formatCode="0.00E+00">
                  <c:v>-1.66665E-4</c:v>
                </c:pt>
                <c:pt idx="150086" formatCode="0.00E+00">
                  <c:v>3.6287899999999998E-4</c:v>
                </c:pt>
                <c:pt idx="150087" formatCode="0.00E+00">
                  <c:v>8.7011200000000003E-4</c:v>
                </c:pt>
                <c:pt idx="150088" formatCode="0.00E+00">
                  <c:v>1.3545499999999999E-3</c:v>
                </c:pt>
                <c:pt idx="150089" formatCode="0.00E+00">
                  <c:v>1.81576E-3</c:v>
                </c:pt>
                <c:pt idx="150090" formatCode="0.00E+00">
                  <c:v>2.2533599999999998E-3</c:v>
                </c:pt>
                <c:pt idx="150091" formatCode="0.00E+00">
                  <c:v>2.6670499999999998E-3</c:v>
                </c:pt>
                <c:pt idx="150092" formatCode="0.00E+00">
                  <c:v>3.05654E-3</c:v>
                </c:pt>
                <c:pt idx="150093" formatCode="0.00E+00">
                  <c:v>3.42165E-3</c:v>
                </c:pt>
                <c:pt idx="150094" formatCode="0.00E+00">
                  <c:v>3.7621999999999998E-3</c:v>
                </c:pt>
                <c:pt idx="150095" formatCode="0.00E+00">
                  <c:v>4.0781100000000002E-3</c:v>
                </c:pt>
                <c:pt idx="150096" formatCode="0.00E+00">
                  <c:v>4.3693200000000003E-3</c:v>
                </c:pt>
                <c:pt idx="150097" formatCode="0.00E+00">
                  <c:v>4.6358700000000003E-3</c:v>
                </c:pt>
                <c:pt idx="150098" formatCode="0.00E+00">
                  <c:v>4.8777999999999998E-3</c:v>
                </c:pt>
                <c:pt idx="150099" formatCode="0.00E+00">
                  <c:v>5.09524E-3</c:v>
                </c:pt>
                <c:pt idx="150100" formatCode="0.00E+00">
                  <c:v>5.2883699999999997E-3</c:v>
                </c:pt>
                <c:pt idx="150101" formatCode="0.00E+00">
                  <c:v>5.4574100000000002E-3</c:v>
                </c:pt>
                <c:pt idx="150102" formatCode="0.00E+00">
                  <c:v>5.6026299999999999E-3</c:v>
                </c:pt>
                <c:pt idx="150103" formatCode="0.00E+00">
                  <c:v>5.7243600000000004E-3</c:v>
                </c:pt>
                <c:pt idx="150104" formatCode="0.00E+00">
                  <c:v>5.8229900000000001E-3</c:v>
                </c:pt>
                <c:pt idx="150105" formatCode="0.00E+00">
                  <c:v>5.8989200000000002E-3</c:v>
                </c:pt>
                <c:pt idx="150106" formatCode="0.00E+00">
                  <c:v>5.9526300000000004E-3</c:v>
                </c:pt>
                <c:pt idx="150107" formatCode="0.00E+00">
                  <c:v>5.9846400000000003E-3</c:v>
                </c:pt>
                <c:pt idx="150108" formatCode="0.00E+00">
                  <c:v>5.9955E-3</c:v>
                </c:pt>
                <c:pt idx="150109" formatCode="0.00E+00">
                  <c:v>5.9858200000000002E-3</c:v>
                </c:pt>
                <c:pt idx="150110" formatCode="0.00E+00">
                  <c:v>5.9562399999999998E-3</c:v>
                </c:pt>
                <c:pt idx="150111" formatCode="0.00E+00">
                  <c:v>5.9074399999999999E-3</c:v>
                </c:pt>
                <c:pt idx="150112" formatCode="0.00E+00">
                  <c:v>5.8401399999999997E-3</c:v>
                </c:pt>
                <c:pt idx="150113" formatCode="0.00E+00">
                  <c:v>5.75509E-3</c:v>
                </c:pt>
                <c:pt idx="150114" formatCode="0.00E+00">
                  <c:v>5.6530800000000004E-3</c:v>
                </c:pt>
                <c:pt idx="150115" formatCode="0.00E+00">
                  <c:v>5.5349300000000004E-3</c:v>
                </c:pt>
                <c:pt idx="150116" formatCode="0.00E+00">
                  <c:v>5.4014800000000002E-3</c:v>
                </c:pt>
                <c:pt idx="150117" formatCode="0.00E+00">
                  <c:v>5.2536299999999996E-3</c:v>
                </c:pt>
                <c:pt idx="150118" formatCode="0.00E+00">
                  <c:v>5.0922500000000004E-3</c:v>
                </c:pt>
                <c:pt idx="150119" formatCode="0.00E+00">
                  <c:v>4.9182899999999996E-3</c:v>
                </c:pt>
                <c:pt idx="150120" formatCode="0.00E+00">
                  <c:v>4.7326900000000003E-3</c:v>
                </c:pt>
                <c:pt idx="150121" formatCode="0.00E+00">
                  <c:v>4.5364100000000003E-3</c:v>
                </c:pt>
                <c:pt idx="150122" formatCode="0.00E+00">
                  <c:v>4.3304299999999997E-3</c:v>
                </c:pt>
                <c:pt idx="150123" formatCode="0.00E+00">
                  <c:v>4.1157700000000004E-3</c:v>
                </c:pt>
                <c:pt idx="150124" formatCode="0.00E+00">
                  <c:v>3.8934099999999999E-3</c:v>
                </c:pt>
                <c:pt idx="150125" formatCode="0.00E+00">
                  <c:v>3.66439E-3</c:v>
                </c:pt>
                <c:pt idx="150126" formatCode="0.00E+00">
                  <c:v>3.4297199999999998E-3</c:v>
                </c:pt>
                <c:pt idx="150127" formatCode="0.00E+00">
                  <c:v>3.1904500000000001E-3</c:v>
                </c:pt>
                <c:pt idx="150128" formatCode="0.00E+00">
                  <c:v>2.9475999999999999E-3</c:v>
                </c:pt>
                <c:pt idx="150129" formatCode="0.00E+00">
                  <c:v>2.70222E-3</c:v>
                </c:pt>
                <c:pt idx="150130" formatCode="0.00E+00">
                  <c:v>2.4553399999999999E-3</c:v>
                </c:pt>
                <c:pt idx="150131" formatCode="0.00E+00">
                  <c:v>2.20798E-3</c:v>
                </c:pt>
                <c:pt idx="150132" formatCode="0.00E+00">
                  <c:v>1.9611899999999998E-3</c:v>
                </c:pt>
                <c:pt idx="150133" formatCode="0.00E+00">
                  <c:v>1.7159600000000001E-3</c:v>
                </c:pt>
                <c:pt idx="150134" formatCode="0.00E+00">
                  <c:v>1.4733000000000001E-3</c:v>
                </c:pt>
                <c:pt idx="150135" formatCode="0.00E+00">
                  <c:v>1.2342200000000001E-3</c:v>
                </c:pt>
                <c:pt idx="150136" formatCode="0.00E+00">
                  <c:v>9.99682E-4</c:v>
                </c:pt>
                <c:pt idx="150137" formatCode="0.00E+00">
                  <c:v>7.7065300000000005E-4</c:v>
                </c:pt>
                <c:pt idx="150138" formatCode="0.00E+00">
                  <c:v>5.4807300000000005E-4</c:v>
                </c:pt>
                <c:pt idx="150139" formatCode="0.00E+00">
                  <c:v>3.3286200000000001E-4</c:v>
                </c:pt>
                <c:pt idx="150140" formatCode="0.00E+00">
                  <c:v>1.2591600000000001E-4</c:v>
                </c:pt>
                <c:pt idx="150141" formatCode="0.00E+00">
                  <c:v>-7.1891500000000001E-5</c:v>
                </c:pt>
                <c:pt idx="150142" formatCode="0.00E+00">
                  <c:v>-2.5971700000000002E-4</c:v>
                </c:pt>
                <c:pt idx="150143" formatCode="0.00E+00">
                  <c:v>-4.3674600000000001E-4</c:v>
                </c:pt>
                <c:pt idx="150144" formatCode="0.00E+00">
                  <c:v>-6.0219400000000001E-4</c:v>
                </c:pt>
                <c:pt idx="150145" formatCode="0.00E+00">
                  <c:v>-7.5530699999999998E-4</c:v>
                </c:pt>
                <c:pt idx="150146" formatCode="0.00E+00">
                  <c:v>-8.9536900000000003E-4</c:v>
                </c:pt>
                <c:pt idx="150147" formatCode="0.00E+00">
                  <c:v>-1.0217E-3</c:v>
                </c:pt>
                <c:pt idx="150148" formatCode="0.00E+00">
                  <c:v>-1.1336499999999999E-3</c:v>
                </c:pt>
                <c:pt idx="150149" formatCode="0.00E+00">
                  <c:v>-1.23061E-3</c:v>
                </c:pt>
                <c:pt idx="150150" formatCode="0.00E+00">
                  <c:v>-1.3120199999999999E-3</c:v>
                </c:pt>
                <c:pt idx="150151" formatCode="0.00E+00">
                  <c:v>-1.3773500000000001E-3</c:v>
                </c:pt>
                <c:pt idx="150152" formatCode="0.00E+00">
                  <c:v>-1.4261199999999999E-3</c:v>
                </c:pt>
                <c:pt idx="150153" formatCode="0.00E+00">
                  <c:v>-1.4578900000000001E-3</c:v>
                </c:pt>
                <c:pt idx="150154" formatCode="0.00E+00">
                  <c:v>-1.4722699999999999E-3</c:v>
                </c:pt>
                <c:pt idx="150155" formatCode="0.00E+00">
                  <c:v>-1.4689E-3</c:v>
                </c:pt>
                <c:pt idx="150156" formatCode="0.00E+00">
                  <c:v>-1.44747E-3</c:v>
                </c:pt>
                <c:pt idx="150157" formatCode="0.00E+00">
                  <c:v>-1.40774E-3</c:v>
                </c:pt>
                <c:pt idx="150158" formatCode="0.00E+00">
                  <c:v>-1.3494900000000001E-3</c:v>
                </c:pt>
                <c:pt idx="150159" formatCode="0.00E+00">
                  <c:v>-1.2725499999999999E-3</c:v>
                </c:pt>
                <c:pt idx="150160" formatCode="0.00E+00">
                  <c:v>-1.1768200000000001E-3</c:v>
                </c:pt>
                <c:pt idx="150161" formatCode="0.00E+00">
                  <c:v>-1.0622299999999999E-3</c:v>
                </c:pt>
                <c:pt idx="150162" formatCode="0.00E+00">
                  <c:v>-9.2875300000000004E-4</c:v>
                </c:pt>
                <c:pt idx="150163" formatCode="0.00E+00">
                  <c:v>-7.7642900000000003E-4</c:v>
                </c:pt>
                <c:pt idx="150164" formatCode="0.00E+00">
                  <c:v>-6.0533600000000005E-4</c:v>
                </c:pt>
                <c:pt idx="150165" formatCode="0.00E+00">
                  <c:v>-4.1560300000000001E-4</c:v>
                </c:pt>
                <c:pt idx="150166" formatCode="0.00E+00">
                  <c:v>-2.0740600000000001E-4</c:v>
                </c:pt>
                <c:pt idx="150167" formatCode="0.00E+00">
                  <c:v>1.9028499999999999E-5</c:v>
                </c:pt>
                <c:pt idx="150168" formatCode="0.00E+00">
                  <c:v>2.6342899999999997E-4</c:v>
                </c:pt>
                <c:pt idx="150169" formatCode="0.00E+00">
                  <c:v>5.2547399999999995E-4</c:v>
                </c:pt>
                <c:pt idx="150170" formatCode="0.00E+00">
                  <c:v>8.0479900000000003E-4</c:v>
                </c:pt>
                <c:pt idx="150171" formatCode="0.00E+00">
                  <c:v>1.10099E-3</c:v>
                </c:pt>
                <c:pt idx="150172" formatCode="0.00E+00">
                  <c:v>1.4135899999999999E-3</c:v>
                </c:pt>
                <c:pt idx="150173" formatCode="0.00E+00">
                  <c:v>1.74209E-3</c:v>
                </c:pt>
                <c:pt idx="150174" formatCode="0.00E+00">
                  <c:v>2.08596E-3</c:v>
                </c:pt>
                <c:pt idx="150175" formatCode="0.00E+00">
                  <c:v>2.4445999999999999E-3</c:v>
                </c:pt>
                <c:pt idx="150176" formatCode="0.00E+00">
                  <c:v>2.8173899999999999E-3</c:v>
                </c:pt>
                <c:pt idx="150177" formatCode="0.00E+00">
                  <c:v>3.2036500000000002E-3</c:v>
                </c:pt>
                <c:pt idx="150178" formatCode="0.00E+00">
                  <c:v>3.60269E-3</c:v>
                </c:pt>
                <c:pt idx="150179" formatCode="0.00E+00">
                  <c:v>4.01375E-3</c:v>
                </c:pt>
                <c:pt idx="150180" formatCode="0.00E+00">
                  <c:v>4.4360600000000004E-3</c:v>
                </c:pt>
                <c:pt idx="150181" formatCode="0.00E+00">
                  <c:v>4.8688000000000004E-3</c:v>
                </c:pt>
                <c:pt idx="150182" formatCode="0.00E+00">
                  <c:v>5.3111299999999998E-3</c:v>
                </c:pt>
                <c:pt idx="150183" formatCode="0.00E+00">
                  <c:v>5.7621699999999996E-3</c:v>
                </c:pt>
                <c:pt idx="150184" formatCode="0.00E+00">
                  <c:v>6.2210199999999998E-3</c:v>
                </c:pt>
                <c:pt idx="150185" formatCode="0.00E+00">
                  <c:v>6.68674E-3</c:v>
                </c:pt>
                <c:pt idx="150186" formatCode="0.00E+00">
                  <c:v>7.1583699999999998E-3</c:v>
                </c:pt>
                <c:pt idx="150187" formatCode="0.00E+00">
                  <c:v>7.6349399999999998E-3</c:v>
                </c:pt>
                <c:pt idx="150188" formatCode="0.00E+00">
                  <c:v>8.1154399999999998E-3</c:v>
                </c:pt>
                <c:pt idx="150189" formatCode="0.00E+00">
                  <c:v>8.5988499999999999E-3</c:v>
                </c:pt>
                <c:pt idx="150190" formatCode="0.00E+00">
                  <c:v>9.0841199999999993E-3</c:v>
                </c:pt>
                <c:pt idx="150191" formatCode="0.00E+00">
                  <c:v>9.5701999999999992E-3</c:v>
                </c:pt>
                <c:pt idx="150192">
                  <c:v>1.0056000000000001E-2</c:v>
                </c:pt>
                <c:pt idx="150193">
                  <c:v>1.05405E-2</c:v>
                </c:pt>
                <c:pt idx="150194">
                  <c:v>1.10226E-2</c:v>
                </c:pt>
                <c:pt idx="150195">
                  <c:v>1.15012E-2</c:v>
                </c:pt>
                <c:pt idx="150196">
                  <c:v>1.1975100000000001E-2</c:v>
                </c:pt>
                <c:pt idx="150197">
                  <c:v>1.2443299999999999E-2</c:v>
                </c:pt>
                <c:pt idx="150198">
                  <c:v>1.29047E-2</c:v>
                </c:pt>
                <c:pt idx="150199">
                  <c:v>1.3358200000000001E-2</c:v>
                </c:pt>
                <c:pt idx="150200">
                  <c:v>1.3802699999999999E-2</c:v>
                </c:pt>
                <c:pt idx="150201">
                  <c:v>1.4237100000000001E-2</c:v>
                </c:pt>
                <c:pt idx="150202">
                  <c:v>1.4660299999999999E-2</c:v>
                </c:pt>
                <c:pt idx="150203">
                  <c:v>1.5071299999999999E-2</c:v>
                </c:pt>
                <c:pt idx="150204">
                  <c:v>1.5468900000000001E-2</c:v>
                </c:pt>
                <c:pt idx="150205">
                  <c:v>1.58523E-2</c:v>
                </c:pt>
                <c:pt idx="150206">
                  <c:v>1.62203E-2</c:v>
                </c:pt>
                <c:pt idx="150207">
                  <c:v>1.6572E-2</c:v>
                </c:pt>
                <c:pt idx="150208">
                  <c:v>1.6906299999999999E-2</c:v>
                </c:pt>
                <c:pt idx="150209">
                  <c:v>1.7222399999999999E-2</c:v>
                </c:pt>
                <c:pt idx="150210">
                  <c:v>1.7519300000000002E-2</c:v>
                </c:pt>
                <c:pt idx="150211">
                  <c:v>1.7796099999999999E-2</c:v>
                </c:pt>
                <c:pt idx="150212">
                  <c:v>1.8051999999999999E-2</c:v>
                </c:pt>
                <c:pt idx="150213">
                  <c:v>1.8286E-2</c:v>
                </c:pt>
                <c:pt idx="150214">
                  <c:v>1.84975E-2</c:v>
                </c:pt>
                <c:pt idx="150215">
                  <c:v>1.86856E-2</c:v>
                </c:pt>
                <c:pt idx="150216">
                  <c:v>1.8849600000000001E-2</c:v>
                </c:pt>
                <c:pt idx="150217">
                  <c:v>1.89889E-2</c:v>
                </c:pt>
                <c:pt idx="150218">
                  <c:v>1.91027E-2</c:v>
                </c:pt>
                <c:pt idx="150219">
                  <c:v>1.9190499999999999E-2</c:v>
                </c:pt>
                <c:pt idx="150220">
                  <c:v>1.9251799999999999E-2</c:v>
                </c:pt>
                <c:pt idx="150221">
                  <c:v>1.9285900000000002E-2</c:v>
                </c:pt>
                <c:pt idx="150222">
                  <c:v>1.9292500000000001E-2</c:v>
                </c:pt>
                <c:pt idx="150223">
                  <c:v>1.9271099999999999E-2</c:v>
                </c:pt>
                <c:pt idx="150224">
                  <c:v>1.92214E-2</c:v>
                </c:pt>
                <c:pt idx="150225">
                  <c:v>1.9142900000000001E-2</c:v>
                </c:pt>
                <c:pt idx="150226">
                  <c:v>1.90355E-2</c:v>
                </c:pt>
                <c:pt idx="150227">
                  <c:v>1.88989E-2</c:v>
                </c:pt>
                <c:pt idx="150228">
                  <c:v>1.8733E-2</c:v>
                </c:pt>
                <c:pt idx="150229">
                  <c:v>1.8537600000000001E-2</c:v>
                </c:pt>
                <c:pt idx="150230">
                  <c:v>1.8312700000000001E-2</c:v>
                </c:pt>
                <c:pt idx="150231">
                  <c:v>1.80582E-2</c:v>
                </c:pt>
                <c:pt idx="150232">
                  <c:v>1.77742E-2</c:v>
                </c:pt>
                <c:pt idx="150233">
                  <c:v>1.7460799999999999E-2</c:v>
                </c:pt>
                <c:pt idx="150234">
                  <c:v>1.71182E-2</c:v>
                </c:pt>
                <c:pt idx="150235">
                  <c:v>1.6746500000000001E-2</c:v>
                </c:pt>
                <c:pt idx="150236">
                  <c:v>1.6345999999999999E-2</c:v>
                </c:pt>
                <c:pt idx="150237">
                  <c:v>1.5917000000000001E-2</c:v>
                </c:pt>
                <c:pt idx="150238">
                  <c:v>1.54599E-2</c:v>
                </c:pt>
                <c:pt idx="150239">
                  <c:v>1.4975199999999999E-2</c:v>
                </c:pt>
                <c:pt idx="150240">
                  <c:v>1.4463200000000001E-2</c:v>
                </c:pt>
                <c:pt idx="150241">
                  <c:v>1.3924600000000001E-2</c:v>
                </c:pt>
                <c:pt idx="150242">
                  <c:v>1.33598E-2</c:v>
                </c:pt>
                <c:pt idx="150243">
                  <c:v>1.27695E-2</c:v>
                </c:pt>
                <c:pt idx="150244">
                  <c:v>1.21545E-2</c:v>
                </c:pt>
                <c:pt idx="150245">
                  <c:v>1.15154E-2</c:v>
                </c:pt>
                <c:pt idx="150246">
                  <c:v>1.08529E-2</c:v>
                </c:pt>
                <c:pt idx="150247">
                  <c:v>1.0168E-2</c:v>
                </c:pt>
                <c:pt idx="150248" formatCode="0.00E+00">
                  <c:v>9.4615399999999992E-3</c:v>
                </c:pt>
                <c:pt idx="150249" formatCode="0.00E+00">
                  <c:v>8.7343400000000002E-3</c:v>
                </c:pt>
                <c:pt idx="150250" formatCode="0.00E+00">
                  <c:v>7.9874200000000003E-3</c:v>
                </c:pt>
                <c:pt idx="150251" formatCode="0.00E+00">
                  <c:v>7.2217599999999998E-3</c:v>
                </c:pt>
                <c:pt idx="150252" formatCode="0.00E+00">
                  <c:v>6.4384000000000004E-3</c:v>
                </c:pt>
                <c:pt idx="150253" formatCode="0.00E+00">
                  <c:v>5.6384199999999999E-3</c:v>
                </c:pt>
                <c:pt idx="150254" formatCode="0.00E+00">
                  <c:v>4.8229299999999996E-3</c:v>
                </c:pt>
                <c:pt idx="150255" formatCode="0.00E+00">
                  <c:v>3.9930800000000004E-3</c:v>
                </c:pt>
                <c:pt idx="150256" formatCode="0.00E+00">
                  <c:v>3.1500600000000001E-3</c:v>
                </c:pt>
                <c:pt idx="150257" formatCode="0.00E+00">
                  <c:v>2.2950599999999998E-3</c:v>
                </c:pt>
                <c:pt idx="150258" formatCode="0.00E+00">
                  <c:v>1.4293299999999999E-3</c:v>
                </c:pt>
                <c:pt idx="150259" formatCode="0.00E+00">
                  <c:v>5.5414899999999998E-4</c:v>
                </c:pt>
                <c:pt idx="150260" formatCode="0.00E+00">
                  <c:v>-3.2920300000000003E-4</c:v>
                </c:pt>
                <c:pt idx="150261" formatCode="0.00E+00">
                  <c:v>-1.21941E-3</c:v>
                </c:pt>
                <c:pt idx="150262" formatCode="0.00E+00">
                  <c:v>-2.1151299999999998E-3</c:v>
                </c:pt>
                <c:pt idx="150263" formatCode="0.00E+00">
                  <c:v>-3.0150099999999998E-3</c:v>
                </c:pt>
                <c:pt idx="150264" formatCode="0.00E+00">
                  <c:v>-3.9176799999999998E-3</c:v>
                </c:pt>
                <c:pt idx="150265" formatCode="0.00E+00">
                  <c:v>-4.8217599999999996E-3</c:v>
                </c:pt>
                <c:pt idx="150266" formatCode="0.00E+00">
                  <c:v>-5.7258600000000002E-3</c:v>
                </c:pt>
                <c:pt idx="150267" formatCode="0.00E+00">
                  <c:v>-6.6285600000000004E-3</c:v>
                </c:pt>
                <c:pt idx="150268" formatCode="0.00E+00">
                  <c:v>-7.5284699999999998E-3</c:v>
                </c:pt>
                <c:pt idx="150269" formatCode="0.00E+00">
                  <c:v>-8.42416E-3</c:v>
                </c:pt>
                <c:pt idx="150270" formatCode="0.00E+00">
                  <c:v>-9.3142199999999998E-3</c:v>
                </c:pt>
                <c:pt idx="150271">
                  <c:v>-1.01972E-2</c:v>
                </c:pt>
                <c:pt idx="150272">
                  <c:v>-1.10718E-2</c:v>
                </c:pt>
                <c:pt idx="150273">
                  <c:v>-1.1936499999999999E-2</c:v>
                </c:pt>
                <c:pt idx="150274">
                  <c:v>-1.27899E-2</c:v>
                </c:pt>
                <c:pt idx="150275">
                  <c:v>-1.3630700000000001E-2</c:v>
                </c:pt>
                <c:pt idx="150276">
                  <c:v>-1.44575E-2</c:v>
                </c:pt>
                <c:pt idx="150277">
                  <c:v>-1.52689E-2</c:v>
                </c:pt>
                <c:pt idx="150278">
                  <c:v>-1.6063500000000001E-2</c:v>
                </c:pt>
                <c:pt idx="150279">
                  <c:v>-1.68402E-2</c:v>
                </c:pt>
                <c:pt idx="150280">
                  <c:v>-1.7597499999999999E-2</c:v>
                </c:pt>
                <c:pt idx="150281">
                  <c:v>-1.8334199999999998E-2</c:v>
                </c:pt>
                <c:pt idx="150282">
                  <c:v>-1.9049E-2</c:v>
                </c:pt>
                <c:pt idx="150283">
                  <c:v>-1.9740799999999999E-2</c:v>
                </c:pt>
                <c:pt idx="150284">
                  <c:v>-2.04084E-2</c:v>
                </c:pt>
                <c:pt idx="150285">
                  <c:v>-2.10505E-2</c:v>
                </c:pt>
                <c:pt idx="150286">
                  <c:v>-2.16662E-2</c:v>
                </c:pt>
                <c:pt idx="150287">
                  <c:v>-2.2254199999999998E-2</c:v>
                </c:pt>
                <c:pt idx="150288">
                  <c:v>-2.2813699999999999E-2</c:v>
                </c:pt>
                <c:pt idx="150289">
                  <c:v>-2.33435E-2</c:v>
                </c:pt>
                <c:pt idx="150290">
                  <c:v>-2.3842800000000001E-2</c:v>
                </c:pt>
                <c:pt idx="150291">
                  <c:v>-2.4310600000000002E-2</c:v>
                </c:pt>
                <c:pt idx="150292">
                  <c:v>-2.4746199999999999E-2</c:v>
                </c:pt>
                <c:pt idx="150293">
                  <c:v>-2.51486E-2</c:v>
                </c:pt>
                <c:pt idx="150294">
                  <c:v>-2.5517100000000001E-2</c:v>
                </c:pt>
                <c:pt idx="150295">
                  <c:v>-2.5850999999999999E-2</c:v>
                </c:pt>
                <c:pt idx="150296">
                  <c:v>-2.6149700000000001E-2</c:v>
                </c:pt>
                <c:pt idx="150297">
                  <c:v>-2.6412600000000001E-2</c:v>
                </c:pt>
                <c:pt idx="150298">
                  <c:v>-2.6639199999999998E-2</c:v>
                </c:pt>
                <c:pt idx="150299">
                  <c:v>-2.6828899999999999E-2</c:v>
                </c:pt>
                <c:pt idx="150300">
                  <c:v>-2.69813E-2</c:v>
                </c:pt>
                <c:pt idx="150301">
                  <c:v>-2.7096100000000001E-2</c:v>
                </c:pt>
                <c:pt idx="150302">
                  <c:v>-2.71729E-2</c:v>
                </c:pt>
                <c:pt idx="150303">
                  <c:v>-2.72115E-2</c:v>
                </c:pt>
                <c:pt idx="150304">
                  <c:v>-2.7211800000000001E-2</c:v>
                </c:pt>
                <c:pt idx="150305">
                  <c:v>-2.7173599999999999E-2</c:v>
                </c:pt>
                <c:pt idx="150306">
                  <c:v>-2.7096800000000001E-2</c:v>
                </c:pt>
                <c:pt idx="150307">
                  <c:v>-2.6981499999999999E-2</c:v>
                </c:pt>
                <c:pt idx="150308">
                  <c:v>-2.68276E-2</c:v>
                </c:pt>
                <c:pt idx="150309">
                  <c:v>-2.66354E-2</c:v>
                </c:pt>
                <c:pt idx="150310">
                  <c:v>-2.6405000000000001E-2</c:v>
                </c:pt>
                <c:pt idx="150311">
                  <c:v>-2.6136699999999999E-2</c:v>
                </c:pt>
                <c:pt idx="150312">
                  <c:v>-2.5830700000000002E-2</c:v>
                </c:pt>
                <c:pt idx="150313">
                  <c:v>-2.54875E-2</c:v>
                </c:pt>
                <c:pt idx="150314">
                  <c:v>-2.5107399999999998E-2</c:v>
                </c:pt>
                <c:pt idx="150315">
                  <c:v>-2.4691100000000001E-2</c:v>
                </c:pt>
                <c:pt idx="150316">
                  <c:v>-2.4238900000000001E-2</c:v>
                </c:pt>
                <c:pt idx="150317">
                  <c:v>-2.3751600000000001E-2</c:v>
                </c:pt>
                <c:pt idx="150318">
                  <c:v>-2.3229799999999998E-2</c:v>
                </c:pt>
                <c:pt idx="150319">
                  <c:v>-2.2674300000000001E-2</c:v>
                </c:pt>
                <c:pt idx="150320">
                  <c:v>-2.20857E-2</c:v>
                </c:pt>
                <c:pt idx="150321">
                  <c:v>-2.1465100000000001E-2</c:v>
                </c:pt>
                <c:pt idx="150322">
                  <c:v>-2.0813100000000001E-2</c:v>
                </c:pt>
                <c:pt idx="150323">
                  <c:v>-2.01309E-2</c:v>
                </c:pt>
                <c:pt idx="150324">
                  <c:v>-1.94194E-2</c:v>
                </c:pt>
                <c:pt idx="150325">
                  <c:v>-1.8679600000000001E-2</c:v>
                </c:pt>
                <c:pt idx="150326">
                  <c:v>-1.7912600000000001E-2</c:v>
                </c:pt>
                <c:pt idx="150327">
                  <c:v>-1.7119599999999999E-2</c:v>
                </c:pt>
                <c:pt idx="150328">
                  <c:v>-1.6301699999999999E-2</c:v>
                </c:pt>
                <c:pt idx="150329">
                  <c:v>-1.54602E-2</c:v>
                </c:pt>
                <c:pt idx="150330">
                  <c:v>-1.45963E-2</c:v>
                </c:pt>
                <c:pt idx="150331">
                  <c:v>-1.3711299999999999E-2</c:v>
                </c:pt>
                <c:pt idx="150332">
                  <c:v>-1.28066E-2</c:v>
                </c:pt>
                <c:pt idx="150333">
                  <c:v>-1.1883599999999999E-2</c:v>
                </c:pt>
                <c:pt idx="150334">
                  <c:v>-1.09435E-2</c:v>
                </c:pt>
                <c:pt idx="150335" formatCode="0.00E+00">
                  <c:v>-9.9879900000000004E-3</c:v>
                </c:pt>
                <c:pt idx="150336" formatCode="0.00E+00">
                  <c:v>-9.0183599999999996E-3</c:v>
                </c:pt>
                <c:pt idx="150337" formatCode="0.00E+00">
                  <c:v>-8.0361400000000006E-3</c:v>
                </c:pt>
                <c:pt idx="150338" formatCode="0.00E+00">
                  <c:v>-7.0428399999999999E-3</c:v>
                </c:pt>
                <c:pt idx="150339" formatCode="0.00E+00">
                  <c:v>-6.0399700000000004E-3</c:v>
                </c:pt>
                <c:pt idx="150340" formatCode="0.00E+00">
                  <c:v>-5.02908E-3</c:v>
                </c:pt>
                <c:pt idx="150341" formatCode="0.00E+00">
                  <c:v>-4.0117199999999999E-3</c:v>
                </c:pt>
                <c:pt idx="150342" formatCode="0.00E+00">
                  <c:v>-2.9894600000000002E-3</c:v>
                </c:pt>
                <c:pt idx="150343" formatCode="0.00E+00">
                  <c:v>-1.9638799999999999E-3</c:v>
                </c:pt>
                <c:pt idx="150344" formatCode="0.00E+00">
                  <c:v>-9.3656700000000002E-4</c:v>
                </c:pt>
                <c:pt idx="150345" formatCode="0.00E+00">
                  <c:v>9.0898900000000005E-5</c:v>
                </c:pt>
                <c:pt idx="150346" formatCode="0.00E+00">
                  <c:v>1.11692E-3</c:v>
                </c:pt>
                <c:pt idx="150347" formatCode="0.00E+00">
                  <c:v>2.13992E-3</c:v>
                </c:pt>
                <c:pt idx="150348" formatCode="0.00E+00">
                  <c:v>3.1583100000000001E-3</c:v>
                </c:pt>
                <c:pt idx="150349" formatCode="0.00E+00">
                  <c:v>4.1704999999999997E-3</c:v>
                </c:pt>
                <c:pt idx="150350" formatCode="0.00E+00">
                  <c:v>5.1749300000000003E-3</c:v>
                </c:pt>
                <c:pt idx="150351" formatCode="0.00E+00">
                  <c:v>6.1700399999999999E-3</c:v>
                </c:pt>
                <c:pt idx="150352" formatCode="0.00E+00">
                  <c:v>7.1542899999999998E-3</c:v>
                </c:pt>
                <c:pt idx="150353" formatCode="0.00E+00">
                  <c:v>8.1261500000000004E-3</c:v>
                </c:pt>
                <c:pt idx="150354" formatCode="0.00E+00">
                  <c:v>9.0841099999999994E-3</c:v>
                </c:pt>
                <c:pt idx="150355">
                  <c:v>1.00267E-2</c:v>
                </c:pt>
                <c:pt idx="150356">
                  <c:v>1.0952399999999999E-2</c:v>
                </c:pt>
                <c:pt idx="150357">
                  <c:v>1.18599E-2</c:v>
                </c:pt>
                <c:pt idx="150358">
                  <c:v>1.27476E-2</c:v>
                </c:pt>
                <c:pt idx="150359">
                  <c:v>1.3614299999999999E-2</c:v>
                </c:pt>
                <c:pt idx="150360">
                  <c:v>1.44586E-2</c:v>
                </c:pt>
                <c:pt idx="150361">
                  <c:v>1.52792E-2</c:v>
                </c:pt>
                <c:pt idx="150362">
                  <c:v>1.60748E-2</c:v>
                </c:pt>
                <c:pt idx="150363">
                  <c:v>1.68442E-2</c:v>
                </c:pt>
                <c:pt idx="150364">
                  <c:v>1.7586299999999999E-2</c:v>
                </c:pt>
                <c:pt idx="150365">
                  <c:v>1.8299800000000001E-2</c:v>
                </c:pt>
                <c:pt idx="150366">
                  <c:v>1.89836E-2</c:v>
                </c:pt>
                <c:pt idx="150367">
                  <c:v>1.9636799999999999E-2</c:v>
                </c:pt>
                <c:pt idx="150368">
                  <c:v>2.0258399999999999E-2</c:v>
                </c:pt>
                <c:pt idx="150369">
                  <c:v>2.0847299999999999E-2</c:v>
                </c:pt>
                <c:pt idx="150370">
                  <c:v>2.14027E-2</c:v>
                </c:pt>
                <c:pt idx="150371">
                  <c:v>2.19238E-2</c:v>
                </c:pt>
                <c:pt idx="150372">
                  <c:v>2.2409700000000001E-2</c:v>
                </c:pt>
                <c:pt idx="150373">
                  <c:v>2.28598E-2</c:v>
                </c:pt>
                <c:pt idx="150374">
                  <c:v>2.32734E-2</c:v>
                </c:pt>
                <c:pt idx="150375">
                  <c:v>2.3649799999999999E-2</c:v>
                </c:pt>
                <c:pt idx="150376">
                  <c:v>2.3988599999999999E-2</c:v>
                </c:pt>
                <c:pt idx="150377">
                  <c:v>2.4289100000000001E-2</c:v>
                </c:pt>
                <c:pt idx="150378">
                  <c:v>2.4551099999999999E-2</c:v>
                </c:pt>
                <c:pt idx="150379">
                  <c:v>2.47742E-2</c:v>
                </c:pt>
                <c:pt idx="150380">
                  <c:v>2.4958000000000001E-2</c:v>
                </c:pt>
                <c:pt idx="150381">
                  <c:v>2.5102300000000001E-2</c:v>
                </c:pt>
                <c:pt idx="150382">
                  <c:v>2.5206900000000001E-2</c:v>
                </c:pt>
                <c:pt idx="150383">
                  <c:v>2.5271700000000001E-2</c:v>
                </c:pt>
                <c:pt idx="150384">
                  <c:v>2.5296800000000001E-2</c:v>
                </c:pt>
                <c:pt idx="150385">
                  <c:v>2.5281999999999999E-2</c:v>
                </c:pt>
                <c:pt idx="150386">
                  <c:v>2.5227599999999999E-2</c:v>
                </c:pt>
                <c:pt idx="150387">
                  <c:v>2.5133599999999999E-2</c:v>
                </c:pt>
                <c:pt idx="150388">
                  <c:v>2.50002E-2</c:v>
                </c:pt>
                <c:pt idx="150389">
                  <c:v>2.4827800000000001E-2</c:v>
                </c:pt>
                <c:pt idx="150390">
                  <c:v>2.4616699999999998E-2</c:v>
                </c:pt>
                <c:pt idx="150391">
                  <c:v>2.4367199999999999E-2</c:v>
                </c:pt>
                <c:pt idx="150392">
                  <c:v>2.4079900000000001E-2</c:v>
                </c:pt>
                <c:pt idx="150393">
                  <c:v>2.37553E-2</c:v>
                </c:pt>
                <c:pt idx="150394">
                  <c:v>2.3393899999999999E-2</c:v>
                </c:pt>
                <c:pt idx="150395">
                  <c:v>2.29964E-2</c:v>
                </c:pt>
                <c:pt idx="150396">
                  <c:v>2.25635E-2</c:v>
                </c:pt>
                <c:pt idx="150397">
                  <c:v>2.2096000000000001E-2</c:v>
                </c:pt>
                <c:pt idx="150398">
                  <c:v>2.1594700000000001E-2</c:v>
                </c:pt>
                <c:pt idx="150399">
                  <c:v>2.10604E-2</c:v>
                </c:pt>
                <c:pt idx="150400">
                  <c:v>2.0494100000000001E-2</c:v>
                </c:pt>
                <c:pt idx="150401">
                  <c:v>1.98967E-2</c:v>
                </c:pt>
                <c:pt idx="150402">
                  <c:v>1.92693E-2</c:v>
                </c:pt>
                <c:pt idx="150403">
                  <c:v>1.8613000000000001E-2</c:v>
                </c:pt>
                <c:pt idx="150404">
                  <c:v>1.7928800000000002E-2</c:v>
                </c:pt>
                <c:pt idx="150405">
                  <c:v>1.7217900000000001E-2</c:v>
                </c:pt>
                <c:pt idx="150406">
                  <c:v>1.6481599999999999E-2</c:v>
                </c:pt>
                <c:pt idx="150407">
                  <c:v>1.5720999999999999E-2</c:v>
                </c:pt>
                <c:pt idx="150408">
                  <c:v>1.49374E-2</c:v>
                </c:pt>
                <c:pt idx="150409">
                  <c:v>1.4132199999999999E-2</c:v>
                </c:pt>
                <c:pt idx="150410">
                  <c:v>1.3306699999999999E-2</c:v>
                </c:pt>
                <c:pt idx="150411">
                  <c:v>1.2462300000000001E-2</c:v>
                </c:pt>
                <c:pt idx="150412">
                  <c:v>1.16004E-2</c:v>
                </c:pt>
                <c:pt idx="150413">
                  <c:v>1.0722499999999999E-2</c:v>
                </c:pt>
                <c:pt idx="150414" formatCode="0.00E+00">
                  <c:v>9.8298900000000008E-3</c:v>
                </c:pt>
                <c:pt idx="150415" formatCode="0.00E+00">
                  <c:v>8.9241900000000002E-3</c:v>
                </c:pt>
                <c:pt idx="150416" formatCode="0.00E+00">
                  <c:v>8.0068599999999993E-3</c:v>
                </c:pt>
                <c:pt idx="150417" formatCode="0.00E+00">
                  <c:v>7.0794300000000003E-3</c:v>
                </c:pt>
                <c:pt idx="150418" formatCode="0.00E+00">
                  <c:v>6.1434200000000001E-3</c:v>
                </c:pt>
                <c:pt idx="150419" formatCode="0.00E+00">
                  <c:v>5.2003800000000001E-3</c:v>
                </c:pt>
                <c:pt idx="150420" formatCode="0.00E+00">
                  <c:v>4.2518599999999997E-3</c:v>
                </c:pt>
                <c:pt idx="150421" formatCode="0.00E+00">
                  <c:v>3.29942E-3</c:v>
                </c:pt>
                <c:pt idx="150422" formatCode="0.00E+00">
                  <c:v>2.3446299999999999E-3</c:v>
                </c:pt>
                <c:pt idx="150423" formatCode="0.00E+00">
                  <c:v>1.38904E-3</c:v>
                </c:pt>
                <c:pt idx="150424" formatCode="0.00E+00">
                  <c:v>4.3421900000000001E-4</c:v>
                </c:pt>
                <c:pt idx="150425" formatCode="0.00E+00">
                  <c:v>-5.1827399999999999E-4</c:v>
                </c:pt>
                <c:pt idx="150426" formatCode="0.00E+00">
                  <c:v>-1.46689E-3</c:v>
                </c:pt>
                <c:pt idx="150427" formatCode="0.00E+00">
                  <c:v>-2.4100800000000002E-3</c:v>
                </c:pt>
                <c:pt idx="150428" formatCode="0.00E+00">
                  <c:v>-3.3463199999999999E-3</c:v>
                </c:pt>
                <c:pt idx="150429" formatCode="0.00E+00">
                  <c:v>-4.2740800000000004E-3</c:v>
                </c:pt>
                <c:pt idx="150430" formatCode="0.00E+00">
                  <c:v>-5.1918800000000003E-3</c:v>
                </c:pt>
                <c:pt idx="150431" formatCode="0.00E+00">
                  <c:v>-6.0982199999999997E-3</c:v>
                </c:pt>
                <c:pt idx="150432" formatCode="0.00E+00">
                  <c:v>-6.9916500000000003E-3</c:v>
                </c:pt>
                <c:pt idx="150433" formatCode="0.00E+00">
                  <c:v>-7.8707399999999993E-3</c:v>
                </c:pt>
                <c:pt idx="150434" formatCode="0.00E+00">
                  <c:v>-8.73407E-3</c:v>
                </c:pt>
                <c:pt idx="150435" formatCode="0.00E+00">
                  <c:v>-9.5802600000000002E-3</c:v>
                </c:pt>
                <c:pt idx="150436">
                  <c:v>-1.0408000000000001E-2</c:v>
                </c:pt>
                <c:pt idx="150437">
                  <c:v>-1.1215899999999999E-2</c:v>
                </c:pt>
                <c:pt idx="150438">
                  <c:v>-1.20027E-2</c:v>
                </c:pt>
                <c:pt idx="150439">
                  <c:v>-1.2767199999999999E-2</c:v>
                </c:pt>
                <c:pt idx="150440">
                  <c:v>-1.35081E-2</c:v>
                </c:pt>
                <c:pt idx="150441">
                  <c:v>-1.42244E-2</c:v>
                </c:pt>
                <c:pt idx="150442">
                  <c:v>-1.49149E-2</c:v>
                </c:pt>
                <c:pt idx="150443">
                  <c:v>-1.5578399999999999E-2</c:v>
                </c:pt>
                <c:pt idx="150444">
                  <c:v>-1.6214099999999999E-2</c:v>
                </c:pt>
                <c:pt idx="150445">
                  <c:v>-1.68208E-2</c:v>
                </c:pt>
                <c:pt idx="150446">
                  <c:v>-1.7397699999999999E-2</c:v>
                </c:pt>
                <c:pt idx="150447">
                  <c:v>-1.7944000000000002E-2</c:v>
                </c:pt>
                <c:pt idx="150448">
                  <c:v>-1.8458599999999999E-2</c:v>
                </c:pt>
                <c:pt idx="150449">
                  <c:v>-1.8941E-2</c:v>
                </c:pt>
                <c:pt idx="150450">
                  <c:v>-1.9390399999999999E-2</c:v>
                </c:pt>
                <c:pt idx="150451">
                  <c:v>-1.98061E-2</c:v>
                </c:pt>
                <c:pt idx="150452">
                  <c:v>-2.0187500000000001E-2</c:v>
                </c:pt>
                <c:pt idx="150453">
                  <c:v>-2.0534E-2</c:v>
                </c:pt>
                <c:pt idx="150454">
                  <c:v>-2.0845300000000001E-2</c:v>
                </c:pt>
                <c:pt idx="150455">
                  <c:v>-2.1120799999999999E-2</c:v>
                </c:pt>
                <c:pt idx="150456">
                  <c:v>-2.1360199999999999E-2</c:v>
                </c:pt>
                <c:pt idx="150457">
                  <c:v>-2.1563200000000001E-2</c:v>
                </c:pt>
                <c:pt idx="150458">
                  <c:v>-2.1729499999999999E-2</c:v>
                </c:pt>
                <c:pt idx="150459">
                  <c:v>-2.1859E-2</c:v>
                </c:pt>
                <c:pt idx="150460">
                  <c:v>-2.1951499999999999E-2</c:v>
                </c:pt>
                <c:pt idx="150461">
                  <c:v>-2.2006999999999999E-2</c:v>
                </c:pt>
                <c:pt idx="150462">
                  <c:v>-2.20255E-2</c:v>
                </c:pt>
                <c:pt idx="150463">
                  <c:v>-2.2007100000000002E-2</c:v>
                </c:pt>
                <c:pt idx="150464">
                  <c:v>-2.19518E-2</c:v>
                </c:pt>
                <c:pt idx="150465">
                  <c:v>-2.1859799999999999E-2</c:v>
                </c:pt>
                <c:pt idx="150466">
                  <c:v>-2.1731500000000001E-2</c:v>
                </c:pt>
                <c:pt idx="150467">
                  <c:v>-2.1567099999999999E-2</c:v>
                </c:pt>
                <c:pt idx="150468">
                  <c:v>-2.1366900000000001E-2</c:v>
                </c:pt>
                <c:pt idx="150469">
                  <c:v>-2.1131500000000001E-2</c:v>
                </c:pt>
                <c:pt idx="150470">
                  <c:v>-2.08612E-2</c:v>
                </c:pt>
                <c:pt idx="150471">
                  <c:v>-2.0556600000000001E-2</c:v>
                </c:pt>
                <c:pt idx="150472">
                  <c:v>-2.0218400000000001E-2</c:v>
                </c:pt>
                <c:pt idx="150473">
                  <c:v>-1.9847099999999999E-2</c:v>
                </c:pt>
                <c:pt idx="150474">
                  <c:v>-1.94434E-2</c:v>
                </c:pt>
                <c:pt idx="150475">
                  <c:v>-1.9008199999999999E-2</c:v>
                </c:pt>
                <c:pt idx="150476">
                  <c:v>-1.8542199999999998E-2</c:v>
                </c:pt>
                <c:pt idx="150477">
                  <c:v>-1.8046300000000001E-2</c:v>
                </c:pt>
                <c:pt idx="150478">
                  <c:v>-1.75213E-2</c:v>
                </c:pt>
                <c:pt idx="150479">
                  <c:v>-1.6968199999999999E-2</c:v>
                </c:pt>
                <c:pt idx="150480">
                  <c:v>-1.6388099999999999E-2</c:v>
                </c:pt>
                <c:pt idx="150481">
                  <c:v>-1.5781900000000001E-2</c:v>
                </c:pt>
                <c:pt idx="150482">
                  <c:v>-1.51507E-2</c:v>
                </c:pt>
                <c:pt idx="150483">
                  <c:v>-1.4495600000000001E-2</c:v>
                </c:pt>
                <c:pt idx="150484">
                  <c:v>-1.38178E-2</c:v>
                </c:pt>
                <c:pt idx="150485">
                  <c:v>-1.31185E-2</c:v>
                </c:pt>
                <c:pt idx="150486">
                  <c:v>-1.23988E-2</c:v>
                </c:pt>
                <c:pt idx="150487">
                  <c:v>-1.16601E-2</c:v>
                </c:pt>
                <c:pt idx="150488">
                  <c:v>-1.09035E-2</c:v>
                </c:pt>
                <c:pt idx="150489">
                  <c:v>-1.0130399999999999E-2</c:v>
                </c:pt>
                <c:pt idx="150490" formatCode="0.00E+00">
                  <c:v>-9.3421800000000003E-3</c:v>
                </c:pt>
                <c:pt idx="150491" formatCode="0.00E+00">
                  <c:v>-8.5400800000000002E-3</c:v>
                </c:pt>
                <c:pt idx="150492" formatCode="0.00E+00">
                  <c:v>-7.7254999999999997E-3</c:v>
                </c:pt>
                <c:pt idx="150493" formatCode="0.00E+00">
                  <c:v>-6.89983E-3</c:v>
                </c:pt>
                <c:pt idx="150494" formatCode="0.00E+00">
                  <c:v>-6.0644499999999999E-3</c:v>
                </c:pt>
                <c:pt idx="150495" formatCode="0.00E+00">
                  <c:v>-5.2207699999999996E-3</c:v>
                </c:pt>
                <c:pt idx="150496" formatCode="0.00E+00">
                  <c:v>-4.3702100000000002E-3</c:v>
                </c:pt>
                <c:pt idx="150497" formatCode="0.00E+00">
                  <c:v>-3.5141899999999999E-3</c:v>
                </c:pt>
                <c:pt idx="150498" formatCode="0.00E+00">
                  <c:v>-2.6541400000000001E-3</c:v>
                </c:pt>
                <c:pt idx="150499" formatCode="0.00E+00">
                  <c:v>-1.79148E-3</c:v>
                </c:pt>
                <c:pt idx="150500" formatCode="0.00E+00">
                  <c:v>-9.2764400000000004E-4</c:v>
                </c:pt>
                <c:pt idx="150501" formatCode="0.00E+00">
                  <c:v>-6.4060399999999994E-5</c:v>
                </c:pt>
                <c:pt idx="150502" formatCode="0.00E+00">
                  <c:v>7.9785200000000004E-4</c:v>
                </c:pt>
                <c:pt idx="150503" formatCode="0.00E+00">
                  <c:v>1.65668E-3</c:v>
                </c:pt>
                <c:pt idx="150504" formatCode="0.00E+00">
                  <c:v>2.5110200000000001E-3</c:v>
                </c:pt>
                <c:pt idx="150505" formatCode="0.00E+00">
                  <c:v>3.3594800000000002E-3</c:v>
                </c:pt>
                <c:pt idx="150506" formatCode="0.00E+00">
                  <c:v>4.20069E-3</c:v>
                </c:pt>
                <c:pt idx="150507" formatCode="0.00E+00">
                  <c:v>5.0332900000000002E-3</c:v>
                </c:pt>
                <c:pt idx="150508" formatCode="0.00E+00">
                  <c:v>5.8559299999999996E-3</c:v>
                </c:pt>
                <c:pt idx="150509" formatCode="0.00E+00">
                  <c:v>6.6673000000000001E-3</c:v>
                </c:pt>
                <c:pt idx="150510" formatCode="0.00E+00">
                  <c:v>7.4660999999999998E-3</c:v>
                </c:pt>
                <c:pt idx="150511" formatCode="0.00E+00">
                  <c:v>8.2510599999999993E-3</c:v>
                </c:pt>
                <c:pt idx="150512" formatCode="0.00E+00">
                  <c:v>9.0209399999999999E-3</c:v>
                </c:pt>
                <c:pt idx="150513" formatCode="0.00E+00">
                  <c:v>9.77454E-3</c:v>
                </c:pt>
                <c:pt idx="150514">
                  <c:v>1.05107E-2</c:v>
                </c:pt>
                <c:pt idx="150515">
                  <c:v>1.1228200000000001E-2</c:v>
                </c:pt>
                <c:pt idx="150516">
                  <c:v>1.19259E-2</c:v>
                </c:pt>
                <c:pt idx="150517">
                  <c:v>1.26029E-2</c:v>
                </c:pt>
                <c:pt idx="150518">
                  <c:v>1.3258000000000001E-2</c:v>
                </c:pt>
                <c:pt idx="150519">
                  <c:v>1.38903E-2</c:v>
                </c:pt>
                <c:pt idx="150520">
                  <c:v>1.4498799999999999E-2</c:v>
                </c:pt>
                <c:pt idx="150521">
                  <c:v>1.50826E-2</c:v>
                </c:pt>
                <c:pt idx="150522">
                  <c:v>1.56408E-2</c:v>
                </c:pt>
                <c:pt idx="150523">
                  <c:v>1.6172700000000002E-2</c:v>
                </c:pt>
                <c:pt idx="150524">
                  <c:v>1.6677399999999998E-2</c:v>
                </c:pt>
                <c:pt idx="150525">
                  <c:v>1.7154200000000001E-2</c:v>
                </c:pt>
                <c:pt idx="150526">
                  <c:v>1.76025E-2</c:v>
                </c:pt>
                <c:pt idx="150527">
                  <c:v>1.8021599999999999E-2</c:v>
                </c:pt>
                <c:pt idx="150528">
                  <c:v>1.8410900000000001E-2</c:v>
                </c:pt>
                <c:pt idx="150529">
                  <c:v>1.8769999999999998E-2</c:v>
                </c:pt>
                <c:pt idx="150530">
                  <c:v>1.9098400000000001E-2</c:v>
                </c:pt>
                <c:pt idx="150531">
                  <c:v>1.9395699999999998E-2</c:v>
                </c:pt>
                <c:pt idx="150532">
                  <c:v>1.9661399999999999E-2</c:v>
                </c:pt>
                <c:pt idx="150533">
                  <c:v>1.9895300000000001E-2</c:v>
                </c:pt>
                <c:pt idx="150534">
                  <c:v>2.0097199999999999E-2</c:v>
                </c:pt>
                <c:pt idx="150535">
                  <c:v>2.0266800000000001E-2</c:v>
                </c:pt>
                <c:pt idx="150536">
                  <c:v>2.0404100000000001E-2</c:v>
                </c:pt>
                <c:pt idx="150537">
                  <c:v>2.05089E-2</c:v>
                </c:pt>
                <c:pt idx="150538">
                  <c:v>2.0581100000000001E-2</c:v>
                </c:pt>
                <c:pt idx="150539">
                  <c:v>2.0620900000000001E-2</c:v>
                </c:pt>
                <c:pt idx="150540">
                  <c:v>2.0628299999999999E-2</c:v>
                </c:pt>
                <c:pt idx="150541">
                  <c:v>2.0603400000000001E-2</c:v>
                </c:pt>
                <c:pt idx="150542">
                  <c:v>2.0546499999999999E-2</c:v>
                </c:pt>
                <c:pt idx="150543">
                  <c:v>2.0457699999999999E-2</c:v>
                </c:pt>
                <c:pt idx="150544">
                  <c:v>2.0337299999999999E-2</c:v>
                </c:pt>
                <c:pt idx="150545">
                  <c:v>2.0185700000000001E-2</c:v>
                </c:pt>
                <c:pt idx="150546">
                  <c:v>2.0003400000000001E-2</c:v>
                </c:pt>
                <c:pt idx="150547">
                  <c:v>1.9790599999999998E-2</c:v>
                </c:pt>
                <c:pt idx="150548">
                  <c:v>1.9547999999999999E-2</c:v>
                </c:pt>
                <c:pt idx="150549">
                  <c:v>1.9276000000000001E-2</c:v>
                </c:pt>
                <c:pt idx="150550">
                  <c:v>1.89753E-2</c:v>
                </c:pt>
                <c:pt idx="150551">
                  <c:v>1.86465E-2</c:v>
                </c:pt>
                <c:pt idx="150552">
                  <c:v>1.82902E-2</c:v>
                </c:pt>
                <c:pt idx="150553">
                  <c:v>1.7907200000000002E-2</c:v>
                </c:pt>
                <c:pt idx="150554">
                  <c:v>1.7498199999999998E-2</c:v>
                </c:pt>
                <c:pt idx="150555">
                  <c:v>1.7064099999999999E-2</c:v>
                </c:pt>
                <c:pt idx="150556">
                  <c:v>1.6605600000000002E-2</c:v>
                </c:pt>
                <c:pt idx="150557">
                  <c:v>1.6123700000000001E-2</c:v>
                </c:pt>
                <c:pt idx="150558">
                  <c:v>1.5619299999999999E-2</c:v>
                </c:pt>
                <c:pt idx="150559">
                  <c:v>1.5093199999999999E-2</c:v>
                </c:pt>
                <c:pt idx="150560">
                  <c:v>1.45466E-2</c:v>
                </c:pt>
                <c:pt idx="150561">
                  <c:v>1.3980299999999999E-2</c:v>
                </c:pt>
                <c:pt idx="150562">
                  <c:v>1.33954E-2</c:v>
                </c:pt>
                <c:pt idx="150563">
                  <c:v>1.2793000000000001E-2</c:v>
                </c:pt>
                <c:pt idx="150564">
                  <c:v>1.21742E-2</c:v>
                </c:pt>
                <c:pt idx="150565">
                  <c:v>1.154E-2</c:v>
                </c:pt>
                <c:pt idx="150566">
                  <c:v>1.08916E-2</c:v>
                </c:pt>
                <c:pt idx="150567">
                  <c:v>1.0230100000000001E-2</c:v>
                </c:pt>
                <c:pt idx="150568" formatCode="0.00E+00">
                  <c:v>9.5566799999999997E-3</c:v>
                </c:pt>
                <c:pt idx="150569" formatCode="0.00E+00">
                  <c:v>8.8725000000000002E-3</c:v>
                </c:pt>
                <c:pt idx="150570" formatCode="0.00E+00">
                  <c:v>8.1787500000000003E-3</c:v>
                </c:pt>
                <c:pt idx="150571" formatCode="0.00E+00">
                  <c:v>7.4766099999999999E-3</c:v>
                </c:pt>
                <c:pt idx="150572" formatCode="0.00E+00">
                  <c:v>6.7672699999999997E-3</c:v>
                </c:pt>
                <c:pt idx="150573" formatCode="0.00E+00">
                  <c:v>6.0519500000000004E-3</c:v>
                </c:pt>
                <c:pt idx="150574" formatCode="0.00E+00">
                  <c:v>5.33184E-3</c:v>
                </c:pt>
                <c:pt idx="150575" formatCode="0.00E+00">
                  <c:v>4.6081500000000001E-3</c:v>
                </c:pt>
                <c:pt idx="150576" formatCode="0.00E+00">
                  <c:v>3.8820700000000001E-3</c:v>
                </c:pt>
                <c:pt idx="150577" formatCode="0.00E+00">
                  <c:v>3.15482E-3</c:v>
                </c:pt>
                <c:pt idx="150578" formatCode="0.00E+00">
                  <c:v>2.4275899999999999E-3</c:v>
                </c:pt>
                <c:pt idx="150579" formatCode="0.00E+00">
                  <c:v>1.70156E-3</c:v>
                </c:pt>
                <c:pt idx="150580" formatCode="0.00E+00">
                  <c:v>9.7790399999999993E-4</c:v>
                </c:pt>
                <c:pt idx="150581" formatCode="0.00E+00">
                  <c:v>2.5779299999999998E-4</c:v>
                </c:pt>
                <c:pt idx="150582" formatCode="0.00E+00">
                  <c:v>-4.5762400000000001E-4</c:v>
                </c:pt>
                <c:pt idx="150583" formatCode="0.00E+00">
                  <c:v>-1.1672099999999999E-3</c:v>
                </c:pt>
                <c:pt idx="150584" formatCode="0.00E+00">
                  <c:v>-1.8698600000000001E-3</c:v>
                </c:pt>
                <c:pt idx="150585" formatCode="0.00E+00">
                  <c:v>-2.5644600000000002E-3</c:v>
                </c:pt>
                <c:pt idx="150586" formatCode="0.00E+00">
                  <c:v>-3.2499400000000002E-3</c:v>
                </c:pt>
                <c:pt idx="150587" formatCode="0.00E+00">
                  <c:v>-3.92524E-3</c:v>
                </c:pt>
                <c:pt idx="150588" formatCode="0.00E+00">
                  <c:v>-4.5893499999999999E-3</c:v>
                </c:pt>
                <c:pt idx="150589" formatCode="0.00E+00">
                  <c:v>-5.2412600000000002E-3</c:v>
                </c:pt>
                <c:pt idx="150590" formatCode="0.00E+00">
                  <c:v>-5.8799899999999999E-3</c:v>
                </c:pt>
                <c:pt idx="150591" formatCode="0.00E+00">
                  <c:v>-6.5046100000000001E-3</c:v>
                </c:pt>
                <c:pt idx="150592" formatCode="0.00E+00">
                  <c:v>-7.1142000000000002E-3</c:v>
                </c:pt>
                <c:pt idx="150593" formatCode="0.00E+00">
                  <c:v>-7.7078800000000003E-3</c:v>
                </c:pt>
                <c:pt idx="150594" formatCode="0.00E+00">
                  <c:v>-8.2848100000000001E-3</c:v>
                </c:pt>
                <c:pt idx="150595" formatCode="0.00E+00">
                  <c:v>-8.84419E-3</c:v>
                </c:pt>
                <c:pt idx="150596" formatCode="0.00E+00">
                  <c:v>-9.3852299999999996E-3</c:v>
                </c:pt>
                <c:pt idx="150597" formatCode="0.00E+00">
                  <c:v>-9.9072099999999996E-3</c:v>
                </c:pt>
                <c:pt idx="150598">
                  <c:v>-1.0409399999999999E-2</c:v>
                </c:pt>
                <c:pt idx="150599">
                  <c:v>-1.08912E-2</c:v>
                </c:pt>
                <c:pt idx="150600">
                  <c:v>-1.1351999999999999E-2</c:v>
                </c:pt>
                <c:pt idx="150601">
                  <c:v>-1.17912E-2</c:v>
                </c:pt>
                <c:pt idx="150602">
                  <c:v>-1.22083E-2</c:v>
                </c:pt>
                <c:pt idx="150603">
                  <c:v>-1.26027E-2</c:v>
                </c:pt>
                <c:pt idx="150604">
                  <c:v>-1.2974100000000001E-2</c:v>
                </c:pt>
                <c:pt idx="150605">
                  <c:v>-1.33221E-2</c:v>
                </c:pt>
                <c:pt idx="150606">
                  <c:v>-1.36463E-2</c:v>
                </c:pt>
                <c:pt idx="150607">
                  <c:v>-1.39463E-2</c:v>
                </c:pt>
                <c:pt idx="150608">
                  <c:v>-1.4222E-2</c:v>
                </c:pt>
                <c:pt idx="150609">
                  <c:v>-1.4473099999999999E-2</c:v>
                </c:pt>
                <c:pt idx="150610">
                  <c:v>-1.4699500000000001E-2</c:v>
                </c:pt>
                <c:pt idx="150611">
                  <c:v>-1.4900999999999999E-2</c:v>
                </c:pt>
                <c:pt idx="150612">
                  <c:v>-1.50776E-2</c:v>
                </c:pt>
                <c:pt idx="150613">
                  <c:v>-1.52292E-2</c:v>
                </c:pt>
                <c:pt idx="150614">
                  <c:v>-1.53559E-2</c:v>
                </c:pt>
                <c:pt idx="150615">
                  <c:v>-1.54576E-2</c:v>
                </c:pt>
                <c:pt idx="150616">
                  <c:v>-1.5534600000000001E-2</c:v>
                </c:pt>
                <c:pt idx="150617">
                  <c:v>-1.5587E-2</c:v>
                </c:pt>
                <c:pt idx="150618">
                  <c:v>-1.5614899999999999E-2</c:v>
                </c:pt>
                <c:pt idx="150619">
                  <c:v>-1.56186E-2</c:v>
                </c:pt>
                <c:pt idx="150620">
                  <c:v>-1.5598300000000001E-2</c:v>
                </c:pt>
                <c:pt idx="150621">
                  <c:v>-1.5554500000000001E-2</c:v>
                </c:pt>
                <c:pt idx="150622">
                  <c:v>-1.54875E-2</c:v>
                </c:pt>
                <c:pt idx="150623">
                  <c:v>-1.5397599999999999E-2</c:v>
                </c:pt>
                <c:pt idx="150624">
                  <c:v>-1.52853E-2</c:v>
                </c:pt>
                <c:pt idx="150625">
                  <c:v>-1.5151100000000001E-2</c:v>
                </c:pt>
                <c:pt idx="150626">
                  <c:v>-1.49955E-2</c:v>
                </c:pt>
                <c:pt idx="150627">
                  <c:v>-1.48191E-2</c:v>
                </c:pt>
                <c:pt idx="150628">
                  <c:v>-1.4622400000000001E-2</c:v>
                </c:pt>
                <c:pt idx="150629">
                  <c:v>-1.44061E-2</c:v>
                </c:pt>
                <c:pt idx="150630">
                  <c:v>-1.4170800000000001E-2</c:v>
                </c:pt>
                <c:pt idx="150631">
                  <c:v>-1.3917199999999999E-2</c:v>
                </c:pt>
                <c:pt idx="150632">
                  <c:v>-1.3646E-2</c:v>
                </c:pt>
                <c:pt idx="150633">
                  <c:v>-1.3357900000000001E-2</c:v>
                </c:pt>
                <c:pt idx="150634">
                  <c:v>-1.30537E-2</c:v>
                </c:pt>
                <c:pt idx="150635">
                  <c:v>-1.2734199999999999E-2</c:v>
                </c:pt>
                <c:pt idx="150636">
                  <c:v>-1.24002E-2</c:v>
                </c:pt>
                <c:pt idx="150637">
                  <c:v>-1.2052500000000001E-2</c:v>
                </c:pt>
                <c:pt idx="150638">
                  <c:v>-1.1691999999999999E-2</c:v>
                </c:pt>
                <c:pt idx="150639">
                  <c:v>-1.13195E-2</c:v>
                </c:pt>
                <c:pt idx="150640">
                  <c:v>-1.09359E-2</c:v>
                </c:pt>
                <c:pt idx="150641">
                  <c:v>-1.05421E-2</c:v>
                </c:pt>
                <c:pt idx="150642">
                  <c:v>-1.0138899999999999E-2</c:v>
                </c:pt>
                <c:pt idx="150643" formatCode="0.00E+00">
                  <c:v>-9.7274100000000006E-3</c:v>
                </c:pt>
                <c:pt idx="150644" formatCode="0.00E+00">
                  <c:v>-9.3083999999999997E-3</c:v>
                </c:pt>
                <c:pt idx="150645" formatCode="0.00E+00">
                  <c:v>-8.8828399999999995E-3</c:v>
                </c:pt>
                <c:pt idx="150646" formatCode="0.00E+00">
                  <c:v>-8.4516499999999998E-3</c:v>
                </c:pt>
                <c:pt idx="150647" formatCode="0.00E+00">
                  <c:v>-8.0157700000000002E-3</c:v>
                </c:pt>
                <c:pt idx="150648" formatCode="0.00E+00">
                  <c:v>-7.5761200000000004E-3</c:v>
                </c:pt>
                <c:pt idx="150649" formatCode="0.00E+00">
                  <c:v>-7.1336300000000002E-3</c:v>
                </c:pt>
                <c:pt idx="150650" formatCode="0.00E+00">
                  <c:v>-6.68923E-3</c:v>
                </c:pt>
                <c:pt idx="150651" formatCode="0.00E+00">
                  <c:v>-6.2438399999999996E-3</c:v>
                </c:pt>
                <c:pt idx="150652" formatCode="0.00E+00">
                  <c:v>-5.7983699999999997E-3</c:v>
                </c:pt>
                <c:pt idx="150653" formatCode="0.00E+00">
                  <c:v>-5.3537200000000002E-3</c:v>
                </c:pt>
                <c:pt idx="150654" formatCode="0.00E+00">
                  <c:v>-4.91078E-3</c:v>
                </c:pt>
                <c:pt idx="150655" formatCode="0.00E+00">
                  <c:v>-4.4704499999999999E-3</c:v>
                </c:pt>
                <c:pt idx="150656" formatCode="0.00E+00">
                  <c:v>-4.0335700000000002E-3</c:v>
                </c:pt>
                <c:pt idx="150657" formatCode="0.00E+00">
                  <c:v>-3.601E-3</c:v>
                </c:pt>
                <c:pt idx="150658" formatCode="0.00E+00">
                  <c:v>-3.1735800000000001E-3</c:v>
                </c:pt>
                <c:pt idx="150659" formatCode="0.00E+00">
                  <c:v>-2.7521199999999998E-3</c:v>
                </c:pt>
                <c:pt idx="150660" formatCode="0.00E+00">
                  <c:v>-2.3373999999999999E-3</c:v>
                </c:pt>
                <c:pt idx="150661" formatCode="0.00E+00">
                  <c:v>-1.9302E-3</c:v>
                </c:pt>
                <c:pt idx="150662" formatCode="0.00E+00">
                  <c:v>-1.5312699999999999E-3</c:v>
                </c:pt>
                <c:pt idx="150663" formatCode="0.00E+00">
                  <c:v>-1.1413300000000001E-3</c:v>
                </c:pt>
                <c:pt idx="150664" formatCode="0.00E+00">
                  <c:v>-7.6106199999999996E-4</c:v>
                </c:pt>
                <c:pt idx="150665" formatCode="0.00E+00">
                  <c:v>-3.91147E-4</c:v>
                </c:pt>
                <c:pt idx="150666" formatCode="0.00E+00">
                  <c:v>-3.2217900000000002E-5</c:v>
                </c:pt>
                <c:pt idx="150667" formatCode="0.00E+00">
                  <c:v>3.15116E-4</c:v>
                </c:pt>
                <c:pt idx="150668" formatCode="0.00E+00">
                  <c:v>6.5027900000000003E-4</c:v>
                </c:pt>
                <c:pt idx="150669" formatCode="0.00E+00">
                  <c:v>9.7272600000000004E-4</c:v>
                </c:pt>
                <c:pt idx="150670" formatCode="0.00E+00">
                  <c:v>1.28195E-3</c:v>
                </c:pt>
                <c:pt idx="150671" formatCode="0.00E+00">
                  <c:v>1.5774599999999999E-3</c:v>
                </c:pt>
                <c:pt idx="150672" formatCode="0.00E+00">
                  <c:v>1.8588299999999999E-3</c:v>
                </c:pt>
                <c:pt idx="150673" formatCode="0.00E+00">
                  <c:v>2.1256500000000002E-3</c:v>
                </c:pt>
                <c:pt idx="150674" formatCode="0.00E+00">
                  <c:v>2.37755E-3</c:v>
                </c:pt>
                <c:pt idx="150675" formatCode="0.00E+00">
                  <c:v>2.6142000000000001E-3</c:v>
                </c:pt>
                <c:pt idx="150676" formatCode="0.00E+00">
                  <c:v>2.8352899999999999E-3</c:v>
                </c:pt>
                <c:pt idx="150677" formatCode="0.00E+00">
                  <c:v>3.0405800000000002E-3</c:v>
                </c:pt>
                <c:pt idx="150678" formatCode="0.00E+00">
                  <c:v>3.2298499999999998E-3</c:v>
                </c:pt>
                <c:pt idx="150679" formatCode="0.00E+00">
                  <c:v>3.4029099999999999E-3</c:v>
                </c:pt>
                <c:pt idx="150680" formatCode="0.00E+00">
                  <c:v>3.5596299999999998E-3</c:v>
                </c:pt>
                <c:pt idx="150681" formatCode="0.00E+00">
                  <c:v>3.6998999999999999E-3</c:v>
                </c:pt>
                <c:pt idx="150682" formatCode="0.00E+00">
                  <c:v>3.8236699999999999E-3</c:v>
                </c:pt>
                <c:pt idx="150683" formatCode="0.00E+00">
                  <c:v>3.9309000000000002E-3</c:v>
                </c:pt>
                <c:pt idx="150684" formatCode="0.00E+00">
                  <c:v>4.0216100000000001E-3</c:v>
                </c:pt>
                <c:pt idx="150685" formatCode="0.00E+00">
                  <c:v>4.0958699999999997E-3</c:v>
                </c:pt>
                <c:pt idx="150686" formatCode="0.00E+00">
                  <c:v>4.1537600000000003E-3</c:v>
                </c:pt>
                <c:pt idx="150687" formatCode="0.00E+00">
                  <c:v>4.1954100000000001E-3</c:v>
                </c:pt>
                <c:pt idx="150688" formatCode="0.00E+00">
                  <c:v>4.22099E-3</c:v>
                </c:pt>
                <c:pt idx="150689" formatCode="0.00E+00">
                  <c:v>4.2307200000000003E-3</c:v>
                </c:pt>
                <c:pt idx="150690" formatCode="0.00E+00">
                  <c:v>4.2248199999999998E-3</c:v>
                </c:pt>
                <c:pt idx="150691" formatCode="0.00E+00">
                  <c:v>4.2036E-3</c:v>
                </c:pt>
                <c:pt idx="150692" formatCode="0.00E+00">
                  <c:v>4.1673500000000002E-3</c:v>
                </c:pt>
                <c:pt idx="150693" formatCode="0.00E+00">
                  <c:v>4.1164299999999999E-3</c:v>
                </c:pt>
                <c:pt idx="150694" formatCode="0.00E+00">
                  <c:v>4.0512300000000003E-3</c:v>
                </c:pt>
                <c:pt idx="150695" formatCode="0.00E+00">
                  <c:v>3.9721499999999998E-3</c:v>
                </c:pt>
                <c:pt idx="150696" formatCode="0.00E+00">
                  <c:v>3.8796600000000001E-3</c:v>
                </c:pt>
                <c:pt idx="150697" formatCode="0.00E+00">
                  <c:v>3.7742299999999999E-3</c:v>
                </c:pt>
                <c:pt idx="150698" formatCode="0.00E+00">
                  <c:v>3.65636E-3</c:v>
                </c:pt>
                <c:pt idx="150699" formatCode="0.00E+00">
                  <c:v>3.5266099999999999E-3</c:v>
                </c:pt>
                <c:pt idx="150700" formatCode="0.00E+00">
                  <c:v>3.3855299999999999E-3</c:v>
                </c:pt>
                <c:pt idx="150701" formatCode="0.00E+00">
                  <c:v>3.2337199999999998E-3</c:v>
                </c:pt>
                <c:pt idx="150702" formatCode="0.00E+00">
                  <c:v>3.07179E-3</c:v>
                </c:pt>
                <c:pt idx="150703" formatCode="0.00E+00">
                  <c:v>2.9003800000000001E-3</c:v>
                </c:pt>
                <c:pt idx="150704" formatCode="0.00E+00">
                  <c:v>2.7201600000000001E-3</c:v>
                </c:pt>
                <c:pt idx="150705" formatCode="0.00E+00">
                  <c:v>2.5318200000000002E-3</c:v>
                </c:pt>
                <c:pt idx="150706" formatCode="0.00E+00">
                  <c:v>2.3360400000000002E-3</c:v>
                </c:pt>
                <c:pt idx="150707" formatCode="0.00E+00">
                  <c:v>2.1335600000000001E-3</c:v>
                </c:pt>
                <c:pt idx="150708" formatCode="0.00E+00">
                  <c:v>1.9251100000000001E-3</c:v>
                </c:pt>
                <c:pt idx="150709" formatCode="0.00E+00">
                  <c:v>1.7114299999999999E-3</c:v>
                </c:pt>
                <c:pt idx="150710" formatCode="0.00E+00">
                  <c:v>1.4932999999999999E-3</c:v>
                </c:pt>
                <c:pt idx="150711" formatCode="0.00E+00">
                  <c:v>1.27148E-3</c:v>
                </c:pt>
                <c:pt idx="150712" formatCode="0.00E+00">
                  <c:v>1.0467600000000001E-3</c:v>
                </c:pt>
                <c:pt idx="150713" formatCode="0.00E+00">
                  <c:v>8.1992499999999999E-4</c:v>
                </c:pt>
                <c:pt idx="150714" formatCode="0.00E+00">
                  <c:v>5.9177800000000005E-4</c:v>
                </c:pt>
                <c:pt idx="150715" formatCode="0.00E+00">
                  <c:v>3.6311600000000002E-4</c:v>
                </c:pt>
                <c:pt idx="150716" formatCode="0.00E+00">
                  <c:v>1.3474400000000001E-4</c:v>
                </c:pt>
                <c:pt idx="150717" formatCode="0.00E+00">
                  <c:v>-9.2536199999999997E-5</c:v>
                </c:pt>
                <c:pt idx="150718" formatCode="0.00E+00">
                  <c:v>-3.1792099999999998E-4</c:v>
                </c:pt>
                <c:pt idx="150719" formatCode="0.00E+00">
                  <c:v>-5.4060999999999996E-4</c:v>
                </c:pt>
                <c:pt idx="150720" formatCode="0.00E+00">
                  <c:v>-7.5980799999999995E-4</c:v>
                </c:pt>
                <c:pt idx="150721" formatCode="0.00E+00">
                  <c:v>-9.7472800000000001E-4</c:v>
                </c:pt>
                <c:pt idx="150722" formatCode="0.00E+00">
                  <c:v>-1.1845899999999999E-3</c:v>
                </c:pt>
                <c:pt idx="150723" formatCode="0.00E+00">
                  <c:v>-1.3886199999999999E-3</c:v>
                </c:pt>
                <c:pt idx="150724" formatCode="0.00E+00">
                  <c:v>-1.58606E-3</c:v>
                </c:pt>
                <c:pt idx="150725" formatCode="0.00E+00">
                  <c:v>-1.7761599999999999E-3</c:v>
                </c:pt>
                <c:pt idx="150726" formatCode="0.00E+00">
                  <c:v>-1.9581999999999998E-3</c:v>
                </c:pt>
                <c:pt idx="150727" formatCode="0.00E+00">
                  <c:v>-2.13145E-3</c:v>
                </c:pt>
                <c:pt idx="150728" formatCode="0.00E+00">
                  <c:v>-2.2952300000000001E-3</c:v>
                </c:pt>
                <c:pt idx="150729" formatCode="0.00E+00">
                  <c:v>-2.4488499999999998E-3</c:v>
                </c:pt>
                <c:pt idx="150730" formatCode="0.00E+00">
                  <c:v>-2.59166E-3</c:v>
                </c:pt>
                <c:pt idx="150731" formatCode="0.00E+00">
                  <c:v>-2.72302E-3</c:v>
                </c:pt>
                <c:pt idx="150732" formatCode="0.00E+00">
                  <c:v>-2.8423300000000001E-3</c:v>
                </c:pt>
                <c:pt idx="150733" formatCode="0.00E+00">
                  <c:v>-2.9489999999999998E-3</c:v>
                </c:pt>
                <c:pt idx="150734" formatCode="0.00E+00">
                  <c:v>-3.0424800000000002E-3</c:v>
                </c:pt>
                <c:pt idx="150735" formatCode="0.00E+00">
                  <c:v>-3.1222400000000001E-3</c:v>
                </c:pt>
                <c:pt idx="150736" formatCode="0.00E+00">
                  <c:v>-3.1877799999999999E-3</c:v>
                </c:pt>
                <c:pt idx="150737" formatCode="0.00E+00">
                  <c:v>-3.2386200000000002E-3</c:v>
                </c:pt>
                <c:pt idx="150738" formatCode="0.00E+00">
                  <c:v>-3.2743400000000001E-3</c:v>
                </c:pt>
                <c:pt idx="150739" formatCode="0.00E+00">
                  <c:v>-3.29452E-3</c:v>
                </c:pt>
                <c:pt idx="150740" formatCode="0.00E+00">
                  <c:v>-3.2988100000000001E-3</c:v>
                </c:pt>
                <c:pt idx="150741" formatCode="0.00E+00">
                  <c:v>-3.28685E-3</c:v>
                </c:pt>
                <c:pt idx="150742" formatCode="0.00E+00">
                  <c:v>-3.2583600000000001E-3</c:v>
                </c:pt>
                <c:pt idx="150743" formatCode="0.00E+00">
                  <c:v>-3.2130700000000002E-3</c:v>
                </c:pt>
                <c:pt idx="150744" formatCode="0.00E+00">
                  <c:v>-3.1507499999999999E-3</c:v>
                </c:pt>
                <c:pt idx="150745" formatCode="0.00E+00">
                  <c:v>-3.0712199999999999E-3</c:v>
                </c:pt>
                <c:pt idx="150746" formatCode="0.00E+00">
                  <c:v>-2.9743199999999999E-3</c:v>
                </c:pt>
                <c:pt idx="150747" formatCode="0.00E+00">
                  <c:v>-2.8599400000000001E-3</c:v>
                </c:pt>
                <c:pt idx="150748" formatCode="0.00E+00">
                  <c:v>-2.7280199999999998E-3</c:v>
                </c:pt>
                <c:pt idx="150749" formatCode="0.00E+00">
                  <c:v>-2.57851E-3</c:v>
                </c:pt>
                <c:pt idx="150750" formatCode="0.00E+00">
                  <c:v>-2.4114399999999999E-3</c:v>
                </c:pt>
                <c:pt idx="150751" formatCode="0.00E+00">
                  <c:v>-2.2268399999999999E-3</c:v>
                </c:pt>
                <c:pt idx="150752" formatCode="0.00E+00">
                  <c:v>-2.0248000000000002E-3</c:v>
                </c:pt>
                <c:pt idx="150753" formatCode="0.00E+00">
                  <c:v>-1.8054600000000001E-3</c:v>
                </c:pt>
                <c:pt idx="150754" formatCode="0.00E+00">
                  <c:v>-1.56898E-3</c:v>
                </c:pt>
                <c:pt idx="150755" formatCode="0.00E+00">
                  <c:v>-1.3155700000000001E-3</c:v>
                </c:pt>
                <c:pt idx="150756" formatCode="0.00E+00">
                  <c:v>-1.04549E-3</c:v>
                </c:pt>
                <c:pt idx="150757" formatCode="0.00E+00">
                  <c:v>-7.5902599999999999E-4</c:v>
                </c:pt>
                <c:pt idx="150758" formatCode="0.00E+00">
                  <c:v>-4.5650299999999998E-4</c:v>
                </c:pt>
                <c:pt idx="150759" formatCode="0.00E+00">
                  <c:v>-1.38293E-4</c:v>
                </c:pt>
                <c:pt idx="150760" formatCode="0.00E+00">
                  <c:v>1.9519599999999999E-4</c:v>
                </c:pt>
                <c:pt idx="150761" formatCode="0.00E+00">
                  <c:v>5.4352000000000003E-4</c:v>
                </c:pt>
                <c:pt idx="150762" formatCode="0.00E+00">
                  <c:v>9.0619400000000003E-4</c:v>
                </c:pt>
                <c:pt idx="150763" formatCode="0.00E+00">
                  <c:v>1.2826999999999999E-3</c:v>
                </c:pt>
                <c:pt idx="150764" formatCode="0.00E+00">
                  <c:v>1.6724800000000001E-3</c:v>
                </c:pt>
                <c:pt idx="150765" formatCode="0.00E+00">
                  <c:v>2.0749499999999999E-3</c:v>
                </c:pt>
                <c:pt idx="150766" formatCode="0.00E+00">
                  <c:v>2.4894700000000001E-3</c:v>
                </c:pt>
                <c:pt idx="150767" formatCode="0.00E+00">
                  <c:v>2.9153999999999998E-3</c:v>
                </c:pt>
                <c:pt idx="150768" formatCode="0.00E+00">
                  <c:v>3.3520400000000001E-3</c:v>
                </c:pt>
                <c:pt idx="150769" formatCode="0.00E+00">
                  <c:v>3.7986600000000001E-3</c:v>
                </c:pt>
                <c:pt idx="150770" formatCode="0.00E+00">
                  <c:v>4.2545300000000003E-3</c:v>
                </c:pt>
                <c:pt idx="150771" formatCode="0.00E+00">
                  <c:v>4.7188600000000001E-3</c:v>
                </c:pt>
                <c:pt idx="150772" formatCode="0.00E+00">
                  <c:v>5.1908400000000004E-3</c:v>
                </c:pt>
                <c:pt idx="150773" formatCode="0.00E+00">
                  <c:v>5.66965E-3</c:v>
                </c:pt>
                <c:pt idx="150774" formatCode="0.00E+00">
                  <c:v>6.1544199999999999E-3</c:v>
                </c:pt>
                <c:pt idx="150775" formatCode="0.00E+00">
                  <c:v>6.6442699999999999E-3</c:v>
                </c:pt>
                <c:pt idx="150776" formatCode="0.00E+00">
                  <c:v>7.1383100000000001E-3</c:v>
                </c:pt>
                <c:pt idx="150777" formatCode="0.00E+00">
                  <c:v>7.6356200000000001E-3</c:v>
                </c:pt>
                <c:pt idx="150778" formatCode="0.00E+00">
                  <c:v>8.1352600000000001E-3</c:v>
                </c:pt>
                <c:pt idx="150779" formatCode="0.00E+00">
                  <c:v>8.6362699999999997E-3</c:v>
                </c:pt>
                <c:pt idx="150780" formatCode="0.00E+00">
                  <c:v>9.1376900000000004E-3</c:v>
                </c:pt>
                <c:pt idx="150781" formatCode="0.00E+00">
                  <c:v>9.6385299999999993E-3</c:v>
                </c:pt>
                <c:pt idx="150782">
                  <c:v>1.0137800000000001E-2</c:v>
                </c:pt>
                <c:pt idx="150783">
                  <c:v>1.06345E-2</c:v>
                </c:pt>
                <c:pt idx="150784">
                  <c:v>1.11276E-2</c:v>
                </c:pt>
                <c:pt idx="150785">
                  <c:v>1.1616100000000001E-2</c:v>
                </c:pt>
                <c:pt idx="150786">
                  <c:v>1.2099E-2</c:v>
                </c:pt>
                <c:pt idx="150787">
                  <c:v>1.2575299999999999E-2</c:v>
                </c:pt>
                <c:pt idx="150788">
                  <c:v>1.3043900000000001E-2</c:v>
                </c:pt>
                <c:pt idx="150789">
                  <c:v>1.35038E-2</c:v>
                </c:pt>
                <c:pt idx="150790">
                  <c:v>1.3953999999999999E-2</c:v>
                </c:pt>
                <c:pt idx="150791">
                  <c:v>1.4393599999999999E-2</c:v>
                </c:pt>
                <c:pt idx="150792">
                  <c:v>1.48214E-2</c:v>
                </c:pt>
                <c:pt idx="150793">
                  <c:v>1.52365E-2</c:v>
                </c:pt>
                <c:pt idx="150794">
                  <c:v>1.5637999999999999E-2</c:v>
                </c:pt>
                <c:pt idx="150795">
                  <c:v>1.6024799999999999E-2</c:v>
                </c:pt>
                <c:pt idx="150796">
                  <c:v>1.6396000000000001E-2</c:v>
                </c:pt>
                <c:pt idx="150797">
                  <c:v>1.67507E-2</c:v>
                </c:pt>
                <c:pt idx="150798">
                  <c:v>1.70879E-2</c:v>
                </c:pt>
                <c:pt idx="150799">
                  <c:v>1.74068E-2</c:v>
                </c:pt>
                <c:pt idx="150800">
                  <c:v>1.77065E-2</c:v>
                </c:pt>
                <c:pt idx="150801">
                  <c:v>1.7986200000000001E-2</c:v>
                </c:pt>
                <c:pt idx="150802">
                  <c:v>1.8245000000000001E-2</c:v>
                </c:pt>
                <c:pt idx="150803">
                  <c:v>1.8481999999999998E-2</c:v>
                </c:pt>
                <c:pt idx="150804">
                  <c:v>1.86967E-2</c:v>
                </c:pt>
                <c:pt idx="150805">
                  <c:v>1.8888200000000001E-2</c:v>
                </c:pt>
                <c:pt idx="150806">
                  <c:v>1.9055800000000001E-2</c:v>
                </c:pt>
                <c:pt idx="150807">
                  <c:v>1.9198900000000001E-2</c:v>
                </c:pt>
                <c:pt idx="150808">
                  <c:v>1.9316799999999999E-2</c:v>
                </c:pt>
                <c:pt idx="150809">
                  <c:v>1.9408999999999999E-2</c:v>
                </c:pt>
                <c:pt idx="150810">
                  <c:v>1.94748E-2</c:v>
                </c:pt>
                <c:pt idx="150811">
                  <c:v>1.9513800000000001E-2</c:v>
                </c:pt>
                <c:pt idx="150812">
                  <c:v>1.9525500000000001E-2</c:v>
                </c:pt>
                <c:pt idx="150813">
                  <c:v>1.95094E-2</c:v>
                </c:pt>
                <c:pt idx="150814">
                  <c:v>1.9465199999999998E-2</c:v>
                </c:pt>
                <c:pt idx="150815">
                  <c:v>1.93925E-2</c:v>
                </c:pt>
                <c:pt idx="150816">
                  <c:v>1.9290999999999999E-2</c:v>
                </c:pt>
                <c:pt idx="150817">
                  <c:v>1.91605E-2</c:v>
                </c:pt>
                <c:pt idx="150818">
                  <c:v>1.9000699999999999E-2</c:v>
                </c:pt>
                <c:pt idx="150819">
                  <c:v>1.8811499999999998E-2</c:v>
                </c:pt>
                <c:pt idx="150820">
                  <c:v>1.85928E-2</c:v>
                </c:pt>
                <c:pt idx="150821">
                  <c:v>1.83444E-2</c:v>
                </c:pt>
                <c:pt idx="150822">
                  <c:v>1.80664E-2</c:v>
                </c:pt>
                <c:pt idx="150823">
                  <c:v>1.7758800000000002E-2</c:v>
                </c:pt>
                <c:pt idx="150824">
                  <c:v>1.7421599999999999E-2</c:v>
                </c:pt>
                <c:pt idx="150825">
                  <c:v>1.70551E-2</c:v>
                </c:pt>
                <c:pt idx="150826">
                  <c:v>1.6659299999999998E-2</c:v>
                </c:pt>
                <c:pt idx="150827">
                  <c:v>1.6234599999999998E-2</c:v>
                </c:pt>
                <c:pt idx="150828">
                  <c:v>1.5781099999999999E-2</c:v>
                </c:pt>
                <c:pt idx="150829">
                  <c:v>1.52991E-2</c:v>
                </c:pt>
                <c:pt idx="150830">
                  <c:v>1.4789200000000001E-2</c:v>
                </c:pt>
                <c:pt idx="150831">
                  <c:v>1.42516E-2</c:v>
                </c:pt>
                <c:pt idx="150832">
                  <c:v>1.36869E-2</c:v>
                </c:pt>
                <c:pt idx="150833">
                  <c:v>1.3095600000000001E-2</c:v>
                </c:pt>
                <c:pt idx="150834">
                  <c:v>1.24782E-2</c:v>
                </c:pt>
                <c:pt idx="150835">
                  <c:v>1.1835399999999999E-2</c:v>
                </c:pt>
                <c:pt idx="150836">
                  <c:v>1.1167699999999999E-2</c:v>
                </c:pt>
                <c:pt idx="150837">
                  <c:v>1.0475999999999999E-2</c:v>
                </c:pt>
                <c:pt idx="150838" formatCode="0.00E+00">
                  <c:v>9.7608599999999997E-3</c:v>
                </c:pt>
                <c:pt idx="150839" formatCode="0.00E+00">
                  <c:v>9.0232000000000003E-3</c:v>
                </c:pt>
                <c:pt idx="150840" formatCode="0.00E+00">
                  <c:v>8.2638E-3</c:v>
                </c:pt>
                <c:pt idx="150841" formatCode="0.00E+00">
                  <c:v>7.4835300000000004E-3</c:v>
                </c:pt>
                <c:pt idx="150842" formatCode="0.00E+00">
                  <c:v>6.6833200000000004E-3</c:v>
                </c:pt>
                <c:pt idx="150843" formatCode="0.00E+00">
                  <c:v>5.8640899999999998E-3</c:v>
                </c:pt>
                <c:pt idx="150844" formatCode="0.00E+00">
                  <c:v>5.0268500000000002E-3</c:v>
                </c:pt>
                <c:pt idx="150845" formatCode="0.00E+00">
                  <c:v>4.1726100000000002E-3</c:v>
                </c:pt>
                <c:pt idx="150846" formatCode="0.00E+00">
                  <c:v>3.3024199999999999E-3</c:v>
                </c:pt>
                <c:pt idx="150847" formatCode="0.00E+00">
                  <c:v>2.4173799999999998E-3</c:v>
                </c:pt>
                <c:pt idx="150848" formatCode="0.00E+00">
                  <c:v>1.5185999999999999E-3</c:v>
                </c:pt>
                <c:pt idx="150849" formatCode="0.00E+00">
                  <c:v>6.0723099999999996E-4</c:v>
                </c:pt>
                <c:pt idx="150850" formatCode="0.00E+00">
                  <c:v>-3.1555199999999998E-4</c:v>
                </c:pt>
                <c:pt idx="150851" formatCode="0.00E+00">
                  <c:v>-1.24855E-3</c:v>
                </c:pt>
                <c:pt idx="150852" formatCode="0.00E+00">
                  <c:v>-2.19053E-3</c:v>
                </c:pt>
                <c:pt idx="150853" formatCode="0.00E+00">
                  <c:v>-3.1402499999999998E-3</c:v>
                </c:pt>
                <c:pt idx="150854" formatCode="0.00E+00">
                  <c:v>-4.0964399999999998E-3</c:v>
                </c:pt>
                <c:pt idx="150855" formatCode="0.00E+00">
                  <c:v>-5.0578100000000003E-3</c:v>
                </c:pt>
                <c:pt idx="150856" formatCode="0.00E+00">
                  <c:v>-6.0230700000000002E-3</c:v>
                </c:pt>
                <c:pt idx="150857" formatCode="0.00E+00">
                  <c:v>-6.9908899999999996E-3</c:v>
                </c:pt>
                <c:pt idx="150858" formatCode="0.00E+00">
                  <c:v>-7.9599400000000004E-3</c:v>
                </c:pt>
                <c:pt idx="150859" formatCode="0.00E+00">
                  <c:v>-8.9288900000000001E-3</c:v>
                </c:pt>
                <c:pt idx="150860" formatCode="0.00E+00">
                  <c:v>-9.8963899999999997E-3</c:v>
                </c:pt>
                <c:pt idx="150861">
                  <c:v>-1.08611E-2</c:v>
                </c:pt>
                <c:pt idx="150862">
                  <c:v>-1.18216E-2</c:v>
                </c:pt>
                <c:pt idx="150863">
                  <c:v>-1.2776600000000001E-2</c:v>
                </c:pt>
                <c:pt idx="150864">
                  <c:v>-1.3724699999999999E-2</c:v>
                </c:pt>
                <c:pt idx="150865">
                  <c:v>-1.46645E-2</c:v>
                </c:pt>
                <c:pt idx="150866">
                  <c:v>-1.5594800000000001E-2</c:v>
                </c:pt>
                <c:pt idx="150867">
                  <c:v>-1.65141E-2</c:v>
                </c:pt>
                <c:pt idx="150868">
                  <c:v>-1.7421200000000001E-2</c:v>
                </c:pt>
                <c:pt idx="150869">
                  <c:v>-1.83146E-2</c:v>
                </c:pt>
                <c:pt idx="150870">
                  <c:v>-1.9193100000000001E-2</c:v>
                </c:pt>
                <c:pt idx="150871">
                  <c:v>-2.0055400000000001E-2</c:v>
                </c:pt>
                <c:pt idx="150872">
                  <c:v>-2.0900100000000001E-2</c:v>
                </c:pt>
                <c:pt idx="150873">
                  <c:v>-2.1726100000000002E-2</c:v>
                </c:pt>
                <c:pt idx="150874">
                  <c:v>-2.2532099999999999E-2</c:v>
                </c:pt>
                <c:pt idx="150875">
                  <c:v>-2.3316900000000002E-2</c:v>
                </c:pt>
                <c:pt idx="150876">
                  <c:v>-2.4079300000000001E-2</c:v>
                </c:pt>
                <c:pt idx="150877">
                  <c:v>-2.4818099999999999E-2</c:v>
                </c:pt>
                <c:pt idx="150878">
                  <c:v>-2.5532099999999999E-2</c:v>
                </c:pt>
                <c:pt idx="150879">
                  <c:v>-2.6220299999999998E-2</c:v>
                </c:pt>
                <c:pt idx="150880">
                  <c:v>-2.6881599999999999E-2</c:v>
                </c:pt>
                <c:pt idx="150881">
                  <c:v>-2.7515000000000001E-2</c:v>
                </c:pt>
                <c:pt idx="150882">
                  <c:v>-2.8119499999999999E-2</c:v>
                </c:pt>
                <c:pt idx="150883">
                  <c:v>-2.8694000000000001E-2</c:v>
                </c:pt>
                <c:pt idx="150884">
                  <c:v>-2.9237699999999998E-2</c:v>
                </c:pt>
                <c:pt idx="150885">
                  <c:v>-2.9749600000000001E-2</c:v>
                </c:pt>
                <c:pt idx="150886">
                  <c:v>-3.0228999999999999E-2</c:v>
                </c:pt>
                <c:pt idx="150887">
                  <c:v>-3.06751E-2</c:v>
                </c:pt>
                <c:pt idx="150888">
                  <c:v>-3.1087E-2</c:v>
                </c:pt>
                <c:pt idx="150889">
                  <c:v>-3.1464100000000002E-2</c:v>
                </c:pt>
                <c:pt idx="150890">
                  <c:v>-3.1805699999999999E-2</c:v>
                </c:pt>
                <c:pt idx="150891">
                  <c:v>-3.2111199999999999E-2</c:v>
                </c:pt>
                <c:pt idx="150892">
                  <c:v>-3.2379999999999999E-2</c:v>
                </c:pt>
                <c:pt idx="150893">
                  <c:v>-3.2611599999999998E-2</c:v>
                </c:pt>
                <c:pt idx="150894">
                  <c:v>-3.2805599999999997E-2</c:v>
                </c:pt>
                <c:pt idx="150895">
                  <c:v>-3.2961499999999998E-2</c:v>
                </c:pt>
                <c:pt idx="150896">
                  <c:v>-3.3078999999999997E-2</c:v>
                </c:pt>
                <c:pt idx="150897">
                  <c:v>-3.3157800000000001E-2</c:v>
                </c:pt>
                <c:pt idx="150898">
                  <c:v>-3.3197600000000001E-2</c:v>
                </c:pt>
                <c:pt idx="150899">
                  <c:v>-3.3198199999999997E-2</c:v>
                </c:pt>
                <c:pt idx="150900">
                  <c:v>-3.3159599999999997E-2</c:v>
                </c:pt>
                <c:pt idx="150901">
                  <c:v>-3.30815E-2</c:v>
                </c:pt>
                <c:pt idx="150902">
                  <c:v>-3.2964E-2</c:v>
                </c:pt>
                <c:pt idx="150903">
                  <c:v>-3.2807099999999999E-2</c:v>
                </c:pt>
                <c:pt idx="150904">
                  <c:v>-3.2610800000000002E-2</c:v>
                </c:pt>
                <c:pt idx="150905">
                  <c:v>-3.2375399999999999E-2</c:v>
                </c:pt>
                <c:pt idx="150906">
                  <c:v>-3.2100900000000002E-2</c:v>
                </c:pt>
                <c:pt idx="150907">
                  <c:v>-3.1787700000000002E-2</c:v>
                </c:pt>
                <c:pt idx="150908">
                  <c:v>-3.1435999999999999E-2</c:v>
                </c:pt>
                <c:pt idx="150909">
                  <c:v>-3.1046199999999999E-2</c:v>
                </c:pt>
                <c:pt idx="150910">
                  <c:v>-3.0618699999999999E-2</c:v>
                </c:pt>
                <c:pt idx="150911">
                  <c:v>-3.0153900000000001E-2</c:v>
                </c:pt>
                <c:pt idx="150912">
                  <c:v>-2.9652399999999999E-2</c:v>
                </c:pt>
                <c:pt idx="150913">
                  <c:v>-2.91147E-2</c:v>
                </c:pt>
                <c:pt idx="150914">
                  <c:v>-2.8541400000000001E-2</c:v>
                </c:pt>
                <c:pt idx="150915">
                  <c:v>-2.7933300000000001E-2</c:v>
                </c:pt>
                <c:pt idx="150916">
                  <c:v>-2.72909E-2</c:v>
                </c:pt>
                <c:pt idx="150917">
                  <c:v>-2.6615099999999999E-2</c:v>
                </c:pt>
                <c:pt idx="150918">
                  <c:v>-2.5906599999999998E-2</c:v>
                </c:pt>
                <c:pt idx="150919">
                  <c:v>-2.5166399999999998E-2</c:v>
                </c:pt>
                <c:pt idx="150920">
                  <c:v>-2.4395300000000002E-2</c:v>
                </c:pt>
                <c:pt idx="150921">
                  <c:v>-2.3594199999999999E-2</c:v>
                </c:pt>
                <c:pt idx="150922">
                  <c:v>-2.2764199999999998E-2</c:v>
                </c:pt>
                <c:pt idx="150923">
                  <c:v>-2.1906200000000001E-2</c:v>
                </c:pt>
                <c:pt idx="150924">
                  <c:v>-2.1021399999999999E-2</c:v>
                </c:pt>
                <c:pt idx="150925">
                  <c:v>-2.0110699999999999E-2</c:v>
                </c:pt>
                <c:pt idx="150926">
                  <c:v>-1.9175399999999999E-2</c:v>
                </c:pt>
                <c:pt idx="150927">
                  <c:v>-1.8216599999999999E-2</c:v>
                </c:pt>
                <c:pt idx="150928">
                  <c:v>-1.7235400000000001E-2</c:v>
                </c:pt>
                <c:pt idx="150929">
                  <c:v>-1.62332E-2</c:v>
                </c:pt>
                <c:pt idx="150930">
                  <c:v>-1.5211199999999999E-2</c:v>
                </c:pt>
                <c:pt idx="150931">
                  <c:v>-1.41706E-2</c:v>
                </c:pt>
                <c:pt idx="150932">
                  <c:v>-1.31127E-2</c:v>
                </c:pt>
                <c:pt idx="150933">
                  <c:v>-1.20389E-2</c:v>
                </c:pt>
                <c:pt idx="150934">
                  <c:v>-1.09506E-2</c:v>
                </c:pt>
                <c:pt idx="150935" formatCode="0.00E+00">
                  <c:v>-9.8490399999999999E-3</c:v>
                </c:pt>
                <c:pt idx="150936" formatCode="0.00E+00">
                  <c:v>-8.7356499999999993E-3</c:v>
                </c:pt>
                <c:pt idx="150937" formatCode="0.00E+00">
                  <c:v>-7.61183E-3</c:v>
                </c:pt>
                <c:pt idx="150938" formatCode="0.00E+00">
                  <c:v>-6.4789799999999996E-3</c:v>
                </c:pt>
                <c:pt idx="150939" formatCode="0.00E+00">
                  <c:v>-5.3385200000000002E-3</c:v>
                </c:pt>
                <c:pt idx="150940" formatCode="0.00E+00">
                  <c:v>-4.1918700000000003E-3</c:v>
                </c:pt>
                <c:pt idx="150941" formatCode="0.00E+00">
                  <c:v>-3.04047E-3</c:v>
                </c:pt>
                <c:pt idx="150942" formatCode="0.00E+00">
                  <c:v>-1.88576E-3</c:v>
                </c:pt>
                <c:pt idx="150943" formatCode="0.00E+00">
                  <c:v>-7.2915499999999999E-4</c:v>
                </c:pt>
                <c:pt idx="150944" formatCode="0.00E+00">
                  <c:v>4.2789299999999999E-4</c:v>
                </c:pt>
                <c:pt idx="150945" formatCode="0.00E+00">
                  <c:v>1.58395E-3</c:v>
                </c:pt>
                <c:pt idx="150946" formatCode="0.00E+00">
                  <c:v>2.7376000000000002E-3</c:v>
                </c:pt>
                <c:pt idx="150947" formatCode="0.00E+00">
                  <c:v>3.88741E-3</c:v>
                </c:pt>
                <c:pt idx="150948" formatCode="0.00E+00">
                  <c:v>5.0319700000000002E-3</c:v>
                </c:pt>
                <c:pt idx="150949" formatCode="0.00E+00">
                  <c:v>6.16988E-3</c:v>
                </c:pt>
                <c:pt idx="150950" formatCode="0.00E+00">
                  <c:v>7.2997499999999998E-3</c:v>
                </c:pt>
                <c:pt idx="150951" formatCode="0.00E+00">
                  <c:v>8.4201999999999992E-3</c:v>
                </c:pt>
                <c:pt idx="150952" formatCode="0.00E+00">
                  <c:v>9.5298799999999993E-3</c:v>
                </c:pt>
                <c:pt idx="150953">
                  <c:v>1.06274E-2</c:v>
                </c:pt>
                <c:pt idx="150954">
                  <c:v>1.1711600000000001E-2</c:v>
                </c:pt>
                <c:pt idx="150955">
                  <c:v>1.2781000000000001E-2</c:v>
                </c:pt>
                <c:pt idx="150956">
                  <c:v>1.38344E-2</c:v>
                </c:pt>
                <c:pt idx="150957">
                  <c:v>1.4870599999999999E-2</c:v>
                </c:pt>
                <c:pt idx="150958">
                  <c:v>1.5888300000000001E-2</c:v>
                </c:pt>
                <c:pt idx="150959">
                  <c:v>1.6886399999999999E-2</c:v>
                </c:pt>
                <c:pt idx="150960">
                  <c:v>1.78637E-2</c:v>
                </c:pt>
                <c:pt idx="150961">
                  <c:v>1.8818999999999999E-2</c:v>
                </c:pt>
                <c:pt idx="150962">
                  <c:v>1.9751399999999999E-2</c:v>
                </c:pt>
                <c:pt idx="150963">
                  <c:v>2.06597E-2</c:v>
                </c:pt>
                <c:pt idx="150964">
                  <c:v>2.15429E-2</c:v>
                </c:pt>
                <c:pt idx="150965">
                  <c:v>2.2400099999999999E-2</c:v>
                </c:pt>
                <c:pt idx="150966">
                  <c:v>2.3230199999999999E-2</c:v>
                </c:pt>
                <c:pt idx="150967">
                  <c:v>2.4032499999999998E-2</c:v>
                </c:pt>
                <c:pt idx="150968">
                  <c:v>2.4806000000000002E-2</c:v>
                </c:pt>
                <c:pt idx="150969">
                  <c:v>2.555E-2</c:v>
                </c:pt>
                <c:pt idx="150970">
                  <c:v>2.6263600000000002E-2</c:v>
                </c:pt>
                <c:pt idx="150971">
                  <c:v>2.69462E-2</c:v>
                </c:pt>
                <c:pt idx="150972">
                  <c:v>2.7597099999999999E-2</c:v>
                </c:pt>
                <c:pt idx="150973">
                  <c:v>2.82156E-2</c:v>
                </c:pt>
                <c:pt idx="150974">
                  <c:v>2.8801199999999999E-2</c:v>
                </c:pt>
                <c:pt idx="150975">
                  <c:v>2.9353299999999999E-2</c:v>
                </c:pt>
                <c:pt idx="150976">
                  <c:v>2.9871499999999999E-2</c:v>
                </c:pt>
                <c:pt idx="150977">
                  <c:v>3.0355199999999999E-2</c:v>
                </c:pt>
                <c:pt idx="150978">
                  <c:v>3.08042E-2</c:v>
                </c:pt>
                <c:pt idx="150979">
                  <c:v>3.1217999999999999E-2</c:v>
                </c:pt>
                <c:pt idx="150980">
                  <c:v>3.15965E-2</c:v>
                </c:pt>
                <c:pt idx="150981">
                  <c:v>3.1939200000000001E-2</c:v>
                </c:pt>
                <c:pt idx="150982">
                  <c:v>3.2246200000000003E-2</c:v>
                </c:pt>
                <c:pt idx="150983">
                  <c:v>3.25171E-2</c:v>
                </c:pt>
                <c:pt idx="150984">
                  <c:v>3.2752000000000003E-2</c:v>
                </c:pt>
                <c:pt idx="150985">
                  <c:v>3.2950699999999999E-2</c:v>
                </c:pt>
                <c:pt idx="150986">
                  <c:v>3.3113299999999998E-2</c:v>
                </c:pt>
                <c:pt idx="150987">
                  <c:v>3.3239900000000003E-2</c:v>
                </c:pt>
                <c:pt idx="150988">
                  <c:v>3.3330499999999999E-2</c:v>
                </c:pt>
                <c:pt idx="150989">
                  <c:v>3.33853E-2</c:v>
                </c:pt>
                <c:pt idx="150990">
                  <c:v>3.3404499999999997E-2</c:v>
                </c:pt>
                <c:pt idx="150991">
                  <c:v>3.3388399999999999E-2</c:v>
                </c:pt>
                <c:pt idx="150992">
                  <c:v>3.3337100000000001E-2</c:v>
                </c:pt>
                <c:pt idx="150993">
                  <c:v>3.3251200000000002E-2</c:v>
                </c:pt>
                <c:pt idx="150994">
                  <c:v>3.3130899999999998E-2</c:v>
                </c:pt>
                <c:pt idx="150995">
                  <c:v>3.2976600000000002E-2</c:v>
                </c:pt>
                <c:pt idx="150996">
                  <c:v>3.2788900000000003E-2</c:v>
                </c:pt>
                <c:pt idx="150997">
                  <c:v>3.2568199999999999E-2</c:v>
                </c:pt>
                <c:pt idx="150998">
                  <c:v>3.2315200000000002E-2</c:v>
                </c:pt>
                <c:pt idx="150999">
                  <c:v>3.2030299999999998E-2</c:v>
                </c:pt>
                <c:pt idx="151000">
                  <c:v>3.1714100000000002E-2</c:v>
                </c:pt>
                <c:pt idx="151001">
                  <c:v>3.13675E-2</c:v>
                </c:pt>
                <c:pt idx="151002">
                  <c:v>3.0991000000000001E-2</c:v>
                </c:pt>
                <c:pt idx="151003">
                  <c:v>3.0585299999999999E-2</c:v>
                </c:pt>
                <c:pt idx="151004">
                  <c:v>3.0151299999999999E-2</c:v>
                </c:pt>
                <c:pt idx="151005">
                  <c:v>2.9689699999999999E-2</c:v>
                </c:pt>
                <c:pt idx="151006">
                  <c:v>2.9201399999999999E-2</c:v>
                </c:pt>
                <c:pt idx="151007">
                  <c:v>2.86872E-2</c:v>
                </c:pt>
                <c:pt idx="151008">
                  <c:v>2.81479E-2</c:v>
                </c:pt>
                <c:pt idx="151009">
                  <c:v>2.7584500000000001E-2</c:v>
                </c:pt>
                <c:pt idx="151010">
                  <c:v>2.6997799999999999E-2</c:v>
                </c:pt>
                <c:pt idx="151011">
                  <c:v>2.63889E-2</c:v>
                </c:pt>
                <c:pt idx="151012">
                  <c:v>2.5758699999999999E-2</c:v>
                </c:pt>
                <c:pt idx="151013">
                  <c:v>2.5108100000000001E-2</c:v>
                </c:pt>
                <c:pt idx="151014">
                  <c:v>2.44382E-2</c:v>
                </c:pt>
                <c:pt idx="151015">
                  <c:v>2.375E-2</c:v>
                </c:pt>
                <c:pt idx="151016">
                  <c:v>2.3044499999999999E-2</c:v>
                </c:pt>
                <c:pt idx="151017">
                  <c:v>2.2322700000000001E-2</c:v>
                </c:pt>
                <c:pt idx="151018">
                  <c:v>2.15856E-2</c:v>
                </c:pt>
                <c:pt idx="151019">
                  <c:v>2.0834399999999999E-2</c:v>
                </c:pt>
                <c:pt idx="151020">
                  <c:v>2.0070000000000001E-2</c:v>
                </c:pt>
                <c:pt idx="151021">
                  <c:v>1.9293600000000001E-2</c:v>
                </c:pt>
                <c:pt idx="151022">
                  <c:v>1.85062E-2</c:v>
                </c:pt>
                <c:pt idx="151023">
                  <c:v>1.77088E-2</c:v>
                </c:pt>
                <c:pt idx="151024">
                  <c:v>1.6902500000000001E-2</c:v>
                </c:pt>
                <c:pt idx="151025">
                  <c:v>1.6088399999999999E-2</c:v>
                </c:pt>
                <c:pt idx="151026">
                  <c:v>1.5267599999999999E-2</c:v>
                </c:pt>
                <c:pt idx="151027">
                  <c:v>1.4441000000000001E-2</c:v>
                </c:pt>
                <c:pt idx="151028">
                  <c:v>1.3609700000000001E-2</c:v>
                </c:pt>
                <c:pt idx="151029">
                  <c:v>1.2774799999999999E-2</c:v>
                </c:pt>
                <c:pt idx="151030">
                  <c:v>1.19373E-2</c:v>
                </c:pt>
                <c:pt idx="151031">
                  <c:v>1.10981E-2</c:v>
                </c:pt>
                <c:pt idx="151032">
                  <c:v>1.02583E-2</c:v>
                </c:pt>
                <c:pt idx="151033" formatCode="0.00E+00">
                  <c:v>9.4187799999999999E-3</c:v>
                </c:pt>
                <c:pt idx="151034" formatCode="0.00E+00">
                  <c:v>8.5806100000000007E-3</c:v>
                </c:pt>
                <c:pt idx="151035" formatCode="0.00E+00">
                  <c:v>7.7447000000000002E-3</c:v>
                </c:pt>
                <c:pt idx="151036" formatCode="0.00E+00">
                  <c:v>6.91195E-3</c:v>
                </c:pt>
                <c:pt idx="151037" formatCode="0.00E+00">
                  <c:v>6.0832799999999999E-3</c:v>
                </c:pt>
                <c:pt idx="151038" formatCode="0.00E+00">
                  <c:v>5.2595699999999999E-3</c:v>
                </c:pt>
                <c:pt idx="151039" formatCode="0.00E+00">
                  <c:v>4.4416899999999999E-3</c:v>
                </c:pt>
                <c:pt idx="151040" formatCode="0.00E+00">
                  <c:v>3.6304499999999999E-3</c:v>
                </c:pt>
                <c:pt idx="151041" formatCode="0.00E+00">
                  <c:v>2.8266799999999998E-3</c:v>
                </c:pt>
                <c:pt idx="151042" formatCode="0.00E+00">
                  <c:v>2.0311600000000002E-3</c:v>
                </c:pt>
                <c:pt idx="151043" formatCode="0.00E+00">
                  <c:v>1.2446499999999999E-3</c:v>
                </c:pt>
                <c:pt idx="151044" formatCode="0.00E+00">
                  <c:v>4.67873E-4</c:v>
                </c:pt>
                <c:pt idx="151045" formatCode="0.00E+00">
                  <c:v>-2.9846700000000001E-4</c:v>
                </c:pt>
                <c:pt idx="151046" formatCode="0.00E+00">
                  <c:v>-1.0537000000000001E-3</c:v>
                </c:pt>
                <c:pt idx="151047" formatCode="0.00E+00">
                  <c:v>-1.79718E-3</c:v>
                </c:pt>
                <c:pt idx="151048" formatCode="0.00E+00">
                  <c:v>-2.5282899999999999E-3</c:v>
                </c:pt>
                <c:pt idx="151049" formatCode="0.00E+00">
                  <c:v>-3.24647E-3</c:v>
                </c:pt>
                <c:pt idx="151050" formatCode="0.00E+00">
                  <c:v>-3.9511499999999996E-3</c:v>
                </c:pt>
                <c:pt idx="151051" formatCode="0.00E+00">
                  <c:v>-4.6418299999999996E-3</c:v>
                </c:pt>
                <c:pt idx="151052" formatCode="0.00E+00">
                  <c:v>-5.3180199999999997E-3</c:v>
                </c:pt>
                <c:pt idx="151053" formatCode="0.00E+00">
                  <c:v>-5.9792600000000001E-3</c:v>
                </c:pt>
                <c:pt idx="151054" formatCode="0.00E+00">
                  <c:v>-6.6251399999999998E-3</c:v>
                </c:pt>
                <c:pt idx="151055" formatCode="0.00E+00">
                  <c:v>-7.2552800000000002E-3</c:v>
                </c:pt>
                <c:pt idx="151056" formatCode="0.00E+00">
                  <c:v>-7.8693300000000008E-3</c:v>
                </c:pt>
                <c:pt idx="151057" formatCode="0.00E+00">
                  <c:v>-8.4669500000000009E-3</c:v>
                </c:pt>
                <c:pt idx="151058" formatCode="0.00E+00">
                  <c:v>-9.0478799999999995E-3</c:v>
                </c:pt>
                <c:pt idx="151059" formatCode="0.00E+00">
                  <c:v>-9.6118499999999999E-3</c:v>
                </c:pt>
                <c:pt idx="151060">
                  <c:v>-1.01587E-2</c:v>
                </c:pt>
                <c:pt idx="151061">
                  <c:v>-1.0688100000000001E-2</c:v>
                </c:pt>
                <c:pt idx="151062">
                  <c:v>-1.12E-2</c:v>
                </c:pt>
                <c:pt idx="151063">
                  <c:v>-1.1694299999999999E-2</c:v>
                </c:pt>
                <c:pt idx="151064">
                  <c:v>-1.21709E-2</c:v>
                </c:pt>
                <c:pt idx="151065">
                  <c:v>-1.2629700000000001E-2</c:v>
                </c:pt>
                <c:pt idx="151066">
                  <c:v>-1.3070699999999999E-2</c:v>
                </c:pt>
                <c:pt idx="151067">
                  <c:v>-1.34938E-2</c:v>
                </c:pt>
                <c:pt idx="151068">
                  <c:v>-1.38992E-2</c:v>
                </c:pt>
                <c:pt idx="151069">
                  <c:v>-1.42869E-2</c:v>
                </c:pt>
                <c:pt idx="151070">
                  <c:v>-1.46569E-2</c:v>
                </c:pt>
                <c:pt idx="151071">
                  <c:v>-1.50095E-2</c:v>
                </c:pt>
                <c:pt idx="151072">
                  <c:v>-1.53446E-2</c:v>
                </c:pt>
                <c:pt idx="151073">
                  <c:v>-1.5662599999999999E-2</c:v>
                </c:pt>
                <c:pt idx="151074">
                  <c:v>-1.5963499999999999E-2</c:v>
                </c:pt>
                <c:pt idx="151075">
                  <c:v>-1.62477E-2</c:v>
                </c:pt>
                <c:pt idx="151076">
                  <c:v>-1.65153E-2</c:v>
                </c:pt>
                <c:pt idx="151077">
                  <c:v>-1.67666E-2</c:v>
                </c:pt>
                <c:pt idx="151078">
                  <c:v>-1.70019E-2</c:v>
                </c:pt>
                <c:pt idx="151079">
                  <c:v>-1.7221500000000001E-2</c:v>
                </c:pt>
                <c:pt idx="151080">
                  <c:v>-1.7425699999999999E-2</c:v>
                </c:pt>
                <c:pt idx="151081">
                  <c:v>-1.76148E-2</c:v>
                </c:pt>
                <c:pt idx="151082">
                  <c:v>-1.7789300000000001E-2</c:v>
                </c:pt>
                <c:pt idx="151083">
                  <c:v>-1.7949400000000001E-2</c:v>
                </c:pt>
                <c:pt idx="151084">
                  <c:v>-1.80956E-2</c:v>
                </c:pt>
                <c:pt idx="151085">
                  <c:v>-1.82282E-2</c:v>
                </c:pt>
                <c:pt idx="151086">
                  <c:v>-1.8347700000000002E-2</c:v>
                </c:pt>
                <c:pt idx="151087">
                  <c:v>-1.8454499999999999E-2</c:v>
                </c:pt>
                <c:pt idx="151088">
                  <c:v>-1.85489E-2</c:v>
                </c:pt>
                <c:pt idx="151089">
                  <c:v>-1.8631499999999999E-2</c:v>
                </c:pt>
                <c:pt idx="151090">
                  <c:v>-1.8702699999999999E-2</c:v>
                </c:pt>
                <c:pt idx="151091">
                  <c:v>-1.8762899999999999E-2</c:v>
                </c:pt>
                <c:pt idx="151092">
                  <c:v>-1.8812499999999999E-2</c:v>
                </c:pt>
                <c:pt idx="151093">
                  <c:v>-1.8852000000000001E-2</c:v>
                </c:pt>
                <c:pt idx="151094">
                  <c:v>-1.88819E-2</c:v>
                </c:pt>
                <c:pt idx="151095">
                  <c:v>-1.8902700000000001E-2</c:v>
                </c:pt>
                <c:pt idx="151096">
                  <c:v>-1.89147E-2</c:v>
                </c:pt>
                <c:pt idx="151097">
                  <c:v>-1.8918399999999998E-2</c:v>
                </c:pt>
                <c:pt idx="151098">
                  <c:v>-1.8914199999999999E-2</c:v>
                </c:pt>
                <c:pt idx="151099">
                  <c:v>-1.8902700000000001E-2</c:v>
                </c:pt>
                <c:pt idx="151100">
                  <c:v>-1.88842E-2</c:v>
                </c:pt>
                <c:pt idx="151101">
                  <c:v>-1.88591E-2</c:v>
                </c:pt>
                <c:pt idx="151102">
                  <c:v>-1.8827900000000002E-2</c:v>
                </c:pt>
                <c:pt idx="151103">
                  <c:v>-1.8790999999999999E-2</c:v>
                </c:pt>
                <c:pt idx="151104">
                  <c:v>-1.8748799999999999E-2</c:v>
                </c:pt>
                <c:pt idx="151105">
                  <c:v>-1.8701599999999999E-2</c:v>
                </c:pt>
                <c:pt idx="151106">
                  <c:v>-1.8649900000000001E-2</c:v>
                </c:pt>
                <c:pt idx="151107">
                  <c:v>-1.85939E-2</c:v>
                </c:pt>
                <c:pt idx="151108">
                  <c:v>-1.8534100000000001E-2</c:v>
                </c:pt>
                <c:pt idx="151109">
                  <c:v>-1.8470799999999999E-2</c:v>
                </c:pt>
                <c:pt idx="151110">
                  <c:v>-1.8404299999999998E-2</c:v>
                </c:pt>
                <c:pt idx="151111">
                  <c:v>-1.8334900000000001E-2</c:v>
                </c:pt>
                <c:pt idx="151112">
                  <c:v>-1.8262899999999999E-2</c:v>
                </c:pt>
                <c:pt idx="151113">
                  <c:v>-1.81885E-2</c:v>
                </c:pt>
                <c:pt idx="151114">
                  <c:v>-1.81119E-2</c:v>
                </c:pt>
                <c:pt idx="151115">
                  <c:v>-1.8033500000000001E-2</c:v>
                </c:pt>
                <c:pt idx="151116">
                  <c:v>-1.7953500000000001E-2</c:v>
                </c:pt>
                <c:pt idx="151117">
                  <c:v>-1.78719E-2</c:v>
                </c:pt>
                <c:pt idx="151118">
                  <c:v>-1.7788999999999999E-2</c:v>
                </c:pt>
                <c:pt idx="151119">
                  <c:v>-1.7704899999999999E-2</c:v>
                </c:pt>
                <c:pt idx="151120">
                  <c:v>-1.7619699999999999E-2</c:v>
                </c:pt>
                <c:pt idx="151121">
                  <c:v>-1.75336E-2</c:v>
                </c:pt>
                <c:pt idx="151122">
                  <c:v>-1.74466E-2</c:v>
                </c:pt>
                <c:pt idx="151123">
                  <c:v>-1.7358800000000001E-2</c:v>
                </c:pt>
                <c:pt idx="151124">
                  <c:v>-1.7270199999999999E-2</c:v>
                </c:pt>
                <c:pt idx="151125">
                  <c:v>-1.7180899999999999E-2</c:v>
                </c:pt>
                <c:pt idx="151126">
                  <c:v>-1.70908E-2</c:v>
                </c:pt>
                <c:pt idx="151127">
                  <c:v>-1.6999899999999998E-2</c:v>
                </c:pt>
                <c:pt idx="151128">
                  <c:v>-1.6908099999999999E-2</c:v>
                </c:pt>
                <c:pt idx="151129">
                  <c:v>-1.6815500000000001E-2</c:v>
                </c:pt>
                <c:pt idx="151130">
                  <c:v>-1.6721799999999998E-2</c:v>
                </c:pt>
                <c:pt idx="151131">
                  <c:v>-1.6626999999999999E-2</c:v>
                </c:pt>
                <c:pt idx="151132">
                  <c:v>-1.6531000000000001E-2</c:v>
                </c:pt>
                <c:pt idx="151133">
                  <c:v>-1.64335E-2</c:v>
                </c:pt>
                <c:pt idx="151134">
                  <c:v>-1.6334499999999998E-2</c:v>
                </c:pt>
                <c:pt idx="151135">
                  <c:v>-1.62337E-2</c:v>
                </c:pt>
                <c:pt idx="151136">
                  <c:v>-1.61309E-2</c:v>
                </c:pt>
                <c:pt idx="151137">
                  <c:v>-1.6025999999999999E-2</c:v>
                </c:pt>
                <c:pt idx="151138">
                  <c:v>-1.5918600000000001E-2</c:v>
                </c:pt>
                <c:pt idx="151139">
                  <c:v>-1.58085E-2</c:v>
                </c:pt>
                <c:pt idx="151140">
                  <c:v>-1.5695400000000002E-2</c:v>
                </c:pt>
                <c:pt idx="151141">
                  <c:v>-1.55791E-2</c:v>
                </c:pt>
                <c:pt idx="151142">
                  <c:v>-1.5459199999999999E-2</c:v>
                </c:pt>
                <c:pt idx="151143">
                  <c:v>-1.5335400000000001E-2</c:v>
                </c:pt>
                <c:pt idx="151144">
                  <c:v>-1.5207399999999999E-2</c:v>
                </c:pt>
                <c:pt idx="151145">
                  <c:v>-1.5074799999999999E-2</c:v>
                </c:pt>
                <c:pt idx="151146">
                  <c:v>-1.49374E-2</c:v>
                </c:pt>
                <c:pt idx="151147">
                  <c:v>-1.4794699999999999E-2</c:v>
                </c:pt>
                <c:pt idx="151148">
                  <c:v>-1.46464E-2</c:v>
                </c:pt>
                <c:pt idx="151149">
                  <c:v>-1.4492100000000001E-2</c:v>
                </c:pt>
                <c:pt idx="151150">
                  <c:v>-1.43315E-2</c:v>
                </c:pt>
                <c:pt idx="151151">
                  <c:v>-1.4164100000000001E-2</c:v>
                </c:pt>
                <c:pt idx="151152">
                  <c:v>-1.39896E-2</c:v>
                </c:pt>
                <c:pt idx="151153">
                  <c:v>-1.38075E-2</c:v>
                </c:pt>
                <c:pt idx="151154">
                  <c:v>-1.3617600000000001E-2</c:v>
                </c:pt>
                <c:pt idx="151155">
                  <c:v>-1.34194E-2</c:v>
                </c:pt>
                <c:pt idx="151156">
                  <c:v>-1.32125E-2</c:v>
                </c:pt>
                <c:pt idx="151157">
                  <c:v>-1.2996600000000001E-2</c:v>
                </c:pt>
                <c:pt idx="151158">
                  <c:v>-1.27712E-2</c:v>
                </c:pt>
                <c:pt idx="151159">
                  <c:v>-1.25361E-2</c:v>
                </c:pt>
                <c:pt idx="151160">
                  <c:v>-1.22907E-2</c:v>
                </c:pt>
                <c:pt idx="151161">
                  <c:v>-1.2034899999999999E-2</c:v>
                </c:pt>
                <c:pt idx="151162">
                  <c:v>-1.1768199999999999E-2</c:v>
                </c:pt>
                <c:pt idx="151163">
                  <c:v>-1.14903E-2</c:v>
                </c:pt>
                <c:pt idx="151164">
                  <c:v>-1.12009E-2</c:v>
                </c:pt>
                <c:pt idx="151165">
                  <c:v>-1.0899600000000001E-2</c:v>
                </c:pt>
                <c:pt idx="151166">
                  <c:v>-1.05862E-2</c:v>
                </c:pt>
                <c:pt idx="151167">
                  <c:v>-1.02603E-2</c:v>
                </c:pt>
                <c:pt idx="151168" formatCode="0.00E+00">
                  <c:v>-9.92176E-3</c:v>
                </c:pt>
                <c:pt idx="151169" formatCode="0.00E+00">
                  <c:v>-9.5702700000000005E-3</c:v>
                </c:pt>
                <c:pt idx="151170" formatCode="0.00E+00">
                  <c:v>-9.2055999999999995E-3</c:v>
                </c:pt>
                <c:pt idx="151171" formatCode="0.00E+00">
                  <c:v>-8.82755E-3</c:v>
                </c:pt>
                <c:pt idx="151172" formatCode="0.00E+00">
                  <c:v>-8.4359099999999996E-3</c:v>
                </c:pt>
                <c:pt idx="151173" formatCode="0.00E+00">
                  <c:v>-8.0305299999999993E-3</c:v>
                </c:pt>
                <c:pt idx="151174" formatCode="0.00E+00">
                  <c:v>-7.61125E-3</c:v>
                </c:pt>
                <c:pt idx="151175" formatCode="0.00E+00">
                  <c:v>-7.1779399999999998E-3</c:v>
                </c:pt>
                <c:pt idx="151176" formatCode="0.00E+00">
                  <c:v>-6.7305100000000003E-3</c:v>
                </c:pt>
                <c:pt idx="151177" formatCode="0.00E+00">
                  <c:v>-6.2688900000000001E-3</c:v>
                </c:pt>
                <c:pt idx="151178" formatCode="0.00E+00">
                  <c:v>-5.7930100000000003E-3</c:v>
                </c:pt>
                <c:pt idx="151179" formatCode="0.00E+00">
                  <c:v>-5.3028700000000003E-3</c:v>
                </c:pt>
                <c:pt idx="151180" formatCode="0.00E+00">
                  <c:v>-4.7984600000000001E-3</c:v>
                </c:pt>
                <c:pt idx="151181" formatCode="0.00E+00">
                  <c:v>-4.2798300000000001E-3</c:v>
                </c:pt>
                <c:pt idx="151182" formatCode="0.00E+00">
                  <c:v>-3.7470200000000002E-3</c:v>
                </c:pt>
                <c:pt idx="151183" formatCode="0.00E+00">
                  <c:v>-3.2001400000000002E-3</c:v>
                </c:pt>
                <c:pt idx="151184" formatCode="0.00E+00">
                  <c:v>-2.6392899999999999E-3</c:v>
                </c:pt>
                <c:pt idx="151185" formatCode="0.00E+00">
                  <c:v>-2.06464E-3</c:v>
                </c:pt>
                <c:pt idx="151186" formatCode="0.00E+00">
                  <c:v>-1.4763599999999999E-3</c:v>
                </c:pt>
                <c:pt idx="151187" formatCode="0.00E+00">
                  <c:v>-8.7467000000000003E-4</c:v>
                </c:pt>
                <c:pt idx="151188" formatCode="0.00E+00">
                  <c:v>-2.5980399999999998E-4</c:v>
                </c:pt>
                <c:pt idx="151189" formatCode="0.00E+00">
                  <c:v>3.6796300000000001E-4</c:v>
                </c:pt>
                <c:pt idx="151190" formatCode="0.00E+00">
                  <c:v>1.00832E-3</c:v>
                </c:pt>
                <c:pt idx="151191" formatCode="0.00E+00">
                  <c:v>1.6609400000000001E-3</c:v>
                </c:pt>
                <c:pt idx="151192" formatCode="0.00E+00">
                  <c:v>2.3254500000000002E-3</c:v>
                </c:pt>
                <c:pt idx="151193" formatCode="0.00E+00">
                  <c:v>3.0014500000000001E-3</c:v>
                </c:pt>
                <c:pt idx="151194" formatCode="0.00E+00">
                  <c:v>3.6885099999999999E-3</c:v>
                </c:pt>
                <c:pt idx="151195" formatCode="0.00E+00">
                  <c:v>4.38617E-3</c:v>
                </c:pt>
                <c:pt idx="151196" formatCode="0.00E+00">
                  <c:v>5.0939399999999999E-3</c:v>
                </c:pt>
                <c:pt idx="151197" formatCode="0.00E+00">
                  <c:v>5.8112900000000002E-3</c:v>
                </c:pt>
                <c:pt idx="151198" formatCode="0.00E+00">
                  <c:v>6.5376799999999997E-3</c:v>
                </c:pt>
                <c:pt idx="151199" formatCode="0.00E+00">
                  <c:v>7.2725200000000002E-3</c:v>
                </c:pt>
                <c:pt idx="151200" formatCode="0.00E+00">
                  <c:v>8.0151900000000002E-3</c:v>
                </c:pt>
                <c:pt idx="151201" formatCode="0.00E+00">
                  <c:v>8.7650699999999998E-3</c:v>
                </c:pt>
                <c:pt idx="151202" formatCode="0.00E+00">
                  <c:v>9.5214700000000006E-3</c:v>
                </c:pt>
                <c:pt idx="151203">
                  <c:v>1.02837E-2</c:v>
                </c:pt>
                <c:pt idx="151204">
                  <c:v>1.1051099999999999E-2</c:v>
                </c:pt>
                <c:pt idx="151205">
                  <c:v>1.18228E-2</c:v>
                </c:pt>
                <c:pt idx="151206">
                  <c:v>1.2598099999999999E-2</c:v>
                </c:pt>
                <c:pt idx="151207">
                  <c:v>1.33762E-2</c:v>
                </c:pt>
                <c:pt idx="151208">
                  <c:v>1.41563E-2</c:v>
                </c:pt>
                <c:pt idx="151209">
                  <c:v>1.4937499999999999E-2</c:v>
                </c:pt>
                <c:pt idx="151210">
                  <c:v>1.57191E-2</c:v>
                </c:pt>
                <c:pt idx="151211">
                  <c:v>1.6500000000000001E-2</c:v>
                </c:pt>
                <c:pt idx="151212">
                  <c:v>1.7279300000000001E-2</c:v>
                </c:pt>
                <c:pt idx="151213">
                  <c:v>1.8056300000000001E-2</c:v>
                </c:pt>
                <c:pt idx="151214">
                  <c:v>1.88299E-2</c:v>
                </c:pt>
                <c:pt idx="151215">
                  <c:v>1.9599200000000001E-2</c:v>
                </c:pt>
                <c:pt idx="151216">
                  <c:v>2.0363300000000001E-2</c:v>
                </c:pt>
                <c:pt idx="151217">
                  <c:v>2.11211E-2</c:v>
                </c:pt>
                <c:pt idx="151218">
                  <c:v>2.1871600000000001E-2</c:v>
                </c:pt>
                <c:pt idx="151219">
                  <c:v>2.2613999999999999E-2</c:v>
                </c:pt>
                <c:pt idx="151220">
                  <c:v>2.3347099999999999E-2</c:v>
                </c:pt>
                <c:pt idx="151221">
                  <c:v>2.4070000000000001E-2</c:v>
                </c:pt>
                <c:pt idx="151222">
                  <c:v>2.4781600000000001E-2</c:v>
                </c:pt>
                <c:pt idx="151223">
                  <c:v>2.5481E-2</c:v>
                </c:pt>
                <c:pt idx="151224">
                  <c:v>2.6167200000000002E-2</c:v>
                </c:pt>
                <c:pt idx="151225">
                  <c:v>2.6838999999999998E-2</c:v>
                </c:pt>
                <c:pt idx="151226">
                  <c:v>2.7495599999999999E-2</c:v>
                </c:pt>
                <c:pt idx="151227">
                  <c:v>2.8135799999999999E-2</c:v>
                </c:pt>
                <c:pt idx="151228">
                  <c:v>2.8758700000000002E-2</c:v>
                </c:pt>
                <c:pt idx="151229">
                  <c:v>2.9363299999999998E-2</c:v>
                </c:pt>
                <c:pt idx="151230">
                  <c:v>2.9948599999999999E-2</c:v>
                </c:pt>
                <c:pt idx="151231">
                  <c:v>3.0513599999999998E-2</c:v>
                </c:pt>
                <c:pt idx="151232">
                  <c:v>3.1057399999999999E-2</c:v>
                </c:pt>
                <c:pt idx="151233">
                  <c:v>3.15789E-2</c:v>
                </c:pt>
                <c:pt idx="151234">
                  <c:v>3.2077399999999999E-2</c:v>
                </c:pt>
                <c:pt idx="151235">
                  <c:v>3.2551700000000003E-2</c:v>
                </c:pt>
                <c:pt idx="151236">
                  <c:v>3.3001099999999998E-2</c:v>
                </c:pt>
                <c:pt idx="151237">
                  <c:v>3.3424700000000002E-2</c:v>
                </c:pt>
                <c:pt idx="151238">
                  <c:v>3.3821499999999997E-2</c:v>
                </c:pt>
                <c:pt idx="151239">
                  <c:v>3.41908E-2</c:v>
                </c:pt>
                <c:pt idx="151240">
                  <c:v>3.4531699999999999E-2</c:v>
                </c:pt>
                <c:pt idx="151241">
                  <c:v>3.4843499999999999E-2</c:v>
                </c:pt>
                <c:pt idx="151242">
                  <c:v>3.5125299999999998E-2</c:v>
                </c:pt>
                <c:pt idx="151243">
                  <c:v>3.5376600000000001E-2</c:v>
                </c:pt>
                <c:pt idx="151244">
                  <c:v>3.5596500000000003E-2</c:v>
                </c:pt>
                <c:pt idx="151245">
                  <c:v>3.5784400000000001E-2</c:v>
                </c:pt>
                <c:pt idx="151246">
                  <c:v>3.5939699999999998E-2</c:v>
                </c:pt>
                <c:pt idx="151247">
                  <c:v>3.6061799999999998E-2</c:v>
                </c:pt>
                <c:pt idx="151248">
                  <c:v>3.6150000000000002E-2</c:v>
                </c:pt>
                <c:pt idx="151249">
                  <c:v>3.6204E-2</c:v>
                </c:pt>
                <c:pt idx="151250">
                  <c:v>3.6223199999999997E-2</c:v>
                </c:pt>
                <c:pt idx="151251">
                  <c:v>3.6207099999999999E-2</c:v>
                </c:pt>
                <c:pt idx="151252">
                  <c:v>3.6155399999999997E-2</c:v>
                </c:pt>
                <c:pt idx="151253">
                  <c:v>3.6067700000000001E-2</c:v>
                </c:pt>
                <c:pt idx="151254">
                  <c:v>3.5943599999999999E-2</c:v>
                </c:pt>
                <c:pt idx="151255">
                  <c:v>3.5783000000000002E-2</c:v>
                </c:pt>
                <c:pt idx="151256">
                  <c:v>3.5585499999999999E-2</c:v>
                </c:pt>
                <c:pt idx="151257">
                  <c:v>3.5351100000000003E-2</c:v>
                </c:pt>
                <c:pt idx="151258">
                  <c:v>3.5079399999999997E-2</c:v>
                </c:pt>
                <c:pt idx="151259">
                  <c:v>3.4770599999999999E-2</c:v>
                </c:pt>
                <c:pt idx="151260">
                  <c:v>3.4424400000000001E-2</c:v>
                </c:pt>
                <c:pt idx="151261">
                  <c:v>3.4040899999999999E-2</c:v>
                </c:pt>
                <c:pt idx="151262">
                  <c:v>3.3620200000000003E-2</c:v>
                </c:pt>
                <c:pt idx="151263">
                  <c:v>3.3162400000000002E-2</c:v>
                </c:pt>
                <c:pt idx="151264">
                  <c:v>3.2667500000000002E-2</c:v>
                </c:pt>
                <c:pt idx="151265">
                  <c:v>3.2135900000000002E-2</c:v>
                </c:pt>
                <c:pt idx="151266">
                  <c:v>3.1567699999999997E-2</c:v>
                </c:pt>
                <c:pt idx="151267">
                  <c:v>3.09632E-2</c:v>
                </c:pt>
                <c:pt idx="151268">
                  <c:v>3.03228E-2</c:v>
                </c:pt>
                <c:pt idx="151269">
                  <c:v>2.96469E-2</c:v>
                </c:pt>
                <c:pt idx="151270">
                  <c:v>2.8935900000000001E-2</c:v>
                </c:pt>
                <c:pt idx="151271">
                  <c:v>2.8190300000000001E-2</c:v>
                </c:pt>
                <c:pt idx="151272">
                  <c:v>2.74107E-2</c:v>
                </c:pt>
                <c:pt idx="151273">
                  <c:v>2.6597599999999999E-2</c:v>
                </c:pt>
                <c:pt idx="151274">
                  <c:v>2.5751699999999999E-2</c:v>
                </c:pt>
                <c:pt idx="151275">
                  <c:v>2.4873599999999999E-2</c:v>
                </c:pt>
                <c:pt idx="151276">
                  <c:v>2.3964099999999999E-2</c:v>
                </c:pt>
                <c:pt idx="151277">
                  <c:v>2.30239E-2</c:v>
                </c:pt>
                <c:pt idx="151278">
                  <c:v>2.2053900000000001E-2</c:v>
                </c:pt>
                <c:pt idx="151279">
                  <c:v>2.1054900000000001E-2</c:v>
                </c:pt>
                <c:pt idx="151280">
                  <c:v>2.0027799999999998E-2</c:v>
                </c:pt>
                <c:pt idx="151281">
                  <c:v>1.89736E-2</c:v>
                </c:pt>
                <c:pt idx="151282">
                  <c:v>1.7893300000000001E-2</c:v>
                </c:pt>
                <c:pt idx="151283">
                  <c:v>1.6787900000000001E-2</c:v>
                </c:pt>
                <c:pt idx="151284">
                  <c:v>1.5658399999999999E-2</c:v>
                </c:pt>
                <c:pt idx="151285">
                  <c:v>1.4506E-2</c:v>
                </c:pt>
                <c:pt idx="151286">
                  <c:v>1.33317E-2</c:v>
                </c:pt>
                <c:pt idx="151287">
                  <c:v>1.2136900000000001E-2</c:v>
                </c:pt>
                <c:pt idx="151288">
                  <c:v>1.0922599999999999E-2</c:v>
                </c:pt>
                <c:pt idx="151289" formatCode="0.00E+00">
                  <c:v>9.6901000000000001E-3</c:v>
                </c:pt>
                <c:pt idx="151290" formatCode="0.00E+00">
                  <c:v>8.4407100000000006E-3</c:v>
                </c:pt>
                <c:pt idx="151291" formatCode="0.00E+00">
                  <c:v>7.1757000000000001E-3</c:v>
                </c:pt>
                <c:pt idx="151292" formatCode="0.00E+00">
                  <c:v>5.8964000000000004E-3</c:v>
                </c:pt>
                <c:pt idx="151293" formatCode="0.00E+00">
                  <c:v>4.6041600000000004E-3</c:v>
                </c:pt>
                <c:pt idx="151294" formatCode="0.00E+00">
                  <c:v>3.3003500000000001E-3</c:v>
                </c:pt>
                <c:pt idx="151295" formatCode="0.00E+00">
                  <c:v>1.9863799999999998E-3</c:v>
                </c:pt>
                <c:pt idx="151296" formatCode="0.00E+00">
                  <c:v>6.6364500000000003E-4</c:v>
                </c:pt>
                <c:pt idx="151297" formatCode="0.00E+00">
                  <c:v>-6.6640700000000005E-4</c:v>
                </c:pt>
                <c:pt idx="151298" formatCode="0.00E+00">
                  <c:v>-2.0023300000000001E-3</c:v>
                </c:pt>
                <c:pt idx="151299" formatCode="0.00E+00">
                  <c:v>-3.3426599999999999E-3</c:v>
                </c:pt>
                <c:pt idx="151300" formatCode="0.00E+00">
                  <c:v>-4.6859099999999997E-3</c:v>
                </c:pt>
                <c:pt idx="151301" formatCode="0.00E+00">
                  <c:v>-6.0305999999999997E-3</c:v>
                </c:pt>
                <c:pt idx="151302" formatCode="0.00E+00">
                  <c:v>-7.37523E-3</c:v>
                </c:pt>
                <c:pt idx="151303" formatCode="0.00E+00">
                  <c:v>-8.7183099999999999E-3</c:v>
                </c:pt>
                <c:pt idx="151304">
                  <c:v>-1.0058299999999999E-2</c:v>
                </c:pt>
                <c:pt idx="151305">
                  <c:v>-1.13937E-2</c:v>
                </c:pt>
                <c:pt idx="151306">
                  <c:v>-1.2723099999999999E-2</c:v>
                </c:pt>
                <c:pt idx="151307">
                  <c:v>-1.40448E-2</c:v>
                </c:pt>
                <c:pt idx="151308">
                  <c:v>-1.53574E-2</c:v>
                </c:pt>
                <c:pt idx="151309">
                  <c:v>-1.6659500000000001E-2</c:v>
                </c:pt>
                <c:pt idx="151310">
                  <c:v>-1.7949400000000001E-2</c:v>
                </c:pt>
                <c:pt idx="151311">
                  <c:v>-1.9225800000000001E-2</c:v>
                </c:pt>
                <c:pt idx="151312">
                  <c:v>-2.0487100000000001E-2</c:v>
                </c:pt>
                <c:pt idx="151313">
                  <c:v>-2.1731899999999998E-2</c:v>
                </c:pt>
                <c:pt idx="151314">
                  <c:v>-2.2958699999999999E-2</c:v>
                </c:pt>
                <c:pt idx="151315">
                  <c:v>-2.4166199999999999E-2</c:v>
                </c:pt>
                <c:pt idx="151316">
                  <c:v>-2.5353000000000001E-2</c:v>
                </c:pt>
                <c:pt idx="151317">
                  <c:v>-2.6517499999999999E-2</c:v>
                </c:pt>
                <c:pt idx="151318">
                  <c:v>-2.7658599999999998E-2</c:v>
                </c:pt>
                <c:pt idx="151319">
                  <c:v>-2.8774899999999999E-2</c:v>
                </c:pt>
                <c:pt idx="151320">
                  <c:v>-2.9864999999999999E-2</c:v>
                </c:pt>
                <c:pt idx="151321">
                  <c:v>-3.09276E-2</c:v>
                </c:pt>
                <c:pt idx="151322">
                  <c:v>-3.19616E-2</c:v>
                </c:pt>
                <c:pt idx="151323">
                  <c:v>-3.2965800000000003E-2</c:v>
                </c:pt>
                <c:pt idx="151324">
                  <c:v>-3.3938900000000001E-2</c:v>
                </c:pt>
                <c:pt idx="151325">
                  <c:v>-3.4879800000000002E-2</c:v>
                </c:pt>
                <c:pt idx="151326">
                  <c:v>-3.5787399999999997E-2</c:v>
                </c:pt>
                <c:pt idx="151327">
                  <c:v>-3.6660600000000002E-2</c:v>
                </c:pt>
                <c:pt idx="151328">
                  <c:v>-3.7498499999999997E-2</c:v>
                </c:pt>
                <c:pt idx="151329">
                  <c:v>-3.8300000000000001E-2</c:v>
                </c:pt>
                <c:pt idx="151330">
                  <c:v>-3.90642E-2</c:v>
                </c:pt>
                <c:pt idx="151331">
                  <c:v>-3.9790199999999998E-2</c:v>
                </c:pt>
                <c:pt idx="151332">
                  <c:v>-4.0477100000000002E-2</c:v>
                </c:pt>
                <c:pt idx="151333">
                  <c:v>-4.11242E-2</c:v>
                </c:pt>
                <c:pt idx="151334">
                  <c:v>-4.1730700000000003E-2</c:v>
                </c:pt>
                <c:pt idx="151335">
                  <c:v>-4.2295899999999997E-2</c:v>
                </c:pt>
                <c:pt idx="151336">
                  <c:v>-4.2819099999999999E-2</c:v>
                </c:pt>
                <c:pt idx="151337">
                  <c:v>-4.3299799999999999E-2</c:v>
                </c:pt>
                <c:pt idx="151338">
                  <c:v>-4.37373E-2</c:v>
                </c:pt>
                <c:pt idx="151339">
                  <c:v>-4.4131299999999998E-2</c:v>
                </c:pt>
                <c:pt idx="151340">
                  <c:v>-4.4481100000000003E-2</c:v>
                </c:pt>
                <c:pt idx="151341">
                  <c:v>-4.47865E-2</c:v>
                </c:pt>
                <c:pt idx="151342">
                  <c:v>-4.50471E-2</c:v>
                </c:pt>
                <c:pt idx="151343">
                  <c:v>-4.52626E-2</c:v>
                </c:pt>
                <c:pt idx="151344">
                  <c:v>-4.5432899999999998E-2</c:v>
                </c:pt>
                <c:pt idx="151345">
                  <c:v>-4.5557599999999997E-2</c:v>
                </c:pt>
                <c:pt idx="151346">
                  <c:v>-4.5636700000000002E-2</c:v>
                </c:pt>
                <c:pt idx="151347">
                  <c:v>-4.5670099999999998E-2</c:v>
                </c:pt>
                <c:pt idx="151348">
                  <c:v>-4.5657900000000001E-2</c:v>
                </c:pt>
                <c:pt idx="151349">
                  <c:v>-4.5600000000000002E-2</c:v>
                </c:pt>
                <c:pt idx="151350">
                  <c:v>-4.5496599999999998E-2</c:v>
                </c:pt>
                <c:pt idx="151351">
                  <c:v>-4.5347800000000001E-2</c:v>
                </c:pt>
                <c:pt idx="151352">
                  <c:v>-4.5153899999999997E-2</c:v>
                </c:pt>
                <c:pt idx="151353">
                  <c:v>-4.4914999999999997E-2</c:v>
                </c:pt>
                <c:pt idx="151354">
                  <c:v>-4.46316E-2</c:v>
                </c:pt>
                <c:pt idx="151355">
                  <c:v>-4.43039E-2</c:v>
                </c:pt>
                <c:pt idx="151356">
                  <c:v>-4.3932499999999999E-2</c:v>
                </c:pt>
                <c:pt idx="151357">
                  <c:v>-4.3517800000000002E-2</c:v>
                </c:pt>
                <c:pt idx="151358">
                  <c:v>-4.3060300000000003E-2</c:v>
                </c:pt>
                <c:pt idx="151359">
                  <c:v>-4.2560599999999997E-2</c:v>
                </c:pt>
                <c:pt idx="151360">
                  <c:v>-4.2019300000000002E-2</c:v>
                </c:pt>
                <c:pt idx="151361">
                  <c:v>-4.1437099999999998E-2</c:v>
                </c:pt>
                <c:pt idx="151362">
                  <c:v>-4.0814700000000002E-2</c:v>
                </c:pt>
                <c:pt idx="151363">
                  <c:v>-4.0152899999999998E-2</c:v>
                </c:pt>
                <c:pt idx="151364">
                  <c:v>-3.9452599999999997E-2</c:v>
                </c:pt>
                <c:pt idx="151365">
                  <c:v>-3.8714499999999999E-2</c:v>
                </c:pt>
                <c:pt idx="151366">
                  <c:v>-3.7939599999999997E-2</c:v>
                </c:pt>
                <c:pt idx="151367">
                  <c:v>-3.7128800000000003E-2</c:v>
                </c:pt>
                <c:pt idx="151368">
                  <c:v>-3.6283099999999999E-2</c:v>
                </c:pt>
                <c:pt idx="151369">
                  <c:v>-3.5403499999999997E-2</c:v>
                </c:pt>
                <c:pt idx="151370">
                  <c:v>-3.4491099999999997E-2</c:v>
                </c:pt>
                <c:pt idx="151371">
                  <c:v>-3.3546899999999998E-2</c:v>
                </c:pt>
                <c:pt idx="151372">
                  <c:v>-3.2572200000000003E-2</c:v>
                </c:pt>
                <c:pt idx="151373">
                  <c:v>-3.1567999999999999E-2</c:v>
                </c:pt>
                <c:pt idx="151374">
                  <c:v>-3.05356E-2</c:v>
                </c:pt>
                <c:pt idx="151375">
                  <c:v>-2.9476100000000002E-2</c:v>
                </c:pt>
                <c:pt idx="151376">
                  <c:v>-2.83909E-2</c:v>
                </c:pt>
                <c:pt idx="151377">
                  <c:v>-2.7281099999999999E-2</c:v>
                </c:pt>
                <c:pt idx="151378">
                  <c:v>-2.61482E-2</c:v>
                </c:pt>
                <c:pt idx="151379">
                  <c:v>-2.49933E-2</c:v>
                </c:pt>
                <c:pt idx="151380">
                  <c:v>-2.38178E-2</c:v>
                </c:pt>
                <c:pt idx="151381">
                  <c:v>-2.26232E-2</c:v>
                </c:pt>
                <c:pt idx="151382">
                  <c:v>-2.1410700000000001E-2</c:v>
                </c:pt>
                <c:pt idx="151383">
                  <c:v>-2.01818E-2</c:v>
                </c:pt>
                <c:pt idx="151384">
                  <c:v>-1.8937800000000001E-2</c:v>
                </c:pt>
                <c:pt idx="151385">
                  <c:v>-1.7680100000000001E-2</c:v>
                </c:pt>
                <c:pt idx="151386">
                  <c:v>-1.64102E-2</c:v>
                </c:pt>
                <c:pt idx="151387">
                  <c:v>-1.5129500000000001E-2</c:v>
                </c:pt>
                <c:pt idx="151388">
                  <c:v>-1.38394E-2</c:v>
                </c:pt>
                <c:pt idx="151389">
                  <c:v>-1.2541399999999999E-2</c:v>
                </c:pt>
                <c:pt idx="151390">
                  <c:v>-1.12368E-2</c:v>
                </c:pt>
                <c:pt idx="151391" formatCode="0.00E+00">
                  <c:v>-9.9271499999999992E-3</c:v>
                </c:pt>
                <c:pt idx="151392" formatCode="0.00E+00">
                  <c:v>-8.6138099999999995E-3</c:v>
                </c:pt>
                <c:pt idx="151393" formatCode="0.00E+00">
                  <c:v>-7.2982100000000003E-3</c:v>
                </c:pt>
                <c:pt idx="151394" formatCode="0.00E+00">
                  <c:v>-5.98177E-3</c:v>
                </c:pt>
                <c:pt idx="151395" formatCode="0.00E+00">
                  <c:v>-4.6658999999999997E-3</c:v>
                </c:pt>
                <c:pt idx="151396" formatCode="0.00E+00">
                  <c:v>-3.35199E-3</c:v>
                </c:pt>
                <c:pt idx="151397" formatCode="0.00E+00">
                  <c:v>-2.04141E-3</c:v>
                </c:pt>
                <c:pt idx="151398" formatCode="0.00E+00">
                  <c:v>-7.3554299999999996E-4</c:v>
                </c:pt>
                <c:pt idx="151399" formatCode="0.00E+00">
                  <c:v>5.6426499999999999E-4</c:v>
                </c:pt>
                <c:pt idx="151400" formatCode="0.00E+00">
                  <c:v>1.8566800000000001E-3</c:v>
                </c:pt>
                <c:pt idx="151401" formatCode="0.00E+00">
                  <c:v>3.1403799999999999E-3</c:v>
                </c:pt>
                <c:pt idx="151402" formatCode="0.00E+00">
                  <c:v>4.4140899999999999E-3</c:v>
                </c:pt>
                <c:pt idx="151403" formatCode="0.00E+00">
                  <c:v>5.6765100000000001E-3</c:v>
                </c:pt>
                <c:pt idx="151404" formatCode="0.00E+00">
                  <c:v>6.92642E-3</c:v>
                </c:pt>
                <c:pt idx="151405" formatCode="0.00E+00">
                  <c:v>8.1625699999999992E-3</c:v>
                </c:pt>
                <c:pt idx="151406" formatCode="0.00E+00">
                  <c:v>9.3837899999999995E-3</c:v>
                </c:pt>
                <c:pt idx="151407">
                  <c:v>1.05889E-2</c:v>
                </c:pt>
                <c:pt idx="151408">
                  <c:v>1.1776699999999999E-2</c:v>
                </c:pt>
                <c:pt idx="151409">
                  <c:v>1.29462E-2</c:v>
                </c:pt>
                <c:pt idx="151410">
                  <c:v>1.4096300000000001E-2</c:v>
                </c:pt>
                <c:pt idx="151411">
                  <c:v>1.5225900000000001E-2</c:v>
                </c:pt>
                <c:pt idx="151412">
                  <c:v>1.6334000000000001E-2</c:v>
                </c:pt>
                <c:pt idx="151413">
                  <c:v>1.74197E-2</c:v>
                </c:pt>
                <c:pt idx="151414">
                  <c:v>1.8481899999999999E-2</c:v>
                </c:pt>
                <c:pt idx="151415">
                  <c:v>1.95199E-2</c:v>
                </c:pt>
                <c:pt idx="151416">
                  <c:v>2.0532700000000001E-2</c:v>
                </c:pt>
                <c:pt idx="151417">
                  <c:v>2.15196E-2</c:v>
                </c:pt>
                <c:pt idx="151418">
                  <c:v>2.2479599999999999E-2</c:v>
                </c:pt>
                <c:pt idx="151419">
                  <c:v>2.3412200000000001E-2</c:v>
                </c:pt>
                <c:pt idx="151420">
                  <c:v>2.4316600000000001E-2</c:v>
                </c:pt>
                <c:pt idx="151421">
                  <c:v>2.5192099999999999E-2</c:v>
                </c:pt>
                <c:pt idx="151422">
                  <c:v>2.6038100000000002E-2</c:v>
                </c:pt>
                <c:pt idx="151423">
                  <c:v>2.6854099999999999E-2</c:v>
                </c:pt>
                <c:pt idx="151424">
                  <c:v>2.7639400000000001E-2</c:v>
                </c:pt>
                <c:pt idx="151425">
                  <c:v>2.8393700000000001E-2</c:v>
                </c:pt>
                <c:pt idx="151426">
                  <c:v>2.91165E-2</c:v>
                </c:pt>
                <c:pt idx="151427">
                  <c:v>2.9807299999999998E-2</c:v>
                </c:pt>
                <c:pt idx="151428">
                  <c:v>3.0465699999999998E-2</c:v>
                </c:pt>
                <c:pt idx="151429">
                  <c:v>3.10916E-2</c:v>
                </c:pt>
                <c:pt idx="151430">
                  <c:v>3.16846E-2</c:v>
                </c:pt>
                <c:pt idx="151431">
                  <c:v>3.2244399999999999E-2</c:v>
                </c:pt>
                <c:pt idx="151432">
                  <c:v>3.2770899999999999E-2</c:v>
                </c:pt>
                <c:pt idx="151433">
                  <c:v>3.3263899999999999E-2</c:v>
                </c:pt>
                <c:pt idx="151434">
                  <c:v>3.3723299999999998E-2</c:v>
                </c:pt>
                <c:pt idx="151435">
                  <c:v>3.4149100000000002E-2</c:v>
                </c:pt>
                <c:pt idx="151436">
                  <c:v>3.4541200000000001E-2</c:v>
                </c:pt>
                <c:pt idx="151437">
                  <c:v>3.4899699999999999E-2</c:v>
                </c:pt>
                <c:pt idx="151438">
                  <c:v>3.5224499999999999E-2</c:v>
                </c:pt>
                <c:pt idx="151439">
                  <c:v>3.55158E-2</c:v>
                </c:pt>
                <c:pt idx="151440">
                  <c:v>3.5773800000000001E-2</c:v>
                </c:pt>
                <c:pt idx="151441">
                  <c:v>3.5998599999999999E-2</c:v>
                </c:pt>
                <c:pt idx="151442">
                  <c:v>3.6190300000000002E-2</c:v>
                </c:pt>
                <c:pt idx="151443">
                  <c:v>3.6349300000000001E-2</c:v>
                </c:pt>
                <c:pt idx="151444">
                  <c:v>3.6475899999999999E-2</c:v>
                </c:pt>
                <c:pt idx="151445">
                  <c:v>3.65703E-2</c:v>
                </c:pt>
                <c:pt idx="151446">
                  <c:v>3.6632900000000003E-2</c:v>
                </c:pt>
                <c:pt idx="151447">
                  <c:v>3.6664000000000002E-2</c:v>
                </c:pt>
                <c:pt idx="151448">
                  <c:v>3.6664200000000001E-2</c:v>
                </c:pt>
                <c:pt idx="151449">
                  <c:v>3.6633699999999998E-2</c:v>
                </c:pt>
                <c:pt idx="151450">
                  <c:v>3.65732E-2</c:v>
                </c:pt>
                <c:pt idx="151451">
                  <c:v>3.6483099999999997E-2</c:v>
                </c:pt>
                <c:pt idx="151452">
                  <c:v>3.6363800000000002E-2</c:v>
                </c:pt>
                <c:pt idx="151453">
                  <c:v>3.6216100000000001E-2</c:v>
                </c:pt>
                <c:pt idx="151454">
                  <c:v>3.60404E-2</c:v>
                </c:pt>
                <c:pt idx="151455">
                  <c:v>3.5837300000000002E-2</c:v>
                </c:pt>
                <c:pt idx="151456">
                  <c:v>3.56075E-2</c:v>
                </c:pt>
                <c:pt idx="151457">
                  <c:v>3.5351599999999997E-2</c:v>
                </c:pt>
                <c:pt idx="151458">
                  <c:v>3.5070299999999999E-2</c:v>
                </c:pt>
                <c:pt idx="151459">
                  <c:v>3.4764200000000002E-2</c:v>
                </c:pt>
                <c:pt idx="151460">
                  <c:v>3.4434100000000002E-2</c:v>
                </c:pt>
                <c:pt idx="151461">
                  <c:v>3.40805E-2</c:v>
                </c:pt>
                <c:pt idx="151462">
                  <c:v>3.37043E-2</c:v>
                </c:pt>
                <c:pt idx="151463">
                  <c:v>3.3306200000000001E-2</c:v>
                </c:pt>
                <c:pt idx="151464">
                  <c:v>3.2887E-2</c:v>
                </c:pt>
                <c:pt idx="151465">
                  <c:v>3.2447299999999998E-2</c:v>
                </c:pt>
                <c:pt idx="151466">
                  <c:v>3.19879E-2</c:v>
                </c:pt>
                <c:pt idx="151467">
                  <c:v>3.1509700000000002E-2</c:v>
                </c:pt>
                <c:pt idx="151468">
                  <c:v>3.1013300000000001E-2</c:v>
                </c:pt>
                <c:pt idx="151469">
                  <c:v>3.0499600000000002E-2</c:v>
                </c:pt>
                <c:pt idx="151470">
                  <c:v>2.9969300000000001E-2</c:v>
                </c:pt>
                <c:pt idx="151471">
                  <c:v>2.94232E-2</c:v>
                </c:pt>
                <c:pt idx="151472">
                  <c:v>2.8862100000000002E-2</c:v>
                </c:pt>
                <c:pt idx="151473">
                  <c:v>2.8286800000000001E-2</c:v>
                </c:pt>
                <c:pt idx="151474">
                  <c:v>2.7698E-2</c:v>
                </c:pt>
                <c:pt idx="151475">
                  <c:v>2.7096599999999998E-2</c:v>
                </c:pt>
                <c:pt idx="151476">
                  <c:v>2.6483199999999998E-2</c:v>
                </c:pt>
                <c:pt idx="151477">
                  <c:v>2.5858599999999999E-2</c:v>
                </c:pt>
                <c:pt idx="151478">
                  <c:v>2.5223599999999999E-2</c:v>
                </c:pt>
                <c:pt idx="151479">
                  <c:v>2.4579E-2</c:v>
                </c:pt>
                <c:pt idx="151480">
                  <c:v>2.3925499999999999E-2</c:v>
                </c:pt>
                <c:pt idx="151481">
                  <c:v>2.3263699999999998E-2</c:v>
                </c:pt>
                <c:pt idx="151482">
                  <c:v>2.2594400000000001E-2</c:v>
                </c:pt>
                <c:pt idx="151483">
                  <c:v>2.1918400000000001E-2</c:v>
                </c:pt>
                <c:pt idx="151484">
                  <c:v>2.12363E-2</c:v>
                </c:pt>
                <c:pt idx="151485">
                  <c:v>2.05487E-2</c:v>
                </c:pt>
                <c:pt idx="151486">
                  <c:v>1.98563E-2</c:v>
                </c:pt>
                <c:pt idx="151487">
                  <c:v>1.9159900000000001E-2</c:v>
                </c:pt>
                <c:pt idx="151488">
                  <c:v>1.8459900000000001E-2</c:v>
                </c:pt>
                <c:pt idx="151489">
                  <c:v>1.7756999999999998E-2</c:v>
                </c:pt>
                <c:pt idx="151490">
                  <c:v>1.7051799999999999E-2</c:v>
                </c:pt>
                <c:pt idx="151491">
                  <c:v>1.6344899999999999E-2</c:v>
                </c:pt>
                <c:pt idx="151492">
                  <c:v>1.5636899999999999E-2</c:v>
                </c:pt>
                <c:pt idx="151493">
                  <c:v>1.4928200000000001E-2</c:v>
                </c:pt>
                <c:pt idx="151494">
                  <c:v>1.4219300000000001E-2</c:v>
                </c:pt>
                <c:pt idx="151495">
                  <c:v>1.3510899999999999E-2</c:v>
                </c:pt>
                <c:pt idx="151496">
                  <c:v>1.28033E-2</c:v>
                </c:pt>
                <c:pt idx="151497">
                  <c:v>1.2097E-2</c:v>
                </c:pt>
                <c:pt idx="151498">
                  <c:v>1.13924E-2</c:v>
                </c:pt>
                <c:pt idx="151499">
                  <c:v>1.069E-2</c:v>
                </c:pt>
                <c:pt idx="151500" formatCode="0.00E+00">
                  <c:v>9.9901499999999997E-3</c:v>
                </c:pt>
                <c:pt idx="151501" formatCode="0.00E+00">
                  <c:v>9.2931999999999997E-3</c:v>
                </c:pt>
                <c:pt idx="151502" formatCode="0.00E+00">
                  <c:v>8.5995199999999994E-3</c:v>
                </c:pt>
                <c:pt idx="151503" formatCode="0.00E+00">
                  <c:v>7.9094300000000003E-3</c:v>
                </c:pt>
                <c:pt idx="151504" formatCode="0.00E+00">
                  <c:v>7.2232399999999997E-3</c:v>
                </c:pt>
                <c:pt idx="151505" formatCode="0.00E+00">
                  <c:v>6.5412400000000002E-3</c:v>
                </c:pt>
                <c:pt idx="151506" formatCode="0.00E+00">
                  <c:v>5.8636900000000004E-3</c:v>
                </c:pt>
                <c:pt idx="151507" formatCode="0.00E+00">
                  <c:v>5.1908400000000004E-3</c:v>
                </c:pt>
                <c:pt idx="151508" formatCode="0.00E+00">
                  <c:v>4.5229199999999997E-3</c:v>
                </c:pt>
                <c:pt idx="151509" formatCode="0.00E+00">
                  <c:v>3.8601199999999999E-3</c:v>
                </c:pt>
                <c:pt idx="151510" formatCode="0.00E+00">
                  <c:v>3.20265E-3</c:v>
                </c:pt>
                <c:pt idx="151511" formatCode="0.00E+00">
                  <c:v>2.5506499999999998E-3</c:v>
                </c:pt>
                <c:pt idx="151512" formatCode="0.00E+00">
                  <c:v>1.9042799999999999E-3</c:v>
                </c:pt>
                <c:pt idx="151513" formatCode="0.00E+00">
                  <c:v>1.2636800000000001E-3</c:v>
                </c:pt>
                <c:pt idx="151514" formatCode="0.00E+00">
                  <c:v>6.28945E-4</c:v>
                </c:pt>
                <c:pt idx="151515" formatCode="0.00E+00">
                  <c:v>1.8218300000000001E-7</c:v>
                </c:pt>
                <c:pt idx="151516" formatCode="0.00E+00">
                  <c:v>-6.2253199999999997E-4</c:v>
                </c:pt>
                <c:pt idx="151517" formatCode="0.00E+00">
                  <c:v>-1.23913E-3</c:v>
                </c:pt>
                <c:pt idx="151518" formatCode="0.00E+00">
                  <c:v>-1.84958E-3</c:v>
                </c:pt>
                <c:pt idx="151519" formatCode="0.00E+00">
                  <c:v>-2.4538199999999998E-3</c:v>
                </c:pt>
                <c:pt idx="151520" formatCode="0.00E+00">
                  <c:v>-3.05185E-3</c:v>
                </c:pt>
                <c:pt idx="151521" formatCode="0.00E+00">
                  <c:v>-3.64366E-3</c:v>
                </c:pt>
                <c:pt idx="151522" formatCode="0.00E+00">
                  <c:v>-4.2292600000000003E-3</c:v>
                </c:pt>
                <c:pt idx="151523" formatCode="0.00E+00">
                  <c:v>-4.8086500000000003E-3</c:v>
                </c:pt>
                <c:pt idx="151524" formatCode="0.00E+00">
                  <c:v>-5.3818599999999996E-3</c:v>
                </c:pt>
                <c:pt idx="151525" formatCode="0.00E+00">
                  <c:v>-5.9489399999999998E-3</c:v>
                </c:pt>
                <c:pt idx="151526" formatCode="0.00E+00">
                  <c:v>-6.5099199999999998E-3</c:v>
                </c:pt>
                <c:pt idx="151527" formatCode="0.00E+00">
                  <c:v>-7.0648600000000001E-3</c:v>
                </c:pt>
                <c:pt idx="151528" formatCode="0.00E+00">
                  <c:v>-7.6138200000000003E-3</c:v>
                </c:pt>
                <c:pt idx="151529" formatCode="0.00E+00">
                  <c:v>-8.1568600000000002E-3</c:v>
                </c:pt>
                <c:pt idx="151530" formatCode="0.00E+00">
                  <c:v>-8.69406E-3</c:v>
                </c:pt>
                <c:pt idx="151531" formatCode="0.00E+00">
                  <c:v>-9.2254799999999994E-3</c:v>
                </c:pt>
                <c:pt idx="151532" formatCode="0.00E+00">
                  <c:v>-9.7512199999999997E-3</c:v>
                </c:pt>
                <c:pt idx="151533">
                  <c:v>-1.0271300000000001E-2</c:v>
                </c:pt>
                <c:pt idx="151534">
                  <c:v>-1.0785899999999999E-2</c:v>
                </c:pt>
                <c:pt idx="151535">
                  <c:v>-1.1295100000000001E-2</c:v>
                </c:pt>
                <c:pt idx="151536">
                  <c:v>-1.1798899999999999E-2</c:v>
                </c:pt>
                <c:pt idx="151537">
                  <c:v>-1.22974E-2</c:v>
                </c:pt>
                <c:pt idx="151538">
                  <c:v>-1.27908E-2</c:v>
                </c:pt>
                <c:pt idx="151539">
                  <c:v>-1.3278999999999999E-2</c:v>
                </c:pt>
                <c:pt idx="151540">
                  <c:v>-1.3762099999999999E-2</c:v>
                </c:pt>
                <c:pt idx="151541">
                  <c:v>-1.4240299999999999E-2</c:v>
                </c:pt>
                <c:pt idx="151542">
                  <c:v>-1.47136E-2</c:v>
                </c:pt>
                <c:pt idx="151543">
                  <c:v>-1.5181999999999999E-2</c:v>
                </c:pt>
                <c:pt idx="151544">
                  <c:v>-1.5645599999999999E-2</c:v>
                </c:pt>
                <c:pt idx="151545">
                  <c:v>-1.6104500000000001E-2</c:v>
                </c:pt>
                <c:pt idx="151546">
                  <c:v>-1.6558699999999999E-2</c:v>
                </c:pt>
                <c:pt idx="151547">
                  <c:v>-1.7008100000000002E-2</c:v>
                </c:pt>
                <c:pt idx="151548">
                  <c:v>-1.74529E-2</c:v>
                </c:pt>
                <c:pt idx="151549">
                  <c:v>-1.78929E-2</c:v>
                </c:pt>
                <c:pt idx="151550">
                  <c:v>-1.8328299999999999E-2</c:v>
                </c:pt>
                <c:pt idx="151551">
                  <c:v>-1.8759000000000001E-2</c:v>
                </c:pt>
                <c:pt idx="151552">
                  <c:v>-1.9185000000000001E-2</c:v>
                </c:pt>
                <c:pt idx="151553">
                  <c:v>-1.9606200000000001E-2</c:v>
                </c:pt>
                <c:pt idx="151554">
                  <c:v>-2.0022600000000002E-2</c:v>
                </c:pt>
                <c:pt idx="151555">
                  <c:v>-2.04341E-2</c:v>
                </c:pt>
                <c:pt idx="151556">
                  <c:v>-2.0840600000000001E-2</c:v>
                </c:pt>
                <c:pt idx="151557">
                  <c:v>-2.12421E-2</c:v>
                </c:pt>
                <c:pt idx="151558">
                  <c:v>-2.1638299999999999E-2</c:v>
                </c:pt>
                <c:pt idx="151559">
                  <c:v>-2.2029300000000002E-2</c:v>
                </c:pt>
                <c:pt idx="151560">
                  <c:v>-2.2414799999999999E-2</c:v>
                </c:pt>
                <c:pt idx="151561">
                  <c:v>-2.2794700000000001E-2</c:v>
                </c:pt>
                <c:pt idx="151562">
                  <c:v>-2.3168899999999999E-2</c:v>
                </c:pt>
                <c:pt idx="151563">
                  <c:v>-2.3536999999999999E-2</c:v>
                </c:pt>
                <c:pt idx="151564">
                  <c:v>-2.38991E-2</c:v>
                </c:pt>
                <c:pt idx="151565">
                  <c:v>-2.4254700000000001E-2</c:v>
                </c:pt>
                <c:pt idx="151566">
                  <c:v>-2.4603699999999999E-2</c:v>
                </c:pt>
                <c:pt idx="151567">
                  <c:v>-2.49459E-2</c:v>
                </c:pt>
                <c:pt idx="151568">
                  <c:v>-2.5281000000000001E-2</c:v>
                </c:pt>
                <c:pt idx="151569">
                  <c:v>-2.5608599999999999E-2</c:v>
                </c:pt>
                <c:pt idx="151570">
                  <c:v>-2.59286E-2</c:v>
                </c:pt>
                <c:pt idx="151571">
                  <c:v>-2.6240599999999999E-2</c:v>
                </c:pt>
                <c:pt idx="151572">
                  <c:v>-2.65443E-2</c:v>
                </c:pt>
                <c:pt idx="151573">
                  <c:v>-2.68393E-2</c:v>
                </c:pt>
                <c:pt idx="151574">
                  <c:v>-2.7125400000000001E-2</c:v>
                </c:pt>
                <c:pt idx="151575">
                  <c:v>-2.7402099999999999E-2</c:v>
                </c:pt>
                <c:pt idx="151576">
                  <c:v>-2.7669099999999999E-2</c:v>
                </c:pt>
                <c:pt idx="151577">
                  <c:v>-2.79259E-2</c:v>
                </c:pt>
                <c:pt idx="151578">
                  <c:v>-2.8172300000000001E-2</c:v>
                </c:pt>
                <c:pt idx="151579">
                  <c:v>-2.84078E-2</c:v>
                </c:pt>
                <c:pt idx="151580">
                  <c:v>-2.8632000000000001E-2</c:v>
                </c:pt>
                <c:pt idx="151581">
                  <c:v>-2.8844499999999999E-2</c:v>
                </c:pt>
                <c:pt idx="151582">
                  <c:v>-2.9044799999999999E-2</c:v>
                </c:pt>
                <c:pt idx="151583">
                  <c:v>-2.9232500000000002E-2</c:v>
                </c:pt>
                <c:pt idx="151584">
                  <c:v>-2.9407099999999999E-2</c:v>
                </c:pt>
                <c:pt idx="151585">
                  <c:v>-2.9568299999999999E-2</c:v>
                </c:pt>
                <c:pt idx="151586">
                  <c:v>-2.9715600000000002E-2</c:v>
                </c:pt>
                <c:pt idx="151587">
                  <c:v>-2.9848400000000001E-2</c:v>
                </c:pt>
                <c:pt idx="151588">
                  <c:v>-2.99665E-2</c:v>
                </c:pt>
                <c:pt idx="151589">
                  <c:v>-3.0069100000000001E-2</c:v>
                </c:pt>
                <c:pt idx="151590">
                  <c:v>-3.0156100000000002E-2</c:v>
                </c:pt>
                <c:pt idx="151591">
                  <c:v>-3.0226699999999999E-2</c:v>
                </c:pt>
                <c:pt idx="151592">
                  <c:v>-3.0280700000000001E-2</c:v>
                </c:pt>
                <c:pt idx="151593">
                  <c:v>-3.03176E-2</c:v>
                </c:pt>
                <c:pt idx="151594">
                  <c:v>-3.0336800000000001E-2</c:v>
                </c:pt>
                <c:pt idx="151595">
                  <c:v>-3.0338E-2</c:v>
                </c:pt>
                <c:pt idx="151596">
                  <c:v>-3.03206E-2</c:v>
                </c:pt>
                <c:pt idx="151597">
                  <c:v>-3.02844E-2</c:v>
                </c:pt>
                <c:pt idx="151598">
                  <c:v>-3.0228700000000001E-2</c:v>
                </c:pt>
                <c:pt idx="151599">
                  <c:v>-3.0153300000000001E-2</c:v>
                </c:pt>
                <c:pt idx="151600">
                  <c:v>-3.00577E-2</c:v>
                </c:pt>
                <c:pt idx="151601">
                  <c:v>-2.9941499999999999E-2</c:v>
                </c:pt>
                <c:pt idx="151602">
                  <c:v>-2.9804299999999999E-2</c:v>
                </c:pt>
                <c:pt idx="151603">
                  <c:v>-2.9645700000000001E-2</c:v>
                </c:pt>
                <c:pt idx="151604">
                  <c:v>-2.9465499999999999E-2</c:v>
                </c:pt>
                <c:pt idx="151605">
                  <c:v>-2.92631E-2</c:v>
                </c:pt>
                <c:pt idx="151606">
                  <c:v>-2.9038399999999999E-2</c:v>
                </c:pt>
                <c:pt idx="151607">
                  <c:v>-2.8791000000000001E-2</c:v>
                </c:pt>
                <c:pt idx="151608">
                  <c:v>-2.85207E-2</c:v>
                </c:pt>
                <c:pt idx="151609">
                  <c:v>-2.8227100000000001E-2</c:v>
                </c:pt>
                <c:pt idx="151610">
                  <c:v>-2.7909900000000001E-2</c:v>
                </c:pt>
                <c:pt idx="151611">
                  <c:v>-2.7569099999999999E-2</c:v>
                </c:pt>
                <c:pt idx="151612">
                  <c:v>-2.72044E-2</c:v>
                </c:pt>
                <c:pt idx="151613">
                  <c:v>-2.6815499999999999E-2</c:v>
                </c:pt>
                <c:pt idx="151614">
                  <c:v>-2.6402399999999999E-2</c:v>
                </c:pt>
                <c:pt idx="151615">
                  <c:v>-2.5964899999999999E-2</c:v>
                </c:pt>
                <c:pt idx="151616">
                  <c:v>-2.5503000000000001E-2</c:v>
                </c:pt>
                <c:pt idx="151617">
                  <c:v>-2.5016500000000001E-2</c:v>
                </c:pt>
                <c:pt idx="151618">
                  <c:v>-2.45054E-2</c:v>
                </c:pt>
                <c:pt idx="151619">
                  <c:v>-2.3969600000000001E-2</c:v>
                </c:pt>
                <c:pt idx="151620">
                  <c:v>-2.3409300000000001E-2</c:v>
                </c:pt>
                <c:pt idx="151621">
                  <c:v>-2.2824400000000002E-2</c:v>
                </c:pt>
                <c:pt idx="151622">
                  <c:v>-2.2214999999999999E-2</c:v>
                </c:pt>
                <c:pt idx="151623">
                  <c:v>-2.1581300000000001E-2</c:v>
                </c:pt>
                <c:pt idx="151624">
                  <c:v>-2.0923299999999999E-2</c:v>
                </c:pt>
                <c:pt idx="151625">
                  <c:v>-2.0241200000000001E-2</c:v>
                </c:pt>
                <c:pt idx="151626">
                  <c:v>-1.9535299999999998E-2</c:v>
                </c:pt>
                <c:pt idx="151627">
                  <c:v>-1.8805800000000001E-2</c:v>
                </c:pt>
                <c:pt idx="151628">
                  <c:v>-1.80529E-2</c:v>
                </c:pt>
                <c:pt idx="151629">
                  <c:v>-1.7276900000000001E-2</c:v>
                </c:pt>
                <c:pt idx="151630">
                  <c:v>-1.6478300000000001E-2</c:v>
                </c:pt>
                <c:pt idx="151631">
                  <c:v>-1.5657299999999999E-2</c:v>
                </c:pt>
                <c:pt idx="151632">
                  <c:v>-1.48144E-2</c:v>
                </c:pt>
                <c:pt idx="151633">
                  <c:v>-1.3950000000000001E-2</c:v>
                </c:pt>
                <c:pt idx="151634">
                  <c:v>-1.3064600000000001E-2</c:v>
                </c:pt>
                <c:pt idx="151635">
                  <c:v>-1.21587E-2</c:v>
                </c:pt>
                <c:pt idx="151636">
                  <c:v>-1.1232799999999999E-2</c:v>
                </c:pt>
                <c:pt idx="151637">
                  <c:v>-1.0287599999999999E-2</c:v>
                </c:pt>
                <c:pt idx="151638" formatCode="0.00E+00">
                  <c:v>-9.3236800000000009E-3</c:v>
                </c:pt>
                <c:pt idx="151639" formatCode="0.00E+00">
                  <c:v>-8.3416099999999993E-3</c:v>
                </c:pt>
                <c:pt idx="151640" formatCode="0.00E+00">
                  <c:v>-7.3421199999999997E-3</c:v>
                </c:pt>
                <c:pt idx="151641" formatCode="0.00E+00">
                  <c:v>-6.3259199999999996E-3</c:v>
                </c:pt>
                <c:pt idx="151642" formatCode="0.00E+00">
                  <c:v>-5.2937599999999998E-3</c:v>
                </c:pt>
                <c:pt idx="151643" formatCode="0.00E+00">
                  <c:v>-4.2464E-3</c:v>
                </c:pt>
                <c:pt idx="151644" formatCode="0.00E+00">
                  <c:v>-3.1846600000000002E-3</c:v>
                </c:pt>
                <c:pt idx="151645" formatCode="0.00E+00">
                  <c:v>-2.1093800000000001E-3</c:v>
                </c:pt>
                <c:pt idx="151646" formatCode="0.00E+00">
                  <c:v>-1.0214200000000001E-3</c:v>
                </c:pt>
                <c:pt idx="151647" formatCode="0.00E+00">
                  <c:v>7.8318000000000005E-5</c:v>
                </c:pt>
                <c:pt idx="151648" formatCode="0.00E+00">
                  <c:v>1.1889100000000001E-3</c:v>
                </c:pt>
                <c:pt idx="151649" formatCode="0.00E+00">
                  <c:v>2.3094000000000001E-3</c:v>
                </c:pt>
                <c:pt idx="151650" formatCode="0.00E+00">
                  <c:v>3.43881E-3</c:v>
                </c:pt>
                <c:pt idx="151651" formatCode="0.00E+00">
                  <c:v>4.5761500000000002E-3</c:v>
                </c:pt>
                <c:pt idx="151652" formatCode="0.00E+00">
                  <c:v>5.7203699999999998E-3</c:v>
                </c:pt>
                <c:pt idx="151653" formatCode="0.00E+00">
                  <c:v>6.8704400000000002E-3</c:v>
                </c:pt>
                <c:pt idx="151654" formatCode="0.00E+00">
                  <c:v>8.0252799999999992E-3</c:v>
                </c:pt>
                <c:pt idx="151655" formatCode="0.00E+00">
                  <c:v>9.1838000000000006E-3</c:v>
                </c:pt>
                <c:pt idx="151656">
                  <c:v>1.0344900000000001E-2</c:v>
                </c:pt>
                <c:pt idx="151657">
                  <c:v>1.1507399999999999E-2</c:v>
                </c:pt>
                <c:pt idx="151658">
                  <c:v>1.26702E-2</c:v>
                </c:pt>
                <c:pt idx="151659">
                  <c:v>1.38321E-2</c:v>
                </c:pt>
                <c:pt idx="151660">
                  <c:v>1.4992E-2</c:v>
                </c:pt>
                <c:pt idx="151661">
                  <c:v>1.6148599999999999E-2</c:v>
                </c:pt>
                <c:pt idx="151662">
                  <c:v>1.7300800000000002E-2</c:v>
                </c:pt>
                <c:pt idx="151663">
                  <c:v>1.8447399999999999E-2</c:v>
                </c:pt>
                <c:pt idx="151664">
                  <c:v>1.9587E-2</c:v>
                </c:pt>
                <c:pt idx="151665">
                  <c:v>2.07186E-2</c:v>
                </c:pt>
                <c:pt idx="151666">
                  <c:v>2.18409E-2</c:v>
                </c:pt>
                <c:pt idx="151667">
                  <c:v>2.29526E-2</c:v>
                </c:pt>
                <c:pt idx="151668">
                  <c:v>2.4052500000000001E-2</c:v>
                </c:pt>
                <c:pt idx="151669">
                  <c:v>2.5139399999999999E-2</c:v>
                </c:pt>
                <c:pt idx="151670">
                  <c:v>2.6211999999999999E-2</c:v>
                </c:pt>
                <c:pt idx="151671">
                  <c:v>2.72692E-2</c:v>
                </c:pt>
                <c:pt idx="151672">
                  <c:v>2.83097E-2</c:v>
                </c:pt>
                <c:pt idx="151673">
                  <c:v>2.9332199999999999E-2</c:v>
                </c:pt>
                <c:pt idx="151674">
                  <c:v>3.0335600000000001E-2</c:v>
                </c:pt>
                <c:pt idx="151675">
                  <c:v>3.1318699999999998E-2</c:v>
                </c:pt>
                <c:pt idx="151676">
                  <c:v>3.2280200000000002E-2</c:v>
                </c:pt>
                <c:pt idx="151677">
                  <c:v>3.3219100000000001E-2</c:v>
                </c:pt>
                <c:pt idx="151678">
                  <c:v>3.4134100000000001E-2</c:v>
                </c:pt>
                <c:pt idx="151679">
                  <c:v>3.5024100000000002E-2</c:v>
                </c:pt>
                <c:pt idx="151680">
                  <c:v>3.5888000000000003E-2</c:v>
                </c:pt>
                <c:pt idx="151681">
                  <c:v>3.6724699999999999E-2</c:v>
                </c:pt>
                <c:pt idx="151682">
                  <c:v>3.7533200000000003E-2</c:v>
                </c:pt>
                <c:pt idx="151683">
                  <c:v>3.8312199999999998E-2</c:v>
                </c:pt>
                <c:pt idx="151684">
                  <c:v>3.9060900000000003E-2</c:v>
                </c:pt>
                <c:pt idx="151685">
                  <c:v>3.97782E-2</c:v>
                </c:pt>
                <c:pt idx="151686">
                  <c:v>4.0463199999999998E-2</c:v>
                </c:pt>
                <c:pt idx="151687">
                  <c:v>4.11148E-2</c:v>
                </c:pt>
                <c:pt idx="151688">
                  <c:v>4.17323E-2</c:v>
                </c:pt>
                <c:pt idx="151689">
                  <c:v>4.2314600000000001E-2</c:v>
                </c:pt>
                <c:pt idx="151690">
                  <c:v>4.2861000000000003E-2</c:v>
                </c:pt>
                <c:pt idx="151691">
                  <c:v>4.3370600000000002E-2</c:v>
                </c:pt>
                <c:pt idx="151692">
                  <c:v>4.3842600000000002E-2</c:v>
                </c:pt>
                <c:pt idx="151693">
                  <c:v>4.42764E-2</c:v>
                </c:pt>
                <c:pt idx="151694">
                  <c:v>4.4671200000000001E-2</c:v>
                </c:pt>
                <c:pt idx="151695">
                  <c:v>4.5026400000000001E-2</c:v>
                </c:pt>
                <c:pt idx="151696">
                  <c:v>4.5341300000000001E-2</c:v>
                </c:pt>
                <c:pt idx="151697">
                  <c:v>4.56154E-2</c:v>
                </c:pt>
                <c:pt idx="151698">
                  <c:v>4.5848100000000003E-2</c:v>
                </c:pt>
                <c:pt idx="151699">
                  <c:v>4.6038900000000001E-2</c:v>
                </c:pt>
                <c:pt idx="151700">
                  <c:v>4.6187499999999999E-2</c:v>
                </c:pt>
                <c:pt idx="151701">
                  <c:v>4.6293399999999998E-2</c:v>
                </c:pt>
                <c:pt idx="151702">
                  <c:v>4.6356300000000003E-2</c:v>
                </c:pt>
                <c:pt idx="151703">
                  <c:v>4.6375800000000002E-2</c:v>
                </c:pt>
                <c:pt idx="151704">
                  <c:v>4.6351700000000003E-2</c:v>
                </c:pt>
                <c:pt idx="151705">
                  <c:v>4.6283900000000003E-2</c:v>
                </c:pt>
                <c:pt idx="151706">
                  <c:v>4.6172100000000001E-2</c:v>
                </c:pt>
                <c:pt idx="151707">
                  <c:v>4.6016300000000003E-2</c:v>
                </c:pt>
                <c:pt idx="151708">
                  <c:v>4.58164E-2</c:v>
                </c:pt>
                <c:pt idx="151709">
                  <c:v>4.5572399999999999E-2</c:v>
                </c:pt>
                <c:pt idx="151710">
                  <c:v>4.52843E-2</c:v>
                </c:pt>
                <c:pt idx="151711">
                  <c:v>4.4952300000000001E-2</c:v>
                </c:pt>
                <c:pt idx="151712">
                  <c:v>4.4576600000000001E-2</c:v>
                </c:pt>
                <c:pt idx="151713">
                  <c:v>4.4157200000000001E-2</c:v>
                </c:pt>
                <c:pt idx="151714">
                  <c:v>4.3694499999999997E-2</c:v>
                </c:pt>
                <c:pt idx="151715">
                  <c:v>4.3188699999999997E-2</c:v>
                </c:pt>
                <c:pt idx="151716">
                  <c:v>4.2640299999999999E-2</c:v>
                </c:pt>
                <c:pt idx="151717">
                  <c:v>4.2049599999999999E-2</c:v>
                </c:pt>
                <c:pt idx="151718">
                  <c:v>4.1417099999999998E-2</c:v>
                </c:pt>
                <c:pt idx="151719">
                  <c:v>4.0743399999999999E-2</c:v>
                </c:pt>
                <c:pt idx="151720">
                  <c:v>4.0028800000000003E-2</c:v>
                </c:pt>
                <c:pt idx="151721">
                  <c:v>3.9274200000000002E-2</c:v>
                </c:pt>
                <c:pt idx="151722">
                  <c:v>3.848E-2</c:v>
                </c:pt>
                <c:pt idx="151723">
                  <c:v>3.7647100000000003E-2</c:v>
                </c:pt>
                <c:pt idx="151724">
                  <c:v>3.6776099999999999E-2</c:v>
                </c:pt>
                <c:pt idx="151725">
                  <c:v>3.5867900000000001E-2</c:v>
                </c:pt>
                <c:pt idx="151726">
                  <c:v>3.4923299999999997E-2</c:v>
                </c:pt>
                <c:pt idx="151727">
                  <c:v>3.39432E-2</c:v>
                </c:pt>
                <c:pt idx="151728">
                  <c:v>3.2928499999999999E-2</c:v>
                </c:pt>
                <c:pt idx="151729">
                  <c:v>3.1880199999999997E-2</c:v>
                </c:pt>
                <c:pt idx="151730">
                  <c:v>3.0799300000000002E-2</c:v>
                </c:pt>
                <c:pt idx="151731">
                  <c:v>2.9686899999999999E-2</c:v>
                </c:pt>
                <c:pt idx="151732">
                  <c:v>2.8544E-2</c:v>
                </c:pt>
                <c:pt idx="151733">
                  <c:v>2.7371800000000002E-2</c:v>
                </c:pt>
                <c:pt idx="151734">
                  <c:v>2.6171400000000001E-2</c:v>
                </c:pt>
                <c:pt idx="151735">
                  <c:v>2.4944000000000001E-2</c:v>
                </c:pt>
                <c:pt idx="151736">
                  <c:v>2.3690900000000001E-2</c:v>
                </c:pt>
                <c:pt idx="151737">
                  <c:v>2.2413300000000001E-2</c:v>
                </c:pt>
                <c:pt idx="151738">
                  <c:v>2.1112499999999999E-2</c:v>
                </c:pt>
                <c:pt idx="151739">
                  <c:v>1.9789899999999999E-2</c:v>
                </c:pt>
                <c:pt idx="151740">
                  <c:v>1.84467E-2</c:v>
                </c:pt>
                <c:pt idx="151741">
                  <c:v>1.7084499999999999E-2</c:v>
                </c:pt>
                <c:pt idx="151742">
                  <c:v>1.57044E-2</c:v>
                </c:pt>
                <c:pt idx="151743">
                  <c:v>1.4308100000000001E-2</c:v>
                </c:pt>
                <c:pt idx="151744">
                  <c:v>1.2896899999999999E-2</c:v>
                </c:pt>
                <c:pt idx="151745">
                  <c:v>1.14722E-2</c:v>
                </c:pt>
                <c:pt idx="151746">
                  <c:v>1.00356E-2</c:v>
                </c:pt>
                <c:pt idx="151747" formatCode="0.00E+00">
                  <c:v>8.5885500000000004E-3</c:v>
                </c:pt>
                <c:pt idx="151748" formatCode="0.00E+00">
                  <c:v>7.1325099999999999E-3</c:v>
                </c:pt>
                <c:pt idx="151749" formatCode="0.00E+00">
                  <c:v>5.6690300000000002E-3</c:v>
                </c:pt>
                <c:pt idx="151750" formatCode="0.00E+00">
                  <c:v>4.1996100000000003E-3</c:v>
                </c:pt>
                <c:pt idx="151751" formatCode="0.00E+00">
                  <c:v>2.7257900000000001E-3</c:v>
                </c:pt>
                <c:pt idx="151752" formatCode="0.00E+00">
                  <c:v>1.24909E-3</c:v>
                </c:pt>
                <c:pt idx="151753" formatCode="0.00E+00">
                  <c:v>-2.2893499999999999E-4</c:v>
                </c:pt>
                <c:pt idx="151754" formatCode="0.00E+00">
                  <c:v>-1.7067600000000001E-3</c:v>
                </c:pt>
                <c:pt idx="151755" formatCode="0.00E+00">
                  <c:v>-3.1828500000000001E-3</c:v>
                </c:pt>
                <c:pt idx="151756" formatCode="0.00E+00">
                  <c:v>-4.6556699999999998E-3</c:v>
                </c:pt>
                <c:pt idx="151757" formatCode="0.00E+00">
                  <c:v>-6.1236900000000002E-3</c:v>
                </c:pt>
                <c:pt idx="151758" formatCode="0.00E+00">
                  <c:v>-7.58539E-3</c:v>
                </c:pt>
                <c:pt idx="151759" formatCode="0.00E+00">
                  <c:v>-9.0392400000000005E-3</c:v>
                </c:pt>
                <c:pt idx="151760">
                  <c:v>-1.04838E-2</c:v>
                </c:pt>
                <c:pt idx="151761">
                  <c:v>-1.1917499999999999E-2</c:v>
                </c:pt>
                <c:pt idx="151762">
                  <c:v>-1.33388E-2</c:v>
                </c:pt>
                <c:pt idx="151763">
                  <c:v>-1.47464E-2</c:v>
                </c:pt>
                <c:pt idx="151764">
                  <c:v>-1.6138799999999998E-2</c:v>
                </c:pt>
                <c:pt idx="151765">
                  <c:v>-1.7514600000000002E-2</c:v>
                </c:pt>
                <c:pt idx="151766">
                  <c:v>-1.8872300000000002E-2</c:v>
                </c:pt>
                <c:pt idx="151767">
                  <c:v>-2.0210599999999999E-2</c:v>
                </c:pt>
                <c:pt idx="151768">
                  <c:v>-2.1528100000000001E-2</c:v>
                </c:pt>
                <c:pt idx="151769">
                  <c:v>-2.2823400000000001E-2</c:v>
                </c:pt>
                <c:pt idx="151770">
                  <c:v>-2.4095399999999999E-2</c:v>
                </c:pt>
                <c:pt idx="151771">
                  <c:v>-2.5342699999999999E-2</c:v>
                </c:pt>
                <c:pt idx="151772">
                  <c:v>-2.65641E-2</c:v>
                </c:pt>
                <c:pt idx="151773">
                  <c:v>-2.77583E-2</c:v>
                </c:pt>
                <c:pt idx="151774">
                  <c:v>-2.8924200000000001E-2</c:v>
                </c:pt>
                <c:pt idx="151775">
                  <c:v>-3.0060699999999999E-2</c:v>
                </c:pt>
                <c:pt idx="151776">
                  <c:v>-3.1166599999999999E-2</c:v>
                </c:pt>
                <c:pt idx="151777">
                  <c:v>-3.2240900000000003E-2</c:v>
                </c:pt>
                <c:pt idx="151778">
                  <c:v>-3.32825E-2</c:v>
                </c:pt>
                <c:pt idx="151779">
                  <c:v>-3.4290500000000002E-2</c:v>
                </c:pt>
                <c:pt idx="151780">
                  <c:v>-3.5263900000000001E-2</c:v>
                </c:pt>
                <c:pt idx="151781">
                  <c:v>-3.6201900000000002E-2</c:v>
                </c:pt>
                <c:pt idx="151782">
                  <c:v>-3.7103400000000002E-2</c:v>
                </c:pt>
                <c:pt idx="151783">
                  <c:v>-3.7967899999999999E-2</c:v>
                </c:pt>
                <c:pt idx="151784">
                  <c:v>-3.87944E-2</c:v>
                </c:pt>
                <c:pt idx="151785">
                  <c:v>-3.9582199999999998E-2</c:v>
                </c:pt>
                <c:pt idx="151786">
                  <c:v>-4.03308E-2</c:v>
                </c:pt>
                <c:pt idx="151787">
                  <c:v>-4.1039300000000001E-2</c:v>
                </c:pt>
                <c:pt idx="151788">
                  <c:v>-4.1707399999999999E-2</c:v>
                </c:pt>
                <c:pt idx="151789">
                  <c:v>-4.2334299999999998E-2</c:v>
                </c:pt>
                <c:pt idx="151790">
                  <c:v>-4.2919699999999998E-2</c:v>
                </c:pt>
                <c:pt idx="151791">
                  <c:v>-4.3463099999999998E-2</c:v>
                </c:pt>
                <c:pt idx="151792">
                  <c:v>-4.3964000000000003E-2</c:v>
                </c:pt>
                <c:pt idx="151793">
                  <c:v>-4.4422299999999998E-2</c:v>
                </c:pt>
                <c:pt idx="151794">
                  <c:v>-4.4837599999999998E-2</c:v>
                </c:pt>
                <c:pt idx="151795">
                  <c:v>-4.5209600000000003E-2</c:v>
                </c:pt>
                <c:pt idx="151796">
                  <c:v>-4.5538099999999998E-2</c:v>
                </c:pt>
                <c:pt idx="151797">
                  <c:v>-4.5823200000000001E-2</c:v>
                </c:pt>
                <c:pt idx="151798">
                  <c:v>-4.6064500000000001E-2</c:v>
                </c:pt>
                <c:pt idx="151799">
                  <c:v>-4.62621E-2</c:v>
                </c:pt>
                <c:pt idx="151800">
                  <c:v>-4.6416100000000002E-2</c:v>
                </c:pt>
                <c:pt idx="151801">
                  <c:v>-4.6526400000000002E-2</c:v>
                </c:pt>
                <c:pt idx="151802">
                  <c:v>-4.6593299999999997E-2</c:v>
                </c:pt>
                <c:pt idx="151803">
                  <c:v>-4.6616699999999997E-2</c:v>
                </c:pt>
                <c:pt idx="151804">
                  <c:v>-4.6597100000000002E-2</c:v>
                </c:pt>
                <c:pt idx="151805">
                  <c:v>-4.6534499999999999E-2</c:v>
                </c:pt>
                <c:pt idx="151806">
                  <c:v>-4.64293E-2</c:v>
                </c:pt>
                <c:pt idx="151807">
                  <c:v>-4.6281900000000001E-2</c:v>
                </c:pt>
                <c:pt idx="151808">
                  <c:v>-4.60927E-2</c:v>
                </c:pt>
                <c:pt idx="151809">
                  <c:v>-4.5862E-2</c:v>
                </c:pt>
                <c:pt idx="151810">
                  <c:v>-4.5590400000000003E-2</c:v>
                </c:pt>
                <c:pt idx="151811">
                  <c:v>-4.52783E-2</c:v>
                </c:pt>
                <c:pt idx="151812">
                  <c:v>-4.4926399999999998E-2</c:v>
                </c:pt>
                <c:pt idx="151813">
                  <c:v>-4.45353E-2</c:v>
                </c:pt>
                <c:pt idx="151814">
                  <c:v>-4.4105499999999999E-2</c:v>
                </c:pt>
                <c:pt idx="151815">
                  <c:v>-4.36379E-2</c:v>
                </c:pt>
                <c:pt idx="151816">
                  <c:v>-4.3132999999999998E-2</c:v>
                </c:pt>
                <c:pt idx="151817">
                  <c:v>-4.2591700000000003E-2</c:v>
                </c:pt>
                <c:pt idx="151818">
                  <c:v>-4.2014700000000002E-2</c:v>
                </c:pt>
                <c:pt idx="151819">
                  <c:v>-4.1402899999999999E-2</c:v>
                </c:pt>
                <c:pt idx="151820">
                  <c:v>-4.0757099999999997E-2</c:v>
                </c:pt>
                <c:pt idx="151821">
                  <c:v>-4.0078200000000001E-2</c:v>
                </c:pt>
                <c:pt idx="151822">
                  <c:v>-3.9367199999999998E-2</c:v>
                </c:pt>
                <c:pt idx="151823">
                  <c:v>-3.8624899999999997E-2</c:v>
                </c:pt>
                <c:pt idx="151824">
                  <c:v>-3.7852400000000001E-2</c:v>
                </c:pt>
                <c:pt idx="151825">
                  <c:v>-3.7050600000000003E-2</c:v>
                </c:pt>
                <c:pt idx="151826">
                  <c:v>-3.6220599999999999E-2</c:v>
                </c:pt>
                <c:pt idx="151827">
                  <c:v>-3.5363400000000003E-2</c:v>
                </c:pt>
                <c:pt idx="151828">
                  <c:v>-3.4479999999999997E-2</c:v>
                </c:pt>
                <c:pt idx="151829">
                  <c:v>-3.35716E-2</c:v>
                </c:pt>
                <c:pt idx="151830">
                  <c:v>-3.2639300000000003E-2</c:v>
                </c:pt>
                <c:pt idx="151831">
                  <c:v>-3.16841E-2</c:v>
                </c:pt>
                <c:pt idx="151832">
                  <c:v>-3.07072E-2</c:v>
                </c:pt>
                <c:pt idx="151833">
                  <c:v>-2.9709699999999999E-2</c:v>
                </c:pt>
                <c:pt idx="151834">
                  <c:v>-2.8692800000000001E-2</c:v>
                </c:pt>
                <c:pt idx="151835">
                  <c:v>-2.7657600000000001E-2</c:v>
                </c:pt>
                <c:pt idx="151836">
                  <c:v>-2.6605400000000001E-2</c:v>
                </c:pt>
                <c:pt idx="151837">
                  <c:v>-2.5537199999999999E-2</c:v>
                </c:pt>
                <c:pt idx="151838">
                  <c:v>-2.4454300000000002E-2</c:v>
                </c:pt>
                <c:pt idx="151839">
                  <c:v>-2.3357900000000001E-2</c:v>
                </c:pt>
                <c:pt idx="151840">
                  <c:v>-2.2249100000000001E-2</c:v>
                </c:pt>
                <c:pt idx="151841">
                  <c:v>-2.1129100000000001E-2</c:v>
                </c:pt>
                <c:pt idx="151842">
                  <c:v>-1.9999200000000002E-2</c:v>
                </c:pt>
                <c:pt idx="151843">
                  <c:v>-1.8860399999999999E-2</c:v>
                </c:pt>
                <c:pt idx="151844">
                  <c:v>-1.7714000000000001E-2</c:v>
                </c:pt>
                <c:pt idx="151845">
                  <c:v>-1.6561200000000002E-2</c:v>
                </c:pt>
                <c:pt idx="151846">
                  <c:v>-1.5403E-2</c:v>
                </c:pt>
                <c:pt idx="151847">
                  <c:v>-1.42407E-2</c:v>
                </c:pt>
                <c:pt idx="151848">
                  <c:v>-1.3075399999999999E-2</c:v>
                </c:pt>
                <c:pt idx="151849">
                  <c:v>-1.19083E-2</c:v>
                </c:pt>
                <c:pt idx="151850">
                  <c:v>-1.0740400000000001E-2</c:v>
                </c:pt>
                <c:pt idx="151851" formatCode="0.00E+00">
                  <c:v>-9.5728099999999993E-3</c:v>
                </c:pt>
                <c:pt idx="151852" formatCode="0.00E+00">
                  <c:v>-8.4067199999999995E-3</c:v>
                </c:pt>
                <c:pt idx="151853" formatCode="0.00E+00">
                  <c:v>-7.2431500000000003E-3</c:v>
                </c:pt>
                <c:pt idx="151854" formatCode="0.00E+00">
                  <c:v>-6.0831699999999997E-3</c:v>
                </c:pt>
                <c:pt idx="151855" formatCode="0.00E+00">
                  <c:v>-4.9278200000000003E-3</c:v>
                </c:pt>
                <c:pt idx="151856" formatCode="0.00E+00">
                  <c:v>-3.7780999999999999E-3</c:v>
                </c:pt>
                <c:pt idx="151857" formatCode="0.00E+00">
                  <c:v>-2.63503E-3</c:v>
                </c:pt>
                <c:pt idx="151858" formatCode="0.00E+00">
                  <c:v>-1.49957E-3</c:v>
                </c:pt>
                <c:pt idx="151859" formatCode="0.00E+00">
                  <c:v>-3.7267300000000001E-4</c:v>
                </c:pt>
                <c:pt idx="151860" formatCode="0.00E+00">
                  <c:v>7.4472199999999996E-4</c:v>
                </c:pt>
                <c:pt idx="151861" formatCode="0.00E+00">
                  <c:v>1.8517099999999999E-3</c:v>
                </c:pt>
                <c:pt idx="151862" formatCode="0.00E+00">
                  <c:v>2.9474200000000001E-3</c:v>
                </c:pt>
                <c:pt idx="151863" formatCode="0.00E+00">
                  <c:v>4.0309999999999999E-3</c:v>
                </c:pt>
                <c:pt idx="151864" formatCode="0.00E+00">
                  <c:v>5.1016100000000003E-3</c:v>
                </c:pt>
                <c:pt idx="151865" formatCode="0.00E+00">
                  <c:v>6.1584600000000001E-3</c:v>
                </c:pt>
                <c:pt idx="151866" formatCode="0.00E+00">
                  <c:v>7.2007699999999996E-3</c:v>
                </c:pt>
                <c:pt idx="151867" formatCode="0.00E+00">
                  <c:v>8.2278100000000003E-3</c:v>
                </c:pt>
                <c:pt idx="151868" formatCode="0.00E+00">
                  <c:v>9.2388499999999998E-3</c:v>
                </c:pt>
                <c:pt idx="151869">
                  <c:v>1.02332E-2</c:v>
                </c:pt>
                <c:pt idx="151870">
                  <c:v>1.1210299999999999E-2</c:v>
                </c:pt>
                <c:pt idx="151871">
                  <c:v>1.2169299999999999E-2</c:v>
                </c:pt>
                <c:pt idx="151872">
                  <c:v>1.3109900000000001E-2</c:v>
                </c:pt>
                <c:pt idx="151873">
                  <c:v>1.40313E-2</c:v>
                </c:pt>
                <c:pt idx="151874">
                  <c:v>1.4933E-2</c:v>
                </c:pt>
                <c:pt idx="151875">
                  <c:v>1.5814600000000002E-2</c:v>
                </c:pt>
                <c:pt idx="151876">
                  <c:v>1.6675599999999999E-2</c:v>
                </c:pt>
                <c:pt idx="151877">
                  <c:v>1.75155E-2</c:v>
                </c:pt>
                <c:pt idx="151878">
                  <c:v>1.83339E-2</c:v>
                </c:pt>
                <c:pt idx="151879">
                  <c:v>1.9130500000000002E-2</c:v>
                </c:pt>
                <c:pt idx="151880">
                  <c:v>1.99049E-2</c:v>
                </c:pt>
                <c:pt idx="151881">
                  <c:v>2.06567E-2</c:v>
                </c:pt>
                <c:pt idx="151882">
                  <c:v>2.13858E-2</c:v>
                </c:pt>
                <c:pt idx="151883">
                  <c:v>2.2091699999999999E-2</c:v>
                </c:pt>
                <c:pt idx="151884">
                  <c:v>2.27744E-2</c:v>
                </c:pt>
                <c:pt idx="151885">
                  <c:v>2.3433599999999999E-2</c:v>
                </c:pt>
                <c:pt idx="151886">
                  <c:v>2.40691E-2</c:v>
                </c:pt>
                <c:pt idx="151887">
                  <c:v>2.4680799999999999E-2</c:v>
                </c:pt>
                <c:pt idx="151888">
                  <c:v>2.5268499999999999E-2</c:v>
                </c:pt>
                <c:pt idx="151889">
                  <c:v>2.5832299999999999E-2</c:v>
                </c:pt>
                <c:pt idx="151890">
                  <c:v>2.63719E-2</c:v>
                </c:pt>
                <c:pt idx="151891">
                  <c:v>2.6887500000000002E-2</c:v>
                </c:pt>
                <c:pt idx="151892">
                  <c:v>2.7378900000000001E-2</c:v>
                </c:pt>
                <c:pt idx="151893">
                  <c:v>2.7846300000000001E-2</c:v>
                </c:pt>
                <c:pt idx="151894">
                  <c:v>2.8289600000000002E-2</c:v>
                </c:pt>
                <c:pt idx="151895">
                  <c:v>2.8708899999999999E-2</c:v>
                </c:pt>
                <c:pt idx="151896">
                  <c:v>2.91042E-2</c:v>
                </c:pt>
                <c:pt idx="151897">
                  <c:v>2.94758E-2</c:v>
                </c:pt>
                <c:pt idx="151898">
                  <c:v>2.9823700000000002E-2</c:v>
                </c:pt>
                <c:pt idx="151899">
                  <c:v>3.0148100000000001E-2</c:v>
                </c:pt>
                <c:pt idx="151900">
                  <c:v>3.04491E-2</c:v>
                </c:pt>
                <c:pt idx="151901">
                  <c:v>3.0727000000000001E-2</c:v>
                </c:pt>
                <c:pt idx="151902">
                  <c:v>3.09819E-2</c:v>
                </c:pt>
                <c:pt idx="151903">
                  <c:v>3.1213999999999999E-2</c:v>
                </c:pt>
                <c:pt idx="151904">
                  <c:v>3.1423699999999999E-2</c:v>
                </c:pt>
                <c:pt idx="151905">
                  <c:v>3.1611100000000003E-2</c:v>
                </c:pt>
                <c:pt idx="151906">
                  <c:v>3.1776499999999999E-2</c:v>
                </c:pt>
                <c:pt idx="151907">
                  <c:v>3.1920299999999999E-2</c:v>
                </c:pt>
                <c:pt idx="151908">
                  <c:v>3.2042599999999997E-2</c:v>
                </c:pt>
                <c:pt idx="151909">
                  <c:v>3.2143900000000003E-2</c:v>
                </c:pt>
                <c:pt idx="151910">
                  <c:v>3.2224299999999997E-2</c:v>
                </c:pt>
                <c:pt idx="151911">
                  <c:v>3.2284300000000002E-2</c:v>
                </c:pt>
                <c:pt idx="151912">
                  <c:v>3.2324199999999997E-2</c:v>
                </c:pt>
                <c:pt idx="151913">
                  <c:v>3.2344299999999999E-2</c:v>
                </c:pt>
                <c:pt idx="151914">
                  <c:v>3.2344900000000003E-2</c:v>
                </c:pt>
                <c:pt idx="151915">
                  <c:v>3.2326500000000001E-2</c:v>
                </c:pt>
                <c:pt idx="151916">
                  <c:v>3.22893E-2</c:v>
                </c:pt>
                <c:pt idx="151917">
                  <c:v>3.22338E-2</c:v>
                </c:pt>
                <c:pt idx="151918">
                  <c:v>3.2160300000000003E-2</c:v>
                </c:pt>
                <c:pt idx="151919">
                  <c:v>3.2069199999999999E-2</c:v>
                </c:pt>
                <c:pt idx="151920">
                  <c:v>3.1960799999999998E-2</c:v>
                </c:pt>
                <c:pt idx="151921">
                  <c:v>3.1835500000000003E-2</c:v>
                </c:pt>
                <c:pt idx="151922">
                  <c:v>3.1693699999999998E-2</c:v>
                </c:pt>
                <c:pt idx="151923">
                  <c:v>3.1535800000000003E-2</c:v>
                </c:pt>
                <c:pt idx="151924">
                  <c:v>3.1362099999999997E-2</c:v>
                </c:pt>
                <c:pt idx="151925">
                  <c:v>3.1172999999999999E-2</c:v>
                </c:pt>
                <c:pt idx="151926">
                  <c:v>3.0968900000000001E-2</c:v>
                </c:pt>
                <c:pt idx="151927">
                  <c:v>3.0750099999999999E-2</c:v>
                </c:pt>
                <c:pt idx="151928">
                  <c:v>3.05169E-2</c:v>
                </c:pt>
                <c:pt idx="151929">
                  <c:v>3.0269799999999999E-2</c:v>
                </c:pt>
                <c:pt idx="151930">
                  <c:v>3.00091E-2</c:v>
                </c:pt>
                <c:pt idx="151931">
                  <c:v>2.97351E-2</c:v>
                </c:pt>
                <c:pt idx="151932">
                  <c:v>2.9448100000000001E-2</c:v>
                </c:pt>
                <c:pt idx="151933">
                  <c:v>2.91486E-2</c:v>
                </c:pt>
                <c:pt idx="151934">
                  <c:v>2.88367E-2</c:v>
                </c:pt>
                <c:pt idx="151935">
                  <c:v>2.8512900000000001E-2</c:v>
                </c:pt>
                <c:pt idx="151936">
                  <c:v>2.8177399999999998E-2</c:v>
                </c:pt>
                <c:pt idx="151937">
                  <c:v>2.7830500000000001E-2</c:v>
                </c:pt>
                <c:pt idx="151938">
                  <c:v>2.74726E-2</c:v>
                </c:pt>
                <c:pt idx="151939">
                  <c:v>2.7103800000000001E-2</c:v>
                </c:pt>
                <c:pt idx="151940">
                  <c:v>2.6724500000000002E-2</c:v>
                </c:pt>
                <c:pt idx="151941">
                  <c:v>2.6335000000000001E-2</c:v>
                </c:pt>
                <c:pt idx="151942">
                  <c:v>2.5935400000000001E-2</c:v>
                </c:pt>
                <c:pt idx="151943">
                  <c:v>2.5526099999999999E-2</c:v>
                </c:pt>
                <c:pt idx="151944">
                  <c:v>2.51072E-2</c:v>
                </c:pt>
                <c:pt idx="151945">
                  <c:v>2.4679099999999999E-2</c:v>
                </c:pt>
                <c:pt idx="151946">
                  <c:v>2.4241800000000001E-2</c:v>
                </c:pt>
                <c:pt idx="151947">
                  <c:v>2.3795699999999999E-2</c:v>
                </c:pt>
                <c:pt idx="151948">
                  <c:v>2.3340900000000001E-2</c:v>
                </c:pt>
                <c:pt idx="151949">
                  <c:v>2.2877600000000001E-2</c:v>
                </c:pt>
                <c:pt idx="151950">
                  <c:v>2.2405999999999999E-2</c:v>
                </c:pt>
                <c:pt idx="151951">
                  <c:v>2.19262E-2</c:v>
                </c:pt>
                <c:pt idx="151952">
                  <c:v>2.1438499999999999E-2</c:v>
                </c:pt>
                <c:pt idx="151953">
                  <c:v>2.09429E-2</c:v>
                </c:pt>
                <c:pt idx="151954">
                  <c:v>2.0439700000000002E-2</c:v>
                </c:pt>
                <c:pt idx="151955">
                  <c:v>1.9928899999999999E-2</c:v>
                </c:pt>
                <c:pt idx="151956">
                  <c:v>1.9410699999999999E-2</c:v>
                </c:pt>
                <c:pt idx="151957">
                  <c:v>1.8885200000000001E-2</c:v>
                </c:pt>
                <c:pt idx="151958">
                  <c:v>1.8352500000000001E-2</c:v>
                </c:pt>
                <c:pt idx="151959">
                  <c:v>1.78128E-2</c:v>
                </c:pt>
                <c:pt idx="151960">
                  <c:v>1.72661E-2</c:v>
                </c:pt>
                <c:pt idx="151961">
                  <c:v>1.6712600000000001E-2</c:v>
                </c:pt>
                <c:pt idx="151962">
                  <c:v>1.6152300000000001E-2</c:v>
                </c:pt>
                <c:pt idx="151963">
                  <c:v>1.55853E-2</c:v>
                </c:pt>
                <c:pt idx="151964">
                  <c:v>1.50118E-2</c:v>
                </c:pt>
                <c:pt idx="151965">
                  <c:v>1.44317E-2</c:v>
                </c:pt>
                <c:pt idx="151966">
                  <c:v>1.38452E-2</c:v>
                </c:pt>
                <c:pt idx="151967">
                  <c:v>1.3252399999999999E-2</c:v>
                </c:pt>
                <c:pt idx="151968">
                  <c:v>1.2653299999999999E-2</c:v>
                </c:pt>
                <c:pt idx="151969">
                  <c:v>1.2048100000000001E-2</c:v>
                </c:pt>
                <c:pt idx="151970">
                  <c:v>1.1436699999999999E-2</c:v>
                </c:pt>
                <c:pt idx="151971">
                  <c:v>1.08193E-2</c:v>
                </c:pt>
                <c:pt idx="151972">
                  <c:v>1.0195900000000001E-2</c:v>
                </c:pt>
                <c:pt idx="151973" formatCode="0.00E+00">
                  <c:v>9.5666799999999993E-3</c:v>
                </c:pt>
                <c:pt idx="151974" formatCode="0.00E+00">
                  <c:v>8.9316299999999994E-3</c:v>
                </c:pt>
                <c:pt idx="151975" formatCode="0.00E+00">
                  <c:v>8.2908700000000005E-3</c:v>
                </c:pt>
                <c:pt idx="151976" formatCode="0.00E+00">
                  <c:v>7.6444800000000004E-3</c:v>
                </c:pt>
                <c:pt idx="151977" formatCode="0.00E+00">
                  <c:v>6.9925500000000002E-3</c:v>
                </c:pt>
                <c:pt idx="151978" formatCode="0.00E+00">
                  <c:v>6.3351900000000001E-3</c:v>
                </c:pt>
                <c:pt idx="151979" formatCode="0.00E+00">
                  <c:v>5.6724799999999997E-3</c:v>
                </c:pt>
                <c:pt idx="151980" formatCode="0.00E+00">
                  <c:v>5.00455E-3</c:v>
                </c:pt>
                <c:pt idx="151981" formatCode="0.00E+00">
                  <c:v>4.3315000000000003E-3</c:v>
                </c:pt>
                <c:pt idx="151982" formatCode="0.00E+00">
                  <c:v>3.6534499999999999E-3</c:v>
                </c:pt>
                <c:pt idx="151983" formatCode="0.00E+00">
                  <c:v>2.9705399999999998E-3</c:v>
                </c:pt>
                <c:pt idx="151984" formatCode="0.00E+00">
                  <c:v>2.2829E-3</c:v>
                </c:pt>
                <c:pt idx="151985" formatCode="0.00E+00">
                  <c:v>1.5906799999999999E-3</c:v>
                </c:pt>
                <c:pt idx="151986" formatCode="0.00E+00">
                  <c:v>8.9403499999999995E-4</c:v>
                </c:pt>
                <c:pt idx="151987" formatCode="0.00E+00">
                  <c:v>1.93129E-4</c:v>
                </c:pt>
                <c:pt idx="151988" formatCode="0.00E+00">
                  <c:v>-5.1186099999999996E-4</c:v>
                </c:pt>
                <c:pt idx="151989" formatCode="0.00E+00">
                  <c:v>-1.22075E-3</c:v>
                </c:pt>
                <c:pt idx="151990" formatCode="0.00E+00">
                  <c:v>-1.93333E-3</c:v>
                </c:pt>
                <c:pt idx="151991" formatCode="0.00E+00">
                  <c:v>-2.6494000000000001E-3</c:v>
                </c:pt>
                <c:pt idx="151992" formatCode="0.00E+00">
                  <c:v>-3.3687299999999999E-3</c:v>
                </c:pt>
                <c:pt idx="151993" formatCode="0.00E+00">
                  <c:v>-4.0910900000000004E-3</c:v>
                </c:pt>
                <c:pt idx="151994" formatCode="0.00E+00">
                  <c:v>-4.8162300000000003E-3</c:v>
                </c:pt>
                <c:pt idx="151995" formatCode="0.00E+00">
                  <c:v>-5.5438900000000001E-3</c:v>
                </c:pt>
                <c:pt idx="151996" formatCode="0.00E+00">
                  <c:v>-6.2737899999999996E-3</c:v>
                </c:pt>
                <c:pt idx="151997" formatCode="0.00E+00">
                  <c:v>-7.0056500000000004E-3</c:v>
                </c:pt>
                <c:pt idx="151998" formatCode="0.00E+00">
                  <c:v>-7.7391600000000001E-3</c:v>
                </c:pt>
                <c:pt idx="151999" formatCode="0.00E+00">
                  <c:v>-8.4740000000000006E-3</c:v>
                </c:pt>
                <c:pt idx="152000" formatCode="0.00E+00">
                  <c:v>-9.2098500000000003E-3</c:v>
                </c:pt>
                <c:pt idx="152001" formatCode="0.00E+00">
                  <c:v>-9.9463499999999996E-3</c:v>
                </c:pt>
                <c:pt idx="152002">
                  <c:v>-1.06832E-2</c:v>
                </c:pt>
                <c:pt idx="152003">
                  <c:v>-1.14199E-2</c:v>
                </c:pt>
                <c:pt idx="152004">
                  <c:v>-1.21561E-2</c:v>
                </c:pt>
                <c:pt idx="152005">
                  <c:v>-1.28915E-2</c:v>
                </c:pt>
                <c:pt idx="152006">
                  <c:v>-1.36256E-2</c:v>
                </c:pt>
                <c:pt idx="152007">
                  <c:v>-1.4357999999999999E-2</c:v>
                </c:pt>
                <c:pt idx="152008">
                  <c:v>-1.50881E-2</c:v>
                </c:pt>
                <c:pt idx="152009">
                  <c:v>-1.5815699999999999E-2</c:v>
                </c:pt>
                <c:pt idx="152010">
                  <c:v>-1.6540200000000001E-2</c:v>
                </c:pt>
                <c:pt idx="152011">
                  <c:v>-1.7260999999999999E-2</c:v>
                </c:pt>
                <c:pt idx="152012">
                  <c:v>-1.7977799999999999E-2</c:v>
                </c:pt>
                <c:pt idx="152013">
                  <c:v>-1.8689899999999999E-2</c:v>
                </c:pt>
                <c:pt idx="152014">
                  <c:v>-1.9396900000000002E-2</c:v>
                </c:pt>
                <c:pt idx="152015">
                  <c:v>-2.00982E-2</c:v>
                </c:pt>
                <c:pt idx="152016">
                  <c:v>-2.0793300000000001E-2</c:v>
                </c:pt>
                <c:pt idx="152017">
                  <c:v>-2.14816E-2</c:v>
                </c:pt>
                <c:pt idx="152018">
                  <c:v>-2.2162600000000001E-2</c:v>
                </c:pt>
                <c:pt idx="152019">
                  <c:v>-2.2835600000000001E-2</c:v>
                </c:pt>
                <c:pt idx="152020">
                  <c:v>-2.35E-2</c:v>
                </c:pt>
                <c:pt idx="152021">
                  <c:v>-2.4155300000000001E-2</c:v>
                </c:pt>
                <c:pt idx="152022">
                  <c:v>-2.4800900000000001E-2</c:v>
                </c:pt>
                <c:pt idx="152023">
                  <c:v>-2.54361E-2</c:v>
                </c:pt>
                <c:pt idx="152024">
                  <c:v>-2.6060300000000002E-2</c:v>
                </c:pt>
                <c:pt idx="152025">
                  <c:v>-2.66728E-2</c:v>
                </c:pt>
                <c:pt idx="152026">
                  <c:v>-2.7273200000000001E-2</c:v>
                </c:pt>
                <c:pt idx="152027">
                  <c:v>-2.7860599999999999E-2</c:v>
                </c:pt>
                <c:pt idx="152028">
                  <c:v>-2.8434500000000001E-2</c:v>
                </c:pt>
                <c:pt idx="152029">
                  <c:v>-2.8994200000000001E-2</c:v>
                </c:pt>
                <c:pt idx="152030">
                  <c:v>-2.9539099999999999E-2</c:v>
                </c:pt>
                <c:pt idx="152031">
                  <c:v>-3.0068600000000001E-2</c:v>
                </c:pt>
                <c:pt idx="152032">
                  <c:v>-3.0581899999999999E-2</c:v>
                </c:pt>
                <c:pt idx="152033">
                  <c:v>-3.1078399999999999E-2</c:v>
                </c:pt>
                <c:pt idx="152034">
                  <c:v>-3.1557599999999998E-2</c:v>
                </c:pt>
                <c:pt idx="152035">
                  <c:v>-3.2018699999999997E-2</c:v>
                </c:pt>
                <c:pt idx="152036">
                  <c:v>-3.24611E-2</c:v>
                </c:pt>
                <c:pt idx="152037">
                  <c:v>-3.2884200000000002E-2</c:v>
                </c:pt>
                <c:pt idx="152038">
                  <c:v>-3.3287400000000002E-2</c:v>
                </c:pt>
                <c:pt idx="152039">
                  <c:v>-3.3669999999999999E-2</c:v>
                </c:pt>
                <c:pt idx="152040">
                  <c:v>-3.4031499999999999E-2</c:v>
                </c:pt>
                <c:pt idx="152041">
                  <c:v>-3.4371199999999998E-2</c:v>
                </c:pt>
                <c:pt idx="152042">
                  <c:v>-3.46886E-2</c:v>
                </c:pt>
                <c:pt idx="152043">
                  <c:v>-3.4983E-2</c:v>
                </c:pt>
                <c:pt idx="152044">
                  <c:v>-3.5254000000000001E-2</c:v>
                </c:pt>
                <c:pt idx="152045">
                  <c:v>-3.5500900000000002E-2</c:v>
                </c:pt>
                <c:pt idx="152046">
                  <c:v>-3.5723199999999997E-2</c:v>
                </c:pt>
                <c:pt idx="152047">
                  <c:v>-3.5920500000000001E-2</c:v>
                </c:pt>
                <c:pt idx="152048">
                  <c:v>-3.6092100000000002E-2</c:v>
                </c:pt>
                <c:pt idx="152049">
                  <c:v>-3.6237699999999998E-2</c:v>
                </c:pt>
                <c:pt idx="152050">
                  <c:v>-3.6356699999999999E-2</c:v>
                </c:pt>
                <c:pt idx="152051">
                  <c:v>-3.6448700000000001E-2</c:v>
                </c:pt>
                <c:pt idx="152052">
                  <c:v>-3.6513299999999999E-2</c:v>
                </c:pt>
                <c:pt idx="152053">
                  <c:v>-3.6549999999999999E-2</c:v>
                </c:pt>
                <c:pt idx="152054">
                  <c:v>-3.6558599999999997E-2</c:v>
                </c:pt>
                <c:pt idx="152055">
                  <c:v>-3.6538599999999997E-2</c:v>
                </c:pt>
                <c:pt idx="152056">
                  <c:v>-3.64897E-2</c:v>
                </c:pt>
                <c:pt idx="152057">
                  <c:v>-3.6411499999999999E-2</c:v>
                </c:pt>
                <c:pt idx="152058">
                  <c:v>-3.63039E-2</c:v>
                </c:pt>
                <c:pt idx="152059">
                  <c:v>-3.61666E-2</c:v>
                </c:pt>
                <c:pt idx="152060">
                  <c:v>-3.5999299999999998E-2</c:v>
                </c:pt>
                <c:pt idx="152061">
                  <c:v>-3.5801800000000002E-2</c:v>
                </c:pt>
                <c:pt idx="152062">
                  <c:v>-3.5574000000000001E-2</c:v>
                </c:pt>
                <c:pt idx="152063">
                  <c:v>-3.5315699999999998E-2</c:v>
                </c:pt>
                <c:pt idx="152064">
                  <c:v>-3.5026799999999997E-2</c:v>
                </c:pt>
                <c:pt idx="152065">
                  <c:v>-3.4707300000000003E-2</c:v>
                </c:pt>
                <c:pt idx="152066">
                  <c:v>-3.4357100000000002E-2</c:v>
                </c:pt>
                <c:pt idx="152067">
                  <c:v>-3.3976199999999998E-2</c:v>
                </c:pt>
                <c:pt idx="152068">
                  <c:v>-3.35646E-2</c:v>
                </c:pt>
                <c:pt idx="152069">
                  <c:v>-3.3122400000000003E-2</c:v>
                </c:pt>
                <c:pt idx="152070">
                  <c:v>-3.2649699999999997E-2</c:v>
                </c:pt>
                <c:pt idx="152071">
                  <c:v>-3.2146500000000001E-2</c:v>
                </c:pt>
                <c:pt idx="152072">
                  <c:v>-3.1613099999999998E-2</c:v>
                </c:pt>
                <c:pt idx="152073">
                  <c:v>-3.10497E-2</c:v>
                </c:pt>
                <c:pt idx="152074">
                  <c:v>-3.0456400000000002E-2</c:v>
                </c:pt>
                <c:pt idx="152075">
                  <c:v>-2.9833499999999999E-2</c:v>
                </c:pt>
                <c:pt idx="152076">
                  <c:v>-2.91814E-2</c:v>
                </c:pt>
                <c:pt idx="152077">
                  <c:v>-2.8500399999999999E-2</c:v>
                </c:pt>
                <c:pt idx="152078">
                  <c:v>-2.7790800000000001E-2</c:v>
                </c:pt>
                <c:pt idx="152079">
                  <c:v>-2.7053000000000001E-2</c:v>
                </c:pt>
                <c:pt idx="152080">
                  <c:v>-2.6287499999999998E-2</c:v>
                </c:pt>
                <c:pt idx="152081">
                  <c:v>-2.5494800000000001E-2</c:v>
                </c:pt>
                <c:pt idx="152082">
                  <c:v>-2.46754E-2</c:v>
                </c:pt>
                <c:pt idx="152083">
                  <c:v>-2.3829699999999999E-2</c:v>
                </c:pt>
                <c:pt idx="152084">
                  <c:v>-2.29585E-2</c:v>
                </c:pt>
                <c:pt idx="152085">
                  <c:v>-2.20623E-2</c:v>
                </c:pt>
                <c:pt idx="152086">
                  <c:v>-2.1141699999999999E-2</c:v>
                </c:pt>
                <c:pt idx="152087">
                  <c:v>-2.01975E-2</c:v>
                </c:pt>
                <c:pt idx="152088">
                  <c:v>-1.9230299999999999E-2</c:v>
                </c:pt>
                <c:pt idx="152089">
                  <c:v>-1.8241E-2</c:v>
                </c:pt>
                <c:pt idx="152090">
                  <c:v>-1.7230200000000001E-2</c:v>
                </c:pt>
                <c:pt idx="152091">
                  <c:v>-1.6198799999999999E-2</c:v>
                </c:pt>
                <c:pt idx="152092">
                  <c:v>-1.5147600000000001E-2</c:v>
                </c:pt>
                <c:pt idx="152093">
                  <c:v>-1.40775E-2</c:v>
                </c:pt>
                <c:pt idx="152094">
                  <c:v>-1.29893E-2</c:v>
                </c:pt>
                <c:pt idx="152095">
                  <c:v>-1.18841E-2</c:v>
                </c:pt>
                <c:pt idx="152096">
                  <c:v>-1.07627E-2</c:v>
                </c:pt>
                <c:pt idx="152097" formatCode="0.00E+00">
                  <c:v>-9.6261699999999999E-3</c:v>
                </c:pt>
                <c:pt idx="152098" formatCode="0.00E+00">
                  <c:v>-8.4754500000000007E-3</c:v>
                </c:pt>
                <c:pt idx="152099" formatCode="0.00E+00">
                  <c:v>-7.3115699999999999E-3</c:v>
                </c:pt>
                <c:pt idx="152100" formatCode="0.00E+00">
                  <c:v>-6.1355899999999998E-3</c:v>
                </c:pt>
                <c:pt idx="152101" formatCode="0.00E+00">
                  <c:v>-4.9485800000000002E-3</c:v>
                </c:pt>
                <c:pt idx="152102" formatCode="0.00E+00">
                  <c:v>-3.7516200000000002E-3</c:v>
                </c:pt>
                <c:pt idx="152103" formatCode="0.00E+00">
                  <c:v>-2.5458099999999999E-3</c:v>
                </c:pt>
                <c:pt idx="152104" formatCode="0.00E+00">
                  <c:v>-1.3322900000000001E-3</c:v>
                </c:pt>
                <c:pt idx="152105" formatCode="0.00E+00">
                  <c:v>-1.12191E-4</c:v>
                </c:pt>
                <c:pt idx="152106" formatCode="0.00E+00">
                  <c:v>1.11333E-3</c:v>
                </c:pt>
                <c:pt idx="152107" formatCode="0.00E+00">
                  <c:v>2.3430899999999999E-3</c:v>
                </c:pt>
                <c:pt idx="152108" formatCode="0.00E+00">
                  <c:v>3.5759199999999998E-3</c:v>
                </c:pt>
                <c:pt idx="152109" formatCode="0.00E+00">
                  <c:v>4.8106299999999998E-3</c:v>
                </c:pt>
                <c:pt idx="152110" formatCode="0.00E+00">
                  <c:v>6.0460000000000002E-3</c:v>
                </c:pt>
                <c:pt idx="152111" formatCode="0.00E+00">
                  <c:v>7.2808200000000003E-3</c:v>
                </c:pt>
                <c:pt idx="152112" formatCode="0.00E+00">
                  <c:v>8.5138799999999997E-3</c:v>
                </c:pt>
                <c:pt idx="152113" formatCode="0.00E+00">
                  <c:v>9.7439399999999995E-3</c:v>
                </c:pt>
                <c:pt idx="152114">
                  <c:v>1.09698E-2</c:v>
                </c:pt>
                <c:pt idx="152115">
                  <c:v>1.21902E-2</c:v>
                </c:pt>
                <c:pt idx="152116">
                  <c:v>1.34039E-2</c:v>
                </c:pt>
                <c:pt idx="152117">
                  <c:v>1.46097E-2</c:v>
                </c:pt>
                <c:pt idx="152118">
                  <c:v>1.5806299999999999E-2</c:v>
                </c:pt>
                <c:pt idx="152119">
                  <c:v>1.69926E-2</c:v>
                </c:pt>
                <c:pt idx="152120">
                  <c:v>1.8167300000000001E-2</c:v>
                </c:pt>
                <c:pt idx="152121">
                  <c:v>1.9329200000000001E-2</c:v>
                </c:pt>
                <c:pt idx="152122">
                  <c:v>2.0477100000000002E-2</c:v>
                </c:pt>
                <c:pt idx="152123">
                  <c:v>2.1609699999999999E-2</c:v>
                </c:pt>
                <c:pt idx="152124">
                  <c:v>2.2726E-2</c:v>
                </c:pt>
                <c:pt idx="152125">
                  <c:v>2.3824700000000001E-2</c:v>
                </c:pt>
                <c:pt idx="152126">
                  <c:v>2.4904699999999998E-2</c:v>
                </c:pt>
                <c:pt idx="152127">
                  <c:v>2.59648E-2</c:v>
                </c:pt>
                <c:pt idx="152128">
                  <c:v>2.7003900000000001E-2</c:v>
                </c:pt>
                <c:pt idx="152129">
                  <c:v>2.8020900000000001E-2</c:v>
                </c:pt>
                <c:pt idx="152130">
                  <c:v>2.9014700000000001E-2</c:v>
                </c:pt>
                <c:pt idx="152131">
                  <c:v>2.9984299999999998E-2</c:v>
                </c:pt>
                <c:pt idx="152132">
                  <c:v>3.0928600000000001E-2</c:v>
                </c:pt>
                <c:pt idx="152133">
                  <c:v>3.1846600000000003E-2</c:v>
                </c:pt>
                <c:pt idx="152134">
                  <c:v>3.2737299999999997E-2</c:v>
                </c:pt>
                <c:pt idx="152135">
                  <c:v>3.3599799999999999E-2</c:v>
                </c:pt>
                <c:pt idx="152136">
                  <c:v>3.4432999999999998E-2</c:v>
                </c:pt>
                <c:pt idx="152137">
                  <c:v>3.5236200000000002E-2</c:v>
                </c:pt>
                <c:pt idx="152138">
                  <c:v>3.60083E-2</c:v>
                </c:pt>
                <c:pt idx="152139">
                  <c:v>3.6748700000000002E-2</c:v>
                </c:pt>
                <c:pt idx="152140">
                  <c:v>3.7456400000000001E-2</c:v>
                </c:pt>
                <c:pt idx="152141">
                  <c:v>3.8130699999999997E-2</c:v>
                </c:pt>
                <c:pt idx="152142">
                  <c:v>3.8770899999999997E-2</c:v>
                </c:pt>
                <c:pt idx="152143">
                  <c:v>3.93762E-2</c:v>
                </c:pt>
                <c:pt idx="152144">
                  <c:v>3.9946000000000002E-2</c:v>
                </c:pt>
                <c:pt idx="152145">
                  <c:v>4.0479599999999998E-2</c:v>
                </c:pt>
                <c:pt idx="152146">
                  <c:v>4.0976499999999999E-2</c:v>
                </c:pt>
                <c:pt idx="152147">
                  <c:v>4.1436099999999997E-2</c:v>
                </c:pt>
                <c:pt idx="152148">
                  <c:v>4.1857800000000001E-2</c:v>
                </c:pt>
                <c:pt idx="152149">
                  <c:v>4.2241399999999998E-2</c:v>
                </c:pt>
                <c:pt idx="152150">
                  <c:v>4.2586199999999998E-2</c:v>
                </c:pt>
                <c:pt idx="152151">
                  <c:v>4.2891899999999997E-2</c:v>
                </c:pt>
                <c:pt idx="152152">
                  <c:v>4.3158099999999998E-2</c:v>
                </c:pt>
                <c:pt idx="152153">
                  <c:v>4.3384699999999998E-2</c:v>
                </c:pt>
                <c:pt idx="152154">
                  <c:v>4.35713E-2</c:v>
                </c:pt>
                <c:pt idx="152155">
                  <c:v>4.3717600000000002E-2</c:v>
                </c:pt>
                <c:pt idx="152156">
                  <c:v>4.3823599999999997E-2</c:v>
                </c:pt>
                <c:pt idx="152157">
                  <c:v>4.38891E-2</c:v>
                </c:pt>
                <c:pt idx="152158">
                  <c:v>4.3914000000000002E-2</c:v>
                </c:pt>
                <c:pt idx="152159">
                  <c:v>4.3898300000000001E-2</c:v>
                </c:pt>
                <c:pt idx="152160">
                  <c:v>4.3841999999999999E-2</c:v>
                </c:pt>
                <c:pt idx="152161">
                  <c:v>4.3745199999999998E-2</c:v>
                </c:pt>
                <c:pt idx="152162">
                  <c:v>4.3608000000000001E-2</c:v>
                </c:pt>
                <c:pt idx="152163">
                  <c:v>4.3430400000000001E-2</c:v>
                </c:pt>
                <c:pt idx="152164">
                  <c:v>4.3212800000000003E-2</c:v>
                </c:pt>
                <c:pt idx="152165">
                  <c:v>4.2955300000000002E-2</c:v>
                </c:pt>
                <c:pt idx="152166">
                  <c:v>4.26582E-2</c:v>
                </c:pt>
                <c:pt idx="152167">
                  <c:v>4.2321900000000003E-2</c:v>
                </c:pt>
                <c:pt idx="152168">
                  <c:v>4.1946600000000001E-2</c:v>
                </c:pt>
                <c:pt idx="152169">
                  <c:v>4.1532899999999998E-2</c:v>
                </c:pt>
                <c:pt idx="152170">
                  <c:v>4.1081100000000002E-2</c:v>
                </c:pt>
                <c:pt idx="152171">
                  <c:v>4.0591799999999997E-2</c:v>
                </c:pt>
                <c:pt idx="152172">
                  <c:v>4.0065499999999997E-2</c:v>
                </c:pt>
                <c:pt idx="152173">
                  <c:v>3.9502799999999998E-2</c:v>
                </c:pt>
                <c:pt idx="152174">
                  <c:v>3.89042E-2</c:v>
                </c:pt>
                <c:pt idx="152175">
                  <c:v>3.8270400000000003E-2</c:v>
                </c:pt>
                <c:pt idx="152176">
                  <c:v>3.7602200000000002E-2</c:v>
                </c:pt>
                <c:pt idx="152177">
                  <c:v>3.6900200000000001E-2</c:v>
                </c:pt>
                <c:pt idx="152178">
                  <c:v>3.6165200000000002E-2</c:v>
                </c:pt>
                <c:pt idx="152179">
                  <c:v>3.5398100000000002E-2</c:v>
                </c:pt>
                <c:pt idx="152180">
                  <c:v>3.4599499999999998E-2</c:v>
                </c:pt>
                <c:pt idx="152181">
                  <c:v>3.3770500000000002E-2</c:v>
                </c:pt>
                <c:pt idx="152182">
                  <c:v>3.2911799999999998E-2</c:v>
                </c:pt>
                <c:pt idx="152183">
                  <c:v>3.2024499999999997E-2</c:v>
                </c:pt>
                <c:pt idx="152184">
                  <c:v>3.1109499999999998E-2</c:v>
                </c:pt>
                <c:pt idx="152185">
                  <c:v>3.0167699999999999E-2</c:v>
                </c:pt>
                <c:pt idx="152186">
                  <c:v>2.9200199999999999E-2</c:v>
                </c:pt>
                <c:pt idx="152187">
                  <c:v>2.8208E-2</c:v>
                </c:pt>
                <c:pt idx="152188">
                  <c:v>2.71922E-2</c:v>
                </c:pt>
                <c:pt idx="152189">
                  <c:v>2.6153800000000001E-2</c:v>
                </c:pt>
                <c:pt idx="152190">
                  <c:v>2.5094000000000002E-2</c:v>
                </c:pt>
                <c:pt idx="152191">
                  <c:v>2.4013900000000001E-2</c:v>
                </c:pt>
                <c:pt idx="152192">
                  <c:v>2.29146E-2</c:v>
                </c:pt>
                <c:pt idx="152193">
                  <c:v>2.1797299999999999E-2</c:v>
                </c:pt>
                <c:pt idx="152194">
                  <c:v>2.06632E-2</c:v>
                </c:pt>
                <c:pt idx="152195">
                  <c:v>1.95134E-2</c:v>
                </c:pt>
                <c:pt idx="152196">
                  <c:v>1.83491E-2</c:v>
                </c:pt>
                <c:pt idx="152197">
                  <c:v>1.7171700000000002E-2</c:v>
                </c:pt>
                <c:pt idx="152198">
                  <c:v>1.5982199999999998E-2</c:v>
                </c:pt>
                <c:pt idx="152199">
                  <c:v>1.4781900000000001E-2</c:v>
                </c:pt>
                <c:pt idx="152200">
                  <c:v>1.35721E-2</c:v>
                </c:pt>
                <c:pt idx="152201">
                  <c:v>1.2354E-2</c:v>
                </c:pt>
                <c:pt idx="152202">
                  <c:v>1.1128900000000001E-2</c:v>
                </c:pt>
                <c:pt idx="152203" formatCode="0.00E+00">
                  <c:v>9.8979299999999992E-3</c:v>
                </c:pt>
                <c:pt idx="152204" formatCode="0.00E+00">
                  <c:v>8.6624200000000005E-3</c:v>
                </c:pt>
                <c:pt idx="152205" formatCode="0.00E+00">
                  <c:v>7.4235999999999998E-3</c:v>
                </c:pt>
                <c:pt idx="152206" formatCode="0.00E+00">
                  <c:v>6.1827100000000001E-3</c:v>
                </c:pt>
                <c:pt idx="152207" formatCode="0.00E+00">
                  <c:v>4.9410000000000001E-3</c:v>
                </c:pt>
                <c:pt idx="152208" formatCode="0.00E+00">
                  <c:v>3.6996899999999998E-3</c:v>
                </c:pt>
                <c:pt idx="152209" formatCode="0.00E+00">
                  <c:v>2.4600099999999999E-3</c:v>
                </c:pt>
                <c:pt idx="152210" formatCode="0.00E+00">
                  <c:v>1.2231900000000001E-3</c:v>
                </c:pt>
                <c:pt idx="152211" formatCode="0.00E+00">
                  <c:v>-9.5769300000000001E-6</c:v>
                </c:pt>
                <c:pt idx="152212" formatCode="0.00E+00">
                  <c:v>-1.2370899999999999E-3</c:v>
                </c:pt>
                <c:pt idx="152213" formatCode="0.00E+00">
                  <c:v>-2.45816E-3</c:v>
                </c:pt>
                <c:pt idx="152214" formatCode="0.00E+00">
                  <c:v>-3.67162E-3</c:v>
                </c:pt>
                <c:pt idx="152215" formatCode="0.00E+00">
                  <c:v>-4.8763299999999999E-3</c:v>
                </c:pt>
                <c:pt idx="152216" formatCode="0.00E+00">
                  <c:v>-6.0711300000000001E-3</c:v>
                </c:pt>
                <c:pt idx="152217" formatCode="0.00E+00">
                  <c:v>-7.2549199999999998E-3</c:v>
                </c:pt>
                <c:pt idx="152218" formatCode="0.00E+00">
                  <c:v>-8.4265899999999994E-3</c:v>
                </c:pt>
                <c:pt idx="152219" formatCode="0.00E+00">
                  <c:v>-9.5850699999999994E-3</c:v>
                </c:pt>
                <c:pt idx="152220">
                  <c:v>-1.0729300000000001E-2</c:v>
                </c:pt>
                <c:pt idx="152221">
                  <c:v>-1.1858199999999999E-2</c:v>
                </c:pt>
                <c:pt idx="152222">
                  <c:v>-1.29709E-2</c:v>
                </c:pt>
                <c:pt idx="152223">
                  <c:v>-1.40663E-2</c:v>
                </c:pt>
                <c:pt idx="152224">
                  <c:v>-1.51434E-2</c:v>
                </c:pt>
                <c:pt idx="152225">
                  <c:v>-1.6201299999999998E-2</c:v>
                </c:pt>
                <c:pt idx="152226">
                  <c:v>-1.72392E-2</c:v>
                </c:pt>
                <c:pt idx="152227">
                  <c:v>-1.82562E-2</c:v>
                </c:pt>
                <c:pt idx="152228">
                  <c:v>-1.9251299999999999E-2</c:v>
                </c:pt>
                <c:pt idx="152229">
                  <c:v>-2.02239E-2</c:v>
                </c:pt>
                <c:pt idx="152230">
                  <c:v>-2.1173000000000001E-2</c:v>
                </c:pt>
                <c:pt idx="152231">
                  <c:v>-2.2098099999999999E-2</c:v>
                </c:pt>
                <c:pt idx="152232">
                  <c:v>-2.29982E-2</c:v>
                </c:pt>
                <c:pt idx="152233">
                  <c:v>-2.38728E-2</c:v>
                </c:pt>
                <c:pt idx="152234">
                  <c:v>-2.4721199999999999E-2</c:v>
                </c:pt>
                <c:pt idx="152235">
                  <c:v>-2.55429E-2</c:v>
                </c:pt>
                <c:pt idx="152236">
                  <c:v>-2.6337099999999999E-2</c:v>
                </c:pt>
                <c:pt idx="152237">
                  <c:v>-2.71033E-2</c:v>
                </c:pt>
                <c:pt idx="152238">
                  <c:v>-2.7841100000000001E-2</c:v>
                </c:pt>
                <c:pt idx="152239">
                  <c:v>-2.8549999999999999E-2</c:v>
                </c:pt>
                <c:pt idx="152240">
                  <c:v>-2.9229499999999999E-2</c:v>
                </c:pt>
                <c:pt idx="152241">
                  <c:v>-2.9879200000000002E-2</c:v>
                </c:pt>
                <c:pt idx="152242">
                  <c:v>-3.04988E-2</c:v>
                </c:pt>
                <c:pt idx="152243">
                  <c:v>-3.1087900000000002E-2</c:v>
                </c:pt>
                <c:pt idx="152244">
                  <c:v>-3.1646199999999999E-2</c:v>
                </c:pt>
                <c:pt idx="152245">
                  <c:v>-3.2173500000000001E-2</c:v>
                </c:pt>
                <c:pt idx="152246">
                  <c:v>-3.2669499999999997E-2</c:v>
                </c:pt>
                <c:pt idx="152247">
                  <c:v>-3.3133999999999997E-2</c:v>
                </c:pt>
                <c:pt idx="152248">
                  <c:v>-3.3567E-2</c:v>
                </c:pt>
                <c:pt idx="152249">
                  <c:v>-3.3968199999999997E-2</c:v>
                </c:pt>
                <c:pt idx="152250">
                  <c:v>-3.4337600000000003E-2</c:v>
                </c:pt>
                <c:pt idx="152251">
                  <c:v>-3.4675200000000003E-2</c:v>
                </c:pt>
                <c:pt idx="152252">
                  <c:v>-3.4980900000000002E-2</c:v>
                </c:pt>
                <c:pt idx="152253">
                  <c:v>-3.5254800000000003E-2</c:v>
                </c:pt>
                <c:pt idx="152254">
                  <c:v>-3.5496800000000002E-2</c:v>
                </c:pt>
                <c:pt idx="152255">
                  <c:v>-3.5707200000000001E-2</c:v>
                </c:pt>
                <c:pt idx="152256">
                  <c:v>-3.5886099999999997E-2</c:v>
                </c:pt>
                <c:pt idx="152257">
                  <c:v>-3.6033500000000003E-2</c:v>
                </c:pt>
                <c:pt idx="152258">
                  <c:v>-3.6149599999999997E-2</c:v>
                </c:pt>
                <c:pt idx="152259">
                  <c:v>-3.6234799999999998E-2</c:v>
                </c:pt>
                <c:pt idx="152260">
                  <c:v>-3.6289200000000001E-2</c:v>
                </c:pt>
                <c:pt idx="152261">
                  <c:v>-3.6313100000000001E-2</c:v>
                </c:pt>
                <c:pt idx="152262">
                  <c:v>-3.63068E-2</c:v>
                </c:pt>
                <c:pt idx="152263">
                  <c:v>-3.62706E-2</c:v>
                </c:pt>
                <c:pt idx="152264">
                  <c:v>-3.6205000000000001E-2</c:v>
                </c:pt>
                <c:pt idx="152265">
                  <c:v>-3.6110200000000002E-2</c:v>
                </c:pt>
                <c:pt idx="152266">
                  <c:v>-3.5986799999999999E-2</c:v>
                </c:pt>
                <c:pt idx="152267">
                  <c:v>-3.5834999999999999E-2</c:v>
                </c:pt>
                <c:pt idx="152268">
                  <c:v>-3.56555E-2</c:v>
                </c:pt>
                <c:pt idx="152269">
                  <c:v>-3.54487E-2</c:v>
                </c:pt>
                <c:pt idx="152270">
                  <c:v>-3.5215000000000003E-2</c:v>
                </c:pt>
                <c:pt idx="152271">
                  <c:v>-3.4955E-2</c:v>
                </c:pt>
                <c:pt idx="152272">
                  <c:v>-3.46693E-2</c:v>
                </c:pt>
                <c:pt idx="152273">
                  <c:v>-3.4358399999999997E-2</c:v>
                </c:pt>
                <c:pt idx="152274">
                  <c:v>-3.4022900000000002E-2</c:v>
                </c:pt>
                <c:pt idx="152275">
                  <c:v>-3.3663400000000003E-2</c:v>
                </c:pt>
                <c:pt idx="152276">
                  <c:v>-3.3280499999999998E-2</c:v>
                </c:pt>
                <c:pt idx="152277">
                  <c:v>-3.2874800000000003E-2</c:v>
                </c:pt>
                <c:pt idx="152278">
                  <c:v>-3.2446900000000001E-2</c:v>
                </c:pt>
                <c:pt idx="152279">
                  <c:v>-3.1997600000000001E-2</c:v>
                </c:pt>
                <c:pt idx="152280">
                  <c:v>-3.15275E-2</c:v>
                </c:pt>
                <c:pt idx="152281">
                  <c:v>-3.1037200000000001E-2</c:v>
                </c:pt>
                <c:pt idx="152282">
                  <c:v>-3.05274E-2</c:v>
                </c:pt>
                <c:pt idx="152283">
                  <c:v>-2.9998899999999998E-2</c:v>
                </c:pt>
                <c:pt idx="152284">
                  <c:v>-2.9452300000000001E-2</c:v>
                </c:pt>
                <c:pt idx="152285">
                  <c:v>-2.8888299999999999E-2</c:v>
                </c:pt>
                <c:pt idx="152286">
                  <c:v>-2.8307700000000002E-2</c:v>
                </c:pt>
                <c:pt idx="152287">
                  <c:v>-2.7711099999999999E-2</c:v>
                </c:pt>
                <c:pt idx="152288">
                  <c:v>-2.70993E-2</c:v>
                </c:pt>
                <c:pt idx="152289">
                  <c:v>-2.6472900000000001E-2</c:v>
                </c:pt>
                <c:pt idx="152290">
                  <c:v>-2.58327E-2</c:v>
                </c:pt>
                <c:pt idx="152291">
                  <c:v>-2.51795E-2</c:v>
                </c:pt>
                <c:pt idx="152292">
                  <c:v>-2.4513900000000002E-2</c:v>
                </c:pt>
                <c:pt idx="152293">
                  <c:v>-2.3836599999999999E-2</c:v>
                </c:pt>
                <c:pt idx="152294">
                  <c:v>-2.31484E-2</c:v>
                </c:pt>
                <c:pt idx="152295">
                  <c:v>-2.2450000000000001E-2</c:v>
                </c:pt>
                <c:pt idx="152296">
                  <c:v>-2.17421E-2</c:v>
                </c:pt>
                <c:pt idx="152297">
                  <c:v>-2.10253E-2</c:v>
                </c:pt>
                <c:pt idx="152298">
                  <c:v>-2.03004E-2</c:v>
                </c:pt>
                <c:pt idx="152299">
                  <c:v>-1.9567999999999999E-2</c:v>
                </c:pt>
                <c:pt idx="152300">
                  <c:v>-1.88288E-2</c:v>
                </c:pt>
                <c:pt idx="152301">
                  <c:v>-1.8083599999999998E-2</c:v>
                </c:pt>
                <c:pt idx="152302">
                  <c:v>-1.7332899999999998E-2</c:v>
                </c:pt>
                <c:pt idx="152303">
                  <c:v>-1.6577399999999999E-2</c:v>
                </c:pt>
                <c:pt idx="152304">
                  <c:v>-1.58178E-2</c:v>
                </c:pt>
                <c:pt idx="152305">
                  <c:v>-1.5054700000000001E-2</c:v>
                </c:pt>
                <c:pt idx="152306">
                  <c:v>-1.42886E-2</c:v>
                </c:pt>
                <c:pt idx="152307">
                  <c:v>-1.3520300000000001E-2</c:v>
                </c:pt>
                <c:pt idx="152308">
                  <c:v>-1.27502E-2</c:v>
                </c:pt>
                <c:pt idx="152309">
                  <c:v>-1.1979099999999999E-2</c:v>
                </c:pt>
                <c:pt idx="152310">
                  <c:v>-1.12073E-2</c:v>
                </c:pt>
                <c:pt idx="152311">
                  <c:v>-1.04356E-2</c:v>
                </c:pt>
                <c:pt idx="152312" formatCode="0.00E+00">
                  <c:v>-9.6643800000000002E-3</c:v>
                </c:pt>
                <c:pt idx="152313" formatCode="0.00E+00">
                  <c:v>-8.8942399999999994E-3</c:v>
                </c:pt>
                <c:pt idx="152314" formatCode="0.00E+00">
                  <c:v>-8.1256599999999998E-3</c:v>
                </c:pt>
                <c:pt idx="152315" formatCode="0.00E+00">
                  <c:v>-7.3591500000000001E-3</c:v>
                </c:pt>
                <c:pt idx="152316" formatCode="0.00E+00">
                  <c:v>-6.59518E-3</c:v>
                </c:pt>
                <c:pt idx="152317" formatCode="0.00E+00">
                  <c:v>-5.8342100000000003E-3</c:v>
                </c:pt>
                <c:pt idx="152318" formatCode="0.00E+00">
                  <c:v>-5.0767E-3</c:v>
                </c:pt>
                <c:pt idx="152319" formatCode="0.00E+00">
                  <c:v>-4.32308E-3</c:v>
                </c:pt>
                <c:pt idx="152320" formatCode="0.00E+00">
                  <c:v>-3.57376E-3</c:v>
                </c:pt>
                <c:pt idx="152321" formatCode="0.00E+00">
                  <c:v>-2.8291499999999999E-3</c:v>
                </c:pt>
                <c:pt idx="152322" formatCode="0.00E+00">
                  <c:v>-2.0896299999999999E-3</c:v>
                </c:pt>
                <c:pt idx="152323" formatCode="0.00E+00">
                  <c:v>-1.35557E-3</c:v>
                </c:pt>
                <c:pt idx="152324" formatCode="0.00E+00">
                  <c:v>-6.2732E-4</c:v>
                </c:pt>
                <c:pt idx="152325" formatCode="0.00E+00">
                  <c:v>9.4769600000000001E-5</c:v>
                </c:pt>
                <c:pt idx="152326" formatCode="0.00E+00">
                  <c:v>8.1038200000000001E-4</c:v>
                </c:pt>
                <c:pt idx="152327" formatCode="0.00E+00">
                  <c:v>1.51921E-3</c:v>
                </c:pt>
                <c:pt idx="152328" formatCode="0.00E+00">
                  <c:v>2.2209500000000002E-3</c:v>
                </c:pt>
                <c:pt idx="152329" formatCode="0.00E+00">
                  <c:v>2.9153400000000002E-3</c:v>
                </c:pt>
                <c:pt idx="152330" formatCode="0.00E+00">
                  <c:v>3.6021099999999999E-3</c:v>
                </c:pt>
                <c:pt idx="152331" formatCode="0.00E+00">
                  <c:v>4.28101E-3</c:v>
                </c:pt>
                <c:pt idx="152332" formatCode="0.00E+00">
                  <c:v>4.9518000000000001E-3</c:v>
                </c:pt>
                <c:pt idx="152333" formatCode="0.00E+00">
                  <c:v>5.6142700000000002E-3</c:v>
                </c:pt>
                <c:pt idx="152334" formatCode="0.00E+00">
                  <c:v>6.2681999999999998E-3</c:v>
                </c:pt>
                <c:pt idx="152335" formatCode="0.00E+00">
                  <c:v>6.9134000000000001E-3</c:v>
                </c:pt>
                <c:pt idx="152336" formatCode="0.00E+00">
                  <c:v>7.5496799999999996E-3</c:v>
                </c:pt>
                <c:pt idx="152337" formatCode="0.00E+00">
                  <c:v>8.1768899999999992E-3</c:v>
                </c:pt>
                <c:pt idx="152338" formatCode="0.00E+00">
                  <c:v>8.7948499999999999E-3</c:v>
                </c:pt>
                <c:pt idx="152339" formatCode="0.00E+00">
                  <c:v>9.4034199999999991E-3</c:v>
                </c:pt>
                <c:pt idx="152340">
                  <c:v>1.0002499999999999E-2</c:v>
                </c:pt>
                <c:pt idx="152341">
                  <c:v>1.05919E-2</c:v>
                </c:pt>
                <c:pt idx="152342">
                  <c:v>1.1171499999999999E-2</c:v>
                </c:pt>
                <c:pt idx="152343">
                  <c:v>1.17412E-2</c:v>
                </c:pt>
                <c:pt idx="152344">
                  <c:v>1.2300999999999999E-2</c:v>
                </c:pt>
                <c:pt idx="152345">
                  <c:v>1.28507E-2</c:v>
                </c:pt>
                <c:pt idx="152346">
                  <c:v>1.3390300000000001E-2</c:v>
                </c:pt>
                <c:pt idx="152347">
                  <c:v>1.39197E-2</c:v>
                </c:pt>
                <c:pt idx="152348">
                  <c:v>1.44388E-2</c:v>
                </c:pt>
                <c:pt idx="152349">
                  <c:v>1.4947500000000001E-2</c:v>
                </c:pt>
                <c:pt idx="152350">
                  <c:v>1.54459E-2</c:v>
                </c:pt>
                <c:pt idx="152351">
                  <c:v>1.5933800000000001E-2</c:v>
                </c:pt>
                <c:pt idx="152352">
                  <c:v>1.6411200000000001E-2</c:v>
                </c:pt>
                <c:pt idx="152353">
                  <c:v>1.68781E-2</c:v>
                </c:pt>
                <c:pt idx="152354">
                  <c:v>1.73344E-2</c:v>
                </c:pt>
                <c:pt idx="152355">
                  <c:v>1.7780199999999999E-2</c:v>
                </c:pt>
                <c:pt idx="152356">
                  <c:v>1.82153E-2</c:v>
                </c:pt>
                <c:pt idx="152357">
                  <c:v>1.8639699999999999E-2</c:v>
                </c:pt>
                <c:pt idx="152358">
                  <c:v>1.9053500000000001E-2</c:v>
                </c:pt>
                <c:pt idx="152359">
                  <c:v>1.9456500000000002E-2</c:v>
                </c:pt>
                <c:pt idx="152360">
                  <c:v>1.9848899999999999E-2</c:v>
                </c:pt>
                <c:pt idx="152361">
                  <c:v>2.0230399999999999E-2</c:v>
                </c:pt>
                <c:pt idx="152362">
                  <c:v>2.06012E-2</c:v>
                </c:pt>
                <c:pt idx="152363">
                  <c:v>2.0961199999999999E-2</c:v>
                </c:pt>
                <c:pt idx="152364">
                  <c:v>2.1310300000000001E-2</c:v>
                </c:pt>
                <c:pt idx="152365">
                  <c:v>2.16486E-2</c:v>
                </c:pt>
                <c:pt idx="152366">
                  <c:v>2.1975999999999999E-2</c:v>
                </c:pt>
                <c:pt idx="152367">
                  <c:v>2.22925E-2</c:v>
                </c:pt>
                <c:pt idx="152368">
                  <c:v>2.2598099999999999E-2</c:v>
                </c:pt>
                <c:pt idx="152369">
                  <c:v>2.2892599999999999E-2</c:v>
                </c:pt>
                <c:pt idx="152370">
                  <c:v>2.3176200000000001E-2</c:v>
                </c:pt>
                <c:pt idx="152371">
                  <c:v>2.34486E-2</c:v>
                </c:pt>
                <c:pt idx="152372">
                  <c:v>2.3709999999999998E-2</c:v>
                </c:pt>
                <c:pt idx="152373">
                  <c:v>2.3960200000000001E-2</c:v>
                </c:pt>
                <c:pt idx="152374">
                  <c:v>2.4199200000000001E-2</c:v>
                </c:pt>
                <c:pt idx="152375">
                  <c:v>2.4426900000000001E-2</c:v>
                </c:pt>
                <c:pt idx="152376">
                  <c:v>2.46433E-2</c:v>
                </c:pt>
                <c:pt idx="152377">
                  <c:v>2.4848200000000001E-2</c:v>
                </c:pt>
                <c:pt idx="152378">
                  <c:v>2.5041799999999999E-2</c:v>
                </c:pt>
                <c:pt idx="152379">
                  <c:v>2.5223800000000001E-2</c:v>
                </c:pt>
                <c:pt idx="152380">
                  <c:v>2.5394099999999999E-2</c:v>
                </c:pt>
                <c:pt idx="152381">
                  <c:v>2.5552800000000001E-2</c:v>
                </c:pt>
                <c:pt idx="152382">
                  <c:v>2.5699699999999999E-2</c:v>
                </c:pt>
                <c:pt idx="152383">
                  <c:v>2.5834699999999999E-2</c:v>
                </c:pt>
                <c:pt idx="152384">
                  <c:v>2.59577E-2</c:v>
                </c:pt>
                <c:pt idx="152385">
                  <c:v>2.6068600000000001E-2</c:v>
                </c:pt>
                <c:pt idx="152386">
                  <c:v>2.61674E-2</c:v>
                </c:pt>
                <c:pt idx="152387">
                  <c:v>2.62539E-2</c:v>
                </c:pt>
                <c:pt idx="152388">
                  <c:v>2.6328000000000001E-2</c:v>
                </c:pt>
                <c:pt idx="152389">
                  <c:v>2.63895E-2</c:v>
                </c:pt>
                <c:pt idx="152390">
                  <c:v>2.64385E-2</c:v>
                </c:pt>
                <c:pt idx="152391">
                  <c:v>2.64747E-2</c:v>
                </c:pt>
                <c:pt idx="152392">
                  <c:v>2.6498000000000001E-2</c:v>
                </c:pt>
                <c:pt idx="152393">
                  <c:v>2.6508299999999999E-2</c:v>
                </c:pt>
                <c:pt idx="152394">
                  <c:v>2.6505399999999998E-2</c:v>
                </c:pt>
                <c:pt idx="152395">
                  <c:v>2.64893E-2</c:v>
                </c:pt>
                <c:pt idx="152396">
                  <c:v>2.6459799999999999E-2</c:v>
                </c:pt>
                <c:pt idx="152397">
                  <c:v>2.6416800000000001E-2</c:v>
                </c:pt>
                <c:pt idx="152398">
                  <c:v>2.6360100000000001E-2</c:v>
                </c:pt>
                <c:pt idx="152399">
                  <c:v>2.62896E-2</c:v>
                </c:pt>
                <c:pt idx="152400">
                  <c:v>2.6205200000000001E-2</c:v>
                </c:pt>
                <c:pt idx="152401">
                  <c:v>2.6106799999999999E-2</c:v>
                </c:pt>
                <c:pt idx="152402">
                  <c:v>2.5994099999999999E-2</c:v>
                </c:pt>
                <c:pt idx="152403">
                  <c:v>2.5867100000000001E-2</c:v>
                </c:pt>
                <c:pt idx="152404">
                  <c:v>2.5725700000000001E-2</c:v>
                </c:pt>
                <c:pt idx="152405">
                  <c:v>2.5569700000000001E-2</c:v>
                </c:pt>
                <c:pt idx="152406">
                  <c:v>2.5399000000000001E-2</c:v>
                </c:pt>
                <c:pt idx="152407">
                  <c:v>2.52135E-2</c:v>
                </c:pt>
                <c:pt idx="152408">
                  <c:v>2.50131E-2</c:v>
                </c:pt>
                <c:pt idx="152409">
                  <c:v>2.47976E-2</c:v>
                </c:pt>
                <c:pt idx="152410">
                  <c:v>2.4566999999999999E-2</c:v>
                </c:pt>
                <c:pt idx="152411">
                  <c:v>2.4321200000000001E-2</c:v>
                </c:pt>
                <c:pt idx="152412">
                  <c:v>2.4060100000000001E-2</c:v>
                </c:pt>
                <c:pt idx="152413">
                  <c:v>2.3783599999999998E-2</c:v>
                </c:pt>
                <c:pt idx="152414">
                  <c:v>2.3491700000000001E-2</c:v>
                </c:pt>
                <c:pt idx="152415">
                  <c:v>2.3184199999999999E-2</c:v>
                </c:pt>
                <c:pt idx="152416">
                  <c:v>2.2861099999999999E-2</c:v>
                </c:pt>
                <c:pt idx="152417">
                  <c:v>2.2522400000000001E-2</c:v>
                </c:pt>
                <c:pt idx="152418">
                  <c:v>2.2168E-2</c:v>
                </c:pt>
                <c:pt idx="152419">
                  <c:v>2.1798000000000001E-2</c:v>
                </c:pt>
                <c:pt idx="152420">
                  <c:v>2.1412199999999999E-2</c:v>
                </c:pt>
                <c:pt idx="152421">
                  <c:v>2.10107E-2</c:v>
                </c:pt>
                <c:pt idx="152422">
                  <c:v>2.05936E-2</c:v>
                </c:pt>
                <c:pt idx="152423">
                  <c:v>2.01608E-2</c:v>
                </c:pt>
                <c:pt idx="152424">
                  <c:v>1.9712299999999999E-2</c:v>
                </c:pt>
                <c:pt idx="152425">
                  <c:v>1.9248299999999999E-2</c:v>
                </c:pt>
                <c:pt idx="152426">
                  <c:v>1.8768799999999999E-2</c:v>
                </c:pt>
                <c:pt idx="152427">
                  <c:v>1.82738E-2</c:v>
                </c:pt>
                <c:pt idx="152428">
                  <c:v>1.7763600000000001E-2</c:v>
                </c:pt>
                <c:pt idx="152429">
                  <c:v>1.7238099999999999E-2</c:v>
                </c:pt>
                <c:pt idx="152430">
                  <c:v>1.6697500000000001E-2</c:v>
                </c:pt>
                <c:pt idx="152431">
                  <c:v>1.6142E-2</c:v>
                </c:pt>
                <c:pt idx="152432">
                  <c:v>1.5571700000000001E-2</c:v>
                </c:pt>
                <c:pt idx="152433">
                  <c:v>1.49868E-2</c:v>
                </c:pt>
                <c:pt idx="152434">
                  <c:v>1.4387499999999999E-2</c:v>
                </c:pt>
                <c:pt idx="152435">
                  <c:v>1.3774E-2</c:v>
                </c:pt>
                <c:pt idx="152436">
                  <c:v>1.31466E-2</c:v>
                </c:pt>
                <c:pt idx="152437">
                  <c:v>1.2505499999999999E-2</c:v>
                </c:pt>
                <c:pt idx="152438">
                  <c:v>1.1851E-2</c:v>
                </c:pt>
                <c:pt idx="152439">
                  <c:v>1.11833E-2</c:v>
                </c:pt>
                <c:pt idx="152440">
                  <c:v>1.0502900000000001E-2</c:v>
                </c:pt>
                <c:pt idx="152441" formatCode="0.00E+00">
                  <c:v>9.80988E-3</c:v>
                </c:pt>
                <c:pt idx="152442" formatCode="0.00E+00">
                  <c:v>9.1047599999999999E-3</c:v>
                </c:pt>
                <c:pt idx="152443" formatCode="0.00E+00">
                  <c:v>8.3878600000000005E-3</c:v>
                </c:pt>
                <c:pt idx="152444" formatCode="0.00E+00">
                  <c:v>7.6595700000000001E-3</c:v>
                </c:pt>
                <c:pt idx="152445" formatCode="0.00E+00">
                  <c:v>6.9202899999999999E-3</c:v>
                </c:pt>
                <c:pt idx="152446" formatCode="0.00E+00">
                  <c:v>6.1704400000000001E-3</c:v>
                </c:pt>
                <c:pt idx="152447" formatCode="0.00E+00">
                  <c:v>5.4104799999999996E-3</c:v>
                </c:pt>
                <c:pt idx="152448" formatCode="0.00E+00">
                  <c:v>4.6408500000000002E-3</c:v>
                </c:pt>
                <c:pt idx="152449" formatCode="0.00E+00">
                  <c:v>3.8620500000000001E-3</c:v>
                </c:pt>
                <c:pt idx="152450" formatCode="0.00E+00">
                  <c:v>3.07457E-3</c:v>
                </c:pt>
                <c:pt idx="152451" formatCode="0.00E+00">
                  <c:v>2.2789300000000002E-3</c:v>
                </c:pt>
                <c:pt idx="152452" formatCode="0.00E+00">
                  <c:v>1.4756700000000001E-3</c:v>
                </c:pt>
                <c:pt idx="152453" formatCode="0.00E+00">
                  <c:v>6.6533100000000002E-4</c:v>
                </c:pt>
                <c:pt idx="152454" formatCode="0.00E+00">
                  <c:v>-1.51509E-4</c:v>
                </c:pt>
                <c:pt idx="152455" formatCode="0.00E+00">
                  <c:v>-9.7426299999999995E-4</c:v>
                </c:pt>
                <c:pt idx="152456" formatCode="0.00E+00">
                  <c:v>-1.80233E-3</c:v>
                </c:pt>
                <c:pt idx="152457" formatCode="0.00E+00">
                  <c:v>-2.6350800000000001E-3</c:v>
                </c:pt>
                <c:pt idx="152458" formatCode="0.00E+00">
                  <c:v>-3.47189E-3</c:v>
                </c:pt>
                <c:pt idx="152459" formatCode="0.00E+00">
                  <c:v>-4.3121100000000001E-3</c:v>
                </c:pt>
                <c:pt idx="152460" formatCode="0.00E+00">
                  <c:v>-5.1550600000000004E-3</c:v>
                </c:pt>
                <c:pt idx="152461" formatCode="0.00E+00">
                  <c:v>-6.0000799999999996E-3</c:v>
                </c:pt>
                <c:pt idx="152462" formatCode="0.00E+00">
                  <c:v>-6.8464600000000004E-3</c:v>
                </c:pt>
                <c:pt idx="152463" formatCode="0.00E+00">
                  <c:v>-7.6935099999999998E-3</c:v>
                </c:pt>
                <c:pt idx="152464" formatCode="0.00E+00">
                  <c:v>-8.5404999999999995E-3</c:v>
                </c:pt>
                <c:pt idx="152465" formatCode="0.00E+00">
                  <c:v>-9.3867199999999994E-3</c:v>
                </c:pt>
                <c:pt idx="152466">
                  <c:v>-1.02314E-2</c:v>
                </c:pt>
                <c:pt idx="152467">
                  <c:v>-1.10738E-2</c:v>
                </c:pt>
                <c:pt idx="152468">
                  <c:v>-1.1913200000000001E-2</c:v>
                </c:pt>
                <c:pt idx="152469">
                  <c:v>-1.2748799999999999E-2</c:v>
                </c:pt>
                <c:pt idx="152470">
                  <c:v>-1.3579900000000001E-2</c:v>
                </c:pt>
                <c:pt idx="152471">
                  <c:v>-1.4405599999999999E-2</c:v>
                </c:pt>
                <c:pt idx="152472">
                  <c:v>-1.5225199999999999E-2</c:v>
                </c:pt>
                <c:pt idx="152473">
                  <c:v>-1.6037800000000001E-2</c:v>
                </c:pt>
                <c:pt idx="152474">
                  <c:v>-1.6842800000000002E-2</c:v>
                </c:pt>
                <c:pt idx="152475">
                  <c:v>-1.76393E-2</c:v>
                </c:pt>
                <c:pt idx="152476">
                  <c:v>-1.8426399999999999E-2</c:v>
                </c:pt>
                <c:pt idx="152477">
                  <c:v>-1.9203499999999998E-2</c:v>
                </c:pt>
                <c:pt idx="152478">
                  <c:v>-1.99697E-2</c:v>
                </c:pt>
                <c:pt idx="152479">
                  <c:v>-2.0724099999999999E-2</c:v>
                </c:pt>
                <c:pt idx="152480">
                  <c:v>-2.1466200000000001E-2</c:v>
                </c:pt>
                <c:pt idx="152481">
                  <c:v>-2.21949E-2</c:v>
                </c:pt>
                <c:pt idx="152482">
                  <c:v>-2.2909599999999999E-2</c:v>
                </c:pt>
                <c:pt idx="152483">
                  <c:v>-2.3609399999999999E-2</c:v>
                </c:pt>
                <c:pt idx="152484">
                  <c:v>-2.4293700000000001E-2</c:v>
                </c:pt>
                <c:pt idx="152485">
                  <c:v>-2.49616E-2</c:v>
                </c:pt>
                <c:pt idx="152486">
                  <c:v>-2.5612300000000001E-2</c:v>
                </c:pt>
                <c:pt idx="152487">
                  <c:v>-2.62452E-2</c:v>
                </c:pt>
                <c:pt idx="152488">
                  <c:v>-2.6859500000000001E-2</c:v>
                </c:pt>
                <c:pt idx="152489">
                  <c:v>-2.74544E-2</c:v>
                </c:pt>
                <c:pt idx="152490">
                  <c:v>-2.80293E-2</c:v>
                </c:pt>
                <c:pt idx="152491">
                  <c:v>-2.8583500000000001E-2</c:v>
                </c:pt>
                <c:pt idx="152492">
                  <c:v>-2.9116199999999998E-2</c:v>
                </c:pt>
                <c:pt idx="152493">
                  <c:v>-2.9626900000000001E-2</c:v>
                </c:pt>
                <c:pt idx="152494">
                  <c:v>-3.0114800000000001E-2</c:v>
                </c:pt>
                <c:pt idx="152495">
                  <c:v>-3.05794E-2</c:v>
                </c:pt>
                <c:pt idx="152496">
                  <c:v>-3.10199E-2</c:v>
                </c:pt>
                <c:pt idx="152497">
                  <c:v>-3.1435999999999999E-2</c:v>
                </c:pt>
                <c:pt idx="152498">
                  <c:v>-3.1826899999999998E-2</c:v>
                </c:pt>
                <c:pt idx="152499">
                  <c:v>-3.2192100000000001E-2</c:v>
                </c:pt>
                <c:pt idx="152500">
                  <c:v>-3.25311E-2</c:v>
                </c:pt>
                <c:pt idx="152501">
                  <c:v>-3.2843400000000002E-2</c:v>
                </c:pt>
                <c:pt idx="152502">
                  <c:v>-3.3128600000000001E-2</c:v>
                </c:pt>
                <c:pt idx="152503">
                  <c:v>-3.3386100000000002E-2</c:v>
                </c:pt>
                <c:pt idx="152504">
                  <c:v>-3.36155E-2</c:v>
                </c:pt>
                <c:pt idx="152505">
                  <c:v>-3.3816499999999999E-2</c:v>
                </c:pt>
                <c:pt idx="152506">
                  <c:v>-3.3988699999999997E-2</c:v>
                </c:pt>
                <c:pt idx="152507">
                  <c:v>-3.4131700000000001E-2</c:v>
                </c:pt>
                <c:pt idx="152508">
                  <c:v>-3.4245299999999999E-2</c:v>
                </c:pt>
                <c:pt idx="152509">
                  <c:v>-3.4329100000000001E-2</c:v>
                </c:pt>
                <c:pt idx="152510">
                  <c:v>-3.4382900000000001E-2</c:v>
                </c:pt>
                <c:pt idx="152511">
                  <c:v>-3.44065E-2</c:v>
                </c:pt>
                <c:pt idx="152512">
                  <c:v>-3.4399600000000002E-2</c:v>
                </c:pt>
                <c:pt idx="152513">
                  <c:v>-3.4362200000000002E-2</c:v>
                </c:pt>
                <c:pt idx="152514">
                  <c:v>-3.4294100000000001E-2</c:v>
                </c:pt>
                <c:pt idx="152515">
                  <c:v>-3.4195200000000002E-2</c:v>
                </c:pt>
                <c:pt idx="152516">
                  <c:v>-3.4065499999999999E-2</c:v>
                </c:pt>
                <c:pt idx="152517">
                  <c:v>-3.3904900000000002E-2</c:v>
                </c:pt>
                <c:pt idx="152518">
                  <c:v>-3.3713399999999998E-2</c:v>
                </c:pt>
                <c:pt idx="152519">
                  <c:v>-3.3491100000000003E-2</c:v>
                </c:pt>
                <c:pt idx="152520">
                  <c:v>-3.3237999999999997E-2</c:v>
                </c:pt>
                <c:pt idx="152521">
                  <c:v>-3.2954400000000002E-2</c:v>
                </c:pt>
                <c:pt idx="152522">
                  <c:v>-3.2640200000000001E-2</c:v>
                </c:pt>
                <c:pt idx="152523">
                  <c:v>-3.2295699999999997E-2</c:v>
                </c:pt>
                <c:pt idx="152524">
                  <c:v>-3.1921199999999997E-2</c:v>
                </c:pt>
                <c:pt idx="152525">
                  <c:v>-3.1516799999999998E-2</c:v>
                </c:pt>
                <c:pt idx="152526">
                  <c:v>-3.1082800000000001E-2</c:v>
                </c:pt>
                <c:pt idx="152527">
                  <c:v>-3.06196E-2</c:v>
                </c:pt>
                <c:pt idx="152528">
                  <c:v>-3.0127399999999999E-2</c:v>
                </c:pt>
                <c:pt idx="152529">
                  <c:v>-2.9606799999999999E-2</c:v>
                </c:pt>
                <c:pt idx="152530">
                  <c:v>-2.90581E-2</c:v>
                </c:pt>
                <c:pt idx="152531">
                  <c:v>-2.8481699999999999E-2</c:v>
                </c:pt>
                <c:pt idx="152532">
                  <c:v>-2.7878099999999999E-2</c:v>
                </c:pt>
                <c:pt idx="152533">
                  <c:v>-2.7247899999999999E-2</c:v>
                </c:pt>
                <c:pt idx="152534">
                  <c:v>-2.65916E-2</c:v>
                </c:pt>
                <c:pt idx="152535">
                  <c:v>-2.59098E-2</c:v>
                </c:pt>
                <c:pt idx="152536">
                  <c:v>-2.5203E-2</c:v>
                </c:pt>
                <c:pt idx="152537">
                  <c:v>-2.4472000000000001E-2</c:v>
                </c:pt>
                <c:pt idx="152538">
                  <c:v>-2.37173E-2</c:v>
                </c:pt>
                <c:pt idx="152539">
                  <c:v>-2.29397E-2</c:v>
                </c:pt>
                <c:pt idx="152540">
                  <c:v>-2.214E-2</c:v>
                </c:pt>
                <c:pt idx="152541">
                  <c:v>-2.1318699999999999E-2</c:v>
                </c:pt>
                <c:pt idx="152542">
                  <c:v>-2.04768E-2</c:v>
                </c:pt>
                <c:pt idx="152543">
                  <c:v>-1.9615E-2</c:v>
                </c:pt>
                <c:pt idx="152544">
                  <c:v>-1.8734199999999999E-2</c:v>
                </c:pt>
                <c:pt idx="152545">
                  <c:v>-1.78351E-2</c:v>
                </c:pt>
                <c:pt idx="152546">
                  <c:v>-1.6918800000000001E-2</c:v>
                </c:pt>
                <c:pt idx="152547">
                  <c:v>-1.5986E-2</c:v>
                </c:pt>
                <c:pt idx="152548">
                  <c:v>-1.50376E-2</c:v>
                </c:pt>
                <c:pt idx="152549">
                  <c:v>-1.4074700000000001E-2</c:v>
                </c:pt>
                <c:pt idx="152550">
                  <c:v>-1.30981E-2</c:v>
                </c:pt>
                <c:pt idx="152551">
                  <c:v>-1.2108900000000001E-2</c:v>
                </c:pt>
                <c:pt idx="152552">
                  <c:v>-1.11079E-2</c:v>
                </c:pt>
                <c:pt idx="152553">
                  <c:v>-1.0096300000000001E-2</c:v>
                </c:pt>
                <c:pt idx="152554" formatCode="0.00E+00">
                  <c:v>-9.0749999999999997E-3</c:v>
                </c:pt>
                <c:pt idx="152555" formatCode="0.00E+00">
                  <c:v>-8.0450299999999999E-3</c:v>
                </c:pt>
                <c:pt idx="152556" formatCode="0.00E+00">
                  <c:v>-7.0074400000000002E-3</c:v>
                </c:pt>
                <c:pt idx="152557" formatCode="0.00E+00">
                  <c:v>-5.9632699999999997E-3</c:v>
                </c:pt>
                <c:pt idx="152558" formatCode="0.00E+00">
                  <c:v>-4.9135799999999999E-3</c:v>
                </c:pt>
                <c:pt idx="152559" formatCode="0.00E+00">
                  <c:v>-3.8594200000000001E-3</c:v>
                </c:pt>
                <c:pt idx="152560" formatCode="0.00E+00">
                  <c:v>-2.8018700000000001E-3</c:v>
                </c:pt>
                <c:pt idx="152561" formatCode="0.00E+00">
                  <c:v>-1.7419899999999999E-3</c:v>
                </c:pt>
                <c:pt idx="152562" formatCode="0.00E+00">
                  <c:v>-6.8085599999999997E-4</c:v>
                </c:pt>
                <c:pt idx="152563" formatCode="0.00E+00">
                  <c:v>3.8044799999999997E-4</c:v>
                </c:pt>
                <c:pt idx="152564" formatCode="0.00E+00">
                  <c:v>1.44085E-3</c:v>
                </c:pt>
                <c:pt idx="152565" formatCode="0.00E+00">
                  <c:v>2.4992700000000001E-3</c:v>
                </c:pt>
                <c:pt idx="152566" formatCode="0.00E+00">
                  <c:v>3.55464E-3</c:v>
                </c:pt>
                <c:pt idx="152567" formatCode="0.00E+00">
                  <c:v>4.6058699999999998E-3</c:v>
                </c:pt>
                <c:pt idx="152568" formatCode="0.00E+00">
                  <c:v>5.6519200000000004E-3</c:v>
                </c:pt>
                <c:pt idx="152569" formatCode="0.00E+00">
                  <c:v>6.69171E-3</c:v>
                </c:pt>
                <c:pt idx="152570" formatCode="0.00E+00">
                  <c:v>7.7241899999999997E-3</c:v>
                </c:pt>
                <c:pt idx="152571" formatCode="0.00E+00">
                  <c:v>8.7483200000000004E-3</c:v>
                </c:pt>
                <c:pt idx="152572" formatCode="0.00E+00">
                  <c:v>9.7630500000000005E-3</c:v>
                </c:pt>
                <c:pt idx="152573">
                  <c:v>1.07674E-2</c:v>
                </c:pt>
                <c:pt idx="152574">
                  <c:v>1.17603E-2</c:v>
                </c:pt>
                <c:pt idx="152575">
                  <c:v>1.2740700000000001E-2</c:v>
                </c:pt>
                <c:pt idx="152576">
                  <c:v>1.3707799999999999E-2</c:v>
                </c:pt>
                <c:pt idx="152577">
                  <c:v>1.46605E-2</c:v>
                </c:pt>
                <c:pt idx="152578">
                  <c:v>1.55979E-2</c:v>
                </c:pt>
                <c:pt idx="152579">
                  <c:v>1.6518999999999999E-2</c:v>
                </c:pt>
                <c:pt idx="152580">
                  <c:v>1.7422900000000002E-2</c:v>
                </c:pt>
                <c:pt idx="152581">
                  <c:v>1.83088E-2</c:v>
                </c:pt>
                <c:pt idx="152582">
                  <c:v>1.91757E-2</c:v>
                </c:pt>
                <c:pt idx="152583">
                  <c:v>2.00229E-2</c:v>
                </c:pt>
                <c:pt idx="152584">
                  <c:v>2.0849400000000001E-2</c:v>
                </c:pt>
                <c:pt idx="152585">
                  <c:v>2.16546E-2</c:v>
                </c:pt>
                <c:pt idx="152586">
                  <c:v>2.2437599999999999E-2</c:v>
                </c:pt>
                <c:pt idx="152587">
                  <c:v>2.3197599999999999E-2</c:v>
                </c:pt>
                <c:pt idx="152588">
                  <c:v>2.3934E-2</c:v>
                </c:pt>
                <c:pt idx="152589">
                  <c:v>2.4646100000000001E-2</c:v>
                </c:pt>
                <c:pt idx="152590">
                  <c:v>2.53332E-2</c:v>
                </c:pt>
                <c:pt idx="152591">
                  <c:v>2.5994699999999999E-2</c:v>
                </c:pt>
                <c:pt idx="152592">
                  <c:v>2.6629900000000001E-2</c:v>
                </c:pt>
                <c:pt idx="152593">
                  <c:v>2.7238399999999999E-2</c:v>
                </c:pt>
                <c:pt idx="152594">
                  <c:v>2.78195E-2</c:v>
                </c:pt>
                <c:pt idx="152595">
                  <c:v>2.8372700000000001E-2</c:v>
                </c:pt>
                <c:pt idx="152596">
                  <c:v>2.8897699999999998E-2</c:v>
                </c:pt>
                <c:pt idx="152597">
                  <c:v>2.9393900000000001E-2</c:v>
                </c:pt>
                <c:pt idx="152598">
                  <c:v>2.9860899999999999E-2</c:v>
                </c:pt>
                <c:pt idx="152599">
                  <c:v>3.02984E-2</c:v>
                </c:pt>
                <c:pt idx="152600">
                  <c:v>3.0706000000000001E-2</c:v>
                </c:pt>
                <c:pt idx="152601">
                  <c:v>3.10835E-2</c:v>
                </c:pt>
                <c:pt idx="152602">
                  <c:v>3.14305E-2</c:v>
                </c:pt>
                <c:pt idx="152603">
                  <c:v>3.1746900000000002E-2</c:v>
                </c:pt>
                <c:pt idx="152604">
                  <c:v>3.2032400000000003E-2</c:v>
                </c:pt>
                <c:pt idx="152605">
                  <c:v>3.22869E-2</c:v>
                </c:pt>
                <c:pt idx="152606">
                  <c:v>3.2510200000000003E-2</c:v>
                </c:pt>
                <c:pt idx="152607">
                  <c:v>3.2702299999999997E-2</c:v>
                </c:pt>
                <c:pt idx="152608">
                  <c:v>3.2863099999999999E-2</c:v>
                </c:pt>
                <c:pt idx="152609">
                  <c:v>3.2992599999999997E-2</c:v>
                </c:pt>
                <c:pt idx="152610">
                  <c:v>3.3090799999999997E-2</c:v>
                </c:pt>
                <c:pt idx="152611">
                  <c:v>3.3157800000000001E-2</c:v>
                </c:pt>
                <c:pt idx="152612">
                  <c:v>3.3193599999999997E-2</c:v>
                </c:pt>
                <c:pt idx="152613">
                  <c:v>3.3198400000000003E-2</c:v>
                </c:pt>
                <c:pt idx="152614">
                  <c:v>3.3172399999999998E-2</c:v>
                </c:pt>
                <c:pt idx="152615">
                  <c:v>3.3115699999999998E-2</c:v>
                </c:pt>
                <c:pt idx="152616">
                  <c:v>3.3028500000000002E-2</c:v>
                </c:pt>
                <c:pt idx="152617">
                  <c:v>3.2911099999999999E-2</c:v>
                </c:pt>
                <c:pt idx="152618">
                  <c:v>3.2763800000000003E-2</c:v>
                </c:pt>
                <c:pt idx="152619">
                  <c:v>3.2586999999999998E-2</c:v>
                </c:pt>
                <c:pt idx="152620">
                  <c:v>3.2380899999999997E-2</c:v>
                </c:pt>
                <c:pt idx="152621">
                  <c:v>3.2146000000000001E-2</c:v>
                </c:pt>
                <c:pt idx="152622">
                  <c:v>3.1882599999999997E-2</c:v>
                </c:pt>
                <c:pt idx="152623">
                  <c:v>3.1591300000000003E-2</c:v>
                </c:pt>
                <c:pt idx="152624">
                  <c:v>3.1272500000000002E-2</c:v>
                </c:pt>
                <c:pt idx="152625">
                  <c:v>3.0926700000000001E-2</c:v>
                </c:pt>
                <c:pt idx="152626">
                  <c:v>3.0554399999999999E-2</c:v>
                </c:pt>
                <c:pt idx="152627">
                  <c:v>3.0156100000000002E-2</c:v>
                </c:pt>
                <c:pt idx="152628">
                  <c:v>2.9732600000000001E-2</c:v>
                </c:pt>
                <c:pt idx="152629">
                  <c:v>2.9284299999999999E-2</c:v>
                </c:pt>
                <c:pt idx="152630">
                  <c:v>2.8811900000000001E-2</c:v>
                </c:pt>
                <c:pt idx="152631">
                  <c:v>2.8316000000000001E-2</c:v>
                </c:pt>
                <c:pt idx="152632">
                  <c:v>2.77973E-2</c:v>
                </c:pt>
                <c:pt idx="152633">
                  <c:v>2.7256599999999999E-2</c:v>
                </c:pt>
                <c:pt idx="152634">
                  <c:v>2.66944E-2</c:v>
                </c:pt>
                <c:pt idx="152635">
                  <c:v>2.6111599999999999E-2</c:v>
                </c:pt>
                <c:pt idx="152636">
                  <c:v>2.5508900000000001E-2</c:v>
                </c:pt>
                <c:pt idx="152637">
                  <c:v>2.4887099999999999E-2</c:v>
                </c:pt>
                <c:pt idx="152638">
                  <c:v>2.4246899999999998E-2</c:v>
                </c:pt>
                <c:pt idx="152639">
                  <c:v>2.3589200000000001E-2</c:v>
                </c:pt>
                <c:pt idx="152640">
                  <c:v>2.29147E-2</c:v>
                </c:pt>
                <c:pt idx="152641">
                  <c:v>2.22242E-2</c:v>
                </c:pt>
                <c:pt idx="152642">
                  <c:v>2.1518599999999999E-2</c:v>
                </c:pt>
                <c:pt idx="152643">
                  <c:v>2.0798799999999999E-2</c:v>
                </c:pt>
                <c:pt idx="152644">
                  <c:v>2.00655E-2</c:v>
                </c:pt>
                <c:pt idx="152645">
                  <c:v>1.9319599999999999E-2</c:v>
                </c:pt>
                <c:pt idx="152646">
                  <c:v>1.8562100000000002E-2</c:v>
                </c:pt>
                <c:pt idx="152647">
                  <c:v>1.7793699999999999E-2</c:v>
                </c:pt>
                <c:pt idx="152648">
                  <c:v>1.7015300000000001E-2</c:v>
                </c:pt>
                <c:pt idx="152649">
                  <c:v>1.6227700000000001E-2</c:v>
                </c:pt>
                <c:pt idx="152650">
                  <c:v>1.5432E-2</c:v>
                </c:pt>
                <c:pt idx="152651">
                  <c:v>1.46289E-2</c:v>
                </c:pt>
                <c:pt idx="152652">
                  <c:v>1.38193E-2</c:v>
                </c:pt>
                <c:pt idx="152653">
                  <c:v>1.3004E-2</c:v>
                </c:pt>
                <c:pt idx="152654">
                  <c:v>1.2184E-2</c:v>
                </c:pt>
                <c:pt idx="152655">
                  <c:v>1.13601E-2</c:v>
                </c:pt>
                <c:pt idx="152656">
                  <c:v>1.05332E-2</c:v>
                </c:pt>
                <c:pt idx="152657" formatCode="0.00E+00">
                  <c:v>9.7040200000000007E-3</c:v>
                </c:pt>
                <c:pt idx="152658" formatCode="0.00E+00">
                  <c:v>8.8735299999999993E-3</c:v>
                </c:pt>
                <c:pt idx="152659" formatCode="0.00E+00">
                  <c:v>8.0425300000000009E-3</c:v>
                </c:pt>
                <c:pt idx="152660" formatCode="0.00E+00">
                  <c:v>7.2118299999999998E-3</c:v>
                </c:pt>
                <c:pt idx="152661" formatCode="0.00E+00">
                  <c:v>6.3822599999999998E-3</c:v>
                </c:pt>
                <c:pt idx="152662" formatCode="0.00E+00">
                  <c:v>5.5546199999999997E-3</c:v>
                </c:pt>
                <c:pt idx="152663" formatCode="0.00E+00">
                  <c:v>4.7296999999999999E-3</c:v>
                </c:pt>
                <c:pt idx="152664" formatCode="0.00E+00">
                  <c:v>3.9082700000000001E-3</c:v>
                </c:pt>
                <c:pt idx="152665" formatCode="0.00E+00">
                  <c:v>3.0910999999999998E-3</c:v>
                </c:pt>
                <c:pt idx="152666" formatCode="0.00E+00">
                  <c:v>2.2789500000000001E-3</c:v>
                </c:pt>
                <c:pt idx="152667" formatCode="0.00E+00">
                  <c:v>1.47254E-3</c:v>
                </c:pt>
                <c:pt idx="152668" formatCode="0.00E+00">
                  <c:v>6.7258499999999996E-4</c:v>
                </c:pt>
                <c:pt idx="152669" formatCode="0.00E+00">
                  <c:v>-1.2020599999999999E-4</c:v>
                </c:pt>
                <c:pt idx="152670" formatCode="0.00E+00">
                  <c:v>-9.0515300000000001E-4</c:v>
                </c:pt>
                <c:pt idx="152671" formatCode="0.00E+00">
                  <c:v>-1.68159E-3</c:v>
                </c:pt>
                <c:pt idx="152672" formatCode="0.00E+00">
                  <c:v>-2.4488800000000001E-3</c:v>
                </c:pt>
                <c:pt idx="152673" formatCode="0.00E+00">
                  <c:v>-3.2063899999999999E-3</c:v>
                </c:pt>
                <c:pt idx="152674" formatCode="0.00E+00">
                  <c:v>-3.9535200000000003E-3</c:v>
                </c:pt>
                <c:pt idx="152675" formatCode="0.00E+00">
                  <c:v>-4.6896899999999998E-3</c:v>
                </c:pt>
                <c:pt idx="152676" formatCode="0.00E+00">
                  <c:v>-5.4143200000000002E-3</c:v>
                </c:pt>
                <c:pt idx="152677" formatCode="0.00E+00">
                  <c:v>-6.1268900000000003E-3</c:v>
                </c:pt>
                <c:pt idx="152678" formatCode="0.00E+00">
                  <c:v>-6.8268599999999997E-3</c:v>
                </c:pt>
                <c:pt idx="152679" formatCode="0.00E+00">
                  <c:v>-7.5137499999999996E-3</c:v>
                </c:pt>
                <c:pt idx="152680" formatCode="0.00E+00">
                  <c:v>-8.1870799999999994E-3</c:v>
                </c:pt>
                <c:pt idx="152681" formatCode="0.00E+00">
                  <c:v>-8.8464000000000008E-3</c:v>
                </c:pt>
                <c:pt idx="152682" formatCode="0.00E+00">
                  <c:v>-9.4912799999999995E-3</c:v>
                </c:pt>
                <c:pt idx="152683">
                  <c:v>-1.01213E-2</c:v>
                </c:pt>
                <c:pt idx="152684">
                  <c:v>-1.07361E-2</c:v>
                </c:pt>
                <c:pt idx="152685">
                  <c:v>-1.1335400000000001E-2</c:v>
                </c:pt>
                <c:pt idx="152686">
                  <c:v>-1.1918700000000001E-2</c:v>
                </c:pt>
                <c:pt idx="152687">
                  <c:v>-1.24858E-2</c:v>
                </c:pt>
                <c:pt idx="152688">
                  <c:v>-1.30364E-2</c:v>
                </c:pt>
                <c:pt idx="152689">
                  <c:v>-1.3570199999999999E-2</c:v>
                </c:pt>
                <c:pt idx="152690">
                  <c:v>-1.40871E-2</c:v>
                </c:pt>
                <c:pt idx="152691">
                  <c:v>-1.4586699999999999E-2</c:v>
                </c:pt>
                <c:pt idx="152692">
                  <c:v>-1.50689E-2</c:v>
                </c:pt>
                <c:pt idx="152693">
                  <c:v>-1.55335E-2</c:v>
                </c:pt>
                <c:pt idx="152694">
                  <c:v>-1.5980399999999999E-2</c:v>
                </c:pt>
                <c:pt idx="152695">
                  <c:v>-1.64095E-2</c:v>
                </c:pt>
                <c:pt idx="152696">
                  <c:v>-1.6820600000000002E-2</c:v>
                </c:pt>
                <c:pt idx="152697">
                  <c:v>-1.7213800000000001E-2</c:v>
                </c:pt>
                <c:pt idx="152698">
                  <c:v>-1.7588800000000002E-2</c:v>
                </c:pt>
                <c:pt idx="152699">
                  <c:v>-1.7945800000000001E-2</c:v>
                </c:pt>
                <c:pt idx="152700">
                  <c:v>-1.8284700000000001E-2</c:v>
                </c:pt>
                <c:pt idx="152701">
                  <c:v>-1.8605400000000001E-2</c:v>
                </c:pt>
                <c:pt idx="152702">
                  <c:v>-1.89082E-2</c:v>
                </c:pt>
                <c:pt idx="152703">
                  <c:v>-1.9192899999999999E-2</c:v>
                </c:pt>
                <c:pt idx="152704">
                  <c:v>-1.9459600000000001E-2</c:v>
                </c:pt>
                <c:pt idx="152705">
                  <c:v>-1.97085E-2</c:v>
                </c:pt>
                <c:pt idx="152706">
                  <c:v>-1.9939700000000001E-2</c:v>
                </c:pt>
                <c:pt idx="152707">
                  <c:v>-2.01532E-2</c:v>
                </c:pt>
                <c:pt idx="152708">
                  <c:v>-2.0349300000000001E-2</c:v>
                </c:pt>
                <c:pt idx="152709">
                  <c:v>-2.0528000000000001E-2</c:v>
                </c:pt>
                <c:pt idx="152710">
                  <c:v>-2.0689599999999999E-2</c:v>
                </c:pt>
                <c:pt idx="152711">
                  <c:v>-2.0834200000000001E-2</c:v>
                </c:pt>
                <c:pt idx="152712">
                  <c:v>-2.0962100000000001E-2</c:v>
                </c:pt>
                <c:pt idx="152713">
                  <c:v>-2.1073499999999998E-2</c:v>
                </c:pt>
                <c:pt idx="152714">
                  <c:v>-2.11685E-2</c:v>
                </c:pt>
                <c:pt idx="152715">
                  <c:v>-2.1247499999999999E-2</c:v>
                </c:pt>
                <c:pt idx="152716">
                  <c:v>-2.1310699999999998E-2</c:v>
                </c:pt>
                <c:pt idx="152717">
                  <c:v>-2.13583E-2</c:v>
                </c:pt>
                <c:pt idx="152718">
                  <c:v>-2.1390699999999999E-2</c:v>
                </c:pt>
                <c:pt idx="152719">
                  <c:v>-2.1408099999999999E-2</c:v>
                </c:pt>
                <c:pt idx="152720">
                  <c:v>-2.1410800000000001E-2</c:v>
                </c:pt>
                <c:pt idx="152721">
                  <c:v>-2.1399100000000001E-2</c:v>
                </c:pt>
                <c:pt idx="152722">
                  <c:v>-2.1373400000000001E-2</c:v>
                </c:pt>
                <c:pt idx="152723">
                  <c:v>-2.1333899999999999E-2</c:v>
                </c:pt>
                <c:pt idx="152724">
                  <c:v>-2.1281000000000001E-2</c:v>
                </c:pt>
                <c:pt idx="152725">
                  <c:v>-2.1215000000000001E-2</c:v>
                </c:pt>
                <c:pt idx="152726">
                  <c:v>-2.1136200000000001E-2</c:v>
                </c:pt>
                <c:pt idx="152727">
                  <c:v>-2.1045000000000001E-2</c:v>
                </c:pt>
                <c:pt idx="152728">
                  <c:v>-2.0941600000000001E-2</c:v>
                </c:pt>
                <c:pt idx="152729">
                  <c:v>-2.0826600000000001E-2</c:v>
                </c:pt>
                <c:pt idx="152730">
                  <c:v>-2.0700099999999999E-2</c:v>
                </c:pt>
                <c:pt idx="152731">
                  <c:v>-2.0562500000000001E-2</c:v>
                </c:pt>
                <c:pt idx="152732">
                  <c:v>-2.04143E-2</c:v>
                </c:pt>
                <c:pt idx="152733">
                  <c:v>-2.0255599999999999E-2</c:v>
                </c:pt>
                <c:pt idx="152734">
                  <c:v>-2.0086900000000001E-2</c:v>
                </c:pt>
                <c:pt idx="152735">
                  <c:v>-1.9908499999999999E-2</c:v>
                </c:pt>
                <c:pt idx="152736">
                  <c:v>-1.97208E-2</c:v>
                </c:pt>
                <c:pt idx="152737">
                  <c:v>-1.9524E-2</c:v>
                </c:pt>
                <c:pt idx="152738">
                  <c:v>-1.9318599999999998E-2</c:v>
                </c:pt>
                <c:pt idx="152739">
                  <c:v>-1.9104800000000002E-2</c:v>
                </c:pt>
                <c:pt idx="152740">
                  <c:v>-1.8883E-2</c:v>
                </c:pt>
                <c:pt idx="152741">
                  <c:v>-1.8653400000000001E-2</c:v>
                </c:pt>
                <c:pt idx="152742">
                  <c:v>-1.8416399999999999E-2</c:v>
                </c:pt>
                <c:pt idx="152743">
                  <c:v>-1.8172399999999998E-2</c:v>
                </c:pt>
                <c:pt idx="152744">
                  <c:v>-1.79215E-2</c:v>
                </c:pt>
                <c:pt idx="152745">
                  <c:v>-1.7664200000000001E-2</c:v>
                </c:pt>
                <c:pt idx="152746">
                  <c:v>-1.7400700000000002E-2</c:v>
                </c:pt>
                <c:pt idx="152747">
                  <c:v>-1.7131199999999999E-2</c:v>
                </c:pt>
                <c:pt idx="152748">
                  <c:v>-1.6856099999999999E-2</c:v>
                </c:pt>
                <c:pt idx="152749">
                  <c:v>-1.6575599999999999E-2</c:v>
                </c:pt>
                <c:pt idx="152750">
                  <c:v>-1.62899E-2</c:v>
                </c:pt>
                <c:pt idx="152751">
                  <c:v>-1.59994E-2</c:v>
                </c:pt>
                <c:pt idx="152752">
                  <c:v>-1.5704300000000001E-2</c:v>
                </c:pt>
                <c:pt idx="152753">
                  <c:v>-1.54047E-2</c:v>
                </c:pt>
                <c:pt idx="152754">
                  <c:v>-1.5101E-2</c:v>
                </c:pt>
                <c:pt idx="152755">
                  <c:v>-1.4793199999999999E-2</c:v>
                </c:pt>
                <c:pt idx="152756">
                  <c:v>-1.44817E-2</c:v>
                </c:pt>
                <c:pt idx="152757">
                  <c:v>-1.4166700000000001E-2</c:v>
                </c:pt>
                <c:pt idx="152758">
                  <c:v>-1.38482E-2</c:v>
                </c:pt>
                <c:pt idx="152759">
                  <c:v>-1.35265E-2</c:v>
                </c:pt>
                <c:pt idx="152760">
                  <c:v>-1.32018E-2</c:v>
                </c:pt>
                <c:pt idx="152761">
                  <c:v>-1.2874200000000001E-2</c:v>
                </c:pt>
                <c:pt idx="152762">
                  <c:v>-1.25439E-2</c:v>
                </c:pt>
                <c:pt idx="152763">
                  <c:v>-1.22109E-2</c:v>
                </c:pt>
                <c:pt idx="152764">
                  <c:v>-1.1875500000000001E-2</c:v>
                </c:pt>
                <c:pt idx="152765">
                  <c:v>-1.15377E-2</c:v>
                </c:pt>
                <c:pt idx="152766">
                  <c:v>-1.11977E-2</c:v>
                </c:pt>
                <c:pt idx="152767">
                  <c:v>-1.0855500000000001E-2</c:v>
                </c:pt>
                <c:pt idx="152768">
                  <c:v>-1.0511299999999999E-2</c:v>
                </c:pt>
                <c:pt idx="152769">
                  <c:v>-1.0165199999999999E-2</c:v>
                </c:pt>
                <c:pt idx="152770" formatCode="0.00E+00">
                  <c:v>-9.8171300000000003E-3</c:v>
                </c:pt>
                <c:pt idx="152771" formatCode="0.00E+00">
                  <c:v>-9.4673099999999996E-3</c:v>
                </c:pt>
                <c:pt idx="152772" formatCode="0.00E+00">
                  <c:v>-9.1157400000000006E-3</c:v>
                </c:pt>
                <c:pt idx="152773" formatCode="0.00E+00">
                  <c:v>-8.7624999999999995E-3</c:v>
                </c:pt>
                <c:pt idx="152774" formatCode="0.00E+00">
                  <c:v>-8.4076299999999993E-3</c:v>
                </c:pt>
                <c:pt idx="152775" formatCode="0.00E+00">
                  <c:v>-8.0511799999999998E-3</c:v>
                </c:pt>
                <c:pt idx="152776" formatCode="0.00E+00">
                  <c:v>-7.69318E-3</c:v>
                </c:pt>
                <c:pt idx="152777" formatCode="0.00E+00">
                  <c:v>-7.3336900000000003E-3</c:v>
                </c:pt>
                <c:pt idx="152778" formatCode="0.00E+00">
                  <c:v>-6.97271E-3</c:v>
                </c:pt>
                <c:pt idx="152779" formatCode="0.00E+00">
                  <c:v>-6.6102799999999996E-3</c:v>
                </c:pt>
                <c:pt idx="152780" formatCode="0.00E+00">
                  <c:v>-6.2464199999999999E-3</c:v>
                </c:pt>
                <c:pt idx="152781" formatCode="0.00E+00">
                  <c:v>-5.88114E-3</c:v>
                </c:pt>
                <c:pt idx="152782" formatCode="0.00E+00">
                  <c:v>-5.5144599999999997E-3</c:v>
                </c:pt>
                <c:pt idx="152783" formatCode="0.00E+00">
                  <c:v>-5.1463999999999998E-3</c:v>
                </c:pt>
                <c:pt idx="152784" formatCode="0.00E+00">
                  <c:v>-4.7769500000000003E-3</c:v>
                </c:pt>
                <c:pt idx="152785" formatCode="0.00E+00">
                  <c:v>-4.4061300000000003E-3</c:v>
                </c:pt>
                <c:pt idx="152786" formatCode="0.00E+00">
                  <c:v>-4.0339399999999997E-3</c:v>
                </c:pt>
                <c:pt idx="152787" formatCode="0.00E+00">
                  <c:v>-3.6603899999999999E-3</c:v>
                </c:pt>
                <c:pt idx="152788" formatCode="0.00E+00">
                  <c:v>-3.2854799999999999E-3</c:v>
                </c:pt>
                <c:pt idx="152789" formatCode="0.00E+00">
                  <c:v>-2.9092200000000001E-3</c:v>
                </c:pt>
                <c:pt idx="152790" formatCode="0.00E+00">
                  <c:v>-2.5316000000000002E-3</c:v>
                </c:pt>
                <c:pt idx="152791" formatCode="0.00E+00">
                  <c:v>-2.1526499999999999E-3</c:v>
                </c:pt>
                <c:pt idx="152792" formatCode="0.00E+00">
                  <c:v>-1.7723699999999999E-3</c:v>
                </c:pt>
                <c:pt idx="152793" formatCode="0.00E+00">
                  <c:v>-1.39076E-3</c:v>
                </c:pt>
                <c:pt idx="152794" formatCode="0.00E+00">
                  <c:v>-1.0078400000000001E-3</c:v>
                </c:pt>
                <c:pt idx="152795" formatCode="0.00E+00">
                  <c:v>-6.2363100000000003E-4</c:v>
                </c:pt>
                <c:pt idx="152796" formatCode="0.00E+00">
                  <c:v>-2.38147E-4</c:v>
                </c:pt>
                <c:pt idx="152797" formatCode="0.00E+00">
                  <c:v>1.4858800000000001E-4</c:v>
                </c:pt>
                <c:pt idx="152798" formatCode="0.00E+00">
                  <c:v>5.3654400000000002E-4</c:v>
                </c:pt>
                <c:pt idx="152799" formatCode="0.00E+00">
                  <c:v>9.2568999999999995E-4</c:v>
                </c:pt>
                <c:pt idx="152800" formatCode="0.00E+00">
                  <c:v>1.31599E-3</c:v>
                </c:pt>
                <c:pt idx="152801" formatCode="0.00E+00">
                  <c:v>1.70739E-3</c:v>
                </c:pt>
                <c:pt idx="152802" formatCode="0.00E+00">
                  <c:v>2.0998499999999999E-3</c:v>
                </c:pt>
                <c:pt idx="152803" formatCode="0.00E+00">
                  <c:v>2.4933099999999999E-3</c:v>
                </c:pt>
                <c:pt idx="152804" formatCode="0.00E+00">
                  <c:v>2.8877099999999999E-3</c:v>
                </c:pt>
                <c:pt idx="152805" formatCode="0.00E+00">
                  <c:v>3.2829700000000001E-3</c:v>
                </c:pt>
                <c:pt idx="152806" formatCode="0.00E+00">
                  <c:v>3.6790199999999999E-3</c:v>
                </c:pt>
                <c:pt idx="152807" formatCode="0.00E+00">
                  <c:v>4.0757800000000002E-3</c:v>
                </c:pt>
                <c:pt idx="152808" formatCode="0.00E+00">
                  <c:v>4.4731399999999996E-3</c:v>
                </c:pt>
                <c:pt idx="152809" formatCode="0.00E+00">
                  <c:v>4.8710000000000003E-3</c:v>
                </c:pt>
                <c:pt idx="152810" formatCode="0.00E+00">
                  <c:v>5.2692599999999996E-3</c:v>
                </c:pt>
                <c:pt idx="152811" formatCode="0.00E+00">
                  <c:v>5.6677899999999998E-3</c:v>
                </c:pt>
                <c:pt idx="152812" formatCode="0.00E+00">
                  <c:v>6.06647E-3</c:v>
                </c:pt>
                <c:pt idx="152813" formatCode="0.00E+00">
                  <c:v>6.4651500000000002E-3</c:v>
                </c:pt>
                <c:pt idx="152814" formatCode="0.00E+00">
                  <c:v>6.8636900000000004E-3</c:v>
                </c:pt>
                <c:pt idx="152815" formatCode="0.00E+00">
                  <c:v>7.2619299999999998E-3</c:v>
                </c:pt>
                <c:pt idx="152816" formatCode="0.00E+00">
                  <c:v>7.6597000000000002E-3</c:v>
                </c:pt>
                <c:pt idx="152817" formatCode="0.00E+00">
                  <c:v>8.0568299999999992E-3</c:v>
                </c:pt>
                <c:pt idx="152818" formatCode="0.00E+00">
                  <c:v>8.4531299999999997E-3</c:v>
                </c:pt>
                <c:pt idx="152819" formatCode="0.00E+00">
                  <c:v>8.8483999999999993E-3</c:v>
                </c:pt>
                <c:pt idx="152820" formatCode="0.00E+00">
                  <c:v>9.2424399999999993E-3</c:v>
                </c:pt>
                <c:pt idx="152821" formatCode="0.00E+00">
                  <c:v>9.6350199999999993E-3</c:v>
                </c:pt>
                <c:pt idx="152822">
                  <c:v>1.0025900000000001E-2</c:v>
                </c:pt>
                <c:pt idx="152823">
                  <c:v>1.04149E-2</c:v>
                </c:pt>
                <c:pt idx="152824">
                  <c:v>1.08018E-2</c:v>
                </c:pt>
                <c:pt idx="152825">
                  <c:v>1.11862E-2</c:v>
                </c:pt>
                <c:pt idx="152826">
                  <c:v>1.1568E-2</c:v>
                </c:pt>
                <c:pt idx="152827">
                  <c:v>1.19468E-2</c:v>
                </c:pt>
                <c:pt idx="152828">
                  <c:v>1.2322400000000001E-2</c:v>
                </c:pt>
                <c:pt idx="152829">
                  <c:v>1.26944E-2</c:v>
                </c:pt>
                <c:pt idx="152830">
                  <c:v>1.30627E-2</c:v>
                </c:pt>
                <c:pt idx="152831">
                  <c:v>1.3426799999999999E-2</c:v>
                </c:pt>
                <c:pt idx="152832">
                  <c:v>1.37865E-2</c:v>
                </c:pt>
                <c:pt idx="152833">
                  <c:v>1.41414E-2</c:v>
                </c:pt>
                <c:pt idx="152834">
                  <c:v>1.44913E-2</c:v>
                </c:pt>
                <c:pt idx="152835">
                  <c:v>1.48357E-2</c:v>
                </c:pt>
                <c:pt idx="152836">
                  <c:v>1.5174399999999999E-2</c:v>
                </c:pt>
                <c:pt idx="152837">
                  <c:v>1.5506900000000001E-2</c:v>
                </c:pt>
                <c:pt idx="152838">
                  <c:v>1.5833E-2</c:v>
                </c:pt>
                <c:pt idx="152839">
                  <c:v>1.6152300000000001E-2</c:v>
                </c:pt>
                <c:pt idx="152840">
                  <c:v>1.6464400000000001E-2</c:v>
                </c:pt>
                <c:pt idx="152841">
                  <c:v>1.6768999999999999E-2</c:v>
                </c:pt>
                <c:pt idx="152842">
                  <c:v>1.70657E-2</c:v>
                </c:pt>
                <c:pt idx="152843">
                  <c:v>1.7354000000000001E-2</c:v>
                </c:pt>
                <c:pt idx="152844">
                  <c:v>1.7633800000000002E-2</c:v>
                </c:pt>
                <c:pt idx="152845">
                  <c:v>1.79045E-2</c:v>
                </c:pt>
                <c:pt idx="152846">
                  <c:v>1.8165799999999999E-2</c:v>
                </c:pt>
                <c:pt idx="152847">
                  <c:v>1.84174E-2</c:v>
                </c:pt>
                <c:pt idx="152848">
                  <c:v>1.86588E-2</c:v>
                </c:pt>
                <c:pt idx="152849">
                  <c:v>1.8889699999999999E-2</c:v>
                </c:pt>
                <c:pt idx="152850">
                  <c:v>1.91097E-2</c:v>
                </c:pt>
                <c:pt idx="152851">
                  <c:v>1.9318499999999999E-2</c:v>
                </c:pt>
                <c:pt idx="152852">
                  <c:v>1.95157E-2</c:v>
                </c:pt>
                <c:pt idx="152853">
                  <c:v>1.97009E-2</c:v>
                </c:pt>
                <c:pt idx="152854">
                  <c:v>1.9873700000000001E-2</c:v>
                </c:pt>
                <c:pt idx="152855">
                  <c:v>2.00339E-2</c:v>
                </c:pt>
                <c:pt idx="152856">
                  <c:v>2.01811E-2</c:v>
                </c:pt>
                <c:pt idx="152857">
                  <c:v>2.0314800000000001E-2</c:v>
                </c:pt>
                <c:pt idx="152858">
                  <c:v>2.0434999999999998E-2</c:v>
                </c:pt>
                <c:pt idx="152859">
                  <c:v>2.0541E-2</c:v>
                </c:pt>
                <c:pt idx="152860">
                  <c:v>2.06328E-2</c:v>
                </c:pt>
                <c:pt idx="152861">
                  <c:v>2.0709999999999999E-2</c:v>
                </c:pt>
                <c:pt idx="152862">
                  <c:v>2.0772200000000001E-2</c:v>
                </c:pt>
                <c:pt idx="152863">
                  <c:v>2.08192E-2</c:v>
                </c:pt>
                <c:pt idx="152864">
                  <c:v>2.0850799999999999E-2</c:v>
                </c:pt>
                <c:pt idx="152865">
                  <c:v>2.0866599999999999E-2</c:v>
                </c:pt>
                <c:pt idx="152866">
                  <c:v>2.08664E-2</c:v>
                </c:pt>
                <c:pt idx="152867">
                  <c:v>2.085E-2</c:v>
                </c:pt>
                <c:pt idx="152868">
                  <c:v>2.0817200000000001E-2</c:v>
                </c:pt>
                <c:pt idx="152869">
                  <c:v>2.0767799999999999E-2</c:v>
                </c:pt>
                <c:pt idx="152870">
                  <c:v>2.0701500000000001E-2</c:v>
                </c:pt>
                <c:pt idx="152871">
                  <c:v>2.0618299999999999E-2</c:v>
                </c:pt>
                <c:pt idx="152872">
                  <c:v>2.0517899999999999E-2</c:v>
                </c:pt>
                <c:pt idx="152873">
                  <c:v>2.04003E-2</c:v>
                </c:pt>
                <c:pt idx="152874">
                  <c:v>2.0265200000000001E-2</c:v>
                </c:pt>
                <c:pt idx="152875">
                  <c:v>2.0112600000000001E-2</c:v>
                </c:pt>
                <c:pt idx="152876">
                  <c:v>1.9942399999999999E-2</c:v>
                </c:pt>
                <c:pt idx="152877">
                  <c:v>1.9754600000000001E-2</c:v>
                </c:pt>
                <c:pt idx="152878">
                  <c:v>1.95491E-2</c:v>
                </c:pt>
                <c:pt idx="152879">
                  <c:v>1.9325800000000001E-2</c:v>
                </c:pt>
                <c:pt idx="152880">
                  <c:v>1.9084799999999999E-2</c:v>
                </c:pt>
                <c:pt idx="152881">
                  <c:v>1.8826099999999998E-2</c:v>
                </c:pt>
                <c:pt idx="152882">
                  <c:v>1.8549699999999999E-2</c:v>
                </c:pt>
                <c:pt idx="152883">
                  <c:v>1.82557E-2</c:v>
                </c:pt>
                <c:pt idx="152884">
                  <c:v>1.7944100000000001E-2</c:v>
                </c:pt>
                <c:pt idx="152885">
                  <c:v>1.7614999999999999E-2</c:v>
                </c:pt>
                <c:pt idx="152886">
                  <c:v>1.7268700000000001E-2</c:v>
                </c:pt>
                <c:pt idx="152887">
                  <c:v>1.6905099999999999E-2</c:v>
                </c:pt>
                <c:pt idx="152888">
                  <c:v>1.6524500000000001E-2</c:v>
                </c:pt>
                <c:pt idx="152889">
                  <c:v>1.6127099999999998E-2</c:v>
                </c:pt>
                <c:pt idx="152890">
                  <c:v>1.5713100000000001E-2</c:v>
                </c:pt>
                <c:pt idx="152891">
                  <c:v>1.52826E-2</c:v>
                </c:pt>
                <c:pt idx="152892">
                  <c:v>1.4836E-2</c:v>
                </c:pt>
                <c:pt idx="152893">
                  <c:v>1.4373500000000001E-2</c:v>
                </c:pt>
                <c:pt idx="152894">
                  <c:v>1.38954E-2</c:v>
                </c:pt>
                <c:pt idx="152895">
                  <c:v>1.34021E-2</c:v>
                </c:pt>
                <c:pt idx="152896">
                  <c:v>1.28939E-2</c:v>
                </c:pt>
                <c:pt idx="152897">
                  <c:v>1.2371099999999999E-2</c:v>
                </c:pt>
                <c:pt idx="152898">
                  <c:v>1.18341E-2</c:v>
                </c:pt>
                <c:pt idx="152899">
                  <c:v>1.1283400000000001E-2</c:v>
                </c:pt>
                <c:pt idx="152900">
                  <c:v>1.0719299999999999E-2</c:v>
                </c:pt>
                <c:pt idx="152901">
                  <c:v>1.01423E-2</c:v>
                </c:pt>
                <c:pt idx="152902" formatCode="0.00E+00">
                  <c:v>9.5528699999999998E-3</c:v>
                </c:pt>
                <c:pt idx="152903" formatCode="0.00E+00">
                  <c:v>8.9514799999999995E-3</c:v>
                </c:pt>
                <c:pt idx="152904" formatCode="0.00E+00">
                  <c:v>8.3386299999999997E-3</c:v>
                </c:pt>
                <c:pt idx="152905" formatCode="0.00E+00">
                  <c:v>7.7148499999999997E-3</c:v>
                </c:pt>
                <c:pt idx="152906" formatCode="0.00E+00">
                  <c:v>7.0806799999999998E-3</c:v>
                </c:pt>
                <c:pt idx="152907" formatCode="0.00E+00">
                  <c:v>6.4366800000000002E-3</c:v>
                </c:pt>
                <c:pt idx="152908" formatCode="0.00E+00">
                  <c:v>5.7834100000000001E-3</c:v>
                </c:pt>
                <c:pt idx="152909" formatCode="0.00E+00">
                  <c:v>5.1214700000000004E-3</c:v>
                </c:pt>
                <c:pt idx="152910" formatCode="0.00E+00">
                  <c:v>4.45146E-3</c:v>
                </c:pt>
                <c:pt idx="152911" formatCode="0.00E+00">
                  <c:v>3.77401E-3</c:v>
                </c:pt>
                <c:pt idx="152912" formatCode="0.00E+00">
                  <c:v>3.08975E-3</c:v>
                </c:pt>
                <c:pt idx="152913" formatCode="0.00E+00">
                  <c:v>2.3993299999999999E-3</c:v>
                </c:pt>
                <c:pt idx="152914" formatCode="0.00E+00">
                  <c:v>1.70341E-3</c:v>
                </c:pt>
                <c:pt idx="152915" formatCode="0.00E+00">
                  <c:v>1.00267E-3</c:v>
                </c:pt>
                <c:pt idx="152916" formatCode="0.00E+00">
                  <c:v>2.9778200000000002E-4</c:v>
                </c:pt>
                <c:pt idx="152917" formatCode="0.00E+00">
                  <c:v>-4.1054500000000001E-4</c:v>
                </c:pt>
                <c:pt idx="152918" formatCode="0.00E+00">
                  <c:v>-1.1216100000000001E-3</c:v>
                </c:pt>
                <c:pt idx="152919" formatCode="0.00E+00">
                  <c:v>-1.8347000000000001E-3</c:v>
                </c:pt>
                <c:pt idx="152920" formatCode="0.00E+00">
                  <c:v>-2.5490899999999999E-3</c:v>
                </c:pt>
                <c:pt idx="152921" formatCode="0.00E+00">
                  <c:v>-3.2640500000000001E-3</c:v>
                </c:pt>
                <c:pt idx="152922" formatCode="0.00E+00">
                  <c:v>-3.9788499999999999E-3</c:v>
                </c:pt>
                <c:pt idx="152923" formatCode="0.00E+00">
                  <c:v>-4.6927499999999999E-3</c:v>
                </c:pt>
                <c:pt idx="152924" formatCode="0.00E+00">
                  <c:v>-5.4049900000000001E-3</c:v>
                </c:pt>
                <c:pt idx="152925" formatCode="0.00E+00">
                  <c:v>-6.1148399999999999E-3</c:v>
                </c:pt>
                <c:pt idx="152926" formatCode="0.00E+00">
                  <c:v>-6.8215300000000001E-3</c:v>
                </c:pt>
                <c:pt idx="152927" formatCode="0.00E+00">
                  <c:v>-7.5243300000000001E-3</c:v>
                </c:pt>
                <c:pt idx="152928" formatCode="0.00E+00">
                  <c:v>-8.2224800000000008E-3</c:v>
                </c:pt>
                <c:pt idx="152929" formatCode="0.00E+00">
                  <c:v>-8.9152199999999997E-3</c:v>
                </c:pt>
                <c:pt idx="152930" formatCode="0.00E+00">
                  <c:v>-9.6018000000000006E-3</c:v>
                </c:pt>
                <c:pt idx="152931">
                  <c:v>-1.0281500000000001E-2</c:v>
                </c:pt>
                <c:pt idx="152932">
                  <c:v>-1.09535E-2</c:v>
                </c:pt>
                <c:pt idx="152933">
                  <c:v>-1.1617199999999999E-2</c:v>
                </c:pt>
                <c:pt idx="152934">
                  <c:v>-1.22717E-2</c:v>
                </c:pt>
                <c:pt idx="152935">
                  <c:v>-1.29164E-2</c:v>
                </c:pt>
                <c:pt idx="152936">
                  <c:v>-1.35505E-2</c:v>
                </c:pt>
                <c:pt idx="152937">
                  <c:v>-1.4173399999999999E-2</c:v>
                </c:pt>
                <c:pt idx="152938">
                  <c:v>-1.47843E-2</c:v>
                </c:pt>
                <c:pt idx="152939">
                  <c:v>-1.53825E-2</c:v>
                </c:pt>
                <c:pt idx="152940">
                  <c:v>-1.59673E-2</c:v>
                </c:pt>
                <c:pt idx="152941">
                  <c:v>-1.6538199999999999E-2</c:v>
                </c:pt>
                <c:pt idx="152942">
                  <c:v>-1.70943E-2</c:v>
                </c:pt>
                <c:pt idx="152943">
                  <c:v>-1.76352E-2</c:v>
                </c:pt>
                <c:pt idx="152944">
                  <c:v>-1.8160200000000001E-2</c:v>
                </c:pt>
                <c:pt idx="152945">
                  <c:v>-1.86686E-2</c:v>
                </c:pt>
                <c:pt idx="152946">
                  <c:v>-1.9159900000000001E-2</c:v>
                </c:pt>
                <c:pt idx="152947">
                  <c:v>-1.9633500000000002E-2</c:v>
                </c:pt>
                <c:pt idx="152948">
                  <c:v>-2.00888E-2</c:v>
                </c:pt>
                <c:pt idx="152949">
                  <c:v>-2.0525399999999999E-2</c:v>
                </c:pt>
                <c:pt idx="152950">
                  <c:v>-2.0942700000000002E-2</c:v>
                </c:pt>
                <c:pt idx="152951">
                  <c:v>-2.13402E-2</c:v>
                </c:pt>
                <c:pt idx="152952">
                  <c:v>-2.1717400000000001E-2</c:v>
                </c:pt>
                <c:pt idx="152953">
                  <c:v>-2.20739E-2</c:v>
                </c:pt>
                <c:pt idx="152954">
                  <c:v>-2.24093E-2</c:v>
                </c:pt>
                <c:pt idx="152955">
                  <c:v>-2.27231E-2</c:v>
                </c:pt>
                <c:pt idx="152956">
                  <c:v>-2.3015000000000001E-2</c:v>
                </c:pt>
                <c:pt idx="152957">
                  <c:v>-2.3284699999999998E-2</c:v>
                </c:pt>
                <c:pt idx="152958">
                  <c:v>-2.3531799999999999E-2</c:v>
                </c:pt>
                <c:pt idx="152959">
                  <c:v>-2.3755999999999999E-2</c:v>
                </c:pt>
                <c:pt idx="152960">
                  <c:v>-2.3956999999999999E-2</c:v>
                </c:pt>
                <c:pt idx="152961">
                  <c:v>-2.4134599999999999E-2</c:v>
                </c:pt>
                <c:pt idx="152962">
                  <c:v>-2.42886E-2</c:v>
                </c:pt>
                <c:pt idx="152963">
                  <c:v>-2.4418700000000002E-2</c:v>
                </c:pt>
                <c:pt idx="152964">
                  <c:v>-2.4524899999999999E-2</c:v>
                </c:pt>
                <c:pt idx="152965">
                  <c:v>-2.4606900000000001E-2</c:v>
                </c:pt>
                <c:pt idx="152966">
                  <c:v>-2.4664800000000001E-2</c:v>
                </c:pt>
                <c:pt idx="152967">
                  <c:v>-2.4698299999999999E-2</c:v>
                </c:pt>
                <c:pt idx="152968">
                  <c:v>-2.4707400000000001E-2</c:v>
                </c:pt>
                <c:pt idx="152969">
                  <c:v>-2.4692200000000001E-2</c:v>
                </c:pt>
                <c:pt idx="152970">
                  <c:v>-2.46526E-2</c:v>
                </c:pt>
                <c:pt idx="152971">
                  <c:v>-2.4588599999999999E-2</c:v>
                </c:pt>
                <c:pt idx="152972">
                  <c:v>-2.4500399999999999E-2</c:v>
                </c:pt>
                <c:pt idx="152973">
                  <c:v>-2.4388E-2</c:v>
                </c:pt>
                <c:pt idx="152974">
                  <c:v>-2.4251600000000002E-2</c:v>
                </c:pt>
                <c:pt idx="152975">
                  <c:v>-2.40912E-2</c:v>
                </c:pt>
                <c:pt idx="152976">
                  <c:v>-2.39072E-2</c:v>
                </c:pt>
                <c:pt idx="152977">
                  <c:v>-2.3699600000000001E-2</c:v>
                </c:pt>
                <c:pt idx="152978">
                  <c:v>-2.3468800000000001E-2</c:v>
                </c:pt>
                <c:pt idx="152979">
                  <c:v>-2.3215E-2</c:v>
                </c:pt>
                <c:pt idx="152980">
                  <c:v>-2.2938400000000001E-2</c:v>
                </c:pt>
                <c:pt idx="152981">
                  <c:v>-2.26395E-2</c:v>
                </c:pt>
                <c:pt idx="152982">
                  <c:v>-2.2318500000000002E-2</c:v>
                </c:pt>
                <c:pt idx="152983">
                  <c:v>-2.19759E-2</c:v>
                </c:pt>
                <c:pt idx="152984">
                  <c:v>-2.1611999999999999E-2</c:v>
                </c:pt>
                <c:pt idx="152985">
                  <c:v>-2.1227200000000002E-2</c:v>
                </c:pt>
                <c:pt idx="152986">
                  <c:v>-2.08221E-2</c:v>
                </c:pt>
                <c:pt idx="152987">
                  <c:v>-2.0396999999999998E-2</c:v>
                </c:pt>
                <c:pt idx="152988">
                  <c:v>-1.9952600000000001E-2</c:v>
                </c:pt>
                <c:pt idx="152989">
                  <c:v>-1.9489200000000002E-2</c:v>
                </c:pt>
                <c:pt idx="152990">
                  <c:v>-1.9007400000000001E-2</c:v>
                </c:pt>
                <c:pt idx="152991">
                  <c:v>-1.8507900000000001E-2</c:v>
                </c:pt>
                <c:pt idx="152992">
                  <c:v>-1.7991099999999999E-2</c:v>
                </c:pt>
                <c:pt idx="152993">
                  <c:v>-1.74577E-2</c:v>
                </c:pt>
                <c:pt idx="152994">
                  <c:v>-1.6908300000000001E-2</c:v>
                </c:pt>
                <c:pt idx="152995">
                  <c:v>-1.63436E-2</c:v>
                </c:pt>
                <c:pt idx="152996">
                  <c:v>-1.5764199999999999E-2</c:v>
                </c:pt>
                <c:pt idx="152997">
                  <c:v>-1.51708E-2</c:v>
                </c:pt>
                <c:pt idx="152998">
                  <c:v>-1.4564000000000001E-2</c:v>
                </c:pt>
                <c:pt idx="152999">
                  <c:v>-1.39446E-2</c:v>
                </c:pt>
                <c:pt idx="153000">
                  <c:v>-1.33134E-2</c:v>
                </c:pt>
                <c:pt idx="153001">
                  <c:v>-1.2670900000000001E-2</c:v>
                </c:pt>
                <c:pt idx="153002">
                  <c:v>-1.2017999999999999E-2</c:v>
                </c:pt>
                <c:pt idx="153003">
                  <c:v>-1.1355499999999999E-2</c:v>
                </c:pt>
                <c:pt idx="153004">
                  <c:v>-1.0684000000000001E-2</c:v>
                </c:pt>
                <c:pt idx="153005">
                  <c:v>-1.00044E-2</c:v>
                </c:pt>
                <c:pt idx="153006" formatCode="0.00E+00">
                  <c:v>-9.3173600000000002E-3</c:v>
                </c:pt>
                <c:pt idx="153007" formatCode="0.00E+00">
                  <c:v>-8.6237899999999992E-3</c:v>
                </c:pt>
                <c:pt idx="153008" formatCode="0.00E+00">
                  <c:v>-7.9244299999999997E-3</c:v>
                </c:pt>
                <c:pt idx="153009" formatCode="0.00E+00">
                  <c:v>-7.2200800000000002E-3</c:v>
                </c:pt>
                <c:pt idx="153010" formatCode="0.00E+00">
                  <c:v>-6.5115299999999997E-3</c:v>
                </c:pt>
                <c:pt idx="153011" formatCode="0.00E+00">
                  <c:v>-5.7995900000000003E-3</c:v>
                </c:pt>
                <c:pt idx="153012" formatCode="0.00E+00">
                  <c:v>-5.0850499999999998E-3</c:v>
                </c:pt>
                <c:pt idx="153013" formatCode="0.00E+00">
                  <c:v>-4.3687200000000004E-3</c:v>
                </c:pt>
                <c:pt idx="153014" formatCode="0.00E+00">
                  <c:v>-3.6514099999999999E-3</c:v>
                </c:pt>
                <c:pt idx="153015" formatCode="0.00E+00">
                  <c:v>-2.9339000000000001E-3</c:v>
                </c:pt>
                <c:pt idx="153016" formatCode="0.00E+00">
                  <c:v>-2.2169899999999998E-3</c:v>
                </c:pt>
                <c:pt idx="153017" formatCode="0.00E+00">
                  <c:v>-1.5014900000000001E-3</c:v>
                </c:pt>
                <c:pt idx="153018" formatCode="0.00E+00">
                  <c:v>-7.8816300000000004E-4</c:v>
                </c:pt>
                <c:pt idx="153019" formatCode="0.00E+00">
                  <c:v>-7.7803299999999994E-5</c:v>
                </c:pt>
                <c:pt idx="153020" formatCode="0.00E+00">
                  <c:v>6.2881999999999999E-4</c:v>
                </c:pt>
                <c:pt idx="153021" formatCode="0.00E+00">
                  <c:v>1.3309400000000001E-3</c:v>
                </c:pt>
                <c:pt idx="153022" formatCode="0.00E+00">
                  <c:v>2.0278000000000002E-3</c:v>
                </c:pt>
                <c:pt idx="153023" formatCode="0.00E+00">
                  <c:v>2.7186599999999999E-3</c:v>
                </c:pt>
                <c:pt idx="153024" formatCode="0.00E+00">
                  <c:v>3.4027900000000002E-3</c:v>
                </c:pt>
                <c:pt idx="153025" formatCode="0.00E+00">
                  <c:v>4.0794500000000001E-3</c:v>
                </c:pt>
                <c:pt idx="153026" formatCode="0.00E+00">
                  <c:v>4.74794E-3</c:v>
                </c:pt>
                <c:pt idx="153027" formatCode="0.00E+00">
                  <c:v>5.4075700000000004E-3</c:v>
                </c:pt>
                <c:pt idx="153028" formatCode="0.00E+00">
                  <c:v>6.0576500000000004E-3</c:v>
                </c:pt>
                <c:pt idx="153029" formatCode="0.00E+00">
                  <c:v>6.6975200000000002E-3</c:v>
                </c:pt>
                <c:pt idx="153030" formatCode="0.00E+00">
                  <c:v>7.3265300000000004E-3</c:v>
                </c:pt>
                <c:pt idx="153031" formatCode="0.00E+00">
                  <c:v>7.9440499999999994E-3</c:v>
                </c:pt>
                <c:pt idx="153032" formatCode="0.00E+00">
                  <c:v>8.54946E-3</c:v>
                </c:pt>
                <c:pt idx="153033" formatCode="0.00E+00">
                  <c:v>9.1421799999999998E-3</c:v>
                </c:pt>
                <c:pt idx="153034" formatCode="0.00E+00">
                  <c:v>9.7216200000000003E-3</c:v>
                </c:pt>
                <c:pt idx="153035">
                  <c:v>1.02872E-2</c:v>
                </c:pt>
                <c:pt idx="153036">
                  <c:v>1.0838499999999999E-2</c:v>
                </c:pt>
                <c:pt idx="153037">
                  <c:v>1.1374799999999999E-2</c:v>
                </c:pt>
                <c:pt idx="153038">
                  <c:v>1.18958E-2</c:v>
                </c:pt>
                <c:pt idx="153039">
                  <c:v>1.2401000000000001E-2</c:v>
                </c:pt>
                <c:pt idx="153040">
                  <c:v>1.28898E-2</c:v>
                </c:pt>
                <c:pt idx="153041">
                  <c:v>1.3362000000000001E-2</c:v>
                </c:pt>
                <c:pt idx="153042">
                  <c:v>1.3816999999999999E-2</c:v>
                </c:pt>
                <c:pt idx="153043">
                  <c:v>1.4254599999999999E-2</c:v>
                </c:pt>
                <c:pt idx="153044">
                  <c:v>1.4674299999999999E-2</c:v>
                </c:pt>
                <c:pt idx="153045">
                  <c:v>1.50759E-2</c:v>
                </c:pt>
                <c:pt idx="153046">
                  <c:v>1.5459000000000001E-2</c:v>
                </c:pt>
                <c:pt idx="153047">
                  <c:v>1.5823400000000001E-2</c:v>
                </c:pt>
                <c:pt idx="153048">
                  <c:v>1.6168800000000001E-2</c:v>
                </c:pt>
                <c:pt idx="153049">
                  <c:v>1.6494999999999999E-2</c:v>
                </c:pt>
                <c:pt idx="153050">
                  <c:v>1.6801799999999999E-2</c:v>
                </c:pt>
                <c:pt idx="153051">
                  <c:v>1.7089E-2</c:v>
                </c:pt>
                <c:pt idx="153052">
                  <c:v>1.7356400000000001E-2</c:v>
                </c:pt>
                <c:pt idx="153053">
                  <c:v>1.7604100000000001E-2</c:v>
                </c:pt>
                <c:pt idx="153054">
                  <c:v>1.7831799999999998E-2</c:v>
                </c:pt>
                <c:pt idx="153055">
                  <c:v>1.80395E-2</c:v>
                </c:pt>
                <c:pt idx="153056">
                  <c:v>1.8227199999999999E-2</c:v>
                </c:pt>
                <c:pt idx="153057">
                  <c:v>1.8394799999999999E-2</c:v>
                </c:pt>
                <c:pt idx="153058">
                  <c:v>1.8542300000000001E-2</c:v>
                </c:pt>
                <c:pt idx="153059">
                  <c:v>1.86698E-2</c:v>
                </c:pt>
                <c:pt idx="153060">
                  <c:v>1.87774E-2</c:v>
                </c:pt>
                <c:pt idx="153061">
                  <c:v>1.8865099999999999E-2</c:v>
                </c:pt>
                <c:pt idx="153062">
                  <c:v>1.8932999999999998E-2</c:v>
                </c:pt>
                <c:pt idx="153063">
                  <c:v>1.89813E-2</c:v>
                </c:pt>
                <c:pt idx="153064">
                  <c:v>1.9010099999999999E-2</c:v>
                </c:pt>
                <c:pt idx="153065">
                  <c:v>1.9019600000000001E-2</c:v>
                </c:pt>
                <c:pt idx="153066">
                  <c:v>1.9009999999999999E-2</c:v>
                </c:pt>
                <c:pt idx="153067">
                  <c:v>1.8981499999999998E-2</c:v>
                </c:pt>
                <c:pt idx="153068">
                  <c:v>1.8934400000000001E-2</c:v>
                </c:pt>
                <c:pt idx="153069">
                  <c:v>1.8869E-2</c:v>
                </c:pt>
                <c:pt idx="153070">
                  <c:v>1.8785400000000001E-2</c:v>
                </c:pt>
                <c:pt idx="153071">
                  <c:v>1.8684099999999999E-2</c:v>
                </c:pt>
                <c:pt idx="153072">
                  <c:v>1.8565399999999999E-2</c:v>
                </c:pt>
                <c:pt idx="153073">
                  <c:v>1.8429500000000001E-2</c:v>
                </c:pt>
                <c:pt idx="153074">
                  <c:v>1.8277000000000002E-2</c:v>
                </c:pt>
                <c:pt idx="153075">
                  <c:v>1.8107999999999999E-2</c:v>
                </c:pt>
                <c:pt idx="153076">
                  <c:v>1.7923100000000001E-2</c:v>
                </c:pt>
                <c:pt idx="153077">
                  <c:v>1.7722700000000001E-2</c:v>
                </c:pt>
                <c:pt idx="153078">
                  <c:v>1.7507200000000001E-2</c:v>
                </c:pt>
                <c:pt idx="153079">
                  <c:v>1.7276900000000001E-2</c:v>
                </c:pt>
                <c:pt idx="153080">
                  <c:v>1.7032499999999999E-2</c:v>
                </c:pt>
                <c:pt idx="153081">
                  <c:v>1.6774299999999999E-2</c:v>
                </c:pt>
                <c:pt idx="153082">
                  <c:v>1.6502900000000001E-2</c:v>
                </c:pt>
                <c:pt idx="153083">
                  <c:v>1.6218699999999999E-2</c:v>
                </c:pt>
                <c:pt idx="153084">
                  <c:v>1.5922100000000002E-2</c:v>
                </c:pt>
                <c:pt idx="153085">
                  <c:v>1.56139E-2</c:v>
                </c:pt>
                <c:pt idx="153086">
                  <c:v>1.52944E-2</c:v>
                </c:pt>
                <c:pt idx="153087">
                  <c:v>1.4964099999999999E-2</c:v>
                </c:pt>
                <c:pt idx="153088">
                  <c:v>1.46237E-2</c:v>
                </c:pt>
                <c:pt idx="153089">
                  <c:v>1.4273599999999999E-2</c:v>
                </c:pt>
                <c:pt idx="153090">
                  <c:v>1.39144E-2</c:v>
                </c:pt>
                <c:pt idx="153091">
                  <c:v>1.35467E-2</c:v>
                </c:pt>
                <c:pt idx="153092">
                  <c:v>1.3171E-2</c:v>
                </c:pt>
                <c:pt idx="153093">
                  <c:v>1.27878E-2</c:v>
                </c:pt>
                <c:pt idx="153094">
                  <c:v>1.2397699999999999E-2</c:v>
                </c:pt>
                <c:pt idx="153095">
                  <c:v>1.2001299999999999E-2</c:v>
                </c:pt>
                <c:pt idx="153096">
                  <c:v>1.15992E-2</c:v>
                </c:pt>
                <c:pt idx="153097">
                  <c:v>1.1191700000000001E-2</c:v>
                </c:pt>
                <c:pt idx="153098">
                  <c:v>1.07797E-2</c:v>
                </c:pt>
                <c:pt idx="153099">
                  <c:v>1.0363499999999999E-2</c:v>
                </c:pt>
                <c:pt idx="153100" formatCode="0.00E+00">
                  <c:v>9.9436999999999998E-3</c:v>
                </c:pt>
                <c:pt idx="153101" formatCode="0.00E+00">
                  <c:v>9.5209100000000005E-3</c:v>
                </c:pt>
                <c:pt idx="153102" formatCode="0.00E+00">
                  <c:v>9.0956200000000004E-3</c:v>
                </c:pt>
                <c:pt idx="153103" formatCode="0.00E+00">
                  <c:v>8.6683799999999998E-3</c:v>
                </c:pt>
                <c:pt idx="153104" formatCode="0.00E+00">
                  <c:v>8.2397000000000008E-3</c:v>
                </c:pt>
                <c:pt idx="153105" formatCode="0.00E+00">
                  <c:v>7.8101100000000003E-3</c:v>
                </c:pt>
                <c:pt idx="153106" formatCode="0.00E+00">
                  <c:v>7.3801200000000004E-3</c:v>
                </c:pt>
                <c:pt idx="153107" formatCode="0.00E+00">
                  <c:v>6.9502399999999999E-3</c:v>
                </c:pt>
                <c:pt idx="153108" formatCode="0.00E+00">
                  <c:v>6.5209400000000002E-3</c:v>
                </c:pt>
                <c:pt idx="153109" formatCode="0.00E+00">
                  <c:v>6.0927200000000003E-3</c:v>
                </c:pt>
                <c:pt idx="153110" formatCode="0.00E+00">
                  <c:v>5.6660499999999997E-3</c:v>
                </c:pt>
                <c:pt idx="153111" formatCode="0.00E+00">
                  <c:v>5.2414000000000002E-3</c:v>
                </c:pt>
                <c:pt idx="153112" formatCode="0.00E+00">
                  <c:v>4.8192E-3</c:v>
                </c:pt>
                <c:pt idx="153113" formatCode="0.00E+00">
                  <c:v>4.3999099999999999E-3</c:v>
                </c:pt>
                <c:pt idx="153114" formatCode="0.00E+00">
                  <c:v>3.9839400000000001E-3</c:v>
                </c:pt>
                <c:pt idx="153115" formatCode="0.00E+00">
                  <c:v>3.5717000000000001E-3</c:v>
                </c:pt>
                <c:pt idx="153116" formatCode="0.00E+00">
                  <c:v>3.1635999999999999E-3</c:v>
                </c:pt>
                <c:pt idx="153117" formatCode="0.00E+00">
                  <c:v>2.7600200000000002E-3</c:v>
                </c:pt>
                <c:pt idx="153118" formatCode="0.00E+00">
                  <c:v>2.36133E-3</c:v>
                </c:pt>
                <c:pt idx="153119" formatCode="0.00E+00">
                  <c:v>1.96788E-3</c:v>
                </c:pt>
                <c:pt idx="153120" formatCode="0.00E+00">
                  <c:v>1.5800199999999999E-3</c:v>
                </c:pt>
                <c:pt idx="153121" formatCode="0.00E+00">
                  <c:v>1.1980599999999999E-3</c:v>
                </c:pt>
                <c:pt idx="153122" formatCode="0.00E+00">
                  <c:v>8.2232099999999999E-4</c:v>
                </c:pt>
                <c:pt idx="153123" formatCode="0.00E+00">
                  <c:v>4.5309099999999998E-4</c:v>
                </c:pt>
                <c:pt idx="153124" formatCode="0.00E+00">
                  <c:v>9.0647600000000003E-5</c:v>
                </c:pt>
                <c:pt idx="153125" formatCode="0.00E+00">
                  <c:v>-2.6475000000000001E-4</c:v>
                </c:pt>
                <c:pt idx="153126" formatCode="0.00E+00">
                  <c:v>-6.1285699999999996E-4</c:v>
                </c:pt>
                <c:pt idx="153127" formatCode="0.00E+00">
                  <c:v>-9.5344699999999995E-4</c:v>
                </c:pt>
                <c:pt idx="153128" formatCode="0.00E+00">
                  <c:v>-1.2863099999999999E-3</c:v>
                </c:pt>
                <c:pt idx="153129" formatCode="0.00E+00">
                  <c:v>-1.6112500000000001E-3</c:v>
                </c:pt>
                <c:pt idx="153130" formatCode="0.00E+00">
                  <c:v>-1.9280899999999999E-3</c:v>
                </c:pt>
                <c:pt idx="153131" formatCode="0.00E+00">
                  <c:v>-2.23668E-3</c:v>
                </c:pt>
                <c:pt idx="153132" formatCode="0.00E+00">
                  <c:v>-2.5368600000000002E-3</c:v>
                </c:pt>
                <c:pt idx="153133" formatCode="0.00E+00">
                  <c:v>-2.8285200000000002E-3</c:v>
                </c:pt>
                <c:pt idx="153134" formatCode="0.00E+00">
                  <c:v>-3.1115399999999999E-3</c:v>
                </c:pt>
                <c:pt idx="153135" formatCode="0.00E+00">
                  <c:v>-3.3858299999999998E-3</c:v>
                </c:pt>
                <c:pt idx="153136" formatCode="0.00E+00">
                  <c:v>-3.6513000000000001E-3</c:v>
                </c:pt>
                <c:pt idx="153137" formatCode="0.00E+00">
                  <c:v>-3.9079099999999997E-3</c:v>
                </c:pt>
                <c:pt idx="153138" formatCode="0.00E+00">
                  <c:v>-4.1556099999999997E-3</c:v>
                </c:pt>
                <c:pt idx="153139" formatCode="0.00E+00">
                  <c:v>-4.39435E-3</c:v>
                </c:pt>
                <c:pt idx="153140" formatCode="0.00E+00">
                  <c:v>-4.6241399999999997E-3</c:v>
                </c:pt>
                <c:pt idx="153141" formatCode="0.00E+00">
                  <c:v>-4.8449799999999996E-3</c:v>
                </c:pt>
                <c:pt idx="153142" formatCode="0.00E+00">
                  <c:v>-5.0568699999999998E-3</c:v>
                </c:pt>
                <c:pt idx="153143" formatCode="0.00E+00">
                  <c:v>-5.25984E-3</c:v>
                </c:pt>
                <c:pt idx="153144" formatCode="0.00E+00">
                  <c:v>-5.4539499999999999E-3</c:v>
                </c:pt>
                <c:pt idx="153145" formatCode="0.00E+00">
                  <c:v>-5.6392500000000002E-3</c:v>
                </c:pt>
                <c:pt idx="153146" formatCode="0.00E+00">
                  <c:v>-5.8158100000000003E-3</c:v>
                </c:pt>
                <c:pt idx="153147" formatCode="0.00E+00">
                  <c:v>-5.9837199999999997E-3</c:v>
                </c:pt>
                <c:pt idx="153148" formatCode="0.00E+00">
                  <c:v>-6.1430599999999997E-3</c:v>
                </c:pt>
                <c:pt idx="153149" formatCode="0.00E+00">
                  <c:v>-6.2939600000000004E-3</c:v>
                </c:pt>
                <c:pt idx="153150" formatCode="0.00E+00">
                  <c:v>-6.4365300000000002E-3</c:v>
                </c:pt>
                <c:pt idx="153151" formatCode="0.00E+00">
                  <c:v>-6.5709000000000002E-3</c:v>
                </c:pt>
                <c:pt idx="153152" formatCode="0.00E+00">
                  <c:v>-6.6972100000000003E-3</c:v>
                </c:pt>
                <c:pt idx="153153" formatCode="0.00E+00">
                  <c:v>-6.8156099999999997E-3</c:v>
                </c:pt>
                <c:pt idx="153154" formatCode="0.00E+00">
                  <c:v>-6.92627E-3</c:v>
                </c:pt>
                <c:pt idx="153155" formatCode="0.00E+00">
                  <c:v>-7.0293500000000002E-3</c:v>
                </c:pt>
                <c:pt idx="153156" formatCode="0.00E+00">
                  <c:v>-7.1250300000000001E-3</c:v>
                </c:pt>
                <c:pt idx="153157" formatCode="0.00E+00">
                  <c:v>-7.2135000000000003E-3</c:v>
                </c:pt>
                <c:pt idx="153158" formatCode="0.00E+00">
                  <c:v>-7.2949499999999997E-3</c:v>
                </c:pt>
                <c:pt idx="153159" formatCode="0.00E+00">
                  <c:v>-7.3695799999999997E-3</c:v>
                </c:pt>
                <c:pt idx="153160" formatCode="0.00E+00">
                  <c:v>-7.43759E-3</c:v>
                </c:pt>
                <c:pt idx="153161" formatCode="0.00E+00">
                  <c:v>-7.4992000000000001E-3</c:v>
                </c:pt>
                <c:pt idx="153162" formatCode="0.00E+00">
                  <c:v>-7.5546099999999998E-3</c:v>
                </c:pt>
                <c:pt idx="153163" formatCode="0.00E+00">
                  <c:v>-7.6040500000000002E-3</c:v>
                </c:pt>
                <c:pt idx="153164" formatCode="0.00E+00">
                  <c:v>-7.6477400000000001E-3</c:v>
                </c:pt>
                <c:pt idx="153165" formatCode="0.00E+00">
                  <c:v>-7.6859099999999998E-3</c:v>
                </c:pt>
                <c:pt idx="153166" formatCode="0.00E+00">
                  <c:v>-7.7187799999999997E-3</c:v>
                </c:pt>
                <c:pt idx="153167" formatCode="0.00E+00">
                  <c:v>-7.7465900000000002E-3</c:v>
                </c:pt>
                <c:pt idx="153168" formatCode="0.00E+00">
                  <c:v>-7.76956E-3</c:v>
                </c:pt>
                <c:pt idx="153169" formatCode="0.00E+00">
                  <c:v>-7.7879200000000003E-3</c:v>
                </c:pt>
                <c:pt idx="153170" formatCode="0.00E+00">
                  <c:v>-7.8019099999999996E-3</c:v>
                </c:pt>
                <c:pt idx="153171" formatCode="0.00E+00">
                  <c:v>-7.8117600000000001E-3</c:v>
                </c:pt>
                <c:pt idx="153172" formatCode="0.00E+00">
                  <c:v>-7.8177000000000003E-3</c:v>
                </c:pt>
                <c:pt idx="153173" formatCode="0.00E+00">
                  <c:v>-7.8199500000000009E-3</c:v>
                </c:pt>
                <c:pt idx="153174" formatCode="0.00E+00">
                  <c:v>-7.8187399999999994E-3</c:v>
                </c:pt>
                <c:pt idx="153175" formatCode="0.00E+00">
                  <c:v>-7.8142899999999998E-3</c:v>
                </c:pt>
                <c:pt idx="153176" formatCode="0.00E+00">
                  <c:v>-7.8068199999999999E-3</c:v>
                </c:pt>
                <c:pt idx="153177" formatCode="0.00E+00">
                  <c:v>-7.7965500000000002E-3</c:v>
                </c:pt>
                <c:pt idx="153178" formatCode="0.00E+00">
                  <c:v>-7.7836800000000003E-3</c:v>
                </c:pt>
                <c:pt idx="153179" formatCode="0.00E+00">
                  <c:v>-7.7684299999999998E-3</c:v>
                </c:pt>
                <c:pt idx="153180" formatCode="0.00E+00">
                  <c:v>-7.7509900000000001E-3</c:v>
                </c:pt>
                <c:pt idx="153181" formatCode="0.00E+00">
                  <c:v>-7.7315600000000002E-3</c:v>
                </c:pt>
                <c:pt idx="153182" formatCode="0.00E+00">
                  <c:v>-7.7103199999999997E-3</c:v>
                </c:pt>
                <c:pt idx="153183" formatCode="0.00E+00">
                  <c:v>-7.6874600000000001E-3</c:v>
                </c:pt>
                <c:pt idx="153184" formatCode="0.00E+00">
                  <c:v>-7.6631599999999996E-3</c:v>
                </c:pt>
                <c:pt idx="153185" formatCode="0.00E+00">
                  <c:v>-7.6375799999999997E-3</c:v>
                </c:pt>
                <c:pt idx="153186" formatCode="0.00E+00">
                  <c:v>-7.6108800000000004E-3</c:v>
                </c:pt>
                <c:pt idx="153187" formatCode="0.00E+00">
                  <c:v>-7.5832199999999999E-3</c:v>
                </c:pt>
                <c:pt idx="153188" formatCode="0.00E+00">
                  <c:v>-7.5547399999999999E-3</c:v>
                </c:pt>
                <c:pt idx="153189" formatCode="0.00E+00">
                  <c:v>-7.5255599999999997E-3</c:v>
                </c:pt>
                <c:pt idx="153190" formatCode="0.00E+00">
                  <c:v>-7.4958300000000002E-3</c:v>
                </c:pt>
                <c:pt idx="153191" formatCode="0.00E+00">
                  <c:v>-7.4656599999999998E-3</c:v>
                </c:pt>
                <c:pt idx="153192" formatCode="0.00E+00">
                  <c:v>-7.4351499999999997E-3</c:v>
                </c:pt>
                <c:pt idx="153193" formatCode="0.00E+00">
                  <c:v>-7.4044000000000002E-3</c:v>
                </c:pt>
                <c:pt idx="153194" formatCode="0.00E+00">
                  <c:v>-7.3735099999999998E-3</c:v>
                </c:pt>
                <c:pt idx="153195" formatCode="0.00E+00">
                  <c:v>-7.3425399999999998E-3</c:v>
                </c:pt>
                <c:pt idx="153196" formatCode="0.00E+00">
                  <c:v>-7.3115799999999998E-3</c:v>
                </c:pt>
                <c:pt idx="153197" formatCode="0.00E+00">
                  <c:v>-7.2806900000000003E-3</c:v>
                </c:pt>
                <c:pt idx="153198" formatCode="0.00E+00">
                  <c:v>-7.2499000000000001E-3</c:v>
                </c:pt>
                <c:pt idx="153199" formatCode="0.00E+00">
                  <c:v>-7.2192599999999999E-3</c:v>
                </c:pt>
                <c:pt idx="153200" formatCode="0.00E+00">
                  <c:v>-7.1888000000000004E-3</c:v>
                </c:pt>
                <c:pt idx="153201" formatCode="0.00E+00">
                  <c:v>-7.1585499999999996E-3</c:v>
                </c:pt>
                <c:pt idx="153202" formatCode="0.00E+00">
                  <c:v>-7.1285000000000003E-3</c:v>
                </c:pt>
                <c:pt idx="153203" formatCode="0.00E+00">
                  <c:v>-7.0986599999999997E-3</c:v>
                </c:pt>
                <c:pt idx="153204" formatCode="0.00E+00">
                  <c:v>-7.0690199999999996E-3</c:v>
                </c:pt>
                <c:pt idx="153205" formatCode="0.00E+00">
                  <c:v>-7.0395600000000003E-3</c:v>
                </c:pt>
                <c:pt idx="153206" formatCode="0.00E+00">
                  <c:v>-7.01024E-3</c:v>
                </c:pt>
                <c:pt idx="153207" formatCode="0.00E+00">
                  <c:v>-6.98104E-3</c:v>
                </c:pt>
                <c:pt idx="153208" formatCode="0.00E+00">
                  <c:v>-6.9519100000000004E-3</c:v>
                </c:pt>
                <c:pt idx="153209" formatCode="0.00E+00">
                  <c:v>-6.92277E-3</c:v>
                </c:pt>
                <c:pt idx="153210" formatCode="0.00E+00">
                  <c:v>-6.8935799999999998E-3</c:v>
                </c:pt>
                <c:pt idx="153211" formatCode="0.00E+00">
                  <c:v>-6.8642599999999996E-3</c:v>
                </c:pt>
                <c:pt idx="153212" formatCode="0.00E+00">
                  <c:v>-6.8347299999999998E-3</c:v>
                </c:pt>
                <c:pt idx="153213" formatCode="0.00E+00">
                  <c:v>-6.8048800000000001E-3</c:v>
                </c:pt>
                <c:pt idx="153214" formatCode="0.00E+00">
                  <c:v>-6.7746400000000002E-3</c:v>
                </c:pt>
                <c:pt idx="153215" formatCode="0.00E+00">
                  <c:v>-6.7438899999999998E-3</c:v>
                </c:pt>
                <c:pt idx="153216" formatCode="0.00E+00">
                  <c:v>-6.7125199999999996E-3</c:v>
                </c:pt>
                <c:pt idx="153217" formatCode="0.00E+00">
                  <c:v>-6.6804100000000003E-3</c:v>
                </c:pt>
                <c:pt idx="153218" formatCode="0.00E+00">
                  <c:v>-6.6474400000000001E-3</c:v>
                </c:pt>
                <c:pt idx="153219" formatCode="0.00E+00">
                  <c:v>-6.6134799999999997E-3</c:v>
                </c:pt>
                <c:pt idx="153220" formatCode="0.00E+00">
                  <c:v>-6.5783899999999999E-3</c:v>
                </c:pt>
                <c:pt idx="153221" formatCode="0.00E+00">
                  <c:v>-6.5420299999999999E-3</c:v>
                </c:pt>
                <c:pt idx="153222" formatCode="0.00E+00">
                  <c:v>-6.5042600000000004E-3</c:v>
                </c:pt>
                <c:pt idx="153223" formatCode="0.00E+00">
                  <c:v>-6.4649399999999997E-3</c:v>
                </c:pt>
                <c:pt idx="153224" formatCode="0.00E+00">
                  <c:v>-6.4238899999999998E-3</c:v>
                </c:pt>
                <c:pt idx="153225" formatCode="0.00E+00">
                  <c:v>-6.3809799999999996E-3</c:v>
                </c:pt>
                <c:pt idx="153226" formatCode="0.00E+00">
                  <c:v>-6.3360400000000002E-3</c:v>
                </c:pt>
                <c:pt idx="153227" formatCode="0.00E+00">
                  <c:v>-6.2889199999999999E-3</c:v>
                </c:pt>
                <c:pt idx="153228" formatCode="0.00E+00">
                  <c:v>-6.2394499999999997E-3</c:v>
                </c:pt>
                <c:pt idx="153229" formatCode="0.00E+00">
                  <c:v>-6.1874599999999997E-3</c:v>
                </c:pt>
                <c:pt idx="153230" formatCode="0.00E+00">
                  <c:v>-6.1328099999999998E-3</c:v>
                </c:pt>
                <c:pt idx="153231" formatCode="0.00E+00">
                  <c:v>-6.0753100000000004E-3</c:v>
                </c:pt>
                <c:pt idx="153232" formatCode="0.00E+00">
                  <c:v>-6.0148199999999997E-3</c:v>
                </c:pt>
                <c:pt idx="153233" formatCode="0.00E+00">
                  <c:v>-5.9511700000000004E-3</c:v>
                </c:pt>
                <c:pt idx="153234" formatCode="0.00E+00">
                  <c:v>-5.8842E-3</c:v>
                </c:pt>
                <c:pt idx="153235" formatCode="0.00E+00">
                  <c:v>-5.8137400000000004E-3</c:v>
                </c:pt>
                <c:pt idx="153236" formatCode="0.00E+00">
                  <c:v>-5.7396499999999998E-3</c:v>
                </c:pt>
                <c:pt idx="153237" formatCode="0.00E+00">
                  <c:v>-5.6617799999999999E-3</c:v>
                </c:pt>
                <c:pt idx="153238" formatCode="0.00E+00">
                  <c:v>-5.5799700000000001E-3</c:v>
                </c:pt>
                <c:pt idx="153239" formatCode="0.00E+00">
                  <c:v>-5.4940700000000002E-3</c:v>
                </c:pt>
                <c:pt idx="153240" formatCode="0.00E+00">
                  <c:v>-5.4039600000000002E-3</c:v>
                </c:pt>
                <c:pt idx="153241" formatCode="0.00E+00">
                  <c:v>-5.30949E-3</c:v>
                </c:pt>
                <c:pt idx="153242" formatCode="0.00E+00">
                  <c:v>-5.2105299999999997E-3</c:v>
                </c:pt>
                <c:pt idx="153243" formatCode="0.00E+00">
                  <c:v>-5.1069599999999998E-3</c:v>
                </c:pt>
                <c:pt idx="153244" formatCode="0.00E+00">
                  <c:v>-4.9986700000000002E-3</c:v>
                </c:pt>
                <c:pt idx="153245" formatCode="0.00E+00">
                  <c:v>-4.8855399999999998E-3</c:v>
                </c:pt>
                <c:pt idx="153246" formatCode="0.00E+00">
                  <c:v>-4.7674600000000003E-3</c:v>
                </c:pt>
                <c:pt idx="153247" formatCode="0.00E+00">
                  <c:v>-4.6443500000000002E-3</c:v>
                </c:pt>
                <c:pt idx="153248" formatCode="0.00E+00">
                  <c:v>-4.5161200000000002E-3</c:v>
                </c:pt>
                <c:pt idx="153249" formatCode="0.00E+00">
                  <c:v>-4.3826799999999999E-3</c:v>
                </c:pt>
                <c:pt idx="153250" formatCode="0.00E+00">
                  <c:v>-4.2439699999999997E-3</c:v>
                </c:pt>
                <c:pt idx="153251" formatCode="0.00E+00">
                  <c:v>-4.0999299999999999E-3</c:v>
                </c:pt>
                <c:pt idx="153252" formatCode="0.00E+00">
                  <c:v>-3.9505E-3</c:v>
                </c:pt>
                <c:pt idx="153253" formatCode="0.00E+00">
                  <c:v>-3.7956600000000002E-3</c:v>
                </c:pt>
                <c:pt idx="153254" formatCode="0.00E+00">
                  <c:v>-3.6353499999999999E-3</c:v>
                </c:pt>
                <c:pt idx="153255" formatCode="0.00E+00">
                  <c:v>-3.4695699999999999E-3</c:v>
                </c:pt>
                <c:pt idx="153256" formatCode="0.00E+00">
                  <c:v>-3.29831E-3</c:v>
                </c:pt>
                <c:pt idx="153257" formatCode="0.00E+00">
                  <c:v>-3.1215599999999998E-3</c:v>
                </c:pt>
                <c:pt idx="153258" formatCode="0.00E+00">
                  <c:v>-2.9393399999999999E-3</c:v>
                </c:pt>
                <c:pt idx="153259" formatCode="0.00E+00">
                  <c:v>-2.7516799999999998E-3</c:v>
                </c:pt>
                <c:pt idx="153260" formatCode="0.00E+00">
                  <c:v>-2.5586099999999998E-3</c:v>
                </c:pt>
                <c:pt idx="153261" formatCode="0.00E+00">
                  <c:v>-2.36017E-3</c:v>
                </c:pt>
                <c:pt idx="153262" formatCode="0.00E+00">
                  <c:v>-2.15643E-3</c:v>
                </c:pt>
                <c:pt idx="153263" formatCode="0.00E+00">
                  <c:v>-1.94746E-3</c:v>
                </c:pt>
                <c:pt idx="153264" formatCode="0.00E+00">
                  <c:v>-1.7333400000000001E-3</c:v>
                </c:pt>
                <c:pt idx="153265" formatCode="0.00E+00">
                  <c:v>-1.5141600000000001E-3</c:v>
                </c:pt>
                <c:pt idx="153266" formatCode="0.00E+00">
                  <c:v>-1.2900399999999999E-3</c:v>
                </c:pt>
                <c:pt idx="153267" formatCode="0.00E+00">
                  <c:v>-1.0610999999999999E-3</c:v>
                </c:pt>
                <c:pt idx="153268" formatCode="0.00E+00">
                  <c:v>-8.2745599999999996E-4</c:v>
                </c:pt>
                <c:pt idx="153269" formatCode="0.00E+00">
                  <c:v>-5.8926599999999997E-4</c:v>
                </c:pt>
                <c:pt idx="153270" formatCode="0.00E+00">
                  <c:v>-3.4667999999999998E-4</c:v>
                </c:pt>
                <c:pt idx="153271" formatCode="0.00E+00">
                  <c:v>-9.9868E-5</c:v>
                </c:pt>
                <c:pt idx="153272" formatCode="0.00E+00">
                  <c:v>1.5099199999999999E-4</c:v>
                </c:pt>
                <c:pt idx="153273" formatCode="0.00E+00">
                  <c:v>4.0570999999999999E-4</c:v>
                </c:pt>
                <c:pt idx="153274" formatCode="0.00E+00">
                  <c:v>6.6408199999999998E-4</c:v>
                </c:pt>
                <c:pt idx="153275" formatCode="0.00E+00">
                  <c:v>9.2589500000000004E-4</c:v>
                </c:pt>
                <c:pt idx="153276" formatCode="0.00E+00">
                  <c:v>1.19093E-3</c:v>
                </c:pt>
                <c:pt idx="153277" formatCode="0.00E+00">
                  <c:v>1.4589399999999999E-3</c:v>
                </c:pt>
                <c:pt idx="153278" formatCode="0.00E+00">
                  <c:v>1.7296900000000001E-3</c:v>
                </c:pt>
                <c:pt idx="153279" formatCode="0.00E+00">
                  <c:v>2.00292E-3</c:v>
                </c:pt>
                <c:pt idx="153280" formatCode="0.00E+00">
                  <c:v>2.2783600000000001E-3</c:v>
                </c:pt>
                <c:pt idx="153281" formatCode="0.00E+00">
                  <c:v>2.5557499999999999E-3</c:v>
                </c:pt>
                <c:pt idx="153282" formatCode="0.00E+00">
                  <c:v>2.8347899999999998E-3</c:v>
                </c:pt>
                <c:pt idx="153283" formatCode="0.00E+00">
                  <c:v>3.1151899999999999E-3</c:v>
                </c:pt>
                <c:pt idx="153284" formatCode="0.00E+00">
                  <c:v>3.3966600000000001E-3</c:v>
                </c:pt>
                <c:pt idx="153285" formatCode="0.00E+00">
                  <c:v>3.6788799999999998E-3</c:v>
                </c:pt>
                <c:pt idx="153286" formatCode="0.00E+00">
                  <c:v>3.9615400000000004E-3</c:v>
                </c:pt>
                <c:pt idx="153287" formatCode="0.00E+00">
                  <c:v>4.2443100000000003E-3</c:v>
                </c:pt>
                <c:pt idx="153288" formatCode="0.00E+00">
                  <c:v>4.5268599999999997E-3</c:v>
                </c:pt>
                <c:pt idx="153289" formatCode="0.00E+00">
                  <c:v>4.8088599999999999E-3</c:v>
                </c:pt>
                <c:pt idx="153290" formatCode="0.00E+00">
                  <c:v>5.0899700000000001E-3</c:v>
                </c:pt>
                <c:pt idx="153291" formatCode="0.00E+00">
                  <c:v>5.3698399999999999E-3</c:v>
                </c:pt>
                <c:pt idx="153292" formatCode="0.00E+00">
                  <c:v>5.6481200000000004E-3</c:v>
                </c:pt>
                <c:pt idx="153293" formatCode="0.00E+00">
                  <c:v>5.9244500000000004E-3</c:v>
                </c:pt>
                <c:pt idx="153294" formatCode="0.00E+00">
                  <c:v>6.1984800000000001E-3</c:v>
                </c:pt>
                <c:pt idx="153295" formatCode="0.00E+00">
                  <c:v>6.4698400000000001E-3</c:v>
                </c:pt>
                <c:pt idx="153296" formatCode="0.00E+00">
                  <c:v>6.7381799999999999E-3</c:v>
                </c:pt>
                <c:pt idx="153297" formatCode="0.00E+00">
                  <c:v>7.0031299999999998E-3</c:v>
                </c:pt>
                <c:pt idx="153298" formatCode="0.00E+00">
                  <c:v>7.2643200000000003E-3</c:v>
                </c:pt>
                <c:pt idx="153299" formatCode="0.00E+00">
                  <c:v>7.5214000000000001E-3</c:v>
                </c:pt>
                <c:pt idx="153300" formatCode="0.00E+00">
                  <c:v>7.7739799999999998E-3</c:v>
                </c:pt>
                <c:pt idx="153301" formatCode="0.00E+00">
                  <c:v>8.0217199999999995E-3</c:v>
                </c:pt>
                <c:pt idx="153302" formatCode="0.00E+00">
                  <c:v>8.2642400000000008E-3</c:v>
                </c:pt>
                <c:pt idx="153303" formatCode="0.00E+00">
                  <c:v>8.5011900000000005E-3</c:v>
                </c:pt>
                <c:pt idx="153304" formatCode="0.00E+00">
                  <c:v>8.7322100000000007E-3</c:v>
                </c:pt>
                <c:pt idx="153305" formatCode="0.00E+00">
                  <c:v>8.95695E-3</c:v>
                </c:pt>
                <c:pt idx="153306" formatCode="0.00E+00">
                  <c:v>9.1750500000000006E-3</c:v>
                </c:pt>
                <c:pt idx="153307" formatCode="0.00E+00">
                  <c:v>9.3861799999999992E-3</c:v>
                </c:pt>
                <c:pt idx="153308" formatCode="0.00E+00">
                  <c:v>9.5899899999999996E-3</c:v>
                </c:pt>
                <c:pt idx="153309" formatCode="0.00E+00">
                  <c:v>9.7861400000000005E-3</c:v>
                </c:pt>
                <c:pt idx="153310" formatCode="0.00E+00">
                  <c:v>9.9743200000000001E-3</c:v>
                </c:pt>
                <c:pt idx="153311">
                  <c:v>1.01542E-2</c:v>
                </c:pt>
                <c:pt idx="153312">
                  <c:v>1.03255E-2</c:v>
                </c:pt>
                <c:pt idx="153313">
                  <c:v>1.04878E-2</c:v>
                </c:pt>
                <c:pt idx="153314">
                  <c:v>1.0640999999999999E-2</c:v>
                </c:pt>
                <c:pt idx="153315">
                  <c:v>1.07846E-2</c:v>
                </c:pt>
                <c:pt idx="153316">
                  <c:v>1.0918499999999999E-2</c:v>
                </c:pt>
                <c:pt idx="153317">
                  <c:v>1.1042400000000001E-2</c:v>
                </c:pt>
                <c:pt idx="153318">
                  <c:v>1.1155999999999999E-2</c:v>
                </c:pt>
                <c:pt idx="153319">
                  <c:v>1.1259E-2</c:v>
                </c:pt>
                <c:pt idx="153320">
                  <c:v>1.13513E-2</c:v>
                </c:pt>
                <c:pt idx="153321">
                  <c:v>1.1432599999999999E-2</c:v>
                </c:pt>
                <c:pt idx="153322">
                  <c:v>1.1502800000000001E-2</c:v>
                </c:pt>
                <c:pt idx="153323">
                  <c:v>1.15616E-2</c:v>
                </c:pt>
                <c:pt idx="153324">
                  <c:v>1.1608800000000001E-2</c:v>
                </c:pt>
                <c:pt idx="153325">
                  <c:v>1.1644399999999999E-2</c:v>
                </c:pt>
                <c:pt idx="153326">
                  <c:v>1.1668100000000001E-2</c:v>
                </c:pt>
                <c:pt idx="153327">
                  <c:v>1.1679800000000001E-2</c:v>
                </c:pt>
                <c:pt idx="153328">
                  <c:v>1.16794E-2</c:v>
                </c:pt>
                <c:pt idx="153329">
                  <c:v>1.1666899999999999E-2</c:v>
                </c:pt>
                <c:pt idx="153330">
                  <c:v>1.1642100000000001E-2</c:v>
                </c:pt>
                <c:pt idx="153331">
                  <c:v>1.16049E-2</c:v>
                </c:pt>
                <c:pt idx="153332">
                  <c:v>1.15554E-2</c:v>
                </c:pt>
                <c:pt idx="153333">
                  <c:v>1.1493400000000001E-2</c:v>
                </c:pt>
                <c:pt idx="153334">
                  <c:v>1.1419E-2</c:v>
                </c:pt>
                <c:pt idx="153335">
                  <c:v>1.1332099999999999E-2</c:v>
                </c:pt>
                <c:pt idx="153336">
                  <c:v>1.1232799999999999E-2</c:v>
                </c:pt>
                <c:pt idx="153337">
                  <c:v>1.11211E-2</c:v>
                </c:pt>
                <c:pt idx="153338">
                  <c:v>1.0997099999999999E-2</c:v>
                </c:pt>
                <c:pt idx="153339">
                  <c:v>1.08608E-2</c:v>
                </c:pt>
                <c:pt idx="153340">
                  <c:v>1.07124E-2</c:v>
                </c:pt>
                <c:pt idx="153341">
                  <c:v>1.05518E-2</c:v>
                </c:pt>
                <c:pt idx="153342">
                  <c:v>1.03794E-2</c:v>
                </c:pt>
                <c:pt idx="153343">
                  <c:v>1.01951E-2</c:v>
                </c:pt>
                <c:pt idx="153344" formatCode="0.00E+00">
                  <c:v>9.9991200000000002E-3</c:v>
                </c:pt>
                <c:pt idx="153345" formatCode="0.00E+00">
                  <c:v>9.7916800000000005E-3</c:v>
                </c:pt>
                <c:pt idx="153346" formatCode="0.00E+00">
                  <c:v>9.5729600000000001E-3</c:v>
                </c:pt>
                <c:pt idx="153347" formatCode="0.00E+00">
                  <c:v>9.3431499999999997E-3</c:v>
                </c:pt>
                <c:pt idx="153348" formatCode="0.00E+00">
                  <c:v>9.1024899999999995E-3</c:v>
                </c:pt>
                <c:pt idx="153349" formatCode="0.00E+00">
                  <c:v>8.8512E-3</c:v>
                </c:pt>
                <c:pt idx="153350" formatCode="0.00E+00">
                  <c:v>8.5895499999999996E-3</c:v>
                </c:pt>
                <c:pt idx="153351" formatCode="0.00E+00">
                  <c:v>8.3178100000000001E-3</c:v>
                </c:pt>
                <c:pt idx="153352" formatCode="0.00E+00">
                  <c:v>8.0362699999999999E-3</c:v>
                </c:pt>
                <c:pt idx="153353" formatCode="0.00E+00">
                  <c:v>7.7452299999999996E-3</c:v>
                </c:pt>
                <c:pt idx="153354" formatCode="0.00E+00">
                  <c:v>7.4450000000000002E-3</c:v>
                </c:pt>
                <c:pt idx="153355" formatCode="0.00E+00">
                  <c:v>7.1359300000000004E-3</c:v>
                </c:pt>
                <c:pt idx="153356" formatCode="0.00E+00">
                  <c:v>6.81834E-3</c:v>
                </c:pt>
                <c:pt idx="153357" formatCode="0.00E+00">
                  <c:v>6.4926100000000002E-3</c:v>
                </c:pt>
                <c:pt idx="153358" formatCode="0.00E+00">
                  <c:v>6.1590999999999998E-3</c:v>
                </c:pt>
                <c:pt idx="153359" formatCode="0.00E+00">
                  <c:v>5.81819E-3</c:v>
                </c:pt>
                <c:pt idx="153360" formatCode="0.00E+00">
                  <c:v>5.47029E-3</c:v>
                </c:pt>
                <c:pt idx="153361" formatCode="0.00E+00">
                  <c:v>5.1157900000000003E-3</c:v>
                </c:pt>
                <c:pt idx="153362" formatCode="0.00E+00">
                  <c:v>4.7551199999999998E-3</c:v>
                </c:pt>
                <c:pt idx="153363" formatCode="0.00E+00">
                  <c:v>4.3887099999999997E-3</c:v>
                </c:pt>
                <c:pt idx="153364" formatCode="0.00E+00">
                  <c:v>4.0169799999999999E-3</c:v>
                </c:pt>
                <c:pt idx="153365" formatCode="0.00E+00">
                  <c:v>3.6403899999999999E-3</c:v>
                </c:pt>
                <c:pt idx="153366" formatCode="0.00E+00">
                  <c:v>3.25939E-3</c:v>
                </c:pt>
                <c:pt idx="153367" formatCode="0.00E+00">
                  <c:v>2.8744500000000002E-3</c:v>
                </c:pt>
                <c:pt idx="153368" formatCode="0.00E+00">
                  <c:v>2.4860300000000002E-3</c:v>
                </c:pt>
                <c:pt idx="153369" formatCode="0.00E+00">
                  <c:v>2.0945999999999998E-3</c:v>
                </c:pt>
                <c:pt idx="153370" formatCode="0.00E+00">
                  <c:v>1.7006600000000001E-3</c:v>
                </c:pt>
                <c:pt idx="153371" formatCode="0.00E+00">
                  <c:v>1.30467E-3</c:v>
                </c:pt>
                <c:pt idx="153372" formatCode="0.00E+00">
                  <c:v>9.07142E-4</c:v>
                </c:pt>
                <c:pt idx="153373" formatCode="0.00E+00">
                  <c:v>5.0856000000000002E-4</c:v>
                </c:pt>
                <c:pt idx="153374" formatCode="0.00E+00">
                  <c:v>1.09422E-4</c:v>
                </c:pt>
                <c:pt idx="153375" formatCode="0.00E+00">
                  <c:v>-2.8977499999999998E-4</c:v>
                </c:pt>
                <c:pt idx="153376" formatCode="0.00E+00">
                  <c:v>-6.8853100000000004E-4</c:v>
                </c:pt>
                <c:pt idx="153377" formatCode="0.00E+00">
                  <c:v>-1.08635E-3</c:v>
                </c:pt>
                <c:pt idx="153378" formatCode="0.00E+00">
                  <c:v>-1.4827200000000001E-3</c:v>
                </c:pt>
                <c:pt idx="153379" formatCode="0.00E+00">
                  <c:v>-1.87715E-3</c:v>
                </c:pt>
                <c:pt idx="153380" formatCode="0.00E+00">
                  <c:v>-2.2691500000000002E-3</c:v>
                </c:pt>
                <c:pt idx="153381" formatCode="0.00E+00">
                  <c:v>-2.6582200000000002E-3</c:v>
                </c:pt>
                <c:pt idx="153382" formatCode="0.00E+00">
                  <c:v>-3.0438599999999998E-3</c:v>
                </c:pt>
                <c:pt idx="153383" formatCode="0.00E+00">
                  <c:v>-3.4255900000000001E-3</c:v>
                </c:pt>
                <c:pt idx="153384" formatCode="0.00E+00">
                  <c:v>-3.8029299999999999E-3</c:v>
                </c:pt>
                <c:pt idx="153385" formatCode="0.00E+00">
                  <c:v>-4.1754000000000001E-3</c:v>
                </c:pt>
                <c:pt idx="153386" formatCode="0.00E+00">
                  <c:v>-4.5425200000000004E-3</c:v>
                </c:pt>
                <c:pt idx="153387" formatCode="0.00E+00">
                  <c:v>-4.9038399999999996E-3</c:v>
                </c:pt>
                <c:pt idx="153388" formatCode="0.00E+00">
                  <c:v>-5.2589000000000004E-3</c:v>
                </c:pt>
                <c:pt idx="153389" formatCode="0.00E+00">
                  <c:v>-5.6072400000000003E-3</c:v>
                </c:pt>
                <c:pt idx="153390" formatCode="0.00E+00">
                  <c:v>-5.9484300000000002E-3</c:v>
                </c:pt>
                <c:pt idx="153391" formatCode="0.00E+00">
                  <c:v>-6.28204E-3</c:v>
                </c:pt>
                <c:pt idx="153392" formatCode="0.00E+00">
                  <c:v>-6.6076499999999996E-3</c:v>
                </c:pt>
                <c:pt idx="153393" formatCode="0.00E+00">
                  <c:v>-6.9248399999999998E-3</c:v>
                </c:pt>
                <c:pt idx="153394" formatCode="0.00E+00">
                  <c:v>-7.2332200000000003E-3</c:v>
                </c:pt>
                <c:pt idx="153395" formatCode="0.00E+00">
                  <c:v>-7.5324099999999998E-3</c:v>
                </c:pt>
                <c:pt idx="153396" formatCode="0.00E+00">
                  <c:v>-7.8220300000000006E-3</c:v>
                </c:pt>
                <c:pt idx="153397" formatCode="0.00E+00">
                  <c:v>-8.1017199999999998E-3</c:v>
                </c:pt>
                <c:pt idx="153398" formatCode="0.00E+00">
                  <c:v>-8.3711399999999991E-3</c:v>
                </c:pt>
                <c:pt idx="153399" formatCode="0.00E+00">
                  <c:v>-8.6299500000000008E-3</c:v>
                </c:pt>
                <c:pt idx="153400" formatCode="0.00E+00">
                  <c:v>-8.8778399999999997E-3</c:v>
                </c:pt>
                <c:pt idx="153401" formatCode="0.00E+00">
                  <c:v>-9.1145099999999993E-3</c:v>
                </c:pt>
                <c:pt idx="153402" formatCode="0.00E+00">
                  <c:v>-9.3396599999999996E-3</c:v>
                </c:pt>
                <c:pt idx="153403" formatCode="0.00E+00">
                  <c:v>-9.5530400000000005E-3</c:v>
                </c:pt>
                <c:pt idx="153404" formatCode="0.00E+00">
                  <c:v>-9.75438E-3</c:v>
                </c:pt>
                <c:pt idx="153405" formatCode="0.00E+00">
                  <c:v>-9.9434499999999995E-3</c:v>
                </c:pt>
                <c:pt idx="153406">
                  <c:v>-1.0120000000000001E-2</c:v>
                </c:pt>
                <c:pt idx="153407">
                  <c:v>-1.02839E-2</c:v>
                </c:pt>
                <c:pt idx="153408">
                  <c:v>-1.0435E-2</c:v>
                </c:pt>
                <c:pt idx="153409">
                  <c:v>-1.05729E-2</c:v>
                </c:pt>
                <c:pt idx="153410">
                  <c:v>-1.0697699999999999E-2</c:v>
                </c:pt>
                <c:pt idx="153411">
                  <c:v>-1.08092E-2</c:v>
                </c:pt>
                <c:pt idx="153412">
                  <c:v>-1.09073E-2</c:v>
                </c:pt>
                <c:pt idx="153413">
                  <c:v>-1.0991900000000001E-2</c:v>
                </c:pt>
                <c:pt idx="153414">
                  <c:v>-1.1062799999999999E-2</c:v>
                </c:pt>
                <c:pt idx="153415">
                  <c:v>-1.11202E-2</c:v>
                </c:pt>
                <c:pt idx="153416">
                  <c:v>-1.11638E-2</c:v>
                </c:pt>
                <c:pt idx="153417">
                  <c:v>-1.11938E-2</c:v>
                </c:pt>
                <c:pt idx="153418">
                  <c:v>-1.12102E-2</c:v>
                </c:pt>
                <c:pt idx="153419">
                  <c:v>-1.12128E-2</c:v>
                </c:pt>
                <c:pt idx="153420">
                  <c:v>-1.1201900000000001E-2</c:v>
                </c:pt>
                <c:pt idx="153421">
                  <c:v>-1.1177400000000001E-2</c:v>
                </c:pt>
                <c:pt idx="153422">
                  <c:v>-1.11395E-2</c:v>
                </c:pt>
                <c:pt idx="153423">
                  <c:v>-1.1088199999999999E-2</c:v>
                </c:pt>
                <c:pt idx="153424">
                  <c:v>-1.1023700000000001E-2</c:v>
                </c:pt>
                <c:pt idx="153425">
                  <c:v>-1.0946000000000001E-2</c:v>
                </c:pt>
                <c:pt idx="153426">
                  <c:v>-1.0855500000000001E-2</c:v>
                </c:pt>
                <c:pt idx="153427">
                  <c:v>-1.07522E-2</c:v>
                </c:pt>
                <c:pt idx="153428">
                  <c:v>-1.06363E-2</c:v>
                </c:pt>
                <c:pt idx="153429">
                  <c:v>-1.0508E-2</c:v>
                </c:pt>
                <c:pt idx="153430">
                  <c:v>-1.0367599999999999E-2</c:v>
                </c:pt>
                <c:pt idx="153431">
                  <c:v>-1.02153E-2</c:v>
                </c:pt>
                <c:pt idx="153432">
                  <c:v>-1.00514E-2</c:v>
                </c:pt>
                <c:pt idx="153433" formatCode="0.00E+00">
                  <c:v>-9.8760800000000006E-3</c:v>
                </c:pt>
                <c:pt idx="153434" formatCode="0.00E+00">
                  <c:v>-9.6897300000000006E-3</c:v>
                </c:pt>
                <c:pt idx="153435" formatCode="0.00E+00">
                  <c:v>-9.4926200000000002E-3</c:v>
                </c:pt>
                <c:pt idx="153436" formatCode="0.00E+00">
                  <c:v>-9.2850699999999994E-3</c:v>
                </c:pt>
                <c:pt idx="153437" formatCode="0.00E+00">
                  <c:v>-9.0674099999999997E-3</c:v>
                </c:pt>
                <c:pt idx="153438" formatCode="0.00E+00">
                  <c:v>-8.8400000000000006E-3</c:v>
                </c:pt>
                <c:pt idx="153439" formatCode="0.00E+00">
                  <c:v>-8.6031900000000001E-3</c:v>
                </c:pt>
                <c:pt idx="153440" formatCode="0.00E+00">
                  <c:v>-8.3573499999999995E-3</c:v>
                </c:pt>
                <c:pt idx="153441" formatCode="0.00E+00">
                  <c:v>-8.1028699999999999E-3</c:v>
                </c:pt>
                <c:pt idx="153442" formatCode="0.00E+00">
                  <c:v>-7.8401400000000007E-3</c:v>
                </c:pt>
                <c:pt idx="153443" formatCode="0.00E+00">
                  <c:v>-7.5695700000000003E-3</c:v>
                </c:pt>
                <c:pt idx="153444" formatCode="0.00E+00">
                  <c:v>-7.2915799999999998E-3</c:v>
                </c:pt>
                <c:pt idx="153445" formatCode="0.00E+00">
                  <c:v>-7.0065800000000001E-3</c:v>
                </c:pt>
                <c:pt idx="153446" formatCode="0.00E+00">
                  <c:v>-6.7150200000000004E-3</c:v>
                </c:pt>
                <c:pt idx="153447" formatCode="0.00E+00">
                  <c:v>-6.4173199999999998E-3</c:v>
                </c:pt>
                <c:pt idx="153448" formatCode="0.00E+00">
                  <c:v>-6.11394E-3</c:v>
                </c:pt>
                <c:pt idx="153449" formatCode="0.00E+00">
                  <c:v>-5.80533E-3</c:v>
                </c:pt>
                <c:pt idx="153450" formatCode="0.00E+00">
                  <c:v>-5.4919499999999998E-3</c:v>
                </c:pt>
                <c:pt idx="153451" formatCode="0.00E+00">
                  <c:v>-5.17426E-3</c:v>
                </c:pt>
                <c:pt idx="153452" formatCode="0.00E+00">
                  <c:v>-4.8527400000000004E-3</c:v>
                </c:pt>
                <c:pt idx="153453" formatCode="0.00E+00">
                  <c:v>-4.52784E-3</c:v>
                </c:pt>
                <c:pt idx="153454" formatCode="0.00E+00">
                  <c:v>-4.2000600000000003E-3</c:v>
                </c:pt>
                <c:pt idx="153455" formatCode="0.00E+00">
                  <c:v>-3.8698500000000002E-3</c:v>
                </c:pt>
                <c:pt idx="153456" formatCode="0.00E+00">
                  <c:v>-3.5377E-3</c:v>
                </c:pt>
                <c:pt idx="153457" formatCode="0.00E+00">
                  <c:v>-3.2040900000000001E-3</c:v>
                </c:pt>
                <c:pt idx="153458" formatCode="0.00E+00">
                  <c:v>-2.8694900000000001E-3</c:v>
                </c:pt>
                <c:pt idx="153459" formatCode="0.00E+00">
                  <c:v>-2.5343800000000001E-3</c:v>
                </c:pt>
                <c:pt idx="153460" formatCode="0.00E+00">
                  <c:v>-2.1992299999999999E-3</c:v>
                </c:pt>
                <c:pt idx="153461" formatCode="0.00E+00">
                  <c:v>-1.86451E-3</c:v>
                </c:pt>
                <c:pt idx="153462" formatCode="0.00E+00">
                  <c:v>-1.5307000000000001E-3</c:v>
                </c:pt>
                <c:pt idx="153463" formatCode="0.00E+00">
                  <c:v>-1.1982500000000001E-3</c:v>
                </c:pt>
                <c:pt idx="153464" formatCode="0.00E+00">
                  <c:v>-8.6763300000000003E-4</c:v>
                </c:pt>
                <c:pt idx="153465" formatCode="0.00E+00">
                  <c:v>-5.3929300000000004E-4</c:v>
                </c:pt>
                <c:pt idx="153466" formatCode="0.00E+00">
                  <c:v>-2.13682E-4</c:v>
                </c:pt>
                <c:pt idx="153467" formatCode="0.00E+00">
                  <c:v>1.0875899999999999E-4</c:v>
                </c:pt>
                <c:pt idx="153468" formatCode="0.00E+00">
                  <c:v>4.2759599999999998E-4</c:v>
                </c:pt>
                <c:pt idx="153469" formatCode="0.00E+00">
                  <c:v>7.4240199999999997E-4</c:v>
                </c:pt>
                <c:pt idx="153470" formatCode="0.00E+00">
                  <c:v>1.05276E-3</c:v>
                </c:pt>
                <c:pt idx="153471" formatCode="0.00E+00">
                  <c:v>1.35826E-3</c:v>
                </c:pt>
                <c:pt idx="153472" formatCode="0.00E+00">
                  <c:v>1.65851E-3</c:v>
                </c:pt>
                <c:pt idx="153473" formatCode="0.00E+00">
                  <c:v>1.95312E-3</c:v>
                </c:pt>
                <c:pt idx="153474" formatCode="0.00E+00">
                  <c:v>2.2417100000000001E-3</c:v>
                </c:pt>
                <c:pt idx="153475" formatCode="0.00E+00">
                  <c:v>2.5239099999999999E-3</c:v>
                </c:pt>
                <c:pt idx="153476" formatCode="0.00E+00">
                  <c:v>2.7993800000000002E-3</c:v>
                </c:pt>
                <c:pt idx="153477" formatCode="0.00E+00">
                  <c:v>3.06777E-3</c:v>
                </c:pt>
                <c:pt idx="153478" formatCode="0.00E+00">
                  <c:v>3.3287500000000001E-3</c:v>
                </c:pt>
                <c:pt idx="153479" formatCode="0.00E+00">
                  <c:v>3.58202E-3</c:v>
                </c:pt>
                <c:pt idx="153480" formatCode="0.00E+00">
                  <c:v>3.8272699999999998E-3</c:v>
                </c:pt>
                <c:pt idx="153481" formatCode="0.00E+00">
                  <c:v>4.0642100000000004E-3</c:v>
                </c:pt>
                <c:pt idx="153482" formatCode="0.00E+00">
                  <c:v>4.2925799999999998E-3</c:v>
                </c:pt>
                <c:pt idx="153483" formatCode="0.00E+00">
                  <c:v>4.5121199999999997E-3</c:v>
                </c:pt>
                <c:pt idx="153484" formatCode="0.00E+00">
                  <c:v>4.7225799999999997E-3</c:v>
                </c:pt>
                <c:pt idx="153485" formatCode="0.00E+00">
                  <c:v>4.9237500000000002E-3</c:v>
                </c:pt>
                <c:pt idx="153486" formatCode="0.00E+00">
                  <c:v>5.1154199999999999E-3</c:v>
                </c:pt>
                <c:pt idx="153487" formatCode="0.00E+00">
                  <c:v>5.2973899999999999E-3</c:v>
                </c:pt>
                <c:pt idx="153488" formatCode="0.00E+00">
                  <c:v>5.4694799999999997E-3</c:v>
                </c:pt>
                <c:pt idx="153489" formatCode="0.00E+00">
                  <c:v>5.63154E-3</c:v>
                </c:pt>
                <c:pt idx="153490" formatCode="0.00E+00">
                  <c:v>5.78343E-3</c:v>
                </c:pt>
                <c:pt idx="153491" formatCode="0.00E+00">
                  <c:v>5.9250199999999996E-3</c:v>
                </c:pt>
                <c:pt idx="153492" formatCode="0.00E+00">
                  <c:v>6.0562000000000003E-3</c:v>
                </c:pt>
                <c:pt idx="153493" formatCode="0.00E+00">
                  <c:v>6.17688E-3</c:v>
                </c:pt>
                <c:pt idx="153494" formatCode="0.00E+00">
                  <c:v>6.2869800000000002E-3</c:v>
                </c:pt>
                <c:pt idx="153495" formatCode="0.00E+00">
                  <c:v>6.3864600000000001E-3</c:v>
                </c:pt>
                <c:pt idx="153496" formatCode="0.00E+00">
                  <c:v>6.47526E-3</c:v>
                </c:pt>
                <c:pt idx="153497" formatCode="0.00E+00">
                  <c:v>6.5533700000000002E-3</c:v>
                </c:pt>
                <c:pt idx="153498" formatCode="0.00E+00">
                  <c:v>6.6207799999999997E-3</c:v>
                </c:pt>
                <c:pt idx="153499" formatCode="0.00E+00">
                  <c:v>6.6775100000000002E-3</c:v>
                </c:pt>
                <c:pt idx="153500" formatCode="0.00E+00">
                  <c:v>6.7235699999999999E-3</c:v>
                </c:pt>
                <c:pt idx="153501" formatCode="0.00E+00">
                  <c:v>6.7590300000000001E-3</c:v>
                </c:pt>
                <c:pt idx="153502" formatCode="0.00E+00">
                  <c:v>6.7839299999999996E-3</c:v>
                </c:pt>
                <c:pt idx="153503" formatCode="0.00E+00">
                  <c:v>6.7983599999999998E-3</c:v>
                </c:pt>
                <c:pt idx="153504" formatCode="0.00E+00">
                  <c:v>6.8024100000000001E-3</c:v>
                </c:pt>
                <c:pt idx="153505" formatCode="0.00E+00">
                  <c:v>6.7961899999999997E-3</c:v>
                </c:pt>
                <c:pt idx="153506" formatCode="0.00E+00">
                  <c:v>6.7798299999999997E-3</c:v>
                </c:pt>
                <c:pt idx="153507" formatCode="0.00E+00">
                  <c:v>6.7534700000000001E-3</c:v>
                </c:pt>
                <c:pt idx="153508" formatCode="0.00E+00">
                  <c:v>6.7172600000000001E-3</c:v>
                </c:pt>
                <c:pt idx="153509" formatCode="0.00E+00">
                  <c:v>6.6713800000000002E-3</c:v>
                </c:pt>
                <c:pt idx="153510" formatCode="0.00E+00">
                  <c:v>6.6160000000000004E-3</c:v>
                </c:pt>
                <c:pt idx="153511" formatCode="0.00E+00">
                  <c:v>6.5513400000000001E-3</c:v>
                </c:pt>
                <c:pt idx="153512" formatCode="0.00E+00">
                  <c:v>6.4776E-3</c:v>
                </c:pt>
                <c:pt idx="153513" formatCode="0.00E+00">
                  <c:v>6.3949999999999996E-3</c:v>
                </c:pt>
                <c:pt idx="153514" formatCode="0.00E+00">
                  <c:v>6.3037900000000001E-3</c:v>
                </c:pt>
                <c:pt idx="153515" formatCode="0.00E+00">
                  <c:v>6.2042099999999999E-3</c:v>
                </c:pt>
                <c:pt idx="153516" formatCode="0.00E+00">
                  <c:v>6.0965200000000002E-3</c:v>
                </c:pt>
                <c:pt idx="153517" formatCode="0.00E+00">
                  <c:v>5.9810000000000002E-3</c:v>
                </c:pt>
                <c:pt idx="153518" formatCode="0.00E+00">
                  <c:v>5.8579299999999999E-3</c:v>
                </c:pt>
                <c:pt idx="153519" formatCode="0.00E+00">
                  <c:v>5.7276100000000002E-3</c:v>
                </c:pt>
                <c:pt idx="153520" formatCode="0.00E+00">
                  <c:v>5.5903300000000001E-3</c:v>
                </c:pt>
                <c:pt idx="153521" formatCode="0.00E+00">
                  <c:v>5.4463999999999997E-3</c:v>
                </c:pt>
                <c:pt idx="153522" formatCode="0.00E+00">
                  <c:v>5.2961500000000003E-3</c:v>
                </c:pt>
                <c:pt idx="153523" formatCode="0.00E+00">
                  <c:v>5.1399000000000002E-3</c:v>
                </c:pt>
                <c:pt idx="153524" formatCode="0.00E+00">
                  <c:v>4.9779799999999999E-3</c:v>
                </c:pt>
                <c:pt idx="153525" formatCode="0.00E+00">
                  <c:v>4.81074E-3</c:v>
                </c:pt>
                <c:pt idx="153526" formatCode="0.00E+00">
                  <c:v>4.6385300000000001E-3</c:v>
                </c:pt>
                <c:pt idx="153527" formatCode="0.00E+00">
                  <c:v>4.46168E-3</c:v>
                </c:pt>
                <c:pt idx="153528" formatCode="0.00E+00">
                  <c:v>4.2805600000000001E-3</c:v>
                </c:pt>
                <c:pt idx="153529" formatCode="0.00E+00">
                  <c:v>4.09553E-3</c:v>
                </c:pt>
                <c:pt idx="153530" formatCode="0.00E+00">
                  <c:v>3.9069600000000001E-3</c:v>
                </c:pt>
                <c:pt idx="153531" formatCode="0.00E+00">
                  <c:v>3.7151900000000002E-3</c:v>
                </c:pt>
                <c:pt idx="153532" formatCode="0.00E+00">
                  <c:v>3.5206199999999999E-3</c:v>
                </c:pt>
                <c:pt idx="153533" formatCode="0.00E+00">
                  <c:v>3.32359E-3</c:v>
                </c:pt>
                <c:pt idx="153534" formatCode="0.00E+00">
                  <c:v>3.1244900000000002E-3</c:v>
                </c:pt>
                <c:pt idx="153535" formatCode="0.00E+00">
                  <c:v>2.9236800000000001E-3</c:v>
                </c:pt>
                <c:pt idx="153536" formatCode="0.00E+00">
                  <c:v>2.7215300000000002E-3</c:v>
                </c:pt>
                <c:pt idx="153537" formatCode="0.00E+00">
                  <c:v>2.51841E-3</c:v>
                </c:pt>
                <c:pt idx="153538" formatCode="0.00E+00">
                  <c:v>2.3146799999999999E-3</c:v>
                </c:pt>
                <c:pt idx="153539" formatCode="0.00E+00">
                  <c:v>2.11071E-3</c:v>
                </c:pt>
                <c:pt idx="153540" formatCode="0.00E+00">
                  <c:v>1.90686E-3</c:v>
                </c:pt>
                <c:pt idx="153541" formatCode="0.00E+00">
                  <c:v>1.7034800000000001E-3</c:v>
                </c:pt>
                <c:pt idx="153542" formatCode="0.00E+00">
                  <c:v>1.5009299999999999E-3</c:v>
                </c:pt>
                <c:pt idx="153543" formatCode="0.00E+00">
                  <c:v>1.29956E-3</c:v>
                </c:pt>
                <c:pt idx="153544" formatCode="0.00E+00">
                  <c:v>1.0996999999999999E-3</c:v>
                </c:pt>
                <c:pt idx="153545" formatCode="0.00E+00">
                  <c:v>9.0168599999999996E-4</c:v>
                </c:pt>
                <c:pt idx="153546" formatCode="0.00E+00">
                  <c:v>7.0585799999999996E-4</c:v>
                </c:pt>
                <c:pt idx="153547" formatCode="0.00E+00">
                  <c:v>5.1253400000000004E-4</c:v>
                </c:pt>
                <c:pt idx="153548" formatCode="0.00E+00">
                  <c:v>3.2202700000000001E-4</c:v>
                </c:pt>
                <c:pt idx="153549" formatCode="0.00E+00">
                  <c:v>1.3464600000000001E-4</c:v>
                </c:pt>
                <c:pt idx="153550" formatCode="0.00E+00">
                  <c:v>-4.9313100000000001E-5</c:v>
                </c:pt>
                <c:pt idx="153551" formatCode="0.00E+00">
                  <c:v>-2.2955999999999999E-4</c:v>
                </c:pt>
                <c:pt idx="153552" formatCode="0.00E+00">
                  <c:v>-4.0581599999999998E-4</c:v>
                </c:pt>
                <c:pt idx="153553" formatCode="0.00E+00">
                  <c:v>-5.7781100000000001E-4</c:v>
                </c:pt>
                <c:pt idx="153554" formatCode="0.00E+00">
                  <c:v>-7.4528500000000004E-4</c:v>
                </c:pt>
                <c:pt idx="153555" formatCode="0.00E+00">
                  <c:v>-9.0799100000000003E-4</c:v>
                </c:pt>
                <c:pt idx="153556" formatCode="0.00E+00">
                  <c:v>-1.06569E-3</c:v>
                </c:pt>
                <c:pt idx="153557" formatCode="0.00E+00">
                  <c:v>-1.21816E-3</c:v>
                </c:pt>
                <c:pt idx="153558" formatCode="0.00E+00">
                  <c:v>-1.3651799999999999E-3</c:v>
                </c:pt>
                <c:pt idx="153559" formatCode="0.00E+00">
                  <c:v>-1.5065499999999999E-3</c:v>
                </c:pt>
                <c:pt idx="153560" formatCode="0.00E+00">
                  <c:v>-1.64208E-3</c:v>
                </c:pt>
                <c:pt idx="153561" formatCode="0.00E+00">
                  <c:v>-1.77159E-3</c:v>
                </c:pt>
                <c:pt idx="153562" formatCode="0.00E+00">
                  <c:v>-1.89493E-3</c:v>
                </c:pt>
                <c:pt idx="153563" formatCode="0.00E+00">
                  <c:v>-2.0119199999999999E-3</c:v>
                </c:pt>
                <c:pt idx="153564" formatCode="0.00E+00">
                  <c:v>-2.1224500000000001E-3</c:v>
                </c:pt>
                <c:pt idx="153565" formatCode="0.00E+00">
                  <c:v>-2.22638E-3</c:v>
                </c:pt>
                <c:pt idx="153566" formatCode="0.00E+00">
                  <c:v>-2.3235999999999999E-3</c:v>
                </c:pt>
                <c:pt idx="153567" formatCode="0.00E+00">
                  <c:v>-2.4140099999999999E-3</c:v>
                </c:pt>
                <c:pt idx="153568" formatCode="0.00E+00">
                  <c:v>-2.49752E-3</c:v>
                </c:pt>
                <c:pt idx="153569" formatCode="0.00E+00">
                  <c:v>-2.5740799999999999E-3</c:v>
                </c:pt>
                <c:pt idx="153570" formatCode="0.00E+00">
                  <c:v>-2.6436099999999998E-3</c:v>
                </c:pt>
                <c:pt idx="153571" formatCode="0.00E+00">
                  <c:v>-2.7060700000000001E-3</c:v>
                </c:pt>
                <c:pt idx="153572" formatCode="0.00E+00">
                  <c:v>-2.76144E-3</c:v>
                </c:pt>
                <c:pt idx="153573" formatCode="0.00E+00">
                  <c:v>-2.8096900000000001E-3</c:v>
                </c:pt>
                <c:pt idx="153574" formatCode="0.00E+00">
                  <c:v>-2.8508299999999999E-3</c:v>
                </c:pt>
                <c:pt idx="153575" formatCode="0.00E+00">
                  <c:v>-2.8848699999999999E-3</c:v>
                </c:pt>
                <c:pt idx="153576" formatCode="0.00E+00">
                  <c:v>-2.9118199999999999E-3</c:v>
                </c:pt>
                <c:pt idx="153577" formatCode="0.00E+00">
                  <c:v>-2.93173E-3</c:v>
                </c:pt>
                <c:pt idx="153578" formatCode="0.00E+00">
                  <c:v>-2.9446400000000001E-3</c:v>
                </c:pt>
                <c:pt idx="153579" formatCode="0.00E+00">
                  <c:v>-2.9506200000000002E-3</c:v>
                </c:pt>
                <c:pt idx="153580" formatCode="0.00E+00">
                  <c:v>-2.9497400000000002E-3</c:v>
                </c:pt>
                <c:pt idx="153581" formatCode="0.00E+00">
                  <c:v>-2.9421E-3</c:v>
                </c:pt>
                <c:pt idx="153582" formatCode="0.00E+00">
                  <c:v>-2.9277800000000001E-3</c:v>
                </c:pt>
                <c:pt idx="153583" formatCode="0.00E+00">
                  <c:v>-2.90691E-3</c:v>
                </c:pt>
                <c:pt idx="153584" formatCode="0.00E+00">
                  <c:v>-2.8796E-3</c:v>
                </c:pt>
                <c:pt idx="153585" formatCode="0.00E+00">
                  <c:v>-2.846E-3</c:v>
                </c:pt>
                <c:pt idx="153586" formatCode="0.00E+00">
                  <c:v>-2.8062400000000002E-3</c:v>
                </c:pt>
                <c:pt idx="153587" formatCode="0.00E+00">
                  <c:v>-2.7604800000000001E-3</c:v>
                </c:pt>
                <c:pt idx="153588" formatCode="0.00E+00">
                  <c:v>-2.7088799999999999E-3</c:v>
                </c:pt>
                <c:pt idx="153589" formatCode="0.00E+00">
                  <c:v>-2.6516299999999999E-3</c:v>
                </c:pt>
                <c:pt idx="153590" formatCode="0.00E+00">
                  <c:v>-2.5889099999999998E-3</c:v>
                </c:pt>
                <c:pt idx="153591" formatCode="0.00E+00">
                  <c:v>-2.5209199999999998E-3</c:v>
                </c:pt>
                <c:pt idx="153592" formatCode="0.00E+00">
                  <c:v>-2.4478500000000001E-3</c:v>
                </c:pt>
                <c:pt idx="153593" formatCode="0.00E+00">
                  <c:v>-2.3699099999999998E-3</c:v>
                </c:pt>
                <c:pt idx="153594" formatCode="0.00E+00">
                  <c:v>-2.2873300000000002E-3</c:v>
                </c:pt>
                <c:pt idx="153595" formatCode="0.00E+00">
                  <c:v>-2.2003299999999999E-3</c:v>
                </c:pt>
                <c:pt idx="153596" formatCode="0.00E+00">
                  <c:v>-2.1091500000000002E-3</c:v>
                </c:pt>
                <c:pt idx="153597" formatCode="0.00E+00">
                  <c:v>-2.01402E-3</c:v>
                </c:pt>
                <c:pt idx="153598" formatCode="0.00E+00">
                  <c:v>-1.9151800000000001E-3</c:v>
                </c:pt>
                <c:pt idx="153599" formatCode="0.00E+00">
                  <c:v>-1.8128899999999999E-3</c:v>
                </c:pt>
                <c:pt idx="153600" formatCode="0.00E+00">
                  <c:v>-1.70739E-3</c:v>
                </c:pt>
                <c:pt idx="153601" formatCode="0.00E+00">
                  <c:v>-1.59896E-3</c:v>
                </c:pt>
                <c:pt idx="153602" formatCode="0.00E+00">
                  <c:v>-1.48784E-3</c:v>
                </c:pt>
                <c:pt idx="153603" formatCode="0.00E+00">
                  <c:v>-1.3743099999999999E-3</c:v>
                </c:pt>
                <c:pt idx="153604" formatCode="0.00E+00">
                  <c:v>-1.2586400000000001E-3</c:v>
                </c:pt>
                <c:pt idx="153605" formatCode="0.00E+00">
                  <c:v>-1.14108E-3</c:v>
                </c:pt>
                <c:pt idx="153606" formatCode="0.00E+00">
                  <c:v>-1.02191E-3</c:v>
                </c:pt>
                <c:pt idx="153607" formatCode="0.00E+00">
                  <c:v>-9.01413E-4</c:v>
                </c:pt>
                <c:pt idx="153608" formatCode="0.00E+00">
                  <c:v>-7.7985000000000001E-4</c:v>
                </c:pt>
                <c:pt idx="153609" formatCode="0.00E+00">
                  <c:v>-6.5749600000000004E-4</c:v>
                </c:pt>
                <c:pt idx="153610" formatCode="0.00E+00">
                  <c:v>-5.3462200000000001E-4</c:v>
                </c:pt>
                <c:pt idx="153611" formatCode="0.00E+00">
                  <c:v>-4.1149999999999997E-4</c:v>
                </c:pt>
                <c:pt idx="153612" formatCode="0.00E+00">
                  <c:v>-2.8839799999999999E-4</c:v>
                </c:pt>
                <c:pt idx="153613" formatCode="0.00E+00">
                  <c:v>-1.65582E-4</c:v>
                </c:pt>
                <c:pt idx="153614" formatCode="0.00E+00">
                  <c:v>-4.3316299999999997E-5</c:v>
                </c:pt>
                <c:pt idx="153615" formatCode="0.00E+00">
                  <c:v>7.8138000000000003E-5</c:v>
                </c:pt>
                <c:pt idx="153616" formatCode="0.00E+00">
                  <c:v>1.98524E-4</c:v>
                </c:pt>
                <c:pt idx="153617" formatCode="0.00E+00">
                  <c:v>3.1758999999999997E-4</c:v>
                </c:pt>
                <c:pt idx="153618" formatCode="0.00E+00">
                  <c:v>4.3508700000000002E-4</c:v>
                </c:pt>
                <c:pt idx="153619" formatCode="0.00E+00">
                  <c:v>5.5077100000000003E-4</c:v>
                </c:pt>
                <c:pt idx="153620" formatCode="0.00E+00">
                  <c:v>6.64407E-4</c:v>
                </c:pt>
                <c:pt idx="153621" formatCode="0.00E+00">
                  <c:v>7.7576100000000003E-4</c:v>
                </c:pt>
                <c:pt idx="153622" formatCode="0.00E+00">
                  <c:v>8.8460899999999996E-4</c:v>
                </c:pt>
                <c:pt idx="153623" formatCode="0.00E+00">
                  <c:v>9.9073299999999993E-4</c:v>
                </c:pt>
                <c:pt idx="153624" formatCode="0.00E+00">
                  <c:v>1.09392E-3</c:v>
                </c:pt>
                <c:pt idx="153625" formatCode="0.00E+00">
                  <c:v>1.1939699999999999E-3</c:v>
                </c:pt>
                <c:pt idx="153626" formatCode="0.00E+00">
                  <c:v>1.2906899999999999E-3</c:v>
                </c:pt>
                <c:pt idx="153627" formatCode="0.00E+00">
                  <c:v>1.3838800000000001E-3</c:v>
                </c:pt>
                <c:pt idx="153628" formatCode="0.00E+00">
                  <c:v>1.47338E-3</c:v>
                </c:pt>
                <c:pt idx="153629" formatCode="0.00E+00">
                  <c:v>1.5590000000000001E-3</c:v>
                </c:pt>
                <c:pt idx="153630" formatCode="0.00E+00">
                  <c:v>1.6405899999999999E-3</c:v>
                </c:pt>
                <c:pt idx="153631" formatCode="0.00E+00">
                  <c:v>1.7180100000000001E-3</c:v>
                </c:pt>
                <c:pt idx="153632" formatCode="0.00E+00">
                  <c:v>1.79109E-3</c:v>
                </c:pt>
                <c:pt idx="153633" formatCode="0.00E+00">
                  <c:v>1.85973E-3</c:v>
                </c:pt>
                <c:pt idx="153634" formatCode="0.00E+00">
                  <c:v>1.9237900000000001E-3</c:v>
                </c:pt>
                <c:pt idx="153635" formatCode="0.00E+00">
                  <c:v>1.9831599999999999E-3</c:v>
                </c:pt>
                <c:pt idx="153636" formatCode="0.00E+00">
                  <c:v>2.0377400000000001E-3</c:v>
                </c:pt>
                <c:pt idx="153637" formatCode="0.00E+00">
                  <c:v>2.0874499999999998E-3</c:v>
                </c:pt>
                <c:pt idx="153638" formatCode="0.00E+00">
                  <c:v>2.1321999999999999E-3</c:v>
                </c:pt>
                <c:pt idx="153639" formatCode="0.00E+00">
                  <c:v>2.1719199999999999E-3</c:v>
                </c:pt>
                <c:pt idx="153640" formatCode="0.00E+00">
                  <c:v>2.2065700000000001E-3</c:v>
                </c:pt>
                <c:pt idx="153641" formatCode="0.00E+00">
                  <c:v>2.2360800000000001E-3</c:v>
                </c:pt>
                <c:pt idx="153642" formatCode="0.00E+00">
                  <c:v>2.2604399999999998E-3</c:v>
                </c:pt>
                <c:pt idx="153643" formatCode="0.00E+00">
                  <c:v>2.2796000000000001E-3</c:v>
                </c:pt>
                <c:pt idx="153644" formatCode="0.00E+00">
                  <c:v>2.29356E-3</c:v>
                </c:pt>
                <c:pt idx="153645" formatCode="0.00E+00">
                  <c:v>2.3023200000000001E-3</c:v>
                </c:pt>
                <c:pt idx="153646" formatCode="0.00E+00">
                  <c:v>2.3058900000000001E-3</c:v>
                </c:pt>
                <c:pt idx="153647" formatCode="0.00E+00">
                  <c:v>2.3042700000000002E-3</c:v>
                </c:pt>
                <c:pt idx="153648" formatCode="0.00E+00">
                  <c:v>2.2975199999999999E-3</c:v>
                </c:pt>
                <c:pt idx="153649" formatCode="0.00E+00">
                  <c:v>2.2856600000000001E-3</c:v>
                </c:pt>
                <c:pt idx="153650" formatCode="0.00E+00">
                  <c:v>2.2687499999999999E-3</c:v>
                </c:pt>
                <c:pt idx="153651" formatCode="0.00E+00">
                  <c:v>2.2468399999999999E-3</c:v>
                </c:pt>
                <c:pt idx="153652" formatCode="0.00E+00">
                  <c:v>2.2200200000000001E-3</c:v>
                </c:pt>
                <c:pt idx="153653" formatCode="0.00E+00">
                  <c:v>2.1883599999999999E-3</c:v>
                </c:pt>
                <c:pt idx="153654" formatCode="0.00E+00">
                  <c:v>2.1519600000000001E-3</c:v>
                </c:pt>
                <c:pt idx="153655" formatCode="0.00E+00">
                  <c:v>2.1109100000000001E-3</c:v>
                </c:pt>
                <c:pt idx="153656" formatCode="0.00E+00">
                  <c:v>2.0653400000000001E-3</c:v>
                </c:pt>
                <c:pt idx="153657" formatCode="0.00E+00">
                  <c:v>2.01534E-3</c:v>
                </c:pt>
                <c:pt idx="153658" formatCode="0.00E+00">
                  <c:v>1.9610700000000001E-3</c:v>
                </c:pt>
                <c:pt idx="153659" formatCode="0.00E+00">
                  <c:v>1.9026399999999999E-3</c:v>
                </c:pt>
                <c:pt idx="153660" formatCode="0.00E+00">
                  <c:v>1.8402099999999999E-3</c:v>
                </c:pt>
                <c:pt idx="153661" formatCode="0.00E+00">
                  <c:v>1.77393E-3</c:v>
                </c:pt>
                <c:pt idx="153662" formatCode="0.00E+00">
                  <c:v>1.70397E-3</c:v>
                </c:pt>
                <c:pt idx="153663" formatCode="0.00E+00">
                  <c:v>1.6304799999999999E-3</c:v>
                </c:pt>
                <c:pt idx="153664" formatCode="0.00E+00">
                  <c:v>1.55364E-3</c:v>
                </c:pt>
                <c:pt idx="153665" formatCode="0.00E+00">
                  <c:v>1.4736199999999999E-3</c:v>
                </c:pt>
                <c:pt idx="153666" formatCode="0.00E+00">
                  <c:v>1.39061E-3</c:v>
                </c:pt>
                <c:pt idx="153667" formatCode="0.00E+00">
                  <c:v>1.3048300000000001E-3</c:v>
                </c:pt>
                <c:pt idx="153668" formatCode="0.00E+00">
                  <c:v>1.21649E-3</c:v>
                </c:pt>
                <c:pt idx="153669" formatCode="0.00E+00">
                  <c:v>1.1258399999999999E-3</c:v>
                </c:pt>
                <c:pt idx="153670" formatCode="0.00E+00">
                  <c:v>1.0330999999999999E-3</c:v>
                </c:pt>
                <c:pt idx="153671" formatCode="0.00E+00">
                  <c:v>9.3844999999999996E-4</c:v>
                </c:pt>
                <c:pt idx="153672" formatCode="0.00E+00">
                  <c:v>8.4208000000000004E-4</c:v>
                </c:pt>
                <c:pt idx="153673" formatCode="0.00E+00">
                  <c:v>7.4416800000000002E-4</c:v>
                </c:pt>
                <c:pt idx="153674" formatCode="0.00E+00">
                  <c:v>6.4490200000000004E-4</c:v>
                </c:pt>
                <c:pt idx="153675" formatCode="0.00E+00">
                  <c:v>5.4447499999999999E-4</c:v>
                </c:pt>
                <c:pt idx="153676" formatCode="0.00E+00">
                  <c:v>4.4308299999999999E-4</c:v>
                </c:pt>
                <c:pt idx="153677" formatCode="0.00E+00">
                  <c:v>3.4092299999999997E-4</c:v>
                </c:pt>
                <c:pt idx="153678" formatCode="0.00E+00">
                  <c:v>2.3819800000000001E-4</c:v>
                </c:pt>
                <c:pt idx="153679" formatCode="0.00E+00">
                  <c:v>1.3510900000000001E-4</c:v>
                </c:pt>
                <c:pt idx="153680" formatCode="0.00E+00">
                  <c:v>3.1846700000000001E-5</c:v>
                </c:pt>
                <c:pt idx="153681" formatCode="0.00E+00">
                  <c:v>-7.1400200000000001E-5</c:v>
                </c:pt>
                <c:pt idx="153682" formatCode="0.00E+00">
                  <c:v>-1.7443299999999999E-4</c:v>
                </c:pt>
                <c:pt idx="153683" formatCode="0.00E+00">
                  <c:v>-2.7703999999999999E-4</c:v>
                </c:pt>
                <c:pt idx="153684" formatCode="0.00E+00">
                  <c:v>-3.7903299999999997E-4</c:v>
                </c:pt>
                <c:pt idx="153685" formatCode="0.00E+00">
                  <c:v>-4.8023500000000003E-4</c:v>
                </c:pt>
                <c:pt idx="153686" formatCode="0.00E+00">
                  <c:v>-5.8045999999999998E-4</c:v>
                </c:pt>
                <c:pt idx="153687" formatCode="0.00E+00">
                  <c:v>-6.7951800000000005E-4</c:v>
                </c:pt>
                <c:pt idx="153688" formatCode="0.00E+00">
                  <c:v>-7.7723600000000005E-4</c:v>
                </c:pt>
                <c:pt idx="153689" formatCode="0.00E+00">
                  <c:v>-8.7344300000000001E-4</c:v>
                </c:pt>
                <c:pt idx="153690" formatCode="0.00E+00">
                  <c:v>-9.6793900000000002E-4</c:v>
                </c:pt>
                <c:pt idx="153691" formatCode="0.00E+00">
                  <c:v>-1.0605E-3</c:v>
                </c:pt>
                <c:pt idx="153692" formatCode="0.00E+00">
                  <c:v>-1.15098E-3</c:v>
                </c:pt>
                <c:pt idx="153693" formatCode="0.00E+00">
                  <c:v>-1.23924E-3</c:v>
                </c:pt>
                <c:pt idx="153694" formatCode="0.00E+00">
                  <c:v>-1.3251599999999999E-3</c:v>
                </c:pt>
                <c:pt idx="153695" formatCode="0.00E+00">
                  <c:v>-1.40858E-3</c:v>
                </c:pt>
                <c:pt idx="153696" formatCode="0.00E+00">
                  <c:v>-1.4893700000000001E-3</c:v>
                </c:pt>
                <c:pt idx="153697" formatCode="0.00E+00">
                  <c:v>-1.56737E-3</c:v>
                </c:pt>
                <c:pt idx="153698" formatCode="0.00E+00">
                  <c:v>-1.64241E-3</c:v>
                </c:pt>
                <c:pt idx="153699" formatCode="0.00E+00">
                  <c:v>-1.7143499999999999E-3</c:v>
                </c:pt>
                <c:pt idx="153700" formatCode="0.00E+00">
                  <c:v>-1.7830999999999999E-3</c:v>
                </c:pt>
                <c:pt idx="153701" formatCode="0.00E+00">
                  <c:v>-1.8486100000000001E-3</c:v>
                </c:pt>
                <c:pt idx="153702" formatCode="0.00E+00">
                  <c:v>-1.9107900000000001E-3</c:v>
                </c:pt>
                <c:pt idx="153703" formatCode="0.00E+00">
                  <c:v>-1.9695400000000001E-3</c:v>
                </c:pt>
                <c:pt idx="153704" formatCode="0.00E+00">
                  <c:v>-2.02476E-3</c:v>
                </c:pt>
                <c:pt idx="153705" formatCode="0.00E+00">
                  <c:v>-2.07639E-3</c:v>
                </c:pt>
                <c:pt idx="153706" formatCode="0.00E+00">
                  <c:v>-2.1243799999999999E-3</c:v>
                </c:pt>
                <c:pt idx="153707" formatCode="0.00E+00">
                  <c:v>-2.1686800000000001E-3</c:v>
                </c:pt>
                <c:pt idx="153708" formatCode="0.00E+00">
                  <c:v>-2.20922E-3</c:v>
                </c:pt>
                <c:pt idx="153709" formatCode="0.00E+00">
                  <c:v>-2.2459699999999999E-3</c:v>
                </c:pt>
                <c:pt idx="153710" formatCode="0.00E+00">
                  <c:v>-2.2789099999999999E-3</c:v>
                </c:pt>
                <c:pt idx="153711" formatCode="0.00E+00">
                  <c:v>-2.3080599999999998E-3</c:v>
                </c:pt>
                <c:pt idx="153712" formatCode="0.00E+00">
                  <c:v>-2.3333799999999999E-3</c:v>
                </c:pt>
                <c:pt idx="153713" formatCode="0.00E+00">
                  <c:v>-2.3547899999999998E-3</c:v>
                </c:pt>
                <c:pt idx="153714" formatCode="0.00E+00">
                  <c:v>-2.3723300000000002E-3</c:v>
                </c:pt>
                <c:pt idx="153715" formatCode="0.00E+00">
                  <c:v>-2.3862000000000002E-3</c:v>
                </c:pt>
                <c:pt idx="153716" formatCode="0.00E+00">
                  <c:v>-2.3966399999999998E-3</c:v>
                </c:pt>
                <c:pt idx="153717" formatCode="0.00E+00">
                  <c:v>-2.4036399999999999E-3</c:v>
                </c:pt>
                <c:pt idx="153718" formatCode="0.00E+00">
                  <c:v>-2.4069299999999998E-3</c:v>
                </c:pt>
                <c:pt idx="153719" formatCode="0.00E+00">
                  <c:v>-2.4063000000000001E-3</c:v>
                </c:pt>
                <c:pt idx="153720" formatCode="0.00E+00">
                  <c:v>-2.4017600000000002E-3</c:v>
                </c:pt>
                <c:pt idx="153721" formatCode="0.00E+00">
                  <c:v>-2.3934400000000002E-3</c:v>
                </c:pt>
                <c:pt idx="153722" formatCode="0.00E+00">
                  <c:v>-2.3814600000000002E-3</c:v>
                </c:pt>
                <c:pt idx="153723" formatCode="0.00E+00">
                  <c:v>-2.3659200000000001E-3</c:v>
                </c:pt>
                <c:pt idx="153724" formatCode="0.00E+00">
                  <c:v>-2.3469599999999999E-3</c:v>
                </c:pt>
                <c:pt idx="153725" formatCode="0.00E+00">
                  <c:v>-2.3247300000000001E-3</c:v>
                </c:pt>
                <c:pt idx="153726" formatCode="0.00E+00">
                  <c:v>-2.2993900000000001E-3</c:v>
                </c:pt>
                <c:pt idx="153727" formatCode="0.00E+00">
                  <c:v>-2.2710899999999999E-3</c:v>
                </c:pt>
                <c:pt idx="153728" formatCode="0.00E+00">
                  <c:v>-2.2399999999999998E-3</c:v>
                </c:pt>
                <c:pt idx="153729" formatCode="0.00E+00">
                  <c:v>-2.2063600000000001E-3</c:v>
                </c:pt>
                <c:pt idx="153730" formatCode="0.00E+00">
                  <c:v>-2.1704099999999998E-3</c:v>
                </c:pt>
                <c:pt idx="153731" formatCode="0.00E+00">
                  <c:v>-2.1323900000000001E-3</c:v>
                </c:pt>
                <c:pt idx="153732" formatCode="0.00E+00">
                  <c:v>-2.0924799999999999E-3</c:v>
                </c:pt>
                <c:pt idx="153733" formatCode="0.00E+00">
                  <c:v>-2.0508800000000002E-3</c:v>
                </c:pt>
                <c:pt idx="153734" formatCode="0.00E+00">
                  <c:v>-2.0078100000000001E-3</c:v>
                </c:pt>
                <c:pt idx="153735" formatCode="0.00E+00">
                  <c:v>-1.9635E-3</c:v>
                </c:pt>
                <c:pt idx="153736" formatCode="0.00E+00">
                  <c:v>-1.9180899999999999E-3</c:v>
                </c:pt>
                <c:pt idx="153737" formatCode="0.00E+00">
                  <c:v>-1.8716399999999999E-3</c:v>
                </c:pt>
                <c:pt idx="153738" formatCode="0.00E+00">
                  <c:v>-1.8242200000000001E-3</c:v>
                </c:pt>
                <c:pt idx="153739" formatCode="0.00E+00">
                  <c:v>-1.7760600000000001E-3</c:v>
                </c:pt>
                <c:pt idx="153740" formatCode="0.00E+00">
                  <c:v>-1.7275000000000001E-3</c:v>
                </c:pt>
                <c:pt idx="153741" formatCode="0.00E+00">
                  <c:v>-1.6789400000000001E-3</c:v>
                </c:pt>
                <c:pt idx="153742" formatCode="0.00E+00">
                  <c:v>-1.63068E-3</c:v>
                </c:pt>
                <c:pt idx="153743" formatCode="0.00E+00">
                  <c:v>-1.58299E-3</c:v>
                </c:pt>
                <c:pt idx="153744" formatCode="0.00E+00">
                  <c:v>-1.53605E-3</c:v>
                </c:pt>
                <c:pt idx="153745" formatCode="0.00E+00">
                  <c:v>-1.48996E-3</c:v>
                </c:pt>
                <c:pt idx="153746" formatCode="0.00E+00">
                  <c:v>-1.4447399999999999E-3</c:v>
                </c:pt>
                <c:pt idx="153747" formatCode="0.00E+00">
                  <c:v>-1.4003100000000001E-3</c:v>
                </c:pt>
                <c:pt idx="153748" formatCode="0.00E+00">
                  <c:v>-1.35677E-3</c:v>
                </c:pt>
                <c:pt idx="153749" formatCode="0.00E+00">
                  <c:v>-1.3145100000000001E-3</c:v>
                </c:pt>
                <c:pt idx="153750" formatCode="0.00E+00">
                  <c:v>-1.2739800000000001E-3</c:v>
                </c:pt>
                <c:pt idx="153751" formatCode="0.00E+00">
                  <c:v>-1.2354200000000001E-3</c:v>
                </c:pt>
                <c:pt idx="153752" formatCode="0.00E+00">
                  <c:v>-1.1988599999999999E-3</c:v>
                </c:pt>
                <c:pt idx="153753" formatCode="0.00E+00">
                  <c:v>-1.16446E-3</c:v>
                </c:pt>
                <c:pt idx="153754" formatCode="0.00E+00">
                  <c:v>-1.1325700000000001E-3</c:v>
                </c:pt>
                <c:pt idx="153755" formatCode="0.00E+00">
                  <c:v>-1.10355E-3</c:v>
                </c:pt>
                <c:pt idx="153756" formatCode="0.00E+00">
                  <c:v>-1.0776099999999999E-3</c:v>
                </c:pt>
                <c:pt idx="153757" formatCode="0.00E+00">
                  <c:v>-1.05484E-3</c:v>
                </c:pt>
                <c:pt idx="153758" formatCode="0.00E+00">
                  <c:v>-1.03535E-3</c:v>
                </c:pt>
                <c:pt idx="153759" formatCode="0.00E+00">
                  <c:v>-1.01925E-3</c:v>
                </c:pt>
                <c:pt idx="153760" formatCode="0.00E+00">
                  <c:v>-1.00665E-3</c:v>
                </c:pt>
                <c:pt idx="153761" formatCode="0.00E+00">
                  <c:v>-9.9763799999999991E-4</c:v>
                </c:pt>
                <c:pt idx="153762" formatCode="0.00E+00">
                  <c:v>-9.922240000000001E-4</c:v>
                </c:pt>
                <c:pt idx="153763" formatCode="0.00E+00">
                  <c:v>-9.9042899999999992E-4</c:v>
                </c:pt>
                <c:pt idx="153764" formatCode="0.00E+00">
                  <c:v>-9.9250699999999989E-4</c:v>
                </c:pt>
                <c:pt idx="153765" formatCode="0.00E+00">
                  <c:v>-9.989249999999999E-4</c:v>
                </c:pt>
                <c:pt idx="153766" formatCode="0.00E+00">
                  <c:v>-1.01008E-3</c:v>
                </c:pt>
                <c:pt idx="153767" formatCode="0.00E+00">
                  <c:v>-1.02593E-3</c:v>
                </c:pt>
                <c:pt idx="153768" formatCode="0.00E+00">
                  <c:v>-1.0461800000000001E-3</c:v>
                </c:pt>
                <c:pt idx="153769" formatCode="0.00E+00">
                  <c:v>-1.0706299999999999E-3</c:v>
                </c:pt>
                <c:pt idx="153770" formatCode="0.00E+00">
                  <c:v>-1.09935E-3</c:v>
                </c:pt>
                <c:pt idx="153771" formatCode="0.00E+00">
                  <c:v>-1.1325700000000001E-3</c:v>
                </c:pt>
                <c:pt idx="153772" formatCode="0.00E+00">
                  <c:v>-1.17041E-3</c:v>
                </c:pt>
                <c:pt idx="153773" formatCode="0.00E+00">
                  <c:v>-1.21279E-3</c:v>
                </c:pt>
                <c:pt idx="153774" formatCode="0.00E+00">
                  <c:v>-1.2597800000000001E-3</c:v>
                </c:pt>
                <c:pt idx="153775" formatCode="0.00E+00">
                  <c:v>-1.3115900000000001E-3</c:v>
                </c:pt>
                <c:pt idx="153776" formatCode="0.00E+00">
                  <c:v>-1.3684000000000001E-3</c:v>
                </c:pt>
                <c:pt idx="153777" formatCode="0.00E+00">
                  <c:v>-1.43037E-3</c:v>
                </c:pt>
                <c:pt idx="153778" formatCode="0.00E+00">
                  <c:v>-1.4977600000000001E-3</c:v>
                </c:pt>
                <c:pt idx="153779" formatCode="0.00E+00">
                  <c:v>-1.57081E-3</c:v>
                </c:pt>
                <c:pt idx="153780" formatCode="0.00E+00">
                  <c:v>-1.64942E-3</c:v>
                </c:pt>
                <c:pt idx="153781" formatCode="0.00E+00">
                  <c:v>-1.73335E-3</c:v>
                </c:pt>
                <c:pt idx="153782" formatCode="0.00E+00">
                  <c:v>-1.82248E-3</c:v>
                </c:pt>
                <c:pt idx="153783" formatCode="0.00E+00">
                  <c:v>-1.9169E-3</c:v>
                </c:pt>
                <c:pt idx="153784" formatCode="0.00E+00">
                  <c:v>-2.0166400000000001E-3</c:v>
                </c:pt>
                <c:pt idx="153785" formatCode="0.00E+00">
                  <c:v>-2.1215700000000001E-3</c:v>
                </c:pt>
                <c:pt idx="153786" formatCode="0.00E+00">
                  <c:v>-2.2313699999999999E-3</c:v>
                </c:pt>
                <c:pt idx="153787" formatCode="0.00E+00">
                  <c:v>-2.3457600000000001E-3</c:v>
                </c:pt>
                <c:pt idx="153788" formatCode="0.00E+00">
                  <c:v>-2.4645399999999999E-3</c:v>
                </c:pt>
                <c:pt idx="153789" formatCode="0.00E+00">
                  <c:v>-2.5876800000000002E-3</c:v>
                </c:pt>
                <c:pt idx="153790" formatCode="0.00E+00">
                  <c:v>-2.71528E-3</c:v>
                </c:pt>
                <c:pt idx="153791" formatCode="0.00E+00">
                  <c:v>-2.84746E-3</c:v>
                </c:pt>
                <c:pt idx="153792" formatCode="0.00E+00">
                  <c:v>-2.98416E-3</c:v>
                </c:pt>
                <c:pt idx="153793" formatCode="0.00E+00">
                  <c:v>-3.1253000000000001E-3</c:v>
                </c:pt>
                <c:pt idx="153794" formatCode="0.00E+00">
                  <c:v>-3.27064E-3</c:v>
                </c:pt>
                <c:pt idx="153795" formatCode="0.00E+00">
                  <c:v>-3.41975E-3</c:v>
                </c:pt>
                <c:pt idx="153796" formatCode="0.00E+00">
                  <c:v>-3.5721699999999999E-3</c:v>
                </c:pt>
                <c:pt idx="153797" formatCode="0.00E+00">
                  <c:v>-3.7275300000000002E-3</c:v>
                </c:pt>
                <c:pt idx="153798" formatCode="0.00E+00">
                  <c:v>-3.88558E-3</c:v>
                </c:pt>
                <c:pt idx="153799" formatCode="0.00E+00">
                  <c:v>-4.0461500000000001E-3</c:v>
                </c:pt>
                <c:pt idx="153800" formatCode="0.00E+00">
                  <c:v>-4.2091000000000003E-3</c:v>
                </c:pt>
                <c:pt idx="153801" formatCode="0.00E+00">
                  <c:v>-4.3742099999999999E-3</c:v>
                </c:pt>
                <c:pt idx="153802" formatCode="0.00E+00">
                  <c:v>-4.5412200000000003E-3</c:v>
                </c:pt>
                <c:pt idx="153803" formatCode="0.00E+00">
                  <c:v>-4.7099799999999999E-3</c:v>
                </c:pt>
                <c:pt idx="153804" formatCode="0.00E+00">
                  <c:v>-4.8804199999999999E-3</c:v>
                </c:pt>
                <c:pt idx="153805" formatCode="0.00E+00">
                  <c:v>-5.0524599999999999E-3</c:v>
                </c:pt>
                <c:pt idx="153806" formatCode="0.00E+00">
                  <c:v>-5.22596E-3</c:v>
                </c:pt>
                <c:pt idx="153807" formatCode="0.00E+00">
                  <c:v>-5.4008099999999998E-3</c:v>
                </c:pt>
                <c:pt idx="153808" formatCode="0.00E+00">
                  <c:v>-5.5768299999999996E-3</c:v>
                </c:pt>
                <c:pt idx="153809" formatCode="0.00E+00">
                  <c:v>-5.7536699999999998E-3</c:v>
                </c:pt>
                <c:pt idx="153810" formatCode="0.00E+00">
                  <c:v>-5.9308299999999998E-3</c:v>
                </c:pt>
                <c:pt idx="153811" formatCode="0.00E+00">
                  <c:v>-6.1077900000000001E-3</c:v>
                </c:pt>
                <c:pt idx="153812" formatCode="0.00E+00">
                  <c:v>-6.2841299999999998E-3</c:v>
                </c:pt>
                <c:pt idx="153813" formatCode="0.00E+00">
                  <c:v>-6.4594300000000004E-3</c:v>
                </c:pt>
                <c:pt idx="153814" formatCode="0.00E+00">
                  <c:v>-6.6332800000000001E-3</c:v>
                </c:pt>
                <c:pt idx="153815" formatCode="0.00E+00">
                  <c:v>-6.8055700000000004E-3</c:v>
                </c:pt>
                <c:pt idx="153816" formatCode="0.00E+00">
                  <c:v>-6.9764299999999996E-3</c:v>
                </c:pt>
                <c:pt idx="153817" formatCode="0.00E+00">
                  <c:v>-7.1457200000000004E-3</c:v>
                </c:pt>
                <c:pt idx="153818" formatCode="0.00E+00">
                  <c:v>-7.3128300000000002E-3</c:v>
                </c:pt>
                <c:pt idx="153819" formatCode="0.00E+00">
                  <c:v>-7.47702E-3</c:v>
                </c:pt>
                <c:pt idx="153820" formatCode="0.00E+00">
                  <c:v>-7.6378399999999999E-3</c:v>
                </c:pt>
                <c:pt idx="153821" formatCode="0.00E+00">
                  <c:v>-7.7951599999999998E-3</c:v>
                </c:pt>
                <c:pt idx="153822" formatCode="0.00E+00">
                  <c:v>-7.9488400000000004E-3</c:v>
                </c:pt>
                <c:pt idx="153823" formatCode="0.00E+00">
                  <c:v>-8.0986300000000008E-3</c:v>
                </c:pt>
                <c:pt idx="153824" formatCode="0.00E+00">
                  <c:v>-8.2443499999999992E-3</c:v>
                </c:pt>
                <c:pt idx="153825" formatCode="0.00E+00">
                  <c:v>-8.3859E-3</c:v>
                </c:pt>
                <c:pt idx="153826" formatCode="0.00E+00">
                  <c:v>-8.5230700000000006E-3</c:v>
                </c:pt>
                <c:pt idx="153827" formatCode="0.00E+00">
                  <c:v>-8.6557800000000001E-3</c:v>
                </c:pt>
                <c:pt idx="153828" formatCode="0.00E+00">
                  <c:v>-8.7840999999999995E-3</c:v>
                </c:pt>
                <c:pt idx="153829" formatCode="0.00E+00">
                  <c:v>-8.9078500000000001E-3</c:v>
                </c:pt>
                <c:pt idx="153830" formatCode="0.00E+00">
                  <c:v>-9.0264300000000002E-3</c:v>
                </c:pt>
                <c:pt idx="153831" formatCode="0.00E+00">
                  <c:v>-9.1392699999999997E-3</c:v>
                </c:pt>
                <c:pt idx="153832" formatCode="0.00E+00">
                  <c:v>-9.2461699999999997E-3</c:v>
                </c:pt>
                <c:pt idx="153833" formatCode="0.00E+00">
                  <c:v>-9.34719E-3</c:v>
                </c:pt>
                <c:pt idx="153834" formatCode="0.00E+00">
                  <c:v>-9.4423200000000006E-3</c:v>
                </c:pt>
                <c:pt idx="153835" formatCode="0.00E+00">
                  <c:v>-9.5312899999999996E-3</c:v>
                </c:pt>
                <c:pt idx="153836" formatCode="0.00E+00">
                  <c:v>-9.6137299999999992E-3</c:v>
                </c:pt>
                <c:pt idx="153837" formatCode="0.00E+00">
                  <c:v>-9.6894100000000007E-3</c:v>
                </c:pt>
                <c:pt idx="153838" formatCode="0.00E+00">
                  <c:v>-9.7582299999999997E-3</c:v>
                </c:pt>
                <c:pt idx="153839" formatCode="0.00E+00">
                  <c:v>-9.82011E-3</c:v>
                </c:pt>
                <c:pt idx="153840" formatCode="0.00E+00">
                  <c:v>-9.8749300000000005E-3</c:v>
                </c:pt>
                <c:pt idx="153841" formatCode="0.00E+00">
                  <c:v>-9.9225000000000008E-3</c:v>
                </c:pt>
                <c:pt idx="153842" formatCode="0.00E+00">
                  <c:v>-9.9625200000000007E-3</c:v>
                </c:pt>
                <c:pt idx="153843" formatCode="0.00E+00">
                  <c:v>-9.9947400000000002E-3</c:v>
                </c:pt>
                <c:pt idx="153844">
                  <c:v>-1.0019E-2</c:v>
                </c:pt>
                <c:pt idx="153845">
                  <c:v>-1.0035199999999999E-2</c:v>
                </c:pt>
                <c:pt idx="153846">
                  <c:v>-1.0043699999999999E-2</c:v>
                </c:pt>
                <c:pt idx="153847">
                  <c:v>-1.00448E-2</c:v>
                </c:pt>
                <c:pt idx="153848">
                  <c:v>-1.0038500000000001E-2</c:v>
                </c:pt>
                <c:pt idx="153849">
                  <c:v>-1.00243E-2</c:v>
                </c:pt>
                <c:pt idx="153850">
                  <c:v>-1.0002E-2</c:v>
                </c:pt>
                <c:pt idx="153851" formatCode="0.00E+00">
                  <c:v>-9.9715099999999994E-3</c:v>
                </c:pt>
                <c:pt idx="153852" formatCode="0.00E+00">
                  <c:v>-9.9330900000000003E-3</c:v>
                </c:pt>
                <c:pt idx="153853" formatCode="0.00E+00">
                  <c:v>-9.8869400000000003E-3</c:v>
                </c:pt>
                <c:pt idx="153854" formatCode="0.00E+00">
                  <c:v>-9.8328900000000004E-3</c:v>
                </c:pt>
                <c:pt idx="153855" formatCode="0.00E+00">
                  <c:v>-9.7706100000000008E-3</c:v>
                </c:pt>
                <c:pt idx="153856" formatCode="0.00E+00">
                  <c:v>-9.7002100000000008E-3</c:v>
                </c:pt>
                <c:pt idx="153857" formatCode="0.00E+00">
                  <c:v>-9.6221899999999992E-3</c:v>
                </c:pt>
                <c:pt idx="153858" formatCode="0.00E+00">
                  <c:v>-9.5369800000000005E-3</c:v>
                </c:pt>
                <c:pt idx="153859" formatCode="0.00E+00">
                  <c:v>-9.4446500000000006E-3</c:v>
                </c:pt>
                <c:pt idx="153860" formatCode="0.00E+00">
                  <c:v>-9.34514E-3</c:v>
                </c:pt>
                <c:pt idx="153861" formatCode="0.00E+00">
                  <c:v>-9.2384800000000003E-3</c:v>
                </c:pt>
                <c:pt idx="153862" formatCode="0.00E+00">
                  <c:v>-9.1245100000000006E-3</c:v>
                </c:pt>
                <c:pt idx="153863" formatCode="0.00E+00">
                  <c:v>-9.0027000000000006E-3</c:v>
                </c:pt>
                <c:pt idx="153864" formatCode="0.00E+00">
                  <c:v>-8.8726399999999993E-3</c:v>
                </c:pt>
                <c:pt idx="153865" formatCode="0.00E+00">
                  <c:v>-8.7346500000000001E-3</c:v>
                </c:pt>
                <c:pt idx="153866" formatCode="0.00E+00">
                  <c:v>-8.5895699999999995E-3</c:v>
                </c:pt>
                <c:pt idx="153867" formatCode="0.00E+00">
                  <c:v>-8.4379599999999996E-3</c:v>
                </c:pt>
                <c:pt idx="153868" formatCode="0.00E+00">
                  <c:v>-8.2799499999999995E-3</c:v>
                </c:pt>
                <c:pt idx="153869" formatCode="0.00E+00">
                  <c:v>-8.1155900000000007E-3</c:v>
                </c:pt>
                <c:pt idx="153870" formatCode="0.00E+00">
                  <c:v>-7.9450100000000006E-3</c:v>
                </c:pt>
                <c:pt idx="153871" formatCode="0.00E+00">
                  <c:v>-7.7683200000000004E-3</c:v>
                </c:pt>
                <c:pt idx="153872" formatCode="0.00E+00">
                  <c:v>-7.5856099999999996E-3</c:v>
                </c:pt>
                <c:pt idx="153873" formatCode="0.00E+00">
                  <c:v>-7.39713E-3</c:v>
                </c:pt>
                <c:pt idx="153874" formatCode="0.00E+00">
                  <c:v>-7.2033499999999999E-3</c:v>
                </c:pt>
                <c:pt idx="153875" formatCode="0.00E+00">
                  <c:v>-7.0046600000000002E-3</c:v>
                </c:pt>
                <c:pt idx="153876" formatCode="0.00E+00">
                  <c:v>-6.8013500000000003E-3</c:v>
                </c:pt>
                <c:pt idx="153877" formatCode="0.00E+00">
                  <c:v>-6.594E-3</c:v>
                </c:pt>
                <c:pt idx="153878" formatCode="0.00E+00">
                  <c:v>-6.38326E-3</c:v>
                </c:pt>
                <c:pt idx="153879" formatCode="0.00E+00">
                  <c:v>-6.16959E-3</c:v>
                </c:pt>
                <c:pt idx="153880" formatCode="0.00E+00">
                  <c:v>-5.9531799999999998E-3</c:v>
                </c:pt>
                <c:pt idx="153881" formatCode="0.00E+00">
                  <c:v>-5.7341800000000002E-3</c:v>
                </c:pt>
                <c:pt idx="153882" formatCode="0.00E+00">
                  <c:v>-5.5128399999999998E-3</c:v>
                </c:pt>
                <c:pt idx="153883" formatCode="0.00E+00">
                  <c:v>-5.28948E-3</c:v>
                </c:pt>
                <c:pt idx="153884" formatCode="0.00E+00">
                  <c:v>-5.0644100000000001E-3</c:v>
                </c:pt>
                <c:pt idx="153885" formatCode="0.00E+00">
                  <c:v>-4.8379199999999999E-3</c:v>
                </c:pt>
                <c:pt idx="153886" formatCode="0.00E+00">
                  <c:v>-4.6103100000000003E-3</c:v>
                </c:pt>
                <c:pt idx="153887" formatCode="0.00E+00">
                  <c:v>-4.3818800000000003E-3</c:v>
                </c:pt>
                <c:pt idx="153888" formatCode="0.00E+00">
                  <c:v>-4.1529899999999996E-3</c:v>
                </c:pt>
                <c:pt idx="153889" formatCode="0.00E+00">
                  <c:v>-3.9241600000000003E-3</c:v>
                </c:pt>
                <c:pt idx="153890" formatCode="0.00E+00">
                  <c:v>-3.6960299999999999E-3</c:v>
                </c:pt>
                <c:pt idx="153891" formatCode="0.00E+00">
                  <c:v>-3.46919E-3</c:v>
                </c:pt>
                <c:pt idx="153892" formatCode="0.00E+00">
                  <c:v>-3.24406E-3</c:v>
                </c:pt>
                <c:pt idx="153893" formatCode="0.00E+00">
                  <c:v>-3.0209099999999999E-3</c:v>
                </c:pt>
                <c:pt idx="153894" formatCode="0.00E+00">
                  <c:v>-2.7999700000000001E-3</c:v>
                </c:pt>
                <c:pt idx="153895" formatCode="0.00E+00">
                  <c:v>-2.5816300000000001E-3</c:v>
                </c:pt>
                <c:pt idx="153896" formatCode="0.00E+00">
                  <c:v>-2.36659E-3</c:v>
                </c:pt>
                <c:pt idx="153897" formatCode="0.00E+00">
                  <c:v>-2.15569E-3</c:v>
                </c:pt>
                <c:pt idx="153898" formatCode="0.00E+00">
                  <c:v>-1.94948E-3</c:v>
                </c:pt>
                <c:pt idx="153899" formatCode="0.00E+00">
                  <c:v>-1.7482999999999999E-3</c:v>
                </c:pt>
                <c:pt idx="153900" formatCode="0.00E+00">
                  <c:v>-1.5525999999999999E-3</c:v>
                </c:pt>
                <c:pt idx="153901" formatCode="0.00E+00">
                  <c:v>-1.3627999999999999E-3</c:v>
                </c:pt>
                <c:pt idx="153902" formatCode="0.00E+00">
                  <c:v>-1.1791900000000001E-3</c:v>
                </c:pt>
                <c:pt idx="153903" formatCode="0.00E+00">
                  <c:v>-1.0019E-3</c:v>
                </c:pt>
                <c:pt idx="153904" formatCode="0.00E+00">
                  <c:v>-8.3100199999999996E-4</c:v>
                </c:pt>
                <c:pt idx="153905" formatCode="0.00E+00">
                  <c:v>-6.6671000000000005E-4</c:v>
                </c:pt>
                <c:pt idx="153906" formatCode="0.00E+00">
                  <c:v>-5.0953000000000001E-4</c:v>
                </c:pt>
                <c:pt idx="153907" formatCode="0.00E+00">
                  <c:v>-3.5992000000000001E-4</c:v>
                </c:pt>
                <c:pt idx="153908" formatCode="0.00E+00">
                  <c:v>-2.1824499999999999E-4</c:v>
                </c:pt>
                <c:pt idx="153909" formatCode="0.00E+00">
                  <c:v>-8.4914399999999995E-5</c:v>
                </c:pt>
                <c:pt idx="153910" formatCode="0.00E+00">
                  <c:v>3.9706300000000003E-5</c:v>
                </c:pt>
                <c:pt idx="153911" formatCode="0.00E+00">
                  <c:v>1.5553E-4</c:v>
                </c:pt>
                <c:pt idx="153912" formatCode="0.00E+00">
                  <c:v>2.6287700000000001E-4</c:v>
                </c:pt>
                <c:pt idx="153913" formatCode="0.00E+00">
                  <c:v>3.6224199999999998E-4</c:v>
                </c:pt>
                <c:pt idx="153914" formatCode="0.00E+00">
                  <c:v>4.53843E-4</c:v>
                </c:pt>
                <c:pt idx="153915" formatCode="0.00E+00">
                  <c:v>5.3752699999999999E-4</c:v>
                </c:pt>
                <c:pt idx="153916" formatCode="0.00E+00">
                  <c:v>6.1319800000000002E-4</c:v>
                </c:pt>
                <c:pt idx="153917" formatCode="0.00E+00">
                  <c:v>6.8079100000000004E-4</c:v>
                </c:pt>
                <c:pt idx="153918" formatCode="0.00E+00">
                  <c:v>7.3976000000000001E-4</c:v>
                </c:pt>
                <c:pt idx="153919" formatCode="0.00E+00">
                  <c:v>7.8928099999999997E-4</c:v>
                </c:pt>
                <c:pt idx="153920" formatCode="0.00E+00">
                  <c:v>8.2880599999999997E-4</c:v>
                </c:pt>
                <c:pt idx="153921" formatCode="0.00E+00">
                  <c:v>8.5814300000000001E-4</c:v>
                </c:pt>
                <c:pt idx="153922" formatCode="0.00E+00">
                  <c:v>8.7733600000000004E-4</c:v>
                </c:pt>
                <c:pt idx="153923" formatCode="0.00E+00">
                  <c:v>8.8640799999999999E-4</c:v>
                </c:pt>
                <c:pt idx="153924" formatCode="0.00E+00">
                  <c:v>8.8512499999999995E-4</c:v>
                </c:pt>
                <c:pt idx="153925" formatCode="0.00E+00">
                  <c:v>8.7318400000000005E-4</c:v>
                </c:pt>
                <c:pt idx="153926" formatCode="0.00E+00">
                  <c:v>8.5030999999999995E-4</c:v>
                </c:pt>
                <c:pt idx="153927" formatCode="0.00E+00">
                  <c:v>8.1616600000000001E-4</c:v>
                </c:pt>
                <c:pt idx="153928" formatCode="0.00E+00">
                  <c:v>7.7048199999999996E-4</c:v>
                </c:pt>
                <c:pt idx="153929" formatCode="0.00E+00">
                  <c:v>7.1318900000000003E-4</c:v>
                </c:pt>
                <c:pt idx="153930" formatCode="0.00E+00">
                  <c:v>6.4428E-4</c:v>
                </c:pt>
                <c:pt idx="153931" formatCode="0.00E+00">
                  <c:v>5.63625E-4</c:v>
                </c:pt>
                <c:pt idx="153932" formatCode="0.00E+00">
                  <c:v>4.7120099999999998E-4</c:v>
                </c:pt>
                <c:pt idx="153933" formatCode="0.00E+00">
                  <c:v>3.6742799999999999E-4</c:v>
                </c:pt>
                <c:pt idx="153934" formatCode="0.00E+00">
                  <c:v>2.5305599999999998E-4</c:v>
                </c:pt>
                <c:pt idx="153935" formatCode="0.00E+00">
                  <c:v>1.2882400000000001E-4</c:v>
                </c:pt>
                <c:pt idx="153936" formatCode="0.00E+00">
                  <c:v>-4.79671E-6</c:v>
                </c:pt>
                <c:pt idx="153937" formatCode="0.00E+00">
                  <c:v>-1.4760399999999999E-4</c:v>
                </c:pt>
                <c:pt idx="153938" formatCode="0.00E+00">
                  <c:v>-2.99513E-4</c:v>
                </c:pt>
                <c:pt idx="153939" formatCode="0.00E+00">
                  <c:v>-4.6042700000000002E-4</c:v>
                </c:pt>
                <c:pt idx="153940" formatCode="0.00E+00">
                  <c:v>-6.3027600000000004E-4</c:v>
                </c:pt>
                <c:pt idx="153941" formatCode="0.00E+00">
                  <c:v>-8.0935299999999996E-4</c:v>
                </c:pt>
                <c:pt idx="153942" formatCode="0.00E+00">
                  <c:v>-9.983189999999999E-4</c:v>
                </c:pt>
                <c:pt idx="153943" formatCode="0.00E+00">
                  <c:v>-1.1975600000000001E-3</c:v>
                </c:pt>
                <c:pt idx="153944" formatCode="0.00E+00">
                  <c:v>-1.40675E-3</c:v>
                </c:pt>
                <c:pt idx="153945" formatCode="0.00E+00">
                  <c:v>-1.6251900000000001E-3</c:v>
                </c:pt>
                <c:pt idx="153946" formatCode="0.00E+00">
                  <c:v>-1.8523599999999999E-3</c:v>
                </c:pt>
                <c:pt idx="153947" formatCode="0.00E+00">
                  <c:v>-2.0879900000000001E-3</c:v>
                </c:pt>
                <c:pt idx="153948" formatCode="0.00E+00">
                  <c:v>-2.3320300000000001E-3</c:v>
                </c:pt>
                <c:pt idx="153949" formatCode="0.00E+00">
                  <c:v>-2.58465E-3</c:v>
                </c:pt>
                <c:pt idx="153950" formatCode="0.00E+00">
                  <c:v>-2.8461200000000002E-3</c:v>
                </c:pt>
                <c:pt idx="153951" formatCode="0.00E+00">
                  <c:v>-3.1164500000000002E-3</c:v>
                </c:pt>
                <c:pt idx="153952" formatCode="0.00E+00">
                  <c:v>-3.39536E-3</c:v>
                </c:pt>
                <c:pt idx="153953" formatCode="0.00E+00">
                  <c:v>-3.6824800000000001E-3</c:v>
                </c:pt>
                <c:pt idx="153954" formatCode="0.00E+00">
                  <c:v>-3.9776100000000003E-3</c:v>
                </c:pt>
                <c:pt idx="153955" formatCode="0.00E+00">
                  <c:v>-4.2807000000000001E-3</c:v>
                </c:pt>
                <c:pt idx="153956" formatCode="0.00E+00">
                  <c:v>-4.5917600000000003E-3</c:v>
                </c:pt>
                <c:pt idx="153957" formatCode="0.00E+00">
                  <c:v>-4.9105700000000004E-3</c:v>
                </c:pt>
                <c:pt idx="153958" formatCode="0.00E+00">
                  <c:v>-5.2366699999999997E-3</c:v>
                </c:pt>
                <c:pt idx="153959" formatCode="0.00E+00">
                  <c:v>-5.5696699999999997E-3</c:v>
                </c:pt>
                <c:pt idx="153960" formatCode="0.00E+00">
                  <c:v>-5.9091899999999999E-3</c:v>
                </c:pt>
                <c:pt idx="153961" formatCode="0.00E+00">
                  <c:v>-6.25444E-3</c:v>
                </c:pt>
                <c:pt idx="153962" formatCode="0.00E+00">
                  <c:v>-6.60437E-3</c:v>
                </c:pt>
                <c:pt idx="153963" formatCode="0.00E+00">
                  <c:v>-6.9579899999999998E-3</c:v>
                </c:pt>
                <c:pt idx="153964" formatCode="0.00E+00">
                  <c:v>-7.3147500000000001E-3</c:v>
                </c:pt>
                <c:pt idx="153965" formatCode="0.00E+00">
                  <c:v>-7.6742700000000004E-3</c:v>
                </c:pt>
                <c:pt idx="153966" formatCode="0.00E+00">
                  <c:v>-8.0358099999999991E-3</c:v>
                </c:pt>
                <c:pt idx="153967" formatCode="0.00E+00">
                  <c:v>-8.3985499999999994E-3</c:v>
                </c:pt>
                <c:pt idx="153968" formatCode="0.00E+00">
                  <c:v>-8.7622700000000008E-3</c:v>
                </c:pt>
                <c:pt idx="153969" formatCode="0.00E+00">
                  <c:v>-9.1269999999999997E-3</c:v>
                </c:pt>
                <c:pt idx="153970" formatCode="0.00E+00">
                  <c:v>-9.4925700000000005E-3</c:v>
                </c:pt>
                <c:pt idx="153971" formatCode="0.00E+00">
                  <c:v>-9.8587599999999994E-3</c:v>
                </c:pt>
                <c:pt idx="153972">
                  <c:v>-1.02255E-2</c:v>
                </c:pt>
                <c:pt idx="153973">
                  <c:v>-1.0592600000000001E-2</c:v>
                </c:pt>
                <c:pt idx="153974">
                  <c:v>-1.09598E-2</c:v>
                </c:pt>
                <c:pt idx="153975">
                  <c:v>-1.1327E-2</c:v>
                </c:pt>
                <c:pt idx="153976">
                  <c:v>-1.1694E-2</c:v>
                </c:pt>
                <c:pt idx="153977">
                  <c:v>-1.2060400000000001E-2</c:v>
                </c:pt>
                <c:pt idx="153978">
                  <c:v>-1.24256E-2</c:v>
                </c:pt>
                <c:pt idx="153979">
                  <c:v>-1.27887E-2</c:v>
                </c:pt>
                <c:pt idx="153980">
                  <c:v>-1.31491E-2</c:v>
                </c:pt>
                <c:pt idx="153981">
                  <c:v>-1.3506199999999999E-2</c:v>
                </c:pt>
                <c:pt idx="153982">
                  <c:v>-1.3860300000000001E-2</c:v>
                </c:pt>
                <c:pt idx="153983">
                  <c:v>-1.42112E-2</c:v>
                </c:pt>
                <c:pt idx="153984">
                  <c:v>-1.45579E-2</c:v>
                </c:pt>
                <c:pt idx="153985">
                  <c:v>-1.48991E-2</c:v>
                </c:pt>
                <c:pt idx="153986">
                  <c:v>-1.52336E-2</c:v>
                </c:pt>
                <c:pt idx="153987">
                  <c:v>-1.55608E-2</c:v>
                </c:pt>
                <c:pt idx="153988">
                  <c:v>-1.5880600000000002E-2</c:v>
                </c:pt>
                <c:pt idx="153989">
                  <c:v>-1.6192700000000001E-2</c:v>
                </c:pt>
                <c:pt idx="153990">
                  <c:v>-1.6496500000000001E-2</c:v>
                </c:pt>
                <c:pt idx="153991">
                  <c:v>-1.6791799999999999E-2</c:v>
                </c:pt>
                <c:pt idx="153992">
                  <c:v>-1.7079199999999999E-2</c:v>
                </c:pt>
                <c:pt idx="153993">
                  <c:v>-1.7358800000000001E-2</c:v>
                </c:pt>
                <c:pt idx="153994">
                  <c:v>-1.7630099999999999E-2</c:v>
                </c:pt>
                <c:pt idx="153995">
                  <c:v>-1.7892600000000002E-2</c:v>
                </c:pt>
                <c:pt idx="153996">
                  <c:v>-1.8145700000000001E-2</c:v>
                </c:pt>
                <c:pt idx="153997">
                  <c:v>-1.8388700000000001E-2</c:v>
                </c:pt>
                <c:pt idx="153998">
                  <c:v>-1.8621200000000001E-2</c:v>
                </c:pt>
                <c:pt idx="153999">
                  <c:v>-1.88433E-2</c:v>
                </c:pt>
                <c:pt idx="154000">
                  <c:v>-1.9055699999999998E-2</c:v>
                </c:pt>
                <c:pt idx="154001">
                  <c:v>-1.92588E-2</c:v>
                </c:pt>
                <c:pt idx="154002">
                  <c:v>-1.94527E-2</c:v>
                </c:pt>
                <c:pt idx="154003">
                  <c:v>-1.9637000000000002E-2</c:v>
                </c:pt>
                <c:pt idx="154004">
                  <c:v>-1.9811499999999999E-2</c:v>
                </c:pt>
                <c:pt idx="154005">
                  <c:v>-1.9975400000000001E-2</c:v>
                </c:pt>
                <c:pt idx="154006">
                  <c:v>-2.0128400000000001E-2</c:v>
                </c:pt>
                <c:pt idx="154007">
                  <c:v>-2.0270099999999999E-2</c:v>
                </c:pt>
                <c:pt idx="154008">
                  <c:v>-2.0400600000000001E-2</c:v>
                </c:pt>
                <c:pt idx="154009">
                  <c:v>-2.0520099999999999E-2</c:v>
                </c:pt>
                <c:pt idx="154010">
                  <c:v>-2.06281E-2</c:v>
                </c:pt>
                <c:pt idx="154011">
                  <c:v>-2.07244E-2</c:v>
                </c:pt>
                <c:pt idx="154012">
                  <c:v>-2.0808799999999999E-2</c:v>
                </c:pt>
                <c:pt idx="154013">
                  <c:v>-2.0881500000000001E-2</c:v>
                </c:pt>
                <c:pt idx="154014">
                  <c:v>-2.0942800000000001E-2</c:v>
                </c:pt>
                <c:pt idx="154015">
                  <c:v>-2.0992799999999999E-2</c:v>
                </c:pt>
                <c:pt idx="154016">
                  <c:v>-2.1031999999999999E-2</c:v>
                </c:pt>
                <c:pt idx="154017">
                  <c:v>-2.1060300000000001E-2</c:v>
                </c:pt>
                <c:pt idx="154018">
                  <c:v>-2.1077599999999998E-2</c:v>
                </c:pt>
                <c:pt idx="154019">
                  <c:v>-2.10838E-2</c:v>
                </c:pt>
                <c:pt idx="154020">
                  <c:v>-2.1078699999999999E-2</c:v>
                </c:pt>
                <c:pt idx="154021">
                  <c:v>-2.1062500000000001E-2</c:v>
                </c:pt>
                <c:pt idx="154022">
                  <c:v>-2.1035600000000002E-2</c:v>
                </c:pt>
                <c:pt idx="154023">
                  <c:v>-2.0998300000000001E-2</c:v>
                </c:pt>
                <c:pt idx="154024">
                  <c:v>-2.0950699999999999E-2</c:v>
                </c:pt>
                <c:pt idx="154025">
                  <c:v>-2.08927E-2</c:v>
                </c:pt>
                <c:pt idx="154026">
                  <c:v>-2.0824499999999999E-2</c:v>
                </c:pt>
                <c:pt idx="154027">
                  <c:v>-2.0746000000000001E-2</c:v>
                </c:pt>
                <c:pt idx="154028">
                  <c:v>-2.0657100000000001E-2</c:v>
                </c:pt>
                <c:pt idx="154029">
                  <c:v>-2.0557300000000001E-2</c:v>
                </c:pt>
                <c:pt idx="154030">
                  <c:v>-2.0446499999999999E-2</c:v>
                </c:pt>
                <c:pt idx="154031">
                  <c:v>-2.03249E-2</c:v>
                </c:pt>
                <c:pt idx="154032">
                  <c:v>-2.01934E-2</c:v>
                </c:pt>
                <c:pt idx="154033">
                  <c:v>-2.0052899999999999E-2</c:v>
                </c:pt>
                <c:pt idx="154034">
                  <c:v>-1.99037E-2</c:v>
                </c:pt>
                <c:pt idx="154035">
                  <c:v>-1.9745700000000001E-2</c:v>
                </c:pt>
                <c:pt idx="154036">
                  <c:v>-1.9578399999999999E-2</c:v>
                </c:pt>
                <c:pt idx="154037">
                  <c:v>-1.9401600000000001E-2</c:v>
                </c:pt>
                <c:pt idx="154038">
                  <c:v>-1.9215900000000001E-2</c:v>
                </c:pt>
                <c:pt idx="154039">
                  <c:v>-1.90216E-2</c:v>
                </c:pt>
                <c:pt idx="154040">
                  <c:v>-1.8818700000000001E-2</c:v>
                </c:pt>
                <c:pt idx="154041">
                  <c:v>-1.86079E-2</c:v>
                </c:pt>
                <c:pt idx="154042">
                  <c:v>-1.839E-2</c:v>
                </c:pt>
                <c:pt idx="154043">
                  <c:v>-1.8165799999999999E-2</c:v>
                </c:pt>
                <c:pt idx="154044">
                  <c:v>-1.79355E-2</c:v>
                </c:pt>
                <c:pt idx="154045">
                  <c:v>-1.7699599999999999E-2</c:v>
                </c:pt>
                <c:pt idx="154046">
                  <c:v>-1.74583E-2</c:v>
                </c:pt>
                <c:pt idx="154047">
                  <c:v>-1.7211199999999999E-2</c:v>
                </c:pt>
                <c:pt idx="154048">
                  <c:v>-1.69582E-2</c:v>
                </c:pt>
                <c:pt idx="154049">
                  <c:v>-1.66999E-2</c:v>
                </c:pt>
                <c:pt idx="154050">
                  <c:v>-1.64376E-2</c:v>
                </c:pt>
                <c:pt idx="154051">
                  <c:v>-1.6172300000000001E-2</c:v>
                </c:pt>
                <c:pt idx="154052">
                  <c:v>-1.59043E-2</c:v>
                </c:pt>
                <c:pt idx="154053">
                  <c:v>-1.56337E-2</c:v>
                </c:pt>
                <c:pt idx="154054">
                  <c:v>-1.53601E-2</c:v>
                </c:pt>
                <c:pt idx="154055">
                  <c:v>-1.50831E-2</c:v>
                </c:pt>
                <c:pt idx="154056">
                  <c:v>-1.48024E-2</c:v>
                </c:pt>
                <c:pt idx="154057">
                  <c:v>-1.45183E-2</c:v>
                </c:pt>
                <c:pt idx="154058">
                  <c:v>-1.4231499999999999E-2</c:v>
                </c:pt>
                <c:pt idx="154059">
                  <c:v>-1.39428E-2</c:v>
                </c:pt>
                <c:pt idx="154060">
                  <c:v>-1.3652299999999999E-2</c:v>
                </c:pt>
                <c:pt idx="154061">
                  <c:v>-1.33603E-2</c:v>
                </c:pt>
                <c:pt idx="154062">
                  <c:v>-1.30673E-2</c:v>
                </c:pt>
                <c:pt idx="154063">
                  <c:v>-1.2774199999999999E-2</c:v>
                </c:pt>
                <c:pt idx="154064">
                  <c:v>-1.24817E-2</c:v>
                </c:pt>
                <c:pt idx="154065">
                  <c:v>-1.2190400000000001E-2</c:v>
                </c:pt>
                <c:pt idx="154066">
                  <c:v>-1.19013E-2</c:v>
                </c:pt>
                <c:pt idx="154067">
                  <c:v>-1.16147E-2</c:v>
                </c:pt>
                <c:pt idx="154068">
                  <c:v>-1.13306E-2</c:v>
                </c:pt>
                <c:pt idx="154069">
                  <c:v>-1.1049E-2</c:v>
                </c:pt>
                <c:pt idx="154070">
                  <c:v>-1.077E-2</c:v>
                </c:pt>
                <c:pt idx="154071">
                  <c:v>-1.0493499999999999E-2</c:v>
                </c:pt>
                <c:pt idx="154072">
                  <c:v>-1.0219900000000001E-2</c:v>
                </c:pt>
                <c:pt idx="154073" formatCode="0.00E+00">
                  <c:v>-9.94921E-3</c:v>
                </c:pt>
                <c:pt idx="154074" formatCode="0.00E+00">
                  <c:v>-9.6816300000000001E-3</c:v>
                </c:pt>
                <c:pt idx="154075" formatCode="0.00E+00">
                  <c:v>-9.4171499999999991E-3</c:v>
                </c:pt>
                <c:pt idx="154076" formatCode="0.00E+00">
                  <c:v>-9.1558999999999998E-3</c:v>
                </c:pt>
                <c:pt idx="154077" formatCode="0.00E+00">
                  <c:v>-8.8981000000000008E-3</c:v>
                </c:pt>
                <c:pt idx="154078" formatCode="0.00E+00">
                  <c:v>-8.6438399999999999E-3</c:v>
                </c:pt>
                <c:pt idx="154079" formatCode="0.00E+00">
                  <c:v>-8.3930500000000009E-3</c:v>
                </c:pt>
                <c:pt idx="154080" formatCode="0.00E+00">
                  <c:v>-8.1458599999999996E-3</c:v>
                </c:pt>
                <c:pt idx="154081" formatCode="0.00E+00">
                  <c:v>-7.9028099999999997E-3</c:v>
                </c:pt>
                <c:pt idx="154082" formatCode="0.00E+00">
                  <c:v>-7.6645799999999998E-3</c:v>
                </c:pt>
                <c:pt idx="154083" formatCode="0.00E+00">
                  <c:v>-7.4315199999999996E-3</c:v>
                </c:pt>
                <c:pt idx="154084" formatCode="0.00E+00">
                  <c:v>-7.2037100000000003E-3</c:v>
                </c:pt>
                <c:pt idx="154085" formatCode="0.00E+00">
                  <c:v>-6.9812299999999997E-3</c:v>
                </c:pt>
                <c:pt idx="154086" formatCode="0.00E+00">
                  <c:v>-6.7641999999999997E-3</c:v>
                </c:pt>
                <c:pt idx="154087" formatCode="0.00E+00">
                  <c:v>-6.5525599999999998E-3</c:v>
                </c:pt>
                <c:pt idx="154088" formatCode="0.00E+00">
                  <c:v>-6.3459299999999996E-3</c:v>
                </c:pt>
                <c:pt idx="154089" formatCode="0.00E+00">
                  <c:v>-6.1439199999999998E-3</c:v>
                </c:pt>
                <c:pt idx="154090" formatCode="0.00E+00">
                  <c:v>-5.9464299999999999E-3</c:v>
                </c:pt>
                <c:pt idx="154091" formatCode="0.00E+00">
                  <c:v>-5.7535900000000003E-3</c:v>
                </c:pt>
                <c:pt idx="154092" formatCode="0.00E+00">
                  <c:v>-5.5658299999999999E-3</c:v>
                </c:pt>
                <c:pt idx="154093" formatCode="0.00E+00">
                  <c:v>-5.3839600000000001E-3</c:v>
                </c:pt>
                <c:pt idx="154094" formatCode="0.00E+00">
                  <c:v>-5.2085899999999999E-3</c:v>
                </c:pt>
                <c:pt idx="154095" formatCode="0.00E+00">
                  <c:v>-5.0397899999999997E-3</c:v>
                </c:pt>
                <c:pt idx="154096" formatCode="0.00E+00">
                  <c:v>-4.87734E-3</c:v>
                </c:pt>
                <c:pt idx="154097" formatCode="0.00E+00">
                  <c:v>-4.7211600000000003E-3</c:v>
                </c:pt>
                <c:pt idx="154098" formatCode="0.00E+00">
                  <c:v>-4.5712599999999997E-3</c:v>
                </c:pt>
                <c:pt idx="154099" formatCode="0.00E+00">
                  <c:v>-4.4278399999999997E-3</c:v>
                </c:pt>
                <c:pt idx="154100" formatCode="0.00E+00">
                  <c:v>-4.2913500000000002E-3</c:v>
                </c:pt>
                <c:pt idx="154101" formatCode="0.00E+00">
                  <c:v>-4.1621799999999997E-3</c:v>
                </c:pt>
                <c:pt idx="154102" formatCode="0.00E+00">
                  <c:v>-4.04061E-3</c:v>
                </c:pt>
                <c:pt idx="154103" formatCode="0.00E+00">
                  <c:v>-3.9268100000000002E-3</c:v>
                </c:pt>
                <c:pt idx="154104" formatCode="0.00E+00">
                  <c:v>-3.8204799999999998E-3</c:v>
                </c:pt>
                <c:pt idx="154105" formatCode="0.00E+00">
                  <c:v>-3.7208599999999999E-3</c:v>
                </c:pt>
                <c:pt idx="154106" formatCode="0.00E+00">
                  <c:v>-3.6271900000000002E-3</c:v>
                </c:pt>
                <c:pt idx="154107" formatCode="0.00E+00">
                  <c:v>-3.5392000000000002E-3</c:v>
                </c:pt>
                <c:pt idx="154108" formatCode="0.00E+00">
                  <c:v>-3.4572399999999999E-3</c:v>
                </c:pt>
                <c:pt idx="154109" formatCode="0.00E+00">
                  <c:v>-3.3819800000000001E-3</c:v>
                </c:pt>
                <c:pt idx="154110" formatCode="0.00E+00">
                  <c:v>-3.31409E-3</c:v>
                </c:pt>
                <c:pt idx="154111" formatCode="0.00E+00">
                  <c:v>-3.2537500000000001E-3</c:v>
                </c:pt>
                <c:pt idx="154112" formatCode="0.00E+00">
                  <c:v>-3.2003499999999998E-3</c:v>
                </c:pt>
                <c:pt idx="154113" formatCode="0.00E+00">
                  <c:v>-3.1526900000000001E-3</c:v>
                </c:pt>
                <c:pt idx="154114" formatCode="0.00E+00">
                  <c:v>-3.1100300000000002E-3</c:v>
                </c:pt>
                <c:pt idx="154115" formatCode="0.00E+00">
                  <c:v>-3.0725599999999998E-3</c:v>
                </c:pt>
                <c:pt idx="154116" formatCode="0.00E+00">
                  <c:v>-3.0406399999999998E-3</c:v>
                </c:pt>
                <c:pt idx="154117" formatCode="0.00E+00">
                  <c:v>-3.01417E-3</c:v>
                </c:pt>
                <c:pt idx="154118" formatCode="0.00E+00">
                  <c:v>-2.99308E-3</c:v>
                </c:pt>
                <c:pt idx="154119" formatCode="0.00E+00">
                  <c:v>-2.9776400000000001E-3</c:v>
                </c:pt>
                <c:pt idx="154120" formatCode="0.00E+00">
                  <c:v>-2.9679200000000002E-3</c:v>
                </c:pt>
                <c:pt idx="154121" formatCode="0.00E+00">
                  <c:v>-2.9635400000000002E-3</c:v>
                </c:pt>
                <c:pt idx="154122" formatCode="0.00E+00">
                  <c:v>-2.9641899999999998E-3</c:v>
                </c:pt>
                <c:pt idx="154123" formatCode="0.00E+00">
                  <c:v>-2.9697399999999998E-3</c:v>
                </c:pt>
                <c:pt idx="154124" formatCode="0.00E+00">
                  <c:v>-2.9799900000000001E-3</c:v>
                </c:pt>
                <c:pt idx="154125" formatCode="0.00E+00">
                  <c:v>-2.9947699999999999E-3</c:v>
                </c:pt>
                <c:pt idx="154126" formatCode="0.00E+00">
                  <c:v>-3.0141299999999998E-3</c:v>
                </c:pt>
                <c:pt idx="154127" formatCode="0.00E+00">
                  <c:v>-3.0382299999999998E-3</c:v>
                </c:pt>
                <c:pt idx="154128" formatCode="0.00E+00">
                  <c:v>-3.0671499999999998E-3</c:v>
                </c:pt>
                <c:pt idx="154129" formatCode="0.00E+00">
                  <c:v>-3.1007600000000001E-3</c:v>
                </c:pt>
                <c:pt idx="154130" formatCode="0.00E+00">
                  <c:v>-3.1389299999999998E-3</c:v>
                </c:pt>
                <c:pt idx="154131" formatCode="0.00E+00">
                  <c:v>-3.1815300000000001E-3</c:v>
                </c:pt>
                <c:pt idx="154132" formatCode="0.00E+00">
                  <c:v>-3.2281900000000001E-3</c:v>
                </c:pt>
                <c:pt idx="154133" formatCode="0.00E+00">
                  <c:v>-3.2782800000000002E-3</c:v>
                </c:pt>
                <c:pt idx="154134" formatCode="0.00E+00">
                  <c:v>-3.3311600000000001E-3</c:v>
                </c:pt>
                <c:pt idx="154135" formatCode="0.00E+00">
                  <c:v>-3.3865900000000001E-3</c:v>
                </c:pt>
                <c:pt idx="154136" formatCode="0.00E+00">
                  <c:v>-3.4447000000000002E-3</c:v>
                </c:pt>
                <c:pt idx="154137" formatCode="0.00E+00">
                  <c:v>-3.50541E-3</c:v>
                </c:pt>
                <c:pt idx="154138" formatCode="0.00E+00">
                  <c:v>-3.5684499999999999E-3</c:v>
                </c:pt>
                <c:pt idx="154139" formatCode="0.00E+00">
                  <c:v>-3.6335299999999998E-3</c:v>
                </c:pt>
                <c:pt idx="154140" formatCode="0.00E+00">
                  <c:v>-3.7001299999999998E-3</c:v>
                </c:pt>
                <c:pt idx="154141" formatCode="0.00E+00">
                  <c:v>-3.7672199999999999E-3</c:v>
                </c:pt>
                <c:pt idx="154142" formatCode="0.00E+00">
                  <c:v>-3.8342699999999999E-3</c:v>
                </c:pt>
                <c:pt idx="154143" formatCode="0.00E+00">
                  <c:v>-3.90194E-3</c:v>
                </c:pt>
                <c:pt idx="154144" formatCode="0.00E+00">
                  <c:v>-3.9712300000000001E-3</c:v>
                </c:pt>
                <c:pt idx="154145" formatCode="0.00E+00">
                  <c:v>-4.0423400000000002E-3</c:v>
                </c:pt>
                <c:pt idx="154146" formatCode="0.00E+00">
                  <c:v>-4.1150500000000003E-3</c:v>
                </c:pt>
                <c:pt idx="154147" formatCode="0.00E+00">
                  <c:v>-4.1895999999999999E-3</c:v>
                </c:pt>
                <c:pt idx="154148" formatCode="0.00E+00">
                  <c:v>-4.2665400000000001E-3</c:v>
                </c:pt>
                <c:pt idx="154149" formatCode="0.00E+00">
                  <c:v>-4.3458899999999998E-3</c:v>
                </c:pt>
                <c:pt idx="154150" formatCode="0.00E+00">
                  <c:v>-4.4271199999999997E-3</c:v>
                </c:pt>
                <c:pt idx="154151" formatCode="0.00E+00">
                  <c:v>-4.50988E-3</c:v>
                </c:pt>
                <c:pt idx="154152" formatCode="0.00E+00">
                  <c:v>-4.5943299999999998E-3</c:v>
                </c:pt>
                <c:pt idx="154153" formatCode="0.00E+00">
                  <c:v>-4.6807400000000001E-3</c:v>
                </c:pt>
                <c:pt idx="154154" formatCode="0.00E+00">
                  <c:v>-4.7691499999999998E-3</c:v>
                </c:pt>
                <c:pt idx="154155" formatCode="0.00E+00">
                  <c:v>-4.85923E-3</c:v>
                </c:pt>
                <c:pt idx="154156" formatCode="0.00E+00">
                  <c:v>-4.9503699999999999E-3</c:v>
                </c:pt>
                <c:pt idx="154157" formatCode="0.00E+00">
                  <c:v>-5.04179E-3</c:v>
                </c:pt>
                <c:pt idx="154158" formatCode="0.00E+00">
                  <c:v>-5.1330500000000001E-3</c:v>
                </c:pt>
                <c:pt idx="154159" formatCode="0.00E+00">
                  <c:v>-5.2248499999999996E-3</c:v>
                </c:pt>
                <c:pt idx="154160" formatCode="0.00E+00">
                  <c:v>-5.3183600000000003E-3</c:v>
                </c:pt>
                <c:pt idx="154161" formatCode="0.00E+00">
                  <c:v>-5.4140300000000002E-3</c:v>
                </c:pt>
                <c:pt idx="154162" formatCode="0.00E+00">
                  <c:v>-5.51134E-3</c:v>
                </c:pt>
                <c:pt idx="154163" formatCode="0.00E+00">
                  <c:v>-5.6094700000000001E-3</c:v>
                </c:pt>
                <c:pt idx="154164" formatCode="0.00E+00">
                  <c:v>-5.7078099999999998E-3</c:v>
                </c:pt>
                <c:pt idx="154165" formatCode="0.00E+00">
                  <c:v>-5.8061700000000003E-3</c:v>
                </c:pt>
                <c:pt idx="154166" formatCode="0.00E+00">
                  <c:v>-5.9045900000000004E-3</c:v>
                </c:pt>
                <c:pt idx="154167" formatCode="0.00E+00">
                  <c:v>-6.0031900000000003E-3</c:v>
                </c:pt>
                <c:pt idx="154168" formatCode="0.00E+00">
                  <c:v>-6.1020700000000002E-3</c:v>
                </c:pt>
                <c:pt idx="154169" formatCode="0.00E+00">
                  <c:v>-6.20127E-3</c:v>
                </c:pt>
                <c:pt idx="154170" formatCode="0.00E+00">
                  <c:v>-6.3009099999999998E-3</c:v>
                </c:pt>
                <c:pt idx="154171" formatCode="0.00E+00">
                  <c:v>-6.4013400000000002E-3</c:v>
                </c:pt>
                <c:pt idx="154172" formatCode="0.00E+00">
                  <c:v>-6.5029299999999996E-3</c:v>
                </c:pt>
                <c:pt idx="154173" formatCode="0.00E+00">
                  <c:v>-6.6057299999999998E-3</c:v>
                </c:pt>
                <c:pt idx="154174" formatCode="0.00E+00">
                  <c:v>-6.7096400000000002E-3</c:v>
                </c:pt>
                <c:pt idx="154175" formatCode="0.00E+00">
                  <c:v>-6.8145799999999998E-3</c:v>
                </c:pt>
                <c:pt idx="154176" formatCode="0.00E+00">
                  <c:v>-6.9207100000000001E-3</c:v>
                </c:pt>
                <c:pt idx="154177" formatCode="0.00E+00">
                  <c:v>-7.0284299999999996E-3</c:v>
                </c:pt>
                <c:pt idx="154178" formatCode="0.00E+00">
                  <c:v>-7.1380300000000001E-3</c:v>
                </c:pt>
                <c:pt idx="154179" formatCode="0.00E+00">
                  <c:v>-7.2496000000000001E-3</c:v>
                </c:pt>
                <c:pt idx="154180" formatCode="0.00E+00">
                  <c:v>-7.3632599999999999E-3</c:v>
                </c:pt>
                <c:pt idx="154181" formatCode="0.00E+00">
                  <c:v>-7.4789100000000001E-3</c:v>
                </c:pt>
                <c:pt idx="154182" formatCode="0.00E+00">
                  <c:v>-7.5962099999999999E-3</c:v>
                </c:pt>
                <c:pt idx="154183" formatCode="0.00E+00">
                  <c:v>-7.71479E-3</c:v>
                </c:pt>
                <c:pt idx="154184" formatCode="0.00E+00">
                  <c:v>-7.8345199999999993E-3</c:v>
                </c:pt>
                <c:pt idx="154185" formatCode="0.00E+00">
                  <c:v>-7.9555700000000003E-3</c:v>
                </c:pt>
                <c:pt idx="154186" formatCode="0.00E+00">
                  <c:v>-8.0781099999999995E-3</c:v>
                </c:pt>
                <c:pt idx="154187" formatCode="0.00E+00">
                  <c:v>-8.2020700000000005E-3</c:v>
                </c:pt>
                <c:pt idx="154188" formatCode="0.00E+00">
                  <c:v>-8.32747E-3</c:v>
                </c:pt>
                <c:pt idx="154189" formatCode="0.00E+00">
                  <c:v>-8.4544500000000005E-3</c:v>
                </c:pt>
                <c:pt idx="154190" formatCode="0.00E+00">
                  <c:v>-8.5826900000000005E-3</c:v>
                </c:pt>
                <c:pt idx="154191" formatCode="0.00E+00">
                  <c:v>-8.7112400000000003E-3</c:v>
                </c:pt>
                <c:pt idx="154192" formatCode="0.00E+00">
                  <c:v>-8.8396399999999993E-3</c:v>
                </c:pt>
                <c:pt idx="154193" formatCode="0.00E+00">
                  <c:v>-8.9683599999999999E-3</c:v>
                </c:pt>
                <c:pt idx="154194" formatCode="0.00E+00">
                  <c:v>-9.0980699999999998E-3</c:v>
                </c:pt>
                <c:pt idx="154195" formatCode="0.00E+00">
                  <c:v>-9.2290199999999992E-3</c:v>
                </c:pt>
                <c:pt idx="154196" formatCode="0.00E+00">
                  <c:v>-9.3612299999999999E-3</c:v>
                </c:pt>
                <c:pt idx="154197" formatCode="0.00E+00">
                  <c:v>-9.4949400000000003E-3</c:v>
                </c:pt>
                <c:pt idx="154198" formatCode="0.00E+00">
                  <c:v>-9.6304400000000005E-3</c:v>
                </c:pt>
                <c:pt idx="154199" formatCode="0.00E+00">
                  <c:v>-9.7677700000000003E-3</c:v>
                </c:pt>
                <c:pt idx="154200" formatCode="0.00E+00">
                  <c:v>-9.9065100000000003E-3</c:v>
                </c:pt>
                <c:pt idx="154201">
                  <c:v>-1.0046100000000001E-2</c:v>
                </c:pt>
                <c:pt idx="154202">
                  <c:v>-1.0186600000000001E-2</c:v>
                </c:pt>
                <c:pt idx="154203">
                  <c:v>-1.03281E-2</c:v>
                </c:pt>
                <c:pt idx="154204">
                  <c:v>-1.0471299999999999E-2</c:v>
                </c:pt>
                <c:pt idx="154205">
                  <c:v>-1.06164E-2</c:v>
                </c:pt>
                <c:pt idx="154206">
                  <c:v>-1.0763099999999999E-2</c:v>
                </c:pt>
                <c:pt idx="154207">
                  <c:v>-1.09116E-2</c:v>
                </c:pt>
                <c:pt idx="154208">
                  <c:v>-1.10615E-2</c:v>
                </c:pt>
                <c:pt idx="154209">
                  <c:v>-1.1213000000000001E-2</c:v>
                </c:pt>
                <c:pt idx="154210">
                  <c:v>-1.13664E-2</c:v>
                </c:pt>
                <c:pt idx="154211">
                  <c:v>-1.15218E-2</c:v>
                </c:pt>
                <c:pt idx="154212">
                  <c:v>-1.1679699999999999E-2</c:v>
                </c:pt>
                <c:pt idx="154213">
                  <c:v>-1.1840099999999999E-2</c:v>
                </c:pt>
                <c:pt idx="154214">
                  <c:v>-1.2003099999999999E-2</c:v>
                </c:pt>
                <c:pt idx="154215">
                  <c:v>-1.2168200000000001E-2</c:v>
                </c:pt>
                <c:pt idx="154216">
                  <c:v>-1.23354E-2</c:v>
                </c:pt>
                <c:pt idx="154217">
                  <c:v>-1.2504400000000001E-2</c:v>
                </c:pt>
                <c:pt idx="154218">
                  <c:v>-1.26748E-2</c:v>
                </c:pt>
                <c:pt idx="154219">
                  <c:v>-1.2846099999999999E-2</c:v>
                </c:pt>
                <c:pt idx="154220">
                  <c:v>-1.3018099999999999E-2</c:v>
                </c:pt>
                <c:pt idx="154221">
                  <c:v>-1.31909E-2</c:v>
                </c:pt>
                <c:pt idx="154222">
                  <c:v>-1.3364900000000001E-2</c:v>
                </c:pt>
                <c:pt idx="154223">
                  <c:v>-1.3539900000000001E-2</c:v>
                </c:pt>
                <c:pt idx="154224">
                  <c:v>-1.3715700000000001E-2</c:v>
                </c:pt>
                <c:pt idx="154225">
                  <c:v>-1.38919E-2</c:v>
                </c:pt>
                <c:pt idx="154226">
                  <c:v>-1.4068600000000001E-2</c:v>
                </c:pt>
                <c:pt idx="154227">
                  <c:v>-1.4246E-2</c:v>
                </c:pt>
                <c:pt idx="154228">
                  <c:v>-1.44244E-2</c:v>
                </c:pt>
                <c:pt idx="154229">
                  <c:v>-1.4604000000000001E-2</c:v>
                </c:pt>
                <c:pt idx="154230">
                  <c:v>-1.4784800000000001E-2</c:v>
                </c:pt>
                <c:pt idx="154231">
                  <c:v>-1.49666E-2</c:v>
                </c:pt>
                <c:pt idx="154232">
                  <c:v>-1.5149299999999999E-2</c:v>
                </c:pt>
                <c:pt idx="154233">
                  <c:v>-1.53326E-2</c:v>
                </c:pt>
                <c:pt idx="154234">
                  <c:v>-1.5516200000000001E-2</c:v>
                </c:pt>
                <c:pt idx="154235">
                  <c:v>-1.5700100000000002E-2</c:v>
                </c:pt>
                <c:pt idx="154236">
                  <c:v>-1.5883999999999999E-2</c:v>
                </c:pt>
                <c:pt idx="154237">
                  <c:v>-1.6067700000000001E-2</c:v>
                </c:pt>
                <c:pt idx="154238">
                  <c:v>-1.6250500000000001E-2</c:v>
                </c:pt>
                <c:pt idx="154239">
                  <c:v>-1.6431899999999999E-2</c:v>
                </c:pt>
                <c:pt idx="154240">
                  <c:v>-1.6611500000000001E-2</c:v>
                </c:pt>
                <c:pt idx="154241">
                  <c:v>-1.6788999999999998E-2</c:v>
                </c:pt>
                <c:pt idx="154242">
                  <c:v>-1.6964E-2</c:v>
                </c:pt>
                <c:pt idx="154243">
                  <c:v>-1.7135899999999999E-2</c:v>
                </c:pt>
                <c:pt idx="154244">
                  <c:v>-1.7304300000000002E-2</c:v>
                </c:pt>
                <c:pt idx="154245">
                  <c:v>-1.7468600000000001E-2</c:v>
                </c:pt>
                <c:pt idx="154246">
                  <c:v>-1.7628399999999999E-2</c:v>
                </c:pt>
                <c:pt idx="154247">
                  <c:v>-1.7783400000000001E-2</c:v>
                </c:pt>
                <c:pt idx="154248">
                  <c:v>-1.7933500000000002E-2</c:v>
                </c:pt>
                <c:pt idx="154249">
                  <c:v>-1.80787E-2</c:v>
                </c:pt>
                <c:pt idx="154250">
                  <c:v>-1.82188E-2</c:v>
                </c:pt>
                <c:pt idx="154251">
                  <c:v>-1.8353499999999998E-2</c:v>
                </c:pt>
                <c:pt idx="154252">
                  <c:v>-1.8482200000000001E-2</c:v>
                </c:pt>
                <c:pt idx="154253">
                  <c:v>-1.8604900000000001E-2</c:v>
                </c:pt>
                <c:pt idx="154254">
                  <c:v>-1.8721600000000001E-2</c:v>
                </c:pt>
                <c:pt idx="154255">
                  <c:v>-1.8832100000000001E-2</c:v>
                </c:pt>
                <c:pt idx="154256">
                  <c:v>-1.8936000000000001E-2</c:v>
                </c:pt>
                <c:pt idx="154257">
                  <c:v>-1.90332E-2</c:v>
                </c:pt>
                <c:pt idx="154258">
                  <c:v>-1.9123899999999999E-2</c:v>
                </c:pt>
                <c:pt idx="154259">
                  <c:v>-1.92079E-2</c:v>
                </c:pt>
                <c:pt idx="154260">
                  <c:v>-1.9285299999999998E-2</c:v>
                </c:pt>
                <c:pt idx="154261">
                  <c:v>-1.9356100000000001E-2</c:v>
                </c:pt>
                <c:pt idx="154262">
                  <c:v>-1.9420199999999999E-2</c:v>
                </c:pt>
                <c:pt idx="154263">
                  <c:v>-1.9477700000000001E-2</c:v>
                </c:pt>
                <c:pt idx="154264">
                  <c:v>-1.9528299999999998E-2</c:v>
                </c:pt>
                <c:pt idx="154265">
                  <c:v>-1.95713E-2</c:v>
                </c:pt>
                <c:pt idx="154266">
                  <c:v>-1.9606200000000001E-2</c:v>
                </c:pt>
                <c:pt idx="154267">
                  <c:v>-1.9632699999999999E-2</c:v>
                </c:pt>
                <c:pt idx="154268">
                  <c:v>-1.9650399999999998E-2</c:v>
                </c:pt>
                <c:pt idx="154269">
                  <c:v>-1.9658800000000001E-2</c:v>
                </c:pt>
                <c:pt idx="154270">
                  <c:v>-1.9657500000000001E-2</c:v>
                </c:pt>
                <c:pt idx="154271">
                  <c:v>-1.9646299999999998E-2</c:v>
                </c:pt>
                <c:pt idx="154272">
                  <c:v>-1.9625099999999999E-2</c:v>
                </c:pt>
                <c:pt idx="154273">
                  <c:v>-1.95935E-2</c:v>
                </c:pt>
                <c:pt idx="154274">
                  <c:v>-1.95514E-2</c:v>
                </c:pt>
                <c:pt idx="154275">
                  <c:v>-1.9498399999999999E-2</c:v>
                </c:pt>
                <c:pt idx="154276">
                  <c:v>-1.94346E-2</c:v>
                </c:pt>
                <c:pt idx="154277">
                  <c:v>-1.9359999999999999E-2</c:v>
                </c:pt>
                <c:pt idx="154278">
                  <c:v>-1.9274800000000002E-2</c:v>
                </c:pt>
                <c:pt idx="154279">
                  <c:v>-1.9179399999999999E-2</c:v>
                </c:pt>
                <c:pt idx="154280">
                  <c:v>-1.9074199999999999E-2</c:v>
                </c:pt>
                <c:pt idx="154281">
                  <c:v>-1.8959500000000001E-2</c:v>
                </c:pt>
                <c:pt idx="154282">
                  <c:v>-1.8835299999999999E-2</c:v>
                </c:pt>
                <c:pt idx="154283">
                  <c:v>-1.87014E-2</c:v>
                </c:pt>
                <c:pt idx="154284">
                  <c:v>-1.85576E-2</c:v>
                </c:pt>
                <c:pt idx="154285">
                  <c:v>-1.8403800000000001E-2</c:v>
                </c:pt>
                <c:pt idx="154286">
                  <c:v>-1.8239999999999999E-2</c:v>
                </c:pt>
                <c:pt idx="154287">
                  <c:v>-1.80658E-2</c:v>
                </c:pt>
                <c:pt idx="154288">
                  <c:v>-1.78812E-2</c:v>
                </c:pt>
                <c:pt idx="154289">
                  <c:v>-1.7686299999999999E-2</c:v>
                </c:pt>
                <c:pt idx="154290">
                  <c:v>-1.7481199999999999E-2</c:v>
                </c:pt>
                <c:pt idx="154291">
                  <c:v>-1.72661E-2</c:v>
                </c:pt>
                <c:pt idx="154292">
                  <c:v>-1.7041000000000001E-2</c:v>
                </c:pt>
                <c:pt idx="154293">
                  <c:v>-1.68056E-2</c:v>
                </c:pt>
                <c:pt idx="154294">
                  <c:v>-1.65597E-2</c:v>
                </c:pt>
                <c:pt idx="154295">
                  <c:v>-1.63039E-2</c:v>
                </c:pt>
                <c:pt idx="154296">
                  <c:v>-1.6037200000000001E-2</c:v>
                </c:pt>
                <c:pt idx="154297">
                  <c:v>-1.5755600000000002E-2</c:v>
                </c:pt>
                <c:pt idx="154298">
                  <c:v>-1.54599E-2</c:v>
                </c:pt>
                <c:pt idx="154299">
                  <c:v>-1.51553E-2</c:v>
                </c:pt>
                <c:pt idx="154300">
                  <c:v>-1.4842299999999999E-2</c:v>
                </c:pt>
                <c:pt idx="154301">
                  <c:v>-1.45188E-2</c:v>
                </c:pt>
                <c:pt idx="154302">
                  <c:v>-1.4185400000000001E-2</c:v>
                </c:pt>
                <c:pt idx="154303">
                  <c:v>-1.3843100000000001E-2</c:v>
                </c:pt>
                <c:pt idx="154304">
                  <c:v>-1.34921E-2</c:v>
                </c:pt>
                <c:pt idx="154305">
                  <c:v>-1.3132400000000001E-2</c:v>
                </c:pt>
                <c:pt idx="154306">
                  <c:v>-1.27638E-2</c:v>
                </c:pt>
                <c:pt idx="154307">
                  <c:v>-1.2386599999999999E-2</c:v>
                </c:pt>
                <c:pt idx="154308">
                  <c:v>-1.2001E-2</c:v>
                </c:pt>
                <c:pt idx="154309">
                  <c:v>-1.1608E-2</c:v>
                </c:pt>
                <c:pt idx="154310">
                  <c:v>-1.1207999999999999E-2</c:v>
                </c:pt>
                <c:pt idx="154311">
                  <c:v>-1.08016E-2</c:v>
                </c:pt>
                <c:pt idx="154312">
                  <c:v>-1.0389300000000001E-2</c:v>
                </c:pt>
                <c:pt idx="154313" formatCode="0.00E+00">
                  <c:v>-9.9719100000000005E-3</c:v>
                </c:pt>
                <c:pt idx="154314" formatCode="0.00E+00">
                  <c:v>-9.5499499999999998E-3</c:v>
                </c:pt>
                <c:pt idx="154315" formatCode="0.00E+00">
                  <c:v>-9.1237999999999996E-3</c:v>
                </c:pt>
                <c:pt idx="154316" formatCode="0.00E+00">
                  <c:v>-8.6936600000000006E-3</c:v>
                </c:pt>
                <c:pt idx="154317" formatCode="0.00E+00">
                  <c:v>-8.2598199999999993E-3</c:v>
                </c:pt>
                <c:pt idx="154318" formatCode="0.00E+00">
                  <c:v>-7.8224399999999999E-3</c:v>
                </c:pt>
                <c:pt idx="154319" formatCode="0.00E+00">
                  <c:v>-7.3815E-3</c:v>
                </c:pt>
                <c:pt idx="154320" formatCode="0.00E+00">
                  <c:v>-6.9370400000000002E-3</c:v>
                </c:pt>
                <c:pt idx="154321" formatCode="0.00E+00">
                  <c:v>-6.4893599999999996E-3</c:v>
                </c:pt>
                <c:pt idx="154322" formatCode="0.00E+00">
                  <c:v>-6.0386900000000002E-3</c:v>
                </c:pt>
                <c:pt idx="154323" formatCode="0.00E+00">
                  <c:v>-5.5852699999999998E-3</c:v>
                </c:pt>
                <c:pt idx="154324" formatCode="0.00E+00">
                  <c:v>-5.1296299999999996E-3</c:v>
                </c:pt>
                <c:pt idx="154325" formatCode="0.00E+00">
                  <c:v>-4.6722700000000001E-3</c:v>
                </c:pt>
                <c:pt idx="154326" formatCode="0.00E+00">
                  <c:v>-4.2134399999999997E-3</c:v>
                </c:pt>
                <c:pt idx="154327" formatCode="0.00E+00">
                  <c:v>-3.75341E-3</c:v>
                </c:pt>
                <c:pt idx="154328" formatCode="0.00E+00">
                  <c:v>-3.2926499999999998E-3</c:v>
                </c:pt>
                <c:pt idx="154329" formatCode="0.00E+00">
                  <c:v>-2.8318900000000001E-3</c:v>
                </c:pt>
                <c:pt idx="154330" formatCode="0.00E+00">
                  <c:v>-2.3720299999999998E-3</c:v>
                </c:pt>
                <c:pt idx="154331" formatCode="0.00E+00">
                  <c:v>-1.9138E-3</c:v>
                </c:pt>
                <c:pt idx="154332" formatCode="0.00E+00">
                  <c:v>-1.4578099999999999E-3</c:v>
                </c:pt>
                <c:pt idx="154333" formatCode="0.00E+00">
                  <c:v>-1.0046300000000001E-3</c:v>
                </c:pt>
                <c:pt idx="154334" formatCode="0.00E+00">
                  <c:v>-5.5489700000000005E-4</c:v>
                </c:pt>
                <c:pt idx="154335" formatCode="0.00E+00">
                  <c:v>-1.09227E-4</c:v>
                </c:pt>
                <c:pt idx="154336" formatCode="0.00E+00">
                  <c:v>3.3210500000000002E-4</c:v>
                </c:pt>
                <c:pt idx="154337" formatCode="0.00E+00">
                  <c:v>7.68963E-4</c:v>
                </c:pt>
                <c:pt idx="154338" formatCode="0.00E+00">
                  <c:v>1.2008500000000001E-3</c:v>
                </c:pt>
                <c:pt idx="154339" formatCode="0.00E+00">
                  <c:v>1.62703E-3</c:v>
                </c:pt>
                <c:pt idx="154340" formatCode="0.00E+00">
                  <c:v>2.0469300000000002E-3</c:v>
                </c:pt>
                <c:pt idx="154341" formatCode="0.00E+00">
                  <c:v>2.4602000000000001E-3</c:v>
                </c:pt>
                <c:pt idx="154342" formatCode="0.00E+00">
                  <c:v>2.8665399999999999E-3</c:v>
                </c:pt>
                <c:pt idx="154343" formatCode="0.00E+00">
                  <c:v>3.2656500000000001E-3</c:v>
                </c:pt>
                <c:pt idx="154344" formatCode="0.00E+00">
                  <c:v>3.65709E-3</c:v>
                </c:pt>
                <c:pt idx="154345" formatCode="0.00E+00">
                  <c:v>4.0399199999999998E-3</c:v>
                </c:pt>
                <c:pt idx="154346" formatCode="0.00E+00">
                  <c:v>4.4150500000000002E-3</c:v>
                </c:pt>
                <c:pt idx="154347" formatCode="0.00E+00">
                  <c:v>4.7862E-3</c:v>
                </c:pt>
                <c:pt idx="154348" formatCode="0.00E+00">
                  <c:v>5.1524600000000002E-3</c:v>
                </c:pt>
                <c:pt idx="154349" formatCode="0.00E+00">
                  <c:v>5.50842E-3</c:v>
                </c:pt>
                <c:pt idx="154350" formatCode="0.00E+00">
                  <c:v>5.8532300000000001E-3</c:v>
                </c:pt>
                <c:pt idx="154351" formatCode="0.00E+00">
                  <c:v>6.1885899999999999E-3</c:v>
                </c:pt>
                <c:pt idx="154352" formatCode="0.00E+00">
                  <c:v>6.5136100000000004E-3</c:v>
                </c:pt>
                <c:pt idx="154353" formatCode="0.00E+00">
                  <c:v>6.82695E-3</c:v>
                </c:pt>
                <c:pt idx="154354" formatCode="0.00E+00">
                  <c:v>7.1282000000000003E-3</c:v>
                </c:pt>
                <c:pt idx="154355" formatCode="0.00E+00">
                  <c:v>7.4172800000000001E-3</c:v>
                </c:pt>
                <c:pt idx="154356" formatCode="0.00E+00">
                  <c:v>7.6942299999999998E-3</c:v>
                </c:pt>
                <c:pt idx="154357" formatCode="0.00E+00">
                  <c:v>7.9590100000000007E-3</c:v>
                </c:pt>
                <c:pt idx="154358" formatCode="0.00E+00">
                  <c:v>8.2112799999999996E-3</c:v>
                </c:pt>
                <c:pt idx="154359" formatCode="0.00E+00">
                  <c:v>8.45045E-3</c:v>
                </c:pt>
                <c:pt idx="154360" formatCode="0.00E+00">
                  <c:v>8.6759599999999999E-3</c:v>
                </c:pt>
                <c:pt idx="154361" formatCode="0.00E+00">
                  <c:v>8.8873800000000003E-3</c:v>
                </c:pt>
                <c:pt idx="154362" formatCode="0.00E+00">
                  <c:v>9.0843399999999998E-3</c:v>
                </c:pt>
                <c:pt idx="154363" formatCode="0.00E+00">
                  <c:v>9.2666499999999995E-3</c:v>
                </c:pt>
                <c:pt idx="154364" formatCode="0.00E+00">
                  <c:v>9.4342000000000002E-3</c:v>
                </c:pt>
                <c:pt idx="154365" formatCode="0.00E+00">
                  <c:v>9.5866300000000005E-3</c:v>
                </c:pt>
                <c:pt idx="154366" formatCode="0.00E+00">
                  <c:v>9.7235399999999993E-3</c:v>
                </c:pt>
                <c:pt idx="154367" formatCode="0.00E+00">
                  <c:v>9.8447599999999993E-3</c:v>
                </c:pt>
                <c:pt idx="154368" formatCode="0.00E+00">
                  <c:v>9.9502700000000006E-3</c:v>
                </c:pt>
                <c:pt idx="154369">
                  <c:v>1.0039899999999999E-2</c:v>
                </c:pt>
                <c:pt idx="154370">
                  <c:v>1.01137E-2</c:v>
                </c:pt>
                <c:pt idx="154371">
                  <c:v>1.01718E-2</c:v>
                </c:pt>
                <c:pt idx="154372">
                  <c:v>1.0214600000000001E-2</c:v>
                </c:pt>
                <c:pt idx="154373">
                  <c:v>1.0241999999999999E-2</c:v>
                </c:pt>
                <c:pt idx="154374">
                  <c:v>1.02535E-2</c:v>
                </c:pt>
                <c:pt idx="154375">
                  <c:v>1.02489E-2</c:v>
                </c:pt>
                <c:pt idx="154376">
                  <c:v>1.0227999999999999E-2</c:v>
                </c:pt>
                <c:pt idx="154377">
                  <c:v>1.01911E-2</c:v>
                </c:pt>
                <c:pt idx="154378">
                  <c:v>1.0138400000000001E-2</c:v>
                </c:pt>
                <c:pt idx="154379">
                  <c:v>1.00704E-2</c:v>
                </c:pt>
                <c:pt idx="154380" formatCode="0.00E+00">
                  <c:v>9.9871500000000002E-3</c:v>
                </c:pt>
                <c:pt idx="154381" formatCode="0.00E+00">
                  <c:v>9.8885499999999994E-3</c:v>
                </c:pt>
                <c:pt idx="154382" formatCode="0.00E+00">
                  <c:v>9.7745200000000001E-3</c:v>
                </c:pt>
                <c:pt idx="154383" formatCode="0.00E+00">
                  <c:v>9.6448599999999999E-3</c:v>
                </c:pt>
                <c:pt idx="154384" formatCode="0.00E+00">
                  <c:v>9.4994399999999996E-3</c:v>
                </c:pt>
                <c:pt idx="154385" formatCode="0.00E+00">
                  <c:v>9.3382299999999994E-3</c:v>
                </c:pt>
                <c:pt idx="154386" formatCode="0.00E+00">
                  <c:v>9.1614499999999998E-3</c:v>
                </c:pt>
                <c:pt idx="154387" formatCode="0.00E+00">
                  <c:v>8.9694400000000004E-3</c:v>
                </c:pt>
                <c:pt idx="154388" formatCode="0.00E+00">
                  <c:v>8.7624399999999998E-3</c:v>
                </c:pt>
                <c:pt idx="154389" formatCode="0.00E+00">
                  <c:v>8.5405900000000007E-3</c:v>
                </c:pt>
                <c:pt idx="154390" formatCode="0.00E+00">
                  <c:v>8.3042600000000008E-3</c:v>
                </c:pt>
                <c:pt idx="154391" formatCode="0.00E+00">
                  <c:v>8.05407E-3</c:v>
                </c:pt>
                <c:pt idx="154392" formatCode="0.00E+00">
                  <c:v>7.7904000000000003E-3</c:v>
                </c:pt>
                <c:pt idx="154393" formatCode="0.00E+00">
                  <c:v>7.5134700000000004E-3</c:v>
                </c:pt>
                <c:pt idx="154394" formatCode="0.00E+00">
                  <c:v>7.2234700000000001E-3</c:v>
                </c:pt>
                <c:pt idx="154395" formatCode="0.00E+00">
                  <c:v>6.9206800000000002E-3</c:v>
                </c:pt>
                <c:pt idx="154396" formatCode="0.00E+00">
                  <c:v>6.6056099999999996E-3</c:v>
                </c:pt>
                <c:pt idx="154397" formatCode="0.00E+00">
                  <c:v>6.2788200000000001E-3</c:v>
                </c:pt>
                <c:pt idx="154398" formatCode="0.00E+00">
                  <c:v>5.9406700000000003E-3</c:v>
                </c:pt>
                <c:pt idx="154399" formatCode="0.00E+00">
                  <c:v>5.5912999999999996E-3</c:v>
                </c:pt>
                <c:pt idx="154400" formatCode="0.00E+00">
                  <c:v>5.2308500000000004E-3</c:v>
                </c:pt>
                <c:pt idx="154401" formatCode="0.00E+00">
                  <c:v>4.85966E-3</c:v>
                </c:pt>
                <c:pt idx="154402" formatCode="0.00E+00">
                  <c:v>4.4781500000000002E-3</c:v>
                </c:pt>
                <c:pt idx="154403" formatCode="0.00E+00">
                  <c:v>4.0867000000000004E-3</c:v>
                </c:pt>
                <c:pt idx="154404" formatCode="0.00E+00">
                  <c:v>3.6855999999999998E-3</c:v>
                </c:pt>
                <c:pt idx="154405" formatCode="0.00E+00">
                  <c:v>3.2752499999999999E-3</c:v>
                </c:pt>
                <c:pt idx="154406" formatCode="0.00E+00">
                  <c:v>2.8562700000000002E-3</c:v>
                </c:pt>
                <c:pt idx="154407" formatCode="0.00E+00">
                  <c:v>2.4293600000000002E-3</c:v>
                </c:pt>
                <c:pt idx="154408" formatCode="0.00E+00">
                  <c:v>1.9951499999999998E-3</c:v>
                </c:pt>
                <c:pt idx="154409" formatCode="0.00E+00">
                  <c:v>1.5541000000000001E-3</c:v>
                </c:pt>
                <c:pt idx="154410" formatCode="0.00E+00">
                  <c:v>1.1065000000000001E-3</c:v>
                </c:pt>
                <c:pt idx="154411" formatCode="0.00E+00">
                  <c:v>6.5262499999999999E-4</c:v>
                </c:pt>
                <c:pt idx="154412" formatCode="0.00E+00">
                  <c:v>1.92986E-4</c:v>
                </c:pt>
                <c:pt idx="154413" formatCode="0.00E+00">
                  <c:v>-2.7161600000000002E-4</c:v>
                </c:pt>
                <c:pt idx="154414" formatCode="0.00E+00">
                  <c:v>-7.4032000000000004E-4</c:v>
                </c:pt>
                <c:pt idx="154415" formatCode="0.00E+00">
                  <c:v>-1.2125300000000001E-3</c:v>
                </c:pt>
                <c:pt idx="154416" formatCode="0.00E+00">
                  <c:v>-1.68783E-3</c:v>
                </c:pt>
                <c:pt idx="154417" formatCode="0.00E+00">
                  <c:v>-2.1657600000000001E-3</c:v>
                </c:pt>
                <c:pt idx="154418" formatCode="0.00E+00">
                  <c:v>-2.6458300000000001E-3</c:v>
                </c:pt>
                <c:pt idx="154419" formatCode="0.00E+00">
                  <c:v>-3.1277200000000001E-3</c:v>
                </c:pt>
                <c:pt idx="154420" formatCode="0.00E+00">
                  <c:v>-3.6108899999999998E-3</c:v>
                </c:pt>
                <c:pt idx="154421" formatCode="0.00E+00">
                  <c:v>-4.0943999999999998E-3</c:v>
                </c:pt>
                <c:pt idx="154422" formatCode="0.00E+00">
                  <c:v>-4.5774500000000003E-3</c:v>
                </c:pt>
                <c:pt idx="154423" formatCode="0.00E+00">
                  <c:v>-5.0598500000000003E-3</c:v>
                </c:pt>
                <c:pt idx="154424" formatCode="0.00E+00">
                  <c:v>-5.5416399999999996E-3</c:v>
                </c:pt>
                <c:pt idx="154425" formatCode="0.00E+00">
                  <c:v>-6.0226500000000001E-3</c:v>
                </c:pt>
                <c:pt idx="154426" formatCode="0.00E+00">
                  <c:v>-6.5024899999999997E-3</c:v>
                </c:pt>
                <c:pt idx="154427" formatCode="0.00E+00">
                  <c:v>-6.9805099999999997E-3</c:v>
                </c:pt>
                <c:pt idx="154428" formatCode="0.00E+00">
                  <c:v>-7.4559300000000004E-3</c:v>
                </c:pt>
                <c:pt idx="154429" formatCode="0.00E+00">
                  <c:v>-7.92817E-3</c:v>
                </c:pt>
                <c:pt idx="154430" formatCode="0.00E+00">
                  <c:v>-8.3967299999999998E-3</c:v>
                </c:pt>
                <c:pt idx="154431" formatCode="0.00E+00">
                  <c:v>-8.8611000000000002E-3</c:v>
                </c:pt>
                <c:pt idx="154432" formatCode="0.00E+00">
                  <c:v>-9.3208300000000004E-3</c:v>
                </c:pt>
                <c:pt idx="154433" formatCode="0.00E+00">
                  <c:v>-9.7755600000000008E-3</c:v>
                </c:pt>
                <c:pt idx="154434">
                  <c:v>-1.0225E-2</c:v>
                </c:pt>
                <c:pt idx="154435">
                  <c:v>-1.0668800000000001E-2</c:v>
                </c:pt>
                <c:pt idx="154436">
                  <c:v>-1.1106599999999999E-2</c:v>
                </c:pt>
                <c:pt idx="154437">
                  <c:v>-1.15376E-2</c:v>
                </c:pt>
                <c:pt idx="154438">
                  <c:v>-1.19615E-2</c:v>
                </c:pt>
                <c:pt idx="154439">
                  <c:v>-1.23778E-2</c:v>
                </c:pt>
                <c:pt idx="154440">
                  <c:v>-1.27861E-2</c:v>
                </c:pt>
                <c:pt idx="154441">
                  <c:v>-1.31857E-2</c:v>
                </c:pt>
                <c:pt idx="154442">
                  <c:v>-1.3576E-2</c:v>
                </c:pt>
                <c:pt idx="154443">
                  <c:v>-1.3956700000000001E-2</c:v>
                </c:pt>
                <c:pt idx="154444">
                  <c:v>-1.43275E-2</c:v>
                </c:pt>
                <c:pt idx="154445">
                  <c:v>-1.46882E-2</c:v>
                </c:pt>
                <c:pt idx="154446">
                  <c:v>-1.50382E-2</c:v>
                </c:pt>
                <c:pt idx="154447">
                  <c:v>-1.5377399999999999E-2</c:v>
                </c:pt>
                <c:pt idx="154448">
                  <c:v>-1.5705500000000001E-2</c:v>
                </c:pt>
                <c:pt idx="154449">
                  <c:v>-1.60223E-2</c:v>
                </c:pt>
                <c:pt idx="154450">
                  <c:v>-1.6327399999999999E-2</c:v>
                </c:pt>
                <c:pt idx="154451">
                  <c:v>-1.66204E-2</c:v>
                </c:pt>
                <c:pt idx="154452">
                  <c:v>-1.69009E-2</c:v>
                </c:pt>
                <c:pt idx="154453">
                  <c:v>-1.7168800000000001E-2</c:v>
                </c:pt>
                <c:pt idx="154454">
                  <c:v>-1.7424100000000001E-2</c:v>
                </c:pt>
                <c:pt idx="154455">
                  <c:v>-1.7666600000000001E-2</c:v>
                </c:pt>
                <c:pt idx="154456">
                  <c:v>-1.7896100000000002E-2</c:v>
                </c:pt>
                <c:pt idx="154457">
                  <c:v>-1.81125E-2</c:v>
                </c:pt>
                <c:pt idx="154458">
                  <c:v>-1.83153E-2</c:v>
                </c:pt>
                <c:pt idx="154459">
                  <c:v>-1.8504300000000001E-2</c:v>
                </c:pt>
                <c:pt idx="154460">
                  <c:v>-1.8679399999999999E-2</c:v>
                </c:pt>
                <c:pt idx="154461">
                  <c:v>-1.88405E-2</c:v>
                </c:pt>
                <c:pt idx="154462">
                  <c:v>-1.89876E-2</c:v>
                </c:pt>
                <c:pt idx="154463">
                  <c:v>-1.9120399999999999E-2</c:v>
                </c:pt>
                <c:pt idx="154464">
                  <c:v>-1.9238700000000001E-2</c:v>
                </c:pt>
                <c:pt idx="154465">
                  <c:v>-1.9342600000000001E-2</c:v>
                </c:pt>
                <c:pt idx="154466">
                  <c:v>-1.9431899999999998E-2</c:v>
                </c:pt>
                <c:pt idx="154467">
                  <c:v>-1.9506699999999998E-2</c:v>
                </c:pt>
                <c:pt idx="154468">
                  <c:v>-1.9566900000000002E-2</c:v>
                </c:pt>
                <c:pt idx="154469">
                  <c:v>-1.9612399999999999E-2</c:v>
                </c:pt>
                <c:pt idx="154470">
                  <c:v>-1.9643000000000001E-2</c:v>
                </c:pt>
                <c:pt idx="154471">
                  <c:v>-1.9658800000000001E-2</c:v>
                </c:pt>
                <c:pt idx="154472">
                  <c:v>-1.9659900000000001E-2</c:v>
                </c:pt>
                <c:pt idx="154473">
                  <c:v>-1.9646500000000001E-2</c:v>
                </c:pt>
                <c:pt idx="154474">
                  <c:v>-1.9618799999999999E-2</c:v>
                </c:pt>
                <c:pt idx="154475">
                  <c:v>-1.9576900000000001E-2</c:v>
                </c:pt>
                <c:pt idx="154476">
                  <c:v>-1.9520900000000001E-2</c:v>
                </c:pt>
                <c:pt idx="154477">
                  <c:v>-1.9451E-2</c:v>
                </c:pt>
                <c:pt idx="154478">
                  <c:v>-1.93674E-2</c:v>
                </c:pt>
                <c:pt idx="154479">
                  <c:v>-1.9270200000000001E-2</c:v>
                </c:pt>
                <c:pt idx="154480">
                  <c:v>-1.9159499999999999E-2</c:v>
                </c:pt>
                <c:pt idx="154481">
                  <c:v>-1.90355E-2</c:v>
                </c:pt>
                <c:pt idx="154482">
                  <c:v>-1.88983E-2</c:v>
                </c:pt>
                <c:pt idx="154483">
                  <c:v>-1.8747900000000001E-2</c:v>
                </c:pt>
                <c:pt idx="154484">
                  <c:v>-1.8584699999999999E-2</c:v>
                </c:pt>
                <c:pt idx="154485">
                  <c:v>-1.8408899999999999E-2</c:v>
                </c:pt>
                <c:pt idx="154486">
                  <c:v>-1.82206E-2</c:v>
                </c:pt>
                <c:pt idx="154487">
                  <c:v>-1.80202E-2</c:v>
                </c:pt>
                <c:pt idx="154488">
                  <c:v>-1.7807799999999999E-2</c:v>
                </c:pt>
                <c:pt idx="154489">
                  <c:v>-1.7583999999999999E-2</c:v>
                </c:pt>
                <c:pt idx="154490">
                  <c:v>-1.7348800000000001E-2</c:v>
                </c:pt>
                <c:pt idx="154491">
                  <c:v>-1.7102599999999999E-2</c:v>
                </c:pt>
                <c:pt idx="154492">
                  <c:v>-1.6845499999999999E-2</c:v>
                </c:pt>
                <c:pt idx="154493">
                  <c:v>-1.65779E-2</c:v>
                </c:pt>
                <c:pt idx="154494">
                  <c:v>-1.62998E-2</c:v>
                </c:pt>
                <c:pt idx="154495">
                  <c:v>-1.60117E-2</c:v>
                </c:pt>
                <c:pt idx="154496">
                  <c:v>-1.57138E-2</c:v>
                </c:pt>
                <c:pt idx="154497">
                  <c:v>-1.54063E-2</c:v>
                </c:pt>
                <c:pt idx="154498">
                  <c:v>-1.5089699999999999E-2</c:v>
                </c:pt>
                <c:pt idx="154499">
                  <c:v>-1.47644E-2</c:v>
                </c:pt>
                <c:pt idx="154500">
                  <c:v>-1.44306E-2</c:v>
                </c:pt>
                <c:pt idx="154501">
                  <c:v>-1.4088699999999999E-2</c:v>
                </c:pt>
                <c:pt idx="154502">
                  <c:v>-1.3738999999999999E-2</c:v>
                </c:pt>
                <c:pt idx="154503">
                  <c:v>-1.33819E-2</c:v>
                </c:pt>
                <c:pt idx="154504">
                  <c:v>-1.30178E-2</c:v>
                </c:pt>
                <c:pt idx="154505">
                  <c:v>-1.2647E-2</c:v>
                </c:pt>
                <c:pt idx="154506">
                  <c:v>-1.227E-2</c:v>
                </c:pt>
                <c:pt idx="154507">
                  <c:v>-1.1887200000000001E-2</c:v>
                </c:pt>
                <c:pt idx="154508">
                  <c:v>-1.14988E-2</c:v>
                </c:pt>
                <c:pt idx="154509">
                  <c:v>-1.11053E-2</c:v>
                </c:pt>
                <c:pt idx="154510">
                  <c:v>-1.07069E-2</c:v>
                </c:pt>
                <c:pt idx="154511">
                  <c:v>-1.0304000000000001E-2</c:v>
                </c:pt>
                <c:pt idx="154512" formatCode="0.00E+00">
                  <c:v>-9.8970700000000009E-3</c:v>
                </c:pt>
                <c:pt idx="154513" formatCode="0.00E+00">
                  <c:v>-9.48623E-3</c:v>
                </c:pt>
                <c:pt idx="154514" formatCode="0.00E+00">
                  <c:v>-9.07174E-3</c:v>
                </c:pt>
                <c:pt idx="154515" formatCode="0.00E+00">
                  <c:v>-8.6539100000000008E-3</c:v>
                </c:pt>
                <c:pt idx="154516" formatCode="0.00E+00">
                  <c:v>-8.2331599999999998E-3</c:v>
                </c:pt>
                <c:pt idx="154517" formatCode="0.00E+00">
                  <c:v>-7.80987E-3</c:v>
                </c:pt>
                <c:pt idx="154518" formatCode="0.00E+00">
                  <c:v>-7.3843499999999996E-3</c:v>
                </c:pt>
                <c:pt idx="154519" formatCode="0.00E+00">
                  <c:v>-6.9569000000000002E-3</c:v>
                </c:pt>
                <c:pt idx="154520" formatCode="0.00E+00">
                  <c:v>-6.5278300000000001E-3</c:v>
                </c:pt>
                <c:pt idx="154521" formatCode="0.00E+00">
                  <c:v>-6.0975100000000004E-3</c:v>
                </c:pt>
                <c:pt idx="154522" formatCode="0.00E+00">
                  <c:v>-5.6662800000000001E-3</c:v>
                </c:pt>
                <c:pt idx="154523" formatCode="0.00E+00">
                  <c:v>-5.2344899999999996E-3</c:v>
                </c:pt>
                <c:pt idx="154524" formatCode="0.00E+00">
                  <c:v>-4.8024499999999998E-3</c:v>
                </c:pt>
                <c:pt idx="154525" formatCode="0.00E+00">
                  <c:v>-4.3705000000000003E-3</c:v>
                </c:pt>
                <c:pt idx="154526" formatCode="0.00E+00">
                  <c:v>-3.9389999999999998E-3</c:v>
                </c:pt>
                <c:pt idx="154527" formatCode="0.00E+00">
                  <c:v>-3.5082099999999999E-3</c:v>
                </c:pt>
                <c:pt idx="154528" formatCode="0.00E+00">
                  <c:v>-3.0784300000000001E-3</c:v>
                </c:pt>
                <c:pt idx="154529" formatCode="0.00E+00">
                  <c:v>-2.6499399999999999E-3</c:v>
                </c:pt>
                <c:pt idx="154530" formatCode="0.00E+00">
                  <c:v>-2.2229900000000002E-3</c:v>
                </c:pt>
                <c:pt idx="154531" formatCode="0.00E+00">
                  <c:v>-1.7977900000000001E-3</c:v>
                </c:pt>
                <c:pt idx="154532" formatCode="0.00E+00">
                  <c:v>-1.37454E-3</c:v>
                </c:pt>
                <c:pt idx="154533" formatCode="0.00E+00">
                  <c:v>-9.5354900000000004E-4</c:v>
                </c:pt>
                <c:pt idx="154534" formatCode="0.00E+00">
                  <c:v>-5.3506799999999998E-4</c:v>
                </c:pt>
                <c:pt idx="154535" formatCode="0.00E+00">
                  <c:v>-1.1935899999999999E-4</c:v>
                </c:pt>
                <c:pt idx="154536" formatCode="0.00E+00">
                  <c:v>2.9331700000000002E-4</c:v>
                </c:pt>
                <c:pt idx="154537" formatCode="0.00E+00">
                  <c:v>7.0269199999999999E-4</c:v>
                </c:pt>
                <c:pt idx="154538" formatCode="0.00E+00">
                  <c:v>1.1084999999999999E-3</c:v>
                </c:pt>
                <c:pt idx="154539" formatCode="0.00E+00">
                  <c:v>1.5105100000000001E-3</c:v>
                </c:pt>
                <c:pt idx="154540" formatCode="0.00E+00">
                  <c:v>1.9085E-3</c:v>
                </c:pt>
                <c:pt idx="154541" formatCode="0.00E+00">
                  <c:v>2.3022699999999999E-3</c:v>
                </c:pt>
                <c:pt idx="154542" formatCode="0.00E+00">
                  <c:v>2.69162E-3</c:v>
                </c:pt>
                <c:pt idx="154543" formatCode="0.00E+00">
                  <c:v>3.0763600000000002E-3</c:v>
                </c:pt>
                <c:pt idx="154544" formatCode="0.00E+00">
                  <c:v>3.4563100000000002E-3</c:v>
                </c:pt>
                <c:pt idx="154545" formatCode="0.00E+00">
                  <c:v>3.8312699999999999E-3</c:v>
                </c:pt>
                <c:pt idx="154546" formatCode="0.00E+00">
                  <c:v>4.2010800000000003E-3</c:v>
                </c:pt>
                <c:pt idx="154547" formatCode="0.00E+00">
                  <c:v>4.5656000000000004E-3</c:v>
                </c:pt>
                <c:pt idx="154548" formatCode="0.00E+00">
                  <c:v>4.9247300000000004E-3</c:v>
                </c:pt>
                <c:pt idx="154549" formatCode="0.00E+00">
                  <c:v>5.2783300000000003E-3</c:v>
                </c:pt>
                <c:pt idx="154550" formatCode="0.00E+00">
                  <c:v>5.6261999999999996E-3</c:v>
                </c:pt>
                <c:pt idx="154551" formatCode="0.00E+00">
                  <c:v>5.9681400000000003E-3</c:v>
                </c:pt>
                <c:pt idx="154552" formatCode="0.00E+00">
                  <c:v>6.3040400000000003E-3</c:v>
                </c:pt>
                <c:pt idx="154553" formatCode="0.00E+00">
                  <c:v>6.6337899999999997E-3</c:v>
                </c:pt>
                <c:pt idx="154554" formatCode="0.00E+00">
                  <c:v>6.9573100000000004E-3</c:v>
                </c:pt>
                <c:pt idx="154555" formatCode="0.00E+00">
                  <c:v>7.2744999999999997E-3</c:v>
                </c:pt>
                <c:pt idx="154556" formatCode="0.00E+00">
                  <c:v>7.5852300000000001E-3</c:v>
                </c:pt>
                <c:pt idx="154557" formatCode="0.00E+00">
                  <c:v>7.8894199999999994E-3</c:v>
                </c:pt>
                <c:pt idx="154558" formatCode="0.00E+00">
                  <c:v>8.18698E-3</c:v>
                </c:pt>
                <c:pt idx="154559" formatCode="0.00E+00">
                  <c:v>8.4778100000000006E-3</c:v>
                </c:pt>
                <c:pt idx="154560" formatCode="0.00E+00">
                  <c:v>8.7617700000000003E-3</c:v>
                </c:pt>
                <c:pt idx="154561" formatCode="0.00E+00">
                  <c:v>9.0387799999999997E-3</c:v>
                </c:pt>
                <c:pt idx="154562" formatCode="0.00E+00">
                  <c:v>9.3087799999999991E-3</c:v>
                </c:pt>
                <c:pt idx="154563" formatCode="0.00E+00">
                  <c:v>9.5717400000000005E-3</c:v>
                </c:pt>
                <c:pt idx="154564" formatCode="0.00E+00">
                  <c:v>9.8276200000000005E-3</c:v>
                </c:pt>
                <c:pt idx="154565">
                  <c:v>1.0076399999999999E-2</c:v>
                </c:pt>
                <c:pt idx="154566">
                  <c:v>1.0318000000000001E-2</c:v>
                </c:pt>
                <c:pt idx="154567">
                  <c:v>1.0552600000000001E-2</c:v>
                </c:pt>
                <c:pt idx="154568">
                  <c:v>1.07799E-2</c:v>
                </c:pt>
                <c:pt idx="154569">
                  <c:v>1.09999E-2</c:v>
                </c:pt>
                <c:pt idx="154570">
                  <c:v>1.1212700000000001E-2</c:v>
                </c:pt>
                <c:pt idx="154571">
                  <c:v>1.14181E-2</c:v>
                </c:pt>
                <c:pt idx="154572">
                  <c:v>1.16162E-2</c:v>
                </c:pt>
                <c:pt idx="154573">
                  <c:v>1.1807E-2</c:v>
                </c:pt>
                <c:pt idx="154574">
                  <c:v>1.1990300000000001E-2</c:v>
                </c:pt>
                <c:pt idx="154575">
                  <c:v>1.21663E-2</c:v>
                </c:pt>
                <c:pt idx="154576">
                  <c:v>1.2334899999999999E-2</c:v>
                </c:pt>
                <c:pt idx="154577">
                  <c:v>1.24961E-2</c:v>
                </c:pt>
                <c:pt idx="154578">
                  <c:v>1.26499E-2</c:v>
                </c:pt>
                <c:pt idx="154579">
                  <c:v>1.2796399999999999E-2</c:v>
                </c:pt>
                <c:pt idx="154580">
                  <c:v>1.29353E-2</c:v>
                </c:pt>
                <c:pt idx="154581">
                  <c:v>1.3066899999999999E-2</c:v>
                </c:pt>
                <c:pt idx="154582">
                  <c:v>1.3191100000000001E-2</c:v>
                </c:pt>
                <c:pt idx="154583">
                  <c:v>1.33078E-2</c:v>
                </c:pt>
                <c:pt idx="154584">
                  <c:v>1.3417200000000001E-2</c:v>
                </c:pt>
                <c:pt idx="154585">
                  <c:v>1.3519099999999999E-2</c:v>
                </c:pt>
                <c:pt idx="154586">
                  <c:v>1.36136E-2</c:v>
                </c:pt>
                <c:pt idx="154587">
                  <c:v>1.37007E-2</c:v>
                </c:pt>
                <c:pt idx="154588">
                  <c:v>1.37804E-2</c:v>
                </c:pt>
                <c:pt idx="154589">
                  <c:v>1.38528E-2</c:v>
                </c:pt>
                <c:pt idx="154590">
                  <c:v>1.39177E-2</c:v>
                </c:pt>
                <c:pt idx="154591">
                  <c:v>1.39753E-2</c:v>
                </c:pt>
                <c:pt idx="154592">
                  <c:v>1.40255E-2</c:v>
                </c:pt>
                <c:pt idx="154593">
                  <c:v>1.40684E-2</c:v>
                </c:pt>
                <c:pt idx="154594">
                  <c:v>1.4104E-2</c:v>
                </c:pt>
                <c:pt idx="154595">
                  <c:v>1.41323E-2</c:v>
                </c:pt>
                <c:pt idx="154596">
                  <c:v>1.41534E-2</c:v>
                </c:pt>
                <c:pt idx="154597">
                  <c:v>1.41672E-2</c:v>
                </c:pt>
                <c:pt idx="154598">
                  <c:v>1.41739E-2</c:v>
                </c:pt>
                <c:pt idx="154599">
                  <c:v>1.41733E-2</c:v>
                </c:pt>
                <c:pt idx="154600">
                  <c:v>1.41656E-2</c:v>
                </c:pt>
                <c:pt idx="154601">
                  <c:v>1.41507E-2</c:v>
                </c:pt>
                <c:pt idx="154602">
                  <c:v>1.41285E-2</c:v>
                </c:pt>
                <c:pt idx="154603">
                  <c:v>1.4099199999999999E-2</c:v>
                </c:pt>
                <c:pt idx="154604">
                  <c:v>1.40628E-2</c:v>
                </c:pt>
                <c:pt idx="154605">
                  <c:v>1.40193E-2</c:v>
                </c:pt>
                <c:pt idx="154606">
                  <c:v>1.3968700000000001E-2</c:v>
                </c:pt>
                <c:pt idx="154607">
                  <c:v>1.3911099999999999E-2</c:v>
                </c:pt>
                <c:pt idx="154608">
                  <c:v>1.38464E-2</c:v>
                </c:pt>
                <c:pt idx="154609">
                  <c:v>1.37746E-2</c:v>
                </c:pt>
                <c:pt idx="154610">
                  <c:v>1.36957E-2</c:v>
                </c:pt>
                <c:pt idx="154611">
                  <c:v>1.3609599999999999E-2</c:v>
                </c:pt>
                <c:pt idx="154612">
                  <c:v>1.3516500000000001E-2</c:v>
                </c:pt>
                <c:pt idx="154613">
                  <c:v>1.3416300000000001E-2</c:v>
                </c:pt>
                <c:pt idx="154614">
                  <c:v>1.3309100000000001E-2</c:v>
                </c:pt>
                <c:pt idx="154615">
                  <c:v>1.3194900000000001E-2</c:v>
                </c:pt>
                <c:pt idx="154616">
                  <c:v>1.3073700000000001E-2</c:v>
                </c:pt>
                <c:pt idx="154617">
                  <c:v>1.29456E-2</c:v>
                </c:pt>
                <c:pt idx="154618">
                  <c:v>1.28106E-2</c:v>
                </c:pt>
                <c:pt idx="154619">
                  <c:v>1.26687E-2</c:v>
                </c:pt>
                <c:pt idx="154620">
                  <c:v>1.252E-2</c:v>
                </c:pt>
                <c:pt idx="154621">
                  <c:v>1.23645E-2</c:v>
                </c:pt>
                <c:pt idx="154622">
                  <c:v>1.22022E-2</c:v>
                </c:pt>
                <c:pt idx="154623">
                  <c:v>1.20331E-2</c:v>
                </c:pt>
                <c:pt idx="154624">
                  <c:v>1.1857100000000001E-2</c:v>
                </c:pt>
                <c:pt idx="154625">
                  <c:v>1.1674500000000001E-2</c:v>
                </c:pt>
                <c:pt idx="154626">
                  <c:v>1.14851E-2</c:v>
                </c:pt>
                <c:pt idx="154627">
                  <c:v>1.1289199999999999E-2</c:v>
                </c:pt>
                <c:pt idx="154628">
                  <c:v>1.10867E-2</c:v>
                </c:pt>
                <c:pt idx="154629">
                  <c:v>1.0877700000000001E-2</c:v>
                </c:pt>
                <c:pt idx="154630">
                  <c:v>1.0662100000000001E-2</c:v>
                </c:pt>
                <c:pt idx="154631">
                  <c:v>1.0440100000000001E-2</c:v>
                </c:pt>
                <c:pt idx="154632">
                  <c:v>1.0211700000000001E-2</c:v>
                </c:pt>
                <c:pt idx="154633" formatCode="0.00E+00">
                  <c:v>9.9768400000000007E-3</c:v>
                </c:pt>
                <c:pt idx="154634" formatCode="0.00E+00">
                  <c:v>9.7356400000000003E-3</c:v>
                </c:pt>
                <c:pt idx="154635" formatCode="0.00E+00">
                  <c:v>9.4880999999999993E-3</c:v>
                </c:pt>
                <c:pt idx="154636" formatCode="0.00E+00">
                  <c:v>9.2343200000000007E-3</c:v>
                </c:pt>
                <c:pt idx="154637" formatCode="0.00E+00">
                  <c:v>8.9744300000000003E-3</c:v>
                </c:pt>
                <c:pt idx="154638" formatCode="0.00E+00">
                  <c:v>8.7085500000000007E-3</c:v>
                </c:pt>
                <c:pt idx="154639" formatCode="0.00E+00">
                  <c:v>8.4367799999999996E-3</c:v>
                </c:pt>
                <c:pt idx="154640" formatCode="0.00E+00">
                  <c:v>8.15922E-3</c:v>
                </c:pt>
                <c:pt idx="154641" formatCode="0.00E+00">
                  <c:v>7.8759699999999995E-3</c:v>
                </c:pt>
                <c:pt idx="154642" formatCode="0.00E+00">
                  <c:v>7.58715E-3</c:v>
                </c:pt>
                <c:pt idx="154643" formatCode="0.00E+00">
                  <c:v>7.29286E-3</c:v>
                </c:pt>
                <c:pt idx="154644" formatCode="0.00E+00">
                  <c:v>6.9931999999999998E-3</c:v>
                </c:pt>
                <c:pt idx="154645" formatCode="0.00E+00">
                  <c:v>6.6882799999999996E-3</c:v>
                </c:pt>
                <c:pt idx="154646" formatCode="0.00E+00">
                  <c:v>6.3782300000000004E-3</c:v>
                </c:pt>
                <c:pt idx="154647" formatCode="0.00E+00">
                  <c:v>6.0632400000000001E-3</c:v>
                </c:pt>
                <c:pt idx="154648" formatCode="0.00E+00">
                  <c:v>5.7434699999999997E-3</c:v>
                </c:pt>
                <c:pt idx="154649" formatCode="0.00E+00">
                  <c:v>5.4190899999999997E-3</c:v>
                </c:pt>
                <c:pt idx="154650" formatCode="0.00E+00">
                  <c:v>5.0902200000000003E-3</c:v>
                </c:pt>
                <c:pt idx="154651" formatCode="0.00E+00">
                  <c:v>4.7569400000000003E-3</c:v>
                </c:pt>
                <c:pt idx="154652" formatCode="0.00E+00">
                  <c:v>4.4193599999999998E-3</c:v>
                </c:pt>
                <c:pt idx="154653" formatCode="0.00E+00">
                  <c:v>4.0776500000000004E-3</c:v>
                </c:pt>
                <c:pt idx="154654" formatCode="0.00E+00">
                  <c:v>3.7320700000000001E-3</c:v>
                </c:pt>
                <c:pt idx="154655" formatCode="0.00E+00">
                  <c:v>3.3828500000000002E-3</c:v>
                </c:pt>
                <c:pt idx="154656" formatCode="0.00E+00">
                  <c:v>3.0302300000000001E-3</c:v>
                </c:pt>
                <c:pt idx="154657" formatCode="0.00E+00">
                  <c:v>2.6744099999999999E-3</c:v>
                </c:pt>
                <c:pt idx="154658" formatCode="0.00E+00">
                  <c:v>2.3156000000000001E-3</c:v>
                </c:pt>
                <c:pt idx="154659" formatCode="0.00E+00">
                  <c:v>1.9539399999999999E-3</c:v>
                </c:pt>
                <c:pt idx="154660" formatCode="0.00E+00">
                  <c:v>1.5896E-3</c:v>
                </c:pt>
                <c:pt idx="154661" formatCode="0.00E+00">
                  <c:v>1.2227200000000001E-3</c:v>
                </c:pt>
                <c:pt idx="154662" formatCode="0.00E+00">
                  <c:v>8.5347400000000001E-4</c:v>
                </c:pt>
                <c:pt idx="154663" formatCode="0.00E+00">
                  <c:v>4.8208300000000001E-4</c:v>
                </c:pt>
                <c:pt idx="154664" formatCode="0.00E+00">
                  <c:v>1.08799E-4</c:v>
                </c:pt>
                <c:pt idx="154665" formatCode="0.00E+00">
                  <c:v>-2.6614400000000001E-4</c:v>
                </c:pt>
                <c:pt idx="154666" formatCode="0.00E+00">
                  <c:v>-6.4252099999999996E-4</c:v>
                </c:pt>
                <c:pt idx="154667" formatCode="0.00E+00">
                  <c:v>-1.02005E-3</c:v>
                </c:pt>
                <c:pt idx="154668" formatCode="0.00E+00">
                  <c:v>-1.3984100000000001E-3</c:v>
                </c:pt>
                <c:pt idx="154669" formatCode="0.00E+00">
                  <c:v>-1.77731E-3</c:v>
                </c:pt>
                <c:pt idx="154670" formatCode="0.00E+00">
                  <c:v>-2.1564700000000002E-3</c:v>
                </c:pt>
                <c:pt idx="154671" formatCode="0.00E+00">
                  <c:v>-2.5355600000000001E-3</c:v>
                </c:pt>
                <c:pt idx="154672" formatCode="0.00E+00">
                  <c:v>-2.9142500000000002E-3</c:v>
                </c:pt>
                <c:pt idx="154673" formatCode="0.00E+00">
                  <c:v>-3.29226E-3</c:v>
                </c:pt>
                <c:pt idx="154674" formatCode="0.00E+00">
                  <c:v>-3.6693099999999998E-3</c:v>
                </c:pt>
                <c:pt idx="154675" formatCode="0.00E+00">
                  <c:v>-4.0451100000000002E-3</c:v>
                </c:pt>
                <c:pt idx="154676" formatCode="0.00E+00">
                  <c:v>-4.4194799999999999E-3</c:v>
                </c:pt>
                <c:pt idx="154677" formatCode="0.00E+00">
                  <c:v>-4.79219E-3</c:v>
                </c:pt>
                <c:pt idx="154678" formatCode="0.00E+00">
                  <c:v>-5.1628999999999998E-3</c:v>
                </c:pt>
                <c:pt idx="154679" formatCode="0.00E+00">
                  <c:v>-5.5312199999999999E-3</c:v>
                </c:pt>
                <c:pt idx="154680" formatCode="0.00E+00">
                  <c:v>-5.8968299999999996E-3</c:v>
                </c:pt>
                <c:pt idx="154681" formatCode="0.00E+00">
                  <c:v>-6.25941E-3</c:v>
                </c:pt>
                <c:pt idx="154682" formatCode="0.00E+00">
                  <c:v>-6.6186200000000004E-3</c:v>
                </c:pt>
                <c:pt idx="154683" formatCode="0.00E+00">
                  <c:v>-6.9740899999999996E-3</c:v>
                </c:pt>
                <c:pt idx="154684" formatCode="0.00E+00">
                  <c:v>-7.3255500000000001E-3</c:v>
                </c:pt>
                <c:pt idx="154685" formatCode="0.00E+00">
                  <c:v>-7.6726900000000002E-3</c:v>
                </c:pt>
                <c:pt idx="154686" formatCode="0.00E+00">
                  <c:v>-8.0151200000000006E-3</c:v>
                </c:pt>
                <c:pt idx="154687" formatCode="0.00E+00">
                  <c:v>-8.3524600000000008E-3</c:v>
                </c:pt>
                <c:pt idx="154688" formatCode="0.00E+00">
                  <c:v>-8.6843800000000002E-3</c:v>
                </c:pt>
                <c:pt idx="154689" formatCode="0.00E+00">
                  <c:v>-9.0105500000000009E-3</c:v>
                </c:pt>
                <c:pt idx="154690" formatCode="0.00E+00">
                  <c:v>-9.3306799999999992E-3</c:v>
                </c:pt>
                <c:pt idx="154691" formatCode="0.00E+00">
                  <c:v>-9.6444100000000008E-3</c:v>
                </c:pt>
                <c:pt idx="154692" formatCode="0.00E+00">
                  <c:v>-9.9513899999999992E-3</c:v>
                </c:pt>
                <c:pt idx="154693">
                  <c:v>-1.02513E-2</c:v>
                </c:pt>
                <c:pt idx="154694">
                  <c:v>-1.0543800000000001E-2</c:v>
                </c:pt>
                <c:pt idx="154695">
                  <c:v>-1.08285E-2</c:v>
                </c:pt>
                <c:pt idx="154696">
                  <c:v>-1.11051E-2</c:v>
                </c:pt>
                <c:pt idx="154697">
                  <c:v>-1.1373299999999999E-2</c:v>
                </c:pt>
                <c:pt idx="154698">
                  <c:v>-1.1632699999999999E-2</c:v>
                </c:pt>
                <c:pt idx="154699">
                  <c:v>-1.18829E-2</c:v>
                </c:pt>
                <c:pt idx="154700">
                  <c:v>-1.2123800000000001E-2</c:v>
                </c:pt>
                <c:pt idx="154701">
                  <c:v>-1.23552E-2</c:v>
                </c:pt>
                <c:pt idx="154702">
                  <c:v>-1.2576800000000001E-2</c:v>
                </c:pt>
                <c:pt idx="154703">
                  <c:v>-1.2788300000000001E-2</c:v>
                </c:pt>
                <c:pt idx="154704">
                  <c:v>-1.29894E-2</c:v>
                </c:pt>
                <c:pt idx="154705">
                  <c:v>-1.3179700000000001E-2</c:v>
                </c:pt>
                <c:pt idx="154706">
                  <c:v>-1.33589E-2</c:v>
                </c:pt>
                <c:pt idx="154707">
                  <c:v>-1.35268E-2</c:v>
                </c:pt>
                <c:pt idx="154708">
                  <c:v>-1.36829E-2</c:v>
                </c:pt>
                <c:pt idx="154709">
                  <c:v>-1.3827000000000001E-2</c:v>
                </c:pt>
                <c:pt idx="154710">
                  <c:v>-1.39589E-2</c:v>
                </c:pt>
                <c:pt idx="154711">
                  <c:v>-1.40783E-2</c:v>
                </c:pt>
                <c:pt idx="154712">
                  <c:v>-1.4185100000000001E-2</c:v>
                </c:pt>
                <c:pt idx="154713">
                  <c:v>-1.4279099999999999E-2</c:v>
                </c:pt>
                <c:pt idx="154714">
                  <c:v>-1.4360100000000001E-2</c:v>
                </c:pt>
                <c:pt idx="154715">
                  <c:v>-1.4427799999999999E-2</c:v>
                </c:pt>
                <c:pt idx="154716">
                  <c:v>-1.4482200000000001E-2</c:v>
                </c:pt>
                <c:pt idx="154717">
                  <c:v>-1.4522999999999999E-2</c:v>
                </c:pt>
                <c:pt idx="154718">
                  <c:v>-1.45503E-2</c:v>
                </c:pt>
                <c:pt idx="154719">
                  <c:v>-1.4563899999999999E-2</c:v>
                </c:pt>
                <c:pt idx="154720">
                  <c:v>-1.4563599999999999E-2</c:v>
                </c:pt>
                <c:pt idx="154721">
                  <c:v>-1.4549100000000001E-2</c:v>
                </c:pt>
                <c:pt idx="154722">
                  <c:v>-1.45203E-2</c:v>
                </c:pt>
                <c:pt idx="154723">
                  <c:v>-1.4477E-2</c:v>
                </c:pt>
                <c:pt idx="154724">
                  <c:v>-1.4419E-2</c:v>
                </c:pt>
                <c:pt idx="154725">
                  <c:v>-1.4346299999999999E-2</c:v>
                </c:pt>
                <c:pt idx="154726">
                  <c:v>-1.42591E-2</c:v>
                </c:pt>
                <c:pt idx="154727">
                  <c:v>-1.4157400000000001E-2</c:v>
                </c:pt>
                <c:pt idx="154728">
                  <c:v>-1.4041100000000001E-2</c:v>
                </c:pt>
                <c:pt idx="154729">
                  <c:v>-1.39101E-2</c:v>
                </c:pt>
                <c:pt idx="154730">
                  <c:v>-1.37643E-2</c:v>
                </c:pt>
                <c:pt idx="154731">
                  <c:v>-1.36037E-2</c:v>
                </c:pt>
                <c:pt idx="154732">
                  <c:v>-1.34282E-2</c:v>
                </c:pt>
                <c:pt idx="154733">
                  <c:v>-1.32379E-2</c:v>
                </c:pt>
                <c:pt idx="154734">
                  <c:v>-1.3032800000000001E-2</c:v>
                </c:pt>
                <c:pt idx="154735">
                  <c:v>-1.28132E-2</c:v>
                </c:pt>
                <c:pt idx="154736">
                  <c:v>-1.2579E-2</c:v>
                </c:pt>
                <c:pt idx="154737">
                  <c:v>-1.2330499999999999E-2</c:v>
                </c:pt>
                <c:pt idx="154738">
                  <c:v>-1.2067899999999999E-2</c:v>
                </c:pt>
                <c:pt idx="154739">
                  <c:v>-1.1791100000000001E-2</c:v>
                </c:pt>
                <c:pt idx="154740">
                  <c:v>-1.15006E-2</c:v>
                </c:pt>
                <c:pt idx="154741">
                  <c:v>-1.11965E-2</c:v>
                </c:pt>
                <c:pt idx="154742">
                  <c:v>-1.08789E-2</c:v>
                </c:pt>
                <c:pt idx="154743">
                  <c:v>-1.0548E-2</c:v>
                </c:pt>
                <c:pt idx="154744">
                  <c:v>-1.02039E-2</c:v>
                </c:pt>
                <c:pt idx="154745" formatCode="0.00E+00">
                  <c:v>-9.8467499999999996E-3</c:v>
                </c:pt>
                <c:pt idx="154746" formatCode="0.00E+00">
                  <c:v>-9.4767600000000007E-3</c:v>
                </c:pt>
                <c:pt idx="154747" formatCode="0.00E+00">
                  <c:v>-9.0942100000000001E-3</c:v>
                </c:pt>
                <c:pt idx="154748" formatCode="0.00E+00">
                  <c:v>-8.69932E-3</c:v>
                </c:pt>
                <c:pt idx="154749" formatCode="0.00E+00">
                  <c:v>-8.2923800000000002E-3</c:v>
                </c:pt>
                <c:pt idx="154750" formatCode="0.00E+00">
                  <c:v>-7.8737200000000007E-3</c:v>
                </c:pt>
                <c:pt idx="154751" formatCode="0.00E+00">
                  <c:v>-7.4437100000000001E-3</c:v>
                </c:pt>
                <c:pt idx="154752" formatCode="0.00E+00">
                  <c:v>-7.0027300000000004E-3</c:v>
                </c:pt>
                <c:pt idx="154753" formatCode="0.00E+00">
                  <c:v>-6.5511399999999996E-3</c:v>
                </c:pt>
                <c:pt idx="154754" formatCode="0.00E+00">
                  <c:v>-6.0892899999999998E-3</c:v>
                </c:pt>
                <c:pt idx="154755" formatCode="0.00E+00">
                  <c:v>-5.6175699999999997E-3</c:v>
                </c:pt>
                <c:pt idx="154756" formatCode="0.00E+00">
                  <c:v>-5.1363499999999996E-3</c:v>
                </c:pt>
                <c:pt idx="154757" formatCode="0.00E+00">
                  <c:v>-4.6459600000000002E-3</c:v>
                </c:pt>
                <c:pt idx="154758" formatCode="0.00E+00">
                  <c:v>-4.1467199999999996E-3</c:v>
                </c:pt>
                <c:pt idx="154759" formatCode="0.00E+00">
                  <c:v>-3.6390200000000002E-3</c:v>
                </c:pt>
                <c:pt idx="154760" formatCode="0.00E+00">
                  <c:v>-3.12327E-3</c:v>
                </c:pt>
                <c:pt idx="154761" formatCode="0.00E+00">
                  <c:v>-2.5999E-3</c:v>
                </c:pt>
                <c:pt idx="154762" formatCode="0.00E+00">
                  <c:v>-2.0693399999999998E-3</c:v>
                </c:pt>
                <c:pt idx="154763" formatCode="0.00E+00">
                  <c:v>-1.53202E-3</c:v>
                </c:pt>
                <c:pt idx="154764" formatCode="0.00E+00">
                  <c:v>-9.8838500000000004E-4</c:v>
                </c:pt>
                <c:pt idx="154765" formatCode="0.00E+00">
                  <c:v>-4.3891600000000002E-4</c:v>
                </c:pt>
                <c:pt idx="154766" formatCode="0.00E+00">
                  <c:v>1.1582300000000001E-4</c:v>
                </c:pt>
                <c:pt idx="154767" formatCode="0.00E+00">
                  <c:v>6.7526399999999996E-4</c:v>
                </c:pt>
                <c:pt idx="154768" formatCode="0.00E+00">
                  <c:v>1.2388900000000001E-3</c:v>
                </c:pt>
                <c:pt idx="154769" formatCode="0.00E+00">
                  <c:v>1.8061799999999999E-3</c:v>
                </c:pt>
                <c:pt idx="154770" formatCode="0.00E+00">
                  <c:v>2.3765800000000001E-3</c:v>
                </c:pt>
                <c:pt idx="154771" formatCode="0.00E+00">
                  <c:v>2.94955E-3</c:v>
                </c:pt>
                <c:pt idx="154772" formatCode="0.00E+00">
                  <c:v>3.5246000000000001E-3</c:v>
                </c:pt>
                <c:pt idx="154773" formatCode="0.00E+00">
                  <c:v>4.1013300000000003E-3</c:v>
                </c:pt>
                <c:pt idx="154774" formatCode="0.00E+00">
                  <c:v>4.6793700000000004E-3</c:v>
                </c:pt>
                <c:pt idx="154775" formatCode="0.00E+00">
                  <c:v>5.2582100000000001E-3</c:v>
                </c:pt>
                <c:pt idx="154776" formatCode="0.00E+00">
                  <c:v>5.8372199999999997E-3</c:v>
                </c:pt>
                <c:pt idx="154777" formatCode="0.00E+00">
                  <c:v>6.41582E-3</c:v>
                </c:pt>
                <c:pt idx="154778" formatCode="0.00E+00">
                  <c:v>6.9934799999999998E-3</c:v>
                </c:pt>
                <c:pt idx="154779" formatCode="0.00E+00">
                  <c:v>7.5696899999999996E-3</c:v>
                </c:pt>
                <c:pt idx="154780" formatCode="0.00E+00">
                  <c:v>8.1439100000000007E-3</c:v>
                </c:pt>
                <c:pt idx="154781" formatCode="0.00E+00">
                  <c:v>8.7155900000000005E-3</c:v>
                </c:pt>
                <c:pt idx="154782" formatCode="0.00E+00">
                  <c:v>9.2841599999999996E-3</c:v>
                </c:pt>
                <c:pt idx="154783" formatCode="0.00E+00">
                  <c:v>9.8492000000000007E-3</c:v>
                </c:pt>
                <c:pt idx="154784">
                  <c:v>1.04102E-2</c:v>
                </c:pt>
                <c:pt idx="154785">
                  <c:v>1.0966699999999999E-2</c:v>
                </c:pt>
                <c:pt idx="154786">
                  <c:v>1.1517899999999999E-2</c:v>
                </c:pt>
                <c:pt idx="154787">
                  <c:v>1.20634E-2</c:v>
                </c:pt>
                <c:pt idx="154788">
                  <c:v>1.26027E-2</c:v>
                </c:pt>
                <c:pt idx="154789">
                  <c:v>1.31351E-2</c:v>
                </c:pt>
                <c:pt idx="154790">
                  <c:v>1.3660200000000001E-2</c:v>
                </c:pt>
                <c:pt idx="154791">
                  <c:v>1.41774E-2</c:v>
                </c:pt>
                <c:pt idx="154792">
                  <c:v>1.46862E-2</c:v>
                </c:pt>
                <c:pt idx="154793">
                  <c:v>1.51862E-2</c:v>
                </c:pt>
                <c:pt idx="154794">
                  <c:v>1.5677E-2</c:v>
                </c:pt>
                <c:pt idx="154795">
                  <c:v>1.6158100000000002E-2</c:v>
                </c:pt>
                <c:pt idx="154796">
                  <c:v>1.6629100000000001E-2</c:v>
                </c:pt>
                <c:pt idx="154797">
                  <c:v>1.7089400000000001E-2</c:v>
                </c:pt>
                <c:pt idx="154798">
                  <c:v>1.7538700000000001E-2</c:v>
                </c:pt>
                <c:pt idx="154799">
                  <c:v>1.7976499999999999E-2</c:v>
                </c:pt>
                <c:pt idx="154800">
                  <c:v>1.8402399999999999E-2</c:v>
                </c:pt>
                <c:pt idx="154801">
                  <c:v>1.8816099999999999E-2</c:v>
                </c:pt>
                <c:pt idx="154802">
                  <c:v>1.9217000000000001E-2</c:v>
                </c:pt>
                <c:pt idx="154803">
                  <c:v>1.9604900000000001E-2</c:v>
                </c:pt>
                <c:pt idx="154804">
                  <c:v>1.9979199999999999E-2</c:v>
                </c:pt>
                <c:pt idx="154805">
                  <c:v>2.0339699999999999E-2</c:v>
                </c:pt>
                <c:pt idx="154806">
                  <c:v>2.06859E-2</c:v>
                </c:pt>
                <c:pt idx="154807">
                  <c:v>2.1017600000000001E-2</c:v>
                </c:pt>
                <c:pt idx="154808">
                  <c:v>2.13344E-2</c:v>
                </c:pt>
                <c:pt idx="154809">
                  <c:v>2.1636099999999998E-2</c:v>
                </c:pt>
                <c:pt idx="154810">
                  <c:v>2.1922199999999999E-2</c:v>
                </c:pt>
                <c:pt idx="154811">
                  <c:v>2.21925E-2</c:v>
                </c:pt>
                <c:pt idx="154812">
                  <c:v>2.24467E-2</c:v>
                </c:pt>
                <c:pt idx="154813">
                  <c:v>2.2684900000000001E-2</c:v>
                </c:pt>
                <c:pt idx="154814">
                  <c:v>2.2906599999999999E-2</c:v>
                </c:pt>
                <c:pt idx="154815">
                  <c:v>2.31116E-2</c:v>
                </c:pt>
                <c:pt idx="154816">
                  <c:v>2.3299799999999999E-2</c:v>
                </c:pt>
                <c:pt idx="154817">
                  <c:v>2.3470999999999999E-2</c:v>
                </c:pt>
                <c:pt idx="154818">
                  <c:v>2.3625E-2</c:v>
                </c:pt>
                <c:pt idx="154819">
                  <c:v>2.37617E-2</c:v>
                </c:pt>
                <c:pt idx="154820">
                  <c:v>2.38809E-2</c:v>
                </c:pt>
                <c:pt idx="154821">
                  <c:v>2.3982400000000001E-2</c:v>
                </c:pt>
                <c:pt idx="154822">
                  <c:v>2.4066199999999999E-2</c:v>
                </c:pt>
                <c:pt idx="154823">
                  <c:v>2.4132199999999999E-2</c:v>
                </c:pt>
                <c:pt idx="154824">
                  <c:v>2.4180500000000001E-2</c:v>
                </c:pt>
                <c:pt idx="154825">
                  <c:v>2.42109E-2</c:v>
                </c:pt>
                <c:pt idx="154826">
                  <c:v>2.4223700000000001E-2</c:v>
                </c:pt>
                <c:pt idx="154827">
                  <c:v>2.4218699999999999E-2</c:v>
                </c:pt>
                <c:pt idx="154828">
                  <c:v>2.4195999999999999E-2</c:v>
                </c:pt>
                <c:pt idx="154829">
                  <c:v>2.4155800000000002E-2</c:v>
                </c:pt>
                <c:pt idx="154830">
                  <c:v>2.4097899999999998E-2</c:v>
                </c:pt>
                <c:pt idx="154831">
                  <c:v>2.40223E-2</c:v>
                </c:pt>
                <c:pt idx="154832">
                  <c:v>2.3929200000000001E-2</c:v>
                </c:pt>
                <c:pt idx="154833">
                  <c:v>2.3818599999999999E-2</c:v>
                </c:pt>
                <c:pt idx="154834">
                  <c:v>2.3690800000000001E-2</c:v>
                </c:pt>
                <c:pt idx="154835">
                  <c:v>2.3546000000000001E-2</c:v>
                </c:pt>
                <c:pt idx="154836">
                  <c:v>2.33843E-2</c:v>
                </c:pt>
                <c:pt idx="154837">
                  <c:v>2.3206000000000001E-2</c:v>
                </c:pt>
                <c:pt idx="154838">
                  <c:v>2.3011199999999999E-2</c:v>
                </c:pt>
                <c:pt idx="154839">
                  <c:v>2.28001E-2</c:v>
                </c:pt>
                <c:pt idx="154840">
                  <c:v>2.2572999999999999E-2</c:v>
                </c:pt>
                <c:pt idx="154841">
                  <c:v>2.2330099999999999E-2</c:v>
                </c:pt>
                <c:pt idx="154842">
                  <c:v>2.20716E-2</c:v>
                </c:pt>
                <c:pt idx="154843">
                  <c:v>2.1798000000000001E-2</c:v>
                </c:pt>
                <c:pt idx="154844">
                  <c:v>2.1509400000000001E-2</c:v>
                </c:pt>
                <c:pt idx="154845">
                  <c:v>2.1206099999999999E-2</c:v>
                </c:pt>
                <c:pt idx="154846">
                  <c:v>2.0888400000000001E-2</c:v>
                </c:pt>
                <c:pt idx="154847">
                  <c:v>2.0556700000000001E-2</c:v>
                </c:pt>
                <c:pt idx="154848">
                  <c:v>2.0211300000000001E-2</c:v>
                </c:pt>
                <c:pt idx="154849">
                  <c:v>1.9852499999999999E-2</c:v>
                </c:pt>
                <c:pt idx="154850">
                  <c:v>1.94808E-2</c:v>
                </c:pt>
                <c:pt idx="154851">
                  <c:v>1.9096499999999999E-2</c:v>
                </c:pt>
                <c:pt idx="154852">
                  <c:v>1.8699899999999998E-2</c:v>
                </c:pt>
                <c:pt idx="154853">
                  <c:v>1.8291399999999999E-2</c:v>
                </c:pt>
                <c:pt idx="154854">
                  <c:v>1.7871600000000001E-2</c:v>
                </c:pt>
                <c:pt idx="154855">
                  <c:v>1.7440799999999999E-2</c:v>
                </c:pt>
                <c:pt idx="154856">
                  <c:v>1.6999400000000001E-2</c:v>
                </c:pt>
                <c:pt idx="154857">
                  <c:v>1.6547900000000001E-2</c:v>
                </c:pt>
                <c:pt idx="154858">
                  <c:v>1.6086799999999998E-2</c:v>
                </c:pt>
                <c:pt idx="154859">
                  <c:v>1.5616400000000001E-2</c:v>
                </c:pt>
                <c:pt idx="154860">
                  <c:v>1.51372E-2</c:v>
                </c:pt>
                <c:pt idx="154861">
                  <c:v>1.46496E-2</c:v>
                </c:pt>
                <c:pt idx="154862">
                  <c:v>1.41543E-2</c:v>
                </c:pt>
                <c:pt idx="154863">
                  <c:v>1.36518E-2</c:v>
                </c:pt>
                <c:pt idx="154864">
                  <c:v>1.31425E-2</c:v>
                </c:pt>
                <c:pt idx="154865">
                  <c:v>1.26269E-2</c:v>
                </c:pt>
                <c:pt idx="154866">
                  <c:v>1.2105400000000001E-2</c:v>
                </c:pt>
                <c:pt idx="154867">
                  <c:v>1.1578700000000001E-2</c:v>
                </c:pt>
                <c:pt idx="154868">
                  <c:v>1.10472E-2</c:v>
                </c:pt>
                <c:pt idx="154869">
                  <c:v>1.0511400000000001E-2</c:v>
                </c:pt>
                <c:pt idx="154870" formatCode="0.00E+00">
                  <c:v>9.9716600000000002E-3</c:v>
                </c:pt>
                <c:pt idx="154871" formatCode="0.00E+00">
                  <c:v>9.4285900000000006E-3</c:v>
                </c:pt>
                <c:pt idx="154872" formatCode="0.00E+00">
                  <c:v>8.8826900000000004E-3</c:v>
                </c:pt>
                <c:pt idx="154873" formatCode="0.00E+00">
                  <c:v>8.3344500000000002E-3</c:v>
                </c:pt>
                <c:pt idx="154874" formatCode="0.00E+00">
                  <c:v>7.7843499999999998E-3</c:v>
                </c:pt>
                <c:pt idx="154875" formatCode="0.00E+00">
                  <c:v>7.2329200000000003E-3</c:v>
                </c:pt>
                <c:pt idx="154876" formatCode="0.00E+00">
                  <c:v>6.6807000000000004E-3</c:v>
                </c:pt>
                <c:pt idx="154877" formatCode="0.00E+00">
                  <c:v>6.1282400000000001E-3</c:v>
                </c:pt>
                <c:pt idx="154878" formatCode="0.00E+00">
                  <c:v>5.5760899999999997E-3</c:v>
                </c:pt>
                <c:pt idx="154879" formatCode="0.00E+00">
                  <c:v>5.0247199999999999E-3</c:v>
                </c:pt>
                <c:pt idx="154880" formatCode="0.00E+00">
                  <c:v>4.4745699999999998E-3</c:v>
                </c:pt>
                <c:pt idx="154881" formatCode="0.00E+00">
                  <c:v>3.9260400000000004E-3</c:v>
                </c:pt>
                <c:pt idx="154882" formatCode="0.00E+00">
                  <c:v>3.3795399999999999E-3</c:v>
                </c:pt>
                <c:pt idx="154883" formatCode="0.00E+00">
                  <c:v>2.8355199999999998E-3</c:v>
                </c:pt>
                <c:pt idx="154884" formatCode="0.00E+00">
                  <c:v>2.2944699999999998E-3</c:v>
                </c:pt>
                <c:pt idx="154885" formatCode="0.00E+00">
                  <c:v>1.7568600000000001E-3</c:v>
                </c:pt>
                <c:pt idx="154886" formatCode="0.00E+00">
                  <c:v>1.2231799999999999E-3</c:v>
                </c:pt>
                <c:pt idx="154887" formatCode="0.00E+00">
                  <c:v>6.9387500000000005E-4</c:v>
                </c:pt>
                <c:pt idx="154888" formatCode="0.00E+00">
                  <c:v>1.69369E-4</c:v>
                </c:pt>
                <c:pt idx="154889" formatCode="0.00E+00">
                  <c:v>-3.4990299999999999E-4</c:v>
                </c:pt>
                <c:pt idx="154890" formatCode="0.00E+00">
                  <c:v>-8.6350200000000004E-4</c:v>
                </c:pt>
                <c:pt idx="154891" formatCode="0.00E+00">
                  <c:v>-1.3709799999999999E-3</c:v>
                </c:pt>
                <c:pt idx="154892" formatCode="0.00E+00">
                  <c:v>-1.87192E-3</c:v>
                </c:pt>
                <c:pt idx="154893" formatCode="0.00E+00">
                  <c:v>-2.3659000000000002E-3</c:v>
                </c:pt>
                <c:pt idx="154894" formatCode="0.00E+00">
                  <c:v>-2.8525400000000002E-3</c:v>
                </c:pt>
                <c:pt idx="154895" formatCode="0.00E+00">
                  <c:v>-3.3314899999999999E-3</c:v>
                </c:pt>
                <c:pt idx="154896" formatCode="0.00E+00">
                  <c:v>-3.80241E-3</c:v>
                </c:pt>
                <c:pt idx="154897" formatCode="0.00E+00">
                  <c:v>-4.2649300000000001E-3</c:v>
                </c:pt>
                <c:pt idx="154898" formatCode="0.00E+00">
                  <c:v>-4.7187100000000001E-3</c:v>
                </c:pt>
                <c:pt idx="154899" formatCode="0.00E+00">
                  <c:v>-5.1634200000000002E-3</c:v>
                </c:pt>
                <c:pt idx="154900" formatCode="0.00E+00">
                  <c:v>-5.5987500000000004E-3</c:v>
                </c:pt>
                <c:pt idx="154901" formatCode="0.00E+00">
                  <c:v>-6.0243700000000002E-3</c:v>
                </c:pt>
                <c:pt idx="154902" formatCode="0.00E+00">
                  <c:v>-6.4400100000000004E-3</c:v>
                </c:pt>
                <c:pt idx="154903" formatCode="0.00E+00">
                  <c:v>-6.8453799999999999E-3</c:v>
                </c:pt>
                <c:pt idx="154904" formatCode="0.00E+00">
                  <c:v>-7.2401599999999998E-3</c:v>
                </c:pt>
                <c:pt idx="154905" formatCode="0.00E+00">
                  <c:v>-7.6240700000000002E-3</c:v>
                </c:pt>
                <c:pt idx="154906" formatCode="0.00E+00">
                  <c:v>-7.9968899999999996E-3</c:v>
                </c:pt>
                <c:pt idx="154907" formatCode="0.00E+00">
                  <c:v>-8.35844E-3</c:v>
                </c:pt>
                <c:pt idx="154908" formatCode="0.00E+00">
                  <c:v>-8.7084999999999992E-3</c:v>
                </c:pt>
                <c:pt idx="154909" formatCode="0.00E+00">
                  <c:v>-9.0468600000000003E-3</c:v>
                </c:pt>
                <c:pt idx="154910" formatCode="0.00E+00">
                  <c:v>-9.3733199999999992E-3</c:v>
                </c:pt>
                <c:pt idx="154911" formatCode="0.00E+00">
                  <c:v>-9.6877000000000005E-3</c:v>
                </c:pt>
                <c:pt idx="154912" formatCode="0.00E+00">
                  <c:v>-9.9898000000000001E-3</c:v>
                </c:pt>
                <c:pt idx="154913">
                  <c:v>-1.02795E-2</c:v>
                </c:pt>
                <c:pt idx="154914">
                  <c:v>-1.05565E-2</c:v>
                </c:pt>
                <c:pt idx="154915">
                  <c:v>-1.08209E-2</c:v>
                </c:pt>
                <c:pt idx="154916">
                  <c:v>-1.10724E-2</c:v>
                </c:pt>
                <c:pt idx="154917">
                  <c:v>-1.1311E-2</c:v>
                </c:pt>
                <c:pt idx="154918">
                  <c:v>-1.15365E-2</c:v>
                </c:pt>
                <c:pt idx="154919">
                  <c:v>-1.17489E-2</c:v>
                </c:pt>
                <c:pt idx="154920">
                  <c:v>-1.19481E-2</c:v>
                </c:pt>
                <c:pt idx="154921">
                  <c:v>-1.21341E-2</c:v>
                </c:pt>
                <c:pt idx="154922">
                  <c:v>-1.2306900000000001E-2</c:v>
                </c:pt>
                <c:pt idx="154923">
                  <c:v>-1.24663E-2</c:v>
                </c:pt>
                <c:pt idx="154924">
                  <c:v>-1.26125E-2</c:v>
                </c:pt>
                <c:pt idx="154925">
                  <c:v>-1.27452E-2</c:v>
                </c:pt>
                <c:pt idx="154926">
                  <c:v>-1.28646E-2</c:v>
                </c:pt>
                <c:pt idx="154927">
                  <c:v>-1.2970600000000001E-2</c:v>
                </c:pt>
                <c:pt idx="154928">
                  <c:v>-1.30633E-2</c:v>
                </c:pt>
                <c:pt idx="154929">
                  <c:v>-1.31428E-2</c:v>
                </c:pt>
                <c:pt idx="154930">
                  <c:v>-1.3209200000000001E-2</c:v>
                </c:pt>
                <c:pt idx="154931">
                  <c:v>-1.32625E-2</c:v>
                </c:pt>
                <c:pt idx="154932">
                  <c:v>-1.33028E-2</c:v>
                </c:pt>
                <c:pt idx="154933">
                  <c:v>-1.33303E-2</c:v>
                </c:pt>
                <c:pt idx="154934">
                  <c:v>-1.33449E-2</c:v>
                </c:pt>
                <c:pt idx="154935">
                  <c:v>-1.3346800000000001E-2</c:v>
                </c:pt>
                <c:pt idx="154936">
                  <c:v>-1.3336000000000001E-2</c:v>
                </c:pt>
                <c:pt idx="154937">
                  <c:v>-1.3312900000000001E-2</c:v>
                </c:pt>
                <c:pt idx="154938">
                  <c:v>-1.3277300000000001E-2</c:v>
                </c:pt>
                <c:pt idx="154939">
                  <c:v>-1.32295E-2</c:v>
                </c:pt>
                <c:pt idx="154940">
                  <c:v>-1.3169699999999999E-2</c:v>
                </c:pt>
                <c:pt idx="154941">
                  <c:v>-1.3097900000000001E-2</c:v>
                </c:pt>
                <c:pt idx="154942">
                  <c:v>-1.3014299999999999E-2</c:v>
                </c:pt>
                <c:pt idx="154943">
                  <c:v>-1.2919E-2</c:v>
                </c:pt>
                <c:pt idx="154944">
                  <c:v>-1.28123E-2</c:v>
                </c:pt>
                <c:pt idx="154945">
                  <c:v>-1.26943E-2</c:v>
                </c:pt>
                <c:pt idx="154946">
                  <c:v>-1.25652E-2</c:v>
                </c:pt>
                <c:pt idx="154947">
                  <c:v>-1.2425200000000001E-2</c:v>
                </c:pt>
                <c:pt idx="154948">
                  <c:v>-1.2274500000000001E-2</c:v>
                </c:pt>
                <c:pt idx="154949">
                  <c:v>-1.21134E-2</c:v>
                </c:pt>
                <c:pt idx="154950">
                  <c:v>-1.1941999999999999E-2</c:v>
                </c:pt>
                <c:pt idx="154951">
                  <c:v>-1.17606E-2</c:v>
                </c:pt>
                <c:pt idx="154952">
                  <c:v>-1.1569299999999999E-2</c:v>
                </c:pt>
                <c:pt idx="154953">
                  <c:v>-1.13683E-2</c:v>
                </c:pt>
                <c:pt idx="154954">
                  <c:v>-1.11579E-2</c:v>
                </c:pt>
                <c:pt idx="154955">
                  <c:v>-1.09383E-2</c:v>
                </c:pt>
                <c:pt idx="154956">
                  <c:v>-1.0709700000000001E-2</c:v>
                </c:pt>
                <c:pt idx="154957">
                  <c:v>-1.04724E-2</c:v>
                </c:pt>
                <c:pt idx="154958">
                  <c:v>-1.02267E-2</c:v>
                </c:pt>
                <c:pt idx="154959" formatCode="0.00E+00">
                  <c:v>-9.9726699999999995E-3</c:v>
                </c:pt>
                <c:pt idx="154960" formatCode="0.00E+00">
                  <c:v>-9.7107099999999991E-3</c:v>
                </c:pt>
                <c:pt idx="154961" formatCode="0.00E+00">
                  <c:v>-9.4410399999999995E-3</c:v>
                </c:pt>
                <c:pt idx="154962" formatCode="0.00E+00">
                  <c:v>-9.1638899999999992E-3</c:v>
                </c:pt>
                <c:pt idx="154963" formatCode="0.00E+00">
                  <c:v>-8.8795000000000002E-3</c:v>
                </c:pt>
                <c:pt idx="154964" formatCode="0.00E+00">
                  <c:v>-8.5880899999999996E-3</c:v>
                </c:pt>
                <c:pt idx="154965" formatCode="0.00E+00">
                  <c:v>-8.2899099999999993E-3</c:v>
                </c:pt>
                <c:pt idx="154966" formatCode="0.00E+00">
                  <c:v>-7.9851699999999998E-3</c:v>
                </c:pt>
                <c:pt idx="154967" formatCode="0.00E+00">
                  <c:v>-7.6741300000000004E-3</c:v>
                </c:pt>
                <c:pt idx="154968" formatCode="0.00E+00">
                  <c:v>-7.3570399999999996E-3</c:v>
                </c:pt>
                <c:pt idx="154969" formatCode="0.00E+00">
                  <c:v>-7.0341500000000003E-3</c:v>
                </c:pt>
                <c:pt idx="154970" formatCode="0.00E+00">
                  <c:v>-6.7057100000000001E-3</c:v>
                </c:pt>
                <c:pt idx="154971" formatCode="0.00E+00">
                  <c:v>-6.3719700000000002E-3</c:v>
                </c:pt>
                <c:pt idx="154972" formatCode="0.00E+00">
                  <c:v>-6.0331600000000001E-3</c:v>
                </c:pt>
                <c:pt idx="154973" formatCode="0.00E+00">
                  <c:v>-5.6895299999999999E-3</c:v>
                </c:pt>
                <c:pt idx="154974" formatCode="0.00E+00">
                  <c:v>-5.34133E-3</c:v>
                </c:pt>
                <c:pt idx="154975" formatCode="0.00E+00">
                  <c:v>-4.9887999999999998E-3</c:v>
                </c:pt>
                <c:pt idx="154976" formatCode="0.00E+00">
                  <c:v>-4.6321499999999998E-3</c:v>
                </c:pt>
                <c:pt idx="154977" formatCode="0.00E+00">
                  <c:v>-4.2716400000000002E-3</c:v>
                </c:pt>
                <c:pt idx="154978" formatCode="0.00E+00">
                  <c:v>-3.9075000000000004E-3</c:v>
                </c:pt>
                <c:pt idx="154979" formatCode="0.00E+00">
                  <c:v>-3.5399699999999999E-3</c:v>
                </c:pt>
                <c:pt idx="154980" formatCode="0.00E+00">
                  <c:v>-3.1692600000000001E-3</c:v>
                </c:pt>
                <c:pt idx="154981" formatCode="0.00E+00">
                  <c:v>-2.79561E-3</c:v>
                </c:pt>
                <c:pt idx="154982" formatCode="0.00E+00">
                  <c:v>-2.41924E-3</c:v>
                </c:pt>
                <c:pt idx="154983" formatCode="0.00E+00">
                  <c:v>-2.0403600000000002E-3</c:v>
                </c:pt>
                <c:pt idx="154984" formatCode="0.00E+00">
                  <c:v>-1.6591900000000001E-3</c:v>
                </c:pt>
                <c:pt idx="154985" formatCode="0.00E+00">
                  <c:v>-1.27596E-3</c:v>
                </c:pt>
                <c:pt idx="154986" formatCode="0.00E+00">
                  <c:v>-8.9088199999999996E-4</c:v>
                </c:pt>
                <c:pt idx="154987" formatCode="0.00E+00">
                  <c:v>-5.0419199999999999E-4</c:v>
                </c:pt>
                <c:pt idx="154988" formatCode="0.00E+00">
                  <c:v>-1.16093E-4</c:v>
                </c:pt>
                <c:pt idx="154989" formatCode="0.00E+00">
                  <c:v>2.7321399999999998E-4</c:v>
                </c:pt>
                <c:pt idx="154990" formatCode="0.00E+00">
                  <c:v>6.6351400000000003E-4</c:v>
                </c:pt>
                <c:pt idx="154991" formatCode="0.00E+00">
                  <c:v>1.0545999999999999E-3</c:v>
                </c:pt>
                <c:pt idx="154992" formatCode="0.00E+00">
                  <c:v>1.44626E-3</c:v>
                </c:pt>
                <c:pt idx="154993" formatCode="0.00E+00">
                  <c:v>1.83829E-3</c:v>
                </c:pt>
                <c:pt idx="154994" formatCode="0.00E+00">
                  <c:v>2.2304999999999998E-3</c:v>
                </c:pt>
                <c:pt idx="154995" formatCode="0.00E+00">
                  <c:v>2.6226800000000001E-3</c:v>
                </c:pt>
                <c:pt idx="154996" formatCode="0.00E+00">
                  <c:v>3.0146499999999998E-3</c:v>
                </c:pt>
                <c:pt idx="154997" formatCode="0.00E+00">
                  <c:v>3.4062099999999998E-3</c:v>
                </c:pt>
                <c:pt idx="154998" formatCode="0.00E+00">
                  <c:v>3.7971799999999998E-3</c:v>
                </c:pt>
                <c:pt idx="154999" formatCode="0.00E+00">
                  <c:v>4.1873700000000002E-3</c:v>
                </c:pt>
                <c:pt idx="155000" formatCode="0.00E+00">
                  <c:v>4.5766100000000001E-3</c:v>
                </c:pt>
                <c:pt idx="155001" formatCode="0.00E+00">
                  <c:v>4.9647099999999998E-3</c:v>
                </c:pt>
                <c:pt idx="155002" formatCode="0.00E+00">
                  <c:v>5.3514900000000004E-3</c:v>
                </c:pt>
                <c:pt idx="155003" formatCode="0.00E+00">
                  <c:v>5.7367800000000004E-3</c:v>
                </c:pt>
                <c:pt idx="155004" formatCode="0.00E+00">
                  <c:v>6.1203899999999999E-3</c:v>
                </c:pt>
                <c:pt idx="155005" formatCode="0.00E+00">
                  <c:v>6.5021699999999998E-3</c:v>
                </c:pt>
                <c:pt idx="155006" formatCode="0.00E+00">
                  <c:v>6.8819299999999996E-3</c:v>
                </c:pt>
                <c:pt idx="155007" formatCode="0.00E+00">
                  <c:v>7.2595100000000003E-3</c:v>
                </c:pt>
                <c:pt idx="155008" formatCode="0.00E+00">
                  <c:v>7.6347400000000001E-3</c:v>
                </c:pt>
                <c:pt idx="155009" formatCode="0.00E+00">
                  <c:v>8.0074599999999992E-3</c:v>
                </c:pt>
                <c:pt idx="155010" formatCode="0.00E+00">
                  <c:v>8.3775099999999995E-3</c:v>
                </c:pt>
                <c:pt idx="155011" formatCode="0.00E+00">
                  <c:v>8.7447199999999992E-3</c:v>
                </c:pt>
                <c:pt idx="155012" formatCode="0.00E+00">
                  <c:v>9.1089499999999993E-3</c:v>
                </c:pt>
                <c:pt idx="155013" formatCode="0.00E+00">
                  <c:v>9.4700300000000008E-3</c:v>
                </c:pt>
                <c:pt idx="155014" formatCode="0.00E+00">
                  <c:v>9.8278299999999992E-3</c:v>
                </c:pt>
                <c:pt idx="155015">
                  <c:v>1.0182200000000001E-2</c:v>
                </c:pt>
                <c:pt idx="155016">
                  <c:v>1.0533000000000001E-2</c:v>
                </c:pt>
                <c:pt idx="155017">
                  <c:v>1.0880000000000001E-2</c:v>
                </c:pt>
                <c:pt idx="155018">
                  <c:v>1.1223199999999999E-2</c:v>
                </c:pt>
                <c:pt idx="155019">
                  <c:v>1.15624E-2</c:v>
                </c:pt>
                <c:pt idx="155020">
                  <c:v>1.1897400000000001E-2</c:v>
                </c:pt>
                <c:pt idx="155021">
                  <c:v>1.22281E-2</c:v>
                </c:pt>
                <c:pt idx="155022">
                  <c:v>1.25544E-2</c:v>
                </c:pt>
                <c:pt idx="155023">
                  <c:v>1.2876200000000001E-2</c:v>
                </c:pt>
                <c:pt idx="155024">
                  <c:v>1.31932E-2</c:v>
                </c:pt>
                <c:pt idx="155025">
                  <c:v>1.3505400000000001E-2</c:v>
                </c:pt>
                <c:pt idx="155026">
                  <c:v>1.38125E-2</c:v>
                </c:pt>
                <c:pt idx="155027">
                  <c:v>1.41145E-2</c:v>
                </c:pt>
                <c:pt idx="155028">
                  <c:v>1.4411200000000001E-2</c:v>
                </c:pt>
                <c:pt idx="155029">
                  <c:v>1.4702399999999999E-2</c:v>
                </c:pt>
                <c:pt idx="155030">
                  <c:v>1.4988E-2</c:v>
                </c:pt>
                <c:pt idx="155031">
                  <c:v>1.5267899999999999E-2</c:v>
                </c:pt>
                <c:pt idx="155032">
                  <c:v>1.5541900000000001E-2</c:v>
                </c:pt>
                <c:pt idx="155033">
                  <c:v>1.5809799999999999E-2</c:v>
                </c:pt>
                <c:pt idx="155034">
                  <c:v>1.6071499999999999E-2</c:v>
                </c:pt>
                <c:pt idx="155035">
                  <c:v>1.6326899999999998E-2</c:v>
                </c:pt>
                <c:pt idx="155036">
                  <c:v>1.6575900000000001E-2</c:v>
                </c:pt>
                <c:pt idx="155037">
                  <c:v>1.6818300000000001E-2</c:v>
                </c:pt>
                <c:pt idx="155038">
                  <c:v>1.70539E-2</c:v>
                </c:pt>
                <c:pt idx="155039">
                  <c:v>1.7282700000000002E-2</c:v>
                </c:pt>
                <c:pt idx="155040">
                  <c:v>1.75044E-2</c:v>
                </c:pt>
                <c:pt idx="155041">
                  <c:v>1.7718999999999999E-2</c:v>
                </c:pt>
                <c:pt idx="155042">
                  <c:v>1.7926299999999999E-2</c:v>
                </c:pt>
                <c:pt idx="155043">
                  <c:v>1.8126199999999999E-2</c:v>
                </c:pt>
                <c:pt idx="155044">
                  <c:v>1.8318500000000001E-2</c:v>
                </c:pt>
                <c:pt idx="155045">
                  <c:v>1.8502999999999999E-2</c:v>
                </c:pt>
                <c:pt idx="155046">
                  <c:v>1.8679600000000001E-2</c:v>
                </c:pt>
                <c:pt idx="155047">
                  <c:v>1.8848299999999998E-2</c:v>
                </c:pt>
                <c:pt idx="155048">
                  <c:v>1.9008799999999999E-2</c:v>
                </c:pt>
                <c:pt idx="155049">
                  <c:v>1.9161000000000001E-2</c:v>
                </c:pt>
                <c:pt idx="155050">
                  <c:v>1.93049E-2</c:v>
                </c:pt>
                <c:pt idx="155051">
                  <c:v>1.9440300000000001E-2</c:v>
                </c:pt>
                <c:pt idx="155052">
                  <c:v>1.9566900000000002E-2</c:v>
                </c:pt>
                <c:pt idx="155053">
                  <c:v>1.9684900000000002E-2</c:v>
                </c:pt>
                <c:pt idx="155054">
                  <c:v>1.97938E-2</c:v>
                </c:pt>
                <c:pt idx="155055">
                  <c:v>1.98938E-2</c:v>
                </c:pt>
                <c:pt idx="155056">
                  <c:v>1.9984600000000002E-2</c:v>
                </c:pt>
                <c:pt idx="155057">
                  <c:v>2.00661E-2</c:v>
                </c:pt>
                <c:pt idx="155058">
                  <c:v>2.0138300000000001E-2</c:v>
                </c:pt>
                <c:pt idx="155059">
                  <c:v>2.0201E-2</c:v>
                </c:pt>
                <c:pt idx="155060">
                  <c:v>2.02542E-2</c:v>
                </c:pt>
                <c:pt idx="155061">
                  <c:v>2.0297599999999999E-2</c:v>
                </c:pt>
                <c:pt idx="155062">
                  <c:v>2.03313E-2</c:v>
                </c:pt>
                <c:pt idx="155063">
                  <c:v>2.0355100000000001E-2</c:v>
                </c:pt>
                <c:pt idx="155064">
                  <c:v>2.0369000000000002E-2</c:v>
                </c:pt>
                <c:pt idx="155065">
                  <c:v>2.03728E-2</c:v>
                </c:pt>
                <c:pt idx="155066">
                  <c:v>2.0366499999999999E-2</c:v>
                </c:pt>
                <c:pt idx="155067">
                  <c:v>2.035E-2</c:v>
                </c:pt>
                <c:pt idx="155068">
                  <c:v>2.03232E-2</c:v>
                </c:pt>
                <c:pt idx="155069">
                  <c:v>2.0285999999999998E-2</c:v>
                </c:pt>
                <c:pt idx="155070">
                  <c:v>2.02384E-2</c:v>
                </c:pt>
                <c:pt idx="155071">
                  <c:v>2.0180300000000002E-2</c:v>
                </c:pt>
                <c:pt idx="155072">
                  <c:v>2.01117E-2</c:v>
                </c:pt>
                <c:pt idx="155073">
                  <c:v>2.0032500000000002E-2</c:v>
                </c:pt>
                <c:pt idx="155074">
                  <c:v>1.99428E-2</c:v>
                </c:pt>
                <c:pt idx="155075">
                  <c:v>1.98424E-2</c:v>
                </c:pt>
                <c:pt idx="155076">
                  <c:v>1.9731200000000001E-2</c:v>
                </c:pt>
                <c:pt idx="155077">
                  <c:v>1.96093E-2</c:v>
                </c:pt>
                <c:pt idx="155078">
                  <c:v>1.94766E-2</c:v>
                </c:pt>
                <c:pt idx="155079">
                  <c:v>1.9333199999999998E-2</c:v>
                </c:pt>
                <c:pt idx="155080">
                  <c:v>1.9179000000000002E-2</c:v>
                </c:pt>
                <c:pt idx="155081">
                  <c:v>1.9014099999999999E-2</c:v>
                </c:pt>
                <c:pt idx="155082">
                  <c:v>1.8838299999999999E-2</c:v>
                </c:pt>
                <c:pt idx="155083">
                  <c:v>1.8651899999999999E-2</c:v>
                </c:pt>
                <c:pt idx="155084">
                  <c:v>1.8454700000000001E-2</c:v>
                </c:pt>
                <c:pt idx="155085">
                  <c:v>1.82469E-2</c:v>
                </c:pt>
                <c:pt idx="155086">
                  <c:v>1.8028599999999999E-2</c:v>
                </c:pt>
                <c:pt idx="155087">
                  <c:v>1.7799800000000001E-2</c:v>
                </c:pt>
                <c:pt idx="155088">
                  <c:v>1.75605E-2</c:v>
                </c:pt>
                <c:pt idx="155089">
                  <c:v>1.7310900000000001E-2</c:v>
                </c:pt>
                <c:pt idx="155090">
                  <c:v>1.70511E-2</c:v>
                </c:pt>
                <c:pt idx="155091">
                  <c:v>1.67812E-2</c:v>
                </c:pt>
                <c:pt idx="155092">
                  <c:v>1.6501200000000001E-2</c:v>
                </c:pt>
                <c:pt idx="155093">
                  <c:v>1.6211300000000001E-2</c:v>
                </c:pt>
                <c:pt idx="155094">
                  <c:v>1.5911399999999999E-2</c:v>
                </c:pt>
                <c:pt idx="155095">
                  <c:v>1.56017E-2</c:v>
                </c:pt>
                <c:pt idx="155096">
                  <c:v>1.52824E-2</c:v>
                </c:pt>
                <c:pt idx="155097">
                  <c:v>1.4953599999999999E-2</c:v>
                </c:pt>
                <c:pt idx="155098">
                  <c:v>1.4615299999999999E-2</c:v>
                </c:pt>
                <c:pt idx="155099">
                  <c:v>1.42679E-2</c:v>
                </c:pt>
                <c:pt idx="155100">
                  <c:v>1.3911400000000001E-2</c:v>
                </c:pt>
                <c:pt idx="155101">
                  <c:v>1.35461E-2</c:v>
                </c:pt>
                <c:pt idx="155102">
                  <c:v>1.3172100000000001E-2</c:v>
                </c:pt>
                <c:pt idx="155103">
                  <c:v>1.27896E-2</c:v>
                </c:pt>
                <c:pt idx="155104">
                  <c:v>1.23987E-2</c:v>
                </c:pt>
                <c:pt idx="155105">
                  <c:v>1.1999599999999999E-2</c:v>
                </c:pt>
                <c:pt idx="155106">
                  <c:v>1.1592699999999999E-2</c:v>
                </c:pt>
                <c:pt idx="155107">
                  <c:v>1.1178199999999999E-2</c:v>
                </c:pt>
                <c:pt idx="155108">
                  <c:v>1.0756399999999999E-2</c:v>
                </c:pt>
                <c:pt idx="155109">
                  <c:v>1.03275E-2</c:v>
                </c:pt>
                <c:pt idx="155110" formatCode="0.00E+00">
                  <c:v>9.8917499999999995E-3</c:v>
                </c:pt>
                <c:pt idx="155111" formatCode="0.00E+00">
                  <c:v>9.4494699999999997E-3</c:v>
                </c:pt>
                <c:pt idx="155112" formatCode="0.00E+00">
                  <c:v>9.0008999999999992E-3</c:v>
                </c:pt>
                <c:pt idx="155113" formatCode="0.00E+00">
                  <c:v>8.5463199999999996E-3</c:v>
                </c:pt>
                <c:pt idx="155114" formatCode="0.00E+00">
                  <c:v>8.0860099999999994E-3</c:v>
                </c:pt>
                <c:pt idx="155115" formatCode="0.00E+00">
                  <c:v>7.6202800000000001E-3</c:v>
                </c:pt>
                <c:pt idx="155116" formatCode="0.00E+00">
                  <c:v>7.1494200000000001E-3</c:v>
                </c:pt>
                <c:pt idx="155117" formatCode="0.00E+00">
                  <c:v>6.6737100000000002E-3</c:v>
                </c:pt>
                <c:pt idx="155118" formatCode="0.00E+00">
                  <c:v>6.1934599999999996E-3</c:v>
                </c:pt>
                <c:pt idx="155119" formatCode="0.00E+00">
                  <c:v>5.7090200000000004E-3</c:v>
                </c:pt>
                <c:pt idx="155120" formatCode="0.00E+00">
                  <c:v>5.2207299999999998E-3</c:v>
                </c:pt>
                <c:pt idx="155121" formatCode="0.00E+00">
                  <c:v>4.72895E-3</c:v>
                </c:pt>
                <c:pt idx="155122" formatCode="0.00E+00">
                  <c:v>4.2340800000000003E-3</c:v>
                </c:pt>
                <c:pt idx="155123" formatCode="0.00E+00">
                  <c:v>3.7364999999999998E-3</c:v>
                </c:pt>
                <c:pt idx="155124" formatCode="0.00E+00">
                  <c:v>3.23654E-3</c:v>
                </c:pt>
                <c:pt idx="155125" formatCode="0.00E+00">
                  <c:v>2.7345199999999998E-3</c:v>
                </c:pt>
                <c:pt idx="155126" formatCode="0.00E+00">
                  <c:v>2.2307999999999998E-3</c:v>
                </c:pt>
                <c:pt idx="155127" formatCode="0.00E+00">
                  <c:v>1.7258099999999999E-3</c:v>
                </c:pt>
                <c:pt idx="155128" formatCode="0.00E+00">
                  <c:v>1.21996E-3</c:v>
                </c:pt>
                <c:pt idx="155129" formatCode="0.00E+00">
                  <c:v>7.1367100000000003E-4</c:v>
                </c:pt>
                <c:pt idx="155130" formatCode="0.00E+00">
                  <c:v>2.0734E-4</c:v>
                </c:pt>
                <c:pt idx="155131" formatCode="0.00E+00">
                  <c:v>-2.9861900000000002E-4</c:v>
                </c:pt>
                <c:pt idx="155132" formatCode="0.00E+00">
                  <c:v>-8.0379300000000002E-4</c:v>
                </c:pt>
                <c:pt idx="155133" formatCode="0.00E+00">
                  <c:v>-1.30777E-3</c:v>
                </c:pt>
                <c:pt idx="155134" formatCode="0.00E+00">
                  <c:v>-1.8101199999999999E-3</c:v>
                </c:pt>
                <c:pt idx="155135" formatCode="0.00E+00">
                  <c:v>-2.3104100000000002E-3</c:v>
                </c:pt>
                <c:pt idx="155136" formatCode="0.00E+00">
                  <c:v>-2.80818E-3</c:v>
                </c:pt>
                <c:pt idx="155137" formatCode="0.00E+00">
                  <c:v>-3.3029499999999998E-3</c:v>
                </c:pt>
                <c:pt idx="155138" formatCode="0.00E+00">
                  <c:v>-3.7942599999999998E-3</c:v>
                </c:pt>
                <c:pt idx="155139" formatCode="0.00E+00">
                  <c:v>-4.2816800000000004E-3</c:v>
                </c:pt>
                <c:pt idx="155140" formatCode="0.00E+00">
                  <c:v>-4.7647100000000001E-3</c:v>
                </c:pt>
                <c:pt idx="155141" formatCode="0.00E+00">
                  <c:v>-5.2429E-3</c:v>
                </c:pt>
                <c:pt idx="155142" formatCode="0.00E+00">
                  <c:v>-5.7158399999999998E-3</c:v>
                </c:pt>
                <c:pt idx="155143" formatCode="0.00E+00">
                  <c:v>-6.1831200000000003E-3</c:v>
                </c:pt>
                <c:pt idx="155144" formatCode="0.00E+00">
                  <c:v>-6.6443500000000003E-3</c:v>
                </c:pt>
                <c:pt idx="155145" formatCode="0.00E+00">
                  <c:v>-7.0991099999999996E-3</c:v>
                </c:pt>
                <c:pt idx="155146" formatCode="0.00E+00">
                  <c:v>-7.5469999999999999E-3</c:v>
                </c:pt>
                <c:pt idx="155147" formatCode="0.00E+00">
                  <c:v>-7.9875999999999992E-3</c:v>
                </c:pt>
                <c:pt idx="155148" formatCode="0.00E+00">
                  <c:v>-8.4205300000000007E-3</c:v>
                </c:pt>
                <c:pt idx="155149" formatCode="0.00E+00">
                  <c:v>-8.8453500000000001E-3</c:v>
                </c:pt>
                <c:pt idx="155150" formatCode="0.00E+00">
                  <c:v>-9.26161E-3</c:v>
                </c:pt>
                <c:pt idx="155151" formatCode="0.00E+00">
                  <c:v>-9.6688899999999994E-3</c:v>
                </c:pt>
                <c:pt idx="155152">
                  <c:v>-1.0066800000000001E-2</c:v>
                </c:pt>
                <c:pt idx="155153">
                  <c:v>-1.0455000000000001E-2</c:v>
                </c:pt>
                <c:pt idx="155154">
                  <c:v>-1.0833000000000001E-2</c:v>
                </c:pt>
                <c:pt idx="155155">
                  <c:v>-1.12006E-2</c:v>
                </c:pt>
                <c:pt idx="155156">
                  <c:v>-1.1557400000000001E-2</c:v>
                </c:pt>
                <c:pt idx="155157">
                  <c:v>-1.1902899999999999E-2</c:v>
                </c:pt>
                <c:pt idx="155158">
                  <c:v>-1.2236800000000001E-2</c:v>
                </c:pt>
                <c:pt idx="155159">
                  <c:v>-1.25588E-2</c:v>
                </c:pt>
                <c:pt idx="155160">
                  <c:v>-1.28685E-2</c:v>
                </c:pt>
                <c:pt idx="155161">
                  <c:v>-1.31655E-2</c:v>
                </c:pt>
                <c:pt idx="155162">
                  <c:v>-1.34497E-2</c:v>
                </c:pt>
                <c:pt idx="155163">
                  <c:v>-1.3720700000000001E-2</c:v>
                </c:pt>
                <c:pt idx="155164">
                  <c:v>-1.39782E-2</c:v>
                </c:pt>
                <c:pt idx="155165">
                  <c:v>-1.4222E-2</c:v>
                </c:pt>
                <c:pt idx="155166">
                  <c:v>-1.4451800000000001E-2</c:v>
                </c:pt>
                <c:pt idx="155167">
                  <c:v>-1.4667299999999999E-2</c:v>
                </c:pt>
                <c:pt idx="155168">
                  <c:v>-1.48682E-2</c:v>
                </c:pt>
                <c:pt idx="155169">
                  <c:v>-1.50543E-2</c:v>
                </c:pt>
                <c:pt idx="155170">
                  <c:v>-1.5225300000000001E-2</c:v>
                </c:pt>
                <c:pt idx="155171">
                  <c:v>-1.5381199999999999E-2</c:v>
                </c:pt>
                <c:pt idx="155172">
                  <c:v>-1.55216E-2</c:v>
                </c:pt>
                <c:pt idx="155173">
                  <c:v>-1.5646400000000001E-2</c:v>
                </c:pt>
                <c:pt idx="155174">
                  <c:v>-1.5755399999999999E-2</c:v>
                </c:pt>
                <c:pt idx="155175">
                  <c:v>-1.5848399999999999E-2</c:v>
                </c:pt>
                <c:pt idx="155176">
                  <c:v>-1.59252E-2</c:v>
                </c:pt>
                <c:pt idx="155177">
                  <c:v>-1.5985599999999999E-2</c:v>
                </c:pt>
                <c:pt idx="155178">
                  <c:v>-1.60298E-2</c:v>
                </c:pt>
                <c:pt idx="155179">
                  <c:v>-1.6057600000000002E-2</c:v>
                </c:pt>
                <c:pt idx="155180">
                  <c:v>-1.6069E-2</c:v>
                </c:pt>
                <c:pt idx="155181">
                  <c:v>-1.6063999999999998E-2</c:v>
                </c:pt>
                <c:pt idx="155182">
                  <c:v>-1.6042600000000001E-2</c:v>
                </c:pt>
                <c:pt idx="155183">
                  <c:v>-1.60047E-2</c:v>
                </c:pt>
                <c:pt idx="155184">
                  <c:v>-1.5950499999999999E-2</c:v>
                </c:pt>
                <c:pt idx="155185">
                  <c:v>-1.5879799999999999E-2</c:v>
                </c:pt>
                <c:pt idx="155186">
                  <c:v>-1.5792799999999999E-2</c:v>
                </c:pt>
                <c:pt idx="155187">
                  <c:v>-1.5689399999999999E-2</c:v>
                </c:pt>
                <c:pt idx="155188">
                  <c:v>-1.55698E-2</c:v>
                </c:pt>
                <c:pt idx="155189">
                  <c:v>-1.54339E-2</c:v>
                </c:pt>
                <c:pt idx="155190">
                  <c:v>-1.5282E-2</c:v>
                </c:pt>
                <c:pt idx="155191">
                  <c:v>-1.51141E-2</c:v>
                </c:pt>
                <c:pt idx="155192">
                  <c:v>-1.49304E-2</c:v>
                </c:pt>
                <c:pt idx="155193">
                  <c:v>-1.4730999999999999E-2</c:v>
                </c:pt>
                <c:pt idx="155194">
                  <c:v>-1.4516100000000001E-2</c:v>
                </c:pt>
                <c:pt idx="155195">
                  <c:v>-1.4285900000000001E-2</c:v>
                </c:pt>
                <c:pt idx="155196">
                  <c:v>-1.4040499999999999E-2</c:v>
                </c:pt>
                <c:pt idx="155197">
                  <c:v>-1.3780300000000001E-2</c:v>
                </c:pt>
                <c:pt idx="155198">
                  <c:v>-1.35053E-2</c:v>
                </c:pt>
                <c:pt idx="155199">
                  <c:v>-1.3215899999999999E-2</c:v>
                </c:pt>
                <c:pt idx="155200">
                  <c:v>-1.29123E-2</c:v>
                </c:pt>
                <c:pt idx="155201">
                  <c:v>-1.2594599999999999E-2</c:v>
                </c:pt>
                <c:pt idx="155202">
                  <c:v>-1.22633E-2</c:v>
                </c:pt>
                <c:pt idx="155203">
                  <c:v>-1.19185E-2</c:v>
                </c:pt>
                <c:pt idx="155204">
                  <c:v>-1.15607E-2</c:v>
                </c:pt>
                <c:pt idx="155205">
                  <c:v>-1.11901E-2</c:v>
                </c:pt>
                <c:pt idx="155206">
                  <c:v>-1.0807199999999999E-2</c:v>
                </c:pt>
                <c:pt idx="155207">
                  <c:v>-1.04124E-2</c:v>
                </c:pt>
                <c:pt idx="155208">
                  <c:v>-1.00059E-2</c:v>
                </c:pt>
                <c:pt idx="155209" formatCode="0.00E+00">
                  <c:v>-9.5882499999999996E-3</c:v>
                </c:pt>
                <c:pt idx="155210" formatCode="0.00E+00">
                  <c:v>-9.1597799999999993E-3</c:v>
                </c:pt>
                <c:pt idx="155211" formatCode="0.00E+00">
                  <c:v>-8.7209000000000002E-3</c:v>
                </c:pt>
                <c:pt idx="155212" formatCode="0.00E+00">
                  <c:v>-8.2720699999999994E-3</c:v>
                </c:pt>
                <c:pt idx="155213" formatCode="0.00E+00">
                  <c:v>-7.8137199999999997E-3</c:v>
                </c:pt>
                <c:pt idx="155214" formatCode="0.00E+00">
                  <c:v>-7.3462900000000001E-3</c:v>
                </c:pt>
                <c:pt idx="155215" formatCode="0.00E+00">
                  <c:v>-6.8702199999999998E-3</c:v>
                </c:pt>
                <c:pt idx="155216" formatCode="0.00E+00">
                  <c:v>-6.3859600000000004E-3</c:v>
                </c:pt>
                <c:pt idx="155217" formatCode="0.00E+00">
                  <c:v>-5.8939400000000003E-3</c:v>
                </c:pt>
                <c:pt idx="155218" formatCode="0.00E+00">
                  <c:v>-5.3945900000000003E-3</c:v>
                </c:pt>
                <c:pt idx="155219" formatCode="0.00E+00">
                  <c:v>-4.8883299999999998E-3</c:v>
                </c:pt>
                <c:pt idx="155220" formatCode="0.00E+00">
                  <c:v>-4.3756799999999998E-3</c:v>
                </c:pt>
                <c:pt idx="155221" formatCode="0.00E+00">
                  <c:v>-3.8571600000000001E-3</c:v>
                </c:pt>
                <c:pt idx="155222" formatCode="0.00E+00">
                  <c:v>-3.3333E-3</c:v>
                </c:pt>
                <c:pt idx="155223" formatCode="0.00E+00">
                  <c:v>-2.80459E-3</c:v>
                </c:pt>
                <c:pt idx="155224" formatCode="0.00E+00">
                  <c:v>-2.27151E-3</c:v>
                </c:pt>
                <c:pt idx="155225" formatCode="0.00E+00">
                  <c:v>-1.73445E-3</c:v>
                </c:pt>
                <c:pt idx="155226" formatCode="0.00E+00">
                  <c:v>-1.1938300000000001E-3</c:v>
                </c:pt>
                <c:pt idx="155227" formatCode="0.00E+00">
                  <c:v>-6.5019899999999996E-4</c:v>
                </c:pt>
                <c:pt idx="155228" formatCode="0.00E+00">
                  <c:v>-1.04238E-4</c:v>
                </c:pt>
                <c:pt idx="155229" formatCode="0.00E+00">
                  <c:v>4.43442E-4</c:v>
                </c:pt>
                <c:pt idx="155230" formatCode="0.00E+00">
                  <c:v>9.9231600000000003E-4</c:v>
                </c:pt>
                <c:pt idx="155231" formatCode="0.00E+00">
                  <c:v>1.5418700000000001E-3</c:v>
                </c:pt>
                <c:pt idx="155232" formatCode="0.00E+00">
                  <c:v>2.0915600000000001E-3</c:v>
                </c:pt>
                <c:pt idx="155233" formatCode="0.00E+00">
                  <c:v>2.6408600000000001E-3</c:v>
                </c:pt>
                <c:pt idx="155234" formatCode="0.00E+00">
                  <c:v>3.1892299999999999E-3</c:v>
                </c:pt>
                <c:pt idx="155235" formatCode="0.00E+00">
                  <c:v>3.7361600000000001E-3</c:v>
                </c:pt>
                <c:pt idx="155236" formatCode="0.00E+00">
                  <c:v>4.2811100000000003E-3</c:v>
                </c:pt>
                <c:pt idx="155237" formatCode="0.00E+00">
                  <c:v>4.8235600000000002E-3</c:v>
                </c:pt>
                <c:pt idx="155238" formatCode="0.00E+00">
                  <c:v>5.3629799999999998E-3</c:v>
                </c:pt>
                <c:pt idx="155239" formatCode="0.00E+00">
                  <c:v>5.8988499999999998E-3</c:v>
                </c:pt>
                <c:pt idx="155240" formatCode="0.00E+00">
                  <c:v>6.4306299999999997E-3</c:v>
                </c:pt>
                <c:pt idx="155241" formatCode="0.00E+00">
                  <c:v>6.95782E-3</c:v>
                </c:pt>
                <c:pt idx="155242" formatCode="0.00E+00">
                  <c:v>7.4799200000000001E-3</c:v>
                </c:pt>
                <c:pt idx="155243" formatCode="0.00E+00">
                  <c:v>7.9964400000000005E-3</c:v>
                </c:pt>
                <c:pt idx="155244" formatCode="0.00E+00">
                  <c:v>8.5069099999999995E-3</c:v>
                </c:pt>
                <c:pt idx="155245" formatCode="0.00E+00">
                  <c:v>9.0108600000000007E-3</c:v>
                </c:pt>
                <c:pt idx="155246" formatCode="0.00E+00">
                  <c:v>9.50785E-3</c:v>
                </c:pt>
                <c:pt idx="155247" formatCode="0.00E+00">
                  <c:v>9.9974799999999996E-3</c:v>
                </c:pt>
                <c:pt idx="155248">
                  <c:v>1.04793E-2</c:v>
                </c:pt>
                <c:pt idx="155249">
                  <c:v>1.09529E-2</c:v>
                </c:pt>
                <c:pt idx="155250">
                  <c:v>1.1417800000000001E-2</c:v>
                </c:pt>
                <c:pt idx="155251">
                  <c:v>1.18736E-2</c:v>
                </c:pt>
                <c:pt idx="155252">
                  <c:v>1.2319800000000001E-2</c:v>
                </c:pt>
                <c:pt idx="155253">
                  <c:v>1.2756099999999999E-2</c:v>
                </c:pt>
                <c:pt idx="155254">
                  <c:v>1.31822E-2</c:v>
                </c:pt>
                <c:pt idx="155255">
                  <c:v>1.35975E-2</c:v>
                </c:pt>
                <c:pt idx="155256">
                  <c:v>1.4001700000000001E-2</c:v>
                </c:pt>
                <c:pt idx="155257">
                  <c:v>1.43944E-2</c:v>
                </c:pt>
                <c:pt idx="155258">
                  <c:v>1.47753E-2</c:v>
                </c:pt>
                <c:pt idx="155259">
                  <c:v>1.5144100000000001E-2</c:v>
                </c:pt>
                <c:pt idx="155260">
                  <c:v>1.55005E-2</c:v>
                </c:pt>
                <c:pt idx="155261">
                  <c:v>1.5844E-2</c:v>
                </c:pt>
                <c:pt idx="155262">
                  <c:v>1.6174500000000001E-2</c:v>
                </c:pt>
                <c:pt idx="155263">
                  <c:v>1.6491599999999999E-2</c:v>
                </c:pt>
                <c:pt idx="155264">
                  <c:v>1.67951E-2</c:v>
                </c:pt>
                <c:pt idx="155265">
                  <c:v>1.7084800000000001E-2</c:v>
                </c:pt>
                <c:pt idx="155266">
                  <c:v>1.7360400000000002E-2</c:v>
                </c:pt>
                <c:pt idx="155267">
                  <c:v>1.7621600000000001E-2</c:v>
                </c:pt>
                <c:pt idx="155268">
                  <c:v>1.78684E-2</c:v>
                </c:pt>
                <c:pt idx="155269">
                  <c:v>1.8100600000000001E-2</c:v>
                </c:pt>
                <c:pt idx="155270">
                  <c:v>1.8318000000000001E-2</c:v>
                </c:pt>
                <c:pt idx="155271">
                  <c:v>1.8520399999999999E-2</c:v>
                </c:pt>
                <c:pt idx="155272">
                  <c:v>1.87078E-2</c:v>
                </c:pt>
                <c:pt idx="155273">
                  <c:v>1.8879799999999999E-2</c:v>
                </c:pt>
                <c:pt idx="155274">
                  <c:v>1.9036500000000001E-2</c:v>
                </c:pt>
                <c:pt idx="155275">
                  <c:v>1.9177799999999998E-2</c:v>
                </c:pt>
                <c:pt idx="155276">
                  <c:v>1.9303500000000001E-2</c:v>
                </c:pt>
                <c:pt idx="155277">
                  <c:v>1.94136E-2</c:v>
                </c:pt>
                <c:pt idx="155278">
                  <c:v>1.95081E-2</c:v>
                </c:pt>
                <c:pt idx="155279">
                  <c:v>1.9586800000000001E-2</c:v>
                </c:pt>
                <c:pt idx="155280">
                  <c:v>1.9649900000000001E-2</c:v>
                </c:pt>
                <c:pt idx="155281">
                  <c:v>1.96974E-2</c:v>
                </c:pt>
                <c:pt idx="155282">
                  <c:v>1.9729199999999999E-2</c:v>
                </c:pt>
                <c:pt idx="155283">
                  <c:v>1.9745499999999999E-2</c:v>
                </c:pt>
                <c:pt idx="155284">
                  <c:v>1.9746300000000001E-2</c:v>
                </c:pt>
                <c:pt idx="155285">
                  <c:v>1.9731599999999998E-2</c:v>
                </c:pt>
                <c:pt idx="155286">
                  <c:v>1.97016E-2</c:v>
                </c:pt>
                <c:pt idx="155287">
                  <c:v>1.96565E-2</c:v>
                </c:pt>
                <c:pt idx="155288">
                  <c:v>1.9596200000000001E-2</c:v>
                </c:pt>
                <c:pt idx="155289">
                  <c:v>1.9520900000000001E-2</c:v>
                </c:pt>
                <c:pt idx="155290">
                  <c:v>1.9430800000000002E-2</c:v>
                </c:pt>
                <c:pt idx="155291">
                  <c:v>1.9325999999999999E-2</c:v>
                </c:pt>
                <c:pt idx="155292">
                  <c:v>1.92067E-2</c:v>
                </c:pt>
                <c:pt idx="155293">
                  <c:v>1.9073199999999998E-2</c:v>
                </c:pt>
                <c:pt idx="155294">
                  <c:v>1.8925600000000001E-2</c:v>
                </c:pt>
                <c:pt idx="155295">
                  <c:v>1.8764099999999999E-2</c:v>
                </c:pt>
                <c:pt idx="155296">
                  <c:v>1.8589000000000001E-2</c:v>
                </c:pt>
                <c:pt idx="155297">
                  <c:v>1.84006E-2</c:v>
                </c:pt>
                <c:pt idx="155298">
                  <c:v>1.8199199999999999E-2</c:v>
                </c:pt>
                <c:pt idx="155299">
                  <c:v>1.7985000000000001E-2</c:v>
                </c:pt>
                <c:pt idx="155300">
                  <c:v>1.7758199999999998E-2</c:v>
                </c:pt>
                <c:pt idx="155301">
                  <c:v>1.7519099999999999E-2</c:v>
                </c:pt>
                <c:pt idx="155302">
                  <c:v>1.7267999999999999E-2</c:v>
                </c:pt>
                <c:pt idx="155303">
                  <c:v>1.70054E-2</c:v>
                </c:pt>
                <c:pt idx="155304">
                  <c:v>1.6731300000000001E-2</c:v>
                </c:pt>
                <c:pt idx="155305">
                  <c:v>1.6446200000000001E-2</c:v>
                </c:pt>
                <c:pt idx="155306">
                  <c:v>1.6150299999999999E-2</c:v>
                </c:pt>
                <c:pt idx="155307">
                  <c:v>1.58441E-2</c:v>
                </c:pt>
                <c:pt idx="155308">
                  <c:v>1.55278E-2</c:v>
                </c:pt>
                <c:pt idx="155309">
                  <c:v>1.52018E-2</c:v>
                </c:pt>
                <c:pt idx="155310">
                  <c:v>1.48664E-2</c:v>
                </c:pt>
                <c:pt idx="155311">
                  <c:v>1.4522E-2</c:v>
                </c:pt>
                <c:pt idx="155312">
                  <c:v>1.41691E-2</c:v>
                </c:pt>
                <c:pt idx="155313">
                  <c:v>1.38078E-2</c:v>
                </c:pt>
                <c:pt idx="155314">
                  <c:v>1.3438800000000001E-2</c:v>
                </c:pt>
                <c:pt idx="155315">
                  <c:v>1.3062300000000001E-2</c:v>
                </c:pt>
                <c:pt idx="155316">
                  <c:v>1.2678699999999999E-2</c:v>
                </c:pt>
                <c:pt idx="155317">
                  <c:v>1.22884E-2</c:v>
                </c:pt>
                <c:pt idx="155318">
                  <c:v>1.1891799999999999E-2</c:v>
                </c:pt>
                <c:pt idx="155319">
                  <c:v>1.14894E-2</c:v>
                </c:pt>
                <c:pt idx="155320">
                  <c:v>1.10814E-2</c:v>
                </c:pt>
                <c:pt idx="155321">
                  <c:v>1.06683E-2</c:v>
                </c:pt>
                <c:pt idx="155322">
                  <c:v>1.0250499999999999E-2</c:v>
                </c:pt>
                <c:pt idx="155323" formatCode="0.00E+00">
                  <c:v>9.8282999999999999E-3</c:v>
                </c:pt>
                <c:pt idx="155324" formatCode="0.00E+00">
                  <c:v>9.4021699999999996E-3</c:v>
                </c:pt>
                <c:pt idx="155325" formatCode="0.00E+00">
                  <c:v>8.9724499999999999E-3</c:v>
                </c:pt>
                <c:pt idx="155326" formatCode="0.00E+00">
                  <c:v>8.5395200000000001E-3</c:v>
                </c:pt>
                <c:pt idx="155327" formatCode="0.00E+00">
                  <c:v>8.1037699999999997E-3</c:v>
                </c:pt>
                <c:pt idx="155328" formatCode="0.00E+00">
                  <c:v>7.6655600000000001E-3</c:v>
                </c:pt>
                <c:pt idx="155329" formatCode="0.00E+00">
                  <c:v>7.2252999999999996E-3</c:v>
                </c:pt>
                <c:pt idx="155330" formatCode="0.00E+00">
                  <c:v>6.7833800000000003E-3</c:v>
                </c:pt>
                <c:pt idx="155331" formatCode="0.00E+00">
                  <c:v>6.3401799999999999E-3</c:v>
                </c:pt>
                <c:pt idx="155332" formatCode="0.00E+00">
                  <c:v>5.8960699999999998E-3</c:v>
                </c:pt>
                <c:pt idx="155333" formatCode="0.00E+00">
                  <c:v>5.4514100000000003E-3</c:v>
                </c:pt>
                <c:pt idx="155334" formatCode="0.00E+00">
                  <c:v>5.0065600000000002E-3</c:v>
                </c:pt>
                <c:pt idx="155335" formatCode="0.00E+00">
                  <c:v>4.5618899999999999E-3</c:v>
                </c:pt>
                <c:pt idx="155336" formatCode="0.00E+00">
                  <c:v>4.1177899999999996E-3</c:v>
                </c:pt>
                <c:pt idx="155337" formatCode="0.00E+00">
                  <c:v>3.6746000000000001E-3</c:v>
                </c:pt>
                <c:pt idx="155338" formatCode="0.00E+00">
                  <c:v>3.2326400000000002E-3</c:v>
                </c:pt>
                <c:pt idx="155339" formatCode="0.00E+00">
                  <c:v>2.7921999999999999E-3</c:v>
                </c:pt>
                <c:pt idx="155340" formatCode="0.00E+00">
                  <c:v>2.3536299999999998E-3</c:v>
                </c:pt>
                <c:pt idx="155341" formatCode="0.00E+00">
                  <c:v>1.9172499999999999E-3</c:v>
                </c:pt>
                <c:pt idx="155342" formatCode="0.00E+00">
                  <c:v>1.48339E-3</c:v>
                </c:pt>
                <c:pt idx="155343" formatCode="0.00E+00">
                  <c:v>1.0523799999999999E-3</c:v>
                </c:pt>
                <c:pt idx="155344" formatCode="0.00E+00">
                  <c:v>6.24524E-4</c:v>
                </c:pt>
                <c:pt idx="155345" formatCode="0.00E+00">
                  <c:v>2.0009499999999999E-4</c:v>
                </c:pt>
                <c:pt idx="155346" formatCode="0.00E+00">
                  <c:v>-2.2064900000000001E-4</c:v>
                </c:pt>
                <c:pt idx="155347" formatCode="0.00E+00">
                  <c:v>-6.3742499999999995E-4</c:v>
                </c:pt>
                <c:pt idx="155348" formatCode="0.00E+00">
                  <c:v>-1.0499299999999999E-3</c:v>
                </c:pt>
                <c:pt idx="155349" formatCode="0.00E+00">
                  <c:v>-1.4579E-3</c:v>
                </c:pt>
                <c:pt idx="155350" formatCode="0.00E+00">
                  <c:v>-1.8611000000000001E-3</c:v>
                </c:pt>
                <c:pt idx="155351" formatCode="0.00E+00">
                  <c:v>-2.2592699999999999E-3</c:v>
                </c:pt>
                <c:pt idx="155352" formatCode="0.00E+00">
                  <c:v>-2.6521600000000002E-3</c:v>
                </c:pt>
                <c:pt idx="155353" formatCode="0.00E+00">
                  <c:v>-3.0395499999999998E-3</c:v>
                </c:pt>
                <c:pt idx="155354" formatCode="0.00E+00">
                  <c:v>-3.42122E-3</c:v>
                </c:pt>
                <c:pt idx="155355" formatCode="0.00E+00">
                  <c:v>-3.7969900000000001E-3</c:v>
                </c:pt>
                <c:pt idx="155356" formatCode="0.00E+00">
                  <c:v>-4.1666799999999999E-3</c:v>
                </c:pt>
                <c:pt idx="155357" formatCode="0.00E+00">
                  <c:v>-4.5300699999999998E-3</c:v>
                </c:pt>
                <c:pt idx="155358" formatCode="0.00E+00">
                  <c:v>-4.8869899999999999E-3</c:v>
                </c:pt>
                <c:pt idx="155359" formatCode="0.00E+00">
                  <c:v>-5.2372499999999997E-3</c:v>
                </c:pt>
                <c:pt idx="155360" formatCode="0.00E+00">
                  <c:v>-5.5806900000000001E-3</c:v>
                </c:pt>
                <c:pt idx="155361" formatCode="0.00E+00">
                  <c:v>-5.9171600000000003E-3</c:v>
                </c:pt>
                <c:pt idx="155362" formatCode="0.00E+00">
                  <c:v>-6.2464900000000004E-3</c:v>
                </c:pt>
                <c:pt idx="155363" formatCode="0.00E+00">
                  <c:v>-6.5685300000000004E-3</c:v>
                </c:pt>
                <c:pt idx="155364" formatCode="0.00E+00">
                  <c:v>-6.8831500000000002E-3</c:v>
                </c:pt>
                <c:pt idx="155365" formatCode="0.00E+00">
                  <c:v>-7.1902199999999998E-3</c:v>
                </c:pt>
                <c:pt idx="155366" formatCode="0.00E+00">
                  <c:v>-7.4896099999999998E-3</c:v>
                </c:pt>
                <c:pt idx="155367" formatCode="0.00E+00">
                  <c:v>-7.7812100000000002E-3</c:v>
                </c:pt>
                <c:pt idx="155368" formatCode="0.00E+00">
                  <c:v>-8.0649399999999996E-3</c:v>
                </c:pt>
                <c:pt idx="155369" formatCode="0.00E+00">
                  <c:v>-8.3406999999999995E-3</c:v>
                </c:pt>
                <c:pt idx="155370" formatCode="0.00E+00">
                  <c:v>-8.6084300000000002E-3</c:v>
                </c:pt>
                <c:pt idx="155371" formatCode="0.00E+00">
                  <c:v>-8.8680500000000006E-3</c:v>
                </c:pt>
                <c:pt idx="155372" formatCode="0.00E+00">
                  <c:v>-9.1194999999999991E-3</c:v>
                </c:pt>
                <c:pt idx="155373" formatCode="0.00E+00">
                  <c:v>-9.3627199999999997E-3</c:v>
                </c:pt>
                <c:pt idx="155374" formatCode="0.00E+00">
                  <c:v>-9.5976599999999992E-3</c:v>
                </c:pt>
                <c:pt idx="155375" formatCode="0.00E+00">
                  <c:v>-9.8242499999999996E-3</c:v>
                </c:pt>
                <c:pt idx="155376">
                  <c:v>-1.0042499999999999E-2</c:v>
                </c:pt>
                <c:pt idx="155377">
                  <c:v>-1.02522E-2</c:v>
                </c:pt>
                <c:pt idx="155378">
                  <c:v>-1.04536E-2</c:v>
                </c:pt>
                <c:pt idx="155379">
                  <c:v>-1.06464E-2</c:v>
                </c:pt>
                <c:pt idx="155380">
                  <c:v>-1.0830899999999999E-2</c:v>
                </c:pt>
                <c:pt idx="155381">
                  <c:v>-1.1006800000000001E-2</c:v>
                </c:pt>
                <c:pt idx="155382">
                  <c:v>-1.11742E-2</c:v>
                </c:pt>
                <c:pt idx="155383">
                  <c:v>-1.13332E-2</c:v>
                </c:pt>
                <c:pt idx="155384">
                  <c:v>-1.1483800000000001E-2</c:v>
                </c:pt>
                <c:pt idx="155385">
                  <c:v>-1.16259E-2</c:v>
                </c:pt>
                <c:pt idx="155386">
                  <c:v>-1.17596E-2</c:v>
                </c:pt>
                <c:pt idx="155387">
                  <c:v>-1.18849E-2</c:v>
                </c:pt>
                <c:pt idx="155388">
                  <c:v>-1.2001899999999999E-2</c:v>
                </c:pt>
                <c:pt idx="155389">
                  <c:v>-1.21105E-2</c:v>
                </c:pt>
                <c:pt idx="155390">
                  <c:v>-1.22109E-2</c:v>
                </c:pt>
                <c:pt idx="155391">
                  <c:v>-1.2303100000000001E-2</c:v>
                </c:pt>
                <c:pt idx="155392">
                  <c:v>-1.2387E-2</c:v>
                </c:pt>
                <c:pt idx="155393">
                  <c:v>-1.2462900000000001E-2</c:v>
                </c:pt>
                <c:pt idx="155394">
                  <c:v>-1.2530700000000001E-2</c:v>
                </c:pt>
                <c:pt idx="155395">
                  <c:v>-1.25904E-2</c:v>
                </c:pt>
                <c:pt idx="155396">
                  <c:v>-1.26423E-2</c:v>
                </c:pt>
                <c:pt idx="155397">
                  <c:v>-1.26862E-2</c:v>
                </c:pt>
                <c:pt idx="155398">
                  <c:v>-1.2722300000000001E-2</c:v>
                </c:pt>
                <c:pt idx="155399">
                  <c:v>-1.27507E-2</c:v>
                </c:pt>
                <c:pt idx="155400">
                  <c:v>-1.27714E-2</c:v>
                </c:pt>
                <c:pt idx="155401">
                  <c:v>-1.2784500000000001E-2</c:v>
                </c:pt>
                <c:pt idx="155402">
                  <c:v>-1.2789999999999999E-2</c:v>
                </c:pt>
                <c:pt idx="155403">
                  <c:v>-1.27881E-2</c:v>
                </c:pt>
                <c:pt idx="155404">
                  <c:v>-1.27788E-2</c:v>
                </c:pt>
                <c:pt idx="155405">
                  <c:v>-1.27621E-2</c:v>
                </c:pt>
                <c:pt idx="155406">
                  <c:v>-1.27382E-2</c:v>
                </c:pt>
                <c:pt idx="155407">
                  <c:v>-1.27072E-2</c:v>
                </c:pt>
                <c:pt idx="155408">
                  <c:v>-1.2669E-2</c:v>
                </c:pt>
                <c:pt idx="155409">
                  <c:v>-1.2623799999999999E-2</c:v>
                </c:pt>
                <c:pt idx="155410">
                  <c:v>-1.25717E-2</c:v>
                </c:pt>
                <c:pt idx="155411">
                  <c:v>-1.2512799999999999E-2</c:v>
                </c:pt>
                <c:pt idx="155412">
                  <c:v>-1.2447E-2</c:v>
                </c:pt>
                <c:pt idx="155413">
                  <c:v>-1.2374599999999999E-2</c:v>
                </c:pt>
                <c:pt idx="155414">
                  <c:v>-1.2295499999999999E-2</c:v>
                </c:pt>
                <c:pt idx="155415">
                  <c:v>-1.2209899999999999E-2</c:v>
                </c:pt>
                <c:pt idx="155416">
                  <c:v>-1.21178E-2</c:v>
                </c:pt>
                <c:pt idx="155417">
                  <c:v>-1.20193E-2</c:v>
                </c:pt>
                <c:pt idx="155418">
                  <c:v>-1.1914599999999999E-2</c:v>
                </c:pt>
                <c:pt idx="155419">
                  <c:v>-1.1803599999999999E-2</c:v>
                </c:pt>
                <c:pt idx="155420">
                  <c:v>-1.1686500000000001E-2</c:v>
                </c:pt>
                <c:pt idx="155421">
                  <c:v>-1.15634E-2</c:v>
                </c:pt>
                <c:pt idx="155422">
                  <c:v>-1.14342E-2</c:v>
                </c:pt>
                <c:pt idx="155423">
                  <c:v>-1.1299200000000001E-2</c:v>
                </c:pt>
                <c:pt idx="155424">
                  <c:v>-1.11585E-2</c:v>
                </c:pt>
                <c:pt idx="155425">
                  <c:v>-1.10119E-2</c:v>
                </c:pt>
                <c:pt idx="155426">
                  <c:v>-1.08597E-2</c:v>
                </c:pt>
                <c:pt idx="155427">
                  <c:v>-1.0702E-2</c:v>
                </c:pt>
                <c:pt idx="155428">
                  <c:v>-1.05387E-2</c:v>
                </c:pt>
                <c:pt idx="155429">
                  <c:v>-1.03701E-2</c:v>
                </c:pt>
                <c:pt idx="155430">
                  <c:v>-1.01961E-2</c:v>
                </c:pt>
                <c:pt idx="155431">
                  <c:v>-1.0016799999999999E-2</c:v>
                </c:pt>
                <c:pt idx="155432" formatCode="0.00E+00">
                  <c:v>-9.8323300000000002E-3</c:v>
                </c:pt>
                <c:pt idx="155433" formatCode="0.00E+00">
                  <c:v>-9.6427500000000003E-3</c:v>
                </c:pt>
                <c:pt idx="155434" formatCode="0.00E+00">
                  <c:v>-9.4481300000000008E-3</c:v>
                </c:pt>
                <c:pt idx="155435" formatCode="0.00E+00">
                  <c:v>-9.2485399999999995E-3</c:v>
                </c:pt>
                <c:pt idx="155436" formatCode="0.00E+00">
                  <c:v>-9.0440699999999995E-3</c:v>
                </c:pt>
                <c:pt idx="155437" formatCode="0.00E+00">
                  <c:v>-8.8347800000000004E-3</c:v>
                </c:pt>
                <c:pt idx="155438" formatCode="0.00E+00">
                  <c:v>-8.6207699999999998E-3</c:v>
                </c:pt>
                <c:pt idx="155439" formatCode="0.00E+00">
                  <c:v>-8.4020899999999992E-3</c:v>
                </c:pt>
                <c:pt idx="155440" formatCode="0.00E+00">
                  <c:v>-8.1788499999999997E-3</c:v>
                </c:pt>
                <c:pt idx="155441" formatCode="0.00E+00">
                  <c:v>-7.9510999999999991E-3</c:v>
                </c:pt>
                <c:pt idx="155442" formatCode="0.00E+00">
                  <c:v>-7.7189299999999997E-3</c:v>
                </c:pt>
                <c:pt idx="155443" formatCode="0.00E+00">
                  <c:v>-7.48242E-3</c:v>
                </c:pt>
                <c:pt idx="155444" formatCode="0.00E+00">
                  <c:v>-7.2416499999999996E-3</c:v>
                </c:pt>
                <c:pt idx="155445" formatCode="0.00E+00">
                  <c:v>-6.9966899999999999E-3</c:v>
                </c:pt>
                <c:pt idx="155446" formatCode="0.00E+00">
                  <c:v>-6.7476300000000001E-3</c:v>
                </c:pt>
                <c:pt idx="155447" formatCode="0.00E+00">
                  <c:v>-6.49454E-3</c:v>
                </c:pt>
                <c:pt idx="155448" formatCode="0.00E+00">
                  <c:v>-6.2375299999999998E-3</c:v>
                </c:pt>
                <c:pt idx="155449" formatCode="0.00E+00">
                  <c:v>-5.9766699999999999E-3</c:v>
                </c:pt>
                <c:pt idx="155450" formatCode="0.00E+00">
                  <c:v>-5.7120399999999998E-3</c:v>
                </c:pt>
                <c:pt idx="155451" formatCode="0.00E+00">
                  <c:v>-5.4437499999999998E-3</c:v>
                </c:pt>
                <c:pt idx="155452" formatCode="0.00E+00">
                  <c:v>-5.1718700000000003E-3</c:v>
                </c:pt>
                <c:pt idx="155453" formatCode="0.00E+00">
                  <c:v>-4.8964999999999998E-3</c:v>
                </c:pt>
                <c:pt idx="155454" formatCode="0.00E+00">
                  <c:v>-4.6177500000000003E-3</c:v>
                </c:pt>
                <c:pt idx="155455" formatCode="0.00E+00">
                  <c:v>-4.3356899999999997E-3</c:v>
                </c:pt>
                <c:pt idx="155456" formatCode="0.00E+00">
                  <c:v>-4.0504399999999998E-3</c:v>
                </c:pt>
                <c:pt idx="155457" formatCode="0.00E+00">
                  <c:v>-3.7621E-3</c:v>
                </c:pt>
                <c:pt idx="155458" formatCode="0.00E+00">
                  <c:v>-3.4707800000000001E-3</c:v>
                </c:pt>
                <c:pt idx="155459" formatCode="0.00E+00">
                  <c:v>-3.17658E-3</c:v>
                </c:pt>
                <c:pt idx="155460" formatCode="0.00E+00">
                  <c:v>-2.8796199999999998E-3</c:v>
                </c:pt>
                <c:pt idx="155461" formatCode="0.00E+00">
                  <c:v>-2.5800100000000002E-3</c:v>
                </c:pt>
                <c:pt idx="155462" formatCode="0.00E+00">
                  <c:v>-2.27787E-3</c:v>
                </c:pt>
                <c:pt idx="155463" formatCode="0.00E+00">
                  <c:v>-1.9733300000000001E-3</c:v>
                </c:pt>
                <c:pt idx="155464" formatCode="0.00E+00">
                  <c:v>-1.66651E-3</c:v>
                </c:pt>
                <c:pt idx="155465" formatCode="0.00E+00">
                  <c:v>-1.35753E-3</c:v>
                </c:pt>
                <c:pt idx="155466" formatCode="0.00E+00">
                  <c:v>-1.0465400000000001E-3</c:v>
                </c:pt>
                <c:pt idx="155467" formatCode="0.00E+00">
                  <c:v>-7.3366399999999997E-4</c:v>
                </c:pt>
                <c:pt idx="155468" formatCode="0.00E+00">
                  <c:v>-4.1904799999999999E-4</c:v>
                </c:pt>
                <c:pt idx="155469" formatCode="0.00E+00">
                  <c:v>-1.0283799999999999E-4</c:v>
                </c:pt>
                <c:pt idx="155470" formatCode="0.00E+00">
                  <c:v>2.14809E-4</c:v>
                </c:pt>
                <c:pt idx="155471" formatCode="0.00E+00">
                  <c:v>5.3373600000000004E-4</c:v>
                </c:pt>
                <c:pt idx="155472" formatCode="0.00E+00">
                  <c:v>8.5378400000000001E-4</c:v>
                </c:pt>
                <c:pt idx="155473" formatCode="0.00E+00">
                  <c:v>1.17479E-3</c:v>
                </c:pt>
                <c:pt idx="155474" formatCode="0.00E+00">
                  <c:v>1.4965899999999999E-3</c:v>
                </c:pt>
                <c:pt idx="155475" formatCode="0.00E+00">
                  <c:v>1.81901E-3</c:v>
                </c:pt>
                <c:pt idx="155476" formatCode="0.00E+00">
                  <c:v>2.1418800000000001E-3</c:v>
                </c:pt>
                <c:pt idx="155477" formatCode="0.00E+00">
                  <c:v>2.4650200000000001E-3</c:v>
                </c:pt>
                <c:pt idx="155478" formatCode="0.00E+00">
                  <c:v>2.7882499999999999E-3</c:v>
                </c:pt>
                <c:pt idx="155479" formatCode="0.00E+00">
                  <c:v>3.11138E-3</c:v>
                </c:pt>
                <c:pt idx="155480" formatCode="0.00E+00">
                  <c:v>3.43422E-3</c:v>
                </c:pt>
                <c:pt idx="155481" formatCode="0.00E+00">
                  <c:v>3.7565799999999998E-3</c:v>
                </c:pt>
                <c:pt idx="155482" formatCode="0.00E+00">
                  <c:v>4.0782500000000003E-3</c:v>
                </c:pt>
                <c:pt idx="155483" formatCode="0.00E+00">
                  <c:v>4.3990499999999998E-3</c:v>
                </c:pt>
                <c:pt idx="155484" formatCode="0.00E+00">
                  <c:v>4.7187699999999997E-3</c:v>
                </c:pt>
                <c:pt idx="155485" formatCode="0.00E+00">
                  <c:v>5.0371900000000004E-3</c:v>
                </c:pt>
                <c:pt idx="155486" formatCode="0.00E+00">
                  <c:v>5.3540999999999997E-3</c:v>
                </c:pt>
                <c:pt idx="155487" formatCode="0.00E+00">
                  <c:v>5.6693000000000004E-3</c:v>
                </c:pt>
                <c:pt idx="155488" formatCode="0.00E+00">
                  <c:v>5.9825599999999996E-3</c:v>
                </c:pt>
                <c:pt idx="155489" formatCode="0.00E+00">
                  <c:v>6.2936600000000004E-3</c:v>
                </c:pt>
                <c:pt idx="155490" formatCode="0.00E+00">
                  <c:v>6.6023899999999996E-3</c:v>
                </c:pt>
                <c:pt idx="155491" formatCode="0.00E+00">
                  <c:v>6.9084999999999997E-3</c:v>
                </c:pt>
                <c:pt idx="155492" formatCode="0.00E+00">
                  <c:v>7.2117800000000001E-3</c:v>
                </c:pt>
                <c:pt idx="155493" formatCode="0.00E+00">
                  <c:v>7.5119999999999996E-3</c:v>
                </c:pt>
                <c:pt idx="155494" formatCode="0.00E+00">
                  <c:v>7.8089099999999996E-3</c:v>
                </c:pt>
                <c:pt idx="155495" formatCode="0.00E+00">
                  <c:v>8.1022899999999998E-3</c:v>
                </c:pt>
                <c:pt idx="155496" formatCode="0.00E+00">
                  <c:v>8.3919000000000007E-3</c:v>
                </c:pt>
                <c:pt idx="155497" formatCode="0.00E+00">
                  <c:v>8.6775099999999994E-3</c:v>
                </c:pt>
                <c:pt idx="155498" formatCode="0.00E+00">
                  <c:v>8.9588600000000008E-3</c:v>
                </c:pt>
                <c:pt idx="155499" formatCode="0.00E+00">
                  <c:v>9.2357299999999993E-3</c:v>
                </c:pt>
                <c:pt idx="155500" formatCode="0.00E+00">
                  <c:v>9.5078699999999999E-3</c:v>
                </c:pt>
                <c:pt idx="155501" formatCode="0.00E+00">
                  <c:v>9.7750400000000005E-3</c:v>
                </c:pt>
                <c:pt idx="155502">
                  <c:v>1.0037000000000001E-2</c:v>
                </c:pt>
                <c:pt idx="155503">
                  <c:v>1.0293500000000001E-2</c:v>
                </c:pt>
                <c:pt idx="155504">
                  <c:v>1.05443E-2</c:v>
                </c:pt>
                <c:pt idx="155505">
                  <c:v>1.0789200000000001E-2</c:v>
                </c:pt>
                <c:pt idx="155506">
                  <c:v>1.10279E-2</c:v>
                </c:pt>
                <c:pt idx="155507">
                  <c:v>1.12602E-2</c:v>
                </c:pt>
                <c:pt idx="155508">
                  <c:v>1.1485799999999999E-2</c:v>
                </c:pt>
                <c:pt idx="155509">
                  <c:v>1.1704600000000001E-2</c:v>
                </c:pt>
                <c:pt idx="155510">
                  <c:v>1.19162E-2</c:v>
                </c:pt>
                <c:pt idx="155511">
                  <c:v>1.2120499999999999E-2</c:v>
                </c:pt>
                <c:pt idx="155512">
                  <c:v>1.23173E-2</c:v>
                </c:pt>
                <c:pt idx="155513">
                  <c:v>1.25062E-2</c:v>
                </c:pt>
                <c:pt idx="155514">
                  <c:v>1.26871E-2</c:v>
                </c:pt>
                <c:pt idx="155515">
                  <c:v>1.28597E-2</c:v>
                </c:pt>
                <c:pt idx="155516">
                  <c:v>1.30239E-2</c:v>
                </c:pt>
                <c:pt idx="155517">
                  <c:v>1.3179400000000001E-2</c:v>
                </c:pt>
                <c:pt idx="155518">
                  <c:v>1.33261E-2</c:v>
                </c:pt>
                <c:pt idx="155519">
                  <c:v>1.34637E-2</c:v>
                </c:pt>
                <c:pt idx="155520">
                  <c:v>1.3592E-2</c:v>
                </c:pt>
                <c:pt idx="155521">
                  <c:v>1.37109E-2</c:v>
                </c:pt>
                <c:pt idx="155522">
                  <c:v>1.38201E-2</c:v>
                </c:pt>
                <c:pt idx="155523">
                  <c:v>1.3919600000000001E-2</c:v>
                </c:pt>
                <c:pt idx="155524">
                  <c:v>1.4009000000000001E-2</c:v>
                </c:pt>
                <c:pt idx="155525">
                  <c:v>1.40883E-2</c:v>
                </c:pt>
                <c:pt idx="155526">
                  <c:v>1.4157299999999999E-2</c:v>
                </c:pt>
                <c:pt idx="155527">
                  <c:v>1.4215800000000001E-2</c:v>
                </c:pt>
                <c:pt idx="155528">
                  <c:v>1.42638E-2</c:v>
                </c:pt>
                <c:pt idx="155529">
                  <c:v>1.4300999999999999E-2</c:v>
                </c:pt>
                <c:pt idx="155530">
                  <c:v>1.4327400000000001E-2</c:v>
                </c:pt>
                <c:pt idx="155531">
                  <c:v>1.4342799999999999E-2</c:v>
                </c:pt>
                <c:pt idx="155532">
                  <c:v>1.4347199999999999E-2</c:v>
                </c:pt>
                <c:pt idx="155533">
                  <c:v>1.43404E-2</c:v>
                </c:pt>
                <c:pt idx="155534">
                  <c:v>1.43223E-2</c:v>
                </c:pt>
                <c:pt idx="155535">
                  <c:v>1.4292900000000001E-2</c:v>
                </c:pt>
                <c:pt idx="155536">
                  <c:v>1.42521E-2</c:v>
                </c:pt>
                <c:pt idx="155537">
                  <c:v>1.41998E-2</c:v>
                </c:pt>
                <c:pt idx="155538">
                  <c:v>1.4135999999999999E-2</c:v>
                </c:pt>
                <c:pt idx="155539">
                  <c:v>1.4060700000000001E-2</c:v>
                </c:pt>
                <c:pt idx="155540">
                  <c:v>1.39738E-2</c:v>
                </c:pt>
                <c:pt idx="155541">
                  <c:v>1.38753E-2</c:v>
                </c:pt>
                <c:pt idx="155542">
                  <c:v>1.37652E-2</c:v>
                </c:pt>
                <c:pt idx="155543">
                  <c:v>1.3643499999999999E-2</c:v>
                </c:pt>
                <c:pt idx="155544">
                  <c:v>1.3510299999999999E-2</c:v>
                </c:pt>
                <c:pt idx="155545">
                  <c:v>1.3365500000000001E-2</c:v>
                </c:pt>
                <c:pt idx="155546">
                  <c:v>1.3209200000000001E-2</c:v>
                </c:pt>
                <c:pt idx="155547">
                  <c:v>1.3041499999999999E-2</c:v>
                </c:pt>
                <c:pt idx="155548">
                  <c:v>1.28624E-2</c:v>
                </c:pt>
                <c:pt idx="155549">
                  <c:v>1.2671999999999999E-2</c:v>
                </c:pt>
                <c:pt idx="155550">
                  <c:v>1.24704E-2</c:v>
                </c:pt>
                <c:pt idx="155551">
                  <c:v>1.22576E-2</c:v>
                </c:pt>
                <c:pt idx="155552">
                  <c:v>1.20339E-2</c:v>
                </c:pt>
                <c:pt idx="155553">
                  <c:v>1.1799199999999999E-2</c:v>
                </c:pt>
                <c:pt idx="155554">
                  <c:v>1.1553799999999999E-2</c:v>
                </c:pt>
                <c:pt idx="155555">
                  <c:v>1.12979E-2</c:v>
                </c:pt>
                <c:pt idx="155556">
                  <c:v>1.10314E-2</c:v>
                </c:pt>
                <c:pt idx="155557">
                  <c:v>1.07548E-2</c:v>
                </c:pt>
                <c:pt idx="155558">
                  <c:v>1.0468E-2</c:v>
                </c:pt>
                <c:pt idx="155559">
                  <c:v>1.0171299999999999E-2</c:v>
                </c:pt>
                <c:pt idx="155560" formatCode="0.00E+00">
                  <c:v>9.8650000000000005E-3</c:v>
                </c:pt>
                <c:pt idx="155561" formatCode="0.00E+00">
                  <c:v>9.5491900000000008E-3</c:v>
                </c:pt>
                <c:pt idx="155562" formatCode="0.00E+00">
                  <c:v>9.2241500000000004E-3</c:v>
                </c:pt>
                <c:pt idx="155563" formatCode="0.00E+00">
                  <c:v>8.8901199999999996E-3</c:v>
                </c:pt>
                <c:pt idx="155564" formatCode="0.00E+00">
                  <c:v>8.5473400000000005E-3</c:v>
                </c:pt>
                <c:pt idx="155565" formatCode="0.00E+00">
                  <c:v>8.1960799999999997E-3</c:v>
                </c:pt>
                <c:pt idx="155566" formatCode="0.00E+00">
                  <c:v>7.8366200000000007E-3</c:v>
                </c:pt>
                <c:pt idx="155567" formatCode="0.00E+00">
                  <c:v>7.4692200000000004E-3</c:v>
                </c:pt>
                <c:pt idx="155568" formatCode="0.00E+00">
                  <c:v>7.0941900000000002E-3</c:v>
                </c:pt>
                <c:pt idx="155569" formatCode="0.00E+00">
                  <c:v>6.7118300000000002E-3</c:v>
                </c:pt>
                <c:pt idx="155570" formatCode="0.00E+00">
                  <c:v>6.3224500000000003E-3</c:v>
                </c:pt>
                <c:pt idx="155571" formatCode="0.00E+00">
                  <c:v>5.9263700000000002E-3</c:v>
                </c:pt>
                <c:pt idx="155572" formatCode="0.00E+00">
                  <c:v>5.5239299999999998E-3</c:v>
                </c:pt>
                <c:pt idx="155573" formatCode="0.00E+00">
                  <c:v>5.1154599999999996E-3</c:v>
                </c:pt>
                <c:pt idx="155574" formatCode="0.00E+00">
                  <c:v>4.7013000000000003E-3</c:v>
                </c:pt>
                <c:pt idx="155575" formatCode="0.00E+00">
                  <c:v>4.2818200000000004E-3</c:v>
                </c:pt>
                <c:pt idx="155576" formatCode="0.00E+00">
                  <c:v>3.8573800000000001E-3</c:v>
                </c:pt>
                <c:pt idx="155577" formatCode="0.00E+00">
                  <c:v>3.4283500000000001E-3</c:v>
                </c:pt>
                <c:pt idx="155578" formatCode="0.00E+00">
                  <c:v>2.9951000000000001E-3</c:v>
                </c:pt>
                <c:pt idx="155579" formatCode="0.00E+00">
                  <c:v>2.5580199999999998E-3</c:v>
                </c:pt>
                <c:pt idx="155580" formatCode="0.00E+00">
                  <c:v>2.1175E-3</c:v>
                </c:pt>
                <c:pt idx="155581" formatCode="0.00E+00">
                  <c:v>1.6739400000000001E-3</c:v>
                </c:pt>
                <c:pt idx="155582" formatCode="0.00E+00">
                  <c:v>1.22773E-3</c:v>
                </c:pt>
                <c:pt idx="155583" formatCode="0.00E+00">
                  <c:v>7.7927699999999999E-4</c:v>
                </c:pt>
                <c:pt idx="155584" formatCode="0.00E+00">
                  <c:v>3.2899999999999997E-4</c:v>
                </c:pt>
                <c:pt idx="155585" formatCode="0.00E+00">
                  <c:v>-1.2269099999999999E-4</c:v>
                </c:pt>
                <c:pt idx="155586" formatCode="0.00E+00">
                  <c:v>-5.7537899999999999E-4</c:v>
                </c:pt>
                <c:pt idx="155587" formatCode="0.00E+00">
                  <c:v>-1.0286399999999999E-3</c:v>
                </c:pt>
                <c:pt idx="155588" formatCode="0.00E+00">
                  <c:v>-1.4820600000000001E-3</c:v>
                </c:pt>
                <c:pt idx="155589" formatCode="0.00E+00">
                  <c:v>-1.9352E-3</c:v>
                </c:pt>
                <c:pt idx="155590" formatCode="0.00E+00">
                  <c:v>-2.3876499999999998E-3</c:v>
                </c:pt>
                <c:pt idx="155591" formatCode="0.00E+00">
                  <c:v>-2.8389700000000001E-3</c:v>
                </c:pt>
                <c:pt idx="155592" formatCode="0.00E+00">
                  <c:v>-3.2887300000000001E-3</c:v>
                </c:pt>
                <c:pt idx="155593" formatCode="0.00E+00">
                  <c:v>-3.7364999999999998E-3</c:v>
                </c:pt>
                <c:pt idx="155594" formatCode="0.00E+00">
                  <c:v>-4.1818599999999999E-3</c:v>
                </c:pt>
                <c:pt idx="155595" formatCode="0.00E+00">
                  <c:v>-4.62438E-3</c:v>
                </c:pt>
                <c:pt idx="155596" formatCode="0.00E+00">
                  <c:v>-5.0636199999999996E-3</c:v>
                </c:pt>
                <c:pt idx="155597" formatCode="0.00E+00">
                  <c:v>-5.4991800000000002E-3</c:v>
                </c:pt>
                <c:pt idx="155598" formatCode="0.00E+00">
                  <c:v>-5.9306200000000002E-3</c:v>
                </c:pt>
                <c:pt idx="155599" formatCode="0.00E+00">
                  <c:v>-6.3575200000000002E-3</c:v>
                </c:pt>
                <c:pt idx="155600" formatCode="0.00E+00">
                  <c:v>-6.7794700000000001E-3</c:v>
                </c:pt>
                <c:pt idx="155601" formatCode="0.00E+00">
                  <c:v>-7.1960499999999998E-3</c:v>
                </c:pt>
                <c:pt idx="155602" formatCode="0.00E+00">
                  <c:v>-7.60687E-3</c:v>
                </c:pt>
                <c:pt idx="155603" formatCode="0.00E+00">
                  <c:v>-8.0115099999999995E-3</c:v>
                </c:pt>
                <c:pt idx="155604" formatCode="0.00E+00">
                  <c:v>-8.4095699999999999E-3</c:v>
                </c:pt>
                <c:pt idx="155605" formatCode="0.00E+00">
                  <c:v>-8.80067E-3</c:v>
                </c:pt>
                <c:pt idx="155606" formatCode="0.00E+00">
                  <c:v>-9.1844100000000005E-3</c:v>
                </c:pt>
                <c:pt idx="155607" formatCode="0.00E+00">
                  <c:v>-9.56043E-3</c:v>
                </c:pt>
                <c:pt idx="155608" formatCode="0.00E+00">
                  <c:v>-9.9283400000000008E-3</c:v>
                </c:pt>
                <c:pt idx="155609">
                  <c:v>-1.02878E-2</c:v>
                </c:pt>
                <c:pt idx="155610">
                  <c:v>-1.0638399999999999E-2</c:v>
                </c:pt>
                <c:pt idx="155611">
                  <c:v>-1.09798E-2</c:v>
                </c:pt>
                <c:pt idx="155612">
                  <c:v>-1.13118E-2</c:v>
                </c:pt>
                <c:pt idx="155613">
                  <c:v>-1.1633900000000001E-2</c:v>
                </c:pt>
                <c:pt idx="155614">
                  <c:v>-1.1945799999999999E-2</c:v>
                </c:pt>
                <c:pt idx="155615">
                  <c:v>-1.22472E-2</c:v>
                </c:pt>
                <c:pt idx="155616">
                  <c:v>-1.2537899999999999E-2</c:v>
                </c:pt>
                <c:pt idx="155617">
                  <c:v>-1.2817500000000001E-2</c:v>
                </c:pt>
                <c:pt idx="155618">
                  <c:v>-1.30858E-2</c:v>
                </c:pt>
                <c:pt idx="155619">
                  <c:v>-1.33425E-2</c:v>
                </c:pt>
                <c:pt idx="155620">
                  <c:v>-1.35873E-2</c:v>
                </c:pt>
                <c:pt idx="155621">
                  <c:v>-1.3820000000000001E-2</c:v>
                </c:pt>
                <c:pt idx="155622">
                  <c:v>-1.40404E-2</c:v>
                </c:pt>
                <c:pt idx="155623">
                  <c:v>-1.42483E-2</c:v>
                </c:pt>
                <c:pt idx="155624">
                  <c:v>-1.4443299999999999E-2</c:v>
                </c:pt>
                <c:pt idx="155625">
                  <c:v>-1.46255E-2</c:v>
                </c:pt>
                <c:pt idx="155626">
                  <c:v>-1.47945E-2</c:v>
                </c:pt>
                <c:pt idx="155627">
                  <c:v>-1.49503E-2</c:v>
                </c:pt>
                <c:pt idx="155628">
                  <c:v>-1.5092599999999999E-2</c:v>
                </c:pt>
                <c:pt idx="155629">
                  <c:v>-1.52214E-2</c:v>
                </c:pt>
                <c:pt idx="155630">
                  <c:v>-1.53364E-2</c:v>
                </c:pt>
                <c:pt idx="155631">
                  <c:v>-1.54377E-2</c:v>
                </c:pt>
                <c:pt idx="155632">
                  <c:v>-1.55251E-2</c:v>
                </c:pt>
                <c:pt idx="155633">
                  <c:v>-1.55985E-2</c:v>
                </c:pt>
                <c:pt idx="155634">
                  <c:v>-1.5657999999999998E-2</c:v>
                </c:pt>
                <c:pt idx="155635">
                  <c:v>-1.57033E-2</c:v>
                </c:pt>
                <c:pt idx="155636">
                  <c:v>-1.5734499999999998E-2</c:v>
                </c:pt>
                <c:pt idx="155637">
                  <c:v>-1.5751600000000001E-2</c:v>
                </c:pt>
                <c:pt idx="155638">
                  <c:v>-1.5754600000000001E-2</c:v>
                </c:pt>
                <c:pt idx="155639">
                  <c:v>-1.5743500000000001E-2</c:v>
                </c:pt>
                <c:pt idx="155640">
                  <c:v>-1.5718300000000001E-2</c:v>
                </c:pt>
                <c:pt idx="155641">
                  <c:v>-1.5678999999999998E-2</c:v>
                </c:pt>
                <c:pt idx="155642">
                  <c:v>-1.5625799999999999E-2</c:v>
                </c:pt>
                <c:pt idx="155643">
                  <c:v>-1.5558600000000001E-2</c:v>
                </c:pt>
                <c:pt idx="155644">
                  <c:v>-1.5477599999999999E-2</c:v>
                </c:pt>
                <c:pt idx="155645">
                  <c:v>-1.53829E-2</c:v>
                </c:pt>
                <c:pt idx="155646">
                  <c:v>-1.52745E-2</c:v>
                </c:pt>
                <c:pt idx="155647">
                  <c:v>-1.51527E-2</c:v>
                </c:pt>
                <c:pt idx="155648">
                  <c:v>-1.50175E-2</c:v>
                </c:pt>
                <c:pt idx="155649">
                  <c:v>-1.48691E-2</c:v>
                </c:pt>
                <c:pt idx="155650">
                  <c:v>-1.4707700000000001E-2</c:v>
                </c:pt>
                <c:pt idx="155651">
                  <c:v>-1.45335E-2</c:v>
                </c:pt>
                <c:pt idx="155652">
                  <c:v>-1.4346599999999999E-2</c:v>
                </c:pt>
                <c:pt idx="155653">
                  <c:v>-1.41473E-2</c:v>
                </c:pt>
                <c:pt idx="155654">
                  <c:v>-1.39358E-2</c:v>
                </c:pt>
                <c:pt idx="155655">
                  <c:v>-1.37123E-2</c:v>
                </c:pt>
                <c:pt idx="155656">
                  <c:v>-1.3476999999999999E-2</c:v>
                </c:pt>
                <c:pt idx="155657">
                  <c:v>-1.32303E-2</c:v>
                </c:pt>
                <c:pt idx="155658">
                  <c:v>-1.29724E-2</c:v>
                </c:pt>
                <c:pt idx="155659">
                  <c:v>-1.27035E-2</c:v>
                </c:pt>
                <c:pt idx="155660">
                  <c:v>-1.24241E-2</c:v>
                </c:pt>
                <c:pt idx="155661">
                  <c:v>-1.2134300000000001E-2</c:v>
                </c:pt>
                <c:pt idx="155662">
                  <c:v>-1.18344E-2</c:v>
                </c:pt>
                <c:pt idx="155663">
                  <c:v>-1.1524899999999999E-2</c:v>
                </c:pt>
                <c:pt idx="155664">
                  <c:v>-1.1206000000000001E-2</c:v>
                </c:pt>
                <c:pt idx="155665">
                  <c:v>-1.0878000000000001E-2</c:v>
                </c:pt>
                <c:pt idx="155666">
                  <c:v>-1.0541399999999999E-2</c:v>
                </c:pt>
                <c:pt idx="155667">
                  <c:v>-1.01964E-2</c:v>
                </c:pt>
                <c:pt idx="155668" formatCode="0.00E+00">
                  <c:v>-9.8434799999999999E-3</c:v>
                </c:pt>
                <c:pt idx="155669" formatCode="0.00E+00">
                  <c:v>-9.4829400000000005E-3</c:v>
                </c:pt>
                <c:pt idx="155670" formatCode="0.00E+00">
                  <c:v>-9.1151600000000006E-3</c:v>
                </c:pt>
                <c:pt idx="155671" formatCode="0.00E+00">
                  <c:v>-8.7405399999999998E-3</c:v>
                </c:pt>
                <c:pt idx="155672" formatCode="0.00E+00">
                  <c:v>-8.3594600000000008E-3</c:v>
                </c:pt>
                <c:pt idx="155673" formatCode="0.00E+00">
                  <c:v>-7.9722999999999999E-3</c:v>
                </c:pt>
                <c:pt idx="155674" formatCode="0.00E+00">
                  <c:v>-7.5794699999999996E-3</c:v>
                </c:pt>
                <c:pt idx="155675" formatCode="0.00E+00">
                  <c:v>-7.1813700000000003E-3</c:v>
                </c:pt>
                <c:pt idx="155676" formatCode="0.00E+00">
                  <c:v>-6.7784000000000004E-3</c:v>
                </c:pt>
                <c:pt idx="155677" formatCode="0.00E+00">
                  <c:v>-6.3709600000000002E-3</c:v>
                </c:pt>
                <c:pt idx="155678" formatCode="0.00E+00">
                  <c:v>-5.9594699999999997E-3</c:v>
                </c:pt>
                <c:pt idx="155679" formatCode="0.00E+00">
                  <c:v>-5.5443300000000001E-3</c:v>
                </c:pt>
                <c:pt idx="155680" formatCode="0.00E+00">
                  <c:v>-5.1259699999999997E-3</c:v>
                </c:pt>
                <c:pt idx="155681" formatCode="0.00E+00">
                  <c:v>-4.7048000000000003E-3</c:v>
                </c:pt>
                <c:pt idx="155682" formatCode="0.00E+00">
                  <c:v>-4.2812199999999996E-3</c:v>
                </c:pt>
                <c:pt idx="155683" formatCode="0.00E+00">
                  <c:v>-3.8556599999999999E-3</c:v>
                </c:pt>
                <c:pt idx="155684" formatCode="0.00E+00">
                  <c:v>-3.4285399999999999E-3</c:v>
                </c:pt>
                <c:pt idx="155685" formatCode="0.00E+00">
                  <c:v>-3.0002499999999999E-3</c:v>
                </c:pt>
                <c:pt idx="155686" formatCode="0.00E+00">
                  <c:v>-2.5712299999999999E-3</c:v>
                </c:pt>
                <c:pt idx="155687" formatCode="0.00E+00">
                  <c:v>-2.1418800000000001E-3</c:v>
                </c:pt>
                <c:pt idx="155688" formatCode="0.00E+00">
                  <c:v>-1.7126000000000001E-3</c:v>
                </c:pt>
                <c:pt idx="155689" formatCode="0.00E+00">
                  <c:v>-1.28381E-3</c:v>
                </c:pt>
                <c:pt idx="155690" formatCode="0.00E+00">
                  <c:v>-8.5591499999999995E-4</c:v>
                </c:pt>
                <c:pt idx="155691" formatCode="0.00E+00">
                  <c:v>-4.2930399999999998E-4</c:v>
                </c:pt>
                <c:pt idx="155692" formatCode="0.00E+00">
                  <c:v>-4.3781599999999996E-6</c:v>
                </c:pt>
                <c:pt idx="155693" formatCode="0.00E+00">
                  <c:v>4.1847199999999997E-4</c:v>
                </c:pt>
                <c:pt idx="155694" formatCode="0.00E+00">
                  <c:v>8.3885999999999997E-4</c:v>
                </c:pt>
                <c:pt idx="155695" formatCode="0.00E+00">
                  <c:v>1.2564099999999999E-3</c:v>
                </c:pt>
                <c:pt idx="155696" formatCode="0.00E+00">
                  <c:v>1.67073E-3</c:v>
                </c:pt>
                <c:pt idx="155697" formatCode="0.00E+00">
                  <c:v>2.0814700000000002E-3</c:v>
                </c:pt>
                <c:pt idx="155698" formatCode="0.00E+00">
                  <c:v>2.48825E-3</c:v>
                </c:pt>
                <c:pt idx="155699" formatCode="0.00E+00">
                  <c:v>2.8907300000000002E-3</c:v>
                </c:pt>
                <c:pt idx="155700" formatCode="0.00E+00">
                  <c:v>3.2885499999999999E-3</c:v>
                </c:pt>
                <c:pt idx="155701" formatCode="0.00E+00">
                  <c:v>3.6813800000000002E-3</c:v>
                </c:pt>
                <c:pt idx="155702" formatCode="0.00E+00">
                  <c:v>4.0688699999999996E-3</c:v>
                </c:pt>
                <c:pt idx="155703" formatCode="0.00E+00">
                  <c:v>4.4507000000000001E-3</c:v>
                </c:pt>
                <c:pt idx="155704" formatCode="0.00E+00">
                  <c:v>4.8265599999999997E-3</c:v>
                </c:pt>
                <c:pt idx="155705" formatCode="0.00E+00">
                  <c:v>5.1961400000000001E-3</c:v>
                </c:pt>
                <c:pt idx="155706" formatCode="0.00E+00">
                  <c:v>5.5591399999999997E-3</c:v>
                </c:pt>
                <c:pt idx="155707" formatCode="0.00E+00">
                  <c:v>5.9152600000000003E-3</c:v>
                </c:pt>
                <c:pt idx="155708" formatCode="0.00E+00">
                  <c:v>6.2642399999999999E-3</c:v>
                </c:pt>
                <c:pt idx="155709" formatCode="0.00E+00">
                  <c:v>6.6057900000000003E-3</c:v>
                </c:pt>
                <c:pt idx="155710" formatCode="0.00E+00">
                  <c:v>6.9396600000000003E-3</c:v>
                </c:pt>
                <c:pt idx="155711" formatCode="0.00E+00">
                  <c:v>7.2656099999999996E-3</c:v>
                </c:pt>
                <c:pt idx="155712" formatCode="0.00E+00">
                  <c:v>7.5833799999999998E-3</c:v>
                </c:pt>
                <c:pt idx="155713" formatCode="0.00E+00">
                  <c:v>7.8927500000000005E-3</c:v>
                </c:pt>
                <c:pt idx="155714" formatCode="0.00E+00">
                  <c:v>8.1934999999999994E-3</c:v>
                </c:pt>
                <c:pt idx="155715" formatCode="0.00E+00">
                  <c:v>8.4854300000000004E-3</c:v>
                </c:pt>
                <c:pt idx="155716" formatCode="0.00E+00">
                  <c:v>8.7683399999999995E-3</c:v>
                </c:pt>
                <c:pt idx="155717" formatCode="0.00E+00">
                  <c:v>9.0420399999999995E-3</c:v>
                </c:pt>
                <c:pt idx="155718" formatCode="0.00E+00">
                  <c:v>9.3063599999999996E-3</c:v>
                </c:pt>
                <c:pt idx="155719" formatCode="0.00E+00">
                  <c:v>9.5611399999999992E-3</c:v>
                </c:pt>
                <c:pt idx="155720" formatCode="0.00E+00">
                  <c:v>9.8062300000000008E-3</c:v>
                </c:pt>
                <c:pt idx="155721">
                  <c:v>1.00415E-2</c:v>
                </c:pt>
                <c:pt idx="155722">
                  <c:v>1.02668E-2</c:v>
                </c:pt>
                <c:pt idx="155723">
                  <c:v>1.0482E-2</c:v>
                </c:pt>
                <c:pt idx="155724">
                  <c:v>1.0687E-2</c:v>
                </c:pt>
                <c:pt idx="155725">
                  <c:v>1.0881800000000001E-2</c:v>
                </c:pt>
                <c:pt idx="155726">
                  <c:v>1.10662E-2</c:v>
                </c:pt>
                <c:pt idx="155727">
                  <c:v>1.1240200000000001E-2</c:v>
                </c:pt>
                <c:pt idx="155728">
                  <c:v>1.1403699999999999E-2</c:v>
                </c:pt>
                <c:pt idx="155729">
                  <c:v>1.15566E-2</c:v>
                </c:pt>
                <c:pt idx="155730">
                  <c:v>1.1698999999999999E-2</c:v>
                </c:pt>
                <c:pt idx="155731">
                  <c:v>1.1830800000000001E-2</c:v>
                </c:pt>
                <c:pt idx="155732">
                  <c:v>1.1952000000000001E-2</c:v>
                </c:pt>
                <c:pt idx="155733">
                  <c:v>1.20626E-2</c:v>
                </c:pt>
                <c:pt idx="155734">
                  <c:v>1.21625E-2</c:v>
                </c:pt>
                <c:pt idx="155735">
                  <c:v>1.22519E-2</c:v>
                </c:pt>
                <c:pt idx="155736">
                  <c:v>1.23307E-2</c:v>
                </c:pt>
                <c:pt idx="155737">
                  <c:v>1.2398899999999999E-2</c:v>
                </c:pt>
                <c:pt idx="155738">
                  <c:v>1.2456699999999999E-2</c:v>
                </c:pt>
                <c:pt idx="155739">
                  <c:v>1.2504100000000001E-2</c:v>
                </c:pt>
                <c:pt idx="155740">
                  <c:v>1.2541200000000001E-2</c:v>
                </c:pt>
                <c:pt idx="155741">
                  <c:v>1.25679E-2</c:v>
                </c:pt>
                <c:pt idx="155742">
                  <c:v>1.25845E-2</c:v>
                </c:pt>
                <c:pt idx="155743">
                  <c:v>1.25909E-2</c:v>
                </c:pt>
                <c:pt idx="155744">
                  <c:v>1.25874E-2</c:v>
                </c:pt>
                <c:pt idx="155745">
                  <c:v>1.2574E-2</c:v>
                </c:pt>
                <c:pt idx="155746">
                  <c:v>1.2550800000000001E-2</c:v>
                </c:pt>
                <c:pt idx="155747">
                  <c:v>1.2518100000000001E-2</c:v>
                </c:pt>
                <c:pt idx="155748">
                  <c:v>1.24758E-2</c:v>
                </c:pt>
                <c:pt idx="155749">
                  <c:v>1.24241E-2</c:v>
                </c:pt>
                <c:pt idx="155750">
                  <c:v>1.2363300000000001E-2</c:v>
                </c:pt>
                <c:pt idx="155751">
                  <c:v>1.2293399999999999E-2</c:v>
                </c:pt>
                <c:pt idx="155752">
                  <c:v>1.2214600000000001E-2</c:v>
                </c:pt>
                <c:pt idx="155753">
                  <c:v>1.21271E-2</c:v>
                </c:pt>
                <c:pt idx="155754">
                  <c:v>1.2031099999999999E-2</c:v>
                </c:pt>
                <c:pt idx="155755">
                  <c:v>1.19267E-2</c:v>
                </c:pt>
                <c:pt idx="155756">
                  <c:v>1.1814099999999999E-2</c:v>
                </c:pt>
                <c:pt idx="155757">
                  <c:v>1.1693500000000001E-2</c:v>
                </c:pt>
                <c:pt idx="155758">
                  <c:v>1.15651E-2</c:v>
                </c:pt>
                <c:pt idx="155759">
                  <c:v>1.14292E-2</c:v>
                </c:pt>
                <c:pt idx="155760">
                  <c:v>1.12858E-2</c:v>
                </c:pt>
                <c:pt idx="155761">
                  <c:v>1.1135300000000001E-2</c:v>
                </c:pt>
                <c:pt idx="155762">
                  <c:v>1.0977799999999999E-2</c:v>
                </c:pt>
                <c:pt idx="155763">
                  <c:v>1.08135E-2</c:v>
                </c:pt>
                <c:pt idx="155764">
                  <c:v>1.06427E-2</c:v>
                </c:pt>
                <c:pt idx="155765">
                  <c:v>1.0465500000000001E-2</c:v>
                </c:pt>
                <c:pt idx="155766">
                  <c:v>1.0282299999999999E-2</c:v>
                </c:pt>
                <c:pt idx="155767">
                  <c:v>1.0093100000000001E-2</c:v>
                </c:pt>
                <c:pt idx="155768" formatCode="0.00E+00">
                  <c:v>9.8982400000000009E-3</c:v>
                </c:pt>
                <c:pt idx="155769" formatCode="0.00E+00">
                  <c:v>9.6979500000000003E-3</c:v>
                </c:pt>
                <c:pt idx="155770" formatCode="0.00E+00">
                  <c:v>9.4924399999999996E-3</c:v>
                </c:pt>
                <c:pt idx="155771" formatCode="0.00E+00">
                  <c:v>9.2819200000000008E-3</c:v>
                </c:pt>
                <c:pt idx="155772" formatCode="0.00E+00">
                  <c:v>9.0666299999999991E-3</c:v>
                </c:pt>
                <c:pt idx="155773" formatCode="0.00E+00">
                  <c:v>8.8467800000000003E-3</c:v>
                </c:pt>
                <c:pt idx="155774" formatCode="0.00E+00">
                  <c:v>8.6226099999999993E-3</c:v>
                </c:pt>
                <c:pt idx="155775" formatCode="0.00E+00">
                  <c:v>8.3943400000000001E-3</c:v>
                </c:pt>
                <c:pt idx="155776" formatCode="0.00E+00">
                  <c:v>8.1621799999999998E-3</c:v>
                </c:pt>
                <c:pt idx="155777" formatCode="0.00E+00">
                  <c:v>7.9263600000000003E-3</c:v>
                </c:pt>
                <c:pt idx="155778" formatCode="0.00E+00">
                  <c:v>7.6871099999999996E-3</c:v>
                </c:pt>
                <c:pt idx="155779" formatCode="0.00E+00">
                  <c:v>7.4446299999999998E-3</c:v>
                </c:pt>
                <c:pt idx="155780" formatCode="0.00E+00">
                  <c:v>7.1991599999999996E-3</c:v>
                </c:pt>
                <c:pt idx="155781" formatCode="0.00E+00">
                  <c:v>6.9508900000000004E-3</c:v>
                </c:pt>
                <c:pt idx="155782" formatCode="0.00E+00">
                  <c:v>6.7000499999999999E-3</c:v>
                </c:pt>
                <c:pt idx="155783" formatCode="0.00E+00">
                  <c:v>6.4468399999999997E-3</c:v>
                </c:pt>
                <c:pt idx="155784" formatCode="0.00E+00">
                  <c:v>6.1914800000000001E-3</c:v>
                </c:pt>
                <c:pt idx="155785" formatCode="0.00E+00">
                  <c:v>5.9341699999999999E-3</c:v>
                </c:pt>
                <c:pt idx="155786" formatCode="0.00E+00">
                  <c:v>5.6750999999999998E-3</c:v>
                </c:pt>
                <c:pt idx="155787" formatCode="0.00E+00">
                  <c:v>5.4144900000000001E-3</c:v>
                </c:pt>
                <c:pt idx="155788" formatCode="0.00E+00">
                  <c:v>5.1525199999999998E-3</c:v>
                </c:pt>
                <c:pt idx="155789" formatCode="0.00E+00">
                  <c:v>4.8893900000000004E-3</c:v>
                </c:pt>
                <c:pt idx="155790" formatCode="0.00E+00">
                  <c:v>4.6252899999999998E-3</c:v>
                </c:pt>
                <c:pt idx="155791" formatCode="0.00E+00">
                  <c:v>4.3604000000000004E-3</c:v>
                </c:pt>
                <c:pt idx="155792" formatCode="0.00E+00">
                  <c:v>4.0949100000000002E-3</c:v>
                </c:pt>
                <c:pt idx="155793" formatCode="0.00E+00">
                  <c:v>3.82899E-3</c:v>
                </c:pt>
                <c:pt idx="155794" formatCode="0.00E+00">
                  <c:v>3.56281E-3</c:v>
                </c:pt>
                <c:pt idx="155795" formatCode="0.00E+00">
                  <c:v>3.2965500000000001E-3</c:v>
                </c:pt>
                <c:pt idx="155796" formatCode="0.00E+00">
                  <c:v>3.0303800000000001E-3</c:v>
                </c:pt>
                <c:pt idx="155797" formatCode="0.00E+00">
                  <c:v>2.7644499999999999E-3</c:v>
                </c:pt>
                <c:pt idx="155798" formatCode="0.00E+00">
                  <c:v>2.49892E-3</c:v>
                </c:pt>
                <c:pt idx="155799" formatCode="0.00E+00">
                  <c:v>2.2339500000000002E-3</c:v>
                </c:pt>
                <c:pt idx="155800" formatCode="0.00E+00">
                  <c:v>1.9696800000000001E-3</c:v>
                </c:pt>
                <c:pt idx="155801" formatCode="0.00E+00">
                  <c:v>1.70627E-3</c:v>
                </c:pt>
                <c:pt idx="155802" formatCode="0.00E+00">
                  <c:v>1.44385E-3</c:v>
                </c:pt>
                <c:pt idx="155803" formatCode="0.00E+00">
                  <c:v>1.1825500000000001E-3</c:v>
                </c:pt>
                <c:pt idx="155804" formatCode="0.00E+00">
                  <c:v>9.2251699999999998E-4</c:v>
                </c:pt>
                <c:pt idx="155805" formatCode="0.00E+00">
                  <c:v>6.6387200000000003E-4</c:v>
                </c:pt>
                <c:pt idx="155806" formatCode="0.00E+00">
                  <c:v>4.0674E-4</c:v>
                </c:pt>
                <c:pt idx="155807" formatCode="0.00E+00">
                  <c:v>1.51242E-4</c:v>
                </c:pt>
                <c:pt idx="155808" formatCode="0.00E+00">
                  <c:v>-1.02507E-4</c:v>
                </c:pt>
                <c:pt idx="155809" formatCode="0.00E+00">
                  <c:v>-3.5439599999999999E-4</c:v>
                </c:pt>
                <c:pt idx="155810" formatCode="0.00E+00">
                  <c:v>-6.0431600000000003E-4</c:v>
                </c:pt>
                <c:pt idx="155811" formatCode="0.00E+00">
                  <c:v>-8.5216299999999997E-4</c:v>
                </c:pt>
                <c:pt idx="155812" formatCode="0.00E+00">
                  <c:v>-1.0978400000000001E-3</c:v>
                </c:pt>
                <c:pt idx="155813" formatCode="0.00E+00">
                  <c:v>-1.3412400000000001E-3</c:v>
                </c:pt>
                <c:pt idx="155814" formatCode="0.00E+00">
                  <c:v>-1.5822900000000001E-3</c:v>
                </c:pt>
                <c:pt idx="155815" formatCode="0.00E+00">
                  <c:v>-1.82088E-3</c:v>
                </c:pt>
                <c:pt idx="155816" formatCode="0.00E+00">
                  <c:v>-2.0569400000000002E-3</c:v>
                </c:pt>
                <c:pt idx="155817" formatCode="0.00E+00">
                  <c:v>-2.2903899999999998E-3</c:v>
                </c:pt>
                <c:pt idx="155818" formatCode="0.00E+00">
                  <c:v>-2.5211299999999999E-3</c:v>
                </c:pt>
                <c:pt idx="155819" formatCode="0.00E+00">
                  <c:v>-2.7491099999999999E-3</c:v>
                </c:pt>
                <c:pt idx="155820" formatCode="0.00E+00">
                  <c:v>-2.97424E-3</c:v>
                </c:pt>
                <c:pt idx="155821" formatCode="0.00E+00">
                  <c:v>-3.19645E-3</c:v>
                </c:pt>
                <c:pt idx="155822" formatCode="0.00E+00">
                  <c:v>-3.4156899999999999E-3</c:v>
                </c:pt>
                <c:pt idx="155823" formatCode="0.00E+00">
                  <c:v>-3.6318800000000001E-3</c:v>
                </c:pt>
                <c:pt idx="155824" formatCode="0.00E+00">
                  <c:v>-3.8449600000000001E-3</c:v>
                </c:pt>
                <c:pt idx="155825" formatCode="0.00E+00">
                  <c:v>-4.0548800000000003E-3</c:v>
                </c:pt>
                <c:pt idx="155826" formatCode="0.00E+00">
                  <c:v>-4.2615800000000001E-3</c:v>
                </c:pt>
                <c:pt idx="155827" formatCode="0.00E+00">
                  <c:v>-4.4650100000000002E-3</c:v>
                </c:pt>
                <c:pt idx="155828" formatCode="0.00E+00">
                  <c:v>-4.6651000000000001E-3</c:v>
                </c:pt>
                <c:pt idx="155829" formatCode="0.00E+00">
                  <c:v>-4.8618200000000002E-3</c:v>
                </c:pt>
                <c:pt idx="155830" formatCode="0.00E+00">
                  <c:v>-5.0551099999999998E-3</c:v>
                </c:pt>
                <c:pt idx="155831" formatCode="0.00E+00">
                  <c:v>-5.2449200000000001E-3</c:v>
                </c:pt>
                <c:pt idx="155832" formatCode="0.00E+00">
                  <c:v>-5.4312199999999996E-3</c:v>
                </c:pt>
                <c:pt idx="155833" formatCode="0.00E+00">
                  <c:v>-5.6139500000000004E-3</c:v>
                </c:pt>
                <c:pt idx="155834" formatCode="0.00E+00">
                  <c:v>-5.7930799999999999E-3</c:v>
                </c:pt>
                <c:pt idx="155835" formatCode="0.00E+00">
                  <c:v>-5.9685600000000004E-3</c:v>
                </c:pt>
                <c:pt idx="155836" formatCode="0.00E+00">
                  <c:v>-6.1403500000000001E-3</c:v>
                </c:pt>
                <c:pt idx="155837" formatCode="0.00E+00">
                  <c:v>-6.3084100000000004E-3</c:v>
                </c:pt>
                <c:pt idx="155838" formatCode="0.00E+00">
                  <c:v>-6.4727099999999996E-3</c:v>
                </c:pt>
                <c:pt idx="155839" formatCode="0.00E+00">
                  <c:v>-6.6331999999999997E-3</c:v>
                </c:pt>
                <c:pt idx="155840" formatCode="0.00E+00">
                  <c:v>-6.7898500000000001E-3</c:v>
                </c:pt>
                <c:pt idx="155841" formatCode="0.00E+00">
                  <c:v>-6.94262E-3</c:v>
                </c:pt>
                <c:pt idx="155842" formatCode="0.00E+00">
                  <c:v>-7.0914699999999999E-3</c:v>
                </c:pt>
                <c:pt idx="155843" formatCode="0.00E+00">
                  <c:v>-7.2363699999999998E-3</c:v>
                </c:pt>
                <c:pt idx="155844" formatCode="0.00E+00">
                  <c:v>-7.3772799999999999E-3</c:v>
                </c:pt>
                <c:pt idx="155845" formatCode="0.00E+00">
                  <c:v>-7.5141599999999998E-3</c:v>
                </c:pt>
                <c:pt idx="155846" formatCode="0.00E+00">
                  <c:v>-7.6469900000000002E-3</c:v>
                </c:pt>
                <c:pt idx="155847" formatCode="0.00E+00">
                  <c:v>-7.7757099999999999E-3</c:v>
                </c:pt>
                <c:pt idx="155848" formatCode="0.00E+00">
                  <c:v>-7.9003000000000007E-3</c:v>
                </c:pt>
                <c:pt idx="155849" formatCode="0.00E+00">
                  <c:v>-8.0207200000000003E-3</c:v>
                </c:pt>
                <c:pt idx="155850" formatCode="0.00E+00">
                  <c:v>-8.1369200000000006E-3</c:v>
                </c:pt>
                <c:pt idx="155851" formatCode="0.00E+00">
                  <c:v>-8.24889E-3</c:v>
                </c:pt>
                <c:pt idx="155852" formatCode="0.00E+00">
                  <c:v>-8.3565600000000007E-3</c:v>
                </c:pt>
                <c:pt idx="155853" formatCode="0.00E+00">
                  <c:v>-8.4599199999999992E-3</c:v>
                </c:pt>
                <c:pt idx="155854" formatCode="0.00E+00">
                  <c:v>-8.5589199999999994E-3</c:v>
                </c:pt>
                <c:pt idx="155855" formatCode="0.00E+00">
                  <c:v>-8.6535099999999997E-3</c:v>
                </c:pt>
                <c:pt idx="155856" formatCode="0.00E+00">
                  <c:v>-8.7436700000000003E-3</c:v>
                </c:pt>
                <c:pt idx="155857" formatCode="0.00E+00">
                  <c:v>-8.8293499999999997E-3</c:v>
                </c:pt>
                <c:pt idx="155858" formatCode="0.00E+00">
                  <c:v>-8.91051E-3</c:v>
                </c:pt>
                <c:pt idx="155859" formatCode="0.00E+00">
                  <c:v>-8.9870999999999996E-3</c:v>
                </c:pt>
                <c:pt idx="155860" formatCode="0.00E+00">
                  <c:v>-9.0591000000000005E-3</c:v>
                </c:pt>
                <c:pt idx="155861" formatCode="0.00E+00">
                  <c:v>-9.1264499999999995E-3</c:v>
                </c:pt>
                <c:pt idx="155862" formatCode="0.00E+00">
                  <c:v>-9.1891200000000003E-3</c:v>
                </c:pt>
                <c:pt idx="155863" formatCode="0.00E+00">
                  <c:v>-9.2470499999999997E-3</c:v>
                </c:pt>
                <c:pt idx="155864" formatCode="0.00E+00">
                  <c:v>-9.3002199999999997E-3</c:v>
                </c:pt>
                <c:pt idx="155865" formatCode="0.00E+00">
                  <c:v>-9.3485700000000005E-3</c:v>
                </c:pt>
                <c:pt idx="155866" formatCode="0.00E+00">
                  <c:v>-9.3920600000000007E-3</c:v>
                </c:pt>
                <c:pt idx="155867" formatCode="0.00E+00">
                  <c:v>-9.4306400000000006E-3</c:v>
                </c:pt>
                <c:pt idx="155868" formatCode="0.00E+00">
                  <c:v>-9.4642900000000002E-3</c:v>
                </c:pt>
                <c:pt idx="155869" formatCode="0.00E+00">
                  <c:v>-9.4929400000000001E-3</c:v>
                </c:pt>
                <c:pt idx="155870" formatCode="0.00E+00">
                  <c:v>-9.5165500000000004E-3</c:v>
                </c:pt>
                <c:pt idx="155871" formatCode="0.00E+00">
                  <c:v>-9.5350899999999995E-3</c:v>
                </c:pt>
                <c:pt idx="155872" formatCode="0.00E+00">
                  <c:v>-9.5485099999999996E-3</c:v>
                </c:pt>
                <c:pt idx="155873" formatCode="0.00E+00">
                  <c:v>-9.5567699999999992E-3</c:v>
                </c:pt>
                <c:pt idx="155874" formatCode="0.00E+00">
                  <c:v>-9.5598200000000001E-3</c:v>
                </c:pt>
                <c:pt idx="155875" formatCode="0.00E+00">
                  <c:v>-9.5576099999999994E-3</c:v>
                </c:pt>
                <c:pt idx="155876" formatCode="0.00E+00">
                  <c:v>-9.5501200000000005E-3</c:v>
                </c:pt>
                <c:pt idx="155877" formatCode="0.00E+00">
                  <c:v>-9.5373000000000003E-3</c:v>
                </c:pt>
                <c:pt idx="155878" formatCode="0.00E+00">
                  <c:v>-9.5191100000000008E-3</c:v>
                </c:pt>
                <c:pt idx="155879" formatCode="0.00E+00">
                  <c:v>-9.4955100000000004E-3</c:v>
                </c:pt>
                <c:pt idx="155880" formatCode="0.00E+00">
                  <c:v>-9.4664699999999994E-3</c:v>
                </c:pt>
                <c:pt idx="155881" formatCode="0.00E+00">
                  <c:v>-9.4319399999999998E-3</c:v>
                </c:pt>
                <c:pt idx="155882" formatCode="0.00E+00">
                  <c:v>-9.3918999999999999E-3</c:v>
                </c:pt>
                <c:pt idx="155883" formatCode="0.00E+00">
                  <c:v>-9.34631E-3</c:v>
                </c:pt>
                <c:pt idx="155884" formatCode="0.00E+00">
                  <c:v>-9.2951400000000003E-3</c:v>
                </c:pt>
                <c:pt idx="155885" formatCode="0.00E+00">
                  <c:v>-9.2383599999999993E-3</c:v>
                </c:pt>
                <c:pt idx="155886" formatCode="0.00E+00">
                  <c:v>-9.1759500000000004E-3</c:v>
                </c:pt>
                <c:pt idx="155887" formatCode="0.00E+00">
                  <c:v>-9.1078800000000005E-3</c:v>
                </c:pt>
                <c:pt idx="155888" formatCode="0.00E+00">
                  <c:v>-9.0341299999999996E-3</c:v>
                </c:pt>
                <c:pt idx="155889" formatCode="0.00E+00">
                  <c:v>-8.9546799999999996E-3</c:v>
                </c:pt>
                <c:pt idx="155890" formatCode="0.00E+00">
                  <c:v>-8.8695100000000006E-3</c:v>
                </c:pt>
                <c:pt idx="155891" formatCode="0.00E+00">
                  <c:v>-8.7786099999999992E-3</c:v>
                </c:pt>
                <c:pt idx="155892" formatCode="0.00E+00">
                  <c:v>-8.6819700000000007E-3</c:v>
                </c:pt>
                <c:pt idx="155893" formatCode="0.00E+00">
                  <c:v>-8.5795799999999998E-3</c:v>
                </c:pt>
                <c:pt idx="155894" formatCode="0.00E+00">
                  <c:v>-8.4714400000000002E-3</c:v>
                </c:pt>
                <c:pt idx="155895" formatCode="0.00E+00">
                  <c:v>-8.3575400000000001E-3</c:v>
                </c:pt>
                <c:pt idx="155896" formatCode="0.00E+00">
                  <c:v>-8.2378999999999994E-3</c:v>
                </c:pt>
                <c:pt idx="155897" formatCode="0.00E+00">
                  <c:v>-8.1125199999999998E-3</c:v>
                </c:pt>
                <c:pt idx="155898" formatCode="0.00E+00">
                  <c:v>-7.9814099999999995E-3</c:v>
                </c:pt>
                <c:pt idx="155899" formatCode="0.00E+00">
                  <c:v>-7.8445800000000003E-3</c:v>
                </c:pt>
                <c:pt idx="155900" formatCode="0.00E+00">
                  <c:v>-7.7020500000000002E-3</c:v>
                </c:pt>
                <c:pt idx="155901" formatCode="0.00E+00">
                  <c:v>-7.5538599999999999E-3</c:v>
                </c:pt>
                <c:pt idx="155902" formatCode="0.00E+00">
                  <c:v>-7.4000300000000001E-3</c:v>
                </c:pt>
                <c:pt idx="155903" formatCode="0.00E+00">
                  <c:v>-7.2405899999999999E-3</c:v>
                </c:pt>
                <c:pt idx="155904" formatCode="0.00E+00">
                  <c:v>-7.0755799999999997E-3</c:v>
                </c:pt>
                <c:pt idx="155905" formatCode="0.00E+00">
                  <c:v>-6.9050500000000003E-3</c:v>
                </c:pt>
                <c:pt idx="155906" formatCode="0.00E+00">
                  <c:v>-6.7290400000000004E-3</c:v>
                </c:pt>
                <c:pt idx="155907" formatCode="0.00E+00">
                  <c:v>-6.5476099999999997E-3</c:v>
                </c:pt>
                <c:pt idx="155908" formatCode="0.00E+00">
                  <c:v>-6.3608199999999997E-3</c:v>
                </c:pt>
                <c:pt idx="155909" formatCode="0.00E+00">
                  <c:v>-6.1687299999999999E-3</c:v>
                </c:pt>
                <c:pt idx="155910" formatCode="0.00E+00">
                  <c:v>-5.9714199999999999E-3</c:v>
                </c:pt>
                <c:pt idx="155911" formatCode="0.00E+00">
                  <c:v>-5.7689600000000001E-3</c:v>
                </c:pt>
                <c:pt idx="155912" formatCode="0.00E+00">
                  <c:v>-5.5614200000000001E-3</c:v>
                </c:pt>
                <c:pt idx="155913" formatCode="0.00E+00">
                  <c:v>-5.3489100000000001E-3</c:v>
                </c:pt>
                <c:pt idx="155914" formatCode="0.00E+00">
                  <c:v>-5.1315099999999997E-3</c:v>
                </c:pt>
                <c:pt idx="155915" formatCode="0.00E+00">
                  <c:v>-4.90932E-3</c:v>
                </c:pt>
                <c:pt idx="155916" formatCode="0.00E+00">
                  <c:v>-4.6824400000000004E-3</c:v>
                </c:pt>
                <c:pt idx="155917" formatCode="0.00E+00">
                  <c:v>-4.4510000000000001E-3</c:v>
                </c:pt>
                <c:pt idx="155918" formatCode="0.00E+00">
                  <c:v>-4.2151000000000003E-3</c:v>
                </c:pt>
                <c:pt idx="155919" formatCode="0.00E+00">
                  <c:v>-3.9748700000000001E-3</c:v>
                </c:pt>
                <c:pt idx="155920" formatCode="0.00E+00">
                  <c:v>-3.7304399999999998E-3</c:v>
                </c:pt>
                <c:pt idx="155921" formatCode="0.00E+00">
                  <c:v>-3.4819299999999998E-3</c:v>
                </c:pt>
                <c:pt idx="155922" formatCode="0.00E+00">
                  <c:v>-3.2295000000000002E-3</c:v>
                </c:pt>
                <c:pt idx="155923" formatCode="0.00E+00">
                  <c:v>-2.9732999999999999E-3</c:v>
                </c:pt>
                <c:pt idx="155924" formatCode="0.00E+00">
                  <c:v>-2.71346E-3</c:v>
                </c:pt>
                <c:pt idx="155925" formatCode="0.00E+00">
                  <c:v>-2.4501599999999998E-3</c:v>
                </c:pt>
                <c:pt idx="155926" formatCode="0.00E+00">
                  <c:v>-2.1835499999999998E-3</c:v>
                </c:pt>
                <c:pt idx="155927" formatCode="0.00E+00">
                  <c:v>-1.9138099999999999E-3</c:v>
                </c:pt>
                <c:pt idx="155928" formatCode="0.00E+00">
                  <c:v>-1.6411100000000001E-3</c:v>
                </c:pt>
                <c:pt idx="155929" formatCode="0.00E+00">
                  <c:v>-1.36564E-3</c:v>
                </c:pt>
                <c:pt idx="155930" formatCode="0.00E+00">
                  <c:v>-1.0875699999999999E-3</c:v>
                </c:pt>
                <c:pt idx="155931" formatCode="0.00E+00">
                  <c:v>-8.0710999999999999E-4</c:v>
                </c:pt>
                <c:pt idx="155932" formatCode="0.00E+00">
                  <c:v>-5.2444999999999998E-4</c:v>
                </c:pt>
                <c:pt idx="155933" formatCode="0.00E+00">
                  <c:v>-2.3979200000000001E-4</c:v>
                </c:pt>
                <c:pt idx="155934" formatCode="0.00E+00">
                  <c:v>4.6655500000000001E-5</c:v>
                </c:pt>
                <c:pt idx="155935" formatCode="0.00E+00">
                  <c:v>3.3468000000000001E-4</c:v>
                </c:pt>
                <c:pt idx="155936" formatCode="0.00E+00">
                  <c:v>6.2406500000000004E-4</c:v>
                </c:pt>
                <c:pt idx="155937" formatCode="0.00E+00">
                  <c:v>9.1458800000000003E-4</c:v>
                </c:pt>
                <c:pt idx="155938" formatCode="0.00E+00">
                  <c:v>1.2060199999999999E-3</c:v>
                </c:pt>
                <c:pt idx="155939" formatCode="0.00E+00">
                  <c:v>1.49814E-3</c:v>
                </c:pt>
                <c:pt idx="155940" formatCode="0.00E+00">
                  <c:v>1.79071E-3</c:v>
                </c:pt>
                <c:pt idx="155941" formatCode="0.00E+00">
                  <c:v>2.0834999999999998E-3</c:v>
                </c:pt>
                <c:pt idx="155942" formatCode="0.00E+00">
                  <c:v>2.3762499999999999E-3</c:v>
                </c:pt>
                <c:pt idx="155943" formatCode="0.00E+00">
                  <c:v>2.6687299999999998E-3</c:v>
                </c:pt>
                <c:pt idx="155944" formatCode="0.00E+00">
                  <c:v>2.9606900000000002E-3</c:v>
                </c:pt>
                <c:pt idx="155945" formatCode="0.00E+00">
                  <c:v>3.25188E-3</c:v>
                </c:pt>
                <c:pt idx="155946" formatCode="0.00E+00">
                  <c:v>3.5420500000000001E-3</c:v>
                </c:pt>
                <c:pt idx="155947" formatCode="0.00E+00">
                  <c:v>3.8309400000000001E-3</c:v>
                </c:pt>
                <c:pt idx="155948" formatCode="0.00E+00">
                  <c:v>4.1183000000000001E-3</c:v>
                </c:pt>
                <c:pt idx="155949" formatCode="0.00E+00">
                  <c:v>4.4038699999999998E-3</c:v>
                </c:pt>
                <c:pt idx="155950" formatCode="0.00E+00">
                  <c:v>4.6873899999999996E-3</c:v>
                </c:pt>
                <c:pt idx="155951" formatCode="0.00E+00">
                  <c:v>4.9686000000000001E-3</c:v>
                </c:pt>
                <c:pt idx="155952" formatCode="0.00E+00">
                  <c:v>5.2472400000000002E-3</c:v>
                </c:pt>
                <c:pt idx="155953" formatCode="0.00E+00">
                  <c:v>5.5230399999999999E-3</c:v>
                </c:pt>
                <c:pt idx="155954" formatCode="0.00E+00">
                  <c:v>5.7957499999999997E-3</c:v>
                </c:pt>
                <c:pt idx="155955" formatCode="0.00E+00">
                  <c:v>6.0650900000000004E-3</c:v>
                </c:pt>
                <c:pt idx="155956" formatCode="0.00E+00">
                  <c:v>6.33082E-3</c:v>
                </c:pt>
                <c:pt idx="155957" formatCode="0.00E+00">
                  <c:v>6.5926700000000001E-3</c:v>
                </c:pt>
                <c:pt idx="155958" formatCode="0.00E+00">
                  <c:v>6.8503799999999997E-3</c:v>
                </c:pt>
                <c:pt idx="155959" formatCode="0.00E+00">
                  <c:v>7.1036800000000002E-3</c:v>
                </c:pt>
                <c:pt idx="155960" formatCode="0.00E+00">
                  <c:v>7.3523399999999997E-3</c:v>
                </c:pt>
                <c:pt idx="155961" formatCode="0.00E+00">
                  <c:v>7.5960799999999998E-3</c:v>
                </c:pt>
                <c:pt idx="155962" formatCode="0.00E+00">
                  <c:v>7.8346600000000002E-3</c:v>
                </c:pt>
                <c:pt idx="155963" formatCode="0.00E+00">
                  <c:v>8.0678299999999998E-3</c:v>
                </c:pt>
                <c:pt idx="155964" formatCode="0.00E+00">
                  <c:v>8.2953300000000001E-3</c:v>
                </c:pt>
                <c:pt idx="155965" formatCode="0.00E+00">
                  <c:v>8.5169400000000006E-3</c:v>
                </c:pt>
                <c:pt idx="155966" formatCode="0.00E+00">
                  <c:v>8.7324099999999995E-3</c:v>
                </c:pt>
                <c:pt idx="155967" formatCode="0.00E+00">
                  <c:v>8.9414899999999999E-3</c:v>
                </c:pt>
                <c:pt idx="155968" formatCode="0.00E+00">
                  <c:v>9.1439699999999995E-3</c:v>
                </c:pt>
                <c:pt idx="155969" formatCode="0.00E+00">
                  <c:v>9.3396199999999999E-3</c:v>
                </c:pt>
                <c:pt idx="155970" formatCode="0.00E+00">
                  <c:v>9.5282100000000005E-3</c:v>
                </c:pt>
                <c:pt idx="155971" formatCode="0.00E+00">
                  <c:v>9.7095299999999992E-3</c:v>
                </c:pt>
                <c:pt idx="155972" formatCode="0.00E+00">
                  <c:v>9.8833600000000008E-3</c:v>
                </c:pt>
                <c:pt idx="155973">
                  <c:v>1.0049499999999999E-2</c:v>
                </c:pt>
                <c:pt idx="155974">
                  <c:v>1.02078E-2</c:v>
                </c:pt>
                <c:pt idx="155975">
                  <c:v>1.03579E-2</c:v>
                </c:pt>
                <c:pt idx="155976">
                  <c:v>1.04999E-2</c:v>
                </c:pt>
                <c:pt idx="155977">
                  <c:v>1.06333E-2</c:v>
                </c:pt>
                <c:pt idx="155978">
                  <c:v>1.0758200000000001E-2</c:v>
                </c:pt>
                <c:pt idx="155979">
                  <c:v>1.08743E-2</c:v>
                </c:pt>
                <c:pt idx="155980">
                  <c:v>1.09815E-2</c:v>
                </c:pt>
                <c:pt idx="155981">
                  <c:v>1.1079500000000001E-2</c:v>
                </c:pt>
                <c:pt idx="155982">
                  <c:v>1.11684E-2</c:v>
                </c:pt>
                <c:pt idx="155983">
                  <c:v>1.12479E-2</c:v>
                </c:pt>
                <c:pt idx="155984">
                  <c:v>1.1318E-2</c:v>
                </c:pt>
                <c:pt idx="155985">
                  <c:v>1.13784E-2</c:v>
                </c:pt>
                <c:pt idx="155986">
                  <c:v>1.14292E-2</c:v>
                </c:pt>
                <c:pt idx="155987">
                  <c:v>1.14702E-2</c:v>
                </c:pt>
                <c:pt idx="155988">
                  <c:v>1.15014E-2</c:v>
                </c:pt>
                <c:pt idx="155989">
                  <c:v>1.1522599999999999E-2</c:v>
                </c:pt>
                <c:pt idx="155990">
                  <c:v>1.15338E-2</c:v>
                </c:pt>
                <c:pt idx="155991">
                  <c:v>1.1535E-2</c:v>
                </c:pt>
                <c:pt idx="155992">
                  <c:v>1.1526099999999999E-2</c:v>
                </c:pt>
                <c:pt idx="155993">
                  <c:v>1.1507099999999999E-2</c:v>
                </c:pt>
                <c:pt idx="155994">
                  <c:v>1.1477899999999999E-2</c:v>
                </c:pt>
                <c:pt idx="155995">
                  <c:v>1.1438500000000001E-2</c:v>
                </c:pt>
                <c:pt idx="155996">
                  <c:v>1.1389E-2</c:v>
                </c:pt>
                <c:pt idx="155997">
                  <c:v>1.13293E-2</c:v>
                </c:pt>
                <c:pt idx="155998">
                  <c:v>1.12595E-2</c:v>
                </c:pt>
                <c:pt idx="155999">
                  <c:v>1.11796E-2</c:v>
                </c:pt>
                <c:pt idx="156000">
                  <c:v>1.1089699999999999E-2</c:v>
                </c:pt>
                <c:pt idx="156001">
                  <c:v>1.09897E-2</c:v>
                </c:pt>
                <c:pt idx="156002">
                  <c:v>1.08798E-2</c:v>
                </c:pt>
                <c:pt idx="156003">
                  <c:v>1.076E-2</c:v>
                </c:pt>
                <c:pt idx="156004">
                  <c:v>1.0630499999999999E-2</c:v>
                </c:pt>
                <c:pt idx="156005">
                  <c:v>1.0491199999999999E-2</c:v>
                </c:pt>
                <c:pt idx="156006">
                  <c:v>1.03424E-2</c:v>
                </c:pt>
                <c:pt idx="156007">
                  <c:v>1.01841E-2</c:v>
                </c:pt>
                <c:pt idx="156008">
                  <c:v>1.0016499999999999E-2</c:v>
                </c:pt>
                <c:pt idx="156009" formatCode="0.00E+00">
                  <c:v>9.8397199999999997E-3</c:v>
                </c:pt>
                <c:pt idx="156010" formatCode="0.00E+00">
                  <c:v>9.6538700000000002E-3</c:v>
                </c:pt>
                <c:pt idx="156011" formatCode="0.00E+00">
                  <c:v>9.4591299999999996E-3</c:v>
                </c:pt>
                <c:pt idx="156012" formatCode="0.00E+00">
                  <c:v>9.2556900000000004E-3</c:v>
                </c:pt>
                <c:pt idx="156013" formatCode="0.00E+00">
                  <c:v>9.0437E-3</c:v>
                </c:pt>
                <c:pt idx="156014" formatCode="0.00E+00">
                  <c:v>8.8233700000000005E-3</c:v>
                </c:pt>
                <c:pt idx="156015" formatCode="0.00E+00">
                  <c:v>8.5948900000000009E-3</c:v>
                </c:pt>
                <c:pt idx="156016" formatCode="0.00E+00">
                  <c:v>8.3584599999999998E-3</c:v>
                </c:pt>
                <c:pt idx="156017" formatCode="0.00E+00">
                  <c:v>8.1143199999999995E-3</c:v>
                </c:pt>
                <c:pt idx="156018" formatCode="0.00E+00">
                  <c:v>7.8626700000000004E-3</c:v>
                </c:pt>
                <c:pt idx="156019" formatCode="0.00E+00">
                  <c:v>7.6037600000000002E-3</c:v>
                </c:pt>
                <c:pt idx="156020" formatCode="0.00E+00">
                  <c:v>7.33783E-3</c:v>
                </c:pt>
                <c:pt idx="156021" formatCode="0.00E+00">
                  <c:v>7.0651300000000002E-3</c:v>
                </c:pt>
                <c:pt idx="156022" formatCode="0.00E+00">
                  <c:v>6.78592E-3</c:v>
                </c:pt>
                <c:pt idx="156023" formatCode="0.00E+00">
                  <c:v>6.5004700000000004E-3</c:v>
                </c:pt>
                <c:pt idx="156024" formatCode="0.00E+00">
                  <c:v>6.2090399999999999E-3</c:v>
                </c:pt>
                <c:pt idx="156025" formatCode="0.00E+00">
                  <c:v>5.9119200000000002E-3</c:v>
                </c:pt>
                <c:pt idx="156026" formatCode="0.00E+00">
                  <c:v>5.6094099999999996E-3</c:v>
                </c:pt>
                <c:pt idx="156027" formatCode="0.00E+00">
                  <c:v>5.3017799999999999E-3</c:v>
                </c:pt>
                <c:pt idx="156028" formatCode="0.00E+00">
                  <c:v>4.9893400000000001E-3</c:v>
                </c:pt>
                <c:pt idx="156029" formatCode="0.00E+00">
                  <c:v>4.6724000000000002E-3</c:v>
                </c:pt>
                <c:pt idx="156030" formatCode="0.00E+00">
                  <c:v>4.35126E-3</c:v>
                </c:pt>
                <c:pt idx="156031" formatCode="0.00E+00">
                  <c:v>4.0262500000000003E-3</c:v>
                </c:pt>
                <c:pt idx="156032" formatCode="0.00E+00">
                  <c:v>3.6976800000000001E-3</c:v>
                </c:pt>
                <c:pt idx="156033" formatCode="0.00E+00">
                  <c:v>3.36587E-3</c:v>
                </c:pt>
                <c:pt idx="156034" formatCode="0.00E+00">
                  <c:v>3.0311600000000002E-3</c:v>
                </c:pt>
                <c:pt idx="156035" formatCode="0.00E+00">
                  <c:v>2.6938700000000001E-3</c:v>
                </c:pt>
                <c:pt idx="156036" formatCode="0.00E+00">
                  <c:v>2.3543499999999998E-3</c:v>
                </c:pt>
                <c:pt idx="156037" formatCode="0.00E+00">
                  <c:v>2.0129200000000001E-3</c:v>
                </c:pt>
                <c:pt idx="156038" formatCode="0.00E+00">
                  <c:v>1.6699200000000001E-3</c:v>
                </c:pt>
                <c:pt idx="156039" formatCode="0.00E+00">
                  <c:v>1.3257099999999999E-3</c:v>
                </c:pt>
                <c:pt idx="156040" formatCode="0.00E+00">
                  <c:v>9.80608E-4</c:v>
                </c:pt>
                <c:pt idx="156041" formatCode="0.00E+00">
                  <c:v>6.3497300000000005E-4</c:v>
                </c:pt>
                <c:pt idx="156042" formatCode="0.00E+00">
                  <c:v>2.8914499999999998E-4</c:v>
                </c:pt>
                <c:pt idx="156043" formatCode="0.00E+00">
                  <c:v>-5.6531199999999998E-5</c:v>
                </c:pt>
                <c:pt idx="156044" formatCode="0.00E+00">
                  <c:v>-4.0171299999999999E-4</c:v>
                </c:pt>
                <c:pt idx="156045" formatCode="0.00E+00">
                  <c:v>-7.4605600000000004E-4</c:v>
                </c:pt>
                <c:pt idx="156046" formatCode="0.00E+00">
                  <c:v>-1.0892199999999999E-3</c:v>
                </c:pt>
                <c:pt idx="156047" formatCode="0.00E+00">
                  <c:v>-1.4308599999999999E-3</c:v>
                </c:pt>
                <c:pt idx="156048" formatCode="0.00E+00">
                  <c:v>-1.77064E-3</c:v>
                </c:pt>
                <c:pt idx="156049" formatCode="0.00E+00">
                  <c:v>-2.1082200000000001E-3</c:v>
                </c:pt>
                <c:pt idx="156050" formatCode="0.00E+00">
                  <c:v>-2.4432799999999999E-3</c:v>
                </c:pt>
                <c:pt idx="156051" formatCode="0.00E+00">
                  <c:v>-2.7754699999999999E-3</c:v>
                </c:pt>
                <c:pt idx="156052" formatCode="0.00E+00">
                  <c:v>-3.1044699999999998E-3</c:v>
                </c:pt>
                <c:pt idx="156053" formatCode="0.00E+00">
                  <c:v>-3.4299600000000001E-3</c:v>
                </c:pt>
                <c:pt idx="156054" formatCode="0.00E+00">
                  <c:v>-3.7516200000000002E-3</c:v>
                </c:pt>
                <c:pt idx="156055" formatCode="0.00E+00">
                  <c:v>-4.0691299999999998E-3</c:v>
                </c:pt>
                <c:pt idx="156056" formatCode="0.00E+00">
                  <c:v>-4.3821800000000003E-3</c:v>
                </c:pt>
                <c:pt idx="156057" formatCode="0.00E+00">
                  <c:v>-4.6904800000000003E-3</c:v>
                </c:pt>
                <c:pt idx="156058" formatCode="0.00E+00">
                  <c:v>-4.9937200000000001E-3</c:v>
                </c:pt>
                <c:pt idx="156059" formatCode="0.00E+00">
                  <c:v>-5.2915999999999996E-3</c:v>
                </c:pt>
                <c:pt idx="156060" formatCode="0.00E+00">
                  <c:v>-5.5838499999999996E-3</c:v>
                </c:pt>
                <c:pt idx="156061" formatCode="0.00E+00">
                  <c:v>-5.87019E-3</c:v>
                </c:pt>
                <c:pt idx="156062" formatCode="0.00E+00">
                  <c:v>-6.1503299999999999E-3</c:v>
                </c:pt>
                <c:pt idx="156063" formatCode="0.00E+00">
                  <c:v>-6.4240299999999998E-3</c:v>
                </c:pt>
                <c:pt idx="156064" formatCode="0.00E+00">
                  <c:v>-6.6910099999999998E-3</c:v>
                </c:pt>
                <c:pt idx="156065" formatCode="0.00E+00">
                  <c:v>-6.9510400000000003E-3</c:v>
                </c:pt>
                <c:pt idx="156066" formatCode="0.00E+00">
                  <c:v>-7.2038700000000002E-3</c:v>
                </c:pt>
                <c:pt idx="156067" formatCode="0.00E+00">
                  <c:v>-7.44927E-3</c:v>
                </c:pt>
                <c:pt idx="156068" formatCode="0.00E+00">
                  <c:v>-7.6870100000000002E-3</c:v>
                </c:pt>
                <c:pt idx="156069" formatCode="0.00E+00">
                  <c:v>-7.9168899999999993E-3</c:v>
                </c:pt>
                <c:pt idx="156070" formatCode="0.00E+00">
                  <c:v>-8.1386900000000005E-3</c:v>
                </c:pt>
                <c:pt idx="156071" formatCode="0.00E+00">
                  <c:v>-8.3522200000000005E-3</c:v>
                </c:pt>
                <c:pt idx="156072" formatCode="0.00E+00">
                  <c:v>-8.5573000000000003E-3</c:v>
                </c:pt>
                <c:pt idx="156073" formatCode="0.00E+00">
                  <c:v>-8.7537499999999994E-3</c:v>
                </c:pt>
                <c:pt idx="156074" formatCode="0.00E+00">
                  <c:v>-8.9414000000000004E-3</c:v>
                </c:pt>
                <c:pt idx="156075" formatCode="0.00E+00">
                  <c:v>-9.1201100000000007E-3</c:v>
                </c:pt>
                <c:pt idx="156076" formatCode="0.00E+00">
                  <c:v>-9.2897099999999996E-3</c:v>
                </c:pt>
                <c:pt idx="156077" formatCode="0.00E+00">
                  <c:v>-9.4500899999999995E-3</c:v>
                </c:pt>
                <c:pt idx="156078" formatCode="0.00E+00">
                  <c:v>-9.6011199999999994E-3</c:v>
                </c:pt>
                <c:pt idx="156079" formatCode="0.00E+00">
                  <c:v>-9.7426700000000001E-3</c:v>
                </c:pt>
                <c:pt idx="156080" formatCode="0.00E+00">
                  <c:v>-9.8746600000000004E-3</c:v>
                </c:pt>
                <c:pt idx="156081" formatCode="0.00E+00">
                  <c:v>-9.9969900000000007E-3</c:v>
                </c:pt>
                <c:pt idx="156082">
                  <c:v>-1.01096E-2</c:v>
                </c:pt>
                <c:pt idx="156083">
                  <c:v>-1.02124E-2</c:v>
                </c:pt>
                <c:pt idx="156084">
                  <c:v>-1.03053E-2</c:v>
                </c:pt>
                <c:pt idx="156085">
                  <c:v>-1.03883E-2</c:v>
                </c:pt>
                <c:pt idx="156086">
                  <c:v>-1.04613E-2</c:v>
                </c:pt>
                <c:pt idx="156087">
                  <c:v>-1.05244E-2</c:v>
                </c:pt>
                <c:pt idx="156088">
                  <c:v>-1.05775E-2</c:v>
                </c:pt>
                <c:pt idx="156089">
                  <c:v>-1.0620599999999999E-2</c:v>
                </c:pt>
                <c:pt idx="156090">
                  <c:v>-1.06537E-2</c:v>
                </c:pt>
                <c:pt idx="156091">
                  <c:v>-1.06769E-2</c:v>
                </c:pt>
                <c:pt idx="156092">
                  <c:v>-1.0690099999999999E-2</c:v>
                </c:pt>
                <c:pt idx="156093">
                  <c:v>-1.06935E-2</c:v>
                </c:pt>
                <c:pt idx="156094">
                  <c:v>-1.0687E-2</c:v>
                </c:pt>
                <c:pt idx="156095">
                  <c:v>-1.06707E-2</c:v>
                </c:pt>
                <c:pt idx="156096">
                  <c:v>-1.0644799999999999E-2</c:v>
                </c:pt>
                <c:pt idx="156097">
                  <c:v>-1.0609199999999999E-2</c:v>
                </c:pt>
                <c:pt idx="156098">
                  <c:v>-1.05641E-2</c:v>
                </c:pt>
                <c:pt idx="156099">
                  <c:v>-1.0509599999999999E-2</c:v>
                </c:pt>
                <c:pt idx="156100">
                  <c:v>-1.04458E-2</c:v>
                </c:pt>
                <c:pt idx="156101">
                  <c:v>-1.03728E-2</c:v>
                </c:pt>
                <c:pt idx="156102">
                  <c:v>-1.02907E-2</c:v>
                </c:pt>
                <c:pt idx="156103">
                  <c:v>-1.01998E-2</c:v>
                </c:pt>
                <c:pt idx="156104">
                  <c:v>-1.0100100000000001E-2</c:v>
                </c:pt>
                <c:pt idx="156105" formatCode="0.00E+00">
                  <c:v>-9.9917400000000007E-3</c:v>
                </c:pt>
                <c:pt idx="156106" formatCode="0.00E+00">
                  <c:v>-9.8749800000000002E-3</c:v>
                </c:pt>
                <c:pt idx="156107" formatCode="0.00E+00">
                  <c:v>-9.7499600000000002E-3</c:v>
                </c:pt>
                <c:pt idx="156108" formatCode="0.00E+00">
                  <c:v>-9.6168699999999996E-3</c:v>
                </c:pt>
                <c:pt idx="156109" formatCode="0.00E+00">
                  <c:v>-9.4758900000000007E-3</c:v>
                </c:pt>
                <c:pt idx="156110" formatCode="0.00E+00">
                  <c:v>-9.3272200000000006E-3</c:v>
                </c:pt>
                <c:pt idx="156111" formatCode="0.00E+00">
                  <c:v>-9.1710699999999999E-3</c:v>
                </c:pt>
                <c:pt idx="156112" formatCode="0.00E+00">
                  <c:v>-9.0076500000000007E-3</c:v>
                </c:pt>
                <c:pt idx="156113" formatCode="0.00E+00">
                  <c:v>-8.8371600000000002E-3</c:v>
                </c:pt>
                <c:pt idx="156114" formatCode="0.00E+00">
                  <c:v>-8.6598500000000002E-3</c:v>
                </c:pt>
                <c:pt idx="156115" formatCode="0.00E+00">
                  <c:v>-8.4759399999999995E-3</c:v>
                </c:pt>
                <c:pt idx="156116" formatCode="0.00E+00">
                  <c:v>-8.2856500000000003E-3</c:v>
                </c:pt>
                <c:pt idx="156117" formatCode="0.00E+00">
                  <c:v>-8.0892399999999993E-3</c:v>
                </c:pt>
                <c:pt idx="156118" formatCode="0.00E+00">
                  <c:v>-7.8869500000000002E-3</c:v>
                </c:pt>
                <c:pt idx="156119" formatCode="0.00E+00">
                  <c:v>-7.6790199999999999E-3</c:v>
                </c:pt>
                <c:pt idx="156120" formatCode="0.00E+00">
                  <c:v>-7.4656999999999996E-3</c:v>
                </c:pt>
                <c:pt idx="156121" formatCode="0.00E+00">
                  <c:v>-7.2472600000000002E-3</c:v>
                </c:pt>
                <c:pt idx="156122" formatCode="0.00E+00">
                  <c:v>-7.0239500000000002E-3</c:v>
                </c:pt>
                <c:pt idx="156123" formatCode="0.00E+00">
                  <c:v>-6.7960399999999997E-3</c:v>
                </c:pt>
                <c:pt idx="156124" formatCode="0.00E+00">
                  <c:v>-6.5637899999999999E-3</c:v>
                </c:pt>
                <c:pt idx="156125" formatCode="0.00E+00">
                  <c:v>-6.32746E-3</c:v>
                </c:pt>
                <c:pt idx="156126" formatCode="0.00E+00">
                  <c:v>-6.0873300000000002E-3</c:v>
                </c:pt>
                <c:pt idx="156127" formatCode="0.00E+00">
                  <c:v>-5.8436699999999996E-3</c:v>
                </c:pt>
                <c:pt idx="156128" formatCode="0.00E+00">
                  <c:v>-5.5967400000000002E-3</c:v>
                </c:pt>
                <c:pt idx="156129" formatCode="0.00E+00">
                  <c:v>-5.3468300000000003E-3</c:v>
                </c:pt>
                <c:pt idx="156130" formatCode="0.00E+00">
                  <c:v>-5.0942000000000001E-3</c:v>
                </c:pt>
                <c:pt idx="156131" formatCode="0.00E+00">
                  <c:v>-4.8391299999999996E-3</c:v>
                </c:pt>
                <c:pt idx="156132" formatCode="0.00E+00">
                  <c:v>-4.5818899999999999E-3</c:v>
                </c:pt>
                <c:pt idx="156133" formatCode="0.00E+00">
                  <c:v>-4.3227500000000002E-3</c:v>
                </c:pt>
                <c:pt idx="156134" formatCode="0.00E+00">
                  <c:v>-4.0619899999999997E-3</c:v>
                </c:pt>
                <c:pt idx="156135" formatCode="0.00E+00">
                  <c:v>-3.7998699999999999E-3</c:v>
                </c:pt>
                <c:pt idx="156136" formatCode="0.00E+00">
                  <c:v>-3.5366600000000001E-3</c:v>
                </c:pt>
                <c:pt idx="156137" formatCode="0.00E+00">
                  <c:v>-3.2726399999999998E-3</c:v>
                </c:pt>
                <c:pt idx="156138" formatCode="0.00E+00">
                  <c:v>-3.0080599999999999E-3</c:v>
                </c:pt>
                <c:pt idx="156139" formatCode="0.00E+00">
                  <c:v>-2.74318E-3</c:v>
                </c:pt>
                <c:pt idx="156140" formatCode="0.00E+00">
                  <c:v>-2.4782799999999998E-3</c:v>
                </c:pt>
                <c:pt idx="156141" formatCode="0.00E+00">
                  <c:v>-2.2135900000000001E-3</c:v>
                </c:pt>
                <c:pt idx="156142" formatCode="0.00E+00">
                  <c:v>-1.9493799999999999E-3</c:v>
                </c:pt>
                <c:pt idx="156143" formatCode="0.00E+00">
                  <c:v>-1.68589E-3</c:v>
                </c:pt>
                <c:pt idx="156144" formatCode="0.00E+00">
                  <c:v>-1.4233799999999999E-3</c:v>
                </c:pt>
                <c:pt idx="156145" formatCode="0.00E+00">
                  <c:v>-1.1620700000000001E-3</c:v>
                </c:pt>
                <c:pt idx="156146" formatCode="0.00E+00">
                  <c:v>-9.0220999999999997E-4</c:v>
                </c:pt>
                <c:pt idx="156147" formatCode="0.00E+00">
                  <c:v>-6.4402899999999996E-4</c:v>
                </c:pt>
                <c:pt idx="156148" formatCode="0.00E+00">
                  <c:v>-3.8775499999999999E-4</c:v>
                </c:pt>
                <c:pt idx="156149" formatCode="0.00E+00">
                  <c:v>-1.3360800000000001E-4</c:v>
                </c:pt>
                <c:pt idx="156150" formatCode="0.00E+00">
                  <c:v>1.18194E-4</c:v>
                </c:pt>
                <c:pt idx="156151" formatCode="0.00E+00">
                  <c:v>3.6744099999999998E-4</c:v>
                </c:pt>
                <c:pt idx="156152" formatCode="0.00E+00">
                  <c:v>6.1392700000000001E-4</c:v>
                </c:pt>
                <c:pt idx="156153" formatCode="0.00E+00">
                  <c:v>8.5745299999999999E-4</c:v>
                </c:pt>
                <c:pt idx="156154" formatCode="0.00E+00">
                  <c:v>1.0978299999999999E-3</c:v>
                </c:pt>
                <c:pt idx="156155" formatCode="0.00E+00">
                  <c:v>1.33486E-3</c:v>
                </c:pt>
                <c:pt idx="156156" formatCode="0.00E+00">
                  <c:v>1.5683699999999999E-3</c:v>
                </c:pt>
                <c:pt idx="156157" formatCode="0.00E+00">
                  <c:v>1.7981900000000001E-3</c:v>
                </c:pt>
                <c:pt idx="156158" formatCode="0.00E+00">
                  <c:v>2.0241500000000002E-3</c:v>
                </c:pt>
                <c:pt idx="156159" formatCode="0.00E+00">
                  <c:v>2.2460900000000001E-3</c:v>
                </c:pt>
                <c:pt idx="156160" formatCode="0.00E+00">
                  <c:v>2.4638500000000001E-3</c:v>
                </c:pt>
                <c:pt idx="156161" formatCode="0.00E+00">
                  <c:v>2.6772800000000002E-3</c:v>
                </c:pt>
                <c:pt idx="156162" formatCode="0.00E+00">
                  <c:v>2.8862599999999999E-3</c:v>
                </c:pt>
                <c:pt idx="156163" formatCode="0.00E+00">
                  <c:v>3.09064E-3</c:v>
                </c:pt>
                <c:pt idx="156164" formatCode="0.00E+00">
                  <c:v>3.2902999999999999E-3</c:v>
                </c:pt>
                <c:pt idx="156165" formatCode="0.00E+00">
                  <c:v>3.48512E-3</c:v>
                </c:pt>
                <c:pt idx="156166" formatCode="0.00E+00">
                  <c:v>3.6749999999999999E-3</c:v>
                </c:pt>
                <c:pt idx="156167" formatCode="0.00E+00">
                  <c:v>3.8598199999999999E-3</c:v>
                </c:pt>
                <c:pt idx="156168" formatCode="0.00E+00">
                  <c:v>4.0394999999999997E-3</c:v>
                </c:pt>
                <c:pt idx="156169" formatCode="0.00E+00">
                  <c:v>4.2139300000000003E-3</c:v>
                </c:pt>
                <c:pt idx="156170" formatCode="0.00E+00">
                  <c:v>4.3830500000000003E-3</c:v>
                </c:pt>
                <c:pt idx="156171" formatCode="0.00E+00">
                  <c:v>4.5467800000000003E-3</c:v>
                </c:pt>
                <c:pt idx="156172" formatCode="0.00E+00">
                  <c:v>4.7050399999999997E-3</c:v>
                </c:pt>
                <c:pt idx="156173" formatCode="0.00E+00">
                  <c:v>4.8577799999999999E-3</c:v>
                </c:pt>
                <c:pt idx="156174" formatCode="0.00E+00">
                  <c:v>5.0049500000000002E-3</c:v>
                </c:pt>
                <c:pt idx="156175" formatCode="0.00E+00">
                  <c:v>5.1465E-3</c:v>
                </c:pt>
                <c:pt idx="156176" formatCode="0.00E+00">
                  <c:v>5.2823899999999997E-3</c:v>
                </c:pt>
                <c:pt idx="156177" formatCode="0.00E+00">
                  <c:v>5.4125900000000001E-3</c:v>
                </c:pt>
                <c:pt idx="156178" formatCode="0.00E+00">
                  <c:v>5.5370699999999998E-3</c:v>
                </c:pt>
                <c:pt idx="156179" formatCode="0.00E+00">
                  <c:v>5.6558199999999998E-3</c:v>
                </c:pt>
                <c:pt idx="156180" formatCode="0.00E+00">
                  <c:v>5.76882E-3</c:v>
                </c:pt>
                <c:pt idx="156181" formatCode="0.00E+00">
                  <c:v>5.8760699999999997E-3</c:v>
                </c:pt>
                <c:pt idx="156182" formatCode="0.00E+00">
                  <c:v>5.9775599999999998E-3</c:v>
                </c:pt>
                <c:pt idx="156183" formatCode="0.00E+00">
                  <c:v>6.0733100000000002E-3</c:v>
                </c:pt>
                <c:pt idx="156184" formatCode="0.00E+00">
                  <c:v>6.1633299999999999E-3</c:v>
                </c:pt>
                <c:pt idx="156185" formatCode="0.00E+00">
                  <c:v>6.2476299999999997E-3</c:v>
                </c:pt>
                <c:pt idx="156186" formatCode="0.00E+00">
                  <c:v>6.3262500000000003E-3</c:v>
                </c:pt>
                <c:pt idx="156187" formatCode="0.00E+00">
                  <c:v>6.3991999999999999E-3</c:v>
                </c:pt>
                <c:pt idx="156188" formatCode="0.00E+00">
                  <c:v>6.4665299999999998E-3</c:v>
                </c:pt>
                <c:pt idx="156189" formatCode="0.00E+00">
                  <c:v>6.52828E-3</c:v>
                </c:pt>
                <c:pt idx="156190" formatCode="0.00E+00">
                  <c:v>6.5844900000000001E-3</c:v>
                </c:pt>
                <c:pt idx="156191" formatCode="0.00E+00">
                  <c:v>6.6352199999999998E-3</c:v>
                </c:pt>
                <c:pt idx="156192" formatCode="0.00E+00">
                  <c:v>6.6805099999999997E-3</c:v>
                </c:pt>
                <c:pt idx="156193" formatCode="0.00E+00">
                  <c:v>6.7204300000000003E-3</c:v>
                </c:pt>
                <c:pt idx="156194" formatCode="0.00E+00">
                  <c:v>6.7550400000000003E-3</c:v>
                </c:pt>
                <c:pt idx="156195" formatCode="0.00E+00">
                  <c:v>6.7844100000000003E-3</c:v>
                </c:pt>
                <c:pt idx="156196" formatCode="0.00E+00">
                  <c:v>6.8086199999999996E-3</c:v>
                </c:pt>
                <c:pt idx="156197" formatCode="0.00E+00">
                  <c:v>6.8277299999999997E-3</c:v>
                </c:pt>
                <c:pt idx="156198" formatCode="0.00E+00">
                  <c:v>6.8418200000000002E-3</c:v>
                </c:pt>
                <c:pt idx="156199" formatCode="0.00E+00">
                  <c:v>6.8509799999999996E-3</c:v>
                </c:pt>
                <c:pt idx="156200" formatCode="0.00E+00">
                  <c:v>6.8552999999999999E-3</c:v>
                </c:pt>
                <c:pt idx="156201" formatCode="0.00E+00">
                  <c:v>6.8548599999999999E-3</c:v>
                </c:pt>
                <c:pt idx="156202" formatCode="0.00E+00">
                  <c:v>6.84974E-3</c:v>
                </c:pt>
                <c:pt idx="156203" formatCode="0.00E+00">
                  <c:v>6.8400500000000003E-3</c:v>
                </c:pt>
                <c:pt idx="156204" formatCode="0.00E+00">
                  <c:v>6.8258800000000003E-3</c:v>
                </c:pt>
                <c:pt idx="156205" formatCode="0.00E+00">
                  <c:v>6.8073300000000003E-3</c:v>
                </c:pt>
                <c:pt idx="156206" formatCode="0.00E+00">
                  <c:v>6.7844899999999998E-3</c:v>
                </c:pt>
                <c:pt idx="156207" formatCode="0.00E+00">
                  <c:v>6.7574599999999999E-3</c:v>
                </c:pt>
                <c:pt idx="156208" formatCode="0.00E+00">
                  <c:v>6.7263499999999999E-3</c:v>
                </c:pt>
                <c:pt idx="156209" formatCode="0.00E+00">
                  <c:v>6.6912500000000001E-3</c:v>
                </c:pt>
                <c:pt idx="156210" formatCode="0.00E+00">
                  <c:v>6.65228E-3</c:v>
                </c:pt>
                <c:pt idx="156211" formatCode="0.00E+00">
                  <c:v>6.6095399999999997E-3</c:v>
                </c:pt>
                <c:pt idx="156212" formatCode="0.00E+00">
                  <c:v>6.5631200000000004E-3</c:v>
                </c:pt>
                <c:pt idx="156213" formatCode="0.00E+00">
                  <c:v>6.5131399999999997E-3</c:v>
                </c:pt>
                <c:pt idx="156214" formatCode="0.00E+00">
                  <c:v>6.4596999999999996E-3</c:v>
                </c:pt>
                <c:pt idx="156215" formatCode="0.00E+00">
                  <c:v>6.4029100000000004E-3</c:v>
                </c:pt>
                <c:pt idx="156216" formatCode="0.00E+00">
                  <c:v>6.3428699999999996E-3</c:v>
                </c:pt>
                <c:pt idx="156217" formatCode="0.00E+00">
                  <c:v>6.2796800000000002E-3</c:v>
                </c:pt>
                <c:pt idx="156218" formatCode="0.00E+00">
                  <c:v>6.2134599999999996E-3</c:v>
                </c:pt>
                <c:pt idx="156219" formatCode="0.00E+00">
                  <c:v>6.1442900000000002E-3</c:v>
                </c:pt>
                <c:pt idx="156220" formatCode="0.00E+00">
                  <c:v>6.0723000000000001E-3</c:v>
                </c:pt>
                <c:pt idx="156221" formatCode="0.00E+00">
                  <c:v>5.9975699999999998E-3</c:v>
                </c:pt>
                <c:pt idx="156222" formatCode="0.00E+00">
                  <c:v>5.9201999999999996E-3</c:v>
                </c:pt>
                <c:pt idx="156223" formatCode="0.00E+00">
                  <c:v>5.8402999999999997E-3</c:v>
                </c:pt>
                <c:pt idx="156224" formatCode="0.00E+00">
                  <c:v>5.7579700000000003E-3</c:v>
                </c:pt>
                <c:pt idx="156225" formatCode="0.00E+00">
                  <c:v>5.6732900000000001E-3</c:v>
                </c:pt>
                <c:pt idx="156226" formatCode="0.00E+00">
                  <c:v>5.5863700000000002E-3</c:v>
                </c:pt>
                <c:pt idx="156227" formatCode="0.00E+00">
                  <c:v>5.4973000000000001E-3</c:v>
                </c:pt>
                <c:pt idx="156228" formatCode="0.00E+00">
                  <c:v>5.4061600000000001E-3</c:v>
                </c:pt>
                <c:pt idx="156229" formatCode="0.00E+00">
                  <c:v>5.3130499999999997E-3</c:v>
                </c:pt>
                <c:pt idx="156230" formatCode="0.00E+00">
                  <c:v>5.2180600000000001E-3</c:v>
                </c:pt>
                <c:pt idx="156231" formatCode="0.00E+00">
                  <c:v>5.1212599999999999E-3</c:v>
                </c:pt>
                <c:pt idx="156232" formatCode="0.00E+00">
                  <c:v>5.0227400000000004E-3</c:v>
                </c:pt>
                <c:pt idx="156233" formatCode="0.00E+00">
                  <c:v>4.9225800000000002E-3</c:v>
                </c:pt>
                <c:pt idx="156234" formatCode="0.00E+00">
                  <c:v>4.8208599999999997E-3</c:v>
                </c:pt>
                <c:pt idx="156235" formatCode="0.00E+00">
                  <c:v>4.7176500000000003E-3</c:v>
                </c:pt>
                <c:pt idx="156236" formatCode="0.00E+00">
                  <c:v>4.6130399999999997E-3</c:v>
                </c:pt>
                <c:pt idx="156237" formatCode="0.00E+00">
                  <c:v>4.5070800000000001E-3</c:v>
                </c:pt>
                <c:pt idx="156238" formatCode="0.00E+00">
                  <c:v>4.3998400000000003E-3</c:v>
                </c:pt>
                <c:pt idx="156239" formatCode="0.00E+00">
                  <c:v>4.2913999999999999E-3</c:v>
                </c:pt>
                <c:pt idx="156240" formatCode="0.00E+00">
                  <c:v>4.1818100000000002E-3</c:v>
                </c:pt>
                <c:pt idx="156241" formatCode="0.00E+00">
                  <c:v>4.0711499999999999E-3</c:v>
                </c:pt>
                <c:pt idx="156242" formatCode="0.00E+00">
                  <c:v>3.9594499999999998E-3</c:v>
                </c:pt>
                <c:pt idx="156243" formatCode="0.00E+00">
                  <c:v>3.8467900000000001E-3</c:v>
                </c:pt>
                <c:pt idx="156244" formatCode="0.00E+00">
                  <c:v>3.7332200000000002E-3</c:v>
                </c:pt>
                <c:pt idx="156245" formatCode="0.00E+00">
                  <c:v>3.6187799999999998E-3</c:v>
                </c:pt>
                <c:pt idx="156246" formatCode="0.00E+00">
                  <c:v>3.5035299999999999E-3</c:v>
                </c:pt>
                <c:pt idx="156247" formatCode="0.00E+00">
                  <c:v>3.3875099999999998E-3</c:v>
                </c:pt>
                <c:pt idx="156248" formatCode="0.00E+00">
                  <c:v>3.2707700000000001E-3</c:v>
                </c:pt>
                <c:pt idx="156249" formatCode="0.00E+00">
                  <c:v>3.1533500000000001E-3</c:v>
                </c:pt>
                <c:pt idx="156250" formatCode="0.00E+00">
                  <c:v>3.0352899999999999E-3</c:v>
                </c:pt>
                <c:pt idx="156251" formatCode="0.00E+00">
                  <c:v>2.9166299999999999E-3</c:v>
                </c:pt>
                <c:pt idx="156252" formatCode="0.00E+00">
                  <c:v>2.7973999999999998E-3</c:v>
                </c:pt>
                <c:pt idx="156253" formatCode="0.00E+00">
                  <c:v>2.6776399999999998E-3</c:v>
                </c:pt>
                <c:pt idx="156254" formatCode="0.00E+00">
                  <c:v>2.5573800000000002E-3</c:v>
                </c:pt>
                <c:pt idx="156255" formatCode="0.00E+00">
                  <c:v>2.4366600000000002E-3</c:v>
                </c:pt>
                <c:pt idx="156256" formatCode="0.00E+00">
                  <c:v>2.3154899999999999E-3</c:v>
                </c:pt>
                <c:pt idx="156257" formatCode="0.00E+00">
                  <c:v>2.1939199999999998E-3</c:v>
                </c:pt>
                <c:pt idx="156258" formatCode="0.00E+00">
                  <c:v>2.0719599999999999E-3</c:v>
                </c:pt>
                <c:pt idx="156259" formatCode="0.00E+00">
                  <c:v>1.9496400000000001E-3</c:v>
                </c:pt>
                <c:pt idx="156260" formatCode="0.00E+00">
                  <c:v>1.8269899999999999E-3</c:v>
                </c:pt>
                <c:pt idx="156261" formatCode="0.00E+00">
                  <c:v>1.7040200000000001E-3</c:v>
                </c:pt>
                <c:pt idx="156262" formatCode="0.00E+00">
                  <c:v>1.5807600000000001E-3</c:v>
                </c:pt>
                <c:pt idx="156263" formatCode="0.00E+00">
                  <c:v>1.4572299999999999E-3</c:v>
                </c:pt>
                <c:pt idx="156264" formatCode="0.00E+00">
                  <c:v>1.3334499999999999E-3</c:v>
                </c:pt>
                <c:pt idx="156265" formatCode="0.00E+00">
                  <c:v>1.2094300000000001E-3</c:v>
                </c:pt>
                <c:pt idx="156266" formatCode="0.00E+00">
                  <c:v>1.0851999999999999E-3</c:v>
                </c:pt>
                <c:pt idx="156267" formatCode="0.00E+00">
                  <c:v>9.6078199999999998E-4</c:v>
                </c:pt>
                <c:pt idx="156268" formatCode="0.00E+00">
                  <c:v>8.36183E-4</c:v>
                </c:pt>
                <c:pt idx="156269" formatCode="0.00E+00">
                  <c:v>7.1142500000000001E-4</c:v>
                </c:pt>
                <c:pt idx="156270" formatCode="0.00E+00">
                  <c:v>5.8652699999999999E-4</c:v>
                </c:pt>
                <c:pt idx="156271" formatCode="0.00E+00">
                  <c:v>4.61507E-4</c:v>
                </c:pt>
                <c:pt idx="156272" formatCode="0.00E+00">
                  <c:v>3.3638299999999999E-4</c:v>
                </c:pt>
                <c:pt idx="156273" formatCode="0.00E+00">
                  <c:v>2.1117299999999999E-4</c:v>
                </c:pt>
                <c:pt idx="156274" formatCode="0.00E+00">
                  <c:v>8.5898300000000004E-5</c:v>
                </c:pt>
                <c:pt idx="156275" formatCode="0.00E+00">
                  <c:v>-3.9422999999999998E-5</c:v>
                </c:pt>
                <c:pt idx="156276" formatCode="0.00E+00">
                  <c:v>-1.6477000000000001E-4</c:v>
                </c:pt>
                <c:pt idx="156277" formatCode="0.00E+00">
                  <c:v>-2.9011999999999999E-4</c:v>
                </c:pt>
                <c:pt idx="156278" formatCode="0.00E+00">
                  <c:v>-4.1545299999999998E-4</c:v>
                </c:pt>
                <c:pt idx="156279" formatCode="0.00E+00">
                  <c:v>-5.4074400000000001E-4</c:v>
                </c:pt>
                <c:pt idx="156280" formatCode="0.00E+00">
                  <c:v>-6.6596899999999998E-4</c:v>
                </c:pt>
                <c:pt idx="156281" formatCode="0.00E+00">
                  <c:v>-7.91101E-4</c:v>
                </c:pt>
                <c:pt idx="156282" formatCode="0.00E+00">
                  <c:v>-9.1611500000000001E-4</c:v>
                </c:pt>
                <c:pt idx="156283" formatCode="0.00E+00">
                  <c:v>-1.0409799999999999E-3</c:v>
                </c:pt>
                <c:pt idx="156284" formatCode="0.00E+00">
                  <c:v>-1.1656699999999999E-3</c:v>
                </c:pt>
                <c:pt idx="156285" formatCode="0.00E+00">
                  <c:v>-1.2901500000000001E-3</c:v>
                </c:pt>
                <c:pt idx="156286" formatCode="0.00E+00">
                  <c:v>-1.41438E-3</c:v>
                </c:pt>
                <c:pt idx="156287" formatCode="0.00E+00">
                  <c:v>-1.5383300000000001E-3</c:v>
                </c:pt>
                <c:pt idx="156288" formatCode="0.00E+00">
                  <c:v>-1.66197E-3</c:v>
                </c:pt>
                <c:pt idx="156289" formatCode="0.00E+00">
                  <c:v>-1.7852600000000001E-3</c:v>
                </c:pt>
                <c:pt idx="156290" formatCode="0.00E+00">
                  <c:v>-1.90815E-3</c:v>
                </c:pt>
                <c:pt idx="156291" formatCode="0.00E+00">
                  <c:v>-2.0306E-3</c:v>
                </c:pt>
                <c:pt idx="156292" formatCode="0.00E+00">
                  <c:v>-2.15256E-3</c:v>
                </c:pt>
                <c:pt idx="156293" formatCode="0.00E+00">
                  <c:v>-2.27399E-3</c:v>
                </c:pt>
                <c:pt idx="156294" formatCode="0.00E+00">
                  <c:v>-2.39485E-3</c:v>
                </c:pt>
                <c:pt idx="156295" formatCode="0.00E+00">
                  <c:v>-2.51506E-3</c:v>
                </c:pt>
                <c:pt idx="156296" formatCode="0.00E+00">
                  <c:v>-2.6346E-3</c:v>
                </c:pt>
                <c:pt idx="156297" formatCode="0.00E+00">
                  <c:v>-2.7533900000000001E-3</c:v>
                </c:pt>
                <c:pt idx="156298" formatCode="0.00E+00">
                  <c:v>-2.8713800000000002E-3</c:v>
                </c:pt>
                <c:pt idx="156299" formatCode="0.00E+00">
                  <c:v>-2.9884999999999998E-3</c:v>
                </c:pt>
                <c:pt idx="156300" formatCode="0.00E+00">
                  <c:v>-3.1047100000000001E-3</c:v>
                </c:pt>
                <c:pt idx="156301" formatCode="0.00E+00">
                  <c:v>-3.2199199999999998E-3</c:v>
                </c:pt>
                <c:pt idx="156302" formatCode="0.00E+00">
                  <c:v>-3.3340800000000001E-3</c:v>
                </c:pt>
                <c:pt idx="156303" formatCode="0.00E+00">
                  <c:v>-3.4471200000000001E-3</c:v>
                </c:pt>
                <c:pt idx="156304" formatCode="0.00E+00">
                  <c:v>-3.5589599999999999E-3</c:v>
                </c:pt>
                <c:pt idx="156305" formatCode="0.00E+00">
                  <c:v>-3.6695199999999999E-3</c:v>
                </c:pt>
                <c:pt idx="156306" formatCode="0.00E+00">
                  <c:v>-3.77875E-3</c:v>
                </c:pt>
                <c:pt idx="156307" formatCode="0.00E+00">
                  <c:v>-3.8865499999999999E-3</c:v>
                </c:pt>
                <c:pt idx="156308" formatCode="0.00E+00">
                  <c:v>-3.99285E-3</c:v>
                </c:pt>
                <c:pt idx="156309" formatCode="0.00E+00">
                  <c:v>-4.09757E-3</c:v>
                </c:pt>
                <c:pt idx="156310" formatCode="0.00E+00">
                  <c:v>-4.2006300000000003E-3</c:v>
                </c:pt>
                <c:pt idx="156311" formatCode="0.00E+00">
                  <c:v>-4.3019399999999998E-3</c:v>
                </c:pt>
                <c:pt idx="156312" formatCode="0.00E+00">
                  <c:v>-4.4014099999999997E-3</c:v>
                </c:pt>
                <c:pt idx="156313" formatCode="0.00E+00">
                  <c:v>-4.4989599999999998E-3</c:v>
                </c:pt>
                <c:pt idx="156314" formatCode="0.00E+00">
                  <c:v>-4.5944999999999996E-3</c:v>
                </c:pt>
                <c:pt idx="156315" formatCode="0.00E+00">
                  <c:v>-4.6879399999999998E-3</c:v>
                </c:pt>
                <c:pt idx="156316" formatCode="0.00E+00">
                  <c:v>-4.77919E-3</c:v>
                </c:pt>
                <c:pt idx="156317" formatCode="0.00E+00">
                  <c:v>-4.8681599999999998E-3</c:v>
                </c:pt>
                <c:pt idx="156318" formatCode="0.00E+00">
                  <c:v>-4.95475E-3</c:v>
                </c:pt>
                <c:pt idx="156319" formatCode="0.00E+00">
                  <c:v>-5.0388799999999999E-3</c:v>
                </c:pt>
                <c:pt idx="156320" formatCode="0.00E+00">
                  <c:v>-5.1204400000000004E-3</c:v>
                </c:pt>
                <c:pt idx="156321" formatCode="0.00E+00">
                  <c:v>-5.1993400000000002E-3</c:v>
                </c:pt>
                <c:pt idx="156322" formatCode="0.00E+00">
                  <c:v>-5.2754999999999998E-3</c:v>
                </c:pt>
                <c:pt idx="156323" formatCode="0.00E+00">
                  <c:v>-5.3487999999999999E-3</c:v>
                </c:pt>
                <c:pt idx="156324" formatCode="0.00E+00">
                  <c:v>-5.4191700000000001E-3</c:v>
                </c:pt>
                <c:pt idx="156325" formatCode="0.00E+00">
                  <c:v>-5.4865000000000001E-3</c:v>
                </c:pt>
                <c:pt idx="156326" formatCode="0.00E+00">
                  <c:v>-5.5507000000000004E-3</c:v>
                </c:pt>
                <c:pt idx="156327" formatCode="0.00E+00">
                  <c:v>-5.61168E-3</c:v>
                </c:pt>
                <c:pt idx="156328" formatCode="0.00E+00">
                  <c:v>-5.6693400000000001E-3</c:v>
                </c:pt>
                <c:pt idx="156329" formatCode="0.00E+00">
                  <c:v>-5.7235899999999998E-3</c:v>
                </c:pt>
                <c:pt idx="156330" formatCode="0.00E+00">
                  <c:v>-5.7743400000000002E-3</c:v>
                </c:pt>
                <c:pt idx="156331" formatCode="0.00E+00">
                  <c:v>-5.8215000000000003E-3</c:v>
                </c:pt>
                <c:pt idx="156332" formatCode="0.00E+00">
                  <c:v>-5.8649899999999996E-3</c:v>
                </c:pt>
                <c:pt idx="156333" formatCode="0.00E+00">
                  <c:v>-5.9047099999999996E-3</c:v>
                </c:pt>
                <c:pt idx="156334" formatCode="0.00E+00">
                  <c:v>-5.94058E-3</c:v>
                </c:pt>
                <c:pt idx="156335" formatCode="0.00E+00">
                  <c:v>-5.9725200000000003E-3</c:v>
                </c:pt>
                <c:pt idx="156336" formatCode="0.00E+00">
                  <c:v>-6.0004400000000001E-3</c:v>
                </c:pt>
                <c:pt idx="156337" formatCode="0.00E+00">
                  <c:v>-6.02427E-3</c:v>
                </c:pt>
                <c:pt idx="156338" formatCode="0.00E+00">
                  <c:v>-6.0439400000000002E-3</c:v>
                </c:pt>
                <c:pt idx="156339" formatCode="0.00E+00">
                  <c:v>-6.0593599999999997E-3</c:v>
                </c:pt>
                <c:pt idx="156340" formatCode="0.00E+00">
                  <c:v>-6.0704699999999997E-3</c:v>
                </c:pt>
                <c:pt idx="156341" formatCode="0.00E+00">
                  <c:v>-6.0771999999999996E-3</c:v>
                </c:pt>
                <c:pt idx="156342" formatCode="0.00E+00">
                  <c:v>-6.07948E-3</c:v>
                </c:pt>
                <c:pt idx="156343" formatCode="0.00E+00">
                  <c:v>-6.0772600000000001E-3</c:v>
                </c:pt>
                <c:pt idx="156344" formatCode="0.00E+00">
                  <c:v>-6.0704799999999996E-3</c:v>
                </c:pt>
                <c:pt idx="156345" formatCode="0.00E+00">
                  <c:v>-6.0590799999999997E-3</c:v>
                </c:pt>
                <c:pt idx="156346" formatCode="0.00E+00">
                  <c:v>-6.0430199999999996E-3</c:v>
                </c:pt>
                <c:pt idx="156347" formatCode="0.00E+00">
                  <c:v>-6.0222399999999999E-3</c:v>
                </c:pt>
                <c:pt idx="156348" formatCode="0.00E+00">
                  <c:v>-5.9967099999999997E-3</c:v>
                </c:pt>
                <c:pt idx="156349" formatCode="0.00E+00">
                  <c:v>-5.9663900000000002E-3</c:v>
                </c:pt>
                <c:pt idx="156350" formatCode="0.00E+00">
                  <c:v>-5.9312499999999999E-3</c:v>
                </c:pt>
                <c:pt idx="156351" formatCode="0.00E+00">
                  <c:v>-5.8912499999999998E-3</c:v>
                </c:pt>
                <c:pt idx="156352" formatCode="0.00E+00">
                  <c:v>-5.84638E-3</c:v>
                </c:pt>
                <c:pt idx="156353" formatCode="0.00E+00">
                  <c:v>-5.7966099999999998E-3</c:v>
                </c:pt>
                <c:pt idx="156354" formatCode="0.00E+00">
                  <c:v>-5.7419400000000001E-3</c:v>
                </c:pt>
                <c:pt idx="156355" formatCode="0.00E+00">
                  <c:v>-5.6823500000000001E-3</c:v>
                </c:pt>
                <c:pt idx="156356" formatCode="0.00E+00">
                  <c:v>-5.6178499999999998E-3</c:v>
                </c:pt>
                <c:pt idx="156357" formatCode="0.00E+00">
                  <c:v>-5.54843E-3</c:v>
                </c:pt>
                <c:pt idx="156358" formatCode="0.00E+00">
                  <c:v>-5.47409E-3</c:v>
                </c:pt>
                <c:pt idx="156359" formatCode="0.00E+00">
                  <c:v>-5.3948700000000004E-3</c:v>
                </c:pt>
                <c:pt idx="156360" formatCode="0.00E+00">
                  <c:v>-5.3107600000000003E-3</c:v>
                </c:pt>
                <c:pt idx="156361" formatCode="0.00E+00">
                  <c:v>-5.2218100000000003E-3</c:v>
                </c:pt>
                <c:pt idx="156362" formatCode="0.00E+00">
                  <c:v>-5.1280299999999996E-3</c:v>
                </c:pt>
                <c:pt idx="156363" formatCode="0.00E+00">
                  <c:v>-5.0294600000000004E-3</c:v>
                </c:pt>
                <c:pt idx="156364" formatCode="0.00E+00">
                  <c:v>-4.9261499999999998E-3</c:v>
                </c:pt>
                <c:pt idx="156365" formatCode="0.00E+00">
                  <c:v>-4.8181500000000002E-3</c:v>
                </c:pt>
                <c:pt idx="156366" formatCode="0.00E+00">
                  <c:v>-4.7054999999999996E-3</c:v>
                </c:pt>
                <c:pt idx="156367" formatCode="0.00E+00">
                  <c:v>-4.5882600000000003E-3</c:v>
                </c:pt>
                <c:pt idx="156368" formatCode="0.00E+00">
                  <c:v>-4.4665E-3</c:v>
                </c:pt>
                <c:pt idx="156369" formatCode="0.00E+00">
                  <c:v>-4.3403000000000001E-3</c:v>
                </c:pt>
                <c:pt idx="156370" formatCode="0.00E+00">
                  <c:v>-4.2097200000000001E-3</c:v>
                </c:pt>
                <c:pt idx="156371" formatCode="0.00E+00">
                  <c:v>-4.0748599999999996E-3</c:v>
                </c:pt>
                <c:pt idx="156372" formatCode="0.00E+00">
                  <c:v>-3.9357999999999997E-3</c:v>
                </c:pt>
                <c:pt idx="156373" formatCode="0.00E+00">
                  <c:v>-3.79263E-3</c:v>
                </c:pt>
                <c:pt idx="156374" formatCode="0.00E+00">
                  <c:v>-3.6454500000000002E-3</c:v>
                </c:pt>
                <c:pt idx="156375" formatCode="0.00E+00">
                  <c:v>-3.4943800000000001E-3</c:v>
                </c:pt>
                <c:pt idx="156376" formatCode="0.00E+00">
                  <c:v>-3.3395199999999999E-3</c:v>
                </c:pt>
                <c:pt idx="156377" formatCode="0.00E+00">
                  <c:v>-3.1809899999999999E-3</c:v>
                </c:pt>
                <c:pt idx="156378" formatCode="0.00E+00">
                  <c:v>-3.0189100000000001E-3</c:v>
                </c:pt>
                <c:pt idx="156379" formatCode="0.00E+00">
                  <c:v>-2.8534200000000002E-3</c:v>
                </c:pt>
                <c:pt idx="156380" formatCode="0.00E+00">
                  <c:v>-2.6846299999999999E-3</c:v>
                </c:pt>
                <c:pt idx="156381" formatCode="0.00E+00">
                  <c:v>-2.51271E-3</c:v>
                </c:pt>
                <c:pt idx="156382" formatCode="0.00E+00">
                  <c:v>-2.3377699999999999E-3</c:v>
                </c:pt>
                <c:pt idx="156383" formatCode="0.00E+00">
                  <c:v>-2.1599800000000001E-3</c:v>
                </c:pt>
                <c:pt idx="156384" formatCode="0.00E+00">
                  <c:v>-1.97949E-3</c:v>
                </c:pt>
                <c:pt idx="156385" formatCode="0.00E+00">
                  <c:v>-1.7964599999999999E-3</c:v>
                </c:pt>
                <c:pt idx="156386" formatCode="0.00E+00">
                  <c:v>-1.61104E-3</c:v>
                </c:pt>
                <c:pt idx="156387" formatCode="0.00E+00">
                  <c:v>-1.42341E-3</c:v>
                </c:pt>
                <c:pt idx="156388" formatCode="0.00E+00">
                  <c:v>-1.2337299999999999E-3</c:v>
                </c:pt>
                <c:pt idx="156389" formatCode="0.00E+00">
                  <c:v>-1.04218E-3</c:v>
                </c:pt>
                <c:pt idx="156390" formatCode="0.00E+00">
                  <c:v>-8.4893999999999996E-4</c:v>
                </c:pt>
                <c:pt idx="156391" formatCode="0.00E+00">
                  <c:v>-6.5418900000000001E-4</c:v>
                </c:pt>
                <c:pt idx="156392" formatCode="0.00E+00">
                  <c:v>-4.5811300000000001E-4</c:v>
                </c:pt>
                <c:pt idx="156393" formatCode="0.00E+00">
                  <c:v>-2.609E-4</c:v>
                </c:pt>
                <c:pt idx="156394" formatCode="0.00E+00">
                  <c:v>-6.2741699999999996E-5</c:v>
                </c:pt>
                <c:pt idx="156395" formatCode="0.00E+00">
                  <c:v>1.36169E-4</c:v>
                </c:pt>
                <c:pt idx="156396" formatCode="0.00E+00">
                  <c:v>3.3563499999999998E-4</c:v>
                </c:pt>
                <c:pt idx="156397" formatCode="0.00E+00">
                  <c:v>5.3545899999999996E-4</c:v>
                </c:pt>
                <c:pt idx="156398" formatCode="0.00E+00">
                  <c:v>7.3543899999999995E-4</c:v>
                </c:pt>
                <c:pt idx="156399" formatCode="0.00E+00">
                  <c:v>9.3537399999999999E-4</c:v>
                </c:pt>
                <c:pt idx="156400" formatCode="0.00E+00">
                  <c:v>1.13506E-3</c:v>
                </c:pt>
                <c:pt idx="156401" formatCode="0.00E+00">
                  <c:v>1.3342899999999999E-3</c:v>
                </c:pt>
                <c:pt idx="156402" formatCode="0.00E+00">
                  <c:v>1.53286E-3</c:v>
                </c:pt>
                <c:pt idx="156403" formatCode="0.00E+00">
                  <c:v>1.7305700000000001E-3</c:v>
                </c:pt>
                <c:pt idx="156404" formatCode="0.00E+00">
                  <c:v>1.9272E-3</c:v>
                </c:pt>
                <c:pt idx="156405" formatCode="0.00E+00">
                  <c:v>2.1225599999999999E-3</c:v>
                </c:pt>
                <c:pt idx="156406" formatCode="0.00E+00">
                  <c:v>2.31643E-3</c:v>
                </c:pt>
                <c:pt idx="156407" formatCode="0.00E+00">
                  <c:v>2.5086000000000002E-3</c:v>
                </c:pt>
                <c:pt idx="156408" formatCode="0.00E+00">
                  <c:v>2.6988799999999999E-3</c:v>
                </c:pt>
                <c:pt idx="156409" formatCode="0.00E+00">
                  <c:v>2.8870499999999999E-3</c:v>
                </c:pt>
                <c:pt idx="156410" formatCode="0.00E+00">
                  <c:v>3.0729099999999999E-3</c:v>
                </c:pt>
                <c:pt idx="156411" formatCode="0.00E+00">
                  <c:v>3.25626E-3</c:v>
                </c:pt>
                <c:pt idx="156412" formatCode="0.00E+00">
                  <c:v>3.4369100000000001E-3</c:v>
                </c:pt>
                <c:pt idx="156413" formatCode="0.00E+00">
                  <c:v>3.6146500000000001E-3</c:v>
                </c:pt>
                <c:pt idx="156414" formatCode="0.00E+00">
                  <c:v>3.7892799999999999E-3</c:v>
                </c:pt>
                <c:pt idx="156415" formatCode="0.00E+00">
                  <c:v>3.9606099999999998E-3</c:v>
                </c:pt>
                <c:pt idx="156416" formatCode="0.00E+00">
                  <c:v>4.1284599999999996E-3</c:v>
                </c:pt>
                <c:pt idx="156417" formatCode="0.00E+00">
                  <c:v>4.2926300000000004E-3</c:v>
                </c:pt>
                <c:pt idx="156418" formatCode="0.00E+00">
                  <c:v>4.4529399999999998E-3</c:v>
                </c:pt>
                <c:pt idx="156419" formatCode="0.00E+00">
                  <c:v>4.6092099999999999E-3</c:v>
                </c:pt>
                <c:pt idx="156420" formatCode="0.00E+00">
                  <c:v>4.7612599999999998E-3</c:v>
                </c:pt>
                <c:pt idx="156421" formatCode="0.00E+00">
                  <c:v>4.9089199999999998E-3</c:v>
                </c:pt>
                <c:pt idx="156422" formatCode="0.00E+00">
                  <c:v>5.0520299999999999E-3</c:v>
                </c:pt>
                <c:pt idx="156423" formatCode="0.00E+00">
                  <c:v>5.1904200000000003E-3</c:v>
                </c:pt>
                <c:pt idx="156424" formatCode="0.00E+00">
                  <c:v>5.3239300000000002E-3</c:v>
                </c:pt>
                <c:pt idx="156425" formatCode="0.00E+00">
                  <c:v>5.4523999999999996E-3</c:v>
                </c:pt>
                <c:pt idx="156426" formatCode="0.00E+00">
                  <c:v>5.5757000000000003E-3</c:v>
                </c:pt>
                <c:pt idx="156427" formatCode="0.00E+00">
                  <c:v>5.6936699999999996E-3</c:v>
                </c:pt>
                <c:pt idx="156428" formatCode="0.00E+00">
                  <c:v>5.8061800000000002E-3</c:v>
                </c:pt>
                <c:pt idx="156429" formatCode="0.00E+00">
                  <c:v>5.9131100000000001E-3</c:v>
                </c:pt>
                <c:pt idx="156430" formatCode="0.00E+00">
                  <c:v>6.0143200000000001E-3</c:v>
                </c:pt>
                <c:pt idx="156431" formatCode="0.00E+00">
                  <c:v>6.1096900000000001E-3</c:v>
                </c:pt>
                <c:pt idx="156432" formatCode="0.00E+00">
                  <c:v>6.1991199999999998E-3</c:v>
                </c:pt>
                <c:pt idx="156433" formatCode="0.00E+00">
                  <c:v>6.2825099999999998E-3</c:v>
                </c:pt>
                <c:pt idx="156434" formatCode="0.00E+00">
                  <c:v>6.35974E-3</c:v>
                </c:pt>
                <c:pt idx="156435" formatCode="0.00E+00">
                  <c:v>6.4307399999999999E-3</c:v>
                </c:pt>
                <c:pt idx="156436" formatCode="0.00E+00">
                  <c:v>6.4954100000000001E-3</c:v>
                </c:pt>
                <c:pt idx="156437" formatCode="0.00E+00">
                  <c:v>6.5536800000000001E-3</c:v>
                </c:pt>
                <c:pt idx="156438" formatCode="0.00E+00">
                  <c:v>6.6054900000000003E-3</c:v>
                </c:pt>
                <c:pt idx="156439" formatCode="0.00E+00">
                  <c:v>6.6507600000000004E-3</c:v>
                </c:pt>
                <c:pt idx="156440" formatCode="0.00E+00">
                  <c:v>6.6894500000000004E-3</c:v>
                </c:pt>
                <c:pt idx="156441" formatCode="0.00E+00">
                  <c:v>6.72151E-3</c:v>
                </c:pt>
                <c:pt idx="156442" formatCode="0.00E+00">
                  <c:v>6.7469000000000001E-3</c:v>
                </c:pt>
                <c:pt idx="156443" formatCode="0.00E+00">
                  <c:v>6.7655900000000001E-3</c:v>
                </c:pt>
                <c:pt idx="156444" formatCode="0.00E+00">
                  <c:v>6.7775600000000002E-3</c:v>
                </c:pt>
                <c:pt idx="156445" formatCode="0.00E+00">
                  <c:v>6.7827800000000004E-3</c:v>
                </c:pt>
                <c:pt idx="156446" formatCode="0.00E+00">
                  <c:v>6.7812699999999998E-3</c:v>
                </c:pt>
                <c:pt idx="156447" formatCode="0.00E+00">
                  <c:v>6.7730100000000003E-3</c:v>
                </c:pt>
                <c:pt idx="156448" formatCode="0.00E+00">
                  <c:v>6.7580100000000001E-3</c:v>
                </c:pt>
                <c:pt idx="156449" formatCode="0.00E+00">
                  <c:v>6.7362999999999998E-3</c:v>
                </c:pt>
                <c:pt idx="156450" formatCode="0.00E+00">
                  <c:v>6.7078900000000002E-3</c:v>
                </c:pt>
                <c:pt idx="156451" formatCode="0.00E+00">
                  <c:v>6.6728300000000003E-3</c:v>
                </c:pt>
                <c:pt idx="156452" formatCode="0.00E+00">
                  <c:v>6.6311399999999998E-3</c:v>
                </c:pt>
                <c:pt idx="156453" formatCode="0.00E+00">
                  <c:v>6.5829E-3</c:v>
                </c:pt>
                <c:pt idx="156454" formatCode="0.00E+00">
                  <c:v>6.52813E-3</c:v>
                </c:pt>
                <c:pt idx="156455" formatCode="0.00E+00">
                  <c:v>6.4669300000000001E-3</c:v>
                </c:pt>
                <c:pt idx="156456" formatCode="0.00E+00">
                  <c:v>6.3993499999999998E-3</c:v>
                </c:pt>
                <c:pt idx="156457" formatCode="0.00E+00">
                  <c:v>6.3254799999999996E-3</c:v>
                </c:pt>
                <c:pt idx="156458" formatCode="0.00E+00">
                  <c:v>6.2453999999999999E-3</c:v>
                </c:pt>
                <c:pt idx="156459" formatCode="0.00E+00">
                  <c:v>6.15921E-3</c:v>
                </c:pt>
                <c:pt idx="156460" formatCode="0.00E+00">
                  <c:v>6.0670200000000002E-3</c:v>
                </c:pt>
                <c:pt idx="156461" formatCode="0.00E+00">
                  <c:v>5.9689299999999999E-3</c:v>
                </c:pt>
                <c:pt idx="156462" formatCode="0.00E+00">
                  <c:v>5.8650600000000001E-3</c:v>
                </c:pt>
                <c:pt idx="156463" formatCode="0.00E+00">
                  <c:v>5.75553E-3</c:v>
                </c:pt>
                <c:pt idx="156464" formatCode="0.00E+00">
                  <c:v>5.6404799999999998E-3</c:v>
                </c:pt>
                <c:pt idx="156465" formatCode="0.00E+00">
                  <c:v>5.5200400000000004E-3</c:v>
                </c:pt>
                <c:pt idx="156466" formatCode="0.00E+00">
                  <c:v>5.39435E-3</c:v>
                </c:pt>
                <c:pt idx="156467" formatCode="0.00E+00">
                  <c:v>5.2635700000000004E-3</c:v>
                </c:pt>
                <c:pt idx="156468" formatCode="0.00E+00">
                  <c:v>5.1278499999999998E-3</c:v>
                </c:pt>
                <c:pt idx="156469" formatCode="0.00E+00">
                  <c:v>4.9873499999999998E-3</c:v>
                </c:pt>
                <c:pt idx="156470" formatCode="0.00E+00">
                  <c:v>4.8422400000000003E-3</c:v>
                </c:pt>
                <c:pt idx="156471" formatCode="0.00E+00">
                  <c:v>4.6926900000000002E-3</c:v>
                </c:pt>
                <c:pt idx="156472" formatCode="0.00E+00">
                  <c:v>4.5388900000000003E-3</c:v>
                </c:pt>
                <c:pt idx="156473" formatCode="0.00E+00">
                  <c:v>4.3810000000000003E-3</c:v>
                </c:pt>
                <c:pt idx="156474" formatCode="0.00E+00">
                  <c:v>4.2192200000000001E-3</c:v>
                </c:pt>
                <c:pt idx="156475" formatCode="0.00E+00">
                  <c:v>4.0537400000000001E-3</c:v>
                </c:pt>
                <c:pt idx="156476" formatCode="0.00E+00">
                  <c:v>3.8847600000000001E-3</c:v>
                </c:pt>
                <c:pt idx="156477" formatCode="0.00E+00">
                  <c:v>3.7124699999999998E-3</c:v>
                </c:pt>
                <c:pt idx="156478" formatCode="0.00E+00">
                  <c:v>3.5370800000000002E-3</c:v>
                </c:pt>
                <c:pt idx="156479" formatCode="0.00E+00">
                  <c:v>3.3587999999999999E-3</c:v>
                </c:pt>
                <c:pt idx="156480" formatCode="0.00E+00">
                  <c:v>3.17783E-3</c:v>
                </c:pt>
                <c:pt idx="156481" formatCode="0.00E+00">
                  <c:v>2.99438E-3</c:v>
                </c:pt>
                <c:pt idx="156482" formatCode="0.00E+00">
                  <c:v>2.8086700000000001E-3</c:v>
                </c:pt>
                <c:pt idx="156483" formatCode="0.00E+00">
                  <c:v>2.6209200000000001E-3</c:v>
                </c:pt>
                <c:pt idx="156484" formatCode="0.00E+00">
                  <c:v>2.4313500000000001E-3</c:v>
                </c:pt>
                <c:pt idx="156485" formatCode="0.00E+00">
                  <c:v>2.2401700000000001E-3</c:v>
                </c:pt>
                <c:pt idx="156486" formatCode="0.00E+00">
                  <c:v>2.0476100000000001E-3</c:v>
                </c:pt>
                <c:pt idx="156487" formatCode="0.00E+00">
                  <c:v>1.85389E-3</c:v>
                </c:pt>
                <c:pt idx="156488" formatCode="0.00E+00">
                  <c:v>1.6592200000000001E-3</c:v>
                </c:pt>
                <c:pt idx="156489" formatCode="0.00E+00">
                  <c:v>1.46385E-3</c:v>
                </c:pt>
                <c:pt idx="156490" formatCode="0.00E+00">
                  <c:v>1.2679799999999999E-3</c:v>
                </c:pt>
                <c:pt idx="156491" formatCode="0.00E+00">
                  <c:v>1.0718500000000001E-3</c:v>
                </c:pt>
                <c:pt idx="156492" formatCode="0.00E+00">
                  <c:v>8.7567299999999999E-4</c:v>
                </c:pt>
                <c:pt idx="156493" formatCode="0.00E+00">
                  <c:v>6.79673E-4</c:v>
                </c:pt>
                <c:pt idx="156494" formatCode="0.00E+00">
                  <c:v>4.8407099999999998E-4</c:v>
                </c:pt>
                <c:pt idx="156495" formatCode="0.00E+00">
                  <c:v>2.8908800000000001E-4</c:v>
                </c:pt>
                <c:pt idx="156496" formatCode="0.00E+00">
                  <c:v>9.4940500000000004E-5</c:v>
                </c:pt>
                <c:pt idx="156497" formatCode="0.00E+00">
                  <c:v>-9.8155100000000005E-5</c:v>
                </c:pt>
                <c:pt idx="156498" formatCode="0.00E+00">
                  <c:v>-2.8998499999999998E-4</c:v>
                </c:pt>
                <c:pt idx="156499" formatCode="0.00E+00">
                  <c:v>-4.8033899999999998E-4</c:v>
                </c:pt>
                <c:pt idx="156500" formatCode="0.00E+00">
                  <c:v>-6.6900800000000002E-4</c:v>
                </c:pt>
                <c:pt idx="156501" formatCode="0.00E+00">
                  <c:v>-8.5578599999999998E-4</c:v>
                </c:pt>
                <c:pt idx="156502" formatCode="0.00E+00">
                  <c:v>-1.0404699999999999E-3</c:v>
                </c:pt>
                <c:pt idx="156503" formatCode="0.00E+00">
                  <c:v>-1.22287E-3</c:v>
                </c:pt>
                <c:pt idx="156504" formatCode="0.00E+00">
                  <c:v>-1.40278E-3</c:v>
                </c:pt>
                <c:pt idx="156505" formatCode="0.00E+00">
                  <c:v>-1.5800199999999999E-3</c:v>
                </c:pt>
                <c:pt idx="156506" formatCode="0.00E+00">
                  <c:v>-1.75439E-3</c:v>
                </c:pt>
                <c:pt idx="156507" formatCode="0.00E+00">
                  <c:v>-1.9257300000000001E-3</c:v>
                </c:pt>
                <c:pt idx="156508" formatCode="0.00E+00">
                  <c:v>-2.09384E-3</c:v>
                </c:pt>
                <c:pt idx="156509" formatCode="0.00E+00">
                  <c:v>-2.2585700000000001E-3</c:v>
                </c:pt>
                <c:pt idx="156510" formatCode="0.00E+00">
                  <c:v>-2.4197300000000001E-3</c:v>
                </c:pt>
                <c:pt idx="156511" formatCode="0.00E+00">
                  <c:v>-2.5771800000000001E-3</c:v>
                </c:pt>
                <c:pt idx="156512" formatCode="0.00E+00">
                  <c:v>-2.73076E-3</c:v>
                </c:pt>
                <c:pt idx="156513" formatCode="0.00E+00">
                  <c:v>-2.88032E-3</c:v>
                </c:pt>
                <c:pt idx="156514" formatCode="0.00E+00">
                  <c:v>-3.02571E-3</c:v>
                </c:pt>
                <c:pt idx="156515" formatCode="0.00E+00">
                  <c:v>-3.1667900000000001E-3</c:v>
                </c:pt>
                <c:pt idx="156516" formatCode="0.00E+00">
                  <c:v>-3.3034399999999999E-3</c:v>
                </c:pt>
                <c:pt idx="156517" formatCode="0.00E+00">
                  <c:v>-3.43553E-3</c:v>
                </c:pt>
                <c:pt idx="156518" formatCode="0.00E+00">
                  <c:v>-3.5629500000000001E-3</c:v>
                </c:pt>
                <c:pt idx="156519" formatCode="0.00E+00">
                  <c:v>-3.6855799999999999E-3</c:v>
                </c:pt>
                <c:pt idx="156520" formatCode="0.00E+00">
                  <c:v>-3.8033099999999999E-3</c:v>
                </c:pt>
                <c:pt idx="156521" formatCode="0.00E+00">
                  <c:v>-3.9160599999999999E-3</c:v>
                </c:pt>
                <c:pt idx="156522" formatCode="0.00E+00">
                  <c:v>-4.0237199999999997E-3</c:v>
                </c:pt>
                <c:pt idx="156523" formatCode="0.00E+00">
                  <c:v>-4.1262199999999999E-3</c:v>
                </c:pt>
                <c:pt idx="156524" formatCode="0.00E+00">
                  <c:v>-4.2234899999999999E-3</c:v>
                </c:pt>
                <c:pt idx="156525" formatCode="0.00E+00">
                  <c:v>-4.3154400000000002E-3</c:v>
                </c:pt>
                <c:pt idx="156526" formatCode="0.00E+00">
                  <c:v>-4.4020200000000004E-3</c:v>
                </c:pt>
                <c:pt idx="156527" formatCode="0.00E+00">
                  <c:v>-4.4831699999999999E-3</c:v>
                </c:pt>
                <c:pt idx="156528" formatCode="0.00E+00">
                  <c:v>-4.5588599999999996E-3</c:v>
                </c:pt>
                <c:pt idx="156529" formatCode="0.00E+00">
                  <c:v>-4.6290300000000001E-3</c:v>
                </c:pt>
                <c:pt idx="156530" formatCode="0.00E+00">
                  <c:v>-4.6936599999999997E-3</c:v>
                </c:pt>
                <c:pt idx="156531" formatCode="0.00E+00">
                  <c:v>-4.7527200000000002E-3</c:v>
                </c:pt>
                <c:pt idx="156532" formatCode="0.00E+00">
                  <c:v>-4.8061900000000001E-3</c:v>
                </c:pt>
                <c:pt idx="156533" formatCode="0.00E+00">
                  <c:v>-4.8540700000000003E-3</c:v>
                </c:pt>
                <c:pt idx="156534" formatCode="0.00E+00">
                  <c:v>-4.8963499999999998E-3</c:v>
                </c:pt>
                <c:pt idx="156535" formatCode="0.00E+00">
                  <c:v>-4.9330299999999997E-3</c:v>
                </c:pt>
                <c:pt idx="156536" formatCode="0.00E+00">
                  <c:v>-4.9641299999999998E-3</c:v>
                </c:pt>
                <c:pt idx="156537" formatCode="0.00E+00">
                  <c:v>-4.9896699999999999E-3</c:v>
                </c:pt>
                <c:pt idx="156538" formatCode="0.00E+00">
                  <c:v>-5.00966E-3</c:v>
                </c:pt>
                <c:pt idx="156539" formatCode="0.00E+00">
                  <c:v>-5.0241499999999998E-3</c:v>
                </c:pt>
                <c:pt idx="156540" formatCode="0.00E+00">
                  <c:v>-5.0331799999999999E-3</c:v>
                </c:pt>
                <c:pt idx="156541" formatCode="0.00E+00">
                  <c:v>-5.0367800000000002E-3</c:v>
                </c:pt>
                <c:pt idx="156542" formatCode="0.00E+00">
                  <c:v>-5.0350200000000003E-3</c:v>
                </c:pt>
                <c:pt idx="156543" formatCode="0.00E+00">
                  <c:v>-5.0279499999999998E-3</c:v>
                </c:pt>
                <c:pt idx="156544" formatCode="0.00E+00">
                  <c:v>-5.0156300000000001E-3</c:v>
                </c:pt>
                <c:pt idx="156545" formatCode="0.00E+00">
                  <c:v>-4.9981499999999998E-3</c:v>
                </c:pt>
                <c:pt idx="156546" formatCode="0.00E+00">
                  <c:v>-4.9755700000000003E-3</c:v>
                </c:pt>
                <c:pt idx="156547" formatCode="0.00E+00">
                  <c:v>-4.9479800000000003E-3</c:v>
                </c:pt>
                <c:pt idx="156548" formatCode="0.00E+00">
                  <c:v>-4.9154799999999998E-3</c:v>
                </c:pt>
                <c:pt idx="156549" formatCode="0.00E+00">
                  <c:v>-4.8781500000000004E-3</c:v>
                </c:pt>
                <c:pt idx="156550" formatCode="0.00E+00">
                  <c:v>-4.8361000000000003E-3</c:v>
                </c:pt>
                <c:pt idx="156551" formatCode="0.00E+00">
                  <c:v>-4.7894299999999999E-3</c:v>
                </c:pt>
                <c:pt idx="156552" formatCode="0.00E+00">
                  <c:v>-4.7382500000000003E-3</c:v>
                </c:pt>
                <c:pt idx="156553" formatCode="0.00E+00">
                  <c:v>-4.6826899999999998E-3</c:v>
                </c:pt>
                <c:pt idx="156554" formatCode="0.00E+00">
                  <c:v>-4.6228500000000004E-3</c:v>
                </c:pt>
                <c:pt idx="156555" formatCode="0.00E+00">
                  <c:v>-4.5588599999999996E-3</c:v>
                </c:pt>
                <c:pt idx="156556" formatCode="0.00E+00">
                  <c:v>-4.4908600000000002E-3</c:v>
                </c:pt>
                <c:pt idx="156557" formatCode="0.00E+00">
                  <c:v>-4.4189700000000004E-3</c:v>
                </c:pt>
                <c:pt idx="156558" formatCode="0.00E+00">
                  <c:v>-4.3433300000000003E-3</c:v>
                </c:pt>
                <c:pt idx="156559" formatCode="0.00E+00">
                  <c:v>-4.26407E-3</c:v>
                </c:pt>
                <c:pt idx="156560" formatCode="0.00E+00">
                  <c:v>-4.1813500000000003E-3</c:v>
                </c:pt>
                <c:pt idx="156561" formatCode="0.00E+00">
                  <c:v>-4.0953099999999996E-3</c:v>
                </c:pt>
                <c:pt idx="156562" formatCode="0.00E+00">
                  <c:v>-4.0060900000000003E-3</c:v>
                </c:pt>
                <c:pt idx="156563" formatCode="0.00E+00">
                  <c:v>-3.91385E-3</c:v>
                </c:pt>
                <c:pt idx="156564" formatCode="0.00E+00">
                  <c:v>-3.8187400000000002E-3</c:v>
                </c:pt>
                <c:pt idx="156565" formatCode="0.00E+00">
                  <c:v>-3.72091E-3</c:v>
                </c:pt>
                <c:pt idx="156566" formatCode="0.00E+00">
                  <c:v>-3.6205199999999999E-3</c:v>
                </c:pt>
                <c:pt idx="156567" formatCode="0.00E+00">
                  <c:v>-3.5177300000000002E-3</c:v>
                </c:pt>
                <c:pt idx="156568" formatCode="0.00E+00">
                  <c:v>-3.4126999999999998E-3</c:v>
                </c:pt>
                <c:pt idx="156569" formatCode="0.00E+00">
                  <c:v>-3.3055900000000002E-3</c:v>
                </c:pt>
                <c:pt idx="156570" formatCode="0.00E+00">
                  <c:v>-3.1965499999999998E-3</c:v>
                </c:pt>
                <c:pt idx="156571" formatCode="0.00E+00">
                  <c:v>-3.0857599999999999E-3</c:v>
                </c:pt>
                <c:pt idx="156572" formatCode="0.00E+00">
                  <c:v>-2.9733699999999999E-3</c:v>
                </c:pt>
                <c:pt idx="156573" formatCode="0.00E+00">
                  <c:v>-2.8595399999999998E-3</c:v>
                </c:pt>
                <c:pt idx="156574" formatCode="0.00E+00">
                  <c:v>-2.74443E-3</c:v>
                </c:pt>
                <c:pt idx="156575" formatCode="0.00E+00">
                  <c:v>-2.6282200000000001E-3</c:v>
                </c:pt>
                <c:pt idx="156576" formatCode="0.00E+00">
                  <c:v>-2.51104E-3</c:v>
                </c:pt>
                <c:pt idx="156577" formatCode="0.00E+00">
                  <c:v>-2.3930800000000001E-3</c:v>
                </c:pt>
                <c:pt idx="156578" formatCode="0.00E+00">
                  <c:v>-2.2744699999999998E-3</c:v>
                </c:pt>
                <c:pt idx="156579" formatCode="0.00E+00">
                  <c:v>-2.1553900000000001E-3</c:v>
                </c:pt>
                <c:pt idx="156580" formatCode="0.00E+00">
                  <c:v>-2.0359800000000002E-3</c:v>
                </c:pt>
                <c:pt idx="156581" formatCode="0.00E+00">
                  <c:v>-1.91639E-3</c:v>
                </c:pt>
                <c:pt idx="156582" formatCode="0.00E+00">
                  <c:v>-1.7967899999999999E-3</c:v>
                </c:pt>
                <c:pt idx="156583" formatCode="0.00E+00">
                  <c:v>-1.67731E-3</c:v>
                </c:pt>
                <c:pt idx="156584" formatCode="0.00E+00">
                  <c:v>-1.5581E-3</c:v>
                </c:pt>
                <c:pt idx="156585" formatCode="0.00E+00">
                  <c:v>-1.4392999999999999E-3</c:v>
                </c:pt>
                <c:pt idx="156586" formatCode="0.00E+00">
                  <c:v>-1.3210699999999999E-3</c:v>
                </c:pt>
                <c:pt idx="156587" formatCode="0.00E+00">
                  <c:v>-1.20352E-3</c:v>
                </c:pt>
                <c:pt idx="156588" formatCode="0.00E+00">
                  <c:v>-1.0868E-3</c:v>
                </c:pt>
                <c:pt idx="156589" formatCode="0.00E+00">
                  <c:v>-9.7104099999999996E-4</c:v>
                </c:pt>
                <c:pt idx="156590" formatCode="0.00E+00">
                  <c:v>-8.5636499999999999E-4</c:v>
                </c:pt>
                <c:pt idx="156591" formatCode="0.00E+00">
                  <c:v>-7.4289799999999997E-4</c:v>
                </c:pt>
                <c:pt idx="156592" formatCode="0.00E+00">
                  <c:v>-6.3075800000000003E-4</c:v>
                </c:pt>
                <c:pt idx="156593" formatCode="0.00E+00">
                  <c:v>-5.2006100000000005E-4</c:v>
                </c:pt>
                <c:pt idx="156594" formatCode="0.00E+00">
                  <c:v>-4.1091800000000003E-4</c:v>
                </c:pt>
                <c:pt idx="156595" formatCode="0.00E+00">
                  <c:v>-3.0343699999999999E-4</c:v>
                </c:pt>
                <c:pt idx="156596" formatCode="0.00E+00">
                  <c:v>-1.9772100000000001E-4</c:v>
                </c:pt>
                <c:pt idx="156597" formatCode="0.00E+00">
                  <c:v>-9.3867200000000001E-5</c:v>
                </c:pt>
                <c:pt idx="156598" formatCode="0.00E+00">
                  <c:v>8.0301400000000007E-6</c:v>
                </c:pt>
                <c:pt idx="156599" formatCode="0.00E+00">
                  <c:v>1.0788199999999999E-4</c:v>
                </c:pt>
                <c:pt idx="156600" formatCode="0.00E+00">
                  <c:v>2.0560399999999999E-4</c:v>
                </c:pt>
                <c:pt idx="156601" formatCode="0.00E+00">
                  <c:v>3.0111599999999998E-4</c:v>
                </c:pt>
                <c:pt idx="156602" formatCode="0.00E+00">
                  <c:v>3.9434499999999999E-4</c:v>
                </c:pt>
                <c:pt idx="156603" formatCode="0.00E+00">
                  <c:v>4.85219E-4</c:v>
                </c:pt>
                <c:pt idx="156604" formatCode="0.00E+00">
                  <c:v>5.7367400000000004E-4</c:v>
                </c:pt>
                <c:pt idx="156605" formatCode="0.00E+00">
                  <c:v>6.5965100000000003E-4</c:v>
                </c:pt>
                <c:pt idx="156606" formatCode="0.00E+00">
                  <c:v>7.4309400000000002E-4</c:v>
                </c:pt>
                <c:pt idx="156607" formatCode="0.00E+00">
                  <c:v>8.2395400000000001E-4</c:v>
                </c:pt>
                <c:pt idx="156608" formatCode="0.00E+00">
                  <c:v>9.0218500000000001E-4</c:v>
                </c:pt>
                <c:pt idx="156609" formatCode="0.00E+00">
                  <c:v>9.7774699999999995E-4</c:v>
                </c:pt>
                <c:pt idx="156610" formatCode="0.00E+00">
                  <c:v>1.05061E-3</c:v>
                </c:pt>
                <c:pt idx="156611" formatCode="0.00E+00">
                  <c:v>1.1207299999999999E-3</c:v>
                </c:pt>
                <c:pt idx="156612" formatCode="0.00E+00">
                  <c:v>1.1881000000000001E-3</c:v>
                </c:pt>
                <c:pt idx="156613" formatCode="0.00E+00">
                  <c:v>1.2526900000000001E-3</c:v>
                </c:pt>
                <c:pt idx="156614" formatCode="0.00E+00">
                  <c:v>1.31449E-3</c:v>
                </c:pt>
                <c:pt idx="156615" formatCode="0.00E+00">
                  <c:v>1.3734800000000001E-3</c:v>
                </c:pt>
                <c:pt idx="156616" formatCode="0.00E+00">
                  <c:v>1.4296700000000001E-3</c:v>
                </c:pt>
                <c:pt idx="156617" formatCode="0.00E+00">
                  <c:v>1.4830399999999999E-3</c:v>
                </c:pt>
                <c:pt idx="156618" formatCode="0.00E+00">
                  <c:v>1.5336099999999999E-3</c:v>
                </c:pt>
                <c:pt idx="156619" formatCode="0.00E+00">
                  <c:v>1.5813800000000001E-3</c:v>
                </c:pt>
                <c:pt idx="156620" formatCode="0.00E+00">
                  <c:v>1.6263600000000001E-3</c:v>
                </c:pt>
                <c:pt idx="156621" formatCode="0.00E+00">
                  <c:v>1.66858E-3</c:v>
                </c:pt>
                <c:pt idx="156622" formatCode="0.00E+00">
                  <c:v>1.7080400000000001E-3</c:v>
                </c:pt>
                <c:pt idx="156623" formatCode="0.00E+00">
                  <c:v>1.74479E-3</c:v>
                </c:pt>
                <c:pt idx="156624" formatCode="0.00E+00">
                  <c:v>1.7788400000000001E-3</c:v>
                </c:pt>
                <c:pt idx="156625" formatCode="0.00E+00">
                  <c:v>1.8102299999999999E-3</c:v>
                </c:pt>
                <c:pt idx="156626" formatCode="0.00E+00">
                  <c:v>1.83899E-3</c:v>
                </c:pt>
                <c:pt idx="156627" formatCode="0.00E+00">
                  <c:v>1.8651799999999999E-3</c:v>
                </c:pt>
                <c:pt idx="156628" formatCode="0.00E+00">
                  <c:v>1.88882E-3</c:v>
                </c:pt>
                <c:pt idx="156629" formatCode="0.00E+00">
                  <c:v>1.90997E-3</c:v>
                </c:pt>
                <c:pt idx="156630" formatCode="0.00E+00">
                  <c:v>1.9286800000000001E-3</c:v>
                </c:pt>
                <c:pt idx="156631" formatCode="0.00E+00">
                  <c:v>1.9449999999999999E-3</c:v>
                </c:pt>
                <c:pt idx="156632" formatCode="0.00E+00">
                  <c:v>1.9589799999999999E-3</c:v>
                </c:pt>
                <c:pt idx="156633" formatCode="0.00E+00">
                  <c:v>1.9706900000000002E-3</c:v>
                </c:pt>
                <c:pt idx="156634" formatCode="0.00E+00">
                  <c:v>1.9801900000000002E-3</c:v>
                </c:pt>
                <c:pt idx="156635" formatCode="0.00E+00">
                  <c:v>1.9875399999999999E-3</c:v>
                </c:pt>
                <c:pt idx="156636" formatCode="0.00E+00">
                  <c:v>1.9927999999999999E-3</c:v>
                </c:pt>
                <c:pt idx="156637" formatCode="0.00E+00">
                  <c:v>1.9960500000000001E-3</c:v>
                </c:pt>
                <c:pt idx="156638" formatCode="0.00E+00">
                  <c:v>1.9973500000000002E-3</c:v>
                </c:pt>
                <c:pt idx="156639" formatCode="0.00E+00">
                  <c:v>1.9967700000000001E-3</c:v>
                </c:pt>
                <c:pt idx="156640" formatCode="0.00E+00">
                  <c:v>1.99439E-3</c:v>
                </c:pt>
                <c:pt idx="156641" formatCode="0.00E+00">
                  <c:v>1.99029E-3</c:v>
                </c:pt>
                <c:pt idx="156642" formatCode="0.00E+00">
                  <c:v>1.98452E-3</c:v>
                </c:pt>
                <c:pt idx="156643" formatCode="0.00E+00">
                  <c:v>1.9771799999999998E-3</c:v>
                </c:pt>
                <c:pt idx="156644" formatCode="0.00E+00">
                  <c:v>1.9683399999999998E-3</c:v>
                </c:pt>
                <c:pt idx="156645" formatCode="0.00E+00">
                  <c:v>1.9580700000000001E-3</c:v>
                </c:pt>
                <c:pt idx="156646" formatCode="0.00E+00">
                  <c:v>1.9464599999999999E-3</c:v>
                </c:pt>
                <c:pt idx="156647" formatCode="0.00E+00">
                  <c:v>1.9335699999999999E-3</c:v>
                </c:pt>
                <c:pt idx="156648" formatCode="0.00E+00">
                  <c:v>1.9195E-3</c:v>
                </c:pt>
                <c:pt idx="156649" formatCode="0.00E+00">
                  <c:v>1.90431E-3</c:v>
                </c:pt>
                <c:pt idx="156650" formatCode="0.00E+00">
                  <c:v>1.88809E-3</c:v>
                </c:pt>
                <c:pt idx="156651" formatCode="0.00E+00">
                  <c:v>1.8709099999999999E-3</c:v>
                </c:pt>
                <c:pt idx="156652" formatCode="0.00E+00">
                  <c:v>1.8528500000000001E-3</c:v>
                </c:pt>
                <c:pt idx="156653" formatCode="0.00E+00">
                  <c:v>1.83398E-3</c:v>
                </c:pt>
                <c:pt idx="156654" formatCode="0.00E+00">
                  <c:v>1.81438E-3</c:v>
                </c:pt>
                <c:pt idx="156655" formatCode="0.00E+00">
                  <c:v>1.79412E-3</c:v>
                </c:pt>
                <c:pt idx="156656" formatCode="0.00E+00">
                  <c:v>1.7732799999999999E-3</c:v>
                </c:pt>
                <c:pt idx="156657" formatCode="0.00E+00">
                  <c:v>1.7519199999999999E-3</c:v>
                </c:pt>
                <c:pt idx="156658" formatCode="0.00E+00">
                  <c:v>1.7301199999999999E-3</c:v>
                </c:pt>
                <c:pt idx="156659" formatCode="0.00E+00">
                  <c:v>1.70794E-3</c:v>
                </c:pt>
                <c:pt idx="156660" formatCode="0.00E+00">
                  <c:v>1.68546E-3</c:v>
                </c:pt>
                <c:pt idx="156661" formatCode="0.00E+00">
                  <c:v>1.6627199999999999E-3</c:v>
                </c:pt>
                <c:pt idx="156662" formatCode="0.00E+00">
                  <c:v>1.63981E-3</c:v>
                </c:pt>
                <c:pt idx="156663" formatCode="0.00E+00">
                  <c:v>1.61677E-3</c:v>
                </c:pt>
                <c:pt idx="156664" formatCode="0.00E+00">
                  <c:v>1.59366E-3</c:v>
                </c:pt>
                <c:pt idx="156665" formatCode="0.00E+00">
                  <c:v>1.57055E-3</c:v>
                </c:pt>
                <c:pt idx="156666" formatCode="0.00E+00">
                  <c:v>1.5474799999999999E-3</c:v>
                </c:pt>
                <c:pt idx="156667" formatCode="0.00E+00">
                  <c:v>1.5245E-3</c:v>
                </c:pt>
                <c:pt idx="156668" formatCode="0.00E+00">
                  <c:v>1.5016599999999999E-3</c:v>
                </c:pt>
                <c:pt idx="156669" formatCode="0.00E+00">
                  <c:v>1.4790199999999999E-3</c:v>
                </c:pt>
                <c:pt idx="156670" formatCode="0.00E+00">
                  <c:v>1.4566E-3</c:v>
                </c:pt>
                <c:pt idx="156671" formatCode="0.00E+00">
                  <c:v>1.4344500000000001E-3</c:v>
                </c:pt>
                <c:pt idx="156672" formatCode="0.00E+00">
                  <c:v>1.4126200000000001E-3</c:v>
                </c:pt>
                <c:pt idx="156673" formatCode="0.00E+00">
                  <c:v>1.39112E-3</c:v>
                </c:pt>
                <c:pt idx="156674" formatCode="0.00E+00">
                  <c:v>1.36999E-3</c:v>
                </c:pt>
                <c:pt idx="156675" formatCode="0.00E+00">
                  <c:v>1.3492700000000001E-3</c:v>
                </c:pt>
                <c:pt idx="156676" formatCode="0.00E+00">
                  <c:v>1.3289700000000001E-3</c:v>
                </c:pt>
                <c:pt idx="156677" formatCode="0.00E+00">
                  <c:v>1.30912E-3</c:v>
                </c:pt>
                <c:pt idx="156678" formatCode="0.00E+00">
                  <c:v>1.2897399999999999E-3</c:v>
                </c:pt>
                <c:pt idx="156679" formatCode="0.00E+00">
                  <c:v>1.27085E-3</c:v>
                </c:pt>
                <c:pt idx="156680" formatCode="0.00E+00">
                  <c:v>1.25245E-3</c:v>
                </c:pt>
                <c:pt idx="156681" formatCode="0.00E+00">
                  <c:v>1.23456E-3</c:v>
                </c:pt>
                <c:pt idx="156682" formatCode="0.00E+00">
                  <c:v>1.21718E-3</c:v>
                </c:pt>
                <c:pt idx="156683" formatCode="0.00E+00">
                  <c:v>1.2003199999999999E-3</c:v>
                </c:pt>
                <c:pt idx="156684" formatCode="0.00E+00">
                  <c:v>1.1839800000000001E-3</c:v>
                </c:pt>
                <c:pt idx="156685" formatCode="0.00E+00">
                  <c:v>1.1681599999999999E-3</c:v>
                </c:pt>
                <c:pt idx="156686" formatCode="0.00E+00">
                  <c:v>1.15285E-3</c:v>
                </c:pt>
                <c:pt idx="156687" formatCode="0.00E+00">
                  <c:v>1.13805E-3</c:v>
                </c:pt>
                <c:pt idx="156688" formatCode="0.00E+00">
                  <c:v>1.12375E-3</c:v>
                </c:pt>
                <c:pt idx="156689" formatCode="0.00E+00">
                  <c:v>1.1099300000000001E-3</c:v>
                </c:pt>
                <c:pt idx="156690" formatCode="0.00E+00">
                  <c:v>1.09658E-3</c:v>
                </c:pt>
                <c:pt idx="156691" formatCode="0.00E+00">
                  <c:v>1.0836800000000001E-3</c:v>
                </c:pt>
                <c:pt idx="156692" formatCode="0.00E+00">
                  <c:v>1.0712199999999999E-3</c:v>
                </c:pt>
                <c:pt idx="156693" formatCode="0.00E+00">
                  <c:v>1.05916E-3</c:v>
                </c:pt>
                <c:pt idx="156694" formatCode="0.00E+00">
                  <c:v>1.0474799999999999E-3</c:v>
                </c:pt>
                <c:pt idx="156695" formatCode="0.00E+00">
                  <c:v>1.0361599999999999E-3</c:v>
                </c:pt>
                <c:pt idx="156696" formatCode="0.00E+00">
                  <c:v>1.02516E-3</c:v>
                </c:pt>
                <c:pt idx="156697" formatCode="0.00E+00">
                  <c:v>1.01446E-3</c:v>
                </c:pt>
                <c:pt idx="156698" formatCode="0.00E+00">
                  <c:v>1.00402E-3</c:v>
                </c:pt>
                <c:pt idx="156699" formatCode="0.00E+00">
                  <c:v>9.9381500000000011E-4</c:v>
                </c:pt>
                <c:pt idx="156700" formatCode="0.00E+00">
                  <c:v>9.8379600000000011E-4</c:v>
                </c:pt>
                <c:pt idx="156701" formatCode="0.00E+00">
                  <c:v>9.7393200000000005E-4</c:v>
                </c:pt>
                <c:pt idx="156702" formatCode="0.00E+00">
                  <c:v>9.6418100000000004E-4</c:v>
                </c:pt>
                <c:pt idx="156703" formatCode="0.00E+00">
                  <c:v>9.5450500000000002E-4</c:v>
                </c:pt>
                <c:pt idx="156704" formatCode="0.00E+00">
                  <c:v>9.4485999999999995E-4</c:v>
                </c:pt>
                <c:pt idx="156705" formatCode="0.00E+00">
                  <c:v>9.3520400000000003E-4</c:v>
                </c:pt>
                <c:pt idx="156706" formatCode="0.00E+00">
                  <c:v>9.2549500000000003E-4</c:v>
                </c:pt>
                <c:pt idx="156707" formatCode="0.00E+00">
                  <c:v>9.1568699999999999E-4</c:v>
                </c:pt>
                <c:pt idx="156708" formatCode="0.00E+00">
                  <c:v>9.0573599999999998E-4</c:v>
                </c:pt>
                <c:pt idx="156709" formatCode="0.00E+00">
                  <c:v>8.9559700000000004E-4</c:v>
                </c:pt>
                <c:pt idx="156710" formatCode="0.00E+00">
                  <c:v>8.8522399999999999E-4</c:v>
                </c:pt>
                <c:pt idx="156711" formatCode="0.00E+00">
                  <c:v>8.74572E-4</c:v>
                </c:pt>
                <c:pt idx="156712" formatCode="0.00E+00">
                  <c:v>8.63596E-4</c:v>
                </c:pt>
                <c:pt idx="156713" formatCode="0.00E+00">
                  <c:v>8.52248E-4</c:v>
                </c:pt>
                <c:pt idx="156714" formatCode="0.00E+00">
                  <c:v>8.4048599999999999E-4</c:v>
                </c:pt>
                <c:pt idx="156715" formatCode="0.00E+00">
                  <c:v>8.2826199999999997E-4</c:v>
                </c:pt>
                <c:pt idx="156716" formatCode="0.00E+00">
                  <c:v>8.1553500000000004E-4</c:v>
                </c:pt>
                <c:pt idx="156717" formatCode="0.00E+00">
                  <c:v>8.0225900000000004E-4</c:v>
                </c:pt>
                <c:pt idx="156718" formatCode="0.00E+00">
                  <c:v>7.8839199999999996E-4</c:v>
                </c:pt>
                <c:pt idx="156719" formatCode="0.00E+00">
                  <c:v>7.73893E-4</c:v>
                </c:pt>
                <c:pt idx="156720" formatCode="0.00E+00">
                  <c:v>7.5872099999999996E-4</c:v>
                </c:pt>
                <c:pt idx="156721" formatCode="0.00E+00">
                  <c:v>7.4283599999999997E-4</c:v>
                </c:pt>
                <c:pt idx="156722" formatCode="0.00E+00">
                  <c:v>7.2620099999999999E-4</c:v>
                </c:pt>
                <c:pt idx="156723" formatCode="0.00E+00">
                  <c:v>7.0877899999999998E-4</c:v>
                </c:pt>
                <c:pt idx="156724" formatCode="0.00E+00">
                  <c:v>6.9053500000000004E-4</c:v>
                </c:pt>
                <c:pt idx="156725" formatCode="0.00E+00">
                  <c:v>6.7143599999999997E-4</c:v>
                </c:pt>
                <c:pt idx="156726" formatCode="0.00E+00">
                  <c:v>6.5145000000000003E-4</c:v>
                </c:pt>
                <c:pt idx="156727" formatCode="0.00E+00">
                  <c:v>6.30549E-4</c:v>
                </c:pt>
                <c:pt idx="156728" formatCode="0.00E+00">
                  <c:v>6.0870499999999997E-4</c:v>
                </c:pt>
                <c:pt idx="156729" formatCode="0.00E+00">
                  <c:v>5.8589299999999998E-4</c:v>
                </c:pt>
                <c:pt idx="156730" formatCode="0.00E+00">
                  <c:v>5.6209100000000002E-4</c:v>
                </c:pt>
                <c:pt idx="156731" formatCode="0.00E+00">
                  <c:v>5.3727600000000005E-4</c:v>
                </c:pt>
                <c:pt idx="156732" formatCode="0.00E+00">
                  <c:v>5.1143200000000003E-4</c:v>
                </c:pt>
                <c:pt idx="156733" formatCode="0.00E+00">
                  <c:v>4.8454299999999999E-4</c:v>
                </c:pt>
                <c:pt idx="156734" formatCode="0.00E+00">
                  <c:v>4.5659699999999999E-4</c:v>
                </c:pt>
                <c:pt idx="156735" formatCode="0.00E+00">
                  <c:v>4.2758199999999997E-4</c:v>
                </c:pt>
                <c:pt idx="156736" formatCode="0.00E+00">
                  <c:v>3.9749099999999998E-4</c:v>
                </c:pt>
                <c:pt idx="156737" formatCode="0.00E+00">
                  <c:v>3.6632E-4</c:v>
                </c:pt>
                <c:pt idx="156738" formatCode="0.00E+00">
                  <c:v>3.34066E-4</c:v>
                </c:pt>
                <c:pt idx="156739" formatCode="0.00E+00">
                  <c:v>3.0073099999999999E-4</c:v>
                </c:pt>
                <c:pt idx="156740" formatCode="0.00E+00">
                  <c:v>2.66319E-4</c:v>
                </c:pt>
                <c:pt idx="156741" formatCode="0.00E+00">
                  <c:v>2.30836E-4</c:v>
                </c:pt>
                <c:pt idx="156742" formatCode="0.00E+00">
                  <c:v>1.94293E-4</c:v>
                </c:pt>
                <c:pt idx="156743" formatCode="0.00E+00">
                  <c:v>1.5670199999999999E-4</c:v>
                </c:pt>
                <c:pt idx="156744" formatCode="0.00E+00">
                  <c:v>1.1807900000000001E-4</c:v>
                </c:pt>
                <c:pt idx="156745" formatCode="0.00E+00">
                  <c:v>7.8444100000000003E-5</c:v>
                </c:pt>
                <c:pt idx="156746" formatCode="0.00E+00">
                  <c:v>3.7818100000000003E-5</c:v>
                </c:pt>
                <c:pt idx="156747" formatCode="0.00E+00">
                  <c:v>-3.77364E-6</c:v>
                </c:pt>
                <c:pt idx="156748" formatCode="0.00E+00">
                  <c:v>-4.6303E-5</c:v>
                </c:pt>
                <c:pt idx="156749" formatCode="0.00E+00">
                  <c:v>-8.9738899999999996E-5</c:v>
                </c:pt>
                <c:pt idx="156750" formatCode="0.00E+00">
                  <c:v>-1.3404700000000001E-4</c:v>
                </c:pt>
                <c:pt idx="156751" formatCode="0.00E+00">
                  <c:v>-1.7919100000000001E-4</c:v>
                </c:pt>
                <c:pt idx="156752" formatCode="0.00E+00">
                  <c:v>-2.25131E-4</c:v>
                </c:pt>
                <c:pt idx="156753" formatCode="0.00E+00">
                  <c:v>-2.7182500000000001E-4</c:v>
                </c:pt>
                <c:pt idx="156754" formatCode="0.00E+00">
                  <c:v>-3.1922599999999998E-4</c:v>
                </c:pt>
                <c:pt idx="156755" formatCode="0.00E+00">
                  <c:v>-3.6728599999999998E-4</c:v>
                </c:pt>
                <c:pt idx="156756" formatCode="0.00E+00">
                  <c:v>-4.1595500000000002E-4</c:v>
                </c:pt>
                <c:pt idx="156757" formatCode="0.00E+00">
                  <c:v>-4.6517999999999999E-4</c:v>
                </c:pt>
                <c:pt idx="156758" formatCode="0.00E+00">
                  <c:v>-5.1490399999999995E-4</c:v>
                </c:pt>
                <c:pt idx="156759" formatCode="0.00E+00">
                  <c:v>-5.6506899999999997E-4</c:v>
                </c:pt>
                <c:pt idx="156760" formatCode="0.00E+00">
                  <c:v>-6.1561500000000002E-4</c:v>
                </c:pt>
                <c:pt idx="156761" formatCode="0.00E+00">
                  <c:v>-6.6647799999999997E-4</c:v>
                </c:pt>
                <c:pt idx="156762" formatCode="0.00E+00">
                  <c:v>-7.17594E-4</c:v>
                </c:pt>
                <c:pt idx="156763" formatCode="0.00E+00">
                  <c:v>-7.6889500000000002E-4</c:v>
                </c:pt>
                <c:pt idx="156764" formatCode="0.00E+00">
                  <c:v>-8.2031300000000003E-4</c:v>
                </c:pt>
                <c:pt idx="156765" formatCode="0.00E+00">
                  <c:v>-8.7177700000000001E-4</c:v>
                </c:pt>
                <c:pt idx="156766" formatCode="0.00E+00">
                  <c:v>-9.23214E-4</c:v>
                </c:pt>
                <c:pt idx="156767" formatCode="0.00E+00">
                  <c:v>-9.7455100000000004E-4</c:v>
                </c:pt>
                <c:pt idx="156768" formatCode="0.00E+00">
                  <c:v>-1.02571E-3</c:v>
                </c:pt>
                <c:pt idx="156769" formatCode="0.00E+00">
                  <c:v>-1.0766199999999999E-3</c:v>
                </c:pt>
                <c:pt idx="156770" formatCode="0.00E+00">
                  <c:v>-1.1272000000000001E-3</c:v>
                </c:pt>
                <c:pt idx="156771" formatCode="0.00E+00">
                  <c:v>-1.1773700000000001E-3</c:v>
                </c:pt>
                <c:pt idx="156772" formatCode="0.00E+00">
                  <c:v>-1.2270499999999999E-3</c:v>
                </c:pt>
                <c:pt idx="156773" formatCode="0.00E+00">
                  <c:v>-1.2761599999999999E-3</c:v>
                </c:pt>
                <c:pt idx="156774" formatCode="0.00E+00">
                  <c:v>-1.3246200000000001E-3</c:v>
                </c:pt>
                <c:pt idx="156775" formatCode="0.00E+00">
                  <c:v>-1.37236E-3</c:v>
                </c:pt>
                <c:pt idx="156776" formatCode="0.00E+00">
                  <c:v>-1.41927E-3</c:v>
                </c:pt>
                <c:pt idx="156777" formatCode="0.00E+00">
                  <c:v>-1.4652999999999999E-3</c:v>
                </c:pt>
                <c:pt idx="156778" formatCode="0.00E+00">
                  <c:v>-1.5103499999999999E-3</c:v>
                </c:pt>
                <c:pt idx="156779" formatCode="0.00E+00">
                  <c:v>-1.55434E-3</c:v>
                </c:pt>
                <c:pt idx="156780" formatCode="0.00E+00">
                  <c:v>-1.5972E-3</c:v>
                </c:pt>
                <c:pt idx="156781" formatCode="0.00E+00">
                  <c:v>-1.6388399999999999E-3</c:v>
                </c:pt>
                <c:pt idx="156782" formatCode="0.00E+00">
                  <c:v>-1.67918E-3</c:v>
                </c:pt>
                <c:pt idx="156783" formatCode="0.00E+00">
                  <c:v>-1.7181500000000001E-3</c:v>
                </c:pt>
                <c:pt idx="156784" formatCode="0.00E+00">
                  <c:v>-1.75566E-3</c:v>
                </c:pt>
                <c:pt idx="156785" formatCode="0.00E+00">
                  <c:v>-1.7916399999999999E-3</c:v>
                </c:pt>
                <c:pt idx="156786" formatCode="0.00E+00">
                  <c:v>-1.82602E-3</c:v>
                </c:pt>
                <c:pt idx="156787" formatCode="0.00E+00">
                  <c:v>-1.8587199999999999E-3</c:v>
                </c:pt>
                <c:pt idx="156788" formatCode="0.00E+00">
                  <c:v>-1.8896799999999999E-3</c:v>
                </c:pt>
                <c:pt idx="156789" formatCode="0.00E+00">
                  <c:v>-1.91881E-3</c:v>
                </c:pt>
                <c:pt idx="156790" formatCode="0.00E+00">
                  <c:v>-1.94605E-3</c:v>
                </c:pt>
                <c:pt idx="156791" formatCode="0.00E+00">
                  <c:v>-1.9713399999999998E-3</c:v>
                </c:pt>
                <c:pt idx="156792" formatCode="0.00E+00">
                  <c:v>-1.99461E-3</c:v>
                </c:pt>
                <c:pt idx="156793" formatCode="0.00E+00">
                  <c:v>-2.0158099999999998E-3</c:v>
                </c:pt>
                <c:pt idx="156794" formatCode="0.00E+00">
                  <c:v>-2.0348599999999999E-3</c:v>
                </c:pt>
                <c:pt idx="156795" formatCode="0.00E+00">
                  <c:v>-2.0517299999999999E-3</c:v>
                </c:pt>
                <c:pt idx="156796" formatCode="0.00E+00">
                  <c:v>-2.0663499999999998E-3</c:v>
                </c:pt>
                <c:pt idx="156797" formatCode="0.00E+00">
                  <c:v>-2.0786699999999999E-3</c:v>
                </c:pt>
                <c:pt idx="156798" formatCode="0.00E+00">
                  <c:v>-2.0886500000000001E-3</c:v>
                </c:pt>
                <c:pt idx="156799" formatCode="0.00E+00">
                  <c:v>-2.0962400000000001E-3</c:v>
                </c:pt>
                <c:pt idx="156800" formatCode="0.00E+00">
                  <c:v>-2.1014100000000002E-3</c:v>
                </c:pt>
                <c:pt idx="156801" formatCode="0.00E+00">
                  <c:v>-2.1041100000000002E-3</c:v>
                </c:pt>
                <c:pt idx="156802" formatCode="0.00E+00">
                  <c:v>-2.1043099999999999E-3</c:v>
                </c:pt>
                <c:pt idx="156803" formatCode="0.00E+00">
                  <c:v>-2.1019900000000002E-3</c:v>
                </c:pt>
                <c:pt idx="156804" formatCode="0.00E+00">
                  <c:v>-2.0971200000000001E-3</c:v>
                </c:pt>
                <c:pt idx="156805" formatCode="0.00E+00">
                  <c:v>-2.0896600000000001E-3</c:v>
                </c:pt>
                <c:pt idx="156806" formatCode="0.00E+00">
                  <c:v>-2.0796199999999999E-3</c:v>
                </c:pt>
                <c:pt idx="156807" formatCode="0.00E+00">
                  <c:v>-2.0669600000000001E-3</c:v>
                </c:pt>
                <c:pt idx="156808" formatCode="0.00E+00">
                  <c:v>-2.0516800000000002E-3</c:v>
                </c:pt>
                <c:pt idx="156809" formatCode="0.00E+00">
                  <c:v>-2.0337799999999998E-3</c:v>
                </c:pt>
                <c:pt idx="156810" formatCode="0.00E+00">
                  <c:v>-2.0132499999999998E-3</c:v>
                </c:pt>
                <c:pt idx="156811" formatCode="0.00E+00">
                  <c:v>-1.9900899999999999E-3</c:v>
                </c:pt>
                <c:pt idx="156812" formatCode="0.00E+00">
                  <c:v>-1.9643099999999999E-3</c:v>
                </c:pt>
                <c:pt idx="156813" formatCode="0.00E+00">
                  <c:v>-1.93593E-3</c:v>
                </c:pt>
                <c:pt idx="156814" formatCode="0.00E+00">
                  <c:v>-1.9049399999999999E-3</c:v>
                </c:pt>
                <c:pt idx="156815" formatCode="0.00E+00">
                  <c:v>-1.87138E-3</c:v>
                </c:pt>
                <c:pt idx="156816" formatCode="0.00E+00">
                  <c:v>-1.83526E-3</c:v>
                </c:pt>
                <c:pt idx="156817" formatCode="0.00E+00">
                  <c:v>-1.7966200000000001E-3</c:v>
                </c:pt>
                <c:pt idx="156818" formatCode="0.00E+00">
                  <c:v>-1.75548E-3</c:v>
                </c:pt>
                <c:pt idx="156819" formatCode="0.00E+00">
                  <c:v>-1.71189E-3</c:v>
                </c:pt>
                <c:pt idx="156820" formatCode="0.00E+00">
                  <c:v>-1.6658700000000001E-3</c:v>
                </c:pt>
                <c:pt idx="156821" formatCode="0.00E+00">
                  <c:v>-1.6174799999999999E-3</c:v>
                </c:pt>
                <c:pt idx="156822" formatCode="0.00E+00">
                  <c:v>-1.5667599999999999E-3</c:v>
                </c:pt>
                <c:pt idx="156823" formatCode="0.00E+00">
                  <c:v>-1.5137600000000001E-3</c:v>
                </c:pt>
                <c:pt idx="156824" formatCode="0.00E+00">
                  <c:v>-1.4585500000000001E-3</c:v>
                </c:pt>
                <c:pt idx="156825" formatCode="0.00E+00">
                  <c:v>-1.4011799999999999E-3</c:v>
                </c:pt>
                <c:pt idx="156826" formatCode="0.00E+00">
                  <c:v>-1.34172E-3</c:v>
                </c:pt>
                <c:pt idx="156827" formatCode="0.00E+00">
                  <c:v>-1.28023E-3</c:v>
                </c:pt>
                <c:pt idx="156828" formatCode="0.00E+00">
                  <c:v>-1.2167899999999999E-3</c:v>
                </c:pt>
                <c:pt idx="156829" formatCode="0.00E+00">
                  <c:v>-1.1514699999999999E-3</c:v>
                </c:pt>
                <c:pt idx="156830" formatCode="0.00E+00">
                  <c:v>-1.08435E-3</c:v>
                </c:pt>
                <c:pt idx="156831" formatCode="0.00E+00">
                  <c:v>-1.0155100000000001E-3</c:v>
                </c:pt>
                <c:pt idx="156832" formatCode="0.00E+00">
                  <c:v>-9.4505000000000001E-4</c:v>
                </c:pt>
                <c:pt idx="156833" formatCode="0.00E+00">
                  <c:v>-8.7304600000000004E-4</c:v>
                </c:pt>
                <c:pt idx="156834" formatCode="0.00E+00">
                  <c:v>-7.9959300000000003E-4</c:v>
                </c:pt>
                <c:pt idx="156835" formatCode="0.00E+00">
                  <c:v>-7.2478699999999996E-4</c:v>
                </c:pt>
                <c:pt idx="156836" formatCode="0.00E+00">
                  <c:v>-6.4872599999999997E-4</c:v>
                </c:pt>
                <c:pt idx="156837" formatCode="0.00E+00">
                  <c:v>-5.7151100000000002E-4</c:v>
                </c:pt>
                <c:pt idx="156838" formatCode="0.00E+00">
                  <c:v>-4.93244E-4</c:v>
                </c:pt>
                <c:pt idx="156839" formatCode="0.00E+00">
                  <c:v>-4.1403300000000001E-4</c:v>
                </c:pt>
                <c:pt idx="156840" formatCode="0.00E+00">
                  <c:v>-3.3398400000000001E-4</c:v>
                </c:pt>
                <c:pt idx="156841" formatCode="0.00E+00">
                  <c:v>-2.5320799999999999E-4</c:v>
                </c:pt>
                <c:pt idx="156842" formatCode="0.00E+00">
                  <c:v>-1.7181600000000001E-4</c:v>
                </c:pt>
                <c:pt idx="156843" formatCode="0.00E+00">
                  <c:v>-8.9922300000000005E-5</c:v>
                </c:pt>
                <c:pt idx="156844" formatCode="0.00E+00">
                  <c:v>-7.6420099999999997E-6</c:v>
                </c:pt>
                <c:pt idx="156845" formatCode="0.00E+00">
                  <c:v>7.4908399999999996E-5</c:v>
                </c:pt>
                <c:pt idx="156846" formatCode="0.00E+00">
                  <c:v>1.5761099999999999E-4</c:v>
                </c:pt>
                <c:pt idx="156847" formatCode="0.00E+00">
                  <c:v>2.4034800000000001E-4</c:v>
                </c:pt>
                <c:pt idx="156848" formatCode="0.00E+00">
                  <c:v>3.2299899999999997E-4</c:v>
                </c:pt>
                <c:pt idx="156849" formatCode="0.00E+00">
                  <c:v>4.0544300000000001E-4</c:v>
                </c:pt>
                <c:pt idx="156850" formatCode="0.00E+00">
                  <c:v>4.8756199999999998E-4</c:v>
                </c:pt>
                <c:pt idx="156851" formatCode="0.00E+00">
                  <c:v>5.6923200000000003E-4</c:v>
                </c:pt>
                <c:pt idx="156852" formatCode="0.00E+00">
                  <c:v>6.5033500000000004E-4</c:v>
                </c:pt>
                <c:pt idx="156853" formatCode="0.00E+00">
                  <c:v>7.3074800000000003E-4</c:v>
                </c:pt>
                <c:pt idx="156854" formatCode="0.00E+00">
                  <c:v>8.1035199999999997E-4</c:v>
                </c:pt>
                <c:pt idx="156855" formatCode="0.00E+00">
                  <c:v>8.8902700000000002E-4</c:v>
                </c:pt>
                <c:pt idx="156856" formatCode="0.00E+00">
                  <c:v>9.6665399999999995E-4</c:v>
                </c:pt>
                <c:pt idx="156857" formatCode="0.00E+00">
                  <c:v>1.0431100000000001E-3</c:v>
                </c:pt>
                <c:pt idx="156858" formatCode="0.00E+00">
                  <c:v>1.1182900000000001E-3</c:v>
                </c:pt>
                <c:pt idx="156859" formatCode="0.00E+00">
                  <c:v>1.1920699999999999E-3</c:v>
                </c:pt>
                <c:pt idx="156860" formatCode="0.00E+00">
                  <c:v>1.2643299999999999E-3</c:v>
                </c:pt>
                <c:pt idx="156861" formatCode="0.00E+00">
                  <c:v>1.33497E-3</c:v>
                </c:pt>
                <c:pt idx="156862" formatCode="0.00E+00">
                  <c:v>1.4038799999999999E-3</c:v>
                </c:pt>
                <c:pt idx="156863" formatCode="0.00E+00">
                  <c:v>1.47094E-3</c:v>
                </c:pt>
                <c:pt idx="156864" formatCode="0.00E+00">
                  <c:v>1.53604E-3</c:v>
                </c:pt>
                <c:pt idx="156865" formatCode="0.00E+00">
                  <c:v>1.5991E-3</c:v>
                </c:pt>
                <c:pt idx="156866" formatCode="0.00E+00">
                  <c:v>1.66E-3</c:v>
                </c:pt>
                <c:pt idx="156867" formatCode="0.00E+00">
                  <c:v>1.71865E-3</c:v>
                </c:pt>
                <c:pt idx="156868" formatCode="0.00E+00">
                  <c:v>1.77494E-3</c:v>
                </c:pt>
                <c:pt idx="156869" formatCode="0.00E+00">
                  <c:v>1.8288E-3</c:v>
                </c:pt>
                <c:pt idx="156870" formatCode="0.00E+00">
                  <c:v>1.88013E-3</c:v>
                </c:pt>
                <c:pt idx="156871" formatCode="0.00E+00">
                  <c:v>1.92885E-3</c:v>
                </c:pt>
                <c:pt idx="156872" formatCode="0.00E+00">
                  <c:v>1.9748700000000001E-3</c:v>
                </c:pt>
                <c:pt idx="156873" formatCode="0.00E+00">
                  <c:v>2.01812E-3</c:v>
                </c:pt>
                <c:pt idx="156874" formatCode="0.00E+00">
                  <c:v>2.0585199999999999E-3</c:v>
                </c:pt>
                <c:pt idx="156875" formatCode="0.00E+00">
                  <c:v>2.0960000000000002E-3</c:v>
                </c:pt>
                <c:pt idx="156876" formatCode="0.00E+00">
                  <c:v>2.13051E-3</c:v>
                </c:pt>
                <c:pt idx="156877" formatCode="0.00E+00">
                  <c:v>2.16197E-3</c:v>
                </c:pt>
                <c:pt idx="156878" formatCode="0.00E+00">
                  <c:v>2.1903299999999999E-3</c:v>
                </c:pt>
                <c:pt idx="156879" formatCode="0.00E+00">
                  <c:v>2.2155299999999998E-3</c:v>
                </c:pt>
                <c:pt idx="156880" formatCode="0.00E+00">
                  <c:v>2.2375400000000001E-3</c:v>
                </c:pt>
                <c:pt idx="156881" formatCode="0.00E+00">
                  <c:v>2.2563100000000001E-3</c:v>
                </c:pt>
                <c:pt idx="156882" formatCode="0.00E+00">
                  <c:v>2.2717900000000001E-3</c:v>
                </c:pt>
                <c:pt idx="156883" formatCode="0.00E+00">
                  <c:v>2.2839599999999998E-3</c:v>
                </c:pt>
                <c:pt idx="156884" formatCode="0.00E+00">
                  <c:v>2.2927899999999998E-3</c:v>
                </c:pt>
                <c:pt idx="156885" formatCode="0.00E+00">
                  <c:v>2.2982599999999999E-3</c:v>
                </c:pt>
                <c:pt idx="156886" formatCode="0.00E+00">
                  <c:v>2.3003400000000001E-3</c:v>
                </c:pt>
                <c:pt idx="156887" formatCode="0.00E+00">
                  <c:v>2.2990300000000001E-3</c:v>
                </c:pt>
                <c:pt idx="156888" formatCode="0.00E+00">
                  <c:v>2.2943099999999999E-3</c:v>
                </c:pt>
                <c:pt idx="156889" formatCode="0.00E+00">
                  <c:v>2.28619E-3</c:v>
                </c:pt>
                <c:pt idx="156890" formatCode="0.00E+00">
                  <c:v>2.27466E-3</c:v>
                </c:pt>
                <c:pt idx="156891" formatCode="0.00E+00">
                  <c:v>2.2597400000000001E-3</c:v>
                </c:pt>
                <c:pt idx="156892" formatCode="0.00E+00">
                  <c:v>2.2414399999999999E-3</c:v>
                </c:pt>
                <c:pt idx="156893" formatCode="0.00E+00">
                  <c:v>2.2197699999999998E-3</c:v>
                </c:pt>
                <c:pt idx="156894" formatCode="0.00E+00">
                  <c:v>2.19477E-3</c:v>
                </c:pt>
                <c:pt idx="156895" formatCode="0.00E+00">
                  <c:v>2.1664599999999998E-3</c:v>
                </c:pt>
                <c:pt idx="156896" formatCode="0.00E+00">
                  <c:v>2.1348700000000001E-3</c:v>
                </c:pt>
                <c:pt idx="156897" formatCode="0.00E+00">
                  <c:v>2.1000400000000001E-3</c:v>
                </c:pt>
                <c:pt idx="156898" formatCode="0.00E+00">
                  <c:v>2.0620199999999999E-3</c:v>
                </c:pt>
                <c:pt idx="156899" formatCode="0.00E+00">
                  <c:v>2.0208600000000002E-3</c:v>
                </c:pt>
                <c:pt idx="156900" formatCode="0.00E+00">
                  <c:v>1.9766100000000002E-3</c:v>
                </c:pt>
                <c:pt idx="156901" formatCode="0.00E+00">
                  <c:v>1.9293400000000001E-3</c:v>
                </c:pt>
                <c:pt idx="156902" formatCode="0.00E+00">
                  <c:v>1.8790899999999999E-3</c:v>
                </c:pt>
                <c:pt idx="156903" formatCode="0.00E+00">
                  <c:v>1.82596E-3</c:v>
                </c:pt>
                <c:pt idx="156904" formatCode="0.00E+00">
                  <c:v>1.7700000000000001E-3</c:v>
                </c:pt>
                <c:pt idx="156905" formatCode="0.00E+00">
                  <c:v>1.7113E-3</c:v>
                </c:pt>
                <c:pt idx="156906" formatCode="0.00E+00">
                  <c:v>1.6499399999999999E-3</c:v>
                </c:pt>
                <c:pt idx="156907" formatCode="0.00E+00">
                  <c:v>1.586E-3</c:v>
                </c:pt>
                <c:pt idx="156908" formatCode="0.00E+00">
                  <c:v>1.51958E-3</c:v>
                </c:pt>
                <c:pt idx="156909" formatCode="0.00E+00">
                  <c:v>1.45078E-3</c:v>
                </c:pt>
                <c:pt idx="156910" formatCode="0.00E+00">
                  <c:v>1.37969E-3</c:v>
                </c:pt>
                <c:pt idx="156911" formatCode="0.00E+00">
                  <c:v>1.30641E-3</c:v>
                </c:pt>
                <c:pt idx="156912" formatCode="0.00E+00">
                  <c:v>1.23105E-3</c:v>
                </c:pt>
                <c:pt idx="156913" formatCode="0.00E+00">
                  <c:v>1.1537299999999999E-3</c:v>
                </c:pt>
                <c:pt idx="156914" formatCode="0.00E+00">
                  <c:v>1.0745500000000001E-3</c:v>
                </c:pt>
                <c:pt idx="156915" formatCode="0.00E+00">
                  <c:v>9.9363300000000006E-4</c:v>
                </c:pt>
                <c:pt idx="156916" formatCode="0.00E+00">
                  <c:v>9.1109600000000002E-4</c:v>
                </c:pt>
                <c:pt idx="156917" formatCode="0.00E+00">
                  <c:v>8.2706200000000004E-4</c:v>
                </c:pt>
                <c:pt idx="156918" formatCode="0.00E+00">
                  <c:v>7.4165600000000004E-4</c:v>
                </c:pt>
                <c:pt idx="156919" formatCode="0.00E+00">
                  <c:v>6.5500499999999995E-4</c:v>
                </c:pt>
                <c:pt idx="156920" formatCode="0.00E+00">
                  <c:v>5.6723799999999997E-4</c:v>
                </c:pt>
                <c:pt idx="156921" formatCode="0.00E+00">
                  <c:v>4.7848600000000003E-4</c:v>
                </c:pt>
                <c:pt idx="156922" formatCode="0.00E+00">
                  <c:v>3.8888300000000002E-4</c:v>
                </c:pt>
                <c:pt idx="156923" formatCode="0.00E+00">
                  <c:v>2.9856400000000002E-4</c:v>
                </c:pt>
                <c:pt idx="156924" formatCode="0.00E+00">
                  <c:v>2.0766400000000001E-4</c:v>
                </c:pt>
                <c:pt idx="156925" formatCode="0.00E+00">
                  <c:v>1.16321E-4</c:v>
                </c:pt>
                <c:pt idx="156926" formatCode="0.00E+00">
                  <c:v>2.4672799999999999E-5</c:v>
                </c:pt>
                <c:pt idx="156927" formatCode="0.00E+00">
                  <c:v>-6.7141699999999994E-5</c:v>
                </c:pt>
                <c:pt idx="156928" formatCode="0.00E+00">
                  <c:v>-1.5898299999999999E-4</c:v>
                </c:pt>
                <c:pt idx="156929" formatCode="0.00E+00">
                  <c:v>-2.5071099999999998E-4</c:v>
                </c:pt>
                <c:pt idx="156930" formatCode="0.00E+00">
                  <c:v>-3.4218600000000002E-4</c:v>
                </c:pt>
                <c:pt idx="156931" formatCode="0.00E+00">
                  <c:v>-4.3326900000000002E-4</c:v>
                </c:pt>
                <c:pt idx="156932" formatCode="0.00E+00">
                  <c:v>-5.2382000000000004E-4</c:v>
                </c:pt>
                <c:pt idx="156933" formatCode="0.00E+00">
                  <c:v>-6.1370000000000001E-4</c:v>
                </c:pt>
                <c:pt idx="156934" formatCode="0.00E+00">
                  <c:v>-7.0277200000000005E-4</c:v>
                </c:pt>
                <c:pt idx="156935" formatCode="0.00E+00">
                  <c:v>-7.9089799999999995E-4</c:v>
                </c:pt>
                <c:pt idx="156936" formatCode="0.00E+00">
                  <c:v>-8.7794299999999995E-4</c:v>
                </c:pt>
                <c:pt idx="156937" formatCode="0.00E+00">
                  <c:v>-9.6377300000000002E-4</c:v>
                </c:pt>
                <c:pt idx="156938" formatCode="0.00E+00">
                  <c:v>-1.0482499999999999E-3</c:v>
                </c:pt>
                <c:pt idx="156939" formatCode="0.00E+00">
                  <c:v>-1.13126E-3</c:v>
                </c:pt>
                <c:pt idx="156940" formatCode="0.00E+00">
                  <c:v>-1.21265E-3</c:v>
                </c:pt>
                <c:pt idx="156941" formatCode="0.00E+00">
                  <c:v>-1.2923100000000001E-3</c:v>
                </c:pt>
                <c:pt idx="156942" formatCode="0.00E+00">
                  <c:v>-1.3701200000000001E-3</c:v>
                </c:pt>
                <c:pt idx="156943" formatCode="0.00E+00">
                  <c:v>-1.4459399999999999E-3</c:v>
                </c:pt>
                <c:pt idx="156944" formatCode="0.00E+00">
                  <c:v>-1.5196700000000001E-3</c:v>
                </c:pt>
                <c:pt idx="156945" formatCode="0.00E+00">
                  <c:v>-1.59118E-3</c:v>
                </c:pt>
                <c:pt idx="156946" formatCode="0.00E+00">
                  <c:v>-1.66037E-3</c:v>
                </c:pt>
                <c:pt idx="156947" formatCode="0.00E+00">
                  <c:v>-1.7271299999999999E-3</c:v>
                </c:pt>
                <c:pt idx="156948" formatCode="0.00E+00">
                  <c:v>-1.79134E-3</c:v>
                </c:pt>
                <c:pt idx="156949" formatCode="0.00E+00">
                  <c:v>-1.8529200000000001E-3</c:v>
                </c:pt>
                <c:pt idx="156950" formatCode="0.00E+00">
                  <c:v>-1.91176E-3</c:v>
                </c:pt>
                <c:pt idx="156951" formatCode="0.00E+00">
                  <c:v>-1.9677700000000002E-3</c:v>
                </c:pt>
                <c:pt idx="156952" formatCode="0.00E+00">
                  <c:v>-2.0208700000000001E-3</c:v>
                </c:pt>
                <c:pt idx="156953" formatCode="0.00E+00">
                  <c:v>-2.0709499999999998E-3</c:v>
                </c:pt>
                <c:pt idx="156954" formatCode="0.00E+00">
                  <c:v>-2.11795E-3</c:v>
                </c:pt>
                <c:pt idx="156955" formatCode="0.00E+00">
                  <c:v>-2.1618000000000002E-3</c:v>
                </c:pt>
                <c:pt idx="156956" formatCode="0.00E+00">
                  <c:v>-2.2024100000000001E-3</c:v>
                </c:pt>
                <c:pt idx="156957" formatCode="0.00E+00">
                  <c:v>-2.2397300000000001E-3</c:v>
                </c:pt>
                <c:pt idx="156958" formatCode="0.00E+00">
                  <c:v>-2.2736800000000001E-3</c:v>
                </c:pt>
                <c:pt idx="156959" formatCode="0.00E+00">
                  <c:v>-2.30423E-3</c:v>
                </c:pt>
                <c:pt idx="156960" formatCode="0.00E+00">
                  <c:v>-2.3313100000000001E-3</c:v>
                </c:pt>
                <c:pt idx="156961" formatCode="0.00E+00">
                  <c:v>-2.3548800000000002E-3</c:v>
                </c:pt>
                <c:pt idx="156962" formatCode="0.00E+00">
                  <c:v>-2.3749000000000001E-3</c:v>
                </c:pt>
                <c:pt idx="156963" formatCode="0.00E+00">
                  <c:v>-2.3913300000000001E-3</c:v>
                </c:pt>
                <c:pt idx="156964" formatCode="0.00E+00">
                  <c:v>-2.4041599999999998E-3</c:v>
                </c:pt>
                <c:pt idx="156965" formatCode="0.00E+00">
                  <c:v>-2.4133399999999999E-3</c:v>
                </c:pt>
                <c:pt idx="156966" formatCode="0.00E+00">
                  <c:v>-2.41887E-3</c:v>
                </c:pt>
                <c:pt idx="156967" formatCode="0.00E+00">
                  <c:v>-2.4207199999999999E-3</c:v>
                </c:pt>
                <c:pt idx="156968" formatCode="0.00E+00">
                  <c:v>-2.4189099999999998E-3</c:v>
                </c:pt>
                <c:pt idx="156969" formatCode="0.00E+00">
                  <c:v>-2.4134099999999999E-3</c:v>
                </c:pt>
                <c:pt idx="156970" formatCode="0.00E+00">
                  <c:v>-2.4042400000000002E-3</c:v>
                </c:pt>
                <c:pt idx="156971" formatCode="0.00E+00">
                  <c:v>-2.3914000000000001E-3</c:v>
                </c:pt>
                <c:pt idx="156972" formatCode="0.00E+00">
                  <c:v>-2.37492E-3</c:v>
                </c:pt>
                <c:pt idx="156973" formatCode="0.00E+00">
                  <c:v>-2.3548000000000002E-3</c:v>
                </c:pt>
                <c:pt idx="156974" formatCode="0.00E+00">
                  <c:v>-2.3310900000000001E-3</c:v>
                </c:pt>
                <c:pt idx="156975" formatCode="0.00E+00">
                  <c:v>-2.3037999999999999E-3</c:v>
                </c:pt>
                <c:pt idx="156976" formatCode="0.00E+00">
                  <c:v>-2.27298E-3</c:v>
                </c:pt>
                <c:pt idx="156977" formatCode="0.00E+00">
                  <c:v>-2.23866E-3</c:v>
                </c:pt>
                <c:pt idx="156978" formatCode="0.00E+00">
                  <c:v>-2.2009E-3</c:v>
                </c:pt>
                <c:pt idx="156979" formatCode="0.00E+00">
                  <c:v>-2.1597500000000002E-3</c:v>
                </c:pt>
                <c:pt idx="156980" formatCode="0.00E+00">
                  <c:v>-2.1152699999999998E-3</c:v>
                </c:pt>
                <c:pt idx="156981" formatCode="0.00E+00">
                  <c:v>-2.0675099999999998E-3</c:v>
                </c:pt>
                <c:pt idx="156982" formatCode="0.00E+00">
                  <c:v>-2.0165500000000002E-3</c:v>
                </c:pt>
                <c:pt idx="156983" formatCode="0.00E+00">
                  <c:v>-1.9624600000000001E-3</c:v>
                </c:pt>
                <c:pt idx="156984" formatCode="0.00E+00">
                  <c:v>-1.9053200000000001E-3</c:v>
                </c:pt>
                <c:pt idx="156985" formatCode="0.00E+00">
                  <c:v>-1.8452099999999999E-3</c:v>
                </c:pt>
                <c:pt idx="156986" formatCode="0.00E+00">
                  <c:v>-1.7822199999999999E-3</c:v>
                </c:pt>
                <c:pt idx="156987" formatCode="0.00E+00">
                  <c:v>-1.7164299999999999E-3</c:v>
                </c:pt>
                <c:pt idx="156988" formatCode="0.00E+00">
                  <c:v>-1.64795E-3</c:v>
                </c:pt>
                <c:pt idx="156989" formatCode="0.00E+00">
                  <c:v>-1.57687E-3</c:v>
                </c:pt>
                <c:pt idx="156990" formatCode="0.00E+00">
                  <c:v>-1.50329E-3</c:v>
                </c:pt>
                <c:pt idx="156991" formatCode="0.00E+00">
                  <c:v>-1.4273199999999999E-3</c:v>
                </c:pt>
                <c:pt idx="156992" formatCode="0.00E+00">
                  <c:v>-1.3490799999999999E-3</c:v>
                </c:pt>
                <c:pt idx="156993" formatCode="0.00E+00">
                  <c:v>-1.26867E-3</c:v>
                </c:pt>
                <c:pt idx="156994" formatCode="0.00E+00">
                  <c:v>-1.18621E-3</c:v>
                </c:pt>
                <c:pt idx="156995" formatCode="0.00E+00">
                  <c:v>-1.10183E-3</c:v>
                </c:pt>
                <c:pt idx="156996" formatCode="0.00E+00">
                  <c:v>-1.01563E-3</c:v>
                </c:pt>
                <c:pt idx="156997" formatCode="0.00E+00">
                  <c:v>-9.2776499999999999E-4</c:v>
                </c:pt>
                <c:pt idx="156998" formatCode="0.00E+00">
                  <c:v>-8.3834299999999997E-4</c:v>
                </c:pt>
                <c:pt idx="156999" formatCode="0.00E+00">
                  <c:v>-7.4749899999999999E-4</c:v>
                </c:pt>
                <c:pt idx="157000" formatCode="0.00E+00">
                  <c:v>-6.55366E-4</c:v>
                </c:pt>
                <c:pt idx="157001" formatCode="0.00E+00">
                  <c:v>-5.6207700000000002E-4</c:v>
                </c:pt>
                <c:pt idx="157002" formatCode="0.00E+00">
                  <c:v>-4.6776700000000001E-4</c:v>
                </c:pt>
                <c:pt idx="157003" formatCode="0.00E+00">
                  <c:v>-3.7257399999999997E-4</c:v>
                </c:pt>
                <c:pt idx="157004" formatCode="0.00E+00">
                  <c:v>-2.7663600000000003E-4</c:v>
                </c:pt>
                <c:pt idx="157005" formatCode="0.00E+00">
                  <c:v>-1.8009300000000001E-4</c:v>
                </c:pt>
                <c:pt idx="157006" formatCode="0.00E+00">
                  <c:v>-8.3083000000000004E-5</c:v>
                </c:pt>
                <c:pt idx="157007" formatCode="0.00E+00">
                  <c:v>1.42521E-5</c:v>
                </c:pt>
                <c:pt idx="157008" formatCode="0.00E+00">
                  <c:v>1.11772E-4</c:v>
                </c:pt>
                <c:pt idx="157009" formatCode="0.00E+00">
                  <c:v>2.09335E-4</c:v>
                </c:pt>
                <c:pt idx="157010" formatCode="0.00E+00">
                  <c:v>3.0680099999999999E-4</c:v>
                </c:pt>
                <c:pt idx="157011" formatCode="0.00E+00">
                  <c:v>4.0402899999999998E-4</c:v>
                </c:pt>
                <c:pt idx="157012" formatCode="0.00E+00">
                  <c:v>5.0087899999999997E-4</c:v>
                </c:pt>
                <c:pt idx="157013" formatCode="0.00E+00">
                  <c:v>5.9721100000000005E-4</c:v>
                </c:pt>
                <c:pt idx="157014" formatCode="0.00E+00">
                  <c:v>6.9288800000000001E-4</c:v>
                </c:pt>
                <c:pt idx="157015" formatCode="0.00E+00">
                  <c:v>7.8777199999999995E-4</c:v>
                </c:pt>
                <c:pt idx="157016" formatCode="0.00E+00">
                  <c:v>8.8172599999999999E-4</c:v>
                </c:pt>
                <c:pt idx="157017" formatCode="0.00E+00">
                  <c:v>9.7461800000000001E-4</c:v>
                </c:pt>
                <c:pt idx="157018" formatCode="0.00E+00">
                  <c:v>1.06631E-3</c:v>
                </c:pt>
                <c:pt idx="157019" formatCode="0.00E+00">
                  <c:v>1.15668E-3</c:v>
                </c:pt>
                <c:pt idx="157020" formatCode="0.00E+00">
                  <c:v>1.2455999999999999E-3</c:v>
                </c:pt>
                <c:pt idx="157021" formatCode="0.00E+00">
                  <c:v>1.33293E-3</c:v>
                </c:pt>
                <c:pt idx="157022" formatCode="0.00E+00">
                  <c:v>1.4185599999999999E-3</c:v>
                </c:pt>
                <c:pt idx="157023" formatCode="0.00E+00">
                  <c:v>1.5023700000000001E-3</c:v>
                </c:pt>
                <c:pt idx="157024" formatCode="0.00E+00">
                  <c:v>1.5842300000000001E-3</c:v>
                </c:pt>
                <c:pt idx="157025" formatCode="0.00E+00">
                  <c:v>1.6640299999999999E-3</c:v>
                </c:pt>
                <c:pt idx="157026" formatCode="0.00E+00">
                  <c:v>1.7416599999999999E-3</c:v>
                </c:pt>
                <c:pt idx="157027" formatCode="0.00E+00">
                  <c:v>1.8170199999999999E-3</c:v>
                </c:pt>
                <c:pt idx="157028" formatCode="0.00E+00">
                  <c:v>1.88999E-3</c:v>
                </c:pt>
                <c:pt idx="157029" formatCode="0.00E+00">
                  <c:v>1.9604800000000001E-3</c:v>
                </c:pt>
                <c:pt idx="157030" formatCode="0.00E+00">
                  <c:v>2.0283900000000001E-3</c:v>
                </c:pt>
                <c:pt idx="157031" formatCode="0.00E+00">
                  <c:v>2.09363E-3</c:v>
                </c:pt>
                <c:pt idx="157032" formatCode="0.00E+00">
                  <c:v>2.1561000000000002E-3</c:v>
                </c:pt>
                <c:pt idx="157033" formatCode="0.00E+00">
                  <c:v>2.21573E-3</c:v>
                </c:pt>
                <c:pt idx="157034" formatCode="0.00E+00">
                  <c:v>2.2724300000000002E-3</c:v>
                </c:pt>
                <c:pt idx="157035" formatCode="0.00E+00">
                  <c:v>2.32613E-3</c:v>
                </c:pt>
                <c:pt idx="157036" formatCode="0.00E+00">
                  <c:v>2.37675E-3</c:v>
                </c:pt>
                <c:pt idx="157037" formatCode="0.00E+00">
                  <c:v>2.4242299999999999E-3</c:v>
                </c:pt>
                <c:pt idx="157038" formatCode="0.00E+00">
                  <c:v>2.4685100000000001E-3</c:v>
                </c:pt>
                <c:pt idx="157039" formatCode="0.00E+00">
                  <c:v>2.5095199999999999E-3</c:v>
                </c:pt>
                <c:pt idx="157040" formatCode="0.00E+00">
                  <c:v>2.5472300000000002E-3</c:v>
                </c:pt>
                <c:pt idx="157041" formatCode="0.00E+00">
                  <c:v>2.58157E-3</c:v>
                </c:pt>
                <c:pt idx="157042" formatCode="0.00E+00">
                  <c:v>2.6125100000000002E-3</c:v>
                </c:pt>
                <c:pt idx="157043" formatCode="0.00E+00">
                  <c:v>2.6400199999999999E-3</c:v>
                </c:pt>
                <c:pt idx="157044" formatCode="0.00E+00">
                  <c:v>2.6640499999999998E-3</c:v>
                </c:pt>
                <c:pt idx="157045" formatCode="0.00E+00">
                  <c:v>2.6845800000000002E-3</c:v>
                </c:pt>
                <c:pt idx="157046" formatCode="0.00E+00">
                  <c:v>2.7016000000000002E-3</c:v>
                </c:pt>
                <c:pt idx="157047" formatCode="0.00E+00">
                  <c:v>2.7150799999999999E-3</c:v>
                </c:pt>
                <c:pt idx="157048" formatCode="0.00E+00">
                  <c:v>2.7250099999999999E-3</c:v>
                </c:pt>
                <c:pt idx="157049" formatCode="0.00E+00">
                  <c:v>2.7313799999999998E-3</c:v>
                </c:pt>
                <c:pt idx="157050" formatCode="0.00E+00">
                  <c:v>2.7342E-3</c:v>
                </c:pt>
                <c:pt idx="157051" formatCode="0.00E+00">
                  <c:v>2.73347E-3</c:v>
                </c:pt>
                <c:pt idx="157052" formatCode="0.00E+00">
                  <c:v>2.7292000000000002E-3</c:v>
                </c:pt>
                <c:pt idx="157053" formatCode="0.00E+00">
                  <c:v>2.7214000000000001E-3</c:v>
                </c:pt>
                <c:pt idx="157054" formatCode="0.00E+00">
                  <c:v>2.7100900000000001E-3</c:v>
                </c:pt>
                <c:pt idx="157055" formatCode="0.00E+00">
                  <c:v>2.6952899999999999E-3</c:v>
                </c:pt>
                <c:pt idx="157056" formatCode="0.00E+00">
                  <c:v>2.6770399999999999E-3</c:v>
                </c:pt>
                <c:pt idx="157057" formatCode="0.00E+00">
                  <c:v>2.6553700000000002E-3</c:v>
                </c:pt>
                <c:pt idx="157058" formatCode="0.00E+00">
                  <c:v>2.6303199999999998E-3</c:v>
                </c:pt>
                <c:pt idx="157059" formatCode="0.00E+00">
                  <c:v>2.6019200000000002E-3</c:v>
                </c:pt>
                <c:pt idx="157060" formatCode="0.00E+00">
                  <c:v>2.5702400000000001E-3</c:v>
                </c:pt>
                <c:pt idx="157061" formatCode="0.00E+00">
                  <c:v>2.5353099999999998E-3</c:v>
                </c:pt>
                <c:pt idx="157062" formatCode="0.00E+00">
                  <c:v>2.4972000000000002E-3</c:v>
                </c:pt>
                <c:pt idx="157063" formatCode="0.00E+00">
                  <c:v>2.45598E-3</c:v>
                </c:pt>
                <c:pt idx="157064" formatCode="0.00E+00">
                  <c:v>2.4117000000000001E-3</c:v>
                </c:pt>
                <c:pt idx="157065" formatCode="0.00E+00">
                  <c:v>2.3644299999999998E-3</c:v>
                </c:pt>
                <c:pt idx="157066" formatCode="0.00E+00">
                  <c:v>2.3142499999999999E-3</c:v>
                </c:pt>
                <c:pt idx="157067" formatCode="0.00E+00">
                  <c:v>2.2612299999999999E-3</c:v>
                </c:pt>
                <c:pt idx="157068" formatCode="0.00E+00">
                  <c:v>2.2054599999999998E-3</c:v>
                </c:pt>
                <c:pt idx="157069" formatCode="0.00E+00">
                  <c:v>2.1470199999999999E-3</c:v>
                </c:pt>
                <c:pt idx="157070" formatCode="0.00E+00">
                  <c:v>2.0860000000000002E-3</c:v>
                </c:pt>
                <c:pt idx="157071" formatCode="0.00E+00">
                  <c:v>2.0224900000000001E-3</c:v>
                </c:pt>
                <c:pt idx="157072" formatCode="0.00E+00">
                  <c:v>1.9565799999999999E-3</c:v>
                </c:pt>
                <c:pt idx="157073" formatCode="0.00E+00">
                  <c:v>1.8883699999999999E-3</c:v>
                </c:pt>
                <c:pt idx="157074" formatCode="0.00E+00">
                  <c:v>1.81796E-3</c:v>
                </c:pt>
                <c:pt idx="157075" formatCode="0.00E+00">
                  <c:v>1.74545E-3</c:v>
                </c:pt>
                <c:pt idx="157076" formatCode="0.00E+00">
                  <c:v>1.67095E-3</c:v>
                </c:pt>
                <c:pt idx="157077" formatCode="0.00E+00">
                  <c:v>1.5945600000000001E-3</c:v>
                </c:pt>
                <c:pt idx="157078" formatCode="0.00E+00">
                  <c:v>1.5163900000000001E-3</c:v>
                </c:pt>
                <c:pt idx="157079" formatCode="0.00E+00">
                  <c:v>1.4365599999999999E-3</c:v>
                </c:pt>
                <c:pt idx="157080" formatCode="0.00E+00">
                  <c:v>1.3551699999999999E-3</c:v>
                </c:pt>
                <c:pt idx="157081" formatCode="0.00E+00">
                  <c:v>1.27235E-3</c:v>
                </c:pt>
                <c:pt idx="157082" formatCode="0.00E+00">
                  <c:v>1.18819E-3</c:v>
                </c:pt>
                <c:pt idx="157083" formatCode="0.00E+00">
                  <c:v>1.10283E-3</c:v>
                </c:pt>
                <c:pt idx="157084" formatCode="0.00E+00">
                  <c:v>1.0163800000000001E-3</c:v>
                </c:pt>
                <c:pt idx="157085" formatCode="0.00E+00">
                  <c:v>9.2895800000000002E-4</c:v>
                </c:pt>
                <c:pt idx="157086" formatCode="0.00E+00">
                  <c:v>8.4068000000000001E-4</c:v>
                </c:pt>
                <c:pt idx="157087" formatCode="0.00E+00">
                  <c:v>7.5166600000000001E-4</c:v>
                </c:pt>
                <c:pt idx="157088" formatCode="0.00E+00">
                  <c:v>6.6203599999999996E-4</c:v>
                </c:pt>
                <c:pt idx="157089" formatCode="0.00E+00">
                  <c:v>5.7191000000000002E-4</c:v>
                </c:pt>
                <c:pt idx="157090" formatCode="0.00E+00">
                  <c:v>4.8140699999999999E-4</c:v>
                </c:pt>
                <c:pt idx="157091" formatCode="0.00E+00">
                  <c:v>3.9064500000000001E-4</c:v>
                </c:pt>
                <c:pt idx="157092" formatCode="0.00E+00">
                  <c:v>2.9974299999999999E-4</c:v>
                </c:pt>
                <c:pt idx="157093" formatCode="0.00E+00">
                  <c:v>2.0881799999999999E-4</c:v>
                </c:pt>
                <c:pt idx="157094" formatCode="0.00E+00">
                  <c:v>1.17988E-4</c:v>
                </c:pt>
                <c:pt idx="157095" formatCode="0.00E+00">
                  <c:v>2.73667E-5</c:v>
                </c:pt>
                <c:pt idx="157096" formatCode="0.00E+00">
                  <c:v>-6.2929900000000002E-5</c:v>
                </c:pt>
                <c:pt idx="157097" formatCode="0.00E+00">
                  <c:v>-1.5278899999999999E-4</c:v>
                </c:pt>
                <c:pt idx="157098" formatCode="0.00E+00">
                  <c:v>-2.421E-4</c:v>
                </c:pt>
                <c:pt idx="157099" formatCode="0.00E+00">
                  <c:v>-3.3075200000000002E-4</c:v>
                </c:pt>
                <c:pt idx="157100" formatCode="0.00E+00">
                  <c:v>-4.1863799999999999E-4</c:v>
                </c:pt>
                <c:pt idx="157101" formatCode="0.00E+00">
                  <c:v>-5.0565099999999997E-4</c:v>
                </c:pt>
                <c:pt idx="157102" formatCode="0.00E+00">
                  <c:v>-5.9168800000000004E-4</c:v>
                </c:pt>
                <c:pt idx="157103" formatCode="0.00E+00">
                  <c:v>-6.7664799999999996E-4</c:v>
                </c:pt>
                <c:pt idx="157104" formatCode="0.00E+00">
                  <c:v>-7.60431E-4</c:v>
                </c:pt>
                <c:pt idx="157105" formatCode="0.00E+00">
                  <c:v>-8.4294100000000005E-4</c:v>
                </c:pt>
                <c:pt idx="157106" formatCode="0.00E+00">
                  <c:v>-9.2408400000000004E-4</c:v>
                </c:pt>
                <c:pt idx="157107" formatCode="0.00E+00">
                  <c:v>-1.00377E-3</c:v>
                </c:pt>
                <c:pt idx="157108" formatCode="0.00E+00">
                  <c:v>-1.0819099999999999E-3</c:v>
                </c:pt>
                <c:pt idx="157109" formatCode="0.00E+00">
                  <c:v>-1.1584200000000001E-3</c:v>
                </c:pt>
                <c:pt idx="157110" formatCode="0.00E+00">
                  <c:v>-1.2332199999999999E-3</c:v>
                </c:pt>
                <c:pt idx="157111" formatCode="0.00E+00">
                  <c:v>-1.3062200000000001E-3</c:v>
                </c:pt>
                <c:pt idx="157112" formatCode="0.00E+00">
                  <c:v>-1.37736E-3</c:v>
                </c:pt>
                <c:pt idx="157113" formatCode="0.00E+00">
                  <c:v>-1.4465599999999999E-3</c:v>
                </c:pt>
                <c:pt idx="157114" formatCode="0.00E+00">
                  <c:v>-1.5137600000000001E-3</c:v>
                </c:pt>
                <c:pt idx="157115" formatCode="0.00E+00">
                  <c:v>-1.57888E-3</c:v>
                </c:pt>
                <c:pt idx="157116" formatCode="0.00E+00">
                  <c:v>-1.6418699999999999E-3</c:v>
                </c:pt>
                <c:pt idx="157117" formatCode="0.00E+00">
                  <c:v>-1.70268E-3</c:v>
                </c:pt>
                <c:pt idx="157118" formatCode="0.00E+00">
                  <c:v>-1.7612400000000001E-3</c:v>
                </c:pt>
                <c:pt idx="157119" formatCode="0.00E+00">
                  <c:v>-1.8175000000000001E-3</c:v>
                </c:pt>
                <c:pt idx="157120" formatCode="0.00E+00">
                  <c:v>-1.8714300000000001E-3</c:v>
                </c:pt>
                <c:pt idx="157121" formatCode="0.00E+00">
                  <c:v>-1.92297E-3</c:v>
                </c:pt>
                <c:pt idx="157122" formatCode="0.00E+00">
                  <c:v>-1.9721000000000001E-3</c:v>
                </c:pt>
                <c:pt idx="157123" formatCode="0.00E+00">
                  <c:v>-2.01877E-3</c:v>
                </c:pt>
                <c:pt idx="157124" formatCode="0.00E+00">
                  <c:v>-2.06296E-3</c:v>
                </c:pt>
                <c:pt idx="157125" formatCode="0.00E+00">
                  <c:v>-2.1046300000000001E-3</c:v>
                </c:pt>
                <c:pt idx="157126" formatCode="0.00E+00">
                  <c:v>-2.1437700000000001E-3</c:v>
                </c:pt>
                <c:pt idx="157127" formatCode="0.00E+00">
                  <c:v>-2.1803600000000001E-3</c:v>
                </c:pt>
                <c:pt idx="157128" formatCode="0.00E+00">
                  <c:v>-2.2143699999999998E-3</c:v>
                </c:pt>
                <c:pt idx="157129" formatCode="0.00E+00">
                  <c:v>-2.24581E-3</c:v>
                </c:pt>
                <c:pt idx="157130" formatCode="0.00E+00">
                  <c:v>-2.27466E-3</c:v>
                </c:pt>
                <c:pt idx="157131" formatCode="0.00E+00">
                  <c:v>-2.3009300000000001E-3</c:v>
                </c:pt>
                <c:pt idx="157132" formatCode="0.00E+00">
                  <c:v>-2.3246E-3</c:v>
                </c:pt>
                <c:pt idx="157133" formatCode="0.00E+00">
                  <c:v>-2.3456800000000002E-3</c:v>
                </c:pt>
                <c:pt idx="157134" formatCode="0.00E+00">
                  <c:v>-2.36419E-3</c:v>
                </c:pt>
                <c:pt idx="157135" formatCode="0.00E+00">
                  <c:v>-2.3801299999999998E-3</c:v>
                </c:pt>
                <c:pt idx="157136" formatCode="0.00E+00">
                  <c:v>-2.3935100000000002E-3</c:v>
                </c:pt>
                <c:pt idx="157137" formatCode="0.00E+00">
                  <c:v>-2.4043599999999999E-3</c:v>
                </c:pt>
                <c:pt idx="157138" formatCode="0.00E+00">
                  <c:v>-2.4126999999999998E-3</c:v>
                </c:pt>
                <c:pt idx="157139" formatCode="0.00E+00">
                  <c:v>-2.4185399999999998E-3</c:v>
                </c:pt>
                <c:pt idx="157140" formatCode="0.00E+00">
                  <c:v>-2.4219300000000001E-3</c:v>
                </c:pt>
                <c:pt idx="157141" formatCode="0.00E+00">
                  <c:v>-2.4228800000000001E-3</c:v>
                </c:pt>
                <c:pt idx="157142" formatCode="0.00E+00">
                  <c:v>-2.42144E-3</c:v>
                </c:pt>
                <c:pt idx="157143" formatCode="0.00E+00">
                  <c:v>-2.41764E-3</c:v>
                </c:pt>
                <c:pt idx="157144" formatCode="0.00E+00">
                  <c:v>-2.41151E-3</c:v>
                </c:pt>
                <c:pt idx="157145" formatCode="0.00E+00">
                  <c:v>-2.40311E-3</c:v>
                </c:pt>
                <c:pt idx="157146" formatCode="0.00E+00">
                  <c:v>-2.3924800000000002E-3</c:v>
                </c:pt>
                <c:pt idx="157147" formatCode="0.00E+00">
                  <c:v>-2.37966E-3</c:v>
                </c:pt>
                <c:pt idx="157148" formatCode="0.00E+00">
                  <c:v>-2.3647E-3</c:v>
                </c:pt>
                <c:pt idx="157149" formatCode="0.00E+00">
                  <c:v>-2.3476600000000001E-3</c:v>
                </c:pt>
                <c:pt idx="157150" formatCode="0.00E+00">
                  <c:v>-2.3285900000000002E-3</c:v>
                </c:pt>
                <c:pt idx="157151" formatCode="0.00E+00">
                  <c:v>-2.3075399999999999E-3</c:v>
                </c:pt>
                <c:pt idx="157152" formatCode="0.00E+00">
                  <c:v>-2.28458E-3</c:v>
                </c:pt>
                <c:pt idx="157153" formatCode="0.00E+00">
                  <c:v>-2.25976E-3</c:v>
                </c:pt>
                <c:pt idx="157154" formatCode="0.00E+00">
                  <c:v>-2.2331400000000002E-3</c:v>
                </c:pt>
                <c:pt idx="157155" formatCode="0.00E+00">
                  <c:v>-2.2047899999999999E-3</c:v>
                </c:pt>
                <c:pt idx="157156" formatCode="0.00E+00">
                  <c:v>-2.1747699999999999E-3</c:v>
                </c:pt>
                <c:pt idx="157157" formatCode="0.00E+00">
                  <c:v>-2.14314E-3</c:v>
                </c:pt>
                <c:pt idx="157158" formatCode="0.00E+00">
                  <c:v>-2.1099700000000001E-3</c:v>
                </c:pt>
                <c:pt idx="157159" formatCode="0.00E+00">
                  <c:v>-2.0753299999999998E-3</c:v>
                </c:pt>
                <c:pt idx="157160" formatCode="0.00E+00">
                  <c:v>-2.0392800000000001E-3</c:v>
                </c:pt>
                <c:pt idx="157161" formatCode="0.00E+00">
                  <c:v>-2.0018900000000001E-3</c:v>
                </c:pt>
                <c:pt idx="157162" formatCode="0.00E+00">
                  <c:v>-1.9632400000000002E-3</c:v>
                </c:pt>
                <c:pt idx="157163" formatCode="0.00E+00">
                  <c:v>-1.9233799999999999E-3</c:v>
                </c:pt>
                <c:pt idx="157164" formatCode="0.00E+00">
                  <c:v>-1.8823900000000001E-3</c:v>
                </c:pt>
                <c:pt idx="157165" formatCode="0.00E+00">
                  <c:v>-1.84034E-3</c:v>
                </c:pt>
                <c:pt idx="157166" formatCode="0.00E+00">
                  <c:v>-1.7972999999999999E-3</c:v>
                </c:pt>
                <c:pt idx="157167" formatCode="0.00E+00">
                  <c:v>-1.75333E-3</c:v>
                </c:pt>
                <c:pt idx="157168" formatCode="0.00E+00">
                  <c:v>-1.7085100000000001E-3</c:v>
                </c:pt>
                <c:pt idx="157169" formatCode="0.00E+00">
                  <c:v>-1.6628999999999999E-3</c:v>
                </c:pt>
                <c:pt idx="157170" formatCode="0.00E+00">
                  <c:v>-1.6165699999999999E-3</c:v>
                </c:pt>
                <c:pt idx="157171" formatCode="0.00E+00">
                  <c:v>-1.56959E-3</c:v>
                </c:pt>
                <c:pt idx="157172" formatCode="0.00E+00">
                  <c:v>-1.52202E-3</c:v>
                </c:pt>
                <c:pt idx="157173" formatCode="0.00E+00">
                  <c:v>-1.4739200000000001E-3</c:v>
                </c:pt>
                <c:pt idx="157174" formatCode="0.00E+00">
                  <c:v>-1.42537E-3</c:v>
                </c:pt>
                <c:pt idx="157175" formatCode="0.00E+00">
                  <c:v>-1.3764199999999999E-3</c:v>
                </c:pt>
                <c:pt idx="157176" formatCode="0.00E+00">
                  <c:v>-1.3271400000000001E-3</c:v>
                </c:pt>
                <c:pt idx="157177" formatCode="0.00E+00">
                  <c:v>-1.2775900000000001E-3</c:v>
                </c:pt>
                <c:pt idx="157178" formatCode="0.00E+00">
                  <c:v>-1.2278199999999999E-3</c:v>
                </c:pt>
                <c:pt idx="157179" formatCode="0.00E+00">
                  <c:v>-1.1779E-3</c:v>
                </c:pt>
                <c:pt idx="157180" formatCode="0.00E+00">
                  <c:v>-1.1278799999999999E-3</c:v>
                </c:pt>
                <c:pt idx="157181" formatCode="0.00E+00">
                  <c:v>-1.07781E-3</c:v>
                </c:pt>
                <c:pt idx="157182" formatCode="0.00E+00">
                  <c:v>-1.0277400000000001E-3</c:v>
                </c:pt>
                <c:pt idx="157183" formatCode="0.00E+00">
                  <c:v>-9.7773299999999994E-4</c:v>
                </c:pt>
                <c:pt idx="157184" formatCode="0.00E+00">
                  <c:v>-9.2782900000000002E-4</c:v>
                </c:pt>
                <c:pt idx="157185" formatCode="0.00E+00">
                  <c:v>-8.7807599999999999E-4</c:v>
                </c:pt>
                <c:pt idx="157186" formatCode="0.00E+00">
                  <c:v>-8.28519E-4</c:v>
                </c:pt>
                <c:pt idx="157187" formatCode="0.00E+00">
                  <c:v>-7.7920099999999998E-4</c:v>
                </c:pt>
                <c:pt idx="157188" formatCode="0.00E+00">
                  <c:v>-7.3016200000000002E-4</c:v>
                </c:pt>
                <c:pt idx="157189" formatCode="0.00E+00">
                  <c:v>-6.8143999999999995E-4</c:v>
                </c:pt>
                <c:pt idx="157190" formatCode="0.00E+00">
                  <c:v>-6.3307100000000002E-4</c:v>
                </c:pt>
                <c:pt idx="157191" formatCode="0.00E+00">
                  <c:v>-5.8509000000000002E-4</c:v>
                </c:pt>
                <c:pt idx="157192" formatCode="0.00E+00">
                  <c:v>-5.3752599999999998E-4</c:v>
                </c:pt>
                <c:pt idx="157193" formatCode="0.00E+00">
                  <c:v>-4.9041099999999995E-4</c:v>
                </c:pt>
                <c:pt idx="157194" formatCode="0.00E+00">
                  <c:v>-4.4377000000000002E-4</c:v>
                </c:pt>
                <c:pt idx="157195" formatCode="0.00E+00">
                  <c:v>-3.9762899999999998E-4</c:v>
                </c:pt>
                <c:pt idx="157196" formatCode="0.00E+00">
                  <c:v>-3.5200999999999999E-4</c:v>
                </c:pt>
                <c:pt idx="157197" formatCode="0.00E+00">
                  <c:v>-3.0693300000000001E-4</c:v>
                </c:pt>
                <c:pt idx="157198" formatCode="0.00E+00">
                  <c:v>-2.6241600000000002E-4</c:v>
                </c:pt>
                <c:pt idx="157199" formatCode="0.00E+00">
                  <c:v>-2.18474E-4</c:v>
                </c:pt>
                <c:pt idx="157200" formatCode="0.00E+00">
                  <c:v>-1.7512100000000001E-4</c:v>
                </c:pt>
                <c:pt idx="157201" formatCode="0.00E+00">
                  <c:v>-1.32368E-4</c:v>
                </c:pt>
                <c:pt idx="157202" formatCode="0.00E+00">
                  <c:v>-9.0223999999999995E-5</c:v>
                </c:pt>
                <c:pt idx="157203" formatCode="0.00E+00">
                  <c:v>-4.8695100000000001E-5</c:v>
                </c:pt>
                <c:pt idx="157204" formatCode="0.00E+00">
                  <c:v>-7.7862000000000001E-6</c:v>
                </c:pt>
                <c:pt idx="157205" formatCode="0.00E+00">
                  <c:v>3.2499999999999997E-5</c:v>
                </c:pt>
                <c:pt idx="157206" formatCode="0.00E+00">
                  <c:v>7.2163199999999994E-5</c:v>
                </c:pt>
                <c:pt idx="157207" formatCode="0.00E+00">
                  <c:v>1.11205E-4</c:v>
                </c:pt>
                <c:pt idx="157208" formatCode="0.00E+00">
                  <c:v>1.4962800000000001E-4</c:v>
                </c:pt>
                <c:pt idx="157209" formatCode="0.00E+00">
                  <c:v>1.87438E-4</c:v>
                </c:pt>
                <c:pt idx="157210" formatCode="0.00E+00">
                  <c:v>2.2464199999999999E-4</c:v>
                </c:pt>
                <c:pt idx="157211" formatCode="0.00E+00">
                  <c:v>2.6124900000000002E-4</c:v>
                </c:pt>
                <c:pt idx="157212" formatCode="0.00E+00">
                  <c:v>2.97268E-4</c:v>
                </c:pt>
                <c:pt idx="157213" formatCode="0.00E+00">
                  <c:v>3.32713E-4</c:v>
                </c:pt>
                <c:pt idx="157214" formatCode="0.00E+00">
                  <c:v>3.6759599999999998E-4</c:v>
                </c:pt>
                <c:pt idx="157215" formatCode="0.00E+00">
                  <c:v>4.0193200000000003E-4</c:v>
                </c:pt>
                <c:pt idx="157216" formatCode="0.00E+00">
                  <c:v>4.3573700000000001E-4</c:v>
                </c:pt>
                <c:pt idx="157217" formatCode="0.00E+00">
                  <c:v>4.6902800000000002E-4</c:v>
                </c:pt>
                <c:pt idx="157218" formatCode="0.00E+00">
                  <c:v>5.01824E-4</c:v>
                </c:pt>
                <c:pt idx="157219" formatCode="0.00E+00">
                  <c:v>5.3414499999999998E-4</c:v>
                </c:pt>
                <c:pt idx="157220" formatCode="0.00E+00">
                  <c:v>5.6601000000000004E-4</c:v>
                </c:pt>
                <c:pt idx="157221" formatCode="0.00E+00">
                  <c:v>5.9744099999999999E-4</c:v>
                </c:pt>
                <c:pt idx="157222" formatCode="0.00E+00">
                  <c:v>6.2845900000000005E-4</c:v>
                </c:pt>
                <c:pt idx="157223" formatCode="0.00E+00">
                  <c:v>6.5908799999999995E-4</c:v>
                </c:pt>
                <c:pt idx="157224" formatCode="0.00E+00">
                  <c:v>6.8935000000000003E-4</c:v>
                </c:pt>
                <c:pt idx="157225" formatCode="0.00E+00">
                  <c:v>7.1926800000000001E-4</c:v>
                </c:pt>
                <c:pt idx="157226" formatCode="0.00E+00">
                  <c:v>7.4886699999999996E-4</c:v>
                </c:pt>
                <c:pt idx="157227" formatCode="0.00E+00">
                  <c:v>7.7817000000000001E-4</c:v>
                </c:pt>
                <c:pt idx="157228" formatCode="0.00E+00">
                  <c:v>8.0720100000000001E-4</c:v>
                </c:pt>
                <c:pt idx="157229" formatCode="0.00E+00">
                  <c:v>8.3598500000000003E-4</c:v>
                </c:pt>
                <c:pt idx="157230" formatCode="0.00E+00">
                  <c:v>8.6454399999999997E-4</c:v>
                </c:pt>
                <c:pt idx="157231" formatCode="0.00E+00">
                  <c:v>8.9290400000000003E-4</c:v>
                </c:pt>
                <c:pt idx="157232" formatCode="0.00E+00">
                  <c:v>9.21086E-4</c:v>
                </c:pt>
                <c:pt idx="157233" formatCode="0.00E+00">
                  <c:v>9.4911400000000003E-4</c:v>
                </c:pt>
                <c:pt idx="157234" formatCode="0.00E+00">
                  <c:v>9.7700999999999994E-4</c:v>
                </c:pt>
                <c:pt idx="157235" formatCode="0.00E+00">
                  <c:v>1.0047999999999999E-3</c:v>
                </c:pt>
                <c:pt idx="157236" formatCode="0.00E+00">
                  <c:v>1.0324900000000001E-3</c:v>
                </c:pt>
                <c:pt idx="157237" formatCode="0.00E+00">
                  <c:v>1.0601199999999999E-3</c:v>
                </c:pt>
                <c:pt idx="157238" formatCode="0.00E+00">
                  <c:v>1.0877E-3</c:v>
                </c:pt>
                <c:pt idx="157239" formatCode="0.00E+00">
                  <c:v>1.11524E-3</c:v>
                </c:pt>
                <c:pt idx="157240" formatCode="0.00E+00">
                  <c:v>1.14277E-3</c:v>
                </c:pt>
                <c:pt idx="157241" formatCode="0.00E+00">
                  <c:v>1.1703E-3</c:v>
                </c:pt>
                <c:pt idx="157242" formatCode="0.00E+00">
                  <c:v>1.1978500000000001E-3</c:v>
                </c:pt>
                <c:pt idx="157243" formatCode="0.00E+00">
                  <c:v>1.2254200000000001E-3</c:v>
                </c:pt>
                <c:pt idx="157244" formatCode="0.00E+00">
                  <c:v>1.25303E-3</c:v>
                </c:pt>
                <c:pt idx="157245" formatCode="0.00E+00">
                  <c:v>1.2806899999999999E-3</c:v>
                </c:pt>
                <c:pt idx="157246" formatCode="0.00E+00">
                  <c:v>1.3084100000000001E-3</c:v>
                </c:pt>
                <c:pt idx="157247" formatCode="0.00E+00">
                  <c:v>1.3362000000000001E-3</c:v>
                </c:pt>
                <c:pt idx="157248" formatCode="0.00E+00">
                  <c:v>1.3640499999999999E-3</c:v>
                </c:pt>
                <c:pt idx="157249" formatCode="0.00E+00">
                  <c:v>1.39197E-3</c:v>
                </c:pt>
                <c:pt idx="157250" formatCode="0.00E+00">
                  <c:v>1.41997E-3</c:v>
                </c:pt>
                <c:pt idx="157251" formatCode="0.00E+00">
                  <c:v>1.44805E-3</c:v>
                </c:pt>
                <c:pt idx="157252" formatCode="0.00E+00">
                  <c:v>1.4761900000000001E-3</c:v>
                </c:pt>
                <c:pt idx="157253" formatCode="0.00E+00">
                  <c:v>1.5043999999999999E-3</c:v>
                </c:pt>
                <c:pt idx="157254" formatCode="0.00E+00">
                  <c:v>1.5326700000000001E-3</c:v>
                </c:pt>
                <c:pt idx="157255" formatCode="0.00E+00">
                  <c:v>1.5609899999999999E-3</c:v>
                </c:pt>
                <c:pt idx="157256" formatCode="0.00E+00">
                  <c:v>1.58935E-3</c:v>
                </c:pt>
                <c:pt idx="157257" formatCode="0.00E+00">
                  <c:v>1.6177400000000001E-3</c:v>
                </c:pt>
                <c:pt idx="157258" formatCode="0.00E+00">
                  <c:v>1.6461399999999999E-3</c:v>
                </c:pt>
                <c:pt idx="157259" formatCode="0.00E+00">
                  <c:v>1.67453E-3</c:v>
                </c:pt>
                <c:pt idx="157260" formatCode="0.00E+00">
                  <c:v>1.70291E-3</c:v>
                </c:pt>
                <c:pt idx="157261" formatCode="0.00E+00">
                  <c:v>1.7312300000000001E-3</c:v>
                </c:pt>
                <c:pt idx="157262" formatCode="0.00E+00">
                  <c:v>1.7594900000000001E-3</c:v>
                </c:pt>
                <c:pt idx="157263" formatCode="0.00E+00">
                  <c:v>1.78765E-3</c:v>
                </c:pt>
                <c:pt idx="157264" formatCode="0.00E+00">
                  <c:v>1.81569E-3</c:v>
                </c:pt>
                <c:pt idx="157265" formatCode="0.00E+00">
                  <c:v>1.84358E-3</c:v>
                </c:pt>
                <c:pt idx="157266" formatCode="0.00E+00">
                  <c:v>1.8712799999999999E-3</c:v>
                </c:pt>
                <c:pt idx="157267" formatCode="0.00E+00">
                  <c:v>1.8987699999999999E-3</c:v>
                </c:pt>
                <c:pt idx="157268" formatCode="0.00E+00">
                  <c:v>1.926E-3</c:v>
                </c:pt>
                <c:pt idx="157269" formatCode="0.00E+00">
                  <c:v>1.95295E-3</c:v>
                </c:pt>
                <c:pt idx="157270" formatCode="0.00E+00">
                  <c:v>1.97956E-3</c:v>
                </c:pt>
                <c:pt idx="157271" formatCode="0.00E+00">
                  <c:v>2.0057999999999999E-3</c:v>
                </c:pt>
                <c:pt idx="157272" formatCode="0.00E+00">
                  <c:v>2.03162E-3</c:v>
                </c:pt>
                <c:pt idx="157273" formatCode="0.00E+00">
                  <c:v>2.0569799999999999E-3</c:v>
                </c:pt>
                <c:pt idx="157274" formatCode="0.00E+00">
                  <c:v>2.0818400000000002E-3</c:v>
                </c:pt>
                <c:pt idx="157275" formatCode="0.00E+00">
                  <c:v>2.1061399999999998E-3</c:v>
                </c:pt>
                <c:pt idx="157276" formatCode="0.00E+00">
                  <c:v>2.1298300000000001E-3</c:v>
                </c:pt>
                <c:pt idx="157277" formatCode="0.00E+00">
                  <c:v>2.1528699999999999E-3</c:v>
                </c:pt>
                <c:pt idx="157278" formatCode="0.00E+00">
                  <c:v>2.1752E-3</c:v>
                </c:pt>
                <c:pt idx="157279" formatCode="0.00E+00">
                  <c:v>2.1967699999999998E-3</c:v>
                </c:pt>
                <c:pt idx="157280" formatCode="0.00E+00">
                  <c:v>2.2175200000000002E-3</c:v>
                </c:pt>
                <c:pt idx="157281" formatCode="0.00E+00">
                  <c:v>2.2374000000000001E-3</c:v>
                </c:pt>
                <c:pt idx="157282" formatCode="0.00E+00">
                  <c:v>2.2563599999999998E-3</c:v>
                </c:pt>
                <c:pt idx="157283" formatCode="0.00E+00">
                  <c:v>2.2743199999999998E-3</c:v>
                </c:pt>
                <c:pt idx="157284" formatCode="0.00E+00">
                  <c:v>2.2912499999999999E-3</c:v>
                </c:pt>
                <c:pt idx="157285" formatCode="0.00E+00">
                  <c:v>2.30707E-3</c:v>
                </c:pt>
                <c:pt idx="157286" formatCode="0.00E+00">
                  <c:v>2.3217300000000001E-3</c:v>
                </c:pt>
                <c:pt idx="157287" formatCode="0.00E+00">
                  <c:v>2.3351700000000001E-3</c:v>
                </c:pt>
                <c:pt idx="157288" formatCode="0.00E+00">
                  <c:v>2.3473299999999999E-3</c:v>
                </c:pt>
                <c:pt idx="157289" formatCode="0.00E+00">
                  <c:v>2.3581499999999998E-3</c:v>
                </c:pt>
                <c:pt idx="157290" formatCode="0.00E+00">
                  <c:v>2.3675699999999998E-3</c:v>
                </c:pt>
                <c:pt idx="157291" formatCode="0.00E+00">
                  <c:v>2.3755299999999998E-3</c:v>
                </c:pt>
                <c:pt idx="157292" formatCode="0.00E+00">
                  <c:v>2.3819800000000001E-3</c:v>
                </c:pt>
                <c:pt idx="157293" formatCode="0.00E+00">
                  <c:v>2.3868399999999999E-3</c:v>
                </c:pt>
                <c:pt idx="157294" formatCode="0.00E+00">
                  <c:v>2.3900800000000002E-3</c:v>
                </c:pt>
                <c:pt idx="157295" formatCode="0.00E+00">
                  <c:v>2.3916200000000001E-3</c:v>
                </c:pt>
                <c:pt idx="157296" formatCode="0.00E+00">
                  <c:v>2.3914100000000001E-3</c:v>
                </c:pt>
                <c:pt idx="157297" formatCode="0.00E+00">
                  <c:v>2.3893999999999999E-3</c:v>
                </c:pt>
                <c:pt idx="157298" formatCode="0.00E+00">
                  <c:v>2.3855399999999998E-3</c:v>
                </c:pt>
                <c:pt idx="157299" formatCode="0.00E+00">
                  <c:v>2.3797599999999999E-3</c:v>
                </c:pt>
                <c:pt idx="157300" formatCode="0.00E+00">
                  <c:v>2.3720099999999999E-3</c:v>
                </c:pt>
                <c:pt idx="157301" formatCode="0.00E+00">
                  <c:v>2.3622600000000001E-3</c:v>
                </c:pt>
                <c:pt idx="157302" formatCode="0.00E+00">
                  <c:v>2.3504400000000001E-3</c:v>
                </c:pt>
                <c:pt idx="157303" formatCode="0.00E+00">
                  <c:v>2.33651E-3</c:v>
                </c:pt>
                <c:pt idx="157304" formatCode="0.00E+00">
                  <c:v>2.3204300000000001E-3</c:v>
                </c:pt>
                <c:pt idx="157305" formatCode="0.00E+00">
                  <c:v>2.3021500000000002E-3</c:v>
                </c:pt>
                <c:pt idx="157306" formatCode="0.00E+00">
                  <c:v>2.2816300000000002E-3</c:v>
                </c:pt>
                <c:pt idx="157307" formatCode="0.00E+00">
                  <c:v>2.2588299999999999E-3</c:v>
                </c:pt>
                <c:pt idx="157308" formatCode="0.00E+00">
                  <c:v>2.2337300000000002E-3</c:v>
                </c:pt>
                <c:pt idx="157309" formatCode="0.00E+00">
                  <c:v>2.2062800000000001E-3</c:v>
                </c:pt>
                <c:pt idx="157310" formatCode="0.00E+00">
                  <c:v>2.1764499999999999E-3</c:v>
                </c:pt>
                <c:pt idx="157311" formatCode="0.00E+00">
                  <c:v>2.1442100000000001E-3</c:v>
                </c:pt>
                <c:pt idx="157312" formatCode="0.00E+00">
                  <c:v>2.10955E-3</c:v>
                </c:pt>
                <c:pt idx="157313" formatCode="0.00E+00">
                  <c:v>2.0724300000000001E-3</c:v>
                </c:pt>
                <c:pt idx="157314" formatCode="0.00E+00">
                  <c:v>2.0328400000000002E-3</c:v>
                </c:pt>
                <c:pt idx="157315" formatCode="0.00E+00">
                  <c:v>1.9907599999999998E-3</c:v>
                </c:pt>
                <c:pt idx="157316" formatCode="0.00E+00">
                  <c:v>1.94618E-3</c:v>
                </c:pt>
                <c:pt idx="157317" formatCode="0.00E+00">
                  <c:v>1.89909E-3</c:v>
                </c:pt>
                <c:pt idx="157318" formatCode="0.00E+00">
                  <c:v>1.8494900000000001E-3</c:v>
                </c:pt>
                <c:pt idx="157319" formatCode="0.00E+00">
                  <c:v>1.79736E-3</c:v>
                </c:pt>
                <c:pt idx="157320" formatCode="0.00E+00">
                  <c:v>1.7427199999999999E-3</c:v>
                </c:pt>
                <c:pt idx="157321" formatCode="0.00E+00">
                  <c:v>1.68556E-3</c:v>
                </c:pt>
                <c:pt idx="157322" formatCode="0.00E+00">
                  <c:v>1.6258900000000001E-3</c:v>
                </c:pt>
                <c:pt idx="157323" formatCode="0.00E+00">
                  <c:v>1.5637299999999999E-3</c:v>
                </c:pt>
                <c:pt idx="157324" formatCode="0.00E+00">
                  <c:v>1.49909E-3</c:v>
                </c:pt>
                <c:pt idx="157325" formatCode="0.00E+00">
                  <c:v>1.4319999999999999E-3</c:v>
                </c:pt>
                <c:pt idx="157326" formatCode="0.00E+00">
                  <c:v>1.36247E-3</c:v>
                </c:pt>
                <c:pt idx="157327" formatCode="0.00E+00">
                  <c:v>1.29053E-3</c:v>
                </c:pt>
                <c:pt idx="157328" formatCode="0.00E+00">
                  <c:v>1.2162099999999999E-3</c:v>
                </c:pt>
                <c:pt idx="157329" formatCode="0.00E+00">
                  <c:v>1.13955E-3</c:v>
                </c:pt>
                <c:pt idx="157330" formatCode="0.00E+00">
                  <c:v>1.0605899999999999E-3</c:v>
                </c:pt>
                <c:pt idx="157331" formatCode="0.00E+00">
                  <c:v>9.7936799999999999E-4</c:v>
                </c:pt>
                <c:pt idx="157332" formatCode="0.00E+00">
                  <c:v>8.9593500000000005E-4</c:v>
                </c:pt>
                <c:pt idx="157333" formatCode="0.00E+00">
                  <c:v>8.1034100000000001E-4</c:v>
                </c:pt>
                <c:pt idx="157334" formatCode="0.00E+00">
                  <c:v>7.2263899999999996E-4</c:v>
                </c:pt>
                <c:pt idx="157335" formatCode="0.00E+00">
                  <c:v>6.3289100000000001E-4</c:v>
                </c:pt>
                <c:pt idx="157336" formatCode="0.00E+00">
                  <c:v>5.4115599999999999E-4</c:v>
                </c:pt>
                <c:pt idx="157337" formatCode="0.00E+00">
                  <c:v>4.4750399999999999E-4</c:v>
                </c:pt>
                <c:pt idx="157338" formatCode="0.00E+00">
                  <c:v>3.5200200000000002E-4</c:v>
                </c:pt>
                <c:pt idx="157339" formatCode="0.00E+00">
                  <c:v>2.54727E-4</c:v>
                </c:pt>
                <c:pt idx="157340" formatCode="0.00E+00">
                  <c:v>1.55754E-4</c:v>
                </c:pt>
                <c:pt idx="157341" formatCode="0.00E+00">
                  <c:v>5.51662E-5</c:v>
                </c:pt>
                <c:pt idx="157342" formatCode="0.00E+00">
                  <c:v>-4.6952400000000001E-5</c:v>
                </c:pt>
                <c:pt idx="157343" formatCode="0.00E+00">
                  <c:v>-1.5051299999999999E-4</c:v>
                </c:pt>
                <c:pt idx="157344" formatCode="0.00E+00">
                  <c:v>-2.5542499999999999E-4</c:v>
                </c:pt>
                <c:pt idx="157345" formatCode="0.00E+00">
                  <c:v>-3.6159199999999999E-4</c:v>
                </c:pt>
                <c:pt idx="157346" formatCode="0.00E+00">
                  <c:v>-4.6891700000000001E-4</c:v>
                </c:pt>
                <c:pt idx="157347" formatCode="0.00E+00">
                  <c:v>-5.7729799999999996E-4</c:v>
                </c:pt>
                <c:pt idx="157348" formatCode="0.00E+00">
                  <c:v>-6.8663100000000005E-4</c:v>
                </c:pt>
                <c:pt idx="157349" formatCode="0.00E+00">
                  <c:v>-7.9680899999999999E-4</c:v>
                </c:pt>
                <c:pt idx="157350" formatCode="0.00E+00">
                  <c:v>-9.0772200000000002E-4</c:v>
                </c:pt>
                <c:pt idx="157351" formatCode="0.00E+00">
                  <c:v>-1.0192599999999999E-3</c:v>
                </c:pt>
                <c:pt idx="157352" formatCode="0.00E+00">
                  <c:v>-1.1313E-3</c:v>
                </c:pt>
                <c:pt idx="157353" formatCode="0.00E+00">
                  <c:v>-1.2437399999999999E-3</c:v>
                </c:pt>
                <c:pt idx="157354" formatCode="0.00E+00">
                  <c:v>-1.35644E-3</c:v>
                </c:pt>
                <c:pt idx="157355" formatCode="0.00E+00">
                  <c:v>-1.46929E-3</c:v>
                </c:pt>
                <c:pt idx="157356" formatCode="0.00E+00">
                  <c:v>-1.5821699999999999E-3</c:v>
                </c:pt>
                <c:pt idx="157357" formatCode="0.00E+00">
                  <c:v>-1.69495E-3</c:v>
                </c:pt>
                <c:pt idx="157358" formatCode="0.00E+00">
                  <c:v>-1.80751E-3</c:v>
                </c:pt>
                <c:pt idx="157359" formatCode="0.00E+00">
                  <c:v>-1.91971E-3</c:v>
                </c:pt>
                <c:pt idx="157360" formatCode="0.00E+00">
                  <c:v>-2.0314199999999999E-3</c:v>
                </c:pt>
                <c:pt idx="157361" formatCode="0.00E+00">
                  <c:v>-2.1425200000000002E-3</c:v>
                </c:pt>
                <c:pt idx="157362" formatCode="0.00E+00">
                  <c:v>-2.2528700000000001E-3</c:v>
                </c:pt>
                <c:pt idx="157363" formatCode="0.00E+00">
                  <c:v>-2.36235E-3</c:v>
                </c:pt>
                <c:pt idx="157364" formatCode="0.00E+00">
                  <c:v>-2.4708099999999999E-3</c:v>
                </c:pt>
                <c:pt idx="157365" formatCode="0.00E+00">
                  <c:v>-2.5781300000000001E-3</c:v>
                </c:pt>
                <c:pt idx="157366" formatCode="0.00E+00">
                  <c:v>-2.68417E-3</c:v>
                </c:pt>
                <c:pt idx="157367" formatCode="0.00E+00">
                  <c:v>-2.7888000000000001E-3</c:v>
                </c:pt>
                <c:pt idx="157368" formatCode="0.00E+00">
                  <c:v>-2.8918799999999999E-3</c:v>
                </c:pt>
                <c:pt idx="157369" formatCode="0.00E+00">
                  <c:v>-2.99329E-3</c:v>
                </c:pt>
                <c:pt idx="157370" formatCode="0.00E+00">
                  <c:v>-3.09289E-3</c:v>
                </c:pt>
                <c:pt idx="157371" formatCode="0.00E+00">
                  <c:v>-3.19054E-3</c:v>
                </c:pt>
                <c:pt idx="157372" formatCode="0.00E+00">
                  <c:v>-3.28613E-3</c:v>
                </c:pt>
                <c:pt idx="157373" formatCode="0.00E+00">
                  <c:v>-3.3795100000000001E-3</c:v>
                </c:pt>
                <c:pt idx="157374" formatCode="0.00E+00">
                  <c:v>-3.4705600000000001E-3</c:v>
                </c:pt>
                <c:pt idx="157375" formatCode="0.00E+00">
                  <c:v>-3.55916E-3</c:v>
                </c:pt>
                <c:pt idx="157376" formatCode="0.00E+00">
                  <c:v>-3.64518E-3</c:v>
                </c:pt>
                <c:pt idx="157377" formatCode="0.00E+00">
                  <c:v>-3.7284900000000001E-3</c:v>
                </c:pt>
                <c:pt idx="157378" formatCode="0.00E+00">
                  <c:v>-3.8089700000000001E-3</c:v>
                </c:pt>
                <c:pt idx="157379" formatCode="0.00E+00">
                  <c:v>-3.8865200000000001E-3</c:v>
                </c:pt>
                <c:pt idx="157380" formatCode="0.00E+00">
                  <c:v>-3.9610000000000001E-3</c:v>
                </c:pt>
                <c:pt idx="157381" formatCode="0.00E+00">
                  <c:v>-4.0323099999999999E-3</c:v>
                </c:pt>
                <c:pt idx="157382" formatCode="0.00E+00">
                  <c:v>-4.1003400000000001E-3</c:v>
                </c:pt>
                <c:pt idx="157383" formatCode="0.00E+00">
                  <c:v>-4.1649800000000004E-3</c:v>
                </c:pt>
                <c:pt idx="157384" formatCode="0.00E+00">
                  <c:v>-4.2261199999999999E-3</c:v>
                </c:pt>
                <c:pt idx="157385" formatCode="0.00E+00">
                  <c:v>-4.2836599999999999E-3</c:v>
                </c:pt>
                <c:pt idx="157386" formatCode="0.00E+00">
                  <c:v>-4.3375100000000002E-3</c:v>
                </c:pt>
                <c:pt idx="157387" formatCode="0.00E+00">
                  <c:v>-4.3875700000000004E-3</c:v>
                </c:pt>
                <c:pt idx="157388" formatCode="0.00E+00">
                  <c:v>-4.4337400000000003E-3</c:v>
                </c:pt>
                <c:pt idx="157389" formatCode="0.00E+00">
                  <c:v>-4.4759600000000002E-3</c:v>
                </c:pt>
                <c:pt idx="157390" formatCode="0.00E+00">
                  <c:v>-4.5141299999999999E-3</c:v>
                </c:pt>
                <c:pt idx="157391" formatCode="0.00E+00">
                  <c:v>-4.5481699999999998E-3</c:v>
                </c:pt>
                <c:pt idx="157392" formatCode="0.00E+00">
                  <c:v>-4.5780100000000004E-3</c:v>
                </c:pt>
                <c:pt idx="157393" formatCode="0.00E+00">
                  <c:v>-4.6035800000000003E-3</c:v>
                </c:pt>
                <c:pt idx="157394" formatCode="0.00E+00">
                  <c:v>-4.62482E-3</c:v>
                </c:pt>
                <c:pt idx="157395" formatCode="0.00E+00">
                  <c:v>-4.6416699999999997E-3</c:v>
                </c:pt>
                <c:pt idx="157396" formatCode="0.00E+00">
                  <c:v>-4.6540799999999997E-3</c:v>
                </c:pt>
                <c:pt idx="157397" formatCode="0.00E+00">
                  <c:v>-4.6619799999999996E-3</c:v>
                </c:pt>
                <c:pt idx="157398" formatCode="0.00E+00">
                  <c:v>-4.6653500000000004E-3</c:v>
                </c:pt>
                <c:pt idx="157399" formatCode="0.00E+00">
                  <c:v>-4.6641299999999998E-3</c:v>
                </c:pt>
                <c:pt idx="157400" formatCode="0.00E+00">
                  <c:v>-4.6582999999999998E-3</c:v>
                </c:pt>
                <c:pt idx="157401" formatCode="0.00E+00">
                  <c:v>-4.6478300000000004E-3</c:v>
                </c:pt>
                <c:pt idx="157402" formatCode="0.00E+00">
                  <c:v>-4.6326900000000001E-3</c:v>
                </c:pt>
                <c:pt idx="157403" formatCode="0.00E+00">
                  <c:v>-4.6128599999999999E-3</c:v>
                </c:pt>
                <c:pt idx="157404" formatCode="0.00E+00">
                  <c:v>-4.5883399999999998E-3</c:v>
                </c:pt>
                <c:pt idx="157405" formatCode="0.00E+00">
                  <c:v>-4.5591099999999999E-3</c:v>
                </c:pt>
                <c:pt idx="157406" formatCode="0.00E+00">
                  <c:v>-4.5251800000000002E-3</c:v>
                </c:pt>
                <c:pt idx="157407" formatCode="0.00E+00">
                  <c:v>-4.4865499999999997E-3</c:v>
                </c:pt>
                <c:pt idx="157408" formatCode="0.00E+00">
                  <c:v>-4.4432200000000003E-3</c:v>
                </c:pt>
                <c:pt idx="157409" formatCode="0.00E+00">
                  <c:v>-4.39522E-3</c:v>
                </c:pt>
                <c:pt idx="157410" formatCode="0.00E+00">
                  <c:v>-4.3425699999999996E-3</c:v>
                </c:pt>
                <c:pt idx="157411" formatCode="0.00E+00">
                  <c:v>-4.2852899999999998E-3</c:v>
                </c:pt>
                <c:pt idx="157412" formatCode="0.00E+00">
                  <c:v>-4.2234100000000004E-3</c:v>
                </c:pt>
                <c:pt idx="157413" formatCode="0.00E+00">
                  <c:v>-4.1569800000000002E-3</c:v>
                </c:pt>
                <c:pt idx="157414" formatCode="0.00E+00">
                  <c:v>-4.08604E-3</c:v>
                </c:pt>
                <c:pt idx="157415" formatCode="0.00E+00">
                  <c:v>-4.0106400000000002E-3</c:v>
                </c:pt>
                <c:pt idx="157416" formatCode="0.00E+00">
                  <c:v>-3.9308299999999997E-3</c:v>
                </c:pt>
                <c:pt idx="157417" formatCode="0.00E+00">
                  <c:v>-3.8466799999999999E-3</c:v>
                </c:pt>
                <c:pt idx="157418" formatCode="0.00E+00">
                  <c:v>-3.7582499999999999E-3</c:v>
                </c:pt>
                <c:pt idx="157419" formatCode="0.00E+00">
                  <c:v>-3.6656100000000001E-3</c:v>
                </c:pt>
                <c:pt idx="157420" formatCode="0.00E+00">
                  <c:v>-3.5688400000000002E-3</c:v>
                </c:pt>
                <c:pt idx="157421" formatCode="0.00E+00">
                  <c:v>-3.46803E-3</c:v>
                </c:pt>
                <c:pt idx="157422" formatCode="0.00E+00">
                  <c:v>-3.3632599999999999E-3</c:v>
                </c:pt>
                <c:pt idx="157423" formatCode="0.00E+00">
                  <c:v>-3.2546200000000002E-3</c:v>
                </c:pt>
                <c:pt idx="157424" formatCode="0.00E+00">
                  <c:v>-3.1422099999999999E-3</c:v>
                </c:pt>
                <c:pt idx="157425" formatCode="0.00E+00">
                  <c:v>-3.0261400000000001E-3</c:v>
                </c:pt>
                <c:pt idx="157426" formatCode="0.00E+00">
                  <c:v>-2.9065100000000002E-3</c:v>
                </c:pt>
                <c:pt idx="157427" formatCode="0.00E+00">
                  <c:v>-2.7834299999999999E-3</c:v>
                </c:pt>
                <c:pt idx="157428" formatCode="0.00E+00">
                  <c:v>-2.65702E-3</c:v>
                </c:pt>
                <c:pt idx="157429" formatCode="0.00E+00">
                  <c:v>-2.5274E-3</c:v>
                </c:pt>
                <c:pt idx="157430" formatCode="0.00E+00">
                  <c:v>-2.3947E-3</c:v>
                </c:pt>
                <c:pt idx="157431" formatCode="0.00E+00">
                  <c:v>-2.2590399999999999E-3</c:v>
                </c:pt>
                <c:pt idx="157432" formatCode="0.00E+00">
                  <c:v>-2.1205600000000001E-3</c:v>
                </c:pt>
                <c:pt idx="157433" formatCode="0.00E+00">
                  <c:v>-1.9794000000000001E-3</c:v>
                </c:pt>
                <c:pt idx="157434" formatCode="0.00E+00">
                  <c:v>-1.8356900000000001E-3</c:v>
                </c:pt>
                <c:pt idx="157435" formatCode="0.00E+00">
                  <c:v>-1.68958E-3</c:v>
                </c:pt>
                <c:pt idx="157436" formatCode="0.00E+00">
                  <c:v>-1.54122E-3</c:v>
                </c:pt>
                <c:pt idx="157437" formatCode="0.00E+00">
                  <c:v>-1.39076E-3</c:v>
                </c:pt>
                <c:pt idx="157438" formatCode="0.00E+00">
                  <c:v>-1.23835E-3</c:v>
                </c:pt>
                <c:pt idx="157439" formatCode="0.00E+00">
                  <c:v>-1.0841399999999999E-3</c:v>
                </c:pt>
                <c:pt idx="157440" formatCode="0.00E+00">
                  <c:v>-9.2829999999999996E-4</c:v>
                </c:pt>
                <c:pt idx="157441" formatCode="0.00E+00">
                  <c:v>-7.7098300000000004E-4</c:v>
                </c:pt>
                <c:pt idx="157442" formatCode="0.00E+00">
                  <c:v>-6.1235499999999997E-4</c:v>
                </c:pt>
                <c:pt idx="157443" formatCode="0.00E+00">
                  <c:v>-4.5258000000000001E-4</c:v>
                </c:pt>
                <c:pt idx="157444" formatCode="0.00E+00">
                  <c:v>-2.9182399999999999E-4</c:v>
                </c:pt>
                <c:pt idx="157445" formatCode="0.00E+00">
                  <c:v>-1.3025499999999999E-4</c:v>
                </c:pt>
                <c:pt idx="157446" formatCode="0.00E+00">
                  <c:v>3.1956799999999999E-5</c:v>
                </c:pt>
                <c:pt idx="157447" formatCode="0.00E+00">
                  <c:v>1.94642E-4</c:v>
                </c:pt>
                <c:pt idx="157448" formatCode="0.00E+00">
                  <c:v>3.5763E-4</c:v>
                </c:pt>
                <c:pt idx="157449" formatCode="0.00E+00">
                  <c:v>5.2074800000000002E-4</c:v>
                </c:pt>
                <c:pt idx="157450" formatCode="0.00E+00">
                  <c:v>6.8382499999999999E-4</c:v>
                </c:pt>
                <c:pt idx="157451" formatCode="0.00E+00">
                  <c:v>8.4668700000000005E-4</c:v>
                </c:pt>
                <c:pt idx="157452" formatCode="0.00E+00">
                  <c:v>1.00916E-3</c:v>
                </c:pt>
                <c:pt idx="157453" formatCode="0.00E+00">
                  <c:v>1.1710799999999999E-3</c:v>
                </c:pt>
                <c:pt idx="157454" formatCode="0.00E+00">
                  <c:v>1.33227E-3</c:v>
                </c:pt>
                <c:pt idx="157455" formatCode="0.00E+00">
                  <c:v>1.49255E-3</c:v>
                </c:pt>
                <c:pt idx="157456" formatCode="0.00E+00">
                  <c:v>1.6517700000000001E-3</c:v>
                </c:pt>
                <c:pt idx="157457" formatCode="0.00E+00">
                  <c:v>1.80974E-3</c:v>
                </c:pt>
                <c:pt idx="157458" formatCode="0.00E+00">
                  <c:v>1.9663100000000002E-3</c:v>
                </c:pt>
                <c:pt idx="157459" formatCode="0.00E+00">
                  <c:v>2.1213E-3</c:v>
                </c:pt>
                <c:pt idx="157460" formatCode="0.00E+00">
                  <c:v>2.2745500000000002E-3</c:v>
                </c:pt>
                <c:pt idx="157461" formatCode="0.00E+00">
                  <c:v>2.4258999999999999E-3</c:v>
                </c:pt>
                <c:pt idx="157462" formatCode="0.00E+00">
                  <c:v>2.5751900000000002E-3</c:v>
                </c:pt>
                <c:pt idx="157463" formatCode="0.00E+00">
                  <c:v>2.7222599999999998E-3</c:v>
                </c:pt>
                <c:pt idx="157464" formatCode="0.00E+00">
                  <c:v>2.8669500000000001E-3</c:v>
                </c:pt>
                <c:pt idx="157465" formatCode="0.00E+00">
                  <c:v>3.0091100000000002E-3</c:v>
                </c:pt>
                <c:pt idx="157466" formatCode="0.00E+00">
                  <c:v>3.1485900000000002E-3</c:v>
                </c:pt>
                <c:pt idx="157467" formatCode="0.00E+00">
                  <c:v>3.28525E-3</c:v>
                </c:pt>
                <c:pt idx="157468" formatCode="0.00E+00">
                  <c:v>3.4189400000000001E-3</c:v>
                </c:pt>
                <c:pt idx="157469" formatCode="0.00E+00">
                  <c:v>3.54952E-3</c:v>
                </c:pt>
                <c:pt idx="157470" formatCode="0.00E+00">
                  <c:v>3.6768500000000002E-3</c:v>
                </c:pt>
                <c:pt idx="157471" formatCode="0.00E+00">
                  <c:v>3.80081E-3</c:v>
                </c:pt>
                <c:pt idx="157472" formatCode="0.00E+00">
                  <c:v>3.9212500000000003E-3</c:v>
                </c:pt>
                <c:pt idx="157473" formatCode="0.00E+00">
                  <c:v>4.0380700000000004E-3</c:v>
                </c:pt>
                <c:pt idx="157474" formatCode="0.00E+00">
                  <c:v>4.1511300000000003E-3</c:v>
                </c:pt>
                <c:pt idx="157475" formatCode="0.00E+00">
                  <c:v>4.2603199999999997E-3</c:v>
                </c:pt>
                <c:pt idx="157476" formatCode="0.00E+00">
                  <c:v>4.3655300000000003E-3</c:v>
                </c:pt>
                <c:pt idx="157477" formatCode="0.00E+00">
                  <c:v>4.46665E-3</c:v>
                </c:pt>
                <c:pt idx="157478" formatCode="0.00E+00">
                  <c:v>4.5635800000000002E-3</c:v>
                </c:pt>
                <c:pt idx="157479" formatCode="0.00E+00">
                  <c:v>4.65622E-3</c:v>
                </c:pt>
                <c:pt idx="157480" formatCode="0.00E+00">
                  <c:v>4.7444799999999997E-3</c:v>
                </c:pt>
                <c:pt idx="157481" formatCode="0.00E+00">
                  <c:v>4.82827E-3</c:v>
                </c:pt>
                <c:pt idx="157482" formatCode="0.00E+00">
                  <c:v>4.9075200000000003E-3</c:v>
                </c:pt>
                <c:pt idx="157483" formatCode="0.00E+00">
                  <c:v>4.9821300000000004E-3</c:v>
                </c:pt>
                <c:pt idx="157484" formatCode="0.00E+00">
                  <c:v>5.0520499999999998E-3</c:v>
                </c:pt>
                <c:pt idx="157485" formatCode="0.00E+00">
                  <c:v>5.1171999999999997E-3</c:v>
                </c:pt>
                <c:pt idx="157486" formatCode="0.00E+00">
                  <c:v>5.1775299999999996E-3</c:v>
                </c:pt>
                <c:pt idx="157487" formatCode="0.00E+00">
                  <c:v>5.2329799999999999E-3</c:v>
                </c:pt>
                <c:pt idx="157488" formatCode="0.00E+00">
                  <c:v>5.2835E-3</c:v>
                </c:pt>
                <c:pt idx="157489" formatCode="0.00E+00">
                  <c:v>5.3290400000000002E-3</c:v>
                </c:pt>
                <c:pt idx="157490" formatCode="0.00E+00">
                  <c:v>5.3695699999999997E-3</c:v>
                </c:pt>
                <c:pt idx="157491" formatCode="0.00E+00">
                  <c:v>5.4050599999999997E-3</c:v>
                </c:pt>
                <c:pt idx="157492" formatCode="0.00E+00">
                  <c:v>5.4354800000000003E-3</c:v>
                </c:pt>
                <c:pt idx="157493" formatCode="0.00E+00">
                  <c:v>5.4608E-3</c:v>
                </c:pt>
                <c:pt idx="157494" formatCode="0.00E+00">
                  <c:v>5.4810099999999997E-3</c:v>
                </c:pt>
                <c:pt idx="157495" formatCode="0.00E+00">
                  <c:v>5.4961100000000002E-3</c:v>
                </c:pt>
                <c:pt idx="157496" formatCode="0.00E+00">
                  <c:v>5.5060899999999999E-3</c:v>
                </c:pt>
                <c:pt idx="157497" formatCode="0.00E+00">
                  <c:v>5.5109399999999998E-3</c:v>
                </c:pt>
                <c:pt idx="157498" formatCode="0.00E+00">
                  <c:v>5.5106799999999996E-3</c:v>
                </c:pt>
                <c:pt idx="157499" formatCode="0.00E+00">
                  <c:v>5.5053200000000002E-3</c:v>
                </c:pt>
                <c:pt idx="157500" formatCode="0.00E+00">
                  <c:v>5.4948799999999997E-3</c:v>
                </c:pt>
                <c:pt idx="157501" formatCode="0.00E+00">
                  <c:v>5.4793899999999998E-3</c:v>
                </c:pt>
                <c:pt idx="157502" formatCode="0.00E+00">
                  <c:v>5.4588600000000003E-3</c:v>
                </c:pt>
                <c:pt idx="157503" formatCode="0.00E+00">
                  <c:v>5.43334E-3</c:v>
                </c:pt>
                <c:pt idx="157504" formatCode="0.00E+00">
                  <c:v>5.4028699999999997E-3</c:v>
                </c:pt>
                <c:pt idx="157505" formatCode="0.00E+00">
                  <c:v>5.3674899999999999E-3</c:v>
                </c:pt>
                <c:pt idx="157506" formatCode="0.00E+00">
                  <c:v>5.3272600000000003E-3</c:v>
                </c:pt>
                <c:pt idx="157507" formatCode="0.00E+00">
                  <c:v>5.2822199999999998E-3</c:v>
                </c:pt>
                <c:pt idx="157508" formatCode="0.00E+00">
                  <c:v>5.2324399999999997E-3</c:v>
                </c:pt>
                <c:pt idx="157509" formatCode="0.00E+00">
                  <c:v>5.1779900000000004E-3</c:v>
                </c:pt>
                <c:pt idx="157510" formatCode="0.00E+00">
                  <c:v>5.1189299999999998E-3</c:v>
                </c:pt>
                <c:pt idx="157511" formatCode="0.00E+00">
                  <c:v>5.0553400000000002E-3</c:v>
                </c:pt>
                <c:pt idx="157512" formatCode="0.00E+00">
                  <c:v>4.9873000000000001E-3</c:v>
                </c:pt>
                <c:pt idx="157513" formatCode="0.00E+00">
                  <c:v>4.9148999999999998E-3</c:v>
                </c:pt>
                <c:pt idx="157514" formatCode="0.00E+00">
                  <c:v>4.8382099999999999E-3</c:v>
                </c:pt>
                <c:pt idx="157515" formatCode="0.00E+00">
                  <c:v>4.7573399999999997E-3</c:v>
                </c:pt>
                <c:pt idx="157516" formatCode="0.00E+00">
                  <c:v>4.6723800000000003E-3</c:v>
                </c:pt>
                <c:pt idx="157517" formatCode="0.00E+00">
                  <c:v>4.5834300000000003E-3</c:v>
                </c:pt>
                <c:pt idx="157518" formatCode="0.00E+00">
                  <c:v>4.49059E-3</c:v>
                </c:pt>
                <c:pt idx="157519" formatCode="0.00E+00">
                  <c:v>4.3939799999999996E-3</c:v>
                </c:pt>
                <c:pt idx="157520" formatCode="0.00E+00">
                  <c:v>4.2936900000000002E-3</c:v>
                </c:pt>
                <c:pt idx="157521" formatCode="0.00E+00">
                  <c:v>4.1898500000000002E-3</c:v>
                </c:pt>
                <c:pt idx="157522" formatCode="0.00E+00">
                  <c:v>4.0825799999999997E-3</c:v>
                </c:pt>
                <c:pt idx="157523" formatCode="0.00E+00">
                  <c:v>3.97198E-3</c:v>
                </c:pt>
                <c:pt idx="157524" formatCode="0.00E+00">
                  <c:v>3.8581900000000001E-3</c:v>
                </c:pt>
                <c:pt idx="157525" formatCode="0.00E+00">
                  <c:v>3.7413300000000002E-3</c:v>
                </c:pt>
                <c:pt idx="157526" formatCode="0.00E+00">
                  <c:v>3.62153E-3</c:v>
                </c:pt>
                <c:pt idx="157527" formatCode="0.00E+00">
                  <c:v>3.49891E-3</c:v>
                </c:pt>
                <c:pt idx="157528" formatCode="0.00E+00">
                  <c:v>3.3736199999999999E-3</c:v>
                </c:pt>
                <c:pt idx="157529" formatCode="0.00E+00">
                  <c:v>3.2457800000000002E-3</c:v>
                </c:pt>
                <c:pt idx="157530" formatCode="0.00E+00">
                  <c:v>3.1155200000000001E-3</c:v>
                </c:pt>
                <c:pt idx="157531" formatCode="0.00E+00">
                  <c:v>2.98299E-3</c:v>
                </c:pt>
                <c:pt idx="157532" formatCode="0.00E+00">
                  <c:v>2.84833E-3</c:v>
                </c:pt>
                <c:pt idx="157533" formatCode="0.00E+00">
                  <c:v>2.7116599999999999E-3</c:v>
                </c:pt>
                <c:pt idx="157534" formatCode="0.00E+00">
                  <c:v>2.5731399999999998E-3</c:v>
                </c:pt>
                <c:pt idx="157535" formatCode="0.00E+00">
                  <c:v>2.4329099999999999E-3</c:v>
                </c:pt>
                <c:pt idx="157536" formatCode="0.00E+00">
                  <c:v>2.2910999999999999E-3</c:v>
                </c:pt>
                <c:pt idx="157537" formatCode="0.00E+00">
                  <c:v>2.1478500000000002E-3</c:v>
                </c:pt>
                <c:pt idx="157538" formatCode="0.00E+00">
                  <c:v>2.0033199999999998E-3</c:v>
                </c:pt>
                <c:pt idx="157539" formatCode="0.00E+00">
                  <c:v>1.85764E-3</c:v>
                </c:pt>
                <c:pt idx="157540" formatCode="0.00E+00">
                  <c:v>1.7109600000000001E-3</c:v>
                </c:pt>
                <c:pt idx="157541" formatCode="0.00E+00">
                  <c:v>1.5634100000000001E-3</c:v>
                </c:pt>
                <c:pt idx="157542" formatCode="0.00E+00">
                  <c:v>1.4151400000000001E-3</c:v>
                </c:pt>
                <c:pt idx="157543" formatCode="0.00E+00">
                  <c:v>1.26629E-3</c:v>
                </c:pt>
                <c:pt idx="157544" formatCode="0.00E+00">
                  <c:v>1.1170100000000001E-3</c:v>
                </c:pt>
                <c:pt idx="157545" formatCode="0.00E+00">
                  <c:v>9.6741800000000005E-4</c:v>
                </c:pt>
                <c:pt idx="157546" formatCode="0.00E+00">
                  <c:v>8.1767000000000005E-4</c:v>
                </c:pt>
                <c:pt idx="157547" formatCode="0.00E+00">
                  <c:v>6.6789699999999998E-4</c:v>
                </c:pt>
                <c:pt idx="157548" formatCode="0.00E+00">
                  <c:v>5.1823699999999995E-4</c:v>
                </c:pt>
                <c:pt idx="157549" formatCode="0.00E+00">
                  <c:v>3.6882199999999999E-4</c:v>
                </c:pt>
                <c:pt idx="157550" formatCode="0.00E+00">
                  <c:v>2.19786E-4</c:v>
                </c:pt>
                <c:pt idx="157551" formatCode="0.00E+00">
                  <c:v>7.12605E-5</c:v>
                </c:pt>
                <c:pt idx="157552" formatCode="0.00E+00">
                  <c:v>-7.6626599999999996E-5</c:v>
                </c:pt>
                <c:pt idx="157553" formatCode="0.00E+00">
                  <c:v>-2.2374800000000001E-4</c:v>
                </c:pt>
                <c:pt idx="157554" formatCode="0.00E+00">
                  <c:v>-3.6997899999999999E-4</c:v>
                </c:pt>
                <c:pt idx="157555" formatCode="0.00E+00">
                  <c:v>-5.1519599999999999E-4</c:v>
                </c:pt>
                <c:pt idx="157556" formatCode="0.00E+00">
                  <c:v>-6.5928099999999995E-4</c:v>
                </c:pt>
                <c:pt idx="157557" formatCode="0.00E+00">
                  <c:v>-8.0211400000000004E-4</c:v>
                </c:pt>
                <c:pt idx="157558" formatCode="0.00E+00">
                  <c:v>-9.4358199999999999E-4</c:v>
                </c:pt>
                <c:pt idx="157559" formatCode="0.00E+00">
                  <c:v>-1.0835700000000001E-3</c:v>
                </c:pt>
                <c:pt idx="157560" formatCode="0.00E+00">
                  <c:v>-1.22197E-3</c:v>
                </c:pt>
                <c:pt idx="157561" formatCode="0.00E+00">
                  <c:v>-1.3586799999999999E-3</c:v>
                </c:pt>
                <c:pt idx="157562" formatCode="0.00E+00">
                  <c:v>-1.4935899999999999E-3</c:v>
                </c:pt>
                <c:pt idx="157563" formatCode="0.00E+00">
                  <c:v>-1.6266099999999999E-3</c:v>
                </c:pt>
                <c:pt idx="157564" formatCode="0.00E+00">
                  <c:v>-1.7576200000000001E-3</c:v>
                </c:pt>
                <c:pt idx="157565" formatCode="0.00E+00">
                  <c:v>-1.8865500000000001E-3</c:v>
                </c:pt>
                <c:pt idx="157566" formatCode="0.00E+00">
                  <c:v>-2.0133E-3</c:v>
                </c:pt>
                <c:pt idx="157567" formatCode="0.00E+00">
                  <c:v>-2.1377800000000001E-3</c:v>
                </c:pt>
                <c:pt idx="157568" formatCode="0.00E+00">
                  <c:v>-2.2599E-3</c:v>
                </c:pt>
                <c:pt idx="157569" formatCode="0.00E+00">
                  <c:v>-2.3795999999999999E-3</c:v>
                </c:pt>
                <c:pt idx="157570" formatCode="0.00E+00">
                  <c:v>-2.4967800000000001E-3</c:v>
                </c:pt>
                <c:pt idx="157571" formatCode="0.00E+00">
                  <c:v>-2.61137E-3</c:v>
                </c:pt>
                <c:pt idx="157572" formatCode="0.00E+00">
                  <c:v>-2.72332E-3</c:v>
                </c:pt>
                <c:pt idx="157573" formatCode="0.00E+00">
                  <c:v>-2.8325400000000001E-3</c:v>
                </c:pt>
                <c:pt idx="157574" formatCode="0.00E+00">
                  <c:v>-2.93897E-3</c:v>
                </c:pt>
                <c:pt idx="157575" formatCode="0.00E+00">
                  <c:v>-3.0425600000000001E-3</c:v>
                </c:pt>
                <c:pt idx="157576" formatCode="0.00E+00">
                  <c:v>-3.1432500000000002E-3</c:v>
                </c:pt>
                <c:pt idx="157577" formatCode="0.00E+00">
                  <c:v>-3.2409800000000001E-3</c:v>
                </c:pt>
                <c:pt idx="157578" formatCode="0.00E+00">
                  <c:v>-3.33571E-3</c:v>
                </c:pt>
                <c:pt idx="157579" formatCode="0.00E+00">
                  <c:v>-3.4273900000000002E-3</c:v>
                </c:pt>
                <c:pt idx="157580" formatCode="0.00E+00">
                  <c:v>-3.5159800000000001E-3</c:v>
                </c:pt>
                <c:pt idx="157581" formatCode="0.00E+00">
                  <c:v>-3.60144E-3</c:v>
                </c:pt>
                <c:pt idx="157582" formatCode="0.00E+00">
                  <c:v>-3.68374E-3</c:v>
                </c:pt>
                <c:pt idx="157583" formatCode="0.00E+00">
                  <c:v>-3.76283E-3</c:v>
                </c:pt>
                <c:pt idx="157584" formatCode="0.00E+00">
                  <c:v>-3.8387E-3</c:v>
                </c:pt>
                <c:pt idx="157585" formatCode="0.00E+00">
                  <c:v>-3.9113200000000002E-3</c:v>
                </c:pt>
                <c:pt idx="157586" formatCode="0.00E+00">
                  <c:v>-3.9806700000000004E-3</c:v>
                </c:pt>
                <c:pt idx="157587" formatCode="0.00E+00">
                  <c:v>-4.0467300000000001E-3</c:v>
                </c:pt>
                <c:pt idx="157588" formatCode="0.00E+00">
                  <c:v>-4.1094800000000004E-3</c:v>
                </c:pt>
                <c:pt idx="157589" formatCode="0.00E+00">
                  <c:v>-4.1689099999999996E-3</c:v>
                </c:pt>
                <c:pt idx="157590" formatCode="0.00E+00">
                  <c:v>-4.2250100000000004E-3</c:v>
                </c:pt>
                <c:pt idx="157591" formatCode="0.00E+00">
                  <c:v>-4.2777900000000001E-3</c:v>
                </c:pt>
                <c:pt idx="157592" formatCode="0.00E+00">
                  <c:v>-4.3272199999999997E-3</c:v>
                </c:pt>
                <c:pt idx="157593" formatCode="0.00E+00">
                  <c:v>-4.37332E-3</c:v>
                </c:pt>
                <c:pt idx="157594" formatCode="0.00E+00">
                  <c:v>-4.4160800000000002E-3</c:v>
                </c:pt>
                <c:pt idx="157595" formatCode="0.00E+00">
                  <c:v>-4.4555200000000001E-3</c:v>
                </c:pt>
                <c:pt idx="157596" formatCode="0.00E+00">
                  <c:v>-4.4916299999999999E-3</c:v>
                </c:pt>
                <c:pt idx="157597" formatCode="0.00E+00">
                  <c:v>-4.5244400000000002E-3</c:v>
                </c:pt>
                <c:pt idx="157598" formatCode="0.00E+00">
                  <c:v>-4.5539500000000002E-3</c:v>
                </c:pt>
                <c:pt idx="157599" formatCode="0.00E+00">
                  <c:v>-4.5801699999999997E-3</c:v>
                </c:pt>
                <c:pt idx="157600" formatCode="0.00E+00">
                  <c:v>-4.6031400000000004E-3</c:v>
                </c:pt>
                <c:pt idx="157601" formatCode="0.00E+00">
                  <c:v>-4.6228600000000003E-3</c:v>
                </c:pt>
                <c:pt idx="157602" formatCode="0.00E+00">
                  <c:v>-4.6393600000000004E-3</c:v>
                </c:pt>
                <c:pt idx="157603" formatCode="0.00E+00">
                  <c:v>-4.6526600000000003E-3</c:v>
                </c:pt>
                <c:pt idx="157604" formatCode="0.00E+00">
                  <c:v>-4.66279E-3</c:v>
                </c:pt>
                <c:pt idx="157605" formatCode="0.00E+00">
                  <c:v>-4.6697800000000001E-3</c:v>
                </c:pt>
                <c:pt idx="157606" formatCode="0.00E+00">
                  <c:v>-4.6736599999999996E-3</c:v>
                </c:pt>
                <c:pt idx="157607" formatCode="0.00E+00">
                  <c:v>-4.6744600000000001E-3</c:v>
                </c:pt>
                <c:pt idx="157608" formatCode="0.00E+00">
                  <c:v>-4.6722100000000004E-3</c:v>
                </c:pt>
                <c:pt idx="157609" formatCode="0.00E+00">
                  <c:v>-4.6669399999999996E-3</c:v>
                </c:pt>
                <c:pt idx="157610" formatCode="0.00E+00">
                  <c:v>-4.6587099999999999E-3</c:v>
                </c:pt>
                <c:pt idx="157611" formatCode="0.00E+00">
                  <c:v>-4.6475300000000004E-3</c:v>
                </c:pt>
                <c:pt idx="157612" formatCode="0.00E+00">
                  <c:v>-4.6334499999999999E-3</c:v>
                </c:pt>
                <c:pt idx="157613" formatCode="0.00E+00">
                  <c:v>-4.6165099999999999E-3</c:v>
                </c:pt>
                <c:pt idx="157614" formatCode="0.00E+00">
                  <c:v>-4.5967500000000001E-3</c:v>
                </c:pt>
                <c:pt idx="157615" formatCode="0.00E+00">
                  <c:v>-4.5742200000000004E-3</c:v>
                </c:pt>
                <c:pt idx="157616" formatCode="0.00E+00">
                  <c:v>-4.5489500000000004E-3</c:v>
                </c:pt>
                <c:pt idx="157617" formatCode="0.00E+00">
                  <c:v>-4.5209899999999999E-3</c:v>
                </c:pt>
                <c:pt idx="157618" formatCode="0.00E+00">
                  <c:v>-4.4903800000000004E-3</c:v>
                </c:pt>
                <c:pt idx="157619" formatCode="0.00E+00">
                  <c:v>-4.4571699999999999E-3</c:v>
                </c:pt>
                <c:pt idx="157620" formatCode="0.00E+00">
                  <c:v>-4.4213999999999998E-3</c:v>
                </c:pt>
                <c:pt idx="157621" formatCode="0.00E+00">
                  <c:v>-4.3831199999999999E-3</c:v>
                </c:pt>
                <c:pt idx="157622" formatCode="0.00E+00">
                  <c:v>-4.3423799999999999E-3</c:v>
                </c:pt>
                <c:pt idx="157623" formatCode="0.00E+00">
                  <c:v>-4.2992200000000003E-3</c:v>
                </c:pt>
                <c:pt idx="157624" formatCode="0.00E+00">
                  <c:v>-4.2536800000000001E-3</c:v>
                </c:pt>
                <c:pt idx="157625" formatCode="0.00E+00">
                  <c:v>-4.2058299999999998E-3</c:v>
                </c:pt>
                <c:pt idx="157626" formatCode="0.00E+00">
                  <c:v>-4.1556900000000001E-3</c:v>
                </c:pt>
                <c:pt idx="157627" formatCode="0.00E+00">
                  <c:v>-4.1033299999999997E-3</c:v>
                </c:pt>
                <c:pt idx="157628" formatCode="0.00E+00">
                  <c:v>-4.04879E-3</c:v>
                </c:pt>
                <c:pt idx="157629" formatCode="0.00E+00">
                  <c:v>-3.9921100000000001E-3</c:v>
                </c:pt>
                <c:pt idx="157630" formatCode="0.00E+00">
                  <c:v>-3.9333399999999996E-3</c:v>
                </c:pt>
                <c:pt idx="157631" formatCode="0.00E+00">
                  <c:v>-3.8725299999999999E-3</c:v>
                </c:pt>
                <c:pt idx="157632" formatCode="0.00E+00">
                  <c:v>-3.8097199999999999E-3</c:v>
                </c:pt>
                <c:pt idx="157633" formatCode="0.00E+00">
                  <c:v>-3.7449699999999998E-3</c:v>
                </c:pt>
                <c:pt idx="157634" formatCode="0.00E+00">
                  <c:v>-3.6783200000000001E-3</c:v>
                </c:pt>
                <c:pt idx="157635" formatCode="0.00E+00">
                  <c:v>-3.6098100000000002E-3</c:v>
                </c:pt>
                <c:pt idx="157636" formatCode="0.00E+00">
                  <c:v>-3.5394799999999998E-3</c:v>
                </c:pt>
                <c:pt idx="157637" formatCode="0.00E+00">
                  <c:v>-3.4673999999999998E-3</c:v>
                </c:pt>
                <c:pt idx="157638" formatCode="0.00E+00">
                  <c:v>-3.3935900000000001E-3</c:v>
                </c:pt>
                <c:pt idx="157639" formatCode="0.00E+00">
                  <c:v>-3.31811E-3</c:v>
                </c:pt>
                <c:pt idx="157640" formatCode="0.00E+00">
                  <c:v>-3.24099E-3</c:v>
                </c:pt>
                <c:pt idx="157641" formatCode="0.00E+00">
                  <c:v>-3.1622899999999999E-3</c:v>
                </c:pt>
                <c:pt idx="157642" formatCode="0.00E+00">
                  <c:v>-3.0820399999999999E-3</c:v>
                </c:pt>
                <c:pt idx="157643" formatCode="0.00E+00">
                  <c:v>-3.0002800000000001E-3</c:v>
                </c:pt>
                <c:pt idx="157644" formatCode="0.00E+00">
                  <c:v>-2.9170699999999999E-3</c:v>
                </c:pt>
                <c:pt idx="157645" formatCode="0.00E+00">
                  <c:v>-2.8324299999999999E-3</c:v>
                </c:pt>
                <c:pt idx="157646" formatCode="0.00E+00">
                  <c:v>-2.7464199999999999E-3</c:v>
                </c:pt>
                <c:pt idx="157647" formatCode="0.00E+00">
                  <c:v>-2.65906E-3</c:v>
                </c:pt>
                <c:pt idx="157648" formatCode="0.00E+00">
                  <c:v>-2.57041E-3</c:v>
                </c:pt>
                <c:pt idx="157649" formatCode="0.00E+00">
                  <c:v>-2.4805000000000001E-3</c:v>
                </c:pt>
                <c:pt idx="157650" formatCode="0.00E+00">
                  <c:v>-2.38938E-3</c:v>
                </c:pt>
                <c:pt idx="157651" formatCode="0.00E+00">
                  <c:v>-2.29707E-3</c:v>
                </c:pt>
                <c:pt idx="157652" formatCode="0.00E+00">
                  <c:v>-2.2036199999999999E-3</c:v>
                </c:pt>
                <c:pt idx="157653" formatCode="0.00E+00">
                  <c:v>-2.1090599999999998E-3</c:v>
                </c:pt>
                <c:pt idx="157654" formatCode="0.00E+00">
                  <c:v>-2.01344E-3</c:v>
                </c:pt>
                <c:pt idx="157655" formatCode="0.00E+00">
                  <c:v>-1.91679E-3</c:v>
                </c:pt>
                <c:pt idx="157656" formatCode="0.00E+00">
                  <c:v>-1.8191500000000001E-3</c:v>
                </c:pt>
                <c:pt idx="157657" formatCode="0.00E+00">
                  <c:v>-1.7205600000000001E-3</c:v>
                </c:pt>
                <c:pt idx="157658" formatCode="0.00E+00">
                  <c:v>-1.62104E-3</c:v>
                </c:pt>
                <c:pt idx="157659" formatCode="0.00E+00">
                  <c:v>-1.5206499999999999E-3</c:v>
                </c:pt>
                <c:pt idx="157660" formatCode="0.00E+00">
                  <c:v>-1.4194100000000001E-3</c:v>
                </c:pt>
                <c:pt idx="157661" formatCode="0.00E+00">
                  <c:v>-1.3173600000000001E-3</c:v>
                </c:pt>
                <c:pt idx="157662" formatCode="0.00E+00">
                  <c:v>-1.2145400000000001E-3</c:v>
                </c:pt>
                <c:pt idx="157663" formatCode="0.00E+00">
                  <c:v>-1.1109900000000001E-3</c:v>
                </c:pt>
                <c:pt idx="157664" formatCode="0.00E+00">
                  <c:v>-1.00673E-3</c:v>
                </c:pt>
                <c:pt idx="157665" formatCode="0.00E+00">
                  <c:v>-9.0180900000000005E-4</c:v>
                </c:pt>
                <c:pt idx="157666" formatCode="0.00E+00">
                  <c:v>-7.9626100000000004E-4</c:v>
                </c:pt>
                <c:pt idx="157667" formatCode="0.00E+00">
                  <c:v>-6.9012200000000004E-4</c:v>
                </c:pt>
                <c:pt idx="157668" formatCode="0.00E+00">
                  <c:v>-5.8343000000000002E-4</c:v>
                </c:pt>
                <c:pt idx="157669" formatCode="0.00E+00">
                  <c:v>-4.7622099999999998E-4</c:v>
                </c:pt>
                <c:pt idx="157670" formatCode="0.00E+00">
                  <c:v>-3.6853299999999999E-4</c:v>
                </c:pt>
                <c:pt idx="157671" formatCode="0.00E+00">
                  <c:v>-2.6040299999999998E-4</c:v>
                </c:pt>
                <c:pt idx="157672" formatCode="0.00E+00">
                  <c:v>-1.5186999999999999E-4</c:v>
                </c:pt>
                <c:pt idx="157673" formatCode="0.00E+00">
                  <c:v>-4.2972700000000003E-5</c:v>
                </c:pt>
                <c:pt idx="157674" formatCode="0.00E+00">
                  <c:v>6.6250100000000005E-5</c:v>
                </c:pt>
                <c:pt idx="157675" formatCode="0.00E+00">
                  <c:v>1.75759E-4</c:v>
                </c:pt>
                <c:pt idx="157676" formatCode="0.00E+00">
                  <c:v>2.8551200000000003E-4</c:v>
                </c:pt>
                <c:pt idx="157677" formatCode="0.00E+00">
                  <c:v>3.9546999999999998E-4</c:v>
                </c:pt>
                <c:pt idx="157678" formatCode="0.00E+00">
                  <c:v>5.05591E-4</c:v>
                </c:pt>
                <c:pt idx="157679" formatCode="0.00E+00">
                  <c:v>6.1583099999999995E-4</c:v>
                </c:pt>
                <c:pt idx="157680" formatCode="0.00E+00">
                  <c:v>7.2614900000000004E-4</c:v>
                </c:pt>
                <c:pt idx="157681" formatCode="0.00E+00">
                  <c:v>8.3649899999999999E-4</c:v>
                </c:pt>
                <c:pt idx="157682" formatCode="0.00E+00">
                  <c:v>9.4683799999999998E-4</c:v>
                </c:pt>
                <c:pt idx="157683" formatCode="0.00E+00">
                  <c:v>1.0571199999999999E-3</c:v>
                </c:pt>
                <c:pt idx="157684" formatCode="0.00E+00">
                  <c:v>1.1672900000000001E-3</c:v>
                </c:pt>
                <c:pt idx="157685" formatCode="0.00E+00">
                  <c:v>1.27732E-3</c:v>
                </c:pt>
                <c:pt idx="157686" formatCode="0.00E+00">
                  <c:v>1.38714E-3</c:v>
                </c:pt>
                <c:pt idx="157687" formatCode="0.00E+00">
                  <c:v>1.49672E-3</c:v>
                </c:pt>
                <c:pt idx="157688" formatCode="0.00E+00">
                  <c:v>1.6059900000000001E-3</c:v>
                </c:pt>
                <c:pt idx="157689" formatCode="0.00E+00">
                  <c:v>1.71491E-3</c:v>
                </c:pt>
                <c:pt idx="157690" formatCode="0.00E+00">
                  <c:v>1.82343E-3</c:v>
                </c:pt>
                <c:pt idx="157691" formatCode="0.00E+00">
                  <c:v>1.93148E-3</c:v>
                </c:pt>
                <c:pt idx="157692" formatCode="0.00E+00">
                  <c:v>2.0390299999999998E-3</c:v>
                </c:pt>
                <c:pt idx="157693" formatCode="0.00E+00">
                  <c:v>2.1459999999999999E-3</c:v>
                </c:pt>
                <c:pt idx="157694" formatCode="0.00E+00">
                  <c:v>2.2523399999999998E-3</c:v>
                </c:pt>
                <c:pt idx="157695" formatCode="0.00E+00">
                  <c:v>2.3580099999999998E-3</c:v>
                </c:pt>
                <c:pt idx="157696" formatCode="0.00E+00">
                  <c:v>2.46292E-3</c:v>
                </c:pt>
                <c:pt idx="157697" formatCode="0.00E+00">
                  <c:v>2.5670300000000001E-3</c:v>
                </c:pt>
                <c:pt idx="157698" formatCode="0.00E+00">
                  <c:v>2.6702800000000001E-3</c:v>
                </c:pt>
                <c:pt idx="157699" formatCode="0.00E+00">
                  <c:v>2.7726000000000001E-3</c:v>
                </c:pt>
                <c:pt idx="157700" formatCode="0.00E+00">
                  <c:v>2.8739199999999999E-3</c:v>
                </c:pt>
                <c:pt idx="157701" formatCode="0.00E+00">
                  <c:v>2.9741899999999998E-3</c:v>
                </c:pt>
                <c:pt idx="157702" formatCode="0.00E+00">
                  <c:v>3.0733399999999999E-3</c:v>
                </c:pt>
                <c:pt idx="157703" formatCode="0.00E+00">
                  <c:v>3.1712899999999998E-3</c:v>
                </c:pt>
                <c:pt idx="157704" formatCode="0.00E+00">
                  <c:v>3.2679900000000001E-3</c:v>
                </c:pt>
                <c:pt idx="157705" formatCode="0.00E+00">
                  <c:v>3.3633700000000001E-3</c:v>
                </c:pt>
                <c:pt idx="157706" formatCode="0.00E+00">
                  <c:v>3.4573500000000001E-3</c:v>
                </c:pt>
                <c:pt idx="157707" formatCode="0.00E+00">
                  <c:v>3.5498700000000001E-3</c:v>
                </c:pt>
                <c:pt idx="157708" formatCode="0.00E+00">
                  <c:v>3.6408500000000002E-3</c:v>
                </c:pt>
                <c:pt idx="157709" formatCode="0.00E+00">
                  <c:v>3.7302300000000002E-3</c:v>
                </c:pt>
                <c:pt idx="157710" formatCode="0.00E+00">
                  <c:v>3.8179300000000002E-3</c:v>
                </c:pt>
                <c:pt idx="157711" formatCode="0.00E+00">
                  <c:v>3.9038800000000002E-3</c:v>
                </c:pt>
                <c:pt idx="157712" formatCode="0.00E+00">
                  <c:v>3.9880000000000002E-3</c:v>
                </c:pt>
                <c:pt idx="157713" formatCode="0.00E+00">
                  <c:v>4.0702200000000003E-3</c:v>
                </c:pt>
                <c:pt idx="157714" formatCode="0.00E+00">
                  <c:v>4.1504799999999998E-3</c:v>
                </c:pt>
                <c:pt idx="157715" formatCode="0.00E+00">
                  <c:v>4.2286800000000003E-3</c:v>
                </c:pt>
                <c:pt idx="157716" formatCode="0.00E+00">
                  <c:v>4.3047600000000004E-3</c:v>
                </c:pt>
                <c:pt idx="157717" formatCode="0.00E+00">
                  <c:v>4.3786500000000004E-3</c:v>
                </c:pt>
                <c:pt idx="157718" formatCode="0.00E+00">
                  <c:v>4.4502600000000002E-3</c:v>
                </c:pt>
                <c:pt idx="157719" formatCode="0.00E+00">
                  <c:v>4.5195299999999999E-3</c:v>
                </c:pt>
                <c:pt idx="157720" formatCode="0.00E+00">
                  <c:v>4.5863800000000001E-3</c:v>
                </c:pt>
                <c:pt idx="157721" formatCode="0.00E+00">
                  <c:v>4.6507299999999996E-3</c:v>
                </c:pt>
                <c:pt idx="157722" formatCode="0.00E+00">
                  <c:v>4.7125099999999996E-3</c:v>
                </c:pt>
                <c:pt idx="157723" formatCode="0.00E+00">
                  <c:v>4.7716499999999997E-3</c:v>
                </c:pt>
                <c:pt idx="157724" formatCode="0.00E+00">
                  <c:v>4.8280600000000003E-3</c:v>
                </c:pt>
                <c:pt idx="157725" formatCode="0.00E+00">
                  <c:v>4.8816900000000002E-3</c:v>
                </c:pt>
                <c:pt idx="157726" formatCode="0.00E+00">
                  <c:v>4.9324499999999997E-3</c:v>
                </c:pt>
                <c:pt idx="157727" formatCode="0.00E+00">
                  <c:v>4.9802800000000001E-3</c:v>
                </c:pt>
                <c:pt idx="157728" formatCode="0.00E+00">
                  <c:v>5.0251100000000002E-3</c:v>
                </c:pt>
                <c:pt idx="157729" formatCode="0.00E+00">
                  <c:v>5.0668600000000003E-3</c:v>
                </c:pt>
                <c:pt idx="157730" formatCode="0.00E+00">
                  <c:v>5.10547E-3</c:v>
                </c:pt>
                <c:pt idx="157731" formatCode="0.00E+00">
                  <c:v>5.1408699999999996E-3</c:v>
                </c:pt>
                <c:pt idx="157732" formatCode="0.00E+00">
                  <c:v>5.1729899999999997E-3</c:v>
                </c:pt>
                <c:pt idx="157733" formatCode="0.00E+00">
                  <c:v>5.2017699999999997E-3</c:v>
                </c:pt>
                <c:pt idx="157734" formatCode="0.00E+00">
                  <c:v>5.2271499999999999E-3</c:v>
                </c:pt>
                <c:pt idx="157735" formatCode="0.00E+00">
                  <c:v>5.2490699999999998E-3</c:v>
                </c:pt>
                <c:pt idx="157736" formatCode="0.00E+00">
                  <c:v>5.2674699999999998E-3</c:v>
                </c:pt>
                <c:pt idx="157737" formatCode="0.00E+00">
                  <c:v>5.2822900000000002E-3</c:v>
                </c:pt>
                <c:pt idx="157738" formatCode="0.00E+00">
                  <c:v>5.2934699999999998E-3</c:v>
                </c:pt>
                <c:pt idx="157739" formatCode="0.00E+00">
                  <c:v>5.3009600000000004E-3</c:v>
                </c:pt>
                <c:pt idx="157740" formatCode="0.00E+00">
                  <c:v>5.3047199999999997E-3</c:v>
                </c:pt>
                <c:pt idx="157741" formatCode="0.00E+00">
                  <c:v>5.3046899999999999E-3</c:v>
                </c:pt>
                <c:pt idx="157742" formatCode="0.00E+00">
                  <c:v>5.3008300000000003E-3</c:v>
                </c:pt>
                <c:pt idx="157743" formatCode="0.00E+00">
                  <c:v>5.2931000000000002E-3</c:v>
                </c:pt>
                <c:pt idx="157744" formatCode="0.00E+00">
                  <c:v>5.28145E-3</c:v>
                </c:pt>
                <c:pt idx="157745" formatCode="0.00E+00">
                  <c:v>5.2658499999999999E-3</c:v>
                </c:pt>
                <c:pt idx="157746" formatCode="0.00E+00">
                  <c:v>5.24625E-3</c:v>
                </c:pt>
                <c:pt idx="157747" formatCode="0.00E+00">
                  <c:v>5.2226499999999997E-3</c:v>
                </c:pt>
                <c:pt idx="157748" formatCode="0.00E+00">
                  <c:v>5.19499E-3</c:v>
                </c:pt>
                <c:pt idx="157749" formatCode="0.00E+00">
                  <c:v>5.1632600000000002E-3</c:v>
                </c:pt>
                <c:pt idx="157750" formatCode="0.00E+00">
                  <c:v>5.1274399999999996E-3</c:v>
                </c:pt>
                <c:pt idx="157751" formatCode="0.00E+00">
                  <c:v>5.0875E-3</c:v>
                </c:pt>
                <c:pt idx="157752" formatCode="0.00E+00">
                  <c:v>5.0434399999999997E-3</c:v>
                </c:pt>
                <c:pt idx="157753" formatCode="0.00E+00">
                  <c:v>4.9952399999999997E-3</c:v>
                </c:pt>
                <c:pt idx="157754" formatCode="0.00E+00">
                  <c:v>4.9429000000000001E-3</c:v>
                </c:pt>
                <c:pt idx="157755" formatCode="0.00E+00">
                  <c:v>4.8863999999999999E-3</c:v>
                </c:pt>
                <c:pt idx="157756" formatCode="0.00E+00">
                  <c:v>4.8257600000000001E-3</c:v>
                </c:pt>
                <c:pt idx="157757" formatCode="0.00E+00">
                  <c:v>4.7609699999999998E-3</c:v>
                </c:pt>
                <c:pt idx="157758" formatCode="0.00E+00">
                  <c:v>4.6920499999999997E-3</c:v>
                </c:pt>
                <c:pt idx="157759" formatCode="0.00E+00">
                  <c:v>4.6189899999999999E-3</c:v>
                </c:pt>
                <c:pt idx="157760" formatCode="0.00E+00">
                  <c:v>4.5418400000000001E-3</c:v>
                </c:pt>
                <c:pt idx="157761" formatCode="0.00E+00">
                  <c:v>4.4605900000000004E-3</c:v>
                </c:pt>
                <c:pt idx="157762" formatCode="0.00E+00">
                  <c:v>4.3752799999999996E-3</c:v>
                </c:pt>
                <c:pt idx="157763" formatCode="0.00E+00">
                  <c:v>4.2859300000000003E-3</c:v>
                </c:pt>
                <c:pt idx="157764" formatCode="0.00E+00">
                  <c:v>4.1925900000000004E-3</c:v>
                </c:pt>
                <c:pt idx="157765" formatCode="0.00E+00">
                  <c:v>4.0952699999999998E-3</c:v>
                </c:pt>
                <c:pt idx="157766" formatCode="0.00E+00">
                  <c:v>3.9940399999999999E-3</c:v>
                </c:pt>
                <c:pt idx="157767" formatCode="0.00E+00">
                  <c:v>3.8889300000000001E-3</c:v>
                </c:pt>
                <c:pt idx="157768" formatCode="0.00E+00">
                  <c:v>3.7799999999999999E-3</c:v>
                </c:pt>
                <c:pt idx="157769" formatCode="0.00E+00">
                  <c:v>3.6672900000000001E-3</c:v>
                </c:pt>
                <c:pt idx="157770" formatCode="0.00E+00">
                  <c:v>3.5508699999999998E-3</c:v>
                </c:pt>
                <c:pt idx="157771" formatCode="0.00E+00">
                  <c:v>3.4308099999999998E-3</c:v>
                </c:pt>
                <c:pt idx="157772" formatCode="0.00E+00">
                  <c:v>3.30716E-3</c:v>
                </c:pt>
                <c:pt idx="157773" formatCode="0.00E+00">
                  <c:v>3.18001E-3</c:v>
                </c:pt>
                <c:pt idx="157774" formatCode="0.00E+00">
                  <c:v>3.0494300000000001E-3</c:v>
                </c:pt>
                <c:pt idx="157775" formatCode="0.00E+00">
                  <c:v>2.9155000000000001E-3</c:v>
                </c:pt>
                <c:pt idx="157776" formatCode="0.00E+00">
                  <c:v>2.7783E-3</c:v>
                </c:pt>
                <c:pt idx="157777" formatCode="0.00E+00">
                  <c:v>2.6379300000000001E-3</c:v>
                </c:pt>
                <c:pt idx="157778" formatCode="0.00E+00">
                  <c:v>2.4944799999999999E-3</c:v>
                </c:pt>
                <c:pt idx="157779" formatCode="0.00E+00">
                  <c:v>2.34804E-3</c:v>
                </c:pt>
                <c:pt idx="157780" formatCode="0.00E+00">
                  <c:v>2.1987299999999999E-3</c:v>
                </c:pt>
                <c:pt idx="157781" formatCode="0.00E+00">
                  <c:v>2.0466400000000002E-3</c:v>
                </c:pt>
                <c:pt idx="157782" formatCode="0.00E+00">
                  <c:v>1.8918800000000001E-3</c:v>
                </c:pt>
                <c:pt idx="157783" formatCode="0.00E+00">
                  <c:v>1.7345699999999999E-3</c:v>
                </c:pt>
                <c:pt idx="157784" formatCode="0.00E+00">
                  <c:v>1.5748299999999999E-3</c:v>
                </c:pt>
                <c:pt idx="157785" formatCode="0.00E+00">
                  <c:v>1.41277E-3</c:v>
                </c:pt>
                <c:pt idx="157786" formatCode="0.00E+00">
                  <c:v>1.2485300000000001E-3</c:v>
                </c:pt>
                <c:pt idx="157787" formatCode="0.00E+00">
                  <c:v>1.08223E-3</c:v>
                </c:pt>
                <c:pt idx="157788" formatCode="0.00E+00">
                  <c:v>9.13994E-4</c:v>
                </c:pt>
                <c:pt idx="157789" formatCode="0.00E+00">
                  <c:v>7.43967E-4</c:v>
                </c:pt>
                <c:pt idx="157790" formatCode="0.00E+00">
                  <c:v>5.7228499999999996E-4</c:v>
                </c:pt>
                <c:pt idx="157791" formatCode="0.00E+00">
                  <c:v>3.9908899999999999E-4</c:v>
                </c:pt>
                <c:pt idx="157792" formatCode="0.00E+00">
                  <c:v>2.2452099999999999E-4</c:v>
                </c:pt>
                <c:pt idx="157793" formatCode="0.00E+00">
                  <c:v>4.87288E-5</c:v>
                </c:pt>
                <c:pt idx="157794" formatCode="0.00E+00">
                  <c:v>-1.28138E-4</c:v>
                </c:pt>
                <c:pt idx="157795" formatCode="0.00E+00">
                  <c:v>-3.0592899999999998E-4</c:v>
                </c:pt>
                <c:pt idx="157796" formatCode="0.00E+00">
                  <c:v>-4.84489E-4</c:v>
                </c:pt>
                <c:pt idx="157797" formatCode="0.00E+00">
                  <c:v>-6.6366299999999999E-4</c:v>
                </c:pt>
                <c:pt idx="157798" formatCode="0.00E+00">
                  <c:v>-8.4329100000000003E-4</c:v>
                </c:pt>
                <c:pt idx="157799" formatCode="0.00E+00">
                  <c:v>-1.02322E-3</c:v>
                </c:pt>
                <c:pt idx="157800" formatCode="0.00E+00">
                  <c:v>-1.20327E-3</c:v>
                </c:pt>
                <c:pt idx="157801" formatCode="0.00E+00">
                  <c:v>-1.3833000000000001E-3</c:v>
                </c:pt>
                <c:pt idx="157802" formatCode="0.00E+00">
                  <c:v>-1.56313E-3</c:v>
                </c:pt>
                <c:pt idx="157803" formatCode="0.00E+00">
                  <c:v>-1.7426099999999999E-3</c:v>
                </c:pt>
                <c:pt idx="157804" formatCode="0.00E+00">
                  <c:v>-1.9215600000000001E-3</c:v>
                </c:pt>
                <c:pt idx="157805" formatCode="0.00E+00">
                  <c:v>-2.0998100000000001E-3</c:v>
                </c:pt>
                <c:pt idx="157806" formatCode="0.00E+00">
                  <c:v>-2.2772000000000001E-3</c:v>
                </c:pt>
                <c:pt idx="157807" formatCode="0.00E+00">
                  <c:v>-2.45356E-3</c:v>
                </c:pt>
                <c:pt idx="157808" formatCode="0.00E+00">
                  <c:v>-2.6287300000000001E-3</c:v>
                </c:pt>
                <c:pt idx="157809" formatCode="0.00E+00">
                  <c:v>-2.8025200000000002E-3</c:v>
                </c:pt>
                <c:pt idx="157810" formatCode="0.00E+00">
                  <c:v>-2.9747900000000002E-3</c:v>
                </c:pt>
                <c:pt idx="157811" formatCode="0.00E+00">
                  <c:v>-3.1453399999999999E-3</c:v>
                </c:pt>
                <c:pt idx="157812" formatCode="0.00E+00">
                  <c:v>-3.3140299999999999E-3</c:v>
                </c:pt>
                <c:pt idx="157813" formatCode="0.00E+00">
                  <c:v>-3.4806699999999999E-3</c:v>
                </c:pt>
                <c:pt idx="157814" formatCode="0.00E+00">
                  <c:v>-3.64512E-3</c:v>
                </c:pt>
                <c:pt idx="157815" formatCode="0.00E+00">
                  <c:v>-3.8071899999999998E-3</c:v>
                </c:pt>
                <c:pt idx="157816" formatCode="0.00E+00">
                  <c:v>-3.9667299999999999E-3</c:v>
                </c:pt>
                <c:pt idx="157817" formatCode="0.00E+00">
                  <c:v>-4.12358E-3</c:v>
                </c:pt>
                <c:pt idx="157818" formatCode="0.00E+00">
                  <c:v>-4.2775699999999996E-3</c:v>
                </c:pt>
                <c:pt idx="157819" formatCode="0.00E+00">
                  <c:v>-4.4285499999999998E-3</c:v>
                </c:pt>
                <c:pt idx="157820" formatCode="0.00E+00">
                  <c:v>-4.5763599999999998E-3</c:v>
                </c:pt>
                <c:pt idx="157821" formatCode="0.00E+00">
                  <c:v>-4.7208500000000004E-3</c:v>
                </c:pt>
                <c:pt idx="157822" formatCode="0.00E+00">
                  <c:v>-4.86186E-3</c:v>
                </c:pt>
                <c:pt idx="157823" formatCode="0.00E+00">
                  <c:v>-4.9992500000000002E-3</c:v>
                </c:pt>
                <c:pt idx="157824" formatCode="0.00E+00">
                  <c:v>-5.1328700000000003E-3</c:v>
                </c:pt>
                <c:pt idx="157825" formatCode="0.00E+00">
                  <c:v>-5.2625800000000002E-3</c:v>
                </c:pt>
                <c:pt idx="157826" formatCode="0.00E+00">
                  <c:v>-5.3882399999999999E-3</c:v>
                </c:pt>
                <c:pt idx="157827" formatCode="0.00E+00">
                  <c:v>-5.5097200000000001E-3</c:v>
                </c:pt>
                <c:pt idx="157828" formatCode="0.00E+00">
                  <c:v>-5.62687E-3</c:v>
                </c:pt>
                <c:pt idx="157829" formatCode="0.00E+00">
                  <c:v>-5.7395700000000003E-3</c:v>
                </c:pt>
                <c:pt idx="157830" formatCode="0.00E+00">
                  <c:v>-5.8477099999999999E-3</c:v>
                </c:pt>
                <c:pt idx="157831" formatCode="0.00E+00">
                  <c:v>-5.9511399999999997E-3</c:v>
                </c:pt>
                <c:pt idx="157832" formatCode="0.00E+00">
                  <c:v>-6.0497700000000003E-3</c:v>
                </c:pt>
                <c:pt idx="157833" formatCode="0.00E+00">
                  <c:v>-6.1434799999999998E-3</c:v>
                </c:pt>
                <c:pt idx="157834" formatCode="0.00E+00">
                  <c:v>-6.2321499999999997E-3</c:v>
                </c:pt>
                <c:pt idx="157835" formatCode="0.00E+00">
                  <c:v>-6.3156899999999997E-3</c:v>
                </c:pt>
                <c:pt idx="157836" formatCode="0.00E+00">
                  <c:v>-6.3940000000000004E-3</c:v>
                </c:pt>
                <c:pt idx="157837" formatCode="0.00E+00">
                  <c:v>-6.4669899999999997E-3</c:v>
                </c:pt>
                <c:pt idx="157838" formatCode="0.00E+00">
                  <c:v>-6.53456E-3</c:v>
                </c:pt>
                <c:pt idx="157839" formatCode="0.00E+00">
                  <c:v>-6.59664E-3</c:v>
                </c:pt>
                <c:pt idx="157840" formatCode="0.00E+00">
                  <c:v>-6.65315E-3</c:v>
                </c:pt>
                <c:pt idx="157841" formatCode="0.00E+00">
                  <c:v>-6.7040099999999998E-3</c:v>
                </c:pt>
                <c:pt idx="157842" formatCode="0.00E+00">
                  <c:v>-6.7491599999999997E-3</c:v>
                </c:pt>
                <c:pt idx="157843" formatCode="0.00E+00">
                  <c:v>-6.78854E-3</c:v>
                </c:pt>
                <c:pt idx="157844" formatCode="0.00E+00">
                  <c:v>-6.8220800000000003E-3</c:v>
                </c:pt>
                <c:pt idx="157845" formatCode="0.00E+00">
                  <c:v>-6.8497599999999999E-3</c:v>
                </c:pt>
                <c:pt idx="157846" formatCode="0.00E+00">
                  <c:v>-6.8715099999999999E-3</c:v>
                </c:pt>
                <c:pt idx="157847" formatCode="0.00E+00">
                  <c:v>-6.8872999999999998E-3</c:v>
                </c:pt>
                <c:pt idx="157848" formatCode="0.00E+00">
                  <c:v>-6.8970999999999998E-3</c:v>
                </c:pt>
                <c:pt idx="157849" formatCode="0.00E+00">
                  <c:v>-6.9008899999999998E-3</c:v>
                </c:pt>
                <c:pt idx="157850" formatCode="0.00E+00">
                  <c:v>-6.8986400000000002E-3</c:v>
                </c:pt>
                <c:pt idx="157851" formatCode="0.00E+00">
                  <c:v>-6.89034E-3</c:v>
                </c:pt>
                <c:pt idx="157852" formatCode="0.00E+00">
                  <c:v>-6.8759800000000003E-3</c:v>
                </c:pt>
                <c:pt idx="157853" formatCode="0.00E+00">
                  <c:v>-6.8555700000000001E-3</c:v>
                </c:pt>
                <c:pt idx="157854" formatCode="0.00E+00">
                  <c:v>-6.8291100000000002E-3</c:v>
                </c:pt>
                <c:pt idx="157855" formatCode="0.00E+00">
                  <c:v>-6.7965999999999999E-3</c:v>
                </c:pt>
                <c:pt idx="157856" formatCode="0.00E+00">
                  <c:v>-6.7580799999999996E-3</c:v>
                </c:pt>
                <c:pt idx="157857" formatCode="0.00E+00">
                  <c:v>-6.7135500000000004E-3</c:v>
                </c:pt>
                <c:pt idx="157858" formatCode="0.00E+00">
                  <c:v>-6.6630500000000002E-3</c:v>
                </c:pt>
                <c:pt idx="157859" formatCode="0.00E+00">
                  <c:v>-6.6066299999999996E-3</c:v>
                </c:pt>
                <c:pt idx="157860" formatCode="0.00E+00">
                  <c:v>-6.5443100000000002E-3</c:v>
                </c:pt>
                <c:pt idx="157861" formatCode="0.00E+00">
                  <c:v>-6.47614E-3</c:v>
                </c:pt>
                <c:pt idx="157862" formatCode="0.00E+00">
                  <c:v>-6.4021900000000003E-3</c:v>
                </c:pt>
                <c:pt idx="157863" formatCode="0.00E+00">
                  <c:v>-6.3225199999999999E-3</c:v>
                </c:pt>
                <c:pt idx="157864" formatCode="0.00E+00">
                  <c:v>-6.2371800000000002E-3</c:v>
                </c:pt>
                <c:pt idx="157865" formatCode="0.00E+00">
                  <c:v>-6.1462499999999998E-3</c:v>
                </c:pt>
                <c:pt idx="157866" formatCode="0.00E+00">
                  <c:v>-6.0498100000000001E-3</c:v>
                </c:pt>
                <c:pt idx="157867" formatCode="0.00E+00">
                  <c:v>-5.9479499999999996E-3</c:v>
                </c:pt>
                <c:pt idx="157868" formatCode="0.00E+00">
                  <c:v>-5.8407499999999996E-3</c:v>
                </c:pt>
                <c:pt idx="157869" formatCode="0.00E+00">
                  <c:v>-5.7283000000000004E-3</c:v>
                </c:pt>
                <c:pt idx="157870" formatCode="0.00E+00">
                  <c:v>-5.6107199999999996E-3</c:v>
                </c:pt>
                <c:pt idx="157871" formatCode="0.00E+00">
                  <c:v>-5.4880900000000002E-3</c:v>
                </c:pt>
                <c:pt idx="157872" formatCode="0.00E+00">
                  <c:v>-5.3605399999999996E-3</c:v>
                </c:pt>
                <c:pt idx="157873" formatCode="0.00E+00">
                  <c:v>-5.2281899999999997E-3</c:v>
                </c:pt>
                <c:pt idx="157874" formatCode="0.00E+00">
                  <c:v>-5.0911400000000001E-3</c:v>
                </c:pt>
                <c:pt idx="157875" formatCode="0.00E+00">
                  <c:v>-4.9495299999999997E-3</c:v>
                </c:pt>
                <c:pt idx="157876" formatCode="0.00E+00">
                  <c:v>-4.8034899999999997E-3</c:v>
                </c:pt>
                <c:pt idx="157877" formatCode="0.00E+00">
                  <c:v>-4.65315E-3</c:v>
                </c:pt>
                <c:pt idx="157878" formatCode="0.00E+00">
                  <c:v>-4.4986499999999999E-3</c:v>
                </c:pt>
                <c:pt idx="157879" formatCode="0.00E+00">
                  <c:v>-4.3401400000000001E-3</c:v>
                </c:pt>
                <c:pt idx="157880" formatCode="0.00E+00">
                  <c:v>-4.17776E-3</c:v>
                </c:pt>
                <c:pt idx="157881" formatCode="0.00E+00">
                  <c:v>-4.0116700000000002E-3</c:v>
                </c:pt>
                <c:pt idx="157882" formatCode="0.00E+00">
                  <c:v>-3.8420099999999999E-3</c:v>
                </c:pt>
                <c:pt idx="157883" formatCode="0.00E+00">
                  <c:v>-3.6689600000000002E-3</c:v>
                </c:pt>
                <c:pt idx="157884" formatCode="0.00E+00">
                  <c:v>-3.4926599999999999E-3</c:v>
                </c:pt>
                <c:pt idx="157885" formatCode="0.00E+00">
                  <c:v>-3.31329E-3</c:v>
                </c:pt>
                <c:pt idx="157886" formatCode="0.00E+00">
                  <c:v>-3.13102E-3</c:v>
                </c:pt>
                <c:pt idx="157887" formatCode="0.00E+00">
                  <c:v>-2.9460100000000002E-3</c:v>
                </c:pt>
                <c:pt idx="157888" formatCode="0.00E+00">
                  <c:v>-2.75844E-3</c:v>
                </c:pt>
                <c:pt idx="157889" formatCode="0.00E+00">
                  <c:v>-2.5684800000000002E-3</c:v>
                </c:pt>
                <c:pt idx="157890" formatCode="0.00E+00">
                  <c:v>-2.3763199999999999E-3</c:v>
                </c:pt>
                <c:pt idx="157891" formatCode="0.00E+00">
                  <c:v>-2.1821399999999999E-3</c:v>
                </c:pt>
                <c:pt idx="157892" formatCode="0.00E+00">
                  <c:v>-1.9861000000000002E-3</c:v>
                </c:pt>
                <c:pt idx="157893" formatCode="0.00E+00">
                  <c:v>-1.78841E-3</c:v>
                </c:pt>
                <c:pt idx="157894" formatCode="0.00E+00">
                  <c:v>-1.58925E-3</c:v>
                </c:pt>
                <c:pt idx="157895" formatCode="0.00E+00">
                  <c:v>-1.38879E-3</c:v>
                </c:pt>
                <c:pt idx="157896" formatCode="0.00E+00">
                  <c:v>-1.1872300000000001E-3</c:v>
                </c:pt>
                <c:pt idx="157897" formatCode="0.00E+00">
                  <c:v>-9.8476399999999995E-4</c:v>
                </c:pt>
                <c:pt idx="157898" formatCode="0.00E+00">
                  <c:v>-7.8156899999999997E-4</c:v>
                </c:pt>
                <c:pt idx="157899" formatCode="0.00E+00">
                  <c:v>-5.7783800000000001E-4</c:v>
                </c:pt>
                <c:pt idx="157900" formatCode="0.00E+00">
                  <c:v>-3.7376100000000002E-4</c:v>
                </c:pt>
                <c:pt idx="157901" formatCode="0.00E+00">
                  <c:v>-1.6952499999999999E-4</c:v>
                </c:pt>
                <c:pt idx="157902" formatCode="0.00E+00">
                  <c:v>3.4679699999999999E-5</c:v>
                </c:pt>
                <c:pt idx="157903" formatCode="0.00E+00">
                  <c:v>2.3866499999999999E-4</c:v>
                </c:pt>
                <c:pt idx="157904" formatCode="0.00E+00">
                  <c:v>4.42244E-4</c:v>
                </c:pt>
                <c:pt idx="157905" formatCode="0.00E+00">
                  <c:v>6.4522899999999998E-4</c:v>
                </c:pt>
                <c:pt idx="157906" formatCode="0.00E+00">
                  <c:v>8.4743600000000002E-4</c:v>
                </c:pt>
                <c:pt idx="157907" formatCode="0.00E+00">
                  <c:v>1.04868E-3</c:v>
                </c:pt>
                <c:pt idx="157908" formatCode="0.00E+00">
                  <c:v>1.2487799999999999E-3</c:v>
                </c:pt>
                <c:pt idx="157909" formatCode="0.00E+00">
                  <c:v>1.4475499999999999E-3</c:v>
                </c:pt>
                <c:pt idx="157910" formatCode="0.00E+00">
                  <c:v>1.64481E-3</c:v>
                </c:pt>
                <c:pt idx="157911" formatCode="0.00E+00">
                  <c:v>1.8403899999999999E-3</c:v>
                </c:pt>
                <c:pt idx="157912" formatCode="0.00E+00">
                  <c:v>2.03411E-3</c:v>
                </c:pt>
                <c:pt idx="157913" formatCode="0.00E+00">
                  <c:v>2.2258099999999999E-3</c:v>
                </c:pt>
                <c:pt idx="157914" formatCode="0.00E+00">
                  <c:v>2.4153E-3</c:v>
                </c:pt>
                <c:pt idx="157915" formatCode="0.00E+00">
                  <c:v>2.6024199999999998E-3</c:v>
                </c:pt>
                <c:pt idx="157916" formatCode="0.00E+00">
                  <c:v>2.7870199999999999E-3</c:v>
                </c:pt>
                <c:pt idx="157917" formatCode="0.00E+00">
                  <c:v>2.9689199999999999E-3</c:v>
                </c:pt>
                <c:pt idx="157918" formatCode="0.00E+00">
                  <c:v>3.1479699999999999E-3</c:v>
                </c:pt>
                <c:pt idx="157919" formatCode="0.00E+00">
                  <c:v>3.3240100000000001E-3</c:v>
                </c:pt>
                <c:pt idx="157920" formatCode="0.00E+00">
                  <c:v>3.4968999999999998E-3</c:v>
                </c:pt>
                <c:pt idx="157921" formatCode="0.00E+00">
                  <c:v>3.6664900000000001E-3</c:v>
                </c:pt>
                <c:pt idx="157922" formatCode="0.00E+00">
                  <c:v>3.83264E-3</c:v>
                </c:pt>
                <c:pt idx="157923" formatCode="0.00E+00">
                  <c:v>3.9952E-3</c:v>
                </c:pt>
                <c:pt idx="157924" formatCode="0.00E+00">
                  <c:v>4.1540500000000003E-3</c:v>
                </c:pt>
                <c:pt idx="157925" formatCode="0.00E+00">
                  <c:v>4.3090400000000001E-3</c:v>
                </c:pt>
                <c:pt idx="157926" formatCode="0.00E+00">
                  <c:v>4.4600600000000001E-3</c:v>
                </c:pt>
                <c:pt idx="157927" formatCode="0.00E+00">
                  <c:v>4.6069800000000001E-3</c:v>
                </c:pt>
                <c:pt idx="157928" formatCode="0.00E+00">
                  <c:v>4.74969E-3</c:v>
                </c:pt>
                <c:pt idx="157929" formatCode="0.00E+00">
                  <c:v>4.8880699999999996E-3</c:v>
                </c:pt>
                <c:pt idx="157930" formatCode="0.00E+00">
                  <c:v>5.0220200000000003E-3</c:v>
                </c:pt>
                <c:pt idx="157931" formatCode="0.00E+00">
                  <c:v>5.1514300000000002E-3</c:v>
                </c:pt>
                <c:pt idx="157932" formatCode="0.00E+00">
                  <c:v>5.2762099999999999E-3</c:v>
                </c:pt>
                <c:pt idx="157933" formatCode="0.00E+00">
                  <c:v>5.3962599999999999E-3</c:v>
                </c:pt>
                <c:pt idx="157934" formatCode="0.00E+00">
                  <c:v>5.51149E-3</c:v>
                </c:pt>
                <c:pt idx="157935" formatCode="0.00E+00">
                  <c:v>5.6218199999999996E-3</c:v>
                </c:pt>
                <c:pt idx="157936" formatCode="0.00E+00">
                  <c:v>5.7271800000000001E-3</c:v>
                </c:pt>
                <c:pt idx="157937" formatCode="0.00E+00">
                  <c:v>5.8275000000000002E-3</c:v>
                </c:pt>
                <c:pt idx="157938" formatCode="0.00E+00">
                  <c:v>5.9227000000000004E-3</c:v>
                </c:pt>
                <c:pt idx="157939" formatCode="0.00E+00">
                  <c:v>6.01272E-3</c:v>
                </c:pt>
                <c:pt idx="157940" formatCode="0.00E+00">
                  <c:v>6.0975100000000004E-3</c:v>
                </c:pt>
                <c:pt idx="157941" formatCode="0.00E+00">
                  <c:v>6.1770200000000001E-3</c:v>
                </c:pt>
                <c:pt idx="157942" formatCode="0.00E+00">
                  <c:v>6.2512000000000002E-3</c:v>
                </c:pt>
                <c:pt idx="157943" formatCode="0.00E+00">
                  <c:v>6.32001E-3</c:v>
                </c:pt>
                <c:pt idx="157944" formatCode="0.00E+00">
                  <c:v>6.38341E-3</c:v>
                </c:pt>
                <c:pt idx="157945" formatCode="0.00E+00">
                  <c:v>6.44139E-3</c:v>
                </c:pt>
                <c:pt idx="157946" formatCode="0.00E+00">
                  <c:v>6.4939100000000003E-3</c:v>
                </c:pt>
                <c:pt idx="157947" formatCode="0.00E+00">
                  <c:v>6.5409500000000002E-3</c:v>
                </c:pt>
                <c:pt idx="157948" formatCode="0.00E+00">
                  <c:v>6.5824999999999998E-3</c:v>
                </c:pt>
                <c:pt idx="157949" formatCode="0.00E+00">
                  <c:v>6.6185599999999999E-3</c:v>
                </c:pt>
                <c:pt idx="157950" formatCode="0.00E+00">
                  <c:v>6.6491099999999997E-3</c:v>
                </c:pt>
                <c:pt idx="157951" formatCode="0.00E+00">
                  <c:v>6.6741700000000001E-3</c:v>
                </c:pt>
                <c:pt idx="157952" formatCode="0.00E+00">
                  <c:v>6.6937300000000002E-3</c:v>
                </c:pt>
                <c:pt idx="157953" formatCode="0.00E+00">
                  <c:v>6.7078199999999998E-3</c:v>
                </c:pt>
                <c:pt idx="157954" formatCode="0.00E+00">
                  <c:v>6.7164499999999997E-3</c:v>
                </c:pt>
                <c:pt idx="157955" formatCode="0.00E+00">
                  <c:v>6.7196399999999998E-3</c:v>
                </c:pt>
                <c:pt idx="157956" formatCode="0.00E+00">
                  <c:v>6.71741E-3</c:v>
                </c:pt>
                <c:pt idx="157957" formatCode="0.00E+00">
                  <c:v>6.7098100000000001E-3</c:v>
                </c:pt>
                <c:pt idx="157958" formatCode="0.00E+00">
                  <c:v>6.6968699999999997E-3</c:v>
                </c:pt>
                <c:pt idx="157959" formatCode="0.00E+00">
                  <c:v>6.6786199999999997E-3</c:v>
                </c:pt>
                <c:pt idx="157960" formatCode="0.00E+00">
                  <c:v>6.6551199999999996E-3</c:v>
                </c:pt>
                <c:pt idx="157961" formatCode="0.00E+00">
                  <c:v>6.6264100000000001E-3</c:v>
                </c:pt>
                <c:pt idx="157962" formatCode="0.00E+00">
                  <c:v>6.5925599999999999E-3</c:v>
                </c:pt>
                <c:pt idx="157963" formatCode="0.00E+00">
                  <c:v>6.5536099999999996E-3</c:v>
                </c:pt>
                <c:pt idx="157964" formatCode="0.00E+00">
                  <c:v>6.5096299999999998E-3</c:v>
                </c:pt>
                <c:pt idx="157965" formatCode="0.00E+00">
                  <c:v>6.4606999999999998E-3</c:v>
                </c:pt>
                <c:pt idx="157966" formatCode="0.00E+00">
                  <c:v>6.4068700000000003E-3</c:v>
                </c:pt>
                <c:pt idx="157967" formatCode="0.00E+00">
                  <c:v>6.3482299999999998E-3</c:v>
                </c:pt>
                <c:pt idx="157968" formatCode="0.00E+00">
                  <c:v>6.2848499999999998E-3</c:v>
                </c:pt>
                <c:pt idx="157969" formatCode="0.00E+00">
                  <c:v>6.2168099999999997E-3</c:v>
                </c:pt>
                <c:pt idx="157970" formatCode="0.00E+00">
                  <c:v>6.1442099999999998E-3</c:v>
                </c:pt>
                <c:pt idx="157971" formatCode="0.00E+00">
                  <c:v>6.0671199999999996E-3</c:v>
                </c:pt>
                <c:pt idx="157972" formatCode="0.00E+00">
                  <c:v>5.9856500000000003E-3</c:v>
                </c:pt>
                <c:pt idx="157973" formatCode="0.00E+00">
                  <c:v>5.8998799999999997E-3</c:v>
                </c:pt>
                <c:pt idx="157974" formatCode="0.00E+00">
                  <c:v>5.8099099999999997E-3</c:v>
                </c:pt>
                <c:pt idx="157975" formatCode="0.00E+00">
                  <c:v>5.7158399999999998E-3</c:v>
                </c:pt>
                <c:pt idx="157976" formatCode="0.00E+00">
                  <c:v>5.6177800000000002E-3</c:v>
                </c:pt>
                <c:pt idx="157977" formatCode="0.00E+00">
                  <c:v>5.5158300000000002E-3</c:v>
                </c:pt>
                <c:pt idx="157978" formatCode="0.00E+00">
                  <c:v>5.4101000000000002E-3</c:v>
                </c:pt>
                <c:pt idx="157979" formatCode="0.00E+00">
                  <c:v>5.3007000000000002E-3</c:v>
                </c:pt>
                <c:pt idx="157980" formatCode="0.00E+00">
                  <c:v>5.1877399999999997E-3</c:v>
                </c:pt>
                <c:pt idx="157981" formatCode="0.00E+00">
                  <c:v>5.0713399999999997E-3</c:v>
                </c:pt>
                <c:pt idx="157982" formatCode="0.00E+00">
                  <c:v>4.9515999999999996E-3</c:v>
                </c:pt>
                <c:pt idx="157983" formatCode="0.00E+00">
                  <c:v>4.8286500000000003E-3</c:v>
                </c:pt>
                <c:pt idx="157984" formatCode="0.00E+00">
                  <c:v>4.7026100000000003E-3</c:v>
                </c:pt>
                <c:pt idx="157985" formatCode="0.00E+00">
                  <c:v>4.5735899999999998E-3</c:v>
                </c:pt>
                <c:pt idx="157986" formatCode="0.00E+00">
                  <c:v>4.4417199999999997E-3</c:v>
                </c:pt>
                <c:pt idx="157987" formatCode="0.00E+00">
                  <c:v>4.3071200000000002E-3</c:v>
                </c:pt>
                <c:pt idx="157988" formatCode="0.00E+00">
                  <c:v>4.1699199999999997E-3</c:v>
                </c:pt>
                <c:pt idx="157989" formatCode="0.00E+00">
                  <c:v>4.0302300000000001E-3</c:v>
                </c:pt>
                <c:pt idx="157990" formatCode="0.00E+00">
                  <c:v>3.8881800000000002E-3</c:v>
                </c:pt>
                <c:pt idx="157991" formatCode="0.00E+00">
                  <c:v>3.7438900000000002E-3</c:v>
                </c:pt>
                <c:pt idx="157992" formatCode="0.00E+00">
                  <c:v>3.5975E-3</c:v>
                </c:pt>
                <c:pt idx="157993" formatCode="0.00E+00">
                  <c:v>3.4491299999999999E-3</c:v>
                </c:pt>
                <c:pt idx="157994" formatCode="0.00E+00">
                  <c:v>3.2989E-3</c:v>
                </c:pt>
                <c:pt idx="157995" formatCode="0.00E+00">
                  <c:v>3.14694E-3</c:v>
                </c:pt>
                <c:pt idx="157996" formatCode="0.00E+00">
                  <c:v>2.9933799999999999E-3</c:v>
                </c:pt>
                <c:pt idx="157997" formatCode="0.00E+00">
                  <c:v>2.83834E-3</c:v>
                </c:pt>
                <c:pt idx="157998" formatCode="0.00E+00">
                  <c:v>2.6819399999999998E-3</c:v>
                </c:pt>
                <c:pt idx="157999" formatCode="0.00E+00">
                  <c:v>2.52432E-3</c:v>
                </c:pt>
                <c:pt idx="158000" formatCode="0.00E+00">
                  <c:v>2.3655899999999999E-3</c:v>
                </c:pt>
                <c:pt idx="158001" formatCode="0.00E+00">
                  <c:v>2.2058799999999999E-3</c:v>
                </c:pt>
                <c:pt idx="158002" formatCode="0.00E+00">
                  <c:v>2.0453200000000002E-3</c:v>
                </c:pt>
                <c:pt idx="158003" formatCode="0.00E+00">
                  <c:v>1.8840199999999999E-3</c:v>
                </c:pt>
                <c:pt idx="158004" formatCode="0.00E+00">
                  <c:v>1.72211E-3</c:v>
                </c:pt>
                <c:pt idx="158005" formatCode="0.00E+00">
                  <c:v>1.5597E-3</c:v>
                </c:pt>
                <c:pt idx="158006" formatCode="0.00E+00">
                  <c:v>1.3969099999999999E-3</c:v>
                </c:pt>
                <c:pt idx="158007" formatCode="0.00E+00">
                  <c:v>1.23387E-3</c:v>
                </c:pt>
                <c:pt idx="158008" formatCode="0.00E+00">
                  <c:v>1.07069E-3</c:v>
                </c:pt>
                <c:pt idx="158009" formatCode="0.00E+00">
                  <c:v>9.0748100000000002E-4</c:v>
                </c:pt>
                <c:pt idx="158010" formatCode="0.00E+00">
                  <c:v>7.4435899999999999E-4</c:v>
                </c:pt>
                <c:pt idx="158011" formatCode="0.00E+00">
                  <c:v>5.8143799999999999E-4</c:v>
                </c:pt>
                <c:pt idx="158012" formatCode="0.00E+00">
                  <c:v>4.1882600000000002E-4</c:v>
                </c:pt>
                <c:pt idx="158013" formatCode="0.00E+00">
                  <c:v>2.5663200000000002E-4</c:v>
                </c:pt>
                <c:pt idx="158014" formatCode="0.00E+00">
                  <c:v>9.4964300000000001E-5</c:v>
                </c:pt>
                <c:pt idx="158015" formatCode="0.00E+00">
                  <c:v>-6.6072800000000002E-5</c:v>
                </c:pt>
                <c:pt idx="158016" formatCode="0.00E+00">
                  <c:v>-2.26376E-4</c:v>
                </c:pt>
                <c:pt idx="158017" formatCode="0.00E+00">
                  <c:v>-3.8584200000000001E-4</c:v>
                </c:pt>
                <c:pt idx="158018" formatCode="0.00E+00">
                  <c:v>-5.4437400000000003E-4</c:v>
                </c:pt>
                <c:pt idx="158019" formatCode="0.00E+00">
                  <c:v>-7.0187199999999998E-4</c:v>
                </c:pt>
                <c:pt idx="158020" formatCode="0.00E+00">
                  <c:v>-8.5824100000000004E-4</c:v>
                </c:pt>
                <c:pt idx="158021" formatCode="0.00E+00">
                  <c:v>-1.0133900000000001E-3</c:v>
                </c:pt>
                <c:pt idx="158022" formatCode="0.00E+00">
                  <c:v>-1.1672200000000001E-3</c:v>
                </c:pt>
                <c:pt idx="158023" formatCode="0.00E+00">
                  <c:v>-1.3196499999999999E-3</c:v>
                </c:pt>
                <c:pt idx="158024" formatCode="0.00E+00">
                  <c:v>-1.47058E-3</c:v>
                </c:pt>
                <c:pt idx="158025" formatCode="0.00E+00">
                  <c:v>-1.6199400000000001E-3</c:v>
                </c:pt>
                <c:pt idx="158026" formatCode="0.00E+00">
                  <c:v>-1.76764E-3</c:v>
                </c:pt>
                <c:pt idx="158027" formatCode="0.00E+00">
                  <c:v>-1.9135999999999999E-3</c:v>
                </c:pt>
                <c:pt idx="158028" formatCode="0.00E+00">
                  <c:v>-2.0577400000000002E-3</c:v>
                </c:pt>
                <c:pt idx="158029" formatCode="0.00E+00">
                  <c:v>-2.1999799999999998E-3</c:v>
                </c:pt>
                <c:pt idx="158030" formatCode="0.00E+00">
                  <c:v>-2.3402499999999999E-3</c:v>
                </c:pt>
                <c:pt idx="158031" formatCode="0.00E+00">
                  <c:v>-2.4784799999999999E-3</c:v>
                </c:pt>
                <c:pt idx="158032" formatCode="0.00E+00">
                  <c:v>-2.61459E-3</c:v>
                </c:pt>
                <c:pt idx="158033" formatCode="0.00E+00">
                  <c:v>-2.74852E-3</c:v>
                </c:pt>
                <c:pt idx="158034" formatCode="0.00E+00">
                  <c:v>-2.8801999999999999E-3</c:v>
                </c:pt>
                <c:pt idx="158035" formatCode="0.00E+00">
                  <c:v>-3.0095600000000001E-3</c:v>
                </c:pt>
                <c:pt idx="158036" formatCode="0.00E+00">
                  <c:v>-3.1365500000000001E-3</c:v>
                </c:pt>
                <c:pt idx="158037" formatCode="0.00E+00">
                  <c:v>-3.2611099999999998E-3</c:v>
                </c:pt>
                <c:pt idx="158038" formatCode="0.00E+00">
                  <c:v>-3.38317E-3</c:v>
                </c:pt>
                <c:pt idx="158039" formatCode="0.00E+00">
                  <c:v>-3.5026900000000001E-3</c:v>
                </c:pt>
                <c:pt idx="158040" formatCode="0.00E+00">
                  <c:v>-3.6196000000000002E-3</c:v>
                </c:pt>
                <c:pt idx="158041" formatCode="0.00E+00">
                  <c:v>-3.7338599999999999E-3</c:v>
                </c:pt>
                <c:pt idx="158042" formatCode="0.00E+00">
                  <c:v>-3.84542E-3</c:v>
                </c:pt>
                <c:pt idx="158043" formatCode="0.00E+00">
                  <c:v>-3.9542199999999996E-3</c:v>
                </c:pt>
                <c:pt idx="158044" formatCode="0.00E+00">
                  <c:v>-4.0602299999999997E-3</c:v>
                </c:pt>
                <c:pt idx="158045" formatCode="0.00E+00">
                  <c:v>-4.1634000000000003E-3</c:v>
                </c:pt>
                <c:pt idx="158046" formatCode="0.00E+00">
                  <c:v>-4.2636799999999997E-3</c:v>
                </c:pt>
                <c:pt idx="158047" formatCode="0.00E+00">
                  <c:v>-4.3610400000000001E-3</c:v>
                </c:pt>
                <c:pt idx="158048" formatCode="0.00E+00">
                  <c:v>-4.4554399999999997E-3</c:v>
                </c:pt>
                <c:pt idx="158049" formatCode="0.00E+00">
                  <c:v>-4.5468399999999999E-3</c:v>
                </c:pt>
                <c:pt idx="158050" formatCode="0.00E+00">
                  <c:v>-4.6351999999999999E-3</c:v>
                </c:pt>
                <c:pt idx="158051" formatCode="0.00E+00">
                  <c:v>-4.7204999999999999E-3</c:v>
                </c:pt>
                <c:pt idx="158052" formatCode="0.00E+00">
                  <c:v>-4.8027E-3</c:v>
                </c:pt>
                <c:pt idx="158053" formatCode="0.00E+00">
                  <c:v>-4.8817699999999997E-3</c:v>
                </c:pt>
                <c:pt idx="158054" formatCode="0.00E+00">
                  <c:v>-4.9576799999999999E-3</c:v>
                </c:pt>
                <c:pt idx="158055" formatCode="0.00E+00">
                  <c:v>-5.0304099999999999E-3</c:v>
                </c:pt>
                <c:pt idx="158056" formatCode="0.00E+00">
                  <c:v>-5.0999299999999999E-3</c:v>
                </c:pt>
                <c:pt idx="158057" formatCode="0.00E+00">
                  <c:v>-5.1662100000000001E-3</c:v>
                </c:pt>
                <c:pt idx="158058" formatCode="0.00E+00">
                  <c:v>-5.2292299999999996E-3</c:v>
                </c:pt>
                <c:pt idx="158059" formatCode="0.00E+00">
                  <c:v>-5.2889800000000004E-3</c:v>
                </c:pt>
                <c:pt idx="158060" formatCode="0.00E+00">
                  <c:v>-5.34543E-3</c:v>
                </c:pt>
                <c:pt idx="158061" formatCode="0.00E+00">
                  <c:v>-5.3985700000000001E-3</c:v>
                </c:pt>
                <c:pt idx="158062" formatCode="0.00E+00">
                  <c:v>-5.4483700000000001E-3</c:v>
                </c:pt>
                <c:pt idx="158063" formatCode="0.00E+00">
                  <c:v>-5.4948200000000001E-3</c:v>
                </c:pt>
                <c:pt idx="158064" formatCode="0.00E+00">
                  <c:v>-5.5379100000000001E-3</c:v>
                </c:pt>
                <c:pt idx="158065" formatCode="0.00E+00">
                  <c:v>-5.5776200000000001E-3</c:v>
                </c:pt>
                <c:pt idx="158066" formatCode="0.00E+00">
                  <c:v>-5.6139400000000004E-3</c:v>
                </c:pt>
                <c:pt idx="158067" formatCode="0.00E+00">
                  <c:v>-5.64687E-3</c:v>
                </c:pt>
                <c:pt idx="158068" formatCode="0.00E+00">
                  <c:v>-5.67638E-3</c:v>
                </c:pt>
                <c:pt idx="158069" formatCode="0.00E+00">
                  <c:v>-5.7024700000000003E-3</c:v>
                </c:pt>
                <c:pt idx="158070" formatCode="0.00E+00">
                  <c:v>-5.7251400000000001E-3</c:v>
                </c:pt>
                <c:pt idx="158071" formatCode="0.00E+00">
                  <c:v>-5.7443800000000003E-3</c:v>
                </c:pt>
                <c:pt idx="158072" formatCode="0.00E+00">
                  <c:v>-5.7601800000000002E-3</c:v>
                </c:pt>
                <c:pt idx="158073" formatCode="0.00E+00">
                  <c:v>-5.7725399999999996E-3</c:v>
                </c:pt>
                <c:pt idx="158074" formatCode="0.00E+00">
                  <c:v>-5.7814600000000004E-3</c:v>
                </c:pt>
                <c:pt idx="158075" formatCode="0.00E+00">
                  <c:v>-5.78693E-3</c:v>
                </c:pt>
                <c:pt idx="158076" formatCode="0.00E+00">
                  <c:v>-5.7889500000000002E-3</c:v>
                </c:pt>
                <c:pt idx="158077" formatCode="0.00E+00">
                  <c:v>-5.7875299999999999E-3</c:v>
                </c:pt>
                <c:pt idx="158078" formatCode="0.00E+00">
                  <c:v>-5.7826500000000003E-3</c:v>
                </c:pt>
                <c:pt idx="158079" formatCode="0.00E+00">
                  <c:v>-5.7743400000000002E-3</c:v>
                </c:pt>
                <c:pt idx="158080" formatCode="0.00E+00">
                  <c:v>-5.7625799999999998E-3</c:v>
                </c:pt>
                <c:pt idx="158081" formatCode="0.00E+00">
                  <c:v>-5.7473899999999998E-3</c:v>
                </c:pt>
                <c:pt idx="158082" formatCode="0.00E+00">
                  <c:v>-5.7287700000000002E-3</c:v>
                </c:pt>
                <c:pt idx="158083" formatCode="0.00E+00">
                  <c:v>-5.7067200000000002E-3</c:v>
                </c:pt>
                <c:pt idx="158084" formatCode="0.00E+00">
                  <c:v>-5.6812599999999996E-3</c:v>
                </c:pt>
                <c:pt idx="158085" formatCode="0.00E+00">
                  <c:v>-5.6523800000000003E-3</c:v>
                </c:pt>
                <c:pt idx="158086" formatCode="0.00E+00">
                  <c:v>-5.6201100000000002E-3</c:v>
                </c:pt>
                <c:pt idx="158087" formatCode="0.00E+00">
                  <c:v>-5.5844500000000004E-3</c:v>
                </c:pt>
                <c:pt idx="158088" formatCode="0.00E+00">
                  <c:v>-5.5454099999999997E-3</c:v>
                </c:pt>
                <c:pt idx="158089" formatCode="0.00E+00">
                  <c:v>-5.50301E-3</c:v>
                </c:pt>
                <c:pt idx="158090" formatCode="0.00E+00">
                  <c:v>-5.4572600000000002E-3</c:v>
                </c:pt>
                <c:pt idx="158091" formatCode="0.00E+00">
                  <c:v>-5.4081800000000003E-3</c:v>
                </c:pt>
                <c:pt idx="158092" formatCode="0.00E+00">
                  <c:v>-5.3557700000000001E-3</c:v>
                </c:pt>
                <c:pt idx="158093" formatCode="0.00E+00">
                  <c:v>-5.3000699999999996E-3</c:v>
                </c:pt>
                <c:pt idx="158094" formatCode="0.00E+00">
                  <c:v>-5.2410900000000003E-3</c:v>
                </c:pt>
                <c:pt idx="158095" formatCode="0.00E+00">
                  <c:v>-5.1788399999999997E-3</c:v>
                </c:pt>
                <c:pt idx="158096" formatCode="0.00E+00">
                  <c:v>-5.11336E-3</c:v>
                </c:pt>
                <c:pt idx="158097" formatCode="0.00E+00">
                  <c:v>-5.0446600000000003E-3</c:v>
                </c:pt>
                <c:pt idx="158098" formatCode="0.00E+00">
                  <c:v>-4.9727599999999997E-3</c:v>
                </c:pt>
                <c:pt idx="158099" formatCode="0.00E+00">
                  <c:v>-4.8976999999999996E-3</c:v>
                </c:pt>
                <c:pt idx="158100" formatCode="0.00E+00">
                  <c:v>-4.8195E-3</c:v>
                </c:pt>
                <c:pt idx="158101" formatCode="0.00E+00">
                  <c:v>-4.7381899999999998E-3</c:v>
                </c:pt>
                <c:pt idx="158102" formatCode="0.00E+00">
                  <c:v>-4.6537999999999996E-3</c:v>
                </c:pt>
                <c:pt idx="158103" formatCode="0.00E+00">
                  <c:v>-4.5663600000000002E-3</c:v>
                </c:pt>
                <c:pt idx="158104" formatCode="0.00E+00">
                  <c:v>-4.4758899999999997E-3</c:v>
                </c:pt>
                <c:pt idx="158105" formatCode="0.00E+00">
                  <c:v>-4.3824500000000004E-3</c:v>
                </c:pt>
                <c:pt idx="158106" formatCode="0.00E+00">
                  <c:v>-4.2860600000000004E-3</c:v>
                </c:pt>
                <c:pt idx="158107" formatCode="0.00E+00">
                  <c:v>-4.1867600000000003E-3</c:v>
                </c:pt>
                <c:pt idx="158108" formatCode="0.00E+00">
                  <c:v>-4.08458E-3</c:v>
                </c:pt>
                <c:pt idx="158109" formatCode="0.00E+00">
                  <c:v>-3.9795799999999999E-3</c:v>
                </c:pt>
                <c:pt idx="158110" formatCode="0.00E+00">
                  <c:v>-3.8717999999999999E-3</c:v>
                </c:pt>
                <c:pt idx="158111" formatCode="0.00E+00">
                  <c:v>-3.7612700000000002E-3</c:v>
                </c:pt>
                <c:pt idx="158112" formatCode="0.00E+00">
                  <c:v>-3.6480499999999999E-3</c:v>
                </c:pt>
                <c:pt idx="158113" formatCode="0.00E+00">
                  <c:v>-3.5321800000000002E-3</c:v>
                </c:pt>
                <c:pt idx="158114" formatCode="0.00E+00">
                  <c:v>-3.4137099999999999E-3</c:v>
                </c:pt>
                <c:pt idx="158115" formatCode="0.00E+00">
                  <c:v>-3.29269E-3</c:v>
                </c:pt>
                <c:pt idx="158116" formatCode="0.00E+00">
                  <c:v>-3.1691900000000001E-3</c:v>
                </c:pt>
                <c:pt idx="158117" formatCode="0.00E+00">
                  <c:v>-3.0432499999999999E-3</c:v>
                </c:pt>
                <c:pt idx="158118" formatCode="0.00E+00">
                  <c:v>-2.91493E-3</c:v>
                </c:pt>
                <c:pt idx="158119" formatCode="0.00E+00">
                  <c:v>-2.7843E-3</c:v>
                </c:pt>
                <c:pt idx="158120" formatCode="0.00E+00">
                  <c:v>-2.6513999999999999E-3</c:v>
                </c:pt>
                <c:pt idx="158121" formatCode="0.00E+00">
                  <c:v>-2.5163199999999998E-3</c:v>
                </c:pt>
                <c:pt idx="158122" formatCode="0.00E+00">
                  <c:v>-2.3790999999999999E-3</c:v>
                </c:pt>
                <c:pt idx="158123" formatCode="0.00E+00">
                  <c:v>-2.2398299999999999E-3</c:v>
                </c:pt>
                <c:pt idx="158124" formatCode="0.00E+00">
                  <c:v>-2.0985600000000002E-3</c:v>
                </c:pt>
                <c:pt idx="158125" formatCode="0.00E+00">
                  <c:v>-1.9553800000000001E-3</c:v>
                </c:pt>
                <c:pt idx="158126" formatCode="0.00E+00">
                  <c:v>-1.8103500000000001E-3</c:v>
                </c:pt>
                <c:pt idx="158127" formatCode="0.00E+00">
                  <c:v>-1.66355E-3</c:v>
                </c:pt>
                <c:pt idx="158128" formatCode="0.00E+00">
                  <c:v>-1.5150700000000001E-3</c:v>
                </c:pt>
                <c:pt idx="158129" formatCode="0.00E+00">
                  <c:v>-1.3649700000000001E-3</c:v>
                </c:pt>
                <c:pt idx="158130" formatCode="0.00E+00">
                  <c:v>-1.21334E-3</c:v>
                </c:pt>
                <c:pt idx="158131" formatCode="0.00E+00">
                  <c:v>-1.0602700000000001E-3</c:v>
                </c:pt>
                <c:pt idx="158132" formatCode="0.00E+00">
                  <c:v>-9.0583899999999997E-4</c:v>
                </c:pt>
                <c:pt idx="158133" formatCode="0.00E+00">
                  <c:v>-7.5013800000000002E-4</c:v>
                </c:pt>
                <c:pt idx="158134" formatCode="0.00E+00">
                  <c:v>-5.9325700000000003E-4</c:v>
                </c:pt>
                <c:pt idx="158135" formatCode="0.00E+00">
                  <c:v>-4.3528700000000002E-4</c:v>
                </c:pt>
                <c:pt idx="158136" formatCode="0.00E+00">
                  <c:v>-2.7632299999999998E-4</c:v>
                </c:pt>
                <c:pt idx="158137" formatCode="0.00E+00">
                  <c:v>-1.1646000000000001E-4</c:v>
                </c:pt>
                <c:pt idx="158138" formatCode="0.00E+00">
                  <c:v>4.4202999999999997E-5</c:v>
                </c:pt>
                <c:pt idx="158139" formatCode="0.00E+00">
                  <c:v>2.0556700000000001E-4</c:v>
                </c:pt>
                <c:pt idx="158140" formatCode="0.00E+00">
                  <c:v>3.6753000000000003E-4</c:v>
                </c:pt>
                <c:pt idx="158141" formatCode="0.00E+00">
                  <c:v>5.2999000000000004E-4</c:v>
                </c:pt>
                <c:pt idx="158142" formatCode="0.00E+00">
                  <c:v>6.9284000000000001E-4</c:v>
                </c:pt>
                <c:pt idx="158143" formatCode="0.00E+00">
                  <c:v>8.5597600000000005E-4</c:v>
                </c:pt>
                <c:pt idx="158144" formatCode="0.00E+00">
                  <c:v>1.01929E-3</c:v>
                </c:pt>
                <c:pt idx="158145" formatCode="0.00E+00">
                  <c:v>1.1826600000000001E-3</c:v>
                </c:pt>
                <c:pt idx="158146" formatCode="0.00E+00">
                  <c:v>1.346E-3</c:v>
                </c:pt>
                <c:pt idx="158147" formatCode="0.00E+00">
                  <c:v>1.50917E-3</c:v>
                </c:pt>
                <c:pt idx="158148" formatCode="0.00E+00">
                  <c:v>1.6720800000000001E-3</c:v>
                </c:pt>
                <c:pt idx="158149" formatCode="0.00E+00">
                  <c:v>1.8345900000000001E-3</c:v>
                </c:pt>
                <c:pt idx="158150" formatCode="0.00E+00">
                  <c:v>1.9966099999999998E-3</c:v>
                </c:pt>
                <c:pt idx="158151" formatCode="0.00E+00">
                  <c:v>2.1580000000000002E-3</c:v>
                </c:pt>
                <c:pt idx="158152" formatCode="0.00E+00">
                  <c:v>2.3186499999999998E-3</c:v>
                </c:pt>
                <c:pt idx="158153" formatCode="0.00E+00">
                  <c:v>2.4784400000000002E-3</c:v>
                </c:pt>
                <c:pt idx="158154" formatCode="0.00E+00">
                  <c:v>2.6372499999999998E-3</c:v>
                </c:pt>
                <c:pt idx="158155" formatCode="0.00E+00">
                  <c:v>2.79496E-3</c:v>
                </c:pt>
                <c:pt idx="158156" formatCode="0.00E+00">
                  <c:v>2.95145E-3</c:v>
                </c:pt>
                <c:pt idx="158157" formatCode="0.00E+00">
                  <c:v>3.1065899999999998E-3</c:v>
                </c:pt>
                <c:pt idx="158158" formatCode="0.00E+00">
                  <c:v>3.2602600000000001E-3</c:v>
                </c:pt>
                <c:pt idx="158159" formatCode="0.00E+00">
                  <c:v>3.4123299999999999E-3</c:v>
                </c:pt>
                <c:pt idx="158160" formatCode="0.00E+00">
                  <c:v>3.5626899999999999E-3</c:v>
                </c:pt>
                <c:pt idx="158161" formatCode="0.00E+00">
                  <c:v>3.7112099999999999E-3</c:v>
                </c:pt>
                <c:pt idx="158162" formatCode="0.00E+00">
                  <c:v>3.8577699999999999E-3</c:v>
                </c:pt>
                <c:pt idx="158163" formatCode="0.00E+00">
                  <c:v>4.0022399999999998E-3</c:v>
                </c:pt>
                <c:pt idx="158164" formatCode="0.00E+00">
                  <c:v>4.1444899999999998E-3</c:v>
                </c:pt>
                <c:pt idx="158165" formatCode="0.00E+00">
                  <c:v>4.2844099999999998E-3</c:v>
                </c:pt>
                <c:pt idx="158166" formatCode="0.00E+00">
                  <c:v>4.4218800000000004E-3</c:v>
                </c:pt>
                <c:pt idx="158167" formatCode="0.00E+00">
                  <c:v>4.55676E-3</c:v>
                </c:pt>
                <c:pt idx="158168" formatCode="0.00E+00">
                  <c:v>4.6889399999999999E-3</c:v>
                </c:pt>
                <c:pt idx="158169" formatCode="0.00E+00">
                  <c:v>4.8183000000000002E-3</c:v>
                </c:pt>
                <c:pt idx="158170" formatCode="0.00E+00">
                  <c:v>4.9447199999999997E-3</c:v>
                </c:pt>
                <c:pt idx="158171" formatCode="0.00E+00">
                  <c:v>5.06808E-3</c:v>
                </c:pt>
                <c:pt idx="158172" formatCode="0.00E+00">
                  <c:v>5.1882600000000001E-3</c:v>
                </c:pt>
                <c:pt idx="158173" formatCode="0.00E+00">
                  <c:v>5.3051499999999998E-3</c:v>
                </c:pt>
                <c:pt idx="158174" formatCode="0.00E+00">
                  <c:v>5.4186199999999999E-3</c:v>
                </c:pt>
                <c:pt idx="158175" formatCode="0.00E+00">
                  <c:v>5.52858E-3</c:v>
                </c:pt>
                <c:pt idx="158176" formatCode="0.00E+00">
                  <c:v>5.6349099999999999E-3</c:v>
                </c:pt>
                <c:pt idx="158177" formatCode="0.00E+00">
                  <c:v>5.7374899999999996E-3</c:v>
                </c:pt>
                <c:pt idx="158178" formatCode="0.00E+00">
                  <c:v>5.8362300000000004E-3</c:v>
                </c:pt>
                <c:pt idx="158179" formatCode="0.00E+00">
                  <c:v>5.9310099999999996E-3</c:v>
                </c:pt>
                <c:pt idx="158180" formatCode="0.00E+00">
                  <c:v>6.0217300000000003E-3</c:v>
                </c:pt>
                <c:pt idx="158181" formatCode="0.00E+00">
                  <c:v>6.1082999999999997E-3</c:v>
                </c:pt>
                <c:pt idx="158182" formatCode="0.00E+00">
                  <c:v>6.19062E-3</c:v>
                </c:pt>
                <c:pt idx="158183" formatCode="0.00E+00">
                  <c:v>6.2685800000000002E-3</c:v>
                </c:pt>
                <c:pt idx="158184" formatCode="0.00E+00">
                  <c:v>6.3421099999999998E-3</c:v>
                </c:pt>
                <c:pt idx="158185" formatCode="0.00E+00">
                  <c:v>6.4111000000000003E-3</c:v>
                </c:pt>
                <c:pt idx="158186" formatCode="0.00E+00">
                  <c:v>6.4754799999999996E-3</c:v>
                </c:pt>
                <c:pt idx="158187" formatCode="0.00E+00">
                  <c:v>6.5351599999999999E-3</c:v>
                </c:pt>
                <c:pt idx="158188" formatCode="0.00E+00">
                  <c:v>6.59006E-3</c:v>
                </c:pt>
                <c:pt idx="158189" formatCode="0.00E+00">
                  <c:v>6.6401100000000003E-3</c:v>
                </c:pt>
                <c:pt idx="158190" formatCode="0.00E+00">
                  <c:v>6.6852300000000003E-3</c:v>
                </c:pt>
                <c:pt idx="158191" formatCode="0.00E+00">
                  <c:v>6.7253499999999997E-3</c:v>
                </c:pt>
                <c:pt idx="158192" formatCode="0.00E+00">
                  <c:v>6.7604199999999996E-3</c:v>
                </c:pt>
                <c:pt idx="158193" formatCode="0.00E+00">
                  <c:v>6.7903599999999996E-3</c:v>
                </c:pt>
                <c:pt idx="158194" formatCode="0.00E+00">
                  <c:v>6.81513E-3</c:v>
                </c:pt>
                <c:pt idx="158195" formatCode="0.00E+00">
                  <c:v>6.8346600000000002E-3</c:v>
                </c:pt>
                <c:pt idx="158196" formatCode="0.00E+00">
                  <c:v>6.8489199999999997E-3</c:v>
                </c:pt>
                <c:pt idx="158197" formatCode="0.00E+00">
                  <c:v>6.8578500000000004E-3</c:v>
                </c:pt>
                <c:pt idx="158198" formatCode="0.00E+00">
                  <c:v>6.86142E-3</c:v>
                </c:pt>
                <c:pt idx="158199" formatCode="0.00E+00">
                  <c:v>6.8595899999999996E-3</c:v>
                </c:pt>
                <c:pt idx="158200" formatCode="0.00E+00">
                  <c:v>6.8523400000000002E-3</c:v>
                </c:pt>
                <c:pt idx="158201" formatCode="0.00E+00">
                  <c:v>6.8396200000000002E-3</c:v>
                </c:pt>
                <c:pt idx="158202" formatCode="0.00E+00">
                  <c:v>6.8214399999999998E-3</c:v>
                </c:pt>
                <c:pt idx="158203" formatCode="0.00E+00">
                  <c:v>6.7977599999999999E-3</c:v>
                </c:pt>
                <c:pt idx="158204" formatCode="0.00E+00">
                  <c:v>6.7685699999999998E-3</c:v>
                </c:pt>
                <c:pt idx="158205" formatCode="0.00E+00">
                  <c:v>6.7338800000000002E-3</c:v>
                </c:pt>
                <c:pt idx="158206" formatCode="0.00E+00">
                  <c:v>6.6936799999999996E-3</c:v>
                </c:pt>
                <c:pt idx="158207" formatCode="0.00E+00">
                  <c:v>6.6479699999999996E-3</c:v>
                </c:pt>
                <c:pt idx="158208" formatCode="0.00E+00">
                  <c:v>6.5967600000000001E-3</c:v>
                </c:pt>
                <c:pt idx="158209" formatCode="0.00E+00">
                  <c:v>6.5400600000000003E-3</c:v>
                </c:pt>
                <c:pt idx="158210" formatCode="0.00E+00">
                  <c:v>6.4779E-3</c:v>
                </c:pt>
                <c:pt idx="158211" formatCode="0.00E+00">
                  <c:v>6.4102999999999999E-3</c:v>
                </c:pt>
                <c:pt idx="158212" formatCode="0.00E+00">
                  <c:v>6.3372799999999998E-3</c:v>
                </c:pt>
                <c:pt idx="158213" formatCode="0.00E+00">
                  <c:v>6.2588899999999996E-3</c:v>
                </c:pt>
                <c:pt idx="158214" formatCode="0.00E+00">
                  <c:v>6.1751499999999999E-3</c:v>
                </c:pt>
                <c:pt idx="158215" formatCode="0.00E+00">
                  <c:v>6.0861300000000004E-3</c:v>
                </c:pt>
                <c:pt idx="158216" formatCode="0.00E+00">
                  <c:v>5.9918599999999999E-3</c:v>
                </c:pt>
                <c:pt idx="158217" formatCode="0.00E+00">
                  <c:v>5.8924099999999998E-3</c:v>
                </c:pt>
                <c:pt idx="158218" formatCode="0.00E+00">
                  <c:v>5.7878299999999999E-3</c:v>
                </c:pt>
                <c:pt idx="158219" formatCode="0.00E+00">
                  <c:v>5.6781899999999996E-3</c:v>
                </c:pt>
                <c:pt idx="158220" formatCode="0.00E+00">
                  <c:v>5.5635600000000004E-3</c:v>
                </c:pt>
                <c:pt idx="158221" formatCode="0.00E+00">
                  <c:v>5.4440199999999999E-3</c:v>
                </c:pt>
                <c:pt idx="158222" formatCode="0.00E+00">
                  <c:v>5.3196500000000004E-3</c:v>
                </c:pt>
                <c:pt idx="158223" formatCode="0.00E+00">
                  <c:v>5.1905299999999996E-3</c:v>
                </c:pt>
                <c:pt idx="158224" formatCode="0.00E+00">
                  <c:v>5.0567600000000004E-3</c:v>
                </c:pt>
                <c:pt idx="158225" formatCode="0.00E+00">
                  <c:v>4.9184299999999997E-3</c:v>
                </c:pt>
                <c:pt idx="158226" formatCode="0.00E+00">
                  <c:v>4.7756500000000002E-3</c:v>
                </c:pt>
                <c:pt idx="158227" formatCode="0.00E+00">
                  <c:v>4.6285099999999997E-3</c:v>
                </c:pt>
                <c:pt idx="158228" formatCode="0.00E+00">
                  <c:v>4.4771300000000002E-3</c:v>
                </c:pt>
                <c:pt idx="158229" formatCode="0.00E+00">
                  <c:v>4.3216299999999999E-3</c:v>
                </c:pt>
                <c:pt idx="158230" formatCode="0.00E+00">
                  <c:v>4.16213E-3</c:v>
                </c:pt>
                <c:pt idx="158231" formatCode="0.00E+00">
                  <c:v>3.9987399999999998E-3</c:v>
                </c:pt>
                <c:pt idx="158232" formatCode="0.00E+00">
                  <c:v>3.8316000000000001E-3</c:v>
                </c:pt>
                <c:pt idx="158233" formatCode="0.00E+00">
                  <c:v>3.6608399999999998E-3</c:v>
                </c:pt>
                <c:pt idx="158234" formatCode="0.00E+00">
                  <c:v>3.4865999999999999E-3</c:v>
                </c:pt>
                <c:pt idx="158235" formatCode="0.00E+00">
                  <c:v>3.3090200000000002E-3</c:v>
                </c:pt>
                <c:pt idx="158236" formatCode="0.00E+00">
                  <c:v>3.1282300000000001E-3</c:v>
                </c:pt>
                <c:pt idx="158237" formatCode="0.00E+00">
                  <c:v>2.9443999999999998E-3</c:v>
                </c:pt>
                <c:pt idx="158238" formatCode="0.00E+00">
                  <c:v>2.7576699999999998E-3</c:v>
                </c:pt>
                <c:pt idx="158239" formatCode="0.00E+00">
                  <c:v>2.5681900000000001E-3</c:v>
                </c:pt>
                <c:pt idx="158240" formatCode="0.00E+00">
                  <c:v>2.3761300000000002E-3</c:v>
                </c:pt>
                <c:pt idx="158241" formatCode="0.00E+00">
                  <c:v>2.1816499999999998E-3</c:v>
                </c:pt>
                <c:pt idx="158242" formatCode="0.00E+00">
                  <c:v>1.9849099999999999E-3</c:v>
                </c:pt>
                <c:pt idx="158243" formatCode="0.00E+00">
                  <c:v>1.78608E-3</c:v>
                </c:pt>
                <c:pt idx="158244" formatCode="0.00E+00">
                  <c:v>1.5853200000000001E-3</c:v>
                </c:pt>
                <c:pt idx="158245" formatCode="0.00E+00">
                  <c:v>1.3828200000000001E-3</c:v>
                </c:pt>
                <c:pt idx="158246" formatCode="0.00E+00">
                  <c:v>1.1787499999999999E-3</c:v>
                </c:pt>
                <c:pt idx="158247" formatCode="0.00E+00">
                  <c:v>9.7327500000000001E-4</c:v>
                </c:pt>
                <c:pt idx="158248" formatCode="0.00E+00">
                  <c:v>7.6658499999999997E-4</c:v>
                </c:pt>
                <c:pt idx="158249" formatCode="0.00E+00">
                  <c:v>5.5885799999999997E-4</c:v>
                </c:pt>
                <c:pt idx="158250" formatCode="0.00E+00">
                  <c:v>3.5027600000000001E-4</c:v>
                </c:pt>
                <c:pt idx="158251" formatCode="0.00E+00">
                  <c:v>1.4102299999999999E-4</c:v>
                </c:pt>
                <c:pt idx="158252" formatCode="0.00E+00">
                  <c:v>-6.8716700000000006E-5</c:v>
                </c:pt>
                <c:pt idx="158253" formatCode="0.00E+00">
                  <c:v>-2.7875600000000001E-4</c:v>
                </c:pt>
                <c:pt idx="158254" formatCode="0.00E+00">
                  <c:v>-4.8890900000000004E-4</c:v>
                </c:pt>
                <c:pt idx="158255" formatCode="0.00E+00">
                  <c:v>-6.98988E-4</c:v>
                </c:pt>
                <c:pt idx="158256" formatCode="0.00E+00">
                  <c:v>-9.0880500000000005E-4</c:v>
                </c:pt>
                <c:pt idx="158257" formatCode="0.00E+00">
                  <c:v>-1.1181699999999999E-3</c:v>
                </c:pt>
                <c:pt idx="158258" formatCode="0.00E+00">
                  <c:v>-1.3269E-3</c:v>
                </c:pt>
                <c:pt idx="158259" formatCode="0.00E+00">
                  <c:v>-1.5348E-3</c:v>
                </c:pt>
                <c:pt idx="158260" formatCode="0.00E+00">
                  <c:v>-1.7416899999999999E-3</c:v>
                </c:pt>
                <c:pt idx="158261" formatCode="0.00E+00">
                  <c:v>-1.9473800000000001E-3</c:v>
                </c:pt>
                <c:pt idx="158262" formatCode="0.00E+00">
                  <c:v>-2.15168E-3</c:v>
                </c:pt>
                <c:pt idx="158263" formatCode="0.00E+00">
                  <c:v>-2.3544099999999999E-3</c:v>
                </c:pt>
                <c:pt idx="158264" formatCode="0.00E+00">
                  <c:v>-2.5553899999999998E-3</c:v>
                </c:pt>
                <c:pt idx="158265" formatCode="0.00E+00">
                  <c:v>-2.75442E-3</c:v>
                </c:pt>
                <c:pt idx="158266" formatCode="0.00E+00">
                  <c:v>-2.9513299999999998E-3</c:v>
                </c:pt>
                <c:pt idx="158267" formatCode="0.00E+00">
                  <c:v>-3.1459399999999998E-3</c:v>
                </c:pt>
                <c:pt idx="158268" formatCode="0.00E+00">
                  <c:v>-3.3380800000000002E-3</c:v>
                </c:pt>
                <c:pt idx="158269" formatCode="0.00E+00">
                  <c:v>-3.5275599999999999E-3</c:v>
                </c:pt>
                <c:pt idx="158270" formatCode="0.00E+00">
                  <c:v>-3.7142099999999999E-3</c:v>
                </c:pt>
                <c:pt idx="158271" formatCode="0.00E+00">
                  <c:v>-3.8978699999999999E-3</c:v>
                </c:pt>
                <c:pt idx="158272" formatCode="0.00E+00">
                  <c:v>-4.0783599999999996E-3</c:v>
                </c:pt>
                <c:pt idx="158273" formatCode="0.00E+00">
                  <c:v>-4.2555199999999996E-3</c:v>
                </c:pt>
                <c:pt idx="158274" formatCode="0.00E+00">
                  <c:v>-4.4291900000000004E-3</c:v>
                </c:pt>
                <c:pt idx="158275" formatCode="0.00E+00">
                  <c:v>-4.5992100000000003E-3</c:v>
                </c:pt>
                <c:pt idx="158276" formatCode="0.00E+00">
                  <c:v>-4.7654200000000002E-3</c:v>
                </c:pt>
                <c:pt idx="158277" formatCode="0.00E+00">
                  <c:v>-4.9276800000000003E-3</c:v>
                </c:pt>
                <c:pt idx="158278" formatCode="0.00E+00">
                  <c:v>-5.0858199999999996E-3</c:v>
                </c:pt>
                <c:pt idx="158279" formatCode="0.00E+00">
                  <c:v>-5.2397199999999998E-3</c:v>
                </c:pt>
                <c:pt idx="158280" formatCode="0.00E+00">
                  <c:v>-5.3892200000000001E-3</c:v>
                </c:pt>
                <c:pt idx="158281" formatCode="0.00E+00">
                  <c:v>-5.5342000000000004E-3</c:v>
                </c:pt>
                <c:pt idx="158282" formatCode="0.00E+00">
                  <c:v>-5.6745199999999997E-3</c:v>
                </c:pt>
                <c:pt idx="158283" formatCode="0.00E+00">
                  <c:v>-5.8100599999999997E-3</c:v>
                </c:pt>
                <c:pt idx="158284" formatCode="0.00E+00">
                  <c:v>-5.9406800000000003E-3</c:v>
                </c:pt>
                <c:pt idx="158285" formatCode="0.00E+00">
                  <c:v>-6.0662800000000003E-3</c:v>
                </c:pt>
                <c:pt idx="158286" formatCode="0.00E+00">
                  <c:v>-6.1867399999999996E-3</c:v>
                </c:pt>
                <c:pt idx="158287" formatCode="0.00E+00">
                  <c:v>-6.3019599999999997E-3</c:v>
                </c:pt>
                <c:pt idx="158288" formatCode="0.00E+00">
                  <c:v>-6.4118200000000004E-3</c:v>
                </c:pt>
                <c:pt idx="158289" formatCode="0.00E+00">
                  <c:v>-6.5162400000000004E-3</c:v>
                </c:pt>
                <c:pt idx="158290" formatCode="0.00E+00">
                  <c:v>-6.6151200000000004E-3</c:v>
                </c:pt>
                <c:pt idx="158291" formatCode="0.00E+00">
                  <c:v>-6.70837E-3</c:v>
                </c:pt>
                <c:pt idx="158292" formatCode="0.00E+00">
                  <c:v>-6.7959099999999996E-3</c:v>
                </c:pt>
                <c:pt idx="158293" formatCode="0.00E+00">
                  <c:v>-6.8776699999999998E-3</c:v>
                </c:pt>
                <c:pt idx="158294" formatCode="0.00E+00">
                  <c:v>-6.95358E-3</c:v>
                </c:pt>
                <c:pt idx="158295" formatCode="0.00E+00">
                  <c:v>-7.0235699999999998E-3</c:v>
                </c:pt>
                <c:pt idx="158296" formatCode="0.00E+00">
                  <c:v>-7.0875799999999996E-3</c:v>
                </c:pt>
                <c:pt idx="158297" formatCode="0.00E+00">
                  <c:v>-7.1455599999999996E-3</c:v>
                </c:pt>
                <c:pt idx="158298" formatCode="0.00E+00">
                  <c:v>-7.1974700000000001E-3</c:v>
                </c:pt>
                <c:pt idx="158299" formatCode="0.00E+00">
                  <c:v>-7.2432599999999996E-3</c:v>
                </c:pt>
                <c:pt idx="158300" formatCode="0.00E+00">
                  <c:v>-7.2829000000000001E-3</c:v>
                </c:pt>
                <c:pt idx="158301" formatCode="0.00E+00">
                  <c:v>-7.3163500000000001E-3</c:v>
                </c:pt>
                <c:pt idx="158302" formatCode="0.00E+00">
                  <c:v>-7.3436100000000004E-3</c:v>
                </c:pt>
                <c:pt idx="158303" formatCode="0.00E+00">
                  <c:v>-7.3646400000000004E-3</c:v>
                </c:pt>
                <c:pt idx="158304" formatCode="0.00E+00">
                  <c:v>-7.3794300000000002E-3</c:v>
                </c:pt>
                <c:pt idx="158305" formatCode="0.00E+00">
                  <c:v>-7.3879999999999996E-3</c:v>
                </c:pt>
                <c:pt idx="158306" formatCode="0.00E+00">
                  <c:v>-7.3903199999999997E-3</c:v>
                </c:pt>
                <c:pt idx="158307" formatCode="0.00E+00">
                  <c:v>-7.3864200000000003E-3</c:v>
                </c:pt>
                <c:pt idx="158308" formatCode="0.00E+00">
                  <c:v>-7.3762999999999997E-3</c:v>
                </c:pt>
                <c:pt idx="158309" formatCode="0.00E+00">
                  <c:v>-7.3599800000000003E-3</c:v>
                </c:pt>
                <c:pt idx="158310" formatCode="0.00E+00">
                  <c:v>-7.3375000000000003E-3</c:v>
                </c:pt>
                <c:pt idx="158311" formatCode="0.00E+00">
                  <c:v>-7.3088700000000003E-3</c:v>
                </c:pt>
                <c:pt idx="158312" formatCode="0.00E+00">
                  <c:v>-7.2741300000000002E-3</c:v>
                </c:pt>
                <c:pt idx="158313" formatCode="0.00E+00">
                  <c:v>-7.2333400000000004E-3</c:v>
                </c:pt>
                <c:pt idx="158314" formatCode="0.00E+00">
                  <c:v>-7.18653E-3</c:v>
                </c:pt>
                <c:pt idx="158315" formatCode="0.00E+00">
                  <c:v>-7.1337700000000002E-3</c:v>
                </c:pt>
                <c:pt idx="158316" formatCode="0.00E+00">
                  <c:v>-7.0751E-3</c:v>
                </c:pt>
                <c:pt idx="158317" formatCode="0.00E+00">
                  <c:v>-7.0105999999999996E-3</c:v>
                </c:pt>
                <c:pt idx="158318" formatCode="0.00E+00">
                  <c:v>-6.9403299999999998E-3</c:v>
                </c:pt>
                <c:pt idx="158319" formatCode="0.00E+00">
                  <c:v>-6.8643699999999998E-3</c:v>
                </c:pt>
                <c:pt idx="158320" formatCode="0.00E+00">
                  <c:v>-6.7828100000000002E-3</c:v>
                </c:pt>
                <c:pt idx="158321" formatCode="0.00E+00">
                  <c:v>-6.6957199999999996E-3</c:v>
                </c:pt>
                <c:pt idx="158322" formatCode="0.00E+00">
                  <c:v>-6.6032E-3</c:v>
                </c:pt>
                <c:pt idx="158323" formatCode="0.00E+00">
                  <c:v>-6.5053400000000001E-3</c:v>
                </c:pt>
                <c:pt idx="158324" formatCode="0.00E+00">
                  <c:v>-6.40225E-3</c:v>
                </c:pt>
                <c:pt idx="158325" formatCode="0.00E+00">
                  <c:v>-6.2940299999999999E-3</c:v>
                </c:pt>
                <c:pt idx="158326" formatCode="0.00E+00">
                  <c:v>-6.1807900000000002E-3</c:v>
                </c:pt>
                <c:pt idx="158327" formatCode="0.00E+00">
                  <c:v>-6.0626400000000002E-3</c:v>
                </c:pt>
                <c:pt idx="158328" formatCode="0.00E+00">
                  <c:v>-5.93971E-3</c:v>
                </c:pt>
                <c:pt idx="158329" formatCode="0.00E+00">
                  <c:v>-5.8120999999999997E-3</c:v>
                </c:pt>
                <c:pt idx="158330" formatCode="0.00E+00">
                  <c:v>-5.6799600000000004E-3</c:v>
                </c:pt>
                <c:pt idx="158331" formatCode="0.00E+00">
                  <c:v>-5.5434100000000004E-3</c:v>
                </c:pt>
                <c:pt idx="158332" formatCode="0.00E+00">
                  <c:v>-5.4025899999999996E-3</c:v>
                </c:pt>
                <c:pt idx="158333" formatCode="0.00E+00">
                  <c:v>-5.2576200000000002E-3</c:v>
                </c:pt>
                <c:pt idx="158334" formatCode="0.00E+00">
                  <c:v>-5.1086600000000001E-3</c:v>
                </c:pt>
                <c:pt idx="158335" formatCode="0.00E+00">
                  <c:v>-4.9558500000000004E-3</c:v>
                </c:pt>
                <c:pt idx="158336" formatCode="0.00E+00">
                  <c:v>-4.7993300000000001E-3</c:v>
                </c:pt>
                <c:pt idx="158337" formatCode="0.00E+00">
                  <c:v>-4.6392500000000001E-3</c:v>
                </c:pt>
                <c:pt idx="158338" formatCode="0.00E+00">
                  <c:v>-4.4757699999999996E-3</c:v>
                </c:pt>
                <c:pt idx="158339" formatCode="0.00E+00">
                  <c:v>-4.3090300000000002E-3</c:v>
                </c:pt>
                <c:pt idx="158340" formatCode="0.00E+00">
                  <c:v>-4.1392E-3</c:v>
                </c:pt>
                <c:pt idx="158341" formatCode="0.00E+00">
                  <c:v>-3.9664399999999999E-3</c:v>
                </c:pt>
                <c:pt idx="158342" formatCode="0.00E+00">
                  <c:v>-3.7909100000000002E-3</c:v>
                </c:pt>
                <c:pt idx="158343" formatCode="0.00E+00">
                  <c:v>-3.61276E-3</c:v>
                </c:pt>
                <c:pt idx="158344" formatCode="0.00E+00">
                  <c:v>-3.43217E-3</c:v>
                </c:pt>
                <c:pt idx="158345" formatCode="0.00E+00">
                  <c:v>-3.2493000000000001E-3</c:v>
                </c:pt>
                <c:pt idx="158346" formatCode="0.00E+00">
                  <c:v>-3.0643100000000002E-3</c:v>
                </c:pt>
                <c:pt idx="158347" formatCode="0.00E+00">
                  <c:v>-2.8773800000000001E-3</c:v>
                </c:pt>
                <c:pt idx="158348" formatCode="0.00E+00">
                  <c:v>-2.6886800000000001E-3</c:v>
                </c:pt>
                <c:pt idx="158349" formatCode="0.00E+00">
                  <c:v>-2.4983599999999998E-3</c:v>
                </c:pt>
                <c:pt idx="158350" formatCode="0.00E+00">
                  <c:v>-2.3066100000000002E-3</c:v>
                </c:pt>
                <c:pt idx="158351" formatCode="0.00E+00">
                  <c:v>-2.1136000000000002E-3</c:v>
                </c:pt>
                <c:pt idx="158352" formatCode="0.00E+00">
                  <c:v>-1.91949E-3</c:v>
                </c:pt>
                <c:pt idx="158353" formatCode="0.00E+00">
                  <c:v>-1.7244599999999999E-3</c:v>
                </c:pt>
                <c:pt idx="158354" formatCode="0.00E+00">
                  <c:v>-1.5286799999999999E-3</c:v>
                </c:pt>
                <c:pt idx="158355" formatCode="0.00E+00">
                  <c:v>-1.33231E-3</c:v>
                </c:pt>
                <c:pt idx="158356" formatCode="0.00E+00">
                  <c:v>-1.1355200000000001E-3</c:v>
                </c:pt>
                <c:pt idx="158357" formatCode="0.00E+00">
                  <c:v>-9.3849600000000004E-4</c:v>
                </c:pt>
                <c:pt idx="158358" formatCode="0.00E+00">
                  <c:v>-7.4139200000000001E-4</c:v>
                </c:pt>
                <c:pt idx="158359" formatCode="0.00E+00">
                  <c:v>-5.4437799999999998E-4</c:v>
                </c:pt>
                <c:pt idx="158360" formatCode="0.00E+00">
                  <c:v>-3.4761999999999998E-4</c:v>
                </c:pt>
                <c:pt idx="158361" formatCode="0.00E+00">
                  <c:v>-1.5128299999999999E-4</c:v>
                </c:pt>
                <c:pt idx="158362" formatCode="0.00E+00">
                  <c:v>4.4470600000000001E-5</c:v>
                </c:pt>
                <c:pt idx="158363" formatCode="0.00E+00">
                  <c:v>2.3947899999999999E-4</c:v>
                </c:pt>
                <c:pt idx="158364" formatCode="0.00E+00">
                  <c:v>4.3358300000000003E-4</c:v>
                </c:pt>
                <c:pt idx="158365" formatCode="0.00E+00">
                  <c:v>6.2662500000000001E-4</c:v>
                </c:pt>
                <c:pt idx="158366" formatCode="0.00E+00">
                  <c:v>8.1844999999999997E-4</c:v>
                </c:pt>
                <c:pt idx="158367" formatCode="0.00E+00">
                  <c:v>1.0089000000000001E-3</c:v>
                </c:pt>
                <c:pt idx="158368" formatCode="0.00E+00">
                  <c:v>1.1978399999999999E-3</c:v>
                </c:pt>
                <c:pt idx="158369" formatCode="0.00E+00">
                  <c:v>1.3851E-3</c:v>
                </c:pt>
                <c:pt idx="158370" formatCode="0.00E+00">
                  <c:v>1.57054E-3</c:v>
                </c:pt>
                <c:pt idx="158371" formatCode="0.00E+00">
                  <c:v>1.75403E-3</c:v>
                </c:pt>
                <c:pt idx="158372" formatCode="0.00E+00">
                  <c:v>1.93542E-3</c:v>
                </c:pt>
                <c:pt idx="158373" formatCode="0.00E+00">
                  <c:v>2.1145700000000001E-3</c:v>
                </c:pt>
                <c:pt idx="158374" formatCode="0.00E+00">
                  <c:v>2.2913500000000002E-3</c:v>
                </c:pt>
                <c:pt idx="158375" formatCode="0.00E+00">
                  <c:v>2.4656299999999999E-3</c:v>
                </c:pt>
                <c:pt idx="158376" formatCode="0.00E+00">
                  <c:v>2.6372700000000002E-3</c:v>
                </c:pt>
                <c:pt idx="158377" formatCode="0.00E+00">
                  <c:v>2.8061700000000002E-3</c:v>
                </c:pt>
                <c:pt idx="158378" formatCode="0.00E+00">
                  <c:v>2.97219E-3</c:v>
                </c:pt>
                <c:pt idx="158379" formatCode="0.00E+00">
                  <c:v>3.1352200000000002E-3</c:v>
                </c:pt>
                <c:pt idx="158380" formatCode="0.00E+00">
                  <c:v>3.2951399999999998E-3</c:v>
                </c:pt>
                <c:pt idx="158381" formatCode="0.00E+00">
                  <c:v>3.4518399999999999E-3</c:v>
                </c:pt>
                <c:pt idx="158382" formatCode="0.00E+00">
                  <c:v>3.6052200000000001E-3</c:v>
                </c:pt>
                <c:pt idx="158383" formatCode="0.00E+00">
                  <c:v>3.7551799999999999E-3</c:v>
                </c:pt>
                <c:pt idx="158384" formatCode="0.00E+00">
                  <c:v>3.9016099999999998E-3</c:v>
                </c:pt>
                <c:pt idx="158385" formatCode="0.00E+00">
                  <c:v>4.04442E-3</c:v>
                </c:pt>
                <c:pt idx="158386" formatCode="0.00E+00">
                  <c:v>4.1835199999999996E-3</c:v>
                </c:pt>
                <c:pt idx="158387" formatCode="0.00E+00">
                  <c:v>4.3188200000000001E-3</c:v>
                </c:pt>
                <c:pt idx="158388" formatCode="0.00E+00">
                  <c:v>4.4502400000000003E-3</c:v>
                </c:pt>
                <c:pt idx="158389" formatCode="0.00E+00">
                  <c:v>4.5777099999999996E-3</c:v>
                </c:pt>
                <c:pt idx="158390" formatCode="0.00E+00">
                  <c:v>4.7011400000000004E-3</c:v>
                </c:pt>
                <c:pt idx="158391" formatCode="0.00E+00">
                  <c:v>4.8204600000000004E-3</c:v>
                </c:pt>
                <c:pt idx="158392" formatCode="0.00E+00">
                  <c:v>4.9356199999999999E-3</c:v>
                </c:pt>
                <c:pt idx="158393" formatCode="0.00E+00">
                  <c:v>5.0465400000000004E-3</c:v>
                </c:pt>
                <c:pt idx="158394" formatCode="0.00E+00">
                  <c:v>5.1531700000000003E-3</c:v>
                </c:pt>
                <c:pt idx="158395" formatCode="0.00E+00">
                  <c:v>5.2554500000000001E-3</c:v>
                </c:pt>
                <c:pt idx="158396" formatCode="0.00E+00">
                  <c:v>5.3533299999999999E-3</c:v>
                </c:pt>
                <c:pt idx="158397" formatCode="0.00E+00">
                  <c:v>5.44678E-3</c:v>
                </c:pt>
                <c:pt idx="158398" formatCode="0.00E+00">
                  <c:v>5.5357399999999999E-3</c:v>
                </c:pt>
                <c:pt idx="158399" formatCode="0.00E+00">
                  <c:v>5.6201799999999998E-3</c:v>
                </c:pt>
                <c:pt idx="158400" formatCode="0.00E+00">
                  <c:v>5.7000599999999998E-3</c:v>
                </c:pt>
                <c:pt idx="158401" formatCode="0.00E+00">
                  <c:v>5.7753600000000002E-3</c:v>
                </c:pt>
                <c:pt idx="158402" formatCode="0.00E+00">
                  <c:v>5.8460400000000003E-3</c:v>
                </c:pt>
                <c:pt idx="158403" formatCode="0.00E+00">
                  <c:v>5.9121E-3</c:v>
                </c:pt>
                <c:pt idx="158404" formatCode="0.00E+00">
                  <c:v>5.9734999999999996E-3</c:v>
                </c:pt>
                <c:pt idx="158405" formatCode="0.00E+00">
                  <c:v>6.0302400000000001E-3</c:v>
                </c:pt>
                <c:pt idx="158406" formatCode="0.00E+00">
                  <c:v>6.0823099999999996E-3</c:v>
                </c:pt>
                <c:pt idx="158407" formatCode="0.00E+00">
                  <c:v>6.1297000000000001E-3</c:v>
                </c:pt>
                <c:pt idx="158408" formatCode="0.00E+00">
                  <c:v>6.1723999999999998E-3</c:v>
                </c:pt>
                <c:pt idx="158409" formatCode="0.00E+00">
                  <c:v>6.2104300000000003E-3</c:v>
                </c:pt>
                <c:pt idx="158410" formatCode="0.00E+00">
                  <c:v>6.24378E-3</c:v>
                </c:pt>
                <c:pt idx="158411" formatCode="0.00E+00">
                  <c:v>6.2724599999999997E-3</c:v>
                </c:pt>
                <c:pt idx="158412" formatCode="0.00E+00">
                  <c:v>6.2964800000000001E-3</c:v>
                </c:pt>
                <c:pt idx="158413" formatCode="0.00E+00">
                  <c:v>6.3158700000000003E-3</c:v>
                </c:pt>
                <c:pt idx="158414" formatCode="0.00E+00">
                  <c:v>6.3306300000000003E-3</c:v>
                </c:pt>
                <c:pt idx="158415" formatCode="0.00E+00">
                  <c:v>6.3407999999999997E-3</c:v>
                </c:pt>
                <c:pt idx="158416" formatCode="0.00E+00">
                  <c:v>6.3463900000000004E-3</c:v>
                </c:pt>
                <c:pt idx="158417" formatCode="0.00E+00">
                  <c:v>6.3474400000000002E-3</c:v>
                </c:pt>
                <c:pt idx="158418" formatCode="0.00E+00">
                  <c:v>6.34397E-3</c:v>
                </c:pt>
                <c:pt idx="158419" formatCode="0.00E+00">
                  <c:v>6.3360300000000003E-3</c:v>
                </c:pt>
                <c:pt idx="158420" formatCode="0.00E+00">
                  <c:v>6.3236400000000002E-3</c:v>
                </c:pt>
                <c:pt idx="158421" formatCode="0.00E+00">
                  <c:v>6.3068500000000001E-3</c:v>
                </c:pt>
                <c:pt idx="158422" formatCode="0.00E+00">
                  <c:v>6.2857099999999999E-3</c:v>
                </c:pt>
                <c:pt idx="158423" formatCode="0.00E+00">
                  <c:v>6.2602500000000002E-3</c:v>
                </c:pt>
                <c:pt idx="158424" formatCode="0.00E+00">
                  <c:v>6.2305299999999997E-3</c:v>
                </c:pt>
                <c:pt idx="158425" formatCode="0.00E+00">
                  <c:v>6.1965900000000001E-3</c:v>
                </c:pt>
                <c:pt idx="158426" formatCode="0.00E+00">
                  <c:v>6.1584999999999999E-3</c:v>
                </c:pt>
                <c:pt idx="158427" formatCode="0.00E+00">
                  <c:v>6.1162999999999999E-3</c:v>
                </c:pt>
                <c:pt idx="158428" formatCode="0.00E+00">
                  <c:v>6.0700499999999996E-3</c:v>
                </c:pt>
                <c:pt idx="158429" formatCode="0.00E+00">
                  <c:v>6.0198200000000004E-3</c:v>
                </c:pt>
                <c:pt idx="158430" formatCode="0.00E+00">
                  <c:v>5.9656600000000002E-3</c:v>
                </c:pt>
                <c:pt idx="158431" formatCode="0.00E+00">
                  <c:v>5.9076399999999996E-3</c:v>
                </c:pt>
                <c:pt idx="158432" formatCode="0.00E+00">
                  <c:v>5.8458199999999998E-3</c:v>
                </c:pt>
                <c:pt idx="158433" formatCode="0.00E+00">
                  <c:v>5.7802799999999996E-3</c:v>
                </c:pt>
                <c:pt idx="158434" formatCode="0.00E+00">
                  <c:v>5.7110800000000003E-3</c:v>
                </c:pt>
                <c:pt idx="158435" formatCode="0.00E+00">
                  <c:v>5.6382799999999999E-3</c:v>
                </c:pt>
                <c:pt idx="158436" formatCode="0.00E+00">
                  <c:v>5.5619800000000002E-3</c:v>
                </c:pt>
                <c:pt idx="158437" formatCode="0.00E+00">
                  <c:v>5.4822300000000003E-3</c:v>
                </c:pt>
                <c:pt idx="158438" formatCode="0.00E+00">
                  <c:v>5.3991100000000004E-3</c:v>
                </c:pt>
                <c:pt idx="158439" formatCode="0.00E+00">
                  <c:v>5.31271E-3</c:v>
                </c:pt>
                <c:pt idx="158440" formatCode="0.00E+00">
                  <c:v>5.2230899999999997E-3</c:v>
                </c:pt>
                <c:pt idx="158441" formatCode="0.00E+00">
                  <c:v>5.1303399999999997E-3</c:v>
                </c:pt>
                <c:pt idx="158442" formatCode="0.00E+00">
                  <c:v>5.0345399999999997E-3</c:v>
                </c:pt>
                <c:pt idx="158443" formatCode="0.00E+00">
                  <c:v>4.93576E-3</c:v>
                </c:pt>
                <c:pt idx="158444" formatCode="0.00E+00">
                  <c:v>4.8340900000000001E-3</c:v>
                </c:pt>
                <c:pt idx="158445" formatCode="0.00E+00">
                  <c:v>4.7296100000000004E-3</c:v>
                </c:pt>
                <c:pt idx="158446" formatCode="0.00E+00">
                  <c:v>4.6223999999999996E-3</c:v>
                </c:pt>
                <c:pt idx="158447" formatCode="0.00E+00">
                  <c:v>4.5125499999999997E-3</c:v>
                </c:pt>
                <c:pt idx="158448" formatCode="0.00E+00">
                  <c:v>4.4001500000000002E-3</c:v>
                </c:pt>
                <c:pt idx="158449" formatCode="0.00E+00">
                  <c:v>4.2852699999999999E-3</c:v>
                </c:pt>
                <c:pt idx="158450" formatCode="0.00E+00">
                  <c:v>4.1680099999999998E-3</c:v>
                </c:pt>
                <c:pt idx="158451" formatCode="0.00E+00">
                  <c:v>4.0484400000000004E-3</c:v>
                </c:pt>
                <c:pt idx="158452" formatCode="0.00E+00">
                  <c:v>3.9266600000000002E-3</c:v>
                </c:pt>
                <c:pt idx="158453" formatCode="0.00E+00">
                  <c:v>3.8027500000000001E-3</c:v>
                </c:pt>
                <c:pt idx="158454" formatCode="0.00E+00">
                  <c:v>3.6768E-3</c:v>
                </c:pt>
                <c:pt idx="158455" formatCode="0.00E+00">
                  <c:v>3.5488999999999998E-3</c:v>
                </c:pt>
                <c:pt idx="158456" formatCode="0.00E+00">
                  <c:v>3.4191299999999998E-3</c:v>
                </c:pt>
                <c:pt idx="158457" formatCode="0.00E+00">
                  <c:v>3.2875700000000001E-3</c:v>
                </c:pt>
                <c:pt idx="158458" formatCode="0.00E+00">
                  <c:v>3.1543299999999999E-3</c:v>
                </c:pt>
                <c:pt idx="158459" formatCode="0.00E+00">
                  <c:v>3.0194800000000002E-3</c:v>
                </c:pt>
                <c:pt idx="158460" formatCode="0.00E+00">
                  <c:v>2.8831099999999999E-3</c:v>
                </c:pt>
                <c:pt idx="158461" formatCode="0.00E+00">
                  <c:v>2.7453099999999999E-3</c:v>
                </c:pt>
                <c:pt idx="158462" formatCode="0.00E+00">
                  <c:v>2.6061700000000001E-3</c:v>
                </c:pt>
                <c:pt idx="158463" formatCode="0.00E+00">
                  <c:v>2.4657699999999999E-3</c:v>
                </c:pt>
                <c:pt idx="158464" formatCode="0.00E+00">
                  <c:v>2.3241999999999998E-3</c:v>
                </c:pt>
                <c:pt idx="158465" formatCode="0.00E+00">
                  <c:v>2.18155E-3</c:v>
                </c:pt>
                <c:pt idx="158466" formatCode="0.00E+00">
                  <c:v>2.0379E-3</c:v>
                </c:pt>
                <c:pt idx="158467" formatCode="0.00E+00">
                  <c:v>1.8933400000000001E-3</c:v>
                </c:pt>
                <c:pt idx="158468" formatCode="0.00E+00">
                  <c:v>1.7479500000000001E-3</c:v>
                </c:pt>
                <c:pt idx="158469" formatCode="0.00E+00">
                  <c:v>1.6018199999999999E-3</c:v>
                </c:pt>
                <c:pt idx="158470" formatCode="0.00E+00">
                  <c:v>1.4550399999999999E-3</c:v>
                </c:pt>
                <c:pt idx="158471" formatCode="0.00E+00">
                  <c:v>1.3076800000000001E-3</c:v>
                </c:pt>
                <c:pt idx="158472" formatCode="0.00E+00">
                  <c:v>1.1598400000000001E-3</c:v>
                </c:pt>
                <c:pt idx="158473" formatCode="0.00E+00">
                  <c:v>1.0115899999999999E-3</c:v>
                </c:pt>
                <c:pt idx="158474" formatCode="0.00E+00">
                  <c:v>8.6302799999999995E-4</c:v>
                </c:pt>
                <c:pt idx="158475" formatCode="0.00E+00">
                  <c:v>7.14227E-4</c:v>
                </c:pt>
                <c:pt idx="158476" formatCode="0.00E+00">
                  <c:v>5.6527200000000002E-4</c:v>
                </c:pt>
                <c:pt idx="158477" formatCode="0.00E+00">
                  <c:v>4.1624499999999998E-4</c:v>
                </c:pt>
                <c:pt idx="158478" formatCode="0.00E+00">
                  <c:v>2.6722699999999998E-4</c:v>
                </c:pt>
                <c:pt idx="158479" formatCode="0.00E+00">
                  <c:v>1.18301E-4</c:v>
                </c:pt>
                <c:pt idx="158480" formatCode="0.00E+00">
                  <c:v>-3.04539E-5</c:v>
                </c:pt>
                <c:pt idx="158481" formatCode="0.00E+00">
                  <c:v>-1.7895699999999999E-4</c:v>
                </c:pt>
                <c:pt idx="158482" formatCode="0.00E+00">
                  <c:v>-3.27129E-4</c:v>
                </c:pt>
                <c:pt idx="158483" formatCode="0.00E+00">
                  <c:v>-4.7489E-4</c:v>
                </c:pt>
                <c:pt idx="158484" formatCode="0.00E+00">
                  <c:v>-6.2216099999999998E-4</c:v>
                </c:pt>
                <c:pt idx="158485" formatCode="0.00E+00">
                  <c:v>-7.6886499999999998E-4</c:v>
                </c:pt>
                <c:pt idx="158486" formatCode="0.00E+00">
                  <c:v>-9.1492400000000001E-4</c:v>
                </c:pt>
                <c:pt idx="158487" formatCode="0.00E+00">
                  <c:v>-1.0602599999999999E-3</c:v>
                </c:pt>
                <c:pt idx="158488" formatCode="0.00E+00">
                  <c:v>-1.2048E-3</c:v>
                </c:pt>
                <c:pt idx="158489" formatCode="0.00E+00">
                  <c:v>-1.3484599999999999E-3</c:v>
                </c:pt>
                <c:pt idx="158490" formatCode="0.00E+00">
                  <c:v>-1.49117E-3</c:v>
                </c:pt>
                <c:pt idx="158491" formatCode="0.00E+00">
                  <c:v>-1.6328600000000001E-3</c:v>
                </c:pt>
                <c:pt idx="158492" formatCode="0.00E+00">
                  <c:v>-1.77344E-3</c:v>
                </c:pt>
                <c:pt idx="158493" formatCode="0.00E+00">
                  <c:v>-1.91285E-3</c:v>
                </c:pt>
                <c:pt idx="158494" formatCode="0.00E+00">
                  <c:v>-2.0510099999999998E-3</c:v>
                </c:pt>
                <c:pt idx="158495" formatCode="0.00E+00">
                  <c:v>-2.1878499999999999E-3</c:v>
                </c:pt>
                <c:pt idx="158496" formatCode="0.00E+00">
                  <c:v>-2.3232999999999999E-3</c:v>
                </c:pt>
                <c:pt idx="158497" formatCode="0.00E+00">
                  <c:v>-2.4572700000000001E-3</c:v>
                </c:pt>
                <c:pt idx="158498" formatCode="0.00E+00">
                  <c:v>-2.5897200000000002E-3</c:v>
                </c:pt>
                <c:pt idx="158499" formatCode="0.00E+00">
                  <c:v>-2.72055E-3</c:v>
                </c:pt>
                <c:pt idx="158500" formatCode="0.00E+00">
                  <c:v>-2.8497000000000001E-3</c:v>
                </c:pt>
                <c:pt idx="158501" formatCode="0.00E+00">
                  <c:v>-2.9771099999999998E-3</c:v>
                </c:pt>
                <c:pt idx="158502" formatCode="0.00E+00">
                  <c:v>-3.1026999999999999E-3</c:v>
                </c:pt>
                <c:pt idx="158503" formatCode="0.00E+00">
                  <c:v>-3.2263999999999999E-3</c:v>
                </c:pt>
                <c:pt idx="158504" formatCode="0.00E+00">
                  <c:v>-3.3481399999999999E-3</c:v>
                </c:pt>
                <c:pt idx="158505" formatCode="0.00E+00">
                  <c:v>-3.4678700000000001E-3</c:v>
                </c:pt>
                <c:pt idx="158506" formatCode="0.00E+00">
                  <c:v>-3.5855000000000001E-3</c:v>
                </c:pt>
                <c:pt idx="158507" formatCode="0.00E+00">
                  <c:v>-3.70098E-3</c:v>
                </c:pt>
                <c:pt idx="158508" formatCode="0.00E+00">
                  <c:v>-3.81424E-3</c:v>
                </c:pt>
                <c:pt idx="158509" formatCode="0.00E+00">
                  <c:v>-3.9252000000000002E-3</c:v>
                </c:pt>
                <c:pt idx="158510" formatCode="0.00E+00">
                  <c:v>-4.0338199999999996E-3</c:v>
                </c:pt>
                <c:pt idx="158511" formatCode="0.00E+00">
                  <c:v>-4.1400300000000003E-3</c:v>
                </c:pt>
                <c:pt idx="158512" formatCode="0.00E+00">
                  <c:v>-4.2437500000000001E-3</c:v>
                </c:pt>
                <c:pt idx="158513" formatCode="0.00E+00">
                  <c:v>-4.3449400000000003E-3</c:v>
                </c:pt>
                <c:pt idx="158514" formatCode="0.00E+00">
                  <c:v>-4.4435200000000003E-3</c:v>
                </c:pt>
                <c:pt idx="158515" formatCode="0.00E+00">
                  <c:v>-4.5394399999999996E-3</c:v>
                </c:pt>
                <c:pt idx="158516" formatCode="0.00E+00">
                  <c:v>-4.6326400000000004E-3</c:v>
                </c:pt>
                <c:pt idx="158517" formatCode="0.00E+00">
                  <c:v>-4.7230500000000003E-3</c:v>
                </c:pt>
                <c:pt idx="158518" formatCode="0.00E+00">
                  <c:v>-4.8106299999999998E-3</c:v>
                </c:pt>
                <c:pt idx="158519" formatCode="0.00E+00">
                  <c:v>-4.8953E-3</c:v>
                </c:pt>
                <c:pt idx="158520" formatCode="0.00E+00">
                  <c:v>-4.9770200000000004E-3</c:v>
                </c:pt>
                <c:pt idx="158521" formatCode="0.00E+00">
                  <c:v>-5.0557299999999996E-3</c:v>
                </c:pt>
                <c:pt idx="158522" formatCode="0.00E+00">
                  <c:v>-5.1313799999999996E-3</c:v>
                </c:pt>
                <c:pt idx="158523" formatCode="0.00E+00">
                  <c:v>-5.20391E-3</c:v>
                </c:pt>
                <c:pt idx="158524" formatCode="0.00E+00">
                  <c:v>-5.27327E-3</c:v>
                </c:pt>
                <c:pt idx="158525" formatCode="0.00E+00">
                  <c:v>-5.3394000000000002E-3</c:v>
                </c:pt>
                <c:pt idx="158526" formatCode="0.00E+00">
                  <c:v>-5.4022599999999999E-3</c:v>
                </c:pt>
                <c:pt idx="158527" formatCode="0.00E+00">
                  <c:v>-5.4618000000000002E-3</c:v>
                </c:pt>
                <c:pt idx="158528" formatCode="0.00E+00">
                  <c:v>-5.5179699999999996E-3</c:v>
                </c:pt>
                <c:pt idx="158529" formatCode="0.00E+00">
                  <c:v>-5.5707200000000004E-3</c:v>
                </c:pt>
                <c:pt idx="158530" formatCode="0.00E+00">
                  <c:v>-5.6200099999999999E-3</c:v>
                </c:pt>
                <c:pt idx="158531" formatCode="0.00E+00">
                  <c:v>-5.6657900000000004E-3</c:v>
                </c:pt>
                <c:pt idx="158532" formatCode="0.00E+00">
                  <c:v>-5.7080200000000003E-3</c:v>
                </c:pt>
                <c:pt idx="158533" formatCode="0.00E+00">
                  <c:v>-5.7466699999999997E-3</c:v>
                </c:pt>
                <c:pt idx="158534" formatCode="0.00E+00">
                  <c:v>-5.7816899999999999E-3</c:v>
                </c:pt>
                <c:pt idx="158535" formatCode="0.00E+00">
                  <c:v>-5.8130300000000003E-3</c:v>
                </c:pt>
                <c:pt idx="158536" formatCode="0.00E+00">
                  <c:v>-5.84068E-3</c:v>
                </c:pt>
                <c:pt idx="158537" formatCode="0.00E+00">
                  <c:v>-5.8645900000000003E-3</c:v>
                </c:pt>
                <c:pt idx="158538" formatCode="0.00E+00">
                  <c:v>-5.8847200000000004E-3</c:v>
                </c:pt>
                <c:pt idx="158539" formatCode="0.00E+00">
                  <c:v>-5.9010599999999996E-3</c:v>
                </c:pt>
                <c:pt idx="158540" formatCode="0.00E+00">
                  <c:v>-5.91356E-3</c:v>
                </c:pt>
                <c:pt idx="158541" formatCode="0.00E+00">
                  <c:v>-5.9221999999999999E-3</c:v>
                </c:pt>
                <c:pt idx="158542" formatCode="0.00E+00">
                  <c:v>-5.9269600000000002E-3</c:v>
                </c:pt>
                <c:pt idx="158543" formatCode="0.00E+00">
                  <c:v>-5.9278100000000004E-3</c:v>
                </c:pt>
                <c:pt idx="158544" formatCode="0.00E+00">
                  <c:v>-5.9247400000000004E-3</c:v>
                </c:pt>
                <c:pt idx="158545" formatCode="0.00E+00">
                  <c:v>-5.9177099999999996E-3</c:v>
                </c:pt>
                <c:pt idx="158546" formatCode="0.00E+00">
                  <c:v>-5.9067199999999999E-3</c:v>
                </c:pt>
                <c:pt idx="158547" formatCode="0.00E+00">
                  <c:v>-5.8917500000000003E-3</c:v>
                </c:pt>
                <c:pt idx="158548" formatCode="0.00E+00">
                  <c:v>-5.8727900000000001E-3</c:v>
                </c:pt>
                <c:pt idx="158549" formatCode="0.00E+00">
                  <c:v>-5.8498300000000003E-3</c:v>
                </c:pt>
                <c:pt idx="158550" formatCode="0.00E+00">
                  <c:v>-5.8228500000000001E-3</c:v>
                </c:pt>
                <c:pt idx="158551" formatCode="0.00E+00">
                  <c:v>-5.7918600000000002E-3</c:v>
                </c:pt>
                <c:pt idx="158552" formatCode="0.00E+00">
                  <c:v>-5.7568599999999999E-3</c:v>
                </c:pt>
                <c:pt idx="158553" formatCode="0.00E+00">
                  <c:v>-5.7178300000000001E-3</c:v>
                </c:pt>
                <c:pt idx="158554" formatCode="0.00E+00">
                  <c:v>-5.6747999999999998E-3</c:v>
                </c:pt>
                <c:pt idx="158555" formatCode="0.00E+00">
                  <c:v>-5.6277499999999999E-3</c:v>
                </c:pt>
                <c:pt idx="158556" formatCode="0.00E+00">
                  <c:v>-5.5766899999999996E-3</c:v>
                </c:pt>
                <c:pt idx="158557" formatCode="0.00E+00">
                  <c:v>-5.5216500000000003E-3</c:v>
                </c:pt>
                <c:pt idx="158558" formatCode="0.00E+00">
                  <c:v>-5.4626299999999996E-3</c:v>
                </c:pt>
                <c:pt idx="158559" formatCode="0.00E+00">
                  <c:v>-5.3996499999999998E-3</c:v>
                </c:pt>
                <c:pt idx="158560" formatCode="0.00E+00">
                  <c:v>-5.33272E-3</c:v>
                </c:pt>
                <c:pt idx="158561" formatCode="0.00E+00">
                  <c:v>-5.2618700000000001E-3</c:v>
                </c:pt>
                <c:pt idx="158562" formatCode="0.00E+00">
                  <c:v>-5.1871299999999999E-3</c:v>
                </c:pt>
                <c:pt idx="158563" formatCode="0.00E+00">
                  <c:v>-5.1085200000000001E-3</c:v>
                </c:pt>
                <c:pt idx="158564" formatCode="0.00E+00">
                  <c:v>-5.0260699999999997E-3</c:v>
                </c:pt>
                <c:pt idx="158565" formatCode="0.00E+00">
                  <c:v>-4.9398200000000001E-3</c:v>
                </c:pt>
                <c:pt idx="158566" formatCode="0.00E+00">
                  <c:v>-4.8498100000000004E-3</c:v>
                </c:pt>
                <c:pt idx="158567" formatCode="0.00E+00">
                  <c:v>-4.7560700000000003E-3</c:v>
                </c:pt>
                <c:pt idx="158568" formatCode="0.00E+00">
                  <c:v>-4.6586500000000003E-3</c:v>
                </c:pt>
                <c:pt idx="158569" formatCode="0.00E+00">
                  <c:v>-4.5575900000000003E-3</c:v>
                </c:pt>
                <c:pt idx="158570" formatCode="0.00E+00">
                  <c:v>-4.4529399999999998E-3</c:v>
                </c:pt>
                <c:pt idx="158571" formatCode="0.00E+00">
                  <c:v>-4.3447700000000004E-3</c:v>
                </c:pt>
                <c:pt idx="158572" formatCode="0.00E+00">
                  <c:v>-4.2331199999999999E-3</c:v>
                </c:pt>
                <c:pt idx="158573" formatCode="0.00E+00">
                  <c:v>-4.1180399999999999E-3</c:v>
                </c:pt>
                <c:pt idx="158574" formatCode="0.00E+00">
                  <c:v>-3.9996199999999997E-3</c:v>
                </c:pt>
                <c:pt idx="158575" formatCode="0.00E+00">
                  <c:v>-3.8779000000000001E-3</c:v>
                </c:pt>
                <c:pt idx="158576" formatCode="0.00E+00">
                  <c:v>-3.7529600000000001E-3</c:v>
                </c:pt>
                <c:pt idx="158577" formatCode="0.00E+00">
                  <c:v>-3.62488E-3</c:v>
                </c:pt>
                <c:pt idx="158578" formatCode="0.00E+00">
                  <c:v>-3.4937100000000001E-3</c:v>
                </c:pt>
                <c:pt idx="158579" formatCode="0.00E+00">
                  <c:v>-3.3595500000000002E-3</c:v>
                </c:pt>
                <c:pt idx="158580" formatCode="0.00E+00">
                  <c:v>-3.2224799999999998E-3</c:v>
                </c:pt>
                <c:pt idx="158581" formatCode="0.00E+00">
                  <c:v>-3.0825700000000002E-3</c:v>
                </c:pt>
                <c:pt idx="158582" formatCode="0.00E+00">
                  <c:v>-2.9399199999999999E-3</c:v>
                </c:pt>
                <c:pt idx="158583" formatCode="0.00E+00">
                  <c:v>-2.7946099999999999E-3</c:v>
                </c:pt>
                <c:pt idx="158584" formatCode="0.00E+00">
                  <c:v>-2.6467399999999999E-3</c:v>
                </c:pt>
                <c:pt idx="158585" formatCode="0.00E+00">
                  <c:v>-2.4964100000000001E-3</c:v>
                </c:pt>
                <c:pt idx="158586" formatCode="0.00E+00">
                  <c:v>-2.3437100000000002E-3</c:v>
                </c:pt>
                <c:pt idx="158587" formatCode="0.00E+00">
                  <c:v>-2.1887400000000002E-3</c:v>
                </c:pt>
                <c:pt idx="158588" formatCode="0.00E+00">
                  <c:v>-2.0316100000000001E-3</c:v>
                </c:pt>
                <c:pt idx="158589" formatCode="0.00E+00">
                  <c:v>-1.87243E-3</c:v>
                </c:pt>
                <c:pt idx="158590" formatCode="0.00E+00">
                  <c:v>-1.71131E-3</c:v>
                </c:pt>
                <c:pt idx="158591" formatCode="0.00E+00">
                  <c:v>-1.5483599999999999E-3</c:v>
                </c:pt>
                <c:pt idx="158592" formatCode="0.00E+00">
                  <c:v>-1.3836899999999999E-3</c:v>
                </c:pt>
                <c:pt idx="158593" formatCode="0.00E+00">
                  <c:v>-1.2174200000000001E-3</c:v>
                </c:pt>
                <c:pt idx="158594" formatCode="0.00E+00">
                  <c:v>-1.0496699999999999E-3</c:v>
                </c:pt>
                <c:pt idx="158595" formatCode="0.00E+00">
                  <c:v>-8.8055800000000004E-4</c:v>
                </c:pt>
                <c:pt idx="158596" formatCode="0.00E+00">
                  <c:v>-7.1021699999999997E-4</c:v>
                </c:pt>
                <c:pt idx="158597" formatCode="0.00E+00">
                  <c:v>-5.3876800000000002E-4</c:v>
                </c:pt>
                <c:pt idx="158598" formatCode="0.00E+00">
                  <c:v>-3.6633999999999999E-4</c:v>
                </c:pt>
                <c:pt idx="158599" formatCode="0.00E+00">
                  <c:v>-1.93062E-4</c:v>
                </c:pt>
                <c:pt idx="158600" formatCode="0.00E+00">
                  <c:v>-1.9066600000000001E-5</c:v>
                </c:pt>
                <c:pt idx="158601" formatCode="0.00E+00">
                  <c:v>1.55513E-4</c:v>
                </c:pt>
                <c:pt idx="158602" formatCode="0.00E+00">
                  <c:v>3.3054200000000002E-4</c:v>
                </c:pt>
                <c:pt idx="158603" formatCode="0.00E+00">
                  <c:v>5.0588399999999996E-4</c:v>
                </c:pt>
                <c:pt idx="158604" formatCode="0.00E+00">
                  <c:v>6.8139999999999997E-4</c:v>
                </c:pt>
                <c:pt idx="158605" formatCode="0.00E+00">
                  <c:v>8.5695300000000003E-4</c:v>
                </c:pt>
                <c:pt idx="158606" formatCode="0.00E+00">
                  <c:v>1.0323999999999999E-3</c:v>
                </c:pt>
                <c:pt idx="158607" formatCode="0.00E+00">
                  <c:v>1.2076000000000001E-3</c:v>
                </c:pt>
                <c:pt idx="158608" formatCode="0.00E+00">
                  <c:v>1.3824200000000001E-3</c:v>
                </c:pt>
                <c:pt idx="158609" formatCode="0.00E+00">
                  <c:v>1.5567000000000001E-3</c:v>
                </c:pt>
                <c:pt idx="158610" formatCode="0.00E+00">
                  <c:v>1.7303100000000001E-3</c:v>
                </c:pt>
                <c:pt idx="158611" formatCode="0.00E+00">
                  <c:v>1.90311E-3</c:v>
                </c:pt>
                <c:pt idx="158612" formatCode="0.00E+00">
                  <c:v>2.0749399999999999E-3</c:v>
                </c:pt>
                <c:pt idx="158613" formatCode="0.00E+00">
                  <c:v>2.24566E-3</c:v>
                </c:pt>
                <c:pt idx="158614" formatCode="0.00E+00">
                  <c:v>2.4151400000000001E-3</c:v>
                </c:pt>
                <c:pt idx="158615" formatCode="0.00E+00">
                  <c:v>2.5832199999999998E-3</c:v>
                </c:pt>
                <c:pt idx="158616" formatCode="0.00E+00">
                  <c:v>2.74976E-3</c:v>
                </c:pt>
                <c:pt idx="158617" formatCode="0.00E+00">
                  <c:v>2.9146200000000001E-3</c:v>
                </c:pt>
                <c:pt idx="158618" formatCode="0.00E+00">
                  <c:v>3.0776599999999999E-3</c:v>
                </c:pt>
                <c:pt idx="158619" formatCode="0.00E+00">
                  <c:v>3.2387200000000001E-3</c:v>
                </c:pt>
                <c:pt idx="158620" formatCode="0.00E+00">
                  <c:v>3.3976800000000001E-3</c:v>
                </c:pt>
                <c:pt idx="158621" formatCode="0.00E+00">
                  <c:v>3.5543900000000002E-3</c:v>
                </c:pt>
                <c:pt idx="158622" formatCode="0.00E+00">
                  <c:v>3.70871E-3</c:v>
                </c:pt>
                <c:pt idx="158623" formatCode="0.00E+00">
                  <c:v>3.8605000000000002E-3</c:v>
                </c:pt>
                <c:pt idx="158624" formatCode="0.00E+00">
                  <c:v>4.0096300000000001E-3</c:v>
                </c:pt>
                <c:pt idx="158625" formatCode="0.00E+00">
                  <c:v>4.1559500000000003E-3</c:v>
                </c:pt>
                <c:pt idx="158626" formatCode="0.00E+00">
                  <c:v>4.2993399999999996E-3</c:v>
                </c:pt>
                <c:pt idx="158627" formatCode="0.00E+00">
                  <c:v>4.4396699999999997E-3</c:v>
                </c:pt>
                <c:pt idx="158628" formatCode="0.00E+00">
                  <c:v>4.5767999999999998E-3</c:v>
                </c:pt>
                <c:pt idx="158629" formatCode="0.00E+00">
                  <c:v>4.7106099999999996E-3</c:v>
                </c:pt>
                <c:pt idx="158630" formatCode="0.00E+00">
                  <c:v>4.8409799999999999E-3</c:v>
                </c:pt>
                <c:pt idx="158631" formatCode="0.00E+00">
                  <c:v>4.9677699999999998E-3</c:v>
                </c:pt>
                <c:pt idx="158632" formatCode="0.00E+00">
                  <c:v>5.0908699999999999E-3</c:v>
                </c:pt>
                <c:pt idx="158633" formatCode="0.00E+00">
                  <c:v>5.2101600000000001E-3</c:v>
                </c:pt>
                <c:pt idx="158634" formatCode="0.00E+00">
                  <c:v>5.3255300000000002E-3</c:v>
                </c:pt>
                <c:pt idx="158635" formatCode="0.00E+00">
                  <c:v>5.4368699999999999E-3</c:v>
                </c:pt>
                <c:pt idx="158636" formatCode="0.00E+00">
                  <c:v>5.54406E-3</c:v>
                </c:pt>
                <c:pt idx="158637" formatCode="0.00E+00">
                  <c:v>5.6470000000000001E-3</c:v>
                </c:pt>
                <c:pt idx="158638" formatCode="0.00E+00">
                  <c:v>5.7456E-3</c:v>
                </c:pt>
                <c:pt idx="158639" formatCode="0.00E+00">
                  <c:v>5.8397400000000004E-3</c:v>
                </c:pt>
                <c:pt idx="158640" formatCode="0.00E+00">
                  <c:v>5.92934E-3</c:v>
                </c:pt>
                <c:pt idx="158641" formatCode="0.00E+00">
                  <c:v>6.0143100000000001E-3</c:v>
                </c:pt>
                <c:pt idx="158642" formatCode="0.00E+00">
                  <c:v>6.0945499999999998E-3</c:v>
                </c:pt>
                <c:pt idx="158643" formatCode="0.00E+00">
                  <c:v>6.1699900000000002E-3</c:v>
                </c:pt>
                <c:pt idx="158644" formatCode="0.00E+00">
                  <c:v>6.2405500000000001E-3</c:v>
                </c:pt>
                <c:pt idx="158645" formatCode="0.00E+00">
                  <c:v>6.3061499999999999E-3</c:v>
                </c:pt>
                <c:pt idx="158646" formatCode="0.00E+00">
                  <c:v>6.3667200000000002E-3</c:v>
                </c:pt>
                <c:pt idx="158647" formatCode="0.00E+00">
                  <c:v>6.4221900000000004E-3</c:v>
                </c:pt>
                <c:pt idx="158648" formatCode="0.00E+00">
                  <c:v>6.4725E-3</c:v>
                </c:pt>
                <c:pt idx="158649" formatCode="0.00E+00">
                  <c:v>6.5176000000000001E-3</c:v>
                </c:pt>
                <c:pt idx="158650" formatCode="0.00E+00">
                  <c:v>6.5574300000000004E-3</c:v>
                </c:pt>
                <c:pt idx="158651" formatCode="0.00E+00">
                  <c:v>6.5919500000000001E-3</c:v>
                </c:pt>
                <c:pt idx="158652" formatCode="0.00E+00">
                  <c:v>6.6211100000000004E-3</c:v>
                </c:pt>
                <c:pt idx="158653" formatCode="0.00E+00">
                  <c:v>6.6448699999999998E-3</c:v>
                </c:pt>
                <c:pt idx="158654" formatCode="0.00E+00">
                  <c:v>6.6632000000000002E-3</c:v>
                </c:pt>
                <c:pt idx="158655" formatCode="0.00E+00">
                  <c:v>6.67608E-3</c:v>
                </c:pt>
                <c:pt idx="158656" formatCode="0.00E+00">
                  <c:v>6.6834700000000004E-3</c:v>
                </c:pt>
                <c:pt idx="158657" formatCode="0.00E+00">
                  <c:v>6.6853599999999996E-3</c:v>
                </c:pt>
                <c:pt idx="158658" formatCode="0.00E+00">
                  <c:v>6.6817400000000002E-3</c:v>
                </c:pt>
                <c:pt idx="158659" formatCode="0.00E+00">
                  <c:v>6.6725999999999999E-3</c:v>
                </c:pt>
                <c:pt idx="158660" formatCode="0.00E+00">
                  <c:v>6.6579300000000003E-3</c:v>
                </c:pt>
                <c:pt idx="158661" formatCode="0.00E+00">
                  <c:v>6.6377500000000004E-3</c:v>
                </c:pt>
                <c:pt idx="158662" formatCode="0.00E+00">
                  <c:v>6.6120399999999996E-3</c:v>
                </c:pt>
                <c:pt idx="158663" formatCode="0.00E+00">
                  <c:v>6.5808400000000001E-3</c:v>
                </c:pt>
                <c:pt idx="158664" formatCode="0.00E+00">
                  <c:v>6.5441600000000003E-3</c:v>
                </c:pt>
                <c:pt idx="158665" formatCode="0.00E+00">
                  <c:v>6.5020099999999999E-3</c:v>
                </c:pt>
                <c:pt idx="158666" formatCode="0.00E+00">
                  <c:v>6.4544299999999997E-3</c:v>
                </c:pt>
                <c:pt idx="158667" formatCode="0.00E+00">
                  <c:v>6.4014600000000003E-3</c:v>
                </c:pt>
                <c:pt idx="158668" formatCode="0.00E+00">
                  <c:v>6.3431199999999998E-3</c:v>
                </c:pt>
                <c:pt idx="158669" formatCode="0.00E+00">
                  <c:v>6.2794699999999997E-3</c:v>
                </c:pt>
                <c:pt idx="158670" formatCode="0.00E+00">
                  <c:v>6.2105499999999996E-3</c:v>
                </c:pt>
                <c:pt idx="158671" formatCode="0.00E+00">
                  <c:v>6.1364200000000001E-3</c:v>
                </c:pt>
                <c:pt idx="158672" formatCode="0.00E+00">
                  <c:v>6.0571399999999999E-3</c:v>
                </c:pt>
                <c:pt idx="158673" formatCode="0.00E+00">
                  <c:v>5.9727699999999996E-3</c:v>
                </c:pt>
                <c:pt idx="158674" formatCode="0.00E+00">
                  <c:v>5.8833699999999997E-3</c:v>
                </c:pt>
                <c:pt idx="158675" formatCode="0.00E+00">
                  <c:v>5.7890399999999996E-3</c:v>
                </c:pt>
                <c:pt idx="158676" formatCode="0.00E+00">
                  <c:v>5.6898299999999999E-3</c:v>
                </c:pt>
                <c:pt idx="158677" formatCode="0.00E+00">
                  <c:v>5.5858399999999999E-3</c:v>
                </c:pt>
                <c:pt idx="158678" formatCode="0.00E+00">
                  <c:v>5.47716E-3</c:v>
                </c:pt>
                <c:pt idx="158679" formatCode="0.00E+00">
                  <c:v>5.3638699999999997E-3</c:v>
                </c:pt>
                <c:pt idx="158680" formatCode="0.00E+00">
                  <c:v>5.2460800000000002E-3</c:v>
                </c:pt>
                <c:pt idx="158681" formatCode="0.00E+00">
                  <c:v>5.1238799999999999E-3</c:v>
                </c:pt>
                <c:pt idx="158682" formatCode="0.00E+00">
                  <c:v>4.99739E-3</c:v>
                </c:pt>
                <c:pt idx="158683" formatCode="0.00E+00">
                  <c:v>4.8667099999999998E-3</c:v>
                </c:pt>
                <c:pt idx="158684" formatCode="0.00E+00">
                  <c:v>4.7319500000000004E-3</c:v>
                </c:pt>
                <c:pt idx="158685" formatCode="0.00E+00">
                  <c:v>4.5932400000000002E-3</c:v>
                </c:pt>
                <c:pt idx="158686" formatCode="0.00E+00">
                  <c:v>4.4507000000000001E-3</c:v>
                </c:pt>
                <c:pt idx="158687" formatCode="0.00E+00">
                  <c:v>4.3044399999999997E-3</c:v>
                </c:pt>
                <c:pt idx="158688" formatCode="0.00E+00">
                  <c:v>4.1546100000000004E-3</c:v>
                </c:pt>
                <c:pt idx="158689" formatCode="0.00E+00">
                  <c:v>4.0013399999999999E-3</c:v>
                </c:pt>
                <c:pt idx="158690" formatCode="0.00E+00">
                  <c:v>3.8447500000000001E-3</c:v>
                </c:pt>
                <c:pt idx="158691" formatCode="0.00E+00">
                  <c:v>3.68499E-3</c:v>
                </c:pt>
                <c:pt idx="158692" formatCode="0.00E+00">
                  <c:v>3.52221E-3</c:v>
                </c:pt>
                <c:pt idx="158693" formatCode="0.00E+00">
                  <c:v>3.3565399999999999E-3</c:v>
                </c:pt>
                <c:pt idx="158694" formatCode="0.00E+00">
                  <c:v>3.1881399999999999E-3</c:v>
                </c:pt>
                <c:pt idx="158695" formatCode="0.00E+00">
                  <c:v>3.0171500000000001E-3</c:v>
                </c:pt>
                <c:pt idx="158696" formatCode="0.00E+00">
                  <c:v>2.84373E-3</c:v>
                </c:pt>
                <c:pt idx="158697" formatCode="0.00E+00">
                  <c:v>2.66804E-3</c:v>
                </c:pt>
                <c:pt idx="158698" formatCode="0.00E+00">
                  <c:v>2.49023E-3</c:v>
                </c:pt>
                <c:pt idx="158699" formatCode="0.00E+00">
                  <c:v>2.3104599999999999E-3</c:v>
                </c:pt>
                <c:pt idx="158700" formatCode="0.00E+00">
                  <c:v>2.12889E-3</c:v>
                </c:pt>
                <c:pt idx="158701" formatCode="0.00E+00">
                  <c:v>1.94568E-3</c:v>
                </c:pt>
                <c:pt idx="158702" formatCode="0.00E+00">
                  <c:v>1.761E-3</c:v>
                </c:pt>
                <c:pt idx="158703" formatCode="0.00E+00">
                  <c:v>1.5750199999999999E-3</c:v>
                </c:pt>
                <c:pt idx="158704" formatCode="0.00E+00">
                  <c:v>1.3879000000000001E-3</c:v>
                </c:pt>
                <c:pt idx="158705" formatCode="0.00E+00">
                  <c:v>1.1998099999999999E-3</c:v>
                </c:pt>
                <c:pt idx="158706" formatCode="0.00E+00">
                  <c:v>1.0109100000000001E-3</c:v>
                </c:pt>
                <c:pt idx="158707" formatCode="0.00E+00">
                  <c:v>8.2138100000000004E-4</c:v>
                </c:pt>
                <c:pt idx="158708" formatCode="0.00E+00">
                  <c:v>6.3138400000000003E-4</c:v>
                </c:pt>
                <c:pt idx="158709" formatCode="0.00E+00">
                  <c:v>4.4109100000000001E-4</c:v>
                </c:pt>
                <c:pt idx="158710" formatCode="0.00E+00">
                  <c:v>2.50671E-4</c:v>
                </c:pt>
                <c:pt idx="158711" formatCode="0.00E+00">
                  <c:v>6.0293300000000001E-5</c:v>
                </c:pt>
                <c:pt idx="158712" formatCode="0.00E+00">
                  <c:v>-1.2987299999999999E-4</c:v>
                </c:pt>
                <c:pt idx="158713" formatCode="0.00E+00">
                  <c:v>-3.1965900000000002E-4</c:v>
                </c:pt>
                <c:pt idx="158714" formatCode="0.00E+00">
                  <c:v>-5.0889700000000002E-4</c:v>
                </c:pt>
                <c:pt idx="158715" formatCode="0.00E+00">
                  <c:v>-6.9742100000000004E-4</c:v>
                </c:pt>
                <c:pt idx="158716" formatCode="0.00E+00">
                  <c:v>-8.8506399999999997E-4</c:v>
                </c:pt>
                <c:pt idx="158717" formatCode="0.00E+00">
                  <c:v>-1.0716600000000001E-3</c:v>
                </c:pt>
                <c:pt idx="158718" formatCode="0.00E+00">
                  <c:v>-1.25705E-3</c:v>
                </c:pt>
                <c:pt idx="158719" formatCode="0.00E+00">
                  <c:v>-1.44107E-3</c:v>
                </c:pt>
                <c:pt idx="158720" formatCode="0.00E+00">
                  <c:v>-1.6235500000000001E-3</c:v>
                </c:pt>
                <c:pt idx="158721" formatCode="0.00E+00">
                  <c:v>-1.8043499999999999E-3</c:v>
                </c:pt>
                <c:pt idx="158722" formatCode="0.00E+00">
                  <c:v>-1.9832999999999999E-3</c:v>
                </c:pt>
                <c:pt idx="158723" formatCode="0.00E+00">
                  <c:v>-2.1602499999999998E-3</c:v>
                </c:pt>
                <c:pt idx="158724" formatCode="0.00E+00">
                  <c:v>-2.33505E-3</c:v>
                </c:pt>
                <c:pt idx="158725" formatCode="0.00E+00">
                  <c:v>-2.5075499999999999E-3</c:v>
                </c:pt>
                <c:pt idx="158726" formatCode="0.00E+00">
                  <c:v>-2.6775900000000001E-3</c:v>
                </c:pt>
                <c:pt idx="158727" formatCode="0.00E+00">
                  <c:v>-2.84505E-3</c:v>
                </c:pt>
                <c:pt idx="158728" formatCode="0.00E+00">
                  <c:v>-3.0097700000000002E-3</c:v>
                </c:pt>
                <c:pt idx="158729" formatCode="0.00E+00">
                  <c:v>-3.17162E-3</c:v>
                </c:pt>
                <c:pt idx="158730" formatCode="0.00E+00">
                  <c:v>-3.3304599999999999E-3</c:v>
                </c:pt>
                <c:pt idx="158731" formatCode="0.00E+00">
                  <c:v>-3.4861699999999998E-3</c:v>
                </c:pt>
                <c:pt idx="158732" formatCode="0.00E+00">
                  <c:v>-3.6386000000000001E-3</c:v>
                </c:pt>
                <c:pt idx="158733" formatCode="0.00E+00">
                  <c:v>-3.78765E-3</c:v>
                </c:pt>
                <c:pt idx="158734" formatCode="0.00E+00">
                  <c:v>-3.9331799999999997E-3</c:v>
                </c:pt>
                <c:pt idx="158735" formatCode="0.00E+00">
                  <c:v>-4.07508E-3</c:v>
                </c:pt>
                <c:pt idx="158736" formatCode="0.00E+00">
                  <c:v>-4.21324E-3</c:v>
                </c:pt>
                <c:pt idx="158737" formatCode="0.00E+00">
                  <c:v>-4.3475400000000004E-3</c:v>
                </c:pt>
                <c:pt idx="158738" formatCode="0.00E+00">
                  <c:v>-4.4778800000000001E-3</c:v>
                </c:pt>
                <c:pt idx="158739" formatCode="0.00E+00">
                  <c:v>-4.6041700000000003E-3</c:v>
                </c:pt>
                <c:pt idx="158740" formatCode="0.00E+00">
                  <c:v>-4.7263000000000001E-3</c:v>
                </c:pt>
                <c:pt idx="158741" formatCode="0.00E+00">
                  <c:v>-4.8441700000000001E-3</c:v>
                </c:pt>
                <c:pt idx="158742" formatCode="0.00E+00">
                  <c:v>-4.9577099999999997E-3</c:v>
                </c:pt>
                <c:pt idx="158743" formatCode="0.00E+00">
                  <c:v>-5.0668299999999996E-3</c:v>
                </c:pt>
                <c:pt idx="158744" formatCode="0.00E+00">
                  <c:v>-5.1714400000000002E-3</c:v>
                </c:pt>
                <c:pt idx="158745" formatCode="0.00E+00">
                  <c:v>-5.2714800000000003E-3</c:v>
                </c:pt>
                <c:pt idx="158746" formatCode="0.00E+00">
                  <c:v>-5.3668800000000001E-3</c:v>
                </c:pt>
                <c:pt idx="158747" formatCode="0.00E+00">
                  <c:v>-5.4575600000000002E-3</c:v>
                </c:pt>
                <c:pt idx="158748" formatCode="0.00E+00">
                  <c:v>-5.5434600000000001E-3</c:v>
                </c:pt>
                <c:pt idx="158749" formatCode="0.00E+00">
                  <c:v>-5.6245399999999999E-3</c:v>
                </c:pt>
                <c:pt idx="158750" formatCode="0.00E+00">
                  <c:v>-5.7007400000000001E-3</c:v>
                </c:pt>
                <c:pt idx="158751" formatCode="0.00E+00">
                  <c:v>-5.7720200000000001E-3</c:v>
                </c:pt>
                <c:pt idx="158752" formatCode="0.00E+00">
                  <c:v>-5.8383300000000001E-3</c:v>
                </c:pt>
                <c:pt idx="158753" formatCode="0.00E+00">
                  <c:v>-5.8996300000000003E-3</c:v>
                </c:pt>
                <c:pt idx="158754" formatCode="0.00E+00">
                  <c:v>-5.9559000000000001E-3</c:v>
                </c:pt>
                <c:pt idx="158755" formatCode="0.00E+00">
                  <c:v>-6.0070999999999996E-3</c:v>
                </c:pt>
                <c:pt idx="158756" formatCode="0.00E+00">
                  <c:v>-6.0532199999999998E-3</c:v>
                </c:pt>
                <c:pt idx="158757" formatCode="0.00E+00">
                  <c:v>-6.0942399999999999E-3</c:v>
                </c:pt>
                <c:pt idx="158758" formatCode="0.00E+00">
                  <c:v>-6.1301400000000001E-3</c:v>
                </c:pt>
                <c:pt idx="158759" formatCode="0.00E+00">
                  <c:v>-6.1609300000000002E-3</c:v>
                </c:pt>
                <c:pt idx="158760" formatCode="0.00E+00">
                  <c:v>-6.1865799999999997E-3</c:v>
                </c:pt>
                <c:pt idx="158761" formatCode="0.00E+00">
                  <c:v>-6.20712E-3</c:v>
                </c:pt>
                <c:pt idx="158762" formatCode="0.00E+00">
                  <c:v>-6.2225400000000004E-3</c:v>
                </c:pt>
                <c:pt idx="158763" formatCode="0.00E+00">
                  <c:v>-6.2328599999999998E-3</c:v>
                </c:pt>
                <c:pt idx="158764" formatCode="0.00E+00">
                  <c:v>-6.23808E-3</c:v>
                </c:pt>
                <c:pt idx="158765" formatCode="0.00E+00">
                  <c:v>-6.2382399999999999E-3</c:v>
                </c:pt>
                <c:pt idx="158766" formatCode="0.00E+00">
                  <c:v>-6.2333600000000003E-3</c:v>
                </c:pt>
                <c:pt idx="158767" formatCode="0.00E+00">
                  <c:v>-6.22347E-3</c:v>
                </c:pt>
                <c:pt idx="158768" formatCode="0.00E+00">
                  <c:v>-6.2085999999999999E-3</c:v>
                </c:pt>
                <c:pt idx="158769" formatCode="0.00E+00">
                  <c:v>-6.1887799999999996E-3</c:v>
                </c:pt>
                <c:pt idx="158770" formatCode="0.00E+00">
                  <c:v>-6.1640699999999998E-3</c:v>
                </c:pt>
                <c:pt idx="158771" formatCode="0.00E+00">
                  <c:v>-6.1345100000000001E-3</c:v>
                </c:pt>
                <c:pt idx="158772" formatCode="0.00E+00">
                  <c:v>-6.1001500000000004E-3</c:v>
                </c:pt>
                <c:pt idx="158773" formatCode="0.00E+00">
                  <c:v>-6.0610400000000002E-3</c:v>
                </c:pt>
                <c:pt idx="158774" formatCode="0.00E+00">
                  <c:v>-6.01725E-3</c:v>
                </c:pt>
                <c:pt idx="158775" formatCode="0.00E+00">
                  <c:v>-5.9688400000000004E-3</c:v>
                </c:pt>
                <c:pt idx="158776" formatCode="0.00E+00">
                  <c:v>-5.9158700000000002E-3</c:v>
                </c:pt>
                <c:pt idx="158777" formatCode="0.00E+00">
                  <c:v>-5.8584099999999997E-3</c:v>
                </c:pt>
                <c:pt idx="158778" formatCode="0.00E+00">
                  <c:v>-5.7965400000000002E-3</c:v>
                </c:pt>
                <c:pt idx="158779" formatCode="0.00E+00">
                  <c:v>-5.7303299999999996E-3</c:v>
                </c:pt>
                <c:pt idx="158780" formatCode="0.00E+00">
                  <c:v>-5.65987E-3</c:v>
                </c:pt>
                <c:pt idx="158781" formatCode="0.00E+00">
                  <c:v>-5.58524E-3</c:v>
                </c:pt>
                <c:pt idx="158782" formatCode="0.00E+00">
                  <c:v>-5.50652E-3</c:v>
                </c:pt>
                <c:pt idx="158783" formatCode="0.00E+00">
                  <c:v>-5.4238100000000003E-3</c:v>
                </c:pt>
                <c:pt idx="158784" formatCode="0.00E+00">
                  <c:v>-5.3371900000000003E-3</c:v>
                </c:pt>
                <c:pt idx="158785" formatCode="0.00E+00">
                  <c:v>-5.2467599999999996E-3</c:v>
                </c:pt>
                <c:pt idx="158786" formatCode="0.00E+00">
                  <c:v>-5.1526300000000001E-3</c:v>
                </c:pt>
                <c:pt idx="158787" formatCode="0.00E+00">
                  <c:v>-5.0548900000000003E-3</c:v>
                </c:pt>
                <c:pt idx="158788" formatCode="0.00E+00">
                  <c:v>-4.9536299999999997E-3</c:v>
                </c:pt>
                <c:pt idx="158789" formatCode="0.00E+00">
                  <c:v>-4.8489800000000001E-3</c:v>
                </c:pt>
                <c:pt idx="158790" formatCode="0.00E+00">
                  <c:v>-4.7410300000000002E-3</c:v>
                </c:pt>
                <c:pt idx="158791" formatCode="0.00E+00">
                  <c:v>-4.6299000000000002E-3</c:v>
                </c:pt>
                <c:pt idx="158792" formatCode="0.00E+00">
                  <c:v>-4.5156900000000002E-3</c:v>
                </c:pt>
                <c:pt idx="158793" formatCode="0.00E+00">
                  <c:v>-4.3985200000000004E-3</c:v>
                </c:pt>
                <c:pt idx="158794" formatCode="0.00E+00">
                  <c:v>-4.2785000000000002E-3</c:v>
                </c:pt>
                <c:pt idx="158795" formatCode="0.00E+00">
                  <c:v>-4.1557499999999997E-3</c:v>
                </c:pt>
                <c:pt idx="158796" formatCode="0.00E+00">
                  <c:v>-4.03039E-3</c:v>
                </c:pt>
                <c:pt idx="158797" formatCode="0.00E+00">
                  <c:v>-3.90252E-3</c:v>
                </c:pt>
                <c:pt idx="158798" formatCode="0.00E+00">
                  <c:v>-3.7722799999999998E-3</c:v>
                </c:pt>
                <c:pt idx="158799" formatCode="0.00E+00">
                  <c:v>-3.63979E-3</c:v>
                </c:pt>
                <c:pt idx="158800" formatCode="0.00E+00">
                  <c:v>-3.5051499999999998E-3</c:v>
                </c:pt>
                <c:pt idx="158801" formatCode="0.00E+00">
                  <c:v>-3.3685E-3</c:v>
                </c:pt>
                <c:pt idx="158802" formatCode="0.00E+00">
                  <c:v>-3.22996E-3</c:v>
                </c:pt>
                <c:pt idx="158803" formatCode="0.00E+00">
                  <c:v>-3.0896500000000002E-3</c:v>
                </c:pt>
                <c:pt idx="158804" formatCode="0.00E+00">
                  <c:v>-2.9477000000000001E-3</c:v>
                </c:pt>
                <c:pt idx="158805" formatCode="0.00E+00">
                  <c:v>-2.8042200000000001E-3</c:v>
                </c:pt>
                <c:pt idx="158806" formatCode="0.00E+00">
                  <c:v>-2.6593400000000001E-3</c:v>
                </c:pt>
                <c:pt idx="158807" formatCode="0.00E+00">
                  <c:v>-2.5131900000000002E-3</c:v>
                </c:pt>
                <c:pt idx="158808" formatCode="0.00E+00">
                  <c:v>-2.3658799999999999E-3</c:v>
                </c:pt>
                <c:pt idx="158809" formatCode="0.00E+00">
                  <c:v>-2.21754E-3</c:v>
                </c:pt>
                <c:pt idx="158810" formatCode="0.00E+00">
                  <c:v>-2.0682999999999999E-3</c:v>
                </c:pt>
                <c:pt idx="158811" formatCode="0.00E+00">
                  <c:v>-1.9182699999999999E-3</c:v>
                </c:pt>
                <c:pt idx="158812" formatCode="0.00E+00">
                  <c:v>-1.76757E-3</c:v>
                </c:pt>
                <c:pt idx="158813" formatCode="0.00E+00">
                  <c:v>-1.61633E-3</c:v>
                </c:pt>
                <c:pt idx="158814" formatCode="0.00E+00">
                  <c:v>-1.4646699999999999E-3</c:v>
                </c:pt>
                <c:pt idx="158815" formatCode="0.00E+00">
                  <c:v>-1.3127099999999999E-3</c:v>
                </c:pt>
                <c:pt idx="158816" formatCode="0.00E+00">
                  <c:v>-1.1605599999999999E-3</c:v>
                </c:pt>
                <c:pt idx="158817" formatCode="0.00E+00">
                  <c:v>-1.00833E-3</c:v>
                </c:pt>
                <c:pt idx="158818" formatCode="0.00E+00">
                  <c:v>-8.56159E-4</c:v>
                </c:pt>
                <c:pt idx="158819" formatCode="0.00E+00">
                  <c:v>-7.0414499999999999E-4</c:v>
                </c:pt>
                <c:pt idx="158820" formatCode="0.00E+00">
                  <c:v>-5.5240499999999995E-4</c:v>
                </c:pt>
                <c:pt idx="158821" formatCode="0.00E+00">
                  <c:v>-4.01049E-4</c:v>
                </c:pt>
                <c:pt idx="158822" formatCode="0.00E+00">
                  <c:v>-2.50189E-4</c:v>
                </c:pt>
                <c:pt idx="158823" formatCode="0.00E+00">
                  <c:v>-9.9933199999999994E-5</c:v>
                </c:pt>
                <c:pt idx="158824" formatCode="0.00E+00">
                  <c:v>4.96125E-5</c:v>
                </c:pt>
                <c:pt idx="158825" formatCode="0.00E+00">
                  <c:v>1.9834299999999999E-4</c:v>
                </c:pt>
                <c:pt idx="158826" formatCode="0.00E+00">
                  <c:v>3.4615399999999999E-4</c:v>
                </c:pt>
                <c:pt idx="158827" formatCode="0.00E+00">
                  <c:v>4.9294599999999997E-4</c:v>
                </c:pt>
                <c:pt idx="158828" formatCode="0.00E+00">
                  <c:v>6.3861799999999998E-4</c:v>
                </c:pt>
                <c:pt idx="158829" formatCode="0.00E+00">
                  <c:v>7.8307300000000002E-4</c:v>
                </c:pt>
                <c:pt idx="158830" formatCode="0.00E+00">
                  <c:v>9.26216E-4</c:v>
                </c:pt>
                <c:pt idx="158831" formatCode="0.00E+00">
                  <c:v>1.06795E-3</c:v>
                </c:pt>
                <c:pt idx="158832" formatCode="0.00E+00">
                  <c:v>1.20819E-3</c:v>
                </c:pt>
                <c:pt idx="158833" formatCode="0.00E+00">
                  <c:v>1.3468499999999999E-3</c:v>
                </c:pt>
                <c:pt idx="158834" formatCode="0.00E+00">
                  <c:v>1.48383E-3</c:v>
                </c:pt>
                <c:pt idx="158835" formatCode="0.00E+00">
                  <c:v>1.6190600000000001E-3</c:v>
                </c:pt>
                <c:pt idx="158836" formatCode="0.00E+00">
                  <c:v>1.75245E-3</c:v>
                </c:pt>
                <c:pt idx="158837" formatCode="0.00E+00">
                  <c:v>1.8839200000000001E-3</c:v>
                </c:pt>
                <c:pt idx="158838" formatCode="0.00E+00">
                  <c:v>2.0133899999999999E-3</c:v>
                </c:pt>
                <c:pt idx="158839" formatCode="0.00E+00">
                  <c:v>2.1408E-3</c:v>
                </c:pt>
                <c:pt idx="158840" formatCode="0.00E+00">
                  <c:v>2.2660599999999999E-3</c:v>
                </c:pt>
                <c:pt idx="158841" formatCode="0.00E+00">
                  <c:v>2.3890999999999999E-3</c:v>
                </c:pt>
                <c:pt idx="158842" formatCode="0.00E+00">
                  <c:v>2.50986E-3</c:v>
                </c:pt>
                <c:pt idx="158843" formatCode="0.00E+00">
                  <c:v>2.6282800000000002E-3</c:v>
                </c:pt>
                <c:pt idx="158844" formatCode="0.00E+00">
                  <c:v>2.74428E-3</c:v>
                </c:pt>
                <c:pt idx="158845" formatCode="0.00E+00">
                  <c:v>2.8578200000000001E-3</c:v>
                </c:pt>
                <c:pt idx="158846" formatCode="0.00E+00">
                  <c:v>2.9688200000000001E-3</c:v>
                </c:pt>
                <c:pt idx="158847" formatCode="0.00E+00">
                  <c:v>3.0772400000000002E-3</c:v>
                </c:pt>
                <c:pt idx="158848" formatCode="0.00E+00">
                  <c:v>3.1830199999999999E-3</c:v>
                </c:pt>
                <c:pt idx="158849" formatCode="0.00E+00">
                  <c:v>3.2861100000000001E-3</c:v>
                </c:pt>
                <c:pt idx="158850" formatCode="0.00E+00">
                  <c:v>3.38646E-3</c:v>
                </c:pt>
                <c:pt idx="158851" formatCode="0.00E+00">
                  <c:v>3.4840299999999999E-3</c:v>
                </c:pt>
                <c:pt idx="158852" formatCode="0.00E+00">
                  <c:v>3.5787700000000002E-3</c:v>
                </c:pt>
                <c:pt idx="158853" formatCode="0.00E+00">
                  <c:v>3.6706400000000002E-3</c:v>
                </c:pt>
                <c:pt idx="158854" formatCode="0.00E+00">
                  <c:v>3.75961E-3</c:v>
                </c:pt>
                <c:pt idx="158855" formatCode="0.00E+00">
                  <c:v>3.8456300000000001E-3</c:v>
                </c:pt>
                <c:pt idx="158856" formatCode="0.00E+00">
                  <c:v>3.9286700000000004E-3</c:v>
                </c:pt>
                <c:pt idx="158857" formatCode="0.00E+00">
                  <c:v>4.0086899999999996E-3</c:v>
                </c:pt>
                <c:pt idx="158858" formatCode="0.00E+00">
                  <c:v>4.0856800000000004E-3</c:v>
                </c:pt>
                <c:pt idx="158859" formatCode="0.00E+00">
                  <c:v>4.1596000000000003E-3</c:v>
                </c:pt>
                <c:pt idx="158860" formatCode="0.00E+00">
                  <c:v>4.2304300000000003E-3</c:v>
                </c:pt>
                <c:pt idx="158861" formatCode="0.00E+00">
                  <c:v>4.2981299999999998E-3</c:v>
                </c:pt>
                <c:pt idx="158862" formatCode="0.00E+00">
                  <c:v>4.3626999999999997E-3</c:v>
                </c:pt>
                <c:pt idx="158863" formatCode="0.00E+00">
                  <c:v>4.4241200000000001E-3</c:v>
                </c:pt>
                <c:pt idx="158864" formatCode="0.00E+00">
                  <c:v>4.4823600000000003E-3</c:v>
                </c:pt>
                <c:pt idx="158865" formatCode="0.00E+00">
                  <c:v>4.5374100000000004E-3</c:v>
                </c:pt>
                <c:pt idx="158866" formatCode="0.00E+00">
                  <c:v>4.5892600000000004E-3</c:v>
                </c:pt>
                <c:pt idx="158867" formatCode="0.00E+00">
                  <c:v>4.6379000000000004E-3</c:v>
                </c:pt>
                <c:pt idx="158868" formatCode="0.00E+00">
                  <c:v>4.6833100000000004E-3</c:v>
                </c:pt>
                <c:pt idx="158869" formatCode="0.00E+00">
                  <c:v>4.7254999999999997E-3</c:v>
                </c:pt>
                <c:pt idx="158870" formatCode="0.00E+00">
                  <c:v>4.7644599999999999E-3</c:v>
                </c:pt>
                <c:pt idx="158871" formatCode="0.00E+00">
                  <c:v>4.8001800000000002E-3</c:v>
                </c:pt>
                <c:pt idx="158872" formatCode="0.00E+00">
                  <c:v>4.8326599999999999E-3</c:v>
                </c:pt>
                <c:pt idx="158873" formatCode="0.00E+00">
                  <c:v>4.8618999999999997E-3</c:v>
                </c:pt>
                <c:pt idx="158874" formatCode="0.00E+00">
                  <c:v>4.8879099999999997E-3</c:v>
                </c:pt>
                <c:pt idx="158875" formatCode="0.00E+00">
                  <c:v>4.9106899999999997E-3</c:v>
                </c:pt>
                <c:pt idx="158876" formatCode="0.00E+00">
                  <c:v>4.9302399999999998E-3</c:v>
                </c:pt>
                <c:pt idx="158877" formatCode="0.00E+00">
                  <c:v>4.94657E-3</c:v>
                </c:pt>
                <c:pt idx="158878" formatCode="0.00E+00">
                  <c:v>4.9596800000000002E-3</c:v>
                </c:pt>
                <c:pt idx="158879" formatCode="0.00E+00">
                  <c:v>4.9696000000000002E-3</c:v>
                </c:pt>
                <c:pt idx="158880" formatCode="0.00E+00">
                  <c:v>4.9763300000000002E-3</c:v>
                </c:pt>
                <c:pt idx="158881" formatCode="0.00E+00">
                  <c:v>4.9798799999999999E-3</c:v>
                </c:pt>
                <c:pt idx="158882" formatCode="0.00E+00">
                  <c:v>4.9802600000000002E-3</c:v>
                </c:pt>
                <c:pt idx="158883" formatCode="0.00E+00">
                  <c:v>4.9775000000000002E-3</c:v>
                </c:pt>
                <c:pt idx="158884" formatCode="0.00E+00">
                  <c:v>4.9716099999999996E-3</c:v>
                </c:pt>
                <c:pt idx="158885" formatCode="0.00E+00">
                  <c:v>4.9626000000000002E-3</c:v>
                </c:pt>
                <c:pt idx="158886" formatCode="0.00E+00">
                  <c:v>4.9505E-3</c:v>
                </c:pt>
                <c:pt idx="158887" formatCode="0.00E+00">
                  <c:v>4.9353399999999999E-3</c:v>
                </c:pt>
                <c:pt idx="158888" formatCode="0.00E+00">
                  <c:v>4.9171199999999997E-3</c:v>
                </c:pt>
                <c:pt idx="158889" formatCode="0.00E+00">
                  <c:v>4.8958700000000001E-3</c:v>
                </c:pt>
                <c:pt idx="158890" formatCode="0.00E+00">
                  <c:v>4.8716200000000001E-3</c:v>
                </c:pt>
                <c:pt idx="158891" formatCode="0.00E+00">
                  <c:v>4.8443999999999996E-3</c:v>
                </c:pt>
                <c:pt idx="158892" formatCode="0.00E+00">
                  <c:v>4.8142200000000001E-3</c:v>
                </c:pt>
                <c:pt idx="158893" formatCode="0.00E+00">
                  <c:v>4.7811299999999998E-3</c:v>
                </c:pt>
                <c:pt idx="158894" formatCode="0.00E+00">
                  <c:v>4.7451400000000001E-3</c:v>
                </c:pt>
                <c:pt idx="158895" formatCode="0.00E+00">
                  <c:v>4.7062800000000002E-3</c:v>
                </c:pt>
                <c:pt idx="158896" formatCode="0.00E+00">
                  <c:v>4.6645899999999997E-3</c:v>
                </c:pt>
                <c:pt idx="158897" formatCode="0.00E+00">
                  <c:v>4.6201100000000002E-3</c:v>
                </c:pt>
                <c:pt idx="158898" formatCode="0.00E+00">
                  <c:v>4.5728499999999998E-3</c:v>
                </c:pt>
                <c:pt idx="158899" formatCode="0.00E+00">
                  <c:v>4.5228600000000001E-3</c:v>
                </c:pt>
                <c:pt idx="158900" formatCode="0.00E+00">
                  <c:v>4.4701599999999999E-3</c:v>
                </c:pt>
                <c:pt idx="158901" formatCode="0.00E+00">
                  <c:v>4.4148E-3</c:v>
                </c:pt>
                <c:pt idx="158902" formatCode="0.00E+00">
                  <c:v>4.35682E-3</c:v>
                </c:pt>
                <c:pt idx="158903" formatCode="0.00E+00">
                  <c:v>4.2962399999999998E-3</c:v>
                </c:pt>
                <c:pt idx="158904" formatCode="0.00E+00">
                  <c:v>4.23311E-3</c:v>
                </c:pt>
                <c:pt idx="158905" formatCode="0.00E+00">
                  <c:v>4.1674700000000004E-3</c:v>
                </c:pt>
                <c:pt idx="158906" formatCode="0.00E+00">
                  <c:v>4.0993499999999999E-3</c:v>
                </c:pt>
                <c:pt idx="158907" formatCode="0.00E+00">
                  <c:v>4.0287999999999999E-3</c:v>
                </c:pt>
                <c:pt idx="158908" formatCode="0.00E+00">
                  <c:v>3.9558600000000003E-3</c:v>
                </c:pt>
                <c:pt idx="158909" formatCode="0.00E+00">
                  <c:v>3.8805699999999999E-3</c:v>
                </c:pt>
                <c:pt idx="158910" formatCode="0.00E+00">
                  <c:v>3.8029800000000001E-3</c:v>
                </c:pt>
                <c:pt idx="158911" formatCode="0.00E+00">
                  <c:v>3.7231299999999998E-3</c:v>
                </c:pt>
                <c:pt idx="158912" formatCode="0.00E+00">
                  <c:v>3.6410499999999998E-3</c:v>
                </c:pt>
                <c:pt idx="158913" formatCode="0.00E+00">
                  <c:v>3.5568100000000001E-3</c:v>
                </c:pt>
                <c:pt idx="158914" formatCode="0.00E+00">
                  <c:v>3.4704499999999999E-3</c:v>
                </c:pt>
                <c:pt idx="158915" formatCode="0.00E+00">
                  <c:v>3.38201E-3</c:v>
                </c:pt>
                <c:pt idx="158916" formatCode="0.00E+00">
                  <c:v>3.2915399999999999E-3</c:v>
                </c:pt>
                <c:pt idx="158917" formatCode="0.00E+00">
                  <c:v>3.1990899999999999E-3</c:v>
                </c:pt>
                <c:pt idx="158918" formatCode="0.00E+00">
                  <c:v>3.10472E-3</c:v>
                </c:pt>
                <c:pt idx="158919" formatCode="0.00E+00">
                  <c:v>3.0084600000000001E-3</c:v>
                </c:pt>
                <c:pt idx="158920" formatCode="0.00E+00">
                  <c:v>2.9103800000000002E-3</c:v>
                </c:pt>
                <c:pt idx="158921" formatCode="0.00E+00">
                  <c:v>2.8105299999999999E-3</c:v>
                </c:pt>
                <c:pt idx="158922" formatCode="0.00E+00">
                  <c:v>2.7089599999999998E-3</c:v>
                </c:pt>
                <c:pt idx="158923" formatCode="0.00E+00">
                  <c:v>2.6057099999999998E-3</c:v>
                </c:pt>
                <c:pt idx="158924" formatCode="0.00E+00">
                  <c:v>2.5008600000000001E-3</c:v>
                </c:pt>
                <c:pt idx="158925" formatCode="0.00E+00">
                  <c:v>2.3944499999999998E-3</c:v>
                </c:pt>
                <c:pt idx="158926" formatCode="0.00E+00">
                  <c:v>2.2865400000000001E-3</c:v>
                </c:pt>
                <c:pt idx="158927" formatCode="0.00E+00">
                  <c:v>2.1771899999999999E-3</c:v>
                </c:pt>
                <c:pt idx="158928" formatCode="0.00E+00">
                  <c:v>2.06646E-3</c:v>
                </c:pt>
                <c:pt idx="158929" formatCode="0.00E+00">
                  <c:v>1.9543999999999998E-3</c:v>
                </c:pt>
                <c:pt idx="158930" formatCode="0.00E+00">
                  <c:v>1.84107E-3</c:v>
                </c:pt>
                <c:pt idx="158931" formatCode="0.00E+00">
                  <c:v>1.7265399999999999E-3</c:v>
                </c:pt>
                <c:pt idx="158932" formatCode="0.00E+00">
                  <c:v>1.6108699999999999E-3</c:v>
                </c:pt>
                <c:pt idx="158933" formatCode="0.00E+00">
                  <c:v>1.49412E-3</c:v>
                </c:pt>
                <c:pt idx="158934" formatCode="0.00E+00">
                  <c:v>1.3763499999999999E-3</c:v>
                </c:pt>
                <c:pt idx="158935" formatCode="0.00E+00">
                  <c:v>1.2576200000000001E-3</c:v>
                </c:pt>
                <c:pt idx="158936" formatCode="0.00E+00">
                  <c:v>1.1380100000000001E-3</c:v>
                </c:pt>
                <c:pt idx="158937" formatCode="0.00E+00">
                  <c:v>1.0175799999999999E-3</c:v>
                </c:pt>
                <c:pt idx="158938" formatCode="0.00E+00">
                  <c:v>8.9638399999999996E-4</c:v>
                </c:pt>
                <c:pt idx="158939" formatCode="0.00E+00">
                  <c:v>7.7450200000000005E-4</c:v>
                </c:pt>
                <c:pt idx="158940" formatCode="0.00E+00">
                  <c:v>6.5199799999999999E-4</c:v>
                </c:pt>
                <c:pt idx="158941" formatCode="0.00E+00">
                  <c:v>5.2894200000000002E-4</c:v>
                </c:pt>
                <c:pt idx="158942" formatCode="0.00E+00">
                  <c:v>4.0540299999999998E-4</c:v>
                </c:pt>
                <c:pt idx="158943" formatCode="0.00E+00">
                  <c:v>2.81451E-4</c:v>
                </c:pt>
                <c:pt idx="158944" formatCode="0.00E+00">
                  <c:v>1.57157E-4</c:v>
                </c:pt>
                <c:pt idx="158945" formatCode="0.00E+00">
                  <c:v>3.2592599999999997E-5</c:v>
                </c:pt>
                <c:pt idx="158946" formatCode="0.00E+00">
                  <c:v>-9.2169000000000005E-5</c:v>
                </c:pt>
                <c:pt idx="158947" formatCode="0.00E+00">
                  <c:v>-2.1705499999999999E-4</c:v>
                </c:pt>
                <c:pt idx="158948" formatCode="0.00E+00">
                  <c:v>-3.41992E-4</c:v>
                </c:pt>
                <c:pt idx="158949" formatCode="0.00E+00">
                  <c:v>-4.6690499999999999E-4</c:v>
                </c:pt>
                <c:pt idx="158950" formatCode="0.00E+00">
                  <c:v>-5.9171899999999999E-4</c:v>
                </c:pt>
                <c:pt idx="158951" formatCode="0.00E+00">
                  <c:v>-7.1635799999999995E-4</c:v>
                </c:pt>
                <c:pt idx="158952" formatCode="0.00E+00">
                  <c:v>-8.4074599999999996E-4</c:v>
                </c:pt>
                <c:pt idx="158953" formatCode="0.00E+00">
                  <c:v>-9.6480700000000003E-4</c:v>
                </c:pt>
                <c:pt idx="158954" formatCode="0.00E+00">
                  <c:v>-1.0884600000000001E-3</c:v>
                </c:pt>
                <c:pt idx="158955" formatCode="0.00E+00">
                  <c:v>-1.2116399999999999E-3</c:v>
                </c:pt>
                <c:pt idx="158956" formatCode="0.00E+00">
                  <c:v>-1.3342499999999999E-3</c:v>
                </c:pt>
                <c:pt idx="158957" formatCode="0.00E+00">
                  <c:v>-1.45622E-3</c:v>
                </c:pt>
                <c:pt idx="158958" formatCode="0.00E+00">
                  <c:v>-1.5774700000000001E-3</c:v>
                </c:pt>
                <c:pt idx="158959" formatCode="0.00E+00">
                  <c:v>-1.6979300000000001E-3</c:v>
                </c:pt>
                <c:pt idx="158960" formatCode="0.00E+00">
                  <c:v>-1.81751E-3</c:v>
                </c:pt>
                <c:pt idx="158961" formatCode="0.00E+00">
                  <c:v>-1.9361300000000001E-3</c:v>
                </c:pt>
                <c:pt idx="158962" formatCode="0.00E+00">
                  <c:v>-2.0537099999999998E-3</c:v>
                </c:pt>
                <c:pt idx="158963" formatCode="0.00E+00">
                  <c:v>-2.1701799999999999E-3</c:v>
                </c:pt>
                <c:pt idx="158964" formatCode="0.00E+00">
                  <c:v>-2.2854500000000001E-3</c:v>
                </c:pt>
                <c:pt idx="158965" formatCode="0.00E+00">
                  <c:v>-2.3994400000000001E-3</c:v>
                </c:pt>
                <c:pt idx="158966" formatCode="0.00E+00">
                  <c:v>-2.5120699999999999E-3</c:v>
                </c:pt>
                <c:pt idx="158967" formatCode="0.00E+00">
                  <c:v>-2.62327E-3</c:v>
                </c:pt>
                <c:pt idx="158968" formatCode="0.00E+00">
                  <c:v>-2.7329400000000001E-3</c:v>
                </c:pt>
                <c:pt idx="158969" formatCode="0.00E+00">
                  <c:v>-2.8410200000000001E-3</c:v>
                </c:pt>
                <c:pt idx="158970" formatCode="0.00E+00">
                  <c:v>-2.9474200000000001E-3</c:v>
                </c:pt>
                <c:pt idx="158971" formatCode="0.00E+00">
                  <c:v>-3.05207E-3</c:v>
                </c:pt>
                <c:pt idx="158972" formatCode="0.00E+00">
                  <c:v>-3.1548700000000002E-3</c:v>
                </c:pt>
                <c:pt idx="158973" formatCode="0.00E+00">
                  <c:v>-3.2557699999999998E-3</c:v>
                </c:pt>
                <c:pt idx="158974" formatCode="0.00E+00">
                  <c:v>-3.3546700000000001E-3</c:v>
                </c:pt>
                <c:pt idx="158975" formatCode="0.00E+00">
                  <c:v>-3.4515000000000001E-3</c:v>
                </c:pt>
                <c:pt idx="158976" formatCode="0.00E+00">
                  <c:v>-3.5461899999999998E-3</c:v>
                </c:pt>
                <c:pt idx="158977" formatCode="0.00E+00">
                  <c:v>-3.6386600000000002E-3</c:v>
                </c:pt>
                <c:pt idx="158978" formatCode="0.00E+00">
                  <c:v>-3.7288199999999999E-3</c:v>
                </c:pt>
                <c:pt idx="158979" formatCode="0.00E+00">
                  <c:v>-3.8166200000000002E-3</c:v>
                </c:pt>
                <c:pt idx="158980" formatCode="0.00E+00">
                  <c:v>-3.9019699999999998E-3</c:v>
                </c:pt>
                <c:pt idx="158981" formatCode="0.00E+00">
                  <c:v>-3.9848100000000001E-3</c:v>
                </c:pt>
                <c:pt idx="158982" formatCode="0.00E+00">
                  <c:v>-4.0650499999999997E-3</c:v>
                </c:pt>
                <c:pt idx="158983" formatCode="0.00E+00">
                  <c:v>-4.1426400000000004E-3</c:v>
                </c:pt>
                <c:pt idx="158984" formatCode="0.00E+00">
                  <c:v>-4.2175099999999998E-3</c:v>
                </c:pt>
                <c:pt idx="158985" formatCode="0.00E+00">
                  <c:v>-4.2895700000000004E-3</c:v>
                </c:pt>
                <c:pt idx="158986" formatCode="0.00E+00">
                  <c:v>-4.3587799999999996E-3</c:v>
                </c:pt>
                <c:pt idx="158987" formatCode="0.00E+00">
                  <c:v>-4.4250599999999998E-3</c:v>
                </c:pt>
                <c:pt idx="158988" formatCode="0.00E+00">
                  <c:v>-4.4883600000000003E-3</c:v>
                </c:pt>
                <c:pt idx="158989" formatCode="0.00E+00">
                  <c:v>-4.5485999999999999E-3</c:v>
                </c:pt>
                <c:pt idx="158990" formatCode="0.00E+00">
                  <c:v>-4.6057399999999997E-3</c:v>
                </c:pt>
                <c:pt idx="158991" formatCode="0.00E+00">
                  <c:v>-4.6597100000000001E-3</c:v>
                </c:pt>
                <c:pt idx="158992" formatCode="0.00E+00">
                  <c:v>-4.7104599999999996E-3</c:v>
                </c:pt>
                <c:pt idx="158993" formatCode="0.00E+00">
                  <c:v>-4.7579299999999996E-3</c:v>
                </c:pt>
                <c:pt idx="158994" formatCode="0.00E+00">
                  <c:v>-4.8020700000000003E-3</c:v>
                </c:pt>
                <c:pt idx="158995" formatCode="0.00E+00">
                  <c:v>-4.8428300000000002E-3</c:v>
                </c:pt>
                <c:pt idx="158996" formatCode="0.00E+00">
                  <c:v>-4.8801699999999996E-3</c:v>
                </c:pt>
                <c:pt idx="158997" formatCode="0.00E+00">
                  <c:v>-4.9140299999999998E-3</c:v>
                </c:pt>
                <c:pt idx="158998" formatCode="0.00E+00">
                  <c:v>-4.94438E-3</c:v>
                </c:pt>
                <c:pt idx="158999" formatCode="0.00E+00">
                  <c:v>-4.9711800000000004E-3</c:v>
                </c:pt>
                <c:pt idx="159000" formatCode="0.00E+00">
                  <c:v>-4.9943799999999997E-3</c:v>
                </c:pt>
                <c:pt idx="159001" formatCode="0.00E+00">
                  <c:v>-5.0139499999999997E-3</c:v>
                </c:pt>
                <c:pt idx="159002" formatCode="0.00E+00">
                  <c:v>-5.0298599999999997E-3</c:v>
                </c:pt>
                <c:pt idx="159003" formatCode="0.00E+00">
                  <c:v>-5.0420700000000001E-3</c:v>
                </c:pt>
                <c:pt idx="159004" formatCode="0.00E+00">
                  <c:v>-5.0505599999999999E-3</c:v>
                </c:pt>
                <c:pt idx="159005" formatCode="0.00E+00">
                  <c:v>-5.0553100000000004E-3</c:v>
                </c:pt>
                <c:pt idx="159006" formatCode="0.00E+00">
                  <c:v>-5.0562799999999998E-3</c:v>
                </c:pt>
                <c:pt idx="159007" formatCode="0.00E+00">
                  <c:v>-5.05347E-3</c:v>
                </c:pt>
                <c:pt idx="159008" formatCode="0.00E+00">
                  <c:v>-5.0468600000000002E-3</c:v>
                </c:pt>
                <c:pt idx="159009" formatCode="0.00E+00">
                  <c:v>-5.0364199999999998E-3</c:v>
                </c:pt>
                <c:pt idx="159010" formatCode="0.00E+00">
                  <c:v>-5.0221600000000003E-3</c:v>
                </c:pt>
                <c:pt idx="159011" formatCode="0.00E+00">
                  <c:v>-5.0040700000000002E-3</c:v>
                </c:pt>
                <c:pt idx="159012" formatCode="0.00E+00">
                  <c:v>-4.9821300000000004E-3</c:v>
                </c:pt>
                <c:pt idx="159013" formatCode="0.00E+00">
                  <c:v>-4.95635E-3</c:v>
                </c:pt>
                <c:pt idx="159014" formatCode="0.00E+00">
                  <c:v>-4.9267399999999998E-3</c:v>
                </c:pt>
                <c:pt idx="159015" formatCode="0.00E+00">
                  <c:v>-4.8932899999999998E-3</c:v>
                </c:pt>
                <c:pt idx="159016" formatCode="0.00E+00">
                  <c:v>-4.85602E-3</c:v>
                </c:pt>
                <c:pt idx="159017" formatCode="0.00E+00">
                  <c:v>-4.8149400000000002E-3</c:v>
                </c:pt>
                <c:pt idx="159018" formatCode="0.00E+00">
                  <c:v>-4.7700700000000004E-3</c:v>
                </c:pt>
                <c:pt idx="159019" formatCode="0.00E+00">
                  <c:v>-4.7214099999999997E-3</c:v>
                </c:pt>
                <c:pt idx="159020" formatCode="0.00E+00">
                  <c:v>-4.6690000000000004E-3</c:v>
                </c:pt>
                <c:pt idx="159021" formatCode="0.00E+00">
                  <c:v>-4.6128699999999998E-3</c:v>
                </c:pt>
                <c:pt idx="159022" formatCode="0.00E+00">
                  <c:v>-4.5530299999999996E-3</c:v>
                </c:pt>
                <c:pt idx="159023" formatCode="0.00E+00">
                  <c:v>-4.4895200000000003E-3</c:v>
                </c:pt>
                <c:pt idx="159024" formatCode="0.00E+00">
                  <c:v>-4.4223800000000001E-3</c:v>
                </c:pt>
                <c:pt idx="159025" formatCode="0.00E+00">
                  <c:v>-4.3516500000000003E-3</c:v>
                </c:pt>
                <c:pt idx="159026" formatCode="0.00E+00">
                  <c:v>-4.27737E-3</c:v>
                </c:pt>
                <c:pt idx="159027" formatCode="0.00E+00">
                  <c:v>-4.1995799999999996E-3</c:v>
                </c:pt>
                <c:pt idx="159028" formatCode="0.00E+00">
                  <c:v>-4.1183399999999998E-3</c:v>
                </c:pt>
                <c:pt idx="159029" formatCode="0.00E+00">
                  <c:v>-4.0337000000000003E-3</c:v>
                </c:pt>
                <c:pt idx="159030" formatCode="0.00E+00">
                  <c:v>-3.9457099999999998E-3</c:v>
                </c:pt>
                <c:pt idx="159031" formatCode="0.00E+00">
                  <c:v>-3.8544299999999998E-3</c:v>
                </c:pt>
                <c:pt idx="159032" formatCode="0.00E+00">
                  <c:v>-3.7599299999999999E-3</c:v>
                </c:pt>
                <c:pt idx="159033" formatCode="0.00E+00">
                  <c:v>-3.6622600000000001E-3</c:v>
                </c:pt>
                <c:pt idx="159034" formatCode="0.00E+00">
                  <c:v>-3.5615099999999999E-3</c:v>
                </c:pt>
                <c:pt idx="159035" formatCode="0.00E+00">
                  <c:v>-3.4577399999999999E-3</c:v>
                </c:pt>
                <c:pt idx="159036" formatCode="0.00E+00">
                  <c:v>-3.3510300000000001E-3</c:v>
                </c:pt>
                <c:pt idx="159037" formatCode="0.00E+00">
                  <c:v>-3.2414599999999998E-3</c:v>
                </c:pt>
                <c:pt idx="159038" formatCode="0.00E+00">
                  <c:v>-3.1291000000000001E-3</c:v>
                </c:pt>
                <c:pt idx="159039" formatCode="0.00E+00">
                  <c:v>-3.0140399999999999E-3</c:v>
                </c:pt>
                <c:pt idx="159040" formatCode="0.00E+00">
                  <c:v>-2.8963700000000001E-3</c:v>
                </c:pt>
                <c:pt idx="159041" formatCode="0.00E+00">
                  <c:v>-2.7761800000000001E-3</c:v>
                </c:pt>
                <c:pt idx="159042" formatCode="0.00E+00">
                  <c:v>-2.6535600000000001E-3</c:v>
                </c:pt>
                <c:pt idx="159043" formatCode="0.00E+00">
                  <c:v>-2.5286100000000001E-3</c:v>
                </c:pt>
                <c:pt idx="159044" formatCode="0.00E+00">
                  <c:v>-2.40142E-3</c:v>
                </c:pt>
                <c:pt idx="159045" formatCode="0.00E+00">
                  <c:v>-2.2721E-3</c:v>
                </c:pt>
                <c:pt idx="159046" formatCode="0.00E+00">
                  <c:v>-2.1407399999999999E-3</c:v>
                </c:pt>
                <c:pt idx="159047" formatCode="0.00E+00">
                  <c:v>-2.00746E-3</c:v>
                </c:pt>
                <c:pt idx="159048" formatCode="0.00E+00">
                  <c:v>-1.87236E-3</c:v>
                </c:pt>
                <c:pt idx="159049" formatCode="0.00E+00">
                  <c:v>-1.73555E-3</c:v>
                </c:pt>
                <c:pt idx="159050" formatCode="0.00E+00">
                  <c:v>-1.5971500000000001E-3</c:v>
                </c:pt>
                <c:pt idx="159051" formatCode="0.00E+00">
                  <c:v>-1.4572599999999999E-3</c:v>
                </c:pt>
                <c:pt idx="159052" formatCode="0.00E+00">
                  <c:v>-1.3159999999999999E-3</c:v>
                </c:pt>
                <c:pt idx="159053" formatCode="0.00E+00">
                  <c:v>-1.1734899999999999E-3</c:v>
                </c:pt>
                <c:pt idx="159054" formatCode="0.00E+00">
                  <c:v>-1.0298499999999999E-3</c:v>
                </c:pt>
                <c:pt idx="159055" formatCode="0.00E+00">
                  <c:v>-8.8520099999999996E-4</c:v>
                </c:pt>
                <c:pt idx="159056" formatCode="0.00E+00">
                  <c:v>-7.3966199999999998E-4</c:v>
                </c:pt>
                <c:pt idx="159057" formatCode="0.00E+00">
                  <c:v>-5.9335799999999999E-4</c:v>
                </c:pt>
                <c:pt idx="159058" formatCode="0.00E+00">
                  <c:v>-4.4641199999999998E-4</c:v>
                </c:pt>
                <c:pt idx="159059" formatCode="0.00E+00">
                  <c:v>-2.9895099999999999E-4</c:v>
                </c:pt>
                <c:pt idx="159060" formatCode="0.00E+00">
                  <c:v>-1.5109999999999999E-4</c:v>
                </c:pt>
                <c:pt idx="159061" formatCode="0.00E+00">
                  <c:v>-2.9879199999999999E-6</c:v>
                </c:pt>
                <c:pt idx="159062" formatCode="0.00E+00">
                  <c:v>1.45258E-4</c:v>
                </c:pt>
                <c:pt idx="159063" formatCode="0.00E+00">
                  <c:v>2.9350999999999997E-4</c:v>
                </c:pt>
                <c:pt idx="159064" formatCode="0.00E+00">
                  <c:v>4.4163900000000002E-4</c:v>
                </c:pt>
                <c:pt idx="159065" formatCode="0.00E+00">
                  <c:v>5.8951499999999998E-4</c:v>
                </c:pt>
                <c:pt idx="159066" formatCode="0.00E+00">
                  <c:v>7.3700899999999995E-4</c:v>
                </c:pt>
                <c:pt idx="159067" formatCode="0.00E+00">
                  <c:v>8.8399099999999999E-4</c:v>
                </c:pt>
                <c:pt idx="159068" formatCode="0.00E+00">
                  <c:v>1.0303300000000001E-3</c:v>
                </c:pt>
                <c:pt idx="159069" formatCode="0.00E+00">
                  <c:v>1.1759100000000001E-3</c:v>
                </c:pt>
                <c:pt idx="159070" formatCode="0.00E+00">
                  <c:v>1.32058E-3</c:v>
                </c:pt>
                <c:pt idx="159071" formatCode="0.00E+00">
                  <c:v>1.46423E-3</c:v>
                </c:pt>
                <c:pt idx="159072" formatCode="0.00E+00">
                  <c:v>1.6067200000000001E-3</c:v>
                </c:pt>
                <c:pt idx="159073" formatCode="0.00E+00">
                  <c:v>1.74793E-3</c:v>
                </c:pt>
                <c:pt idx="159074" formatCode="0.00E+00">
                  <c:v>1.8877399999999999E-3</c:v>
                </c:pt>
                <c:pt idx="159075" formatCode="0.00E+00">
                  <c:v>2.0260199999999999E-3</c:v>
                </c:pt>
                <c:pt idx="159076" formatCode="0.00E+00">
                  <c:v>2.16264E-3</c:v>
                </c:pt>
                <c:pt idx="159077" formatCode="0.00E+00">
                  <c:v>2.2974800000000002E-3</c:v>
                </c:pt>
                <c:pt idx="159078" formatCode="0.00E+00">
                  <c:v>2.4304299999999999E-3</c:v>
                </c:pt>
                <c:pt idx="159079" formatCode="0.00E+00">
                  <c:v>2.5613599999999999E-3</c:v>
                </c:pt>
                <c:pt idx="159080" formatCode="0.00E+00">
                  <c:v>2.6901500000000001E-3</c:v>
                </c:pt>
                <c:pt idx="159081" formatCode="0.00E+00">
                  <c:v>2.8167000000000001E-3</c:v>
                </c:pt>
                <c:pt idx="159082" formatCode="0.00E+00">
                  <c:v>2.9408799999999999E-3</c:v>
                </c:pt>
                <c:pt idx="159083" formatCode="0.00E+00">
                  <c:v>3.06259E-3</c:v>
                </c:pt>
                <c:pt idx="159084" formatCode="0.00E+00">
                  <c:v>3.1817099999999999E-3</c:v>
                </c:pt>
                <c:pt idx="159085" formatCode="0.00E+00">
                  <c:v>3.2981400000000002E-3</c:v>
                </c:pt>
                <c:pt idx="159086" formatCode="0.00E+00">
                  <c:v>3.4117700000000002E-3</c:v>
                </c:pt>
                <c:pt idx="159087" formatCode="0.00E+00">
                  <c:v>3.5225E-3</c:v>
                </c:pt>
                <c:pt idx="159088" formatCode="0.00E+00">
                  <c:v>3.6302399999999999E-3</c:v>
                </c:pt>
                <c:pt idx="159089" formatCode="0.00E+00">
                  <c:v>3.7348799999999999E-3</c:v>
                </c:pt>
                <c:pt idx="159090" formatCode="0.00E+00">
                  <c:v>3.8363400000000001E-3</c:v>
                </c:pt>
                <c:pt idx="159091" formatCode="0.00E+00">
                  <c:v>3.9345099999999996E-3</c:v>
                </c:pt>
                <c:pt idx="159092" formatCode="0.00E+00">
                  <c:v>4.0293200000000003E-3</c:v>
                </c:pt>
                <c:pt idx="159093" formatCode="0.00E+00">
                  <c:v>4.1206699999999999E-3</c:v>
                </c:pt>
                <c:pt idx="159094" formatCode="0.00E+00">
                  <c:v>4.2084999999999996E-3</c:v>
                </c:pt>
                <c:pt idx="159095" formatCode="0.00E+00">
                  <c:v>4.2927099999999999E-3</c:v>
                </c:pt>
                <c:pt idx="159096" formatCode="0.00E+00">
                  <c:v>4.3732399999999996E-3</c:v>
                </c:pt>
                <c:pt idx="159097" formatCode="0.00E+00">
                  <c:v>4.4500099999999999E-3</c:v>
                </c:pt>
                <c:pt idx="159098" formatCode="0.00E+00">
                  <c:v>4.5229600000000003E-3</c:v>
                </c:pt>
                <c:pt idx="159099" formatCode="0.00E+00">
                  <c:v>4.5920300000000004E-3</c:v>
                </c:pt>
                <c:pt idx="159100" formatCode="0.00E+00">
                  <c:v>4.6571499999999997E-3</c:v>
                </c:pt>
                <c:pt idx="159101" formatCode="0.00E+00">
                  <c:v>4.7182600000000002E-3</c:v>
                </c:pt>
                <c:pt idx="159102" formatCode="0.00E+00">
                  <c:v>4.7753200000000004E-3</c:v>
                </c:pt>
                <c:pt idx="159103" formatCode="0.00E+00">
                  <c:v>4.8282799999999999E-3</c:v>
                </c:pt>
                <c:pt idx="159104" formatCode="0.00E+00">
                  <c:v>4.8770899999999997E-3</c:v>
                </c:pt>
                <c:pt idx="159105" formatCode="0.00E+00">
                  <c:v>4.9217200000000001E-3</c:v>
                </c:pt>
                <c:pt idx="159106" formatCode="0.00E+00">
                  <c:v>4.9621200000000004E-3</c:v>
                </c:pt>
                <c:pt idx="159107" formatCode="0.00E+00">
                  <c:v>4.99827E-3</c:v>
                </c:pt>
                <c:pt idx="159108" formatCode="0.00E+00">
                  <c:v>5.0301399999999998E-3</c:v>
                </c:pt>
                <c:pt idx="159109" formatCode="0.00E+00">
                  <c:v>5.0577E-3</c:v>
                </c:pt>
                <c:pt idx="159110" formatCode="0.00E+00">
                  <c:v>5.08093E-3</c:v>
                </c:pt>
                <c:pt idx="159111" formatCode="0.00E+00">
                  <c:v>5.0998299999999996E-3</c:v>
                </c:pt>
                <c:pt idx="159112" formatCode="0.00E+00">
                  <c:v>5.11437E-3</c:v>
                </c:pt>
                <c:pt idx="159113" formatCode="0.00E+00">
                  <c:v>5.1245500000000003E-3</c:v>
                </c:pt>
                <c:pt idx="159114" formatCode="0.00E+00">
                  <c:v>5.1303700000000004E-3</c:v>
                </c:pt>
                <c:pt idx="159115" formatCode="0.00E+00">
                  <c:v>5.1318300000000004E-3</c:v>
                </c:pt>
                <c:pt idx="159116" formatCode="0.00E+00">
                  <c:v>5.1289400000000002E-3</c:v>
                </c:pt>
                <c:pt idx="159117" formatCode="0.00E+00">
                  <c:v>5.1217099999999998E-3</c:v>
                </c:pt>
                <c:pt idx="159118" formatCode="0.00E+00">
                  <c:v>5.1101499999999999E-3</c:v>
                </c:pt>
                <c:pt idx="159119" formatCode="0.00E+00">
                  <c:v>5.0942699999999997E-3</c:v>
                </c:pt>
                <c:pt idx="159120" formatCode="0.00E+00">
                  <c:v>5.0741099999999997E-3</c:v>
                </c:pt>
                <c:pt idx="159121" formatCode="0.00E+00">
                  <c:v>5.0496899999999999E-3</c:v>
                </c:pt>
                <c:pt idx="159122" formatCode="0.00E+00">
                  <c:v>5.0210400000000001E-3</c:v>
                </c:pt>
                <c:pt idx="159123" formatCode="0.00E+00">
                  <c:v>4.98819E-3</c:v>
                </c:pt>
                <c:pt idx="159124" formatCode="0.00E+00">
                  <c:v>4.9511900000000003E-3</c:v>
                </c:pt>
                <c:pt idx="159125" formatCode="0.00E+00">
                  <c:v>4.9100799999999998E-3</c:v>
                </c:pt>
                <c:pt idx="159126" formatCode="0.00E+00">
                  <c:v>4.8648900000000002E-3</c:v>
                </c:pt>
                <c:pt idx="159127" formatCode="0.00E+00">
                  <c:v>4.8157E-3</c:v>
                </c:pt>
                <c:pt idx="159128" formatCode="0.00E+00">
                  <c:v>4.76254E-3</c:v>
                </c:pt>
                <c:pt idx="159129" formatCode="0.00E+00">
                  <c:v>4.7054799999999997E-3</c:v>
                </c:pt>
                <c:pt idx="159130" formatCode="0.00E+00">
                  <c:v>4.6445799999999997E-3</c:v>
                </c:pt>
                <c:pt idx="159131" formatCode="0.00E+00">
                  <c:v>4.5798999999999996E-3</c:v>
                </c:pt>
                <c:pt idx="159132" formatCode="0.00E+00">
                  <c:v>4.5115199999999998E-3</c:v>
                </c:pt>
                <c:pt idx="159133" formatCode="0.00E+00">
                  <c:v>4.4394999999999999E-3</c:v>
                </c:pt>
                <c:pt idx="159134" formatCode="0.00E+00">
                  <c:v>4.3639300000000002E-3</c:v>
                </c:pt>
                <c:pt idx="159135" formatCode="0.00E+00">
                  <c:v>4.2848699999999997E-3</c:v>
                </c:pt>
                <c:pt idx="159136" formatCode="0.00E+00">
                  <c:v>4.2024200000000001E-3</c:v>
                </c:pt>
                <c:pt idx="159137" formatCode="0.00E+00">
                  <c:v>4.1166500000000003E-3</c:v>
                </c:pt>
                <c:pt idx="159138" formatCode="0.00E+00">
                  <c:v>4.0276599999999997E-3</c:v>
                </c:pt>
                <c:pt idx="159139" formatCode="0.00E+00">
                  <c:v>3.9355299999999996E-3</c:v>
                </c:pt>
                <c:pt idx="159140" formatCode="0.00E+00">
                  <c:v>3.8403600000000001E-3</c:v>
                </c:pt>
                <c:pt idx="159141" formatCode="0.00E+00">
                  <c:v>3.7422499999999999E-3</c:v>
                </c:pt>
                <c:pt idx="159142" formatCode="0.00E+00">
                  <c:v>3.6412900000000002E-3</c:v>
                </c:pt>
                <c:pt idx="159143" formatCode="0.00E+00">
                  <c:v>3.5375799999999998E-3</c:v>
                </c:pt>
                <c:pt idx="159144" formatCode="0.00E+00">
                  <c:v>3.43123E-3</c:v>
                </c:pt>
                <c:pt idx="159145" formatCode="0.00E+00">
                  <c:v>3.32235E-3</c:v>
                </c:pt>
                <c:pt idx="159146" formatCode="0.00E+00">
                  <c:v>3.2110300000000001E-3</c:v>
                </c:pt>
                <c:pt idx="159147" formatCode="0.00E+00">
                  <c:v>3.0974000000000002E-3</c:v>
                </c:pt>
                <c:pt idx="159148" formatCode="0.00E+00">
                  <c:v>2.9815499999999999E-3</c:v>
                </c:pt>
                <c:pt idx="159149" formatCode="0.00E+00">
                  <c:v>2.8636099999999999E-3</c:v>
                </c:pt>
                <c:pt idx="159150" formatCode="0.00E+00">
                  <c:v>2.74369E-3</c:v>
                </c:pt>
                <c:pt idx="159151" formatCode="0.00E+00">
                  <c:v>2.6218999999999999E-3</c:v>
                </c:pt>
                <c:pt idx="159152" formatCode="0.00E+00">
                  <c:v>2.4983499999999999E-3</c:v>
                </c:pt>
                <c:pt idx="159153" formatCode="0.00E+00">
                  <c:v>2.3731799999999999E-3</c:v>
                </c:pt>
                <c:pt idx="159154" formatCode="0.00E+00">
                  <c:v>2.2464899999999999E-3</c:v>
                </c:pt>
                <c:pt idx="159155" formatCode="0.00E+00">
                  <c:v>2.1184099999999998E-3</c:v>
                </c:pt>
                <c:pt idx="159156" formatCode="0.00E+00">
                  <c:v>1.98906E-3</c:v>
                </c:pt>
                <c:pt idx="159157" formatCode="0.00E+00">
                  <c:v>1.85855E-3</c:v>
                </c:pt>
                <c:pt idx="159158" formatCode="0.00E+00">
                  <c:v>1.7270199999999999E-3</c:v>
                </c:pt>
                <c:pt idx="159159" formatCode="0.00E+00">
                  <c:v>1.59458E-3</c:v>
                </c:pt>
                <c:pt idx="159160" formatCode="0.00E+00">
                  <c:v>1.4613499999999999E-3</c:v>
                </c:pt>
                <c:pt idx="159161" formatCode="0.00E+00">
                  <c:v>1.3274599999999999E-3</c:v>
                </c:pt>
                <c:pt idx="159162" formatCode="0.00E+00">
                  <c:v>1.1930199999999999E-3</c:v>
                </c:pt>
                <c:pt idx="159163" formatCode="0.00E+00">
                  <c:v>1.05817E-3</c:v>
                </c:pt>
                <c:pt idx="159164" formatCode="0.00E+00">
                  <c:v>9.2302200000000001E-4</c:v>
                </c:pt>
                <c:pt idx="159165" formatCode="0.00E+00">
                  <c:v>7.8769599999999995E-4</c:v>
                </c:pt>
                <c:pt idx="159166" formatCode="0.00E+00">
                  <c:v>6.5231499999999999E-4</c:v>
                </c:pt>
                <c:pt idx="159167" formatCode="0.00E+00">
                  <c:v>5.1699899999999997E-4</c:v>
                </c:pt>
                <c:pt idx="159168" formatCode="0.00E+00">
                  <c:v>3.8186600000000002E-4</c:v>
                </c:pt>
                <c:pt idx="159169" formatCode="0.00E+00">
                  <c:v>2.4703600000000001E-4</c:v>
                </c:pt>
                <c:pt idx="159170" formatCode="0.00E+00">
                  <c:v>1.12625E-4</c:v>
                </c:pt>
                <c:pt idx="159171" formatCode="0.00E+00">
                  <c:v>-2.1250199999999999E-5</c:v>
                </c:pt>
                <c:pt idx="159172" formatCode="0.00E+00">
                  <c:v>-1.54475E-4</c:v>
                </c:pt>
                <c:pt idx="159173" formatCode="0.00E+00">
                  <c:v>-2.8693700000000002E-4</c:v>
                </c:pt>
                <c:pt idx="159174" formatCode="0.00E+00">
                  <c:v>-4.18522E-4</c:v>
                </c:pt>
                <c:pt idx="159175" formatCode="0.00E+00">
                  <c:v>-5.4912199999999998E-4</c:v>
                </c:pt>
                <c:pt idx="159176" formatCode="0.00E+00">
                  <c:v>-6.7862700000000001E-4</c:v>
                </c:pt>
                <c:pt idx="159177" formatCode="0.00E+00">
                  <c:v>-8.0693099999999999E-4</c:v>
                </c:pt>
                <c:pt idx="159178" formatCode="0.00E+00">
                  <c:v>-9.3392900000000001E-4</c:v>
                </c:pt>
                <c:pt idx="159179" formatCode="0.00E+00">
                  <c:v>-1.05952E-3</c:v>
                </c:pt>
                <c:pt idx="159180" formatCode="0.00E+00">
                  <c:v>-1.1835999999999999E-3</c:v>
                </c:pt>
                <c:pt idx="159181" formatCode="0.00E+00">
                  <c:v>-1.3060700000000001E-3</c:v>
                </c:pt>
                <c:pt idx="159182" formatCode="0.00E+00">
                  <c:v>-1.42683E-3</c:v>
                </c:pt>
                <c:pt idx="159183" formatCode="0.00E+00">
                  <c:v>-1.5458E-3</c:v>
                </c:pt>
                <c:pt idx="159184" formatCode="0.00E+00">
                  <c:v>-1.66288E-3</c:v>
                </c:pt>
                <c:pt idx="159185" formatCode="0.00E+00">
                  <c:v>-1.77798E-3</c:v>
                </c:pt>
                <c:pt idx="159186" formatCode="0.00E+00">
                  <c:v>-1.89101E-3</c:v>
                </c:pt>
                <c:pt idx="159187" formatCode="0.00E+00">
                  <c:v>-2.0019E-3</c:v>
                </c:pt>
                <c:pt idx="159188" formatCode="0.00E+00">
                  <c:v>-2.1105500000000001E-3</c:v>
                </c:pt>
                <c:pt idx="159189" formatCode="0.00E+00">
                  <c:v>-2.2168999999999999E-3</c:v>
                </c:pt>
                <c:pt idx="159190" formatCode="0.00E+00">
                  <c:v>-2.3208600000000001E-3</c:v>
                </c:pt>
                <c:pt idx="159191" formatCode="0.00E+00">
                  <c:v>-2.4223700000000001E-3</c:v>
                </c:pt>
                <c:pt idx="159192" formatCode="0.00E+00">
                  <c:v>-2.5213499999999999E-3</c:v>
                </c:pt>
                <c:pt idx="159193" formatCode="0.00E+00">
                  <c:v>-2.61773E-3</c:v>
                </c:pt>
                <c:pt idx="159194" formatCode="0.00E+00">
                  <c:v>-2.7114700000000001E-3</c:v>
                </c:pt>
                <c:pt idx="159195" formatCode="0.00E+00">
                  <c:v>-2.80248E-3</c:v>
                </c:pt>
                <c:pt idx="159196" formatCode="0.00E+00">
                  <c:v>-2.8907199999999998E-3</c:v>
                </c:pt>
                <c:pt idx="159197" formatCode="0.00E+00">
                  <c:v>-2.97613E-3</c:v>
                </c:pt>
                <c:pt idx="159198" formatCode="0.00E+00">
                  <c:v>-3.0586599999999999E-3</c:v>
                </c:pt>
                <c:pt idx="159199" formatCode="0.00E+00">
                  <c:v>-3.1382599999999999E-3</c:v>
                </c:pt>
                <c:pt idx="159200" formatCode="0.00E+00">
                  <c:v>-3.2148900000000002E-3</c:v>
                </c:pt>
                <c:pt idx="159201" formatCode="0.00E+00">
                  <c:v>-3.2885100000000001E-3</c:v>
                </c:pt>
                <c:pt idx="159202" formatCode="0.00E+00">
                  <c:v>-3.35907E-3</c:v>
                </c:pt>
                <c:pt idx="159203" formatCode="0.00E+00">
                  <c:v>-3.4265400000000001E-3</c:v>
                </c:pt>
                <c:pt idx="159204" formatCode="0.00E+00">
                  <c:v>-3.49088E-3</c:v>
                </c:pt>
                <c:pt idx="159205" formatCode="0.00E+00">
                  <c:v>-3.55208E-3</c:v>
                </c:pt>
                <c:pt idx="159206" formatCode="0.00E+00">
                  <c:v>-3.6101000000000002E-3</c:v>
                </c:pt>
                <c:pt idx="159207" formatCode="0.00E+00">
                  <c:v>-3.6649299999999998E-3</c:v>
                </c:pt>
                <c:pt idx="159208" formatCode="0.00E+00">
                  <c:v>-3.71653E-3</c:v>
                </c:pt>
                <c:pt idx="159209" formatCode="0.00E+00">
                  <c:v>-3.7648899999999999E-3</c:v>
                </c:pt>
                <c:pt idx="159210" formatCode="0.00E+00">
                  <c:v>-3.81001E-3</c:v>
                </c:pt>
                <c:pt idx="159211" formatCode="0.00E+00">
                  <c:v>-3.8518699999999999E-3</c:v>
                </c:pt>
                <c:pt idx="159212" formatCode="0.00E+00">
                  <c:v>-3.8904600000000001E-3</c:v>
                </c:pt>
                <c:pt idx="159213" formatCode="0.00E+00">
                  <c:v>-3.9257900000000002E-3</c:v>
                </c:pt>
                <c:pt idx="159214" formatCode="0.00E+00">
                  <c:v>-3.9578299999999999E-3</c:v>
                </c:pt>
                <c:pt idx="159215" formatCode="0.00E+00">
                  <c:v>-3.9866099999999998E-3</c:v>
                </c:pt>
                <c:pt idx="159216" formatCode="0.00E+00">
                  <c:v>-4.01213E-3</c:v>
                </c:pt>
                <c:pt idx="159217" formatCode="0.00E+00">
                  <c:v>-4.0343799999999997E-3</c:v>
                </c:pt>
                <c:pt idx="159218" formatCode="0.00E+00">
                  <c:v>-4.0533899999999996E-3</c:v>
                </c:pt>
                <c:pt idx="159219" formatCode="0.00E+00">
                  <c:v>-4.0691599999999996E-3</c:v>
                </c:pt>
                <c:pt idx="159220" formatCode="0.00E+00">
                  <c:v>-4.0817099999999997E-3</c:v>
                </c:pt>
                <c:pt idx="159221" formatCode="0.00E+00">
                  <c:v>-4.0910599999999997E-3</c:v>
                </c:pt>
                <c:pt idx="159222" formatCode="0.00E+00">
                  <c:v>-4.0972300000000003E-3</c:v>
                </c:pt>
                <c:pt idx="159223" formatCode="0.00E+00">
                  <c:v>-4.1002499999999997E-3</c:v>
                </c:pt>
                <c:pt idx="159224" formatCode="0.00E+00">
                  <c:v>-4.1001299999999996E-3</c:v>
                </c:pt>
                <c:pt idx="159225" formatCode="0.00E+00">
                  <c:v>-4.0969099999999996E-3</c:v>
                </c:pt>
                <c:pt idx="159226" formatCode="0.00E+00">
                  <c:v>-4.0906199999999997E-3</c:v>
                </c:pt>
                <c:pt idx="159227" formatCode="0.00E+00">
                  <c:v>-4.0813000000000004E-3</c:v>
                </c:pt>
                <c:pt idx="159228" formatCode="0.00E+00">
                  <c:v>-4.0689699999999999E-3</c:v>
                </c:pt>
                <c:pt idx="159229" formatCode="0.00E+00">
                  <c:v>-4.0536699999999997E-3</c:v>
                </c:pt>
                <c:pt idx="159230" formatCode="0.00E+00">
                  <c:v>-4.0354500000000003E-3</c:v>
                </c:pt>
                <c:pt idx="159231" formatCode="0.00E+00">
                  <c:v>-4.0143399999999999E-3</c:v>
                </c:pt>
                <c:pt idx="159232" formatCode="0.00E+00">
                  <c:v>-3.9903899999999999E-3</c:v>
                </c:pt>
                <c:pt idx="159233" formatCode="0.00E+00">
                  <c:v>-3.96364E-3</c:v>
                </c:pt>
                <c:pt idx="159234" formatCode="0.00E+00">
                  <c:v>-3.93415E-3</c:v>
                </c:pt>
                <c:pt idx="159235" formatCode="0.00E+00">
                  <c:v>-3.9019499999999999E-3</c:v>
                </c:pt>
                <c:pt idx="159236" formatCode="0.00E+00">
                  <c:v>-3.8671000000000001E-3</c:v>
                </c:pt>
                <c:pt idx="159237" formatCode="0.00E+00">
                  <c:v>-3.8296599999999999E-3</c:v>
                </c:pt>
                <c:pt idx="159238" formatCode="0.00E+00">
                  <c:v>-3.7896700000000002E-3</c:v>
                </c:pt>
                <c:pt idx="159239" formatCode="0.00E+00">
                  <c:v>-3.7471800000000001E-3</c:v>
                </c:pt>
                <c:pt idx="159240" formatCode="0.00E+00">
                  <c:v>-3.7022700000000001E-3</c:v>
                </c:pt>
                <c:pt idx="159241" formatCode="0.00E+00">
                  <c:v>-3.65497E-3</c:v>
                </c:pt>
                <c:pt idx="159242" formatCode="0.00E+00">
                  <c:v>-3.6053600000000002E-3</c:v>
                </c:pt>
                <c:pt idx="159243" formatCode="0.00E+00">
                  <c:v>-3.5534799999999999E-3</c:v>
                </c:pt>
                <c:pt idx="159244" formatCode="0.00E+00">
                  <c:v>-3.4994100000000001E-3</c:v>
                </c:pt>
                <c:pt idx="159245" formatCode="0.00E+00">
                  <c:v>-3.4432E-3</c:v>
                </c:pt>
                <c:pt idx="159246" formatCode="0.00E+00">
                  <c:v>-3.3849100000000001E-3</c:v>
                </c:pt>
                <c:pt idx="159247" formatCode="0.00E+00">
                  <c:v>-3.32461E-3</c:v>
                </c:pt>
                <c:pt idx="159248" formatCode="0.00E+00">
                  <c:v>-3.2623600000000002E-3</c:v>
                </c:pt>
                <c:pt idx="159249" formatCode="0.00E+00">
                  <c:v>-3.1982199999999999E-3</c:v>
                </c:pt>
                <c:pt idx="159250" formatCode="0.00E+00">
                  <c:v>-3.13226E-3</c:v>
                </c:pt>
                <c:pt idx="159251" formatCode="0.00E+00">
                  <c:v>-3.0645500000000001E-3</c:v>
                </c:pt>
                <c:pt idx="159252" formatCode="0.00E+00">
                  <c:v>-2.9951399999999999E-3</c:v>
                </c:pt>
                <c:pt idx="159253" formatCode="0.00E+00">
                  <c:v>-2.9241200000000001E-3</c:v>
                </c:pt>
                <c:pt idx="159254" formatCode="0.00E+00">
                  <c:v>-2.8515300000000001E-3</c:v>
                </c:pt>
                <c:pt idx="159255" formatCode="0.00E+00">
                  <c:v>-2.7774499999999999E-3</c:v>
                </c:pt>
                <c:pt idx="159256" formatCode="0.00E+00">
                  <c:v>-2.7019499999999998E-3</c:v>
                </c:pt>
                <c:pt idx="159257" formatCode="0.00E+00">
                  <c:v>-2.6250900000000001E-3</c:v>
                </c:pt>
                <c:pt idx="159258" formatCode="0.00E+00">
                  <c:v>-2.5469300000000002E-3</c:v>
                </c:pt>
                <c:pt idx="159259" formatCode="0.00E+00">
                  <c:v>-2.4675500000000002E-3</c:v>
                </c:pt>
                <c:pt idx="159260" formatCode="0.00E+00">
                  <c:v>-2.3870100000000002E-3</c:v>
                </c:pt>
                <c:pt idx="159261" formatCode="0.00E+00">
                  <c:v>-2.3053800000000001E-3</c:v>
                </c:pt>
                <c:pt idx="159262" formatCode="0.00E+00">
                  <c:v>-2.2227200000000001E-3</c:v>
                </c:pt>
                <c:pt idx="159263" formatCode="0.00E+00">
                  <c:v>-2.1391000000000001E-3</c:v>
                </c:pt>
                <c:pt idx="159264" formatCode="0.00E+00">
                  <c:v>-2.0545799999999999E-3</c:v>
                </c:pt>
                <c:pt idx="159265" formatCode="0.00E+00">
                  <c:v>-1.9692300000000002E-3</c:v>
                </c:pt>
                <c:pt idx="159266" formatCode="0.00E+00">
                  <c:v>-1.8831200000000001E-3</c:v>
                </c:pt>
                <c:pt idx="159267" formatCode="0.00E+00">
                  <c:v>-1.7963E-3</c:v>
                </c:pt>
                <c:pt idx="159268" formatCode="0.00E+00">
                  <c:v>-1.7088400000000001E-3</c:v>
                </c:pt>
                <c:pt idx="159269" formatCode="0.00E+00">
                  <c:v>-1.6207999999999999E-3</c:v>
                </c:pt>
                <c:pt idx="159270" formatCode="0.00E+00">
                  <c:v>-1.53225E-3</c:v>
                </c:pt>
                <c:pt idx="159271" formatCode="0.00E+00">
                  <c:v>-1.4432500000000001E-3</c:v>
                </c:pt>
                <c:pt idx="159272" formatCode="0.00E+00">
                  <c:v>-1.3538599999999999E-3</c:v>
                </c:pt>
                <c:pt idx="159273" formatCode="0.00E+00">
                  <c:v>-1.26414E-3</c:v>
                </c:pt>
                <c:pt idx="159274" formatCode="0.00E+00">
                  <c:v>-1.1741399999999999E-3</c:v>
                </c:pt>
                <c:pt idx="159275" formatCode="0.00E+00">
                  <c:v>-1.0839300000000001E-3</c:v>
                </c:pt>
                <c:pt idx="159276" formatCode="0.00E+00">
                  <c:v>-9.9357000000000004E-4</c:v>
                </c:pt>
                <c:pt idx="159277" formatCode="0.00E+00">
                  <c:v>-9.0311000000000005E-4</c:v>
                </c:pt>
                <c:pt idx="159278" formatCode="0.00E+00">
                  <c:v>-8.1260900000000005E-4</c:v>
                </c:pt>
                <c:pt idx="159279" formatCode="0.00E+00">
                  <c:v>-7.2212299999999997E-4</c:v>
                </c:pt>
                <c:pt idx="159280" formatCode="0.00E+00">
                  <c:v>-6.31706E-4</c:v>
                </c:pt>
                <c:pt idx="159281" formatCode="0.00E+00">
                  <c:v>-5.4141200000000001E-4</c:v>
                </c:pt>
                <c:pt idx="159282" formatCode="0.00E+00">
                  <c:v>-4.5129499999999999E-4</c:v>
                </c:pt>
                <c:pt idx="159283" formatCode="0.00E+00">
                  <c:v>-3.6140599999999999E-4</c:v>
                </c:pt>
                <c:pt idx="159284" formatCode="0.00E+00">
                  <c:v>-2.7179599999999998E-4</c:v>
                </c:pt>
                <c:pt idx="159285" formatCode="0.00E+00">
                  <c:v>-1.8251500000000001E-4</c:v>
                </c:pt>
                <c:pt idx="159286" formatCode="0.00E+00">
                  <c:v>-9.3613400000000001E-5</c:v>
                </c:pt>
                <c:pt idx="159287" formatCode="0.00E+00">
                  <c:v>-5.1384200000000003E-6</c:v>
                </c:pt>
                <c:pt idx="159288" formatCode="0.00E+00">
                  <c:v>8.2862199999999994E-5</c:v>
                </c:pt>
                <c:pt idx="159289" formatCode="0.00E+00">
                  <c:v>1.70342E-4</c:v>
                </c:pt>
                <c:pt idx="159290" formatCode="0.00E+00">
                  <c:v>2.5725599999999998E-4</c:v>
                </c:pt>
                <c:pt idx="159291" formatCode="0.00E+00">
                  <c:v>3.4355900000000001E-4</c:v>
                </c:pt>
                <c:pt idx="159292" formatCode="0.00E+00">
                  <c:v>4.2920700000000003E-4</c:v>
                </c:pt>
                <c:pt idx="159293" formatCode="0.00E+00">
                  <c:v>5.1415900000000004E-4</c:v>
                </c:pt>
                <c:pt idx="159294" formatCode="0.00E+00">
                  <c:v>5.9837099999999999E-4</c:v>
                </c:pt>
                <c:pt idx="159295" formatCode="0.00E+00">
                  <c:v>6.8180499999999995E-4</c:v>
                </c:pt>
                <c:pt idx="159296" formatCode="0.00E+00">
                  <c:v>7.64418E-4</c:v>
                </c:pt>
                <c:pt idx="159297" formatCode="0.00E+00">
                  <c:v>8.4617299999999998E-4</c:v>
                </c:pt>
                <c:pt idx="159298" formatCode="0.00E+00">
                  <c:v>9.2703100000000004E-4</c:v>
                </c:pt>
                <c:pt idx="159299" formatCode="0.00E+00">
                  <c:v>1.0069499999999999E-3</c:v>
                </c:pt>
                <c:pt idx="159300" formatCode="0.00E+00">
                  <c:v>1.08591E-3</c:v>
                </c:pt>
                <c:pt idx="159301" formatCode="0.00E+00">
                  <c:v>1.1638600000000001E-3</c:v>
                </c:pt>
                <c:pt idx="159302" formatCode="0.00E+00">
                  <c:v>1.24076E-3</c:v>
                </c:pt>
                <c:pt idx="159303" formatCode="0.00E+00">
                  <c:v>1.3166E-3</c:v>
                </c:pt>
                <c:pt idx="159304" formatCode="0.00E+00">
                  <c:v>1.3913199999999999E-3</c:v>
                </c:pt>
                <c:pt idx="159305" formatCode="0.00E+00">
                  <c:v>1.46491E-3</c:v>
                </c:pt>
                <c:pt idx="159306" formatCode="0.00E+00">
                  <c:v>1.53732E-3</c:v>
                </c:pt>
                <c:pt idx="159307" formatCode="0.00E+00">
                  <c:v>1.6085299999999999E-3</c:v>
                </c:pt>
                <c:pt idx="159308" formatCode="0.00E+00">
                  <c:v>1.67851E-3</c:v>
                </c:pt>
                <c:pt idx="159309" formatCode="0.00E+00">
                  <c:v>1.74723E-3</c:v>
                </c:pt>
                <c:pt idx="159310" formatCode="0.00E+00">
                  <c:v>1.8146600000000001E-3</c:v>
                </c:pt>
                <c:pt idx="159311" formatCode="0.00E+00">
                  <c:v>1.8807699999999999E-3</c:v>
                </c:pt>
                <c:pt idx="159312" formatCode="0.00E+00">
                  <c:v>1.9455399999999999E-3</c:v>
                </c:pt>
                <c:pt idx="159313" formatCode="0.00E+00">
                  <c:v>2.0089299999999999E-3</c:v>
                </c:pt>
                <c:pt idx="159314" formatCode="0.00E+00">
                  <c:v>2.0709299999999999E-3</c:v>
                </c:pt>
                <c:pt idx="159315" formatCode="0.00E+00">
                  <c:v>2.1315100000000001E-3</c:v>
                </c:pt>
                <c:pt idx="159316" formatCode="0.00E+00">
                  <c:v>2.1906400000000002E-3</c:v>
                </c:pt>
                <c:pt idx="159317" formatCode="0.00E+00">
                  <c:v>2.2483E-3</c:v>
                </c:pt>
                <c:pt idx="159318" formatCode="0.00E+00">
                  <c:v>2.3044599999999999E-3</c:v>
                </c:pt>
                <c:pt idx="159319" formatCode="0.00E+00">
                  <c:v>2.3591100000000002E-3</c:v>
                </c:pt>
                <c:pt idx="159320" formatCode="0.00E+00">
                  <c:v>2.4122200000000001E-3</c:v>
                </c:pt>
                <c:pt idx="159321" formatCode="0.00E+00">
                  <c:v>2.46378E-3</c:v>
                </c:pt>
                <c:pt idx="159322" formatCode="0.00E+00">
                  <c:v>2.51374E-3</c:v>
                </c:pt>
                <c:pt idx="159323" formatCode="0.00E+00">
                  <c:v>2.5621099999999998E-3</c:v>
                </c:pt>
                <c:pt idx="159324" formatCode="0.00E+00">
                  <c:v>2.6088600000000002E-3</c:v>
                </c:pt>
                <c:pt idx="159325" formatCode="0.00E+00">
                  <c:v>2.6539699999999999E-3</c:v>
                </c:pt>
                <c:pt idx="159326" formatCode="0.00E+00">
                  <c:v>2.6974099999999999E-3</c:v>
                </c:pt>
                <c:pt idx="159327" formatCode="0.00E+00">
                  <c:v>2.7391799999999999E-3</c:v>
                </c:pt>
                <c:pt idx="159328" formatCode="0.00E+00">
                  <c:v>2.77925E-3</c:v>
                </c:pt>
                <c:pt idx="159329" formatCode="0.00E+00">
                  <c:v>2.8176099999999999E-3</c:v>
                </c:pt>
                <c:pt idx="159330" formatCode="0.00E+00">
                  <c:v>2.8542400000000001E-3</c:v>
                </c:pt>
                <c:pt idx="159331" formatCode="0.00E+00">
                  <c:v>2.8891199999999998E-3</c:v>
                </c:pt>
                <c:pt idx="159332" formatCode="0.00E+00">
                  <c:v>2.92224E-3</c:v>
                </c:pt>
                <c:pt idx="159333" formatCode="0.00E+00">
                  <c:v>2.9535799999999999E-3</c:v>
                </c:pt>
                <c:pt idx="159334" formatCode="0.00E+00">
                  <c:v>2.9831300000000001E-3</c:v>
                </c:pt>
                <c:pt idx="159335" formatCode="0.00E+00">
                  <c:v>3.0108700000000001E-3</c:v>
                </c:pt>
                <c:pt idx="159336" formatCode="0.00E+00">
                  <c:v>3.0368000000000001E-3</c:v>
                </c:pt>
                <c:pt idx="159337" formatCode="0.00E+00">
                  <c:v>3.0608900000000001E-3</c:v>
                </c:pt>
                <c:pt idx="159338" formatCode="0.00E+00">
                  <c:v>3.0831299999999999E-3</c:v>
                </c:pt>
                <c:pt idx="159339" formatCode="0.00E+00">
                  <c:v>3.1035099999999999E-3</c:v>
                </c:pt>
                <c:pt idx="159340" formatCode="0.00E+00">
                  <c:v>3.1220200000000001E-3</c:v>
                </c:pt>
                <c:pt idx="159341" formatCode="0.00E+00">
                  <c:v>3.1386500000000002E-3</c:v>
                </c:pt>
                <c:pt idx="159342" formatCode="0.00E+00">
                  <c:v>3.1533899999999998E-3</c:v>
                </c:pt>
                <c:pt idx="159343" formatCode="0.00E+00">
                  <c:v>3.1662299999999999E-3</c:v>
                </c:pt>
                <c:pt idx="159344" formatCode="0.00E+00">
                  <c:v>3.1771600000000001E-3</c:v>
                </c:pt>
                <c:pt idx="159345" formatCode="0.00E+00">
                  <c:v>3.1861599999999999E-3</c:v>
                </c:pt>
                <c:pt idx="159346" formatCode="0.00E+00">
                  <c:v>3.19324E-3</c:v>
                </c:pt>
                <c:pt idx="159347" formatCode="0.00E+00">
                  <c:v>3.1983799999999998E-3</c:v>
                </c:pt>
                <c:pt idx="159348" formatCode="0.00E+00">
                  <c:v>3.2015799999999999E-3</c:v>
                </c:pt>
                <c:pt idx="159349" formatCode="0.00E+00">
                  <c:v>3.2028199999999999E-3</c:v>
                </c:pt>
                <c:pt idx="159350" formatCode="0.00E+00">
                  <c:v>3.2021200000000001E-3</c:v>
                </c:pt>
                <c:pt idx="159351" formatCode="0.00E+00">
                  <c:v>3.19945E-3</c:v>
                </c:pt>
                <c:pt idx="159352" formatCode="0.00E+00">
                  <c:v>3.1948200000000001E-3</c:v>
                </c:pt>
                <c:pt idx="159353" formatCode="0.00E+00">
                  <c:v>3.1882199999999999E-3</c:v>
                </c:pt>
                <c:pt idx="159354" formatCode="0.00E+00">
                  <c:v>3.17966E-3</c:v>
                </c:pt>
                <c:pt idx="159355" formatCode="0.00E+00">
                  <c:v>3.1691200000000001E-3</c:v>
                </c:pt>
                <c:pt idx="159356" formatCode="0.00E+00">
                  <c:v>3.1566099999999998E-3</c:v>
                </c:pt>
                <c:pt idx="159357" formatCode="0.00E+00">
                  <c:v>3.1421299999999999E-3</c:v>
                </c:pt>
                <c:pt idx="159358" formatCode="0.00E+00">
                  <c:v>3.1256700000000001E-3</c:v>
                </c:pt>
                <c:pt idx="159359" formatCode="0.00E+00">
                  <c:v>3.1072500000000002E-3</c:v>
                </c:pt>
                <c:pt idx="159360" formatCode="0.00E+00">
                  <c:v>3.0868599999999999E-3</c:v>
                </c:pt>
                <c:pt idx="159361" formatCode="0.00E+00">
                  <c:v>3.0645099999999999E-3</c:v>
                </c:pt>
                <c:pt idx="159362" formatCode="0.00E+00">
                  <c:v>3.0401899999999999E-3</c:v>
                </c:pt>
                <c:pt idx="159363" formatCode="0.00E+00">
                  <c:v>3.0139199999999998E-3</c:v>
                </c:pt>
                <c:pt idx="159364" formatCode="0.00E+00">
                  <c:v>2.9857099999999999E-3</c:v>
                </c:pt>
                <c:pt idx="159365" formatCode="0.00E+00">
                  <c:v>2.9555499999999999E-3</c:v>
                </c:pt>
                <c:pt idx="159366" formatCode="0.00E+00">
                  <c:v>2.9234700000000001E-3</c:v>
                </c:pt>
                <c:pt idx="159367" formatCode="0.00E+00">
                  <c:v>2.8894599999999999E-3</c:v>
                </c:pt>
                <c:pt idx="159368" formatCode="0.00E+00">
                  <c:v>2.8535499999999998E-3</c:v>
                </c:pt>
                <c:pt idx="159369" formatCode="0.00E+00">
                  <c:v>2.8157299999999998E-3</c:v>
                </c:pt>
                <c:pt idx="159370" formatCode="0.00E+00">
                  <c:v>2.7760300000000001E-3</c:v>
                </c:pt>
                <c:pt idx="159371" formatCode="0.00E+00">
                  <c:v>2.7344600000000002E-3</c:v>
                </c:pt>
                <c:pt idx="159372" formatCode="0.00E+00">
                  <c:v>2.6910300000000001E-3</c:v>
                </c:pt>
                <c:pt idx="159373" formatCode="0.00E+00">
                  <c:v>2.64577E-3</c:v>
                </c:pt>
                <c:pt idx="159374" formatCode="0.00E+00">
                  <c:v>2.5986799999999999E-3</c:v>
                </c:pt>
                <c:pt idx="159375" formatCode="0.00E+00">
                  <c:v>2.5498000000000001E-3</c:v>
                </c:pt>
                <c:pt idx="159376" formatCode="0.00E+00">
                  <c:v>2.49913E-3</c:v>
                </c:pt>
                <c:pt idx="159377" formatCode="0.00E+00">
                  <c:v>2.4467099999999999E-3</c:v>
                </c:pt>
                <c:pt idx="159378" formatCode="0.00E+00">
                  <c:v>2.3925499999999998E-3</c:v>
                </c:pt>
                <c:pt idx="159379" formatCode="0.00E+00">
                  <c:v>2.3366799999999998E-3</c:v>
                </c:pt>
                <c:pt idx="159380" formatCode="0.00E+00">
                  <c:v>2.2791199999999999E-3</c:v>
                </c:pt>
                <c:pt idx="159381" formatCode="0.00E+00">
                  <c:v>2.2199099999999999E-3</c:v>
                </c:pt>
                <c:pt idx="159382" formatCode="0.00E+00">
                  <c:v>2.1590799999999999E-3</c:v>
                </c:pt>
                <c:pt idx="159383" formatCode="0.00E+00">
                  <c:v>2.0966399999999999E-3</c:v>
                </c:pt>
                <c:pt idx="159384" formatCode="0.00E+00">
                  <c:v>2.0326400000000001E-3</c:v>
                </c:pt>
                <c:pt idx="159385" formatCode="0.00E+00">
                  <c:v>1.9671100000000002E-3</c:v>
                </c:pt>
                <c:pt idx="159386" formatCode="0.00E+00">
                  <c:v>1.90007E-3</c:v>
                </c:pt>
                <c:pt idx="159387" formatCode="0.00E+00">
                  <c:v>1.83158E-3</c:v>
                </c:pt>
                <c:pt idx="159388" formatCode="0.00E+00">
                  <c:v>1.76166E-3</c:v>
                </c:pt>
                <c:pt idx="159389" formatCode="0.00E+00">
                  <c:v>1.69035E-3</c:v>
                </c:pt>
                <c:pt idx="159390" formatCode="0.00E+00">
                  <c:v>1.6176999999999999E-3</c:v>
                </c:pt>
                <c:pt idx="159391" formatCode="0.00E+00">
                  <c:v>1.54374E-3</c:v>
                </c:pt>
                <c:pt idx="159392" formatCode="0.00E+00">
                  <c:v>1.4685200000000001E-3</c:v>
                </c:pt>
                <c:pt idx="159393" formatCode="0.00E+00">
                  <c:v>1.39208E-3</c:v>
                </c:pt>
                <c:pt idx="159394" formatCode="0.00E+00">
                  <c:v>1.3144700000000001E-3</c:v>
                </c:pt>
                <c:pt idx="159395" formatCode="0.00E+00">
                  <c:v>1.2357399999999999E-3</c:v>
                </c:pt>
                <c:pt idx="159396" formatCode="0.00E+00">
                  <c:v>1.1559299999999999E-3</c:v>
                </c:pt>
                <c:pt idx="159397" formatCode="0.00E+00">
                  <c:v>1.0750899999999999E-3</c:v>
                </c:pt>
                <c:pt idx="159398" formatCode="0.00E+00">
                  <c:v>9.9328200000000006E-4</c:v>
                </c:pt>
                <c:pt idx="159399" formatCode="0.00E+00">
                  <c:v>9.1054899999999997E-4</c:v>
                </c:pt>
                <c:pt idx="159400" formatCode="0.00E+00">
                  <c:v>8.2694799999999998E-4</c:v>
                </c:pt>
                <c:pt idx="159401" formatCode="0.00E+00">
                  <c:v>7.4253399999999999E-4</c:v>
                </c:pt>
                <c:pt idx="159402" formatCode="0.00E+00">
                  <c:v>6.57363E-4</c:v>
                </c:pt>
                <c:pt idx="159403" formatCode="0.00E+00">
                  <c:v>5.7149299999999996E-4</c:v>
                </c:pt>
                <c:pt idx="159404" formatCode="0.00E+00">
                  <c:v>4.8498200000000001E-4</c:v>
                </c:pt>
                <c:pt idx="159405" formatCode="0.00E+00">
                  <c:v>3.9788999999999997E-4</c:v>
                </c:pt>
                <c:pt idx="159406" formatCode="0.00E+00">
                  <c:v>3.1027799999999999E-4</c:v>
                </c:pt>
                <c:pt idx="159407" formatCode="0.00E+00">
                  <c:v>2.2220900000000001E-4</c:v>
                </c:pt>
                <c:pt idx="159408" formatCode="0.00E+00">
                  <c:v>1.33745E-4</c:v>
                </c:pt>
                <c:pt idx="159409" formatCode="0.00E+00">
                  <c:v>4.4949800000000001E-5</c:v>
                </c:pt>
                <c:pt idx="159410" formatCode="0.00E+00">
                  <c:v>-4.4110899999999998E-5</c:v>
                </c:pt>
                <c:pt idx="159411" formatCode="0.00E+00">
                  <c:v>-1.3337099999999999E-4</c:v>
                </c:pt>
                <c:pt idx="159412" formatCode="0.00E+00">
                  <c:v>-2.2276500000000001E-4</c:v>
                </c:pt>
                <c:pt idx="159413" formatCode="0.00E+00">
                  <c:v>-3.1222500000000001E-4</c:v>
                </c:pt>
                <c:pt idx="159414" formatCode="0.00E+00">
                  <c:v>-4.0168199999999999E-4</c:v>
                </c:pt>
                <c:pt idx="159415" formatCode="0.00E+00">
                  <c:v>-4.9106799999999999E-4</c:v>
                </c:pt>
                <c:pt idx="159416" formatCode="0.00E+00">
                  <c:v>-5.8031300000000005E-4</c:v>
                </c:pt>
                <c:pt idx="159417" formatCode="0.00E+00">
                  <c:v>-6.6934700000000004E-4</c:v>
                </c:pt>
                <c:pt idx="159418" formatCode="0.00E+00">
                  <c:v>-7.5810000000000005E-4</c:v>
                </c:pt>
                <c:pt idx="159419" formatCode="0.00E+00">
                  <c:v>-8.4650100000000005E-4</c:v>
                </c:pt>
                <c:pt idx="159420" formatCode="0.00E+00">
                  <c:v>-9.3447799999999998E-4</c:v>
                </c:pt>
                <c:pt idx="159421" formatCode="0.00E+00">
                  <c:v>-1.0219599999999999E-3</c:v>
                </c:pt>
                <c:pt idx="159422" formatCode="0.00E+00">
                  <c:v>-1.1088700000000001E-3</c:v>
                </c:pt>
                <c:pt idx="159423" formatCode="0.00E+00">
                  <c:v>-1.1951500000000001E-3</c:v>
                </c:pt>
                <c:pt idx="159424" formatCode="0.00E+00">
                  <c:v>-1.28071E-3</c:v>
                </c:pt>
                <c:pt idx="159425" formatCode="0.00E+00">
                  <c:v>-1.36549E-3</c:v>
                </c:pt>
                <c:pt idx="159426" formatCode="0.00E+00">
                  <c:v>-1.4494200000000001E-3</c:v>
                </c:pt>
                <c:pt idx="159427" formatCode="0.00E+00">
                  <c:v>-1.53242E-3</c:v>
                </c:pt>
                <c:pt idx="159428" formatCode="0.00E+00">
                  <c:v>-1.6144200000000001E-3</c:v>
                </c:pt>
                <c:pt idx="159429" formatCode="0.00E+00">
                  <c:v>-1.69534E-3</c:v>
                </c:pt>
                <c:pt idx="159430" formatCode="0.00E+00">
                  <c:v>-1.77513E-3</c:v>
                </c:pt>
                <c:pt idx="159431" formatCode="0.00E+00">
                  <c:v>-1.8537E-3</c:v>
                </c:pt>
                <c:pt idx="159432" formatCode="0.00E+00">
                  <c:v>-1.9309900000000001E-3</c:v>
                </c:pt>
                <c:pt idx="159433" formatCode="0.00E+00">
                  <c:v>-2.0069300000000001E-3</c:v>
                </c:pt>
                <c:pt idx="159434" formatCode="0.00E+00">
                  <c:v>-2.0814499999999999E-3</c:v>
                </c:pt>
                <c:pt idx="159435" formatCode="0.00E+00">
                  <c:v>-2.1544799999999999E-3</c:v>
                </c:pt>
                <c:pt idx="159436" formatCode="0.00E+00">
                  <c:v>-2.22595E-3</c:v>
                </c:pt>
                <c:pt idx="159437" formatCode="0.00E+00">
                  <c:v>-2.2958000000000002E-3</c:v>
                </c:pt>
                <c:pt idx="159438" formatCode="0.00E+00">
                  <c:v>-2.36396E-3</c:v>
                </c:pt>
                <c:pt idx="159439" formatCode="0.00E+00">
                  <c:v>-2.4303599999999999E-3</c:v>
                </c:pt>
                <c:pt idx="159440" formatCode="0.00E+00">
                  <c:v>-2.4949500000000001E-3</c:v>
                </c:pt>
                <c:pt idx="159441" formatCode="0.00E+00">
                  <c:v>-2.5576599999999998E-3</c:v>
                </c:pt>
                <c:pt idx="159442" formatCode="0.00E+00">
                  <c:v>-2.6184400000000001E-3</c:v>
                </c:pt>
                <c:pt idx="159443" formatCode="0.00E+00">
                  <c:v>-2.6772100000000002E-3</c:v>
                </c:pt>
                <c:pt idx="159444" formatCode="0.00E+00">
                  <c:v>-2.7339299999999999E-3</c:v>
                </c:pt>
                <c:pt idx="159445" formatCode="0.00E+00">
                  <c:v>-2.78853E-3</c:v>
                </c:pt>
                <c:pt idx="159446" formatCode="0.00E+00">
                  <c:v>-2.84097E-3</c:v>
                </c:pt>
                <c:pt idx="159447" formatCode="0.00E+00">
                  <c:v>-2.8911800000000001E-3</c:v>
                </c:pt>
                <c:pt idx="159448" formatCode="0.00E+00">
                  <c:v>-2.9391299999999999E-3</c:v>
                </c:pt>
                <c:pt idx="159449" formatCode="0.00E+00">
                  <c:v>-2.98475E-3</c:v>
                </c:pt>
                <c:pt idx="159450" formatCode="0.00E+00">
                  <c:v>-3.0279999999999999E-3</c:v>
                </c:pt>
                <c:pt idx="159451" formatCode="0.00E+00">
                  <c:v>-3.0688400000000002E-3</c:v>
                </c:pt>
                <c:pt idx="159452" formatCode="0.00E+00">
                  <c:v>-3.1072199999999999E-3</c:v>
                </c:pt>
                <c:pt idx="159453" formatCode="0.00E+00">
                  <c:v>-3.1430999999999998E-3</c:v>
                </c:pt>
                <c:pt idx="159454" formatCode="0.00E+00">
                  <c:v>-3.17644E-3</c:v>
                </c:pt>
                <c:pt idx="159455" formatCode="0.00E+00">
                  <c:v>-3.2071999999999999E-3</c:v>
                </c:pt>
                <c:pt idx="159456" formatCode="0.00E+00">
                  <c:v>-3.2353500000000001E-3</c:v>
                </c:pt>
                <c:pt idx="159457" formatCode="0.00E+00">
                  <c:v>-3.26085E-3</c:v>
                </c:pt>
                <c:pt idx="159458" formatCode="0.00E+00">
                  <c:v>-3.2836800000000002E-3</c:v>
                </c:pt>
                <c:pt idx="159459" formatCode="0.00E+00">
                  <c:v>-3.3038099999999999E-3</c:v>
                </c:pt>
                <c:pt idx="159460" formatCode="0.00E+00">
                  <c:v>-3.3212099999999998E-3</c:v>
                </c:pt>
                <c:pt idx="159461" formatCode="0.00E+00">
                  <c:v>-3.33585E-3</c:v>
                </c:pt>
                <c:pt idx="159462" formatCode="0.00E+00">
                  <c:v>-3.3477200000000002E-3</c:v>
                </c:pt>
                <c:pt idx="159463" formatCode="0.00E+00">
                  <c:v>-3.35681E-3</c:v>
                </c:pt>
                <c:pt idx="159464" formatCode="0.00E+00">
                  <c:v>-3.3630800000000001E-3</c:v>
                </c:pt>
                <c:pt idx="159465" formatCode="0.00E+00">
                  <c:v>-3.3665399999999999E-3</c:v>
                </c:pt>
                <c:pt idx="159466" formatCode="0.00E+00">
                  <c:v>-3.3671700000000001E-3</c:v>
                </c:pt>
                <c:pt idx="159467" formatCode="0.00E+00">
                  <c:v>-3.3649700000000001E-3</c:v>
                </c:pt>
                <c:pt idx="159468" formatCode="0.00E+00">
                  <c:v>-3.3599200000000002E-3</c:v>
                </c:pt>
                <c:pt idx="159469" formatCode="0.00E+00">
                  <c:v>-3.3520400000000001E-3</c:v>
                </c:pt>
                <c:pt idx="159470" formatCode="0.00E+00">
                  <c:v>-3.3413200000000001E-3</c:v>
                </c:pt>
                <c:pt idx="159471" formatCode="0.00E+00">
                  <c:v>-3.32775E-3</c:v>
                </c:pt>
                <c:pt idx="159472" formatCode="0.00E+00">
                  <c:v>-3.3113600000000002E-3</c:v>
                </c:pt>
                <c:pt idx="159473" formatCode="0.00E+00">
                  <c:v>-3.2921500000000002E-3</c:v>
                </c:pt>
                <c:pt idx="159474" formatCode="0.00E+00">
                  <c:v>-3.2701399999999999E-3</c:v>
                </c:pt>
                <c:pt idx="159475" formatCode="0.00E+00">
                  <c:v>-3.2453299999999998E-3</c:v>
                </c:pt>
                <c:pt idx="159476" formatCode="0.00E+00">
                  <c:v>-3.2177400000000002E-3</c:v>
                </c:pt>
                <c:pt idx="159477" formatCode="0.00E+00">
                  <c:v>-3.1874099999999999E-3</c:v>
                </c:pt>
                <c:pt idx="159478" formatCode="0.00E+00">
                  <c:v>-3.1543399999999998E-3</c:v>
                </c:pt>
                <c:pt idx="159479" formatCode="0.00E+00">
                  <c:v>-3.1185700000000002E-3</c:v>
                </c:pt>
                <c:pt idx="159480" formatCode="0.00E+00">
                  <c:v>-3.08012E-3</c:v>
                </c:pt>
                <c:pt idx="159481" formatCode="0.00E+00">
                  <c:v>-3.0390299999999999E-3</c:v>
                </c:pt>
                <c:pt idx="159482" formatCode="0.00E+00">
                  <c:v>-2.99533E-3</c:v>
                </c:pt>
                <c:pt idx="159483" formatCode="0.00E+00">
                  <c:v>-2.9490599999999999E-3</c:v>
                </c:pt>
                <c:pt idx="159484" formatCode="0.00E+00">
                  <c:v>-2.9002699999999999E-3</c:v>
                </c:pt>
                <c:pt idx="159485" formatCode="0.00E+00">
                  <c:v>-2.8489800000000001E-3</c:v>
                </c:pt>
                <c:pt idx="159486" formatCode="0.00E+00">
                  <c:v>-2.79525E-3</c:v>
                </c:pt>
                <c:pt idx="159487" formatCode="0.00E+00">
                  <c:v>-2.7391199999999998E-3</c:v>
                </c:pt>
                <c:pt idx="159488" formatCode="0.00E+00">
                  <c:v>-2.6806500000000001E-3</c:v>
                </c:pt>
                <c:pt idx="159489" formatCode="0.00E+00">
                  <c:v>-2.6198900000000002E-3</c:v>
                </c:pt>
                <c:pt idx="159490" formatCode="0.00E+00">
                  <c:v>-2.55689E-3</c:v>
                </c:pt>
                <c:pt idx="159491" formatCode="0.00E+00">
                  <c:v>-2.4917099999999998E-3</c:v>
                </c:pt>
                <c:pt idx="159492" formatCode="0.00E+00">
                  <c:v>-2.4244100000000001E-3</c:v>
                </c:pt>
                <c:pt idx="159493" formatCode="0.00E+00">
                  <c:v>-2.35506E-3</c:v>
                </c:pt>
                <c:pt idx="159494" formatCode="0.00E+00">
                  <c:v>-2.28371E-3</c:v>
                </c:pt>
                <c:pt idx="159495" formatCode="0.00E+00">
                  <c:v>-2.2104300000000002E-3</c:v>
                </c:pt>
                <c:pt idx="159496" formatCode="0.00E+00">
                  <c:v>-2.1352900000000002E-3</c:v>
                </c:pt>
                <c:pt idx="159497" formatCode="0.00E+00">
                  <c:v>-2.0583699999999999E-3</c:v>
                </c:pt>
                <c:pt idx="159498" formatCode="0.00E+00">
                  <c:v>-1.9797199999999999E-3</c:v>
                </c:pt>
                <c:pt idx="159499" formatCode="0.00E+00">
                  <c:v>-1.8994400000000001E-3</c:v>
                </c:pt>
                <c:pt idx="159500" formatCode="0.00E+00">
                  <c:v>-1.81759E-3</c:v>
                </c:pt>
                <c:pt idx="159501" formatCode="0.00E+00">
                  <c:v>-1.7342499999999999E-3</c:v>
                </c:pt>
                <c:pt idx="159502" formatCode="0.00E+00">
                  <c:v>-1.6494999999999999E-3</c:v>
                </c:pt>
                <c:pt idx="159503" formatCode="0.00E+00">
                  <c:v>-1.56342E-3</c:v>
                </c:pt>
                <c:pt idx="159504" formatCode="0.00E+00">
                  <c:v>-1.4760999999999999E-3</c:v>
                </c:pt>
                <c:pt idx="159505" formatCode="0.00E+00">
                  <c:v>-1.3876100000000001E-3</c:v>
                </c:pt>
                <c:pt idx="159506" formatCode="0.00E+00">
                  <c:v>-1.2980400000000001E-3</c:v>
                </c:pt>
                <c:pt idx="159507" formatCode="0.00E+00">
                  <c:v>-1.2074799999999999E-3</c:v>
                </c:pt>
                <c:pt idx="159508" formatCode="0.00E+00">
                  <c:v>-1.116E-3</c:v>
                </c:pt>
                <c:pt idx="159509" formatCode="0.00E+00">
                  <c:v>-1.0237099999999999E-3</c:v>
                </c:pt>
                <c:pt idx="159510" formatCode="0.00E+00">
                  <c:v>-9.3069099999999998E-4</c:v>
                </c:pt>
                <c:pt idx="159511" formatCode="0.00E+00">
                  <c:v>-8.3702600000000005E-4</c:v>
                </c:pt>
                <c:pt idx="159512" formatCode="0.00E+00">
                  <c:v>-7.4280799999999997E-4</c:v>
                </c:pt>
                <c:pt idx="159513" formatCode="0.00E+00">
                  <c:v>-6.4812799999999999E-4</c:v>
                </c:pt>
                <c:pt idx="159514" formatCode="0.00E+00">
                  <c:v>-5.53076E-4</c:v>
                </c:pt>
                <c:pt idx="159515" formatCode="0.00E+00">
                  <c:v>-4.5774299999999998E-4</c:v>
                </c:pt>
                <c:pt idx="159516" formatCode="0.00E+00">
                  <c:v>-3.6222099999999997E-4</c:v>
                </c:pt>
                <c:pt idx="159517" formatCode="0.00E+00">
                  <c:v>-2.6660099999999999E-4</c:v>
                </c:pt>
                <c:pt idx="159518" formatCode="0.00E+00">
                  <c:v>-1.70975E-4</c:v>
                </c:pt>
                <c:pt idx="159519" formatCode="0.00E+00">
                  <c:v>-7.5432999999999994E-5</c:v>
                </c:pt>
                <c:pt idx="159520" formatCode="0.00E+00">
                  <c:v>1.99326E-5</c:v>
                </c:pt>
                <c:pt idx="159521" formatCode="0.00E+00">
                  <c:v>1.1503200000000001E-4</c:v>
                </c:pt>
                <c:pt idx="159522" formatCode="0.00E+00">
                  <c:v>2.0977300000000001E-4</c:v>
                </c:pt>
                <c:pt idx="159523" formatCode="0.00E+00">
                  <c:v>3.0406699999999999E-4</c:v>
                </c:pt>
                <c:pt idx="159524" formatCode="0.00E+00">
                  <c:v>3.9782499999999998E-4</c:v>
                </c:pt>
                <c:pt idx="159525" formatCode="0.00E+00">
                  <c:v>4.90958E-4</c:v>
                </c:pt>
                <c:pt idx="159526" formatCode="0.00E+00">
                  <c:v>5.8337700000000005E-4</c:v>
                </c:pt>
                <c:pt idx="159527" formatCode="0.00E+00">
                  <c:v>6.7499599999999997E-4</c:v>
                </c:pt>
                <c:pt idx="159528" formatCode="0.00E+00">
                  <c:v>7.6572900000000004E-4</c:v>
                </c:pt>
                <c:pt idx="159529" formatCode="0.00E+00">
                  <c:v>8.5549200000000001E-4</c:v>
                </c:pt>
                <c:pt idx="159530" formatCode="0.00E+00">
                  <c:v>9.4419899999999995E-4</c:v>
                </c:pt>
                <c:pt idx="159531" formatCode="0.00E+00">
                  <c:v>1.03177E-3</c:v>
                </c:pt>
                <c:pt idx="159532" formatCode="0.00E+00">
                  <c:v>1.11812E-3</c:v>
                </c:pt>
                <c:pt idx="159533" formatCode="0.00E+00">
                  <c:v>1.2031800000000001E-3</c:v>
                </c:pt>
                <c:pt idx="159534" formatCode="0.00E+00">
                  <c:v>1.2868599999999999E-3</c:v>
                </c:pt>
                <c:pt idx="159535" formatCode="0.00E+00">
                  <c:v>1.3690900000000001E-3</c:v>
                </c:pt>
                <c:pt idx="159536" formatCode="0.00E+00">
                  <c:v>1.4497900000000001E-3</c:v>
                </c:pt>
                <c:pt idx="159537" formatCode="0.00E+00">
                  <c:v>1.52889E-3</c:v>
                </c:pt>
                <c:pt idx="159538" formatCode="0.00E+00">
                  <c:v>1.6063200000000001E-3</c:v>
                </c:pt>
                <c:pt idx="159539" formatCode="0.00E+00">
                  <c:v>1.6820100000000001E-3</c:v>
                </c:pt>
                <c:pt idx="159540" formatCode="0.00E+00">
                  <c:v>1.7558999999999999E-3</c:v>
                </c:pt>
                <c:pt idx="159541" formatCode="0.00E+00">
                  <c:v>1.82792E-3</c:v>
                </c:pt>
                <c:pt idx="159542" formatCode="0.00E+00">
                  <c:v>1.8979999999999999E-3</c:v>
                </c:pt>
                <c:pt idx="159543" formatCode="0.00E+00">
                  <c:v>1.9660900000000002E-3</c:v>
                </c:pt>
                <c:pt idx="159544" formatCode="0.00E+00">
                  <c:v>2.0321200000000001E-3</c:v>
                </c:pt>
                <c:pt idx="159545" formatCode="0.00E+00">
                  <c:v>2.0960499999999999E-3</c:v>
                </c:pt>
                <c:pt idx="159546" formatCode="0.00E+00">
                  <c:v>2.15782E-3</c:v>
                </c:pt>
                <c:pt idx="159547" formatCode="0.00E+00">
                  <c:v>2.2173800000000001E-3</c:v>
                </c:pt>
                <c:pt idx="159548" formatCode="0.00E+00">
                  <c:v>2.2746799999999998E-3</c:v>
                </c:pt>
                <c:pt idx="159549" formatCode="0.00E+00">
                  <c:v>2.3296699999999998E-3</c:v>
                </c:pt>
                <c:pt idx="159550" formatCode="0.00E+00">
                  <c:v>2.3823199999999998E-3</c:v>
                </c:pt>
                <c:pt idx="159551" formatCode="0.00E+00">
                  <c:v>2.4325699999999998E-3</c:v>
                </c:pt>
                <c:pt idx="159552" formatCode="0.00E+00">
                  <c:v>2.4803999999999998E-3</c:v>
                </c:pt>
                <c:pt idx="159553" formatCode="0.00E+00">
                  <c:v>2.5257700000000001E-3</c:v>
                </c:pt>
                <c:pt idx="159554" formatCode="0.00E+00">
                  <c:v>2.5686400000000001E-3</c:v>
                </c:pt>
                <c:pt idx="159555" formatCode="0.00E+00">
                  <c:v>2.6089899999999998E-3</c:v>
                </c:pt>
                <c:pt idx="159556" formatCode="0.00E+00">
                  <c:v>2.64679E-3</c:v>
                </c:pt>
                <c:pt idx="159557" formatCode="0.00E+00">
                  <c:v>2.6820199999999998E-3</c:v>
                </c:pt>
                <c:pt idx="159558" formatCode="0.00E+00">
                  <c:v>2.7146599999999998E-3</c:v>
                </c:pt>
                <c:pt idx="159559" formatCode="0.00E+00">
                  <c:v>2.7446800000000002E-3</c:v>
                </c:pt>
                <c:pt idx="159560" formatCode="0.00E+00">
                  <c:v>2.7720800000000001E-3</c:v>
                </c:pt>
                <c:pt idx="159561" formatCode="0.00E+00">
                  <c:v>2.7968300000000001E-3</c:v>
                </c:pt>
                <c:pt idx="159562" formatCode="0.00E+00">
                  <c:v>2.8189399999999998E-3</c:v>
                </c:pt>
                <c:pt idx="159563" formatCode="0.00E+00">
                  <c:v>2.8383900000000001E-3</c:v>
                </c:pt>
                <c:pt idx="159564" formatCode="0.00E+00">
                  <c:v>2.8551800000000001E-3</c:v>
                </c:pt>
                <c:pt idx="159565" formatCode="0.00E+00">
                  <c:v>2.8693199999999999E-3</c:v>
                </c:pt>
                <c:pt idx="159566" formatCode="0.00E+00">
                  <c:v>2.8807899999999998E-3</c:v>
                </c:pt>
                <c:pt idx="159567" formatCode="0.00E+00">
                  <c:v>2.8896099999999999E-3</c:v>
                </c:pt>
                <c:pt idx="159568" formatCode="0.00E+00">
                  <c:v>2.8957900000000001E-3</c:v>
                </c:pt>
                <c:pt idx="159569" formatCode="0.00E+00">
                  <c:v>2.8993299999999999E-3</c:v>
                </c:pt>
                <c:pt idx="159570" formatCode="0.00E+00">
                  <c:v>2.9002400000000001E-3</c:v>
                </c:pt>
                <c:pt idx="159571" formatCode="0.00E+00">
                  <c:v>2.8985500000000002E-3</c:v>
                </c:pt>
                <c:pt idx="159572" formatCode="0.00E+00">
                  <c:v>2.8942799999999999E-3</c:v>
                </c:pt>
                <c:pt idx="159573" formatCode="0.00E+00">
                  <c:v>2.8874299999999999E-3</c:v>
                </c:pt>
                <c:pt idx="159574" formatCode="0.00E+00">
                  <c:v>2.8780500000000001E-3</c:v>
                </c:pt>
                <c:pt idx="159575" formatCode="0.00E+00">
                  <c:v>2.8661400000000001E-3</c:v>
                </c:pt>
                <c:pt idx="159576" formatCode="0.00E+00">
                  <c:v>2.8517500000000001E-3</c:v>
                </c:pt>
                <c:pt idx="159577" formatCode="0.00E+00">
                  <c:v>2.8349E-3</c:v>
                </c:pt>
                <c:pt idx="159578" formatCode="0.00E+00">
                  <c:v>2.81563E-3</c:v>
                </c:pt>
                <c:pt idx="159579" formatCode="0.00E+00">
                  <c:v>2.7939699999999998E-3</c:v>
                </c:pt>
                <c:pt idx="159580" formatCode="0.00E+00">
                  <c:v>2.7699700000000001E-3</c:v>
                </c:pt>
                <c:pt idx="159581" formatCode="0.00E+00">
                  <c:v>2.7436499999999998E-3</c:v>
                </c:pt>
                <c:pt idx="159582" formatCode="0.00E+00">
                  <c:v>2.71507E-3</c:v>
                </c:pt>
                <c:pt idx="159583" formatCode="0.00E+00">
                  <c:v>2.6842699999999999E-3</c:v>
                </c:pt>
                <c:pt idx="159584" formatCode="0.00E+00">
                  <c:v>2.6512900000000002E-3</c:v>
                </c:pt>
                <c:pt idx="159585" formatCode="0.00E+00">
                  <c:v>2.61619E-3</c:v>
                </c:pt>
                <c:pt idx="159586" formatCode="0.00E+00">
                  <c:v>2.5790100000000001E-3</c:v>
                </c:pt>
                <c:pt idx="159587" formatCode="0.00E+00">
                  <c:v>2.53981E-3</c:v>
                </c:pt>
                <c:pt idx="159588" formatCode="0.00E+00">
                  <c:v>2.4986399999999999E-3</c:v>
                </c:pt>
                <c:pt idx="159589" formatCode="0.00E+00">
                  <c:v>2.4555599999999999E-3</c:v>
                </c:pt>
                <c:pt idx="159590" formatCode="0.00E+00">
                  <c:v>2.41062E-3</c:v>
                </c:pt>
                <c:pt idx="159591" formatCode="0.00E+00">
                  <c:v>2.3638800000000001E-3</c:v>
                </c:pt>
                <c:pt idx="159592" formatCode="0.00E+00">
                  <c:v>2.31541E-3</c:v>
                </c:pt>
                <c:pt idx="159593" formatCode="0.00E+00">
                  <c:v>2.2652699999999998E-3</c:v>
                </c:pt>
                <c:pt idx="159594" formatCode="0.00E+00">
                  <c:v>2.2135100000000001E-3</c:v>
                </c:pt>
                <c:pt idx="159595" formatCode="0.00E+00">
                  <c:v>2.1602100000000001E-3</c:v>
                </c:pt>
                <c:pt idx="159596" formatCode="0.00E+00">
                  <c:v>2.1054200000000002E-3</c:v>
                </c:pt>
                <c:pt idx="159597" formatCode="0.00E+00">
                  <c:v>2.04922E-3</c:v>
                </c:pt>
                <c:pt idx="159598" formatCode="0.00E+00">
                  <c:v>1.9916600000000001E-3</c:v>
                </c:pt>
                <c:pt idx="159599" formatCode="0.00E+00">
                  <c:v>1.93283E-3</c:v>
                </c:pt>
                <c:pt idx="159600" formatCode="0.00E+00">
                  <c:v>1.8727699999999999E-3</c:v>
                </c:pt>
                <c:pt idx="159601" formatCode="0.00E+00">
                  <c:v>1.8115799999999999E-3</c:v>
                </c:pt>
                <c:pt idx="159602" formatCode="0.00E+00">
                  <c:v>1.74931E-3</c:v>
                </c:pt>
                <c:pt idx="159603" formatCode="0.00E+00">
                  <c:v>1.68603E-3</c:v>
                </c:pt>
                <c:pt idx="159604" formatCode="0.00E+00">
                  <c:v>1.6218199999999999E-3</c:v>
                </c:pt>
                <c:pt idx="159605" formatCode="0.00E+00">
                  <c:v>1.55675E-3</c:v>
                </c:pt>
                <c:pt idx="159606" formatCode="0.00E+00">
                  <c:v>1.49088E-3</c:v>
                </c:pt>
                <c:pt idx="159607" formatCode="0.00E+00">
                  <c:v>1.4242899999999999E-3</c:v>
                </c:pt>
                <c:pt idx="159608" formatCode="0.00E+00">
                  <c:v>1.3570500000000001E-3</c:v>
                </c:pt>
                <c:pt idx="159609" formatCode="0.00E+00">
                  <c:v>1.2892299999999999E-3</c:v>
                </c:pt>
                <c:pt idx="159610" formatCode="0.00E+00">
                  <c:v>1.2208900000000001E-3</c:v>
                </c:pt>
                <c:pt idx="159611" formatCode="0.00E+00">
                  <c:v>1.15212E-3</c:v>
                </c:pt>
                <c:pt idx="159612" formatCode="0.00E+00">
                  <c:v>1.0829800000000001E-3</c:v>
                </c:pt>
                <c:pt idx="159613" formatCode="0.00E+00">
                  <c:v>1.0135400000000001E-3</c:v>
                </c:pt>
                <c:pt idx="159614" formatCode="0.00E+00">
                  <c:v>9.4386999999999997E-4</c:v>
                </c:pt>
                <c:pt idx="159615" formatCode="0.00E+00">
                  <c:v>8.7403800000000005E-4</c:v>
                </c:pt>
                <c:pt idx="159616" formatCode="0.00E+00">
                  <c:v>8.0411199999999995E-4</c:v>
                </c:pt>
                <c:pt idx="159617" formatCode="0.00E+00">
                  <c:v>7.3415999999999998E-4</c:v>
                </c:pt>
                <c:pt idx="159618" formatCode="0.00E+00">
                  <c:v>6.64249E-4</c:v>
                </c:pt>
                <c:pt idx="159619" formatCode="0.00E+00">
                  <c:v>5.9444299999999995E-4</c:v>
                </c:pt>
                <c:pt idx="159620" formatCode="0.00E+00">
                  <c:v>5.2480799999999998E-4</c:v>
                </c:pt>
                <c:pt idx="159621" formatCode="0.00E+00">
                  <c:v>4.5540700000000001E-4</c:v>
                </c:pt>
                <c:pt idx="159622" formatCode="0.00E+00">
                  <c:v>3.8630400000000002E-4</c:v>
                </c:pt>
                <c:pt idx="159623" formatCode="0.00E+00">
                  <c:v>3.1755900000000003E-4</c:v>
                </c:pt>
                <c:pt idx="159624" formatCode="0.00E+00">
                  <c:v>2.4923300000000002E-4</c:v>
                </c:pt>
                <c:pt idx="159625" formatCode="0.00E+00">
                  <c:v>1.81385E-4</c:v>
                </c:pt>
                <c:pt idx="159626" formatCode="0.00E+00">
                  <c:v>1.14073E-4</c:v>
                </c:pt>
                <c:pt idx="159627" formatCode="0.00E+00">
                  <c:v>4.7352799999999998E-5</c:v>
                </c:pt>
                <c:pt idx="159628" formatCode="0.00E+00">
                  <c:v>-1.8719599999999999E-5</c:v>
                </c:pt>
                <c:pt idx="159629" formatCode="0.00E+00">
                  <c:v>-8.4091000000000005E-5</c:v>
                </c:pt>
                <c:pt idx="159630" formatCode="0.00E+00">
                  <c:v>-1.4870899999999999E-4</c:v>
                </c:pt>
                <c:pt idx="159631" formatCode="0.00E+00">
                  <c:v>-2.1252399999999999E-4</c:v>
                </c:pt>
                <c:pt idx="159632" formatCode="0.00E+00">
                  <c:v>-2.7548600000000003E-4</c:v>
                </c:pt>
                <c:pt idx="159633" formatCode="0.00E+00">
                  <c:v>-3.3754899999999998E-4</c:v>
                </c:pt>
                <c:pt idx="159634" formatCode="0.00E+00">
                  <c:v>-3.9866499999999998E-4</c:v>
                </c:pt>
                <c:pt idx="159635" formatCode="0.00E+00">
                  <c:v>-4.5879200000000002E-4</c:v>
                </c:pt>
                <c:pt idx="159636" formatCode="0.00E+00">
                  <c:v>-5.1788699999999997E-4</c:v>
                </c:pt>
                <c:pt idx="159637" formatCode="0.00E+00">
                  <c:v>-5.7590899999999999E-4</c:v>
                </c:pt>
                <c:pt idx="159638" formatCode="0.00E+00">
                  <c:v>-6.3281999999999998E-4</c:v>
                </c:pt>
                <c:pt idx="159639" formatCode="0.00E+00">
                  <c:v>-6.8858199999999997E-4</c:v>
                </c:pt>
                <c:pt idx="159640" formatCode="0.00E+00">
                  <c:v>-7.43161E-4</c:v>
                </c:pt>
                <c:pt idx="159641" formatCode="0.00E+00">
                  <c:v>-7.9652300000000004E-4</c:v>
                </c:pt>
                <c:pt idx="159642" formatCode="0.00E+00">
                  <c:v>-8.4863600000000005E-4</c:v>
                </c:pt>
                <c:pt idx="159643" formatCode="0.00E+00">
                  <c:v>-8.9947099999999999E-4</c:v>
                </c:pt>
                <c:pt idx="159644" formatCode="0.00E+00">
                  <c:v>-9.4899899999999996E-4</c:v>
                </c:pt>
                <c:pt idx="159645" formatCode="0.00E+00">
                  <c:v>-9.9719499999999998E-4</c:v>
                </c:pt>
                <c:pt idx="159646" formatCode="0.00E+00">
                  <c:v>-1.04403E-3</c:v>
                </c:pt>
                <c:pt idx="159647" formatCode="0.00E+00">
                  <c:v>-1.0895E-3</c:v>
                </c:pt>
                <c:pt idx="159648" formatCode="0.00E+00">
                  <c:v>-1.13356E-3</c:v>
                </c:pt>
                <c:pt idx="159649" formatCode="0.00E+00">
                  <c:v>-1.1762000000000001E-3</c:v>
                </c:pt>
                <c:pt idx="159650" formatCode="0.00E+00">
                  <c:v>-1.2174099999999999E-3</c:v>
                </c:pt>
                <c:pt idx="159651" formatCode="0.00E+00">
                  <c:v>-1.25716E-3</c:v>
                </c:pt>
                <c:pt idx="159652" formatCode="0.00E+00">
                  <c:v>-1.29546E-3</c:v>
                </c:pt>
                <c:pt idx="159653" formatCode="0.00E+00">
                  <c:v>-1.3322799999999999E-3</c:v>
                </c:pt>
                <c:pt idx="159654" formatCode="0.00E+00">
                  <c:v>-1.36761E-3</c:v>
                </c:pt>
                <c:pt idx="159655" formatCode="0.00E+00">
                  <c:v>-1.40145E-3</c:v>
                </c:pt>
                <c:pt idx="159656" formatCode="0.00E+00">
                  <c:v>-1.4337900000000001E-3</c:v>
                </c:pt>
                <c:pt idx="159657" formatCode="0.00E+00">
                  <c:v>-1.46463E-3</c:v>
                </c:pt>
                <c:pt idx="159658" formatCode="0.00E+00">
                  <c:v>-1.4939599999999999E-3</c:v>
                </c:pt>
                <c:pt idx="159659" formatCode="0.00E+00">
                  <c:v>-1.5217900000000001E-3</c:v>
                </c:pt>
                <c:pt idx="159660" formatCode="0.00E+00">
                  <c:v>-1.5481E-3</c:v>
                </c:pt>
                <c:pt idx="159661" formatCode="0.00E+00">
                  <c:v>-1.5729100000000001E-3</c:v>
                </c:pt>
                <c:pt idx="159662" formatCode="0.00E+00">
                  <c:v>-1.59622E-3</c:v>
                </c:pt>
                <c:pt idx="159663" formatCode="0.00E+00">
                  <c:v>-1.6180299999999999E-3</c:v>
                </c:pt>
                <c:pt idx="159664" formatCode="0.00E+00">
                  <c:v>-1.63835E-3</c:v>
                </c:pt>
                <c:pt idx="159665" formatCode="0.00E+00">
                  <c:v>-1.65719E-3</c:v>
                </c:pt>
                <c:pt idx="159666" formatCode="0.00E+00">
                  <c:v>-1.67454E-3</c:v>
                </c:pt>
                <c:pt idx="159667" formatCode="0.00E+00">
                  <c:v>-1.6904400000000001E-3</c:v>
                </c:pt>
                <c:pt idx="159668" formatCode="0.00E+00">
                  <c:v>-1.70488E-3</c:v>
                </c:pt>
                <c:pt idx="159669" formatCode="0.00E+00">
                  <c:v>-1.7178899999999999E-3</c:v>
                </c:pt>
                <c:pt idx="159670" formatCode="0.00E+00">
                  <c:v>-1.7294599999999999E-3</c:v>
                </c:pt>
                <c:pt idx="159671" formatCode="0.00E+00">
                  <c:v>-1.73963E-3</c:v>
                </c:pt>
                <c:pt idx="159672" formatCode="0.00E+00">
                  <c:v>-1.7484E-3</c:v>
                </c:pt>
                <c:pt idx="159673" formatCode="0.00E+00">
                  <c:v>-1.7558000000000001E-3</c:v>
                </c:pt>
                <c:pt idx="159674" formatCode="0.00E+00">
                  <c:v>-1.76183E-3</c:v>
                </c:pt>
                <c:pt idx="159675" formatCode="0.00E+00">
                  <c:v>-1.7665300000000001E-3</c:v>
                </c:pt>
                <c:pt idx="159676" formatCode="0.00E+00">
                  <c:v>-1.76991E-3</c:v>
                </c:pt>
                <c:pt idx="159677" formatCode="0.00E+00">
                  <c:v>-1.77198E-3</c:v>
                </c:pt>
                <c:pt idx="159678" formatCode="0.00E+00">
                  <c:v>-1.77279E-3</c:v>
                </c:pt>
                <c:pt idx="159679" formatCode="0.00E+00">
                  <c:v>-1.7723299999999999E-3</c:v>
                </c:pt>
                <c:pt idx="159680" formatCode="0.00E+00">
                  <c:v>-1.7706499999999999E-3</c:v>
                </c:pt>
                <c:pt idx="159681" formatCode="0.00E+00">
                  <c:v>-1.7677599999999999E-3</c:v>
                </c:pt>
                <c:pt idx="159682" formatCode="0.00E+00">
                  <c:v>-1.76369E-3</c:v>
                </c:pt>
                <c:pt idx="159683" formatCode="0.00E+00">
                  <c:v>-1.7584600000000001E-3</c:v>
                </c:pt>
                <c:pt idx="159684" formatCode="0.00E+00">
                  <c:v>-1.75209E-3</c:v>
                </c:pt>
                <c:pt idx="159685" formatCode="0.00E+00">
                  <c:v>-1.7446199999999999E-3</c:v>
                </c:pt>
                <c:pt idx="159686" formatCode="0.00E+00">
                  <c:v>-1.7360699999999999E-3</c:v>
                </c:pt>
                <c:pt idx="159687" formatCode="0.00E+00">
                  <c:v>-1.72646E-3</c:v>
                </c:pt>
                <c:pt idx="159688" formatCode="0.00E+00">
                  <c:v>-1.71583E-3</c:v>
                </c:pt>
                <c:pt idx="159689" formatCode="0.00E+00">
                  <c:v>-1.7041999999999999E-3</c:v>
                </c:pt>
                <c:pt idx="159690" formatCode="0.00E+00">
                  <c:v>-1.69159E-3</c:v>
                </c:pt>
                <c:pt idx="159691" formatCode="0.00E+00">
                  <c:v>-1.67804E-3</c:v>
                </c:pt>
                <c:pt idx="159692" formatCode="0.00E+00">
                  <c:v>-1.6635700000000001E-3</c:v>
                </c:pt>
                <c:pt idx="159693" formatCode="0.00E+00">
                  <c:v>-1.6482000000000001E-3</c:v>
                </c:pt>
                <c:pt idx="159694" formatCode="0.00E+00">
                  <c:v>-1.6319800000000001E-3</c:v>
                </c:pt>
                <c:pt idx="159695" formatCode="0.00E+00">
                  <c:v>-1.6149199999999999E-3</c:v>
                </c:pt>
                <c:pt idx="159696" formatCode="0.00E+00">
                  <c:v>-1.5970400000000001E-3</c:v>
                </c:pt>
                <c:pt idx="159697" formatCode="0.00E+00">
                  <c:v>-1.57839E-3</c:v>
                </c:pt>
                <c:pt idx="159698" formatCode="0.00E+00">
                  <c:v>-1.5589899999999999E-3</c:v>
                </c:pt>
                <c:pt idx="159699" formatCode="0.00E+00">
                  <c:v>-1.53885E-3</c:v>
                </c:pt>
                <c:pt idx="159700" formatCode="0.00E+00">
                  <c:v>-1.5180199999999999E-3</c:v>
                </c:pt>
                <c:pt idx="159701" formatCode="0.00E+00">
                  <c:v>-1.4965099999999999E-3</c:v>
                </c:pt>
                <c:pt idx="159702" formatCode="0.00E+00">
                  <c:v>-1.4743499999999999E-3</c:v>
                </c:pt>
                <c:pt idx="159703" formatCode="0.00E+00">
                  <c:v>-1.4515699999999999E-3</c:v>
                </c:pt>
                <c:pt idx="159704" formatCode="0.00E+00">
                  <c:v>-1.4281999999999999E-3</c:v>
                </c:pt>
                <c:pt idx="159705" formatCode="0.00E+00">
                  <c:v>-1.4042499999999999E-3</c:v>
                </c:pt>
                <c:pt idx="159706" formatCode="0.00E+00">
                  <c:v>-1.3797499999999999E-3</c:v>
                </c:pt>
                <c:pt idx="159707" formatCode="0.00E+00">
                  <c:v>-1.3547399999999999E-3</c:v>
                </c:pt>
                <c:pt idx="159708" formatCode="0.00E+00">
                  <c:v>-1.3292200000000001E-3</c:v>
                </c:pt>
                <c:pt idx="159709" formatCode="0.00E+00">
                  <c:v>-1.3032300000000001E-3</c:v>
                </c:pt>
                <c:pt idx="159710" formatCode="0.00E+00">
                  <c:v>-1.2767799999999999E-3</c:v>
                </c:pt>
                <c:pt idx="159711" formatCode="0.00E+00">
                  <c:v>-1.2499099999999999E-3</c:v>
                </c:pt>
                <c:pt idx="159712" formatCode="0.00E+00">
                  <c:v>-1.22262E-3</c:v>
                </c:pt>
                <c:pt idx="159713" formatCode="0.00E+00">
                  <c:v>-1.19495E-3</c:v>
                </c:pt>
                <c:pt idx="159714" formatCode="0.00E+00">
                  <c:v>-1.1669199999999999E-3</c:v>
                </c:pt>
                <c:pt idx="159715" formatCode="0.00E+00">
                  <c:v>-1.13853E-3</c:v>
                </c:pt>
                <c:pt idx="159716" formatCode="0.00E+00">
                  <c:v>-1.1098200000000001E-3</c:v>
                </c:pt>
                <c:pt idx="159717" formatCode="0.00E+00">
                  <c:v>-1.08081E-3</c:v>
                </c:pt>
                <c:pt idx="159718" formatCode="0.00E+00">
                  <c:v>-1.0515100000000001E-3</c:v>
                </c:pt>
                <c:pt idx="159719" formatCode="0.00E+00">
                  <c:v>-1.0219300000000001E-3</c:v>
                </c:pt>
                <c:pt idx="159720" formatCode="0.00E+00">
                  <c:v>-9.921070000000001E-4</c:v>
                </c:pt>
                <c:pt idx="159721" formatCode="0.00E+00">
                  <c:v>-9.6204500000000002E-4</c:v>
                </c:pt>
                <c:pt idx="159722" formatCode="0.00E+00">
                  <c:v>-9.3176499999999998E-4</c:v>
                </c:pt>
                <c:pt idx="159723" formatCode="0.00E+00">
                  <c:v>-9.0128099999999998E-4</c:v>
                </c:pt>
                <c:pt idx="159724" formatCode="0.00E+00">
                  <c:v>-8.7060800000000004E-4</c:v>
                </c:pt>
                <c:pt idx="159725" formatCode="0.00E+00">
                  <c:v>-8.3976299999999999E-4</c:v>
                </c:pt>
                <c:pt idx="159726" formatCode="0.00E+00">
                  <c:v>-8.0875900000000004E-4</c:v>
                </c:pt>
                <c:pt idx="159727" formatCode="0.00E+00">
                  <c:v>-7.7760899999999996E-4</c:v>
                </c:pt>
                <c:pt idx="159728" formatCode="0.00E+00">
                  <c:v>-7.4632799999999999E-4</c:v>
                </c:pt>
                <c:pt idx="159729" formatCode="0.00E+00">
                  <c:v>-7.1492699999999997E-4</c:v>
                </c:pt>
                <c:pt idx="159730" formatCode="0.00E+00">
                  <c:v>-6.83419E-4</c:v>
                </c:pt>
                <c:pt idx="159731" formatCode="0.00E+00">
                  <c:v>-6.5181600000000005E-4</c:v>
                </c:pt>
                <c:pt idx="159732" formatCode="0.00E+00">
                  <c:v>-6.2012899999999997E-4</c:v>
                </c:pt>
                <c:pt idx="159733" formatCode="0.00E+00">
                  <c:v>-5.8836900000000004E-4</c:v>
                </c:pt>
                <c:pt idx="159734" formatCode="0.00E+00">
                  <c:v>-5.5654599999999999E-4</c:v>
                </c:pt>
                <c:pt idx="159735" formatCode="0.00E+00">
                  <c:v>-5.2467099999999999E-4</c:v>
                </c:pt>
                <c:pt idx="159736" formatCode="0.00E+00">
                  <c:v>-4.9275399999999998E-4</c:v>
                </c:pt>
                <c:pt idx="159737" formatCode="0.00E+00">
                  <c:v>-4.6080300000000003E-4</c:v>
                </c:pt>
                <c:pt idx="159738" formatCode="0.00E+00">
                  <c:v>-4.2882800000000002E-4</c:v>
                </c:pt>
                <c:pt idx="159739" formatCode="0.00E+00">
                  <c:v>-3.96838E-4</c:v>
                </c:pt>
                <c:pt idx="159740" formatCode="0.00E+00">
                  <c:v>-3.6484100000000003E-4</c:v>
                </c:pt>
                <c:pt idx="159741" formatCode="0.00E+00">
                  <c:v>-3.3284599999999998E-4</c:v>
                </c:pt>
                <c:pt idx="159742" formatCode="0.00E+00">
                  <c:v>-3.0086000000000002E-4</c:v>
                </c:pt>
                <c:pt idx="159743" formatCode="0.00E+00">
                  <c:v>-2.68891E-4</c:v>
                </c:pt>
                <c:pt idx="159744" formatCode="0.00E+00">
                  <c:v>-2.3694800000000001E-4</c:v>
                </c:pt>
                <c:pt idx="159745" formatCode="0.00E+00">
                  <c:v>-2.0503599999999999E-4</c:v>
                </c:pt>
                <c:pt idx="159746" formatCode="0.00E+00">
                  <c:v>-1.73165E-4</c:v>
                </c:pt>
                <c:pt idx="159747" formatCode="0.00E+00">
                  <c:v>-1.4134099999999999E-4</c:v>
                </c:pt>
                <c:pt idx="159748" formatCode="0.00E+00">
                  <c:v>-1.09571E-4</c:v>
                </c:pt>
                <c:pt idx="159749" formatCode="0.00E+00">
                  <c:v>-7.7861900000000001E-5</c:v>
                </c:pt>
                <c:pt idx="159750" formatCode="0.00E+00">
                  <c:v>-4.6221699999999998E-5</c:v>
                </c:pt>
                <c:pt idx="159751" formatCode="0.00E+00">
                  <c:v>-1.4657100000000001E-5</c:v>
                </c:pt>
                <c:pt idx="159752" formatCode="0.00E+00">
                  <c:v>1.6824699999999998E-5</c:v>
                </c:pt>
                <c:pt idx="159753" formatCode="0.00E+00">
                  <c:v>4.8216500000000002E-5</c:v>
                </c:pt>
                <c:pt idx="159754" formatCode="0.00E+00">
                  <c:v>7.9511099999999998E-5</c:v>
                </c:pt>
                <c:pt idx="159755" formatCode="0.00E+00">
                  <c:v>1.10701E-4</c:v>
                </c:pt>
                <c:pt idx="159756" formatCode="0.00E+00">
                  <c:v>1.41779E-4</c:v>
                </c:pt>
                <c:pt idx="159757" formatCode="0.00E+00">
                  <c:v>1.72738E-4</c:v>
                </c:pt>
                <c:pt idx="159758" formatCode="0.00E+00">
                  <c:v>2.03568E-4</c:v>
                </c:pt>
                <c:pt idx="159759" formatCode="0.00E+00">
                  <c:v>2.3426400000000001E-4</c:v>
                </c:pt>
                <c:pt idx="159760" formatCode="0.00E+00">
                  <c:v>2.6481600000000002E-4</c:v>
                </c:pt>
                <c:pt idx="159761" formatCode="0.00E+00">
                  <c:v>2.95216E-4</c:v>
                </c:pt>
                <c:pt idx="159762" formatCode="0.00E+00">
                  <c:v>3.2545499999999999E-4</c:v>
                </c:pt>
                <c:pt idx="159763" formatCode="0.00E+00">
                  <c:v>3.5552499999999998E-4</c:v>
                </c:pt>
                <c:pt idx="159764" formatCode="0.00E+00">
                  <c:v>3.8541600000000002E-4</c:v>
                </c:pt>
                <c:pt idx="159765" formatCode="0.00E+00">
                  <c:v>4.1511800000000002E-4</c:v>
                </c:pt>
                <c:pt idx="159766" formatCode="0.00E+00">
                  <c:v>4.44623E-4</c:v>
                </c:pt>
                <c:pt idx="159767" formatCode="0.00E+00">
                  <c:v>4.7392000000000002E-4</c:v>
                </c:pt>
                <c:pt idx="159768" formatCode="0.00E+00">
                  <c:v>5.0299899999999996E-4</c:v>
                </c:pt>
                <c:pt idx="159769" formatCode="0.00E+00">
                  <c:v>5.3184800000000002E-4</c:v>
                </c:pt>
                <c:pt idx="159770" formatCode="0.00E+00">
                  <c:v>5.6045699999999999E-4</c:v>
                </c:pt>
                <c:pt idx="159771" formatCode="0.00E+00">
                  <c:v>5.8881500000000002E-4</c:v>
                </c:pt>
                <c:pt idx="159772" formatCode="0.00E+00">
                  <c:v>6.1690900000000001E-4</c:v>
                </c:pt>
                <c:pt idx="159773" formatCode="0.00E+00">
                  <c:v>6.44727E-4</c:v>
                </c:pt>
                <c:pt idx="159774" formatCode="0.00E+00">
                  <c:v>6.7225800000000001E-4</c:v>
                </c:pt>
                <c:pt idx="159775" formatCode="0.00E+00">
                  <c:v>6.9948700000000005E-4</c:v>
                </c:pt>
                <c:pt idx="159776" formatCode="0.00E+00">
                  <c:v>7.2640200000000002E-4</c:v>
                </c:pt>
                <c:pt idx="159777" formatCode="0.00E+00">
                  <c:v>7.5299000000000004E-4</c:v>
                </c:pt>
                <c:pt idx="159778" formatCode="0.00E+00">
                  <c:v>7.7923499999999998E-4</c:v>
                </c:pt>
                <c:pt idx="159779" formatCode="0.00E+00">
                  <c:v>8.0512499999999996E-4</c:v>
                </c:pt>
                <c:pt idx="159780" formatCode="0.00E+00">
                  <c:v>8.3064300000000005E-4</c:v>
                </c:pt>
                <c:pt idx="159781" formatCode="0.00E+00">
                  <c:v>8.5577600000000004E-4</c:v>
                </c:pt>
                <c:pt idx="159782" formatCode="0.00E+00">
                  <c:v>8.8050800000000001E-4</c:v>
                </c:pt>
                <c:pt idx="159783" formatCode="0.00E+00">
                  <c:v>9.0482300000000002E-4</c:v>
                </c:pt>
                <c:pt idx="159784" formatCode="0.00E+00">
                  <c:v>9.2870500000000005E-4</c:v>
                </c:pt>
                <c:pt idx="159785" formatCode="0.00E+00">
                  <c:v>9.5213800000000005E-4</c:v>
                </c:pt>
                <c:pt idx="159786" formatCode="0.00E+00">
                  <c:v>9.7510499999999998E-4</c:v>
                </c:pt>
                <c:pt idx="159787" formatCode="0.00E+00">
                  <c:v>9.9759099999999993E-4</c:v>
                </c:pt>
                <c:pt idx="159788" formatCode="0.00E+00">
                  <c:v>1.01958E-3</c:v>
                </c:pt>
                <c:pt idx="159789" formatCode="0.00E+00">
                  <c:v>1.04104E-3</c:v>
                </c:pt>
                <c:pt idx="159790" formatCode="0.00E+00">
                  <c:v>1.0619799999999999E-3</c:v>
                </c:pt>
                <c:pt idx="159791" formatCode="0.00E+00">
                  <c:v>1.0823600000000001E-3</c:v>
                </c:pt>
                <c:pt idx="159792" formatCode="0.00E+00">
                  <c:v>1.1021799999999999E-3</c:v>
                </c:pt>
                <c:pt idx="159793" formatCode="0.00E+00">
                  <c:v>1.1214E-3</c:v>
                </c:pt>
                <c:pt idx="159794" formatCode="0.00E+00">
                  <c:v>1.1400200000000001E-3</c:v>
                </c:pt>
                <c:pt idx="159795" formatCode="0.00E+00">
                  <c:v>1.1580200000000001E-3</c:v>
                </c:pt>
                <c:pt idx="159796" formatCode="0.00E+00">
                  <c:v>1.17537E-3</c:v>
                </c:pt>
                <c:pt idx="159797" formatCode="0.00E+00">
                  <c:v>1.19206E-3</c:v>
                </c:pt>
                <c:pt idx="159798" formatCode="0.00E+00">
                  <c:v>1.20808E-3</c:v>
                </c:pt>
                <c:pt idx="159799" formatCode="0.00E+00">
                  <c:v>1.22339E-3</c:v>
                </c:pt>
                <c:pt idx="159800" formatCode="0.00E+00">
                  <c:v>1.238E-3</c:v>
                </c:pt>
                <c:pt idx="159801" formatCode="0.00E+00">
                  <c:v>1.25187E-3</c:v>
                </c:pt>
                <c:pt idx="159802" formatCode="0.00E+00">
                  <c:v>1.26498E-3</c:v>
                </c:pt>
                <c:pt idx="159803" formatCode="0.00E+00">
                  <c:v>1.2773299999999999E-3</c:v>
                </c:pt>
                <c:pt idx="159804" formatCode="0.00E+00">
                  <c:v>1.2888999999999999E-3</c:v>
                </c:pt>
                <c:pt idx="159805" formatCode="0.00E+00">
                  <c:v>1.29966E-3</c:v>
                </c:pt>
                <c:pt idx="159806" formatCode="0.00E+00">
                  <c:v>1.3096E-3</c:v>
                </c:pt>
                <c:pt idx="159807" formatCode="0.00E+00">
                  <c:v>1.3186999999999999E-3</c:v>
                </c:pt>
                <c:pt idx="159808" formatCode="0.00E+00">
                  <c:v>1.3269499999999999E-3</c:v>
                </c:pt>
                <c:pt idx="159809" formatCode="0.00E+00">
                  <c:v>1.3343300000000001E-3</c:v>
                </c:pt>
                <c:pt idx="159810" formatCode="0.00E+00">
                  <c:v>1.3408300000000001E-3</c:v>
                </c:pt>
                <c:pt idx="159811" formatCode="0.00E+00">
                  <c:v>1.34643E-3</c:v>
                </c:pt>
                <c:pt idx="159812" formatCode="0.00E+00">
                  <c:v>1.35111E-3</c:v>
                </c:pt>
                <c:pt idx="159813" formatCode="0.00E+00">
                  <c:v>1.35486E-3</c:v>
                </c:pt>
                <c:pt idx="159814" formatCode="0.00E+00">
                  <c:v>1.3576700000000001E-3</c:v>
                </c:pt>
                <c:pt idx="159815" formatCode="0.00E+00">
                  <c:v>1.3595199999999999E-3</c:v>
                </c:pt>
                <c:pt idx="159816" formatCode="0.00E+00">
                  <c:v>1.36041E-3</c:v>
                </c:pt>
                <c:pt idx="159817" formatCode="0.00E+00">
                  <c:v>1.3603199999999999E-3</c:v>
                </c:pt>
                <c:pt idx="159818" formatCode="0.00E+00">
                  <c:v>1.3592400000000001E-3</c:v>
                </c:pt>
                <c:pt idx="159819" formatCode="0.00E+00">
                  <c:v>1.3571600000000001E-3</c:v>
                </c:pt>
                <c:pt idx="159820" formatCode="0.00E+00">
                  <c:v>1.35407E-3</c:v>
                </c:pt>
                <c:pt idx="159821" formatCode="0.00E+00">
                  <c:v>1.3499600000000001E-3</c:v>
                </c:pt>
                <c:pt idx="159822" formatCode="0.00E+00">
                  <c:v>1.34483E-3</c:v>
                </c:pt>
                <c:pt idx="159823" formatCode="0.00E+00">
                  <c:v>1.33866E-3</c:v>
                </c:pt>
                <c:pt idx="159824" formatCode="0.00E+00">
                  <c:v>1.33146E-3</c:v>
                </c:pt>
                <c:pt idx="159825" formatCode="0.00E+00">
                  <c:v>1.32321E-3</c:v>
                </c:pt>
                <c:pt idx="159826" formatCode="0.00E+00">
                  <c:v>1.3139200000000001E-3</c:v>
                </c:pt>
                <c:pt idx="159827" formatCode="0.00E+00">
                  <c:v>1.3035799999999999E-3</c:v>
                </c:pt>
                <c:pt idx="159828" formatCode="0.00E+00">
                  <c:v>1.29218E-3</c:v>
                </c:pt>
                <c:pt idx="159829" formatCode="0.00E+00">
                  <c:v>1.2797399999999999E-3</c:v>
                </c:pt>
                <c:pt idx="159830" formatCode="0.00E+00">
                  <c:v>1.2662299999999999E-3</c:v>
                </c:pt>
                <c:pt idx="159831" formatCode="0.00E+00">
                  <c:v>1.25168E-3</c:v>
                </c:pt>
                <c:pt idx="159832" formatCode="0.00E+00">
                  <c:v>1.2360800000000001E-3</c:v>
                </c:pt>
                <c:pt idx="159833" formatCode="0.00E+00">
                  <c:v>1.2194300000000001E-3</c:v>
                </c:pt>
                <c:pt idx="159834" formatCode="0.00E+00">
                  <c:v>1.2017499999999999E-3</c:v>
                </c:pt>
                <c:pt idx="159835" formatCode="0.00E+00">
                  <c:v>1.1830199999999999E-3</c:v>
                </c:pt>
                <c:pt idx="159836" formatCode="0.00E+00">
                  <c:v>1.1632700000000001E-3</c:v>
                </c:pt>
                <c:pt idx="159837" formatCode="0.00E+00">
                  <c:v>1.1425000000000001E-3</c:v>
                </c:pt>
                <c:pt idx="159838" formatCode="0.00E+00">
                  <c:v>1.12072E-3</c:v>
                </c:pt>
                <c:pt idx="159839" formatCode="0.00E+00">
                  <c:v>1.0979399999999999E-3</c:v>
                </c:pt>
                <c:pt idx="159840" formatCode="0.00E+00">
                  <c:v>1.0741699999999999E-3</c:v>
                </c:pt>
                <c:pt idx="159841" formatCode="0.00E+00">
                  <c:v>1.0494300000000001E-3</c:v>
                </c:pt>
                <c:pt idx="159842" formatCode="0.00E+00">
                  <c:v>1.0237200000000001E-3</c:v>
                </c:pt>
                <c:pt idx="159843" formatCode="0.00E+00">
                  <c:v>9.9707300000000001E-4</c:v>
                </c:pt>
                <c:pt idx="159844" formatCode="0.00E+00">
                  <c:v>9.6949500000000001E-4</c:v>
                </c:pt>
                <c:pt idx="159845" formatCode="0.00E+00">
                  <c:v>9.4100599999999998E-4</c:v>
                </c:pt>
                <c:pt idx="159846" formatCode="0.00E+00">
                  <c:v>9.1162600000000002E-4</c:v>
                </c:pt>
                <c:pt idx="159847" formatCode="0.00E+00">
                  <c:v>8.81375E-4</c:v>
                </c:pt>
                <c:pt idx="159848" formatCode="0.00E+00">
                  <c:v>8.5027400000000004E-4</c:v>
                </c:pt>
                <c:pt idx="159849" formatCode="0.00E+00">
                  <c:v>8.1834799999999999E-4</c:v>
                </c:pt>
                <c:pt idx="159850" formatCode="0.00E+00">
                  <c:v>7.8561899999999999E-4</c:v>
                </c:pt>
                <c:pt idx="159851" formatCode="0.00E+00">
                  <c:v>7.5211199999999998E-4</c:v>
                </c:pt>
                <c:pt idx="159852" formatCode="0.00E+00">
                  <c:v>7.1785499999999999E-4</c:v>
                </c:pt>
                <c:pt idx="159853" formatCode="0.00E+00">
                  <c:v>6.8287399999999998E-4</c:v>
                </c:pt>
                <c:pt idx="159854" formatCode="0.00E+00">
                  <c:v>6.4719799999999998E-4</c:v>
                </c:pt>
                <c:pt idx="159855" formatCode="0.00E+00">
                  <c:v>6.1085700000000002E-4</c:v>
                </c:pt>
                <c:pt idx="159856" formatCode="0.00E+00">
                  <c:v>5.7388199999999995E-4</c:v>
                </c:pt>
                <c:pt idx="159857" formatCode="0.00E+00">
                  <c:v>5.3630300000000002E-4</c:v>
                </c:pt>
                <c:pt idx="159858" formatCode="0.00E+00">
                  <c:v>4.9815500000000002E-4</c:v>
                </c:pt>
                <c:pt idx="159859" formatCode="0.00E+00">
                  <c:v>4.5947000000000002E-4</c:v>
                </c:pt>
                <c:pt idx="159860" formatCode="0.00E+00">
                  <c:v>4.2028299999999997E-4</c:v>
                </c:pt>
                <c:pt idx="159861" formatCode="0.00E+00">
                  <c:v>3.8063000000000002E-4</c:v>
                </c:pt>
                <c:pt idx="159862" formatCode="0.00E+00">
                  <c:v>3.4054799999999998E-4</c:v>
                </c:pt>
                <c:pt idx="159863" formatCode="0.00E+00">
                  <c:v>3.0007299999999998E-4</c:v>
                </c:pt>
                <c:pt idx="159864" formatCode="0.00E+00">
                  <c:v>2.59244E-4</c:v>
                </c:pt>
                <c:pt idx="159865" formatCode="0.00E+00">
                  <c:v>2.18099E-4</c:v>
                </c:pt>
                <c:pt idx="159866" formatCode="0.00E+00">
                  <c:v>1.7667799999999999E-4</c:v>
                </c:pt>
                <c:pt idx="159867" formatCode="0.00E+00">
                  <c:v>1.35022E-4</c:v>
                </c:pt>
                <c:pt idx="159868" formatCode="0.00E+00">
                  <c:v>9.3169800000000004E-5</c:v>
                </c:pt>
                <c:pt idx="159869" formatCode="0.00E+00">
                  <c:v>5.1164400000000001E-5</c:v>
                </c:pt>
                <c:pt idx="159870" formatCode="0.00E+00">
                  <c:v>9.0470100000000006E-6</c:v>
                </c:pt>
                <c:pt idx="159871" formatCode="0.00E+00">
                  <c:v>-3.3139799999999997E-5</c:v>
                </c:pt>
                <c:pt idx="159872" formatCode="0.00E+00">
                  <c:v>-7.5353399999999996E-5</c:v>
                </c:pt>
                <c:pt idx="159873" formatCode="0.00E+00">
                  <c:v>-1.17551E-4</c:v>
                </c:pt>
                <c:pt idx="159874" formatCode="0.00E+00">
                  <c:v>-1.5968800000000001E-4</c:v>
                </c:pt>
                <c:pt idx="159875" formatCode="0.00E+00">
                  <c:v>-2.0172199999999999E-4</c:v>
                </c:pt>
                <c:pt idx="159876" formatCode="0.00E+00">
                  <c:v>-2.4360899999999999E-4</c:v>
                </c:pt>
                <c:pt idx="159877" formatCode="0.00E+00">
                  <c:v>-2.85304E-4</c:v>
                </c:pt>
                <c:pt idx="159878" formatCode="0.00E+00">
                  <c:v>-3.26764E-4</c:v>
                </c:pt>
                <c:pt idx="159879" formatCode="0.00E+00">
                  <c:v>-3.6794399999999999E-4</c:v>
                </c:pt>
                <c:pt idx="159880" formatCode="0.00E+00">
                  <c:v>-4.0880000000000002E-4</c:v>
                </c:pt>
                <c:pt idx="159881" formatCode="0.00E+00">
                  <c:v>-4.4928900000000001E-4</c:v>
                </c:pt>
                <c:pt idx="159882" formatCode="0.00E+00">
                  <c:v>-4.8936599999999998E-4</c:v>
                </c:pt>
                <c:pt idx="159883" formatCode="0.00E+00">
                  <c:v>-5.2898799999999998E-4</c:v>
                </c:pt>
                <c:pt idx="159884" formatCode="0.00E+00">
                  <c:v>-5.6811100000000005E-4</c:v>
                </c:pt>
                <c:pt idx="159885" formatCode="0.00E+00">
                  <c:v>-6.0669299999999995E-4</c:v>
                </c:pt>
                <c:pt idx="159886" formatCode="0.00E+00">
                  <c:v>-6.4469099999999997E-4</c:v>
                </c:pt>
                <c:pt idx="159887" formatCode="0.00E+00">
                  <c:v>-6.8206199999999999E-4</c:v>
                </c:pt>
                <c:pt idx="159888" formatCode="0.00E+00">
                  <c:v>-7.1876500000000001E-4</c:v>
                </c:pt>
                <c:pt idx="159889" formatCode="0.00E+00">
                  <c:v>-7.5475800000000001E-4</c:v>
                </c:pt>
                <c:pt idx="159890" formatCode="0.00E+00">
                  <c:v>-7.9000200000000004E-4</c:v>
                </c:pt>
                <c:pt idx="159891" formatCode="0.00E+00">
                  <c:v>-8.2445700000000001E-4</c:v>
                </c:pt>
                <c:pt idx="159892" formatCode="0.00E+00">
                  <c:v>-8.5808200000000003E-4</c:v>
                </c:pt>
                <c:pt idx="159893" formatCode="0.00E+00">
                  <c:v>-8.9084099999999996E-4</c:v>
                </c:pt>
                <c:pt idx="159894" formatCode="0.00E+00">
                  <c:v>-9.2269499999999996E-4</c:v>
                </c:pt>
                <c:pt idx="159895" formatCode="0.00E+00">
                  <c:v>-9.5360900000000001E-4</c:v>
                </c:pt>
                <c:pt idx="159896" formatCode="0.00E+00">
                  <c:v>-9.8354600000000007E-4</c:v>
                </c:pt>
                <c:pt idx="159897" formatCode="0.00E+00">
                  <c:v>-1.0124699999999999E-3</c:v>
                </c:pt>
                <c:pt idx="159898" formatCode="0.00E+00">
                  <c:v>-1.04035E-3</c:v>
                </c:pt>
                <c:pt idx="159899" formatCode="0.00E+00">
                  <c:v>-1.0671599999999999E-3</c:v>
                </c:pt>
                <c:pt idx="159900" formatCode="0.00E+00">
                  <c:v>-1.09286E-3</c:v>
                </c:pt>
                <c:pt idx="159901" formatCode="0.00E+00">
                  <c:v>-1.11742E-3</c:v>
                </c:pt>
                <c:pt idx="159902" formatCode="0.00E+00">
                  <c:v>-1.1408099999999999E-3</c:v>
                </c:pt>
                <c:pt idx="159903" formatCode="0.00E+00">
                  <c:v>-1.1630099999999999E-3</c:v>
                </c:pt>
                <c:pt idx="159904" formatCode="0.00E+00">
                  <c:v>-1.18399E-3</c:v>
                </c:pt>
                <c:pt idx="159905" formatCode="0.00E+00">
                  <c:v>-1.2037199999999999E-3</c:v>
                </c:pt>
                <c:pt idx="159906" formatCode="0.00E+00">
                  <c:v>-1.22219E-3</c:v>
                </c:pt>
                <c:pt idx="159907" formatCode="0.00E+00">
                  <c:v>-1.2393700000000001E-3</c:v>
                </c:pt>
                <c:pt idx="159908" formatCode="0.00E+00">
                  <c:v>-1.2552399999999999E-3</c:v>
                </c:pt>
                <c:pt idx="159909" formatCode="0.00E+00">
                  <c:v>-1.2697800000000001E-3</c:v>
                </c:pt>
                <c:pt idx="159910" formatCode="0.00E+00">
                  <c:v>-1.28297E-3</c:v>
                </c:pt>
                <c:pt idx="159911" formatCode="0.00E+00">
                  <c:v>-1.29481E-3</c:v>
                </c:pt>
                <c:pt idx="159912" formatCode="0.00E+00">
                  <c:v>-1.3052700000000001E-3</c:v>
                </c:pt>
                <c:pt idx="159913" formatCode="0.00E+00">
                  <c:v>-1.31434E-3</c:v>
                </c:pt>
                <c:pt idx="159914" formatCode="0.00E+00">
                  <c:v>-1.3220199999999999E-3</c:v>
                </c:pt>
                <c:pt idx="159915" formatCode="0.00E+00">
                  <c:v>-1.32829E-3</c:v>
                </c:pt>
                <c:pt idx="159916" formatCode="0.00E+00">
                  <c:v>-1.33314E-3</c:v>
                </c:pt>
                <c:pt idx="159917" formatCode="0.00E+00">
                  <c:v>-1.33658E-3</c:v>
                </c:pt>
                <c:pt idx="159918" formatCode="0.00E+00">
                  <c:v>-1.3385999999999999E-3</c:v>
                </c:pt>
                <c:pt idx="159919" formatCode="0.00E+00">
                  <c:v>-1.3391900000000001E-3</c:v>
                </c:pt>
                <c:pt idx="159920" formatCode="0.00E+00">
                  <c:v>-1.33836E-3</c:v>
                </c:pt>
                <c:pt idx="159921" formatCode="0.00E+00">
                  <c:v>-1.3361E-3</c:v>
                </c:pt>
                <c:pt idx="159922" formatCode="0.00E+00">
                  <c:v>-1.3324299999999999E-3</c:v>
                </c:pt>
                <c:pt idx="159923" formatCode="0.00E+00">
                  <c:v>-1.32734E-3</c:v>
                </c:pt>
                <c:pt idx="159924" formatCode="0.00E+00">
                  <c:v>-1.32084E-3</c:v>
                </c:pt>
                <c:pt idx="159925" formatCode="0.00E+00">
                  <c:v>-1.31295E-3</c:v>
                </c:pt>
                <c:pt idx="159926" formatCode="0.00E+00">
                  <c:v>-1.30367E-3</c:v>
                </c:pt>
                <c:pt idx="159927" formatCode="0.00E+00">
                  <c:v>-1.29302E-3</c:v>
                </c:pt>
                <c:pt idx="159928" formatCode="0.00E+00">
                  <c:v>-1.281E-3</c:v>
                </c:pt>
                <c:pt idx="159929" formatCode="0.00E+00">
                  <c:v>-1.26764E-3</c:v>
                </c:pt>
                <c:pt idx="159930" formatCode="0.00E+00">
                  <c:v>-1.2529500000000001E-3</c:v>
                </c:pt>
                <c:pt idx="159931" formatCode="0.00E+00">
                  <c:v>-1.2369499999999999E-3</c:v>
                </c:pt>
                <c:pt idx="159932" formatCode="0.00E+00">
                  <c:v>-1.21966E-3</c:v>
                </c:pt>
                <c:pt idx="159933" formatCode="0.00E+00">
                  <c:v>-1.20111E-3</c:v>
                </c:pt>
                <c:pt idx="159934" formatCode="0.00E+00">
                  <c:v>-1.1813100000000001E-3</c:v>
                </c:pt>
                <c:pt idx="159935" formatCode="0.00E+00">
                  <c:v>-1.1603E-3</c:v>
                </c:pt>
                <c:pt idx="159936" formatCode="0.00E+00">
                  <c:v>-1.1381E-3</c:v>
                </c:pt>
                <c:pt idx="159937" formatCode="0.00E+00">
                  <c:v>-1.1147399999999999E-3</c:v>
                </c:pt>
                <c:pt idx="159938" formatCode="0.00E+00">
                  <c:v>-1.0902500000000001E-3</c:v>
                </c:pt>
                <c:pt idx="159939" formatCode="0.00E+00">
                  <c:v>-1.0646500000000001E-3</c:v>
                </c:pt>
                <c:pt idx="159940" formatCode="0.00E+00">
                  <c:v>-1.0380000000000001E-3</c:v>
                </c:pt>
                <c:pt idx="159941" formatCode="0.00E+00">
                  <c:v>-1.0103099999999999E-3</c:v>
                </c:pt>
                <c:pt idx="159942" formatCode="0.00E+00">
                  <c:v>-9.8162700000000011E-4</c:v>
                </c:pt>
                <c:pt idx="159943" formatCode="0.00E+00">
                  <c:v>-9.5198500000000003E-4</c:v>
                </c:pt>
                <c:pt idx="159944" formatCode="0.00E+00">
                  <c:v>-9.2142099999999996E-4</c:v>
                </c:pt>
                <c:pt idx="159945" formatCode="0.00E+00">
                  <c:v>-8.89976E-4</c:v>
                </c:pt>
                <c:pt idx="159946" formatCode="0.00E+00">
                  <c:v>-8.5768900000000002E-4</c:v>
                </c:pt>
                <c:pt idx="159947" formatCode="0.00E+00">
                  <c:v>-8.2460300000000003E-4</c:v>
                </c:pt>
                <c:pt idx="159948" formatCode="0.00E+00">
                  <c:v>-7.9075800000000002E-4</c:v>
                </c:pt>
                <c:pt idx="159949" formatCode="0.00E+00">
                  <c:v>-7.5619999999999995E-4</c:v>
                </c:pt>
                <c:pt idx="159950" formatCode="0.00E+00">
                  <c:v>-7.2097100000000005E-4</c:v>
                </c:pt>
                <c:pt idx="159951" formatCode="0.00E+00">
                  <c:v>-6.8511699999999995E-4</c:v>
                </c:pt>
                <c:pt idx="159952" formatCode="0.00E+00">
                  <c:v>-6.4868399999999996E-4</c:v>
                </c:pt>
                <c:pt idx="159953" formatCode="0.00E+00">
                  <c:v>-6.1171800000000003E-4</c:v>
                </c:pt>
                <c:pt idx="159954" formatCode="0.00E+00">
                  <c:v>-5.7426600000000003E-4</c:v>
                </c:pt>
                <c:pt idx="159955" formatCode="0.00E+00">
                  <c:v>-5.3637599999999998E-4</c:v>
                </c:pt>
                <c:pt idx="159956" formatCode="0.00E+00">
                  <c:v>-4.9809500000000005E-4</c:v>
                </c:pt>
                <c:pt idx="159957" formatCode="0.00E+00">
                  <c:v>-4.5947300000000001E-4</c:v>
                </c:pt>
                <c:pt idx="159958" formatCode="0.00E+00">
                  <c:v>-4.2055899999999998E-4</c:v>
                </c:pt>
                <c:pt idx="159959" formatCode="0.00E+00">
                  <c:v>-3.8140100000000002E-4</c:v>
                </c:pt>
                <c:pt idx="159960" formatCode="0.00E+00">
                  <c:v>-3.4204800000000002E-4</c:v>
                </c:pt>
                <c:pt idx="159961" formatCode="0.00E+00">
                  <c:v>-3.0255199999999999E-4</c:v>
                </c:pt>
                <c:pt idx="159962" formatCode="0.00E+00">
                  <c:v>-2.6296000000000002E-4</c:v>
                </c:pt>
                <c:pt idx="159963" formatCode="0.00E+00">
                  <c:v>-2.2332299999999999E-4</c:v>
                </c:pt>
                <c:pt idx="159964" formatCode="0.00E+00">
                  <c:v>-1.8369099999999999E-4</c:v>
                </c:pt>
                <c:pt idx="159965" formatCode="0.00E+00">
                  <c:v>-1.4411299999999999E-4</c:v>
                </c:pt>
                <c:pt idx="159966" formatCode="0.00E+00">
                  <c:v>-1.0463699999999999E-4</c:v>
                </c:pt>
                <c:pt idx="159967" formatCode="0.00E+00">
                  <c:v>-6.5314600000000007E-5</c:v>
                </c:pt>
                <c:pt idx="159968" formatCode="0.00E+00">
                  <c:v>-2.6192900000000001E-5</c:v>
                </c:pt>
                <c:pt idx="159969" formatCode="0.00E+00">
                  <c:v>1.2679499999999999E-5</c:v>
                </c:pt>
                <c:pt idx="159970" formatCode="0.00E+00">
                  <c:v>5.1254700000000002E-5</c:v>
                </c:pt>
                <c:pt idx="159971" formatCode="0.00E+00">
                  <c:v>8.9485299999999995E-5</c:v>
                </c:pt>
                <c:pt idx="159972" formatCode="0.00E+00">
                  <c:v>1.2732499999999999E-4</c:v>
                </c:pt>
                <c:pt idx="159973" formatCode="0.00E+00">
                  <c:v>1.6472700000000001E-4</c:v>
                </c:pt>
                <c:pt idx="159974" formatCode="0.00E+00">
                  <c:v>2.0164599999999999E-4</c:v>
                </c:pt>
                <c:pt idx="159975" formatCode="0.00E+00">
                  <c:v>2.3803799999999999E-4</c:v>
                </c:pt>
                <c:pt idx="159976" formatCode="0.00E+00">
                  <c:v>2.7385899999999999E-4</c:v>
                </c:pt>
                <c:pt idx="159977" formatCode="0.00E+00">
                  <c:v>3.0906599999999998E-4</c:v>
                </c:pt>
                <c:pt idx="159978" formatCode="0.00E+00">
                  <c:v>3.4361800000000002E-4</c:v>
                </c:pt>
                <c:pt idx="159979" formatCode="0.00E+00">
                  <c:v>3.7747300000000002E-4</c:v>
                </c:pt>
                <c:pt idx="159980" formatCode="0.00E+00">
                  <c:v>4.1059199999999999E-4</c:v>
                </c:pt>
                <c:pt idx="159981" formatCode="0.00E+00">
                  <c:v>4.42936E-4</c:v>
                </c:pt>
                <c:pt idx="159982" formatCode="0.00E+00">
                  <c:v>4.7446800000000003E-4</c:v>
                </c:pt>
                <c:pt idx="159983" formatCode="0.00E+00">
                  <c:v>5.0515100000000002E-4</c:v>
                </c:pt>
                <c:pt idx="159984" formatCode="0.00E+00">
                  <c:v>5.34952E-4</c:v>
                </c:pt>
                <c:pt idx="159985" formatCode="0.00E+00">
                  <c:v>5.6383500000000005E-4</c:v>
                </c:pt>
                <c:pt idx="159986" formatCode="0.00E+00">
                  <c:v>5.9176900000000002E-4</c:v>
                </c:pt>
                <c:pt idx="159987" formatCode="0.00E+00">
                  <c:v>6.1872399999999997E-4</c:v>
                </c:pt>
                <c:pt idx="159988" formatCode="0.00E+00">
                  <c:v>6.4466899999999995E-4</c:v>
                </c:pt>
                <c:pt idx="159989" formatCode="0.00E+00">
                  <c:v>6.6957699999999998E-4</c:v>
                </c:pt>
                <c:pt idx="159990" formatCode="0.00E+00">
                  <c:v>6.9342199999999996E-4</c:v>
                </c:pt>
                <c:pt idx="159991" formatCode="0.00E+00">
                  <c:v>7.1617899999999995E-4</c:v>
                </c:pt>
                <c:pt idx="159992" formatCode="0.00E+00">
                  <c:v>7.37825E-4</c:v>
                </c:pt>
                <c:pt idx="159993" formatCode="0.00E+00">
                  <c:v>7.5833900000000002E-4</c:v>
                </c:pt>
                <c:pt idx="159994" formatCode="0.00E+00">
                  <c:v>7.7769999999999998E-4</c:v>
                </c:pt>
                <c:pt idx="159995" formatCode="0.00E+00">
                  <c:v>7.9589000000000005E-4</c:v>
                </c:pt>
                <c:pt idx="159996" formatCode="0.00E+00">
                  <c:v>8.1289399999999999E-4</c:v>
                </c:pt>
                <c:pt idx="159997" formatCode="0.00E+00">
                  <c:v>8.2869499999999995E-4</c:v>
                </c:pt>
                <c:pt idx="159998" formatCode="0.00E+00">
                  <c:v>8.4328199999999999E-4</c:v>
                </c:pt>
                <c:pt idx="159999" formatCode="0.00E+00">
                  <c:v>8.5664300000000003E-4</c:v>
                </c:pt>
                <c:pt idx="160000" formatCode="0.00E+00">
                  <c:v>8.6876800000000001E-4</c:v>
                </c:pt>
                <c:pt idx="160001" formatCode="0.00E+00">
                  <c:v>8.7964900000000003E-4</c:v>
                </c:pt>
                <c:pt idx="160002" formatCode="0.00E+00">
                  <c:v>8.8928100000000001E-4</c:v>
                </c:pt>
                <c:pt idx="160003" formatCode="0.00E+00">
                  <c:v>8.9765999999999999E-4</c:v>
                </c:pt>
                <c:pt idx="160004" formatCode="0.00E+00">
                  <c:v>9.0478200000000003E-4</c:v>
                </c:pt>
                <c:pt idx="160005" formatCode="0.00E+00">
                  <c:v>9.1064800000000001E-4</c:v>
                </c:pt>
                <c:pt idx="160006" formatCode="0.00E+00">
                  <c:v>9.1525799999999996E-4</c:v>
                </c:pt>
                <c:pt idx="160007" formatCode="0.00E+00">
                  <c:v>9.1861500000000001E-4</c:v>
                </c:pt>
                <c:pt idx="160008" formatCode="0.00E+00">
                  <c:v>9.2072300000000003E-4</c:v>
                </c:pt>
                <c:pt idx="160009" formatCode="0.00E+00">
                  <c:v>9.2159000000000002E-4</c:v>
                </c:pt>
                <c:pt idx="160010" formatCode="0.00E+00">
                  <c:v>9.2122299999999999E-4</c:v>
                </c:pt>
                <c:pt idx="160011" formatCode="0.00E+00">
                  <c:v>9.1963099999999996E-4</c:v>
                </c:pt>
                <c:pt idx="160012" formatCode="0.00E+00">
                  <c:v>9.1682600000000003E-4</c:v>
                </c:pt>
                <c:pt idx="160013" formatCode="0.00E+00">
                  <c:v>9.1282199999999998E-4</c:v>
                </c:pt>
                <c:pt idx="160014" formatCode="0.00E+00">
                  <c:v>9.0763200000000001E-4</c:v>
                </c:pt>
                <c:pt idx="160015" formatCode="0.00E+00">
                  <c:v>9.0127399999999998E-4</c:v>
                </c:pt>
                <c:pt idx="160016" formatCode="0.00E+00">
                  <c:v>8.9376400000000002E-4</c:v>
                </c:pt>
                <c:pt idx="160017" formatCode="0.00E+00">
                  <c:v>8.8512300000000003E-4</c:v>
                </c:pt>
                <c:pt idx="160018" formatCode="0.00E+00">
                  <c:v>8.7537100000000001E-4</c:v>
                </c:pt>
                <c:pt idx="160019" formatCode="0.00E+00">
                  <c:v>8.6452999999999996E-4</c:v>
                </c:pt>
                <c:pt idx="160020" formatCode="0.00E+00">
                  <c:v>8.5262399999999996E-4</c:v>
                </c:pt>
                <c:pt idx="160021" formatCode="0.00E+00">
                  <c:v>8.3967899999999997E-4</c:v>
                </c:pt>
                <c:pt idx="160022" formatCode="0.00E+00">
                  <c:v>8.2572099999999996E-4</c:v>
                </c:pt>
                <c:pt idx="160023" formatCode="0.00E+00">
                  <c:v>8.1077700000000005E-4</c:v>
                </c:pt>
                <c:pt idx="160024" formatCode="0.00E+00">
                  <c:v>7.9487700000000004E-4</c:v>
                </c:pt>
                <c:pt idx="160025" formatCode="0.00E+00">
                  <c:v>7.7804999999999997E-4</c:v>
                </c:pt>
                <c:pt idx="160026" formatCode="0.00E+00">
                  <c:v>7.6032900000000002E-4</c:v>
                </c:pt>
                <c:pt idx="160027" formatCode="0.00E+00">
                  <c:v>7.4174600000000005E-4</c:v>
                </c:pt>
                <c:pt idx="160028" formatCode="0.00E+00">
                  <c:v>7.2233300000000002E-4</c:v>
                </c:pt>
                <c:pt idx="160029" formatCode="0.00E+00">
                  <c:v>7.0212599999999997E-4</c:v>
                </c:pt>
                <c:pt idx="160030" formatCode="0.00E+00">
                  <c:v>6.8116100000000001E-4</c:v>
                </c:pt>
                <c:pt idx="160031" formatCode="0.00E+00">
                  <c:v>6.5947200000000003E-4</c:v>
                </c:pt>
                <c:pt idx="160032" formatCode="0.00E+00">
                  <c:v>6.37098E-4</c:v>
                </c:pt>
                <c:pt idx="160033" formatCode="0.00E+00">
                  <c:v>6.1407599999999997E-4</c:v>
                </c:pt>
                <c:pt idx="160034" formatCode="0.00E+00">
                  <c:v>5.90446E-4</c:v>
                </c:pt>
                <c:pt idx="160035" formatCode="0.00E+00">
                  <c:v>5.6624500000000005E-4</c:v>
                </c:pt>
                <c:pt idx="160036" formatCode="0.00E+00">
                  <c:v>5.4151399999999999E-4</c:v>
                </c:pt>
                <c:pt idx="160037" formatCode="0.00E+00">
                  <c:v>5.1629400000000004E-4</c:v>
                </c:pt>
                <c:pt idx="160038" formatCode="0.00E+00">
                  <c:v>4.9062400000000005E-4</c:v>
                </c:pt>
                <c:pt idx="160039" formatCode="0.00E+00">
                  <c:v>4.6454599999999998E-4</c:v>
                </c:pt>
                <c:pt idx="160040" formatCode="0.00E+00">
                  <c:v>4.38102E-4</c:v>
                </c:pt>
                <c:pt idx="160041" formatCode="0.00E+00">
                  <c:v>4.11333E-4</c:v>
                </c:pt>
                <c:pt idx="160042" formatCode="0.00E+00">
                  <c:v>3.8427999999999997E-4</c:v>
                </c:pt>
                <c:pt idx="160043" formatCode="0.00E+00">
                  <c:v>3.5698700000000002E-4</c:v>
                </c:pt>
                <c:pt idx="160044" formatCode="0.00E+00">
                  <c:v>3.2949599999999998E-4</c:v>
                </c:pt>
                <c:pt idx="160045" formatCode="0.00E+00">
                  <c:v>3.01847E-4</c:v>
                </c:pt>
                <c:pt idx="160046" formatCode="0.00E+00">
                  <c:v>2.7408400000000001E-4</c:v>
                </c:pt>
                <c:pt idx="160047" formatCode="0.00E+00">
                  <c:v>2.46247E-4</c:v>
                </c:pt>
                <c:pt idx="160048" formatCode="0.00E+00">
                  <c:v>2.1838000000000001E-4</c:v>
                </c:pt>
                <c:pt idx="160049" formatCode="0.00E+00">
                  <c:v>1.9052300000000001E-4</c:v>
                </c:pt>
                <c:pt idx="160050" formatCode="0.00E+00">
                  <c:v>1.6271699999999999E-4</c:v>
                </c:pt>
                <c:pt idx="160051" formatCode="0.00E+00">
                  <c:v>1.3500400000000001E-4</c:v>
                </c:pt>
                <c:pt idx="160052" formatCode="0.00E+00">
                  <c:v>1.0742399999999999E-4</c:v>
                </c:pt>
                <c:pt idx="160053" formatCode="0.00E+00">
                  <c:v>8.00154E-5</c:v>
                </c:pt>
                <c:pt idx="160054" formatCode="0.00E+00">
                  <c:v>5.2818999999999997E-5</c:v>
                </c:pt>
                <c:pt idx="160055" formatCode="0.00E+00">
                  <c:v>2.5873100000000001E-5</c:v>
                </c:pt>
                <c:pt idx="160056" formatCode="0.00E+00">
                  <c:v>-7.8436599999999997E-7</c:v>
                </c:pt>
                <c:pt idx="160057" formatCode="0.00E+00">
                  <c:v>-2.7115999999999999E-5</c:v>
                </c:pt>
                <c:pt idx="160058" formatCode="0.00E+00">
                  <c:v>-5.3085199999999998E-5</c:v>
                </c:pt>
                <c:pt idx="160059" formatCode="0.00E+00">
                  <c:v>-7.8656200000000001E-5</c:v>
                </c:pt>
                <c:pt idx="160060" formatCode="0.00E+00">
                  <c:v>-1.03794E-4</c:v>
                </c:pt>
                <c:pt idx="160061" formatCode="0.00E+00">
                  <c:v>-1.28465E-4</c:v>
                </c:pt>
                <c:pt idx="160062" formatCode="0.00E+00">
                  <c:v>-1.5263599999999999E-4</c:v>
                </c:pt>
                <c:pt idx="160063" formatCode="0.00E+00">
                  <c:v>-1.76276E-4</c:v>
                </c:pt>
                <c:pt idx="160064" formatCode="0.00E+00">
                  <c:v>-1.99352E-4</c:v>
                </c:pt>
                <c:pt idx="160065" formatCode="0.00E+00">
                  <c:v>-2.2183500000000001E-4</c:v>
                </c:pt>
                <c:pt idx="160066" formatCode="0.00E+00">
                  <c:v>-2.4369699999999999E-4</c:v>
                </c:pt>
                <c:pt idx="160067" formatCode="0.00E+00">
                  <c:v>-2.6490999999999998E-4</c:v>
                </c:pt>
                <c:pt idx="160068" formatCode="0.00E+00">
                  <c:v>-2.85448E-4</c:v>
                </c:pt>
                <c:pt idx="160069" formatCode="0.00E+00">
                  <c:v>-3.0528499999999997E-4</c:v>
                </c:pt>
                <c:pt idx="160070" formatCode="0.00E+00">
                  <c:v>-3.2439799999999999E-4</c:v>
                </c:pt>
                <c:pt idx="160071" formatCode="0.00E+00">
                  <c:v>-3.42763E-4</c:v>
                </c:pt>
                <c:pt idx="160072" formatCode="0.00E+00">
                  <c:v>-3.6036100000000001E-4</c:v>
                </c:pt>
                <c:pt idx="160073" formatCode="0.00E+00">
                  <c:v>-3.7717000000000002E-4</c:v>
                </c:pt>
                <c:pt idx="160074" formatCode="0.00E+00">
                  <c:v>-3.9317300000000003E-4</c:v>
                </c:pt>
                <c:pt idx="160075" formatCode="0.00E+00">
                  <c:v>-4.0835200000000001E-4</c:v>
                </c:pt>
                <c:pt idx="160076" formatCode="0.00E+00">
                  <c:v>-4.22691E-4</c:v>
                </c:pt>
                <c:pt idx="160077" formatCode="0.00E+00">
                  <c:v>-4.3617699999999999E-4</c:v>
                </c:pt>
                <c:pt idx="160078" formatCode="0.00E+00">
                  <c:v>-4.4879499999999999E-4</c:v>
                </c:pt>
                <c:pt idx="160079" formatCode="0.00E+00">
                  <c:v>-4.6053499999999998E-4</c:v>
                </c:pt>
                <c:pt idx="160080" formatCode="0.00E+00">
                  <c:v>-4.7138699999999998E-4</c:v>
                </c:pt>
                <c:pt idx="160081" formatCode="0.00E+00">
                  <c:v>-4.81342E-4</c:v>
                </c:pt>
                <c:pt idx="160082" formatCode="0.00E+00">
                  <c:v>-4.9039299999999999E-4</c:v>
                </c:pt>
                <c:pt idx="160083" formatCode="0.00E+00">
                  <c:v>-4.9853400000000002E-4</c:v>
                </c:pt>
                <c:pt idx="160084" formatCode="0.00E+00">
                  <c:v>-5.0575999999999996E-4</c:v>
                </c:pt>
                <c:pt idx="160085" formatCode="0.00E+00">
                  <c:v>-5.1207100000000001E-4</c:v>
                </c:pt>
                <c:pt idx="160086" formatCode="0.00E+00">
                  <c:v>-5.17462E-4</c:v>
                </c:pt>
                <c:pt idx="160087" formatCode="0.00E+00">
                  <c:v>-5.2193599999999997E-4</c:v>
                </c:pt>
                <c:pt idx="160088" formatCode="0.00E+00">
                  <c:v>-5.2549400000000005E-4</c:v>
                </c:pt>
                <c:pt idx="160089" formatCode="0.00E+00">
                  <c:v>-5.2813700000000003E-4</c:v>
                </c:pt>
                <c:pt idx="160090" formatCode="0.00E+00">
                  <c:v>-5.2987200000000003E-4</c:v>
                </c:pt>
                <c:pt idx="160091" formatCode="0.00E+00">
                  <c:v>-5.3070199999999997E-4</c:v>
                </c:pt>
                <c:pt idx="160092" formatCode="0.00E+00">
                  <c:v>-5.3063700000000004E-4</c:v>
                </c:pt>
                <c:pt idx="160093" formatCode="0.00E+00">
                  <c:v>-5.2968299999999998E-4</c:v>
                </c:pt>
                <c:pt idx="160094" formatCode="0.00E+00">
                  <c:v>-5.2784999999999996E-4</c:v>
                </c:pt>
                <c:pt idx="160095" formatCode="0.00E+00">
                  <c:v>-5.2515000000000005E-4</c:v>
                </c:pt>
                <c:pt idx="160096" formatCode="0.00E+00">
                  <c:v>-5.2159500000000002E-4</c:v>
                </c:pt>
                <c:pt idx="160097" formatCode="0.00E+00">
                  <c:v>-5.1719799999999996E-4</c:v>
                </c:pt>
                <c:pt idx="160098" formatCode="0.00E+00">
                  <c:v>-5.1197299999999999E-4</c:v>
                </c:pt>
                <c:pt idx="160099" formatCode="0.00E+00">
                  <c:v>-5.0593800000000005E-4</c:v>
                </c:pt>
                <c:pt idx="160100" formatCode="0.00E+00">
                  <c:v>-4.9910799999999995E-4</c:v>
                </c:pt>
                <c:pt idx="160101" formatCode="0.00E+00">
                  <c:v>-4.91502E-4</c:v>
                </c:pt>
                <c:pt idx="160102" formatCode="0.00E+00">
                  <c:v>-4.83139E-4</c:v>
                </c:pt>
                <c:pt idx="160103" formatCode="0.00E+00">
                  <c:v>-4.7403899999999999E-4</c:v>
                </c:pt>
                <c:pt idx="160104" formatCode="0.00E+00">
                  <c:v>-4.6422299999999999E-4</c:v>
                </c:pt>
                <c:pt idx="160105" formatCode="0.00E+00">
                  <c:v>-4.5371300000000001E-4</c:v>
                </c:pt>
                <c:pt idx="160106" formatCode="0.00E+00">
                  <c:v>-4.4253199999999998E-4</c:v>
                </c:pt>
                <c:pt idx="160107" formatCode="0.00E+00">
                  <c:v>-4.3070400000000002E-4</c:v>
                </c:pt>
                <c:pt idx="160108" formatCode="0.00E+00">
                  <c:v>-4.18253E-4</c:v>
                </c:pt>
                <c:pt idx="160109" formatCode="0.00E+00">
                  <c:v>-4.0520500000000001E-4</c:v>
                </c:pt>
                <c:pt idx="160110" formatCode="0.00E+00">
                  <c:v>-3.9158599999999997E-4</c:v>
                </c:pt>
                <c:pt idx="160111" formatCode="0.00E+00">
                  <c:v>-3.7742299999999999E-4</c:v>
                </c:pt>
                <c:pt idx="160112" formatCode="0.00E+00">
                  <c:v>-3.6274300000000001E-4</c:v>
                </c:pt>
                <c:pt idx="160113" formatCode="0.00E+00">
                  <c:v>-3.47573E-4</c:v>
                </c:pt>
                <c:pt idx="160114" formatCode="0.00E+00">
                  <c:v>-3.3194300000000002E-4</c:v>
                </c:pt>
                <c:pt idx="160115" formatCode="0.00E+00">
                  <c:v>-3.1588100000000001E-4</c:v>
                </c:pt>
                <c:pt idx="160116" formatCode="0.00E+00">
                  <c:v>-2.9941599999999999E-4</c:v>
                </c:pt>
                <c:pt idx="160117" formatCode="0.00E+00">
                  <c:v>-2.8257800000000002E-4</c:v>
                </c:pt>
                <c:pt idx="160118" formatCode="0.00E+00">
                  <c:v>-2.6539800000000002E-4</c:v>
                </c:pt>
                <c:pt idx="160119" formatCode="0.00E+00">
                  <c:v>-2.4790400000000002E-4</c:v>
                </c:pt>
                <c:pt idx="160120" formatCode="0.00E+00">
                  <c:v>-2.3012900000000001E-4</c:v>
                </c:pt>
                <c:pt idx="160121" formatCode="0.00E+00">
                  <c:v>-2.1210099999999999E-4</c:v>
                </c:pt>
                <c:pt idx="160122" formatCode="0.00E+00">
                  <c:v>-1.9385299999999999E-4</c:v>
                </c:pt>
                <c:pt idx="160123" formatCode="0.00E+00">
                  <c:v>-1.7541400000000001E-4</c:v>
                </c:pt>
                <c:pt idx="160124" formatCode="0.00E+00">
                  <c:v>-1.56816E-4</c:v>
                </c:pt>
                <c:pt idx="160125" formatCode="0.00E+00">
                  <c:v>-1.3809E-4</c:v>
                </c:pt>
                <c:pt idx="160126" formatCode="0.00E+00">
                  <c:v>-1.19265E-4</c:v>
                </c:pt>
                <c:pt idx="160127" formatCode="0.00E+00">
                  <c:v>-1.0037199999999999E-4</c:v>
                </c:pt>
                <c:pt idx="160128" formatCode="0.00E+00">
                  <c:v>-8.1442100000000004E-5</c:v>
                </c:pt>
                <c:pt idx="160129" formatCode="0.00E+00">
                  <c:v>-6.2504900000000005E-5</c:v>
                </c:pt>
                <c:pt idx="160130" formatCode="0.00E+00">
                  <c:v>-4.3590100000000001E-5</c:v>
                </c:pt>
                <c:pt idx="160131" formatCode="0.00E+00">
                  <c:v>-2.4727199999999999E-5</c:v>
                </c:pt>
                <c:pt idx="160132" formatCode="0.00E+00">
                  <c:v>-5.9451699999999999E-6</c:v>
                </c:pt>
                <c:pt idx="160133" formatCode="0.00E+00">
                  <c:v>1.2727200000000001E-5</c:v>
                </c:pt>
                <c:pt idx="160134" formatCode="0.00E+00">
                  <c:v>3.12619E-5</c:v>
                </c:pt>
                <c:pt idx="160135" formatCode="0.00E+00">
                  <c:v>4.96311E-5</c:v>
                </c:pt>
                <c:pt idx="160136" formatCode="0.00E+00">
                  <c:v>6.7807700000000005E-5</c:v>
                </c:pt>
                <c:pt idx="160137" formatCode="0.00E+00">
                  <c:v>8.5765299999999997E-5</c:v>
                </c:pt>
                <c:pt idx="160138" formatCode="0.00E+00">
                  <c:v>1.03478E-4</c:v>
                </c:pt>
                <c:pt idx="160139" formatCode="0.00E+00">
                  <c:v>1.2092E-4</c:v>
                </c:pt>
                <c:pt idx="160140" formatCode="0.00E+00">
                  <c:v>1.3806800000000001E-4</c:v>
                </c:pt>
                <c:pt idx="160141" formatCode="0.00E+00">
                  <c:v>1.54897E-4</c:v>
                </c:pt>
                <c:pt idx="160142" formatCode="0.00E+00">
                  <c:v>1.7138400000000001E-4</c:v>
                </c:pt>
                <c:pt idx="160143" formatCode="0.00E+00">
                  <c:v>1.8750700000000001E-4</c:v>
                </c:pt>
                <c:pt idx="160144" formatCode="0.00E+00">
                  <c:v>2.0324399999999999E-4</c:v>
                </c:pt>
                <c:pt idx="160145" formatCode="0.00E+00">
                  <c:v>2.18576E-4</c:v>
                </c:pt>
                <c:pt idx="160146" formatCode="0.00E+00">
                  <c:v>2.3348100000000001E-4</c:v>
                </c:pt>
                <c:pt idx="160147" formatCode="0.00E+00">
                  <c:v>2.4794200000000002E-4</c:v>
                </c:pt>
                <c:pt idx="160148" formatCode="0.00E+00">
                  <c:v>2.6194E-4</c:v>
                </c:pt>
                <c:pt idx="160149" formatCode="0.00E+00">
                  <c:v>2.7545899999999998E-4</c:v>
                </c:pt>
                <c:pt idx="160150" formatCode="0.00E+00">
                  <c:v>2.8848099999999999E-4</c:v>
                </c:pt>
                <c:pt idx="160151" formatCode="0.00E+00">
                  <c:v>3.00993E-4</c:v>
                </c:pt>
                <c:pt idx="160152" formatCode="0.00E+00">
                  <c:v>3.1297999999999997E-4</c:v>
                </c:pt>
                <c:pt idx="160153" formatCode="0.00E+00">
                  <c:v>3.2442799999999998E-4</c:v>
                </c:pt>
                <c:pt idx="160154" formatCode="0.00E+00">
                  <c:v>3.3532700000000001E-4</c:v>
                </c:pt>
                <c:pt idx="160155" formatCode="0.00E+00">
                  <c:v>3.4566399999999998E-4</c:v>
                </c:pt>
                <c:pt idx="160156" formatCode="0.00E+00">
                  <c:v>3.5543E-4</c:v>
                </c:pt>
                <c:pt idx="160157" formatCode="0.00E+00">
                  <c:v>3.6461499999999999E-4</c:v>
                </c:pt>
                <c:pt idx="160158" formatCode="0.00E+00">
                  <c:v>3.7321199999999999E-4</c:v>
                </c:pt>
                <c:pt idx="160159" formatCode="0.00E+00">
                  <c:v>3.81214E-4</c:v>
                </c:pt>
                <c:pt idx="160160" formatCode="0.00E+00">
                  <c:v>3.8861400000000002E-4</c:v>
                </c:pt>
                <c:pt idx="160161" formatCode="0.00E+00">
                  <c:v>3.9540799999999998E-4</c:v>
                </c:pt>
                <c:pt idx="160162" formatCode="0.00E+00">
                  <c:v>4.0159199999999999E-4</c:v>
                </c:pt>
                <c:pt idx="160163" formatCode="0.00E+00">
                  <c:v>4.0716199999999998E-4</c:v>
                </c:pt>
                <c:pt idx="160164" formatCode="0.00E+00">
                  <c:v>4.12118E-4</c:v>
                </c:pt>
                <c:pt idx="160165" formatCode="0.00E+00">
                  <c:v>4.1645799999999998E-4</c:v>
                </c:pt>
                <c:pt idx="160166" formatCode="0.00E+00">
                  <c:v>4.2018200000000001E-4</c:v>
                </c:pt>
                <c:pt idx="160167" formatCode="0.00E+00">
                  <c:v>4.2329200000000003E-4</c:v>
                </c:pt>
                <c:pt idx="160168" formatCode="0.00E+00">
                  <c:v>4.2579E-4</c:v>
                </c:pt>
                <c:pt idx="160169" formatCode="0.00E+00">
                  <c:v>4.2767700000000001E-4</c:v>
                </c:pt>
                <c:pt idx="160170" formatCode="0.00E+00">
                  <c:v>4.2895999999999999E-4</c:v>
                </c:pt>
                <c:pt idx="160171" formatCode="0.00E+00">
                  <c:v>4.2964099999999997E-4</c:v>
                </c:pt>
                <c:pt idx="160172" formatCode="0.00E+00">
                  <c:v>4.2972799999999999E-4</c:v>
                </c:pt>
                <c:pt idx="160173" formatCode="0.00E+00">
                  <c:v>4.2922700000000002E-4</c:v>
                </c:pt>
                <c:pt idx="160174" formatCode="0.00E+00">
                  <c:v>4.2814399999999999E-4</c:v>
                </c:pt>
                <c:pt idx="160175" formatCode="0.00E+00">
                  <c:v>4.26489E-4</c:v>
                </c:pt>
                <c:pt idx="160176" formatCode="0.00E+00">
                  <c:v>4.2427099999999999E-4</c:v>
                </c:pt>
                <c:pt idx="160177" formatCode="0.00E+00">
                  <c:v>4.2149800000000002E-4</c:v>
                </c:pt>
                <c:pt idx="160178" formatCode="0.00E+00">
                  <c:v>4.1818299999999998E-4</c:v>
                </c:pt>
                <c:pt idx="160179" formatCode="0.00E+00">
                  <c:v>4.1433600000000001E-4</c:v>
                </c:pt>
                <c:pt idx="160180" formatCode="0.00E+00">
                  <c:v>4.0996899999999999E-4</c:v>
                </c:pt>
                <c:pt idx="160181" formatCode="0.00E+00">
                  <c:v>4.0509500000000001E-4</c:v>
                </c:pt>
                <c:pt idx="160182" formatCode="0.00E+00">
                  <c:v>3.99727E-4</c:v>
                </c:pt>
                <c:pt idx="160183" formatCode="0.00E+00">
                  <c:v>3.9387899999999997E-4</c:v>
                </c:pt>
                <c:pt idx="160184" formatCode="0.00E+00">
                  <c:v>3.8756499999999998E-4</c:v>
                </c:pt>
                <c:pt idx="160185" formatCode="0.00E+00">
                  <c:v>3.8079999999999999E-4</c:v>
                </c:pt>
                <c:pt idx="160186" formatCode="0.00E+00">
                  <c:v>3.7359900000000001E-4</c:v>
                </c:pt>
                <c:pt idx="160187" formatCode="0.00E+00">
                  <c:v>3.65979E-4</c:v>
                </c:pt>
                <c:pt idx="160188" formatCode="0.00E+00">
                  <c:v>3.5795599999999999E-4</c:v>
                </c:pt>
                <c:pt idx="160189" formatCode="0.00E+00">
                  <c:v>3.49546E-4</c:v>
                </c:pt>
                <c:pt idx="160190" formatCode="0.00E+00">
                  <c:v>3.40766E-4</c:v>
                </c:pt>
                <c:pt idx="160191" formatCode="0.00E+00">
                  <c:v>3.3163300000000001E-4</c:v>
                </c:pt>
                <c:pt idx="160192" formatCode="0.00E+00">
                  <c:v>3.2216500000000002E-4</c:v>
                </c:pt>
                <c:pt idx="160193" formatCode="0.00E+00">
                  <c:v>3.1238000000000001E-4</c:v>
                </c:pt>
                <c:pt idx="160194" formatCode="0.00E+00">
                  <c:v>3.0229600000000002E-4</c:v>
                </c:pt>
                <c:pt idx="160195" formatCode="0.00E+00">
                  <c:v>2.9192999999999998E-4</c:v>
                </c:pt>
                <c:pt idx="160196" formatCode="0.00E+00">
                  <c:v>2.8130199999999998E-4</c:v>
                </c:pt>
                <c:pt idx="160197" formatCode="0.00E+00">
                  <c:v>2.7042899999999998E-4</c:v>
                </c:pt>
                <c:pt idx="160198" formatCode="0.00E+00">
                  <c:v>2.5933E-4</c:v>
                </c:pt>
                <c:pt idx="160199" formatCode="0.00E+00">
                  <c:v>2.4802199999999998E-4</c:v>
                </c:pt>
                <c:pt idx="160200" formatCode="0.00E+00">
                  <c:v>2.3652600000000001E-4</c:v>
                </c:pt>
                <c:pt idx="160201" formatCode="0.00E+00">
                  <c:v>2.2485800000000001E-4</c:v>
                </c:pt>
                <c:pt idx="160202" formatCode="0.00E+00">
                  <c:v>2.1303699999999999E-4</c:v>
                </c:pt>
                <c:pt idx="160203" formatCode="0.00E+00">
                  <c:v>2.0108100000000001E-4</c:v>
                </c:pt>
                <c:pt idx="160204" formatCode="0.00E+00">
                  <c:v>1.8900899999999999E-4</c:v>
                </c:pt>
                <c:pt idx="160205" formatCode="0.00E+00">
                  <c:v>1.76837E-4</c:v>
                </c:pt>
                <c:pt idx="160206" formatCode="0.00E+00">
                  <c:v>1.6458400000000001E-4</c:v>
                </c:pt>
                <c:pt idx="160207" formatCode="0.00E+00">
                  <c:v>1.5226700000000001E-4</c:v>
                </c:pt>
                <c:pt idx="160208" formatCode="0.00E+00">
                  <c:v>1.3990199999999999E-4</c:v>
                </c:pt>
                <c:pt idx="160209" formatCode="0.00E+00">
                  <c:v>1.2750700000000001E-4</c:v>
                </c:pt>
                <c:pt idx="160210" formatCode="0.00E+00">
                  <c:v>1.15098E-4</c:v>
                </c:pt>
                <c:pt idx="160211" formatCode="0.00E+00">
                  <c:v>1.02691E-4</c:v>
                </c:pt>
                <c:pt idx="160212" formatCode="0.00E+00">
                  <c:v>9.0301200000000002E-5</c:v>
                </c:pt>
                <c:pt idx="160213" formatCode="0.00E+00">
                  <c:v>7.7944599999999999E-5</c:v>
                </c:pt>
                <c:pt idx="160214" formatCode="0.00E+00">
                  <c:v>6.5635600000000006E-5</c:v>
                </c:pt>
                <c:pt idx="160215" formatCode="0.00E+00">
                  <c:v>5.3388599999999999E-5</c:v>
                </c:pt>
                <c:pt idx="160216" formatCode="0.00E+00">
                  <c:v>4.1217500000000003E-5</c:v>
                </c:pt>
                <c:pt idx="160217" formatCode="0.00E+00">
                  <c:v>2.91358E-5</c:v>
                </c:pt>
                <c:pt idx="160218" formatCode="0.00E+00">
                  <c:v>1.71563E-5</c:v>
                </c:pt>
                <c:pt idx="160219" formatCode="0.00E+00">
                  <c:v>5.2913200000000002E-6</c:v>
                </c:pt>
                <c:pt idx="160220" formatCode="0.00E+00">
                  <c:v>-6.4472400000000001E-6</c:v>
                </c:pt>
                <c:pt idx="160221" formatCode="0.00E+00">
                  <c:v>-1.8048100000000001E-5</c:v>
                </c:pt>
                <c:pt idx="160222" formatCode="0.00E+00">
                  <c:v>-2.95007E-5</c:v>
                </c:pt>
                <c:pt idx="160223" formatCode="0.00E+00">
                  <c:v>-4.0794699999999998E-5</c:v>
                </c:pt>
                <c:pt idx="160224" formatCode="0.00E+00">
                  <c:v>-5.1920799999999999E-5</c:v>
                </c:pt>
                <c:pt idx="160225" formatCode="0.00E+00">
                  <c:v>-6.2869900000000006E-5</c:v>
                </c:pt>
                <c:pt idx="160226" formatCode="0.00E+00">
                  <c:v>-7.3633699999999999E-5</c:v>
                </c:pt>
                <c:pt idx="160227" formatCode="0.00E+00">
                  <c:v>-8.4204399999999996E-5</c:v>
                </c:pt>
                <c:pt idx="160228" formatCode="0.00E+00">
                  <c:v>-9.4574999999999995E-5</c:v>
                </c:pt>
                <c:pt idx="160229" formatCode="0.00E+00">
                  <c:v>-1.04739E-4</c:v>
                </c:pt>
                <c:pt idx="160230" formatCode="0.00E+00">
                  <c:v>-1.1469E-4</c:v>
                </c:pt>
                <c:pt idx="160231" formatCode="0.00E+00">
                  <c:v>-1.2442400000000001E-4</c:v>
                </c:pt>
                <c:pt idx="160232" formatCode="0.00E+00">
                  <c:v>-1.3393500000000001E-4</c:v>
                </c:pt>
                <c:pt idx="160233" formatCode="0.00E+00">
                  <c:v>-1.4321900000000001E-4</c:v>
                </c:pt>
                <c:pt idx="160234" formatCode="0.00E+00">
                  <c:v>-1.5227400000000001E-4</c:v>
                </c:pt>
                <c:pt idx="160235" formatCode="0.00E+00">
                  <c:v>-1.6109499999999999E-4</c:v>
                </c:pt>
                <c:pt idx="160236" formatCode="0.00E+00">
                  <c:v>-1.69681E-4</c:v>
                </c:pt>
                <c:pt idx="160237" formatCode="0.00E+00">
                  <c:v>-1.7803099999999999E-4</c:v>
                </c:pt>
                <c:pt idx="160238" formatCode="0.00E+00">
                  <c:v>-1.8614200000000001E-4</c:v>
                </c:pt>
                <c:pt idx="160239" formatCode="0.00E+00">
                  <c:v>-1.94014E-4</c:v>
                </c:pt>
                <c:pt idx="160240" formatCode="0.00E+00">
                  <c:v>-2.0164799999999999E-4</c:v>
                </c:pt>
                <c:pt idx="160241" formatCode="0.00E+00">
                  <c:v>-2.09044E-4</c:v>
                </c:pt>
                <c:pt idx="160242" formatCode="0.00E+00">
                  <c:v>-2.16202E-4</c:v>
                </c:pt>
                <c:pt idx="160243" formatCode="0.00E+00">
                  <c:v>-2.2312499999999999E-4</c:v>
                </c:pt>
                <c:pt idx="160244" formatCode="0.00E+00">
                  <c:v>-2.2981400000000001E-4</c:v>
                </c:pt>
                <c:pt idx="160245" formatCode="0.00E+00">
                  <c:v>-2.3627199999999999E-4</c:v>
                </c:pt>
                <c:pt idx="160246" formatCode="0.00E+00">
                  <c:v>-2.4250199999999999E-4</c:v>
                </c:pt>
                <c:pt idx="160247" formatCode="0.00E+00">
                  <c:v>-2.4850600000000001E-4</c:v>
                </c:pt>
                <c:pt idx="160248" formatCode="0.00E+00">
                  <c:v>-2.5428899999999999E-4</c:v>
                </c:pt>
                <c:pt idx="160249" formatCode="0.00E+00">
                  <c:v>-2.5985500000000003E-4</c:v>
                </c:pt>
                <c:pt idx="160250" formatCode="0.00E+00">
                  <c:v>-2.6520800000000001E-4</c:v>
                </c:pt>
                <c:pt idx="160251" formatCode="0.00E+00">
                  <c:v>-2.7035299999999998E-4</c:v>
                </c:pt>
                <c:pt idx="160252" formatCode="0.00E+00">
                  <c:v>-2.7529600000000002E-4</c:v>
                </c:pt>
                <c:pt idx="160253" formatCode="0.00E+00">
                  <c:v>-2.8004000000000001E-4</c:v>
                </c:pt>
                <c:pt idx="160254" formatCode="0.00E+00">
                  <c:v>-2.8459299999999998E-4</c:v>
                </c:pt>
                <c:pt idx="160255" formatCode="0.00E+00">
                  <c:v>-2.8896E-4</c:v>
                </c:pt>
                <c:pt idx="160256" formatCode="0.00E+00">
                  <c:v>-2.9314800000000002E-4</c:v>
                </c:pt>
                <c:pt idx="160257" formatCode="0.00E+00">
                  <c:v>-2.97161E-4</c:v>
                </c:pt>
                <c:pt idx="160258" formatCode="0.00E+00">
                  <c:v>-3.0100800000000002E-4</c:v>
                </c:pt>
                <c:pt idx="160259" formatCode="0.00E+00">
                  <c:v>-3.0469299999999998E-4</c:v>
                </c:pt>
                <c:pt idx="160260" formatCode="0.00E+00">
                  <c:v>-3.0822500000000002E-4</c:v>
                </c:pt>
                <c:pt idx="160261" formatCode="0.00E+00">
                  <c:v>-3.1160999999999998E-4</c:v>
                </c:pt>
                <c:pt idx="160262" formatCode="0.00E+00">
                  <c:v>-3.1485399999999999E-4</c:v>
                </c:pt>
                <c:pt idx="160263" formatCode="0.00E+00">
                  <c:v>-3.1796500000000002E-4</c:v>
                </c:pt>
                <c:pt idx="160264" formatCode="0.00E+00">
                  <c:v>-3.2094900000000001E-4</c:v>
                </c:pt>
                <c:pt idx="160265" formatCode="0.00E+00">
                  <c:v>-3.23813E-4</c:v>
                </c:pt>
                <c:pt idx="160266" formatCode="0.00E+00">
                  <c:v>-3.26564E-4</c:v>
                </c:pt>
                <c:pt idx="160267" formatCode="0.00E+00">
                  <c:v>-3.29208E-4</c:v>
                </c:pt>
                <c:pt idx="160268" formatCode="0.00E+00">
                  <c:v>-3.3175099999999998E-4</c:v>
                </c:pt>
                <c:pt idx="160269" formatCode="0.00E+00">
                  <c:v>-3.3420100000000001E-4</c:v>
                </c:pt>
                <c:pt idx="160270" formatCode="0.00E+00">
                  <c:v>-3.3656400000000003E-4</c:v>
                </c:pt>
                <c:pt idx="160271" formatCode="0.00E+00">
                  <c:v>-3.3884399999999998E-4</c:v>
                </c:pt>
                <c:pt idx="160272" formatCode="0.00E+00">
                  <c:v>-3.4105000000000002E-4</c:v>
                </c:pt>
                <c:pt idx="160273" formatCode="0.00E+00">
                  <c:v>-3.4318400000000001E-4</c:v>
                </c:pt>
                <c:pt idx="160274" formatCode="0.00E+00">
                  <c:v>-3.4525400000000003E-4</c:v>
                </c:pt>
                <c:pt idx="160275" formatCode="0.00E+00">
                  <c:v>-3.4726499999999998E-4</c:v>
                </c:pt>
                <c:pt idx="160276" formatCode="0.00E+00">
                  <c:v>-3.4922000000000002E-4</c:v>
                </c:pt>
                <c:pt idx="160277" formatCode="0.00E+00">
                  <c:v>-3.5112400000000002E-4</c:v>
                </c:pt>
                <c:pt idx="160278" formatCode="0.00E+00">
                  <c:v>-3.52982E-4</c:v>
                </c:pt>
                <c:pt idx="160279" formatCode="0.00E+00">
                  <c:v>-3.5479700000000001E-4</c:v>
                </c:pt>
                <c:pt idx="160280" formatCode="0.00E+00">
                  <c:v>-3.56573E-4</c:v>
                </c:pt>
                <c:pt idx="160281" formatCode="0.00E+00">
                  <c:v>-3.5831200000000001E-4</c:v>
                </c:pt>
                <c:pt idx="160282" formatCode="0.00E+00">
                  <c:v>-3.6001700000000002E-4</c:v>
                </c:pt>
                <c:pt idx="160283" formatCode="0.00E+00">
                  <c:v>-3.6169000000000001E-4</c:v>
                </c:pt>
                <c:pt idx="160284" formatCode="0.00E+00">
                  <c:v>-3.6333399999999999E-4</c:v>
                </c:pt>
                <c:pt idx="160285" formatCode="0.00E+00">
                  <c:v>-3.6494799999999998E-4</c:v>
                </c:pt>
                <c:pt idx="160286" formatCode="0.00E+00">
                  <c:v>-3.6653400000000001E-4</c:v>
                </c:pt>
                <c:pt idx="160287" formatCode="0.00E+00">
                  <c:v>-3.6809199999999999E-4</c:v>
                </c:pt>
                <c:pt idx="160288" formatCode="0.00E+00">
                  <c:v>-3.6962200000000001E-4</c:v>
                </c:pt>
                <c:pt idx="160289" formatCode="0.00E+00">
                  <c:v>-3.7112400000000002E-4</c:v>
                </c:pt>
                <c:pt idx="160290" formatCode="0.00E+00">
                  <c:v>-3.7259499999999998E-4</c:v>
                </c:pt>
                <c:pt idx="160291" formatCode="0.00E+00">
                  <c:v>-3.7403600000000001E-4</c:v>
                </c:pt>
                <c:pt idx="160292" formatCode="0.00E+00">
                  <c:v>-3.7544299999999999E-4</c:v>
                </c:pt>
                <c:pt idx="160293" formatCode="0.00E+00">
                  <c:v>-3.76814E-4</c:v>
                </c:pt>
                <c:pt idx="160294" formatCode="0.00E+00">
                  <c:v>-3.7814599999999999E-4</c:v>
                </c:pt>
                <c:pt idx="160295" formatCode="0.00E+00">
                  <c:v>-3.7943500000000002E-4</c:v>
                </c:pt>
                <c:pt idx="160296" formatCode="0.00E+00">
                  <c:v>-3.8067800000000002E-4</c:v>
                </c:pt>
                <c:pt idx="160297" formatCode="0.00E+00">
                  <c:v>-3.8186900000000001E-4</c:v>
                </c:pt>
                <c:pt idx="160298" formatCode="0.00E+00">
                  <c:v>-3.8300399999999999E-4</c:v>
                </c:pt>
                <c:pt idx="160299" formatCode="0.00E+00">
                  <c:v>-3.8407699999999998E-4</c:v>
                </c:pt>
                <c:pt idx="160300" formatCode="0.00E+00">
                  <c:v>-3.8508200000000002E-4</c:v>
                </c:pt>
                <c:pt idx="160301" formatCode="0.00E+00">
                  <c:v>-3.8601299999999999E-4</c:v>
                </c:pt>
                <c:pt idx="160302" formatCode="0.00E+00">
                  <c:v>-3.8686200000000002E-4</c:v>
                </c:pt>
                <c:pt idx="160303" formatCode="0.00E+00">
                  <c:v>-3.8762300000000003E-4</c:v>
                </c:pt>
                <c:pt idx="160304" formatCode="0.00E+00">
                  <c:v>-3.8828799999999998E-4</c:v>
                </c:pt>
                <c:pt idx="160305" formatCode="0.00E+00">
                  <c:v>-3.8884800000000001E-4</c:v>
                </c:pt>
                <c:pt idx="160306" formatCode="0.00E+00">
                  <c:v>-3.8929600000000002E-4</c:v>
                </c:pt>
                <c:pt idx="160307" formatCode="0.00E+00">
                  <c:v>-3.89622E-4</c:v>
                </c:pt>
                <c:pt idx="160308" formatCode="0.00E+00">
                  <c:v>-3.8981600000000002E-4</c:v>
                </c:pt>
                <c:pt idx="160309" formatCode="0.00E+00">
                  <c:v>-3.8987000000000001E-4</c:v>
                </c:pt>
                <c:pt idx="160310" formatCode="0.00E+00">
                  <c:v>-3.8977400000000001E-4</c:v>
                </c:pt>
                <c:pt idx="160311" formatCode="0.00E+00">
                  <c:v>-3.8951699999999998E-4</c:v>
                </c:pt>
                <c:pt idx="160312" formatCode="0.00E+00">
                  <c:v>-3.8908900000000001E-4</c:v>
                </c:pt>
                <c:pt idx="160313" formatCode="0.00E+00">
                  <c:v>-3.8847799999999999E-4</c:v>
                </c:pt>
                <c:pt idx="160314" formatCode="0.00E+00">
                  <c:v>-3.8767499999999998E-4</c:v>
                </c:pt>
                <c:pt idx="160315" formatCode="0.00E+00">
                  <c:v>-3.8666900000000002E-4</c:v>
                </c:pt>
                <c:pt idx="160316" formatCode="0.00E+00">
                  <c:v>-3.8544700000000002E-4</c:v>
                </c:pt>
                <c:pt idx="160317" formatCode="0.00E+00">
                  <c:v>-3.8399799999999998E-4</c:v>
                </c:pt>
                <c:pt idx="160318" formatCode="0.00E+00">
                  <c:v>-3.8231199999999999E-4</c:v>
                </c:pt>
                <c:pt idx="160319" formatCode="0.00E+00">
                  <c:v>-3.8037599999999998E-4</c:v>
                </c:pt>
                <c:pt idx="160320" formatCode="0.00E+00">
                  <c:v>-3.7817800000000001E-4</c:v>
                </c:pt>
                <c:pt idx="160321" formatCode="0.00E+00">
                  <c:v>-3.7570799999999999E-4</c:v>
                </c:pt>
                <c:pt idx="160322" formatCode="0.00E+00">
                  <c:v>-3.7295299999999998E-4</c:v>
                </c:pt>
                <c:pt idx="160323" formatCode="0.00E+00">
                  <c:v>-3.6990200000000002E-4</c:v>
                </c:pt>
                <c:pt idx="160324" formatCode="0.00E+00">
                  <c:v>-3.6654299999999999E-4</c:v>
                </c:pt>
                <c:pt idx="160325" formatCode="0.00E+00">
                  <c:v>-3.6286499999999998E-4</c:v>
                </c:pt>
                <c:pt idx="160326" formatCode="0.00E+00">
                  <c:v>-3.5885600000000001E-4</c:v>
                </c:pt>
                <c:pt idx="160327" formatCode="0.00E+00">
                  <c:v>-3.5450599999999998E-4</c:v>
                </c:pt>
                <c:pt idx="160328" formatCode="0.00E+00">
                  <c:v>-3.4980299999999998E-4</c:v>
                </c:pt>
                <c:pt idx="160329" formatCode="0.00E+00">
                  <c:v>-3.4473700000000002E-4</c:v>
                </c:pt>
                <c:pt idx="160330" formatCode="0.00E+00">
                  <c:v>-3.3929700000000001E-4</c:v>
                </c:pt>
                <c:pt idx="160331" formatCode="0.00E+00">
                  <c:v>-3.3347299999999998E-4</c:v>
                </c:pt>
                <c:pt idx="160332" formatCode="0.00E+00">
                  <c:v>-3.27256E-4</c:v>
                </c:pt>
                <c:pt idx="160333" formatCode="0.00E+00">
                  <c:v>-3.20635E-4</c:v>
                </c:pt>
                <c:pt idx="160334" formatCode="0.00E+00">
                  <c:v>-3.1360300000000003E-4</c:v>
                </c:pt>
                <c:pt idx="160335" formatCode="0.00E+00">
                  <c:v>-3.0614999999999999E-4</c:v>
                </c:pt>
                <c:pt idx="160336" formatCode="0.00E+00">
                  <c:v>-2.9826800000000002E-4</c:v>
                </c:pt>
                <c:pt idx="160337" formatCode="0.00E+00">
                  <c:v>-2.8994900000000001E-4</c:v>
                </c:pt>
                <c:pt idx="160338" formatCode="0.00E+00">
                  <c:v>-2.8118700000000002E-4</c:v>
                </c:pt>
                <c:pt idx="160339" formatCode="0.00E+00">
                  <c:v>-2.7197400000000002E-4</c:v>
                </c:pt>
                <c:pt idx="160340" formatCode="0.00E+00">
                  <c:v>-2.6230600000000002E-4</c:v>
                </c:pt>
                <c:pt idx="160341" formatCode="0.00E+00">
                  <c:v>-2.5217499999999999E-4</c:v>
                </c:pt>
                <c:pt idx="160342" formatCode="0.00E+00">
                  <c:v>-2.41578E-4</c:v>
                </c:pt>
                <c:pt idx="160343" formatCode="0.00E+00">
                  <c:v>-2.30511E-4</c:v>
                </c:pt>
                <c:pt idx="160344" formatCode="0.00E+00">
                  <c:v>-2.1897E-4</c:v>
                </c:pt>
                <c:pt idx="160345" formatCode="0.00E+00">
                  <c:v>-2.06951E-4</c:v>
                </c:pt>
                <c:pt idx="160346" formatCode="0.00E+00">
                  <c:v>-1.9445500000000001E-4</c:v>
                </c:pt>
                <c:pt idx="160347" formatCode="0.00E+00">
                  <c:v>-1.81478E-4</c:v>
                </c:pt>
                <c:pt idx="160348" formatCode="0.00E+00">
                  <c:v>-1.68021E-4</c:v>
                </c:pt>
                <c:pt idx="160349" formatCode="0.00E+00">
                  <c:v>-1.54084E-4</c:v>
                </c:pt>
                <c:pt idx="160350" formatCode="0.00E+00">
                  <c:v>-1.3966799999999999E-4</c:v>
                </c:pt>
                <c:pt idx="160351" formatCode="0.00E+00">
                  <c:v>-1.2477500000000001E-4</c:v>
                </c:pt>
                <c:pt idx="160352" formatCode="0.00E+00">
                  <c:v>-1.0940799999999999E-4</c:v>
                </c:pt>
                <c:pt idx="160353" formatCode="0.00E+00">
                  <c:v>-9.3571099999999996E-5</c:v>
                </c:pt>
                <c:pt idx="160354" formatCode="0.00E+00">
                  <c:v>-7.7268200000000007E-5</c:v>
                </c:pt>
                <c:pt idx="160355" formatCode="0.00E+00">
                  <c:v>-6.0504999999999998E-5</c:v>
                </c:pt>
                <c:pt idx="160356" formatCode="0.00E+00">
                  <c:v>-4.3287900000000003E-5</c:v>
                </c:pt>
                <c:pt idx="160357" formatCode="0.00E+00">
                  <c:v>-2.5624300000000001E-5</c:v>
                </c:pt>
                <c:pt idx="160358" formatCode="0.00E+00">
                  <c:v>-7.5221399999999998E-6</c:v>
                </c:pt>
                <c:pt idx="160359" formatCode="0.00E+00">
                  <c:v>1.10093E-5</c:v>
                </c:pt>
                <c:pt idx="160360" formatCode="0.00E+00">
                  <c:v>2.9960000000000001E-5</c:v>
                </c:pt>
                <c:pt idx="160361" formatCode="0.00E+00">
                  <c:v>4.9319E-5</c:v>
                </c:pt>
                <c:pt idx="160362" formatCode="0.00E+00">
                  <c:v>6.9074500000000004E-5</c:v>
                </c:pt>
                <c:pt idx="160363" formatCode="0.00E+00">
                  <c:v>8.9213600000000002E-5</c:v>
                </c:pt>
                <c:pt idx="160364" formatCode="0.00E+00">
                  <c:v>1.0972300000000001E-4</c:v>
                </c:pt>
                <c:pt idx="160365" formatCode="0.00E+00">
                  <c:v>1.3058699999999999E-4</c:v>
                </c:pt>
                <c:pt idx="160366" formatCode="0.00E+00">
                  <c:v>1.51791E-4</c:v>
                </c:pt>
                <c:pt idx="160367" formatCode="0.00E+00">
                  <c:v>1.73318E-4</c:v>
                </c:pt>
                <c:pt idx="160368" formatCode="0.00E+00">
                  <c:v>1.9515099999999999E-4</c:v>
                </c:pt>
                <c:pt idx="160369" formatCode="0.00E+00">
                  <c:v>2.17271E-4</c:v>
                </c:pt>
                <c:pt idx="160370" formatCode="0.00E+00">
                  <c:v>2.3966100000000001E-4</c:v>
                </c:pt>
                <c:pt idx="160371" formatCode="0.00E+00">
                  <c:v>2.62298E-4</c:v>
                </c:pt>
                <c:pt idx="160372" formatCode="0.00E+00">
                  <c:v>2.8516400000000002E-4</c:v>
                </c:pt>
                <c:pt idx="160373" formatCode="0.00E+00">
                  <c:v>3.0823599999999998E-4</c:v>
                </c:pt>
                <c:pt idx="160374" formatCode="0.00E+00">
                  <c:v>3.31491E-4</c:v>
                </c:pt>
                <c:pt idx="160375" formatCode="0.00E+00">
                  <c:v>3.5490700000000001E-4</c:v>
                </c:pt>
                <c:pt idx="160376" formatCode="0.00E+00">
                  <c:v>3.7846000000000001E-4</c:v>
                </c:pt>
                <c:pt idx="160377" formatCode="0.00E+00">
                  <c:v>4.0212499999999998E-4</c:v>
                </c:pt>
                <c:pt idx="160378" formatCode="0.00E+00">
                  <c:v>4.2587700000000002E-4</c:v>
                </c:pt>
                <c:pt idx="160379" formatCode="0.00E+00">
                  <c:v>4.4968900000000002E-4</c:v>
                </c:pt>
                <c:pt idx="160380" formatCode="0.00E+00">
                  <c:v>4.7353599999999999E-4</c:v>
                </c:pt>
                <c:pt idx="160381" formatCode="0.00E+00">
                  <c:v>4.9739000000000001E-4</c:v>
                </c:pt>
                <c:pt idx="160382" formatCode="0.00E+00">
                  <c:v>5.21222E-4</c:v>
                </c:pt>
                <c:pt idx="160383" formatCode="0.00E+00">
                  <c:v>5.4500499999999999E-4</c:v>
                </c:pt>
                <c:pt idx="160384" formatCode="0.00E+00">
                  <c:v>5.6871000000000005E-4</c:v>
                </c:pt>
                <c:pt idx="160385" formatCode="0.00E+00">
                  <c:v>5.9230700000000003E-4</c:v>
                </c:pt>
                <c:pt idx="160386" formatCode="0.00E+00">
                  <c:v>6.1576700000000003E-4</c:v>
                </c:pt>
                <c:pt idx="160387" formatCode="0.00E+00">
                  <c:v>6.3906E-4</c:v>
                </c:pt>
                <c:pt idx="160388" formatCode="0.00E+00">
                  <c:v>6.6215499999999999E-4</c:v>
                </c:pt>
                <c:pt idx="160389" formatCode="0.00E+00">
                  <c:v>6.8502000000000005E-4</c:v>
                </c:pt>
                <c:pt idx="160390" formatCode="0.00E+00">
                  <c:v>7.0762699999999995E-4</c:v>
                </c:pt>
                <c:pt idx="160391" formatCode="0.00E+00">
                  <c:v>7.2994100000000001E-4</c:v>
                </c:pt>
                <c:pt idx="160392" formatCode="0.00E+00">
                  <c:v>7.51934E-4</c:v>
                </c:pt>
                <c:pt idx="160393" formatCode="0.00E+00">
                  <c:v>7.7357200000000004E-4</c:v>
                </c:pt>
                <c:pt idx="160394" formatCode="0.00E+00">
                  <c:v>7.9482399999999996E-4</c:v>
                </c:pt>
                <c:pt idx="160395" formatCode="0.00E+00">
                  <c:v>8.1565900000000005E-4</c:v>
                </c:pt>
                <c:pt idx="160396" formatCode="0.00E+00">
                  <c:v>8.3604399999999998E-4</c:v>
                </c:pt>
                <c:pt idx="160397" formatCode="0.00E+00">
                  <c:v>8.5594800000000004E-4</c:v>
                </c:pt>
                <c:pt idx="160398" formatCode="0.00E+00">
                  <c:v>8.7533999999999995E-4</c:v>
                </c:pt>
                <c:pt idx="160399" formatCode="0.00E+00">
                  <c:v>8.9418799999999997E-4</c:v>
                </c:pt>
                <c:pt idx="160400" formatCode="0.00E+00">
                  <c:v>9.1246100000000004E-4</c:v>
                </c:pt>
                <c:pt idx="160401" formatCode="0.00E+00">
                  <c:v>9.3012800000000001E-4</c:v>
                </c:pt>
                <c:pt idx="160402" formatCode="0.00E+00">
                  <c:v>9.4715800000000003E-4</c:v>
                </c:pt>
                <c:pt idx="160403" formatCode="0.00E+00">
                  <c:v>9.6352099999999995E-4</c:v>
                </c:pt>
                <c:pt idx="160404" formatCode="0.00E+00">
                  <c:v>9.7918700000000007E-4</c:v>
                </c:pt>
                <c:pt idx="160405" formatCode="0.00E+00">
                  <c:v>9.9412700000000003E-4</c:v>
                </c:pt>
                <c:pt idx="160406" formatCode="0.00E+00">
                  <c:v>1.0083099999999999E-3</c:v>
                </c:pt>
                <c:pt idx="160407" formatCode="0.00E+00">
                  <c:v>1.0217099999999999E-3</c:v>
                </c:pt>
                <c:pt idx="160408" formatCode="0.00E+00">
                  <c:v>1.0342999999999999E-3</c:v>
                </c:pt>
                <c:pt idx="160409" formatCode="0.00E+00">
                  <c:v>1.04605E-3</c:v>
                </c:pt>
                <c:pt idx="160410" formatCode="0.00E+00">
                  <c:v>1.0569399999999999E-3</c:v>
                </c:pt>
                <c:pt idx="160411" formatCode="0.00E+00">
                  <c:v>1.0669399999999999E-3</c:v>
                </c:pt>
                <c:pt idx="160412" formatCode="0.00E+00">
                  <c:v>1.07602E-3</c:v>
                </c:pt>
                <c:pt idx="160413" formatCode="0.00E+00">
                  <c:v>1.08416E-3</c:v>
                </c:pt>
                <c:pt idx="160414" formatCode="0.00E+00">
                  <c:v>1.0913400000000001E-3</c:v>
                </c:pt>
                <c:pt idx="160415" formatCode="0.00E+00">
                  <c:v>1.09753E-3</c:v>
                </c:pt>
                <c:pt idx="160416" formatCode="0.00E+00">
                  <c:v>1.10271E-3</c:v>
                </c:pt>
                <c:pt idx="160417" formatCode="0.00E+00">
                  <c:v>1.10687E-3</c:v>
                </c:pt>
                <c:pt idx="160418" formatCode="0.00E+00">
                  <c:v>1.10998E-3</c:v>
                </c:pt>
                <c:pt idx="160419" formatCode="0.00E+00">
                  <c:v>1.11203E-3</c:v>
                </c:pt>
                <c:pt idx="160420" formatCode="0.00E+00">
                  <c:v>1.1130000000000001E-3</c:v>
                </c:pt>
                <c:pt idx="160421" formatCode="0.00E+00">
                  <c:v>1.11287E-3</c:v>
                </c:pt>
                <c:pt idx="160422" formatCode="0.00E+00">
                  <c:v>1.11162E-3</c:v>
                </c:pt>
                <c:pt idx="160423" formatCode="0.00E+00">
                  <c:v>1.1092599999999999E-3</c:v>
                </c:pt>
                <c:pt idx="160424" formatCode="0.00E+00">
                  <c:v>1.10575E-3</c:v>
                </c:pt>
                <c:pt idx="160425" formatCode="0.00E+00">
                  <c:v>1.1010900000000001E-3</c:v>
                </c:pt>
                <c:pt idx="160426" formatCode="0.00E+00">
                  <c:v>1.0952799999999999E-3</c:v>
                </c:pt>
                <c:pt idx="160427" formatCode="0.00E+00">
                  <c:v>1.0882999999999999E-3</c:v>
                </c:pt>
                <c:pt idx="160428" formatCode="0.00E+00">
                  <c:v>1.08014E-3</c:v>
                </c:pt>
                <c:pt idx="160429" formatCode="0.00E+00">
                  <c:v>1.0708099999999999E-3</c:v>
                </c:pt>
                <c:pt idx="160430" formatCode="0.00E+00">
                  <c:v>1.06029E-3</c:v>
                </c:pt>
                <c:pt idx="160431" formatCode="0.00E+00">
                  <c:v>1.0485799999999999E-3</c:v>
                </c:pt>
                <c:pt idx="160432" formatCode="0.00E+00">
                  <c:v>1.0356899999999999E-3</c:v>
                </c:pt>
                <c:pt idx="160433" formatCode="0.00E+00">
                  <c:v>1.0216100000000001E-3</c:v>
                </c:pt>
                <c:pt idx="160434" formatCode="0.00E+00">
                  <c:v>1.00635E-3</c:v>
                </c:pt>
                <c:pt idx="160435" formatCode="0.00E+00">
                  <c:v>9.8989799999999991E-4</c:v>
                </c:pt>
                <c:pt idx="160436" formatCode="0.00E+00">
                  <c:v>9.7227299999999995E-4</c:v>
                </c:pt>
                <c:pt idx="160437" formatCode="0.00E+00">
                  <c:v>9.5347599999999998E-4</c:v>
                </c:pt>
                <c:pt idx="160438" formatCode="0.00E+00">
                  <c:v>9.3351600000000001E-4</c:v>
                </c:pt>
                <c:pt idx="160439" formatCode="0.00E+00">
                  <c:v>9.1240099999999997E-4</c:v>
                </c:pt>
                <c:pt idx="160440" formatCode="0.00E+00">
                  <c:v>8.9014200000000002E-4</c:v>
                </c:pt>
                <c:pt idx="160441" formatCode="0.00E+00">
                  <c:v>8.6675200000000004E-4</c:v>
                </c:pt>
                <c:pt idx="160442" formatCode="0.00E+00">
                  <c:v>8.4224400000000002E-4</c:v>
                </c:pt>
                <c:pt idx="160443" formatCode="0.00E+00">
                  <c:v>8.16634E-4</c:v>
                </c:pt>
                <c:pt idx="160444" formatCode="0.00E+00">
                  <c:v>7.8993800000000001E-4</c:v>
                </c:pt>
                <c:pt idx="160445" formatCode="0.00E+00">
                  <c:v>7.6217600000000004E-4</c:v>
                </c:pt>
                <c:pt idx="160446" formatCode="0.00E+00">
                  <c:v>7.3336500000000004E-4</c:v>
                </c:pt>
                <c:pt idx="160447" formatCode="0.00E+00">
                  <c:v>7.0352900000000005E-4</c:v>
                </c:pt>
                <c:pt idx="160448" formatCode="0.00E+00">
                  <c:v>6.7268899999999997E-4</c:v>
                </c:pt>
                <c:pt idx="160449" formatCode="0.00E+00">
                  <c:v>6.4086999999999998E-4</c:v>
                </c:pt>
                <c:pt idx="160450" formatCode="0.00E+00">
                  <c:v>6.0809600000000003E-4</c:v>
                </c:pt>
                <c:pt idx="160451" formatCode="0.00E+00">
                  <c:v>5.7439600000000002E-4</c:v>
                </c:pt>
                <c:pt idx="160452" formatCode="0.00E+00">
                  <c:v>5.3979699999999995E-4</c:v>
                </c:pt>
                <c:pt idx="160453" formatCode="0.00E+00">
                  <c:v>5.0432899999999998E-4</c:v>
                </c:pt>
                <c:pt idx="160454" formatCode="0.00E+00">
                  <c:v>4.6802299999999997E-4</c:v>
                </c:pt>
                <c:pt idx="160455" formatCode="0.00E+00">
                  <c:v>4.3091100000000002E-4</c:v>
                </c:pt>
                <c:pt idx="160456" formatCode="0.00E+00">
                  <c:v>3.9302599999999999E-4</c:v>
                </c:pt>
                <c:pt idx="160457" formatCode="0.00E+00">
                  <c:v>3.5440299999999999E-4</c:v>
                </c:pt>
                <c:pt idx="160458" formatCode="0.00E+00">
                  <c:v>3.1507799999999999E-4</c:v>
                </c:pt>
                <c:pt idx="160459" formatCode="0.00E+00">
                  <c:v>2.7508799999999999E-4</c:v>
                </c:pt>
                <c:pt idx="160460" formatCode="0.00E+00">
                  <c:v>2.3447E-4</c:v>
                </c:pt>
                <c:pt idx="160461" formatCode="0.00E+00">
                  <c:v>1.9326400000000001E-4</c:v>
                </c:pt>
                <c:pt idx="160462" formatCode="0.00E+00">
                  <c:v>1.5150999999999999E-4</c:v>
                </c:pt>
                <c:pt idx="160463" formatCode="0.00E+00">
                  <c:v>1.0924799999999999E-4</c:v>
                </c:pt>
                <c:pt idx="160464" formatCode="0.00E+00">
                  <c:v>6.6520900000000002E-5</c:v>
                </c:pt>
                <c:pt idx="160465" formatCode="0.00E+00">
                  <c:v>2.3371E-5</c:v>
                </c:pt>
                <c:pt idx="160466" formatCode="0.00E+00">
                  <c:v>-2.01582E-5</c:v>
                </c:pt>
                <c:pt idx="160467" formatCode="0.00E+00">
                  <c:v>-6.4022200000000005E-5</c:v>
                </c:pt>
                <c:pt idx="160468" formatCode="0.00E+00">
                  <c:v>-1.08176E-4</c:v>
                </c:pt>
                <c:pt idx="160469" formatCode="0.00E+00">
                  <c:v>-1.5257500000000001E-4</c:v>
                </c:pt>
                <c:pt idx="160470" formatCode="0.00E+00">
                  <c:v>-1.97171E-4</c:v>
                </c:pt>
                <c:pt idx="160471" formatCode="0.00E+00">
                  <c:v>-2.41919E-4</c:v>
                </c:pt>
                <c:pt idx="160472" formatCode="0.00E+00">
                  <c:v>-2.8677100000000001E-4</c:v>
                </c:pt>
                <c:pt idx="160473" formatCode="0.00E+00">
                  <c:v>-3.3167899999999998E-4</c:v>
                </c:pt>
                <c:pt idx="160474" formatCode="0.00E+00">
                  <c:v>-3.7659599999999998E-4</c:v>
                </c:pt>
                <c:pt idx="160475" formatCode="0.00E+00">
                  <c:v>-4.2147300000000001E-4</c:v>
                </c:pt>
                <c:pt idx="160476" formatCode="0.00E+00">
                  <c:v>-4.6626099999999999E-4</c:v>
                </c:pt>
                <c:pt idx="160477" formatCode="0.00E+00">
                  <c:v>-5.1091299999999999E-4</c:v>
                </c:pt>
                <c:pt idx="160478" formatCode="0.00E+00">
                  <c:v>-5.5537800000000003E-4</c:v>
                </c:pt>
                <c:pt idx="160479" formatCode="0.00E+00">
                  <c:v>-5.9960899999999997E-4</c:v>
                </c:pt>
                <c:pt idx="160480" formatCode="0.00E+00">
                  <c:v>-6.4355599999999999E-4</c:v>
                </c:pt>
                <c:pt idx="160481" formatCode="0.00E+00">
                  <c:v>-6.8716999999999997E-4</c:v>
                </c:pt>
                <c:pt idx="160482" formatCode="0.00E+00">
                  <c:v>-7.3040300000000002E-4</c:v>
                </c:pt>
                <c:pt idx="160483" formatCode="0.00E+00">
                  <c:v>-7.7320600000000002E-4</c:v>
                </c:pt>
                <c:pt idx="160484" formatCode="0.00E+00">
                  <c:v>-8.1553099999999998E-4</c:v>
                </c:pt>
                <c:pt idx="160485" formatCode="0.00E+00">
                  <c:v>-8.5733100000000002E-4</c:v>
                </c:pt>
                <c:pt idx="160486" formatCode="0.00E+00">
                  <c:v>-8.9855600000000001E-4</c:v>
                </c:pt>
                <c:pt idx="160487" formatCode="0.00E+00">
                  <c:v>-9.3916099999999999E-4</c:v>
                </c:pt>
                <c:pt idx="160488" formatCode="0.00E+00">
                  <c:v>-9.7909899999999998E-4</c:v>
                </c:pt>
                <c:pt idx="160489" formatCode="0.00E+00">
                  <c:v>-1.0183200000000001E-3</c:v>
                </c:pt>
                <c:pt idx="160490" formatCode="0.00E+00">
                  <c:v>-1.0567899999999999E-3</c:v>
                </c:pt>
                <c:pt idx="160491" formatCode="0.00E+00">
                  <c:v>-1.0944500000000001E-3</c:v>
                </c:pt>
                <c:pt idx="160492" formatCode="0.00E+00">
                  <c:v>-1.13127E-3</c:v>
                </c:pt>
                <c:pt idx="160493" formatCode="0.00E+00">
                  <c:v>-1.16719E-3</c:v>
                </c:pt>
                <c:pt idx="160494" formatCode="0.00E+00">
                  <c:v>-1.20218E-3</c:v>
                </c:pt>
                <c:pt idx="160495" formatCode="0.00E+00">
                  <c:v>-1.2362E-3</c:v>
                </c:pt>
                <c:pt idx="160496" formatCode="0.00E+00">
                  <c:v>-1.2692000000000001E-3</c:v>
                </c:pt>
                <c:pt idx="160497" formatCode="0.00E+00">
                  <c:v>-1.30115E-3</c:v>
                </c:pt>
                <c:pt idx="160498" formatCode="0.00E+00">
                  <c:v>-1.3320000000000001E-3</c:v>
                </c:pt>
                <c:pt idx="160499" formatCode="0.00E+00">
                  <c:v>-1.36173E-3</c:v>
                </c:pt>
                <c:pt idx="160500" formatCode="0.00E+00">
                  <c:v>-1.39028E-3</c:v>
                </c:pt>
                <c:pt idx="160501" formatCode="0.00E+00">
                  <c:v>-1.41764E-3</c:v>
                </c:pt>
                <c:pt idx="160502" formatCode="0.00E+00">
                  <c:v>-1.4437600000000001E-3</c:v>
                </c:pt>
                <c:pt idx="160503" formatCode="0.00E+00">
                  <c:v>-1.46861E-3</c:v>
                </c:pt>
                <c:pt idx="160504" formatCode="0.00E+00">
                  <c:v>-1.4921699999999999E-3</c:v>
                </c:pt>
                <c:pt idx="160505" formatCode="0.00E+00">
                  <c:v>-1.5143999999999999E-3</c:v>
                </c:pt>
                <c:pt idx="160506" formatCode="0.00E+00">
                  <c:v>-1.53527E-3</c:v>
                </c:pt>
                <c:pt idx="160507" formatCode="0.00E+00">
                  <c:v>-1.5547600000000001E-3</c:v>
                </c:pt>
                <c:pt idx="160508" formatCode="0.00E+00">
                  <c:v>-1.5728300000000001E-3</c:v>
                </c:pt>
                <c:pt idx="160509" formatCode="0.00E+00">
                  <c:v>-1.5894800000000001E-3</c:v>
                </c:pt>
                <c:pt idx="160510" formatCode="0.00E+00">
                  <c:v>-1.60468E-3</c:v>
                </c:pt>
                <c:pt idx="160511" formatCode="0.00E+00">
                  <c:v>-1.6183899999999999E-3</c:v>
                </c:pt>
                <c:pt idx="160512" formatCode="0.00E+00">
                  <c:v>-1.6306199999999999E-3</c:v>
                </c:pt>
                <c:pt idx="160513" formatCode="0.00E+00">
                  <c:v>-1.6413300000000001E-3</c:v>
                </c:pt>
                <c:pt idx="160514" formatCode="0.00E+00">
                  <c:v>-1.6505199999999999E-3</c:v>
                </c:pt>
                <c:pt idx="160515" formatCode="0.00E+00">
                  <c:v>-1.65817E-3</c:v>
                </c:pt>
                <c:pt idx="160516" formatCode="0.00E+00">
                  <c:v>-1.6642600000000001E-3</c:v>
                </c:pt>
                <c:pt idx="160517" formatCode="0.00E+00">
                  <c:v>-1.6687900000000001E-3</c:v>
                </c:pt>
                <c:pt idx="160518" formatCode="0.00E+00">
                  <c:v>-1.6717399999999999E-3</c:v>
                </c:pt>
                <c:pt idx="160519" formatCode="0.00E+00">
                  <c:v>-1.6731199999999999E-3</c:v>
                </c:pt>
                <c:pt idx="160520" formatCode="0.00E+00">
                  <c:v>-1.6729099999999999E-3</c:v>
                </c:pt>
                <c:pt idx="160521" formatCode="0.00E+00">
                  <c:v>-1.6711199999999999E-3</c:v>
                </c:pt>
                <c:pt idx="160522" formatCode="0.00E+00">
                  <c:v>-1.6677300000000001E-3</c:v>
                </c:pt>
                <c:pt idx="160523" formatCode="0.00E+00">
                  <c:v>-1.6627600000000001E-3</c:v>
                </c:pt>
                <c:pt idx="160524" formatCode="0.00E+00">
                  <c:v>-1.6561900000000001E-3</c:v>
                </c:pt>
                <c:pt idx="160525" formatCode="0.00E+00">
                  <c:v>-1.6480399999999999E-3</c:v>
                </c:pt>
                <c:pt idx="160526" formatCode="0.00E+00">
                  <c:v>-1.63831E-3</c:v>
                </c:pt>
                <c:pt idx="160527" formatCode="0.00E+00">
                  <c:v>-1.627E-3</c:v>
                </c:pt>
                <c:pt idx="160528" formatCode="0.00E+00">
                  <c:v>-1.61414E-3</c:v>
                </c:pt>
                <c:pt idx="160529" formatCode="0.00E+00">
                  <c:v>-1.5997100000000001E-3</c:v>
                </c:pt>
                <c:pt idx="160530" formatCode="0.00E+00">
                  <c:v>-1.5837500000000001E-3</c:v>
                </c:pt>
                <c:pt idx="160531" formatCode="0.00E+00">
                  <c:v>-1.5662600000000001E-3</c:v>
                </c:pt>
                <c:pt idx="160532" formatCode="0.00E+00">
                  <c:v>-1.54726E-3</c:v>
                </c:pt>
                <c:pt idx="160533" formatCode="0.00E+00">
                  <c:v>-1.5267600000000001E-3</c:v>
                </c:pt>
                <c:pt idx="160534" formatCode="0.00E+00">
                  <c:v>-1.50478E-3</c:v>
                </c:pt>
                <c:pt idx="160535" formatCode="0.00E+00">
                  <c:v>-1.48135E-3</c:v>
                </c:pt>
                <c:pt idx="160536" formatCode="0.00E+00">
                  <c:v>-1.45649E-3</c:v>
                </c:pt>
                <c:pt idx="160537" formatCode="0.00E+00">
                  <c:v>-1.4302099999999999E-3</c:v>
                </c:pt>
                <c:pt idx="160538" formatCode="0.00E+00">
                  <c:v>-1.40255E-3</c:v>
                </c:pt>
                <c:pt idx="160539" formatCode="0.00E+00">
                  <c:v>-1.37353E-3</c:v>
                </c:pt>
                <c:pt idx="160540" formatCode="0.00E+00">
                  <c:v>-1.34318E-3</c:v>
                </c:pt>
                <c:pt idx="160541" formatCode="0.00E+00">
                  <c:v>-1.31153E-3</c:v>
                </c:pt>
                <c:pt idx="160542" formatCode="0.00E+00">
                  <c:v>-1.2786099999999999E-3</c:v>
                </c:pt>
                <c:pt idx="160543" formatCode="0.00E+00">
                  <c:v>-1.24446E-3</c:v>
                </c:pt>
                <c:pt idx="160544" formatCode="0.00E+00">
                  <c:v>-1.2090899999999999E-3</c:v>
                </c:pt>
                <c:pt idx="160545" formatCode="0.00E+00">
                  <c:v>-1.17256E-3</c:v>
                </c:pt>
                <c:pt idx="160546" formatCode="0.00E+00">
                  <c:v>-1.1349000000000001E-3</c:v>
                </c:pt>
                <c:pt idx="160547" formatCode="0.00E+00">
                  <c:v>-1.09614E-3</c:v>
                </c:pt>
                <c:pt idx="160548" formatCode="0.00E+00">
                  <c:v>-1.0563199999999999E-3</c:v>
                </c:pt>
                <c:pt idx="160549" formatCode="0.00E+00">
                  <c:v>-1.01548E-3</c:v>
                </c:pt>
                <c:pt idx="160550" formatCode="0.00E+00">
                  <c:v>-9.7366200000000003E-4</c:v>
                </c:pt>
                <c:pt idx="160551" formatCode="0.00E+00">
                  <c:v>-9.3090800000000004E-4</c:v>
                </c:pt>
                <c:pt idx="160552" formatCode="0.00E+00">
                  <c:v>-8.8725999999999996E-4</c:v>
                </c:pt>
                <c:pt idx="160553" formatCode="0.00E+00">
                  <c:v>-8.4276100000000003E-4</c:v>
                </c:pt>
                <c:pt idx="160554" formatCode="0.00E+00">
                  <c:v>-7.9745300000000005E-4</c:v>
                </c:pt>
                <c:pt idx="160555" formatCode="0.00E+00">
                  <c:v>-7.5138400000000001E-4</c:v>
                </c:pt>
                <c:pt idx="160556" formatCode="0.00E+00">
                  <c:v>-7.0459699999999995E-4</c:v>
                </c:pt>
                <c:pt idx="160557" formatCode="0.00E+00">
                  <c:v>-6.5713900000000005E-4</c:v>
                </c:pt>
                <c:pt idx="160558" formatCode="0.00E+00">
                  <c:v>-6.0905599999999996E-4</c:v>
                </c:pt>
                <c:pt idx="160559" formatCode="0.00E+00">
                  <c:v>-5.6039600000000001E-4</c:v>
                </c:pt>
                <c:pt idx="160560" formatCode="0.00E+00">
                  <c:v>-5.1120699999999996E-4</c:v>
                </c:pt>
                <c:pt idx="160561" formatCode="0.00E+00">
                  <c:v>-4.6153699999999998E-4</c:v>
                </c:pt>
                <c:pt idx="160562" formatCode="0.00E+00">
                  <c:v>-4.1143400000000002E-4</c:v>
                </c:pt>
                <c:pt idx="160563" formatCode="0.00E+00">
                  <c:v>-3.6094700000000003E-4</c:v>
                </c:pt>
                <c:pt idx="160564" formatCode="0.00E+00">
                  <c:v>-3.1012500000000002E-4</c:v>
                </c:pt>
                <c:pt idx="160565" formatCode="0.00E+00">
                  <c:v>-2.59017E-4</c:v>
                </c:pt>
                <c:pt idx="160566" formatCode="0.00E+00">
                  <c:v>-2.07674E-4</c:v>
                </c:pt>
                <c:pt idx="160567" formatCode="0.00E+00">
                  <c:v>-1.5614399999999999E-4</c:v>
                </c:pt>
                <c:pt idx="160568" formatCode="0.00E+00">
                  <c:v>-1.0447599999999999E-4</c:v>
                </c:pt>
                <c:pt idx="160569" formatCode="0.00E+00">
                  <c:v>-5.27214E-5</c:v>
                </c:pt>
                <c:pt idx="160570" formatCode="0.00E+00">
                  <c:v>-9.2832699999999997E-7</c:v>
                </c:pt>
                <c:pt idx="160571" formatCode="0.00E+00">
                  <c:v>5.0853799999999998E-5</c:v>
                </c:pt>
                <c:pt idx="160572" formatCode="0.00E+00">
                  <c:v>1.02576E-4</c:v>
                </c:pt>
                <c:pt idx="160573" formatCode="0.00E+00">
                  <c:v>1.54189E-4</c:v>
                </c:pt>
                <c:pt idx="160574" formatCode="0.00E+00">
                  <c:v>2.0564499999999999E-4</c:v>
                </c:pt>
                <c:pt idx="160575" formatCode="0.00E+00">
                  <c:v>2.56896E-4</c:v>
                </c:pt>
                <c:pt idx="160576" formatCode="0.00E+00">
                  <c:v>3.07893E-4</c:v>
                </c:pt>
                <c:pt idx="160577" formatCode="0.00E+00">
                  <c:v>3.5859100000000001E-4</c:v>
                </c:pt>
                <c:pt idx="160578" formatCode="0.00E+00">
                  <c:v>4.0894100000000001E-4</c:v>
                </c:pt>
                <c:pt idx="160579" formatCode="0.00E+00">
                  <c:v>4.5889800000000001E-4</c:v>
                </c:pt>
                <c:pt idx="160580" formatCode="0.00E+00">
                  <c:v>5.0841700000000005E-4</c:v>
                </c:pt>
                <c:pt idx="160581" formatCode="0.00E+00">
                  <c:v>5.5745299999999996E-4</c:v>
                </c:pt>
                <c:pt idx="160582" formatCode="0.00E+00">
                  <c:v>6.0596100000000002E-4</c:v>
                </c:pt>
                <c:pt idx="160583" formatCode="0.00E+00">
                  <c:v>6.5389799999999998E-4</c:v>
                </c:pt>
                <c:pt idx="160584" formatCode="0.00E+00">
                  <c:v>7.0122200000000004E-4</c:v>
                </c:pt>
                <c:pt idx="160585" formatCode="0.00E+00">
                  <c:v>7.4789099999999999E-4</c:v>
                </c:pt>
                <c:pt idx="160586" formatCode="0.00E+00">
                  <c:v>7.9386400000000003E-4</c:v>
                </c:pt>
                <c:pt idx="160587" formatCode="0.00E+00">
                  <c:v>8.3910099999999997E-4</c:v>
                </c:pt>
                <c:pt idx="160588" formatCode="0.00E+00">
                  <c:v>8.8356299999999997E-4</c:v>
                </c:pt>
                <c:pt idx="160589" formatCode="0.00E+00">
                  <c:v>9.2721299999999997E-4</c:v>
                </c:pt>
                <c:pt idx="160590" formatCode="0.00E+00">
                  <c:v>9.7001400000000005E-4</c:v>
                </c:pt>
                <c:pt idx="160591" formatCode="0.00E+00">
                  <c:v>1.0119300000000001E-3</c:v>
                </c:pt>
                <c:pt idx="160592" formatCode="0.00E+00">
                  <c:v>1.0529199999999999E-3</c:v>
                </c:pt>
                <c:pt idx="160593" formatCode="0.00E+00">
                  <c:v>1.09296E-3</c:v>
                </c:pt>
                <c:pt idx="160594" formatCode="0.00E+00">
                  <c:v>1.1320200000000001E-3</c:v>
                </c:pt>
                <c:pt idx="160595" formatCode="0.00E+00">
                  <c:v>1.1700599999999999E-3</c:v>
                </c:pt>
                <c:pt idx="160596" formatCode="0.00E+00">
                  <c:v>1.2070500000000001E-3</c:v>
                </c:pt>
                <c:pt idx="160597" formatCode="0.00E+00">
                  <c:v>1.24296E-3</c:v>
                </c:pt>
                <c:pt idx="160598" formatCode="0.00E+00">
                  <c:v>1.2777699999999999E-3</c:v>
                </c:pt>
                <c:pt idx="160599" formatCode="0.00E+00">
                  <c:v>1.31145E-3</c:v>
                </c:pt>
                <c:pt idx="160600" formatCode="0.00E+00">
                  <c:v>1.3439700000000001E-3</c:v>
                </c:pt>
                <c:pt idx="160601" formatCode="0.00E+00">
                  <c:v>1.37532E-3</c:v>
                </c:pt>
                <c:pt idx="160602" formatCode="0.00E+00">
                  <c:v>1.4054600000000001E-3</c:v>
                </c:pt>
                <c:pt idx="160603" formatCode="0.00E+00">
                  <c:v>1.4343800000000001E-3</c:v>
                </c:pt>
                <c:pt idx="160604" formatCode="0.00E+00">
                  <c:v>1.4620499999999999E-3</c:v>
                </c:pt>
                <c:pt idx="160605" formatCode="0.00E+00">
                  <c:v>1.48847E-3</c:v>
                </c:pt>
                <c:pt idx="160606" formatCode="0.00E+00">
                  <c:v>1.5136100000000001E-3</c:v>
                </c:pt>
                <c:pt idx="160607" formatCode="0.00E+00">
                  <c:v>1.5374500000000001E-3</c:v>
                </c:pt>
                <c:pt idx="160608" formatCode="0.00E+00">
                  <c:v>1.55999E-3</c:v>
                </c:pt>
                <c:pt idx="160609" formatCode="0.00E+00">
                  <c:v>1.5812000000000001E-3</c:v>
                </c:pt>
                <c:pt idx="160610" formatCode="0.00E+00">
                  <c:v>1.60108E-3</c:v>
                </c:pt>
                <c:pt idx="160611" formatCode="0.00E+00">
                  <c:v>1.61962E-3</c:v>
                </c:pt>
                <c:pt idx="160612" formatCode="0.00E+00">
                  <c:v>1.6368000000000001E-3</c:v>
                </c:pt>
                <c:pt idx="160613" formatCode="0.00E+00">
                  <c:v>1.65262E-3</c:v>
                </c:pt>
                <c:pt idx="160614" formatCode="0.00E+00">
                  <c:v>1.66708E-3</c:v>
                </c:pt>
                <c:pt idx="160615" formatCode="0.00E+00">
                  <c:v>1.68016E-3</c:v>
                </c:pt>
                <c:pt idx="160616" formatCode="0.00E+00">
                  <c:v>1.69187E-3</c:v>
                </c:pt>
                <c:pt idx="160617" formatCode="0.00E+00">
                  <c:v>1.7022000000000001E-3</c:v>
                </c:pt>
                <c:pt idx="160618" formatCode="0.00E+00">
                  <c:v>1.71115E-3</c:v>
                </c:pt>
                <c:pt idx="160619" formatCode="0.00E+00">
                  <c:v>1.7187299999999999E-3</c:v>
                </c:pt>
                <c:pt idx="160620" formatCode="0.00E+00">
                  <c:v>1.72492E-3</c:v>
                </c:pt>
                <c:pt idx="160621" formatCode="0.00E+00">
                  <c:v>1.72974E-3</c:v>
                </c:pt>
                <c:pt idx="160622" formatCode="0.00E+00">
                  <c:v>1.7331899999999999E-3</c:v>
                </c:pt>
                <c:pt idx="160623" formatCode="0.00E+00">
                  <c:v>1.7352699999999999E-3</c:v>
                </c:pt>
                <c:pt idx="160624" formatCode="0.00E+00">
                  <c:v>1.73599E-3</c:v>
                </c:pt>
                <c:pt idx="160625" formatCode="0.00E+00">
                  <c:v>1.73536E-3</c:v>
                </c:pt>
                <c:pt idx="160626" formatCode="0.00E+00">
                  <c:v>1.73339E-3</c:v>
                </c:pt>
                <c:pt idx="160627" formatCode="0.00E+00">
                  <c:v>1.7300799999999999E-3</c:v>
                </c:pt>
                <c:pt idx="160628" formatCode="0.00E+00">
                  <c:v>1.72544E-3</c:v>
                </c:pt>
                <c:pt idx="160629" formatCode="0.00E+00">
                  <c:v>1.7195000000000001E-3</c:v>
                </c:pt>
                <c:pt idx="160630" formatCode="0.00E+00">
                  <c:v>1.71225E-3</c:v>
                </c:pt>
                <c:pt idx="160631" formatCode="0.00E+00">
                  <c:v>1.7037199999999999E-3</c:v>
                </c:pt>
                <c:pt idx="160632" formatCode="0.00E+00">
                  <c:v>1.6939100000000001E-3</c:v>
                </c:pt>
                <c:pt idx="160633" formatCode="0.00E+00">
                  <c:v>1.6828500000000001E-3</c:v>
                </c:pt>
                <c:pt idx="160634" formatCode="0.00E+00">
                  <c:v>1.67055E-3</c:v>
                </c:pt>
                <c:pt idx="160635" formatCode="0.00E+00">
                  <c:v>1.6570300000000001E-3</c:v>
                </c:pt>
                <c:pt idx="160636" formatCode="0.00E+00">
                  <c:v>1.6423099999999999E-3</c:v>
                </c:pt>
                <c:pt idx="160637" formatCode="0.00E+00">
                  <c:v>1.6264000000000001E-3</c:v>
                </c:pt>
                <c:pt idx="160638" formatCode="0.00E+00">
                  <c:v>1.60932E-3</c:v>
                </c:pt>
                <c:pt idx="160639" formatCode="0.00E+00">
                  <c:v>1.5911E-3</c:v>
                </c:pt>
                <c:pt idx="160640" formatCode="0.00E+00">
                  <c:v>1.57176E-3</c:v>
                </c:pt>
                <c:pt idx="160641" formatCode="0.00E+00">
                  <c:v>1.55131E-3</c:v>
                </c:pt>
                <c:pt idx="160642" formatCode="0.00E+00">
                  <c:v>1.5297900000000001E-3</c:v>
                </c:pt>
                <c:pt idx="160643" formatCode="0.00E+00">
                  <c:v>1.5072099999999999E-3</c:v>
                </c:pt>
                <c:pt idx="160644" formatCode="0.00E+00">
                  <c:v>1.4836000000000001E-3</c:v>
                </c:pt>
                <c:pt idx="160645" formatCode="0.00E+00">
                  <c:v>1.4589799999999999E-3</c:v>
                </c:pt>
                <c:pt idx="160646" formatCode="0.00E+00">
                  <c:v>1.43337E-3</c:v>
                </c:pt>
                <c:pt idx="160647" formatCode="0.00E+00">
                  <c:v>1.4068100000000001E-3</c:v>
                </c:pt>
                <c:pt idx="160648" formatCode="0.00E+00">
                  <c:v>1.3793200000000001E-3</c:v>
                </c:pt>
                <c:pt idx="160649" formatCode="0.00E+00">
                  <c:v>1.35092E-3</c:v>
                </c:pt>
                <c:pt idx="160650" formatCode="0.00E+00">
                  <c:v>1.32164E-3</c:v>
                </c:pt>
                <c:pt idx="160651" formatCode="0.00E+00">
                  <c:v>1.2914999999999999E-3</c:v>
                </c:pt>
                <c:pt idx="160652" formatCode="0.00E+00">
                  <c:v>1.2605400000000001E-3</c:v>
                </c:pt>
                <c:pt idx="160653" formatCode="0.00E+00">
                  <c:v>1.22879E-3</c:v>
                </c:pt>
                <c:pt idx="160654" formatCode="0.00E+00">
                  <c:v>1.19626E-3</c:v>
                </c:pt>
                <c:pt idx="160655" formatCode="0.00E+00">
                  <c:v>1.16299E-3</c:v>
                </c:pt>
                <c:pt idx="160656" formatCode="0.00E+00">
                  <c:v>1.129E-3</c:v>
                </c:pt>
                <c:pt idx="160657" formatCode="0.00E+00">
                  <c:v>1.09432E-3</c:v>
                </c:pt>
                <c:pt idx="160658" formatCode="0.00E+00">
                  <c:v>1.0589900000000001E-3</c:v>
                </c:pt>
                <c:pt idx="160659" formatCode="0.00E+00">
                  <c:v>1.0230300000000001E-3</c:v>
                </c:pt>
                <c:pt idx="160660" formatCode="0.00E+00">
                  <c:v>9.8646400000000005E-4</c:v>
                </c:pt>
                <c:pt idx="160661" formatCode="0.00E+00">
                  <c:v>9.49325E-4</c:v>
                </c:pt>
                <c:pt idx="160662" formatCode="0.00E+00">
                  <c:v>9.1164200000000005E-4</c:v>
                </c:pt>
                <c:pt idx="160663" formatCode="0.00E+00">
                  <c:v>8.7344300000000001E-4</c:v>
                </c:pt>
                <c:pt idx="160664" formatCode="0.00E+00">
                  <c:v>8.3475599999999997E-4</c:v>
                </c:pt>
                <c:pt idx="160665" formatCode="0.00E+00">
                  <c:v>7.9560899999999996E-4</c:v>
                </c:pt>
                <c:pt idx="160666" formatCode="0.00E+00">
                  <c:v>7.5603200000000001E-4</c:v>
                </c:pt>
                <c:pt idx="160667" formatCode="0.00E+00">
                  <c:v>7.1605099999999999E-4</c:v>
                </c:pt>
                <c:pt idx="160668" formatCode="0.00E+00">
                  <c:v>6.7569699999999995E-4</c:v>
                </c:pt>
                <c:pt idx="160669" formatCode="0.00E+00">
                  <c:v>6.3499499999999996E-4</c:v>
                </c:pt>
                <c:pt idx="160670" formatCode="0.00E+00">
                  <c:v>5.9397499999999995E-4</c:v>
                </c:pt>
                <c:pt idx="160671" formatCode="0.00E+00">
                  <c:v>5.5266500000000004E-4</c:v>
                </c:pt>
                <c:pt idx="160672" formatCode="0.00E+00">
                  <c:v>5.1108999999999996E-4</c:v>
                </c:pt>
                <c:pt idx="160673" formatCode="0.00E+00">
                  <c:v>4.6927999999999998E-4</c:v>
                </c:pt>
                <c:pt idx="160674" formatCode="0.00E+00">
                  <c:v>4.2726E-4</c:v>
                </c:pt>
                <c:pt idx="160675" formatCode="0.00E+00">
                  <c:v>3.8505899999999999E-4</c:v>
                </c:pt>
                <c:pt idx="160676" formatCode="0.00E+00">
                  <c:v>3.42701E-4</c:v>
                </c:pt>
                <c:pt idx="160677" formatCode="0.00E+00">
                  <c:v>3.00215E-4</c:v>
                </c:pt>
                <c:pt idx="160678" formatCode="0.00E+00">
                  <c:v>2.5762499999999999E-4</c:v>
                </c:pt>
                <c:pt idx="160679" formatCode="0.00E+00">
                  <c:v>2.1495800000000001E-4</c:v>
                </c:pt>
                <c:pt idx="160680" formatCode="0.00E+00">
                  <c:v>1.72239E-4</c:v>
                </c:pt>
                <c:pt idx="160681" formatCode="0.00E+00">
                  <c:v>1.2949399999999999E-4</c:v>
                </c:pt>
                <c:pt idx="160682" formatCode="0.00E+00">
                  <c:v>8.6746300000000007E-5</c:v>
                </c:pt>
                <c:pt idx="160683" formatCode="0.00E+00">
                  <c:v>4.4021899999999999E-5</c:v>
                </c:pt>
                <c:pt idx="160684" formatCode="0.00E+00">
                  <c:v>1.3445499999999999E-6</c:v>
                </c:pt>
                <c:pt idx="160685" formatCode="0.00E+00">
                  <c:v>-4.1261699999999998E-5</c:v>
                </c:pt>
                <c:pt idx="160686" formatCode="0.00E+00">
                  <c:v>-8.3773100000000006E-5</c:v>
                </c:pt>
                <c:pt idx="160687" formatCode="0.00E+00">
                  <c:v>-1.2616600000000001E-4</c:v>
                </c:pt>
                <c:pt idx="160688" formatCode="0.00E+00">
                  <c:v>-1.68419E-4</c:v>
                </c:pt>
                <c:pt idx="160689" formatCode="0.00E+00">
                  <c:v>-2.10507E-4</c:v>
                </c:pt>
                <c:pt idx="160690" formatCode="0.00E+00">
                  <c:v>-2.5241E-4</c:v>
                </c:pt>
                <c:pt idx="160691" formatCode="0.00E+00">
                  <c:v>-2.94104E-4</c:v>
                </c:pt>
                <c:pt idx="160692" formatCode="0.00E+00">
                  <c:v>-3.3556900000000003E-4</c:v>
                </c:pt>
                <c:pt idx="160693" formatCode="0.00E+00">
                  <c:v>-3.7678199999999998E-4</c:v>
                </c:pt>
                <c:pt idx="160694" formatCode="0.00E+00">
                  <c:v>-4.17723E-4</c:v>
                </c:pt>
                <c:pt idx="160695" formatCode="0.00E+00">
                  <c:v>-4.5837200000000002E-4</c:v>
                </c:pt>
                <c:pt idx="160696" formatCode="0.00E+00">
                  <c:v>-4.9870700000000003E-4</c:v>
                </c:pt>
                <c:pt idx="160697" formatCode="0.00E+00">
                  <c:v>-5.3870899999999995E-4</c:v>
                </c:pt>
                <c:pt idx="160698" formatCode="0.00E+00">
                  <c:v>-5.7835799999999995E-4</c:v>
                </c:pt>
                <c:pt idx="160699" formatCode="0.00E+00">
                  <c:v>-6.1763400000000004E-4</c:v>
                </c:pt>
                <c:pt idx="160700" formatCode="0.00E+00">
                  <c:v>-6.5651900000000005E-4</c:v>
                </c:pt>
                <c:pt idx="160701" formatCode="0.00E+00">
                  <c:v>-6.9499299999999998E-4</c:v>
                </c:pt>
                <c:pt idx="160702" formatCode="0.00E+00">
                  <c:v>-7.3303799999999998E-4</c:v>
                </c:pt>
                <c:pt idx="160703" formatCode="0.00E+00">
                  <c:v>-7.7063499999999998E-4</c:v>
                </c:pt>
                <c:pt idx="160704" formatCode="0.00E+00">
                  <c:v>-8.0776800000000005E-4</c:v>
                </c:pt>
                <c:pt idx="160705" formatCode="0.00E+00">
                  <c:v>-8.4441699999999998E-4</c:v>
                </c:pt>
                <c:pt idx="160706" formatCode="0.00E+00">
                  <c:v>-8.8056500000000004E-4</c:v>
                </c:pt>
                <c:pt idx="160707" formatCode="0.00E+00">
                  <c:v>-9.1619499999999997E-4</c:v>
                </c:pt>
                <c:pt idx="160708" formatCode="0.00E+00">
                  <c:v>-9.5129100000000005E-4</c:v>
                </c:pt>
                <c:pt idx="160709" formatCode="0.00E+00">
                  <c:v>-9.8583500000000001E-4</c:v>
                </c:pt>
                <c:pt idx="160710" formatCode="0.00E+00">
                  <c:v>-1.0198099999999999E-3</c:v>
                </c:pt>
                <c:pt idx="160711" formatCode="0.00E+00">
                  <c:v>-1.0532E-3</c:v>
                </c:pt>
                <c:pt idx="160712" formatCode="0.00E+00">
                  <c:v>-1.08599E-3</c:v>
                </c:pt>
                <c:pt idx="160713" formatCode="0.00E+00">
                  <c:v>-1.1181699999999999E-3</c:v>
                </c:pt>
                <c:pt idx="160714" formatCode="0.00E+00">
                  <c:v>-1.14971E-3</c:v>
                </c:pt>
                <c:pt idx="160715" formatCode="0.00E+00">
                  <c:v>-1.1806099999999999E-3</c:v>
                </c:pt>
                <c:pt idx="160716" formatCode="0.00E+00">
                  <c:v>-1.2108399999999999E-3</c:v>
                </c:pt>
                <c:pt idx="160717" formatCode="0.00E+00">
                  <c:v>-1.2404E-3</c:v>
                </c:pt>
                <c:pt idx="160718" formatCode="0.00E+00">
                  <c:v>-1.2692700000000001E-3</c:v>
                </c:pt>
                <c:pt idx="160719" formatCode="0.00E+00">
                  <c:v>-1.2974200000000001E-3</c:v>
                </c:pt>
                <c:pt idx="160720" formatCode="0.00E+00">
                  <c:v>-1.32486E-3</c:v>
                </c:pt>
                <c:pt idx="160721" formatCode="0.00E+00">
                  <c:v>-1.3515599999999999E-3</c:v>
                </c:pt>
                <c:pt idx="160722" formatCode="0.00E+00">
                  <c:v>-1.37751E-3</c:v>
                </c:pt>
                <c:pt idx="160723" formatCode="0.00E+00">
                  <c:v>-1.4027E-3</c:v>
                </c:pt>
                <c:pt idx="160724" formatCode="0.00E+00">
                  <c:v>-1.42712E-3</c:v>
                </c:pt>
                <c:pt idx="160725" formatCode="0.00E+00">
                  <c:v>-1.4507400000000001E-3</c:v>
                </c:pt>
                <c:pt idx="160726" formatCode="0.00E+00">
                  <c:v>-1.4735499999999999E-3</c:v>
                </c:pt>
                <c:pt idx="160727" formatCode="0.00E+00">
                  <c:v>-1.49555E-3</c:v>
                </c:pt>
                <c:pt idx="160728" formatCode="0.00E+00">
                  <c:v>-1.51672E-3</c:v>
                </c:pt>
                <c:pt idx="160729" formatCode="0.00E+00">
                  <c:v>-1.5370500000000001E-3</c:v>
                </c:pt>
                <c:pt idx="160730" formatCode="0.00E+00">
                  <c:v>-1.55652E-3</c:v>
                </c:pt>
                <c:pt idx="160731" formatCode="0.00E+00">
                  <c:v>-1.5751199999999999E-3</c:v>
                </c:pt>
                <c:pt idx="160732" formatCode="0.00E+00">
                  <c:v>-1.5928400000000001E-3</c:v>
                </c:pt>
                <c:pt idx="160733" formatCode="0.00E+00">
                  <c:v>-1.6096699999999999E-3</c:v>
                </c:pt>
                <c:pt idx="160734" formatCode="0.00E+00">
                  <c:v>-1.6255900000000001E-3</c:v>
                </c:pt>
                <c:pt idx="160735" formatCode="0.00E+00">
                  <c:v>-1.6405899999999999E-3</c:v>
                </c:pt>
                <c:pt idx="160736" formatCode="0.00E+00">
                  <c:v>-1.65467E-3</c:v>
                </c:pt>
                <c:pt idx="160737" formatCode="0.00E+00">
                  <c:v>-1.66781E-3</c:v>
                </c:pt>
                <c:pt idx="160738" formatCode="0.00E+00">
                  <c:v>-1.6799899999999999E-3</c:v>
                </c:pt>
                <c:pt idx="160739" formatCode="0.00E+00">
                  <c:v>-1.69122E-3</c:v>
                </c:pt>
                <c:pt idx="160740" formatCode="0.00E+00">
                  <c:v>-1.7014599999999999E-3</c:v>
                </c:pt>
                <c:pt idx="160741" formatCode="0.00E+00">
                  <c:v>-1.7107299999999999E-3</c:v>
                </c:pt>
                <c:pt idx="160742" formatCode="0.00E+00">
                  <c:v>-1.719E-3</c:v>
                </c:pt>
                <c:pt idx="160743" formatCode="0.00E+00">
                  <c:v>-1.72627E-3</c:v>
                </c:pt>
                <c:pt idx="160744" formatCode="0.00E+00">
                  <c:v>-1.73252E-3</c:v>
                </c:pt>
                <c:pt idx="160745" formatCode="0.00E+00">
                  <c:v>-1.7377499999999999E-3</c:v>
                </c:pt>
                <c:pt idx="160746" formatCode="0.00E+00">
                  <c:v>-1.7419499999999999E-3</c:v>
                </c:pt>
                <c:pt idx="160747" formatCode="0.00E+00">
                  <c:v>-1.7451000000000001E-3</c:v>
                </c:pt>
                <c:pt idx="160748" formatCode="0.00E+00">
                  <c:v>-1.7472099999999999E-3</c:v>
                </c:pt>
                <c:pt idx="160749" formatCode="0.00E+00">
                  <c:v>-1.74825E-3</c:v>
                </c:pt>
                <c:pt idx="160750" formatCode="0.00E+00">
                  <c:v>-1.7482299999999999E-3</c:v>
                </c:pt>
                <c:pt idx="160751" formatCode="0.00E+00">
                  <c:v>-1.7471400000000001E-3</c:v>
                </c:pt>
                <c:pt idx="160752" formatCode="0.00E+00">
                  <c:v>-1.74496E-3</c:v>
                </c:pt>
                <c:pt idx="160753" formatCode="0.00E+00">
                  <c:v>-1.7416899999999999E-3</c:v>
                </c:pt>
                <c:pt idx="160754" formatCode="0.00E+00">
                  <c:v>-1.73733E-3</c:v>
                </c:pt>
                <c:pt idx="160755" formatCode="0.00E+00">
                  <c:v>-1.7318699999999999E-3</c:v>
                </c:pt>
                <c:pt idx="160756" formatCode="0.00E+00">
                  <c:v>-1.7253100000000001E-3</c:v>
                </c:pt>
                <c:pt idx="160757" formatCode="0.00E+00">
                  <c:v>-1.7176299999999999E-3</c:v>
                </c:pt>
                <c:pt idx="160758" formatCode="0.00E+00">
                  <c:v>-1.7088299999999999E-3</c:v>
                </c:pt>
                <c:pt idx="160759" formatCode="0.00E+00">
                  <c:v>-1.69892E-3</c:v>
                </c:pt>
                <c:pt idx="160760" formatCode="0.00E+00">
                  <c:v>-1.6878799999999999E-3</c:v>
                </c:pt>
                <c:pt idx="160761" formatCode="0.00E+00">
                  <c:v>-1.67571E-3</c:v>
                </c:pt>
                <c:pt idx="160762" formatCode="0.00E+00">
                  <c:v>-1.66242E-3</c:v>
                </c:pt>
                <c:pt idx="160763" formatCode="0.00E+00">
                  <c:v>-1.64799E-3</c:v>
                </c:pt>
                <c:pt idx="160764" formatCode="0.00E+00">
                  <c:v>-1.63243E-3</c:v>
                </c:pt>
                <c:pt idx="160765" formatCode="0.00E+00">
                  <c:v>-1.6157400000000001E-3</c:v>
                </c:pt>
                <c:pt idx="160766" formatCode="0.00E+00">
                  <c:v>-1.5979200000000001E-3</c:v>
                </c:pt>
                <c:pt idx="160767" formatCode="0.00E+00">
                  <c:v>-1.5789599999999999E-3</c:v>
                </c:pt>
                <c:pt idx="160768" formatCode="0.00E+00">
                  <c:v>-1.55887E-3</c:v>
                </c:pt>
                <c:pt idx="160769" formatCode="0.00E+00">
                  <c:v>-1.53765E-3</c:v>
                </c:pt>
                <c:pt idx="160770" formatCode="0.00E+00">
                  <c:v>-1.51531E-3</c:v>
                </c:pt>
                <c:pt idx="160771" formatCode="0.00E+00">
                  <c:v>-1.4918399999999999E-3</c:v>
                </c:pt>
                <c:pt idx="160772" formatCode="0.00E+00">
                  <c:v>-1.46725E-3</c:v>
                </c:pt>
                <c:pt idx="160773" formatCode="0.00E+00">
                  <c:v>-1.44155E-3</c:v>
                </c:pt>
                <c:pt idx="160774" formatCode="0.00E+00">
                  <c:v>-1.41475E-3</c:v>
                </c:pt>
                <c:pt idx="160775" formatCode="0.00E+00">
                  <c:v>-1.3868400000000001E-3</c:v>
                </c:pt>
                <c:pt idx="160776" formatCode="0.00E+00">
                  <c:v>-1.35783E-3</c:v>
                </c:pt>
                <c:pt idx="160777" formatCode="0.00E+00">
                  <c:v>-1.32774E-3</c:v>
                </c:pt>
                <c:pt idx="160778" formatCode="0.00E+00">
                  <c:v>-1.2965800000000001E-3</c:v>
                </c:pt>
                <c:pt idx="160779" formatCode="0.00E+00">
                  <c:v>-1.2643400000000001E-3</c:v>
                </c:pt>
                <c:pt idx="160780" formatCode="0.00E+00">
                  <c:v>-1.23106E-3</c:v>
                </c:pt>
                <c:pt idx="160781" formatCode="0.00E+00">
                  <c:v>-1.1967200000000001E-3</c:v>
                </c:pt>
                <c:pt idx="160782" formatCode="0.00E+00">
                  <c:v>-1.16136E-3</c:v>
                </c:pt>
                <c:pt idx="160783" formatCode="0.00E+00">
                  <c:v>-1.12498E-3</c:v>
                </c:pt>
                <c:pt idx="160784" formatCode="0.00E+00">
                  <c:v>-1.08759E-3</c:v>
                </c:pt>
                <c:pt idx="160785" formatCode="0.00E+00">
                  <c:v>-1.04922E-3</c:v>
                </c:pt>
                <c:pt idx="160786" formatCode="0.00E+00">
                  <c:v>-1.0098799999999999E-3</c:v>
                </c:pt>
                <c:pt idx="160787" formatCode="0.00E+00">
                  <c:v>-9.6957900000000004E-4</c:v>
                </c:pt>
                <c:pt idx="160788" formatCode="0.00E+00">
                  <c:v>-9.2834600000000003E-4</c:v>
                </c:pt>
                <c:pt idx="160789" formatCode="0.00E+00">
                  <c:v>-8.8619700000000003E-4</c:v>
                </c:pt>
                <c:pt idx="160790" formatCode="0.00E+00">
                  <c:v>-8.4315300000000002E-4</c:v>
                </c:pt>
                <c:pt idx="160791" formatCode="0.00E+00">
                  <c:v>-7.9923400000000001E-4</c:v>
                </c:pt>
                <c:pt idx="160792" formatCode="0.00E+00">
                  <c:v>-7.5446400000000005E-4</c:v>
                </c:pt>
                <c:pt idx="160793" formatCode="0.00E+00">
                  <c:v>-7.0886400000000002E-4</c:v>
                </c:pt>
                <c:pt idx="160794" formatCode="0.00E+00">
                  <c:v>-6.6246100000000004E-4</c:v>
                </c:pt>
                <c:pt idx="160795" formatCode="0.00E+00">
                  <c:v>-6.1527800000000003E-4</c:v>
                </c:pt>
                <c:pt idx="160796" formatCode="0.00E+00">
                  <c:v>-5.6734299999999999E-4</c:v>
                </c:pt>
                <c:pt idx="160797" formatCode="0.00E+00">
                  <c:v>-5.1868200000000002E-4</c:v>
                </c:pt>
                <c:pt idx="160798" formatCode="0.00E+00">
                  <c:v>-4.6932400000000002E-4</c:v>
                </c:pt>
                <c:pt idx="160799" formatCode="0.00E+00">
                  <c:v>-4.1929700000000001E-4</c:v>
                </c:pt>
                <c:pt idx="160800" formatCode="0.00E+00">
                  <c:v>-3.6863299999999999E-4</c:v>
                </c:pt>
                <c:pt idx="160801" formatCode="0.00E+00">
                  <c:v>-3.1736200000000002E-4</c:v>
                </c:pt>
                <c:pt idx="160802" formatCode="0.00E+00">
                  <c:v>-2.6551599999999998E-4</c:v>
                </c:pt>
                <c:pt idx="160803" formatCode="0.00E+00">
                  <c:v>-2.1312699999999999E-4</c:v>
                </c:pt>
                <c:pt idx="160804" formatCode="0.00E+00">
                  <c:v>-1.6023099999999999E-4</c:v>
                </c:pt>
                <c:pt idx="160805" formatCode="0.00E+00">
                  <c:v>-1.0686100000000001E-4</c:v>
                </c:pt>
                <c:pt idx="160806" formatCode="0.00E+00">
                  <c:v>-5.3053999999999997E-5</c:v>
                </c:pt>
                <c:pt idx="160807" formatCode="0.00E+00">
                  <c:v>1.1547299999999999E-6</c:v>
                </c:pt>
                <c:pt idx="160808" formatCode="0.00E+00">
                  <c:v>5.5727499999999998E-5</c:v>
                </c:pt>
                <c:pt idx="160809" formatCode="0.00E+00">
                  <c:v>1.1062599999999999E-4</c:v>
                </c:pt>
                <c:pt idx="160810" formatCode="0.00E+00">
                  <c:v>1.6581199999999999E-4</c:v>
                </c:pt>
                <c:pt idx="160811" formatCode="0.00E+00">
                  <c:v>2.2124499999999999E-4</c:v>
                </c:pt>
                <c:pt idx="160812" formatCode="0.00E+00">
                  <c:v>2.7688499999999999E-4</c:v>
                </c:pt>
                <c:pt idx="160813" formatCode="0.00E+00">
                  <c:v>3.3269199999999999E-4</c:v>
                </c:pt>
                <c:pt idx="160814" formatCode="0.00E+00">
                  <c:v>3.8862199999999998E-4</c:v>
                </c:pt>
                <c:pt idx="160815" formatCode="0.00E+00">
                  <c:v>4.4463400000000001E-4</c:v>
                </c:pt>
                <c:pt idx="160816" formatCode="0.00E+00">
                  <c:v>5.0068499999999995E-4</c:v>
                </c:pt>
                <c:pt idx="160817" formatCode="0.00E+00">
                  <c:v>5.5673099999999998E-4</c:v>
                </c:pt>
                <c:pt idx="160818" formatCode="0.00E+00">
                  <c:v>6.1272699999999998E-4</c:v>
                </c:pt>
                <c:pt idx="160819" formatCode="0.00E+00">
                  <c:v>6.6863100000000004E-4</c:v>
                </c:pt>
                <c:pt idx="160820" formatCode="0.00E+00">
                  <c:v>7.2439499999999997E-4</c:v>
                </c:pt>
                <c:pt idx="160821" formatCode="0.00E+00">
                  <c:v>7.7997500000000003E-4</c:v>
                </c:pt>
                <c:pt idx="160822" formatCode="0.00E+00">
                  <c:v>8.3532400000000003E-4</c:v>
                </c:pt>
                <c:pt idx="160823" formatCode="0.00E+00">
                  <c:v>8.9039700000000002E-4</c:v>
                </c:pt>
                <c:pt idx="160824" formatCode="0.00E+00">
                  <c:v>9.4514700000000002E-4</c:v>
                </c:pt>
                <c:pt idx="160825" formatCode="0.00E+00">
                  <c:v>9.9952700000000005E-4</c:v>
                </c:pt>
                <c:pt idx="160826" formatCode="0.00E+00">
                  <c:v>1.05349E-3</c:v>
                </c:pt>
                <c:pt idx="160827" formatCode="0.00E+00">
                  <c:v>1.10699E-3</c:v>
                </c:pt>
                <c:pt idx="160828" formatCode="0.00E+00">
                  <c:v>1.15997E-3</c:v>
                </c:pt>
                <c:pt idx="160829" formatCode="0.00E+00">
                  <c:v>1.2124E-3</c:v>
                </c:pt>
                <c:pt idx="160830" formatCode="0.00E+00">
                  <c:v>1.2642199999999999E-3</c:v>
                </c:pt>
                <c:pt idx="160831" formatCode="0.00E+00">
                  <c:v>1.3153800000000001E-3</c:v>
                </c:pt>
                <c:pt idx="160832" formatCode="0.00E+00">
                  <c:v>1.3658500000000001E-3</c:v>
                </c:pt>
                <c:pt idx="160833" formatCode="0.00E+00">
                  <c:v>1.41556E-3</c:v>
                </c:pt>
                <c:pt idx="160834" formatCode="0.00E+00">
                  <c:v>1.46448E-3</c:v>
                </c:pt>
                <c:pt idx="160835" formatCode="0.00E+00">
                  <c:v>1.51256E-3</c:v>
                </c:pt>
                <c:pt idx="160836" formatCode="0.00E+00">
                  <c:v>1.55974E-3</c:v>
                </c:pt>
                <c:pt idx="160837" formatCode="0.00E+00">
                  <c:v>1.6059900000000001E-3</c:v>
                </c:pt>
                <c:pt idx="160838" formatCode="0.00E+00">
                  <c:v>1.6512600000000001E-3</c:v>
                </c:pt>
                <c:pt idx="160839" formatCode="0.00E+00">
                  <c:v>1.69549E-3</c:v>
                </c:pt>
                <c:pt idx="160840" formatCode="0.00E+00">
                  <c:v>1.7386599999999999E-3</c:v>
                </c:pt>
                <c:pt idx="160841" formatCode="0.00E+00">
                  <c:v>1.78071E-3</c:v>
                </c:pt>
                <c:pt idx="160842" formatCode="0.00E+00">
                  <c:v>1.8216E-3</c:v>
                </c:pt>
                <c:pt idx="160843" formatCode="0.00E+00">
                  <c:v>1.8612800000000001E-3</c:v>
                </c:pt>
                <c:pt idx="160844" formatCode="0.00E+00">
                  <c:v>1.8997199999999999E-3</c:v>
                </c:pt>
                <c:pt idx="160845" formatCode="0.00E+00">
                  <c:v>1.9368600000000001E-3</c:v>
                </c:pt>
                <c:pt idx="160846" formatCode="0.00E+00">
                  <c:v>1.9726800000000001E-3</c:v>
                </c:pt>
                <c:pt idx="160847" formatCode="0.00E+00">
                  <c:v>2.0071300000000002E-3</c:v>
                </c:pt>
                <c:pt idx="160848" formatCode="0.00E+00">
                  <c:v>2.04017E-3</c:v>
                </c:pt>
                <c:pt idx="160849" formatCode="0.00E+00">
                  <c:v>2.0717499999999998E-3</c:v>
                </c:pt>
                <c:pt idx="160850" formatCode="0.00E+00">
                  <c:v>2.1018600000000001E-3</c:v>
                </c:pt>
                <c:pt idx="160851" formatCode="0.00E+00">
                  <c:v>2.1304399999999999E-3</c:v>
                </c:pt>
                <c:pt idx="160852" formatCode="0.00E+00">
                  <c:v>2.1574699999999999E-3</c:v>
                </c:pt>
                <c:pt idx="160853" formatCode="0.00E+00">
                  <c:v>2.1829000000000002E-3</c:v>
                </c:pt>
                <c:pt idx="160854" formatCode="0.00E+00">
                  <c:v>2.2067200000000001E-3</c:v>
                </c:pt>
                <c:pt idx="160855" formatCode="0.00E+00">
                  <c:v>2.22887E-3</c:v>
                </c:pt>
                <c:pt idx="160856" formatCode="0.00E+00">
                  <c:v>2.2493399999999998E-3</c:v>
                </c:pt>
                <c:pt idx="160857" formatCode="0.00E+00">
                  <c:v>2.2680999999999999E-3</c:v>
                </c:pt>
                <c:pt idx="160858" formatCode="0.00E+00">
                  <c:v>2.2851099999999999E-3</c:v>
                </c:pt>
                <c:pt idx="160859" formatCode="0.00E+00">
                  <c:v>2.30036E-3</c:v>
                </c:pt>
                <c:pt idx="160860" formatCode="0.00E+00">
                  <c:v>2.3138099999999999E-3</c:v>
                </c:pt>
                <c:pt idx="160861" formatCode="0.00E+00">
                  <c:v>2.3254500000000002E-3</c:v>
                </c:pt>
                <c:pt idx="160862" formatCode="0.00E+00">
                  <c:v>2.3352500000000001E-3</c:v>
                </c:pt>
                <c:pt idx="160863" formatCode="0.00E+00">
                  <c:v>2.3431900000000002E-3</c:v>
                </c:pt>
                <c:pt idx="160864" formatCode="0.00E+00">
                  <c:v>2.3492500000000002E-3</c:v>
                </c:pt>
                <c:pt idx="160865" formatCode="0.00E+00">
                  <c:v>2.3534300000000001E-3</c:v>
                </c:pt>
                <c:pt idx="160866" formatCode="0.00E+00">
                  <c:v>2.3556900000000001E-3</c:v>
                </c:pt>
                <c:pt idx="160867" formatCode="0.00E+00">
                  <c:v>2.3560299999999998E-3</c:v>
                </c:pt>
                <c:pt idx="160868" formatCode="0.00E+00">
                  <c:v>2.3544400000000002E-3</c:v>
                </c:pt>
                <c:pt idx="160869" formatCode="0.00E+00">
                  <c:v>2.3509E-3</c:v>
                </c:pt>
                <c:pt idx="160870" formatCode="0.00E+00">
                  <c:v>2.34541E-3</c:v>
                </c:pt>
                <c:pt idx="160871" formatCode="0.00E+00">
                  <c:v>2.33796E-3</c:v>
                </c:pt>
                <c:pt idx="160872" formatCode="0.00E+00">
                  <c:v>2.32855E-3</c:v>
                </c:pt>
                <c:pt idx="160873" formatCode="0.00E+00">
                  <c:v>2.3171799999999998E-3</c:v>
                </c:pt>
                <c:pt idx="160874" formatCode="0.00E+00">
                  <c:v>2.3038300000000002E-3</c:v>
                </c:pt>
                <c:pt idx="160875" formatCode="0.00E+00">
                  <c:v>2.2885200000000001E-3</c:v>
                </c:pt>
                <c:pt idx="160876" formatCode="0.00E+00">
                  <c:v>2.2712499999999998E-3</c:v>
                </c:pt>
                <c:pt idx="160877" formatCode="0.00E+00">
                  <c:v>2.2520299999999999E-3</c:v>
                </c:pt>
                <c:pt idx="160878" formatCode="0.00E+00">
                  <c:v>2.2308499999999999E-3</c:v>
                </c:pt>
                <c:pt idx="160879" formatCode="0.00E+00">
                  <c:v>2.2077199999999998E-3</c:v>
                </c:pt>
                <c:pt idx="160880" formatCode="0.00E+00">
                  <c:v>2.1826699999999998E-3</c:v>
                </c:pt>
                <c:pt idx="160881" formatCode="0.00E+00">
                  <c:v>2.1557E-3</c:v>
                </c:pt>
                <c:pt idx="160882" formatCode="0.00E+00">
                  <c:v>2.1268200000000002E-3</c:v>
                </c:pt>
                <c:pt idx="160883" formatCode="0.00E+00">
                  <c:v>2.0960499999999999E-3</c:v>
                </c:pt>
                <c:pt idx="160884" formatCode="0.00E+00">
                  <c:v>2.0634099999999999E-3</c:v>
                </c:pt>
                <c:pt idx="160885" formatCode="0.00E+00">
                  <c:v>2.02892E-3</c:v>
                </c:pt>
                <c:pt idx="160886" formatCode="0.00E+00">
                  <c:v>1.9926100000000001E-3</c:v>
                </c:pt>
                <c:pt idx="160887" formatCode="0.00E+00">
                  <c:v>1.9544800000000002E-3</c:v>
                </c:pt>
                <c:pt idx="160888" formatCode="0.00E+00">
                  <c:v>1.9145799999999999E-3</c:v>
                </c:pt>
                <c:pt idx="160889" formatCode="0.00E+00">
                  <c:v>1.8729300000000001E-3</c:v>
                </c:pt>
                <c:pt idx="160890" formatCode="0.00E+00">
                  <c:v>1.8295500000000001E-3</c:v>
                </c:pt>
                <c:pt idx="160891" formatCode="0.00E+00">
                  <c:v>1.7844899999999999E-3</c:v>
                </c:pt>
                <c:pt idx="160892" formatCode="0.00E+00">
                  <c:v>1.7377600000000001E-3</c:v>
                </c:pt>
                <c:pt idx="160893" formatCode="0.00E+00">
                  <c:v>1.6894200000000001E-3</c:v>
                </c:pt>
                <c:pt idx="160894" formatCode="0.00E+00">
                  <c:v>1.63948E-3</c:v>
                </c:pt>
                <c:pt idx="160895" formatCode="0.00E+00">
                  <c:v>1.588E-3</c:v>
                </c:pt>
                <c:pt idx="160896" formatCode="0.00E+00">
                  <c:v>1.5350100000000001E-3</c:v>
                </c:pt>
                <c:pt idx="160897" formatCode="0.00E+00">
                  <c:v>1.48055E-3</c:v>
                </c:pt>
                <c:pt idx="160898" formatCode="0.00E+00">
                  <c:v>1.4246700000000001E-3</c:v>
                </c:pt>
                <c:pt idx="160899" formatCode="0.00E+00">
                  <c:v>1.3674E-3</c:v>
                </c:pt>
                <c:pt idx="160900" formatCode="0.00E+00">
                  <c:v>1.3088100000000001E-3</c:v>
                </c:pt>
                <c:pt idx="160901" formatCode="0.00E+00">
                  <c:v>1.2489300000000001E-3</c:v>
                </c:pt>
                <c:pt idx="160902" formatCode="0.00E+00">
                  <c:v>1.1878100000000001E-3</c:v>
                </c:pt>
                <c:pt idx="160903" formatCode="0.00E+00">
                  <c:v>1.1255E-3</c:v>
                </c:pt>
                <c:pt idx="160904" formatCode="0.00E+00">
                  <c:v>1.0620600000000001E-3</c:v>
                </c:pt>
                <c:pt idx="160905" formatCode="0.00E+00">
                  <c:v>9.9753499999999991E-4</c:v>
                </c:pt>
                <c:pt idx="160906" formatCode="0.00E+00">
                  <c:v>9.3198499999999997E-4</c:v>
                </c:pt>
                <c:pt idx="160907" formatCode="0.00E+00">
                  <c:v>8.65462E-4</c:v>
                </c:pt>
                <c:pt idx="160908" formatCode="0.00E+00">
                  <c:v>7.9802300000000003E-4</c:v>
                </c:pt>
                <c:pt idx="160909" formatCode="0.00E+00">
                  <c:v>7.2972599999999999E-4</c:v>
                </c:pt>
                <c:pt idx="160910" formatCode="0.00E+00">
                  <c:v>6.6063000000000005E-4</c:v>
                </c:pt>
                <c:pt idx="160911" formatCode="0.00E+00">
                  <c:v>5.9079399999999995E-4</c:v>
                </c:pt>
                <c:pt idx="160912" formatCode="0.00E+00">
                  <c:v>5.2027900000000001E-4</c:v>
                </c:pt>
                <c:pt idx="160913" formatCode="0.00E+00">
                  <c:v>4.4914599999999999E-4</c:v>
                </c:pt>
                <c:pt idx="160914" formatCode="0.00E+00">
                  <c:v>3.7745699999999999E-4</c:v>
                </c:pt>
                <c:pt idx="160915" formatCode="0.00E+00">
                  <c:v>3.0527400000000002E-4</c:v>
                </c:pt>
                <c:pt idx="160916" formatCode="0.00E+00">
                  <c:v>2.3266199999999999E-4</c:v>
                </c:pt>
                <c:pt idx="160917" formatCode="0.00E+00">
                  <c:v>1.59684E-4</c:v>
                </c:pt>
                <c:pt idx="160918" formatCode="0.00E+00">
                  <c:v>8.6405300000000004E-5</c:v>
                </c:pt>
                <c:pt idx="160919" formatCode="0.00E+00">
                  <c:v>1.2890200000000001E-5</c:v>
                </c:pt>
                <c:pt idx="160920" formatCode="0.00E+00">
                  <c:v>-6.0795899999999998E-5</c:v>
                </c:pt>
                <c:pt idx="160921" formatCode="0.00E+00">
                  <c:v>-1.34587E-4</c:v>
                </c:pt>
                <c:pt idx="160922" formatCode="0.00E+00">
                  <c:v>-2.0841800000000001E-4</c:v>
                </c:pt>
                <c:pt idx="160923" formatCode="0.00E+00">
                  <c:v>-2.8222099999999998E-4</c:v>
                </c:pt>
                <c:pt idx="160924" formatCode="0.00E+00">
                  <c:v>-3.5593199999999999E-4</c:v>
                </c:pt>
                <c:pt idx="160925" formatCode="0.00E+00">
                  <c:v>-4.29484E-4</c:v>
                </c:pt>
                <c:pt idx="160926" formatCode="0.00E+00">
                  <c:v>-5.0281000000000002E-4</c:v>
                </c:pt>
                <c:pt idx="160927" formatCode="0.00E+00">
                  <c:v>-5.7584499999999996E-4</c:v>
                </c:pt>
                <c:pt idx="160928" formatCode="0.00E+00">
                  <c:v>-6.4852300000000002E-4</c:v>
                </c:pt>
                <c:pt idx="160929" formatCode="0.00E+00">
                  <c:v>-7.2077800000000004E-4</c:v>
                </c:pt>
                <c:pt idx="160930" formatCode="0.00E+00">
                  <c:v>-7.9254399999999995E-4</c:v>
                </c:pt>
                <c:pt idx="160931" formatCode="0.00E+00">
                  <c:v>-8.6375700000000004E-4</c:v>
                </c:pt>
                <c:pt idx="160932" formatCode="0.00E+00">
                  <c:v>-9.3435299999999996E-4</c:v>
                </c:pt>
                <c:pt idx="160933" formatCode="0.00E+00">
                  <c:v>-1.00427E-3</c:v>
                </c:pt>
                <c:pt idx="160934" formatCode="0.00E+00">
                  <c:v>-1.0734399999999999E-3</c:v>
                </c:pt>
                <c:pt idx="160935" formatCode="0.00E+00">
                  <c:v>-1.1418000000000001E-3</c:v>
                </c:pt>
                <c:pt idx="160936" formatCode="0.00E+00">
                  <c:v>-1.20929E-3</c:v>
                </c:pt>
                <c:pt idx="160937" formatCode="0.00E+00">
                  <c:v>-1.27585E-3</c:v>
                </c:pt>
                <c:pt idx="160938" formatCode="0.00E+00">
                  <c:v>-1.3414099999999999E-3</c:v>
                </c:pt>
                <c:pt idx="160939" formatCode="0.00E+00">
                  <c:v>-1.4059299999999999E-3</c:v>
                </c:pt>
                <c:pt idx="160940" formatCode="0.00E+00">
                  <c:v>-1.46934E-3</c:v>
                </c:pt>
                <c:pt idx="160941" formatCode="0.00E+00">
                  <c:v>-1.53159E-3</c:v>
                </c:pt>
                <c:pt idx="160942" formatCode="0.00E+00">
                  <c:v>-1.5926E-3</c:v>
                </c:pt>
                <c:pt idx="160943" formatCode="0.00E+00">
                  <c:v>-1.65233E-3</c:v>
                </c:pt>
                <c:pt idx="160944" formatCode="0.00E+00">
                  <c:v>-1.7107100000000001E-3</c:v>
                </c:pt>
                <c:pt idx="160945" formatCode="0.00E+00">
                  <c:v>-1.76772E-3</c:v>
                </c:pt>
                <c:pt idx="160946" formatCode="0.00E+00">
                  <c:v>-1.82333E-3</c:v>
                </c:pt>
                <c:pt idx="160947" formatCode="0.00E+00">
                  <c:v>-1.8774799999999999E-3</c:v>
                </c:pt>
                <c:pt idx="160948" formatCode="0.00E+00">
                  <c:v>-1.9300599999999999E-3</c:v>
                </c:pt>
                <c:pt idx="160949" formatCode="0.00E+00">
                  <c:v>-1.9808500000000001E-3</c:v>
                </c:pt>
                <c:pt idx="160950" formatCode="0.00E+00">
                  <c:v>-2.02959E-3</c:v>
                </c:pt>
                <c:pt idx="160951" formatCode="0.00E+00">
                  <c:v>-2.0760700000000002E-3</c:v>
                </c:pt>
                <c:pt idx="160952" formatCode="0.00E+00">
                  <c:v>-2.1203200000000002E-3</c:v>
                </c:pt>
                <c:pt idx="160953" formatCode="0.00E+00">
                  <c:v>-2.1625099999999999E-3</c:v>
                </c:pt>
                <c:pt idx="160954" formatCode="0.00E+00">
                  <c:v>-2.2028099999999999E-3</c:v>
                </c:pt>
                <c:pt idx="160955" formatCode="0.00E+00">
                  <c:v>-2.24136E-3</c:v>
                </c:pt>
                <c:pt idx="160956" formatCode="0.00E+00">
                  <c:v>-2.2782599999999998E-3</c:v>
                </c:pt>
                <c:pt idx="160957" formatCode="0.00E+00">
                  <c:v>-2.31365E-3</c:v>
                </c:pt>
                <c:pt idx="160958" formatCode="0.00E+00">
                  <c:v>-2.34761E-3</c:v>
                </c:pt>
                <c:pt idx="160959" formatCode="0.00E+00">
                  <c:v>-2.3801899999999999E-3</c:v>
                </c:pt>
                <c:pt idx="160960" formatCode="0.00E+00">
                  <c:v>-2.4113699999999999E-3</c:v>
                </c:pt>
                <c:pt idx="160961" formatCode="0.00E+00">
                  <c:v>-2.4412499999999998E-3</c:v>
                </c:pt>
                <c:pt idx="160962" formatCode="0.00E+00">
                  <c:v>-2.4701200000000001E-3</c:v>
                </c:pt>
                <c:pt idx="160963" formatCode="0.00E+00">
                  <c:v>-2.4980800000000002E-3</c:v>
                </c:pt>
                <c:pt idx="160964" formatCode="0.00E+00">
                  <c:v>-2.5249600000000001E-3</c:v>
                </c:pt>
                <c:pt idx="160965" formatCode="0.00E+00">
                  <c:v>-2.5507400000000001E-3</c:v>
                </c:pt>
                <c:pt idx="160966" formatCode="0.00E+00">
                  <c:v>-2.5757200000000001E-3</c:v>
                </c:pt>
                <c:pt idx="160967" formatCode="0.00E+00">
                  <c:v>-2.6001000000000002E-3</c:v>
                </c:pt>
                <c:pt idx="160968" formatCode="0.00E+00">
                  <c:v>-2.6238500000000001E-3</c:v>
                </c:pt>
                <c:pt idx="160969" formatCode="0.00E+00">
                  <c:v>-2.6471099999999998E-3</c:v>
                </c:pt>
                <c:pt idx="160970" formatCode="0.00E+00">
                  <c:v>-2.67009E-3</c:v>
                </c:pt>
                <c:pt idx="160971" formatCode="0.00E+00">
                  <c:v>-2.6925999999999999E-3</c:v>
                </c:pt>
                <c:pt idx="160972" formatCode="0.00E+00">
                  <c:v>-2.7138599999999998E-3</c:v>
                </c:pt>
                <c:pt idx="160973" formatCode="0.00E+00">
                  <c:v>-2.73369E-3</c:v>
                </c:pt>
                <c:pt idx="160974" formatCode="0.00E+00">
                  <c:v>-2.7527900000000002E-3</c:v>
                </c:pt>
                <c:pt idx="160975" formatCode="0.00E+00">
                  <c:v>-2.7716300000000002E-3</c:v>
                </c:pt>
                <c:pt idx="160976" formatCode="0.00E+00">
                  <c:v>-2.7902500000000002E-3</c:v>
                </c:pt>
                <c:pt idx="160977" formatCode="0.00E+00">
                  <c:v>-2.8087799999999999E-3</c:v>
                </c:pt>
                <c:pt idx="160978" formatCode="0.00E+00">
                  <c:v>-2.8269800000000002E-3</c:v>
                </c:pt>
                <c:pt idx="160979" formatCode="0.00E+00">
                  <c:v>-2.8441899999999999E-3</c:v>
                </c:pt>
                <c:pt idx="160980" formatCode="0.00E+00">
                  <c:v>-2.8600600000000002E-3</c:v>
                </c:pt>
                <c:pt idx="160981" formatCode="0.00E+00">
                  <c:v>-2.8749399999999999E-3</c:v>
                </c:pt>
                <c:pt idx="160982" formatCode="0.00E+00">
                  <c:v>-2.8896199999999999E-3</c:v>
                </c:pt>
                <c:pt idx="160983" formatCode="0.00E+00">
                  <c:v>-2.90457E-3</c:v>
                </c:pt>
                <c:pt idx="160984" formatCode="0.00E+00">
                  <c:v>-2.9195499999999999E-3</c:v>
                </c:pt>
                <c:pt idx="160985" formatCode="0.00E+00">
                  <c:v>-2.9344200000000001E-3</c:v>
                </c:pt>
                <c:pt idx="160986" formatCode="0.00E+00">
                  <c:v>-2.94947E-3</c:v>
                </c:pt>
                <c:pt idx="160987" formatCode="0.00E+00">
                  <c:v>-2.9648500000000002E-3</c:v>
                </c:pt>
                <c:pt idx="160988" formatCode="0.00E+00">
                  <c:v>-2.98059E-3</c:v>
                </c:pt>
                <c:pt idx="160989" formatCode="0.00E+00">
                  <c:v>-2.9968299999999998E-3</c:v>
                </c:pt>
                <c:pt idx="160990" formatCode="0.00E+00">
                  <c:v>-3.0135000000000001E-3</c:v>
                </c:pt>
                <c:pt idx="160991" formatCode="0.00E+00">
                  <c:v>-3.03075E-3</c:v>
                </c:pt>
                <c:pt idx="160992" formatCode="0.00E+00">
                  <c:v>-3.04931E-3</c:v>
                </c:pt>
                <c:pt idx="160993" formatCode="0.00E+00">
                  <c:v>-3.0690399999999999E-3</c:v>
                </c:pt>
                <c:pt idx="160994" formatCode="0.00E+00">
                  <c:v>-3.0887699999999998E-3</c:v>
                </c:pt>
                <c:pt idx="160995" formatCode="0.00E+00">
                  <c:v>-3.1084300000000001E-3</c:v>
                </c:pt>
                <c:pt idx="160996" formatCode="0.00E+00">
                  <c:v>-3.1305399999999998E-3</c:v>
                </c:pt>
                <c:pt idx="160997" formatCode="0.00E+00">
                  <c:v>-3.1588699999999998E-3</c:v>
                </c:pt>
                <c:pt idx="160998" formatCode="0.00E+00">
                  <c:v>-3.1941000000000001E-3</c:v>
                </c:pt>
                <c:pt idx="160999" formatCode="0.00E+00">
                  <c:v>-3.2324099999999998E-3</c:v>
                </c:pt>
                <c:pt idx="161000" formatCode="0.00E+00">
                  <c:v>-3.2695900000000002E-3</c:v>
                </c:pt>
                <c:pt idx="161001" formatCode="0.00E+00">
                  <c:v>-3.3043399999999998E-3</c:v>
                </c:pt>
                <c:pt idx="161002" formatCode="0.00E+00">
                  <c:v>-3.3373600000000002E-3</c:v>
                </c:pt>
                <c:pt idx="161003" formatCode="0.00E+00">
                  <c:v>-3.3691099999999998E-3</c:v>
                </c:pt>
                <c:pt idx="161004" formatCode="0.00E+00">
                  <c:v>-3.3993399999999998E-3</c:v>
                </c:pt>
                <c:pt idx="161005" formatCode="0.00E+00">
                  <c:v>-3.42808E-3</c:v>
                </c:pt>
                <c:pt idx="161006" formatCode="0.00E+00">
                  <c:v>-3.4558900000000001E-3</c:v>
                </c:pt>
                <c:pt idx="161007" formatCode="0.00E+00">
                  <c:v>-3.4831900000000002E-3</c:v>
                </c:pt>
                <c:pt idx="161008" formatCode="0.00E+00">
                  <c:v>-3.5101400000000001E-3</c:v>
                </c:pt>
                <c:pt idx="161009" formatCode="0.00E+00">
                  <c:v>-3.5373100000000001E-3</c:v>
                </c:pt>
                <c:pt idx="161010" formatCode="0.00E+00">
                  <c:v>-3.5658399999999998E-3</c:v>
                </c:pt>
                <c:pt idx="161011" formatCode="0.00E+00">
                  <c:v>-3.5970799999999999E-3</c:v>
                </c:pt>
                <c:pt idx="161012" formatCode="0.00E+00">
                  <c:v>-3.6321399999999998E-3</c:v>
                </c:pt>
                <c:pt idx="161013" formatCode="0.00E+00">
                  <c:v>-3.6716399999999999E-3</c:v>
                </c:pt>
                <c:pt idx="161014" formatCode="0.00E+00">
                  <c:v>-3.7159699999999999E-3</c:v>
                </c:pt>
                <c:pt idx="161015" formatCode="0.00E+00">
                  <c:v>-3.7657200000000002E-3</c:v>
                </c:pt>
                <c:pt idx="161016" formatCode="0.00E+00">
                  <c:v>-3.8213600000000002E-3</c:v>
                </c:pt>
                <c:pt idx="161017" formatCode="0.00E+00">
                  <c:v>-3.8824599999999999E-3</c:v>
                </c:pt>
                <c:pt idx="161018" formatCode="0.00E+00">
                  <c:v>-3.9472600000000002E-3</c:v>
                </c:pt>
                <c:pt idx="161019" formatCode="0.00E+00">
                  <c:v>-4.0134100000000002E-3</c:v>
                </c:pt>
                <c:pt idx="161020" formatCode="0.00E+00">
                  <c:v>-4.0802599999999996E-3</c:v>
                </c:pt>
                <c:pt idx="161021" formatCode="0.00E+00">
                  <c:v>-4.1502900000000001E-3</c:v>
                </c:pt>
                <c:pt idx="161022" formatCode="0.00E+00">
                  <c:v>-4.2271699999999997E-3</c:v>
                </c:pt>
                <c:pt idx="161023" formatCode="0.00E+00">
                  <c:v>-4.3131599999999999E-3</c:v>
                </c:pt>
                <c:pt idx="161024" formatCode="0.00E+00">
                  <c:v>-4.4086899999999998E-3</c:v>
                </c:pt>
                <c:pt idx="161025" formatCode="0.00E+00">
                  <c:v>-4.5132100000000001E-3</c:v>
                </c:pt>
                <c:pt idx="161026" formatCode="0.00E+00">
                  <c:v>-4.6253099999999997E-3</c:v>
                </c:pt>
                <c:pt idx="161027" formatCode="0.00E+00">
                  <c:v>-4.7419000000000003E-3</c:v>
                </c:pt>
                <c:pt idx="161028" formatCode="0.00E+00">
                  <c:v>-4.85894E-3</c:v>
                </c:pt>
                <c:pt idx="161029" formatCode="0.00E+00">
                  <c:v>-4.9741799999999999E-3</c:v>
                </c:pt>
                <c:pt idx="161030" formatCode="0.00E+00">
                  <c:v>-5.0895799999999998E-3</c:v>
                </c:pt>
                <c:pt idx="161031" formatCode="0.00E+00">
                  <c:v>-5.2090499999999998E-3</c:v>
                </c:pt>
                <c:pt idx="161032" formatCode="0.00E+00">
                  <c:v>-5.3334200000000002E-3</c:v>
                </c:pt>
                <c:pt idx="161033" formatCode="0.00E+00">
                  <c:v>-5.4602899999999996E-3</c:v>
                </c:pt>
                <c:pt idx="161034" formatCode="0.00E+00">
                  <c:v>-5.5883699999999996E-3</c:v>
                </c:pt>
                <c:pt idx="161035" formatCode="0.00E+00">
                  <c:v>-5.7193799999999996E-3</c:v>
                </c:pt>
                <c:pt idx="161036" formatCode="0.00E+00">
                  <c:v>-5.8556099999999998E-3</c:v>
                </c:pt>
                <c:pt idx="161037" formatCode="0.00E+00">
                  <c:v>-5.99724E-3</c:v>
                </c:pt>
                <c:pt idx="161038" formatCode="0.00E+00">
                  <c:v>-6.1424599999999998E-3</c:v>
                </c:pt>
                <c:pt idx="161039" formatCode="0.00E+00">
                  <c:v>-6.2896999999999996E-3</c:v>
                </c:pt>
                <c:pt idx="161040" formatCode="0.00E+00">
                  <c:v>-6.4385700000000002E-3</c:v>
                </c:pt>
                <c:pt idx="161041" formatCode="0.00E+00">
                  <c:v>-6.5886399999999998E-3</c:v>
                </c:pt>
                <c:pt idx="161042" formatCode="0.00E+00">
                  <c:v>-6.7388200000000004E-3</c:v>
                </c:pt>
                <c:pt idx="161043" formatCode="0.00E+00">
                  <c:v>-6.8878300000000002E-3</c:v>
                </c:pt>
                <c:pt idx="161044" formatCode="0.00E+00">
                  <c:v>-7.03523E-3</c:v>
                </c:pt>
                <c:pt idx="161045" formatCode="0.00E+00">
                  <c:v>-7.18258E-3</c:v>
                </c:pt>
                <c:pt idx="161046" formatCode="0.00E+00">
                  <c:v>-7.3328899999999999E-3</c:v>
                </c:pt>
                <c:pt idx="161047" formatCode="0.00E+00">
                  <c:v>-7.4882000000000004E-3</c:v>
                </c:pt>
                <c:pt idx="161048" formatCode="0.00E+00">
                  <c:v>-7.6480100000000002E-3</c:v>
                </c:pt>
                <c:pt idx="161049" formatCode="0.00E+00">
                  <c:v>-7.8106099999999999E-3</c:v>
                </c:pt>
                <c:pt idx="161050" formatCode="0.00E+00">
                  <c:v>-7.9750399999999992E-3</c:v>
                </c:pt>
                <c:pt idx="161051" formatCode="0.00E+00">
                  <c:v>-8.1419000000000005E-3</c:v>
                </c:pt>
                <c:pt idx="161052" formatCode="0.00E+00">
                  <c:v>-8.3132799999999993E-3</c:v>
                </c:pt>
                <c:pt idx="161053" formatCode="0.00E+00">
                  <c:v>-8.4909900000000003E-3</c:v>
                </c:pt>
                <c:pt idx="161054" formatCode="0.00E+00">
                  <c:v>-8.6746500000000008E-3</c:v>
                </c:pt>
                <c:pt idx="161055" formatCode="0.00E+00">
                  <c:v>-8.8638699999999994E-3</c:v>
                </c:pt>
                <c:pt idx="161056" formatCode="0.00E+00">
                  <c:v>-9.0611600000000004E-3</c:v>
                </c:pt>
                <c:pt idx="161057" formatCode="0.00E+00">
                  <c:v>-9.2698799999999994E-3</c:v>
                </c:pt>
                <c:pt idx="161058" formatCode="0.00E+00">
                  <c:v>-9.4924499999999995E-3</c:v>
                </c:pt>
                <c:pt idx="161059" formatCode="0.00E+00">
                  <c:v>-9.7321700000000001E-3</c:v>
                </c:pt>
                <c:pt idx="161060" formatCode="0.00E+00">
                  <c:v>-9.9922199999999996E-3</c:v>
                </c:pt>
                <c:pt idx="161061">
                  <c:v>-1.02722E-2</c:v>
                </c:pt>
                <c:pt idx="161062">
                  <c:v>-1.0568599999999999E-2</c:v>
                </c:pt>
                <c:pt idx="161063">
                  <c:v>-1.0879099999999999E-2</c:v>
                </c:pt>
                <c:pt idx="161064">
                  <c:v>-1.1205100000000001E-2</c:v>
                </c:pt>
                <c:pt idx="161065">
                  <c:v>-1.15488E-2</c:v>
                </c:pt>
                <c:pt idx="161066">
                  <c:v>-1.1909100000000001E-2</c:v>
                </c:pt>
                <c:pt idx="161067">
                  <c:v>-1.2282700000000001E-2</c:v>
                </c:pt>
                <c:pt idx="161068">
                  <c:v>-1.26681E-2</c:v>
                </c:pt>
                <c:pt idx="161069">
                  <c:v>-1.30662E-2</c:v>
                </c:pt>
                <c:pt idx="161070">
                  <c:v>-1.3479100000000001E-2</c:v>
                </c:pt>
                <c:pt idx="161071">
                  <c:v>-1.3908E-2</c:v>
                </c:pt>
                <c:pt idx="161072">
                  <c:v>-1.43529E-2</c:v>
                </c:pt>
                <c:pt idx="161073">
                  <c:v>-1.4814000000000001E-2</c:v>
                </c:pt>
                <c:pt idx="161074">
                  <c:v>-1.5292399999999999E-2</c:v>
                </c:pt>
                <c:pt idx="161075">
                  <c:v>-1.5788400000000001E-2</c:v>
                </c:pt>
                <c:pt idx="161076">
                  <c:v>-1.6299899999999999E-2</c:v>
                </c:pt>
                <c:pt idx="161077">
                  <c:v>-1.6824700000000001E-2</c:v>
                </c:pt>
                <c:pt idx="161078">
                  <c:v>-1.7363300000000002E-2</c:v>
                </c:pt>
                <c:pt idx="161079">
                  <c:v>-1.7916999999999999E-2</c:v>
                </c:pt>
                <c:pt idx="161080">
                  <c:v>-1.84846E-2</c:v>
                </c:pt>
                <c:pt idx="161081">
                  <c:v>-1.90625E-2</c:v>
                </c:pt>
                <c:pt idx="161082">
                  <c:v>-1.9648499999999999E-2</c:v>
                </c:pt>
                <c:pt idx="161083">
                  <c:v>-2.0245599999999999E-2</c:v>
                </c:pt>
                <c:pt idx="161084">
                  <c:v>-2.08594E-2</c:v>
                </c:pt>
                <c:pt idx="161085">
                  <c:v>-2.14932E-2</c:v>
                </c:pt>
                <c:pt idx="161086">
                  <c:v>-2.2145399999999999E-2</c:v>
                </c:pt>
                <c:pt idx="161087">
                  <c:v>-2.2812300000000001E-2</c:v>
                </c:pt>
                <c:pt idx="161088">
                  <c:v>-2.3494299999999999E-2</c:v>
                </c:pt>
                <c:pt idx="161089">
                  <c:v>-2.4194299999999998E-2</c:v>
                </c:pt>
                <c:pt idx="161090">
                  <c:v>-2.4912500000000001E-2</c:v>
                </c:pt>
                <c:pt idx="161091">
                  <c:v>-2.56458E-2</c:v>
                </c:pt>
                <c:pt idx="161092">
                  <c:v>-2.6390899999999998E-2</c:v>
                </c:pt>
                <c:pt idx="161093">
                  <c:v>-2.7146699999999999E-2</c:v>
                </c:pt>
                <c:pt idx="161094">
                  <c:v>-2.7912099999999999E-2</c:v>
                </c:pt>
                <c:pt idx="161095">
                  <c:v>-2.8683699999999999E-2</c:v>
                </c:pt>
                <c:pt idx="161096">
                  <c:v>-2.9459800000000001E-2</c:v>
                </c:pt>
                <c:pt idx="161097">
                  <c:v>-3.0244699999999999E-2</c:v>
                </c:pt>
                <c:pt idx="161098">
                  <c:v>-3.1044800000000001E-2</c:v>
                </c:pt>
                <c:pt idx="161099">
                  <c:v>-3.1859600000000002E-2</c:v>
                </c:pt>
                <c:pt idx="161100">
                  <c:v>-3.2682500000000003E-2</c:v>
                </c:pt>
                <c:pt idx="161101">
                  <c:v>-3.3508799999999998E-2</c:v>
                </c:pt>
                <c:pt idx="161102">
                  <c:v>-3.4339000000000001E-2</c:v>
                </c:pt>
                <c:pt idx="161103">
                  <c:v>-3.5175100000000001E-2</c:v>
                </c:pt>
                <c:pt idx="161104">
                  <c:v>-3.6018000000000001E-2</c:v>
                </c:pt>
                <c:pt idx="161105">
                  <c:v>-3.6868400000000003E-2</c:v>
                </c:pt>
                <c:pt idx="161106">
                  <c:v>-3.7723899999999998E-2</c:v>
                </c:pt>
                <c:pt idx="161107">
                  <c:v>-3.8580799999999998E-2</c:v>
                </c:pt>
                <c:pt idx="161108">
                  <c:v>-3.9439399999999999E-2</c:v>
                </c:pt>
                <c:pt idx="161109">
                  <c:v>-4.0303400000000003E-2</c:v>
                </c:pt>
                <c:pt idx="161110">
                  <c:v>-4.1175000000000003E-2</c:v>
                </c:pt>
                <c:pt idx="161111">
                  <c:v>-4.2051999999999999E-2</c:v>
                </c:pt>
                <c:pt idx="161112">
                  <c:v>-4.2932100000000001E-2</c:v>
                </c:pt>
                <c:pt idx="161113">
                  <c:v>-4.3815E-2</c:v>
                </c:pt>
                <c:pt idx="161114">
                  <c:v>-4.4701299999999999E-2</c:v>
                </c:pt>
                <c:pt idx="161115">
                  <c:v>-4.5589699999999997E-2</c:v>
                </c:pt>
                <c:pt idx="161116">
                  <c:v>-4.6477200000000003E-2</c:v>
                </c:pt>
                <c:pt idx="161117">
                  <c:v>-4.7362000000000001E-2</c:v>
                </c:pt>
                <c:pt idx="161118">
                  <c:v>-4.8246799999999999E-2</c:v>
                </c:pt>
                <c:pt idx="161119">
                  <c:v>-4.9134400000000002E-2</c:v>
                </c:pt>
                <c:pt idx="161120">
                  <c:v>-5.0023600000000001E-2</c:v>
                </c:pt>
                <c:pt idx="161121">
                  <c:v>-5.0910999999999998E-2</c:v>
                </c:pt>
                <c:pt idx="161122">
                  <c:v>-5.1795500000000001E-2</c:v>
                </c:pt>
                <c:pt idx="161123">
                  <c:v>-5.2676899999999999E-2</c:v>
                </c:pt>
                <c:pt idx="161124">
                  <c:v>-5.3553400000000001E-2</c:v>
                </c:pt>
                <c:pt idx="161125">
                  <c:v>-5.4422199999999997E-2</c:v>
                </c:pt>
                <c:pt idx="161126">
                  <c:v>-5.5284100000000003E-2</c:v>
                </c:pt>
                <c:pt idx="161127">
                  <c:v>-5.6145100000000003E-2</c:v>
                </c:pt>
                <c:pt idx="161128">
                  <c:v>-5.7009999999999998E-2</c:v>
                </c:pt>
                <c:pt idx="161129">
                  <c:v>-5.78773E-2</c:v>
                </c:pt>
                <c:pt idx="161130">
                  <c:v>-5.8741799999999997E-2</c:v>
                </c:pt>
                <c:pt idx="161131">
                  <c:v>-5.9599100000000002E-2</c:v>
                </c:pt>
                <c:pt idx="161132">
                  <c:v>-6.0447099999999997E-2</c:v>
                </c:pt>
                <c:pt idx="161133">
                  <c:v>-6.1287899999999999E-2</c:v>
                </c:pt>
                <c:pt idx="161134">
                  <c:v>-6.2124899999999997E-2</c:v>
                </c:pt>
                <c:pt idx="161135">
                  <c:v>-6.2955399999999995E-2</c:v>
                </c:pt>
                <c:pt idx="161136">
                  <c:v>-6.3770800000000002E-2</c:v>
                </c:pt>
                <c:pt idx="161137">
                  <c:v>-6.4565999999999998E-2</c:v>
                </c:pt>
                <c:pt idx="161138">
                  <c:v>-6.5342700000000004E-2</c:v>
                </c:pt>
                <c:pt idx="161139">
                  <c:v>-6.6104999999999997E-2</c:v>
                </c:pt>
                <c:pt idx="161140">
                  <c:v>-6.68546E-2</c:v>
                </c:pt>
                <c:pt idx="161141">
                  <c:v>-6.7590700000000004E-2</c:v>
                </c:pt>
                <c:pt idx="161142">
                  <c:v>-6.8312100000000001E-2</c:v>
                </c:pt>
                <c:pt idx="161143">
                  <c:v>-6.9015999999999994E-2</c:v>
                </c:pt>
                <c:pt idx="161144">
                  <c:v>-6.9695699999999999E-2</c:v>
                </c:pt>
                <c:pt idx="161145">
                  <c:v>-7.0345400000000002E-2</c:v>
                </c:pt>
                <c:pt idx="161146">
                  <c:v>-7.0967000000000002E-2</c:v>
                </c:pt>
                <c:pt idx="161147">
                  <c:v>-7.1569599999999997E-2</c:v>
                </c:pt>
                <c:pt idx="161148">
                  <c:v>-7.2157899999999997E-2</c:v>
                </c:pt>
                <c:pt idx="161149">
                  <c:v>-7.2730299999999998E-2</c:v>
                </c:pt>
                <c:pt idx="161150">
                  <c:v>-7.3286000000000004E-2</c:v>
                </c:pt>
                <c:pt idx="161151">
                  <c:v>-7.3827000000000004E-2</c:v>
                </c:pt>
                <c:pt idx="161152">
                  <c:v>-7.43534E-2</c:v>
                </c:pt>
                <c:pt idx="161153">
                  <c:v>-7.48611E-2</c:v>
                </c:pt>
                <c:pt idx="161154">
                  <c:v>-7.5345499999999996E-2</c:v>
                </c:pt>
                <c:pt idx="161155">
                  <c:v>-7.58051E-2</c:v>
                </c:pt>
                <c:pt idx="161156">
                  <c:v>-7.6241500000000004E-2</c:v>
                </c:pt>
                <c:pt idx="161157">
                  <c:v>-7.6656799999999997E-2</c:v>
                </c:pt>
                <c:pt idx="161158">
                  <c:v>-7.7054499999999998E-2</c:v>
                </c:pt>
                <c:pt idx="161159">
                  <c:v>-7.74397E-2</c:v>
                </c:pt>
                <c:pt idx="161160">
                  <c:v>-7.7817399999999995E-2</c:v>
                </c:pt>
                <c:pt idx="161161">
                  <c:v>-7.8190399999999993E-2</c:v>
                </c:pt>
                <c:pt idx="161162">
                  <c:v>-7.8558000000000003E-2</c:v>
                </c:pt>
                <c:pt idx="161163">
                  <c:v>-7.8916200000000006E-2</c:v>
                </c:pt>
                <c:pt idx="161164">
                  <c:v>-7.9259099999999999E-2</c:v>
                </c:pt>
                <c:pt idx="161165">
                  <c:v>-7.9583399999999999E-2</c:v>
                </c:pt>
                <c:pt idx="161166">
                  <c:v>-7.9888899999999999E-2</c:v>
                </c:pt>
                <c:pt idx="161167">
                  <c:v>-8.0174499999999996E-2</c:v>
                </c:pt>
                <c:pt idx="161168">
                  <c:v>-8.0436400000000005E-2</c:v>
                </c:pt>
                <c:pt idx="161169">
                  <c:v>-8.0671900000000005E-2</c:v>
                </c:pt>
                <c:pt idx="161170">
                  <c:v>-8.0883700000000003E-2</c:v>
                </c:pt>
                <c:pt idx="161171">
                  <c:v>-8.1078499999999998E-2</c:v>
                </c:pt>
                <c:pt idx="161172">
                  <c:v>-8.1262699999999993E-2</c:v>
                </c:pt>
                <c:pt idx="161173">
                  <c:v>-8.1439399999999995E-2</c:v>
                </c:pt>
                <c:pt idx="161174">
                  <c:v>-8.1610799999999997E-2</c:v>
                </c:pt>
                <c:pt idx="161175">
                  <c:v>-8.1778500000000004E-2</c:v>
                </c:pt>
                <c:pt idx="161176">
                  <c:v>-8.1942699999999993E-2</c:v>
                </c:pt>
                <c:pt idx="161177">
                  <c:v>-8.2102900000000006E-2</c:v>
                </c:pt>
                <c:pt idx="161178">
                  <c:v>-8.226E-2</c:v>
                </c:pt>
                <c:pt idx="161179">
                  <c:v>-8.2416799999999998E-2</c:v>
                </c:pt>
                <c:pt idx="161180">
                  <c:v>-8.2576499999999997E-2</c:v>
                </c:pt>
                <c:pt idx="161181">
                  <c:v>-8.2742099999999999E-2</c:v>
                </c:pt>
                <c:pt idx="161182">
                  <c:v>-8.2915299999999997E-2</c:v>
                </c:pt>
                <c:pt idx="161183">
                  <c:v>-8.3092600000000003E-2</c:v>
                </c:pt>
                <c:pt idx="161184">
                  <c:v>-8.3270999999999998E-2</c:v>
                </c:pt>
                <c:pt idx="161185">
                  <c:v>-8.3454799999999996E-2</c:v>
                </c:pt>
                <c:pt idx="161186">
                  <c:v>-8.3650799999999997E-2</c:v>
                </c:pt>
                <c:pt idx="161187">
                  <c:v>-8.3860299999999999E-2</c:v>
                </c:pt>
                <c:pt idx="161188">
                  <c:v>-8.4078700000000006E-2</c:v>
                </c:pt>
                <c:pt idx="161189">
                  <c:v>-8.4302199999999994E-2</c:v>
                </c:pt>
                <c:pt idx="161190">
                  <c:v>-8.4532099999999999E-2</c:v>
                </c:pt>
                <c:pt idx="161191">
                  <c:v>-8.4772500000000001E-2</c:v>
                </c:pt>
                <c:pt idx="161192">
                  <c:v>-8.5023899999999999E-2</c:v>
                </c:pt>
                <c:pt idx="161193">
                  <c:v>-8.52826E-2</c:v>
                </c:pt>
                <c:pt idx="161194">
                  <c:v>-8.5544800000000004E-2</c:v>
                </c:pt>
                <c:pt idx="161195">
                  <c:v>-8.5808899999999994E-2</c:v>
                </c:pt>
                <c:pt idx="161196">
                  <c:v>-8.60736E-2</c:v>
                </c:pt>
                <c:pt idx="161197">
                  <c:v>-8.6333099999999996E-2</c:v>
                </c:pt>
                <c:pt idx="161198">
                  <c:v>-8.6579900000000001E-2</c:v>
                </c:pt>
                <c:pt idx="161199">
                  <c:v>-8.6814299999999997E-2</c:v>
                </c:pt>
                <c:pt idx="161200">
                  <c:v>-8.7043300000000004E-2</c:v>
                </c:pt>
                <c:pt idx="161201">
                  <c:v>-8.7274699999999997E-2</c:v>
                </c:pt>
                <c:pt idx="161202">
                  <c:v>-8.7515899999999994E-2</c:v>
                </c:pt>
                <c:pt idx="161203">
                  <c:v>-8.7770399999999998E-2</c:v>
                </c:pt>
                <c:pt idx="161204">
                  <c:v>-8.8038099999999994E-2</c:v>
                </c:pt>
                <c:pt idx="161205">
                  <c:v>-8.83187E-2</c:v>
                </c:pt>
                <c:pt idx="161206">
                  <c:v>-8.8615399999999997E-2</c:v>
                </c:pt>
                <c:pt idx="161207">
                  <c:v>-8.8931800000000005E-2</c:v>
                </c:pt>
                <c:pt idx="161208">
                  <c:v>-8.9270199999999994E-2</c:v>
                </c:pt>
                <c:pt idx="161209">
                  <c:v>-8.9629700000000007E-2</c:v>
                </c:pt>
                <c:pt idx="161210">
                  <c:v>-9.0006000000000003E-2</c:v>
                </c:pt>
                <c:pt idx="161211">
                  <c:v>-9.0394299999999997E-2</c:v>
                </c:pt>
                <c:pt idx="161212">
                  <c:v>-9.0795100000000004E-2</c:v>
                </c:pt>
                <c:pt idx="161213">
                  <c:v>-9.1213799999999998E-2</c:v>
                </c:pt>
                <c:pt idx="161214">
                  <c:v>-9.1653799999999994E-2</c:v>
                </c:pt>
                <c:pt idx="161215">
                  <c:v>-9.2113600000000004E-2</c:v>
                </c:pt>
                <c:pt idx="161216">
                  <c:v>-9.2587199999999995E-2</c:v>
                </c:pt>
                <c:pt idx="161217">
                  <c:v>-9.30676E-2</c:v>
                </c:pt>
                <c:pt idx="161218">
                  <c:v>-9.3550599999999998E-2</c:v>
                </c:pt>
                <c:pt idx="161219">
                  <c:v>-9.4035400000000005E-2</c:v>
                </c:pt>
                <c:pt idx="161220">
                  <c:v>-9.4521599999999997E-2</c:v>
                </c:pt>
                <c:pt idx="161221">
                  <c:v>-9.5009300000000005E-2</c:v>
                </c:pt>
                <c:pt idx="161222">
                  <c:v>-9.5502299999999998E-2</c:v>
                </c:pt>
                <c:pt idx="161223">
                  <c:v>-9.6006400000000006E-2</c:v>
                </c:pt>
                <c:pt idx="161224">
                  <c:v>-9.6523600000000001E-2</c:v>
                </c:pt>
                <c:pt idx="161225">
                  <c:v>-9.7051999999999999E-2</c:v>
                </c:pt>
                <c:pt idx="161226">
                  <c:v>-9.7589599999999999E-2</c:v>
                </c:pt>
                <c:pt idx="161227">
                  <c:v>-9.8135399999999998E-2</c:v>
                </c:pt>
                <c:pt idx="161228">
                  <c:v>-9.8686999999999997E-2</c:v>
                </c:pt>
                <c:pt idx="161229">
                  <c:v>-9.9242200000000003E-2</c:v>
                </c:pt>
                <c:pt idx="161230">
                  <c:v>-9.9804199999999996E-2</c:v>
                </c:pt>
                <c:pt idx="161231">
                  <c:v>-0.100374</c:v>
                </c:pt>
                <c:pt idx="161232">
                  <c:v>-0.100948</c:v>
                </c:pt>
                <c:pt idx="161233">
                  <c:v>-0.101522</c:v>
                </c:pt>
                <c:pt idx="161234">
                  <c:v>-0.102104</c:v>
                </c:pt>
                <c:pt idx="161235">
                  <c:v>-0.102703</c:v>
                </c:pt>
                <c:pt idx="161236">
                  <c:v>-0.103321</c:v>
                </c:pt>
                <c:pt idx="161237">
                  <c:v>-0.103961</c:v>
                </c:pt>
                <c:pt idx="161238">
                  <c:v>-0.10463</c:v>
                </c:pt>
                <c:pt idx="161239">
                  <c:v>-0.10532999999999999</c:v>
                </c:pt>
                <c:pt idx="161240">
                  <c:v>-0.106056</c:v>
                </c:pt>
                <c:pt idx="161241">
                  <c:v>-0.106804</c:v>
                </c:pt>
                <c:pt idx="161242">
                  <c:v>-0.107568</c:v>
                </c:pt>
                <c:pt idx="161243">
                  <c:v>-0.108344</c:v>
                </c:pt>
                <c:pt idx="161244">
                  <c:v>-0.109122</c:v>
                </c:pt>
                <c:pt idx="161245">
                  <c:v>-0.109901</c:v>
                </c:pt>
                <c:pt idx="161246">
                  <c:v>-0.110689</c:v>
                </c:pt>
                <c:pt idx="161247">
                  <c:v>-0.111496</c:v>
                </c:pt>
                <c:pt idx="161248">
                  <c:v>-0.112326</c:v>
                </c:pt>
                <c:pt idx="161249">
                  <c:v>-0.113178</c:v>
                </c:pt>
                <c:pt idx="161250">
                  <c:v>-0.114049</c:v>
                </c:pt>
                <c:pt idx="161251">
                  <c:v>-0.114935</c:v>
                </c:pt>
                <c:pt idx="161252">
                  <c:v>-0.11583</c:v>
                </c:pt>
                <c:pt idx="161253">
                  <c:v>-0.116731</c:v>
                </c:pt>
                <c:pt idx="161254">
                  <c:v>-0.11763800000000001</c:v>
                </c:pt>
                <c:pt idx="161255">
                  <c:v>-0.11855499999999999</c:v>
                </c:pt>
                <c:pt idx="161256">
                  <c:v>-0.11948599999999999</c:v>
                </c:pt>
                <c:pt idx="161257">
                  <c:v>-0.120434</c:v>
                </c:pt>
                <c:pt idx="161258">
                  <c:v>-0.121396</c:v>
                </c:pt>
                <c:pt idx="161259">
                  <c:v>-0.122375</c:v>
                </c:pt>
                <c:pt idx="161260">
                  <c:v>-0.123374</c:v>
                </c:pt>
                <c:pt idx="161261">
                  <c:v>-0.124391</c:v>
                </c:pt>
                <c:pt idx="161262">
                  <c:v>-0.12542700000000001</c:v>
                </c:pt>
                <c:pt idx="161263">
                  <c:v>-0.12647900000000001</c:v>
                </c:pt>
                <c:pt idx="161264">
                  <c:v>-0.12755</c:v>
                </c:pt>
                <c:pt idx="161265">
                  <c:v>-0.12864100000000001</c:v>
                </c:pt>
                <c:pt idx="161266">
                  <c:v>-0.129748</c:v>
                </c:pt>
                <c:pt idx="161267">
                  <c:v>-0.13086500000000001</c:v>
                </c:pt>
                <c:pt idx="161268">
                  <c:v>-0.13198699999999999</c:v>
                </c:pt>
                <c:pt idx="161269">
                  <c:v>-0.13311799999999999</c:v>
                </c:pt>
                <c:pt idx="161270">
                  <c:v>-0.13426299999999999</c:v>
                </c:pt>
                <c:pt idx="161271">
                  <c:v>-0.13542100000000001</c:v>
                </c:pt>
                <c:pt idx="161272">
                  <c:v>-0.13658899999999999</c:v>
                </c:pt>
                <c:pt idx="161273">
                  <c:v>-0.137768</c:v>
                </c:pt>
                <c:pt idx="161274">
                  <c:v>-0.138963</c:v>
                </c:pt>
                <c:pt idx="161275">
                  <c:v>-0.14017099999999999</c:v>
                </c:pt>
                <c:pt idx="161276">
                  <c:v>-0.14139199999999999</c:v>
                </c:pt>
                <c:pt idx="161277">
                  <c:v>-0.142625</c:v>
                </c:pt>
                <c:pt idx="161278">
                  <c:v>-0.14386699999999999</c:v>
                </c:pt>
                <c:pt idx="161279">
                  <c:v>-0.14511499999999999</c:v>
                </c:pt>
                <c:pt idx="161280">
                  <c:v>-0.146366</c:v>
                </c:pt>
                <c:pt idx="161281">
                  <c:v>-0.147623</c:v>
                </c:pt>
                <c:pt idx="161282">
                  <c:v>-0.148895</c:v>
                </c:pt>
                <c:pt idx="161283">
                  <c:v>-0.15018200000000001</c:v>
                </c:pt>
                <c:pt idx="161284">
                  <c:v>-0.151481</c:v>
                </c:pt>
                <c:pt idx="161285">
                  <c:v>-0.15278</c:v>
                </c:pt>
                <c:pt idx="161286">
                  <c:v>-0.15407000000000001</c:v>
                </c:pt>
                <c:pt idx="161287">
                  <c:v>-0.15534100000000001</c:v>
                </c:pt>
                <c:pt idx="161288">
                  <c:v>-0.15659000000000001</c:v>
                </c:pt>
                <c:pt idx="161289">
                  <c:v>-0.15782299999999999</c:v>
                </c:pt>
                <c:pt idx="161290">
                  <c:v>-0.159049</c:v>
                </c:pt>
                <c:pt idx="161291">
                  <c:v>-0.16026699999999999</c:v>
                </c:pt>
                <c:pt idx="161292">
                  <c:v>-0.16147300000000001</c:v>
                </c:pt>
                <c:pt idx="161293">
                  <c:v>-0.16266900000000001</c:v>
                </c:pt>
                <c:pt idx="161294">
                  <c:v>-0.16386300000000001</c:v>
                </c:pt>
                <c:pt idx="161295">
                  <c:v>-0.16506699999999999</c:v>
                </c:pt>
                <c:pt idx="161296">
                  <c:v>-0.16628399999999999</c:v>
                </c:pt>
                <c:pt idx="161297">
                  <c:v>-0.167515</c:v>
                </c:pt>
                <c:pt idx="161298">
                  <c:v>-0.16876099999999999</c:v>
                </c:pt>
                <c:pt idx="161299">
                  <c:v>-0.17002</c:v>
                </c:pt>
                <c:pt idx="161300">
                  <c:v>-0.171295</c:v>
                </c:pt>
                <c:pt idx="161301">
                  <c:v>-0.17258100000000001</c:v>
                </c:pt>
                <c:pt idx="161302">
                  <c:v>-0.173873</c:v>
                </c:pt>
                <c:pt idx="161303">
                  <c:v>-0.17516499999999999</c:v>
                </c:pt>
                <c:pt idx="161304">
                  <c:v>-0.17644799999999999</c:v>
                </c:pt>
                <c:pt idx="161305">
                  <c:v>-0.17771300000000001</c:v>
                </c:pt>
                <c:pt idx="161306">
                  <c:v>-0.17895</c:v>
                </c:pt>
                <c:pt idx="161307">
                  <c:v>-0.18015500000000001</c:v>
                </c:pt>
                <c:pt idx="161308">
                  <c:v>-0.18132499999999999</c:v>
                </c:pt>
                <c:pt idx="161309">
                  <c:v>-0.182453</c:v>
                </c:pt>
                <c:pt idx="161310">
                  <c:v>-0.18353800000000001</c:v>
                </c:pt>
                <c:pt idx="161311">
                  <c:v>-0.184587</c:v>
                </c:pt>
                <c:pt idx="161312">
                  <c:v>-0.185608</c:v>
                </c:pt>
                <c:pt idx="161313">
                  <c:v>-0.186608</c:v>
                </c:pt>
                <c:pt idx="161314">
                  <c:v>-0.18759100000000001</c:v>
                </c:pt>
                <c:pt idx="161315">
                  <c:v>-0.188558</c:v>
                </c:pt>
                <c:pt idx="161316">
                  <c:v>-0.189502</c:v>
                </c:pt>
                <c:pt idx="161317">
                  <c:v>-0.190418</c:v>
                </c:pt>
                <c:pt idx="161318">
                  <c:v>-0.191307</c:v>
                </c:pt>
                <c:pt idx="161319">
                  <c:v>-0.19217200000000001</c:v>
                </c:pt>
                <c:pt idx="161320">
                  <c:v>-0.19301099999999999</c:v>
                </c:pt>
                <c:pt idx="161321">
                  <c:v>-0.193824</c:v>
                </c:pt>
                <c:pt idx="161322">
                  <c:v>-0.19461899999999999</c:v>
                </c:pt>
                <c:pt idx="161323">
                  <c:v>-0.195413</c:v>
                </c:pt>
                <c:pt idx="161324">
                  <c:v>-0.196212</c:v>
                </c:pt>
                <c:pt idx="161325">
                  <c:v>-0.197016</c:v>
                </c:pt>
                <c:pt idx="161326">
                  <c:v>-0.197826</c:v>
                </c:pt>
                <c:pt idx="161327">
                  <c:v>-0.19864299999999999</c:v>
                </c:pt>
                <c:pt idx="161328">
                  <c:v>-0.199462</c:v>
                </c:pt>
                <c:pt idx="161329">
                  <c:v>-0.20027800000000001</c:v>
                </c:pt>
                <c:pt idx="161330">
                  <c:v>-0.20108899999999999</c:v>
                </c:pt>
                <c:pt idx="161331">
                  <c:v>-0.20189599999999999</c:v>
                </c:pt>
                <c:pt idx="161332">
                  <c:v>-0.20269899999999999</c:v>
                </c:pt>
                <c:pt idx="161333">
                  <c:v>-0.20349900000000001</c:v>
                </c:pt>
                <c:pt idx="161334">
                  <c:v>-0.20429800000000001</c:v>
                </c:pt>
                <c:pt idx="161335">
                  <c:v>-0.205097</c:v>
                </c:pt>
                <c:pt idx="161336">
                  <c:v>-0.20588400000000001</c:v>
                </c:pt>
                <c:pt idx="161337">
                  <c:v>-0.206651</c:v>
                </c:pt>
                <c:pt idx="161338">
                  <c:v>-0.207402</c:v>
                </c:pt>
                <c:pt idx="161339">
                  <c:v>-0.208146</c:v>
                </c:pt>
                <c:pt idx="161340">
                  <c:v>-0.20888999999999999</c:v>
                </c:pt>
                <c:pt idx="161341">
                  <c:v>-0.20963599999999999</c:v>
                </c:pt>
                <c:pt idx="161342">
                  <c:v>-0.21038699999999999</c:v>
                </c:pt>
                <c:pt idx="161343">
                  <c:v>-0.211149</c:v>
                </c:pt>
                <c:pt idx="161344">
                  <c:v>-0.211923</c:v>
                </c:pt>
                <c:pt idx="161345">
                  <c:v>-0.21270900000000001</c:v>
                </c:pt>
                <c:pt idx="161346">
                  <c:v>-0.21351300000000001</c:v>
                </c:pt>
                <c:pt idx="161347">
                  <c:v>-0.21434</c:v>
                </c:pt>
                <c:pt idx="161348">
                  <c:v>-0.21518499999999999</c:v>
                </c:pt>
                <c:pt idx="161349">
                  <c:v>-0.21603700000000001</c:v>
                </c:pt>
                <c:pt idx="161350">
                  <c:v>-0.216891</c:v>
                </c:pt>
                <c:pt idx="161351">
                  <c:v>-0.217753</c:v>
                </c:pt>
                <c:pt idx="161352">
                  <c:v>-0.21863199999999999</c:v>
                </c:pt>
                <c:pt idx="161353">
                  <c:v>-0.21953</c:v>
                </c:pt>
                <c:pt idx="161354">
                  <c:v>-0.220439</c:v>
                </c:pt>
                <c:pt idx="161355">
                  <c:v>-0.22135199999999999</c:v>
                </c:pt>
                <c:pt idx="161356">
                  <c:v>-0.22226599999999999</c:v>
                </c:pt>
                <c:pt idx="161357">
                  <c:v>-0.223186</c:v>
                </c:pt>
                <c:pt idx="161358">
                  <c:v>-0.22411500000000001</c:v>
                </c:pt>
                <c:pt idx="161359">
                  <c:v>-0.22505600000000001</c:v>
                </c:pt>
                <c:pt idx="161360">
                  <c:v>-0.22600999999999999</c:v>
                </c:pt>
                <c:pt idx="161361">
                  <c:v>-0.22697300000000001</c:v>
                </c:pt>
                <c:pt idx="161362">
                  <c:v>-0.22794500000000001</c:v>
                </c:pt>
                <c:pt idx="161363">
                  <c:v>-0.22892799999999999</c:v>
                </c:pt>
                <c:pt idx="161364">
                  <c:v>-0.22992499999999999</c:v>
                </c:pt>
                <c:pt idx="161365">
                  <c:v>-0.23093</c:v>
                </c:pt>
                <c:pt idx="161366">
                  <c:v>-0.23193900000000001</c:v>
                </c:pt>
                <c:pt idx="161367">
                  <c:v>-0.23295299999999999</c:v>
                </c:pt>
                <c:pt idx="161368">
                  <c:v>-0.23397499999999999</c:v>
                </c:pt>
                <c:pt idx="161369">
                  <c:v>-0.23499600000000001</c:v>
                </c:pt>
                <c:pt idx="161370">
                  <c:v>-0.23600599999999999</c:v>
                </c:pt>
                <c:pt idx="161371">
                  <c:v>-0.23700399999999999</c:v>
                </c:pt>
                <c:pt idx="161372">
                  <c:v>-0.237987</c:v>
                </c:pt>
                <c:pt idx="161373">
                  <c:v>-0.23894699999999999</c:v>
                </c:pt>
                <c:pt idx="161374">
                  <c:v>-0.23988100000000001</c:v>
                </c:pt>
                <c:pt idx="161375">
                  <c:v>-0.24079100000000001</c:v>
                </c:pt>
                <c:pt idx="161376">
                  <c:v>-0.241677</c:v>
                </c:pt>
                <c:pt idx="161377">
                  <c:v>-0.242536</c:v>
                </c:pt>
                <c:pt idx="161378">
                  <c:v>-0.243365</c:v>
                </c:pt>
                <c:pt idx="161379">
                  <c:v>-0.24416499999999999</c:v>
                </c:pt>
                <c:pt idx="161380">
                  <c:v>-0.24493699999999999</c:v>
                </c:pt>
                <c:pt idx="161381">
                  <c:v>-0.24568699999999999</c:v>
                </c:pt>
                <c:pt idx="161382">
                  <c:v>-0.24642500000000001</c:v>
                </c:pt>
                <c:pt idx="161383">
                  <c:v>-0.24716299999999999</c:v>
                </c:pt>
                <c:pt idx="161384">
                  <c:v>-0.24790999999999999</c:v>
                </c:pt>
                <c:pt idx="161385">
                  <c:v>-0.248672</c:v>
                </c:pt>
                <c:pt idx="161386">
                  <c:v>-0.249448</c:v>
                </c:pt>
                <c:pt idx="161387">
                  <c:v>-0.250226</c:v>
                </c:pt>
                <c:pt idx="161388">
                  <c:v>-0.25099300000000002</c:v>
                </c:pt>
                <c:pt idx="161389">
                  <c:v>-0.25173899999999999</c:v>
                </c:pt>
                <c:pt idx="161390">
                  <c:v>-0.252473</c:v>
                </c:pt>
                <c:pt idx="161391">
                  <c:v>-0.25320500000000001</c:v>
                </c:pt>
                <c:pt idx="161392">
                  <c:v>-0.253942</c:v>
                </c:pt>
                <c:pt idx="161393">
                  <c:v>-0.25466899999999998</c:v>
                </c:pt>
                <c:pt idx="161394">
                  <c:v>-0.25536599999999998</c:v>
                </c:pt>
                <c:pt idx="161395">
                  <c:v>-0.25601800000000002</c:v>
                </c:pt>
                <c:pt idx="161396">
                  <c:v>-0.25662200000000002</c:v>
                </c:pt>
                <c:pt idx="161397">
                  <c:v>-0.25717899999999999</c:v>
                </c:pt>
                <c:pt idx="161398">
                  <c:v>-0.25768600000000003</c:v>
                </c:pt>
                <c:pt idx="161399">
                  <c:v>-0.25814700000000002</c:v>
                </c:pt>
                <c:pt idx="161400">
                  <c:v>-0.25857200000000002</c:v>
                </c:pt>
                <c:pt idx="161401">
                  <c:v>-0.25896999999999998</c:v>
                </c:pt>
                <c:pt idx="161402">
                  <c:v>-0.25934200000000002</c:v>
                </c:pt>
                <c:pt idx="161403">
                  <c:v>-0.259689</c:v>
                </c:pt>
                <c:pt idx="161404">
                  <c:v>-0.26001099999999999</c:v>
                </c:pt>
                <c:pt idx="161405">
                  <c:v>-0.26030700000000001</c:v>
                </c:pt>
                <c:pt idx="161406">
                  <c:v>-0.26057399999999997</c:v>
                </c:pt>
                <c:pt idx="161407">
                  <c:v>-0.26081399999999999</c:v>
                </c:pt>
                <c:pt idx="161408">
                  <c:v>-0.26102799999999998</c:v>
                </c:pt>
                <c:pt idx="161409">
                  <c:v>-0.26121299999999997</c:v>
                </c:pt>
                <c:pt idx="161410">
                  <c:v>-0.26136599999999999</c:v>
                </c:pt>
                <c:pt idx="161411">
                  <c:v>-0.26149800000000001</c:v>
                </c:pt>
                <c:pt idx="161412">
                  <c:v>-0.26161899999999999</c:v>
                </c:pt>
                <c:pt idx="161413">
                  <c:v>-0.26172499999999999</c:v>
                </c:pt>
                <c:pt idx="161414">
                  <c:v>-0.26180799999999999</c:v>
                </c:pt>
                <c:pt idx="161415">
                  <c:v>-0.26186399999999999</c:v>
                </c:pt>
                <c:pt idx="161416">
                  <c:v>-0.26188400000000001</c:v>
                </c:pt>
                <c:pt idx="161417">
                  <c:v>-0.26186399999999999</c:v>
                </c:pt>
                <c:pt idx="161418">
                  <c:v>-0.26180100000000001</c:v>
                </c:pt>
                <c:pt idx="161419">
                  <c:v>-0.26170500000000002</c:v>
                </c:pt>
                <c:pt idx="161420">
                  <c:v>-0.26158199999999998</c:v>
                </c:pt>
                <c:pt idx="161421">
                  <c:v>-0.26142500000000002</c:v>
                </c:pt>
                <c:pt idx="161422">
                  <c:v>-0.261216</c:v>
                </c:pt>
                <c:pt idx="161423">
                  <c:v>-0.260938</c:v>
                </c:pt>
                <c:pt idx="161424">
                  <c:v>-0.26058999999999999</c:v>
                </c:pt>
                <c:pt idx="161425">
                  <c:v>-0.26018799999999997</c:v>
                </c:pt>
                <c:pt idx="161426">
                  <c:v>-0.25974999999999998</c:v>
                </c:pt>
                <c:pt idx="161427">
                  <c:v>-0.25928600000000002</c:v>
                </c:pt>
                <c:pt idx="161428">
                  <c:v>-0.258801</c:v>
                </c:pt>
                <c:pt idx="161429">
                  <c:v>-0.25829800000000003</c:v>
                </c:pt>
                <c:pt idx="161430">
                  <c:v>-0.25777899999999998</c:v>
                </c:pt>
                <c:pt idx="161431">
                  <c:v>-0.257241</c:v>
                </c:pt>
                <c:pt idx="161432">
                  <c:v>-0.25668000000000002</c:v>
                </c:pt>
                <c:pt idx="161433">
                  <c:v>-0.25609399999999999</c:v>
                </c:pt>
                <c:pt idx="161434">
                  <c:v>-0.25548999999999999</c:v>
                </c:pt>
                <c:pt idx="161435">
                  <c:v>-0.25487399999999999</c:v>
                </c:pt>
                <c:pt idx="161436">
                  <c:v>-0.25424600000000003</c:v>
                </c:pt>
                <c:pt idx="161437">
                  <c:v>-0.253608</c:v>
                </c:pt>
                <c:pt idx="161438">
                  <c:v>-0.25295899999999999</c:v>
                </c:pt>
                <c:pt idx="161439">
                  <c:v>-0.25229299999999999</c:v>
                </c:pt>
                <c:pt idx="161440">
                  <c:v>-0.25159799999999999</c:v>
                </c:pt>
                <c:pt idx="161441">
                  <c:v>-0.25086700000000001</c:v>
                </c:pt>
                <c:pt idx="161442">
                  <c:v>-0.25010100000000002</c:v>
                </c:pt>
                <c:pt idx="161443">
                  <c:v>-0.24930099999999999</c:v>
                </c:pt>
                <c:pt idx="161444">
                  <c:v>-0.248472</c:v>
                </c:pt>
                <c:pt idx="161445">
                  <c:v>-0.247615</c:v>
                </c:pt>
                <c:pt idx="161446">
                  <c:v>-0.246728</c:v>
                </c:pt>
                <c:pt idx="161447">
                  <c:v>-0.245809</c:v>
                </c:pt>
                <c:pt idx="161448">
                  <c:v>-0.24487200000000001</c:v>
                </c:pt>
                <c:pt idx="161449">
                  <c:v>-0.243923</c:v>
                </c:pt>
                <c:pt idx="161450">
                  <c:v>-0.24296200000000001</c:v>
                </c:pt>
                <c:pt idx="161451">
                  <c:v>-0.241982</c:v>
                </c:pt>
                <c:pt idx="161452">
                  <c:v>-0.240982</c:v>
                </c:pt>
                <c:pt idx="161453">
                  <c:v>-0.23996400000000001</c:v>
                </c:pt>
                <c:pt idx="161454">
                  <c:v>-0.238931</c:v>
                </c:pt>
                <c:pt idx="161455">
                  <c:v>-0.23789099999999999</c:v>
                </c:pt>
                <c:pt idx="161456">
                  <c:v>-0.236846</c:v>
                </c:pt>
                <c:pt idx="161457">
                  <c:v>-0.235794</c:v>
                </c:pt>
                <c:pt idx="161458">
                  <c:v>-0.234735</c:v>
                </c:pt>
                <c:pt idx="161459">
                  <c:v>-0.23367599999999999</c:v>
                </c:pt>
                <c:pt idx="161460">
                  <c:v>-0.232622</c:v>
                </c:pt>
                <c:pt idx="161461">
                  <c:v>-0.231575</c:v>
                </c:pt>
                <c:pt idx="161462">
                  <c:v>-0.23053999999999999</c:v>
                </c:pt>
                <c:pt idx="161463">
                  <c:v>-0.22952900000000001</c:v>
                </c:pt>
                <c:pt idx="161464">
                  <c:v>-0.228543</c:v>
                </c:pt>
                <c:pt idx="161465">
                  <c:v>-0.22758</c:v>
                </c:pt>
                <c:pt idx="161466">
                  <c:v>-0.22664899999999999</c:v>
                </c:pt>
                <c:pt idx="161467">
                  <c:v>-0.22575600000000001</c:v>
                </c:pt>
                <c:pt idx="161468">
                  <c:v>-0.22489799999999999</c:v>
                </c:pt>
                <c:pt idx="161469">
                  <c:v>-0.22406300000000001</c:v>
                </c:pt>
                <c:pt idx="161470">
                  <c:v>-0.223249</c:v>
                </c:pt>
                <c:pt idx="161471">
                  <c:v>-0.222465</c:v>
                </c:pt>
                <c:pt idx="161472">
                  <c:v>-0.221717</c:v>
                </c:pt>
                <c:pt idx="161473">
                  <c:v>-0.220997</c:v>
                </c:pt>
                <c:pt idx="161474">
                  <c:v>-0.22029899999999999</c:v>
                </c:pt>
                <c:pt idx="161475">
                  <c:v>-0.219615</c:v>
                </c:pt>
                <c:pt idx="161476">
                  <c:v>-0.21894</c:v>
                </c:pt>
                <c:pt idx="161477">
                  <c:v>-0.21827299999999999</c:v>
                </c:pt>
                <c:pt idx="161478">
                  <c:v>-0.21762799999999999</c:v>
                </c:pt>
                <c:pt idx="161479">
                  <c:v>-0.217026</c:v>
                </c:pt>
                <c:pt idx="161480">
                  <c:v>-0.216473</c:v>
                </c:pt>
                <c:pt idx="161481">
                  <c:v>-0.21596099999999999</c:v>
                </c:pt>
                <c:pt idx="161482">
                  <c:v>-0.215478</c:v>
                </c:pt>
                <c:pt idx="161483">
                  <c:v>-0.21501600000000001</c:v>
                </c:pt>
                <c:pt idx="161484">
                  <c:v>-0.21457999999999999</c:v>
                </c:pt>
                <c:pt idx="161485">
                  <c:v>-0.214174</c:v>
                </c:pt>
                <c:pt idx="161486">
                  <c:v>-0.21379400000000001</c:v>
                </c:pt>
                <c:pt idx="161487">
                  <c:v>-0.213445</c:v>
                </c:pt>
                <c:pt idx="161488">
                  <c:v>-0.21314</c:v>
                </c:pt>
                <c:pt idx="161489">
                  <c:v>-0.21288899999999999</c:v>
                </c:pt>
                <c:pt idx="161490">
                  <c:v>-0.2127</c:v>
                </c:pt>
                <c:pt idx="161491">
                  <c:v>-0.21257000000000001</c:v>
                </c:pt>
                <c:pt idx="161492">
                  <c:v>-0.21249199999999999</c:v>
                </c:pt>
                <c:pt idx="161493">
                  <c:v>-0.21246100000000001</c:v>
                </c:pt>
                <c:pt idx="161494">
                  <c:v>-0.212482</c:v>
                </c:pt>
                <c:pt idx="161495">
                  <c:v>-0.212559</c:v>
                </c:pt>
                <c:pt idx="161496">
                  <c:v>-0.21269299999999999</c:v>
                </c:pt>
                <c:pt idx="161497">
                  <c:v>-0.21288299999999999</c:v>
                </c:pt>
                <c:pt idx="161498">
                  <c:v>-0.21312999999999999</c:v>
                </c:pt>
                <c:pt idx="161499">
                  <c:v>-0.21343200000000001</c:v>
                </c:pt>
                <c:pt idx="161500">
                  <c:v>-0.213784</c:v>
                </c:pt>
                <c:pt idx="161501">
                  <c:v>-0.21418000000000001</c:v>
                </c:pt>
                <c:pt idx="161502">
                  <c:v>-0.214616</c:v>
                </c:pt>
                <c:pt idx="161503">
                  <c:v>-0.21508099999999999</c:v>
                </c:pt>
                <c:pt idx="161504">
                  <c:v>-0.21557100000000001</c:v>
                </c:pt>
                <c:pt idx="161505">
                  <c:v>-0.216084</c:v>
                </c:pt>
                <c:pt idx="161506">
                  <c:v>-0.21662500000000001</c:v>
                </c:pt>
                <c:pt idx="161507">
                  <c:v>-0.21720600000000001</c:v>
                </c:pt>
                <c:pt idx="161508">
                  <c:v>-0.217837</c:v>
                </c:pt>
                <c:pt idx="161509">
                  <c:v>-0.21851200000000001</c:v>
                </c:pt>
                <c:pt idx="161510">
                  <c:v>-0.21921399999999999</c:v>
                </c:pt>
                <c:pt idx="161511">
                  <c:v>-0.21993699999999999</c:v>
                </c:pt>
                <c:pt idx="161512">
                  <c:v>-0.22068099999999999</c:v>
                </c:pt>
                <c:pt idx="161513">
                  <c:v>-0.22144900000000001</c:v>
                </c:pt>
                <c:pt idx="161514">
                  <c:v>-0.222245</c:v>
                </c:pt>
                <c:pt idx="161515">
                  <c:v>-0.22306999999999999</c:v>
                </c:pt>
                <c:pt idx="161516">
                  <c:v>-0.22392100000000001</c:v>
                </c:pt>
                <c:pt idx="161517">
                  <c:v>-0.224798</c:v>
                </c:pt>
                <c:pt idx="161518">
                  <c:v>-0.22570100000000001</c:v>
                </c:pt>
                <c:pt idx="161519">
                  <c:v>-0.226631</c:v>
                </c:pt>
                <c:pt idx="161520">
                  <c:v>-0.22758500000000001</c:v>
                </c:pt>
                <c:pt idx="161521">
                  <c:v>-0.22856099999999999</c:v>
                </c:pt>
                <c:pt idx="161522">
                  <c:v>-0.22956099999999999</c:v>
                </c:pt>
                <c:pt idx="161523">
                  <c:v>-0.23059199999999999</c:v>
                </c:pt>
                <c:pt idx="161524">
                  <c:v>-0.231652</c:v>
                </c:pt>
                <c:pt idx="161525">
                  <c:v>-0.23272999999999999</c:v>
                </c:pt>
                <c:pt idx="161526">
                  <c:v>-0.23381299999999999</c:v>
                </c:pt>
                <c:pt idx="161527">
                  <c:v>-0.23489399999999999</c:v>
                </c:pt>
                <c:pt idx="161528">
                  <c:v>-0.23597499999999999</c:v>
                </c:pt>
                <c:pt idx="161529">
                  <c:v>-0.23706099999999999</c:v>
                </c:pt>
                <c:pt idx="161530">
                  <c:v>-0.238151</c:v>
                </c:pt>
                <c:pt idx="161531">
                  <c:v>-0.23924599999999999</c:v>
                </c:pt>
                <c:pt idx="161532">
                  <c:v>-0.240344</c:v>
                </c:pt>
                <c:pt idx="161533">
                  <c:v>-0.24143800000000001</c:v>
                </c:pt>
                <c:pt idx="161534">
                  <c:v>-0.24251900000000001</c:v>
                </c:pt>
                <c:pt idx="161535">
                  <c:v>-0.24358099999999999</c:v>
                </c:pt>
                <c:pt idx="161536">
                  <c:v>-0.244617</c:v>
                </c:pt>
                <c:pt idx="161537">
                  <c:v>-0.24562300000000001</c:v>
                </c:pt>
                <c:pt idx="161538">
                  <c:v>-0.24659600000000001</c:v>
                </c:pt>
                <c:pt idx="161539">
                  <c:v>-0.24753700000000001</c:v>
                </c:pt>
                <c:pt idx="161540">
                  <c:v>-0.24845700000000001</c:v>
                </c:pt>
                <c:pt idx="161541">
                  <c:v>-0.249361</c:v>
                </c:pt>
                <c:pt idx="161542">
                  <c:v>-0.250245</c:v>
                </c:pt>
                <c:pt idx="161543">
                  <c:v>-0.25110900000000003</c:v>
                </c:pt>
                <c:pt idx="161544">
                  <c:v>-0.25195099999999998</c:v>
                </c:pt>
                <c:pt idx="161545">
                  <c:v>-0.25276900000000002</c:v>
                </c:pt>
                <c:pt idx="161546">
                  <c:v>-0.25356099999999998</c:v>
                </c:pt>
                <c:pt idx="161547">
                  <c:v>-0.25432199999999999</c:v>
                </c:pt>
                <c:pt idx="161548">
                  <c:v>-0.25505899999999998</c:v>
                </c:pt>
                <c:pt idx="161549">
                  <c:v>-0.25577899999999998</c:v>
                </c:pt>
                <c:pt idx="161550">
                  <c:v>-0.25648100000000001</c:v>
                </c:pt>
                <c:pt idx="161551">
                  <c:v>-0.257158</c:v>
                </c:pt>
                <c:pt idx="161552">
                  <c:v>-0.25780999999999998</c:v>
                </c:pt>
                <c:pt idx="161553">
                  <c:v>-0.25843500000000003</c:v>
                </c:pt>
                <c:pt idx="161554">
                  <c:v>-0.25902599999999998</c:v>
                </c:pt>
                <c:pt idx="161555">
                  <c:v>-0.25958500000000001</c:v>
                </c:pt>
                <c:pt idx="161556">
                  <c:v>-0.26011499999999999</c:v>
                </c:pt>
                <c:pt idx="161557">
                  <c:v>-0.26061499999999999</c:v>
                </c:pt>
                <c:pt idx="161558">
                  <c:v>-0.26108100000000001</c:v>
                </c:pt>
                <c:pt idx="161559">
                  <c:v>-0.26150899999999999</c:v>
                </c:pt>
                <c:pt idx="161560">
                  <c:v>-0.26189899999999999</c:v>
                </c:pt>
                <c:pt idx="161561">
                  <c:v>-0.26225100000000001</c:v>
                </c:pt>
                <c:pt idx="161562">
                  <c:v>-0.26256099999999999</c:v>
                </c:pt>
                <c:pt idx="161563">
                  <c:v>-0.26283000000000001</c:v>
                </c:pt>
                <c:pt idx="161564">
                  <c:v>-0.26306000000000002</c:v>
                </c:pt>
                <c:pt idx="161565">
                  <c:v>-0.26325300000000001</c:v>
                </c:pt>
                <c:pt idx="161566">
                  <c:v>-0.26340799999999998</c:v>
                </c:pt>
                <c:pt idx="161567">
                  <c:v>-0.26352300000000001</c:v>
                </c:pt>
                <c:pt idx="161568">
                  <c:v>-0.26359300000000002</c:v>
                </c:pt>
                <c:pt idx="161569">
                  <c:v>-0.26361299999999999</c:v>
                </c:pt>
                <c:pt idx="161570">
                  <c:v>-0.26358300000000001</c:v>
                </c:pt>
                <c:pt idx="161571">
                  <c:v>-0.26351200000000002</c:v>
                </c:pt>
                <c:pt idx="161572">
                  <c:v>-0.26341100000000001</c:v>
                </c:pt>
                <c:pt idx="161573">
                  <c:v>-0.26328200000000002</c:v>
                </c:pt>
                <c:pt idx="161574">
                  <c:v>-0.26312099999999999</c:v>
                </c:pt>
                <c:pt idx="161575">
                  <c:v>-0.262928</c:v>
                </c:pt>
                <c:pt idx="161576">
                  <c:v>-0.26271099999999997</c:v>
                </c:pt>
                <c:pt idx="161577">
                  <c:v>-0.26246399999999998</c:v>
                </c:pt>
                <c:pt idx="161578">
                  <c:v>-0.262127</c:v>
                </c:pt>
                <c:pt idx="161579">
                  <c:v>-0.26168799999999998</c:v>
                </c:pt>
                <c:pt idx="161580">
                  <c:v>-0.26121699999999998</c:v>
                </c:pt>
                <c:pt idx="161581">
                  <c:v>-0.26073600000000002</c:v>
                </c:pt>
                <c:pt idx="161582">
                  <c:v>-0.26021300000000003</c:v>
                </c:pt>
                <c:pt idx="161583">
                  <c:v>-0.25964799999999999</c:v>
                </c:pt>
                <c:pt idx="161584">
                  <c:v>-0.25906200000000001</c:v>
                </c:pt>
                <c:pt idx="161585">
                  <c:v>-0.25845899999999999</c:v>
                </c:pt>
                <c:pt idx="161586">
                  <c:v>-0.25783600000000001</c:v>
                </c:pt>
                <c:pt idx="161587">
                  <c:v>-0.25718800000000003</c:v>
                </c:pt>
                <c:pt idx="161588">
                  <c:v>-0.25651200000000002</c:v>
                </c:pt>
                <c:pt idx="161589">
                  <c:v>-0.25581199999999998</c:v>
                </c:pt>
                <c:pt idx="161590">
                  <c:v>-0.25508900000000001</c:v>
                </c:pt>
                <c:pt idx="161591">
                  <c:v>-0.25434699999999999</c:v>
                </c:pt>
                <c:pt idx="161592">
                  <c:v>-0.25358900000000001</c:v>
                </c:pt>
                <c:pt idx="161593">
                  <c:v>-0.25281199999999998</c:v>
                </c:pt>
                <c:pt idx="161594">
                  <c:v>-0.25201600000000002</c:v>
                </c:pt>
                <c:pt idx="161595">
                  <c:v>-0.25120199999999998</c:v>
                </c:pt>
                <c:pt idx="161596">
                  <c:v>-0.25037599999999999</c:v>
                </c:pt>
                <c:pt idx="161597">
                  <c:v>-0.24954299999999999</c:v>
                </c:pt>
                <c:pt idx="161598">
                  <c:v>-0.24870100000000001</c:v>
                </c:pt>
                <c:pt idx="161599">
                  <c:v>-0.24785299999999999</c:v>
                </c:pt>
                <c:pt idx="161600">
                  <c:v>-0.247002</c:v>
                </c:pt>
                <c:pt idx="161601">
                  <c:v>-0.24615200000000001</c:v>
                </c:pt>
                <c:pt idx="161602">
                  <c:v>-0.24529899999999999</c:v>
                </c:pt>
                <c:pt idx="161603">
                  <c:v>-0.24443699999999999</c:v>
                </c:pt>
                <c:pt idx="161604">
                  <c:v>-0.24356900000000001</c:v>
                </c:pt>
                <c:pt idx="161605">
                  <c:v>-0.242698</c:v>
                </c:pt>
                <c:pt idx="161606">
                  <c:v>-0.24182699999999999</c:v>
                </c:pt>
                <c:pt idx="161607">
                  <c:v>-0.240955</c:v>
                </c:pt>
                <c:pt idx="161608">
                  <c:v>-0.24008499999999999</c:v>
                </c:pt>
                <c:pt idx="161609">
                  <c:v>-0.23922099999999999</c:v>
                </c:pt>
                <c:pt idx="161610">
                  <c:v>-0.23836499999999999</c:v>
                </c:pt>
                <c:pt idx="161611">
                  <c:v>-0.237512</c:v>
                </c:pt>
                <c:pt idx="161612">
                  <c:v>-0.236655</c:v>
                </c:pt>
                <c:pt idx="161613">
                  <c:v>-0.23578499999999999</c:v>
                </c:pt>
                <c:pt idx="161614">
                  <c:v>-0.2349</c:v>
                </c:pt>
                <c:pt idx="161615">
                  <c:v>-0.23400899999999999</c:v>
                </c:pt>
                <c:pt idx="161616">
                  <c:v>-0.233126</c:v>
                </c:pt>
                <c:pt idx="161617">
                  <c:v>-0.232261</c:v>
                </c:pt>
                <c:pt idx="161618">
                  <c:v>-0.23141300000000001</c:v>
                </c:pt>
                <c:pt idx="161619">
                  <c:v>-0.23057</c:v>
                </c:pt>
                <c:pt idx="161620">
                  <c:v>-0.22972000000000001</c:v>
                </c:pt>
                <c:pt idx="161621">
                  <c:v>-0.22885800000000001</c:v>
                </c:pt>
                <c:pt idx="161622">
                  <c:v>-0.22798199999999999</c:v>
                </c:pt>
                <c:pt idx="161623">
                  <c:v>-0.22709199999999999</c:v>
                </c:pt>
                <c:pt idx="161624">
                  <c:v>-0.226185</c:v>
                </c:pt>
                <c:pt idx="161625">
                  <c:v>-0.225269</c:v>
                </c:pt>
                <c:pt idx="161626">
                  <c:v>-0.22434799999999999</c:v>
                </c:pt>
                <c:pt idx="161627">
                  <c:v>-0.22342300000000001</c:v>
                </c:pt>
                <c:pt idx="161628">
                  <c:v>-0.222495</c:v>
                </c:pt>
                <c:pt idx="161629">
                  <c:v>-0.22156600000000001</c:v>
                </c:pt>
                <c:pt idx="161630">
                  <c:v>-0.220639</c:v>
                </c:pt>
                <c:pt idx="161631">
                  <c:v>-0.219718</c:v>
                </c:pt>
                <c:pt idx="161632">
                  <c:v>-0.21881100000000001</c:v>
                </c:pt>
                <c:pt idx="161633">
                  <c:v>-0.21792300000000001</c:v>
                </c:pt>
                <c:pt idx="161634">
                  <c:v>-0.21705099999999999</c:v>
                </c:pt>
                <c:pt idx="161635">
                  <c:v>-0.216193</c:v>
                </c:pt>
                <c:pt idx="161636">
                  <c:v>-0.21534800000000001</c:v>
                </c:pt>
                <c:pt idx="161637">
                  <c:v>-0.21451600000000001</c:v>
                </c:pt>
                <c:pt idx="161638">
                  <c:v>-0.21368699999999999</c:v>
                </c:pt>
                <c:pt idx="161639">
                  <c:v>-0.21285100000000001</c:v>
                </c:pt>
                <c:pt idx="161640">
                  <c:v>-0.212002</c:v>
                </c:pt>
                <c:pt idx="161641">
                  <c:v>-0.21113599999999999</c:v>
                </c:pt>
                <c:pt idx="161642">
                  <c:v>-0.210257</c:v>
                </c:pt>
                <c:pt idx="161643">
                  <c:v>-0.209367</c:v>
                </c:pt>
                <c:pt idx="161644">
                  <c:v>-0.20846799999999999</c:v>
                </c:pt>
                <c:pt idx="161645">
                  <c:v>-0.20755499999999999</c:v>
                </c:pt>
                <c:pt idx="161646">
                  <c:v>-0.20662</c:v>
                </c:pt>
                <c:pt idx="161647">
                  <c:v>-0.20565700000000001</c:v>
                </c:pt>
                <c:pt idx="161648">
                  <c:v>-0.20466599999999999</c:v>
                </c:pt>
                <c:pt idx="161649">
                  <c:v>-0.203656</c:v>
                </c:pt>
                <c:pt idx="161650">
                  <c:v>-0.20264499999999999</c:v>
                </c:pt>
                <c:pt idx="161651">
                  <c:v>-0.20164099999999999</c:v>
                </c:pt>
                <c:pt idx="161652">
                  <c:v>-0.20064199999999999</c:v>
                </c:pt>
                <c:pt idx="161653">
                  <c:v>-0.19964499999999999</c:v>
                </c:pt>
                <c:pt idx="161654">
                  <c:v>-0.198658</c:v>
                </c:pt>
                <c:pt idx="161655">
                  <c:v>-0.197686</c:v>
                </c:pt>
                <c:pt idx="161656">
                  <c:v>-0.19672799999999999</c:v>
                </c:pt>
                <c:pt idx="161657">
                  <c:v>-0.19578400000000001</c:v>
                </c:pt>
                <c:pt idx="161658">
                  <c:v>-0.194852</c:v>
                </c:pt>
                <c:pt idx="161659">
                  <c:v>-0.19392899999999999</c:v>
                </c:pt>
                <c:pt idx="161660">
                  <c:v>-0.19301599999999999</c:v>
                </c:pt>
                <c:pt idx="161661">
                  <c:v>-0.192112</c:v>
                </c:pt>
                <c:pt idx="161662">
                  <c:v>-0.191214</c:v>
                </c:pt>
                <c:pt idx="161663">
                  <c:v>-0.19032399999999999</c:v>
                </c:pt>
                <c:pt idx="161664">
                  <c:v>-0.189443</c:v>
                </c:pt>
                <c:pt idx="161665">
                  <c:v>-0.18854599999999999</c:v>
                </c:pt>
                <c:pt idx="161666">
                  <c:v>-0.18759000000000001</c:v>
                </c:pt>
                <c:pt idx="161667">
                  <c:v>-0.18660499999999999</c:v>
                </c:pt>
                <c:pt idx="161668">
                  <c:v>-0.185645</c:v>
                </c:pt>
                <c:pt idx="161669">
                  <c:v>-0.184697</c:v>
                </c:pt>
                <c:pt idx="161670">
                  <c:v>-0.18374399999999999</c:v>
                </c:pt>
                <c:pt idx="161671">
                  <c:v>-0.18279699999999999</c:v>
                </c:pt>
                <c:pt idx="161672">
                  <c:v>-0.18186099999999999</c:v>
                </c:pt>
                <c:pt idx="161673">
                  <c:v>-0.18093200000000001</c:v>
                </c:pt>
                <c:pt idx="161674">
                  <c:v>-0.18001</c:v>
                </c:pt>
                <c:pt idx="161675">
                  <c:v>-0.17908499999999999</c:v>
                </c:pt>
                <c:pt idx="161676">
                  <c:v>-0.17815500000000001</c:v>
                </c:pt>
                <c:pt idx="161677">
                  <c:v>-0.17722399999999999</c:v>
                </c:pt>
                <c:pt idx="161678">
                  <c:v>-0.17630000000000001</c:v>
                </c:pt>
                <c:pt idx="161679">
                  <c:v>-0.17538699999999999</c:v>
                </c:pt>
                <c:pt idx="161680">
                  <c:v>-0.174487</c:v>
                </c:pt>
                <c:pt idx="161681">
                  <c:v>-0.17360300000000001</c:v>
                </c:pt>
                <c:pt idx="161682">
                  <c:v>-0.172737</c:v>
                </c:pt>
                <c:pt idx="161683">
                  <c:v>-0.17189399999999999</c:v>
                </c:pt>
                <c:pt idx="161684">
                  <c:v>-0.17108300000000001</c:v>
                </c:pt>
                <c:pt idx="161685">
                  <c:v>-0.17030899999999999</c:v>
                </c:pt>
                <c:pt idx="161686">
                  <c:v>-0.169573</c:v>
                </c:pt>
                <c:pt idx="161687">
                  <c:v>-0.16887199999999999</c:v>
                </c:pt>
                <c:pt idx="161688">
                  <c:v>-0.16820199999999999</c:v>
                </c:pt>
                <c:pt idx="161689">
                  <c:v>-0.16755900000000001</c:v>
                </c:pt>
                <c:pt idx="161690">
                  <c:v>-0.16694400000000001</c:v>
                </c:pt>
                <c:pt idx="161691">
                  <c:v>-0.16636000000000001</c:v>
                </c:pt>
                <c:pt idx="161692">
                  <c:v>-0.16580800000000001</c:v>
                </c:pt>
                <c:pt idx="161693">
                  <c:v>-0.16528599999999999</c:v>
                </c:pt>
                <c:pt idx="161694">
                  <c:v>-0.16478799999999999</c:v>
                </c:pt>
                <c:pt idx="161695">
                  <c:v>-0.16431000000000001</c:v>
                </c:pt>
                <c:pt idx="161696">
                  <c:v>-0.163853</c:v>
                </c:pt>
                <c:pt idx="161697">
                  <c:v>-0.163409</c:v>
                </c:pt>
                <c:pt idx="161698">
                  <c:v>-0.16297500000000001</c:v>
                </c:pt>
                <c:pt idx="161699">
                  <c:v>-0.162547</c:v>
                </c:pt>
                <c:pt idx="161700">
                  <c:v>-0.16212699999999999</c:v>
                </c:pt>
                <c:pt idx="161701">
                  <c:v>-0.161713</c:v>
                </c:pt>
                <c:pt idx="161702">
                  <c:v>-0.161302</c:v>
                </c:pt>
                <c:pt idx="161703">
                  <c:v>-0.16089700000000001</c:v>
                </c:pt>
                <c:pt idx="161704">
                  <c:v>-0.160499</c:v>
                </c:pt>
                <c:pt idx="161705">
                  <c:v>-0.160109</c:v>
                </c:pt>
                <c:pt idx="161706">
                  <c:v>-0.15972700000000001</c:v>
                </c:pt>
                <c:pt idx="161707">
                  <c:v>-0.15935099999999999</c:v>
                </c:pt>
                <c:pt idx="161708">
                  <c:v>-0.15898000000000001</c:v>
                </c:pt>
                <c:pt idx="161709">
                  <c:v>-0.15861700000000001</c:v>
                </c:pt>
                <c:pt idx="161710">
                  <c:v>-0.15826499999999999</c:v>
                </c:pt>
                <c:pt idx="161711">
                  <c:v>-0.15792600000000001</c:v>
                </c:pt>
                <c:pt idx="161712">
                  <c:v>-0.15759999999999999</c:v>
                </c:pt>
                <c:pt idx="161713">
                  <c:v>-0.15728800000000001</c:v>
                </c:pt>
                <c:pt idx="161714">
                  <c:v>-0.15699199999999999</c:v>
                </c:pt>
                <c:pt idx="161715">
                  <c:v>-0.15670700000000001</c:v>
                </c:pt>
                <c:pt idx="161716">
                  <c:v>-0.15643299999999999</c:v>
                </c:pt>
                <c:pt idx="161717">
                  <c:v>-0.156168</c:v>
                </c:pt>
                <c:pt idx="161718">
                  <c:v>-0.155921</c:v>
                </c:pt>
                <c:pt idx="161719">
                  <c:v>-0.155696</c:v>
                </c:pt>
                <c:pt idx="161720">
                  <c:v>-0.15549399999999999</c:v>
                </c:pt>
                <c:pt idx="161721">
                  <c:v>-0.15531500000000001</c:v>
                </c:pt>
                <c:pt idx="161722">
                  <c:v>-0.15515899999999999</c:v>
                </c:pt>
                <c:pt idx="161723">
                  <c:v>-0.15502299999999999</c:v>
                </c:pt>
                <c:pt idx="161724">
                  <c:v>-0.15490200000000001</c:v>
                </c:pt>
                <c:pt idx="161725">
                  <c:v>-0.15479200000000001</c:v>
                </c:pt>
                <c:pt idx="161726">
                  <c:v>-0.15468999999999999</c:v>
                </c:pt>
                <c:pt idx="161727">
                  <c:v>-0.15459700000000001</c:v>
                </c:pt>
                <c:pt idx="161728">
                  <c:v>-0.15451500000000001</c:v>
                </c:pt>
                <c:pt idx="161729">
                  <c:v>-0.154447</c:v>
                </c:pt>
                <c:pt idx="161730">
                  <c:v>-0.154393</c:v>
                </c:pt>
                <c:pt idx="161731">
                  <c:v>-0.15434800000000001</c:v>
                </c:pt>
                <c:pt idx="161732">
                  <c:v>-0.154308</c:v>
                </c:pt>
                <c:pt idx="161733">
                  <c:v>-0.15426899999999999</c:v>
                </c:pt>
                <c:pt idx="161734">
                  <c:v>-0.15423700000000001</c:v>
                </c:pt>
                <c:pt idx="161735">
                  <c:v>-0.15421699999999999</c:v>
                </c:pt>
                <c:pt idx="161736">
                  <c:v>-0.15421199999999999</c:v>
                </c:pt>
                <c:pt idx="161737">
                  <c:v>-0.154226</c:v>
                </c:pt>
                <c:pt idx="161738">
                  <c:v>-0.15426599999999999</c:v>
                </c:pt>
                <c:pt idx="161739">
                  <c:v>-0.154333</c:v>
                </c:pt>
                <c:pt idx="161740">
                  <c:v>-0.154415</c:v>
                </c:pt>
                <c:pt idx="161741">
                  <c:v>-0.154505</c:v>
                </c:pt>
                <c:pt idx="161742">
                  <c:v>-0.15460599999999999</c:v>
                </c:pt>
                <c:pt idx="161743">
                  <c:v>-0.15472900000000001</c:v>
                </c:pt>
                <c:pt idx="161744">
                  <c:v>-0.15487400000000001</c:v>
                </c:pt>
                <c:pt idx="161745">
                  <c:v>-0.15504000000000001</c:v>
                </c:pt>
                <c:pt idx="161746">
                  <c:v>-0.155219</c:v>
                </c:pt>
                <c:pt idx="161747">
                  <c:v>-0.15541199999999999</c:v>
                </c:pt>
                <c:pt idx="161748">
                  <c:v>-0.15561700000000001</c:v>
                </c:pt>
                <c:pt idx="161749">
                  <c:v>-0.155831</c:v>
                </c:pt>
                <c:pt idx="161750">
                  <c:v>-0.15604899999999999</c:v>
                </c:pt>
                <c:pt idx="161751">
                  <c:v>-0.15626899999999999</c:v>
                </c:pt>
                <c:pt idx="161752">
                  <c:v>-0.15648999999999999</c:v>
                </c:pt>
                <c:pt idx="161753">
                  <c:v>-0.15671599999999999</c:v>
                </c:pt>
                <c:pt idx="161754">
                  <c:v>-0.156948</c:v>
                </c:pt>
                <c:pt idx="161755">
                  <c:v>-0.157189</c:v>
                </c:pt>
                <c:pt idx="161756">
                  <c:v>-0.15743799999999999</c:v>
                </c:pt>
                <c:pt idx="161757">
                  <c:v>-0.157697</c:v>
                </c:pt>
                <c:pt idx="161758">
                  <c:v>-0.15796199999999999</c:v>
                </c:pt>
                <c:pt idx="161759">
                  <c:v>-0.15822900000000001</c:v>
                </c:pt>
                <c:pt idx="161760">
                  <c:v>-0.15849299999999999</c:v>
                </c:pt>
                <c:pt idx="161761">
                  <c:v>-0.158751</c:v>
                </c:pt>
                <c:pt idx="161762">
                  <c:v>-0.159001</c:v>
                </c:pt>
                <c:pt idx="161763">
                  <c:v>-0.15924099999999999</c:v>
                </c:pt>
                <c:pt idx="161764">
                  <c:v>-0.15947500000000001</c:v>
                </c:pt>
                <c:pt idx="161765">
                  <c:v>-0.15970500000000001</c:v>
                </c:pt>
                <c:pt idx="161766">
                  <c:v>-0.15993299999999999</c:v>
                </c:pt>
                <c:pt idx="161767">
                  <c:v>-0.160159</c:v>
                </c:pt>
                <c:pt idx="161768">
                  <c:v>-0.160388</c:v>
                </c:pt>
                <c:pt idx="161769">
                  <c:v>-0.16062000000000001</c:v>
                </c:pt>
                <c:pt idx="161770">
                  <c:v>-0.160854</c:v>
                </c:pt>
                <c:pt idx="161771">
                  <c:v>-0.16108800000000001</c:v>
                </c:pt>
                <c:pt idx="161772">
                  <c:v>-0.16131799999999999</c:v>
                </c:pt>
                <c:pt idx="161773">
                  <c:v>-0.16154099999999999</c:v>
                </c:pt>
                <c:pt idx="161774">
                  <c:v>-0.16176099999999999</c:v>
                </c:pt>
                <c:pt idx="161775">
                  <c:v>-0.161971</c:v>
                </c:pt>
                <c:pt idx="161776">
                  <c:v>-0.162166</c:v>
                </c:pt>
                <c:pt idx="161777">
                  <c:v>-0.16234100000000001</c:v>
                </c:pt>
                <c:pt idx="161778">
                  <c:v>-0.162492</c:v>
                </c:pt>
                <c:pt idx="161779">
                  <c:v>-0.16261700000000001</c:v>
                </c:pt>
                <c:pt idx="161780">
                  <c:v>-0.162716</c:v>
                </c:pt>
                <c:pt idx="161781">
                  <c:v>-0.16279199999999999</c:v>
                </c:pt>
                <c:pt idx="161782">
                  <c:v>-0.16284199999999999</c:v>
                </c:pt>
                <c:pt idx="161783">
                  <c:v>-0.16286400000000001</c:v>
                </c:pt>
                <c:pt idx="161784">
                  <c:v>-0.162855</c:v>
                </c:pt>
                <c:pt idx="161785">
                  <c:v>-0.16281899999999999</c:v>
                </c:pt>
                <c:pt idx="161786">
                  <c:v>-0.16276099999999999</c:v>
                </c:pt>
                <c:pt idx="161787">
                  <c:v>-0.16268199999999999</c:v>
                </c:pt>
                <c:pt idx="161788">
                  <c:v>-0.16258300000000001</c:v>
                </c:pt>
                <c:pt idx="161789">
                  <c:v>-0.16245899999999999</c:v>
                </c:pt>
                <c:pt idx="161790">
                  <c:v>-0.16231200000000001</c:v>
                </c:pt>
                <c:pt idx="161791">
                  <c:v>-0.16214400000000001</c:v>
                </c:pt>
                <c:pt idx="161792">
                  <c:v>-0.16195599999999999</c:v>
                </c:pt>
                <c:pt idx="161793">
                  <c:v>-0.161743</c:v>
                </c:pt>
                <c:pt idx="161794">
                  <c:v>-0.16150300000000001</c:v>
                </c:pt>
                <c:pt idx="161795">
                  <c:v>-0.16123999999999999</c:v>
                </c:pt>
                <c:pt idx="161796">
                  <c:v>-0.16095499999999999</c:v>
                </c:pt>
                <c:pt idx="161797">
                  <c:v>-0.16064999999999999</c:v>
                </c:pt>
                <c:pt idx="161798">
                  <c:v>-0.16032199999999999</c:v>
                </c:pt>
                <c:pt idx="161799">
                  <c:v>-0.159972</c:v>
                </c:pt>
                <c:pt idx="161800">
                  <c:v>-0.15959699999999999</c:v>
                </c:pt>
                <c:pt idx="161801">
                  <c:v>-0.15920500000000001</c:v>
                </c:pt>
                <c:pt idx="161802">
                  <c:v>-0.15878700000000001</c:v>
                </c:pt>
                <c:pt idx="161803">
                  <c:v>-0.15829399999999999</c:v>
                </c:pt>
                <c:pt idx="161804">
                  <c:v>-0.15770799999999999</c:v>
                </c:pt>
                <c:pt idx="161805">
                  <c:v>-0.15708800000000001</c:v>
                </c:pt>
                <c:pt idx="161806">
                  <c:v>-0.15645100000000001</c:v>
                </c:pt>
                <c:pt idx="161807">
                  <c:v>-0.15576599999999999</c:v>
                </c:pt>
                <c:pt idx="161808">
                  <c:v>-0.155033</c:v>
                </c:pt>
                <c:pt idx="161809">
                  <c:v>-0.15426699999999999</c:v>
                </c:pt>
                <c:pt idx="161810">
                  <c:v>-0.153473</c:v>
                </c:pt>
                <c:pt idx="161811">
                  <c:v>-0.15264800000000001</c:v>
                </c:pt>
                <c:pt idx="161812">
                  <c:v>-0.151785</c:v>
                </c:pt>
                <c:pt idx="161813">
                  <c:v>-0.15088099999999999</c:v>
                </c:pt>
                <c:pt idx="161814">
                  <c:v>-0.14993500000000001</c:v>
                </c:pt>
                <c:pt idx="161815">
                  <c:v>-0.14895</c:v>
                </c:pt>
                <c:pt idx="161816">
                  <c:v>-0.147929</c:v>
                </c:pt>
                <c:pt idx="161817">
                  <c:v>-0.146874</c:v>
                </c:pt>
                <c:pt idx="161818">
                  <c:v>-0.145788</c:v>
                </c:pt>
                <c:pt idx="161819">
                  <c:v>-0.144672</c:v>
                </c:pt>
                <c:pt idx="161820">
                  <c:v>-0.14353099999999999</c:v>
                </c:pt>
                <c:pt idx="161821">
                  <c:v>-0.142369</c:v>
                </c:pt>
                <c:pt idx="161822">
                  <c:v>-0.14119100000000001</c:v>
                </c:pt>
                <c:pt idx="161823">
                  <c:v>-0.13999600000000001</c:v>
                </c:pt>
                <c:pt idx="161824">
                  <c:v>-0.13878599999999999</c:v>
                </c:pt>
                <c:pt idx="161825">
                  <c:v>-0.13755600000000001</c:v>
                </c:pt>
                <c:pt idx="161826">
                  <c:v>-0.13630700000000001</c:v>
                </c:pt>
                <c:pt idx="161827">
                  <c:v>-0.13503899999999999</c:v>
                </c:pt>
                <c:pt idx="161828">
                  <c:v>-0.13375100000000001</c:v>
                </c:pt>
                <c:pt idx="161829">
                  <c:v>-0.132441</c:v>
                </c:pt>
                <c:pt idx="161830">
                  <c:v>-0.131107</c:v>
                </c:pt>
                <c:pt idx="161831">
                  <c:v>-0.12975100000000001</c:v>
                </c:pt>
                <c:pt idx="161832">
                  <c:v>-0.12837000000000001</c:v>
                </c:pt>
                <c:pt idx="161833">
                  <c:v>-0.12696099999999999</c:v>
                </c:pt>
                <c:pt idx="161834">
                  <c:v>-0.125526</c:v>
                </c:pt>
                <c:pt idx="161835">
                  <c:v>-0.12406399999999999</c:v>
                </c:pt>
                <c:pt idx="161836">
                  <c:v>-0.122574</c:v>
                </c:pt>
                <c:pt idx="161837">
                  <c:v>-0.121059</c:v>
                </c:pt>
                <c:pt idx="161838">
                  <c:v>-0.119519</c:v>
                </c:pt>
                <c:pt idx="161839">
                  <c:v>-0.11795700000000001</c:v>
                </c:pt>
                <c:pt idx="161840">
                  <c:v>-0.116378</c:v>
                </c:pt>
                <c:pt idx="161841">
                  <c:v>-0.114782</c:v>
                </c:pt>
                <c:pt idx="161842">
                  <c:v>-0.11317000000000001</c:v>
                </c:pt>
                <c:pt idx="161843">
                  <c:v>-0.111543</c:v>
                </c:pt>
                <c:pt idx="161844">
                  <c:v>-0.109902</c:v>
                </c:pt>
                <c:pt idx="161845">
                  <c:v>-0.108249</c:v>
                </c:pt>
                <c:pt idx="161846">
                  <c:v>-0.106584</c:v>
                </c:pt>
                <c:pt idx="161847">
                  <c:v>-0.104907</c:v>
                </c:pt>
                <c:pt idx="161848">
                  <c:v>-0.103217</c:v>
                </c:pt>
                <c:pt idx="161849">
                  <c:v>-0.10151499999999999</c:v>
                </c:pt>
                <c:pt idx="161850">
                  <c:v>-9.9798100000000001E-2</c:v>
                </c:pt>
                <c:pt idx="161851">
                  <c:v>-9.8066700000000007E-2</c:v>
                </c:pt>
                <c:pt idx="161852">
                  <c:v>-9.6318899999999999E-2</c:v>
                </c:pt>
                <c:pt idx="161853">
                  <c:v>-9.4552700000000003E-2</c:v>
                </c:pt>
                <c:pt idx="161854">
                  <c:v>-9.2768000000000003E-2</c:v>
                </c:pt>
                <c:pt idx="161855">
                  <c:v>-9.0967999999999993E-2</c:v>
                </c:pt>
                <c:pt idx="161856">
                  <c:v>-8.9157399999999998E-2</c:v>
                </c:pt>
                <c:pt idx="161857">
                  <c:v>-8.7340500000000001E-2</c:v>
                </c:pt>
                <c:pt idx="161858">
                  <c:v>-8.5519300000000006E-2</c:v>
                </c:pt>
                <c:pt idx="161859">
                  <c:v>-8.3694900000000003E-2</c:v>
                </c:pt>
                <c:pt idx="161860">
                  <c:v>-8.1868999999999997E-2</c:v>
                </c:pt>
                <c:pt idx="161861">
                  <c:v>-8.0042699999999994E-2</c:v>
                </c:pt>
                <c:pt idx="161862">
                  <c:v>-7.8215499999999993E-2</c:v>
                </c:pt>
                <c:pt idx="161863">
                  <c:v>-7.6386200000000001E-2</c:v>
                </c:pt>
                <c:pt idx="161864">
                  <c:v>-7.4554899999999993E-2</c:v>
                </c:pt>
                <c:pt idx="161865">
                  <c:v>-7.2723599999999999E-2</c:v>
                </c:pt>
                <c:pt idx="161866">
                  <c:v>-7.0894799999999994E-2</c:v>
                </c:pt>
                <c:pt idx="161867">
                  <c:v>-6.9071400000000005E-2</c:v>
                </c:pt>
                <c:pt idx="161868">
                  <c:v>-6.7255700000000002E-2</c:v>
                </c:pt>
                <c:pt idx="161869">
                  <c:v>-6.5446099999999993E-2</c:v>
                </c:pt>
                <c:pt idx="161870">
                  <c:v>-6.3638200000000006E-2</c:v>
                </c:pt>
                <c:pt idx="161871">
                  <c:v>-6.1830000000000003E-2</c:v>
                </c:pt>
                <c:pt idx="161872">
                  <c:v>-6.0023100000000003E-2</c:v>
                </c:pt>
                <c:pt idx="161873">
                  <c:v>-5.8219600000000003E-2</c:v>
                </c:pt>
                <c:pt idx="161874">
                  <c:v>-5.6420999999999999E-2</c:v>
                </c:pt>
                <c:pt idx="161875">
                  <c:v>-5.46315E-2</c:v>
                </c:pt>
                <c:pt idx="161876">
                  <c:v>-5.2854100000000001E-2</c:v>
                </c:pt>
                <c:pt idx="161877">
                  <c:v>-5.1085199999999997E-2</c:v>
                </c:pt>
                <c:pt idx="161878">
                  <c:v>-4.9319300000000003E-2</c:v>
                </c:pt>
                <c:pt idx="161879">
                  <c:v>-4.7558299999999998E-2</c:v>
                </c:pt>
                <c:pt idx="161880">
                  <c:v>-4.58094E-2</c:v>
                </c:pt>
                <c:pt idx="161881">
                  <c:v>-4.4079199999999999E-2</c:v>
                </c:pt>
                <c:pt idx="161882">
                  <c:v>-4.2372199999999999E-2</c:v>
                </c:pt>
                <c:pt idx="161883">
                  <c:v>-4.0688799999999997E-2</c:v>
                </c:pt>
                <c:pt idx="161884">
                  <c:v>-3.9025600000000001E-2</c:v>
                </c:pt>
                <c:pt idx="161885">
                  <c:v>-3.73794E-2</c:v>
                </c:pt>
                <c:pt idx="161886">
                  <c:v>-3.5749400000000001E-2</c:v>
                </c:pt>
                <c:pt idx="161887">
                  <c:v>-3.4136399999999997E-2</c:v>
                </c:pt>
                <c:pt idx="161888">
                  <c:v>-3.2542599999999998E-2</c:v>
                </c:pt>
                <c:pt idx="161889">
                  <c:v>-3.0970899999999999E-2</c:v>
                </c:pt>
                <c:pt idx="161890">
                  <c:v>-2.94249E-2</c:v>
                </c:pt>
                <c:pt idx="161891">
                  <c:v>-2.79089E-2</c:v>
                </c:pt>
                <c:pt idx="161892">
                  <c:v>-2.6425500000000001E-2</c:v>
                </c:pt>
                <c:pt idx="161893">
                  <c:v>-2.49733E-2</c:v>
                </c:pt>
                <c:pt idx="161894">
                  <c:v>-2.3551200000000001E-2</c:v>
                </c:pt>
                <c:pt idx="161895">
                  <c:v>-2.2161E-2</c:v>
                </c:pt>
                <c:pt idx="161896">
                  <c:v>-2.0803100000000001E-2</c:v>
                </c:pt>
                <c:pt idx="161897">
                  <c:v>-1.9474100000000001E-2</c:v>
                </c:pt>
                <c:pt idx="161898">
                  <c:v>-1.8172299999999999E-2</c:v>
                </c:pt>
                <c:pt idx="161899">
                  <c:v>-1.6898799999999999E-2</c:v>
                </c:pt>
                <c:pt idx="161900">
                  <c:v>-1.5655599999999999E-2</c:v>
                </c:pt>
                <c:pt idx="161901">
                  <c:v>-1.4445400000000001E-2</c:v>
                </c:pt>
                <c:pt idx="161902">
                  <c:v>-1.32698E-2</c:v>
                </c:pt>
                <c:pt idx="161903">
                  <c:v>-1.2129300000000001E-2</c:v>
                </c:pt>
                <c:pt idx="161904">
                  <c:v>-1.10241E-2</c:v>
                </c:pt>
                <c:pt idx="161905" formatCode="0.00E+00">
                  <c:v>-9.9559799999999997E-3</c:v>
                </c:pt>
                <c:pt idx="161906" formatCode="0.00E+00">
                  <c:v>-8.9254099999999999E-3</c:v>
                </c:pt>
                <c:pt idx="161907" formatCode="0.00E+00">
                  <c:v>-7.9308999999999994E-3</c:v>
                </c:pt>
                <c:pt idx="161908" formatCode="0.00E+00">
                  <c:v>-6.9710500000000003E-3</c:v>
                </c:pt>
                <c:pt idx="161909" formatCode="0.00E+00">
                  <c:v>-6.04632E-3</c:v>
                </c:pt>
                <c:pt idx="161910" formatCode="0.00E+00">
                  <c:v>-5.1587500000000001E-3</c:v>
                </c:pt>
                <c:pt idx="161911" formatCode="0.00E+00">
                  <c:v>-4.3101199999999998E-3</c:v>
                </c:pt>
                <c:pt idx="161912" formatCode="0.00E+00">
                  <c:v>-3.50081E-3</c:v>
                </c:pt>
                <c:pt idx="161913" formatCode="0.00E+00">
                  <c:v>-2.7299799999999999E-3</c:v>
                </c:pt>
                <c:pt idx="161914" formatCode="0.00E+00">
                  <c:v>-1.9959800000000001E-3</c:v>
                </c:pt>
                <c:pt idx="161915" formatCode="0.00E+00">
                  <c:v>-1.29787E-3</c:v>
                </c:pt>
                <c:pt idx="161916" formatCode="0.00E+00">
                  <c:v>-6.3659299999999997E-4</c:v>
                </c:pt>
                <c:pt idx="161917" formatCode="0.00E+00">
                  <c:v>-1.2803799999999999E-5</c:v>
                </c:pt>
                <c:pt idx="161918" formatCode="0.00E+00">
                  <c:v>5.74546E-4</c:v>
                </c:pt>
                <c:pt idx="161919" formatCode="0.00E+00">
                  <c:v>1.1264300000000001E-3</c:v>
                </c:pt>
                <c:pt idx="161920" formatCode="0.00E+00">
                  <c:v>1.6429299999999999E-3</c:v>
                </c:pt>
                <c:pt idx="161921" formatCode="0.00E+00">
                  <c:v>2.1241599999999999E-3</c:v>
                </c:pt>
                <c:pt idx="161922" formatCode="0.00E+00">
                  <c:v>2.5708699999999998E-3</c:v>
                </c:pt>
                <c:pt idx="161923" formatCode="0.00E+00">
                  <c:v>2.9841400000000001E-3</c:v>
                </c:pt>
                <c:pt idx="161924" formatCode="0.00E+00">
                  <c:v>3.3646800000000001E-3</c:v>
                </c:pt>
                <c:pt idx="161925" formatCode="0.00E+00">
                  <c:v>3.7130700000000002E-3</c:v>
                </c:pt>
                <c:pt idx="161926" formatCode="0.00E+00">
                  <c:v>4.0304099999999999E-3</c:v>
                </c:pt>
                <c:pt idx="161927" formatCode="0.00E+00">
                  <c:v>4.3180099999999997E-3</c:v>
                </c:pt>
                <c:pt idx="161928" formatCode="0.00E+00">
                  <c:v>4.57618E-3</c:v>
                </c:pt>
                <c:pt idx="161929" formatCode="0.00E+00">
                  <c:v>4.8039900000000002E-3</c:v>
                </c:pt>
                <c:pt idx="161930" formatCode="0.00E+00">
                  <c:v>5.0004200000000002E-3</c:v>
                </c:pt>
                <c:pt idx="161931" formatCode="0.00E+00">
                  <c:v>5.1651700000000002E-3</c:v>
                </c:pt>
                <c:pt idx="161932" formatCode="0.00E+00">
                  <c:v>5.2982300000000001E-3</c:v>
                </c:pt>
                <c:pt idx="161933" formatCode="0.00E+00">
                  <c:v>5.3998099999999997E-3</c:v>
                </c:pt>
                <c:pt idx="161934" formatCode="0.00E+00">
                  <c:v>5.47001E-3</c:v>
                </c:pt>
                <c:pt idx="161935" formatCode="0.00E+00">
                  <c:v>5.5083399999999996E-3</c:v>
                </c:pt>
                <c:pt idx="161936" formatCode="0.00E+00">
                  <c:v>5.5151200000000001E-3</c:v>
                </c:pt>
                <c:pt idx="161937" formatCode="0.00E+00">
                  <c:v>5.4918299999999996E-3</c:v>
                </c:pt>
                <c:pt idx="161938" formatCode="0.00E+00">
                  <c:v>5.4401600000000003E-3</c:v>
                </c:pt>
                <c:pt idx="161939" formatCode="0.00E+00">
                  <c:v>5.3612599999999996E-3</c:v>
                </c:pt>
                <c:pt idx="161940" formatCode="0.00E+00">
                  <c:v>5.2554400000000001E-3</c:v>
                </c:pt>
                <c:pt idx="161941" formatCode="0.00E+00">
                  <c:v>5.12285E-3</c:v>
                </c:pt>
                <c:pt idx="161942" formatCode="0.00E+00">
                  <c:v>4.9638800000000004E-3</c:v>
                </c:pt>
                <c:pt idx="161943" formatCode="0.00E+00">
                  <c:v>4.7785400000000004E-3</c:v>
                </c:pt>
                <c:pt idx="161944" formatCode="0.00E+00">
                  <c:v>4.5666700000000001E-3</c:v>
                </c:pt>
                <c:pt idx="161945" formatCode="0.00E+00">
                  <c:v>4.3287600000000001E-3</c:v>
                </c:pt>
                <c:pt idx="161946" formatCode="0.00E+00">
                  <c:v>4.0653800000000004E-3</c:v>
                </c:pt>
                <c:pt idx="161947" formatCode="0.00E+00">
                  <c:v>3.7768799999999998E-3</c:v>
                </c:pt>
                <c:pt idx="161948" formatCode="0.00E+00">
                  <c:v>3.4645800000000001E-3</c:v>
                </c:pt>
                <c:pt idx="161949" formatCode="0.00E+00">
                  <c:v>3.1310399999999999E-3</c:v>
                </c:pt>
                <c:pt idx="161950" formatCode="0.00E+00">
                  <c:v>2.7783700000000001E-3</c:v>
                </c:pt>
                <c:pt idx="161951" formatCode="0.00E+00">
                  <c:v>2.4080999999999998E-3</c:v>
                </c:pt>
                <c:pt idx="161952" formatCode="0.00E+00">
                  <c:v>2.0227399999999999E-3</c:v>
                </c:pt>
                <c:pt idx="161953" formatCode="0.00E+00">
                  <c:v>1.6242400000000001E-3</c:v>
                </c:pt>
                <c:pt idx="161954" formatCode="0.00E+00">
                  <c:v>1.21228E-3</c:v>
                </c:pt>
                <c:pt idx="161955" formatCode="0.00E+00">
                  <c:v>7.8659400000000005E-4</c:v>
                </c:pt>
                <c:pt idx="161956" formatCode="0.00E+00">
                  <c:v>3.4825299999999997E-4</c:v>
                </c:pt>
                <c:pt idx="161957" formatCode="0.00E+00">
                  <c:v>-1.0275E-4</c:v>
                </c:pt>
                <c:pt idx="161958" formatCode="0.00E+00">
                  <c:v>-5.6743500000000003E-4</c:v>
                </c:pt>
                <c:pt idx="161959" formatCode="0.00E+00">
                  <c:v>-1.0454399999999999E-3</c:v>
                </c:pt>
                <c:pt idx="161960" formatCode="0.00E+00">
                  <c:v>-1.53532E-3</c:v>
                </c:pt>
                <c:pt idx="161961" formatCode="0.00E+00">
                  <c:v>-2.0360700000000001E-3</c:v>
                </c:pt>
                <c:pt idx="161962" formatCode="0.00E+00">
                  <c:v>-2.5470900000000001E-3</c:v>
                </c:pt>
                <c:pt idx="161963" formatCode="0.00E+00">
                  <c:v>-3.0677500000000002E-3</c:v>
                </c:pt>
                <c:pt idx="161964" formatCode="0.00E+00">
                  <c:v>-3.59677E-3</c:v>
                </c:pt>
                <c:pt idx="161965" formatCode="0.00E+00">
                  <c:v>-4.13233E-3</c:v>
                </c:pt>
                <c:pt idx="161966" formatCode="0.00E+00">
                  <c:v>-4.6727899999999996E-3</c:v>
                </c:pt>
                <c:pt idx="161967" formatCode="0.00E+00">
                  <c:v>-5.2169399999999998E-3</c:v>
                </c:pt>
                <c:pt idx="161968" formatCode="0.00E+00">
                  <c:v>-5.7640599999999997E-3</c:v>
                </c:pt>
                <c:pt idx="161969" formatCode="0.00E+00">
                  <c:v>-6.3129199999999996E-3</c:v>
                </c:pt>
                <c:pt idx="161970" formatCode="0.00E+00">
                  <c:v>-6.8615799999999999E-3</c:v>
                </c:pt>
                <c:pt idx="161971" formatCode="0.00E+00">
                  <c:v>-7.4091799999999996E-3</c:v>
                </c:pt>
                <c:pt idx="161972" formatCode="0.00E+00">
                  <c:v>-7.9557900000000008E-3</c:v>
                </c:pt>
                <c:pt idx="161973" formatCode="0.00E+00">
                  <c:v>-8.5006100000000005E-3</c:v>
                </c:pt>
                <c:pt idx="161974" formatCode="0.00E+00">
                  <c:v>-9.0417199999999996E-3</c:v>
                </c:pt>
                <c:pt idx="161975" formatCode="0.00E+00">
                  <c:v>-9.5765199999999998E-3</c:v>
                </c:pt>
                <c:pt idx="161976">
                  <c:v>-1.01028E-2</c:v>
                </c:pt>
                <c:pt idx="161977">
                  <c:v>-1.06199E-2</c:v>
                </c:pt>
                <c:pt idx="161978">
                  <c:v>-1.11279E-2</c:v>
                </c:pt>
                <c:pt idx="161979">
                  <c:v>-1.1626600000000001E-2</c:v>
                </c:pt>
                <c:pt idx="161980">
                  <c:v>-1.21155E-2</c:v>
                </c:pt>
                <c:pt idx="161981">
                  <c:v>-1.2594599999999999E-2</c:v>
                </c:pt>
                <c:pt idx="161982">
                  <c:v>-1.30642E-2</c:v>
                </c:pt>
                <c:pt idx="161983">
                  <c:v>-1.3524100000000001E-2</c:v>
                </c:pt>
                <c:pt idx="161984">
                  <c:v>-1.39737E-2</c:v>
                </c:pt>
                <c:pt idx="161985">
                  <c:v>-1.4412100000000001E-2</c:v>
                </c:pt>
                <c:pt idx="161986">
                  <c:v>-1.4837700000000001E-2</c:v>
                </c:pt>
                <c:pt idx="161987">
                  <c:v>-1.5247800000000001E-2</c:v>
                </c:pt>
                <c:pt idx="161988">
                  <c:v>-1.56396E-2</c:v>
                </c:pt>
                <c:pt idx="161989">
                  <c:v>-1.6011500000000001E-2</c:v>
                </c:pt>
                <c:pt idx="161990">
                  <c:v>-1.63628E-2</c:v>
                </c:pt>
                <c:pt idx="161991">
                  <c:v>-1.6692599999999998E-2</c:v>
                </c:pt>
                <c:pt idx="161992">
                  <c:v>-1.7000700000000001E-2</c:v>
                </c:pt>
                <c:pt idx="161993">
                  <c:v>-1.7287E-2</c:v>
                </c:pt>
                <c:pt idx="161994">
                  <c:v>-1.7550900000000001E-2</c:v>
                </c:pt>
                <c:pt idx="161995">
                  <c:v>-1.7791299999999999E-2</c:v>
                </c:pt>
                <c:pt idx="161996">
                  <c:v>-1.8006899999999999E-2</c:v>
                </c:pt>
                <c:pt idx="161997">
                  <c:v>-1.81972E-2</c:v>
                </c:pt>
                <c:pt idx="161998">
                  <c:v>-1.8363299999999999E-2</c:v>
                </c:pt>
                <c:pt idx="161999">
                  <c:v>-1.8506700000000001E-2</c:v>
                </c:pt>
                <c:pt idx="162000">
                  <c:v>-1.8627399999999999E-2</c:v>
                </c:pt>
                <c:pt idx="162001">
                  <c:v>-1.87248E-2</c:v>
                </c:pt>
                <c:pt idx="162002">
                  <c:v>-1.8798499999999999E-2</c:v>
                </c:pt>
                <c:pt idx="162003">
                  <c:v>-1.88481E-2</c:v>
                </c:pt>
                <c:pt idx="162004">
                  <c:v>-1.8871200000000001E-2</c:v>
                </c:pt>
                <c:pt idx="162005">
                  <c:v>-1.8865099999999999E-2</c:v>
                </c:pt>
                <c:pt idx="162006">
                  <c:v>-1.8829200000000001E-2</c:v>
                </c:pt>
                <c:pt idx="162007">
                  <c:v>-1.87645E-2</c:v>
                </c:pt>
                <c:pt idx="162008">
                  <c:v>-1.8671500000000001E-2</c:v>
                </c:pt>
                <c:pt idx="162009">
                  <c:v>-1.8548700000000001E-2</c:v>
                </c:pt>
                <c:pt idx="162010">
                  <c:v>-1.8394000000000001E-2</c:v>
                </c:pt>
                <c:pt idx="162011">
                  <c:v>-1.8206199999999999E-2</c:v>
                </c:pt>
                <c:pt idx="162012">
                  <c:v>-1.79852E-2</c:v>
                </c:pt>
                <c:pt idx="162013">
                  <c:v>-1.7731199999999999E-2</c:v>
                </c:pt>
                <c:pt idx="162014">
                  <c:v>-1.7443400000000001E-2</c:v>
                </c:pt>
                <c:pt idx="162015">
                  <c:v>-1.71212E-2</c:v>
                </c:pt>
                <c:pt idx="162016">
                  <c:v>-1.6765700000000001E-2</c:v>
                </c:pt>
                <c:pt idx="162017">
                  <c:v>-1.6378400000000001E-2</c:v>
                </c:pt>
                <c:pt idx="162018">
                  <c:v>-1.5959299999999999E-2</c:v>
                </c:pt>
                <c:pt idx="162019">
                  <c:v>-1.5507999999999999E-2</c:v>
                </c:pt>
                <c:pt idx="162020">
                  <c:v>-1.50251E-2</c:v>
                </c:pt>
                <c:pt idx="162021">
                  <c:v>-1.45109E-2</c:v>
                </c:pt>
                <c:pt idx="162022">
                  <c:v>-1.39656E-2</c:v>
                </c:pt>
                <c:pt idx="162023">
                  <c:v>-1.3389E-2</c:v>
                </c:pt>
                <c:pt idx="162024">
                  <c:v>-1.278E-2</c:v>
                </c:pt>
                <c:pt idx="162025">
                  <c:v>-1.2137200000000001E-2</c:v>
                </c:pt>
                <c:pt idx="162026">
                  <c:v>-1.14596E-2</c:v>
                </c:pt>
                <c:pt idx="162027">
                  <c:v>-1.0747100000000001E-2</c:v>
                </c:pt>
                <c:pt idx="162028">
                  <c:v>-1.00003E-2</c:v>
                </c:pt>
                <c:pt idx="162029" formatCode="0.00E+00">
                  <c:v>-9.2192400000000001E-3</c:v>
                </c:pt>
                <c:pt idx="162030" formatCode="0.00E+00">
                  <c:v>-8.4045000000000005E-3</c:v>
                </c:pt>
                <c:pt idx="162031" formatCode="0.00E+00">
                  <c:v>-7.55706E-3</c:v>
                </c:pt>
                <c:pt idx="162032" formatCode="0.00E+00">
                  <c:v>-6.6775999999999997E-3</c:v>
                </c:pt>
                <c:pt idx="162033" formatCode="0.00E+00">
                  <c:v>-5.7665399999999997E-3</c:v>
                </c:pt>
                <c:pt idx="162034" formatCode="0.00E+00">
                  <c:v>-4.8246399999999998E-3</c:v>
                </c:pt>
                <c:pt idx="162035" formatCode="0.00E+00">
                  <c:v>-3.8526200000000002E-3</c:v>
                </c:pt>
                <c:pt idx="162036" formatCode="0.00E+00">
                  <c:v>-2.85104E-3</c:v>
                </c:pt>
                <c:pt idx="162037" formatCode="0.00E+00">
                  <c:v>-1.82073E-3</c:v>
                </c:pt>
                <c:pt idx="162038" formatCode="0.00E+00">
                  <c:v>-7.62063E-4</c:v>
                </c:pt>
                <c:pt idx="162039" formatCode="0.00E+00">
                  <c:v>3.2556499999999999E-4</c:v>
                </c:pt>
                <c:pt idx="162040" formatCode="0.00E+00">
                  <c:v>1.4428399999999999E-3</c:v>
                </c:pt>
                <c:pt idx="162041" formatCode="0.00E+00">
                  <c:v>2.5896700000000001E-3</c:v>
                </c:pt>
                <c:pt idx="162042" formatCode="0.00E+00">
                  <c:v>3.7657599999999999E-3</c:v>
                </c:pt>
                <c:pt idx="162043" formatCode="0.00E+00">
                  <c:v>4.9710099999999997E-3</c:v>
                </c:pt>
                <c:pt idx="162044" formatCode="0.00E+00">
                  <c:v>6.2043000000000003E-3</c:v>
                </c:pt>
                <c:pt idx="162045" formatCode="0.00E+00">
                  <c:v>7.46286E-3</c:v>
                </c:pt>
                <c:pt idx="162046" formatCode="0.00E+00">
                  <c:v>8.7443E-3</c:v>
                </c:pt>
                <c:pt idx="162047">
                  <c:v>1.00479E-2</c:v>
                </c:pt>
                <c:pt idx="162048">
                  <c:v>1.1373899999999999E-2</c:v>
                </c:pt>
                <c:pt idx="162049">
                  <c:v>1.27227E-2</c:v>
                </c:pt>
                <c:pt idx="162050">
                  <c:v>1.40944E-2</c:v>
                </c:pt>
                <c:pt idx="162051">
                  <c:v>1.5487799999999999E-2</c:v>
                </c:pt>
                <c:pt idx="162052">
                  <c:v>1.6901599999999999E-2</c:v>
                </c:pt>
                <c:pt idx="162053">
                  <c:v>1.8334400000000001E-2</c:v>
                </c:pt>
                <c:pt idx="162054">
                  <c:v>1.97863E-2</c:v>
                </c:pt>
                <c:pt idx="162055">
                  <c:v>2.1257999999999999E-2</c:v>
                </c:pt>
                <c:pt idx="162056">
                  <c:v>2.2749499999999999E-2</c:v>
                </c:pt>
                <c:pt idx="162057">
                  <c:v>2.4259300000000001E-2</c:v>
                </c:pt>
                <c:pt idx="162058">
                  <c:v>2.5785300000000001E-2</c:v>
                </c:pt>
                <c:pt idx="162059">
                  <c:v>2.7325800000000001E-2</c:v>
                </c:pt>
                <c:pt idx="162060">
                  <c:v>2.88794E-2</c:v>
                </c:pt>
                <c:pt idx="162061">
                  <c:v>3.0444800000000001E-2</c:v>
                </c:pt>
                <c:pt idx="162062">
                  <c:v>3.2020699999999999E-2</c:v>
                </c:pt>
                <c:pt idx="162063">
                  <c:v>3.3606400000000002E-2</c:v>
                </c:pt>
                <c:pt idx="162064">
                  <c:v>3.5201799999999998E-2</c:v>
                </c:pt>
                <c:pt idx="162065">
                  <c:v>3.6806999999999999E-2</c:v>
                </c:pt>
                <c:pt idx="162066">
                  <c:v>3.8421900000000002E-2</c:v>
                </c:pt>
                <c:pt idx="162067">
                  <c:v>4.0045400000000002E-2</c:v>
                </c:pt>
                <c:pt idx="162068">
                  <c:v>4.1675900000000002E-2</c:v>
                </c:pt>
                <c:pt idx="162069">
                  <c:v>4.3311599999999999E-2</c:v>
                </c:pt>
                <c:pt idx="162070">
                  <c:v>4.49506E-2</c:v>
                </c:pt>
                <c:pt idx="162071">
                  <c:v>4.6591E-2</c:v>
                </c:pt>
                <c:pt idx="162072">
                  <c:v>4.8231499999999997E-2</c:v>
                </c:pt>
                <c:pt idx="162073">
                  <c:v>4.9871600000000002E-2</c:v>
                </c:pt>
                <c:pt idx="162074">
                  <c:v>5.1510899999999998E-2</c:v>
                </c:pt>
                <c:pt idx="162075">
                  <c:v>5.3148599999999997E-2</c:v>
                </c:pt>
                <c:pt idx="162076">
                  <c:v>5.4783900000000003E-2</c:v>
                </c:pt>
                <c:pt idx="162077">
                  <c:v>5.64162E-2</c:v>
                </c:pt>
                <c:pt idx="162078">
                  <c:v>5.8044800000000001E-2</c:v>
                </c:pt>
                <c:pt idx="162079">
                  <c:v>5.9668499999999999E-2</c:v>
                </c:pt>
                <c:pt idx="162080">
                  <c:v>6.1286599999999997E-2</c:v>
                </c:pt>
                <c:pt idx="162081">
                  <c:v>6.2898399999999993E-2</c:v>
                </c:pt>
                <c:pt idx="162082">
                  <c:v>6.4503000000000005E-2</c:v>
                </c:pt>
                <c:pt idx="162083">
                  <c:v>6.6099699999999997E-2</c:v>
                </c:pt>
                <c:pt idx="162084">
                  <c:v>6.7687800000000006E-2</c:v>
                </c:pt>
                <c:pt idx="162085">
                  <c:v>6.9265499999999994E-2</c:v>
                </c:pt>
                <c:pt idx="162086">
                  <c:v>7.0830199999999996E-2</c:v>
                </c:pt>
                <c:pt idx="162087">
                  <c:v>7.2379799999999994E-2</c:v>
                </c:pt>
                <c:pt idx="162088">
                  <c:v>7.3913300000000001E-2</c:v>
                </c:pt>
                <c:pt idx="162089">
                  <c:v>7.5430200000000003E-2</c:v>
                </c:pt>
                <c:pt idx="162090">
                  <c:v>7.6929300000000006E-2</c:v>
                </c:pt>
                <c:pt idx="162091">
                  <c:v>7.8409400000000004E-2</c:v>
                </c:pt>
                <c:pt idx="162092">
                  <c:v>7.9869899999999994E-2</c:v>
                </c:pt>
                <c:pt idx="162093">
                  <c:v>8.13112E-2</c:v>
                </c:pt>
                <c:pt idx="162094">
                  <c:v>8.2732600000000003E-2</c:v>
                </c:pt>
                <c:pt idx="162095">
                  <c:v>8.4132600000000002E-2</c:v>
                </c:pt>
                <c:pt idx="162096">
                  <c:v>8.5509799999999997E-2</c:v>
                </c:pt>
                <c:pt idx="162097">
                  <c:v>8.6863999999999997E-2</c:v>
                </c:pt>
                <c:pt idx="162098">
                  <c:v>8.8195599999999999E-2</c:v>
                </c:pt>
                <c:pt idx="162099">
                  <c:v>8.9504799999999995E-2</c:v>
                </c:pt>
                <c:pt idx="162100">
                  <c:v>9.0790399999999993E-2</c:v>
                </c:pt>
                <c:pt idx="162101">
                  <c:v>9.2051599999999997E-2</c:v>
                </c:pt>
                <c:pt idx="162102">
                  <c:v>9.3288099999999999E-2</c:v>
                </c:pt>
                <c:pt idx="162103">
                  <c:v>9.4499E-2</c:v>
                </c:pt>
                <c:pt idx="162104">
                  <c:v>9.5681699999999995E-2</c:v>
                </c:pt>
                <c:pt idx="162105">
                  <c:v>9.6834600000000007E-2</c:v>
                </c:pt>
                <c:pt idx="162106">
                  <c:v>9.79569E-2</c:v>
                </c:pt>
                <c:pt idx="162107">
                  <c:v>9.90481E-2</c:v>
                </c:pt>
                <c:pt idx="162108">
                  <c:v>0.100108</c:v>
                </c:pt>
                <c:pt idx="162109">
                  <c:v>0.101136</c:v>
                </c:pt>
                <c:pt idx="162110">
                  <c:v>0.102133</c:v>
                </c:pt>
                <c:pt idx="162111">
                  <c:v>0.10309699999999999</c:v>
                </c:pt>
                <c:pt idx="162112">
                  <c:v>0.10403</c:v>
                </c:pt>
                <c:pt idx="162113">
                  <c:v>0.10492899999999999</c:v>
                </c:pt>
                <c:pt idx="162114">
                  <c:v>0.105797</c:v>
                </c:pt>
                <c:pt idx="162115">
                  <c:v>0.10663</c:v>
                </c:pt>
                <c:pt idx="162116">
                  <c:v>0.10743</c:v>
                </c:pt>
                <c:pt idx="162117">
                  <c:v>0.108194</c:v>
                </c:pt>
                <c:pt idx="162118">
                  <c:v>0.10892499999999999</c:v>
                </c:pt>
                <c:pt idx="162119">
                  <c:v>0.109622</c:v>
                </c:pt>
                <c:pt idx="162120">
                  <c:v>0.110286</c:v>
                </c:pt>
                <c:pt idx="162121">
                  <c:v>0.110914</c:v>
                </c:pt>
                <c:pt idx="162122">
                  <c:v>0.111508</c:v>
                </c:pt>
                <c:pt idx="162123">
                  <c:v>0.112066</c:v>
                </c:pt>
                <c:pt idx="162124">
                  <c:v>0.11259</c:v>
                </c:pt>
                <c:pt idx="162125">
                  <c:v>0.113078</c:v>
                </c:pt>
                <c:pt idx="162126">
                  <c:v>0.11353100000000001</c:v>
                </c:pt>
                <c:pt idx="162127">
                  <c:v>0.11394799999999999</c:v>
                </c:pt>
                <c:pt idx="162128">
                  <c:v>0.114329</c:v>
                </c:pt>
                <c:pt idx="162129">
                  <c:v>0.114674</c:v>
                </c:pt>
                <c:pt idx="162130">
                  <c:v>0.114983</c:v>
                </c:pt>
                <c:pt idx="162131">
                  <c:v>0.115255</c:v>
                </c:pt>
                <c:pt idx="162132">
                  <c:v>0.115492</c:v>
                </c:pt>
                <c:pt idx="162133">
                  <c:v>0.115692</c:v>
                </c:pt>
                <c:pt idx="162134">
                  <c:v>0.115857</c:v>
                </c:pt>
                <c:pt idx="162135">
                  <c:v>0.115984</c:v>
                </c:pt>
                <c:pt idx="162136">
                  <c:v>0.116076</c:v>
                </c:pt>
                <c:pt idx="162137">
                  <c:v>0.116132</c:v>
                </c:pt>
                <c:pt idx="162138">
                  <c:v>0.11615200000000001</c:v>
                </c:pt>
                <c:pt idx="162139">
                  <c:v>0.116135</c:v>
                </c:pt>
                <c:pt idx="162140">
                  <c:v>0.11608</c:v>
                </c:pt>
                <c:pt idx="162141">
                  <c:v>0.11598700000000001</c:v>
                </c:pt>
                <c:pt idx="162142">
                  <c:v>0.115857</c:v>
                </c:pt>
                <c:pt idx="162143">
                  <c:v>0.11569400000000001</c:v>
                </c:pt>
                <c:pt idx="162144">
                  <c:v>0.11550000000000001</c:v>
                </c:pt>
                <c:pt idx="162145">
                  <c:v>0.115273</c:v>
                </c:pt>
                <c:pt idx="162146">
                  <c:v>0.11501599999999999</c:v>
                </c:pt>
                <c:pt idx="162147">
                  <c:v>0.114727</c:v>
                </c:pt>
                <c:pt idx="162148">
                  <c:v>0.11440699999999999</c:v>
                </c:pt>
                <c:pt idx="162149">
                  <c:v>0.114055</c:v>
                </c:pt>
                <c:pt idx="162150">
                  <c:v>0.11367099999999999</c:v>
                </c:pt>
                <c:pt idx="162151">
                  <c:v>0.11325499999999999</c:v>
                </c:pt>
                <c:pt idx="162152">
                  <c:v>0.11280900000000001</c:v>
                </c:pt>
                <c:pt idx="162153">
                  <c:v>0.112335</c:v>
                </c:pt>
                <c:pt idx="162154">
                  <c:v>0.111836</c:v>
                </c:pt>
                <c:pt idx="162155">
                  <c:v>0.11131099999999999</c:v>
                </c:pt>
                <c:pt idx="162156">
                  <c:v>0.110761</c:v>
                </c:pt>
                <c:pt idx="162157">
                  <c:v>0.11018799999999999</c:v>
                </c:pt>
                <c:pt idx="162158">
                  <c:v>0.10959099999999999</c:v>
                </c:pt>
                <c:pt idx="162159">
                  <c:v>0.108969</c:v>
                </c:pt>
                <c:pt idx="162160">
                  <c:v>0.108323</c:v>
                </c:pt>
                <c:pt idx="162161">
                  <c:v>0.107655</c:v>
                </c:pt>
                <c:pt idx="162162">
                  <c:v>0.10696600000000001</c:v>
                </c:pt>
                <c:pt idx="162163">
                  <c:v>0.106256</c:v>
                </c:pt>
                <c:pt idx="162164">
                  <c:v>0.10552499999999999</c:v>
                </c:pt>
                <c:pt idx="162165">
                  <c:v>0.10477499999999999</c:v>
                </c:pt>
                <c:pt idx="162166">
                  <c:v>0.104006</c:v>
                </c:pt>
                <c:pt idx="162167">
                  <c:v>0.103217</c:v>
                </c:pt>
                <c:pt idx="162168">
                  <c:v>0.102409</c:v>
                </c:pt>
                <c:pt idx="162169">
                  <c:v>0.10158200000000001</c:v>
                </c:pt>
                <c:pt idx="162170">
                  <c:v>0.10073600000000001</c:v>
                </c:pt>
                <c:pt idx="162171">
                  <c:v>9.9872299999999997E-2</c:v>
                </c:pt>
                <c:pt idx="162172">
                  <c:v>9.8991300000000004E-2</c:v>
                </c:pt>
                <c:pt idx="162173">
                  <c:v>9.8094500000000001E-2</c:v>
                </c:pt>
                <c:pt idx="162174">
                  <c:v>9.7183000000000005E-2</c:v>
                </c:pt>
                <c:pt idx="162175">
                  <c:v>9.6257999999999996E-2</c:v>
                </c:pt>
                <c:pt idx="162176">
                  <c:v>9.5320600000000005E-2</c:v>
                </c:pt>
                <c:pt idx="162177">
                  <c:v>9.4372300000000006E-2</c:v>
                </c:pt>
                <c:pt idx="162178">
                  <c:v>9.3414499999999998E-2</c:v>
                </c:pt>
                <c:pt idx="162179">
                  <c:v>9.2447299999999996E-2</c:v>
                </c:pt>
                <c:pt idx="162180">
                  <c:v>9.1471700000000003E-2</c:v>
                </c:pt>
                <c:pt idx="162181">
                  <c:v>9.0489299999999995E-2</c:v>
                </c:pt>
                <c:pt idx="162182">
                  <c:v>8.9500200000000002E-2</c:v>
                </c:pt>
                <c:pt idx="162183">
                  <c:v>8.8503399999999996E-2</c:v>
                </c:pt>
                <c:pt idx="162184">
                  <c:v>8.74997E-2</c:v>
                </c:pt>
                <c:pt idx="162185">
                  <c:v>8.6491200000000004E-2</c:v>
                </c:pt>
                <c:pt idx="162186">
                  <c:v>8.5479600000000003E-2</c:v>
                </c:pt>
                <c:pt idx="162187">
                  <c:v>8.4465399999999996E-2</c:v>
                </c:pt>
                <c:pt idx="162188">
                  <c:v>8.3449800000000005E-2</c:v>
                </c:pt>
                <c:pt idx="162189">
                  <c:v>8.2433500000000007E-2</c:v>
                </c:pt>
                <c:pt idx="162190">
                  <c:v>8.1417400000000001E-2</c:v>
                </c:pt>
                <c:pt idx="162191">
                  <c:v>8.0402100000000004E-2</c:v>
                </c:pt>
                <c:pt idx="162192">
                  <c:v>7.9387700000000005E-2</c:v>
                </c:pt>
                <c:pt idx="162193">
                  <c:v>7.8374600000000003E-2</c:v>
                </c:pt>
                <c:pt idx="162194">
                  <c:v>7.7363399999999999E-2</c:v>
                </c:pt>
                <c:pt idx="162195">
                  <c:v>7.6354900000000003E-2</c:v>
                </c:pt>
                <c:pt idx="162196">
                  <c:v>7.5350799999999996E-2</c:v>
                </c:pt>
                <c:pt idx="162197">
                  <c:v>7.4353000000000002E-2</c:v>
                </c:pt>
                <c:pt idx="162198">
                  <c:v>7.3362899999999995E-2</c:v>
                </c:pt>
                <c:pt idx="162199">
                  <c:v>7.2380799999999995E-2</c:v>
                </c:pt>
                <c:pt idx="162200">
                  <c:v>7.1406999999999998E-2</c:v>
                </c:pt>
                <c:pt idx="162201">
                  <c:v>7.0442099999999994E-2</c:v>
                </c:pt>
                <c:pt idx="162202">
                  <c:v>6.9486599999999996E-2</c:v>
                </c:pt>
                <c:pt idx="162203">
                  <c:v>6.8541000000000005E-2</c:v>
                </c:pt>
                <c:pt idx="162204">
                  <c:v>6.7606600000000003E-2</c:v>
                </c:pt>
                <c:pt idx="162205">
                  <c:v>6.6684599999999997E-2</c:v>
                </c:pt>
                <c:pt idx="162206">
                  <c:v>6.5775100000000003E-2</c:v>
                </c:pt>
                <c:pt idx="162207">
                  <c:v>6.4877799999999999E-2</c:v>
                </c:pt>
                <c:pt idx="162208">
                  <c:v>6.3992599999999997E-2</c:v>
                </c:pt>
                <c:pt idx="162209">
                  <c:v>6.3120300000000004E-2</c:v>
                </c:pt>
                <c:pt idx="162210">
                  <c:v>6.2261799999999999E-2</c:v>
                </c:pt>
                <c:pt idx="162211">
                  <c:v>6.1418E-2</c:v>
                </c:pt>
                <c:pt idx="162212">
                  <c:v>6.0589700000000003E-2</c:v>
                </c:pt>
                <c:pt idx="162213">
                  <c:v>5.9778100000000001E-2</c:v>
                </c:pt>
                <c:pt idx="162214">
                  <c:v>5.8984399999999999E-2</c:v>
                </c:pt>
                <c:pt idx="162215">
                  <c:v>5.8209900000000002E-2</c:v>
                </c:pt>
                <c:pt idx="162216">
                  <c:v>5.7456300000000002E-2</c:v>
                </c:pt>
                <c:pt idx="162217">
                  <c:v>5.6724299999999998E-2</c:v>
                </c:pt>
                <c:pt idx="162218">
                  <c:v>5.6014599999999998E-2</c:v>
                </c:pt>
                <c:pt idx="162219">
                  <c:v>5.5328099999999998E-2</c:v>
                </c:pt>
                <c:pt idx="162220">
                  <c:v>5.4665600000000002E-2</c:v>
                </c:pt>
                <c:pt idx="162221">
                  <c:v>5.4027600000000002E-2</c:v>
                </c:pt>
                <c:pt idx="162222">
                  <c:v>5.3414200000000002E-2</c:v>
                </c:pt>
                <c:pt idx="162223">
                  <c:v>5.2825700000000003E-2</c:v>
                </c:pt>
                <c:pt idx="162224">
                  <c:v>5.2261200000000001E-2</c:v>
                </c:pt>
                <c:pt idx="162225">
                  <c:v>5.1720000000000002E-2</c:v>
                </c:pt>
                <c:pt idx="162226">
                  <c:v>5.1202400000000002E-2</c:v>
                </c:pt>
                <c:pt idx="162227">
                  <c:v>5.0709400000000002E-2</c:v>
                </c:pt>
                <c:pt idx="162228">
                  <c:v>5.02424E-2</c:v>
                </c:pt>
                <c:pt idx="162229">
                  <c:v>4.9803100000000003E-2</c:v>
                </c:pt>
                <c:pt idx="162230">
                  <c:v>4.9393399999999997E-2</c:v>
                </c:pt>
                <c:pt idx="162231">
                  <c:v>4.9013899999999999E-2</c:v>
                </c:pt>
                <c:pt idx="162232">
                  <c:v>4.8663900000000003E-2</c:v>
                </c:pt>
                <c:pt idx="162233">
                  <c:v>4.8343200000000003E-2</c:v>
                </c:pt>
                <c:pt idx="162234">
                  <c:v>4.8052400000000002E-2</c:v>
                </c:pt>
                <c:pt idx="162235">
                  <c:v>4.7793099999999998E-2</c:v>
                </c:pt>
                <c:pt idx="162236">
                  <c:v>4.7566700000000003E-2</c:v>
                </c:pt>
                <c:pt idx="162237">
                  <c:v>4.7373800000000001E-2</c:v>
                </c:pt>
                <c:pt idx="162238">
                  <c:v>4.7214399999999997E-2</c:v>
                </c:pt>
                <c:pt idx="162239">
                  <c:v>4.7089199999999998E-2</c:v>
                </c:pt>
                <c:pt idx="162240">
                  <c:v>4.6998999999999999E-2</c:v>
                </c:pt>
                <c:pt idx="162241">
                  <c:v>4.6943499999999999E-2</c:v>
                </c:pt>
                <c:pt idx="162242">
                  <c:v>4.69218E-2</c:v>
                </c:pt>
                <c:pt idx="162243">
                  <c:v>4.6934099999999999E-2</c:v>
                </c:pt>
                <c:pt idx="162244">
                  <c:v>4.69814E-2</c:v>
                </c:pt>
                <c:pt idx="162245">
                  <c:v>4.7064399999999999E-2</c:v>
                </c:pt>
                <c:pt idx="162246">
                  <c:v>4.7182500000000002E-2</c:v>
                </c:pt>
                <c:pt idx="162247">
                  <c:v>4.73347E-2</c:v>
                </c:pt>
                <c:pt idx="162248">
                  <c:v>4.7520300000000001E-2</c:v>
                </c:pt>
                <c:pt idx="162249">
                  <c:v>4.7739499999999997E-2</c:v>
                </c:pt>
                <c:pt idx="162250">
                  <c:v>4.7993300000000003E-2</c:v>
                </c:pt>
                <c:pt idx="162251">
                  <c:v>4.8282600000000002E-2</c:v>
                </c:pt>
                <c:pt idx="162252">
                  <c:v>4.8607600000000001E-2</c:v>
                </c:pt>
                <c:pt idx="162253">
                  <c:v>4.8968699999999997E-2</c:v>
                </c:pt>
                <c:pt idx="162254">
                  <c:v>4.9366399999999998E-2</c:v>
                </c:pt>
                <c:pt idx="162255">
                  <c:v>4.9800700000000003E-2</c:v>
                </c:pt>
                <c:pt idx="162256">
                  <c:v>5.0271799999999998E-2</c:v>
                </c:pt>
                <c:pt idx="162257">
                  <c:v>5.0780100000000002E-2</c:v>
                </c:pt>
                <c:pt idx="162258">
                  <c:v>5.1325299999999997E-2</c:v>
                </c:pt>
                <c:pt idx="162259">
                  <c:v>5.1907200000000001E-2</c:v>
                </c:pt>
                <c:pt idx="162260">
                  <c:v>5.2525599999999999E-2</c:v>
                </c:pt>
                <c:pt idx="162261">
                  <c:v>5.3180400000000003E-2</c:v>
                </c:pt>
                <c:pt idx="162262">
                  <c:v>5.3871099999999998E-2</c:v>
                </c:pt>
                <c:pt idx="162263">
                  <c:v>5.4597899999999998E-2</c:v>
                </c:pt>
                <c:pt idx="162264">
                  <c:v>5.5360899999999998E-2</c:v>
                </c:pt>
                <c:pt idx="162265">
                  <c:v>5.61597E-2</c:v>
                </c:pt>
                <c:pt idx="162266">
                  <c:v>5.69934E-2</c:v>
                </c:pt>
                <c:pt idx="162267">
                  <c:v>5.7861200000000002E-2</c:v>
                </c:pt>
                <c:pt idx="162268">
                  <c:v>5.8762700000000001E-2</c:v>
                </c:pt>
                <c:pt idx="162269">
                  <c:v>5.9697800000000002E-2</c:v>
                </c:pt>
                <c:pt idx="162270">
                  <c:v>6.0666299999999999E-2</c:v>
                </c:pt>
                <c:pt idx="162271">
                  <c:v>6.1667899999999998E-2</c:v>
                </c:pt>
                <c:pt idx="162272">
                  <c:v>6.2701400000000004E-2</c:v>
                </c:pt>
                <c:pt idx="162273">
                  <c:v>6.37659E-2</c:v>
                </c:pt>
                <c:pt idx="162274">
                  <c:v>6.4861699999999994E-2</c:v>
                </c:pt>
                <c:pt idx="162275">
                  <c:v>6.5988500000000005E-2</c:v>
                </c:pt>
                <c:pt idx="162276">
                  <c:v>6.7144700000000002E-2</c:v>
                </c:pt>
                <c:pt idx="162277">
                  <c:v>6.8328E-2</c:v>
                </c:pt>
                <c:pt idx="162278">
                  <c:v>6.9536700000000007E-2</c:v>
                </c:pt>
                <c:pt idx="162279">
                  <c:v>7.07705E-2</c:v>
                </c:pt>
                <c:pt idx="162280">
                  <c:v>7.2029599999999999E-2</c:v>
                </c:pt>
                <c:pt idx="162281">
                  <c:v>7.3314299999999999E-2</c:v>
                </c:pt>
                <c:pt idx="162282">
                  <c:v>7.4623599999999998E-2</c:v>
                </c:pt>
                <c:pt idx="162283">
                  <c:v>7.5956300000000004E-2</c:v>
                </c:pt>
                <c:pt idx="162284">
                  <c:v>7.7311099999999994E-2</c:v>
                </c:pt>
                <c:pt idx="162285">
                  <c:v>7.8686699999999998E-2</c:v>
                </c:pt>
                <c:pt idx="162286">
                  <c:v>8.0081299999999994E-2</c:v>
                </c:pt>
                <c:pt idx="162287">
                  <c:v>8.1492999999999996E-2</c:v>
                </c:pt>
                <c:pt idx="162288">
                  <c:v>8.2920099999999997E-2</c:v>
                </c:pt>
                <c:pt idx="162289">
                  <c:v>8.4361800000000001E-2</c:v>
                </c:pt>
                <c:pt idx="162290">
                  <c:v>8.5818099999999994E-2</c:v>
                </c:pt>
                <c:pt idx="162291">
                  <c:v>8.7288599999999994E-2</c:v>
                </c:pt>
                <c:pt idx="162292">
                  <c:v>8.8771699999999995E-2</c:v>
                </c:pt>
                <c:pt idx="162293">
                  <c:v>9.0265999999999999E-2</c:v>
                </c:pt>
                <c:pt idx="162294">
                  <c:v>9.1770099999999993E-2</c:v>
                </c:pt>
                <c:pt idx="162295">
                  <c:v>9.3282799999999999E-2</c:v>
                </c:pt>
                <c:pt idx="162296">
                  <c:v>9.4801999999999997E-2</c:v>
                </c:pt>
                <c:pt idx="162297">
                  <c:v>9.6326099999999998E-2</c:v>
                </c:pt>
                <c:pt idx="162298">
                  <c:v>9.7854300000000005E-2</c:v>
                </c:pt>
                <c:pt idx="162299">
                  <c:v>9.9385500000000002E-2</c:v>
                </c:pt>
                <c:pt idx="162300">
                  <c:v>0.10091899999999999</c:v>
                </c:pt>
                <c:pt idx="162301">
                  <c:v>0.102451</c:v>
                </c:pt>
                <c:pt idx="162302">
                  <c:v>0.103982</c:v>
                </c:pt>
                <c:pt idx="162303">
                  <c:v>0.10551000000000001</c:v>
                </c:pt>
                <c:pt idx="162304">
                  <c:v>0.107032</c:v>
                </c:pt>
                <c:pt idx="162305">
                  <c:v>0.108547</c:v>
                </c:pt>
                <c:pt idx="162306">
                  <c:v>0.110054</c:v>
                </c:pt>
                <c:pt idx="162307">
                  <c:v>0.11155</c:v>
                </c:pt>
                <c:pt idx="162308">
                  <c:v>0.113035</c:v>
                </c:pt>
                <c:pt idx="162309">
                  <c:v>0.114505</c:v>
                </c:pt>
                <c:pt idx="162310">
                  <c:v>0.11595999999999999</c:v>
                </c:pt>
                <c:pt idx="162311">
                  <c:v>0.117398</c:v>
                </c:pt>
                <c:pt idx="162312">
                  <c:v>0.118816</c:v>
                </c:pt>
                <c:pt idx="162313">
                  <c:v>0.120213</c:v>
                </c:pt>
                <c:pt idx="162314">
                  <c:v>0.121587</c:v>
                </c:pt>
                <c:pt idx="162315">
                  <c:v>0.122937</c:v>
                </c:pt>
                <c:pt idx="162316">
                  <c:v>0.12426</c:v>
                </c:pt>
                <c:pt idx="162317">
                  <c:v>0.125554</c:v>
                </c:pt>
                <c:pt idx="162318">
                  <c:v>0.12681899999999999</c:v>
                </c:pt>
                <c:pt idx="162319">
                  <c:v>0.128054</c:v>
                </c:pt>
                <c:pt idx="162320">
                  <c:v>0.12925700000000001</c:v>
                </c:pt>
                <c:pt idx="162321">
                  <c:v>0.13042699999999999</c:v>
                </c:pt>
                <c:pt idx="162322">
                  <c:v>0.13156300000000001</c:v>
                </c:pt>
                <c:pt idx="162323">
                  <c:v>0.132661</c:v>
                </c:pt>
                <c:pt idx="162324">
                  <c:v>0.13372200000000001</c:v>
                </c:pt>
                <c:pt idx="162325">
                  <c:v>0.134743</c:v>
                </c:pt>
                <c:pt idx="162326">
                  <c:v>0.13572200000000001</c:v>
                </c:pt>
                <c:pt idx="162327">
                  <c:v>0.136659</c:v>
                </c:pt>
                <c:pt idx="162328">
                  <c:v>0.13755200000000001</c:v>
                </c:pt>
                <c:pt idx="162329">
                  <c:v>0.13839899999999999</c:v>
                </c:pt>
                <c:pt idx="162330">
                  <c:v>0.13919999999999999</c:v>
                </c:pt>
                <c:pt idx="162331">
                  <c:v>0.13995199999999999</c:v>
                </c:pt>
                <c:pt idx="162332">
                  <c:v>0.140656</c:v>
                </c:pt>
                <c:pt idx="162333">
                  <c:v>0.14130999999999999</c:v>
                </c:pt>
                <c:pt idx="162334">
                  <c:v>0.14191500000000001</c:v>
                </c:pt>
                <c:pt idx="162335">
                  <c:v>0.14247099999999999</c:v>
                </c:pt>
                <c:pt idx="162336">
                  <c:v>0.14297699999999999</c:v>
                </c:pt>
                <c:pt idx="162337">
                  <c:v>0.143431</c:v>
                </c:pt>
                <c:pt idx="162338">
                  <c:v>0.14383199999999999</c:v>
                </c:pt>
                <c:pt idx="162339">
                  <c:v>0.14418</c:v>
                </c:pt>
                <c:pt idx="162340">
                  <c:v>0.14447499999999999</c:v>
                </c:pt>
                <c:pt idx="162341">
                  <c:v>0.14471400000000001</c:v>
                </c:pt>
                <c:pt idx="162342">
                  <c:v>0.1449</c:v>
                </c:pt>
                <c:pt idx="162343">
                  <c:v>0.145033</c:v>
                </c:pt>
                <c:pt idx="162344">
                  <c:v>0.14511099999999999</c:v>
                </c:pt>
                <c:pt idx="162345">
                  <c:v>0.14513599999999999</c:v>
                </c:pt>
                <c:pt idx="162346">
                  <c:v>0.14510700000000001</c:v>
                </c:pt>
                <c:pt idx="162347">
                  <c:v>0.14502399999999999</c:v>
                </c:pt>
                <c:pt idx="162348">
                  <c:v>0.14488699999999999</c:v>
                </c:pt>
                <c:pt idx="162349">
                  <c:v>0.14469699999999999</c:v>
                </c:pt>
                <c:pt idx="162350">
                  <c:v>0.144454</c:v>
                </c:pt>
                <c:pt idx="162351">
                  <c:v>0.14415700000000001</c:v>
                </c:pt>
                <c:pt idx="162352">
                  <c:v>0.14380699999999999</c:v>
                </c:pt>
                <c:pt idx="162353">
                  <c:v>0.143405</c:v>
                </c:pt>
                <c:pt idx="162354">
                  <c:v>0.142953</c:v>
                </c:pt>
                <c:pt idx="162355">
                  <c:v>0.14245099999999999</c:v>
                </c:pt>
                <c:pt idx="162356">
                  <c:v>0.1419</c:v>
                </c:pt>
                <c:pt idx="162357">
                  <c:v>0.14129900000000001</c:v>
                </c:pt>
                <c:pt idx="162358">
                  <c:v>0.140649</c:v>
                </c:pt>
                <c:pt idx="162359">
                  <c:v>0.13995099999999999</c:v>
                </c:pt>
                <c:pt idx="162360">
                  <c:v>0.139206</c:v>
                </c:pt>
                <c:pt idx="162361">
                  <c:v>0.13841800000000001</c:v>
                </c:pt>
                <c:pt idx="162362">
                  <c:v>0.13758500000000001</c:v>
                </c:pt>
                <c:pt idx="162363">
                  <c:v>0.13671</c:v>
                </c:pt>
                <c:pt idx="162364">
                  <c:v>0.135794</c:v>
                </c:pt>
                <c:pt idx="162365">
                  <c:v>0.13483800000000001</c:v>
                </c:pt>
                <c:pt idx="162366">
                  <c:v>0.13384399999999999</c:v>
                </c:pt>
                <c:pt idx="162367">
                  <c:v>0.13281599999999999</c:v>
                </c:pt>
                <c:pt idx="162368">
                  <c:v>0.13175300000000001</c:v>
                </c:pt>
                <c:pt idx="162369">
                  <c:v>0.130659</c:v>
                </c:pt>
                <c:pt idx="162370">
                  <c:v>0.12953600000000001</c:v>
                </c:pt>
                <c:pt idx="162371">
                  <c:v>0.128385</c:v>
                </c:pt>
                <c:pt idx="162372">
                  <c:v>0.12720799999999999</c:v>
                </c:pt>
                <c:pt idx="162373">
                  <c:v>0.12600800000000001</c:v>
                </c:pt>
                <c:pt idx="162374">
                  <c:v>0.12478599999999999</c:v>
                </c:pt>
                <c:pt idx="162375">
                  <c:v>0.123544</c:v>
                </c:pt>
                <c:pt idx="162376">
                  <c:v>0.122281</c:v>
                </c:pt>
                <c:pt idx="162377">
                  <c:v>0.121001</c:v>
                </c:pt>
                <c:pt idx="162378">
                  <c:v>0.11970500000000001</c:v>
                </c:pt>
                <c:pt idx="162379">
                  <c:v>0.118395</c:v>
                </c:pt>
                <c:pt idx="162380">
                  <c:v>0.117074</c:v>
                </c:pt>
                <c:pt idx="162381">
                  <c:v>0.115743</c:v>
                </c:pt>
                <c:pt idx="162382">
                  <c:v>0.11440699999999999</c:v>
                </c:pt>
                <c:pt idx="162383">
                  <c:v>0.113065</c:v>
                </c:pt>
                <c:pt idx="162384">
                  <c:v>0.11172</c:v>
                </c:pt>
                <c:pt idx="162385">
                  <c:v>0.110372</c:v>
                </c:pt>
                <c:pt idx="162386">
                  <c:v>0.109025</c:v>
                </c:pt>
                <c:pt idx="162387">
                  <c:v>0.107678</c:v>
                </c:pt>
                <c:pt idx="162388">
                  <c:v>0.106336</c:v>
                </c:pt>
                <c:pt idx="162389">
                  <c:v>0.104999</c:v>
                </c:pt>
                <c:pt idx="162390">
                  <c:v>0.10367</c:v>
                </c:pt>
                <c:pt idx="162391">
                  <c:v>0.102351</c:v>
                </c:pt>
                <c:pt idx="162392">
                  <c:v>0.101045</c:v>
                </c:pt>
                <c:pt idx="162393">
                  <c:v>9.9751199999999998E-2</c:v>
                </c:pt>
                <c:pt idx="162394">
                  <c:v>9.8472100000000007E-2</c:v>
                </c:pt>
                <c:pt idx="162395">
                  <c:v>9.7208900000000001E-2</c:v>
                </c:pt>
                <c:pt idx="162396">
                  <c:v>9.5963499999999993E-2</c:v>
                </c:pt>
                <c:pt idx="162397">
                  <c:v>9.4737500000000002E-2</c:v>
                </c:pt>
                <c:pt idx="162398">
                  <c:v>9.3532599999999994E-2</c:v>
                </c:pt>
                <c:pt idx="162399">
                  <c:v>9.2350299999999996E-2</c:v>
                </c:pt>
                <c:pt idx="162400">
                  <c:v>9.1192300000000004E-2</c:v>
                </c:pt>
                <c:pt idx="162401">
                  <c:v>9.0059899999999998E-2</c:v>
                </c:pt>
                <c:pt idx="162402">
                  <c:v>8.8954599999999995E-2</c:v>
                </c:pt>
                <c:pt idx="162403">
                  <c:v>8.7877999999999998E-2</c:v>
                </c:pt>
                <c:pt idx="162404">
                  <c:v>8.6831500000000006E-2</c:v>
                </c:pt>
                <c:pt idx="162405">
                  <c:v>8.5815600000000006E-2</c:v>
                </c:pt>
                <c:pt idx="162406">
                  <c:v>8.4831299999999998E-2</c:v>
                </c:pt>
                <c:pt idx="162407">
                  <c:v>8.3880300000000005E-2</c:v>
                </c:pt>
                <c:pt idx="162408">
                  <c:v>8.2964300000000005E-2</c:v>
                </c:pt>
                <c:pt idx="162409">
                  <c:v>8.2085000000000005E-2</c:v>
                </c:pt>
                <c:pt idx="162410">
                  <c:v>8.1243099999999999E-2</c:v>
                </c:pt>
                <c:pt idx="162411">
                  <c:v>8.04396E-2</c:v>
                </c:pt>
                <c:pt idx="162412">
                  <c:v>7.9675200000000002E-2</c:v>
                </c:pt>
                <c:pt idx="162413">
                  <c:v>7.8950500000000007E-2</c:v>
                </c:pt>
                <c:pt idx="162414">
                  <c:v>7.8265899999999999E-2</c:v>
                </c:pt>
                <c:pt idx="162415">
                  <c:v>7.7621099999999998E-2</c:v>
                </c:pt>
                <c:pt idx="162416">
                  <c:v>7.7016600000000005E-2</c:v>
                </c:pt>
                <c:pt idx="162417">
                  <c:v>7.6453400000000005E-2</c:v>
                </c:pt>
                <c:pt idx="162418">
                  <c:v>7.5932799999999995E-2</c:v>
                </c:pt>
                <c:pt idx="162419">
                  <c:v>7.5455499999999995E-2</c:v>
                </c:pt>
                <c:pt idx="162420">
                  <c:v>7.5021599999999994E-2</c:v>
                </c:pt>
                <c:pt idx="162421">
                  <c:v>7.4631500000000003E-2</c:v>
                </c:pt>
                <c:pt idx="162422">
                  <c:v>7.4285799999999999E-2</c:v>
                </c:pt>
                <c:pt idx="162423">
                  <c:v>7.3984800000000003E-2</c:v>
                </c:pt>
                <c:pt idx="162424">
                  <c:v>7.3728600000000005E-2</c:v>
                </c:pt>
                <c:pt idx="162425">
                  <c:v>7.3516899999999996E-2</c:v>
                </c:pt>
                <c:pt idx="162426">
                  <c:v>7.3349700000000004E-2</c:v>
                </c:pt>
                <c:pt idx="162427">
                  <c:v>7.3226700000000006E-2</c:v>
                </c:pt>
                <c:pt idx="162428">
                  <c:v>7.3147799999999999E-2</c:v>
                </c:pt>
                <c:pt idx="162429">
                  <c:v>7.3112200000000002E-2</c:v>
                </c:pt>
                <c:pt idx="162430">
                  <c:v>7.3119699999999996E-2</c:v>
                </c:pt>
                <c:pt idx="162431">
                  <c:v>7.3170499999999999E-2</c:v>
                </c:pt>
                <c:pt idx="162432">
                  <c:v>7.3264800000000005E-2</c:v>
                </c:pt>
                <c:pt idx="162433">
                  <c:v>7.3402300000000004E-2</c:v>
                </c:pt>
                <c:pt idx="162434">
                  <c:v>7.3582300000000003E-2</c:v>
                </c:pt>
                <c:pt idx="162435">
                  <c:v>7.38037E-2</c:v>
                </c:pt>
                <c:pt idx="162436">
                  <c:v>7.4064699999999997E-2</c:v>
                </c:pt>
                <c:pt idx="162437">
                  <c:v>7.4364399999999997E-2</c:v>
                </c:pt>
                <c:pt idx="162438">
                  <c:v>7.4701799999999999E-2</c:v>
                </c:pt>
                <c:pt idx="162439">
                  <c:v>7.5076199999999996E-2</c:v>
                </c:pt>
                <c:pt idx="162440">
                  <c:v>7.5486800000000007E-2</c:v>
                </c:pt>
                <c:pt idx="162441">
                  <c:v>7.5933600000000004E-2</c:v>
                </c:pt>
                <c:pt idx="162442">
                  <c:v>7.6415300000000005E-2</c:v>
                </c:pt>
                <c:pt idx="162443">
                  <c:v>7.6929899999999996E-2</c:v>
                </c:pt>
                <c:pt idx="162444">
                  <c:v>7.7475199999999994E-2</c:v>
                </c:pt>
                <c:pt idx="162445">
                  <c:v>7.8050099999999997E-2</c:v>
                </c:pt>
                <c:pt idx="162446">
                  <c:v>7.8653899999999999E-2</c:v>
                </c:pt>
                <c:pt idx="162447">
                  <c:v>7.9285700000000001E-2</c:v>
                </c:pt>
                <c:pt idx="162448">
                  <c:v>7.9944399999999999E-2</c:v>
                </c:pt>
                <c:pt idx="162449">
                  <c:v>8.0629099999999995E-2</c:v>
                </c:pt>
                <c:pt idx="162450">
                  <c:v>8.1338599999999997E-2</c:v>
                </c:pt>
                <c:pt idx="162451">
                  <c:v>8.2071599999999995E-2</c:v>
                </c:pt>
                <c:pt idx="162452">
                  <c:v>8.2826300000000005E-2</c:v>
                </c:pt>
                <c:pt idx="162453">
                  <c:v>8.3601099999999998E-2</c:v>
                </c:pt>
                <c:pt idx="162454">
                  <c:v>8.4394700000000003E-2</c:v>
                </c:pt>
                <c:pt idx="162455">
                  <c:v>8.5206500000000004E-2</c:v>
                </c:pt>
                <c:pt idx="162456">
                  <c:v>8.6036199999999993E-2</c:v>
                </c:pt>
                <c:pt idx="162457">
                  <c:v>8.6884000000000003E-2</c:v>
                </c:pt>
                <c:pt idx="162458">
                  <c:v>8.7749199999999999E-2</c:v>
                </c:pt>
                <c:pt idx="162459">
                  <c:v>8.8628200000000004E-2</c:v>
                </c:pt>
                <c:pt idx="162460">
                  <c:v>8.9517399999999997E-2</c:v>
                </c:pt>
                <c:pt idx="162461">
                  <c:v>9.0414599999999998E-2</c:v>
                </c:pt>
                <c:pt idx="162462">
                  <c:v>9.1317700000000002E-2</c:v>
                </c:pt>
                <c:pt idx="162463">
                  <c:v>9.2224200000000006E-2</c:v>
                </c:pt>
                <c:pt idx="162464">
                  <c:v>9.3131900000000004E-2</c:v>
                </c:pt>
                <c:pt idx="162465">
                  <c:v>9.4038899999999995E-2</c:v>
                </c:pt>
                <c:pt idx="162466">
                  <c:v>9.4943600000000003E-2</c:v>
                </c:pt>
                <c:pt idx="162467">
                  <c:v>9.5843700000000004E-2</c:v>
                </c:pt>
                <c:pt idx="162468">
                  <c:v>9.6737199999999995E-2</c:v>
                </c:pt>
                <c:pt idx="162469">
                  <c:v>9.7622200000000006E-2</c:v>
                </c:pt>
                <c:pt idx="162470">
                  <c:v>9.8496700000000006E-2</c:v>
                </c:pt>
                <c:pt idx="162471">
                  <c:v>9.9358299999999997E-2</c:v>
                </c:pt>
                <c:pt idx="162472">
                  <c:v>0.100204</c:v>
                </c:pt>
                <c:pt idx="162473">
                  <c:v>0.101033</c:v>
                </c:pt>
                <c:pt idx="162474">
                  <c:v>0.101843</c:v>
                </c:pt>
                <c:pt idx="162475">
                  <c:v>0.102632</c:v>
                </c:pt>
                <c:pt idx="162476">
                  <c:v>0.10340000000000001</c:v>
                </c:pt>
                <c:pt idx="162477">
                  <c:v>0.104144</c:v>
                </c:pt>
                <c:pt idx="162478">
                  <c:v>0.104864</c:v>
                </c:pt>
                <c:pt idx="162479">
                  <c:v>0.105557</c:v>
                </c:pt>
                <c:pt idx="162480">
                  <c:v>0.106223</c:v>
                </c:pt>
                <c:pt idx="162481">
                  <c:v>0.10686</c:v>
                </c:pt>
                <c:pt idx="162482">
                  <c:v>0.10746600000000001</c:v>
                </c:pt>
                <c:pt idx="162483">
                  <c:v>0.108039</c:v>
                </c:pt>
                <c:pt idx="162484">
                  <c:v>0.10857799999999999</c:v>
                </c:pt>
                <c:pt idx="162485">
                  <c:v>0.109081</c:v>
                </c:pt>
                <c:pt idx="162486">
                  <c:v>0.10954800000000001</c:v>
                </c:pt>
                <c:pt idx="162487">
                  <c:v>0.109975</c:v>
                </c:pt>
                <c:pt idx="162488">
                  <c:v>0.110363</c:v>
                </c:pt>
                <c:pt idx="162489">
                  <c:v>0.110709</c:v>
                </c:pt>
                <c:pt idx="162490">
                  <c:v>0.111013</c:v>
                </c:pt>
                <c:pt idx="162491">
                  <c:v>0.111273</c:v>
                </c:pt>
                <c:pt idx="162492">
                  <c:v>0.111488</c:v>
                </c:pt>
                <c:pt idx="162493">
                  <c:v>0.11165799999999999</c:v>
                </c:pt>
                <c:pt idx="162494">
                  <c:v>0.11178100000000001</c:v>
                </c:pt>
                <c:pt idx="162495">
                  <c:v>0.111856</c:v>
                </c:pt>
                <c:pt idx="162496">
                  <c:v>0.111882</c:v>
                </c:pt>
                <c:pt idx="162497">
                  <c:v>0.11186</c:v>
                </c:pt>
                <c:pt idx="162498">
                  <c:v>0.111788</c:v>
                </c:pt>
                <c:pt idx="162499">
                  <c:v>0.111667</c:v>
                </c:pt>
                <c:pt idx="162500">
                  <c:v>0.111496</c:v>
                </c:pt>
                <c:pt idx="162501">
                  <c:v>0.111275</c:v>
                </c:pt>
                <c:pt idx="162502">
                  <c:v>0.11100500000000001</c:v>
                </c:pt>
                <c:pt idx="162503">
                  <c:v>0.110683</c:v>
                </c:pt>
                <c:pt idx="162504">
                  <c:v>0.11031100000000001</c:v>
                </c:pt>
                <c:pt idx="162505">
                  <c:v>0.109889</c:v>
                </c:pt>
                <c:pt idx="162506">
                  <c:v>0.109418</c:v>
                </c:pt>
                <c:pt idx="162507">
                  <c:v>0.10889799999999999</c:v>
                </c:pt>
                <c:pt idx="162508">
                  <c:v>0.10833</c:v>
                </c:pt>
                <c:pt idx="162509">
                  <c:v>0.10771500000000001</c:v>
                </c:pt>
                <c:pt idx="162510">
                  <c:v>0.107054</c:v>
                </c:pt>
                <c:pt idx="162511">
                  <c:v>0.106348</c:v>
                </c:pt>
                <c:pt idx="162512">
                  <c:v>0.105597</c:v>
                </c:pt>
                <c:pt idx="162513">
                  <c:v>0.10480299999999999</c:v>
                </c:pt>
                <c:pt idx="162514">
                  <c:v>0.103967</c:v>
                </c:pt>
                <c:pt idx="162515">
                  <c:v>0.103089</c:v>
                </c:pt>
                <c:pt idx="162516">
                  <c:v>0.102172</c:v>
                </c:pt>
                <c:pt idx="162517">
                  <c:v>0.101215</c:v>
                </c:pt>
                <c:pt idx="162518">
                  <c:v>0.10022200000000001</c:v>
                </c:pt>
                <c:pt idx="162519">
                  <c:v>9.9194199999999996E-2</c:v>
                </c:pt>
                <c:pt idx="162520">
                  <c:v>9.8133499999999999E-2</c:v>
                </c:pt>
                <c:pt idx="162521">
                  <c:v>9.70419E-2</c:v>
                </c:pt>
                <c:pt idx="162522">
                  <c:v>9.5921599999999996E-2</c:v>
                </c:pt>
                <c:pt idx="162523">
                  <c:v>9.4774399999999995E-2</c:v>
                </c:pt>
                <c:pt idx="162524">
                  <c:v>9.3602000000000005E-2</c:v>
                </c:pt>
                <c:pt idx="162525">
                  <c:v>9.2406299999999997E-2</c:v>
                </c:pt>
                <c:pt idx="162526">
                  <c:v>9.1189800000000001E-2</c:v>
                </c:pt>
                <c:pt idx="162527">
                  <c:v>8.9955199999999999E-2</c:v>
                </c:pt>
                <c:pt idx="162528">
                  <c:v>8.8705599999999996E-2</c:v>
                </c:pt>
                <c:pt idx="162529">
                  <c:v>8.7443999999999994E-2</c:v>
                </c:pt>
                <c:pt idx="162530">
                  <c:v>8.6172100000000001E-2</c:v>
                </c:pt>
                <c:pt idx="162531">
                  <c:v>8.4891300000000003E-2</c:v>
                </c:pt>
                <c:pt idx="162532">
                  <c:v>8.3603499999999997E-2</c:v>
                </c:pt>
                <c:pt idx="162533">
                  <c:v>8.2311400000000007E-2</c:v>
                </c:pt>
                <c:pt idx="162534">
                  <c:v>8.1018000000000007E-2</c:v>
                </c:pt>
                <c:pt idx="162535">
                  <c:v>7.9725900000000002E-2</c:v>
                </c:pt>
                <c:pt idx="162536">
                  <c:v>7.8437400000000004E-2</c:v>
                </c:pt>
                <c:pt idx="162537">
                  <c:v>7.7155100000000004E-2</c:v>
                </c:pt>
                <c:pt idx="162538">
                  <c:v>7.5881699999999996E-2</c:v>
                </c:pt>
                <c:pt idx="162539">
                  <c:v>7.4619500000000005E-2</c:v>
                </c:pt>
                <c:pt idx="162540">
                  <c:v>7.33708E-2</c:v>
                </c:pt>
                <c:pt idx="162541">
                  <c:v>7.2137400000000004E-2</c:v>
                </c:pt>
                <c:pt idx="162542">
                  <c:v>7.0922200000000005E-2</c:v>
                </c:pt>
                <c:pt idx="162543">
                  <c:v>6.9728700000000005E-2</c:v>
                </c:pt>
                <c:pt idx="162544">
                  <c:v>6.8561200000000003E-2</c:v>
                </c:pt>
                <c:pt idx="162545">
                  <c:v>6.7423700000000003E-2</c:v>
                </c:pt>
                <c:pt idx="162546">
                  <c:v>6.6317000000000001E-2</c:v>
                </c:pt>
                <c:pt idx="162547">
                  <c:v>6.5240599999999996E-2</c:v>
                </c:pt>
                <c:pt idx="162548">
                  <c:v>6.4196199999999995E-2</c:v>
                </c:pt>
                <c:pt idx="162549">
                  <c:v>6.3186199999999998E-2</c:v>
                </c:pt>
                <c:pt idx="162550">
                  <c:v>6.2212499999999997E-2</c:v>
                </c:pt>
                <c:pt idx="162551">
                  <c:v>6.1276299999999999E-2</c:v>
                </c:pt>
                <c:pt idx="162552">
                  <c:v>6.0378899999999999E-2</c:v>
                </c:pt>
                <c:pt idx="162553">
                  <c:v>5.9522199999999997E-2</c:v>
                </c:pt>
                <c:pt idx="162554">
                  <c:v>5.87079E-2</c:v>
                </c:pt>
                <c:pt idx="162555">
                  <c:v>5.7937299999999997E-2</c:v>
                </c:pt>
                <c:pt idx="162556">
                  <c:v>5.72113E-2</c:v>
                </c:pt>
                <c:pt idx="162557">
                  <c:v>5.65306E-2</c:v>
                </c:pt>
                <c:pt idx="162558">
                  <c:v>5.58957E-2</c:v>
                </c:pt>
                <c:pt idx="162559">
                  <c:v>5.5307000000000002E-2</c:v>
                </c:pt>
                <c:pt idx="162560">
                  <c:v>5.4765300000000003E-2</c:v>
                </c:pt>
                <c:pt idx="162561">
                  <c:v>5.4271699999999999E-2</c:v>
                </c:pt>
                <c:pt idx="162562">
                  <c:v>5.3827600000000003E-2</c:v>
                </c:pt>
                <c:pt idx="162563">
                  <c:v>5.3433500000000002E-2</c:v>
                </c:pt>
                <c:pt idx="162564">
                  <c:v>5.3089699999999997E-2</c:v>
                </c:pt>
                <c:pt idx="162565">
                  <c:v>5.2796999999999997E-2</c:v>
                </c:pt>
                <c:pt idx="162566">
                  <c:v>5.2556199999999997E-2</c:v>
                </c:pt>
                <c:pt idx="162567">
                  <c:v>5.2368199999999997E-2</c:v>
                </c:pt>
                <c:pt idx="162568">
                  <c:v>5.2233500000000002E-2</c:v>
                </c:pt>
                <c:pt idx="162569">
                  <c:v>5.2151999999999997E-2</c:v>
                </c:pt>
                <c:pt idx="162570">
                  <c:v>5.2123299999999997E-2</c:v>
                </c:pt>
                <c:pt idx="162571">
                  <c:v>5.2147300000000001E-2</c:v>
                </c:pt>
                <c:pt idx="162572">
                  <c:v>5.2223499999999999E-2</c:v>
                </c:pt>
                <c:pt idx="162573">
                  <c:v>5.2351099999999998E-2</c:v>
                </c:pt>
                <c:pt idx="162574">
                  <c:v>5.2529300000000001E-2</c:v>
                </c:pt>
                <c:pt idx="162575">
                  <c:v>5.2756999999999998E-2</c:v>
                </c:pt>
                <c:pt idx="162576">
                  <c:v>5.3033400000000001E-2</c:v>
                </c:pt>
                <c:pt idx="162577">
                  <c:v>5.3357500000000002E-2</c:v>
                </c:pt>
                <c:pt idx="162578">
                  <c:v>5.3728499999999998E-2</c:v>
                </c:pt>
                <c:pt idx="162579">
                  <c:v>5.4145499999999999E-2</c:v>
                </c:pt>
                <c:pt idx="162580">
                  <c:v>5.46069E-2</c:v>
                </c:pt>
                <c:pt idx="162581">
                  <c:v>5.5110800000000001E-2</c:v>
                </c:pt>
                <c:pt idx="162582">
                  <c:v>5.5655499999999997E-2</c:v>
                </c:pt>
                <c:pt idx="162583">
                  <c:v>5.6239499999999998E-2</c:v>
                </c:pt>
                <c:pt idx="162584">
                  <c:v>5.6861000000000002E-2</c:v>
                </c:pt>
                <c:pt idx="162585">
                  <c:v>5.7518399999999997E-2</c:v>
                </c:pt>
                <c:pt idx="162586">
                  <c:v>5.8209799999999999E-2</c:v>
                </c:pt>
                <c:pt idx="162587">
                  <c:v>5.8933399999999997E-2</c:v>
                </c:pt>
                <c:pt idx="162588">
                  <c:v>5.9687299999999999E-2</c:v>
                </c:pt>
                <c:pt idx="162589">
                  <c:v>6.0469799999999997E-2</c:v>
                </c:pt>
                <c:pt idx="162590">
                  <c:v>6.1279E-2</c:v>
                </c:pt>
                <c:pt idx="162591">
                  <c:v>6.2113000000000002E-2</c:v>
                </c:pt>
                <c:pt idx="162592">
                  <c:v>6.2969200000000003E-2</c:v>
                </c:pt>
                <c:pt idx="162593">
                  <c:v>6.3845600000000002E-2</c:v>
                </c:pt>
                <c:pt idx="162594">
                  <c:v>6.4740199999999998E-2</c:v>
                </c:pt>
                <c:pt idx="162595">
                  <c:v>6.5651699999999993E-2</c:v>
                </c:pt>
                <c:pt idx="162596">
                  <c:v>6.6577999999999998E-2</c:v>
                </c:pt>
                <c:pt idx="162597">
                  <c:v>6.7517199999999999E-2</c:v>
                </c:pt>
                <c:pt idx="162598">
                  <c:v>6.8466600000000002E-2</c:v>
                </c:pt>
                <c:pt idx="162599">
                  <c:v>6.9423499999999999E-2</c:v>
                </c:pt>
                <c:pt idx="162600">
                  <c:v>7.03849E-2</c:v>
                </c:pt>
                <c:pt idx="162601">
                  <c:v>7.1348200000000001E-2</c:v>
                </c:pt>
                <c:pt idx="162602">
                  <c:v>7.2310600000000003E-2</c:v>
                </c:pt>
                <c:pt idx="162603">
                  <c:v>7.3269600000000004E-2</c:v>
                </c:pt>
                <c:pt idx="162604">
                  <c:v>7.42226E-2</c:v>
                </c:pt>
                <c:pt idx="162605">
                  <c:v>7.5167300000000006E-2</c:v>
                </c:pt>
                <c:pt idx="162606">
                  <c:v>7.61014E-2</c:v>
                </c:pt>
                <c:pt idx="162607">
                  <c:v>7.7022499999999994E-2</c:v>
                </c:pt>
                <c:pt idx="162608">
                  <c:v>7.7928200000000003E-2</c:v>
                </c:pt>
                <c:pt idx="162609">
                  <c:v>7.8815499999999997E-2</c:v>
                </c:pt>
                <c:pt idx="162610">
                  <c:v>7.9681500000000002E-2</c:v>
                </c:pt>
                <c:pt idx="162611">
                  <c:v>8.0524100000000001E-2</c:v>
                </c:pt>
                <c:pt idx="162612">
                  <c:v>8.1340899999999994E-2</c:v>
                </c:pt>
                <c:pt idx="162613">
                  <c:v>8.21302E-2</c:v>
                </c:pt>
                <c:pt idx="162614">
                  <c:v>8.2890199999999997E-2</c:v>
                </c:pt>
                <c:pt idx="162615">
                  <c:v>8.3619200000000005E-2</c:v>
                </c:pt>
                <c:pt idx="162616">
                  <c:v>8.4315600000000004E-2</c:v>
                </c:pt>
                <c:pt idx="162617">
                  <c:v>8.4976899999999994E-2</c:v>
                </c:pt>
                <c:pt idx="162618">
                  <c:v>8.5600599999999999E-2</c:v>
                </c:pt>
                <c:pt idx="162619">
                  <c:v>8.6183999999999997E-2</c:v>
                </c:pt>
                <c:pt idx="162620">
                  <c:v>8.6724599999999999E-2</c:v>
                </c:pt>
                <c:pt idx="162621">
                  <c:v>8.7220800000000001E-2</c:v>
                </c:pt>
                <c:pt idx="162622">
                  <c:v>8.7670700000000004E-2</c:v>
                </c:pt>
                <c:pt idx="162623">
                  <c:v>8.8072399999999995E-2</c:v>
                </c:pt>
                <c:pt idx="162624">
                  <c:v>8.8424000000000003E-2</c:v>
                </c:pt>
                <c:pt idx="162625">
                  <c:v>8.8724200000000003E-2</c:v>
                </c:pt>
                <c:pt idx="162626">
                  <c:v>8.8971400000000006E-2</c:v>
                </c:pt>
                <c:pt idx="162627">
                  <c:v>8.9163900000000004E-2</c:v>
                </c:pt>
                <c:pt idx="162628">
                  <c:v>8.9300299999999999E-2</c:v>
                </c:pt>
                <c:pt idx="162629">
                  <c:v>8.9379500000000001E-2</c:v>
                </c:pt>
                <c:pt idx="162630">
                  <c:v>8.9400300000000002E-2</c:v>
                </c:pt>
                <c:pt idx="162631">
                  <c:v>8.9361499999999996E-2</c:v>
                </c:pt>
                <c:pt idx="162632">
                  <c:v>8.9262300000000003E-2</c:v>
                </c:pt>
                <c:pt idx="162633">
                  <c:v>8.9102000000000001E-2</c:v>
                </c:pt>
                <c:pt idx="162634">
                  <c:v>8.8879799999999995E-2</c:v>
                </c:pt>
                <c:pt idx="162635">
                  <c:v>8.8595199999999999E-2</c:v>
                </c:pt>
                <c:pt idx="162636">
                  <c:v>8.8248199999999999E-2</c:v>
                </c:pt>
                <c:pt idx="162637">
                  <c:v>8.7838299999999994E-2</c:v>
                </c:pt>
                <c:pt idx="162638">
                  <c:v>8.7365300000000007E-2</c:v>
                </c:pt>
                <c:pt idx="162639">
                  <c:v>8.6828900000000001E-2</c:v>
                </c:pt>
                <c:pt idx="162640">
                  <c:v>8.6228700000000005E-2</c:v>
                </c:pt>
                <c:pt idx="162641">
                  <c:v>8.5564799999999996E-2</c:v>
                </c:pt>
                <c:pt idx="162642">
                  <c:v>8.4837800000000005E-2</c:v>
                </c:pt>
                <c:pt idx="162643">
                  <c:v>8.4048600000000001E-2</c:v>
                </c:pt>
                <c:pt idx="162644">
                  <c:v>8.3197599999999997E-2</c:v>
                </c:pt>
                <c:pt idx="162645">
                  <c:v>8.2284999999999997E-2</c:v>
                </c:pt>
                <c:pt idx="162646">
                  <c:v>8.1311400000000006E-2</c:v>
                </c:pt>
                <c:pt idx="162647">
                  <c:v>8.0277899999999999E-2</c:v>
                </c:pt>
                <c:pt idx="162648">
                  <c:v>7.9186000000000006E-2</c:v>
                </c:pt>
                <c:pt idx="162649">
                  <c:v>7.8036999999999995E-2</c:v>
                </c:pt>
                <c:pt idx="162650">
                  <c:v>7.6831899999999995E-2</c:v>
                </c:pt>
                <c:pt idx="162651">
                  <c:v>7.5572100000000003E-2</c:v>
                </c:pt>
                <c:pt idx="162652">
                  <c:v>7.4259099999999995E-2</c:v>
                </c:pt>
                <c:pt idx="162653">
                  <c:v>7.2894E-2</c:v>
                </c:pt>
                <c:pt idx="162654">
                  <c:v>7.14785E-2</c:v>
                </c:pt>
                <c:pt idx="162655">
                  <c:v>7.0014800000000002E-2</c:v>
                </c:pt>
                <c:pt idx="162656">
                  <c:v>6.8505200000000002E-2</c:v>
                </c:pt>
                <c:pt idx="162657">
                  <c:v>6.6951700000000003E-2</c:v>
                </c:pt>
                <c:pt idx="162658">
                  <c:v>6.5356300000000006E-2</c:v>
                </c:pt>
                <c:pt idx="162659">
                  <c:v>6.3721299999999995E-2</c:v>
                </c:pt>
                <c:pt idx="162660">
                  <c:v>6.2049100000000003E-2</c:v>
                </c:pt>
                <c:pt idx="162661">
                  <c:v>6.0342E-2</c:v>
                </c:pt>
                <c:pt idx="162662">
                  <c:v>5.8602300000000003E-2</c:v>
                </c:pt>
                <c:pt idx="162663">
                  <c:v>5.6832500000000001E-2</c:v>
                </c:pt>
                <c:pt idx="162664">
                  <c:v>5.5034899999999998E-2</c:v>
                </c:pt>
                <c:pt idx="162665">
                  <c:v>5.3211899999999999E-2</c:v>
                </c:pt>
                <c:pt idx="162666">
                  <c:v>5.1367000000000003E-2</c:v>
                </c:pt>
                <c:pt idx="162667">
                  <c:v>4.9503400000000003E-2</c:v>
                </c:pt>
                <c:pt idx="162668">
                  <c:v>4.7623600000000002E-2</c:v>
                </c:pt>
                <c:pt idx="162669">
                  <c:v>4.5729699999999998E-2</c:v>
                </c:pt>
                <c:pt idx="162670">
                  <c:v>4.3825000000000003E-2</c:v>
                </c:pt>
                <c:pt idx="162671">
                  <c:v>4.1912699999999997E-2</c:v>
                </c:pt>
                <c:pt idx="162672">
                  <c:v>3.9996299999999999E-2</c:v>
                </c:pt>
                <c:pt idx="162673">
                  <c:v>3.80787E-2</c:v>
                </c:pt>
                <c:pt idx="162674">
                  <c:v>3.6163099999999997E-2</c:v>
                </c:pt>
                <c:pt idx="162675">
                  <c:v>3.4252999999999999E-2</c:v>
                </c:pt>
                <c:pt idx="162676">
                  <c:v>3.2351499999999998E-2</c:v>
                </c:pt>
                <c:pt idx="162677">
                  <c:v>3.0461599999999998E-2</c:v>
                </c:pt>
                <c:pt idx="162678">
                  <c:v>2.8585800000000001E-2</c:v>
                </c:pt>
                <c:pt idx="162679">
                  <c:v>2.6727299999999999E-2</c:v>
                </c:pt>
                <c:pt idx="162680">
                  <c:v>2.4889600000000001E-2</c:v>
                </c:pt>
                <c:pt idx="162681">
                  <c:v>2.3077299999999999E-2</c:v>
                </c:pt>
                <c:pt idx="162682">
                  <c:v>2.1294899999999999E-2</c:v>
                </c:pt>
                <c:pt idx="162683">
                  <c:v>1.9546399999999998E-2</c:v>
                </c:pt>
                <c:pt idx="162684">
                  <c:v>1.7833000000000002E-2</c:v>
                </c:pt>
                <c:pt idx="162685">
                  <c:v>1.6156E-2</c:v>
                </c:pt>
                <c:pt idx="162686">
                  <c:v>1.45179E-2</c:v>
                </c:pt>
                <c:pt idx="162687">
                  <c:v>1.2921800000000001E-2</c:v>
                </c:pt>
                <c:pt idx="162688">
                  <c:v>1.13697E-2</c:v>
                </c:pt>
                <c:pt idx="162689" formatCode="0.00E+00">
                  <c:v>9.8636999999999996E-3</c:v>
                </c:pt>
                <c:pt idx="162690" formatCode="0.00E+00">
                  <c:v>8.4062200000000007E-3</c:v>
                </c:pt>
                <c:pt idx="162691" formatCode="0.00E+00">
                  <c:v>6.9997599999999998E-3</c:v>
                </c:pt>
                <c:pt idx="162692" formatCode="0.00E+00">
                  <c:v>5.6464699999999998E-3</c:v>
                </c:pt>
                <c:pt idx="162693" formatCode="0.00E+00">
                  <c:v>4.3483799999999998E-3</c:v>
                </c:pt>
                <c:pt idx="162694" formatCode="0.00E+00">
                  <c:v>3.10751E-3</c:v>
                </c:pt>
                <c:pt idx="162695" formatCode="0.00E+00">
                  <c:v>1.9257199999999999E-3</c:v>
                </c:pt>
                <c:pt idx="162696" formatCode="0.00E+00">
                  <c:v>8.0460899999999997E-4</c:v>
                </c:pt>
                <c:pt idx="162697" formatCode="0.00E+00">
                  <c:v>-2.5446000000000003E-4</c:v>
                </c:pt>
                <c:pt idx="162698" formatCode="0.00E+00">
                  <c:v>-1.2501400000000001E-3</c:v>
                </c:pt>
                <c:pt idx="162699" formatCode="0.00E+00">
                  <c:v>-2.18082E-3</c:v>
                </c:pt>
                <c:pt idx="162700" formatCode="0.00E+00">
                  <c:v>-3.04492E-3</c:v>
                </c:pt>
                <c:pt idx="162701" formatCode="0.00E+00">
                  <c:v>-3.8415400000000001E-3</c:v>
                </c:pt>
                <c:pt idx="162702" formatCode="0.00E+00">
                  <c:v>-4.5699900000000003E-3</c:v>
                </c:pt>
                <c:pt idx="162703" formatCode="0.00E+00">
                  <c:v>-5.2290499999999998E-3</c:v>
                </c:pt>
                <c:pt idx="162704" formatCode="0.00E+00">
                  <c:v>-5.81732E-3</c:v>
                </c:pt>
                <c:pt idx="162705" formatCode="0.00E+00">
                  <c:v>-6.3339199999999998E-3</c:v>
                </c:pt>
                <c:pt idx="162706" formatCode="0.00E+00">
                  <c:v>-6.7783799999999996E-3</c:v>
                </c:pt>
                <c:pt idx="162707" formatCode="0.00E+00">
                  <c:v>-7.1502900000000001E-3</c:v>
                </c:pt>
                <c:pt idx="162708" formatCode="0.00E+00">
                  <c:v>-7.44927E-3</c:v>
                </c:pt>
                <c:pt idx="162709" formatCode="0.00E+00">
                  <c:v>-7.67522E-3</c:v>
                </c:pt>
                <c:pt idx="162710" formatCode="0.00E+00">
                  <c:v>-7.8282100000000004E-3</c:v>
                </c:pt>
                <c:pt idx="162711" formatCode="0.00E+00">
                  <c:v>-7.9086299999999998E-3</c:v>
                </c:pt>
                <c:pt idx="162712" formatCode="0.00E+00">
                  <c:v>-7.9170600000000001E-3</c:v>
                </c:pt>
                <c:pt idx="162713" formatCode="0.00E+00">
                  <c:v>-7.8539600000000001E-3</c:v>
                </c:pt>
                <c:pt idx="162714" formatCode="0.00E+00">
                  <c:v>-7.7199800000000004E-3</c:v>
                </c:pt>
                <c:pt idx="162715" formatCode="0.00E+00">
                  <c:v>-7.5162500000000004E-3</c:v>
                </c:pt>
                <c:pt idx="162716" formatCode="0.00E+00">
                  <c:v>-7.2440500000000001E-3</c:v>
                </c:pt>
                <c:pt idx="162717" formatCode="0.00E+00">
                  <c:v>-6.9045199999999999E-3</c:v>
                </c:pt>
                <c:pt idx="162718" formatCode="0.00E+00">
                  <c:v>-6.4988299999999997E-3</c:v>
                </c:pt>
                <c:pt idx="162719" formatCode="0.00E+00">
                  <c:v>-6.0281600000000003E-3</c:v>
                </c:pt>
                <c:pt idx="162720" formatCode="0.00E+00">
                  <c:v>-5.4939799999999999E-3</c:v>
                </c:pt>
                <c:pt idx="162721" formatCode="0.00E+00">
                  <c:v>-4.8982000000000001E-3</c:v>
                </c:pt>
                <c:pt idx="162722" formatCode="0.00E+00">
                  <c:v>-4.2426900000000003E-3</c:v>
                </c:pt>
                <c:pt idx="162723" formatCode="0.00E+00">
                  <c:v>-3.5291099999999998E-3</c:v>
                </c:pt>
                <c:pt idx="162724" formatCode="0.00E+00">
                  <c:v>-2.75902E-3</c:v>
                </c:pt>
                <c:pt idx="162725" formatCode="0.00E+00">
                  <c:v>-1.93424E-3</c:v>
                </c:pt>
                <c:pt idx="162726" formatCode="0.00E+00">
                  <c:v>-1.0569100000000001E-3</c:v>
                </c:pt>
                <c:pt idx="162727" formatCode="0.00E+00">
                  <c:v>-1.2927300000000001E-4</c:v>
                </c:pt>
                <c:pt idx="162728" formatCode="0.00E+00">
                  <c:v>8.46264E-4</c:v>
                </c:pt>
                <c:pt idx="162729" formatCode="0.00E+00">
                  <c:v>1.86706E-3</c:v>
                </c:pt>
                <c:pt idx="162730" formatCode="0.00E+00">
                  <c:v>2.9305099999999999E-3</c:v>
                </c:pt>
                <c:pt idx="162731" formatCode="0.00E+00">
                  <c:v>4.0342499999999996E-3</c:v>
                </c:pt>
                <c:pt idx="162732" formatCode="0.00E+00">
                  <c:v>5.1758200000000002E-3</c:v>
                </c:pt>
                <c:pt idx="162733" formatCode="0.00E+00">
                  <c:v>6.3524499999999999E-3</c:v>
                </c:pt>
                <c:pt idx="162734" formatCode="0.00E+00">
                  <c:v>7.5611899999999998E-3</c:v>
                </c:pt>
                <c:pt idx="162735" formatCode="0.00E+00">
                  <c:v>8.7990700000000008E-3</c:v>
                </c:pt>
                <c:pt idx="162736">
                  <c:v>1.00631E-2</c:v>
                </c:pt>
                <c:pt idx="162737">
                  <c:v>1.13502E-2</c:v>
                </c:pt>
                <c:pt idx="162738">
                  <c:v>1.26579E-2</c:v>
                </c:pt>
                <c:pt idx="162739">
                  <c:v>1.3983300000000001E-2</c:v>
                </c:pt>
                <c:pt idx="162740">
                  <c:v>1.53232E-2</c:v>
                </c:pt>
                <c:pt idx="162741">
                  <c:v>1.6674499999999998E-2</c:v>
                </c:pt>
                <c:pt idx="162742">
                  <c:v>1.8034100000000001E-2</c:v>
                </c:pt>
                <c:pt idx="162743">
                  <c:v>1.9399099999999999E-2</c:v>
                </c:pt>
                <c:pt idx="162744">
                  <c:v>2.07665E-2</c:v>
                </c:pt>
                <c:pt idx="162745">
                  <c:v>2.2133199999999999E-2</c:v>
                </c:pt>
                <c:pt idx="162746">
                  <c:v>2.3496199999999998E-2</c:v>
                </c:pt>
                <c:pt idx="162747">
                  <c:v>2.48524E-2</c:v>
                </c:pt>
                <c:pt idx="162748">
                  <c:v>2.6199099999999999E-2</c:v>
                </c:pt>
                <c:pt idx="162749">
                  <c:v>2.7533200000000001E-2</c:v>
                </c:pt>
                <c:pt idx="162750">
                  <c:v>2.8851600000000002E-2</c:v>
                </c:pt>
                <c:pt idx="162751">
                  <c:v>3.0151600000000001E-2</c:v>
                </c:pt>
                <c:pt idx="162752">
                  <c:v>3.1431199999999999E-2</c:v>
                </c:pt>
                <c:pt idx="162753">
                  <c:v>3.2688000000000002E-2</c:v>
                </c:pt>
                <c:pt idx="162754">
                  <c:v>3.3919299999999999E-2</c:v>
                </c:pt>
                <c:pt idx="162755">
                  <c:v>3.5122399999999998E-2</c:v>
                </c:pt>
                <c:pt idx="162756">
                  <c:v>3.6294199999999999E-2</c:v>
                </c:pt>
                <c:pt idx="162757">
                  <c:v>3.7431899999999997E-2</c:v>
                </c:pt>
                <c:pt idx="162758">
                  <c:v>3.8533299999999999E-2</c:v>
                </c:pt>
                <c:pt idx="162759">
                  <c:v>3.9596100000000002E-2</c:v>
                </c:pt>
                <c:pt idx="162760">
                  <c:v>4.0618099999999997E-2</c:v>
                </c:pt>
                <c:pt idx="162761">
                  <c:v>4.1596899999999999E-2</c:v>
                </c:pt>
                <c:pt idx="162762">
                  <c:v>4.25303E-2</c:v>
                </c:pt>
                <c:pt idx="162763">
                  <c:v>4.34166E-2</c:v>
                </c:pt>
                <c:pt idx="162764">
                  <c:v>4.4253599999999997E-2</c:v>
                </c:pt>
                <c:pt idx="162765">
                  <c:v>4.5039799999999998E-2</c:v>
                </c:pt>
                <c:pt idx="162766">
                  <c:v>4.5773000000000001E-2</c:v>
                </c:pt>
                <c:pt idx="162767">
                  <c:v>4.6451800000000001E-2</c:v>
                </c:pt>
                <c:pt idx="162768">
                  <c:v>4.7074699999999997E-2</c:v>
                </c:pt>
                <c:pt idx="162769">
                  <c:v>4.7640599999999998E-2</c:v>
                </c:pt>
                <c:pt idx="162770">
                  <c:v>4.8148400000000001E-2</c:v>
                </c:pt>
                <c:pt idx="162771">
                  <c:v>4.8596800000000002E-2</c:v>
                </c:pt>
                <c:pt idx="162772">
                  <c:v>4.8984399999999997E-2</c:v>
                </c:pt>
                <c:pt idx="162773">
                  <c:v>4.9310800000000002E-2</c:v>
                </c:pt>
                <c:pt idx="162774">
                  <c:v>4.9575300000000003E-2</c:v>
                </c:pt>
                <c:pt idx="162775">
                  <c:v>4.9777599999999998E-2</c:v>
                </c:pt>
                <c:pt idx="162776">
                  <c:v>4.9916799999999997E-2</c:v>
                </c:pt>
                <c:pt idx="162777">
                  <c:v>4.9992599999999998E-2</c:v>
                </c:pt>
                <c:pt idx="162778">
                  <c:v>5.0004699999999999E-2</c:v>
                </c:pt>
                <c:pt idx="162779">
                  <c:v>4.9953200000000003E-2</c:v>
                </c:pt>
                <c:pt idx="162780">
                  <c:v>4.9837699999999999E-2</c:v>
                </c:pt>
                <c:pt idx="162781">
                  <c:v>4.9658099999999997E-2</c:v>
                </c:pt>
                <c:pt idx="162782">
                  <c:v>4.9414300000000001E-2</c:v>
                </c:pt>
                <c:pt idx="162783">
                  <c:v>4.9106499999999997E-2</c:v>
                </c:pt>
                <c:pt idx="162784">
                  <c:v>4.8734800000000002E-2</c:v>
                </c:pt>
                <c:pt idx="162785">
                  <c:v>4.8300099999999999E-2</c:v>
                </c:pt>
                <c:pt idx="162786">
                  <c:v>4.7803400000000003E-2</c:v>
                </c:pt>
                <c:pt idx="162787">
                  <c:v>4.7245599999999999E-2</c:v>
                </c:pt>
                <c:pt idx="162788">
                  <c:v>4.6627599999999998E-2</c:v>
                </c:pt>
                <c:pt idx="162789">
                  <c:v>4.5950199999999997E-2</c:v>
                </c:pt>
                <c:pt idx="162790">
                  <c:v>4.5214400000000002E-2</c:v>
                </c:pt>
                <c:pt idx="162791">
                  <c:v>4.4421799999999997E-2</c:v>
                </c:pt>
                <c:pt idx="162792">
                  <c:v>4.3574000000000002E-2</c:v>
                </c:pt>
                <c:pt idx="162793">
                  <c:v>4.2672599999999998E-2</c:v>
                </c:pt>
                <c:pt idx="162794">
                  <c:v>4.1718900000000003E-2</c:v>
                </c:pt>
                <c:pt idx="162795">
                  <c:v>4.0714300000000002E-2</c:v>
                </c:pt>
                <c:pt idx="162796">
                  <c:v>3.9660300000000002E-2</c:v>
                </c:pt>
                <c:pt idx="162797">
                  <c:v>3.8559099999999999E-2</c:v>
                </c:pt>
                <c:pt idx="162798">
                  <c:v>3.74127E-2</c:v>
                </c:pt>
                <c:pt idx="162799">
                  <c:v>3.6223499999999999E-2</c:v>
                </c:pt>
                <c:pt idx="162800">
                  <c:v>3.4993799999999999E-2</c:v>
                </c:pt>
                <c:pt idx="162801">
                  <c:v>3.3725499999999999E-2</c:v>
                </c:pt>
                <c:pt idx="162802">
                  <c:v>3.2420699999999997E-2</c:v>
                </c:pt>
                <c:pt idx="162803">
                  <c:v>3.1081899999999999E-2</c:v>
                </c:pt>
                <c:pt idx="162804">
                  <c:v>2.9711899999999999E-2</c:v>
                </c:pt>
                <c:pt idx="162805">
                  <c:v>2.83133E-2</c:v>
                </c:pt>
                <c:pt idx="162806">
                  <c:v>2.6888499999999999E-2</c:v>
                </c:pt>
                <c:pt idx="162807">
                  <c:v>2.54402E-2</c:v>
                </c:pt>
                <c:pt idx="162808">
                  <c:v>2.3971200000000002E-2</c:v>
                </c:pt>
                <c:pt idx="162809">
                  <c:v>2.2484199999999999E-2</c:v>
                </c:pt>
                <c:pt idx="162810">
                  <c:v>2.0981900000000001E-2</c:v>
                </c:pt>
                <c:pt idx="162811">
                  <c:v>1.94667E-2</c:v>
                </c:pt>
                <c:pt idx="162812">
                  <c:v>1.79413E-2</c:v>
                </c:pt>
                <c:pt idx="162813">
                  <c:v>1.64084E-2</c:v>
                </c:pt>
                <c:pt idx="162814">
                  <c:v>1.48708E-2</c:v>
                </c:pt>
                <c:pt idx="162815">
                  <c:v>1.3331600000000001E-2</c:v>
                </c:pt>
                <c:pt idx="162816">
                  <c:v>1.1793400000000001E-2</c:v>
                </c:pt>
                <c:pt idx="162817">
                  <c:v>1.02592E-2</c:v>
                </c:pt>
                <c:pt idx="162818" formatCode="0.00E+00">
                  <c:v>8.7315099999999996E-3</c:v>
                </c:pt>
                <c:pt idx="162819" formatCode="0.00E+00">
                  <c:v>7.2134199999999999E-3</c:v>
                </c:pt>
                <c:pt idx="162820" formatCode="0.00E+00">
                  <c:v>5.7078600000000004E-3</c:v>
                </c:pt>
                <c:pt idx="162821" formatCode="0.00E+00">
                  <c:v>4.21778E-3</c:v>
                </c:pt>
                <c:pt idx="162822" formatCode="0.00E+00">
                  <c:v>2.7460499999999999E-3</c:v>
                </c:pt>
                <c:pt idx="162823" formatCode="0.00E+00">
                  <c:v>1.29546E-3</c:v>
                </c:pt>
                <c:pt idx="162824" formatCode="0.00E+00">
                  <c:v>-1.3128E-4</c:v>
                </c:pt>
                <c:pt idx="162825" formatCode="0.00E+00">
                  <c:v>-1.5316500000000001E-3</c:v>
                </c:pt>
                <c:pt idx="162826" formatCode="0.00E+00">
                  <c:v>-2.90325E-3</c:v>
                </c:pt>
                <c:pt idx="162827" formatCode="0.00E+00">
                  <c:v>-4.24363E-3</c:v>
                </c:pt>
                <c:pt idx="162828" formatCode="0.00E+00">
                  <c:v>-5.5503200000000001E-3</c:v>
                </c:pt>
                <c:pt idx="162829" formatCode="0.00E+00">
                  <c:v>-6.8208699999999997E-3</c:v>
                </c:pt>
                <c:pt idx="162830" formatCode="0.00E+00">
                  <c:v>-8.0528600000000002E-3</c:v>
                </c:pt>
                <c:pt idx="162831" formatCode="0.00E+00">
                  <c:v>-9.2439299999999992E-3</c:v>
                </c:pt>
                <c:pt idx="162832">
                  <c:v>-1.03918E-2</c:v>
                </c:pt>
                <c:pt idx="162833">
                  <c:v>-1.14942E-2</c:v>
                </c:pt>
                <c:pt idx="162834">
                  <c:v>-1.2549100000000001E-2</c:v>
                </c:pt>
                <c:pt idx="162835">
                  <c:v>-1.3554800000000001E-2</c:v>
                </c:pt>
                <c:pt idx="162836">
                  <c:v>-1.45095E-2</c:v>
                </c:pt>
                <c:pt idx="162837">
                  <c:v>-1.54112E-2</c:v>
                </c:pt>
                <c:pt idx="162838">
                  <c:v>-1.6258399999999999E-2</c:v>
                </c:pt>
                <c:pt idx="162839">
                  <c:v>-1.7049499999999999E-2</c:v>
                </c:pt>
                <c:pt idx="162840">
                  <c:v>-1.7783400000000001E-2</c:v>
                </c:pt>
                <c:pt idx="162841">
                  <c:v>-1.8458599999999999E-2</c:v>
                </c:pt>
                <c:pt idx="162842">
                  <c:v>-1.9073799999999998E-2</c:v>
                </c:pt>
                <c:pt idx="162843">
                  <c:v>-1.96279E-2</c:v>
                </c:pt>
                <c:pt idx="162844">
                  <c:v>-2.0119999999999999E-2</c:v>
                </c:pt>
                <c:pt idx="162845">
                  <c:v>-2.0549399999999999E-2</c:v>
                </c:pt>
                <c:pt idx="162846">
                  <c:v>-2.0915400000000001E-2</c:v>
                </c:pt>
                <c:pt idx="162847">
                  <c:v>-2.1217400000000001E-2</c:v>
                </c:pt>
                <c:pt idx="162848">
                  <c:v>-2.14548E-2</c:v>
                </c:pt>
                <c:pt idx="162849">
                  <c:v>-2.1627500000000001E-2</c:v>
                </c:pt>
                <c:pt idx="162850">
                  <c:v>-2.17351E-2</c:v>
                </c:pt>
                <c:pt idx="162851">
                  <c:v>-2.1777399999999999E-2</c:v>
                </c:pt>
                <c:pt idx="162852">
                  <c:v>-2.1754699999999998E-2</c:v>
                </c:pt>
                <c:pt idx="162853">
                  <c:v>-2.16673E-2</c:v>
                </c:pt>
                <c:pt idx="162854">
                  <c:v>-2.1515599999999999E-2</c:v>
                </c:pt>
                <c:pt idx="162855">
                  <c:v>-2.1299700000000001E-2</c:v>
                </c:pt>
                <c:pt idx="162856">
                  <c:v>-2.1020199999999999E-2</c:v>
                </c:pt>
                <c:pt idx="162857">
                  <c:v>-2.0677899999999999E-2</c:v>
                </c:pt>
                <c:pt idx="162858">
                  <c:v>-2.02735E-2</c:v>
                </c:pt>
                <c:pt idx="162859">
                  <c:v>-1.98078E-2</c:v>
                </c:pt>
                <c:pt idx="162860">
                  <c:v>-1.9281900000000001E-2</c:v>
                </c:pt>
                <c:pt idx="162861">
                  <c:v>-1.8696899999999999E-2</c:v>
                </c:pt>
                <c:pt idx="162862">
                  <c:v>-1.8054000000000001E-2</c:v>
                </c:pt>
                <c:pt idx="162863">
                  <c:v>-1.73548E-2</c:v>
                </c:pt>
                <c:pt idx="162864">
                  <c:v>-1.6600699999999999E-2</c:v>
                </c:pt>
                <c:pt idx="162865">
                  <c:v>-1.5793000000000001E-2</c:v>
                </c:pt>
                <c:pt idx="162866">
                  <c:v>-1.49336E-2</c:v>
                </c:pt>
                <c:pt idx="162867">
                  <c:v>-1.4024200000000001E-2</c:v>
                </c:pt>
                <c:pt idx="162868">
                  <c:v>-1.3066700000000001E-2</c:v>
                </c:pt>
                <c:pt idx="162869">
                  <c:v>-1.20628E-2</c:v>
                </c:pt>
                <c:pt idx="162870">
                  <c:v>-1.10148E-2</c:v>
                </c:pt>
                <c:pt idx="162871" formatCode="0.00E+00">
                  <c:v>-9.9248600000000006E-3</c:v>
                </c:pt>
                <c:pt idx="162872" formatCode="0.00E+00">
                  <c:v>-8.7951799999999997E-3</c:v>
                </c:pt>
                <c:pt idx="162873" formatCode="0.00E+00">
                  <c:v>-7.6281400000000003E-3</c:v>
                </c:pt>
                <c:pt idx="162874" formatCode="0.00E+00">
                  <c:v>-6.4261600000000002E-3</c:v>
                </c:pt>
                <c:pt idx="162875" formatCode="0.00E+00">
                  <c:v>-5.1916799999999997E-3</c:v>
                </c:pt>
                <c:pt idx="162876" formatCode="0.00E+00">
                  <c:v>-3.9271799999999997E-3</c:v>
                </c:pt>
                <c:pt idx="162877" formatCode="0.00E+00">
                  <c:v>-2.6351999999999999E-3</c:v>
                </c:pt>
                <c:pt idx="162878" formatCode="0.00E+00">
                  <c:v>-1.31846E-3</c:v>
                </c:pt>
                <c:pt idx="162879" formatCode="0.00E+00">
                  <c:v>2.0224099999999998E-5</c:v>
                </c:pt>
                <c:pt idx="162880" formatCode="0.00E+00">
                  <c:v>1.3780800000000001E-3</c:v>
                </c:pt>
                <c:pt idx="162881" formatCode="0.00E+00">
                  <c:v>2.7524300000000002E-3</c:v>
                </c:pt>
                <c:pt idx="162882" formatCode="0.00E+00">
                  <c:v>4.14052E-3</c:v>
                </c:pt>
                <c:pt idx="162883" formatCode="0.00E+00">
                  <c:v>5.5394499999999996E-3</c:v>
                </c:pt>
                <c:pt idx="162884" formatCode="0.00E+00">
                  <c:v>6.9463099999999998E-3</c:v>
                </c:pt>
                <c:pt idx="162885" formatCode="0.00E+00">
                  <c:v>8.3582699999999992E-3</c:v>
                </c:pt>
                <c:pt idx="162886" formatCode="0.00E+00">
                  <c:v>9.7724300000000004E-3</c:v>
                </c:pt>
                <c:pt idx="162887">
                  <c:v>1.11859E-2</c:v>
                </c:pt>
                <c:pt idx="162888">
                  <c:v>1.25956E-2</c:v>
                </c:pt>
                <c:pt idx="162889">
                  <c:v>1.3998699999999999E-2</c:v>
                </c:pt>
                <c:pt idx="162890">
                  <c:v>1.5392299999999999E-2</c:v>
                </c:pt>
                <c:pt idx="162891">
                  <c:v>1.67736E-2</c:v>
                </c:pt>
                <c:pt idx="162892">
                  <c:v>1.8139499999999999E-2</c:v>
                </c:pt>
                <c:pt idx="162893">
                  <c:v>1.9487299999999999E-2</c:v>
                </c:pt>
                <c:pt idx="162894">
                  <c:v>2.0814200000000001E-2</c:v>
                </c:pt>
                <c:pt idx="162895">
                  <c:v>2.21172E-2</c:v>
                </c:pt>
                <c:pt idx="162896">
                  <c:v>2.3393500000000001E-2</c:v>
                </c:pt>
                <c:pt idx="162897">
                  <c:v>2.4640499999999999E-2</c:v>
                </c:pt>
                <c:pt idx="162898">
                  <c:v>2.58555E-2</c:v>
                </c:pt>
                <c:pt idx="162899">
                  <c:v>2.7035900000000002E-2</c:v>
                </c:pt>
                <c:pt idx="162900">
                  <c:v>2.8179200000000001E-2</c:v>
                </c:pt>
                <c:pt idx="162901">
                  <c:v>2.9282900000000001E-2</c:v>
                </c:pt>
                <c:pt idx="162902">
                  <c:v>3.0344599999999999E-2</c:v>
                </c:pt>
                <c:pt idx="162903">
                  <c:v>3.1361899999999998E-2</c:v>
                </c:pt>
                <c:pt idx="162904">
                  <c:v>3.2332600000000003E-2</c:v>
                </c:pt>
                <c:pt idx="162905">
                  <c:v>3.3254499999999999E-2</c:v>
                </c:pt>
                <c:pt idx="162906">
                  <c:v>3.4125500000000003E-2</c:v>
                </c:pt>
                <c:pt idx="162907">
                  <c:v>3.4943599999999998E-2</c:v>
                </c:pt>
                <c:pt idx="162908">
                  <c:v>3.57069E-2</c:v>
                </c:pt>
                <c:pt idx="162909">
                  <c:v>3.64137E-2</c:v>
                </c:pt>
                <c:pt idx="162910">
                  <c:v>3.7062299999999999E-2</c:v>
                </c:pt>
                <c:pt idx="162911">
                  <c:v>3.7650999999999997E-2</c:v>
                </c:pt>
                <c:pt idx="162912">
                  <c:v>3.8178400000000001E-2</c:v>
                </c:pt>
                <c:pt idx="162913">
                  <c:v>3.86431E-2</c:v>
                </c:pt>
                <c:pt idx="162914">
                  <c:v>3.9043899999999999E-2</c:v>
                </c:pt>
                <c:pt idx="162915">
                  <c:v>3.9379400000000002E-2</c:v>
                </c:pt>
                <c:pt idx="162916">
                  <c:v>3.9648900000000001E-2</c:v>
                </c:pt>
                <c:pt idx="162917">
                  <c:v>3.9851200000000003E-2</c:v>
                </c:pt>
                <c:pt idx="162918">
                  <c:v>3.9985699999999999E-2</c:v>
                </c:pt>
                <c:pt idx="162919">
                  <c:v>4.00516E-2</c:v>
                </c:pt>
                <c:pt idx="162920">
                  <c:v>4.0048399999999998E-2</c:v>
                </c:pt>
                <c:pt idx="162921">
                  <c:v>3.9975700000000003E-2</c:v>
                </c:pt>
                <c:pt idx="162922">
                  <c:v>3.9833199999999999E-2</c:v>
                </c:pt>
                <c:pt idx="162923">
                  <c:v>3.9620599999999999E-2</c:v>
                </c:pt>
                <c:pt idx="162924">
                  <c:v>3.9338100000000001E-2</c:v>
                </c:pt>
                <c:pt idx="162925">
                  <c:v>3.8985499999999999E-2</c:v>
                </c:pt>
                <c:pt idx="162926">
                  <c:v>3.8563100000000003E-2</c:v>
                </c:pt>
                <c:pt idx="162927">
                  <c:v>3.8071099999999997E-2</c:v>
                </c:pt>
                <c:pt idx="162928">
                  <c:v>3.75097E-2</c:v>
                </c:pt>
                <c:pt idx="162929">
                  <c:v>3.6879599999999998E-2</c:v>
                </c:pt>
                <c:pt idx="162930">
                  <c:v>3.6181400000000002E-2</c:v>
                </c:pt>
                <c:pt idx="162931">
                  <c:v>3.54159E-2</c:v>
                </c:pt>
                <c:pt idx="162932">
                  <c:v>3.4583999999999997E-2</c:v>
                </c:pt>
                <c:pt idx="162933">
                  <c:v>3.3686800000000003E-2</c:v>
                </c:pt>
                <c:pt idx="162934">
                  <c:v>3.2725499999999998E-2</c:v>
                </c:pt>
                <c:pt idx="162935">
                  <c:v>3.1701300000000002E-2</c:v>
                </c:pt>
                <c:pt idx="162936">
                  <c:v>3.0615699999999999E-2</c:v>
                </c:pt>
                <c:pt idx="162937">
                  <c:v>2.9470099999999999E-2</c:v>
                </c:pt>
                <c:pt idx="162938">
                  <c:v>2.8266199999999998E-2</c:v>
                </c:pt>
                <c:pt idx="162939">
                  <c:v>2.70058E-2</c:v>
                </c:pt>
                <c:pt idx="162940">
                  <c:v>2.5690600000000001E-2</c:v>
                </c:pt>
                <c:pt idx="162941">
                  <c:v>2.4322699999999999E-2</c:v>
                </c:pt>
                <c:pt idx="162942">
                  <c:v>2.29041E-2</c:v>
                </c:pt>
                <c:pt idx="162943">
                  <c:v>2.1437000000000001E-2</c:v>
                </c:pt>
                <c:pt idx="162944">
                  <c:v>1.99236E-2</c:v>
                </c:pt>
                <c:pt idx="162945">
                  <c:v>1.8366199999999999E-2</c:v>
                </c:pt>
                <c:pt idx="162946">
                  <c:v>1.6767299999999999E-2</c:v>
                </c:pt>
                <c:pt idx="162947">
                  <c:v>1.5129399999999999E-2</c:v>
                </c:pt>
                <c:pt idx="162948">
                  <c:v>1.3455E-2</c:v>
                </c:pt>
                <c:pt idx="162949">
                  <c:v>1.17468E-2</c:v>
                </c:pt>
                <c:pt idx="162950">
                  <c:v>1.0007500000000001E-2</c:v>
                </c:pt>
                <c:pt idx="162951" formatCode="0.00E+00">
                  <c:v>8.2398799999999998E-3</c:v>
                </c:pt>
                <c:pt idx="162952" formatCode="0.00E+00">
                  <c:v>6.4468299999999997E-3</c:v>
                </c:pt>
                <c:pt idx="162953" formatCode="0.00E+00">
                  <c:v>4.6312300000000001E-3</c:v>
                </c:pt>
                <c:pt idx="162954" formatCode="0.00E+00">
                  <c:v>2.7960200000000002E-3</c:v>
                </c:pt>
                <c:pt idx="162955" formatCode="0.00E+00">
                  <c:v>9.4417500000000001E-4</c:v>
                </c:pt>
                <c:pt idx="162956" formatCode="0.00E+00">
                  <c:v>-9.2126700000000003E-4</c:v>
                </c:pt>
                <c:pt idx="162957" formatCode="0.00E+00">
                  <c:v>-2.7972499999999998E-3</c:v>
                </c:pt>
                <c:pt idx="162958" formatCode="0.00E+00">
                  <c:v>-4.6806900000000004E-3</c:v>
                </c:pt>
                <c:pt idx="162959" formatCode="0.00E+00">
                  <c:v>-6.5684699999999999E-3</c:v>
                </c:pt>
                <c:pt idx="162960" formatCode="0.00E+00">
                  <c:v>-8.4574799999999999E-3</c:v>
                </c:pt>
                <c:pt idx="162961">
                  <c:v>-1.0344600000000001E-2</c:v>
                </c:pt>
                <c:pt idx="162962">
                  <c:v>-1.2226600000000001E-2</c:v>
                </c:pt>
                <c:pt idx="162963">
                  <c:v>-1.4100400000000001E-2</c:v>
                </c:pt>
                <c:pt idx="162964">
                  <c:v>-1.5962899999999999E-2</c:v>
                </c:pt>
                <c:pt idx="162965">
                  <c:v>-1.7811E-2</c:v>
                </c:pt>
                <c:pt idx="162966">
                  <c:v>-1.9641499999999999E-2</c:v>
                </c:pt>
                <c:pt idx="162967">
                  <c:v>-2.14513E-2</c:v>
                </c:pt>
                <c:pt idx="162968">
                  <c:v>-2.3237399999999998E-2</c:v>
                </c:pt>
                <c:pt idx="162969">
                  <c:v>-2.49968E-2</c:v>
                </c:pt>
                <c:pt idx="162970">
                  <c:v>-2.6726400000000001E-2</c:v>
                </c:pt>
                <c:pt idx="162971">
                  <c:v>-2.8423400000000001E-2</c:v>
                </c:pt>
                <c:pt idx="162972">
                  <c:v>-3.0084799999999998E-2</c:v>
                </c:pt>
                <c:pt idx="162973">
                  <c:v>-3.1707800000000001E-2</c:v>
                </c:pt>
                <c:pt idx="162974">
                  <c:v>-3.3289600000000003E-2</c:v>
                </c:pt>
                <c:pt idx="162975">
                  <c:v>-3.4827499999999997E-2</c:v>
                </c:pt>
                <c:pt idx="162976">
                  <c:v>-3.6318799999999998E-2</c:v>
                </c:pt>
                <c:pt idx="162977">
                  <c:v>-3.7761000000000003E-2</c:v>
                </c:pt>
                <c:pt idx="162978">
                  <c:v>-3.9151600000000002E-2</c:v>
                </c:pt>
                <c:pt idx="162979">
                  <c:v>-4.0488099999999999E-2</c:v>
                </c:pt>
                <c:pt idx="162980">
                  <c:v>-4.1768300000000001E-2</c:v>
                </c:pt>
                <c:pt idx="162981">
                  <c:v>-4.2989800000000002E-2</c:v>
                </c:pt>
                <c:pt idx="162982">
                  <c:v>-4.4150599999999998E-2</c:v>
                </c:pt>
                <c:pt idx="162983">
                  <c:v>-4.52486E-2</c:v>
                </c:pt>
                <c:pt idx="162984">
                  <c:v>-4.6281900000000001E-2</c:v>
                </c:pt>
                <c:pt idx="162985">
                  <c:v>-4.7248600000000002E-2</c:v>
                </c:pt>
                <c:pt idx="162986">
                  <c:v>-4.8147000000000002E-2</c:v>
                </c:pt>
                <c:pt idx="162987">
                  <c:v>-4.8975499999999998E-2</c:v>
                </c:pt>
                <c:pt idx="162988">
                  <c:v>-4.9732499999999999E-2</c:v>
                </c:pt>
                <c:pt idx="162989">
                  <c:v>-5.0416799999999998E-2</c:v>
                </c:pt>
                <c:pt idx="162990">
                  <c:v>-5.1027099999999999E-2</c:v>
                </c:pt>
                <c:pt idx="162991">
                  <c:v>-5.15621E-2</c:v>
                </c:pt>
                <c:pt idx="162992">
                  <c:v>-5.2020999999999998E-2</c:v>
                </c:pt>
                <c:pt idx="162993">
                  <c:v>-5.2402700000000003E-2</c:v>
                </c:pt>
                <c:pt idx="162994">
                  <c:v>-5.2706599999999999E-2</c:v>
                </c:pt>
                <c:pt idx="162995">
                  <c:v>-5.2932100000000003E-2</c:v>
                </c:pt>
                <c:pt idx="162996">
                  <c:v>-5.3078599999999997E-2</c:v>
                </c:pt>
                <c:pt idx="162997">
                  <c:v>-5.3145699999999997E-2</c:v>
                </c:pt>
                <c:pt idx="162998">
                  <c:v>-5.3133300000000001E-2</c:v>
                </c:pt>
                <c:pt idx="162999">
                  <c:v>-5.3041199999999997E-2</c:v>
                </c:pt>
                <c:pt idx="163000">
                  <c:v>-5.28695E-2</c:v>
                </c:pt>
                <c:pt idx="163001">
                  <c:v>-5.2618199999999997E-2</c:v>
                </c:pt>
                <c:pt idx="163002">
                  <c:v>-5.2287899999999998E-2</c:v>
                </c:pt>
                <c:pt idx="163003">
                  <c:v>-5.18787E-2</c:v>
                </c:pt>
                <c:pt idx="163004">
                  <c:v>-5.1391399999999997E-2</c:v>
                </c:pt>
                <c:pt idx="163005">
                  <c:v>-5.08266E-2</c:v>
                </c:pt>
                <c:pt idx="163006">
                  <c:v>-5.0185199999999999E-2</c:v>
                </c:pt>
                <c:pt idx="163007">
                  <c:v>-4.9467999999999998E-2</c:v>
                </c:pt>
                <c:pt idx="163008">
                  <c:v>-4.86761E-2</c:v>
                </c:pt>
                <c:pt idx="163009">
                  <c:v>-4.7810800000000001E-2</c:v>
                </c:pt>
                <c:pt idx="163010">
                  <c:v>-4.6873400000000003E-2</c:v>
                </c:pt>
                <c:pt idx="163011">
                  <c:v>-4.5865400000000001E-2</c:v>
                </c:pt>
                <c:pt idx="163012">
                  <c:v>-4.47882E-2</c:v>
                </c:pt>
                <c:pt idx="163013">
                  <c:v>-4.3643500000000002E-2</c:v>
                </c:pt>
                <c:pt idx="163014">
                  <c:v>-4.24333E-2</c:v>
                </c:pt>
                <c:pt idx="163015">
                  <c:v>-4.11592E-2</c:v>
                </c:pt>
                <c:pt idx="163016">
                  <c:v>-3.9823400000000002E-2</c:v>
                </c:pt>
                <c:pt idx="163017">
                  <c:v>-3.8427999999999997E-2</c:v>
                </c:pt>
                <c:pt idx="163018">
                  <c:v>-3.6975099999999997E-2</c:v>
                </c:pt>
                <c:pt idx="163019">
                  <c:v>-3.5467100000000001E-2</c:v>
                </c:pt>
                <c:pt idx="163020">
                  <c:v>-3.39063E-2</c:v>
                </c:pt>
                <c:pt idx="163021">
                  <c:v>-3.2295299999999999E-2</c:v>
                </c:pt>
                <c:pt idx="163022">
                  <c:v>-3.0636500000000001E-2</c:v>
                </c:pt>
                <c:pt idx="163023">
                  <c:v>-2.8932599999999999E-2</c:v>
                </c:pt>
                <c:pt idx="163024">
                  <c:v>-2.7186399999999999E-2</c:v>
                </c:pt>
                <c:pt idx="163025">
                  <c:v>-2.5400599999999999E-2</c:v>
                </c:pt>
                <c:pt idx="163026">
                  <c:v>-2.3578100000000001E-2</c:v>
                </c:pt>
                <c:pt idx="163027">
                  <c:v>-2.17217E-2</c:v>
                </c:pt>
                <c:pt idx="163028">
                  <c:v>-1.9834399999999999E-2</c:v>
                </c:pt>
                <c:pt idx="163029">
                  <c:v>-1.7919299999999999E-2</c:v>
                </c:pt>
                <c:pt idx="163030">
                  <c:v>-1.5979299999999998E-2</c:v>
                </c:pt>
                <c:pt idx="163031">
                  <c:v>-1.40176E-2</c:v>
                </c:pt>
                <c:pt idx="163032">
                  <c:v>-1.2037300000000001E-2</c:v>
                </c:pt>
                <c:pt idx="163033">
                  <c:v>-1.0041599999999999E-2</c:v>
                </c:pt>
                <c:pt idx="163034" formatCode="0.00E+00">
                  <c:v>-8.0335000000000007E-3</c:v>
                </c:pt>
                <c:pt idx="163035" formatCode="0.00E+00">
                  <c:v>-6.0163500000000002E-3</c:v>
                </c:pt>
                <c:pt idx="163036" formatCode="0.00E+00">
                  <c:v>-3.9933E-3</c:v>
                </c:pt>
                <c:pt idx="163037" formatCode="0.00E+00">
                  <c:v>-1.9675600000000001E-3</c:v>
                </c:pt>
                <c:pt idx="163038" formatCode="0.00E+00">
                  <c:v>5.7645500000000002E-5</c:v>
                </c:pt>
                <c:pt idx="163039" formatCode="0.00E+00">
                  <c:v>2.0791199999999998E-3</c:v>
                </c:pt>
                <c:pt idx="163040" formatCode="0.00E+00">
                  <c:v>4.0936799999999997E-3</c:v>
                </c:pt>
                <c:pt idx="163041" formatCode="0.00E+00">
                  <c:v>6.0981300000000002E-3</c:v>
                </c:pt>
                <c:pt idx="163042" formatCode="0.00E+00">
                  <c:v>8.0893100000000006E-3</c:v>
                </c:pt>
                <c:pt idx="163043">
                  <c:v>1.0064099999999999E-2</c:v>
                </c:pt>
                <c:pt idx="163044">
                  <c:v>1.20194E-2</c:v>
                </c:pt>
                <c:pt idx="163045">
                  <c:v>1.39521E-2</c:v>
                </c:pt>
                <c:pt idx="163046">
                  <c:v>1.58593E-2</c:v>
                </c:pt>
                <c:pt idx="163047">
                  <c:v>1.7737900000000001E-2</c:v>
                </c:pt>
                <c:pt idx="163048">
                  <c:v>1.9585000000000002E-2</c:v>
                </c:pt>
                <c:pt idx="163049">
                  <c:v>2.1397800000000002E-2</c:v>
                </c:pt>
                <c:pt idx="163050">
                  <c:v>2.31734E-2</c:v>
                </c:pt>
                <c:pt idx="163051">
                  <c:v>2.49091E-2</c:v>
                </c:pt>
                <c:pt idx="163052">
                  <c:v>2.6602299999999999E-2</c:v>
                </c:pt>
                <c:pt idx="163053">
                  <c:v>2.8250399999999998E-2</c:v>
                </c:pt>
                <c:pt idx="163054">
                  <c:v>2.98508E-2</c:v>
                </c:pt>
                <c:pt idx="163055">
                  <c:v>3.1401100000000001E-2</c:v>
                </c:pt>
                <c:pt idx="163056">
                  <c:v>3.2898999999999998E-2</c:v>
                </c:pt>
                <c:pt idx="163057">
                  <c:v>3.4342200000000003E-2</c:v>
                </c:pt>
                <c:pt idx="163058">
                  <c:v>3.5728599999999999E-2</c:v>
                </c:pt>
                <c:pt idx="163059">
                  <c:v>3.7056199999999997E-2</c:v>
                </c:pt>
                <c:pt idx="163060">
                  <c:v>3.83229E-2</c:v>
                </c:pt>
                <c:pt idx="163061">
                  <c:v>3.9527E-2</c:v>
                </c:pt>
                <c:pt idx="163062">
                  <c:v>4.06667E-2</c:v>
                </c:pt>
                <c:pt idx="163063">
                  <c:v>4.1740300000000001E-2</c:v>
                </c:pt>
                <c:pt idx="163064">
                  <c:v>4.27465E-2</c:v>
                </c:pt>
                <c:pt idx="163065">
                  <c:v>4.3683699999999999E-2</c:v>
                </c:pt>
                <c:pt idx="163066">
                  <c:v>4.4550699999999999E-2</c:v>
                </c:pt>
                <c:pt idx="163067">
                  <c:v>4.5346299999999999E-2</c:v>
                </c:pt>
                <c:pt idx="163068">
                  <c:v>4.6069600000000002E-2</c:v>
                </c:pt>
                <c:pt idx="163069">
                  <c:v>4.67196E-2</c:v>
                </c:pt>
                <c:pt idx="163070">
                  <c:v>4.7295499999999997E-2</c:v>
                </c:pt>
                <c:pt idx="163071">
                  <c:v>4.7796600000000002E-2</c:v>
                </c:pt>
                <c:pt idx="163072">
                  <c:v>4.8222500000000001E-2</c:v>
                </c:pt>
                <c:pt idx="163073">
                  <c:v>4.85726E-2</c:v>
                </c:pt>
                <c:pt idx="163074">
                  <c:v>4.8846899999999999E-2</c:v>
                </c:pt>
                <c:pt idx="163075">
                  <c:v>4.9044999999999998E-2</c:v>
                </c:pt>
                <c:pt idx="163076">
                  <c:v>4.9167000000000002E-2</c:v>
                </c:pt>
                <c:pt idx="163077">
                  <c:v>4.9213E-2</c:v>
                </c:pt>
                <c:pt idx="163078">
                  <c:v>4.9183200000000003E-2</c:v>
                </c:pt>
                <c:pt idx="163079">
                  <c:v>4.9077900000000001E-2</c:v>
                </c:pt>
                <c:pt idx="163080">
                  <c:v>4.8897799999999998E-2</c:v>
                </c:pt>
                <c:pt idx="163081">
                  <c:v>4.86433E-2</c:v>
                </c:pt>
                <c:pt idx="163082">
                  <c:v>4.8315200000000003E-2</c:v>
                </c:pt>
                <c:pt idx="163083">
                  <c:v>4.7914400000000003E-2</c:v>
                </c:pt>
                <c:pt idx="163084">
                  <c:v>4.7441799999999999E-2</c:v>
                </c:pt>
                <c:pt idx="163085">
                  <c:v>4.6898599999999999E-2</c:v>
                </c:pt>
                <c:pt idx="163086">
                  <c:v>4.6285899999999998E-2</c:v>
                </c:pt>
                <c:pt idx="163087">
                  <c:v>4.5605100000000003E-2</c:v>
                </c:pt>
                <c:pt idx="163088">
                  <c:v>4.4857599999999997E-2</c:v>
                </c:pt>
                <c:pt idx="163089">
                  <c:v>4.4044899999999998E-2</c:v>
                </c:pt>
                <c:pt idx="163090">
                  <c:v>4.31688E-2</c:v>
                </c:pt>
                <c:pt idx="163091">
                  <c:v>4.2230799999999999E-2</c:v>
                </c:pt>
                <c:pt idx="163092">
                  <c:v>4.1232999999999999E-2</c:v>
                </c:pt>
                <c:pt idx="163093">
                  <c:v>4.0177200000000003E-2</c:v>
                </c:pt>
                <c:pt idx="163094">
                  <c:v>3.90654E-2</c:v>
                </c:pt>
                <c:pt idx="163095">
                  <c:v>3.78999E-2</c:v>
                </c:pt>
                <c:pt idx="163096">
                  <c:v>3.6682699999999999E-2</c:v>
                </c:pt>
                <c:pt idx="163097">
                  <c:v>3.5416200000000002E-2</c:v>
                </c:pt>
                <c:pt idx="163098">
                  <c:v>3.41027E-2</c:v>
                </c:pt>
                <c:pt idx="163099">
                  <c:v>3.2744700000000002E-2</c:v>
                </c:pt>
                <c:pt idx="163100">
                  <c:v>3.1344700000000003E-2</c:v>
                </c:pt>
                <c:pt idx="163101">
                  <c:v>2.99052E-2</c:v>
                </c:pt>
                <c:pt idx="163102">
                  <c:v>2.8428800000000001E-2</c:v>
                </c:pt>
                <c:pt idx="163103">
                  <c:v>2.69182E-2</c:v>
                </c:pt>
                <c:pt idx="163104">
                  <c:v>2.5376200000000002E-2</c:v>
                </c:pt>
                <c:pt idx="163105">
                  <c:v>2.3805400000000001E-2</c:v>
                </c:pt>
                <c:pt idx="163106">
                  <c:v>2.2208800000000001E-2</c:v>
                </c:pt>
                <c:pt idx="163107">
                  <c:v>2.0589E-2</c:v>
                </c:pt>
                <c:pt idx="163108">
                  <c:v>1.8949000000000001E-2</c:v>
                </c:pt>
                <c:pt idx="163109">
                  <c:v>1.72917E-2</c:v>
                </c:pt>
                <c:pt idx="163110">
                  <c:v>1.562E-2</c:v>
                </c:pt>
                <c:pt idx="163111">
                  <c:v>1.39367E-2</c:v>
                </c:pt>
                <c:pt idx="163112">
                  <c:v>1.22448E-2</c:v>
                </c:pt>
                <c:pt idx="163113">
                  <c:v>1.05472E-2</c:v>
                </c:pt>
                <c:pt idx="163114" formatCode="0.00E+00">
                  <c:v>8.8468399999999999E-3</c:v>
                </c:pt>
                <c:pt idx="163115" formatCode="0.00E+00">
                  <c:v>7.1466200000000002E-3</c:v>
                </c:pt>
                <c:pt idx="163116" formatCode="0.00E+00">
                  <c:v>5.4494299999999999E-3</c:v>
                </c:pt>
                <c:pt idx="163117" formatCode="0.00E+00">
                  <c:v>3.75815E-3</c:v>
                </c:pt>
                <c:pt idx="163118" formatCode="0.00E+00">
                  <c:v>2.0756400000000001E-3</c:v>
                </c:pt>
                <c:pt idx="163119" formatCode="0.00E+00">
                  <c:v>4.0472499999999998E-4</c:v>
                </c:pt>
                <c:pt idx="163120" formatCode="0.00E+00">
                  <c:v>-1.2518099999999999E-3</c:v>
                </c:pt>
                <c:pt idx="163121" formatCode="0.00E+00">
                  <c:v>-2.89121E-3</c:v>
                </c:pt>
                <c:pt idx="163122" formatCode="0.00E+00">
                  <c:v>-4.5107599999999999E-3</c:v>
                </c:pt>
                <c:pt idx="163123" formatCode="0.00E+00">
                  <c:v>-6.1078E-3</c:v>
                </c:pt>
                <c:pt idx="163124" formatCode="0.00E+00">
                  <c:v>-7.6797100000000002E-3</c:v>
                </c:pt>
                <c:pt idx="163125" formatCode="0.00E+00">
                  <c:v>-9.2239599999999998E-3</c:v>
                </c:pt>
                <c:pt idx="163126">
                  <c:v>-1.0737999999999999E-2</c:v>
                </c:pt>
                <c:pt idx="163127">
                  <c:v>-1.2219499999999999E-2</c:v>
                </c:pt>
                <c:pt idx="163128">
                  <c:v>-1.3665999999999999E-2</c:v>
                </c:pt>
                <c:pt idx="163129">
                  <c:v>-1.50753E-2</c:v>
                </c:pt>
                <c:pt idx="163130">
                  <c:v>-1.64452E-2</c:v>
                </c:pt>
                <c:pt idx="163131">
                  <c:v>-1.7773500000000001E-2</c:v>
                </c:pt>
                <c:pt idx="163132">
                  <c:v>-1.9058100000000001E-2</c:v>
                </c:pt>
                <c:pt idx="163133">
                  <c:v>-2.0297200000000001E-2</c:v>
                </c:pt>
                <c:pt idx="163134">
                  <c:v>-2.1488899999999998E-2</c:v>
                </c:pt>
                <c:pt idx="163135">
                  <c:v>-2.2631399999999999E-2</c:v>
                </c:pt>
                <c:pt idx="163136">
                  <c:v>-2.37231E-2</c:v>
                </c:pt>
                <c:pt idx="163137">
                  <c:v>-2.4762300000000001E-2</c:v>
                </c:pt>
                <c:pt idx="163138">
                  <c:v>-2.5747599999999999E-2</c:v>
                </c:pt>
                <c:pt idx="163139">
                  <c:v>-2.6677699999999999E-2</c:v>
                </c:pt>
                <c:pt idx="163140">
                  <c:v>-2.7551200000000001E-2</c:v>
                </c:pt>
                <c:pt idx="163141">
                  <c:v>-2.8367099999999999E-2</c:v>
                </c:pt>
                <c:pt idx="163142">
                  <c:v>-2.9124299999999999E-2</c:v>
                </c:pt>
                <c:pt idx="163143">
                  <c:v>-2.9821899999999998E-2</c:v>
                </c:pt>
                <c:pt idx="163144">
                  <c:v>-3.0459E-2</c:v>
                </c:pt>
                <c:pt idx="163145">
                  <c:v>-3.1035E-2</c:v>
                </c:pt>
                <c:pt idx="163146">
                  <c:v>-3.1549199999999999E-2</c:v>
                </c:pt>
                <c:pt idx="163147">
                  <c:v>-3.2001300000000003E-2</c:v>
                </c:pt>
                <c:pt idx="163148">
                  <c:v>-3.2390799999999997E-2</c:v>
                </c:pt>
                <c:pt idx="163149">
                  <c:v>-3.2717599999999999E-2</c:v>
                </c:pt>
                <c:pt idx="163150">
                  <c:v>-3.2981499999999997E-2</c:v>
                </c:pt>
                <c:pt idx="163151">
                  <c:v>-3.3182400000000001E-2</c:v>
                </c:pt>
                <c:pt idx="163152">
                  <c:v>-3.3320599999999999E-2</c:v>
                </c:pt>
                <c:pt idx="163153">
                  <c:v>-3.3396200000000001E-2</c:v>
                </c:pt>
                <c:pt idx="163154">
                  <c:v>-3.3409599999999998E-2</c:v>
                </c:pt>
                <c:pt idx="163155">
                  <c:v>-3.3361300000000003E-2</c:v>
                </c:pt>
                <c:pt idx="163156">
                  <c:v>-3.3251700000000002E-2</c:v>
                </c:pt>
                <c:pt idx="163157">
                  <c:v>-3.3081600000000003E-2</c:v>
                </c:pt>
                <c:pt idx="163158">
                  <c:v>-3.28518E-2</c:v>
                </c:pt>
                <c:pt idx="163159">
                  <c:v>-3.25632E-2</c:v>
                </c:pt>
                <c:pt idx="163160">
                  <c:v>-3.2216700000000001E-2</c:v>
                </c:pt>
                <c:pt idx="163161">
                  <c:v>-3.1813500000000001E-2</c:v>
                </c:pt>
                <c:pt idx="163162">
                  <c:v>-3.1354699999999999E-2</c:v>
                </c:pt>
                <c:pt idx="163163">
                  <c:v>-3.08417E-2</c:v>
                </c:pt>
                <c:pt idx="163164">
                  <c:v>-3.0275799999999999E-2</c:v>
                </c:pt>
                <c:pt idx="163165">
                  <c:v>-2.96586E-2</c:v>
                </c:pt>
                <c:pt idx="163166">
                  <c:v>-2.8991599999999999E-2</c:v>
                </c:pt>
                <c:pt idx="163167">
                  <c:v>-2.82765E-2</c:v>
                </c:pt>
                <c:pt idx="163168">
                  <c:v>-2.7514899999999998E-2</c:v>
                </c:pt>
                <c:pt idx="163169">
                  <c:v>-2.6708800000000001E-2</c:v>
                </c:pt>
                <c:pt idx="163170">
                  <c:v>-2.5860000000000001E-2</c:v>
                </c:pt>
                <c:pt idx="163171">
                  <c:v>-2.4970599999999999E-2</c:v>
                </c:pt>
                <c:pt idx="163172">
                  <c:v>-2.4042399999999998E-2</c:v>
                </c:pt>
                <c:pt idx="163173">
                  <c:v>-2.30777E-2</c:v>
                </c:pt>
                <c:pt idx="163174">
                  <c:v>-2.2078500000000001E-2</c:v>
                </c:pt>
                <c:pt idx="163175">
                  <c:v>-2.1047199999999999E-2</c:v>
                </c:pt>
                <c:pt idx="163176">
                  <c:v>-1.9985900000000001E-2</c:v>
                </c:pt>
                <c:pt idx="163177">
                  <c:v>-1.8896900000000001E-2</c:v>
                </c:pt>
                <c:pt idx="163178">
                  <c:v>-1.7782699999999999E-2</c:v>
                </c:pt>
                <c:pt idx="163179">
                  <c:v>-1.6645500000000001E-2</c:v>
                </c:pt>
                <c:pt idx="163180">
                  <c:v>-1.5487900000000001E-2</c:v>
                </c:pt>
                <c:pt idx="163181">
                  <c:v>-1.43123E-2</c:v>
                </c:pt>
                <c:pt idx="163182">
                  <c:v>-1.3121000000000001E-2</c:v>
                </c:pt>
                <c:pt idx="163183">
                  <c:v>-1.1916700000000001E-2</c:v>
                </c:pt>
                <c:pt idx="163184">
                  <c:v>-1.0701799999999999E-2</c:v>
                </c:pt>
                <c:pt idx="163185" formatCode="0.00E+00">
                  <c:v>-9.4788000000000008E-3</c:v>
                </c:pt>
                <c:pt idx="163186" formatCode="0.00E+00">
                  <c:v>-8.2502600000000006E-3</c:v>
                </c:pt>
                <c:pt idx="163187" formatCode="0.00E+00">
                  <c:v>-7.0186600000000003E-3</c:v>
                </c:pt>
                <c:pt idx="163188" formatCode="0.00E+00">
                  <c:v>-5.7865199999999999E-3</c:v>
                </c:pt>
                <c:pt idx="163189" formatCode="0.00E+00">
                  <c:v>-4.5563299999999999E-3</c:v>
                </c:pt>
                <c:pt idx="163190" formatCode="0.00E+00">
                  <c:v>-3.3305800000000001E-3</c:v>
                </c:pt>
                <c:pt idx="163191" formatCode="0.00E+00">
                  <c:v>-2.1117200000000001E-3</c:v>
                </c:pt>
                <c:pt idx="163192" formatCode="0.00E+00">
                  <c:v>-9.02191E-4</c:v>
                </c:pt>
                <c:pt idx="163193" formatCode="0.00E+00">
                  <c:v>2.9559600000000002E-4</c:v>
                </c:pt>
                <c:pt idx="163194" formatCode="0.00E+00">
                  <c:v>1.47927E-3</c:v>
                </c:pt>
                <c:pt idx="163195" formatCode="0.00E+00">
                  <c:v>2.64649E-3</c:v>
                </c:pt>
                <c:pt idx="163196" formatCode="0.00E+00">
                  <c:v>3.7949699999999999E-3</c:v>
                </c:pt>
                <c:pt idx="163197" formatCode="0.00E+00">
                  <c:v>4.92246E-3</c:v>
                </c:pt>
                <c:pt idx="163198" formatCode="0.00E+00">
                  <c:v>6.02675E-3</c:v>
                </c:pt>
                <c:pt idx="163199" formatCode="0.00E+00">
                  <c:v>7.1057100000000003E-3</c:v>
                </c:pt>
                <c:pt idx="163200" formatCode="0.00E+00">
                  <c:v>8.1572599999999995E-3</c:v>
                </c:pt>
                <c:pt idx="163201" formatCode="0.00E+00">
                  <c:v>9.1793699999999992E-3</c:v>
                </c:pt>
                <c:pt idx="163202">
                  <c:v>1.01701E-2</c:v>
                </c:pt>
                <c:pt idx="163203">
                  <c:v>1.11275E-2</c:v>
                </c:pt>
                <c:pt idx="163204">
                  <c:v>1.2049900000000001E-2</c:v>
                </c:pt>
                <c:pt idx="163205">
                  <c:v>1.29354E-2</c:v>
                </c:pt>
                <c:pt idx="163206">
                  <c:v>1.37824E-2</c:v>
                </c:pt>
                <c:pt idx="163207">
                  <c:v>1.4589400000000001E-2</c:v>
                </c:pt>
                <c:pt idx="163208">
                  <c:v>1.53548E-2</c:v>
                </c:pt>
                <c:pt idx="163209">
                  <c:v>1.6077299999999999E-2</c:v>
                </c:pt>
                <c:pt idx="163210">
                  <c:v>1.6755599999999999E-2</c:v>
                </c:pt>
                <c:pt idx="163211">
                  <c:v>1.7388299999999999E-2</c:v>
                </c:pt>
                <c:pt idx="163212">
                  <c:v>1.7974500000000001E-2</c:v>
                </c:pt>
                <c:pt idx="163213">
                  <c:v>1.8513000000000002E-2</c:v>
                </c:pt>
                <c:pt idx="163214">
                  <c:v>1.9002999999999999E-2</c:v>
                </c:pt>
                <c:pt idx="163215">
                  <c:v>1.9443700000000001E-2</c:v>
                </c:pt>
                <c:pt idx="163216">
                  <c:v>1.98342E-2</c:v>
                </c:pt>
                <c:pt idx="163217">
                  <c:v>2.0174000000000001E-2</c:v>
                </c:pt>
                <c:pt idx="163218">
                  <c:v>2.0462600000000001E-2</c:v>
                </c:pt>
                <c:pt idx="163219">
                  <c:v>2.0699599999999999E-2</c:v>
                </c:pt>
                <c:pt idx="163220">
                  <c:v>2.08846E-2</c:v>
                </c:pt>
                <c:pt idx="163221">
                  <c:v>2.1017399999999999E-2</c:v>
                </c:pt>
                <c:pt idx="163222">
                  <c:v>2.1097899999999999E-2</c:v>
                </c:pt>
                <c:pt idx="163223">
                  <c:v>2.1126300000000001E-2</c:v>
                </c:pt>
                <c:pt idx="163224">
                  <c:v>2.11024E-2</c:v>
                </c:pt>
                <c:pt idx="163225">
                  <c:v>2.1026699999999999E-2</c:v>
                </c:pt>
                <c:pt idx="163226">
                  <c:v>2.0899399999999999E-2</c:v>
                </c:pt>
                <c:pt idx="163227">
                  <c:v>2.07209E-2</c:v>
                </c:pt>
                <c:pt idx="163228">
                  <c:v>2.0491800000000001E-2</c:v>
                </c:pt>
                <c:pt idx="163229">
                  <c:v>2.02127E-2</c:v>
                </c:pt>
                <c:pt idx="163230">
                  <c:v>1.9884300000000001E-2</c:v>
                </c:pt>
                <c:pt idx="163231">
                  <c:v>1.9507500000000001E-2</c:v>
                </c:pt>
                <c:pt idx="163232">
                  <c:v>1.9083099999999999E-2</c:v>
                </c:pt>
                <c:pt idx="163233">
                  <c:v>1.8612299999999998E-2</c:v>
                </c:pt>
                <c:pt idx="163234">
                  <c:v>1.80961E-2</c:v>
                </c:pt>
                <c:pt idx="163235">
                  <c:v>1.7535700000000001E-2</c:v>
                </c:pt>
                <c:pt idx="163236">
                  <c:v>1.69325E-2</c:v>
                </c:pt>
                <c:pt idx="163237">
                  <c:v>1.6287699999999999E-2</c:v>
                </c:pt>
                <c:pt idx="163238">
                  <c:v>1.5602899999999999E-2</c:v>
                </c:pt>
                <c:pt idx="163239">
                  <c:v>1.4879699999999999E-2</c:v>
                </c:pt>
                <c:pt idx="163240">
                  <c:v>1.41195E-2</c:v>
                </c:pt>
                <c:pt idx="163241">
                  <c:v>1.33242E-2</c:v>
                </c:pt>
                <c:pt idx="163242">
                  <c:v>1.24954E-2</c:v>
                </c:pt>
                <c:pt idx="163243">
                  <c:v>1.1635E-2</c:v>
                </c:pt>
                <c:pt idx="163244">
                  <c:v>1.07449E-2</c:v>
                </c:pt>
                <c:pt idx="163245" formatCode="0.00E+00">
                  <c:v>9.8271000000000001E-3</c:v>
                </c:pt>
                <c:pt idx="163246" formatCode="0.00E+00">
                  <c:v>8.8835100000000007E-3</c:v>
                </c:pt>
                <c:pt idx="163247" formatCode="0.00E+00">
                  <c:v>7.9162199999999999E-3</c:v>
                </c:pt>
                <c:pt idx="163248" formatCode="0.00E+00">
                  <c:v>6.9273399999999997E-3</c:v>
                </c:pt>
                <c:pt idx="163249" formatCode="0.00E+00">
                  <c:v>5.9190099999999997E-3</c:v>
                </c:pt>
                <c:pt idx="163250" formatCode="0.00E+00">
                  <c:v>4.8934199999999999E-3</c:v>
                </c:pt>
                <c:pt idx="163251" formatCode="0.00E+00">
                  <c:v>3.85279E-3</c:v>
                </c:pt>
                <c:pt idx="163252" formatCode="0.00E+00">
                  <c:v>2.7993699999999998E-3</c:v>
                </c:pt>
                <c:pt idx="163253" formatCode="0.00E+00">
                  <c:v>1.73544E-3</c:v>
                </c:pt>
                <c:pt idx="163254" formatCode="0.00E+00">
                  <c:v>6.6330100000000004E-4</c:v>
                </c:pt>
                <c:pt idx="163255" formatCode="0.00E+00">
                  <c:v>-4.1473500000000001E-4</c:v>
                </c:pt>
                <c:pt idx="163256" formatCode="0.00E+00">
                  <c:v>-1.4963400000000001E-3</c:v>
                </c:pt>
                <c:pt idx="163257" formatCode="0.00E+00">
                  <c:v>-2.57917E-3</c:v>
                </c:pt>
                <c:pt idx="163258" formatCode="0.00E+00">
                  <c:v>-3.66089E-3</c:v>
                </c:pt>
                <c:pt idx="163259" formatCode="0.00E+00">
                  <c:v>-4.73917E-3</c:v>
                </c:pt>
                <c:pt idx="163260" formatCode="0.00E+00">
                  <c:v>-5.8116499999999998E-3</c:v>
                </c:pt>
                <c:pt idx="163261" formatCode="0.00E+00">
                  <c:v>-6.8760399999999999E-3</c:v>
                </c:pt>
                <c:pt idx="163262" formatCode="0.00E+00">
                  <c:v>-7.9299999999999995E-3</c:v>
                </c:pt>
                <c:pt idx="163263" formatCode="0.00E+00">
                  <c:v>-8.97126E-3</c:v>
                </c:pt>
                <c:pt idx="163264" formatCode="0.00E+00">
                  <c:v>-9.9975499999999991E-3</c:v>
                </c:pt>
                <c:pt idx="163265">
                  <c:v>-1.10066E-2</c:v>
                </c:pt>
                <c:pt idx="163266">
                  <c:v>-1.19963E-2</c:v>
                </c:pt>
                <c:pt idx="163267">
                  <c:v>-1.2964399999999999E-2</c:v>
                </c:pt>
                <c:pt idx="163268">
                  <c:v>-1.39087E-2</c:v>
                </c:pt>
                <c:pt idx="163269">
                  <c:v>-1.48273E-2</c:v>
                </c:pt>
                <c:pt idx="163270">
                  <c:v>-1.5717999999999999E-2</c:v>
                </c:pt>
                <c:pt idx="163271">
                  <c:v>-1.6578900000000001E-2</c:v>
                </c:pt>
                <c:pt idx="163272">
                  <c:v>-1.7408099999999999E-2</c:v>
                </c:pt>
                <c:pt idx="163273">
                  <c:v>-1.82037E-2</c:v>
                </c:pt>
                <c:pt idx="163274">
                  <c:v>-1.8963799999999999E-2</c:v>
                </c:pt>
                <c:pt idx="163275">
                  <c:v>-1.96869E-2</c:v>
                </c:pt>
                <c:pt idx="163276">
                  <c:v>-2.03711E-2</c:v>
                </c:pt>
                <c:pt idx="163277">
                  <c:v>-2.1014999999999999E-2</c:v>
                </c:pt>
                <c:pt idx="163278">
                  <c:v>-2.1617000000000001E-2</c:v>
                </c:pt>
                <c:pt idx="163279">
                  <c:v>-2.21756E-2</c:v>
                </c:pt>
                <c:pt idx="163280">
                  <c:v>-2.2689600000000001E-2</c:v>
                </c:pt>
                <c:pt idx="163281">
                  <c:v>-2.31577E-2</c:v>
                </c:pt>
                <c:pt idx="163282">
                  <c:v>-2.3578700000000001E-2</c:v>
                </c:pt>
                <c:pt idx="163283">
                  <c:v>-2.3951500000000001E-2</c:v>
                </c:pt>
                <c:pt idx="163284">
                  <c:v>-2.42752E-2</c:v>
                </c:pt>
                <c:pt idx="163285">
                  <c:v>-2.4548899999999999E-2</c:v>
                </c:pt>
                <c:pt idx="163286">
                  <c:v>-2.4771700000000001E-2</c:v>
                </c:pt>
                <c:pt idx="163287">
                  <c:v>-2.4943E-2</c:v>
                </c:pt>
                <c:pt idx="163288">
                  <c:v>-2.50621E-2</c:v>
                </c:pt>
                <c:pt idx="163289">
                  <c:v>-2.51287E-2</c:v>
                </c:pt>
                <c:pt idx="163290">
                  <c:v>-2.5142299999999999E-2</c:v>
                </c:pt>
                <c:pt idx="163291">
                  <c:v>-2.51025E-2</c:v>
                </c:pt>
                <c:pt idx="163292">
                  <c:v>-2.5009300000000002E-2</c:v>
                </c:pt>
                <c:pt idx="163293">
                  <c:v>-2.4862599999999999E-2</c:v>
                </c:pt>
                <c:pt idx="163294">
                  <c:v>-2.4662300000000002E-2</c:v>
                </c:pt>
                <c:pt idx="163295">
                  <c:v>-2.4408599999999999E-2</c:v>
                </c:pt>
                <c:pt idx="163296">
                  <c:v>-2.41018E-2</c:v>
                </c:pt>
                <c:pt idx="163297">
                  <c:v>-2.3742099999999999E-2</c:v>
                </c:pt>
                <c:pt idx="163298">
                  <c:v>-2.3330099999999999E-2</c:v>
                </c:pt>
                <c:pt idx="163299">
                  <c:v>-2.2866299999999999E-2</c:v>
                </c:pt>
                <c:pt idx="163300">
                  <c:v>-2.2351300000000001E-2</c:v>
                </c:pt>
                <c:pt idx="163301">
                  <c:v>-2.17859E-2</c:v>
                </c:pt>
                <c:pt idx="163302">
                  <c:v>-2.1170899999999999E-2</c:v>
                </c:pt>
                <c:pt idx="163303">
                  <c:v>-2.05072E-2</c:v>
                </c:pt>
                <c:pt idx="163304">
                  <c:v>-1.9796100000000001E-2</c:v>
                </c:pt>
                <c:pt idx="163305">
                  <c:v>-1.90385E-2</c:v>
                </c:pt>
                <c:pt idx="163306">
                  <c:v>-1.8235700000000001E-2</c:v>
                </c:pt>
                <c:pt idx="163307">
                  <c:v>-1.7389000000000002E-2</c:v>
                </c:pt>
                <c:pt idx="163308">
                  <c:v>-1.6499900000000001E-2</c:v>
                </c:pt>
                <c:pt idx="163309">
                  <c:v>-1.55698E-2</c:v>
                </c:pt>
                <c:pt idx="163310">
                  <c:v>-1.4600399999999999E-2</c:v>
                </c:pt>
                <c:pt idx="163311">
                  <c:v>-1.3593299999999999E-2</c:v>
                </c:pt>
                <c:pt idx="163312">
                  <c:v>-1.2550199999999999E-2</c:v>
                </c:pt>
                <c:pt idx="163313">
                  <c:v>-1.1473000000000001E-2</c:v>
                </c:pt>
                <c:pt idx="163314">
                  <c:v>-1.0363499999999999E-2</c:v>
                </c:pt>
                <c:pt idx="163315" formatCode="0.00E+00">
                  <c:v>-9.2237900000000008E-3</c:v>
                </c:pt>
                <c:pt idx="163316" formatCode="0.00E+00">
                  <c:v>-8.0557700000000003E-3</c:v>
                </c:pt>
                <c:pt idx="163317" formatCode="0.00E+00">
                  <c:v>-6.8615600000000001E-3</c:v>
                </c:pt>
                <c:pt idx="163318" formatCode="0.00E+00">
                  <c:v>-5.6433000000000004E-3</c:v>
                </c:pt>
                <c:pt idx="163319" formatCode="0.00E+00">
                  <c:v>-4.4031799999999996E-3</c:v>
                </c:pt>
                <c:pt idx="163320" formatCode="0.00E+00">
                  <c:v>-3.14343E-3</c:v>
                </c:pt>
                <c:pt idx="163321" formatCode="0.00E+00">
                  <c:v>-1.86634E-3</c:v>
                </c:pt>
                <c:pt idx="163322" formatCode="0.00E+00">
                  <c:v>-5.7423299999999995E-4</c:v>
                </c:pt>
                <c:pt idx="163323" formatCode="0.00E+00">
                  <c:v>7.3052900000000005E-4</c:v>
                </c:pt>
                <c:pt idx="163324" formatCode="0.00E+00">
                  <c:v>2.0455600000000001E-3</c:v>
                </c:pt>
                <c:pt idx="163325" formatCode="0.00E+00">
                  <c:v>3.3684299999999999E-3</c:v>
                </c:pt>
                <c:pt idx="163326" formatCode="0.00E+00">
                  <c:v>4.6966999999999998E-3</c:v>
                </c:pt>
                <c:pt idx="163327" formatCode="0.00E+00">
                  <c:v>6.02792E-3</c:v>
                </c:pt>
                <c:pt idx="163328" formatCode="0.00E+00">
                  <c:v>7.3596099999999999E-3</c:v>
                </c:pt>
                <c:pt idx="163329" formatCode="0.00E+00">
                  <c:v>8.6892800000000006E-3</c:v>
                </c:pt>
                <c:pt idx="163330">
                  <c:v>1.00144E-2</c:v>
                </c:pt>
                <c:pt idx="163331">
                  <c:v>1.13326E-2</c:v>
                </c:pt>
                <c:pt idx="163332">
                  <c:v>1.2641299999999999E-2</c:v>
                </c:pt>
                <c:pt idx="163333">
                  <c:v>1.39381E-2</c:v>
                </c:pt>
                <c:pt idx="163334">
                  <c:v>1.52204E-2</c:v>
                </c:pt>
                <c:pt idx="163335">
                  <c:v>1.6485900000000001E-2</c:v>
                </c:pt>
                <c:pt idx="163336">
                  <c:v>1.7732100000000001E-2</c:v>
                </c:pt>
                <c:pt idx="163337">
                  <c:v>1.8956600000000001E-2</c:v>
                </c:pt>
                <c:pt idx="163338">
                  <c:v>2.0157100000000001E-2</c:v>
                </c:pt>
                <c:pt idx="163339">
                  <c:v>2.1331300000000001E-2</c:v>
                </c:pt>
                <c:pt idx="163340">
                  <c:v>2.2476800000000002E-2</c:v>
                </c:pt>
                <c:pt idx="163341">
                  <c:v>2.3591500000000001E-2</c:v>
                </c:pt>
                <c:pt idx="163342">
                  <c:v>2.46731E-2</c:v>
                </c:pt>
                <c:pt idx="163343">
                  <c:v>2.57194E-2</c:v>
                </c:pt>
                <c:pt idx="163344">
                  <c:v>2.6728499999999999E-2</c:v>
                </c:pt>
                <c:pt idx="163345">
                  <c:v>2.7698400000000001E-2</c:v>
                </c:pt>
                <c:pt idx="163346">
                  <c:v>2.86269E-2</c:v>
                </c:pt>
                <c:pt idx="163347">
                  <c:v>2.9512300000000002E-2</c:v>
                </c:pt>
                <c:pt idx="163348">
                  <c:v>3.0352799999999999E-2</c:v>
                </c:pt>
                <c:pt idx="163349">
                  <c:v>3.11466E-2</c:v>
                </c:pt>
                <c:pt idx="163350">
                  <c:v>3.18921E-2</c:v>
                </c:pt>
                <c:pt idx="163351">
                  <c:v>3.2587699999999997E-2</c:v>
                </c:pt>
                <c:pt idx="163352">
                  <c:v>3.3231799999999999E-2</c:v>
                </c:pt>
                <c:pt idx="163353">
                  <c:v>3.3823199999999998E-2</c:v>
                </c:pt>
                <c:pt idx="163354">
                  <c:v>3.4360399999999999E-2</c:v>
                </c:pt>
                <c:pt idx="163355">
                  <c:v>3.4842400000000003E-2</c:v>
                </c:pt>
                <c:pt idx="163356">
                  <c:v>3.5267800000000002E-2</c:v>
                </c:pt>
                <c:pt idx="163357">
                  <c:v>3.5635800000000002E-2</c:v>
                </c:pt>
                <c:pt idx="163358">
                  <c:v>3.5945499999999998E-2</c:v>
                </c:pt>
                <c:pt idx="163359">
                  <c:v>3.6195900000000003E-2</c:v>
                </c:pt>
                <c:pt idx="163360">
                  <c:v>3.6386399999999999E-2</c:v>
                </c:pt>
                <c:pt idx="163361">
                  <c:v>3.6516300000000002E-2</c:v>
                </c:pt>
                <c:pt idx="163362">
                  <c:v>3.6585199999999998E-2</c:v>
                </c:pt>
                <c:pt idx="163363">
                  <c:v>3.6592699999999999E-2</c:v>
                </c:pt>
                <c:pt idx="163364">
                  <c:v>3.6538500000000002E-2</c:v>
                </c:pt>
                <c:pt idx="163365">
                  <c:v>3.6422299999999998E-2</c:v>
                </c:pt>
                <c:pt idx="163366">
                  <c:v>3.6244199999999997E-2</c:v>
                </c:pt>
                <c:pt idx="163367">
                  <c:v>3.6004099999999997E-2</c:v>
                </c:pt>
                <c:pt idx="163368">
                  <c:v>3.5702299999999999E-2</c:v>
                </c:pt>
                <c:pt idx="163369">
                  <c:v>3.5338899999999999E-2</c:v>
                </c:pt>
                <c:pt idx="163370">
                  <c:v>3.4914399999999998E-2</c:v>
                </c:pt>
                <c:pt idx="163371">
                  <c:v>3.44292E-2</c:v>
                </c:pt>
                <c:pt idx="163372">
                  <c:v>3.3883999999999997E-2</c:v>
                </c:pt>
                <c:pt idx="163373">
                  <c:v>3.3279299999999998E-2</c:v>
                </c:pt>
                <c:pt idx="163374">
                  <c:v>3.2616100000000002E-2</c:v>
                </c:pt>
                <c:pt idx="163375">
                  <c:v>3.1895300000000001E-2</c:v>
                </c:pt>
                <c:pt idx="163376">
                  <c:v>3.1117700000000002E-2</c:v>
                </c:pt>
                <c:pt idx="163377">
                  <c:v>3.0284700000000001E-2</c:v>
                </c:pt>
                <c:pt idx="163378">
                  <c:v>2.9397300000000001E-2</c:v>
                </c:pt>
                <c:pt idx="163379">
                  <c:v>2.8457E-2</c:v>
                </c:pt>
                <c:pt idx="163380">
                  <c:v>2.7465E-2</c:v>
                </c:pt>
                <c:pt idx="163381">
                  <c:v>2.6422999999999999E-2</c:v>
                </c:pt>
                <c:pt idx="163382">
                  <c:v>2.5332500000000001E-2</c:v>
                </c:pt>
                <c:pt idx="163383">
                  <c:v>2.41952E-2</c:v>
                </c:pt>
                <c:pt idx="163384">
                  <c:v>2.3012899999999999E-2</c:v>
                </c:pt>
                <c:pt idx="163385">
                  <c:v>2.1787399999999998E-2</c:v>
                </c:pt>
                <c:pt idx="163386">
                  <c:v>2.0520699999999999E-2</c:v>
                </c:pt>
                <c:pt idx="163387">
                  <c:v>1.9214800000000001E-2</c:v>
                </c:pt>
                <c:pt idx="163388">
                  <c:v>1.78718E-2</c:v>
                </c:pt>
                <c:pt idx="163389">
                  <c:v>1.6493899999999999E-2</c:v>
                </c:pt>
                <c:pt idx="163390">
                  <c:v>1.50832E-2</c:v>
                </c:pt>
                <c:pt idx="163391">
                  <c:v>1.3642E-2</c:v>
                </c:pt>
                <c:pt idx="163392">
                  <c:v>1.2172799999999999E-2</c:v>
                </c:pt>
                <c:pt idx="163393">
                  <c:v>1.0677799999999999E-2</c:v>
                </c:pt>
                <c:pt idx="163394" formatCode="0.00E+00">
                  <c:v>9.1596200000000003E-3</c:v>
                </c:pt>
                <c:pt idx="163395" formatCode="0.00E+00">
                  <c:v>7.6206499999999996E-3</c:v>
                </c:pt>
                <c:pt idx="163396" formatCode="0.00E+00">
                  <c:v>6.0634599999999997E-3</c:v>
                </c:pt>
                <c:pt idx="163397" formatCode="0.00E+00">
                  <c:v>4.4906099999999999E-3</c:v>
                </c:pt>
                <c:pt idx="163398" formatCode="0.00E+00">
                  <c:v>2.90472E-3</c:v>
                </c:pt>
                <c:pt idx="163399" formatCode="0.00E+00">
                  <c:v>1.30842E-3</c:v>
                </c:pt>
                <c:pt idx="163400" formatCode="0.00E+00">
                  <c:v>-2.9564199999999999E-4</c:v>
                </c:pt>
                <c:pt idx="163401" formatCode="0.00E+00">
                  <c:v>-1.90478E-3</c:v>
                </c:pt>
                <c:pt idx="163402" formatCode="0.00E+00">
                  <c:v>-3.5163E-3</c:v>
                </c:pt>
                <c:pt idx="163403" formatCode="0.00E+00">
                  <c:v>-5.1275100000000001E-3</c:v>
                </c:pt>
                <c:pt idx="163404" formatCode="0.00E+00">
                  <c:v>-6.7357099999999998E-3</c:v>
                </c:pt>
                <c:pt idx="163405" formatCode="0.00E+00">
                  <c:v>-8.3381800000000006E-3</c:v>
                </c:pt>
                <c:pt idx="163406" formatCode="0.00E+00">
                  <c:v>-9.9322300000000002E-3</c:v>
                </c:pt>
                <c:pt idx="163407">
                  <c:v>-1.15152E-2</c:v>
                </c:pt>
                <c:pt idx="163408">
                  <c:v>-1.30843E-2</c:v>
                </c:pt>
                <c:pt idx="163409">
                  <c:v>-1.4637000000000001E-2</c:v>
                </c:pt>
                <c:pt idx="163410">
                  <c:v>-1.61706E-2</c:v>
                </c:pt>
                <c:pt idx="163411">
                  <c:v>-1.76825E-2</c:v>
                </c:pt>
                <c:pt idx="163412">
                  <c:v>-1.9170199999999998E-2</c:v>
                </c:pt>
                <c:pt idx="163413">
                  <c:v>-2.0631E-2</c:v>
                </c:pt>
                <c:pt idx="163414">
                  <c:v>-2.2062600000000002E-2</c:v>
                </c:pt>
                <c:pt idx="163415">
                  <c:v>-2.3462400000000001E-2</c:v>
                </c:pt>
                <c:pt idx="163416">
                  <c:v>-2.4828099999999999E-2</c:v>
                </c:pt>
                <c:pt idx="163417">
                  <c:v>-2.6157199999999999E-2</c:v>
                </c:pt>
                <c:pt idx="163418">
                  <c:v>-2.7447699999999998E-2</c:v>
                </c:pt>
                <c:pt idx="163419">
                  <c:v>-2.86971E-2</c:v>
                </c:pt>
                <c:pt idx="163420">
                  <c:v>-2.9903300000000001E-2</c:v>
                </c:pt>
                <c:pt idx="163421">
                  <c:v>-3.1064399999999999E-2</c:v>
                </c:pt>
                <c:pt idx="163422">
                  <c:v>-3.2178100000000001E-2</c:v>
                </c:pt>
                <c:pt idx="163423">
                  <c:v>-3.3242800000000003E-2</c:v>
                </c:pt>
                <c:pt idx="163424">
                  <c:v>-3.4256300000000003E-2</c:v>
                </c:pt>
                <c:pt idx="163425">
                  <c:v>-3.5217100000000001E-2</c:v>
                </c:pt>
                <c:pt idx="163426">
                  <c:v>-3.61234E-2</c:v>
                </c:pt>
                <c:pt idx="163427">
                  <c:v>-3.6973699999999998E-2</c:v>
                </c:pt>
                <c:pt idx="163428">
                  <c:v>-3.7766399999999999E-2</c:v>
                </c:pt>
                <c:pt idx="163429">
                  <c:v>-3.8500100000000002E-2</c:v>
                </c:pt>
                <c:pt idx="163430">
                  <c:v>-3.9173600000000003E-2</c:v>
                </c:pt>
                <c:pt idx="163431">
                  <c:v>-3.9785599999999997E-2</c:v>
                </c:pt>
                <c:pt idx="163432">
                  <c:v>-4.0335000000000003E-2</c:v>
                </c:pt>
                <c:pt idx="163433">
                  <c:v>-4.0821000000000003E-2</c:v>
                </c:pt>
                <c:pt idx="163434">
                  <c:v>-4.1242500000000001E-2</c:v>
                </c:pt>
                <c:pt idx="163435">
                  <c:v>-4.1598799999999998E-2</c:v>
                </c:pt>
                <c:pt idx="163436">
                  <c:v>-4.1889200000000001E-2</c:v>
                </c:pt>
                <c:pt idx="163437">
                  <c:v>-4.2113299999999999E-2</c:v>
                </c:pt>
                <c:pt idx="163438">
                  <c:v>-4.22704E-2</c:v>
                </c:pt>
                <c:pt idx="163439">
                  <c:v>-4.2360399999999999E-2</c:v>
                </c:pt>
                <c:pt idx="163440">
                  <c:v>-4.2382999999999997E-2</c:v>
                </c:pt>
                <c:pt idx="163441">
                  <c:v>-4.2338099999999997E-2</c:v>
                </c:pt>
                <c:pt idx="163442">
                  <c:v>-4.2225699999999998E-2</c:v>
                </c:pt>
                <c:pt idx="163443">
                  <c:v>-4.2046E-2</c:v>
                </c:pt>
                <c:pt idx="163444">
                  <c:v>-4.1799099999999999E-2</c:v>
                </c:pt>
                <c:pt idx="163445">
                  <c:v>-4.1485500000000002E-2</c:v>
                </c:pt>
                <c:pt idx="163446">
                  <c:v>-4.1105700000000002E-2</c:v>
                </c:pt>
                <c:pt idx="163447">
                  <c:v>-4.0660099999999998E-2</c:v>
                </c:pt>
                <c:pt idx="163448">
                  <c:v>-4.0149499999999998E-2</c:v>
                </c:pt>
                <c:pt idx="163449">
                  <c:v>-3.95748E-2</c:v>
                </c:pt>
                <c:pt idx="163450">
                  <c:v>-3.8936699999999998E-2</c:v>
                </c:pt>
                <c:pt idx="163451">
                  <c:v>-3.8236399999999997E-2</c:v>
                </c:pt>
                <c:pt idx="163452">
                  <c:v>-3.7475000000000001E-2</c:v>
                </c:pt>
                <c:pt idx="163453">
                  <c:v>-3.6653699999999997E-2</c:v>
                </c:pt>
                <c:pt idx="163454">
                  <c:v>-3.5773899999999997E-2</c:v>
                </c:pt>
                <c:pt idx="163455">
                  <c:v>-3.4836899999999997E-2</c:v>
                </c:pt>
                <c:pt idx="163456">
                  <c:v>-3.3844300000000001E-2</c:v>
                </c:pt>
                <c:pt idx="163457">
                  <c:v>-3.2797800000000002E-2</c:v>
                </c:pt>
                <c:pt idx="163458">
                  <c:v>-3.1698999999999998E-2</c:v>
                </c:pt>
                <c:pt idx="163459">
                  <c:v>-3.0549799999999998E-2</c:v>
                </c:pt>
                <c:pt idx="163460">
                  <c:v>-2.9352E-2</c:v>
                </c:pt>
                <c:pt idx="163461">
                  <c:v>-2.8107699999999999E-2</c:v>
                </c:pt>
                <c:pt idx="163462">
                  <c:v>-2.68188E-2</c:v>
                </c:pt>
                <c:pt idx="163463">
                  <c:v>-2.5487599999999999E-2</c:v>
                </c:pt>
                <c:pt idx="163464">
                  <c:v>-2.4116200000000001E-2</c:v>
                </c:pt>
                <c:pt idx="163465">
                  <c:v>-2.2706899999999999E-2</c:v>
                </c:pt>
                <c:pt idx="163466">
                  <c:v>-2.1262E-2</c:v>
                </c:pt>
                <c:pt idx="163467">
                  <c:v>-1.9784E-2</c:v>
                </c:pt>
                <c:pt idx="163468">
                  <c:v>-1.8275199999999998E-2</c:v>
                </c:pt>
                <c:pt idx="163469">
                  <c:v>-1.6738200000000002E-2</c:v>
                </c:pt>
                <c:pt idx="163470">
                  <c:v>-1.51755E-2</c:v>
                </c:pt>
                <c:pt idx="163471">
                  <c:v>-1.35897E-2</c:v>
                </c:pt>
                <c:pt idx="163472">
                  <c:v>-1.19834E-2</c:v>
                </c:pt>
                <c:pt idx="163473">
                  <c:v>-1.03594E-2</c:v>
                </c:pt>
                <c:pt idx="163474" formatCode="0.00E+00">
                  <c:v>-8.7202800000000004E-3</c:v>
                </c:pt>
                <c:pt idx="163475" formatCode="0.00E+00">
                  <c:v>-7.0687900000000001E-3</c:v>
                </c:pt>
                <c:pt idx="163476" formatCode="0.00E+00">
                  <c:v>-5.4076599999999999E-3</c:v>
                </c:pt>
                <c:pt idx="163477" formatCode="0.00E+00">
                  <c:v>-3.7396500000000002E-3</c:v>
                </c:pt>
                <c:pt idx="163478" formatCode="0.00E+00">
                  <c:v>-2.0675300000000001E-3</c:v>
                </c:pt>
                <c:pt idx="163479" formatCode="0.00E+00">
                  <c:v>-3.9405799999999997E-4</c:v>
                </c:pt>
                <c:pt idx="163480" formatCode="0.00E+00">
                  <c:v>1.27798E-3</c:v>
                </c:pt>
                <c:pt idx="163481" formatCode="0.00E+00">
                  <c:v>2.94582E-3</c:v>
                </c:pt>
                <c:pt idx="163482" formatCode="0.00E+00">
                  <c:v>4.60671E-3</c:v>
                </c:pt>
                <c:pt idx="163483" formatCode="0.00E+00">
                  <c:v>6.2578900000000003E-3</c:v>
                </c:pt>
                <c:pt idx="163484" formatCode="0.00E+00">
                  <c:v>7.8966399999999999E-3</c:v>
                </c:pt>
                <c:pt idx="163485" formatCode="0.00E+00">
                  <c:v>9.5202499999999992E-3</c:v>
                </c:pt>
                <c:pt idx="163486">
                  <c:v>1.1126E-2</c:v>
                </c:pt>
                <c:pt idx="163487">
                  <c:v>1.2711399999999999E-2</c:v>
                </c:pt>
                <c:pt idx="163488">
                  <c:v>1.42737E-2</c:v>
                </c:pt>
                <c:pt idx="163489">
                  <c:v>1.5810299999999999E-2</c:v>
                </c:pt>
                <c:pt idx="163490">
                  <c:v>1.7318799999999999E-2</c:v>
                </c:pt>
                <c:pt idx="163491">
                  <c:v>1.87966E-2</c:v>
                </c:pt>
                <c:pt idx="163492">
                  <c:v>2.02414E-2</c:v>
                </c:pt>
                <c:pt idx="163493">
                  <c:v>2.1650699999999998E-2</c:v>
                </c:pt>
                <c:pt idx="163494">
                  <c:v>2.3022399999999998E-2</c:v>
                </c:pt>
                <c:pt idx="163495">
                  <c:v>2.43541E-2</c:v>
                </c:pt>
                <c:pt idx="163496">
                  <c:v>2.5643699999999998E-2</c:v>
                </c:pt>
                <c:pt idx="163497">
                  <c:v>2.6889199999999999E-2</c:v>
                </c:pt>
                <c:pt idx="163498">
                  <c:v>2.8088399999999999E-2</c:v>
                </c:pt>
                <c:pt idx="163499">
                  <c:v>2.9239500000000002E-2</c:v>
                </c:pt>
                <c:pt idx="163500">
                  <c:v>3.0340599999999999E-2</c:v>
                </c:pt>
                <c:pt idx="163501">
                  <c:v>3.1389899999999998E-2</c:v>
                </c:pt>
                <c:pt idx="163502">
                  <c:v>3.2385900000000002E-2</c:v>
                </c:pt>
                <c:pt idx="163503">
                  <c:v>3.3326799999999997E-2</c:v>
                </c:pt>
                <c:pt idx="163504">
                  <c:v>3.42113E-2</c:v>
                </c:pt>
                <c:pt idx="163505">
                  <c:v>3.5038E-2</c:v>
                </c:pt>
                <c:pt idx="163506">
                  <c:v>3.5805499999999997E-2</c:v>
                </c:pt>
                <c:pt idx="163507">
                  <c:v>3.6512799999999998E-2</c:v>
                </c:pt>
                <c:pt idx="163508">
                  <c:v>3.71586E-2</c:v>
                </c:pt>
                <c:pt idx="163509">
                  <c:v>3.7742100000000001E-2</c:v>
                </c:pt>
                <c:pt idx="163510">
                  <c:v>3.8262299999999999E-2</c:v>
                </c:pt>
                <c:pt idx="163511">
                  <c:v>3.8718599999999999E-2</c:v>
                </c:pt>
                <c:pt idx="163512">
                  <c:v>3.9110300000000001E-2</c:v>
                </c:pt>
                <c:pt idx="163513">
                  <c:v>3.9436800000000001E-2</c:v>
                </c:pt>
                <c:pt idx="163514">
                  <c:v>3.9697799999999998E-2</c:v>
                </c:pt>
                <c:pt idx="163515">
                  <c:v>3.9892900000000002E-2</c:v>
                </c:pt>
                <c:pt idx="163516">
                  <c:v>4.0021899999999999E-2</c:v>
                </c:pt>
                <c:pt idx="163517">
                  <c:v>4.0084799999999997E-2</c:v>
                </c:pt>
                <c:pt idx="163518">
                  <c:v>4.0081499999999999E-2</c:v>
                </c:pt>
                <c:pt idx="163519">
                  <c:v>4.0012300000000001E-2</c:v>
                </c:pt>
                <c:pt idx="163520">
                  <c:v>3.98774E-2</c:v>
                </c:pt>
                <c:pt idx="163521">
                  <c:v>3.9677200000000003E-2</c:v>
                </c:pt>
                <c:pt idx="163522">
                  <c:v>3.9412099999999999E-2</c:v>
                </c:pt>
                <c:pt idx="163523">
                  <c:v>3.9082699999999998E-2</c:v>
                </c:pt>
                <c:pt idx="163524">
                  <c:v>3.86897E-2</c:v>
                </c:pt>
                <c:pt idx="163525">
                  <c:v>3.82341E-2</c:v>
                </c:pt>
                <c:pt idx="163526">
                  <c:v>3.77165E-2</c:v>
                </c:pt>
                <c:pt idx="163527">
                  <c:v>3.7138200000000003E-2</c:v>
                </c:pt>
                <c:pt idx="163528">
                  <c:v>3.6500100000000001E-2</c:v>
                </c:pt>
                <c:pt idx="163529">
                  <c:v>3.5803599999999998E-2</c:v>
                </c:pt>
                <c:pt idx="163530">
                  <c:v>3.5049900000000002E-2</c:v>
                </c:pt>
                <c:pt idx="163531">
                  <c:v>3.42405E-2</c:v>
                </c:pt>
                <c:pt idx="163532">
                  <c:v>3.3376799999999998E-2</c:v>
                </c:pt>
                <c:pt idx="163533">
                  <c:v>3.2460500000000003E-2</c:v>
                </c:pt>
                <c:pt idx="163534">
                  <c:v>3.1493300000000002E-2</c:v>
                </c:pt>
                <c:pt idx="163535">
                  <c:v>3.0476900000000001E-2</c:v>
                </c:pt>
                <c:pt idx="163536">
                  <c:v>2.94132E-2</c:v>
                </c:pt>
                <c:pt idx="163537">
                  <c:v>2.8304099999999999E-2</c:v>
                </c:pt>
                <c:pt idx="163538">
                  <c:v>2.7151600000000001E-2</c:v>
                </c:pt>
                <c:pt idx="163539">
                  <c:v>2.59578E-2</c:v>
                </c:pt>
                <c:pt idx="163540">
                  <c:v>2.4724900000000001E-2</c:v>
                </c:pt>
                <c:pt idx="163541">
                  <c:v>2.3455E-2</c:v>
                </c:pt>
                <c:pt idx="163542">
                  <c:v>2.2150400000000001E-2</c:v>
                </c:pt>
                <c:pt idx="163543">
                  <c:v>2.0813399999999999E-2</c:v>
                </c:pt>
                <c:pt idx="163544">
                  <c:v>1.9446399999999999E-2</c:v>
                </c:pt>
                <c:pt idx="163545">
                  <c:v>1.8051899999999999E-2</c:v>
                </c:pt>
                <c:pt idx="163546">
                  <c:v>1.66322E-2</c:v>
                </c:pt>
                <c:pt idx="163547">
                  <c:v>1.5189899999999999E-2</c:v>
                </c:pt>
                <c:pt idx="163548">
                  <c:v>1.37276E-2</c:v>
                </c:pt>
                <c:pt idx="163549">
                  <c:v>1.22477E-2</c:v>
                </c:pt>
                <c:pt idx="163550">
                  <c:v>1.07528E-2</c:v>
                </c:pt>
                <c:pt idx="163551" formatCode="0.00E+00">
                  <c:v>9.2457000000000008E-3</c:v>
                </c:pt>
                <c:pt idx="163552" formatCode="0.00E+00">
                  <c:v>7.7288399999999998E-3</c:v>
                </c:pt>
                <c:pt idx="163553" formatCode="0.00E+00">
                  <c:v>6.2049100000000001E-3</c:v>
                </c:pt>
                <c:pt idx="163554" formatCode="0.00E+00">
                  <c:v>4.6765499999999998E-3</c:v>
                </c:pt>
                <c:pt idx="163555" formatCode="0.00E+00">
                  <c:v>3.1464000000000002E-3</c:v>
                </c:pt>
                <c:pt idx="163556" formatCode="0.00E+00">
                  <c:v>1.6171E-3</c:v>
                </c:pt>
                <c:pt idx="163557" formatCode="0.00E+00">
                  <c:v>9.1285200000000005E-5</c:v>
                </c:pt>
                <c:pt idx="163558" formatCode="0.00E+00">
                  <c:v>-1.4284300000000001E-3</c:v>
                </c:pt>
                <c:pt idx="163559" formatCode="0.00E+00">
                  <c:v>-2.9394299999999998E-3</c:v>
                </c:pt>
                <c:pt idx="163560" formatCode="0.00E+00">
                  <c:v>-4.4391500000000002E-3</c:v>
                </c:pt>
                <c:pt idx="163561" formatCode="0.00E+00">
                  <c:v>-5.9250199999999996E-3</c:v>
                </c:pt>
                <c:pt idx="163562" formatCode="0.00E+00">
                  <c:v>-7.3945199999999999E-3</c:v>
                </c:pt>
                <c:pt idx="163563" formatCode="0.00E+00">
                  <c:v>-8.8451599999999995E-3</c:v>
                </c:pt>
                <c:pt idx="163564">
                  <c:v>-1.0274500000000001E-2</c:v>
                </c:pt>
                <c:pt idx="163565">
                  <c:v>-1.1680100000000001E-2</c:v>
                </c:pt>
                <c:pt idx="163566">
                  <c:v>-1.3059599999999999E-2</c:v>
                </c:pt>
                <c:pt idx="163567">
                  <c:v>-1.44107E-2</c:v>
                </c:pt>
                <c:pt idx="163568">
                  <c:v>-1.5731200000000001E-2</c:v>
                </c:pt>
                <c:pt idx="163569">
                  <c:v>-1.7018800000000001E-2</c:v>
                </c:pt>
                <c:pt idx="163570">
                  <c:v>-1.82714E-2</c:v>
                </c:pt>
                <c:pt idx="163571">
                  <c:v>-1.9486900000000001E-2</c:v>
                </c:pt>
                <c:pt idx="163572">
                  <c:v>-2.0663500000000001E-2</c:v>
                </c:pt>
                <c:pt idx="163573">
                  <c:v>-2.1798999999999999E-2</c:v>
                </c:pt>
                <c:pt idx="163574">
                  <c:v>-2.2891700000000001E-2</c:v>
                </c:pt>
                <c:pt idx="163575">
                  <c:v>-2.3939800000000001E-2</c:v>
                </c:pt>
                <c:pt idx="163576">
                  <c:v>-2.4941600000000001E-2</c:v>
                </c:pt>
                <c:pt idx="163577">
                  <c:v>-2.5895600000000001E-2</c:v>
                </c:pt>
                <c:pt idx="163578">
                  <c:v>-2.68001E-2</c:v>
                </c:pt>
                <c:pt idx="163579">
                  <c:v>-2.7653899999999999E-2</c:v>
                </c:pt>
                <c:pt idx="163580">
                  <c:v>-2.8455500000000002E-2</c:v>
                </c:pt>
                <c:pt idx="163581">
                  <c:v>-2.9203699999999999E-2</c:v>
                </c:pt>
                <c:pt idx="163582">
                  <c:v>-2.98975E-2</c:v>
                </c:pt>
                <c:pt idx="163583">
                  <c:v>-3.05356E-2</c:v>
                </c:pt>
                <c:pt idx="163584">
                  <c:v>-3.1117300000000001E-2</c:v>
                </c:pt>
                <c:pt idx="163585">
                  <c:v>-3.1641700000000002E-2</c:v>
                </c:pt>
                <c:pt idx="163586">
                  <c:v>-3.2107999999999998E-2</c:v>
                </c:pt>
                <c:pt idx="163587">
                  <c:v>-3.2515700000000002E-2</c:v>
                </c:pt>
                <c:pt idx="163588">
                  <c:v>-3.28641E-2</c:v>
                </c:pt>
                <c:pt idx="163589">
                  <c:v>-3.3153000000000002E-2</c:v>
                </c:pt>
                <c:pt idx="163590">
                  <c:v>-3.3381899999999999E-2</c:v>
                </c:pt>
                <c:pt idx="163591">
                  <c:v>-3.3550700000000003E-2</c:v>
                </c:pt>
                <c:pt idx="163592">
                  <c:v>-3.3659300000000003E-2</c:v>
                </c:pt>
                <c:pt idx="163593">
                  <c:v>-3.37077E-2</c:v>
                </c:pt>
                <c:pt idx="163594">
                  <c:v>-3.3695999999999997E-2</c:v>
                </c:pt>
                <c:pt idx="163595">
                  <c:v>-3.3624500000000002E-2</c:v>
                </c:pt>
                <c:pt idx="163596">
                  <c:v>-3.34934E-2</c:v>
                </c:pt>
                <c:pt idx="163597">
                  <c:v>-3.3303199999999998E-2</c:v>
                </c:pt>
                <c:pt idx="163598">
                  <c:v>-3.3054500000000001E-2</c:v>
                </c:pt>
                <c:pt idx="163599">
                  <c:v>-3.2747999999999999E-2</c:v>
                </c:pt>
                <c:pt idx="163600">
                  <c:v>-3.2384200000000002E-2</c:v>
                </c:pt>
                <c:pt idx="163601">
                  <c:v>-3.1964100000000002E-2</c:v>
                </c:pt>
                <c:pt idx="163602">
                  <c:v>-3.1488700000000001E-2</c:v>
                </c:pt>
                <c:pt idx="163603">
                  <c:v>-3.0959E-2</c:v>
                </c:pt>
                <c:pt idx="163604">
                  <c:v>-3.0376E-2</c:v>
                </c:pt>
                <c:pt idx="163605">
                  <c:v>-2.9741099999999999E-2</c:v>
                </c:pt>
                <c:pt idx="163606">
                  <c:v>-2.9055600000000001E-2</c:v>
                </c:pt>
                <c:pt idx="163607">
                  <c:v>-2.83208E-2</c:v>
                </c:pt>
                <c:pt idx="163608">
                  <c:v>-2.7538199999999999E-2</c:v>
                </c:pt>
                <c:pt idx="163609">
                  <c:v>-2.6709500000000001E-2</c:v>
                </c:pt>
                <c:pt idx="163610">
                  <c:v>-2.58362E-2</c:v>
                </c:pt>
                <c:pt idx="163611">
                  <c:v>-2.49202E-2</c:v>
                </c:pt>
                <c:pt idx="163612">
                  <c:v>-2.3963100000000001E-2</c:v>
                </c:pt>
                <c:pt idx="163613">
                  <c:v>-2.2966799999999999E-2</c:v>
                </c:pt>
                <c:pt idx="163614">
                  <c:v>-2.1933399999999999E-2</c:v>
                </c:pt>
                <c:pt idx="163615">
                  <c:v>-2.08647E-2</c:v>
                </c:pt>
                <c:pt idx="163616">
                  <c:v>-1.97629E-2</c:v>
                </c:pt>
                <c:pt idx="163617">
                  <c:v>-1.8630000000000001E-2</c:v>
                </c:pt>
                <c:pt idx="163618">
                  <c:v>-1.74682E-2</c:v>
                </c:pt>
                <c:pt idx="163619">
                  <c:v>-1.6279700000000001E-2</c:v>
                </c:pt>
                <c:pt idx="163620">
                  <c:v>-1.50668E-2</c:v>
                </c:pt>
                <c:pt idx="163621">
                  <c:v>-1.3831700000000001E-2</c:v>
                </c:pt>
                <c:pt idx="163622">
                  <c:v>-1.25767E-2</c:v>
                </c:pt>
                <c:pt idx="163623">
                  <c:v>-1.13042E-2</c:v>
                </c:pt>
                <c:pt idx="163624">
                  <c:v>-1.0016600000000001E-2</c:v>
                </c:pt>
                <c:pt idx="163625" formatCode="0.00E+00">
                  <c:v>-8.7163299999999996E-3</c:v>
                </c:pt>
                <c:pt idx="163626" formatCode="0.00E+00">
                  <c:v>-7.4057100000000002E-3</c:v>
                </c:pt>
                <c:pt idx="163627" formatCode="0.00E+00">
                  <c:v>-6.0871900000000001E-3</c:v>
                </c:pt>
                <c:pt idx="163628" formatCode="0.00E+00">
                  <c:v>-4.7632300000000002E-3</c:v>
                </c:pt>
                <c:pt idx="163629" formatCode="0.00E+00">
                  <c:v>-3.4362500000000001E-3</c:v>
                </c:pt>
                <c:pt idx="163630" formatCode="0.00E+00">
                  <c:v>-2.1086899999999999E-3</c:v>
                </c:pt>
                <c:pt idx="163631" formatCode="0.00E+00">
                  <c:v>-7.8299399999999996E-4</c:v>
                </c:pt>
                <c:pt idx="163632" formatCode="0.00E+00">
                  <c:v>5.3842600000000005E-4</c:v>
                </c:pt>
                <c:pt idx="163633" formatCode="0.00E+00">
                  <c:v>1.85316E-3</c:v>
                </c:pt>
                <c:pt idx="163634" formatCode="0.00E+00">
                  <c:v>3.1588100000000002E-3</c:v>
                </c:pt>
                <c:pt idx="163635" formatCode="0.00E+00">
                  <c:v>4.4530100000000003E-3</c:v>
                </c:pt>
                <c:pt idx="163636" formatCode="0.00E+00">
                  <c:v>5.7334100000000004E-3</c:v>
                </c:pt>
                <c:pt idx="163637" formatCode="0.00E+00">
                  <c:v>6.9977199999999998E-3</c:v>
                </c:pt>
                <c:pt idx="163638" formatCode="0.00E+00">
                  <c:v>8.24364E-3</c:v>
                </c:pt>
                <c:pt idx="163639" formatCode="0.00E+00">
                  <c:v>9.4689500000000003E-3</c:v>
                </c:pt>
                <c:pt idx="163640">
                  <c:v>1.0671399999999999E-2</c:v>
                </c:pt>
                <c:pt idx="163641">
                  <c:v>1.1849E-2</c:v>
                </c:pt>
                <c:pt idx="163642">
                  <c:v>1.2999399999999999E-2</c:v>
                </c:pt>
                <c:pt idx="163643">
                  <c:v>1.4120799999999999E-2</c:v>
                </c:pt>
                <c:pt idx="163644">
                  <c:v>1.52111E-2</c:v>
                </c:pt>
                <c:pt idx="163645">
                  <c:v>1.6268399999999999E-2</c:v>
                </c:pt>
                <c:pt idx="163646">
                  <c:v>1.7290799999999999E-2</c:v>
                </c:pt>
                <c:pt idx="163647">
                  <c:v>1.82766E-2</c:v>
                </c:pt>
                <c:pt idx="163648">
                  <c:v>1.9224000000000002E-2</c:v>
                </c:pt>
                <c:pt idx="163649">
                  <c:v>2.0131400000000001E-2</c:v>
                </c:pt>
                <c:pt idx="163650">
                  <c:v>2.0997200000000001E-2</c:v>
                </c:pt>
                <c:pt idx="163651">
                  <c:v>2.18199E-2</c:v>
                </c:pt>
                <c:pt idx="163652">
                  <c:v>2.2598199999999999E-2</c:v>
                </c:pt>
                <c:pt idx="163653">
                  <c:v>2.33306E-2</c:v>
                </c:pt>
                <c:pt idx="163654">
                  <c:v>2.4016099999999999E-2</c:v>
                </c:pt>
                <c:pt idx="163655">
                  <c:v>2.46533E-2</c:v>
                </c:pt>
                <c:pt idx="163656">
                  <c:v>2.5241400000000001E-2</c:v>
                </c:pt>
                <c:pt idx="163657">
                  <c:v>2.5779300000000002E-2</c:v>
                </c:pt>
                <c:pt idx="163658">
                  <c:v>2.6266100000000001E-2</c:v>
                </c:pt>
                <c:pt idx="163659">
                  <c:v>2.6701200000000001E-2</c:v>
                </c:pt>
                <c:pt idx="163660">
                  <c:v>2.7083699999999999E-2</c:v>
                </c:pt>
                <c:pt idx="163661">
                  <c:v>2.7413199999999999E-2</c:v>
                </c:pt>
                <c:pt idx="163662">
                  <c:v>2.7689200000000001E-2</c:v>
                </c:pt>
                <c:pt idx="163663">
                  <c:v>2.79113E-2</c:v>
                </c:pt>
                <c:pt idx="163664">
                  <c:v>2.8079199999999999E-2</c:v>
                </c:pt>
                <c:pt idx="163665">
                  <c:v>2.81928E-2</c:v>
                </c:pt>
                <c:pt idx="163666">
                  <c:v>2.82519E-2</c:v>
                </c:pt>
                <c:pt idx="163667">
                  <c:v>2.8256699999999999E-2</c:v>
                </c:pt>
                <c:pt idx="163668">
                  <c:v>2.8207200000000002E-2</c:v>
                </c:pt>
                <c:pt idx="163669">
                  <c:v>2.8103699999999999E-2</c:v>
                </c:pt>
                <c:pt idx="163670">
                  <c:v>2.7946499999999999E-2</c:v>
                </c:pt>
                <c:pt idx="163671">
                  <c:v>2.7736E-2</c:v>
                </c:pt>
                <c:pt idx="163672">
                  <c:v>2.7472799999999999E-2</c:v>
                </c:pt>
                <c:pt idx="163673">
                  <c:v>2.7157500000000001E-2</c:v>
                </c:pt>
                <c:pt idx="163674">
                  <c:v>2.6790700000000001E-2</c:v>
                </c:pt>
                <c:pt idx="163675">
                  <c:v>2.6373400000000002E-2</c:v>
                </c:pt>
                <c:pt idx="163676">
                  <c:v>2.59064E-2</c:v>
                </c:pt>
                <c:pt idx="163677">
                  <c:v>2.5390699999999999E-2</c:v>
                </c:pt>
                <c:pt idx="163678">
                  <c:v>2.4827399999999999E-2</c:v>
                </c:pt>
                <c:pt idx="163679">
                  <c:v>2.4217700000000002E-2</c:v>
                </c:pt>
                <c:pt idx="163680">
                  <c:v>2.3562799999999998E-2</c:v>
                </c:pt>
                <c:pt idx="163681">
                  <c:v>2.2864099999999998E-2</c:v>
                </c:pt>
                <c:pt idx="163682">
                  <c:v>2.2122900000000001E-2</c:v>
                </c:pt>
                <c:pt idx="163683">
                  <c:v>2.13408E-2</c:v>
                </c:pt>
                <c:pt idx="163684">
                  <c:v>2.0519300000000001E-2</c:v>
                </c:pt>
                <c:pt idx="163685">
                  <c:v>1.96601E-2</c:v>
                </c:pt>
                <c:pt idx="163686">
                  <c:v>1.8764900000000001E-2</c:v>
                </c:pt>
                <c:pt idx="163687">
                  <c:v>1.7835400000000001E-2</c:v>
                </c:pt>
                <c:pt idx="163688">
                  <c:v>1.68735E-2</c:v>
                </c:pt>
                <c:pt idx="163689">
                  <c:v>1.5880999999999999E-2</c:v>
                </c:pt>
                <c:pt idx="163690">
                  <c:v>1.4859900000000001E-2</c:v>
                </c:pt>
                <c:pt idx="163691">
                  <c:v>1.38122E-2</c:v>
                </c:pt>
                <c:pt idx="163692">
                  <c:v>1.274E-2</c:v>
                </c:pt>
                <c:pt idx="163693">
                  <c:v>1.16452E-2</c:v>
                </c:pt>
                <c:pt idx="163694">
                  <c:v>1.0529999999999999E-2</c:v>
                </c:pt>
                <c:pt idx="163695" formatCode="0.00E+00">
                  <c:v>9.3966399999999995E-3</c:v>
                </c:pt>
                <c:pt idx="163696" formatCode="0.00E+00">
                  <c:v>8.2472099999999996E-3</c:v>
                </c:pt>
                <c:pt idx="163697" formatCode="0.00E+00">
                  <c:v>7.0839500000000003E-3</c:v>
                </c:pt>
                <c:pt idx="163698" formatCode="0.00E+00">
                  <c:v>5.9090799999999997E-3</c:v>
                </c:pt>
                <c:pt idx="163699" formatCode="0.00E+00">
                  <c:v>4.7248699999999999E-3</c:v>
                </c:pt>
                <c:pt idx="163700" formatCode="0.00E+00">
                  <c:v>3.5335800000000001E-3</c:v>
                </c:pt>
                <c:pt idx="163701" formatCode="0.00E+00">
                  <c:v>2.3374899999999998E-3</c:v>
                </c:pt>
                <c:pt idx="163702" formatCode="0.00E+00">
                  <c:v>1.1388699999999999E-3</c:v>
                </c:pt>
                <c:pt idx="163703" formatCode="0.00E+00">
                  <c:v>-5.9981600000000002E-5</c:v>
                </c:pt>
                <c:pt idx="163704" formatCode="0.00E+00">
                  <c:v>-1.25679E-3</c:v>
                </c:pt>
                <c:pt idx="163705" formatCode="0.00E+00">
                  <c:v>-2.4492799999999999E-3</c:v>
                </c:pt>
                <c:pt idx="163706" formatCode="0.00E+00">
                  <c:v>-3.63518E-3</c:v>
                </c:pt>
                <c:pt idx="163707" formatCode="0.00E+00">
                  <c:v>-4.8122499999999997E-3</c:v>
                </c:pt>
                <c:pt idx="163708" formatCode="0.00E+00">
                  <c:v>-5.9782500000000001E-3</c:v>
                </c:pt>
                <c:pt idx="163709" formatCode="0.00E+00">
                  <c:v>-7.1309800000000003E-3</c:v>
                </c:pt>
                <c:pt idx="163710" formatCode="0.00E+00">
                  <c:v>-8.2682599999999995E-3</c:v>
                </c:pt>
                <c:pt idx="163711" formatCode="0.00E+00">
                  <c:v>-9.3879299999999992E-3</c:v>
                </c:pt>
                <c:pt idx="163712">
                  <c:v>-1.04879E-2</c:v>
                </c:pt>
                <c:pt idx="163713">
                  <c:v>-1.1566099999999999E-2</c:v>
                </c:pt>
                <c:pt idx="163714">
                  <c:v>-1.26204E-2</c:v>
                </c:pt>
                <c:pt idx="163715">
                  <c:v>-1.36489E-2</c:v>
                </c:pt>
                <c:pt idx="163716">
                  <c:v>-1.46497E-2</c:v>
                </c:pt>
                <c:pt idx="163717">
                  <c:v>-1.56209E-2</c:v>
                </c:pt>
                <c:pt idx="163718">
                  <c:v>-1.6560600000000002E-2</c:v>
                </c:pt>
                <c:pt idx="163719">
                  <c:v>-1.7467099999999999E-2</c:v>
                </c:pt>
                <c:pt idx="163720">
                  <c:v>-1.8338699999999999E-2</c:v>
                </c:pt>
                <c:pt idx="163721">
                  <c:v>-1.9173699999999998E-2</c:v>
                </c:pt>
                <c:pt idx="163722">
                  <c:v>-1.9970700000000001E-2</c:v>
                </c:pt>
                <c:pt idx="163723">
                  <c:v>-2.0728E-2</c:v>
                </c:pt>
                <c:pt idx="163724">
                  <c:v>-2.1444299999999999E-2</c:v>
                </c:pt>
                <c:pt idx="163725">
                  <c:v>-2.2118200000000001E-2</c:v>
                </c:pt>
                <c:pt idx="163726">
                  <c:v>-2.2748500000000001E-2</c:v>
                </c:pt>
                <c:pt idx="163727">
                  <c:v>-2.3334000000000001E-2</c:v>
                </c:pt>
                <c:pt idx="163728">
                  <c:v>-2.3873599999999998E-2</c:v>
                </c:pt>
                <c:pt idx="163729">
                  <c:v>-2.43663E-2</c:v>
                </c:pt>
                <c:pt idx="163730">
                  <c:v>-2.4811199999999999E-2</c:v>
                </c:pt>
                <c:pt idx="163731">
                  <c:v>-2.5207500000000001E-2</c:v>
                </c:pt>
                <c:pt idx="163732">
                  <c:v>-2.5554400000000001E-2</c:v>
                </c:pt>
                <c:pt idx="163733">
                  <c:v>-2.5851200000000001E-2</c:v>
                </c:pt>
                <c:pt idx="163734">
                  <c:v>-2.6097499999999999E-2</c:v>
                </c:pt>
                <c:pt idx="163735">
                  <c:v>-2.6292699999999999E-2</c:v>
                </c:pt>
                <c:pt idx="163736">
                  <c:v>-2.6436600000000001E-2</c:v>
                </c:pt>
                <c:pt idx="163737">
                  <c:v>-2.6528800000000002E-2</c:v>
                </c:pt>
                <c:pt idx="163738">
                  <c:v>-2.6569099999999998E-2</c:v>
                </c:pt>
                <c:pt idx="163739">
                  <c:v>-2.6557600000000001E-2</c:v>
                </c:pt>
                <c:pt idx="163740">
                  <c:v>-2.6494199999999999E-2</c:v>
                </c:pt>
                <c:pt idx="163741">
                  <c:v>-2.6379099999999999E-2</c:v>
                </c:pt>
                <c:pt idx="163742">
                  <c:v>-2.62124E-2</c:v>
                </c:pt>
                <c:pt idx="163743">
                  <c:v>-2.59945E-2</c:v>
                </c:pt>
                <c:pt idx="163744">
                  <c:v>-2.57258E-2</c:v>
                </c:pt>
                <c:pt idx="163745">
                  <c:v>-2.54069E-2</c:v>
                </c:pt>
                <c:pt idx="163746">
                  <c:v>-2.50382E-2</c:v>
                </c:pt>
                <c:pt idx="163747">
                  <c:v>-2.46205E-2</c:v>
                </c:pt>
                <c:pt idx="163748">
                  <c:v>-2.4154599999999998E-2</c:v>
                </c:pt>
                <c:pt idx="163749">
                  <c:v>-2.3641300000000001E-2</c:v>
                </c:pt>
                <c:pt idx="163750">
                  <c:v>-2.30817E-2</c:v>
                </c:pt>
                <c:pt idx="163751">
                  <c:v>-2.2476699999999999E-2</c:v>
                </c:pt>
                <c:pt idx="163752">
                  <c:v>-2.18275E-2</c:v>
                </c:pt>
                <c:pt idx="163753">
                  <c:v>-2.1135299999999999E-2</c:v>
                </c:pt>
                <c:pt idx="163754">
                  <c:v>-2.0401499999999999E-2</c:v>
                </c:pt>
                <c:pt idx="163755">
                  <c:v>-1.9627200000000001E-2</c:v>
                </c:pt>
                <c:pt idx="163756">
                  <c:v>-1.88141E-2</c:v>
                </c:pt>
                <c:pt idx="163757">
                  <c:v>-1.7963699999999999E-2</c:v>
                </c:pt>
                <c:pt idx="163758">
                  <c:v>-1.7077499999999999E-2</c:v>
                </c:pt>
                <c:pt idx="163759">
                  <c:v>-1.6157100000000001E-2</c:v>
                </c:pt>
                <c:pt idx="163760">
                  <c:v>-1.52044E-2</c:v>
                </c:pt>
                <c:pt idx="163761">
                  <c:v>-1.4220999999999999E-2</c:v>
                </c:pt>
                <c:pt idx="163762">
                  <c:v>-1.3208900000000001E-2</c:v>
                </c:pt>
                <c:pt idx="163763">
                  <c:v>-1.21698E-2</c:v>
                </c:pt>
                <c:pt idx="163764">
                  <c:v>-1.1105800000000001E-2</c:v>
                </c:pt>
                <c:pt idx="163765">
                  <c:v>-1.0018900000000001E-2</c:v>
                </c:pt>
                <c:pt idx="163766" formatCode="0.00E+00">
                  <c:v>-8.9110500000000002E-3</c:v>
                </c:pt>
                <c:pt idx="163767" formatCode="0.00E+00">
                  <c:v>-7.7843399999999998E-3</c:v>
                </c:pt>
                <c:pt idx="163768" formatCode="0.00E+00">
                  <c:v>-6.64088E-3</c:v>
                </c:pt>
                <c:pt idx="163769" formatCode="0.00E+00">
                  <c:v>-5.4828200000000002E-3</c:v>
                </c:pt>
                <c:pt idx="163770" formatCode="0.00E+00">
                  <c:v>-4.3123099999999998E-3</c:v>
                </c:pt>
                <c:pt idx="163771" formatCode="0.00E+00">
                  <c:v>-3.1315599999999998E-3</c:v>
                </c:pt>
                <c:pt idx="163772" formatCode="0.00E+00">
                  <c:v>-1.9427699999999999E-3</c:v>
                </c:pt>
                <c:pt idx="163773" formatCode="0.00E+00">
                  <c:v>-7.4816599999999998E-4</c:v>
                </c:pt>
                <c:pt idx="163774" formatCode="0.00E+00">
                  <c:v>4.5000800000000001E-4</c:v>
                </c:pt>
                <c:pt idx="163775" formatCode="0.00E+00">
                  <c:v>1.6495100000000001E-3</c:v>
                </c:pt>
                <c:pt idx="163776" formatCode="0.00E+00">
                  <c:v>2.8480799999999998E-3</c:v>
                </c:pt>
                <c:pt idx="163777" formatCode="0.00E+00">
                  <c:v>4.0434800000000003E-3</c:v>
                </c:pt>
                <c:pt idx="163778" formatCode="0.00E+00">
                  <c:v>5.2334699999999996E-3</c:v>
                </c:pt>
                <c:pt idx="163779" formatCode="0.00E+00">
                  <c:v>6.4158000000000001E-3</c:v>
                </c:pt>
                <c:pt idx="163780" formatCode="0.00E+00">
                  <c:v>7.5882500000000004E-3</c:v>
                </c:pt>
                <c:pt idx="163781" formatCode="0.00E+00">
                  <c:v>8.7486100000000004E-3</c:v>
                </c:pt>
                <c:pt idx="163782" formatCode="0.00E+00">
                  <c:v>9.8947099999999993E-3</c:v>
                </c:pt>
                <c:pt idx="163783">
                  <c:v>1.10244E-2</c:v>
                </c:pt>
                <c:pt idx="163784">
                  <c:v>1.21355E-2</c:v>
                </c:pt>
                <c:pt idx="163785">
                  <c:v>1.3225900000000001E-2</c:v>
                </c:pt>
                <c:pt idx="163786">
                  <c:v>1.42936E-2</c:v>
                </c:pt>
                <c:pt idx="163787">
                  <c:v>1.5336600000000001E-2</c:v>
                </c:pt>
                <c:pt idx="163788">
                  <c:v>1.63529E-2</c:v>
                </c:pt>
                <c:pt idx="163789">
                  <c:v>1.7340499999999998E-2</c:v>
                </c:pt>
                <c:pt idx="163790">
                  <c:v>1.8297500000000001E-2</c:v>
                </c:pt>
                <c:pt idx="163791">
                  <c:v>1.9222199999999998E-2</c:v>
                </c:pt>
                <c:pt idx="163792">
                  <c:v>2.01128E-2</c:v>
                </c:pt>
                <c:pt idx="163793">
                  <c:v>2.0967599999999999E-2</c:v>
                </c:pt>
                <c:pt idx="163794">
                  <c:v>2.1784899999999999E-2</c:v>
                </c:pt>
                <c:pt idx="163795">
                  <c:v>2.2563099999999999E-2</c:v>
                </c:pt>
                <c:pt idx="163796">
                  <c:v>2.3300899999999999E-2</c:v>
                </c:pt>
                <c:pt idx="163797">
                  <c:v>2.39966E-2</c:v>
                </c:pt>
                <c:pt idx="163798">
                  <c:v>2.4649000000000001E-2</c:v>
                </c:pt>
                <c:pt idx="163799">
                  <c:v>2.5256899999999999E-2</c:v>
                </c:pt>
                <c:pt idx="163800">
                  <c:v>2.5818899999999999E-2</c:v>
                </c:pt>
                <c:pt idx="163801">
                  <c:v>2.6334E-2</c:v>
                </c:pt>
                <c:pt idx="163802">
                  <c:v>2.6801200000000001E-2</c:v>
                </c:pt>
                <c:pt idx="163803">
                  <c:v>2.7219500000000001E-2</c:v>
                </c:pt>
                <c:pt idx="163804">
                  <c:v>2.7588100000000001E-2</c:v>
                </c:pt>
                <c:pt idx="163805">
                  <c:v>2.7906199999999999E-2</c:v>
                </c:pt>
                <c:pt idx="163806">
                  <c:v>2.8173199999999999E-2</c:v>
                </c:pt>
                <c:pt idx="163807">
                  <c:v>2.8388400000000001E-2</c:v>
                </c:pt>
                <c:pt idx="163808">
                  <c:v>2.8551400000000001E-2</c:v>
                </c:pt>
                <c:pt idx="163809">
                  <c:v>2.8661699999999998E-2</c:v>
                </c:pt>
                <c:pt idx="163810">
                  <c:v>2.87192E-2</c:v>
                </c:pt>
                <c:pt idx="163811">
                  <c:v>2.8723599999999998E-2</c:v>
                </c:pt>
                <c:pt idx="163812">
                  <c:v>2.86748E-2</c:v>
                </c:pt>
                <c:pt idx="163813">
                  <c:v>2.8572699999999999E-2</c:v>
                </c:pt>
                <c:pt idx="163814">
                  <c:v>2.8417600000000001E-2</c:v>
                </c:pt>
                <c:pt idx="163815">
                  <c:v>2.8209499999999998E-2</c:v>
                </c:pt>
                <c:pt idx="163816">
                  <c:v>2.7948799999999999E-2</c:v>
                </c:pt>
                <c:pt idx="163817">
                  <c:v>2.7635799999999999E-2</c:v>
                </c:pt>
                <c:pt idx="163818">
                  <c:v>2.72711E-2</c:v>
                </c:pt>
                <c:pt idx="163819">
                  <c:v>2.68551E-2</c:v>
                </c:pt>
                <c:pt idx="163820">
                  <c:v>2.6388600000000002E-2</c:v>
                </c:pt>
                <c:pt idx="163821">
                  <c:v>2.5872300000000001E-2</c:v>
                </c:pt>
                <c:pt idx="163822">
                  <c:v>2.5307099999999999E-2</c:v>
                </c:pt>
                <c:pt idx="163823">
                  <c:v>2.4693799999999998E-2</c:v>
                </c:pt>
                <c:pt idx="163824">
                  <c:v>2.4033599999999999E-2</c:v>
                </c:pt>
                <c:pt idx="163825">
                  <c:v>2.3327500000000001E-2</c:v>
                </c:pt>
                <c:pt idx="163826">
                  <c:v>2.2576700000000002E-2</c:v>
                </c:pt>
                <c:pt idx="163827">
                  <c:v>2.17825E-2</c:v>
                </c:pt>
                <c:pt idx="163828">
                  <c:v>2.0946300000000001E-2</c:v>
                </c:pt>
                <c:pt idx="163829">
                  <c:v>2.0069500000000001E-2</c:v>
                </c:pt>
                <c:pt idx="163830">
                  <c:v>1.91535E-2</c:v>
                </c:pt>
                <c:pt idx="163831">
                  <c:v>1.82001E-2</c:v>
                </c:pt>
                <c:pt idx="163832">
                  <c:v>1.7210699999999999E-2</c:v>
                </c:pt>
                <c:pt idx="163833">
                  <c:v>1.6187199999999999E-2</c:v>
                </c:pt>
                <c:pt idx="163834">
                  <c:v>1.51313E-2</c:v>
                </c:pt>
                <c:pt idx="163835">
                  <c:v>1.4044900000000001E-2</c:v>
                </c:pt>
                <c:pt idx="163836">
                  <c:v>1.2929899999999999E-2</c:v>
                </c:pt>
                <c:pt idx="163837">
                  <c:v>1.1788099999999999E-2</c:v>
                </c:pt>
                <c:pt idx="163838">
                  <c:v>1.06217E-2</c:v>
                </c:pt>
                <c:pt idx="163839" formatCode="0.00E+00">
                  <c:v>9.4325599999999996E-3</c:v>
                </c:pt>
                <c:pt idx="163840" formatCode="0.00E+00">
                  <c:v>8.2229E-3</c:v>
                </c:pt>
                <c:pt idx="163841" formatCode="0.00E+00">
                  <c:v>6.9947999999999998E-3</c:v>
                </c:pt>
                <c:pt idx="163842" formatCode="0.00E+00">
                  <c:v>5.7504399999999999E-3</c:v>
                </c:pt>
                <c:pt idx="163843" formatCode="0.00E+00">
                  <c:v>4.4920000000000003E-3</c:v>
                </c:pt>
                <c:pt idx="163844" formatCode="0.00E+00">
                  <c:v>3.22171E-3</c:v>
                </c:pt>
                <c:pt idx="163845" formatCode="0.00E+00">
                  <c:v>1.94181E-3</c:v>
                </c:pt>
                <c:pt idx="163846" formatCode="0.00E+00">
                  <c:v>6.5456100000000001E-4</c:v>
                </c:pt>
                <c:pt idx="163847" formatCode="0.00E+00">
                  <c:v>-6.3774600000000002E-4</c:v>
                </c:pt>
                <c:pt idx="163848" formatCode="0.00E+00">
                  <c:v>-1.93282E-3</c:v>
                </c:pt>
                <c:pt idx="163849" formatCode="0.00E+00">
                  <c:v>-3.2283699999999999E-3</c:v>
                </c:pt>
                <c:pt idx="163850" formatCode="0.00E+00">
                  <c:v>-4.5220900000000003E-3</c:v>
                </c:pt>
                <c:pt idx="163851" formatCode="0.00E+00">
                  <c:v>-5.8116699999999997E-3</c:v>
                </c:pt>
                <c:pt idx="163852" formatCode="0.00E+00">
                  <c:v>-7.0948199999999999E-3</c:v>
                </c:pt>
                <c:pt idx="163853" formatCode="0.00E+00">
                  <c:v>-8.36925E-3</c:v>
                </c:pt>
                <c:pt idx="163854" formatCode="0.00E+00">
                  <c:v>-9.6326899999999993E-3</c:v>
                </c:pt>
                <c:pt idx="163855">
                  <c:v>-1.0882899999999999E-2</c:v>
                </c:pt>
                <c:pt idx="163856">
                  <c:v>-1.2117599999999999E-2</c:v>
                </c:pt>
                <c:pt idx="163857">
                  <c:v>-1.33346E-2</c:v>
                </c:pt>
                <c:pt idx="163858">
                  <c:v>-1.45317E-2</c:v>
                </c:pt>
                <c:pt idx="163859">
                  <c:v>-1.5706700000000001E-2</c:v>
                </c:pt>
                <c:pt idx="163860">
                  <c:v>-1.68577E-2</c:v>
                </c:pt>
                <c:pt idx="163861">
                  <c:v>-1.7982399999999999E-2</c:v>
                </c:pt>
                <c:pt idx="163862">
                  <c:v>-1.90788E-2</c:v>
                </c:pt>
                <c:pt idx="163863">
                  <c:v>-2.0145099999999999E-2</c:v>
                </c:pt>
                <c:pt idx="163864">
                  <c:v>-2.1179099999999999E-2</c:v>
                </c:pt>
                <c:pt idx="163865">
                  <c:v>-2.21792E-2</c:v>
                </c:pt>
                <c:pt idx="163866">
                  <c:v>-2.3143400000000001E-2</c:v>
                </c:pt>
                <c:pt idx="163867">
                  <c:v>-2.4069900000000002E-2</c:v>
                </c:pt>
                <c:pt idx="163868">
                  <c:v>-2.4957199999999999E-2</c:v>
                </c:pt>
                <c:pt idx="163869">
                  <c:v>-2.5803599999999999E-2</c:v>
                </c:pt>
                <c:pt idx="163870">
                  <c:v>-2.6607499999999999E-2</c:v>
                </c:pt>
                <c:pt idx="163871">
                  <c:v>-2.73674E-2</c:v>
                </c:pt>
                <c:pt idx="163872">
                  <c:v>-2.8081999999999999E-2</c:v>
                </c:pt>
                <c:pt idx="163873">
                  <c:v>-2.8749899999999998E-2</c:v>
                </c:pt>
                <c:pt idx="163874">
                  <c:v>-2.9369900000000001E-2</c:v>
                </c:pt>
                <c:pt idx="163875">
                  <c:v>-2.99408E-2</c:v>
                </c:pt>
                <c:pt idx="163876">
                  <c:v>-3.0461499999999999E-2</c:v>
                </c:pt>
                <c:pt idx="163877">
                  <c:v>-3.09311E-2</c:v>
                </c:pt>
                <c:pt idx="163878">
                  <c:v>-3.1348599999999997E-2</c:v>
                </c:pt>
                <c:pt idx="163879">
                  <c:v>-3.1713199999999997E-2</c:v>
                </c:pt>
                <c:pt idx="163880">
                  <c:v>-3.2024200000000003E-2</c:v>
                </c:pt>
                <c:pt idx="163881">
                  <c:v>-3.2280999999999997E-2</c:v>
                </c:pt>
                <c:pt idx="163882">
                  <c:v>-3.2483100000000001E-2</c:v>
                </c:pt>
                <c:pt idx="163883">
                  <c:v>-3.2629900000000003E-2</c:v>
                </c:pt>
                <c:pt idx="163884">
                  <c:v>-3.2721300000000002E-2</c:v>
                </c:pt>
                <c:pt idx="163885">
                  <c:v>-3.2756800000000003E-2</c:v>
                </c:pt>
                <c:pt idx="163886">
                  <c:v>-3.2736399999999999E-2</c:v>
                </c:pt>
                <c:pt idx="163887">
                  <c:v>-3.2660000000000002E-2</c:v>
                </c:pt>
                <c:pt idx="163888">
                  <c:v>-3.25277E-2</c:v>
                </c:pt>
                <c:pt idx="163889">
                  <c:v>-3.2339600000000003E-2</c:v>
                </c:pt>
                <c:pt idx="163890">
                  <c:v>-3.2095899999999997E-2</c:v>
                </c:pt>
                <c:pt idx="163891">
                  <c:v>-3.1797100000000002E-2</c:v>
                </c:pt>
                <c:pt idx="163892">
                  <c:v>-3.1443400000000003E-2</c:v>
                </c:pt>
                <c:pt idx="163893">
                  <c:v>-3.1035400000000001E-2</c:v>
                </c:pt>
                <c:pt idx="163894">
                  <c:v>-3.0573900000000001E-2</c:v>
                </c:pt>
                <c:pt idx="163895">
                  <c:v>-3.0059300000000001E-2</c:v>
                </c:pt>
                <c:pt idx="163896">
                  <c:v>-2.94927E-2</c:v>
                </c:pt>
                <c:pt idx="163897">
                  <c:v>-2.8874899999999998E-2</c:v>
                </c:pt>
                <c:pt idx="163898">
                  <c:v>-2.8206800000000001E-2</c:v>
                </c:pt>
                <c:pt idx="163899">
                  <c:v>-2.7489599999999999E-2</c:v>
                </c:pt>
                <c:pt idx="163900">
                  <c:v>-2.6724299999999999E-2</c:v>
                </c:pt>
                <c:pt idx="163901">
                  <c:v>-2.5912299999999999E-2</c:v>
                </c:pt>
                <c:pt idx="163902">
                  <c:v>-2.5054900000000001E-2</c:v>
                </c:pt>
                <c:pt idx="163903">
                  <c:v>-2.4153399999999998E-2</c:v>
                </c:pt>
                <c:pt idx="163904">
                  <c:v>-2.3209400000000002E-2</c:v>
                </c:pt>
                <c:pt idx="163905">
                  <c:v>-2.2224500000000001E-2</c:v>
                </c:pt>
                <c:pt idx="163906">
                  <c:v>-2.12001E-2</c:v>
                </c:pt>
                <c:pt idx="163907">
                  <c:v>-2.0138099999999999E-2</c:v>
                </c:pt>
                <c:pt idx="163908">
                  <c:v>-1.9040100000000001E-2</c:v>
                </c:pt>
                <c:pt idx="163909">
                  <c:v>-1.79081E-2</c:v>
                </c:pt>
                <c:pt idx="163910">
                  <c:v>-1.6743899999999999E-2</c:v>
                </c:pt>
                <c:pt idx="163911">
                  <c:v>-1.55494E-2</c:v>
                </c:pt>
                <c:pt idx="163912">
                  <c:v>-1.43267E-2</c:v>
                </c:pt>
                <c:pt idx="163913">
                  <c:v>-1.3077699999999999E-2</c:v>
                </c:pt>
                <c:pt idx="163914">
                  <c:v>-1.1804500000000001E-2</c:v>
                </c:pt>
                <c:pt idx="163915">
                  <c:v>-1.05094E-2</c:v>
                </c:pt>
                <c:pt idx="163916" formatCode="0.00E+00">
                  <c:v>-9.1944000000000001E-3</c:v>
                </c:pt>
                <c:pt idx="163917" formatCode="0.00E+00">
                  <c:v>-7.8617600000000006E-3</c:v>
                </c:pt>
                <c:pt idx="163918" formatCode="0.00E+00">
                  <c:v>-6.5137099999999998E-3</c:v>
                </c:pt>
                <c:pt idx="163919" formatCode="0.00E+00">
                  <c:v>-5.1525E-3</c:v>
                </c:pt>
                <c:pt idx="163920" formatCode="0.00E+00">
                  <c:v>-3.78043E-3</c:v>
                </c:pt>
                <c:pt idx="163921" formatCode="0.00E+00">
                  <c:v>-2.3997900000000002E-3</c:v>
                </c:pt>
                <c:pt idx="163922" formatCode="0.00E+00">
                  <c:v>-1.0129099999999999E-3</c:v>
                </c:pt>
                <c:pt idx="163923" formatCode="0.00E+00">
                  <c:v>3.7789600000000002E-4</c:v>
                </c:pt>
                <c:pt idx="163924" formatCode="0.00E+00">
                  <c:v>1.7702799999999999E-3</c:v>
                </c:pt>
                <c:pt idx="163925" formatCode="0.00E+00">
                  <c:v>3.16191E-3</c:v>
                </c:pt>
                <c:pt idx="163926" formatCode="0.00E+00">
                  <c:v>4.5504400000000002E-3</c:v>
                </c:pt>
                <c:pt idx="163927" formatCode="0.00E+00">
                  <c:v>5.9335400000000002E-3</c:v>
                </c:pt>
                <c:pt idx="163928" formatCode="0.00E+00">
                  <c:v>7.3088900000000002E-3</c:v>
                </c:pt>
                <c:pt idx="163929" formatCode="0.00E+00">
                  <c:v>8.6741700000000001E-3</c:v>
                </c:pt>
                <c:pt idx="163930">
                  <c:v>1.0027100000000001E-2</c:v>
                </c:pt>
                <c:pt idx="163931">
                  <c:v>1.1365399999999999E-2</c:v>
                </c:pt>
                <c:pt idx="163932">
                  <c:v>1.26868E-2</c:v>
                </c:pt>
                <c:pt idx="163933">
                  <c:v>1.3989100000000001E-2</c:v>
                </c:pt>
                <c:pt idx="163934">
                  <c:v>1.52701E-2</c:v>
                </c:pt>
                <c:pt idx="163935">
                  <c:v>1.65276E-2</c:v>
                </c:pt>
                <c:pt idx="163936">
                  <c:v>1.77596E-2</c:v>
                </c:pt>
                <c:pt idx="163937">
                  <c:v>1.8964000000000002E-2</c:v>
                </c:pt>
                <c:pt idx="163938">
                  <c:v>2.0138699999999999E-2</c:v>
                </c:pt>
                <c:pt idx="163939">
                  <c:v>2.12818E-2</c:v>
                </c:pt>
                <c:pt idx="163940">
                  <c:v>2.2391399999999999E-2</c:v>
                </c:pt>
                <c:pt idx="163941">
                  <c:v>2.34656E-2</c:v>
                </c:pt>
                <c:pt idx="163942">
                  <c:v>2.4502599999999999E-2</c:v>
                </c:pt>
                <c:pt idx="163943">
                  <c:v>2.5500700000000001E-2</c:v>
                </c:pt>
                <c:pt idx="163944">
                  <c:v>2.6458200000000001E-2</c:v>
                </c:pt>
                <c:pt idx="163945">
                  <c:v>2.7373499999999999E-2</c:v>
                </c:pt>
                <c:pt idx="163946">
                  <c:v>2.8245099999999999E-2</c:v>
                </c:pt>
                <c:pt idx="163947">
                  <c:v>2.90715E-2</c:v>
                </c:pt>
                <c:pt idx="163948">
                  <c:v>2.9851300000000001E-2</c:v>
                </c:pt>
                <c:pt idx="163949">
                  <c:v>3.0583300000000001E-2</c:v>
                </c:pt>
                <c:pt idx="163950">
                  <c:v>3.1266299999999997E-2</c:v>
                </c:pt>
                <c:pt idx="163951">
                  <c:v>3.1898999999999997E-2</c:v>
                </c:pt>
                <c:pt idx="163952">
                  <c:v>3.2480500000000002E-2</c:v>
                </c:pt>
                <c:pt idx="163953">
                  <c:v>3.3009799999999999E-2</c:v>
                </c:pt>
                <c:pt idx="163954">
                  <c:v>3.3486099999999998E-2</c:v>
                </c:pt>
                <c:pt idx="163955">
                  <c:v>3.3908500000000001E-2</c:v>
                </c:pt>
                <c:pt idx="163956">
                  <c:v>3.4276399999999999E-2</c:v>
                </c:pt>
                <c:pt idx="163957">
                  <c:v>3.4589099999999998E-2</c:v>
                </c:pt>
                <c:pt idx="163958">
                  <c:v>3.4846200000000001E-2</c:v>
                </c:pt>
                <c:pt idx="163959">
                  <c:v>3.5047300000000003E-2</c:v>
                </c:pt>
                <c:pt idx="163960">
                  <c:v>3.5192000000000001E-2</c:v>
                </c:pt>
                <c:pt idx="163961">
                  <c:v>3.5280100000000002E-2</c:v>
                </c:pt>
                <c:pt idx="163962">
                  <c:v>3.5311599999999999E-2</c:v>
                </c:pt>
                <c:pt idx="163963">
                  <c:v>3.52863E-2</c:v>
                </c:pt>
                <c:pt idx="163964">
                  <c:v>3.5204399999999997E-2</c:v>
                </c:pt>
                <c:pt idx="163965">
                  <c:v>3.5066E-2</c:v>
                </c:pt>
                <c:pt idx="163966">
                  <c:v>3.4871399999999997E-2</c:v>
                </c:pt>
                <c:pt idx="163967">
                  <c:v>3.4620900000000003E-2</c:v>
                </c:pt>
                <c:pt idx="163968">
                  <c:v>3.4314900000000002E-2</c:v>
                </c:pt>
                <c:pt idx="163969">
                  <c:v>3.3954100000000001E-2</c:v>
                </c:pt>
                <c:pt idx="163970">
                  <c:v>3.3539100000000002E-2</c:v>
                </c:pt>
                <c:pt idx="163971">
                  <c:v>3.3070500000000003E-2</c:v>
                </c:pt>
                <c:pt idx="163972">
                  <c:v>3.2549300000000003E-2</c:v>
                </c:pt>
                <c:pt idx="163973">
                  <c:v>3.1976200000000003E-2</c:v>
                </c:pt>
                <c:pt idx="163974">
                  <c:v>3.13523E-2</c:v>
                </c:pt>
                <c:pt idx="163975">
                  <c:v>3.06787E-2</c:v>
                </c:pt>
                <c:pt idx="163976">
                  <c:v>2.9956400000000001E-2</c:v>
                </c:pt>
                <c:pt idx="163977">
                  <c:v>2.9186799999999999E-2</c:v>
                </c:pt>
                <c:pt idx="163978">
                  <c:v>2.8371199999999999E-2</c:v>
                </c:pt>
                <c:pt idx="163979">
                  <c:v>2.7511000000000001E-2</c:v>
                </c:pt>
                <c:pt idx="163980">
                  <c:v>2.6607499999999999E-2</c:v>
                </c:pt>
                <c:pt idx="163981">
                  <c:v>2.5662399999999998E-2</c:v>
                </c:pt>
                <c:pt idx="163982">
                  <c:v>2.4677299999999999E-2</c:v>
                </c:pt>
                <c:pt idx="163983">
                  <c:v>2.36537E-2</c:v>
                </c:pt>
                <c:pt idx="163984">
                  <c:v>2.2593599999999998E-2</c:v>
                </c:pt>
                <c:pt idx="163985">
                  <c:v>2.14985E-2</c:v>
                </c:pt>
                <c:pt idx="163986">
                  <c:v>2.03705E-2</c:v>
                </c:pt>
                <c:pt idx="163987">
                  <c:v>1.9211300000000001E-2</c:v>
                </c:pt>
                <c:pt idx="163988">
                  <c:v>1.8022900000000001E-2</c:v>
                </c:pt>
                <c:pt idx="163989">
                  <c:v>1.68074E-2</c:v>
                </c:pt>
                <c:pt idx="163990">
                  <c:v>1.5566699999999999E-2</c:v>
                </c:pt>
                <c:pt idx="163991">
                  <c:v>1.43029E-2</c:v>
                </c:pt>
                <c:pt idx="163992">
                  <c:v>1.3018200000000001E-2</c:v>
                </c:pt>
                <c:pt idx="163993">
                  <c:v>1.17147E-2</c:v>
                </c:pt>
                <c:pt idx="163994">
                  <c:v>1.0394499999999999E-2</c:v>
                </c:pt>
                <c:pt idx="163995" formatCode="0.00E+00">
                  <c:v>9.0598899999999993E-3</c:v>
                </c:pt>
                <c:pt idx="163996" formatCode="0.00E+00">
                  <c:v>7.7130100000000002E-3</c:v>
                </c:pt>
                <c:pt idx="163997" formatCode="0.00E+00">
                  <c:v>6.3561199999999998E-3</c:v>
                </c:pt>
                <c:pt idx="163998" formatCode="0.00E+00">
                  <c:v>4.9914699999999996E-3</c:v>
                </c:pt>
                <c:pt idx="163999" formatCode="0.00E+00">
                  <c:v>3.6213E-3</c:v>
                </c:pt>
                <c:pt idx="164000" formatCode="0.00E+00">
                  <c:v>2.24786E-3</c:v>
                </c:pt>
                <c:pt idx="164001" formatCode="0.00E+00">
                  <c:v>8.73429E-4</c:v>
                </c:pt>
                <c:pt idx="164002" formatCode="0.00E+00">
                  <c:v>-4.9975200000000001E-4</c:v>
                </c:pt>
                <c:pt idx="164003" formatCode="0.00E+00">
                  <c:v>-1.8694300000000001E-3</c:v>
                </c:pt>
                <c:pt idx="164004" formatCode="0.00E+00">
                  <c:v>-3.2333700000000002E-3</c:v>
                </c:pt>
                <c:pt idx="164005" formatCode="0.00E+00">
                  <c:v>-4.5893499999999999E-3</c:v>
                </c:pt>
                <c:pt idx="164006" formatCode="0.00E+00">
                  <c:v>-5.9351600000000001E-3</c:v>
                </c:pt>
                <c:pt idx="164007" formatCode="0.00E+00">
                  <c:v>-7.2686299999999999E-3</c:v>
                </c:pt>
                <c:pt idx="164008" formatCode="0.00E+00">
                  <c:v>-8.5875799999999992E-3</c:v>
                </c:pt>
                <c:pt idx="164009" formatCode="0.00E+00">
                  <c:v>-9.8899000000000001E-3</c:v>
                </c:pt>
                <c:pt idx="164010">
                  <c:v>-1.1173499999999999E-2</c:v>
                </c:pt>
                <c:pt idx="164011">
                  <c:v>-1.2436300000000001E-2</c:v>
                </c:pt>
                <c:pt idx="164012">
                  <c:v>-1.3676300000000001E-2</c:v>
                </c:pt>
                <c:pt idx="164013">
                  <c:v>-1.48915E-2</c:v>
                </c:pt>
                <c:pt idx="164014">
                  <c:v>-1.6080000000000001E-2</c:v>
                </c:pt>
                <c:pt idx="164015">
                  <c:v>-1.7239899999999999E-2</c:v>
                </c:pt>
                <c:pt idx="164016">
                  <c:v>-1.8369400000000001E-2</c:v>
                </c:pt>
                <c:pt idx="164017">
                  <c:v>-1.94667E-2</c:v>
                </c:pt>
                <c:pt idx="164018">
                  <c:v>-2.0530099999999999E-2</c:v>
                </c:pt>
                <c:pt idx="164019">
                  <c:v>-2.1558000000000001E-2</c:v>
                </c:pt>
                <c:pt idx="164020">
                  <c:v>-2.2548700000000001E-2</c:v>
                </c:pt>
                <c:pt idx="164021">
                  <c:v>-2.3500799999999999E-2</c:v>
                </c:pt>
                <c:pt idx="164022">
                  <c:v>-2.4412699999999999E-2</c:v>
                </c:pt>
                <c:pt idx="164023">
                  <c:v>-2.5283199999999999E-2</c:v>
                </c:pt>
                <c:pt idx="164024">
                  <c:v>-2.6110899999999999E-2</c:v>
                </c:pt>
                <c:pt idx="164025">
                  <c:v>-2.6894600000000001E-2</c:v>
                </c:pt>
                <c:pt idx="164026">
                  <c:v>-2.76332E-2</c:v>
                </c:pt>
                <c:pt idx="164027">
                  <c:v>-2.83255E-2</c:v>
                </c:pt>
                <c:pt idx="164028">
                  <c:v>-2.8970599999999999E-2</c:v>
                </c:pt>
                <c:pt idx="164029">
                  <c:v>-2.9567599999999999E-2</c:v>
                </c:pt>
                <c:pt idx="164030">
                  <c:v>-3.0115599999999999E-2</c:v>
                </c:pt>
                <c:pt idx="164031">
                  <c:v>-3.0613999999999999E-2</c:v>
                </c:pt>
                <c:pt idx="164032">
                  <c:v>-3.1061999999999999E-2</c:v>
                </c:pt>
                <c:pt idx="164033">
                  <c:v>-3.1459099999999997E-2</c:v>
                </c:pt>
                <c:pt idx="164034">
                  <c:v>-3.1804899999999997E-2</c:v>
                </c:pt>
                <c:pt idx="164035">
                  <c:v>-3.20989E-2</c:v>
                </c:pt>
                <c:pt idx="164036">
                  <c:v>-3.2340899999999999E-2</c:v>
                </c:pt>
                <c:pt idx="164037">
                  <c:v>-3.25306E-2</c:v>
                </c:pt>
                <c:pt idx="164038">
                  <c:v>-3.26679E-2</c:v>
                </c:pt>
                <c:pt idx="164039">
                  <c:v>-3.2752900000000001E-2</c:v>
                </c:pt>
                <c:pt idx="164040">
                  <c:v>-3.2785500000000002E-2</c:v>
                </c:pt>
                <c:pt idx="164041">
                  <c:v>-3.2765799999999998E-2</c:v>
                </c:pt>
                <c:pt idx="164042">
                  <c:v>-3.2694300000000003E-2</c:v>
                </c:pt>
                <c:pt idx="164043">
                  <c:v>-3.2571099999999999E-2</c:v>
                </c:pt>
                <c:pt idx="164044">
                  <c:v>-3.23967E-2</c:v>
                </c:pt>
                <c:pt idx="164045">
                  <c:v>-3.2171499999999999E-2</c:v>
                </c:pt>
                <c:pt idx="164046">
                  <c:v>-3.18962E-2</c:v>
                </c:pt>
                <c:pt idx="164047">
                  <c:v>-3.1571500000000002E-2</c:v>
                </c:pt>
                <c:pt idx="164048">
                  <c:v>-3.1198E-2</c:v>
                </c:pt>
                <c:pt idx="164049">
                  <c:v>-3.0776600000000001E-2</c:v>
                </c:pt>
                <c:pt idx="164050">
                  <c:v>-3.03082E-2</c:v>
                </c:pt>
                <c:pt idx="164051">
                  <c:v>-2.9793799999999999E-2</c:v>
                </c:pt>
                <c:pt idx="164052">
                  <c:v>-2.92345E-2</c:v>
                </c:pt>
                <c:pt idx="164053">
                  <c:v>-2.8631299999999998E-2</c:v>
                </c:pt>
                <c:pt idx="164054">
                  <c:v>-2.79855E-2</c:v>
                </c:pt>
                <c:pt idx="164055">
                  <c:v>-2.72984E-2</c:v>
                </c:pt>
                <c:pt idx="164056">
                  <c:v>-2.6571299999999999E-2</c:v>
                </c:pt>
                <c:pt idx="164057">
                  <c:v>-2.5805499999999999E-2</c:v>
                </c:pt>
                <c:pt idx="164058">
                  <c:v>-2.50026E-2</c:v>
                </c:pt>
                <c:pt idx="164059">
                  <c:v>-2.4164100000000001E-2</c:v>
                </c:pt>
                <c:pt idx="164060">
                  <c:v>-2.32915E-2</c:v>
                </c:pt>
                <c:pt idx="164061">
                  <c:v>-2.23865E-2</c:v>
                </c:pt>
                <c:pt idx="164062">
                  <c:v>-2.14507E-2</c:v>
                </c:pt>
                <c:pt idx="164063">
                  <c:v>-2.0485900000000001E-2</c:v>
                </c:pt>
                <c:pt idx="164064">
                  <c:v>-1.9493799999999999E-2</c:v>
                </c:pt>
                <c:pt idx="164065">
                  <c:v>-1.8476300000000001E-2</c:v>
                </c:pt>
                <c:pt idx="164066">
                  <c:v>-1.7435099999999999E-2</c:v>
                </c:pt>
                <c:pt idx="164067">
                  <c:v>-1.63722E-2</c:v>
                </c:pt>
                <c:pt idx="164068">
                  <c:v>-1.52894E-2</c:v>
                </c:pt>
                <c:pt idx="164069">
                  <c:v>-1.41887E-2</c:v>
                </c:pt>
                <c:pt idx="164070">
                  <c:v>-1.30721E-2</c:v>
                </c:pt>
                <c:pt idx="164071">
                  <c:v>-1.19414E-2</c:v>
                </c:pt>
                <c:pt idx="164072">
                  <c:v>-1.0798800000000001E-2</c:v>
                </c:pt>
                <c:pt idx="164073" formatCode="0.00E+00">
                  <c:v>-9.6460799999999996E-3</c:v>
                </c:pt>
                <c:pt idx="164074" formatCode="0.00E+00">
                  <c:v>-8.4854200000000005E-3</c:v>
                </c:pt>
                <c:pt idx="164075" formatCode="0.00E+00">
                  <c:v>-7.3187599999999997E-3</c:v>
                </c:pt>
                <c:pt idx="164076" formatCode="0.00E+00">
                  <c:v>-6.1481299999999999E-3</c:v>
                </c:pt>
                <c:pt idx="164077" formatCode="0.00E+00">
                  <c:v>-4.9755399999999997E-3</c:v>
                </c:pt>
                <c:pt idx="164078" formatCode="0.00E+00">
                  <c:v>-3.80299E-3</c:v>
                </c:pt>
                <c:pt idx="164079" formatCode="0.00E+00">
                  <c:v>-2.6324899999999999E-3</c:v>
                </c:pt>
                <c:pt idx="164080" formatCode="0.00E+00">
                  <c:v>-1.46601E-3</c:v>
                </c:pt>
                <c:pt idx="164081" formatCode="0.00E+00">
                  <c:v>-3.0552999999999998E-4</c:v>
                </c:pt>
                <c:pt idx="164082" formatCode="0.00E+00">
                  <c:v>8.4700800000000001E-4</c:v>
                </c:pt>
                <c:pt idx="164083" formatCode="0.00E+00">
                  <c:v>1.9896800000000002E-3</c:v>
                </c:pt>
                <c:pt idx="164084" formatCode="0.00E+00">
                  <c:v>3.12057E-3</c:v>
                </c:pt>
                <c:pt idx="164085" formatCode="0.00E+00">
                  <c:v>4.2378299999999997E-3</c:v>
                </c:pt>
                <c:pt idx="164086" formatCode="0.00E+00">
                  <c:v>5.3396199999999998E-3</c:v>
                </c:pt>
                <c:pt idx="164087" formatCode="0.00E+00">
                  <c:v>6.4241200000000002E-3</c:v>
                </c:pt>
                <c:pt idx="164088" formatCode="0.00E+00">
                  <c:v>7.48959E-3</c:v>
                </c:pt>
                <c:pt idx="164089" formatCode="0.00E+00">
                  <c:v>8.5342999999999999E-3</c:v>
                </c:pt>
                <c:pt idx="164090" formatCode="0.00E+00">
                  <c:v>9.5565700000000003E-3</c:v>
                </c:pt>
                <c:pt idx="164091">
                  <c:v>1.05548E-2</c:v>
                </c:pt>
                <c:pt idx="164092">
                  <c:v>1.15274E-2</c:v>
                </c:pt>
                <c:pt idx="164093">
                  <c:v>1.2472799999999999E-2</c:v>
                </c:pt>
                <c:pt idx="164094">
                  <c:v>1.33896E-2</c:v>
                </c:pt>
                <c:pt idx="164095">
                  <c:v>1.42763E-2</c:v>
                </c:pt>
                <c:pt idx="164096">
                  <c:v>1.51316E-2</c:v>
                </c:pt>
                <c:pt idx="164097">
                  <c:v>1.5954300000000001E-2</c:v>
                </c:pt>
                <c:pt idx="164098">
                  <c:v>1.67431E-2</c:v>
                </c:pt>
                <c:pt idx="164099">
                  <c:v>1.74968E-2</c:v>
                </c:pt>
                <c:pt idx="164100">
                  <c:v>1.8214399999999999E-2</c:v>
                </c:pt>
                <c:pt idx="164101">
                  <c:v>1.88948E-2</c:v>
                </c:pt>
                <c:pt idx="164102">
                  <c:v>1.9537100000000002E-2</c:v>
                </c:pt>
                <c:pt idx="164103">
                  <c:v>2.0140499999999999E-2</c:v>
                </c:pt>
                <c:pt idx="164104">
                  <c:v>2.0704E-2</c:v>
                </c:pt>
                <c:pt idx="164105">
                  <c:v>2.1227099999999999E-2</c:v>
                </c:pt>
                <c:pt idx="164106">
                  <c:v>2.1708999999999999E-2</c:v>
                </c:pt>
                <c:pt idx="164107">
                  <c:v>2.2149200000000001E-2</c:v>
                </c:pt>
                <c:pt idx="164108">
                  <c:v>2.25472E-2</c:v>
                </c:pt>
                <c:pt idx="164109">
                  <c:v>2.2902599999999999E-2</c:v>
                </c:pt>
                <c:pt idx="164110">
                  <c:v>2.3215E-2</c:v>
                </c:pt>
                <c:pt idx="164111">
                  <c:v>2.34843E-2</c:v>
                </c:pt>
                <c:pt idx="164112">
                  <c:v>2.3710100000000001E-2</c:v>
                </c:pt>
                <c:pt idx="164113">
                  <c:v>2.3892500000000001E-2</c:v>
                </c:pt>
                <c:pt idx="164114">
                  <c:v>2.4031500000000001E-2</c:v>
                </c:pt>
                <c:pt idx="164115">
                  <c:v>2.41269E-2</c:v>
                </c:pt>
                <c:pt idx="164116">
                  <c:v>2.4179200000000001E-2</c:v>
                </c:pt>
                <c:pt idx="164117">
                  <c:v>2.4188399999999999E-2</c:v>
                </c:pt>
                <c:pt idx="164118">
                  <c:v>2.4154800000000001E-2</c:v>
                </c:pt>
                <c:pt idx="164119">
                  <c:v>2.4078800000000001E-2</c:v>
                </c:pt>
                <c:pt idx="164120">
                  <c:v>2.3961E-2</c:v>
                </c:pt>
                <c:pt idx="164121">
                  <c:v>2.3801699999999999E-2</c:v>
                </c:pt>
                <c:pt idx="164122">
                  <c:v>2.36016E-2</c:v>
                </c:pt>
                <c:pt idx="164123">
                  <c:v>2.3361400000000001E-2</c:v>
                </c:pt>
                <c:pt idx="164124">
                  <c:v>2.3081899999999999E-2</c:v>
                </c:pt>
                <c:pt idx="164125">
                  <c:v>2.2763700000000001E-2</c:v>
                </c:pt>
                <c:pt idx="164126">
                  <c:v>2.2407900000000001E-2</c:v>
                </c:pt>
                <c:pt idx="164127">
                  <c:v>2.2015300000000002E-2</c:v>
                </c:pt>
                <c:pt idx="164128">
                  <c:v>2.1586899999999999E-2</c:v>
                </c:pt>
                <c:pt idx="164129">
                  <c:v>2.1123900000000001E-2</c:v>
                </c:pt>
                <c:pt idx="164130">
                  <c:v>2.0627400000000001E-2</c:v>
                </c:pt>
                <c:pt idx="164131">
                  <c:v>2.0098399999999999E-2</c:v>
                </c:pt>
                <c:pt idx="164132">
                  <c:v>1.9538400000000001E-2</c:v>
                </c:pt>
                <c:pt idx="164133">
                  <c:v>1.8948400000000001E-2</c:v>
                </c:pt>
                <c:pt idx="164134">
                  <c:v>1.8329999999999999E-2</c:v>
                </c:pt>
                <c:pt idx="164135">
                  <c:v>1.7684499999999999E-2</c:v>
                </c:pt>
                <c:pt idx="164136">
                  <c:v>1.7013199999999999E-2</c:v>
                </c:pt>
                <c:pt idx="164137">
                  <c:v>1.63178E-2</c:v>
                </c:pt>
                <c:pt idx="164138">
                  <c:v>1.55996E-2</c:v>
                </c:pt>
                <c:pt idx="164139">
                  <c:v>1.48602E-2</c:v>
                </c:pt>
                <c:pt idx="164140">
                  <c:v>1.4101199999999999E-2</c:v>
                </c:pt>
                <c:pt idx="164141">
                  <c:v>1.33242E-2</c:v>
                </c:pt>
                <c:pt idx="164142">
                  <c:v>1.25308E-2</c:v>
                </c:pt>
                <c:pt idx="164143">
                  <c:v>1.17226E-2</c:v>
                </c:pt>
                <c:pt idx="164144">
                  <c:v>1.09014E-2</c:v>
                </c:pt>
                <c:pt idx="164145">
                  <c:v>1.0068799999999999E-2</c:v>
                </c:pt>
                <c:pt idx="164146" formatCode="0.00E+00">
                  <c:v>9.2265699999999999E-3</c:v>
                </c:pt>
                <c:pt idx="164147" formatCode="0.00E+00">
                  <c:v>8.3763299999999995E-3</c:v>
                </c:pt>
                <c:pt idx="164148" formatCode="0.00E+00">
                  <c:v>7.51981E-3</c:v>
                </c:pt>
                <c:pt idx="164149" formatCode="0.00E+00">
                  <c:v>6.6587499999999997E-3</c:v>
                </c:pt>
                <c:pt idx="164150" formatCode="0.00E+00">
                  <c:v>5.7948599999999998E-3</c:v>
                </c:pt>
                <c:pt idx="164151" formatCode="0.00E+00">
                  <c:v>4.9298600000000003E-3</c:v>
                </c:pt>
                <c:pt idx="164152" formatCode="0.00E+00">
                  <c:v>4.06544E-3</c:v>
                </c:pt>
                <c:pt idx="164153" formatCode="0.00E+00">
                  <c:v>3.20331E-3</c:v>
                </c:pt>
                <c:pt idx="164154" formatCode="0.00E+00">
                  <c:v>2.3451499999999998E-3</c:v>
                </c:pt>
                <c:pt idx="164155" formatCode="0.00E+00">
                  <c:v>1.49263E-3</c:v>
                </c:pt>
                <c:pt idx="164156" formatCode="0.00E+00">
                  <c:v>6.4740200000000005E-4</c:v>
                </c:pt>
                <c:pt idx="164157" formatCode="0.00E+00">
                  <c:v>-1.88913E-4</c:v>
                </c:pt>
                <c:pt idx="164158" formatCode="0.00E+00">
                  <c:v>-1.01471E-3</c:v>
                </c:pt>
                <c:pt idx="164159" formatCode="0.00E+00">
                  <c:v>-1.8284200000000001E-3</c:v>
                </c:pt>
                <c:pt idx="164160" formatCode="0.00E+00">
                  <c:v>-2.6284899999999998E-3</c:v>
                </c:pt>
                <c:pt idx="164161" formatCode="0.00E+00">
                  <c:v>-3.4134299999999998E-3</c:v>
                </c:pt>
                <c:pt idx="164162" formatCode="0.00E+00">
                  <c:v>-4.1817499999999997E-3</c:v>
                </c:pt>
                <c:pt idx="164163" formatCode="0.00E+00">
                  <c:v>-4.9320299999999996E-3</c:v>
                </c:pt>
                <c:pt idx="164164" formatCode="0.00E+00">
                  <c:v>-5.6628800000000003E-3</c:v>
                </c:pt>
                <c:pt idx="164165" formatCode="0.00E+00">
                  <c:v>-6.3729399999999997E-3</c:v>
                </c:pt>
                <c:pt idx="164166" formatCode="0.00E+00">
                  <c:v>-7.06093E-3</c:v>
                </c:pt>
                <c:pt idx="164167" formatCode="0.00E+00">
                  <c:v>-7.7256E-3</c:v>
                </c:pt>
                <c:pt idx="164168" formatCode="0.00E+00">
                  <c:v>-8.36573E-3</c:v>
                </c:pt>
                <c:pt idx="164169" formatCode="0.00E+00">
                  <c:v>-8.9802000000000007E-3</c:v>
                </c:pt>
                <c:pt idx="164170" formatCode="0.00E+00">
                  <c:v>-9.5679200000000006E-3</c:v>
                </c:pt>
                <c:pt idx="164171">
                  <c:v>-1.0127799999999999E-2</c:v>
                </c:pt>
                <c:pt idx="164172">
                  <c:v>-1.0659E-2</c:v>
                </c:pt>
                <c:pt idx="164173">
                  <c:v>-1.11605E-2</c:v>
                </c:pt>
                <c:pt idx="164174">
                  <c:v>-1.1631499999999999E-2</c:v>
                </c:pt>
                <c:pt idx="164175">
                  <c:v>-1.2071200000000001E-2</c:v>
                </c:pt>
                <c:pt idx="164176">
                  <c:v>-1.2478899999999999E-2</c:v>
                </c:pt>
                <c:pt idx="164177">
                  <c:v>-1.28539E-2</c:v>
                </c:pt>
                <c:pt idx="164178">
                  <c:v>-1.31956E-2</c:v>
                </c:pt>
                <c:pt idx="164179">
                  <c:v>-1.3503599999999999E-2</c:v>
                </c:pt>
                <c:pt idx="164180">
                  <c:v>-1.37774E-2</c:v>
                </c:pt>
                <c:pt idx="164181">
                  <c:v>-1.4016600000000001E-2</c:v>
                </c:pt>
                <c:pt idx="164182">
                  <c:v>-1.42209E-2</c:v>
                </c:pt>
                <c:pt idx="164183">
                  <c:v>-1.4390099999999999E-2</c:v>
                </c:pt>
                <c:pt idx="164184">
                  <c:v>-1.45241E-2</c:v>
                </c:pt>
                <c:pt idx="164185">
                  <c:v>-1.4622599999999999E-2</c:v>
                </c:pt>
                <c:pt idx="164186">
                  <c:v>-1.4685800000000001E-2</c:v>
                </c:pt>
                <c:pt idx="164187">
                  <c:v>-1.47136E-2</c:v>
                </c:pt>
                <c:pt idx="164188">
                  <c:v>-1.4706199999999999E-2</c:v>
                </c:pt>
                <c:pt idx="164189">
                  <c:v>-1.4663799999999999E-2</c:v>
                </c:pt>
                <c:pt idx="164190">
                  <c:v>-1.45866E-2</c:v>
                </c:pt>
                <c:pt idx="164191">
                  <c:v>-1.4475E-2</c:v>
                </c:pt>
                <c:pt idx="164192">
                  <c:v>-1.4329400000000001E-2</c:v>
                </c:pt>
                <c:pt idx="164193">
                  <c:v>-1.41502E-2</c:v>
                </c:pt>
                <c:pt idx="164194">
                  <c:v>-1.39381E-2</c:v>
                </c:pt>
                <c:pt idx="164195">
                  <c:v>-1.3693500000000001E-2</c:v>
                </c:pt>
                <c:pt idx="164196">
                  <c:v>-1.3417200000000001E-2</c:v>
                </c:pt>
                <c:pt idx="164197">
                  <c:v>-1.3109900000000001E-2</c:v>
                </c:pt>
                <c:pt idx="164198">
                  <c:v>-1.27723E-2</c:v>
                </c:pt>
                <c:pt idx="164199">
                  <c:v>-1.24054E-2</c:v>
                </c:pt>
                <c:pt idx="164200">
                  <c:v>-1.2010099999999999E-2</c:v>
                </c:pt>
                <c:pt idx="164201">
                  <c:v>-1.1587200000000001E-2</c:v>
                </c:pt>
                <c:pt idx="164202">
                  <c:v>-1.1137899999999999E-2</c:v>
                </c:pt>
                <c:pt idx="164203">
                  <c:v>-1.06631E-2</c:v>
                </c:pt>
                <c:pt idx="164204">
                  <c:v>-1.0164100000000001E-2</c:v>
                </c:pt>
                <c:pt idx="164205" formatCode="0.00E+00">
                  <c:v>-9.64192E-3</c:v>
                </c:pt>
                <c:pt idx="164206" formatCode="0.00E+00">
                  <c:v>-9.0978499999999993E-3</c:v>
                </c:pt>
                <c:pt idx="164207" formatCode="0.00E+00">
                  <c:v>-8.5331199999999999E-3</c:v>
                </c:pt>
                <c:pt idx="164208" formatCode="0.00E+00">
                  <c:v>-7.9490299999999993E-3</c:v>
                </c:pt>
                <c:pt idx="164209" formatCode="0.00E+00">
                  <c:v>-7.3469099999999999E-3</c:v>
                </c:pt>
                <c:pt idx="164210" formatCode="0.00E+00">
                  <c:v>-6.7281299999999997E-3</c:v>
                </c:pt>
                <c:pt idx="164211" formatCode="0.00E+00">
                  <c:v>-6.0940899999999999E-3</c:v>
                </c:pt>
                <c:pt idx="164212" formatCode="0.00E+00">
                  <c:v>-5.4462099999999999E-3</c:v>
                </c:pt>
                <c:pt idx="164213" formatCode="0.00E+00">
                  <c:v>-4.7859599999999997E-3</c:v>
                </c:pt>
                <c:pt idx="164214" formatCode="0.00E+00">
                  <c:v>-4.1148000000000001E-3</c:v>
                </c:pt>
                <c:pt idx="164215" formatCode="0.00E+00">
                  <c:v>-3.4342499999999998E-3</c:v>
                </c:pt>
                <c:pt idx="164216" formatCode="0.00E+00">
                  <c:v>-2.74581E-3</c:v>
                </c:pt>
                <c:pt idx="164217" formatCode="0.00E+00">
                  <c:v>-2.0510200000000002E-3</c:v>
                </c:pt>
                <c:pt idx="164218" formatCode="0.00E+00">
                  <c:v>-1.35143E-3</c:v>
                </c:pt>
                <c:pt idx="164219" formatCode="0.00E+00">
                  <c:v>-6.4857999999999995E-4</c:v>
                </c:pt>
                <c:pt idx="164220" formatCode="0.00E+00">
                  <c:v>5.5962599999999998E-5</c:v>
                </c:pt>
                <c:pt idx="164221" formatCode="0.00E+00">
                  <c:v>7.6063900000000002E-4</c:v>
                </c:pt>
                <c:pt idx="164222" formatCode="0.00E+00">
                  <c:v>1.46389E-3</c:v>
                </c:pt>
                <c:pt idx="164223" formatCode="0.00E+00">
                  <c:v>2.1641500000000001E-3</c:v>
                </c:pt>
                <c:pt idx="164224" formatCode="0.00E+00">
                  <c:v>2.85988E-3</c:v>
                </c:pt>
                <c:pt idx="164225" formatCode="0.00E+00">
                  <c:v>3.54953E-3</c:v>
                </c:pt>
                <c:pt idx="164226" formatCode="0.00E+00">
                  <c:v>4.2315699999999996E-3</c:v>
                </c:pt>
                <c:pt idx="164227" formatCode="0.00E+00">
                  <c:v>4.9044900000000001E-3</c:v>
                </c:pt>
                <c:pt idx="164228" formatCode="0.00E+00">
                  <c:v>5.5667900000000003E-3</c:v>
                </c:pt>
                <c:pt idx="164229" formatCode="0.00E+00">
                  <c:v>6.2170000000000003E-3</c:v>
                </c:pt>
                <c:pt idx="164230" formatCode="0.00E+00">
                  <c:v>6.8536700000000001E-3</c:v>
                </c:pt>
                <c:pt idx="164231" formatCode="0.00E+00">
                  <c:v>7.4753800000000002E-3</c:v>
                </c:pt>
                <c:pt idx="164232" formatCode="0.00E+00">
                  <c:v>8.0807199999999996E-3</c:v>
                </c:pt>
                <c:pt idx="164233" formatCode="0.00E+00">
                  <c:v>8.66835E-3</c:v>
                </c:pt>
                <c:pt idx="164234" formatCode="0.00E+00">
                  <c:v>9.2369400000000008E-3</c:v>
                </c:pt>
                <c:pt idx="164235" formatCode="0.00E+00">
                  <c:v>9.7851899999999992E-3</c:v>
                </c:pt>
                <c:pt idx="164236">
                  <c:v>1.0311900000000001E-2</c:v>
                </c:pt>
                <c:pt idx="164237">
                  <c:v>1.08158E-2</c:v>
                </c:pt>
                <c:pt idx="164238">
                  <c:v>1.1295700000000001E-2</c:v>
                </c:pt>
                <c:pt idx="164239">
                  <c:v>1.17506E-2</c:v>
                </c:pt>
                <c:pt idx="164240">
                  <c:v>1.2179300000000001E-2</c:v>
                </c:pt>
                <c:pt idx="164241">
                  <c:v>1.2581E-2</c:v>
                </c:pt>
                <c:pt idx="164242">
                  <c:v>1.2954500000000001E-2</c:v>
                </c:pt>
                <c:pt idx="164243">
                  <c:v>1.3299099999999999E-2</c:v>
                </c:pt>
                <c:pt idx="164244">
                  <c:v>1.3613800000000001E-2</c:v>
                </c:pt>
                <c:pt idx="164245">
                  <c:v>1.38978E-2</c:v>
                </c:pt>
                <c:pt idx="164246">
                  <c:v>1.41505E-2</c:v>
                </c:pt>
                <c:pt idx="164247">
                  <c:v>1.4371200000000001E-2</c:v>
                </c:pt>
                <c:pt idx="164248">
                  <c:v>1.4559300000000001E-2</c:v>
                </c:pt>
                <c:pt idx="164249">
                  <c:v>1.47142E-2</c:v>
                </c:pt>
                <c:pt idx="164250">
                  <c:v>1.48355E-2</c:v>
                </c:pt>
                <c:pt idx="164251">
                  <c:v>1.49228E-2</c:v>
                </c:pt>
                <c:pt idx="164252">
                  <c:v>1.49757E-2</c:v>
                </c:pt>
                <c:pt idx="164253">
                  <c:v>1.4993899999999999E-2</c:v>
                </c:pt>
                <c:pt idx="164254">
                  <c:v>1.4977300000000001E-2</c:v>
                </c:pt>
                <c:pt idx="164255">
                  <c:v>1.49257E-2</c:v>
                </c:pt>
                <c:pt idx="164256">
                  <c:v>1.4839099999999999E-2</c:v>
                </c:pt>
                <c:pt idx="164257">
                  <c:v>1.47174E-2</c:v>
                </c:pt>
                <c:pt idx="164258">
                  <c:v>1.45608E-2</c:v>
                </c:pt>
                <c:pt idx="164259">
                  <c:v>1.4369399999999999E-2</c:v>
                </c:pt>
                <c:pt idx="164260">
                  <c:v>1.41434E-2</c:v>
                </c:pt>
                <c:pt idx="164261">
                  <c:v>1.3883E-2</c:v>
                </c:pt>
                <c:pt idx="164262">
                  <c:v>1.35887E-2</c:v>
                </c:pt>
                <c:pt idx="164263">
                  <c:v>1.3260900000000001E-2</c:v>
                </c:pt>
                <c:pt idx="164264">
                  <c:v>1.29E-2</c:v>
                </c:pt>
                <c:pt idx="164265">
                  <c:v>1.25066E-2</c:v>
                </c:pt>
                <c:pt idx="164266">
                  <c:v>1.20813E-2</c:v>
                </c:pt>
                <c:pt idx="164267">
                  <c:v>1.1624799999999999E-2</c:v>
                </c:pt>
                <c:pt idx="164268">
                  <c:v>1.1137899999999999E-2</c:v>
                </c:pt>
                <c:pt idx="164269">
                  <c:v>1.06214E-2</c:v>
                </c:pt>
                <c:pt idx="164270">
                  <c:v>1.0076099999999999E-2</c:v>
                </c:pt>
                <c:pt idx="164271" formatCode="0.00E+00">
                  <c:v>9.5029099999999998E-3</c:v>
                </c:pt>
                <c:pt idx="164272" formatCode="0.00E+00">
                  <c:v>8.9029E-3</c:v>
                </c:pt>
                <c:pt idx="164273" formatCode="0.00E+00">
                  <c:v>8.2770799999999992E-3</c:v>
                </c:pt>
                <c:pt idx="164274" formatCode="0.00E+00">
                  <c:v>7.6265500000000002E-3</c:v>
                </c:pt>
                <c:pt idx="164275" formatCode="0.00E+00">
                  <c:v>6.9524399999999998E-3</c:v>
                </c:pt>
                <c:pt idx="164276" formatCode="0.00E+00">
                  <c:v>6.2559699999999996E-3</c:v>
                </c:pt>
                <c:pt idx="164277" formatCode="0.00E+00">
                  <c:v>5.53836E-3</c:v>
                </c:pt>
                <c:pt idx="164278" formatCode="0.00E+00">
                  <c:v>4.8009100000000002E-3</c:v>
                </c:pt>
                <c:pt idx="164279" formatCode="0.00E+00">
                  <c:v>4.0449500000000003E-3</c:v>
                </c:pt>
                <c:pt idx="164280" formatCode="0.00E+00">
                  <c:v>3.2718500000000002E-3</c:v>
                </c:pt>
                <c:pt idx="164281" formatCode="0.00E+00">
                  <c:v>2.4830199999999998E-3</c:v>
                </c:pt>
                <c:pt idx="164282" formatCode="0.00E+00">
                  <c:v>1.67991E-3</c:v>
                </c:pt>
                <c:pt idx="164283" formatCode="0.00E+00">
                  <c:v>8.6398400000000004E-4</c:v>
                </c:pt>
                <c:pt idx="164284" formatCode="0.00E+00">
                  <c:v>3.6762099999999998E-5</c:v>
                </c:pt>
                <c:pt idx="164285" formatCode="0.00E+00">
                  <c:v>-8.0022700000000003E-4</c:v>
                </c:pt>
                <c:pt idx="164286" formatCode="0.00E+00">
                  <c:v>-1.6454200000000001E-3</c:v>
                </c:pt>
                <c:pt idx="164287" formatCode="0.00E+00">
                  <c:v>-2.4972499999999999E-3</c:v>
                </c:pt>
                <c:pt idx="164288" formatCode="0.00E+00">
                  <c:v>-3.35411E-3</c:v>
                </c:pt>
                <c:pt idx="164289" formatCode="0.00E+00">
                  <c:v>-4.2143800000000002E-3</c:v>
                </c:pt>
                <c:pt idx="164290" formatCode="0.00E+00">
                  <c:v>-5.0764399999999998E-3</c:v>
                </c:pt>
                <c:pt idx="164291" formatCode="0.00E+00">
                  <c:v>-5.9386600000000001E-3</c:v>
                </c:pt>
                <c:pt idx="164292" formatCode="0.00E+00">
                  <c:v>-6.7993899999999998E-3</c:v>
                </c:pt>
                <c:pt idx="164293" formatCode="0.00E+00">
                  <c:v>-7.6569799999999999E-3</c:v>
                </c:pt>
                <c:pt idx="164294" formatCode="0.00E+00">
                  <c:v>-8.5097899999999997E-3</c:v>
                </c:pt>
                <c:pt idx="164295" formatCode="0.00E+00">
                  <c:v>-9.3561800000000004E-3</c:v>
                </c:pt>
                <c:pt idx="164296">
                  <c:v>-1.01945E-2</c:v>
                </c:pt>
                <c:pt idx="164297">
                  <c:v>-1.1023099999999999E-2</c:v>
                </c:pt>
                <c:pt idx="164298">
                  <c:v>-1.18405E-2</c:v>
                </c:pt>
                <c:pt idx="164299">
                  <c:v>-1.2644900000000001E-2</c:v>
                </c:pt>
                <c:pt idx="164300">
                  <c:v>-1.34348E-2</c:v>
                </c:pt>
                <c:pt idx="164301">
                  <c:v>-1.42086E-2</c:v>
                </c:pt>
                <c:pt idx="164302">
                  <c:v>-1.49648E-2</c:v>
                </c:pt>
                <c:pt idx="164303">
                  <c:v>-1.5702000000000001E-2</c:v>
                </c:pt>
                <c:pt idx="164304">
                  <c:v>-1.6418499999999999E-2</c:v>
                </c:pt>
                <c:pt idx="164305">
                  <c:v>-1.71129E-2</c:v>
                </c:pt>
                <c:pt idx="164306">
                  <c:v>-1.7783899999999998E-2</c:v>
                </c:pt>
                <c:pt idx="164307">
                  <c:v>-1.8429999999999998E-2</c:v>
                </c:pt>
                <c:pt idx="164308">
                  <c:v>-1.9049900000000002E-2</c:v>
                </c:pt>
                <c:pt idx="164309">
                  <c:v>-1.9642400000000001E-2</c:v>
                </c:pt>
                <c:pt idx="164310">
                  <c:v>-2.0205999999999998E-2</c:v>
                </c:pt>
                <c:pt idx="164311">
                  <c:v>-2.07397E-2</c:v>
                </c:pt>
                <c:pt idx="164312">
                  <c:v>-2.1242400000000002E-2</c:v>
                </c:pt>
                <c:pt idx="164313">
                  <c:v>-2.1712700000000001E-2</c:v>
                </c:pt>
                <c:pt idx="164314">
                  <c:v>-2.21499E-2</c:v>
                </c:pt>
                <c:pt idx="164315">
                  <c:v>-2.2552800000000001E-2</c:v>
                </c:pt>
                <c:pt idx="164316">
                  <c:v>-2.29204E-2</c:v>
                </c:pt>
                <c:pt idx="164317">
                  <c:v>-2.3251999999999998E-2</c:v>
                </c:pt>
                <c:pt idx="164318">
                  <c:v>-2.35468E-2</c:v>
                </c:pt>
                <c:pt idx="164319">
                  <c:v>-2.3803899999999999E-2</c:v>
                </c:pt>
                <c:pt idx="164320">
                  <c:v>-2.4022700000000001E-2</c:v>
                </c:pt>
                <c:pt idx="164321">
                  <c:v>-2.4202499999999998E-2</c:v>
                </c:pt>
                <c:pt idx="164322">
                  <c:v>-2.4342900000000001E-2</c:v>
                </c:pt>
                <c:pt idx="164323">
                  <c:v>-2.4443300000000001E-2</c:v>
                </c:pt>
                <c:pt idx="164324">
                  <c:v>-2.4503299999999999E-2</c:v>
                </c:pt>
                <c:pt idx="164325">
                  <c:v>-2.4522599999999999E-2</c:v>
                </c:pt>
                <c:pt idx="164326">
                  <c:v>-2.45008E-2</c:v>
                </c:pt>
                <c:pt idx="164327">
                  <c:v>-2.4437899999999999E-2</c:v>
                </c:pt>
                <c:pt idx="164328">
                  <c:v>-2.43336E-2</c:v>
                </c:pt>
                <c:pt idx="164329">
                  <c:v>-2.4188000000000001E-2</c:v>
                </c:pt>
                <c:pt idx="164330">
                  <c:v>-2.4000899999999999E-2</c:v>
                </c:pt>
                <c:pt idx="164331">
                  <c:v>-2.3772600000000001E-2</c:v>
                </c:pt>
                <c:pt idx="164332">
                  <c:v>-2.3503199999999998E-2</c:v>
                </c:pt>
                <c:pt idx="164333">
                  <c:v>-2.31928E-2</c:v>
                </c:pt>
                <c:pt idx="164334">
                  <c:v>-2.2841899999999998E-2</c:v>
                </c:pt>
                <c:pt idx="164335">
                  <c:v>-2.24508E-2</c:v>
                </c:pt>
                <c:pt idx="164336">
                  <c:v>-2.2020000000000001E-2</c:v>
                </c:pt>
                <c:pt idx="164337">
                  <c:v>-2.15499E-2</c:v>
                </c:pt>
                <c:pt idx="164338">
                  <c:v>-2.1041199999999999E-2</c:v>
                </c:pt>
                <c:pt idx="164339">
                  <c:v>-2.0494499999999999E-2</c:v>
                </c:pt>
                <c:pt idx="164340">
                  <c:v>-1.9910600000000001E-2</c:v>
                </c:pt>
                <c:pt idx="164341">
                  <c:v>-1.92902E-2</c:v>
                </c:pt>
                <c:pt idx="164342">
                  <c:v>-1.8634299999999999E-2</c:v>
                </c:pt>
                <c:pt idx="164343">
                  <c:v>-1.79437E-2</c:v>
                </c:pt>
                <c:pt idx="164344">
                  <c:v>-1.7219399999999999E-2</c:v>
                </c:pt>
                <c:pt idx="164345">
                  <c:v>-1.6462500000000001E-2</c:v>
                </c:pt>
                <c:pt idx="164346">
                  <c:v>-1.56741E-2</c:v>
                </c:pt>
                <c:pt idx="164347">
                  <c:v>-1.48554E-2</c:v>
                </c:pt>
                <c:pt idx="164348">
                  <c:v>-1.4007500000000001E-2</c:v>
                </c:pt>
                <c:pt idx="164349">
                  <c:v>-1.3131800000000001E-2</c:v>
                </c:pt>
                <c:pt idx="164350">
                  <c:v>-1.22296E-2</c:v>
                </c:pt>
                <c:pt idx="164351">
                  <c:v>-1.1302299999999999E-2</c:v>
                </c:pt>
                <c:pt idx="164352">
                  <c:v>-1.03512E-2</c:v>
                </c:pt>
                <c:pt idx="164353" formatCode="0.00E+00">
                  <c:v>-9.3779099999999997E-3</c:v>
                </c:pt>
                <c:pt idx="164354" formatCode="0.00E+00">
                  <c:v>-8.3838799999999998E-3</c:v>
                </c:pt>
                <c:pt idx="164355" formatCode="0.00E+00">
                  <c:v>-7.3706700000000002E-3</c:v>
                </c:pt>
                <c:pt idx="164356" formatCode="0.00E+00">
                  <c:v>-6.3398500000000002E-3</c:v>
                </c:pt>
                <c:pt idx="164357" formatCode="0.00E+00">
                  <c:v>-5.2930499999999997E-3</c:v>
                </c:pt>
                <c:pt idx="164358" formatCode="0.00E+00">
                  <c:v>-4.2319200000000001E-3</c:v>
                </c:pt>
                <c:pt idx="164359" formatCode="0.00E+00">
                  <c:v>-3.1581500000000002E-3</c:v>
                </c:pt>
                <c:pt idx="164360" formatCode="0.00E+00">
                  <c:v>-2.0734199999999999E-3</c:v>
                </c:pt>
                <c:pt idx="164361" formatCode="0.00E+00">
                  <c:v>-9.7947599999999996E-4</c:v>
                </c:pt>
                <c:pt idx="164362" formatCode="0.00E+00">
                  <c:v>1.2194200000000001E-4</c:v>
                </c:pt>
                <c:pt idx="164363" formatCode="0.00E+00">
                  <c:v>1.2290700000000001E-3</c:v>
                </c:pt>
                <c:pt idx="164364" formatCode="0.00E+00">
                  <c:v>2.3401300000000002E-3</c:v>
                </c:pt>
                <c:pt idx="164365" formatCode="0.00E+00">
                  <c:v>3.4533400000000001E-3</c:v>
                </c:pt>
                <c:pt idx="164366" formatCode="0.00E+00">
                  <c:v>4.5668999999999996E-3</c:v>
                </c:pt>
                <c:pt idx="164367" formatCode="0.00E+00">
                  <c:v>5.6790199999999999E-3</c:v>
                </c:pt>
                <c:pt idx="164368" formatCode="0.00E+00">
                  <c:v>6.7878900000000004E-3</c:v>
                </c:pt>
                <c:pt idx="164369" formatCode="0.00E+00">
                  <c:v>7.8917199999999996E-3</c:v>
                </c:pt>
                <c:pt idx="164370" formatCode="0.00E+00">
                  <c:v>8.9887100000000004E-3</c:v>
                </c:pt>
                <c:pt idx="164371">
                  <c:v>1.00771E-2</c:v>
                </c:pt>
                <c:pt idx="164372">
                  <c:v>1.1155099999999999E-2</c:v>
                </c:pt>
                <c:pt idx="164373">
                  <c:v>1.22209E-2</c:v>
                </c:pt>
                <c:pt idx="164374">
                  <c:v>1.32728E-2</c:v>
                </c:pt>
                <c:pt idx="164375">
                  <c:v>1.43091E-2</c:v>
                </c:pt>
                <c:pt idx="164376">
                  <c:v>1.5328100000000001E-2</c:v>
                </c:pt>
                <c:pt idx="164377">
                  <c:v>1.6328100000000002E-2</c:v>
                </c:pt>
                <c:pt idx="164378">
                  <c:v>1.73075E-2</c:v>
                </c:pt>
                <c:pt idx="164379">
                  <c:v>1.8264599999999999E-2</c:v>
                </c:pt>
                <c:pt idx="164380">
                  <c:v>1.91979E-2</c:v>
                </c:pt>
                <c:pt idx="164381">
                  <c:v>2.01058E-2</c:v>
                </c:pt>
                <c:pt idx="164382">
                  <c:v>2.0986899999999999E-2</c:v>
                </c:pt>
                <c:pt idx="164383">
                  <c:v>2.1839600000000001E-2</c:v>
                </c:pt>
                <c:pt idx="164384">
                  <c:v>2.2662700000000001E-2</c:v>
                </c:pt>
                <c:pt idx="164385">
                  <c:v>2.3454599999999999E-2</c:v>
                </c:pt>
                <c:pt idx="164386">
                  <c:v>2.4214099999999999E-2</c:v>
                </c:pt>
                <c:pt idx="164387">
                  <c:v>2.494E-2</c:v>
                </c:pt>
                <c:pt idx="164388">
                  <c:v>2.5630900000000002E-2</c:v>
                </c:pt>
                <c:pt idx="164389">
                  <c:v>2.6285900000000001E-2</c:v>
                </c:pt>
                <c:pt idx="164390">
                  <c:v>2.6903699999999999E-2</c:v>
                </c:pt>
                <c:pt idx="164391">
                  <c:v>2.7483299999999999E-2</c:v>
                </c:pt>
                <c:pt idx="164392">
                  <c:v>2.8023900000000001E-2</c:v>
                </c:pt>
                <c:pt idx="164393">
                  <c:v>2.8524299999999999E-2</c:v>
                </c:pt>
                <c:pt idx="164394">
                  <c:v>2.89839E-2</c:v>
                </c:pt>
                <c:pt idx="164395">
                  <c:v>2.9401900000000002E-2</c:v>
                </c:pt>
                <c:pt idx="164396">
                  <c:v>2.9777499999999998E-2</c:v>
                </c:pt>
                <c:pt idx="164397">
                  <c:v>3.0110000000000001E-2</c:v>
                </c:pt>
                <c:pt idx="164398">
                  <c:v>3.0398999999999999E-2</c:v>
                </c:pt>
                <c:pt idx="164399">
                  <c:v>3.0644000000000001E-2</c:v>
                </c:pt>
                <c:pt idx="164400">
                  <c:v>3.0844400000000001E-2</c:v>
                </c:pt>
                <c:pt idx="164401">
                  <c:v>3.1E-2</c:v>
                </c:pt>
                <c:pt idx="164402">
                  <c:v>3.11104E-2</c:v>
                </c:pt>
                <c:pt idx="164403">
                  <c:v>3.1175499999999998E-2</c:v>
                </c:pt>
                <c:pt idx="164404">
                  <c:v>3.11951E-2</c:v>
                </c:pt>
                <c:pt idx="164405">
                  <c:v>3.11693E-2</c:v>
                </c:pt>
                <c:pt idx="164406">
                  <c:v>3.1097900000000001E-2</c:v>
                </c:pt>
                <c:pt idx="164407">
                  <c:v>3.0981000000000002E-2</c:v>
                </c:pt>
                <c:pt idx="164408">
                  <c:v>3.0818999999999999E-2</c:v>
                </c:pt>
                <c:pt idx="164409">
                  <c:v>3.0611900000000001E-2</c:v>
                </c:pt>
                <c:pt idx="164410">
                  <c:v>3.0360100000000001E-2</c:v>
                </c:pt>
                <c:pt idx="164411">
                  <c:v>3.0064E-2</c:v>
                </c:pt>
                <c:pt idx="164412">
                  <c:v>2.9724E-2</c:v>
                </c:pt>
                <c:pt idx="164413">
                  <c:v>2.9340700000000001E-2</c:v>
                </c:pt>
                <c:pt idx="164414">
                  <c:v>2.8914599999999999E-2</c:v>
                </c:pt>
                <c:pt idx="164415">
                  <c:v>2.84465E-2</c:v>
                </c:pt>
                <c:pt idx="164416">
                  <c:v>2.7937099999999999E-2</c:v>
                </c:pt>
                <c:pt idx="164417">
                  <c:v>2.7387100000000001E-2</c:v>
                </c:pt>
                <c:pt idx="164418">
                  <c:v>2.6797399999999999E-2</c:v>
                </c:pt>
                <c:pt idx="164419">
                  <c:v>2.6169100000000001E-2</c:v>
                </c:pt>
                <c:pt idx="164420">
                  <c:v>2.5502899999999998E-2</c:v>
                </c:pt>
                <c:pt idx="164421">
                  <c:v>2.4800099999999999E-2</c:v>
                </c:pt>
                <c:pt idx="164422">
                  <c:v>2.4061800000000001E-2</c:v>
                </c:pt>
                <c:pt idx="164423">
                  <c:v>2.3289000000000001E-2</c:v>
                </c:pt>
                <c:pt idx="164424">
                  <c:v>2.2483E-2</c:v>
                </c:pt>
                <c:pt idx="164425">
                  <c:v>2.16452E-2</c:v>
                </c:pt>
                <c:pt idx="164426">
                  <c:v>2.0776800000000002E-2</c:v>
                </c:pt>
                <c:pt idx="164427">
                  <c:v>1.98792E-2</c:v>
                </c:pt>
                <c:pt idx="164428">
                  <c:v>1.89538E-2</c:v>
                </c:pt>
                <c:pt idx="164429">
                  <c:v>1.80021E-2</c:v>
                </c:pt>
                <c:pt idx="164430">
                  <c:v>1.7025599999999998E-2</c:v>
                </c:pt>
                <c:pt idx="164431">
                  <c:v>1.60258E-2</c:v>
                </c:pt>
                <c:pt idx="164432">
                  <c:v>1.50043E-2</c:v>
                </c:pt>
                <c:pt idx="164433">
                  <c:v>1.3962799999999999E-2</c:v>
                </c:pt>
                <c:pt idx="164434">
                  <c:v>1.2902800000000001E-2</c:v>
                </c:pt>
                <c:pt idx="164435">
                  <c:v>1.1826100000000001E-2</c:v>
                </c:pt>
                <c:pt idx="164436">
                  <c:v>1.07343E-2</c:v>
                </c:pt>
                <c:pt idx="164437" formatCode="0.00E+00">
                  <c:v>9.6291199999999997E-3</c:v>
                </c:pt>
                <c:pt idx="164438" formatCode="0.00E+00">
                  <c:v>8.5123300000000002E-3</c:v>
                </c:pt>
                <c:pt idx="164439" formatCode="0.00E+00">
                  <c:v>7.3856700000000004E-3</c:v>
                </c:pt>
                <c:pt idx="164440" formatCode="0.00E+00">
                  <c:v>6.2508800000000003E-3</c:v>
                </c:pt>
                <c:pt idx="164441" formatCode="0.00E+00">
                  <c:v>5.1097499999999997E-3</c:v>
                </c:pt>
                <c:pt idx="164442" formatCode="0.00E+00">
                  <c:v>3.9640500000000002E-3</c:v>
                </c:pt>
                <c:pt idx="164443" formatCode="0.00E+00">
                  <c:v>2.8155599999999999E-3</c:v>
                </c:pt>
                <c:pt idx="164444" formatCode="0.00E+00">
                  <c:v>1.66606E-3</c:v>
                </c:pt>
                <c:pt idx="164445" formatCode="0.00E+00">
                  <c:v>5.1732700000000004E-4</c:v>
                </c:pt>
                <c:pt idx="164446" formatCode="0.00E+00">
                  <c:v>-6.2886599999999995E-4</c:v>
                </c:pt>
                <c:pt idx="164447" formatCode="0.00E+00">
                  <c:v>-1.77075E-3</c:v>
                </c:pt>
                <c:pt idx="164448" formatCode="0.00E+00">
                  <c:v>-2.9065900000000001E-3</c:v>
                </c:pt>
                <c:pt idx="164449" formatCode="0.00E+00">
                  <c:v>-4.03462E-3</c:v>
                </c:pt>
                <c:pt idx="164450" formatCode="0.00E+00">
                  <c:v>-5.1531399999999996E-3</c:v>
                </c:pt>
                <c:pt idx="164451" formatCode="0.00E+00">
                  <c:v>-6.2604499999999999E-3</c:v>
                </c:pt>
                <c:pt idx="164452" formatCode="0.00E+00">
                  <c:v>-7.3548600000000004E-3</c:v>
                </c:pt>
                <c:pt idx="164453" formatCode="0.00E+00">
                  <c:v>-8.4347199999999997E-3</c:v>
                </c:pt>
                <c:pt idx="164454" formatCode="0.00E+00">
                  <c:v>-9.4984200000000005E-3</c:v>
                </c:pt>
                <c:pt idx="164455">
                  <c:v>-1.0544400000000001E-2</c:v>
                </c:pt>
                <c:pt idx="164456">
                  <c:v>-1.1571E-2</c:v>
                </c:pt>
                <c:pt idx="164457">
                  <c:v>-1.25767E-2</c:v>
                </c:pt>
                <c:pt idx="164458">
                  <c:v>-1.35602E-2</c:v>
                </c:pt>
                <c:pt idx="164459">
                  <c:v>-1.4519900000000001E-2</c:v>
                </c:pt>
                <c:pt idx="164460">
                  <c:v>-1.54544E-2</c:v>
                </c:pt>
                <c:pt idx="164461">
                  <c:v>-1.6362399999999999E-2</c:v>
                </c:pt>
                <c:pt idx="164462">
                  <c:v>-1.72426E-2</c:v>
                </c:pt>
                <c:pt idx="164463">
                  <c:v>-1.80938E-2</c:v>
                </c:pt>
                <c:pt idx="164464">
                  <c:v>-1.89146E-2</c:v>
                </c:pt>
                <c:pt idx="164465">
                  <c:v>-1.9704099999999999E-2</c:v>
                </c:pt>
                <c:pt idx="164466">
                  <c:v>-2.0461E-2</c:v>
                </c:pt>
                <c:pt idx="164467">
                  <c:v>-2.1184399999999999E-2</c:v>
                </c:pt>
                <c:pt idx="164468">
                  <c:v>-2.1873299999999998E-2</c:v>
                </c:pt>
                <c:pt idx="164469">
                  <c:v>-2.25268E-2</c:v>
                </c:pt>
                <c:pt idx="164470">
                  <c:v>-2.3143899999999999E-2</c:v>
                </c:pt>
                <c:pt idx="164471">
                  <c:v>-2.3723999999999999E-2</c:v>
                </c:pt>
                <c:pt idx="164472">
                  <c:v>-2.42664E-2</c:v>
                </c:pt>
                <c:pt idx="164473">
                  <c:v>-2.4770199999999999E-2</c:v>
                </c:pt>
                <c:pt idx="164474">
                  <c:v>-2.52351E-2</c:v>
                </c:pt>
                <c:pt idx="164475">
                  <c:v>-2.56603E-2</c:v>
                </c:pt>
                <c:pt idx="164476">
                  <c:v>-2.6045599999999999E-2</c:v>
                </c:pt>
                <c:pt idx="164477">
                  <c:v>-2.6390400000000001E-2</c:v>
                </c:pt>
                <c:pt idx="164478">
                  <c:v>-2.6694599999999999E-2</c:v>
                </c:pt>
                <c:pt idx="164479">
                  <c:v>-2.6957700000000001E-2</c:v>
                </c:pt>
                <c:pt idx="164480">
                  <c:v>-2.7179700000000001E-2</c:v>
                </c:pt>
                <c:pt idx="164481">
                  <c:v>-2.73604E-2</c:v>
                </c:pt>
                <c:pt idx="164482">
                  <c:v>-2.7499800000000001E-2</c:v>
                </c:pt>
                <c:pt idx="164483">
                  <c:v>-2.7597900000000002E-2</c:v>
                </c:pt>
                <c:pt idx="164484">
                  <c:v>-2.76549E-2</c:v>
                </c:pt>
                <c:pt idx="164485">
                  <c:v>-2.7670799999999999E-2</c:v>
                </c:pt>
                <c:pt idx="164486">
                  <c:v>-2.7646E-2</c:v>
                </c:pt>
                <c:pt idx="164487">
                  <c:v>-2.75807E-2</c:v>
                </c:pt>
                <c:pt idx="164488">
                  <c:v>-2.7475200000000002E-2</c:v>
                </c:pt>
                <c:pt idx="164489">
                  <c:v>-2.73301E-2</c:v>
                </c:pt>
                <c:pt idx="164490">
                  <c:v>-2.7145800000000001E-2</c:v>
                </c:pt>
                <c:pt idx="164491">
                  <c:v>-2.69228E-2</c:v>
                </c:pt>
                <c:pt idx="164492">
                  <c:v>-2.6661899999999999E-2</c:v>
                </c:pt>
                <c:pt idx="164493">
                  <c:v>-2.63637E-2</c:v>
                </c:pt>
                <c:pt idx="164494">
                  <c:v>-2.6028800000000001E-2</c:v>
                </c:pt>
                <c:pt idx="164495">
                  <c:v>-2.5658199999999999E-2</c:v>
                </c:pt>
                <c:pt idx="164496">
                  <c:v>-2.5252699999999999E-2</c:v>
                </c:pt>
                <c:pt idx="164497">
                  <c:v>-2.4813200000000001E-2</c:v>
                </c:pt>
                <c:pt idx="164498">
                  <c:v>-2.43407E-2</c:v>
                </c:pt>
                <c:pt idx="164499">
                  <c:v>-2.3836099999999999E-2</c:v>
                </c:pt>
                <c:pt idx="164500">
                  <c:v>-2.3300600000000001E-2</c:v>
                </c:pt>
                <c:pt idx="164501">
                  <c:v>-2.2735200000000001E-2</c:v>
                </c:pt>
                <c:pt idx="164502">
                  <c:v>-2.21412E-2</c:v>
                </c:pt>
                <c:pt idx="164503">
                  <c:v>-2.1519699999999999E-2</c:v>
                </c:pt>
                <c:pt idx="164504">
                  <c:v>-2.0871899999999999E-2</c:v>
                </c:pt>
                <c:pt idx="164505">
                  <c:v>-2.0199100000000001E-2</c:v>
                </c:pt>
                <c:pt idx="164506">
                  <c:v>-1.9502700000000001E-2</c:v>
                </c:pt>
                <c:pt idx="164507">
                  <c:v>-1.8783999999999999E-2</c:v>
                </c:pt>
                <c:pt idx="164508">
                  <c:v>-1.8044299999999999E-2</c:v>
                </c:pt>
                <c:pt idx="164509">
                  <c:v>-1.7285100000000001E-2</c:v>
                </c:pt>
                <c:pt idx="164510">
                  <c:v>-1.65077E-2</c:v>
                </c:pt>
                <c:pt idx="164511">
                  <c:v>-1.5713700000000001E-2</c:v>
                </c:pt>
                <c:pt idx="164512">
                  <c:v>-1.4904499999999999E-2</c:v>
                </c:pt>
                <c:pt idx="164513">
                  <c:v>-1.40816E-2</c:v>
                </c:pt>
                <c:pt idx="164514">
                  <c:v>-1.32464E-2</c:v>
                </c:pt>
                <c:pt idx="164515">
                  <c:v>-1.2400599999999999E-2</c:v>
                </c:pt>
                <c:pt idx="164516">
                  <c:v>-1.15456E-2</c:v>
                </c:pt>
                <c:pt idx="164517">
                  <c:v>-1.06829E-2</c:v>
                </c:pt>
                <c:pt idx="164518" formatCode="0.00E+00">
                  <c:v>-9.8141300000000008E-3</c:v>
                </c:pt>
                <c:pt idx="164519" formatCode="0.00E+00">
                  <c:v>-8.9407299999999992E-3</c:v>
                </c:pt>
                <c:pt idx="164520" formatCode="0.00E+00">
                  <c:v>-8.0642700000000001E-3</c:v>
                </c:pt>
                <c:pt idx="164521" formatCode="0.00E+00">
                  <c:v>-7.1862599999999999E-3</c:v>
                </c:pt>
                <c:pt idx="164522" formatCode="0.00E+00">
                  <c:v>-6.3082099999999999E-3</c:v>
                </c:pt>
                <c:pt idx="164523" formatCode="0.00E+00">
                  <c:v>-5.4316299999999998E-3</c:v>
                </c:pt>
                <c:pt idx="164524" formatCode="0.00E+00">
                  <c:v>-4.5580100000000004E-3</c:v>
                </c:pt>
                <c:pt idx="164525" formatCode="0.00E+00">
                  <c:v>-3.6888300000000001E-3</c:v>
                </c:pt>
                <c:pt idx="164526" formatCode="0.00E+00">
                  <c:v>-2.8255300000000001E-3</c:v>
                </c:pt>
                <c:pt idx="164527" formatCode="0.00E+00">
                  <c:v>-1.96956E-3</c:v>
                </c:pt>
                <c:pt idx="164528" formatCode="0.00E+00">
                  <c:v>-1.1223299999999999E-3</c:v>
                </c:pt>
                <c:pt idx="164529" formatCode="0.00E+00">
                  <c:v>-2.8521699999999999E-4</c:v>
                </c:pt>
                <c:pt idx="164530" formatCode="0.00E+00">
                  <c:v>5.4041899999999999E-4</c:v>
                </c:pt>
                <c:pt idx="164531" formatCode="0.00E+00">
                  <c:v>1.3532500000000001E-3</c:v>
                </c:pt>
                <c:pt idx="164532" formatCode="0.00E+00">
                  <c:v>2.15198E-3</c:v>
                </c:pt>
                <c:pt idx="164533" formatCode="0.00E+00">
                  <c:v>2.9353600000000001E-3</c:v>
                </c:pt>
                <c:pt idx="164534" formatCode="0.00E+00">
                  <c:v>3.7021699999999999E-3</c:v>
                </c:pt>
                <c:pt idx="164535" formatCode="0.00E+00">
                  <c:v>4.4512099999999997E-3</c:v>
                </c:pt>
                <c:pt idx="164536" formatCode="0.00E+00">
                  <c:v>5.1813700000000002E-3</c:v>
                </c:pt>
                <c:pt idx="164537" formatCode="0.00E+00">
                  <c:v>5.8915299999999999E-3</c:v>
                </c:pt>
                <c:pt idx="164538" formatCode="0.00E+00">
                  <c:v>6.5806399999999996E-3</c:v>
                </c:pt>
                <c:pt idx="164539" formatCode="0.00E+00">
                  <c:v>7.2477100000000001E-3</c:v>
                </c:pt>
                <c:pt idx="164540" formatCode="0.00E+00">
                  <c:v>7.8917799999999993E-3</c:v>
                </c:pt>
                <c:pt idx="164541" formatCode="0.00E+00">
                  <c:v>8.5119299999999991E-3</c:v>
                </c:pt>
                <c:pt idx="164542" formatCode="0.00E+00">
                  <c:v>9.1073200000000003E-3</c:v>
                </c:pt>
                <c:pt idx="164543" formatCode="0.00E+00">
                  <c:v>9.6771500000000007E-3</c:v>
                </c:pt>
                <c:pt idx="164544">
                  <c:v>1.0220699999999999E-2</c:v>
                </c:pt>
                <c:pt idx="164545">
                  <c:v>1.0737200000000001E-2</c:v>
                </c:pt>
                <c:pt idx="164546">
                  <c:v>1.1226E-2</c:v>
                </c:pt>
                <c:pt idx="164547">
                  <c:v>1.16867E-2</c:v>
                </c:pt>
                <c:pt idx="164548">
                  <c:v>1.21186E-2</c:v>
                </c:pt>
                <c:pt idx="164549">
                  <c:v>1.2521300000000001E-2</c:v>
                </c:pt>
                <c:pt idx="164550">
                  <c:v>1.28944E-2</c:v>
                </c:pt>
                <c:pt idx="164551">
                  <c:v>1.3237499999999999E-2</c:v>
                </c:pt>
                <c:pt idx="164552">
                  <c:v>1.3550400000000001E-2</c:v>
                </c:pt>
                <c:pt idx="164553">
                  <c:v>1.3832799999999999E-2</c:v>
                </c:pt>
                <c:pt idx="164554">
                  <c:v>1.4084599999999999E-2</c:v>
                </c:pt>
                <c:pt idx="164555">
                  <c:v>1.4305699999999999E-2</c:v>
                </c:pt>
                <c:pt idx="164556">
                  <c:v>1.4496E-2</c:v>
                </c:pt>
                <c:pt idx="164557">
                  <c:v>1.46556E-2</c:v>
                </c:pt>
                <c:pt idx="164558">
                  <c:v>1.47844E-2</c:v>
                </c:pt>
                <c:pt idx="164559">
                  <c:v>1.48828E-2</c:v>
                </c:pt>
                <c:pt idx="164560">
                  <c:v>1.4950700000000001E-2</c:v>
                </c:pt>
                <c:pt idx="164561">
                  <c:v>1.4988599999999999E-2</c:v>
                </c:pt>
                <c:pt idx="164562">
                  <c:v>1.49967E-2</c:v>
                </c:pt>
                <c:pt idx="164563">
                  <c:v>1.49754E-2</c:v>
                </c:pt>
                <c:pt idx="164564">
                  <c:v>1.49251E-2</c:v>
                </c:pt>
                <c:pt idx="164565">
                  <c:v>1.48462E-2</c:v>
                </c:pt>
                <c:pt idx="164566">
                  <c:v>1.47394E-2</c:v>
                </c:pt>
                <c:pt idx="164567">
                  <c:v>1.4605099999999999E-2</c:v>
                </c:pt>
                <c:pt idx="164568">
                  <c:v>1.44441E-2</c:v>
                </c:pt>
                <c:pt idx="164569">
                  <c:v>1.4257000000000001E-2</c:v>
                </c:pt>
                <c:pt idx="164570">
                  <c:v>1.40445E-2</c:v>
                </c:pt>
                <c:pt idx="164571">
                  <c:v>1.3807399999999999E-2</c:v>
                </c:pt>
                <c:pt idx="164572">
                  <c:v>1.35465E-2</c:v>
                </c:pt>
                <c:pt idx="164573">
                  <c:v>1.32628E-2</c:v>
                </c:pt>
                <c:pt idx="164574">
                  <c:v>1.2957E-2</c:v>
                </c:pt>
                <c:pt idx="164575">
                  <c:v>1.26301E-2</c:v>
                </c:pt>
                <c:pt idx="164576">
                  <c:v>1.22831E-2</c:v>
                </c:pt>
                <c:pt idx="164577">
                  <c:v>1.19171E-2</c:v>
                </c:pt>
                <c:pt idx="164578">
                  <c:v>1.1533E-2</c:v>
                </c:pt>
                <c:pt idx="164579">
                  <c:v>1.11319E-2</c:v>
                </c:pt>
                <c:pt idx="164580">
                  <c:v>1.0714899999999999E-2</c:v>
                </c:pt>
                <c:pt idx="164581">
                  <c:v>1.02833E-2</c:v>
                </c:pt>
                <c:pt idx="164582" formatCode="0.00E+00">
                  <c:v>9.8379999999999995E-3</c:v>
                </c:pt>
                <c:pt idx="164583" formatCode="0.00E+00">
                  <c:v>9.3803099999999993E-3</c:v>
                </c:pt>
                <c:pt idx="164584" formatCode="0.00E+00">
                  <c:v>8.9113899999999999E-3</c:v>
                </c:pt>
                <c:pt idx="164585" formatCode="0.00E+00">
                  <c:v>8.4324599999999993E-3</c:v>
                </c:pt>
                <c:pt idx="164586" formatCode="0.00E+00">
                  <c:v>7.9447100000000007E-3</c:v>
                </c:pt>
                <c:pt idx="164587" formatCode="0.00E+00">
                  <c:v>7.4494000000000001E-3</c:v>
                </c:pt>
                <c:pt idx="164588" formatCode="0.00E+00">
                  <c:v>6.9477499999999999E-3</c:v>
                </c:pt>
                <c:pt idx="164589" formatCode="0.00E+00">
                  <c:v>6.4410200000000004E-3</c:v>
                </c:pt>
                <c:pt idx="164590" formatCode="0.00E+00">
                  <c:v>5.9304400000000004E-3</c:v>
                </c:pt>
                <c:pt idx="164591" formatCode="0.00E+00">
                  <c:v>5.41728E-3</c:v>
                </c:pt>
                <c:pt idx="164592" formatCode="0.00E+00">
                  <c:v>4.9027799999999998E-3</c:v>
                </c:pt>
                <c:pt idx="164593" formatCode="0.00E+00">
                  <c:v>4.3881800000000002E-3</c:v>
                </c:pt>
                <c:pt idx="164594" formatCode="0.00E+00">
                  <c:v>3.8747199999999999E-3</c:v>
                </c:pt>
                <c:pt idx="164595" formatCode="0.00E+00">
                  <c:v>3.3636199999999999E-3</c:v>
                </c:pt>
                <c:pt idx="164596" formatCode="0.00E+00">
                  <c:v>2.8561200000000002E-3</c:v>
                </c:pt>
                <c:pt idx="164597" formatCode="0.00E+00">
                  <c:v>2.3534099999999998E-3</c:v>
                </c:pt>
                <c:pt idx="164598" formatCode="0.00E+00">
                  <c:v>1.8566699999999999E-3</c:v>
                </c:pt>
                <c:pt idx="164599" formatCode="0.00E+00">
                  <c:v>1.3670799999999999E-3</c:v>
                </c:pt>
                <c:pt idx="164600" formatCode="0.00E+00">
                  <c:v>8.8578799999999998E-4</c:v>
                </c:pt>
                <c:pt idx="164601" formatCode="0.00E+00">
                  <c:v>4.1390900000000001E-4</c:v>
                </c:pt>
                <c:pt idx="164602" formatCode="0.00E+00">
                  <c:v>-4.7453000000000001E-5</c:v>
                </c:pt>
                <c:pt idx="164603" formatCode="0.00E+00">
                  <c:v>-4.9722799999999995E-4</c:v>
                </c:pt>
                <c:pt idx="164604" formatCode="0.00E+00">
                  <c:v>-9.3437499999999998E-4</c:v>
                </c:pt>
                <c:pt idx="164605" formatCode="0.00E+00">
                  <c:v>-1.3578799999999999E-3</c:v>
                </c:pt>
                <c:pt idx="164606" formatCode="0.00E+00">
                  <c:v>-1.7667799999999999E-3</c:v>
                </c:pt>
                <c:pt idx="164607" formatCode="0.00E+00">
                  <c:v>-2.1601300000000001E-3</c:v>
                </c:pt>
                <c:pt idx="164608" formatCode="0.00E+00">
                  <c:v>-2.5370200000000001E-3</c:v>
                </c:pt>
                <c:pt idx="164609" formatCode="0.00E+00">
                  <c:v>-2.8965900000000001E-3</c:v>
                </c:pt>
                <c:pt idx="164610" formatCode="0.00E+00">
                  <c:v>-3.2380199999999999E-3</c:v>
                </c:pt>
                <c:pt idx="164611" formatCode="0.00E+00">
                  <c:v>-3.5605400000000001E-3</c:v>
                </c:pt>
                <c:pt idx="164612" formatCode="0.00E+00">
                  <c:v>-3.8634099999999998E-3</c:v>
                </c:pt>
                <c:pt idx="164613" formatCode="0.00E+00">
                  <c:v>-4.1459399999999999E-3</c:v>
                </c:pt>
                <c:pt idx="164614" formatCode="0.00E+00">
                  <c:v>-4.40749E-3</c:v>
                </c:pt>
                <c:pt idx="164615" formatCode="0.00E+00">
                  <c:v>-4.6474699999999999E-3</c:v>
                </c:pt>
                <c:pt idx="164616" formatCode="0.00E+00">
                  <c:v>-4.8653300000000002E-3</c:v>
                </c:pt>
                <c:pt idx="164617" formatCode="0.00E+00">
                  <c:v>-5.0605800000000003E-3</c:v>
                </c:pt>
                <c:pt idx="164618" formatCode="0.00E+00">
                  <c:v>-5.2327800000000002E-3</c:v>
                </c:pt>
                <c:pt idx="164619" formatCode="0.00E+00">
                  <c:v>-5.3815399999999998E-3</c:v>
                </c:pt>
                <c:pt idx="164620" formatCode="0.00E+00">
                  <c:v>-5.5065299999999999E-3</c:v>
                </c:pt>
                <c:pt idx="164621" formatCode="0.00E+00">
                  <c:v>-5.6074599999999999E-3</c:v>
                </c:pt>
                <c:pt idx="164622" formatCode="0.00E+00">
                  <c:v>-5.6841000000000001E-3</c:v>
                </c:pt>
                <c:pt idx="164623" formatCode="0.00E+00">
                  <c:v>-5.7362899999999998E-3</c:v>
                </c:pt>
                <c:pt idx="164624" formatCode="0.00E+00">
                  <c:v>-5.7638999999999998E-3</c:v>
                </c:pt>
                <c:pt idx="164625" formatCode="0.00E+00">
                  <c:v>-5.7668800000000003E-3</c:v>
                </c:pt>
                <c:pt idx="164626" formatCode="0.00E+00">
                  <c:v>-5.7452199999999997E-3</c:v>
                </c:pt>
                <c:pt idx="164627" formatCode="0.00E+00">
                  <c:v>-5.6989600000000003E-3</c:v>
                </c:pt>
                <c:pt idx="164628" formatCode="0.00E+00">
                  <c:v>-5.6282199999999998E-3</c:v>
                </c:pt>
                <c:pt idx="164629" formatCode="0.00E+00">
                  <c:v>-5.5331399999999998E-3</c:v>
                </c:pt>
                <c:pt idx="164630" formatCode="0.00E+00">
                  <c:v>-5.4139599999999998E-3</c:v>
                </c:pt>
                <c:pt idx="164631" formatCode="0.00E+00">
                  <c:v>-5.2709300000000001E-3</c:v>
                </c:pt>
                <c:pt idx="164632" formatCode="0.00E+00">
                  <c:v>-5.1043800000000004E-3</c:v>
                </c:pt>
                <c:pt idx="164633" formatCode="0.00E+00">
                  <c:v>-4.9146800000000003E-3</c:v>
                </c:pt>
                <c:pt idx="164634" formatCode="0.00E+00">
                  <c:v>-4.7022699999999997E-3</c:v>
                </c:pt>
                <c:pt idx="164635" formatCode="0.00E+00">
                  <c:v>-4.4676300000000002E-3</c:v>
                </c:pt>
                <c:pt idx="164636" formatCode="0.00E+00">
                  <c:v>-4.2112800000000004E-3</c:v>
                </c:pt>
                <c:pt idx="164637" formatCode="0.00E+00">
                  <c:v>-3.9338100000000003E-3</c:v>
                </c:pt>
                <c:pt idx="164638" formatCode="0.00E+00">
                  <c:v>-3.6358499999999999E-3</c:v>
                </c:pt>
                <c:pt idx="164639" formatCode="0.00E+00">
                  <c:v>-3.3180800000000002E-3</c:v>
                </c:pt>
                <c:pt idx="164640" formatCode="0.00E+00">
                  <c:v>-2.9812100000000002E-3</c:v>
                </c:pt>
                <c:pt idx="164641" formatCode="0.00E+00">
                  <c:v>-2.6260300000000001E-3</c:v>
                </c:pt>
                <c:pt idx="164642" formatCode="0.00E+00">
                  <c:v>-2.25333E-3</c:v>
                </c:pt>
                <c:pt idx="164643" formatCode="0.00E+00">
                  <c:v>-1.8639800000000001E-3</c:v>
                </c:pt>
                <c:pt idx="164644" formatCode="0.00E+00">
                  <c:v>-1.45886E-3</c:v>
                </c:pt>
                <c:pt idx="164645" formatCode="0.00E+00">
                  <c:v>-1.0388999999999999E-3</c:v>
                </c:pt>
                <c:pt idx="164646" formatCode="0.00E+00">
                  <c:v>-6.0507300000000003E-4</c:v>
                </c:pt>
                <c:pt idx="164647" formatCode="0.00E+00">
                  <c:v>-1.5837800000000001E-4</c:v>
                </c:pt>
                <c:pt idx="164648" formatCode="0.00E+00">
                  <c:v>3.00153E-4</c:v>
                </c:pt>
                <c:pt idx="164649" formatCode="0.00E+00">
                  <c:v>7.6945599999999996E-4</c:v>
                </c:pt>
                <c:pt idx="164650" formatCode="0.00E+00">
                  <c:v>1.24844E-3</c:v>
                </c:pt>
                <c:pt idx="164651" formatCode="0.00E+00">
                  <c:v>1.73599E-3</c:v>
                </c:pt>
                <c:pt idx="164652" formatCode="0.00E+00">
                  <c:v>2.2309600000000001E-3</c:v>
                </c:pt>
                <c:pt idx="164653" formatCode="0.00E+00">
                  <c:v>2.7321899999999998E-3</c:v>
                </c:pt>
                <c:pt idx="164654" formatCode="0.00E+00">
                  <c:v>3.2385000000000001E-3</c:v>
                </c:pt>
                <c:pt idx="164655" formatCode="0.00E+00">
                  <c:v>3.7486799999999999E-3</c:v>
                </c:pt>
                <c:pt idx="164656" formatCode="0.00E+00">
                  <c:v>4.2615400000000003E-3</c:v>
                </c:pt>
                <c:pt idx="164657" formatCode="0.00E+00">
                  <c:v>4.77583E-3</c:v>
                </c:pt>
                <c:pt idx="164658" formatCode="0.00E+00">
                  <c:v>5.2903300000000002E-3</c:v>
                </c:pt>
                <c:pt idx="164659" formatCode="0.00E+00">
                  <c:v>5.8037999999999996E-3</c:v>
                </c:pt>
                <c:pt idx="164660" formatCode="0.00E+00">
                  <c:v>6.3149800000000004E-3</c:v>
                </c:pt>
                <c:pt idx="164661" formatCode="0.00E+00">
                  <c:v>6.8226299999999997E-3</c:v>
                </c:pt>
                <c:pt idx="164662" formatCode="0.00E+00">
                  <c:v>7.3255100000000004E-3</c:v>
                </c:pt>
                <c:pt idx="164663" formatCode="0.00E+00">
                  <c:v>7.8223600000000004E-3</c:v>
                </c:pt>
                <c:pt idx="164664" formatCode="0.00E+00">
                  <c:v>8.3119500000000002E-3</c:v>
                </c:pt>
                <c:pt idx="164665" formatCode="0.00E+00">
                  <c:v>8.7930400000000002E-3</c:v>
                </c:pt>
                <c:pt idx="164666" formatCode="0.00E+00">
                  <c:v>9.2644200000000006E-3</c:v>
                </c:pt>
                <c:pt idx="164667" formatCode="0.00E+00">
                  <c:v>9.72488E-3</c:v>
                </c:pt>
                <c:pt idx="164668">
                  <c:v>1.01732E-2</c:v>
                </c:pt>
                <c:pt idx="164669">
                  <c:v>1.0608299999999999E-2</c:v>
                </c:pt>
                <c:pt idx="164670">
                  <c:v>1.10288E-2</c:v>
                </c:pt>
                <c:pt idx="164671">
                  <c:v>1.14339E-2</c:v>
                </c:pt>
                <c:pt idx="164672">
                  <c:v>1.18222E-2</c:v>
                </c:pt>
                <c:pt idx="164673">
                  <c:v>1.2192700000000001E-2</c:v>
                </c:pt>
                <c:pt idx="164674">
                  <c:v>1.25445E-2</c:v>
                </c:pt>
                <c:pt idx="164675">
                  <c:v>1.28763E-2</c:v>
                </c:pt>
                <c:pt idx="164676">
                  <c:v>1.31874E-2</c:v>
                </c:pt>
                <c:pt idx="164677">
                  <c:v>1.3476699999999999E-2</c:v>
                </c:pt>
                <c:pt idx="164678">
                  <c:v>1.37433E-2</c:v>
                </c:pt>
                <c:pt idx="164679">
                  <c:v>1.39863E-2</c:v>
                </c:pt>
                <c:pt idx="164680">
                  <c:v>1.4205000000000001E-2</c:v>
                </c:pt>
                <c:pt idx="164681">
                  <c:v>1.43984E-2</c:v>
                </c:pt>
                <c:pt idx="164682">
                  <c:v>1.4566000000000001E-2</c:v>
                </c:pt>
                <c:pt idx="164683">
                  <c:v>1.47069E-2</c:v>
                </c:pt>
                <c:pt idx="164684">
                  <c:v>1.48205E-2</c:v>
                </c:pt>
                <c:pt idx="164685">
                  <c:v>1.4906300000000001E-2</c:v>
                </c:pt>
                <c:pt idx="164686">
                  <c:v>1.49637E-2</c:v>
                </c:pt>
                <c:pt idx="164687">
                  <c:v>1.49921E-2</c:v>
                </c:pt>
                <c:pt idx="164688">
                  <c:v>1.4991300000000001E-2</c:v>
                </c:pt>
                <c:pt idx="164689">
                  <c:v>1.4960599999999999E-2</c:v>
                </c:pt>
                <c:pt idx="164690">
                  <c:v>1.49E-2</c:v>
                </c:pt>
                <c:pt idx="164691">
                  <c:v>1.4808999999999999E-2</c:v>
                </c:pt>
                <c:pt idx="164692">
                  <c:v>1.46874E-2</c:v>
                </c:pt>
                <c:pt idx="164693">
                  <c:v>1.45351E-2</c:v>
                </c:pt>
                <c:pt idx="164694">
                  <c:v>1.4352E-2</c:v>
                </c:pt>
                <c:pt idx="164695">
                  <c:v>1.4138100000000001E-2</c:v>
                </c:pt>
                <c:pt idx="164696">
                  <c:v>1.3893300000000001E-2</c:v>
                </c:pt>
                <c:pt idx="164697">
                  <c:v>1.36177E-2</c:v>
                </c:pt>
                <c:pt idx="164698">
                  <c:v>1.33116E-2</c:v>
                </c:pt>
                <c:pt idx="164699">
                  <c:v>1.2975E-2</c:v>
                </c:pt>
                <c:pt idx="164700">
                  <c:v>1.26082E-2</c:v>
                </c:pt>
                <c:pt idx="164701">
                  <c:v>1.22116E-2</c:v>
                </c:pt>
                <c:pt idx="164702">
                  <c:v>1.1785500000000001E-2</c:v>
                </c:pt>
                <c:pt idx="164703">
                  <c:v>1.1330399999999999E-2</c:v>
                </c:pt>
                <c:pt idx="164704">
                  <c:v>1.0846700000000001E-2</c:v>
                </c:pt>
                <c:pt idx="164705">
                  <c:v>1.0335E-2</c:v>
                </c:pt>
                <c:pt idx="164706" formatCode="0.00E+00">
                  <c:v>9.7959099999999997E-3</c:v>
                </c:pt>
                <c:pt idx="164707" formatCode="0.00E+00">
                  <c:v>9.2300899999999998E-3</c:v>
                </c:pt>
                <c:pt idx="164708" formatCode="0.00E+00">
                  <c:v>8.63826E-3</c:v>
                </c:pt>
                <c:pt idx="164709" formatCode="0.00E+00">
                  <c:v>8.0211699999999993E-3</c:v>
                </c:pt>
                <c:pt idx="164710" formatCode="0.00E+00">
                  <c:v>7.3796599999999997E-3</c:v>
                </c:pt>
                <c:pt idx="164711" formatCode="0.00E+00">
                  <c:v>6.7146000000000003E-3</c:v>
                </c:pt>
                <c:pt idx="164712" formatCode="0.00E+00">
                  <c:v>6.0269199999999998E-3</c:v>
                </c:pt>
                <c:pt idx="164713" formatCode="0.00E+00">
                  <c:v>5.3175799999999997E-3</c:v>
                </c:pt>
                <c:pt idx="164714" formatCode="0.00E+00">
                  <c:v>4.5875999999999998E-3</c:v>
                </c:pt>
                <c:pt idx="164715" formatCode="0.00E+00">
                  <c:v>3.8380599999999999E-3</c:v>
                </c:pt>
                <c:pt idx="164716" formatCode="0.00E+00">
                  <c:v>3.0700599999999999E-3</c:v>
                </c:pt>
                <c:pt idx="164717" formatCode="0.00E+00">
                  <c:v>2.2847399999999999E-3</c:v>
                </c:pt>
                <c:pt idx="164718" formatCode="0.00E+00">
                  <c:v>1.4833100000000001E-3</c:v>
                </c:pt>
                <c:pt idx="164719" formatCode="0.00E+00">
                  <c:v>6.6697999999999996E-4</c:v>
                </c:pt>
                <c:pt idx="164720" formatCode="0.00E+00">
                  <c:v>-1.6297600000000001E-4</c:v>
                </c:pt>
                <c:pt idx="164721" formatCode="0.00E+00">
                  <c:v>-1.00526E-3</c:v>
                </c:pt>
                <c:pt idx="164722" formatCode="0.00E+00">
                  <c:v>-1.85855E-3</c:v>
                </c:pt>
                <c:pt idx="164723" formatCode="0.00E+00">
                  <c:v>-2.72149E-3</c:v>
                </c:pt>
                <c:pt idx="164724" formatCode="0.00E+00">
                  <c:v>-3.59268E-3</c:v>
                </c:pt>
                <c:pt idx="164725" formatCode="0.00E+00">
                  <c:v>-4.47073E-3</c:v>
                </c:pt>
                <c:pt idx="164726" formatCode="0.00E+00">
                  <c:v>-5.35419E-3</c:v>
                </c:pt>
                <c:pt idx="164727" formatCode="0.00E+00">
                  <c:v>-6.2416199999999998E-3</c:v>
                </c:pt>
                <c:pt idx="164728" formatCode="0.00E+00">
                  <c:v>-7.1315500000000004E-3</c:v>
                </c:pt>
                <c:pt idx="164729" formatCode="0.00E+00">
                  <c:v>-8.0225000000000001E-3</c:v>
                </c:pt>
                <c:pt idx="164730" formatCode="0.00E+00">
                  <c:v>-8.9129599999999993E-3</c:v>
                </c:pt>
                <c:pt idx="164731" formatCode="0.00E+00">
                  <c:v>-9.8014499999999997E-3</c:v>
                </c:pt>
                <c:pt idx="164732">
                  <c:v>-1.06864E-2</c:v>
                </c:pt>
                <c:pt idx="164733">
                  <c:v>-1.1566399999999999E-2</c:v>
                </c:pt>
                <c:pt idx="164734">
                  <c:v>-1.24399E-2</c:v>
                </c:pt>
                <c:pt idx="164735">
                  <c:v>-1.3305300000000001E-2</c:v>
                </c:pt>
                <c:pt idx="164736">
                  <c:v>-1.4161099999999999E-2</c:v>
                </c:pt>
                <c:pt idx="164737">
                  <c:v>-1.5006E-2</c:v>
                </c:pt>
                <c:pt idx="164738">
                  <c:v>-1.58382E-2</c:v>
                </c:pt>
                <c:pt idx="164739">
                  <c:v>-1.6656399999999998E-2</c:v>
                </c:pt>
                <c:pt idx="164740">
                  <c:v>-1.7459100000000002E-2</c:v>
                </c:pt>
                <c:pt idx="164741">
                  <c:v>-1.8244900000000001E-2</c:v>
                </c:pt>
                <c:pt idx="164742">
                  <c:v>-1.90122E-2</c:v>
                </c:pt>
                <c:pt idx="164743">
                  <c:v>-1.9759800000000001E-2</c:v>
                </c:pt>
                <c:pt idx="164744">
                  <c:v>-2.04862E-2</c:v>
                </c:pt>
                <c:pt idx="164745">
                  <c:v>-2.1190000000000001E-2</c:v>
                </c:pt>
                <c:pt idx="164746">
                  <c:v>-2.1870000000000001E-2</c:v>
                </c:pt>
                <c:pt idx="164747">
                  <c:v>-2.2524800000000001E-2</c:v>
                </c:pt>
                <c:pt idx="164748">
                  <c:v>-2.3153099999999999E-2</c:v>
                </c:pt>
                <c:pt idx="164749">
                  <c:v>-2.3753900000000001E-2</c:v>
                </c:pt>
                <c:pt idx="164750">
                  <c:v>-2.4325800000000002E-2</c:v>
                </c:pt>
                <c:pt idx="164751">
                  <c:v>-2.48677E-2</c:v>
                </c:pt>
                <c:pt idx="164752">
                  <c:v>-2.5378600000000001E-2</c:v>
                </c:pt>
                <c:pt idx="164753">
                  <c:v>-2.58573E-2</c:v>
                </c:pt>
                <c:pt idx="164754">
                  <c:v>-2.6302900000000001E-2</c:v>
                </c:pt>
                <c:pt idx="164755">
                  <c:v>-2.6714399999999999E-2</c:v>
                </c:pt>
                <c:pt idx="164756">
                  <c:v>-2.7091E-2</c:v>
                </c:pt>
                <c:pt idx="164757">
                  <c:v>-2.74317E-2</c:v>
                </c:pt>
                <c:pt idx="164758">
                  <c:v>-2.7735699999999999E-2</c:v>
                </c:pt>
                <c:pt idx="164759">
                  <c:v>-2.80024E-2</c:v>
                </c:pt>
                <c:pt idx="164760">
                  <c:v>-2.8231099999999999E-2</c:v>
                </c:pt>
                <c:pt idx="164761">
                  <c:v>-2.8420999999999998E-2</c:v>
                </c:pt>
                <c:pt idx="164762">
                  <c:v>-2.8571800000000001E-2</c:v>
                </c:pt>
                <c:pt idx="164763">
                  <c:v>-2.8682699999999998E-2</c:v>
                </c:pt>
                <c:pt idx="164764">
                  <c:v>-2.8753600000000001E-2</c:v>
                </c:pt>
                <c:pt idx="164765">
                  <c:v>-2.8783799999999998E-2</c:v>
                </c:pt>
                <c:pt idx="164766">
                  <c:v>-2.8773199999999999E-2</c:v>
                </c:pt>
                <c:pt idx="164767">
                  <c:v>-2.8721500000000001E-2</c:v>
                </c:pt>
                <c:pt idx="164768">
                  <c:v>-2.8628500000000001E-2</c:v>
                </c:pt>
                <c:pt idx="164769">
                  <c:v>-2.8494100000000001E-2</c:v>
                </c:pt>
                <c:pt idx="164770">
                  <c:v>-2.8318300000000001E-2</c:v>
                </c:pt>
                <c:pt idx="164771">
                  <c:v>-2.81011E-2</c:v>
                </c:pt>
                <c:pt idx="164772">
                  <c:v>-2.7842499999999999E-2</c:v>
                </c:pt>
                <c:pt idx="164773">
                  <c:v>-2.7542799999999999E-2</c:v>
                </c:pt>
                <c:pt idx="164774">
                  <c:v>-2.72021E-2</c:v>
                </c:pt>
                <c:pt idx="164775">
                  <c:v>-2.6820699999999999E-2</c:v>
                </c:pt>
                <c:pt idx="164776">
                  <c:v>-2.6399100000000002E-2</c:v>
                </c:pt>
                <c:pt idx="164777">
                  <c:v>-2.5937600000000002E-2</c:v>
                </c:pt>
                <c:pt idx="164778">
                  <c:v>-2.54367E-2</c:v>
                </c:pt>
                <c:pt idx="164779">
                  <c:v>-2.48969E-2</c:v>
                </c:pt>
                <c:pt idx="164780">
                  <c:v>-2.4319E-2</c:v>
                </c:pt>
                <c:pt idx="164781">
                  <c:v>-2.3703499999999999E-2</c:v>
                </c:pt>
                <c:pt idx="164782">
                  <c:v>-2.30513E-2</c:v>
                </c:pt>
                <c:pt idx="164783">
                  <c:v>-2.2363000000000001E-2</c:v>
                </c:pt>
                <c:pt idx="164784">
                  <c:v>-2.1639700000000001E-2</c:v>
                </c:pt>
                <c:pt idx="164785">
                  <c:v>-2.08822E-2</c:v>
                </c:pt>
                <c:pt idx="164786">
                  <c:v>-2.0091399999999999E-2</c:v>
                </c:pt>
                <c:pt idx="164787">
                  <c:v>-1.9268500000000001E-2</c:v>
                </c:pt>
                <c:pt idx="164788">
                  <c:v>-1.84146E-2</c:v>
                </c:pt>
                <c:pt idx="164789">
                  <c:v>-1.75307E-2</c:v>
                </c:pt>
                <c:pt idx="164790">
                  <c:v>-1.66181E-2</c:v>
                </c:pt>
                <c:pt idx="164791">
                  <c:v>-1.56781E-2</c:v>
                </c:pt>
                <c:pt idx="164792">
                  <c:v>-1.47119E-2</c:v>
                </c:pt>
                <c:pt idx="164793">
                  <c:v>-1.37208E-2</c:v>
                </c:pt>
                <c:pt idx="164794">
                  <c:v>-1.27063E-2</c:v>
                </c:pt>
                <c:pt idx="164795">
                  <c:v>-1.1669799999999999E-2</c:v>
                </c:pt>
                <c:pt idx="164796">
                  <c:v>-1.0612699999999999E-2</c:v>
                </c:pt>
                <c:pt idx="164797" formatCode="0.00E+00">
                  <c:v>-9.5365299999999997E-3</c:v>
                </c:pt>
                <c:pt idx="164798" formatCode="0.00E+00">
                  <c:v>-8.44285E-3</c:v>
                </c:pt>
                <c:pt idx="164799" formatCode="0.00E+00">
                  <c:v>-7.3331999999999998E-3</c:v>
                </c:pt>
                <c:pt idx="164800" formatCode="0.00E+00">
                  <c:v>-6.2091799999999999E-3</c:v>
                </c:pt>
                <c:pt idx="164801" formatCode="0.00E+00">
                  <c:v>-5.0724100000000003E-3</c:v>
                </c:pt>
                <c:pt idx="164802" formatCode="0.00E+00">
                  <c:v>-3.9245399999999998E-3</c:v>
                </c:pt>
                <c:pt idx="164803" formatCode="0.00E+00">
                  <c:v>-2.7672199999999999E-3</c:v>
                </c:pt>
                <c:pt idx="164804" formatCode="0.00E+00">
                  <c:v>-1.6021500000000001E-3</c:v>
                </c:pt>
                <c:pt idx="164805" formatCode="0.00E+00">
                  <c:v>-4.3101100000000002E-4</c:v>
                </c:pt>
                <c:pt idx="164806" formatCode="0.00E+00">
                  <c:v>7.4447000000000001E-4</c:v>
                </c:pt>
                <c:pt idx="164807" formatCode="0.00E+00">
                  <c:v>1.9225799999999999E-3</c:v>
                </c:pt>
                <c:pt idx="164808" formatCode="0.00E+00">
                  <c:v>3.10158E-3</c:v>
                </c:pt>
                <c:pt idx="164809" formatCode="0.00E+00">
                  <c:v>4.2797499999999997E-3</c:v>
                </c:pt>
                <c:pt idx="164810" formatCode="0.00E+00">
                  <c:v>5.4553400000000004E-3</c:v>
                </c:pt>
                <c:pt idx="164811" formatCode="0.00E+00">
                  <c:v>6.6266199999999997E-3</c:v>
                </c:pt>
                <c:pt idx="164812" formatCode="0.00E+00">
                  <c:v>7.7918700000000002E-3</c:v>
                </c:pt>
                <c:pt idx="164813" formatCode="0.00E+00">
                  <c:v>8.94936E-3</c:v>
                </c:pt>
                <c:pt idx="164814">
                  <c:v>1.0097399999999999E-2</c:v>
                </c:pt>
                <c:pt idx="164815">
                  <c:v>1.12342E-2</c:v>
                </c:pt>
                <c:pt idx="164816">
                  <c:v>1.23582E-2</c:v>
                </c:pt>
                <c:pt idx="164817">
                  <c:v>1.34676E-2</c:v>
                </c:pt>
                <c:pt idx="164818">
                  <c:v>1.45609E-2</c:v>
                </c:pt>
                <c:pt idx="164819">
                  <c:v>1.5636400000000002E-2</c:v>
                </c:pt>
                <c:pt idx="164820">
                  <c:v>1.66924E-2</c:v>
                </c:pt>
                <c:pt idx="164821">
                  <c:v>1.77275E-2</c:v>
                </c:pt>
                <c:pt idx="164822">
                  <c:v>1.8740099999999999E-2</c:v>
                </c:pt>
                <c:pt idx="164823">
                  <c:v>1.9728699999999998E-2</c:v>
                </c:pt>
                <c:pt idx="164824">
                  <c:v>2.06918E-2</c:v>
                </c:pt>
                <c:pt idx="164825">
                  <c:v>2.1628000000000001E-2</c:v>
                </c:pt>
                <c:pt idx="164826">
                  <c:v>2.2535900000000001E-2</c:v>
                </c:pt>
                <c:pt idx="164827">
                  <c:v>2.34142E-2</c:v>
                </c:pt>
                <c:pt idx="164828">
                  <c:v>2.4261499999999998E-2</c:v>
                </c:pt>
                <c:pt idx="164829">
                  <c:v>2.5076600000000001E-2</c:v>
                </c:pt>
                <c:pt idx="164830">
                  <c:v>2.5858300000000001E-2</c:v>
                </c:pt>
                <c:pt idx="164831">
                  <c:v>2.6605500000000001E-2</c:v>
                </c:pt>
                <c:pt idx="164832">
                  <c:v>2.73171E-2</c:v>
                </c:pt>
                <c:pt idx="164833">
                  <c:v>2.79919E-2</c:v>
                </c:pt>
                <c:pt idx="164834">
                  <c:v>2.8629100000000001E-2</c:v>
                </c:pt>
                <c:pt idx="164835">
                  <c:v>2.9227699999999999E-2</c:v>
                </c:pt>
                <c:pt idx="164836">
                  <c:v>2.9786799999999999E-2</c:v>
                </c:pt>
                <c:pt idx="164837">
                  <c:v>3.0305700000000001E-2</c:v>
                </c:pt>
                <c:pt idx="164838">
                  <c:v>3.0783499999999998E-2</c:v>
                </c:pt>
                <c:pt idx="164839">
                  <c:v>3.12197E-2</c:v>
                </c:pt>
                <c:pt idx="164840">
                  <c:v>3.1613500000000003E-2</c:v>
                </c:pt>
                <c:pt idx="164841">
                  <c:v>3.19645E-2</c:v>
                </c:pt>
                <c:pt idx="164842">
                  <c:v>3.2272200000000001E-2</c:v>
                </c:pt>
                <c:pt idx="164843">
                  <c:v>3.2536000000000002E-2</c:v>
                </c:pt>
                <c:pt idx="164844">
                  <c:v>3.2755800000000002E-2</c:v>
                </c:pt>
                <c:pt idx="164845">
                  <c:v>3.2931200000000001E-2</c:v>
                </c:pt>
                <c:pt idx="164846">
                  <c:v>3.3062000000000001E-2</c:v>
                </c:pt>
                <c:pt idx="164847">
                  <c:v>3.31481E-2</c:v>
                </c:pt>
                <c:pt idx="164848">
                  <c:v>3.3189400000000001E-2</c:v>
                </c:pt>
                <c:pt idx="164849">
                  <c:v>3.3185899999999997E-2</c:v>
                </c:pt>
                <c:pt idx="164850">
                  <c:v>3.3137600000000003E-2</c:v>
                </c:pt>
                <c:pt idx="164851">
                  <c:v>3.3044799999999999E-2</c:v>
                </c:pt>
                <c:pt idx="164852">
                  <c:v>3.2907600000000002E-2</c:v>
                </c:pt>
                <c:pt idx="164853">
                  <c:v>3.2726199999999997E-2</c:v>
                </c:pt>
                <c:pt idx="164854">
                  <c:v>3.2501099999999998E-2</c:v>
                </c:pt>
                <c:pt idx="164855">
                  <c:v>3.22326E-2</c:v>
                </c:pt>
                <c:pt idx="164856">
                  <c:v>3.1921199999999997E-2</c:v>
                </c:pt>
                <c:pt idx="164857">
                  <c:v>3.1567400000000002E-2</c:v>
                </c:pt>
                <c:pt idx="164858">
                  <c:v>3.1171999999999998E-2</c:v>
                </c:pt>
                <c:pt idx="164859">
                  <c:v>3.07354E-2</c:v>
                </c:pt>
                <c:pt idx="164860">
                  <c:v>3.0258500000000001E-2</c:v>
                </c:pt>
                <c:pt idx="164861">
                  <c:v>2.97421E-2</c:v>
                </c:pt>
                <c:pt idx="164862">
                  <c:v>2.9186900000000002E-2</c:v>
                </c:pt>
                <c:pt idx="164863">
                  <c:v>2.8594000000000001E-2</c:v>
                </c:pt>
                <c:pt idx="164864">
                  <c:v>2.7964300000000001E-2</c:v>
                </c:pt>
                <c:pt idx="164865">
                  <c:v>2.7298699999999999E-2</c:v>
                </c:pt>
                <c:pt idx="164866">
                  <c:v>2.6598500000000001E-2</c:v>
                </c:pt>
                <c:pt idx="164867">
                  <c:v>2.5864600000000001E-2</c:v>
                </c:pt>
                <c:pt idx="164868">
                  <c:v>2.50984E-2</c:v>
                </c:pt>
                <c:pt idx="164869">
                  <c:v>2.43009E-2</c:v>
                </c:pt>
                <c:pt idx="164870">
                  <c:v>2.3473500000000001E-2</c:v>
                </c:pt>
                <c:pt idx="164871">
                  <c:v>2.2617499999999999E-2</c:v>
                </c:pt>
                <c:pt idx="164872">
                  <c:v>2.1734300000000002E-2</c:v>
                </c:pt>
                <c:pt idx="164873">
                  <c:v>2.0825199999999999E-2</c:v>
                </c:pt>
                <c:pt idx="164874">
                  <c:v>1.9891599999999999E-2</c:v>
                </c:pt>
                <c:pt idx="164875">
                  <c:v>1.89351E-2</c:v>
                </c:pt>
                <c:pt idx="164876">
                  <c:v>1.7957000000000001E-2</c:v>
                </c:pt>
                <c:pt idx="164877">
                  <c:v>1.6958999999999998E-2</c:v>
                </c:pt>
                <c:pt idx="164878">
                  <c:v>1.5942600000000001E-2</c:v>
                </c:pt>
                <c:pt idx="164879">
                  <c:v>1.49094E-2</c:v>
                </c:pt>
                <c:pt idx="164880">
                  <c:v>1.3860900000000001E-2</c:v>
                </c:pt>
                <c:pt idx="164881">
                  <c:v>1.27987E-2</c:v>
                </c:pt>
                <c:pt idx="164882">
                  <c:v>1.1724500000000001E-2</c:v>
                </c:pt>
                <c:pt idx="164883">
                  <c:v>1.064E-2</c:v>
                </c:pt>
                <c:pt idx="164884" formatCode="0.00E+00">
                  <c:v>9.5467099999999999E-3</c:v>
                </c:pt>
                <c:pt idx="164885" formatCode="0.00E+00">
                  <c:v>8.44635E-3</c:v>
                </c:pt>
                <c:pt idx="164886" formatCode="0.00E+00">
                  <c:v>7.3405800000000002E-3</c:v>
                </c:pt>
                <c:pt idx="164887" formatCode="0.00E+00">
                  <c:v>6.23107E-3</c:v>
                </c:pt>
                <c:pt idx="164888" formatCode="0.00E+00">
                  <c:v>5.1194700000000001E-3</c:v>
                </c:pt>
                <c:pt idx="164889" formatCode="0.00E+00">
                  <c:v>4.0074400000000001E-3</c:v>
                </c:pt>
                <c:pt idx="164890" formatCode="0.00E+00">
                  <c:v>2.8966399999999998E-3</c:v>
                </c:pt>
                <c:pt idx="164891" formatCode="0.00E+00">
                  <c:v>1.78871E-3</c:v>
                </c:pt>
                <c:pt idx="164892" formatCode="0.00E+00">
                  <c:v>6.8527699999999998E-4</c:v>
                </c:pt>
                <c:pt idx="164893" formatCode="0.00E+00">
                  <c:v>-4.1203099999999999E-4</c:v>
                </c:pt>
                <c:pt idx="164894" formatCode="0.00E+00">
                  <c:v>-1.50162E-3</c:v>
                </c:pt>
                <c:pt idx="164895" formatCode="0.00E+00">
                  <c:v>-2.5818999999999998E-3</c:v>
                </c:pt>
                <c:pt idx="164896" formatCode="0.00E+00">
                  <c:v>-3.6513100000000001E-3</c:v>
                </c:pt>
                <c:pt idx="164897" formatCode="0.00E+00">
                  <c:v>-4.7083300000000002E-3</c:v>
                </c:pt>
                <c:pt idx="164898" formatCode="0.00E+00">
                  <c:v>-5.75144E-3</c:v>
                </c:pt>
                <c:pt idx="164899" formatCode="0.00E+00">
                  <c:v>-6.7791600000000002E-3</c:v>
                </c:pt>
                <c:pt idx="164900" formatCode="0.00E+00">
                  <c:v>-7.7900499999999998E-3</c:v>
                </c:pt>
                <c:pt idx="164901" formatCode="0.00E+00">
                  <c:v>-8.7826899999999992E-3</c:v>
                </c:pt>
                <c:pt idx="164902" formatCode="0.00E+00">
                  <c:v>-9.7557100000000008E-3</c:v>
                </c:pt>
                <c:pt idx="164903">
                  <c:v>-1.07078E-2</c:v>
                </c:pt>
                <c:pt idx="164904">
                  <c:v>-1.16376E-2</c:v>
                </c:pt>
                <c:pt idx="164905">
                  <c:v>-1.2543800000000001E-2</c:v>
                </c:pt>
                <c:pt idx="164906">
                  <c:v>-1.3425400000000001E-2</c:v>
                </c:pt>
                <c:pt idx="164907">
                  <c:v>-1.4281E-2</c:v>
                </c:pt>
                <c:pt idx="164908">
                  <c:v>-1.51097E-2</c:v>
                </c:pt>
                <c:pt idx="164909">
                  <c:v>-1.5910199999999999E-2</c:v>
                </c:pt>
                <c:pt idx="164910">
                  <c:v>-1.6681700000000001E-2</c:v>
                </c:pt>
                <c:pt idx="164911">
                  <c:v>-1.74231E-2</c:v>
                </c:pt>
                <c:pt idx="164912">
                  <c:v>-1.81336E-2</c:v>
                </c:pt>
                <c:pt idx="164913">
                  <c:v>-1.8812200000000001E-2</c:v>
                </c:pt>
                <c:pt idx="164914">
                  <c:v>-1.9458199999999998E-2</c:v>
                </c:pt>
                <c:pt idx="164915">
                  <c:v>-2.00708E-2</c:v>
                </c:pt>
                <c:pt idx="164916">
                  <c:v>-2.0649399999999998E-2</c:v>
                </c:pt>
                <c:pt idx="164917">
                  <c:v>-2.1193400000000001E-2</c:v>
                </c:pt>
                <c:pt idx="164918">
                  <c:v>-2.1702099999999998E-2</c:v>
                </c:pt>
                <c:pt idx="164919">
                  <c:v>-2.21751E-2</c:v>
                </c:pt>
                <c:pt idx="164920">
                  <c:v>-2.2612E-2</c:v>
                </c:pt>
                <c:pt idx="164921">
                  <c:v>-2.3012299999999999E-2</c:v>
                </c:pt>
                <c:pt idx="164922">
                  <c:v>-2.3375699999999999E-2</c:v>
                </c:pt>
                <c:pt idx="164923">
                  <c:v>-2.37021E-2</c:v>
                </c:pt>
                <c:pt idx="164924">
                  <c:v>-2.3991200000000001E-2</c:v>
                </c:pt>
                <c:pt idx="164925">
                  <c:v>-2.4242799999999998E-2</c:v>
                </c:pt>
                <c:pt idx="164926">
                  <c:v>-2.4457E-2</c:v>
                </c:pt>
                <c:pt idx="164927">
                  <c:v>-2.4633800000000001E-2</c:v>
                </c:pt>
                <c:pt idx="164928">
                  <c:v>-2.4773099999999999E-2</c:v>
                </c:pt>
                <c:pt idx="164929">
                  <c:v>-2.4875100000000001E-2</c:v>
                </c:pt>
                <c:pt idx="164930">
                  <c:v>-2.494E-2</c:v>
                </c:pt>
                <c:pt idx="164931">
                  <c:v>-2.49681E-2</c:v>
                </c:pt>
                <c:pt idx="164932">
                  <c:v>-2.4959599999999998E-2</c:v>
                </c:pt>
                <c:pt idx="164933">
                  <c:v>-2.49149E-2</c:v>
                </c:pt>
                <c:pt idx="164934">
                  <c:v>-2.4834499999999999E-2</c:v>
                </c:pt>
                <c:pt idx="164935">
                  <c:v>-2.4718799999999999E-2</c:v>
                </c:pt>
                <c:pt idx="164936">
                  <c:v>-2.4568400000000001E-2</c:v>
                </c:pt>
                <c:pt idx="164937">
                  <c:v>-2.4383800000000001E-2</c:v>
                </c:pt>
                <c:pt idx="164938">
                  <c:v>-2.4165699999999998E-2</c:v>
                </c:pt>
                <c:pt idx="164939">
                  <c:v>-2.39148E-2</c:v>
                </c:pt>
                <c:pt idx="164940">
                  <c:v>-2.3631800000000001E-2</c:v>
                </c:pt>
                <c:pt idx="164941">
                  <c:v>-2.3317600000000001E-2</c:v>
                </c:pt>
                <c:pt idx="164942">
                  <c:v>-2.2973E-2</c:v>
                </c:pt>
                <c:pt idx="164943">
                  <c:v>-2.2598799999999999E-2</c:v>
                </c:pt>
                <c:pt idx="164944">
                  <c:v>-2.21961E-2</c:v>
                </c:pt>
                <c:pt idx="164945">
                  <c:v>-2.1765699999999999E-2</c:v>
                </c:pt>
                <c:pt idx="164946">
                  <c:v>-2.1308799999999999E-2</c:v>
                </c:pt>
                <c:pt idx="164947">
                  <c:v>-2.0826299999999999E-2</c:v>
                </c:pt>
                <c:pt idx="164948">
                  <c:v>-2.0319299999999998E-2</c:v>
                </c:pt>
                <c:pt idx="164949">
                  <c:v>-1.97891E-2</c:v>
                </c:pt>
                <c:pt idx="164950">
                  <c:v>-1.92366E-2</c:v>
                </c:pt>
                <c:pt idx="164951">
                  <c:v>-1.8663200000000001E-2</c:v>
                </c:pt>
                <c:pt idx="164952">
                  <c:v>-1.8069999999999999E-2</c:v>
                </c:pt>
                <c:pt idx="164953">
                  <c:v>-1.74582E-2</c:v>
                </c:pt>
                <c:pt idx="164954">
                  <c:v>-1.6829199999999999E-2</c:v>
                </c:pt>
                <c:pt idx="164955">
                  <c:v>-1.61841E-2</c:v>
                </c:pt>
                <c:pt idx="164956">
                  <c:v>-1.5524400000000001E-2</c:v>
                </c:pt>
                <c:pt idx="164957">
                  <c:v>-1.48513E-2</c:v>
                </c:pt>
                <c:pt idx="164958">
                  <c:v>-1.4166099999999999E-2</c:v>
                </c:pt>
                <c:pt idx="164959">
                  <c:v>-1.34702E-2</c:v>
                </c:pt>
                <c:pt idx="164960">
                  <c:v>-1.2764899999999999E-2</c:v>
                </c:pt>
                <c:pt idx="164961">
                  <c:v>-1.2051600000000001E-2</c:v>
                </c:pt>
                <c:pt idx="164962">
                  <c:v>-1.1331600000000001E-2</c:v>
                </c:pt>
                <c:pt idx="164963">
                  <c:v>-1.06062E-2</c:v>
                </c:pt>
                <c:pt idx="164964" formatCode="0.00E+00">
                  <c:v>-9.8769200000000008E-3</c:v>
                </c:pt>
                <c:pt idx="164965" formatCode="0.00E+00">
                  <c:v>-9.1449700000000005E-3</c:v>
                </c:pt>
                <c:pt idx="164966" formatCode="0.00E+00">
                  <c:v>-8.4117199999999993E-3</c:v>
                </c:pt>
                <c:pt idx="164967" formatCode="0.00E+00">
                  <c:v>-7.6785100000000004E-3</c:v>
                </c:pt>
                <c:pt idx="164968" formatCode="0.00E+00">
                  <c:v>-6.9466600000000003E-3</c:v>
                </c:pt>
                <c:pt idx="164969" formatCode="0.00E+00">
                  <c:v>-6.2174600000000002E-3</c:v>
                </c:pt>
                <c:pt idx="164970" formatCode="0.00E+00">
                  <c:v>-5.49221E-3</c:v>
                </c:pt>
                <c:pt idx="164971" formatCode="0.00E+00">
                  <c:v>-4.7721700000000001E-3</c:v>
                </c:pt>
                <c:pt idx="164972" formatCode="0.00E+00">
                  <c:v>-4.0585999999999999E-3</c:v>
                </c:pt>
                <c:pt idx="164973" formatCode="0.00E+00">
                  <c:v>-3.3527100000000001E-3</c:v>
                </c:pt>
                <c:pt idx="164974" formatCode="0.00E+00">
                  <c:v>-2.6557099999999999E-3</c:v>
                </c:pt>
                <c:pt idx="164975" formatCode="0.00E+00">
                  <c:v>-1.9687699999999999E-3</c:v>
                </c:pt>
                <c:pt idx="164976" formatCode="0.00E+00">
                  <c:v>-1.2930299999999999E-3</c:v>
                </c:pt>
                <c:pt idx="164977" formatCode="0.00E+00">
                  <c:v>-6.2961099999999997E-4</c:v>
                </c:pt>
                <c:pt idx="164978" formatCode="0.00E+00">
                  <c:v>2.0418899999999999E-5</c:v>
                </c:pt>
                <c:pt idx="164979" formatCode="0.00E+00">
                  <c:v>6.5601199999999998E-4</c:v>
                </c:pt>
                <c:pt idx="164980" formatCode="0.00E+00">
                  <c:v>1.2761599999999999E-3</c:v>
                </c:pt>
                <c:pt idx="164981" formatCode="0.00E+00">
                  <c:v>1.8799000000000001E-3</c:v>
                </c:pt>
                <c:pt idx="164982" formatCode="0.00E+00">
                  <c:v>2.4662999999999998E-3</c:v>
                </c:pt>
                <c:pt idx="164983" formatCode="0.00E+00">
                  <c:v>3.03448E-3</c:v>
                </c:pt>
                <c:pt idx="164984" formatCode="0.00E+00">
                  <c:v>3.5835900000000002E-3</c:v>
                </c:pt>
                <c:pt idx="164985" formatCode="0.00E+00">
                  <c:v>4.1128299999999996E-3</c:v>
                </c:pt>
                <c:pt idx="164986" formatCode="0.00E+00">
                  <c:v>4.62145E-3</c:v>
                </c:pt>
                <c:pt idx="164987" formatCode="0.00E+00">
                  <c:v>5.1087399999999996E-3</c:v>
                </c:pt>
                <c:pt idx="164988" formatCode="0.00E+00">
                  <c:v>5.5740499999999997E-3</c:v>
                </c:pt>
                <c:pt idx="164989" formatCode="0.00E+00">
                  <c:v>6.0167700000000003E-3</c:v>
                </c:pt>
                <c:pt idx="164990" formatCode="0.00E+00">
                  <c:v>6.4363399999999996E-3</c:v>
                </c:pt>
                <c:pt idx="164991" formatCode="0.00E+00">
                  <c:v>6.8322499999999998E-3</c:v>
                </c:pt>
                <c:pt idx="164992" formatCode="0.00E+00">
                  <c:v>7.2040400000000001E-3</c:v>
                </c:pt>
                <c:pt idx="164993" formatCode="0.00E+00">
                  <c:v>7.5513100000000003E-3</c:v>
                </c:pt>
                <c:pt idx="164994" formatCode="0.00E+00">
                  <c:v>7.8737000000000008E-3</c:v>
                </c:pt>
                <c:pt idx="164995" formatCode="0.00E+00">
                  <c:v>8.1709199999999999E-3</c:v>
                </c:pt>
                <c:pt idx="164996" formatCode="0.00E+00">
                  <c:v>8.4427300000000007E-3</c:v>
                </c:pt>
                <c:pt idx="164997" formatCode="0.00E+00">
                  <c:v>8.6889199999999993E-3</c:v>
                </c:pt>
                <c:pt idx="164998" formatCode="0.00E+00">
                  <c:v>8.9093599999999998E-3</c:v>
                </c:pt>
                <c:pt idx="164999" formatCode="0.00E+00">
                  <c:v>9.1039699999999994E-3</c:v>
                </c:pt>
                <c:pt idx="165000" formatCode="0.00E+00">
                  <c:v>9.27271E-3</c:v>
                </c:pt>
                <c:pt idx="165001" formatCode="0.00E+00">
                  <c:v>9.4155999999999997E-3</c:v>
                </c:pt>
                <c:pt idx="165002" formatCode="0.00E+00">
                  <c:v>9.5327199999999997E-3</c:v>
                </c:pt>
                <c:pt idx="165003" formatCode="0.00E+00">
                  <c:v>9.6241999999999994E-3</c:v>
                </c:pt>
                <c:pt idx="165004" formatCode="0.00E+00">
                  <c:v>9.6902099999999994E-3</c:v>
                </c:pt>
                <c:pt idx="165005" formatCode="0.00E+00">
                  <c:v>9.7309800000000002E-3</c:v>
                </c:pt>
                <c:pt idx="165006" formatCode="0.00E+00">
                  <c:v>9.7468099999999998E-3</c:v>
                </c:pt>
                <c:pt idx="165007" formatCode="0.00E+00">
                  <c:v>9.7380100000000001E-3</c:v>
                </c:pt>
                <c:pt idx="165008" formatCode="0.00E+00">
                  <c:v>9.7049700000000003E-3</c:v>
                </c:pt>
                <c:pt idx="165009" formatCode="0.00E+00">
                  <c:v>9.6481099999999997E-3</c:v>
                </c:pt>
                <c:pt idx="165010" formatCode="0.00E+00">
                  <c:v>9.5679200000000006E-3</c:v>
                </c:pt>
                <c:pt idx="165011" formatCode="0.00E+00">
                  <c:v>9.46491E-3</c:v>
                </c:pt>
                <c:pt idx="165012" formatCode="0.00E+00">
                  <c:v>9.3396499999999997E-3</c:v>
                </c:pt>
                <c:pt idx="165013" formatCode="0.00E+00">
                  <c:v>9.1927499999999995E-3</c:v>
                </c:pt>
                <c:pt idx="165014" formatCode="0.00E+00">
                  <c:v>9.0248700000000008E-3</c:v>
                </c:pt>
                <c:pt idx="165015" formatCode="0.00E+00">
                  <c:v>8.8366799999999995E-3</c:v>
                </c:pt>
                <c:pt idx="165016" formatCode="0.00E+00">
                  <c:v>8.6289399999999999E-3</c:v>
                </c:pt>
                <c:pt idx="165017" formatCode="0.00E+00">
                  <c:v>8.4023899999999992E-3</c:v>
                </c:pt>
                <c:pt idx="165018" formatCode="0.00E+00">
                  <c:v>8.1578599999999994E-3</c:v>
                </c:pt>
                <c:pt idx="165019" formatCode="0.00E+00">
                  <c:v>7.8961599999999993E-3</c:v>
                </c:pt>
                <c:pt idx="165020" formatCode="0.00E+00">
                  <c:v>7.6181900000000004E-3</c:v>
                </c:pt>
                <c:pt idx="165021" formatCode="0.00E+00">
                  <c:v>7.3248300000000001E-3</c:v>
                </c:pt>
                <c:pt idx="165022" formatCode="0.00E+00">
                  <c:v>7.0170199999999997E-3</c:v>
                </c:pt>
                <c:pt idx="165023" formatCode="0.00E+00">
                  <c:v>6.6957099999999997E-3</c:v>
                </c:pt>
                <c:pt idx="165024" formatCode="0.00E+00">
                  <c:v>6.3618700000000004E-3</c:v>
                </c:pt>
                <c:pt idx="165025" formatCode="0.00E+00">
                  <c:v>6.01652E-3</c:v>
                </c:pt>
                <c:pt idx="165026" formatCode="0.00E+00">
                  <c:v>5.6606699999999996E-3</c:v>
                </c:pt>
                <c:pt idx="165027" formatCode="0.00E+00">
                  <c:v>5.2953699999999998E-3</c:v>
                </c:pt>
                <c:pt idx="165028" formatCode="0.00E+00">
                  <c:v>4.9216599999999996E-3</c:v>
                </c:pt>
                <c:pt idx="165029" formatCode="0.00E+00">
                  <c:v>4.5406200000000004E-3</c:v>
                </c:pt>
                <c:pt idx="165030" formatCode="0.00E+00">
                  <c:v>4.1533300000000002E-3</c:v>
                </c:pt>
                <c:pt idx="165031" formatCode="0.00E+00">
                  <c:v>3.7608699999999999E-3</c:v>
                </c:pt>
                <c:pt idx="165032" formatCode="0.00E+00">
                  <c:v>3.3643499999999999E-3</c:v>
                </c:pt>
                <c:pt idx="165033" formatCode="0.00E+00">
                  <c:v>2.9648700000000001E-3</c:v>
                </c:pt>
                <c:pt idx="165034" formatCode="0.00E+00">
                  <c:v>2.5635300000000001E-3</c:v>
                </c:pt>
                <c:pt idx="165035" formatCode="0.00E+00">
                  <c:v>2.1614400000000001E-3</c:v>
                </c:pt>
                <c:pt idx="165036" formatCode="0.00E+00">
                  <c:v>1.75969E-3</c:v>
                </c:pt>
                <c:pt idx="165037" formatCode="0.00E+00">
                  <c:v>1.35939E-3</c:v>
                </c:pt>
                <c:pt idx="165038" formatCode="0.00E+00">
                  <c:v>9.6162799999999996E-4</c:v>
                </c:pt>
                <c:pt idx="165039" formatCode="0.00E+00">
                  <c:v>5.6748300000000003E-4</c:v>
                </c:pt>
                <c:pt idx="165040" formatCode="0.00E+00">
                  <c:v>1.7802900000000001E-4</c:v>
                </c:pt>
                <c:pt idx="165041" formatCode="0.00E+00">
                  <c:v>-2.05675E-4</c:v>
                </c:pt>
                <c:pt idx="165042" formatCode="0.00E+00">
                  <c:v>-5.8258699999999997E-4</c:v>
                </c:pt>
                <c:pt idx="165043" formatCode="0.00E+00">
                  <c:v>-9.5168200000000003E-4</c:v>
                </c:pt>
                <c:pt idx="165044" formatCode="0.00E+00">
                  <c:v>-1.3119500000000001E-3</c:v>
                </c:pt>
                <c:pt idx="165045" formatCode="0.00E+00">
                  <c:v>-1.66241E-3</c:v>
                </c:pt>
                <c:pt idx="165046" formatCode="0.00E+00">
                  <c:v>-2.0021000000000001E-3</c:v>
                </c:pt>
                <c:pt idx="165047" formatCode="0.00E+00">
                  <c:v>-2.3300899999999999E-3</c:v>
                </c:pt>
                <c:pt idx="165048" formatCode="0.00E+00">
                  <c:v>-2.64547E-3</c:v>
                </c:pt>
                <c:pt idx="165049" formatCode="0.00E+00">
                  <c:v>-2.9473500000000001E-3</c:v>
                </c:pt>
                <c:pt idx="165050" formatCode="0.00E+00">
                  <c:v>-3.2348899999999998E-3</c:v>
                </c:pt>
                <c:pt idx="165051" formatCode="0.00E+00">
                  <c:v>-3.5072800000000002E-3</c:v>
                </c:pt>
                <c:pt idx="165052" formatCode="0.00E+00">
                  <c:v>-3.7637299999999999E-3</c:v>
                </c:pt>
                <c:pt idx="165053" formatCode="0.00E+00">
                  <c:v>-4.0035000000000001E-3</c:v>
                </c:pt>
                <c:pt idx="165054" formatCode="0.00E+00">
                  <c:v>-4.2258900000000004E-3</c:v>
                </c:pt>
                <c:pt idx="165055" formatCode="0.00E+00">
                  <c:v>-4.4302300000000003E-3</c:v>
                </c:pt>
                <c:pt idx="165056" formatCode="0.00E+00">
                  <c:v>-4.6158800000000002E-3</c:v>
                </c:pt>
                <c:pt idx="165057" formatCode="0.00E+00">
                  <c:v>-4.78226E-3</c:v>
                </c:pt>
                <c:pt idx="165058" formatCode="0.00E+00">
                  <c:v>-4.9288300000000004E-3</c:v>
                </c:pt>
                <c:pt idx="165059" formatCode="0.00E+00">
                  <c:v>-5.0550999999999999E-3</c:v>
                </c:pt>
                <c:pt idx="165060" formatCode="0.00E+00">
                  <c:v>-5.1606000000000004E-3</c:v>
                </c:pt>
                <c:pt idx="165061" formatCode="0.00E+00">
                  <c:v>-5.2449300000000001E-3</c:v>
                </c:pt>
                <c:pt idx="165062" formatCode="0.00E+00">
                  <c:v>-5.3077200000000001E-3</c:v>
                </c:pt>
                <c:pt idx="165063" formatCode="0.00E+00">
                  <c:v>-5.3486699999999998E-3</c:v>
                </c:pt>
                <c:pt idx="165064" formatCode="0.00E+00">
                  <c:v>-5.3675099999999998E-3</c:v>
                </c:pt>
                <c:pt idx="165065" formatCode="0.00E+00">
                  <c:v>-5.3640199999999997E-3</c:v>
                </c:pt>
                <c:pt idx="165066" formatCode="0.00E+00">
                  <c:v>-5.3380399999999996E-3</c:v>
                </c:pt>
                <c:pt idx="165067" formatCode="0.00E+00">
                  <c:v>-5.2894400000000003E-3</c:v>
                </c:pt>
                <c:pt idx="165068" formatCode="0.00E+00">
                  <c:v>-5.2181700000000003E-3</c:v>
                </c:pt>
                <c:pt idx="165069" formatCode="0.00E+00">
                  <c:v>-5.1242099999999997E-3</c:v>
                </c:pt>
                <c:pt idx="165070" formatCode="0.00E+00">
                  <c:v>-5.0075800000000002E-3</c:v>
                </c:pt>
                <c:pt idx="165071" formatCode="0.00E+00">
                  <c:v>-4.8683800000000003E-3</c:v>
                </c:pt>
                <c:pt idx="165072" formatCode="0.00E+00">
                  <c:v>-4.7067400000000001E-3</c:v>
                </c:pt>
                <c:pt idx="165073" formatCode="0.00E+00">
                  <c:v>-4.5228400000000002E-3</c:v>
                </c:pt>
                <c:pt idx="165074" formatCode="0.00E+00">
                  <c:v>-4.3169100000000002E-3</c:v>
                </c:pt>
                <c:pt idx="165075" formatCode="0.00E+00">
                  <c:v>-4.0892599999999999E-3</c:v>
                </c:pt>
                <c:pt idx="165076" formatCode="0.00E+00">
                  <c:v>-3.8401899999999998E-3</c:v>
                </c:pt>
                <c:pt idx="165077" formatCode="0.00E+00">
                  <c:v>-3.57011E-3</c:v>
                </c:pt>
                <c:pt idx="165078" formatCode="0.00E+00">
                  <c:v>-3.2794299999999998E-3</c:v>
                </c:pt>
                <c:pt idx="165079" formatCode="0.00E+00">
                  <c:v>-2.9686399999999998E-3</c:v>
                </c:pt>
                <c:pt idx="165080" formatCode="0.00E+00">
                  <c:v>-2.6382599999999999E-3</c:v>
                </c:pt>
                <c:pt idx="165081" formatCode="0.00E+00">
                  <c:v>-2.2888499999999998E-3</c:v>
                </c:pt>
                <c:pt idx="165082" formatCode="0.00E+00">
                  <c:v>-1.92103E-3</c:v>
                </c:pt>
                <c:pt idx="165083" formatCode="0.00E+00">
                  <c:v>-1.53546E-3</c:v>
                </c:pt>
                <c:pt idx="165084" formatCode="0.00E+00">
                  <c:v>-1.1328200000000001E-3</c:v>
                </c:pt>
                <c:pt idx="165085" formatCode="0.00E+00">
                  <c:v>-7.1387299999999996E-4</c:v>
                </c:pt>
                <c:pt idx="165086" formatCode="0.00E+00">
                  <c:v>-2.7937900000000001E-4</c:v>
                </c:pt>
                <c:pt idx="165087" formatCode="0.00E+00">
                  <c:v>1.6983999999999999E-4</c:v>
                </c:pt>
                <c:pt idx="165088" formatCode="0.00E+00">
                  <c:v>6.3293300000000002E-4</c:v>
                </c:pt>
                <c:pt idx="165089" formatCode="0.00E+00">
                  <c:v>1.1090099999999999E-3</c:v>
                </c:pt>
                <c:pt idx="165090" formatCode="0.00E+00">
                  <c:v>1.59716E-3</c:v>
                </c:pt>
                <c:pt idx="165091" formatCode="0.00E+00">
                  <c:v>2.0964199999999999E-3</c:v>
                </c:pt>
                <c:pt idx="165092" formatCode="0.00E+00">
                  <c:v>2.60582E-3</c:v>
                </c:pt>
                <c:pt idx="165093" formatCode="0.00E+00">
                  <c:v>3.1243400000000002E-3</c:v>
                </c:pt>
                <c:pt idx="165094" formatCode="0.00E+00">
                  <c:v>3.65095E-3</c:v>
                </c:pt>
                <c:pt idx="165095" formatCode="0.00E+00">
                  <c:v>4.1845900000000002E-3</c:v>
                </c:pt>
                <c:pt idx="165096" formatCode="0.00E+00">
                  <c:v>4.7241699999999998E-3</c:v>
                </c:pt>
                <c:pt idx="165097" formatCode="0.00E+00">
                  <c:v>5.26861E-3</c:v>
                </c:pt>
                <c:pt idx="165098" formatCode="0.00E+00">
                  <c:v>5.8167699999999998E-3</c:v>
                </c:pt>
                <c:pt idx="165099" formatCode="0.00E+00">
                  <c:v>6.3675299999999997E-3</c:v>
                </c:pt>
                <c:pt idx="165100" formatCode="0.00E+00">
                  <c:v>6.9197299999999998E-3</c:v>
                </c:pt>
                <c:pt idx="165101" formatCode="0.00E+00">
                  <c:v>7.4722199999999999E-3</c:v>
                </c:pt>
                <c:pt idx="165102" formatCode="0.00E+00">
                  <c:v>8.0238199999999992E-3</c:v>
                </c:pt>
                <c:pt idx="165103" formatCode="0.00E+00">
                  <c:v>8.5733600000000004E-3</c:v>
                </c:pt>
                <c:pt idx="165104" formatCode="0.00E+00">
                  <c:v>9.11965E-3</c:v>
                </c:pt>
                <c:pt idx="165105" formatCode="0.00E+00">
                  <c:v>9.6615199999999998E-3</c:v>
                </c:pt>
                <c:pt idx="165106">
                  <c:v>1.01978E-2</c:v>
                </c:pt>
                <c:pt idx="165107">
                  <c:v>1.0727199999999999E-2</c:v>
                </c:pt>
                <c:pt idx="165108">
                  <c:v>1.12487E-2</c:v>
                </c:pt>
                <c:pt idx="165109">
                  <c:v>1.17611E-2</c:v>
                </c:pt>
                <c:pt idx="165110">
                  <c:v>1.2263100000000001E-2</c:v>
                </c:pt>
                <c:pt idx="165111">
                  <c:v>1.27537E-2</c:v>
                </c:pt>
                <c:pt idx="165112">
                  <c:v>1.3231700000000001E-2</c:v>
                </c:pt>
                <c:pt idx="165113">
                  <c:v>1.3696E-2</c:v>
                </c:pt>
                <c:pt idx="165114">
                  <c:v>1.41455E-2</c:v>
                </c:pt>
                <c:pt idx="165115">
                  <c:v>1.4579E-2</c:v>
                </c:pt>
                <c:pt idx="165116">
                  <c:v>1.49956E-2</c:v>
                </c:pt>
                <c:pt idx="165117">
                  <c:v>1.53942E-2</c:v>
                </c:pt>
                <c:pt idx="165118">
                  <c:v>1.5773700000000002E-2</c:v>
                </c:pt>
                <c:pt idx="165119">
                  <c:v>1.61333E-2</c:v>
                </c:pt>
                <c:pt idx="165120">
                  <c:v>1.6471900000000001E-2</c:v>
                </c:pt>
                <c:pt idx="165121">
                  <c:v>1.6788600000000001E-2</c:v>
                </c:pt>
                <c:pt idx="165122">
                  <c:v>1.70825E-2</c:v>
                </c:pt>
                <c:pt idx="165123">
                  <c:v>1.7352900000000001E-2</c:v>
                </c:pt>
                <c:pt idx="165124">
                  <c:v>1.7598800000000001E-2</c:v>
                </c:pt>
                <c:pt idx="165125">
                  <c:v>1.7819399999999999E-2</c:v>
                </c:pt>
                <c:pt idx="165126">
                  <c:v>1.8014200000000001E-2</c:v>
                </c:pt>
                <c:pt idx="165127">
                  <c:v>1.8182299999999998E-2</c:v>
                </c:pt>
                <c:pt idx="165128">
                  <c:v>1.8323099999999998E-2</c:v>
                </c:pt>
                <c:pt idx="165129">
                  <c:v>1.84361E-2</c:v>
                </c:pt>
                <c:pt idx="165130">
                  <c:v>1.8520499999999999E-2</c:v>
                </c:pt>
                <c:pt idx="165131">
                  <c:v>1.8576100000000002E-2</c:v>
                </c:pt>
                <c:pt idx="165132">
                  <c:v>1.8602199999999999E-2</c:v>
                </c:pt>
                <c:pt idx="165133">
                  <c:v>1.85985E-2</c:v>
                </c:pt>
                <c:pt idx="165134">
                  <c:v>1.85647E-2</c:v>
                </c:pt>
                <c:pt idx="165135">
                  <c:v>1.8500300000000001E-2</c:v>
                </c:pt>
                <c:pt idx="165136">
                  <c:v>1.84052E-2</c:v>
                </c:pt>
                <c:pt idx="165137">
                  <c:v>1.8279199999999999E-2</c:v>
                </c:pt>
                <c:pt idx="165138">
                  <c:v>1.8122099999999999E-2</c:v>
                </c:pt>
                <c:pt idx="165139">
                  <c:v>1.79338E-2</c:v>
                </c:pt>
                <c:pt idx="165140">
                  <c:v>1.7714400000000002E-2</c:v>
                </c:pt>
                <c:pt idx="165141">
                  <c:v>1.7463699999999999E-2</c:v>
                </c:pt>
                <c:pt idx="165142">
                  <c:v>1.71819E-2</c:v>
                </c:pt>
                <c:pt idx="165143">
                  <c:v>1.6869100000000001E-2</c:v>
                </c:pt>
                <c:pt idx="165144">
                  <c:v>1.6525499999999999E-2</c:v>
                </c:pt>
                <c:pt idx="165145">
                  <c:v>1.61513E-2</c:v>
                </c:pt>
                <c:pt idx="165146">
                  <c:v>1.5746900000000001E-2</c:v>
                </c:pt>
                <c:pt idx="165147">
                  <c:v>1.53125E-2</c:v>
                </c:pt>
                <c:pt idx="165148">
                  <c:v>1.4848699999999999E-2</c:v>
                </c:pt>
                <c:pt idx="165149">
                  <c:v>1.43558E-2</c:v>
                </c:pt>
                <c:pt idx="165150">
                  <c:v>1.3834300000000001E-2</c:v>
                </c:pt>
                <c:pt idx="165151">
                  <c:v>1.3284900000000001E-2</c:v>
                </c:pt>
                <c:pt idx="165152">
                  <c:v>1.2708199999999999E-2</c:v>
                </c:pt>
                <c:pt idx="165153">
                  <c:v>1.2104699999999999E-2</c:v>
                </c:pt>
                <c:pt idx="165154">
                  <c:v>1.1475300000000001E-2</c:v>
                </c:pt>
                <c:pt idx="165155">
                  <c:v>1.0820700000000001E-2</c:v>
                </c:pt>
                <c:pt idx="165156">
                  <c:v>1.0141799999999999E-2</c:v>
                </c:pt>
                <c:pt idx="165157" formatCode="0.00E+00">
                  <c:v>9.4392899999999995E-3</c:v>
                </c:pt>
                <c:pt idx="165158" formatCode="0.00E+00">
                  <c:v>8.7142299999999999E-3</c:v>
                </c:pt>
                <c:pt idx="165159" formatCode="0.00E+00">
                  <c:v>7.9675200000000005E-3</c:v>
                </c:pt>
                <c:pt idx="165160" formatCode="0.00E+00">
                  <c:v>7.2001699999999997E-3</c:v>
                </c:pt>
                <c:pt idx="165161" formatCode="0.00E+00">
                  <c:v>6.4132199999999999E-3</c:v>
                </c:pt>
                <c:pt idx="165162" formatCode="0.00E+00">
                  <c:v>5.6077399999999999E-3</c:v>
                </c:pt>
                <c:pt idx="165163" formatCode="0.00E+00">
                  <c:v>4.7848500000000002E-3</c:v>
                </c:pt>
                <c:pt idx="165164" formatCode="0.00E+00">
                  <c:v>3.9456999999999999E-3</c:v>
                </c:pt>
                <c:pt idx="165165" formatCode="0.00E+00">
                  <c:v>3.0914900000000001E-3</c:v>
                </c:pt>
                <c:pt idx="165166" formatCode="0.00E+00">
                  <c:v>2.2234199999999998E-3</c:v>
                </c:pt>
                <c:pt idx="165167" formatCode="0.00E+00">
                  <c:v>1.3427599999999999E-3</c:v>
                </c:pt>
                <c:pt idx="165168" formatCode="0.00E+00">
                  <c:v>4.5076900000000001E-4</c:v>
                </c:pt>
                <c:pt idx="165169" formatCode="0.00E+00">
                  <c:v>-4.5123800000000002E-4</c:v>
                </c:pt>
                <c:pt idx="165170" formatCode="0.00E+00">
                  <c:v>-1.3619400000000001E-3</c:v>
                </c:pt>
                <c:pt idx="165171" formatCode="0.00E+00">
                  <c:v>-2.2799700000000001E-3</c:v>
                </c:pt>
                <c:pt idx="165172" formatCode="0.00E+00">
                  <c:v>-3.2039799999999999E-3</c:v>
                </c:pt>
                <c:pt idx="165173" formatCode="0.00E+00">
                  <c:v>-4.1325700000000003E-3</c:v>
                </c:pt>
                <c:pt idx="165174" formatCode="0.00E+00">
                  <c:v>-5.0643399999999996E-3</c:v>
                </c:pt>
                <c:pt idx="165175" formatCode="0.00E+00">
                  <c:v>-5.9978799999999997E-3</c:v>
                </c:pt>
                <c:pt idx="165176" formatCode="0.00E+00">
                  <c:v>-6.9317600000000004E-3</c:v>
                </c:pt>
                <c:pt idx="165177" formatCode="0.00E+00">
                  <c:v>-7.8645399999999997E-3</c:v>
                </c:pt>
                <c:pt idx="165178" formatCode="0.00E+00">
                  <c:v>-8.7947800000000003E-3</c:v>
                </c:pt>
                <c:pt idx="165179" formatCode="0.00E+00">
                  <c:v>-9.7210500000000002E-3</c:v>
                </c:pt>
                <c:pt idx="165180">
                  <c:v>-1.0641899999999999E-2</c:v>
                </c:pt>
                <c:pt idx="165181">
                  <c:v>-1.1555899999999999E-2</c:v>
                </c:pt>
                <c:pt idx="165182">
                  <c:v>-1.24615E-2</c:v>
                </c:pt>
                <c:pt idx="165183">
                  <c:v>-1.33575E-2</c:v>
                </c:pt>
                <c:pt idx="165184">
                  <c:v>-1.4242299999999999E-2</c:v>
                </c:pt>
                <c:pt idx="165185">
                  <c:v>-1.5114499999999999E-2</c:v>
                </c:pt>
                <c:pt idx="165186">
                  <c:v>-1.5972699999999999E-2</c:v>
                </c:pt>
                <c:pt idx="165187">
                  <c:v>-1.68156E-2</c:v>
                </c:pt>
                <c:pt idx="165188">
                  <c:v>-1.7641799999999999E-2</c:v>
                </c:pt>
                <c:pt idx="165189">
                  <c:v>-1.8449900000000002E-2</c:v>
                </c:pt>
                <c:pt idx="165190">
                  <c:v>-1.9238700000000001E-2</c:v>
                </c:pt>
                <c:pt idx="165191">
                  <c:v>-2.0006699999999999E-2</c:v>
                </c:pt>
                <c:pt idx="165192">
                  <c:v>-2.0752799999999998E-2</c:v>
                </c:pt>
                <c:pt idx="165193">
                  <c:v>-2.14758E-2</c:v>
                </c:pt>
                <c:pt idx="165194">
                  <c:v>-2.2174300000000001E-2</c:v>
                </c:pt>
                <c:pt idx="165195">
                  <c:v>-2.2847300000000001E-2</c:v>
                </c:pt>
                <c:pt idx="165196">
                  <c:v>-2.34936E-2</c:v>
                </c:pt>
                <c:pt idx="165197">
                  <c:v>-2.4112100000000001E-2</c:v>
                </c:pt>
                <c:pt idx="165198">
                  <c:v>-2.47017E-2</c:v>
                </c:pt>
                <c:pt idx="165199">
                  <c:v>-2.5261499999999999E-2</c:v>
                </c:pt>
                <c:pt idx="165200">
                  <c:v>-2.5790400000000002E-2</c:v>
                </c:pt>
                <c:pt idx="165201">
                  <c:v>-2.6287600000000001E-2</c:v>
                </c:pt>
                <c:pt idx="165202">
                  <c:v>-2.6752100000000001E-2</c:v>
                </c:pt>
                <c:pt idx="165203">
                  <c:v>-2.7182999999999999E-2</c:v>
                </c:pt>
                <c:pt idx="165204">
                  <c:v>-2.7579800000000002E-2</c:v>
                </c:pt>
                <c:pt idx="165205">
                  <c:v>-2.7941400000000002E-2</c:v>
                </c:pt>
                <c:pt idx="165206">
                  <c:v>-2.8267400000000002E-2</c:v>
                </c:pt>
                <c:pt idx="165207">
                  <c:v>-2.8557099999999998E-2</c:v>
                </c:pt>
                <c:pt idx="165208">
                  <c:v>-2.8809899999999999E-2</c:v>
                </c:pt>
                <c:pt idx="165209">
                  <c:v>-2.90253E-2</c:v>
                </c:pt>
                <c:pt idx="165210">
                  <c:v>-2.9202700000000002E-2</c:v>
                </c:pt>
                <c:pt idx="165211">
                  <c:v>-2.9341900000000001E-2</c:v>
                </c:pt>
                <c:pt idx="165212">
                  <c:v>-2.94425E-2</c:v>
                </c:pt>
                <c:pt idx="165213">
                  <c:v>-2.9504200000000001E-2</c:v>
                </c:pt>
                <c:pt idx="165214">
                  <c:v>-2.9526699999999999E-2</c:v>
                </c:pt>
                <c:pt idx="165215">
                  <c:v>-2.9510000000000002E-2</c:v>
                </c:pt>
                <c:pt idx="165216">
                  <c:v>-2.9453799999999999E-2</c:v>
                </c:pt>
                <c:pt idx="165217">
                  <c:v>-2.9358100000000002E-2</c:v>
                </c:pt>
                <c:pt idx="165218">
                  <c:v>-2.9223099999999998E-2</c:v>
                </c:pt>
                <c:pt idx="165219">
                  <c:v>-2.9048600000000001E-2</c:v>
                </c:pt>
                <c:pt idx="165220">
                  <c:v>-2.88349E-2</c:v>
                </c:pt>
                <c:pt idx="165221">
                  <c:v>-2.8582199999999999E-2</c:v>
                </c:pt>
                <c:pt idx="165222">
                  <c:v>-2.8290699999999998E-2</c:v>
                </c:pt>
                <c:pt idx="165223">
                  <c:v>-2.7960800000000001E-2</c:v>
                </c:pt>
                <c:pt idx="165224">
                  <c:v>-2.7592800000000001E-2</c:v>
                </c:pt>
                <c:pt idx="165225">
                  <c:v>-2.7187099999999999E-2</c:v>
                </c:pt>
                <c:pt idx="165226">
                  <c:v>-2.6744199999999999E-2</c:v>
                </c:pt>
                <c:pt idx="165227">
                  <c:v>-2.6264800000000001E-2</c:v>
                </c:pt>
                <c:pt idx="165228">
                  <c:v>-2.5749399999999999E-2</c:v>
                </c:pt>
                <c:pt idx="165229">
                  <c:v>-2.5198600000000002E-2</c:v>
                </c:pt>
                <c:pt idx="165230">
                  <c:v>-2.4613300000000001E-2</c:v>
                </c:pt>
                <c:pt idx="165231">
                  <c:v>-2.3994100000000001E-2</c:v>
                </c:pt>
                <c:pt idx="165232">
                  <c:v>-2.3341899999999999E-2</c:v>
                </c:pt>
                <c:pt idx="165233">
                  <c:v>-2.26576E-2</c:v>
                </c:pt>
                <c:pt idx="165234">
                  <c:v>-2.1942E-2</c:v>
                </c:pt>
                <c:pt idx="165235">
                  <c:v>-2.1196199999999998E-2</c:v>
                </c:pt>
                <c:pt idx="165236">
                  <c:v>-2.04212E-2</c:v>
                </c:pt>
                <c:pt idx="165237">
                  <c:v>-1.9618099999999999E-2</c:v>
                </c:pt>
                <c:pt idx="165238">
                  <c:v>-1.87879E-2</c:v>
                </c:pt>
                <c:pt idx="165239">
                  <c:v>-1.7931900000000001E-2</c:v>
                </c:pt>
                <c:pt idx="165240">
                  <c:v>-1.70511E-2</c:v>
                </c:pt>
                <c:pt idx="165241">
                  <c:v>-1.6146899999999999E-2</c:v>
                </c:pt>
                <c:pt idx="165242">
                  <c:v>-1.5220600000000001E-2</c:v>
                </c:pt>
                <c:pt idx="165243">
                  <c:v>-1.4273299999999999E-2</c:v>
                </c:pt>
                <c:pt idx="165244">
                  <c:v>-1.3306399999999999E-2</c:v>
                </c:pt>
                <c:pt idx="165245">
                  <c:v>-1.23214E-2</c:v>
                </c:pt>
                <c:pt idx="165246">
                  <c:v>-1.13195E-2</c:v>
                </c:pt>
                <c:pt idx="165247">
                  <c:v>-1.03023E-2</c:v>
                </c:pt>
                <c:pt idx="165248" formatCode="0.00E+00">
                  <c:v>-9.2710899999999992E-3</c:v>
                </c:pt>
                <c:pt idx="165249" formatCode="0.00E+00">
                  <c:v>-8.2273899999999994E-3</c:v>
                </c:pt>
                <c:pt idx="165250" formatCode="0.00E+00">
                  <c:v>-7.1726799999999999E-3</c:v>
                </c:pt>
                <c:pt idx="165251" formatCode="0.00E+00">
                  <c:v>-6.1084399999999997E-3</c:v>
                </c:pt>
                <c:pt idx="165252" formatCode="0.00E+00">
                  <c:v>-5.0361900000000003E-3</c:v>
                </c:pt>
                <c:pt idx="165253" formatCode="0.00E+00">
                  <c:v>-3.9574399999999996E-3</c:v>
                </c:pt>
                <c:pt idx="165254" formatCode="0.00E+00">
                  <c:v>-2.8737200000000002E-3</c:v>
                </c:pt>
                <c:pt idx="165255" formatCode="0.00E+00">
                  <c:v>-1.7865699999999999E-3</c:v>
                </c:pt>
                <c:pt idx="165256" formatCode="0.00E+00">
                  <c:v>-6.9752200000000001E-4</c:v>
                </c:pt>
                <c:pt idx="165257" formatCode="0.00E+00">
                  <c:v>3.9187599999999999E-4</c:v>
                </c:pt>
                <c:pt idx="165258" formatCode="0.00E+00">
                  <c:v>1.4800900000000001E-3</c:v>
                </c:pt>
                <c:pt idx="165259" formatCode="0.00E+00">
                  <c:v>2.5655700000000001E-3</c:v>
                </c:pt>
                <c:pt idx="165260" formatCode="0.00E+00">
                  <c:v>3.6468099999999999E-3</c:v>
                </c:pt>
                <c:pt idx="165261" formatCode="0.00E+00">
                  <c:v>4.7222599999999998E-3</c:v>
                </c:pt>
                <c:pt idx="165262" formatCode="0.00E+00">
                  <c:v>5.7904200000000001E-3</c:v>
                </c:pt>
                <c:pt idx="165263" formatCode="0.00E+00">
                  <c:v>6.8497899999999997E-3</c:v>
                </c:pt>
                <c:pt idx="165264" formatCode="0.00E+00">
                  <c:v>7.8988900000000004E-3</c:v>
                </c:pt>
                <c:pt idx="165265" formatCode="0.00E+00">
                  <c:v>8.9362399999999998E-3</c:v>
                </c:pt>
                <c:pt idx="165266" formatCode="0.00E+00">
                  <c:v>9.9604099999999994E-3</c:v>
                </c:pt>
                <c:pt idx="165267">
                  <c:v>1.0970000000000001E-2</c:v>
                </c:pt>
                <c:pt idx="165268">
                  <c:v>1.19635E-2</c:v>
                </c:pt>
                <c:pt idx="165269">
                  <c:v>1.2939600000000001E-2</c:v>
                </c:pt>
                <c:pt idx="165270">
                  <c:v>1.3897100000000001E-2</c:v>
                </c:pt>
                <c:pt idx="165271">
                  <c:v>1.4834399999999999E-2</c:v>
                </c:pt>
                <c:pt idx="165272">
                  <c:v>1.5750500000000001E-2</c:v>
                </c:pt>
                <c:pt idx="165273">
                  <c:v>1.66439E-2</c:v>
                </c:pt>
                <c:pt idx="165274">
                  <c:v>1.7513600000000001E-2</c:v>
                </c:pt>
                <c:pt idx="165275">
                  <c:v>1.8358300000000001E-2</c:v>
                </c:pt>
                <c:pt idx="165276">
                  <c:v>1.91769E-2</c:v>
                </c:pt>
                <c:pt idx="165277">
                  <c:v>1.9968300000000001E-2</c:v>
                </c:pt>
                <c:pt idx="165278">
                  <c:v>2.07315E-2</c:v>
                </c:pt>
                <c:pt idx="165279">
                  <c:v>2.1465499999999998E-2</c:v>
                </c:pt>
                <c:pt idx="165280">
                  <c:v>2.2169299999999999E-2</c:v>
                </c:pt>
                <c:pt idx="165281">
                  <c:v>2.2842000000000001E-2</c:v>
                </c:pt>
                <c:pt idx="165282">
                  <c:v>2.3482800000000002E-2</c:v>
                </c:pt>
                <c:pt idx="165283">
                  <c:v>2.4090899999999998E-2</c:v>
                </c:pt>
                <c:pt idx="165284">
                  <c:v>2.4665400000000001E-2</c:v>
                </c:pt>
                <c:pt idx="165285">
                  <c:v>2.5205700000000001E-2</c:v>
                </c:pt>
                <c:pt idx="165286">
                  <c:v>2.57112E-2</c:v>
                </c:pt>
                <c:pt idx="165287">
                  <c:v>2.6181200000000002E-2</c:v>
                </c:pt>
                <c:pt idx="165288">
                  <c:v>2.6615300000000001E-2</c:v>
                </c:pt>
                <c:pt idx="165289">
                  <c:v>2.7012899999999999E-2</c:v>
                </c:pt>
                <c:pt idx="165290">
                  <c:v>2.7373700000000001E-2</c:v>
                </c:pt>
                <c:pt idx="165291">
                  <c:v>2.7697200000000002E-2</c:v>
                </c:pt>
                <c:pt idx="165292">
                  <c:v>2.79831E-2</c:v>
                </c:pt>
                <c:pt idx="165293">
                  <c:v>2.8231300000000001E-2</c:v>
                </c:pt>
                <c:pt idx="165294">
                  <c:v>2.8441500000000002E-2</c:v>
                </c:pt>
                <c:pt idx="165295">
                  <c:v>2.86135E-2</c:v>
                </c:pt>
                <c:pt idx="165296">
                  <c:v>2.8747399999999999E-2</c:v>
                </c:pt>
                <c:pt idx="165297">
                  <c:v>2.8843000000000001E-2</c:v>
                </c:pt>
                <c:pt idx="165298">
                  <c:v>2.8900499999999999E-2</c:v>
                </c:pt>
                <c:pt idx="165299">
                  <c:v>2.8919899999999998E-2</c:v>
                </c:pt>
                <c:pt idx="165300">
                  <c:v>2.8901400000000001E-2</c:v>
                </c:pt>
                <c:pt idx="165301">
                  <c:v>2.8845200000000001E-2</c:v>
                </c:pt>
                <c:pt idx="165302">
                  <c:v>2.8751599999999999E-2</c:v>
                </c:pt>
                <c:pt idx="165303">
                  <c:v>2.8620900000000001E-2</c:v>
                </c:pt>
                <c:pt idx="165304">
                  <c:v>2.84535E-2</c:v>
                </c:pt>
                <c:pt idx="165305">
                  <c:v>2.8249799999999999E-2</c:v>
                </c:pt>
                <c:pt idx="165306">
                  <c:v>2.8010400000000001E-2</c:v>
                </c:pt>
                <c:pt idx="165307">
                  <c:v>2.7735699999999999E-2</c:v>
                </c:pt>
                <c:pt idx="165308">
                  <c:v>2.74264E-2</c:v>
                </c:pt>
                <c:pt idx="165309">
                  <c:v>2.7083099999999999E-2</c:v>
                </c:pt>
                <c:pt idx="165310">
                  <c:v>2.6706400000000002E-2</c:v>
                </c:pt>
                <c:pt idx="165311">
                  <c:v>2.6297299999999999E-2</c:v>
                </c:pt>
                <c:pt idx="165312">
                  <c:v>2.5856299999999999E-2</c:v>
                </c:pt>
                <c:pt idx="165313">
                  <c:v>2.5384500000000001E-2</c:v>
                </c:pt>
                <c:pt idx="165314">
                  <c:v>2.4882499999999998E-2</c:v>
                </c:pt>
                <c:pt idx="165315">
                  <c:v>2.4351500000000002E-2</c:v>
                </c:pt>
                <c:pt idx="165316">
                  <c:v>2.3792199999999999E-2</c:v>
                </c:pt>
                <c:pt idx="165317">
                  <c:v>2.3205799999999999E-2</c:v>
                </c:pt>
                <c:pt idx="165318">
                  <c:v>2.2593200000000001E-2</c:v>
                </c:pt>
                <c:pt idx="165319">
                  <c:v>2.1955599999999999E-2</c:v>
                </c:pt>
                <c:pt idx="165320">
                  <c:v>2.1293900000000001E-2</c:v>
                </c:pt>
                <c:pt idx="165321">
                  <c:v>2.06094E-2</c:v>
                </c:pt>
                <c:pt idx="165322">
                  <c:v>1.9903199999999999E-2</c:v>
                </c:pt>
                <c:pt idx="165323">
                  <c:v>1.9176499999999999E-2</c:v>
                </c:pt>
                <c:pt idx="165324">
                  <c:v>1.8430499999999999E-2</c:v>
                </c:pt>
                <c:pt idx="165325">
                  <c:v>1.7666500000000002E-2</c:v>
                </c:pt>
                <c:pt idx="165326">
                  <c:v>1.6885600000000001E-2</c:v>
                </c:pt>
                <c:pt idx="165327">
                  <c:v>1.6089200000000001E-2</c:v>
                </c:pt>
                <c:pt idx="165328">
                  <c:v>1.52785E-2</c:v>
                </c:pt>
                <c:pt idx="165329">
                  <c:v>1.44549E-2</c:v>
                </c:pt>
                <c:pt idx="165330">
                  <c:v>1.36197E-2</c:v>
                </c:pt>
                <c:pt idx="165331">
                  <c:v>1.27741E-2</c:v>
                </c:pt>
                <c:pt idx="165332">
                  <c:v>1.1919600000000001E-2</c:v>
                </c:pt>
                <c:pt idx="165333">
                  <c:v>1.10574E-2</c:v>
                </c:pt>
                <c:pt idx="165334">
                  <c:v>1.0188900000000001E-2</c:v>
                </c:pt>
                <c:pt idx="165335" formatCode="0.00E+00">
                  <c:v>9.3153799999999998E-3</c:v>
                </c:pt>
                <c:pt idx="165336" formatCode="0.00E+00">
                  <c:v>8.4382499999999996E-3</c:v>
                </c:pt>
                <c:pt idx="165337" formatCode="0.00E+00">
                  <c:v>7.5588199999999999E-3</c:v>
                </c:pt>
                <c:pt idx="165338" formatCode="0.00E+00">
                  <c:v>6.6784000000000001E-3</c:v>
                </c:pt>
                <c:pt idx="165339" formatCode="0.00E+00">
                  <c:v>5.7983100000000001E-3</c:v>
                </c:pt>
                <c:pt idx="165340" formatCode="0.00E+00">
                  <c:v>4.9198599999999999E-3</c:v>
                </c:pt>
                <c:pt idx="165341" formatCode="0.00E+00">
                  <c:v>4.0443399999999996E-3</c:v>
                </c:pt>
                <c:pt idx="165342" formatCode="0.00E+00">
                  <c:v>3.1730399999999998E-3</c:v>
                </c:pt>
                <c:pt idx="165343" formatCode="0.00E+00">
                  <c:v>2.3072000000000001E-3</c:v>
                </c:pt>
                <c:pt idx="165344" formatCode="0.00E+00">
                  <c:v>1.44808E-3</c:v>
                </c:pt>
                <c:pt idx="165345" formatCode="0.00E+00">
                  <c:v>5.9690500000000001E-4</c:v>
                </c:pt>
                <c:pt idx="165346" formatCode="0.00E+00">
                  <c:v>-2.4513699999999998E-4</c:v>
                </c:pt>
                <c:pt idx="165347" formatCode="0.00E+00">
                  <c:v>-1.07687E-3</c:v>
                </c:pt>
                <c:pt idx="165348" formatCode="0.00E+00">
                  <c:v>-1.8971400000000001E-3</c:v>
                </c:pt>
                <c:pt idx="165349" formatCode="0.00E+00">
                  <c:v>-2.7048200000000001E-3</c:v>
                </c:pt>
                <c:pt idx="165350" formatCode="0.00E+00">
                  <c:v>-3.49884E-3</c:v>
                </c:pt>
                <c:pt idx="165351" formatCode="0.00E+00">
                  <c:v>-4.2781299999999998E-3</c:v>
                </c:pt>
                <c:pt idx="165352" formatCode="0.00E+00">
                  <c:v>-5.0416599999999999E-3</c:v>
                </c:pt>
                <c:pt idx="165353" formatCode="0.00E+00">
                  <c:v>-5.7884499999999997E-3</c:v>
                </c:pt>
                <c:pt idx="165354" formatCode="0.00E+00">
                  <c:v>-6.5175299999999997E-3</c:v>
                </c:pt>
                <c:pt idx="165355" formatCode="0.00E+00">
                  <c:v>-7.228E-3</c:v>
                </c:pt>
                <c:pt idx="165356" formatCode="0.00E+00">
                  <c:v>-7.9189699999999991E-3</c:v>
                </c:pt>
                <c:pt idx="165357" formatCode="0.00E+00">
                  <c:v>-8.5896099999999993E-3</c:v>
                </c:pt>
                <c:pt idx="165358" formatCode="0.00E+00">
                  <c:v>-9.23912E-3</c:v>
                </c:pt>
                <c:pt idx="165359" formatCode="0.00E+00">
                  <c:v>-9.8667400000000006E-3</c:v>
                </c:pt>
                <c:pt idx="165360">
                  <c:v>-1.04718E-2</c:v>
                </c:pt>
                <c:pt idx="165361">
                  <c:v>-1.1053500000000001E-2</c:v>
                </c:pt>
                <c:pt idx="165362">
                  <c:v>-1.1611399999999999E-2</c:v>
                </c:pt>
                <c:pt idx="165363">
                  <c:v>-1.2144800000000001E-2</c:v>
                </c:pt>
                <c:pt idx="165364">
                  <c:v>-1.2653299999999999E-2</c:v>
                </c:pt>
                <c:pt idx="165365">
                  <c:v>-1.3136200000000001E-2</c:v>
                </c:pt>
                <c:pt idx="165366">
                  <c:v>-1.3593299999999999E-2</c:v>
                </c:pt>
                <c:pt idx="165367">
                  <c:v>-1.4024099999999999E-2</c:v>
                </c:pt>
                <c:pt idx="165368">
                  <c:v>-1.44282E-2</c:v>
                </c:pt>
                <c:pt idx="165369">
                  <c:v>-1.48054E-2</c:v>
                </c:pt>
                <c:pt idx="165370">
                  <c:v>-1.5155500000000001E-2</c:v>
                </c:pt>
                <c:pt idx="165371">
                  <c:v>-1.5478199999999999E-2</c:v>
                </c:pt>
                <c:pt idx="165372">
                  <c:v>-1.57734E-2</c:v>
                </c:pt>
                <c:pt idx="165373">
                  <c:v>-1.6041099999999999E-2</c:v>
                </c:pt>
                <c:pt idx="165374">
                  <c:v>-1.62811E-2</c:v>
                </c:pt>
                <c:pt idx="165375">
                  <c:v>-1.6493500000000001E-2</c:v>
                </c:pt>
                <c:pt idx="165376">
                  <c:v>-1.66783E-2</c:v>
                </c:pt>
                <c:pt idx="165377">
                  <c:v>-1.6835599999999999E-2</c:v>
                </c:pt>
                <c:pt idx="165378">
                  <c:v>-1.6965600000000001E-2</c:v>
                </c:pt>
                <c:pt idx="165379">
                  <c:v>-1.70685E-2</c:v>
                </c:pt>
                <c:pt idx="165380">
                  <c:v>-1.7144400000000001E-2</c:v>
                </c:pt>
                <c:pt idx="165381">
                  <c:v>-1.7193799999999999E-2</c:v>
                </c:pt>
                <c:pt idx="165382">
                  <c:v>-1.7216800000000001E-2</c:v>
                </c:pt>
                <c:pt idx="165383">
                  <c:v>-1.7213900000000001E-2</c:v>
                </c:pt>
                <c:pt idx="165384">
                  <c:v>-1.7185499999999999E-2</c:v>
                </c:pt>
                <c:pt idx="165385">
                  <c:v>-1.7132000000000001E-2</c:v>
                </c:pt>
                <c:pt idx="165386">
                  <c:v>-1.7054E-2</c:v>
                </c:pt>
                <c:pt idx="165387">
                  <c:v>-1.6951899999999999E-2</c:v>
                </c:pt>
                <c:pt idx="165388">
                  <c:v>-1.6826299999999999E-2</c:v>
                </c:pt>
                <c:pt idx="165389">
                  <c:v>-1.6677899999999999E-2</c:v>
                </c:pt>
                <c:pt idx="165390">
                  <c:v>-1.65072E-2</c:v>
                </c:pt>
                <c:pt idx="165391">
                  <c:v>-1.6315E-2</c:v>
                </c:pt>
                <c:pt idx="165392">
                  <c:v>-1.6101899999999999E-2</c:v>
                </c:pt>
                <c:pt idx="165393">
                  <c:v>-1.5868699999999999E-2</c:v>
                </c:pt>
                <c:pt idx="165394">
                  <c:v>-1.5616100000000001E-2</c:v>
                </c:pt>
                <c:pt idx="165395">
                  <c:v>-1.5344999999999999E-2</c:v>
                </c:pt>
                <c:pt idx="165396">
                  <c:v>-1.5056099999999999E-2</c:v>
                </c:pt>
                <c:pt idx="165397">
                  <c:v>-1.47502E-2</c:v>
                </c:pt>
                <c:pt idx="165398">
                  <c:v>-1.44283E-2</c:v>
                </c:pt>
                <c:pt idx="165399">
                  <c:v>-1.40912E-2</c:v>
                </c:pt>
                <c:pt idx="165400">
                  <c:v>-1.3739899999999999E-2</c:v>
                </c:pt>
                <c:pt idx="165401">
                  <c:v>-1.3375099999999999E-2</c:v>
                </c:pt>
                <c:pt idx="165402">
                  <c:v>-1.29979E-2</c:v>
                </c:pt>
                <c:pt idx="165403">
                  <c:v>-1.2609199999999999E-2</c:v>
                </c:pt>
                <c:pt idx="165404">
                  <c:v>-1.221E-2</c:v>
                </c:pt>
                <c:pt idx="165405">
                  <c:v>-1.18011E-2</c:v>
                </c:pt>
                <c:pt idx="165406">
                  <c:v>-1.1383600000000001E-2</c:v>
                </c:pt>
                <c:pt idx="165407">
                  <c:v>-1.0958499999999999E-2</c:v>
                </c:pt>
                <c:pt idx="165408">
                  <c:v>-1.05267E-2</c:v>
                </c:pt>
                <c:pt idx="165409">
                  <c:v>-1.00891E-2</c:v>
                </c:pt>
                <c:pt idx="165410" formatCode="0.00E+00">
                  <c:v>-9.64688E-3</c:v>
                </c:pt>
                <c:pt idx="165411" formatCode="0.00E+00">
                  <c:v>-9.2008699999999999E-3</c:v>
                </c:pt>
                <c:pt idx="165412" formatCode="0.00E+00">
                  <c:v>-8.7520700000000007E-3</c:v>
                </c:pt>
                <c:pt idx="165413" formatCode="0.00E+00">
                  <c:v>-8.3014400000000002E-3</c:v>
                </c:pt>
                <c:pt idx="165414" formatCode="0.00E+00">
                  <c:v>-7.8499499999999996E-3</c:v>
                </c:pt>
                <c:pt idx="165415" formatCode="0.00E+00">
                  <c:v>-7.3985300000000004E-3</c:v>
                </c:pt>
                <c:pt idx="165416" formatCode="0.00E+00">
                  <c:v>-6.9481100000000004E-3</c:v>
                </c:pt>
                <c:pt idx="165417" formatCode="0.00E+00">
                  <c:v>-6.4996200000000002E-3</c:v>
                </c:pt>
                <c:pt idx="165418" formatCode="0.00E+00">
                  <c:v>-6.0539499999999998E-3</c:v>
                </c:pt>
                <c:pt idx="165419" formatCode="0.00E+00">
                  <c:v>-5.6119999999999998E-3</c:v>
                </c:pt>
                <c:pt idx="165420" formatCode="0.00E+00">
                  <c:v>-5.1746400000000003E-3</c:v>
                </c:pt>
                <c:pt idx="165421" formatCode="0.00E+00">
                  <c:v>-4.7426999999999999E-3</c:v>
                </c:pt>
                <c:pt idx="165422" formatCode="0.00E+00">
                  <c:v>-4.3170300000000003E-3</c:v>
                </c:pt>
                <c:pt idx="165423" formatCode="0.00E+00">
                  <c:v>-3.8984200000000001E-3</c:v>
                </c:pt>
                <c:pt idx="165424" formatCode="0.00E+00">
                  <c:v>-3.4876500000000001E-3</c:v>
                </c:pt>
                <c:pt idx="165425" formatCode="0.00E+00">
                  <c:v>-3.0854799999999998E-3</c:v>
                </c:pt>
                <c:pt idx="165426" formatCode="0.00E+00">
                  <c:v>-2.6926300000000001E-3</c:v>
                </c:pt>
                <c:pt idx="165427" formatCode="0.00E+00">
                  <c:v>-2.3098099999999998E-3</c:v>
                </c:pt>
                <c:pt idx="165428" formatCode="0.00E+00">
                  <c:v>-1.9376700000000001E-3</c:v>
                </c:pt>
                <c:pt idx="165429" formatCode="0.00E+00">
                  <c:v>-1.5768500000000001E-3</c:v>
                </c:pt>
                <c:pt idx="165430" formatCode="0.00E+00">
                  <c:v>-1.2279700000000001E-3</c:v>
                </c:pt>
                <c:pt idx="165431" formatCode="0.00E+00">
                  <c:v>-8.9159199999999997E-4</c:v>
                </c:pt>
                <c:pt idx="165432" formatCode="0.00E+00">
                  <c:v>-5.6825400000000002E-4</c:v>
                </c:pt>
                <c:pt idx="165433" formatCode="0.00E+00">
                  <c:v>-2.5846000000000002E-4</c:v>
                </c:pt>
                <c:pt idx="165434" formatCode="0.00E+00">
                  <c:v>3.7320700000000003E-5</c:v>
                </c:pt>
                <c:pt idx="165435" formatCode="0.00E+00">
                  <c:v>3.1865799999999998E-4</c:v>
                </c:pt>
                <c:pt idx="165436" formatCode="0.00E+00">
                  <c:v>5.8515599999999998E-4</c:v>
                </c:pt>
                <c:pt idx="165437" formatCode="0.00E+00">
                  <c:v>8.3645900000000001E-4</c:v>
                </c:pt>
                <c:pt idx="165438" formatCode="0.00E+00">
                  <c:v>1.0722500000000001E-3</c:v>
                </c:pt>
                <c:pt idx="165439" formatCode="0.00E+00">
                  <c:v>1.2922400000000001E-3</c:v>
                </c:pt>
                <c:pt idx="165440" formatCode="0.00E+00">
                  <c:v>1.4962E-3</c:v>
                </c:pt>
                <c:pt idx="165441" formatCode="0.00E+00">
                  <c:v>1.68392E-3</c:v>
                </c:pt>
                <c:pt idx="165442" formatCode="0.00E+00">
                  <c:v>1.85523E-3</c:v>
                </c:pt>
                <c:pt idx="165443" formatCode="0.00E+00">
                  <c:v>2.0100299999999999E-3</c:v>
                </c:pt>
                <c:pt idx="165444" formatCode="0.00E+00">
                  <c:v>2.1482099999999998E-3</c:v>
                </c:pt>
                <c:pt idx="165445" formatCode="0.00E+00">
                  <c:v>2.2697400000000001E-3</c:v>
                </c:pt>
                <c:pt idx="165446" formatCode="0.00E+00">
                  <c:v>2.3746100000000001E-3</c:v>
                </c:pt>
                <c:pt idx="165447" formatCode="0.00E+00">
                  <c:v>2.4628499999999999E-3</c:v>
                </c:pt>
                <c:pt idx="165448" formatCode="0.00E+00">
                  <c:v>2.53455E-3</c:v>
                </c:pt>
                <c:pt idx="165449" formatCode="0.00E+00">
                  <c:v>2.5898000000000002E-3</c:v>
                </c:pt>
                <c:pt idx="165450" formatCode="0.00E+00">
                  <c:v>2.62876E-3</c:v>
                </c:pt>
                <c:pt idx="165451" formatCode="0.00E+00">
                  <c:v>2.6516199999999999E-3</c:v>
                </c:pt>
                <c:pt idx="165452" formatCode="0.00E+00">
                  <c:v>2.6586000000000001E-3</c:v>
                </c:pt>
                <c:pt idx="165453" formatCode="0.00E+00">
                  <c:v>2.6499599999999998E-3</c:v>
                </c:pt>
                <c:pt idx="165454" formatCode="0.00E+00">
                  <c:v>2.6259999999999999E-3</c:v>
                </c:pt>
                <c:pt idx="165455" formatCode="0.00E+00">
                  <c:v>2.5870400000000001E-3</c:v>
                </c:pt>
                <c:pt idx="165456" formatCode="0.00E+00">
                  <c:v>2.53346E-3</c:v>
                </c:pt>
                <c:pt idx="165457" formatCode="0.00E+00">
                  <c:v>2.4656499999999998E-3</c:v>
                </c:pt>
                <c:pt idx="165458" formatCode="0.00E+00">
                  <c:v>2.38404E-3</c:v>
                </c:pt>
                <c:pt idx="165459" formatCode="0.00E+00">
                  <c:v>2.2891000000000001E-3</c:v>
                </c:pt>
                <c:pt idx="165460" formatCode="0.00E+00">
                  <c:v>2.1813100000000001E-3</c:v>
                </c:pt>
                <c:pt idx="165461" formatCode="0.00E+00">
                  <c:v>2.0612E-3</c:v>
                </c:pt>
                <c:pt idx="165462" formatCode="0.00E+00">
                  <c:v>1.9293100000000001E-3</c:v>
                </c:pt>
                <c:pt idx="165463" formatCode="0.00E+00">
                  <c:v>1.78622E-3</c:v>
                </c:pt>
                <c:pt idx="165464" formatCode="0.00E+00">
                  <c:v>1.6325300000000001E-3</c:v>
                </c:pt>
                <c:pt idx="165465" formatCode="0.00E+00">
                  <c:v>1.46886E-3</c:v>
                </c:pt>
                <c:pt idx="165466" formatCode="0.00E+00">
                  <c:v>1.29586E-3</c:v>
                </c:pt>
                <c:pt idx="165467" formatCode="0.00E+00">
                  <c:v>1.1141899999999999E-3</c:v>
                </c:pt>
                <c:pt idx="165468" formatCode="0.00E+00">
                  <c:v>9.2454500000000003E-4</c:v>
                </c:pt>
                <c:pt idx="165469" formatCode="0.00E+00">
                  <c:v>7.2761799999999997E-4</c:v>
                </c:pt>
                <c:pt idx="165470" formatCode="0.00E+00">
                  <c:v>5.2413299999999998E-4</c:v>
                </c:pt>
                <c:pt idx="165471" formatCode="0.00E+00">
                  <c:v>3.1482500000000002E-4</c:v>
                </c:pt>
                <c:pt idx="165472" formatCode="0.00E+00">
                  <c:v>1.00441E-4</c:v>
                </c:pt>
                <c:pt idx="165473" formatCode="0.00E+00">
                  <c:v>-1.18261E-4</c:v>
                </c:pt>
                <c:pt idx="165474" formatCode="0.00E+00">
                  <c:v>-3.4051099999999999E-4</c:v>
                </c:pt>
                <c:pt idx="165475" formatCode="0.00E+00">
                  <c:v>-5.6553300000000001E-4</c:v>
                </c:pt>
                <c:pt idx="165476" formatCode="0.00E+00">
                  <c:v>-7.9254399999999995E-4</c:v>
                </c:pt>
                <c:pt idx="165477" formatCode="0.00E+00">
                  <c:v>-1.0207599999999999E-3</c:v>
                </c:pt>
                <c:pt idx="165478" formatCode="0.00E+00">
                  <c:v>-1.24938E-3</c:v>
                </c:pt>
                <c:pt idx="165479" formatCode="0.00E+00">
                  <c:v>-1.47762E-3</c:v>
                </c:pt>
                <c:pt idx="165480" formatCode="0.00E+00">
                  <c:v>-1.70469E-3</c:v>
                </c:pt>
                <c:pt idx="165481" formatCode="0.00E+00">
                  <c:v>-1.9298099999999999E-3</c:v>
                </c:pt>
                <c:pt idx="165482" formatCode="0.00E+00">
                  <c:v>-2.1521700000000001E-3</c:v>
                </c:pt>
                <c:pt idx="165483" formatCode="0.00E+00">
                  <c:v>-2.3710099999999998E-3</c:v>
                </c:pt>
                <c:pt idx="165484" formatCode="0.00E+00">
                  <c:v>-2.5855499999999998E-3</c:v>
                </c:pt>
                <c:pt idx="165485" formatCode="0.00E+00">
                  <c:v>-2.79503E-3</c:v>
                </c:pt>
                <c:pt idx="165486" formatCode="0.00E+00">
                  <c:v>-2.9987E-3</c:v>
                </c:pt>
                <c:pt idx="165487" formatCode="0.00E+00">
                  <c:v>-3.1958099999999999E-3</c:v>
                </c:pt>
                <c:pt idx="165488" formatCode="0.00E+00">
                  <c:v>-3.38565E-3</c:v>
                </c:pt>
                <c:pt idx="165489" formatCode="0.00E+00">
                  <c:v>-3.56749E-3</c:v>
                </c:pt>
                <c:pt idx="165490" formatCode="0.00E+00">
                  <c:v>-3.7406499999999999E-3</c:v>
                </c:pt>
                <c:pt idx="165491" formatCode="0.00E+00">
                  <c:v>-3.9044399999999999E-3</c:v>
                </c:pt>
                <c:pt idx="165492" formatCode="0.00E+00">
                  <c:v>-4.0582300000000003E-3</c:v>
                </c:pt>
                <c:pt idx="165493" formatCode="0.00E+00">
                  <c:v>-4.2013600000000003E-3</c:v>
                </c:pt>
                <c:pt idx="165494" formatCode="0.00E+00">
                  <c:v>-4.3332300000000004E-3</c:v>
                </c:pt>
                <c:pt idx="165495" formatCode="0.00E+00">
                  <c:v>-4.4532599999999997E-3</c:v>
                </c:pt>
                <c:pt idx="165496" formatCode="0.00E+00">
                  <c:v>-4.5608699999999999E-3</c:v>
                </c:pt>
                <c:pt idx="165497" formatCode="0.00E+00">
                  <c:v>-4.6555499999999996E-3</c:v>
                </c:pt>
                <c:pt idx="165498" formatCode="0.00E+00">
                  <c:v>-4.7367700000000004E-3</c:v>
                </c:pt>
                <c:pt idx="165499" formatCode="0.00E+00">
                  <c:v>-4.8040599999999998E-3</c:v>
                </c:pt>
                <c:pt idx="165500" formatCode="0.00E+00">
                  <c:v>-4.8569700000000004E-3</c:v>
                </c:pt>
                <c:pt idx="165501" formatCode="0.00E+00">
                  <c:v>-4.8951000000000003E-3</c:v>
                </c:pt>
                <c:pt idx="165502" formatCode="0.00E+00">
                  <c:v>-4.9180400000000003E-3</c:v>
                </c:pt>
                <c:pt idx="165503" formatCode="0.00E+00">
                  <c:v>-4.9254600000000004E-3</c:v>
                </c:pt>
                <c:pt idx="165504" formatCode="0.00E+00">
                  <c:v>-4.9170300000000002E-3</c:v>
                </c:pt>
                <c:pt idx="165505" formatCode="0.00E+00">
                  <c:v>-4.8924700000000003E-3</c:v>
                </c:pt>
                <c:pt idx="165506" formatCode="0.00E+00">
                  <c:v>-4.8515399999999997E-3</c:v>
                </c:pt>
                <c:pt idx="165507" formatCode="0.00E+00">
                  <c:v>-4.7940099999999996E-3</c:v>
                </c:pt>
                <c:pt idx="165508" formatCode="0.00E+00">
                  <c:v>-4.7197200000000002E-3</c:v>
                </c:pt>
                <c:pt idx="165509" formatCode="0.00E+00">
                  <c:v>-4.6285299999999996E-3</c:v>
                </c:pt>
                <c:pt idx="165510" formatCode="0.00E+00">
                  <c:v>-4.5203400000000003E-3</c:v>
                </c:pt>
                <c:pt idx="165511" formatCode="0.00E+00">
                  <c:v>-4.39508E-3</c:v>
                </c:pt>
                <c:pt idx="165512" formatCode="0.00E+00">
                  <c:v>-4.2527399999999996E-3</c:v>
                </c:pt>
                <c:pt idx="165513" formatCode="0.00E+00">
                  <c:v>-4.0933100000000002E-3</c:v>
                </c:pt>
                <c:pt idx="165514" formatCode="0.00E+00">
                  <c:v>-3.9168600000000003E-3</c:v>
                </c:pt>
                <c:pt idx="165515" formatCode="0.00E+00">
                  <c:v>-3.72347E-3</c:v>
                </c:pt>
                <c:pt idx="165516" formatCode="0.00E+00">
                  <c:v>-3.5132800000000001E-3</c:v>
                </c:pt>
                <c:pt idx="165517" formatCode="0.00E+00">
                  <c:v>-3.2864399999999998E-3</c:v>
                </c:pt>
                <c:pt idx="165518" formatCode="0.00E+00">
                  <c:v>-3.04317E-3</c:v>
                </c:pt>
                <c:pt idx="165519" formatCode="0.00E+00">
                  <c:v>-2.7837000000000001E-3</c:v>
                </c:pt>
                <c:pt idx="165520" formatCode="0.00E+00">
                  <c:v>-2.5083200000000001E-3</c:v>
                </c:pt>
                <c:pt idx="165521" formatCode="0.00E+00">
                  <c:v>-2.2173399999999999E-3</c:v>
                </c:pt>
                <c:pt idx="165522" formatCode="0.00E+00">
                  <c:v>-1.9111200000000001E-3</c:v>
                </c:pt>
                <c:pt idx="165523" formatCode="0.00E+00">
                  <c:v>-1.59004E-3</c:v>
                </c:pt>
                <c:pt idx="165524" formatCode="0.00E+00">
                  <c:v>-1.25453E-3</c:v>
                </c:pt>
                <c:pt idx="165525" formatCode="0.00E+00">
                  <c:v>-9.0504799999999999E-4</c:v>
                </c:pt>
                <c:pt idx="165526" formatCode="0.00E+00">
                  <c:v>-5.4208900000000005E-4</c:v>
                </c:pt>
                <c:pt idx="165527" formatCode="0.00E+00">
                  <c:v>-1.66179E-4</c:v>
                </c:pt>
                <c:pt idx="165528" formatCode="0.00E+00">
                  <c:v>2.2212299999999999E-4</c:v>
                </c:pt>
                <c:pt idx="165529" formatCode="0.00E+00">
                  <c:v>6.2222899999999997E-4</c:v>
                </c:pt>
                <c:pt idx="165530" formatCode="0.00E+00">
                  <c:v>1.03352E-3</c:v>
                </c:pt>
                <c:pt idx="165531" formatCode="0.00E+00">
                  <c:v>1.4553400000000001E-3</c:v>
                </c:pt>
                <c:pt idx="165532" formatCode="0.00E+00">
                  <c:v>1.8870200000000001E-3</c:v>
                </c:pt>
                <c:pt idx="165533" formatCode="0.00E+00">
                  <c:v>2.3278499999999998E-3</c:v>
                </c:pt>
                <c:pt idx="165534" formatCode="0.00E+00">
                  <c:v>2.7771100000000002E-3</c:v>
                </c:pt>
                <c:pt idx="165535" formatCode="0.00E+00">
                  <c:v>3.2340300000000002E-3</c:v>
                </c:pt>
                <c:pt idx="165536" formatCode="0.00E+00">
                  <c:v>3.6978499999999999E-3</c:v>
                </c:pt>
                <c:pt idx="165537" formatCode="0.00E+00">
                  <c:v>4.1677700000000003E-3</c:v>
                </c:pt>
                <c:pt idx="165538" formatCode="0.00E+00">
                  <c:v>4.6429599999999998E-3</c:v>
                </c:pt>
                <c:pt idx="165539" formatCode="0.00E+00">
                  <c:v>5.1225899999999998E-3</c:v>
                </c:pt>
                <c:pt idx="165540" formatCode="0.00E+00">
                  <c:v>5.6058100000000001E-3</c:v>
                </c:pt>
                <c:pt idx="165541" formatCode="0.00E+00">
                  <c:v>6.0917499999999999E-3</c:v>
                </c:pt>
                <c:pt idx="165542" formatCode="0.00E+00">
                  <c:v>6.5795200000000002E-3</c:v>
                </c:pt>
                <c:pt idx="165543" formatCode="0.00E+00">
                  <c:v>7.0682399999999999E-3</c:v>
                </c:pt>
                <c:pt idx="165544" formatCode="0.00E+00">
                  <c:v>7.5569900000000004E-3</c:v>
                </c:pt>
                <c:pt idx="165545" formatCode="0.00E+00">
                  <c:v>8.0448599999999992E-3</c:v>
                </c:pt>
                <c:pt idx="165546" formatCode="0.00E+00">
                  <c:v>8.5309300000000008E-3</c:v>
                </c:pt>
                <c:pt idx="165547" formatCode="0.00E+00">
                  <c:v>9.0142699999999996E-3</c:v>
                </c:pt>
                <c:pt idx="165548" formatCode="0.00E+00">
                  <c:v>9.4939499999999993E-3</c:v>
                </c:pt>
                <c:pt idx="165549" formatCode="0.00E+00">
                  <c:v>9.9690500000000001E-3</c:v>
                </c:pt>
                <c:pt idx="165550">
                  <c:v>1.0438599999999999E-2</c:v>
                </c:pt>
                <c:pt idx="165551">
                  <c:v>1.09017E-2</c:v>
                </c:pt>
                <c:pt idx="165552">
                  <c:v>1.13575E-2</c:v>
                </c:pt>
                <c:pt idx="165553">
                  <c:v>1.18049E-2</c:v>
                </c:pt>
                <c:pt idx="165554">
                  <c:v>1.22431E-2</c:v>
                </c:pt>
                <c:pt idx="165555">
                  <c:v>1.2671099999999999E-2</c:v>
                </c:pt>
                <c:pt idx="165556">
                  <c:v>1.3088199999999999E-2</c:v>
                </c:pt>
                <c:pt idx="165557">
                  <c:v>1.34933E-2</c:v>
                </c:pt>
                <c:pt idx="165558">
                  <c:v>1.3885700000000001E-2</c:v>
                </c:pt>
                <c:pt idx="165559">
                  <c:v>1.42644E-2</c:v>
                </c:pt>
                <c:pt idx="165560">
                  <c:v>1.46286E-2</c:v>
                </c:pt>
                <c:pt idx="165561">
                  <c:v>1.4977499999999999E-2</c:v>
                </c:pt>
                <c:pt idx="165562">
                  <c:v>1.5310300000000001E-2</c:v>
                </c:pt>
                <c:pt idx="165563">
                  <c:v>1.5626299999999999E-2</c:v>
                </c:pt>
                <c:pt idx="165564">
                  <c:v>1.5924600000000001E-2</c:v>
                </c:pt>
                <c:pt idx="165565">
                  <c:v>1.62046E-2</c:v>
                </c:pt>
                <c:pt idx="165566">
                  <c:v>1.6465400000000002E-2</c:v>
                </c:pt>
                <c:pt idx="165567">
                  <c:v>1.6706599999999999E-2</c:v>
                </c:pt>
                <c:pt idx="165568">
                  <c:v>1.6927299999999999E-2</c:v>
                </c:pt>
                <c:pt idx="165569">
                  <c:v>1.7127099999999999E-2</c:v>
                </c:pt>
                <c:pt idx="165570">
                  <c:v>1.7305299999999999E-2</c:v>
                </c:pt>
                <c:pt idx="165571">
                  <c:v>1.7461299999999999E-2</c:v>
                </c:pt>
                <c:pt idx="165572">
                  <c:v>1.7594700000000001E-2</c:v>
                </c:pt>
                <c:pt idx="165573">
                  <c:v>1.7704899999999999E-2</c:v>
                </c:pt>
                <c:pt idx="165574">
                  <c:v>1.7791600000000001E-2</c:v>
                </c:pt>
                <c:pt idx="165575">
                  <c:v>1.7854200000000001E-2</c:v>
                </c:pt>
                <c:pt idx="165576">
                  <c:v>1.7892499999999999E-2</c:v>
                </c:pt>
                <c:pt idx="165577">
                  <c:v>1.7906100000000001E-2</c:v>
                </c:pt>
                <c:pt idx="165578">
                  <c:v>1.7894799999999999E-2</c:v>
                </c:pt>
                <c:pt idx="165579">
                  <c:v>1.7858099999999998E-2</c:v>
                </c:pt>
                <c:pt idx="165580">
                  <c:v>1.7796099999999999E-2</c:v>
                </c:pt>
                <c:pt idx="165581">
                  <c:v>1.7708399999999999E-2</c:v>
                </c:pt>
                <c:pt idx="165582">
                  <c:v>1.7595E-2</c:v>
                </c:pt>
                <c:pt idx="165583">
                  <c:v>1.74558E-2</c:v>
                </c:pt>
                <c:pt idx="165584">
                  <c:v>1.7290699999999999E-2</c:v>
                </c:pt>
                <c:pt idx="165585">
                  <c:v>1.7099699999999999E-2</c:v>
                </c:pt>
                <c:pt idx="165586">
                  <c:v>1.6882999999999999E-2</c:v>
                </c:pt>
                <c:pt idx="165587">
                  <c:v>1.6640499999999999E-2</c:v>
                </c:pt>
                <c:pt idx="165588">
                  <c:v>1.6372399999999999E-2</c:v>
                </c:pt>
                <c:pt idx="165589">
                  <c:v>1.60789E-2</c:v>
                </c:pt>
                <c:pt idx="165590">
                  <c:v>1.5760199999999999E-2</c:v>
                </c:pt>
                <c:pt idx="165591">
                  <c:v>1.54165E-2</c:v>
                </c:pt>
                <c:pt idx="165592">
                  <c:v>1.5048300000000001E-2</c:v>
                </c:pt>
                <c:pt idx="165593">
                  <c:v>1.4655700000000001E-2</c:v>
                </c:pt>
                <c:pt idx="165594">
                  <c:v>1.42393E-2</c:v>
                </c:pt>
                <c:pt idx="165595">
                  <c:v>1.37994E-2</c:v>
                </c:pt>
                <c:pt idx="165596">
                  <c:v>1.3336499999999999E-2</c:v>
                </c:pt>
                <c:pt idx="165597">
                  <c:v>1.28512E-2</c:v>
                </c:pt>
                <c:pt idx="165598">
                  <c:v>1.2344000000000001E-2</c:v>
                </c:pt>
                <c:pt idx="165599">
                  <c:v>1.18154E-2</c:v>
                </c:pt>
                <c:pt idx="165600">
                  <c:v>1.1266099999999999E-2</c:v>
                </c:pt>
                <c:pt idx="165601">
                  <c:v>1.0696799999999999E-2</c:v>
                </c:pt>
                <c:pt idx="165602">
                  <c:v>1.0108199999999999E-2</c:v>
                </c:pt>
                <c:pt idx="165603" formatCode="0.00E+00">
                  <c:v>9.5010300000000006E-3</c:v>
                </c:pt>
                <c:pt idx="165604" formatCode="0.00E+00">
                  <c:v>8.8760200000000001E-3</c:v>
                </c:pt>
                <c:pt idx="165605" formatCode="0.00E+00">
                  <c:v>8.2340099999999999E-3</c:v>
                </c:pt>
                <c:pt idx="165606" formatCode="0.00E+00">
                  <c:v>7.5758400000000004E-3</c:v>
                </c:pt>
                <c:pt idx="165607" formatCode="0.00E+00">
                  <c:v>6.9023699999999997E-3</c:v>
                </c:pt>
                <c:pt idx="165608" formatCode="0.00E+00">
                  <c:v>6.2144899999999996E-3</c:v>
                </c:pt>
                <c:pt idx="165609" formatCode="0.00E+00">
                  <c:v>5.5131299999999998E-3</c:v>
                </c:pt>
                <c:pt idx="165610" formatCode="0.00E+00">
                  <c:v>4.7992499999999997E-3</c:v>
                </c:pt>
                <c:pt idx="165611" formatCode="0.00E+00">
                  <c:v>4.0737999999999998E-3</c:v>
                </c:pt>
                <c:pt idx="165612" formatCode="0.00E+00">
                  <c:v>3.3378000000000001E-3</c:v>
                </c:pt>
                <c:pt idx="165613" formatCode="0.00E+00">
                  <c:v>2.5922599999999999E-3</c:v>
                </c:pt>
                <c:pt idx="165614" formatCode="0.00E+00">
                  <c:v>1.83822E-3</c:v>
                </c:pt>
                <c:pt idx="165615" formatCode="0.00E+00">
                  <c:v>1.0767400000000001E-3</c:v>
                </c:pt>
                <c:pt idx="165616" formatCode="0.00E+00">
                  <c:v>3.0887699999999999E-4</c:v>
                </c:pt>
                <c:pt idx="165617" formatCode="0.00E+00">
                  <c:v>-4.6426699999999998E-4</c:v>
                </c:pt>
                <c:pt idx="165618" formatCode="0.00E+00">
                  <c:v>-1.2416E-3</c:v>
                </c:pt>
                <c:pt idx="165619" formatCode="0.00E+00">
                  <c:v>-2.0219999999999999E-3</c:v>
                </c:pt>
                <c:pt idx="165620" formatCode="0.00E+00">
                  <c:v>-2.8043500000000002E-3</c:v>
                </c:pt>
                <c:pt idx="165621" formatCode="0.00E+00">
                  <c:v>-3.5875299999999998E-3</c:v>
                </c:pt>
                <c:pt idx="165622" formatCode="0.00E+00">
                  <c:v>-4.3704E-3</c:v>
                </c:pt>
                <c:pt idx="165623" formatCode="0.00E+00">
                  <c:v>-5.1518299999999996E-3</c:v>
                </c:pt>
                <c:pt idx="165624" formatCode="0.00E+00">
                  <c:v>-5.9306699999999999E-3</c:v>
                </c:pt>
                <c:pt idx="165625" formatCode="0.00E+00">
                  <c:v>-6.7057799999999997E-3</c:v>
                </c:pt>
                <c:pt idx="165626" formatCode="0.00E+00">
                  <c:v>-7.4760399999999998E-3</c:v>
                </c:pt>
                <c:pt idx="165627" formatCode="0.00E+00">
                  <c:v>-8.2403000000000007E-3</c:v>
                </c:pt>
                <c:pt idx="165628" formatCode="0.00E+00">
                  <c:v>-8.9974300000000007E-3</c:v>
                </c:pt>
                <c:pt idx="165629" formatCode="0.00E+00">
                  <c:v>-9.7463299999999992E-3</c:v>
                </c:pt>
                <c:pt idx="165630">
                  <c:v>-1.0485899999999999E-2</c:v>
                </c:pt>
                <c:pt idx="165631">
                  <c:v>-1.1214999999999999E-2</c:v>
                </c:pt>
                <c:pt idx="165632">
                  <c:v>-1.19325E-2</c:v>
                </c:pt>
                <c:pt idx="165633">
                  <c:v>-1.26374E-2</c:v>
                </c:pt>
                <c:pt idx="165634">
                  <c:v>-1.3328700000000001E-2</c:v>
                </c:pt>
                <c:pt idx="165635">
                  <c:v>-1.40053E-2</c:v>
                </c:pt>
                <c:pt idx="165636">
                  <c:v>-1.46661E-2</c:v>
                </c:pt>
                <c:pt idx="165637">
                  <c:v>-1.53102E-2</c:v>
                </c:pt>
                <c:pt idx="165638">
                  <c:v>-1.5936599999999999E-2</c:v>
                </c:pt>
                <c:pt idx="165639">
                  <c:v>-1.6544400000000001E-2</c:v>
                </c:pt>
                <c:pt idx="165640">
                  <c:v>-1.7132700000000001E-2</c:v>
                </c:pt>
                <c:pt idx="165641">
                  <c:v>-1.7700500000000001E-2</c:v>
                </c:pt>
                <c:pt idx="165642">
                  <c:v>-1.82469E-2</c:v>
                </c:pt>
                <c:pt idx="165643">
                  <c:v>-1.8771300000000001E-2</c:v>
                </c:pt>
                <c:pt idx="165644">
                  <c:v>-1.92727E-2</c:v>
                </c:pt>
                <c:pt idx="165645">
                  <c:v>-1.9750400000000001E-2</c:v>
                </c:pt>
                <c:pt idx="165646">
                  <c:v>-2.0203599999999999E-2</c:v>
                </c:pt>
                <c:pt idx="165647">
                  <c:v>-2.0631699999999999E-2</c:v>
                </c:pt>
                <c:pt idx="165648">
                  <c:v>-2.10341E-2</c:v>
                </c:pt>
                <c:pt idx="165649">
                  <c:v>-2.1409999999999998E-2</c:v>
                </c:pt>
                <c:pt idx="165650">
                  <c:v>-2.1759000000000001E-2</c:v>
                </c:pt>
                <c:pt idx="165651">
                  <c:v>-2.20804E-2</c:v>
                </c:pt>
                <c:pt idx="165652">
                  <c:v>-2.2373799999999999E-2</c:v>
                </c:pt>
                <c:pt idx="165653">
                  <c:v>-2.2638700000000001E-2</c:v>
                </c:pt>
                <c:pt idx="165654">
                  <c:v>-2.2874800000000001E-2</c:v>
                </c:pt>
                <c:pt idx="165655">
                  <c:v>-2.3081600000000001E-2</c:v>
                </c:pt>
                <c:pt idx="165656">
                  <c:v>-2.3258899999999999E-2</c:v>
                </c:pt>
                <c:pt idx="165657">
                  <c:v>-2.3406199999999999E-2</c:v>
                </c:pt>
                <c:pt idx="165658">
                  <c:v>-2.3523599999999999E-2</c:v>
                </c:pt>
                <c:pt idx="165659">
                  <c:v>-2.3610599999999999E-2</c:v>
                </c:pt>
                <c:pt idx="165660">
                  <c:v>-2.3667199999999999E-2</c:v>
                </c:pt>
                <c:pt idx="165661">
                  <c:v>-2.36933E-2</c:v>
                </c:pt>
                <c:pt idx="165662">
                  <c:v>-2.3688899999999999E-2</c:v>
                </c:pt>
                <c:pt idx="165663">
                  <c:v>-2.3653899999999999E-2</c:v>
                </c:pt>
                <c:pt idx="165664">
                  <c:v>-2.3588399999999999E-2</c:v>
                </c:pt>
                <c:pt idx="165665">
                  <c:v>-2.34924E-2</c:v>
                </c:pt>
                <c:pt idx="165666">
                  <c:v>-2.33662E-2</c:v>
                </c:pt>
                <c:pt idx="165667">
                  <c:v>-2.3209899999999999E-2</c:v>
                </c:pt>
                <c:pt idx="165668">
                  <c:v>-2.3023700000000001E-2</c:v>
                </c:pt>
                <c:pt idx="165669">
                  <c:v>-2.28078E-2</c:v>
                </c:pt>
                <c:pt idx="165670">
                  <c:v>-2.2562700000000002E-2</c:v>
                </c:pt>
                <c:pt idx="165671">
                  <c:v>-2.2288700000000002E-2</c:v>
                </c:pt>
                <c:pt idx="165672">
                  <c:v>-2.1986200000000001E-2</c:v>
                </c:pt>
                <c:pt idx="165673">
                  <c:v>-2.1655600000000001E-2</c:v>
                </c:pt>
                <c:pt idx="165674">
                  <c:v>-2.1297400000000001E-2</c:v>
                </c:pt>
                <c:pt idx="165675">
                  <c:v>-2.0912099999999999E-2</c:v>
                </c:pt>
                <c:pt idx="165676">
                  <c:v>-2.0500399999999998E-2</c:v>
                </c:pt>
                <c:pt idx="165677">
                  <c:v>-2.0062799999999999E-2</c:v>
                </c:pt>
                <c:pt idx="165678">
                  <c:v>-1.9599999999999999E-2</c:v>
                </c:pt>
                <c:pt idx="165679">
                  <c:v>-1.91127E-2</c:v>
                </c:pt>
                <c:pt idx="165680">
                  <c:v>-1.8601599999999999E-2</c:v>
                </c:pt>
                <c:pt idx="165681">
                  <c:v>-1.80675E-2</c:v>
                </c:pt>
                <c:pt idx="165682">
                  <c:v>-1.7511100000000002E-2</c:v>
                </c:pt>
                <c:pt idx="165683">
                  <c:v>-1.6933299999999998E-2</c:v>
                </c:pt>
                <c:pt idx="165684">
                  <c:v>-1.6334899999999999E-2</c:v>
                </c:pt>
                <c:pt idx="165685">
                  <c:v>-1.5716899999999999E-2</c:v>
                </c:pt>
                <c:pt idx="165686">
                  <c:v>-1.5080100000000001E-2</c:v>
                </c:pt>
                <c:pt idx="165687">
                  <c:v>-1.4425500000000001E-2</c:v>
                </c:pt>
                <c:pt idx="165688">
                  <c:v>-1.3754000000000001E-2</c:v>
                </c:pt>
                <c:pt idx="165689">
                  <c:v>-1.3066700000000001E-2</c:v>
                </c:pt>
                <c:pt idx="165690">
                  <c:v>-1.23645E-2</c:v>
                </c:pt>
                <c:pt idx="165691">
                  <c:v>-1.16484E-2</c:v>
                </c:pt>
                <c:pt idx="165692">
                  <c:v>-1.0919699999999999E-2</c:v>
                </c:pt>
                <c:pt idx="165693">
                  <c:v>-1.0179199999999999E-2</c:v>
                </c:pt>
                <c:pt idx="165694" formatCode="0.00E+00">
                  <c:v>-9.4280500000000003E-3</c:v>
                </c:pt>
                <c:pt idx="165695" formatCode="0.00E+00">
                  <c:v>-8.6674100000000004E-3</c:v>
                </c:pt>
                <c:pt idx="165696" formatCode="0.00E+00">
                  <c:v>-7.8983500000000002E-3</c:v>
                </c:pt>
                <c:pt idx="165697" formatCode="0.00E+00">
                  <c:v>-7.1219899999999999E-3</c:v>
                </c:pt>
                <c:pt idx="165698" formatCode="0.00E+00">
                  <c:v>-6.33944E-3</c:v>
                </c:pt>
                <c:pt idx="165699" formatCode="0.00E+00">
                  <c:v>-5.5518499999999997E-3</c:v>
                </c:pt>
                <c:pt idx="165700" formatCode="0.00E+00">
                  <c:v>-4.7603400000000001E-3</c:v>
                </c:pt>
                <c:pt idx="165701" formatCode="0.00E+00">
                  <c:v>-3.9660499999999996E-3</c:v>
                </c:pt>
                <c:pt idx="165702" formatCode="0.00E+00">
                  <c:v>-3.1701099999999999E-3</c:v>
                </c:pt>
                <c:pt idx="165703" formatCode="0.00E+00">
                  <c:v>-2.37367E-3</c:v>
                </c:pt>
                <c:pt idx="165704" formatCode="0.00E+00">
                  <c:v>-1.5778599999999999E-3</c:v>
                </c:pt>
                <c:pt idx="165705" formatCode="0.00E+00">
                  <c:v>-7.8379399999999998E-4</c:v>
                </c:pt>
                <c:pt idx="165706" formatCode="0.00E+00">
                  <c:v>7.3972899999999996E-6</c:v>
                </c:pt>
                <c:pt idx="165707" formatCode="0.00E+00">
                  <c:v>7.9460399999999997E-4</c:v>
                </c:pt>
                <c:pt idx="165708" formatCode="0.00E+00">
                  <c:v>1.5767299999999999E-3</c:v>
                </c:pt>
                <c:pt idx="165709" formatCode="0.00E+00">
                  <c:v>2.3526699999999998E-3</c:v>
                </c:pt>
                <c:pt idx="165710" formatCode="0.00E+00">
                  <c:v>3.12137E-3</c:v>
                </c:pt>
                <c:pt idx="165711" formatCode="0.00E+00">
                  <c:v>3.8817600000000002E-3</c:v>
                </c:pt>
                <c:pt idx="165712" formatCode="0.00E+00">
                  <c:v>4.6327900000000003E-3</c:v>
                </c:pt>
                <c:pt idx="165713" formatCode="0.00E+00">
                  <c:v>5.3734500000000001E-3</c:v>
                </c:pt>
                <c:pt idx="165714" formatCode="0.00E+00">
                  <c:v>6.1027299999999998E-3</c:v>
                </c:pt>
                <c:pt idx="165715" formatCode="0.00E+00">
                  <c:v>6.81965E-3</c:v>
                </c:pt>
                <c:pt idx="165716" formatCode="0.00E+00">
                  <c:v>7.5232500000000004E-3</c:v>
                </c:pt>
                <c:pt idx="165717" formatCode="0.00E+00">
                  <c:v>8.2126000000000005E-3</c:v>
                </c:pt>
                <c:pt idx="165718" formatCode="0.00E+00">
                  <c:v>8.8868000000000003E-3</c:v>
                </c:pt>
                <c:pt idx="165719" formatCode="0.00E+00">
                  <c:v>9.5449599999999999E-3</c:v>
                </c:pt>
                <c:pt idx="165720">
                  <c:v>1.0186199999999999E-2</c:v>
                </c:pt>
                <c:pt idx="165721">
                  <c:v>1.08098E-2</c:v>
                </c:pt>
                <c:pt idx="165722">
                  <c:v>1.14149E-2</c:v>
                </c:pt>
                <c:pt idx="165723">
                  <c:v>1.20007E-2</c:v>
                </c:pt>
                <c:pt idx="165724">
                  <c:v>1.2566600000000001E-2</c:v>
                </c:pt>
                <c:pt idx="165725">
                  <c:v>1.31118E-2</c:v>
                </c:pt>
                <c:pt idx="165726">
                  <c:v>1.36358E-2</c:v>
                </c:pt>
                <c:pt idx="165727">
                  <c:v>1.4137800000000001E-2</c:v>
                </c:pt>
                <c:pt idx="165728">
                  <c:v>1.46173E-2</c:v>
                </c:pt>
                <c:pt idx="165729">
                  <c:v>1.50738E-2</c:v>
                </c:pt>
                <c:pt idx="165730">
                  <c:v>1.5506799999999999E-2</c:v>
                </c:pt>
                <c:pt idx="165731">
                  <c:v>1.5915800000000001E-2</c:v>
                </c:pt>
                <c:pt idx="165732">
                  <c:v>1.63004E-2</c:v>
                </c:pt>
                <c:pt idx="165733">
                  <c:v>1.66602E-2</c:v>
                </c:pt>
                <c:pt idx="165734">
                  <c:v>1.69949E-2</c:v>
                </c:pt>
                <c:pt idx="165735">
                  <c:v>1.7304199999999999E-2</c:v>
                </c:pt>
                <c:pt idx="165736">
                  <c:v>1.75879E-2</c:v>
                </c:pt>
                <c:pt idx="165737">
                  <c:v>1.7845699999999999E-2</c:v>
                </c:pt>
                <c:pt idx="165738">
                  <c:v>1.80774E-2</c:v>
                </c:pt>
                <c:pt idx="165739">
                  <c:v>1.8283000000000001E-2</c:v>
                </c:pt>
                <c:pt idx="165740">
                  <c:v>1.84624E-2</c:v>
                </c:pt>
                <c:pt idx="165741">
                  <c:v>1.86155E-2</c:v>
                </c:pt>
                <c:pt idx="165742">
                  <c:v>1.8742200000000001E-2</c:v>
                </c:pt>
                <c:pt idx="165743">
                  <c:v>1.88428E-2</c:v>
                </c:pt>
                <c:pt idx="165744">
                  <c:v>1.8917199999999999E-2</c:v>
                </c:pt>
                <c:pt idx="165745">
                  <c:v>1.8965599999999999E-2</c:v>
                </c:pt>
                <c:pt idx="165746">
                  <c:v>1.8988100000000001E-2</c:v>
                </c:pt>
                <c:pt idx="165747">
                  <c:v>1.8984899999999999E-2</c:v>
                </c:pt>
                <c:pt idx="165748">
                  <c:v>1.8956400000000002E-2</c:v>
                </c:pt>
                <c:pt idx="165749">
                  <c:v>1.8902700000000001E-2</c:v>
                </c:pt>
                <c:pt idx="165750">
                  <c:v>1.8824199999999999E-2</c:v>
                </c:pt>
                <c:pt idx="165751">
                  <c:v>1.87213E-2</c:v>
                </c:pt>
                <c:pt idx="165752">
                  <c:v>1.8594300000000001E-2</c:v>
                </c:pt>
                <c:pt idx="165753">
                  <c:v>1.84438E-2</c:v>
                </c:pt>
                <c:pt idx="165754">
                  <c:v>1.8270100000000001E-2</c:v>
                </c:pt>
                <c:pt idx="165755">
                  <c:v>1.8073800000000001E-2</c:v>
                </c:pt>
                <c:pt idx="165756">
                  <c:v>1.78554E-2</c:v>
                </c:pt>
                <c:pt idx="165757">
                  <c:v>1.76154E-2</c:v>
                </c:pt>
                <c:pt idx="165758">
                  <c:v>1.7354499999999998E-2</c:v>
                </c:pt>
                <c:pt idx="165759">
                  <c:v>1.70733E-2</c:v>
                </c:pt>
                <c:pt idx="165760">
                  <c:v>1.6772499999999999E-2</c:v>
                </c:pt>
                <c:pt idx="165761">
                  <c:v>1.6452700000000001E-2</c:v>
                </c:pt>
                <c:pt idx="165762">
                  <c:v>1.61146E-2</c:v>
                </c:pt>
                <c:pt idx="165763">
                  <c:v>1.5758999999999999E-2</c:v>
                </c:pt>
                <c:pt idx="165764">
                  <c:v>1.53866E-2</c:v>
                </c:pt>
                <c:pt idx="165765">
                  <c:v>1.49982E-2</c:v>
                </c:pt>
                <c:pt idx="165766">
                  <c:v>1.4594599999999999E-2</c:v>
                </c:pt>
                <c:pt idx="165767">
                  <c:v>1.41767E-2</c:v>
                </c:pt>
                <c:pt idx="165768">
                  <c:v>1.37451E-2</c:v>
                </c:pt>
                <c:pt idx="165769">
                  <c:v>1.3300899999999999E-2</c:v>
                </c:pt>
                <c:pt idx="165770">
                  <c:v>1.2844700000000001E-2</c:v>
                </c:pt>
                <c:pt idx="165771">
                  <c:v>1.2377600000000001E-2</c:v>
                </c:pt>
                <c:pt idx="165772">
                  <c:v>1.19004E-2</c:v>
                </c:pt>
                <c:pt idx="165773">
                  <c:v>1.1414000000000001E-2</c:v>
                </c:pt>
                <c:pt idx="165774">
                  <c:v>1.09192E-2</c:v>
                </c:pt>
                <c:pt idx="165775">
                  <c:v>1.0416999999999999E-2</c:v>
                </c:pt>
                <c:pt idx="165776" formatCode="0.00E+00">
                  <c:v>9.9082800000000002E-3</c:v>
                </c:pt>
                <c:pt idx="165777" formatCode="0.00E+00">
                  <c:v>9.3939499999999999E-3</c:v>
                </c:pt>
                <c:pt idx="165778" formatCode="0.00E+00">
                  <c:v>8.8749299999999996E-3</c:v>
                </c:pt>
                <c:pt idx="165779" formatCode="0.00E+00">
                  <c:v>8.3520999999999995E-3</c:v>
                </c:pt>
                <c:pt idx="165780" formatCode="0.00E+00">
                  <c:v>7.8263900000000008E-3</c:v>
                </c:pt>
                <c:pt idx="165781" formatCode="0.00E+00">
                  <c:v>7.2986800000000001E-3</c:v>
                </c:pt>
                <c:pt idx="165782" formatCode="0.00E+00">
                  <c:v>6.7698799999999998E-3</c:v>
                </c:pt>
                <c:pt idx="165783" formatCode="0.00E+00">
                  <c:v>6.24086E-3</c:v>
                </c:pt>
                <c:pt idx="165784" formatCode="0.00E+00">
                  <c:v>5.7125099999999996E-3</c:v>
                </c:pt>
                <c:pt idx="165785" formatCode="0.00E+00">
                  <c:v>5.1856999999999997E-3</c:v>
                </c:pt>
                <c:pt idx="165786" formatCode="0.00E+00">
                  <c:v>4.6612700000000003E-3</c:v>
                </c:pt>
                <c:pt idx="165787" formatCode="0.00E+00">
                  <c:v>4.14007E-3</c:v>
                </c:pt>
                <c:pt idx="165788" formatCode="0.00E+00">
                  <c:v>3.6229299999999999E-3</c:v>
                </c:pt>
                <c:pt idx="165789" formatCode="0.00E+00">
                  <c:v>3.1106599999999999E-3</c:v>
                </c:pt>
                <c:pt idx="165790" formatCode="0.00E+00">
                  <c:v>2.6040500000000001E-3</c:v>
                </c:pt>
                <c:pt idx="165791" formatCode="0.00E+00">
                  <c:v>2.1038699999999999E-3</c:v>
                </c:pt>
                <c:pt idx="165792" formatCode="0.00E+00">
                  <c:v>1.6108800000000001E-3</c:v>
                </c:pt>
                <c:pt idx="165793" formatCode="0.00E+00">
                  <c:v>1.1257999999999999E-3</c:v>
                </c:pt>
                <c:pt idx="165794" formatCode="0.00E+00">
                  <c:v>6.4936099999999999E-4</c:v>
                </c:pt>
                <c:pt idx="165795" formatCode="0.00E+00">
                  <c:v>1.8223299999999999E-4</c:v>
                </c:pt>
                <c:pt idx="165796" formatCode="0.00E+00">
                  <c:v>-2.7492E-4</c:v>
                </c:pt>
                <c:pt idx="165797" formatCode="0.00E+00">
                  <c:v>-7.21464E-4</c:v>
                </c:pt>
                <c:pt idx="165798" formatCode="0.00E+00">
                  <c:v>-1.15679E-3</c:v>
                </c:pt>
                <c:pt idx="165799" formatCode="0.00E+00">
                  <c:v>-1.5803200000000001E-3</c:v>
                </c:pt>
                <c:pt idx="165800" formatCode="0.00E+00">
                  <c:v>-1.9915000000000002E-3</c:v>
                </c:pt>
                <c:pt idx="165801" formatCode="0.00E+00">
                  <c:v>-2.3898000000000001E-3</c:v>
                </c:pt>
                <c:pt idx="165802" formatCode="0.00E+00">
                  <c:v>-2.7747499999999999E-3</c:v>
                </c:pt>
                <c:pt idx="165803" formatCode="0.00E+00">
                  <c:v>-3.1458699999999998E-3</c:v>
                </c:pt>
                <c:pt idx="165804" formatCode="0.00E+00">
                  <c:v>-3.5027499999999998E-3</c:v>
                </c:pt>
                <c:pt idx="165805" formatCode="0.00E+00">
                  <c:v>-3.8449700000000001E-3</c:v>
                </c:pt>
                <c:pt idx="165806" formatCode="0.00E+00">
                  <c:v>-4.1721900000000001E-3</c:v>
                </c:pt>
                <c:pt idx="165807" formatCode="0.00E+00">
                  <c:v>-4.4840599999999998E-3</c:v>
                </c:pt>
                <c:pt idx="165808" formatCode="0.00E+00">
                  <c:v>-4.7803000000000003E-3</c:v>
                </c:pt>
                <c:pt idx="165809" formatCode="0.00E+00">
                  <c:v>-5.06063E-3</c:v>
                </c:pt>
                <c:pt idx="165810" formatCode="0.00E+00">
                  <c:v>-5.32484E-3</c:v>
                </c:pt>
                <c:pt idx="165811" formatCode="0.00E+00">
                  <c:v>-5.5727199999999998E-3</c:v>
                </c:pt>
                <c:pt idx="165812" formatCode="0.00E+00">
                  <c:v>-5.8041100000000003E-3</c:v>
                </c:pt>
                <c:pt idx="165813" formatCode="0.00E+00">
                  <c:v>-6.0188999999999998E-3</c:v>
                </c:pt>
                <c:pt idx="165814" formatCode="0.00E+00">
                  <c:v>-6.2169800000000004E-3</c:v>
                </c:pt>
                <c:pt idx="165815" formatCode="0.00E+00">
                  <c:v>-6.3983E-3</c:v>
                </c:pt>
                <c:pt idx="165816" formatCode="0.00E+00">
                  <c:v>-6.5628400000000003E-3</c:v>
                </c:pt>
                <c:pt idx="165817" formatCode="0.00E+00">
                  <c:v>-6.7106099999999997E-3</c:v>
                </c:pt>
                <c:pt idx="165818" formatCode="0.00E+00">
                  <c:v>-6.8416600000000003E-3</c:v>
                </c:pt>
                <c:pt idx="165819" formatCode="0.00E+00">
                  <c:v>-6.95606E-3</c:v>
                </c:pt>
                <c:pt idx="165820" formatCode="0.00E+00">
                  <c:v>-7.05392E-3</c:v>
                </c:pt>
                <c:pt idx="165821" formatCode="0.00E+00">
                  <c:v>-7.1353900000000001E-3</c:v>
                </c:pt>
                <c:pt idx="165822" formatCode="0.00E+00">
                  <c:v>-7.2006500000000003E-3</c:v>
                </c:pt>
                <c:pt idx="165823" formatCode="0.00E+00">
                  <c:v>-7.24991E-3</c:v>
                </c:pt>
                <c:pt idx="165824" formatCode="0.00E+00">
                  <c:v>-7.2833899999999998E-3</c:v>
                </c:pt>
                <c:pt idx="165825" formatCode="0.00E+00">
                  <c:v>-7.3013799999999997E-3</c:v>
                </c:pt>
                <c:pt idx="165826" formatCode="0.00E+00">
                  <c:v>-7.3041599999999996E-3</c:v>
                </c:pt>
                <c:pt idx="165827" formatCode="0.00E+00">
                  <c:v>-7.2920700000000003E-3</c:v>
                </c:pt>
                <c:pt idx="165828" formatCode="0.00E+00">
                  <c:v>-7.2654499999999997E-3</c:v>
                </c:pt>
                <c:pt idx="165829" formatCode="0.00E+00">
                  <c:v>-7.2246999999999997E-3</c:v>
                </c:pt>
                <c:pt idx="165830" formatCode="0.00E+00">
                  <c:v>-7.1702099999999998E-3</c:v>
                </c:pt>
                <c:pt idx="165831" formatCode="0.00E+00">
                  <c:v>-7.1024199999999999E-3</c:v>
                </c:pt>
                <c:pt idx="165832" formatCode="0.00E+00">
                  <c:v>-7.02179E-3</c:v>
                </c:pt>
                <c:pt idx="165833" formatCode="0.00E+00">
                  <c:v>-6.9287899999999998E-3</c:v>
                </c:pt>
                <c:pt idx="165834" formatCode="0.00E+00">
                  <c:v>-6.8239099999999999E-3</c:v>
                </c:pt>
                <c:pt idx="165835" formatCode="0.00E+00">
                  <c:v>-6.7076899999999997E-3</c:v>
                </c:pt>
                <c:pt idx="165836" formatCode="0.00E+00">
                  <c:v>-6.5806600000000003E-3</c:v>
                </c:pt>
                <c:pt idx="165837" formatCode="0.00E+00">
                  <c:v>-6.4433800000000003E-3</c:v>
                </c:pt>
                <c:pt idx="165838" formatCode="0.00E+00">
                  <c:v>-6.2964199999999996E-3</c:v>
                </c:pt>
                <c:pt idx="165839" formatCode="0.00E+00">
                  <c:v>-6.14037E-3</c:v>
                </c:pt>
                <c:pt idx="165840" formatCode="0.00E+00">
                  <c:v>-5.9758299999999997E-3</c:v>
                </c:pt>
                <c:pt idx="165841" formatCode="0.00E+00">
                  <c:v>-5.8034200000000001E-3</c:v>
                </c:pt>
                <c:pt idx="165842" formatCode="0.00E+00">
                  <c:v>-5.6237700000000002E-3</c:v>
                </c:pt>
                <c:pt idx="165843" formatCode="0.00E+00">
                  <c:v>-5.4375100000000004E-3</c:v>
                </c:pt>
                <c:pt idx="165844" formatCode="0.00E+00">
                  <c:v>-5.2452999999999996E-3</c:v>
                </c:pt>
                <c:pt idx="165845" formatCode="0.00E+00">
                  <c:v>-5.04777E-3</c:v>
                </c:pt>
                <c:pt idx="165846" formatCode="0.00E+00">
                  <c:v>-4.8456000000000003E-3</c:v>
                </c:pt>
                <c:pt idx="165847" formatCode="0.00E+00">
                  <c:v>-4.6394499999999998E-3</c:v>
                </c:pt>
                <c:pt idx="165848" formatCode="0.00E+00">
                  <c:v>-4.4299700000000001E-3</c:v>
                </c:pt>
                <c:pt idx="165849" formatCode="0.00E+00">
                  <c:v>-4.2178399999999996E-3</c:v>
                </c:pt>
                <c:pt idx="165850" formatCode="0.00E+00">
                  <c:v>-4.0037299999999996E-3</c:v>
                </c:pt>
                <c:pt idx="165851" formatCode="0.00E+00">
                  <c:v>-3.7883000000000001E-3</c:v>
                </c:pt>
                <c:pt idx="165852" formatCode="0.00E+00">
                  <c:v>-3.5722200000000001E-3</c:v>
                </c:pt>
                <c:pt idx="165853" formatCode="0.00E+00">
                  <c:v>-3.3561400000000001E-3</c:v>
                </c:pt>
                <c:pt idx="165854" formatCode="0.00E+00">
                  <c:v>-3.1407200000000001E-3</c:v>
                </c:pt>
                <c:pt idx="165855" formatCode="0.00E+00">
                  <c:v>-2.9266000000000001E-3</c:v>
                </c:pt>
                <c:pt idx="165856" formatCode="0.00E+00">
                  <c:v>-2.7144299999999999E-3</c:v>
                </c:pt>
                <c:pt idx="165857" formatCode="0.00E+00">
                  <c:v>-2.50483E-3</c:v>
                </c:pt>
                <c:pt idx="165858" formatCode="0.00E+00">
                  <c:v>-2.2984099999999999E-3</c:v>
                </c:pt>
                <c:pt idx="165859" formatCode="0.00E+00">
                  <c:v>-2.0957900000000002E-3</c:v>
                </c:pt>
                <c:pt idx="165860" formatCode="0.00E+00">
                  <c:v>-1.89756E-3</c:v>
                </c:pt>
                <c:pt idx="165861" formatCode="0.00E+00">
                  <c:v>-1.70429E-3</c:v>
                </c:pt>
                <c:pt idx="165862" formatCode="0.00E+00">
                  <c:v>-1.51654E-3</c:v>
                </c:pt>
                <c:pt idx="165863" formatCode="0.00E+00">
                  <c:v>-1.33486E-3</c:v>
                </c:pt>
                <c:pt idx="165864" formatCode="0.00E+00">
                  <c:v>-1.1597700000000001E-3</c:v>
                </c:pt>
                <c:pt idx="165865" formatCode="0.00E+00">
                  <c:v>-9.9178799999999996E-4</c:v>
                </c:pt>
                <c:pt idx="165866" formatCode="0.00E+00">
                  <c:v>-8.3138600000000004E-4</c:v>
                </c:pt>
                <c:pt idx="165867" formatCode="0.00E+00">
                  <c:v>-6.7903500000000003E-4</c:v>
                </c:pt>
                <c:pt idx="165868" formatCode="0.00E+00">
                  <c:v>-5.3517599999999995E-4</c:v>
                </c:pt>
                <c:pt idx="165869" formatCode="0.00E+00">
                  <c:v>-4.0022700000000002E-4</c:v>
                </c:pt>
                <c:pt idx="165870" formatCode="0.00E+00">
                  <c:v>-2.7458400000000003E-4</c:v>
                </c:pt>
                <c:pt idx="165871" formatCode="0.00E+00">
                  <c:v>-1.5861599999999999E-4</c:v>
                </c:pt>
                <c:pt idx="165872" formatCode="0.00E+00">
                  <c:v>-5.2668099999999998E-5</c:v>
                </c:pt>
                <c:pt idx="165873" formatCode="0.00E+00">
                  <c:v>4.2942899999999998E-5</c:v>
                </c:pt>
                <c:pt idx="165874" formatCode="0.00E+00">
                  <c:v>1.2792599999999999E-4</c:v>
                </c:pt>
                <c:pt idx="165875" formatCode="0.00E+00">
                  <c:v>2.0201799999999999E-4</c:v>
                </c:pt>
                <c:pt idx="165876" formatCode="0.00E+00">
                  <c:v>2.6498500000000003E-4</c:v>
                </c:pt>
                <c:pt idx="165877" formatCode="0.00E+00">
                  <c:v>3.1661900000000003E-4</c:v>
                </c:pt>
                <c:pt idx="165878" formatCode="0.00E+00">
                  <c:v>3.56745E-4</c:v>
                </c:pt>
                <c:pt idx="165879" formatCode="0.00E+00">
                  <c:v>3.8521300000000003E-4</c:v>
                </c:pt>
                <c:pt idx="165880" formatCode="0.00E+00">
                  <c:v>4.0190700000000001E-4</c:v>
                </c:pt>
                <c:pt idx="165881" formatCode="0.00E+00">
                  <c:v>4.0673899999999998E-4</c:v>
                </c:pt>
                <c:pt idx="165882" formatCode="0.00E+00">
                  <c:v>3.9964999999999998E-4</c:v>
                </c:pt>
                <c:pt idx="165883" formatCode="0.00E+00">
                  <c:v>3.8061200000000001E-4</c:v>
                </c:pt>
                <c:pt idx="165884" formatCode="0.00E+00">
                  <c:v>3.4963000000000003E-4</c:v>
                </c:pt>
                <c:pt idx="165885" formatCode="0.00E+00">
                  <c:v>3.06736E-4</c:v>
                </c:pt>
                <c:pt idx="165886" formatCode="0.00E+00">
                  <c:v>2.5199199999999998E-4</c:v>
                </c:pt>
                <c:pt idx="165887" formatCode="0.00E+00">
                  <c:v>1.85494E-4</c:v>
                </c:pt>
                <c:pt idx="165888" formatCode="0.00E+00">
                  <c:v>1.07363E-4</c:v>
                </c:pt>
                <c:pt idx="165889" formatCode="0.00E+00">
                  <c:v>1.77541E-5</c:v>
                </c:pt>
                <c:pt idx="165890" formatCode="0.00E+00">
                  <c:v>-8.3151400000000005E-5</c:v>
                </c:pt>
                <c:pt idx="165891" formatCode="0.00E+00">
                  <c:v>-1.9514200000000001E-4</c:v>
                </c:pt>
                <c:pt idx="165892" formatCode="0.00E+00">
                  <c:v>-3.1797699999999999E-4</c:v>
                </c:pt>
                <c:pt idx="165893" formatCode="0.00E+00">
                  <c:v>-4.51388E-4</c:v>
                </c:pt>
                <c:pt idx="165894" formatCode="0.00E+00">
                  <c:v>-5.9508100000000002E-4</c:v>
                </c:pt>
                <c:pt idx="165895" formatCode="0.00E+00">
                  <c:v>-7.48732E-4</c:v>
                </c:pt>
                <c:pt idx="165896" formatCode="0.00E+00">
                  <c:v>-9.1199200000000003E-4</c:v>
                </c:pt>
                <c:pt idx="165897" formatCode="0.00E+00">
                  <c:v>-1.08449E-3</c:v>
                </c:pt>
                <c:pt idx="165898" formatCode="0.00E+00">
                  <c:v>-1.26582E-3</c:v>
                </c:pt>
                <c:pt idx="165899" formatCode="0.00E+00">
                  <c:v>-1.4555600000000001E-3</c:v>
                </c:pt>
                <c:pt idx="165900" formatCode="0.00E+00">
                  <c:v>-1.6532700000000001E-3</c:v>
                </c:pt>
                <c:pt idx="165901" formatCode="0.00E+00">
                  <c:v>-1.85848E-3</c:v>
                </c:pt>
                <c:pt idx="165902" formatCode="0.00E+00">
                  <c:v>-2.0707E-3</c:v>
                </c:pt>
                <c:pt idx="165903" formatCode="0.00E+00">
                  <c:v>-2.28941E-3</c:v>
                </c:pt>
                <c:pt idx="165904" formatCode="0.00E+00">
                  <c:v>-2.5140900000000001E-3</c:v>
                </c:pt>
                <c:pt idx="165905" formatCode="0.00E+00">
                  <c:v>-2.7441900000000001E-3</c:v>
                </c:pt>
                <c:pt idx="165906" formatCode="0.00E+00">
                  <c:v>-2.9791499999999999E-3</c:v>
                </c:pt>
                <c:pt idx="165907" formatCode="0.00E+00">
                  <c:v>-3.2183899999999998E-3</c:v>
                </c:pt>
                <c:pt idx="165908" formatCode="0.00E+00">
                  <c:v>-3.4613000000000001E-3</c:v>
                </c:pt>
                <c:pt idx="165909" formatCode="0.00E+00">
                  <c:v>-3.7072899999999998E-3</c:v>
                </c:pt>
                <c:pt idx="165910" formatCode="0.00E+00">
                  <c:v>-3.9557300000000002E-3</c:v>
                </c:pt>
                <c:pt idx="165911" formatCode="0.00E+00">
                  <c:v>-4.2059899999999997E-3</c:v>
                </c:pt>
                <c:pt idx="165912" formatCode="0.00E+00">
                  <c:v>-4.4574300000000001E-3</c:v>
                </c:pt>
                <c:pt idx="165913" formatCode="0.00E+00">
                  <c:v>-4.7093999999999999E-3</c:v>
                </c:pt>
                <c:pt idx="165914" formatCode="0.00E+00">
                  <c:v>-4.9612500000000004E-3</c:v>
                </c:pt>
                <c:pt idx="165915" formatCode="0.00E+00">
                  <c:v>-5.2122999999999996E-3</c:v>
                </c:pt>
                <c:pt idx="165916" formatCode="0.00E+00">
                  <c:v>-5.4618999999999996E-3</c:v>
                </c:pt>
                <c:pt idx="165917" formatCode="0.00E+00">
                  <c:v>-5.7093700000000001E-3</c:v>
                </c:pt>
                <c:pt idx="165918" formatCode="0.00E+00">
                  <c:v>-5.9540499999999998E-3</c:v>
                </c:pt>
                <c:pt idx="165919" formatCode="0.00E+00">
                  <c:v>-6.1952600000000002E-3</c:v>
                </c:pt>
                <c:pt idx="165920" formatCode="0.00E+00">
                  <c:v>-6.4323399999999999E-3</c:v>
                </c:pt>
                <c:pt idx="165921" formatCode="0.00E+00">
                  <c:v>-6.6646099999999996E-3</c:v>
                </c:pt>
                <c:pt idx="165922" formatCode="0.00E+00">
                  <c:v>-6.8914199999999997E-3</c:v>
                </c:pt>
                <c:pt idx="165923" formatCode="0.00E+00">
                  <c:v>-7.1121099999999996E-3</c:v>
                </c:pt>
                <c:pt idx="165924" formatCode="0.00E+00">
                  <c:v>-7.3260199999999999E-3</c:v>
                </c:pt>
                <c:pt idx="165925" formatCode="0.00E+00">
                  <c:v>-7.53252E-3</c:v>
                </c:pt>
                <c:pt idx="165926" formatCode="0.00E+00">
                  <c:v>-7.7309700000000002E-3</c:v>
                </c:pt>
                <c:pt idx="165927" formatCode="0.00E+00">
                  <c:v>-7.9207600000000006E-3</c:v>
                </c:pt>
                <c:pt idx="165928" formatCode="0.00E+00">
                  <c:v>-8.1012700000000007E-3</c:v>
                </c:pt>
                <c:pt idx="165929" formatCode="0.00E+00">
                  <c:v>-8.2719100000000004E-3</c:v>
                </c:pt>
                <c:pt idx="165930" formatCode="0.00E+00">
                  <c:v>-8.4320999999999997E-3</c:v>
                </c:pt>
                <c:pt idx="165931" formatCode="0.00E+00">
                  <c:v>-8.5812700000000002E-3</c:v>
                </c:pt>
                <c:pt idx="165932" formatCode="0.00E+00">
                  <c:v>-8.71888E-3</c:v>
                </c:pt>
                <c:pt idx="165933" formatCode="0.00E+00">
                  <c:v>-8.8443900000000006E-3</c:v>
                </c:pt>
                <c:pt idx="165934" formatCode="0.00E+00">
                  <c:v>-8.9573099999999996E-3</c:v>
                </c:pt>
                <c:pt idx="165935" formatCode="0.00E+00">
                  <c:v>-9.05714E-3</c:v>
                </c:pt>
                <c:pt idx="165936" formatCode="0.00E+00">
                  <c:v>-9.1434199999999993E-3</c:v>
                </c:pt>
                <c:pt idx="165937" formatCode="0.00E+00">
                  <c:v>-9.2157100000000002E-3</c:v>
                </c:pt>
                <c:pt idx="165938" formatCode="0.00E+00">
                  <c:v>-9.27358E-3</c:v>
                </c:pt>
                <c:pt idx="165939" formatCode="0.00E+00">
                  <c:v>-9.3166499999999992E-3</c:v>
                </c:pt>
                <c:pt idx="165940" formatCode="0.00E+00">
                  <c:v>-9.3445400000000001E-3</c:v>
                </c:pt>
                <c:pt idx="165941" formatCode="0.00E+00">
                  <c:v>-9.3569199999999995E-3</c:v>
                </c:pt>
                <c:pt idx="165942" formatCode="0.00E+00">
                  <c:v>-9.3534800000000008E-3</c:v>
                </c:pt>
                <c:pt idx="165943" formatCode="0.00E+00">
                  <c:v>-9.3339300000000007E-3</c:v>
                </c:pt>
                <c:pt idx="165944" formatCode="0.00E+00">
                  <c:v>-9.2980100000000006E-3</c:v>
                </c:pt>
                <c:pt idx="165945" formatCode="0.00E+00">
                  <c:v>-9.2455100000000002E-3</c:v>
                </c:pt>
                <c:pt idx="165946" formatCode="0.00E+00">
                  <c:v>-9.1762200000000006E-3</c:v>
                </c:pt>
                <c:pt idx="165947" formatCode="0.00E+00">
                  <c:v>-9.0899899999999992E-3</c:v>
                </c:pt>
                <c:pt idx="165948" formatCode="0.00E+00">
                  <c:v>-8.9866800000000004E-3</c:v>
                </c:pt>
                <c:pt idx="165949" formatCode="0.00E+00">
                  <c:v>-8.8661899999999995E-3</c:v>
                </c:pt>
                <c:pt idx="165950" formatCode="0.00E+00">
                  <c:v>-8.7284500000000004E-3</c:v>
                </c:pt>
                <c:pt idx="165951" formatCode="0.00E+00">
                  <c:v>-8.5734399999999999E-3</c:v>
                </c:pt>
                <c:pt idx="165952" formatCode="0.00E+00">
                  <c:v>-8.4011499999999996E-3</c:v>
                </c:pt>
                <c:pt idx="165953" formatCode="0.00E+00">
                  <c:v>-8.2116099999999994E-3</c:v>
                </c:pt>
                <c:pt idx="165954" formatCode="0.00E+00">
                  <c:v>-8.0048900000000006E-3</c:v>
                </c:pt>
                <c:pt idx="165955" formatCode="0.00E+00">
                  <c:v>-7.7810900000000001E-3</c:v>
                </c:pt>
                <c:pt idx="165956" formatCode="0.00E+00">
                  <c:v>-7.5403299999999996E-3</c:v>
                </c:pt>
                <c:pt idx="165957" formatCode="0.00E+00">
                  <c:v>-7.2827899999999999E-3</c:v>
                </c:pt>
                <c:pt idx="165958" formatCode="0.00E+00">
                  <c:v>-7.0086599999999999E-3</c:v>
                </c:pt>
                <c:pt idx="165959" formatCode="0.00E+00">
                  <c:v>-6.7181799999999998E-3</c:v>
                </c:pt>
                <c:pt idx="165960" formatCode="0.00E+00">
                  <c:v>-6.4116099999999999E-3</c:v>
                </c:pt>
                <c:pt idx="165961" formatCode="0.00E+00">
                  <c:v>-6.0892400000000001E-3</c:v>
                </c:pt>
                <c:pt idx="165962" formatCode="0.00E+00">
                  <c:v>-5.7514200000000001E-3</c:v>
                </c:pt>
                <c:pt idx="165963" formatCode="0.00E+00">
                  <c:v>-5.3984999999999997E-3</c:v>
                </c:pt>
                <c:pt idx="165964" formatCode="0.00E+00">
                  <c:v>-5.0308699999999998E-3</c:v>
                </c:pt>
                <c:pt idx="165965" formatCode="0.00E+00">
                  <c:v>-4.6489699999999997E-3</c:v>
                </c:pt>
                <c:pt idx="165966" formatCode="0.00E+00">
                  <c:v>-4.2532300000000002E-3</c:v>
                </c:pt>
                <c:pt idx="165967" formatCode="0.00E+00">
                  <c:v>-3.8441500000000002E-3</c:v>
                </c:pt>
                <c:pt idx="165968" formatCode="0.00E+00">
                  <c:v>-3.4222499999999999E-3</c:v>
                </c:pt>
                <c:pt idx="165969" formatCode="0.00E+00">
                  <c:v>-2.9880499999999999E-3</c:v>
                </c:pt>
                <c:pt idx="165970" formatCode="0.00E+00">
                  <c:v>-2.54214E-3</c:v>
                </c:pt>
                <c:pt idx="165971" formatCode="0.00E+00">
                  <c:v>-2.0850999999999999E-3</c:v>
                </c:pt>
                <c:pt idx="165972" formatCode="0.00E+00">
                  <c:v>-1.6175499999999999E-3</c:v>
                </c:pt>
                <c:pt idx="165973" formatCode="0.00E+00">
                  <c:v>-1.1401499999999999E-3</c:v>
                </c:pt>
                <c:pt idx="165974" formatCode="0.00E+00">
                  <c:v>-6.53548E-4</c:v>
                </c:pt>
                <c:pt idx="165975" formatCode="0.00E+00">
                  <c:v>-1.5844700000000001E-4</c:v>
                </c:pt>
                <c:pt idx="165976" formatCode="0.00E+00">
                  <c:v>3.4444500000000003E-4</c:v>
                </c:pt>
                <c:pt idx="165977" formatCode="0.00E+00">
                  <c:v>8.5439499999999998E-4</c:v>
                </c:pt>
                <c:pt idx="165978" formatCode="0.00E+00">
                  <c:v>1.3706499999999999E-3</c:v>
                </c:pt>
                <c:pt idx="165979" formatCode="0.00E+00">
                  <c:v>1.8924499999999999E-3</c:v>
                </c:pt>
                <c:pt idx="165980" formatCode="0.00E+00">
                  <c:v>2.4190100000000001E-3</c:v>
                </c:pt>
                <c:pt idx="165981" formatCode="0.00E+00">
                  <c:v>2.9495200000000002E-3</c:v>
                </c:pt>
                <c:pt idx="165982" formatCode="0.00E+00">
                  <c:v>3.4831699999999998E-3</c:v>
                </c:pt>
                <c:pt idx="165983" formatCode="0.00E+00">
                  <c:v>4.01914E-3</c:v>
                </c:pt>
                <c:pt idx="165984" formatCode="0.00E+00">
                  <c:v>4.5565900000000001E-3</c:v>
                </c:pt>
                <c:pt idx="165985" formatCode="0.00E+00">
                  <c:v>5.0946799999999999E-3</c:v>
                </c:pt>
                <c:pt idx="165986" formatCode="0.00E+00">
                  <c:v>5.6325400000000001E-3</c:v>
                </c:pt>
                <c:pt idx="165987" formatCode="0.00E+00">
                  <c:v>6.1693299999999998E-3</c:v>
                </c:pt>
                <c:pt idx="165988" formatCode="0.00E+00">
                  <c:v>6.7041699999999997E-3</c:v>
                </c:pt>
                <c:pt idx="165989" formatCode="0.00E+00">
                  <c:v>7.2361999999999999E-3</c:v>
                </c:pt>
                <c:pt idx="165990" formatCode="0.00E+00">
                  <c:v>7.7645500000000003E-3</c:v>
                </c:pt>
                <c:pt idx="165991" formatCode="0.00E+00">
                  <c:v>8.28833E-3</c:v>
                </c:pt>
                <c:pt idx="165992" formatCode="0.00E+00">
                  <c:v>8.8067000000000006E-3</c:v>
                </c:pt>
                <c:pt idx="165993" formatCode="0.00E+00">
                  <c:v>9.3187700000000005E-3</c:v>
                </c:pt>
                <c:pt idx="165994" formatCode="0.00E+00">
                  <c:v>9.8236799999999996E-3</c:v>
                </c:pt>
                <c:pt idx="165995">
                  <c:v>1.0320599999999999E-2</c:v>
                </c:pt>
                <c:pt idx="165996">
                  <c:v>1.08086E-2</c:v>
                </c:pt>
                <c:pt idx="165997">
                  <c:v>1.1286900000000001E-2</c:v>
                </c:pt>
                <c:pt idx="165998">
                  <c:v>1.17547E-2</c:v>
                </c:pt>
                <c:pt idx="165999">
                  <c:v>1.2211100000000001E-2</c:v>
                </c:pt>
                <c:pt idx="166000">
                  <c:v>1.2655400000000001E-2</c:v>
                </c:pt>
                <c:pt idx="166001">
                  <c:v>1.30866E-2</c:v>
                </c:pt>
                <c:pt idx="166002">
                  <c:v>1.3504199999999999E-2</c:v>
                </c:pt>
                <c:pt idx="166003">
                  <c:v>1.39072E-2</c:v>
                </c:pt>
                <c:pt idx="166004">
                  <c:v>1.42951E-2</c:v>
                </c:pt>
                <c:pt idx="166005">
                  <c:v>1.46669E-2</c:v>
                </c:pt>
                <c:pt idx="166006">
                  <c:v>1.50221E-2</c:v>
                </c:pt>
                <c:pt idx="166007">
                  <c:v>1.536E-2</c:v>
                </c:pt>
                <c:pt idx="166008">
                  <c:v>1.56799E-2</c:v>
                </c:pt>
                <c:pt idx="166009">
                  <c:v>1.5981200000000001E-2</c:v>
                </c:pt>
                <c:pt idx="166010">
                  <c:v>1.6263300000000001E-2</c:v>
                </c:pt>
                <c:pt idx="166011">
                  <c:v>1.6525600000000001E-2</c:v>
                </c:pt>
                <c:pt idx="166012">
                  <c:v>1.6767500000000001E-2</c:v>
                </c:pt>
                <c:pt idx="166013">
                  <c:v>1.6988699999999999E-2</c:v>
                </c:pt>
                <c:pt idx="166014">
                  <c:v>1.7188499999999999E-2</c:v>
                </c:pt>
                <c:pt idx="166015">
                  <c:v>1.7366599999999999E-2</c:v>
                </c:pt>
                <c:pt idx="166016">
                  <c:v>1.75225E-2</c:v>
                </c:pt>
                <c:pt idx="166017">
                  <c:v>1.7655799999999999E-2</c:v>
                </c:pt>
                <c:pt idx="166018">
                  <c:v>1.7766199999999999E-2</c:v>
                </c:pt>
                <c:pt idx="166019">
                  <c:v>1.7853299999999999E-2</c:v>
                </c:pt>
                <c:pt idx="166020">
                  <c:v>1.7916999999999999E-2</c:v>
                </c:pt>
                <c:pt idx="166021">
                  <c:v>1.7956900000000001E-2</c:v>
                </c:pt>
                <c:pt idx="166022">
                  <c:v>1.7972800000000001E-2</c:v>
                </c:pt>
                <c:pt idx="166023">
                  <c:v>1.7964600000000001E-2</c:v>
                </c:pt>
                <c:pt idx="166024">
                  <c:v>1.7932099999999999E-2</c:v>
                </c:pt>
                <c:pt idx="166025">
                  <c:v>1.7875200000000001E-2</c:v>
                </c:pt>
                <c:pt idx="166026">
                  <c:v>1.7794000000000001E-2</c:v>
                </c:pt>
                <c:pt idx="166027">
                  <c:v>1.7688300000000001E-2</c:v>
                </c:pt>
                <c:pt idx="166028">
                  <c:v>1.75582E-2</c:v>
                </c:pt>
                <c:pt idx="166029">
                  <c:v>1.7403800000000001E-2</c:v>
                </c:pt>
                <c:pt idx="166030">
                  <c:v>1.72251E-2</c:v>
                </c:pt>
                <c:pt idx="166031">
                  <c:v>1.7022300000000001E-2</c:v>
                </c:pt>
                <c:pt idx="166032">
                  <c:v>1.6795600000000001E-2</c:v>
                </c:pt>
                <c:pt idx="166033">
                  <c:v>1.6545199999999999E-2</c:v>
                </c:pt>
                <c:pt idx="166034">
                  <c:v>1.6271299999999999E-2</c:v>
                </c:pt>
                <c:pt idx="166035">
                  <c:v>1.5974200000000001E-2</c:v>
                </c:pt>
                <c:pt idx="166036">
                  <c:v>1.5654299999999999E-2</c:v>
                </c:pt>
                <c:pt idx="166037">
                  <c:v>1.53119E-2</c:v>
                </c:pt>
                <c:pt idx="166038">
                  <c:v>1.4947500000000001E-2</c:v>
                </c:pt>
                <c:pt idx="166039">
                  <c:v>1.45614E-2</c:v>
                </c:pt>
                <c:pt idx="166040">
                  <c:v>1.4154099999999999E-2</c:v>
                </c:pt>
                <c:pt idx="166041">
                  <c:v>1.3726199999999999E-2</c:v>
                </c:pt>
                <c:pt idx="166042">
                  <c:v>1.32783E-2</c:v>
                </c:pt>
                <c:pt idx="166043">
                  <c:v>1.28107E-2</c:v>
                </c:pt>
                <c:pt idx="166044">
                  <c:v>1.23243E-2</c:v>
                </c:pt>
                <c:pt idx="166045">
                  <c:v>1.18196E-2</c:v>
                </c:pt>
                <c:pt idx="166046">
                  <c:v>1.12973E-2</c:v>
                </c:pt>
                <c:pt idx="166047">
                  <c:v>1.07581E-2</c:v>
                </c:pt>
                <c:pt idx="166048">
                  <c:v>1.02027E-2</c:v>
                </c:pt>
                <c:pt idx="166049" formatCode="0.00E+00">
                  <c:v>9.6319100000000005E-3</c:v>
                </c:pt>
                <c:pt idx="166050" formatCode="0.00E+00">
                  <c:v>9.0464699999999992E-3</c:v>
                </c:pt>
                <c:pt idx="166051" formatCode="0.00E+00">
                  <c:v>8.4472000000000002E-3</c:v>
                </c:pt>
                <c:pt idx="166052" formatCode="0.00E+00">
                  <c:v>7.8349300000000004E-3</c:v>
                </c:pt>
                <c:pt idx="166053" formatCode="0.00E+00">
                  <c:v>7.2105199999999998E-3</c:v>
                </c:pt>
                <c:pt idx="166054" formatCode="0.00E+00">
                  <c:v>6.5748300000000003E-3</c:v>
                </c:pt>
                <c:pt idx="166055" formatCode="0.00E+00">
                  <c:v>5.9287599999999999E-3</c:v>
                </c:pt>
                <c:pt idx="166056" formatCode="0.00E+00">
                  <c:v>5.2732300000000003E-3</c:v>
                </c:pt>
                <c:pt idx="166057" formatCode="0.00E+00">
                  <c:v>4.6091500000000002E-3</c:v>
                </c:pt>
                <c:pt idx="166058" formatCode="0.00E+00">
                  <c:v>3.9374800000000001E-3</c:v>
                </c:pt>
                <c:pt idx="166059" formatCode="0.00E+00">
                  <c:v>3.2591600000000001E-3</c:v>
                </c:pt>
                <c:pt idx="166060" formatCode="0.00E+00">
                  <c:v>2.5751699999999999E-3</c:v>
                </c:pt>
                <c:pt idx="166061" formatCode="0.00E+00">
                  <c:v>1.88649E-3</c:v>
                </c:pt>
                <c:pt idx="166062" formatCode="0.00E+00">
                  <c:v>1.1941E-3</c:v>
                </c:pt>
                <c:pt idx="166063" formatCode="0.00E+00">
                  <c:v>4.99001E-4</c:v>
                </c:pt>
                <c:pt idx="166064" formatCode="0.00E+00">
                  <c:v>-1.9781000000000001E-4</c:v>
                </c:pt>
                <c:pt idx="166065" formatCode="0.00E+00">
                  <c:v>-8.95326E-4</c:v>
                </c:pt>
                <c:pt idx="166066" formatCode="0.00E+00">
                  <c:v>-1.5925399999999999E-3</c:v>
                </c:pt>
                <c:pt idx="166067" formatCode="0.00E+00">
                  <c:v>-2.2884400000000001E-3</c:v>
                </c:pt>
                <c:pt idx="166068" formatCode="0.00E+00">
                  <c:v>-2.9820300000000001E-3</c:v>
                </c:pt>
                <c:pt idx="166069" formatCode="0.00E+00">
                  <c:v>-3.67228E-3</c:v>
                </c:pt>
                <c:pt idx="166070" formatCode="0.00E+00">
                  <c:v>-4.3582200000000003E-3</c:v>
                </c:pt>
                <c:pt idx="166071" formatCode="0.00E+00">
                  <c:v>-5.0388300000000002E-3</c:v>
                </c:pt>
                <c:pt idx="166072" formatCode="0.00E+00">
                  <c:v>-5.7131400000000002E-3</c:v>
                </c:pt>
                <c:pt idx="166073" formatCode="0.00E+00">
                  <c:v>-6.3801500000000002E-3</c:v>
                </c:pt>
                <c:pt idx="166074" formatCode="0.00E+00">
                  <c:v>-7.0389099999999998E-3</c:v>
                </c:pt>
                <c:pt idx="166075" formatCode="0.00E+00">
                  <c:v>-7.6884500000000003E-3</c:v>
                </c:pt>
                <c:pt idx="166076" formatCode="0.00E+00">
                  <c:v>-8.3278399999999995E-3</c:v>
                </c:pt>
                <c:pt idx="166077" formatCode="0.00E+00">
                  <c:v>-8.9561399999999996E-3</c:v>
                </c:pt>
                <c:pt idx="166078" formatCode="0.00E+00">
                  <c:v>-9.5724399999999998E-3</c:v>
                </c:pt>
                <c:pt idx="166079">
                  <c:v>-1.01759E-2</c:v>
                </c:pt>
                <c:pt idx="166080">
                  <c:v>-1.0765500000000001E-2</c:v>
                </c:pt>
                <c:pt idx="166081">
                  <c:v>-1.13405E-2</c:v>
                </c:pt>
                <c:pt idx="166082">
                  <c:v>-1.19001E-2</c:v>
                </c:pt>
                <c:pt idx="166083">
                  <c:v>-1.24434E-2</c:v>
                </c:pt>
                <c:pt idx="166084">
                  <c:v>-1.2969700000000001E-2</c:v>
                </c:pt>
                <c:pt idx="166085">
                  <c:v>-1.3478199999999999E-2</c:v>
                </c:pt>
                <c:pt idx="166086">
                  <c:v>-1.39682E-2</c:v>
                </c:pt>
                <c:pt idx="166087">
                  <c:v>-1.4438899999999999E-2</c:v>
                </c:pt>
                <c:pt idx="166088">
                  <c:v>-1.48898E-2</c:v>
                </c:pt>
                <c:pt idx="166089">
                  <c:v>-1.5320200000000001E-2</c:v>
                </c:pt>
                <c:pt idx="166090">
                  <c:v>-1.5729400000000001E-2</c:v>
                </c:pt>
                <c:pt idx="166091">
                  <c:v>-1.61169E-2</c:v>
                </c:pt>
                <c:pt idx="166092">
                  <c:v>-1.64821E-2</c:v>
                </c:pt>
                <c:pt idx="166093">
                  <c:v>-1.6824599999999999E-2</c:v>
                </c:pt>
                <c:pt idx="166094">
                  <c:v>-1.71439E-2</c:v>
                </c:pt>
                <c:pt idx="166095">
                  <c:v>-1.74395E-2</c:v>
                </c:pt>
                <c:pt idx="166096">
                  <c:v>-1.77111E-2</c:v>
                </c:pt>
                <c:pt idx="166097">
                  <c:v>-1.7958200000000001E-2</c:v>
                </c:pt>
                <c:pt idx="166098">
                  <c:v>-1.8180600000000002E-2</c:v>
                </c:pt>
                <c:pt idx="166099">
                  <c:v>-1.8377999999999999E-2</c:v>
                </c:pt>
                <c:pt idx="166100">
                  <c:v>-1.8550199999999999E-2</c:v>
                </c:pt>
                <c:pt idx="166101">
                  <c:v>-1.86968E-2</c:v>
                </c:pt>
                <c:pt idx="166102">
                  <c:v>-1.8817899999999999E-2</c:v>
                </c:pt>
                <c:pt idx="166103">
                  <c:v>-1.8913200000000002E-2</c:v>
                </c:pt>
                <c:pt idx="166104">
                  <c:v>-1.8982599999999999E-2</c:v>
                </c:pt>
                <c:pt idx="166105">
                  <c:v>-1.90262E-2</c:v>
                </c:pt>
                <c:pt idx="166106">
                  <c:v>-1.9043899999999999E-2</c:v>
                </c:pt>
                <c:pt idx="166107">
                  <c:v>-1.9035699999999999E-2</c:v>
                </c:pt>
                <c:pt idx="166108">
                  <c:v>-1.9001799999999999E-2</c:v>
                </c:pt>
                <c:pt idx="166109">
                  <c:v>-1.8942199999999999E-2</c:v>
                </c:pt>
                <c:pt idx="166110">
                  <c:v>-1.8857100000000002E-2</c:v>
                </c:pt>
                <c:pt idx="166111">
                  <c:v>-1.8746700000000002E-2</c:v>
                </c:pt>
                <c:pt idx="166112">
                  <c:v>-1.8611200000000001E-2</c:v>
                </c:pt>
                <c:pt idx="166113">
                  <c:v>-1.8450899999999999E-2</c:v>
                </c:pt>
                <c:pt idx="166114">
                  <c:v>-1.82661E-2</c:v>
                </c:pt>
                <c:pt idx="166115">
                  <c:v>-1.80571E-2</c:v>
                </c:pt>
                <c:pt idx="166116">
                  <c:v>-1.7824400000000001E-2</c:v>
                </c:pt>
                <c:pt idx="166117">
                  <c:v>-1.7568400000000001E-2</c:v>
                </c:pt>
                <c:pt idx="166118">
                  <c:v>-1.72894E-2</c:v>
                </c:pt>
                <c:pt idx="166119">
                  <c:v>-1.6988099999999999E-2</c:v>
                </c:pt>
                <c:pt idx="166120">
                  <c:v>-1.66649E-2</c:v>
                </c:pt>
                <c:pt idx="166121">
                  <c:v>-1.6320299999999999E-2</c:v>
                </c:pt>
                <c:pt idx="166122">
                  <c:v>-1.59551E-2</c:v>
                </c:pt>
                <c:pt idx="166123">
                  <c:v>-1.5569700000000001E-2</c:v>
                </c:pt>
                <c:pt idx="166124">
                  <c:v>-1.5164800000000001E-2</c:v>
                </c:pt>
                <c:pt idx="166125">
                  <c:v>-1.4741199999999999E-2</c:v>
                </c:pt>
                <c:pt idx="166126">
                  <c:v>-1.42995E-2</c:v>
                </c:pt>
                <c:pt idx="166127">
                  <c:v>-1.3840399999999999E-2</c:v>
                </c:pt>
                <c:pt idx="166128">
                  <c:v>-1.33648E-2</c:v>
                </c:pt>
                <c:pt idx="166129">
                  <c:v>-1.2873300000000001E-2</c:v>
                </c:pt>
                <c:pt idx="166130">
                  <c:v>-1.2366800000000001E-2</c:v>
                </c:pt>
                <c:pt idx="166131">
                  <c:v>-1.18461E-2</c:v>
                </c:pt>
                <c:pt idx="166132">
                  <c:v>-1.13121E-2</c:v>
                </c:pt>
                <c:pt idx="166133">
                  <c:v>-1.07656E-2</c:v>
                </c:pt>
                <c:pt idx="166134">
                  <c:v>-1.02075E-2</c:v>
                </c:pt>
                <c:pt idx="166135" formatCode="0.00E+00">
                  <c:v>-9.6386200000000005E-3</c:v>
                </c:pt>
                <c:pt idx="166136" formatCode="0.00E+00">
                  <c:v>-9.0599700000000005E-3</c:v>
                </c:pt>
                <c:pt idx="166137" formatCode="0.00E+00">
                  <c:v>-8.4724099999999997E-3</c:v>
                </c:pt>
                <c:pt idx="166138" formatCode="0.00E+00">
                  <c:v>-7.8768899999999992E-3</c:v>
                </c:pt>
                <c:pt idx="166139" formatCode="0.00E+00">
                  <c:v>-7.2743399999999998E-3</c:v>
                </c:pt>
                <c:pt idx="166140" formatCode="0.00E+00">
                  <c:v>-6.66571E-3</c:v>
                </c:pt>
                <c:pt idx="166141" formatCode="0.00E+00">
                  <c:v>-6.0519500000000004E-3</c:v>
                </c:pt>
                <c:pt idx="166142" formatCode="0.00E+00">
                  <c:v>-5.4339999999999996E-3</c:v>
                </c:pt>
                <c:pt idx="166143" formatCode="0.00E+00">
                  <c:v>-4.8128399999999997E-3</c:v>
                </c:pt>
                <c:pt idx="166144" formatCode="0.00E+00">
                  <c:v>-4.1894100000000002E-3</c:v>
                </c:pt>
                <c:pt idx="166145" formatCode="0.00E+00">
                  <c:v>-3.5646800000000002E-3</c:v>
                </c:pt>
                <c:pt idx="166146" formatCode="0.00E+00">
                  <c:v>-2.9396000000000001E-3</c:v>
                </c:pt>
                <c:pt idx="166147" formatCode="0.00E+00">
                  <c:v>-2.3151299999999999E-3</c:v>
                </c:pt>
                <c:pt idx="166148" formatCode="0.00E+00">
                  <c:v>-1.69221E-3</c:v>
                </c:pt>
                <c:pt idx="166149" formatCode="0.00E+00">
                  <c:v>-1.07179E-3</c:v>
                </c:pt>
                <c:pt idx="166150" formatCode="0.00E+00">
                  <c:v>-4.5478400000000002E-4</c:v>
                </c:pt>
                <c:pt idx="166151" formatCode="0.00E+00">
                  <c:v>1.5787E-4</c:v>
                </c:pt>
                <c:pt idx="166152" formatCode="0.00E+00">
                  <c:v>7.6526600000000001E-4</c:v>
                </c:pt>
                <c:pt idx="166153" formatCode="0.00E+00">
                  <c:v>1.36651E-3</c:v>
                </c:pt>
                <c:pt idx="166154" formatCode="0.00E+00">
                  <c:v>1.9607100000000001E-3</c:v>
                </c:pt>
                <c:pt idx="166155" formatCode="0.00E+00">
                  <c:v>2.5469999999999998E-3</c:v>
                </c:pt>
                <c:pt idx="166156" formatCode="0.00E+00">
                  <c:v>3.1245399999999999E-3</c:v>
                </c:pt>
                <c:pt idx="166157" formatCode="0.00E+00">
                  <c:v>3.6924800000000002E-3</c:v>
                </c:pt>
                <c:pt idx="166158" formatCode="0.00E+00">
                  <c:v>4.2500300000000001E-3</c:v>
                </c:pt>
                <c:pt idx="166159" formatCode="0.00E+00">
                  <c:v>4.7963700000000003E-3</c:v>
                </c:pt>
                <c:pt idx="166160" formatCode="0.00E+00">
                  <c:v>5.3307600000000004E-3</c:v>
                </c:pt>
                <c:pt idx="166161" formatCode="0.00E+00">
                  <c:v>5.8524400000000004E-3</c:v>
                </c:pt>
                <c:pt idx="166162" formatCode="0.00E+00">
                  <c:v>6.3606899999999996E-3</c:v>
                </c:pt>
                <c:pt idx="166163" formatCode="0.00E+00">
                  <c:v>6.8548200000000002E-3</c:v>
                </c:pt>
                <c:pt idx="166164" formatCode="0.00E+00">
                  <c:v>7.3341700000000001E-3</c:v>
                </c:pt>
                <c:pt idx="166165" formatCode="0.00E+00">
                  <c:v>7.7980799999999998E-3</c:v>
                </c:pt>
                <c:pt idx="166166" formatCode="0.00E+00">
                  <c:v>8.2459500000000002E-3</c:v>
                </c:pt>
                <c:pt idx="166167" formatCode="0.00E+00">
                  <c:v>8.6771999999999995E-3</c:v>
                </c:pt>
                <c:pt idx="166168" formatCode="0.00E+00">
                  <c:v>9.0912800000000002E-3</c:v>
                </c:pt>
                <c:pt idx="166169" formatCode="0.00E+00">
                  <c:v>9.4876700000000001E-3</c:v>
                </c:pt>
                <c:pt idx="166170" formatCode="0.00E+00">
                  <c:v>9.8658900000000004E-3</c:v>
                </c:pt>
                <c:pt idx="166171">
                  <c:v>1.02255E-2</c:v>
                </c:pt>
                <c:pt idx="166172">
                  <c:v>1.0566000000000001E-2</c:v>
                </c:pt>
                <c:pt idx="166173">
                  <c:v>1.08871E-2</c:v>
                </c:pt>
                <c:pt idx="166174">
                  <c:v>1.1188500000000001E-2</c:v>
                </c:pt>
                <c:pt idx="166175">
                  <c:v>1.1469699999999999E-2</c:v>
                </c:pt>
                <c:pt idx="166176">
                  <c:v>1.17305E-2</c:v>
                </c:pt>
                <c:pt idx="166177">
                  <c:v>1.19708E-2</c:v>
                </c:pt>
                <c:pt idx="166178">
                  <c:v>1.21902E-2</c:v>
                </c:pt>
                <c:pt idx="166179">
                  <c:v>1.23886E-2</c:v>
                </c:pt>
                <c:pt idx="166180">
                  <c:v>1.25658E-2</c:v>
                </c:pt>
                <c:pt idx="166181">
                  <c:v>1.27218E-2</c:v>
                </c:pt>
                <c:pt idx="166182">
                  <c:v>1.2856599999999999E-2</c:v>
                </c:pt>
                <c:pt idx="166183">
                  <c:v>1.2970000000000001E-2</c:v>
                </c:pt>
                <c:pt idx="166184">
                  <c:v>1.30621E-2</c:v>
                </c:pt>
                <c:pt idx="166185">
                  <c:v>1.3132899999999999E-2</c:v>
                </c:pt>
                <c:pt idx="166186">
                  <c:v>1.31825E-2</c:v>
                </c:pt>
                <c:pt idx="166187">
                  <c:v>1.32111E-2</c:v>
                </c:pt>
                <c:pt idx="166188">
                  <c:v>1.3218799999999999E-2</c:v>
                </c:pt>
                <c:pt idx="166189">
                  <c:v>1.32058E-2</c:v>
                </c:pt>
                <c:pt idx="166190">
                  <c:v>1.31722E-2</c:v>
                </c:pt>
                <c:pt idx="166191">
                  <c:v>1.31185E-2</c:v>
                </c:pt>
                <c:pt idx="166192">
                  <c:v>1.3044699999999999E-2</c:v>
                </c:pt>
                <c:pt idx="166193">
                  <c:v>1.29514E-2</c:v>
                </c:pt>
                <c:pt idx="166194">
                  <c:v>1.28387E-2</c:v>
                </c:pt>
                <c:pt idx="166195">
                  <c:v>1.27072E-2</c:v>
                </c:pt>
                <c:pt idx="166196">
                  <c:v>1.2557199999999999E-2</c:v>
                </c:pt>
                <c:pt idx="166197">
                  <c:v>1.23892E-2</c:v>
                </c:pt>
                <c:pt idx="166198">
                  <c:v>1.22037E-2</c:v>
                </c:pt>
                <c:pt idx="166199">
                  <c:v>1.2001E-2</c:v>
                </c:pt>
                <c:pt idx="166200">
                  <c:v>1.17819E-2</c:v>
                </c:pt>
                <c:pt idx="166201">
                  <c:v>1.1546799999999999E-2</c:v>
                </c:pt>
                <c:pt idx="166202">
                  <c:v>1.1296199999999999E-2</c:v>
                </c:pt>
                <c:pt idx="166203">
                  <c:v>1.10309E-2</c:v>
                </c:pt>
                <c:pt idx="166204">
                  <c:v>1.0751399999999999E-2</c:v>
                </c:pt>
                <c:pt idx="166205">
                  <c:v>1.04583E-2</c:v>
                </c:pt>
                <c:pt idx="166206">
                  <c:v>1.0152400000000001E-2</c:v>
                </c:pt>
                <c:pt idx="166207" formatCode="0.00E+00">
                  <c:v>9.8343100000000006E-3</c:v>
                </c:pt>
                <c:pt idx="166208" formatCode="0.00E+00">
                  <c:v>9.5046999999999996E-3</c:v>
                </c:pt>
                <c:pt idx="166209" formatCode="0.00E+00">
                  <c:v>9.1642900000000003E-3</c:v>
                </c:pt>
                <c:pt idx="166210" formatCode="0.00E+00">
                  <c:v>8.81382E-3</c:v>
                </c:pt>
                <c:pt idx="166211" formatCode="0.00E+00">
                  <c:v>8.4540299999999995E-3</c:v>
                </c:pt>
                <c:pt idx="166212" formatCode="0.00E+00">
                  <c:v>8.0856599999999997E-3</c:v>
                </c:pt>
                <c:pt idx="166213" formatCode="0.00E+00">
                  <c:v>7.7094700000000004E-3</c:v>
                </c:pt>
                <c:pt idx="166214" formatCode="0.00E+00">
                  <c:v>7.3262300000000004E-3</c:v>
                </c:pt>
                <c:pt idx="166215" formatCode="0.00E+00">
                  <c:v>6.9367300000000003E-3</c:v>
                </c:pt>
                <c:pt idx="166216" formatCode="0.00E+00">
                  <c:v>6.5417299999999999E-3</c:v>
                </c:pt>
                <c:pt idx="166217" formatCode="0.00E+00">
                  <c:v>6.1420199999999998E-3</c:v>
                </c:pt>
                <c:pt idx="166218" formatCode="0.00E+00">
                  <c:v>5.7384000000000003E-3</c:v>
                </c:pt>
                <c:pt idx="166219" formatCode="0.00E+00">
                  <c:v>5.3316400000000003E-3</c:v>
                </c:pt>
                <c:pt idx="166220" formatCode="0.00E+00">
                  <c:v>4.9225400000000004E-3</c:v>
                </c:pt>
                <c:pt idx="166221" formatCode="0.00E+00">
                  <c:v>4.5118900000000002E-3</c:v>
                </c:pt>
                <c:pt idx="166222" formatCode="0.00E+00">
                  <c:v>4.1004700000000002E-3</c:v>
                </c:pt>
                <c:pt idx="166223" formatCode="0.00E+00">
                  <c:v>3.6890600000000001E-3</c:v>
                </c:pt>
                <c:pt idx="166224" formatCode="0.00E+00">
                  <c:v>3.2784300000000001E-3</c:v>
                </c:pt>
                <c:pt idx="166225" formatCode="0.00E+00">
                  <c:v>2.8693500000000001E-3</c:v>
                </c:pt>
                <c:pt idx="166226" formatCode="0.00E+00">
                  <c:v>2.4625799999999998E-3</c:v>
                </c:pt>
                <c:pt idx="166227" formatCode="0.00E+00">
                  <c:v>2.05886E-3</c:v>
                </c:pt>
                <c:pt idx="166228" formatCode="0.00E+00">
                  <c:v>1.65894E-3</c:v>
                </c:pt>
                <c:pt idx="166229" formatCode="0.00E+00">
                  <c:v>1.2635299999999999E-3</c:v>
                </c:pt>
                <c:pt idx="166230" formatCode="0.00E+00">
                  <c:v>8.7334800000000003E-4</c:v>
                </c:pt>
                <c:pt idx="166231" formatCode="0.00E+00">
                  <c:v>4.89085E-4</c:v>
                </c:pt>
                <c:pt idx="166232" formatCode="0.00E+00">
                  <c:v>1.1142E-4</c:v>
                </c:pt>
                <c:pt idx="166233" formatCode="0.00E+00">
                  <c:v>-2.5898700000000002E-4</c:v>
                </c:pt>
                <c:pt idx="166234" formatCode="0.00E+00">
                  <c:v>-6.2149299999999998E-4</c:v>
                </c:pt>
                <c:pt idx="166235" formatCode="0.00E+00">
                  <c:v>-9.7547599999999997E-4</c:v>
                </c:pt>
                <c:pt idx="166236" formatCode="0.00E+00">
                  <c:v>-1.3203399999999999E-3</c:v>
                </c:pt>
                <c:pt idx="166237" formatCode="0.00E+00">
                  <c:v>-1.6554899999999999E-3</c:v>
                </c:pt>
                <c:pt idx="166238" formatCode="0.00E+00">
                  <c:v>-1.9803899999999998E-3</c:v>
                </c:pt>
                <c:pt idx="166239" formatCode="0.00E+00">
                  <c:v>-2.2945000000000001E-3</c:v>
                </c:pt>
                <c:pt idx="166240" formatCode="0.00E+00">
                  <c:v>-2.5973099999999998E-3</c:v>
                </c:pt>
                <c:pt idx="166241" formatCode="0.00E+00">
                  <c:v>-2.8883300000000002E-3</c:v>
                </c:pt>
                <c:pt idx="166242" formatCode="0.00E+00">
                  <c:v>-3.1671300000000002E-3</c:v>
                </c:pt>
                <c:pt idx="166243" formatCode="0.00E+00">
                  <c:v>-3.43326E-3</c:v>
                </c:pt>
                <c:pt idx="166244" formatCode="0.00E+00">
                  <c:v>-3.6863199999999999E-3</c:v>
                </c:pt>
                <c:pt idx="166245" formatCode="0.00E+00">
                  <c:v>-3.9259500000000001E-3</c:v>
                </c:pt>
                <c:pt idx="166246" formatCode="0.00E+00">
                  <c:v>-4.1517999999999998E-3</c:v>
                </c:pt>
                <c:pt idx="166247" formatCode="0.00E+00">
                  <c:v>-4.3635499999999999E-3</c:v>
                </c:pt>
                <c:pt idx="166248" formatCode="0.00E+00">
                  <c:v>-4.5609400000000003E-3</c:v>
                </c:pt>
                <c:pt idx="166249" formatCode="0.00E+00">
                  <c:v>-4.7436900000000001E-3</c:v>
                </c:pt>
                <c:pt idx="166250" formatCode="0.00E+00">
                  <c:v>-4.9115900000000004E-3</c:v>
                </c:pt>
                <c:pt idx="166251" formatCode="0.00E+00">
                  <c:v>-5.0644599999999998E-3</c:v>
                </c:pt>
                <c:pt idx="166252" formatCode="0.00E+00">
                  <c:v>-5.2021200000000002E-3</c:v>
                </c:pt>
                <c:pt idx="166253" formatCode="0.00E+00">
                  <c:v>-5.3244499999999997E-3</c:v>
                </c:pt>
                <c:pt idx="166254" formatCode="0.00E+00">
                  <c:v>-5.4313699999999996E-3</c:v>
                </c:pt>
                <c:pt idx="166255" formatCode="0.00E+00">
                  <c:v>-5.5227899999999996E-3</c:v>
                </c:pt>
                <c:pt idx="166256" formatCode="0.00E+00">
                  <c:v>-5.5986899999999999E-3</c:v>
                </c:pt>
                <c:pt idx="166257" formatCode="0.00E+00">
                  <c:v>-5.6590700000000004E-3</c:v>
                </c:pt>
                <c:pt idx="166258" formatCode="0.00E+00">
                  <c:v>-5.7039600000000001E-3</c:v>
                </c:pt>
                <c:pt idx="166259" formatCode="0.00E+00">
                  <c:v>-5.7334200000000004E-3</c:v>
                </c:pt>
                <c:pt idx="166260" formatCode="0.00E+00">
                  <c:v>-5.7475499999999997E-3</c:v>
                </c:pt>
                <c:pt idx="166261" formatCode="0.00E+00">
                  <c:v>-5.7464600000000001E-3</c:v>
                </c:pt>
                <c:pt idx="166262" formatCode="0.00E+00">
                  <c:v>-5.7303099999999997E-3</c:v>
                </c:pt>
                <c:pt idx="166263" formatCode="0.00E+00">
                  <c:v>-5.6992900000000001E-3</c:v>
                </c:pt>
                <c:pt idx="166264" formatCode="0.00E+00">
                  <c:v>-5.6535999999999999E-3</c:v>
                </c:pt>
                <c:pt idx="166265" formatCode="0.00E+00">
                  <c:v>-5.5935000000000004E-3</c:v>
                </c:pt>
                <c:pt idx="166266" formatCode="0.00E+00">
                  <c:v>-5.5192599999999998E-3</c:v>
                </c:pt>
                <c:pt idx="166267" formatCode="0.00E+00">
                  <c:v>-5.4311699999999999E-3</c:v>
                </c:pt>
                <c:pt idx="166268" formatCode="0.00E+00">
                  <c:v>-5.3295499999999997E-3</c:v>
                </c:pt>
                <c:pt idx="166269" formatCode="0.00E+00">
                  <c:v>-5.2147699999999996E-3</c:v>
                </c:pt>
                <c:pt idx="166270" formatCode="0.00E+00">
                  <c:v>-5.0872000000000001E-3</c:v>
                </c:pt>
                <c:pt idx="166271" formatCode="0.00E+00">
                  <c:v>-4.9472500000000003E-3</c:v>
                </c:pt>
                <c:pt idx="166272" formatCode="0.00E+00">
                  <c:v>-4.7953400000000004E-3</c:v>
                </c:pt>
                <c:pt idx="166273" formatCode="0.00E+00">
                  <c:v>-4.6319200000000003E-3</c:v>
                </c:pt>
                <c:pt idx="166274" formatCode="0.00E+00">
                  <c:v>-4.4574699999999998E-3</c:v>
                </c:pt>
                <c:pt idx="166275" formatCode="0.00E+00">
                  <c:v>-4.2724800000000004E-3</c:v>
                </c:pt>
                <c:pt idx="166276" formatCode="0.00E+00">
                  <c:v>-4.0774699999999997E-3</c:v>
                </c:pt>
                <c:pt idx="166277" formatCode="0.00E+00">
                  <c:v>-3.8729599999999999E-3</c:v>
                </c:pt>
                <c:pt idx="166278" formatCode="0.00E+00">
                  <c:v>-3.6595E-3</c:v>
                </c:pt>
                <c:pt idx="166279" formatCode="0.00E+00">
                  <c:v>-3.4376799999999998E-3</c:v>
                </c:pt>
                <c:pt idx="166280" formatCode="0.00E+00">
                  <c:v>-3.20806E-3</c:v>
                </c:pt>
                <c:pt idx="166281" formatCode="0.00E+00">
                  <c:v>-2.9712599999999999E-3</c:v>
                </c:pt>
                <c:pt idx="166282" formatCode="0.00E+00">
                  <c:v>-2.7278699999999999E-3</c:v>
                </c:pt>
                <c:pt idx="166283" formatCode="0.00E+00">
                  <c:v>-2.4785200000000001E-3</c:v>
                </c:pt>
                <c:pt idx="166284" formatCode="0.00E+00">
                  <c:v>-2.2238399999999999E-3</c:v>
                </c:pt>
                <c:pt idx="166285" formatCode="0.00E+00">
                  <c:v>-1.9644900000000002E-3</c:v>
                </c:pt>
                <c:pt idx="166286" formatCode="0.00E+00">
                  <c:v>-1.70111E-3</c:v>
                </c:pt>
                <c:pt idx="166287" formatCode="0.00E+00">
                  <c:v>-1.43435E-3</c:v>
                </c:pt>
                <c:pt idx="166288" formatCode="0.00E+00">
                  <c:v>-1.16489E-3</c:v>
                </c:pt>
                <c:pt idx="166289" formatCode="0.00E+00">
                  <c:v>-8.9338700000000004E-4</c:v>
                </c:pt>
                <c:pt idx="166290" formatCode="0.00E+00">
                  <c:v>-6.2051499999999998E-4</c:v>
                </c:pt>
                <c:pt idx="166291" formatCode="0.00E+00">
                  <c:v>-3.4694700000000001E-4</c:v>
                </c:pt>
                <c:pt idx="166292" formatCode="0.00E+00">
                  <c:v>-7.3355499999999999E-5</c:v>
                </c:pt>
                <c:pt idx="166293" formatCode="0.00E+00">
                  <c:v>1.9958899999999999E-4</c:v>
                </c:pt>
                <c:pt idx="166294" formatCode="0.00E+00">
                  <c:v>4.7121700000000001E-4</c:v>
                </c:pt>
                <c:pt idx="166295" formatCode="0.00E+00">
                  <c:v>7.4086300000000002E-4</c:v>
                </c:pt>
                <c:pt idx="166296" formatCode="0.00E+00">
                  <c:v>1.0078699999999999E-3</c:v>
                </c:pt>
                <c:pt idx="166297" formatCode="0.00E+00">
                  <c:v>1.27158E-3</c:v>
                </c:pt>
                <c:pt idx="166298" formatCode="0.00E+00">
                  <c:v>1.5313499999999999E-3</c:v>
                </c:pt>
                <c:pt idx="166299" formatCode="0.00E+00">
                  <c:v>1.7865400000000001E-3</c:v>
                </c:pt>
                <c:pt idx="166300" formatCode="0.00E+00">
                  <c:v>2.0365299999999999E-3</c:v>
                </c:pt>
                <c:pt idx="166301" formatCode="0.00E+00">
                  <c:v>2.28071E-3</c:v>
                </c:pt>
                <c:pt idx="166302" formatCode="0.00E+00">
                  <c:v>2.5184600000000001E-3</c:v>
                </c:pt>
                <c:pt idx="166303" formatCode="0.00E+00">
                  <c:v>2.7491999999999998E-3</c:v>
                </c:pt>
                <c:pt idx="166304" formatCode="0.00E+00">
                  <c:v>2.9723699999999998E-3</c:v>
                </c:pt>
                <c:pt idx="166305" formatCode="0.00E+00">
                  <c:v>3.18739E-3</c:v>
                </c:pt>
                <c:pt idx="166306" formatCode="0.00E+00">
                  <c:v>3.3937400000000001E-3</c:v>
                </c:pt>
                <c:pt idx="166307" formatCode="0.00E+00">
                  <c:v>3.5908899999999998E-3</c:v>
                </c:pt>
                <c:pt idx="166308" formatCode="0.00E+00">
                  <c:v>3.7783399999999998E-3</c:v>
                </c:pt>
                <c:pt idx="166309" formatCode="0.00E+00">
                  <c:v>3.95561E-3</c:v>
                </c:pt>
                <c:pt idx="166310" formatCode="0.00E+00">
                  <c:v>4.1222300000000002E-3</c:v>
                </c:pt>
                <c:pt idx="166311" formatCode="0.00E+00">
                  <c:v>4.2777900000000001E-3</c:v>
                </c:pt>
                <c:pt idx="166312" formatCode="0.00E+00">
                  <c:v>4.4218399999999998E-3</c:v>
                </c:pt>
                <c:pt idx="166313" formatCode="0.00E+00">
                  <c:v>4.5540199999999998E-3</c:v>
                </c:pt>
                <c:pt idx="166314" formatCode="0.00E+00">
                  <c:v>4.6739499999999996E-3</c:v>
                </c:pt>
                <c:pt idx="166315" formatCode="0.00E+00">
                  <c:v>4.7812899999999997E-3</c:v>
                </c:pt>
                <c:pt idx="166316" formatCode="0.00E+00">
                  <c:v>4.8757399999999999E-3</c:v>
                </c:pt>
                <c:pt idx="166317" formatCode="0.00E+00">
                  <c:v>4.9569899999999997E-3</c:v>
                </c:pt>
                <c:pt idx="166318" formatCode="0.00E+00">
                  <c:v>5.0248000000000003E-3</c:v>
                </c:pt>
                <c:pt idx="166319" formatCode="0.00E+00">
                  <c:v>5.0789299999999997E-3</c:v>
                </c:pt>
                <c:pt idx="166320" formatCode="0.00E+00">
                  <c:v>5.1191800000000001E-3</c:v>
                </c:pt>
                <c:pt idx="166321" formatCode="0.00E+00">
                  <c:v>5.1453699999999998E-3</c:v>
                </c:pt>
                <c:pt idx="166322" formatCode="0.00E+00">
                  <c:v>5.1573699999999997E-3</c:v>
                </c:pt>
                <c:pt idx="166323" formatCode="0.00E+00">
                  <c:v>5.1550399999999996E-3</c:v>
                </c:pt>
                <c:pt idx="166324" formatCode="0.00E+00">
                  <c:v>5.13832E-3</c:v>
                </c:pt>
                <c:pt idx="166325" formatCode="0.00E+00">
                  <c:v>5.1071500000000004E-3</c:v>
                </c:pt>
                <c:pt idx="166326" formatCode="0.00E+00">
                  <c:v>5.0614900000000001E-3</c:v>
                </c:pt>
                <c:pt idx="166327" formatCode="0.00E+00">
                  <c:v>5.0013499999999999E-3</c:v>
                </c:pt>
                <c:pt idx="166328" formatCode="0.00E+00">
                  <c:v>4.9267699999999996E-3</c:v>
                </c:pt>
                <c:pt idx="166329" formatCode="0.00E+00">
                  <c:v>4.8378199999999996E-3</c:v>
                </c:pt>
                <c:pt idx="166330" formatCode="0.00E+00">
                  <c:v>4.7345900000000003E-3</c:v>
                </c:pt>
                <c:pt idx="166331" formatCode="0.00E+00">
                  <c:v>4.6172000000000001E-3</c:v>
                </c:pt>
                <c:pt idx="166332" formatCode="0.00E+00">
                  <c:v>4.4858099999999998E-3</c:v>
                </c:pt>
                <c:pt idx="166333" formatCode="0.00E+00">
                  <c:v>4.34061E-3</c:v>
                </c:pt>
                <c:pt idx="166334" formatCode="0.00E+00">
                  <c:v>4.1818000000000003E-3</c:v>
                </c:pt>
                <c:pt idx="166335" formatCode="0.00E+00">
                  <c:v>4.0096400000000001E-3</c:v>
                </c:pt>
                <c:pt idx="166336" formatCode="0.00E+00">
                  <c:v>3.8243800000000001E-3</c:v>
                </c:pt>
                <c:pt idx="166337" formatCode="0.00E+00">
                  <c:v>3.62634E-3</c:v>
                </c:pt>
                <c:pt idx="166338" formatCode="0.00E+00">
                  <c:v>3.4158399999999998E-3</c:v>
                </c:pt>
                <c:pt idx="166339" formatCode="0.00E+00">
                  <c:v>3.19323E-3</c:v>
                </c:pt>
                <c:pt idx="166340" formatCode="0.00E+00">
                  <c:v>2.95889E-3</c:v>
                </c:pt>
                <c:pt idx="166341" formatCode="0.00E+00">
                  <c:v>2.7132200000000001E-3</c:v>
                </c:pt>
                <c:pt idx="166342" formatCode="0.00E+00">
                  <c:v>2.4566599999999998E-3</c:v>
                </c:pt>
                <c:pt idx="166343" formatCode="0.00E+00">
                  <c:v>2.18965E-3</c:v>
                </c:pt>
                <c:pt idx="166344" formatCode="0.00E+00">
                  <c:v>1.9126900000000001E-3</c:v>
                </c:pt>
                <c:pt idx="166345" formatCode="0.00E+00">
                  <c:v>1.6262500000000001E-3</c:v>
                </c:pt>
                <c:pt idx="166346" formatCode="0.00E+00">
                  <c:v>1.3308700000000001E-3</c:v>
                </c:pt>
                <c:pt idx="166347" formatCode="0.00E+00">
                  <c:v>1.0270800000000001E-3</c:v>
                </c:pt>
                <c:pt idx="166348" formatCode="0.00E+00">
                  <c:v>7.1544700000000002E-4</c:v>
                </c:pt>
                <c:pt idx="166349" formatCode="0.00E+00">
                  <c:v>3.9654600000000001E-4</c:v>
                </c:pt>
                <c:pt idx="166350" formatCode="0.00E+00">
                  <c:v>7.0973499999999994E-5</c:v>
                </c:pt>
                <c:pt idx="166351" formatCode="0.00E+00">
                  <c:v>-2.6066000000000001E-4</c:v>
                </c:pt>
                <c:pt idx="166352" formatCode="0.00E+00">
                  <c:v>-5.9772700000000005E-4</c:v>
                </c:pt>
                <c:pt idx="166353" formatCode="0.00E+00">
                  <c:v>-9.3958699999999997E-4</c:v>
                </c:pt>
                <c:pt idx="166354" formatCode="0.00E+00">
                  <c:v>-1.2855900000000001E-3</c:v>
                </c:pt>
                <c:pt idx="166355" formatCode="0.00E+00">
                  <c:v>-1.63506E-3</c:v>
                </c:pt>
                <c:pt idx="166356" formatCode="0.00E+00">
                  <c:v>-1.9873400000000002E-3</c:v>
                </c:pt>
                <c:pt idx="166357" formatCode="0.00E+00">
                  <c:v>-2.3417300000000002E-3</c:v>
                </c:pt>
                <c:pt idx="166358" formatCode="0.00E+00">
                  <c:v>-2.6975499999999999E-3</c:v>
                </c:pt>
                <c:pt idx="166359" formatCode="0.00E+00">
                  <c:v>-3.0541000000000001E-3</c:v>
                </c:pt>
                <c:pt idx="166360" formatCode="0.00E+00">
                  <c:v>-3.4106700000000002E-3</c:v>
                </c:pt>
                <c:pt idx="166361" formatCode="0.00E+00">
                  <c:v>-3.76656E-3</c:v>
                </c:pt>
                <c:pt idx="166362" formatCode="0.00E+00">
                  <c:v>-4.1210600000000002E-3</c:v>
                </c:pt>
                <c:pt idx="166363" formatCode="0.00E+00">
                  <c:v>-4.4734500000000003E-3</c:v>
                </c:pt>
                <c:pt idx="166364" formatCode="0.00E+00">
                  <c:v>-4.8230399999999998E-3</c:v>
                </c:pt>
                <c:pt idx="166365" formatCode="0.00E+00">
                  <c:v>-5.1691100000000002E-3</c:v>
                </c:pt>
                <c:pt idx="166366" formatCode="0.00E+00">
                  <c:v>-5.5109499999999997E-3</c:v>
                </c:pt>
                <c:pt idx="166367" formatCode="0.00E+00">
                  <c:v>-5.8478699999999998E-3</c:v>
                </c:pt>
                <c:pt idx="166368" formatCode="0.00E+00">
                  <c:v>-6.1791700000000003E-3</c:v>
                </c:pt>
                <c:pt idx="166369" formatCode="0.00E+00">
                  <c:v>-6.5041600000000001E-3</c:v>
                </c:pt>
                <c:pt idx="166370" formatCode="0.00E+00">
                  <c:v>-6.8221599999999999E-3</c:v>
                </c:pt>
                <c:pt idx="166371" formatCode="0.00E+00">
                  <c:v>-7.1325E-3</c:v>
                </c:pt>
                <c:pt idx="166372" formatCode="0.00E+00">
                  <c:v>-7.43452E-3</c:v>
                </c:pt>
                <c:pt idx="166373" formatCode="0.00E+00">
                  <c:v>-7.7275800000000004E-3</c:v>
                </c:pt>
                <c:pt idx="166374" formatCode="0.00E+00">
                  <c:v>-8.0110300000000006E-3</c:v>
                </c:pt>
                <c:pt idx="166375" formatCode="0.00E+00">
                  <c:v>-8.2842699999999998E-3</c:v>
                </c:pt>
                <c:pt idx="166376" formatCode="0.00E+00">
                  <c:v>-8.5466699999999993E-3</c:v>
                </c:pt>
                <c:pt idx="166377" formatCode="0.00E+00">
                  <c:v>-8.7976700000000005E-3</c:v>
                </c:pt>
                <c:pt idx="166378" formatCode="0.00E+00">
                  <c:v>-9.03669E-3</c:v>
                </c:pt>
                <c:pt idx="166379" formatCode="0.00E+00">
                  <c:v>-9.2631699999999994E-3</c:v>
                </c:pt>
                <c:pt idx="166380" formatCode="0.00E+00">
                  <c:v>-9.47659E-3</c:v>
                </c:pt>
                <c:pt idx="166381" formatCode="0.00E+00">
                  <c:v>-9.6764499999999996E-3</c:v>
                </c:pt>
                <c:pt idx="166382" formatCode="0.00E+00">
                  <c:v>-9.8622499999999995E-3</c:v>
                </c:pt>
                <c:pt idx="166383">
                  <c:v>-1.0033500000000001E-2</c:v>
                </c:pt>
                <c:pt idx="166384">
                  <c:v>-1.01899E-2</c:v>
                </c:pt>
                <c:pt idx="166385">
                  <c:v>-1.0330799999999999E-2</c:v>
                </c:pt>
                <c:pt idx="166386">
                  <c:v>-1.0456E-2</c:v>
                </c:pt>
                <c:pt idx="166387">
                  <c:v>-1.0565099999999999E-2</c:v>
                </c:pt>
                <c:pt idx="166388">
                  <c:v>-1.0657700000000001E-2</c:v>
                </c:pt>
                <c:pt idx="166389">
                  <c:v>-1.0733599999999999E-2</c:v>
                </c:pt>
                <c:pt idx="166390">
                  <c:v>-1.0792400000000001E-2</c:v>
                </c:pt>
                <c:pt idx="166391">
                  <c:v>-1.0834E-2</c:v>
                </c:pt>
                <c:pt idx="166392">
                  <c:v>-1.0858100000000001E-2</c:v>
                </c:pt>
                <c:pt idx="166393">
                  <c:v>-1.0864499999999999E-2</c:v>
                </c:pt>
                <c:pt idx="166394">
                  <c:v>-1.0853E-2</c:v>
                </c:pt>
                <c:pt idx="166395">
                  <c:v>-1.0823599999999999E-2</c:v>
                </c:pt>
                <c:pt idx="166396">
                  <c:v>-1.07761E-2</c:v>
                </c:pt>
                <c:pt idx="166397">
                  <c:v>-1.07105E-2</c:v>
                </c:pt>
                <c:pt idx="166398">
                  <c:v>-1.0626699999999999E-2</c:v>
                </c:pt>
                <c:pt idx="166399">
                  <c:v>-1.0524800000000001E-2</c:v>
                </c:pt>
                <c:pt idx="166400">
                  <c:v>-1.0404800000000001E-2</c:v>
                </c:pt>
                <c:pt idx="166401">
                  <c:v>-1.02667E-2</c:v>
                </c:pt>
                <c:pt idx="166402">
                  <c:v>-1.01107E-2</c:v>
                </c:pt>
                <c:pt idx="166403" formatCode="0.00E+00">
                  <c:v>-9.9369100000000002E-3</c:v>
                </c:pt>
                <c:pt idx="166404" formatCode="0.00E+00">
                  <c:v>-9.7454399999999993E-3</c:v>
                </c:pt>
                <c:pt idx="166405" formatCode="0.00E+00">
                  <c:v>-9.5365099999999998E-3</c:v>
                </c:pt>
                <c:pt idx="166406" formatCode="0.00E+00">
                  <c:v>-9.3103600000000002E-3</c:v>
                </c:pt>
                <c:pt idx="166407" formatCode="0.00E+00">
                  <c:v>-9.0672400000000007E-3</c:v>
                </c:pt>
                <c:pt idx="166408" formatCode="0.00E+00">
                  <c:v>-8.8074299999999998E-3</c:v>
                </c:pt>
                <c:pt idx="166409" formatCode="0.00E+00">
                  <c:v>-8.5312700000000005E-3</c:v>
                </c:pt>
                <c:pt idx="166410" formatCode="0.00E+00">
                  <c:v>-8.2390999999999992E-3</c:v>
                </c:pt>
                <c:pt idx="166411" formatCode="0.00E+00">
                  <c:v>-7.9313000000000005E-3</c:v>
                </c:pt>
                <c:pt idx="166412" formatCode="0.00E+00">
                  <c:v>-7.6082800000000003E-3</c:v>
                </c:pt>
                <c:pt idx="166413" formatCode="0.00E+00">
                  <c:v>-7.2704700000000002E-3</c:v>
                </c:pt>
                <c:pt idx="166414" formatCode="0.00E+00">
                  <c:v>-6.9183400000000003E-3</c:v>
                </c:pt>
                <c:pt idx="166415" formatCode="0.00E+00">
                  <c:v>-6.55238E-3</c:v>
                </c:pt>
                <c:pt idx="166416" formatCode="0.00E+00">
                  <c:v>-6.1731099999999999E-3</c:v>
                </c:pt>
                <c:pt idx="166417" formatCode="0.00E+00">
                  <c:v>-5.7810700000000001E-3</c:v>
                </c:pt>
                <c:pt idx="166418" formatCode="0.00E+00">
                  <c:v>-5.37683E-3</c:v>
                </c:pt>
                <c:pt idx="166419" formatCode="0.00E+00">
                  <c:v>-4.9609700000000003E-3</c:v>
                </c:pt>
                <c:pt idx="166420" formatCode="0.00E+00">
                  <c:v>-4.53412E-3</c:v>
                </c:pt>
                <c:pt idx="166421" formatCode="0.00E+00">
                  <c:v>-4.0968999999999997E-3</c:v>
                </c:pt>
                <c:pt idx="166422" formatCode="0.00E+00">
                  <c:v>-3.6499599999999998E-3</c:v>
                </c:pt>
                <c:pt idx="166423" formatCode="0.00E+00">
                  <c:v>-3.1939899999999999E-3</c:v>
                </c:pt>
                <c:pt idx="166424" formatCode="0.00E+00">
                  <c:v>-2.72968E-3</c:v>
                </c:pt>
                <c:pt idx="166425" formatCode="0.00E+00">
                  <c:v>-2.2577299999999999E-3</c:v>
                </c:pt>
                <c:pt idx="166426" formatCode="0.00E+00">
                  <c:v>-1.7788700000000001E-3</c:v>
                </c:pt>
                <c:pt idx="166427" formatCode="0.00E+00">
                  <c:v>-1.2938400000000001E-3</c:v>
                </c:pt>
                <c:pt idx="166428" formatCode="0.00E+00">
                  <c:v>-8.0338600000000001E-4</c:v>
                </c:pt>
                <c:pt idx="166429" formatCode="0.00E+00">
                  <c:v>-3.0828399999999998E-4</c:v>
                </c:pt>
                <c:pt idx="166430" formatCode="0.00E+00">
                  <c:v>1.90695E-4</c:v>
                </c:pt>
                <c:pt idx="166431" formatCode="0.00E+00">
                  <c:v>6.9276500000000003E-4</c:v>
                </c:pt>
                <c:pt idx="166432" formatCode="0.00E+00">
                  <c:v>1.19713E-3</c:v>
                </c:pt>
                <c:pt idx="166433" formatCode="0.00E+00">
                  <c:v>1.7030000000000001E-3</c:v>
                </c:pt>
                <c:pt idx="166434" formatCode="0.00E+00">
                  <c:v>2.2095499999999998E-3</c:v>
                </c:pt>
                <c:pt idx="166435" formatCode="0.00E+00">
                  <c:v>2.7159900000000002E-3</c:v>
                </c:pt>
                <c:pt idx="166436" formatCode="0.00E+00">
                  <c:v>3.22149E-3</c:v>
                </c:pt>
                <c:pt idx="166437" formatCode="0.00E+00">
                  <c:v>3.7252499999999998E-3</c:v>
                </c:pt>
                <c:pt idx="166438" formatCode="0.00E+00">
                  <c:v>4.2264499999999997E-3</c:v>
                </c:pt>
                <c:pt idx="166439" formatCode="0.00E+00">
                  <c:v>4.72427E-3</c:v>
                </c:pt>
                <c:pt idx="166440" formatCode="0.00E+00">
                  <c:v>5.21792E-3</c:v>
                </c:pt>
                <c:pt idx="166441" formatCode="0.00E+00">
                  <c:v>5.7065700000000002E-3</c:v>
                </c:pt>
                <c:pt idx="166442" formatCode="0.00E+00">
                  <c:v>6.18944E-3</c:v>
                </c:pt>
                <c:pt idx="166443" formatCode="0.00E+00">
                  <c:v>6.6657299999999999E-3</c:v>
                </c:pt>
                <c:pt idx="166444" formatCode="0.00E+00">
                  <c:v>7.1346500000000002E-3</c:v>
                </c:pt>
                <c:pt idx="166445" formatCode="0.00E+00">
                  <c:v>7.5954300000000002E-3</c:v>
                </c:pt>
                <c:pt idx="166446" formatCode="0.00E+00">
                  <c:v>8.0473100000000002E-3</c:v>
                </c:pt>
                <c:pt idx="166447" formatCode="0.00E+00">
                  <c:v>8.4895400000000003E-3</c:v>
                </c:pt>
                <c:pt idx="166448" formatCode="0.00E+00">
                  <c:v>8.9213799999999996E-3</c:v>
                </c:pt>
                <c:pt idx="166449" formatCode="0.00E+00">
                  <c:v>9.3421000000000008E-3</c:v>
                </c:pt>
                <c:pt idx="166450" formatCode="0.00E+00">
                  <c:v>9.7509999999999993E-3</c:v>
                </c:pt>
                <c:pt idx="166451">
                  <c:v>1.0147400000000001E-2</c:v>
                </c:pt>
                <c:pt idx="166452">
                  <c:v>1.0530599999999999E-2</c:v>
                </c:pt>
                <c:pt idx="166453">
                  <c:v>1.09E-2</c:v>
                </c:pt>
                <c:pt idx="166454">
                  <c:v>1.12549E-2</c:v>
                </c:pt>
                <c:pt idx="166455">
                  <c:v>1.1594800000000001E-2</c:v>
                </c:pt>
                <c:pt idx="166456">
                  <c:v>1.19191E-2</c:v>
                </c:pt>
                <c:pt idx="166457">
                  <c:v>1.2227099999999999E-2</c:v>
                </c:pt>
                <c:pt idx="166458">
                  <c:v>1.2518400000000001E-2</c:v>
                </c:pt>
                <c:pt idx="166459">
                  <c:v>1.2792400000000001E-2</c:v>
                </c:pt>
                <c:pt idx="166460">
                  <c:v>1.30487E-2</c:v>
                </c:pt>
                <c:pt idx="166461">
                  <c:v>1.32868E-2</c:v>
                </c:pt>
                <c:pt idx="166462">
                  <c:v>1.3506300000000001E-2</c:v>
                </c:pt>
                <c:pt idx="166463">
                  <c:v>1.37068E-2</c:v>
                </c:pt>
                <c:pt idx="166464">
                  <c:v>1.3887999999999999E-2</c:v>
                </c:pt>
                <c:pt idx="166465">
                  <c:v>1.40494E-2</c:v>
                </c:pt>
                <c:pt idx="166466">
                  <c:v>1.4190899999999999E-2</c:v>
                </c:pt>
                <c:pt idx="166467">
                  <c:v>1.4312E-2</c:v>
                </c:pt>
                <c:pt idx="166468">
                  <c:v>1.4412700000000001E-2</c:v>
                </c:pt>
                <c:pt idx="166469">
                  <c:v>1.44926E-2</c:v>
                </c:pt>
                <c:pt idx="166470">
                  <c:v>1.4551700000000001E-2</c:v>
                </c:pt>
                <c:pt idx="166471">
                  <c:v>1.4589700000000001E-2</c:v>
                </c:pt>
                <c:pt idx="166472">
                  <c:v>1.4606600000000001E-2</c:v>
                </c:pt>
                <c:pt idx="166473">
                  <c:v>1.46023E-2</c:v>
                </c:pt>
                <c:pt idx="166474">
                  <c:v>1.45767E-2</c:v>
                </c:pt>
                <c:pt idx="166475">
                  <c:v>1.45299E-2</c:v>
                </c:pt>
                <c:pt idx="166476">
                  <c:v>1.44619E-2</c:v>
                </c:pt>
                <c:pt idx="166477">
                  <c:v>1.43727E-2</c:v>
                </c:pt>
                <c:pt idx="166478">
                  <c:v>1.4262499999999999E-2</c:v>
                </c:pt>
                <c:pt idx="166479">
                  <c:v>1.4131400000000001E-2</c:v>
                </c:pt>
                <c:pt idx="166480">
                  <c:v>1.39796E-2</c:v>
                </c:pt>
                <c:pt idx="166481">
                  <c:v>1.38072E-2</c:v>
                </c:pt>
                <c:pt idx="166482">
                  <c:v>1.3614599999999999E-2</c:v>
                </c:pt>
                <c:pt idx="166483">
                  <c:v>1.34019E-2</c:v>
                </c:pt>
                <c:pt idx="166484">
                  <c:v>1.3169500000000001E-2</c:v>
                </c:pt>
                <c:pt idx="166485">
                  <c:v>1.29176E-2</c:v>
                </c:pt>
                <c:pt idx="166486">
                  <c:v>1.26468E-2</c:v>
                </c:pt>
                <c:pt idx="166487">
                  <c:v>1.23573E-2</c:v>
                </c:pt>
                <c:pt idx="166488">
                  <c:v>1.2049600000000001E-2</c:v>
                </c:pt>
                <c:pt idx="166489">
                  <c:v>1.1724200000000001E-2</c:v>
                </c:pt>
                <c:pt idx="166490">
                  <c:v>1.1381499999999999E-2</c:v>
                </c:pt>
                <c:pt idx="166491">
                  <c:v>1.10221E-2</c:v>
                </c:pt>
                <c:pt idx="166492">
                  <c:v>1.06464E-2</c:v>
                </c:pt>
                <c:pt idx="166493">
                  <c:v>1.02551E-2</c:v>
                </c:pt>
                <c:pt idx="166494" formatCode="0.00E+00">
                  <c:v>9.8487899999999996E-3</c:v>
                </c:pt>
                <c:pt idx="166495" formatCode="0.00E+00">
                  <c:v>9.4280100000000006E-3</c:v>
                </c:pt>
                <c:pt idx="166496" formatCode="0.00E+00">
                  <c:v>8.9934300000000002E-3</c:v>
                </c:pt>
                <c:pt idx="166497" formatCode="0.00E+00">
                  <c:v>8.5457199999999997E-3</c:v>
                </c:pt>
                <c:pt idx="166498" formatCode="0.00E+00">
                  <c:v>8.0855700000000003E-3</c:v>
                </c:pt>
                <c:pt idx="166499" formatCode="0.00E+00">
                  <c:v>7.6136700000000003E-3</c:v>
                </c:pt>
                <c:pt idx="166500" formatCode="0.00E+00">
                  <c:v>7.13074E-3</c:v>
                </c:pt>
                <c:pt idx="166501" formatCode="0.00E+00">
                  <c:v>6.6375399999999999E-3</c:v>
                </c:pt>
                <c:pt idx="166502" formatCode="0.00E+00">
                  <c:v>6.1348100000000001E-3</c:v>
                </c:pt>
                <c:pt idx="166503" formatCode="0.00E+00">
                  <c:v>5.6233200000000002E-3</c:v>
                </c:pt>
                <c:pt idx="166504" formatCode="0.00E+00">
                  <c:v>5.1038699999999999E-3</c:v>
                </c:pt>
                <c:pt idx="166505" formatCode="0.00E+00">
                  <c:v>4.5772499999999997E-3</c:v>
                </c:pt>
                <c:pt idx="166506" formatCode="0.00E+00">
                  <c:v>4.04427E-3</c:v>
                </c:pt>
                <c:pt idx="166507" formatCode="0.00E+00">
                  <c:v>3.5057500000000002E-3</c:v>
                </c:pt>
                <c:pt idx="166508" formatCode="0.00E+00">
                  <c:v>2.9625200000000002E-3</c:v>
                </c:pt>
                <c:pt idx="166509" formatCode="0.00E+00">
                  <c:v>2.4154200000000002E-3</c:v>
                </c:pt>
                <c:pt idx="166510" formatCode="0.00E+00">
                  <c:v>1.8652899999999999E-3</c:v>
                </c:pt>
                <c:pt idx="166511" formatCode="0.00E+00">
                  <c:v>1.3129699999999999E-3</c:v>
                </c:pt>
                <c:pt idx="166512" formatCode="0.00E+00">
                  <c:v>7.5930799999999999E-4</c:v>
                </c:pt>
                <c:pt idx="166513" formatCode="0.00E+00">
                  <c:v>2.0516499999999999E-4</c:v>
                </c:pt>
                <c:pt idx="166514" formatCode="0.00E+00">
                  <c:v>-3.48613E-4</c:v>
                </c:pt>
                <c:pt idx="166515" formatCode="0.00E+00">
                  <c:v>-9.0117599999999995E-4</c:v>
                </c:pt>
                <c:pt idx="166516" formatCode="0.00E+00">
                  <c:v>-1.4516799999999999E-3</c:v>
                </c:pt>
                <c:pt idx="166517" formatCode="0.00E+00">
                  <c:v>-1.99927E-3</c:v>
                </c:pt>
                <c:pt idx="166518" formatCode="0.00E+00">
                  <c:v>-2.5431199999999998E-3</c:v>
                </c:pt>
                <c:pt idx="166519" formatCode="0.00E+00">
                  <c:v>-3.08239E-3</c:v>
                </c:pt>
                <c:pt idx="166520" formatCode="0.00E+00">
                  <c:v>-3.61626E-3</c:v>
                </c:pt>
                <c:pt idx="166521" formatCode="0.00E+00">
                  <c:v>-4.1439199999999997E-3</c:v>
                </c:pt>
                <c:pt idx="166522" formatCode="0.00E+00">
                  <c:v>-4.6645699999999998E-3</c:v>
                </c:pt>
                <c:pt idx="166523" formatCode="0.00E+00">
                  <c:v>-5.1774000000000004E-3</c:v>
                </c:pt>
                <c:pt idx="166524" formatCode="0.00E+00">
                  <c:v>-5.6816599999999998E-3</c:v>
                </c:pt>
                <c:pt idx="166525" formatCode="0.00E+00">
                  <c:v>-6.1765600000000002E-3</c:v>
                </c:pt>
                <c:pt idx="166526" formatCode="0.00E+00">
                  <c:v>-6.6613799999999997E-3</c:v>
                </c:pt>
                <c:pt idx="166527" formatCode="0.00E+00">
                  <c:v>-7.1353700000000003E-3</c:v>
                </c:pt>
                <c:pt idx="166528" formatCode="0.00E+00">
                  <c:v>-7.5978199999999999E-3</c:v>
                </c:pt>
                <c:pt idx="166529" formatCode="0.00E+00">
                  <c:v>-8.0480499999999993E-3</c:v>
                </c:pt>
                <c:pt idx="166530" formatCode="0.00E+00">
                  <c:v>-8.4853800000000007E-3</c:v>
                </c:pt>
                <c:pt idx="166531" formatCode="0.00E+00">
                  <c:v>-8.9091699999999992E-3</c:v>
                </c:pt>
                <c:pt idx="166532" formatCode="0.00E+00">
                  <c:v>-9.3187800000000005E-3</c:v>
                </c:pt>
                <c:pt idx="166533" formatCode="0.00E+00">
                  <c:v>-9.7136099999999993E-3</c:v>
                </c:pt>
                <c:pt idx="166534">
                  <c:v>-1.0093100000000001E-2</c:v>
                </c:pt>
                <c:pt idx="166535">
                  <c:v>-1.0456699999999999E-2</c:v>
                </c:pt>
                <c:pt idx="166536">
                  <c:v>-1.0803800000000001E-2</c:v>
                </c:pt>
                <c:pt idx="166537">
                  <c:v>-1.1134E-2</c:v>
                </c:pt>
                <c:pt idx="166538">
                  <c:v>-1.14468E-2</c:v>
                </c:pt>
                <c:pt idx="166539">
                  <c:v>-1.17418E-2</c:v>
                </c:pt>
                <c:pt idx="166540">
                  <c:v>-1.20185E-2</c:v>
                </c:pt>
                <c:pt idx="166541">
                  <c:v>-1.22766E-2</c:v>
                </c:pt>
                <c:pt idx="166542">
                  <c:v>-1.2515699999999999E-2</c:v>
                </c:pt>
                <c:pt idx="166543">
                  <c:v>-1.27355E-2</c:v>
                </c:pt>
                <c:pt idx="166544">
                  <c:v>-1.29357E-2</c:v>
                </c:pt>
                <c:pt idx="166545">
                  <c:v>-1.31161E-2</c:v>
                </c:pt>
                <c:pt idx="166546">
                  <c:v>-1.32763E-2</c:v>
                </c:pt>
                <c:pt idx="166547">
                  <c:v>-1.3416300000000001E-2</c:v>
                </c:pt>
                <c:pt idx="166548">
                  <c:v>-1.35359E-2</c:v>
                </c:pt>
                <c:pt idx="166549">
                  <c:v>-1.3635E-2</c:v>
                </c:pt>
                <c:pt idx="166550">
                  <c:v>-1.3713400000000001E-2</c:v>
                </c:pt>
                <c:pt idx="166551">
                  <c:v>-1.3771200000000001E-2</c:v>
                </c:pt>
                <c:pt idx="166552">
                  <c:v>-1.38082E-2</c:v>
                </c:pt>
                <c:pt idx="166553">
                  <c:v>-1.3824599999999999E-2</c:v>
                </c:pt>
                <c:pt idx="166554">
                  <c:v>-1.3820199999999999E-2</c:v>
                </c:pt>
                <c:pt idx="166555">
                  <c:v>-1.37953E-2</c:v>
                </c:pt>
                <c:pt idx="166556">
                  <c:v>-1.375E-2</c:v>
                </c:pt>
                <c:pt idx="166557">
                  <c:v>-1.36843E-2</c:v>
                </c:pt>
                <c:pt idx="166558">
                  <c:v>-1.3598499999999999E-2</c:v>
                </c:pt>
                <c:pt idx="166559">
                  <c:v>-1.34927E-2</c:v>
                </c:pt>
                <c:pt idx="166560">
                  <c:v>-1.33673E-2</c:v>
                </c:pt>
                <c:pt idx="166561">
                  <c:v>-1.32224E-2</c:v>
                </c:pt>
                <c:pt idx="166562">
                  <c:v>-1.30584E-2</c:v>
                </c:pt>
                <c:pt idx="166563">
                  <c:v>-1.2875599999999999E-2</c:v>
                </c:pt>
                <c:pt idx="166564">
                  <c:v>-1.2674400000000001E-2</c:v>
                </c:pt>
                <c:pt idx="166565">
                  <c:v>-1.24551E-2</c:v>
                </c:pt>
                <c:pt idx="166566">
                  <c:v>-1.22182E-2</c:v>
                </c:pt>
                <c:pt idx="166567">
                  <c:v>-1.1964199999999999E-2</c:v>
                </c:pt>
                <c:pt idx="166568">
                  <c:v>-1.16934E-2</c:v>
                </c:pt>
                <c:pt idx="166569">
                  <c:v>-1.14065E-2</c:v>
                </c:pt>
                <c:pt idx="166570">
                  <c:v>-1.11039E-2</c:v>
                </c:pt>
                <c:pt idx="166571">
                  <c:v>-1.0786199999999999E-2</c:v>
                </c:pt>
                <c:pt idx="166572">
                  <c:v>-1.04539E-2</c:v>
                </c:pt>
                <c:pt idx="166573">
                  <c:v>-1.01076E-2</c:v>
                </c:pt>
                <c:pt idx="166574" formatCode="0.00E+00">
                  <c:v>-9.7479799999999998E-3</c:v>
                </c:pt>
                <c:pt idx="166575" formatCode="0.00E+00">
                  <c:v>-9.3756499999999993E-3</c:v>
                </c:pt>
                <c:pt idx="166576" formatCode="0.00E+00">
                  <c:v>-8.9912499999999992E-3</c:v>
                </c:pt>
                <c:pt idx="166577" formatCode="0.00E+00">
                  <c:v>-8.5954499999999993E-3</c:v>
                </c:pt>
                <c:pt idx="166578" formatCode="0.00E+00">
                  <c:v>-8.1889300000000005E-3</c:v>
                </c:pt>
                <c:pt idx="166579" formatCode="0.00E+00">
                  <c:v>-7.7724100000000004E-3</c:v>
                </c:pt>
                <c:pt idx="166580" formatCode="0.00E+00">
                  <c:v>-7.3465800000000001E-3</c:v>
                </c:pt>
                <c:pt idx="166581" formatCode="0.00E+00">
                  <c:v>-6.9121800000000004E-3</c:v>
                </c:pt>
                <c:pt idx="166582" formatCode="0.00E+00">
                  <c:v>-6.4699500000000004E-3</c:v>
                </c:pt>
                <c:pt idx="166583" formatCode="0.00E+00">
                  <c:v>-6.02062E-3</c:v>
                </c:pt>
                <c:pt idx="166584" formatCode="0.00E+00">
                  <c:v>-5.5649699999999998E-3</c:v>
                </c:pt>
                <c:pt idx="166585" formatCode="0.00E+00">
                  <c:v>-5.1037499999999998E-3</c:v>
                </c:pt>
                <c:pt idx="166586" formatCode="0.00E+00">
                  <c:v>-4.6377299999999996E-3</c:v>
                </c:pt>
                <c:pt idx="166587" formatCode="0.00E+00">
                  <c:v>-4.1676899999999999E-3</c:v>
                </c:pt>
                <c:pt idx="166588" formatCode="0.00E+00">
                  <c:v>-3.69441E-3</c:v>
                </c:pt>
                <c:pt idx="166589" formatCode="0.00E+00">
                  <c:v>-3.2186699999999999E-3</c:v>
                </c:pt>
                <c:pt idx="166590" formatCode="0.00E+00">
                  <c:v>-2.7412399999999998E-3</c:v>
                </c:pt>
                <c:pt idx="166591" formatCode="0.00E+00">
                  <c:v>-2.2629199999999999E-3</c:v>
                </c:pt>
                <c:pt idx="166592" formatCode="0.00E+00">
                  <c:v>-1.78447E-3</c:v>
                </c:pt>
                <c:pt idx="166593" formatCode="0.00E+00">
                  <c:v>-1.3066900000000001E-3</c:v>
                </c:pt>
                <c:pt idx="166594" formatCode="0.00E+00">
                  <c:v>-8.30323E-4</c:v>
                </c:pt>
                <c:pt idx="166595" formatCode="0.00E+00">
                  <c:v>-3.5615400000000002E-4</c:v>
                </c:pt>
                <c:pt idx="166596" formatCode="0.00E+00">
                  <c:v>1.1506399999999999E-4</c:v>
                </c:pt>
                <c:pt idx="166597" formatCode="0.00E+00">
                  <c:v>5.8257899999999995E-4</c:v>
                </c:pt>
                <c:pt idx="166598" formatCode="0.00E+00">
                  <c:v>1.04565E-3</c:v>
                </c:pt>
                <c:pt idx="166599" formatCode="0.00E+00">
                  <c:v>1.50355E-3</c:v>
                </c:pt>
                <c:pt idx="166600" formatCode="0.00E+00">
                  <c:v>1.9555599999999999E-3</c:v>
                </c:pt>
                <c:pt idx="166601" formatCode="0.00E+00">
                  <c:v>2.4009700000000001E-3</c:v>
                </c:pt>
                <c:pt idx="166602" formatCode="0.00E+00">
                  <c:v>2.8390899999999998E-3</c:v>
                </c:pt>
                <c:pt idx="166603" formatCode="0.00E+00">
                  <c:v>3.26925E-3</c:v>
                </c:pt>
                <c:pt idx="166604" formatCode="0.00E+00">
                  <c:v>3.6907900000000002E-3</c:v>
                </c:pt>
                <c:pt idx="166605" formatCode="0.00E+00">
                  <c:v>4.1030600000000004E-3</c:v>
                </c:pt>
                <c:pt idx="166606" formatCode="0.00E+00">
                  <c:v>4.5054600000000002E-3</c:v>
                </c:pt>
                <c:pt idx="166607" formatCode="0.00E+00">
                  <c:v>4.8973599999999999E-3</c:v>
                </c:pt>
                <c:pt idx="166608" formatCode="0.00E+00">
                  <c:v>5.2782000000000003E-3</c:v>
                </c:pt>
                <c:pt idx="166609" formatCode="0.00E+00">
                  <c:v>5.6474000000000003E-3</c:v>
                </c:pt>
                <c:pt idx="166610" formatCode="0.00E+00">
                  <c:v>6.0044399999999998E-3</c:v>
                </c:pt>
                <c:pt idx="166611" formatCode="0.00E+00">
                  <c:v>6.34879E-3</c:v>
                </c:pt>
                <c:pt idx="166612" formatCode="0.00E+00">
                  <c:v>6.6799700000000004E-3</c:v>
                </c:pt>
                <c:pt idx="166613" formatCode="0.00E+00">
                  <c:v>6.9975100000000002E-3</c:v>
                </c:pt>
                <c:pt idx="166614" formatCode="0.00E+00">
                  <c:v>7.3009700000000004E-3</c:v>
                </c:pt>
                <c:pt idx="166615" formatCode="0.00E+00">
                  <c:v>7.5899299999999999E-3</c:v>
                </c:pt>
                <c:pt idx="166616" formatCode="0.00E+00">
                  <c:v>7.8640199999999993E-3</c:v>
                </c:pt>
                <c:pt idx="166617" formatCode="0.00E+00">
                  <c:v>8.1228600000000008E-3</c:v>
                </c:pt>
                <c:pt idx="166618" formatCode="0.00E+00">
                  <c:v>8.3661299999999994E-3</c:v>
                </c:pt>
                <c:pt idx="166619" formatCode="0.00E+00">
                  <c:v>8.5935200000000003E-3</c:v>
                </c:pt>
                <c:pt idx="166620" formatCode="0.00E+00">
                  <c:v>8.80476E-3</c:v>
                </c:pt>
                <c:pt idx="166621" formatCode="0.00E+00">
                  <c:v>8.9996E-3</c:v>
                </c:pt>
                <c:pt idx="166622" formatCode="0.00E+00">
                  <c:v>9.1778299999999997E-3</c:v>
                </c:pt>
                <c:pt idx="166623" formatCode="0.00E+00">
                  <c:v>9.3392600000000003E-3</c:v>
                </c:pt>
                <c:pt idx="166624" formatCode="0.00E+00">
                  <c:v>9.4837199999999993E-3</c:v>
                </c:pt>
                <c:pt idx="166625" formatCode="0.00E+00">
                  <c:v>9.6111100000000008E-3</c:v>
                </c:pt>
                <c:pt idx="166626" formatCode="0.00E+00">
                  <c:v>9.7213100000000004E-3</c:v>
                </c:pt>
                <c:pt idx="166627" formatCode="0.00E+00">
                  <c:v>9.8142699999999999E-3</c:v>
                </c:pt>
                <c:pt idx="166628" formatCode="0.00E+00">
                  <c:v>9.8899399999999998E-3</c:v>
                </c:pt>
                <c:pt idx="166629" formatCode="0.00E+00">
                  <c:v>9.9483200000000001E-3</c:v>
                </c:pt>
                <c:pt idx="166630" formatCode="0.00E+00">
                  <c:v>9.9894400000000005E-3</c:v>
                </c:pt>
                <c:pt idx="166631">
                  <c:v>1.00134E-2</c:v>
                </c:pt>
                <c:pt idx="166632">
                  <c:v>1.0020100000000001E-2</c:v>
                </c:pt>
                <c:pt idx="166633">
                  <c:v>1.00099E-2</c:v>
                </c:pt>
                <c:pt idx="166634" formatCode="0.00E+00">
                  <c:v>9.9827900000000001E-3</c:v>
                </c:pt>
                <c:pt idx="166635" formatCode="0.00E+00">
                  <c:v>9.93899E-3</c:v>
                </c:pt>
                <c:pt idx="166636" formatCode="0.00E+00">
                  <c:v>9.8786800000000008E-3</c:v>
                </c:pt>
                <c:pt idx="166637" formatCode="0.00E+00">
                  <c:v>9.8020999999999994E-3</c:v>
                </c:pt>
                <c:pt idx="166638" formatCode="0.00E+00">
                  <c:v>9.7094999999999994E-3</c:v>
                </c:pt>
                <c:pt idx="166639" formatCode="0.00E+00">
                  <c:v>9.6011499999999993E-3</c:v>
                </c:pt>
                <c:pt idx="166640" formatCode="0.00E+00">
                  <c:v>9.4773800000000005E-3</c:v>
                </c:pt>
                <c:pt idx="166641" formatCode="0.00E+00">
                  <c:v>9.3384999999999996E-3</c:v>
                </c:pt>
                <c:pt idx="166642" formatCode="0.00E+00">
                  <c:v>9.1848799999999994E-3</c:v>
                </c:pt>
                <c:pt idx="166643" formatCode="0.00E+00">
                  <c:v>9.0168999999999996E-3</c:v>
                </c:pt>
                <c:pt idx="166644" formatCode="0.00E+00">
                  <c:v>8.8349599999999993E-3</c:v>
                </c:pt>
                <c:pt idx="166645" formatCode="0.00E+00">
                  <c:v>8.6394899999999997E-3</c:v>
                </c:pt>
                <c:pt idx="166646" formatCode="0.00E+00">
                  <c:v>8.4309399999999996E-3</c:v>
                </c:pt>
                <c:pt idx="166647" formatCode="0.00E+00">
                  <c:v>8.2097799999999999E-3</c:v>
                </c:pt>
                <c:pt idx="166648" formatCode="0.00E+00">
                  <c:v>7.9764899999999993E-3</c:v>
                </c:pt>
                <c:pt idx="166649" formatCode="0.00E+00">
                  <c:v>7.73158E-3</c:v>
                </c:pt>
                <c:pt idx="166650" formatCode="0.00E+00">
                  <c:v>7.4755899999999998E-3</c:v>
                </c:pt>
                <c:pt idx="166651" formatCode="0.00E+00">
                  <c:v>7.2090399999999999E-3</c:v>
                </c:pt>
                <c:pt idx="166652" formatCode="0.00E+00">
                  <c:v>6.9325100000000002E-3</c:v>
                </c:pt>
                <c:pt idx="166653" formatCode="0.00E+00">
                  <c:v>6.6465600000000001E-3</c:v>
                </c:pt>
                <c:pt idx="166654" formatCode="0.00E+00">
                  <c:v>6.3517699999999996E-3</c:v>
                </c:pt>
                <c:pt idx="166655" formatCode="0.00E+00">
                  <c:v>6.0487600000000002E-3</c:v>
                </c:pt>
                <c:pt idx="166656" formatCode="0.00E+00">
                  <c:v>5.7381200000000002E-3</c:v>
                </c:pt>
                <c:pt idx="166657" formatCode="0.00E+00">
                  <c:v>5.4204800000000001E-3</c:v>
                </c:pt>
                <c:pt idx="166658" formatCode="0.00E+00">
                  <c:v>5.0964699999999996E-3</c:v>
                </c:pt>
                <c:pt idx="166659" formatCode="0.00E+00">
                  <c:v>4.7667300000000003E-3</c:v>
                </c:pt>
                <c:pt idx="166660" formatCode="0.00E+00">
                  <c:v>4.43189E-3</c:v>
                </c:pt>
                <c:pt idx="166661" formatCode="0.00E+00">
                  <c:v>4.09261E-3</c:v>
                </c:pt>
                <c:pt idx="166662" formatCode="0.00E+00">
                  <c:v>3.7495499999999999E-3</c:v>
                </c:pt>
                <c:pt idx="166663" formatCode="0.00E+00">
                  <c:v>3.4033499999999999E-3</c:v>
                </c:pt>
                <c:pt idx="166664" formatCode="0.00E+00">
                  <c:v>3.0546900000000001E-3</c:v>
                </c:pt>
                <c:pt idx="166665" formatCode="0.00E+00">
                  <c:v>2.7042099999999999E-3</c:v>
                </c:pt>
                <c:pt idx="166666" formatCode="0.00E+00">
                  <c:v>2.3525799999999999E-3</c:v>
                </c:pt>
                <c:pt idx="166667" formatCode="0.00E+00">
                  <c:v>2.00045E-3</c:v>
                </c:pt>
                <c:pt idx="166668" formatCode="0.00E+00">
                  <c:v>1.6484900000000001E-3</c:v>
                </c:pt>
                <c:pt idx="166669" formatCode="0.00E+00">
                  <c:v>1.29733E-3</c:v>
                </c:pt>
                <c:pt idx="166670" formatCode="0.00E+00">
                  <c:v>9.4762799999999995E-4</c:v>
                </c:pt>
                <c:pt idx="166671" formatCode="0.00E+00">
                  <c:v>6.0002099999999995E-4</c:v>
                </c:pt>
                <c:pt idx="166672" formatCode="0.00E+00">
                  <c:v>2.5513899999999998E-4</c:v>
                </c:pt>
                <c:pt idx="166673" formatCode="0.00E+00">
                  <c:v>-8.6394099999999993E-5</c:v>
                </c:pt>
                <c:pt idx="166674" formatCode="0.00E+00">
                  <c:v>-4.2396600000000001E-4</c:v>
                </c:pt>
                <c:pt idx="166675" formatCode="0.00E+00">
                  <c:v>-7.5697399999999999E-4</c:v>
                </c:pt>
                <c:pt idx="166676" formatCode="0.00E+00">
                  <c:v>-1.08483E-3</c:v>
                </c:pt>
                <c:pt idx="166677" formatCode="0.00E+00">
                  <c:v>-1.4069499999999999E-3</c:v>
                </c:pt>
                <c:pt idx="166678" formatCode="0.00E+00">
                  <c:v>-1.7227799999999999E-3</c:v>
                </c:pt>
                <c:pt idx="166679" formatCode="0.00E+00">
                  <c:v>-2.0317600000000001E-3</c:v>
                </c:pt>
                <c:pt idx="166680" formatCode="0.00E+00">
                  <c:v>-2.33337E-3</c:v>
                </c:pt>
                <c:pt idx="166681" formatCode="0.00E+00">
                  <c:v>-2.62708E-3</c:v>
                </c:pt>
                <c:pt idx="166682" formatCode="0.00E+00">
                  <c:v>-2.9123999999999999E-3</c:v>
                </c:pt>
                <c:pt idx="166683" formatCode="0.00E+00">
                  <c:v>-3.18885E-3</c:v>
                </c:pt>
                <c:pt idx="166684" formatCode="0.00E+00">
                  <c:v>-3.45597E-3</c:v>
                </c:pt>
                <c:pt idx="166685" formatCode="0.00E+00">
                  <c:v>-3.71332E-3</c:v>
                </c:pt>
                <c:pt idx="166686" formatCode="0.00E+00">
                  <c:v>-3.9604699999999998E-3</c:v>
                </c:pt>
                <c:pt idx="166687" formatCode="0.00E+00">
                  <c:v>-4.19703E-3</c:v>
                </c:pt>
                <c:pt idx="166688" formatCode="0.00E+00">
                  <c:v>-4.4226200000000004E-3</c:v>
                </c:pt>
                <c:pt idx="166689" formatCode="0.00E+00">
                  <c:v>-4.6368900000000003E-3</c:v>
                </c:pt>
                <c:pt idx="166690" formatCode="0.00E+00">
                  <c:v>-4.8395000000000001E-3</c:v>
                </c:pt>
                <c:pt idx="166691" formatCode="0.00E+00">
                  <c:v>-5.0301599999999997E-3</c:v>
                </c:pt>
                <c:pt idx="166692" formatCode="0.00E+00">
                  <c:v>-5.20857E-3</c:v>
                </c:pt>
                <c:pt idx="166693" formatCode="0.00E+00">
                  <c:v>-5.37449E-3</c:v>
                </c:pt>
                <c:pt idx="166694" formatCode="0.00E+00">
                  <c:v>-5.5276700000000002E-3</c:v>
                </c:pt>
                <c:pt idx="166695" formatCode="0.00E+00">
                  <c:v>-5.66791E-3</c:v>
                </c:pt>
                <c:pt idx="166696" formatCode="0.00E+00">
                  <c:v>-5.7950299999999996E-3</c:v>
                </c:pt>
                <c:pt idx="166697" formatCode="0.00E+00">
                  <c:v>-5.90888E-3</c:v>
                </c:pt>
                <c:pt idx="166698" formatCode="0.00E+00">
                  <c:v>-6.0093100000000003E-3</c:v>
                </c:pt>
                <c:pt idx="166699" formatCode="0.00E+00">
                  <c:v>-6.0962400000000002E-3</c:v>
                </c:pt>
                <c:pt idx="166700" formatCode="0.00E+00">
                  <c:v>-6.16958E-3</c:v>
                </c:pt>
                <c:pt idx="166701" formatCode="0.00E+00">
                  <c:v>-6.2292900000000002E-3</c:v>
                </c:pt>
                <c:pt idx="166702" formatCode="0.00E+00">
                  <c:v>-6.27533E-3</c:v>
                </c:pt>
                <c:pt idx="166703" formatCode="0.00E+00">
                  <c:v>-6.3077100000000002E-3</c:v>
                </c:pt>
                <c:pt idx="166704" formatCode="0.00E+00">
                  <c:v>-6.3264599999999999E-3</c:v>
                </c:pt>
                <c:pt idx="166705" formatCode="0.00E+00">
                  <c:v>-6.3316300000000004E-3</c:v>
                </c:pt>
                <c:pt idx="166706" formatCode="0.00E+00">
                  <c:v>-6.3233100000000004E-3</c:v>
                </c:pt>
                <c:pt idx="166707" formatCode="0.00E+00">
                  <c:v>-6.3015900000000001E-3</c:v>
                </c:pt>
                <c:pt idx="166708" formatCode="0.00E+00">
                  <c:v>-6.2666199999999997E-3</c:v>
                </c:pt>
                <c:pt idx="166709" formatCode="0.00E+00">
                  <c:v>-6.2185399999999998E-3</c:v>
                </c:pt>
                <c:pt idx="166710" formatCode="0.00E+00">
                  <c:v>-6.1575400000000004E-3</c:v>
                </c:pt>
                <c:pt idx="166711" formatCode="0.00E+00">
                  <c:v>-6.0838200000000002E-3</c:v>
                </c:pt>
                <c:pt idx="166712" formatCode="0.00E+00">
                  <c:v>-5.9976099999999996E-3</c:v>
                </c:pt>
                <c:pt idx="166713" formatCode="0.00E+00">
                  <c:v>-5.8991599999999996E-3</c:v>
                </c:pt>
                <c:pt idx="166714" formatCode="0.00E+00">
                  <c:v>-5.7887499999999996E-3</c:v>
                </c:pt>
                <c:pt idx="166715" formatCode="0.00E+00">
                  <c:v>-5.6666800000000003E-3</c:v>
                </c:pt>
                <c:pt idx="166716" formatCode="0.00E+00">
                  <c:v>-5.53325E-3</c:v>
                </c:pt>
                <c:pt idx="166717" formatCode="0.00E+00">
                  <c:v>-5.3888199999999999E-3</c:v>
                </c:pt>
                <c:pt idx="166718" formatCode="0.00E+00">
                  <c:v>-5.2337299999999998E-3</c:v>
                </c:pt>
                <c:pt idx="166719" formatCode="0.00E+00">
                  <c:v>-5.0683600000000001E-3</c:v>
                </c:pt>
                <c:pt idx="166720" formatCode="0.00E+00">
                  <c:v>-4.8931199999999999E-3</c:v>
                </c:pt>
                <c:pt idx="166721" formatCode="0.00E+00">
                  <c:v>-4.7084199999999996E-3</c:v>
                </c:pt>
                <c:pt idx="166722" formatCode="0.00E+00">
                  <c:v>-4.5146800000000001E-3</c:v>
                </c:pt>
                <c:pt idx="166723" formatCode="0.00E+00">
                  <c:v>-4.3123500000000004E-3</c:v>
                </c:pt>
                <c:pt idx="166724" formatCode="0.00E+00">
                  <c:v>-4.1019000000000003E-3</c:v>
                </c:pt>
                <c:pt idx="166725" formatCode="0.00E+00">
                  <c:v>-3.8838000000000002E-3</c:v>
                </c:pt>
                <c:pt idx="166726" formatCode="0.00E+00">
                  <c:v>-3.6585300000000001E-3</c:v>
                </c:pt>
                <c:pt idx="166727" formatCode="0.00E+00">
                  <c:v>-3.4266100000000001E-3</c:v>
                </c:pt>
                <c:pt idx="166728" formatCode="0.00E+00">
                  <c:v>-3.1885300000000002E-3</c:v>
                </c:pt>
                <c:pt idx="166729" formatCode="0.00E+00">
                  <c:v>-2.9448399999999998E-3</c:v>
                </c:pt>
                <c:pt idx="166730" formatCode="0.00E+00">
                  <c:v>-2.6960399999999998E-3</c:v>
                </c:pt>
                <c:pt idx="166731" formatCode="0.00E+00">
                  <c:v>-2.4426999999999999E-3</c:v>
                </c:pt>
                <c:pt idx="166732" formatCode="0.00E+00">
                  <c:v>-2.18534E-3</c:v>
                </c:pt>
                <c:pt idx="166733" formatCode="0.00E+00">
                  <c:v>-1.92453E-3</c:v>
                </c:pt>
                <c:pt idx="166734" formatCode="0.00E+00">
                  <c:v>-1.6608300000000001E-3</c:v>
                </c:pt>
                <c:pt idx="166735" formatCode="0.00E+00">
                  <c:v>-1.39478E-3</c:v>
                </c:pt>
                <c:pt idx="166736" formatCode="0.00E+00">
                  <c:v>-1.1269699999999999E-3</c:v>
                </c:pt>
                <c:pt idx="166737" formatCode="0.00E+00">
                  <c:v>-8.5794599999999995E-4</c:v>
                </c:pt>
                <c:pt idx="166738" formatCode="0.00E+00">
                  <c:v>-5.8828400000000001E-4</c:v>
                </c:pt>
                <c:pt idx="166739" formatCode="0.00E+00">
                  <c:v>-3.18549E-4</c:v>
                </c:pt>
                <c:pt idx="166740" formatCode="0.00E+00">
                  <c:v>-4.93038E-5</c:v>
                </c:pt>
                <c:pt idx="166741" formatCode="0.00E+00">
                  <c:v>2.18889E-4</c:v>
                </c:pt>
                <c:pt idx="166742" formatCode="0.00E+00">
                  <c:v>4.8547299999999999E-4</c:v>
                </c:pt>
                <c:pt idx="166743" formatCode="0.00E+00">
                  <c:v>7.4989299999999996E-4</c:v>
                </c:pt>
                <c:pt idx="166744" formatCode="0.00E+00">
                  <c:v>1.0116000000000001E-3</c:v>
                </c:pt>
                <c:pt idx="166745" formatCode="0.00E+00">
                  <c:v>1.2700599999999999E-3</c:v>
                </c:pt>
                <c:pt idx="166746" formatCode="0.00E+00">
                  <c:v>1.5247399999999999E-3</c:v>
                </c:pt>
                <c:pt idx="166747" formatCode="0.00E+00">
                  <c:v>1.7751100000000001E-3</c:v>
                </c:pt>
                <c:pt idx="166748" formatCode="0.00E+00">
                  <c:v>2.02067E-3</c:v>
                </c:pt>
                <c:pt idx="166749" formatCode="0.00E+00">
                  <c:v>2.2609000000000001E-3</c:v>
                </c:pt>
                <c:pt idx="166750" formatCode="0.00E+00">
                  <c:v>2.4953100000000001E-3</c:v>
                </c:pt>
                <c:pt idx="166751" formatCode="0.00E+00">
                  <c:v>2.7234400000000001E-3</c:v>
                </c:pt>
                <c:pt idx="166752" formatCode="0.00E+00">
                  <c:v>2.94481E-3</c:v>
                </c:pt>
                <c:pt idx="166753" formatCode="0.00E+00">
                  <c:v>3.15898E-3</c:v>
                </c:pt>
                <c:pt idx="166754" formatCode="0.00E+00">
                  <c:v>3.3655E-3</c:v>
                </c:pt>
                <c:pt idx="166755" formatCode="0.00E+00">
                  <c:v>3.5639700000000001E-3</c:v>
                </c:pt>
                <c:pt idx="166756" formatCode="0.00E+00">
                  <c:v>3.7539800000000001E-3</c:v>
                </c:pt>
                <c:pt idx="166757" formatCode="0.00E+00">
                  <c:v>3.9351400000000002E-3</c:v>
                </c:pt>
                <c:pt idx="166758" formatCode="0.00E+00">
                  <c:v>4.1070899999999999E-3</c:v>
                </c:pt>
                <c:pt idx="166759" formatCode="0.00E+00">
                  <c:v>4.2694899999999999E-3</c:v>
                </c:pt>
                <c:pt idx="166760" formatCode="0.00E+00">
                  <c:v>4.4219999999999997E-3</c:v>
                </c:pt>
                <c:pt idx="166761" formatCode="0.00E+00">
                  <c:v>4.5643300000000001E-3</c:v>
                </c:pt>
                <c:pt idx="166762" formatCode="0.00E+00">
                  <c:v>4.6961800000000003E-3</c:v>
                </c:pt>
                <c:pt idx="166763" formatCode="0.00E+00">
                  <c:v>4.8172900000000001E-3</c:v>
                </c:pt>
                <c:pt idx="166764" formatCode="0.00E+00">
                  <c:v>4.9274100000000001E-3</c:v>
                </c:pt>
                <c:pt idx="166765" formatCode="0.00E+00">
                  <c:v>5.0263399999999998E-3</c:v>
                </c:pt>
                <c:pt idx="166766" formatCode="0.00E+00">
                  <c:v>5.1138599999999996E-3</c:v>
                </c:pt>
                <c:pt idx="166767" formatCode="0.00E+00">
                  <c:v>5.1898100000000004E-3</c:v>
                </c:pt>
                <c:pt idx="166768" formatCode="0.00E+00">
                  <c:v>5.2540299999999998E-3</c:v>
                </c:pt>
                <c:pt idx="166769" formatCode="0.00E+00">
                  <c:v>5.3064000000000002E-3</c:v>
                </c:pt>
                <c:pt idx="166770" formatCode="0.00E+00">
                  <c:v>5.3468099999999996E-3</c:v>
                </c:pt>
                <c:pt idx="166771" formatCode="0.00E+00">
                  <c:v>5.3751800000000002E-3</c:v>
                </c:pt>
                <c:pt idx="166772" formatCode="0.00E+00">
                  <c:v>5.3914499999999999E-3</c:v>
                </c:pt>
                <c:pt idx="166773" formatCode="0.00E+00">
                  <c:v>5.3956000000000004E-3</c:v>
                </c:pt>
                <c:pt idx="166774" formatCode="0.00E+00">
                  <c:v>5.3876100000000001E-3</c:v>
                </c:pt>
                <c:pt idx="166775" formatCode="0.00E+00">
                  <c:v>5.3674999999999999E-3</c:v>
                </c:pt>
                <c:pt idx="166776" formatCode="0.00E+00">
                  <c:v>5.3353200000000002E-3</c:v>
                </c:pt>
                <c:pt idx="166777" formatCode="0.00E+00">
                  <c:v>5.2911199999999999E-3</c:v>
                </c:pt>
                <c:pt idx="166778" formatCode="0.00E+00">
                  <c:v>5.2349900000000001E-3</c:v>
                </c:pt>
                <c:pt idx="166779" formatCode="0.00E+00">
                  <c:v>5.1670500000000003E-3</c:v>
                </c:pt>
                <c:pt idx="166780" formatCode="0.00E+00">
                  <c:v>5.0874300000000004E-3</c:v>
                </c:pt>
                <c:pt idx="166781" formatCode="0.00E+00">
                  <c:v>4.9962899999999996E-3</c:v>
                </c:pt>
                <c:pt idx="166782" formatCode="0.00E+00">
                  <c:v>4.8938100000000002E-3</c:v>
                </c:pt>
                <c:pt idx="166783" formatCode="0.00E+00">
                  <c:v>4.7802000000000001E-3</c:v>
                </c:pt>
                <c:pt idx="166784" formatCode="0.00E+00">
                  <c:v>4.6556799999999997E-3</c:v>
                </c:pt>
                <c:pt idx="166785" formatCode="0.00E+00">
                  <c:v>4.5204900000000003E-3</c:v>
                </c:pt>
                <c:pt idx="166786" formatCode="0.00E+00">
                  <c:v>4.3749100000000001E-3</c:v>
                </c:pt>
                <c:pt idx="166787" formatCode="0.00E+00">
                  <c:v>4.2192200000000001E-3</c:v>
                </c:pt>
                <c:pt idx="166788" formatCode="0.00E+00">
                  <c:v>4.0537400000000001E-3</c:v>
                </c:pt>
                <c:pt idx="166789" formatCode="0.00E+00">
                  <c:v>3.87879E-3</c:v>
                </c:pt>
                <c:pt idx="166790" formatCode="0.00E+00">
                  <c:v>3.6947199999999999E-3</c:v>
                </c:pt>
                <c:pt idx="166791" formatCode="0.00E+00">
                  <c:v>3.5019000000000001E-3</c:v>
                </c:pt>
                <c:pt idx="166792" formatCode="0.00E+00">
                  <c:v>3.3007000000000002E-3</c:v>
                </c:pt>
                <c:pt idx="166793" formatCode="0.00E+00">
                  <c:v>3.0915199999999999E-3</c:v>
                </c:pt>
                <c:pt idx="166794" formatCode="0.00E+00">
                  <c:v>2.8747899999999999E-3</c:v>
                </c:pt>
                <c:pt idx="166795" formatCode="0.00E+00">
                  <c:v>2.6509200000000002E-3</c:v>
                </c:pt>
                <c:pt idx="166796" formatCode="0.00E+00">
                  <c:v>2.4203699999999998E-3</c:v>
                </c:pt>
                <c:pt idx="166797" formatCode="0.00E+00">
                  <c:v>2.1836E-3</c:v>
                </c:pt>
                <c:pt idx="166798" formatCode="0.00E+00">
                  <c:v>1.9410600000000001E-3</c:v>
                </c:pt>
                <c:pt idx="166799" formatCode="0.00E+00">
                  <c:v>1.6932500000000001E-3</c:v>
                </c:pt>
                <c:pt idx="166800" formatCode="0.00E+00">
                  <c:v>1.4406499999999999E-3</c:v>
                </c:pt>
                <c:pt idx="166801" formatCode="0.00E+00">
                  <c:v>1.18377E-3</c:v>
                </c:pt>
                <c:pt idx="166802" formatCode="0.00E+00">
                  <c:v>9.2312299999999998E-4</c:v>
                </c:pt>
                <c:pt idx="166803" formatCode="0.00E+00">
                  <c:v>6.5921899999999995E-4</c:v>
                </c:pt>
                <c:pt idx="166804" formatCode="0.00E+00">
                  <c:v>3.92586E-4</c:v>
                </c:pt>
                <c:pt idx="166805" formatCode="0.00E+00">
                  <c:v>1.23757E-4</c:v>
                </c:pt>
                <c:pt idx="166806" formatCode="0.00E+00">
                  <c:v>-1.46735E-4</c:v>
                </c:pt>
                <c:pt idx="166807" formatCode="0.00E+00">
                  <c:v>-4.1834899999999999E-4</c:v>
                </c:pt>
                <c:pt idx="166808" formatCode="0.00E+00">
                  <c:v>-6.9054399999999997E-4</c:v>
                </c:pt>
                <c:pt idx="166809" formatCode="0.00E+00">
                  <c:v>-9.6277600000000004E-4</c:v>
                </c:pt>
                <c:pt idx="166810" formatCode="0.00E+00">
                  <c:v>-1.2344999999999999E-3</c:v>
                </c:pt>
                <c:pt idx="166811" formatCode="0.00E+00">
                  <c:v>-1.5051699999999999E-3</c:v>
                </c:pt>
                <c:pt idx="166812" formatCode="0.00E+00">
                  <c:v>-1.77425E-3</c:v>
                </c:pt>
                <c:pt idx="166813" formatCode="0.00E+00">
                  <c:v>-2.04119E-3</c:v>
                </c:pt>
                <c:pt idx="166814" formatCode="0.00E+00">
                  <c:v>-2.30547E-3</c:v>
                </c:pt>
                <c:pt idx="166815" formatCode="0.00E+00">
                  <c:v>-2.56654E-3</c:v>
                </c:pt>
                <c:pt idx="166816" formatCode="0.00E+00">
                  <c:v>-2.82388E-3</c:v>
                </c:pt>
                <c:pt idx="166817" formatCode="0.00E+00">
                  <c:v>-3.07698E-3</c:v>
                </c:pt>
                <c:pt idx="166818" formatCode="0.00E+00">
                  <c:v>-3.3253100000000002E-3</c:v>
                </c:pt>
                <c:pt idx="166819" formatCode="0.00E+00">
                  <c:v>-3.5683799999999999E-3</c:v>
                </c:pt>
                <c:pt idx="166820" formatCode="0.00E+00">
                  <c:v>-3.80569E-3</c:v>
                </c:pt>
                <c:pt idx="166821" formatCode="0.00E+00">
                  <c:v>-4.0367600000000003E-3</c:v>
                </c:pt>
                <c:pt idx="166822" formatCode="0.00E+00">
                  <c:v>-4.2611200000000002E-3</c:v>
                </c:pt>
                <c:pt idx="166823" formatCode="0.00E+00">
                  <c:v>-4.4782900000000002E-3</c:v>
                </c:pt>
                <c:pt idx="166824" formatCode="0.00E+00">
                  <c:v>-4.6878500000000004E-3</c:v>
                </c:pt>
                <c:pt idx="166825" formatCode="0.00E+00">
                  <c:v>-4.8893499999999998E-3</c:v>
                </c:pt>
                <c:pt idx="166826" formatCode="0.00E+00">
                  <c:v>-5.0823700000000001E-3</c:v>
                </c:pt>
                <c:pt idx="166827" formatCode="0.00E+00">
                  <c:v>-5.2665200000000002E-3</c:v>
                </c:pt>
                <c:pt idx="166828" formatCode="0.00E+00">
                  <c:v>-5.4414099999999998E-3</c:v>
                </c:pt>
                <c:pt idx="166829" formatCode="0.00E+00">
                  <c:v>-5.6066600000000003E-3</c:v>
                </c:pt>
                <c:pt idx="166830" formatCode="0.00E+00">
                  <c:v>-5.7619200000000002E-3</c:v>
                </c:pt>
                <c:pt idx="166831" formatCode="0.00E+00">
                  <c:v>-5.9068699999999998E-3</c:v>
                </c:pt>
                <c:pt idx="166832" formatCode="0.00E+00">
                  <c:v>-6.0411900000000001E-3</c:v>
                </c:pt>
                <c:pt idx="166833" formatCode="0.00E+00">
                  <c:v>-6.1645800000000002E-3</c:v>
                </c:pt>
                <c:pt idx="166834" formatCode="0.00E+00">
                  <c:v>-6.27678E-3</c:v>
                </c:pt>
                <c:pt idx="166835" formatCode="0.00E+00">
                  <c:v>-6.3775200000000002E-3</c:v>
                </c:pt>
                <c:pt idx="166836" formatCode="0.00E+00">
                  <c:v>-6.4665699999999996E-3</c:v>
                </c:pt>
                <c:pt idx="166837" formatCode="0.00E+00">
                  <c:v>-6.5437300000000002E-3</c:v>
                </c:pt>
                <c:pt idx="166838" formatCode="0.00E+00">
                  <c:v>-6.6088099999999997E-3</c:v>
                </c:pt>
                <c:pt idx="166839" formatCode="0.00E+00">
                  <c:v>-6.6616399999999999E-3</c:v>
                </c:pt>
                <c:pt idx="166840" formatCode="0.00E+00">
                  <c:v>-6.70208E-3</c:v>
                </c:pt>
                <c:pt idx="166841" formatCode="0.00E+00">
                  <c:v>-6.7300099999999998E-3</c:v>
                </c:pt>
                <c:pt idx="166842" formatCode="0.00E+00">
                  <c:v>-6.7453299999999999E-3</c:v>
                </c:pt>
                <c:pt idx="166843" formatCode="0.00E+00">
                  <c:v>-6.7479799999999998E-3</c:v>
                </c:pt>
                <c:pt idx="166844" formatCode="0.00E+00">
                  <c:v>-6.7378999999999998E-3</c:v>
                </c:pt>
                <c:pt idx="166845" formatCode="0.00E+00">
                  <c:v>-6.7150700000000001E-3</c:v>
                </c:pt>
                <c:pt idx="166846" formatCode="0.00E+00">
                  <c:v>-6.6794799999999998E-3</c:v>
                </c:pt>
                <c:pt idx="166847" formatCode="0.00E+00">
                  <c:v>-6.6311699999999996E-3</c:v>
                </c:pt>
                <c:pt idx="166848" formatCode="0.00E+00">
                  <c:v>-6.5701700000000002E-3</c:v>
                </c:pt>
                <c:pt idx="166849" formatCode="0.00E+00">
                  <c:v>-6.4965700000000001E-3</c:v>
                </c:pt>
                <c:pt idx="166850" formatCode="0.00E+00">
                  <c:v>-6.4104399999999999E-3</c:v>
                </c:pt>
                <c:pt idx="166851" formatCode="0.00E+00">
                  <c:v>-6.3119200000000004E-3</c:v>
                </c:pt>
                <c:pt idx="166852" formatCode="0.00E+00">
                  <c:v>-6.20114E-3</c:v>
                </c:pt>
                <c:pt idx="166853" formatCode="0.00E+00">
                  <c:v>-6.0782700000000002E-3</c:v>
                </c:pt>
                <c:pt idx="166854" formatCode="0.00E+00">
                  <c:v>-5.9435E-3</c:v>
                </c:pt>
                <c:pt idx="166855" formatCode="0.00E+00">
                  <c:v>-5.7970299999999999E-3</c:v>
                </c:pt>
                <c:pt idx="166856" formatCode="0.00E+00">
                  <c:v>-5.6391000000000002E-3</c:v>
                </c:pt>
                <c:pt idx="166857" formatCode="0.00E+00">
                  <c:v>-5.4699600000000003E-3</c:v>
                </c:pt>
                <c:pt idx="166858" formatCode="0.00E+00">
                  <c:v>-5.2898900000000002E-3</c:v>
                </c:pt>
                <c:pt idx="166859" formatCode="0.00E+00">
                  <c:v>-5.09918E-3</c:v>
                </c:pt>
                <c:pt idx="166860" formatCode="0.00E+00">
                  <c:v>-4.8981500000000004E-3</c:v>
                </c:pt>
                <c:pt idx="166861" formatCode="0.00E+00">
                  <c:v>-4.6871400000000002E-3</c:v>
                </c:pt>
                <c:pt idx="166862" formatCode="0.00E+00">
                  <c:v>-4.4665E-3</c:v>
                </c:pt>
                <c:pt idx="166863" formatCode="0.00E+00">
                  <c:v>-4.23661E-3</c:v>
                </c:pt>
                <c:pt idx="166864" formatCode="0.00E+00">
                  <c:v>-3.9978599999999998E-3</c:v>
                </c:pt>
                <c:pt idx="166865" formatCode="0.00E+00">
                  <c:v>-3.7506499999999999E-3</c:v>
                </c:pt>
                <c:pt idx="166866" formatCode="0.00E+00">
                  <c:v>-3.49541E-3</c:v>
                </c:pt>
                <c:pt idx="166867" formatCode="0.00E+00">
                  <c:v>-3.2325800000000001E-3</c:v>
                </c:pt>
                <c:pt idx="166868" formatCode="0.00E+00">
                  <c:v>-2.96262E-3</c:v>
                </c:pt>
                <c:pt idx="166869" formatCode="0.00E+00">
                  <c:v>-2.686E-3</c:v>
                </c:pt>
                <c:pt idx="166870" formatCode="0.00E+00">
                  <c:v>-2.4031999999999999E-3</c:v>
                </c:pt>
                <c:pt idx="166871" formatCode="0.00E+00">
                  <c:v>-2.1147100000000001E-3</c:v>
                </c:pt>
                <c:pt idx="166872" formatCode="0.00E+00">
                  <c:v>-1.8210500000000001E-3</c:v>
                </c:pt>
                <c:pt idx="166873" formatCode="0.00E+00">
                  <c:v>-1.52272E-3</c:v>
                </c:pt>
                <c:pt idx="166874" formatCode="0.00E+00">
                  <c:v>-1.2202599999999999E-3</c:v>
                </c:pt>
                <c:pt idx="166875" formatCode="0.00E+00">
                  <c:v>-9.1419400000000001E-4</c:v>
                </c:pt>
                <c:pt idx="166876" formatCode="0.00E+00">
                  <c:v>-6.0507499999999995E-4</c:v>
                </c:pt>
                <c:pt idx="166877" formatCode="0.00E+00">
                  <c:v>-2.9344700000000001E-4</c:v>
                </c:pt>
                <c:pt idx="166878" formatCode="0.00E+00">
                  <c:v>2.0134200000000001E-5</c:v>
                </c:pt>
                <c:pt idx="166879" formatCode="0.00E+00">
                  <c:v>3.3510899999999999E-4</c:v>
                </c:pt>
                <c:pt idx="166880" formatCode="0.00E+00">
                  <c:v>6.5091499999999996E-4</c:v>
                </c:pt>
                <c:pt idx="166881" formatCode="0.00E+00">
                  <c:v>9.6698499999999996E-4</c:v>
                </c:pt>
                <c:pt idx="166882" formatCode="0.00E+00">
                  <c:v>1.28275E-3</c:v>
                </c:pt>
                <c:pt idx="166883" formatCode="0.00E+00">
                  <c:v>1.5976499999999999E-3</c:v>
                </c:pt>
                <c:pt idx="166884" formatCode="0.00E+00">
                  <c:v>1.9111099999999999E-3</c:v>
                </c:pt>
                <c:pt idx="166885" formatCode="0.00E+00">
                  <c:v>2.2225700000000001E-3</c:v>
                </c:pt>
                <c:pt idx="166886" formatCode="0.00E+00">
                  <c:v>2.5314600000000001E-3</c:v>
                </c:pt>
                <c:pt idx="166887" formatCode="0.00E+00">
                  <c:v>2.8372200000000001E-3</c:v>
                </c:pt>
                <c:pt idx="166888" formatCode="0.00E+00">
                  <c:v>3.1392999999999998E-3</c:v>
                </c:pt>
                <c:pt idx="166889" formatCode="0.00E+00">
                  <c:v>3.4371499999999999E-3</c:v>
                </c:pt>
                <c:pt idx="166890" formatCode="0.00E+00">
                  <c:v>3.7302300000000002E-3</c:v>
                </c:pt>
                <c:pt idx="166891" formatCode="0.00E+00">
                  <c:v>4.0179899999999999E-3</c:v>
                </c:pt>
                <c:pt idx="166892" formatCode="0.00E+00">
                  <c:v>4.2999199999999996E-3</c:v>
                </c:pt>
                <c:pt idx="166893" formatCode="0.00E+00">
                  <c:v>4.5754999999999997E-3</c:v>
                </c:pt>
                <c:pt idx="166894" formatCode="0.00E+00">
                  <c:v>4.8442199999999998E-3</c:v>
                </c:pt>
                <c:pt idx="166895" formatCode="0.00E+00">
                  <c:v>5.1055800000000002E-3</c:v>
                </c:pt>
                <c:pt idx="166896" formatCode="0.00E+00">
                  <c:v>5.3591000000000003E-3</c:v>
                </c:pt>
                <c:pt idx="166897" formatCode="0.00E+00">
                  <c:v>5.6043100000000004E-3</c:v>
                </c:pt>
                <c:pt idx="166898" formatCode="0.00E+00">
                  <c:v>5.8407600000000004E-3</c:v>
                </c:pt>
                <c:pt idx="166899" formatCode="0.00E+00">
                  <c:v>6.0679999999999996E-3</c:v>
                </c:pt>
                <c:pt idx="166900" formatCode="0.00E+00">
                  <c:v>6.2856099999999996E-3</c:v>
                </c:pt>
                <c:pt idx="166901" formatCode="0.00E+00">
                  <c:v>6.4931900000000002E-3</c:v>
                </c:pt>
                <c:pt idx="166902" formatCode="0.00E+00">
                  <c:v>6.6903300000000004E-3</c:v>
                </c:pt>
                <c:pt idx="166903" formatCode="0.00E+00">
                  <c:v>6.8766599999999997E-3</c:v>
                </c:pt>
                <c:pt idx="166904" formatCode="0.00E+00">
                  <c:v>7.0518400000000002E-3</c:v>
                </c:pt>
                <c:pt idx="166905" formatCode="0.00E+00">
                  <c:v>7.2155099999999996E-3</c:v>
                </c:pt>
                <c:pt idx="166906" formatCode="0.00E+00">
                  <c:v>7.3673799999999998E-3</c:v>
                </c:pt>
                <c:pt idx="166907" formatCode="0.00E+00">
                  <c:v>7.5071399999999998E-3</c:v>
                </c:pt>
                <c:pt idx="166908" formatCode="0.00E+00">
                  <c:v>7.6345099999999997E-3</c:v>
                </c:pt>
                <c:pt idx="166909" formatCode="0.00E+00">
                  <c:v>7.7492500000000001E-3</c:v>
                </c:pt>
                <c:pt idx="166910" formatCode="0.00E+00">
                  <c:v>7.8511199999999996E-3</c:v>
                </c:pt>
                <c:pt idx="166911" formatCode="0.00E+00">
                  <c:v>7.9399199999999996E-3</c:v>
                </c:pt>
                <c:pt idx="166912" formatCode="0.00E+00">
                  <c:v>8.0154600000000003E-3</c:v>
                </c:pt>
                <c:pt idx="166913" formatCode="0.00E+00">
                  <c:v>8.0775699999999992E-3</c:v>
                </c:pt>
                <c:pt idx="166914" formatCode="0.00E+00">
                  <c:v>8.1261100000000006E-3</c:v>
                </c:pt>
                <c:pt idx="166915" formatCode="0.00E+00">
                  <c:v>8.16098E-3</c:v>
                </c:pt>
                <c:pt idx="166916" formatCode="0.00E+00">
                  <c:v>8.1820799999999996E-3</c:v>
                </c:pt>
                <c:pt idx="166917" formatCode="0.00E+00">
                  <c:v>8.1893399999999998E-3</c:v>
                </c:pt>
                <c:pt idx="166918" formatCode="0.00E+00">
                  <c:v>8.1827199999999992E-3</c:v>
                </c:pt>
                <c:pt idx="166919" formatCode="0.00E+00">
                  <c:v>8.1621999999999997E-3</c:v>
                </c:pt>
                <c:pt idx="166920" formatCode="0.00E+00">
                  <c:v>8.1277899999999993E-3</c:v>
                </c:pt>
                <c:pt idx="166921" formatCode="0.00E+00">
                  <c:v>8.0795099999999998E-3</c:v>
                </c:pt>
                <c:pt idx="166922" formatCode="0.00E+00">
                  <c:v>8.0174300000000007E-3</c:v>
                </c:pt>
                <c:pt idx="166923" formatCode="0.00E+00">
                  <c:v>7.94161E-3</c:v>
                </c:pt>
                <c:pt idx="166924" formatCode="0.00E+00">
                  <c:v>7.8521600000000004E-3</c:v>
                </c:pt>
                <c:pt idx="166925" formatCode="0.00E+00">
                  <c:v>7.7492200000000002E-3</c:v>
                </c:pt>
                <c:pt idx="166926" formatCode="0.00E+00">
                  <c:v>7.6329199999999996E-3</c:v>
                </c:pt>
                <c:pt idx="166927" formatCode="0.00E+00">
                  <c:v>7.5034500000000001E-3</c:v>
                </c:pt>
                <c:pt idx="166928" formatCode="0.00E+00">
                  <c:v>7.3610000000000004E-3</c:v>
                </c:pt>
                <c:pt idx="166929" formatCode="0.00E+00">
                  <c:v>7.2057900000000001E-3</c:v>
                </c:pt>
                <c:pt idx="166930" formatCode="0.00E+00">
                  <c:v>7.0380699999999996E-3</c:v>
                </c:pt>
                <c:pt idx="166931" formatCode="0.00E+00">
                  <c:v>6.8580999999999998E-3</c:v>
                </c:pt>
                <c:pt idx="166932" formatCode="0.00E+00">
                  <c:v>6.66616E-3</c:v>
                </c:pt>
                <c:pt idx="166933" formatCode="0.00E+00">
                  <c:v>6.4625699999999999E-3</c:v>
                </c:pt>
                <c:pt idx="166934" formatCode="0.00E+00">
                  <c:v>6.2476600000000004E-3</c:v>
                </c:pt>
                <c:pt idx="166935" formatCode="0.00E+00">
                  <c:v>6.0217700000000001E-3</c:v>
                </c:pt>
                <c:pt idx="166936" formatCode="0.00E+00">
                  <c:v>5.7852700000000003E-3</c:v>
                </c:pt>
                <c:pt idx="166937" formatCode="0.00E+00">
                  <c:v>5.5385599999999997E-3</c:v>
                </c:pt>
                <c:pt idx="166938" formatCode="0.00E+00">
                  <c:v>5.2820200000000001E-3</c:v>
                </c:pt>
                <c:pt idx="166939" formatCode="0.00E+00">
                  <c:v>5.01609E-3</c:v>
                </c:pt>
                <c:pt idx="166940" formatCode="0.00E+00">
                  <c:v>4.74121E-3</c:v>
                </c:pt>
                <c:pt idx="166941" formatCode="0.00E+00">
                  <c:v>4.4578300000000003E-3</c:v>
                </c:pt>
                <c:pt idx="166942" formatCode="0.00E+00">
                  <c:v>4.1664299999999996E-3</c:v>
                </c:pt>
                <c:pt idx="166943" formatCode="0.00E+00">
                  <c:v>3.86748E-3</c:v>
                </c:pt>
                <c:pt idx="166944" formatCode="0.00E+00">
                  <c:v>3.5614900000000001E-3</c:v>
                </c:pt>
                <c:pt idx="166945" formatCode="0.00E+00">
                  <c:v>3.24896E-3</c:v>
                </c:pt>
                <c:pt idx="166946" formatCode="0.00E+00">
                  <c:v>2.9304299999999999E-3</c:v>
                </c:pt>
                <c:pt idx="166947" formatCode="0.00E+00">
                  <c:v>2.6064199999999999E-3</c:v>
                </c:pt>
                <c:pt idx="166948" formatCode="0.00E+00">
                  <c:v>2.2774700000000002E-3</c:v>
                </c:pt>
                <c:pt idx="166949" formatCode="0.00E+00">
                  <c:v>1.94415E-3</c:v>
                </c:pt>
                <c:pt idx="166950" formatCode="0.00E+00">
                  <c:v>1.6069999999999999E-3</c:v>
                </c:pt>
                <c:pt idx="166951" formatCode="0.00E+00">
                  <c:v>1.26661E-3</c:v>
                </c:pt>
                <c:pt idx="166952" formatCode="0.00E+00">
                  <c:v>9.2352999999999999E-4</c:v>
                </c:pt>
                <c:pt idx="166953" formatCode="0.00E+00">
                  <c:v>5.78354E-4</c:v>
                </c:pt>
                <c:pt idx="166954" formatCode="0.00E+00">
                  <c:v>2.3165800000000001E-4</c:v>
                </c:pt>
                <c:pt idx="166955" formatCode="0.00E+00">
                  <c:v>-1.1597E-4</c:v>
                </c:pt>
                <c:pt idx="166956" formatCode="0.00E+00">
                  <c:v>-4.6394399999999999E-4</c:v>
                </c:pt>
                <c:pt idx="166957" formatCode="0.00E+00">
                  <c:v>-8.11676E-4</c:v>
                </c:pt>
                <c:pt idx="166958" formatCode="0.00E+00">
                  <c:v>-1.15858E-3</c:v>
                </c:pt>
                <c:pt idx="166959" formatCode="0.00E+00">
                  <c:v>-1.50406E-3</c:v>
                </c:pt>
                <c:pt idx="166960" formatCode="0.00E+00">
                  <c:v>-1.8475399999999999E-3</c:v>
                </c:pt>
                <c:pt idx="166961" formatCode="0.00E+00">
                  <c:v>-2.1884399999999998E-3</c:v>
                </c:pt>
                <c:pt idx="166962" formatCode="0.00E+00">
                  <c:v>-2.5261799999999998E-3</c:v>
                </c:pt>
                <c:pt idx="166963" formatCode="0.00E+00">
                  <c:v>-2.8601799999999999E-3</c:v>
                </c:pt>
                <c:pt idx="166964" formatCode="0.00E+00">
                  <c:v>-3.1898899999999999E-3</c:v>
                </c:pt>
                <c:pt idx="166965" formatCode="0.00E+00">
                  <c:v>-3.5147400000000001E-3</c:v>
                </c:pt>
                <c:pt idx="166966" formatCode="0.00E+00">
                  <c:v>-3.83418E-3</c:v>
                </c:pt>
                <c:pt idx="166967" formatCode="0.00E+00">
                  <c:v>-4.14767E-3</c:v>
                </c:pt>
                <c:pt idx="166968" formatCode="0.00E+00">
                  <c:v>-4.4546799999999999E-3</c:v>
                </c:pt>
                <c:pt idx="166969" formatCode="0.00E+00">
                  <c:v>-4.7546899999999998E-3</c:v>
                </c:pt>
                <c:pt idx="166970" formatCode="0.00E+00">
                  <c:v>-5.04719E-3</c:v>
                </c:pt>
                <c:pt idx="166971" formatCode="0.00E+00">
                  <c:v>-5.33169E-3</c:v>
                </c:pt>
                <c:pt idx="166972" formatCode="0.00E+00">
                  <c:v>-5.6077000000000002E-3</c:v>
                </c:pt>
                <c:pt idx="166973" formatCode="0.00E+00">
                  <c:v>-5.8747499999999998E-3</c:v>
                </c:pt>
                <c:pt idx="166974" formatCode="0.00E+00">
                  <c:v>-6.1323999999999997E-3</c:v>
                </c:pt>
                <c:pt idx="166975" formatCode="0.00E+00">
                  <c:v>-6.3802099999999999E-3</c:v>
                </c:pt>
                <c:pt idx="166976" formatCode="0.00E+00">
                  <c:v>-6.6177500000000004E-3</c:v>
                </c:pt>
                <c:pt idx="166977" formatCode="0.00E+00">
                  <c:v>-6.8446399999999999E-3</c:v>
                </c:pt>
                <c:pt idx="166978" formatCode="0.00E+00">
                  <c:v>-7.0604700000000001E-3</c:v>
                </c:pt>
                <c:pt idx="166979" formatCode="0.00E+00">
                  <c:v>-7.2649000000000004E-3</c:v>
                </c:pt>
                <c:pt idx="166980" formatCode="0.00E+00">
                  <c:v>-7.4575700000000002E-3</c:v>
                </c:pt>
                <c:pt idx="166981" formatCode="0.00E+00">
                  <c:v>-7.6381599999999997E-3</c:v>
                </c:pt>
                <c:pt idx="166982" formatCode="0.00E+00">
                  <c:v>-7.80636E-3</c:v>
                </c:pt>
                <c:pt idx="166983" formatCode="0.00E+00">
                  <c:v>-7.9618999999999992E-3</c:v>
                </c:pt>
                <c:pt idx="166984" formatCode="0.00E+00">
                  <c:v>-8.1045100000000005E-3</c:v>
                </c:pt>
                <c:pt idx="166985" formatCode="0.00E+00">
                  <c:v>-8.2339500000000003E-3</c:v>
                </c:pt>
                <c:pt idx="166986" formatCode="0.00E+00">
                  <c:v>-8.3500099999999997E-3</c:v>
                </c:pt>
                <c:pt idx="166987" formatCode="0.00E+00">
                  <c:v>-8.45249E-3</c:v>
                </c:pt>
                <c:pt idx="166988" formatCode="0.00E+00">
                  <c:v>-8.5412200000000004E-3</c:v>
                </c:pt>
                <c:pt idx="166989" formatCode="0.00E+00">
                  <c:v>-8.61606E-3</c:v>
                </c:pt>
                <c:pt idx="166990" formatCode="0.00E+00">
                  <c:v>-8.6768799999999997E-3</c:v>
                </c:pt>
                <c:pt idx="166991" formatCode="0.00E+00">
                  <c:v>-8.7235899999999998E-3</c:v>
                </c:pt>
                <c:pt idx="166992" formatCode="0.00E+00">
                  <c:v>-8.7560999999999993E-3</c:v>
                </c:pt>
                <c:pt idx="166993" formatCode="0.00E+00">
                  <c:v>-8.7743700000000001E-3</c:v>
                </c:pt>
                <c:pt idx="166994" formatCode="0.00E+00">
                  <c:v>-8.7783700000000006E-3</c:v>
                </c:pt>
                <c:pt idx="166995" formatCode="0.00E+00">
                  <c:v>-8.7680999999999992E-3</c:v>
                </c:pt>
                <c:pt idx="166996" formatCode="0.00E+00">
                  <c:v>-8.7435900000000007E-3</c:v>
                </c:pt>
                <c:pt idx="166997" formatCode="0.00E+00">
                  <c:v>-8.70487E-3</c:v>
                </c:pt>
                <c:pt idx="166998" formatCode="0.00E+00">
                  <c:v>-8.6520099999999999E-3</c:v>
                </c:pt>
                <c:pt idx="166999" formatCode="0.00E+00">
                  <c:v>-8.5851199999999999E-3</c:v>
                </c:pt>
                <c:pt idx="167000" formatCode="0.00E+00">
                  <c:v>-8.5043099999999993E-3</c:v>
                </c:pt>
                <c:pt idx="167001" formatCode="0.00E+00">
                  <c:v>-8.4097300000000007E-3</c:v>
                </c:pt>
                <c:pt idx="167002" formatCode="0.00E+00">
                  <c:v>-8.3015299999999997E-3</c:v>
                </c:pt>
                <c:pt idx="167003" formatCode="0.00E+00">
                  <c:v>-8.1799100000000003E-3</c:v>
                </c:pt>
                <c:pt idx="167004" formatCode="0.00E+00">
                  <c:v>-8.0450799999999996E-3</c:v>
                </c:pt>
                <c:pt idx="167005" formatCode="0.00E+00">
                  <c:v>-7.8972699999999996E-3</c:v>
                </c:pt>
                <c:pt idx="167006" formatCode="0.00E+00">
                  <c:v>-7.7367299999999998E-3</c:v>
                </c:pt>
                <c:pt idx="167007" formatCode="0.00E+00">
                  <c:v>-7.5637500000000002E-3</c:v>
                </c:pt>
                <c:pt idx="167008" formatCode="0.00E+00">
                  <c:v>-7.3786199999999998E-3</c:v>
                </c:pt>
                <c:pt idx="167009" formatCode="0.00E+00">
                  <c:v>-7.1816500000000004E-3</c:v>
                </c:pt>
                <c:pt idx="167010" formatCode="0.00E+00">
                  <c:v>-6.9731999999999997E-3</c:v>
                </c:pt>
                <c:pt idx="167011" formatCode="0.00E+00">
                  <c:v>-6.7536000000000002E-3</c:v>
                </c:pt>
                <c:pt idx="167012" formatCode="0.00E+00">
                  <c:v>-6.5232500000000004E-3</c:v>
                </c:pt>
                <c:pt idx="167013" formatCode="0.00E+00">
                  <c:v>-6.2825199999999998E-3</c:v>
                </c:pt>
                <c:pt idx="167014" formatCode="0.00E+00">
                  <c:v>-6.0318400000000001E-3</c:v>
                </c:pt>
                <c:pt idx="167015" formatCode="0.00E+00">
                  <c:v>-5.7716299999999998E-3</c:v>
                </c:pt>
                <c:pt idx="167016" formatCode="0.00E+00">
                  <c:v>-5.5023199999999998E-3</c:v>
                </c:pt>
                <c:pt idx="167017" formatCode="0.00E+00">
                  <c:v>-5.2243899999999998E-3</c:v>
                </c:pt>
                <c:pt idx="167018" formatCode="0.00E+00">
                  <c:v>-4.9382999999999996E-3</c:v>
                </c:pt>
                <c:pt idx="167019" formatCode="0.00E+00">
                  <c:v>-4.64453E-3</c:v>
                </c:pt>
                <c:pt idx="167020" formatCode="0.00E+00">
                  <c:v>-4.3435799999999997E-3</c:v>
                </c:pt>
                <c:pt idx="167021" formatCode="0.00E+00">
                  <c:v>-4.0359599999999999E-3</c:v>
                </c:pt>
                <c:pt idx="167022" formatCode="0.00E+00">
                  <c:v>-3.7222000000000002E-3</c:v>
                </c:pt>
                <c:pt idx="167023" formatCode="0.00E+00">
                  <c:v>-3.40281E-3</c:v>
                </c:pt>
                <c:pt idx="167024" formatCode="0.00E+00">
                  <c:v>-3.0783400000000002E-3</c:v>
                </c:pt>
                <c:pt idx="167025" formatCode="0.00E+00">
                  <c:v>-2.7493399999999999E-3</c:v>
                </c:pt>
                <c:pt idx="167026" formatCode="0.00E+00">
                  <c:v>-2.4163399999999999E-3</c:v>
                </c:pt>
                <c:pt idx="167027" formatCode="0.00E+00">
                  <c:v>-2.0799199999999999E-3</c:v>
                </c:pt>
                <c:pt idx="167028" formatCode="0.00E+00">
                  <c:v>-1.7406399999999999E-3</c:v>
                </c:pt>
                <c:pt idx="167029" formatCode="0.00E+00">
                  <c:v>-1.3990599999999999E-3</c:v>
                </c:pt>
                <c:pt idx="167030" formatCode="0.00E+00">
                  <c:v>-1.05576E-3</c:v>
                </c:pt>
                <c:pt idx="167031" formatCode="0.00E+00">
                  <c:v>-7.1129699999999995E-4</c:v>
                </c:pt>
                <c:pt idx="167032" formatCode="0.00E+00">
                  <c:v>-3.6625699999999999E-4</c:v>
                </c:pt>
                <c:pt idx="167033" formatCode="0.00E+00">
                  <c:v>-2.1208000000000001E-5</c:v>
                </c:pt>
                <c:pt idx="167034" formatCode="0.00E+00">
                  <c:v>3.2327700000000002E-4</c:v>
                </c:pt>
                <c:pt idx="167035" formatCode="0.00E+00">
                  <c:v>6.6662700000000004E-4</c:v>
                </c:pt>
                <c:pt idx="167036" formatCode="0.00E+00">
                  <c:v>1.0082800000000001E-3</c:v>
                </c:pt>
                <c:pt idx="167037" formatCode="0.00E+00">
                  <c:v>1.3476600000000001E-3</c:v>
                </c:pt>
                <c:pt idx="167038" formatCode="0.00E+00">
                  <c:v>1.6842199999999999E-3</c:v>
                </c:pt>
                <c:pt idx="167039" formatCode="0.00E+00">
                  <c:v>2.0174099999999999E-3</c:v>
                </c:pt>
                <c:pt idx="167040" formatCode="0.00E+00">
                  <c:v>2.3466799999999999E-3</c:v>
                </c:pt>
                <c:pt idx="167041" formatCode="0.00E+00">
                  <c:v>2.6714899999999999E-3</c:v>
                </c:pt>
                <c:pt idx="167042" formatCode="0.00E+00">
                  <c:v>2.99132E-3</c:v>
                </c:pt>
                <c:pt idx="167043" formatCode="0.00E+00">
                  <c:v>3.3056399999999999E-3</c:v>
                </c:pt>
                <c:pt idx="167044" formatCode="0.00E+00">
                  <c:v>3.6139399999999999E-3</c:v>
                </c:pt>
                <c:pt idx="167045" formatCode="0.00E+00">
                  <c:v>3.9157300000000001E-3</c:v>
                </c:pt>
                <c:pt idx="167046" formatCode="0.00E+00">
                  <c:v>4.2105299999999997E-3</c:v>
                </c:pt>
                <c:pt idx="167047" formatCode="0.00E+00">
                  <c:v>4.4978600000000002E-3</c:v>
                </c:pt>
                <c:pt idx="167048" formatCode="0.00E+00">
                  <c:v>4.7772600000000002E-3</c:v>
                </c:pt>
                <c:pt idx="167049" formatCode="0.00E+00">
                  <c:v>5.0482799999999996E-3</c:v>
                </c:pt>
                <c:pt idx="167050" formatCode="0.00E+00">
                  <c:v>5.3105100000000001E-3</c:v>
                </c:pt>
                <c:pt idx="167051" formatCode="0.00E+00">
                  <c:v>5.5635199999999998E-3</c:v>
                </c:pt>
                <c:pt idx="167052" formatCode="0.00E+00">
                  <c:v>5.8069300000000001E-3</c:v>
                </c:pt>
                <c:pt idx="167053" formatCode="0.00E+00">
                  <c:v>6.0403499999999999E-3</c:v>
                </c:pt>
                <c:pt idx="167054" formatCode="0.00E+00">
                  <c:v>6.2634199999999996E-3</c:v>
                </c:pt>
                <c:pt idx="167055" formatCode="0.00E+00">
                  <c:v>6.4758000000000003E-3</c:v>
                </c:pt>
                <c:pt idx="167056" formatCode="0.00E+00">
                  <c:v>6.6771599999999997E-3</c:v>
                </c:pt>
                <c:pt idx="167057" formatCode="0.00E+00">
                  <c:v>6.8672200000000003E-3</c:v>
                </c:pt>
                <c:pt idx="167058" formatCode="0.00E+00">
                  <c:v>7.0456700000000004E-3</c:v>
                </c:pt>
                <c:pt idx="167059" formatCode="0.00E+00">
                  <c:v>7.2122599999999999E-3</c:v>
                </c:pt>
                <c:pt idx="167060" formatCode="0.00E+00">
                  <c:v>7.36675E-3</c:v>
                </c:pt>
                <c:pt idx="167061" formatCode="0.00E+00">
                  <c:v>7.5089099999999997E-3</c:v>
                </c:pt>
                <c:pt idx="167062" formatCode="0.00E+00">
                  <c:v>7.63855E-3</c:v>
                </c:pt>
                <c:pt idx="167063" formatCode="0.00E+00">
                  <c:v>7.7555000000000002E-3</c:v>
                </c:pt>
                <c:pt idx="167064" formatCode="0.00E+00">
                  <c:v>7.8595899999999996E-3</c:v>
                </c:pt>
                <c:pt idx="167065" formatCode="0.00E+00">
                  <c:v>7.9506899999999998E-3</c:v>
                </c:pt>
                <c:pt idx="167066" formatCode="0.00E+00">
                  <c:v>8.0286999999999997E-3</c:v>
                </c:pt>
                <c:pt idx="167067" formatCode="0.00E+00">
                  <c:v>8.0935299999999998E-3</c:v>
                </c:pt>
                <c:pt idx="167068" formatCode="0.00E+00">
                  <c:v>8.1451200000000005E-3</c:v>
                </c:pt>
                <c:pt idx="167069" formatCode="0.00E+00">
                  <c:v>8.1834200000000003E-3</c:v>
                </c:pt>
                <c:pt idx="167070" formatCode="0.00E+00">
                  <c:v>8.2084099999999993E-3</c:v>
                </c:pt>
                <c:pt idx="167071" formatCode="0.00E+00">
                  <c:v>8.2201099999999992E-3</c:v>
                </c:pt>
                <c:pt idx="167072" formatCode="0.00E+00">
                  <c:v>8.2185299999999999E-3</c:v>
                </c:pt>
                <c:pt idx="167073" formatCode="0.00E+00">
                  <c:v>8.2037399999999993E-3</c:v>
                </c:pt>
                <c:pt idx="167074" formatCode="0.00E+00">
                  <c:v>8.1758000000000004E-3</c:v>
                </c:pt>
                <c:pt idx="167075" formatCode="0.00E+00">
                  <c:v>8.1347999999999993E-3</c:v>
                </c:pt>
                <c:pt idx="167076" formatCode="0.00E+00">
                  <c:v>8.0808700000000004E-3</c:v>
                </c:pt>
                <c:pt idx="167077" formatCode="0.00E+00">
                  <c:v>8.0141399999999995E-3</c:v>
                </c:pt>
                <c:pt idx="167078" formatCode="0.00E+00">
                  <c:v>7.9347800000000007E-3</c:v>
                </c:pt>
                <c:pt idx="167079" formatCode="0.00E+00">
                  <c:v>7.8429599999999995E-3</c:v>
                </c:pt>
                <c:pt idx="167080" formatCode="0.00E+00">
                  <c:v>7.7388999999999999E-3</c:v>
                </c:pt>
                <c:pt idx="167081" formatCode="0.00E+00">
                  <c:v>7.6228099999999998E-3</c:v>
                </c:pt>
                <c:pt idx="167082" formatCode="0.00E+00">
                  <c:v>7.4949300000000003E-3</c:v>
                </c:pt>
                <c:pt idx="167083" formatCode="0.00E+00">
                  <c:v>7.3555299999999999E-3</c:v>
                </c:pt>
                <c:pt idx="167084" formatCode="0.00E+00">
                  <c:v>7.2049000000000002E-3</c:v>
                </c:pt>
                <c:pt idx="167085" formatCode="0.00E+00">
                  <c:v>7.0433199999999996E-3</c:v>
                </c:pt>
                <c:pt idx="167086" formatCode="0.00E+00">
                  <c:v>6.8711199999999997E-3</c:v>
                </c:pt>
                <c:pt idx="167087" formatCode="0.00E+00">
                  <c:v>6.68864E-3</c:v>
                </c:pt>
                <c:pt idx="167088" formatCode="0.00E+00">
                  <c:v>6.4962199999999996E-3</c:v>
                </c:pt>
                <c:pt idx="167089" formatCode="0.00E+00">
                  <c:v>6.2942400000000004E-3</c:v>
                </c:pt>
                <c:pt idx="167090" formatCode="0.00E+00">
                  <c:v>6.0830700000000003E-3</c:v>
                </c:pt>
                <c:pt idx="167091" formatCode="0.00E+00">
                  <c:v>5.8631200000000003E-3</c:v>
                </c:pt>
                <c:pt idx="167092" formatCode="0.00E+00">
                  <c:v>5.6347899999999998E-3</c:v>
                </c:pt>
                <c:pt idx="167093" formatCode="0.00E+00">
                  <c:v>5.3985099999999996E-3</c:v>
                </c:pt>
                <c:pt idx="167094" formatCode="0.00E+00">
                  <c:v>5.1547099999999998E-3</c:v>
                </c:pt>
                <c:pt idx="167095" formatCode="0.00E+00">
                  <c:v>4.9038399999999996E-3</c:v>
                </c:pt>
                <c:pt idx="167096" formatCode="0.00E+00">
                  <c:v>4.6463700000000004E-3</c:v>
                </c:pt>
                <c:pt idx="167097" formatCode="0.00E+00">
                  <c:v>4.3827500000000004E-3</c:v>
                </c:pt>
                <c:pt idx="167098" formatCode="0.00E+00">
                  <c:v>4.1134700000000001E-3</c:v>
                </c:pt>
                <c:pt idx="167099" formatCode="0.00E+00">
                  <c:v>3.8390099999999999E-3</c:v>
                </c:pt>
                <c:pt idx="167100" formatCode="0.00E+00">
                  <c:v>3.5598600000000002E-3</c:v>
                </c:pt>
                <c:pt idx="167101" formatCode="0.00E+00">
                  <c:v>3.2765099999999998E-3</c:v>
                </c:pt>
                <c:pt idx="167102" formatCode="0.00E+00">
                  <c:v>2.9894800000000001E-3</c:v>
                </c:pt>
                <c:pt idx="167103" formatCode="0.00E+00">
                  <c:v>2.6992700000000001E-3</c:v>
                </c:pt>
                <c:pt idx="167104" formatCode="0.00E+00">
                  <c:v>2.40639E-3</c:v>
                </c:pt>
                <c:pt idx="167105" formatCode="0.00E+00">
                  <c:v>2.1113500000000001E-3</c:v>
                </c:pt>
                <c:pt idx="167106" formatCode="0.00E+00">
                  <c:v>1.81467E-3</c:v>
                </c:pt>
                <c:pt idx="167107" formatCode="0.00E+00">
                  <c:v>1.5168600000000001E-3</c:v>
                </c:pt>
                <c:pt idx="167108" formatCode="0.00E+00">
                  <c:v>1.2184400000000001E-3</c:v>
                </c:pt>
                <c:pt idx="167109" formatCode="0.00E+00">
                  <c:v>9.1992599999999995E-4</c:v>
                </c:pt>
                <c:pt idx="167110" formatCode="0.00E+00">
                  <c:v>6.2182700000000004E-4</c:v>
                </c:pt>
                <c:pt idx="167111" formatCode="0.00E+00">
                  <c:v>3.24653E-4</c:v>
                </c:pt>
                <c:pt idx="167112" formatCode="0.00E+00">
                  <c:v>2.89088E-5</c:v>
                </c:pt>
                <c:pt idx="167113" formatCode="0.00E+00">
                  <c:v>-2.6490500000000001E-4</c:v>
                </c:pt>
                <c:pt idx="167114" formatCode="0.00E+00">
                  <c:v>-5.5629400000000004E-4</c:v>
                </c:pt>
                <c:pt idx="167115" formatCode="0.00E+00">
                  <c:v>-8.4476899999999999E-4</c:v>
                </c:pt>
                <c:pt idx="167116" formatCode="0.00E+00">
                  <c:v>-1.12985E-3</c:v>
                </c:pt>
                <c:pt idx="167117" formatCode="0.00E+00">
                  <c:v>-1.41106E-3</c:v>
                </c:pt>
                <c:pt idx="167118" formatCode="0.00E+00">
                  <c:v>-1.6879499999999999E-3</c:v>
                </c:pt>
                <c:pt idx="167119" formatCode="0.00E+00">
                  <c:v>-1.9600500000000001E-3</c:v>
                </c:pt>
                <c:pt idx="167120" formatCode="0.00E+00">
                  <c:v>-2.2269199999999999E-3</c:v>
                </c:pt>
                <c:pt idx="167121" formatCode="0.00E+00">
                  <c:v>-2.4881399999999998E-3</c:v>
                </c:pt>
                <c:pt idx="167122" formatCode="0.00E+00">
                  <c:v>-2.7432699999999999E-3</c:v>
                </c:pt>
                <c:pt idx="167123" formatCode="0.00E+00">
                  <c:v>-2.9919299999999999E-3</c:v>
                </c:pt>
                <c:pt idx="167124" formatCode="0.00E+00">
                  <c:v>-3.2336999999999999E-3</c:v>
                </c:pt>
                <c:pt idx="167125" formatCode="0.00E+00">
                  <c:v>-3.4682200000000002E-3</c:v>
                </c:pt>
                <c:pt idx="167126" formatCode="0.00E+00">
                  <c:v>-3.6951100000000001E-3</c:v>
                </c:pt>
                <c:pt idx="167127" formatCode="0.00E+00">
                  <c:v>-3.9140399999999997E-3</c:v>
                </c:pt>
                <c:pt idx="167128" formatCode="0.00E+00">
                  <c:v>-4.1246599999999996E-3</c:v>
                </c:pt>
                <c:pt idx="167129" formatCode="0.00E+00">
                  <c:v>-4.3266700000000003E-3</c:v>
                </c:pt>
                <c:pt idx="167130" formatCode="0.00E+00">
                  <c:v>-4.5197600000000003E-3</c:v>
                </c:pt>
                <c:pt idx="167131" formatCode="0.00E+00">
                  <c:v>-4.7036500000000002E-3</c:v>
                </c:pt>
                <c:pt idx="167132" formatCode="0.00E+00">
                  <c:v>-4.8780799999999999E-3</c:v>
                </c:pt>
                <c:pt idx="167133" formatCode="0.00E+00">
                  <c:v>-5.0428000000000001E-3</c:v>
                </c:pt>
                <c:pt idx="167134" formatCode="0.00E+00">
                  <c:v>-5.1975900000000002E-3</c:v>
                </c:pt>
                <c:pt idx="167135" formatCode="0.00E+00">
                  <c:v>-5.3422299999999999E-3</c:v>
                </c:pt>
                <c:pt idx="167136" formatCode="0.00E+00">
                  <c:v>-5.4765500000000002E-3</c:v>
                </c:pt>
                <c:pt idx="167137" formatCode="0.00E+00">
                  <c:v>-5.6003700000000003E-3</c:v>
                </c:pt>
                <c:pt idx="167138" formatCode="0.00E+00">
                  <c:v>-5.7135500000000004E-3</c:v>
                </c:pt>
                <c:pt idx="167139" formatCode="0.00E+00">
                  <c:v>-5.8159600000000002E-3</c:v>
                </c:pt>
                <c:pt idx="167140" formatCode="0.00E+00">
                  <c:v>-5.9074799999999997E-3</c:v>
                </c:pt>
                <c:pt idx="167141" formatCode="0.00E+00">
                  <c:v>-5.98804E-3</c:v>
                </c:pt>
                <c:pt idx="167142" formatCode="0.00E+00">
                  <c:v>-6.05756E-3</c:v>
                </c:pt>
                <c:pt idx="167143" formatCode="0.00E+00">
                  <c:v>-6.1160099999999998E-3</c:v>
                </c:pt>
                <c:pt idx="167144" formatCode="0.00E+00">
                  <c:v>-6.1633499999999997E-3</c:v>
                </c:pt>
                <c:pt idx="167145" formatCode="0.00E+00">
                  <c:v>-6.1995799999999997E-3</c:v>
                </c:pt>
                <c:pt idx="167146" formatCode="0.00E+00">
                  <c:v>-6.2247099999999996E-3</c:v>
                </c:pt>
                <c:pt idx="167147" formatCode="0.00E+00">
                  <c:v>-6.2387800000000002E-3</c:v>
                </c:pt>
                <c:pt idx="167148" formatCode="0.00E+00">
                  <c:v>-6.2418500000000002E-3</c:v>
                </c:pt>
                <c:pt idx="167149" formatCode="0.00E+00">
                  <c:v>-6.23399E-3</c:v>
                </c:pt>
                <c:pt idx="167150" formatCode="0.00E+00">
                  <c:v>-6.2153E-3</c:v>
                </c:pt>
                <c:pt idx="167151" formatCode="0.00E+00">
                  <c:v>-6.1858900000000003E-3</c:v>
                </c:pt>
                <c:pt idx="167152" formatCode="0.00E+00">
                  <c:v>-6.1459000000000001E-3</c:v>
                </c:pt>
                <c:pt idx="167153" formatCode="0.00E+00">
                  <c:v>-6.0954800000000003E-3</c:v>
                </c:pt>
                <c:pt idx="167154" formatCode="0.00E+00">
                  <c:v>-6.0347999999999999E-3</c:v>
                </c:pt>
                <c:pt idx="167155" formatCode="0.00E+00">
                  <c:v>-5.9640600000000002E-3</c:v>
                </c:pt>
                <c:pt idx="167156" formatCode="0.00E+00">
                  <c:v>-5.8834500000000001E-3</c:v>
                </c:pt>
                <c:pt idx="167157" formatCode="0.00E+00">
                  <c:v>-5.79321E-3</c:v>
                </c:pt>
                <c:pt idx="167158" formatCode="0.00E+00">
                  <c:v>-5.6935800000000002E-3</c:v>
                </c:pt>
                <c:pt idx="167159" formatCode="0.00E+00">
                  <c:v>-5.5848199999999999E-3</c:v>
                </c:pt>
                <c:pt idx="167160" formatCode="0.00E+00">
                  <c:v>-5.4671900000000002E-3</c:v>
                </c:pt>
                <c:pt idx="167161" formatCode="0.00E+00">
                  <c:v>-5.3409900000000003E-3</c:v>
                </c:pt>
                <c:pt idx="167162" formatCode="0.00E+00">
                  <c:v>-5.20653E-3</c:v>
                </c:pt>
                <c:pt idx="167163" formatCode="0.00E+00">
                  <c:v>-5.0641100000000001E-3</c:v>
                </c:pt>
                <c:pt idx="167164" formatCode="0.00E+00">
                  <c:v>-4.9140800000000004E-3</c:v>
                </c:pt>
                <c:pt idx="167165" formatCode="0.00E+00">
                  <c:v>-4.7567699999999996E-3</c:v>
                </c:pt>
                <c:pt idx="167166" formatCode="0.00E+00">
                  <c:v>-4.59254E-3</c:v>
                </c:pt>
                <c:pt idx="167167" formatCode="0.00E+00">
                  <c:v>-4.4217600000000003E-3</c:v>
                </c:pt>
                <c:pt idx="167168" formatCode="0.00E+00">
                  <c:v>-4.2448E-3</c:v>
                </c:pt>
                <c:pt idx="167169" formatCode="0.00E+00">
                  <c:v>-4.0620500000000002E-3</c:v>
                </c:pt>
                <c:pt idx="167170" formatCode="0.00E+00">
                  <c:v>-3.8739099999999999E-3</c:v>
                </c:pt>
                <c:pt idx="167171" formatCode="0.00E+00">
                  <c:v>-3.6807799999999998E-3</c:v>
                </c:pt>
                <c:pt idx="167172" formatCode="0.00E+00">
                  <c:v>-3.48307E-3</c:v>
                </c:pt>
                <c:pt idx="167173" formatCode="0.00E+00">
                  <c:v>-3.2812000000000002E-3</c:v>
                </c:pt>
                <c:pt idx="167174" formatCode="0.00E+00">
                  <c:v>-3.0755999999999999E-3</c:v>
                </c:pt>
                <c:pt idx="167175" formatCode="0.00E+00">
                  <c:v>-2.8666799999999999E-3</c:v>
                </c:pt>
                <c:pt idx="167176" formatCode="0.00E+00">
                  <c:v>-2.65489E-3</c:v>
                </c:pt>
                <c:pt idx="167177" formatCode="0.00E+00">
                  <c:v>-2.4406599999999999E-3</c:v>
                </c:pt>
                <c:pt idx="167178" formatCode="0.00E+00">
                  <c:v>-2.22442E-3</c:v>
                </c:pt>
                <c:pt idx="167179" formatCode="0.00E+00">
                  <c:v>-2.0066300000000001E-3</c:v>
                </c:pt>
                <c:pt idx="167180" formatCode="0.00E+00">
                  <c:v>-1.7877100000000001E-3</c:v>
                </c:pt>
                <c:pt idx="167181" formatCode="0.00E+00">
                  <c:v>-1.5681099999999999E-3</c:v>
                </c:pt>
                <c:pt idx="167182" formatCode="0.00E+00">
                  <c:v>-1.34826E-3</c:v>
                </c:pt>
                <c:pt idx="167183" formatCode="0.00E+00">
                  <c:v>-1.1286099999999999E-3</c:v>
                </c:pt>
                <c:pt idx="167184" formatCode="0.00E+00">
                  <c:v>-9.0959299999999999E-4</c:v>
                </c:pt>
                <c:pt idx="167185" formatCode="0.00E+00">
                  <c:v>-6.9163299999999998E-4</c:v>
                </c:pt>
                <c:pt idx="167186" formatCode="0.00E+00">
                  <c:v>-4.7516000000000002E-4</c:v>
                </c:pt>
                <c:pt idx="167187" formatCode="0.00E+00">
                  <c:v>-2.6059599999999998E-4</c:v>
                </c:pt>
                <c:pt idx="167188" formatCode="0.00E+00">
                  <c:v>-4.8356499999999997E-5</c:v>
                </c:pt>
                <c:pt idx="167189" formatCode="0.00E+00">
                  <c:v>1.6114999999999999E-4</c:v>
                </c:pt>
                <c:pt idx="167190" formatCode="0.00E+00">
                  <c:v>3.6752099999999999E-4</c:v>
                </c:pt>
                <c:pt idx="167191" formatCode="0.00E+00">
                  <c:v>5.7036299999999995E-4</c:v>
                </c:pt>
                <c:pt idx="167192" formatCode="0.00E+00">
                  <c:v>7.69293E-4</c:v>
                </c:pt>
                <c:pt idx="167193" formatCode="0.00E+00">
                  <c:v>9.6393599999999998E-4</c:v>
                </c:pt>
                <c:pt idx="167194" formatCode="0.00E+00">
                  <c:v>1.1539300000000001E-3</c:v>
                </c:pt>
                <c:pt idx="167195" formatCode="0.00E+00">
                  <c:v>1.33891E-3</c:v>
                </c:pt>
                <c:pt idx="167196" formatCode="0.00E+00">
                  <c:v>1.51855E-3</c:v>
                </c:pt>
                <c:pt idx="167197" formatCode="0.00E+00">
                  <c:v>1.6925200000000001E-3</c:v>
                </c:pt>
                <c:pt idx="167198" formatCode="0.00E+00">
                  <c:v>1.86049E-3</c:v>
                </c:pt>
                <c:pt idx="167199" formatCode="0.00E+00">
                  <c:v>2.0221800000000002E-3</c:v>
                </c:pt>
                <c:pt idx="167200" formatCode="0.00E+00">
                  <c:v>2.1772699999999998E-3</c:v>
                </c:pt>
                <c:pt idx="167201" formatCode="0.00E+00">
                  <c:v>2.3255200000000002E-3</c:v>
                </c:pt>
                <c:pt idx="167202" formatCode="0.00E+00">
                  <c:v>2.46664E-3</c:v>
                </c:pt>
                <c:pt idx="167203" formatCode="0.00E+00">
                  <c:v>2.60041E-3</c:v>
                </c:pt>
                <c:pt idx="167204" formatCode="0.00E+00">
                  <c:v>2.7266E-3</c:v>
                </c:pt>
                <c:pt idx="167205" formatCode="0.00E+00">
                  <c:v>2.8449899999999999E-3</c:v>
                </c:pt>
                <c:pt idx="167206" formatCode="0.00E+00">
                  <c:v>2.9553800000000001E-3</c:v>
                </c:pt>
                <c:pt idx="167207" formatCode="0.00E+00">
                  <c:v>3.05762E-3</c:v>
                </c:pt>
                <c:pt idx="167208" formatCode="0.00E+00">
                  <c:v>3.1515200000000001E-3</c:v>
                </c:pt>
                <c:pt idx="167209" formatCode="0.00E+00">
                  <c:v>3.2369600000000001E-3</c:v>
                </c:pt>
                <c:pt idx="167210" formatCode="0.00E+00">
                  <c:v>3.3138E-3</c:v>
                </c:pt>
                <c:pt idx="167211" formatCode="0.00E+00">
                  <c:v>3.3819499999999999E-3</c:v>
                </c:pt>
                <c:pt idx="167212" formatCode="0.00E+00">
                  <c:v>3.4413099999999999E-3</c:v>
                </c:pt>
                <c:pt idx="167213" formatCode="0.00E+00">
                  <c:v>3.4918200000000001E-3</c:v>
                </c:pt>
                <c:pt idx="167214" formatCode="0.00E+00">
                  <c:v>3.5334199999999998E-3</c:v>
                </c:pt>
                <c:pt idx="167215" formatCode="0.00E+00">
                  <c:v>3.5660800000000001E-3</c:v>
                </c:pt>
                <c:pt idx="167216" formatCode="0.00E+00">
                  <c:v>3.5898000000000002E-3</c:v>
                </c:pt>
                <c:pt idx="167217" formatCode="0.00E+00">
                  <c:v>3.6045700000000001E-3</c:v>
                </c:pt>
                <c:pt idx="167218" formatCode="0.00E+00">
                  <c:v>3.61042E-3</c:v>
                </c:pt>
                <c:pt idx="167219" formatCode="0.00E+00">
                  <c:v>3.6073899999999998E-3</c:v>
                </c:pt>
                <c:pt idx="167220" formatCode="0.00E+00">
                  <c:v>3.5955399999999999E-3</c:v>
                </c:pt>
                <c:pt idx="167221" formatCode="0.00E+00">
                  <c:v>3.5749499999999999E-3</c:v>
                </c:pt>
                <c:pt idx="167222" formatCode="0.00E+00">
                  <c:v>3.54572E-3</c:v>
                </c:pt>
                <c:pt idx="167223" formatCode="0.00E+00">
                  <c:v>3.5079500000000001E-3</c:v>
                </c:pt>
                <c:pt idx="167224" formatCode="0.00E+00">
                  <c:v>3.4617900000000002E-3</c:v>
                </c:pt>
                <c:pt idx="167225" formatCode="0.00E+00">
                  <c:v>3.4073900000000002E-3</c:v>
                </c:pt>
                <c:pt idx="167226" formatCode="0.00E+00">
                  <c:v>3.3449E-3</c:v>
                </c:pt>
                <c:pt idx="167227" formatCode="0.00E+00">
                  <c:v>3.27451E-3</c:v>
                </c:pt>
                <c:pt idx="167228" formatCode="0.00E+00">
                  <c:v>3.1964099999999998E-3</c:v>
                </c:pt>
                <c:pt idx="167229" formatCode="0.00E+00">
                  <c:v>3.1108300000000002E-3</c:v>
                </c:pt>
                <c:pt idx="167230" formatCode="0.00E+00">
                  <c:v>3.0179999999999998E-3</c:v>
                </c:pt>
                <c:pt idx="167231" formatCode="0.00E+00">
                  <c:v>2.9181400000000001E-3</c:v>
                </c:pt>
                <c:pt idx="167232" formatCode="0.00E+00">
                  <c:v>2.81154E-3</c:v>
                </c:pt>
                <c:pt idx="167233" formatCode="0.00E+00">
                  <c:v>2.6984499999999998E-3</c:v>
                </c:pt>
                <c:pt idx="167234" formatCode="0.00E+00">
                  <c:v>2.57916E-3</c:v>
                </c:pt>
                <c:pt idx="167235" formatCode="0.00E+00">
                  <c:v>2.4539700000000002E-3</c:v>
                </c:pt>
                <c:pt idx="167236" formatCode="0.00E+00">
                  <c:v>2.3232000000000001E-3</c:v>
                </c:pt>
                <c:pt idx="167237" formatCode="0.00E+00">
                  <c:v>2.1871500000000001E-3</c:v>
                </c:pt>
                <c:pt idx="167238" formatCode="0.00E+00">
                  <c:v>2.0461699999999999E-3</c:v>
                </c:pt>
                <c:pt idx="167239" formatCode="0.00E+00">
                  <c:v>1.90059E-3</c:v>
                </c:pt>
                <c:pt idx="167240" formatCode="0.00E+00">
                  <c:v>1.75077E-3</c:v>
                </c:pt>
                <c:pt idx="167241" formatCode="0.00E+00">
                  <c:v>1.59706E-3</c:v>
                </c:pt>
                <c:pt idx="167242" formatCode="0.00E+00">
                  <c:v>1.43984E-3</c:v>
                </c:pt>
                <c:pt idx="167243" formatCode="0.00E+00">
                  <c:v>1.2794799999999999E-3</c:v>
                </c:pt>
                <c:pt idx="167244" formatCode="0.00E+00">
                  <c:v>1.1163499999999999E-3</c:v>
                </c:pt>
                <c:pt idx="167245" formatCode="0.00E+00">
                  <c:v>9.5085500000000002E-4</c:v>
                </c:pt>
                <c:pt idx="167246" formatCode="0.00E+00">
                  <c:v>7.83375E-4</c:v>
                </c:pt>
                <c:pt idx="167247" formatCode="0.00E+00">
                  <c:v>6.1430899999999995E-4</c:v>
                </c:pt>
                <c:pt idx="167248" formatCode="0.00E+00">
                  <c:v>4.44055E-4</c:v>
                </c:pt>
                <c:pt idx="167249" formatCode="0.00E+00">
                  <c:v>2.7301499999999999E-4</c:v>
                </c:pt>
                <c:pt idx="167250" formatCode="0.00E+00">
                  <c:v>1.01592E-4</c:v>
                </c:pt>
                <c:pt idx="167251" formatCode="0.00E+00">
                  <c:v>-6.9810900000000006E-5</c:v>
                </c:pt>
                <c:pt idx="167252" formatCode="0.00E+00">
                  <c:v>-2.4079E-4</c:v>
                </c:pt>
                <c:pt idx="167253" formatCode="0.00E+00">
                  <c:v>-4.1094200000000002E-4</c:v>
                </c:pt>
                <c:pt idx="167254" formatCode="0.00E+00">
                  <c:v>-5.7986500000000005E-4</c:v>
                </c:pt>
                <c:pt idx="167255" formatCode="0.00E+00">
                  <c:v>-7.47162E-4</c:v>
                </c:pt>
                <c:pt idx="167256" formatCode="0.00E+00">
                  <c:v>-9.1243499999999996E-4</c:v>
                </c:pt>
                <c:pt idx="167257" formatCode="0.00E+00">
                  <c:v>-1.07529E-3</c:v>
                </c:pt>
                <c:pt idx="167258" formatCode="0.00E+00">
                  <c:v>-1.2353500000000001E-3</c:v>
                </c:pt>
                <c:pt idx="167259" formatCode="0.00E+00">
                  <c:v>-1.3922299999999999E-3</c:v>
                </c:pt>
                <c:pt idx="167260" formatCode="0.00E+00">
                  <c:v>-1.54554E-3</c:v>
                </c:pt>
                <c:pt idx="167261" formatCode="0.00E+00">
                  <c:v>-1.6949300000000001E-3</c:v>
                </c:pt>
                <c:pt idx="167262" formatCode="0.00E+00">
                  <c:v>-1.84004E-3</c:v>
                </c:pt>
                <c:pt idx="167263" formatCode="0.00E+00">
                  <c:v>-1.98051E-3</c:v>
                </c:pt>
                <c:pt idx="167264" formatCode="0.00E+00">
                  <c:v>-2.1159999999999998E-3</c:v>
                </c:pt>
                <c:pt idx="167265" formatCode="0.00E+00">
                  <c:v>-2.24618E-3</c:v>
                </c:pt>
                <c:pt idx="167266" formatCode="0.00E+00">
                  <c:v>-2.3707300000000001E-3</c:v>
                </c:pt>
                <c:pt idx="167267" formatCode="0.00E+00">
                  <c:v>-2.4893300000000001E-3</c:v>
                </c:pt>
                <c:pt idx="167268" formatCode="0.00E+00">
                  <c:v>-2.6017000000000002E-3</c:v>
                </c:pt>
                <c:pt idx="167269" formatCode="0.00E+00">
                  <c:v>-2.70754E-3</c:v>
                </c:pt>
                <c:pt idx="167270" formatCode="0.00E+00">
                  <c:v>-2.8065799999999999E-3</c:v>
                </c:pt>
                <c:pt idx="167271" formatCode="0.00E+00">
                  <c:v>-2.8985600000000001E-3</c:v>
                </c:pt>
                <c:pt idx="167272" formatCode="0.00E+00">
                  <c:v>-2.9832399999999999E-3</c:v>
                </c:pt>
                <c:pt idx="167273" formatCode="0.00E+00">
                  <c:v>-3.0603900000000001E-3</c:v>
                </c:pt>
                <c:pt idx="167274" formatCode="0.00E+00">
                  <c:v>-3.1297899999999999E-3</c:v>
                </c:pt>
                <c:pt idx="167275" formatCode="0.00E+00">
                  <c:v>-3.1912500000000001E-3</c:v>
                </c:pt>
                <c:pt idx="167276" formatCode="0.00E+00">
                  <c:v>-3.2445799999999999E-3</c:v>
                </c:pt>
                <c:pt idx="167277" formatCode="0.00E+00">
                  <c:v>-3.28962E-3</c:v>
                </c:pt>
                <c:pt idx="167278" formatCode="0.00E+00">
                  <c:v>-3.32621E-3</c:v>
                </c:pt>
                <c:pt idx="167279" formatCode="0.00E+00">
                  <c:v>-3.3542300000000001E-3</c:v>
                </c:pt>
                <c:pt idx="167280" formatCode="0.00E+00">
                  <c:v>-3.3735700000000002E-3</c:v>
                </c:pt>
                <c:pt idx="167281" formatCode="0.00E+00">
                  <c:v>-3.3841100000000001E-3</c:v>
                </c:pt>
                <c:pt idx="167282" formatCode="0.00E+00">
                  <c:v>-3.3857900000000001E-3</c:v>
                </c:pt>
                <c:pt idx="167283" formatCode="0.00E+00">
                  <c:v>-3.3785500000000001E-3</c:v>
                </c:pt>
                <c:pt idx="167284" formatCode="0.00E+00">
                  <c:v>-3.3623300000000002E-3</c:v>
                </c:pt>
                <c:pt idx="167285" formatCode="0.00E+00">
                  <c:v>-3.3371299999999998E-3</c:v>
                </c:pt>
                <c:pt idx="167286" formatCode="0.00E+00">
                  <c:v>-3.30292E-3</c:v>
                </c:pt>
                <c:pt idx="167287" formatCode="0.00E+00">
                  <c:v>-3.2597400000000001E-3</c:v>
                </c:pt>
                <c:pt idx="167288" formatCode="0.00E+00">
                  <c:v>-3.2076000000000001E-3</c:v>
                </c:pt>
                <c:pt idx="167289" formatCode="0.00E+00">
                  <c:v>-3.1465600000000001E-3</c:v>
                </c:pt>
                <c:pt idx="167290" formatCode="0.00E+00">
                  <c:v>-3.07669E-3</c:v>
                </c:pt>
                <c:pt idx="167291" formatCode="0.00E+00">
                  <c:v>-2.9980800000000002E-3</c:v>
                </c:pt>
                <c:pt idx="167292" formatCode="0.00E+00">
                  <c:v>-2.9108200000000002E-3</c:v>
                </c:pt>
                <c:pt idx="167293" formatCode="0.00E+00">
                  <c:v>-2.8150599999999999E-3</c:v>
                </c:pt>
                <c:pt idx="167294" formatCode="0.00E+00">
                  <c:v>-2.7109199999999999E-3</c:v>
                </c:pt>
                <c:pt idx="167295" formatCode="0.00E+00">
                  <c:v>-2.5985600000000002E-3</c:v>
                </c:pt>
                <c:pt idx="167296" formatCode="0.00E+00">
                  <c:v>-2.47818E-3</c:v>
                </c:pt>
                <c:pt idx="167297" formatCode="0.00E+00">
                  <c:v>-2.34995E-3</c:v>
                </c:pt>
                <c:pt idx="167298" formatCode="0.00E+00">
                  <c:v>-2.2140900000000002E-3</c:v>
                </c:pt>
                <c:pt idx="167299" formatCode="0.00E+00">
                  <c:v>-2.07084E-3</c:v>
                </c:pt>
                <c:pt idx="167300" formatCode="0.00E+00">
                  <c:v>-1.9204199999999999E-3</c:v>
                </c:pt>
                <c:pt idx="167301" formatCode="0.00E+00">
                  <c:v>-1.76311E-3</c:v>
                </c:pt>
                <c:pt idx="167302" formatCode="0.00E+00">
                  <c:v>-1.59918E-3</c:v>
                </c:pt>
                <c:pt idx="167303" formatCode="0.00E+00">
                  <c:v>-1.42892E-3</c:v>
                </c:pt>
                <c:pt idx="167304" formatCode="0.00E+00">
                  <c:v>-1.25263E-3</c:v>
                </c:pt>
                <c:pt idx="167305" formatCode="0.00E+00">
                  <c:v>-1.0706299999999999E-3</c:v>
                </c:pt>
                <c:pt idx="167306" formatCode="0.00E+00">
                  <c:v>-8.8324599999999997E-4</c:v>
                </c:pt>
                <c:pt idx="167307" formatCode="0.00E+00">
                  <c:v>-6.9083000000000002E-4</c:v>
                </c:pt>
                <c:pt idx="167308" formatCode="0.00E+00">
                  <c:v>-4.9373400000000001E-4</c:v>
                </c:pt>
                <c:pt idx="167309" formatCode="0.00E+00">
                  <c:v>-2.92324E-4</c:v>
                </c:pt>
                <c:pt idx="167310" formatCode="0.00E+00">
                  <c:v>-8.6977600000000006E-5</c:v>
                </c:pt>
                <c:pt idx="167311" formatCode="0.00E+00">
                  <c:v>1.2191799999999999E-4</c:v>
                </c:pt>
                <c:pt idx="167312" formatCode="0.00E+00">
                  <c:v>3.3396700000000001E-4</c:v>
                </c:pt>
                <c:pt idx="167313" formatCode="0.00E+00">
                  <c:v>5.4876499999999999E-4</c:v>
                </c:pt>
                <c:pt idx="167314" formatCode="0.00E+00">
                  <c:v>7.6589799999999999E-4</c:v>
                </c:pt>
                <c:pt idx="167315" formatCode="0.00E+00">
                  <c:v>9.8494800000000003E-4</c:v>
                </c:pt>
                <c:pt idx="167316" formatCode="0.00E+00">
                  <c:v>1.20549E-3</c:v>
                </c:pt>
                <c:pt idx="167317" formatCode="0.00E+00">
                  <c:v>1.42709E-3</c:v>
                </c:pt>
                <c:pt idx="167318" formatCode="0.00E+00">
                  <c:v>1.64931E-3</c:v>
                </c:pt>
                <c:pt idx="167319" formatCode="0.00E+00">
                  <c:v>1.8717199999999999E-3</c:v>
                </c:pt>
                <c:pt idx="167320" formatCode="0.00E+00">
                  <c:v>2.0938699999999998E-3</c:v>
                </c:pt>
                <c:pt idx="167321" formatCode="0.00E+00">
                  <c:v>2.3153200000000001E-3</c:v>
                </c:pt>
                <c:pt idx="167322" formatCode="0.00E+00">
                  <c:v>2.5356200000000001E-3</c:v>
                </c:pt>
                <c:pt idx="167323" formatCode="0.00E+00">
                  <c:v>2.7543300000000001E-3</c:v>
                </c:pt>
                <c:pt idx="167324" formatCode="0.00E+00">
                  <c:v>2.9710000000000001E-3</c:v>
                </c:pt>
                <c:pt idx="167325" formatCode="0.00E+00">
                  <c:v>3.1851800000000001E-3</c:v>
                </c:pt>
                <c:pt idx="167326" formatCode="0.00E+00">
                  <c:v>3.3964300000000002E-3</c:v>
                </c:pt>
                <c:pt idx="167327" formatCode="0.00E+00">
                  <c:v>3.6043199999999998E-3</c:v>
                </c:pt>
                <c:pt idx="167328" formatCode="0.00E+00">
                  <c:v>3.8084E-3</c:v>
                </c:pt>
                <c:pt idx="167329" formatCode="0.00E+00">
                  <c:v>4.0082499999999997E-3</c:v>
                </c:pt>
                <c:pt idx="167330" formatCode="0.00E+00">
                  <c:v>4.2034400000000001E-3</c:v>
                </c:pt>
                <c:pt idx="167331" formatCode="0.00E+00">
                  <c:v>4.3935399999999996E-3</c:v>
                </c:pt>
                <c:pt idx="167332" formatCode="0.00E+00">
                  <c:v>4.5781600000000004E-3</c:v>
                </c:pt>
                <c:pt idx="167333" formatCode="0.00E+00">
                  <c:v>4.7568699999999998E-3</c:v>
                </c:pt>
                <c:pt idx="167334" formatCode="0.00E+00">
                  <c:v>4.9292900000000002E-3</c:v>
                </c:pt>
                <c:pt idx="167335" formatCode="0.00E+00">
                  <c:v>5.0950199999999996E-3</c:v>
                </c:pt>
                <c:pt idx="167336" formatCode="0.00E+00">
                  <c:v>5.2537E-3</c:v>
                </c:pt>
                <c:pt idx="167337" formatCode="0.00E+00">
                  <c:v>5.4049600000000003E-3</c:v>
                </c:pt>
                <c:pt idx="167338" formatCode="0.00E+00">
                  <c:v>5.54843E-3</c:v>
                </c:pt>
                <c:pt idx="167339" formatCode="0.00E+00">
                  <c:v>5.6837800000000003E-3</c:v>
                </c:pt>
                <c:pt idx="167340" formatCode="0.00E+00">
                  <c:v>5.8106800000000004E-3</c:v>
                </c:pt>
                <c:pt idx="167341" formatCode="0.00E+00">
                  <c:v>5.9288199999999996E-3</c:v>
                </c:pt>
                <c:pt idx="167342" formatCode="0.00E+00">
                  <c:v>6.0378899999999998E-3</c:v>
                </c:pt>
                <c:pt idx="167343" formatCode="0.00E+00">
                  <c:v>6.1376E-3</c:v>
                </c:pt>
                <c:pt idx="167344" formatCode="0.00E+00">
                  <c:v>6.2276900000000001E-3</c:v>
                </c:pt>
                <c:pt idx="167345" formatCode="0.00E+00">
                  <c:v>6.3079E-3</c:v>
                </c:pt>
                <c:pt idx="167346" formatCode="0.00E+00">
                  <c:v>6.37799E-3</c:v>
                </c:pt>
                <c:pt idx="167347" formatCode="0.00E+00">
                  <c:v>6.43774E-3</c:v>
                </c:pt>
                <c:pt idx="167348" formatCode="0.00E+00">
                  <c:v>6.48695E-3</c:v>
                </c:pt>
                <c:pt idx="167349" formatCode="0.00E+00">
                  <c:v>6.5254299999999996E-3</c:v>
                </c:pt>
                <c:pt idx="167350" formatCode="0.00E+00">
                  <c:v>6.5530099999999997E-3</c:v>
                </c:pt>
                <c:pt idx="167351" formatCode="0.00E+00">
                  <c:v>6.5695500000000004E-3</c:v>
                </c:pt>
                <c:pt idx="167352" formatCode="0.00E+00">
                  <c:v>6.5749099999999998E-3</c:v>
                </c:pt>
                <c:pt idx="167353" formatCode="0.00E+00">
                  <c:v>6.5689800000000003E-3</c:v>
                </c:pt>
                <c:pt idx="167354" formatCode="0.00E+00">
                  <c:v>6.5516799999999998E-3</c:v>
                </c:pt>
                <c:pt idx="167355" formatCode="0.00E+00">
                  <c:v>6.5229399999999996E-3</c:v>
                </c:pt>
                <c:pt idx="167356" formatCode="0.00E+00">
                  <c:v>6.4826900000000002E-3</c:v>
                </c:pt>
                <c:pt idx="167357" formatCode="0.00E+00">
                  <c:v>6.4309199999999997E-3</c:v>
                </c:pt>
                <c:pt idx="167358" formatCode="0.00E+00">
                  <c:v>6.3676100000000001E-3</c:v>
                </c:pt>
                <c:pt idx="167359" formatCode="0.00E+00">
                  <c:v>6.2927800000000004E-3</c:v>
                </c:pt>
                <c:pt idx="167360" formatCode="0.00E+00">
                  <c:v>6.2064499999999996E-3</c:v>
                </c:pt>
                <c:pt idx="167361" formatCode="0.00E+00">
                  <c:v>6.1086700000000001E-3</c:v>
                </c:pt>
                <c:pt idx="167362" formatCode="0.00E+00">
                  <c:v>5.9995300000000003E-3</c:v>
                </c:pt>
                <c:pt idx="167363" formatCode="0.00E+00">
                  <c:v>5.8791E-3</c:v>
                </c:pt>
                <c:pt idx="167364" formatCode="0.00E+00">
                  <c:v>5.7475099999999999E-3</c:v>
                </c:pt>
                <c:pt idx="167365" formatCode="0.00E+00">
                  <c:v>5.6048900000000004E-3</c:v>
                </c:pt>
                <c:pt idx="167366" formatCode="0.00E+00">
                  <c:v>5.4513900000000004E-3</c:v>
                </c:pt>
                <c:pt idx="167367" formatCode="0.00E+00">
                  <c:v>5.2871899999999998E-3</c:v>
                </c:pt>
                <c:pt idx="167368" formatCode="0.00E+00">
                  <c:v>5.11248E-3</c:v>
                </c:pt>
                <c:pt idx="167369" formatCode="0.00E+00">
                  <c:v>4.9274799999999997E-3</c:v>
                </c:pt>
                <c:pt idx="167370" formatCode="0.00E+00">
                  <c:v>4.7324000000000003E-3</c:v>
                </c:pt>
                <c:pt idx="167371" formatCode="0.00E+00">
                  <c:v>4.5275200000000002E-3</c:v>
                </c:pt>
                <c:pt idx="167372" formatCode="0.00E+00">
                  <c:v>4.3130900000000003E-3</c:v>
                </c:pt>
                <c:pt idx="167373" formatCode="0.00E+00">
                  <c:v>4.0894099999999999E-3</c:v>
                </c:pt>
                <c:pt idx="167374" formatCode="0.00E+00">
                  <c:v>3.8567699999999998E-3</c:v>
                </c:pt>
                <c:pt idx="167375" formatCode="0.00E+00">
                  <c:v>3.6155100000000002E-3</c:v>
                </c:pt>
                <c:pt idx="167376" formatCode="0.00E+00">
                  <c:v>3.3659499999999999E-3</c:v>
                </c:pt>
                <c:pt idx="167377" formatCode="0.00E+00">
                  <c:v>3.10846E-3</c:v>
                </c:pt>
                <c:pt idx="167378" formatCode="0.00E+00">
                  <c:v>2.8433999999999998E-3</c:v>
                </c:pt>
                <c:pt idx="167379" formatCode="0.00E+00">
                  <c:v>2.5711699999999998E-3</c:v>
                </c:pt>
                <c:pt idx="167380" formatCode="0.00E+00">
                  <c:v>2.2921600000000001E-3</c:v>
                </c:pt>
                <c:pt idx="167381" formatCode="0.00E+00">
                  <c:v>2.0067800000000001E-3</c:v>
                </c:pt>
                <c:pt idx="167382" formatCode="0.00E+00">
                  <c:v>1.71546E-3</c:v>
                </c:pt>
                <c:pt idx="167383" formatCode="0.00E+00">
                  <c:v>1.4186400000000001E-3</c:v>
                </c:pt>
                <c:pt idx="167384" formatCode="0.00E+00">
                  <c:v>1.11677E-3</c:v>
                </c:pt>
                <c:pt idx="167385" formatCode="0.00E+00">
                  <c:v>8.1030399999999997E-4</c:v>
                </c:pt>
                <c:pt idx="167386" formatCode="0.00E+00">
                  <c:v>4.9972299999999999E-4</c:v>
                </c:pt>
                <c:pt idx="167387" formatCode="0.00E+00">
                  <c:v>1.8550399999999999E-4</c:v>
                </c:pt>
                <c:pt idx="167388" formatCode="0.00E+00">
                  <c:v>-1.31865E-4</c:v>
                </c:pt>
                <c:pt idx="167389" formatCode="0.00E+00">
                  <c:v>-4.5188599999999998E-4</c:v>
                </c:pt>
                <c:pt idx="167390" formatCode="0.00E+00">
                  <c:v>-7.7405799999999999E-4</c:v>
                </c:pt>
                <c:pt idx="167391" formatCode="0.00E+00">
                  <c:v>-1.0978699999999999E-3</c:v>
                </c:pt>
                <c:pt idx="167392" formatCode="0.00E+00">
                  <c:v>-1.42281E-3</c:v>
                </c:pt>
                <c:pt idx="167393" formatCode="0.00E+00">
                  <c:v>-1.7483500000000001E-3</c:v>
                </c:pt>
                <c:pt idx="167394" formatCode="0.00E+00">
                  <c:v>-2.0739899999999999E-3</c:v>
                </c:pt>
                <c:pt idx="167395" formatCode="0.00E+00">
                  <c:v>-2.3991799999999999E-3</c:v>
                </c:pt>
                <c:pt idx="167396" formatCode="0.00E+00">
                  <c:v>-2.7234E-3</c:v>
                </c:pt>
                <c:pt idx="167397" formatCode="0.00E+00">
                  <c:v>-3.0461400000000001E-3</c:v>
                </c:pt>
                <c:pt idx="167398" formatCode="0.00E+00">
                  <c:v>-3.3668499999999998E-3</c:v>
                </c:pt>
                <c:pt idx="167399" formatCode="0.00E+00">
                  <c:v>-3.6850199999999998E-3</c:v>
                </c:pt>
                <c:pt idx="167400" formatCode="0.00E+00">
                  <c:v>-4.0001200000000002E-3</c:v>
                </c:pt>
                <c:pt idx="167401" formatCode="0.00E+00">
                  <c:v>-4.3116400000000003E-3</c:v>
                </c:pt>
                <c:pt idx="167402" formatCode="0.00E+00">
                  <c:v>-4.6190500000000004E-3</c:v>
                </c:pt>
                <c:pt idx="167403" formatCode="0.00E+00">
                  <c:v>-4.9218400000000002E-3</c:v>
                </c:pt>
                <c:pt idx="167404" formatCode="0.00E+00">
                  <c:v>-5.2195000000000002E-3</c:v>
                </c:pt>
                <c:pt idx="167405" formatCode="0.00E+00">
                  <c:v>-5.5115399999999997E-3</c:v>
                </c:pt>
                <c:pt idx="167406" formatCode="0.00E+00">
                  <c:v>-5.7974599999999999E-3</c:v>
                </c:pt>
                <c:pt idx="167407" formatCode="0.00E+00">
                  <c:v>-6.0767800000000004E-3</c:v>
                </c:pt>
                <c:pt idx="167408" formatCode="0.00E+00">
                  <c:v>-6.3490200000000004E-3</c:v>
                </c:pt>
                <c:pt idx="167409" formatCode="0.00E+00">
                  <c:v>-6.61372E-3</c:v>
                </c:pt>
                <c:pt idx="167410" formatCode="0.00E+00">
                  <c:v>-6.8704100000000004E-3</c:v>
                </c:pt>
                <c:pt idx="167411" formatCode="0.00E+00">
                  <c:v>-7.1186699999999997E-3</c:v>
                </c:pt>
                <c:pt idx="167412" formatCode="0.00E+00">
                  <c:v>-7.3580399999999997E-3</c:v>
                </c:pt>
                <c:pt idx="167413" formatCode="0.00E+00">
                  <c:v>-7.5881300000000002E-3</c:v>
                </c:pt>
                <c:pt idx="167414" formatCode="0.00E+00">
                  <c:v>-7.8085100000000003E-3</c:v>
                </c:pt>
                <c:pt idx="167415" formatCode="0.00E+00">
                  <c:v>-8.0187999999999995E-3</c:v>
                </c:pt>
                <c:pt idx="167416" formatCode="0.00E+00">
                  <c:v>-8.2186299999999993E-3</c:v>
                </c:pt>
                <c:pt idx="167417" formatCode="0.00E+00">
                  <c:v>-8.4076299999999993E-3</c:v>
                </c:pt>
                <c:pt idx="167418" formatCode="0.00E+00">
                  <c:v>-8.5854699999999996E-3</c:v>
                </c:pt>
                <c:pt idx="167419" formatCode="0.00E+00">
                  <c:v>-8.7518100000000005E-3</c:v>
                </c:pt>
                <c:pt idx="167420" formatCode="0.00E+00">
                  <c:v>-8.9063400000000004E-3</c:v>
                </c:pt>
                <c:pt idx="167421" formatCode="0.00E+00">
                  <c:v>-9.0487899999999993E-3</c:v>
                </c:pt>
                <c:pt idx="167422" formatCode="0.00E+00">
                  <c:v>-9.1788600000000005E-3</c:v>
                </c:pt>
                <c:pt idx="167423" formatCode="0.00E+00">
                  <c:v>-9.2963200000000003E-3</c:v>
                </c:pt>
                <c:pt idx="167424" formatCode="0.00E+00">
                  <c:v>-9.4009200000000001E-3</c:v>
                </c:pt>
                <c:pt idx="167425" formatCode="0.00E+00">
                  <c:v>-9.4924599999999994E-3</c:v>
                </c:pt>
                <c:pt idx="167426" formatCode="0.00E+00">
                  <c:v>-9.5707499999999994E-3</c:v>
                </c:pt>
                <c:pt idx="167427" formatCode="0.00E+00">
                  <c:v>-9.6355999999999994E-3</c:v>
                </c:pt>
                <c:pt idx="167428" formatCode="0.00E+00">
                  <c:v>-9.6868700000000002E-3</c:v>
                </c:pt>
                <c:pt idx="167429" formatCode="0.00E+00">
                  <c:v>-9.7244400000000009E-3</c:v>
                </c:pt>
                <c:pt idx="167430" formatCode="0.00E+00">
                  <c:v>-9.7481900000000003E-3</c:v>
                </c:pt>
                <c:pt idx="167431" formatCode="0.00E+00">
                  <c:v>-9.7580299999999991E-3</c:v>
                </c:pt>
                <c:pt idx="167432" formatCode="0.00E+00">
                  <c:v>-9.7539099999999993E-3</c:v>
                </c:pt>
                <c:pt idx="167433" formatCode="0.00E+00">
                  <c:v>-9.7357799999999994E-3</c:v>
                </c:pt>
                <c:pt idx="167434" formatCode="0.00E+00">
                  <c:v>-9.7036299999999995E-3</c:v>
                </c:pt>
                <c:pt idx="167435" formatCode="0.00E+00">
                  <c:v>-9.6574499999999997E-3</c:v>
                </c:pt>
                <c:pt idx="167436" formatCode="0.00E+00">
                  <c:v>-9.5972799999999997E-3</c:v>
                </c:pt>
                <c:pt idx="167437" formatCode="0.00E+00">
                  <c:v>-9.5231499999999993E-3</c:v>
                </c:pt>
                <c:pt idx="167438" formatCode="0.00E+00">
                  <c:v>-9.4351499999999998E-3</c:v>
                </c:pt>
                <c:pt idx="167439" formatCode="0.00E+00">
                  <c:v>-9.3333600000000006E-3</c:v>
                </c:pt>
                <c:pt idx="167440" formatCode="0.00E+00">
                  <c:v>-9.2178999999999994E-3</c:v>
                </c:pt>
                <c:pt idx="167441" formatCode="0.00E+00">
                  <c:v>-9.0889100000000004E-3</c:v>
                </c:pt>
                <c:pt idx="167442" formatCode="0.00E+00">
                  <c:v>-8.9465399999999994E-3</c:v>
                </c:pt>
                <c:pt idx="167443" formatCode="0.00E+00">
                  <c:v>-8.7909700000000004E-3</c:v>
                </c:pt>
                <c:pt idx="167444" formatCode="0.00E+00">
                  <c:v>-8.6224100000000005E-3</c:v>
                </c:pt>
                <c:pt idx="167445" formatCode="0.00E+00">
                  <c:v>-8.4410800000000001E-3</c:v>
                </c:pt>
                <c:pt idx="167446" formatCode="0.00E+00">
                  <c:v>-8.2472199999999996E-3</c:v>
                </c:pt>
                <c:pt idx="167447" formatCode="0.00E+00">
                  <c:v>-8.0411000000000007E-3</c:v>
                </c:pt>
                <c:pt idx="167448" formatCode="0.00E+00">
                  <c:v>-7.8229900000000002E-3</c:v>
                </c:pt>
                <c:pt idx="167449" formatCode="0.00E+00">
                  <c:v>-7.5931999999999996E-3</c:v>
                </c:pt>
                <c:pt idx="167450" formatCode="0.00E+00">
                  <c:v>-7.3520499999999997E-3</c:v>
                </c:pt>
                <c:pt idx="167451" formatCode="0.00E+00">
                  <c:v>-7.0998900000000002E-3</c:v>
                </c:pt>
                <c:pt idx="167452" formatCode="0.00E+00">
                  <c:v>-6.8370599999999998E-3</c:v>
                </c:pt>
                <c:pt idx="167453" formatCode="0.00E+00">
                  <c:v>-6.5639499999999998E-3</c:v>
                </c:pt>
                <c:pt idx="167454" formatCode="0.00E+00">
                  <c:v>-6.2809399999999996E-3</c:v>
                </c:pt>
                <c:pt idx="167455" formatCode="0.00E+00">
                  <c:v>-5.9884400000000003E-3</c:v>
                </c:pt>
                <c:pt idx="167456" formatCode="0.00E+00">
                  <c:v>-5.6868800000000001E-3</c:v>
                </c:pt>
                <c:pt idx="167457" formatCode="0.00E+00">
                  <c:v>-5.3766999999999999E-3</c:v>
                </c:pt>
                <c:pt idx="167458" formatCode="0.00E+00">
                  <c:v>-5.0583299999999998E-3</c:v>
                </c:pt>
                <c:pt idx="167459" formatCode="0.00E+00">
                  <c:v>-4.7322600000000003E-3</c:v>
                </c:pt>
                <c:pt idx="167460" formatCode="0.00E+00">
                  <c:v>-4.3989500000000004E-3</c:v>
                </c:pt>
                <c:pt idx="167461" formatCode="0.00E+00">
                  <c:v>-4.0588999999999998E-3</c:v>
                </c:pt>
                <c:pt idx="167462" formatCode="0.00E+00">
                  <c:v>-3.7125999999999999E-3</c:v>
                </c:pt>
                <c:pt idx="167463" formatCode="0.00E+00">
                  <c:v>-3.3605699999999998E-3</c:v>
                </c:pt>
                <c:pt idx="167464" formatCode="0.00E+00">
                  <c:v>-3.0033199999999999E-3</c:v>
                </c:pt>
                <c:pt idx="167465" formatCode="0.00E+00">
                  <c:v>-2.64138E-3</c:v>
                </c:pt>
                <c:pt idx="167466" formatCode="0.00E+00">
                  <c:v>-2.2752900000000001E-3</c:v>
                </c:pt>
                <c:pt idx="167467" formatCode="0.00E+00">
                  <c:v>-1.90559E-3</c:v>
                </c:pt>
                <c:pt idx="167468" formatCode="0.00E+00">
                  <c:v>-1.53283E-3</c:v>
                </c:pt>
                <c:pt idx="167469" formatCode="0.00E+00">
                  <c:v>-1.15756E-3</c:v>
                </c:pt>
                <c:pt idx="167470" formatCode="0.00E+00">
                  <c:v>-7.8032799999999995E-4</c:v>
                </c:pt>
                <c:pt idx="167471" formatCode="0.00E+00">
                  <c:v>-4.0170499999999998E-4</c:v>
                </c:pt>
                <c:pt idx="167472" formatCode="0.00E+00">
                  <c:v>-2.22505E-5</c:v>
                </c:pt>
                <c:pt idx="167473" formatCode="0.00E+00">
                  <c:v>3.5747399999999999E-4</c:v>
                </c:pt>
                <c:pt idx="167474" formatCode="0.00E+00">
                  <c:v>7.3690400000000003E-4</c:v>
                </c:pt>
                <c:pt idx="167475" formatCode="0.00E+00">
                  <c:v>1.1154800000000001E-3</c:v>
                </c:pt>
                <c:pt idx="167476" formatCode="0.00E+00">
                  <c:v>1.49263E-3</c:v>
                </c:pt>
                <c:pt idx="167477" formatCode="0.00E+00">
                  <c:v>1.8678099999999999E-3</c:v>
                </c:pt>
                <c:pt idx="167478" formatCode="0.00E+00">
                  <c:v>2.2404600000000001E-3</c:v>
                </c:pt>
                <c:pt idx="167479" formatCode="0.00E+00">
                  <c:v>2.6100199999999998E-3</c:v>
                </c:pt>
                <c:pt idx="167480" formatCode="0.00E+00">
                  <c:v>2.9759500000000002E-3</c:v>
                </c:pt>
                <c:pt idx="167481" formatCode="0.00E+00">
                  <c:v>3.3377099999999998E-3</c:v>
                </c:pt>
                <c:pt idx="167482" formatCode="0.00E+00">
                  <c:v>3.69477E-3</c:v>
                </c:pt>
                <c:pt idx="167483" formatCode="0.00E+00">
                  <c:v>4.0466E-3</c:v>
                </c:pt>
                <c:pt idx="167484" formatCode="0.00E+00">
                  <c:v>4.3926800000000004E-3</c:v>
                </c:pt>
                <c:pt idx="167485" formatCode="0.00E+00">
                  <c:v>4.7325099999999997E-3</c:v>
                </c:pt>
                <c:pt idx="167486" formatCode="0.00E+00">
                  <c:v>5.0655800000000001E-3</c:v>
                </c:pt>
                <c:pt idx="167487" formatCode="0.00E+00">
                  <c:v>5.3914200000000001E-3</c:v>
                </c:pt>
                <c:pt idx="167488" formatCode="0.00E+00">
                  <c:v>5.7095499999999999E-3</c:v>
                </c:pt>
                <c:pt idx="167489" formatCode="0.00E+00">
                  <c:v>6.0194999999999997E-3</c:v>
                </c:pt>
                <c:pt idx="167490" formatCode="0.00E+00">
                  <c:v>6.3208300000000004E-3</c:v>
                </c:pt>
                <c:pt idx="167491" formatCode="0.00E+00">
                  <c:v>6.6131100000000002E-3</c:v>
                </c:pt>
                <c:pt idx="167492" formatCode="0.00E+00">
                  <c:v>6.8959099999999999E-3</c:v>
                </c:pt>
                <c:pt idx="167493" formatCode="0.00E+00">
                  <c:v>7.1688300000000002E-3</c:v>
                </c:pt>
                <c:pt idx="167494" formatCode="0.00E+00">
                  <c:v>7.4314899999999998E-3</c:v>
                </c:pt>
                <c:pt idx="167495" formatCode="0.00E+00">
                  <c:v>7.6835000000000002E-3</c:v>
                </c:pt>
                <c:pt idx="167496" formatCode="0.00E+00">
                  <c:v>7.9245199999999991E-3</c:v>
                </c:pt>
                <c:pt idx="167497" formatCode="0.00E+00">
                  <c:v>8.1542100000000003E-3</c:v>
                </c:pt>
                <c:pt idx="167498" formatCode="0.00E+00">
                  <c:v>8.3722499999999995E-3</c:v>
                </c:pt>
                <c:pt idx="167499" formatCode="0.00E+00">
                  <c:v>8.5783500000000002E-3</c:v>
                </c:pt>
                <c:pt idx="167500" formatCode="0.00E+00">
                  <c:v>8.7722100000000008E-3</c:v>
                </c:pt>
                <c:pt idx="167501" formatCode="0.00E+00">
                  <c:v>8.9536000000000008E-3</c:v>
                </c:pt>
                <c:pt idx="167502" formatCode="0.00E+00">
                  <c:v>9.1222500000000002E-3</c:v>
                </c:pt>
                <c:pt idx="167503" formatCode="0.00E+00">
                  <c:v>9.2779500000000001E-3</c:v>
                </c:pt>
                <c:pt idx="167504" formatCode="0.00E+00">
                  <c:v>9.42051E-3</c:v>
                </c:pt>
                <c:pt idx="167505" formatCode="0.00E+00">
                  <c:v>9.5497499999999992E-3</c:v>
                </c:pt>
                <c:pt idx="167506" formatCode="0.00E+00">
                  <c:v>9.6655100000000004E-3</c:v>
                </c:pt>
                <c:pt idx="167507" formatCode="0.00E+00">
                  <c:v>9.7676499999999992E-3</c:v>
                </c:pt>
                <c:pt idx="167508" formatCode="0.00E+00">
                  <c:v>9.8560599999999998E-3</c:v>
                </c:pt>
                <c:pt idx="167509" formatCode="0.00E+00">
                  <c:v>9.9306499999999992E-3</c:v>
                </c:pt>
                <c:pt idx="167510" formatCode="0.00E+00">
                  <c:v>9.9913499999999995E-3</c:v>
                </c:pt>
                <c:pt idx="167511">
                  <c:v>1.0038099999999999E-2</c:v>
                </c:pt>
                <c:pt idx="167512">
                  <c:v>1.0070900000000001E-2</c:v>
                </c:pt>
                <c:pt idx="167513">
                  <c:v>1.00897E-2</c:v>
                </c:pt>
                <c:pt idx="167514">
                  <c:v>1.00946E-2</c:v>
                </c:pt>
                <c:pt idx="167515">
                  <c:v>1.00856E-2</c:v>
                </c:pt>
                <c:pt idx="167516">
                  <c:v>1.0062700000000001E-2</c:v>
                </c:pt>
                <c:pt idx="167517">
                  <c:v>1.00261E-2</c:v>
                </c:pt>
                <c:pt idx="167518" formatCode="0.00E+00">
                  <c:v>9.9758099999999999E-3</c:v>
                </c:pt>
                <c:pt idx="167519" formatCode="0.00E+00">
                  <c:v>9.9120000000000007E-3</c:v>
                </c:pt>
                <c:pt idx="167520" formatCode="0.00E+00">
                  <c:v>9.8347899999999995E-3</c:v>
                </c:pt>
                <c:pt idx="167521" formatCode="0.00E+00">
                  <c:v>9.7443800000000004E-3</c:v>
                </c:pt>
                <c:pt idx="167522" formatCode="0.00E+00">
                  <c:v>9.6409300000000007E-3</c:v>
                </c:pt>
                <c:pt idx="167523" formatCode="0.00E+00">
                  <c:v>9.5246700000000007E-3</c:v>
                </c:pt>
                <c:pt idx="167524" formatCode="0.00E+00">
                  <c:v>9.3958199999999992E-3</c:v>
                </c:pt>
                <c:pt idx="167525" formatCode="0.00E+00">
                  <c:v>9.2546199999999999E-3</c:v>
                </c:pt>
                <c:pt idx="167526" formatCode="0.00E+00">
                  <c:v>9.1013399999999994E-3</c:v>
                </c:pt>
                <c:pt idx="167527" formatCode="0.00E+00">
                  <c:v>8.9362699999999996E-3</c:v>
                </c:pt>
                <c:pt idx="167528" formatCode="0.00E+00">
                  <c:v>8.7597000000000005E-3</c:v>
                </c:pt>
                <c:pt idx="167529" formatCode="0.00E+00">
                  <c:v>8.5719500000000001E-3</c:v>
                </c:pt>
                <c:pt idx="167530" formatCode="0.00E+00">
                  <c:v>8.3733699999999998E-3</c:v>
                </c:pt>
                <c:pt idx="167531" formatCode="0.00E+00">
                  <c:v>8.1642899999999994E-3</c:v>
                </c:pt>
                <c:pt idx="167532" formatCode="0.00E+00">
                  <c:v>7.9450900000000001E-3</c:v>
                </c:pt>
                <c:pt idx="167533" formatCode="0.00E+00">
                  <c:v>7.7161399999999998E-3</c:v>
                </c:pt>
                <c:pt idx="167534" formatCode="0.00E+00">
                  <c:v>7.4778400000000004E-3</c:v>
                </c:pt>
                <c:pt idx="167535" formatCode="0.00E+00">
                  <c:v>7.2306000000000002E-3</c:v>
                </c:pt>
                <c:pt idx="167536" formatCode="0.00E+00">
                  <c:v>6.9748400000000004E-3</c:v>
                </c:pt>
                <c:pt idx="167537" formatCode="0.00E+00">
                  <c:v>6.7109800000000001E-3</c:v>
                </c:pt>
                <c:pt idx="167538" formatCode="0.00E+00">
                  <c:v>6.4394700000000001E-3</c:v>
                </c:pt>
                <c:pt idx="167539" formatCode="0.00E+00">
                  <c:v>6.1607700000000003E-3</c:v>
                </c:pt>
                <c:pt idx="167540" formatCode="0.00E+00">
                  <c:v>5.8753399999999997E-3</c:v>
                </c:pt>
                <c:pt idx="167541" formatCode="0.00E+00">
                  <c:v>5.58364E-3</c:v>
                </c:pt>
                <c:pt idx="167542" formatCode="0.00E+00">
                  <c:v>5.2861499999999999E-3</c:v>
                </c:pt>
                <c:pt idx="167543" formatCode="0.00E+00">
                  <c:v>4.98337E-3</c:v>
                </c:pt>
                <c:pt idx="167544" formatCode="0.00E+00">
                  <c:v>4.67578E-3</c:v>
                </c:pt>
                <c:pt idx="167545" formatCode="0.00E+00">
                  <c:v>4.3638699999999997E-3</c:v>
                </c:pt>
                <c:pt idx="167546" formatCode="0.00E+00">
                  <c:v>4.0481600000000003E-3</c:v>
                </c:pt>
                <c:pt idx="167547" formatCode="0.00E+00">
                  <c:v>3.7291400000000001E-3</c:v>
                </c:pt>
                <c:pt idx="167548" formatCode="0.00E+00">
                  <c:v>3.4073300000000001E-3</c:v>
                </c:pt>
                <c:pt idx="167549" formatCode="0.00E+00">
                  <c:v>3.0832199999999998E-3</c:v>
                </c:pt>
                <c:pt idx="167550" formatCode="0.00E+00">
                  <c:v>2.7573400000000001E-3</c:v>
                </c:pt>
                <c:pt idx="167551" formatCode="0.00E+00">
                  <c:v>2.43019E-3</c:v>
                </c:pt>
                <c:pt idx="167552" formatCode="0.00E+00">
                  <c:v>2.1022800000000002E-3</c:v>
                </c:pt>
                <c:pt idx="167553" formatCode="0.00E+00">
                  <c:v>1.7741199999999999E-3</c:v>
                </c:pt>
                <c:pt idx="167554" formatCode="0.00E+00">
                  <c:v>1.44622E-3</c:v>
                </c:pt>
                <c:pt idx="167555" formatCode="0.00E+00">
                  <c:v>1.11907E-3</c:v>
                </c:pt>
                <c:pt idx="167556" formatCode="0.00E+00">
                  <c:v>7.9317999999999999E-4</c:v>
                </c:pt>
                <c:pt idx="167557" formatCode="0.00E+00">
                  <c:v>4.6903500000000002E-4</c:v>
                </c:pt>
                <c:pt idx="167558" formatCode="0.00E+00">
                  <c:v>1.47124E-4</c:v>
                </c:pt>
                <c:pt idx="167559" formatCode="0.00E+00">
                  <c:v>-1.7207100000000001E-4</c:v>
                </c:pt>
                <c:pt idx="167560" formatCode="0.00E+00">
                  <c:v>-4.8807800000000003E-4</c:v>
                </c:pt>
                <c:pt idx="167561" formatCode="0.00E+00">
                  <c:v>-8.0043300000000003E-4</c:v>
                </c:pt>
                <c:pt idx="167562" formatCode="0.00E+00">
                  <c:v>-1.1086799999999999E-3</c:v>
                </c:pt>
                <c:pt idx="167563" formatCode="0.00E+00">
                  <c:v>-1.41237E-3</c:v>
                </c:pt>
                <c:pt idx="167564" formatCode="0.00E+00">
                  <c:v>-1.7110700000000001E-3</c:v>
                </c:pt>
                <c:pt idx="167565" formatCode="0.00E+00">
                  <c:v>-2.0043499999999998E-3</c:v>
                </c:pt>
                <c:pt idx="167566" formatCode="0.00E+00">
                  <c:v>-2.29181E-3</c:v>
                </c:pt>
                <c:pt idx="167567" formatCode="0.00E+00">
                  <c:v>-2.57303E-3</c:v>
                </c:pt>
                <c:pt idx="167568" formatCode="0.00E+00">
                  <c:v>-2.8476399999999998E-3</c:v>
                </c:pt>
                <c:pt idx="167569" formatCode="0.00E+00">
                  <c:v>-3.1152599999999999E-3</c:v>
                </c:pt>
                <c:pt idx="167570" formatCode="0.00E+00">
                  <c:v>-3.3755199999999999E-3</c:v>
                </c:pt>
                <c:pt idx="167571" formatCode="0.00E+00">
                  <c:v>-3.62809E-3</c:v>
                </c:pt>
                <c:pt idx="167572" formatCode="0.00E+00">
                  <c:v>-3.8726400000000001E-3</c:v>
                </c:pt>
                <c:pt idx="167573" formatCode="0.00E+00">
                  <c:v>-4.1088399999999999E-3</c:v>
                </c:pt>
                <c:pt idx="167574" formatCode="0.00E+00">
                  <c:v>-4.3364099999999997E-3</c:v>
                </c:pt>
                <c:pt idx="167575" formatCode="0.00E+00">
                  <c:v>-4.5550599999999997E-3</c:v>
                </c:pt>
                <c:pt idx="167576" formatCode="0.00E+00">
                  <c:v>-4.7645300000000003E-3</c:v>
                </c:pt>
                <c:pt idx="167577" formatCode="0.00E+00">
                  <c:v>-4.9645799999999997E-3</c:v>
                </c:pt>
                <c:pt idx="167578" formatCode="0.00E+00">
                  <c:v>-5.1549600000000001E-3</c:v>
                </c:pt>
                <c:pt idx="167579" formatCode="0.00E+00">
                  <c:v>-5.3354800000000001E-3</c:v>
                </c:pt>
                <c:pt idx="167580" formatCode="0.00E+00">
                  <c:v>-5.50594E-3</c:v>
                </c:pt>
                <c:pt idx="167581" formatCode="0.00E+00">
                  <c:v>-5.6661599999999999E-3</c:v>
                </c:pt>
                <c:pt idx="167582" formatCode="0.00E+00">
                  <c:v>-5.816E-3</c:v>
                </c:pt>
                <c:pt idx="167583" formatCode="0.00E+00">
                  <c:v>-5.9553100000000001E-3</c:v>
                </c:pt>
                <c:pt idx="167584" formatCode="0.00E+00">
                  <c:v>-6.0839900000000001E-3</c:v>
                </c:pt>
                <c:pt idx="167585" formatCode="0.00E+00">
                  <c:v>-6.2019299999999996E-3</c:v>
                </c:pt>
                <c:pt idx="167586" formatCode="0.00E+00">
                  <c:v>-6.3090500000000001E-3</c:v>
                </c:pt>
                <c:pt idx="167587" formatCode="0.00E+00">
                  <c:v>-6.4053000000000001E-3</c:v>
                </c:pt>
                <c:pt idx="167588" formatCode="0.00E+00">
                  <c:v>-6.4906299999999998E-3</c:v>
                </c:pt>
                <c:pt idx="167589" formatCode="0.00E+00">
                  <c:v>-6.5650300000000003E-3</c:v>
                </c:pt>
                <c:pt idx="167590" formatCode="0.00E+00">
                  <c:v>-6.6284999999999998E-3</c:v>
                </c:pt>
                <c:pt idx="167591" formatCode="0.00E+00">
                  <c:v>-6.68105E-3</c:v>
                </c:pt>
                <c:pt idx="167592" formatCode="0.00E+00">
                  <c:v>-6.7227299999999997E-3</c:v>
                </c:pt>
                <c:pt idx="167593" formatCode="0.00E+00">
                  <c:v>-6.7535800000000003E-3</c:v>
                </c:pt>
                <c:pt idx="167594" formatCode="0.00E+00">
                  <c:v>-6.7736799999999998E-3</c:v>
                </c:pt>
                <c:pt idx="167595" formatCode="0.00E+00">
                  <c:v>-6.7831300000000001E-3</c:v>
                </c:pt>
                <c:pt idx="167596" formatCode="0.00E+00">
                  <c:v>-6.7820299999999997E-3</c:v>
                </c:pt>
                <c:pt idx="167597" formatCode="0.00E+00">
                  <c:v>-6.7705200000000004E-3</c:v>
                </c:pt>
                <c:pt idx="167598" formatCode="0.00E+00">
                  <c:v>-6.7487399999999996E-3</c:v>
                </c:pt>
                <c:pt idx="167599" formatCode="0.00E+00">
                  <c:v>-6.7168599999999998E-3</c:v>
                </c:pt>
                <c:pt idx="167600" formatCode="0.00E+00">
                  <c:v>-6.6750400000000001E-3</c:v>
                </c:pt>
                <c:pt idx="167601" formatCode="0.00E+00">
                  <c:v>-6.6235E-3</c:v>
                </c:pt>
                <c:pt idx="167602" formatCode="0.00E+00">
                  <c:v>-6.5624500000000001E-3</c:v>
                </c:pt>
                <c:pt idx="167603" formatCode="0.00E+00">
                  <c:v>-6.4920999999999998E-3</c:v>
                </c:pt>
                <c:pt idx="167604" formatCode="0.00E+00">
                  <c:v>-6.4127100000000003E-3</c:v>
                </c:pt>
                <c:pt idx="167605" formatCode="0.00E+00">
                  <c:v>-6.3245300000000001E-3</c:v>
                </c:pt>
                <c:pt idx="167606" formatCode="0.00E+00">
                  <c:v>-6.2278200000000002E-3</c:v>
                </c:pt>
                <c:pt idx="167607" formatCode="0.00E+00">
                  <c:v>-6.1228799999999998E-3</c:v>
                </c:pt>
                <c:pt idx="167608" formatCode="0.00E+00">
                  <c:v>-6.0100099999999997E-3</c:v>
                </c:pt>
                <c:pt idx="167609" formatCode="0.00E+00">
                  <c:v>-5.8894899999999998E-3</c:v>
                </c:pt>
                <c:pt idx="167610" formatCode="0.00E+00">
                  <c:v>-5.76167E-3</c:v>
                </c:pt>
                <c:pt idx="167611" formatCode="0.00E+00">
                  <c:v>-5.62687E-3</c:v>
                </c:pt>
                <c:pt idx="167612" formatCode="0.00E+00">
                  <c:v>-5.4854200000000004E-3</c:v>
                </c:pt>
                <c:pt idx="167613" formatCode="0.00E+00">
                  <c:v>-5.33768E-3</c:v>
                </c:pt>
                <c:pt idx="167614" formatCode="0.00E+00">
                  <c:v>-5.1840100000000002E-3</c:v>
                </c:pt>
                <c:pt idx="167615" formatCode="0.00E+00">
                  <c:v>-5.0247699999999996E-3</c:v>
                </c:pt>
                <c:pt idx="167616" formatCode="0.00E+00">
                  <c:v>-4.8603300000000004E-3</c:v>
                </c:pt>
                <c:pt idx="167617" formatCode="0.00E+00">
                  <c:v>-4.6910800000000002E-3</c:v>
                </c:pt>
                <c:pt idx="167618" formatCode="0.00E+00">
                  <c:v>-4.5174000000000004E-3</c:v>
                </c:pt>
                <c:pt idx="167619" formatCode="0.00E+00">
                  <c:v>-4.3396700000000003E-3</c:v>
                </c:pt>
                <c:pt idx="167620" formatCode="0.00E+00">
                  <c:v>-4.1583100000000001E-3</c:v>
                </c:pt>
                <c:pt idx="167621" formatCode="0.00E+00">
                  <c:v>-3.9736900000000002E-3</c:v>
                </c:pt>
                <c:pt idx="167622" formatCode="0.00E+00">
                  <c:v>-3.7862299999999998E-3</c:v>
                </c:pt>
                <c:pt idx="167623" formatCode="0.00E+00">
                  <c:v>-3.5963200000000001E-3</c:v>
                </c:pt>
                <c:pt idx="167624" formatCode="0.00E+00">
                  <c:v>-3.4043699999999999E-3</c:v>
                </c:pt>
                <c:pt idx="167625" formatCode="0.00E+00">
                  <c:v>-3.2107799999999999E-3</c:v>
                </c:pt>
                <c:pt idx="167626" formatCode="0.00E+00">
                  <c:v>-3.0159499999999999E-3</c:v>
                </c:pt>
                <c:pt idx="167627" formatCode="0.00E+00">
                  <c:v>-2.82029E-3</c:v>
                </c:pt>
                <c:pt idx="167628" formatCode="0.00E+00">
                  <c:v>-2.6242000000000001E-3</c:v>
                </c:pt>
                <c:pt idx="167629" formatCode="0.00E+00">
                  <c:v>-2.4280700000000001E-3</c:v>
                </c:pt>
                <c:pt idx="167630" formatCode="0.00E+00">
                  <c:v>-2.2322900000000001E-3</c:v>
                </c:pt>
                <c:pt idx="167631" formatCode="0.00E+00">
                  <c:v>-2.0372599999999999E-3</c:v>
                </c:pt>
                <c:pt idx="167632" formatCode="0.00E+00">
                  <c:v>-1.84337E-3</c:v>
                </c:pt>
                <c:pt idx="167633" formatCode="0.00E+00">
                  <c:v>-1.65098E-3</c:v>
                </c:pt>
                <c:pt idx="167634" formatCode="0.00E+00">
                  <c:v>-1.46047E-3</c:v>
                </c:pt>
                <c:pt idx="167635" formatCode="0.00E+00">
                  <c:v>-1.27221E-3</c:v>
                </c:pt>
                <c:pt idx="167636" formatCode="0.00E+00">
                  <c:v>-1.0865499999999999E-3</c:v>
                </c:pt>
                <c:pt idx="167637" formatCode="0.00E+00">
                  <c:v>-9.0384099999999995E-4</c:v>
                </c:pt>
                <c:pt idx="167638" formatCode="0.00E+00">
                  <c:v>-7.2442700000000004E-4</c:v>
                </c:pt>
                <c:pt idx="167639" formatCode="0.00E+00">
                  <c:v>-5.4863600000000002E-4</c:v>
                </c:pt>
                <c:pt idx="167640" formatCode="0.00E+00">
                  <c:v>-3.7678700000000001E-4</c:v>
                </c:pt>
                <c:pt idx="167641" formatCode="0.00E+00">
                  <c:v>-2.0918999999999999E-4</c:v>
                </c:pt>
                <c:pt idx="167642" formatCode="0.00E+00">
                  <c:v>-4.6142900000000002E-5</c:v>
                </c:pt>
                <c:pt idx="167643" formatCode="0.00E+00">
                  <c:v>1.1207E-4</c:v>
                </c:pt>
                <c:pt idx="167644" formatCode="0.00E+00">
                  <c:v>2.65173E-4</c:v>
                </c:pt>
                <c:pt idx="167645" formatCode="0.00E+00">
                  <c:v>4.1290800000000003E-4</c:v>
                </c:pt>
                <c:pt idx="167646" formatCode="0.00E+00">
                  <c:v>5.5502700000000004E-4</c:v>
                </c:pt>
                <c:pt idx="167647" formatCode="0.00E+00">
                  <c:v>6.9129700000000001E-4</c:v>
                </c:pt>
                <c:pt idx="167648" formatCode="0.00E+00">
                  <c:v>8.2149899999999995E-4</c:v>
                </c:pt>
                <c:pt idx="167649" formatCode="0.00E+00">
                  <c:v>9.45428E-4</c:v>
                </c:pt>
                <c:pt idx="167650" formatCode="0.00E+00">
                  <c:v>1.0628899999999999E-3</c:v>
                </c:pt>
                <c:pt idx="167651" formatCode="0.00E+00">
                  <c:v>1.17373E-3</c:v>
                </c:pt>
                <c:pt idx="167652" formatCode="0.00E+00">
                  <c:v>1.27776E-3</c:v>
                </c:pt>
                <c:pt idx="167653" formatCode="0.00E+00">
                  <c:v>1.3748600000000001E-3</c:v>
                </c:pt>
                <c:pt idx="167654" formatCode="0.00E+00">
                  <c:v>1.4648899999999999E-3</c:v>
                </c:pt>
                <c:pt idx="167655" formatCode="0.00E+00">
                  <c:v>1.5477500000000001E-3</c:v>
                </c:pt>
                <c:pt idx="167656" formatCode="0.00E+00">
                  <c:v>1.6233300000000001E-3</c:v>
                </c:pt>
                <c:pt idx="167657" formatCode="0.00E+00">
                  <c:v>1.6915700000000001E-3</c:v>
                </c:pt>
                <c:pt idx="167658" formatCode="0.00E+00">
                  <c:v>1.7524000000000001E-3</c:v>
                </c:pt>
                <c:pt idx="167659" formatCode="0.00E+00">
                  <c:v>1.8057699999999999E-3</c:v>
                </c:pt>
                <c:pt idx="167660" formatCode="0.00E+00">
                  <c:v>1.85166E-3</c:v>
                </c:pt>
                <c:pt idx="167661" formatCode="0.00E+00">
                  <c:v>1.89006E-3</c:v>
                </c:pt>
                <c:pt idx="167662" formatCode="0.00E+00">
                  <c:v>1.92096E-3</c:v>
                </c:pt>
                <c:pt idx="167663" formatCode="0.00E+00">
                  <c:v>1.9444E-3</c:v>
                </c:pt>
                <c:pt idx="167664" formatCode="0.00E+00">
                  <c:v>1.9604100000000001E-3</c:v>
                </c:pt>
                <c:pt idx="167665" formatCode="0.00E+00">
                  <c:v>1.96905E-3</c:v>
                </c:pt>
                <c:pt idx="167666" formatCode="0.00E+00">
                  <c:v>1.9703799999999999E-3</c:v>
                </c:pt>
                <c:pt idx="167667" formatCode="0.00E+00">
                  <c:v>1.9644900000000002E-3</c:v>
                </c:pt>
                <c:pt idx="167668" formatCode="0.00E+00">
                  <c:v>1.95149E-3</c:v>
                </c:pt>
                <c:pt idx="167669" formatCode="0.00E+00">
                  <c:v>1.9314899999999999E-3</c:v>
                </c:pt>
                <c:pt idx="167670" formatCode="0.00E+00">
                  <c:v>1.90463E-3</c:v>
                </c:pt>
                <c:pt idx="167671" formatCode="0.00E+00">
                  <c:v>1.87105E-3</c:v>
                </c:pt>
                <c:pt idx="167672" formatCode="0.00E+00">
                  <c:v>1.83092E-3</c:v>
                </c:pt>
                <c:pt idx="167673" formatCode="0.00E+00">
                  <c:v>1.7844E-3</c:v>
                </c:pt>
                <c:pt idx="167674" formatCode="0.00E+00">
                  <c:v>1.73171E-3</c:v>
                </c:pt>
                <c:pt idx="167675" formatCode="0.00E+00">
                  <c:v>1.67303E-3</c:v>
                </c:pt>
                <c:pt idx="167676" formatCode="0.00E+00">
                  <c:v>1.6085800000000001E-3</c:v>
                </c:pt>
                <c:pt idx="167677" formatCode="0.00E+00">
                  <c:v>1.5386E-3</c:v>
                </c:pt>
                <c:pt idx="167678" formatCode="0.00E+00">
                  <c:v>1.46331E-3</c:v>
                </c:pt>
                <c:pt idx="167679" formatCode="0.00E+00">
                  <c:v>1.38299E-3</c:v>
                </c:pt>
                <c:pt idx="167680" formatCode="0.00E+00">
                  <c:v>1.2978899999999999E-3</c:v>
                </c:pt>
                <c:pt idx="167681" formatCode="0.00E+00">
                  <c:v>1.2082799999999999E-3</c:v>
                </c:pt>
                <c:pt idx="167682" formatCode="0.00E+00">
                  <c:v>1.11444E-3</c:v>
                </c:pt>
                <c:pt idx="167683" formatCode="0.00E+00">
                  <c:v>1.0166800000000001E-3</c:v>
                </c:pt>
                <c:pt idx="167684" formatCode="0.00E+00">
                  <c:v>9.1528400000000004E-4</c:v>
                </c:pt>
                <c:pt idx="167685" formatCode="0.00E+00">
                  <c:v>8.1057000000000004E-4</c:v>
                </c:pt>
                <c:pt idx="167686" formatCode="0.00E+00">
                  <c:v>7.02851E-4</c:v>
                </c:pt>
                <c:pt idx="167687" formatCode="0.00E+00">
                  <c:v>5.9245000000000001E-4</c:v>
                </c:pt>
                <c:pt idx="167688" formatCode="0.00E+00">
                  <c:v>4.7969700000000001E-4</c:v>
                </c:pt>
                <c:pt idx="167689" formatCode="0.00E+00">
                  <c:v>3.6492399999999998E-4</c:v>
                </c:pt>
                <c:pt idx="167690" formatCode="0.00E+00">
                  <c:v>2.4846999999999998E-4</c:v>
                </c:pt>
                <c:pt idx="167691" formatCode="0.00E+00">
                  <c:v>1.30677E-4</c:v>
                </c:pt>
                <c:pt idx="167692" formatCode="0.00E+00">
                  <c:v>1.1891399999999999E-5</c:v>
                </c:pt>
                <c:pt idx="167693" formatCode="0.00E+00">
                  <c:v>-1.0754100000000001E-4</c:v>
                </c:pt>
                <c:pt idx="167694" formatCode="0.00E+00">
                  <c:v>-2.27269E-4</c:v>
                </c:pt>
                <c:pt idx="167695" formatCode="0.00E+00">
                  <c:v>-3.4694400000000002E-4</c:v>
                </c:pt>
                <c:pt idx="167696" formatCode="0.00E+00">
                  <c:v>-4.6621599999999998E-4</c:v>
                </c:pt>
                <c:pt idx="167697" formatCode="0.00E+00">
                  <c:v>-5.8473399999999995E-4</c:v>
                </c:pt>
                <c:pt idx="167698" formatCode="0.00E+00">
                  <c:v>-7.02149E-4</c:v>
                </c:pt>
                <c:pt idx="167699" formatCode="0.00E+00">
                  <c:v>-8.1811600000000003E-4</c:v>
                </c:pt>
                <c:pt idx="167700" formatCode="0.00E+00">
                  <c:v>-9.3229000000000001E-4</c:v>
                </c:pt>
                <c:pt idx="167701" formatCode="0.00E+00">
                  <c:v>-1.04433E-3</c:v>
                </c:pt>
                <c:pt idx="167702" formatCode="0.00E+00">
                  <c:v>-1.1539E-3</c:v>
                </c:pt>
                <c:pt idx="167703" formatCode="0.00E+00">
                  <c:v>-1.26067E-3</c:v>
                </c:pt>
                <c:pt idx="167704" formatCode="0.00E+00">
                  <c:v>-1.36432E-3</c:v>
                </c:pt>
                <c:pt idx="167705" formatCode="0.00E+00">
                  <c:v>-1.46451E-3</c:v>
                </c:pt>
                <c:pt idx="167706" formatCode="0.00E+00">
                  <c:v>-1.56095E-3</c:v>
                </c:pt>
                <c:pt idx="167707" formatCode="0.00E+00">
                  <c:v>-1.65332E-3</c:v>
                </c:pt>
                <c:pt idx="167708" formatCode="0.00E+00">
                  <c:v>-1.7413299999999999E-3</c:v>
                </c:pt>
                <c:pt idx="167709" formatCode="0.00E+00">
                  <c:v>-1.8246899999999999E-3</c:v>
                </c:pt>
                <c:pt idx="167710" formatCode="0.00E+00">
                  <c:v>-1.9031300000000001E-3</c:v>
                </c:pt>
                <c:pt idx="167711" formatCode="0.00E+00">
                  <c:v>-1.9763599999999999E-3</c:v>
                </c:pt>
                <c:pt idx="167712" formatCode="0.00E+00">
                  <c:v>-2.0441299999999999E-3</c:v>
                </c:pt>
                <c:pt idx="167713" formatCode="0.00E+00">
                  <c:v>-2.1062099999999999E-3</c:v>
                </c:pt>
                <c:pt idx="167714" formatCode="0.00E+00">
                  <c:v>-2.16234E-3</c:v>
                </c:pt>
                <c:pt idx="167715" formatCode="0.00E+00">
                  <c:v>-2.2123099999999999E-3</c:v>
                </c:pt>
                <c:pt idx="167716" formatCode="0.00E+00">
                  <c:v>-2.2558999999999999E-3</c:v>
                </c:pt>
                <c:pt idx="167717" formatCode="0.00E+00">
                  <c:v>-2.2929299999999999E-3</c:v>
                </c:pt>
                <c:pt idx="167718" formatCode="0.00E+00">
                  <c:v>-2.3232000000000001E-3</c:v>
                </c:pt>
                <c:pt idx="167719" formatCode="0.00E+00">
                  <c:v>-2.3465399999999998E-3</c:v>
                </c:pt>
                <c:pt idx="167720" formatCode="0.00E+00">
                  <c:v>-2.3628E-3</c:v>
                </c:pt>
                <c:pt idx="167721" formatCode="0.00E+00">
                  <c:v>-2.37185E-3</c:v>
                </c:pt>
                <c:pt idx="167722" formatCode="0.00E+00">
                  <c:v>-2.3735399999999999E-3</c:v>
                </c:pt>
                <c:pt idx="167723" formatCode="0.00E+00">
                  <c:v>-2.3677699999999999E-3</c:v>
                </c:pt>
                <c:pt idx="167724" formatCode="0.00E+00">
                  <c:v>-2.3544600000000001E-3</c:v>
                </c:pt>
                <c:pt idx="167725" formatCode="0.00E+00">
                  <c:v>-2.33351E-3</c:v>
                </c:pt>
                <c:pt idx="167726" formatCode="0.00E+00">
                  <c:v>-2.3048600000000002E-3</c:v>
                </c:pt>
                <c:pt idx="167727" formatCode="0.00E+00">
                  <c:v>-2.2684699999999999E-3</c:v>
                </c:pt>
                <c:pt idx="167728" formatCode="0.00E+00">
                  <c:v>-2.2243100000000002E-3</c:v>
                </c:pt>
                <c:pt idx="167729" formatCode="0.00E+00">
                  <c:v>-2.1723699999999999E-3</c:v>
                </c:pt>
                <c:pt idx="167730" formatCode="0.00E+00">
                  <c:v>-2.1126399999999998E-3</c:v>
                </c:pt>
                <c:pt idx="167731" formatCode="0.00E+00">
                  <c:v>-2.0451499999999999E-3</c:v>
                </c:pt>
                <c:pt idx="167732" formatCode="0.00E+00">
                  <c:v>-1.9699299999999999E-3</c:v>
                </c:pt>
                <c:pt idx="167733" formatCode="0.00E+00">
                  <c:v>-1.88704E-3</c:v>
                </c:pt>
                <c:pt idx="167734" formatCode="0.00E+00">
                  <c:v>-1.7965500000000001E-3</c:v>
                </c:pt>
                <c:pt idx="167735" formatCode="0.00E+00">
                  <c:v>-1.69853E-3</c:v>
                </c:pt>
                <c:pt idx="167736" formatCode="0.00E+00">
                  <c:v>-1.59311E-3</c:v>
                </c:pt>
                <c:pt idx="167737" formatCode="0.00E+00">
                  <c:v>-1.48039E-3</c:v>
                </c:pt>
                <c:pt idx="167738" formatCode="0.00E+00">
                  <c:v>-1.3605100000000001E-3</c:v>
                </c:pt>
                <c:pt idx="167739" formatCode="0.00E+00">
                  <c:v>-1.2336199999999999E-3</c:v>
                </c:pt>
                <c:pt idx="167740" formatCode="0.00E+00">
                  <c:v>-1.0998900000000001E-3</c:v>
                </c:pt>
                <c:pt idx="167741" formatCode="0.00E+00">
                  <c:v>-9.5949900000000005E-4</c:v>
                </c:pt>
                <c:pt idx="167742" formatCode="0.00E+00">
                  <c:v>-8.1265099999999995E-4</c:v>
                </c:pt>
                <c:pt idx="167743" formatCode="0.00E+00">
                  <c:v>-6.5955600000000005E-4</c:v>
                </c:pt>
                <c:pt idx="167744" formatCode="0.00E+00">
                  <c:v>-5.0044200000000003E-4</c:v>
                </c:pt>
                <c:pt idx="167745" formatCode="0.00E+00">
                  <c:v>-3.3555E-4</c:v>
                </c:pt>
                <c:pt idx="167746" formatCode="0.00E+00">
                  <c:v>-1.6513699999999999E-4</c:v>
                </c:pt>
                <c:pt idx="167747" formatCode="0.00E+00">
                  <c:v>1.05294E-5</c:v>
                </c:pt>
                <c:pt idx="167748" formatCode="0.00E+00">
                  <c:v>1.9116700000000001E-4</c:v>
                </c:pt>
                <c:pt idx="167749" formatCode="0.00E+00">
                  <c:v>3.7648100000000002E-4</c:v>
                </c:pt>
                <c:pt idx="167750" formatCode="0.00E+00">
                  <c:v>5.66166E-4</c:v>
                </c:pt>
                <c:pt idx="167751" formatCode="0.00E+00">
                  <c:v>7.5990300000000003E-4</c:v>
                </c:pt>
                <c:pt idx="167752" formatCode="0.00E+00">
                  <c:v>9.5736499999999995E-4</c:v>
                </c:pt>
                <c:pt idx="167753" formatCode="0.00E+00">
                  <c:v>1.15821E-3</c:v>
                </c:pt>
                <c:pt idx="167754" formatCode="0.00E+00">
                  <c:v>1.3621E-3</c:v>
                </c:pt>
                <c:pt idx="167755" formatCode="0.00E+00">
                  <c:v>1.5686599999999999E-3</c:v>
                </c:pt>
                <c:pt idx="167756" formatCode="0.00E+00">
                  <c:v>1.77754E-3</c:v>
                </c:pt>
                <c:pt idx="167757" formatCode="0.00E+00">
                  <c:v>1.9883499999999998E-3</c:v>
                </c:pt>
                <c:pt idx="167758" formatCode="0.00E+00">
                  <c:v>2.2007300000000001E-3</c:v>
                </c:pt>
                <c:pt idx="167759" formatCode="0.00E+00">
                  <c:v>2.41428E-3</c:v>
                </c:pt>
                <c:pt idx="167760" formatCode="0.00E+00">
                  <c:v>2.6286E-3</c:v>
                </c:pt>
                <c:pt idx="167761" formatCode="0.00E+00">
                  <c:v>2.8433099999999999E-3</c:v>
                </c:pt>
                <c:pt idx="167762" formatCode="0.00E+00">
                  <c:v>3.05799E-3</c:v>
                </c:pt>
                <c:pt idx="167763" formatCode="0.00E+00">
                  <c:v>3.27225E-3</c:v>
                </c:pt>
                <c:pt idx="167764" formatCode="0.00E+00">
                  <c:v>3.4856599999999998E-3</c:v>
                </c:pt>
                <c:pt idx="167765" formatCode="0.00E+00">
                  <c:v>3.69784E-3</c:v>
                </c:pt>
                <c:pt idx="167766" formatCode="0.00E+00">
                  <c:v>3.9083499999999997E-3</c:v>
                </c:pt>
                <c:pt idx="167767" formatCode="0.00E+00">
                  <c:v>4.1167799999999996E-3</c:v>
                </c:pt>
                <c:pt idx="167768" formatCode="0.00E+00">
                  <c:v>4.3227300000000003E-3</c:v>
                </c:pt>
                <c:pt idx="167769" formatCode="0.00E+00">
                  <c:v>4.52579E-3</c:v>
                </c:pt>
                <c:pt idx="167770" formatCode="0.00E+00">
                  <c:v>4.7255300000000004E-3</c:v>
                </c:pt>
                <c:pt idx="167771" formatCode="0.00E+00">
                  <c:v>4.9215600000000002E-3</c:v>
                </c:pt>
                <c:pt idx="167772" formatCode="0.00E+00">
                  <c:v>5.1134700000000002E-3</c:v>
                </c:pt>
                <c:pt idx="167773" formatCode="0.00E+00">
                  <c:v>5.3008600000000001E-3</c:v>
                </c:pt>
                <c:pt idx="167774" formatCode="0.00E+00">
                  <c:v>5.4833299999999998E-3</c:v>
                </c:pt>
                <c:pt idx="167775" formatCode="0.00E+00">
                  <c:v>5.6604999999999997E-3</c:v>
                </c:pt>
                <c:pt idx="167776" formatCode="0.00E+00">
                  <c:v>5.8319799999999996E-3</c:v>
                </c:pt>
                <c:pt idx="167777" formatCode="0.00E+00">
                  <c:v>5.99739E-3</c:v>
                </c:pt>
                <c:pt idx="167778" formatCode="0.00E+00">
                  <c:v>6.1563599999999996E-3</c:v>
                </c:pt>
                <c:pt idx="167779" formatCode="0.00E+00">
                  <c:v>6.3085399999999996E-3</c:v>
                </c:pt>
                <c:pt idx="167780" formatCode="0.00E+00">
                  <c:v>6.4535599999999997E-3</c:v>
                </c:pt>
                <c:pt idx="167781" formatCode="0.00E+00">
                  <c:v>6.59109E-3</c:v>
                </c:pt>
                <c:pt idx="167782" formatCode="0.00E+00">
                  <c:v>6.7207999999999999E-3</c:v>
                </c:pt>
                <c:pt idx="167783" formatCode="0.00E+00">
                  <c:v>6.8423700000000004E-3</c:v>
                </c:pt>
                <c:pt idx="167784" formatCode="0.00E+00">
                  <c:v>6.95548E-3</c:v>
                </c:pt>
                <c:pt idx="167785" formatCode="0.00E+00">
                  <c:v>7.0598400000000004E-3</c:v>
                </c:pt>
                <c:pt idx="167786" formatCode="0.00E+00">
                  <c:v>7.1551599999999998E-3</c:v>
                </c:pt>
                <c:pt idx="167787" formatCode="0.00E+00">
                  <c:v>7.2411799999999998E-3</c:v>
                </c:pt>
                <c:pt idx="167788" formatCode="0.00E+00">
                  <c:v>7.3176400000000003E-3</c:v>
                </c:pt>
                <c:pt idx="167789" formatCode="0.00E+00">
                  <c:v>7.3842999999999999E-3</c:v>
                </c:pt>
                <c:pt idx="167790" formatCode="0.00E+00">
                  <c:v>7.4409200000000002E-3</c:v>
                </c:pt>
                <c:pt idx="167791" formatCode="0.00E+00">
                  <c:v>7.4872999999999997E-3</c:v>
                </c:pt>
                <c:pt idx="167792" formatCode="0.00E+00">
                  <c:v>7.5232500000000004E-3</c:v>
                </c:pt>
                <c:pt idx="167793" formatCode="0.00E+00">
                  <c:v>7.54858E-3</c:v>
                </c:pt>
                <c:pt idx="167794" formatCode="0.00E+00">
                  <c:v>7.5631300000000004E-3</c:v>
                </c:pt>
                <c:pt idx="167795" formatCode="0.00E+00">
                  <c:v>7.5667599999999996E-3</c:v>
                </c:pt>
                <c:pt idx="167796" formatCode="0.00E+00">
                  <c:v>7.5593400000000003E-3</c:v>
                </c:pt>
                <c:pt idx="167797" formatCode="0.00E+00">
                  <c:v>7.5407599999999997E-3</c:v>
                </c:pt>
                <c:pt idx="167798" formatCode="0.00E+00">
                  <c:v>7.5109199999999999E-3</c:v>
                </c:pt>
                <c:pt idx="167799" formatCode="0.00E+00">
                  <c:v>7.4697599999999998E-3</c:v>
                </c:pt>
                <c:pt idx="167800" formatCode="0.00E+00">
                  <c:v>7.4172200000000004E-3</c:v>
                </c:pt>
                <c:pt idx="167801" formatCode="0.00E+00">
                  <c:v>7.3532600000000004E-3</c:v>
                </c:pt>
                <c:pt idx="167802" formatCode="0.00E+00">
                  <c:v>7.2778699999999997E-3</c:v>
                </c:pt>
                <c:pt idx="167803" formatCode="0.00E+00">
                  <c:v>7.19105E-3</c:v>
                </c:pt>
                <c:pt idx="167804" formatCode="0.00E+00">
                  <c:v>7.0928099999999997E-3</c:v>
                </c:pt>
                <c:pt idx="167805" formatCode="0.00E+00">
                  <c:v>6.9832000000000002E-3</c:v>
                </c:pt>
                <c:pt idx="167806" formatCode="0.00E+00">
                  <c:v>6.8622800000000001E-3</c:v>
                </c:pt>
                <c:pt idx="167807" formatCode="0.00E+00">
                  <c:v>6.73013E-3</c:v>
                </c:pt>
                <c:pt idx="167808" formatCode="0.00E+00">
                  <c:v>6.5868400000000001E-3</c:v>
                </c:pt>
                <c:pt idx="167809" formatCode="0.00E+00">
                  <c:v>6.4325199999999997E-3</c:v>
                </c:pt>
                <c:pt idx="167810" formatCode="0.00E+00">
                  <c:v>6.2673299999999998E-3</c:v>
                </c:pt>
                <c:pt idx="167811" formatCode="0.00E+00">
                  <c:v>6.0914000000000003E-3</c:v>
                </c:pt>
                <c:pt idx="167812" formatCode="0.00E+00">
                  <c:v>5.9049100000000002E-3</c:v>
                </c:pt>
                <c:pt idx="167813" formatCode="0.00E+00">
                  <c:v>5.7080500000000001E-3</c:v>
                </c:pt>
                <c:pt idx="167814" formatCode="0.00E+00">
                  <c:v>5.5010399999999996E-3</c:v>
                </c:pt>
                <c:pt idx="167815" formatCode="0.00E+00">
                  <c:v>5.28409E-3</c:v>
                </c:pt>
                <c:pt idx="167816" formatCode="0.00E+00">
                  <c:v>5.0574499999999998E-3</c:v>
                </c:pt>
                <c:pt idx="167817" formatCode="0.00E+00">
                  <c:v>4.8213900000000001E-3</c:v>
                </c:pt>
                <c:pt idx="167818" formatCode="0.00E+00">
                  <c:v>4.57618E-3</c:v>
                </c:pt>
                <c:pt idx="167819" formatCode="0.00E+00">
                  <c:v>4.3221199999999996E-3</c:v>
                </c:pt>
                <c:pt idx="167820" formatCode="0.00E+00">
                  <c:v>4.0595099999999997E-3</c:v>
                </c:pt>
                <c:pt idx="167821" formatCode="0.00E+00">
                  <c:v>3.7886899999999999E-3</c:v>
                </c:pt>
                <c:pt idx="167822" formatCode="0.00E+00">
                  <c:v>3.5099900000000002E-3</c:v>
                </c:pt>
                <c:pt idx="167823" formatCode="0.00E+00">
                  <c:v>3.2237799999999999E-3</c:v>
                </c:pt>
                <c:pt idx="167824" formatCode="0.00E+00">
                  <c:v>2.93042E-3</c:v>
                </c:pt>
                <c:pt idx="167825" formatCode="0.00E+00">
                  <c:v>2.63029E-3</c:v>
                </c:pt>
                <c:pt idx="167826" formatCode="0.00E+00">
                  <c:v>2.3237900000000001E-3</c:v>
                </c:pt>
                <c:pt idx="167827" formatCode="0.00E+00">
                  <c:v>2.0113399999999999E-3</c:v>
                </c:pt>
                <c:pt idx="167828" formatCode="0.00E+00">
                  <c:v>1.6933499999999999E-3</c:v>
                </c:pt>
                <c:pt idx="167829" formatCode="0.00E+00">
                  <c:v>1.37024E-3</c:v>
                </c:pt>
                <c:pt idx="167830" formatCode="0.00E+00">
                  <c:v>1.0424799999999999E-3</c:v>
                </c:pt>
                <c:pt idx="167831" formatCode="0.00E+00">
                  <c:v>7.1049399999999999E-4</c:v>
                </c:pt>
                <c:pt idx="167832" formatCode="0.00E+00">
                  <c:v>3.7475699999999998E-4</c:v>
                </c:pt>
                <c:pt idx="167833" formatCode="0.00E+00">
                  <c:v>3.5733199999999999E-5</c:v>
                </c:pt>
                <c:pt idx="167834" formatCode="0.00E+00">
                  <c:v>-3.0610099999999998E-4</c:v>
                </c:pt>
                <c:pt idx="167835" formatCode="0.00E+00">
                  <c:v>-6.5026299999999999E-4</c:v>
                </c:pt>
                <c:pt idx="167836" formatCode="0.00E+00">
                  <c:v>-9.9626399999999996E-4</c:v>
                </c:pt>
                <c:pt idx="167837" formatCode="0.00E+00">
                  <c:v>-1.3436100000000001E-3</c:v>
                </c:pt>
                <c:pt idx="167838" formatCode="0.00E+00">
                  <c:v>-1.69181E-3</c:v>
                </c:pt>
                <c:pt idx="167839" formatCode="0.00E+00">
                  <c:v>-2.0403499999999998E-3</c:v>
                </c:pt>
                <c:pt idx="167840" formatCode="0.00E+00">
                  <c:v>-2.3887299999999999E-3</c:v>
                </c:pt>
                <c:pt idx="167841" formatCode="0.00E+00">
                  <c:v>-2.7364500000000001E-3</c:v>
                </c:pt>
                <c:pt idx="167842" formatCode="0.00E+00">
                  <c:v>-3.0829899999999999E-3</c:v>
                </c:pt>
                <c:pt idx="167843" formatCode="0.00E+00">
                  <c:v>-3.42786E-3</c:v>
                </c:pt>
                <c:pt idx="167844" formatCode="0.00E+00">
                  <c:v>-3.7705400000000002E-3</c:v>
                </c:pt>
                <c:pt idx="167845" formatCode="0.00E+00">
                  <c:v>-4.1105200000000003E-3</c:v>
                </c:pt>
                <c:pt idx="167846" formatCode="0.00E+00">
                  <c:v>-4.4473100000000003E-3</c:v>
                </c:pt>
                <c:pt idx="167847" formatCode="0.00E+00">
                  <c:v>-4.7803999999999998E-3</c:v>
                </c:pt>
                <c:pt idx="167848" formatCode="0.00E+00">
                  <c:v>-5.1092999999999998E-3</c:v>
                </c:pt>
                <c:pt idx="167849" formatCode="0.00E+00">
                  <c:v>-5.4335E-3</c:v>
                </c:pt>
                <c:pt idx="167850" formatCode="0.00E+00">
                  <c:v>-5.7525299999999996E-3</c:v>
                </c:pt>
                <c:pt idx="167851" formatCode="0.00E+00">
                  <c:v>-6.0659099999999999E-3</c:v>
                </c:pt>
                <c:pt idx="167852" formatCode="0.00E+00">
                  <c:v>-6.3731600000000001E-3</c:v>
                </c:pt>
                <c:pt idx="167853" formatCode="0.00E+00">
                  <c:v>-6.6737999999999997E-3</c:v>
                </c:pt>
                <c:pt idx="167854" formatCode="0.00E+00">
                  <c:v>-6.9674000000000003E-3</c:v>
                </c:pt>
                <c:pt idx="167855" formatCode="0.00E+00">
                  <c:v>-7.2534899999999996E-3</c:v>
                </c:pt>
                <c:pt idx="167856" formatCode="0.00E+00">
                  <c:v>-7.53164E-3</c:v>
                </c:pt>
                <c:pt idx="167857" formatCode="0.00E+00">
                  <c:v>-7.8014199999999999E-3</c:v>
                </c:pt>
                <c:pt idx="167858" formatCode="0.00E+00">
                  <c:v>-8.0624200000000007E-3</c:v>
                </c:pt>
                <c:pt idx="167859" formatCode="0.00E+00">
                  <c:v>-8.3142200000000006E-3</c:v>
                </c:pt>
                <c:pt idx="167860" formatCode="0.00E+00">
                  <c:v>-8.5564400000000002E-3</c:v>
                </c:pt>
                <c:pt idx="167861" formatCode="0.00E+00">
                  <c:v>-8.7887E-3</c:v>
                </c:pt>
                <c:pt idx="167862" formatCode="0.00E+00">
                  <c:v>-9.0106400000000003E-3</c:v>
                </c:pt>
                <c:pt idx="167863" formatCode="0.00E+00">
                  <c:v>-9.2218999999999999E-3</c:v>
                </c:pt>
                <c:pt idx="167864" formatCode="0.00E+00">
                  <c:v>-9.4221500000000007E-3</c:v>
                </c:pt>
                <c:pt idx="167865" formatCode="0.00E+00">
                  <c:v>-9.6110699999999993E-3</c:v>
                </c:pt>
                <c:pt idx="167866" formatCode="0.00E+00">
                  <c:v>-9.7883699999999994E-3</c:v>
                </c:pt>
                <c:pt idx="167867" formatCode="0.00E+00">
                  <c:v>-9.9537400000000009E-3</c:v>
                </c:pt>
                <c:pt idx="167868">
                  <c:v>-1.01069E-2</c:v>
                </c:pt>
                <c:pt idx="167869">
                  <c:v>-1.02477E-2</c:v>
                </c:pt>
                <c:pt idx="167870">
                  <c:v>-1.0375799999999999E-2</c:v>
                </c:pt>
                <c:pt idx="167871">
                  <c:v>-1.0491E-2</c:v>
                </c:pt>
                <c:pt idx="167872">
                  <c:v>-1.0593099999999999E-2</c:v>
                </c:pt>
                <c:pt idx="167873">
                  <c:v>-1.0682000000000001E-2</c:v>
                </c:pt>
                <c:pt idx="167874">
                  <c:v>-1.07575E-2</c:v>
                </c:pt>
                <c:pt idx="167875">
                  <c:v>-1.08194E-2</c:v>
                </c:pt>
                <c:pt idx="167876">
                  <c:v>-1.08676E-2</c:v>
                </c:pt>
                <c:pt idx="167877">
                  <c:v>-1.09021E-2</c:v>
                </c:pt>
                <c:pt idx="167878">
                  <c:v>-1.09228E-2</c:v>
                </c:pt>
                <c:pt idx="167879">
                  <c:v>-1.0929599999999999E-2</c:v>
                </c:pt>
                <c:pt idx="167880">
                  <c:v>-1.0922400000000001E-2</c:v>
                </c:pt>
                <c:pt idx="167881">
                  <c:v>-1.0901299999999999E-2</c:v>
                </c:pt>
                <c:pt idx="167882">
                  <c:v>-1.0866199999999999E-2</c:v>
                </c:pt>
                <c:pt idx="167883">
                  <c:v>-1.08173E-2</c:v>
                </c:pt>
                <c:pt idx="167884">
                  <c:v>-1.07545E-2</c:v>
                </c:pt>
                <c:pt idx="167885">
                  <c:v>-1.0677799999999999E-2</c:v>
                </c:pt>
                <c:pt idx="167886">
                  <c:v>-1.05875E-2</c:v>
                </c:pt>
                <c:pt idx="167887">
                  <c:v>-1.0483599999999999E-2</c:v>
                </c:pt>
                <c:pt idx="167888">
                  <c:v>-1.0366200000000001E-2</c:v>
                </c:pt>
                <c:pt idx="167889">
                  <c:v>-1.02355E-2</c:v>
                </c:pt>
                <c:pt idx="167890">
                  <c:v>-1.0091599999999999E-2</c:v>
                </c:pt>
                <c:pt idx="167891" formatCode="0.00E+00">
                  <c:v>-9.9347700000000008E-3</c:v>
                </c:pt>
                <c:pt idx="167892" formatCode="0.00E+00">
                  <c:v>-9.76518E-3</c:v>
                </c:pt>
                <c:pt idx="167893" formatCode="0.00E+00">
                  <c:v>-9.5830499999999992E-3</c:v>
                </c:pt>
                <c:pt idx="167894" formatCode="0.00E+00">
                  <c:v>-9.3886300000000002E-3</c:v>
                </c:pt>
                <c:pt idx="167895" formatCode="0.00E+00">
                  <c:v>-9.1821799999999999E-3</c:v>
                </c:pt>
                <c:pt idx="167896" formatCode="0.00E+00">
                  <c:v>-8.9639899999999998E-3</c:v>
                </c:pt>
                <c:pt idx="167897" formatCode="0.00E+00">
                  <c:v>-8.7343500000000001E-3</c:v>
                </c:pt>
                <c:pt idx="167898" formatCode="0.00E+00">
                  <c:v>-8.4935700000000006E-3</c:v>
                </c:pt>
                <c:pt idx="167899" formatCode="0.00E+00">
                  <c:v>-8.2419899999999994E-3</c:v>
                </c:pt>
                <c:pt idx="167900" formatCode="0.00E+00">
                  <c:v>-7.9799399999999996E-3</c:v>
                </c:pt>
                <c:pt idx="167901" formatCode="0.00E+00">
                  <c:v>-7.7077999999999999E-3</c:v>
                </c:pt>
                <c:pt idx="167902" formatCode="0.00E+00">
                  <c:v>-7.4259299999999999E-3</c:v>
                </c:pt>
                <c:pt idx="167903" formatCode="0.00E+00">
                  <c:v>-7.1347299999999997E-3</c:v>
                </c:pt>
                <c:pt idx="167904" formatCode="0.00E+00">
                  <c:v>-6.8345999999999997E-3</c:v>
                </c:pt>
                <c:pt idx="167905" formatCode="0.00E+00">
                  <c:v>-6.52595E-3</c:v>
                </c:pt>
                <c:pt idx="167906" formatCode="0.00E+00">
                  <c:v>-6.2092199999999997E-3</c:v>
                </c:pt>
                <c:pt idx="167907" formatCode="0.00E+00">
                  <c:v>-5.8848399999999997E-3</c:v>
                </c:pt>
                <c:pt idx="167908" formatCode="0.00E+00">
                  <c:v>-5.55326E-3</c:v>
                </c:pt>
                <c:pt idx="167909" formatCode="0.00E+00">
                  <c:v>-5.2149400000000004E-3</c:v>
                </c:pt>
                <c:pt idx="167910" formatCode="0.00E+00">
                  <c:v>-4.8703499999999999E-3</c:v>
                </c:pt>
                <c:pt idx="167911" formatCode="0.00E+00">
                  <c:v>-4.5199699999999999E-3</c:v>
                </c:pt>
                <c:pt idx="167912" formatCode="0.00E+00">
                  <c:v>-4.1642800000000002E-3</c:v>
                </c:pt>
                <c:pt idx="167913" formatCode="0.00E+00">
                  <c:v>-3.8037700000000002E-3</c:v>
                </c:pt>
                <c:pt idx="167914" formatCode="0.00E+00">
                  <c:v>-3.43896E-3</c:v>
                </c:pt>
                <c:pt idx="167915" formatCode="0.00E+00">
                  <c:v>-3.07033E-3</c:v>
                </c:pt>
                <c:pt idx="167916" formatCode="0.00E+00">
                  <c:v>-2.6983900000000002E-3</c:v>
                </c:pt>
                <c:pt idx="167917" formatCode="0.00E+00">
                  <c:v>-2.3236699999999999E-3</c:v>
                </c:pt>
                <c:pt idx="167918" formatCode="0.00E+00">
                  <c:v>-1.94667E-3</c:v>
                </c:pt>
                <c:pt idx="167919" formatCode="0.00E+00">
                  <c:v>-1.56792E-3</c:v>
                </c:pt>
                <c:pt idx="167920" formatCode="0.00E+00">
                  <c:v>-1.1879200000000001E-3</c:v>
                </c:pt>
                <c:pt idx="167921" formatCode="0.00E+00">
                  <c:v>-8.0721299999999998E-4</c:v>
                </c:pt>
                <c:pt idx="167922" formatCode="0.00E+00">
                  <c:v>-4.2630199999999999E-4</c:v>
                </c:pt>
                <c:pt idx="167923" formatCode="0.00E+00">
                  <c:v>-4.5712099999999999E-5</c:v>
                </c:pt>
                <c:pt idx="167924" formatCode="0.00E+00">
                  <c:v>3.3404099999999998E-4</c:v>
                </c:pt>
                <c:pt idx="167925" formatCode="0.00E+00">
                  <c:v>7.1244400000000001E-4</c:v>
                </c:pt>
                <c:pt idx="167926" formatCode="0.00E+00">
                  <c:v>1.08898E-3</c:v>
                </c:pt>
                <c:pt idx="167927" formatCode="0.00E+00">
                  <c:v>1.46316E-3</c:v>
                </c:pt>
                <c:pt idx="167928" formatCode="0.00E+00">
                  <c:v>1.83446E-3</c:v>
                </c:pt>
                <c:pt idx="167929" formatCode="0.00E+00">
                  <c:v>2.2023899999999998E-3</c:v>
                </c:pt>
                <c:pt idx="167930" formatCode="0.00E+00">
                  <c:v>2.5664699999999999E-3</c:v>
                </c:pt>
                <c:pt idx="167931" formatCode="0.00E+00">
                  <c:v>2.9262200000000002E-3</c:v>
                </c:pt>
                <c:pt idx="167932" formatCode="0.00E+00">
                  <c:v>3.2811400000000001E-3</c:v>
                </c:pt>
                <c:pt idx="167933" formatCode="0.00E+00">
                  <c:v>3.6308E-3</c:v>
                </c:pt>
                <c:pt idx="167934" formatCode="0.00E+00">
                  <c:v>3.9747100000000002E-3</c:v>
                </c:pt>
                <c:pt idx="167935" formatCode="0.00E+00">
                  <c:v>4.3124499999999998E-3</c:v>
                </c:pt>
                <c:pt idx="167936" formatCode="0.00E+00">
                  <c:v>4.6435699999999996E-3</c:v>
                </c:pt>
                <c:pt idx="167937" formatCode="0.00E+00">
                  <c:v>4.9676499999999997E-3</c:v>
                </c:pt>
                <c:pt idx="167938" formatCode="0.00E+00">
                  <c:v>5.2842699999999998E-3</c:v>
                </c:pt>
                <c:pt idx="167939" formatCode="0.00E+00">
                  <c:v>5.5930499999999996E-3</c:v>
                </c:pt>
                <c:pt idx="167940" formatCode="0.00E+00">
                  <c:v>5.8935799999999998E-3</c:v>
                </c:pt>
                <c:pt idx="167941" formatCode="0.00E+00">
                  <c:v>6.1855E-3</c:v>
                </c:pt>
                <c:pt idx="167942" formatCode="0.00E+00">
                  <c:v>6.4684499999999997E-3</c:v>
                </c:pt>
                <c:pt idx="167943" formatCode="0.00E+00">
                  <c:v>6.7420900000000001E-3</c:v>
                </c:pt>
                <c:pt idx="167944" formatCode="0.00E+00">
                  <c:v>7.0060799999999996E-3</c:v>
                </c:pt>
                <c:pt idx="167945" formatCode="0.00E+00">
                  <c:v>7.2601200000000001E-3</c:v>
                </c:pt>
                <c:pt idx="167946" formatCode="0.00E+00">
                  <c:v>7.5039E-3</c:v>
                </c:pt>
                <c:pt idx="167947" formatCode="0.00E+00">
                  <c:v>7.7371499999999999E-3</c:v>
                </c:pt>
                <c:pt idx="167948" formatCode="0.00E+00">
                  <c:v>7.9596000000000007E-3</c:v>
                </c:pt>
                <c:pt idx="167949" formatCode="0.00E+00">
                  <c:v>8.1710099999999994E-3</c:v>
                </c:pt>
                <c:pt idx="167950" formatCode="0.00E+00">
                  <c:v>8.3711500000000008E-3</c:v>
                </c:pt>
                <c:pt idx="167951" formatCode="0.00E+00">
                  <c:v>8.5597999999999994E-3</c:v>
                </c:pt>
                <c:pt idx="167952" formatCode="0.00E+00">
                  <c:v>8.7367799999999995E-3</c:v>
                </c:pt>
                <c:pt idx="167953" formatCode="0.00E+00">
                  <c:v>8.9019000000000008E-3</c:v>
                </c:pt>
                <c:pt idx="167954" formatCode="0.00E+00">
                  <c:v>9.0550200000000004E-3</c:v>
                </c:pt>
                <c:pt idx="167955" formatCode="0.00E+00">
                  <c:v>9.1959899999999994E-3</c:v>
                </c:pt>
                <c:pt idx="167956" formatCode="0.00E+00">
                  <c:v>9.3247E-3</c:v>
                </c:pt>
                <c:pt idx="167957" formatCode="0.00E+00">
                  <c:v>9.4410499999999994E-3</c:v>
                </c:pt>
                <c:pt idx="167958" formatCode="0.00E+00">
                  <c:v>9.54495E-3</c:v>
                </c:pt>
                <c:pt idx="167959" formatCode="0.00E+00">
                  <c:v>9.6363500000000001E-3</c:v>
                </c:pt>
                <c:pt idx="167960" formatCode="0.00E+00">
                  <c:v>9.7151900000000003E-3</c:v>
                </c:pt>
                <c:pt idx="167961" formatCode="0.00E+00">
                  <c:v>9.7814700000000004E-3</c:v>
                </c:pt>
                <c:pt idx="167962" formatCode="0.00E+00">
                  <c:v>9.8351600000000008E-3</c:v>
                </c:pt>
                <c:pt idx="167963" formatCode="0.00E+00">
                  <c:v>9.8762899999999994E-3</c:v>
                </c:pt>
                <c:pt idx="167964" formatCode="0.00E+00">
                  <c:v>9.9048899999999995E-3</c:v>
                </c:pt>
                <c:pt idx="167965" formatCode="0.00E+00">
                  <c:v>9.9210099999999992E-3</c:v>
                </c:pt>
                <c:pt idx="167966" formatCode="0.00E+00">
                  <c:v>9.9247099999999998E-3</c:v>
                </c:pt>
                <c:pt idx="167967" formatCode="0.00E+00">
                  <c:v>9.9160900000000007E-3</c:v>
                </c:pt>
                <c:pt idx="167968" formatCode="0.00E+00">
                  <c:v>9.8952499999999995E-3</c:v>
                </c:pt>
                <c:pt idx="167969" formatCode="0.00E+00">
                  <c:v>9.8623099999999991E-3</c:v>
                </c:pt>
                <c:pt idx="167970" formatCode="0.00E+00">
                  <c:v>9.8174100000000004E-3</c:v>
                </c:pt>
                <c:pt idx="167971" formatCode="0.00E+00">
                  <c:v>9.7607100000000006E-3</c:v>
                </c:pt>
                <c:pt idx="167972" formatCode="0.00E+00">
                  <c:v>9.6923900000000004E-3</c:v>
                </c:pt>
                <c:pt idx="167973" formatCode="0.00E+00">
                  <c:v>9.6126300000000005E-3</c:v>
                </c:pt>
                <c:pt idx="167974" formatCode="0.00E+00">
                  <c:v>9.5216399999999996E-3</c:v>
                </c:pt>
                <c:pt idx="167975" formatCode="0.00E+00">
                  <c:v>9.41964E-3</c:v>
                </c:pt>
                <c:pt idx="167976" formatCode="0.00E+00">
                  <c:v>9.3068600000000001E-3</c:v>
                </c:pt>
                <c:pt idx="167977" formatCode="0.00E+00">
                  <c:v>9.1835600000000003E-3</c:v>
                </c:pt>
                <c:pt idx="167978" formatCode="0.00E+00">
                  <c:v>9.0500100000000007E-3</c:v>
                </c:pt>
                <c:pt idx="167979" formatCode="0.00E+00">
                  <c:v>8.9064799999999996E-3</c:v>
                </c:pt>
                <c:pt idx="167980" formatCode="0.00E+00">
                  <c:v>8.7532500000000006E-3</c:v>
                </c:pt>
                <c:pt idx="167981" formatCode="0.00E+00">
                  <c:v>8.59065E-3</c:v>
                </c:pt>
                <c:pt idx="167982" formatCode="0.00E+00">
                  <c:v>8.4189699999999996E-3</c:v>
                </c:pt>
                <c:pt idx="167983" formatCode="0.00E+00">
                  <c:v>8.2385500000000007E-3</c:v>
                </c:pt>
                <c:pt idx="167984" formatCode="0.00E+00">
                  <c:v>8.0497199999999998E-3</c:v>
                </c:pt>
                <c:pt idx="167985" formatCode="0.00E+00">
                  <c:v>7.8528399999999998E-3</c:v>
                </c:pt>
                <c:pt idx="167986" formatCode="0.00E+00">
                  <c:v>7.6482599999999996E-3</c:v>
                </c:pt>
                <c:pt idx="167987" formatCode="0.00E+00">
                  <c:v>7.4363399999999996E-3</c:v>
                </c:pt>
                <c:pt idx="167988" formatCode="0.00E+00">
                  <c:v>7.2174500000000003E-3</c:v>
                </c:pt>
                <c:pt idx="167989" formatCode="0.00E+00">
                  <c:v>6.99199E-3</c:v>
                </c:pt>
                <c:pt idx="167990" formatCode="0.00E+00">
                  <c:v>6.7603300000000002E-3</c:v>
                </c:pt>
                <c:pt idx="167991" formatCode="0.00E+00">
                  <c:v>6.5228700000000001E-3</c:v>
                </c:pt>
                <c:pt idx="167992" formatCode="0.00E+00">
                  <c:v>6.2800099999999999E-3</c:v>
                </c:pt>
                <c:pt idx="167993" formatCode="0.00E+00">
                  <c:v>6.03215E-3</c:v>
                </c:pt>
                <c:pt idx="167994" formatCode="0.00E+00">
                  <c:v>5.7796899999999997E-3</c:v>
                </c:pt>
                <c:pt idx="167995" formatCode="0.00E+00">
                  <c:v>5.5230599999999998E-3</c:v>
                </c:pt>
                <c:pt idx="167996" formatCode="0.00E+00">
                  <c:v>5.2626599999999997E-3</c:v>
                </c:pt>
                <c:pt idx="167997" formatCode="0.00E+00">
                  <c:v>4.9989099999999996E-3</c:v>
                </c:pt>
                <c:pt idx="167998" formatCode="0.00E+00">
                  <c:v>4.7322199999999997E-3</c:v>
                </c:pt>
                <c:pt idx="167999" formatCode="0.00E+00">
                  <c:v>4.4630099999999999E-3</c:v>
                </c:pt>
                <c:pt idx="168000" formatCode="0.00E+00">
                  <c:v>4.1916999999999996E-3</c:v>
                </c:pt>
                <c:pt idx="168001" formatCode="0.00E+00">
                  <c:v>3.9186999999999998E-3</c:v>
                </c:pt>
                <c:pt idx="168002" formatCode="0.00E+00">
                  <c:v>3.6444200000000002E-3</c:v>
                </c:pt>
                <c:pt idx="168003" formatCode="0.00E+00">
                  <c:v>3.3692800000000001E-3</c:v>
                </c:pt>
                <c:pt idx="168004" formatCode="0.00E+00">
                  <c:v>3.0936900000000001E-3</c:v>
                </c:pt>
                <c:pt idx="168005" formatCode="0.00E+00">
                  <c:v>2.81804E-3</c:v>
                </c:pt>
                <c:pt idx="168006" formatCode="0.00E+00">
                  <c:v>2.5427399999999999E-3</c:v>
                </c:pt>
                <c:pt idx="168007" formatCode="0.00E+00">
                  <c:v>2.2681799999999998E-3</c:v>
                </c:pt>
                <c:pt idx="168008" formatCode="0.00E+00">
                  <c:v>1.9947599999999999E-3</c:v>
                </c:pt>
                <c:pt idx="168009" formatCode="0.00E+00">
                  <c:v>1.7228600000000001E-3</c:v>
                </c:pt>
                <c:pt idx="168010" formatCode="0.00E+00">
                  <c:v>1.4528399999999999E-3</c:v>
                </c:pt>
                <c:pt idx="168011" formatCode="0.00E+00">
                  <c:v>1.18509E-3</c:v>
                </c:pt>
                <c:pt idx="168012" formatCode="0.00E+00">
                  <c:v>9.19957E-4</c:v>
                </c:pt>
                <c:pt idx="168013" formatCode="0.00E+00">
                  <c:v>6.5780099999999996E-4</c:v>
                </c:pt>
                <c:pt idx="168014" formatCode="0.00E+00">
                  <c:v>3.9896199999999999E-4</c:v>
                </c:pt>
                <c:pt idx="168015" formatCode="0.00E+00">
                  <c:v>1.43774E-4</c:v>
                </c:pt>
                <c:pt idx="168016" formatCode="0.00E+00">
                  <c:v>-1.07439E-4</c:v>
                </c:pt>
                <c:pt idx="168017" formatCode="0.00E+00">
                  <c:v>-3.5436400000000002E-4</c:v>
                </c:pt>
                <c:pt idx="168018" formatCode="0.00E+00">
                  <c:v>-5.9669900000000001E-4</c:v>
                </c:pt>
                <c:pt idx="168019" formatCode="0.00E+00">
                  <c:v>-8.3415400000000004E-4</c:v>
                </c:pt>
                <c:pt idx="168020" formatCode="0.00E+00">
                  <c:v>-1.06645E-3</c:v>
                </c:pt>
                <c:pt idx="168021" formatCode="0.00E+00">
                  <c:v>-1.2933199999999999E-3</c:v>
                </c:pt>
                <c:pt idx="168022" formatCode="0.00E+00">
                  <c:v>-1.5145099999999999E-3</c:v>
                </c:pt>
                <c:pt idx="168023" formatCode="0.00E+00">
                  <c:v>-1.72978E-3</c:v>
                </c:pt>
                <c:pt idx="168024" formatCode="0.00E+00">
                  <c:v>-1.9388999999999999E-3</c:v>
                </c:pt>
                <c:pt idx="168025" formatCode="0.00E+00">
                  <c:v>-2.1416600000000001E-3</c:v>
                </c:pt>
                <c:pt idx="168026" formatCode="0.00E+00">
                  <c:v>-2.3378499999999998E-3</c:v>
                </c:pt>
                <c:pt idx="168027" formatCode="0.00E+00">
                  <c:v>-2.5273000000000001E-3</c:v>
                </c:pt>
                <c:pt idx="168028" formatCode="0.00E+00">
                  <c:v>-2.7098199999999999E-3</c:v>
                </c:pt>
                <c:pt idx="168029" formatCode="0.00E+00">
                  <c:v>-2.8852600000000002E-3</c:v>
                </c:pt>
                <c:pt idx="168030" formatCode="0.00E+00">
                  <c:v>-3.05347E-3</c:v>
                </c:pt>
                <c:pt idx="168031" formatCode="0.00E+00">
                  <c:v>-3.2143300000000001E-3</c:v>
                </c:pt>
                <c:pt idx="168032" formatCode="0.00E+00">
                  <c:v>-3.3677199999999998E-3</c:v>
                </c:pt>
                <c:pt idx="168033" formatCode="0.00E+00">
                  <c:v>-3.5135499999999998E-3</c:v>
                </c:pt>
                <c:pt idx="168034" formatCode="0.00E+00">
                  <c:v>-3.6517199999999998E-3</c:v>
                </c:pt>
                <c:pt idx="168035" formatCode="0.00E+00">
                  <c:v>-3.7821600000000001E-3</c:v>
                </c:pt>
                <c:pt idx="168036" formatCode="0.00E+00">
                  <c:v>-3.9048300000000002E-3</c:v>
                </c:pt>
                <c:pt idx="168037" formatCode="0.00E+00">
                  <c:v>-4.0196800000000003E-3</c:v>
                </c:pt>
                <c:pt idx="168038" formatCode="0.00E+00">
                  <c:v>-4.1266799999999998E-3</c:v>
                </c:pt>
                <c:pt idx="168039" formatCode="0.00E+00">
                  <c:v>-4.2258199999999999E-3</c:v>
                </c:pt>
                <c:pt idx="168040" formatCode="0.00E+00">
                  <c:v>-4.3171099999999999E-3</c:v>
                </c:pt>
                <c:pt idx="168041" formatCode="0.00E+00">
                  <c:v>-4.4005700000000003E-3</c:v>
                </c:pt>
                <c:pt idx="168042" formatCode="0.00E+00">
                  <c:v>-4.4762100000000004E-3</c:v>
                </c:pt>
                <c:pt idx="168043" formatCode="0.00E+00">
                  <c:v>-4.5440999999999997E-3</c:v>
                </c:pt>
                <c:pt idx="168044" formatCode="0.00E+00">
                  <c:v>-4.6042799999999997E-3</c:v>
                </c:pt>
                <c:pt idx="168045" formatCode="0.00E+00">
                  <c:v>-4.6568299999999998E-3</c:v>
                </c:pt>
                <c:pt idx="168046" formatCode="0.00E+00">
                  <c:v>-4.7018399999999997E-3</c:v>
                </c:pt>
                <c:pt idx="168047" formatCode="0.00E+00">
                  <c:v>-4.7393899999999996E-3</c:v>
                </c:pt>
                <c:pt idx="168048" formatCode="0.00E+00">
                  <c:v>-4.7696199999999996E-3</c:v>
                </c:pt>
                <c:pt idx="168049" formatCode="0.00E+00">
                  <c:v>-4.79262E-3</c:v>
                </c:pt>
                <c:pt idx="168050" formatCode="0.00E+00">
                  <c:v>-4.80855E-3</c:v>
                </c:pt>
                <c:pt idx="168051" formatCode="0.00E+00">
                  <c:v>-4.8175500000000003E-3</c:v>
                </c:pt>
                <c:pt idx="168052" formatCode="0.00E+00">
                  <c:v>-4.8197700000000001E-3</c:v>
                </c:pt>
                <c:pt idx="168053" formatCode="0.00E+00">
                  <c:v>-4.8153700000000002E-3</c:v>
                </c:pt>
                <c:pt idx="168054" formatCode="0.00E+00">
                  <c:v>-4.8045500000000003E-3</c:v>
                </c:pt>
                <c:pt idx="168055" formatCode="0.00E+00">
                  <c:v>-4.7874800000000002E-3</c:v>
                </c:pt>
                <c:pt idx="168056" formatCode="0.00E+00">
                  <c:v>-4.7643700000000004E-3</c:v>
                </c:pt>
                <c:pt idx="168057" formatCode="0.00E+00">
                  <c:v>-4.7354099999999998E-3</c:v>
                </c:pt>
                <c:pt idx="168058" formatCode="0.00E+00">
                  <c:v>-4.7008199999999997E-3</c:v>
                </c:pt>
                <c:pt idx="168059" formatCode="0.00E+00">
                  <c:v>-4.6608300000000004E-3</c:v>
                </c:pt>
                <c:pt idx="168060" formatCode="0.00E+00">
                  <c:v>-4.6156499999999998E-3</c:v>
                </c:pt>
                <c:pt idx="168061" formatCode="0.00E+00">
                  <c:v>-4.5655299999999999E-3</c:v>
                </c:pt>
                <c:pt idx="168062" formatCode="0.00E+00">
                  <c:v>-4.5107100000000002E-3</c:v>
                </c:pt>
                <c:pt idx="168063" formatCode="0.00E+00">
                  <c:v>-4.4514300000000001E-3</c:v>
                </c:pt>
                <c:pt idx="168064" formatCode="0.00E+00">
                  <c:v>-4.3879399999999999E-3</c:v>
                </c:pt>
                <c:pt idx="168065" formatCode="0.00E+00">
                  <c:v>-4.3205099999999996E-3</c:v>
                </c:pt>
                <c:pt idx="168066" formatCode="0.00E+00">
                  <c:v>-4.2493899999999996E-3</c:v>
                </c:pt>
                <c:pt idx="168067" formatCode="0.00E+00">
                  <c:v>-4.17484E-3</c:v>
                </c:pt>
                <c:pt idx="168068" formatCode="0.00E+00">
                  <c:v>-4.09714E-3</c:v>
                </c:pt>
                <c:pt idx="168069" formatCode="0.00E+00">
                  <c:v>-4.0165399999999999E-3</c:v>
                </c:pt>
                <c:pt idx="168070" formatCode="0.00E+00">
                  <c:v>-3.9333299999999996E-3</c:v>
                </c:pt>
                <c:pt idx="168071" formatCode="0.00E+00">
                  <c:v>-3.84776E-3</c:v>
                </c:pt>
                <c:pt idx="168072" formatCode="0.00E+00">
                  <c:v>-3.76012E-3</c:v>
                </c:pt>
                <c:pt idx="168073" formatCode="0.00E+00">
                  <c:v>-3.67067E-3</c:v>
                </c:pt>
                <c:pt idx="168074" formatCode="0.00E+00">
                  <c:v>-3.57968E-3</c:v>
                </c:pt>
                <c:pt idx="168075" formatCode="0.00E+00">
                  <c:v>-3.4874300000000001E-3</c:v>
                </c:pt>
                <c:pt idx="168076" formatCode="0.00E+00">
                  <c:v>-3.3941700000000002E-3</c:v>
                </c:pt>
                <c:pt idx="168077" formatCode="0.00E+00">
                  <c:v>-3.3001800000000002E-3</c:v>
                </c:pt>
                <c:pt idx="168078" formatCode="0.00E+00">
                  <c:v>-3.20572E-3</c:v>
                </c:pt>
                <c:pt idx="168079" formatCode="0.00E+00">
                  <c:v>-3.1110299999999999E-3</c:v>
                </c:pt>
                <c:pt idx="168080" formatCode="0.00E+00">
                  <c:v>-3.0163899999999999E-3</c:v>
                </c:pt>
                <c:pt idx="168081" formatCode="0.00E+00">
                  <c:v>-2.9220399999999999E-3</c:v>
                </c:pt>
                <c:pt idx="168082" formatCode="0.00E+00">
                  <c:v>-2.8282200000000002E-3</c:v>
                </c:pt>
                <c:pt idx="168083" formatCode="0.00E+00">
                  <c:v>-2.7351699999999999E-3</c:v>
                </c:pt>
                <c:pt idx="168084" formatCode="0.00E+00">
                  <c:v>-2.64313E-3</c:v>
                </c:pt>
                <c:pt idx="168085" formatCode="0.00E+00">
                  <c:v>-2.5523199999999998E-3</c:v>
                </c:pt>
                <c:pt idx="168086" formatCode="0.00E+00">
                  <c:v>-2.4629700000000001E-3</c:v>
                </c:pt>
                <c:pt idx="168087" formatCode="0.00E+00">
                  <c:v>-2.37528E-3</c:v>
                </c:pt>
                <c:pt idx="168088" formatCode="0.00E+00">
                  <c:v>-2.2894500000000002E-3</c:v>
                </c:pt>
                <c:pt idx="168089" formatCode="0.00E+00">
                  <c:v>-2.2057000000000001E-3</c:v>
                </c:pt>
                <c:pt idx="168090" formatCode="0.00E+00">
                  <c:v>-2.1242000000000001E-3</c:v>
                </c:pt>
                <c:pt idx="168091" formatCode="0.00E+00">
                  <c:v>-2.04513E-3</c:v>
                </c:pt>
                <c:pt idx="168092" formatCode="0.00E+00">
                  <c:v>-1.9686600000000001E-3</c:v>
                </c:pt>
                <c:pt idx="168093" formatCode="0.00E+00">
                  <c:v>-1.89496E-3</c:v>
                </c:pt>
                <c:pt idx="168094" formatCode="0.00E+00">
                  <c:v>-1.82417E-3</c:v>
                </c:pt>
                <c:pt idx="168095" formatCode="0.00E+00">
                  <c:v>-1.75643E-3</c:v>
                </c:pt>
                <c:pt idx="168096" formatCode="0.00E+00">
                  <c:v>-1.69188E-3</c:v>
                </c:pt>
                <c:pt idx="168097" formatCode="0.00E+00">
                  <c:v>-1.63064E-3</c:v>
                </c:pt>
                <c:pt idx="168098" formatCode="0.00E+00">
                  <c:v>-1.5728000000000001E-3</c:v>
                </c:pt>
                <c:pt idx="168099" formatCode="0.00E+00">
                  <c:v>-1.5184700000000001E-3</c:v>
                </c:pt>
                <c:pt idx="168100" formatCode="0.00E+00">
                  <c:v>-1.4677399999999999E-3</c:v>
                </c:pt>
                <c:pt idx="168101" formatCode="0.00E+00">
                  <c:v>-1.4206799999999999E-3</c:v>
                </c:pt>
                <c:pt idx="168102" formatCode="0.00E+00">
                  <c:v>-1.37736E-3</c:v>
                </c:pt>
                <c:pt idx="168103" formatCode="0.00E+00">
                  <c:v>-1.33782E-3</c:v>
                </c:pt>
                <c:pt idx="168104" formatCode="0.00E+00">
                  <c:v>-1.30211E-3</c:v>
                </c:pt>
                <c:pt idx="168105" formatCode="0.00E+00">
                  <c:v>-1.2702600000000001E-3</c:v>
                </c:pt>
                <c:pt idx="168106" formatCode="0.00E+00">
                  <c:v>-1.2422799999999999E-3</c:v>
                </c:pt>
                <c:pt idx="168107" formatCode="0.00E+00">
                  <c:v>-1.2181799999999999E-3</c:v>
                </c:pt>
                <c:pt idx="168108" formatCode="0.00E+00">
                  <c:v>-1.1979600000000001E-3</c:v>
                </c:pt>
                <c:pt idx="168109" formatCode="0.00E+00">
                  <c:v>-1.1815899999999999E-3</c:v>
                </c:pt>
                <c:pt idx="168110" formatCode="0.00E+00">
                  <c:v>-1.16906E-3</c:v>
                </c:pt>
                <c:pt idx="168111" formatCode="0.00E+00">
                  <c:v>-1.1603099999999999E-3</c:v>
                </c:pt>
                <c:pt idx="168112" formatCode="0.00E+00">
                  <c:v>-1.1552999999999999E-3</c:v>
                </c:pt>
                <c:pt idx="168113" formatCode="0.00E+00">
                  <c:v>-1.1539600000000001E-3</c:v>
                </c:pt>
                <c:pt idx="168114" formatCode="0.00E+00">
                  <c:v>-1.1562300000000001E-3</c:v>
                </c:pt>
                <c:pt idx="168115" formatCode="0.00E+00">
                  <c:v>-1.1620199999999999E-3</c:v>
                </c:pt>
                <c:pt idx="168116" formatCode="0.00E+00">
                  <c:v>-1.1712300000000001E-3</c:v>
                </c:pt>
                <c:pt idx="168117" formatCode="0.00E+00">
                  <c:v>-1.1837600000000001E-3</c:v>
                </c:pt>
                <c:pt idx="168118" formatCode="0.00E+00">
                  <c:v>-1.1995E-3</c:v>
                </c:pt>
                <c:pt idx="168119" formatCode="0.00E+00">
                  <c:v>-1.2183300000000001E-3</c:v>
                </c:pt>
                <c:pt idx="168120" formatCode="0.00E+00">
                  <c:v>-1.2401000000000001E-3</c:v>
                </c:pt>
                <c:pt idx="168121" formatCode="0.00E+00">
                  <c:v>-1.26468E-3</c:v>
                </c:pt>
                <c:pt idx="168122" formatCode="0.00E+00">
                  <c:v>-1.29192E-3</c:v>
                </c:pt>
                <c:pt idx="168123" formatCode="0.00E+00">
                  <c:v>-1.32165E-3</c:v>
                </c:pt>
                <c:pt idx="168124" formatCode="0.00E+00">
                  <c:v>-1.3537200000000001E-3</c:v>
                </c:pt>
                <c:pt idx="168125" formatCode="0.00E+00">
                  <c:v>-1.3879400000000001E-3</c:v>
                </c:pt>
                <c:pt idx="168126" formatCode="0.00E+00">
                  <c:v>-1.42413E-3</c:v>
                </c:pt>
                <c:pt idx="168127" formatCode="0.00E+00">
                  <c:v>-1.46211E-3</c:v>
                </c:pt>
                <c:pt idx="168128" formatCode="0.00E+00">
                  <c:v>-1.50169E-3</c:v>
                </c:pt>
                <c:pt idx="168129" formatCode="0.00E+00">
                  <c:v>-1.54265E-3</c:v>
                </c:pt>
                <c:pt idx="168130" formatCode="0.00E+00">
                  <c:v>-1.5847999999999999E-3</c:v>
                </c:pt>
                <c:pt idx="168131" formatCode="0.00E+00">
                  <c:v>-1.6279199999999999E-3</c:v>
                </c:pt>
                <c:pt idx="168132" formatCode="0.00E+00">
                  <c:v>-1.6718E-3</c:v>
                </c:pt>
                <c:pt idx="168133" formatCode="0.00E+00">
                  <c:v>-1.7162200000000001E-3</c:v>
                </c:pt>
                <c:pt idx="168134" formatCode="0.00E+00">
                  <c:v>-1.76096E-3</c:v>
                </c:pt>
                <c:pt idx="168135" formatCode="0.00E+00">
                  <c:v>-1.80579E-3</c:v>
                </c:pt>
                <c:pt idx="168136" formatCode="0.00E+00">
                  <c:v>-1.8504800000000001E-3</c:v>
                </c:pt>
                <c:pt idx="168137" formatCode="0.00E+00">
                  <c:v>-1.89481E-3</c:v>
                </c:pt>
                <c:pt idx="168138" formatCode="0.00E+00">
                  <c:v>-1.93855E-3</c:v>
                </c:pt>
                <c:pt idx="168139" formatCode="0.00E+00">
                  <c:v>-1.98146E-3</c:v>
                </c:pt>
                <c:pt idx="168140" formatCode="0.00E+00">
                  <c:v>-2.0233E-3</c:v>
                </c:pt>
                <c:pt idx="168141" formatCode="0.00E+00">
                  <c:v>-2.0638599999999998E-3</c:v>
                </c:pt>
                <c:pt idx="168142" formatCode="0.00E+00">
                  <c:v>-2.1029E-3</c:v>
                </c:pt>
                <c:pt idx="168143" formatCode="0.00E+00">
                  <c:v>-2.1401900000000001E-3</c:v>
                </c:pt>
                <c:pt idx="168144" formatCode="0.00E+00">
                  <c:v>-2.1754999999999999E-3</c:v>
                </c:pt>
                <c:pt idx="168145" formatCode="0.00E+00">
                  <c:v>-2.2085999999999998E-3</c:v>
                </c:pt>
                <c:pt idx="168146" formatCode="0.00E+00">
                  <c:v>-2.2392900000000001E-3</c:v>
                </c:pt>
                <c:pt idx="168147" formatCode="0.00E+00">
                  <c:v>-2.2673300000000001E-3</c:v>
                </c:pt>
                <c:pt idx="168148" formatCode="0.00E+00">
                  <c:v>-2.2925100000000002E-3</c:v>
                </c:pt>
                <c:pt idx="168149" formatCode="0.00E+00">
                  <c:v>-2.3146299999999998E-3</c:v>
                </c:pt>
                <c:pt idx="168150" formatCode="0.00E+00">
                  <c:v>-2.3334699999999998E-3</c:v>
                </c:pt>
                <c:pt idx="168151" formatCode="0.00E+00">
                  <c:v>-2.34884E-3</c:v>
                </c:pt>
                <c:pt idx="168152" formatCode="0.00E+00">
                  <c:v>-2.3605499999999999E-3</c:v>
                </c:pt>
                <c:pt idx="168153" formatCode="0.00E+00">
                  <c:v>-2.36841E-3</c:v>
                </c:pt>
                <c:pt idx="168154" formatCode="0.00E+00">
                  <c:v>-2.3722299999999999E-3</c:v>
                </c:pt>
                <c:pt idx="168155" formatCode="0.00E+00">
                  <c:v>-2.37185E-3</c:v>
                </c:pt>
                <c:pt idx="168156" formatCode="0.00E+00">
                  <c:v>-2.3671E-3</c:v>
                </c:pt>
                <c:pt idx="168157" formatCode="0.00E+00">
                  <c:v>-2.3578200000000001E-3</c:v>
                </c:pt>
                <c:pt idx="168158" formatCode="0.00E+00">
                  <c:v>-2.3438700000000001E-3</c:v>
                </c:pt>
                <c:pt idx="168159" formatCode="0.00E+00">
                  <c:v>-2.3251000000000001E-3</c:v>
                </c:pt>
                <c:pt idx="168160" formatCode="0.00E+00">
                  <c:v>-2.3013899999999999E-3</c:v>
                </c:pt>
                <c:pt idx="168161" formatCode="0.00E+00">
                  <c:v>-2.27261E-3</c:v>
                </c:pt>
                <c:pt idx="168162" formatCode="0.00E+00">
                  <c:v>-2.23866E-3</c:v>
                </c:pt>
                <c:pt idx="168163" formatCode="0.00E+00">
                  <c:v>-2.19943E-3</c:v>
                </c:pt>
                <c:pt idx="168164" formatCode="0.00E+00">
                  <c:v>-2.1548399999999999E-3</c:v>
                </c:pt>
                <c:pt idx="168165" formatCode="0.00E+00">
                  <c:v>-2.1048099999999999E-3</c:v>
                </c:pt>
                <c:pt idx="168166" formatCode="0.00E+00">
                  <c:v>-2.0492700000000002E-3</c:v>
                </c:pt>
                <c:pt idx="168167" formatCode="0.00E+00">
                  <c:v>-1.9881600000000001E-3</c:v>
                </c:pt>
                <c:pt idx="168168" formatCode="0.00E+00">
                  <c:v>-1.92144E-3</c:v>
                </c:pt>
                <c:pt idx="168169" formatCode="0.00E+00">
                  <c:v>-1.8490799999999999E-3</c:v>
                </c:pt>
                <c:pt idx="168170" formatCode="0.00E+00">
                  <c:v>-1.7710600000000001E-3</c:v>
                </c:pt>
                <c:pt idx="168171" formatCode="0.00E+00">
                  <c:v>-1.6873700000000001E-3</c:v>
                </c:pt>
                <c:pt idx="168172" formatCode="0.00E+00">
                  <c:v>-1.59801E-3</c:v>
                </c:pt>
                <c:pt idx="168173" formatCode="0.00E+00">
                  <c:v>-1.503E-3</c:v>
                </c:pt>
                <c:pt idx="168174" formatCode="0.00E+00">
                  <c:v>-1.40237E-3</c:v>
                </c:pt>
                <c:pt idx="168175" formatCode="0.00E+00">
                  <c:v>-1.29615E-3</c:v>
                </c:pt>
                <c:pt idx="168176" formatCode="0.00E+00">
                  <c:v>-1.1844100000000001E-3</c:v>
                </c:pt>
                <c:pt idx="168177" formatCode="0.00E+00">
                  <c:v>-1.0671999999999999E-3</c:v>
                </c:pt>
                <c:pt idx="168178" formatCode="0.00E+00">
                  <c:v>-9.4461299999999996E-4</c:v>
                </c:pt>
                <c:pt idx="168179" formatCode="0.00E+00">
                  <c:v>-8.1672699999999995E-4</c:v>
                </c:pt>
                <c:pt idx="168180" formatCode="0.00E+00">
                  <c:v>-6.8364900000000004E-4</c:v>
                </c:pt>
                <c:pt idx="168181" formatCode="0.00E+00">
                  <c:v>-5.4549399999999999E-4</c:v>
                </c:pt>
                <c:pt idx="168182" formatCode="0.00E+00">
                  <c:v>-4.0238900000000001E-4</c:v>
                </c:pt>
                <c:pt idx="168183" formatCode="0.00E+00">
                  <c:v>-2.54472E-4</c:v>
                </c:pt>
                <c:pt idx="168184" formatCode="0.00E+00">
                  <c:v>-1.01894E-4</c:v>
                </c:pt>
                <c:pt idx="168185" formatCode="0.00E+00">
                  <c:v>5.5183299999999997E-5</c:v>
                </c:pt>
                <c:pt idx="168186" formatCode="0.00E+00">
                  <c:v>2.1658699999999999E-4</c:v>
                </c:pt>
                <c:pt idx="168187" formatCode="0.00E+00">
                  <c:v>3.8213199999999998E-4</c:v>
                </c:pt>
                <c:pt idx="168188" formatCode="0.00E+00">
                  <c:v>5.5162400000000002E-4</c:v>
                </c:pt>
                <c:pt idx="168189" formatCode="0.00E+00">
                  <c:v>7.2485699999999998E-4</c:v>
                </c:pt>
                <c:pt idx="168190" formatCode="0.00E+00">
                  <c:v>9.0161500000000003E-4</c:v>
                </c:pt>
                <c:pt idx="168191" formatCode="0.00E+00">
                  <c:v>1.0816700000000001E-3</c:v>
                </c:pt>
                <c:pt idx="168192" formatCode="0.00E+00">
                  <c:v>1.2648E-3</c:v>
                </c:pt>
                <c:pt idx="168193" formatCode="0.00E+00">
                  <c:v>1.4507400000000001E-3</c:v>
                </c:pt>
                <c:pt idx="168194" formatCode="0.00E+00">
                  <c:v>1.6392500000000001E-3</c:v>
                </c:pt>
                <c:pt idx="168195" formatCode="0.00E+00">
                  <c:v>1.8300600000000001E-3</c:v>
                </c:pt>
                <c:pt idx="168196" formatCode="0.00E+00">
                  <c:v>2.0229100000000002E-3</c:v>
                </c:pt>
                <c:pt idx="168197" formatCode="0.00E+00">
                  <c:v>2.2175300000000001E-3</c:v>
                </c:pt>
                <c:pt idx="168198" formatCode="0.00E+00">
                  <c:v>2.4136100000000001E-3</c:v>
                </c:pt>
                <c:pt idx="168199" formatCode="0.00E+00">
                  <c:v>2.6108799999999999E-3</c:v>
                </c:pt>
                <c:pt idx="168200" formatCode="0.00E+00">
                  <c:v>2.8090400000000001E-3</c:v>
                </c:pt>
                <c:pt idx="168201" formatCode="0.00E+00">
                  <c:v>3.0077900000000002E-3</c:v>
                </c:pt>
                <c:pt idx="168202" formatCode="0.00E+00">
                  <c:v>3.20681E-3</c:v>
                </c:pt>
                <c:pt idx="168203" formatCode="0.00E+00">
                  <c:v>3.40581E-3</c:v>
                </c:pt>
                <c:pt idx="168204" formatCode="0.00E+00">
                  <c:v>3.6044499999999999E-3</c:v>
                </c:pt>
                <c:pt idx="168205" formatCode="0.00E+00">
                  <c:v>3.8024299999999999E-3</c:v>
                </c:pt>
                <c:pt idx="168206" formatCode="0.00E+00">
                  <c:v>3.9994100000000001E-3</c:v>
                </c:pt>
                <c:pt idx="168207" formatCode="0.00E+00">
                  <c:v>4.1950800000000003E-3</c:v>
                </c:pt>
                <c:pt idx="168208" formatCode="0.00E+00">
                  <c:v>4.3891099999999999E-3</c:v>
                </c:pt>
                <c:pt idx="168209" formatCode="0.00E+00">
                  <c:v>4.5811699999999999E-3</c:v>
                </c:pt>
                <c:pt idx="168210" formatCode="0.00E+00">
                  <c:v>4.7709400000000004E-3</c:v>
                </c:pt>
                <c:pt idx="168211" formatCode="0.00E+00">
                  <c:v>4.9580800000000001E-3</c:v>
                </c:pt>
                <c:pt idx="168212" formatCode="0.00E+00">
                  <c:v>5.14227E-3</c:v>
                </c:pt>
                <c:pt idx="168213" formatCode="0.00E+00">
                  <c:v>5.3231800000000003E-3</c:v>
                </c:pt>
                <c:pt idx="168214" formatCode="0.00E+00">
                  <c:v>5.5004800000000003E-3</c:v>
                </c:pt>
                <c:pt idx="168215" formatCode="0.00E+00">
                  <c:v>5.6738600000000002E-3</c:v>
                </c:pt>
                <c:pt idx="168216" formatCode="0.00E+00">
                  <c:v>5.8429900000000002E-3</c:v>
                </c:pt>
                <c:pt idx="168217" formatCode="0.00E+00">
                  <c:v>6.0075600000000003E-3</c:v>
                </c:pt>
                <c:pt idx="168218" formatCode="0.00E+00">
                  <c:v>6.1672599999999999E-3</c:v>
                </c:pt>
                <c:pt idx="168219" formatCode="0.00E+00">
                  <c:v>6.32177E-3</c:v>
                </c:pt>
                <c:pt idx="168220" formatCode="0.00E+00">
                  <c:v>6.4708099999999996E-3</c:v>
                </c:pt>
                <c:pt idx="168221" formatCode="0.00E+00">
                  <c:v>6.6140599999999997E-3</c:v>
                </c:pt>
                <c:pt idx="168222" formatCode="0.00E+00">
                  <c:v>6.7512400000000004E-3</c:v>
                </c:pt>
                <c:pt idx="168223" formatCode="0.00E+00">
                  <c:v>6.8820599999999997E-3</c:v>
                </c:pt>
                <c:pt idx="168224" formatCode="0.00E+00">
                  <c:v>7.0062600000000003E-3</c:v>
                </c:pt>
                <c:pt idx="168225" formatCode="0.00E+00">
                  <c:v>7.1235600000000001E-3</c:v>
                </c:pt>
                <c:pt idx="168226" formatCode="0.00E+00">
                  <c:v>7.2337E-3</c:v>
                </c:pt>
                <c:pt idx="168227" formatCode="0.00E+00">
                  <c:v>7.3364299999999997E-3</c:v>
                </c:pt>
                <c:pt idx="168228" formatCode="0.00E+00">
                  <c:v>7.4315099999999997E-3</c:v>
                </c:pt>
                <c:pt idx="168229" formatCode="0.00E+00">
                  <c:v>7.5187099999999996E-3</c:v>
                </c:pt>
                <c:pt idx="168230" formatCode="0.00E+00">
                  <c:v>7.5978199999999999E-3</c:v>
                </c:pt>
                <c:pt idx="168231" formatCode="0.00E+00">
                  <c:v>7.6686100000000002E-3</c:v>
                </c:pt>
                <c:pt idx="168232" formatCode="0.00E+00">
                  <c:v>7.7308899999999998E-3</c:v>
                </c:pt>
                <c:pt idx="168233" formatCode="0.00E+00">
                  <c:v>7.7844699999999999E-3</c:v>
                </c:pt>
                <c:pt idx="168234" formatCode="0.00E+00">
                  <c:v>7.8291799999999998E-3</c:v>
                </c:pt>
                <c:pt idx="168235" formatCode="0.00E+00">
                  <c:v>7.8648499999999996E-3</c:v>
                </c:pt>
                <c:pt idx="168236" formatCode="0.00E+00">
                  <c:v>7.8913400000000002E-3</c:v>
                </c:pt>
                <c:pt idx="168237" formatCode="0.00E+00">
                  <c:v>7.9085000000000006E-3</c:v>
                </c:pt>
                <c:pt idx="168238" formatCode="0.00E+00">
                  <c:v>7.9162199999999999E-3</c:v>
                </c:pt>
                <c:pt idx="168239" formatCode="0.00E+00">
                  <c:v>7.9143900000000003E-3</c:v>
                </c:pt>
                <c:pt idx="168240" formatCode="0.00E+00">
                  <c:v>7.9028999999999992E-3</c:v>
                </c:pt>
                <c:pt idx="168241" formatCode="0.00E+00">
                  <c:v>7.8816700000000003E-3</c:v>
                </c:pt>
                <c:pt idx="168242" formatCode="0.00E+00">
                  <c:v>7.8506500000000007E-3</c:v>
                </c:pt>
                <c:pt idx="168243" formatCode="0.00E+00">
                  <c:v>7.8097699999999997E-3</c:v>
                </c:pt>
                <c:pt idx="168244" formatCode="0.00E+00">
                  <c:v>7.7590000000000003E-3</c:v>
                </c:pt>
                <c:pt idx="168245" formatCode="0.00E+00">
                  <c:v>7.6983099999999999E-3</c:v>
                </c:pt>
                <c:pt idx="168246" formatCode="0.00E+00">
                  <c:v>7.6277000000000003E-3</c:v>
                </c:pt>
                <c:pt idx="168247" formatCode="0.00E+00">
                  <c:v>7.5471699999999997E-3</c:v>
                </c:pt>
                <c:pt idx="168248" formatCode="0.00E+00">
                  <c:v>7.4567499999999998E-3</c:v>
                </c:pt>
                <c:pt idx="168249" formatCode="0.00E+00">
                  <c:v>7.3564700000000004E-3</c:v>
                </c:pt>
                <c:pt idx="168250" formatCode="0.00E+00">
                  <c:v>7.2463800000000002E-3</c:v>
                </c:pt>
                <c:pt idx="168251" formatCode="0.00E+00">
                  <c:v>7.1265499999999997E-3</c:v>
                </c:pt>
                <c:pt idx="168252" formatCode="0.00E+00">
                  <c:v>6.9970700000000002E-3</c:v>
                </c:pt>
                <c:pt idx="168253" formatCode="0.00E+00">
                  <c:v>6.8580300000000002E-3</c:v>
                </c:pt>
                <c:pt idx="168254" formatCode="0.00E+00">
                  <c:v>6.7095499999999999E-3</c:v>
                </c:pt>
                <c:pt idx="168255" formatCode="0.00E+00">
                  <c:v>6.5517500000000003E-3</c:v>
                </c:pt>
                <c:pt idx="168256" formatCode="0.00E+00">
                  <c:v>6.3847799999999996E-3</c:v>
                </c:pt>
                <c:pt idx="168257" formatCode="0.00E+00">
                  <c:v>6.2087899999999996E-3</c:v>
                </c:pt>
                <c:pt idx="168258" formatCode="0.00E+00">
                  <c:v>6.0239500000000001E-3</c:v>
                </c:pt>
                <c:pt idx="168259" formatCode="0.00E+00">
                  <c:v>5.83046E-3</c:v>
                </c:pt>
                <c:pt idx="168260" formatCode="0.00E+00">
                  <c:v>5.6285099999999998E-3</c:v>
                </c:pt>
                <c:pt idx="168261" formatCode="0.00E+00">
                  <c:v>5.41831E-3</c:v>
                </c:pt>
                <c:pt idx="168262" formatCode="0.00E+00">
                  <c:v>5.2001E-3</c:v>
                </c:pt>
                <c:pt idx="168263" formatCode="0.00E+00">
                  <c:v>4.9741100000000003E-3</c:v>
                </c:pt>
                <c:pt idx="168264" formatCode="0.00E+00">
                  <c:v>4.7405900000000003E-3</c:v>
                </c:pt>
                <c:pt idx="168265" formatCode="0.00E+00">
                  <c:v>4.4998199999999999E-3</c:v>
                </c:pt>
                <c:pt idx="168266" formatCode="0.00E+00">
                  <c:v>4.2520600000000002E-3</c:v>
                </c:pt>
                <c:pt idx="168267" formatCode="0.00E+00">
                  <c:v>3.9976200000000003E-3</c:v>
                </c:pt>
                <c:pt idx="168268" formatCode="0.00E+00">
                  <c:v>3.7367799999999999E-3</c:v>
                </c:pt>
                <c:pt idx="168269" formatCode="0.00E+00">
                  <c:v>3.46986E-3</c:v>
                </c:pt>
                <c:pt idx="168270" formatCode="0.00E+00">
                  <c:v>3.19718E-3</c:v>
                </c:pt>
                <c:pt idx="168271" formatCode="0.00E+00">
                  <c:v>2.9190800000000001E-3</c:v>
                </c:pt>
                <c:pt idx="168272" formatCode="0.00E+00">
                  <c:v>2.6358900000000001E-3</c:v>
                </c:pt>
                <c:pt idx="168273" formatCode="0.00E+00">
                  <c:v>2.34797E-3</c:v>
                </c:pt>
                <c:pt idx="168274" formatCode="0.00E+00">
                  <c:v>2.0556699999999999E-3</c:v>
                </c:pt>
                <c:pt idx="168275" formatCode="0.00E+00">
                  <c:v>1.75936E-3</c:v>
                </c:pt>
                <c:pt idx="168276" formatCode="0.00E+00">
                  <c:v>1.45941E-3</c:v>
                </c:pt>
                <c:pt idx="168277" formatCode="0.00E+00">
                  <c:v>1.15621E-3</c:v>
                </c:pt>
                <c:pt idx="168278" formatCode="0.00E+00">
                  <c:v>8.5013899999999997E-4</c:v>
                </c:pt>
                <c:pt idx="168279" formatCode="0.00E+00">
                  <c:v>5.4159E-4</c:v>
                </c:pt>
                <c:pt idx="168280" formatCode="0.00E+00">
                  <c:v>2.3096100000000001E-4</c:v>
                </c:pt>
                <c:pt idx="168281" formatCode="0.00E+00">
                  <c:v>-8.1345600000000003E-5</c:v>
                </c:pt>
                <c:pt idx="168282" formatCode="0.00E+00">
                  <c:v>-3.9492500000000002E-4</c:v>
                </c:pt>
                <c:pt idx="168283" formatCode="0.00E+00">
                  <c:v>-7.0936899999999995E-4</c:v>
                </c:pt>
                <c:pt idx="168284" formatCode="0.00E+00">
                  <c:v>-1.0242700000000001E-3</c:v>
                </c:pt>
                <c:pt idx="168285" formatCode="0.00E+00">
                  <c:v>-1.3392E-3</c:v>
                </c:pt>
                <c:pt idx="168286" formatCode="0.00E+00">
                  <c:v>-1.6537699999999999E-3</c:v>
                </c:pt>
                <c:pt idx="168287" formatCode="0.00E+00">
                  <c:v>-1.9675399999999998E-3</c:v>
                </c:pt>
                <c:pt idx="168288" formatCode="0.00E+00">
                  <c:v>-2.2801100000000001E-3</c:v>
                </c:pt>
                <c:pt idx="168289" formatCode="0.00E+00">
                  <c:v>-2.59107E-3</c:v>
                </c:pt>
                <c:pt idx="168290" formatCode="0.00E+00">
                  <c:v>-2.8999899999999999E-3</c:v>
                </c:pt>
                <c:pt idx="168291" formatCode="0.00E+00">
                  <c:v>-3.2064699999999999E-3</c:v>
                </c:pt>
                <c:pt idx="168292" formatCode="0.00E+00">
                  <c:v>-3.51009E-3</c:v>
                </c:pt>
                <c:pt idx="168293" formatCode="0.00E+00">
                  <c:v>-3.8104699999999998E-3</c:v>
                </c:pt>
                <c:pt idx="168294" formatCode="0.00E+00">
                  <c:v>-4.1071800000000002E-3</c:v>
                </c:pt>
                <c:pt idx="168295" formatCode="0.00E+00">
                  <c:v>-4.3998400000000003E-3</c:v>
                </c:pt>
                <c:pt idx="168296" formatCode="0.00E+00">
                  <c:v>-4.68806E-3</c:v>
                </c:pt>
                <c:pt idx="168297" formatCode="0.00E+00">
                  <c:v>-4.9714399999999997E-3</c:v>
                </c:pt>
                <c:pt idx="168298" formatCode="0.00E+00">
                  <c:v>-5.24961E-3</c:v>
                </c:pt>
                <c:pt idx="168299" formatCode="0.00E+00">
                  <c:v>-5.5221899999999997E-3</c:v>
                </c:pt>
                <c:pt idx="168300" formatCode="0.00E+00">
                  <c:v>-5.7888200000000001E-3</c:v>
                </c:pt>
                <c:pt idx="168301" formatCode="0.00E+00">
                  <c:v>-6.0491399999999997E-3</c:v>
                </c:pt>
                <c:pt idx="168302" formatCode="0.00E+00">
                  <c:v>-6.3028099999999998E-3</c:v>
                </c:pt>
                <c:pt idx="168303" formatCode="0.00E+00">
                  <c:v>-6.5494699999999999E-3</c:v>
                </c:pt>
                <c:pt idx="168304" formatCode="0.00E+00">
                  <c:v>-6.7888000000000002E-3</c:v>
                </c:pt>
                <c:pt idx="168305" formatCode="0.00E+00">
                  <c:v>-7.0204899999999999E-3</c:v>
                </c:pt>
                <c:pt idx="168306" formatCode="0.00E+00">
                  <c:v>-7.2442100000000001E-3</c:v>
                </c:pt>
                <c:pt idx="168307" formatCode="0.00E+00">
                  <c:v>-7.4596799999999998E-3</c:v>
                </c:pt>
                <c:pt idx="168308" formatCode="0.00E+00">
                  <c:v>-7.6666E-3</c:v>
                </c:pt>
                <c:pt idx="168309" formatCode="0.00E+00">
                  <c:v>-7.8647000000000005E-3</c:v>
                </c:pt>
                <c:pt idx="168310" formatCode="0.00E+00">
                  <c:v>-8.0537100000000004E-3</c:v>
                </c:pt>
                <c:pt idx="168311" formatCode="0.00E+00">
                  <c:v>-8.2334000000000001E-3</c:v>
                </c:pt>
                <c:pt idx="168312" formatCode="0.00E+00">
                  <c:v>-8.4035099999999995E-3</c:v>
                </c:pt>
                <c:pt idx="168313" formatCode="0.00E+00">
                  <c:v>-8.5638199999999998E-3</c:v>
                </c:pt>
                <c:pt idx="168314" formatCode="0.00E+00">
                  <c:v>-8.7141400000000004E-3</c:v>
                </c:pt>
                <c:pt idx="168315" formatCode="0.00E+00">
                  <c:v>-8.8542599999999992E-3</c:v>
                </c:pt>
                <c:pt idx="168316" formatCode="0.00E+00">
                  <c:v>-8.9839900000000007E-3</c:v>
                </c:pt>
                <c:pt idx="168317" formatCode="0.00E+00">
                  <c:v>-9.1031900000000006E-3</c:v>
                </c:pt>
                <c:pt idx="168318" formatCode="0.00E+00">
                  <c:v>-9.2116799999999999E-3</c:v>
                </c:pt>
                <c:pt idx="168319" formatCode="0.00E+00">
                  <c:v>-9.3093499999999992E-3</c:v>
                </c:pt>
                <c:pt idx="168320" formatCode="0.00E+00">
                  <c:v>-9.3960599999999995E-3</c:v>
                </c:pt>
                <c:pt idx="168321" formatCode="0.00E+00">
                  <c:v>-9.4717099999999995E-3</c:v>
                </c:pt>
                <c:pt idx="168322" formatCode="0.00E+00">
                  <c:v>-9.5362199999999998E-3</c:v>
                </c:pt>
                <c:pt idx="168323" formatCode="0.00E+00">
                  <c:v>-9.5895100000000007E-3</c:v>
                </c:pt>
                <c:pt idx="168324" formatCode="0.00E+00">
                  <c:v>-9.6315199999999993E-3</c:v>
                </c:pt>
                <c:pt idx="168325" formatCode="0.00E+00">
                  <c:v>-9.6622199999999991E-3</c:v>
                </c:pt>
                <c:pt idx="168326" formatCode="0.00E+00">
                  <c:v>-9.6815700000000005E-3</c:v>
                </c:pt>
                <c:pt idx="168327" formatCode="0.00E+00">
                  <c:v>-9.6895699999999998E-3</c:v>
                </c:pt>
                <c:pt idx="168328" formatCode="0.00E+00">
                  <c:v>-9.6862200000000006E-3</c:v>
                </c:pt>
                <c:pt idx="168329" formatCode="0.00E+00">
                  <c:v>-9.6715499999999992E-3</c:v>
                </c:pt>
                <c:pt idx="168330" formatCode="0.00E+00">
                  <c:v>-9.6455900000000008E-3</c:v>
                </c:pt>
                <c:pt idx="168331" formatCode="0.00E+00">
                  <c:v>-9.6083999999999996E-3</c:v>
                </c:pt>
                <c:pt idx="168332" formatCode="0.00E+00">
                  <c:v>-9.5600600000000004E-3</c:v>
                </c:pt>
                <c:pt idx="168333" formatCode="0.00E+00">
                  <c:v>-9.5006399999999994E-3</c:v>
                </c:pt>
                <c:pt idx="168334" formatCode="0.00E+00">
                  <c:v>-9.4302399999999995E-3</c:v>
                </c:pt>
                <c:pt idx="168335" formatCode="0.00E+00">
                  <c:v>-9.3489899999999997E-3</c:v>
                </c:pt>
                <c:pt idx="168336" formatCode="0.00E+00">
                  <c:v>-9.2570199999999995E-3</c:v>
                </c:pt>
                <c:pt idx="168337" formatCode="0.00E+00">
                  <c:v>-9.1544699999999996E-3</c:v>
                </c:pt>
                <c:pt idx="168338" formatCode="0.00E+00">
                  <c:v>-9.0414899999999992E-3</c:v>
                </c:pt>
                <c:pt idx="168339" formatCode="0.00E+00">
                  <c:v>-8.9182800000000007E-3</c:v>
                </c:pt>
                <c:pt idx="168340" formatCode="0.00E+00">
                  <c:v>-8.7850199999999993E-3</c:v>
                </c:pt>
                <c:pt idx="168341" formatCode="0.00E+00">
                  <c:v>-8.6418999999999992E-3</c:v>
                </c:pt>
                <c:pt idx="168342" formatCode="0.00E+00">
                  <c:v>-8.4891500000000009E-3</c:v>
                </c:pt>
                <c:pt idx="168343" formatCode="0.00E+00">
                  <c:v>-8.3269899999999994E-3</c:v>
                </c:pt>
                <c:pt idx="168344" formatCode="0.00E+00">
                  <c:v>-8.1556700000000003E-3</c:v>
                </c:pt>
                <c:pt idx="168345" formatCode="0.00E+00">
                  <c:v>-7.9754400000000003E-3</c:v>
                </c:pt>
                <c:pt idx="168346" formatCode="0.00E+00">
                  <c:v>-7.7865599999999997E-3</c:v>
                </c:pt>
                <c:pt idx="168347" formatCode="0.00E+00">
                  <c:v>-7.5893200000000001E-3</c:v>
                </c:pt>
                <c:pt idx="168348" formatCode="0.00E+00">
                  <c:v>-7.38399E-3</c:v>
                </c:pt>
                <c:pt idx="168349" formatCode="0.00E+00">
                  <c:v>-7.1708800000000001E-3</c:v>
                </c:pt>
                <c:pt idx="168350" formatCode="0.00E+00">
                  <c:v>-6.9503000000000004E-3</c:v>
                </c:pt>
                <c:pt idx="168351" formatCode="0.00E+00">
                  <c:v>-6.7225499999999999E-3</c:v>
                </c:pt>
                <c:pt idx="168352" formatCode="0.00E+00">
                  <c:v>-6.48797E-3</c:v>
                </c:pt>
                <c:pt idx="168353" formatCode="0.00E+00">
                  <c:v>-6.2468999999999997E-3</c:v>
                </c:pt>
                <c:pt idx="168354" formatCode="0.00E+00">
                  <c:v>-5.9996600000000004E-3</c:v>
                </c:pt>
                <c:pt idx="168355" formatCode="0.00E+00">
                  <c:v>-5.74662E-3</c:v>
                </c:pt>
                <c:pt idx="168356" formatCode="0.00E+00">
                  <c:v>-5.48812E-3</c:v>
                </c:pt>
                <c:pt idx="168357" formatCode="0.00E+00">
                  <c:v>-5.2245299999999998E-3</c:v>
                </c:pt>
                <c:pt idx="168358" formatCode="0.00E+00">
                  <c:v>-4.95621E-3</c:v>
                </c:pt>
                <c:pt idx="168359" formatCode="0.00E+00">
                  <c:v>-4.6835499999999999E-3</c:v>
                </c:pt>
                <c:pt idx="168360" formatCode="0.00E+00">
                  <c:v>-4.4069000000000001E-3</c:v>
                </c:pt>
                <c:pt idx="168361" formatCode="0.00E+00">
                  <c:v>-4.1266599999999999E-3</c:v>
                </c:pt>
                <c:pt idx="168362" formatCode="0.00E+00">
                  <c:v>-3.8432000000000002E-3</c:v>
                </c:pt>
                <c:pt idx="168363" formatCode="0.00E+00">
                  <c:v>-3.5569199999999999E-3</c:v>
                </c:pt>
                <c:pt idx="168364" formatCode="0.00E+00">
                  <c:v>-3.2681899999999998E-3</c:v>
                </c:pt>
                <c:pt idx="168365" formatCode="0.00E+00">
                  <c:v>-2.9774100000000002E-3</c:v>
                </c:pt>
                <c:pt idx="168366" formatCode="0.00E+00">
                  <c:v>-2.6849700000000001E-3</c:v>
                </c:pt>
                <c:pt idx="168367" formatCode="0.00E+00">
                  <c:v>-2.3912600000000001E-3</c:v>
                </c:pt>
                <c:pt idx="168368" formatCode="0.00E+00">
                  <c:v>-2.0966499999999998E-3</c:v>
                </c:pt>
                <c:pt idx="168369" formatCode="0.00E+00">
                  <c:v>-1.8015500000000001E-3</c:v>
                </c:pt>
                <c:pt idx="168370" formatCode="0.00E+00">
                  <c:v>-1.5063399999999999E-3</c:v>
                </c:pt>
                <c:pt idx="168371" formatCode="0.00E+00">
                  <c:v>-1.2114000000000001E-3</c:v>
                </c:pt>
                <c:pt idx="168372" formatCode="0.00E+00">
                  <c:v>-9.1710999999999995E-4</c:v>
                </c:pt>
                <c:pt idx="168373" formatCode="0.00E+00">
                  <c:v>-6.2385100000000003E-4</c:v>
                </c:pt>
                <c:pt idx="168374" formatCode="0.00E+00">
                  <c:v>-3.3199400000000001E-4</c:v>
                </c:pt>
                <c:pt idx="168375" formatCode="0.00E+00">
                  <c:v>-4.19085E-5</c:v>
                </c:pt>
                <c:pt idx="168376" formatCode="0.00E+00">
                  <c:v>2.4604299999999999E-4</c:v>
                </c:pt>
                <c:pt idx="168377" formatCode="0.00E+00">
                  <c:v>5.3150199999999999E-4</c:v>
                </c:pt>
                <c:pt idx="168378" formatCode="0.00E+00">
                  <c:v>8.1411700000000005E-4</c:v>
                </c:pt>
                <c:pt idx="168379" formatCode="0.00E+00">
                  <c:v>1.0935400000000001E-3</c:v>
                </c:pt>
                <c:pt idx="168380" formatCode="0.00E+00">
                  <c:v>1.36944E-3</c:v>
                </c:pt>
                <c:pt idx="168381" formatCode="0.00E+00">
                  <c:v>1.64149E-3</c:v>
                </c:pt>
                <c:pt idx="168382" formatCode="0.00E+00">
                  <c:v>1.9093599999999999E-3</c:v>
                </c:pt>
                <c:pt idx="168383" formatCode="0.00E+00">
                  <c:v>2.1727299999999999E-3</c:v>
                </c:pt>
                <c:pt idx="168384" formatCode="0.00E+00">
                  <c:v>2.4313199999999998E-3</c:v>
                </c:pt>
                <c:pt idx="168385" formatCode="0.00E+00">
                  <c:v>2.6848100000000001E-3</c:v>
                </c:pt>
                <c:pt idx="168386" formatCode="0.00E+00">
                  <c:v>2.9329299999999998E-3</c:v>
                </c:pt>
                <c:pt idx="168387" formatCode="0.00E+00">
                  <c:v>3.1754000000000001E-3</c:v>
                </c:pt>
                <c:pt idx="168388" formatCode="0.00E+00">
                  <c:v>3.41195E-3</c:v>
                </c:pt>
                <c:pt idx="168389" formatCode="0.00E+00">
                  <c:v>3.6423499999999999E-3</c:v>
                </c:pt>
                <c:pt idx="168390" formatCode="0.00E+00">
                  <c:v>3.8663299999999999E-3</c:v>
                </c:pt>
                <c:pt idx="168391" formatCode="0.00E+00">
                  <c:v>4.0836800000000001E-3</c:v>
                </c:pt>
                <c:pt idx="168392" formatCode="0.00E+00">
                  <c:v>4.2941699999999999E-3</c:v>
                </c:pt>
                <c:pt idx="168393" formatCode="0.00E+00">
                  <c:v>4.49761E-3</c:v>
                </c:pt>
                <c:pt idx="168394" formatCode="0.00E+00">
                  <c:v>4.6937899999999998E-3</c:v>
                </c:pt>
                <c:pt idx="168395" formatCode="0.00E+00">
                  <c:v>4.8825300000000004E-3</c:v>
                </c:pt>
                <c:pt idx="168396" formatCode="0.00E+00">
                  <c:v>5.0636700000000002E-3</c:v>
                </c:pt>
                <c:pt idx="168397" formatCode="0.00E+00">
                  <c:v>5.23705E-3</c:v>
                </c:pt>
                <c:pt idx="168398" formatCode="0.00E+00">
                  <c:v>5.4025200000000001E-3</c:v>
                </c:pt>
                <c:pt idx="168399" formatCode="0.00E+00">
                  <c:v>5.55997E-3</c:v>
                </c:pt>
                <c:pt idx="168400" formatCode="0.00E+00">
                  <c:v>5.7092699999999998E-3</c:v>
                </c:pt>
                <c:pt idx="168401" formatCode="0.00E+00">
                  <c:v>5.85032E-3</c:v>
                </c:pt>
                <c:pt idx="168402" formatCode="0.00E+00">
                  <c:v>5.9830300000000003E-3</c:v>
                </c:pt>
                <c:pt idx="168403" formatCode="0.00E+00">
                  <c:v>6.1073300000000002E-3</c:v>
                </c:pt>
                <c:pt idx="168404" formatCode="0.00E+00">
                  <c:v>6.2231500000000002E-3</c:v>
                </c:pt>
                <c:pt idx="168405" formatCode="0.00E+00">
                  <c:v>6.3304499999999996E-3</c:v>
                </c:pt>
                <c:pt idx="168406" formatCode="0.00E+00">
                  <c:v>6.4291900000000004E-3</c:v>
                </c:pt>
                <c:pt idx="168407" formatCode="0.00E+00">
                  <c:v>6.5193500000000001E-3</c:v>
                </c:pt>
                <c:pt idx="168408" formatCode="0.00E+00">
                  <c:v>6.6009099999999998E-3</c:v>
                </c:pt>
                <c:pt idx="168409" formatCode="0.00E+00">
                  <c:v>6.67389E-3</c:v>
                </c:pt>
                <c:pt idx="168410" formatCode="0.00E+00">
                  <c:v>6.7383E-3</c:v>
                </c:pt>
                <c:pt idx="168411" formatCode="0.00E+00">
                  <c:v>6.7941800000000004E-3</c:v>
                </c:pt>
                <c:pt idx="168412" formatCode="0.00E+00">
                  <c:v>6.84156E-3</c:v>
                </c:pt>
                <c:pt idx="168413" formatCode="0.00E+00">
                  <c:v>6.8805000000000003E-3</c:v>
                </c:pt>
                <c:pt idx="168414" formatCode="0.00E+00">
                  <c:v>6.9110700000000001E-3</c:v>
                </c:pt>
                <c:pt idx="168415" formatCode="0.00E+00">
                  <c:v>6.9333499999999996E-3</c:v>
                </c:pt>
                <c:pt idx="168416" formatCode="0.00E+00">
                  <c:v>6.9474300000000001E-3</c:v>
                </c:pt>
                <c:pt idx="168417" formatCode="0.00E+00">
                  <c:v>6.9534100000000001E-3</c:v>
                </c:pt>
                <c:pt idx="168418" formatCode="0.00E+00">
                  <c:v>6.9514199999999998E-3</c:v>
                </c:pt>
                <c:pt idx="168419" formatCode="0.00E+00">
                  <c:v>6.9415600000000003E-3</c:v>
                </c:pt>
                <c:pt idx="168420" formatCode="0.00E+00">
                  <c:v>6.9239899999999997E-3</c:v>
                </c:pt>
                <c:pt idx="168421" formatCode="0.00E+00">
                  <c:v>6.8988499999999998E-3</c:v>
                </c:pt>
                <c:pt idx="168422" formatCode="0.00E+00">
                  <c:v>6.8662899999999997E-3</c:v>
                </c:pt>
                <c:pt idx="168423" formatCode="0.00E+00">
                  <c:v>6.8264800000000002E-3</c:v>
                </c:pt>
                <c:pt idx="168424" formatCode="0.00E+00">
                  <c:v>6.7796000000000002E-3</c:v>
                </c:pt>
                <c:pt idx="168425" formatCode="0.00E+00">
                  <c:v>6.7258200000000004E-3</c:v>
                </c:pt>
                <c:pt idx="168426" formatCode="0.00E+00">
                  <c:v>6.6653499999999996E-3</c:v>
                </c:pt>
                <c:pt idx="168427" formatCode="0.00E+00">
                  <c:v>6.59838E-3</c:v>
                </c:pt>
                <c:pt idx="168428" formatCode="0.00E+00">
                  <c:v>6.5251099999999998E-3</c:v>
                </c:pt>
                <c:pt idx="168429" formatCode="0.00E+00">
                  <c:v>6.44577E-3</c:v>
                </c:pt>
                <c:pt idx="168430" formatCode="0.00E+00">
                  <c:v>6.3605800000000002E-3</c:v>
                </c:pt>
                <c:pt idx="168431" formatCode="0.00E+00">
                  <c:v>6.2697600000000001E-3</c:v>
                </c:pt>
                <c:pt idx="168432" formatCode="0.00E+00">
                  <c:v>6.1735499999999999E-3</c:v>
                </c:pt>
                <c:pt idx="168433" formatCode="0.00E+00">
                  <c:v>6.0721799999999999E-3</c:v>
                </c:pt>
                <c:pt idx="168434" formatCode="0.00E+00">
                  <c:v>5.9658999999999997E-3</c:v>
                </c:pt>
                <c:pt idx="168435" formatCode="0.00E+00">
                  <c:v>5.8549500000000003E-3</c:v>
                </c:pt>
                <c:pt idx="168436" formatCode="0.00E+00">
                  <c:v>5.7395900000000001E-3</c:v>
                </c:pt>
                <c:pt idx="168437" formatCode="0.00E+00">
                  <c:v>5.6200699999999996E-3</c:v>
                </c:pt>
                <c:pt idx="168438" formatCode="0.00E+00">
                  <c:v>5.4966499999999996E-3</c:v>
                </c:pt>
                <c:pt idx="168439" formatCode="0.00E+00">
                  <c:v>5.3695899999999996E-3</c:v>
                </c:pt>
                <c:pt idx="168440" formatCode="0.00E+00">
                  <c:v>5.2391399999999998E-3</c:v>
                </c:pt>
                <c:pt idx="168441" formatCode="0.00E+00">
                  <c:v>5.1055800000000002E-3</c:v>
                </c:pt>
                <c:pt idx="168442" formatCode="0.00E+00">
                  <c:v>4.9691500000000003E-3</c:v>
                </c:pt>
                <c:pt idx="168443" formatCode="0.00E+00">
                  <c:v>4.8301400000000001E-3</c:v>
                </c:pt>
                <c:pt idx="168444" formatCode="0.00E+00">
                  <c:v>4.68879E-3</c:v>
                </c:pt>
                <c:pt idx="168445" formatCode="0.00E+00">
                  <c:v>4.54537E-3</c:v>
                </c:pt>
                <c:pt idx="168446" formatCode="0.00E+00">
                  <c:v>4.4001500000000002E-3</c:v>
                </c:pt>
                <c:pt idx="168447" formatCode="0.00E+00">
                  <c:v>4.2533800000000002E-3</c:v>
                </c:pt>
                <c:pt idx="168448" formatCode="0.00E+00">
                  <c:v>4.10532E-3</c:v>
                </c:pt>
                <c:pt idx="168449" formatCode="0.00E+00">
                  <c:v>3.9562199999999999E-3</c:v>
                </c:pt>
                <c:pt idx="168450" formatCode="0.00E+00">
                  <c:v>3.8063400000000001E-3</c:v>
                </c:pt>
                <c:pt idx="168451" formatCode="0.00E+00">
                  <c:v>3.6559299999999999E-3</c:v>
                </c:pt>
                <c:pt idx="168452" formatCode="0.00E+00">
                  <c:v>3.5052199999999999E-3</c:v>
                </c:pt>
                <c:pt idx="168453" formatCode="0.00E+00">
                  <c:v>3.3544600000000001E-3</c:v>
                </c:pt>
                <c:pt idx="168454" formatCode="0.00E+00">
                  <c:v>3.20389E-3</c:v>
                </c:pt>
                <c:pt idx="168455" formatCode="0.00E+00">
                  <c:v>3.0537300000000002E-3</c:v>
                </c:pt>
                <c:pt idx="168456" formatCode="0.00E+00">
                  <c:v>2.9042E-3</c:v>
                </c:pt>
                <c:pt idx="168457" formatCode="0.00E+00">
                  <c:v>2.7555399999999999E-3</c:v>
                </c:pt>
                <c:pt idx="168458" formatCode="0.00E+00">
                  <c:v>2.60794E-3</c:v>
                </c:pt>
                <c:pt idx="168459" formatCode="0.00E+00">
                  <c:v>2.4616199999999999E-3</c:v>
                </c:pt>
                <c:pt idx="168460" formatCode="0.00E+00">
                  <c:v>2.3167800000000001E-3</c:v>
                </c:pt>
                <c:pt idx="168461" formatCode="0.00E+00">
                  <c:v>2.1735999999999999E-3</c:v>
                </c:pt>
                <c:pt idx="168462" formatCode="0.00E+00">
                  <c:v>2.0322700000000001E-3</c:v>
                </c:pt>
                <c:pt idx="168463" formatCode="0.00E+00">
                  <c:v>1.8929699999999999E-3</c:v>
                </c:pt>
                <c:pt idx="168464" formatCode="0.00E+00">
                  <c:v>1.7558599999999999E-3</c:v>
                </c:pt>
                <c:pt idx="168465" formatCode="0.00E+00">
                  <c:v>1.62111E-3</c:v>
                </c:pt>
                <c:pt idx="168466" formatCode="0.00E+00">
                  <c:v>1.48887E-3</c:v>
                </c:pt>
                <c:pt idx="168467" formatCode="0.00E+00">
                  <c:v>1.3592700000000001E-3</c:v>
                </c:pt>
                <c:pt idx="168468" formatCode="0.00E+00">
                  <c:v>1.2324599999999999E-3</c:v>
                </c:pt>
                <c:pt idx="168469" formatCode="0.00E+00">
                  <c:v>1.10856E-3</c:v>
                </c:pt>
                <c:pt idx="168470" formatCode="0.00E+00">
                  <c:v>9.8768800000000002E-4</c:v>
                </c:pt>
                <c:pt idx="168471" formatCode="0.00E+00">
                  <c:v>8.6994500000000001E-4</c:v>
                </c:pt>
                <c:pt idx="168472" formatCode="0.00E+00">
                  <c:v>7.5543099999999998E-4</c:v>
                </c:pt>
                <c:pt idx="168473" formatCode="0.00E+00">
                  <c:v>6.4423400000000004E-4</c:v>
                </c:pt>
                <c:pt idx="168474" formatCode="0.00E+00">
                  <c:v>5.3643199999999999E-4</c:v>
                </c:pt>
                <c:pt idx="168475" formatCode="0.00E+00">
                  <c:v>4.32094E-4</c:v>
                </c:pt>
                <c:pt idx="168476" formatCode="0.00E+00">
                  <c:v>3.3127800000000001E-4</c:v>
                </c:pt>
                <c:pt idx="168477" formatCode="0.00E+00">
                  <c:v>2.34035E-4</c:v>
                </c:pt>
                <c:pt idx="168478" formatCode="0.00E+00">
                  <c:v>1.4040299999999999E-4</c:v>
                </c:pt>
                <c:pt idx="168479" formatCode="0.00E+00">
                  <c:v>5.0413E-5</c:v>
                </c:pt>
                <c:pt idx="168480" formatCode="0.00E+00">
                  <c:v>-3.5914200000000003E-5</c:v>
                </c:pt>
                <c:pt idx="168481" formatCode="0.00E+00">
                  <c:v>-1.1856700000000001E-4</c:v>
                </c:pt>
                <c:pt idx="168482" formatCode="0.00E+00">
                  <c:v>-1.9754500000000001E-4</c:v>
                </c:pt>
                <c:pt idx="168483" formatCode="0.00E+00">
                  <c:v>-2.72854E-4</c:v>
                </c:pt>
                <c:pt idx="168484" formatCode="0.00E+00">
                  <c:v>-3.4451099999999998E-4</c:v>
                </c:pt>
                <c:pt idx="168485" formatCode="0.00E+00">
                  <c:v>-4.1254099999999999E-4</c:v>
                </c:pt>
                <c:pt idx="168486" formatCode="0.00E+00">
                  <c:v>-4.7697800000000003E-4</c:v>
                </c:pt>
                <c:pt idx="168487" formatCode="0.00E+00">
                  <c:v>-5.3786600000000002E-4</c:v>
                </c:pt>
                <c:pt idx="168488" formatCode="0.00E+00">
                  <c:v>-5.9525500000000005E-4</c:v>
                </c:pt>
                <c:pt idx="168489" formatCode="0.00E+00">
                  <c:v>-6.4920400000000001E-4</c:v>
                </c:pt>
                <c:pt idx="168490" formatCode="0.00E+00">
                  <c:v>-6.9978100000000001E-4</c:v>
                </c:pt>
                <c:pt idx="168491" formatCode="0.00E+00">
                  <c:v>-7.4706100000000004E-4</c:v>
                </c:pt>
                <c:pt idx="168492" formatCode="0.00E+00">
                  <c:v>-7.9112599999999996E-4</c:v>
                </c:pt>
                <c:pt idx="168493" formatCode="0.00E+00">
                  <c:v>-8.32065E-4</c:v>
                </c:pt>
                <c:pt idx="168494" formatCode="0.00E+00">
                  <c:v>-8.6997400000000003E-4</c:v>
                </c:pt>
                <c:pt idx="168495" formatCode="0.00E+00">
                  <c:v>-9.0495799999999998E-4</c:v>
                </c:pt>
                <c:pt idx="168496" formatCode="0.00E+00">
                  <c:v>-9.3712299999999999E-4</c:v>
                </c:pt>
                <c:pt idx="168497" formatCode="0.00E+00">
                  <c:v>-9.6658699999999998E-4</c:v>
                </c:pt>
                <c:pt idx="168498" formatCode="0.00E+00">
                  <c:v>-9.9346799999999996E-4</c:v>
                </c:pt>
                <c:pt idx="168499" formatCode="0.00E+00">
                  <c:v>-1.01789E-3</c:v>
                </c:pt>
                <c:pt idx="168500" formatCode="0.00E+00">
                  <c:v>-1.03999E-3</c:v>
                </c:pt>
                <c:pt idx="168501" formatCode="0.00E+00">
                  <c:v>-1.0598999999999999E-3</c:v>
                </c:pt>
                <c:pt idx="168502" formatCode="0.00E+00">
                  <c:v>-1.0777499999999999E-3</c:v>
                </c:pt>
                <c:pt idx="168503" formatCode="0.00E+00">
                  <c:v>-1.0937E-3</c:v>
                </c:pt>
                <c:pt idx="168504" formatCode="0.00E+00">
                  <c:v>-1.1078800000000001E-3</c:v>
                </c:pt>
                <c:pt idx="168505" formatCode="0.00E+00">
                  <c:v>-1.12045E-3</c:v>
                </c:pt>
                <c:pt idx="168506" formatCode="0.00E+00">
                  <c:v>-1.13156E-3</c:v>
                </c:pt>
                <c:pt idx="168507" formatCode="0.00E+00">
                  <c:v>-1.14135E-3</c:v>
                </c:pt>
                <c:pt idx="168508" formatCode="0.00E+00">
                  <c:v>-1.14999E-3</c:v>
                </c:pt>
                <c:pt idx="168509" formatCode="0.00E+00">
                  <c:v>-1.15763E-3</c:v>
                </c:pt>
                <c:pt idx="168510" formatCode="0.00E+00">
                  <c:v>-1.1644400000000001E-3</c:v>
                </c:pt>
                <c:pt idx="168511" formatCode="0.00E+00">
                  <c:v>-1.17055E-3</c:v>
                </c:pt>
                <c:pt idx="168512" formatCode="0.00E+00">
                  <c:v>-1.17614E-3</c:v>
                </c:pt>
                <c:pt idx="168513" formatCode="0.00E+00">
                  <c:v>-1.18136E-3</c:v>
                </c:pt>
                <c:pt idx="168514" formatCode="0.00E+00">
                  <c:v>-1.18637E-3</c:v>
                </c:pt>
                <c:pt idx="168515" formatCode="0.00E+00">
                  <c:v>-1.19133E-3</c:v>
                </c:pt>
                <c:pt idx="168516" formatCode="0.00E+00">
                  <c:v>-1.1963900000000001E-3</c:v>
                </c:pt>
                <c:pt idx="168517" formatCode="0.00E+00">
                  <c:v>-1.20169E-3</c:v>
                </c:pt>
                <c:pt idx="168518" formatCode="0.00E+00">
                  <c:v>-1.2073699999999999E-3</c:v>
                </c:pt>
                <c:pt idx="168519" formatCode="0.00E+00">
                  <c:v>-1.2135799999999999E-3</c:v>
                </c:pt>
                <c:pt idx="168520" formatCode="0.00E+00">
                  <c:v>-1.2204900000000001E-3</c:v>
                </c:pt>
                <c:pt idx="168521" formatCode="0.00E+00">
                  <c:v>-1.22828E-3</c:v>
                </c:pt>
                <c:pt idx="168522" formatCode="0.00E+00">
                  <c:v>-1.2370700000000001E-3</c:v>
                </c:pt>
                <c:pt idx="168523" formatCode="0.00E+00">
                  <c:v>-1.2469099999999999E-3</c:v>
                </c:pt>
                <c:pt idx="168524" formatCode="0.00E+00">
                  <c:v>-1.2577599999999999E-3</c:v>
                </c:pt>
                <c:pt idx="168525" formatCode="0.00E+00">
                  <c:v>-1.2695600000000001E-3</c:v>
                </c:pt>
                <c:pt idx="168526" formatCode="0.00E+00">
                  <c:v>-1.2823299999999999E-3</c:v>
                </c:pt>
                <c:pt idx="168527" formatCode="0.00E+00">
                  <c:v>-1.2962200000000001E-3</c:v>
                </c:pt>
                <c:pt idx="168528" formatCode="0.00E+00">
                  <c:v>-1.3115100000000001E-3</c:v>
                </c:pt>
                <c:pt idx="168529" formatCode="0.00E+00">
                  <c:v>-1.32847E-3</c:v>
                </c:pt>
                <c:pt idx="168530" formatCode="0.00E+00">
                  <c:v>-1.34735E-3</c:v>
                </c:pt>
                <c:pt idx="168531" formatCode="0.00E+00">
                  <c:v>-1.3683600000000001E-3</c:v>
                </c:pt>
                <c:pt idx="168532" formatCode="0.00E+00">
                  <c:v>-1.3916899999999999E-3</c:v>
                </c:pt>
                <c:pt idx="168533" formatCode="0.00E+00">
                  <c:v>-1.4174999999999999E-3</c:v>
                </c:pt>
                <c:pt idx="168534" formatCode="0.00E+00">
                  <c:v>-1.4459399999999999E-3</c:v>
                </c:pt>
                <c:pt idx="168535" formatCode="0.00E+00">
                  <c:v>-1.4771299999999999E-3</c:v>
                </c:pt>
                <c:pt idx="168536" formatCode="0.00E+00">
                  <c:v>-1.51118E-3</c:v>
                </c:pt>
                <c:pt idx="168537" formatCode="0.00E+00">
                  <c:v>-1.54823E-3</c:v>
                </c:pt>
                <c:pt idx="168538" formatCode="0.00E+00">
                  <c:v>-1.5883900000000001E-3</c:v>
                </c:pt>
                <c:pt idx="168539" formatCode="0.00E+00">
                  <c:v>-1.63167E-3</c:v>
                </c:pt>
                <c:pt idx="168540" formatCode="0.00E+00">
                  <c:v>-1.67807E-3</c:v>
                </c:pt>
                <c:pt idx="168541" formatCode="0.00E+00">
                  <c:v>-1.7276699999999999E-3</c:v>
                </c:pt>
                <c:pt idx="168542" formatCode="0.00E+00">
                  <c:v>-1.78053E-3</c:v>
                </c:pt>
                <c:pt idx="168543" formatCode="0.00E+00">
                  <c:v>-1.8366299999999999E-3</c:v>
                </c:pt>
                <c:pt idx="168544" formatCode="0.00E+00">
                  <c:v>-1.8959700000000001E-3</c:v>
                </c:pt>
                <c:pt idx="168545" formatCode="0.00E+00">
                  <c:v>-1.9585800000000001E-3</c:v>
                </c:pt>
                <c:pt idx="168546" formatCode="0.00E+00">
                  <c:v>-2.0243499999999998E-3</c:v>
                </c:pt>
                <c:pt idx="168547" formatCode="0.00E+00">
                  <c:v>-2.0930100000000002E-3</c:v>
                </c:pt>
                <c:pt idx="168548" formatCode="0.00E+00">
                  <c:v>-2.1643500000000002E-3</c:v>
                </c:pt>
                <c:pt idx="168549" formatCode="0.00E+00">
                  <c:v>-2.2383799999999999E-3</c:v>
                </c:pt>
                <c:pt idx="168550" formatCode="0.00E+00">
                  <c:v>-2.31511E-3</c:v>
                </c:pt>
                <c:pt idx="168551" formatCode="0.00E+00">
                  <c:v>-2.39442E-3</c:v>
                </c:pt>
                <c:pt idx="168552" formatCode="0.00E+00">
                  <c:v>-2.47621E-3</c:v>
                </c:pt>
                <c:pt idx="168553" formatCode="0.00E+00">
                  <c:v>-2.5603100000000001E-3</c:v>
                </c:pt>
                <c:pt idx="168554" formatCode="0.00E+00">
                  <c:v>-2.64635E-3</c:v>
                </c:pt>
                <c:pt idx="168555" formatCode="0.00E+00">
                  <c:v>-2.7340400000000001E-3</c:v>
                </c:pt>
                <c:pt idx="168556" formatCode="0.00E+00">
                  <c:v>-2.8231900000000002E-3</c:v>
                </c:pt>
                <c:pt idx="168557" formatCode="0.00E+00">
                  <c:v>-2.9138200000000001E-3</c:v>
                </c:pt>
                <c:pt idx="168558" formatCode="0.00E+00">
                  <c:v>-3.00586E-3</c:v>
                </c:pt>
                <c:pt idx="168559" formatCode="0.00E+00">
                  <c:v>-3.09911E-3</c:v>
                </c:pt>
                <c:pt idx="168560" formatCode="0.00E+00">
                  <c:v>-3.1933500000000002E-3</c:v>
                </c:pt>
                <c:pt idx="168561" formatCode="0.00E+00">
                  <c:v>-3.2884500000000001E-3</c:v>
                </c:pt>
                <c:pt idx="168562" formatCode="0.00E+00">
                  <c:v>-3.3842999999999998E-3</c:v>
                </c:pt>
                <c:pt idx="168563" formatCode="0.00E+00">
                  <c:v>-3.48074E-3</c:v>
                </c:pt>
                <c:pt idx="168564" formatCode="0.00E+00">
                  <c:v>-3.5776599999999999E-3</c:v>
                </c:pt>
                <c:pt idx="168565" formatCode="0.00E+00">
                  <c:v>-3.6749E-3</c:v>
                </c:pt>
                <c:pt idx="168566" formatCode="0.00E+00">
                  <c:v>-3.77233E-3</c:v>
                </c:pt>
                <c:pt idx="168567" formatCode="0.00E+00">
                  <c:v>-3.8700200000000001E-3</c:v>
                </c:pt>
                <c:pt idx="168568" formatCode="0.00E+00">
                  <c:v>-3.96788E-3</c:v>
                </c:pt>
                <c:pt idx="168569" formatCode="0.00E+00">
                  <c:v>-4.0654999999999997E-3</c:v>
                </c:pt>
                <c:pt idx="168570" formatCode="0.00E+00">
                  <c:v>-4.1626700000000003E-3</c:v>
                </c:pt>
                <c:pt idx="168571" formatCode="0.00E+00">
                  <c:v>-4.2598799999999997E-3</c:v>
                </c:pt>
                <c:pt idx="168572" formatCode="0.00E+00">
                  <c:v>-4.3582200000000003E-3</c:v>
                </c:pt>
                <c:pt idx="168573" formatCode="0.00E+00">
                  <c:v>-4.4582099999999998E-3</c:v>
                </c:pt>
                <c:pt idx="168574" formatCode="0.00E+00">
                  <c:v>-4.5591399999999997E-3</c:v>
                </c:pt>
                <c:pt idx="168575" formatCode="0.00E+00">
                  <c:v>-4.6598999999999998E-3</c:v>
                </c:pt>
                <c:pt idx="168576" formatCode="0.00E+00">
                  <c:v>-4.7598800000000002E-3</c:v>
                </c:pt>
                <c:pt idx="168577" formatCode="0.00E+00">
                  <c:v>-4.8590300000000003E-3</c:v>
                </c:pt>
                <c:pt idx="168578" formatCode="0.00E+00">
                  <c:v>-4.9572799999999997E-3</c:v>
                </c:pt>
                <c:pt idx="168579" formatCode="0.00E+00">
                  <c:v>-5.0543899999999998E-3</c:v>
                </c:pt>
                <c:pt idx="168580" formatCode="0.00E+00">
                  <c:v>-5.1501699999999999E-3</c:v>
                </c:pt>
                <c:pt idx="168581" formatCode="0.00E+00">
                  <c:v>-5.2446000000000003E-3</c:v>
                </c:pt>
                <c:pt idx="168582" formatCode="0.00E+00">
                  <c:v>-5.33768E-3</c:v>
                </c:pt>
                <c:pt idx="168583" formatCode="0.00E+00">
                  <c:v>-5.4293600000000003E-3</c:v>
                </c:pt>
                <c:pt idx="168584" formatCode="0.00E+00">
                  <c:v>-5.5196999999999998E-3</c:v>
                </c:pt>
                <c:pt idx="168585" formatCode="0.00E+00">
                  <c:v>-5.6089800000000004E-3</c:v>
                </c:pt>
                <c:pt idx="168586" formatCode="0.00E+00">
                  <c:v>-5.6976199999999996E-3</c:v>
                </c:pt>
                <c:pt idx="168587" formatCode="0.00E+00">
                  <c:v>-5.7860799999999999E-3</c:v>
                </c:pt>
                <c:pt idx="168588" formatCode="0.00E+00">
                  <c:v>-5.8747399999999998E-3</c:v>
                </c:pt>
                <c:pt idx="168589" formatCode="0.00E+00">
                  <c:v>-5.9639699999999999E-3</c:v>
                </c:pt>
                <c:pt idx="168590" formatCode="0.00E+00">
                  <c:v>-6.0542299999999999E-3</c:v>
                </c:pt>
                <c:pt idx="168591" formatCode="0.00E+00">
                  <c:v>-6.1459799999999997E-3</c:v>
                </c:pt>
                <c:pt idx="168592" formatCode="0.00E+00">
                  <c:v>-6.2394900000000003E-3</c:v>
                </c:pt>
                <c:pt idx="168593" formatCode="0.00E+00">
                  <c:v>-6.33462E-3</c:v>
                </c:pt>
                <c:pt idx="168594" formatCode="0.00E+00">
                  <c:v>-6.4309500000000004E-3</c:v>
                </c:pt>
                <c:pt idx="168595" formatCode="0.00E+00">
                  <c:v>-6.5283299999999997E-3</c:v>
                </c:pt>
                <c:pt idx="168596" formatCode="0.00E+00">
                  <c:v>-6.6274599999999999E-3</c:v>
                </c:pt>
                <c:pt idx="168597" formatCode="0.00E+00">
                  <c:v>-6.7295300000000001E-3</c:v>
                </c:pt>
                <c:pt idx="168598" formatCode="0.00E+00">
                  <c:v>-6.8356399999999996E-3</c:v>
                </c:pt>
                <c:pt idx="168599" formatCode="0.00E+00">
                  <c:v>-6.9464799999999997E-3</c:v>
                </c:pt>
                <c:pt idx="168600" formatCode="0.00E+00">
                  <c:v>-7.0624900000000003E-3</c:v>
                </c:pt>
                <c:pt idx="168601" formatCode="0.00E+00">
                  <c:v>-7.1838400000000004E-3</c:v>
                </c:pt>
                <c:pt idx="168602" formatCode="0.00E+00">
                  <c:v>-7.3101399999999997E-3</c:v>
                </c:pt>
                <c:pt idx="168603" formatCode="0.00E+00">
                  <c:v>-7.44051E-3</c:v>
                </c:pt>
                <c:pt idx="168604" formatCode="0.00E+00">
                  <c:v>-7.5742200000000004E-3</c:v>
                </c:pt>
                <c:pt idx="168605" formatCode="0.00E+00">
                  <c:v>-7.7115300000000003E-3</c:v>
                </c:pt>
                <c:pt idx="168606" formatCode="0.00E+00">
                  <c:v>-7.8534499999999997E-3</c:v>
                </c:pt>
                <c:pt idx="168607" formatCode="0.00E+00">
                  <c:v>-8.0004800000000008E-3</c:v>
                </c:pt>
                <c:pt idx="168608" formatCode="0.00E+00">
                  <c:v>-8.1523299999999993E-3</c:v>
                </c:pt>
                <c:pt idx="168609" formatCode="0.00E+00">
                  <c:v>-8.3086900000000005E-3</c:v>
                </c:pt>
                <c:pt idx="168610" formatCode="0.00E+00">
                  <c:v>-8.46973E-3</c:v>
                </c:pt>
                <c:pt idx="168611" formatCode="0.00E+00">
                  <c:v>-8.6355300000000006E-3</c:v>
                </c:pt>
                <c:pt idx="168612" formatCode="0.00E+00">
                  <c:v>-8.8055000000000008E-3</c:v>
                </c:pt>
                <c:pt idx="168613" formatCode="0.00E+00">
                  <c:v>-8.9786499999999995E-3</c:v>
                </c:pt>
                <c:pt idx="168614" formatCode="0.00E+00">
                  <c:v>-9.1544899999999995E-3</c:v>
                </c:pt>
                <c:pt idx="168615" formatCode="0.00E+00">
                  <c:v>-9.3334300000000002E-3</c:v>
                </c:pt>
                <c:pt idx="168616" formatCode="0.00E+00">
                  <c:v>-9.5161699999999991E-3</c:v>
                </c:pt>
                <c:pt idx="168617" formatCode="0.00E+00">
                  <c:v>-9.7031900000000004E-3</c:v>
                </c:pt>
                <c:pt idx="168618" formatCode="0.00E+00">
                  <c:v>-9.8946099999999999E-3</c:v>
                </c:pt>
                <c:pt idx="168619">
                  <c:v>-1.00906E-2</c:v>
                </c:pt>
                <c:pt idx="168620">
                  <c:v>-1.02916E-2</c:v>
                </c:pt>
                <c:pt idx="168621">
                  <c:v>-1.0498800000000001E-2</c:v>
                </c:pt>
                <c:pt idx="168622">
                  <c:v>-1.07131E-2</c:v>
                </c:pt>
                <c:pt idx="168623">
                  <c:v>-1.0934899999999999E-2</c:v>
                </c:pt>
                <c:pt idx="168624">
                  <c:v>-1.1164200000000001E-2</c:v>
                </c:pt>
                <c:pt idx="168625">
                  <c:v>-1.1400800000000001E-2</c:v>
                </c:pt>
                <c:pt idx="168626">
                  <c:v>-1.16449E-2</c:v>
                </c:pt>
                <c:pt idx="168627">
                  <c:v>-1.1897E-2</c:v>
                </c:pt>
                <c:pt idx="168628">
                  <c:v>-1.21578E-2</c:v>
                </c:pt>
                <c:pt idx="168629">
                  <c:v>-1.24274E-2</c:v>
                </c:pt>
                <c:pt idx="168630">
                  <c:v>-1.27058E-2</c:v>
                </c:pt>
                <c:pt idx="168631">
                  <c:v>-1.2993599999999999E-2</c:v>
                </c:pt>
                <c:pt idx="168632">
                  <c:v>-1.32917E-2</c:v>
                </c:pt>
                <c:pt idx="168633">
                  <c:v>-1.3601200000000001E-2</c:v>
                </c:pt>
                <c:pt idx="168634">
                  <c:v>-1.3922800000000001E-2</c:v>
                </c:pt>
                <c:pt idx="168635">
                  <c:v>-1.4257799999999999E-2</c:v>
                </c:pt>
                <c:pt idx="168636">
                  <c:v>-1.46068E-2</c:v>
                </c:pt>
                <c:pt idx="168637">
                  <c:v>-1.4969400000000001E-2</c:v>
                </c:pt>
                <c:pt idx="168638">
                  <c:v>-1.53451E-2</c:v>
                </c:pt>
                <c:pt idx="168639">
                  <c:v>-1.5734399999999999E-2</c:v>
                </c:pt>
                <c:pt idx="168640">
                  <c:v>-1.6137700000000001E-2</c:v>
                </c:pt>
                <c:pt idx="168641">
                  <c:v>-1.6554800000000001E-2</c:v>
                </c:pt>
                <c:pt idx="168642">
                  <c:v>-1.69845E-2</c:v>
                </c:pt>
                <c:pt idx="168643">
                  <c:v>-1.7425800000000002E-2</c:v>
                </c:pt>
                <c:pt idx="168644">
                  <c:v>-1.78788E-2</c:v>
                </c:pt>
                <c:pt idx="168645">
                  <c:v>-1.8343700000000001E-2</c:v>
                </c:pt>
                <c:pt idx="168646">
                  <c:v>-1.88206E-2</c:v>
                </c:pt>
                <c:pt idx="168647">
                  <c:v>-1.9309099999999999E-2</c:v>
                </c:pt>
                <c:pt idx="168648">
                  <c:v>-1.9808699999999999E-2</c:v>
                </c:pt>
                <c:pt idx="168649">
                  <c:v>-2.03196E-2</c:v>
                </c:pt>
                <c:pt idx="168650">
                  <c:v>-2.0841200000000001E-2</c:v>
                </c:pt>
                <c:pt idx="168651">
                  <c:v>-2.13729E-2</c:v>
                </c:pt>
                <c:pt idx="168652">
                  <c:v>-2.19133E-2</c:v>
                </c:pt>
                <c:pt idx="168653">
                  <c:v>-2.24619E-2</c:v>
                </c:pt>
                <c:pt idx="168654">
                  <c:v>-2.3018299999999998E-2</c:v>
                </c:pt>
                <c:pt idx="168655">
                  <c:v>-2.3581899999999999E-2</c:v>
                </c:pt>
                <c:pt idx="168656">
                  <c:v>-2.4150700000000001E-2</c:v>
                </c:pt>
                <c:pt idx="168657">
                  <c:v>-2.4722600000000001E-2</c:v>
                </c:pt>
                <c:pt idx="168658">
                  <c:v>-2.5297699999999999E-2</c:v>
                </c:pt>
                <c:pt idx="168659">
                  <c:v>-2.58777E-2</c:v>
                </c:pt>
                <c:pt idx="168660">
                  <c:v>-2.64642E-2</c:v>
                </c:pt>
                <c:pt idx="168661">
                  <c:v>-2.7056E-2</c:v>
                </c:pt>
                <c:pt idx="168662">
                  <c:v>-2.7650000000000001E-2</c:v>
                </c:pt>
                <c:pt idx="168663">
                  <c:v>-2.8244399999999999E-2</c:v>
                </c:pt>
                <c:pt idx="168664">
                  <c:v>-2.8839299999999998E-2</c:v>
                </c:pt>
                <c:pt idx="168665">
                  <c:v>-2.9434599999999998E-2</c:v>
                </c:pt>
                <c:pt idx="168666">
                  <c:v>-3.00291E-2</c:v>
                </c:pt>
                <c:pt idx="168667">
                  <c:v>-3.0621099999999998E-2</c:v>
                </c:pt>
                <c:pt idx="168668">
                  <c:v>-3.1209500000000001E-2</c:v>
                </c:pt>
                <c:pt idx="168669">
                  <c:v>-3.1793700000000001E-2</c:v>
                </c:pt>
                <c:pt idx="168670">
                  <c:v>-3.2371799999999999E-2</c:v>
                </c:pt>
                <c:pt idx="168671">
                  <c:v>-3.2942399999999997E-2</c:v>
                </c:pt>
                <c:pt idx="168672">
                  <c:v>-3.3505899999999998E-2</c:v>
                </c:pt>
                <c:pt idx="168673">
                  <c:v>-3.4063799999999998E-2</c:v>
                </c:pt>
                <c:pt idx="168674">
                  <c:v>-3.4616300000000003E-2</c:v>
                </c:pt>
                <c:pt idx="168675">
                  <c:v>-3.51618E-2</c:v>
                </c:pt>
                <c:pt idx="168676">
                  <c:v>-3.5698399999999998E-2</c:v>
                </c:pt>
                <c:pt idx="168677">
                  <c:v>-3.6225500000000001E-2</c:v>
                </c:pt>
                <c:pt idx="168678">
                  <c:v>-3.6743400000000002E-2</c:v>
                </c:pt>
                <c:pt idx="168679">
                  <c:v>-3.7251699999999999E-2</c:v>
                </c:pt>
                <c:pt idx="168680">
                  <c:v>-3.7749999999999999E-2</c:v>
                </c:pt>
                <c:pt idx="168681">
                  <c:v>-3.82365E-2</c:v>
                </c:pt>
                <c:pt idx="168682">
                  <c:v>-3.8709199999999999E-2</c:v>
                </c:pt>
                <c:pt idx="168683">
                  <c:v>-3.9167599999999997E-2</c:v>
                </c:pt>
                <c:pt idx="168684">
                  <c:v>-3.9613599999999999E-2</c:v>
                </c:pt>
                <c:pt idx="168685">
                  <c:v>-4.0048899999999998E-2</c:v>
                </c:pt>
                <c:pt idx="168686">
                  <c:v>-4.0473500000000003E-2</c:v>
                </c:pt>
                <c:pt idx="168687">
                  <c:v>-4.0886800000000001E-2</c:v>
                </c:pt>
                <c:pt idx="168688">
                  <c:v>-4.12883E-2</c:v>
                </c:pt>
                <c:pt idx="168689">
                  <c:v>-4.1677600000000002E-2</c:v>
                </c:pt>
                <c:pt idx="168690">
                  <c:v>-4.2053E-2</c:v>
                </c:pt>
                <c:pt idx="168691">
                  <c:v>-4.2412600000000002E-2</c:v>
                </c:pt>
                <c:pt idx="168692">
                  <c:v>-4.2755599999999998E-2</c:v>
                </c:pt>
                <c:pt idx="168693">
                  <c:v>-4.30836E-2</c:v>
                </c:pt>
                <c:pt idx="168694">
                  <c:v>-4.3398899999999997E-2</c:v>
                </c:pt>
                <c:pt idx="168695">
                  <c:v>-4.3701299999999998E-2</c:v>
                </c:pt>
                <c:pt idx="168696">
                  <c:v>-4.3989599999999997E-2</c:v>
                </c:pt>
                <c:pt idx="168697">
                  <c:v>-4.4263700000000003E-2</c:v>
                </c:pt>
                <c:pt idx="168698">
                  <c:v>-4.4524399999999999E-2</c:v>
                </c:pt>
                <c:pt idx="168699">
                  <c:v>-4.4771600000000002E-2</c:v>
                </c:pt>
                <c:pt idx="168700">
                  <c:v>-4.5003599999999998E-2</c:v>
                </c:pt>
                <c:pt idx="168701">
                  <c:v>-4.5219500000000003E-2</c:v>
                </c:pt>
                <c:pt idx="168702">
                  <c:v>-4.5421299999999998E-2</c:v>
                </c:pt>
                <c:pt idx="168703">
                  <c:v>-4.5611600000000002E-2</c:v>
                </c:pt>
                <c:pt idx="168704">
                  <c:v>-4.5792100000000002E-2</c:v>
                </c:pt>
                <c:pt idx="168705">
                  <c:v>-4.5962900000000001E-2</c:v>
                </c:pt>
                <c:pt idx="168706">
                  <c:v>-4.6123600000000001E-2</c:v>
                </c:pt>
                <c:pt idx="168707">
                  <c:v>-4.62751E-2</c:v>
                </c:pt>
                <c:pt idx="168708">
                  <c:v>-4.6419700000000001E-2</c:v>
                </c:pt>
                <c:pt idx="168709">
                  <c:v>-4.6560900000000002E-2</c:v>
                </c:pt>
                <c:pt idx="168710">
                  <c:v>-4.6700199999999997E-2</c:v>
                </c:pt>
                <c:pt idx="168711">
                  <c:v>-4.6836200000000001E-2</c:v>
                </c:pt>
                <c:pt idx="168712">
                  <c:v>-4.69679E-2</c:v>
                </c:pt>
                <c:pt idx="168713">
                  <c:v>-4.7096399999999997E-2</c:v>
                </c:pt>
                <c:pt idx="168714">
                  <c:v>-4.7224299999999997E-2</c:v>
                </c:pt>
                <c:pt idx="168715">
                  <c:v>-4.7353800000000001E-2</c:v>
                </c:pt>
                <c:pt idx="168716">
                  <c:v>-4.7486599999999997E-2</c:v>
                </c:pt>
                <c:pt idx="168717">
                  <c:v>-4.7623199999999997E-2</c:v>
                </c:pt>
                <c:pt idx="168718">
                  <c:v>-4.7764500000000001E-2</c:v>
                </c:pt>
                <c:pt idx="168719">
                  <c:v>-4.7911099999999998E-2</c:v>
                </c:pt>
                <c:pt idx="168720">
                  <c:v>-4.8062800000000003E-2</c:v>
                </c:pt>
                <c:pt idx="168721">
                  <c:v>-4.8221399999999998E-2</c:v>
                </c:pt>
                <c:pt idx="168722">
                  <c:v>-4.8390799999999998E-2</c:v>
                </c:pt>
                <c:pt idx="168723">
                  <c:v>-4.8574300000000001E-2</c:v>
                </c:pt>
                <c:pt idx="168724">
                  <c:v>-4.8772000000000003E-2</c:v>
                </c:pt>
                <c:pt idx="168725">
                  <c:v>-4.8983600000000002E-2</c:v>
                </c:pt>
                <c:pt idx="168726">
                  <c:v>-4.9210700000000003E-2</c:v>
                </c:pt>
                <c:pt idx="168727">
                  <c:v>-4.9455499999999999E-2</c:v>
                </c:pt>
                <c:pt idx="168728">
                  <c:v>-4.9718199999999997E-2</c:v>
                </c:pt>
                <c:pt idx="168729">
                  <c:v>-4.9997100000000003E-2</c:v>
                </c:pt>
                <c:pt idx="168730">
                  <c:v>-5.0291099999999998E-2</c:v>
                </c:pt>
                <c:pt idx="168731">
                  <c:v>-5.0601100000000003E-2</c:v>
                </c:pt>
                <c:pt idx="168732">
                  <c:v>-5.0928800000000003E-2</c:v>
                </c:pt>
                <c:pt idx="168733">
                  <c:v>-5.1276200000000001E-2</c:v>
                </c:pt>
                <c:pt idx="168734">
                  <c:v>-5.16456E-2</c:v>
                </c:pt>
                <c:pt idx="168735">
                  <c:v>-5.2039200000000001E-2</c:v>
                </c:pt>
                <c:pt idx="168736">
                  <c:v>-5.2459600000000002E-2</c:v>
                </c:pt>
                <c:pt idx="168737">
                  <c:v>-5.2908200000000002E-2</c:v>
                </c:pt>
                <c:pt idx="168738">
                  <c:v>-5.3384599999999997E-2</c:v>
                </c:pt>
                <c:pt idx="168739">
                  <c:v>-5.3887400000000002E-2</c:v>
                </c:pt>
                <c:pt idx="168740">
                  <c:v>-5.44158E-2</c:v>
                </c:pt>
                <c:pt idx="168741">
                  <c:v>-5.49703E-2</c:v>
                </c:pt>
                <c:pt idx="168742">
                  <c:v>-5.5551099999999999E-2</c:v>
                </c:pt>
                <c:pt idx="168743">
                  <c:v>-5.6155999999999998E-2</c:v>
                </c:pt>
                <c:pt idx="168744">
                  <c:v>-5.6782199999999998E-2</c:v>
                </c:pt>
                <c:pt idx="168745">
                  <c:v>-5.7430000000000002E-2</c:v>
                </c:pt>
                <c:pt idx="168746">
                  <c:v>-5.8102899999999999E-2</c:v>
                </c:pt>
                <c:pt idx="168747">
                  <c:v>-5.8805400000000001E-2</c:v>
                </c:pt>
                <c:pt idx="168748">
                  <c:v>-5.9539300000000003E-2</c:v>
                </c:pt>
                <c:pt idx="168749">
                  <c:v>-6.0304299999999998E-2</c:v>
                </c:pt>
                <c:pt idx="168750">
                  <c:v>-6.10997E-2</c:v>
                </c:pt>
                <c:pt idx="168751">
                  <c:v>-6.1926599999999998E-2</c:v>
                </c:pt>
                <c:pt idx="168752">
                  <c:v>-6.2785999999999995E-2</c:v>
                </c:pt>
                <c:pt idx="168753">
                  <c:v>-6.3677800000000007E-2</c:v>
                </c:pt>
                <c:pt idx="168754">
                  <c:v>-6.46013E-2</c:v>
                </c:pt>
                <c:pt idx="168755">
                  <c:v>-6.5556500000000004E-2</c:v>
                </c:pt>
                <c:pt idx="168756">
                  <c:v>-6.6544400000000004E-2</c:v>
                </c:pt>
                <c:pt idx="168757">
                  <c:v>-6.7564799999999994E-2</c:v>
                </c:pt>
                <c:pt idx="168758">
                  <c:v>-6.8615599999999999E-2</c:v>
                </c:pt>
                <c:pt idx="168759">
                  <c:v>-6.96962E-2</c:v>
                </c:pt>
                <c:pt idx="168760">
                  <c:v>-7.0809800000000006E-2</c:v>
                </c:pt>
                <c:pt idx="168761">
                  <c:v>-7.1959700000000001E-2</c:v>
                </c:pt>
                <c:pt idx="168762">
                  <c:v>-7.3145299999999996E-2</c:v>
                </c:pt>
                <c:pt idx="168763">
                  <c:v>-7.4363600000000002E-2</c:v>
                </c:pt>
                <c:pt idx="168764">
                  <c:v>-7.5612600000000002E-2</c:v>
                </c:pt>
                <c:pt idx="168765">
                  <c:v>-7.6892100000000005E-2</c:v>
                </c:pt>
                <c:pt idx="168766">
                  <c:v>-7.8203400000000006E-2</c:v>
                </c:pt>
                <c:pt idx="168767">
                  <c:v>-7.9546699999999998E-2</c:v>
                </c:pt>
                <c:pt idx="168768">
                  <c:v>-8.09198E-2</c:v>
                </c:pt>
                <c:pt idx="168769">
                  <c:v>-8.2318699999999995E-2</c:v>
                </c:pt>
                <c:pt idx="168770">
                  <c:v>-8.3740400000000006E-2</c:v>
                </c:pt>
                <c:pt idx="168771">
                  <c:v>-8.5184700000000002E-2</c:v>
                </c:pt>
                <c:pt idx="168772">
                  <c:v>-8.6650900000000003E-2</c:v>
                </c:pt>
                <c:pt idx="168773">
                  <c:v>-8.8135699999999997E-2</c:v>
                </c:pt>
                <c:pt idx="168774">
                  <c:v>-8.9635800000000002E-2</c:v>
                </c:pt>
                <c:pt idx="168775">
                  <c:v>-9.1150099999999998E-2</c:v>
                </c:pt>
                <c:pt idx="168776">
                  <c:v>-9.2678899999999995E-2</c:v>
                </c:pt>
                <c:pt idx="168777">
                  <c:v>-9.4221700000000005E-2</c:v>
                </c:pt>
                <c:pt idx="168778">
                  <c:v>-9.5776299999999995E-2</c:v>
                </c:pt>
                <c:pt idx="168779">
                  <c:v>-9.7339899999999993E-2</c:v>
                </c:pt>
                <c:pt idx="168780">
                  <c:v>-9.8911899999999997E-2</c:v>
                </c:pt>
                <c:pt idx="168781">
                  <c:v>-0.100494</c:v>
                </c:pt>
                <c:pt idx="168782">
                  <c:v>-0.102087</c:v>
                </c:pt>
                <c:pt idx="168783">
                  <c:v>-0.103688</c:v>
                </c:pt>
                <c:pt idx="168784">
                  <c:v>-0.105296</c:v>
                </c:pt>
                <c:pt idx="168785">
                  <c:v>-0.106908</c:v>
                </c:pt>
                <c:pt idx="168786">
                  <c:v>-0.10852299999999999</c:v>
                </c:pt>
                <c:pt idx="168787">
                  <c:v>-0.110139</c:v>
                </c:pt>
                <c:pt idx="168788">
                  <c:v>-0.11175599999999999</c:v>
                </c:pt>
                <c:pt idx="168789">
                  <c:v>-0.113374</c:v>
                </c:pt>
                <c:pt idx="168790">
                  <c:v>-0.114993</c:v>
                </c:pt>
                <c:pt idx="168791">
                  <c:v>-0.11661299999999999</c:v>
                </c:pt>
                <c:pt idx="168792">
                  <c:v>-0.118227</c:v>
                </c:pt>
                <c:pt idx="168793">
                  <c:v>-0.11983099999999999</c:v>
                </c:pt>
                <c:pt idx="168794">
                  <c:v>-0.121421</c:v>
                </c:pt>
                <c:pt idx="168795">
                  <c:v>-0.12299400000000001</c:v>
                </c:pt>
                <c:pt idx="168796">
                  <c:v>-0.12454999999999999</c:v>
                </c:pt>
                <c:pt idx="168797">
                  <c:v>-0.126087</c:v>
                </c:pt>
                <c:pt idx="168798">
                  <c:v>-0.127604</c:v>
                </c:pt>
                <c:pt idx="168799">
                  <c:v>-0.12909499999999999</c:v>
                </c:pt>
                <c:pt idx="168800">
                  <c:v>-0.13056000000000001</c:v>
                </c:pt>
                <c:pt idx="168801">
                  <c:v>-0.131997</c:v>
                </c:pt>
                <c:pt idx="168802">
                  <c:v>-0.133408</c:v>
                </c:pt>
                <c:pt idx="168803">
                  <c:v>-0.13478899999999999</c:v>
                </c:pt>
                <c:pt idx="168804">
                  <c:v>-0.13614000000000001</c:v>
                </c:pt>
                <c:pt idx="168805">
                  <c:v>-0.137459</c:v>
                </c:pt>
                <c:pt idx="168806">
                  <c:v>-0.13874400000000001</c:v>
                </c:pt>
                <c:pt idx="168807">
                  <c:v>-0.139991</c:v>
                </c:pt>
                <c:pt idx="168808">
                  <c:v>-0.14119799999999999</c:v>
                </c:pt>
                <c:pt idx="168809">
                  <c:v>-0.14237</c:v>
                </c:pt>
                <c:pt idx="168810">
                  <c:v>-0.143512</c:v>
                </c:pt>
                <c:pt idx="168811">
                  <c:v>-0.14462700000000001</c:v>
                </c:pt>
                <c:pt idx="168812">
                  <c:v>-0.14571200000000001</c:v>
                </c:pt>
                <c:pt idx="168813">
                  <c:v>-0.14677100000000001</c:v>
                </c:pt>
                <c:pt idx="168814">
                  <c:v>-0.14780599999999999</c:v>
                </c:pt>
                <c:pt idx="168815">
                  <c:v>-0.148817</c:v>
                </c:pt>
                <c:pt idx="168816">
                  <c:v>-0.14980199999999999</c:v>
                </c:pt>
                <c:pt idx="168817">
                  <c:v>-0.15076000000000001</c:v>
                </c:pt>
                <c:pt idx="168818">
                  <c:v>-0.15168799999999999</c:v>
                </c:pt>
                <c:pt idx="168819">
                  <c:v>-0.152588</c:v>
                </c:pt>
                <c:pt idx="168820">
                  <c:v>-0.15345800000000001</c:v>
                </c:pt>
                <c:pt idx="168821">
                  <c:v>-0.154305</c:v>
                </c:pt>
                <c:pt idx="168822">
                  <c:v>-0.15513099999999999</c:v>
                </c:pt>
                <c:pt idx="168823">
                  <c:v>-0.155941</c:v>
                </c:pt>
                <c:pt idx="168824">
                  <c:v>-0.15673500000000001</c:v>
                </c:pt>
                <c:pt idx="168825">
                  <c:v>-0.15751599999999999</c:v>
                </c:pt>
                <c:pt idx="168826">
                  <c:v>-0.15828</c:v>
                </c:pt>
                <c:pt idx="168827">
                  <c:v>-0.159025</c:v>
                </c:pt>
                <c:pt idx="168828">
                  <c:v>-0.15975300000000001</c:v>
                </c:pt>
                <c:pt idx="168829">
                  <c:v>-0.160465</c:v>
                </c:pt>
                <c:pt idx="168830">
                  <c:v>-0.161161</c:v>
                </c:pt>
                <c:pt idx="168831">
                  <c:v>-0.16184200000000001</c:v>
                </c:pt>
                <c:pt idx="168832">
                  <c:v>-0.16250700000000001</c:v>
                </c:pt>
                <c:pt idx="168833">
                  <c:v>-0.163161</c:v>
                </c:pt>
                <c:pt idx="168834">
                  <c:v>-0.16381000000000001</c:v>
                </c:pt>
                <c:pt idx="168835">
                  <c:v>-0.16445799999999999</c:v>
                </c:pt>
                <c:pt idx="168836">
                  <c:v>-0.165106</c:v>
                </c:pt>
                <c:pt idx="168837">
                  <c:v>-0.16575899999999999</c:v>
                </c:pt>
                <c:pt idx="168838">
                  <c:v>-0.16641800000000001</c:v>
                </c:pt>
                <c:pt idx="168839">
                  <c:v>-0.16708799999999999</c:v>
                </c:pt>
                <c:pt idx="168840">
                  <c:v>-0.167772</c:v>
                </c:pt>
                <c:pt idx="168841">
                  <c:v>-0.16847100000000001</c:v>
                </c:pt>
                <c:pt idx="168842">
                  <c:v>-0.169187</c:v>
                </c:pt>
                <c:pt idx="168843">
                  <c:v>-0.16991999999999999</c:v>
                </c:pt>
                <c:pt idx="168844">
                  <c:v>-0.17067499999999999</c:v>
                </c:pt>
                <c:pt idx="168845">
                  <c:v>-0.17145299999999999</c:v>
                </c:pt>
                <c:pt idx="168846">
                  <c:v>-0.17225199999999999</c:v>
                </c:pt>
                <c:pt idx="168847">
                  <c:v>-0.17307500000000001</c:v>
                </c:pt>
                <c:pt idx="168848">
                  <c:v>-0.173926</c:v>
                </c:pt>
                <c:pt idx="168849">
                  <c:v>-0.17480999999999999</c:v>
                </c:pt>
                <c:pt idx="168850">
                  <c:v>-0.175728</c:v>
                </c:pt>
                <c:pt idx="168851">
                  <c:v>-0.176675</c:v>
                </c:pt>
                <c:pt idx="168852">
                  <c:v>-0.17765400000000001</c:v>
                </c:pt>
                <c:pt idx="168853">
                  <c:v>-0.17866499999999999</c:v>
                </c:pt>
                <c:pt idx="168854">
                  <c:v>-0.17970900000000001</c:v>
                </c:pt>
                <c:pt idx="168855">
                  <c:v>-0.180787</c:v>
                </c:pt>
                <c:pt idx="168856">
                  <c:v>-0.181897</c:v>
                </c:pt>
                <c:pt idx="168857">
                  <c:v>-0.18304000000000001</c:v>
                </c:pt>
                <c:pt idx="168858">
                  <c:v>-0.18421699999999999</c:v>
                </c:pt>
                <c:pt idx="168859">
                  <c:v>-0.18542500000000001</c:v>
                </c:pt>
                <c:pt idx="168860">
                  <c:v>-0.18665699999999999</c:v>
                </c:pt>
                <c:pt idx="168861">
                  <c:v>-0.18790599999999999</c:v>
                </c:pt>
                <c:pt idx="168862">
                  <c:v>-0.18917100000000001</c:v>
                </c:pt>
                <c:pt idx="168863">
                  <c:v>-0.19045200000000001</c:v>
                </c:pt>
                <c:pt idx="168864">
                  <c:v>-0.19175</c:v>
                </c:pt>
                <c:pt idx="168865">
                  <c:v>-0.19306899999999999</c:v>
                </c:pt>
                <c:pt idx="168866">
                  <c:v>-0.194408</c:v>
                </c:pt>
                <c:pt idx="168867">
                  <c:v>-0.195766</c:v>
                </c:pt>
                <c:pt idx="168868">
                  <c:v>-0.19714300000000001</c:v>
                </c:pt>
                <c:pt idx="168869">
                  <c:v>-0.198541</c:v>
                </c:pt>
                <c:pt idx="168870">
                  <c:v>-0.199964</c:v>
                </c:pt>
                <c:pt idx="168871">
                  <c:v>-0.20141100000000001</c:v>
                </c:pt>
                <c:pt idx="168872">
                  <c:v>-0.20288300000000001</c:v>
                </c:pt>
                <c:pt idx="168873">
                  <c:v>-0.204377</c:v>
                </c:pt>
                <c:pt idx="168874">
                  <c:v>-0.20588999999999999</c:v>
                </c:pt>
                <c:pt idx="168875">
                  <c:v>-0.207423</c:v>
                </c:pt>
                <c:pt idx="168876">
                  <c:v>-0.208977</c:v>
                </c:pt>
                <c:pt idx="168877">
                  <c:v>-0.21055199999999999</c:v>
                </c:pt>
                <c:pt idx="168878">
                  <c:v>-0.212148</c:v>
                </c:pt>
                <c:pt idx="168879">
                  <c:v>-0.213758</c:v>
                </c:pt>
                <c:pt idx="168880">
                  <c:v>-0.21537600000000001</c:v>
                </c:pt>
                <c:pt idx="168881">
                  <c:v>-0.21699499999999999</c:v>
                </c:pt>
                <c:pt idx="168882">
                  <c:v>-0.218613</c:v>
                </c:pt>
                <c:pt idx="168883">
                  <c:v>-0.220225</c:v>
                </c:pt>
                <c:pt idx="168884">
                  <c:v>-0.221826</c:v>
                </c:pt>
                <c:pt idx="168885">
                  <c:v>-0.223411</c:v>
                </c:pt>
                <c:pt idx="168886">
                  <c:v>-0.22497900000000001</c:v>
                </c:pt>
                <c:pt idx="168887">
                  <c:v>-0.22653000000000001</c:v>
                </c:pt>
                <c:pt idx="168888">
                  <c:v>-0.22806199999999999</c:v>
                </c:pt>
                <c:pt idx="168889">
                  <c:v>-0.229574</c:v>
                </c:pt>
                <c:pt idx="168890">
                  <c:v>-0.23106199999999999</c:v>
                </c:pt>
                <c:pt idx="168891">
                  <c:v>-0.23252300000000001</c:v>
                </c:pt>
                <c:pt idx="168892">
                  <c:v>-0.233954</c:v>
                </c:pt>
                <c:pt idx="168893">
                  <c:v>-0.23535300000000001</c:v>
                </c:pt>
                <c:pt idx="168894">
                  <c:v>-0.23671400000000001</c:v>
                </c:pt>
                <c:pt idx="168895">
                  <c:v>-0.23803199999999999</c:v>
                </c:pt>
                <c:pt idx="168896">
                  <c:v>-0.23930599999999999</c:v>
                </c:pt>
                <c:pt idx="168897">
                  <c:v>-0.240536</c:v>
                </c:pt>
                <c:pt idx="168898">
                  <c:v>-0.241727</c:v>
                </c:pt>
                <c:pt idx="168899">
                  <c:v>-0.24288000000000001</c:v>
                </c:pt>
                <c:pt idx="168900">
                  <c:v>-0.24399799999999999</c:v>
                </c:pt>
                <c:pt idx="168901">
                  <c:v>-0.245087</c:v>
                </c:pt>
                <c:pt idx="168902">
                  <c:v>-0.246144</c:v>
                </c:pt>
                <c:pt idx="168903">
                  <c:v>-0.247167</c:v>
                </c:pt>
                <c:pt idx="168904">
                  <c:v>-0.24815000000000001</c:v>
                </c:pt>
                <c:pt idx="168905">
                  <c:v>-0.24909000000000001</c:v>
                </c:pt>
                <c:pt idx="168906">
                  <c:v>-0.24998600000000001</c:v>
                </c:pt>
                <c:pt idx="168907">
                  <c:v>-0.25083499999999997</c:v>
                </c:pt>
                <c:pt idx="168908">
                  <c:v>-0.25163799999999997</c:v>
                </c:pt>
                <c:pt idx="168909">
                  <c:v>-0.25240099999999999</c:v>
                </c:pt>
                <c:pt idx="168910">
                  <c:v>-0.25312400000000002</c:v>
                </c:pt>
                <c:pt idx="168911">
                  <c:v>-0.25380799999999998</c:v>
                </c:pt>
                <c:pt idx="168912">
                  <c:v>-0.25445000000000001</c:v>
                </c:pt>
                <c:pt idx="168913">
                  <c:v>-0.25504900000000003</c:v>
                </c:pt>
                <c:pt idx="168914">
                  <c:v>-0.25560300000000002</c:v>
                </c:pt>
                <c:pt idx="168915">
                  <c:v>-0.25611299999999998</c:v>
                </c:pt>
                <c:pt idx="168916">
                  <c:v>-0.25657999999999997</c:v>
                </c:pt>
                <c:pt idx="168917">
                  <c:v>-0.25700499999999998</c:v>
                </c:pt>
                <c:pt idx="168918">
                  <c:v>-0.25739000000000001</c:v>
                </c:pt>
                <c:pt idx="168919">
                  <c:v>-0.25773699999999999</c:v>
                </c:pt>
                <c:pt idx="168920">
                  <c:v>-0.258048</c:v>
                </c:pt>
                <c:pt idx="168921">
                  <c:v>-0.258326</c:v>
                </c:pt>
                <c:pt idx="168922">
                  <c:v>-0.25857799999999997</c:v>
                </c:pt>
                <c:pt idx="168923">
                  <c:v>-0.25880599999999998</c:v>
                </c:pt>
                <c:pt idx="168924">
                  <c:v>-0.25901000000000002</c:v>
                </c:pt>
                <c:pt idx="168925">
                  <c:v>-0.25918999999999998</c:v>
                </c:pt>
                <c:pt idx="168926">
                  <c:v>-0.25934800000000002</c:v>
                </c:pt>
                <c:pt idx="168927">
                  <c:v>-0.25948900000000003</c:v>
                </c:pt>
                <c:pt idx="168928">
                  <c:v>-0.25961200000000001</c:v>
                </c:pt>
                <c:pt idx="168929">
                  <c:v>-0.25971699999999998</c:v>
                </c:pt>
                <c:pt idx="168930">
                  <c:v>-0.25980300000000001</c:v>
                </c:pt>
                <c:pt idx="168931">
                  <c:v>-0.25987199999999999</c:v>
                </c:pt>
                <c:pt idx="168932">
                  <c:v>-0.25992999999999999</c:v>
                </c:pt>
                <c:pt idx="168933">
                  <c:v>-0.25997999999999999</c:v>
                </c:pt>
                <c:pt idx="168934">
                  <c:v>-0.26001999999999997</c:v>
                </c:pt>
                <c:pt idx="168935">
                  <c:v>-0.26005200000000001</c:v>
                </c:pt>
                <c:pt idx="168936">
                  <c:v>-0.26008199999999998</c:v>
                </c:pt>
                <c:pt idx="168937">
                  <c:v>-0.26011499999999999</c:v>
                </c:pt>
                <c:pt idx="168938">
                  <c:v>-0.26015199999999999</c:v>
                </c:pt>
                <c:pt idx="168939">
                  <c:v>-0.26019500000000001</c:v>
                </c:pt>
                <c:pt idx="168940">
                  <c:v>-0.26024399999999998</c:v>
                </c:pt>
                <c:pt idx="168941">
                  <c:v>-0.26029799999999997</c:v>
                </c:pt>
                <c:pt idx="168942">
                  <c:v>-0.26035999999999998</c:v>
                </c:pt>
                <c:pt idx="168943">
                  <c:v>-0.26042799999999999</c:v>
                </c:pt>
                <c:pt idx="168944">
                  <c:v>-0.26050600000000002</c:v>
                </c:pt>
                <c:pt idx="168945">
                  <c:v>-0.26059399999999999</c:v>
                </c:pt>
                <c:pt idx="168946">
                  <c:v>-0.26069300000000001</c:v>
                </c:pt>
                <c:pt idx="168947">
                  <c:v>-0.26079599999999997</c:v>
                </c:pt>
                <c:pt idx="168948">
                  <c:v>-0.26089200000000001</c:v>
                </c:pt>
                <c:pt idx="168949">
                  <c:v>-0.26097700000000001</c:v>
                </c:pt>
                <c:pt idx="168950">
                  <c:v>-0.26105099999999998</c:v>
                </c:pt>
                <c:pt idx="168951">
                  <c:v>-0.26111499999999999</c:v>
                </c:pt>
                <c:pt idx="168952">
                  <c:v>-0.26117000000000001</c:v>
                </c:pt>
                <c:pt idx="168953">
                  <c:v>-0.26121899999999998</c:v>
                </c:pt>
                <c:pt idx="168954">
                  <c:v>-0.26125999999999999</c:v>
                </c:pt>
                <c:pt idx="168955">
                  <c:v>-0.261295</c:v>
                </c:pt>
                <c:pt idx="168956">
                  <c:v>-0.261326</c:v>
                </c:pt>
                <c:pt idx="168957">
                  <c:v>-0.26136100000000001</c:v>
                </c:pt>
                <c:pt idx="168958">
                  <c:v>-0.26140799999999997</c:v>
                </c:pt>
                <c:pt idx="168959">
                  <c:v>-0.26146900000000001</c:v>
                </c:pt>
                <c:pt idx="168960">
                  <c:v>-0.26154699999999997</c:v>
                </c:pt>
                <c:pt idx="168961">
                  <c:v>-0.26164300000000001</c:v>
                </c:pt>
                <c:pt idx="168962">
                  <c:v>-0.26175399999999999</c:v>
                </c:pt>
                <c:pt idx="168963">
                  <c:v>-0.261882</c:v>
                </c:pt>
                <c:pt idx="168964">
                  <c:v>-0.26202500000000001</c:v>
                </c:pt>
                <c:pt idx="168965">
                  <c:v>-0.262181</c:v>
                </c:pt>
                <c:pt idx="168966">
                  <c:v>-0.26234800000000003</c:v>
                </c:pt>
                <c:pt idx="168967">
                  <c:v>-0.26252399999999998</c:v>
                </c:pt>
                <c:pt idx="168968">
                  <c:v>-0.26270300000000002</c:v>
                </c:pt>
                <c:pt idx="168969">
                  <c:v>-0.26287700000000003</c:v>
                </c:pt>
                <c:pt idx="168970">
                  <c:v>-0.26303900000000002</c:v>
                </c:pt>
                <c:pt idx="168971">
                  <c:v>-0.263181</c:v>
                </c:pt>
                <c:pt idx="168972">
                  <c:v>-0.263295</c:v>
                </c:pt>
                <c:pt idx="168973">
                  <c:v>-0.26337899999999997</c:v>
                </c:pt>
                <c:pt idx="168974">
                  <c:v>-0.26343499999999997</c:v>
                </c:pt>
                <c:pt idx="168975">
                  <c:v>-0.26346599999999998</c:v>
                </c:pt>
                <c:pt idx="168976">
                  <c:v>-0.26347399999999999</c:v>
                </c:pt>
                <c:pt idx="168977">
                  <c:v>-0.263457</c:v>
                </c:pt>
                <c:pt idx="168978">
                  <c:v>-0.26341199999999998</c:v>
                </c:pt>
                <c:pt idx="168979">
                  <c:v>-0.26333600000000001</c:v>
                </c:pt>
                <c:pt idx="168980">
                  <c:v>-0.26322400000000001</c:v>
                </c:pt>
                <c:pt idx="168981">
                  <c:v>-0.26307799999999998</c:v>
                </c:pt>
                <c:pt idx="168982">
                  <c:v>-0.26289600000000002</c:v>
                </c:pt>
                <c:pt idx="168983">
                  <c:v>-0.26268000000000002</c:v>
                </c:pt>
                <c:pt idx="168984">
                  <c:v>-0.26242900000000002</c:v>
                </c:pt>
                <c:pt idx="168985">
                  <c:v>-0.26214700000000002</c:v>
                </c:pt>
                <c:pt idx="168986">
                  <c:v>-0.26183899999999999</c:v>
                </c:pt>
                <c:pt idx="168987">
                  <c:v>-0.26150899999999999</c:v>
                </c:pt>
                <c:pt idx="168988">
                  <c:v>-0.26116099999999998</c:v>
                </c:pt>
                <c:pt idx="168989">
                  <c:v>-0.260793</c:v>
                </c:pt>
                <c:pt idx="168990">
                  <c:v>-0.260405</c:v>
                </c:pt>
                <c:pt idx="168991">
                  <c:v>-0.25999100000000003</c:v>
                </c:pt>
                <c:pt idx="168992">
                  <c:v>-0.25954500000000003</c:v>
                </c:pt>
                <c:pt idx="168993">
                  <c:v>-0.25906600000000002</c:v>
                </c:pt>
                <c:pt idx="168994">
                  <c:v>-0.25855400000000001</c:v>
                </c:pt>
                <c:pt idx="168995">
                  <c:v>-0.25801099999999999</c:v>
                </c:pt>
                <c:pt idx="168996">
                  <c:v>-0.25743700000000003</c:v>
                </c:pt>
                <c:pt idx="168997">
                  <c:v>-0.25683</c:v>
                </c:pt>
                <c:pt idx="168998">
                  <c:v>-0.25618200000000002</c:v>
                </c:pt>
                <c:pt idx="168999">
                  <c:v>-0.25548900000000002</c:v>
                </c:pt>
                <c:pt idx="169000">
                  <c:v>-0.25475199999999998</c:v>
                </c:pt>
                <c:pt idx="169001">
                  <c:v>-0.25397399999999998</c:v>
                </c:pt>
                <c:pt idx="169002">
                  <c:v>-0.25315900000000002</c:v>
                </c:pt>
                <c:pt idx="169003">
                  <c:v>-0.25231100000000001</c:v>
                </c:pt>
                <c:pt idx="169004">
                  <c:v>-0.25143199999999999</c:v>
                </c:pt>
                <c:pt idx="169005">
                  <c:v>-0.25052799999999997</c:v>
                </c:pt>
                <c:pt idx="169006">
                  <c:v>-0.24960099999999999</c:v>
                </c:pt>
                <c:pt idx="169007">
                  <c:v>-0.24865100000000001</c:v>
                </c:pt>
                <c:pt idx="169008">
                  <c:v>-0.24768000000000001</c:v>
                </c:pt>
                <c:pt idx="169009">
                  <c:v>-0.24669199999999999</c:v>
                </c:pt>
                <c:pt idx="169010">
                  <c:v>-0.24569199999999999</c:v>
                </c:pt>
                <c:pt idx="169011">
                  <c:v>-0.24467800000000001</c:v>
                </c:pt>
                <c:pt idx="169012">
                  <c:v>-0.243649</c:v>
                </c:pt>
                <c:pt idx="169013">
                  <c:v>-0.24260599999999999</c:v>
                </c:pt>
                <c:pt idx="169014">
                  <c:v>-0.24155099999999999</c:v>
                </c:pt>
                <c:pt idx="169015">
                  <c:v>-0.240485</c:v>
                </c:pt>
                <c:pt idx="169016">
                  <c:v>-0.23940700000000001</c:v>
                </c:pt>
                <c:pt idx="169017">
                  <c:v>-0.238314</c:v>
                </c:pt>
                <c:pt idx="169018">
                  <c:v>-0.237205</c:v>
                </c:pt>
                <c:pt idx="169019">
                  <c:v>-0.23608399999999999</c:v>
                </c:pt>
                <c:pt idx="169020">
                  <c:v>-0.234957</c:v>
                </c:pt>
                <c:pt idx="169021">
                  <c:v>-0.23382500000000001</c:v>
                </c:pt>
                <c:pt idx="169022">
                  <c:v>-0.23269000000000001</c:v>
                </c:pt>
                <c:pt idx="169023">
                  <c:v>-0.23155899999999999</c:v>
                </c:pt>
                <c:pt idx="169024">
                  <c:v>-0.230433</c:v>
                </c:pt>
                <c:pt idx="169025">
                  <c:v>-0.22931299999999999</c:v>
                </c:pt>
                <c:pt idx="169026">
                  <c:v>-0.22820199999999999</c:v>
                </c:pt>
                <c:pt idx="169027">
                  <c:v>-0.227099</c:v>
                </c:pt>
                <c:pt idx="169028">
                  <c:v>-0.22600500000000001</c:v>
                </c:pt>
                <c:pt idx="169029">
                  <c:v>-0.22492000000000001</c:v>
                </c:pt>
                <c:pt idx="169030">
                  <c:v>-0.22384899999999999</c:v>
                </c:pt>
                <c:pt idx="169031">
                  <c:v>-0.222798</c:v>
                </c:pt>
                <c:pt idx="169032">
                  <c:v>-0.22176799999999999</c:v>
                </c:pt>
                <c:pt idx="169033">
                  <c:v>-0.22076000000000001</c:v>
                </c:pt>
                <c:pt idx="169034">
                  <c:v>-0.219776</c:v>
                </c:pt>
                <c:pt idx="169035">
                  <c:v>-0.21881300000000001</c:v>
                </c:pt>
                <c:pt idx="169036">
                  <c:v>-0.21786700000000001</c:v>
                </c:pt>
                <c:pt idx="169037">
                  <c:v>-0.21693899999999999</c:v>
                </c:pt>
                <c:pt idx="169038">
                  <c:v>-0.216028</c:v>
                </c:pt>
                <c:pt idx="169039">
                  <c:v>-0.21513499999999999</c:v>
                </c:pt>
                <c:pt idx="169040">
                  <c:v>-0.21426000000000001</c:v>
                </c:pt>
                <c:pt idx="169041">
                  <c:v>-0.21340999999999999</c:v>
                </c:pt>
                <c:pt idx="169042">
                  <c:v>-0.212588</c:v>
                </c:pt>
                <c:pt idx="169043">
                  <c:v>-0.21179600000000001</c:v>
                </c:pt>
                <c:pt idx="169044">
                  <c:v>-0.211039</c:v>
                </c:pt>
                <c:pt idx="169045">
                  <c:v>-0.21032400000000001</c:v>
                </c:pt>
                <c:pt idx="169046">
                  <c:v>-0.20966000000000001</c:v>
                </c:pt>
                <c:pt idx="169047">
                  <c:v>-0.20905199999999999</c:v>
                </c:pt>
                <c:pt idx="169048">
                  <c:v>-0.20850099999999999</c:v>
                </c:pt>
                <c:pt idx="169049">
                  <c:v>-0.208006</c:v>
                </c:pt>
                <c:pt idx="169050">
                  <c:v>-0.207561</c:v>
                </c:pt>
                <c:pt idx="169051">
                  <c:v>-0.20716100000000001</c:v>
                </c:pt>
                <c:pt idx="169052">
                  <c:v>-0.20680599999999999</c:v>
                </c:pt>
                <c:pt idx="169053">
                  <c:v>-0.20650499999999999</c:v>
                </c:pt>
                <c:pt idx="169054">
                  <c:v>-0.206266</c:v>
                </c:pt>
                <c:pt idx="169055">
                  <c:v>-0.206092</c:v>
                </c:pt>
                <c:pt idx="169056">
                  <c:v>-0.20597299999999999</c:v>
                </c:pt>
                <c:pt idx="169057">
                  <c:v>-0.205897</c:v>
                </c:pt>
                <c:pt idx="169058">
                  <c:v>-0.20585600000000001</c:v>
                </c:pt>
                <c:pt idx="169059">
                  <c:v>-0.205847</c:v>
                </c:pt>
                <c:pt idx="169060">
                  <c:v>-0.20586499999999999</c:v>
                </c:pt>
                <c:pt idx="169061">
                  <c:v>-0.20590800000000001</c:v>
                </c:pt>
                <c:pt idx="169062">
                  <c:v>-0.20597699999999999</c:v>
                </c:pt>
                <c:pt idx="169063">
                  <c:v>-0.20607900000000001</c:v>
                </c:pt>
                <c:pt idx="169064">
                  <c:v>-0.20622099999999999</c:v>
                </c:pt>
                <c:pt idx="169065">
                  <c:v>-0.206403</c:v>
                </c:pt>
                <c:pt idx="169066">
                  <c:v>-0.206626</c:v>
                </c:pt>
                <c:pt idx="169067">
                  <c:v>-0.20688599999999999</c:v>
                </c:pt>
                <c:pt idx="169068">
                  <c:v>-0.20718200000000001</c:v>
                </c:pt>
                <c:pt idx="169069">
                  <c:v>-0.207512</c:v>
                </c:pt>
                <c:pt idx="169070">
                  <c:v>-0.20787600000000001</c:v>
                </c:pt>
                <c:pt idx="169071">
                  <c:v>-0.20827300000000001</c:v>
                </c:pt>
                <c:pt idx="169072">
                  <c:v>-0.208702</c:v>
                </c:pt>
                <c:pt idx="169073">
                  <c:v>-0.20916599999999999</c:v>
                </c:pt>
                <c:pt idx="169074">
                  <c:v>-0.20966799999999999</c:v>
                </c:pt>
                <c:pt idx="169075">
                  <c:v>-0.210207</c:v>
                </c:pt>
                <c:pt idx="169076">
                  <c:v>-0.210781</c:v>
                </c:pt>
                <c:pt idx="169077">
                  <c:v>-0.21138399999999999</c:v>
                </c:pt>
                <c:pt idx="169078">
                  <c:v>-0.21201200000000001</c:v>
                </c:pt>
                <c:pt idx="169079">
                  <c:v>-0.21265500000000001</c:v>
                </c:pt>
                <c:pt idx="169080">
                  <c:v>-0.213311</c:v>
                </c:pt>
                <c:pt idx="169081">
                  <c:v>-0.213981</c:v>
                </c:pt>
                <c:pt idx="169082">
                  <c:v>-0.21467</c:v>
                </c:pt>
                <c:pt idx="169083">
                  <c:v>-0.21537899999999999</c:v>
                </c:pt>
                <c:pt idx="169084">
                  <c:v>-0.21610299999999999</c:v>
                </c:pt>
                <c:pt idx="169085">
                  <c:v>-0.216832</c:v>
                </c:pt>
                <c:pt idx="169086">
                  <c:v>-0.217561</c:v>
                </c:pt>
                <c:pt idx="169087">
                  <c:v>-0.21829000000000001</c:v>
                </c:pt>
                <c:pt idx="169088">
                  <c:v>-0.21902199999999999</c:v>
                </c:pt>
                <c:pt idx="169089">
                  <c:v>-0.21976499999999999</c:v>
                </c:pt>
                <c:pt idx="169090">
                  <c:v>-0.22051899999999999</c:v>
                </c:pt>
                <c:pt idx="169091">
                  <c:v>-0.22128400000000001</c:v>
                </c:pt>
                <c:pt idx="169092">
                  <c:v>-0.22206100000000001</c:v>
                </c:pt>
                <c:pt idx="169093">
                  <c:v>-0.22284899999999999</c:v>
                </c:pt>
                <c:pt idx="169094">
                  <c:v>-0.22364400000000001</c:v>
                </c:pt>
                <c:pt idx="169095">
                  <c:v>-0.224438</c:v>
                </c:pt>
                <c:pt idx="169096">
                  <c:v>-0.22523099999999999</c:v>
                </c:pt>
                <c:pt idx="169097">
                  <c:v>-0.22602800000000001</c:v>
                </c:pt>
                <c:pt idx="169098">
                  <c:v>-0.22683</c:v>
                </c:pt>
                <c:pt idx="169099">
                  <c:v>-0.227635</c:v>
                </c:pt>
                <c:pt idx="169100">
                  <c:v>-0.22844</c:v>
                </c:pt>
                <c:pt idx="169101">
                  <c:v>-0.229237</c:v>
                </c:pt>
                <c:pt idx="169102">
                  <c:v>-0.23002</c:v>
                </c:pt>
                <c:pt idx="169103">
                  <c:v>-0.23078399999999999</c:v>
                </c:pt>
                <c:pt idx="169104">
                  <c:v>-0.23152900000000001</c:v>
                </c:pt>
                <c:pt idx="169105">
                  <c:v>-0.23225699999999999</c:v>
                </c:pt>
                <c:pt idx="169106">
                  <c:v>-0.23296900000000001</c:v>
                </c:pt>
                <c:pt idx="169107">
                  <c:v>-0.23366700000000001</c:v>
                </c:pt>
                <c:pt idx="169108">
                  <c:v>-0.234348</c:v>
                </c:pt>
                <c:pt idx="169109">
                  <c:v>-0.235011</c:v>
                </c:pt>
                <c:pt idx="169110">
                  <c:v>-0.23565700000000001</c:v>
                </c:pt>
                <c:pt idx="169111">
                  <c:v>-0.236285</c:v>
                </c:pt>
                <c:pt idx="169112">
                  <c:v>-0.23689299999999999</c:v>
                </c:pt>
                <c:pt idx="169113">
                  <c:v>-0.23747699999999999</c:v>
                </c:pt>
                <c:pt idx="169114">
                  <c:v>-0.238034</c:v>
                </c:pt>
                <c:pt idx="169115">
                  <c:v>-0.238565</c:v>
                </c:pt>
                <c:pt idx="169116">
                  <c:v>-0.23907400000000001</c:v>
                </c:pt>
                <c:pt idx="169117">
                  <c:v>-0.239563</c:v>
                </c:pt>
                <c:pt idx="169118">
                  <c:v>-0.240033</c:v>
                </c:pt>
                <c:pt idx="169119">
                  <c:v>-0.240482</c:v>
                </c:pt>
                <c:pt idx="169120">
                  <c:v>-0.24090500000000001</c:v>
                </c:pt>
                <c:pt idx="169121">
                  <c:v>-0.24130299999999999</c:v>
                </c:pt>
                <c:pt idx="169122">
                  <c:v>-0.241674</c:v>
                </c:pt>
                <c:pt idx="169123">
                  <c:v>-0.24201700000000001</c:v>
                </c:pt>
                <c:pt idx="169124">
                  <c:v>-0.24233299999999999</c:v>
                </c:pt>
                <c:pt idx="169125">
                  <c:v>-0.24262600000000001</c:v>
                </c:pt>
                <c:pt idx="169126">
                  <c:v>-0.242895</c:v>
                </c:pt>
                <c:pt idx="169127">
                  <c:v>-0.24313799999999999</c:v>
                </c:pt>
                <c:pt idx="169128">
                  <c:v>-0.24335599999999999</c:v>
                </c:pt>
                <c:pt idx="169129">
                  <c:v>-0.24355599999999999</c:v>
                </c:pt>
                <c:pt idx="169130">
                  <c:v>-0.24374199999999999</c:v>
                </c:pt>
                <c:pt idx="169131">
                  <c:v>-0.24391099999999999</c:v>
                </c:pt>
                <c:pt idx="169132">
                  <c:v>-0.244064</c:v>
                </c:pt>
                <c:pt idx="169133">
                  <c:v>-0.244201</c:v>
                </c:pt>
                <c:pt idx="169134">
                  <c:v>-0.24432699999999999</c:v>
                </c:pt>
                <c:pt idx="169135">
                  <c:v>-0.24444199999999999</c:v>
                </c:pt>
                <c:pt idx="169136">
                  <c:v>-0.24454500000000001</c:v>
                </c:pt>
                <c:pt idx="169137">
                  <c:v>-0.24463199999999999</c:v>
                </c:pt>
                <c:pt idx="169138">
                  <c:v>-0.244702</c:v>
                </c:pt>
                <c:pt idx="169139">
                  <c:v>-0.24474799999999999</c:v>
                </c:pt>
                <c:pt idx="169140">
                  <c:v>-0.24477599999999999</c:v>
                </c:pt>
                <c:pt idx="169141">
                  <c:v>-0.24479600000000001</c:v>
                </c:pt>
                <c:pt idx="169142">
                  <c:v>-0.244815</c:v>
                </c:pt>
                <c:pt idx="169143">
                  <c:v>-0.24482999999999999</c:v>
                </c:pt>
                <c:pt idx="169144">
                  <c:v>-0.24483199999999999</c:v>
                </c:pt>
                <c:pt idx="169145">
                  <c:v>-0.244814</c:v>
                </c:pt>
                <c:pt idx="169146">
                  <c:v>-0.24477399999999999</c:v>
                </c:pt>
                <c:pt idx="169147">
                  <c:v>-0.24471599999999999</c:v>
                </c:pt>
                <c:pt idx="169148">
                  <c:v>-0.244642</c:v>
                </c:pt>
                <c:pt idx="169149">
                  <c:v>-0.24455299999999999</c:v>
                </c:pt>
                <c:pt idx="169150">
                  <c:v>-0.24445500000000001</c:v>
                </c:pt>
                <c:pt idx="169151">
                  <c:v>-0.24435799999999999</c:v>
                </c:pt>
                <c:pt idx="169152">
                  <c:v>-0.24426300000000001</c:v>
                </c:pt>
                <c:pt idx="169153">
                  <c:v>-0.24415899999999999</c:v>
                </c:pt>
                <c:pt idx="169154">
                  <c:v>-0.24403900000000001</c:v>
                </c:pt>
                <c:pt idx="169155">
                  <c:v>-0.243919</c:v>
                </c:pt>
                <c:pt idx="169156">
                  <c:v>-0.243807</c:v>
                </c:pt>
                <c:pt idx="169157">
                  <c:v>-0.243699</c:v>
                </c:pt>
                <c:pt idx="169158">
                  <c:v>-0.24359700000000001</c:v>
                </c:pt>
                <c:pt idx="169159">
                  <c:v>-0.243506</c:v>
                </c:pt>
                <c:pt idx="169160">
                  <c:v>-0.24343100000000001</c:v>
                </c:pt>
                <c:pt idx="169161">
                  <c:v>-0.243369</c:v>
                </c:pt>
                <c:pt idx="169162">
                  <c:v>-0.24332000000000001</c:v>
                </c:pt>
                <c:pt idx="169163">
                  <c:v>-0.243282</c:v>
                </c:pt>
                <c:pt idx="169164">
                  <c:v>-0.243252</c:v>
                </c:pt>
                <c:pt idx="169165">
                  <c:v>-0.243228</c:v>
                </c:pt>
                <c:pt idx="169166">
                  <c:v>-0.24321000000000001</c:v>
                </c:pt>
                <c:pt idx="169167">
                  <c:v>-0.243196</c:v>
                </c:pt>
                <c:pt idx="169168">
                  <c:v>-0.24318500000000001</c:v>
                </c:pt>
                <c:pt idx="169169">
                  <c:v>-0.24317900000000001</c:v>
                </c:pt>
                <c:pt idx="169170">
                  <c:v>-0.24318500000000001</c:v>
                </c:pt>
                <c:pt idx="169171">
                  <c:v>-0.24320700000000001</c:v>
                </c:pt>
                <c:pt idx="169172">
                  <c:v>-0.24324200000000001</c:v>
                </c:pt>
                <c:pt idx="169173">
                  <c:v>-0.243287</c:v>
                </c:pt>
                <c:pt idx="169174">
                  <c:v>-0.243343</c:v>
                </c:pt>
                <c:pt idx="169175">
                  <c:v>-0.243419</c:v>
                </c:pt>
                <c:pt idx="169176">
                  <c:v>-0.24351999999999999</c:v>
                </c:pt>
                <c:pt idx="169177">
                  <c:v>-0.243649</c:v>
                </c:pt>
                <c:pt idx="169178">
                  <c:v>-0.24380399999999999</c:v>
                </c:pt>
                <c:pt idx="169179">
                  <c:v>-0.24398700000000001</c:v>
                </c:pt>
                <c:pt idx="169180">
                  <c:v>-0.2442</c:v>
                </c:pt>
                <c:pt idx="169181">
                  <c:v>-0.24444099999999999</c:v>
                </c:pt>
                <c:pt idx="169182">
                  <c:v>-0.24470600000000001</c:v>
                </c:pt>
                <c:pt idx="169183">
                  <c:v>-0.24498900000000001</c:v>
                </c:pt>
                <c:pt idx="169184">
                  <c:v>-0.24528900000000001</c:v>
                </c:pt>
                <c:pt idx="169185">
                  <c:v>-0.24560799999999999</c:v>
                </c:pt>
                <c:pt idx="169186">
                  <c:v>-0.245945</c:v>
                </c:pt>
                <c:pt idx="169187">
                  <c:v>-0.24629699999999999</c:v>
                </c:pt>
                <c:pt idx="169188">
                  <c:v>-0.24665799999999999</c:v>
                </c:pt>
                <c:pt idx="169189">
                  <c:v>-0.24702299999999999</c:v>
                </c:pt>
                <c:pt idx="169190">
                  <c:v>-0.247388</c:v>
                </c:pt>
                <c:pt idx="169191">
                  <c:v>-0.247753</c:v>
                </c:pt>
                <c:pt idx="169192">
                  <c:v>-0.24812000000000001</c:v>
                </c:pt>
                <c:pt idx="169193">
                  <c:v>-0.24849099999999999</c:v>
                </c:pt>
                <c:pt idx="169194">
                  <c:v>-0.248866</c:v>
                </c:pt>
                <c:pt idx="169195">
                  <c:v>-0.249247</c:v>
                </c:pt>
                <c:pt idx="169196">
                  <c:v>-0.24962799999999999</c:v>
                </c:pt>
                <c:pt idx="169197">
                  <c:v>-0.25000499999999998</c:v>
                </c:pt>
                <c:pt idx="169198">
                  <c:v>-0.25037700000000002</c:v>
                </c:pt>
                <c:pt idx="169199">
                  <c:v>-0.25074099999999999</c:v>
                </c:pt>
                <c:pt idx="169200">
                  <c:v>-0.25108900000000001</c:v>
                </c:pt>
                <c:pt idx="169201">
                  <c:v>-0.25141599999999997</c:v>
                </c:pt>
                <c:pt idx="169202">
                  <c:v>-0.25172</c:v>
                </c:pt>
                <c:pt idx="169203">
                  <c:v>-0.25200400000000001</c:v>
                </c:pt>
                <c:pt idx="169204">
                  <c:v>-0.25226700000000002</c:v>
                </c:pt>
                <c:pt idx="169205">
                  <c:v>-0.25251099999999999</c:v>
                </c:pt>
                <c:pt idx="169206">
                  <c:v>-0.25273400000000001</c:v>
                </c:pt>
                <c:pt idx="169207">
                  <c:v>-0.25293900000000002</c:v>
                </c:pt>
                <c:pt idx="169208">
                  <c:v>-0.25312400000000002</c:v>
                </c:pt>
                <c:pt idx="169209">
                  <c:v>-0.25328899999999999</c:v>
                </c:pt>
                <c:pt idx="169210">
                  <c:v>-0.25343100000000002</c:v>
                </c:pt>
                <c:pt idx="169211">
                  <c:v>-0.25355</c:v>
                </c:pt>
                <c:pt idx="169212">
                  <c:v>-0.25364500000000001</c:v>
                </c:pt>
                <c:pt idx="169213">
                  <c:v>-0.25371100000000002</c:v>
                </c:pt>
                <c:pt idx="169214">
                  <c:v>-0.25374400000000003</c:v>
                </c:pt>
                <c:pt idx="169215">
                  <c:v>-0.253743</c:v>
                </c:pt>
                <c:pt idx="169216">
                  <c:v>-0.25370700000000002</c:v>
                </c:pt>
                <c:pt idx="169217">
                  <c:v>-0.253637</c:v>
                </c:pt>
                <c:pt idx="169218">
                  <c:v>-0.25353300000000001</c:v>
                </c:pt>
                <c:pt idx="169219">
                  <c:v>-0.25338899999999998</c:v>
                </c:pt>
                <c:pt idx="169220">
                  <c:v>-0.25319900000000001</c:v>
                </c:pt>
                <c:pt idx="169221">
                  <c:v>-0.25295899999999999</c:v>
                </c:pt>
                <c:pt idx="169222">
                  <c:v>-0.25266499999999997</c:v>
                </c:pt>
                <c:pt idx="169223">
                  <c:v>-0.25231700000000001</c:v>
                </c:pt>
                <c:pt idx="169224">
                  <c:v>-0.251917</c:v>
                </c:pt>
                <c:pt idx="169225">
                  <c:v>-0.25146600000000002</c:v>
                </c:pt>
                <c:pt idx="169226">
                  <c:v>-0.25096099999999999</c:v>
                </c:pt>
                <c:pt idx="169227">
                  <c:v>-0.25039899999999998</c:v>
                </c:pt>
                <c:pt idx="169228">
                  <c:v>-0.249777</c:v>
                </c:pt>
                <c:pt idx="169229">
                  <c:v>-0.24909600000000001</c:v>
                </c:pt>
                <c:pt idx="169230">
                  <c:v>-0.24835299999999999</c:v>
                </c:pt>
                <c:pt idx="169231">
                  <c:v>-0.24754799999999999</c:v>
                </c:pt>
                <c:pt idx="169232">
                  <c:v>-0.24668000000000001</c:v>
                </c:pt>
                <c:pt idx="169233">
                  <c:v>-0.245749</c:v>
                </c:pt>
                <c:pt idx="169234">
                  <c:v>-0.244758</c:v>
                </c:pt>
                <c:pt idx="169235">
                  <c:v>-0.24370800000000001</c:v>
                </c:pt>
                <c:pt idx="169236">
                  <c:v>-0.24259900000000001</c:v>
                </c:pt>
                <c:pt idx="169237">
                  <c:v>-0.241429</c:v>
                </c:pt>
                <c:pt idx="169238">
                  <c:v>-0.240204</c:v>
                </c:pt>
                <c:pt idx="169239">
                  <c:v>-0.23893</c:v>
                </c:pt>
                <c:pt idx="169240">
                  <c:v>-0.237591</c:v>
                </c:pt>
                <c:pt idx="169241">
                  <c:v>-0.23615800000000001</c:v>
                </c:pt>
                <c:pt idx="169242">
                  <c:v>-0.23464199999999999</c:v>
                </c:pt>
                <c:pt idx="169243">
                  <c:v>-0.23308100000000001</c:v>
                </c:pt>
                <c:pt idx="169244">
                  <c:v>-0.23147200000000001</c:v>
                </c:pt>
                <c:pt idx="169245">
                  <c:v>-0.229799</c:v>
                </c:pt>
                <c:pt idx="169246">
                  <c:v>-0.228074</c:v>
                </c:pt>
                <c:pt idx="169247">
                  <c:v>-0.226301</c:v>
                </c:pt>
                <c:pt idx="169248">
                  <c:v>-0.22448000000000001</c:v>
                </c:pt>
                <c:pt idx="169249">
                  <c:v>-0.22261</c:v>
                </c:pt>
                <c:pt idx="169250">
                  <c:v>-0.220688</c:v>
                </c:pt>
                <c:pt idx="169251">
                  <c:v>-0.21871499999999999</c:v>
                </c:pt>
                <c:pt idx="169252">
                  <c:v>-0.216696</c:v>
                </c:pt>
                <c:pt idx="169253">
                  <c:v>-0.21463399999999999</c:v>
                </c:pt>
                <c:pt idx="169254">
                  <c:v>-0.212531</c:v>
                </c:pt>
                <c:pt idx="169255">
                  <c:v>-0.21038699999999999</c:v>
                </c:pt>
                <c:pt idx="169256">
                  <c:v>-0.208206</c:v>
                </c:pt>
                <c:pt idx="169257">
                  <c:v>-0.20599100000000001</c:v>
                </c:pt>
                <c:pt idx="169258">
                  <c:v>-0.20375099999999999</c:v>
                </c:pt>
                <c:pt idx="169259">
                  <c:v>-0.201492</c:v>
                </c:pt>
                <c:pt idx="169260">
                  <c:v>-0.19922200000000001</c:v>
                </c:pt>
                <c:pt idx="169261">
                  <c:v>-0.19694400000000001</c:v>
                </c:pt>
                <c:pt idx="169262">
                  <c:v>-0.194662</c:v>
                </c:pt>
                <c:pt idx="169263">
                  <c:v>-0.19237699999999999</c:v>
                </c:pt>
                <c:pt idx="169264">
                  <c:v>-0.19009300000000001</c:v>
                </c:pt>
                <c:pt idx="169265">
                  <c:v>-0.187809</c:v>
                </c:pt>
                <c:pt idx="169266">
                  <c:v>-0.185526</c:v>
                </c:pt>
                <c:pt idx="169267">
                  <c:v>-0.18324399999999999</c:v>
                </c:pt>
                <c:pt idx="169268">
                  <c:v>-0.18096599999999999</c:v>
                </c:pt>
                <c:pt idx="169269">
                  <c:v>-0.17869399999999999</c:v>
                </c:pt>
                <c:pt idx="169270">
                  <c:v>-0.176428</c:v>
                </c:pt>
                <c:pt idx="169271">
                  <c:v>-0.17416799999999999</c:v>
                </c:pt>
                <c:pt idx="169272">
                  <c:v>-0.17191699999999999</c:v>
                </c:pt>
                <c:pt idx="169273">
                  <c:v>-0.16967399999999999</c:v>
                </c:pt>
                <c:pt idx="169274">
                  <c:v>-0.16744100000000001</c:v>
                </c:pt>
                <c:pt idx="169275">
                  <c:v>-0.165218</c:v>
                </c:pt>
                <c:pt idx="169276">
                  <c:v>-0.16300500000000001</c:v>
                </c:pt>
                <c:pt idx="169277">
                  <c:v>-0.160802</c:v>
                </c:pt>
                <c:pt idx="169278">
                  <c:v>-0.158613</c:v>
                </c:pt>
                <c:pt idx="169279">
                  <c:v>-0.15643699999999999</c:v>
                </c:pt>
                <c:pt idx="169280">
                  <c:v>-0.154278</c:v>
                </c:pt>
                <c:pt idx="169281">
                  <c:v>-0.152142</c:v>
                </c:pt>
                <c:pt idx="169282">
                  <c:v>-0.150029</c:v>
                </c:pt>
                <c:pt idx="169283">
                  <c:v>-0.14793999999999999</c:v>
                </c:pt>
                <c:pt idx="169284">
                  <c:v>-0.145874</c:v>
                </c:pt>
                <c:pt idx="169285">
                  <c:v>-0.14383299999999999</c:v>
                </c:pt>
                <c:pt idx="169286">
                  <c:v>-0.141817</c:v>
                </c:pt>
                <c:pt idx="169287">
                  <c:v>-0.139824</c:v>
                </c:pt>
                <c:pt idx="169288">
                  <c:v>-0.13785700000000001</c:v>
                </c:pt>
                <c:pt idx="169289">
                  <c:v>-0.13591300000000001</c:v>
                </c:pt>
                <c:pt idx="169290">
                  <c:v>-0.133995</c:v>
                </c:pt>
                <c:pt idx="169291">
                  <c:v>-0.132102</c:v>
                </c:pt>
                <c:pt idx="169292">
                  <c:v>-0.13023799999999999</c:v>
                </c:pt>
                <c:pt idx="169293">
                  <c:v>-0.12840499999999999</c:v>
                </c:pt>
                <c:pt idx="169294">
                  <c:v>-0.12661</c:v>
                </c:pt>
                <c:pt idx="169295">
                  <c:v>-0.12485499999999999</c:v>
                </c:pt>
                <c:pt idx="169296">
                  <c:v>-0.12314</c:v>
                </c:pt>
                <c:pt idx="169297">
                  <c:v>-0.121465</c:v>
                </c:pt>
                <c:pt idx="169298">
                  <c:v>-0.11983000000000001</c:v>
                </c:pt>
                <c:pt idx="169299">
                  <c:v>-0.11823599999999999</c:v>
                </c:pt>
                <c:pt idx="169300">
                  <c:v>-0.11668000000000001</c:v>
                </c:pt>
                <c:pt idx="169301">
                  <c:v>-0.115158</c:v>
                </c:pt>
                <c:pt idx="169302">
                  <c:v>-0.11366900000000001</c:v>
                </c:pt>
                <c:pt idx="169303">
                  <c:v>-0.11221299999999999</c:v>
                </c:pt>
                <c:pt idx="169304">
                  <c:v>-0.11079</c:v>
                </c:pt>
                <c:pt idx="169305">
                  <c:v>-0.109403</c:v>
                </c:pt>
                <c:pt idx="169306">
                  <c:v>-0.108052</c:v>
                </c:pt>
                <c:pt idx="169307">
                  <c:v>-0.106734</c:v>
                </c:pt>
                <c:pt idx="169308">
                  <c:v>-0.10544100000000001</c:v>
                </c:pt>
                <c:pt idx="169309">
                  <c:v>-0.104174</c:v>
                </c:pt>
                <c:pt idx="169310">
                  <c:v>-0.102936</c:v>
                </c:pt>
                <c:pt idx="169311">
                  <c:v>-0.10173</c:v>
                </c:pt>
                <c:pt idx="169312">
                  <c:v>-0.100563</c:v>
                </c:pt>
                <c:pt idx="169313">
                  <c:v>-9.9436700000000003E-2</c:v>
                </c:pt>
                <c:pt idx="169314">
                  <c:v>-9.8352200000000001E-2</c:v>
                </c:pt>
                <c:pt idx="169315">
                  <c:v>-9.7306299999999998E-2</c:v>
                </c:pt>
                <c:pt idx="169316">
                  <c:v>-9.62982E-2</c:v>
                </c:pt>
                <c:pt idx="169317">
                  <c:v>-9.5330399999999996E-2</c:v>
                </c:pt>
                <c:pt idx="169318">
                  <c:v>-9.4404299999999997E-2</c:v>
                </c:pt>
                <c:pt idx="169319">
                  <c:v>-9.3522099999999997E-2</c:v>
                </c:pt>
                <c:pt idx="169320">
                  <c:v>-9.2687000000000005E-2</c:v>
                </c:pt>
                <c:pt idx="169321">
                  <c:v>-9.1899800000000004E-2</c:v>
                </c:pt>
                <c:pt idx="169322">
                  <c:v>-9.1159400000000002E-2</c:v>
                </c:pt>
                <c:pt idx="169323">
                  <c:v>-9.04644E-2</c:v>
                </c:pt>
                <c:pt idx="169324">
                  <c:v>-8.9813100000000007E-2</c:v>
                </c:pt>
                <c:pt idx="169325">
                  <c:v>-8.9204900000000004E-2</c:v>
                </c:pt>
                <c:pt idx="169326">
                  <c:v>-8.8645199999999993E-2</c:v>
                </c:pt>
                <c:pt idx="169327">
                  <c:v>-8.8131699999999993E-2</c:v>
                </c:pt>
                <c:pt idx="169328">
                  <c:v>-8.7634699999999996E-2</c:v>
                </c:pt>
                <c:pt idx="169329">
                  <c:v>-8.7140999999999996E-2</c:v>
                </c:pt>
                <c:pt idx="169330">
                  <c:v>-8.6684399999999995E-2</c:v>
                </c:pt>
                <c:pt idx="169331">
                  <c:v>-8.6277499999999993E-2</c:v>
                </c:pt>
                <c:pt idx="169332">
                  <c:v>-8.5900000000000004E-2</c:v>
                </c:pt>
                <c:pt idx="169333">
                  <c:v>-8.5551100000000005E-2</c:v>
                </c:pt>
                <c:pt idx="169334">
                  <c:v>-8.5239700000000002E-2</c:v>
                </c:pt>
                <c:pt idx="169335">
                  <c:v>-8.4966E-2</c:v>
                </c:pt>
                <c:pt idx="169336">
                  <c:v>-8.4727700000000003E-2</c:v>
                </c:pt>
                <c:pt idx="169337">
                  <c:v>-8.4522299999999995E-2</c:v>
                </c:pt>
                <c:pt idx="169338">
                  <c:v>-8.4348199999999998E-2</c:v>
                </c:pt>
                <c:pt idx="169339">
                  <c:v>-8.42059E-2</c:v>
                </c:pt>
                <c:pt idx="169340">
                  <c:v>-8.4097000000000005E-2</c:v>
                </c:pt>
                <c:pt idx="169341">
                  <c:v>-8.4022399999999997E-2</c:v>
                </c:pt>
                <c:pt idx="169342">
                  <c:v>-8.3982399999999999E-2</c:v>
                </c:pt>
                <c:pt idx="169343">
                  <c:v>-8.39781E-2</c:v>
                </c:pt>
                <c:pt idx="169344">
                  <c:v>-8.4011199999999994E-2</c:v>
                </c:pt>
                <c:pt idx="169345">
                  <c:v>-8.4084300000000001E-2</c:v>
                </c:pt>
                <c:pt idx="169346">
                  <c:v>-8.4199700000000002E-2</c:v>
                </c:pt>
                <c:pt idx="169347">
                  <c:v>-8.4360000000000004E-2</c:v>
                </c:pt>
                <c:pt idx="169348">
                  <c:v>-8.4566600000000006E-2</c:v>
                </c:pt>
                <c:pt idx="169349">
                  <c:v>-8.48188E-2</c:v>
                </c:pt>
                <c:pt idx="169350">
                  <c:v>-8.5114400000000007E-2</c:v>
                </c:pt>
                <c:pt idx="169351">
                  <c:v>-8.5450600000000002E-2</c:v>
                </c:pt>
                <c:pt idx="169352">
                  <c:v>-8.5825700000000005E-2</c:v>
                </c:pt>
                <c:pt idx="169353">
                  <c:v>-8.6238200000000001E-2</c:v>
                </c:pt>
                <c:pt idx="169354">
                  <c:v>-8.6686100000000002E-2</c:v>
                </c:pt>
                <c:pt idx="169355">
                  <c:v>-8.7167599999999998E-2</c:v>
                </c:pt>
                <c:pt idx="169356">
                  <c:v>-8.7681700000000001E-2</c:v>
                </c:pt>
                <c:pt idx="169357">
                  <c:v>-8.8226899999999997E-2</c:v>
                </c:pt>
                <c:pt idx="169358">
                  <c:v>-8.8801500000000005E-2</c:v>
                </c:pt>
                <c:pt idx="169359">
                  <c:v>-8.9404200000000003E-2</c:v>
                </c:pt>
                <c:pt idx="169360">
                  <c:v>-9.00315E-2</c:v>
                </c:pt>
                <c:pt idx="169361">
                  <c:v>-9.0680700000000003E-2</c:v>
                </c:pt>
                <c:pt idx="169362">
                  <c:v>-9.1350899999999999E-2</c:v>
                </c:pt>
                <c:pt idx="169363">
                  <c:v>-9.2040899999999995E-2</c:v>
                </c:pt>
                <c:pt idx="169364">
                  <c:v>-9.2749899999999996E-2</c:v>
                </c:pt>
                <c:pt idx="169365">
                  <c:v>-9.3477299999999999E-2</c:v>
                </c:pt>
                <c:pt idx="169366">
                  <c:v>-9.4222799999999995E-2</c:v>
                </c:pt>
                <c:pt idx="169367">
                  <c:v>-9.4986100000000004E-2</c:v>
                </c:pt>
                <c:pt idx="169368">
                  <c:v>-9.5766400000000002E-2</c:v>
                </c:pt>
                <c:pt idx="169369">
                  <c:v>-9.6563099999999999E-2</c:v>
                </c:pt>
                <c:pt idx="169370">
                  <c:v>-9.7375299999999998E-2</c:v>
                </c:pt>
                <c:pt idx="169371">
                  <c:v>-9.8201700000000003E-2</c:v>
                </c:pt>
                <c:pt idx="169372">
                  <c:v>-9.9040600000000006E-2</c:v>
                </c:pt>
                <c:pt idx="169373">
                  <c:v>-9.9890900000000005E-2</c:v>
                </c:pt>
                <c:pt idx="169374">
                  <c:v>-0.10075099999999999</c:v>
                </c:pt>
                <c:pt idx="169375">
                  <c:v>-0.10162</c:v>
                </c:pt>
                <c:pt idx="169376">
                  <c:v>-0.102495</c:v>
                </c:pt>
                <c:pt idx="169377">
                  <c:v>-0.10337300000000001</c:v>
                </c:pt>
                <c:pt idx="169378">
                  <c:v>-0.10425</c:v>
                </c:pt>
                <c:pt idx="169379">
                  <c:v>-0.10512299999999999</c:v>
                </c:pt>
                <c:pt idx="169380">
                  <c:v>-0.105992</c:v>
                </c:pt>
                <c:pt idx="169381">
                  <c:v>-0.10685699999999999</c:v>
                </c:pt>
                <c:pt idx="169382">
                  <c:v>-0.10772</c:v>
                </c:pt>
                <c:pt idx="169383">
                  <c:v>-0.10857899999999999</c:v>
                </c:pt>
                <c:pt idx="169384">
                  <c:v>-0.109433</c:v>
                </c:pt>
                <c:pt idx="169385">
                  <c:v>-0.11028200000000001</c:v>
                </c:pt>
                <c:pt idx="169386">
                  <c:v>-0.111125</c:v>
                </c:pt>
                <c:pt idx="169387">
                  <c:v>-0.111957</c:v>
                </c:pt>
                <c:pt idx="169388">
                  <c:v>-0.112777</c:v>
                </c:pt>
                <c:pt idx="169389">
                  <c:v>-0.113581</c:v>
                </c:pt>
                <c:pt idx="169390">
                  <c:v>-0.114369</c:v>
                </c:pt>
                <c:pt idx="169391">
                  <c:v>-0.11513900000000001</c:v>
                </c:pt>
                <c:pt idx="169392">
                  <c:v>-0.115895</c:v>
                </c:pt>
                <c:pt idx="169393">
                  <c:v>-0.116635</c:v>
                </c:pt>
                <c:pt idx="169394">
                  <c:v>-0.117357</c:v>
                </c:pt>
                <c:pt idx="169395">
                  <c:v>-0.11805300000000001</c:v>
                </c:pt>
                <c:pt idx="169396">
                  <c:v>-0.11872199999999999</c:v>
                </c:pt>
                <c:pt idx="169397">
                  <c:v>-0.119362</c:v>
                </c:pt>
                <c:pt idx="169398">
                  <c:v>-0.119974</c:v>
                </c:pt>
                <c:pt idx="169399">
                  <c:v>-0.120558</c:v>
                </c:pt>
                <c:pt idx="169400">
                  <c:v>-0.121115</c:v>
                </c:pt>
                <c:pt idx="169401">
                  <c:v>-0.121646</c:v>
                </c:pt>
                <c:pt idx="169402">
                  <c:v>-0.12214800000000001</c:v>
                </c:pt>
                <c:pt idx="169403">
                  <c:v>-0.122617</c:v>
                </c:pt>
                <c:pt idx="169404">
                  <c:v>-0.12305000000000001</c:v>
                </c:pt>
                <c:pt idx="169405">
                  <c:v>-0.12345100000000001</c:v>
                </c:pt>
                <c:pt idx="169406">
                  <c:v>-0.123824</c:v>
                </c:pt>
                <c:pt idx="169407">
                  <c:v>-0.124168</c:v>
                </c:pt>
                <c:pt idx="169408">
                  <c:v>-0.124483</c:v>
                </c:pt>
                <c:pt idx="169409">
                  <c:v>-0.124765</c:v>
                </c:pt>
                <c:pt idx="169410">
                  <c:v>-0.12501399999999999</c:v>
                </c:pt>
                <c:pt idx="169411">
                  <c:v>-0.12522800000000001</c:v>
                </c:pt>
                <c:pt idx="169412">
                  <c:v>-0.12540499999999999</c:v>
                </c:pt>
                <c:pt idx="169413">
                  <c:v>-0.12554599999999999</c:v>
                </c:pt>
                <c:pt idx="169414">
                  <c:v>-0.12565200000000001</c:v>
                </c:pt>
                <c:pt idx="169415">
                  <c:v>-0.125723</c:v>
                </c:pt>
                <c:pt idx="169416">
                  <c:v>-0.12576200000000001</c:v>
                </c:pt>
                <c:pt idx="169417">
                  <c:v>-0.12577099999999999</c:v>
                </c:pt>
                <c:pt idx="169418">
                  <c:v>-0.125747</c:v>
                </c:pt>
                <c:pt idx="169419">
                  <c:v>-0.125691</c:v>
                </c:pt>
                <c:pt idx="169420">
                  <c:v>-0.12560399999999999</c:v>
                </c:pt>
                <c:pt idx="169421">
                  <c:v>-0.12548599999999999</c:v>
                </c:pt>
                <c:pt idx="169422">
                  <c:v>-0.125334</c:v>
                </c:pt>
                <c:pt idx="169423">
                  <c:v>-0.12514600000000001</c:v>
                </c:pt>
                <c:pt idx="169424">
                  <c:v>-0.12492300000000001</c:v>
                </c:pt>
                <c:pt idx="169425">
                  <c:v>-0.124664</c:v>
                </c:pt>
                <c:pt idx="169426">
                  <c:v>-0.124371</c:v>
                </c:pt>
                <c:pt idx="169427">
                  <c:v>-0.124044</c:v>
                </c:pt>
                <c:pt idx="169428">
                  <c:v>-0.123683</c:v>
                </c:pt>
                <c:pt idx="169429">
                  <c:v>-0.123289</c:v>
                </c:pt>
                <c:pt idx="169430">
                  <c:v>-0.122861</c:v>
                </c:pt>
                <c:pt idx="169431">
                  <c:v>-0.122402</c:v>
                </c:pt>
                <c:pt idx="169432">
                  <c:v>-0.12191</c:v>
                </c:pt>
                <c:pt idx="169433">
                  <c:v>-0.12138599999999999</c:v>
                </c:pt>
                <c:pt idx="169434">
                  <c:v>-0.12082900000000001</c:v>
                </c:pt>
                <c:pt idx="169435">
                  <c:v>-0.120241</c:v>
                </c:pt>
                <c:pt idx="169436">
                  <c:v>-0.11962200000000001</c:v>
                </c:pt>
                <c:pt idx="169437">
                  <c:v>-0.118974</c:v>
                </c:pt>
                <c:pt idx="169438">
                  <c:v>-0.118296</c:v>
                </c:pt>
                <c:pt idx="169439">
                  <c:v>-0.117587</c:v>
                </c:pt>
                <c:pt idx="169440">
                  <c:v>-0.11684600000000001</c:v>
                </c:pt>
                <c:pt idx="169441">
                  <c:v>-0.116073</c:v>
                </c:pt>
                <c:pt idx="169442">
                  <c:v>-0.115268</c:v>
                </c:pt>
                <c:pt idx="169443">
                  <c:v>-0.11443200000000001</c:v>
                </c:pt>
                <c:pt idx="169444">
                  <c:v>-0.113566</c:v>
                </c:pt>
                <c:pt idx="169445">
                  <c:v>-0.11267000000000001</c:v>
                </c:pt>
                <c:pt idx="169446">
                  <c:v>-0.111745</c:v>
                </c:pt>
                <c:pt idx="169447">
                  <c:v>-0.110791</c:v>
                </c:pt>
                <c:pt idx="169448">
                  <c:v>-0.109806</c:v>
                </c:pt>
                <c:pt idx="169449">
                  <c:v>-0.108792</c:v>
                </c:pt>
                <c:pt idx="169450">
                  <c:v>-0.107747</c:v>
                </c:pt>
                <c:pt idx="169451">
                  <c:v>-0.10667</c:v>
                </c:pt>
                <c:pt idx="169452">
                  <c:v>-0.105561</c:v>
                </c:pt>
                <c:pt idx="169453">
                  <c:v>-0.104421</c:v>
                </c:pt>
                <c:pt idx="169454">
                  <c:v>-0.10324899999999999</c:v>
                </c:pt>
                <c:pt idx="169455">
                  <c:v>-0.102048</c:v>
                </c:pt>
                <c:pt idx="169456">
                  <c:v>-0.100818</c:v>
                </c:pt>
                <c:pt idx="169457">
                  <c:v>-9.9559499999999995E-2</c:v>
                </c:pt>
                <c:pt idx="169458">
                  <c:v>-9.8272399999999996E-2</c:v>
                </c:pt>
                <c:pt idx="169459">
                  <c:v>-9.6957199999999993E-2</c:v>
                </c:pt>
                <c:pt idx="169460">
                  <c:v>-9.5614199999999996E-2</c:v>
                </c:pt>
                <c:pt idx="169461">
                  <c:v>-9.4244400000000006E-2</c:v>
                </c:pt>
                <c:pt idx="169462">
                  <c:v>-9.2848299999999995E-2</c:v>
                </c:pt>
                <c:pt idx="169463">
                  <c:v>-9.1425999999999993E-2</c:v>
                </c:pt>
                <c:pt idx="169464">
                  <c:v>-8.9977399999999999E-2</c:v>
                </c:pt>
                <c:pt idx="169465">
                  <c:v>-8.8502899999999995E-2</c:v>
                </c:pt>
                <c:pt idx="169466">
                  <c:v>-8.7002999999999997E-2</c:v>
                </c:pt>
                <c:pt idx="169467">
                  <c:v>-8.5477999999999998E-2</c:v>
                </c:pt>
                <c:pt idx="169468">
                  <c:v>-8.3928100000000005E-2</c:v>
                </c:pt>
                <c:pt idx="169469">
                  <c:v>-8.2353800000000005E-2</c:v>
                </c:pt>
                <c:pt idx="169470">
                  <c:v>-8.0755300000000002E-2</c:v>
                </c:pt>
                <c:pt idx="169471">
                  <c:v>-7.9133200000000001E-2</c:v>
                </c:pt>
                <c:pt idx="169472">
                  <c:v>-7.7488100000000004E-2</c:v>
                </c:pt>
                <c:pt idx="169473">
                  <c:v>-7.5819999999999999E-2</c:v>
                </c:pt>
                <c:pt idx="169474">
                  <c:v>-7.4128299999999994E-2</c:v>
                </c:pt>
                <c:pt idx="169475">
                  <c:v>-7.2412299999999999E-2</c:v>
                </c:pt>
                <c:pt idx="169476">
                  <c:v>-7.0672100000000002E-2</c:v>
                </c:pt>
                <c:pt idx="169477">
                  <c:v>-6.8907399999999994E-2</c:v>
                </c:pt>
                <c:pt idx="169478">
                  <c:v>-6.7118499999999998E-2</c:v>
                </c:pt>
                <c:pt idx="169479">
                  <c:v>-6.5306500000000003E-2</c:v>
                </c:pt>
                <c:pt idx="169480">
                  <c:v>-6.3472500000000001E-2</c:v>
                </c:pt>
                <c:pt idx="169481">
                  <c:v>-6.1616900000000002E-2</c:v>
                </c:pt>
                <c:pt idx="169482">
                  <c:v>-5.9739199999999999E-2</c:v>
                </c:pt>
                <c:pt idx="169483">
                  <c:v>-5.7839099999999997E-2</c:v>
                </c:pt>
                <c:pt idx="169484">
                  <c:v>-5.59172E-2</c:v>
                </c:pt>
                <c:pt idx="169485">
                  <c:v>-5.3974599999999998E-2</c:v>
                </c:pt>
                <c:pt idx="169486">
                  <c:v>-5.2012500000000003E-2</c:v>
                </c:pt>
                <c:pt idx="169487">
                  <c:v>-5.0032100000000003E-2</c:v>
                </c:pt>
                <c:pt idx="169488">
                  <c:v>-4.8034500000000001E-2</c:v>
                </c:pt>
                <c:pt idx="169489">
                  <c:v>-4.6020699999999998E-2</c:v>
                </c:pt>
                <c:pt idx="169490">
                  <c:v>-4.39914E-2</c:v>
                </c:pt>
                <c:pt idx="169491">
                  <c:v>-4.1947199999999997E-2</c:v>
                </c:pt>
                <c:pt idx="169492">
                  <c:v>-3.9888899999999998E-2</c:v>
                </c:pt>
                <c:pt idx="169493">
                  <c:v>-3.7817200000000002E-2</c:v>
                </c:pt>
                <c:pt idx="169494">
                  <c:v>-3.5732E-2</c:v>
                </c:pt>
                <c:pt idx="169495">
                  <c:v>-3.3632599999999999E-2</c:v>
                </c:pt>
                <c:pt idx="169496">
                  <c:v>-3.1518999999999998E-2</c:v>
                </c:pt>
                <c:pt idx="169497">
                  <c:v>-2.93923E-2</c:v>
                </c:pt>
                <c:pt idx="169498">
                  <c:v>-2.7254E-2</c:v>
                </c:pt>
                <c:pt idx="169499">
                  <c:v>-2.5104499999999998E-2</c:v>
                </c:pt>
                <c:pt idx="169500">
                  <c:v>-2.29439E-2</c:v>
                </c:pt>
                <c:pt idx="169501">
                  <c:v>-2.0772700000000002E-2</c:v>
                </c:pt>
                <c:pt idx="169502">
                  <c:v>-1.8591799999999999E-2</c:v>
                </c:pt>
                <c:pt idx="169503">
                  <c:v>-1.6402199999999999E-2</c:v>
                </c:pt>
                <c:pt idx="169504">
                  <c:v>-1.4205000000000001E-2</c:v>
                </c:pt>
                <c:pt idx="169505">
                  <c:v>-1.20009E-2</c:v>
                </c:pt>
                <c:pt idx="169506" formatCode="0.00E+00">
                  <c:v>-9.7911500000000002E-3</c:v>
                </c:pt>
                <c:pt idx="169507" formatCode="0.00E+00">
                  <c:v>-7.5768199999999997E-3</c:v>
                </c:pt>
                <c:pt idx="169508" formatCode="0.00E+00">
                  <c:v>-5.3590699999999996E-3</c:v>
                </c:pt>
                <c:pt idx="169509" formatCode="0.00E+00">
                  <c:v>-3.1388700000000002E-3</c:v>
                </c:pt>
                <c:pt idx="169510" formatCode="0.00E+00">
                  <c:v>-9.1700899999999999E-4</c:v>
                </c:pt>
                <c:pt idx="169511" formatCode="0.00E+00">
                  <c:v>1.3060000000000001E-3</c:v>
                </c:pt>
                <c:pt idx="169512" formatCode="0.00E+00">
                  <c:v>3.5301899999999999E-3</c:v>
                </c:pt>
                <c:pt idx="169513" formatCode="0.00E+00">
                  <c:v>5.7554800000000003E-3</c:v>
                </c:pt>
                <c:pt idx="169514" formatCode="0.00E+00">
                  <c:v>7.9812300000000006E-3</c:v>
                </c:pt>
                <c:pt idx="169515">
                  <c:v>1.0206399999999999E-2</c:v>
                </c:pt>
                <c:pt idx="169516">
                  <c:v>1.24298E-2</c:v>
                </c:pt>
                <c:pt idx="169517">
                  <c:v>1.46503E-2</c:v>
                </c:pt>
                <c:pt idx="169518">
                  <c:v>1.68664E-2</c:v>
                </c:pt>
                <c:pt idx="169519">
                  <c:v>1.9076599999999999E-2</c:v>
                </c:pt>
                <c:pt idx="169520">
                  <c:v>2.12794E-2</c:v>
                </c:pt>
                <c:pt idx="169521">
                  <c:v>2.3473600000000001E-2</c:v>
                </c:pt>
                <c:pt idx="169522">
                  <c:v>2.56581E-2</c:v>
                </c:pt>
                <c:pt idx="169523">
                  <c:v>2.7831499999999999E-2</c:v>
                </c:pt>
                <c:pt idx="169524">
                  <c:v>2.99928E-2</c:v>
                </c:pt>
                <c:pt idx="169525">
                  <c:v>3.21409E-2</c:v>
                </c:pt>
                <c:pt idx="169526">
                  <c:v>3.4274600000000002E-2</c:v>
                </c:pt>
                <c:pt idx="169527">
                  <c:v>3.6392800000000003E-2</c:v>
                </c:pt>
                <c:pt idx="169528">
                  <c:v>3.8494899999999999E-2</c:v>
                </c:pt>
                <c:pt idx="169529">
                  <c:v>4.0580199999999997E-2</c:v>
                </c:pt>
                <c:pt idx="169530">
                  <c:v>4.2647999999999998E-2</c:v>
                </c:pt>
                <c:pt idx="169531">
                  <c:v>4.4696800000000002E-2</c:v>
                </c:pt>
                <c:pt idx="169532">
                  <c:v>4.6724599999999998E-2</c:v>
                </c:pt>
                <c:pt idx="169533">
                  <c:v>4.87292E-2</c:v>
                </c:pt>
                <c:pt idx="169534">
                  <c:v>5.0709200000000003E-2</c:v>
                </c:pt>
                <c:pt idx="169535">
                  <c:v>5.2664299999999997E-2</c:v>
                </c:pt>
                <c:pt idx="169536">
                  <c:v>5.4593599999999999E-2</c:v>
                </c:pt>
                <c:pt idx="169537">
                  <c:v>5.64961E-2</c:v>
                </c:pt>
                <c:pt idx="169538">
                  <c:v>5.8370900000000003E-2</c:v>
                </c:pt>
                <c:pt idx="169539">
                  <c:v>6.0217300000000001E-2</c:v>
                </c:pt>
                <c:pt idx="169540">
                  <c:v>6.2034499999999999E-2</c:v>
                </c:pt>
                <c:pt idx="169541">
                  <c:v>6.38214E-2</c:v>
                </c:pt>
                <c:pt idx="169542">
                  <c:v>6.5576999999999996E-2</c:v>
                </c:pt>
                <c:pt idx="169543">
                  <c:v>6.7300499999999999E-2</c:v>
                </c:pt>
                <c:pt idx="169544">
                  <c:v>6.8990899999999994E-2</c:v>
                </c:pt>
                <c:pt idx="169545">
                  <c:v>7.0646799999999996E-2</c:v>
                </c:pt>
                <c:pt idx="169546">
                  <c:v>7.2266800000000006E-2</c:v>
                </c:pt>
                <c:pt idx="169547">
                  <c:v>7.3850799999999994E-2</c:v>
                </c:pt>
                <c:pt idx="169548">
                  <c:v>7.5398400000000004E-2</c:v>
                </c:pt>
                <c:pt idx="169549">
                  <c:v>7.6909000000000005E-2</c:v>
                </c:pt>
                <c:pt idx="169550">
                  <c:v>7.8381500000000007E-2</c:v>
                </c:pt>
                <c:pt idx="169551">
                  <c:v>7.9815300000000006E-2</c:v>
                </c:pt>
                <c:pt idx="169552">
                  <c:v>8.1209699999999996E-2</c:v>
                </c:pt>
                <c:pt idx="169553">
                  <c:v>8.2563700000000004E-2</c:v>
                </c:pt>
                <c:pt idx="169554">
                  <c:v>8.3876199999999998E-2</c:v>
                </c:pt>
                <c:pt idx="169555">
                  <c:v>8.5146200000000005E-2</c:v>
                </c:pt>
                <c:pt idx="169556">
                  <c:v>8.6373000000000005E-2</c:v>
                </c:pt>
                <c:pt idx="169557">
                  <c:v>8.7555800000000003E-2</c:v>
                </c:pt>
                <c:pt idx="169558">
                  <c:v>8.8693800000000003E-2</c:v>
                </c:pt>
                <c:pt idx="169559">
                  <c:v>8.9786199999999997E-2</c:v>
                </c:pt>
                <c:pt idx="169560">
                  <c:v>9.0831999999999996E-2</c:v>
                </c:pt>
                <c:pt idx="169561">
                  <c:v>9.1830700000000001E-2</c:v>
                </c:pt>
                <c:pt idx="169562">
                  <c:v>9.2782100000000006E-2</c:v>
                </c:pt>
                <c:pt idx="169563">
                  <c:v>9.3685900000000003E-2</c:v>
                </c:pt>
                <c:pt idx="169564">
                  <c:v>9.4541700000000006E-2</c:v>
                </c:pt>
                <c:pt idx="169565">
                  <c:v>9.5349199999999995E-2</c:v>
                </c:pt>
                <c:pt idx="169566">
                  <c:v>9.6107799999999993E-2</c:v>
                </c:pt>
                <c:pt idx="169567">
                  <c:v>9.6817200000000006E-2</c:v>
                </c:pt>
                <c:pt idx="169568">
                  <c:v>9.7476699999999999E-2</c:v>
                </c:pt>
                <c:pt idx="169569">
                  <c:v>9.8086199999999998E-2</c:v>
                </c:pt>
                <c:pt idx="169570">
                  <c:v>9.8646200000000003E-2</c:v>
                </c:pt>
                <c:pt idx="169571">
                  <c:v>9.9156900000000006E-2</c:v>
                </c:pt>
                <c:pt idx="169572">
                  <c:v>9.9617999999999998E-2</c:v>
                </c:pt>
                <c:pt idx="169573">
                  <c:v>0.10002900000000001</c:v>
                </c:pt>
                <c:pt idx="169574">
                  <c:v>0.10038800000000001</c:v>
                </c:pt>
                <c:pt idx="169575">
                  <c:v>0.10069599999999999</c:v>
                </c:pt>
                <c:pt idx="169576">
                  <c:v>0.100953</c:v>
                </c:pt>
                <c:pt idx="169577">
                  <c:v>0.101156</c:v>
                </c:pt>
                <c:pt idx="169578">
                  <c:v>0.10130699999999999</c:v>
                </c:pt>
                <c:pt idx="169579">
                  <c:v>0.101406</c:v>
                </c:pt>
                <c:pt idx="169580">
                  <c:v>0.101451</c:v>
                </c:pt>
                <c:pt idx="169581">
                  <c:v>0.10144599999999999</c:v>
                </c:pt>
                <c:pt idx="169582">
                  <c:v>0.10138900000000001</c:v>
                </c:pt>
                <c:pt idx="169583">
                  <c:v>0.101281</c:v>
                </c:pt>
                <c:pt idx="169584">
                  <c:v>0.101122</c:v>
                </c:pt>
                <c:pt idx="169585">
                  <c:v>0.100913</c:v>
                </c:pt>
                <c:pt idx="169586">
                  <c:v>0.10065399999999999</c:v>
                </c:pt>
                <c:pt idx="169587">
                  <c:v>0.100346</c:v>
                </c:pt>
                <c:pt idx="169588">
                  <c:v>9.9988900000000006E-2</c:v>
                </c:pt>
                <c:pt idx="169589">
                  <c:v>9.9583000000000005E-2</c:v>
                </c:pt>
                <c:pt idx="169590">
                  <c:v>9.9128999999999995E-2</c:v>
                </c:pt>
                <c:pt idx="169591">
                  <c:v>9.8627099999999995E-2</c:v>
                </c:pt>
                <c:pt idx="169592">
                  <c:v>9.8077600000000001E-2</c:v>
                </c:pt>
                <c:pt idx="169593">
                  <c:v>9.7480800000000006E-2</c:v>
                </c:pt>
                <c:pt idx="169594">
                  <c:v>9.6837199999999998E-2</c:v>
                </c:pt>
                <c:pt idx="169595">
                  <c:v>9.6146999999999996E-2</c:v>
                </c:pt>
                <c:pt idx="169596">
                  <c:v>9.5410599999999998E-2</c:v>
                </c:pt>
                <c:pt idx="169597">
                  <c:v>9.4628100000000007E-2</c:v>
                </c:pt>
                <c:pt idx="169598">
                  <c:v>9.3800300000000003E-2</c:v>
                </c:pt>
                <c:pt idx="169599">
                  <c:v>9.2928399999999994E-2</c:v>
                </c:pt>
                <c:pt idx="169600">
                  <c:v>9.2013899999999996E-2</c:v>
                </c:pt>
                <c:pt idx="169601">
                  <c:v>9.1058100000000003E-2</c:v>
                </c:pt>
                <c:pt idx="169602">
                  <c:v>9.0062000000000003E-2</c:v>
                </c:pt>
                <c:pt idx="169603">
                  <c:v>8.9026300000000003E-2</c:v>
                </c:pt>
                <c:pt idx="169604">
                  <c:v>8.7951600000000005E-2</c:v>
                </c:pt>
                <c:pt idx="169605">
                  <c:v>8.6838799999999994E-2</c:v>
                </c:pt>
                <c:pt idx="169606">
                  <c:v>8.5688299999999995E-2</c:v>
                </c:pt>
                <c:pt idx="169607">
                  <c:v>8.4501000000000007E-2</c:v>
                </c:pt>
                <c:pt idx="169608">
                  <c:v>8.3277799999999999E-2</c:v>
                </c:pt>
                <c:pt idx="169609">
                  <c:v>8.2019700000000001E-2</c:v>
                </c:pt>
                <c:pt idx="169610">
                  <c:v>8.0727400000000005E-2</c:v>
                </c:pt>
                <c:pt idx="169611">
                  <c:v>7.9401899999999997E-2</c:v>
                </c:pt>
                <c:pt idx="169612">
                  <c:v>7.8044299999999997E-2</c:v>
                </c:pt>
                <c:pt idx="169613">
                  <c:v>7.6655799999999996E-2</c:v>
                </c:pt>
                <c:pt idx="169614">
                  <c:v>7.5238100000000002E-2</c:v>
                </c:pt>
                <c:pt idx="169615">
                  <c:v>7.3792999999999997E-2</c:v>
                </c:pt>
                <c:pt idx="169616">
                  <c:v>7.2321899999999995E-2</c:v>
                </c:pt>
                <c:pt idx="169617">
                  <c:v>7.0826200000000006E-2</c:v>
                </c:pt>
                <c:pt idx="169618">
                  <c:v>6.9307499999999994E-2</c:v>
                </c:pt>
                <c:pt idx="169619">
                  <c:v>6.7766599999999996E-2</c:v>
                </c:pt>
                <c:pt idx="169620">
                  <c:v>6.6203499999999998E-2</c:v>
                </c:pt>
                <c:pt idx="169621">
                  <c:v>6.4618300000000004E-2</c:v>
                </c:pt>
                <c:pt idx="169622">
                  <c:v>6.3012399999999996E-2</c:v>
                </c:pt>
                <c:pt idx="169623">
                  <c:v>6.1387900000000002E-2</c:v>
                </c:pt>
                <c:pt idx="169624">
                  <c:v>5.97467E-2</c:v>
                </c:pt>
                <c:pt idx="169625">
                  <c:v>5.8090500000000003E-2</c:v>
                </c:pt>
                <c:pt idx="169626">
                  <c:v>5.6421199999999998E-2</c:v>
                </c:pt>
                <c:pt idx="169627">
                  <c:v>5.47401E-2</c:v>
                </c:pt>
                <c:pt idx="169628">
                  <c:v>5.3048900000000003E-2</c:v>
                </c:pt>
                <c:pt idx="169629">
                  <c:v>5.1349400000000003E-2</c:v>
                </c:pt>
                <c:pt idx="169630">
                  <c:v>4.9643699999999999E-2</c:v>
                </c:pt>
                <c:pt idx="169631">
                  <c:v>4.7933900000000002E-2</c:v>
                </c:pt>
                <c:pt idx="169632">
                  <c:v>4.6220999999999998E-2</c:v>
                </c:pt>
                <c:pt idx="169633">
                  <c:v>4.4505799999999998E-2</c:v>
                </c:pt>
                <c:pt idx="169634">
                  <c:v>4.2789800000000003E-2</c:v>
                </c:pt>
                <c:pt idx="169635">
                  <c:v>4.1074699999999999E-2</c:v>
                </c:pt>
                <c:pt idx="169636">
                  <c:v>3.9362500000000002E-2</c:v>
                </c:pt>
                <c:pt idx="169637">
                  <c:v>3.7654899999999998E-2</c:v>
                </c:pt>
                <c:pt idx="169638">
                  <c:v>3.5953800000000001E-2</c:v>
                </c:pt>
                <c:pt idx="169639">
                  <c:v>3.4261399999999997E-2</c:v>
                </c:pt>
                <c:pt idx="169640">
                  <c:v>3.25796E-2</c:v>
                </c:pt>
                <c:pt idx="169641">
                  <c:v>3.0910099999999999E-2</c:v>
                </c:pt>
                <c:pt idx="169642">
                  <c:v>2.92543E-2</c:v>
                </c:pt>
                <c:pt idx="169643">
                  <c:v>2.76139E-2</c:v>
                </c:pt>
                <c:pt idx="169644">
                  <c:v>2.5990200000000001E-2</c:v>
                </c:pt>
                <c:pt idx="169645">
                  <c:v>2.4384599999999999E-2</c:v>
                </c:pt>
                <c:pt idx="169646">
                  <c:v>2.2798200000000001E-2</c:v>
                </c:pt>
                <c:pt idx="169647">
                  <c:v>2.1232299999999999E-2</c:v>
                </c:pt>
                <c:pt idx="169648">
                  <c:v>1.96887E-2</c:v>
                </c:pt>
                <c:pt idx="169649">
                  <c:v>1.8169399999999999E-2</c:v>
                </c:pt>
                <c:pt idx="169650">
                  <c:v>1.6676699999999999E-2</c:v>
                </c:pt>
                <c:pt idx="169651">
                  <c:v>1.5212399999999999E-2</c:v>
                </c:pt>
                <c:pt idx="169652">
                  <c:v>1.3778500000000001E-2</c:v>
                </c:pt>
                <c:pt idx="169653">
                  <c:v>1.2376699999999999E-2</c:v>
                </c:pt>
                <c:pt idx="169654">
                  <c:v>1.10086E-2</c:v>
                </c:pt>
                <c:pt idx="169655" formatCode="0.00E+00">
                  <c:v>9.6757700000000002E-3</c:v>
                </c:pt>
                <c:pt idx="169656" formatCode="0.00E+00">
                  <c:v>8.3797100000000003E-3</c:v>
                </c:pt>
                <c:pt idx="169657" formatCode="0.00E+00">
                  <c:v>7.1223500000000004E-3</c:v>
                </c:pt>
                <c:pt idx="169658" formatCode="0.00E+00">
                  <c:v>5.9058699999999997E-3</c:v>
                </c:pt>
                <c:pt idx="169659" formatCode="0.00E+00">
                  <c:v>4.7321100000000003E-3</c:v>
                </c:pt>
                <c:pt idx="169660" formatCode="0.00E+00">
                  <c:v>3.6021400000000002E-3</c:v>
                </c:pt>
                <c:pt idx="169661" formatCode="0.00E+00">
                  <c:v>2.5162700000000001E-3</c:v>
                </c:pt>
                <c:pt idx="169662" formatCode="0.00E+00">
                  <c:v>1.47478E-3</c:v>
                </c:pt>
                <c:pt idx="169663" formatCode="0.00E+00">
                  <c:v>4.7877500000000002E-4</c:v>
                </c:pt>
                <c:pt idx="169664" formatCode="0.00E+00">
                  <c:v>-4.70428E-4</c:v>
                </c:pt>
                <c:pt idx="169665" formatCode="0.00E+00">
                  <c:v>-1.372E-3</c:v>
                </c:pt>
                <c:pt idx="169666" formatCode="0.00E+00">
                  <c:v>-2.2249700000000002E-3</c:v>
                </c:pt>
                <c:pt idx="169667" formatCode="0.00E+00">
                  <c:v>-3.0274299999999998E-3</c:v>
                </c:pt>
                <c:pt idx="169668" formatCode="0.00E+00">
                  <c:v>-3.7772299999999999E-3</c:v>
                </c:pt>
                <c:pt idx="169669" formatCode="0.00E+00">
                  <c:v>-4.4728700000000003E-3</c:v>
                </c:pt>
                <c:pt idx="169670" formatCode="0.00E+00">
                  <c:v>-5.1134700000000002E-3</c:v>
                </c:pt>
                <c:pt idx="169671" formatCode="0.00E+00">
                  <c:v>-5.6979600000000002E-3</c:v>
                </c:pt>
                <c:pt idx="169672" formatCode="0.00E+00">
                  <c:v>-6.2247500000000002E-3</c:v>
                </c:pt>
                <c:pt idx="169673" formatCode="0.00E+00">
                  <c:v>-6.6920199999999999E-3</c:v>
                </c:pt>
                <c:pt idx="169674" formatCode="0.00E+00">
                  <c:v>-7.0984100000000003E-3</c:v>
                </c:pt>
                <c:pt idx="169675" formatCode="0.00E+00">
                  <c:v>-7.4431499999999999E-3</c:v>
                </c:pt>
                <c:pt idx="169676" formatCode="0.00E+00">
                  <c:v>-7.72545E-3</c:v>
                </c:pt>
                <c:pt idx="169677" formatCode="0.00E+00">
                  <c:v>-7.9441600000000005E-3</c:v>
                </c:pt>
                <c:pt idx="169678" formatCode="0.00E+00">
                  <c:v>-8.09846E-3</c:v>
                </c:pt>
                <c:pt idx="169679" formatCode="0.00E+00">
                  <c:v>-8.1883600000000004E-3</c:v>
                </c:pt>
                <c:pt idx="169680" formatCode="0.00E+00">
                  <c:v>-8.2138999999999997E-3</c:v>
                </c:pt>
                <c:pt idx="169681" formatCode="0.00E+00">
                  <c:v>-8.1747199999999999E-3</c:v>
                </c:pt>
                <c:pt idx="169682" formatCode="0.00E+00">
                  <c:v>-8.0704899999999996E-3</c:v>
                </c:pt>
                <c:pt idx="169683" formatCode="0.00E+00">
                  <c:v>-7.9010199999999999E-3</c:v>
                </c:pt>
                <c:pt idx="169684" formatCode="0.00E+00">
                  <c:v>-7.6661999999999998E-3</c:v>
                </c:pt>
                <c:pt idx="169685" formatCode="0.00E+00">
                  <c:v>-7.3659499999999996E-3</c:v>
                </c:pt>
                <c:pt idx="169686" formatCode="0.00E+00">
                  <c:v>-6.9997899999999997E-3</c:v>
                </c:pt>
                <c:pt idx="169687" formatCode="0.00E+00">
                  <c:v>-6.5667499999999997E-3</c:v>
                </c:pt>
                <c:pt idx="169688" formatCode="0.00E+00">
                  <c:v>-6.0657200000000001E-3</c:v>
                </c:pt>
                <c:pt idx="169689" formatCode="0.00E+00">
                  <c:v>-5.4962700000000001E-3</c:v>
                </c:pt>
                <c:pt idx="169690" formatCode="0.00E+00">
                  <c:v>-4.8586599999999999E-3</c:v>
                </c:pt>
                <c:pt idx="169691" formatCode="0.00E+00">
                  <c:v>-4.1529399999999999E-3</c:v>
                </c:pt>
                <c:pt idx="169692" formatCode="0.00E+00">
                  <c:v>-3.3790399999999998E-3</c:v>
                </c:pt>
                <c:pt idx="169693" formatCode="0.00E+00">
                  <c:v>-2.5373499999999998E-3</c:v>
                </c:pt>
                <c:pt idx="169694" formatCode="0.00E+00">
                  <c:v>-1.62849E-3</c:v>
                </c:pt>
                <c:pt idx="169695" formatCode="0.00E+00">
                  <c:v>-6.5297900000000004E-4</c:v>
                </c:pt>
                <c:pt idx="169696" formatCode="0.00E+00">
                  <c:v>3.8860700000000001E-4</c:v>
                </c:pt>
                <c:pt idx="169697" formatCode="0.00E+00">
                  <c:v>1.49559E-3</c:v>
                </c:pt>
                <c:pt idx="169698" formatCode="0.00E+00">
                  <c:v>2.6674099999999998E-3</c:v>
                </c:pt>
                <c:pt idx="169699" formatCode="0.00E+00">
                  <c:v>3.9033800000000001E-3</c:v>
                </c:pt>
                <c:pt idx="169700" formatCode="0.00E+00">
                  <c:v>5.2025800000000001E-3</c:v>
                </c:pt>
                <c:pt idx="169701" formatCode="0.00E+00">
                  <c:v>6.5644500000000003E-3</c:v>
                </c:pt>
                <c:pt idx="169702" formatCode="0.00E+00">
                  <c:v>7.9889699999999998E-3</c:v>
                </c:pt>
                <c:pt idx="169703" formatCode="0.00E+00">
                  <c:v>9.4759100000000006E-3</c:v>
                </c:pt>
                <c:pt idx="169704">
                  <c:v>1.1024600000000001E-2</c:v>
                </c:pt>
                <c:pt idx="169705">
                  <c:v>1.26344E-2</c:v>
                </c:pt>
                <c:pt idx="169706">
                  <c:v>1.4304600000000001E-2</c:v>
                </c:pt>
                <c:pt idx="169707">
                  <c:v>1.6033200000000001E-2</c:v>
                </c:pt>
                <c:pt idx="169708">
                  <c:v>1.7817300000000001E-2</c:v>
                </c:pt>
                <c:pt idx="169709">
                  <c:v>1.9654600000000001E-2</c:v>
                </c:pt>
                <c:pt idx="169710">
                  <c:v>2.1544399999999998E-2</c:v>
                </c:pt>
                <c:pt idx="169711">
                  <c:v>2.3486099999999999E-2</c:v>
                </c:pt>
                <c:pt idx="169712">
                  <c:v>2.54787E-2</c:v>
                </c:pt>
                <c:pt idx="169713">
                  <c:v>2.7520900000000001E-2</c:v>
                </c:pt>
                <c:pt idx="169714">
                  <c:v>2.9610500000000001E-2</c:v>
                </c:pt>
                <c:pt idx="169715">
                  <c:v>3.1745700000000002E-2</c:v>
                </c:pt>
                <c:pt idx="169716">
                  <c:v>3.3924900000000001E-2</c:v>
                </c:pt>
                <c:pt idx="169717">
                  <c:v>3.6147100000000001E-2</c:v>
                </c:pt>
                <c:pt idx="169718">
                  <c:v>3.84117E-2</c:v>
                </c:pt>
                <c:pt idx="169719">
                  <c:v>4.07169E-2</c:v>
                </c:pt>
                <c:pt idx="169720">
                  <c:v>4.3060599999999997E-2</c:v>
                </c:pt>
                <c:pt idx="169721">
                  <c:v>4.5440099999999997E-2</c:v>
                </c:pt>
                <c:pt idx="169722">
                  <c:v>4.7853199999999999E-2</c:v>
                </c:pt>
                <c:pt idx="169723">
                  <c:v>5.0297599999999998E-2</c:v>
                </c:pt>
                <c:pt idx="169724">
                  <c:v>5.2770900000000003E-2</c:v>
                </c:pt>
                <c:pt idx="169725">
                  <c:v>5.5271000000000001E-2</c:v>
                </c:pt>
                <c:pt idx="169726">
                  <c:v>5.7795899999999997E-2</c:v>
                </c:pt>
                <c:pt idx="169727">
                  <c:v>6.0344200000000001E-2</c:v>
                </c:pt>
                <c:pt idx="169728">
                  <c:v>6.2914600000000001E-2</c:v>
                </c:pt>
                <c:pt idx="169729">
                  <c:v>6.5505400000000005E-2</c:v>
                </c:pt>
                <c:pt idx="169730">
                  <c:v>6.8114499999999994E-2</c:v>
                </c:pt>
                <c:pt idx="169731">
                  <c:v>7.0739300000000005E-2</c:v>
                </c:pt>
                <c:pt idx="169732">
                  <c:v>7.3377100000000001E-2</c:v>
                </c:pt>
                <c:pt idx="169733">
                  <c:v>7.6025099999999998E-2</c:v>
                </c:pt>
                <c:pt idx="169734">
                  <c:v>7.8680299999999995E-2</c:v>
                </c:pt>
                <c:pt idx="169735">
                  <c:v>8.1340300000000004E-2</c:v>
                </c:pt>
                <c:pt idx="169736">
                  <c:v>8.4002900000000005E-2</c:v>
                </c:pt>
                <c:pt idx="169737">
                  <c:v>8.6665800000000001E-2</c:v>
                </c:pt>
                <c:pt idx="169738">
                  <c:v>8.9326500000000003E-2</c:v>
                </c:pt>
                <c:pt idx="169739">
                  <c:v>9.1982700000000001E-2</c:v>
                </c:pt>
                <c:pt idx="169740">
                  <c:v>9.4632499999999994E-2</c:v>
                </c:pt>
                <c:pt idx="169741">
                  <c:v>9.7273600000000002E-2</c:v>
                </c:pt>
                <c:pt idx="169742">
                  <c:v>9.9903400000000003E-2</c:v>
                </c:pt>
                <c:pt idx="169743">
                  <c:v>0.10252</c:v>
                </c:pt>
                <c:pt idx="169744">
                  <c:v>0.10512000000000001</c:v>
                </c:pt>
                <c:pt idx="169745">
                  <c:v>0.10770299999999999</c:v>
                </c:pt>
                <c:pt idx="169746">
                  <c:v>0.110265</c:v>
                </c:pt>
                <c:pt idx="169747">
                  <c:v>0.112805</c:v>
                </c:pt>
                <c:pt idx="169748">
                  <c:v>0.11532000000000001</c:v>
                </c:pt>
                <c:pt idx="169749">
                  <c:v>0.11780500000000001</c:v>
                </c:pt>
                <c:pt idx="169750">
                  <c:v>0.120259</c:v>
                </c:pt>
                <c:pt idx="169751">
                  <c:v>0.122679</c:v>
                </c:pt>
                <c:pt idx="169752">
                  <c:v>0.12506400000000001</c:v>
                </c:pt>
                <c:pt idx="169753">
                  <c:v>0.12741</c:v>
                </c:pt>
                <c:pt idx="169754">
                  <c:v>0.129715</c:v>
                </c:pt>
                <c:pt idx="169755">
                  <c:v>0.13197800000000001</c:v>
                </c:pt>
                <c:pt idx="169756">
                  <c:v>0.13419700000000001</c:v>
                </c:pt>
                <c:pt idx="169757">
                  <c:v>0.13636999999999999</c:v>
                </c:pt>
                <c:pt idx="169758">
                  <c:v>0.13849400000000001</c:v>
                </c:pt>
                <c:pt idx="169759">
                  <c:v>0.140568</c:v>
                </c:pt>
                <c:pt idx="169760">
                  <c:v>0.142591</c:v>
                </c:pt>
                <c:pt idx="169761">
                  <c:v>0.144562</c:v>
                </c:pt>
                <c:pt idx="169762">
                  <c:v>0.146477</c:v>
                </c:pt>
                <c:pt idx="169763">
                  <c:v>0.148337</c:v>
                </c:pt>
                <c:pt idx="169764">
                  <c:v>0.15013899999999999</c:v>
                </c:pt>
                <c:pt idx="169765">
                  <c:v>0.15188099999999999</c:v>
                </c:pt>
                <c:pt idx="169766">
                  <c:v>0.153562</c:v>
                </c:pt>
                <c:pt idx="169767">
                  <c:v>0.15517800000000001</c:v>
                </c:pt>
                <c:pt idx="169768">
                  <c:v>0.15672700000000001</c:v>
                </c:pt>
                <c:pt idx="169769">
                  <c:v>0.15820799999999999</c:v>
                </c:pt>
                <c:pt idx="169770">
                  <c:v>0.15962000000000001</c:v>
                </c:pt>
                <c:pt idx="169771">
                  <c:v>0.16096099999999999</c:v>
                </c:pt>
                <c:pt idx="169772">
                  <c:v>0.16223099999999999</c:v>
                </c:pt>
                <c:pt idx="169773">
                  <c:v>0.16342899999999999</c:v>
                </c:pt>
                <c:pt idx="169774">
                  <c:v>0.164553</c:v>
                </c:pt>
                <c:pt idx="169775">
                  <c:v>0.165602</c:v>
                </c:pt>
                <c:pt idx="169776">
                  <c:v>0.166576</c:v>
                </c:pt>
                <c:pt idx="169777">
                  <c:v>0.16747400000000001</c:v>
                </c:pt>
                <c:pt idx="169778">
                  <c:v>0.168295</c:v>
                </c:pt>
                <c:pt idx="169779">
                  <c:v>0.16903799999999999</c:v>
                </c:pt>
                <c:pt idx="169780">
                  <c:v>0.16970499999999999</c:v>
                </c:pt>
                <c:pt idx="169781">
                  <c:v>0.170293</c:v>
                </c:pt>
                <c:pt idx="169782">
                  <c:v>0.17080400000000001</c:v>
                </c:pt>
                <c:pt idx="169783">
                  <c:v>0.171237</c:v>
                </c:pt>
                <c:pt idx="169784">
                  <c:v>0.17159199999999999</c:v>
                </c:pt>
                <c:pt idx="169785">
                  <c:v>0.17186799999999999</c:v>
                </c:pt>
                <c:pt idx="169786">
                  <c:v>0.172066</c:v>
                </c:pt>
                <c:pt idx="169787">
                  <c:v>0.172185</c:v>
                </c:pt>
                <c:pt idx="169788">
                  <c:v>0.17222599999999999</c:v>
                </c:pt>
                <c:pt idx="169789">
                  <c:v>0.17218900000000001</c:v>
                </c:pt>
                <c:pt idx="169790">
                  <c:v>0.172074</c:v>
                </c:pt>
                <c:pt idx="169791">
                  <c:v>0.17188100000000001</c:v>
                </c:pt>
                <c:pt idx="169792">
                  <c:v>0.17161299999999999</c:v>
                </c:pt>
                <c:pt idx="169793">
                  <c:v>0.171268</c:v>
                </c:pt>
                <c:pt idx="169794">
                  <c:v>0.170849</c:v>
                </c:pt>
                <c:pt idx="169795">
                  <c:v>0.17035500000000001</c:v>
                </c:pt>
                <c:pt idx="169796">
                  <c:v>0.16978799999999999</c:v>
                </c:pt>
                <c:pt idx="169797">
                  <c:v>0.16914699999999999</c:v>
                </c:pt>
                <c:pt idx="169798">
                  <c:v>0.168434</c:v>
                </c:pt>
                <c:pt idx="169799">
                  <c:v>0.16765099999999999</c:v>
                </c:pt>
                <c:pt idx="169800">
                  <c:v>0.166799</c:v>
                </c:pt>
                <c:pt idx="169801">
                  <c:v>0.165878</c:v>
                </c:pt>
                <c:pt idx="169802">
                  <c:v>0.16488900000000001</c:v>
                </c:pt>
                <c:pt idx="169803">
                  <c:v>0.16383400000000001</c:v>
                </c:pt>
                <c:pt idx="169804">
                  <c:v>0.162713</c:v>
                </c:pt>
                <c:pt idx="169805">
                  <c:v>0.16153100000000001</c:v>
                </c:pt>
                <c:pt idx="169806">
                  <c:v>0.16028999999999999</c:v>
                </c:pt>
                <c:pt idx="169807">
                  <c:v>0.15898999999999999</c:v>
                </c:pt>
                <c:pt idx="169808">
                  <c:v>0.157635</c:v>
                </c:pt>
                <c:pt idx="169809">
                  <c:v>0.156225</c:v>
                </c:pt>
                <c:pt idx="169810">
                  <c:v>0.15476200000000001</c:v>
                </c:pt>
                <c:pt idx="169811">
                  <c:v>0.15324699999999999</c:v>
                </c:pt>
                <c:pt idx="169812">
                  <c:v>0.15168300000000001</c:v>
                </c:pt>
                <c:pt idx="169813">
                  <c:v>0.15007200000000001</c:v>
                </c:pt>
                <c:pt idx="169814">
                  <c:v>0.14841399999999999</c:v>
                </c:pt>
                <c:pt idx="169815">
                  <c:v>0.14671400000000001</c:v>
                </c:pt>
                <c:pt idx="169816">
                  <c:v>0.14497499999999999</c:v>
                </c:pt>
                <c:pt idx="169817">
                  <c:v>0.14319899999999999</c:v>
                </c:pt>
                <c:pt idx="169818">
                  <c:v>0.14138800000000001</c:v>
                </c:pt>
                <c:pt idx="169819">
                  <c:v>0.139547</c:v>
                </c:pt>
                <c:pt idx="169820">
                  <c:v>0.13767599999999999</c:v>
                </c:pt>
                <c:pt idx="169821">
                  <c:v>0.13577900000000001</c:v>
                </c:pt>
                <c:pt idx="169822">
                  <c:v>0.133857</c:v>
                </c:pt>
                <c:pt idx="169823">
                  <c:v>0.131914</c:v>
                </c:pt>
                <c:pt idx="169824">
                  <c:v>0.12995100000000001</c:v>
                </c:pt>
                <c:pt idx="169825">
                  <c:v>0.127972</c:v>
                </c:pt>
                <c:pt idx="169826">
                  <c:v>0.12597800000000001</c:v>
                </c:pt>
                <c:pt idx="169827">
                  <c:v>0.123971</c:v>
                </c:pt>
                <c:pt idx="169828">
                  <c:v>0.12195499999999999</c:v>
                </c:pt>
                <c:pt idx="169829">
                  <c:v>0.119931</c:v>
                </c:pt>
                <c:pt idx="169830">
                  <c:v>0.11790299999999999</c:v>
                </c:pt>
                <c:pt idx="169831">
                  <c:v>0.115873</c:v>
                </c:pt>
                <c:pt idx="169832">
                  <c:v>0.113843</c:v>
                </c:pt>
                <c:pt idx="169833">
                  <c:v>0.111815</c:v>
                </c:pt>
                <c:pt idx="169834">
                  <c:v>0.109793</c:v>
                </c:pt>
                <c:pt idx="169835">
                  <c:v>0.107779</c:v>
                </c:pt>
                <c:pt idx="169836">
                  <c:v>0.10577499999999999</c:v>
                </c:pt>
                <c:pt idx="169837">
                  <c:v>0.103785</c:v>
                </c:pt>
                <c:pt idx="169838">
                  <c:v>0.101811</c:v>
                </c:pt>
                <c:pt idx="169839">
                  <c:v>9.9855200000000005E-2</c:v>
                </c:pt>
                <c:pt idx="169840">
                  <c:v>9.7919999999999993E-2</c:v>
                </c:pt>
                <c:pt idx="169841">
                  <c:v>9.6006900000000006E-2</c:v>
                </c:pt>
                <c:pt idx="169842">
                  <c:v>9.4117999999999993E-2</c:v>
                </c:pt>
                <c:pt idx="169843">
                  <c:v>9.2255299999999998E-2</c:v>
                </c:pt>
                <c:pt idx="169844">
                  <c:v>9.0421799999999997E-2</c:v>
                </c:pt>
                <c:pt idx="169845">
                  <c:v>8.8619900000000001E-2</c:v>
                </c:pt>
                <c:pt idx="169846">
                  <c:v>8.6851800000000007E-2</c:v>
                </c:pt>
                <c:pt idx="169847">
                  <c:v>8.5119799999999995E-2</c:v>
                </c:pt>
                <c:pt idx="169848">
                  <c:v>8.3425700000000005E-2</c:v>
                </c:pt>
                <c:pt idx="169849">
                  <c:v>8.1771499999999997E-2</c:v>
                </c:pt>
                <c:pt idx="169850">
                  <c:v>8.0158699999999999E-2</c:v>
                </c:pt>
                <c:pt idx="169851">
                  <c:v>7.8588699999999997E-2</c:v>
                </c:pt>
                <c:pt idx="169852">
                  <c:v>7.7062900000000004E-2</c:v>
                </c:pt>
                <c:pt idx="169853">
                  <c:v>7.5582700000000003E-2</c:v>
                </c:pt>
                <c:pt idx="169854">
                  <c:v>7.4149000000000007E-2</c:v>
                </c:pt>
                <c:pt idx="169855">
                  <c:v>7.2762599999999997E-2</c:v>
                </c:pt>
                <c:pt idx="169856">
                  <c:v>7.1424600000000005E-2</c:v>
                </c:pt>
                <c:pt idx="169857">
                  <c:v>7.0136299999999999E-2</c:v>
                </c:pt>
                <c:pt idx="169858">
                  <c:v>6.8899100000000005E-2</c:v>
                </c:pt>
                <c:pt idx="169859">
                  <c:v>6.77151E-2</c:v>
                </c:pt>
                <c:pt idx="169860">
                  <c:v>6.6585699999999998E-2</c:v>
                </c:pt>
                <c:pt idx="169861">
                  <c:v>6.5511700000000006E-2</c:v>
                </c:pt>
                <c:pt idx="169862">
                  <c:v>6.4493300000000003E-2</c:v>
                </c:pt>
                <c:pt idx="169863">
                  <c:v>6.3530500000000004E-2</c:v>
                </c:pt>
                <c:pt idx="169864">
                  <c:v>6.2623399999999996E-2</c:v>
                </c:pt>
                <c:pt idx="169865">
                  <c:v>6.1772199999999999E-2</c:v>
                </c:pt>
                <c:pt idx="169866">
                  <c:v>6.0977000000000003E-2</c:v>
                </c:pt>
                <c:pt idx="169867">
                  <c:v>6.0238199999999999E-2</c:v>
                </c:pt>
                <c:pt idx="169868">
                  <c:v>5.9555999999999998E-2</c:v>
                </c:pt>
                <c:pt idx="169869">
                  <c:v>5.8930499999999997E-2</c:v>
                </c:pt>
                <c:pt idx="169870">
                  <c:v>5.8361299999999998E-2</c:v>
                </c:pt>
                <c:pt idx="169871">
                  <c:v>5.7848200000000002E-2</c:v>
                </c:pt>
                <c:pt idx="169872">
                  <c:v>5.73911E-2</c:v>
                </c:pt>
                <c:pt idx="169873">
                  <c:v>5.6989699999999997E-2</c:v>
                </c:pt>
                <c:pt idx="169874">
                  <c:v>5.6643499999999999E-2</c:v>
                </c:pt>
                <c:pt idx="169875">
                  <c:v>5.6351999999999999E-2</c:v>
                </c:pt>
                <c:pt idx="169876">
                  <c:v>5.6114400000000002E-2</c:v>
                </c:pt>
                <c:pt idx="169877">
                  <c:v>5.5929800000000002E-2</c:v>
                </c:pt>
                <c:pt idx="169878">
                  <c:v>5.5797600000000003E-2</c:v>
                </c:pt>
                <c:pt idx="169879">
                  <c:v>5.5717099999999999E-2</c:v>
                </c:pt>
                <c:pt idx="169880">
                  <c:v>5.5687199999999999E-2</c:v>
                </c:pt>
                <c:pt idx="169881">
                  <c:v>5.5707E-2</c:v>
                </c:pt>
                <c:pt idx="169882">
                  <c:v>5.5775100000000001E-2</c:v>
                </c:pt>
                <c:pt idx="169883">
                  <c:v>5.5890099999999998E-2</c:v>
                </c:pt>
                <c:pt idx="169884">
                  <c:v>5.6050200000000001E-2</c:v>
                </c:pt>
                <c:pt idx="169885">
                  <c:v>5.6254199999999997E-2</c:v>
                </c:pt>
                <c:pt idx="169886">
                  <c:v>5.65009E-2</c:v>
                </c:pt>
                <c:pt idx="169887">
                  <c:v>5.6788699999999998E-2</c:v>
                </c:pt>
                <c:pt idx="169888">
                  <c:v>5.7115199999999998E-2</c:v>
                </c:pt>
                <c:pt idx="169889">
                  <c:v>5.7478700000000001E-2</c:v>
                </c:pt>
                <c:pt idx="169890">
                  <c:v>5.78778E-2</c:v>
                </c:pt>
                <c:pt idx="169891">
                  <c:v>5.83107E-2</c:v>
                </c:pt>
                <c:pt idx="169892">
                  <c:v>5.8775899999999999E-2</c:v>
                </c:pt>
                <c:pt idx="169893">
                  <c:v>5.9271699999999997E-2</c:v>
                </c:pt>
                <c:pt idx="169894">
                  <c:v>5.9796200000000001E-2</c:v>
                </c:pt>
                <c:pt idx="169895">
                  <c:v>6.0347600000000001E-2</c:v>
                </c:pt>
                <c:pt idx="169896">
                  <c:v>6.0923699999999997E-2</c:v>
                </c:pt>
                <c:pt idx="169897">
                  <c:v>6.1522500000000001E-2</c:v>
                </c:pt>
                <c:pt idx="169898">
                  <c:v>6.2142000000000003E-2</c:v>
                </c:pt>
                <c:pt idx="169899">
                  <c:v>6.2780299999999997E-2</c:v>
                </c:pt>
                <c:pt idx="169900">
                  <c:v>6.34353E-2</c:v>
                </c:pt>
                <c:pt idx="169901">
                  <c:v>6.4104700000000001E-2</c:v>
                </c:pt>
                <c:pt idx="169902">
                  <c:v>6.4786399999999994E-2</c:v>
                </c:pt>
                <c:pt idx="169903">
                  <c:v>6.5478700000000001E-2</c:v>
                </c:pt>
                <c:pt idx="169904">
                  <c:v>6.6179799999999997E-2</c:v>
                </c:pt>
                <c:pt idx="169905">
                  <c:v>6.68879E-2</c:v>
                </c:pt>
                <c:pt idx="169906">
                  <c:v>6.7601499999999995E-2</c:v>
                </c:pt>
                <c:pt idx="169907">
                  <c:v>6.8318799999999999E-2</c:v>
                </c:pt>
                <c:pt idx="169908">
                  <c:v>6.9038199999999994E-2</c:v>
                </c:pt>
                <c:pt idx="169909">
                  <c:v>6.97575E-2</c:v>
                </c:pt>
                <c:pt idx="169910">
                  <c:v>7.0474499999999995E-2</c:v>
                </c:pt>
                <c:pt idx="169911">
                  <c:v>7.1187500000000001E-2</c:v>
                </c:pt>
                <c:pt idx="169912">
                  <c:v>7.1894399999999997E-2</c:v>
                </c:pt>
                <c:pt idx="169913">
                  <c:v>7.2593400000000002E-2</c:v>
                </c:pt>
                <c:pt idx="169914">
                  <c:v>7.3282799999999995E-2</c:v>
                </c:pt>
                <c:pt idx="169915">
                  <c:v>7.3961299999999994E-2</c:v>
                </c:pt>
                <c:pt idx="169916">
                  <c:v>7.4627600000000002E-2</c:v>
                </c:pt>
                <c:pt idx="169917">
                  <c:v>7.5280399999999997E-2</c:v>
                </c:pt>
                <c:pt idx="169918">
                  <c:v>7.5917999999999999E-2</c:v>
                </c:pt>
                <c:pt idx="169919">
                  <c:v>7.6539499999999996E-2</c:v>
                </c:pt>
                <c:pt idx="169920">
                  <c:v>7.7143900000000001E-2</c:v>
                </c:pt>
                <c:pt idx="169921">
                  <c:v>7.7729999999999994E-2</c:v>
                </c:pt>
                <c:pt idx="169922">
                  <c:v>7.8297199999999997E-2</c:v>
                </c:pt>
                <c:pt idx="169923">
                  <c:v>7.8844499999999998E-2</c:v>
                </c:pt>
                <c:pt idx="169924">
                  <c:v>7.9371200000000003E-2</c:v>
                </c:pt>
                <c:pt idx="169925">
                  <c:v>7.9876900000000001E-2</c:v>
                </c:pt>
                <c:pt idx="169926">
                  <c:v>8.0360899999999999E-2</c:v>
                </c:pt>
                <c:pt idx="169927">
                  <c:v>8.0822900000000003E-2</c:v>
                </c:pt>
                <c:pt idx="169928">
                  <c:v>8.1262500000000001E-2</c:v>
                </c:pt>
                <c:pt idx="169929">
                  <c:v>8.1679199999999993E-2</c:v>
                </c:pt>
                <c:pt idx="169930">
                  <c:v>8.2072800000000001E-2</c:v>
                </c:pt>
                <c:pt idx="169931">
                  <c:v>8.2442799999999997E-2</c:v>
                </c:pt>
                <c:pt idx="169932">
                  <c:v>8.2789100000000004E-2</c:v>
                </c:pt>
                <c:pt idx="169933">
                  <c:v>8.31123E-2</c:v>
                </c:pt>
                <c:pt idx="169934">
                  <c:v>8.3412600000000003E-2</c:v>
                </c:pt>
                <c:pt idx="169935">
                  <c:v>8.3690500000000001E-2</c:v>
                </c:pt>
                <c:pt idx="169936">
                  <c:v>8.3946499999999993E-2</c:v>
                </c:pt>
                <c:pt idx="169937">
                  <c:v>8.41808E-2</c:v>
                </c:pt>
                <c:pt idx="169938">
                  <c:v>8.4393999999999997E-2</c:v>
                </c:pt>
                <c:pt idx="169939">
                  <c:v>8.4586800000000004E-2</c:v>
                </c:pt>
                <c:pt idx="169940">
                  <c:v>8.4759600000000004E-2</c:v>
                </c:pt>
                <c:pt idx="169941">
                  <c:v>8.4913199999999994E-2</c:v>
                </c:pt>
                <c:pt idx="169942">
                  <c:v>8.5048399999999996E-2</c:v>
                </c:pt>
                <c:pt idx="169943">
                  <c:v>8.51663E-2</c:v>
                </c:pt>
                <c:pt idx="169944">
                  <c:v>8.5267800000000005E-2</c:v>
                </c:pt>
                <c:pt idx="169945">
                  <c:v>8.5354399999999997E-2</c:v>
                </c:pt>
                <c:pt idx="169946">
                  <c:v>8.5427600000000006E-2</c:v>
                </c:pt>
                <c:pt idx="169947">
                  <c:v>8.5488999999999996E-2</c:v>
                </c:pt>
                <c:pt idx="169948">
                  <c:v>8.5540000000000005E-2</c:v>
                </c:pt>
                <c:pt idx="169949">
                  <c:v>8.5581900000000002E-2</c:v>
                </c:pt>
                <c:pt idx="169950">
                  <c:v>8.5615899999999995E-2</c:v>
                </c:pt>
                <c:pt idx="169951">
                  <c:v>8.5643399999999995E-2</c:v>
                </c:pt>
                <c:pt idx="169952">
                  <c:v>8.5665599999999995E-2</c:v>
                </c:pt>
                <c:pt idx="169953">
                  <c:v>8.5683999999999996E-2</c:v>
                </c:pt>
                <c:pt idx="169954">
                  <c:v>8.5699999999999998E-2</c:v>
                </c:pt>
                <c:pt idx="169955">
                  <c:v>8.5715200000000005E-2</c:v>
                </c:pt>
                <c:pt idx="169956">
                  <c:v>8.5731100000000005E-2</c:v>
                </c:pt>
                <c:pt idx="169957">
                  <c:v>8.5749199999999998E-2</c:v>
                </c:pt>
                <c:pt idx="169958">
                  <c:v>8.5771299999999995E-2</c:v>
                </c:pt>
                <c:pt idx="169959">
                  <c:v>8.5798700000000006E-2</c:v>
                </c:pt>
                <c:pt idx="169960">
                  <c:v>8.5832900000000004E-2</c:v>
                </c:pt>
                <c:pt idx="169961">
                  <c:v>8.5875400000000005E-2</c:v>
                </c:pt>
                <c:pt idx="169962">
                  <c:v>8.5928099999999993E-2</c:v>
                </c:pt>
                <c:pt idx="169963">
                  <c:v>8.5992499999999999E-2</c:v>
                </c:pt>
                <c:pt idx="169964">
                  <c:v>8.6070400000000005E-2</c:v>
                </c:pt>
                <c:pt idx="169965">
                  <c:v>8.6163400000000001E-2</c:v>
                </c:pt>
                <c:pt idx="169966">
                  <c:v>8.6273299999999997E-2</c:v>
                </c:pt>
                <c:pt idx="169967">
                  <c:v>8.6401199999999997E-2</c:v>
                </c:pt>
                <c:pt idx="169968">
                  <c:v>8.65485E-2</c:v>
                </c:pt>
                <c:pt idx="169969">
                  <c:v>8.6716299999999996E-2</c:v>
                </c:pt>
                <c:pt idx="169970">
                  <c:v>8.6905899999999994E-2</c:v>
                </c:pt>
                <c:pt idx="169971">
                  <c:v>8.7118500000000001E-2</c:v>
                </c:pt>
                <c:pt idx="169972">
                  <c:v>8.7354899999999999E-2</c:v>
                </c:pt>
                <c:pt idx="169973">
                  <c:v>8.7616200000000005E-2</c:v>
                </c:pt>
                <c:pt idx="169974">
                  <c:v>8.7903099999999998E-2</c:v>
                </c:pt>
                <c:pt idx="169975">
                  <c:v>8.8216199999999995E-2</c:v>
                </c:pt>
                <c:pt idx="169976">
                  <c:v>8.8556200000000002E-2</c:v>
                </c:pt>
                <c:pt idx="169977">
                  <c:v>8.8923799999999997E-2</c:v>
                </c:pt>
                <c:pt idx="169978">
                  <c:v>8.9319899999999994E-2</c:v>
                </c:pt>
                <c:pt idx="169979">
                  <c:v>8.9745000000000005E-2</c:v>
                </c:pt>
                <c:pt idx="169980">
                  <c:v>9.0199600000000005E-2</c:v>
                </c:pt>
                <c:pt idx="169981">
                  <c:v>9.0684000000000001E-2</c:v>
                </c:pt>
                <c:pt idx="169982">
                  <c:v>9.1198500000000002E-2</c:v>
                </c:pt>
                <c:pt idx="169983">
                  <c:v>9.17433E-2</c:v>
                </c:pt>
                <c:pt idx="169984">
                  <c:v>9.2318600000000001E-2</c:v>
                </c:pt>
                <c:pt idx="169985">
                  <c:v>9.2924199999999998E-2</c:v>
                </c:pt>
                <c:pt idx="169986">
                  <c:v>9.3560000000000004E-2</c:v>
                </c:pt>
                <c:pt idx="169987">
                  <c:v>9.4225799999999998E-2</c:v>
                </c:pt>
                <c:pt idx="169988">
                  <c:v>9.49213E-2</c:v>
                </c:pt>
                <c:pt idx="169989">
                  <c:v>9.5645900000000006E-2</c:v>
                </c:pt>
                <c:pt idx="169990">
                  <c:v>9.6399299999999993E-2</c:v>
                </c:pt>
                <c:pt idx="169991">
                  <c:v>9.7180799999999998E-2</c:v>
                </c:pt>
                <c:pt idx="169992">
                  <c:v>9.79902E-2</c:v>
                </c:pt>
                <c:pt idx="169993">
                  <c:v>9.8827100000000001E-2</c:v>
                </c:pt>
                <c:pt idx="169994">
                  <c:v>9.9690899999999999E-2</c:v>
                </c:pt>
                <c:pt idx="169995">
                  <c:v>0.100581</c:v>
                </c:pt>
                <c:pt idx="169996">
                  <c:v>0.101496</c:v>
                </c:pt>
                <c:pt idx="169997">
                  <c:v>0.102435</c:v>
                </c:pt>
                <c:pt idx="169998">
                  <c:v>0.103398</c:v>
                </c:pt>
                <c:pt idx="169999">
                  <c:v>0.104383</c:v>
                </c:pt>
                <c:pt idx="170000">
                  <c:v>0.105389</c:v>
                </c:pt>
                <c:pt idx="170001">
                  <c:v>0.106416</c:v>
                </c:pt>
                <c:pt idx="170002">
                  <c:v>0.107463</c:v>
                </c:pt>
                <c:pt idx="170003">
                  <c:v>0.108527</c:v>
                </c:pt>
                <c:pt idx="170004">
                  <c:v>0.109609</c:v>
                </c:pt>
                <c:pt idx="170005">
                  <c:v>0.110706</c:v>
                </c:pt>
                <c:pt idx="170006">
                  <c:v>0.111818</c:v>
                </c:pt>
                <c:pt idx="170007">
                  <c:v>0.112943</c:v>
                </c:pt>
                <c:pt idx="170008">
                  <c:v>0.114081</c:v>
                </c:pt>
                <c:pt idx="170009">
                  <c:v>0.11523</c:v>
                </c:pt>
                <c:pt idx="170010">
                  <c:v>0.11638800000000001</c:v>
                </c:pt>
                <c:pt idx="170011">
                  <c:v>0.11755400000000001</c:v>
                </c:pt>
                <c:pt idx="170012">
                  <c:v>0.118725</c:v>
                </c:pt>
                <c:pt idx="170013">
                  <c:v>0.11990099999999999</c:v>
                </c:pt>
                <c:pt idx="170014">
                  <c:v>0.12107999999999999</c:v>
                </c:pt>
                <c:pt idx="170015">
                  <c:v>0.12225999999999999</c:v>
                </c:pt>
                <c:pt idx="170016">
                  <c:v>0.12343999999999999</c:v>
                </c:pt>
                <c:pt idx="170017">
                  <c:v>0.12461999999999999</c:v>
                </c:pt>
                <c:pt idx="170018">
                  <c:v>0.12579599999999999</c:v>
                </c:pt>
                <c:pt idx="170019">
                  <c:v>0.126966</c:v>
                </c:pt>
                <c:pt idx="170020">
                  <c:v>0.12812999999999999</c:v>
                </c:pt>
                <c:pt idx="170021">
                  <c:v>0.12928500000000001</c:v>
                </c:pt>
                <c:pt idx="170022">
                  <c:v>0.13042999999999999</c:v>
                </c:pt>
                <c:pt idx="170023">
                  <c:v>0.13156399999999999</c:v>
                </c:pt>
                <c:pt idx="170024">
                  <c:v>0.132686</c:v>
                </c:pt>
                <c:pt idx="170025">
                  <c:v>0.133793</c:v>
                </c:pt>
                <c:pt idx="170026">
                  <c:v>0.134885</c:v>
                </c:pt>
                <c:pt idx="170027">
                  <c:v>0.13596</c:v>
                </c:pt>
                <c:pt idx="170028">
                  <c:v>0.137017</c:v>
                </c:pt>
                <c:pt idx="170029">
                  <c:v>0.13805500000000001</c:v>
                </c:pt>
                <c:pt idx="170030">
                  <c:v>0.139072</c:v>
                </c:pt>
                <c:pt idx="170031">
                  <c:v>0.140068</c:v>
                </c:pt>
                <c:pt idx="170032">
                  <c:v>0.141042</c:v>
                </c:pt>
                <c:pt idx="170033">
                  <c:v>0.14199300000000001</c:v>
                </c:pt>
                <c:pt idx="170034">
                  <c:v>0.14292099999999999</c:v>
                </c:pt>
                <c:pt idx="170035">
                  <c:v>0.14382500000000001</c:v>
                </c:pt>
                <c:pt idx="170036">
                  <c:v>0.144701</c:v>
                </c:pt>
                <c:pt idx="170037">
                  <c:v>0.14555000000000001</c:v>
                </c:pt>
                <c:pt idx="170038">
                  <c:v>0.146371</c:v>
                </c:pt>
                <c:pt idx="170039">
                  <c:v>0.14716000000000001</c:v>
                </c:pt>
                <c:pt idx="170040">
                  <c:v>0.14791799999999999</c:v>
                </c:pt>
                <c:pt idx="170041">
                  <c:v>0.148643</c:v>
                </c:pt>
                <c:pt idx="170042">
                  <c:v>0.14933399999999999</c:v>
                </c:pt>
                <c:pt idx="170043">
                  <c:v>0.14998900000000001</c:v>
                </c:pt>
                <c:pt idx="170044">
                  <c:v>0.15060899999999999</c:v>
                </c:pt>
                <c:pt idx="170045">
                  <c:v>0.15119099999999999</c:v>
                </c:pt>
                <c:pt idx="170046">
                  <c:v>0.15173400000000001</c:v>
                </c:pt>
                <c:pt idx="170047">
                  <c:v>0.15223700000000001</c:v>
                </c:pt>
                <c:pt idx="170048">
                  <c:v>0.152699</c:v>
                </c:pt>
                <c:pt idx="170049">
                  <c:v>0.15311900000000001</c:v>
                </c:pt>
                <c:pt idx="170050">
                  <c:v>0.15349699999999999</c:v>
                </c:pt>
                <c:pt idx="170051">
                  <c:v>0.153831</c:v>
                </c:pt>
                <c:pt idx="170052">
                  <c:v>0.15412100000000001</c:v>
                </c:pt>
                <c:pt idx="170053">
                  <c:v>0.154366</c:v>
                </c:pt>
                <c:pt idx="170054">
                  <c:v>0.15456600000000001</c:v>
                </c:pt>
                <c:pt idx="170055">
                  <c:v>0.15472</c:v>
                </c:pt>
                <c:pt idx="170056">
                  <c:v>0.15482699999999999</c:v>
                </c:pt>
                <c:pt idx="170057">
                  <c:v>0.154886</c:v>
                </c:pt>
                <c:pt idx="170058">
                  <c:v>0.15489600000000001</c:v>
                </c:pt>
                <c:pt idx="170059">
                  <c:v>0.15485599999999999</c:v>
                </c:pt>
                <c:pt idx="170060">
                  <c:v>0.15476599999999999</c:v>
                </c:pt>
                <c:pt idx="170061">
                  <c:v>0.15462600000000001</c:v>
                </c:pt>
                <c:pt idx="170062">
                  <c:v>0.15443299999999999</c:v>
                </c:pt>
                <c:pt idx="170063">
                  <c:v>0.15418799999999999</c:v>
                </c:pt>
                <c:pt idx="170064">
                  <c:v>0.153889</c:v>
                </c:pt>
                <c:pt idx="170065">
                  <c:v>0.15353700000000001</c:v>
                </c:pt>
                <c:pt idx="170066">
                  <c:v>0.15312999999999999</c:v>
                </c:pt>
                <c:pt idx="170067">
                  <c:v>0.152669</c:v>
                </c:pt>
                <c:pt idx="170068">
                  <c:v>0.15215300000000001</c:v>
                </c:pt>
                <c:pt idx="170069">
                  <c:v>0.15158099999999999</c:v>
                </c:pt>
                <c:pt idx="170070">
                  <c:v>0.150953</c:v>
                </c:pt>
                <c:pt idx="170071">
                  <c:v>0.15026900000000001</c:v>
                </c:pt>
                <c:pt idx="170072">
                  <c:v>0.14952799999999999</c:v>
                </c:pt>
                <c:pt idx="170073">
                  <c:v>0.148731</c:v>
                </c:pt>
                <c:pt idx="170074">
                  <c:v>0.14787700000000001</c:v>
                </c:pt>
                <c:pt idx="170075">
                  <c:v>0.14696600000000001</c:v>
                </c:pt>
                <c:pt idx="170076">
                  <c:v>0.14599699999999999</c:v>
                </c:pt>
                <c:pt idx="170077">
                  <c:v>0.14497199999999999</c:v>
                </c:pt>
                <c:pt idx="170078">
                  <c:v>0.14388899999999999</c:v>
                </c:pt>
                <c:pt idx="170079">
                  <c:v>0.14274800000000001</c:v>
                </c:pt>
                <c:pt idx="170080">
                  <c:v>0.14155200000000001</c:v>
                </c:pt>
                <c:pt idx="170081">
                  <c:v>0.14029900000000001</c:v>
                </c:pt>
                <c:pt idx="170082">
                  <c:v>0.13899</c:v>
                </c:pt>
                <c:pt idx="170083">
                  <c:v>0.137627</c:v>
                </c:pt>
                <c:pt idx="170084">
                  <c:v>0.136209</c:v>
                </c:pt>
                <c:pt idx="170085">
                  <c:v>0.134737</c:v>
                </c:pt>
                <c:pt idx="170086">
                  <c:v>0.133212</c:v>
                </c:pt>
                <c:pt idx="170087">
                  <c:v>0.131635</c:v>
                </c:pt>
                <c:pt idx="170088">
                  <c:v>0.13000600000000001</c:v>
                </c:pt>
                <c:pt idx="170089">
                  <c:v>0.128328</c:v>
                </c:pt>
                <c:pt idx="170090">
                  <c:v>0.12659999999999999</c:v>
                </c:pt>
                <c:pt idx="170091">
                  <c:v>0.124824</c:v>
                </c:pt>
                <c:pt idx="170092">
                  <c:v>0.123001</c:v>
                </c:pt>
                <c:pt idx="170093">
                  <c:v>0.121133</c:v>
                </c:pt>
                <c:pt idx="170094">
                  <c:v>0.11922099999999999</c:v>
                </c:pt>
                <c:pt idx="170095">
                  <c:v>0.117267</c:v>
                </c:pt>
                <c:pt idx="170096">
                  <c:v>0.115274</c:v>
                </c:pt>
                <c:pt idx="170097">
                  <c:v>0.113242</c:v>
                </c:pt>
                <c:pt idx="170098">
                  <c:v>0.111174</c:v>
                </c:pt>
                <c:pt idx="170099">
                  <c:v>0.109069</c:v>
                </c:pt>
                <c:pt idx="170100">
                  <c:v>0.106932</c:v>
                </c:pt>
                <c:pt idx="170101">
                  <c:v>0.10476199999999999</c:v>
                </c:pt>
                <c:pt idx="170102">
                  <c:v>0.102563</c:v>
                </c:pt>
                <c:pt idx="170103">
                  <c:v>0.100337</c:v>
                </c:pt>
                <c:pt idx="170104">
                  <c:v>9.8086300000000001E-2</c:v>
                </c:pt>
                <c:pt idx="170105">
                  <c:v>9.5813999999999996E-2</c:v>
                </c:pt>
                <c:pt idx="170106">
                  <c:v>9.3521199999999999E-2</c:v>
                </c:pt>
                <c:pt idx="170107">
                  <c:v>9.1209600000000002E-2</c:v>
                </c:pt>
                <c:pt idx="170108">
                  <c:v>8.8882000000000003E-2</c:v>
                </c:pt>
                <c:pt idx="170109">
                  <c:v>8.6541199999999999E-2</c:v>
                </c:pt>
                <c:pt idx="170110">
                  <c:v>8.4190100000000004E-2</c:v>
                </c:pt>
                <c:pt idx="170111">
                  <c:v>8.1831399999999999E-2</c:v>
                </c:pt>
                <c:pt idx="170112">
                  <c:v>7.9467999999999997E-2</c:v>
                </c:pt>
                <c:pt idx="170113">
                  <c:v>7.7103000000000005E-2</c:v>
                </c:pt>
                <c:pt idx="170114">
                  <c:v>7.4738899999999997E-2</c:v>
                </c:pt>
                <c:pt idx="170115">
                  <c:v>7.2378700000000004E-2</c:v>
                </c:pt>
                <c:pt idx="170116">
                  <c:v>7.0024900000000001E-2</c:v>
                </c:pt>
                <c:pt idx="170117">
                  <c:v>6.7680900000000002E-2</c:v>
                </c:pt>
                <c:pt idx="170118">
                  <c:v>6.5350199999999997E-2</c:v>
                </c:pt>
                <c:pt idx="170119">
                  <c:v>6.3036900000000007E-2</c:v>
                </c:pt>
                <c:pt idx="170120">
                  <c:v>6.0745199999999999E-2</c:v>
                </c:pt>
                <c:pt idx="170121">
                  <c:v>5.8477899999999999E-2</c:v>
                </c:pt>
                <c:pt idx="170122">
                  <c:v>5.6236599999999998E-2</c:v>
                </c:pt>
                <c:pt idx="170123">
                  <c:v>5.4023599999999998E-2</c:v>
                </c:pt>
                <c:pt idx="170124">
                  <c:v>5.18418E-2</c:v>
                </c:pt>
                <c:pt idx="170125">
                  <c:v>4.9693599999999997E-2</c:v>
                </c:pt>
                <c:pt idx="170126">
                  <c:v>4.7581199999999997E-2</c:v>
                </c:pt>
                <c:pt idx="170127">
                  <c:v>4.55068E-2</c:v>
                </c:pt>
                <c:pt idx="170128">
                  <c:v>4.3472999999999998E-2</c:v>
                </c:pt>
                <c:pt idx="170129">
                  <c:v>4.1481999999999998E-2</c:v>
                </c:pt>
                <c:pt idx="170130">
                  <c:v>3.9535899999999999E-2</c:v>
                </c:pt>
                <c:pt idx="170131">
                  <c:v>3.7636599999999999E-2</c:v>
                </c:pt>
                <c:pt idx="170132">
                  <c:v>3.5785999999999998E-2</c:v>
                </c:pt>
                <c:pt idx="170133">
                  <c:v>3.3985799999999997E-2</c:v>
                </c:pt>
                <c:pt idx="170134">
                  <c:v>3.2237200000000001E-2</c:v>
                </c:pt>
                <c:pt idx="170135">
                  <c:v>3.05414E-2</c:v>
                </c:pt>
                <c:pt idx="170136">
                  <c:v>2.8900100000000001E-2</c:v>
                </c:pt>
                <c:pt idx="170137">
                  <c:v>2.7314999999999999E-2</c:v>
                </c:pt>
                <c:pt idx="170138">
                  <c:v>2.5787500000000001E-2</c:v>
                </c:pt>
                <c:pt idx="170139">
                  <c:v>2.4318900000000001E-2</c:v>
                </c:pt>
                <c:pt idx="170140">
                  <c:v>2.2910400000000001E-2</c:v>
                </c:pt>
                <c:pt idx="170141">
                  <c:v>2.1563300000000001E-2</c:v>
                </c:pt>
                <c:pt idx="170142">
                  <c:v>2.0278600000000001E-2</c:v>
                </c:pt>
                <c:pt idx="170143">
                  <c:v>1.90571E-2</c:v>
                </c:pt>
                <c:pt idx="170144">
                  <c:v>1.7899100000000001E-2</c:v>
                </c:pt>
                <c:pt idx="170145">
                  <c:v>1.6804900000000001E-2</c:v>
                </c:pt>
                <c:pt idx="170146">
                  <c:v>1.5774799999999999E-2</c:v>
                </c:pt>
                <c:pt idx="170147">
                  <c:v>1.4808999999999999E-2</c:v>
                </c:pt>
                <c:pt idx="170148">
                  <c:v>1.3907299999999999E-2</c:v>
                </c:pt>
                <c:pt idx="170149">
                  <c:v>1.30695E-2</c:v>
                </c:pt>
                <c:pt idx="170150">
                  <c:v>1.22954E-2</c:v>
                </c:pt>
                <c:pt idx="170151">
                  <c:v>1.1584199999999999E-2</c:v>
                </c:pt>
                <c:pt idx="170152">
                  <c:v>1.0935500000000001E-2</c:v>
                </c:pt>
                <c:pt idx="170153">
                  <c:v>1.03485E-2</c:v>
                </c:pt>
                <c:pt idx="170154" formatCode="0.00E+00">
                  <c:v>9.8223800000000003E-3</c:v>
                </c:pt>
                <c:pt idx="170155" formatCode="0.00E+00">
                  <c:v>9.3559799999999999E-3</c:v>
                </c:pt>
                <c:pt idx="170156" formatCode="0.00E+00">
                  <c:v>8.9480199999999992E-3</c:v>
                </c:pt>
                <c:pt idx="170157" formatCode="0.00E+00">
                  <c:v>8.5972600000000007E-3</c:v>
                </c:pt>
                <c:pt idx="170158" formatCode="0.00E+00">
                  <c:v>8.3023899999999998E-3</c:v>
                </c:pt>
                <c:pt idx="170159" formatCode="0.00E+00">
                  <c:v>8.0618300000000007E-3</c:v>
                </c:pt>
                <c:pt idx="170160" formatCode="0.00E+00">
                  <c:v>7.8739099999999996E-3</c:v>
                </c:pt>
                <c:pt idx="170161" formatCode="0.00E+00">
                  <c:v>7.7370499999999997E-3</c:v>
                </c:pt>
                <c:pt idx="170162" formatCode="0.00E+00">
                  <c:v>7.6496100000000003E-3</c:v>
                </c:pt>
                <c:pt idx="170163" formatCode="0.00E+00">
                  <c:v>7.6097300000000003E-3</c:v>
                </c:pt>
                <c:pt idx="170164" formatCode="0.00E+00">
                  <c:v>7.6153499999999999E-3</c:v>
                </c:pt>
                <c:pt idx="170165" formatCode="0.00E+00">
                  <c:v>7.6641599999999997E-3</c:v>
                </c:pt>
                <c:pt idx="170166" formatCode="0.00E+00">
                  <c:v>7.7536799999999998E-3</c:v>
                </c:pt>
                <c:pt idx="170167" formatCode="0.00E+00">
                  <c:v>7.8818099999999995E-3</c:v>
                </c:pt>
                <c:pt idx="170168" formatCode="0.00E+00">
                  <c:v>8.0466600000000006E-3</c:v>
                </c:pt>
                <c:pt idx="170169" formatCode="0.00E+00">
                  <c:v>8.2461300000000008E-3</c:v>
                </c:pt>
                <c:pt idx="170170" formatCode="0.00E+00">
                  <c:v>8.4779999999999994E-3</c:v>
                </c:pt>
                <c:pt idx="170171" formatCode="0.00E+00">
                  <c:v>8.7400199999999994E-3</c:v>
                </c:pt>
                <c:pt idx="170172" formatCode="0.00E+00">
                  <c:v>9.0299400000000002E-3</c:v>
                </c:pt>
                <c:pt idx="170173" formatCode="0.00E+00">
                  <c:v>9.3454300000000001E-3</c:v>
                </c:pt>
                <c:pt idx="170174" formatCode="0.00E+00">
                  <c:v>9.6840999999999993E-3</c:v>
                </c:pt>
                <c:pt idx="170175">
                  <c:v>1.00435E-2</c:v>
                </c:pt>
                <c:pt idx="170176">
                  <c:v>1.04212E-2</c:v>
                </c:pt>
                <c:pt idx="170177">
                  <c:v>1.0814799999999999E-2</c:v>
                </c:pt>
                <c:pt idx="170178">
                  <c:v>1.12216E-2</c:v>
                </c:pt>
                <c:pt idx="170179">
                  <c:v>1.1639099999999999E-2</c:v>
                </c:pt>
                <c:pt idx="170180">
                  <c:v>1.20651E-2</c:v>
                </c:pt>
                <c:pt idx="170181">
                  <c:v>1.2497299999999999E-2</c:v>
                </c:pt>
                <c:pt idx="170182">
                  <c:v>1.2933999999999999E-2</c:v>
                </c:pt>
                <c:pt idx="170183">
                  <c:v>1.33729E-2</c:v>
                </c:pt>
                <c:pt idx="170184">
                  <c:v>1.3812E-2</c:v>
                </c:pt>
                <c:pt idx="170185">
                  <c:v>1.42492E-2</c:v>
                </c:pt>
                <c:pt idx="170186">
                  <c:v>1.46821E-2</c:v>
                </c:pt>
                <c:pt idx="170187">
                  <c:v>1.51086E-2</c:v>
                </c:pt>
                <c:pt idx="170188">
                  <c:v>1.55268E-2</c:v>
                </c:pt>
                <c:pt idx="170189">
                  <c:v>1.5935100000000001E-2</c:v>
                </c:pt>
                <c:pt idx="170190">
                  <c:v>1.6331999999999999E-2</c:v>
                </c:pt>
                <c:pt idx="170191">
                  <c:v>1.67163E-2</c:v>
                </c:pt>
                <c:pt idx="170192">
                  <c:v>1.70867E-2</c:v>
                </c:pt>
                <c:pt idx="170193">
                  <c:v>1.74413E-2</c:v>
                </c:pt>
                <c:pt idx="170194">
                  <c:v>1.7778200000000001E-2</c:v>
                </c:pt>
                <c:pt idx="170195">
                  <c:v>1.8096299999999999E-2</c:v>
                </c:pt>
                <c:pt idx="170196">
                  <c:v>1.8394500000000001E-2</c:v>
                </c:pt>
                <c:pt idx="170197">
                  <c:v>1.8672299999999999E-2</c:v>
                </c:pt>
                <c:pt idx="170198">
                  <c:v>1.89286E-2</c:v>
                </c:pt>
                <c:pt idx="170199">
                  <c:v>1.9163099999999999E-2</c:v>
                </c:pt>
                <c:pt idx="170200">
                  <c:v>1.9375300000000002E-2</c:v>
                </c:pt>
                <c:pt idx="170201">
                  <c:v>1.95648E-2</c:v>
                </c:pt>
                <c:pt idx="170202">
                  <c:v>1.9731100000000001E-2</c:v>
                </c:pt>
                <c:pt idx="170203">
                  <c:v>1.9873499999999999E-2</c:v>
                </c:pt>
                <c:pt idx="170204">
                  <c:v>1.9991700000000001E-2</c:v>
                </c:pt>
                <c:pt idx="170205">
                  <c:v>2.0086099999999999E-2</c:v>
                </c:pt>
                <c:pt idx="170206">
                  <c:v>2.0157899999999999E-2</c:v>
                </c:pt>
                <c:pt idx="170207">
                  <c:v>2.0208400000000001E-2</c:v>
                </c:pt>
                <c:pt idx="170208">
                  <c:v>2.02385E-2</c:v>
                </c:pt>
                <c:pt idx="170209">
                  <c:v>2.02477E-2</c:v>
                </c:pt>
                <c:pt idx="170210">
                  <c:v>2.0235300000000001E-2</c:v>
                </c:pt>
                <c:pt idx="170211">
                  <c:v>2.0202100000000001E-2</c:v>
                </c:pt>
                <c:pt idx="170212">
                  <c:v>2.0149E-2</c:v>
                </c:pt>
                <c:pt idx="170213">
                  <c:v>2.0076699999999999E-2</c:v>
                </c:pt>
                <c:pt idx="170214">
                  <c:v>1.9985699999999999E-2</c:v>
                </c:pt>
                <c:pt idx="170215">
                  <c:v>1.9877100000000002E-2</c:v>
                </c:pt>
                <c:pt idx="170216">
                  <c:v>1.9751999999999999E-2</c:v>
                </c:pt>
                <c:pt idx="170217">
                  <c:v>1.9611699999999999E-2</c:v>
                </c:pt>
                <c:pt idx="170218">
                  <c:v>1.94568E-2</c:v>
                </c:pt>
                <c:pt idx="170219">
                  <c:v>1.9288599999999999E-2</c:v>
                </c:pt>
                <c:pt idx="170220">
                  <c:v>1.9108E-2</c:v>
                </c:pt>
                <c:pt idx="170221">
                  <c:v>1.8915999999999999E-2</c:v>
                </c:pt>
                <c:pt idx="170222">
                  <c:v>1.8714000000000001E-2</c:v>
                </c:pt>
                <c:pt idx="170223">
                  <c:v>1.85034E-2</c:v>
                </c:pt>
                <c:pt idx="170224">
                  <c:v>1.8286E-2</c:v>
                </c:pt>
                <c:pt idx="170225">
                  <c:v>1.80635E-2</c:v>
                </c:pt>
                <c:pt idx="170226">
                  <c:v>1.78374E-2</c:v>
                </c:pt>
                <c:pt idx="170227">
                  <c:v>1.7609300000000001E-2</c:v>
                </c:pt>
                <c:pt idx="170228">
                  <c:v>1.7381299999999999E-2</c:v>
                </c:pt>
                <c:pt idx="170229">
                  <c:v>1.7155400000000001E-2</c:v>
                </c:pt>
                <c:pt idx="170230">
                  <c:v>1.6934000000000001E-2</c:v>
                </c:pt>
                <c:pt idx="170231">
                  <c:v>1.6718899999999998E-2</c:v>
                </c:pt>
                <c:pt idx="170232">
                  <c:v>1.6511899999999999E-2</c:v>
                </c:pt>
                <c:pt idx="170233">
                  <c:v>1.6314800000000001E-2</c:v>
                </c:pt>
                <c:pt idx="170234">
                  <c:v>1.61297E-2</c:v>
                </c:pt>
                <c:pt idx="170235">
                  <c:v>1.59586E-2</c:v>
                </c:pt>
                <c:pt idx="170236">
                  <c:v>1.5803399999999999E-2</c:v>
                </c:pt>
                <c:pt idx="170237">
                  <c:v>1.5666099999999999E-2</c:v>
                </c:pt>
                <c:pt idx="170238">
                  <c:v>1.55484E-2</c:v>
                </c:pt>
                <c:pt idx="170239">
                  <c:v>1.54521E-2</c:v>
                </c:pt>
                <c:pt idx="170240">
                  <c:v>1.53791E-2</c:v>
                </c:pt>
                <c:pt idx="170241">
                  <c:v>1.5330999999999999E-2</c:v>
                </c:pt>
                <c:pt idx="170242">
                  <c:v>1.53096E-2</c:v>
                </c:pt>
                <c:pt idx="170243">
                  <c:v>1.53166E-2</c:v>
                </c:pt>
                <c:pt idx="170244">
                  <c:v>1.53537E-2</c:v>
                </c:pt>
                <c:pt idx="170245">
                  <c:v>1.54226E-2</c:v>
                </c:pt>
                <c:pt idx="170246">
                  <c:v>1.5524700000000001E-2</c:v>
                </c:pt>
                <c:pt idx="170247">
                  <c:v>1.56613E-2</c:v>
                </c:pt>
                <c:pt idx="170248">
                  <c:v>1.5833799999999999E-2</c:v>
                </c:pt>
                <c:pt idx="170249">
                  <c:v>1.6043600000000002E-2</c:v>
                </c:pt>
                <c:pt idx="170250">
                  <c:v>1.6291900000000002E-2</c:v>
                </c:pt>
                <c:pt idx="170251">
                  <c:v>1.65801E-2</c:v>
                </c:pt>
                <c:pt idx="170252">
                  <c:v>1.6909400000000002E-2</c:v>
                </c:pt>
                <c:pt idx="170253">
                  <c:v>1.7280500000000001E-2</c:v>
                </c:pt>
                <c:pt idx="170254">
                  <c:v>1.7694399999999999E-2</c:v>
                </c:pt>
                <c:pt idx="170255">
                  <c:v>1.81516E-2</c:v>
                </c:pt>
                <c:pt idx="170256">
                  <c:v>1.8653099999999999E-2</c:v>
                </c:pt>
                <c:pt idx="170257">
                  <c:v>1.9199600000000001E-2</c:v>
                </c:pt>
                <c:pt idx="170258">
                  <c:v>1.9791900000000001E-2</c:v>
                </c:pt>
                <c:pt idx="170259">
                  <c:v>2.0430400000000001E-2</c:v>
                </c:pt>
                <c:pt idx="170260">
                  <c:v>2.1115499999999999E-2</c:v>
                </c:pt>
                <c:pt idx="170261">
                  <c:v>2.1847499999999999E-2</c:v>
                </c:pt>
                <c:pt idx="170262">
                  <c:v>2.26266E-2</c:v>
                </c:pt>
                <c:pt idx="170263">
                  <c:v>2.34527E-2</c:v>
                </c:pt>
                <c:pt idx="170264">
                  <c:v>2.4325900000000001E-2</c:v>
                </c:pt>
                <c:pt idx="170265">
                  <c:v>2.5246000000000001E-2</c:v>
                </c:pt>
                <c:pt idx="170266">
                  <c:v>2.6212699999999999E-2</c:v>
                </c:pt>
                <c:pt idx="170267">
                  <c:v>2.7225599999999999E-2</c:v>
                </c:pt>
                <c:pt idx="170268">
                  <c:v>2.8284400000000001E-2</c:v>
                </c:pt>
                <c:pt idx="170269">
                  <c:v>2.93887E-2</c:v>
                </c:pt>
                <c:pt idx="170270">
                  <c:v>3.05378E-2</c:v>
                </c:pt>
                <c:pt idx="170271">
                  <c:v>3.1730899999999999E-2</c:v>
                </c:pt>
                <c:pt idx="170272">
                  <c:v>3.2967200000000002E-2</c:v>
                </c:pt>
                <c:pt idx="170273">
                  <c:v>3.4245600000000001E-2</c:v>
                </c:pt>
                <c:pt idx="170274">
                  <c:v>3.5565100000000002E-2</c:v>
                </c:pt>
                <c:pt idx="170275">
                  <c:v>3.6924400000000003E-2</c:v>
                </c:pt>
                <c:pt idx="170276">
                  <c:v>3.83224E-2</c:v>
                </c:pt>
                <c:pt idx="170277">
                  <c:v>3.9757800000000003E-2</c:v>
                </c:pt>
                <c:pt idx="170278">
                  <c:v>4.1229599999999998E-2</c:v>
                </c:pt>
                <c:pt idx="170279">
                  <c:v>4.2736299999999998E-2</c:v>
                </c:pt>
                <c:pt idx="170280">
                  <c:v>4.4276200000000002E-2</c:v>
                </c:pt>
                <c:pt idx="170281">
                  <c:v>4.5847199999999998E-2</c:v>
                </c:pt>
                <c:pt idx="170282">
                  <c:v>4.7447400000000001E-2</c:v>
                </c:pt>
                <c:pt idx="170283">
                  <c:v>4.9074800000000002E-2</c:v>
                </c:pt>
                <c:pt idx="170284">
                  <c:v>5.0727599999999998E-2</c:v>
                </c:pt>
                <c:pt idx="170285">
                  <c:v>5.2403400000000003E-2</c:v>
                </c:pt>
                <c:pt idx="170286">
                  <c:v>5.4100099999999998E-2</c:v>
                </c:pt>
                <c:pt idx="170287">
                  <c:v>5.5815400000000001E-2</c:v>
                </c:pt>
                <c:pt idx="170288">
                  <c:v>5.7547000000000001E-2</c:v>
                </c:pt>
                <c:pt idx="170289">
                  <c:v>5.9292400000000002E-2</c:v>
                </c:pt>
                <c:pt idx="170290">
                  <c:v>6.10488E-2</c:v>
                </c:pt>
                <c:pt idx="170291">
                  <c:v>6.28137E-2</c:v>
                </c:pt>
                <c:pt idx="170292">
                  <c:v>6.4584299999999997E-2</c:v>
                </c:pt>
                <c:pt idx="170293">
                  <c:v>6.6358100000000003E-2</c:v>
                </c:pt>
                <c:pt idx="170294">
                  <c:v>6.8132399999999996E-2</c:v>
                </c:pt>
                <c:pt idx="170295">
                  <c:v>6.9904599999999997E-2</c:v>
                </c:pt>
                <c:pt idx="170296">
                  <c:v>7.1671600000000002E-2</c:v>
                </c:pt>
                <c:pt idx="170297">
                  <c:v>7.3430499999999996E-2</c:v>
                </c:pt>
                <c:pt idx="170298">
                  <c:v>7.5178599999999998E-2</c:v>
                </c:pt>
                <c:pt idx="170299">
                  <c:v>7.6912999999999995E-2</c:v>
                </c:pt>
                <c:pt idx="170300">
                  <c:v>7.8631000000000006E-2</c:v>
                </c:pt>
                <c:pt idx="170301">
                  <c:v>8.0329399999999995E-2</c:v>
                </c:pt>
                <c:pt idx="170302">
                  <c:v>8.20052E-2</c:v>
                </c:pt>
                <c:pt idx="170303">
                  <c:v>8.36557E-2</c:v>
                </c:pt>
                <c:pt idx="170304">
                  <c:v>8.5277800000000001E-2</c:v>
                </c:pt>
                <c:pt idx="170305">
                  <c:v>8.6868399999999998E-2</c:v>
                </c:pt>
                <c:pt idx="170306">
                  <c:v>8.8424600000000006E-2</c:v>
                </c:pt>
                <c:pt idx="170307">
                  <c:v>8.9943099999999998E-2</c:v>
                </c:pt>
                <c:pt idx="170308">
                  <c:v>9.1420799999999997E-2</c:v>
                </c:pt>
                <c:pt idx="170309">
                  <c:v>9.2854500000000006E-2</c:v>
                </c:pt>
                <c:pt idx="170310">
                  <c:v>9.4241400000000003E-2</c:v>
                </c:pt>
                <c:pt idx="170311">
                  <c:v>9.5578800000000005E-2</c:v>
                </c:pt>
                <c:pt idx="170312">
                  <c:v>9.6864000000000006E-2</c:v>
                </c:pt>
                <c:pt idx="170313">
                  <c:v>9.8094000000000001E-2</c:v>
                </c:pt>
                <c:pt idx="170314">
                  <c:v>9.9266099999999996E-2</c:v>
                </c:pt>
                <c:pt idx="170315">
                  <c:v>0.100378</c:v>
                </c:pt>
                <c:pt idx="170316">
                  <c:v>0.101426</c:v>
                </c:pt>
                <c:pt idx="170317">
                  <c:v>0.102409</c:v>
                </c:pt>
                <c:pt idx="170318">
                  <c:v>0.103324</c:v>
                </c:pt>
                <c:pt idx="170319">
                  <c:v>0.104169</c:v>
                </c:pt>
                <c:pt idx="170320">
                  <c:v>0.10494000000000001</c:v>
                </c:pt>
                <c:pt idx="170321">
                  <c:v>0.10563699999999999</c:v>
                </c:pt>
                <c:pt idx="170322">
                  <c:v>0.106256</c:v>
                </c:pt>
                <c:pt idx="170323">
                  <c:v>0.106795</c:v>
                </c:pt>
                <c:pt idx="170324">
                  <c:v>0.107254</c:v>
                </c:pt>
                <c:pt idx="170325">
                  <c:v>0.107629</c:v>
                </c:pt>
                <c:pt idx="170326">
                  <c:v>0.107919</c:v>
                </c:pt>
                <c:pt idx="170327">
                  <c:v>0.108123</c:v>
                </c:pt>
                <c:pt idx="170328">
                  <c:v>0.108239</c:v>
                </c:pt>
                <c:pt idx="170329">
                  <c:v>0.108265</c:v>
                </c:pt>
                <c:pt idx="170330">
                  <c:v>0.10820100000000001</c:v>
                </c:pt>
                <c:pt idx="170331">
                  <c:v>0.108045</c:v>
                </c:pt>
                <c:pt idx="170332">
                  <c:v>0.107796</c:v>
                </c:pt>
                <c:pt idx="170333">
                  <c:v>0.10745300000000001</c:v>
                </c:pt>
                <c:pt idx="170334">
                  <c:v>0.107016</c:v>
                </c:pt>
                <c:pt idx="170335">
                  <c:v>0.10648299999999999</c:v>
                </c:pt>
                <c:pt idx="170336">
                  <c:v>0.105855</c:v>
                </c:pt>
                <c:pt idx="170337">
                  <c:v>0.10513</c:v>
                </c:pt>
                <c:pt idx="170338">
                  <c:v>0.104308</c:v>
                </c:pt>
                <c:pt idx="170339">
                  <c:v>0.10338899999999999</c:v>
                </c:pt>
                <c:pt idx="170340">
                  <c:v>0.10237300000000001</c:v>
                </c:pt>
                <c:pt idx="170341">
                  <c:v>0.10126</c:v>
                </c:pt>
                <c:pt idx="170342">
                  <c:v>0.100051</c:v>
                </c:pt>
                <c:pt idx="170343">
                  <c:v>9.8744999999999999E-2</c:v>
                </c:pt>
                <c:pt idx="170344">
                  <c:v>9.7343399999999997E-2</c:v>
                </c:pt>
                <c:pt idx="170345">
                  <c:v>9.5846899999999999E-2</c:v>
                </c:pt>
                <c:pt idx="170346">
                  <c:v>9.4256300000000001E-2</c:v>
                </c:pt>
                <c:pt idx="170347">
                  <c:v>9.2572799999999997E-2</c:v>
                </c:pt>
                <c:pt idx="170348">
                  <c:v>9.0797600000000006E-2</c:v>
                </c:pt>
                <c:pt idx="170349">
                  <c:v>8.8931800000000005E-2</c:v>
                </c:pt>
                <c:pt idx="170350">
                  <c:v>8.6976899999999996E-2</c:v>
                </c:pt>
                <c:pt idx="170351">
                  <c:v>8.4934200000000001E-2</c:v>
                </c:pt>
                <c:pt idx="170352">
                  <c:v>8.2805199999999995E-2</c:v>
                </c:pt>
                <c:pt idx="170353">
                  <c:v>8.0591800000000005E-2</c:v>
                </c:pt>
                <c:pt idx="170354">
                  <c:v>7.8295900000000002E-2</c:v>
                </c:pt>
                <c:pt idx="170355">
                  <c:v>7.5919399999999998E-2</c:v>
                </c:pt>
                <c:pt idx="170356">
                  <c:v>7.3464699999999994E-2</c:v>
                </c:pt>
                <c:pt idx="170357">
                  <c:v>7.0933999999999997E-2</c:v>
                </c:pt>
                <c:pt idx="170358">
                  <c:v>6.8329799999999996E-2</c:v>
                </c:pt>
                <c:pt idx="170359">
                  <c:v>6.5654599999999994E-2</c:v>
                </c:pt>
                <c:pt idx="170360">
                  <c:v>6.2910900000000006E-2</c:v>
                </c:pt>
                <c:pt idx="170361">
                  <c:v>6.0101399999999999E-2</c:v>
                </c:pt>
                <c:pt idx="170362">
                  <c:v>5.7228899999999999E-2</c:v>
                </c:pt>
                <c:pt idx="170363">
                  <c:v>5.4296299999999999E-2</c:v>
                </c:pt>
                <c:pt idx="170364">
                  <c:v>5.1306400000000002E-2</c:v>
                </c:pt>
                <c:pt idx="170365">
                  <c:v>4.8261999999999999E-2</c:v>
                </c:pt>
                <c:pt idx="170366">
                  <c:v>4.51663E-2</c:v>
                </c:pt>
                <c:pt idx="170367">
                  <c:v>4.20226E-2</c:v>
                </c:pt>
                <c:pt idx="170368">
                  <c:v>3.8834E-2</c:v>
                </c:pt>
                <c:pt idx="170369">
                  <c:v>3.5603999999999997E-2</c:v>
                </c:pt>
                <c:pt idx="170370">
                  <c:v>3.2335900000000001E-2</c:v>
                </c:pt>
                <c:pt idx="170371">
                  <c:v>2.9033E-2</c:v>
                </c:pt>
                <c:pt idx="170372">
                  <c:v>2.5699E-2</c:v>
                </c:pt>
                <c:pt idx="170373">
                  <c:v>2.2337300000000001E-2</c:v>
                </c:pt>
                <c:pt idx="170374">
                  <c:v>1.8951599999999999E-2</c:v>
                </c:pt>
                <c:pt idx="170375">
                  <c:v>1.55456E-2</c:v>
                </c:pt>
                <c:pt idx="170376">
                  <c:v>1.2122900000000001E-2</c:v>
                </c:pt>
                <c:pt idx="170377" formatCode="0.00E+00">
                  <c:v>8.6872600000000005E-3</c:v>
                </c:pt>
                <c:pt idx="170378" formatCode="0.00E+00">
                  <c:v>5.2421500000000001E-3</c:v>
                </c:pt>
                <c:pt idx="170379" formatCode="0.00E+00">
                  <c:v>1.79141E-3</c:v>
                </c:pt>
                <c:pt idx="170380" formatCode="0.00E+00">
                  <c:v>-1.6611200000000001E-3</c:v>
                </c:pt>
                <c:pt idx="170381" formatCode="0.00E+00">
                  <c:v>-5.1116800000000004E-3</c:v>
                </c:pt>
                <c:pt idx="170382" formatCode="0.00E+00">
                  <c:v>-8.5564999999999999E-3</c:v>
                </c:pt>
                <c:pt idx="170383">
                  <c:v>-1.19918E-2</c:v>
                </c:pt>
                <c:pt idx="170384">
                  <c:v>-1.5413700000000001E-2</c:v>
                </c:pt>
                <c:pt idx="170385">
                  <c:v>-1.8818600000000001E-2</c:v>
                </c:pt>
                <c:pt idx="170386">
                  <c:v>-2.22025E-2</c:v>
                </c:pt>
                <c:pt idx="170387">
                  <c:v>-2.5561799999999999E-2</c:v>
                </c:pt>
                <c:pt idx="170388">
                  <c:v>-2.88928E-2</c:v>
                </c:pt>
                <c:pt idx="170389">
                  <c:v>-3.21918E-2</c:v>
                </c:pt>
                <c:pt idx="170390">
                  <c:v>-3.5455199999999999E-2</c:v>
                </c:pt>
                <c:pt idx="170391">
                  <c:v>-3.86793E-2</c:v>
                </c:pt>
                <c:pt idx="170392">
                  <c:v>-4.1860500000000002E-2</c:v>
                </c:pt>
                <c:pt idx="170393">
                  <c:v>-4.4995300000000002E-2</c:v>
                </c:pt>
                <c:pt idx="170394">
                  <c:v>-4.8080100000000001E-2</c:v>
                </c:pt>
                <c:pt idx="170395">
                  <c:v>-5.1111700000000003E-2</c:v>
                </c:pt>
                <c:pt idx="170396">
                  <c:v>-5.4086700000000001E-2</c:v>
                </c:pt>
                <c:pt idx="170397">
                  <c:v>-5.7001799999999998E-2</c:v>
                </c:pt>
                <c:pt idx="170398">
                  <c:v>-5.9853900000000002E-2</c:v>
                </c:pt>
                <c:pt idx="170399">
                  <c:v>-6.2639899999999998E-2</c:v>
                </c:pt>
                <c:pt idx="170400">
                  <c:v>-6.5356700000000004E-2</c:v>
                </c:pt>
                <c:pt idx="170401">
                  <c:v>-6.8001400000000004E-2</c:v>
                </c:pt>
                <c:pt idx="170402">
                  <c:v>-7.0571200000000001E-2</c:v>
                </c:pt>
                <c:pt idx="170403">
                  <c:v>-7.3063299999999998E-2</c:v>
                </c:pt>
                <c:pt idx="170404">
                  <c:v>-7.5475100000000003E-2</c:v>
                </c:pt>
                <c:pt idx="170405">
                  <c:v>-7.7804100000000001E-2</c:v>
                </c:pt>
                <c:pt idx="170406">
                  <c:v>-8.0047800000000002E-2</c:v>
                </c:pt>
                <c:pt idx="170407">
                  <c:v>-8.2203899999999996E-2</c:v>
                </c:pt>
                <c:pt idx="170408">
                  <c:v>-8.4270200000000003E-2</c:v>
                </c:pt>
                <c:pt idx="170409">
                  <c:v>-8.6244500000000002E-2</c:v>
                </c:pt>
                <c:pt idx="170410">
                  <c:v>-8.8124900000000006E-2</c:v>
                </c:pt>
                <c:pt idx="170411">
                  <c:v>-8.99094E-2</c:v>
                </c:pt>
                <c:pt idx="170412">
                  <c:v>-9.1596300000000005E-2</c:v>
                </c:pt>
                <c:pt idx="170413">
                  <c:v>-9.3184100000000006E-2</c:v>
                </c:pt>
                <c:pt idx="170414">
                  <c:v>-9.4671199999999997E-2</c:v>
                </c:pt>
                <c:pt idx="170415">
                  <c:v>-9.6056199999999994E-2</c:v>
                </c:pt>
                <c:pt idx="170416">
                  <c:v>-9.7337900000000005E-2</c:v>
                </c:pt>
                <c:pt idx="170417">
                  <c:v>-9.8515199999999997E-2</c:v>
                </c:pt>
                <c:pt idx="170418">
                  <c:v>-9.9587099999999998E-2</c:v>
                </c:pt>
                <c:pt idx="170419">
                  <c:v>-0.100553</c:v>
                </c:pt>
                <c:pt idx="170420">
                  <c:v>-0.101412</c:v>
                </c:pt>
                <c:pt idx="170421">
                  <c:v>-0.102163</c:v>
                </c:pt>
                <c:pt idx="170422">
                  <c:v>-0.10280599999999999</c:v>
                </c:pt>
                <c:pt idx="170423">
                  <c:v>-0.103342</c:v>
                </c:pt>
                <c:pt idx="170424">
                  <c:v>-0.103768</c:v>
                </c:pt>
                <c:pt idx="170425">
                  <c:v>-0.104087</c:v>
                </c:pt>
                <c:pt idx="170426">
                  <c:v>-0.104297</c:v>
                </c:pt>
                <c:pt idx="170427">
                  <c:v>-0.10439900000000001</c:v>
                </c:pt>
                <c:pt idx="170428">
                  <c:v>-0.104393</c:v>
                </c:pt>
                <c:pt idx="170429">
                  <c:v>-0.10428</c:v>
                </c:pt>
                <c:pt idx="170430">
                  <c:v>-0.10406</c:v>
                </c:pt>
                <c:pt idx="170431">
                  <c:v>-0.10373499999999999</c:v>
                </c:pt>
                <c:pt idx="170432">
                  <c:v>-0.10330400000000001</c:v>
                </c:pt>
                <c:pt idx="170433">
                  <c:v>-0.10277</c:v>
                </c:pt>
                <c:pt idx="170434">
                  <c:v>-0.102132</c:v>
                </c:pt>
                <c:pt idx="170435">
                  <c:v>-0.101393</c:v>
                </c:pt>
                <c:pt idx="170436">
                  <c:v>-0.100553</c:v>
                </c:pt>
                <c:pt idx="170437">
                  <c:v>-9.9614499999999995E-2</c:v>
                </c:pt>
                <c:pt idx="170438">
                  <c:v>-9.8578600000000002E-2</c:v>
                </c:pt>
                <c:pt idx="170439">
                  <c:v>-9.7447099999999995E-2</c:v>
                </c:pt>
                <c:pt idx="170440">
                  <c:v>-9.6221799999999996E-2</c:v>
                </c:pt>
                <c:pt idx="170441">
                  <c:v>-9.4904600000000006E-2</c:v>
                </c:pt>
                <c:pt idx="170442">
                  <c:v>-9.34976E-2</c:v>
                </c:pt>
                <c:pt idx="170443">
                  <c:v>-9.2002700000000007E-2</c:v>
                </c:pt>
                <c:pt idx="170444">
                  <c:v>-9.0422299999999997E-2</c:v>
                </c:pt>
                <c:pt idx="170445">
                  <c:v>-8.8758699999999996E-2</c:v>
                </c:pt>
                <c:pt idx="170446">
                  <c:v>-8.7014099999999997E-2</c:v>
                </c:pt>
                <c:pt idx="170447">
                  <c:v>-8.5191199999999995E-2</c:v>
                </c:pt>
                <c:pt idx="170448">
                  <c:v>-8.3292500000000005E-2</c:v>
                </c:pt>
                <c:pt idx="170449">
                  <c:v>-8.1320600000000007E-2</c:v>
                </c:pt>
                <c:pt idx="170450">
                  <c:v>-7.9278299999999996E-2</c:v>
                </c:pt>
                <c:pt idx="170451">
                  <c:v>-7.7168500000000001E-2</c:v>
                </c:pt>
                <c:pt idx="170452">
                  <c:v>-7.4994199999999997E-2</c:v>
                </c:pt>
                <c:pt idx="170453">
                  <c:v>-7.2758299999999998E-2</c:v>
                </c:pt>
                <c:pt idx="170454">
                  <c:v>-7.0463899999999996E-2</c:v>
                </c:pt>
                <c:pt idx="170455">
                  <c:v>-6.8113900000000005E-2</c:v>
                </c:pt>
                <c:pt idx="170456">
                  <c:v>-6.5711599999999995E-2</c:v>
                </c:pt>
                <c:pt idx="170457">
                  <c:v>-6.3259999999999997E-2</c:v>
                </c:pt>
                <c:pt idx="170458">
                  <c:v>-6.0762299999999998E-2</c:v>
                </c:pt>
                <c:pt idx="170459">
                  <c:v>-5.8221799999999997E-2</c:v>
                </c:pt>
                <c:pt idx="170460">
                  <c:v>-5.5641700000000002E-2</c:v>
                </c:pt>
                <c:pt idx="170461">
                  <c:v>-5.3025299999999997E-2</c:v>
                </c:pt>
                <c:pt idx="170462">
                  <c:v>-5.0375900000000001E-2</c:v>
                </c:pt>
                <c:pt idx="170463">
                  <c:v>-4.7696700000000002E-2</c:v>
                </c:pt>
                <c:pt idx="170464">
                  <c:v>-4.4991099999999999E-2</c:v>
                </c:pt>
                <c:pt idx="170465">
                  <c:v>-4.2262399999999999E-2</c:v>
                </c:pt>
                <c:pt idx="170466">
                  <c:v>-3.9514000000000001E-2</c:v>
                </c:pt>
                <c:pt idx="170467">
                  <c:v>-3.6748999999999997E-2</c:v>
                </c:pt>
                <c:pt idx="170468">
                  <c:v>-3.3970899999999998E-2</c:v>
                </c:pt>
                <c:pt idx="170469">
                  <c:v>-3.11829E-2</c:v>
                </c:pt>
                <c:pt idx="170470">
                  <c:v>-2.8388199999999999E-2</c:v>
                </c:pt>
                <c:pt idx="170471">
                  <c:v>-2.55902E-2</c:v>
                </c:pt>
                <c:pt idx="170472">
                  <c:v>-2.2792E-2</c:v>
                </c:pt>
                <c:pt idx="170473">
                  <c:v>-1.9996799999999999E-2</c:v>
                </c:pt>
                <c:pt idx="170474">
                  <c:v>-1.7207799999999999E-2</c:v>
                </c:pt>
                <c:pt idx="170475">
                  <c:v>-1.4428E-2</c:v>
                </c:pt>
                <c:pt idx="170476">
                  <c:v>-1.1660500000000001E-2</c:v>
                </c:pt>
                <c:pt idx="170477" formatCode="0.00E+00">
                  <c:v>-8.9083700000000005E-3</c:v>
                </c:pt>
                <c:pt idx="170478" formatCode="0.00E+00">
                  <c:v>-6.1745100000000002E-3</c:v>
                </c:pt>
                <c:pt idx="170479" formatCode="0.00E+00">
                  <c:v>-3.46182E-3</c:v>
                </c:pt>
                <c:pt idx="170480" formatCode="0.00E+00">
                  <c:v>-7.7315299999999995E-4</c:v>
                </c:pt>
                <c:pt idx="170481" formatCode="0.00E+00">
                  <c:v>1.88872E-3</c:v>
                </c:pt>
                <c:pt idx="170482" formatCode="0.00E+00">
                  <c:v>4.5210900000000002E-3</c:v>
                </c:pt>
                <c:pt idx="170483" formatCode="0.00E+00">
                  <c:v>7.1213300000000004E-3</c:v>
                </c:pt>
                <c:pt idx="170484" formatCode="0.00E+00">
                  <c:v>9.6868500000000003E-3</c:v>
                </c:pt>
                <c:pt idx="170485">
                  <c:v>1.2215200000000001E-2</c:v>
                </c:pt>
                <c:pt idx="170486">
                  <c:v>1.4703900000000001E-2</c:v>
                </c:pt>
                <c:pt idx="170487">
                  <c:v>1.7150700000000001E-2</c:v>
                </c:pt>
                <c:pt idx="170488">
                  <c:v>1.9553399999999999E-2</c:v>
                </c:pt>
                <c:pt idx="170489">
                  <c:v>2.1909700000000001E-2</c:v>
                </c:pt>
                <c:pt idx="170490">
                  <c:v>2.4217599999999999E-2</c:v>
                </c:pt>
                <c:pt idx="170491">
                  <c:v>2.6475100000000001E-2</c:v>
                </c:pt>
                <c:pt idx="170492">
                  <c:v>2.8680400000000002E-2</c:v>
                </c:pt>
                <c:pt idx="170493">
                  <c:v>3.08317E-2</c:v>
                </c:pt>
                <c:pt idx="170494">
                  <c:v>3.2927199999999997E-2</c:v>
                </c:pt>
                <c:pt idx="170495">
                  <c:v>3.4965400000000001E-2</c:v>
                </c:pt>
                <c:pt idx="170496">
                  <c:v>3.69448E-2</c:v>
                </c:pt>
                <c:pt idx="170497">
                  <c:v>3.8864000000000003E-2</c:v>
                </c:pt>
                <c:pt idx="170498">
                  <c:v>4.0721599999999997E-2</c:v>
                </c:pt>
                <c:pt idx="170499">
                  <c:v>4.2516499999999999E-2</c:v>
                </c:pt>
                <c:pt idx="170500">
                  <c:v>4.4247700000000001E-2</c:v>
                </c:pt>
                <c:pt idx="170501">
                  <c:v>4.5914000000000003E-2</c:v>
                </c:pt>
                <c:pt idx="170502">
                  <c:v>4.75147E-2</c:v>
                </c:pt>
                <c:pt idx="170503">
                  <c:v>4.9048799999999997E-2</c:v>
                </c:pt>
                <c:pt idx="170504">
                  <c:v>5.05158E-2</c:v>
                </c:pt>
                <c:pt idx="170505">
                  <c:v>5.1915099999999999E-2</c:v>
                </c:pt>
                <c:pt idx="170506">
                  <c:v>5.32462E-2</c:v>
                </c:pt>
                <c:pt idx="170507">
                  <c:v>5.4508599999999997E-2</c:v>
                </c:pt>
                <c:pt idx="170508">
                  <c:v>5.57022E-2</c:v>
                </c:pt>
                <c:pt idx="170509">
                  <c:v>5.6826700000000001E-2</c:v>
                </c:pt>
                <c:pt idx="170510">
                  <c:v>5.7882000000000003E-2</c:v>
                </c:pt>
                <c:pt idx="170511">
                  <c:v>5.8868200000000002E-2</c:v>
                </c:pt>
                <c:pt idx="170512">
                  <c:v>5.97853E-2</c:v>
                </c:pt>
                <c:pt idx="170513">
                  <c:v>6.0633600000000003E-2</c:v>
                </c:pt>
                <c:pt idx="170514">
                  <c:v>6.1413299999999997E-2</c:v>
                </c:pt>
                <c:pt idx="170515">
                  <c:v>6.2124800000000001E-2</c:v>
                </c:pt>
                <c:pt idx="170516">
                  <c:v>6.2768699999999997E-2</c:v>
                </c:pt>
                <c:pt idx="170517">
                  <c:v>6.3345299999999993E-2</c:v>
                </c:pt>
                <c:pt idx="170518">
                  <c:v>6.3855499999999996E-2</c:v>
                </c:pt>
                <c:pt idx="170519">
                  <c:v>6.4299800000000004E-2</c:v>
                </c:pt>
                <c:pt idx="170520">
                  <c:v>6.4679100000000003E-2</c:v>
                </c:pt>
                <c:pt idx="170521">
                  <c:v>6.4994300000000005E-2</c:v>
                </c:pt>
                <c:pt idx="170522">
                  <c:v>6.5246200000000004E-2</c:v>
                </c:pt>
                <c:pt idx="170523">
                  <c:v>6.5435999999999994E-2</c:v>
                </c:pt>
                <c:pt idx="170524">
                  <c:v>6.5564700000000004E-2</c:v>
                </c:pt>
                <c:pt idx="170525">
                  <c:v>6.5633399999999995E-2</c:v>
                </c:pt>
                <c:pt idx="170526">
                  <c:v>6.5643300000000002E-2</c:v>
                </c:pt>
                <c:pt idx="170527">
                  <c:v>6.5595799999999996E-2</c:v>
                </c:pt>
                <c:pt idx="170528">
                  <c:v>6.5492099999999998E-2</c:v>
                </c:pt>
                <c:pt idx="170529">
                  <c:v>6.5333500000000003E-2</c:v>
                </c:pt>
                <c:pt idx="170530">
                  <c:v>6.5121700000000005E-2</c:v>
                </c:pt>
                <c:pt idx="170531">
                  <c:v>6.4857899999999996E-2</c:v>
                </c:pt>
                <c:pt idx="170532">
                  <c:v>6.4543699999999996E-2</c:v>
                </c:pt>
                <c:pt idx="170533">
                  <c:v>6.4180600000000004E-2</c:v>
                </c:pt>
                <c:pt idx="170534">
                  <c:v>6.3770300000000002E-2</c:v>
                </c:pt>
                <c:pt idx="170535">
                  <c:v>6.3314400000000007E-2</c:v>
                </c:pt>
                <c:pt idx="170536">
                  <c:v>6.2814400000000006E-2</c:v>
                </c:pt>
                <c:pt idx="170537">
                  <c:v>6.2272099999999997E-2</c:v>
                </c:pt>
                <c:pt idx="170538">
                  <c:v>6.16892E-2</c:v>
                </c:pt>
                <c:pt idx="170539">
                  <c:v>6.1067299999999998E-2</c:v>
                </c:pt>
                <c:pt idx="170540">
                  <c:v>6.0408200000000002E-2</c:v>
                </c:pt>
                <c:pt idx="170541">
                  <c:v>5.9713599999999999E-2</c:v>
                </c:pt>
                <c:pt idx="170542">
                  <c:v>5.8985299999999997E-2</c:v>
                </c:pt>
                <c:pt idx="170543">
                  <c:v>5.8224900000000003E-2</c:v>
                </c:pt>
                <c:pt idx="170544">
                  <c:v>5.7434399999999997E-2</c:v>
                </c:pt>
                <c:pt idx="170545">
                  <c:v>5.66153E-2</c:v>
                </c:pt>
                <c:pt idx="170546">
                  <c:v>5.5769399999999997E-2</c:v>
                </c:pt>
                <c:pt idx="170547">
                  <c:v>5.4898599999999999E-2</c:v>
                </c:pt>
                <c:pt idx="170548">
                  <c:v>5.4004400000000001E-2</c:v>
                </c:pt>
                <c:pt idx="170549">
                  <c:v>5.3088499999999997E-2</c:v>
                </c:pt>
                <c:pt idx="170550">
                  <c:v>5.2152799999999999E-2</c:v>
                </c:pt>
                <c:pt idx="170551">
                  <c:v>5.11987E-2</c:v>
                </c:pt>
                <c:pt idx="170552">
                  <c:v>5.0228099999999998E-2</c:v>
                </c:pt>
                <c:pt idx="170553">
                  <c:v>4.9242399999999999E-2</c:v>
                </c:pt>
                <c:pt idx="170554">
                  <c:v>4.82432E-2</c:v>
                </c:pt>
                <c:pt idx="170555">
                  <c:v>4.7232200000000002E-2</c:v>
                </c:pt>
                <c:pt idx="170556">
                  <c:v>4.6210800000000003E-2</c:v>
                </c:pt>
                <c:pt idx="170557">
                  <c:v>4.5180600000000001E-2</c:v>
                </c:pt>
                <c:pt idx="170558">
                  <c:v>4.4142800000000003E-2</c:v>
                </c:pt>
                <c:pt idx="170559">
                  <c:v>4.3099100000000001E-2</c:v>
                </c:pt>
                <c:pt idx="170560">
                  <c:v>4.20506E-2</c:v>
                </c:pt>
                <c:pt idx="170561">
                  <c:v>4.0998699999999999E-2</c:v>
                </c:pt>
                <c:pt idx="170562">
                  <c:v>3.99447E-2</c:v>
                </c:pt>
                <c:pt idx="170563">
                  <c:v>3.8889899999999998E-2</c:v>
                </c:pt>
                <c:pt idx="170564">
                  <c:v>3.7835199999999999E-2</c:v>
                </c:pt>
                <c:pt idx="170565">
                  <c:v>3.6782000000000002E-2</c:v>
                </c:pt>
                <c:pt idx="170566">
                  <c:v>3.5731100000000002E-2</c:v>
                </c:pt>
                <c:pt idx="170567">
                  <c:v>3.4683699999999998E-2</c:v>
                </c:pt>
                <c:pt idx="170568">
                  <c:v>3.3640700000000003E-2</c:v>
                </c:pt>
                <c:pt idx="170569">
                  <c:v>3.2603E-2</c:v>
                </c:pt>
                <c:pt idx="170570">
                  <c:v>3.1571399999999999E-2</c:v>
                </c:pt>
                <c:pt idx="170571">
                  <c:v>3.05467E-2</c:v>
                </c:pt>
                <c:pt idx="170572">
                  <c:v>2.95296E-2</c:v>
                </c:pt>
                <c:pt idx="170573">
                  <c:v>2.8520799999999999E-2</c:v>
                </c:pt>
                <c:pt idx="170574">
                  <c:v>2.7520900000000001E-2</c:v>
                </c:pt>
                <c:pt idx="170575">
                  <c:v>2.6530399999999999E-2</c:v>
                </c:pt>
                <c:pt idx="170576">
                  <c:v>2.55499E-2</c:v>
                </c:pt>
                <c:pt idx="170577">
                  <c:v>2.4579699999999999E-2</c:v>
                </c:pt>
                <c:pt idx="170578">
                  <c:v>2.3620200000000001E-2</c:v>
                </c:pt>
                <c:pt idx="170579">
                  <c:v>2.2671799999999999E-2</c:v>
                </c:pt>
                <c:pt idx="170580">
                  <c:v>2.17346E-2</c:v>
                </c:pt>
                <c:pt idx="170581">
                  <c:v>2.0808900000000002E-2</c:v>
                </c:pt>
                <c:pt idx="170582">
                  <c:v>1.98949E-2</c:v>
                </c:pt>
                <c:pt idx="170583">
                  <c:v>1.8992599999999998E-2</c:v>
                </c:pt>
                <c:pt idx="170584">
                  <c:v>1.8102099999999999E-2</c:v>
                </c:pt>
                <c:pt idx="170585">
                  <c:v>1.72234E-2</c:v>
                </c:pt>
                <c:pt idx="170586">
                  <c:v>1.6356300000000001E-2</c:v>
                </c:pt>
                <c:pt idx="170587">
                  <c:v>1.55008E-2</c:v>
                </c:pt>
                <c:pt idx="170588">
                  <c:v>1.46567E-2</c:v>
                </c:pt>
                <c:pt idx="170589">
                  <c:v>1.3823800000000001E-2</c:v>
                </c:pt>
                <c:pt idx="170590">
                  <c:v>1.3001800000000001E-2</c:v>
                </c:pt>
                <c:pt idx="170591">
                  <c:v>1.21905E-2</c:v>
                </c:pt>
                <c:pt idx="170592">
                  <c:v>1.13895E-2</c:v>
                </c:pt>
                <c:pt idx="170593">
                  <c:v>1.05985E-2</c:v>
                </c:pt>
                <c:pt idx="170594" formatCode="0.00E+00">
                  <c:v>9.8169399999999997E-3</c:v>
                </c:pt>
                <c:pt idx="170595" formatCode="0.00E+00">
                  <c:v>9.0444800000000006E-3</c:v>
                </c:pt>
                <c:pt idx="170596" formatCode="0.00E+00">
                  <c:v>8.2806300000000006E-3</c:v>
                </c:pt>
                <c:pt idx="170597" formatCode="0.00E+00">
                  <c:v>7.5248700000000003E-3</c:v>
                </c:pt>
                <c:pt idx="170598" formatCode="0.00E+00">
                  <c:v>6.7766700000000003E-3</c:v>
                </c:pt>
                <c:pt idx="170599" formatCode="0.00E+00">
                  <c:v>6.0354600000000003E-3</c:v>
                </c:pt>
                <c:pt idx="170600" formatCode="0.00E+00">
                  <c:v>5.3006599999999996E-3</c:v>
                </c:pt>
                <c:pt idx="170601" formatCode="0.00E+00">
                  <c:v>4.5716799999999998E-3</c:v>
                </c:pt>
                <c:pt idx="170602" formatCode="0.00E+00">
                  <c:v>3.8478800000000001E-3</c:v>
                </c:pt>
                <c:pt idx="170603" formatCode="0.00E+00">
                  <c:v>3.1286299999999999E-3</c:v>
                </c:pt>
                <c:pt idx="170604" formatCode="0.00E+00">
                  <c:v>2.4132799999999999E-3</c:v>
                </c:pt>
                <c:pt idx="170605" formatCode="0.00E+00">
                  <c:v>1.7011800000000001E-3</c:v>
                </c:pt>
                <c:pt idx="170606" formatCode="0.00E+00">
                  <c:v>9.9166599999999999E-4</c:v>
                </c:pt>
                <c:pt idx="170607" formatCode="0.00E+00">
                  <c:v>2.84064E-4</c:v>
                </c:pt>
                <c:pt idx="170608" formatCode="0.00E+00">
                  <c:v>-4.2229600000000001E-4</c:v>
                </c:pt>
                <c:pt idx="170609" formatCode="0.00E+00">
                  <c:v>-1.1280800000000001E-3</c:v>
                </c:pt>
                <c:pt idx="170610" formatCode="0.00E+00">
                  <c:v>-1.8339599999999999E-3</c:v>
                </c:pt>
                <c:pt idx="170611" formatCode="0.00E+00">
                  <c:v>-2.5405800000000002E-3</c:v>
                </c:pt>
                <c:pt idx="170612" formatCode="0.00E+00">
                  <c:v>-3.2486099999999999E-3</c:v>
                </c:pt>
                <c:pt idx="170613" formatCode="0.00E+00">
                  <c:v>-3.95868E-3</c:v>
                </c:pt>
                <c:pt idx="170614" formatCode="0.00E+00">
                  <c:v>-4.67141E-3</c:v>
                </c:pt>
                <c:pt idx="170615" formatCode="0.00E+00">
                  <c:v>-5.3874099999999996E-3</c:v>
                </c:pt>
                <c:pt idx="170616" formatCode="0.00E+00">
                  <c:v>-6.1072699999999997E-3</c:v>
                </c:pt>
                <c:pt idx="170617" formatCode="0.00E+00">
                  <c:v>-6.8315499999999996E-3</c:v>
                </c:pt>
                <c:pt idx="170618" formatCode="0.00E+00">
                  <c:v>-7.5608100000000003E-3</c:v>
                </c:pt>
                <c:pt idx="170619" formatCode="0.00E+00">
                  <c:v>-8.2955600000000004E-3</c:v>
                </c:pt>
                <c:pt idx="170620" formatCode="0.00E+00">
                  <c:v>-9.0362800000000007E-3</c:v>
                </c:pt>
                <c:pt idx="170621" formatCode="0.00E+00">
                  <c:v>-9.7834299999999992E-3</c:v>
                </c:pt>
                <c:pt idx="170622">
                  <c:v>-1.0537400000000001E-2</c:v>
                </c:pt>
                <c:pt idx="170623">
                  <c:v>-1.12987E-2</c:v>
                </c:pt>
                <c:pt idx="170624">
                  <c:v>-1.20676E-2</c:v>
                </c:pt>
                <c:pt idx="170625">
                  <c:v>-1.2844299999999999E-2</c:v>
                </c:pt>
                <c:pt idx="170626">
                  <c:v>-1.36293E-2</c:v>
                </c:pt>
                <c:pt idx="170627">
                  <c:v>-1.44227E-2</c:v>
                </c:pt>
                <c:pt idx="170628">
                  <c:v>-1.5224700000000001E-2</c:v>
                </c:pt>
                <c:pt idx="170629">
                  <c:v>-1.6035500000000001E-2</c:v>
                </c:pt>
                <c:pt idx="170630">
                  <c:v>-1.6855100000000001E-2</c:v>
                </c:pt>
                <c:pt idx="170631">
                  <c:v>-1.76837E-2</c:v>
                </c:pt>
                <c:pt idx="170632">
                  <c:v>-1.8521099999999999E-2</c:v>
                </c:pt>
                <c:pt idx="170633">
                  <c:v>-1.93674E-2</c:v>
                </c:pt>
                <c:pt idx="170634">
                  <c:v>-2.0222500000000001E-2</c:v>
                </c:pt>
                <c:pt idx="170635">
                  <c:v>-2.10861E-2</c:v>
                </c:pt>
                <c:pt idx="170636">
                  <c:v>-2.1958200000000001E-2</c:v>
                </c:pt>
                <c:pt idx="170637">
                  <c:v>-2.2838500000000001E-2</c:v>
                </c:pt>
                <c:pt idx="170638">
                  <c:v>-2.37266E-2</c:v>
                </c:pt>
                <c:pt idx="170639">
                  <c:v>-2.46222E-2</c:v>
                </c:pt>
                <c:pt idx="170640">
                  <c:v>-2.55248E-2</c:v>
                </c:pt>
                <c:pt idx="170641">
                  <c:v>-2.6434099999999999E-2</c:v>
                </c:pt>
                <c:pt idx="170642">
                  <c:v>-2.7349399999999999E-2</c:v>
                </c:pt>
                <c:pt idx="170643">
                  <c:v>-2.8270300000000002E-2</c:v>
                </c:pt>
                <c:pt idx="170644">
                  <c:v>-2.9196099999999999E-2</c:v>
                </c:pt>
                <c:pt idx="170645">
                  <c:v>-3.0126E-2</c:v>
                </c:pt>
                <c:pt idx="170646">
                  <c:v>-3.10595E-2</c:v>
                </c:pt>
                <c:pt idx="170647">
                  <c:v>-3.1995700000000002E-2</c:v>
                </c:pt>
                <c:pt idx="170648">
                  <c:v>-3.2933700000000003E-2</c:v>
                </c:pt>
                <c:pt idx="170649">
                  <c:v>-3.3872699999999999E-2</c:v>
                </c:pt>
                <c:pt idx="170650">
                  <c:v>-3.4811799999999997E-2</c:v>
                </c:pt>
                <c:pt idx="170651">
                  <c:v>-3.5749999999999997E-2</c:v>
                </c:pt>
                <c:pt idx="170652">
                  <c:v>-3.6686299999999998E-2</c:v>
                </c:pt>
                <c:pt idx="170653">
                  <c:v>-3.76195E-2</c:v>
                </c:pt>
                <c:pt idx="170654">
                  <c:v>-3.8548699999999998E-2</c:v>
                </c:pt>
                <c:pt idx="170655">
                  <c:v>-3.9472699999999999E-2</c:v>
                </c:pt>
                <c:pt idx="170656">
                  <c:v>-4.0390299999999997E-2</c:v>
                </c:pt>
                <c:pt idx="170657">
                  <c:v>-4.1300200000000002E-2</c:v>
                </c:pt>
                <c:pt idx="170658">
                  <c:v>-4.2201200000000001E-2</c:v>
                </c:pt>
                <c:pt idx="170659">
                  <c:v>-4.3092100000000001E-2</c:v>
                </c:pt>
                <c:pt idx="170660">
                  <c:v>-4.3971400000000001E-2</c:v>
                </c:pt>
                <c:pt idx="170661">
                  <c:v>-4.4838000000000003E-2</c:v>
                </c:pt>
                <c:pt idx="170662">
                  <c:v>-4.5690300000000003E-2</c:v>
                </c:pt>
                <c:pt idx="170663">
                  <c:v>-4.6527100000000002E-2</c:v>
                </c:pt>
                <c:pt idx="170664">
                  <c:v>-4.7346800000000001E-2</c:v>
                </c:pt>
                <c:pt idx="170665">
                  <c:v>-4.8148099999999999E-2</c:v>
                </c:pt>
                <c:pt idx="170666">
                  <c:v>-4.8929500000000001E-2</c:v>
                </c:pt>
                <c:pt idx="170667">
                  <c:v>-4.96896E-2</c:v>
                </c:pt>
                <c:pt idx="170668">
                  <c:v>-5.0426899999999997E-2</c:v>
                </c:pt>
                <c:pt idx="170669">
                  <c:v>-5.1139799999999999E-2</c:v>
                </c:pt>
                <c:pt idx="170670">
                  <c:v>-5.1826999999999998E-2</c:v>
                </c:pt>
                <c:pt idx="170671">
                  <c:v>-5.2486999999999999E-2</c:v>
                </c:pt>
                <c:pt idx="170672">
                  <c:v>-5.3118199999999997E-2</c:v>
                </c:pt>
                <c:pt idx="170673">
                  <c:v>-5.3719200000000002E-2</c:v>
                </c:pt>
                <c:pt idx="170674">
                  <c:v>-5.4288500000000003E-2</c:v>
                </c:pt>
                <c:pt idx="170675">
                  <c:v>-5.48248E-2</c:v>
                </c:pt>
                <c:pt idx="170676">
                  <c:v>-5.5326399999999998E-2</c:v>
                </c:pt>
                <c:pt idx="170677">
                  <c:v>-5.5792000000000001E-2</c:v>
                </c:pt>
                <c:pt idx="170678">
                  <c:v>-5.6220300000000001E-2</c:v>
                </c:pt>
                <c:pt idx="170679">
                  <c:v>-5.6609699999999999E-2</c:v>
                </c:pt>
                <c:pt idx="170680">
                  <c:v>-5.6959099999999999E-2</c:v>
                </c:pt>
                <c:pt idx="170681">
                  <c:v>-5.7266900000000003E-2</c:v>
                </c:pt>
                <c:pt idx="170682">
                  <c:v>-5.7532E-2</c:v>
                </c:pt>
                <c:pt idx="170683">
                  <c:v>-5.7753100000000002E-2</c:v>
                </c:pt>
                <c:pt idx="170684">
                  <c:v>-5.7928899999999998E-2</c:v>
                </c:pt>
                <c:pt idx="170685">
                  <c:v>-5.80583E-2</c:v>
                </c:pt>
                <c:pt idx="170686">
                  <c:v>-5.81401E-2</c:v>
                </c:pt>
                <c:pt idx="170687">
                  <c:v>-5.8173200000000001E-2</c:v>
                </c:pt>
                <c:pt idx="170688">
                  <c:v>-5.8156699999999999E-2</c:v>
                </c:pt>
                <c:pt idx="170689">
                  <c:v>-5.8089500000000002E-2</c:v>
                </c:pt>
                <c:pt idx="170690">
                  <c:v>-5.7970599999999997E-2</c:v>
                </c:pt>
                <c:pt idx="170691">
                  <c:v>-5.7799200000000002E-2</c:v>
                </c:pt>
                <c:pt idx="170692">
                  <c:v>-5.7574500000000001E-2</c:v>
                </c:pt>
                <c:pt idx="170693">
                  <c:v>-5.7295699999999998E-2</c:v>
                </c:pt>
                <c:pt idx="170694">
                  <c:v>-5.6962199999999998E-2</c:v>
                </c:pt>
                <c:pt idx="170695">
                  <c:v>-5.6573199999999997E-2</c:v>
                </c:pt>
                <c:pt idx="170696">
                  <c:v>-5.6128200000000003E-2</c:v>
                </c:pt>
                <c:pt idx="170697">
                  <c:v>-5.5626799999999997E-2</c:v>
                </c:pt>
                <c:pt idx="170698">
                  <c:v>-5.5068499999999999E-2</c:v>
                </c:pt>
                <c:pt idx="170699">
                  <c:v>-5.4453000000000001E-2</c:v>
                </c:pt>
                <c:pt idx="170700">
                  <c:v>-5.3779899999999999E-2</c:v>
                </c:pt>
                <c:pt idx="170701">
                  <c:v>-5.3049199999999998E-2</c:v>
                </c:pt>
                <c:pt idx="170702">
                  <c:v>-5.22607E-2</c:v>
                </c:pt>
                <c:pt idx="170703">
                  <c:v>-5.1414300000000003E-2</c:v>
                </c:pt>
                <c:pt idx="170704">
                  <c:v>-5.0510199999999998E-2</c:v>
                </c:pt>
                <c:pt idx="170705">
                  <c:v>-4.9548399999999999E-2</c:v>
                </c:pt>
                <c:pt idx="170706">
                  <c:v>-4.8529099999999999E-2</c:v>
                </c:pt>
                <c:pt idx="170707">
                  <c:v>-4.74527E-2</c:v>
                </c:pt>
                <c:pt idx="170708">
                  <c:v>-4.63195E-2</c:v>
                </c:pt>
                <c:pt idx="170709">
                  <c:v>-4.5129900000000001E-2</c:v>
                </c:pt>
                <c:pt idx="170710">
                  <c:v>-4.3884600000000003E-2</c:v>
                </c:pt>
                <c:pt idx="170711">
                  <c:v>-4.2584200000000003E-2</c:v>
                </c:pt>
                <c:pt idx="170712">
                  <c:v>-4.1229399999999999E-2</c:v>
                </c:pt>
                <c:pt idx="170713">
                  <c:v>-3.9820899999999999E-2</c:v>
                </c:pt>
                <c:pt idx="170714">
                  <c:v>-3.8359699999999997E-2</c:v>
                </c:pt>
                <c:pt idx="170715">
                  <c:v>-3.6846799999999999E-2</c:v>
                </c:pt>
                <c:pt idx="170716">
                  <c:v>-3.5283099999999998E-2</c:v>
                </c:pt>
                <c:pt idx="170717">
                  <c:v>-3.3669900000000003E-2</c:v>
                </c:pt>
                <c:pt idx="170718">
                  <c:v>-3.2008399999999999E-2</c:v>
                </c:pt>
                <c:pt idx="170719">
                  <c:v>-3.0299800000000002E-2</c:v>
                </c:pt>
                <c:pt idx="170720">
                  <c:v>-2.8545600000000001E-2</c:v>
                </c:pt>
                <c:pt idx="170721">
                  <c:v>-2.6747099999999999E-2</c:v>
                </c:pt>
                <c:pt idx="170722">
                  <c:v>-2.49061E-2</c:v>
                </c:pt>
                <c:pt idx="170723">
                  <c:v>-2.30239E-2</c:v>
                </c:pt>
                <c:pt idx="170724">
                  <c:v>-2.11025E-2</c:v>
                </c:pt>
                <c:pt idx="170725">
                  <c:v>-1.9143400000000001E-2</c:v>
                </c:pt>
                <c:pt idx="170726">
                  <c:v>-1.71486E-2</c:v>
                </c:pt>
                <c:pt idx="170727">
                  <c:v>-1.512E-2</c:v>
                </c:pt>
                <c:pt idx="170728">
                  <c:v>-1.3059400000000001E-2</c:v>
                </c:pt>
                <c:pt idx="170729">
                  <c:v>-1.0969E-2</c:v>
                </c:pt>
                <c:pt idx="170730" formatCode="0.00E+00">
                  <c:v>-8.8508600000000003E-3</c:v>
                </c:pt>
                <c:pt idx="170731" formatCode="0.00E+00">
                  <c:v>-6.7070899999999998E-3</c:v>
                </c:pt>
                <c:pt idx="170732" formatCode="0.00E+00">
                  <c:v>-4.5399200000000002E-3</c:v>
                </c:pt>
                <c:pt idx="170733" formatCode="0.00E+00">
                  <c:v>-2.3516100000000001E-3</c:v>
                </c:pt>
                <c:pt idx="170734" formatCode="0.00E+00">
                  <c:v>-1.44473E-4</c:v>
                </c:pt>
                <c:pt idx="170735" formatCode="0.00E+00">
                  <c:v>2.0791300000000002E-3</c:v>
                </c:pt>
                <c:pt idx="170736" formatCode="0.00E+00">
                  <c:v>4.3168099999999999E-3</c:v>
                </c:pt>
                <c:pt idx="170737" formatCode="0.00E+00">
                  <c:v>6.5661000000000001E-3</c:v>
                </c:pt>
                <c:pt idx="170738" formatCode="0.00E+00">
                  <c:v>8.8245400000000005E-3</c:v>
                </c:pt>
                <c:pt idx="170739">
                  <c:v>1.10896E-2</c:v>
                </c:pt>
                <c:pt idx="170740">
                  <c:v>1.3358699999999999E-2</c:v>
                </c:pt>
                <c:pt idx="170741">
                  <c:v>1.5629400000000002E-2</c:v>
                </c:pt>
                <c:pt idx="170742">
                  <c:v>1.7898899999999999E-2</c:v>
                </c:pt>
                <c:pt idx="170743">
                  <c:v>2.0164700000000001E-2</c:v>
                </c:pt>
                <c:pt idx="170744">
                  <c:v>2.2424199999999998E-2</c:v>
                </c:pt>
                <c:pt idx="170745">
                  <c:v>2.4674600000000001E-2</c:v>
                </c:pt>
                <c:pt idx="170746">
                  <c:v>2.6913400000000001E-2</c:v>
                </c:pt>
                <c:pt idx="170747">
                  <c:v>2.9137900000000001E-2</c:v>
                </c:pt>
                <c:pt idx="170748">
                  <c:v>3.1345400000000002E-2</c:v>
                </c:pt>
                <c:pt idx="170749">
                  <c:v>3.3533199999999999E-2</c:v>
                </c:pt>
                <c:pt idx="170750">
                  <c:v>3.5698800000000003E-2</c:v>
                </c:pt>
                <c:pt idx="170751">
                  <c:v>3.7839400000000002E-2</c:v>
                </c:pt>
                <c:pt idx="170752">
                  <c:v>3.9952399999999999E-2</c:v>
                </c:pt>
                <c:pt idx="170753">
                  <c:v>4.2035200000000002E-2</c:v>
                </c:pt>
                <c:pt idx="170754">
                  <c:v>4.4085199999999998E-2</c:v>
                </c:pt>
                <c:pt idx="170755">
                  <c:v>4.6099899999999999E-2</c:v>
                </c:pt>
                <c:pt idx="170756">
                  <c:v>4.80767E-2</c:v>
                </c:pt>
                <c:pt idx="170757">
                  <c:v>5.0013099999999998E-2</c:v>
                </c:pt>
                <c:pt idx="170758">
                  <c:v>5.19067E-2</c:v>
                </c:pt>
                <c:pt idx="170759">
                  <c:v>5.3754999999999997E-2</c:v>
                </c:pt>
                <c:pt idx="170760">
                  <c:v>5.55557E-2</c:v>
                </c:pt>
                <c:pt idx="170761">
                  <c:v>5.73064E-2</c:v>
                </c:pt>
                <c:pt idx="170762">
                  <c:v>5.9004800000000003E-2</c:v>
                </c:pt>
                <c:pt idx="170763">
                  <c:v>6.0648800000000003E-2</c:v>
                </c:pt>
                <c:pt idx="170764">
                  <c:v>6.2236199999999998E-2</c:v>
                </c:pt>
                <c:pt idx="170765">
                  <c:v>6.3764799999999996E-2</c:v>
                </c:pt>
                <c:pt idx="170766">
                  <c:v>6.5232700000000005E-2</c:v>
                </c:pt>
                <c:pt idx="170767">
                  <c:v>6.6637799999999997E-2</c:v>
                </c:pt>
                <c:pt idx="170768">
                  <c:v>6.7978300000000005E-2</c:v>
                </c:pt>
                <c:pt idx="170769">
                  <c:v>6.9252400000000006E-2</c:v>
                </c:pt>
                <c:pt idx="170770">
                  <c:v>7.0458400000000004E-2</c:v>
                </c:pt>
                <c:pt idx="170771">
                  <c:v>7.1594500000000005E-2</c:v>
                </c:pt>
                <c:pt idx="170772">
                  <c:v>7.2659199999999993E-2</c:v>
                </c:pt>
                <c:pt idx="170773">
                  <c:v>7.3650999999999994E-2</c:v>
                </c:pt>
                <c:pt idx="170774">
                  <c:v>7.4568499999999996E-2</c:v>
                </c:pt>
                <c:pt idx="170775">
                  <c:v>7.5410400000000002E-2</c:v>
                </c:pt>
                <c:pt idx="170776">
                  <c:v>7.6175599999999996E-2</c:v>
                </c:pt>
                <c:pt idx="170777">
                  <c:v>7.6862700000000006E-2</c:v>
                </c:pt>
                <c:pt idx="170778">
                  <c:v>7.7470999999999998E-2</c:v>
                </c:pt>
                <c:pt idx="170779">
                  <c:v>7.7999299999999994E-2</c:v>
                </c:pt>
                <c:pt idx="170780">
                  <c:v>7.8447000000000003E-2</c:v>
                </c:pt>
                <c:pt idx="170781">
                  <c:v>7.88132E-2</c:v>
                </c:pt>
                <c:pt idx="170782">
                  <c:v>7.9097399999999998E-2</c:v>
                </c:pt>
                <c:pt idx="170783">
                  <c:v>7.9298999999999994E-2</c:v>
                </c:pt>
                <c:pt idx="170784">
                  <c:v>7.9417600000000005E-2</c:v>
                </c:pt>
                <c:pt idx="170785">
                  <c:v>7.9452999999999996E-2</c:v>
                </c:pt>
                <c:pt idx="170786">
                  <c:v>7.94049E-2</c:v>
                </c:pt>
                <c:pt idx="170787">
                  <c:v>7.9273200000000002E-2</c:v>
                </c:pt>
                <c:pt idx="170788">
                  <c:v>7.9058000000000003E-2</c:v>
                </c:pt>
                <c:pt idx="170789">
                  <c:v>7.8759399999999993E-2</c:v>
                </c:pt>
                <c:pt idx="170790">
                  <c:v>7.8377500000000003E-2</c:v>
                </c:pt>
                <c:pt idx="170791">
                  <c:v>7.7912800000000004E-2</c:v>
                </c:pt>
                <c:pt idx="170792">
                  <c:v>7.7365699999999996E-2</c:v>
                </c:pt>
                <c:pt idx="170793">
                  <c:v>7.6736700000000005E-2</c:v>
                </c:pt>
                <c:pt idx="170794">
                  <c:v>7.60266E-2</c:v>
                </c:pt>
                <c:pt idx="170795">
                  <c:v>7.5235999999999997E-2</c:v>
                </c:pt>
                <c:pt idx="170796">
                  <c:v>7.4365799999999996E-2</c:v>
                </c:pt>
                <c:pt idx="170797">
                  <c:v>7.3417099999999999E-2</c:v>
                </c:pt>
                <c:pt idx="170798">
                  <c:v>7.2390800000000005E-2</c:v>
                </c:pt>
                <c:pt idx="170799">
                  <c:v>7.1288199999999996E-2</c:v>
                </c:pt>
                <c:pt idx="170800">
                  <c:v>7.0110500000000006E-2</c:v>
                </c:pt>
                <c:pt idx="170801">
                  <c:v>6.8859100000000006E-2</c:v>
                </c:pt>
                <c:pt idx="170802">
                  <c:v>6.7535499999999998E-2</c:v>
                </c:pt>
                <c:pt idx="170803">
                  <c:v>6.6141099999999994E-2</c:v>
                </c:pt>
                <c:pt idx="170804">
                  <c:v>6.4677799999999994E-2</c:v>
                </c:pt>
                <c:pt idx="170805">
                  <c:v>6.3147099999999998E-2</c:v>
                </c:pt>
                <c:pt idx="170806">
                  <c:v>6.1551000000000002E-2</c:v>
                </c:pt>
                <c:pt idx="170807">
                  <c:v>5.9891300000000001E-2</c:v>
                </c:pt>
                <c:pt idx="170808">
                  <c:v>5.8170100000000002E-2</c:v>
                </c:pt>
                <c:pt idx="170809">
                  <c:v>5.6389300000000003E-2</c:v>
                </c:pt>
                <c:pt idx="170810">
                  <c:v>5.4551200000000001E-2</c:v>
                </c:pt>
                <c:pt idx="170811">
                  <c:v>5.2657900000000001E-2</c:v>
                </c:pt>
                <c:pt idx="170812">
                  <c:v>5.0711699999999998E-2</c:v>
                </c:pt>
                <c:pt idx="170813">
                  <c:v>4.8715000000000001E-2</c:v>
                </c:pt>
                <c:pt idx="170814">
                  <c:v>4.6670200000000002E-2</c:v>
                </c:pt>
                <c:pt idx="170815">
                  <c:v>4.4579800000000003E-2</c:v>
                </c:pt>
                <c:pt idx="170816">
                  <c:v>4.2446299999999999E-2</c:v>
                </c:pt>
                <c:pt idx="170817">
                  <c:v>4.0272200000000001E-2</c:v>
                </c:pt>
                <c:pt idx="170818">
                  <c:v>3.8060200000000002E-2</c:v>
                </c:pt>
                <c:pt idx="170819">
                  <c:v>3.5812900000000002E-2</c:v>
                </c:pt>
                <c:pt idx="170820">
                  <c:v>3.3533100000000003E-2</c:v>
                </c:pt>
                <c:pt idx="170821">
                  <c:v>3.1223600000000001E-2</c:v>
                </c:pt>
                <c:pt idx="170822">
                  <c:v>2.8886999999999999E-2</c:v>
                </c:pt>
                <c:pt idx="170823">
                  <c:v>2.6526299999999999E-2</c:v>
                </c:pt>
                <c:pt idx="170824">
                  <c:v>2.4144100000000002E-2</c:v>
                </c:pt>
                <c:pt idx="170825">
                  <c:v>2.1743499999999999E-2</c:v>
                </c:pt>
                <c:pt idx="170826">
                  <c:v>1.9327199999999999E-2</c:v>
                </c:pt>
                <c:pt idx="170827">
                  <c:v>1.6898199999999999E-2</c:v>
                </c:pt>
                <c:pt idx="170828">
                  <c:v>1.44593E-2</c:v>
                </c:pt>
                <c:pt idx="170829">
                  <c:v>1.20134E-2</c:v>
                </c:pt>
                <c:pt idx="170830" formatCode="0.00E+00">
                  <c:v>9.5635300000000006E-3</c:v>
                </c:pt>
                <c:pt idx="170831" formatCode="0.00E+00">
                  <c:v>7.1124400000000003E-3</c:v>
                </c:pt>
                <c:pt idx="170832" formatCode="0.00E+00">
                  <c:v>4.6630600000000001E-3</c:v>
                </c:pt>
                <c:pt idx="170833" formatCode="0.00E+00">
                  <c:v>2.2182700000000001E-3</c:v>
                </c:pt>
                <c:pt idx="170834" formatCode="0.00E+00">
                  <c:v>-2.1907099999999999E-4</c:v>
                </c:pt>
                <c:pt idx="170835" formatCode="0.00E+00">
                  <c:v>-2.64613E-3</c:v>
                </c:pt>
                <c:pt idx="170836" formatCode="0.00E+00">
                  <c:v>-5.0600799999999998E-3</c:v>
                </c:pt>
                <c:pt idx="170837" formatCode="0.00E+00">
                  <c:v>-7.4581500000000002E-3</c:v>
                </c:pt>
                <c:pt idx="170838" formatCode="0.00E+00">
                  <c:v>-9.8375700000000003E-3</c:v>
                </c:pt>
                <c:pt idx="170839">
                  <c:v>-1.2195599999999999E-2</c:v>
                </c:pt>
                <c:pt idx="170840">
                  <c:v>-1.45296E-2</c:v>
                </c:pt>
                <c:pt idx="170841">
                  <c:v>-1.6836899999999998E-2</c:v>
                </c:pt>
                <c:pt idx="170842">
                  <c:v>-1.9115E-2</c:v>
                </c:pt>
                <c:pt idx="170843">
                  <c:v>-2.13612E-2</c:v>
                </c:pt>
                <c:pt idx="170844">
                  <c:v>-2.3573E-2</c:v>
                </c:pt>
                <c:pt idx="170845">
                  <c:v>-2.5748199999999999E-2</c:v>
                </c:pt>
                <c:pt idx="170846">
                  <c:v>-2.7884200000000001E-2</c:v>
                </c:pt>
                <c:pt idx="170847">
                  <c:v>-2.99787E-2</c:v>
                </c:pt>
                <c:pt idx="170848">
                  <c:v>-3.2029599999999998E-2</c:v>
                </c:pt>
                <c:pt idx="170849">
                  <c:v>-3.4034599999999998E-2</c:v>
                </c:pt>
                <c:pt idx="170850">
                  <c:v>-3.5991599999999999E-2</c:v>
                </c:pt>
                <c:pt idx="170851">
                  <c:v>-3.7898599999999998E-2</c:v>
                </c:pt>
                <c:pt idx="170852">
                  <c:v>-3.97536E-2</c:v>
                </c:pt>
                <c:pt idx="170853">
                  <c:v>-4.1554800000000003E-2</c:v>
                </c:pt>
                <c:pt idx="170854">
                  <c:v>-4.33003E-2</c:v>
                </c:pt>
                <c:pt idx="170855">
                  <c:v>-4.4988500000000001E-2</c:v>
                </c:pt>
                <c:pt idx="170856">
                  <c:v>-4.6617699999999998E-2</c:v>
                </c:pt>
                <c:pt idx="170857">
                  <c:v>-4.8186399999999997E-2</c:v>
                </c:pt>
                <c:pt idx="170858">
                  <c:v>-4.9693099999999997E-2</c:v>
                </c:pt>
                <c:pt idx="170859">
                  <c:v>-5.1136399999999999E-2</c:v>
                </c:pt>
                <c:pt idx="170860">
                  <c:v>-5.2515199999999998E-2</c:v>
                </c:pt>
                <c:pt idx="170861">
                  <c:v>-5.3828099999999997E-2</c:v>
                </c:pt>
                <c:pt idx="170862">
                  <c:v>-5.5074199999999997E-2</c:v>
                </c:pt>
                <c:pt idx="170863">
                  <c:v>-5.6252499999999997E-2</c:v>
                </c:pt>
                <c:pt idx="170864">
                  <c:v>-5.7362000000000003E-2</c:v>
                </c:pt>
                <c:pt idx="170865">
                  <c:v>-5.84019E-2</c:v>
                </c:pt>
                <c:pt idx="170866">
                  <c:v>-5.9371599999999997E-2</c:v>
                </c:pt>
                <c:pt idx="170867">
                  <c:v>-6.0270499999999998E-2</c:v>
                </c:pt>
                <c:pt idx="170868">
                  <c:v>-6.1098100000000002E-2</c:v>
                </c:pt>
                <c:pt idx="170869">
                  <c:v>-6.1853900000000003E-2</c:v>
                </c:pt>
                <c:pt idx="170870">
                  <c:v>-6.2537700000000002E-2</c:v>
                </c:pt>
                <c:pt idx="170871">
                  <c:v>-6.3149300000000005E-2</c:v>
                </c:pt>
                <c:pt idx="170872">
                  <c:v>-6.3688599999999998E-2</c:v>
                </c:pt>
                <c:pt idx="170873">
                  <c:v>-6.4155400000000001E-2</c:v>
                </c:pt>
                <c:pt idx="170874">
                  <c:v>-6.4550099999999999E-2</c:v>
                </c:pt>
                <c:pt idx="170875">
                  <c:v>-6.4872600000000002E-2</c:v>
                </c:pt>
                <c:pt idx="170876">
                  <c:v>-6.5123299999999995E-2</c:v>
                </c:pt>
                <c:pt idx="170877">
                  <c:v>-6.5302600000000002E-2</c:v>
                </c:pt>
                <c:pt idx="170878">
                  <c:v>-6.5410999999999997E-2</c:v>
                </c:pt>
                <c:pt idx="170879">
                  <c:v>-6.5448900000000004E-2</c:v>
                </c:pt>
                <c:pt idx="170880">
                  <c:v>-6.5417100000000006E-2</c:v>
                </c:pt>
                <c:pt idx="170881">
                  <c:v>-6.5316200000000005E-2</c:v>
                </c:pt>
                <c:pt idx="170882">
                  <c:v>-6.5147099999999999E-2</c:v>
                </c:pt>
                <c:pt idx="170883">
                  <c:v>-6.4910700000000002E-2</c:v>
                </c:pt>
                <c:pt idx="170884">
                  <c:v>-6.4607899999999996E-2</c:v>
                </c:pt>
                <c:pt idx="170885">
                  <c:v>-6.4239900000000003E-2</c:v>
                </c:pt>
                <c:pt idx="170886">
                  <c:v>-6.3807699999999995E-2</c:v>
                </c:pt>
                <c:pt idx="170887">
                  <c:v>-6.33127E-2</c:v>
                </c:pt>
                <c:pt idx="170888">
                  <c:v>-6.2756000000000006E-2</c:v>
                </c:pt>
                <c:pt idx="170889">
                  <c:v>-6.2139100000000003E-2</c:v>
                </c:pt>
                <c:pt idx="170890">
                  <c:v>-6.1463299999999998E-2</c:v>
                </c:pt>
                <c:pt idx="170891">
                  <c:v>-6.0730199999999998E-2</c:v>
                </c:pt>
                <c:pt idx="170892">
                  <c:v>-5.9941399999999999E-2</c:v>
                </c:pt>
                <c:pt idx="170893">
                  <c:v>-5.9098299999999999E-2</c:v>
                </c:pt>
                <c:pt idx="170894">
                  <c:v>-5.8202799999999999E-2</c:v>
                </c:pt>
                <c:pt idx="170895">
                  <c:v>-5.7256500000000002E-2</c:v>
                </c:pt>
                <c:pt idx="170896">
                  <c:v>-5.62613E-2</c:v>
                </c:pt>
                <c:pt idx="170897">
                  <c:v>-5.5218799999999998E-2</c:v>
                </c:pt>
                <c:pt idx="170898">
                  <c:v>-5.4131100000000001E-2</c:v>
                </c:pt>
                <c:pt idx="170899">
                  <c:v>-5.2999999999999999E-2</c:v>
                </c:pt>
                <c:pt idx="170900">
                  <c:v>-5.1827400000000003E-2</c:v>
                </c:pt>
                <c:pt idx="170901">
                  <c:v>-5.0615399999999998E-2</c:v>
                </c:pt>
                <c:pt idx="170902">
                  <c:v>-4.9365800000000001E-2</c:v>
                </c:pt>
                <c:pt idx="170903">
                  <c:v>-4.8080900000000003E-2</c:v>
                </c:pt>
                <c:pt idx="170904">
                  <c:v>-4.6762600000000001E-2</c:v>
                </c:pt>
                <c:pt idx="170905">
                  <c:v>-4.5413000000000002E-2</c:v>
                </c:pt>
                <c:pt idx="170906">
                  <c:v>-4.4034200000000003E-2</c:v>
                </c:pt>
                <c:pt idx="170907">
                  <c:v>-4.2628300000000001E-2</c:v>
                </c:pt>
                <c:pt idx="170908">
                  <c:v>-4.1197499999999998E-2</c:v>
                </c:pt>
                <c:pt idx="170909">
                  <c:v>-3.9743800000000003E-2</c:v>
                </c:pt>
                <c:pt idx="170910">
                  <c:v>-3.8269400000000002E-2</c:v>
                </c:pt>
                <c:pt idx="170911">
                  <c:v>-3.6776400000000001E-2</c:v>
                </c:pt>
                <c:pt idx="170912">
                  <c:v>-3.5267E-2</c:v>
                </c:pt>
                <c:pt idx="170913">
                  <c:v>-3.3743200000000001E-2</c:v>
                </c:pt>
                <c:pt idx="170914">
                  <c:v>-3.2207100000000002E-2</c:v>
                </c:pt>
                <c:pt idx="170915">
                  <c:v>-3.0661000000000001E-2</c:v>
                </c:pt>
                <c:pt idx="170916">
                  <c:v>-2.9106699999999999E-2</c:v>
                </c:pt>
                <c:pt idx="170917">
                  <c:v>-2.7546500000000002E-2</c:v>
                </c:pt>
                <c:pt idx="170918">
                  <c:v>-2.59822E-2</c:v>
                </c:pt>
                <c:pt idx="170919">
                  <c:v>-2.4416E-2</c:v>
                </c:pt>
                <c:pt idx="170920">
                  <c:v>-2.28498E-2</c:v>
                </c:pt>
                <c:pt idx="170921">
                  <c:v>-2.1285599999999998E-2</c:v>
                </c:pt>
                <c:pt idx="170922">
                  <c:v>-1.9725199999999998E-2</c:v>
                </c:pt>
                <c:pt idx="170923">
                  <c:v>-1.8170599999999999E-2</c:v>
                </c:pt>
                <c:pt idx="170924">
                  <c:v>-1.6623499999999999E-2</c:v>
                </c:pt>
                <c:pt idx="170925">
                  <c:v>-1.50858E-2</c:v>
                </c:pt>
                <c:pt idx="170926">
                  <c:v>-1.35593E-2</c:v>
                </c:pt>
                <c:pt idx="170927">
                  <c:v>-1.20456E-2</c:v>
                </c:pt>
                <c:pt idx="170928">
                  <c:v>-1.05463E-2</c:v>
                </c:pt>
                <c:pt idx="170929" formatCode="0.00E+00">
                  <c:v>-9.0631300000000008E-3</c:v>
                </c:pt>
                <c:pt idx="170930" formatCode="0.00E+00">
                  <c:v>-7.5975799999999996E-3</c:v>
                </c:pt>
                <c:pt idx="170931" formatCode="0.00E+00">
                  <c:v>-6.1511600000000001E-3</c:v>
                </c:pt>
                <c:pt idx="170932" formatCode="0.00E+00">
                  <c:v>-4.72529E-3</c:v>
                </c:pt>
                <c:pt idx="170933" formatCode="0.00E+00">
                  <c:v>-3.3213600000000002E-3</c:v>
                </c:pt>
                <c:pt idx="170934" formatCode="0.00E+00">
                  <c:v>-1.9406899999999999E-3</c:v>
                </c:pt>
                <c:pt idx="170935" formatCode="0.00E+00">
                  <c:v>-5.8452299999999999E-4</c:v>
                </c:pt>
                <c:pt idx="170936" formatCode="0.00E+00">
                  <c:v>7.4593399999999996E-4</c:v>
                </c:pt>
                <c:pt idx="170937" formatCode="0.00E+00">
                  <c:v>2.0495499999999998E-3</c:v>
                </c:pt>
                <c:pt idx="170938" formatCode="0.00E+00">
                  <c:v>3.32527E-3</c:v>
                </c:pt>
                <c:pt idx="170939" formatCode="0.00E+00">
                  <c:v>4.5720800000000001E-3</c:v>
                </c:pt>
                <c:pt idx="170940" formatCode="0.00E+00">
                  <c:v>5.7890499999999996E-3</c:v>
                </c:pt>
                <c:pt idx="170941" formatCode="0.00E+00">
                  <c:v>6.9753200000000001E-3</c:v>
                </c:pt>
                <c:pt idx="170942" formatCode="0.00E+00">
                  <c:v>8.1300899999999995E-3</c:v>
                </c:pt>
                <c:pt idx="170943" formatCode="0.00E+00">
                  <c:v>9.2526199999999996E-3</c:v>
                </c:pt>
                <c:pt idx="170944">
                  <c:v>1.0342199999999999E-2</c:v>
                </c:pt>
                <c:pt idx="170945">
                  <c:v>1.13984E-2</c:v>
                </c:pt>
                <c:pt idx="170946">
                  <c:v>1.2420499999999999E-2</c:v>
                </c:pt>
                <c:pt idx="170947">
                  <c:v>1.3408099999999999E-2</c:v>
                </c:pt>
                <c:pt idx="170948">
                  <c:v>1.4360899999999999E-2</c:v>
                </c:pt>
                <c:pt idx="170949">
                  <c:v>1.5278399999999999E-2</c:v>
                </c:pt>
                <c:pt idx="170950">
                  <c:v>1.6160500000000001E-2</c:v>
                </c:pt>
                <c:pt idx="170951">
                  <c:v>1.7007000000000001E-2</c:v>
                </c:pt>
                <c:pt idx="170952">
                  <c:v>1.7817699999999999E-2</c:v>
                </c:pt>
                <c:pt idx="170953">
                  <c:v>1.8592600000000001E-2</c:v>
                </c:pt>
                <c:pt idx="170954">
                  <c:v>1.9331600000000001E-2</c:v>
                </c:pt>
                <c:pt idx="170955">
                  <c:v>2.0034799999999998E-2</c:v>
                </c:pt>
                <c:pt idx="170956">
                  <c:v>2.0702499999999999E-2</c:v>
                </c:pt>
                <c:pt idx="170957">
                  <c:v>2.1334599999999999E-2</c:v>
                </c:pt>
                <c:pt idx="170958">
                  <c:v>2.1931599999999999E-2</c:v>
                </c:pt>
                <c:pt idx="170959">
                  <c:v>2.2493599999999999E-2</c:v>
                </c:pt>
                <c:pt idx="170960">
                  <c:v>2.3021099999999999E-2</c:v>
                </c:pt>
                <c:pt idx="170961">
                  <c:v>2.3514500000000001E-2</c:v>
                </c:pt>
                <c:pt idx="170962">
                  <c:v>2.3974200000000001E-2</c:v>
                </c:pt>
                <c:pt idx="170963">
                  <c:v>2.4400700000000001E-2</c:v>
                </c:pt>
                <c:pt idx="170964">
                  <c:v>2.47946E-2</c:v>
                </c:pt>
                <c:pt idx="170965">
                  <c:v>2.5156499999999998E-2</c:v>
                </c:pt>
                <c:pt idx="170966">
                  <c:v>2.5487099999999999E-2</c:v>
                </c:pt>
                <c:pt idx="170967">
                  <c:v>2.5787000000000001E-2</c:v>
                </c:pt>
                <c:pt idx="170968">
                  <c:v>2.6057E-2</c:v>
                </c:pt>
                <c:pt idx="170969">
                  <c:v>2.62978E-2</c:v>
                </c:pt>
                <c:pt idx="170970">
                  <c:v>2.6510300000000001E-2</c:v>
                </c:pt>
                <c:pt idx="170971">
                  <c:v>2.6695300000000002E-2</c:v>
                </c:pt>
                <c:pt idx="170972">
                  <c:v>2.6853700000000001E-2</c:v>
                </c:pt>
                <c:pt idx="170973">
                  <c:v>2.6986300000000001E-2</c:v>
                </c:pt>
                <c:pt idx="170974">
                  <c:v>2.7094E-2</c:v>
                </c:pt>
                <c:pt idx="170975">
                  <c:v>2.7177900000000001E-2</c:v>
                </c:pt>
                <c:pt idx="170976">
                  <c:v>2.72389E-2</c:v>
                </c:pt>
                <c:pt idx="170977">
                  <c:v>2.7277900000000001E-2</c:v>
                </c:pt>
                <c:pt idx="170978">
                  <c:v>2.7296000000000001E-2</c:v>
                </c:pt>
                <c:pt idx="170979">
                  <c:v>2.7294200000000001E-2</c:v>
                </c:pt>
                <c:pt idx="170980">
                  <c:v>2.72734E-2</c:v>
                </c:pt>
                <c:pt idx="170981">
                  <c:v>2.72348E-2</c:v>
                </c:pt>
                <c:pt idx="170982">
                  <c:v>2.71793E-2</c:v>
                </c:pt>
                <c:pt idx="170983">
                  <c:v>2.7108E-2</c:v>
                </c:pt>
                <c:pt idx="170984">
                  <c:v>2.7021900000000001E-2</c:v>
                </c:pt>
                <c:pt idx="170985">
                  <c:v>2.6922100000000001E-2</c:v>
                </c:pt>
                <c:pt idx="170986">
                  <c:v>2.68095E-2</c:v>
                </c:pt>
                <c:pt idx="170987">
                  <c:v>2.6685299999999999E-2</c:v>
                </c:pt>
                <c:pt idx="170988">
                  <c:v>2.6550299999999999E-2</c:v>
                </c:pt>
                <c:pt idx="170989">
                  <c:v>2.6405700000000001E-2</c:v>
                </c:pt>
                <c:pt idx="170990">
                  <c:v>2.6252299999999999E-2</c:v>
                </c:pt>
                <c:pt idx="170991">
                  <c:v>2.6091199999999998E-2</c:v>
                </c:pt>
                <c:pt idx="170992">
                  <c:v>2.5923399999999999E-2</c:v>
                </c:pt>
                <c:pt idx="170993">
                  <c:v>2.5749600000000001E-2</c:v>
                </c:pt>
                <c:pt idx="170994">
                  <c:v>2.5570900000000001E-2</c:v>
                </c:pt>
                <c:pt idx="170995">
                  <c:v>2.53882E-2</c:v>
                </c:pt>
                <c:pt idx="170996">
                  <c:v>2.5202200000000001E-2</c:v>
                </c:pt>
                <c:pt idx="170997">
                  <c:v>2.5013799999999999E-2</c:v>
                </c:pt>
                <c:pt idx="170998">
                  <c:v>2.48238E-2</c:v>
                </c:pt>
                <c:pt idx="170999">
                  <c:v>2.4632999999999999E-2</c:v>
                </c:pt>
                <c:pt idx="171000">
                  <c:v>2.4442100000000001E-2</c:v>
                </c:pt>
                <c:pt idx="171001">
                  <c:v>2.42518E-2</c:v>
                </c:pt>
                <c:pt idx="171002">
                  <c:v>2.4062699999999999E-2</c:v>
                </c:pt>
                <c:pt idx="171003">
                  <c:v>2.3875500000000001E-2</c:v>
                </c:pt>
                <c:pt idx="171004">
                  <c:v>2.3690800000000001E-2</c:v>
                </c:pt>
                <c:pt idx="171005">
                  <c:v>2.3508999999999999E-2</c:v>
                </c:pt>
                <c:pt idx="171006">
                  <c:v>2.3330799999999999E-2</c:v>
                </c:pt>
                <c:pt idx="171007">
                  <c:v>2.31565E-2</c:v>
                </c:pt>
                <c:pt idx="171008">
                  <c:v>2.2986699999999999E-2</c:v>
                </c:pt>
                <c:pt idx="171009">
                  <c:v>2.2821600000000001E-2</c:v>
                </c:pt>
                <c:pt idx="171010">
                  <c:v>2.2661500000000001E-2</c:v>
                </c:pt>
                <c:pt idx="171011">
                  <c:v>2.25069E-2</c:v>
                </c:pt>
                <c:pt idx="171012">
                  <c:v>2.2357800000000001E-2</c:v>
                </c:pt>
                <c:pt idx="171013">
                  <c:v>2.2214600000000001E-2</c:v>
                </c:pt>
                <c:pt idx="171014">
                  <c:v>2.20774E-2</c:v>
                </c:pt>
                <c:pt idx="171015">
                  <c:v>2.1946199999999999E-2</c:v>
                </c:pt>
                <c:pt idx="171016">
                  <c:v>2.18211E-2</c:v>
                </c:pt>
                <c:pt idx="171017">
                  <c:v>2.1702200000000001E-2</c:v>
                </c:pt>
                <c:pt idx="171018">
                  <c:v>2.1589500000000001E-2</c:v>
                </c:pt>
                <c:pt idx="171019">
                  <c:v>2.14827E-2</c:v>
                </c:pt>
                <c:pt idx="171020">
                  <c:v>2.1381899999999999E-2</c:v>
                </c:pt>
                <c:pt idx="171021">
                  <c:v>2.1286900000000001E-2</c:v>
                </c:pt>
                <c:pt idx="171022">
                  <c:v>2.1197500000000001E-2</c:v>
                </c:pt>
                <c:pt idx="171023">
                  <c:v>2.1113300000000002E-2</c:v>
                </c:pt>
                <c:pt idx="171024">
                  <c:v>2.1034299999999999E-2</c:v>
                </c:pt>
                <c:pt idx="171025">
                  <c:v>2.09599E-2</c:v>
                </c:pt>
                <c:pt idx="171026">
                  <c:v>2.0889899999999999E-2</c:v>
                </c:pt>
                <c:pt idx="171027">
                  <c:v>2.08238E-2</c:v>
                </c:pt>
                <c:pt idx="171028">
                  <c:v>2.07612E-2</c:v>
                </c:pt>
                <c:pt idx="171029">
                  <c:v>2.07017E-2</c:v>
                </c:pt>
                <c:pt idx="171030">
                  <c:v>2.0644699999999998E-2</c:v>
                </c:pt>
                <c:pt idx="171031">
                  <c:v>2.0589699999999999E-2</c:v>
                </c:pt>
                <c:pt idx="171032">
                  <c:v>2.0536100000000002E-2</c:v>
                </c:pt>
                <c:pt idx="171033">
                  <c:v>2.0483299999999999E-2</c:v>
                </c:pt>
                <c:pt idx="171034">
                  <c:v>2.04307E-2</c:v>
                </c:pt>
                <c:pt idx="171035">
                  <c:v>2.0377599999999999E-2</c:v>
                </c:pt>
                <c:pt idx="171036">
                  <c:v>2.0323399999999998E-2</c:v>
                </c:pt>
                <c:pt idx="171037">
                  <c:v>2.0267299999999999E-2</c:v>
                </c:pt>
                <c:pt idx="171038">
                  <c:v>2.02087E-2</c:v>
                </c:pt>
                <c:pt idx="171039">
                  <c:v>2.0146799999999999E-2</c:v>
                </c:pt>
                <c:pt idx="171040">
                  <c:v>2.0080799999999999E-2</c:v>
                </c:pt>
                <c:pt idx="171041">
                  <c:v>2.001E-2</c:v>
                </c:pt>
                <c:pt idx="171042">
                  <c:v>1.9933599999999999E-2</c:v>
                </c:pt>
                <c:pt idx="171043">
                  <c:v>1.9850799999999998E-2</c:v>
                </c:pt>
                <c:pt idx="171044">
                  <c:v>1.9760799999999999E-2</c:v>
                </c:pt>
                <c:pt idx="171045">
                  <c:v>1.9662900000000001E-2</c:v>
                </c:pt>
                <c:pt idx="171046">
                  <c:v>1.95561E-2</c:v>
                </c:pt>
                <c:pt idx="171047">
                  <c:v>1.94398E-2</c:v>
                </c:pt>
                <c:pt idx="171048">
                  <c:v>1.93131E-2</c:v>
                </c:pt>
                <c:pt idx="171049">
                  <c:v>1.91752E-2</c:v>
                </c:pt>
                <c:pt idx="171050">
                  <c:v>1.9025299999999998E-2</c:v>
                </c:pt>
                <c:pt idx="171051">
                  <c:v>1.88627E-2</c:v>
                </c:pt>
                <c:pt idx="171052">
                  <c:v>1.8686500000000002E-2</c:v>
                </c:pt>
                <c:pt idx="171053">
                  <c:v>1.8495999999999999E-2</c:v>
                </c:pt>
                <c:pt idx="171054">
                  <c:v>1.8290500000000001E-2</c:v>
                </c:pt>
                <c:pt idx="171055">
                  <c:v>1.8069200000000001E-2</c:v>
                </c:pt>
                <c:pt idx="171056">
                  <c:v>1.7831400000000001E-2</c:v>
                </c:pt>
                <c:pt idx="171057">
                  <c:v>1.7576499999999998E-2</c:v>
                </c:pt>
                <c:pt idx="171058">
                  <c:v>1.7303700000000002E-2</c:v>
                </c:pt>
                <c:pt idx="171059">
                  <c:v>1.70125E-2</c:v>
                </c:pt>
                <c:pt idx="171060">
                  <c:v>1.67023E-2</c:v>
                </c:pt>
                <c:pt idx="171061">
                  <c:v>1.6372299999999999E-2</c:v>
                </c:pt>
                <c:pt idx="171062">
                  <c:v>1.60222E-2</c:v>
                </c:pt>
                <c:pt idx="171063">
                  <c:v>1.5651399999999999E-2</c:v>
                </c:pt>
                <c:pt idx="171064">
                  <c:v>1.52595E-2</c:v>
                </c:pt>
                <c:pt idx="171065">
                  <c:v>1.4845799999999999E-2</c:v>
                </c:pt>
                <c:pt idx="171066">
                  <c:v>1.44102E-2</c:v>
                </c:pt>
                <c:pt idx="171067">
                  <c:v>1.39522E-2</c:v>
                </c:pt>
                <c:pt idx="171068">
                  <c:v>1.3471500000000001E-2</c:v>
                </c:pt>
                <c:pt idx="171069">
                  <c:v>1.29678E-2</c:v>
                </c:pt>
                <c:pt idx="171070">
                  <c:v>1.2441000000000001E-2</c:v>
                </c:pt>
                <c:pt idx="171071">
                  <c:v>1.1890700000000001E-2</c:v>
                </c:pt>
                <c:pt idx="171072">
                  <c:v>1.13169E-2</c:v>
                </c:pt>
                <c:pt idx="171073">
                  <c:v>1.07195E-2</c:v>
                </c:pt>
                <c:pt idx="171074">
                  <c:v>1.00985E-2</c:v>
                </c:pt>
                <c:pt idx="171075" formatCode="0.00E+00">
                  <c:v>9.4537700000000002E-3</c:v>
                </c:pt>
                <c:pt idx="171076" formatCode="0.00E+00">
                  <c:v>8.7854999999999999E-3</c:v>
                </c:pt>
                <c:pt idx="171077" formatCode="0.00E+00">
                  <c:v>8.0937700000000001E-3</c:v>
                </c:pt>
                <c:pt idx="171078" formatCode="0.00E+00">
                  <c:v>7.37873E-3</c:v>
                </c:pt>
                <c:pt idx="171079" formatCode="0.00E+00">
                  <c:v>6.6406199999999999E-3</c:v>
                </c:pt>
                <c:pt idx="171080" formatCode="0.00E+00">
                  <c:v>5.8797099999999998E-3</c:v>
                </c:pt>
                <c:pt idx="171081" formatCode="0.00E+00">
                  <c:v>5.0962999999999998E-3</c:v>
                </c:pt>
                <c:pt idx="171082" formatCode="0.00E+00">
                  <c:v>4.2908E-3</c:v>
                </c:pt>
                <c:pt idx="171083" formatCode="0.00E+00">
                  <c:v>3.4636200000000002E-3</c:v>
                </c:pt>
                <c:pt idx="171084" formatCode="0.00E+00">
                  <c:v>2.6152599999999999E-3</c:v>
                </c:pt>
                <c:pt idx="171085" formatCode="0.00E+00">
                  <c:v>1.74624E-3</c:v>
                </c:pt>
                <c:pt idx="171086" formatCode="0.00E+00">
                  <c:v>8.5717499999999995E-4</c:v>
                </c:pt>
                <c:pt idx="171087" formatCode="0.00E+00">
                  <c:v>-5.1304699999999997E-5</c:v>
                </c:pt>
                <c:pt idx="171088" formatCode="0.00E+00">
                  <c:v>-9.7849900000000008E-4</c:v>
                </c:pt>
                <c:pt idx="171089" formatCode="0.00E+00">
                  <c:v>-1.92366E-3</c:v>
                </c:pt>
                <c:pt idx="171090" formatCode="0.00E+00">
                  <c:v>-2.8859900000000002E-3</c:v>
                </c:pt>
                <c:pt idx="171091" formatCode="0.00E+00">
                  <c:v>-3.8646399999999999E-3</c:v>
                </c:pt>
                <c:pt idx="171092" formatCode="0.00E+00">
                  <c:v>-4.8587099999999996E-3</c:v>
                </c:pt>
                <c:pt idx="171093" formatCode="0.00E+00">
                  <c:v>-5.8672500000000001E-3</c:v>
                </c:pt>
                <c:pt idx="171094" formatCode="0.00E+00">
                  <c:v>-6.8892800000000002E-3</c:v>
                </c:pt>
                <c:pt idx="171095" formatCode="0.00E+00">
                  <c:v>-7.9237500000000002E-3</c:v>
                </c:pt>
                <c:pt idx="171096" formatCode="0.00E+00">
                  <c:v>-8.9695899999999995E-3</c:v>
                </c:pt>
                <c:pt idx="171097">
                  <c:v>-1.00257E-2</c:v>
                </c:pt>
                <c:pt idx="171098">
                  <c:v>-1.10908E-2</c:v>
                </c:pt>
                <c:pt idx="171099">
                  <c:v>-1.2163800000000001E-2</c:v>
                </c:pt>
                <c:pt idx="171100">
                  <c:v>-1.32435E-2</c:v>
                </c:pt>
                <c:pt idx="171101">
                  <c:v>-1.43284E-2</c:v>
                </c:pt>
                <c:pt idx="171102">
                  <c:v>-1.5417500000000001E-2</c:v>
                </c:pt>
                <c:pt idx="171103">
                  <c:v>-1.6509099999999999E-2</c:v>
                </c:pt>
                <c:pt idx="171104">
                  <c:v>-1.7602199999999998E-2</c:v>
                </c:pt>
                <c:pt idx="171105">
                  <c:v>-1.8695099999999999E-2</c:v>
                </c:pt>
                <c:pt idx="171106">
                  <c:v>-1.9786499999999999E-2</c:v>
                </c:pt>
                <c:pt idx="171107">
                  <c:v>-2.0874899999999998E-2</c:v>
                </c:pt>
                <c:pt idx="171108">
                  <c:v>-2.19589E-2</c:v>
                </c:pt>
                <c:pt idx="171109">
                  <c:v>-2.3036899999999999E-2</c:v>
                </c:pt>
                <c:pt idx="171110">
                  <c:v>-2.41075E-2</c:v>
                </c:pt>
                <c:pt idx="171111">
                  <c:v>-2.51691E-2</c:v>
                </c:pt>
                <c:pt idx="171112">
                  <c:v>-2.6220199999999999E-2</c:v>
                </c:pt>
                <c:pt idx="171113">
                  <c:v>-2.72593E-2</c:v>
                </c:pt>
                <c:pt idx="171114">
                  <c:v>-2.8284799999999999E-2</c:v>
                </c:pt>
                <c:pt idx="171115">
                  <c:v>-2.92952E-2</c:v>
                </c:pt>
                <c:pt idx="171116">
                  <c:v>-3.0288900000000001E-2</c:v>
                </c:pt>
                <c:pt idx="171117">
                  <c:v>-3.1264300000000002E-2</c:v>
                </c:pt>
                <c:pt idx="171118">
                  <c:v>-3.2219999999999999E-2</c:v>
                </c:pt>
                <c:pt idx="171119">
                  <c:v>-3.3154400000000001E-2</c:v>
                </c:pt>
                <c:pt idx="171120">
                  <c:v>-3.4065900000000003E-2</c:v>
                </c:pt>
                <c:pt idx="171121">
                  <c:v>-3.4953100000000001E-2</c:v>
                </c:pt>
                <c:pt idx="171122">
                  <c:v>-3.5814400000000003E-2</c:v>
                </c:pt>
                <c:pt idx="171123">
                  <c:v>-3.6648399999999998E-2</c:v>
                </c:pt>
                <c:pt idx="171124">
                  <c:v>-3.7453699999999999E-2</c:v>
                </c:pt>
                <c:pt idx="171125">
                  <c:v>-3.8228699999999997E-2</c:v>
                </c:pt>
                <c:pt idx="171126">
                  <c:v>-3.8972199999999999E-2</c:v>
                </c:pt>
                <c:pt idx="171127">
                  <c:v>-3.9682599999999998E-2</c:v>
                </c:pt>
                <c:pt idx="171128">
                  <c:v>-4.03588E-2</c:v>
                </c:pt>
                <c:pt idx="171129">
                  <c:v>-4.0999300000000002E-2</c:v>
                </c:pt>
                <c:pt idx="171130">
                  <c:v>-4.1602800000000002E-2</c:v>
                </c:pt>
                <c:pt idx="171131">
                  <c:v>-4.2168299999999999E-2</c:v>
                </c:pt>
                <c:pt idx="171132">
                  <c:v>-4.26944E-2</c:v>
                </c:pt>
                <c:pt idx="171133">
                  <c:v>-4.3180099999999999E-2</c:v>
                </c:pt>
                <c:pt idx="171134">
                  <c:v>-4.3624200000000002E-2</c:v>
                </c:pt>
                <c:pt idx="171135">
                  <c:v>-4.4025700000000001E-2</c:v>
                </c:pt>
                <c:pt idx="171136">
                  <c:v>-4.4383499999999999E-2</c:v>
                </c:pt>
                <c:pt idx="171137">
                  <c:v>-4.4696899999999998E-2</c:v>
                </c:pt>
                <c:pt idx="171138">
                  <c:v>-4.4964700000000003E-2</c:v>
                </c:pt>
                <c:pt idx="171139">
                  <c:v>-4.5186299999999999E-2</c:v>
                </c:pt>
                <c:pt idx="171140">
                  <c:v>-4.5360900000000003E-2</c:v>
                </c:pt>
                <c:pt idx="171141">
                  <c:v>-4.5487699999999999E-2</c:v>
                </c:pt>
                <c:pt idx="171142">
                  <c:v>-4.5566000000000002E-2</c:v>
                </c:pt>
                <c:pt idx="171143">
                  <c:v>-4.5595400000000001E-2</c:v>
                </c:pt>
                <c:pt idx="171144">
                  <c:v>-4.5575299999999999E-2</c:v>
                </c:pt>
                <c:pt idx="171145">
                  <c:v>-4.5505200000000003E-2</c:v>
                </c:pt>
                <c:pt idx="171146">
                  <c:v>-4.5384800000000003E-2</c:v>
                </c:pt>
                <c:pt idx="171147">
                  <c:v>-4.5213700000000002E-2</c:v>
                </c:pt>
                <c:pt idx="171148">
                  <c:v>-4.4991700000000003E-2</c:v>
                </c:pt>
                <c:pt idx="171149">
                  <c:v>-4.4718599999999997E-2</c:v>
                </c:pt>
                <c:pt idx="171150">
                  <c:v>-4.4394299999999998E-2</c:v>
                </c:pt>
                <c:pt idx="171151">
                  <c:v>-4.40189E-2</c:v>
                </c:pt>
                <c:pt idx="171152">
                  <c:v>-4.3592199999999998E-2</c:v>
                </c:pt>
                <c:pt idx="171153">
                  <c:v>-4.3114600000000003E-2</c:v>
                </c:pt>
                <c:pt idx="171154">
                  <c:v>-4.2585999999999999E-2</c:v>
                </c:pt>
                <c:pt idx="171155">
                  <c:v>-4.20069E-2</c:v>
                </c:pt>
                <c:pt idx="171156">
                  <c:v>-4.13776E-2</c:v>
                </c:pt>
                <c:pt idx="171157">
                  <c:v>-4.0698400000000003E-2</c:v>
                </c:pt>
                <c:pt idx="171158">
                  <c:v>-3.9969900000000003E-2</c:v>
                </c:pt>
                <c:pt idx="171159">
                  <c:v>-3.9192600000000001E-2</c:v>
                </c:pt>
                <c:pt idx="171160">
                  <c:v>-3.8367199999999997E-2</c:v>
                </c:pt>
                <c:pt idx="171161">
                  <c:v>-3.7494300000000001E-2</c:v>
                </c:pt>
                <c:pt idx="171162">
                  <c:v>-3.65749E-2</c:v>
                </c:pt>
                <c:pt idx="171163">
                  <c:v>-3.5609599999999998E-2</c:v>
                </c:pt>
                <c:pt idx="171164">
                  <c:v>-3.4599499999999998E-2</c:v>
                </c:pt>
                <c:pt idx="171165">
                  <c:v>-3.3545499999999999E-2</c:v>
                </c:pt>
                <c:pt idx="171166">
                  <c:v>-3.2448699999999997E-2</c:v>
                </c:pt>
                <c:pt idx="171167">
                  <c:v>-3.1310200000000003E-2</c:v>
                </c:pt>
                <c:pt idx="171168">
                  <c:v>-3.01313E-2</c:v>
                </c:pt>
                <c:pt idx="171169">
                  <c:v>-2.8913100000000001E-2</c:v>
                </c:pt>
                <c:pt idx="171170">
                  <c:v>-2.76571E-2</c:v>
                </c:pt>
                <c:pt idx="171171">
                  <c:v>-2.6364499999999999E-2</c:v>
                </c:pt>
                <c:pt idx="171172">
                  <c:v>-2.5036900000000001E-2</c:v>
                </c:pt>
                <c:pt idx="171173">
                  <c:v>-2.3675700000000001E-2</c:v>
                </c:pt>
                <c:pt idx="171174">
                  <c:v>-2.2282400000000001E-2</c:v>
                </c:pt>
                <c:pt idx="171175">
                  <c:v>-2.08588E-2</c:v>
                </c:pt>
                <c:pt idx="171176">
                  <c:v>-1.9406400000000001E-2</c:v>
                </c:pt>
                <c:pt idx="171177">
                  <c:v>-1.7926999999999998E-2</c:v>
                </c:pt>
                <c:pt idx="171178">
                  <c:v>-1.6422300000000001E-2</c:v>
                </c:pt>
                <c:pt idx="171179">
                  <c:v>-1.48941E-2</c:v>
                </c:pt>
                <c:pt idx="171180">
                  <c:v>-1.33443E-2</c:v>
                </c:pt>
                <c:pt idx="171181">
                  <c:v>-1.17746E-2</c:v>
                </c:pt>
                <c:pt idx="171182">
                  <c:v>-1.0187099999999999E-2</c:v>
                </c:pt>
                <c:pt idx="171183" formatCode="0.00E+00">
                  <c:v>-8.5837299999999995E-3</c:v>
                </c:pt>
                <c:pt idx="171184" formatCode="0.00E+00">
                  <c:v>-6.9663700000000004E-3</c:v>
                </c:pt>
                <c:pt idx="171185" formatCode="0.00E+00">
                  <c:v>-5.3370700000000002E-3</c:v>
                </c:pt>
                <c:pt idx="171186" formatCode="0.00E+00">
                  <c:v>-3.6978499999999999E-3</c:v>
                </c:pt>
                <c:pt idx="171187" formatCode="0.00E+00">
                  <c:v>-2.0507699999999999E-3</c:v>
                </c:pt>
                <c:pt idx="171188" formatCode="0.00E+00">
                  <c:v>-3.97892E-4</c:v>
                </c:pt>
                <c:pt idx="171189" formatCode="0.00E+00">
                  <c:v>1.2587099999999999E-3</c:v>
                </c:pt>
                <c:pt idx="171190" formatCode="0.00E+00">
                  <c:v>2.9169299999999999E-3</c:v>
                </c:pt>
                <c:pt idx="171191" formatCode="0.00E+00">
                  <c:v>4.5746600000000004E-3</c:v>
                </c:pt>
                <c:pt idx="171192" formatCode="0.00E+00">
                  <c:v>6.2298099999999997E-3</c:v>
                </c:pt>
                <c:pt idx="171193" formatCode="0.00E+00">
                  <c:v>7.88026E-3</c:v>
                </c:pt>
                <c:pt idx="171194" formatCode="0.00E+00">
                  <c:v>9.5239000000000001E-3</c:v>
                </c:pt>
                <c:pt idx="171195">
                  <c:v>1.1158599999999999E-2</c:v>
                </c:pt>
                <c:pt idx="171196">
                  <c:v>1.27823E-2</c:v>
                </c:pt>
                <c:pt idx="171197">
                  <c:v>1.43929E-2</c:v>
                </c:pt>
                <c:pt idx="171198">
                  <c:v>1.5988200000000001E-2</c:v>
                </c:pt>
                <c:pt idx="171199">
                  <c:v>1.7566399999999999E-2</c:v>
                </c:pt>
                <c:pt idx="171200">
                  <c:v>1.9125199999999998E-2</c:v>
                </c:pt>
                <c:pt idx="171201">
                  <c:v>2.0662699999999999E-2</c:v>
                </c:pt>
                <c:pt idx="171202">
                  <c:v>2.2176899999999999E-2</c:v>
                </c:pt>
                <c:pt idx="171203">
                  <c:v>2.3665800000000001E-2</c:v>
                </c:pt>
                <c:pt idx="171204">
                  <c:v>2.5127500000000001E-2</c:v>
                </c:pt>
                <c:pt idx="171205">
                  <c:v>2.65601E-2</c:v>
                </c:pt>
                <c:pt idx="171206">
                  <c:v>2.7961699999999999E-2</c:v>
                </c:pt>
                <c:pt idx="171207">
                  <c:v>2.9330599999999998E-2</c:v>
                </c:pt>
                <c:pt idx="171208">
                  <c:v>3.0664799999999999E-2</c:v>
                </c:pt>
                <c:pt idx="171209">
                  <c:v>3.1962699999999997E-2</c:v>
                </c:pt>
                <c:pt idx="171210">
                  <c:v>3.3222700000000001E-2</c:v>
                </c:pt>
                <c:pt idx="171211">
                  <c:v>3.4443000000000001E-2</c:v>
                </c:pt>
                <c:pt idx="171212">
                  <c:v>3.5622099999999997E-2</c:v>
                </c:pt>
                <c:pt idx="171213">
                  <c:v>3.67585E-2</c:v>
                </c:pt>
                <c:pt idx="171214">
                  <c:v>3.7850700000000001E-2</c:v>
                </c:pt>
                <c:pt idx="171215">
                  <c:v>3.8897300000000003E-2</c:v>
                </c:pt>
                <c:pt idx="171216">
                  <c:v>3.9897000000000002E-2</c:v>
                </c:pt>
                <c:pt idx="171217">
                  <c:v>4.0848500000000003E-2</c:v>
                </c:pt>
                <c:pt idx="171218">
                  <c:v>4.1750500000000003E-2</c:v>
                </c:pt>
                <c:pt idx="171219">
                  <c:v>4.2602000000000001E-2</c:v>
                </c:pt>
                <c:pt idx="171220">
                  <c:v>4.34019E-2</c:v>
                </c:pt>
                <c:pt idx="171221">
                  <c:v>4.4149099999999997E-2</c:v>
                </c:pt>
                <c:pt idx="171222">
                  <c:v>4.4842800000000002E-2</c:v>
                </c:pt>
                <c:pt idx="171223">
                  <c:v>4.5482000000000002E-2</c:v>
                </c:pt>
                <c:pt idx="171224">
                  <c:v>4.6066200000000002E-2</c:v>
                </c:pt>
                <c:pt idx="171225">
                  <c:v>4.6594400000000001E-2</c:v>
                </c:pt>
                <c:pt idx="171226">
                  <c:v>4.7066200000000002E-2</c:v>
                </c:pt>
                <c:pt idx="171227">
                  <c:v>4.7480899999999999E-2</c:v>
                </c:pt>
                <c:pt idx="171228">
                  <c:v>4.7838199999999997E-2</c:v>
                </c:pt>
                <c:pt idx="171229">
                  <c:v>4.8137600000000003E-2</c:v>
                </c:pt>
                <c:pt idx="171230">
                  <c:v>4.8378900000000002E-2</c:v>
                </c:pt>
                <c:pt idx="171231">
                  <c:v>4.8561899999999998E-2</c:v>
                </c:pt>
                <c:pt idx="171232">
                  <c:v>4.8686300000000002E-2</c:v>
                </c:pt>
                <c:pt idx="171233">
                  <c:v>4.8752299999999998E-2</c:v>
                </c:pt>
                <c:pt idx="171234">
                  <c:v>4.8759700000000003E-2</c:v>
                </c:pt>
                <c:pt idx="171235">
                  <c:v>4.8708799999999997E-2</c:v>
                </c:pt>
                <c:pt idx="171236">
                  <c:v>4.8599799999999999E-2</c:v>
                </c:pt>
                <c:pt idx="171237">
                  <c:v>4.8432799999999998E-2</c:v>
                </c:pt>
                <c:pt idx="171238">
                  <c:v>4.8208399999999998E-2</c:v>
                </c:pt>
                <c:pt idx="171239">
                  <c:v>4.7926799999999999E-2</c:v>
                </c:pt>
                <c:pt idx="171240">
                  <c:v>4.7588800000000001E-2</c:v>
                </c:pt>
                <c:pt idx="171241">
                  <c:v>4.7194800000000002E-2</c:v>
                </c:pt>
                <c:pt idx="171242">
                  <c:v>4.6745500000000002E-2</c:v>
                </c:pt>
                <c:pt idx="171243">
                  <c:v>4.6241699999999997E-2</c:v>
                </c:pt>
                <c:pt idx="171244">
                  <c:v>4.5684299999999997E-2</c:v>
                </c:pt>
                <c:pt idx="171245">
                  <c:v>4.5074099999999999E-2</c:v>
                </c:pt>
                <c:pt idx="171246">
                  <c:v>4.4412199999999999E-2</c:v>
                </c:pt>
                <c:pt idx="171247">
                  <c:v>4.3699500000000002E-2</c:v>
                </c:pt>
                <c:pt idx="171248">
                  <c:v>4.2937299999999998E-2</c:v>
                </c:pt>
                <c:pt idx="171249">
                  <c:v>4.21266E-2</c:v>
                </c:pt>
                <c:pt idx="171250">
                  <c:v>4.1268899999999997E-2</c:v>
                </c:pt>
                <c:pt idx="171251">
                  <c:v>4.03653E-2</c:v>
                </c:pt>
                <c:pt idx="171252">
                  <c:v>3.9417199999999999E-2</c:v>
                </c:pt>
                <c:pt idx="171253">
                  <c:v>3.8426200000000001E-2</c:v>
                </c:pt>
                <c:pt idx="171254">
                  <c:v>3.7393700000000002E-2</c:v>
                </c:pt>
                <c:pt idx="171255">
                  <c:v>3.6321199999999998E-2</c:v>
                </c:pt>
                <c:pt idx="171256">
                  <c:v>3.5210499999999999E-2</c:v>
                </c:pt>
                <c:pt idx="171257">
                  <c:v>3.4063000000000003E-2</c:v>
                </c:pt>
                <c:pt idx="171258">
                  <c:v>3.2880600000000003E-2</c:v>
                </c:pt>
                <c:pt idx="171259">
                  <c:v>3.1664900000000003E-2</c:v>
                </c:pt>
                <c:pt idx="171260">
                  <c:v>3.0417799999999998E-2</c:v>
                </c:pt>
                <c:pt idx="171261">
                  <c:v>2.91411E-2</c:v>
                </c:pt>
                <c:pt idx="171262">
                  <c:v>2.7836699999999999E-2</c:v>
                </c:pt>
                <c:pt idx="171263">
                  <c:v>2.6506399999999999E-2</c:v>
                </c:pt>
                <c:pt idx="171264">
                  <c:v>2.51522E-2</c:v>
                </c:pt>
                <c:pt idx="171265">
                  <c:v>2.3775999999999999E-2</c:v>
                </c:pt>
                <c:pt idx="171266">
                  <c:v>2.2379799999999998E-2</c:v>
                </c:pt>
                <c:pt idx="171267">
                  <c:v>2.09657E-2</c:v>
                </c:pt>
                <c:pt idx="171268">
                  <c:v>1.9535500000000001E-2</c:v>
                </c:pt>
                <c:pt idx="171269">
                  <c:v>1.8091400000000001E-2</c:v>
                </c:pt>
                <c:pt idx="171270">
                  <c:v>1.6635400000000002E-2</c:v>
                </c:pt>
                <c:pt idx="171271">
                  <c:v>1.5169500000000001E-2</c:v>
                </c:pt>
                <c:pt idx="171272">
                  <c:v>1.3695799999999999E-2</c:v>
                </c:pt>
                <c:pt idx="171273">
                  <c:v>1.2216299999999999E-2</c:v>
                </c:pt>
                <c:pt idx="171274">
                  <c:v>1.0733100000000001E-2</c:v>
                </c:pt>
                <c:pt idx="171275" formatCode="0.00E+00">
                  <c:v>9.2482799999999993E-3</c:v>
                </c:pt>
                <c:pt idx="171276" formatCode="0.00E+00">
                  <c:v>7.7638200000000003E-3</c:v>
                </c:pt>
                <c:pt idx="171277" formatCode="0.00E+00">
                  <c:v>6.28175E-3</c:v>
                </c:pt>
                <c:pt idx="171278" formatCode="0.00E+00">
                  <c:v>4.8041000000000004E-3</c:v>
                </c:pt>
                <c:pt idx="171279" formatCode="0.00E+00">
                  <c:v>3.3328699999999999E-3</c:v>
                </c:pt>
                <c:pt idx="171280" formatCode="0.00E+00">
                  <c:v>1.87002E-3</c:v>
                </c:pt>
                <c:pt idx="171281" formatCode="0.00E+00">
                  <c:v>4.1751000000000001E-4</c:v>
                </c:pt>
                <c:pt idx="171282" formatCode="0.00E+00">
                  <c:v>-1.0227299999999999E-3</c:v>
                </c:pt>
                <c:pt idx="171283" formatCode="0.00E+00">
                  <c:v>-2.44882E-3</c:v>
                </c:pt>
                <c:pt idx="171284" formatCode="0.00E+00">
                  <c:v>-3.8588699999999999E-3</c:v>
                </c:pt>
                <c:pt idx="171285" formatCode="0.00E+00">
                  <c:v>-5.25107E-3</c:v>
                </c:pt>
                <c:pt idx="171286" formatCode="0.00E+00">
                  <c:v>-6.6236300000000001E-3</c:v>
                </c:pt>
                <c:pt idx="171287" formatCode="0.00E+00">
                  <c:v>-7.9747800000000008E-3</c:v>
                </c:pt>
                <c:pt idx="171288" formatCode="0.00E+00">
                  <c:v>-9.3028299999999998E-3</c:v>
                </c:pt>
                <c:pt idx="171289">
                  <c:v>-1.06061E-2</c:v>
                </c:pt>
                <c:pt idx="171290">
                  <c:v>-1.1882999999999999E-2</c:v>
                </c:pt>
                <c:pt idx="171291">
                  <c:v>-1.31319E-2</c:v>
                </c:pt>
                <c:pt idx="171292">
                  <c:v>-1.43514E-2</c:v>
                </c:pt>
                <c:pt idx="171293">
                  <c:v>-1.554E-2</c:v>
                </c:pt>
                <c:pt idx="171294">
                  <c:v>-1.6696200000000001E-2</c:v>
                </c:pt>
                <c:pt idx="171295">
                  <c:v>-1.78187E-2</c:v>
                </c:pt>
                <c:pt idx="171296">
                  <c:v>-1.8906300000000001E-2</c:v>
                </c:pt>
                <c:pt idx="171297">
                  <c:v>-1.9957699999999998E-2</c:v>
                </c:pt>
                <c:pt idx="171298">
                  <c:v>-2.0971799999999999E-2</c:v>
                </c:pt>
                <c:pt idx="171299">
                  <c:v>-2.1947399999999999E-2</c:v>
                </c:pt>
                <c:pt idx="171300">
                  <c:v>-2.28836E-2</c:v>
                </c:pt>
                <c:pt idx="171301">
                  <c:v>-2.3779399999999999E-2</c:v>
                </c:pt>
                <c:pt idx="171302">
                  <c:v>-2.4633800000000001E-2</c:v>
                </c:pt>
                <c:pt idx="171303">
                  <c:v>-2.5446099999999999E-2</c:v>
                </c:pt>
                <c:pt idx="171304">
                  <c:v>-2.6215599999999999E-2</c:v>
                </c:pt>
                <c:pt idx="171305">
                  <c:v>-2.69415E-2</c:v>
                </c:pt>
                <c:pt idx="171306">
                  <c:v>-2.7623200000000001E-2</c:v>
                </c:pt>
                <c:pt idx="171307">
                  <c:v>-2.8260199999999999E-2</c:v>
                </c:pt>
                <c:pt idx="171308">
                  <c:v>-2.8852099999999999E-2</c:v>
                </c:pt>
                <c:pt idx="171309">
                  <c:v>-2.9398400000000002E-2</c:v>
                </c:pt>
                <c:pt idx="171310">
                  <c:v>-2.98988E-2</c:v>
                </c:pt>
                <c:pt idx="171311">
                  <c:v>-3.03532E-2</c:v>
                </c:pt>
                <c:pt idx="171312">
                  <c:v>-3.0761299999999998E-2</c:v>
                </c:pt>
                <c:pt idx="171313">
                  <c:v>-3.1123000000000001E-2</c:v>
                </c:pt>
                <c:pt idx="171314">
                  <c:v>-3.1438300000000002E-2</c:v>
                </c:pt>
                <c:pt idx="171315">
                  <c:v>-3.1707399999999997E-2</c:v>
                </c:pt>
                <c:pt idx="171316">
                  <c:v>-3.1930199999999999E-2</c:v>
                </c:pt>
                <c:pt idx="171317">
                  <c:v>-3.2106999999999997E-2</c:v>
                </c:pt>
                <c:pt idx="171318">
                  <c:v>-3.2238099999999999E-2</c:v>
                </c:pt>
                <c:pt idx="171319">
                  <c:v>-3.23238E-2</c:v>
                </c:pt>
                <c:pt idx="171320">
                  <c:v>-3.2364499999999997E-2</c:v>
                </c:pt>
                <c:pt idx="171321">
                  <c:v>-3.2360699999999999E-2</c:v>
                </c:pt>
                <c:pt idx="171322">
                  <c:v>-3.2312899999999999E-2</c:v>
                </c:pt>
                <c:pt idx="171323">
                  <c:v>-3.2221800000000002E-2</c:v>
                </c:pt>
                <c:pt idx="171324">
                  <c:v>-3.2087900000000003E-2</c:v>
                </c:pt>
                <c:pt idx="171325">
                  <c:v>-3.1912099999999999E-2</c:v>
                </c:pt>
                <c:pt idx="171326">
                  <c:v>-3.1695099999999997E-2</c:v>
                </c:pt>
                <c:pt idx="171327">
                  <c:v>-3.1437800000000002E-2</c:v>
                </c:pt>
                <c:pt idx="171328">
                  <c:v>-3.1140999999999999E-2</c:v>
                </c:pt>
                <c:pt idx="171329">
                  <c:v>-3.0805800000000001E-2</c:v>
                </c:pt>
                <c:pt idx="171330">
                  <c:v>-3.0433200000000001E-2</c:v>
                </c:pt>
                <c:pt idx="171331">
                  <c:v>-3.0024200000000001E-2</c:v>
                </c:pt>
                <c:pt idx="171332">
                  <c:v>-2.9579899999999999E-2</c:v>
                </c:pt>
                <c:pt idx="171333">
                  <c:v>-2.9101499999999999E-2</c:v>
                </c:pt>
                <c:pt idx="171334">
                  <c:v>-2.85902E-2</c:v>
                </c:pt>
                <c:pt idx="171335">
                  <c:v>-2.8047200000000001E-2</c:v>
                </c:pt>
                <c:pt idx="171336">
                  <c:v>-2.7473899999999999E-2</c:v>
                </c:pt>
                <c:pt idx="171337">
                  <c:v>-2.6871599999999999E-2</c:v>
                </c:pt>
                <c:pt idx="171338">
                  <c:v>-2.6241500000000001E-2</c:v>
                </c:pt>
                <c:pt idx="171339">
                  <c:v>-2.5585199999999999E-2</c:v>
                </c:pt>
                <c:pt idx="171340">
                  <c:v>-2.49039E-2</c:v>
                </c:pt>
                <c:pt idx="171341">
                  <c:v>-2.4199200000000001E-2</c:v>
                </c:pt>
                <c:pt idx="171342">
                  <c:v>-2.34726E-2</c:v>
                </c:pt>
                <c:pt idx="171343">
                  <c:v>-2.2725499999999999E-2</c:v>
                </c:pt>
                <c:pt idx="171344">
                  <c:v>-2.1959300000000001E-2</c:v>
                </c:pt>
                <c:pt idx="171345">
                  <c:v>-2.1175800000000002E-2</c:v>
                </c:pt>
                <c:pt idx="171346">
                  <c:v>-2.03763E-2</c:v>
                </c:pt>
                <c:pt idx="171347">
                  <c:v>-1.9562400000000001E-2</c:v>
                </c:pt>
                <c:pt idx="171348">
                  <c:v>-1.87358E-2</c:v>
                </c:pt>
                <c:pt idx="171349">
                  <c:v>-1.7897799999999998E-2</c:v>
                </c:pt>
                <c:pt idx="171350">
                  <c:v>-1.7050200000000001E-2</c:v>
                </c:pt>
                <c:pt idx="171351">
                  <c:v>-1.6194400000000001E-2</c:v>
                </c:pt>
                <c:pt idx="171352">
                  <c:v>-1.5332E-2</c:v>
                </c:pt>
                <c:pt idx="171353">
                  <c:v>-1.4464599999999999E-2</c:v>
                </c:pt>
                <c:pt idx="171354">
                  <c:v>-1.35937E-2</c:v>
                </c:pt>
                <c:pt idx="171355">
                  <c:v>-1.2720800000000001E-2</c:v>
                </c:pt>
                <c:pt idx="171356">
                  <c:v>-1.1847399999999999E-2</c:v>
                </c:pt>
                <c:pt idx="171357">
                  <c:v>-1.09751E-2</c:v>
                </c:pt>
                <c:pt idx="171358">
                  <c:v>-1.0105299999999999E-2</c:v>
                </c:pt>
                <c:pt idx="171359" formatCode="0.00E+00">
                  <c:v>-9.2394299999999999E-3</c:v>
                </c:pt>
                <c:pt idx="171360" formatCode="0.00E+00">
                  <c:v>-8.3789899999999994E-3</c:v>
                </c:pt>
                <c:pt idx="171361" formatCode="0.00E+00">
                  <c:v>-7.5253500000000001E-3</c:v>
                </c:pt>
                <c:pt idx="171362" formatCode="0.00E+00">
                  <c:v>-6.67988E-3</c:v>
                </c:pt>
                <c:pt idx="171363" formatCode="0.00E+00">
                  <c:v>-5.8439299999999998E-3</c:v>
                </c:pt>
                <c:pt idx="171364" formatCode="0.00E+00">
                  <c:v>-5.0188200000000002E-3</c:v>
                </c:pt>
                <c:pt idx="171365" formatCode="0.00E+00">
                  <c:v>-4.2058199999999999E-3</c:v>
                </c:pt>
                <c:pt idx="171366" formatCode="0.00E+00">
                  <c:v>-3.4061500000000001E-3</c:v>
                </c:pt>
                <c:pt idx="171367" formatCode="0.00E+00">
                  <c:v>-2.6210399999999998E-3</c:v>
                </c:pt>
                <c:pt idx="171368" formatCode="0.00E+00">
                  <c:v>-1.85162E-3</c:v>
                </c:pt>
                <c:pt idx="171369" formatCode="0.00E+00">
                  <c:v>-1.0990100000000001E-3</c:v>
                </c:pt>
                <c:pt idx="171370" formatCode="0.00E+00">
                  <c:v>-3.6428699999999998E-4</c:v>
                </c:pt>
                <c:pt idx="171371" formatCode="0.00E+00">
                  <c:v>3.5153199999999999E-4</c:v>
                </c:pt>
                <c:pt idx="171372" formatCode="0.00E+00">
                  <c:v>1.04747E-3</c:v>
                </c:pt>
                <c:pt idx="171373" formatCode="0.00E+00">
                  <c:v>1.7226100000000001E-3</c:v>
                </c:pt>
                <c:pt idx="171374" formatCode="0.00E+00">
                  <c:v>2.3760600000000002E-3</c:v>
                </c:pt>
                <c:pt idx="171375" formatCode="0.00E+00">
                  <c:v>3.0070100000000001E-3</c:v>
                </c:pt>
                <c:pt idx="171376" formatCode="0.00E+00">
                  <c:v>3.6146899999999998E-3</c:v>
                </c:pt>
                <c:pt idx="171377" formatCode="0.00E+00">
                  <c:v>4.1983899999999998E-3</c:v>
                </c:pt>
                <c:pt idx="171378" formatCode="0.00E+00">
                  <c:v>4.75743E-3</c:v>
                </c:pt>
                <c:pt idx="171379" formatCode="0.00E+00">
                  <c:v>5.2912100000000002E-3</c:v>
                </c:pt>
                <c:pt idx="171380" formatCode="0.00E+00">
                  <c:v>5.7991900000000001E-3</c:v>
                </c:pt>
                <c:pt idx="171381" formatCode="0.00E+00">
                  <c:v>6.28087E-3</c:v>
                </c:pt>
                <c:pt idx="171382" formatCode="0.00E+00">
                  <c:v>6.7358299999999999E-3</c:v>
                </c:pt>
                <c:pt idx="171383" formatCode="0.00E+00">
                  <c:v>7.1636699999999996E-3</c:v>
                </c:pt>
                <c:pt idx="171384" formatCode="0.00E+00">
                  <c:v>7.5640799999999999E-3</c:v>
                </c:pt>
                <c:pt idx="171385" formatCode="0.00E+00">
                  <c:v>7.9368000000000008E-3</c:v>
                </c:pt>
                <c:pt idx="171386" formatCode="0.00E+00">
                  <c:v>8.2816299999999999E-3</c:v>
                </c:pt>
                <c:pt idx="171387" formatCode="0.00E+00">
                  <c:v>8.5984100000000008E-3</c:v>
                </c:pt>
                <c:pt idx="171388" formatCode="0.00E+00">
                  <c:v>8.8870800000000003E-3</c:v>
                </c:pt>
                <c:pt idx="171389" formatCode="0.00E+00">
                  <c:v>9.1475900000000006E-3</c:v>
                </c:pt>
                <c:pt idx="171390" formatCode="0.00E+00">
                  <c:v>9.3799699999999996E-3</c:v>
                </c:pt>
                <c:pt idx="171391" formatCode="0.00E+00">
                  <c:v>9.5843100000000004E-3</c:v>
                </c:pt>
                <c:pt idx="171392" formatCode="0.00E+00">
                  <c:v>9.7607400000000004E-3</c:v>
                </c:pt>
                <c:pt idx="171393" formatCode="0.00E+00">
                  <c:v>9.9094700000000001E-3</c:v>
                </c:pt>
                <c:pt idx="171394">
                  <c:v>1.00307E-2</c:v>
                </c:pt>
                <c:pt idx="171395">
                  <c:v>1.0124899999999999E-2</c:v>
                </c:pt>
                <c:pt idx="171396">
                  <c:v>1.01922E-2</c:v>
                </c:pt>
                <c:pt idx="171397">
                  <c:v>1.02331E-2</c:v>
                </c:pt>
                <c:pt idx="171398">
                  <c:v>1.0248200000000001E-2</c:v>
                </c:pt>
                <c:pt idx="171399">
                  <c:v>1.02378E-2</c:v>
                </c:pt>
                <c:pt idx="171400">
                  <c:v>1.02025E-2</c:v>
                </c:pt>
                <c:pt idx="171401">
                  <c:v>1.0142999999999999E-2</c:v>
                </c:pt>
                <c:pt idx="171402">
                  <c:v>1.0059800000000001E-2</c:v>
                </c:pt>
                <c:pt idx="171403" formatCode="0.00E+00">
                  <c:v>9.9537500000000008E-3</c:v>
                </c:pt>
                <c:pt idx="171404" formatCode="0.00E+00">
                  <c:v>9.8254799999999993E-3</c:v>
                </c:pt>
                <c:pt idx="171405" formatCode="0.00E+00">
                  <c:v>9.6757900000000001E-3</c:v>
                </c:pt>
                <c:pt idx="171406" formatCode="0.00E+00">
                  <c:v>9.5054900000000001E-3</c:v>
                </c:pt>
                <c:pt idx="171407" formatCode="0.00E+00">
                  <c:v>9.3154099999999997E-3</c:v>
                </c:pt>
                <c:pt idx="171408" formatCode="0.00E+00">
                  <c:v>9.1064400000000004E-3</c:v>
                </c:pt>
                <c:pt idx="171409" formatCode="0.00E+00">
                  <c:v>8.8794900000000003E-3</c:v>
                </c:pt>
                <c:pt idx="171410" formatCode="0.00E+00">
                  <c:v>8.6354899999999991E-3</c:v>
                </c:pt>
                <c:pt idx="171411" formatCode="0.00E+00">
                  <c:v>8.3754199999999997E-3</c:v>
                </c:pt>
                <c:pt idx="171412" formatCode="0.00E+00">
                  <c:v>8.1002599999999998E-3</c:v>
                </c:pt>
                <c:pt idx="171413" formatCode="0.00E+00">
                  <c:v>7.81104E-3</c:v>
                </c:pt>
                <c:pt idx="171414" formatCode="0.00E+00">
                  <c:v>7.5087900000000004E-3</c:v>
                </c:pt>
                <c:pt idx="171415" formatCode="0.00E+00">
                  <c:v>7.19456E-3</c:v>
                </c:pt>
                <c:pt idx="171416" formatCode="0.00E+00">
                  <c:v>6.8694300000000002E-3</c:v>
                </c:pt>
                <c:pt idx="171417" formatCode="0.00E+00">
                  <c:v>6.5344899999999996E-3</c:v>
                </c:pt>
                <c:pt idx="171418" formatCode="0.00E+00">
                  <c:v>6.1908400000000004E-3</c:v>
                </c:pt>
                <c:pt idx="171419" formatCode="0.00E+00">
                  <c:v>5.8395799999999996E-3</c:v>
                </c:pt>
                <c:pt idx="171420" formatCode="0.00E+00">
                  <c:v>5.48183E-3</c:v>
                </c:pt>
                <c:pt idx="171421" formatCode="0.00E+00">
                  <c:v>5.1187100000000003E-3</c:v>
                </c:pt>
                <c:pt idx="171422" formatCode="0.00E+00">
                  <c:v>4.7513299999999998E-3</c:v>
                </c:pt>
                <c:pt idx="171423" formatCode="0.00E+00">
                  <c:v>4.3808400000000004E-3</c:v>
                </c:pt>
                <c:pt idx="171424" formatCode="0.00E+00">
                  <c:v>4.00834E-3</c:v>
                </c:pt>
                <c:pt idx="171425" formatCode="0.00E+00">
                  <c:v>3.6349400000000001E-3</c:v>
                </c:pt>
                <c:pt idx="171426" formatCode="0.00E+00">
                  <c:v>3.2617700000000002E-3</c:v>
                </c:pt>
                <c:pt idx="171427" formatCode="0.00E+00">
                  <c:v>2.8899099999999999E-3</c:v>
                </c:pt>
                <c:pt idx="171428" formatCode="0.00E+00">
                  <c:v>2.52045E-3</c:v>
                </c:pt>
                <c:pt idx="171429" formatCode="0.00E+00">
                  <c:v>2.1544799999999999E-3</c:v>
                </c:pt>
                <c:pt idx="171430" formatCode="0.00E+00">
                  <c:v>1.7930400000000001E-3</c:v>
                </c:pt>
                <c:pt idx="171431" formatCode="0.00E+00">
                  <c:v>1.43717E-3</c:v>
                </c:pt>
                <c:pt idx="171432" formatCode="0.00E+00">
                  <c:v>1.0878999999999999E-3</c:v>
                </c:pt>
                <c:pt idx="171433" formatCode="0.00E+00">
                  <c:v>7.4621300000000002E-4</c:v>
                </c:pt>
                <c:pt idx="171434" formatCode="0.00E+00">
                  <c:v>4.1309099999999998E-4</c:v>
                </c:pt>
                <c:pt idx="171435" formatCode="0.00E+00">
                  <c:v>8.9477199999999998E-5</c:v>
                </c:pt>
                <c:pt idx="171436" formatCode="0.00E+00">
                  <c:v>-2.23713E-4</c:v>
                </c:pt>
                <c:pt idx="171437" formatCode="0.00E+00">
                  <c:v>-5.2559099999999995E-4</c:v>
                </c:pt>
                <c:pt idx="171438" formatCode="0.00E+00">
                  <c:v>-8.1530399999999999E-4</c:v>
                </c:pt>
                <c:pt idx="171439" formatCode="0.00E+00">
                  <c:v>-1.0920299999999999E-3</c:v>
                </c:pt>
                <c:pt idx="171440" formatCode="0.00E+00">
                  <c:v>-1.35498E-3</c:v>
                </c:pt>
                <c:pt idx="171441" formatCode="0.00E+00">
                  <c:v>-1.60341E-3</c:v>
                </c:pt>
                <c:pt idx="171442" formatCode="0.00E+00">
                  <c:v>-1.83661E-3</c:v>
                </c:pt>
                <c:pt idx="171443" formatCode="0.00E+00">
                  <c:v>-2.0539E-3</c:v>
                </c:pt>
                <c:pt idx="171444" formatCode="0.00E+00">
                  <c:v>-2.2546699999999999E-3</c:v>
                </c:pt>
                <c:pt idx="171445" formatCode="0.00E+00">
                  <c:v>-2.43831E-3</c:v>
                </c:pt>
                <c:pt idx="171446" formatCode="0.00E+00">
                  <c:v>-2.60429E-3</c:v>
                </c:pt>
                <c:pt idx="171447" formatCode="0.00E+00">
                  <c:v>-2.7521099999999999E-3</c:v>
                </c:pt>
                <c:pt idx="171448" formatCode="0.00E+00">
                  <c:v>-2.8813100000000002E-3</c:v>
                </c:pt>
                <c:pt idx="171449" formatCode="0.00E+00">
                  <c:v>-2.9914899999999999E-3</c:v>
                </c:pt>
                <c:pt idx="171450" formatCode="0.00E+00">
                  <c:v>-3.0822900000000001E-3</c:v>
                </c:pt>
                <c:pt idx="171451" formatCode="0.00E+00">
                  <c:v>-3.1534000000000002E-3</c:v>
                </c:pt>
                <c:pt idx="171452" formatCode="0.00E+00">
                  <c:v>-3.20455E-3</c:v>
                </c:pt>
                <c:pt idx="171453" formatCode="0.00E+00">
                  <c:v>-3.2355299999999999E-3</c:v>
                </c:pt>
                <c:pt idx="171454" formatCode="0.00E+00">
                  <c:v>-3.24617E-3</c:v>
                </c:pt>
                <c:pt idx="171455" formatCode="0.00E+00">
                  <c:v>-3.2363600000000002E-3</c:v>
                </c:pt>
                <c:pt idx="171456" formatCode="0.00E+00">
                  <c:v>-3.2060399999999998E-3</c:v>
                </c:pt>
                <c:pt idx="171457" formatCode="0.00E+00">
                  <c:v>-3.1551800000000001E-3</c:v>
                </c:pt>
                <c:pt idx="171458" formatCode="0.00E+00">
                  <c:v>-3.0838200000000001E-3</c:v>
                </c:pt>
                <c:pt idx="171459" formatCode="0.00E+00">
                  <c:v>-2.99205E-3</c:v>
                </c:pt>
                <c:pt idx="171460" formatCode="0.00E+00">
                  <c:v>-2.8800000000000002E-3</c:v>
                </c:pt>
                <c:pt idx="171461" formatCode="0.00E+00">
                  <c:v>-2.7478400000000001E-3</c:v>
                </c:pt>
                <c:pt idx="171462" formatCode="0.00E+00">
                  <c:v>-2.59582E-3</c:v>
                </c:pt>
                <c:pt idx="171463" formatCode="0.00E+00">
                  <c:v>-2.42421E-3</c:v>
                </c:pt>
                <c:pt idx="171464" formatCode="0.00E+00">
                  <c:v>-2.2333399999999999E-3</c:v>
                </c:pt>
                <c:pt idx="171465" formatCode="0.00E+00">
                  <c:v>-2.02359E-3</c:v>
                </c:pt>
                <c:pt idx="171466" formatCode="0.00E+00">
                  <c:v>-1.79536E-3</c:v>
                </c:pt>
                <c:pt idx="171467" formatCode="0.00E+00">
                  <c:v>-1.5491400000000001E-3</c:v>
                </c:pt>
                <c:pt idx="171468" formatCode="0.00E+00">
                  <c:v>-1.28542E-3</c:v>
                </c:pt>
                <c:pt idx="171469" formatCode="0.00E+00">
                  <c:v>-1.0047599999999999E-3</c:v>
                </c:pt>
                <c:pt idx="171470" formatCode="0.00E+00">
                  <c:v>-7.0775799999999995E-4</c:v>
                </c:pt>
                <c:pt idx="171471" formatCode="0.00E+00">
                  <c:v>-3.9504500000000001E-4</c:v>
                </c:pt>
                <c:pt idx="171472" formatCode="0.00E+00">
                  <c:v>-6.7296600000000002E-5</c:v>
                </c:pt>
                <c:pt idx="171473" formatCode="0.00E+00">
                  <c:v>2.7477399999999998E-4</c:v>
                </c:pt>
                <c:pt idx="171474" formatCode="0.00E+00">
                  <c:v>6.3041900000000001E-4</c:v>
                </c:pt>
                <c:pt idx="171475" formatCode="0.00E+00">
                  <c:v>9.9885300000000007E-4</c:v>
                </c:pt>
                <c:pt idx="171476" formatCode="0.00E+00">
                  <c:v>1.37926E-3</c:v>
                </c:pt>
                <c:pt idx="171477" formatCode="0.00E+00">
                  <c:v>1.77079E-3</c:v>
                </c:pt>
                <c:pt idx="171478" formatCode="0.00E+00">
                  <c:v>2.17256E-3</c:v>
                </c:pt>
                <c:pt idx="171479" formatCode="0.00E+00">
                  <c:v>2.5836800000000001E-3</c:v>
                </c:pt>
                <c:pt idx="171480" formatCode="0.00E+00">
                  <c:v>3.0032000000000001E-3</c:v>
                </c:pt>
                <c:pt idx="171481" formatCode="0.00E+00">
                  <c:v>3.4301599999999998E-3</c:v>
                </c:pt>
                <c:pt idx="171482" formatCode="0.00E+00">
                  <c:v>3.8636E-3</c:v>
                </c:pt>
                <c:pt idx="171483" formatCode="0.00E+00">
                  <c:v>4.3025099999999998E-3</c:v>
                </c:pt>
                <c:pt idx="171484" formatCode="0.00E+00">
                  <c:v>4.7458700000000001E-3</c:v>
                </c:pt>
                <c:pt idx="171485" formatCode="0.00E+00">
                  <c:v>5.19265E-3</c:v>
                </c:pt>
                <c:pt idx="171486" formatCode="0.00E+00">
                  <c:v>5.6417899999999998E-3</c:v>
                </c:pt>
                <c:pt idx="171487" formatCode="0.00E+00">
                  <c:v>6.0922600000000004E-3</c:v>
                </c:pt>
                <c:pt idx="171488" formatCode="0.00E+00">
                  <c:v>6.5429599999999996E-3</c:v>
                </c:pt>
                <c:pt idx="171489" formatCode="0.00E+00">
                  <c:v>6.9928300000000002E-3</c:v>
                </c:pt>
                <c:pt idx="171490" formatCode="0.00E+00">
                  <c:v>7.4407900000000001E-3</c:v>
                </c:pt>
                <c:pt idx="171491" formatCode="0.00E+00">
                  <c:v>7.8857500000000004E-3</c:v>
                </c:pt>
                <c:pt idx="171492" formatCode="0.00E+00">
                  <c:v>8.3266299999999998E-3</c:v>
                </c:pt>
                <c:pt idx="171493" formatCode="0.00E+00">
                  <c:v>8.7623400000000004E-3</c:v>
                </c:pt>
                <c:pt idx="171494" formatCode="0.00E+00">
                  <c:v>9.1918099999999999E-3</c:v>
                </c:pt>
                <c:pt idx="171495" formatCode="0.00E+00">
                  <c:v>9.6139599999999995E-3</c:v>
                </c:pt>
                <c:pt idx="171496">
                  <c:v>1.0027700000000001E-2</c:v>
                </c:pt>
                <c:pt idx="171497">
                  <c:v>1.0432E-2</c:v>
                </c:pt>
                <c:pt idx="171498">
                  <c:v>1.0825899999999999E-2</c:v>
                </c:pt>
                <c:pt idx="171499">
                  <c:v>1.12082E-2</c:v>
                </c:pt>
                <c:pt idx="171500">
                  <c:v>1.1578099999999999E-2</c:v>
                </c:pt>
                <c:pt idx="171501">
                  <c:v>1.19344E-2</c:v>
                </c:pt>
                <c:pt idx="171502">
                  <c:v>1.2276199999999999E-2</c:v>
                </c:pt>
                <c:pt idx="171503">
                  <c:v>1.26027E-2</c:v>
                </c:pt>
                <c:pt idx="171504">
                  <c:v>1.2912699999999999E-2</c:v>
                </c:pt>
                <c:pt idx="171505">
                  <c:v>1.32056E-2</c:v>
                </c:pt>
                <c:pt idx="171506">
                  <c:v>1.3480300000000001E-2</c:v>
                </c:pt>
                <c:pt idx="171507">
                  <c:v>1.37362E-2</c:v>
                </c:pt>
                <c:pt idx="171508">
                  <c:v>1.39723E-2</c:v>
                </c:pt>
                <c:pt idx="171509">
                  <c:v>1.41878E-2</c:v>
                </c:pt>
                <c:pt idx="171510">
                  <c:v>1.4382199999999999E-2</c:v>
                </c:pt>
                <c:pt idx="171511">
                  <c:v>1.4554599999999999E-2</c:v>
                </c:pt>
                <c:pt idx="171512">
                  <c:v>1.4704500000000001E-2</c:v>
                </c:pt>
                <c:pt idx="171513">
                  <c:v>1.4831199999999999E-2</c:v>
                </c:pt>
                <c:pt idx="171514">
                  <c:v>1.49342E-2</c:v>
                </c:pt>
                <c:pt idx="171515">
                  <c:v>1.50128E-2</c:v>
                </c:pt>
                <c:pt idx="171516">
                  <c:v>1.5066700000000001E-2</c:v>
                </c:pt>
                <c:pt idx="171517">
                  <c:v>1.50954E-2</c:v>
                </c:pt>
                <c:pt idx="171518">
                  <c:v>1.50986E-2</c:v>
                </c:pt>
                <c:pt idx="171519">
                  <c:v>1.50758E-2</c:v>
                </c:pt>
                <c:pt idx="171520">
                  <c:v>1.50268E-2</c:v>
                </c:pt>
                <c:pt idx="171521">
                  <c:v>1.49514E-2</c:v>
                </c:pt>
                <c:pt idx="171522">
                  <c:v>1.4849299999999999E-2</c:v>
                </c:pt>
                <c:pt idx="171523">
                  <c:v>1.47204E-2</c:v>
                </c:pt>
                <c:pt idx="171524">
                  <c:v>1.45646E-2</c:v>
                </c:pt>
                <c:pt idx="171525">
                  <c:v>1.4382000000000001E-2</c:v>
                </c:pt>
                <c:pt idx="171526">
                  <c:v>1.41724E-2</c:v>
                </c:pt>
                <c:pt idx="171527">
                  <c:v>1.3936E-2</c:v>
                </c:pt>
                <c:pt idx="171528">
                  <c:v>1.36729E-2</c:v>
                </c:pt>
                <c:pt idx="171529">
                  <c:v>1.3383300000000001E-2</c:v>
                </c:pt>
                <c:pt idx="171530">
                  <c:v>1.30673E-2</c:v>
                </c:pt>
                <c:pt idx="171531">
                  <c:v>1.27254E-2</c:v>
                </c:pt>
                <c:pt idx="171532">
                  <c:v>1.2357699999999999E-2</c:v>
                </c:pt>
                <c:pt idx="171533">
                  <c:v>1.1964600000000001E-2</c:v>
                </c:pt>
                <c:pt idx="171534">
                  <c:v>1.15467E-2</c:v>
                </c:pt>
                <c:pt idx="171535">
                  <c:v>1.11044E-2</c:v>
                </c:pt>
                <c:pt idx="171536">
                  <c:v>1.0638099999999999E-2</c:v>
                </c:pt>
                <c:pt idx="171537">
                  <c:v>1.0148600000000001E-2</c:v>
                </c:pt>
                <c:pt idx="171538" formatCode="0.00E+00">
                  <c:v>9.6363899999999999E-3</c:v>
                </c:pt>
                <c:pt idx="171539" formatCode="0.00E+00">
                  <c:v>9.1021699999999997E-3</c:v>
                </c:pt>
                <c:pt idx="171540" formatCode="0.00E+00">
                  <c:v>8.5466699999999993E-3</c:v>
                </c:pt>
                <c:pt idx="171541" formatCode="0.00E+00">
                  <c:v>7.9706499999999993E-3</c:v>
                </c:pt>
                <c:pt idx="171542" formatCode="0.00E+00">
                  <c:v>7.37493E-3</c:v>
                </c:pt>
                <c:pt idx="171543" formatCode="0.00E+00">
                  <c:v>6.76035E-3</c:v>
                </c:pt>
                <c:pt idx="171544" formatCode="0.00E+00">
                  <c:v>6.1278000000000001E-3</c:v>
                </c:pt>
                <c:pt idx="171545" formatCode="0.00E+00">
                  <c:v>5.4782299999999997E-3</c:v>
                </c:pt>
                <c:pt idx="171546" formatCode="0.00E+00">
                  <c:v>4.8126000000000002E-3</c:v>
                </c:pt>
                <c:pt idx="171547" formatCode="0.00E+00">
                  <c:v>4.1319199999999999E-3</c:v>
                </c:pt>
                <c:pt idx="171548" formatCode="0.00E+00">
                  <c:v>3.4372299999999999E-3</c:v>
                </c:pt>
                <c:pt idx="171549" formatCode="0.00E+00">
                  <c:v>2.7296E-3</c:v>
                </c:pt>
                <c:pt idx="171550" formatCode="0.00E+00">
                  <c:v>2.01015E-3</c:v>
                </c:pt>
                <c:pt idx="171551" formatCode="0.00E+00">
                  <c:v>1.2799899999999999E-3</c:v>
                </c:pt>
                <c:pt idx="171552" formatCode="0.00E+00">
                  <c:v>5.4030599999999995E-4</c:v>
                </c:pt>
                <c:pt idx="171553" formatCode="0.00E+00">
                  <c:v>-2.0772799999999999E-4</c:v>
                </c:pt>
                <c:pt idx="171554" formatCode="0.00E+00">
                  <c:v>-9.6289800000000001E-4</c:v>
                </c:pt>
                <c:pt idx="171555" formatCode="0.00E+00">
                  <c:v>-1.72397E-3</c:v>
                </c:pt>
                <c:pt idx="171556" formatCode="0.00E+00">
                  <c:v>-2.48971E-3</c:v>
                </c:pt>
                <c:pt idx="171557" formatCode="0.00E+00">
                  <c:v>-3.2588299999999999E-3</c:v>
                </c:pt>
                <c:pt idx="171558" formatCode="0.00E+00">
                  <c:v>-4.0300600000000002E-3</c:v>
                </c:pt>
                <c:pt idx="171559" formatCode="0.00E+00">
                  <c:v>-4.8021100000000001E-3</c:v>
                </c:pt>
                <c:pt idx="171560" formatCode="0.00E+00">
                  <c:v>-5.5736800000000001E-3</c:v>
                </c:pt>
                <c:pt idx="171561" formatCode="0.00E+00">
                  <c:v>-6.3434399999999997E-3</c:v>
                </c:pt>
                <c:pt idx="171562" formatCode="0.00E+00">
                  <c:v>-7.1101000000000003E-3</c:v>
                </c:pt>
                <c:pt idx="171563" formatCode="0.00E+00">
                  <c:v>-7.8723300000000003E-3</c:v>
                </c:pt>
                <c:pt idx="171564" formatCode="0.00E+00">
                  <c:v>-8.6288200000000006E-3</c:v>
                </c:pt>
                <c:pt idx="171565" formatCode="0.00E+00">
                  <c:v>-9.3782399999999995E-3</c:v>
                </c:pt>
                <c:pt idx="171566">
                  <c:v>-1.0119299999999999E-2</c:v>
                </c:pt>
                <c:pt idx="171567">
                  <c:v>-1.08507E-2</c:v>
                </c:pt>
                <c:pt idx="171568">
                  <c:v>-1.1571100000000001E-2</c:v>
                </c:pt>
                <c:pt idx="171569">
                  <c:v>-1.2279200000000001E-2</c:v>
                </c:pt>
                <c:pt idx="171570">
                  <c:v>-1.2973800000000001E-2</c:v>
                </c:pt>
                <c:pt idx="171571">
                  <c:v>-1.36536E-2</c:v>
                </c:pt>
                <c:pt idx="171572">
                  <c:v>-1.43175E-2</c:v>
                </c:pt>
                <c:pt idx="171573">
                  <c:v>-1.4964E-2</c:v>
                </c:pt>
                <c:pt idx="171574">
                  <c:v>-1.5592200000000001E-2</c:v>
                </c:pt>
                <c:pt idx="171575">
                  <c:v>-1.6200800000000001E-2</c:v>
                </c:pt>
                <c:pt idx="171576">
                  <c:v>-1.67887E-2</c:v>
                </c:pt>
                <c:pt idx="171577">
                  <c:v>-1.7354700000000001E-2</c:v>
                </c:pt>
                <c:pt idx="171578">
                  <c:v>-1.7897799999999998E-2</c:v>
                </c:pt>
                <c:pt idx="171579">
                  <c:v>-1.8416999999999999E-2</c:v>
                </c:pt>
                <c:pt idx="171580">
                  <c:v>-1.89112E-2</c:v>
                </c:pt>
                <c:pt idx="171581">
                  <c:v>-1.9379500000000001E-2</c:v>
                </c:pt>
                <c:pt idx="171582">
                  <c:v>-1.9820999999999998E-2</c:v>
                </c:pt>
                <c:pt idx="171583">
                  <c:v>-2.0234700000000001E-2</c:v>
                </c:pt>
                <c:pt idx="171584">
                  <c:v>-2.0619800000000001E-2</c:v>
                </c:pt>
                <c:pt idx="171585">
                  <c:v>-2.0975500000000001E-2</c:v>
                </c:pt>
                <c:pt idx="171586">
                  <c:v>-2.13011E-2</c:v>
                </c:pt>
                <c:pt idx="171587">
                  <c:v>-2.1595900000000001E-2</c:v>
                </c:pt>
                <c:pt idx="171588">
                  <c:v>-2.1859199999999999E-2</c:v>
                </c:pt>
                <c:pt idx="171589">
                  <c:v>-2.20903E-2</c:v>
                </c:pt>
                <c:pt idx="171590">
                  <c:v>-2.2288800000000001E-2</c:v>
                </c:pt>
                <c:pt idx="171591">
                  <c:v>-2.2454200000000001E-2</c:v>
                </c:pt>
                <c:pt idx="171592">
                  <c:v>-2.2585999999999998E-2</c:v>
                </c:pt>
                <c:pt idx="171593">
                  <c:v>-2.26838E-2</c:v>
                </c:pt>
                <c:pt idx="171594">
                  <c:v>-2.2747300000000002E-2</c:v>
                </c:pt>
                <c:pt idx="171595">
                  <c:v>-2.2776100000000001E-2</c:v>
                </c:pt>
                <c:pt idx="171596">
                  <c:v>-2.2770200000000001E-2</c:v>
                </c:pt>
                <c:pt idx="171597">
                  <c:v>-2.2729300000000001E-2</c:v>
                </c:pt>
                <c:pt idx="171598">
                  <c:v>-2.2653300000000001E-2</c:v>
                </c:pt>
                <c:pt idx="171599">
                  <c:v>-2.2542199999999998E-2</c:v>
                </c:pt>
                <c:pt idx="171600">
                  <c:v>-2.2395999999999999E-2</c:v>
                </c:pt>
                <c:pt idx="171601">
                  <c:v>-2.22147E-2</c:v>
                </c:pt>
                <c:pt idx="171602">
                  <c:v>-2.19986E-2</c:v>
                </c:pt>
                <c:pt idx="171603">
                  <c:v>-2.1747800000000001E-2</c:v>
                </c:pt>
                <c:pt idx="171604">
                  <c:v>-2.1462499999999999E-2</c:v>
                </c:pt>
                <c:pt idx="171605">
                  <c:v>-2.1143100000000001E-2</c:v>
                </c:pt>
                <c:pt idx="171606">
                  <c:v>-2.07899E-2</c:v>
                </c:pt>
                <c:pt idx="171607">
                  <c:v>-2.0403399999999999E-2</c:v>
                </c:pt>
                <c:pt idx="171608">
                  <c:v>-1.9984100000000001E-2</c:v>
                </c:pt>
                <c:pt idx="171609">
                  <c:v>-1.9532500000000001E-2</c:v>
                </c:pt>
                <c:pt idx="171610">
                  <c:v>-1.9049199999999999E-2</c:v>
                </c:pt>
                <c:pt idx="171611">
                  <c:v>-1.8534800000000001E-2</c:v>
                </c:pt>
                <c:pt idx="171612">
                  <c:v>-1.7990099999999998E-2</c:v>
                </c:pt>
                <c:pt idx="171613">
                  <c:v>-1.7415900000000002E-2</c:v>
                </c:pt>
                <c:pt idx="171614">
                  <c:v>-1.6813000000000002E-2</c:v>
                </c:pt>
                <c:pt idx="171615">
                  <c:v>-1.6182100000000001E-2</c:v>
                </c:pt>
                <c:pt idx="171616">
                  <c:v>-1.55243E-2</c:v>
                </c:pt>
                <c:pt idx="171617">
                  <c:v>-1.48405E-2</c:v>
                </c:pt>
                <c:pt idx="171618">
                  <c:v>-1.41318E-2</c:v>
                </c:pt>
                <c:pt idx="171619">
                  <c:v>-1.3399100000000001E-2</c:v>
                </c:pt>
                <c:pt idx="171620">
                  <c:v>-1.26436E-2</c:v>
                </c:pt>
                <c:pt idx="171621">
                  <c:v>-1.18665E-2</c:v>
                </c:pt>
                <c:pt idx="171622">
                  <c:v>-1.10688E-2</c:v>
                </c:pt>
                <c:pt idx="171623">
                  <c:v>-1.02519E-2</c:v>
                </c:pt>
                <c:pt idx="171624" formatCode="0.00E+00">
                  <c:v>-9.4169900000000001E-3</c:v>
                </c:pt>
                <c:pt idx="171625" formatCode="0.00E+00">
                  <c:v>-8.5653399999999994E-3</c:v>
                </c:pt>
                <c:pt idx="171626" formatCode="0.00E+00">
                  <c:v>-7.6982999999999999E-3</c:v>
                </c:pt>
                <c:pt idx="171627" formatCode="0.00E+00">
                  <c:v>-6.8172099999999998E-3</c:v>
                </c:pt>
                <c:pt idx="171628" formatCode="0.00E+00">
                  <c:v>-5.9234500000000002E-3</c:v>
                </c:pt>
                <c:pt idx="171629" formatCode="0.00E+00">
                  <c:v>-5.01842E-3</c:v>
                </c:pt>
                <c:pt idx="171630" formatCode="0.00E+00">
                  <c:v>-4.10356E-3</c:v>
                </c:pt>
                <c:pt idx="171631" formatCode="0.00E+00">
                  <c:v>-3.18031E-3</c:v>
                </c:pt>
                <c:pt idx="171632" formatCode="0.00E+00">
                  <c:v>-2.2501299999999999E-3</c:v>
                </c:pt>
                <c:pt idx="171633" formatCode="0.00E+00">
                  <c:v>-1.3145100000000001E-3</c:v>
                </c:pt>
                <c:pt idx="171634" formatCode="0.00E+00">
                  <c:v>-3.7493500000000001E-4</c:v>
                </c:pt>
                <c:pt idx="171635" formatCode="0.00E+00">
                  <c:v>5.6709100000000004E-4</c:v>
                </c:pt>
                <c:pt idx="171636" formatCode="0.00E+00">
                  <c:v>1.51005E-3</c:v>
                </c:pt>
                <c:pt idx="171637" formatCode="0.00E+00">
                  <c:v>2.4524400000000002E-3</c:v>
                </c:pt>
                <c:pt idx="171638" formatCode="0.00E+00">
                  <c:v>3.3927300000000001E-3</c:v>
                </c:pt>
                <c:pt idx="171639" formatCode="0.00E+00">
                  <c:v>4.3293999999999997E-3</c:v>
                </c:pt>
                <c:pt idx="171640" formatCode="0.00E+00">
                  <c:v>5.2609299999999996E-3</c:v>
                </c:pt>
                <c:pt idx="171641" formatCode="0.00E+00">
                  <c:v>6.1858199999999999E-3</c:v>
                </c:pt>
                <c:pt idx="171642" formatCode="0.00E+00">
                  <c:v>7.10255E-3</c:v>
                </c:pt>
                <c:pt idx="171643" formatCode="0.00E+00">
                  <c:v>8.0096300000000002E-3</c:v>
                </c:pt>
                <c:pt idx="171644" formatCode="0.00E+00">
                  <c:v>8.9055899999999997E-3</c:v>
                </c:pt>
                <c:pt idx="171645" formatCode="0.00E+00">
                  <c:v>9.7889499999999994E-3</c:v>
                </c:pt>
                <c:pt idx="171646">
                  <c:v>1.0658300000000001E-2</c:v>
                </c:pt>
                <c:pt idx="171647">
                  <c:v>1.1512100000000001E-2</c:v>
                </c:pt>
                <c:pt idx="171648">
                  <c:v>1.2349000000000001E-2</c:v>
                </c:pt>
                <c:pt idx="171649">
                  <c:v>1.3167699999999999E-2</c:v>
                </c:pt>
                <c:pt idx="171650">
                  <c:v>1.39668E-2</c:v>
                </c:pt>
                <c:pt idx="171651">
                  <c:v>1.47449E-2</c:v>
                </c:pt>
                <c:pt idx="171652">
                  <c:v>1.55008E-2</c:v>
                </c:pt>
                <c:pt idx="171653">
                  <c:v>1.62332E-2</c:v>
                </c:pt>
                <c:pt idx="171654">
                  <c:v>1.6940899999999998E-2</c:v>
                </c:pt>
                <c:pt idx="171655">
                  <c:v>1.7622599999999999E-2</c:v>
                </c:pt>
                <c:pt idx="171656">
                  <c:v>1.82773E-2</c:v>
                </c:pt>
                <c:pt idx="171657">
                  <c:v>1.8903900000000001E-2</c:v>
                </c:pt>
                <c:pt idx="171658">
                  <c:v>1.9501299999999999E-2</c:v>
                </c:pt>
                <c:pt idx="171659">
                  <c:v>2.00684E-2</c:v>
                </c:pt>
                <c:pt idx="171660">
                  <c:v>2.0604299999999999E-2</c:v>
                </c:pt>
                <c:pt idx="171661">
                  <c:v>2.1108200000000001E-2</c:v>
                </c:pt>
                <c:pt idx="171662">
                  <c:v>2.15791E-2</c:v>
                </c:pt>
                <c:pt idx="171663">
                  <c:v>2.2016299999999999E-2</c:v>
                </c:pt>
                <c:pt idx="171664">
                  <c:v>2.2418899999999999E-2</c:v>
                </c:pt>
                <c:pt idx="171665">
                  <c:v>2.2786299999999999E-2</c:v>
                </c:pt>
                <c:pt idx="171666">
                  <c:v>2.3117800000000001E-2</c:v>
                </c:pt>
                <c:pt idx="171667">
                  <c:v>2.34129E-2</c:v>
                </c:pt>
                <c:pt idx="171668">
                  <c:v>2.3671000000000001E-2</c:v>
                </c:pt>
                <c:pt idx="171669">
                  <c:v>2.3891699999999998E-2</c:v>
                </c:pt>
                <c:pt idx="171670">
                  <c:v>2.4074499999999999E-2</c:v>
                </c:pt>
                <c:pt idx="171671">
                  <c:v>2.42191E-2</c:v>
                </c:pt>
                <c:pt idx="171672">
                  <c:v>2.4325300000000001E-2</c:v>
                </c:pt>
                <c:pt idx="171673">
                  <c:v>2.43927E-2</c:v>
                </c:pt>
                <c:pt idx="171674">
                  <c:v>2.44213E-2</c:v>
                </c:pt>
                <c:pt idx="171675">
                  <c:v>2.4410999999999999E-2</c:v>
                </c:pt>
                <c:pt idx="171676">
                  <c:v>2.4361600000000001E-2</c:v>
                </c:pt>
                <c:pt idx="171677">
                  <c:v>2.4273400000000001E-2</c:v>
                </c:pt>
                <c:pt idx="171678">
                  <c:v>2.41462E-2</c:v>
                </c:pt>
                <c:pt idx="171679">
                  <c:v>2.3980399999999999E-2</c:v>
                </c:pt>
                <c:pt idx="171680">
                  <c:v>2.3776200000000001E-2</c:v>
                </c:pt>
                <c:pt idx="171681">
                  <c:v>2.3533700000000001E-2</c:v>
                </c:pt>
                <c:pt idx="171682">
                  <c:v>2.32535E-2</c:v>
                </c:pt>
                <c:pt idx="171683">
                  <c:v>2.2935799999999999E-2</c:v>
                </c:pt>
                <c:pt idx="171684">
                  <c:v>2.2581199999999999E-2</c:v>
                </c:pt>
                <c:pt idx="171685">
                  <c:v>2.21902E-2</c:v>
                </c:pt>
                <c:pt idx="171686">
                  <c:v>2.1763299999999999E-2</c:v>
                </c:pt>
                <c:pt idx="171687">
                  <c:v>2.1301299999999999E-2</c:v>
                </c:pt>
                <c:pt idx="171688">
                  <c:v>2.0804900000000001E-2</c:v>
                </c:pt>
                <c:pt idx="171689">
                  <c:v>2.0274799999999999E-2</c:v>
                </c:pt>
                <c:pt idx="171690">
                  <c:v>1.9711800000000002E-2</c:v>
                </c:pt>
                <c:pt idx="171691">
                  <c:v>1.91168E-2</c:v>
                </c:pt>
                <c:pt idx="171692">
                  <c:v>1.8490800000000002E-2</c:v>
                </c:pt>
                <c:pt idx="171693">
                  <c:v>1.7834699999999998E-2</c:v>
                </c:pt>
                <c:pt idx="171694">
                  <c:v>1.7149500000000002E-2</c:v>
                </c:pt>
                <c:pt idx="171695">
                  <c:v>1.64364E-2</c:v>
                </c:pt>
                <c:pt idx="171696">
                  <c:v>1.5696499999999999E-2</c:v>
                </c:pt>
                <c:pt idx="171697">
                  <c:v>1.4930799999999999E-2</c:v>
                </c:pt>
                <c:pt idx="171698">
                  <c:v>1.4140700000000001E-2</c:v>
                </c:pt>
                <c:pt idx="171699">
                  <c:v>1.33274E-2</c:v>
                </c:pt>
                <c:pt idx="171700">
                  <c:v>1.24922E-2</c:v>
                </c:pt>
                <c:pt idx="171701">
                  <c:v>1.16364E-2</c:v>
                </c:pt>
                <c:pt idx="171702">
                  <c:v>1.07613E-2</c:v>
                </c:pt>
                <c:pt idx="171703" formatCode="0.00E+00">
                  <c:v>9.8683899999999995E-3</c:v>
                </c:pt>
                <c:pt idx="171704" formatCode="0.00E+00">
                  <c:v>8.9590499999999997E-3</c:v>
                </c:pt>
                <c:pt idx="171705" formatCode="0.00E+00">
                  <c:v>8.0347400000000003E-3</c:v>
                </c:pt>
                <c:pt idx="171706" formatCode="0.00E+00">
                  <c:v>7.0969300000000004E-3</c:v>
                </c:pt>
                <c:pt idx="171707" formatCode="0.00E+00">
                  <c:v>6.1471099999999999E-3</c:v>
                </c:pt>
                <c:pt idx="171708" formatCode="0.00E+00">
                  <c:v>5.1868000000000001E-3</c:v>
                </c:pt>
                <c:pt idx="171709" formatCode="0.00E+00">
                  <c:v>4.2175299999999997E-3</c:v>
                </c:pt>
                <c:pt idx="171710" formatCode="0.00E+00">
                  <c:v>3.24085E-3</c:v>
                </c:pt>
                <c:pt idx="171711" formatCode="0.00E+00">
                  <c:v>2.2583199999999999E-3</c:v>
                </c:pt>
                <c:pt idx="171712" formatCode="0.00E+00">
                  <c:v>1.27151E-3</c:v>
                </c:pt>
                <c:pt idx="171713" formatCode="0.00E+00">
                  <c:v>2.8199300000000002E-4</c:v>
                </c:pt>
                <c:pt idx="171714" formatCode="0.00E+00">
                  <c:v>-7.0864300000000001E-4</c:v>
                </c:pt>
                <c:pt idx="171715" formatCode="0.00E+00">
                  <c:v>-1.69882E-3</c:v>
                </c:pt>
                <c:pt idx="171716" formatCode="0.00E+00">
                  <c:v>-2.6869400000000001E-3</c:v>
                </c:pt>
                <c:pt idx="171717" formatCode="0.00E+00">
                  <c:v>-3.6714500000000001E-3</c:v>
                </c:pt>
                <c:pt idx="171718" formatCode="0.00E+00">
                  <c:v>-4.6507500000000004E-3</c:v>
                </c:pt>
                <c:pt idx="171719" formatCode="0.00E+00">
                  <c:v>-5.6232900000000004E-3</c:v>
                </c:pt>
                <c:pt idx="171720" formatCode="0.00E+00">
                  <c:v>-6.5874999999999996E-3</c:v>
                </c:pt>
                <c:pt idx="171721" formatCode="0.00E+00">
                  <c:v>-7.5418600000000001E-3</c:v>
                </c:pt>
                <c:pt idx="171722" formatCode="0.00E+00">
                  <c:v>-8.4848300000000005E-3</c:v>
                </c:pt>
                <c:pt idx="171723" formatCode="0.00E+00">
                  <c:v>-9.4149000000000004E-3</c:v>
                </c:pt>
                <c:pt idx="171724">
                  <c:v>-1.0330600000000001E-2</c:v>
                </c:pt>
                <c:pt idx="171725">
                  <c:v>-1.1230499999999999E-2</c:v>
                </c:pt>
                <c:pt idx="171726">
                  <c:v>-1.2113000000000001E-2</c:v>
                </c:pt>
                <c:pt idx="171727">
                  <c:v>-1.29769E-2</c:v>
                </c:pt>
                <c:pt idx="171728">
                  <c:v>-1.3820799999999999E-2</c:v>
                </c:pt>
                <c:pt idx="171729">
                  <c:v>-1.46432E-2</c:v>
                </c:pt>
                <c:pt idx="171730">
                  <c:v>-1.5442900000000001E-2</c:v>
                </c:pt>
                <c:pt idx="171731">
                  <c:v>-1.62186E-2</c:v>
                </c:pt>
                <c:pt idx="171732">
                  <c:v>-1.6969100000000001E-2</c:v>
                </c:pt>
                <c:pt idx="171733">
                  <c:v>-1.7693199999999999E-2</c:v>
                </c:pt>
                <c:pt idx="171734">
                  <c:v>-1.8389699999999998E-2</c:v>
                </c:pt>
                <c:pt idx="171735">
                  <c:v>-1.9057600000000001E-2</c:v>
                </c:pt>
                <c:pt idx="171736">
                  <c:v>-1.96957E-2</c:v>
                </c:pt>
                <c:pt idx="171737">
                  <c:v>-2.0303100000000001E-2</c:v>
                </c:pt>
                <c:pt idx="171738">
                  <c:v>-2.0878799999999999E-2</c:v>
                </c:pt>
                <c:pt idx="171739">
                  <c:v>-2.1421900000000001E-2</c:v>
                </c:pt>
                <c:pt idx="171740">
                  <c:v>-2.19315E-2</c:v>
                </c:pt>
                <c:pt idx="171741">
                  <c:v>-2.24069E-2</c:v>
                </c:pt>
                <c:pt idx="171742">
                  <c:v>-2.2847300000000001E-2</c:v>
                </c:pt>
                <c:pt idx="171743">
                  <c:v>-2.3252100000000001E-2</c:v>
                </c:pt>
                <c:pt idx="171744">
                  <c:v>-2.3620499999999999E-2</c:v>
                </c:pt>
                <c:pt idx="171745">
                  <c:v>-2.3952000000000001E-2</c:v>
                </c:pt>
                <c:pt idx="171746">
                  <c:v>-2.42461E-2</c:v>
                </c:pt>
                <c:pt idx="171747">
                  <c:v>-2.4502400000000001E-2</c:v>
                </c:pt>
                <c:pt idx="171748">
                  <c:v>-2.4720499999999999E-2</c:v>
                </c:pt>
                <c:pt idx="171749">
                  <c:v>-2.4899999999999999E-2</c:v>
                </c:pt>
                <c:pt idx="171750">
                  <c:v>-2.5040699999999999E-2</c:v>
                </c:pt>
                <c:pt idx="171751">
                  <c:v>-2.5142399999999999E-2</c:v>
                </c:pt>
                <c:pt idx="171752">
                  <c:v>-2.5204899999999999E-2</c:v>
                </c:pt>
                <c:pt idx="171753">
                  <c:v>-2.52281E-2</c:v>
                </c:pt>
                <c:pt idx="171754">
                  <c:v>-2.5212200000000001E-2</c:v>
                </c:pt>
                <c:pt idx="171755">
                  <c:v>-2.5156999999999999E-2</c:v>
                </c:pt>
                <c:pt idx="171756">
                  <c:v>-2.50627E-2</c:v>
                </c:pt>
                <c:pt idx="171757">
                  <c:v>-2.49296E-2</c:v>
                </c:pt>
                <c:pt idx="171758">
                  <c:v>-2.4757700000000001E-2</c:v>
                </c:pt>
                <c:pt idx="171759">
                  <c:v>-2.45475E-2</c:v>
                </c:pt>
                <c:pt idx="171760">
                  <c:v>-2.4299299999999999E-2</c:v>
                </c:pt>
                <c:pt idx="171761">
                  <c:v>-2.40136E-2</c:v>
                </c:pt>
                <c:pt idx="171762">
                  <c:v>-2.3690699999999999E-2</c:v>
                </c:pt>
                <c:pt idx="171763">
                  <c:v>-2.33312E-2</c:v>
                </c:pt>
                <c:pt idx="171764">
                  <c:v>-2.2935799999999999E-2</c:v>
                </c:pt>
                <c:pt idx="171765">
                  <c:v>-2.25051E-2</c:v>
                </c:pt>
                <c:pt idx="171766">
                  <c:v>-2.2039799999999998E-2</c:v>
                </c:pt>
                <c:pt idx="171767">
                  <c:v>-2.1540699999999999E-2</c:v>
                </c:pt>
                <c:pt idx="171768">
                  <c:v>-2.1008499999999999E-2</c:v>
                </c:pt>
                <c:pt idx="171769">
                  <c:v>-2.0444199999999999E-2</c:v>
                </c:pt>
                <c:pt idx="171770">
                  <c:v>-1.98487E-2</c:v>
                </c:pt>
                <c:pt idx="171771">
                  <c:v>-1.9222900000000001E-2</c:v>
                </c:pt>
                <c:pt idx="171772">
                  <c:v>-1.8567899999999998E-2</c:v>
                </c:pt>
                <c:pt idx="171773">
                  <c:v>-1.78847E-2</c:v>
                </c:pt>
                <c:pt idx="171774">
                  <c:v>-1.7174499999999999E-2</c:v>
                </c:pt>
                <c:pt idx="171775">
                  <c:v>-1.6438299999999999E-2</c:v>
                </c:pt>
                <c:pt idx="171776">
                  <c:v>-1.5677300000000002E-2</c:v>
                </c:pt>
                <c:pt idx="171777">
                  <c:v>-1.4892900000000001E-2</c:v>
                </c:pt>
                <c:pt idx="171778">
                  <c:v>-1.4086100000000001E-2</c:v>
                </c:pt>
                <c:pt idx="171779">
                  <c:v>-1.32584E-2</c:v>
                </c:pt>
                <c:pt idx="171780">
                  <c:v>-1.2411E-2</c:v>
                </c:pt>
                <c:pt idx="171781">
                  <c:v>-1.15453E-2</c:v>
                </c:pt>
                <c:pt idx="171782">
                  <c:v>-1.0662700000000001E-2</c:v>
                </c:pt>
                <c:pt idx="171783" formatCode="0.00E+00">
                  <c:v>-9.7645200000000005E-3</c:v>
                </c:pt>
                <c:pt idx="171784" formatCode="0.00E+00">
                  <c:v>-8.8522300000000009E-3</c:v>
                </c:pt>
                <c:pt idx="171785" formatCode="0.00E+00">
                  <c:v>-7.9272700000000001E-3</c:v>
                </c:pt>
                <c:pt idx="171786" formatCode="0.00E+00">
                  <c:v>-6.9910800000000002E-3</c:v>
                </c:pt>
                <c:pt idx="171787" formatCode="0.00E+00">
                  <c:v>-6.0451400000000001E-3</c:v>
                </c:pt>
                <c:pt idx="171788" formatCode="0.00E+00">
                  <c:v>-5.0909299999999996E-3</c:v>
                </c:pt>
                <c:pt idx="171789" formatCode="0.00E+00">
                  <c:v>-4.1299500000000003E-3</c:v>
                </c:pt>
                <c:pt idx="171790" formatCode="0.00E+00">
                  <c:v>-3.1636899999999998E-3</c:v>
                </c:pt>
                <c:pt idx="171791" formatCode="0.00E+00">
                  <c:v>-2.1936600000000001E-3</c:v>
                </c:pt>
                <c:pt idx="171792" formatCode="0.00E+00">
                  <c:v>-1.2213700000000001E-3</c:v>
                </c:pt>
                <c:pt idx="171793" formatCode="0.00E+00">
                  <c:v>-2.48316E-4</c:v>
                </c:pt>
                <c:pt idx="171794" formatCode="0.00E+00">
                  <c:v>7.2399400000000005E-4</c:v>
                </c:pt>
                <c:pt idx="171795" formatCode="0.00E+00">
                  <c:v>1.6940600000000001E-3</c:v>
                </c:pt>
                <c:pt idx="171796" formatCode="0.00E+00">
                  <c:v>2.6603999999999998E-3</c:v>
                </c:pt>
                <c:pt idx="171797" formatCode="0.00E+00">
                  <c:v>3.62153E-3</c:v>
                </c:pt>
                <c:pt idx="171798" formatCode="0.00E+00">
                  <c:v>4.5759900000000003E-3</c:v>
                </c:pt>
                <c:pt idx="171799" formatCode="0.00E+00">
                  <c:v>5.5223099999999999E-3</c:v>
                </c:pt>
                <c:pt idx="171800" formatCode="0.00E+00">
                  <c:v>6.4590799999999999E-3</c:v>
                </c:pt>
                <c:pt idx="171801" formatCode="0.00E+00">
                  <c:v>7.38487E-3</c:v>
                </c:pt>
                <c:pt idx="171802" formatCode="0.00E+00">
                  <c:v>8.2982899999999998E-3</c:v>
                </c:pt>
                <c:pt idx="171803" formatCode="0.00E+00">
                  <c:v>9.1979699999999998E-3</c:v>
                </c:pt>
                <c:pt idx="171804">
                  <c:v>1.0082600000000001E-2</c:v>
                </c:pt>
                <c:pt idx="171805">
                  <c:v>1.09508E-2</c:v>
                </c:pt>
                <c:pt idx="171806">
                  <c:v>1.1801300000000001E-2</c:v>
                </c:pt>
                <c:pt idx="171807">
                  <c:v>1.2632900000000001E-2</c:v>
                </c:pt>
                <c:pt idx="171808">
                  <c:v>1.34444E-2</c:v>
                </c:pt>
                <c:pt idx="171809">
                  <c:v>1.4234500000000001E-2</c:v>
                </c:pt>
                <c:pt idx="171810">
                  <c:v>1.50022E-2</c:v>
                </c:pt>
                <c:pt idx="171811">
                  <c:v>1.5746300000000001E-2</c:v>
                </c:pt>
                <c:pt idx="171812">
                  <c:v>1.6465799999999999E-2</c:v>
                </c:pt>
                <c:pt idx="171813">
                  <c:v>1.7159600000000001E-2</c:v>
                </c:pt>
                <c:pt idx="171814">
                  <c:v>1.78269E-2</c:v>
                </c:pt>
                <c:pt idx="171815">
                  <c:v>1.84665E-2</c:v>
                </c:pt>
                <c:pt idx="171816">
                  <c:v>1.9077799999999999E-2</c:v>
                </c:pt>
                <c:pt idx="171817">
                  <c:v>1.9659800000000002E-2</c:v>
                </c:pt>
                <c:pt idx="171818">
                  <c:v>2.0211799999999999E-2</c:v>
                </c:pt>
                <c:pt idx="171819">
                  <c:v>2.0733000000000001E-2</c:v>
                </c:pt>
                <c:pt idx="171820">
                  <c:v>2.12228E-2</c:v>
                </c:pt>
                <c:pt idx="171821">
                  <c:v>2.1680600000000001E-2</c:v>
                </c:pt>
                <c:pt idx="171822">
                  <c:v>2.2105699999999999E-2</c:v>
                </c:pt>
                <c:pt idx="171823">
                  <c:v>2.24976E-2</c:v>
                </c:pt>
                <c:pt idx="171824">
                  <c:v>2.2856000000000001E-2</c:v>
                </c:pt>
                <c:pt idx="171825">
                  <c:v>2.3180300000000001E-2</c:v>
                </c:pt>
                <c:pt idx="171826">
                  <c:v>2.3470299999999999E-2</c:v>
                </c:pt>
                <c:pt idx="171827">
                  <c:v>2.3725599999999999E-2</c:v>
                </c:pt>
                <c:pt idx="171828">
                  <c:v>2.3946100000000001E-2</c:v>
                </c:pt>
                <c:pt idx="171829">
                  <c:v>2.41315E-2</c:v>
                </c:pt>
                <c:pt idx="171830">
                  <c:v>2.42817E-2</c:v>
                </c:pt>
                <c:pt idx="171831">
                  <c:v>2.4396600000000001E-2</c:v>
                </c:pt>
                <c:pt idx="171832">
                  <c:v>2.4476299999999999E-2</c:v>
                </c:pt>
                <c:pt idx="171833">
                  <c:v>2.4520699999999999E-2</c:v>
                </c:pt>
                <c:pt idx="171834">
                  <c:v>2.4530099999999999E-2</c:v>
                </c:pt>
                <c:pt idx="171835">
                  <c:v>2.4504499999999999E-2</c:v>
                </c:pt>
                <c:pt idx="171836">
                  <c:v>2.44441E-2</c:v>
                </c:pt>
                <c:pt idx="171837">
                  <c:v>2.4349300000000001E-2</c:v>
                </c:pt>
                <c:pt idx="171838">
                  <c:v>2.42204E-2</c:v>
                </c:pt>
                <c:pt idx="171839">
                  <c:v>2.4057599999999998E-2</c:v>
                </c:pt>
                <c:pt idx="171840">
                  <c:v>2.38616E-2</c:v>
                </c:pt>
                <c:pt idx="171841">
                  <c:v>2.36326E-2</c:v>
                </c:pt>
                <c:pt idx="171842">
                  <c:v>2.3371300000000001E-2</c:v>
                </c:pt>
                <c:pt idx="171843">
                  <c:v>2.30783E-2</c:v>
                </c:pt>
                <c:pt idx="171844">
                  <c:v>2.2754099999999999E-2</c:v>
                </c:pt>
                <c:pt idx="171845">
                  <c:v>2.2399499999999999E-2</c:v>
                </c:pt>
                <c:pt idx="171846">
                  <c:v>2.2015099999999999E-2</c:v>
                </c:pt>
                <c:pt idx="171847">
                  <c:v>2.1601800000000001E-2</c:v>
                </c:pt>
                <c:pt idx="171848">
                  <c:v>2.1160200000000001E-2</c:v>
                </c:pt>
                <c:pt idx="171849">
                  <c:v>2.0691299999999999E-2</c:v>
                </c:pt>
                <c:pt idx="171850">
                  <c:v>2.0195999999999999E-2</c:v>
                </c:pt>
                <c:pt idx="171851">
                  <c:v>1.9675100000000001E-2</c:v>
                </c:pt>
                <c:pt idx="171852">
                  <c:v>1.91296E-2</c:v>
                </c:pt>
                <c:pt idx="171853">
                  <c:v>1.85606E-2</c:v>
                </c:pt>
                <c:pt idx="171854">
                  <c:v>1.7968899999999999E-2</c:v>
                </c:pt>
                <c:pt idx="171855">
                  <c:v>1.7355700000000002E-2</c:v>
                </c:pt>
                <c:pt idx="171856">
                  <c:v>1.67221E-2</c:v>
                </c:pt>
                <c:pt idx="171857">
                  <c:v>1.6069099999999999E-2</c:v>
                </c:pt>
                <c:pt idx="171858">
                  <c:v>1.5397900000000001E-2</c:v>
                </c:pt>
                <c:pt idx="171859">
                  <c:v>1.4709699999999999E-2</c:v>
                </c:pt>
                <c:pt idx="171860">
                  <c:v>1.4005500000000001E-2</c:v>
                </c:pt>
                <c:pt idx="171861">
                  <c:v>1.3286600000000001E-2</c:v>
                </c:pt>
                <c:pt idx="171862">
                  <c:v>1.25542E-2</c:v>
                </c:pt>
                <c:pt idx="171863">
                  <c:v>1.1809500000000001E-2</c:v>
                </c:pt>
                <c:pt idx="171864">
                  <c:v>1.1053800000000001E-2</c:v>
                </c:pt>
                <c:pt idx="171865">
                  <c:v>1.0288200000000001E-2</c:v>
                </c:pt>
                <c:pt idx="171866" formatCode="0.00E+00">
                  <c:v>9.5140099999999998E-3</c:v>
                </c:pt>
                <c:pt idx="171867" formatCode="0.00E+00">
                  <c:v>8.7325000000000007E-3</c:v>
                </c:pt>
                <c:pt idx="171868" formatCode="0.00E+00">
                  <c:v>7.9448999999999995E-3</c:v>
                </c:pt>
                <c:pt idx="171869" formatCode="0.00E+00">
                  <c:v>7.1524600000000002E-3</c:v>
                </c:pt>
                <c:pt idx="171870" formatCode="0.00E+00">
                  <c:v>6.3564399999999997E-3</c:v>
                </c:pt>
                <c:pt idx="171871" formatCode="0.00E+00">
                  <c:v>5.55808E-3</c:v>
                </c:pt>
                <c:pt idx="171872" formatCode="0.00E+00">
                  <c:v>4.7586199999999999E-3</c:v>
                </c:pt>
                <c:pt idx="171873" formatCode="0.00E+00">
                  <c:v>3.9592899999999999E-3</c:v>
                </c:pt>
                <c:pt idx="171874" formatCode="0.00E+00">
                  <c:v>3.1613100000000001E-3</c:v>
                </c:pt>
                <c:pt idx="171875" formatCode="0.00E+00">
                  <c:v>2.3659100000000001E-3</c:v>
                </c:pt>
                <c:pt idx="171876" formatCode="0.00E+00">
                  <c:v>1.5742600000000001E-3</c:v>
                </c:pt>
                <c:pt idx="171877" formatCode="0.00E+00">
                  <c:v>7.87555E-4</c:v>
                </c:pt>
                <c:pt idx="171878" formatCode="0.00E+00">
                  <c:v>6.9533599999999999E-6</c:v>
                </c:pt>
                <c:pt idx="171879" formatCode="0.00E+00">
                  <c:v>-7.6640200000000001E-4</c:v>
                </c:pt>
                <c:pt idx="171880" formatCode="0.00E+00">
                  <c:v>-1.5313900000000001E-3</c:v>
                </c:pt>
                <c:pt idx="171881" formatCode="0.00E+00">
                  <c:v>-2.28692E-3</c:v>
                </c:pt>
                <c:pt idx="171882" formatCode="0.00E+00">
                  <c:v>-3.0319100000000001E-3</c:v>
                </c:pt>
                <c:pt idx="171883" formatCode="0.00E+00">
                  <c:v>-3.76532E-3</c:v>
                </c:pt>
                <c:pt idx="171884" formatCode="0.00E+00">
                  <c:v>-4.4861399999999996E-3</c:v>
                </c:pt>
                <c:pt idx="171885" formatCode="0.00E+00">
                  <c:v>-5.19338E-3</c:v>
                </c:pt>
                <c:pt idx="171886" formatCode="0.00E+00">
                  <c:v>-5.8860900000000001E-3</c:v>
                </c:pt>
                <c:pt idx="171887" formatCode="0.00E+00">
                  <c:v>-6.56334E-3</c:v>
                </c:pt>
                <c:pt idx="171888" formatCode="0.00E+00">
                  <c:v>-7.2242499999999998E-3</c:v>
                </c:pt>
                <c:pt idx="171889" formatCode="0.00E+00">
                  <c:v>-7.8679700000000002E-3</c:v>
                </c:pt>
                <c:pt idx="171890" formatCode="0.00E+00">
                  <c:v>-8.49368E-3</c:v>
                </c:pt>
                <c:pt idx="171891" formatCode="0.00E+00">
                  <c:v>-9.1006200000000002E-3</c:v>
                </c:pt>
                <c:pt idx="171892" formatCode="0.00E+00">
                  <c:v>-9.6880500000000001E-3</c:v>
                </c:pt>
                <c:pt idx="171893">
                  <c:v>-1.02553E-2</c:v>
                </c:pt>
                <c:pt idx="171894">
                  <c:v>-1.08016E-2</c:v>
                </c:pt>
                <c:pt idx="171895">
                  <c:v>-1.13265E-2</c:v>
                </c:pt>
                <c:pt idx="171896">
                  <c:v>-1.1829299999999999E-2</c:v>
                </c:pt>
                <c:pt idx="171897">
                  <c:v>-1.23096E-2</c:v>
                </c:pt>
                <c:pt idx="171898">
                  <c:v>-1.27668E-2</c:v>
                </c:pt>
                <c:pt idx="171899">
                  <c:v>-1.32006E-2</c:v>
                </c:pt>
                <c:pt idx="171900">
                  <c:v>-1.3610499999999999E-2</c:v>
                </c:pt>
                <c:pt idx="171901">
                  <c:v>-1.3996099999999999E-2</c:v>
                </c:pt>
                <c:pt idx="171902">
                  <c:v>-1.43573E-2</c:v>
                </c:pt>
                <c:pt idx="171903">
                  <c:v>-1.4693599999999999E-2</c:v>
                </c:pt>
                <c:pt idx="171904">
                  <c:v>-1.5004999999999999E-2</c:v>
                </c:pt>
                <c:pt idx="171905">
                  <c:v>-1.5291300000000001E-2</c:v>
                </c:pt>
                <c:pt idx="171906">
                  <c:v>-1.55523E-2</c:v>
                </c:pt>
                <c:pt idx="171907">
                  <c:v>-1.5788E-2</c:v>
                </c:pt>
                <c:pt idx="171908">
                  <c:v>-1.5998399999999999E-2</c:v>
                </c:pt>
                <c:pt idx="171909">
                  <c:v>-1.6183400000000001E-2</c:v>
                </c:pt>
                <c:pt idx="171910">
                  <c:v>-1.6343199999999999E-2</c:v>
                </c:pt>
                <c:pt idx="171911">
                  <c:v>-1.6477800000000001E-2</c:v>
                </c:pt>
                <c:pt idx="171912">
                  <c:v>-1.6587500000000002E-2</c:v>
                </c:pt>
                <c:pt idx="171913">
                  <c:v>-1.66724E-2</c:v>
                </c:pt>
                <c:pt idx="171914">
                  <c:v>-1.67327E-2</c:v>
                </c:pt>
                <c:pt idx="171915">
                  <c:v>-1.67688E-2</c:v>
                </c:pt>
                <c:pt idx="171916">
                  <c:v>-1.6780900000000001E-2</c:v>
                </c:pt>
                <c:pt idx="171917">
                  <c:v>-1.67695E-2</c:v>
                </c:pt>
                <c:pt idx="171918">
                  <c:v>-1.67349E-2</c:v>
                </c:pt>
                <c:pt idx="171919">
                  <c:v>-1.6677600000000001E-2</c:v>
                </c:pt>
                <c:pt idx="171920">
                  <c:v>-1.6598000000000002E-2</c:v>
                </c:pt>
                <c:pt idx="171921">
                  <c:v>-1.64967E-2</c:v>
                </c:pt>
                <c:pt idx="171922">
                  <c:v>-1.6374199999999998E-2</c:v>
                </c:pt>
                <c:pt idx="171923">
                  <c:v>-1.6231099999999998E-2</c:v>
                </c:pt>
                <c:pt idx="171924">
                  <c:v>-1.6067999999999999E-2</c:v>
                </c:pt>
                <c:pt idx="171925">
                  <c:v>-1.58855E-2</c:v>
                </c:pt>
                <c:pt idx="171926">
                  <c:v>-1.5684300000000002E-2</c:v>
                </c:pt>
                <c:pt idx="171927">
                  <c:v>-1.54652E-2</c:v>
                </c:pt>
                <c:pt idx="171928">
                  <c:v>-1.52287E-2</c:v>
                </c:pt>
                <c:pt idx="171929">
                  <c:v>-1.4975799999999999E-2</c:v>
                </c:pt>
                <c:pt idx="171930">
                  <c:v>-1.4707E-2</c:v>
                </c:pt>
                <c:pt idx="171931">
                  <c:v>-1.44233E-2</c:v>
                </c:pt>
                <c:pt idx="171932">
                  <c:v>-1.41254E-2</c:v>
                </c:pt>
                <c:pt idx="171933">
                  <c:v>-1.38142E-2</c:v>
                </c:pt>
                <c:pt idx="171934">
                  <c:v>-1.3490500000000001E-2</c:v>
                </c:pt>
                <c:pt idx="171935">
                  <c:v>-1.3155099999999999E-2</c:v>
                </c:pt>
                <c:pt idx="171936">
                  <c:v>-1.28089E-2</c:v>
                </c:pt>
                <c:pt idx="171937">
                  <c:v>-1.24528E-2</c:v>
                </c:pt>
                <c:pt idx="171938">
                  <c:v>-1.20877E-2</c:v>
                </c:pt>
                <c:pt idx="171939">
                  <c:v>-1.17143E-2</c:v>
                </c:pt>
                <c:pt idx="171940">
                  <c:v>-1.13338E-2</c:v>
                </c:pt>
                <c:pt idx="171941">
                  <c:v>-1.09468E-2</c:v>
                </c:pt>
                <c:pt idx="171942">
                  <c:v>-1.05544E-2</c:v>
                </c:pt>
                <c:pt idx="171943">
                  <c:v>-1.0157299999999999E-2</c:v>
                </c:pt>
                <c:pt idx="171944" formatCode="0.00E+00">
                  <c:v>-9.7566200000000006E-3</c:v>
                </c:pt>
                <c:pt idx="171945" formatCode="0.00E+00">
                  <c:v>-9.3530699999999998E-3</c:v>
                </c:pt>
                <c:pt idx="171946" formatCode="0.00E+00">
                  <c:v>-8.9475700000000002E-3</c:v>
                </c:pt>
                <c:pt idx="171947" formatCode="0.00E+00">
                  <c:v>-8.541E-3</c:v>
                </c:pt>
                <c:pt idx="171948" formatCode="0.00E+00">
                  <c:v>-8.1342099999999994E-3</c:v>
                </c:pt>
                <c:pt idx="171949" formatCode="0.00E+00">
                  <c:v>-7.7280500000000002E-3</c:v>
                </c:pt>
                <c:pt idx="171950" formatCode="0.00E+00">
                  <c:v>-7.3233500000000002E-3</c:v>
                </c:pt>
                <c:pt idx="171951" formatCode="0.00E+00">
                  <c:v>-6.9209299999999996E-3</c:v>
                </c:pt>
                <c:pt idx="171952" formatCode="0.00E+00">
                  <c:v>-6.5215799999999999E-3</c:v>
                </c:pt>
                <c:pt idx="171953" formatCode="0.00E+00">
                  <c:v>-6.1260899999999998E-3</c:v>
                </c:pt>
                <c:pt idx="171954" formatCode="0.00E+00">
                  <c:v>-5.7352200000000001E-3</c:v>
                </c:pt>
                <c:pt idx="171955" formatCode="0.00E+00">
                  <c:v>-5.3497199999999996E-3</c:v>
                </c:pt>
                <c:pt idx="171956" formatCode="0.00E+00">
                  <c:v>-4.9702899999999996E-3</c:v>
                </c:pt>
                <c:pt idx="171957" formatCode="0.00E+00">
                  <c:v>-4.5976400000000001E-3</c:v>
                </c:pt>
                <c:pt idx="171958" formatCode="0.00E+00">
                  <c:v>-4.2324199999999998E-3</c:v>
                </c:pt>
                <c:pt idx="171959" formatCode="0.00E+00">
                  <c:v>-3.87529E-3</c:v>
                </c:pt>
                <c:pt idx="171960" formatCode="0.00E+00">
                  <c:v>-3.5268600000000002E-3</c:v>
                </c:pt>
                <c:pt idx="171961" formatCode="0.00E+00">
                  <c:v>-3.1876999999999999E-3</c:v>
                </c:pt>
                <c:pt idx="171962" formatCode="0.00E+00">
                  <c:v>-2.8583800000000002E-3</c:v>
                </c:pt>
                <c:pt idx="171963" formatCode="0.00E+00">
                  <c:v>-2.5394200000000001E-3</c:v>
                </c:pt>
                <c:pt idx="171964" formatCode="0.00E+00">
                  <c:v>-2.2313200000000002E-3</c:v>
                </c:pt>
                <c:pt idx="171965" formatCode="0.00E+00">
                  <c:v>-1.9345199999999999E-3</c:v>
                </c:pt>
                <c:pt idx="171966" formatCode="0.00E+00">
                  <c:v>-1.64945E-3</c:v>
                </c:pt>
                <c:pt idx="171967" formatCode="0.00E+00">
                  <c:v>-1.37652E-3</c:v>
                </c:pt>
                <c:pt idx="171968" formatCode="0.00E+00">
                  <c:v>-1.1160600000000001E-3</c:v>
                </c:pt>
                <c:pt idx="171969" formatCode="0.00E+00">
                  <c:v>-8.68416E-4</c:v>
                </c:pt>
                <c:pt idx="171970" formatCode="0.00E+00">
                  <c:v>-6.3385500000000001E-4</c:v>
                </c:pt>
                <c:pt idx="171971" formatCode="0.00E+00">
                  <c:v>-4.12631E-4</c:v>
                </c:pt>
                <c:pt idx="171972" formatCode="0.00E+00">
                  <c:v>-2.0495600000000001E-4</c:v>
                </c:pt>
                <c:pt idx="171973" formatCode="0.00E+00">
                  <c:v>-1.10041E-5</c:v>
                </c:pt>
                <c:pt idx="171974" formatCode="0.00E+00">
                  <c:v>1.69087E-4</c:v>
                </c:pt>
                <c:pt idx="171975" formatCode="0.00E+00">
                  <c:v>3.35216E-4</c:v>
                </c:pt>
                <c:pt idx="171976" formatCode="0.00E+00">
                  <c:v>4.8732099999999998E-4</c:v>
                </c:pt>
                <c:pt idx="171977" formatCode="0.00E+00">
                  <c:v>6.2537599999999997E-4</c:v>
                </c:pt>
                <c:pt idx="171978" formatCode="0.00E+00">
                  <c:v>7.4939199999999998E-4</c:v>
                </c:pt>
                <c:pt idx="171979" formatCode="0.00E+00">
                  <c:v>8.5941700000000002E-4</c:v>
                </c:pt>
                <c:pt idx="171980" formatCode="0.00E+00">
                  <c:v>9.5553599999999999E-4</c:v>
                </c:pt>
                <c:pt idx="171981" formatCode="0.00E+00">
                  <c:v>1.03787E-3</c:v>
                </c:pt>
                <c:pt idx="171982" formatCode="0.00E+00">
                  <c:v>1.1065700000000001E-3</c:v>
                </c:pt>
                <c:pt idx="171983" formatCode="0.00E+00">
                  <c:v>1.1618399999999999E-3</c:v>
                </c:pt>
                <c:pt idx="171984" formatCode="0.00E+00">
                  <c:v>1.2038999999999999E-3</c:v>
                </c:pt>
                <c:pt idx="171985" formatCode="0.00E+00">
                  <c:v>1.2330100000000001E-3</c:v>
                </c:pt>
                <c:pt idx="171986" formatCode="0.00E+00">
                  <c:v>1.2494699999999999E-3</c:v>
                </c:pt>
                <c:pt idx="171987" formatCode="0.00E+00">
                  <c:v>1.25359E-3</c:v>
                </c:pt>
                <c:pt idx="171988" formatCode="0.00E+00">
                  <c:v>1.2457499999999999E-3</c:v>
                </c:pt>
                <c:pt idx="171989" formatCode="0.00E+00">
                  <c:v>1.2263199999999999E-3</c:v>
                </c:pt>
                <c:pt idx="171990" formatCode="0.00E+00">
                  <c:v>1.19574E-3</c:v>
                </c:pt>
                <c:pt idx="171991" formatCode="0.00E+00">
                  <c:v>1.1544400000000001E-3</c:v>
                </c:pt>
                <c:pt idx="171992" formatCode="0.00E+00">
                  <c:v>1.10289E-3</c:v>
                </c:pt>
                <c:pt idx="171993" formatCode="0.00E+00">
                  <c:v>1.0416100000000001E-3</c:v>
                </c:pt>
                <c:pt idx="171994" formatCode="0.00E+00">
                  <c:v>9.7112299999999995E-4</c:v>
                </c:pt>
                <c:pt idx="171995" formatCode="0.00E+00">
                  <c:v>8.9197099999999997E-4</c:v>
                </c:pt>
                <c:pt idx="171996" formatCode="0.00E+00">
                  <c:v>8.0473100000000004E-4</c:v>
                </c:pt>
                <c:pt idx="171997" formatCode="0.00E+00">
                  <c:v>7.0999799999999999E-4</c:v>
                </c:pt>
                <c:pt idx="171998" formatCode="0.00E+00">
                  <c:v>6.0838600000000004E-4</c:v>
                </c:pt>
                <c:pt idx="171999" formatCode="0.00E+00">
                  <c:v>5.0052899999999999E-4</c:v>
                </c:pt>
                <c:pt idx="172000" formatCode="0.00E+00">
                  <c:v>3.8707500000000002E-4</c:v>
                </c:pt>
                <c:pt idx="172001" formatCode="0.00E+00">
                  <c:v>2.6868999999999998E-4</c:v>
                </c:pt>
                <c:pt idx="172002" formatCode="0.00E+00">
                  <c:v>1.4605299999999999E-4</c:v>
                </c:pt>
                <c:pt idx="172003" formatCode="0.00E+00">
                  <c:v>1.9854899999999999E-5</c:v>
                </c:pt>
                <c:pt idx="172004" formatCode="0.00E+00">
                  <c:v>-1.09203E-4</c:v>
                </c:pt>
                <c:pt idx="172005" formatCode="0.00E+00">
                  <c:v>-2.4040899999999999E-4</c:v>
                </c:pt>
                <c:pt idx="172006" formatCode="0.00E+00">
                  <c:v>-3.7304500000000002E-4</c:v>
                </c:pt>
                <c:pt idx="172007" formatCode="0.00E+00">
                  <c:v>-5.0638799999999998E-4</c:v>
                </c:pt>
                <c:pt idx="172008" formatCode="0.00E+00">
                  <c:v>-6.3970900000000002E-4</c:v>
                </c:pt>
                <c:pt idx="172009" formatCode="0.00E+00">
                  <c:v>-7.7227899999999996E-4</c:v>
                </c:pt>
                <c:pt idx="172010" formatCode="0.00E+00">
                  <c:v>-9.0336699999999997E-4</c:v>
                </c:pt>
                <c:pt idx="172011" formatCode="0.00E+00">
                  <c:v>-1.03224E-3</c:v>
                </c:pt>
                <c:pt idx="172012" formatCode="0.00E+00">
                  <c:v>-1.15818E-3</c:v>
                </c:pt>
                <c:pt idx="172013" formatCode="0.00E+00">
                  <c:v>-1.28046E-3</c:v>
                </c:pt>
                <c:pt idx="172014" formatCode="0.00E+00">
                  <c:v>-1.39836E-3</c:v>
                </c:pt>
                <c:pt idx="172015" formatCode="0.00E+00">
                  <c:v>-1.51117E-3</c:v>
                </c:pt>
                <c:pt idx="172016" formatCode="0.00E+00">
                  <c:v>-1.6182E-3</c:v>
                </c:pt>
                <c:pt idx="172017" formatCode="0.00E+00">
                  <c:v>-1.7187599999999999E-3</c:v>
                </c:pt>
                <c:pt idx="172018" formatCode="0.00E+00">
                  <c:v>-1.8121700000000001E-3</c:v>
                </c:pt>
                <c:pt idx="172019" formatCode="0.00E+00">
                  <c:v>-1.89777E-3</c:v>
                </c:pt>
                <c:pt idx="172020" formatCode="0.00E+00">
                  <c:v>-1.9749199999999998E-3</c:v>
                </c:pt>
                <c:pt idx="172021" formatCode="0.00E+00">
                  <c:v>-2.0429900000000002E-3</c:v>
                </c:pt>
                <c:pt idx="172022" formatCode="0.00E+00">
                  <c:v>-2.10137E-3</c:v>
                </c:pt>
                <c:pt idx="172023" formatCode="0.00E+00">
                  <c:v>-2.1494800000000001E-3</c:v>
                </c:pt>
                <c:pt idx="172024" formatCode="0.00E+00">
                  <c:v>-2.1867499999999999E-3</c:v>
                </c:pt>
                <c:pt idx="172025" formatCode="0.00E+00">
                  <c:v>-2.2126400000000001E-3</c:v>
                </c:pt>
                <c:pt idx="172026" formatCode="0.00E+00">
                  <c:v>-2.2266199999999999E-3</c:v>
                </c:pt>
                <c:pt idx="172027" formatCode="0.00E+00">
                  <c:v>-2.2282199999999999E-3</c:v>
                </c:pt>
                <c:pt idx="172028" formatCode="0.00E+00">
                  <c:v>-2.2169500000000001E-3</c:v>
                </c:pt>
                <c:pt idx="172029" formatCode="0.00E+00">
                  <c:v>-2.1924000000000002E-3</c:v>
                </c:pt>
                <c:pt idx="172030" formatCode="0.00E+00">
                  <c:v>-2.1541500000000001E-3</c:v>
                </c:pt>
                <c:pt idx="172031" formatCode="0.00E+00">
                  <c:v>-2.1018199999999999E-3</c:v>
                </c:pt>
                <c:pt idx="172032" formatCode="0.00E+00">
                  <c:v>-2.0350699999999999E-3</c:v>
                </c:pt>
                <c:pt idx="172033" formatCode="0.00E+00">
                  <c:v>-1.9536000000000002E-3</c:v>
                </c:pt>
                <c:pt idx="172034" formatCode="0.00E+00">
                  <c:v>-1.8571099999999999E-3</c:v>
                </c:pt>
                <c:pt idx="172035" formatCode="0.00E+00">
                  <c:v>-1.7453799999999999E-3</c:v>
                </c:pt>
                <c:pt idx="172036" formatCode="0.00E+00">
                  <c:v>-1.61819E-3</c:v>
                </c:pt>
                <c:pt idx="172037" formatCode="0.00E+00">
                  <c:v>-1.47536E-3</c:v>
                </c:pt>
                <c:pt idx="172038" formatCode="0.00E+00">
                  <c:v>-1.31678E-3</c:v>
                </c:pt>
                <c:pt idx="172039" formatCode="0.00E+00">
                  <c:v>-1.1423200000000001E-3</c:v>
                </c:pt>
                <c:pt idx="172040" formatCode="0.00E+00">
                  <c:v>-9.5194300000000002E-4</c:v>
                </c:pt>
                <c:pt idx="172041" formatCode="0.00E+00">
                  <c:v>-7.4561600000000005E-4</c:v>
                </c:pt>
                <c:pt idx="172042" formatCode="0.00E+00">
                  <c:v>-5.2335499999999998E-4</c:v>
                </c:pt>
                <c:pt idx="172043" formatCode="0.00E+00">
                  <c:v>-2.8521599999999997E-4</c:v>
                </c:pt>
                <c:pt idx="172044" formatCode="0.00E+00">
                  <c:v>-3.1291699999999997E-5</c:v>
                </c:pt>
                <c:pt idx="172045" formatCode="0.00E+00">
                  <c:v>2.38287E-4</c:v>
                </c:pt>
                <c:pt idx="172046" formatCode="0.00E+00">
                  <c:v>5.2334799999999998E-4</c:v>
                </c:pt>
                <c:pt idx="172047" formatCode="0.00E+00">
                  <c:v>8.2368299999999997E-4</c:v>
                </c:pt>
                <c:pt idx="172048" formatCode="0.00E+00">
                  <c:v>1.13904E-3</c:v>
                </c:pt>
                <c:pt idx="172049" formatCode="0.00E+00">
                  <c:v>1.4691400000000001E-3</c:v>
                </c:pt>
                <c:pt idx="172050" formatCode="0.00E+00">
                  <c:v>1.81365E-3</c:v>
                </c:pt>
                <c:pt idx="172051" formatCode="0.00E+00">
                  <c:v>2.1722E-3</c:v>
                </c:pt>
                <c:pt idx="172052" formatCode="0.00E+00">
                  <c:v>2.5444E-3</c:v>
                </c:pt>
                <c:pt idx="172053" formatCode="0.00E+00">
                  <c:v>2.9298200000000001E-3</c:v>
                </c:pt>
                <c:pt idx="172054" formatCode="0.00E+00">
                  <c:v>3.32796E-3</c:v>
                </c:pt>
                <c:pt idx="172055" formatCode="0.00E+00">
                  <c:v>3.7383300000000002E-3</c:v>
                </c:pt>
                <c:pt idx="172056" formatCode="0.00E+00">
                  <c:v>4.16038E-3</c:v>
                </c:pt>
                <c:pt idx="172057" formatCode="0.00E+00">
                  <c:v>4.5935200000000002E-3</c:v>
                </c:pt>
                <c:pt idx="172058" formatCode="0.00E+00">
                  <c:v>5.0371499999999998E-3</c:v>
                </c:pt>
                <c:pt idx="172059" formatCode="0.00E+00">
                  <c:v>5.4906199999999999E-3</c:v>
                </c:pt>
                <c:pt idx="172060" formatCode="0.00E+00">
                  <c:v>5.9532500000000002E-3</c:v>
                </c:pt>
                <c:pt idx="172061" formatCode="0.00E+00">
                  <c:v>6.4243299999999998E-3</c:v>
                </c:pt>
                <c:pt idx="172062" formatCode="0.00E+00">
                  <c:v>6.9031300000000004E-3</c:v>
                </c:pt>
                <c:pt idx="172063" formatCode="0.00E+00">
                  <c:v>7.3888900000000004E-3</c:v>
                </c:pt>
                <c:pt idx="172064" formatCode="0.00E+00">
                  <c:v>7.8808000000000003E-3</c:v>
                </c:pt>
                <c:pt idx="172065" formatCode="0.00E+00">
                  <c:v>8.3780599999999997E-3</c:v>
                </c:pt>
                <c:pt idx="172066" formatCode="0.00E+00">
                  <c:v>8.8798100000000001E-3</c:v>
                </c:pt>
                <c:pt idx="172067" formatCode="0.00E+00">
                  <c:v>9.3852099999999997E-3</c:v>
                </c:pt>
                <c:pt idx="172068" formatCode="0.00E+00">
                  <c:v>9.8933600000000003E-3</c:v>
                </c:pt>
                <c:pt idx="172069">
                  <c:v>1.04034E-2</c:v>
                </c:pt>
                <c:pt idx="172070">
                  <c:v>1.09143E-2</c:v>
                </c:pt>
                <c:pt idx="172071">
                  <c:v>1.14252E-2</c:v>
                </c:pt>
                <c:pt idx="172072">
                  <c:v>1.1935100000000001E-2</c:v>
                </c:pt>
                <c:pt idx="172073">
                  <c:v>1.24431E-2</c:v>
                </c:pt>
                <c:pt idx="172074">
                  <c:v>1.29482E-2</c:v>
                </c:pt>
                <c:pt idx="172075">
                  <c:v>1.34494E-2</c:v>
                </c:pt>
                <c:pt idx="172076">
                  <c:v>1.39457E-2</c:v>
                </c:pt>
                <c:pt idx="172077">
                  <c:v>1.44361E-2</c:v>
                </c:pt>
                <c:pt idx="172078">
                  <c:v>1.49196E-2</c:v>
                </c:pt>
                <c:pt idx="172079">
                  <c:v>1.53952E-2</c:v>
                </c:pt>
                <c:pt idx="172080">
                  <c:v>1.5861900000000002E-2</c:v>
                </c:pt>
                <c:pt idx="172081">
                  <c:v>1.6318599999999999E-2</c:v>
                </c:pt>
                <c:pt idx="172082">
                  <c:v>1.6764399999999999E-2</c:v>
                </c:pt>
                <c:pt idx="172083">
                  <c:v>1.71983E-2</c:v>
                </c:pt>
                <c:pt idx="172084">
                  <c:v>1.7619300000000001E-2</c:v>
                </c:pt>
                <c:pt idx="172085">
                  <c:v>1.8026299999999999E-2</c:v>
                </c:pt>
                <c:pt idx="172086">
                  <c:v>1.8418500000000001E-2</c:v>
                </c:pt>
                <c:pt idx="172087">
                  <c:v>1.87949E-2</c:v>
                </c:pt>
                <c:pt idx="172088">
                  <c:v>1.9154500000000001E-2</c:v>
                </c:pt>
                <c:pt idx="172089">
                  <c:v>1.9496400000000001E-2</c:v>
                </c:pt>
                <c:pt idx="172090">
                  <c:v>1.9819699999999999E-2</c:v>
                </c:pt>
                <c:pt idx="172091">
                  <c:v>2.0123499999999999E-2</c:v>
                </c:pt>
                <c:pt idx="172092">
                  <c:v>2.0407000000000002E-2</c:v>
                </c:pt>
                <c:pt idx="172093">
                  <c:v>2.0669300000000002E-2</c:v>
                </c:pt>
                <c:pt idx="172094">
                  <c:v>2.0909500000000001E-2</c:v>
                </c:pt>
                <c:pt idx="172095">
                  <c:v>2.1127E-2</c:v>
                </c:pt>
                <c:pt idx="172096">
                  <c:v>2.1320800000000001E-2</c:v>
                </c:pt>
                <c:pt idx="172097">
                  <c:v>2.14904E-2</c:v>
                </c:pt>
                <c:pt idx="172098">
                  <c:v>2.1635000000000001E-2</c:v>
                </c:pt>
                <c:pt idx="172099">
                  <c:v>2.1753999999999999E-2</c:v>
                </c:pt>
                <c:pt idx="172100">
                  <c:v>2.1846600000000001E-2</c:v>
                </c:pt>
                <c:pt idx="172101">
                  <c:v>2.1912399999999999E-2</c:v>
                </c:pt>
                <c:pt idx="172102">
                  <c:v>2.1950799999999999E-2</c:v>
                </c:pt>
                <c:pt idx="172103">
                  <c:v>2.19612E-2</c:v>
                </c:pt>
                <c:pt idx="172104">
                  <c:v>2.19432E-2</c:v>
                </c:pt>
                <c:pt idx="172105">
                  <c:v>2.18964E-2</c:v>
                </c:pt>
                <c:pt idx="172106">
                  <c:v>2.1820300000000001E-2</c:v>
                </c:pt>
                <c:pt idx="172107">
                  <c:v>2.1714600000000001E-2</c:v>
                </c:pt>
                <c:pt idx="172108">
                  <c:v>2.1579000000000001E-2</c:v>
                </c:pt>
                <c:pt idx="172109">
                  <c:v>2.14133E-2</c:v>
                </c:pt>
                <c:pt idx="172110">
                  <c:v>2.1217199999999999E-2</c:v>
                </c:pt>
                <c:pt idx="172111">
                  <c:v>2.0990600000000002E-2</c:v>
                </c:pt>
                <c:pt idx="172112">
                  <c:v>2.07333E-2</c:v>
                </c:pt>
                <c:pt idx="172113">
                  <c:v>2.04453E-2</c:v>
                </c:pt>
                <c:pt idx="172114">
                  <c:v>2.0126600000000001E-2</c:v>
                </c:pt>
                <c:pt idx="172115">
                  <c:v>1.9777200000000002E-2</c:v>
                </c:pt>
                <c:pt idx="172116">
                  <c:v>1.93971E-2</c:v>
                </c:pt>
                <c:pt idx="172117">
                  <c:v>1.8986599999999999E-2</c:v>
                </c:pt>
                <c:pt idx="172118">
                  <c:v>1.8545699999999998E-2</c:v>
                </c:pt>
                <c:pt idx="172119">
                  <c:v>1.8074699999999999E-2</c:v>
                </c:pt>
                <c:pt idx="172120">
                  <c:v>1.75739E-2</c:v>
                </c:pt>
                <c:pt idx="172121">
                  <c:v>1.7043599999999999E-2</c:v>
                </c:pt>
                <c:pt idx="172122">
                  <c:v>1.6484200000000001E-2</c:v>
                </c:pt>
                <c:pt idx="172123">
                  <c:v>1.58961E-2</c:v>
                </c:pt>
                <c:pt idx="172124">
                  <c:v>1.52798E-2</c:v>
                </c:pt>
                <c:pt idx="172125">
                  <c:v>1.4635799999999999E-2</c:v>
                </c:pt>
                <c:pt idx="172126">
                  <c:v>1.3964600000000001E-2</c:v>
                </c:pt>
                <c:pt idx="172127">
                  <c:v>1.3266999999999999E-2</c:v>
                </c:pt>
                <c:pt idx="172128">
                  <c:v>1.2543500000000001E-2</c:v>
                </c:pt>
                <c:pt idx="172129">
                  <c:v>1.1794900000000001E-2</c:v>
                </c:pt>
                <c:pt idx="172130">
                  <c:v>1.1021899999999999E-2</c:v>
                </c:pt>
                <c:pt idx="172131">
                  <c:v>1.02253E-2</c:v>
                </c:pt>
                <c:pt idx="172132" formatCode="0.00E+00">
                  <c:v>9.4060299999999993E-3</c:v>
                </c:pt>
                <c:pt idx="172133" formatCode="0.00E+00">
                  <c:v>8.5648800000000004E-3</c:v>
                </c:pt>
                <c:pt idx="172134" formatCode="0.00E+00">
                  <c:v>7.7028000000000001E-3</c:v>
                </c:pt>
                <c:pt idx="172135" formatCode="0.00E+00">
                  <c:v>6.8207700000000003E-3</c:v>
                </c:pt>
                <c:pt idx="172136" formatCode="0.00E+00">
                  <c:v>5.9197700000000004E-3</c:v>
                </c:pt>
                <c:pt idx="172137" formatCode="0.00E+00">
                  <c:v>5.0008700000000001E-3</c:v>
                </c:pt>
                <c:pt idx="172138" formatCode="0.00E+00">
                  <c:v>4.0651200000000002E-3</c:v>
                </c:pt>
                <c:pt idx="172139" formatCode="0.00E+00">
                  <c:v>3.11364E-3</c:v>
                </c:pt>
                <c:pt idx="172140" formatCode="0.00E+00">
                  <c:v>2.1475700000000001E-3</c:v>
                </c:pt>
                <c:pt idx="172141" formatCode="0.00E+00">
                  <c:v>1.1680900000000001E-3</c:v>
                </c:pt>
                <c:pt idx="172142" formatCode="0.00E+00">
                  <c:v>1.7639199999999999E-4</c:v>
                </c:pt>
                <c:pt idx="172143" formatCode="0.00E+00">
                  <c:v>-8.2629100000000005E-4</c:v>
                </c:pt>
                <c:pt idx="172144" formatCode="0.00E+00">
                  <c:v>-1.8387099999999999E-3</c:v>
                </c:pt>
                <c:pt idx="172145" formatCode="0.00E+00">
                  <c:v>-2.8595700000000001E-3</c:v>
                </c:pt>
                <c:pt idx="172146" formatCode="0.00E+00">
                  <c:v>-3.8875899999999998E-3</c:v>
                </c:pt>
                <c:pt idx="172147" formatCode="0.00E+00">
                  <c:v>-4.92145E-3</c:v>
                </c:pt>
                <c:pt idx="172148" formatCode="0.00E+00">
                  <c:v>-5.9598000000000003E-3</c:v>
                </c:pt>
                <c:pt idx="172149" formatCode="0.00E+00">
                  <c:v>-7.0012900000000003E-3</c:v>
                </c:pt>
                <c:pt idx="172150" formatCode="0.00E+00">
                  <c:v>-8.0445499999999993E-3</c:v>
                </c:pt>
                <c:pt idx="172151" formatCode="0.00E+00">
                  <c:v>-9.0882099999999993E-3</c:v>
                </c:pt>
                <c:pt idx="172152">
                  <c:v>-1.01309E-2</c:v>
                </c:pt>
                <c:pt idx="172153">
                  <c:v>-1.11711E-2</c:v>
                </c:pt>
                <c:pt idx="172154">
                  <c:v>-1.2207600000000001E-2</c:v>
                </c:pt>
                <c:pt idx="172155">
                  <c:v>-1.32389E-2</c:v>
                </c:pt>
                <c:pt idx="172156">
                  <c:v>-1.42636E-2</c:v>
                </c:pt>
                <c:pt idx="172157">
                  <c:v>-1.5280200000000001E-2</c:v>
                </c:pt>
                <c:pt idx="172158">
                  <c:v>-1.62875E-2</c:v>
                </c:pt>
                <c:pt idx="172159">
                  <c:v>-1.7283900000000001E-2</c:v>
                </c:pt>
                <c:pt idx="172160">
                  <c:v>-1.8268099999999999E-2</c:v>
                </c:pt>
                <c:pt idx="172161">
                  <c:v>-1.9238700000000001E-2</c:v>
                </c:pt>
                <c:pt idx="172162">
                  <c:v>-2.0194400000000001E-2</c:v>
                </c:pt>
                <c:pt idx="172163">
                  <c:v>-2.1133800000000001E-2</c:v>
                </c:pt>
                <c:pt idx="172164">
                  <c:v>-2.2055499999999999E-2</c:v>
                </c:pt>
                <c:pt idx="172165">
                  <c:v>-2.2958300000000001E-2</c:v>
                </c:pt>
                <c:pt idx="172166">
                  <c:v>-2.3840799999999999E-2</c:v>
                </c:pt>
                <c:pt idx="172167">
                  <c:v>-2.47017E-2</c:v>
                </c:pt>
                <c:pt idx="172168">
                  <c:v>-2.5539800000000001E-2</c:v>
                </c:pt>
                <c:pt idx="172169">
                  <c:v>-2.63539E-2</c:v>
                </c:pt>
                <c:pt idx="172170">
                  <c:v>-2.7142800000000002E-2</c:v>
                </c:pt>
                <c:pt idx="172171">
                  <c:v>-2.7905300000000001E-2</c:v>
                </c:pt>
                <c:pt idx="172172">
                  <c:v>-2.8640200000000001E-2</c:v>
                </c:pt>
                <c:pt idx="172173">
                  <c:v>-2.9346500000000001E-2</c:v>
                </c:pt>
                <c:pt idx="172174">
                  <c:v>-3.00231E-2</c:v>
                </c:pt>
                <c:pt idx="172175">
                  <c:v>-3.0668899999999999E-2</c:v>
                </c:pt>
                <c:pt idx="172176">
                  <c:v>-3.1282999999999998E-2</c:v>
                </c:pt>
                <c:pt idx="172177">
                  <c:v>-3.1864400000000001E-2</c:v>
                </c:pt>
                <c:pt idx="172178">
                  <c:v>-3.2412200000000002E-2</c:v>
                </c:pt>
                <c:pt idx="172179">
                  <c:v>-3.2925500000000003E-2</c:v>
                </c:pt>
                <c:pt idx="172180">
                  <c:v>-3.3403500000000003E-2</c:v>
                </c:pt>
                <c:pt idx="172181">
                  <c:v>-3.3845500000000001E-2</c:v>
                </c:pt>
                <c:pt idx="172182">
                  <c:v>-3.4250599999999999E-2</c:v>
                </c:pt>
                <c:pt idx="172183">
                  <c:v>-3.4618299999999998E-2</c:v>
                </c:pt>
                <c:pt idx="172184">
                  <c:v>-3.4947899999999997E-2</c:v>
                </c:pt>
                <c:pt idx="172185">
                  <c:v>-3.5238699999999998E-2</c:v>
                </c:pt>
                <c:pt idx="172186">
                  <c:v>-3.5490399999999998E-2</c:v>
                </c:pt>
                <c:pt idx="172187">
                  <c:v>-3.5702299999999999E-2</c:v>
                </c:pt>
                <c:pt idx="172188">
                  <c:v>-3.5874200000000002E-2</c:v>
                </c:pt>
                <c:pt idx="172189">
                  <c:v>-3.6005500000000003E-2</c:v>
                </c:pt>
                <c:pt idx="172190">
                  <c:v>-3.6096099999999999E-2</c:v>
                </c:pt>
                <c:pt idx="172191">
                  <c:v>-3.61456E-2</c:v>
                </c:pt>
                <c:pt idx="172192">
                  <c:v>-3.61538E-2</c:v>
                </c:pt>
                <c:pt idx="172193">
                  <c:v>-3.6120600000000003E-2</c:v>
                </c:pt>
                <c:pt idx="172194">
                  <c:v>-3.6045899999999999E-2</c:v>
                </c:pt>
                <c:pt idx="172195">
                  <c:v>-3.5929700000000002E-2</c:v>
                </c:pt>
                <c:pt idx="172196">
                  <c:v>-3.5771999999999998E-2</c:v>
                </c:pt>
                <c:pt idx="172197">
                  <c:v>-3.5572800000000002E-2</c:v>
                </c:pt>
                <c:pt idx="172198">
                  <c:v>-3.5332299999999997E-2</c:v>
                </c:pt>
                <c:pt idx="172199">
                  <c:v>-3.5050699999999997E-2</c:v>
                </c:pt>
                <c:pt idx="172200">
                  <c:v>-3.4728299999999997E-2</c:v>
                </c:pt>
                <c:pt idx="172201">
                  <c:v>-3.4365300000000001E-2</c:v>
                </c:pt>
                <c:pt idx="172202">
                  <c:v>-3.3962100000000002E-2</c:v>
                </c:pt>
                <c:pt idx="172203">
                  <c:v>-3.3519100000000003E-2</c:v>
                </c:pt>
                <c:pt idx="172204">
                  <c:v>-3.3036900000000001E-2</c:v>
                </c:pt>
                <c:pt idx="172205">
                  <c:v>-3.2515799999999997E-2</c:v>
                </c:pt>
                <c:pt idx="172206">
                  <c:v>-3.1956499999999999E-2</c:v>
                </c:pt>
                <c:pt idx="172207">
                  <c:v>-3.1359699999999997E-2</c:v>
                </c:pt>
                <c:pt idx="172208">
                  <c:v>-3.07259E-2</c:v>
                </c:pt>
                <c:pt idx="172209">
                  <c:v>-3.0055999999999999E-2</c:v>
                </c:pt>
                <c:pt idx="172210">
                  <c:v>-2.93507E-2</c:v>
                </c:pt>
                <c:pt idx="172211">
                  <c:v>-2.8610799999999999E-2</c:v>
                </c:pt>
                <c:pt idx="172212">
                  <c:v>-2.7837199999999999E-2</c:v>
                </c:pt>
                <c:pt idx="172213">
                  <c:v>-2.70309E-2</c:v>
                </c:pt>
                <c:pt idx="172214">
                  <c:v>-2.6192699999999999E-2</c:v>
                </c:pt>
                <c:pt idx="172215">
                  <c:v>-2.5323700000000001E-2</c:v>
                </c:pt>
                <c:pt idx="172216">
                  <c:v>-2.4424999999999999E-2</c:v>
                </c:pt>
                <c:pt idx="172217">
                  <c:v>-2.34976E-2</c:v>
                </c:pt>
                <c:pt idx="172218">
                  <c:v>-2.2542699999999999E-2</c:v>
                </c:pt>
                <c:pt idx="172219">
                  <c:v>-2.1561400000000001E-2</c:v>
                </c:pt>
                <c:pt idx="172220">
                  <c:v>-2.0554900000000001E-2</c:v>
                </c:pt>
                <c:pt idx="172221">
                  <c:v>-1.9524400000000001E-2</c:v>
                </c:pt>
                <c:pt idx="172222">
                  <c:v>-1.84713E-2</c:v>
                </c:pt>
                <c:pt idx="172223">
                  <c:v>-1.7396700000000001E-2</c:v>
                </c:pt>
                <c:pt idx="172224">
                  <c:v>-1.63021E-2</c:v>
                </c:pt>
                <c:pt idx="172225">
                  <c:v>-1.5188699999999999E-2</c:v>
                </c:pt>
                <c:pt idx="172226">
                  <c:v>-1.4057999999999999E-2</c:v>
                </c:pt>
                <c:pt idx="172227">
                  <c:v>-1.2911300000000001E-2</c:v>
                </c:pt>
                <c:pt idx="172228">
                  <c:v>-1.175E-2</c:v>
                </c:pt>
                <c:pt idx="172229">
                  <c:v>-1.05755E-2</c:v>
                </c:pt>
                <c:pt idx="172230" formatCode="0.00E+00">
                  <c:v>-9.3893299999999996E-3</c:v>
                </c:pt>
                <c:pt idx="172231" formatCode="0.00E+00">
                  <c:v>-8.1928899999999995E-3</c:v>
                </c:pt>
                <c:pt idx="172232" formatCode="0.00E+00">
                  <c:v>-6.9876599999999997E-3</c:v>
                </c:pt>
                <c:pt idx="172233" formatCode="0.00E+00">
                  <c:v>-5.77511E-3</c:v>
                </c:pt>
                <c:pt idx="172234" formatCode="0.00E+00">
                  <c:v>-4.5567100000000003E-3</c:v>
                </c:pt>
                <c:pt idx="172235" formatCode="0.00E+00">
                  <c:v>-3.33396E-3</c:v>
                </c:pt>
                <c:pt idx="172236" formatCode="0.00E+00">
                  <c:v>-2.1083299999999998E-3</c:v>
                </c:pt>
                <c:pt idx="172237" formatCode="0.00E+00">
                  <c:v>-8.81327E-4</c:v>
                </c:pt>
                <c:pt idx="172238" formatCode="0.00E+00">
                  <c:v>3.4557799999999998E-4</c:v>
                </c:pt>
                <c:pt idx="172239" formatCode="0.00E+00">
                  <c:v>1.5709000000000001E-3</c:v>
                </c:pt>
                <c:pt idx="172240" formatCode="0.00E+00">
                  <c:v>2.7931599999999998E-3</c:v>
                </c:pt>
                <c:pt idx="172241" formatCode="0.00E+00">
                  <c:v>4.0108899999999996E-3</c:v>
                </c:pt>
                <c:pt idx="172242" formatCode="0.00E+00">
                  <c:v>5.2226399999999997E-3</c:v>
                </c:pt>
                <c:pt idx="172243" formatCode="0.00E+00">
                  <c:v>6.4269599999999998E-3</c:v>
                </c:pt>
                <c:pt idx="172244" formatCode="0.00E+00">
                  <c:v>7.6224300000000004E-3</c:v>
                </c:pt>
                <c:pt idx="172245" formatCode="0.00E+00">
                  <c:v>8.8076200000000004E-3</c:v>
                </c:pt>
                <c:pt idx="172246" formatCode="0.00E+00">
                  <c:v>9.9811399999999995E-3</c:v>
                </c:pt>
                <c:pt idx="172247">
                  <c:v>1.11416E-2</c:v>
                </c:pt>
                <c:pt idx="172248">
                  <c:v>1.22877E-2</c:v>
                </c:pt>
                <c:pt idx="172249">
                  <c:v>1.3418100000000001E-2</c:v>
                </c:pt>
                <c:pt idx="172250">
                  <c:v>1.45314E-2</c:v>
                </c:pt>
                <c:pt idx="172251">
                  <c:v>1.5626399999999999E-2</c:v>
                </c:pt>
                <c:pt idx="172252">
                  <c:v>1.6701899999999999E-2</c:v>
                </c:pt>
                <c:pt idx="172253">
                  <c:v>1.77567E-2</c:v>
                </c:pt>
                <c:pt idx="172254">
                  <c:v>1.8789400000000001E-2</c:v>
                </c:pt>
                <c:pt idx="172255">
                  <c:v>1.97991E-2</c:v>
                </c:pt>
                <c:pt idx="172256">
                  <c:v>2.07846E-2</c:v>
                </c:pt>
                <c:pt idx="172257">
                  <c:v>2.1744900000000001E-2</c:v>
                </c:pt>
                <c:pt idx="172258">
                  <c:v>2.2678799999999999E-2</c:v>
                </c:pt>
                <c:pt idx="172259">
                  <c:v>2.3585399999999999E-2</c:v>
                </c:pt>
                <c:pt idx="172260">
                  <c:v>2.4463700000000001E-2</c:v>
                </c:pt>
                <c:pt idx="172261">
                  <c:v>2.5312899999999999E-2</c:v>
                </c:pt>
                <c:pt idx="172262">
                  <c:v>2.6131999999999999E-2</c:v>
                </c:pt>
                <c:pt idx="172263">
                  <c:v>2.6920300000000001E-2</c:v>
                </c:pt>
                <c:pt idx="172264">
                  <c:v>2.7676900000000001E-2</c:v>
                </c:pt>
                <c:pt idx="172265">
                  <c:v>2.8401099999999999E-2</c:v>
                </c:pt>
                <c:pt idx="172266">
                  <c:v>2.9092300000000001E-2</c:v>
                </c:pt>
                <c:pt idx="172267">
                  <c:v>2.97497E-2</c:v>
                </c:pt>
                <c:pt idx="172268">
                  <c:v>3.0372900000000001E-2</c:v>
                </c:pt>
                <c:pt idx="172269">
                  <c:v>3.0961200000000001E-2</c:v>
                </c:pt>
                <c:pt idx="172270">
                  <c:v>3.1514199999999999E-2</c:v>
                </c:pt>
                <c:pt idx="172271">
                  <c:v>3.2031499999999997E-2</c:v>
                </c:pt>
                <c:pt idx="172272">
                  <c:v>3.2512600000000003E-2</c:v>
                </c:pt>
                <c:pt idx="172273">
                  <c:v>3.2957199999999999E-2</c:v>
                </c:pt>
                <c:pt idx="172274">
                  <c:v>3.3364999999999999E-2</c:v>
                </c:pt>
                <c:pt idx="172275">
                  <c:v>3.37357E-2</c:v>
                </c:pt>
                <c:pt idx="172276">
                  <c:v>3.4069299999999997E-2</c:v>
                </c:pt>
                <c:pt idx="172277">
                  <c:v>3.43655E-2</c:v>
                </c:pt>
                <c:pt idx="172278">
                  <c:v>3.4624299999999997E-2</c:v>
                </c:pt>
                <c:pt idx="172279">
                  <c:v>3.4845599999999997E-2</c:v>
                </c:pt>
                <c:pt idx="172280">
                  <c:v>3.5029400000000002E-2</c:v>
                </c:pt>
                <c:pt idx="172281">
                  <c:v>3.51758E-2</c:v>
                </c:pt>
                <c:pt idx="172282">
                  <c:v>3.5284900000000001E-2</c:v>
                </c:pt>
                <c:pt idx="172283">
                  <c:v>3.5356800000000001E-2</c:v>
                </c:pt>
                <c:pt idx="172284">
                  <c:v>3.5391899999999997E-2</c:v>
                </c:pt>
                <c:pt idx="172285">
                  <c:v>3.5390199999999997E-2</c:v>
                </c:pt>
                <c:pt idx="172286">
                  <c:v>3.53522E-2</c:v>
                </c:pt>
                <c:pt idx="172287">
                  <c:v>3.52781E-2</c:v>
                </c:pt>
                <c:pt idx="172288">
                  <c:v>3.5168400000000002E-2</c:v>
                </c:pt>
                <c:pt idx="172289">
                  <c:v>3.5023499999999999E-2</c:v>
                </c:pt>
                <c:pt idx="172290">
                  <c:v>3.4843800000000001E-2</c:v>
                </c:pt>
                <c:pt idx="172291">
                  <c:v>3.4629899999999998E-2</c:v>
                </c:pt>
                <c:pt idx="172292">
                  <c:v>3.43824E-2</c:v>
                </c:pt>
                <c:pt idx="172293">
                  <c:v>3.4101800000000002E-2</c:v>
                </c:pt>
                <c:pt idx="172294">
                  <c:v>3.3788699999999998E-2</c:v>
                </c:pt>
                <c:pt idx="172295">
                  <c:v>3.3443899999999999E-2</c:v>
                </c:pt>
                <c:pt idx="172296">
                  <c:v>3.3068100000000003E-2</c:v>
                </c:pt>
                <c:pt idx="172297">
                  <c:v>3.2661900000000001E-2</c:v>
                </c:pt>
                <c:pt idx="172298">
                  <c:v>3.2226200000000003E-2</c:v>
                </c:pt>
                <c:pt idx="172299">
                  <c:v>3.1761699999999997E-2</c:v>
                </c:pt>
                <c:pt idx="172300">
                  <c:v>3.1269400000000003E-2</c:v>
                </c:pt>
                <c:pt idx="172301">
                  <c:v>3.075E-2</c:v>
                </c:pt>
                <c:pt idx="172302">
                  <c:v>3.0204399999999999E-2</c:v>
                </c:pt>
                <c:pt idx="172303">
                  <c:v>2.96336E-2</c:v>
                </c:pt>
                <c:pt idx="172304">
                  <c:v>2.9038399999999999E-2</c:v>
                </c:pt>
                <c:pt idx="172305">
                  <c:v>2.8419900000000001E-2</c:v>
                </c:pt>
                <c:pt idx="172306">
                  <c:v>2.7779100000000001E-2</c:v>
                </c:pt>
                <c:pt idx="172307">
                  <c:v>2.71168E-2</c:v>
                </c:pt>
                <c:pt idx="172308">
                  <c:v>2.6434099999999999E-2</c:v>
                </c:pt>
                <c:pt idx="172309">
                  <c:v>2.5732100000000001E-2</c:v>
                </c:pt>
                <c:pt idx="172310">
                  <c:v>2.5011800000000001E-2</c:v>
                </c:pt>
                <c:pt idx="172311">
                  <c:v>2.42741E-2</c:v>
                </c:pt>
                <c:pt idx="172312">
                  <c:v>2.3520300000000001E-2</c:v>
                </c:pt>
                <c:pt idx="172313">
                  <c:v>2.2751199999999999E-2</c:v>
                </c:pt>
                <c:pt idx="172314">
                  <c:v>2.1968100000000001E-2</c:v>
                </c:pt>
                <c:pt idx="172315">
                  <c:v>2.11719E-2</c:v>
                </c:pt>
                <c:pt idx="172316">
                  <c:v>2.0363800000000001E-2</c:v>
                </c:pt>
                <c:pt idx="172317">
                  <c:v>1.95449E-2</c:v>
                </c:pt>
                <c:pt idx="172318">
                  <c:v>1.8716099999999999E-2</c:v>
                </c:pt>
                <c:pt idx="172319">
                  <c:v>1.7878600000000001E-2</c:v>
                </c:pt>
                <c:pt idx="172320">
                  <c:v>1.7033400000000001E-2</c:v>
                </c:pt>
                <c:pt idx="172321">
                  <c:v>1.6181600000000001E-2</c:v>
                </c:pt>
                <c:pt idx="172322">
                  <c:v>1.5324300000000001E-2</c:v>
                </c:pt>
                <c:pt idx="172323">
                  <c:v>1.44624E-2</c:v>
                </c:pt>
                <c:pt idx="172324">
                  <c:v>1.3597100000000001E-2</c:v>
                </c:pt>
                <c:pt idx="172325">
                  <c:v>1.2729300000000001E-2</c:v>
                </c:pt>
                <c:pt idx="172326">
                  <c:v>1.18601E-2</c:v>
                </c:pt>
                <c:pt idx="172327">
                  <c:v>1.0990400000000001E-2</c:v>
                </c:pt>
                <c:pt idx="172328">
                  <c:v>1.01212E-2</c:v>
                </c:pt>
                <c:pt idx="172329" formatCode="0.00E+00">
                  <c:v>9.2534899999999996E-3</c:v>
                </c:pt>
                <c:pt idx="172330" formatCode="0.00E+00">
                  <c:v>8.3881800000000003E-3</c:v>
                </c:pt>
                <c:pt idx="172331" formatCode="0.00E+00">
                  <c:v>7.5261800000000004E-3</c:v>
                </c:pt>
                <c:pt idx="172332" formatCode="0.00E+00">
                  <c:v>6.6683999999999997E-3</c:v>
                </c:pt>
                <c:pt idx="172333" formatCode="0.00E+00">
                  <c:v>5.81571E-3</c:v>
                </c:pt>
                <c:pt idx="172334" formatCode="0.00E+00">
                  <c:v>4.9689499999999998E-3</c:v>
                </c:pt>
                <c:pt idx="172335" formatCode="0.00E+00">
                  <c:v>4.1289500000000002E-3</c:v>
                </c:pt>
                <c:pt idx="172336" formatCode="0.00E+00">
                  <c:v>3.2965099999999999E-3</c:v>
                </c:pt>
                <c:pt idx="172337" formatCode="0.00E+00">
                  <c:v>2.4724E-3</c:v>
                </c:pt>
                <c:pt idx="172338" formatCode="0.00E+00">
                  <c:v>1.6573600000000001E-3</c:v>
                </c:pt>
                <c:pt idx="172339" formatCode="0.00E+00">
                  <c:v>8.5210400000000001E-4</c:v>
                </c:pt>
                <c:pt idx="172340" formatCode="0.00E+00">
                  <c:v>5.7322499999999999E-5</c:v>
                </c:pt>
                <c:pt idx="172341" formatCode="0.00E+00">
                  <c:v>-7.2632999999999997E-4</c:v>
                </c:pt>
                <c:pt idx="172342" formatCode="0.00E+00">
                  <c:v>-1.4982299999999999E-3</c:v>
                </c:pt>
                <c:pt idx="172343" formatCode="0.00E+00">
                  <c:v>-2.25778E-3</c:v>
                </c:pt>
                <c:pt idx="172344" formatCode="0.00E+00">
                  <c:v>-3.0044099999999999E-3</c:v>
                </c:pt>
                <c:pt idx="172345" formatCode="0.00E+00">
                  <c:v>-3.7376000000000002E-3</c:v>
                </c:pt>
                <c:pt idx="172346" formatCode="0.00E+00">
                  <c:v>-4.4568400000000001E-3</c:v>
                </c:pt>
                <c:pt idx="172347" formatCode="0.00E+00">
                  <c:v>-5.1616700000000001E-3</c:v>
                </c:pt>
                <c:pt idx="172348" formatCode="0.00E+00">
                  <c:v>-5.8516499999999999E-3</c:v>
                </c:pt>
                <c:pt idx="172349" formatCode="0.00E+00">
                  <c:v>-6.52638E-3</c:v>
                </c:pt>
                <c:pt idx="172350" formatCode="0.00E+00">
                  <c:v>-7.1854900000000001E-3</c:v>
                </c:pt>
                <c:pt idx="172351" formatCode="0.00E+00">
                  <c:v>-7.8286399999999996E-3</c:v>
                </c:pt>
                <c:pt idx="172352" formatCode="0.00E+00">
                  <c:v>-8.4555299999999993E-3</c:v>
                </c:pt>
                <c:pt idx="172353" formatCode="0.00E+00">
                  <c:v>-9.0658800000000001E-3</c:v>
                </c:pt>
                <c:pt idx="172354" formatCode="0.00E+00">
                  <c:v>-9.6594599999999999E-3</c:v>
                </c:pt>
                <c:pt idx="172355">
                  <c:v>-1.02361E-2</c:v>
                </c:pt>
                <c:pt idx="172356">
                  <c:v>-1.07955E-2</c:v>
                </c:pt>
                <c:pt idx="172357">
                  <c:v>-1.1337699999999999E-2</c:v>
                </c:pt>
                <c:pt idx="172358">
                  <c:v>-1.18624E-2</c:v>
                </c:pt>
                <c:pt idx="172359">
                  <c:v>-1.2369700000000001E-2</c:v>
                </c:pt>
                <c:pt idx="172360">
                  <c:v>-1.28594E-2</c:v>
                </c:pt>
                <c:pt idx="172361">
                  <c:v>-1.33315E-2</c:v>
                </c:pt>
                <c:pt idx="172362">
                  <c:v>-1.3786100000000001E-2</c:v>
                </c:pt>
                <c:pt idx="172363">
                  <c:v>-1.4223100000000001E-2</c:v>
                </c:pt>
                <c:pt idx="172364">
                  <c:v>-1.46427E-2</c:v>
                </c:pt>
                <c:pt idx="172365">
                  <c:v>-1.5044999999999999E-2</c:v>
                </c:pt>
                <c:pt idx="172366">
                  <c:v>-1.54299E-2</c:v>
                </c:pt>
                <c:pt idx="172367">
                  <c:v>-1.5797800000000001E-2</c:v>
                </c:pt>
                <c:pt idx="172368">
                  <c:v>-1.6148699999999998E-2</c:v>
                </c:pt>
                <c:pt idx="172369">
                  <c:v>-1.6482900000000002E-2</c:v>
                </c:pt>
                <c:pt idx="172370">
                  <c:v>-1.6800499999999999E-2</c:v>
                </c:pt>
                <c:pt idx="172371">
                  <c:v>-1.71018E-2</c:v>
                </c:pt>
                <c:pt idx="172372">
                  <c:v>-1.7387E-2</c:v>
                </c:pt>
                <c:pt idx="172373">
                  <c:v>-1.7656399999999999E-2</c:v>
                </c:pt>
                <c:pt idx="172374">
                  <c:v>-1.7910300000000001E-2</c:v>
                </c:pt>
                <c:pt idx="172375">
                  <c:v>-1.8149100000000001E-2</c:v>
                </c:pt>
                <c:pt idx="172376">
                  <c:v>-1.8372900000000001E-2</c:v>
                </c:pt>
                <c:pt idx="172377">
                  <c:v>-1.85822E-2</c:v>
                </c:pt>
                <c:pt idx="172378">
                  <c:v>-1.87773E-2</c:v>
                </c:pt>
                <c:pt idx="172379">
                  <c:v>-1.89585E-2</c:v>
                </c:pt>
                <c:pt idx="172380">
                  <c:v>-1.9126299999999999E-2</c:v>
                </c:pt>
                <c:pt idx="172381">
                  <c:v>-1.9281099999999999E-2</c:v>
                </c:pt>
                <c:pt idx="172382">
                  <c:v>-1.9423099999999999E-2</c:v>
                </c:pt>
                <c:pt idx="172383">
                  <c:v>-1.9552799999999999E-2</c:v>
                </c:pt>
                <c:pt idx="172384">
                  <c:v>-1.9670699999999999E-2</c:v>
                </c:pt>
                <c:pt idx="172385">
                  <c:v>-1.9777099999999999E-2</c:v>
                </c:pt>
                <c:pt idx="172386">
                  <c:v>-1.9872399999999998E-2</c:v>
                </c:pt>
                <c:pt idx="172387">
                  <c:v>-1.9956999999999999E-2</c:v>
                </c:pt>
                <c:pt idx="172388">
                  <c:v>-2.0031400000000001E-2</c:v>
                </c:pt>
                <c:pt idx="172389">
                  <c:v>-2.0095999999999999E-2</c:v>
                </c:pt>
                <c:pt idx="172390">
                  <c:v>-2.0151200000000001E-2</c:v>
                </c:pt>
                <c:pt idx="172391">
                  <c:v>-2.0197300000000001E-2</c:v>
                </c:pt>
                <c:pt idx="172392">
                  <c:v>-2.02349E-2</c:v>
                </c:pt>
                <c:pt idx="172393">
                  <c:v>-2.0264299999999999E-2</c:v>
                </c:pt>
                <c:pt idx="172394">
                  <c:v>-2.0285899999999999E-2</c:v>
                </c:pt>
                <c:pt idx="172395">
                  <c:v>-2.0300100000000001E-2</c:v>
                </c:pt>
                <c:pt idx="172396">
                  <c:v>-2.0307200000000001E-2</c:v>
                </c:pt>
                <c:pt idx="172397">
                  <c:v>-2.0307700000000001E-2</c:v>
                </c:pt>
                <c:pt idx="172398">
                  <c:v>-2.0301900000000001E-2</c:v>
                </c:pt>
                <c:pt idx="172399">
                  <c:v>-2.0290200000000001E-2</c:v>
                </c:pt>
                <c:pt idx="172400">
                  <c:v>-2.0272800000000001E-2</c:v>
                </c:pt>
                <c:pt idx="172401">
                  <c:v>-2.0250199999999999E-2</c:v>
                </c:pt>
                <c:pt idx="172402">
                  <c:v>-2.02226E-2</c:v>
                </c:pt>
                <c:pt idx="172403">
                  <c:v>-2.0190400000000001E-2</c:v>
                </c:pt>
                <c:pt idx="172404">
                  <c:v>-2.01537E-2</c:v>
                </c:pt>
                <c:pt idx="172405">
                  <c:v>-2.0112999999999999E-2</c:v>
                </c:pt>
                <c:pt idx="172406">
                  <c:v>-2.0068300000000001E-2</c:v>
                </c:pt>
                <c:pt idx="172407">
                  <c:v>-2.0020099999999999E-2</c:v>
                </c:pt>
                <c:pt idx="172408">
                  <c:v>-1.9968400000000001E-2</c:v>
                </c:pt>
                <c:pt idx="172409">
                  <c:v>-1.9913500000000001E-2</c:v>
                </c:pt>
                <c:pt idx="172410">
                  <c:v>-1.9855500000000002E-2</c:v>
                </c:pt>
                <c:pt idx="172411">
                  <c:v>-1.9794699999999998E-2</c:v>
                </c:pt>
                <c:pt idx="172412">
                  <c:v>-1.9731100000000001E-2</c:v>
                </c:pt>
                <c:pt idx="172413">
                  <c:v>-1.96648E-2</c:v>
                </c:pt>
                <c:pt idx="172414">
                  <c:v>-1.9596100000000002E-2</c:v>
                </c:pt>
                <c:pt idx="172415">
                  <c:v>-1.9524799999999998E-2</c:v>
                </c:pt>
                <c:pt idx="172416">
                  <c:v>-1.9451199999999998E-2</c:v>
                </c:pt>
                <c:pt idx="172417">
                  <c:v>-1.9375199999999999E-2</c:v>
                </c:pt>
                <c:pt idx="172418">
                  <c:v>-1.9296899999999999E-2</c:v>
                </c:pt>
                <c:pt idx="172419">
                  <c:v>-1.9216199999999999E-2</c:v>
                </c:pt>
                <c:pt idx="172420">
                  <c:v>-1.91331E-2</c:v>
                </c:pt>
                <c:pt idx="172421">
                  <c:v>-1.9047700000000001E-2</c:v>
                </c:pt>
                <c:pt idx="172422">
                  <c:v>-1.8959699999999999E-2</c:v>
                </c:pt>
                <c:pt idx="172423">
                  <c:v>-1.8869199999999999E-2</c:v>
                </c:pt>
                <c:pt idx="172424">
                  <c:v>-1.8776000000000001E-2</c:v>
                </c:pt>
                <c:pt idx="172425">
                  <c:v>-1.8679999999999999E-2</c:v>
                </c:pt>
                <c:pt idx="172426">
                  <c:v>-1.85811E-2</c:v>
                </c:pt>
                <c:pt idx="172427">
                  <c:v>-1.8479099999999998E-2</c:v>
                </c:pt>
                <c:pt idx="172428">
                  <c:v>-1.8373799999999999E-2</c:v>
                </c:pt>
                <c:pt idx="172429">
                  <c:v>-1.8265E-2</c:v>
                </c:pt>
                <c:pt idx="172430">
                  <c:v>-1.8152600000000001E-2</c:v>
                </c:pt>
                <c:pt idx="172431">
                  <c:v>-1.8036199999999999E-2</c:v>
                </c:pt>
                <c:pt idx="172432">
                  <c:v>-1.79157E-2</c:v>
                </c:pt>
                <c:pt idx="172433">
                  <c:v>-1.7790799999999999E-2</c:v>
                </c:pt>
                <c:pt idx="172434">
                  <c:v>-1.7661199999999998E-2</c:v>
                </c:pt>
                <c:pt idx="172435">
                  <c:v>-1.7526699999999999E-2</c:v>
                </c:pt>
                <c:pt idx="172436">
                  <c:v>-1.73869E-2</c:v>
                </c:pt>
                <c:pt idx="172437">
                  <c:v>-1.72415E-2</c:v>
                </c:pt>
                <c:pt idx="172438">
                  <c:v>-1.70902E-2</c:v>
                </c:pt>
                <c:pt idx="172439">
                  <c:v>-1.6932800000000001E-2</c:v>
                </c:pt>
                <c:pt idx="172440">
                  <c:v>-1.67688E-2</c:v>
                </c:pt>
                <c:pt idx="172441">
                  <c:v>-1.6597899999999999E-2</c:v>
                </c:pt>
                <c:pt idx="172442">
                  <c:v>-1.6419799999999998E-2</c:v>
                </c:pt>
                <c:pt idx="172443">
                  <c:v>-1.6234200000000001E-2</c:v>
                </c:pt>
                <c:pt idx="172444">
                  <c:v>-1.6040599999999999E-2</c:v>
                </c:pt>
                <c:pt idx="172445">
                  <c:v>-1.5838700000000001E-2</c:v>
                </c:pt>
                <c:pt idx="172446">
                  <c:v>-1.5628199999999998E-2</c:v>
                </c:pt>
                <c:pt idx="172447">
                  <c:v>-1.54086E-2</c:v>
                </c:pt>
                <c:pt idx="172448">
                  <c:v>-1.5179700000000001E-2</c:v>
                </c:pt>
                <c:pt idx="172449">
                  <c:v>-1.4941100000000001E-2</c:v>
                </c:pt>
                <c:pt idx="172450">
                  <c:v>-1.46924E-2</c:v>
                </c:pt>
                <c:pt idx="172451">
                  <c:v>-1.44333E-2</c:v>
                </c:pt>
                <c:pt idx="172452">
                  <c:v>-1.4163500000000001E-2</c:v>
                </c:pt>
                <c:pt idx="172453">
                  <c:v>-1.3882500000000001E-2</c:v>
                </c:pt>
                <c:pt idx="172454">
                  <c:v>-1.3590100000000001E-2</c:v>
                </c:pt>
                <c:pt idx="172455">
                  <c:v>-1.3285999999999999E-2</c:v>
                </c:pt>
                <c:pt idx="172456">
                  <c:v>-1.2969899999999999E-2</c:v>
                </c:pt>
                <c:pt idx="172457">
                  <c:v>-1.2641400000000001E-2</c:v>
                </c:pt>
                <c:pt idx="172458">
                  <c:v>-1.23003E-2</c:v>
                </c:pt>
                <c:pt idx="172459">
                  <c:v>-1.19463E-2</c:v>
                </c:pt>
                <c:pt idx="172460">
                  <c:v>-1.15792E-2</c:v>
                </c:pt>
                <c:pt idx="172461">
                  <c:v>-1.1198700000000001E-2</c:v>
                </c:pt>
                <c:pt idx="172462">
                  <c:v>-1.08047E-2</c:v>
                </c:pt>
                <c:pt idx="172463">
                  <c:v>-1.0396799999999999E-2</c:v>
                </c:pt>
                <c:pt idx="172464" formatCode="0.00E+00">
                  <c:v>-9.9750199999999994E-3</c:v>
                </c:pt>
                <c:pt idx="172465" formatCode="0.00E+00">
                  <c:v>-9.5390800000000001E-3</c:v>
                </c:pt>
                <c:pt idx="172466" formatCode="0.00E+00">
                  <c:v>-9.0888800000000006E-3</c:v>
                </c:pt>
                <c:pt idx="172467" formatCode="0.00E+00">
                  <c:v>-8.6243099999999996E-3</c:v>
                </c:pt>
                <c:pt idx="172468" formatCode="0.00E+00">
                  <c:v>-8.1452799999999995E-3</c:v>
                </c:pt>
                <c:pt idx="172469" formatCode="0.00E+00">
                  <c:v>-7.6517099999999999E-3</c:v>
                </c:pt>
                <c:pt idx="172470" formatCode="0.00E+00">
                  <c:v>-7.1435600000000002E-3</c:v>
                </c:pt>
                <c:pt idx="172471" formatCode="0.00E+00">
                  <c:v>-6.6208300000000003E-3</c:v>
                </c:pt>
                <c:pt idx="172472" formatCode="0.00E+00">
                  <c:v>-6.0835200000000002E-3</c:v>
                </c:pt>
                <c:pt idx="172473" formatCode="0.00E+00">
                  <c:v>-5.5316699999999998E-3</c:v>
                </c:pt>
                <c:pt idx="172474" formatCode="0.00E+00">
                  <c:v>-4.9653400000000004E-3</c:v>
                </c:pt>
                <c:pt idx="172475" formatCode="0.00E+00">
                  <c:v>-4.3846299999999996E-3</c:v>
                </c:pt>
                <c:pt idx="172476" formatCode="0.00E+00">
                  <c:v>-3.7896599999999998E-3</c:v>
                </c:pt>
                <c:pt idx="172477" formatCode="0.00E+00">
                  <c:v>-3.1805900000000001E-3</c:v>
                </c:pt>
                <c:pt idx="172478" formatCode="0.00E+00">
                  <c:v>-2.5576000000000002E-3</c:v>
                </c:pt>
                <c:pt idx="172479" formatCode="0.00E+00">
                  <c:v>-1.92089E-3</c:v>
                </c:pt>
                <c:pt idx="172480" formatCode="0.00E+00">
                  <c:v>-1.2707199999999999E-3</c:v>
                </c:pt>
                <c:pt idx="172481" formatCode="0.00E+00">
                  <c:v>-6.0736299999999998E-4</c:v>
                </c:pt>
                <c:pt idx="172482" formatCode="0.00E+00">
                  <c:v>6.8885299999999996E-5</c:v>
                </c:pt>
                <c:pt idx="172483" formatCode="0.00E+00">
                  <c:v>7.5768500000000002E-4</c:v>
                </c:pt>
                <c:pt idx="172484" formatCode="0.00E+00">
                  <c:v>1.45867E-3</c:v>
                </c:pt>
                <c:pt idx="172485" formatCode="0.00E+00">
                  <c:v>2.1714400000000002E-3</c:v>
                </c:pt>
                <c:pt idx="172486" formatCode="0.00E+00">
                  <c:v>2.8955600000000001E-3</c:v>
                </c:pt>
                <c:pt idx="172487" formatCode="0.00E+00">
                  <c:v>3.6305899999999999E-3</c:v>
                </c:pt>
                <c:pt idx="172488" formatCode="0.00E+00">
                  <c:v>4.3760200000000004E-3</c:v>
                </c:pt>
                <c:pt idx="172489" formatCode="0.00E+00">
                  <c:v>5.1313299999999999E-3</c:v>
                </c:pt>
                <c:pt idx="172490" formatCode="0.00E+00">
                  <c:v>5.8959800000000003E-3</c:v>
                </c:pt>
                <c:pt idx="172491" formatCode="0.00E+00">
                  <c:v>6.6693899999999999E-3</c:v>
                </c:pt>
                <c:pt idx="172492" formatCode="0.00E+00">
                  <c:v>7.4509299999999997E-3</c:v>
                </c:pt>
                <c:pt idx="172493" formatCode="0.00E+00">
                  <c:v>8.2399799999999992E-3</c:v>
                </c:pt>
                <c:pt idx="172494" formatCode="0.00E+00">
                  <c:v>9.0358699999999997E-3</c:v>
                </c:pt>
                <c:pt idx="172495" formatCode="0.00E+00">
                  <c:v>9.8379000000000001E-3</c:v>
                </c:pt>
                <c:pt idx="172496">
                  <c:v>1.0645399999999999E-2</c:v>
                </c:pt>
                <c:pt idx="172497">
                  <c:v>1.1457500000000001E-2</c:v>
                </c:pt>
                <c:pt idx="172498">
                  <c:v>1.22735E-2</c:v>
                </c:pt>
                <c:pt idx="172499">
                  <c:v>1.3092599999999999E-2</c:v>
                </c:pt>
                <c:pt idx="172500">
                  <c:v>1.3913999999999999E-2</c:v>
                </c:pt>
                <c:pt idx="172501">
                  <c:v>1.4736900000000001E-2</c:v>
                </c:pt>
                <c:pt idx="172502">
                  <c:v>1.5560299999999999E-2</c:v>
                </c:pt>
                <c:pt idx="172503">
                  <c:v>1.6383499999999999E-2</c:v>
                </c:pt>
                <c:pt idx="172504">
                  <c:v>1.7205399999999999E-2</c:v>
                </c:pt>
                <c:pt idx="172505">
                  <c:v>1.8025099999999999E-2</c:v>
                </c:pt>
                <c:pt idx="172506">
                  <c:v>1.8841799999999999E-2</c:v>
                </c:pt>
                <c:pt idx="172507">
                  <c:v>1.9654499999999998E-2</c:v>
                </c:pt>
                <c:pt idx="172508">
                  <c:v>2.04622E-2</c:v>
                </c:pt>
                <c:pt idx="172509">
                  <c:v>2.1263799999999999E-2</c:v>
                </c:pt>
                <c:pt idx="172510">
                  <c:v>2.2058600000000001E-2</c:v>
                </c:pt>
                <c:pt idx="172511">
                  <c:v>2.2845299999999999E-2</c:v>
                </c:pt>
                <c:pt idx="172512">
                  <c:v>2.3623000000000002E-2</c:v>
                </c:pt>
                <c:pt idx="172513">
                  <c:v>2.4390800000000001E-2</c:v>
                </c:pt>
                <c:pt idx="172514">
                  <c:v>2.51475E-2</c:v>
                </c:pt>
                <c:pt idx="172515">
                  <c:v>2.5892100000000001E-2</c:v>
                </c:pt>
                <c:pt idx="172516">
                  <c:v>2.66237E-2</c:v>
                </c:pt>
                <c:pt idx="172517">
                  <c:v>2.73411E-2</c:v>
                </c:pt>
                <c:pt idx="172518">
                  <c:v>2.80434E-2</c:v>
                </c:pt>
                <c:pt idx="172519">
                  <c:v>2.8729500000000002E-2</c:v>
                </c:pt>
                <c:pt idx="172520">
                  <c:v>2.9398400000000002E-2</c:v>
                </c:pt>
                <c:pt idx="172521">
                  <c:v>3.0048999999999999E-2</c:v>
                </c:pt>
                <c:pt idx="172522">
                  <c:v>3.0680499999999999E-2</c:v>
                </c:pt>
                <c:pt idx="172523">
                  <c:v>3.1291699999999999E-2</c:v>
                </c:pt>
                <c:pt idx="172524">
                  <c:v>3.1881600000000003E-2</c:v>
                </c:pt>
                <c:pt idx="172525">
                  <c:v>3.2449400000000003E-2</c:v>
                </c:pt>
                <c:pt idx="172526">
                  <c:v>3.2994000000000002E-2</c:v>
                </c:pt>
                <c:pt idx="172527">
                  <c:v>3.35144E-2</c:v>
                </c:pt>
                <c:pt idx="172528">
                  <c:v>3.40098E-2</c:v>
                </c:pt>
                <c:pt idx="172529">
                  <c:v>3.4479299999999997E-2</c:v>
                </c:pt>
                <c:pt idx="172530">
                  <c:v>3.4921899999999999E-2</c:v>
                </c:pt>
                <c:pt idx="172531">
                  <c:v>3.5336800000000002E-2</c:v>
                </c:pt>
                <c:pt idx="172532">
                  <c:v>3.5723100000000001E-2</c:v>
                </c:pt>
                <c:pt idx="172533">
                  <c:v>3.6080000000000001E-2</c:v>
                </c:pt>
                <c:pt idx="172534">
                  <c:v>3.64067E-2</c:v>
                </c:pt>
                <c:pt idx="172535">
                  <c:v>3.6702499999999999E-2</c:v>
                </c:pt>
                <c:pt idx="172536">
                  <c:v>3.6966600000000002E-2</c:v>
                </c:pt>
                <c:pt idx="172537">
                  <c:v>3.71984E-2</c:v>
                </c:pt>
                <c:pt idx="172538">
                  <c:v>3.7397E-2</c:v>
                </c:pt>
                <c:pt idx="172539">
                  <c:v>3.7561999999999998E-2</c:v>
                </c:pt>
                <c:pt idx="172540">
                  <c:v>3.7692799999999999E-2</c:v>
                </c:pt>
                <c:pt idx="172541">
                  <c:v>3.7788599999999999E-2</c:v>
                </c:pt>
                <c:pt idx="172542">
                  <c:v>3.7849099999999997E-2</c:v>
                </c:pt>
                <c:pt idx="172543">
                  <c:v>3.7873799999999999E-2</c:v>
                </c:pt>
                <c:pt idx="172544">
                  <c:v>3.7862100000000003E-2</c:v>
                </c:pt>
                <c:pt idx="172545">
                  <c:v>3.7813800000000002E-2</c:v>
                </c:pt>
                <c:pt idx="172546">
                  <c:v>3.7728299999999999E-2</c:v>
                </c:pt>
                <c:pt idx="172547">
                  <c:v>3.76055E-2</c:v>
                </c:pt>
                <c:pt idx="172548">
                  <c:v>3.7444999999999999E-2</c:v>
                </c:pt>
                <c:pt idx="172549">
                  <c:v>3.7246700000000001E-2</c:v>
                </c:pt>
                <c:pt idx="172550">
                  <c:v>3.70102E-2</c:v>
                </c:pt>
                <c:pt idx="172551">
                  <c:v>3.67356E-2</c:v>
                </c:pt>
                <c:pt idx="172552">
                  <c:v>3.6422599999999999E-2</c:v>
                </c:pt>
                <c:pt idx="172553">
                  <c:v>3.6071300000000001E-2</c:v>
                </c:pt>
                <c:pt idx="172554">
                  <c:v>3.5681699999999997E-2</c:v>
                </c:pt>
                <c:pt idx="172555">
                  <c:v>3.5253800000000002E-2</c:v>
                </c:pt>
                <c:pt idx="172556">
                  <c:v>3.4787800000000001E-2</c:v>
                </c:pt>
                <c:pt idx="172557">
                  <c:v>3.42837E-2</c:v>
                </c:pt>
                <c:pt idx="172558">
                  <c:v>3.3741800000000002E-2</c:v>
                </c:pt>
                <c:pt idx="172559">
                  <c:v>3.3162299999999999E-2</c:v>
                </c:pt>
                <c:pt idx="172560">
                  <c:v>3.2545600000000001E-2</c:v>
                </c:pt>
                <c:pt idx="172561">
                  <c:v>3.1891999999999997E-2</c:v>
                </c:pt>
                <c:pt idx="172562">
                  <c:v>3.1201900000000001E-2</c:v>
                </c:pt>
                <c:pt idx="172563">
                  <c:v>3.0475700000000001E-2</c:v>
                </c:pt>
                <c:pt idx="172564">
                  <c:v>2.9714000000000001E-2</c:v>
                </c:pt>
                <c:pt idx="172565">
                  <c:v>2.8917200000000001E-2</c:v>
                </c:pt>
                <c:pt idx="172566">
                  <c:v>2.8086099999999999E-2</c:v>
                </c:pt>
                <c:pt idx="172567">
                  <c:v>2.7221200000000001E-2</c:v>
                </c:pt>
                <c:pt idx="172568">
                  <c:v>2.6323200000000001E-2</c:v>
                </c:pt>
                <c:pt idx="172569">
                  <c:v>2.5392899999999999E-2</c:v>
                </c:pt>
                <c:pt idx="172570">
                  <c:v>2.4431100000000001E-2</c:v>
                </c:pt>
                <c:pt idx="172571">
                  <c:v>2.34386E-2</c:v>
                </c:pt>
                <c:pt idx="172572">
                  <c:v>2.2416200000000001E-2</c:v>
                </c:pt>
                <c:pt idx="172573">
                  <c:v>2.1364899999999999E-2</c:v>
                </c:pt>
                <c:pt idx="172574">
                  <c:v>2.02857E-2</c:v>
                </c:pt>
                <c:pt idx="172575">
                  <c:v>1.9179499999999999E-2</c:v>
                </c:pt>
                <c:pt idx="172576">
                  <c:v>1.8047400000000002E-2</c:v>
                </c:pt>
                <c:pt idx="172577">
                  <c:v>1.68904E-2</c:v>
                </c:pt>
                <c:pt idx="172578">
                  <c:v>1.5709799999999999E-2</c:v>
                </c:pt>
                <c:pt idx="172579">
                  <c:v>1.45066E-2</c:v>
                </c:pt>
                <c:pt idx="172580">
                  <c:v>1.32821E-2</c:v>
                </c:pt>
                <c:pt idx="172581">
                  <c:v>1.20375E-2</c:v>
                </c:pt>
                <c:pt idx="172582">
                  <c:v>1.0774000000000001E-2</c:v>
                </c:pt>
                <c:pt idx="172583" formatCode="0.00E+00">
                  <c:v>9.4928600000000005E-3</c:v>
                </c:pt>
                <c:pt idx="172584" formatCode="0.00E+00">
                  <c:v>8.1955099999999996E-3</c:v>
                </c:pt>
                <c:pt idx="172585" formatCode="0.00E+00">
                  <c:v>6.8832399999999997E-3</c:v>
                </c:pt>
                <c:pt idx="172586" formatCode="0.00E+00">
                  <c:v>5.5574300000000004E-3</c:v>
                </c:pt>
                <c:pt idx="172587" formatCode="0.00E+00">
                  <c:v>4.2194700000000003E-3</c:v>
                </c:pt>
                <c:pt idx="172588" formatCode="0.00E+00">
                  <c:v>2.8707899999999998E-3</c:v>
                </c:pt>
                <c:pt idx="172589" formatCode="0.00E+00">
                  <c:v>1.5128100000000001E-3</c:v>
                </c:pt>
                <c:pt idx="172590" formatCode="0.00E+00">
                  <c:v>1.47009E-4</c:v>
                </c:pt>
                <c:pt idx="172591" formatCode="0.00E+00">
                  <c:v>-1.2251499999999999E-3</c:v>
                </c:pt>
                <c:pt idx="172592" formatCode="0.00E+00">
                  <c:v>-2.6021799999999999E-3</c:v>
                </c:pt>
                <c:pt idx="172593" formatCode="0.00E+00">
                  <c:v>-3.9825800000000003E-3</c:v>
                </c:pt>
                <c:pt idx="172594" formatCode="0.00E+00">
                  <c:v>-5.3648300000000001E-3</c:v>
                </c:pt>
                <c:pt idx="172595" formatCode="0.00E+00">
                  <c:v>-6.7474199999999996E-3</c:v>
                </c:pt>
                <c:pt idx="172596" formatCode="0.00E+00">
                  <c:v>-8.1288100000000002E-3</c:v>
                </c:pt>
                <c:pt idx="172597" formatCode="0.00E+00">
                  <c:v>-9.5074700000000005E-3</c:v>
                </c:pt>
                <c:pt idx="172598">
                  <c:v>-1.08819E-2</c:v>
                </c:pt>
                <c:pt idx="172599">
                  <c:v>-1.2250499999999999E-2</c:v>
                </c:pt>
                <c:pt idx="172600">
                  <c:v>-1.3611699999999999E-2</c:v>
                </c:pt>
                <c:pt idx="172601">
                  <c:v>-1.4964099999999999E-2</c:v>
                </c:pt>
                <c:pt idx="172602">
                  <c:v>-1.63061E-2</c:v>
                </c:pt>
                <c:pt idx="172603">
                  <c:v>-1.7636200000000001E-2</c:v>
                </c:pt>
                <c:pt idx="172604">
                  <c:v>-1.8952900000000002E-2</c:v>
                </c:pt>
                <c:pt idx="172605">
                  <c:v>-2.02547E-2</c:v>
                </c:pt>
                <c:pt idx="172606">
                  <c:v>-2.154E-2</c:v>
                </c:pt>
                <c:pt idx="172607">
                  <c:v>-2.2807500000000001E-2</c:v>
                </c:pt>
                <c:pt idx="172608">
                  <c:v>-2.4055699999999999E-2</c:v>
                </c:pt>
                <c:pt idx="172609">
                  <c:v>-2.5283099999999999E-2</c:v>
                </c:pt>
                <c:pt idx="172610">
                  <c:v>-2.6488299999999999E-2</c:v>
                </c:pt>
                <c:pt idx="172611">
                  <c:v>-2.767E-2</c:v>
                </c:pt>
                <c:pt idx="172612">
                  <c:v>-2.8826899999999999E-2</c:v>
                </c:pt>
                <c:pt idx="172613">
                  <c:v>-2.9957399999999999E-2</c:v>
                </c:pt>
                <c:pt idx="172614">
                  <c:v>-3.1060500000000001E-2</c:v>
                </c:pt>
                <c:pt idx="172615">
                  <c:v>-3.2134700000000002E-2</c:v>
                </c:pt>
                <c:pt idx="172616">
                  <c:v>-3.3178899999999997E-2</c:v>
                </c:pt>
                <c:pt idx="172617">
                  <c:v>-3.4191800000000001E-2</c:v>
                </c:pt>
                <c:pt idx="172618">
                  <c:v>-3.5172299999999997E-2</c:v>
                </c:pt>
                <c:pt idx="172619">
                  <c:v>-3.6119199999999997E-2</c:v>
                </c:pt>
                <c:pt idx="172620">
                  <c:v>-3.7031500000000002E-2</c:v>
                </c:pt>
                <c:pt idx="172621">
                  <c:v>-3.79081E-2</c:v>
                </c:pt>
                <c:pt idx="172622">
                  <c:v>-3.8747999999999998E-2</c:v>
                </c:pt>
                <c:pt idx="172623">
                  <c:v>-3.9550200000000001E-2</c:v>
                </c:pt>
                <c:pt idx="172624">
                  <c:v>-4.0313799999999997E-2</c:v>
                </c:pt>
                <c:pt idx="172625">
                  <c:v>-4.1037900000000002E-2</c:v>
                </c:pt>
                <c:pt idx="172626">
                  <c:v>-4.1721800000000003E-2</c:v>
                </c:pt>
                <c:pt idx="172627">
                  <c:v>-4.2364499999999999E-2</c:v>
                </c:pt>
                <c:pt idx="172628">
                  <c:v>-4.2965499999999997E-2</c:v>
                </c:pt>
                <c:pt idx="172629">
                  <c:v>-4.3523899999999997E-2</c:v>
                </c:pt>
                <c:pt idx="172630">
                  <c:v>-4.4039200000000001E-2</c:v>
                </c:pt>
                <c:pt idx="172631">
                  <c:v>-4.4510899999999999E-2</c:v>
                </c:pt>
                <c:pt idx="172632">
                  <c:v>-4.49383E-2</c:v>
                </c:pt>
                <c:pt idx="172633">
                  <c:v>-4.5321E-2</c:v>
                </c:pt>
                <c:pt idx="172634">
                  <c:v>-4.5658600000000001E-2</c:v>
                </c:pt>
                <c:pt idx="172635">
                  <c:v>-4.5950699999999997E-2</c:v>
                </c:pt>
                <c:pt idx="172636">
                  <c:v>-4.6197099999999998E-2</c:v>
                </c:pt>
                <c:pt idx="172637">
                  <c:v>-4.6397399999999998E-2</c:v>
                </c:pt>
                <c:pt idx="172638">
                  <c:v>-4.65514E-2</c:v>
                </c:pt>
                <c:pt idx="172639">
                  <c:v>-4.6659100000000002E-2</c:v>
                </c:pt>
                <c:pt idx="172640">
                  <c:v>-4.6720400000000002E-2</c:v>
                </c:pt>
                <c:pt idx="172641">
                  <c:v>-4.6735199999999998E-2</c:v>
                </c:pt>
                <c:pt idx="172642">
                  <c:v>-4.6703399999999999E-2</c:v>
                </c:pt>
                <c:pt idx="172643">
                  <c:v>-4.6625399999999997E-2</c:v>
                </c:pt>
                <c:pt idx="172644">
                  <c:v>-4.6501099999999997E-2</c:v>
                </c:pt>
                <c:pt idx="172645">
                  <c:v>-4.6330700000000002E-2</c:v>
                </c:pt>
                <c:pt idx="172646">
                  <c:v>-4.6114500000000003E-2</c:v>
                </c:pt>
                <c:pt idx="172647">
                  <c:v>-4.5852900000000002E-2</c:v>
                </c:pt>
                <c:pt idx="172648">
                  <c:v>-4.5546000000000003E-2</c:v>
                </c:pt>
                <c:pt idx="172649">
                  <c:v>-4.5194499999999999E-2</c:v>
                </c:pt>
                <c:pt idx="172650">
                  <c:v>-4.4798699999999997E-2</c:v>
                </c:pt>
                <c:pt idx="172651">
                  <c:v>-4.4359200000000001E-2</c:v>
                </c:pt>
                <c:pt idx="172652">
                  <c:v>-4.3876400000000003E-2</c:v>
                </c:pt>
                <c:pt idx="172653">
                  <c:v>-4.3351099999999997E-2</c:v>
                </c:pt>
                <c:pt idx="172654">
                  <c:v>-4.27839E-2</c:v>
                </c:pt>
                <c:pt idx="172655">
                  <c:v>-4.2175400000000002E-2</c:v>
                </c:pt>
                <c:pt idx="172656">
                  <c:v>-4.1526599999999997E-2</c:v>
                </c:pt>
                <c:pt idx="172657">
                  <c:v>-4.0838100000000002E-2</c:v>
                </c:pt>
                <c:pt idx="172658">
                  <c:v>-4.0110800000000002E-2</c:v>
                </c:pt>
                <c:pt idx="172659">
                  <c:v>-3.9345699999999997E-2</c:v>
                </c:pt>
                <c:pt idx="172660">
                  <c:v>-3.8543599999999997E-2</c:v>
                </c:pt>
                <c:pt idx="172661">
                  <c:v>-3.7705500000000003E-2</c:v>
                </c:pt>
                <c:pt idx="172662">
                  <c:v>-3.6832499999999997E-2</c:v>
                </c:pt>
                <c:pt idx="172663">
                  <c:v>-3.5925600000000002E-2</c:v>
                </c:pt>
                <c:pt idx="172664">
                  <c:v>-3.49859E-2</c:v>
                </c:pt>
                <c:pt idx="172665">
                  <c:v>-3.4014500000000003E-2</c:v>
                </c:pt>
                <c:pt idx="172666">
                  <c:v>-3.30125E-2</c:v>
                </c:pt>
                <c:pt idx="172667">
                  <c:v>-3.1981299999999997E-2</c:v>
                </c:pt>
                <c:pt idx="172668">
                  <c:v>-3.0921899999999999E-2</c:v>
                </c:pt>
                <c:pt idx="172669">
                  <c:v>-2.98357E-2</c:v>
                </c:pt>
                <c:pt idx="172670">
                  <c:v>-2.87239E-2</c:v>
                </c:pt>
                <c:pt idx="172671">
                  <c:v>-2.7587799999999999E-2</c:v>
                </c:pt>
                <c:pt idx="172672">
                  <c:v>-2.6428799999999999E-2</c:v>
                </c:pt>
                <c:pt idx="172673">
                  <c:v>-2.5248099999999999E-2</c:v>
                </c:pt>
                <c:pt idx="172674">
                  <c:v>-2.4047099999999998E-2</c:v>
                </c:pt>
                <c:pt idx="172675">
                  <c:v>-2.2827299999999998E-2</c:v>
                </c:pt>
                <c:pt idx="172676">
                  <c:v>-2.1589899999999999E-2</c:v>
                </c:pt>
                <c:pt idx="172677">
                  <c:v>-2.03365E-2</c:v>
                </c:pt>
                <c:pt idx="172678">
                  <c:v>-1.9068399999999999E-2</c:v>
                </c:pt>
                <c:pt idx="172679">
                  <c:v>-1.77871E-2</c:v>
                </c:pt>
                <c:pt idx="172680">
                  <c:v>-1.6493899999999999E-2</c:v>
                </c:pt>
                <c:pt idx="172681">
                  <c:v>-1.51904E-2</c:v>
                </c:pt>
                <c:pt idx="172682">
                  <c:v>-1.38779E-2</c:v>
                </c:pt>
                <c:pt idx="172683">
                  <c:v>-1.2558E-2</c:v>
                </c:pt>
                <c:pt idx="172684">
                  <c:v>-1.1232000000000001E-2</c:v>
                </c:pt>
                <c:pt idx="172685" formatCode="0.00E+00">
                  <c:v>-9.9013699999999996E-3</c:v>
                </c:pt>
                <c:pt idx="172686" formatCode="0.00E+00">
                  <c:v>-8.5675999999999999E-3</c:v>
                </c:pt>
                <c:pt idx="172687" formatCode="0.00E+00">
                  <c:v>-7.2321E-3</c:v>
                </c:pt>
                <c:pt idx="172688" formatCode="0.00E+00">
                  <c:v>-5.8962700000000003E-3</c:v>
                </c:pt>
                <c:pt idx="172689" formatCode="0.00E+00">
                  <c:v>-4.5615500000000002E-3</c:v>
                </c:pt>
                <c:pt idx="172690" formatCode="0.00E+00">
                  <c:v>-3.2293299999999999E-3</c:v>
                </c:pt>
                <c:pt idx="172691" formatCode="0.00E+00">
                  <c:v>-1.90099E-3</c:v>
                </c:pt>
                <c:pt idx="172692" formatCode="0.00E+00">
                  <c:v>-5.7790700000000001E-4</c:v>
                </c:pt>
                <c:pt idx="172693" formatCode="0.00E+00">
                  <c:v>7.3855899999999996E-4</c:v>
                </c:pt>
                <c:pt idx="172694" formatCode="0.00E+00">
                  <c:v>2.0470699999999998E-3</c:v>
                </c:pt>
                <c:pt idx="172695" formatCode="0.00E+00">
                  <c:v>3.3463199999999999E-3</c:v>
                </c:pt>
                <c:pt idx="172696" formatCode="0.00E+00">
                  <c:v>4.6350000000000002E-3</c:v>
                </c:pt>
                <c:pt idx="172697" formatCode="0.00E+00">
                  <c:v>5.9118499999999997E-3</c:v>
                </c:pt>
                <c:pt idx="172698" formatCode="0.00E+00">
                  <c:v>7.1756199999999997E-3</c:v>
                </c:pt>
                <c:pt idx="172699" formatCode="0.00E+00">
                  <c:v>8.4250799999999997E-3</c:v>
                </c:pt>
                <c:pt idx="172700" formatCode="0.00E+00">
                  <c:v>9.6590500000000006E-3</c:v>
                </c:pt>
                <c:pt idx="172701">
                  <c:v>1.08764E-2</c:v>
                </c:pt>
                <c:pt idx="172702">
                  <c:v>1.2075900000000001E-2</c:v>
                </c:pt>
                <c:pt idx="172703">
                  <c:v>1.3256499999999999E-2</c:v>
                </c:pt>
                <c:pt idx="172704">
                  <c:v>1.44171E-2</c:v>
                </c:pt>
                <c:pt idx="172705">
                  <c:v>1.5556800000000001E-2</c:v>
                </c:pt>
                <c:pt idx="172706">
                  <c:v>1.6674399999999999E-2</c:v>
                </c:pt>
                <c:pt idx="172707">
                  <c:v>1.7769099999999999E-2</c:v>
                </c:pt>
                <c:pt idx="172708">
                  <c:v>1.88399E-2</c:v>
                </c:pt>
                <c:pt idx="172709">
                  <c:v>1.9885900000000001E-2</c:v>
                </c:pt>
                <c:pt idx="172710">
                  <c:v>2.09062E-2</c:v>
                </c:pt>
                <c:pt idx="172711">
                  <c:v>2.1900200000000002E-2</c:v>
                </c:pt>
                <c:pt idx="172712">
                  <c:v>2.28668E-2</c:v>
                </c:pt>
                <c:pt idx="172713">
                  <c:v>2.38056E-2</c:v>
                </c:pt>
                <c:pt idx="172714">
                  <c:v>2.47157E-2</c:v>
                </c:pt>
                <c:pt idx="172715">
                  <c:v>2.5596500000000001E-2</c:v>
                </c:pt>
                <c:pt idx="172716">
                  <c:v>2.6447399999999999E-2</c:v>
                </c:pt>
                <c:pt idx="172717">
                  <c:v>2.7267799999999998E-2</c:v>
                </c:pt>
                <c:pt idx="172718">
                  <c:v>2.8057200000000001E-2</c:v>
                </c:pt>
                <c:pt idx="172719">
                  <c:v>2.8815199999999999E-2</c:v>
                </c:pt>
                <c:pt idx="172720">
                  <c:v>2.95413E-2</c:v>
                </c:pt>
                <c:pt idx="172721">
                  <c:v>3.0235100000000001E-2</c:v>
                </c:pt>
                <c:pt idx="172722">
                  <c:v>3.0896300000000002E-2</c:v>
                </c:pt>
                <c:pt idx="172723">
                  <c:v>3.1524499999999997E-2</c:v>
                </c:pt>
                <c:pt idx="172724">
                  <c:v>3.2119500000000002E-2</c:v>
                </c:pt>
                <c:pt idx="172725">
                  <c:v>3.2681000000000002E-2</c:v>
                </c:pt>
                <c:pt idx="172726">
                  <c:v>3.3209000000000002E-2</c:v>
                </c:pt>
                <c:pt idx="172727">
                  <c:v>3.3703200000000003E-2</c:v>
                </c:pt>
                <c:pt idx="172728">
                  <c:v>3.4163600000000002E-2</c:v>
                </c:pt>
                <c:pt idx="172729">
                  <c:v>3.4590099999999999E-2</c:v>
                </c:pt>
                <c:pt idx="172730">
                  <c:v>3.4982699999999999E-2</c:v>
                </c:pt>
                <c:pt idx="172731">
                  <c:v>3.5341400000000002E-2</c:v>
                </c:pt>
                <c:pt idx="172732">
                  <c:v>3.5666299999999998E-2</c:v>
                </c:pt>
                <c:pt idx="172733">
                  <c:v>3.5957500000000003E-2</c:v>
                </c:pt>
                <c:pt idx="172734">
                  <c:v>3.62151E-2</c:v>
                </c:pt>
                <c:pt idx="172735">
                  <c:v>3.6439399999999997E-2</c:v>
                </c:pt>
                <c:pt idx="172736">
                  <c:v>3.6630599999999999E-2</c:v>
                </c:pt>
                <c:pt idx="172737">
                  <c:v>3.6788800000000003E-2</c:v>
                </c:pt>
                <c:pt idx="172738">
                  <c:v>3.6914500000000003E-2</c:v>
                </c:pt>
                <c:pt idx="172739">
                  <c:v>3.70078E-2</c:v>
                </c:pt>
                <c:pt idx="172740">
                  <c:v>3.7069299999999999E-2</c:v>
                </c:pt>
                <c:pt idx="172741">
                  <c:v>3.7099199999999999E-2</c:v>
                </c:pt>
                <c:pt idx="172742">
                  <c:v>3.7097999999999999E-2</c:v>
                </c:pt>
                <c:pt idx="172743">
                  <c:v>3.7066200000000001E-2</c:v>
                </c:pt>
                <c:pt idx="172744">
                  <c:v>3.7004099999999998E-2</c:v>
                </c:pt>
                <c:pt idx="172745">
                  <c:v>3.6912399999999998E-2</c:v>
                </c:pt>
                <c:pt idx="172746">
                  <c:v>3.6791600000000001E-2</c:v>
                </c:pt>
                <c:pt idx="172747">
                  <c:v>3.66422E-2</c:v>
                </c:pt>
                <c:pt idx="172748">
                  <c:v>3.6464700000000003E-2</c:v>
                </c:pt>
                <c:pt idx="172749">
                  <c:v>3.6259899999999998E-2</c:v>
                </c:pt>
                <c:pt idx="172750">
                  <c:v>3.6028200000000003E-2</c:v>
                </c:pt>
                <c:pt idx="172751">
                  <c:v>3.5770499999999997E-2</c:v>
                </c:pt>
                <c:pt idx="172752">
                  <c:v>3.5487200000000003E-2</c:v>
                </c:pt>
                <c:pt idx="172753">
                  <c:v>3.5179200000000001E-2</c:v>
                </c:pt>
                <c:pt idx="172754">
                  <c:v>3.4847000000000003E-2</c:v>
                </c:pt>
                <c:pt idx="172755">
                  <c:v>3.4491500000000001E-2</c:v>
                </c:pt>
                <c:pt idx="172756">
                  <c:v>3.4113200000000003E-2</c:v>
                </c:pt>
                <c:pt idx="172757">
                  <c:v>3.3713100000000003E-2</c:v>
                </c:pt>
                <c:pt idx="172758">
                  <c:v>3.32917E-2</c:v>
                </c:pt>
                <c:pt idx="172759">
                  <c:v>3.2849900000000001E-2</c:v>
                </c:pt>
                <c:pt idx="172760">
                  <c:v>3.2388300000000002E-2</c:v>
                </c:pt>
                <c:pt idx="172761">
                  <c:v>3.1907900000000003E-2</c:v>
                </c:pt>
                <c:pt idx="172762">
                  <c:v>3.1409300000000001E-2</c:v>
                </c:pt>
                <c:pt idx="172763">
                  <c:v>3.0893299999999999E-2</c:v>
                </c:pt>
                <c:pt idx="172764">
                  <c:v>3.0360700000000001E-2</c:v>
                </c:pt>
                <c:pt idx="172765">
                  <c:v>2.9812200000000001E-2</c:v>
                </c:pt>
                <c:pt idx="172766">
                  <c:v>2.9248699999999999E-2</c:v>
                </c:pt>
                <c:pt idx="172767">
                  <c:v>2.8670899999999999E-2</c:v>
                </c:pt>
                <c:pt idx="172768">
                  <c:v>2.80796E-2</c:v>
                </c:pt>
                <c:pt idx="172769">
                  <c:v>2.74755E-2</c:v>
                </c:pt>
                <c:pt idx="172770">
                  <c:v>2.6859399999999999E-2</c:v>
                </c:pt>
                <c:pt idx="172771">
                  <c:v>2.6232100000000001E-2</c:v>
                </c:pt>
                <c:pt idx="172772">
                  <c:v>2.55943E-2</c:v>
                </c:pt>
                <c:pt idx="172773">
                  <c:v>2.4946800000000002E-2</c:v>
                </c:pt>
                <c:pt idx="172774">
                  <c:v>2.4290200000000001E-2</c:v>
                </c:pt>
                <c:pt idx="172775">
                  <c:v>2.3625299999999998E-2</c:v>
                </c:pt>
                <c:pt idx="172776">
                  <c:v>2.2952799999999999E-2</c:v>
                </c:pt>
                <c:pt idx="172777">
                  <c:v>2.2273299999999999E-2</c:v>
                </c:pt>
                <c:pt idx="172778">
                  <c:v>2.1587700000000001E-2</c:v>
                </c:pt>
                <c:pt idx="172779">
                  <c:v>2.0896499999999998E-2</c:v>
                </c:pt>
                <c:pt idx="172780">
                  <c:v>2.0200300000000001E-2</c:v>
                </c:pt>
                <c:pt idx="172781">
                  <c:v>1.9499900000000001E-2</c:v>
                </c:pt>
                <c:pt idx="172782">
                  <c:v>1.8795800000000001E-2</c:v>
                </c:pt>
                <c:pt idx="172783">
                  <c:v>1.8088699999999999E-2</c:v>
                </c:pt>
                <c:pt idx="172784">
                  <c:v>1.7379100000000001E-2</c:v>
                </c:pt>
                <c:pt idx="172785">
                  <c:v>1.6667499999999998E-2</c:v>
                </c:pt>
                <c:pt idx="172786">
                  <c:v>1.5954599999999999E-2</c:v>
                </c:pt>
                <c:pt idx="172787">
                  <c:v>1.52409E-2</c:v>
                </c:pt>
                <c:pt idx="172788">
                  <c:v>1.4526799999999999E-2</c:v>
                </c:pt>
                <c:pt idx="172789">
                  <c:v>1.3812899999999999E-2</c:v>
                </c:pt>
                <c:pt idx="172790">
                  <c:v>1.3099599999999999E-2</c:v>
                </c:pt>
                <c:pt idx="172791">
                  <c:v>1.23874E-2</c:v>
                </c:pt>
                <c:pt idx="172792">
                  <c:v>1.16767E-2</c:v>
                </c:pt>
                <c:pt idx="172793">
                  <c:v>1.0967899999999999E-2</c:v>
                </c:pt>
                <c:pt idx="172794">
                  <c:v>1.02614E-2</c:v>
                </c:pt>
                <c:pt idx="172795" formatCode="0.00E+00">
                  <c:v>9.5575899999999995E-3</c:v>
                </c:pt>
                <c:pt idx="172796" formatCode="0.00E+00">
                  <c:v>8.8567699999999999E-3</c:v>
                </c:pt>
                <c:pt idx="172797" formatCode="0.00E+00">
                  <c:v>8.1592699999999997E-3</c:v>
                </c:pt>
                <c:pt idx="172798" formatCode="0.00E+00">
                  <c:v>7.4653999999999996E-3</c:v>
                </c:pt>
                <c:pt idx="172799" formatCode="0.00E+00">
                  <c:v>6.7754599999999996E-3</c:v>
                </c:pt>
                <c:pt idx="172800" formatCode="0.00E+00">
                  <c:v>6.08969E-3</c:v>
                </c:pt>
                <c:pt idx="172801" formatCode="0.00E+00">
                  <c:v>5.4083400000000002E-3</c:v>
                </c:pt>
                <c:pt idx="172802" formatCode="0.00E+00">
                  <c:v>4.7316399999999996E-3</c:v>
                </c:pt>
                <c:pt idx="172803" formatCode="0.00E+00">
                  <c:v>4.0597899999999998E-3</c:v>
                </c:pt>
                <c:pt idx="172804" formatCode="0.00E+00">
                  <c:v>3.3929699999999999E-3</c:v>
                </c:pt>
                <c:pt idx="172805" formatCode="0.00E+00">
                  <c:v>2.73135E-3</c:v>
                </c:pt>
                <c:pt idx="172806" formatCode="0.00E+00">
                  <c:v>2.07508E-3</c:v>
                </c:pt>
                <c:pt idx="172807" formatCode="0.00E+00">
                  <c:v>1.4243000000000001E-3</c:v>
                </c:pt>
                <c:pt idx="172808" formatCode="0.00E+00">
                  <c:v>7.7910700000000002E-4</c:v>
                </c:pt>
                <c:pt idx="172809" formatCode="0.00E+00">
                  <c:v>1.3961E-4</c:v>
                </c:pt>
                <c:pt idx="172810" formatCode="0.00E+00">
                  <c:v>-4.9411300000000002E-4</c:v>
                </c:pt>
                <c:pt idx="172811" formatCode="0.00E+00">
                  <c:v>-1.12199E-3</c:v>
                </c:pt>
                <c:pt idx="172812" formatCode="0.00E+00">
                  <c:v>-1.74398E-3</c:v>
                </c:pt>
                <c:pt idx="172813" formatCode="0.00E+00">
                  <c:v>-2.3600299999999999E-3</c:v>
                </c:pt>
                <c:pt idx="172814" formatCode="0.00E+00">
                  <c:v>-2.9701200000000001E-3</c:v>
                </c:pt>
                <c:pt idx="172815" formatCode="0.00E+00">
                  <c:v>-3.5742299999999999E-3</c:v>
                </c:pt>
                <c:pt idx="172816" formatCode="0.00E+00">
                  <c:v>-4.1723699999999999E-3</c:v>
                </c:pt>
                <c:pt idx="172817" formatCode="0.00E+00">
                  <c:v>-4.7645400000000003E-3</c:v>
                </c:pt>
                <c:pt idx="172818" formatCode="0.00E+00">
                  <c:v>-5.3507499999999996E-3</c:v>
                </c:pt>
                <c:pt idx="172819" formatCode="0.00E+00">
                  <c:v>-5.9310500000000002E-3</c:v>
                </c:pt>
                <c:pt idx="172820" formatCode="0.00E+00">
                  <c:v>-6.5054500000000003E-3</c:v>
                </c:pt>
                <c:pt idx="172821" formatCode="0.00E+00">
                  <c:v>-7.0740000000000004E-3</c:v>
                </c:pt>
                <c:pt idx="172822" formatCode="0.00E+00">
                  <c:v>-7.6367500000000003E-3</c:v>
                </c:pt>
                <c:pt idx="172823" formatCode="0.00E+00">
                  <c:v>-8.1937599999999996E-3</c:v>
                </c:pt>
                <c:pt idx="172824" formatCode="0.00E+00">
                  <c:v>-8.7450800000000006E-3</c:v>
                </c:pt>
                <c:pt idx="172825" formatCode="0.00E+00">
                  <c:v>-9.2907800000000002E-3</c:v>
                </c:pt>
                <c:pt idx="172826" formatCode="0.00E+00">
                  <c:v>-9.83091E-3</c:v>
                </c:pt>
                <c:pt idx="172827">
                  <c:v>-1.03655E-2</c:v>
                </c:pt>
                <c:pt idx="172828">
                  <c:v>-1.08948E-2</c:v>
                </c:pt>
                <c:pt idx="172829">
                  <c:v>-1.1418599999999999E-2</c:v>
                </c:pt>
                <c:pt idx="172830">
                  <c:v>-1.19372E-2</c:v>
                </c:pt>
                <c:pt idx="172831">
                  <c:v>-1.24505E-2</c:v>
                </c:pt>
                <c:pt idx="172832">
                  <c:v>-1.29587E-2</c:v>
                </c:pt>
                <c:pt idx="172833">
                  <c:v>-1.3461799999999999E-2</c:v>
                </c:pt>
                <c:pt idx="172834">
                  <c:v>-1.39598E-2</c:v>
                </c:pt>
                <c:pt idx="172835">
                  <c:v>-1.44528E-2</c:v>
                </c:pt>
                <c:pt idx="172836">
                  <c:v>-1.49409E-2</c:v>
                </c:pt>
                <c:pt idx="172837">
                  <c:v>-1.5424E-2</c:v>
                </c:pt>
                <c:pt idx="172838">
                  <c:v>-1.5902300000000001E-2</c:v>
                </c:pt>
                <c:pt idx="172839">
                  <c:v>-1.63757E-2</c:v>
                </c:pt>
                <c:pt idx="172840">
                  <c:v>-1.68443E-2</c:v>
                </c:pt>
                <c:pt idx="172841">
                  <c:v>-1.7308E-2</c:v>
                </c:pt>
                <c:pt idx="172842">
                  <c:v>-1.7766799999999999E-2</c:v>
                </c:pt>
                <c:pt idx="172843">
                  <c:v>-1.8220900000000002E-2</c:v>
                </c:pt>
                <c:pt idx="172844">
                  <c:v>-1.8669999999999999E-2</c:v>
                </c:pt>
                <c:pt idx="172845">
                  <c:v>-1.9114200000000001E-2</c:v>
                </c:pt>
                <c:pt idx="172846">
                  <c:v>-1.9553399999999999E-2</c:v>
                </c:pt>
                <c:pt idx="172847">
                  <c:v>-1.9987499999999998E-2</c:v>
                </c:pt>
                <c:pt idx="172848">
                  <c:v>-2.04166E-2</c:v>
                </c:pt>
                <c:pt idx="172849">
                  <c:v>-2.0840399999999999E-2</c:v>
                </c:pt>
                <c:pt idx="172850">
                  <c:v>-2.1259E-2</c:v>
                </c:pt>
                <c:pt idx="172851">
                  <c:v>-2.16721E-2</c:v>
                </c:pt>
                <c:pt idx="172852">
                  <c:v>-2.2079600000000001E-2</c:v>
                </c:pt>
                <c:pt idx="172853">
                  <c:v>-2.2481500000000001E-2</c:v>
                </c:pt>
                <c:pt idx="172854">
                  <c:v>-2.2877399999999999E-2</c:v>
                </c:pt>
                <c:pt idx="172855">
                  <c:v>-2.3267400000000001E-2</c:v>
                </c:pt>
                <c:pt idx="172856">
                  <c:v>-2.3651100000000001E-2</c:v>
                </c:pt>
                <c:pt idx="172857">
                  <c:v>-2.4028299999999999E-2</c:v>
                </c:pt>
                <c:pt idx="172858">
                  <c:v>-2.4398900000000001E-2</c:v>
                </c:pt>
                <c:pt idx="172859">
                  <c:v>-2.4762599999999999E-2</c:v>
                </c:pt>
                <c:pt idx="172860">
                  <c:v>-2.5119099999999998E-2</c:v>
                </c:pt>
                <c:pt idx="172861">
                  <c:v>-2.5468299999999999E-2</c:v>
                </c:pt>
                <c:pt idx="172862">
                  <c:v>-2.5809700000000001E-2</c:v>
                </c:pt>
                <c:pt idx="172863">
                  <c:v>-2.6143199999999998E-2</c:v>
                </c:pt>
                <c:pt idx="172864">
                  <c:v>-2.64684E-2</c:v>
                </c:pt>
                <c:pt idx="172865">
                  <c:v>-2.67849E-2</c:v>
                </c:pt>
                <c:pt idx="172866">
                  <c:v>-2.7092499999999999E-2</c:v>
                </c:pt>
                <c:pt idx="172867">
                  <c:v>-2.7390899999999999E-2</c:v>
                </c:pt>
                <c:pt idx="172868">
                  <c:v>-2.7679499999999999E-2</c:v>
                </c:pt>
                <c:pt idx="172869">
                  <c:v>-2.7958199999999999E-2</c:v>
                </c:pt>
                <c:pt idx="172870">
                  <c:v>-2.8226500000000002E-2</c:v>
                </c:pt>
                <c:pt idx="172871">
                  <c:v>-2.8483899999999999E-2</c:v>
                </c:pt>
                <c:pt idx="172872">
                  <c:v>-2.8730200000000001E-2</c:v>
                </c:pt>
                <c:pt idx="172873">
                  <c:v>-2.8964899999999998E-2</c:v>
                </c:pt>
                <c:pt idx="172874">
                  <c:v>-2.9187500000000002E-2</c:v>
                </c:pt>
                <c:pt idx="172875">
                  <c:v>-2.9397699999999999E-2</c:v>
                </c:pt>
                <c:pt idx="172876">
                  <c:v>-2.9595E-2</c:v>
                </c:pt>
                <c:pt idx="172877">
                  <c:v>-2.9778900000000001E-2</c:v>
                </c:pt>
                <c:pt idx="172878">
                  <c:v>-2.9949099999999999E-2</c:v>
                </c:pt>
                <c:pt idx="172879">
                  <c:v>-3.0105099999999999E-2</c:v>
                </c:pt>
                <c:pt idx="172880">
                  <c:v>-3.02464E-2</c:v>
                </c:pt>
                <c:pt idx="172881">
                  <c:v>-3.03726E-2</c:v>
                </c:pt>
                <c:pt idx="172882">
                  <c:v>-3.0483099999999999E-2</c:v>
                </c:pt>
                <c:pt idx="172883">
                  <c:v>-3.0577699999999999E-2</c:v>
                </c:pt>
                <c:pt idx="172884">
                  <c:v>-3.0655700000000001E-2</c:v>
                </c:pt>
                <c:pt idx="172885">
                  <c:v>-3.07167E-2</c:v>
                </c:pt>
                <c:pt idx="172886">
                  <c:v>-3.07604E-2</c:v>
                </c:pt>
                <c:pt idx="172887">
                  <c:v>-3.07861E-2</c:v>
                </c:pt>
                <c:pt idx="172888">
                  <c:v>-3.0793600000000001E-2</c:v>
                </c:pt>
                <c:pt idx="172889">
                  <c:v>-3.0782299999999999E-2</c:v>
                </c:pt>
                <c:pt idx="172890">
                  <c:v>-3.0751799999999999E-2</c:v>
                </c:pt>
                <c:pt idx="172891">
                  <c:v>-3.0701699999999998E-2</c:v>
                </c:pt>
                <c:pt idx="172892">
                  <c:v>-3.0631499999999999E-2</c:v>
                </c:pt>
                <c:pt idx="172893">
                  <c:v>-3.0540999999999999E-2</c:v>
                </c:pt>
                <c:pt idx="172894">
                  <c:v>-3.0429600000000001E-2</c:v>
                </c:pt>
                <c:pt idx="172895">
                  <c:v>-3.0296900000000002E-2</c:v>
                </c:pt>
                <c:pt idx="172896">
                  <c:v>-3.0142700000000001E-2</c:v>
                </c:pt>
                <c:pt idx="172897">
                  <c:v>-2.9966599999999999E-2</c:v>
                </c:pt>
                <c:pt idx="172898">
                  <c:v>-2.9768200000000002E-2</c:v>
                </c:pt>
                <c:pt idx="172899">
                  <c:v>-2.9547199999999999E-2</c:v>
                </c:pt>
                <c:pt idx="172900">
                  <c:v>-2.9303300000000001E-2</c:v>
                </c:pt>
                <c:pt idx="172901">
                  <c:v>-2.9036200000000002E-2</c:v>
                </c:pt>
                <c:pt idx="172902">
                  <c:v>-2.87456E-2</c:v>
                </c:pt>
                <c:pt idx="172903">
                  <c:v>-2.8431399999999999E-2</c:v>
                </c:pt>
                <c:pt idx="172904">
                  <c:v>-2.8093199999999999E-2</c:v>
                </c:pt>
                <c:pt idx="172905">
                  <c:v>-2.7730899999999999E-2</c:v>
                </c:pt>
                <c:pt idx="172906">
                  <c:v>-2.7344400000000001E-2</c:v>
                </c:pt>
                <c:pt idx="172907">
                  <c:v>-2.69333E-2</c:v>
                </c:pt>
                <c:pt idx="172908">
                  <c:v>-2.6497799999999998E-2</c:v>
                </c:pt>
                <c:pt idx="172909">
                  <c:v>-2.6037500000000002E-2</c:v>
                </c:pt>
                <c:pt idx="172910">
                  <c:v>-2.5552499999999999E-2</c:v>
                </c:pt>
                <c:pt idx="172911">
                  <c:v>-2.50428E-2</c:v>
                </c:pt>
                <c:pt idx="172912">
                  <c:v>-2.4508200000000001E-2</c:v>
                </c:pt>
                <c:pt idx="172913">
                  <c:v>-2.3948899999999999E-2</c:v>
                </c:pt>
                <c:pt idx="172914">
                  <c:v>-2.3364800000000002E-2</c:v>
                </c:pt>
                <c:pt idx="172915">
                  <c:v>-2.2756100000000001E-2</c:v>
                </c:pt>
                <c:pt idx="172916">
                  <c:v>-2.2122900000000001E-2</c:v>
                </c:pt>
                <c:pt idx="172917">
                  <c:v>-2.14652E-2</c:v>
                </c:pt>
                <c:pt idx="172918">
                  <c:v>-2.0783300000000001E-2</c:v>
                </c:pt>
                <c:pt idx="172919">
                  <c:v>-2.0077399999999999E-2</c:v>
                </c:pt>
                <c:pt idx="172920">
                  <c:v>-1.9347699999999999E-2</c:v>
                </c:pt>
                <c:pt idx="172921">
                  <c:v>-1.85945E-2</c:v>
                </c:pt>
                <c:pt idx="172922">
                  <c:v>-1.7818000000000001E-2</c:v>
                </c:pt>
                <c:pt idx="172923">
                  <c:v>-1.7018800000000001E-2</c:v>
                </c:pt>
                <c:pt idx="172924">
                  <c:v>-1.6197E-2</c:v>
                </c:pt>
                <c:pt idx="172925">
                  <c:v>-1.53531E-2</c:v>
                </c:pt>
                <c:pt idx="172926">
                  <c:v>-1.44876E-2</c:v>
                </c:pt>
                <c:pt idx="172927">
                  <c:v>-1.3600900000000001E-2</c:v>
                </c:pt>
                <c:pt idx="172928">
                  <c:v>-1.2693599999999999E-2</c:v>
                </c:pt>
                <c:pt idx="172929">
                  <c:v>-1.17661E-2</c:v>
                </c:pt>
                <c:pt idx="172930">
                  <c:v>-1.0819199999999999E-2</c:v>
                </c:pt>
                <c:pt idx="172931" formatCode="0.00E+00">
                  <c:v>-9.8533000000000006E-3</c:v>
                </c:pt>
                <c:pt idx="172932" formatCode="0.00E+00">
                  <c:v>-8.8691699999999991E-3</c:v>
                </c:pt>
                <c:pt idx="172933" formatCode="0.00E+00">
                  <c:v>-7.8674399999999999E-3</c:v>
                </c:pt>
                <c:pt idx="172934" formatCode="0.00E+00">
                  <c:v>-6.8488500000000001E-3</c:v>
                </c:pt>
                <c:pt idx="172935" formatCode="0.00E+00">
                  <c:v>-5.8141199999999999E-3</c:v>
                </c:pt>
                <c:pt idx="172936" formatCode="0.00E+00">
                  <c:v>-4.7640499999999997E-3</c:v>
                </c:pt>
                <c:pt idx="172937" formatCode="0.00E+00">
                  <c:v>-3.6994300000000001E-3</c:v>
                </c:pt>
                <c:pt idx="172938" formatCode="0.00E+00">
                  <c:v>-2.6210999999999999E-3</c:v>
                </c:pt>
                <c:pt idx="172939" formatCode="0.00E+00">
                  <c:v>-1.52994E-3</c:v>
                </c:pt>
                <c:pt idx="172940" formatCode="0.00E+00">
                  <c:v>-4.26823E-4</c:v>
                </c:pt>
                <c:pt idx="172941" formatCode="0.00E+00">
                  <c:v>6.8731E-4</c:v>
                </c:pt>
                <c:pt idx="172942" formatCode="0.00E+00">
                  <c:v>1.8115099999999999E-3</c:v>
                </c:pt>
                <c:pt idx="172943" formatCode="0.00E+00">
                  <c:v>2.94481E-3</c:v>
                </c:pt>
                <c:pt idx="172944" formatCode="0.00E+00">
                  <c:v>4.0861999999999999E-3</c:v>
                </c:pt>
                <c:pt idx="172945" formatCode="0.00E+00">
                  <c:v>5.2346500000000004E-3</c:v>
                </c:pt>
                <c:pt idx="172946" formatCode="0.00E+00">
                  <c:v>6.3891199999999999E-3</c:v>
                </c:pt>
                <c:pt idx="172947" formatCode="0.00E+00">
                  <c:v>7.5485400000000003E-3</c:v>
                </c:pt>
                <c:pt idx="172948" formatCode="0.00E+00">
                  <c:v>8.7118000000000004E-3</c:v>
                </c:pt>
                <c:pt idx="172949" formatCode="0.00E+00">
                  <c:v>9.8778200000000007E-3</c:v>
                </c:pt>
                <c:pt idx="172950">
                  <c:v>1.10454E-2</c:v>
                </c:pt>
                <c:pt idx="172951">
                  <c:v>1.22135E-2</c:v>
                </c:pt>
                <c:pt idx="172952">
                  <c:v>1.3380899999999999E-2</c:v>
                </c:pt>
                <c:pt idx="172953">
                  <c:v>1.45465E-2</c:v>
                </c:pt>
                <c:pt idx="172954">
                  <c:v>1.5708900000000001E-2</c:v>
                </c:pt>
                <c:pt idx="172955">
                  <c:v>1.6867199999999999E-2</c:v>
                </c:pt>
                <c:pt idx="172956">
                  <c:v>1.8019899999999998E-2</c:v>
                </c:pt>
                <c:pt idx="172957">
                  <c:v>1.9165999999999999E-2</c:v>
                </c:pt>
                <c:pt idx="172958">
                  <c:v>2.0304099999999999E-2</c:v>
                </c:pt>
                <c:pt idx="172959">
                  <c:v>2.1433199999999999E-2</c:v>
                </c:pt>
                <c:pt idx="172960">
                  <c:v>2.25518E-2</c:v>
                </c:pt>
                <c:pt idx="172961">
                  <c:v>2.36589E-2</c:v>
                </c:pt>
                <c:pt idx="172962">
                  <c:v>2.47531E-2</c:v>
                </c:pt>
                <c:pt idx="172963">
                  <c:v>2.58333E-2</c:v>
                </c:pt>
                <c:pt idx="172964">
                  <c:v>2.6898200000000001E-2</c:v>
                </c:pt>
                <c:pt idx="172965">
                  <c:v>2.7946599999999999E-2</c:v>
                </c:pt>
                <c:pt idx="172966">
                  <c:v>2.8977200000000002E-2</c:v>
                </c:pt>
                <c:pt idx="172967">
                  <c:v>2.9988899999999999E-2</c:v>
                </c:pt>
                <c:pt idx="172968">
                  <c:v>3.0980400000000002E-2</c:v>
                </c:pt>
                <c:pt idx="172969">
                  <c:v>3.1950600000000003E-2</c:v>
                </c:pt>
                <c:pt idx="172970">
                  <c:v>3.2898299999999998E-2</c:v>
                </c:pt>
                <c:pt idx="172971">
                  <c:v>3.3822400000000002E-2</c:v>
                </c:pt>
                <c:pt idx="172972">
                  <c:v>3.4721599999999998E-2</c:v>
                </c:pt>
                <c:pt idx="172973">
                  <c:v>3.5594899999999999E-2</c:v>
                </c:pt>
                <c:pt idx="172974">
                  <c:v>3.64412E-2</c:v>
                </c:pt>
                <c:pt idx="172975">
                  <c:v>3.7259399999999998E-2</c:v>
                </c:pt>
                <c:pt idx="172976">
                  <c:v>3.8048400000000003E-2</c:v>
                </c:pt>
                <c:pt idx="172977">
                  <c:v>3.88072E-2</c:v>
                </c:pt>
                <c:pt idx="172978">
                  <c:v>3.9534800000000002E-2</c:v>
                </c:pt>
                <c:pt idx="172979">
                  <c:v>4.0230200000000001E-2</c:v>
                </c:pt>
                <c:pt idx="172980">
                  <c:v>4.0892400000000002E-2</c:v>
                </c:pt>
                <c:pt idx="172981">
                  <c:v>4.1520599999999998E-2</c:v>
                </c:pt>
                <c:pt idx="172982">
                  <c:v>4.21138E-2</c:v>
                </c:pt>
                <c:pt idx="172983">
                  <c:v>4.2671300000000002E-2</c:v>
                </c:pt>
                <c:pt idx="172984">
                  <c:v>4.3192099999999997E-2</c:v>
                </c:pt>
                <c:pt idx="172985">
                  <c:v>4.3675600000000002E-2</c:v>
                </c:pt>
                <c:pt idx="172986">
                  <c:v>4.4120899999999998E-2</c:v>
                </c:pt>
                <c:pt idx="172987">
                  <c:v>4.4527299999999999E-2</c:v>
                </c:pt>
                <c:pt idx="172988">
                  <c:v>4.4894299999999998E-2</c:v>
                </c:pt>
                <c:pt idx="172989">
                  <c:v>4.52211E-2</c:v>
                </c:pt>
                <c:pt idx="172990">
                  <c:v>4.5507199999999998E-2</c:v>
                </c:pt>
                <c:pt idx="172991">
                  <c:v>4.5752099999999997E-2</c:v>
                </c:pt>
                <c:pt idx="172992">
                  <c:v>4.5955200000000002E-2</c:v>
                </c:pt>
                <c:pt idx="172993">
                  <c:v>4.6116200000000003E-2</c:v>
                </c:pt>
                <c:pt idx="172994">
                  <c:v>4.6234499999999998E-2</c:v>
                </c:pt>
                <c:pt idx="172995">
                  <c:v>4.6309900000000001E-2</c:v>
                </c:pt>
                <c:pt idx="172996">
                  <c:v>4.6342099999999997E-2</c:v>
                </c:pt>
                <c:pt idx="172997">
                  <c:v>4.6330799999999998E-2</c:v>
                </c:pt>
                <c:pt idx="172998">
                  <c:v>4.6275700000000003E-2</c:v>
                </c:pt>
                <c:pt idx="172999">
                  <c:v>4.6176799999999997E-2</c:v>
                </c:pt>
                <c:pt idx="173000">
                  <c:v>4.6033900000000003E-2</c:v>
                </c:pt>
                <c:pt idx="173001">
                  <c:v>4.5846999999999999E-2</c:v>
                </c:pt>
                <c:pt idx="173002">
                  <c:v>4.5615999999999997E-2</c:v>
                </c:pt>
                <c:pt idx="173003">
                  <c:v>4.5340999999999999E-2</c:v>
                </c:pt>
                <c:pt idx="173004">
                  <c:v>4.5022100000000002E-2</c:v>
                </c:pt>
                <c:pt idx="173005">
                  <c:v>4.4659400000000002E-2</c:v>
                </c:pt>
                <c:pt idx="173006">
                  <c:v>4.4253099999999997E-2</c:v>
                </c:pt>
                <c:pt idx="173007">
                  <c:v>4.3803500000000002E-2</c:v>
                </c:pt>
                <c:pt idx="173008">
                  <c:v>4.3310800000000003E-2</c:v>
                </c:pt>
                <c:pt idx="173009">
                  <c:v>4.2775500000000001E-2</c:v>
                </c:pt>
                <c:pt idx="173010">
                  <c:v>4.2197900000000003E-2</c:v>
                </c:pt>
                <c:pt idx="173011">
                  <c:v>4.1578499999999997E-2</c:v>
                </c:pt>
                <c:pt idx="173012">
                  <c:v>4.0917700000000001E-2</c:v>
                </c:pt>
                <c:pt idx="173013">
                  <c:v>4.0216099999999998E-2</c:v>
                </c:pt>
                <c:pt idx="173014">
                  <c:v>3.9474299999999997E-2</c:v>
                </c:pt>
                <c:pt idx="173015">
                  <c:v>3.8692999999999998E-2</c:v>
                </c:pt>
                <c:pt idx="173016">
                  <c:v>3.7872799999999998E-2</c:v>
                </c:pt>
                <c:pt idx="173017">
                  <c:v>3.7014499999999999E-2</c:v>
                </c:pt>
                <c:pt idx="173018">
                  <c:v>3.6118900000000002E-2</c:v>
                </c:pt>
                <c:pt idx="173019">
                  <c:v>3.5186700000000001E-2</c:v>
                </c:pt>
                <c:pt idx="173020">
                  <c:v>3.4218999999999999E-2</c:v>
                </c:pt>
                <c:pt idx="173021">
                  <c:v>3.3216599999999999E-2</c:v>
                </c:pt>
                <c:pt idx="173022">
                  <c:v>3.2180399999999998E-2</c:v>
                </c:pt>
                <c:pt idx="173023">
                  <c:v>3.1111400000000001E-2</c:v>
                </c:pt>
                <c:pt idx="173024">
                  <c:v>3.0010800000000001E-2</c:v>
                </c:pt>
                <c:pt idx="173025">
                  <c:v>2.8879599999999998E-2</c:v>
                </c:pt>
                <c:pt idx="173026">
                  <c:v>2.7718900000000001E-2</c:v>
                </c:pt>
                <c:pt idx="173027">
                  <c:v>2.6529799999999999E-2</c:v>
                </c:pt>
                <c:pt idx="173028">
                  <c:v>2.5313599999999999E-2</c:v>
                </c:pt>
                <c:pt idx="173029">
                  <c:v>2.40714E-2</c:v>
                </c:pt>
                <c:pt idx="173030">
                  <c:v>2.2804600000000001E-2</c:v>
                </c:pt>
                <c:pt idx="173031">
                  <c:v>2.1514399999999999E-2</c:v>
                </c:pt>
                <c:pt idx="173032">
                  <c:v>2.0202100000000001E-2</c:v>
                </c:pt>
                <c:pt idx="173033">
                  <c:v>1.88691E-2</c:v>
                </c:pt>
                <c:pt idx="173034">
                  <c:v>1.7516799999999999E-2</c:v>
                </c:pt>
                <c:pt idx="173035">
                  <c:v>1.6146400000000002E-2</c:v>
                </c:pt>
                <c:pt idx="173036">
                  <c:v>1.47595E-2</c:v>
                </c:pt>
                <c:pt idx="173037">
                  <c:v>1.33574E-2</c:v>
                </c:pt>
                <c:pt idx="173038">
                  <c:v>1.19417E-2</c:v>
                </c:pt>
                <c:pt idx="173039">
                  <c:v>1.0513700000000001E-2</c:v>
                </c:pt>
                <c:pt idx="173040" formatCode="0.00E+00">
                  <c:v>9.0750299999999996E-3</c:v>
                </c:pt>
                <c:pt idx="173041" formatCode="0.00E+00">
                  <c:v>7.6270900000000004E-3</c:v>
                </c:pt>
                <c:pt idx="173042" formatCode="0.00E+00">
                  <c:v>6.1714200000000004E-3</c:v>
                </c:pt>
                <c:pt idx="173043" formatCode="0.00E+00">
                  <c:v>4.70952E-3</c:v>
                </c:pt>
                <c:pt idx="173044" formatCode="0.00E+00">
                  <c:v>3.2429300000000002E-3</c:v>
                </c:pt>
                <c:pt idx="173045" formatCode="0.00E+00">
                  <c:v>1.77316E-3</c:v>
                </c:pt>
                <c:pt idx="173046" formatCode="0.00E+00">
                  <c:v>3.0174999999999999E-4</c:v>
                </c:pt>
                <c:pt idx="173047" formatCode="0.00E+00">
                  <c:v>-1.1697700000000001E-3</c:v>
                </c:pt>
                <c:pt idx="173048" formatCode="0.00E+00">
                  <c:v>-2.6398699999999999E-3</c:v>
                </c:pt>
                <c:pt idx="173049" formatCode="0.00E+00">
                  <c:v>-4.1070200000000003E-3</c:v>
                </c:pt>
                <c:pt idx="173050" formatCode="0.00E+00">
                  <c:v>-5.5696900000000004E-3</c:v>
                </c:pt>
                <c:pt idx="173051" formatCode="0.00E+00">
                  <c:v>-7.0263799999999996E-3</c:v>
                </c:pt>
                <c:pt idx="173052" formatCode="0.00E+00">
                  <c:v>-8.4755500000000001E-3</c:v>
                </c:pt>
                <c:pt idx="173053" formatCode="0.00E+00">
                  <c:v>-9.9157299999999993E-3</c:v>
                </c:pt>
                <c:pt idx="173054">
                  <c:v>-1.13454E-2</c:v>
                </c:pt>
                <c:pt idx="173055">
                  <c:v>-1.2763099999999999E-2</c:v>
                </c:pt>
                <c:pt idx="173056">
                  <c:v>-1.41674E-2</c:v>
                </c:pt>
                <c:pt idx="173057">
                  <c:v>-1.5556800000000001E-2</c:v>
                </c:pt>
                <c:pt idx="173058">
                  <c:v>-1.6930000000000001E-2</c:v>
                </c:pt>
                <c:pt idx="173059">
                  <c:v>-1.82854E-2</c:v>
                </c:pt>
                <c:pt idx="173060">
                  <c:v>-1.9621699999999999E-2</c:v>
                </c:pt>
                <c:pt idx="173061">
                  <c:v>-2.09377E-2</c:v>
                </c:pt>
                <c:pt idx="173062">
                  <c:v>-2.2231899999999999E-2</c:v>
                </c:pt>
                <c:pt idx="173063">
                  <c:v>-2.3503E-2</c:v>
                </c:pt>
                <c:pt idx="173064">
                  <c:v>-2.4749799999999999E-2</c:v>
                </c:pt>
                <c:pt idx="173065">
                  <c:v>-2.5971000000000001E-2</c:v>
                </c:pt>
                <c:pt idx="173066">
                  <c:v>-2.7165399999999999E-2</c:v>
                </c:pt>
                <c:pt idx="173067">
                  <c:v>-2.83319E-2</c:v>
                </c:pt>
                <c:pt idx="173068">
                  <c:v>-2.9469200000000001E-2</c:v>
                </c:pt>
                <c:pt idx="173069">
                  <c:v>-3.05764E-2</c:v>
                </c:pt>
                <c:pt idx="173070">
                  <c:v>-3.1652300000000001E-2</c:v>
                </c:pt>
                <c:pt idx="173071">
                  <c:v>-3.26959E-2</c:v>
                </c:pt>
                <c:pt idx="173072">
                  <c:v>-3.3706199999999999E-2</c:v>
                </c:pt>
                <c:pt idx="173073">
                  <c:v>-3.4682299999999999E-2</c:v>
                </c:pt>
                <c:pt idx="173074">
                  <c:v>-3.5623200000000001E-2</c:v>
                </c:pt>
                <c:pt idx="173075">
                  <c:v>-3.6528100000000001E-2</c:v>
                </c:pt>
                <c:pt idx="173076">
                  <c:v>-3.7396199999999997E-2</c:v>
                </c:pt>
                <c:pt idx="173077">
                  <c:v>-3.8226700000000002E-2</c:v>
                </c:pt>
                <c:pt idx="173078">
                  <c:v>-3.9018900000000002E-2</c:v>
                </c:pt>
                <c:pt idx="173079">
                  <c:v>-3.9772099999999998E-2</c:v>
                </c:pt>
                <c:pt idx="173080">
                  <c:v>-4.0485599999999997E-2</c:v>
                </c:pt>
                <c:pt idx="173081">
                  <c:v>-4.1158899999999998E-2</c:v>
                </c:pt>
                <c:pt idx="173082">
                  <c:v>-4.1791399999999999E-2</c:v>
                </c:pt>
                <c:pt idx="173083">
                  <c:v>-4.2382700000000002E-2</c:v>
                </c:pt>
                <c:pt idx="173084">
                  <c:v>-4.29323E-2</c:v>
                </c:pt>
                <c:pt idx="173085">
                  <c:v>-4.3439800000000001E-2</c:v>
                </c:pt>
                <c:pt idx="173086">
                  <c:v>-4.3904800000000001E-2</c:v>
                </c:pt>
                <c:pt idx="173087">
                  <c:v>-4.4327100000000001E-2</c:v>
                </c:pt>
                <c:pt idx="173088">
                  <c:v>-4.4706500000000003E-2</c:v>
                </c:pt>
                <c:pt idx="173089">
                  <c:v>-4.5042699999999998E-2</c:v>
                </c:pt>
                <c:pt idx="173090">
                  <c:v>-4.5335599999999997E-2</c:v>
                </c:pt>
                <c:pt idx="173091">
                  <c:v>-4.5585100000000003E-2</c:v>
                </c:pt>
                <c:pt idx="173092">
                  <c:v>-4.5791100000000001E-2</c:v>
                </c:pt>
                <c:pt idx="173093">
                  <c:v>-4.59537E-2</c:v>
                </c:pt>
                <c:pt idx="173094">
                  <c:v>-4.6073000000000003E-2</c:v>
                </c:pt>
                <c:pt idx="173095">
                  <c:v>-4.61489E-2</c:v>
                </c:pt>
                <c:pt idx="173096">
                  <c:v>-4.6181800000000002E-2</c:v>
                </c:pt>
                <c:pt idx="173097">
                  <c:v>-4.6171700000000003E-2</c:v>
                </c:pt>
                <c:pt idx="173098">
                  <c:v>-4.6118899999999997E-2</c:v>
                </c:pt>
                <c:pt idx="173099">
                  <c:v>-4.6023700000000001E-2</c:v>
                </c:pt>
                <c:pt idx="173100">
                  <c:v>-4.5886499999999997E-2</c:v>
                </c:pt>
                <c:pt idx="173101">
                  <c:v>-4.5707699999999997E-2</c:v>
                </c:pt>
                <c:pt idx="173102">
                  <c:v>-4.5487600000000003E-2</c:v>
                </c:pt>
                <c:pt idx="173103">
                  <c:v>-4.5226700000000002E-2</c:v>
                </c:pt>
                <c:pt idx="173104">
                  <c:v>-4.4925600000000003E-2</c:v>
                </c:pt>
                <c:pt idx="173105">
                  <c:v>-4.4584800000000001E-2</c:v>
                </c:pt>
                <c:pt idx="173106">
                  <c:v>-4.4204899999999998E-2</c:v>
                </c:pt>
                <c:pt idx="173107">
                  <c:v>-4.3786600000000002E-2</c:v>
                </c:pt>
                <c:pt idx="173108">
                  <c:v>-4.3330500000000001E-2</c:v>
                </c:pt>
                <c:pt idx="173109">
                  <c:v>-4.2837300000000002E-2</c:v>
                </c:pt>
                <c:pt idx="173110">
                  <c:v>-4.23078E-2</c:v>
                </c:pt>
                <c:pt idx="173111">
                  <c:v>-4.1742700000000001E-2</c:v>
                </c:pt>
                <c:pt idx="173112">
                  <c:v>-4.1142999999999999E-2</c:v>
                </c:pt>
                <c:pt idx="173113">
                  <c:v>-4.0509299999999998E-2</c:v>
                </c:pt>
                <c:pt idx="173114">
                  <c:v>-3.9842700000000002E-2</c:v>
                </c:pt>
                <c:pt idx="173115">
                  <c:v>-3.9143999999999998E-2</c:v>
                </c:pt>
                <c:pt idx="173116">
                  <c:v>-3.8414200000000003E-2</c:v>
                </c:pt>
                <c:pt idx="173117">
                  <c:v>-3.7654199999999999E-2</c:v>
                </c:pt>
                <c:pt idx="173118">
                  <c:v>-3.6865000000000002E-2</c:v>
                </c:pt>
                <c:pt idx="173119">
                  <c:v>-3.6047599999999999E-2</c:v>
                </c:pt>
                <c:pt idx="173120">
                  <c:v>-3.5203100000000001E-2</c:v>
                </c:pt>
                <c:pt idx="173121">
                  <c:v>-3.4332500000000002E-2</c:v>
                </c:pt>
                <c:pt idx="173122">
                  <c:v>-3.3436899999999999E-2</c:v>
                </c:pt>
                <c:pt idx="173123">
                  <c:v>-3.2517299999999999E-2</c:v>
                </c:pt>
                <c:pt idx="173124">
                  <c:v>-3.1574999999999999E-2</c:v>
                </c:pt>
                <c:pt idx="173125">
                  <c:v>-3.0610999999999999E-2</c:v>
                </c:pt>
                <c:pt idx="173126">
                  <c:v>-2.9626400000000001E-2</c:v>
                </c:pt>
                <c:pt idx="173127">
                  <c:v>-2.8622399999999999E-2</c:v>
                </c:pt>
                <c:pt idx="173128">
                  <c:v>-2.7600199999999998E-2</c:v>
                </c:pt>
                <c:pt idx="173129">
                  <c:v>-2.6560899999999998E-2</c:v>
                </c:pt>
                <c:pt idx="173130">
                  <c:v>-2.55056E-2</c:v>
                </c:pt>
                <c:pt idx="173131">
                  <c:v>-2.4435700000000001E-2</c:v>
                </c:pt>
                <c:pt idx="173132">
                  <c:v>-2.33522E-2</c:v>
                </c:pt>
                <c:pt idx="173133">
                  <c:v>-2.22562E-2</c:v>
                </c:pt>
                <c:pt idx="173134">
                  <c:v>-2.1149100000000001E-2</c:v>
                </c:pt>
                <c:pt idx="173135">
                  <c:v>-2.0032000000000001E-2</c:v>
                </c:pt>
                <c:pt idx="173136">
                  <c:v>-1.8905999999999999E-2</c:v>
                </c:pt>
                <c:pt idx="173137">
                  <c:v>-1.7772400000000001E-2</c:v>
                </c:pt>
                <c:pt idx="173138">
                  <c:v>-1.66322E-2</c:v>
                </c:pt>
                <c:pt idx="173139">
                  <c:v>-1.5486700000000001E-2</c:v>
                </c:pt>
                <c:pt idx="173140">
                  <c:v>-1.4337000000000001E-2</c:v>
                </c:pt>
                <c:pt idx="173141">
                  <c:v>-1.31842E-2</c:v>
                </c:pt>
                <c:pt idx="173142">
                  <c:v>-1.20295E-2</c:v>
                </c:pt>
                <c:pt idx="173143">
                  <c:v>-1.0874E-2</c:v>
                </c:pt>
                <c:pt idx="173144" formatCode="0.00E+00">
                  <c:v>-9.7188299999999995E-3</c:v>
                </c:pt>
                <c:pt idx="173145" formatCode="0.00E+00">
                  <c:v>-8.5649899999999998E-3</c:v>
                </c:pt>
                <c:pt idx="173146" formatCode="0.00E+00">
                  <c:v>-7.4135900000000003E-3</c:v>
                </c:pt>
                <c:pt idx="173147" formatCode="0.00E+00">
                  <c:v>-6.2656999999999999E-3</c:v>
                </c:pt>
                <c:pt idx="173148" formatCode="0.00E+00">
                  <c:v>-5.1223400000000004E-3</c:v>
                </c:pt>
                <c:pt idx="173149" formatCode="0.00E+00">
                  <c:v>-3.98453E-3</c:v>
                </c:pt>
                <c:pt idx="173150" formatCode="0.00E+00">
                  <c:v>-2.8532700000000002E-3</c:v>
                </c:pt>
                <c:pt idx="173151" formatCode="0.00E+00">
                  <c:v>-1.72952E-3</c:v>
                </c:pt>
                <c:pt idx="173152" formatCode="0.00E+00">
                  <c:v>-6.1423800000000002E-4</c:v>
                </c:pt>
                <c:pt idx="173153" formatCode="0.00E+00">
                  <c:v>4.9165199999999997E-4</c:v>
                </c:pt>
                <c:pt idx="173154" formatCode="0.00E+00">
                  <c:v>1.5872499999999999E-3</c:v>
                </c:pt>
                <c:pt idx="173155" formatCode="0.00E+00">
                  <c:v>2.6716700000000001E-3</c:v>
                </c:pt>
                <c:pt idx="173156" formatCode="0.00E+00">
                  <c:v>3.7440799999999999E-3</c:v>
                </c:pt>
                <c:pt idx="173157" formatCode="0.00E+00">
                  <c:v>4.8036399999999996E-3</c:v>
                </c:pt>
                <c:pt idx="173158" formatCode="0.00E+00">
                  <c:v>5.8495600000000002E-3</c:v>
                </c:pt>
                <c:pt idx="173159" formatCode="0.00E+00">
                  <c:v>6.8810599999999996E-3</c:v>
                </c:pt>
                <c:pt idx="173160" formatCode="0.00E+00">
                  <c:v>7.8974200000000005E-3</c:v>
                </c:pt>
                <c:pt idx="173161" formatCode="0.00E+00">
                  <c:v>8.8979100000000002E-3</c:v>
                </c:pt>
                <c:pt idx="173162" formatCode="0.00E+00">
                  <c:v>9.8818599999999993E-3</c:v>
                </c:pt>
                <c:pt idx="173163">
                  <c:v>1.08486E-2</c:v>
                </c:pt>
                <c:pt idx="173164">
                  <c:v>1.1797500000000001E-2</c:v>
                </c:pt>
                <c:pt idx="173165">
                  <c:v>1.2728099999999999E-2</c:v>
                </c:pt>
                <c:pt idx="173166">
                  <c:v>1.36396E-2</c:v>
                </c:pt>
                <c:pt idx="173167">
                  <c:v>1.45317E-2</c:v>
                </c:pt>
                <c:pt idx="173168">
                  <c:v>1.5403699999999999E-2</c:v>
                </c:pt>
                <c:pt idx="173169">
                  <c:v>1.62553E-2</c:v>
                </c:pt>
                <c:pt idx="173170">
                  <c:v>1.7085900000000001E-2</c:v>
                </c:pt>
                <c:pt idx="173171">
                  <c:v>1.78952E-2</c:v>
                </c:pt>
                <c:pt idx="173172">
                  <c:v>1.8682899999999999E-2</c:v>
                </c:pt>
                <c:pt idx="173173">
                  <c:v>1.9448500000000001E-2</c:v>
                </c:pt>
                <c:pt idx="173174">
                  <c:v>2.01917E-2</c:v>
                </c:pt>
                <c:pt idx="173175">
                  <c:v>2.0912300000000002E-2</c:v>
                </c:pt>
                <c:pt idx="173176">
                  <c:v>2.1610000000000001E-2</c:v>
                </c:pt>
                <c:pt idx="173177">
                  <c:v>2.2284600000000002E-2</c:v>
                </c:pt>
                <c:pt idx="173178">
                  <c:v>2.2935799999999999E-2</c:v>
                </c:pt>
                <c:pt idx="173179">
                  <c:v>2.3563600000000001E-2</c:v>
                </c:pt>
                <c:pt idx="173180">
                  <c:v>2.41677E-2</c:v>
                </c:pt>
                <c:pt idx="173181">
                  <c:v>2.4748099999999999E-2</c:v>
                </c:pt>
                <c:pt idx="173182">
                  <c:v>2.53046E-2</c:v>
                </c:pt>
                <c:pt idx="173183">
                  <c:v>2.5837300000000001E-2</c:v>
                </c:pt>
                <c:pt idx="173184">
                  <c:v>2.6346100000000001E-2</c:v>
                </c:pt>
                <c:pt idx="173185">
                  <c:v>2.6830900000000001E-2</c:v>
                </c:pt>
                <c:pt idx="173186">
                  <c:v>2.7291900000000001E-2</c:v>
                </c:pt>
                <c:pt idx="173187">
                  <c:v>2.7729E-2</c:v>
                </c:pt>
                <c:pt idx="173188">
                  <c:v>2.8142299999999999E-2</c:v>
                </c:pt>
                <c:pt idx="173189">
                  <c:v>2.8531899999999999E-2</c:v>
                </c:pt>
                <c:pt idx="173190">
                  <c:v>2.8897900000000001E-2</c:v>
                </c:pt>
                <c:pt idx="173191">
                  <c:v>2.9240499999999999E-2</c:v>
                </c:pt>
                <c:pt idx="173192">
                  <c:v>2.9559700000000001E-2</c:v>
                </c:pt>
                <c:pt idx="173193">
                  <c:v>2.9855900000000001E-2</c:v>
                </c:pt>
                <c:pt idx="173194">
                  <c:v>3.0129099999999999E-2</c:v>
                </c:pt>
                <c:pt idx="173195">
                  <c:v>3.03796E-2</c:v>
                </c:pt>
                <c:pt idx="173196">
                  <c:v>3.0607499999999999E-2</c:v>
                </c:pt>
                <c:pt idx="173197">
                  <c:v>3.0813299999999998E-2</c:v>
                </c:pt>
                <c:pt idx="173198">
                  <c:v>3.0997E-2</c:v>
                </c:pt>
                <c:pt idx="173199">
                  <c:v>3.1158999999999999E-2</c:v>
                </c:pt>
                <c:pt idx="173200">
                  <c:v>3.1299500000000001E-2</c:v>
                </c:pt>
                <c:pt idx="173201">
                  <c:v>3.14189E-2</c:v>
                </c:pt>
                <c:pt idx="173202">
                  <c:v>3.1517499999999997E-2</c:v>
                </c:pt>
                <c:pt idx="173203">
                  <c:v>3.1595499999999999E-2</c:v>
                </c:pt>
                <c:pt idx="173204">
                  <c:v>3.1653399999999998E-2</c:v>
                </c:pt>
                <c:pt idx="173205">
                  <c:v>3.1691400000000002E-2</c:v>
                </c:pt>
                <c:pt idx="173206">
                  <c:v>3.1709899999999999E-2</c:v>
                </c:pt>
                <c:pt idx="173207">
                  <c:v>3.1709300000000003E-2</c:v>
                </c:pt>
                <c:pt idx="173208">
                  <c:v>3.1689799999999997E-2</c:v>
                </c:pt>
                <c:pt idx="173209">
                  <c:v>3.1652E-2</c:v>
                </c:pt>
                <c:pt idx="173210">
                  <c:v>3.1595999999999999E-2</c:v>
                </c:pt>
                <c:pt idx="173211">
                  <c:v>3.1522399999999999E-2</c:v>
                </c:pt>
                <c:pt idx="173212">
                  <c:v>3.1431399999999998E-2</c:v>
                </c:pt>
                <c:pt idx="173213">
                  <c:v>3.1323499999999997E-2</c:v>
                </c:pt>
                <c:pt idx="173214">
                  <c:v>3.1199000000000001E-2</c:v>
                </c:pt>
                <c:pt idx="173215">
                  <c:v>3.10583E-2</c:v>
                </c:pt>
                <c:pt idx="173216">
                  <c:v>3.09018E-2</c:v>
                </c:pt>
                <c:pt idx="173217">
                  <c:v>3.0729900000000001E-2</c:v>
                </c:pt>
                <c:pt idx="173218">
                  <c:v>3.0542900000000001E-2</c:v>
                </c:pt>
                <c:pt idx="173219">
                  <c:v>3.0341199999999999E-2</c:v>
                </c:pt>
                <c:pt idx="173220">
                  <c:v>3.0125099999999998E-2</c:v>
                </c:pt>
                <c:pt idx="173221">
                  <c:v>2.9895000000000001E-2</c:v>
                </c:pt>
                <c:pt idx="173222">
                  <c:v>2.9651299999999998E-2</c:v>
                </c:pt>
                <c:pt idx="173223">
                  <c:v>2.9394400000000001E-2</c:v>
                </c:pt>
                <c:pt idx="173224">
                  <c:v>2.9124500000000001E-2</c:v>
                </c:pt>
                <c:pt idx="173225">
                  <c:v>2.8842E-2</c:v>
                </c:pt>
                <c:pt idx="173226">
                  <c:v>2.8547300000000001E-2</c:v>
                </c:pt>
                <c:pt idx="173227">
                  <c:v>2.8240600000000001E-2</c:v>
                </c:pt>
                <c:pt idx="173228">
                  <c:v>2.7922300000000001E-2</c:v>
                </c:pt>
                <c:pt idx="173229">
                  <c:v>2.7592700000000001E-2</c:v>
                </c:pt>
                <c:pt idx="173230">
                  <c:v>2.7252100000000001E-2</c:v>
                </c:pt>
                <c:pt idx="173231">
                  <c:v>2.6900799999999999E-2</c:v>
                </c:pt>
                <c:pt idx="173232">
                  <c:v>2.6539099999999999E-2</c:v>
                </c:pt>
                <c:pt idx="173233">
                  <c:v>2.6167200000000002E-2</c:v>
                </c:pt>
                <c:pt idx="173234">
                  <c:v>2.57854E-2</c:v>
                </c:pt>
                <c:pt idx="173235">
                  <c:v>2.53939E-2</c:v>
                </c:pt>
                <c:pt idx="173236">
                  <c:v>2.4993100000000001E-2</c:v>
                </c:pt>
                <c:pt idx="173237">
                  <c:v>2.45831E-2</c:v>
                </c:pt>
                <c:pt idx="173238">
                  <c:v>2.41642E-2</c:v>
                </c:pt>
                <c:pt idx="173239">
                  <c:v>2.37366E-2</c:v>
                </c:pt>
                <c:pt idx="173240">
                  <c:v>2.3300399999999999E-2</c:v>
                </c:pt>
                <c:pt idx="173241">
                  <c:v>2.2856000000000001E-2</c:v>
                </c:pt>
                <c:pt idx="173242">
                  <c:v>2.24034E-2</c:v>
                </c:pt>
                <c:pt idx="173243">
                  <c:v>2.1942900000000001E-2</c:v>
                </c:pt>
                <c:pt idx="173244">
                  <c:v>2.1474699999999999E-2</c:v>
                </c:pt>
                <c:pt idx="173245">
                  <c:v>2.0998800000000001E-2</c:v>
                </c:pt>
                <c:pt idx="173246">
                  <c:v>2.0515499999999999E-2</c:v>
                </c:pt>
                <c:pt idx="173247">
                  <c:v>2.0024799999999999E-2</c:v>
                </c:pt>
                <c:pt idx="173248">
                  <c:v>1.9526999999999999E-2</c:v>
                </c:pt>
                <c:pt idx="173249">
                  <c:v>1.90221E-2</c:v>
                </c:pt>
                <c:pt idx="173250">
                  <c:v>1.85103E-2</c:v>
                </c:pt>
                <c:pt idx="173251">
                  <c:v>1.7991699999999999E-2</c:v>
                </c:pt>
                <c:pt idx="173252">
                  <c:v>1.74664E-2</c:v>
                </c:pt>
                <c:pt idx="173253">
                  <c:v>1.6934399999999999E-2</c:v>
                </c:pt>
                <c:pt idx="173254">
                  <c:v>1.6396000000000001E-2</c:v>
                </c:pt>
                <c:pt idx="173255">
                  <c:v>1.58511E-2</c:v>
                </c:pt>
                <c:pt idx="173256">
                  <c:v>1.52999E-2</c:v>
                </c:pt>
                <c:pt idx="173257">
                  <c:v>1.4742399999999999E-2</c:v>
                </c:pt>
                <c:pt idx="173258">
                  <c:v>1.41788E-2</c:v>
                </c:pt>
                <c:pt idx="173259">
                  <c:v>1.3609E-2</c:v>
                </c:pt>
                <c:pt idx="173260">
                  <c:v>1.3033299999999999E-2</c:v>
                </c:pt>
                <c:pt idx="173261">
                  <c:v>1.2451500000000001E-2</c:v>
                </c:pt>
                <c:pt idx="173262">
                  <c:v>1.18639E-2</c:v>
                </c:pt>
                <c:pt idx="173263">
                  <c:v>1.12704E-2</c:v>
                </c:pt>
                <c:pt idx="173264">
                  <c:v>1.06712E-2</c:v>
                </c:pt>
                <c:pt idx="173265">
                  <c:v>1.00663E-2</c:v>
                </c:pt>
                <c:pt idx="173266" formatCode="0.00E+00">
                  <c:v>9.4557200000000008E-3</c:v>
                </c:pt>
                <c:pt idx="173267" formatCode="0.00E+00">
                  <c:v>8.8396299999999994E-3</c:v>
                </c:pt>
                <c:pt idx="173268" formatCode="0.00E+00">
                  <c:v>8.2180699999999992E-3</c:v>
                </c:pt>
                <c:pt idx="173269" formatCode="0.00E+00">
                  <c:v>7.5911099999999999E-3</c:v>
                </c:pt>
                <c:pt idx="173270" formatCode="0.00E+00">
                  <c:v>6.9588200000000001E-3</c:v>
                </c:pt>
                <c:pt idx="173271" formatCode="0.00E+00">
                  <c:v>6.3213100000000001E-3</c:v>
                </c:pt>
                <c:pt idx="173272" formatCode="0.00E+00">
                  <c:v>5.6786500000000004E-3</c:v>
                </c:pt>
                <c:pt idx="173273" formatCode="0.00E+00">
                  <c:v>5.0309500000000002E-3</c:v>
                </c:pt>
                <c:pt idx="173274" formatCode="0.00E+00">
                  <c:v>4.3782999999999999E-3</c:v>
                </c:pt>
                <c:pt idx="173275" formatCode="0.00E+00">
                  <c:v>3.7208200000000001E-3</c:v>
                </c:pt>
                <c:pt idx="173276" formatCode="0.00E+00">
                  <c:v>3.0586200000000002E-3</c:v>
                </c:pt>
                <c:pt idx="173277" formatCode="0.00E+00">
                  <c:v>2.3918199999999998E-3</c:v>
                </c:pt>
                <c:pt idx="173278" formatCode="0.00E+00">
                  <c:v>1.7205600000000001E-3</c:v>
                </c:pt>
                <c:pt idx="173279" formatCode="0.00E+00">
                  <c:v>1.04498E-3</c:v>
                </c:pt>
                <c:pt idx="173280" formatCode="0.00E+00">
                  <c:v>3.65235E-4</c:v>
                </c:pt>
                <c:pt idx="173281" formatCode="0.00E+00">
                  <c:v>-3.1851600000000002E-4</c:v>
                </c:pt>
                <c:pt idx="173282" formatCode="0.00E+00">
                  <c:v>-1.0061E-3</c:v>
                </c:pt>
                <c:pt idx="173283" formatCode="0.00E+00">
                  <c:v>-1.6973400000000001E-3</c:v>
                </c:pt>
                <c:pt idx="173284" formatCode="0.00E+00">
                  <c:v>-2.3920199999999999E-3</c:v>
                </c:pt>
                <c:pt idx="173285" formatCode="0.00E+00">
                  <c:v>-3.0899600000000001E-3</c:v>
                </c:pt>
                <c:pt idx="173286" formatCode="0.00E+00">
                  <c:v>-3.7909200000000001E-3</c:v>
                </c:pt>
                <c:pt idx="173287" formatCode="0.00E+00">
                  <c:v>-4.4946700000000001E-3</c:v>
                </c:pt>
                <c:pt idx="173288" formatCode="0.00E+00">
                  <c:v>-5.20098E-3</c:v>
                </c:pt>
                <c:pt idx="173289" formatCode="0.00E+00">
                  <c:v>-5.9095700000000003E-3</c:v>
                </c:pt>
                <c:pt idx="173290" formatCode="0.00E+00">
                  <c:v>-6.6201799999999998E-3</c:v>
                </c:pt>
                <c:pt idx="173291" formatCode="0.00E+00">
                  <c:v>-7.3325300000000003E-3</c:v>
                </c:pt>
                <c:pt idx="173292" formatCode="0.00E+00">
                  <c:v>-8.0462999999999993E-3</c:v>
                </c:pt>
                <c:pt idx="173293" formatCode="0.00E+00">
                  <c:v>-8.7611900000000003E-3</c:v>
                </c:pt>
                <c:pt idx="173294" formatCode="0.00E+00">
                  <c:v>-9.4768700000000001E-3</c:v>
                </c:pt>
                <c:pt idx="173295">
                  <c:v>-1.0193000000000001E-2</c:v>
                </c:pt>
                <c:pt idx="173296">
                  <c:v>-1.0909200000000001E-2</c:v>
                </c:pt>
                <c:pt idx="173297">
                  <c:v>-1.1625099999999999E-2</c:v>
                </c:pt>
                <c:pt idx="173298">
                  <c:v>-1.23404E-2</c:v>
                </c:pt>
                <c:pt idx="173299">
                  <c:v>-1.30546E-2</c:v>
                </c:pt>
                <c:pt idx="173300">
                  <c:v>-1.37673E-2</c:v>
                </c:pt>
                <c:pt idx="173301">
                  <c:v>-1.4478E-2</c:v>
                </c:pt>
                <c:pt idx="173302">
                  <c:v>-1.5186399999999999E-2</c:v>
                </c:pt>
                <c:pt idx="173303">
                  <c:v>-1.5892E-2</c:v>
                </c:pt>
                <c:pt idx="173304">
                  <c:v>-1.6594299999999999E-2</c:v>
                </c:pt>
                <c:pt idx="173305">
                  <c:v>-1.7292800000000001E-2</c:v>
                </c:pt>
                <c:pt idx="173306">
                  <c:v>-1.7987099999999999E-2</c:v>
                </c:pt>
                <c:pt idx="173307">
                  <c:v>-1.8676600000000002E-2</c:v>
                </c:pt>
                <c:pt idx="173308">
                  <c:v>-1.9360700000000002E-2</c:v>
                </c:pt>
                <c:pt idx="173309">
                  <c:v>-2.0039000000000001E-2</c:v>
                </c:pt>
                <c:pt idx="173310">
                  <c:v>-2.0711E-2</c:v>
                </c:pt>
                <c:pt idx="173311">
                  <c:v>-2.1375999999999999E-2</c:v>
                </c:pt>
                <c:pt idx="173312">
                  <c:v>-2.2033400000000002E-2</c:v>
                </c:pt>
                <c:pt idx="173313">
                  <c:v>-2.2682799999999999E-2</c:v>
                </c:pt>
                <c:pt idx="173314">
                  <c:v>-2.33236E-2</c:v>
                </c:pt>
                <c:pt idx="173315">
                  <c:v>-2.3955000000000001E-2</c:v>
                </c:pt>
                <c:pt idx="173316">
                  <c:v>-2.4576600000000001E-2</c:v>
                </c:pt>
                <c:pt idx="173317">
                  <c:v>-2.51878E-2</c:v>
                </c:pt>
                <c:pt idx="173318">
                  <c:v>-2.57878E-2</c:v>
                </c:pt>
                <c:pt idx="173319">
                  <c:v>-2.6376199999999999E-2</c:v>
                </c:pt>
                <c:pt idx="173320">
                  <c:v>-2.6952199999999999E-2</c:v>
                </c:pt>
                <c:pt idx="173321">
                  <c:v>-2.75152E-2</c:v>
                </c:pt>
                <c:pt idx="173322">
                  <c:v>-2.8064700000000001E-2</c:v>
                </c:pt>
                <c:pt idx="173323">
                  <c:v>-2.86E-2</c:v>
                </c:pt>
                <c:pt idx="173324">
                  <c:v>-2.9120299999999998E-2</c:v>
                </c:pt>
                <c:pt idx="173325">
                  <c:v>-2.9625200000000001E-2</c:v>
                </c:pt>
                <c:pt idx="173326">
                  <c:v>-3.0113999999999998E-2</c:v>
                </c:pt>
                <c:pt idx="173327">
                  <c:v>-3.0585999999999999E-2</c:v>
                </c:pt>
                <c:pt idx="173328">
                  <c:v>-3.1040700000000001E-2</c:v>
                </c:pt>
                <c:pt idx="173329">
                  <c:v>-3.14773E-2</c:v>
                </c:pt>
                <c:pt idx="173330">
                  <c:v>-3.1895300000000001E-2</c:v>
                </c:pt>
                <c:pt idx="173331">
                  <c:v>-3.2294000000000003E-2</c:v>
                </c:pt>
                <c:pt idx="173332">
                  <c:v>-3.2672899999999998E-2</c:v>
                </c:pt>
                <c:pt idx="173333">
                  <c:v>-3.3031400000000002E-2</c:v>
                </c:pt>
                <c:pt idx="173334">
                  <c:v>-3.3368799999999997E-2</c:v>
                </c:pt>
                <c:pt idx="173335">
                  <c:v>-3.3684499999999999E-2</c:v>
                </c:pt>
                <c:pt idx="173336">
                  <c:v>-3.3978099999999997E-2</c:v>
                </c:pt>
                <c:pt idx="173337">
                  <c:v>-3.4248899999999999E-2</c:v>
                </c:pt>
                <c:pt idx="173338">
                  <c:v>-3.4496400000000003E-2</c:v>
                </c:pt>
                <c:pt idx="173339">
                  <c:v>-3.4720099999999997E-2</c:v>
                </c:pt>
                <c:pt idx="173340">
                  <c:v>-3.4919400000000003E-2</c:v>
                </c:pt>
                <c:pt idx="173341">
                  <c:v>-3.5093899999999997E-2</c:v>
                </c:pt>
                <c:pt idx="173342">
                  <c:v>-3.5242999999999997E-2</c:v>
                </c:pt>
                <c:pt idx="173343">
                  <c:v>-3.5366300000000003E-2</c:v>
                </c:pt>
                <c:pt idx="173344">
                  <c:v>-3.5463399999999999E-2</c:v>
                </c:pt>
                <c:pt idx="173345">
                  <c:v>-3.55339E-2</c:v>
                </c:pt>
                <c:pt idx="173346">
                  <c:v>-3.5577200000000003E-2</c:v>
                </c:pt>
                <c:pt idx="173347">
                  <c:v>-3.5593100000000003E-2</c:v>
                </c:pt>
                <c:pt idx="173348">
                  <c:v>-3.55812E-2</c:v>
                </c:pt>
                <c:pt idx="173349">
                  <c:v>-3.5541200000000002E-2</c:v>
                </c:pt>
                <c:pt idx="173350">
                  <c:v>-3.54726E-2</c:v>
                </c:pt>
                <c:pt idx="173351">
                  <c:v>-3.5375400000000001E-2</c:v>
                </c:pt>
                <c:pt idx="173352">
                  <c:v>-3.5249099999999998E-2</c:v>
                </c:pt>
                <c:pt idx="173353">
                  <c:v>-3.5093600000000003E-2</c:v>
                </c:pt>
                <c:pt idx="173354">
                  <c:v>-3.4908700000000001E-2</c:v>
                </c:pt>
                <c:pt idx="173355">
                  <c:v>-3.4694200000000001E-2</c:v>
                </c:pt>
                <c:pt idx="173356">
                  <c:v>-3.4449899999999999E-2</c:v>
                </c:pt>
                <c:pt idx="173357">
                  <c:v>-3.4175799999999999E-2</c:v>
                </c:pt>
                <c:pt idx="173358">
                  <c:v>-3.3871699999999998E-2</c:v>
                </c:pt>
                <c:pt idx="173359">
                  <c:v>-3.3537699999999997E-2</c:v>
                </c:pt>
                <c:pt idx="173360">
                  <c:v>-3.3173599999999998E-2</c:v>
                </c:pt>
                <c:pt idx="173361">
                  <c:v>-3.2779500000000003E-2</c:v>
                </c:pt>
                <c:pt idx="173362">
                  <c:v>-3.2355399999999999E-2</c:v>
                </c:pt>
                <c:pt idx="173363">
                  <c:v>-3.1901499999999999E-2</c:v>
                </c:pt>
                <c:pt idx="173364">
                  <c:v>-3.1417800000000003E-2</c:v>
                </c:pt>
                <c:pt idx="173365">
                  <c:v>-3.0904500000000001E-2</c:v>
                </c:pt>
                <c:pt idx="173366">
                  <c:v>-3.0361800000000001E-2</c:v>
                </c:pt>
                <c:pt idx="173367">
                  <c:v>-2.9789800000000002E-2</c:v>
                </c:pt>
                <c:pt idx="173368">
                  <c:v>-2.9188800000000001E-2</c:v>
                </c:pt>
                <c:pt idx="173369">
                  <c:v>-2.85592E-2</c:v>
                </c:pt>
                <c:pt idx="173370">
                  <c:v>-2.7901200000000001E-2</c:v>
                </c:pt>
                <c:pt idx="173371">
                  <c:v>-2.7215199999999998E-2</c:v>
                </c:pt>
                <c:pt idx="173372">
                  <c:v>-2.65016E-2</c:v>
                </c:pt>
                <c:pt idx="173373">
                  <c:v>-2.5760700000000001E-2</c:v>
                </c:pt>
                <c:pt idx="173374">
                  <c:v>-2.4993100000000001E-2</c:v>
                </c:pt>
                <c:pt idx="173375">
                  <c:v>-2.41993E-2</c:v>
                </c:pt>
                <c:pt idx="173376">
                  <c:v>-2.33797E-2</c:v>
                </c:pt>
                <c:pt idx="173377">
                  <c:v>-2.2534999999999999E-2</c:v>
                </c:pt>
                <c:pt idx="173378">
                  <c:v>-2.16657E-2</c:v>
                </c:pt>
                <c:pt idx="173379">
                  <c:v>-2.0772499999999999E-2</c:v>
                </c:pt>
                <c:pt idx="173380">
                  <c:v>-1.9855999999999999E-2</c:v>
                </c:pt>
                <c:pt idx="173381">
                  <c:v>-1.89169E-2</c:v>
                </c:pt>
                <c:pt idx="173382">
                  <c:v>-1.79559E-2</c:v>
                </c:pt>
                <c:pt idx="173383">
                  <c:v>-1.69739E-2</c:v>
                </c:pt>
                <c:pt idx="173384">
                  <c:v>-1.59715E-2</c:v>
                </c:pt>
                <c:pt idx="173385">
                  <c:v>-1.49496E-2</c:v>
                </c:pt>
                <c:pt idx="173386">
                  <c:v>-1.3908999999999999E-2</c:v>
                </c:pt>
                <c:pt idx="173387">
                  <c:v>-1.28507E-2</c:v>
                </c:pt>
                <c:pt idx="173388">
                  <c:v>-1.17755E-2</c:v>
                </c:pt>
                <c:pt idx="173389">
                  <c:v>-1.0684300000000001E-2</c:v>
                </c:pt>
                <c:pt idx="173390" formatCode="0.00E+00">
                  <c:v>-9.5780899999999992E-3</c:v>
                </c:pt>
                <c:pt idx="173391" formatCode="0.00E+00">
                  <c:v>-8.4578599999999993E-3</c:v>
                </c:pt>
                <c:pt idx="173392" formatCode="0.00E+00">
                  <c:v>-7.3245999999999997E-3</c:v>
                </c:pt>
                <c:pt idx="173393" formatCode="0.00E+00">
                  <c:v>-6.1793300000000002E-3</c:v>
                </c:pt>
                <c:pt idx="173394" formatCode="0.00E+00">
                  <c:v>-5.02309E-3</c:v>
                </c:pt>
                <c:pt idx="173395" formatCode="0.00E+00">
                  <c:v>-3.85695E-3</c:v>
                </c:pt>
                <c:pt idx="173396" formatCode="0.00E+00">
                  <c:v>-2.68199E-3</c:v>
                </c:pt>
                <c:pt idx="173397" formatCode="0.00E+00">
                  <c:v>-1.49931E-3</c:v>
                </c:pt>
                <c:pt idx="173398" formatCode="0.00E+00">
                  <c:v>-3.1002699999999999E-4</c:v>
                </c:pt>
                <c:pt idx="173399" formatCode="0.00E+00">
                  <c:v>8.8472300000000002E-4</c:v>
                </c:pt>
                <c:pt idx="173400" formatCode="0.00E+00">
                  <c:v>2.0837899999999999E-3</c:v>
                </c:pt>
                <c:pt idx="173401" formatCode="0.00E+00">
                  <c:v>3.2860300000000001E-3</c:v>
                </c:pt>
                <c:pt idx="173402" formatCode="0.00E+00">
                  <c:v>4.4902600000000003E-3</c:v>
                </c:pt>
                <c:pt idx="173403" formatCode="0.00E+00">
                  <c:v>5.6953000000000004E-3</c:v>
                </c:pt>
                <c:pt idx="173404" formatCode="0.00E+00">
                  <c:v>6.8999600000000001E-3</c:v>
                </c:pt>
                <c:pt idx="173405" formatCode="0.00E+00">
                  <c:v>8.1030500000000005E-3</c:v>
                </c:pt>
                <c:pt idx="173406" formatCode="0.00E+00">
                  <c:v>9.30337E-3</c:v>
                </c:pt>
                <c:pt idx="173407">
                  <c:v>1.0499700000000001E-2</c:v>
                </c:pt>
                <c:pt idx="173408">
                  <c:v>1.1690900000000001E-2</c:v>
                </c:pt>
                <c:pt idx="173409">
                  <c:v>1.2875599999999999E-2</c:v>
                </c:pt>
                <c:pt idx="173410">
                  <c:v>1.40527E-2</c:v>
                </c:pt>
                <c:pt idx="173411">
                  <c:v>1.52211E-2</c:v>
                </c:pt>
                <c:pt idx="173412">
                  <c:v>1.6379399999999999E-2</c:v>
                </c:pt>
                <c:pt idx="173413">
                  <c:v>1.75265E-2</c:v>
                </c:pt>
                <c:pt idx="173414">
                  <c:v>1.8661199999999999E-2</c:v>
                </c:pt>
                <c:pt idx="173415">
                  <c:v>1.9782299999999999E-2</c:v>
                </c:pt>
                <c:pt idx="173416">
                  <c:v>2.08886E-2</c:v>
                </c:pt>
                <c:pt idx="173417">
                  <c:v>2.1978999999999999E-2</c:v>
                </c:pt>
                <c:pt idx="173418">
                  <c:v>2.3052300000000001E-2</c:v>
                </c:pt>
                <c:pt idx="173419">
                  <c:v>2.4107400000000001E-2</c:v>
                </c:pt>
                <c:pt idx="173420">
                  <c:v>2.5143100000000002E-2</c:v>
                </c:pt>
                <c:pt idx="173421">
                  <c:v>2.6158399999999998E-2</c:v>
                </c:pt>
                <c:pt idx="173422">
                  <c:v>2.7152200000000001E-2</c:v>
                </c:pt>
                <c:pt idx="173423">
                  <c:v>2.81233E-2</c:v>
                </c:pt>
                <c:pt idx="173424">
                  <c:v>2.9070800000000001E-2</c:v>
                </c:pt>
                <c:pt idx="173425">
                  <c:v>2.9993700000000002E-2</c:v>
                </c:pt>
                <c:pt idx="173426">
                  <c:v>3.08908E-2</c:v>
                </c:pt>
                <c:pt idx="173427">
                  <c:v>3.1761299999999999E-2</c:v>
                </c:pt>
                <c:pt idx="173428">
                  <c:v>3.2604300000000003E-2</c:v>
                </c:pt>
                <c:pt idx="173429">
                  <c:v>3.34186E-2</c:v>
                </c:pt>
                <c:pt idx="173430">
                  <c:v>3.4203600000000001E-2</c:v>
                </c:pt>
                <c:pt idx="173431">
                  <c:v>3.4958299999999998E-2</c:v>
                </c:pt>
                <c:pt idx="173432">
                  <c:v>3.5681999999999998E-2</c:v>
                </c:pt>
                <c:pt idx="173433">
                  <c:v>3.6373700000000002E-2</c:v>
                </c:pt>
                <c:pt idx="173434">
                  <c:v>3.7032799999999998E-2</c:v>
                </c:pt>
                <c:pt idx="173435">
                  <c:v>3.7658400000000002E-2</c:v>
                </c:pt>
                <c:pt idx="173436">
                  <c:v>3.8249999999999999E-2</c:v>
                </c:pt>
                <c:pt idx="173437">
                  <c:v>3.8806899999999998E-2</c:v>
                </c:pt>
                <c:pt idx="173438">
                  <c:v>3.9328399999999999E-2</c:v>
                </c:pt>
                <c:pt idx="173439">
                  <c:v>3.9813899999999999E-2</c:v>
                </c:pt>
                <c:pt idx="173440">
                  <c:v>4.0263E-2</c:v>
                </c:pt>
                <c:pt idx="173441">
                  <c:v>4.0675099999999999E-2</c:v>
                </c:pt>
                <c:pt idx="173442">
                  <c:v>4.1049700000000001E-2</c:v>
                </c:pt>
                <c:pt idx="173443">
                  <c:v>4.13865E-2</c:v>
                </c:pt>
                <c:pt idx="173444">
                  <c:v>4.1685E-2</c:v>
                </c:pt>
                <c:pt idx="173445">
                  <c:v>4.19449E-2</c:v>
                </c:pt>
                <c:pt idx="173446">
                  <c:v>4.2166000000000002E-2</c:v>
                </c:pt>
                <c:pt idx="173447">
                  <c:v>4.2347900000000001E-2</c:v>
                </c:pt>
                <c:pt idx="173448">
                  <c:v>4.24905E-2</c:v>
                </c:pt>
                <c:pt idx="173449">
                  <c:v>4.2593499999999999E-2</c:v>
                </c:pt>
                <c:pt idx="173450">
                  <c:v>4.2657E-2</c:v>
                </c:pt>
                <c:pt idx="173451">
                  <c:v>4.2680700000000002E-2</c:v>
                </c:pt>
                <c:pt idx="173452">
                  <c:v>4.26647E-2</c:v>
                </c:pt>
                <c:pt idx="173453">
                  <c:v>4.2609000000000001E-2</c:v>
                </c:pt>
                <c:pt idx="173454">
                  <c:v>4.2513700000000001E-2</c:v>
                </c:pt>
                <c:pt idx="173455">
                  <c:v>4.2378699999999998E-2</c:v>
                </c:pt>
                <c:pt idx="173456">
                  <c:v>4.2204400000000003E-2</c:v>
                </c:pt>
                <c:pt idx="173457">
                  <c:v>4.1990800000000002E-2</c:v>
                </c:pt>
                <c:pt idx="173458">
                  <c:v>4.1738200000000003E-2</c:v>
                </c:pt>
                <c:pt idx="173459">
                  <c:v>4.1446900000000002E-2</c:v>
                </c:pt>
                <c:pt idx="173460">
                  <c:v>4.11172E-2</c:v>
                </c:pt>
                <c:pt idx="173461">
                  <c:v>4.0749399999999998E-2</c:v>
                </c:pt>
                <c:pt idx="173462">
                  <c:v>4.0343999999999998E-2</c:v>
                </c:pt>
                <c:pt idx="173463">
                  <c:v>3.9901499999999999E-2</c:v>
                </c:pt>
                <c:pt idx="173464">
                  <c:v>3.9422199999999998E-2</c:v>
                </c:pt>
                <c:pt idx="173465">
                  <c:v>3.8906700000000002E-2</c:v>
                </c:pt>
                <c:pt idx="173466">
                  <c:v>3.8355599999999997E-2</c:v>
                </c:pt>
                <c:pt idx="173467">
                  <c:v>3.7769499999999998E-2</c:v>
                </c:pt>
                <c:pt idx="173468">
                  <c:v>3.7149099999999997E-2</c:v>
                </c:pt>
                <c:pt idx="173469">
                  <c:v>3.6495E-2</c:v>
                </c:pt>
                <c:pt idx="173470">
                  <c:v>3.5807899999999997E-2</c:v>
                </c:pt>
                <c:pt idx="173471">
                  <c:v>3.5088500000000002E-2</c:v>
                </c:pt>
                <c:pt idx="173472">
                  <c:v>3.4337800000000002E-2</c:v>
                </c:pt>
                <c:pt idx="173473">
                  <c:v>3.3556500000000003E-2</c:v>
                </c:pt>
                <c:pt idx="173474">
                  <c:v>3.2745400000000001E-2</c:v>
                </c:pt>
                <c:pt idx="173475">
                  <c:v>3.19054E-2</c:v>
                </c:pt>
                <c:pt idx="173476">
                  <c:v>3.1037499999999999E-2</c:v>
                </c:pt>
                <c:pt idx="173477">
                  <c:v>3.0142499999999999E-2</c:v>
                </c:pt>
                <c:pt idx="173478">
                  <c:v>2.9221500000000001E-2</c:v>
                </c:pt>
                <c:pt idx="173479">
                  <c:v>2.8275499999999999E-2</c:v>
                </c:pt>
                <c:pt idx="173480">
                  <c:v>2.73055E-2</c:v>
                </c:pt>
                <c:pt idx="173481">
                  <c:v>2.63124E-2</c:v>
                </c:pt>
                <c:pt idx="173482">
                  <c:v>2.5297500000000001E-2</c:v>
                </c:pt>
                <c:pt idx="173483">
                  <c:v>2.4261700000000001E-2</c:v>
                </c:pt>
                <c:pt idx="173484">
                  <c:v>2.32062E-2</c:v>
                </c:pt>
                <c:pt idx="173485">
                  <c:v>2.2132200000000001E-2</c:v>
                </c:pt>
                <c:pt idx="173486">
                  <c:v>2.1040699999999999E-2</c:v>
                </c:pt>
                <c:pt idx="173487">
                  <c:v>1.99329E-2</c:v>
                </c:pt>
                <c:pt idx="173488">
                  <c:v>1.881E-2</c:v>
                </c:pt>
                <c:pt idx="173489">
                  <c:v>1.76732E-2</c:v>
                </c:pt>
                <c:pt idx="173490">
                  <c:v>1.6523599999999999E-2</c:v>
                </c:pt>
                <c:pt idx="173491">
                  <c:v>1.5362499999999999E-2</c:v>
                </c:pt>
                <c:pt idx="173492">
                  <c:v>1.41911E-2</c:v>
                </c:pt>
                <c:pt idx="173493">
                  <c:v>1.3010600000000001E-2</c:v>
                </c:pt>
                <c:pt idx="173494">
                  <c:v>1.18222E-2</c:v>
                </c:pt>
                <c:pt idx="173495">
                  <c:v>1.06272E-2</c:v>
                </c:pt>
                <c:pt idx="173496" formatCode="0.00E+00">
                  <c:v>9.4266999999999997E-3</c:v>
                </c:pt>
                <c:pt idx="173497" formatCode="0.00E+00">
                  <c:v>8.2220499999999998E-3</c:v>
                </c:pt>
                <c:pt idx="173498" formatCode="0.00E+00">
                  <c:v>7.0144300000000003E-3</c:v>
                </c:pt>
                <c:pt idx="173499" formatCode="0.00E+00">
                  <c:v>5.8050699999999998E-3</c:v>
                </c:pt>
                <c:pt idx="173500" formatCode="0.00E+00">
                  <c:v>4.5951799999999999E-3</c:v>
                </c:pt>
                <c:pt idx="173501" formatCode="0.00E+00">
                  <c:v>3.3859799999999998E-3</c:v>
                </c:pt>
                <c:pt idx="173502" formatCode="0.00E+00">
                  <c:v>2.1786700000000002E-3</c:v>
                </c:pt>
                <c:pt idx="173503" formatCode="0.00E+00">
                  <c:v>9.7444700000000003E-4</c:v>
                </c:pt>
                <c:pt idx="173504" formatCode="0.00E+00">
                  <c:v>-2.25498E-4</c:v>
                </c:pt>
                <c:pt idx="173505" formatCode="0.00E+00">
                  <c:v>-1.4199900000000001E-3</c:v>
                </c:pt>
                <c:pt idx="173506" formatCode="0.00E+00">
                  <c:v>-2.60787E-3</c:v>
                </c:pt>
                <c:pt idx="173507" formatCode="0.00E+00">
                  <c:v>-3.7879900000000002E-3</c:v>
                </c:pt>
                <c:pt idx="173508" formatCode="0.00E+00">
                  <c:v>-4.9592200000000003E-3</c:v>
                </c:pt>
                <c:pt idx="173509" formatCode="0.00E+00">
                  <c:v>-6.1204400000000004E-3</c:v>
                </c:pt>
                <c:pt idx="173510" formatCode="0.00E+00">
                  <c:v>-7.2705599999999997E-3</c:v>
                </c:pt>
                <c:pt idx="173511" formatCode="0.00E+00">
                  <c:v>-8.4084999999999993E-3</c:v>
                </c:pt>
                <c:pt idx="173512" formatCode="0.00E+00">
                  <c:v>-9.5332000000000004E-3</c:v>
                </c:pt>
                <c:pt idx="173513">
                  <c:v>-1.06436E-2</c:v>
                </c:pt>
                <c:pt idx="173514">
                  <c:v>-1.1738800000000001E-2</c:v>
                </c:pt>
                <c:pt idx="173515">
                  <c:v>-1.28176E-2</c:v>
                </c:pt>
                <c:pt idx="173516">
                  <c:v>-1.3879300000000001E-2</c:v>
                </c:pt>
                <c:pt idx="173517">
                  <c:v>-1.49228E-2</c:v>
                </c:pt>
                <c:pt idx="173518">
                  <c:v>-1.5947099999999999E-2</c:v>
                </c:pt>
                <c:pt idx="173519">
                  <c:v>-1.6951600000000001E-2</c:v>
                </c:pt>
                <c:pt idx="173520">
                  <c:v>-1.7935199999999998E-2</c:v>
                </c:pt>
                <c:pt idx="173521">
                  <c:v>-1.8897199999999999E-2</c:v>
                </c:pt>
                <c:pt idx="173522">
                  <c:v>-1.9836699999999999E-2</c:v>
                </c:pt>
                <c:pt idx="173523">
                  <c:v>-2.07531E-2</c:v>
                </c:pt>
                <c:pt idx="173524">
                  <c:v>-2.1645500000000002E-2</c:v>
                </c:pt>
                <c:pt idx="173525">
                  <c:v>-2.25133E-2</c:v>
                </c:pt>
                <c:pt idx="173526">
                  <c:v>-2.3355799999999999E-2</c:v>
                </c:pt>
                <c:pt idx="173527">
                  <c:v>-2.41725E-2</c:v>
                </c:pt>
                <c:pt idx="173528">
                  <c:v>-2.4962600000000001E-2</c:v>
                </c:pt>
                <c:pt idx="173529">
                  <c:v>-2.5725600000000001E-2</c:v>
                </c:pt>
                <c:pt idx="173530">
                  <c:v>-2.6460999999999998E-2</c:v>
                </c:pt>
                <c:pt idx="173531">
                  <c:v>-2.7168399999999999E-2</c:v>
                </c:pt>
                <c:pt idx="173532">
                  <c:v>-2.7847199999999999E-2</c:v>
                </c:pt>
                <c:pt idx="173533">
                  <c:v>-2.8497000000000001E-2</c:v>
                </c:pt>
                <c:pt idx="173534">
                  <c:v>-2.9117400000000002E-2</c:v>
                </c:pt>
                <c:pt idx="173535">
                  <c:v>-2.9708200000000001E-2</c:v>
                </c:pt>
                <c:pt idx="173536">
                  <c:v>-3.0268900000000001E-2</c:v>
                </c:pt>
                <c:pt idx="173537">
                  <c:v>-3.0799400000000001E-2</c:v>
                </c:pt>
                <c:pt idx="173538">
                  <c:v>-3.1299300000000002E-2</c:v>
                </c:pt>
                <c:pt idx="173539">
                  <c:v>-3.1768400000000002E-2</c:v>
                </c:pt>
                <c:pt idx="173540">
                  <c:v>-3.2206699999999998E-2</c:v>
                </c:pt>
                <c:pt idx="173541">
                  <c:v>-3.2613900000000001E-2</c:v>
                </c:pt>
                <c:pt idx="173542">
                  <c:v>-3.2989900000000003E-2</c:v>
                </c:pt>
                <c:pt idx="173543">
                  <c:v>-3.3334700000000002E-2</c:v>
                </c:pt>
                <c:pt idx="173544">
                  <c:v>-3.3648299999999999E-2</c:v>
                </c:pt>
                <c:pt idx="173545">
                  <c:v>-3.3930700000000001E-2</c:v>
                </c:pt>
                <c:pt idx="173546">
                  <c:v>-3.4181799999999998E-2</c:v>
                </c:pt>
                <c:pt idx="173547">
                  <c:v>-3.4401800000000003E-2</c:v>
                </c:pt>
                <c:pt idx="173548">
                  <c:v>-3.4590799999999998E-2</c:v>
                </c:pt>
                <c:pt idx="173549">
                  <c:v>-3.4748899999999999E-2</c:v>
                </c:pt>
                <c:pt idx="173550">
                  <c:v>-3.4876299999999999E-2</c:v>
                </c:pt>
                <c:pt idx="173551">
                  <c:v>-3.4973200000000003E-2</c:v>
                </c:pt>
                <c:pt idx="173552">
                  <c:v>-3.5039800000000003E-2</c:v>
                </c:pt>
                <c:pt idx="173553">
                  <c:v>-3.5076400000000001E-2</c:v>
                </c:pt>
                <c:pt idx="173554">
                  <c:v>-3.5083200000000002E-2</c:v>
                </c:pt>
                <c:pt idx="173555">
                  <c:v>-3.5060599999999997E-2</c:v>
                </c:pt>
                <c:pt idx="173556">
                  <c:v>-3.5008900000000003E-2</c:v>
                </c:pt>
                <c:pt idx="173557">
                  <c:v>-3.4928599999999997E-2</c:v>
                </c:pt>
                <c:pt idx="173558">
                  <c:v>-3.4819900000000001E-2</c:v>
                </c:pt>
                <c:pt idx="173559">
                  <c:v>-3.46833E-2</c:v>
                </c:pt>
                <c:pt idx="173560">
                  <c:v>-3.4519300000000003E-2</c:v>
                </c:pt>
                <c:pt idx="173561">
                  <c:v>-3.4328400000000002E-2</c:v>
                </c:pt>
                <c:pt idx="173562">
                  <c:v>-3.4111000000000002E-2</c:v>
                </c:pt>
                <c:pt idx="173563">
                  <c:v>-3.3867599999999998E-2</c:v>
                </c:pt>
                <c:pt idx="173564">
                  <c:v>-3.3598700000000002E-2</c:v>
                </c:pt>
                <c:pt idx="173565">
                  <c:v>-3.3305000000000001E-2</c:v>
                </c:pt>
                <c:pt idx="173566">
                  <c:v>-3.2987000000000002E-2</c:v>
                </c:pt>
                <c:pt idx="173567">
                  <c:v>-3.2645300000000002E-2</c:v>
                </c:pt>
                <c:pt idx="173568">
                  <c:v>-3.2280499999999997E-2</c:v>
                </c:pt>
                <c:pt idx="173569">
                  <c:v>-3.1893100000000001E-2</c:v>
                </c:pt>
                <c:pt idx="173570">
                  <c:v>-3.1483900000000002E-2</c:v>
                </c:pt>
                <c:pt idx="173571">
                  <c:v>-3.1053500000000001E-2</c:v>
                </c:pt>
                <c:pt idx="173572">
                  <c:v>-3.0602500000000001E-2</c:v>
                </c:pt>
                <c:pt idx="173573">
                  <c:v>-3.0131600000000001E-2</c:v>
                </c:pt>
                <c:pt idx="173574">
                  <c:v>-2.9641500000000001E-2</c:v>
                </c:pt>
                <c:pt idx="173575">
                  <c:v>-2.91328E-2</c:v>
                </c:pt>
                <c:pt idx="173576">
                  <c:v>-2.8606400000000001E-2</c:v>
                </c:pt>
                <c:pt idx="173577">
                  <c:v>-2.8062699999999999E-2</c:v>
                </c:pt>
                <c:pt idx="173578">
                  <c:v>-2.7502700000000001E-2</c:v>
                </c:pt>
                <c:pt idx="173579">
                  <c:v>-2.69269E-2</c:v>
                </c:pt>
                <c:pt idx="173580">
                  <c:v>-2.6335999999999998E-2</c:v>
                </c:pt>
                <c:pt idx="173581">
                  <c:v>-2.5730900000000001E-2</c:v>
                </c:pt>
                <c:pt idx="173582">
                  <c:v>-2.5112200000000001E-2</c:v>
                </c:pt>
                <c:pt idx="173583">
                  <c:v>-2.4480700000000001E-2</c:v>
                </c:pt>
                <c:pt idx="173584">
                  <c:v>-2.3836900000000001E-2</c:v>
                </c:pt>
                <c:pt idx="173585">
                  <c:v>-2.3181799999999999E-2</c:v>
                </c:pt>
                <c:pt idx="173586">
                  <c:v>-2.2515899999999998E-2</c:v>
                </c:pt>
                <c:pt idx="173587">
                  <c:v>-2.1839999999999998E-2</c:v>
                </c:pt>
                <c:pt idx="173588">
                  <c:v>-2.1154800000000001E-2</c:v>
                </c:pt>
                <c:pt idx="173589">
                  <c:v>-2.0461E-2</c:v>
                </c:pt>
                <c:pt idx="173590">
                  <c:v>-1.9759200000000001E-2</c:v>
                </c:pt>
                <c:pt idx="173591">
                  <c:v>-1.9050299999999999E-2</c:v>
                </c:pt>
                <c:pt idx="173592">
                  <c:v>-1.8334699999999999E-2</c:v>
                </c:pt>
                <c:pt idx="173593">
                  <c:v>-1.7613299999999998E-2</c:v>
                </c:pt>
                <c:pt idx="173594">
                  <c:v>-1.6886700000000001E-2</c:v>
                </c:pt>
                <c:pt idx="173595">
                  <c:v>-1.61555E-2</c:v>
                </c:pt>
                <c:pt idx="173596">
                  <c:v>-1.5420400000000001E-2</c:v>
                </c:pt>
                <c:pt idx="173597">
                  <c:v>-1.4681899999999999E-2</c:v>
                </c:pt>
                <c:pt idx="173598">
                  <c:v>-1.39408E-2</c:v>
                </c:pt>
                <c:pt idx="173599">
                  <c:v>-1.31976E-2</c:v>
                </c:pt>
                <c:pt idx="173600">
                  <c:v>-1.2453000000000001E-2</c:v>
                </c:pt>
                <c:pt idx="173601">
                  <c:v>-1.17074E-2</c:v>
                </c:pt>
                <c:pt idx="173602">
                  <c:v>-1.09616E-2</c:v>
                </c:pt>
                <c:pt idx="173603">
                  <c:v>-1.02159E-2</c:v>
                </c:pt>
                <c:pt idx="173604" formatCode="0.00E+00">
                  <c:v>-9.4710000000000003E-3</c:v>
                </c:pt>
                <c:pt idx="173605" formatCode="0.00E+00">
                  <c:v>-8.7273899999999998E-3</c:v>
                </c:pt>
                <c:pt idx="173606" formatCode="0.00E+00">
                  <c:v>-7.9855700000000009E-3</c:v>
                </c:pt>
                <c:pt idx="173607" formatCode="0.00E+00">
                  <c:v>-7.2460500000000004E-3</c:v>
                </c:pt>
                <c:pt idx="173608" formatCode="0.00E+00">
                  <c:v>-6.5093E-3</c:v>
                </c:pt>
                <c:pt idx="173609" formatCode="0.00E+00">
                  <c:v>-5.7757700000000004E-3</c:v>
                </c:pt>
                <c:pt idx="173610" formatCode="0.00E+00">
                  <c:v>-5.0459199999999997E-3</c:v>
                </c:pt>
                <c:pt idx="173611" formatCode="0.00E+00">
                  <c:v>-4.3201799999999999E-3</c:v>
                </c:pt>
                <c:pt idx="173612" formatCode="0.00E+00">
                  <c:v>-3.5989699999999999E-3</c:v>
                </c:pt>
                <c:pt idx="173613" formatCode="0.00E+00">
                  <c:v>-2.8826699999999999E-3</c:v>
                </c:pt>
                <c:pt idx="173614" formatCode="0.00E+00">
                  <c:v>-2.1716700000000001E-3</c:v>
                </c:pt>
                <c:pt idx="173615" formatCode="0.00E+00">
                  <c:v>-1.46634E-3</c:v>
                </c:pt>
                <c:pt idx="173616" formatCode="0.00E+00">
                  <c:v>-7.6702900000000002E-4</c:v>
                </c:pt>
                <c:pt idx="173617" formatCode="0.00E+00">
                  <c:v>-7.4065099999999997E-5</c:v>
                </c:pt>
                <c:pt idx="173618" formatCode="0.00E+00">
                  <c:v>6.1223199999999999E-4</c:v>
                </c:pt>
                <c:pt idx="173619" formatCode="0.00E+00">
                  <c:v>1.29156E-3</c:v>
                </c:pt>
                <c:pt idx="173620" formatCode="0.00E+00">
                  <c:v>1.96364E-3</c:v>
                </c:pt>
                <c:pt idx="173621" formatCode="0.00E+00">
                  <c:v>2.6281899999999999E-3</c:v>
                </c:pt>
                <c:pt idx="173622" formatCode="0.00E+00">
                  <c:v>3.2849699999999999E-3</c:v>
                </c:pt>
                <c:pt idx="173623" formatCode="0.00E+00">
                  <c:v>3.9337199999999999E-3</c:v>
                </c:pt>
                <c:pt idx="173624" formatCode="0.00E+00">
                  <c:v>4.5742400000000003E-3</c:v>
                </c:pt>
                <c:pt idx="173625" formatCode="0.00E+00">
                  <c:v>5.2062999999999996E-3</c:v>
                </c:pt>
                <c:pt idx="173626" formatCode="0.00E+00">
                  <c:v>5.82972E-3</c:v>
                </c:pt>
                <c:pt idx="173627" formatCode="0.00E+00">
                  <c:v>6.4443E-3</c:v>
                </c:pt>
                <c:pt idx="173628" formatCode="0.00E+00">
                  <c:v>7.0498799999999997E-3</c:v>
                </c:pt>
                <c:pt idx="173629" formatCode="0.00E+00">
                  <c:v>7.6463E-3</c:v>
                </c:pt>
                <c:pt idx="173630" formatCode="0.00E+00">
                  <c:v>8.2334299999999999E-3</c:v>
                </c:pt>
                <c:pt idx="173631" formatCode="0.00E+00">
                  <c:v>8.8111200000000004E-3</c:v>
                </c:pt>
                <c:pt idx="173632" formatCode="0.00E+00">
                  <c:v>9.3792600000000004E-3</c:v>
                </c:pt>
                <c:pt idx="173633" formatCode="0.00E+00">
                  <c:v>9.9377400000000005E-3</c:v>
                </c:pt>
                <c:pt idx="173634">
                  <c:v>1.0486499999999999E-2</c:v>
                </c:pt>
                <c:pt idx="173635">
                  <c:v>1.10253E-2</c:v>
                </c:pt>
                <c:pt idx="173636">
                  <c:v>1.15543E-2</c:v>
                </c:pt>
                <c:pt idx="173637">
                  <c:v>1.20733E-2</c:v>
                </c:pt>
                <c:pt idx="173638">
                  <c:v>1.25822E-2</c:v>
                </c:pt>
                <c:pt idx="173639">
                  <c:v>1.3081000000000001E-2</c:v>
                </c:pt>
                <c:pt idx="173640">
                  <c:v>1.3569599999999999E-2</c:v>
                </c:pt>
                <c:pt idx="173641">
                  <c:v>1.4048100000000001E-2</c:v>
                </c:pt>
                <c:pt idx="173642">
                  <c:v>1.45164E-2</c:v>
                </c:pt>
                <c:pt idx="173643">
                  <c:v>1.4974400000000001E-2</c:v>
                </c:pt>
                <c:pt idx="173644">
                  <c:v>1.5422099999999999E-2</c:v>
                </c:pt>
                <c:pt idx="173645">
                  <c:v>1.5859600000000001E-2</c:v>
                </c:pt>
                <c:pt idx="173646">
                  <c:v>1.6286800000000001E-2</c:v>
                </c:pt>
                <c:pt idx="173647">
                  <c:v>1.6703699999999998E-2</c:v>
                </c:pt>
                <c:pt idx="173648">
                  <c:v>1.7110299999999998E-2</c:v>
                </c:pt>
                <c:pt idx="173649">
                  <c:v>1.7506600000000001E-2</c:v>
                </c:pt>
                <c:pt idx="173650">
                  <c:v>1.7892600000000002E-2</c:v>
                </c:pt>
                <c:pt idx="173651">
                  <c:v>1.8268400000000001E-2</c:v>
                </c:pt>
                <c:pt idx="173652">
                  <c:v>1.8633799999999999E-2</c:v>
                </c:pt>
                <c:pt idx="173653">
                  <c:v>1.8988999999999999E-2</c:v>
                </c:pt>
                <c:pt idx="173654">
                  <c:v>1.9333800000000002E-2</c:v>
                </c:pt>
                <c:pt idx="173655">
                  <c:v>1.9668399999999999E-2</c:v>
                </c:pt>
                <c:pt idx="173656">
                  <c:v>1.9992800000000002E-2</c:v>
                </c:pt>
                <c:pt idx="173657">
                  <c:v>2.0306899999999999E-2</c:v>
                </c:pt>
                <c:pt idx="173658">
                  <c:v>2.0610699999999999E-2</c:v>
                </c:pt>
                <c:pt idx="173659">
                  <c:v>2.0904200000000001E-2</c:v>
                </c:pt>
                <c:pt idx="173660">
                  <c:v>2.1187500000000001E-2</c:v>
                </c:pt>
                <c:pt idx="173661">
                  <c:v>2.14605E-2</c:v>
                </c:pt>
                <c:pt idx="173662">
                  <c:v>2.1723200000000002E-2</c:v>
                </c:pt>
                <c:pt idx="173663">
                  <c:v>2.1975700000000001E-2</c:v>
                </c:pt>
                <c:pt idx="173664">
                  <c:v>2.2217799999999999E-2</c:v>
                </c:pt>
                <c:pt idx="173665">
                  <c:v>2.24496E-2</c:v>
                </c:pt>
                <c:pt idx="173666">
                  <c:v>2.2671E-2</c:v>
                </c:pt>
                <c:pt idx="173667">
                  <c:v>2.2882099999999999E-2</c:v>
                </c:pt>
                <c:pt idx="173668">
                  <c:v>2.3082700000000001E-2</c:v>
                </c:pt>
                <c:pt idx="173669">
                  <c:v>2.3272899999999999E-2</c:v>
                </c:pt>
                <c:pt idx="173670">
                  <c:v>2.34527E-2</c:v>
                </c:pt>
                <c:pt idx="173671">
                  <c:v>2.3621799999999998E-2</c:v>
                </c:pt>
                <c:pt idx="173672">
                  <c:v>2.37804E-2</c:v>
                </c:pt>
                <c:pt idx="173673">
                  <c:v>2.39283E-2</c:v>
                </c:pt>
                <c:pt idx="173674">
                  <c:v>2.4065599999999999E-2</c:v>
                </c:pt>
                <c:pt idx="173675">
                  <c:v>2.4192000000000002E-2</c:v>
                </c:pt>
                <c:pt idx="173676">
                  <c:v>2.4307599999999999E-2</c:v>
                </c:pt>
                <c:pt idx="173677">
                  <c:v>2.4412300000000001E-2</c:v>
                </c:pt>
                <c:pt idx="173678">
                  <c:v>2.4506E-2</c:v>
                </c:pt>
                <c:pt idx="173679">
                  <c:v>2.4588599999999999E-2</c:v>
                </c:pt>
                <c:pt idx="173680">
                  <c:v>2.4660000000000001E-2</c:v>
                </c:pt>
                <c:pt idx="173681">
                  <c:v>2.4720099999999998E-2</c:v>
                </c:pt>
                <c:pt idx="173682">
                  <c:v>2.4768800000000001E-2</c:v>
                </c:pt>
                <c:pt idx="173683">
                  <c:v>2.4806100000000001E-2</c:v>
                </c:pt>
                <c:pt idx="173684">
                  <c:v>2.4831700000000002E-2</c:v>
                </c:pt>
                <c:pt idx="173685">
                  <c:v>2.4845699999999998E-2</c:v>
                </c:pt>
                <c:pt idx="173686">
                  <c:v>2.48478E-2</c:v>
                </c:pt>
                <c:pt idx="173687">
                  <c:v>2.4837999999999999E-2</c:v>
                </c:pt>
                <c:pt idx="173688">
                  <c:v>2.4816100000000001E-2</c:v>
                </c:pt>
                <c:pt idx="173689">
                  <c:v>2.4782100000000001E-2</c:v>
                </c:pt>
                <c:pt idx="173690">
                  <c:v>2.4735799999999999E-2</c:v>
                </c:pt>
                <c:pt idx="173691">
                  <c:v>2.4677000000000001E-2</c:v>
                </c:pt>
                <c:pt idx="173692">
                  <c:v>2.4605599999999998E-2</c:v>
                </c:pt>
                <c:pt idx="173693">
                  <c:v>2.4521600000000001E-2</c:v>
                </c:pt>
                <c:pt idx="173694">
                  <c:v>2.44248E-2</c:v>
                </c:pt>
                <c:pt idx="173695">
                  <c:v>2.4315E-2</c:v>
                </c:pt>
                <c:pt idx="173696">
                  <c:v>2.4192200000000001E-2</c:v>
                </c:pt>
                <c:pt idx="173697">
                  <c:v>2.40561E-2</c:v>
                </c:pt>
                <c:pt idx="173698">
                  <c:v>2.3906799999999999E-2</c:v>
                </c:pt>
                <c:pt idx="173699">
                  <c:v>2.3744000000000001E-2</c:v>
                </c:pt>
                <c:pt idx="173700">
                  <c:v>2.35677E-2</c:v>
                </c:pt>
                <c:pt idx="173701">
                  <c:v>2.3377700000000001E-2</c:v>
                </c:pt>
                <c:pt idx="173702">
                  <c:v>2.3173900000000001E-2</c:v>
                </c:pt>
                <c:pt idx="173703">
                  <c:v>2.29562E-2</c:v>
                </c:pt>
                <c:pt idx="173704">
                  <c:v>2.2724600000000001E-2</c:v>
                </c:pt>
                <c:pt idx="173705">
                  <c:v>2.24788E-2</c:v>
                </c:pt>
                <c:pt idx="173706">
                  <c:v>2.22189E-2</c:v>
                </c:pt>
                <c:pt idx="173707">
                  <c:v>2.19448E-2</c:v>
                </c:pt>
                <c:pt idx="173708">
                  <c:v>2.16563E-2</c:v>
                </c:pt>
                <c:pt idx="173709">
                  <c:v>2.1353400000000002E-2</c:v>
                </c:pt>
                <c:pt idx="173710">
                  <c:v>2.1036099999999999E-2</c:v>
                </c:pt>
                <c:pt idx="173711">
                  <c:v>2.0704299999999998E-2</c:v>
                </c:pt>
                <c:pt idx="173712">
                  <c:v>2.0358000000000001E-2</c:v>
                </c:pt>
                <c:pt idx="173713">
                  <c:v>1.99971E-2</c:v>
                </c:pt>
                <c:pt idx="173714">
                  <c:v>1.9621599999999999E-2</c:v>
                </c:pt>
                <c:pt idx="173715">
                  <c:v>1.9231499999999999E-2</c:v>
                </c:pt>
                <c:pt idx="173716">
                  <c:v>1.8826900000000001E-2</c:v>
                </c:pt>
                <c:pt idx="173717">
                  <c:v>1.8407699999999999E-2</c:v>
                </c:pt>
                <c:pt idx="173718">
                  <c:v>1.7974E-2</c:v>
                </c:pt>
                <c:pt idx="173719">
                  <c:v>1.7525900000000001E-2</c:v>
                </c:pt>
                <c:pt idx="173720">
                  <c:v>1.70633E-2</c:v>
                </c:pt>
                <c:pt idx="173721">
                  <c:v>1.6586400000000001E-2</c:v>
                </c:pt>
                <c:pt idx="173722">
                  <c:v>1.60952E-2</c:v>
                </c:pt>
                <c:pt idx="173723">
                  <c:v>1.55899E-2</c:v>
                </c:pt>
                <c:pt idx="173724">
                  <c:v>1.50706E-2</c:v>
                </c:pt>
                <c:pt idx="173725">
                  <c:v>1.4537400000000001E-2</c:v>
                </c:pt>
                <c:pt idx="173726">
                  <c:v>1.39904E-2</c:v>
                </c:pt>
                <c:pt idx="173727">
                  <c:v>1.34299E-2</c:v>
                </c:pt>
                <c:pt idx="173728">
                  <c:v>1.2856100000000001E-2</c:v>
                </c:pt>
                <c:pt idx="173729">
                  <c:v>1.22691E-2</c:v>
                </c:pt>
                <c:pt idx="173730">
                  <c:v>1.16691E-2</c:v>
                </c:pt>
                <c:pt idx="173731">
                  <c:v>1.10565E-2</c:v>
                </c:pt>
                <c:pt idx="173732">
                  <c:v>1.04314E-2</c:v>
                </c:pt>
                <c:pt idx="173733" formatCode="0.00E+00">
                  <c:v>9.7941199999999999E-3</c:v>
                </c:pt>
                <c:pt idx="173734" formatCode="0.00E+00">
                  <c:v>9.1450100000000003E-3</c:v>
                </c:pt>
                <c:pt idx="173735" formatCode="0.00E+00">
                  <c:v>8.4843499999999999E-3</c:v>
                </c:pt>
                <c:pt idx="173736" formatCode="0.00E+00">
                  <c:v>7.8124800000000001E-3</c:v>
                </c:pt>
                <c:pt idx="173737" formatCode="0.00E+00">
                  <c:v>7.1297399999999999E-3</c:v>
                </c:pt>
                <c:pt idx="173738" formatCode="0.00E+00">
                  <c:v>6.4365200000000003E-3</c:v>
                </c:pt>
                <c:pt idx="173739" formatCode="0.00E+00">
                  <c:v>5.7331999999999999E-3</c:v>
                </c:pt>
                <c:pt idx="173740" formatCode="0.00E+00">
                  <c:v>5.02018E-3</c:v>
                </c:pt>
                <c:pt idx="173741" formatCode="0.00E+00">
                  <c:v>4.2978900000000004E-3</c:v>
                </c:pt>
                <c:pt idx="173742" formatCode="0.00E+00">
                  <c:v>3.5667899999999998E-3</c:v>
                </c:pt>
                <c:pt idx="173743" formatCode="0.00E+00">
                  <c:v>2.8273199999999999E-3</c:v>
                </c:pt>
                <c:pt idx="173744" formatCode="0.00E+00">
                  <c:v>2.0799799999999999E-3</c:v>
                </c:pt>
                <c:pt idx="173745" formatCode="0.00E+00">
                  <c:v>1.32526E-3</c:v>
                </c:pt>
                <c:pt idx="173746" formatCode="0.00E+00">
                  <c:v>5.6366900000000004E-4</c:v>
                </c:pt>
                <c:pt idx="173747" formatCode="0.00E+00">
                  <c:v>-2.0425E-4</c:v>
                </c:pt>
                <c:pt idx="173748" formatCode="0.00E+00">
                  <c:v>-9.7794900000000009E-4</c:v>
                </c:pt>
                <c:pt idx="173749" formatCode="0.00E+00">
                  <c:v>-1.7568600000000001E-3</c:v>
                </c:pt>
                <c:pt idx="173750" formatCode="0.00E+00">
                  <c:v>-2.5404099999999999E-3</c:v>
                </c:pt>
                <c:pt idx="173751" formatCode="0.00E+00">
                  <c:v>-3.3279999999999998E-3</c:v>
                </c:pt>
                <c:pt idx="173752" formatCode="0.00E+00">
                  <c:v>-4.1190100000000002E-3</c:v>
                </c:pt>
                <c:pt idx="173753" formatCode="0.00E+00">
                  <c:v>-4.91282E-3</c:v>
                </c:pt>
                <c:pt idx="173754" formatCode="0.00E+00">
                  <c:v>-5.7087800000000001E-3</c:v>
                </c:pt>
                <c:pt idx="173755" formatCode="0.00E+00">
                  <c:v>-6.5062499999999999E-3</c:v>
                </c:pt>
                <c:pt idx="173756" formatCode="0.00E+00">
                  <c:v>-7.3045599999999999E-3</c:v>
                </c:pt>
                <c:pt idx="173757" formatCode="0.00E+00">
                  <c:v>-8.1030200000000007E-3</c:v>
                </c:pt>
                <c:pt idx="173758" formatCode="0.00E+00">
                  <c:v>-8.9009599999999994E-3</c:v>
                </c:pt>
                <c:pt idx="173759" formatCode="0.00E+00">
                  <c:v>-9.6976600000000003E-3</c:v>
                </c:pt>
                <c:pt idx="173760">
                  <c:v>-1.0492400000000001E-2</c:v>
                </c:pt>
                <c:pt idx="173761">
                  <c:v>-1.1284499999999999E-2</c:v>
                </c:pt>
                <c:pt idx="173762">
                  <c:v>-1.2073199999999999E-2</c:v>
                </c:pt>
                <c:pt idx="173763">
                  <c:v>-1.2857800000000001E-2</c:v>
                </c:pt>
                <c:pt idx="173764">
                  <c:v>-1.36375E-2</c:v>
                </c:pt>
                <c:pt idx="173765">
                  <c:v>-1.44116E-2</c:v>
                </c:pt>
                <c:pt idx="173766">
                  <c:v>-1.5179399999999999E-2</c:v>
                </c:pt>
                <c:pt idx="173767">
                  <c:v>-1.5939999999999999E-2</c:v>
                </c:pt>
                <c:pt idx="173768">
                  <c:v>-1.6692700000000001E-2</c:v>
                </c:pt>
                <c:pt idx="173769">
                  <c:v>-1.7436799999999999E-2</c:v>
                </c:pt>
                <c:pt idx="173770">
                  <c:v>-1.81715E-2</c:v>
                </c:pt>
                <c:pt idx="173771">
                  <c:v>-1.8896E-2</c:v>
                </c:pt>
                <c:pt idx="173772">
                  <c:v>-1.9609600000000001E-2</c:v>
                </c:pt>
                <c:pt idx="173773">
                  <c:v>-2.03115E-2</c:v>
                </c:pt>
                <c:pt idx="173774">
                  <c:v>-2.1000999999999999E-2</c:v>
                </c:pt>
                <c:pt idx="173775">
                  <c:v>-2.1677200000000001E-2</c:v>
                </c:pt>
                <c:pt idx="173776">
                  <c:v>-2.2339500000000002E-2</c:v>
                </c:pt>
                <c:pt idx="173777">
                  <c:v>-2.29871E-2</c:v>
                </c:pt>
                <c:pt idx="173778">
                  <c:v>-2.3619299999999999E-2</c:v>
                </c:pt>
                <c:pt idx="173779">
                  <c:v>-2.4235300000000001E-2</c:v>
                </c:pt>
                <c:pt idx="173780">
                  <c:v>-2.4834499999999999E-2</c:v>
                </c:pt>
                <c:pt idx="173781">
                  <c:v>-2.5416000000000001E-2</c:v>
                </c:pt>
                <c:pt idx="173782">
                  <c:v>-2.59793E-2</c:v>
                </c:pt>
                <c:pt idx="173783">
                  <c:v>-2.6523600000000001E-2</c:v>
                </c:pt>
                <c:pt idx="173784">
                  <c:v>-2.7048300000000001E-2</c:v>
                </c:pt>
                <c:pt idx="173785">
                  <c:v>-2.7552699999999999E-2</c:v>
                </c:pt>
                <c:pt idx="173786">
                  <c:v>-2.8036100000000001E-2</c:v>
                </c:pt>
                <c:pt idx="173787">
                  <c:v>-2.8497999999999999E-2</c:v>
                </c:pt>
                <c:pt idx="173788">
                  <c:v>-2.89378E-2</c:v>
                </c:pt>
                <c:pt idx="173789">
                  <c:v>-2.9354700000000001E-2</c:v>
                </c:pt>
                <c:pt idx="173790">
                  <c:v>-2.9748299999999998E-2</c:v>
                </c:pt>
                <c:pt idx="173791">
                  <c:v>-3.0118099999999998E-2</c:v>
                </c:pt>
                <c:pt idx="173792">
                  <c:v>-3.0463400000000002E-2</c:v>
                </c:pt>
                <c:pt idx="173793">
                  <c:v>-3.07838E-2</c:v>
                </c:pt>
                <c:pt idx="173794">
                  <c:v>-3.10788E-2</c:v>
                </c:pt>
                <c:pt idx="173795">
                  <c:v>-3.1348000000000001E-2</c:v>
                </c:pt>
                <c:pt idx="173796">
                  <c:v>-3.1590800000000002E-2</c:v>
                </c:pt>
                <c:pt idx="173797">
                  <c:v>-3.1806899999999999E-2</c:v>
                </c:pt>
                <c:pt idx="173798">
                  <c:v>-3.1995900000000001E-2</c:v>
                </c:pt>
                <c:pt idx="173799">
                  <c:v>-3.2157499999999999E-2</c:v>
                </c:pt>
                <c:pt idx="173800">
                  <c:v>-3.2291199999999999E-2</c:v>
                </c:pt>
                <c:pt idx="173801">
                  <c:v>-3.2396899999999999E-2</c:v>
                </c:pt>
                <c:pt idx="173802">
                  <c:v>-3.2474200000000002E-2</c:v>
                </c:pt>
                <c:pt idx="173803">
                  <c:v>-3.2522799999999998E-2</c:v>
                </c:pt>
                <c:pt idx="173804">
                  <c:v>-3.2542599999999998E-2</c:v>
                </c:pt>
                <c:pt idx="173805">
                  <c:v>-3.2533399999999997E-2</c:v>
                </c:pt>
                <c:pt idx="173806">
                  <c:v>-3.2495000000000003E-2</c:v>
                </c:pt>
                <c:pt idx="173807">
                  <c:v>-3.2427299999999999E-2</c:v>
                </c:pt>
                <c:pt idx="173808">
                  <c:v>-3.2330299999999999E-2</c:v>
                </c:pt>
                <c:pt idx="173809">
                  <c:v>-3.2203700000000002E-2</c:v>
                </c:pt>
                <c:pt idx="173810">
                  <c:v>-3.2047699999999998E-2</c:v>
                </c:pt>
                <c:pt idx="173811">
                  <c:v>-3.18622E-2</c:v>
                </c:pt>
                <c:pt idx="173812">
                  <c:v>-3.1647300000000003E-2</c:v>
                </c:pt>
                <c:pt idx="173813">
                  <c:v>-3.1403E-2</c:v>
                </c:pt>
                <c:pt idx="173814">
                  <c:v>-3.1129400000000002E-2</c:v>
                </c:pt>
                <c:pt idx="173815">
                  <c:v>-3.0826699999999999E-2</c:v>
                </c:pt>
                <c:pt idx="173816">
                  <c:v>-3.0495100000000001E-2</c:v>
                </c:pt>
                <c:pt idx="173817">
                  <c:v>-3.01347E-2</c:v>
                </c:pt>
                <c:pt idx="173818">
                  <c:v>-2.97457E-2</c:v>
                </c:pt>
                <c:pt idx="173819">
                  <c:v>-2.93286E-2</c:v>
                </c:pt>
                <c:pt idx="173820">
                  <c:v>-2.8883499999999999E-2</c:v>
                </c:pt>
                <c:pt idx="173821">
                  <c:v>-2.84108E-2</c:v>
                </c:pt>
                <c:pt idx="173822">
                  <c:v>-2.7910799999999999E-2</c:v>
                </c:pt>
                <c:pt idx="173823">
                  <c:v>-2.7383999999999999E-2</c:v>
                </c:pt>
                <c:pt idx="173824">
                  <c:v>-2.6830900000000001E-2</c:v>
                </c:pt>
                <c:pt idx="173825">
                  <c:v>-2.6251699999999999E-2</c:v>
                </c:pt>
                <c:pt idx="173826">
                  <c:v>-2.5647199999999998E-2</c:v>
                </c:pt>
                <c:pt idx="173827">
                  <c:v>-2.50177E-2</c:v>
                </c:pt>
                <c:pt idx="173828">
                  <c:v>-2.4363800000000001E-2</c:v>
                </c:pt>
                <c:pt idx="173829">
                  <c:v>-2.3686200000000001E-2</c:v>
                </c:pt>
                <c:pt idx="173830">
                  <c:v>-2.29854E-2</c:v>
                </c:pt>
                <c:pt idx="173831">
                  <c:v>-2.22621E-2</c:v>
                </c:pt>
                <c:pt idx="173832">
                  <c:v>-2.1517000000000001E-2</c:v>
                </c:pt>
                <c:pt idx="173833">
                  <c:v>-2.0750600000000001E-2</c:v>
                </c:pt>
                <c:pt idx="173834">
                  <c:v>-1.99639E-2</c:v>
                </c:pt>
                <c:pt idx="173835">
                  <c:v>-1.9157500000000001E-2</c:v>
                </c:pt>
                <c:pt idx="173836">
                  <c:v>-1.83322E-2</c:v>
                </c:pt>
                <c:pt idx="173837">
                  <c:v>-1.7488799999999999E-2</c:v>
                </c:pt>
                <c:pt idx="173838">
                  <c:v>-1.66281E-2</c:v>
                </c:pt>
                <c:pt idx="173839">
                  <c:v>-1.5751000000000001E-2</c:v>
                </c:pt>
                <c:pt idx="173840">
                  <c:v>-1.48582E-2</c:v>
                </c:pt>
                <c:pt idx="173841">
                  <c:v>-1.3950799999999999E-2</c:v>
                </c:pt>
                <c:pt idx="173842">
                  <c:v>-1.3029600000000001E-2</c:v>
                </c:pt>
                <c:pt idx="173843">
                  <c:v>-1.20955E-2</c:v>
                </c:pt>
                <c:pt idx="173844">
                  <c:v>-1.11495E-2</c:v>
                </c:pt>
                <c:pt idx="173845">
                  <c:v>-1.01925E-2</c:v>
                </c:pt>
                <c:pt idx="173846" formatCode="0.00E+00">
                  <c:v>-9.2254199999999998E-3</c:v>
                </c:pt>
                <c:pt idx="173847" formatCode="0.00E+00">
                  <c:v>-8.2493299999999992E-3</c:v>
                </c:pt>
                <c:pt idx="173848" formatCode="0.00E+00">
                  <c:v>-7.2651800000000004E-3</c:v>
                </c:pt>
                <c:pt idx="173849" formatCode="0.00E+00">
                  <c:v>-6.2739700000000002E-3</c:v>
                </c:pt>
                <c:pt idx="173850" formatCode="0.00E+00">
                  <c:v>-5.2767200000000004E-3</c:v>
                </c:pt>
                <c:pt idx="173851" formatCode="0.00E+00">
                  <c:v>-4.27444E-3</c:v>
                </c:pt>
                <c:pt idx="173852" formatCode="0.00E+00">
                  <c:v>-3.26815E-3</c:v>
                </c:pt>
                <c:pt idx="173853" formatCode="0.00E+00">
                  <c:v>-2.2588999999999999E-3</c:v>
                </c:pt>
                <c:pt idx="173854" formatCode="0.00E+00">
                  <c:v>-1.24771E-3</c:v>
                </c:pt>
                <c:pt idx="173855" formatCode="0.00E+00">
                  <c:v>-2.35632E-4</c:v>
                </c:pt>
                <c:pt idx="173856" formatCode="0.00E+00">
                  <c:v>7.7630600000000004E-4</c:v>
                </c:pt>
                <c:pt idx="173857" formatCode="0.00E+00">
                  <c:v>1.78706E-3</c:v>
                </c:pt>
                <c:pt idx="173858" formatCode="0.00E+00">
                  <c:v>2.7955800000000002E-3</c:v>
                </c:pt>
                <c:pt idx="173859" formatCode="0.00E+00">
                  <c:v>3.8008400000000002E-3</c:v>
                </c:pt>
                <c:pt idx="173860" formatCode="0.00E+00">
                  <c:v>4.8018000000000002E-3</c:v>
                </c:pt>
                <c:pt idx="173861" formatCode="0.00E+00">
                  <c:v>5.7974400000000001E-3</c:v>
                </c:pt>
                <c:pt idx="173862" formatCode="0.00E+00">
                  <c:v>6.7867099999999996E-3</c:v>
                </c:pt>
                <c:pt idx="173863" formatCode="0.00E+00">
                  <c:v>7.7686200000000004E-3</c:v>
                </c:pt>
                <c:pt idx="173864" formatCode="0.00E+00">
                  <c:v>8.7421400000000007E-3</c:v>
                </c:pt>
                <c:pt idx="173865" formatCode="0.00E+00">
                  <c:v>9.7062899999999994E-3</c:v>
                </c:pt>
                <c:pt idx="173866">
                  <c:v>1.06601E-2</c:v>
                </c:pt>
                <c:pt idx="173867">
                  <c:v>1.16025E-2</c:v>
                </c:pt>
                <c:pt idx="173868">
                  <c:v>1.25326E-2</c:v>
                </c:pt>
                <c:pt idx="173869">
                  <c:v>1.34495E-2</c:v>
                </c:pt>
                <c:pt idx="173870">
                  <c:v>1.4352200000000001E-2</c:v>
                </c:pt>
                <c:pt idx="173871">
                  <c:v>1.52398E-2</c:v>
                </c:pt>
                <c:pt idx="173872">
                  <c:v>1.6111400000000001E-2</c:v>
                </c:pt>
                <c:pt idx="173873">
                  <c:v>1.6966100000000001E-2</c:v>
                </c:pt>
                <c:pt idx="173874">
                  <c:v>1.7803099999999999E-2</c:v>
                </c:pt>
                <c:pt idx="173875">
                  <c:v>1.8621599999999999E-2</c:v>
                </c:pt>
                <c:pt idx="173876">
                  <c:v>1.94206E-2</c:v>
                </c:pt>
                <c:pt idx="173877">
                  <c:v>2.0199499999999999E-2</c:v>
                </c:pt>
                <c:pt idx="173878">
                  <c:v>2.09575E-2</c:v>
                </c:pt>
                <c:pt idx="173879">
                  <c:v>2.1693799999999999E-2</c:v>
                </c:pt>
                <c:pt idx="173880">
                  <c:v>2.2407699999999999E-2</c:v>
                </c:pt>
                <c:pt idx="173881">
                  <c:v>2.3098500000000001E-2</c:v>
                </c:pt>
                <c:pt idx="173882">
                  <c:v>2.3765600000000001E-2</c:v>
                </c:pt>
                <c:pt idx="173883">
                  <c:v>2.4408300000000001E-2</c:v>
                </c:pt>
                <c:pt idx="173884">
                  <c:v>2.5026099999999999E-2</c:v>
                </c:pt>
                <c:pt idx="173885">
                  <c:v>2.56183E-2</c:v>
                </c:pt>
                <c:pt idx="173886">
                  <c:v>2.6184499999999999E-2</c:v>
                </c:pt>
                <c:pt idx="173887">
                  <c:v>2.6724100000000001E-2</c:v>
                </c:pt>
                <c:pt idx="173888">
                  <c:v>2.72366E-2</c:v>
                </c:pt>
                <c:pt idx="173889">
                  <c:v>2.7721599999999999E-2</c:v>
                </c:pt>
                <c:pt idx="173890">
                  <c:v>2.8178700000000001E-2</c:v>
                </c:pt>
                <c:pt idx="173891">
                  <c:v>2.8607500000000001E-2</c:v>
                </c:pt>
                <c:pt idx="173892">
                  <c:v>2.9007600000000001E-2</c:v>
                </c:pt>
                <c:pt idx="173893">
                  <c:v>2.93788E-2</c:v>
                </c:pt>
                <c:pt idx="173894">
                  <c:v>2.9720799999999999E-2</c:v>
                </c:pt>
                <c:pt idx="173895">
                  <c:v>3.0033299999999999E-2</c:v>
                </c:pt>
                <c:pt idx="173896">
                  <c:v>3.0316099999999999E-2</c:v>
                </c:pt>
                <c:pt idx="173897">
                  <c:v>3.0568999999999999E-2</c:v>
                </c:pt>
                <c:pt idx="173898">
                  <c:v>3.0792E-2</c:v>
                </c:pt>
                <c:pt idx="173899">
                  <c:v>3.0984899999999999E-2</c:v>
                </c:pt>
                <c:pt idx="173900">
                  <c:v>3.1147600000000001E-2</c:v>
                </c:pt>
                <c:pt idx="173901">
                  <c:v>3.1280099999999998E-2</c:v>
                </c:pt>
                <c:pt idx="173902">
                  <c:v>3.1382399999999998E-2</c:v>
                </c:pt>
                <c:pt idx="173903">
                  <c:v>3.1454599999999999E-2</c:v>
                </c:pt>
                <c:pt idx="173904">
                  <c:v>3.14966E-2</c:v>
                </c:pt>
                <c:pt idx="173905">
                  <c:v>3.1508700000000001E-2</c:v>
                </c:pt>
                <c:pt idx="173906">
                  <c:v>3.1490900000000002E-2</c:v>
                </c:pt>
                <c:pt idx="173907">
                  <c:v>3.1443499999999999E-2</c:v>
                </c:pt>
                <c:pt idx="173908">
                  <c:v>3.1366600000000001E-2</c:v>
                </c:pt>
                <c:pt idx="173909">
                  <c:v>3.1260499999999997E-2</c:v>
                </c:pt>
                <c:pt idx="173910">
                  <c:v>3.1125400000000001E-2</c:v>
                </c:pt>
                <c:pt idx="173911">
                  <c:v>3.0961599999999999E-2</c:v>
                </c:pt>
                <c:pt idx="173912">
                  <c:v>3.0769600000000001E-2</c:v>
                </c:pt>
                <c:pt idx="173913">
                  <c:v>3.05495E-2</c:v>
                </c:pt>
                <c:pt idx="173914">
                  <c:v>3.03019E-2</c:v>
                </c:pt>
                <c:pt idx="173915">
                  <c:v>3.00272E-2</c:v>
                </c:pt>
                <c:pt idx="173916">
                  <c:v>2.97258E-2</c:v>
                </c:pt>
                <c:pt idx="173917">
                  <c:v>2.93981E-2</c:v>
                </c:pt>
                <c:pt idx="173918">
                  <c:v>2.9044799999999999E-2</c:v>
                </c:pt>
                <c:pt idx="173919">
                  <c:v>2.8666299999999999E-2</c:v>
                </c:pt>
                <c:pt idx="173920">
                  <c:v>2.8263199999999999E-2</c:v>
                </c:pt>
                <c:pt idx="173921">
                  <c:v>2.7836E-2</c:v>
                </c:pt>
                <c:pt idx="173922">
                  <c:v>2.7385400000000001E-2</c:v>
                </c:pt>
                <c:pt idx="173923">
                  <c:v>2.6912100000000001E-2</c:v>
                </c:pt>
                <c:pt idx="173924">
                  <c:v>2.6416499999999999E-2</c:v>
                </c:pt>
                <c:pt idx="173925">
                  <c:v>2.5899599999999998E-2</c:v>
                </c:pt>
                <c:pt idx="173926">
                  <c:v>2.53618E-2</c:v>
                </c:pt>
                <c:pt idx="173927">
                  <c:v>2.48039E-2</c:v>
                </c:pt>
                <c:pt idx="173928">
                  <c:v>2.42268E-2</c:v>
                </c:pt>
                <c:pt idx="173929">
                  <c:v>2.3630999999999999E-2</c:v>
                </c:pt>
                <c:pt idx="173930">
                  <c:v>2.30174E-2</c:v>
                </c:pt>
                <c:pt idx="173931">
                  <c:v>2.2386699999999999E-2</c:v>
                </c:pt>
                <c:pt idx="173932">
                  <c:v>2.1739700000000001E-2</c:v>
                </c:pt>
                <c:pt idx="173933">
                  <c:v>2.10773E-2</c:v>
                </c:pt>
                <c:pt idx="173934">
                  <c:v>2.0400100000000001E-2</c:v>
                </c:pt>
                <c:pt idx="173935">
                  <c:v>1.97092E-2</c:v>
                </c:pt>
                <c:pt idx="173936">
                  <c:v>1.90052E-2</c:v>
                </c:pt>
                <c:pt idx="173937">
                  <c:v>1.8289E-2</c:v>
                </c:pt>
                <c:pt idx="173938">
                  <c:v>1.7561500000000001E-2</c:v>
                </c:pt>
                <c:pt idx="173939">
                  <c:v>1.6823500000000002E-2</c:v>
                </c:pt>
                <c:pt idx="173940">
                  <c:v>1.6075800000000001E-2</c:v>
                </c:pt>
                <c:pt idx="173941">
                  <c:v>1.5319299999999999E-2</c:v>
                </c:pt>
                <c:pt idx="173942">
                  <c:v>1.4555E-2</c:v>
                </c:pt>
                <c:pt idx="173943">
                  <c:v>1.3783500000000001E-2</c:v>
                </c:pt>
                <c:pt idx="173944">
                  <c:v>1.30058E-2</c:v>
                </c:pt>
                <c:pt idx="173945">
                  <c:v>1.2222800000000001E-2</c:v>
                </c:pt>
                <c:pt idx="173946">
                  <c:v>1.14352E-2</c:v>
                </c:pt>
                <c:pt idx="173947">
                  <c:v>1.06439E-2</c:v>
                </c:pt>
                <c:pt idx="173948" formatCode="0.00E+00">
                  <c:v>9.84989E-3</c:v>
                </c:pt>
                <c:pt idx="173949" formatCode="0.00E+00">
                  <c:v>9.0538500000000004E-3</c:v>
                </c:pt>
                <c:pt idx="173950" formatCode="0.00E+00">
                  <c:v>8.2566400000000009E-3</c:v>
                </c:pt>
                <c:pt idx="173951" formatCode="0.00E+00">
                  <c:v>7.4591099999999997E-3</c:v>
                </c:pt>
                <c:pt idx="173952" formatCode="0.00E+00">
                  <c:v>6.6620500000000001E-3</c:v>
                </c:pt>
                <c:pt idx="173953" formatCode="0.00E+00">
                  <c:v>5.8662699999999998E-3</c:v>
                </c:pt>
                <c:pt idx="173954" formatCode="0.00E+00">
                  <c:v>5.0725700000000002E-3</c:v>
                </c:pt>
                <c:pt idx="173955" formatCode="0.00E+00">
                  <c:v>4.2817200000000001E-3</c:v>
                </c:pt>
                <c:pt idx="173956" formatCode="0.00E+00">
                  <c:v>3.4944899999999998E-3</c:v>
                </c:pt>
                <c:pt idx="173957" formatCode="0.00E+00">
                  <c:v>2.71163E-3</c:v>
                </c:pt>
                <c:pt idx="173958" formatCode="0.00E+00">
                  <c:v>1.93388E-3</c:v>
                </c:pt>
                <c:pt idx="173959" formatCode="0.00E+00">
                  <c:v>1.16197E-3</c:v>
                </c:pt>
                <c:pt idx="173960" formatCode="0.00E+00">
                  <c:v>3.9660599999999998E-4</c:v>
                </c:pt>
                <c:pt idx="173961" formatCode="0.00E+00">
                  <c:v>-3.6152800000000001E-4</c:v>
                </c:pt>
                <c:pt idx="173962" formatCode="0.00E+00">
                  <c:v>-1.11176E-3</c:v>
                </c:pt>
                <c:pt idx="173963" formatCode="0.00E+00">
                  <c:v>-1.8534199999999999E-3</c:v>
                </c:pt>
                <c:pt idx="173964" formatCode="0.00E+00">
                  <c:v>-2.58589E-3</c:v>
                </c:pt>
                <c:pt idx="173965" formatCode="0.00E+00">
                  <c:v>-3.3085499999999999E-3</c:v>
                </c:pt>
                <c:pt idx="173966" formatCode="0.00E+00">
                  <c:v>-4.0207999999999997E-3</c:v>
                </c:pt>
                <c:pt idx="173967" formatCode="0.00E+00">
                  <c:v>-4.7220600000000001E-3</c:v>
                </c:pt>
                <c:pt idx="173968" formatCode="0.00E+00">
                  <c:v>-5.4117899999999997E-3</c:v>
                </c:pt>
                <c:pt idx="173969" formatCode="0.00E+00">
                  <c:v>-6.0894499999999997E-3</c:v>
                </c:pt>
                <c:pt idx="173970" formatCode="0.00E+00">
                  <c:v>-6.75452E-3</c:v>
                </c:pt>
                <c:pt idx="173971" formatCode="0.00E+00">
                  <c:v>-7.4065299999999997E-3</c:v>
                </c:pt>
                <c:pt idx="173972" formatCode="0.00E+00">
                  <c:v>-8.04501E-3</c:v>
                </c:pt>
                <c:pt idx="173973" formatCode="0.00E+00">
                  <c:v>-8.6695100000000001E-3</c:v>
                </c:pt>
                <c:pt idx="173974" formatCode="0.00E+00">
                  <c:v>-9.2796100000000006E-3</c:v>
                </c:pt>
                <c:pt idx="173975" formatCode="0.00E+00">
                  <c:v>-9.8749300000000005E-3</c:v>
                </c:pt>
                <c:pt idx="173976">
                  <c:v>-1.04551E-2</c:v>
                </c:pt>
                <c:pt idx="173977">
                  <c:v>-1.10197E-2</c:v>
                </c:pt>
                <c:pt idx="173978">
                  <c:v>-1.1568500000000001E-2</c:v>
                </c:pt>
                <c:pt idx="173979">
                  <c:v>-1.2101199999999999E-2</c:v>
                </c:pt>
                <c:pt idx="173980">
                  <c:v>-1.26175E-2</c:v>
                </c:pt>
                <c:pt idx="173981">
                  <c:v>-1.31171E-2</c:v>
                </c:pt>
                <c:pt idx="173982">
                  <c:v>-1.35999E-2</c:v>
                </c:pt>
                <c:pt idx="173983">
                  <c:v>-1.40655E-2</c:v>
                </c:pt>
                <c:pt idx="173984">
                  <c:v>-1.45139E-2</c:v>
                </c:pt>
                <c:pt idx="173985">
                  <c:v>-1.4944900000000001E-2</c:v>
                </c:pt>
                <c:pt idx="173986">
                  <c:v>-1.53583E-2</c:v>
                </c:pt>
                <c:pt idx="173987">
                  <c:v>-1.5754000000000001E-2</c:v>
                </c:pt>
                <c:pt idx="173988">
                  <c:v>-1.6132000000000001E-2</c:v>
                </c:pt>
                <c:pt idx="173989">
                  <c:v>-1.6492199999999999E-2</c:v>
                </c:pt>
                <c:pt idx="173990">
                  <c:v>-1.6834499999999999E-2</c:v>
                </c:pt>
                <c:pt idx="173991">
                  <c:v>-1.7159000000000001E-2</c:v>
                </c:pt>
                <c:pt idx="173992">
                  <c:v>-1.7465600000000001E-2</c:v>
                </c:pt>
                <c:pt idx="173993">
                  <c:v>-1.77544E-2</c:v>
                </c:pt>
                <c:pt idx="173994">
                  <c:v>-1.8025300000000001E-2</c:v>
                </c:pt>
                <c:pt idx="173995">
                  <c:v>-1.82785E-2</c:v>
                </c:pt>
                <c:pt idx="173996">
                  <c:v>-1.8514099999999999E-2</c:v>
                </c:pt>
                <c:pt idx="173997">
                  <c:v>-1.8732200000000001E-2</c:v>
                </c:pt>
                <c:pt idx="173998">
                  <c:v>-1.89328E-2</c:v>
                </c:pt>
                <c:pt idx="173999">
                  <c:v>-1.91161E-2</c:v>
                </c:pt>
                <c:pt idx="174000">
                  <c:v>-1.9282299999999999E-2</c:v>
                </c:pt>
                <c:pt idx="174001">
                  <c:v>-1.94316E-2</c:v>
                </c:pt>
                <c:pt idx="174002">
                  <c:v>-1.9564100000000001E-2</c:v>
                </c:pt>
                <c:pt idx="174003">
                  <c:v>-1.9680099999999999E-2</c:v>
                </c:pt>
                <c:pt idx="174004">
                  <c:v>-1.9779700000000001E-2</c:v>
                </c:pt>
                <c:pt idx="174005">
                  <c:v>-1.9863200000000001E-2</c:v>
                </c:pt>
                <c:pt idx="174006">
                  <c:v>-1.9930900000000001E-2</c:v>
                </c:pt>
                <c:pt idx="174007">
                  <c:v>-1.99831E-2</c:v>
                </c:pt>
                <c:pt idx="174008">
                  <c:v>-2.00199E-2</c:v>
                </c:pt>
                <c:pt idx="174009">
                  <c:v>-2.0041699999999999E-2</c:v>
                </c:pt>
                <c:pt idx="174010">
                  <c:v>-2.0048799999999999E-2</c:v>
                </c:pt>
                <c:pt idx="174011">
                  <c:v>-2.00415E-2</c:v>
                </c:pt>
                <c:pt idx="174012">
                  <c:v>-2.002E-2</c:v>
                </c:pt>
                <c:pt idx="174013">
                  <c:v>-1.99848E-2</c:v>
                </c:pt>
                <c:pt idx="174014">
                  <c:v>-1.9936099999999998E-2</c:v>
                </c:pt>
                <c:pt idx="174015">
                  <c:v>-1.98744E-2</c:v>
                </c:pt>
                <c:pt idx="174016">
                  <c:v>-1.9799899999999999E-2</c:v>
                </c:pt>
                <c:pt idx="174017">
                  <c:v>-1.9712899999999998E-2</c:v>
                </c:pt>
                <c:pt idx="174018">
                  <c:v>-1.96139E-2</c:v>
                </c:pt>
                <c:pt idx="174019">
                  <c:v>-1.9503199999999998E-2</c:v>
                </c:pt>
                <c:pt idx="174020">
                  <c:v>-1.9381099999999998E-2</c:v>
                </c:pt>
                <c:pt idx="174021">
                  <c:v>-1.9248100000000001E-2</c:v>
                </c:pt>
                <c:pt idx="174022">
                  <c:v>-1.9104400000000001E-2</c:v>
                </c:pt>
                <c:pt idx="174023">
                  <c:v>-1.8950499999999999E-2</c:v>
                </c:pt>
                <c:pt idx="174024">
                  <c:v>-1.87867E-2</c:v>
                </c:pt>
                <c:pt idx="174025">
                  <c:v>-1.8613399999999999E-2</c:v>
                </c:pt>
                <c:pt idx="174026">
                  <c:v>-1.84309E-2</c:v>
                </c:pt>
                <c:pt idx="174027">
                  <c:v>-1.8239600000000002E-2</c:v>
                </c:pt>
                <c:pt idx="174028">
                  <c:v>-1.8039900000000001E-2</c:v>
                </c:pt>
                <c:pt idx="174029">
                  <c:v>-1.7832199999999999E-2</c:v>
                </c:pt>
                <c:pt idx="174030">
                  <c:v>-1.76166E-2</c:v>
                </c:pt>
                <c:pt idx="174031">
                  <c:v>-1.7393800000000001E-2</c:v>
                </c:pt>
                <c:pt idx="174032">
                  <c:v>-1.7163899999999999E-2</c:v>
                </c:pt>
                <c:pt idx="174033">
                  <c:v>-1.69272E-2</c:v>
                </c:pt>
                <c:pt idx="174034">
                  <c:v>-1.6684299999999999E-2</c:v>
                </c:pt>
                <c:pt idx="174035">
                  <c:v>-1.64353E-2</c:v>
                </c:pt>
                <c:pt idx="174036">
                  <c:v>-1.61806E-2</c:v>
                </c:pt>
                <c:pt idx="174037">
                  <c:v>-1.5920500000000001E-2</c:v>
                </c:pt>
                <c:pt idx="174038">
                  <c:v>-1.56553E-2</c:v>
                </c:pt>
                <c:pt idx="174039">
                  <c:v>-1.5385299999999999E-2</c:v>
                </c:pt>
                <c:pt idx="174040">
                  <c:v>-1.5110800000000001E-2</c:v>
                </c:pt>
                <c:pt idx="174041">
                  <c:v>-1.4832E-2</c:v>
                </c:pt>
                <c:pt idx="174042">
                  <c:v>-1.4549400000000001E-2</c:v>
                </c:pt>
                <c:pt idx="174043">
                  <c:v>-1.4263E-2</c:v>
                </c:pt>
                <c:pt idx="174044">
                  <c:v>-1.39732E-2</c:v>
                </c:pt>
                <c:pt idx="174045">
                  <c:v>-1.36802E-2</c:v>
                </c:pt>
                <c:pt idx="174046">
                  <c:v>-1.3384200000000001E-2</c:v>
                </c:pt>
                <c:pt idx="174047">
                  <c:v>-1.30855E-2</c:v>
                </c:pt>
                <c:pt idx="174048">
                  <c:v>-1.27843E-2</c:v>
                </c:pt>
                <c:pt idx="174049">
                  <c:v>-1.2480700000000001E-2</c:v>
                </c:pt>
                <c:pt idx="174050">
                  <c:v>-1.2175099999999999E-2</c:v>
                </c:pt>
                <c:pt idx="174051">
                  <c:v>-1.18674E-2</c:v>
                </c:pt>
                <c:pt idx="174052">
                  <c:v>-1.1558000000000001E-2</c:v>
                </c:pt>
                <c:pt idx="174053">
                  <c:v>-1.1247E-2</c:v>
                </c:pt>
                <c:pt idx="174054">
                  <c:v>-1.09345E-2</c:v>
                </c:pt>
                <c:pt idx="174055">
                  <c:v>-1.06208E-2</c:v>
                </c:pt>
                <c:pt idx="174056">
                  <c:v>-1.03058E-2</c:v>
                </c:pt>
                <c:pt idx="174057" formatCode="0.00E+00">
                  <c:v>-9.9897100000000006E-3</c:v>
                </c:pt>
                <c:pt idx="174058" formatCode="0.00E+00">
                  <c:v>-9.6726899999999994E-3</c:v>
                </c:pt>
                <c:pt idx="174059" formatCode="0.00E+00">
                  <c:v>-9.3548199999999998E-3</c:v>
                </c:pt>
                <c:pt idx="174060" formatCode="0.00E+00">
                  <c:v>-9.0361699999999996E-3</c:v>
                </c:pt>
                <c:pt idx="174061" formatCode="0.00E+00">
                  <c:v>-8.71684E-3</c:v>
                </c:pt>
                <c:pt idx="174062" formatCode="0.00E+00">
                  <c:v>-8.3969000000000005E-3</c:v>
                </c:pt>
                <c:pt idx="174063" formatCode="0.00E+00">
                  <c:v>-8.0764099999999991E-3</c:v>
                </c:pt>
                <c:pt idx="174064" formatCode="0.00E+00">
                  <c:v>-7.7554299999999998E-3</c:v>
                </c:pt>
                <c:pt idx="174065" formatCode="0.00E+00">
                  <c:v>-7.4339999999999996E-3</c:v>
                </c:pt>
                <c:pt idx="174066" formatCode="0.00E+00">
                  <c:v>-7.1121700000000001E-3</c:v>
                </c:pt>
                <c:pt idx="174067" formatCode="0.00E+00">
                  <c:v>-6.7899700000000002E-3</c:v>
                </c:pt>
                <c:pt idx="174068" formatCode="0.00E+00">
                  <c:v>-6.4674099999999998E-3</c:v>
                </c:pt>
                <c:pt idx="174069" formatCode="0.00E+00">
                  <c:v>-6.1445299999999996E-3</c:v>
                </c:pt>
                <c:pt idx="174070" formatCode="0.00E+00">
                  <c:v>-5.8213199999999996E-3</c:v>
                </c:pt>
                <c:pt idx="174071" formatCode="0.00E+00">
                  <c:v>-5.4978099999999997E-3</c:v>
                </c:pt>
                <c:pt idx="174072" formatCode="0.00E+00">
                  <c:v>-5.1739799999999999E-3</c:v>
                </c:pt>
                <c:pt idx="174073" formatCode="0.00E+00">
                  <c:v>-4.8498300000000003E-3</c:v>
                </c:pt>
                <c:pt idx="174074" formatCode="0.00E+00">
                  <c:v>-4.52536E-3</c:v>
                </c:pt>
                <c:pt idx="174075" formatCode="0.00E+00">
                  <c:v>-4.2005499999999999E-3</c:v>
                </c:pt>
                <c:pt idx="174076" formatCode="0.00E+00">
                  <c:v>-3.8753799999999999E-3</c:v>
                </c:pt>
                <c:pt idx="174077" formatCode="0.00E+00">
                  <c:v>-3.5498399999999999E-3</c:v>
                </c:pt>
                <c:pt idx="174078" formatCode="0.00E+00">
                  <c:v>-3.2239E-3</c:v>
                </c:pt>
                <c:pt idx="174079" formatCode="0.00E+00">
                  <c:v>-2.8975300000000002E-3</c:v>
                </c:pt>
                <c:pt idx="174080" formatCode="0.00E+00">
                  <c:v>-2.5707099999999999E-3</c:v>
                </c:pt>
                <c:pt idx="174081" formatCode="0.00E+00">
                  <c:v>-2.2434199999999999E-3</c:v>
                </c:pt>
                <c:pt idx="174082" formatCode="0.00E+00">
                  <c:v>-1.91562E-3</c:v>
                </c:pt>
                <c:pt idx="174083" formatCode="0.00E+00">
                  <c:v>-1.5872799999999999E-3</c:v>
                </c:pt>
                <c:pt idx="174084" formatCode="0.00E+00">
                  <c:v>-1.2583799999999999E-3</c:v>
                </c:pt>
                <c:pt idx="174085" formatCode="0.00E+00">
                  <c:v>-9.2889600000000002E-4</c:v>
                </c:pt>
                <c:pt idx="174086" formatCode="0.00E+00">
                  <c:v>-5.9879300000000002E-4</c:v>
                </c:pt>
                <c:pt idx="174087" formatCode="0.00E+00">
                  <c:v>-2.6805200000000001E-4</c:v>
                </c:pt>
                <c:pt idx="174088" formatCode="0.00E+00">
                  <c:v>6.33491E-5</c:v>
                </c:pt>
                <c:pt idx="174089" formatCode="0.00E+00">
                  <c:v>3.9542800000000002E-4</c:v>
                </c:pt>
                <c:pt idx="174090" formatCode="0.00E+00">
                  <c:v>7.28198E-4</c:v>
                </c:pt>
                <c:pt idx="174091" formatCode="0.00E+00">
                  <c:v>1.06167E-3</c:v>
                </c:pt>
                <c:pt idx="174092" formatCode="0.00E+00">
                  <c:v>1.3958600000000001E-3</c:v>
                </c:pt>
                <c:pt idx="174093" formatCode="0.00E+00">
                  <c:v>1.7307500000000001E-3</c:v>
                </c:pt>
                <c:pt idx="174094" formatCode="0.00E+00">
                  <c:v>2.0663499999999998E-3</c:v>
                </c:pt>
                <c:pt idx="174095" formatCode="0.00E+00">
                  <c:v>2.40266E-3</c:v>
                </c:pt>
                <c:pt idx="174096" formatCode="0.00E+00">
                  <c:v>2.7396399999999998E-3</c:v>
                </c:pt>
                <c:pt idx="174097" formatCode="0.00E+00">
                  <c:v>3.0772899999999999E-3</c:v>
                </c:pt>
                <c:pt idx="174098" formatCode="0.00E+00">
                  <c:v>3.4155700000000002E-3</c:v>
                </c:pt>
                <c:pt idx="174099" formatCode="0.00E+00">
                  <c:v>3.7544399999999999E-3</c:v>
                </c:pt>
                <c:pt idx="174100" formatCode="0.00E+00">
                  <c:v>4.0938700000000003E-3</c:v>
                </c:pt>
                <c:pt idx="174101" formatCode="0.00E+00">
                  <c:v>4.4337999999999999E-3</c:v>
                </c:pt>
                <c:pt idx="174102" formatCode="0.00E+00">
                  <c:v>4.7741700000000003E-3</c:v>
                </c:pt>
                <c:pt idx="174103" formatCode="0.00E+00">
                  <c:v>5.1149100000000003E-3</c:v>
                </c:pt>
                <c:pt idx="174104" formatCode="0.00E+00">
                  <c:v>5.4559600000000001E-3</c:v>
                </c:pt>
                <c:pt idx="174105" formatCode="0.00E+00">
                  <c:v>5.7972099999999997E-3</c:v>
                </c:pt>
                <c:pt idx="174106" formatCode="0.00E+00">
                  <c:v>6.1385800000000003E-3</c:v>
                </c:pt>
                <c:pt idx="174107" formatCode="0.00E+00">
                  <c:v>6.4799499999999999E-3</c:v>
                </c:pt>
                <c:pt idx="174108" formatCode="0.00E+00">
                  <c:v>6.8212300000000002E-3</c:v>
                </c:pt>
                <c:pt idx="174109" formatCode="0.00E+00">
                  <c:v>7.16228E-3</c:v>
                </c:pt>
                <c:pt idx="174110" formatCode="0.00E+00">
                  <c:v>7.5029700000000003E-3</c:v>
                </c:pt>
                <c:pt idx="174111" formatCode="0.00E+00">
                  <c:v>7.8431500000000001E-3</c:v>
                </c:pt>
                <c:pt idx="174112" formatCode="0.00E+00">
                  <c:v>8.1826799999999995E-3</c:v>
                </c:pt>
                <c:pt idx="174113" formatCode="0.00E+00">
                  <c:v>8.5213800000000003E-3</c:v>
                </c:pt>
                <c:pt idx="174114" formatCode="0.00E+00">
                  <c:v>8.8591E-3</c:v>
                </c:pt>
                <c:pt idx="174115" formatCode="0.00E+00">
                  <c:v>9.1956299999999998E-3</c:v>
                </c:pt>
                <c:pt idx="174116" formatCode="0.00E+00">
                  <c:v>9.5308000000000007E-3</c:v>
                </c:pt>
                <c:pt idx="174117" formatCode="0.00E+00">
                  <c:v>9.8643900000000007E-3</c:v>
                </c:pt>
                <c:pt idx="174118">
                  <c:v>1.0196200000000001E-2</c:v>
                </c:pt>
                <c:pt idx="174119">
                  <c:v>1.0526000000000001E-2</c:v>
                </c:pt>
                <c:pt idx="174120">
                  <c:v>1.08535E-2</c:v>
                </c:pt>
                <c:pt idx="174121">
                  <c:v>1.11786E-2</c:v>
                </c:pt>
                <c:pt idx="174122">
                  <c:v>1.1501000000000001E-2</c:v>
                </c:pt>
                <c:pt idx="174123">
                  <c:v>1.1820300000000001E-2</c:v>
                </c:pt>
                <c:pt idx="174124">
                  <c:v>1.21364E-2</c:v>
                </c:pt>
                <c:pt idx="174125">
                  <c:v>1.2448900000000001E-2</c:v>
                </c:pt>
                <c:pt idx="174126">
                  <c:v>1.27577E-2</c:v>
                </c:pt>
                <c:pt idx="174127">
                  <c:v>1.3062300000000001E-2</c:v>
                </c:pt>
                <c:pt idx="174128">
                  <c:v>1.3362499999999999E-2</c:v>
                </c:pt>
                <c:pt idx="174129">
                  <c:v>1.3658E-2</c:v>
                </c:pt>
                <c:pt idx="174130">
                  <c:v>1.3948500000000001E-2</c:v>
                </c:pt>
                <c:pt idx="174131">
                  <c:v>1.4233600000000001E-2</c:v>
                </c:pt>
                <c:pt idx="174132">
                  <c:v>1.4513099999999999E-2</c:v>
                </c:pt>
                <c:pt idx="174133">
                  <c:v>1.47866E-2</c:v>
                </c:pt>
                <c:pt idx="174134">
                  <c:v>1.50537E-2</c:v>
                </c:pt>
                <c:pt idx="174135">
                  <c:v>1.53142E-2</c:v>
                </c:pt>
                <c:pt idx="174136">
                  <c:v>1.55677E-2</c:v>
                </c:pt>
                <c:pt idx="174137">
                  <c:v>1.5813799999999999E-2</c:v>
                </c:pt>
                <c:pt idx="174138">
                  <c:v>1.6052299999999999E-2</c:v>
                </c:pt>
                <c:pt idx="174139">
                  <c:v>1.6282700000000001E-2</c:v>
                </c:pt>
                <c:pt idx="174140">
                  <c:v>1.6504700000000001E-2</c:v>
                </c:pt>
                <c:pt idx="174141">
                  <c:v>1.6718E-2</c:v>
                </c:pt>
                <c:pt idx="174142">
                  <c:v>1.6922199999999998E-2</c:v>
                </c:pt>
                <c:pt idx="174143">
                  <c:v>1.7117E-2</c:v>
                </c:pt>
                <c:pt idx="174144">
                  <c:v>1.7302000000000001E-2</c:v>
                </c:pt>
                <c:pt idx="174145">
                  <c:v>1.7476800000000001E-2</c:v>
                </c:pt>
                <c:pt idx="174146">
                  <c:v>1.7641199999999999E-2</c:v>
                </c:pt>
                <c:pt idx="174147">
                  <c:v>1.77948E-2</c:v>
                </c:pt>
                <c:pt idx="174148">
                  <c:v>1.79373E-2</c:v>
                </c:pt>
                <c:pt idx="174149">
                  <c:v>1.8068299999999999E-2</c:v>
                </c:pt>
                <c:pt idx="174150">
                  <c:v>1.8187600000000002E-2</c:v>
                </c:pt>
                <c:pt idx="174151">
                  <c:v>1.8294700000000001E-2</c:v>
                </c:pt>
                <c:pt idx="174152">
                  <c:v>1.83894E-2</c:v>
                </c:pt>
                <c:pt idx="174153">
                  <c:v>1.8471399999999999E-2</c:v>
                </c:pt>
                <c:pt idx="174154">
                  <c:v>1.8540399999999999E-2</c:v>
                </c:pt>
                <c:pt idx="174155">
                  <c:v>1.8596100000000001E-2</c:v>
                </c:pt>
                <c:pt idx="174156">
                  <c:v>1.8638200000000001E-2</c:v>
                </c:pt>
                <c:pt idx="174157">
                  <c:v>1.8666499999999999E-2</c:v>
                </c:pt>
                <c:pt idx="174158">
                  <c:v>1.8680700000000001E-2</c:v>
                </c:pt>
                <c:pt idx="174159">
                  <c:v>1.8680599999999999E-2</c:v>
                </c:pt>
                <c:pt idx="174160">
                  <c:v>1.8665899999999999E-2</c:v>
                </c:pt>
                <c:pt idx="174161">
                  <c:v>1.8636400000000001E-2</c:v>
                </c:pt>
                <c:pt idx="174162">
                  <c:v>1.8591900000000001E-2</c:v>
                </c:pt>
                <c:pt idx="174163">
                  <c:v>1.8532300000000002E-2</c:v>
                </c:pt>
                <c:pt idx="174164">
                  <c:v>1.8457299999999999E-2</c:v>
                </c:pt>
                <c:pt idx="174165">
                  <c:v>1.8366799999999999E-2</c:v>
                </c:pt>
                <c:pt idx="174166">
                  <c:v>1.8260599999999998E-2</c:v>
                </c:pt>
                <c:pt idx="174167">
                  <c:v>1.8138700000000001E-2</c:v>
                </c:pt>
                <c:pt idx="174168">
                  <c:v>1.80009E-2</c:v>
                </c:pt>
                <c:pt idx="174169">
                  <c:v>1.7846999999999998E-2</c:v>
                </c:pt>
                <c:pt idx="174170">
                  <c:v>1.7677100000000001E-2</c:v>
                </c:pt>
                <c:pt idx="174171">
                  <c:v>1.7491099999999999E-2</c:v>
                </c:pt>
                <c:pt idx="174172">
                  <c:v>1.7288899999999999E-2</c:v>
                </c:pt>
                <c:pt idx="174173">
                  <c:v>1.7070499999999999E-2</c:v>
                </c:pt>
                <c:pt idx="174174">
                  <c:v>1.6835900000000001E-2</c:v>
                </c:pt>
                <c:pt idx="174175">
                  <c:v>1.6585200000000001E-2</c:v>
                </c:pt>
                <c:pt idx="174176">
                  <c:v>1.6318300000000001E-2</c:v>
                </c:pt>
                <c:pt idx="174177">
                  <c:v>1.6035299999999999E-2</c:v>
                </c:pt>
                <c:pt idx="174178">
                  <c:v>1.5736300000000002E-2</c:v>
                </c:pt>
                <c:pt idx="174179">
                  <c:v>1.5421499999999999E-2</c:v>
                </c:pt>
                <c:pt idx="174180">
                  <c:v>1.50908E-2</c:v>
                </c:pt>
                <c:pt idx="174181">
                  <c:v>1.4744500000000001E-2</c:v>
                </c:pt>
                <c:pt idx="174182">
                  <c:v>1.43827E-2</c:v>
                </c:pt>
                <c:pt idx="174183">
                  <c:v>1.40056E-2</c:v>
                </c:pt>
                <c:pt idx="174184">
                  <c:v>1.3613399999999999E-2</c:v>
                </c:pt>
                <c:pt idx="174185">
                  <c:v>1.3206300000000001E-2</c:v>
                </c:pt>
                <c:pt idx="174186">
                  <c:v>1.2784500000000001E-2</c:v>
                </c:pt>
                <c:pt idx="174187">
                  <c:v>1.2348400000000001E-2</c:v>
                </c:pt>
                <c:pt idx="174188">
                  <c:v>1.1898199999999999E-2</c:v>
                </c:pt>
                <c:pt idx="174189">
                  <c:v>1.14343E-2</c:v>
                </c:pt>
                <c:pt idx="174190">
                  <c:v>1.09569E-2</c:v>
                </c:pt>
                <c:pt idx="174191">
                  <c:v>1.04663E-2</c:v>
                </c:pt>
                <c:pt idx="174192" formatCode="0.00E+00">
                  <c:v>9.9630900000000008E-3</c:v>
                </c:pt>
                <c:pt idx="174193" formatCode="0.00E+00">
                  <c:v>9.4474799999999994E-3</c:v>
                </c:pt>
                <c:pt idx="174194" formatCode="0.00E+00">
                  <c:v>8.9199399999999995E-3</c:v>
                </c:pt>
                <c:pt idx="174195" formatCode="0.00E+00">
                  <c:v>8.3808800000000003E-3</c:v>
                </c:pt>
                <c:pt idx="174196" formatCode="0.00E+00">
                  <c:v>7.8307499999999992E-3</c:v>
                </c:pt>
                <c:pt idx="174197" formatCode="0.00E+00">
                  <c:v>7.2700200000000003E-3</c:v>
                </c:pt>
                <c:pt idx="174198" formatCode="0.00E+00">
                  <c:v>6.6991500000000001E-3</c:v>
                </c:pt>
                <c:pt idx="174199" formatCode="0.00E+00">
                  <c:v>6.1186699999999997E-3</c:v>
                </c:pt>
                <c:pt idx="174200" formatCode="0.00E+00">
                  <c:v>5.5290699999999996E-3</c:v>
                </c:pt>
                <c:pt idx="174201" formatCode="0.00E+00">
                  <c:v>4.9308900000000003E-3</c:v>
                </c:pt>
                <c:pt idx="174202" formatCode="0.00E+00">
                  <c:v>4.3246700000000001E-3</c:v>
                </c:pt>
                <c:pt idx="174203" formatCode="0.00E+00">
                  <c:v>3.7109899999999999E-3</c:v>
                </c:pt>
                <c:pt idx="174204" formatCode="0.00E+00">
                  <c:v>3.09042E-3</c:v>
                </c:pt>
                <c:pt idx="174205" formatCode="0.00E+00">
                  <c:v>2.4635500000000001E-3</c:v>
                </c:pt>
                <c:pt idx="174206" formatCode="0.00E+00">
                  <c:v>1.83099E-3</c:v>
                </c:pt>
                <c:pt idx="174207" formatCode="0.00E+00">
                  <c:v>1.19334E-3</c:v>
                </c:pt>
                <c:pt idx="174208" formatCode="0.00E+00">
                  <c:v>5.5125200000000001E-4</c:v>
                </c:pt>
                <c:pt idx="174209" formatCode="0.00E+00">
                  <c:v>-9.4646499999999996E-5</c:v>
                </c:pt>
                <c:pt idx="174210" formatCode="0.00E+00">
                  <c:v>-7.4370199999999995E-4</c:v>
                </c:pt>
                <c:pt idx="174211" formatCode="0.00E+00">
                  <c:v>-1.39525E-3</c:v>
                </c:pt>
                <c:pt idx="174212" formatCode="0.00E+00">
                  <c:v>-2.0486300000000001E-3</c:v>
                </c:pt>
                <c:pt idx="174213" formatCode="0.00E+00">
                  <c:v>-2.70317E-3</c:v>
                </c:pt>
                <c:pt idx="174214" formatCode="0.00E+00">
                  <c:v>-3.3581700000000002E-3</c:v>
                </c:pt>
                <c:pt idx="174215" formatCode="0.00E+00">
                  <c:v>-4.0129400000000004E-3</c:v>
                </c:pt>
                <c:pt idx="174216" formatCode="0.00E+00">
                  <c:v>-4.6668100000000004E-3</c:v>
                </c:pt>
                <c:pt idx="174217" formatCode="0.00E+00">
                  <c:v>-5.3190499999999996E-3</c:v>
                </c:pt>
                <c:pt idx="174218" formatCode="0.00E+00">
                  <c:v>-5.9689799999999996E-3</c:v>
                </c:pt>
                <c:pt idx="174219" formatCode="0.00E+00">
                  <c:v>-6.6158800000000002E-3</c:v>
                </c:pt>
                <c:pt idx="174220" formatCode="0.00E+00">
                  <c:v>-7.2590600000000003E-3</c:v>
                </c:pt>
                <c:pt idx="174221" formatCode="0.00E+00">
                  <c:v>-7.89779E-3</c:v>
                </c:pt>
                <c:pt idx="174222" formatCode="0.00E+00">
                  <c:v>-8.5313899999999998E-3</c:v>
                </c:pt>
                <c:pt idx="174223" formatCode="0.00E+00">
                  <c:v>-9.1591299999999997E-3</c:v>
                </c:pt>
                <c:pt idx="174224" formatCode="0.00E+00">
                  <c:v>-9.7803200000000003E-3</c:v>
                </c:pt>
                <c:pt idx="174225">
                  <c:v>-1.03943E-2</c:v>
                </c:pt>
                <c:pt idx="174226">
                  <c:v>-1.1000299999999999E-2</c:v>
                </c:pt>
                <c:pt idx="174227">
                  <c:v>-1.15976E-2</c:v>
                </c:pt>
                <c:pt idx="174228">
                  <c:v>-1.2185700000000001E-2</c:v>
                </c:pt>
                <c:pt idx="174229">
                  <c:v>-1.2763699999999999E-2</c:v>
                </c:pt>
                <c:pt idx="174230">
                  <c:v>-1.33311E-2</c:v>
                </c:pt>
                <c:pt idx="174231">
                  <c:v>-1.3887099999999999E-2</c:v>
                </c:pt>
                <c:pt idx="174232">
                  <c:v>-1.44312E-2</c:v>
                </c:pt>
                <c:pt idx="174233">
                  <c:v>-1.4962700000000001E-2</c:v>
                </c:pt>
                <c:pt idx="174234">
                  <c:v>-1.5480900000000001E-2</c:v>
                </c:pt>
                <c:pt idx="174235">
                  <c:v>-1.5985200000000001E-2</c:v>
                </c:pt>
                <c:pt idx="174236">
                  <c:v>-1.6475199999999999E-2</c:v>
                </c:pt>
                <c:pt idx="174237">
                  <c:v>-1.695E-2</c:v>
                </c:pt>
                <c:pt idx="174238">
                  <c:v>-1.7409299999999999E-2</c:v>
                </c:pt>
                <c:pt idx="174239">
                  <c:v>-1.7852400000000001E-2</c:v>
                </c:pt>
                <c:pt idx="174240">
                  <c:v>-1.8278800000000001E-2</c:v>
                </c:pt>
                <c:pt idx="174241">
                  <c:v>-1.8688E-2</c:v>
                </c:pt>
                <c:pt idx="174242">
                  <c:v>-1.9079499999999999E-2</c:v>
                </c:pt>
                <c:pt idx="174243">
                  <c:v>-1.94527E-2</c:v>
                </c:pt>
                <c:pt idx="174244">
                  <c:v>-1.98073E-2</c:v>
                </c:pt>
                <c:pt idx="174245">
                  <c:v>-2.0142799999999999E-2</c:v>
                </c:pt>
                <c:pt idx="174246">
                  <c:v>-2.0458799999999999E-2</c:v>
                </c:pt>
                <c:pt idx="174247">
                  <c:v>-2.07549E-2</c:v>
                </c:pt>
                <c:pt idx="174248">
                  <c:v>-2.1030699999999999E-2</c:v>
                </c:pt>
                <c:pt idx="174249">
                  <c:v>-2.1285800000000001E-2</c:v>
                </c:pt>
                <c:pt idx="174250">
                  <c:v>-2.1520000000000001E-2</c:v>
                </c:pt>
                <c:pt idx="174251">
                  <c:v>-2.1732899999999999E-2</c:v>
                </c:pt>
                <c:pt idx="174252">
                  <c:v>-2.1924300000000001E-2</c:v>
                </c:pt>
                <c:pt idx="174253">
                  <c:v>-2.20939E-2</c:v>
                </c:pt>
                <c:pt idx="174254">
                  <c:v>-2.2241500000000001E-2</c:v>
                </c:pt>
                <c:pt idx="174255">
                  <c:v>-2.2366899999999999E-2</c:v>
                </c:pt>
                <c:pt idx="174256">
                  <c:v>-2.2469800000000002E-2</c:v>
                </c:pt>
                <c:pt idx="174257">
                  <c:v>-2.2550299999999999E-2</c:v>
                </c:pt>
                <c:pt idx="174258">
                  <c:v>-2.2608E-2</c:v>
                </c:pt>
                <c:pt idx="174259">
                  <c:v>-2.2643099999999999E-2</c:v>
                </c:pt>
                <c:pt idx="174260">
                  <c:v>-2.26553E-2</c:v>
                </c:pt>
                <c:pt idx="174261">
                  <c:v>-2.26447E-2</c:v>
                </c:pt>
                <c:pt idx="174262">
                  <c:v>-2.2611300000000001E-2</c:v>
                </c:pt>
                <c:pt idx="174263">
                  <c:v>-2.2554999999999999E-2</c:v>
                </c:pt>
                <c:pt idx="174264">
                  <c:v>-2.24759E-2</c:v>
                </c:pt>
                <c:pt idx="174265">
                  <c:v>-2.2374100000000001E-2</c:v>
                </c:pt>
                <c:pt idx="174266">
                  <c:v>-2.2249700000000001E-2</c:v>
                </c:pt>
                <c:pt idx="174267">
                  <c:v>-2.2102900000000002E-2</c:v>
                </c:pt>
                <c:pt idx="174268">
                  <c:v>-2.19337E-2</c:v>
                </c:pt>
                <c:pt idx="174269">
                  <c:v>-2.1742399999999999E-2</c:v>
                </c:pt>
                <c:pt idx="174270">
                  <c:v>-2.1529199999999998E-2</c:v>
                </c:pt>
                <c:pt idx="174271">
                  <c:v>-2.1294299999999999E-2</c:v>
                </c:pt>
                <c:pt idx="174272">
                  <c:v>-2.1038000000000001E-2</c:v>
                </c:pt>
                <c:pt idx="174273">
                  <c:v>-2.0760500000000001E-2</c:v>
                </c:pt>
                <c:pt idx="174274">
                  <c:v>-2.0462299999999999E-2</c:v>
                </c:pt>
                <c:pt idx="174275">
                  <c:v>-2.0143600000000001E-2</c:v>
                </c:pt>
                <c:pt idx="174276">
                  <c:v>-1.98049E-2</c:v>
                </c:pt>
                <c:pt idx="174277">
                  <c:v>-1.9446399999999999E-2</c:v>
                </c:pt>
                <c:pt idx="174278">
                  <c:v>-1.9068700000000001E-2</c:v>
                </c:pt>
                <c:pt idx="174279">
                  <c:v>-1.8672100000000001E-2</c:v>
                </c:pt>
                <c:pt idx="174280">
                  <c:v>-1.8257200000000001E-2</c:v>
                </c:pt>
                <c:pt idx="174281">
                  <c:v>-1.7824400000000001E-2</c:v>
                </c:pt>
                <c:pt idx="174282">
                  <c:v>-1.7374299999999999E-2</c:v>
                </c:pt>
                <c:pt idx="174283">
                  <c:v>-1.69073E-2</c:v>
                </c:pt>
                <c:pt idx="174284">
                  <c:v>-1.6424000000000001E-2</c:v>
                </c:pt>
                <c:pt idx="174285">
                  <c:v>-1.5925000000000002E-2</c:v>
                </c:pt>
                <c:pt idx="174286">
                  <c:v>-1.54109E-2</c:v>
                </c:pt>
                <c:pt idx="174287">
                  <c:v>-1.48822E-2</c:v>
                </c:pt>
                <c:pt idx="174288">
                  <c:v>-1.43397E-2</c:v>
                </c:pt>
                <c:pt idx="174289">
                  <c:v>-1.37839E-2</c:v>
                </c:pt>
                <c:pt idx="174290">
                  <c:v>-1.32155E-2</c:v>
                </c:pt>
                <c:pt idx="174291">
                  <c:v>-1.26351E-2</c:v>
                </c:pt>
                <c:pt idx="174292">
                  <c:v>-1.20435E-2</c:v>
                </c:pt>
                <c:pt idx="174293">
                  <c:v>-1.1441399999999999E-2</c:v>
                </c:pt>
                <c:pt idx="174294">
                  <c:v>-1.0829399999999999E-2</c:v>
                </c:pt>
                <c:pt idx="174295">
                  <c:v>-1.0208200000000001E-2</c:v>
                </c:pt>
                <c:pt idx="174296" formatCode="0.00E+00">
                  <c:v>-9.5787200000000006E-3</c:v>
                </c:pt>
                <c:pt idx="174297" formatCode="0.00E+00">
                  <c:v>-8.9415399999999996E-3</c:v>
                </c:pt>
                <c:pt idx="174298" formatCode="0.00E+00">
                  <c:v>-8.2974299999999997E-3</c:v>
                </c:pt>
                <c:pt idx="174299" formatCode="0.00E+00">
                  <c:v>-7.6471600000000001E-3</c:v>
                </c:pt>
                <c:pt idx="174300" formatCode="0.00E+00">
                  <c:v>-6.9914900000000004E-3</c:v>
                </c:pt>
                <c:pt idx="174301" formatCode="0.00E+00">
                  <c:v>-6.3311599999999997E-3</c:v>
                </c:pt>
                <c:pt idx="174302" formatCode="0.00E+00">
                  <c:v>-5.6669600000000004E-3</c:v>
                </c:pt>
                <c:pt idx="174303" formatCode="0.00E+00">
                  <c:v>-4.9996399999999996E-3</c:v>
                </c:pt>
                <c:pt idx="174304" formatCode="0.00E+00">
                  <c:v>-4.3299799999999998E-3</c:v>
                </c:pt>
                <c:pt idx="174305" formatCode="0.00E+00">
                  <c:v>-3.6587500000000001E-3</c:v>
                </c:pt>
                <c:pt idx="174306" formatCode="0.00E+00">
                  <c:v>-2.98672E-3</c:v>
                </c:pt>
                <c:pt idx="174307" formatCode="0.00E+00">
                  <c:v>-2.3146400000000002E-3</c:v>
                </c:pt>
                <c:pt idx="174308" formatCode="0.00E+00">
                  <c:v>-1.6433000000000001E-3</c:v>
                </c:pt>
                <c:pt idx="174309" formatCode="0.00E+00">
                  <c:v>-9.7345600000000004E-4</c:v>
                </c:pt>
                <c:pt idx="174310" formatCode="0.00E+00">
                  <c:v>-3.0585699999999998E-4</c:v>
                </c:pt>
                <c:pt idx="174311" formatCode="0.00E+00">
                  <c:v>3.5874099999999999E-4</c:v>
                </c:pt>
                <c:pt idx="174312" formatCode="0.00E+00">
                  <c:v>1.0195899999999999E-3</c:v>
                </c:pt>
                <c:pt idx="174313" formatCode="0.00E+00">
                  <c:v>1.67596E-3</c:v>
                </c:pt>
                <c:pt idx="174314" formatCode="0.00E+00">
                  <c:v>2.3271199999999998E-3</c:v>
                </c:pt>
                <c:pt idx="174315" formatCode="0.00E+00">
                  <c:v>2.9723599999999998E-3</c:v>
                </c:pt>
                <c:pt idx="174316" formatCode="0.00E+00">
                  <c:v>3.6109499999999999E-3</c:v>
                </c:pt>
                <c:pt idx="174317" formatCode="0.00E+00">
                  <c:v>4.2422099999999997E-3</c:v>
                </c:pt>
                <c:pt idx="174318" formatCode="0.00E+00">
                  <c:v>4.8654500000000003E-3</c:v>
                </c:pt>
                <c:pt idx="174319" formatCode="0.00E+00">
                  <c:v>5.4799999999999996E-3</c:v>
                </c:pt>
                <c:pt idx="174320" formatCode="0.00E+00">
                  <c:v>6.0852099999999998E-3</c:v>
                </c:pt>
                <c:pt idx="174321" formatCode="0.00E+00">
                  <c:v>6.6804200000000003E-3</c:v>
                </c:pt>
                <c:pt idx="174322" formatCode="0.00E+00">
                  <c:v>7.2650299999999996E-3</c:v>
                </c:pt>
                <c:pt idx="174323" formatCode="0.00E+00">
                  <c:v>7.8384100000000005E-3</c:v>
                </c:pt>
                <c:pt idx="174324" formatCode="0.00E+00">
                  <c:v>8.3999799999999996E-3</c:v>
                </c:pt>
                <c:pt idx="174325" formatCode="0.00E+00">
                  <c:v>8.9491499999999995E-3</c:v>
                </c:pt>
                <c:pt idx="174326" formatCode="0.00E+00">
                  <c:v>9.4853899999999998E-3</c:v>
                </c:pt>
                <c:pt idx="174327">
                  <c:v>1.0008100000000001E-2</c:v>
                </c:pt>
                <c:pt idx="174328">
                  <c:v>1.0516899999999999E-2</c:v>
                </c:pt>
                <c:pt idx="174329">
                  <c:v>1.1011200000000001E-2</c:v>
                </c:pt>
                <c:pt idx="174330">
                  <c:v>1.1490500000000001E-2</c:v>
                </c:pt>
                <c:pt idx="174331">
                  <c:v>1.19544E-2</c:v>
                </c:pt>
                <c:pt idx="174332">
                  <c:v>1.2402399999999999E-2</c:v>
                </c:pt>
                <c:pt idx="174333">
                  <c:v>1.28342E-2</c:v>
                </c:pt>
                <c:pt idx="174334">
                  <c:v>1.32494E-2</c:v>
                </c:pt>
                <c:pt idx="174335">
                  <c:v>1.3647599999999999E-2</c:v>
                </c:pt>
                <c:pt idx="174336">
                  <c:v>1.40284E-2</c:v>
                </c:pt>
                <c:pt idx="174337">
                  <c:v>1.4391599999999999E-2</c:v>
                </c:pt>
                <c:pt idx="174338">
                  <c:v>1.4736900000000001E-2</c:v>
                </c:pt>
                <c:pt idx="174339">
                  <c:v>1.5063999999999999E-2</c:v>
                </c:pt>
                <c:pt idx="174340">
                  <c:v>1.53727E-2</c:v>
                </c:pt>
                <c:pt idx="174341">
                  <c:v>1.5662800000000001E-2</c:v>
                </c:pt>
                <c:pt idx="174342">
                  <c:v>1.5934E-2</c:v>
                </c:pt>
                <c:pt idx="174343">
                  <c:v>1.6186300000000001E-2</c:v>
                </c:pt>
                <c:pt idx="174344">
                  <c:v>1.6419400000000001E-2</c:v>
                </c:pt>
                <c:pt idx="174345">
                  <c:v>1.66333E-2</c:v>
                </c:pt>
                <c:pt idx="174346">
                  <c:v>1.6827999999999999E-2</c:v>
                </c:pt>
                <c:pt idx="174347">
                  <c:v>1.70032E-2</c:v>
                </c:pt>
                <c:pt idx="174348">
                  <c:v>1.71591E-2</c:v>
                </c:pt>
                <c:pt idx="174349">
                  <c:v>1.7295600000000001E-2</c:v>
                </c:pt>
                <c:pt idx="174350">
                  <c:v>1.74127E-2</c:v>
                </c:pt>
                <c:pt idx="174351">
                  <c:v>1.7510399999999999E-2</c:v>
                </c:pt>
                <c:pt idx="174352">
                  <c:v>1.7588900000000001E-2</c:v>
                </c:pt>
                <c:pt idx="174353">
                  <c:v>1.7648199999999999E-2</c:v>
                </c:pt>
                <c:pt idx="174354">
                  <c:v>1.7688499999999999E-2</c:v>
                </c:pt>
                <c:pt idx="174355">
                  <c:v>1.7709800000000001E-2</c:v>
                </c:pt>
                <c:pt idx="174356">
                  <c:v>1.77124E-2</c:v>
                </c:pt>
                <c:pt idx="174357">
                  <c:v>1.7696400000000001E-2</c:v>
                </c:pt>
                <c:pt idx="174358">
                  <c:v>1.76621E-2</c:v>
                </c:pt>
                <c:pt idx="174359">
                  <c:v>1.76096E-2</c:v>
                </c:pt>
                <c:pt idx="174360">
                  <c:v>1.7539300000000001E-2</c:v>
                </c:pt>
                <c:pt idx="174361">
                  <c:v>1.7451299999999999E-2</c:v>
                </c:pt>
                <c:pt idx="174362">
                  <c:v>1.73461E-2</c:v>
                </c:pt>
                <c:pt idx="174363">
                  <c:v>1.72239E-2</c:v>
                </c:pt>
                <c:pt idx="174364">
                  <c:v>1.7084999999999999E-2</c:v>
                </c:pt>
                <c:pt idx="174365">
                  <c:v>1.6929799999999998E-2</c:v>
                </c:pt>
                <c:pt idx="174366">
                  <c:v>1.6758599999999998E-2</c:v>
                </c:pt>
                <c:pt idx="174367">
                  <c:v>1.6572E-2</c:v>
                </c:pt>
                <c:pt idx="174368">
                  <c:v>1.6370099999999999E-2</c:v>
                </c:pt>
                <c:pt idx="174369">
                  <c:v>1.6153600000000001E-2</c:v>
                </c:pt>
                <c:pt idx="174370">
                  <c:v>1.5922700000000001E-2</c:v>
                </c:pt>
                <c:pt idx="174371">
                  <c:v>1.5678000000000001E-2</c:v>
                </c:pt>
                <c:pt idx="174372">
                  <c:v>1.54199E-2</c:v>
                </c:pt>
                <c:pt idx="174373">
                  <c:v>1.5148999999999999E-2</c:v>
                </c:pt>
                <c:pt idx="174374">
                  <c:v>1.48656E-2</c:v>
                </c:pt>
                <c:pt idx="174375">
                  <c:v>1.45702E-2</c:v>
                </c:pt>
                <c:pt idx="174376">
                  <c:v>1.42635E-2</c:v>
                </c:pt>
                <c:pt idx="174377">
                  <c:v>1.39458E-2</c:v>
                </c:pt>
                <c:pt idx="174378">
                  <c:v>1.3617799999999999E-2</c:v>
                </c:pt>
                <c:pt idx="174379">
                  <c:v>1.328E-2</c:v>
                </c:pt>
                <c:pt idx="174380">
                  <c:v>1.29328E-2</c:v>
                </c:pt>
                <c:pt idx="174381">
                  <c:v>1.25769E-2</c:v>
                </c:pt>
                <c:pt idx="174382">
                  <c:v>1.22127E-2</c:v>
                </c:pt>
                <c:pt idx="174383">
                  <c:v>1.18409E-2</c:v>
                </c:pt>
                <c:pt idx="174384">
                  <c:v>1.1462099999999999E-2</c:v>
                </c:pt>
                <c:pt idx="174385">
                  <c:v>1.1076600000000001E-2</c:v>
                </c:pt>
                <c:pt idx="174386">
                  <c:v>1.0685200000000001E-2</c:v>
                </c:pt>
                <c:pt idx="174387">
                  <c:v>1.02884E-2</c:v>
                </c:pt>
                <c:pt idx="174388" formatCode="0.00E+00">
                  <c:v>9.8867199999999999E-3</c:v>
                </c:pt>
                <c:pt idx="174389" formatCode="0.00E+00">
                  <c:v>9.4807499999999996E-3</c:v>
                </c:pt>
                <c:pt idx="174390" formatCode="0.00E+00">
                  <c:v>9.0710400000000007E-3</c:v>
                </c:pt>
                <c:pt idx="174391" formatCode="0.00E+00">
                  <c:v>8.6581499999999999E-3</c:v>
                </c:pt>
                <c:pt idx="174392" formatCode="0.00E+00">
                  <c:v>8.2426200000000008E-3</c:v>
                </c:pt>
                <c:pt idx="174393" formatCode="0.00E+00">
                  <c:v>7.8250200000000002E-3</c:v>
                </c:pt>
                <c:pt idx="174394" formatCode="0.00E+00">
                  <c:v>7.4058700000000002E-3</c:v>
                </c:pt>
                <c:pt idx="174395" formatCode="0.00E+00">
                  <c:v>6.98572E-3</c:v>
                </c:pt>
                <c:pt idx="174396" formatCode="0.00E+00">
                  <c:v>6.56509E-3</c:v>
                </c:pt>
                <c:pt idx="174397" formatCode="0.00E+00">
                  <c:v>6.1445099999999997E-3</c:v>
                </c:pt>
                <c:pt idx="174398" formatCode="0.00E+00">
                  <c:v>5.7244899999999996E-3</c:v>
                </c:pt>
                <c:pt idx="174399" formatCode="0.00E+00">
                  <c:v>5.3055300000000001E-3</c:v>
                </c:pt>
                <c:pt idx="174400" formatCode="0.00E+00">
                  <c:v>4.8881300000000001E-3</c:v>
                </c:pt>
                <c:pt idx="174401" formatCode="0.00E+00">
                  <c:v>4.47277E-3</c:v>
                </c:pt>
                <c:pt idx="174402" formatCode="0.00E+00">
                  <c:v>4.0599299999999998E-3</c:v>
                </c:pt>
                <c:pt idx="174403" formatCode="0.00E+00">
                  <c:v>3.6500700000000001E-3</c:v>
                </c:pt>
                <c:pt idx="174404" formatCode="0.00E+00">
                  <c:v>3.2436399999999999E-3</c:v>
                </c:pt>
                <c:pt idx="174405" formatCode="0.00E+00">
                  <c:v>2.8410800000000002E-3</c:v>
                </c:pt>
                <c:pt idx="174406" formatCode="0.00E+00">
                  <c:v>2.4428100000000001E-3</c:v>
                </c:pt>
                <c:pt idx="174407" formatCode="0.00E+00">
                  <c:v>2.0492499999999999E-3</c:v>
                </c:pt>
                <c:pt idx="174408" formatCode="0.00E+00">
                  <c:v>1.6607900000000001E-3</c:v>
                </c:pt>
                <c:pt idx="174409" formatCode="0.00E+00">
                  <c:v>1.2778100000000001E-3</c:v>
                </c:pt>
                <c:pt idx="174410" formatCode="0.00E+00">
                  <c:v>9.0067999999999995E-4</c:v>
                </c:pt>
                <c:pt idx="174411" formatCode="0.00E+00">
                  <c:v>5.2975500000000003E-4</c:v>
                </c:pt>
                <c:pt idx="174412" formatCode="0.00E+00">
                  <c:v>1.6537E-4</c:v>
                </c:pt>
                <c:pt idx="174413" formatCode="0.00E+00">
                  <c:v>-1.9215599999999999E-4</c:v>
                </c:pt>
                <c:pt idx="174414" formatCode="0.00E+00">
                  <c:v>-5.4251799999999997E-4</c:v>
                </c:pt>
                <c:pt idx="174415" formatCode="0.00E+00">
                  <c:v>-8.8542899999999997E-4</c:v>
                </c:pt>
                <c:pt idx="174416" formatCode="0.00E+00">
                  <c:v>-1.22062E-3</c:v>
                </c:pt>
                <c:pt idx="174417" formatCode="0.00E+00">
                  <c:v>-1.54783E-3</c:v>
                </c:pt>
                <c:pt idx="174418" formatCode="0.00E+00">
                  <c:v>-1.8668300000000001E-3</c:v>
                </c:pt>
                <c:pt idx="174419" formatCode="0.00E+00">
                  <c:v>-2.1774099999999998E-3</c:v>
                </c:pt>
                <c:pt idx="174420" formatCode="0.00E+00">
                  <c:v>-2.47935E-3</c:v>
                </c:pt>
                <c:pt idx="174421" formatCode="0.00E+00">
                  <c:v>-2.77247E-3</c:v>
                </c:pt>
                <c:pt idx="174422" formatCode="0.00E+00">
                  <c:v>-3.05661E-3</c:v>
                </c:pt>
                <c:pt idx="174423" formatCode="0.00E+00">
                  <c:v>-3.33162E-3</c:v>
                </c:pt>
                <c:pt idx="174424" formatCode="0.00E+00">
                  <c:v>-3.59736E-3</c:v>
                </c:pt>
                <c:pt idx="174425" formatCode="0.00E+00">
                  <c:v>-3.8537300000000001E-3</c:v>
                </c:pt>
                <c:pt idx="174426" formatCode="0.00E+00">
                  <c:v>-4.1006300000000001E-3</c:v>
                </c:pt>
                <c:pt idx="174427" formatCode="0.00E+00">
                  <c:v>-4.33797E-3</c:v>
                </c:pt>
                <c:pt idx="174428" formatCode="0.00E+00">
                  <c:v>-4.5656899999999999E-3</c:v>
                </c:pt>
                <c:pt idx="174429" formatCode="0.00E+00">
                  <c:v>-4.7837499999999998E-3</c:v>
                </c:pt>
                <c:pt idx="174430" formatCode="0.00E+00">
                  <c:v>-4.9921200000000001E-3</c:v>
                </c:pt>
                <c:pt idx="174431" formatCode="0.00E+00">
                  <c:v>-5.1907999999999998E-3</c:v>
                </c:pt>
                <c:pt idx="174432" formatCode="0.00E+00">
                  <c:v>-5.3797699999999999E-3</c:v>
                </c:pt>
                <c:pt idx="174433" formatCode="0.00E+00">
                  <c:v>-5.5590600000000002E-3</c:v>
                </c:pt>
                <c:pt idx="174434" formatCode="0.00E+00">
                  <c:v>-5.7287199999999996E-3</c:v>
                </c:pt>
                <c:pt idx="174435" formatCode="0.00E+00">
                  <c:v>-5.8887799999999997E-3</c:v>
                </c:pt>
                <c:pt idx="174436" formatCode="0.00E+00">
                  <c:v>-6.0393199999999999E-3</c:v>
                </c:pt>
                <c:pt idx="174437" formatCode="0.00E+00">
                  <c:v>-6.1804099999999999E-3</c:v>
                </c:pt>
                <c:pt idx="174438" formatCode="0.00E+00">
                  <c:v>-6.3121599999999998E-3</c:v>
                </c:pt>
                <c:pt idx="174439" formatCode="0.00E+00">
                  <c:v>-6.43466E-3</c:v>
                </c:pt>
                <c:pt idx="174440" formatCode="0.00E+00">
                  <c:v>-6.5480399999999998E-3</c:v>
                </c:pt>
                <c:pt idx="174441" formatCode="0.00E+00">
                  <c:v>-6.6524399999999999E-3</c:v>
                </c:pt>
                <c:pt idx="174442" formatCode="0.00E+00">
                  <c:v>-6.7479999999999997E-3</c:v>
                </c:pt>
                <c:pt idx="174443" formatCode="0.00E+00">
                  <c:v>-6.8348799999999998E-3</c:v>
                </c:pt>
                <c:pt idx="174444" formatCode="0.00E+00">
                  <c:v>-6.9132600000000001E-3</c:v>
                </c:pt>
                <c:pt idx="174445" formatCode="0.00E+00">
                  <c:v>-6.9832999999999996E-3</c:v>
                </c:pt>
                <c:pt idx="174446" formatCode="0.00E+00">
                  <c:v>-7.0451999999999997E-3</c:v>
                </c:pt>
                <c:pt idx="174447" formatCode="0.00E+00">
                  <c:v>-7.0991700000000001E-3</c:v>
                </c:pt>
                <c:pt idx="174448" formatCode="0.00E+00">
                  <c:v>-7.1454099999999996E-3</c:v>
                </c:pt>
                <c:pt idx="174449" formatCode="0.00E+00">
                  <c:v>-7.1841400000000003E-3</c:v>
                </c:pt>
                <c:pt idx="174450" formatCode="0.00E+00">
                  <c:v>-7.21559E-3</c:v>
                </c:pt>
                <c:pt idx="174451" formatCode="0.00E+00">
                  <c:v>-7.23998E-3</c:v>
                </c:pt>
                <c:pt idx="174452" formatCode="0.00E+00">
                  <c:v>-7.2575599999999997E-3</c:v>
                </c:pt>
                <c:pt idx="174453" formatCode="0.00E+00">
                  <c:v>-7.2685700000000002E-3</c:v>
                </c:pt>
                <c:pt idx="174454" formatCode="0.00E+00">
                  <c:v>-7.2732700000000001E-3</c:v>
                </c:pt>
                <c:pt idx="174455" formatCode="0.00E+00">
                  <c:v>-7.2719100000000004E-3</c:v>
                </c:pt>
                <c:pt idx="174456" formatCode="0.00E+00">
                  <c:v>-7.2647500000000004E-3</c:v>
                </c:pt>
                <c:pt idx="174457" formatCode="0.00E+00">
                  <c:v>-7.2520500000000003E-3</c:v>
                </c:pt>
                <c:pt idx="174458" formatCode="0.00E+00">
                  <c:v>-7.2340800000000004E-3</c:v>
                </c:pt>
                <c:pt idx="174459" formatCode="0.00E+00">
                  <c:v>-7.2111099999999997E-3</c:v>
                </c:pt>
                <c:pt idx="174460" formatCode="0.00E+00">
                  <c:v>-7.1834000000000004E-3</c:v>
                </c:pt>
                <c:pt idx="174461" formatCode="0.00E+00">
                  <c:v>-7.1512399999999997E-3</c:v>
                </c:pt>
                <c:pt idx="174462" formatCode="0.00E+00">
                  <c:v>-7.1148799999999996E-3</c:v>
                </c:pt>
                <c:pt idx="174463" formatCode="0.00E+00">
                  <c:v>-7.0746000000000003E-3</c:v>
                </c:pt>
                <c:pt idx="174464" formatCode="0.00E+00">
                  <c:v>-7.0306700000000001E-3</c:v>
                </c:pt>
                <c:pt idx="174465" formatCode="0.00E+00">
                  <c:v>-6.9833500000000001E-3</c:v>
                </c:pt>
                <c:pt idx="174466" formatCode="0.00E+00">
                  <c:v>-6.9329300000000003E-3</c:v>
                </c:pt>
                <c:pt idx="174467" formatCode="0.00E+00">
                  <c:v>-6.8796500000000002E-3</c:v>
                </c:pt>
                <c:pt idx="174468" formatCode="0.00E+00">
                  <c:v>-6.8237699999999998E-3</c:v>
                </c:pt>
                <c:pt idx="174469" formatCode="0.00E+00">
                  <c:v>-6.7655700000000003E-3</c:v>
                </c:pt>
                <c:pt idx="174470" formatCode="0.00E+00">
                  <c:v>-6.7052800000000001E-3</c:v>
                </c:pt>
                <c:pt idx="174471" formatCode="0.00E+00">
                  <c:v>-6.6431499999999996E-3</c:v>
                </c:pt>
                <c:pt idx="174472" formatCode="0.00E+00">
                  <c:v>-6.5794399999999998E-3</c:v>
                </c:pt>
                <c:pt idx="174473" formatCode="0.00E+00">
                  <c:v>-6.5143600000000003E-3</c:v>
                </c:pt>
                <c:pt idx="174474" formatCode="0.00E+00">
                  <c:v>-6.4481599999999997E-3</c:v>
                </c:pt>
                <c:pt idx="174475" formatCode="0.00E+00">
                  <c:v>-6.38106E-3</c:v>
                </c:pt>
                <c:pt idx="174476" formatCode="0.00E+00">
                  <c:v>-6.3132700000000002E-3</c:v>
                </c:pt>
                <c:pt idx="174477" formatCode="0.00E+00">
                  <c:v>-6.2450099999999996E-3</c:v>
                </c:pt>
                <c:pt idx="174478" formatCode="0.00E+00">
                  <c:v>-6.1764599999999999E-3</c:v>
                </c:pt>
                <c:pt idx="174479" formatCode="0.00E+00">
                  <c:v>-6.1078299999999999E-3</c:v>
                </c:pt>
                <c:pt idx="174480" formatCode="0.00E+00">
                  <c:v>-6.0393000000000001E-3</c:v>
                </c:pt>
                <c:pt idx="174481" formatCode="0.00E+00">
                  <c:v>-5.9710400000000004E-3</c:v>
                </c:pt>
                <c:pt idx="174482" formatCode="0.00E+00">
                  <c:v>-5.9032199999999998E-3</c:v>
                </c:pt>
                <c:pt idx="174483" formatCode="0.00E+00">
                  <c:v>-5.836E-3</c:v>
                </c:pt>
                <c:pt idx="174484" formatCode="0.00E+00">
                  <c:v>-5.7695200000000002E-3</c:v>
                </c:pt>
                <c:pt idx="174485" formatCode="0.00E+00">
                  <c:v>-5.7039100000000004E-3</c:v>
                </c:pt>
                <c:pt idx="174486" formatCode="0.00E+00">
                  <c:v>-5.6392999999999999E-3</c:v>
                </c:pt>
                <c:pt idx="174487" formatCode="0.00E+00">
                  <c:v>-5.5758099999999996E-3</c:v>
                </c:pt>
                <c:pt idx="174488" formatCode="0.00E+00">
                  <c:v>-5.51353E-3</c:v>
                </c:pt>
                <c:pt idx="174489" formatCode="0.00E+00">
                  <c:v>-5.4525800000000003E-3</c:v>
                </c:pt>
                <c:pt idx="174490" formatCode="0.00E+00">
                  <c:v>-5.3930100000000002E-3</c:v>
                </c:pt>
                <c:pt idx="174491" formatCode="0.00E+00">
                  <c:v>-5.3349199999999999E-3</c:v>
                </c:pt>
                <c:pt idx="174492" formatCode="0.00E+00">
                  <c:v>-5.2783600000000002E-3</c:v>
                </c:pt>
                <c:pt idx="174493" formatCode="0.00E+00">
                  <c:v>-5.2233699999999997E-3</c:v>
                </c:pt>
                <c:pt idx="174494" formatCode="0.00E+00">
                  <c:v>-5.1700100000000001E-3</c:v>
                </c:pt>
                <c:pt idx="174495" formatCode="0.00E+00">
                  <c:v>-5.1182900000000002E-3</c:v>
                </c:pt>
                <c:pt idx="174496" formatCode="0.00E+00">
                  <c:v>-5.06823E-3</c:v>
                </c:pt>
                <c:pt idx="174497" formatCode="0.00E+00">
                  <c:v>-5.0198500000000002E-3</c:v>
                </c:pt>
                <c:pt idx="174498" formatCode="0.00E+00">
                  <c:v>-4.9731200000000001E-3</c:v>
                </c:pt>
                <c:pt idx="174499" formatCode="0.00E+00">
                  <c:v>-4.9280499999999998E-3</c:v>
                </c:pt>
                <c:pt idx="174500" formatCode="0.00E+00">
                  <c:v>-4.8846000000000002E-3</c:v>
                </c:pt>
                <c:pt idx="174501" formatCode="0.00E+00">
                  <c:v>-4.8427399999999999E-3</c:v>
                </c:pt>
                <c:pt idx="174502" formatCode="0.00E+00">
                  <c:v>-4.80242E-3</c:v>
                </c:pt>
                <c:pt idx="174503" formatCode="0.00E+00">
                  <c:v>-4.7635799999999999E-3</c:v>
                </c:pt>
                <c:pt idx="174504" formatCode="0.00E+00">
                  <c:v>-4.72617E-3</c:v>
                </c:pt>
                <c:pt idx="174505" formatCode="0.00E+00">
                  <c:v>-4.6901E-3</c:v>
                </c:pt>
                <c:pt idx="174506" formatCode="0.00E+00">
                  <c:v>-4.6553000000000002E-3</c:v>
                </c:pt>
                <c:pt idx="174507" formatCode="0.00E+00">
                  <c:v>-4.6216599999999997E-3</c:v>
                </c:pt>
                <c:pt idx="174508" formatCode="0.00E+00">
                  <c:v>-4.5890899999999997E-3</c:v>
                </c:pt>
                <c:pt idx="174509" formatCode="0.00E+00">
                  <c:v>-4.55748E-3</c:v>
                </c:pt>
                <c:pt idx="174510" formatCode="0.00E+00">
                  <c:v>-4.5267199999999997E-3</c:v>
                </c:pt>
                <c:pt idx="174511" formatCode="0.00E+00">
                  <c:v>-4.4966700000000004E-3</c:v>
                </c:pt>
                <c:pt idx="174512" formatCode="0.00E+00">
                  <c:v>-4.4672100000000001E-3</c:v>
                </c:pt>
                <c:pt idx="174513" formatCode="0.00E+00">
                  <c:v>-4.4381899999999998E-3</c:v>
                </c:pt>
                <c:pt idx="174514" formatCode="0.00E+00">
                  <c:v>-4.4094900000000003E-3</c:v>
                </c:pt>
                <c:pt idx="174515" formatCode="0.00E+00">
                  <c:v>-4.3809399999999998E-3</c:v>
                </c:pt>
                <c:pt idx="174516" formatCode="0.00E+00">
                  <c:v>-4.3523900000000003E-3</c:v>
                </c:pt>
                <c:pt idx="174517" formatCode="0.00E+00">
                  <c:v>-4.3236899999999998E-3</c:v>
                </c:pt>
                <c:pt idx="174518" formatCode="0.00E+00">
                  <c:v>-4.2946700000000004E-3</c:v>
                </c:pt>
                <c:pt idx="174519" formatCode="0.00E+00">
                  <c:v>-4.2651599999999996E-3</c:v>
                </c:pt>
                <c:pt idx="174520" formatCode="0.00E+00">
                  <c:v>-4.2349900000000001E-3</c:v>
                </c:pt>
                <c:pt idx="174521" formatCode="0.00E+00">
                  <c:v>-4.2039900000000003E-3</c:v>
                </c:pt>
                <c:pt idx="174522" formatCode="0.00E+00">
                  <c:v>-4.1719900000000004E-3</c:v>
                </c:pt>
                <c:pt idx="174523" formatCode="0.00E+00">
                  <c:v>-4.1387999999999998E-3</c:v>
                </c:pt>
                <c:pt idx="174524" formatCode="0.00E+00">
                  <c:v>-4.1042500000000003E-3</c:v>
                </c:pt>
                <c:pt idx="174525" formatCode="0.00E+00">
                  <c:v>-4.0681700000000003E-3</c:v>
                </c:pt>
                <c:pt idx="174526" formatCode="0.00E+00">
                  <c:v>-4.0303600000000002E-3</c:v>
                </c:pt>
                <c:pt idx="174527" formatCode="0.00E+00">
                  <c:v>-3.99066E-3</c:v>
                </c:pt>
                <c:pt idx="174528" formatCode="0.00E+00">
                  <c:v>-3.9488800000000001E-3</c:v>
                </c:pt>
                <c:pt idx="174529" formatCode="0.00E+00">
                  <c:v>-3.9048500000000001E-3</c:v>
                </c:pt>
                <c:pt idx="174530" formatCode="0.00E+00">
                  <c:v>-3.8583900000000002E-3</c:v>
                </c:pt>
                <c:pt idx="174531" formatCode="0.00E+00">
                  <c:v>-3.80934E-3</c:v>
                </c:pt>
                <c:pt idx="174532" formatCode="0.00E+00">
                  <c:v>-3.7575199999999999E-3</c:v>
                </c:pt>
                <c:pt idx="174533" formatCode="0.00E+00">
                  <c:v>-3.7027800000000001E-3</c:v>
                </c:pt>
                <c:pt idx="174534" formatCode="0.00E+00">
                  <c:v>-3.6449400000000002E-3</c:v>
                </c:pt>
                <c:pt idx="174535" formatCode="0.00E+00">
                  <c:v>-3.58385E-3</c:v>
                </c:pt>
                <c:pt idx="174536" formatCode="0.00E+00">
                  <c:v>-3.51936E-3</c:v>
                </c:pt>
                <c:pt idx="174537" formatCode="0.00E+00">
                  <c:v>-3.4513199999999999E-3</c:v>
                </c:pt>
                <c:pt idx="174538" formatCode="0.00E+00">
                  <c:v>-3.3796E-3</c:v>
                </c:pt>
                <c:pt idx="174539" formatCode="0.00E+00">
                  <c:v>-3.3040600000000002E-3</c:v>
                </c:pt>
                <c:pt idx="174540" formatCode="0.00E+00">
                  <c:v>-3.22457E-3</c:v>
                </c:pt>
                <c:pt idx="174541" formatCode="0.00E+00">
                  <c:v>-3.14102E-3</c:v>
                </c:pt>
                <c:pt idx="174542" formatCode="0.00E+00">
                  <c:v>-3.0532799999999998E-3</c:v>
                </c:pt>
                <c:pt idx="174543" formatCode="0.00E+00">
                  <c:v>-2.9612699999999998E-3</c:v>
                </c:pt>
                <c:pt idx="174544" formatCode="0.00E+00">
                  <c:v>-2.8648800000000002E-3</c:v>
                </c:pt>
                <c:pt idx="174545" formatCode="0.00E+00">
                  <c:v>-2.7640199999999998E-3</c:v>
                </c:pt>
                <c:pt idx="174546" formatCode="0.00E+00">
                  <c:v>-2.65862E-3</c:v>
                </c:pt>
                <c:pt idx="174547" formatCode="0.00E+00">
                  <c:v>-2.5486200000000001E-3</c:v>
                </c:pt>
                <c:pt idx="174548" formatCode="0.00E+00">
                  <c:v>-2.4339499999999998E-3</c:v>
                </c:pt>
                <c:pt idx="174549" formatCode="0.00E+00">
                  <c:v>-2.3145599999999998E-3</c:v>
                </c:pt>
                <c:pt idx="174550" formatCode="0.00E+00">
                  <c:v>-2.1904300000000002E-3</c:v>
                </c:pt>
                <c:pt idx="174551" formatCode="0.00E+00">
                  <c:v>-2.0615099999999999E-3</c:v>
                </c:pt>
                <c:pt idx="174552" formatCode="0.00E+00">
                  <c:v>-1.9277999999999999E-3</c:v>
                </c:pt>
                <c:pt idx="174553" formatCode="0.00E+00">
                  <c:v>-1.7893E-3</c:v>
                </c:pt>
                <c:pt idx="174554" formatCode="0.00E+00">
                  <c:v>-1.6459999999999999E-3</c:v>
                </c:pt>
                <c:pt idx="174555" formatCode="0.00E+00">
                  <c:v>-1.49792E-3</c:v>
                </c:pt>
                <c:pt idx="174556" formatCode="0.00E+00">
                  <c:v>-1.3451100000000001E-3</c:v>
                </c:pt>
                <c:pt idx="174557" formatCode="0.00E+00">
                  <c:v>-1.1875900000000001E-3</c:v>
                </c:pt>
                <c:pt idx="174558" formatCode="0.00E+00">
                  <c:v>-1.02541E-3</c:v>
                </c:pt>
                <c:pt idx="174559" formatCode="0.00E+00">
                  <c:v>-8.5865400000000004E-4</c:v>
                </c:pt>
                <c:pt idx="174560" formatCode="0.00E+00">
                  <c:v>-6.8738499999999999E-4</c:v>
                </c:pt>
                <c:pt idx="174561" formatCode="0.00E+00">
                  <c:v>-5.1169400000000004E-4</c:v>
                </c:pt>
                <c:pt idx="174562" formatCode="0.00E+00">
                  <c:v>-3.3168100000000001E-4</c:v>
                </c:pt>
                <c:pt idx="174563" formatCode="0.00E+00">
                  <c:v>-1.4745900000000001E-4</c:v>
                </c:pt>
                <c:pt idx="174564" formatCode="0.00E+00">
                  <c:v>4.0850799999999999E-5</c:v>
                </c:pt>
                <c:pt idx="174565" formatCode="0.00E+00">
                  <c:v>2.33112E-4</c:v>
                </c:pt>
                <c:pt idx="174566" formatCode="0.00E+00">
                  <c:v>4.29178E-4</c:v>
                </c:pt>
                <c:pt idx="174567" formatCode="0.00E+00">
                  <c:v>6.2889100000000002E-4</c:v>
                </c:pt>
                <c:pt idx="174568" formatCode="0.00E+00">
                  <c:v>8.3208299999999995E-4</c:v>
                </c:pt>
                <c:pt idx="174569" formatCode="0.00E+00">
                  <c:v>1.0385699999999999E-3</c:v>
                </c:pt>
                <c:pt idx="174570" formatCode="0.00E+00">
                  <c:v>1.2481700000000001E-3</c:v>
                </c:pt>
                <c:pt idx="174571" formatCode="0.00E+00">
                  <c:v>1.4606700000000001E-3</c:v>
                </c:pt>
                <c:pt idx="174572" formatCode="0.00E+00">
                  <c:v>1.6758700000000001E-3</c:v>
                </c:pt>
                <c:pt idx="174573" formatCode="0.00E+00">
                  <c:v>1.89354E-3</c:v>
                </c:pt>
                <c:pt idx="174574" formatCode="0.00E+00">
                  <c:v>2.1134499999999998E-3</c:v>
                </c:pt>
                <c:pt idx="174575" formatCode="0.00E+00">
                  <c:v>2.3353599999999999E-3</c:v>
                </c:pt>
                <c:pt idx="174576" formatCode="0.00E+00">
                  <c:v>2.5590299999999999E-3</c:v>
                </c:pt>
                <c:pt idx="174577" formatCode="0.00E+00">
                  <c:v>2.7841799999999998E-3</c:v>
                </c:pt>
                <c:pt idx="174578" formatCode="0.00E+00">
                  <c:v>3.0105700000000002E-3</c:v>
                </c:pt>
                <c:pt idx="174579" formatCode="0.00E+00">
                  <c:v>3.2379000000000002E-3</c:v>
                </c:pt>
                <c:pt idx="174580" formatCode="0.00E+00">
                  <c:v>3.46591E-3</c:v>
                </c:pt>
                <c:pt idx="174581" formatCode="0.00E+00">
                  <c:v>3.6943000000000002E-3</c:v>
                </c:pt>
                <c:pt idx="174582" formatCode="0.00E+00">
                  <c:v>3.9227699999999999E-3</c:v>
                </c:pt>
                <c:pt idx="174583" formatCode="0.00E+00">
                  <c:v>4.15103E-3</c:v>
                </c:pt>
                <c:pt idx="174584" formatCode="0.00E+00">
                  <c:v>4.3787699999999997E-3</c:v>
                </c:pt>
                <c:pt idx="174585" formatCode="0.00E+00">
                  <c:v>4.60568E-3</c:v>
                </c:pt>
                <c:pt idx="174586" formatCode="0.00E+00">
                  <c:v>4.8314400000000002E-3</c:v>
                </c:pt>
                <c:pt idx="174587" formatCode="0.00E+00">
                  <c:v>5.0557299999999996E-3</c:v>
                </c:pt>
                <c:pt idx="174588" formatCode="0.00E+00">
                  <c:v>5.2782300000000001E-3</c:v>
                </c:pt>
                <c:pt idx="174589" formatCode="0.00E+00">
                  <c:v>5.4986100000000001E-3</c:v>
                </c:pt>
                <c:pt idx="174590" formatCode="0.00E+00">
                  <c:v>5.7165499999999999E-3</c:v>
                </c:pt>
                <c:pt idx="174591" formatCode="0.00E+00">
                  <c:v>5.9317099999999998E-3</c:v>
                </c:pt>
                <c:pt idx="174592" formatCode="0.00E+00">
                  <c:v>6.1437699999999998E-3</c:v>
                </c:pt>
                <c:pt idx="174593" formatCode="0.00E+00">
                  <c:v>6.3523800000000004E-3</c:v>
                </c:pt>
                <c:pt idx="174594" formatCode="0.00E+00">
                  <c:v>6.5572299999999998E-3</c:v>
                </c:pt>
                <c:pt idx="174595" formatCode="0.00E+00">
                  <c:v>6.7579800000000002E-3</c:v>
                </c:pt>
                <c:pt idx="174596" formatCode="0.00E+00">
                  <c:v>6.9543000000000001E-3</c:v>
                </c:pt>
                <c:pt idx="174597" formatCode="0.00E+00">
                  <c:v>7.1458600000000004E-3</c:v>
                </c:pt>
                <c:pt idx="174598" formatCode="0.00E+00">
                  <c:v>7.3323399999999997E-3</c:v>
                </c:pt>
                <c:pt idx="174599" formatCode="0.00E+00">
                  <c:v>7.5134199999999998E-3</c:v>
                </c:pt>
                <c:pt idx="174600" formatCode="0.00E+00">
                  <c:v>7.6887800000000001E-3</c:v>
                </c:pt>
                <c:pt idx="174601" formatCode="0.00E+00">
                  <c:v>7.8580999999999998E-3</c:v>
                </c:pt>
                <c:pt idx="174602" formatCode="0.00E+00">
                  <c:v>8.0210799999999999E-3</c:v>
                </c:pt>
                <c:pt idx="174603" formatCode="0.00E+00">
                  <c:v>8.1774199999999995E-3</c:v>
                </c:pt>
                <c:pt idx="174604" formatCode="0.00E+00">
                  <c:v>8.3268100000000005E-3</c:v>
                </c:pt>
                <c:pt idx="174605" formatCode="0.00E+00">
                  <c:v>8.4689799999999992E-3</c:v>
                </c:pt>
                <c:pt idx="174606" formatCode="0.00E+00">
                  <c:v>8.6036299999999993E-3</c:v>
                </c:pt>
                <c:pt idx="174607" formatCode="0.00E+00">
                  <c:v>8.7304900000000005E-3</c:v>
                </c:pt>
                <c:pt idx="174608" formatCode="0.00E+00">
                  <c:v>8.8492899999999992E-3</c:v>
                </c:pt>
                <c:pt idx="174609" formatCode="0.00E+00">
                  <c:v>8.9597900000000005E-3</c:v>
                </c:pt>
                <c:pt idx="174610" formatCode="0.00E+00">
                  <c:v>9.0617200000000005E-3</c:v>
                </c:pt>
                <c:pt idx="174611" formatCode="0.00E+00">
                  <c:v>9.1548600000000008E-3</c:v>
                </c:pt>
                <c:pt idx="174612" formatCode="0.00E+00">
                  <c:v>9.2389700000000009E-3</c:v>
                </c:pt>
                <c:pt idx="174613" formatCode="0.00E+00">
                  <c:v>9.3138500000000003E-3</c:v>
                </c:pt>
                <c:pt idx="174614" formatCode="0.00E+00">
                  <c:v>9.3792800000000003E-3</c:v>
                </c:pt>
                <c:pt idx="174615" formatCode="0.00E+00">
                  <c:v>9.4350700000000003E-3</c:v>
                </c:pt>
                <c:pt idx="174616" formatCode="0.00E+00">
                  <c:v>9.4810499999999995E-3</c:v>
                </c:pt>
                <c:pt idx="174617" formatCode="0.00E+00">
                  <c:v>9.5170500000000009E-3</c:v>
                </c:pt>
                <c:pt idx="174618" formatCode="0.00E+00">
                  <c:v>9.5429E-3</c:v>
                </c:pt>
                <c:pt idx="174619" formatCode="0.00E+00">
                  <c:v>9.5584799999999994E-3</c:v>
                </c:pt>
                <c:pt idx="174620" formatCode="0.00E+00">
                  <c:v>9.5636599999999999E-3</c:v>
                </c:pt>
                <c:pt idx="174621" formatCode="0.00E+00">
                  <c:v>9.5583200000000004E-3</c:v>
                </c:pt>
                <c:pt idx="174622" formatCode="0.00E+00">
                  <c:v>9.5423599999999997E-3</c:v>
                </c:pt>
                <c:pt idx="174623" formatCode="0.00E+00">
                  <c:v>9.5157100000000001E-3</c:v>
                </c:pt>
                <c:pt idx="174624" formatCode="0.00E+00">
                  <c:v>9.4783000000000003E-3</c:v>
                </c:pt>
                <c:pt idx="174625" formatCode="0.00E+00">
                  <c:v>9.4300700000000005E-3</c:v>
                </c:pt>
                <c:pt idx="174626" formatCode="0.00E+00">
                  <c:v>9.3709799999999992E-3</c:v>
                </c:pt>
                <c:pt idx="174627" formatCode="0.00E+00">
                  <c:v>9.3010300000000001E-3</c:v>
                </c:pt>
                <c:pt idx="174628" formatCode="0.00E+00">
                  <c:v>9.2201999999999996E-3</c:v>
                </c:pt>
                <c:pt idx="174629" formatCode="0.00E+00">
                  <c:v>9.1284999999999995E-3</c:v>
                </c:pt>
                <c:pt idx="174630" formatCode="0.00E+00">
                  <c:v>9.0259599999999995E-3</c:v>
                </c:pt>
                <c:pt idx="174631" formatCode="0.00E+00">
                  <c:v>8.9126299999999995E-3</c:v>
                </c:pt>
                <c:pt idx="174632" formatCode="0.00E+00">
                  <c:v>8.7885700000000008E-3</c:v>
                </c:pt>
                <c:pt idx="174633" formatCode="0.00E+00">
                  <c:v>8.6538399999999994E-3</c:v>
                </c:pt>
                <c:pt idx="174634" formatCode="0.00E+00">
                  <c:v>8.5085500000000001E-3</c:v>
                </c:pt>
                <c:pt idx="174635" formatCode="0.00E+00">
                  <c:v>8.3528000000000005E-3</c:v>
                </c:pt>
                <c:pt idx="174636" formatCode="0.00E+00">
                  <c:v>8.1867199999999998E-3</c:v>
                </c:pt>
                <c:pt idx="174637" formatCode="0.00E+00">
                  <c:v>8.0104600000000005E-3</c:v>
                </c:pt>
                <c:pt idx="174638" formatCode="0.00E+00">
                  <c:v>7.8241500000000002E-3</c:v>
                </c:pt>
                <c:pt idx="174639" formatCode="0.00E+00">
                  <c:v>7.6279900000000003E-3</c:v>
                </c:pt>
                <c:pt idx="174640" formatCode="0.00E+00">
                  <c:v>7.4221599999999997E-3</c:v>
                </c:pt>
                <c:pt idx="174641" formatCode="0.00E+00">
                  <c:v>7.2068599999999998E-3</c:v>
                </c:pt>
                <c:pt idx="174642" formatCode="0.00E+00">
                  <c:v>6.9823100000000003E-3</c:v>
                </c:pt>
                <c:pt idx="174643" formatCode="0.00E+00">
                  <c:v>6.7487500000000004E-3</c:v>
                </c:pt>
                <c:pt idx="174644" formatCode="0.00E+00">
                  <c:v>6.5064299999999997E-3</c:v>
                </c:pt>
                <c:pt idx="174645" formatCode="0.00E+00">
                  <c:v>6.25561E-3</c:v>
                </c:pt>
                <c:pt idx="174646" formatCode="0.00E+00">
                  <c:v>5.9965599999999997E-3</c:v>
                </c:pt>
                <c:pt idx="174647" formatCode="0.00E+00">
                  <c:v>5.7295899999999997E-3</c:v>
                </c:pt>
                <c:pt idx="174648" formatCode="0.00E+00">
                  <c:v>5.4549799999999999E-3</c:v>
                </c:pt>
                <c:pt idx="174649" formatCode="0.00E+00">
                  <c:v>5.17308E-3</c:v>
                </c:pt>
                <c:pt idx="174650" formatCode="0.00E+00">
                  <c:v>4.8841900000000001E-3</c:v>
                </c:pt>
                <c:pt idx="174651" formatCode="0.00E+00">
                  <c:v>4.5886700000000004E-3</c:v>
                </c:pt>
                <c:pt idx="174652" formatCode="0.00E+00">
                  <c:v>4.28686E-3</c:v>
                </c:pt>
                <c:pt idx="174653" formatCode="0.00E+00">
                  <c:v>3.9791399999999999E-3</c:v>
                </c:pt>
                <c:pt idx="174654" formatCode="0.00E+00">
                  <c:v>3.6658799999999998E-3</c:v>
                </c:pt>
                <c:pt idx="174655" formatCode="0.00E+00">
                  <c:v>3.34746E-3</c:v>
                </c:pt>
                <c:pt idx="174656" formatCode="0.00E+00">
                  <c:v>3.0242699999999999E-3</c:v>
                </c:pt>
                <c:pt idx="174657" formatCode="0.00E+00">
                  <c:v>2.69673E-3</c:v>
                </c:pt>
                <c:pt idx="174658" formatCode="0.00E+00">
                  <c:v>2.3652500000000002E-3</c:v>
                </c:pt>
                <c:pt idx="174659" formatCode="0.00E+00">
                  <c:v>2.03024E-3</c:v>
                </c:pt>
                <c:pt idx="174660" formatCode="0.00E+00">
                  <c:v>1.69213E-3</c:v>
                </c:pt>
                <c:pt idx="174661" formatCode="0.00E+00">
                  <c:v>1.3513500000000001E-3</c:v>
                </c:pt>
                <c:pt idx="174662" formatCode="0.00E+00">
                  <c:v>1.0083399999999999E-3</c:v>
                </c:pt>
                <c:pt idx="174663" formatCode="0.00E+00">
                  <c:v>6.6354900000000004E-4</c:v>
                </c:pt>
                <c:pt idx="174664" formatCode="0.00E+00">
                  <c:v>3.17423E-4</c:v>
                </c:pt>
                <c:pt idx="174665" formatCode="0.00E+00">
                  <c:v>-2.9586799999999999E-5</c:v>
                </c:pt>
                <c:pt idx="174666" formatCode="0.00E+00">
                  <c:v>-3.7702500000000002E-4</c:v>
                </c:pt>
                <c:pt idx="174667" formatCode="0.00E+00">
                  <c:v>-7.2443400000000004E-4</c:v>
                </c:pt>
                <c:pt idx="174668" formatCode="0.00E+00">
                  <c:v>-1.0713599999999999E-3</c:v>
                </c:pt>
                <c:pt idx="174669" formatCode="0.00E+00">
                  <c:v>-1.4173300000000001E-3</c:v>
                </c:pt>
                <c:pt idx="174670" formatCode="0.00E+00">
                  <c:v>-1.7618899999999999E-3</c:v>
                </c:pt>
                <c:pt idx="174671" formatCode="0.00E+00">
                  <c:v>-2.1045899999999999E-3</c:v>
                </c:pt>
                <c:pt idx="174672" formatCode="0.00E+00">
                  <c:v>-2.44495E-3</c:v>
                </c:pt>
                <c:pt idx="174673" formatCode="0.00E+00">
                  <c:v>-2.78254E-3</c:v>
                </c:pt>
                <c:pt idx="174674" formatCode="0.00E+00">
                  <c:v>-3.1168799999999998E-3</c:v>
                </c:pt>
                <c:pt idx="174675" formatCode="0.00E+00">
                  <c:v>-3.4475399999999998E-3</c:v>
                </c:pt>
                <c:pt idx="174676" formatCode="0.00E+00">
                  <c:v>-3.7740600000000001E-3</c:v>
                </c:pt>
                <c:pt idx="174677" formatCode="0.00E+00">
                  <c:v>-4.0959999999999998E-3</c:v>
                </c:pt>
                <c:pt idx="174678" formatCode="0.00E+00">
                  <c:v>-4.4129299999999998E-3</c:v>
                </c:pt>
                <c:pt idx="174679" formatCode="0.00E+00">
                  <c:v>-4.7244100000000001E-3</c:v>
                </c:pt>
                <c:pt idx="174680" formatCode="0.00E+00">
                  <c:v>-5.0300199999999996E-3</c:v>
                </c:pt>
                <c:pt idx="174681" formatCode="0.00E+00">
                  <c:v>-5.3293500000000001E-3</c:v>
                </c:pt>
                <c:pt idx="174682" formatCode="0.00E+00">
                  <c:v>-5.6219900000000003E-3</c:v>
                </c:pt>
                <c:pt idx="174683" formatCode="0.00E+00">
                  <c:v>-5.9075300000000002E-3</c:v>
                </c:pt>
                <c:pt idx="174684" formatCode="0.00E+00">
                  <c:v>-6.1855900000000004E-3</c:v>
                </c:pt>
                <c:pt idx="174685" formatCode="0.00E+00">
                  <c:v>-6.4557900000000003E-3</c:v>
                </c:pt>
                <c:pt idx="174686" formatCode="0.00E+00">
                  <c:v>-6.7177599999999997E-3</c:v>
                </c:pt>
                <c:pt idx="174687" formatCode="0.00E+00">
                  <c:v>-6.9711399999999998E-3</c:v>
                </c:pt>
                <c:pt idx="174688" formatCode="0.00E+00">
                  <c:v>-7.2155800000000001E-3</c:v>
                </c:pt>
                <c:pt idx="174689" formatCode="0.00E+00">
                  <c:v>-7.4507499999999999E-3</c:v>
                </c:pt>
                <c:pt idx="174690" formatCode="0.00E+00">
                  <c:v>-7.6763400000000002E-3</c:v>
                </c:pt>
                <c:pt idx="174691" formatCode="0.00E+00">
                  <c:v>-7.8920299999999995E-3</c:v>
                </c:pt>
                <c:pt idx="174692" formatCode="0.00E+00">
                  <c:v>-8.0975300000000004E-3</c:v>
                </c:pt>
                <c:pt idx="174693" formatCode="0.00E+00">
                  <c:v>-8.2925599999999992E-3</c:v>
                </c:pt>
                <c:pt idx="174694" formatCode="0.00E+00">
                  <c:v>-8.4768499999999993E-3</c:v>
                </c:pt>
                <c:pt idx="174695" formatCode="0.00E+00">
                  <c:v>-8.6501700000000004E-3</c:v>
                </c:pt>
                <c:pt idx="174696" formatCode="0.00E+00">
                  <c:v>-8.8122700000000005E-3</c:v>
                </c:pt>
                <c:pt idx="174697" formatCode="0.00E+00">
                  <c:v>-8.9629299999999992E-3</c:v>
                </c:pt>
                <c:pt idx="174698" formatCode="0.00E+00">
                  <c:v>-9.1019699999999992E-3</c:v>
                </c:pt>
                <c:pt idx="174699" formatCode="0.00E+00">
                  <c:v>-9.22919E-3</c:v>
                </c:pt>
                <c:pt idx="174700" formatCode="0.00E+00">
                  <c:v>-9.3444200000000009E-3</c:v>
                </c:pt>
                <c:pt idx="174701" formatCode="0.00E+00">
                  <c:v>-9.4475300000000009E-3</c:v>
                </c:pt>
                <c:pt idx="174702" formatCode="0.00E+00">
                  <c:v>-9.5383699999999991E-3</c:v>
                </c:pt>
                <c:pt idx="174703" formatCode="0.00E+00">
                  <c:v>-9.6168299999999998E-3</c:v>
                </c:pt>
                <c:pt idx="174704" formatCode="0.00E+00">
                  <c:v>-9.68282E-3</c:v>
                </c:pt>
                <c:pt idx="174705" formatCode="0.00E+00">
                  <c:v>-9.7362500000000001E-3</c:v>
                </c:pt>
                <c:pt idx="174706" formatCode="0.00E+00">
                  <c:v>-9.7770800000000005E-3</c:v>
                </c:pt>
                <c:pt idx="174707" formatCode="0.00E+00">
                  <c:v>-9.8052499999999997E-3</c:v>
                </c:pt>
                <c:pt idx="174708" formatCode="0.00E+00">
                  <c:v>-9.8207499999999996E-3</c:v>
                </c:pt>
                <c:pt idx="174709" formatCode="0.00E+00">
                  <c:v>-9.8235600000000003E-3</c:v>
                </c:pt>
                <c:pt idx="174710" formatCode="0.00E+00">
                  <c:v>-9.8137199999999997E-3</c:v>
                </c:pt>
                <c:pt idx="174711" formatCode="0.00E+00">
                  <c:v>-9.7912399999999997E-3</c:v>
                </c:pt>
                <c:pt idx="174712" formatCode="0.00E+00">
                  <c:v>-9.7561799999999997E-3</c:v>
                </c:pt>
                <c:pt idx="174713" formatCode="0.00E+00">
                  <c:v>-9.7086099999999995E-3</c:v>
                </c:pt>
                <c:pt idx="174714" formatCode="0.00E+00">
                  <c:v>-9.6486100000000002E-3</c:v>
                </c:pt>
                <c:pt idx="174715" formatCode="0.00E+00">
                  <c:v>-9.5762999999999994E-3</c:v>
                </c:pt>
                <c:pt idx="174716" formatCode="0.00E+00">
                  <c:v>-9.4917999999999999E-3</c:v>
                </c:pt>
                <c:pt idx="174717" formatCode="0.00E+00">
                  <c:v>-9.3952500000000008E-3</c:v>
                </c:pt>
                <c:pt idx="174718" formatCode="0.00E+00">
                  <c:v>-9.2868099999999995E-3</c:v>
                </c:pt>
                <c:pt idx="174719" formatCode="0.00E+00">
                  <c:v>-9.1666600000000001E-3</c:v>
                </c:pt>
                <c:pt idx="174720" formatCode="0.00E+00">
                  <c:v>-9.0349799999999997E-3</c:v>
                </c:pt>
                <c:pt idx="174721" formatCode="0.00E+00">
                  <c:v>-8.8920000000000006E-3</c:v>
                </c:pt>
                <c:pt idx="174722" formatCode="0.00E+00">
                  <c:v>-8.7379399999999996E-3</c:v>
                </c:pt>
                <c:pt idx="174723" formatCode="0.00E+00">
                  <c:v>-8.5730300000000006E-3</c:v>
                </c:pt>
                <c:pt idx="174724" formatCode="0.00E+00">
                  <c:v>-8.3975500000000002E-3</c:v>
                </c:pt>
                <c:pt idx="174725" formatCode="0.00E+00">
                  <c:v>-8.2117700000000002E-3</c:v>
                </c:pt>
                <c:pt idx="174726" formatCode="0.00E+00">
                  <c:v>-8.0159700000000007E-3</c:v>
                </c:pt>
                <c:pt idx="174727" formatCode="0.00E+00">
                  <c:v>-7.81046E-3</c:v>
                </c:pt>
                <c:pt idx="174728" formatCode="0.00E+00">
                  <c:v>-7.5955500000000004E-3</c:v>
                </c:pt>
                <c:pt idx="174729" formatCode="0.00E+00">
                  <c:v>-7.37158E-3</c:v>
                </c:pt>
                <c:pt idx="174730" formatCode="0.00E+00">
                  <c:v>-7.1388900000000002E-3</c:v>
                </c:pt>
                <c:pt idx="174731" formatCode="0.00E+00">
                  <c:v>-6.8978299999999998E-3</c:v>
                </c:pt>
                <c:pt idx="174732" formatCode="0.00E+00">
                  <c:v>-6.64878E-3</c:v>
                </c:pt>
                <c:pt idx="174733" formatCode="0.00E+00">
                  <c:v>-6.3921100000000003E-3</c:v>
                </c:pt>
                <c:pt idx="174734" formatCode="0.00E+00">
                  <c:v>-6.1282200000000002E-3</c:v>
                </c:pt>
                <c:pt idx="174735" formatCode="0.00E+00">
                  <c:v>-5.8574899999999999E-3</c:v>
                </c:pt>
                <c:pt idx="174736" formatCode="0.00E+00">
                  <c:v>-5.5803500000000004E-3</c:v>
                </c:pt>
                <c:pt idx="174737" formatCode="0.00E+00">
                  <c:v>-5.2972000000000002E-3</c:v>
                </c:pt>
                <c:pt idx="174738" formatCode="0.00E+00">
                  <c:v>-5.00848E-3</c:v>
                </c:pt>
                <c:pt idx="174739" formatCode="0.00E+00">
                  <c:v>-4.7146200000000001E-3</c:v>
                </c:pt>
                <c:pt idx="174740" formatCode="0.00E+00">
                  <c:v>-4.4160500000000004E-3</c:v>
                </c:pt>
                <c:pt idx="174741" formatCode="0.00E+00">
                  <c:v>-4.1132299999999998E-3</c:v>
                </c:pt>
                <c:pt idx="174742" formatCode="0.00E+00">
                  <c:v>-3.8065899999999999E-3</c:v>
                </c:pt>
                <c:pt idx="174743" formatCode="0.00E+00">
                  <c:v>-3.4966099999999998E-3</c:v>
                </c:pt>
                <c:pt idx="174744" formatCode="0.00E+00">
                  <c:v>-3.18374E-3</c:v>
                </c:pt>
                <c:pt idx="174745" formatCode="0.00E+00">
                  <c:v>-2.8684399999999999E-3</c:v>
                </c:pt>
                <c:pt idx="174746" formatCode="0.00E+00">
                  <c:v>-2.5511700000000002E-3</c:v>
                </c:pt>
                <c:pt idx="174747" formatCode="0.00E+00">
                  <c:v>-2.2323999999999998E-3</c:v>
                </c:pt>
                <c:pt idx="174748" formatCode="0.00E+00">
                  <c:v>-1.9126099999999999E-3</c:v>
                </c:pt>
                <c:pt idx="174749" formatCode="0.00E+00">
                  <c:v>-1.5922499999999999E-3</c:v>
                </c:pt>
                <c:pt idx="174750" formatCode="0.00E+00">
                  <c:v>-1.2718E-3</c:v>
                </c:pt>
                <c:pt idx="174751" formatCode="0.00E+00">
                  <c:v>-9.5171600000000002E-4</c:v>
                </c:pt>
                <c:pt idx="174752" formatCode="0.00E+00">
                  <c:v>-6.3246899999999998E-4</c:v>
                </c:pt>
                <c:pt idx="174753" formatCode="0.00E+00">
                  <c:v>-3.14517E-4</c:v>
                </c:pt>
                <c:pt idx="174754" formatCode="0.00E+00">
                  <c:v>1.6805400000000001E-6</c:v>
                </c:pt>
                <c:pt idx="174755" formatCode="0.00E+00">
                  <c:v>3.1567100000000001E-4</c:v>
                </c:pt>
                <c:pt idx="174756" formatCode="0.00E+00">
                  <c:v>6.2700500000000003E-4</c:v>
                </c:pt>
                <c:pt idx="174757" formatCode="0.00E+00">
                  <c:v>9.3523900000000004E-4</c:v>
                </c:pt>
                <c:pt idx="174758" formatCode="0.00E+00">
                  <c:v>1.2399399999999999E-3</c:v>
                </c:pt>
                <c:pt idx="174759" formatCode="0.00E+00">
                  <c:v>1.5406700000000001E-3</c:v>
                </c:pt>
                <c:pt idx="174760" formatCode="0.00E+00">
                  <c:v>1.83701E-3</c:v>
                </c:pt>
                <c:pt idx="174761" formatCode="0.00E+00">
                  <c:v>2.1285499999999999E-3</c:v>
                </c:pt>
                <c:pt idx="174762" formatCode="0.00E+00">
                  <c:v>2.41487E-3</c:v>
                </c:pt>
                <c:pt idx="174763" formatCode="0.00E+00">
                  <c:v>2.6955899999999999E-3</c:v>
                </c:pt>
                <c:pt idx="174764" formatCode="0.00E+00">
                  <c:v>2.9703199999999998E-3</c:v>
                </c:pt>
                <c:pt idx="174765" formatCode="0.00E+00">
                  <c:v>3.2386899999999998E-3</c:v>
                </c:pt>
                <c:pt idx="174766" formatCode="0.00E+00">
                  <c:v>3.5003199999999999E-3</c:v>
                </c:pt>
                <c:pt idx="174767" formatCode="0.00E+00">
                  <c:v>3.7548600000000001E-3</c:v>
                </c:pt>
                <c:pt idx="174768" formatCode="0.00E+00">
                  <c:v>4.0019799999999996E-3</c:v>
                </c:pt>
                <c:pt idx="174769" formatCode="0.00E+00">
                  <c:v>4.2413499999999996E-3</c:v>
                </c:pt>
                <c:pt idx="174770" formatCode="0.00E+00">
                  <c:v>4.4726599999999998E-3</c:v>
                </c:pt>
                <c:pt idx="174771" formatCode="0.00E+00">
                  <c:v>4.6955900000000004E-3</c:v>
                </c:pt>
                <c:pt idx="174772" formatCode="0.00E+00">
                  <c:v>4.9098800000000001E-3</c:v>
                </c:pt>
                <c:pt idx="174773" formatCode="0.00E+00">
                  <c:v>5.1152300000000001E-3</c:v>
                </c:pt>
                <c:pt idx="174774" formatCode="0.00E+00">
                  <c:v>5.3114099999999999E-3</c:v>
                </c:pt>
                <c:pt idx="174775" formatCode="0.00E+00">
                  <c:v>5.4981600000000002E-3</c:v>
                </c:pt>
                <c:pt idx="174776" formatCode="0.00E+00">
                  <c:v>5.6752599999999997E-3</c:v>
                </c:pt>
                <c:pt idx="174777" formatCode="0.00E+00">
                  <c:v>5.8424999999999996E-3</c:v>
                </c:pt>
                <c:pt idx="174778" formatCode="0.00E+00">
                  <c:v>5.9996900000000002E-3</c:v>
                </c:pt>
                <c:pt idx="174779" formatCode="0.00E+00">
                  <c:v>6.14665E-3</c:v>
                </c:pt>
                <c:pt idx="174780" formatCode="0.00E+00">
                  <c:v>6.28321E-3</c:v>
                </c:pt>
                <c:pt idx="174781" formatCode="0.00E+00">
                  <c:v>6.40925E-3</c:v>
                </c:pt>
                <c:pt idx="174782" formatCode="0.00E+00">
                  <c:v>6.5246200000000001E-3</c:v>
                </c:pt>
                <c:pt idx="174783" formatCode="0.00E+00">
                  <c:v>6.62921E-3</c:v>
                </c:pt>
                <c:pt idx="174784" formatCode="0.00E+00">
                  <c:v>6.7229500000000001E-3</c:v>
                </c:pt>
                <c:pt idx="174785" formatCode="0.00E+00">
                  <c:v>6.8057500000000002E-3</c:v>
                </c:pt>
                <c:pt idx="174786" formatCode="0.00E+00">
                  <c:v>6.8775499999999996E-3</c:v>
                </c:pt>
                <c:pt idx="174787" formatCode="0.00E+00">
                  <c:v>6.9383200000000004E-3</c:v>
                </c:pt>
                <c:pt idx="174788" formatCode="0.00E+00">
                  <c:v>6.9880300000000001E-3</c:v>
                </c:pt>
                <c:pt idx="174789" formatCode="0.00E+00">
                  <c:v>7.0266800000000004E-3</c:v>
                </c:pt>
                <c:pt idx="174790" formatCode="0.00E+00">
                  <c:v>7.0542900000000004E-3</c:v>
                </c:pt>
                <c:pt idx="174791" formatCode="0.00E+00">
                  <c:v>7.0708699999999999E-3</c:v>
                </c:pt>
                <c:pt idx="174792" formatCode="0.00E+00">
                  <c:v>7.0764799999999996E-3</c:v>
                </c:pt>
                <c:pt idx="174793" formatCode="0.00E+00">
                  <c:v>7.0711899999999998E-3</c:v>
                </c:pt>
                <c:pt idx="174794" formatCode="0.00E+00">
                  <c:v>7.05508E-3</c:v>
                </c:pt>
                <c:pt idx="174795" formatCode="0.00E+00">
                  <c:v>7.0282299999999999E-3</c:v>
                </c:pt>
                <c:pt idx="174796" formatCode="0.00E+00">
                  <c:v>6.9907700000000003E-3</c:v>
                </c:pt>
                <c:pt idx="174797" formatCode="0.00E+00">
                  <c:v>6.9428399999999996E-3</c:v>
                </c:pt>
                <c:pt idx="174798" formatCode="0.00E+00">
                  <c:v>6.8845599999999996E-3</c:v>
                </c:pt>
                <c:pt idx="174799" formatCode="0.00E+00">
                  <c:v>6.8161200000000002E-3</c:v>
                </c:pt>
                <c:pt idx="174800" formatCode="0.00E+00">
                  <c:v>6.7376700000000003E-3</c:v>
                </c:pt>
                <c:pt idx="174801" formatCode="0.00E+00">
                  <c:v>6.6494299999999996E-3</c:v>
                </c:pt>
                <c:pt idx="174802" formatCode="0.00E+00">
                  <c:v>6.5515900000000004E-3</c:v>
                </c:pt>
                <c:pt idx="174803" formatCode="0.00E+00">
                  <c:v>6.4443699999999996E-3</c:v>
                </c:pt>
                <c:pt idx="174804" formatCode="0.00E+00">
                  <c:v>6.3280200000000002E-3</c:v>
                </c:pt>
                <c:pt idx="174805" formatCode="0.00E+00">
                  <c:v>6.2027699999999998E-3</c:v>
                </c:pt>
                <c:pt idx="174806" formatCode="0.00E+00">
                  <c:v>6.0689000000000003E-3</c:v>
                </c:pt>
                <c:pt idx="174807" formatCode="0.00E+00">
                  <c:v>5.9266600000000003E-3</c:v>
                </c:pt>
                <c:pt idx="174808" formatCode="0.00E+00">
                  <c:v>5.7763600000000003E-3</c:v>
                </c:pt>
                <c:pt idx="174809" formatCode="0.00E+00">
                  <c:v>5.6182799999999998E-3</c:v>
                </c:pt>
                <c:pt idx="174810" formatCode="0.00E+00">
                  <c:v>5.4527400000000002E-3</c:v>
                </c:pt>
                <c:pt idx="174811" formatCode="0.00E+00">
                  <c:v>5.2800399999999997E-3</c:v>
                </c:pt>
                <c:pt idx="174812" formatCode="0.00E+00">
                  <c:v>5.1005299999999998E-3</c:v>
                </c:pt>
                <c:pt idx="174813" formatCode="0.00E+00">
                  <c:v>4.9145300000000003E-3</c:v>
                </c:pt>
                <c:pt idx="174814" formatCode="0.00E+00">
                  <c:v>4.72238E-3</c:v>
                </c:pt>
                <c:pt idx="174815" formatCode="0.00E+00">
                  <c:v>4.5244600000000001E-3</c:v>
                </c:pt>
                <c:pt idx="174816" formatCode="0.00E+00">
                  <c:v>4.3210999999999996E-3</c:v>
                </c:pt>
                <c:pt idx="174817" formatCode="0.00E+00">
                  <c:v>4.1126799999999996E-3</c:v>
                </c:pt>
                <c:pt idx="174818" formatCode="0.00E+00">
                  <c:v>3.8995800000000001E-3</c:v>
                </c:pt>
                <c:pt idx="174819" formatCode="0.00E+00">
                  <c:v>3.6821699999999998E-3</c:v>
                </c:pt>
                <c:pt idx="174820" formatCode="0.00E+00">
                  <c:v>3.4608299999999998E-3</c:v>
                </c:pt>
                <c:pt idx="174821" formatCode="0.00E+00">
                  <c:v>3.23595E-3</c:v>
                </c:pt>
                <c:pt idx="174822" formatCode="0.00E+00">
                  <c:v>3.0079199999999999E-3</c:v>
                </c:pt>
                <c:pt idx="174823" formatCode="0.00E+00">
                  <c:v>2.77714E-3</c:v>
                </c:pt>
                <c:pt idx="174824" formatCode="0.00E+00">
                  <c:v>2.5439999999999998E-3</c:v>
                </c:pt>
                <c:pt idx="174825" formatCode="0.00E+00">
                  <c:v>2.3088900000000001E-3</c:v>
                </c:pt>
                <c:pt idx="174826" formatCode="0.00E+00">
                  <c:v>2.0722200000000001E-3</c:v>
                </c:pt>
                <c:pt idx="174827" formatCode="0.00E+00">
                  <c:v>1.8343700000000001E-3</c:v>
                </c:pt>
                <c:pt idx="174828" formatCode="0.00E+00">
                  <c:v>1.5957499999999999E-3</c:v>
                </c:pt>
                <c:pt idx="174829" formatCode="0.00E+00">
                  <c:v>1.35676E-3</c:v>
                </c:pt>
                <c:pt idx="174830" formatCode="0.00E+00">
                  <c:v>1.1177800000000001E-3</c:v>
                </c:pt>
                <c:pt idx="174831" formatCode="0.00E+00">
                  <c:v>8.79213E-4</c:v>
                </c:pt>
                <c:pt idx="174832" formatCode="0.00E+00">
                  <c:v>6.4143800000000003E-4</c:v>
                </c:pt>
                <c:pt idx="174833" formatCode="0.00E+00">
                  <c:v>4.0484400000000002E-4</c:v>
                </c:pt>
                <c:pt idx="174834" formatCode="0.00E+00">
                  <c:v>1.69808E-4</c:v>
                </c:pt>
                <c:pt idx="174835" formatCode="0.00E+00">
                  <c:v>-6.3293000000000005E-5</c:v>
                </c:pt>
                <c:pt idx="174836" formatCode="0.00E+00">
                  <c:v>-2.9409100000000001E-4</c:v>
                </c:pt>
                <c:pt idx="174837" formatCode="0.00E+00">
                  <c:v>-5.2222399999999995E-4</c:v>
                </c:pt>
                <c:pt idx="174838" formatCode="0.00E+00">
                  <c:v>-7.47334E-4</c:v>
                </c:pt>
                <c:pt idx="174839" formatCode="0.00E+00">
                  <c:v>-9.69074E-4</c:v>
                </c:pt>
                <c:pt idx="174840" formatCode="0.00E+00">
                  <c:v>-1.1871E-3</c:v>
                </c:pt>
                <c:pt idx="174841" formatCode="0.00E+00">
                  <c:v>-1.40109E-3</c:v>
                </c:pt>
                <c:pt idx="174842" formatCode="0.00E+00">
                  <c:v>-1.61071E-3</c:v>
                </c:pt>
                <c:pt idx="174843" formatCode="0.00E+00">
                  <c:v>-1.81565E-3</c:v>
                </c:pt>
                <c:pt idx="174844" formatCode="0.00E+00">
                  <c:v>-2.0156000000000002E-3</c:v>
                </c:pt>
                <c:pt idx="174845" formatCode="0.00E+00">
                  <c:v>-2.2102699999999999E-3</c:v>
                </c:pt>
                <c:pt idx="174846" formatCode="0.00E+00">
                  <c:v>-2.3993899999999999E-3</c:v>
                </c:pt>
                <c:pt idx="174847" formatCode="0.00E+00">
                  <c:v>-2.58267E-3</c:v>
                </c:pt>
                <c:pt idx="174848" formatCode="0.00E+00">
                  <c:v>-2.7598599999999998E-3</c:v>
                </c:pt>
                <c:pt idx="174849" formatCode="0.00E+00">
                  <c:v>-2.93071E-3</c:v>
                </c:pt>
                <c:pt idx="174850" formatCode="0.00E+00">
                  <c:v>-3.0949800000000002E-3</c:v>
                </c:pt>
                <c:pt idx="174851" formatCode="0.00E+00">
                  <c:v>-3.25245E-3</c:v>
                </c:pt>
                <c:pt idx="174852" formatCode="0.00E+00">
                  <c:v>-3.4029199999999998E-3</c:v>
                </c:pt>
                <c:pt idx="174853" formatCode="0.00E+00">
                  <c:v>-3.5461799999999999E-3</c:v>
                </c:pt>
                <c:pt idx="174854" formatCode="0.00E+00">
                  <c:v>-3.6820400000000001E-3</c:v>
                </c:pt>
                <c:pt idx="174855" formatCode="0.00E+00">
                  <c:v>-3.8103500000000001E-3</c:v>
                </c:pt>
                <c:pt idx="174856" formatCode="0.00E+00">
                  <c:v>-3.9309499999999999E-3</c:v>
                </c:pt>
                <c:pt idx="174857" formatCode="0.00E+00">
                  <c:v>-4.04369E-3</c:v>
                </c:pt>
                <c:pt idx="174858" formatCode="0.00E+00">
                  <c:v>-4.1484499999999997E-3</c:v>
                </c:pt>
                <c:pt idx="174859" formatCode="0.00E+00">
                  <c:v>-4.2451099999999999E-3</c:v>
                </c:pt>
                <c:pt idx="174860" formatCode="0.00E+00">
                  <c:v>-4.3335800000000001E-3</c:v>
                </c:pt>
                <c:pt idx="174861" formatCode="0.00E+00">
                  <c:v>-4.41377E-3</c:v>
                </c:pt>
                <c:pt idx="174862" formatCode="0.00E+00">
                  <c:v>-4.4856200000000001E-3</c:v>
                </c:pt>
                <c:pt idx="174863" formatCode="0.00E+00">
                  <c:v>-4.5490599999999997E-3</c:v>
                </c:pt>
                <c:pt idx="174864" formatCode="0.00E+00">
                  <c:v>-4.60407E-3</c:v>
                </c:pt>
                <c:pt idx="174865" formatCode="0.00E+00">
                  <c:v>-4.6506100000000003E-3</c:v>
                </c:pt>
                <c:pt idx="174866" formatCode="0.00E+00">
                  <c:v>-4.6886699999999998E-3</c:v>
                </c:pt>
                <c:pt idx="174867" formatCode="0.00E+00">
                  <c:v>-4.7182600000000002E-3</c:v>
                </c:pt>
                <c:pt idx="174868" formatCode="0.00E+00">
                  <c:v>-4.7394000000000004E-3</c:v>
                </c:pt>
                <c:pt idx="174869" formatCode="0.00E+00">
                  <c:v>-4.7521200000000003E-3</c:v>
                </c:pt>
                <c:pt idx="174870" formatCode="0.00E+00">
                  <c:v>-4.7564699999999996E-3</c:v>
                </c:pt>
                <c:pt idx="174871" formatCode="0.00E+00">
                  <c:v>-4.7525099999999997E-3</c:v>
                </c:pt>
                <c:pt idx="174872" formatCode="0.00E+00">
                  <c:v>-4.7403100000000002E-3</c:v>
                </c:pt>
                <c:pt idx="174873" formatCode="0.00E+00">
                  <c:v>-4.7199599999999996E-3</c:v>
                </c:pt>
                <c:pt idx="174874" formatCode="0.00E+00">
                  <c:v>-4.69156E-3</c:v>
                </c:pt>
                <c:pt idx="174875" formatCode="0.00E+00">
                  <c:v>-4.6552299999999998E-3</c:v>
                </c:pt>
                <c:pt idx="174876" formatCode="0.00E+00">
                  <c:v>-4.6110999999999999E-3</c:v>
                </c:pt>
                <c:pt idx="174877" formatCode="0.00E+00">
                  <c:v>-4.5592999999999996E-3</c:v>
                </c:pt>
                <c:pt idx="174878" formatCode="0.00E+00">
                  <c:v>-4.4999899999999997E-3</c:v>
                </c:pt>
                <c:pt idx="174879" formatCode="0.00E+00">
                  <c:v>-4.4333300000000001E-3</c:v>
                </c:pt>
                <c:pt idx="174880" formatCode="0.00E+00">
                  <c:v>-4.3594999999999997E-3</c:v>
                </c:pt>
                <c:pt idx="174881" formatCode="0.00E+00">
                  <c:v>-4.2786899999999999E-3</c:v>
                </c:pt>
                <c:pt idx="174882" formatCode="0.00E+00">
                  <c:v>-4.1910799999999998E-3</c:v>
                </c:pt>
                <c:pt idx="174883" formatCode="0.00E+00">
                  <c:v>-4.0968899999999997E-3</c:v>
                </c:pt>
                <c:pt idx="174884" formatCode="0.00E+00">
                  <c:v>-3.9963400000000001E-3</c:v>
                </c:pt>
                <c:pt idx="174885" formatCode="0.00E+00">
                  <c:v>-3.8896500000000001E-3</c:v>
                </c:pt>
                <c:pt idx="174886" formatCode="0.00E+00">
                  <c:v>-3.7770600000000001E-3</c:v>
                </c:pt>
                <c:pt idx="174887" formatCode="0.00E+00">
                  <c:v>-3.6588100000000002E-3</c:v>
                </c:pt>
                <c:pt idx="174888" formatCode="0.00E+00">
                  <c:v>-3.5351499999999999E-3</c:v>
                </c:pt>
                <c:pt idx="174889" formatCode="0.00E+00">
                  <c:v>-3.4063399999999999E-3</c:v>
                </c:pt>
                <c:pt idx="174890" formatCode="0.00E+00">
                  <c:v>-3.2726600000000002E-3</c:v>
                </c:pt>
                <c:pt idx="174891" formatCode="0.00E+00">
                  <c:v>-3.1343600000000001E-3</c:v>
                </c:pt>
                <c:pt idx="174892" formatCode="0.00E+00">
                  <c:v>-2.9917300000000002E-3</c:v>
                </c:pt>
                <c:pt idx="174893" formatCode="0.00E+00">
                  <c:v>-2.84506E-3</c:v>
                </c:pt>
                <c:pt idx="174894" formatCode="0.00E+00">
                  <c:v>-2.69462E-3</c:v>
                </c:pt>
                <c:pt idx="174895" formatCode="0.00E+00">
                  <c:v>-2.5407199999999998E-3</c:v>
                </c:pt>
                <c:pt idx="174896" formatCode="0.00E+00">
                  <c:v>-2.3836600000000001E-3</c:v>
                </c:pt>
                <c:pt idx="174897" formatCode="0.00E+00">
                  <c:v>-2.2237200000000002E-3</c:v>
                </c:pt>
                <c:pt idx="174898" formatCode="0.00E+00">
                  <c:v>-2.06121E-3</c:v>
                </c:pt>
                <c:pt idx="174899" formatCode="0.00E+00">
                  <c:v>-1.8964400000000001E-3</c:v>
                </c:pt>
                <c:pt idx="174900" formatCode="0.00E+00">
                  <c:v>-1.72971E-3</c:v>
                </c:pt>
                <c:pt idx="174901" formatCode="0.00E+00">
                  <c:v>-1.5613300000000001E-3</c:v>
                </c:pt>
                <c:pt idx="174902" formatCode="0.00E+00">
                  <c:v>-1.3916099999999999E-3</c:v>
                </c:pt>
                <c:pt idx="174903" formatCode="0.00E+00">
                  <c:v>-1.2208500000000001E-3</c:v>
                </c:pt>
                <c:pt idx="174904" formatCode="0.00E+00">
                  <c:v>-1.0493499999999999E-3</c:v>
                </c:pt>
                <c:pt idx="174905" formatCode="0.00E+00">
                  <c:v>-8.7743000000000001E-4</c:v>
                </c:pt>
                <c:pt idx="174906" formatCode="0.00E+00">
                  <c:v>-7.0538399999999998E-4</c:v>
                </c:pt>
                <c:pt idx="174907" formatCode="0.00E+00">
                  <c:v>-5.3351400000000002E-4</c:v>
                </c:pt>
                <c:pt idx="174908" formatCode="0.00E+00">
                  <c:v>-3.6211799999999998E-4</c:v>
                </c:pt>
                <c:pt idx="174909" formatCode="0.00E+00">
                  <c:v>-1.9148799999999999E-4</c:v>
                </c:pt>
                <c:pt idx="174910" formatCode="0.00E+00">
                  <c:v>-2.1915900000000001E-5</c:v>
                </c:pt>
                <c:pt idx="174911" formatCode="0.00E+00">
                  <c:v>1.4631299999999999E-4</c:v>
                </c:pt>
                <c:pt idx="174912" formatCode="0.00E+00">
                  <c:v>3.1291799999999997E-4</c:v>
                </c:pt>
                <c:pt idx="174913" formatCode="0.00E+00">
                  <c:v>4.7762400000000001E-4</c:v>
                </c:pt>
                <c:pt idx="174914" formatCode="0.00E+00">
                  <c:v>6.4016099999999999E-4</c:v>
                </c:pt>
                <c:pt idx="174915" formatCode="0.00E+00">
                  <c:v>8.0026700000000001E-4</c:v>
                </c:pt>
                <c:pt idx="174916" formatCode="0.00E+00">
                  <c:v>9.5768399999999999E-4</c:v>
                </c:pt>
                <c:pt idx="174917" formatCode="0.00E+00">
                  <c:v>1.1121600000000001E-3</c:v>
                </c:pt>
                <c:pt idx="174918" formatCode="0.00E+00">
                  <c:v>1.2634600000000001E-3</c:v>
                </c:pt>
                <c:pt idx="174919" formatCode="0.00E+00">
                  <c:v>1.41135E-3</c:v>
                </c:pt>
                <c:pt idx="174920" formatCode="0.00E+00">
                  <c:v>1.5556000000000001E-3</c:v>
                </c:pt>
                <c:pt idx="174921" formatCode="0.00E+00">
                  <c:v>1.6959900000000001E-3</c:v>
                </c:pt>
                <c:pt idx="174922" formatCode="0.00E+00">
                  <c:v>1.8323199999999999E-3</c:v>
                </c:pt>
                <c:pt idx="174923" formatCode="0.00E+00">
                  <c:v>1.9643899999999999E-3</c:v>
                </c:pt>
                <c:pt idx="174924" formatCode="0.00E+00">
                  <c:v>2.0920100000000001E-3</c:v>
                </c:pt>
                <c:pt idx="174925" formatCode="0.00E+00">
                  <c:v>2.215E-3</c:v>
                </c:pt>
                <c:pt idx="174926" formatCode="0.00E+00">
                  <c:v>2.3331900000000002E-3</c:v>
                </c:pt>
                <c:pt idx="174927" formatCode="0.00E+00">
                  <c:v>2.4464299999999999E-3</c:v>
                </c:pt>
                <c:pt idx="174928" formatCode="0.00E+00">
                  <c:v>2.55456E-3</c:v>
                </c:pt>
                <c:pt idx="174929" formatCode="0.00E+00">
                  <c:v>2.65745E-3</c:v>
                </c:pt>
                <c:pt idx="174930" formatCode="0.00E+00">
                  <c:v>2.7549800000000002E-3</c:v>
                </c:pt>
                <c:pt idx="174931" formatCode="0.00E+00">
                  <c:v>2.84702E-3</c:v>
                </c:pt>
                <c:pt idx="174932" formatCode="0.00E+00">
                  <c:v>2.93348E-3</c:v>
                </c:pt>
                <c:pt idx="174933" formatCode="0.00E+00">
                  <c:v>3.0142599999999999E-3</c:v>
                </c:pt>
                <c:pt idx="174934" formatCode="0.00E+00">
                  <c:v>3.0892900000000002E-3</c:v>
                </c:pt>
                <c:pt idx="174935" formatCode="0.00E+00">
                  <c:v>3.15848E-3</c:v>
                </c:pt>
                <c:pt idx="174936" formatCode="0.00E+00">
                  <c:v>3.2217999999999999E-3</c:v>
                </c:pt>
                <c:pt idx="174937" formatCode="0.00E+00">
                  <c:v>3.27918E-3</c:v>
                </c:pt>
                <c:pt idx="174938" formatCode="0.00E+00">
                  <c:v>3.33059E-3</c:v>
                </c:pt>
                <c:pt idx="174939" formatCode="0.00E+00">
                  <c:v>3.37602E-3</c:v>
                </c:pt>
                <c:pt idx="174940" formatCode="0.00E+00">
                  <c:v>3.41545E-3</c:v>
                </c:pt>
                <c:pt idx="174941" formatCode="0.00E+00">
                  <c:v>3.4488800000000001E-3</c:v>
                </c:pt>
                <c:pt idx="174942" formatCode="0.00E+00">
                  <c:v>3.4763099999999998E-3</c:v>
                </c:pt>
                <c:pt idx="174943" formatCode="0.00E+00">
                  <c:v>3.4977900000000002E-3</c:v>
                </c:pt>
                <c:pt idx="174944" formatCode="0.00E+00">
                  <c:v>3.5133199999999999E-3</c:v>
                </c:pt>
                <c:pt idx="174945" formatCode="0.00E+00">
                  <c:v>3.5229800000000002E-3</c:v>
                </c:pt>
                <c:pt idx="174946" formatCode="0.00E+00">
                  <c:v>3.5267900000000001E-3</c:v>
                </c:pt>
                <c:pt idx="174947" formatCode="0.00E+00">
                  <c:v>3.52484E-3</c:v>
                </c:pt>
                <c:pt idx="174948" formatCode="0.00E+00">
                  <c:v>3.5171999999999998E-3</c:v>
                </c:pt>
                <c:pt idx="174949" formatCode="0.00E+00">
                  <c:v>3.50395E-3</c:v>
                </c:pt>
                <c:pt idx="174950" formatCode="0.00E+00">
                  <c:v>3.48519E-3</c:v>
                </c:pt>
                <c:pt idx="174951" formatCode="0.00E+00">
                  <c:v>3.4610299999999999E-3</c:v>
                </c:pt>
                <c:pt idx="174952" formatCode="0.00E+00">
                  <c:v>3.43158E-3</c:v>
                </c:pt>
                <c:pt idx="174953" formatCode="0.00E+00">
                  <c:v>3.3969600000000001E-3</c:v>
                </c:pt>
                <c:pt idx="174954" formatCode="0.00E+00">
                  <c:v>3.3573100000000001E-3</c:v>
                </c:pt>
                <c:pt idx="174955" formatCode="0.00E+00">
                  <c:v>3.31277E-3</c:v>
                </c:pt>
                <c:pt idx="174956" formatCode="0.00E+00">
                  <c:v>3.26348E-3</c:v>
                </c:pt>
                <c:pt idx="174957" formatCode="0.00E+00">
                  <c:v>3.2096099999999999E-3</c:v>
                </c:pt>
                <c:pt idx="174958" formatCode="0.00E+00">
                  <c:v>3.15131E-3</c:v>
                </c:pt>
                <c:pt idx="174959" formatCode="0.00E+00">
                  <c:v>3.0887599999999999E-3</c:v>
                </c:pt>
                <c:pt idx="174960" formatCode="0.00E+00">
                  <c:v>3.02214E-3</c:v>
                </c:pt>
                <c:pt idx="174961" formatCode="0.00E+00">
                  <c:v>2.9516299999999998E-3</c:v>
                </c:pt>
                <c:pt idx="174962" formatCode="0.00E+00">
                  <c:v>2.87741E-3</c:v>
                </c:pt>
                <c:pt idx="174963" formatCode="0.00E+00">
                  <c:v>2.7996800000000001E-3</c:v>
                </c:pt>
                <c:pt idx="174964" formatCode="0.00E+00">
                  <c:v>2.71864E-3</c:v>
                </c:pt>
                <c:pt idx="174965" formatCode="0.00E+00">
                  <c:v>2.6345000000000001E-3</c:v>
                </c:pt>
                <c:pt idx="174966" formatCode="0.00E+00">
                  <c:v>2.5474500000000001E-3</c:v>
                </c:pt>
                <c:pt idx="174967" formatCode="0.00E+00">
                  <c:v>2.45772E-3</c:v>
                </c:pt>
                <c:pt idx="174968" formatCode="0.00E+00">
                  <c:v>2.3655099999999999E-3</c:v>
                </c:pt>
                <c:pt idx="174969" formatCode="0.00E+00">
                  <c:v>2.2710400000000002E-3</c:v>
                </c:pt>
                <c:pt idx="174970" formatCode="0.00E+00">
                  <c:v>2.17453E-3</c:v>
                </c:pt>
                <c:pt idx="174971" formatCode="0.00E+00">
                  <c:v>2.0761899999999999E-3</c:v>
                </c:pt>
                <c:pt idx="174972" formatCode="0.00E+00">
                  <c:v>1.9762600000000001E-3</c:v>
                </c:pt>
                <c:pt idx="174973" formatCode="0.00E+00">
                  <c:v>1.8749400000000001E-3</c:v>
                </c:pt>
                <c:pt idx="174974" formatCode="0.00E+00">
                  <c:v>1.7724699999999999E-3</c:v>
                </c:pt>
                <c:pt idx="174975" formatCode="0.00E+00">
                  <c:v>1.66906E-3</c:v>
                </c:pt>
                <c:pt idx="174976" formatCode="0.00E+00">
                  <c:v>1.5649399999999999E-3</c:v>
                </c:pt>
                <c:pt idx="174977" formatCode="0.00E+00">
                  <c:v>1.46032E-3</c:v>
                </c:pt>
                <c:pt idx="174978" formatCode="0.00E+00">
                  <c:v>1.35542E-3</c:v>
                </c:pt>
                <c:pt idx="174979" formatCode="0.00E+00">
                  <c:v>1.25045E-3</c:v>
                </c:pt>
                <c:pt idx="174980" formatCode="0.00E+00">
                  <c:v>1.1456400000000001E-3</c:v>
                </c:pt>
                <c:pt idx="174981" formatCode="0.00E+00">
                  <c:v>1.04119E-3</c:v>
                </c:pt>
                <c:pt idx="174982" formatCode="0.00E+00">
                  <c:v>9.3730799999999998E-4</c:v>
                </c:pt>
                <c:pt idx="174983" formatCode="0.00E+00">
                  <c:v>8.3419699999999996E-4</c:v>
                </c:pt>
                <c:pt idx="174984" formatCode="0.00E+00">
                  <c:v>7.3205700000000004E-4</c:v>
                </c:pt>
                <c:pt idx="174985" formatCode="0.00E+00">
                  <c:v>6.3108100000000002E-4</c:v>
                </c:pt>
                <c:pt idx="174986" formatCode="0.00E+00">
                  <c:v>5.3145999999999998E-4</c:v>
                </c:pt>
                <c:pt idx="174987" formatCode="0.00E+00">
                  <c:v>4.33378E-4</c:v>
                </c:pt>
                <c:pt idx="174988" formatCode="0.00E+00">
                  <c:v>3.3701199999999998E-4</c:v>
                </c:pt>
                <c:pt idx="174989" formatCode="0.00E+00">
                  <c:v>2.42537E-4</c:v>
                </c:pt>
                <c:pt idx="174990" formatCode="0.00E+00">
                  <c:v>1.50116E-4</c:v>
                </c:pt>
                <c:pt idx="174991" formatCode="0.00E+00">
                  <c:v>5.9911000000000003E-5</c:v>
                </c:pt>
                <c:pt idx="174992" formatCode="0.00E+00">
                  <c:v>-2.7926899999999999E-5</c:v>
                </c:pt>
                <c:pt idx="174993" formatCode="0.00E+00">
                  <c:v>-1.1325200000000001E-4</c:v>
                </c:pt>
                <c:pt idx="174994" formatCode="0.00E+00">
                  <c:v>-1.95928E-4</c:v>
                </c:pt>
                <c:pt idx="174995" formatCode="0.00E+00">
                  <c:v>-2.7582300000000002E-4</c:v>
                </c:pt>
                <c:pt idx="174996" formatCode="0.00E+00">
                  <c:v>-3.5281700000000001E-4</c:v>
                </c:pt>
                <c:pt idx="174997" formatCode="0.00E+00">
                  <c:v>-4.26795E-4</c:v>
                </c:pt>
                <c:pt idx="174998" formatCode="0.00E+00">
                  <c:v>-4.9765300000000003E-4</c:v>
                </c:pt>
                <c:pt idx="174999" formatCode="0.00E+00">
                  <c:v>-5.6529400000000004E-4</c:v>
                </c:pt>
                <c:pt idx="175000" formatCode="0.00E+00">
                  <c:v>-6.2963099999999996E-4</c:v>
                </c:pt>
                <c:pt idx="175001" formatCode="0.00E+00">
                  <c:v>-6.9058399999999995E-4</c:v>
                </c:pt>
                <c:pt idx="175002" formatCode="0.00E+00">
                  <c:v>-7.4808399999999999E-4</c:v>
                </c:pt>
                <c:pt idx="175003" formatCode="0.00E+00">
                  <c:v>-8.0207E-4</c:v>
                </c:pt>
                <c:pt idx="175004" formatCode="0.00E+00">
                  <c:v>-8.5249100000000003E-4</c:v>
                </c:pt>
                <c:pt idx="175005" formatCode="0.00E+00">
                  <c:v>-8.9930499999999998E-4</c:v>
                </c:pt>
                <c:pt idx="175006" formatCode="0.00E+00">
                  <c:v>-9.4247899999999997E-4</c:v>
                </c:pt>
                <c:pt idx="175007" formatCode="0.00E+00">
                  <c:v>-9.8199000000000008E-4</c:v>
                </c:pt>
                <c:pt idx="175008" formatCode="0.00E+00">
                  <c:v>-1.01782E-3</c:v>
                </c:pt>
                <c:pt idx="175009" formatCode="0.00E+00">
                  <c:v>-1.0499699999999999E-3</c:v>
                </c:pt>
                <c:pt idx="175010" formatCode="0.00E+00">
                  <c:v>-1.0784499999999999E-3</c:v>
                </c:pt>
                <c:pt idx="175011" formatCode="0.00E+00">
                  <c:v>-1.10326E-3</c:v>
                </c:pt>
                <c:pt idx="175012" formatCode="0.00E+00">
                  <c:v>-1.12443E-3</c:v>
                </c:pt>
                <c:pt idx="175013" formatCode="0.00E+00">
                  <c:v>-1.1419900000000001E-3</c:v>
                </c:pt>
                <c:pt idx="175014" formatCode="0.00E+00">
                  <c:v>-1.15598E-3</c:v>
                </c:pt>
                <c:pt idx="175015" formatCode="0.00E+00">
                  <c:v>-1.16646E-3</c:v>
                </c:pt>
                <c:pt idx="175016" formatCode="0.00E+00">
                  <c:v>-1.17348E-3</c:v>
                </c:pt>
                <c:pt idx="175017" formatCode="0.00E+00">
                  <c:v>-1.1770999999999999E-3</c:v>
                </c:pt>
                <c:pt idx="175018" formatCode="0.00E+00">
                  <c:v>-1.17741E-3</c:v>
                </c:pt>
                <c:pt idx="175019" formatCode="0.00E+00">
                  <c:v>-1.17449E-3</c:v>
                </c:pt>
                <c:pt idx="175020" formatCode="0.00E+00">
                  <c:v>-1.16843E-3</c:v>
                </c:pt>
                <c:pt idx="175021" formatCode="0.00E+00">
                  <c:v>-1.1593199999999999E-3</c:v>
                </c:pt>
                <c:pt idx="175022" formatCode="0.00E+00">
                  <c:v>-1.1472800000000001E-3</c:v>
                </c:pt>
                <c:pt idx="175023" formatCode="0.00E+00">
                  <c:v>-1.1324200000000001E-3</c:v>
                </c:pt>
                <c:pt idx="175024" formatCode="0.00E+00">
                  <c:v>-1.1148600000000001E-3</c:v>
                </c:pt>
                <c:pt idx="175025" formatCode="0.00E+00">
                  <c:v>-1.09472E-3</c:v>
                </c:pt>
                <c:pt idx="175026" formatCode="0.00E+00">
                  <c:v>-1.0721400000000001E-3</c:v>
                </c:pt>
                <c:pt idx="175027" formatCode="0.00E+00">
                  <c:v>-1.0472599999999999E-3</c:v>
                </c:pt>
                <c:pt idx="175028" formatCode="0.00E+00">
                  <c:v>-1.02023E-3</c:v>
                </c:pt>
                <c:pt idx="175029" formatCode="0.00E+00">
                  <c:v>-9.9118399999999999E-4</c:v>
                </c:pt>
                <c:pt idx="175030" formatCode="0.00E+00">
                  <c:v>-9.6029000000000004E-4</c:v>
                </c:pt>
                <c:pt idx="175031" formatCode="0.00E+00">
                  <c:v>-9.2770299999999999E-4</c:v>
                </c:pt>
                <c:pt idx="175032" formatCode="0.00E+00">
                  <c:v>-8.9358799999999996E-4</c:v>
                </c:pt>
                <c:pt idx="175033" formatCode="0.00E+00">
                  <c:v>-8.5811000000000004E-4</c:v>
                </c:pt>
                <c:pt idx="175034" formatCode="0.00E+00">
                  <c:v>-8.2144100000000001E-4</c:v>
                </c:pt>
                <c:pt idx="175035" formatCode="0.00E+00">
                  <c:v>-7.83754E-4</c:v>
                </c:pt>
                <c:pt idx="175036" formatCode="0.00E+00">
                  <c:v>-7.4522399999999995E-4</c:v>
                </c:pt>
                <c:pt idx="175037" formatCode="0.00E+00">
                  <c:v>-7.0602999999999996E-4</c:v>
                </c:pt>
                <c:pt idx="175038" formatCode="0.00E+00">
                  <c:v>-6.6635200000000005E-4</c:v>
                </c:pt>
                <c:pt idx="175039" formatCode="0.00E+00">
                  <c:v>-6.2636899999999999E-4</c:v>
                </c:pt>
                <c:pt idx="175040" formatCode="0.00E+00">
                  <c:v>-5.8626399999999997E-4</c:v>
                </c:pt>
                <c:pt idx="175041" formatCode="0.00E+00">
                  <c:v>-5.4621699999999999E-4</c:v>
                </c:pt>
                <c:pt idx="175042" formatCode="0.00E+00">
                  <c:v>-5.0641300000000005E-4</c:v>
                </c:pt>
                <c:pt idx="175043" formatCode="0.00E+00">
                  <c:v>-4.6703000000000001E-4</c:v>
                </c:pt>
                <c:pt idx="175044" formatCode="0.00E+00">
                  <c:v>-4.2824999999999997E-4</c:v>
                </c:pt>
                <c:pt idx="175045" formatCode="0.00E+00">
                  <c:v>-3.90252E-4</c:v>
                </c:pt>
                <c:pt idx="175046" formatCode="0.00E+00">
                  <c:v>-3.5321300000000001E-4</c:v>
                </c:pt>
                <c:pt idx="175047" formatCode="0.00E+00">
                  <c:v>-3.1730799999999998E-4</c:v>
                </c:pt>
                <c:pt idx="175048" formatCode="0.00E+00">
                  <c:v>-2.8270900000000002E-4</c:v>
                </c:pt>
                <c:pt idx="175049" formatCode="0.00E+00">
                  <c:v>-2.4958599999999999E-4</c:v>
                </c:pt>
                <c:pt idx="175050" formatCode="0.00E+00">
                  <c:v>-2.1810300000000001E-4</c:v>
                </c:pt>
                <c:pt idx="175051" formatCode="0.00E+00">
                  <c:v>-1.8842300000000001E-4</c:v>
                </c:pt>
                <c:pt idx="175052" formatCode="0.00E+00">
                  <c:v>-1.6070400000000001E-4</c:v>
                </c:pt>
                <c:pt idx="175053" formatCode="0.00E+00">
                  <c:v>-1.3509899999999999E-4</c:v>
                </c:pt>
                <c:pt idx="175054" formatCode="0.00E+00">
                  <c:v>-1.11754E-4</c:v>
                </c:pt>
                <c:pt idx="175055" formatCode="0.00E+00">
                  <c:v>-9.0812999999999999E-5</c:v>
                </c:pt>
                <c:pt idx="175056" formatCode="0.00E+00">
                  <c:v>-7.2412199999999998E-5</c:v>
                </c:pt>
                <c:pt idx="175057" formatCode="0.00E+00">
                  <c:v>-5.6681999999999997E-5</c:v>
                </c:pt>
                <c:pt idx="175058" formatCode="0.00E+00">
                  <c:v>-4.3746599999999999E-5</c:v>
                </c:pt>
                <c:pt idx="175059" formatCode="0.00E+00">
                  <c:v>-3.3723000000000002E-5</c:v>
                </c:pt>
                <c:pt idx="175060" formatCode="0.00E+00">
                  <c:v>-2.6721400000000001E-5</c:v>
                </c:pt>
                <c:pt idx="175061" formatCode="0.00E+00">
                  <c:v>-2.2844400000000001E-5</c:v>
                </c:pt>
                <c:pt idx="175062" formatCode="0.00E+00">
                  <c:v>-2.21873E-5</c:v>
                </c:pt>
                <c:pt idx="175063" formatCode="0.00E+00">
                  <c:v>-2.4836899999999999E-5</c:v>
                </c:pt>
                <c:pt idx="175064" formatCode="0.00E+00">
                  <c:v>-3.0872199999999999E-5</c:v>
                </c:pt>
                <c:pt idx="175065" formatCode="0.00E+00">
                  <c:v>-4.0363700000000001E-5</c:v>
                </c:pt>
                <c:pt idx="175066" formatCode="0.00E+00">
                  <c:v>-5.3373099999999999E-5</c:v>
                </c:pt>
                <c:pt idx="175067" formatCode="0.00E+00">
                  <c:v>-6.9953300000000007E-5</c:v>
                </c:pt>
                <c:pt idx="175068" formatCode="0.00E+00">
                  <c:v>-9.0148400000000006E-5</c:v>
                </c:pt>
                <c:pt idx="175069" formatCode="0.00E+00">
                  <c:v>-1.13993E-4</c:v>
                </c:pt>
                <c:pt idx="175070" formatCode="0.00E+00">
                  <c:v>-1.41512E-4</c:v>
                </c:pt>
                <c:pt idx="175071" formatCode="0.00E+00">
                  <c:v>-1.7272300000000001E-4</c:v>
                </c:pt>
                <c:pt idx="175072" formatCode="0.00E+00">
                  <c:v>-2.0762999999999999E-4</c:v>
                </c:pt>
                <c:pt idx="175073" formatCode="0.00E+00">
                  <c:v>-2.4623199999999998E-4</c:v>
                </c:pt>
                <c:pt idx="175074" formatCode="0.00E+00">
                  <c:v>-2.8851400000000002E-4</c:v>
                </c:pt>
                <c:pt idx="175075" formatCode="0.00E+00">
                  <c:v>-3.3445399999999998E-4</c:v>
                </c:pt>
                <c:pt idx="175076" formatCode="0.00E+00">
                  <c:v>-3.8402E-4</c:v>
                </c:pt>
                <c:pt idx="175077" formatCode="0.00E+00">
                  <c:v>-4.37169E-4</c:v>
                </c:pt>
                <c:pt idx="175078" formatCode="0.00E+00">
                  <c:v>-4.9384799999999996E-4</c:v>
                </c:pt>
                <c:pt idx="175079" formatCode="0.00E+00">
                  <c:v>-5.5399699999999997E-4</c:v>
                </c:pt>
                <c:pt idx="175080" formatCode="0.00E+00">
                  <c:v>-6.17542E-4</c:v>
                </c:pt>
                <c:pt idx="175081" formatCode="0.00E+00">
                  <c:v>-6.8440299999999999E-4</c:v>
                </c:pt>
                <c:pt idx="175082" formatCode="0.00E+00">
                  <c:v>-7.5449000000000002E-4</c:v>
                </c:pt>
                <c:pt idx="175083" formatCode="0.00E+00">
                  <c:v>-8.2770100000000002E-4</c:v>
                </c:pt>
                <c:pt idx="175084" formatCode="0.00E+00">
                  <c:v>-9.0392700000000001E-4</c:v>
                </c:pt>
                <c:pt idx="175085" formatCode="0.00E+00">
                  <c:v>-9.8305000000000007E-4</c:v>
                </c:pt>
                <c:pt idx="175086" formatCode="0.00E+00">
                  <c:v>-1.0649399999999999E-3</c:v>
                </c:pt>
                <c:pt idx="175087" formatCode="0.00E+00">
                  <c:v>-1.1494700000000001E-3</c:v>
                </c:pt>
                <c:pt idx="175088" formatCode="0.00E+00">
                  <c:v>-1.2364800000000001E-3</c:v>
                </c:pt>
                <c:pt idx="175089" formatCode="0.00E+00">
                  <c:v>-1.3258199999999999E-3</c:v>
                </c:pt>
                <c:pt idx="175090" formatCode="0.00E+00">
                  <c:v>-1.41734E-3</c:v>
                </c:pt>
                <c:pt idx="175091" formatCode="0.00E+00">
                  <c:v>-1.5108599999999999E-3</c:v>
                </c:pt>
                <c:pt idx="175092" formatCode="0.00E+00">
                  <c:v>-1.6062100000000001E-3</c:v>
                </c:pt>
                <c:pt idx="175093" formatCode="0.00E+00">
                  <c:v>-1.7032099999999999E-3</c:v>
                </c:pt>
                <c:pt idx="175094" formatCode="0.00E+00">
                  <c:v>-1.8016499999999999E-3</c:v>
                </c:pt>
                <c:pt idx="175095" formatCode="0.00E+00">
                  <c:v>-1.90135E-3</c:v>
                </c:pt>
                <c:pt idx="175096" formatCode="0.00E+00">
                  <c:v>-2.0021000000000001E-3</c:v>
                </c:pt>
                <c:pt idx="175097" formatCode="0.00E+00">
                  <c:v>-2.1036900000000001E-3</c:v>
                </c:pt>
                <c:pt idx="175098" formatCode="0.00E+00">
                  <c:v>-2.2059100000000002E-3</c:v>
                </c:pt>
                <c:pt idx="175099" formatCode="0.00E+00">
                  <c:v>-2.30854E-3</c:v>
                </c:pt>
                <c:pt idx="175100" formatCode="0.00E+00">
                  <c:v>-2.4113400000000001E-3</c:v>
                </c:pt>
                <c:pt idx="175101" formatCode="0.00E+00">
                  <c:v>-2.5141E-3</c:v>
                </c:pt>
                <c:pt idx="175102" formatCode="0.00E+00">
                  <c:v>-2.6165899999999998E-3</c:v>
                </c:pt>
                <c:pt idx="175103" formatCode="0.00E+00">
                  <c:v>-2.7185500000000001E-3</c:v>
                </c:pt>
                <c:pt idx="175104" formatCode="0.00E+00">
                  <c:v>-2.8197600000000001E-3</c:v>
                </c:pt>
                <c:pt idx="175105" formatCode="0.00E+00">
                  <c:v>-2.91997E-3</c:v>
                </c:pt>
                <c:pt idx="175106" formatCode="0.00E+00">
                  <c:v>-3.0189399999999999E-3</c:v>
                </c:pt>
                <c:pt idx="175107" formatCode="0.00E+00">
                  <c:v>-3.1164299999999999E-3</c:v>
                </c:pt>
                <c:pt idx="175108" formatCode="0.00E+00">
                  <c:v>-3.2121799999999998E-3</c:v>
                </c:pt>
                <c:pt idx="175109" formatCode="0.00E+00">
                  <c:v>-3.3059600000000001E-3</c:v>
                </c:pt>
                <c:pt idx="175110" formatCode="0.00E+00">
                  <c:v>-3.3974999999999999E-3</c:v>
                </c:pt>
                <c:pt idx="175111" formatCode="0.00E+00">
                  <c:v>-3.48657E-3</c:v>
                </c:pt>
                <c:pt idx="175112" formatCode="0.00E+00">
                  <c:v>-3.5729300000000002E-3</c:v>
                </c:pt>
                <c:pt idx="175113" formatCode="0.00E+00">
                  <c:v>-3.6563199999999998E-3</c:v>
                </c:pt>
                <c:pt idx="175114" formatCode="0.00E+00">
                  <c:v>-3.7364999999999998E-3</c:v>
                </c:pt>
                <c:pt idx="175115" formatCode="0.00E+00">
                  <c:v>-3.8132299999999999E-3</c:v>
                </c:pt>
                <c:pt idx="175116" formatCode="0.00E+00">
                  <c:v>-3.8862800000000002E-3</c:v>
                </c:pt>
                <c:pt idx="175117" formatCode="0.00E+00">
                  <c:v>-3.9554100000000003E-3</c:v>
                </c:pt>
                <c:pt idx="175118" formatCode="0.00E+00">
                  <c:v>-4.0203900000000004E-3</c:v>
                </c:pt>
                <c:pt idx="175119" formatCode="0.00E+00">
                  <c:v>-4.0809899999999996E-3</c:v>
                </c:pt>
                <c:pt idx="175120" formatCode="0.00E+00">
                  <c:v>-4.1370000000000001E-3</c:v>
                </c:pt>
                <c:pt idx="175121" formatCode="0.00E+00">
                  <c:v>-4.1881899999999996E-3</c:v>
                </c:pt>
                <c:pt idx="175122" formatCode="0.00E+00">
                  <c:v>-4.2343499999999996E-3</c:v>
                </c:pt>
                <c:pt idx="175123" formatCode="0.00E+00">
                  <c:v>-4.2752900000000002E-3</c:v>
                </c:pt>
                <c:pt idx="175124" formatCode="0.00E+00">
                  <c:v>-4.3108E-3</c:v>
                </c:pt>
                <c:pt idx="175125" formatCode="0.00E+00">
                  <c:v>-4.3407000000000003E-3</c:v>
                </c:pt>
                <c:pt idx="175126" formatCode="0.00E+00">
                  <c:v>-4.3647900000000003E-3</c:v>
                </c:pt>
                <c:pt idx="175127" formatCode="0.00E+00">
                  <c:v>-4.3829100000000003E-3</c:v>
                </c:pt>
                <c:pt idx="175128" formatCode="0.00E+00">
                  <c:v>-4.3948900000000003E-3</c:v>
                </c:pt>
                <c:pt idx="175129" formatCode="0.00E+00">
                  <c:v>-4.4005700000000003E-3</c:v>
                </c:pt>
                <c:pt idx="175130" formatCode="0.00E+00">
                  <c:v>-4.3997999999999997E-3</c:v>
                </c:pt>
                <c:pt idx="175131" formatCode="0.00E+00">
                  <c:v>-4.3924400000000001E-3</c:v>
                </c:pt>
                <c:pt idx="175132" formatCode="0.00E+00">
                  <c:v>-4.3783600000000004E-3</c:v>
                </c:pt>
                <c:pt idx="175133" formatCode="0.00E+00">
                  <c:v>-4.3574399999999998E-3</c:v>
                </c:pt>
                <c:pt idx="175134" formatCode="0.00E+00">
                  <c:v>-4.3295800000000004E-3</c:v>
                </c:pt>
                <c:pt idx="175135" formatCode="0.00E+00">
                  <c:v>-4.2946700000000004E-3</c:v>
                </c:pt>
                <c:pt idx="175136" formatCode="0.00E+00">
                  <c:v>-4.2526300000000003E-3</c:v>
                </c:pt>
                <c:pt idx="175137" formatCode="0.00E+00">
                  <c:v>-4.2033799999999996E-3</c:v>
                </c:pt>
                <c:pt idx="175138" formatCode="0.00E+00">
                  <c:v>-4.1468599999999996E-3</c:v>
                </c:pt>
                <c:pt idx="175139" formatCode="0.00E+00">
                  <c:v>-4.0830199999999997E-3</c:v>
                </c:pt>
                <c:pt idx="175140" formatCode="0.00E+00">
                  <c:v>-4.0118100000000002E-3</c:v>
                </c:pt>
                <c:pt idx="175141" formatCode="0.00E+00">
                  <c:v>-3.9332200000000003E-3</c:v>
                </c:pt>
                <c:pt idx="175142" formatCode="0.00E+00">
                  <c:v>-3.8472100000000002E-3</c:v>
                </c:pt>
                <c:pt idx="175143" formatCode="0.00E+00">
                  <c:v>-3.7537899999999999E-3</c:v>
                </c:pt>
                <c:pt idx="175144" formatCode="0.00E+00">
                  <c:v>-3.6529800000000001E-3</c:v>
                </c:pt>
                <c:pt idx="175145" formatCode="0.00E+00">
                  <c:v>-3.54478E-3</c:v>
                </c:pt>
                <c:pt idx="175146" formatCode="0.00E+00">
                  <c:v>-3.4292400000000001E-3</c:v>
                </c:pt>
                <c:pt idx="175147" formatCode="0.00E+00">
                  <c:v>-3.3064100000000001E-3</c:v>
                </c:pt>
                <c:pt idx="175148" formatCode="0.00E+00">
                  <c:v>-3.1763500000000001E-3</c:v>
                </c:pt>
                <c:pt idx="175149" formatCode="0.00E+00">
                  <c:v>-3.0391300000000001E-3</c:v>
                </c:pt>
                <c:pt idx="175150" formatCode="0.00E+00">
                  <c:v>-2.8948400000000001E-3</c:v>
                </c:pt>
                <c:pt idx="175151" formatCode="0.00E+00">
                  <c:v>-2.7435699999999999E-3</c:v>
                </c:pt>
                <c:pt idx="175152" formatCode="0.00E+00">
                  <c:v>-2.5854599999999999E-3</c:v>
                </c:pt>
                <c:pt idx="175153" formatCode="0.00E+00">
                  <c:v>-2.4206100000000001E-3</c:v>
                </c:pt>
                <c:pt idx="175154" formatCode="0.00E+00">
                  <c:v>-2.24917E-3</c:v>
                </c:pt>
                <c:pt idx="175155" formatCode="0.00E+00">
                  <c:v>-2.0712899999999999E-3</c:v>
                </c:pt>
                <c:pt idx="175156" formatCode="0.00E+00">
                  <c:v>-1.88714E-3</c:v>
                </c:pt>
                <c:pt idx="175157" formatCode="0.00E+00">
                  <c:v>-1.69688E-3</c:v>
                </c:pt>
                <c:pt idx="175158" formatCode="0.00E+00">
                  <c:v>-1.5007200000000001E-3</c:v>
                </c:pt>
                <c:pt idx="175159" formatCode="0.00E+00">
                  <c:v>-1.29885E-3</c:v>
                </c:pt>
                <c:pt idx="175160" formatCode="0.00E+00">
                  <c:v>-1.0914799999999999E-3</c:v>
                </c:pt>
                <c:pt idx="175161" formatCode="0.00E+00">
                  <c:v>-8.7883500000000001E-4</c:v>
                </c:pt>
                <c:pt idx="175162" formatCode="0.00E+00">
                  <c:v>-6.6115300000000004E-4</c:v>
                </c:pt>
                <c:pt idx="175163" formatCode="0.00E+00">
                  <c:v>-4.3867800000000002E-4</c:v>
                </c:pt>
                <c:pt idx="175164" formatCode="0.00E+00">
                  <c:v>-2.11666E-4</c:v>
                </c:pt>
                <c:pt idx="175165" formatCode="0.00E+00">
                  <c:v>1.9615100000000001E-5</c:v>
                </c:pt>
                <c:pt idx="175166" formatCode="0.00E+00">
                  <c:v>2.5489000000000002E-4</c:v>
                </c:pt>
                <c:pt idx="175167" formatCode="0.00E+00">
                  <c:v>4.9387400000000005E-4</c:v>
                </c:pt>
                <c:pt idx="175168" formatCode="0.00E+00">
                  <c:v>7.3626900000000001E-4</c:v>
                </c:pt>
                <c:pt idx="175169" formatCode="0.00E+00">
                  <c:v>9.8177500000000005E-4</c:v>
                </c:pt>
                <c:pt idx="175170" formatCode="0.00E+00">
                  <c:v>1.2300799999999999E-3</c:v>
                </c:pt>
                <c:pt idx="175171" formatCode="0.00E+00">
                  <c:v>1.4808600000000001E-3</c:v>
                </c:pt>
                <c:pt idx="175172" formatCode="0.00E+00">
                  <c:v>1.73379E-3</c:v>
                </c:pt>
                <c:pt idx="175173" formatCode="0.00E+00">
                  <c:v>1.9885300000000001E-3</c:v>
                </c:pt>
                <c:pt idx="175174" formatCode="0.00E+00">
                  <c:v>2.2447600000000002E-3</c:v>
                </c:pt>
                <c:pt idx="175175" formatCode="0.00E+00">
                  <c:v>2.5021100000000001E-3</c:v>
                </c:pt>
                <c:pt idx="175176" formatCode="0.00E+00">
                  <c:v>2.7602400000000002E-3</c:v>
                </c:pt>
                <c:pt idx="175177" formatCode="0.00E+00">
                  <c:v>3.0187899999999999E-3</c:v>
                </c:pt>
                <c:pt idx="175178" formatCode="0.00E+00">
                  <c:v>3.2774100000000001E-3</c:v>
                </c:pt>
                <c:pt idx="175179" formatCode="0.00E+00">
                  <c:v>3.53572E-3</c:v>
                </c:pt>
                <c:pt idx="175180" formatCode="0.00E+00">
                  <c:v>3.79335E-3</c:v>
                </c:pt>
                <c:pt idx="175181" formatCode="0.00E+00">
                  <c:v>4.0499500000000001E-3</c:v>
                </c:pt>
                <c:pt idx="175182" formatCode="0.00E+00">
                  <c:v>4.3051299999999999E-3</c:v>
                </c:pt>
                <c:pt idx="175183" formatCode="0.00E+00">
                  <c:v>4.5585299999999999E-3</c:v>
                </c:pt>
                <c:pt idx="175184" formatCode="0.00E+00">
                  <c:v>4.8097599999999997E-3</c:v>
                </c:pt>
                <c:pt idx="175185" formatCode="0.00E+00">
                  <c:v>5.0584499999999999E-3</c:v>
                </c:pt>
                <c:pt idx="175186" formatCode="0.00E+00">
                  <c:v>5.3042300000000001E-3</c:v>
                </c:pt>
                <c:pt idx="175187" formatCode="0.00E+00">
                  <c:v>5.5467199999999998E-3</c:v>
                </c:pt>
                <c:pt idx="175188" formatCode="0.00E+00">
                  <c:v>5.7855600000000004E-3</c:v>
                </c:pt>
                <c:pt idx="175189" formatCode="0.00E+00">
                  <c:v>6.0203599999999998E-3</c:v>
                </c:pt>
                <c:pt idx="175190" formatCode="0.00E+00">
                  <c:v>6.2507600000000002E-3</c:v>
                </c:pt>
                <c:pt idx="175191" formatCode="0.00E+00">
                  <c:v>6.4764000000000002E-3</c:v>
                </c:pt>
                <c:pt idx="175192" formatCode="0.00E+00">
                  <c:v>6.6969200000000003E-3</c:v>
                </c:pt>
                <c:pt idx="175193" formatCode="0.00E+00">
                  <c:v>6.91196E-3</c:v>
                </c:pt>
                <c:pt idx="175194" formatCode="0.00E+00">
                  <c:v>7.1211699999999996E-3</c:v>
                </c:pt>
                <c:pt idx="175195" formatCode="0.00E+00">
                  <c:v>7.3242000000000003E-3</c:v>
                </c:pt>
                <c:pt idx="175196" formatCode="0.00E+00">
                  <c:v>7.5207099999999999E-3</c:v>
                </c:pt>
                <c:pt idx="175197" formatCode="0.00E+00">
                  <c:v>7.7103700000000002E-3</c:v>
                </c:pt>
                <c:pt idx="175198" formatCode="0.00E+00">
                  <c:v>7.8928599999999998E-3</c:v>
                </c:pt>
                <c:pt idx="175199" formatCode="0.00E+00">
                  <c:v>8.0678599999999996E-3</c:v>
                </c:pt>
                <c:pt idx="175200" formatCode="0.00E+00">
                  <c:v>8.2350500000000007E-3</c:v>
                </c:pt>
                <c:pt idx="175201" formatCode="0.00E+00">
                  <c:v>8.3941399999999996E-3</c:v>
                </c:pt>
                <c:pt idx="175202" formatCode="0.00E+00">
                  <c:v>8.5448299999999998E-3</c:v>
                </c:pt>
                <c:pt idx="175203" formatCode="0.00E+00">
                  <c:v>8.6868599999999994E-3</c:v>
                </c:pt>
                <c:pt idx="175204" formatCode="0.00E+00">
                  <c:v>8.8199300000000001E-3</c:v>
                </c:pt>
                <c:pt idx="175205" formatCode="0.00E+00">
                  <c:v>8.9438E-3</c:v>
                </c:pt>
                <c:pt idx="175206" formatCode="0.00E+00">
                  <c:v>9.0582100000000006E-3</c:v>
                </c:pt>
                <c:pt idx="175207" formatCode="0.00E+00">
                  <c:v>9.1629299999999997E-3</c:v>
                </c:pt>
                <c:pt idx="175208" formatCode="0.00E+00">
                  <c:v>9.2577400000000004E-3</c:v>
                </c:pt>
                <c:pt idx="175209" formatCode="0.00E+00">
                  <c:v>9.3424200000000006E-3</c:v>
                </c:pt>
                <c:pt idx="175210" formatCode="0.00E+00">
                  <c:v>9.4167699999999997E-3</c:v>
                </c:pt>
                <c:pt idx="175211" formatCode="0.00E+00">
                  <c:v>9.4806000000000005E-3</c:v>
                </c:pt>
                <c:pt idx="175212" formatCode="0.00E+00">
                  <c:v>9.5337500000000006E-3</c:v>
                </c:pt>
                <c:pt idx="175213" formatCode="0.00E+00">
                  <c:v>9.5760600000000008E-3</c:v>
                </c:pt>
                <c:pt idx="175214" formatCode="0.00E+00">
                  <c:v>9.6073800000000004E-3</c:v>
                </c:pt>
                <c:pt idx="175215" formatCode="0.00E+00">
                  <c:v>9.6275800000000002E-3</c:v>
                </c:pt>
                <c:pt idx="175216" formatCode="0.00E+00">
                  <c:v>9.6365400000000007E-3</c:v>
                </c:pt>
                <c:pt idx="175217" formatCode="0.00E+00">
                  <c:v>9.6341799999999991E-3</c:v>
                </c:pt>
                <c:pt idx="175218" formatCode="0.00E+00">
                  <c:v>9.6203999999999994E-3</c:v>
                </c:pt>
                <c:pt idx="175219" formatCode="0.00E+00">
                  <c:v>9.5951400000000003E-3</c:v>
                </c:pt>
                <c:pt idx="175220" formatCode="0.00E+00">
                  <c:v>9.5583400000000002E-3</c:v>
                </c:pt>
                <c:pt idx="175221" formatCode="0.00E+00">
                  <c:v>9.5099699999999995E-3</c:v>
                </c:pt>
                <c:pt idx="175222" formatCode="0.00E+00">
                  <c:v>9.4500000000000001E-3</c:v>
                </c:pt>
                <c:pt idx="175223" formatCode="0.00E+00">
                  <c:v>9.3784300000000001E-3</c:v>
                </c:pt>
                <c:pt idx="175224" formatCode="0.00E+00">
                  <c:v>9.2952799999999995E-3</c:v>
                </c:pt>
                <c:pt idx="175225" formatCode="0.00E+00">
                  <c:v>9.20056E-3</c:v>
                </c:pt>
                <c:pt idx="175226" formatCode="0.00E+00">
                  <c:v>9.0943199999999995E-3</c:v>
                </c:pt>
                <c:pt idx="175227" formatCode="0.00E+00">
                  <c:v>8.9766299999999993E-3</c:v>
                </c:pt>
                <c:pt idx="175228" formatCode="0.00E+00">
                  <c:v>8.8475499999999992E-3</c:v>
                </c:pt>
                <c:pt idx="175229" formatCode="0.00E+00">
                  <c:v>8.7071800000000001E-3</c:v>
                </c:pt>
                <c:pt idx="175230" formatCode="0.00E+00">
                  <c:v>8.5556199999999999E-3</c:v>
                </c:pt>
                <c:pt idx="175231" formatCode="0.00E+00">
                  <c:v>8.3930099999999994E-3</c:v>
                </c:pt>
                <c:pt idx="175232" formatCode="0.00E+00">
                  <c:v>8.2194699999999996E-3</c:v>
                </c:pt>
                <c:pt idx="175233" formatCode="0.00E+00">
                  <c:v>8.0351699999999995E-3</c:v>
                </c:pt>
                <c:pt idx="175234" formatCode="0.00E+00">
                  <c:v>7.8402799999999998E-3</c:v>
                </c:pt>
                <c:pt idx="175235" formatCode="0.00E+00">
                  <c:v>7.6349800000000004E-3</c:v>
                </c:pt>
                <c:pt idx="175236" formatCode="0.00E+00">
                  <c:v>7.4194600000000001E-3</c:v>
                </c:pt>
                <c:pt idx="175237" formatCode="0.00E+00">
                  <c:v>7.1939600000000001E-3</c:v>
                </c:pt>
                <c:pt idx="175238" formatCode="0.00E+00">
                  <c:v>6.95869E-3</c:v>
                </c:pt>
                <c:pt idx="175239" formatCode="0.00E+00">
                  <c:v>6.71391E-3</c:v>
                </c:pt>
                <c:pt idx="175240" formatCode="0.00E+00">
                  <c:v>6.4598700000000004E-3</c:v>
                </c:pt>
                <c:pt idx="175241" formatCode="0.00E+00">
                  <c:v>6.1968300000000004E-3</c:v>
                </c:pt>
                <c:pt idx="175242" formatCode="0.00E+00">
                  <c:v>5.9251E-3</c:v>
                </c:pt>
                <c:pt idx="175243" formatCode="0.00E+00">
                  <c:v>5.6449600000000001E-3</c:v>
                </c:pt>
                <c:pt idx="175244" formatCode="0.00E+00">
                  <c:v>5.3567199999999997E-3</c:v>
                </c:pt>
                <c:pt idx="175245" formatCode="0.00E+00">
                  <c:v>5.0607100000000004E-3</c:v>
                </c:pt>
                <c:pt idx="175246" formatCode="0.00E+00">
                  <c:v>4.7572600000000001E-3</c:v>
                </c:pt>
                <c:pt idx="175247" formatCode="0.00E+00">
                  <c:v>4.4467200000000004E-3</c:v>
                </c:pt>
                <c:pt idx="175248" formatCode="0.00E+00">
                  <c:v>4.1294399999999998E-3</c:v>
                </c:pt>
                <c:pt idx="175249" formatCode="0.00E+00">
                  <c:v>3.8057899999999999E-3</c:v>
                </c:pt>
                <c:pt idx="175250" formatCode="0.00E+00">
                  <c:v>3.47613E-3</c:v>
                </c:pt>
                <c:pt idx="175251" formatCode="0.00E+00">
                  <c:v>3.14087E-3</c:v>
                </c:pt>
                <c:pt idx="175252" formatCode="0.00E+00">
                  <c:v>2.8003799999999999E-3</c:v>
                </c:pt>
                <c:pt idx="175253" formatCode="0.00E+00">
                  <c:v>2.4550700000000002E-3</c:v>
                </c:pt>
                <c:pt idx="175254" formatCode="0.00E+00">
                  <c:v>2.1053500000000002E-3</c:v>
                </c:pt>
                <c:pt idx="175255" formatCode="0.00E+00">
                  <c:v>1.7516400000000001E-3</c:v>
                </c:pt>
                <c:pt idx="175256" formatCode="0.00E+00">
                  <c:v>1.39434E-3</c:v>
                </c:pt>
                <c:pt idx="175257" formatCode="0.00E+00">
                  <c:v>1.0339100000000001E-3</c:v>
                </c:pt>
                <c:pt idx="175258" formatCode="0.00E+00">
                  <c:v>6.70749E-4</c:v>
                </c:pt>
                <c:pt idx="175259" formatCode="0.00E+00">
                  <c:v>3.05314E-4</c:v>
                </c:pt>
                <c:pt idx="175260" formatCode="0.00E+00">
                  <c:v>-6.1959900000000003E-5</c:v>
                </c:pt>
                <c:pt idx="175261" formatCode="0.00E+00">
                  <c:v>-4.3062900000000003E-4</c:v>
                </c:pt>
                <c:pt idx="175262" formatCode="0.00E+00">
                  <c:v>-8.0024700000000002E-4</c:v>
                </c:pt>
                <c:pt idx="175263" formatCode="0.00E+00">
                  <c:v>-1.17037E-3</c:v>
                </c:pt>
                <c:pt idx="175264" formatCode="0.00E+00">
                  <c:v>-1.54053E-3</c:v>
                </c:pt>
                <c:pt idx="175265" formatCode="0.00E+00">
                  <c:v>-1.9103E-3</c:v>
                </c:pt>
                <c:pt idx="175266" formatCode="0.00E+00">
                  <c:v>-2.2792200000000002E-3</c:v>
                </c:pt>
                <c:pt idx="175267" formatCode="0.00E+00">
                  <c:v>-2.6468400000000001E-3</c:v>
                </c:pt>
                <c:pt idx="175268" formatCode="0.00E+00">
                  <c:v>-3.01272E-3</c:v>
                </c:pt>
                <c:pt idx="175269" formatCode="0.00E+00">
                  <c:v>-3.3763899999999999E-3</c:v>
                </c:pt>
                <c:pt idx="175270" formatCode="0.00E+00">
                  <c:v>-3.7374299999999999E-3</c:v>
                </c:pt>
                <c:pt idx="175271" formatCode="0.00E+00">
                  <c:v>-4.09539E-3</c:v>
                </c:pt>
                <c:pt idx="175272" formatCode="0.00E+00">
                  <c:v>-4.4498300000000001E-3</c:v>
                </c:pt>
                <c:pt idx="175273" formatCode="0.00E+00">
                  <c:v>-4.8003200000000003E-3</c:v>
                </c:pt>
                <c:pt idx="175274" formatCode="0.00E+00">
                  <c:v>-5.1464299999999996E-3</c:v>
                </c:pt>
                <c:pt idx="175275" formatCode="0.00E+00">
                  <c:v>-5.4877399999999996E-3</c:v>
                </c:pt>
                <c:pt idx="175276" formatCode="0.00E+00">
                  <c:v>-5.8238400000000003E-3</c:v>
                </c:pt>
                <c:pt idx="175277" formatCode="0.00E+00">
                  <c:v>-6.1543099999999996E-3</c:v>
                </c:pt>
                <c:pt idx="175278" formatCode="0.00E+00">
                  <c:v>-6.4787500000000001E-3</c:v>
                </c:pt>
                <c:pt idx="175279" formatCode="0.00E+00">
                  <c:v>-6.7967699999999997E-3</c:v>
                </c:pt>
                <c:pt idx="175280" formatCode="0.00E+00">
                  <c:v>-7.1079799999999999E-3</c:v>
                </c:pt>
                <c:pt idx="175281" formatCode="0.00E+00">
                  <c:v>-7.4120000000000002E-3</c:v>
                </c:pt>
                <c:pt idx="175282" formatCode="0.00E+00">
                  <c:v>-7.7084700000000003E-3</c:v>
                </c:pt>
                <c:pt idx="175283" formatCode="0.00E+00">
                  <c:v>-7.9970400000000004E-3</c:v>
                </c:pt>
                <c:pt idx="175284" formatCode="0.00E+00">
                  <c:v>-8.2773399999999994E-3</c:v>
                </c:pt>
                <c:pt idx="175285" formatCode="0.00E+00">
                  <c:v>-8.5490600000000007E-3</c:v>
                </c:pt>
                <c:pt idx="175286" formatCode="0.00E+00">
                  <c:v>-8.8118599999999995E-3</c:v>
                </c:pt>
                <c:pt idx="175287" formatCode="0.00E+00">
                  <c:v>-9.0654299999999993E-3</c:v>
                </c:pt>
                <c:pt idx="175288" formatCode="0.00E+00">
                  <c:v>-9.3094700000000002E-3</c:v>
                </c:pt>
                <c:pt idx="175289" formatCode="0.00E+00">
                  <c:v>-9.5436900000000005E-3</c:v>
                </c:pt>
                <c:pt idx="175290" formatCode="0.00E+00">
                  <c:v>-9.76782E-3</c:v>
                </c:pt>
                <c:pt idx="175291" formatCode="0.00E+00">
                  <c:v>-9.9816000000000002E-3</c:v>
                </c:pt>
                <c:pt idx="175292">
                  <c:v>-1.0184800000000001E-2</c:v>
                </c:pt>
                <c:pt idx="175293">
                  <c:v>-1.03771E-2</c:v>
                </c:pt>
                <c:pt idx="175294">
                  <c:v>-1.0558400000000001E-2</c:v>
                </c:pt>
                <c:pt idx="175295">
                  <c:v>-1.07285E-2</c:v>
                </c:pt>
                <c:pt idx="175296">
                  <c:v>-1.0887000000000001E-2</c:v>
                </c:pt>
                <c:pt idx="175297">
                  <c:v>-1.1034E-2</c:v>
                </c:pt>
                <c:pt idx="175298">
                  <c:v>-1.1169200000000001E-2</c:v>
                </c:pt>
                <c:pt idx="175299">
                  <c:v>-1.12925E-2</c:v>
                </c:pt>
                <c:pt idx="175300">
                  <c:v>-1.1403699999999999E-2</c:v>
                </c:pt>
                <c:pt idx="175301">
                  <c:v>-1.1502699999999999E-2</c:v>
                </c:pt>
                <c:pt idx="175302">
                  <c:v>-1.1589500000000001E-2</c:v>
                </c:pt>
                <c:pt idx="175303">
                  <c:v>-1.1664000000000001E-2</c:v>
                </c:pt>
                <c:pt idx="175304">
                  <c:v>-1.1726E-2</c:v>
                </c:pt>
                <c:pt idx="175305">
                  <c:v>-1.1775600000000001E-2</c:v>
                </c:pt>
                <c:pt idx="175306">
                  <c:v>-1.1812700000000001E-2</c:v>
                </c:pt>
                <c:pt idx="175307">
                  <c:v>-1.18373E-2</c:v>
                </c:pt>
                <c:pt idx="175308">
                  <c:v>-1.18494E-2</c:v>
                </c:pt>
                <c:pt idx="175309">
                  <c:v>-1.1849E-2</c:v>
                </c:pt>
                <c:pt idx="175310">
                  <c:v>-1.18362E-2</c:v>
                </c:pt>
                <c:pt idx="175311">
                  <c:v>-1.1811E-2</c:v>
                </c:pt>
                <c:pt idx="175312">
                  <c:v>-1.17734E-2</c:v>
                </c:pt>
                <c:pt idx="175313">
                  <c:v>-1.17235E-2</c:v>
                </c:pt>
                <c:pt idx="175314">
                  <c:v>-1.16615E-2</c:v>
                </c:pt>
                <c:pt idx="175315">
                  <c:v>-1.1587399999999999E-2</c:v>
                </c:pt>
                <c:pt idx="175316">
                  <c:v>-1.15014E-2</c:v>
                </c:pt>
                <c:pt idx="175317">
                  <c:v>-1.14036E-2</c:v>
                </c:pt>
                <c:pt idx="175318">
                  <c:v>-1.12941E-2</c:v>
                </c:pt>
                <c:pt idx="175319">
                  <c:v>-1.1173199999999999E-2</c:v>
                </c:pt>
                <c:pt idx="175320">
                  <c:v>-1.1040899999999999E-2</c:v>
                </c:pt>
                <c:pt idx="175321">
                  <c:v>-1.08976E-2</c:v>
                </c:pt>
                <c:pt idx="175322">
                  <c:v>-1.0743300000000001E-2</c:v>
                </c:pt>
                <c:pt idx="175323">
                  <c:v>-1.05784E-2</c:v>
                </c:pt>
                <c:pt idx="175324">
                  <c:v>-1.0403000000000001E-2</c:v>
                </c:pt>
                <c:pt idx="175325">
                  <c:v>-1.0217499999999999E-2</c:v>
                </c:pt>
                <c:pt idx="175326">
                  <c:v>-1.00219E-2</c:v>
                </c:pt>
                <c:pt idx="175327" formatCode="0.00E+00">
                  <c:v>-9.8167199999999993E-3</c:v>
                </c:pt>
                <c:pt idx="175328" formatCode="0.00E+00">
                  <c:v>-9.6021100000000005E-3</c:v>
                </c:pt>
                <c:pt idx="175329" formatCode="0.00E+00">
                  <c:v>-9.3783900000000003E-3</c:v>
                </c:pt>
                <c:pt idx="175330" formatCode="0.00E+00">
                  <c:v>-9.1458400000000006E-3</c:v>
                </c:pt>
                <c:pt idx="175331" formatCode="0.00E+00">
                  <c:v>-8.9047899999999992E-3</c:v>
                </c:pt>
                <c:pt idx="175332" formatCode="0.00E+00">
                  <c:v>-8.6555399999999998E-3</c:v>
                </c:pt>
                <c:pt idx="175333" formatCode="0.00E+00">
                  <c:v>-8.3984200000000002E-3</c:v>
                </c:pt>
                <c:pt idx="175334" formatCode="0.00E+00">
                  <c:v>-8.1337700000000002E-3</c:v>
                </c:pt>
                <c:pt idx="175335" formatCode="0.00E+00">
                  <c:v>-7.8619099999999997E-3</c:v>
                </c:pt>
                <c:pt idx="175336" formatCode="0.00E+00">
                  <c:v>-7.5831900000000001E-3</c:v>
                </c:pt>
                <c:pt idx="175337" formatCode="0.00E+00">
                  <c:v>-7.29797E-3</c:v>
                </c:pt>
                <c:pt idx="175338" formatCode="0.00E+00">
                  <c:v>-7.0066099999999999E-3</c:v>
                </c:pt>
                <c:pt idx="175339" formatCode="0.00E+00">
                  <c:v>-6.7094600000000004E-3</c:v>
                </c:pt>
                <c:pt idx="175340" formatCode="0.00E+00">
                  <c:v>-6.4068900000000002E-3</c:v>
                </c:pt>
                <c:pt idx="175341" formatCode="0.00E+00">
                  <c:v>-6.0992800000000003E-3</c:v>
                </c:pt>
                <c:pt idx="175342" formatCode="0.00E+00">
                  <c:v>-5.7869999999999996E-3</c:v>
                </c:pt>
                <c:pt idx="175343" formatCode="0.00E+00">
                  <c:v>-5.4704300000000001E-3</c:v>
                </c:pt>
                <c:pt idx="175344" formatCode="0.00E+00">
                  <c:v>-5.1499400000000004E-3</c:v>
                </c:pt>
                <c:pt idx="175345" formatCode="0.00E+00">
                  <c:v>-4.82592E-3</c:v>
                </c:pt>
                <c:pt idx="175346" formatCode="0.00E+00">
                  <c:v>-4.4987500000000001E-3</c:v>
                </c:pt>
                <c:pt idx="175347" formatCode="0.00E+00">
                  <c:v>-4.1688200000000002E-3</c:v>
                </c:pt>
                <c:pt idx="175348" formatCode="0.00E+00">
                  <c:v>-3.8365000000000001E-3</c:v>
                </c:pt>
                <c:pt idx="175349" formatCode="0.00E+00">
                  <c:v>-3.5021800000000001E-3</c:v>
                </c:pt>
                <c:pt idx="175350" formatCode="0.00E+00">
                  <c:v>-3.1662499999999998E-3</c:v>
                </c:pt>
                <c:pt idx="175351" formatCode="0.00E+00">
                  <c:v>-2.8290899999999998E-3</c:v>
                </c:pt>
                <c:pt idx="175352" formatCode="0.00E+00">
                  <c:v>-2.4910599999999998E-3</c:v>
                </c:pt>
                <c:pt idx="175353" formatCode="0.00E+00">
                  <c:v>-2.15256E-3</c:v>
                </c:pt>
                <c:pt idx="175354" formatCode="0.00E+00">
                  <c:v>-1.81394E-3</c:v>
                </c:pt>
                <c:pt idx="175355" formatCode="0.00E+00">
                  <c:v>-1.4755899999999999E-3</c:v>
                </c:pt>
                <c:pt idx="175356" formatCode="0.00E+00">
                  <c:v>-1.13787E-3</c:v>
                </c:pt>
                <c:pt idx="175357" formatCode="0.00E+00">
                  <c:v>-8.0113600000000004E-4</c:v>
                </c:pt>
                <c:pt idx="175358" formatCode="0.00E+00">
                  <c:v>-4.6574799999999999E-4</c:v>
                </c:pt>
                <c:pt idx="175359" formatCode="0.00E+00">
                  <c:v>-1.3205500000000001E-4</c:v>
                </c:pt>
                <c:pt idx="175360" formatCode="0.00E+00">
                  <c:v>1.9959599999999999E-4</c:v>
                </c:pt>
                <c:pt idx="175361" formatCode="0.00E+00">
                  <c:v>5.2886800000000005E-4</c:v>
                </c:pt>
                <c:pt idx="175362" formatCode="0.00E+00">
                  <c:v>8.5543000000000001E-4</c:v>
                </c:pt>
                <c:pt idx="175363" formatCode="0.00E+00">
                  <c:v>1.1789599999999999E-3</c:v>
                </c:pt>
                <c:pt idx="175364" formatCode="0.00E+00">
                  <c:v>1.49913E-3</c:v>
                </c:pt>
                <c:pt idx="175365" formatCode="0.00E+00">
                  <c:v>1.8156400000000001E-3</c:v>
                </c:pt>
                <c:pt idx="175366" formatCode="0.00E+00">
                  <c:v>2.1281899999999999E-3</c:v>
                </c:pt>
                <c:pt idx="175367" formatCode="0.00E+00">
                  <c:v>2.43648E-3</c:v>
                </c:pt>
                <c:pt idx="175368" formatCode="0.00E+00">
                  <c:v>2.7402300000000002E-3</c:v>
                </c:pt>
                <c:pt idx="175369" formatCode="0.00E+00">
                  <c:v>3.0391699999999999E-3</c:v>
                </c:pt>
                <c:pt idx="175370" formatCode="0.00E+00">
                  <c:v>3.3330399999999998E-3</c:v>
                </c:pt>
                <c:pt idx="175371" formatCode="0.00E+00">
                  <c:v>3.6215599999999998E-3</c:v>
                </c:pt>
                <c:pt idx="175372" formatCode="0.00E+00">
                  <c:v>3.9045199999999999E-3</c:v>
                </c:pt>
                <c:pt idx="175373" formatCode="0.00E+00">
                  <c:v>4.1816600000000002E-3</c:v>
                </c:pt>
                <c:pt idx="175374" formatCode="0.00E+00">
                  <c:v>4.4527600000000001E-3</c:v>
                </c:pt>
                <c:pt idx="175375" formatCode="0.00E+00">
                  <c:v>4.7176099999999997E-3</c:v>
                </c:pt>
                <c:pt idx="175376" formatCode="0.00E+00">
                  <c:v>4.9760100000000003E-3</c:v>
                </c:pt>
                <c:pt idx="175377" formatCode="0.00E+00">
                  <c:v>5.2277599999999997E-3</c:v>
                </c:pt>
                <c:pt idx="175378" formatCode="0.00E+00">
                  <c:v>5.4726799999999997E-3</c:v>
                </c:pt>
                <c:pt idx="175379" formatCode="0.00E+00">
                  <c:v>5.7106099999999996E-3</c:v>
                </c:pt>
                <c:pt idx="175380" formatCode="0.00E+00">
                  <c:v>5.9413900000000004E-3</c:v>
                </c:pt>
                <c:pt idx="175381" formatCode="0.00E+00">
                  <c:v>6.1648700000000002E-3</c:v>
                </c:pt>
                <c:pt idx="175382" formatCode="0.00E+00">
                  <c:v>6.3809000000000001E-3</c:v>
                </c:pt>
                <c:pt idx="175383" formatCode="0.00E+00">
                  <c:v>6.5893799999999997E-3</c:v>
                </c:pt>
                <c:pt idx="175384" formatCode="0.00E+00">
                  <c:v>6.7901899999999998E-3</c:v>
                </c:pt>
                <c:pt idx="175385" formatCode="0.00E+00">
                  <c:v>6.9832200000000001E-3</c:v>
                </c:pt>
                <c:pt idx="175386" formatCode="0.00E+00">
                  <c:v>7.1683800000000002E-3</c:v>
                </c:pt>
                <c:pt idx="175387" formatCode="0.00E+00">
                  <c:v>7.3456099999999998E-3</c:v>
                </c:pt>
                <c:pt idx="175388" formatCode="0.00E+00">
                  <c:v>7.5148200000000002E-3</c:v>
                </c:pt>
                <c:pt idx="175389" formatCode="0.00E+00">
                  <c:v>7.6759799999999998E-3</c:v>
                </c:pt>
                <c:pt idx="175390" formatCode="0.00E+00">
                  <c:v>7.8290200000000008E-3</c:v>
                </c:pt>
                <c:pt idx="175391" formatCode="0.00E+00">
                  <c:v>7.9739100000000007E-3</c:v>
                </c:pt>
                <c:pt idx="175392" formatCode="0.00E+00">
                  <c:v>8.1106500000000005E-3</c:v>
                </c:pt>
                <c:pt idx="175393" formatCode="0.00E+00">
                  <c:v>8.2392000000000003E-3</c:v>
                </c:pt>
                <c:pt idx="175394" formatCode="0.00E+00">
                  <c:v>8.3595700000000002E-3</c:v>
                </c:pt>
                <c:pt idx="175395" formatCode="0.00E+00">
                  <c:v>8.4717799999999999E-3</c:v>
                </c:pt>
                <c:pt idx="175396" formatCode="0.00E+00">
                  <c:v>8.5758299999999996E-3</c:v>
                </c:pt>
                <c:pt idx="175397" formatCode="0.00E+00">
                  <c:v>8.6717600000000006E-3</c:v>
                </c:pt>
                <c:pt idx="175398" formatCode="0.00E+00">
                  <c:v>8.7596099999999993E-3</c:v>
                </c:pt>
                <c:pt idx="175399" formatCode="0.00E+00">
                  <c:v>8.8394200000000006E-3</c:v>
                </c:pt>
                <c:pt idx="175400" formatCode="0.00E+00">
                  <c:v>8.9112600000000007E-3</c:v>
                </c:pt>
                <c:pt idx="175401" formatCode="0.00E+00">
                  <c:v>8.9751799999999993E-3</c:v>
                </c:pt>
                <c:pt idx="175402" formatCode="0.00E+00">
                  <c:v>9.0312699999999992E-3</c:v>
                </c:pt>
                <c:pt idx="175403" formatCode="0.00E+00">
                  <c:v>9.0796000000000002E-3</c:v>
                </c:pt>
                <c:pt idx="175404" formatCode="0.00E+00">
                  <c:v>9.1202799999999997E-3</c:v>
                </c:pt>
                <c:pt idx="175405" formatCode="0.00E+00">
                  <c:v>9.1533900000000008E-3</c:v>
                </c:pt>
                <c:pt idx="175406" formatCode="0.00E+00">
                  <c:v>9.1790399999999994E-3</c:v>
                </c:pt>
                <c:pt idx="175407" formatCode="0.00E+00">
                  <c:v>9.1973599999999999E-3</c:v>
                </c:pt>
                <c:pt idx="175408" formatCode="0.00E+00">
                  <c:v>9.20845E-3</c:v>
                </c:pt>
                <c:pt idx="175409" formatCode="0.00E+00">
                  <c:v>9.2124500000000005E-3</c:v>
                </c:pt>
                <c:pt idx="175410" formatCode="0.00E+00">
                  <c:v>9.2094800000000008E-3</c:v>
                </c:pt>
                <c:pt idx="175411" formatCode="0.00E+00">
                  <c:v>9.19969E-3</c:v>
                </c:pt>
                <c:pt idx="175412" formatCode="0.00E+00">
                  <c:v>9.1832200000000006E-3</c:v>
                </c:pt>
                <c:pt idx="175413" formatCode="0.00E+00">
                  <c:v>9.1602200000000002E-3</c:v>
                </c:pt>
                <c:pt idx="175414" formatCode="0.00E+00">
                  <c:v>9.1308399999999994E-3</c:v>
                </c:pt>
                <c:pt idx="175415" formatCode="0.00E+00">
                  <c:v>9.0952299999999993E-3</c:v>
                </c:pt>
                <c:pt idx="175416" formatCode="0.00E+00">
                  <c:v>9.0535700000000004E-3</c:v>
                </c:pt>
                <c:pt idx="175417" formatCode="0.00E+00">
                  <c:v>9.0060100000000001E-3</c:v>
                </c:pt>
                <c:pt idx="175418" formatCode="0.00E+00">
                  <c:v>8.9527200000000008E-3</c:v>
                </c:pt>
                <c:pt idx="175419" formatCode="0.00E+00">
                  <c:v>8.8938799999999998E-3</c:v>
                </c:pt>
                <c:pt idx="175420" formatCode="0.00E+00">
                  <c:v>8.8296399999999997E-3</c:v>
                </c:pt>
                <c:pt idx="175421" formatCode="0.00E+00">
                  <c:v>8.7601899999999993E-3</c:v>
                </c:pt>
                <c:pt idx="175422" formatCode="0.00E+00">
                  <c:v>8.6857099999999993E-3</c:v>
                </c:pt>
                <c:pt idx="175423" formatCode="0.00E+00">
                  <c:v>8.6063600000000004E-3</c:v>
                </c:pt>
                <c:pt idx="175424" formatCode="0.00E+00">
                  <c:v>8.5223299999999998E-3</c:v>
                </c:pt>
                <c:pt idx="175425" formatCode="0.00E+00">
                  <c:v>8.4338E-3</c:v>
                </c:pt>
                <c:pt idx="175426" formatCode="0.00E+00">
                  <c:v>8.3409299999999999E-3</c:v>
                </c:pt>
                <c:pt idx="175427" formatCode="0.00E+00">
                  <c:v>8.2439200000000001E-3</c:v>
                </c:pt>
                <c:pt idx="175428" formatCode="0.00E+00">
                  <c:v>8.1429299999999996E-3</c:v>
                </c:pt>
                <c:pt idx="175429" formatCode="0.00E+00">
                  <c:v>8.0381399999999992E-3</c:v>
                </c:pt>
                <c:pt idx="175430" formatCode="0.00E+00">
                  <c:v>7.9297299999999994E-3</c:v>
                </c:pt>
                <c:pt idx="175431" formatCode="0.00E+00">
                  <c:v>7.8178599999999994E-3</c:v>
                </c:pt>
                <c:pt idx="175432" formatCode="0.00E+00">
                  <c:v>7.7027099999999998E-3</c:v>
                </c:pt>
                <c:pt idx="175433" formatCode="0.00E+00">
                  <c:v>7.5844500000000004E-3</c:v>
                </c:pt>
                <c:pt idx="175434" formatCode="0.00E+00">
                  <c:v>7.4632400000000003E-3</c:v>
                </c:pt>
                <c:pt idx="175435" formatCode="0.00E+00">
                  <c:v>7.3392400000000003E-3</c:v>
                </c:pt>
                <c:pt idx="175436" formatCode="0.00E+00">
                  <c:v>7.2126200000000003E-3</c:v>
                </c:pt>
                <c:pt idx="175437" formatCode="0.00E+00">
                  <c:v>7.0835200000000003E-3</c:v>
                </c:pt>
                <c:pt idx="175438" formatCode="0.00E+00">
                  <c:v>6.9521100000000001E-3</c:v>
                </c:pt>
                <c:pt idx="175439" formatCode="0.00E+00">
                  <c:v>6.8185299999999997E-3</c:v>
                </c:pt>
                <c:pt idx="175440" formatCode="0.00E+00">
                  <c:v>6.6829200000000002E-3</c:v>
                </c:pt>
                <c:pt idx="175441" formatCode="0.00E+00">
                  <c:v>6.5454299999999997E-3</c:v>
                </c:pt>
                <c:pt idx="175442" formatCode="0.00E+00">
                  <c:v>6.40619E-3</c:v>
                </c:pt>
                <c:pt idx="175443" formatCode="0.00E+00">
                  <c:v>6.2653300000000004E-3</c:v>
                </c:pt>
                <c:pt idx="175444" formatCode="0.00E+00">
                  <c:v>6.1229700000000001E-3</c:v>
                </c:pt>
                <c:pt idx="175445" formatCode="0.00E+00">
                  <c:v>5.9792500000000002E-3</c:v>
                </c:pt>
                <c:pt idx="175446" formatCode="0.00E+00">
                  <c:v>5.8342699999999999E-3</c:v>
                </c:pt>
                <c:pt idx="175447" formatCode="0.00E+00">
                  <c:v>5.6881400000000004E-3</c:v>
                </c:pt>
                <c:pt idx="175448" formatCode="0.00E+00">
                  <c:v>5.5409700000000001E-3</c:v>
                </c:pt>
                <c:pt idx="175449" formatCode="0.00E+00">
                  <c:v>5.3928700000000001E-3</c:v>
                </c:pt>
                <c:pt idx="175450" formatCode="0.00E+00">
                  <c:v>5.2439100000000001E-3</c:v>
                </c:pt>
                <c:pt idx="175451" formatCode="0.00E+00">
                  <c:v>5.0942000000000001E-3</c:v>
                </c:pt>
                <c:pt idx="175452" formatCode="0.00E+00">
                  <c:v>4.9438199999999998E-3</c:v>
                </c:pt>
                <c:pt idx="175453" formatCode="0.00E+00">
                  <c:v>4.7928399999999996E-3</c:v>
                </c:pt>
                <c:pt idx="175454" formatCode="0.00E+00">
                  <c:v>4.6413399999999999E-3</c:v>
                </c:pt>
                <c:pt idx="175455" formatCode="0.00E+00">
                  <c:v>4.4893700000000003E-3</c:v>
                </c:pt>
                <c:pt idx="175456" formatCode="0.00E+00">
                  <c:v>4.3370099999999997E-3</c:v>
                </c:pt>
                <c:pt idx="175457" formatCode="0.00E+00">
                  <c:v>4.1843100000000001E-3</c:v>
                </c:pt>
                <c:pt idx="175458" formatCode="0.00E+00">
                  <c:v>4.0313099999999998E-3</c:v>
                </c:pt>
                <c:pt idx="175459" formatCode="0.00E+00">
                  <c:v>3.87807E-3</c:v>
                </c:pt>
                <c:pt idx="175460" formatCode="0.00E+00">
                  <c:v>3.7246200000000001E-3</c:v>
                </c:pt>
                <c:pt idx="175461" formatCode="0.00E+00">
                  <c:v>3.5709800000000001E-3</c:v>
                </c:pt>
                <c:pt idx="175462" formatCode="0.00E+00">
                  <c:v>3.41721E-3</c:v>
                </c:pt>
                <c:pt idx="175463" formatCode="0.00E+00">
                  <c:v>3.2632999999999998E-3</c:v>
                </c:pt>
                <c:pt idx="175464" formatCode="0.00E+00">
                  <c:v>3.1092899999999998E-3</c:v>
                </c:pt>
                <c:pt idx="175465" formatCode="0.00E+00">
                  <c:v>2.9551899999999999E-3</c:v>
                </c:pt>
                <c:pt idx="175466" formatCode="0.00E+00">
                  <c:v>2.80101E-3</c:v>
                </c:pt>
                <c:pt idx="175467" formatCode="0.00E+00">
                  <c:v>2.6467399999999999E-3</c:v>
                </c:pt>
                <c:pt idx="175468" formatCode="0.00E+00">
                  <c:v>2.4924000000000001E-3</c:v>
                </c:pt>
                <c:pt idx="175469" formatCode="0.00E+00">
                  <c:v>2.3379799999999999E-3</c:v>
                </c:pt>
                <c:pt idx="175470" formatCode="0.00E+00">
                  <c:v>2.1834699999999999E-3</c:v>
                </c:pt>
                <c:pt idx="175471" formatCode="0.00E+00">
                  <c:v>2.02886E-3</c:v>
                </c:pt>
                <c:pt idx="175472" formatCode="0.00E+00">
                  <c:v>1.8741299999999999E-3</c:v>
                </c:pt>
                <c:pt idx="175473" formatCode="0.00E+00">
                  <c:v>1.7192799999999999E-3</c:v>
                </c:pt>
                <c:pt idx="175474" formatCode="0.00E+00">
                  <c:v>1.56427E-3</c:v>
                </c:pt>
                <c:pt idx="175475" formatCode="0.00E+00">
                  <c:v>1.40909E-3</c:v>
                </c:pt>
                <c:pt idx="175476" formatCode="0.00E+00">
                  <c:v>1.2537099999999999E-3</c:v>
                </c:pt>
                <c:pt idx="175477" formatCode="0.00E+00">
                  <c:v>1.0981000000000001E-3</c:v>
                </c:pt>
                <c:pt idx="175478" formatCode="0.00E+00">
                  <c:v>9.4224300000000005E-4</c:v>
                </c:pt>
                <c:pt idx="175479" formatCode="0.00E+00">
                  <c:v>7.8609700000000003E-4</c:v>
                </c:pt>
                <c:pt idx="175480" formatCode="0.00E+00">
                  <c:v>6.2963299999999999E-4</c:v>
                </c:pt>
                <c:pt idx="175481" formatCode="0.00E+00">
                  <c:v>4.7281999999999999E-4</c:v>
                </c:pt>
                <c:pt idx="175482" formatCode="0.00E+00">
                  <c:v>3.1562300000000001E-4</c:v>
                </c:pt>
                <c:pt idx="175483" formatCode="0.00E+00">
                  <c:v>1.58009E-4</c:v>
                </c:pt>
                <c:pt idx="175484" formatCode="0.00E+00">
                  <c:v>-5.5762099999999999E-8</c:v>
                </c:pt>
                <c:pt idx="175485" formatCode="0.00E+00">
                  <c:v>-1.58605E-4</c:v>
                </c:pt>
                <c:pt idx="175486" formatCode="0.00E+00">
                  <c:v>-3.17671E-4</c:v>
                </c:pt>
                <c:pt idx="175487" formatCode="0.00E+00">
                  <c:v>-4.7728700000000001E-4</c:v>
                </c:pt>
                <c:pt idx="175488" formatCode="0.00E+00">
                  <c:v>-6.3748299999999999E-4</c:v>
                </c:pt>
                <c:pt idx="175489" formatCode="0.00E+00">
                  <c:v>-7.9828899999999999E-4</c:v>
                </c:pt>
                <c:pt idx="175490" formatCode="0.00E+00">
                  <c:v>-9.5973399999999996E-4</c:v>
                </c:pt>
                <c:pt idx="175491" formatCode="0.00E+00">
                  <c:v>-1.12184E-3</c:v>
                </c:pt>
                <c:pt idx="175492" formatCode="0.00E+00">
                  <c:v>-1.2846400000000001E-3</c:v>
                </c:pt>
                <c:pt idx="175493" formatCode="0.00E+00">
                  <c:v>-1.4481400000000001E-3</c:v>
                </c:pt>
                <c:pt idx="175494" formatCode="0.00E+00">
                  <c:v>-1.6123699999999999E-3</c:v>
                </c:pt>
                <c:pt idx="175495" formatCode="0.00E+00">
                  <c:v>-1.77735E-3</c:v>
                </c:pt>
                <c:pt idx="175496" formatCode="0.00E+00">
                  <c:v>-1.9430700000000001E-3</c:v>
                </c:pt>
                <c:pt idx="175497" formatCode="0.00E+00">
                  <c:v>-2.1095599999999999E-3</c:v>
                </c:pt>
                <c:pt idx="175498" formatCode="0.00E+00">
                  <c:v>-2.2768100000000002E-3</c:v>
                </c:pt>
                <c:pt idx="175499" formatCode="0.00E+00">
                  <c:v>-2.4448299999999998E-3</c:v>
                </c:pt>
                <c:pt idx="175500" formatCode="0.00E+00">
                  <c:v>-2.6136200000000001E-3</c:v>
                </c:pt>
                <c:pt idx="175501" formatCode="0.00E+00">
                  <c:v>-2.7831499999999999E-3</c:v>
                </c:pt>
                <c:pt idx="175502" formatCode="0.00E+00">
                  <c:v>-2.95342E-3</c:v>
                </c:pt>
                <c:pt idx="175503" formatCode="0.00E+00">
                  <c:v>-3.1244200000000001E-3</c:v>
                </c:pt>
                <c:pt idx="175504" formatCode="0.00E+00">
                  <c:v>-3.2961100000000001E-3</c:v>
                </c:pt>
                <c:pt idx="175505" formatCode="0.00E+00">
                  <c:v>-3.46846E-3</c:v>
                </c:pt>
                <c:pt idx="175506" formatCode="0.00E+00">
                  <c:v>-3.64146E-3</c:v>
                </c:pt>
                <c:pt idx="175507" formatCode="0.00E+00">
                  <c:v>-3.81504E-3</c:v>
                </c:pt>
                <c:pt idx="175508" formatCode="0.00E+00">
                  <c:v>-3.9891700000000002E-3</c:v>
                </c:pt>
                <c:pt idx="175509" formatCode="0.00E+00">
                  <c:v>-4.1637899999999997E-3</c:v>
                </c:pt>
                <c:pt idx="175510" formatCode="0.00E+00">
                  <c:v>-4.3388599999999999E-3</c:v>
                </c:pt>
                <c:pt idx="175511" formatCode="0.00E+00">
                  <c:v>-4.5142899999999998E-3</c:v>
                </c:pt>
                <c:pt idx="175512" formatCode="0.00E+00">
                  <c:v>-4.6900300000000004E-3</c:v>
                </c:pt>
                <c:pt idx="175513" formatCode="0.00E+00">
                  <c:v>-4.8659899999999997E-3</c:v>
                </c:pt>
                <c:pt idx="175514" formatCode="0.00E+00">
                  <c:v>-5.0420899999999999E-3</c:v>
                </c:pt>
                <c:pt idx="175515" formatCode="0.00E+00">
                  <c:v>-5.2182499999999998E-3</c:v>
                </c:pt>
                <c:pt idx="175516" formatCode="0.00E+00">
                  <c:v>-5.39436E-3</c:v>
                </c:pt>
                <c:pt idx="175517" formatCode="0.00E+00">
                  <c:v>-5.5703300000000001E-3</c:v>
                </c:pt>
                <c:pt idx="175518" formatCode="0.00E+00">
                  <c:v>-5.7460499999999999E-3</c:v>
                </c:pt>
                <c:pt idx="175519" formatCode="0.00E+00">
                  <c:v>-5.9214000000000003E-3</c:v>
                </c:pt>
                <c:pt idx="175520" formatCode="0.00E+00">
                  <c:v>-6.09626E-3</c:v>
                </c:pt>
                <c:pt idx="175521" formatCode="0.00E+00">
                  <c:v>-6.2705E-3</c:v>
                </c:pt>
                <c:pt idx="175522" formatCode="0.00E+00">
                  <c:v>-6.4439900000000001E-3</c:v>
                </c:pt>
                <c:pt idx="175523" formatCode="0.00E+00">
                  <c:v>-6.6166000000000003E-3</c:v>
                </c:pt>
                <c:pt idx="175524" formatCode="0.00E+00">
                  <c:v>-6.7881699999999996E-3</c:v>
                </c:pt>
                <c:pt idx="175525" formatCode="0.00E+00">
                  <c:v>-6.95855E-3</c:v>
                </c:pt>
                <c:pt idx="175526" formatCode="0.00E+00">
                  <c:v>-7.1275899999999996E-3</c:v>
                </c:pt>
                <c:pt idx="175527" formatCode="0.00E+00">
                  <c:v>-7.2951200000000004E-3</c:v>
                </c:pt>
                <c:pt idx="175528" formatCode="0.00E+00">
                  <c:v>-7.4609799999999999E-3</c:v>
                </c:pt>
                <c:pt idx="175529" formatCode="0.00E+00">
                  <c:v>-7.6249899999999999E-3</c:v>
                </c:pt>
                <c:pt idx="175530" formatCode="0.00E+00">
                  <c:v>-7.7869699999999998E-3</c:v>
                </c:pt>
                <c:pt idx="175531" formatCode="0.00E+00">
                  <c:v>-7.9467500000000007E-3</c:v>
                </c:pt>
                <c:pt idx="175532" formatCode="0.00E+00">
                  <c:v>-8.1041299999999993E-3</c:v>
                </c:pt>
                <c:pt idx="175533" formatCode="0.00E+00">
                  <c:v>-8.2589199999999995E-3</c:v>
                </c:pt>
                <c:pt idx="175534" formatCode="0.00E+00">
                  <c:v>-8.4109300000000005E-3</c:v>
                </c:pt>
                <c:pt idx="175535" formatCode="0.00E+00">
                  <c:v>-8.5599600000000001E-3</c:v>
                </c:pt>
                <c:pt idx="175536" formatCode="0.00E+00">
                  <c:v>-8.7057999999999996E-3</c:v>
                </c:pt>
                <c:pt idx="175537" formatCode="0.00E+00">
                  <c:v>-8.8482500000000002E-3</c:v>
                </c:pt>
                <c:pt idx="175538" formatCode="0.00E+00">
                  <c:v>-8.9870899999999997E-3</c:v>
                </c:pt>
                <c:pt idx="175539" formatCode="0.00E+00">
                  <c:v>-9.1221300000000009E-3</c:v>
                </c:pt>
                <c:pt idx="175540" formatCode="0.00E+00">
                  <c:v>-9.25314E-3</c:v>
                </c:pt>
                <c:pt idx="175541" formatCode="0.00E+00">
                  <c:v>-9.37991E-3</c:v>
                </c:pt>
                <c:pt idx="175542" formatCode="0.00E+00">
                  <c:v>-9.5022200000000005E-3</c:v>
                </c:pt>
                <c:pt idx="175543" formatCode="0.00E+00">
                  <c:v>-9.6198599999999992E-3</c:v>
                </c:pt>
                <c:pt idx="175544" formatCode="0.00E+00">
                  <c:v>-9.7325999999999992E-3</c:v>
                </c:pt>
                <c:pt idx="175545" formatCode="0.00E+00">
                  <c:v>-9.8402300000000002E-3</c:v>
                </c:pt>
                <c:pt idx="175546" formatCode="0.00E+00">
                  <c:v>-9.9425199999999998E-3</c:v>
                </c:pt>
                <c:pt idx="175547">
                  <c:v>-1.0039299999999999E-2</c:v>
                </c:pt>
                <c:pt idx="175548">
                  <c:v>-1.0130200000000001E-2</c:v>
                </c:pt>
                <c:pt idx="175549">
                  <c:v>-1.0215200000000001E-2</c:v>
                </c:pt>
                <c:pt idx="175550">
                  <c:v>-1.0293999999999999E-2</c:v>
                </c:pt>
                <c:pt idx="175551">
                  <c:v>-1.03664E-2</c:v>
                </c:pt>
                <c:pt idx="175552">
                  <c:v>-1.04321E-2</c:v>
                </c:pt>
                <c:pt idx="175553">
                  <c:v>-1.0491E-2</c:v>
                </c:pt>
                <c:pt idx="175554">
                  <c:v>-1.0542899999999999E-2</c:v>
                </c:pt>
                <c:pt idx="175555">
                  <c:v>-1.05875E-2</c:v>
                </c:pt>
                <c:pt idx="175556">
                  <c:v>-1.06248E-2</c:v>
                </c:pt>
                <c:pt idx="175557">
                  <c:v>-1.06543E-2</c:v>
                </c:pt>
                <c:pt idx="175558">
                  <c:v>-1.0676100000000001E-2</c:v>
                </c:pt>
                <c:pt idx="175559">
                  <c:v>-1.06899E-2</c:v>
                </c:pt>
                <c:pt idx="175560">
                  <c:v>-1.06955E-2</c:v>
                </c:pt>
                <c:pt idx="175561">
                  <c:v>-1.0692699999999999E-2</c:v>
                </c:pt>
                <c:pt idx="175562">
                  <c:v>-1.06815E-2</c:v>
                </c:pt>
                <c:pt idx="175563">
                  <c:v>-1.06616E-2</c:v>
                </c:pt>
                <c:pt idx="175564">
                  <c:v>-1.0632900000000001E-2</c:v>
                </c:pt>
                <c:pt idx="175565">
                  <c:v>-1.05953E-2</c:v>
                </c:pt>
                <c:pt idx="175566">
                  <c:v>-1.0548500000000001E-2</c:v>
                </c:pt>
                <c:pt idx="175567">
                  <c:v>-1.0492599999999999E-2</c:v>
                </c:pt>
                <c:pt idx="175568">
                  <c:v>-1.04274E-2</c:v>
                </c:pt>
                <c:pt idx="175569">
                  <c:v>-1.0352699999999999E-2</c:v>
                </c:pt>
                <c:pt idx="175570">
                  <c:v>-1.02685E-2</c:v>
                </c:pt>
                <c:pt idx="175571">
                  <c:v>-1.01747E-2</c:v>
                </c:pt>
                <c:pt idx="175572">
                  <c:v>-1.00713E-2</c:v>
                </c:pt>
                <c:pt idx="175573" formatCode="0.00E+00">
                  <c:v>-9.9580399999999996E-3</c:v>
                </c:pt>
                <c:pt idx="175574" formatCode="0.00E+00">
                  <c:v>-9.8350299999999998E-3</c:v>
                </c:pt>
                <c:pt idx="175575" formatCode="0.00E+00">
                  <c:v>-9.7021799999999995E-3</c:v>
                </c:pt>
                <c:pt idx="175576" formatCode="0.00E+00">
                  <c:v>-9.5594600000000005E-3</c:v>
                </c:pt>
                <c:pt idx="175577" formatCode="0.00E+00">
                  <c:v>-9.4068399999999996E-3</c:v>
                </c:pt>
                <c:pt idx="175578" formatCode="0.00E+00">
                  <c:v>-9.2443200000000003E-3</c:v>
                </c:pt>
                <c:pt idx="175579" formatCode="0.00E+00">
                  <c:v>-9.0719100000000007E-3</c:v>
                </c:pt>
                <c:pt idx="175580" formatCode="0.00E+00">
                  <c:v>-8.8896099999999992E-3</c:v>
                </c:pt>
                <c:pt idx="175581" formatCode="0.00E+00">
                  <c:v>-8.6974600000000006E-3</c:v>
                </c:pt>
                <c:pt idx="175582" formatCode="0.00E+00">
                  <c:v>-8.4954999999999996E-3</c:v>
                </c:pt>
                <c:pt idx="175583" formatCode="0.00E+00">
                  <c:v>-8.2837799999999993E-3</c:v>
                </c:pt>
                <c:pt idx="175584" formatCode="0.00E+00">
                  <c:v>-8.0623699999999993E-3</c:v>
                </c:pt>
                <c:pt idx="175585" formatCode="0.00E+00">
                  <c:v>-7.8313500000000008E-3</c:v>
                </c:pt>
                <c:pt idx="175586" formatCode="0.00E+00">
                  <c:v>-7.5908199999999999E-3</c:v>
                </c:pt>
                <c:pt idx="175587" formatCode="0.00E+00">
                  <c:v>-7.3408600000000003E-3</c:v>
                </c:pt>
                <c:pt idx="175588" formatCode="0.00E+00">
                  <c:v>-7.0816200000000003E-3</c:v>
                </c:pt>
                <c:pt idx="175589" formatCode="0.00E+00">
                  <c:v>-6.8132100000000001E-3</c:v>
                </c:pt>
                <c:pt idx="175590" formatCode="0.00E+00">
                  <c:v>-6.5357899999999997E-3</c:v>
                </c:pt>
                <c:pt idx="175591" formatCode="0.00E+00">
                  <c:v>-6.2495099999999998E-3</c:v>
                </c:pt>
                <c:pt idx="175592" formatCode="0.00E+00">
                  <c:v>-5.9545500000000003E-3</c:v>
                </c:pt>
                <c:pt idx="175593" formatCode="0.00E+00">
                  <c:v>-5.6510900000000001E-3</c:v>
                </c:pt>
                <c:pt idx="175594" formatCode="0.00E+00">
                  <c:v>-5.3393199999999998E-3</c:v>
                </c:pt>
                <c:pt idx="175595" formatCode="0.00E+00">
                  <c:v>-5.0194599999999999E-3</c:v>
                </c:pt>
                <c:pt idx="175596" formatCode="0.00E+00">
                  <c:v>-4.6917299999999999E-3</c:v>
                </c:pt>
                <c:pt idx="175597" formatCode="0.00E+00">
                  <c:v>-4.3563600000000001E-3</c:v>
                </c:pt>
                <c:pt idx="175598" formatCode="0.00E+00">
                  <c:v>-4.0136099999999999E-3</c:v>
                </c:pt>
                <c:pt idx="175599" formatCode="0.00E+00">
                  <c:v>-3.66374E-3</c:v>
                </c:pt>
                <c:pt idx="175600" formatCode="0.00E+00">
                  <c:v>-3.30701E-3</c:v>
                </c:pt>
                <c:pt idx="175601" formatCode="0.00E+00">
                  <c:v>-2.94371E-3</c:v>
                </c:pt>
                <c:pt idx="175602" formatCode="0.00E+00">
                  <c:v>-2.5741499999999999E-3</c:v>
                </c:pt>
                <c:pt idx="175603" formatCode="0.00E+00">
                  <c:v>-2.1986100000000001E-3</c:v>
                </c:pt>
                <c:pt idx="175604" formatCode="0.00E+00">
                  <c:v>-1.81744E-3</c:v>
                </c:pt>
                <c:pt idx="175605" formatCode="0.00E+00">
                  <c:v>-1.4309399999999999E-3</c:v>
                </c:pt>
                <c:pt idx="175606" formatCode="0.00E+00">
                  <c:v>-1.0394600000000001E-3</c:v>
                </c:pt>
                <c:pt idx="175607" formatCode="0.00E+00">
                  <c:v>-6.4335800000000002E-4</c:v>
                </c:pt>
                <c:pt idx="175608" formatCode="0.00E+00">
                  <c:v>-2.4298200000000001E-4</c:v>
                </c:pt>
                <c:pt idx="175609" formatCode="0.00E+00">
                  <c:v>1.6129600000000001E-4</c:v>
                </c:pt>
                <c:pt idx="175610" formatCode="0.00E+00">
                  <c:v>5.6909899999999999E-4</c:v>
                </c:pt>
                <c:pt idx="175611" formatCode="0.00E+00">
                  <c:v>9.800430000000001E-4</c:v>
                </c:pt>
                <c:pt idx="175612" formatCode="0.00E+00">
                  <c:v>1.3937299999999999E-3</c:v>
                </c:pt>
                <c:pt idx="175613" formatCode="0.00E+00">
                  <c:v>1.80977E-3</c:v>
                </c:pt>
                <c:pt idx="175614" formatCode="0.00E+00">
                  <c:v>2.2277400000000002E-3</c:v>
                </c:pt>
                <c:pt idx="175615" formatCode="0.00E+00">
                  <c:v>2.6472399999999999E-3</c:v>
                </c:pt>
                <c:pt idx="175616" formatCode="0.00E+00">
                  <c:v>3.0678300000000001E-3</c:v>
                </c:pt>
                <c:pt idx="175617" formatCode="0.00E+00">
                  <c:v>3.4891000000000002E-3</c:v>
                </c:pt>
                <c:pt idx="175618" formatCode="0.00E+00">
                  <c:v>3.9106200000000001E-3</c:v>
                </c:pt>
                <c:pt idx="175619" formatCode="0.00E+00">
                  <c:v>4.3319400000000003E-3</c:v>
                </c:pt>
                <c:pt idx="175620" formatCode="0.00E+00">
                  <c:v>4.7526299999999999E-3</c:v>
                </c:pt>
                <c:pt idx="175621" formatCode="0.00E+00">
                  <c:v>5.1722399999999998E-3</c:v>
                </c:pt>
                <c:pt idx="175622" formatCode="0.00E+00">
                  <c:v>5.5903200000000002E-3</c:v>
                </c:pt>
                <c:pt idx="175623" formatCode="0.00E+00">
                  <c:v>6.00644E-3</c:v>
                </c:pt>
                <c:pt idx="175624" formatCode="0.00E+00">
                  <c:v>6.4201299999999996E-3</c:v>
                </c:pt>
                <c:pt idx="175625" formatCode="0.00E+00">
                  <c:v>6.8309399999999998E-3</c:v>
                </c:pt>
                <c:pt idx="175626" formatCode="0.00E+00">
                  <c:v>7.2384199999999998E-3</c:v>
                </c:pt>
                <c:pt idx="175627" formatCode="0.00E+00">
                  <c:v>7.6421199999999996E-3</c:v>
                </c:pt>
                <c:pt idx="175628" formatCode="0.00E+00">
                  <c:v>8.0415899999999995E-3</c:v>
                </c:pt>
                <c:pt idx="175629" formatCode="0.00E+00">
                  <c:v>8.4363700000000003E-3</c:v>
                </c:pt>
                <c:pt idx="175630" formatCode="0.00E+00">
                  <c:v>8.8260100000000005E-3</c:v>
                </c:pt>
                <c:pt idx="175631" formatCode="0.00E+00">
                  <c:v>9.2100700000000008E-3</c:v>
                </c:pt>
                <c:pt idx="175632" formatCode="0.00E+00">
                  <c:v>9.5881000000000004E-3</c:v>
                </c:pt>
                <c:pt idx="175633" formatCode="0.00E+00">
                  <c:v>9.9596700000000003E-3</c:v>
                </c:pt>
                <c:pt idx="175634">
                  <c:v>1.03243E-2</c:v>
                </c:pt>
                <c:pt idx="175635">
                  <c:v>1.0681700000000001E-2</c:v>
                </c:pt>
                <c:pt idx="175636">
                  <c:v>1.10312E-2</c:v>
                </c:pt>
                <c:pt idx="175637">
                  <c:v>1.13726E-2</c:v>
                </c:pt>
                <c:pt idx="175638">
                  <c:v>1.1705399999999999E-2</c:v>
                </c:pt>
                <c:pt idx="175639">
                  <c:v>1.20292E-2</c:v>
                </c:pt>
                <c:pt idx="175640">
                  <c:v>1.23435E-2</c:v>
                </c:pt>
                <c:pt idx="175641">
                  <c:v>1.2648100000000001E-2</c:v>
                </c:pt>
                <c:pt idx="175642">
                  <c:v>1.2942499999999999E-2</c:v>
                </c:pt>
                <c:pt idx="175643">
                  <c:v>1.3226399999999999E-2</c:v>
                </c:pt>
                <c:pt idx="175644">
                  <c:v>1.3499300000000001E-2</c:v>
                </c:pt>
                <c:pt idx="175645">
                  <c:v>1.3761000000000001E-2</c:v>
                </c:pt>
                <c:pt idx="175646">
                  <c:v>1.40111E-2</c:v>
                </c:pt>
                <c:pt idx="175647">
                  <c:v>1.42492E-2</c:v>
                </c:pt>
                <c:pt idx="175648">
                  <c:v>1.4475099999999999E-2</c:v>
                </c:pt>
                <c:pt idx="175649">
                  <c:v>1.4688400000000001E-2</c:v>
                </c:pt>
                <c:pt idx="175650">
                  <c:v>1.48889E-2</c:v>
                </c:pt>
                <c:pt idx="175651">
                  <c:v>1.50762E-2</c:v>
                </c:pt>
                <c:pt idx="175652">
                  <c:v>1.5250100000000001E-2</c:v>
                </c:pt>
                <c:pt idx="175653">
                  <c:v>1.5410399999999999E-2</c:v>
                </c:pt>
                <c:pt idx="175654">
                  <c:v>1.5556800000000001E-2</c:v>
                </c:pt>
                <c:pt idx="175655">
                  <c:v>1.5689100000000001E-2</c:v>
                </c:pt>
                <c:pt idx="175656">
                  <c:v>1.5807000000000002E-2</c:v>
                </c:pt>
                <c:pt idx="175657">
                  <c:v>1.5910500000000001E-2</c:v>
                </c:pt>
                <c:pt idx="175658">
                  <c:v>1.5999200000000002E-2</c:v>
                </c:pt>
                <c:pt idx="175659">
                  <c:v>1.60731E-2</c:v>
                </c:pt>
                <c:pt idx="175660">
                  <c:v>1.6132000000000001E-2</c:v>
                </c:pt>
                <c:pt idx="175661">
                  <c:v>1.6175800000000001E-2</c:v>
                </c:pt>
                <c:pt idx="175662">
                  <c:v>1.6204300000000001E-2</c:v>
                </c:pt>
                <c:pt idx="175663">
                  <c:v>1.6217599999999999E-2</c:v>
                </c:pt>
                <c:pt idx="175664">
                  <c:v>1.6215400000000001E-2</c:v>
                </c:pt>
                <c:pt idx="175665">
                  <c:v>1.6197699999999999E-2</c:v>
                </c:pt>
                <c:pt idx="175666">
                  <c:v>1.6164600000000001E-2</c:v>
                </c:pt>
                <c:pt idx="175667">
                  <c:v>1.6115899999999999E-2</c:v>
                </c:pt>
                <c:pt idx="175668">
                  <c:v>1.6051699999999999E-2</c:v>
                </c:pt>
                <c:pt idx="175669">
                  <c:v>1.5972E-2</c:v>
                </c:pt>
                <c:pt idx="175670">
                  <c:v>1.58768E-2</c:v>
                </c:pt>
                <c:pt idx="175671">
                  <c:v>1.5766200000000001E-2</c:v>
                </c:pt>
                <c:pt idx="175672">
                  <c:v>1.56402E-2</c:v>
                </c:pt>
                <c:pt idx="175673">
                  <c:v>1.54988E-2</c:v>
                </c:pt>
                <c:pt idx="175674">
                  <c:v>1.53423E-2</c:v>
                </c:pt>
                <c:pt idx="175675">
                  <c:v>1.51708E-2</c:v>
                </c:pt>
                <c:pt idx="175676">
                  <c:v>1.49842E-2</c:v>
                </c:pt>
                <c:pt idx="175677">
                  <c:v>1.47829E-2</c:v>
                </c:pt>
                <c:pt idx="175678">
                  <c:v>1.4567E-2</c:v>
                </c:pt>
                <c:pt idx="175679">
                  <c:v>1.4336700000000001E-2</c:v>
                </c:pt>
                <c:pt idx="175680">
                  <c:v>1.40921E-2</c:v>
                </c:pt>
                <c:pt idx="175681">
                  <c:v>1.38336E-2</c:v>
                </c:pt>
                <c:pt idx="175682">
                  <c:v>1.3561200000000001E-2</c:v>
                </c:pt>
                <c:pt idx="175683">
                  <c:v>1.32754E-2</c:v>
                </c:pt>
                <c:pt idx="175684">
                  <c:v>1.29763E-2</c:v>
                </c:pt>
                <c:pt idx="175685">
                  <c:v>1.26643E-2</c:v>
                </c:pt>
                <c:pt idx="175686">
                  <c:v>1.2339599999999999E-2</c:v>
                </c:pt>
                <c:pt idx="175687">
                  <c:v>1.2002499999999999E-2</c:v>
                </c:pt>
                <c:pt idx="175688">
                  <c:v>1.1653500000000001E-2</c:v>
                </c:pt>
                <c:pt idx="175689">
                  <c:v>1.12928E-2</c:v>
                </c:pt>
                <c:pt idx="175690">
                  <c:v>1.09207E-2</c:v>
                </c:pt>
                <c:pt idx="175691">
                  <c:v>1.0537700000000001E-2</c:v>
                </c:pt>
                <c:pt idx="175692">
                  <c:v>1.0144200000000001E-2</c:v>
                </c:pt>
                <c:pt idx="175693" formatCode="0.00E+00">
                  <c:v>9.7404499999999995E-3</c:v>
                </c:pt>
                <c:pt idx="175694" formatCode="0.00E+00">
                  <c:v>9.3269600000000005E-3</c:v>
                </c:pt>
                <c:pt idx="175695" formatCode="0.00E+00">
                  <c:v>8.9041299999999997E-3</c:v>
                </c:pt>
                <c:pt idx="175696" formatCode="0.00E+00">
                  <c:v>8.4723799999999998E-3</c:v>
                </c:pt>
                <c:pt idx="175697" formatCode="0.00E+00">
                  <c:v>8.0321400000000001E-3</c:v>
                </c:pt>
                <c:pt idx="175698" formatCode="0.00E+00">
                  <c:v>7.5838800000000003E-3</c:v>
                </c:pt>
                <c:pt idx="175699" formatCode="0.00E+00">
                  <c:v>7.1280299999999996E-3</c:v>
                </c:pt>
                <c:pt idx="175700" formatCode="0.00E+00">
                  <c:v>6.6650800000000003E-3</c:v>
                </c:pt>
                <c:pt idx="175701" formatCode="0.00E+00">
                  <c:v>6.1954899999999997E-3</c:v>
                </c:pt>
                <c:pt idx="175702" formatCode="0.00E+00">
                  <c:v>5.7197300000000001E-3</c:v>
                </c:pt>
                <c:pt idx="175703" formatCode="0.00E+00">
                  <c:v>5.2383100000000004E-3</c:v>
                </c:pt>
                <c:pt idx="175704" formatCode="0.00E+00">
                  <c:v>4.7517100000000001E-3</c:v>
                </c:pt>
                <c:pt idx="175705" formatCode="0.00E+00">
                  <c:v>4.2604299999999999E-3</c:v>
                </c:pt>
                <c:pt idx="175706" formatCode="0.00E+00">
                  <c:v>3.7649699999999999E-3</c:v>
                </c:pt>
                <c:pt idx="175707" formatCode="0.00E+00">
                  <c:v>3.2658499999999998E-3</c:v>
                </c:pt>
                <c:pt idx="175708" formatCode="0.00E+00">
                  <c:v>2.7635699999999999E-3</c:v>
                </c:pt>
                <c:pt idx="175709" formatCode="0.00E+00">
                  <c:v>2.2586500000000001E-3</c:v>
                </c:pt>
                <c:pt idx="175710" formatCode="0.00E+00">
                  <c:v>1.7516000000000001E-3</c:v>
                </c:pt>
                <c:pt idx="175711" formatCode="0.00E+00">
                  <c:v>1.24295E-3</c:v>
                </c:pt>
                <c:pt idx="175712" formatCode="0.00E+00">
                  <c:v>7.3320700000000004E-4</c:v>
                </c:pt>
                <c:pt idx="175713" formatCode="0.00E+00">
                  <c:v>2.2289799999999999E-4</c:v>
                </c:pt>
                <c:pt idx="175714" formatCode="0.00E+00">
                  <c:v>-2.8745700000000002E-4</c:v>
                </c:pt>
                <c:pt idx="175715" formatCode="0.00E+00">
                  <c:v>-7.9734200000000004E-4</c:v>
                </c:pt>
                <c:pt idx="175716" formatCode="0.00E+00">
                  <c:v>-1.30624E-3</c:v>
                </c:pt>
                <c:pt idx="175717" formatCode="0.00E+00">
                  <c:v>-1.8136300000000001E-3</c:v>
                </c:pt>
                <c:pt idx="175718" formatCode="0.00E+00">
                  <c:v>-2.3189999999999999E-3</c:v>
                </c:pt>
                <c:pt idx="175719" formatCode="0.00E+00">
                  <c:v>-2.8218499999999999E-3</c:v>
                </c:pt>
                <c:pt idx="175720" formatCode="0.00E+00">
                  <c:v>-3.3216700000000001E-3</c:v>
                </c:pt>
                <c:pt idx="175721" formatCode="0.00E+00">
                  <c:v>-3.8179500000000001E-3</c:v>
                </c:pt>
                <c:pt idx="175722" formatCode="0.00E+00">
                  <c:v>-4.3102100000000001E-3</c:v>
                </c:pt>
                <c:pt idx="175723" formatCode="0.00E+00">
                  <c:v>-4.7979499999999996E-3</c:v>
                </c:pt>
                <c:pt idx="175724" formatCode="0.00E+00">
                  <c:v>-5.2806900000000002E-3</c:v>
                </c:pt>
                <c:pt idx="175725" formatCode="0.00E+00">
                  <c:v>-5.7579500000000004E-3</c:v>
                </c:pt>
                <c:pt idx="175726" formatCode="0.00E+00">
                  <c:v>-6.2292600000000004E-3</c:v>
                </c:pt>
                <c:pt idx="175727" formatCode="0.00E+00">
                  <c:v>-6.6941700000000002E-3</c:v>
                </c:pt>
                <c:pt idx="175728" formatCode="0.00E+00">
                  <c:v>-7.1522199999999999E-3</c:v>
                </c:pt>
                <c:pt idx="175729" formatCode="0.00E+00">
                  <c:v>-7.6029599999999998E-3</c:v>
                </c:pt>
                <c:pt idx="175730" formatCode="0.00E+00">
                  <c:v>-8.0459699999999995E-3</c:v>
                </c:pt>
                <c:pt idx="175731" formatCode="0.00E+00">
                  <c:v>-8.48082E-3</c:v>
                </c:pt>
                <c:pt idx="175732" formatCode="0.00E+00">
                  <c:v>-8.9070899999999995E-3</c:v>
                </c:pt>
                <c:pt idx="175733" formatCode="0.00E+00">
                  <c:v>-9.3243900000000001E-3</c:v>
                </c:pt>
                <c:pt idx="175734" formatCode="0.00E+00">
                  <c:v>-9.7323099999999992E-3</c:v>
                </c:pt>
                <c:pt idx="175735">
                  <c:v>-1.0130500000000001E-2</c:v>
                </c:pt>
                <c:pt idx="175736">
                  <c:v>-1.0518599999999999E-2</c:v>
                </c:pt>
                <c:pt idx="175737">
                  <c:v>-1.08962E-2</c:v>
                </c:pt>
                <c:pt idx="175738">
                  <c:v>-1.1263E-2</c:v>
                </c:pt>
                <c:pt idx="175739">
                  <c:v>-1.16186E-2</c:v>
                </c:pt>
                <c:pt idx="175740">
                  <c:v>-1.1962800000000001E-2</c:v>
                </c:pt>
                <c:pt idx="175741">
                  <c:v>-1.22953E-2</c:v>
                </c:pt>
                <c:pt idx="175742">
                  <c:v>-1.2615700000000001E-2</c:v>
                </c:pt>
                <c:pt idx="175743">
                  <c:v>-1.2923799999999999E-2</c:v>
                </c:pt>
                <c:pt idx="175744">
                  <c:v>-1.3219399999999999E-2</c:v>
                </c:pt>
                <c:pt idx="175745">
                  <c:v>-1.35021E-2</c:v>
                </c:pt>
                <c:pt idx="175746">
                  <c:v>-1.3771800000000001E-2</c:v>
                </c:pt>
                <c:pt idx="175747">
                  <c:v>-1.40283E-2</c:v>
                </c:pt>
                <c:pt idx="175748">
                  <c:v>-1.42714E-2</c:v>
                </c:pt>
                <c:pt idx="175749">
                  <c:v>-1.4500799999999999E-2</c:v>
                </c:pt>
                <c:pt idx="175750">
                  <c:v>-1.4716399999999999E-2</c:v>
                </c:pt>
                <c:pt idx="175751">
                  <c:v>-1.49182E-2</c:v>
                </c:pt>
                <c:pt idx="175752">
                  <c:v>-1.5105800000000001E-2</c:v>
                </c:pt>
                <c:pt idx="175753">
                  <c:v>-1.5279299999999999E-2</c:v>
                </c:pt>
                <c:pt idx="175754">
                  <c:v>-1.5438500000000001E-2</c:v>
                </c:pt>
                <c:pt idx="175755">
                  <c:v>-1.5583400000000001E-2</c:v>
                </c:pt>
                <c:pt idx="175756">
                  <c:v>-1.57138E-2</c:v>
                </c:pt>
                <c:pt idx="175757">
                  <c:v>-1.5829699999999999E-2</c:v>
                </c:pt>
                <c:pt idx="175758">
                  <c:v>-1.59312E-2</c:v>
                </c:pt>
                <c:pt idx="175759">
                  <c:v>-1.60181E-2</c:v>
                </c:pt>
                <c:pt idx="175760">
                  <c:v>-1.6090400000000001E-2</c:v>
                </c:pt>
                <c:pt idx="175761">
                  <c:v>-1.6148300000000001E-2</c:v>
                </c:pt>
                <c:pt idx="175762">
                  <c:v>-1.61916E-2</c:v>
                </c:pt>
                <c:pt idx="175763">
                  <c:v>-1.6220499999999999E-2</c:v>
                </c:pt>
                <c:pt idx="175764">
                  <c:v>-1.6234999999999999E-2</c:v>
                </c:pt>
                <c:pt idx="175765">
                  <c:v>-1.6235200000000002E-2</c:v>
                </c:pt>
                <c:pt idx="175766">
                  <c:v>-1.6221099999999999E-2</c:v>
                </c:pt>
                <c:pt idx="175767">
                  <c:v>-1.61929E-2</c:v>
                </c:pt>
                <c:pt idx="175768">
                  <c:v>-1.61507E-2</c:v>
                </c:pt>
                <c:pt idx="175769">
                  <c:v>-1.6094600000000001E-2</c:v>
                </c:pt>
                <c:pt idx="175770">
                  <c:v>-1.6024699999999999E-2</c:v>
                </c:pt>
                <c:pt idx="175771">
                  <c:v>-1.5941199999999999E-2</c:v>
                </c:pt>
                <c:pt idx="175772">
                  <c:v>-1.5844400000000002E-2</c:v>
                </c:pt>
                <c:pt idx="175773">
                  <c:v>-1.57343E-2</c:v>
                </c:pt>
                <c:pt idx="175774">
                  <c:v>-1.5611099999999999E-2</c:v>
                </c:pt>
                <c:pt idx="175775">
                  <c:v>-1.54752E-2</c:v>
                </c:pt>
                <c:pt idx="175776">
                  <c:v>-1.5326599999999999E-2</c:v>
                </c:pt>
                <c:pt idx="175777">
                  <c:v>-1.51656E-2</c:v>
                </c:pt>
                <c:pt idx="175778">
                  <c:v>-1.4992500000000001E-2</c:v>
                </c:pt>
                <c:pt idx="175779">
                  <c:v>-1.48074E-2</c:v>
                </c:pt>
                <c:pt idx="175780">
                  <c:v>-1.46108E-2</c:v>
                </c:pt>
                <c:pt idx="175781">
                  <c:v>-1.44028E-2</c:v>
                </c:pt>
                <c:pt idx="175782">
                  <c:v>-1.41837E-2</c:v>
                </c:pt>
                <c:pt idx="175783">
                  <c:v>-1.3953800000000001E-2</c:v>
                </c:pt>
                <c:pt idx="175784">
                  <c:v>-1.3713400000000001E-2</c:v>
                </c:pt>
                <c:pt idx="175785">
                  <c:v>-1.34629E-2</c:v>
                </c:pt>
                <c:pt idx="175786">
                  <c:v>-1.32024E-2</c:v>
                </c:pt>
                <c:pt idx="175787">
                  <c:v>-1.29324E-2</c:v>
                </c:pt>
                <c:pt idx="175788">
                  <c:v>-1.26532E-2</c:v>
                </c:pt>
                <c:pt idx="175789">
                  <c:v>-1.2364999999999999E-2</c:v>
                </c:pt>
                <c:pt idx="175790">
                  <c:v>-1.2068300000000001E-2</c:v>
                </c:pt>
                <c:pt idx="175791">
                  <c:v>-1.17634E-2</c:v>
                </c:pt>
                <c:pt idx="175792">
                  <c:v>-1.14506E-2</c:v>
                </c:pt>
                <c:pt idx="175793">
                  <c:v>-1.1130299999999999E-2</c:v>
                </c:pt>
                <c:pt idx="175794">
                  <c:v>-1.08027E-2</c:v>
                </c:pt>
                <c:pt idx="175795">
                  <c:v>-1.0468399999999999E-2</c:v>
                </c:pt>
                <c:pt idx="175796">
                  <c:v>-1.01276E-2</c:v>
                </c:pt>
                <c:pt idx="175797" formatCode="0.00E+00">
                  <c:v>-9.7807199999999997E-3</c:v>
                </c:pt>
                <c:pt idx="175798" formatCode="0.00E+00">
                  <c:v>-9.4280900000000001E-3</c:v>
                </c:pt>
                <c:pt idx="175799" formatCode="0.00E+00">
                  <c:v>-9.0700899999999994E-3</c:v>
                </c:pt>
                <c:pt idx="175800" formatCode="0.00E+00">
                  <c:v>-8.7070900000000007E-3</c:v>
                </c:pt>
                <c:pt idx="175801" formatCode="0.00E+00">
                  <c:v>-8.33944E-3</c:v>
                </c:pt>
                <c:pt idx="175802" formatCode="0.00E+00">
                  <c:v>-7.9675100000000006E-3</c:v>
                </c:pt>
                <c:pt idx="175803" formatCode="0.00E+00">
                  <c:v>-7.5916600000000001E-3</c:v>
                </c:pt>
                <c:pt idx="175804" formatCode="0.00E+00">
                  <c:v>-7.2122699999999998E-3</c:v>
                </c:pt>
                <c:pt idx="175805" formatCode="0.00E+00">
                  <c:v>-6.8296900000000002E-3</c:v>
                </c:pt>
                <c:pt idx="175806" formatCode="0.00E+00">
                  <c:v>-6.4442700000000002E-3</c:v>
                </c:pt>
                <c:pt idx="175807" formatCode="0.00E+00">
                  <c:v>-6.05639E-3</c:v>
                </c:pt>
                <c:pt idx="175808" formatCode="0.00E+00">
                  <c:v>-5.6663800000000004E-3</c:v>
                </c:pt>
                <c:pt idx="175809" formatCode="0.00E+00">
                  <c:v>-5.2746099999999999E-3</c:v>
                </c:pt>
                <c:pt idx="175810" formatCode="0.00E+00">
                  <c:v>-4.88142E-3</c:v>
                </c:pt>
                <c:pt idx="175811" formatCode="0.00E+00">
                  <c:v>-4.4871499999999996E-3</c:v>
                </c:pt>
                <c:pt idx="175812" formatCode="0.00E+00">
                  <c:v>-4.0921500000000001E-3</c:v>
                </c:pt>
                <c:pt idx="175813" formatCode="0.00E+00">
                  <c:v>-3.69674E-3</c:v>
                </c:pt>
                <c:pt idx="175814" formatCode="0.00E+00">
                  <c:v>-3.3012699999999998E-3</c:v>
                </c:pt>
                <c:pt idx="175815" formatCode="0.00E+00">
                  <c:v>-2.9060499999999999E-3</c:v>
                </c:pt>
                <c:pt idx="175816" formatCode="0.00E+00">
                  <c:v>-2.5114099999999999E-3</c:v>
                </c:pt>
                <c:pt idx="175817" formatCode="0.00E+00">
                  <c:v>-2.1176599999999999E-3</c:v>
                </c:pt>
                <c:pt idx="175818" formatCode="0.00E+00">
                  <c:v>-1.7251E-3</c:v>
                </c:pt>
                <c:pt idx="175819" formatCode="0.00E+00">
                  <c:v>-1.33405E-3</c:v>
                </c:pt>
                <c:pt idx="175820" formatCode="0.00E+00">
                  <c:v>-9.4478900000000002E-4</c:v>
                </c:pt>
                <c:pt idx="175821" formatCode="0.00E+00">
                  <c:v>-5.5761299999999999E-4</c:v>
                </c:pt>
                <c:pt idx="175822" formatCode="0.00E+00">
                  <c:v>-1.7280299999999999E-4</c:v>
                </c:pt>
                <c:pt idx="175823" formatCode="0.00E+00">
                  <c:v>2.0936699999999999E-4</c:v>
                </c:pt>
                <c:pt idx="175824" formatCode="0.00E+00">
                  <c:v>5.8863000000000003E-4</c:v>
                </c:pt>
                <c:pt idx="175825" formatCode="0.00E+00">
                  <c:v>9.6472500000000004E-4</c:v>
                </c:pt>
                <c:pt idx="175826" formatCode="0.00E+00">
                  <c:v>1.3374000000000001E-3</c:v>
                </c:pt>
                <c:pt idx="175827" formatCode="0.00E+00">
                  <c:v>1.70641E-3</c:v>
                </c:pt>
                <c:pt idx="175828" formatCode="0.00E+00">
                  <c:v>2.0715199999999999E-3</c:v>
                </c:pt>
                <c:pt idx="175829" formatCode="0.00E+00">
                  <c:v>2.4325000000000002E-3</c:v>
                </c:pt>
                <c:pt idx="175830" formatCode="0.00E+00">
                  <c:v>2.7891299999999999E-3</c:v>
                </c:pt>
                <c:pt idx="175831" formatCode="0.00E+00">
                  <c:v>3.1411999999999998E-3</c:v>
                </c:pt>
                <c:pt idx="175832" formatCode="0.00E+00">
                  <c:v>3.4885099999999998E-3</c:v>
                </c:pt>
                <c:pt idx="175833" formatCode="0.00E+00">
                  <c:v>3.8308499999999998E-3</c:v>
                </c:pt>
                <c:pt idx="175834" formatCode="0.00E+00">
                  <c:v>4.1680399999999996E-3</c:v>
                </c:pt>
                <c:pt idx="175835" formatCode="0.00E+00">
                  <c:v>4.4999000000000003E-3</c:v>
                </c:pt>
                <c:pt idx="175836" formatCode="0.00E+00">
                  <c:v>4.8262499999999998E-3</c:v>
                </c:pt>
                <c:pt idx="175837" formatCode="0.00E+00">
                  <c:v>5.14695E-3</c:v>
                </c:pt>
                <c:pt idx="175838" formatCode="0.00E+00">
                  <c:v>5.46183E-3</c:v>
                </c:pt>
                <c:pt idx="175839" formatCode="0.00E+00">
                  <c:v>5.7707399999999999E-3</c:v>
                </c:pt>
                <c:pt idx="175840" formatCode="0.00E+00">
                  <c:v>6.0735499999999996E-3</c:v>
                </c:pt>
                <c:pt idx="175841" formatCode="0.00E+00">
                  <c:v>6.3701199999999999E-3</c:v>
                </c:pt>
                <c:pt idx="175842" formatCode="0.00E+00">
                  <c:v>6.6603399999999998E-3</c:v>
                </c:pt>
                <c:pt idx="175843" formatCode="0.00E+00">
                  <c:v>6.9440999999999999E-3</c:v>
                </c:pt>
                <c:pt idx="175844" formatCode="0.00E+00">
                  <c:v>7.2212700000000001E-3</c:v>
                </c:pt>
                <c:pt idx="175845" formatCode="0.00E+00">
                  <c:v>7.49177E-3</c:v>
                </c:pt>
                <c:pt idx="175846" formatCode="0.00E+00">
                  <c:v>7.7555000000000002E-3</c:v>
                </c:pt>
                <c:pt idx="175847" formatCode="0.00E+00">
                  <c:v>8.0123799999999995E-3</c:v>
                </c:pt>
                <c:pt idx="175848" formatCode="0.00E+00">
                  <c:v>8.26234E-3</c:v>
                </c:pt>
                <c:pt idx="175849" formatCode="0.00E+00">
                  <c:v>8.5052900000000004E-3</c:v>
                </c:pt>
                <c:pt idx="175850" formatCode="0.00E+00">
                  <c:v>8.7411899999999994E-3</c:v>
                </c:pt>
                <c:pt idx="175851" formatCode="0.00E+00">
                  <c:v>8.9699800000000007E-3</c:v>
                </c:pt>
                <c:pt idx="175852" formatCode="0.00E+00">
                  <c:v>9.1915999999999994E-3</c:v>
                </c:pt>
                <c:pt idx="175853" formatCode="0.00E+00">
                  <c:v>9.4060099999999994E-3</c:v>
                </c:pt>
                <c:pt idx="175854" formatCode="0.00E+00">
                  <c:v>9.6131800000000007E-3</c:v>
                </c:pt>
                <c:pt idx="175855" formatCode="0.00E+00">
                  <c:v>9.8130800000000001E-3</c:v>
                </c:pt>
                <c:pt idx="175856">
                  <c:v>1.0005699999999999E-2</c:v>
                </c:pt>
                <c:pt idx="175857">
                  <c:v>1.0191E-2</c:v>
                </c:pt>
                <c:pt idx="175858">
                  <c:v>1.03689E-2</c:v>
                </c:pt>
                <c:pt idx="175859">
                  <c:v>1.05395E-2</c:v>
                </c:pt>
                <c:pt idx="175860">
                  <c:v>1.07028E-2</c:v>
                </c:pt>
                <c:pt idx="175861">
                  <c:v>1.0858700000000001E-2</c:v>
                </c:pt>
                <c:pt idx="175862">
                  <c:v>1.1007299999999999E-2</c:v>
                </c:pt>
                <c:pt idx="175863">
                  <c:v>1.11486E-2</c:v>
                </c:pt>
                <c:pt idx="175864">
                  <c:v>1.1282500000000001E-2</c:v>
                </c:pt>
                <c:pt idx="175865">
                  <c:v>1.14092E-2</c:v>
                </c:pt>
                <c:pt idx="175866">
                  <c:v>1.15286E-2</c:v>
                </c:pt>
                <c:pt idx="175867">
                  <c:v>1.16407E-2</c:v>
                </c:pt>
                <c:pt idx="175868">
                  <c:v>1.17456E-2</c:v>
                </c:pt>
                <c:pt idx="175869">
                  <c:v>1.18434E-2</c:v>
                </c:pt>
                <c:pt idx="175870">
                  <c:v>1.1933900000000001E-2</c:v>
                </c:pt>
                <c:pt idx="175871">
                  <c:v>1.2017399999999999E-2</c:v>
                </c:pt>
                <c:pt idx="175872">
                  <c:v>1.20938E-2</c:v>
                </c:pt>
                <c:pt idx="175873">
                  <c:v>1.21631E-2</c:v>
                </c:pt>
                <c:pt idx="175874">
                  <c:v>1.2225400000000001E-2</c:v>
                </c:pt>
                <c:pt idx="175875">
                  <c:v>1.22808E-2</c:v>
                </c:pt>
                <c:pt idx="175876">
                  <c:v>1.23293E-2</c:v>
                </c:pt>
                <c:pt idx="175877">
                  <c:v>1.2370900000000001E-2</c:v>
                </c:pt>
                <c:pt idx="175878">
                  <c:v>1.24057E-2</c:v>
                </c:pt>
                <c:pt idx="175879">
                  <c:v>1.2433700000000001E-2</c:v>
                </c:pt>
                <c:pt idx="175880">
                  <c:v>1.2455000000000001E-2</c:v>
                </c:pt>
                <c:pt idx="175881">
                  <c:v>1.2469600000000001E-2</c:v>
                </c:pt>
                <c:pt idx="175882">
                  <c:v>1.24776E-2</c:v>
                </c:pt>
                <c:pt idx="175883">
                  <c:v>1.2479000000000001E-2</c:v>
                </c:pt>
                <c:pt idx="175884">
                  <c:v>1.2474000000000001E-2</c:v>
                </c:pt>
                <c:pt idx="175885">
                  <c:v>1.24624E-2</c:v>
                </c:pt>
                <c:pt idx="175886">
                  <c:v>1.24444E-2</c:v>
                </c:pt>
                <c:pt idx="175887">
                  <c:v>1.24201E-2</c:v>
                </c:pt>
                <c:pt idx="175888">
                  <c:v>1.23894E-2</c:v>
                </c:pt>
                <c:pt idx="175889">
                  <c:v>1.2352500000000001E-2</c:v>
                </c:pt>
                <c:pt idx="175890">
                  <c:v>1.23093E-2</c:v>
                </c:pt>
                <c:pt idx="175891">
                  <c:v>1.2259900000000001E-2</c:v>
                </c:pt>
                <c:pt idx="175892">
                  <c:v>1.22045E-2</c:v>
                </c:pt>
                <c:pt idx="175893">
                  <c:v>1.21429E-2</c:v>
                </c:pt>
                <c:pt idx="175894">
                  <c:v>1.2075300000000001E-2</c:v>
                </c:pt>
                <c:pt idx="175895">
                  <c:v>1.2001700000000001E-2</c:v>
                </c:pt>
                <c:pt idx="175896">
                  <c:v>1.19221E-2</c:v>
                </c:pt>
                <c:pt idx="175897">
                  <c:v>1.18367E-2</c:v>
                </c:pt>
                <c:pt idx="175898">
                  <c:v>1.17454E-2</c:v>
                </c:pt>
                <c:pt idx="175899">
                  <c:v>1.1648199999999999E-2</c:v>
                </c:pt>
                <c:pt idx="175900">
                  <c:v>1.15452E-2</c:v>
                </c:pt>
                <c:pt idx="175901">
                  <c:v>1.14365E-2</c:v>
                </c:pt>
                <c:pt idx="175902">
                  <c:v>1.13221E-2</c:v>
                </c:pt>
                <c:pt idx="175903">
                  <c:v>1.1202E-2</c:v>
                </c:pt>
                <c:pt idx="175904">
                  <c:v>1.1076300000000001E-2</c:v>
                </c:pt>
                <c:pt idx="175905">
                  <c:v>1.0945E-2</c:v>
                </c:pt>
                <c:pt idx="175906">
                  <c:v>1.0808099999999999E-2</c:v>
                </c:pt>
                <c:pt idx="175907">
                  <c:v>1.06657E-2</c:v>
                </c:pt>
                <c:pt idx="175908">
                  <c:v>1.05177E-2</c:v>
                </c:pt>
                <c:pt idx="175909">
                  <c:v>1.03643E-2</c:v>
                </c:pt>
                <c:pt idx="175910">
                  <c:v>1.0205499999999999E-2</c:v>
                </c:pt>
                <c:pt idx="175911">
                  <c:v>1.00413E-2</c:v>
                </c:pt>
                <c:pt idx="175912" formatCode="0.00E+00">
                  <c:v>9.8717200000000005E-3</c:v>
                </c:pt>
                <c:pt idx="175913" formatCode="0.00E+00">
                  <c:v>9.6968100000000002E-3</c:v>
                </c:pt>
                <c:pt idx="175914" formatCode="0.00E+00">
                  <c:v>9.51661E-3</c:v>
                </c:pt>
                <c:pt idx="175915" formatCode="0.00E+00">
                  <c:v>9.3311499999999999E-3</c:v>
                </c:pt>
                <c:pt idx="175916" formatCode="0.00E+00">
                  <c:v>9.1404699999999995E-3</c:v>
                </c:pt>
                <c:pt idx="175917" formatCode="0.00E+00">
                  <c:v>8.9445900000000005E-3</c:v>
                </c:pt>
                <c:pt idx="175918" formatCode="0.00E+00">
                  <c:v>8.7435700000000009E-3</c:v>
                </c:pt>
                <c:pt idx="175919" formatCode="0.00E+00">
                  <c:v>8.5374400000000003E-3</c:v>
                </c:pt>
                <c:pt idx="175920" formatCode="0.00E+00">
                  <c:v>8.3262300000000004E-3</c:v>
                </c:pt>
                <c:pt idx="175921" formatCode="0.00E+00">
                  <c:v>8.1099899999999992E-3</c:v>
                </c:pt>
                <c:pt idx="175922" formatCode="0.00E+00">
                  <c:v>7.8887599999999999E-3</c:v>
                </c:pt>
                <c:pt idx="175923" formatCode="0.00E+00">
                  <c:v>7.6625900000000004E-3</c:v>
                </c:pt>
                <c:pt idx="175924" formatCode="0.00E+00">
                  <c:v>7.4315099999999997E-3</c:v>
                </c:pt>
                <c:pt idx="175925" formatCode="0.00E+00">
                  <c:v>7.19559E-3</c:v>
                </c:pt>
                <c:pt idx="175926" formatCode="0.00E+00">
                  <c:v>6.9548700000000001E-3</c:v>
                </c:pt>
                <c:pt idx="175927" formatCode="0.00E+00">
                  <c:v>6.70939E-3</c:v>
                </c:pt>
                <c:pt idx="175928" formatCode="0.00E+00">
                  <c:v>6.4592299999999998E-3</c:v>
                </c:pt>
                <c:pt idx="175929" formatCode="0.00E+00">
                  <c:v>6.2044400000000003E-3</c:v>
                </c:pt>
                <c:pt idx="175930" formatCode="0.00E+00">
                  <c:v>5.9450700000000002E-3</c:v>
                </c:pt>
                <c:pt idx="175931" formatCode="0.00E+00">
                  <c:v>5.6812E-3</c:v>
                </c:pt>
                <c:pt idx="175932" formatCode="0.00E+00">
                  <c:v>5.4128900000000001E-3</c:v>
                </c:pt>
                <c:pt idx="175933" formatCode="0.00E+00">
                  <c:v>5.14022E-3</c:v>
                </c:pt>
                <c:pt idx="175934" formatCode="0.00E+00">
                  <c:v>4.8632600000000003E-3</c:v>
                </c:pt>
                <c:pt idx="175935" formatCode="0.00E+00">
                  <c:v>4.5820899999999996E-3</c:v>
                </c:pt>
                <c:pt idx="175936" formatCode="0.00E+00">
                  <c:v>4.29679E-3</c:v>
                </c:pt>
                <c:pt idx="175937" formatCode="0.00E+00">
                  <c:v>4.00746E-3</c:v>
                </c:pt>
                <c:pt idx="175938" formatCode="0.00E+00">
                  <c:v>3.7141800000000001E-3</c:v>
                </c:pt>
                <c:pt idx="175939" formatCode="0.00E+00">
                  <c:v>3.41705E-3</c:v>
                </c:pt>
                <c:pt idx="175940" formatCode="0.00E+00">
                  <c:v>3.1161700000000001E-3</c:v>
                </c:pt>
                <c:pt idx="175941" formatCode="0.00E+00">
                  <c:v>2.8116600000000001E-3</c:v>
                </c:pt>
                <c:pt idx="175942" formatCode="0.00E+00">
                  <c:v>2.5036199999999998E-3</c:v>
                </c:pt>
                <c:pt idx="175943" formatCode="0.00E+00">
                  <c:v>2.1921599999999999E-3</c:v>
                </c:pt>
                <c:pt idx="175944" formatCode="0.00E+00">
                  <c:v>1.8774099999999999E-3</c:v>
                </c:pt>
                <c:pt idx="175945" formatCode="0.00E+00">
                  <c:v>1.5594999999999999E-3</c:v>
                </c:pt>
                <c:pt idx="175946" formatCode="0.00E+00">
                  <c:v>1.2385600000000001E-3</c:v>
                </c:pt>
                <c:pt idx="175947" formatCode="0.00E+00">
                  <c:v>9.1473200000000002E-4</c:v>
                </c:pt>
                <c:pt idx="175948" formatCode="0.00E+00">
                  <c:v>5.8814900000000005E-4</c:v>
                </c:pt>
                <c:pt idx="175949" formatCode="0.00E+00">
                  <c:v>2.5896600000000001E-4</c:v>
                </c:pt>
                <c:pt idx="175950" formatCode="0.00E+00">
                  <c:v>-7.2663000000000005E-5</c:v>
                </c:pt>
                <c:pt idx="175951" formatCode="0.00E+00">
                  <c:v>-4.06578E-4</c:v>
                </c:pt>
                <c:pt idx="175952" formatCode="0.00E+00">
                  <c:v>-7.4261200000000002E-4</c:v>
                </c:pt>
                <c:pt idx="175953" formatCode="0.00E+00">
                  <c:v>-1.08059E-3</c:v>
                </c:pt>
                <c:pt idx="175954" formatCode="0.00E+00">
                  <c:v>-1.4203499999999999E-3</c:v>
                </c:pt>
                <c:pt idx="175955" formatCode="0.00E+00">
                  <c:v>-1.7616800000000001E-3</c:v>
                </c:pt>
                <c:pt idx="175956" formatCode="0.00E+00">
                  <c:v>-2.1044200000000001E-3</c:v>
                </c:pt>
                <c:pt idx="175957" formatCode="0.00E+00">
                  <c:v>-2.4483600000000001E-3</c:v>
                </c:pt>
                <c:pt idx="175958" formatCode="0.00E+00">
                  <c:v>-2.7932999999999999E-3</c:v>
                </c:pt>
                <c:pt idx="175959" formatCode="0.00E+00">
                  <c:v>-3.1390400000000001E-3</c:v>
                </c:pt>
                <c:pt idx="175960" formatCode="0.00E+00">
                  <c:v>-3.4853599999999998E-3</c:v>
                </c:pt>
                <c:pt idx="175961" formatCode="0.00E+00">
                  <c:v>-3.83205E-3</c:v>
                </c:pt>
                <c:pt idx="175962" formatCode="0.00E+00">
                  <c:v>-4.1788800000000003E-3</c:v>
                </c:pt>
                <c:pt idx="175963" formatCode="0.00E+00">
                  <c:v>-4.5256300000000001E-3</c:v>
                </c:pt>
                <c:pt idx="175964" formatCode="0.00E+00">
                  <c:v>-4.87207E-3</c:v>
                </c:pt>
                <c:pt idx="175965" formatCode="0.00E+00">
                  <c:v>-5.2179499999999998E-3</c:v>
                </c:pt>
                <c:pt idx="175966" formatCode="0.00E+00">
                  <c:v>-5.56304E-3</c:v>
                </c:pt>
                <c:pt idx="175967" formatCode="0.00E+00">
                  <c:v>-5.9070800000000003E-3</c:v>
                </c:pt>
                <c:pt idx="175968" formatCode="0.00E+00">
                  <c:v>-6.2498199999999997E-3</c:v>
                </c:pt>
                <c:pt idx="175969" formatCode="0.00E+00">
                  <c:v>-6.5910200000000004E-3</c:v>
                </c:pt>
                <c:pt idx="175970" formatCode="0.00E+00">
                  <c:v>-6.9303999999999998E-3</c:v>
                </c:pt>
                <c:pt idx="175971" formatCode="0.00E+00">
                  <c:v>-7.2677000000000002E-3</c:v>
                </c:pt>
                <c:pt idx="175972" formatCode="0.00E+00">
                  <c:v>-7.6026599999999998E-3</c:v>
                </c:pt>
                <c:pt idx="175973" formatCode="0.00E+00">
                  <c:v>-7.9349999999999993E-3</c:v>
                </c:pt>
                <c:pt idx="175974" formatCode="0.00E+00">
                  <c:v>-8.2644499999999996E-3</c:v>
                </c:pt>
                <c:pt idx="175975" formatCode="0.00E+00">
                  <c:v>-8.5907199999999996E-3</c:v>
                </c:pt>
                <c:pt idx="175976" formatCode="0.00E+00">
                  <c:v>-8.9135499999999993E-3</c:v>
                </c:pt>
                <c:pt idx="175977" formatCode="0.00E+00">
                  <c:v>-9.2326400000000003E-3</c:v>
                </c:pt>
                <c:pt idx="175978" formatCode="0.00E+00">
                  <c:v>-9.5477099999999992E-3</c:v>
                </c:pt>
                <c:pt idx="175979" formatCode="0.00E+00">
                  <c:v>-9.8584799999999993E-3</c:v>
                </c:pt>
                <c:pt idx="175980">
                  <c:v>-1.01647E-2</c:v>
                </c:pt>
                <c:pt idx="175981">
                  <c:v>-1.04659E-2</c:v>
                </c:pt>
                <c:pt idx="175982">
                  <c:v>-1.0762000000000001E-2</c:v>
                </c:pt>
                <c:pt idx="175983">
                  <c:v>-1.10527E-2</c:v>
                </c:pt>
                <c:pt idx="175984">
                  <c:v>-1.13376E-2</c:v>
                </c:pt>
                <c:pt idx="175985">
                  <c:v>-1.1616400000000001E-2</c:v>
                </c:pt>
                <c:pt idx="175986">
                  <c:v>-1.1888900000000001E-2</c:v>
                </c:pt>
                <c:pt idx="175987">
                  <c:v>-1.2154699999999999E-2</c:v>
                </c:pt>
                <c:pt idx="175988">
                  <c:v>-1.24137E-2</c:v>
                </c:pt>
                <c:pt idx="175989">
                  <c:v>-1.26654E-2</c:v>
                </c:pt>
                <c:pt idx="175990">
                  <c:v>-1.29097E-2</c:v>
                </c:pt>
                <c:pt idx="175991">
                  <c:v>-1.3146100000000001E-2</c:v>
                </c:pt>
                <c:pt idx="175992">
                  <c:v>-1.3374499999999999E-2</c:v>
                </c:pt>
                <c:pt idx="175993">
                  <c:v>-1.35946E-2</c:v>
                </c:pt>
                <c:pt idx="175994">
                  <c:v>-1.38061E-2</c:v>
                </c:pt>
                <c:pt idx="175995">
                  <c:v>-1.4008700000000001E-2</c:v>
                </c:pt>
                <c:pt idx="175996">
                  <c:v>-1.42021E-2</c:v>
                </c:pt>
                <c:pt idx="175997">
                  <c:v>-1.43862E-2</c:v>
                </c:pt>
                <c:pt idx="175998">
                  <c:v>-1.45606E-2</c:v>
                </c:pt>
                <c:pt idx="175999">
                  <c:v>-1.47251E-2</c:v>
                </c:pt>
                <c:pt idx="176000">
                  <c:v>-1.4879399999999999E-2</c:v>
                </c:pt>
                <c:pt idx="176001">
                  <c:v>-1.5023399999999999E-2</c:v>
                </c:pt>
                <c:pt idx="176002">
                  <c:v>-1.51567E-2</c:v>
                </c:pt>
                <c:pt idx="176003">
                  <c:v>-1.52792E-2</c:v>
                </c:pt>
                <c:pt idx="176004">
                  <c:v>-1.53907E-2</c:v>
                </c:pt>
                <c:pt idx="176005">
                  <c:v>-1.54909E-2</c:v>
                </c:pt>
                <c:pt idx="176006">
                  <c:v>-1.5579600000000001E-2</c:v>
                </c:pt>
                <c:pt idx="176007">
                  <c:v>-1.5656699999999999E-2</c:v>
                </c:pt>
                <c:pt idx="176008">
                  <c:v>-1.57219E-2</c:v>
                </c:pt>
                <c:pt idx="176009">
                  <c:v>-1.57751E-2</c:v>
                </c:pt>
                <c:pt idx="176010">
                  <c:v>-1.5816199999999999E-2</c:v>
                </c:pt>
                <c:pt idx="176011">
                  <c:v>-1.5844899999999999E-2</c:v>
                </c:pt>
                <c:pt idx="176012">
                  <c:v>-1.5861199999999999E-2</c:v>
                </c:pt>
                <c:pt idx="176013">
                  <c:v>-1.5864900000000001E-2</c:v>
                </c:pt>
                <c:pt idx="176014">
                  <c:v>-1.5855899999999999E-2</c:v>
                </c:pt>
                <c:pt idx="176015">
                  <c:v>-1.5834000000000001E-2</c:v>
                </c:pt>
                <c:pt idx="176016">
                  <c:v>-1.5799199999999999E-2</c:v>
                </c:pt>
                <c:pt idx="176017">
                  <c:v>-1.5751500000000002E-2</c:v>
                </c:pt>
                <c:pt idx="176018">
                  <c:v>-1.5690599999999999E-2</c:v>
                </c:pt>
                <c:pt idx="176019">
                  <c:v>-1.56166E-2</c:v>
                </c:pt>
                <c:pt idx="176020">
                  <c:v>-1.55294E-2</c:v>
                </c:pt>
                <c:pt idx="176021">
                  <c:v>-1.5428900000000001E-2</c:v>
                </c:pt>
                <c:pt idx="176022">
                  <c:v>-1.5315199999999999E-2</c:v>
                </c:pt>
                <c:pt idx="176023">
                  <c:v>-1.51883E-2</c:v>
                </c:pt>
                <c:pt idx="176024">
                  <c:v>-1.5048000000000001E-2</c:v>
                </c:pt>
                <c:pt idx="176025">
                  <c:v>-1.4894599999999999E-2</c:v>
                </c:pt>
                <c:pt idx="176026">
                  <c:v>-1.47279E-2</c:v>
                </c:pt>
                <c:pt idx="176027">
                  <c:v>-1.45481E-2</c:v>
                </c:pt>
                <c:pt idx="176028">
                  <c:v>-1.4355100000000001E-2</c:v>
                </c:pt>
                <c:pt idx="176029">
                  <c:v>-1.4149200000000001E-2</c:v>
                </c:pt>
                <c:pt idx="176030">
                  <c:v>-1.39302E-2</c:v>
                </c:pt>
                <c:pt idx="176031">
                  <c:v>-1.3698399999999999E-2</c:v>
                </c:pt>
                <c:pt idx="176032">
                  <c:v>-1.34539E-2</c:v>
                </c:pt>
                <c:pt idx="176033">
                  <c:v>-1.31968E-2</c:v>
                </c:pt>
                <c:pt idx="176034">
                  <c:v>-1.29272E-2</c:v>
                </c:pt>
                <c:pt idx="176035">
                  <c:v>-1.26453E-2</c:v>
                </c:pt>
                <c:pt idx="176036">
                  <c:v>-1.23512E-2</c:v>
                </c:pt>
                <c:pt idx="176037">
                  <c:v>-1.2045200000000001E-2</c:v>
                </c:pt>
                <c:pt idx="176038">
                  <c:v>-1.17275E-2</c:v>
                </c:pt>
                <c:pt idx="176039">
                  <c:v>-1.1398200000000001E-2</c:v>
                </c:pt>
                <c:pt idx="176040">
                  <c:v>-1.10575E-2</c:v>
                </c:pt>
                <c:pt idx="176041">
                  <c:v>-1.07058E-2</c:v>
                </c:pt>
                <c:pt idx="176042">
                  <c:v>-1.03433E-2</c:v>
                </c:pt>
                <c:pt idx="176043" formatCode="0.00E+00">
                  <c:v>-9.9701800000000004E-3</c:v>
                </c:pt>
                <c:pt idx="176044" formatCode="0.00E+00">
                  <c:v>-9.5867899999999995E-3</c:v>
                </c:pt>
                <c:pt idx="176045" formatCode="0.00E+00">
                  <c:v>-9.1934100000000008E-3</c:v>
                </c:pt>
                <c:pt idx="176046" formatCode="0.00E+00">
                  <c:v>-8.7903300000000007E-3</c:v>
                </c:pt>
                <c:pt idx="176047" formatCode="0.00E+00">
                  <c:v>-8.3778800000000007E-3</c:v>
                </c:pt>
                <c:pt idx="176048" formatCode="0.00E+00">
                  <c:v>-7.9563800000000007E-3</c:v>
                </c:pt>
                <c:pt idx="176049" formatCode="0.00E+00">
                  <c:v>-7.5261800000000004E-3</c:v>
                </c:pt>
                <c:pt idx="176050" formatCode="0.00E+00">
                  <c:v>-7.0876100000000003E-3</c:v>
                </c:pt>
                <c:pt idx="176051" formatCode="0.00E+00">
                  <c:v>-6.6410499999999999E-3</c:v>
                </c:pt>
                <c:pt idx="176052" formatCode="0.00E+00">
                  <c:v>-6.1868699999999997E-3</c:v>
                </c:pt>
                <c:pt idx="176053" formatCode="0.00E+00">
                  <c:v>-5.72544E-3</c:v>
                </c:pt>
                <c:pt idx="176054" formatCode="0.00E+00">
                  <c:v>-5.2571700000000002E-3</c:v>
                </c:pt>
                <c:pt idx="176055" formatCode="0.00E+00">
                  <c:v>-4.7824499999999997E-3</c:v>
                </c:pt>
                <c:pt idx="176056" formatCode="0.00E+00">
                  <c:v>-4.3016900000000004E-3</c:v>
                </c:pt>
                <c:pt idx="176057" formatCode="0.00E+00">
                  <c:v>-3.8153200000000001E-3</c:v>
                </c:pt>
                <c:pt idx="176058" formatCode="0.00E+00">
                  <c:v>-3.3237700000000002E-3</c:v>
                </c:pt>
                <c:pt idx="176059" formatCode="0.00E+00">
                  <c:v>-2.82746E-3</c:v>
                </c:pt>
                <c:pt idx="176060" formatCode="0.00E+00">
                  <c:v>-2.3268400000000002E-3</c:v>
                </c:pt>
                <c:pt idx="176061" formatCode="0.00E+00">
                  <c:v>-1.82237E-3</c:v>
                </c:pt>
                <c:pt idx="176062" formatCode="0.00E+00">
                  <c:v>-1.3144999999999999E-3</c:v>
                </c:pt>
                <c:pt idx="176063" formatCode="0.00E+00">
                  <c:v>-8.0369199999999995E-4</c:v>
                </c:pt>
                <c:pt idx="176064" formatCode="0.00E+00">
                  <c:v>-2.9041700000000001E-4</c:v>
                </c:pt>
                <c:pt idx="176065" formatCode="0.00E+00">
                  <c:v>2.24854E-4</c:v>
                </c:pt>
                <c:pt idx="176066" formatCode="0.00E+00">
                  <c:v>7.4164100000000002E-4</c:v>
                </c:pt>
                <c:pt idx="176067" formatCode="0.00E+00">
                  <c:v>1.25946E-3</c:v>
                </c:pt>
                <c:pt idx="176068" formatCode="0.00E+00">
                  <c:v>1.7778399999999999E-3</c:v>
                </c:pt>
                <c:pt idx="176069" formatCode="0.00E+00">
                  <c:v>2.29627E-3</c:v>
                </c:pt>
                <c:pt idx="176070" formatCode="0.00E+00">
                  <c:v>2.8142800000000002E-3</c:v>
                </c:pt>
                <c:pt idx="176071" formatCode="0.00E+00">
                  <c:v>3.3313700000000002E-3</c:v>
                </c:pt>
                <c:pt idx="176072" formatCode="0.00E+00">
                  <c:v>3.8470499999999999E-3</c:v>
                </c:pt>
                <c:pt idx="176073" formatCode="0.00E+00">
                  <c:v>4.3608199999999996E-3</c:v>
                </c:pt>
                <c:pt idx="176074" formatCode="0.00E+00">
                  <c:v>4.8722000000000001E-3</c:v>
                </c:pt>
                <c:pt idx="176075" formatCode="0.00E+00">
                  <c:v>5.3806799999999997E-3</c:v>
                </c:pt>
                <c:pt idx="176076" formatCode="0.00E+00">
                  <c:v>5.8857800000000002E-3</c:v>
                </c:pt>
                <c:pt idx="176077" formatCode="0.00E+00">
                  <c:v>6.3870100000000003E-3</c:v>
                </c:pt>
                <c:pt idx="176078" formatCode="0.00E+00">
                  <c:v>6.8838700000000003E-3</c:v>
                </c:pt>
                <c:pt idx="176079" formatCode="0.00E+00">
                  <c:v>7.3758900000000004E-3</c:v>
                </c:pt>
                <c:pt idx="176080" formatCode="0.00E+00">
                  <c:v>7.8625899999999992E-3</c:v>
                </c:pt>
                <c:pt idx="176081" formatCode="0.00E+00">
                  <c:v>8.3434800000000003E-3</c:v>
                </c:pt>
                <c:pt idx="176082" formatCode="0.00E+00">
                  <c:v>8.8180900000000007E-3</c:v>
                </c:pt>
                <c:pt idx="176083" formatCode="0.00E+00">
                  <c:v>9.2859599999999994E-3</c:v>
                </c:pt>
                <c:pt idx="176084" formatCode="0.00E+00">
                  <c:v>9.7466199999999992E-3</c:v>
                </c:pt>
                <c:pt idx="176085">
                  <c:v>1.01996E-2</c:v>
                </c:pt>
                <c:pt idx="176086">
                  <c:v>1.0644499999999999E-2</c:v>
                </c:pt>
                <c:pt idx="176087">
                  <c:v>1.10808E-2</c:v>
                </c:pt>
                <c:pt idx="176088">
                  <c:v>1.15082E-2</c:v>
                </c:pt>
                <c:pt idx="176089">
                  <c:v>1.19261E-2</c:v>
                </c:pt>
                <c:pt idx="176090">
                  <c:v>1.23342E-2</c:v>
                </c:pt>
                <c:pt idx="176091">
                  <c:v>1.27321E-2</c:v>
                </c:pt>
                <c:pt idx="176092">
                  <c:v>1.31193E-2</c:v>
                </c:pt>
                <c:pt idx="176093">
                  <c:v>1.34956E-2</c:v>
                </c:pt>
                <c:pt idx="176094">
                  <c:v>1.38604E-2</c:v>
                </c:pt>
                <c:pt idx="176095">
                  <c:v>1.4213399999999999E-2</c:v>
                </c:pt>
                <c:pt idx="176096">
                  <c:v>1.45544E-2</c:v>
                </c:pt>
                <c:pt idx="176097">
                  <c:v>1.48828E-2</c:v>
                </c:pt>
                <c:pt idx="176098">
                  <c:v>1.51985E-2</c:v>
                </c:pt>
                <c:pt idx="176099">
                  <c:v>1.55011E-2</c:v>
                </c:pt>
                <c:pt idx="176100">
                  <c:v>1.57903E-2</c:v>
                </c:pt>
                <c:pt idx="176101">
                  <c:v>1.6065800000000002E-2</c:v>
                </c:pt>
                <c:pt idx="176102">
                  <c:v>1.6327299999999999E-2</c:v>
                </c:pt>
                <c:pt idx="176103">
                  <c:v>1.6574599999999998E-2</c:v>
                </c:pt>
                <c:pt idx="176104">
                  <c:v>1.68074E-2</c:v>
                </c:pt>
                <c:pt idx="176105">
                  <c:v>1.7025499999999999E-2</c:v>
                </c:pt>
                <c:pt idx="176106">
                  <c:v>1.72287E-2</c:v>
                </c:pt>
                <c:pt idx="176107">
                  <c:v>1.74167E-2</c:v>
                </c:pt>
                <c:pt idx="176108">
                  <c:v>1.7589500000000001E-2</c:v>
                </c:pt>
                <c:pt idx="176109">
                  <c:v>1.7746700000000001E-2</c:v>
                </c:pt>
                <c:pt idx="176110">
                  <c:v>1.7888299999999999E-2</c:v>
                </c:pt>
                <c:pt idx="176111">
                  <c:v>1.8014200000000001E-2</c:v>
                </c:pt>
                <c:pt idx="176112">
                  <c:v>1.8124100000000001E-2</c:v>
                </c:pt>
                <c:pt idx="176113">
                  <c:v>1.8218100000000001E-2</c:v>
                </c:pt>
                <c:pt idx="176114">
                  <c:v>1.8296E-2</c:v>
                </c:pt>
                <c:pt idx="176115">
                  <c:v>1.8357700000000001E-2</c:v>
                </c:pt>
                <c:pt idx="176116">
                  <c:v>1.8403200000000002E-2</c:v>
                </c:pt>
                <c:pt idx="176117">
                  <c:v>1.8432500000000001E-2</c:v>
                </c:pt>
                <c:pt idx="176118">
                  <c:v>1.84455E-2</c:v>
                </c:pt>
                <c:pt idx="176119">
                  <c:v>1.8442199999999999E-2</c:v>
                </c:pt>
                <c:pt idx="176120">
                  <c:v>1.84227E-2</c:v>
                </c:pt>
                <c:pt idx="176121">
                  <c:v>1.8386900000000001E-2</c:v>
                </c:pt>
                <c:pt idx="176122">
                  <c:v>1.8335000000000001E-2</c:v>
                </c:pt>
                <c:pt idx="176123">
                  <c:v>1.8266899999999999E-2</c:v>
                </c:pt>
                <c:pt idx="176124">
                  <c:v>1.8182799999999999E-2</c:v>
                </c:pt>
                <c:pt idx="176125">
                  <c:v>1.80828E-2</c:v>
                </c:pt>
                <c:pt idx="176126">
                  <c:v>1.7966900000000001E-2</c:v>
                </c:pt>
                <c:pt idx="176127">
                  <c:v>1.7835400000000001E-2</c:v>
                </c:pt>
                <c:pt idx="176128">
                  <c:v>1.7688200000000001E-2</c:v>
                </c:pt>
                <c:pt idx="176129">
                  <c:v>1.7525700000000002E-2</c:v>
                </c:pt>
                <c:pt idx="176130">
                  <c:v>1.7347999999999999E-2</c:v>
                </c:pt>
                <c:pt idx="176131">
                  <c:v>1.7155199999999999E-2</c:v>
                </c:pt>
                <c:pt idx="176132">
                  <c:v>1.69476E-2</c:v>
                </c:pt>
                <c:pt idx="176133">
                  <c:v>1.6725400000000001E-2</c:v>
                </c:pt>
                <c:pt idx="176134">
                  <c:v>1.6488900000000001E-2</c:v>
                </c:pt>
                <c:pt idx="176135">
                  <c:v>1.6238200000000001E-2</c:v>
                </c:pt>
                <c:pt idx="176136">
                  <c:v>1.59737E-2</c:v>
                </c:pt>
                <c:pt idx="176137">
                  <c:v>1.5695600000000001E-2</c:v>
                </c:pt>
                <c:pt idx="176138">
                  <c:v>1.54042E-2</c:v>
                </c:pt>
                <c:pt idx="176139">
                  <c:v>1.50998E-2</c:v>
                </c:pt>
                <c:pt idx="176140">
                  <c:v>1.47828E-2</c:v>
                </c:pt>
                <c:pt idx="176141">
                  <c:v>1.44534E-2</c:v>
                </c:pt>
                <c:pt idx="176142">
                  <c:v>1.4112100000000001E-2</c:v>
                </c:pt>
                <c:pt idx="176143">
                  <c:v>1.3759E-2</c:v>
                </c:pt>
                <c:pt idx="176144">
                  <c:v>1.3394700000000001E-2</c:v>
                </c:pt>
                <c:pt idx="176145">
                  <c:v>1.30195E-2</c:v>
                </c:pt>
                <c:pt idx="176146">
                  <c:v>1.2633699999999999E-2</c:v>
                </c:pt>
                <c:pt idx="176147">
                  <c:v>1.22378E-2</c:v>
                </c:pt>
                <c:pt idx="176148">
                  <c:v>1.18321E-2</c:v>
                </c:pt>
                <c:pt idx="176149">
                  <c:v>1.1417099999999999E-2</c:v>
                </c:pt>
                <c:pt idx="176150">
                  <c:v>1.09931E-2</c:v>
                </c:pt>
                <c:pt idx="176151">
                  <c:v>1.05606E-2</c:v>
                </c:pt>
                <c:pt idx="176152">
                  <c:v>1.01201E-2</c:v>
                </c:pt>
                <c:pt idx="176153" formatCode="0.00E+00">
                  <c:v>9.6719000000000006E-3</c:v>
                </c:pt>
                <c:pt idx="176154" formatCode="0.00E+00">
                  <c:v>9.2165100000000007E-3</c:v>
                </c:pt>
                <c:pt idx="176155" formatCode="0.00E+00">
                  <c:v>8.7543599999999992E-3</c:v>
                </c:pt>
                <c:pt idx="176156" formatCode="0.00E+00">
                  <c:v>8.2859100000000005E-3</c:v>
                </c:pt>
                <c:pt idx="176157" formatCode="0.00E+00">
                  <c:v>7.8116100000000001E-3</c:v>
                </c:pt>
                <c:pt idx="176158" formatCode="0.00E+00">
                  <c:v>7.3319099999999996E-3</c:v>
                </c:pt>
                <c:pt idx="176159" formatCode="0.00E+00">
                  <c:v>6.8472799999999999E-3</c:v>
                </c:pt>
                <c:pt idx="176160" formatCode="0.00E+00">
                  <c:v>6.3581899999999997E-3</c:v>
                </c:pt>
                <c:pt idx="176161" formatCode="0.00E+00">
                  <c:v>5.8650999999999998E-3</c:v>
                </c:pt>
                <c:pt idx="176162" formatCode="0.00E+00">
                  <c:v>5.3684700000000002E-3</c:v>
                </c:pt>
                <c:pt idx="176163" formatCode="0.00E+00">
                  <c:v>4.8687899999999996E-3</c:v>
                </c:pt>
                <c:pt idx="176164" formatCode="0.00E+00">
                  <c:v>4.3665099999999997E-3</c:v>
                </c:pt>
                <c:pt idx="176165" formatCode="0.00E+00">
                  <c:v>3.8620999999999998E-3</c:v>
                </c:pt>
                <c:pt idx="176166" formatCode="0.00E+00">
                  <c:v>3.3560500000000002E-3</c:v>
                </c:pt>
                <c:pt idx="176167" formatCode="0.00E+00">
                  <c:v>2.8487999999999999E-3</c:v>
                </c:pt>
                <c:pt idx="176168" formatCode="0.00E+00">
                  <c:v>2.3408299999999999E-3</c:v>
                </c:pt>
                <c:pt idx="176169" formatCode="0.00E+00">
                  <c:v>1.8326099999999999E-3</c:v>
                </c:pt>
                <c:pt idx="176170" formatCode="0.00E+00">
                  <c:v>1.3245900000000001E-3</c:v>
                </c:pt>
                <c:pt idx="176171" formatCode="0.00E+00">
                  <c:v>8.1722800000000003E-4</c:v>
                </c:pt>
                <c:pt idx="176172" formatCode="0.00E+00">
                  <c:v>3.1098399999999999E-4</c:v>
                </c:pt>
                <c:pt idx="176173" formatCode="0.00E+00">
                  <c:v>-1.9369400000000001E-4</c:v>
                </c:pt>
                <c:pt idx="176174" formatCode="0.00E+00">
                  <c:v>-6.9636000000000003E-4</c:v>
                </c:pt>
                <c:pt idx="176175" formatCode="0.00E+00">
                  <c:v>-1.1965700000000001E-3</c:v>
                </c:pt>
                <c:pt idx="176176" formatCode="0.00E+00">
                  <c:v>-1.6938999999999999E-3</c:v>
                </c:pt>
                <c:pt idx="176177" formatCode="0.00E+00">
                  <c:v>-2.1879099999999999E-3</c:v>
                </c:pt>
                <c:pt idx="176178" formatCode="0.00E+00">
                  <c:v>-2.6781700000000001E-3</c:v>
                </c:pt>
                <c:pt idx="176179" formatCode="0.00E+00">
                  <c:v>-3.1642900000000002E-3</c:v>
                </c:pt>
                <c:pt idx="176180" formatCode="0.00E+00">
                  <c:v>-3.6458300000000001E-3</c:v>
                </c:pt>
                <c:pt idx="176181" formatCode="0.00E+00">
                  <c:v>-4.12241E-3</c:v>
                </c:pt>
                <c:pt idx="176182" formatCode="0.00E+00">
                  <c:v>-4.5936299999999996E-3</c:v>
                </c:pt>
                <c:pt idx="176183" formatCode="0.00E+00">
                  <c:v>-5.0591000000000004E-3</c:v>
                </c:pt>
                <c:pt idx="176184" formatCode="0.00E+00">
                  <c:v>-5.5184500000000003E-3</c:v>
                </c:pt>
                <c:pt idx="176185" formatCode="0.00E+00">
                  <c:v>-5.9713099999999996E-3</c:v>
                </c:pt>
                <c:pt idx="176186" formatCode="0.00E+00">
                  <c:v>-6.4173099999999999E-3</c:v>
                </c:pt>
                <c:pt idx="176187" formatCode="0.00E+00">
                  <c:v>-6.8561200000000003E-3</c:v>
                </c:pt>
                <c:pt idx="176188" formatCode="0.00E+00">
                  <c:v>-7.2874000000000003E-3</c:v>
                </c:pt>
                <c:pt idx="176189" formatCode="0.00E+00">
                  <c:v>-7.7108000000000003E-3</c:v>
                </c:pt>
                <c:pt idx="176190" formatCode="0.00E+00">
                  <c:v>-8.1260199999999994E-3</c:v>
                </c:pt>
                <c:pt idx="176191" formatCode="0.00E+00">
                  <c:v>-8.5327500000000004E-3</c:v>
                </c:pt>
                <c:pt idx="176192" formatCode="0.00E+00">
                  <c:v>-8.9306899999999998E-3</c:v>
                </c:pt>
                <c:pt idx="176193" formatCode="0.00E+00">
                  <c:v>-9.3195499999999994E-3</c:v>
                </c:pt>
                <c:pt idx="176194" formatCode="0.00E+00">
                  <c:v>-9.6990500000000007E-3</c:v>
                </c:pt>
                <c:pt idx="176195">
                  <c:v>-1.00689E-2</c:v>
                </c:pt>
                <c:pt idx="176196">
                  <c:v>-1.0429000000000001E-2</c:v>
                </c:pt>
                <c:pt idx="176197">
                  <c:v>-1.0778899999999999E-2</c:v>
                </c:pt>
                <c:pt idx="176198">
                  <c:v>-1.11185E-2</c:v>
                </c:pt>
                <c:pt idx="176199">
                  <c:v>-1.1447499999999999E-2</c:v>
                </c:pt>
                <c:pt idx="176200">
                  <c:v>-1.17658E-2</c:v>
                </c:pt>
                <c:pt idx="176201">
                  <c:v>-1.20731E-2</c:v>
                </c:pt>
                <c:pt idx="176202">
                  <c:v>-1.23693E-2</c:v>
                </c:pt>
                <c:pt idx="176203">
                  <c:v>-1.2654200000000001E-2</c:v>
                </c:pt>
                <c:pt idx="176204">
                  <c:v>-1.29277E-2</c:v>
                </c:pt>
                <c:pt idx="176205">
                  <c:v>-1.31895E-2</c:v>
                </c:pt>
                <c:pt idx="176206">
                  <c:v>-1.3439700000000001E-2</c:v>
                </c:pt>
                <c:pt idx="176207">
                  <c:v>-1.3677999999999999E-2</c:v>
                </c:pt>
                <c:pt idx="176208">
                  <c:v>-1.39043E-2</c:v>
                </c:pt>
                <c:pt idx="176209">
                  <c:v>-1.41186E-2</c:v>
                </c:pt>
                <c:pt idx="176210">
                  <c:v>-1.43208E-2</c:v>
                </c:pt>
                <c:pt idx="176211">
                  <c:v>-1.45107E-2</c:v>
                </c:pt>
                <c:pt idx="176212">
                  <c:v>-1.46885E-2</c:v>
                </c:pt>
                <c:pt idx="176213">
                  <c:v>-1.48539E-2</c:v>
                </c:pt>
                <c:pt idx="176214">
                  <c:v>-1.50069E-2</c:v>
                </c:pt>
                <c:pt idx="176215">
                  <c:v>-1.51477E-2</c:v>
                </c:pt>
                <c:pt idx="176216">
                  <c:v>-1.5276E-2</c:v>
                </c:pt>
                <c:pt idx="176217">
                  <c:v>-1.5391999999999999E-2</c:v>
                </c:pt>
                <c:pt idx="176218">
                  <c:v>-1.54956E-2</c:v>
                </c:pt>
                <c:pt idx="176219">
                  <c:v>-1.55868E-2</c:v>
                </c:pt>
                <c:pt idx="176220">
                  <c:v>-1.5665800000000001E-2</c:v>
                </c:pt>
                <c:pt idx="176221">
                  <c:v>-1.5732400000000001E-2</c:v>
                </c:pt>
                <c:pt idx="176222">
                  <c:v>-1.57869E-2</c:v>
                </c:pt>
                <c:pt idx="176223">
                  <c:v>-1.5829200000000002E-2</c:v>
                </c:pt>
                <c:pt idx="176224">
                  <c:v>-1.5859399999999999E-2</c:v>
                </c:pt>
                <c:pt idx="176225">
                  <c:v>-1.5877599999999999E-2</c:v>
                </c:pt>
                <c:pt idx="176226">
                  <c:v>-1.5883899999999999E-2</c:v>
                </c:pt>
                <c:pt idx="176227">
                  <c:v>-1.5878400000000001E-2</c:v>
                </c:pt>
                <c:pt idx="176228">
                  <c:v>-1.5861199999999999E-2</c:v>
                </c:pt>
                <c:pt idx="176229">
                  <c:v>-1.5832499999999999E-2</c:v>
                </c:pt>
                <c:pt idx="176230">
                  <c:v>-1.5792199999999999E-2</c:v>
                </c:pt>
                <c:pt idx="176231">
                  <c:v>-1.57407E-2</c:v>
                </c:pt>
                <c:pt idx="176232">
                  <c:v>-1.5677900000000002E-2</c:v>
                </c:pt>
                <c:pt idx="176233">
                  <c:v>-1.56042E-2</c:v>
                </c:pt>
                <c:pt idx="176234">
                  <c:v>-1.55195E-2</c:v>
                </c:pt>
                <c:pt idx="176235">
                  <c:v>-1.54241E-2</c:v>
                </c:pt>
                <c:pt idx="176236">
                  <c:v>-1.5318200000000001E-2</c:v>
                </c:pt>
                <c:pt idx="176237">
                  <c:v>-1.5201900000000001E-2</c:v>
                </c:pt>
                <c:pt idx="176238">
                  <c:v>-1.5075399999999999E-2</c:v>
                </c:pt>
                <c:pt idx="176239">
                  <c:v>-1.4938999999999999E-2</c:v>
                </c:pt>
                <c:pt idx="176240">
                  <c:v>-1.4792700000000001E-2</c:v>
                </c:pt>
                <c:pt idx="176241">
                  <c:v>-1.46368E-2</c:v>
                </c:pt>
                <c:pt idx="176242">
                  <c:v>-1.4471400000000001E-2</c:v>
                </c:pt>
                <c:pt idx="176243">
                  <c:v>-1.42969E-2</c:v>
                </c:pt>
                <c:pt idx="176244">
                  <c:v>-1.41134E-2</c:v>
                </c:pt>
                <c:pt idx="176245">
                  <c:v>-1.3920999999999999E-2</c:v>
                </c:pt>
                <c:pt idx="176246">
                  <c:v>-1.37202E-2</c:v>
                </c:pt>
                <c:pt idx="176247">
                  <c:v>-1.3510899999999999E-2</c:v>
                </c:pt>
                <c:pt idx="176248">
                  <c:v>-1.3293599999999999E-2</c:v>
                </c:pt>
                <c:pt idx="176249">
                  <c:v>-1.30683E-2</c:v>
                </c:pt>
                <c:pt idx="176250">
                  <c:v>-1.28354E-2</c:v>
                </c:pt>
                <c:pt idx="176251">
                  <c:v>-1.2595E-2</c:v>
                </c:pt>
                <c:pt idx="176252">
                  <c:v>-1.23474E-2</c:v>
                </c:pt>
                <c:pt idx="176253">
                  <c:v>-1.20929E-2</c:v>
                </c:pt>
                <c:pt idx="176254">
                  <c:v>-1.18315E-2</c:v>
                </c:pt>
                <c:pt idx="176255">
                  <c:v>-1.15637E-2</c:v>
                </c:pt>
                <c:pt idx="176256">
                  <c:v>-1.12897E-2</c:v>
                </c:pt>
                <c:pt idx="176257">
                  <c:v>-1.10095E-2</c:v>
                </c:pt>
                <c:pt idx="176258">
                  <c:v>-1.07236E-2</c:v>
                </c:pt>
                <c:pt idx="176259">
                  <c:v>-1.04321E-2</c:v>
                </c:pt>
                <c:pt idx="176260">
                  <c:v>-1.01353E-2</c:v>
                </c:pt>
                <c:pt idx="176261" formatCode="0.00E+00">
                  <c:v>-9.8334500000000005E-3</c:v>
                </c:pt>
                <c:pt idx="176262" formatCode="0.00E+00">
                  <c:v>-9.5267100000000007E-3</c:v>
                </c:pt>
                <c:pt idx="176263" formatCode="0.00E+00">
                  <c:v>-9.2153500000000006E-3</c:v>
                </c:pt>
                <c:pt idx="176264" formatCode="0.00E+00">
                  <c:v>-8.8996000000000006E-3</c:v>
                </c:pt>
                <c:pt idx="176265" formatCode="0.00E+00">
                  <c:v>-8.5797100000000008E-3</c:v>
                </c:pt>
                <c:pt idx="176266" formatCode="0.00E+00">
                  <c:v>-8.2558900000000001E-3</c:v>
                </c:pt>
                <c:pt idx="176267" formatCode="0.00E+00">
                  <c:v>-7.9283900000000004E-3</c:v>
                </c:pt>
                <c:pt idx="176268" formatCode="0.00E+00">
                  <c:v>-7.5974199999999997E-3</c:v>
                </c:pt>
                <c:pt idx="176269" formatCode="0.00E+00">
                  <c:v>-7.2632199999999999E-3</c:v>
                </c:pt>
                <c:pt idx="176270" formatCode="0.00E+00">
                  <c:v>-6.9260099999999998E-3</c:v>
                </c:pt>
                <c:pt idx="176271" formatCode="0.00E+00">
                  <c:v>-6.5860099999999998E-3</c:v>
                </c:pt>
                <c:pt idx="176272" formatCode="0.00E+00">
                  <c:v>-6.2434400000000003E-3</c:v>
                </c:pt>
                <c:pt idx="176273" formatCode="0.00E+00">
                  <c:v>-5.8985299999999999E-3</c:v>
                </c:pt>
                <c:pt idx="176274" formatCode="0.00E+00">
                  <c:v>-5.5514900000000001E-3</c:v>
                </c:pt>
                <c:pt idx="176275" formatCode="0.00E+00">
                  <c:v>-5.2025200000000004E-3</c:v>
                </c:pt>
                <c:pt idx="176276" formatCode="0.00E+00">
                  <c:v>-4.8518500000000004E-3</c:v>
                </c:pt>
                <c:pt idx="176277" formatCode="0.00E+00">
                  <c:v>-4.4996799999999998E-3</c:v>
                </c:pt>
                <c:pt idx="176278" formatCode="0.00E+00">
                  <c:v>-4.1462199999999999E-3</c:v>
                </c:pt>
                <c:pt idx="176279" formatCode="0.00E+00">
                  <c:v>-3.79167E-3</c:v>
                </c:pt>
                <c:pt idx="176280" formatCode="0.00E+00">
                  <c:v>-3.4362300000000002E-3</c:v>
                </c:pt>
                <c:pt idx="176281" formatCode="0.00E+00">
                  <c:v>-3.0801000000000001E-3</c:v>
                </c:pt>
                <c:pt idx="176282" formatCode="0.00E+00">
                  <c:v>-2.72347E-3</c:v>
                </c:pt>
                <c:pt idx="176283" formatCode="0.00E+00">
                  <c:v>-2.3665399999999999E-3</c:v>
                </c:pt>
                <c:pt idx="176284" formatCode="0.00E+00">
                  <c:v>-2.0095E-3</c:v>
                </c:pt>
                <c:pt idx="176285" formatCode="0.00E+00">
                  <c:v>-1.6525299999999999E-3</c:v>
                </c:pt>
                <c:pt idx="176286" formatCode="0.00E+00">
                  <c:v>-1.29583E-3</c:v>
                </c:pt>
                <c:pt idx="176287" formatCode="0.00E+00">
                  <c:v>-9.3955600000000003E-4</c:v>
                </c:pt>
                <c:pt idx="176288" formatCode="0.00E+00">
                  <c:v>-5.83904E-4</c:v>
                </c:pt>
                <c:pt idx="176289" formatCode="0.00E+00">
                  <c:v>-2.2904699999999999E-4</c:v>
                </c:pt>
                <c:pt idx="176290" formatCode="0.00E+00">
                  <c:v>1.2484200000000001E-4</c:v>
                </c:pt>
                <c:pt idx="176291" formatCode="0.00E+00">
                  <c:v>4.7759400000000002E-4</c:v>
                </c:pt>
                <c:pt idx="176292" formatCode="0.00E+00">
                  <c:v>8.2903899999999995E-4</c:v>
                </c:pt>
                <c:pt idx="176293" formatCode="0.00E+00">
                  <c:v>1.1790100000000001E-3</c:v>
                </c:pt>
                <c:pt idx="176294" formatCode="0.00E+00">
                  <c:v>1.52735E-3</c:v>
                </c:pt>
                <c:pt idx="176295" formatCode="0.00E+00">
                  <c:v>1.8739E-3</c:v>
                </c:pt>
                <c:pt idx="176296" formatCode="0.00E+00">
                  <c:v>2.21849E-3</c:v>
                </c:pt>
                <c:pt idx="176297" formatCode="0.00E+00">
                  <c:v>2.5609700000000001E-3</c:v>
                </c:pt>
                <c:pt idx="176298" formatCode="0.00E+00">
                  <c:v>2.9011900000000001E-3</c:v>
                </c:pt>
                <c:pt idx="176299" formatCode="0.00E+00">
                  <c:v>3.2390000000000001E-3</c:v>
                </c:pt>
                <c:pt idx="176300" formatCode="0.00E+00">
                  <c:v>3.5742399999999998E-3</c:v>
                </c:pt>
                <c:pt idx="176301" formatCode="0.00E+00">
                  <c:v>3.9067700000000004E-3</c:v>
                </c:pt>
                <c:pt idx="176302" formatCode="0.00E+00">
                  <c:v>4.2364500000000001E-3</c:v>
                </c:pt>
                <c:pt idx="176303" formatCode="0.00E+00">
                  <c:v>4.5631300000000003E-3</c:v>
                </c:pt>
                <c:pt idx="176304" formatCode="0.00E+00">
                  <c:v>4.8866700000000001E-3</c:v>
                </c:pt>
                <c:pt idx="176305" formatCode="0.00E+00">
                  <c:v>5.2069300000000002E-3</c:v>
                </c:pt>
                <c:pt idx="176306" formatCode="0.00E+00">
                  <c:v>5.5237799999999998E-3</c:v>
                </c:pt>
                <c:pt idx="176307" formatCode="0.00E+00">
                  <c:v>5.8370699999999998E-3</c:v>
                </c:pt>
                <c:pt idx="176308" formatCode="0.00E+00">
                  <c:v>6.1466699999999999E-3</c:v>
                </c:pt>
                <c:pt idx="176309" formatCode="0.00E+00">
                  <c:v>6.4524500000000002E-3</c:v>
                </c:pt>
                <c:pt idx="176310" formatCode="0.00E+00">
                  <c:v>6.7542699999999997E-3</c:v>
                </c:pt>
                <c:pt idx="176311" formatCode="0.00E+00">
                  <c:v>7.05201E-3</c:v>
                </c:pt>
                <c:pt idx="176312" formatCode="0.00E+00">
                  <c:v>7.3455400000000002E-3</c:v>
                </c:pt>
                <c:pt idx="176313" formatCode="0.00E+00">
                  <c:v>7.6347200000000002E-3</c:v>
                </c:pt>
                <c:pt idx="176314" formatCode="0.00E+00">
                  <c:v>7.9194399999999998E-3</c:v>
                </c:pt>
                <c:pt idx="176315" formatCode="0.00E+00">
                  <c:v>8.1995499999999999E-3</c:v>
                </c:pt>
                <c:pt idx="176316" formatCode="0.00E+00">
                  <c:v>8.4749500000000002E-3</c:v>
                </c:pt>
                <c:pt idx="176317" formatCode="0.00E+00">
                  <c:v>8.7454999999999998E-3</c:v>
                </c:pt>
                <c:pt idx="176318" formatCode="0.00E+00">
                  <c:v>9.0110799999999994E-3</c:v>
                </c:pt>
                <c:pt idx="176319" formatCode="0.00E+00">
                  <c:v>9.2715699999999998E-3</c:v>
                </c:pt>
                <c:pt idx="176320" formatCode="0.00E+00">
                  <c:v>9.5268499999999999E-3</c:v>
                </c:pt>
                <c:pt idx="176321" formatCode="0.00E+00">
                  <c:v>9.7767900000000005E-3</c:v>
                </c:pt>
                <c:pt idx="176322">
                  <c:v>1.00213E-2</c:v>
                </c:pt>
                <c:pt idx="176323">
                  <c:v>1.0260200000000001E-2</c:v>
                </c:pt>
                <c:pt idx="176324">
                  <c:v>1.04934E-2</c:v>
                </c:pt>
                <c:pt idx="176325">
                  <c:v>1.0720800000000001E-2</c:v>
                </c:pt>
                <c:pt idx="176326">
                  <c:v>1.09423E-2</c:v>
                </c:pt>
                <c:pt idx="176327">
                  <c:v>1.11577E-2</c:v>
                </c:pt>
                <c:pt idx="176328">
                  <c:v>1.1367E-2</c:v>
                </c:pt>
                <c:pt idx="176329">
                  <c:v>1.157E-2</c:v>
                </c:pt>
                <c:pt idx="176330">
                  <c:v>1.17666E-2</c:v>
                </c:pt>
                <c:pt idx="176331">
                  <c:v>1.1956700000000001E-2</c:v>
                </c:pt>
                <c:pt idx="176332">
                  <c:v>1.21402E-2</c:v>
                </c:pt>
                <c:pt idx="176333">
                  <c:v>1.23169E-2</c:v>
                </c:pt>
                <c:pt idx="176334">
                  <c:v>1.2486799999999999E-2</c:v>
                </c:pt>
                <c:pt idx="176335">
                  <c:v>1.2649799999999999E-2</c:v>
                </c:pt>
                <c:pt idx="176336">
                  <c:v>1.28057E-2</c:v>
                </c:pt>
                <c:pt idx="176337">
                  <c:v>1.29544E-2</c:v>
                </c:pt>
                <c:pt idx="176338">
                  <c:v>1.3095799999999999E-2</c:v>
                </c:pt>
                <c:pt idx="176339">
                  <c:v>1.32298E-2</c:v>
                </c:pt>
                <c:pt idx="176340">
                  <c:v>1.3356399999999999E-2</c:v>
                </c:pt>
                <c:pt idx="176341">
                  <c:v>1.3475300000000001E-2</c:v>
                </c:pt>
                <c:pt idx="176342">
                  <c:v>1.3586600000000001E-2</c:v>
                </c:pt>
                <c:pt idx="176343">
                  <c:v>1.36901E-2</c:v>
                </c:pt>
                <c:pt idx="176344">
                  <c:v>1.37856E-2</c:v>
                </c:pt>
                <c:pt idx="176345">
                  <c:v>1.38732E-2</c:v>
                </c:pt>
                <c:pt idx="176346">
                  <c:v>1.39527E-2</c:v>
                </c:pt>
                <c:pt idx="176347">
                  <c:v>1.4024E-2</c:v>
                </c:pt>
                <c:pt idx="176348">
                  <c:v>1.4087000000000001E-2</c:v>
                </c:pt>
                <c:pt idx="176349">
                  <c:v>1.4141600000000001E-2</c:v>
                </c:pt>
                <c:pt idx="176350">
                  <c:v>1.41878E-2</c:v>
                </c:pt>
                <c:pt idx="176351">
                  <c:v>1.42255E-2</c:v>
                </c:pt>
                <c:pt idx="176352">
                  <c:v>1.4254599999999999E-2</c:v>
                </c:pt>
                <c:pt idx="176353">
                  <c:v>1.42749E-2</c:v>
                </c:pt>
                <c:pt idx="176354">
                  <c:v>1.42866E-2</c:v>
                </c:pt>
                <c:pt idx="176355">
                  <c:v>1.42893E-2</c:v>
                </c:pt>
                <c:pt idx="176356">
                  <c:v>1.4283199999999999E-2</c:v>
                </c:pt>
                <c:pt idx="176357">
                  <c:v>1.4268100000000001E-2</c:v>
                </c:pt>
                <c:pt idx="176358">
                  <c:v>1.4244E-2</c:v>
                </c:pt>
                <c:pt idx="176359">
                  <c:v>1.42107E-2</c:v>
                </c:pt>
                <c:pt idx="176360">
                  <c:v>1.4168399999999999E-2</c:v>
                </c:pt>
                <c:pt idx="176361">
                  <c:v>1.41169E-2</c:v>
                </c:pt>
                <c:pt idx="176362">
                  <c:v>1.40561E-2</c:v>
                </c:pt>
                <c:pt idx="176363">
                  <c:v>1.39861E-2</c:v>
                </c:pt>
                <c:pt idx="176364">
                  <c:v>1.39068E-2</c:v>
                </c:pt>
                <c:pt idx="176365">
                  <c:v>1.38181E-2</c:v>
                </c:pt>
                <c:pt idx="176366">
                  <c:v>1.3720100000000001E-2</c:v>
                </c:pt>
                <c:pt idx="176367">
                  <c:v>1.36128E-2</c:v>
                </c:pt>
                <c:pt idx="176368">
                  <c:v>1.3495999999999999E-2</c:v>
                </c:pt>
                <c:pt idx="176369">
                  <c:v>1.3369900000000001E-2</c:v>
                </c:pt>
                <c:pt idx="176370">
                  <c:v>1.32344E-2</c:v>
                </c:pt>
                <c:pt idx="176371">
                  <c:v>1.30895E-2</c:v>
                </c:pt>
                <c:pt idx="176372">
                  <c:v>1.2935200000000001E-2</c:v>
                </c:pt>
                <c:pt idx="176373">
                  <c:v>1.2771599999999999E-2</c:v>
                </c:pt>
                <c:pt idx="176374">
                  <c:v>1.2598699999999999E-2</c:v>
                </c:pt>
                <c:pt idx="176375">
                  <c:v>1.24165E-2</c:v>
                </c:pt>
                <c:pt idx="176376">
                  <c:v>1.2225099999999999E-2</c:v>
                </c:pt>
                <c:pt idx="176377">
                  <c:v>1.2024399999999999E-2</c:v>
                </c:pt>
                <c:pt idx="176378">
                  <c:v>1.18146E-2</c:v>
                </c:pt>
                <c:pt idx="176379">
                  <c:v>1.15957E-2</c:v>
                </c:pt>
                <c:pt idx="176380">
                  <c:v>1.1367800000000001E-2</c:v>
                </c:pt>
                <c:pt idx="176381">
                  <c:v>1.1131E-2</c:v>
                </c:pt>
                <c:pt idx="176382">
                  <c:v>1.0885300000000001E-2</c:v>
                </c:pt>
                <c:pt idx="176383">
                  <c:v>1.0630799999999999E-2</c:v>
                </c:pt>
                <c:pt idx="176384">
                  <c:v>1.0367700000000001E-2</c:v>
                </c:pt>
                <c:pt idx="176385">
                  <c:v>1.0096000000000001E-2</c:v>
                </c:pt>
                <c:pt idx="176386" formatCode="0.00E+00">
                  <c:v>9.8159300000000005E-3</c:v>
                </c:pt>
                <c:pt idx="176387" formatCode="0.00E+00">
                  <c:v>9.5274999999999995E-3</c:v>
                </c:pt>
                <c:pt idx="176388" formatCode="0.00E+00">
                  <c:v>9.2309000000000002E-3</c:v>
                </c:pt>
                <c:pt idx="176389" formatCode="0.00E+00">
                  <c:v>8.92627E-3</c:v>
                </c:pt>
                <c:pt idx="176390" formatCode="0.00E+00">
                  <c:v>8.6137399999999999E-3</c:v>
                </c:pt>
                <c:pt idx="176391" formatCode="0.00E+00">
                  <c:v>8.2934800000000006E-3</c:v>
                </c:pt>
                <c:pt idx="176392" formatCode="0.00E+00">
                  <c:v>7.9656699999999993E-3</c:v>
                </c:pt>
                <c:pt idx="176393" formatCode="0.00E+00">
                  <c:v>7.6304600000000004E-3</c:v>
                </c:pt>
                <c:pt idx="176394" formatCode="0.00E+00">
                  <c:v>7.2880499999999999E-3</c:v>
                </c:pt>
                <c:pt idx="176395" formatCode="0.00E+00">
                  <c:v>6.9386200000000004E-3</c:v>
                </c:pt>
                <c:pt idx="176396" formatCode="0.00E+00">
                  <c:v>6.5823899999999996E-3</c:v>
                </c:pt>
                <c:pt idx="176397" formatCode="0.00E+00">
                  <c:v>6.2195499999999999E-3</c:v>
                </c:pt>
                <c:pt idx="176398" formatCode="0.00E+00">
                  <c:v>5.85032E-3</c:v>
                </c:pt>
                <c:pt idx="176399" formatCode="0.00E+00">
                  <c:v>5.4749200000000003E-3</c:v>
                </c:pt>
                <c:pt idx="176400" formatCode="0.00E+00">
                  <c:v>5.0936000000000002E-3</c:v>
                </c:pt>
                <c:pt idx="176401" formatCode="0.00E+00">
                  <c:v>4.7065800000000001E-3</c:v>
                </c:pt>
                <c:pt idx="176402" formatCode="0.00E+00">
                  <c:v>4.3141300000000002E-3</c:v>
                </c:pt>
                <c:pt idx="176403" formatCode="0.00E+00">
                  <c:v>3.9164899999999999E-3</c:v>
                </c:pt>
                <c:pt idx="176404" formatCode="0.00E+00">
                  <c:v>3.5139300000000002E-3</c:v>
                </c:pt>
                <c:pt idx="176405" formatCode="0.00E+00">
                  <c:v>3.1067299999999998E-3</c:v>
                </c:pt>
                <c:pt idx="176406" formatCode="0.00E+00">
                  <c:v>2.6951499999999999E-3</c:v>
                </c:pt>
                <c:pt idx="176407" formatCode="0.00E+00">
                  <c:v>2.2794899999999999E-3</c:v>
                </c:pt>
                <c:pt idx="176408" formatCode="0.00E+00">
                  <c:v>1.8600400000000001E-3</c:v>
                </c:pt>
                <c:pt idx="176409" formatCode="0.00E+00">
                  <c:v>1.4371E-3</c:v>
                </c:pt>
                <c:pt idx="176410" formatCode="0.00E+00">
                  <c:v>1.0109699999999999E-3</c:v>
                </c:pt>
                <c:pt idx="176411" formatCode="0.00E+00">
                  <c:v>5.8198099999999997E-4</c:v>
                </c:pt>
                <c:pt idx="176412" formatCode="0.00E+00">
                  <c:v>1.5043599999999999E-4</c:v>
                </c:pt>
                <c:pt idx="176413" formatCode="0.00E+00">
                  <c:v>-2.8333500000000001E-4</c:v>
                </c:pt>
                <c:pt idx="176414" formatCode="0.00E+00">
                  <c:v>-7.1900100000000004E-4</c:v>
                </c:pt>
                <c:pt idx="176415" formatCode="0.00E+00">
                  <c:v>-1.1562300000000001E-3</c:v>
                </c:pt>
                <c:pt idx="176416" formatCode="0.00E+00">
                  <c:v>-1.5946700000000001E-3</c:v>
                </c:pt>
                <c:pt idx="176417" formatCode="0.00E+00">
                  <c:v>-2.0339799999999999E-3</c:v>
                </c:pt>
                <c:pt idx="176418" formatCode="0.00E+00">
                  <c:v>-2.4738199999999998E-3</c:v>
                </c:pt>
                <c:pt idx="176419" formatCode="0.00E+00">
                  <c:v>-2.9138200000000001E-3</c:v>
                </c:pt>
                <c:pt idx="176420" formatCode="0.00E+00">
                  <c:v>-3.3536299999999998E-3</c:v>
                </c:pt>
                <c:pt idx="176421" formatCode="0.00E+00">
                  <c:v>-3.7928900000000002E-3</c:v>
                </c:pt>
                <c:pt idx="176422" formatCode="0.00E+00">
                  <c:v>-4.2312199999999999E-3</c:v>
                </c:pt>
                <c:pt idx="176423" formatCode="0.00E+00">
                  <c:v>-4.6682700000000004E-3</c:v>
                </c:pt>
                <c:pt idx="176424" formatCode="0.00E+00">
                  <c:v>-5.1036500000000004E-3</c:v>
                </c:pt>
                <c:pt idx="176425" formatCode="0.00E+00">
                  <c:v>-5.5370100000000002E-3</c:v>
                </c:pt>
                <c:pt idx="176426" formatCode="0.00E+00">
                  <c:v>-5.9679499999999996E-3</c:v>
                </c:pt>
                <c:pt idx="176427" formatCode="0.00E+00">
                  <c:v>-6.3961199999999999E-3</c:v>
                </c:pt>
                <c:pt idx="176428" formatCode="0.00E+00">
                  <c:v>-6.82112E-3</c:v>
                </c:pt>
                <c:pt idx="176429" formatCode="0.00E+00">
                  <c:v>-7.2425900000000001E-3</c:v>
                </c:pt>
                <c:pt idx="176430" formatCode="0.00E+00">
                  <c:v>-7.6601300000000002E-3</c:v>
                </c:pt>
                <c:pt idx="176431" formatCode="0.00E+00">
                  <c:v>-8.0733799999999998E-3</c:v>
                </c:pt>
                <c:pt idx="176432" formatCode="0.00E+00">
                  <c:v>-8.4819700000000001E-3</c:v>
                </c:pt>
                <c:pt idx="176433" formatCode="0.00E+00">
                  <c:v>-8.8854999999999993E-3</c:v>
                </c:pt>
                <c:pt idx="176434" formatCode="0.00E+00">
                  <c:v>-9.2836099999999994E-3</c:v>
                </c:pt>
                <c:pt idx="176435" formatCode="0.00E+00">
                  <c:v>-9.6759199999999993E-3</c:v>
                </c:pt>
                <c:pt idx="176436">
                  <c:v>-1.0062099999999999E-2</c:v>
                </c:pt>
                <c:pt idx="176437">
                  <c:v>-1.04417E-2</c:v>
                </c:pt>
                <c:pt idx="176438">
                  <c:v>-1.08144E-2</c:v>
                </c:pt>
                <c:pt idx="176439">
                  <c:v>-1.11798E-2</c:v>
                </c:pt>
                <c:pt idx="176440">
                  <c:v>-1.15377E-2</c:v>
                </c:pt>
                <c:pt idx="176441">
                  <c:v>-1.18875E-2</c:v>
                </c:pt>
                <c:pt idx="176442">
                  <c:v>-1.22291E-2</c:v>
                </c:pt>
                <c:pt idx="176443">
                  <c:v>-1.2561900000000001E-2</c:v>
                </c:pt>
                <c:pt idx="176444">
                  <c:v>-1.2885799999999999E-2</c:v>
                </c:pt>
                <c:pt idx="176445">
                  <c:v>-1.3200399999999999E-2</c:v>
                </c:pt>
                <c:pt idx="176446">
                  <c:v>-1.35053E-2</c:v>
                </c:pt>
                <c:pt idx="176447">
                  <c:v>-1.38002E-2</c:v>
                </c:pt>
                <c:pt idx="176448">
                  <c:v>-1.40848E-2</c:v>
                </c:pt>
                <c:pt idx="176449">
                  <c:v>-1.43588E-2</c:v>
                </c:pt>
                <c:pt idx="176450">
                  <c:v>-1.4622E-2</c:v>
                </c:pt>
                <c:pt idx="176451">
                  <c:v>-1.4874E-2</c:v>
                </c:pt>
                <c:pt idx="176452">
                  <c:v>-1.5114600000000001E-2</c:v>
                </c:pt>
                <c:pt idx="176453">
                  <c:v>-1.53434E-2</c:v>
                </c:pt>
                <c:pt idx="176454">
                  <c:v>-1.5560299999999999E-2</c:v>
                </c:pt>
                <c:pt idx="176455">
                  <c:v>-1.5764899999999998E-2</c:v>
                </c:pt>
                <c:pt idx="176456">
                  <c:v>-1.5957099999999998E-2</c:v>
                </c:pt>
                <c:pt idx="176457">
                  <c:v>-1.61367E-2</c:v>
                </c:pt>
                <c:pt idx="176458">
                  <c:v>-1.63033E-2</c:v>
                </c:pt>
                <c:pt idx="176459">
                  <c:v>-1.6456800000000001E-2</c:v>
                </c:pt>
                <c:pt idx="176460">
                  <c:v>-1.6597000000000001E-2</c:v>
                </c:pt>
                <c:pt idx="176461">
                  <c:v>-1.67238E-2</c:v>
                </c:pt>
                <c:pt idx="176462">
                  <c:v>-1.6836899999999998E-2</c:v>
                </c:pt>
                <c:pt idx="176463">
                  <c:v>-1.6936199999999998E-2</c:v>
                </c:pt>
                <c:pt idx="176464">
                  <c:v>-1.7021499999999998E-2</c:v>
                </c:pt>
                <c:pt idx="176465">
                  <c:v>-1.7092799999999998E-2</c:v>
                </c:pt>
                <c:pt idx="176466">
                  <c:v>-1.7149899999999999E-2</c:v>
                </c:pt>
                <c:pt idx="176467">
                  <c:v>-1.7192599999999999E-2</c:v>
                </c:pt>
                <c:pt idx="176468">
                  <c:v>-1.7221E-2</c:v>
                </c:pt>
                <c:pt idx="176469">
                  <c:v>-1.7235E-2</c:v>
                </c:pt>
                <c:pt idx="176470">
                  <c:v>-1.72344E-2</c:v>
                </c:pt>
                <c:pt idx="176471">
                  <c:v>-1.72192E-2</c:v>
                </c:pt>
                <c:pt idx="176472">
                  <c:v>-1.7189400000000001E-2</c:v>
                </c:pt>
                <c:pt idx="176473">
                  <c:v>-1.7145000000000001E-2</c:v>
                </c:pt>
                <c:pt idx="176474">
                  <c:v>-1.7085900000000001E-2</c:v>
                </c:pt>
                <c:pt idx="176475">
                  <c:v>-1.7012200000000002E-2</c:v>
                </c:pt>
                <c:pt idx="176476">
                  <c:v>-1.6923899999999999E-2</c:v>
                </c:pt>
                <c:pt idx="176477">
                  <c:v>-1.6820999999999999E-2</c:v>
                </c:pt>
                <c:pt idx="176478">
                  <c:v>-1.6703699999999998E-2</c:v>
                </c:pt>
                <c:pt idx="176479">
                  <c:v>-1.6571800000000001E-2</c:v>
                </c:pt>
                <c:pt idx="176480">
                  <c:v>-1.6425599999999999E-2</c:v>
                </c:pt>
                <c:pt idx="176481">
                  <c:v>-1.62652E-2</c:v>
                </c:pt>
                <c:pt idx="176482">
                  <c:v>-1.6090500000000001E-2</c:v>
                </c:pt>
                <c:pt idx="176483">
                  <c:v>-1.59019E-2</c:v>
                </c:pt>
                <c:pt idx="176484">
                  <c:v>-1.5699299999999999E-2</c:v>
                </c:pt>
                <c:pt idx="176485">
                  <c:v>-1.5483E-2</c:v>
                </c:pt>
                <c:pt idx="176486">
                  <c:v>-1.52532E-2</c:v>
                </c:pt>
                <c:pt idx="176487">
                  <c:v>-1.50099E-2</c:v>
                </c:pt>
                <c:pt idx="176488">
                  <c:v>-1.47534E-2</c:v>
                </c:pt>
                <c:pt idx="176489">
                  <c:v>-1.4484E-2</c:v>
                </c:pt>
                <c:pt idx="176490">
                  <c:v>-1.4201800000000001E-2</c:v>
                </c:pt>
                <c:pt idx="176491">
                  <c:v>-1.39071E-2</c:v>
                </c:pt>
                <c:pt idx="176492">
                  <c:v>-1.36001E-2</c:v>
                </c:pt>
                <c:pt idx="176493">
                  <c:v>-1.3281100000000001E-2</c:v>
                </c:pt>
                <c:pt idx="176494">
                  <c:v>-1.29503E-2</c:v>
                </c:pt>
                <c:pt idx="176495">
                  <c:v>-1.26082E-2</c:v>
                </c:pt>
                <c:pt idx="176496">
                  <c:v>-1.22548E-2</c:v>
                </c:pt>
                <c:pt idx="176497">
                  <c:v>-1.1890599999999999E-2</c:v>
                </c:pt>
                <c:pt idx="176498">
                  <c:v>-1.1515900000000001E-2</c:v>
                </c:pt>
                <c:pt idx="176499">
                  <c:v>-1.11311E-2</c:v>
                </c:pt>
                <c:pt idx="176500">
                  <c:v>-1.07364E-2</c:v>
                </c:pt>
                <c:pt idx="176501">
                  <c:v>-1.03322E-2</c:v>
                </c:pt>
                <c:pt idx="176502" formatCode="0.00E+00">
                  <c:v>-9.9188699999999998E-3</c:v>
                </c:pt>
                <c:pt idx="176503" formatCode="0.00E+00">
                  <c:v>-9.4968299999999995E-3</c:v>
                </c:pt>
                <c:pt idx="176504" formatCode="0.00E+00">
                  <c:v>-9.0664200000000004E-3</c:v>
                </c:pt>
                <c:pt idx="176505" formatCode="0.00E+00">
                  <c:v>-8.6280599999999999E-3</c:v>
                </c:pt>
                <c:pt idx="176506" formatCode="0.00E+00">
                  <c:v>-8.1821299999999993E-3</c:v>
                </c:pt>
                <c:pt idx="176507" formatCode="0.00E+00">
                  <c:v>-7.7290400000000004E-3</c:v>
                </c:pt>
                <c:pt idx="176508" formatCode="0.00E+00">
                  <c:v>-7.2692199999999998E-3</c:v>
                </c:pt>
                <c:pt idx="176509" formatCode="0.00E+00">
                  <c:v>-6.8030800000000004E-3</c:v>
                </c:pt>
                <c:pt idx="176510" formatCode="0.00E+00">
                  <c:v>-6.3310600000000003E-3</c:v>
                </c:pt>
                <c:pt idx="176511" formatCode="0.00E+00">
                  <c:v>-5.8535899999999997E-3</c:v>
                </c:pt>
                <c:pt idx="176512" formatCode="0.00E+00">
                  <c:v>-5.3711100000000001E-3</c:v>
                </c:pt>
                <c:pt idx="176513" formatCode="0.00E+00">
                  <c:v>-4.8840699999999999E-3</c:v>
                </c:pt>
                <c:pt idx="176514" formatCode="0.00E+00">
                  <c:v>-4.3929299999999998E-3</c:v>
                </c:pt>
                <c:pt idx="176515" formatCode="0.00E+00">
                  <c:v>-3.8981300000000001E-3</c:v>
                </c:pt>
                <c:pt idx="176516" formatCode="0.00E+00">
                  <c:v>-3.4001399999999998E-3</c:v>
                </c:pt>
                <c:pt idx="176517" formatCode="0.00E+00">
                  <c:v>-2.8994200000000002E-3</c:v>
                </c:pt>
                <c:pt idx="176518" formatCode="0.00E+00">
                  <c:v>-2.3964400000000001E-3</c:v>
                </c:pt>
                <c:pt idx="176519" formatCode="0.00E+00">
                  <c:v>-1.8916600000000001E-3</c:v>
                </c:pt>
                <c:pt idx="176520" formatCode="0.00E+00">
                  <c:v>-1.3855499999999999E-3</c:v>
                </c:pt>
                <c:pt idx="176521" formatCode="0.00E+00">
                  <c:v>-8.7857600000000005E-4</c:v>
                </c:pt>
                <c:pt idx="176522" formatCode="0.00E+00">
                  <c:v>-3.7121799999999998E-4</c:v>
                </c:pt>
                <c:pt idx="176523" formatCode="0.00E+00">
                  <c:v>1.3605799999999999E-4</c:v>
                </c:pt>
                <c:pt idx="176524" formatCode="0.00E+00">
                  <c:v>6.4278200000000005E-4</c:v>
                </c:pt>
                <c:pt idx="176525" formatCode="0.00E+00">
                  <c:v>1.1484799999999999E-3</c:v>
                </c:pt>
                <c:pt idx="176526" formatCode="0.00E+00">
                  <c:v>1.6527E-3</c:v>
                </c:pt>
                <c:pt idx="176527" formatCode="0.00E+00">
                  <c:v>2.15496E-3</c:v>
                </c:pt>
                <c:pt idx="176528" formatCode="0.00E+00">
                  <c:v>2.6548000000000001E-3</c:v>
                </c:pt>
                <c:pt idx="176529" formatCode="0.00E+00">
                  <c:v>3.1517699999999999E-3</c:v>
                </c:pt>
                <c:pt idx="176530" formatCode="0.00E+00">
                  <c:v>3.6454E-3</c:v>
                </c:pt>
                <c:pt idx="176531" formatCode="0.00E+00">
                  <c:v>4.13525E-3</c:v>
                </c:pt>
                <c:pt idx="176532" formatCode="0.00E+00">
                  <c:v>4.6208600000000001E-3</c:v>
                </c:pt>
                <c:pt idx="176533" formatCode="0.00E+00">
                  <c:v>5.1018000000000001E-3</c:v>
                </c:pt>
                <c:pt idx="176534" formatCode="0.00E+00">
                  <c:v>5.5776200000000001E-3</c:v>
                </c:pt>
                <c:pt idx="176535" formatCode="0.00E+00">
                  <c:v>6.0479100000000001E-3</c:v>
                </c:pt>
                <c:pt idx="176536" formatCode="0.00E+00">
                  <c:v>6.51222E-3</c:v>
                </c:pt>
                <c:pt idx="176537" formatCode="0.00E+00">
                  <c:v>6.9701499999999996E-3</c:v>
                </c:pt>
                <c:pt idx="176538" formatCode="0.00E+00">
                  <c:v>7.4212799999999997E-3</c:v>
                </c:pt>
                <c:pt idx="176539" formatCode="0.00E+00">
                  <c:v>7.8652099999999992E-3</c:v>
                </c:pt>
                <c:pt idx="176540" formatCode="0.00E+00">
                  <c:v>8.3015499999999996E-3</c:v>
                </c:pt>
                <c:pt idx="176541" formatCode="0.00E+00">
                  <c:v>8.7299100000000004E-3</c:v>
                </c:pt>
                <c:pt idx="176542" formatCode="0.00E+00">
                  <c:v>9.1499200000000006E-3</c:v>
                </c:pt>
                <c:pt idx="176543" formatCode="0.00E+00">
                  <c:v>9.5612000000000006E-3</c:v>
                </c:pt>
                <c:pt idx="176544" formatCode="0.00E+00">
                  <c:v>9.9634000000000007E-3</c:v>
                </c:pt>
                <c:pt idx="176545">
                  <c:v>1.0356199999999999E-2</c:v>
                </c:pt>
                <c:pt idx="176546">
                  <c:v>1.0739200000000001E-2</c:v>
                </c:pt>
                <c:pt idx="176547">
                  <c:v>1.11121E-2</c:v>
                </c:pt>
                <c:pt idx="176548">
                  <c:v>1.14746E-2</c:v>
                </c:pt>
                <c:pt idx="176549">
                  <c:v>1.1826400000000001E-2</c:v>
                </c:pt>
                <c:pt idx="176550">
                  <c:v>1.21672E-2</c:v>
                </c:pt>
                <c:pt idx="176551">
                  <c:v>1.2496800000000001E-2</c:v>
                </c:pt>
                <c:pt idx="176552">
                  <c:v>1.2814799999999999E-2</c:v>
                </c:pt>
                <c:pt idx="176553">
                  <c:v>1.3121000000000001E-2</c:v>
                </c:pt>
                <c:pt idx="176554">
                  <c:v>1.3415099999999999E-2</c:v>
                </c:pt>
                <c:pt idx="176555">
                  <c:v>1.3697000000000001E-2</c:v>
                </c:pt>
                <c:pt idx="176556">
                  <c:v>1.39664E-2</c:v>
                </c:pt>
                <c:pt idx="176557">
                  <c:v>1.4223E-2</c:v>
                </c:pt>
                <c:pt idx="176558">
                  <c:v>1.44669E-2</c:v>
                </c:pt>
                <c:pt idx="176559">
                  <c:v>1.46976E-2</c:v>
                </c:pt>
                <c:pt idx="176560">
                  <c:v>1.49152E-2</c:v>
                </c:pt>
                <c:pt idx="176561">
                  <c:v>1.51194E-2</c:v>
                </c:pt>
                <c:pt idx="176562">
                  <c:v>1.53101E-2</c:v>
                </c:pt>
                <c:pt idx="176563">
                  <c:v>1.54872E-2</c:v>
                </c:pt>
                <c:pt idx="176564">
                  <c:v>1.5650500000000001E-2</c:v>
                </c:pt>
                <c:pt idx="176565">
                  <c:v>1.5800100000000001E-2</c:v>
                </c:pt>
                <c:pt idx="176566">
                  <c:v>1.5935700000000001E-2</c:v>
                </c:pt>
                <c:pt idx="176567">
                  <c:v>1.6057399999999999E-2</c:v>
                </c:pt>
                <c:pt idx="176568">
                  <c:v>1.6165200000000001E-2</c:v>
                </c:pt>
                <c:pt idx="176569">
                  <c:v>1.62588E-2</c:v>
                </c:pt>
                <c:pt idx="176570">
                  <c:v>1.6338499999999999E-2</c:v>
                </c:pt>
                <c:pt idx="176571">
                  <c:v>1.6403999999999998E-2</c:v>
                </c:pt>
                <c:pt idx="176572">
                  <c:v>1.6455500000000001E-2</c:v>
                </c:pt>
                <c:pt idx="176573">
                  <c:v>1.6493000000000001E-2</c:v>
                </c:pt>
                <c:pt idx="176574">
                  <c:v>1.65165E-2</c:v>
                </c:pt>
                <c:pt idx="176575">
                  <c:v>1.6525999999999999E-2</c:v>
                </c:pt>
                <c:pt idx="176576">
                  <c:v>1.65217E-2</c:v>
                </c:pt>
                <c:pt idx="176577">
                  <c:v>1.6503500000000001E-2</c:v>
                </c:pt>
                <c:pt idx="176578">
                  <c:v>1.6471599999999999E-2</c:v>
                </c:pt>
                <c:pt idx="176579">
                  <c:v>1.6426099999999999E-2</c:v>
                </c:pt>
                <c:pt idx="176580">
                  <c:v>1.6367099999999999E-2</c:v>
                </c:pt>
                <c:pt idx="176581">
                  <c:v>1.6294699999999999E-2</c:v>
                </c:pt>
                <c:pt idx="176582">
                  <c:v>1.6209000000000001E-2</c:v>
                </c:pt>
                <c:pt idx="176583">
                  <c:v>1.6110300000000001E-2</c:v>
                </c:pt>
                <c:pt idx="176584">
                  <c:v>1.5998600000000002E-2</c:v>
                </c:pt>
                <c:pt idx="176585">
                  <c:v>1.5874099999999999E-2</c:v>
                </c:pt>
                <c:pt idx="176586">
                  <c:v>1.57371E-2</c:v>
                </c:pt>
                <c:pt idx="176587">
                  <c:v>1.5587699999999999E-2</c:v>
                </c:pt>
                <c:pt idx="176588">
                  <c:v>1.5426199999999999E-2</c:v>
                </c:pt>
                <c:pt idx="176589">
                  <c:v>1.5252699999999999E-2</c:v>
                </c:pt>
                <c:pt idx="176590">
                  <c:v>1.50674E-2</c:v>
                </c:pt>
                <c:pt idx="176591">
                  <c:v>1.4870700000000001E-2</c:v>
                </c:pt>
                <c:pt idx="176592">
                  <c:v>1.4662700000000001E-2</c:v>
                </c:pt>
                <c:pt idx="176593">
                  <c:v>1.44437E-2</c:v>
                </c:pt>
                <c:pt idx="176594">
                  <c:v>1.4213999999999999E-2</c:v>
                </c:pt>
                <c:pt idx="176595">
                  <c:v>1.39738E-2</c:v>
                </c:pt>
                <c:pt idx="176596">
                  <c:v>1.37235E-2</c:v>
                </c:pt>
                <c:pt idx="176597">
                  <c:v>1.34632E-2</c:v>
                </c:pt>
                <c:pt idx="176598">
                  <c:v>1.31933E-2</c:v>
                </c:pt>
                <c:pt idx="176599">
                  <c:v>1.2914200000000001E-2</c:v>
                </c:pt>
                <c:pt idx="176600">
                  <c:v>1.2626E-2</c:v>
                </c:pt>
                <c:pt idx="176601">
                  <c:v>1.2329100000000001E-2</c:v>
                </c:pt>
                <c:pt idx="176602">
                  <c:v>1.2023900000000001E-2</c:v>
                </c:pt>
                <c:pt idx="176603">
                  <c:v>1.17106E-2</c:v>
                </c:pt>
                <c:pt idx="176604">
                  <c:v>1.13896E-2</c:v>
                </c:pt>
                <c:pt idx="176605">
                  <c:v>1.1061100000000001E-2</c:v>
                </c:pt>
                <c:pt idx="176606">
                  <c:v>1.0725699999999999E-2</c:v>
                </c:pt>
                <c:pt idx="176607">
                  <c:v>1.03835E-2</c:v>
                </c:pt>
                <c:pt idx="176608">
                  <c:v>1.0034899999999999E-2</c:v>
                </c:pt>
                <c:pt idx="176609" formatCode="0.00E+00">
                  <c:v>9.6802799999999994E-3</c:v>
                </c:pt>
                <c:pt idx="176610" formatCode="0.00E+00">
                  <c:v>9.3199700000000003E-3</c:v>
                </c:pt>
                <c:pt idx="176611" formatCode="0.00E+00">
                  <c:v>8.95431E-3</c:v>
                </c:pt>
                <c:pt idx="176612" formatCode="0.00E+00">
                  <c:v>8.58365E-3</c:v>
                </c:pt>
                <c:pt idx="176613" formatCode="0.00E+00">
                  <c:v>8.2083399999999997E-3</c:v>
                </c:pt>
                <c:pt idx="176614" formatCode="0.00E+00">
                  <c:v>7.8287400000000007E-3</c:v>
                </c:pt>
                <c:pt idx="176615" formatCode="0.00E+00">
                  <c:v>7.44518E-3</c:v>
                </c:pt>
                <c:pt idx="176616" formatCode="0.00E+00">
                  <c:v>7.0580299999999999E-3</c:v>
                </c:pt>
                <c:pt idx="176617" formatCode="0.00E+00">
                  <c:v>6.6676299999999999E-3</c:v>
                </c:pt>
                <c:pt idx="176618" formatCode="0.00E+00">
                  <c:v>6.2743399999999998E-3</c:v>
                </c:pt>
                <c:pt idx="176619" formatCode="0.00E+00">
                  <c:v>5.8784900000000001E-3</c:v>
                </c:pt>
                <c:pt idx="176620" formatCode="0.00E+00">
                  <c:v>5.4804299999999997E-3</c:v>
                </c:pt>
                <c:pt idx="176621" formatCode="0.00E+00">
                  <c:v>5.0805199999999998E-3</c:v>
                </c:pt>
                <c:pt idx="176622" formatCode="0.00E+00">
                  <c:v>4.6790800000000004E-3</c:v>
                </c:pt>
                <c:pt idx="176623" formatCode="0.00E+00">
                  <c:v>4.2764700000000001E-3</c:v>
                </c:pt>
                <c:pt idx="176624" formatCode="0.00E+00">
                  <c:v>3.8730100000000001E-3</c:v>
                </c:pt>
                <c:pt idx="176625" formatCode="0.00E+00">
                  <c:v>3.4690300000000001E-3</c:v>
                </c:pt>
                <c:pt idx="176626" formatCode="0.00E+00">
                  <c:v>3.0648799999999999E-3</c:v>
                </c:pt>
                <c:pt idx="176627" formatCode="0.00E+00">
                  <c:v>2.6608700000000001E-3</c:v>
                </c:pt>
                <c:pt idx="176628" formatCode="0.00E+00">
                  <c:v>2.2573300000000001E-3</c:v>
                </c:pt>
                <c:pt idx="176629" formatCode="0.00E+00">
                  <c:v>1.85457E-3</c:v>
                </c:pt>
                <c:pt idx="176630" formatCode="0.00E+00">
                  <c:v>1.4529E-3</c:v>
                </c:pt>
                <c:pt idx="176631" formatCode="0.00E+00">
                  <c:v>1.0526299999999999E-3</c:v>
                </c:pt>
                <c:pt idx="176632" formatCode="0.00E+00">
                  <c:v>6.5406899999999996E-4</c:v>
                </c:pt>
                <c:pt idx="176633" formatCode="0.00E+00">
                  <c:v>2.5750700000000003E-4</c:v>
                </c:pt>
                <c:pt idx="176634" formatCode="0.00E+00">
                  <c:v>-1.3676199999999999E-4</c:v>
                </c:pt>
                <c:pt idx="176635" formatCode="0.00E+00">
                  <c:v>-5.2845500000000005E-4</c:v>
                </c:pt>
                <c:pt idx="176636" formatCode="0.00E+00">
                  <c:v>-9.1728999999999997E-4</c:v>
                </c:pt>
                <c:pt idx="176637" formatCode="0.00E+00">
                  <c:v>-1.3029999999999999E-3</c:v>
                </c:pt>
                <c:pt idx="176638" formatCode="0.00E+00">
                  <c:v>-1.68531E-3</c:v>
                </c:pt>
                <c:pt idx="176639" formatCode="0.00E+00">
                  <c:v>-2.0639600000000001E-3</c:v>
                </c:pt>
                <c:pt idx="176640" formatCode="0.00E+00">
                  <c:v>-2.4386999999999998E-3</c:v>
                </c:pt>
                <c:pt idx="176641" formatCode="0.00E+00">
                  <c:v>-2.8092899999999999E-3</c:v>
                </c:pt>
                <c:pt idx="176642" formatCode="0.00E+00">
                  <c:v>-3.1754800000000001E-3</c:v>
                </c:pt>
                <c:pt idx="176643" formatCode="0.00E+00">
                  <c:v>-3.53704E-3</c:v>
                </c:pt>
                <c:pt idx="176644" formatCode="0.00E+00">
                  <c:v>-3.8937400000000001E-3</c:v>
                </c:pt>
                <c:pt idx="176645" formatCode="0.00E+00">
                  <c:v>-4.24538E-3</c:v>
                </c:pt>
                <c:pt idx="176646" formatCode="0.00E+00">
                  <c:v>-4.5917299999999996E-3</c:v>
                </c:pt>
                <c:pt idx="176647" formatCode="0.00E+00">
                  <c:v>-4.9325899999999997E-3</c:v>
                </c:pt>
                <c:pt idx="176648" formatCode="0.00E+00">
                  <c:v>-5.2677699999999997E-3</c:v>
                </c:pt>
                <c:pt idx="176649" formatCode="0.00E+00">
                  <c:v>-5.5970799999999999E-3</c:v>
                </c:pt>
                <c:pt idx="176650" formatCode="0.00E+00">
                  <c:v>-5.9203399999999996E-3</c:v>
                </c:pt>
                <c:pt idx="176651" formatCode="0.00E+00">
                  <c:v>-6.2373799999999998E-3</c:v>
                </c:pt>
                <c:pt idx="176652" formatCode="0.00E+00">
                  <c:v>-6.5480199999999999E-3</c:v>
                </c:pt>
                <c:pt idx="176653" formatCode="0.00E+00">
                  <c:v>-6.8521099999999998E-3</c:v>
                </c:pt>
                <c:pt idx="176654" formatCode="0.00E+00">
                  <c:v>-7.1495100000000004E-3</c:v>
                </c:pt>
                <c:pt idx="176655" formatCode="0.00E+00">
                  <c:v>-7.4400600000000001E-3</c:v>
                </c:pt>
                <c:pt idx="176656" formatCode="0.00E+00">
                  <c:v>-7.7236400000000004E-3</c:v>
                </c:pt>
                <c:pt idx="176657" formatCode="0.00E+00">
                  <c:v>-8.0001099999999995E-3</c:v>
                </c:pt>
                <c:pt idx="176658" formatCode="0.00E+00">
                  <c:v>-8.26935E-3</c:v>
                </c:pt>
                <c:pt idx="176659" formatCode="0.00E+00">
                  <c:v>-8.5312600000000006E-3</c:v>
                </c:pt>
                <c:pt idx="176660" formatCode="0.00E+00">
                  <c:v>-8.7857200000000003E-3</c:v>
                </c:pt>
                <c:pt idx="176661" formatCode="0.00E+00">
                  <c:v>-9.0326399999999998E-3</c:v>
                </c:pt>
                <c:pt idx="176662" formatCode="0.00E+00">
                  <c:v>-9.2719199999999995E-3</c:v>
                </c:pt>
                <c:pt idx="176663" formatCode="0.00E+00">
                  <c:v>-9.5034799999999999E-3</c:v>
                </c:pt>
                <c:pt idx="176664" formatCode="0.00E+00">
                  <c:v>-9.7272499999999998E-3</c:v>
                </c:pt>
                <c:pt idx="176665" formatCode="0.00E+00">
                  <c:v>-9.9431499999999996E-3</c:v>
                </c:pt>
                <c:pt idx="176666">
                  <c:v>-1.01511E-2</c:v>
                </c:pt>
                <c:pt idx="176667">
                  <c:v>-1.03511E-2</c:v>
                </c:pt>
                <c:pt idx="176668">
                  <c:v>-1.0543E-2</c:v>
                </c:pt>
                <c:pt idx="176669">
                  <c:v>-1.0726899999999999E-2</c:v>
                </c:pt>
                <c:pt idx="176670">
                  <c:v>-1.09026E-2</c:v>
                </c:pt>
                <c:pt idx="176671">
                  <c:v>-1.1070200000000001E-2</c:v>
                </c:pt>
                <c:pt idx="176672">
                  <c:v>-1.1229599999999999E-2</c:v>
                </c:pt>
                <c:pt idx="176673">
                  <c:v>-1.13808E-2</c:v>
                </c:pt>
                <c:pt idx="176674">
                  <c:v>-1.1523800000000001E-2</c:v>
                </c:pt>
                <c:pt idx="176675">
                  <c:v>-1.16586E-2</c:v>
                </c:pt>
                <c:pt idx="176676">
                  <c:v>-1.17851E-2</c:v>
                </c:pt>
                <c:pt idx="176677">
                  <c:v>-1.1903499999999999E-2</c:v>
                </c:pt>
                <c:pt idx="176678">
                  <c:v>-1.2013599999999999E-2</c:v>
                </c:pt>
                <c:pt idx="176679">
                  <c:v>-1.21155E-2</c:v>
                </c:pt>
                <c:pt idx="176680">
                  <c:v>-1.22092E-2</c:v>
                </c:pt>
                <c:pt idx="176681">
                  <c:v>-1.22947E-2</c:v>
                </c:pt>
                <c:pt idx="176682">
                  <c:v>-1.23721E-2</c:v>
                </c:pt>
                <c:pt idx="176683">
                  <c:v>-1.2441300000000001E-2</c:v>
                </c:pt>
                <c:pt idx="176684">
                  <c:v>-1.25025E-2</c:v>
                </c:pt>
                <c:pt idx="176685">
                  <c:v>-1.25556E-2</c:v>
                </c:pt>
                <c:pt idx="176686">
                  <c:v>-1.2600800000000001E-2</c:v>
                </c:pt>
                <c:pt idx="176687">
                  <c:v>-1.2637900000000001E-2</c:v>
                </c:pt>
                <c:pt idx="176688">
                  <c:v>-1.26672E-2</c:v>
                </c:pt>
                <c:pt idx="176689">
                  <c:v>-1.26885E-2</c:v>
                </c:pt>
                <c:pt idx="176690">
                  <c:v>-1.2702099999999999E-2</c:v>
                </c:pt>
                <c:pt idx="176691">
                  <c:v>-1.2707899999999999E-2</c:v>
                </c:pt>
                <c:pt idx="176692">
                  <c:v>-1.2706E-2</c:v>
                </c:pt>
                <c:pt idx="176693">
                  <c:v>-1.2696499999999999E-2</c:v>
                </c:pt>
                <c:pt idx="176694">
                  <c:v>-1.26794E-2</c:v>
                </c:pt>
                <c:pt idx="176695">
                  <c:v>-1.2654800000000001E-2</c:v>
                </c:pt>
                <c:pt idx="176696">
                  <c:v>-1.26228E-2</c:v>
                </c:pt>
                <c:pt idx="176697">
                  <c:v>-1.25834E-2</c:v>
                </c:pt>
                <c:pt idx="176698">
                  <c:v>-1.25367E-2</c:v>
                </c:pt>
                <c:pt idx="176699">
                  <c:v>-1.24828E-2</c:v>
                </c:pt>
                <c:pt idx="176700">
                  <c:v>-1.2421700000000001E-2</c:v>
                </c:pt>
                <c:pt idx="176701">
                  <c:v>-1.2353599999999999E-2</c:v>
                </c:pt>
                <c:pt idx="176702">
                  <c:v>-1.2278499999999999E-2</c:v>
                </c:pt>
                <c:pt idx="176703">
                  <c:v>-1.2196500000000001E-2</c:v>
                </c:pt>
                <c:pt idx="176704">
                  <c:v>-1.2107700000000001E-2</c:v>
                </c:pt>
                <c:pt idx="176705">
                  <c:v>-1.20121E-2</c:v>
                </c:pt>
                <c:pt idx="176706">
                  <c:v>-1.1909899999999999E-2</c:v>
                </c:pt>
                <c:pt idx="176707">
                  <c:v>-1.18011E-2</c:v>
                </c:pt>
                <c:pt idx="176708">
                  <c:v>-1.1685900000000001E-2</c:v>
                </c:pt>
                <c:pt idx="176709">
                  <c:v>-1.15642E-2</c:v>
                </c:pt>
                <c:pt idx="176710">
                  <c:v>-1.1436200000000001E-2</c:v>
                </c:pt>
                <c:pt idx="176711">
                  <c:v>-1.1302E-2</c:v>
                </c:pt>
                <c:pt idx="176712">
                  <c:v>-1.11617E-2</c:v>
                </c:pt>
                <c:pt idx="176713">
                  <c:v>-1.10154E-2</c:v>
                </c:pt>
                <c:pt idx="176714">
                  <c:v>-1.0862999999999999E-2</c:v>
                </c:pt>
                <c:pt idx="176715">
                  <c:v>-1.07049E-2</c:v>
                </c:pt>
                <c:pt idx="176716">
                  <c:v>-1.0540900000000001E-2</c:v>
                </c:pt>
                <c:pt idx="176717">
                  <c:v>-1.03713E-2</c:v>
                </c:pt>
                <c:pt idx="176718">
                  <c:v>-1.0196200000000001E-2</c:v>
                </c:pt>
                <c:pt idx="176719">
                  <c:v>-1.00155E-2</c:v>
                </c:pt>
                <c:pt idx="176720" formatCode="0.00E+00">
                  <c:v>-9.8294300000000001E-3</c:v>
                </c:pt>
                <c:pt idx="176721" formatCode="0.00E+00">
                  <c:v>-9.6380800000000003E-3</c:v>
                </c:pt>
                <c:pt idx="176722" formatCode="0.00E+00">
                  <c:v>-9.4415300000000001E-3</c:v>
                </c:pt>
                <c:pt idx="176723" formatCode="0.00E+00">
                  <c:v>-9.2398700000000007E-3</c:v>
                </c:pt>
                <c:pt idx="176724" formatCode="0.00E+00">
                  <c:v>-9.0332199999999998E-3</c:v>
                </c:pt>
                <c:pt idx="176725" formatCode="0.00E+00">
                  <c:v>-8.8216500000000003E-3</c:v>
                </c:pt>
                <c:pt idx="176726" formatCode="0.00E+00">
                  <c:v>-8.6052799999999999E-3</c:v>
                </c:pt>
                <c:pt idx="176727" formatCode="0.00E+00">
                  <c:v>-8.3842099999999996E-3</c:v>
                </c:pt>
                <c:pt idx="176728" formatCode="0.00E+00">
                  <c:v>-8.1585200000000007E-3</c:v>
                </c:pt>
                <c:pt idx="176729" formatCode="0.00E+00">
                  <c:v>-7.9283300000000008E-3</c:v>
                </c:pt>
                <c:pt idx="176730" formatCode="0.00E+00">
                  <c:v>-7.6937400000000001E-3</c:v>
                </c:pt>
                <c:pt idx="176731" formatCode="0.00E+00">
                  <c:v>-7.4548499999999998E-3</c:v>
                </c:pt>
                <c:pt idx="176732" formatCode="0.00E+00">
                  <c:v>-7.2117600000000002E-3</c:v>
                </c:pt>
                <c:pt idx="176733" formatCode="0.00E+00">
                  <c:v>-6.9645799999999997E-3</c:v>
                </c:pt>
                <c:pt idx="176734" formatCode="0.00E+00">
                  <c:v>-6.7134200000000003E-3</c:v>
                </c:pt>
                <c:pt idx="176735" formatCode="0.00E+00">
                  <c:v>-6.4583899999999996E-3</c:v>
                </c:pt>
                <c:pt idx="176736" formatCode="0.00E+00">
                  <c:v>-6.1995899999999996E-3</c:v>
                </c:pt>
                <c:pt idx="176737" formatCode="0.00E+00">
                  <c:v>-5.9371299999999997E-3</c:v>
                </c:pt>
                <c:pt idx="176738" formatCode="0.00E+00">
                  <c:v>-5.6711299999999999E-3</c:v>
                </c:pt>
                <c:pt idx="176739" formatCode="0.00E+00">
                  <c:v>-5.4016999999999997E-3</c:v>
                </c:pt>
                <c:pt idx="176740" formatCode="0.00E+00">
                  <c:v>-5.1289600000000001E-3</c:v>
                </c:pt>
                <c:pt idx="176741" formatCode="0.00E+00">
                  <c:v>-4.8530200000000004E-3</c:v>
                </c:pt>
                <c:pt idx="176742" formatCode="0.00E+00">
                  <c:v>-4.5740099999999999E-3</c:v>
                </c:pt>
                <c:pt idx="176743" formatCode="0.00E+00">
                  <c:v>-4.2920299999999996E-3</c:v>
                </c:pt>
                <c:pt idx="176744" formatCode="0.00E+00">
                  <c:v>-4.0072199999999997E-3</c:v>
                </c:pt>
                <c:pt idx="176745" formatCode="0.00E+00">
                  <c:v>-3.7196999999999998E-3</c:v>
                </c:pt>
                <c:pt idx="176746" formatCode="0.00E+00">
                  <c:v>-3.4295900000000002E-3</c:v>
                </c:pt>
                <c:pt idx="176747" formatCode="0.00E+00">
                  <c:v>-3.1370199999999999E-3</c:v>
                </c:pt>
                <c:pt idx="176748" formatCode="0.00E+00">
                  <c:v>-2.84213E-3</c:v>
                </c:pt>
                <c:pt idx="176749" formatCode="0.00E+00">
                  <c:v>-2.5450400000000001E-3</c:v>
                </c:pt>
                <c:pt idx="176750" formatCode="0.00E+00">
                  <c:v>-2.24589E-3</c:v>
                </c:pt>
                <c:pt idx="176751" formatCode="0.00E+00">
                  <c:v>-1.9448200000000001E-3</c:v>
                </c:pt>
                <c:pt idx="176752" formatCode="0.00E+00">
                  <c:v>-1.64196E-3</c:v>
                </c:pt>
                <c:pt idx="176753" formatCode="0.00E+00">
                  <c:v>-1.3374699999999999E-3</c:v>
                </c:pt>
                <c:pt idx="176754" formatCode="0.00E+00">
                  <c:v>-1.03147E-3</c:v>
                </c:pt>
                <c:pt idx="176755" formatCode="0.00E+00">
                  <c:v>-7.2412900000000001E-4</c:v>
                </c:pt>
                <c:pt idx="176756" formatCode="0.00E+00">
                  <c:v>-4.1558300000000002E-4</c:v>
                </c:pt>
                <c:pt idx="176757" formatCode="0.00E+00">
                  <c:v>-1.05987E-4</c:v>
                </c:pt>
                <c:pt idx="176758" formatCode="0.00E+00">
                  <c:v>2.0450500000000001E-4</c:v>
                </c:pt>
                <c:pt idx="176759" formatCode="0.00E+00">
                  <c:v>5.1573600000000004E-4</c:v>
                </c:pt>
                <c:pt idx="176760" formatCode="0.00E+00">
                  <c:v>8.2754599999999997E-4</c:v>
                </c:pt>
                <c:pt idx="176761" formatCode="0.00E+00">
                  <c:v>1.13977E-3</c:v>
                </c:pt>
                <c:pt idx="176762" formatCode="0.00E+00">
                  <c:v>1.45225E-3</c:v>
                </c:pt>
                <c:pt idx="176763" formatCode="0.00E+00">
                  <c:v>1.7648200000000001E-3</c:v>
                </c:pt>
                <c:pt idx="176764" formatCode="0.00E+00">
                  <c:v>2.0772999999999998E-3</c:v>
                </c:pt>
                <c:pt idx="176765" formatCode="0.00E+00">
                  <c:v>2.38953E-3</c:v>
                </c:pt>
                <c:pt idx="176766" formatCode="0.00E+00">
                  <c:v>2.7013200000000001E-3</c:v>
                </c:pt>
                <c:pt idx="176767" formatCode="0.00E+00">
                  <c:v>3.0125099999999999E-3</c:v>
                </c:pt>
                <c:pt idx="176768" formatCode="0.00E+00">
                  <c:v>3.3229100000000001E-3</c:v>
                </c:pt>
                <c:pt idx="176769" formatCode="0.00E+00">
                  <c:v>3.63233E-3</c:v>
                </c:pt>
                <c:pt idx="176770" formatCode="0.00E+00">
                  <c:v>3.9405999999999998E-3</c:v>
                </c:pt>
                <c:pt idx="176771" formatCode="0.00E+00">
                  <c:v>4.2475300000000002E-3</c:v>
                </c:pt>
                <c:pt idx="176772" formatCode="0.00E+00">
                  <c:v>4.5529300000000002E-3</c:v>
                </c:pt>
                <c:pt idx="176773" formatCode="0.00E+00">
                  <c:v>4.8566099999999999E-3</c:v>
                </c:pt>
                <c:pt idx="176774" formatCode="0.00E+00">
                  <c:v>5.1583699999999998E-3</c:v>
                </c:pt>
                <c:pt idx="176775" formatCode="0.00E+00">
                  <c:v>5.4580200000000001E-3</c:v>
                </c:pt>
                <c:pt idx="176776" formatCode="0.00E+00">
                  <c:v>5.7553700000000001E-3</c:v>
                </c:pt>
                <c:pt idx="176777" formatCode="0.00E+00">
                  <c:v>6.0502000000000004E-3</c:v>
                </c:pt>
                <c:pt idx="176778" formatCode="0.00E+00">
                  <c:v>6.3423400000000001E-3</c:v>
                </c:pt>
                <c:pt idx="176779" formatCode="0.00E+00">
                  <c:v>6.6315599999999999E-3</c:v>
                </c:pt>
                <c:pt idx="176780" formatCode="0.00E+00">
                  <c:v>6.9176699999999999E-3</c:v>
                </c:pt>
                <c:pt idx="176781" formatCode="0.00E+00">
                  <c:v>7.2004599999999997E-3</c:v>
                </c:pt>
                <c:pt idx="176782" formatCode="0.00E+00">
                  <c:v>7.4797300000000004E-3</c:v>
                </c:pt>
                <c:pt idx="176783" formatCode="0.00E+00">
                  <c:v>7.7552799999999998E-3</c:v>
                </c:pt>
                <c:pt idx="176784" formatCode="0.00E+00">
                  <c:v>8.0268900000000001E-3</c:v>
                </c:pt>
                <c:pt idx="176785" formatCode="0.00E+00">
                  <c:v>8.2943500000000007E-3</c:v>
                </c:pt>
                <c:pt idx="176786" formatCode="0.00E+00">
                  <c:v>8.5574599999999994E-3</c:v>
                </c:pt>
                <c:pt idx="176787" formatCode="0.00E+00">
                  <c:v>8.8160200000000008E-3</c:v>
                </c:pt>
                <c:pt idx="176788" formatCode="0.00E+00">
                  <c:v>9.0697999999999994E-3</c:v>
                </c:pt>
                <c:pt idx="176789" formatCode="0.00E+00">
                  <c:v>9.3186099999999997E-3</c:v>
                </c:pt>
                <c:pt idx="176790" formatCode="0.00E+00">
                  <c:v>9.5622299999999997E-3</c:v>
                </c:pt>
                <c:pt idx="176791" formatCode="0.00E+00">
                  <c:v>9.8004600000000004E-3</c:v>
                </c:pt>
                <c:pt idx="176792">
                  <c:v>1.00331E-2</c:v>
                </c:pt>
                <c:pt idx="176793">
                  <c:v>1.0259900000000001E-2</c:v>
                </c:pt>
                <c:pt idx="176794">
                  <c:v>1.0480700000000001E-2</c:v>
                </c:pt>
                <c:pt idx="176795">
                  <c:v>1.06953E-2</c:v>
                </c:pt>
                <c:pt idx="176796">
                  <c:v>1.09035E-2</c:v>
                </c:pt>
                <c:pt idx="176797">
                  <c:v>1.11051E-2</c:v>
                </c:pt>
                <c:pt idx="176798">
                  <c:v>1.12999E-2</c:v>
                </c:pt>
                <c:pt idx="176799">
                  <c:v>1.1487600000000001E-2</c:v>
                </c:pt>
                <c:pt idx="176800">
                  <c:v>1.16682E-2</c:v>
                </c:pt>
                <c:pt idx="176801">
                  <c:v>1.18414E-2</c:v>
                </c:pt>
                <c:pt idx="176802">
                  <c:v>1.2007E-2</c:v>
                </c:pt>
                <c:pt idx="176803">
                  <c:v>1.21648E-2</c:v>
                </c:pt>
                <c:pt idx="176804">
                  <c:v>1.2314800000000001E-2</c:v>
                </c:pt>
                <c:pt idx="176805">
                  <c:v>1.24566E-2</c:v>
                </c:pt>
                <c:pt idx="176806">
                  <c:v>1.25901E-2</c:v>
                </c:pt>
                <c:pt idx="176807">
                  <c:v>1.2715199999999999E-2</c:v>
                </c:pt>
                <c:pt idx="176808">
                  <c:v>1.28316E-2</c:v>
                </c:pt>
                <c:pt idx="176809">
                  <c:v>1.29394E-2</c:v>
                </c:pt>
                <c:pt idx="176810">
                  <c:v>1.30381E-2</c:v>
                </c:pt>
                <c:pt idx="176811">
                  <c:v>1.31279E-2</c:v>
                </c:pt>
                <c:pt idx="176812">
                  <c:v>1.32084E-2</c:v>
                </c:pt>
                <c:pt idx="176813">
                  <c:v>1.3279600000000001E-2</c:v>
                </c:pt>
                <c:pt idx="176814">
                  <c:v>1.33413E-2</c:v>
                </c:pt>
                <c:pt idx="176815">
                  <c:v>1.33934E-2</c:v>
                </c:pt>
                <c:pt idx="176816">
                  <c:v>1.3435900000000001E-2</c:v>
                </c:pt>
                <c:pt idx="176817">
                  <c:v>1.34685E-2</c:v>
                </c:pt>
                <c:pt idx="176818">
                  <c:v>1.34912E-2</c:v>
                </c:pt>
                <c:pt idx="176819">
                  <c:v>1.3503899999999999E-2</c:v>
                </c:pt>
                <c:pt idx="176820">
                  <c:v>1.3506499999999999E-2</c:v>
                </c:pt>
                <c:pt idx="176821">
                  <c:v>1.3499000000000001E-2</c:v>
                </c:pt>
                <c:pt idx="176822">
                  <c:v>1.34812E-2</c:v>
                </c:pt>
                <c:pt idx="176823">
                  <c:v>1.3453100000000001E-2</c:v>
                </c:pt>
                <c:pt idx="176824">
                  <c:v>1.34146E-2</c:v>
                </c:pt>
                <c:pt idx="176825">
                  <c:v>1.3365800000000001E-2</c:v>
                </c:pt>
                <c:pt idx="176826">
                  <c:v>1.3306500000000001E-2</c:v>
                </c:pt>
                <c:pt idx="176827">
                  <c:v>1.3236700000000001E-2</c:v>
                </c:pt>
                <c:pt idx="176828">
                  <c:v>1.31565E-2</c:v>
                </c:pt>
                <c:pt idx="176829">
                  <c:v>1.3065800000000001E-2</c:v>
                </c:pt>
                <c:pt idx="176830">
                  <c:v>1.29646E-2</c:v>
                </c:pt>
                <c:pt idx="176831">
                  <c:v>1.28529E-2</c:v>
                </c:pt>
                <c:pt idx="176832">
                  <c:v>1.2730699999999999E-2</c:v>
                </c:pt>
                <c:pt idx="176833">
                  <c:v>1.2598099999999999E-2</c:v>
                </c:pt>
                <c:pt idx="176834">
                  <c:v>1.24552E-2</c:v>
                </c:pt>
                <c:pt idx="176835">
                  <c:v>1.23018E-2</c:v>
                </c:pt>
                <c:pt idx="176836">
                  <c:v>1.21382E-2</c:v>
                </c:pt>
                <c:pt idx="176837">
                  <c:v>1.19644E-2</c:v>
                </c:pt>
                <c:pt idx="176838">
                  <c:v>1.1780499999999999E-2</c:v>
                </c:pt>
                <c:pt idx="176839">
                  <c:v>1.15865E-2</c:v>
                </c:pt>
                <c:pt idx="176840">
                  <c:v>1.13825E-2</c:v>
                </c:pt>
                <c:pt idx="176841">
                  <c:v>1.11688E-2</c:v>
                </c:pt>
                <c:pt idx="176842">
                  <c:v>1.09453E-2</c:v>
                </c:pt>
                <c:pt idx="176843">
                  <c:v>1.07122E-2</c:v>
                </c:pt>
                <c:pt idx="176844">
                  <c:v>1.0469600000000001E-2</c:v>
                </c:pt>
                <c:pt idx="176845">
                  <c:v>1.0217800000000001E-2</c:v>
                </c:pt>
                <c:pt idx="176846" formatCode="0.00E+00">
                  <c:v>9.9568599999999997E-3</c:v>
                </c:pt>
                <c:pt idx="176847" formatCode="0.00E+00">
                  <c:v>9.6869399999999998E-3</c:v>
                </c:pt>
                <c:pt idx="176848" formatCode="0.00E+00">
                  <c:v>9.4082200000000001E-3</c:v>
                </c:pt>
                <c:pt idx="176849" formatCode="0.00E+00">
                  <c:v>9.1209199999999994E-3</c:v>
                </c:pt>
                <c:pt idx="176850" formatCode="0.00E+00">
                  <c:v>8.8252199999999999E-3</c:v>
                </c:pt>
                <c:pt idx="176851" formatCode="0.00E+00">
                  <c:v>8.5213300000000006E-3</c:v>
                </c:pt>
                <c:pt idx="176852" formatCode="0.00E+00">
                  <c:v>8.2094799999999999E-3</c:v>
                </c:pt>
                <c:pt idx="176853" formatCode="0.00E+00">
                  <c:v>7.8898900000000001E-3</c:v>
                </c:pt>
                <c:pt idx="176854" formatCode="0.00E+00">
                  <c:v>7.5627899999999998E-3</c:v>
                </c:pt>
                <c:pt idx="176855" formatCode="0.00E+00">
                  <c:v>7.22845E-3</c:v>
                </c:pt>
                <c:pt idx="176856" formatCode="0.00E+00">
                  <c:v>6.8871000000000002E-3</c:v>
                </c:pt>
                <c:pt idx="176857" formatCode="0.00E+00">
                  <c:v>6.5390099999999996E-3</c:v>
                </c:pt>
                <c:pt idx="176858" formatCode="0.00E+00">
                  <c:v>6.1844600000000001E-3</c:v>
                </c:pt>
                <c:pt idx="176859" formatCode="0.00E+00">
                  <c:v>5.8237200000000001E-3</c:v>
                </c:pt>
                <c:pt idx="176860" formatCode="0.00E+00">
                  <c:v>5.4570799999999996E-3</c:v>
                </c:pt>
                <c:pt idx="176861" formatCode="0.00E+00">
                  <c:v>5.0848500000000001E-3</c:v>
                </c:pt>
                <c:pt idx="176862" formatCode="0.00E+00">
                  <c:v>4.7073100000000001E-3</c:v>
                </c:pt>
                <c:pt idx="176863" formatCode="0.00E+00">
                  <c:v>4.3247900000000002E-3</c:v>
                </c:pt>
                <c:pt idx="176864" formatCode="0.00E+00">
                  <c:v>3.9375900000000004E-3</c:v>
                </c:pt>
                <c:pt idx="176865" formatCode="0.00E+00">
                  <c:v>3.5460499999999998E-3</c:v>
                </c:pt>
                <c:pt idx="176866" formatCode="0.00E+00">
                  <c:v>3.1504900000000001E-3</c:v>
                </c:pt>
                <c:pt idx="176867" formatCode="0.00E+00">
                  <c:v>2.7512399999999998E-3</c:v>
                </c:pt>
                <c:pt idx="176868" formatCode="0.00E+00">
                  <c:v>2.3486499999999999E-3</c:v>
                </c:pt>
                <c:pt idx="176869" formatCode="0.00E+00">
                  <c:v>1.9430700000000001E-3</c:v>
                </c:pt>
                <c:pt idx="176870" formatCode="0.00E+00">
                  <c:v>1.53484E-3</c:v>
                </c:pt>
                <c:pt idx="176871" formatCode="0.00E+00">
                  <c:v>1.1243200000000001E-3</c:v>
                </c:pt>
                <c:pt idx="176872" formatCode="0.00E+00">
                  <c:v>7.1187500000000005E-4</c:v>
                </c:pt>
                <c:pt idx="176873" formatCode="0.00E+00">
                  <c:v>2.9786500000000002E-4</c:v>
                </c:pt>
                <c:pt idx="176874" formatCode="0.00E+00">
                  <c:v>-1.17342E-4</c:v>
                </c:pt>
                <c:pt idx="176875" formatCode="0.00E+00">
                  <c:v>-5.3337600000000001E-4</c:v>
                </c:pt>
                <c:pt idx="176876" formatCode="0.00E+00">
                  <c:v>-9.4986400000000003E-4</c:v>
                </c:pt>
                <c:pt idx="176877" formatCode="0.00E+00">
                  <c:v>-1.3664300000000001E-3</c:v>
                </c:pt>
                <c:pt idx="176878" formatCode="0.00E+00">
                  <c:v>-1.7826999999999999E-3</c:v>
                </c:pt>
                <c:pt idx="176879" formatCode="0.00E+00">
                  <c:v>-2.1982899999999999E-3</c:v>
                </c:pt>
                <c:pt idx="176880" formatCode="0.00E+00">
                  <c:v>-2.6128200000000001E-3</c:v>
                </c:pt>
                <c:pt idx="176881" formatCode="0.00E+00">
                  <c:v>-3.0259100000000001E-3</c:v>
                </c:pt>
                <c:pt idx="176882" formatCode="0.00E+00">
                  <c:v>-3.4371900000000001E-3</c:v>
                </c:pt>
                <c:pt idx="176883" formatCode="0.00E+00">
                  <c:v>-3.8462700000000002E-3</c:v>
                </c:pt>
                <c:pt idx="176884" formatCode="0.00E+00">
                  <c:v>-4.2527700000000003E-3</c:v>
                </c:pt>
                <c:pt idx="176885" formatCode="0.00E+00">
                  <c:v>-4.6563100000000003E-3</c:v>
                </c:pt>
                <c:pt idx="176886" formatCode="0.00E+00">
                  <c:v>-5.0565200000000001E-3</c:v>
                </c:pt>
                <c:pt idx="176887" formatCode="0.00E+00">
                  <c:v>-5.4530200000000003E-3</c:v>
                </c:pt>
                <c:pt idx="176888" formatCode="0.00E+00">
                  <c:v>-5.8454300000000004E-3</c:v>
                </c:pt>
                <c:pt idx="176889" formatCode="0.00E+00">
                  <c:v>-6.2333900000000001E-3</c:v>
                </c:pt>
                <c:pt idx="176890" formatCode="0.00E+00">
                  <c:v>-6.6165399999999997E-3</c:v>
                </c:pt>
                <c:pt idx="176891" formatCode="0.00E+00">
                  <c:v>-6.9944899999999999E-3</c:v>
                </c:pt>
                <c:pt idx="176892" formatCode="0.00E+00">
                  <c:v>-7.36691E-3</c:v>
                </c:pt>
                <c:pt idx="176893" formatCode="0.00E+00">
                  <c:v>-7.7334200000000004E-3</c:v>
                </c:pt>
                <c:pt idx="176894" formatCode="0.00E+00">
                  <c:v>-8.0936900000000006E-3</c:v>
                </c:pt>
                <c:pt idx="176895" formatCode="0.00E+00">
                  <c:v>-8.4473599999999992E-3</c:v>
                </c:pt>
                <c:pt idx="176896" formatCode="0.00E+00">
                  <c:v>-8.7940999999999991E-3</c:v>
                </c:pt>
                <c:pt idx="176897" formatCode="0.00E+00">
                  <c:v>-9.1335700000000006E-3</c:v>
                </c:pt>
                <c:pt idx="176898" formatCode="0.00E+00">
                  <c:v>-9.4654500000000003E-3</c:v>
                </c:pt>
                <c:pt idx="176899" formatCode="0.00E+00">
                  <c:v>-9.7894200000000001E-3</c:v>
                </c:pt>
                <c:pt idx="176900">
                  <c:v>-1.01052E-2</c:v>
                </c:pt>
                <c:pt idx="176901">
                  <c:v>-1.04124E-2</c:v>
                </c:pt>
                <c:pt idx="176902">
                  <c:v>-1.07107E-2</c:v>
                </c:pt>
                <c:pt idx="176903">
                  <c:v>-1.0999999999999999E-2</c:v>
                </c:pt>
                <c:pt idx="176904">
                  <c:v>-1.1279900000000001E-2</c:v>
                </c:pt>
                <c:pt idx="176905">
                  <c:v>-1.1550100000000001E-2</c:v>
                </c:pt>
                <c:pt idx="176906">
                  <c:v>-1.1810299999999999E-2</c:v>
                </c:pt>
                <c:pt idx="176907">
                  <c:v>-1.2060400000000001E-2</c:v>
                </c:pt>
                <c:pt idx="176908">
                  <c:v>-1.23E-2</c:v>
                </c:pt>
                <c:pt idx="176909">
                  <c:v>-1.2529E-2</c:v>
                </c:pt>
                <c:pt idx="176910">
                  <c:v>-1.2747100000000001E-2</c:v>
                </c:pt>
                <c:pt idx="176911">
                  <c:v>-1.29541E-2</c:v>
                </c:pt>
                <c:pt idx="176912">
                  <c:v>-1.3149900000000001E-2</c:v>
                </c:pt>
                <c:pt idx="176913">
                  <c:v>-1.33341E-2</c:v>
                </c:pt>
                <c:pt idx="176914">
                  <c:v>-1.35067E-2</c:v>
                </c:pt>
                <c:pt idx="176915">
                  <c:v>-1.36674E-2</c:v>
                </c:pt>
                <c:pt idx="176916">
                  <c:v>-1.3816200000000001E-2</c:v>
                </c:pt>
                <c:pt idx="176917">
                  <c:v>-1.3952900000000001E-2</c:v>
                </c:pt>
                <c:pt idx="176918">
                  <c:v>-1.4077299999999999E-2</c:v>
                </c:pt>
                <c:pt idx="176919">
                  <c:v>-1.41893E-2</c:v>
                </c:pt>
                <c:pt idx="176920">
                  <c:v>-1.42889E-2</c:v>
                </c:pt>
                <c:pt idx="176921">
                  <c:v>-1.43759E-2</c:v>
                </c:pt>
                <c:pt idx="176922">
                  <c:v>-1.44502E-2</c:v>
                </c:pt>
                <c:pt idx="176923">
                  <c:v>-1.4511899999999999E-2</c:v>
                </c:pt>
                <c:pt idx="176924">
                  <c:v>-1.45608E-2</c:v>
                </c:pt>
                <c:pt idx="176925">
                  <c:v>-1.45968E-2</c:v>
                </c:pt>
                <c:pt idx="176926">
                  <c:v>-1.46201E-2</c:v>
                </c:pt>
                <c:pt idx="176927">
                  <c:v>-1.4630499999999999E-2</c:v>
                </c:pt>
                <c:pt idx="176928">
                  <c:v>-1.46281E-2</c:v>
                </c:pt>
                <c:pt idx="176929">
                  <c:v>-1.46128E-2</c:v>
                </c:pt>
                <c:pt idx="176930">
                  <c:v>-1.45848E-2</c:v>
                </c:pt>
                <c:pt idx="176931">
                  <c:v>-1.45439E-2</c:v>
                </c:pt>
                <c:pt idx="176932">
                  <c:v>-1.4490400000000001E-2</c:v>
                </c:pt>
                <c:pt idx="176933">
                  <c:v>-1.44242E-2</c:v>
                </c:pt>
                <c:pt idx="176934">
                  <c:v>-1.4345399999999999E-2</c:v>
                </c:pt>
                <c:pt idx="176935">
                  <c:v>-1.42542E-2</c:v>
                </c:pt>
                <c:pt idx="176936">
                  <c:v>-1.41505E-2</c:v>
                </c:pt>
                <c:pt idx="176937">
                  <c:v>-1.40346E-2</c:v>
                </c:pt>
                <c:pt idx="176938">
                  <c:v>-1.39066E-2</c:v>
                </c:pt>
                <c:pt idx="176939">
                  <c:v>-1.37666E-2</c:v>
                </c:pt>
                <c:pt idx="176940">
                  <c:v>-1.36147E-2</c:v>
                </c:pt>
                <c:pt idx="176941">
                  <c:v>-1.3451100000000001E-2</c:v>
                </c:pt>
                <c:pt idx="176942">
                  <c:v>-1.3276100000000001E-2</c:v>
                </c:pt>
                <c:pt idx="176943">
                  <c:v>-1.3089699999999999E-2</c:v>
                </c:pt>
                <c:pt idx="176944">
                  <c:v>-1.2892199999999999E-2</c:v>
                </c:pt>
                <c:pt idx="176945">
                  <c:v>-1.2683699999999999E-2</c:v>
                </c:pt>
                <c:pt idx="176946">
                  <c:v>-1.2464599999999999E-2</c:v>
                </c:pt>
                <c:pt idx="176947">
                  <c:v>-1.22351E-2</c:v>
                </c:pt>
                <c:pt idx="176948">
                  <c:v>-1.19953E-2</c:v>
                </c:pt>
                <c:pt idx="176949">
                  <c:v>-1.1745500000000001E-2</c:v>
                </c:pt>
                <c:pt idx="176950">
                  <c:v>-1.1486100000000001E-2</c:v>
                </c:pt>
                <c:pt idx="176951">
                  <c:v>-1.12172E-2</c:v>
                </c:pt>
                <c:pt idx="176952">
                  <c:v>-1.09391E-2</c:v>
                </c:pt>
                <c:pt idx="176953">
                  <c:v>-1.0652200000000001E-2</c:v>
                </c:pt>
                <c:pt idx="176954">
                  <c:v>-1.03567E-2</c:v>
                </c:pt>
                <c:pt idx="176955">
                  <c:v>-1.00529E-2</c:v>
                </c:pt>
                <c:pt idx="176956" formatCode="0.00E+00">
                  <c:v>-9.7411100000000007E-3</c:v>
                </c:pt>
                <c:pt idx="176957" formatCode="0.00E+00">
                  <c:v>-9.4216999999999999E-3</c:v>
                </c:pt>
                <c:pt idx="176958" formatCode="0.00E+00">
                  <c:v>-9.0949800000000008E-3</c:v>
                </c:pt>
                <c:pt idx="176959" formatCode="0.00E+00">
                  <c:v>-8.7612599999999999E-3</c:v>
                </c:pt>
                <c:pt idx="176960" formatCode="0.00E+00">
                  <c:v>-8.4208800000000004E-3</c:v>
                </c:pt>
                <c:pt idx="176961" formatCode="0.00E+00">
                  <c:v>-8.0741900000000002E-3</c:v>
                </c:pt>
                <c:pt idx="176962" formatCode="0.00E+00">
                  <c:v>-7.7215399999999998E-3</c:v>
                </c:pt>
                <c:pt idx="176963" formatCode="0.00E+00">
                  <c:v>-7.3632699999999999E-3</c:v>
                </c:pt>
                <c:pt idx="176964" formatCode="0.00E+00">
                  <c:v>-6.99974E-3</c:v>
                </c:pt>
                <c:pt idx="176965" formatCode="0.00E+00">
                  <c:v>-6.6313199999999996E-3</c:v>
                </c:pt>
                <c:pt idx="176966" formatCode="0.00E+00">
                  <c:v>-6.2583700000000001E-3</c:v>
                </c:pt>
                <c:pt idx="176967" formatCode="0.00E+00">
                  <c:v>-5.8812500000000002E-3</c:v>
                </c:pt>
                <c:pt idx="176968" formatCode="0.00E+00">
                  <c:v>-5.5003400000000003E-3</c:v>
                </c:pt>
                <c:pt idx="176969" formatCode="0.00E+00">
                  <c:v>-5.1159999999999999E-3</c:v>
                </c:pt>
                <c:pt idx="176970" formatCode="0.00E+00">
                  <c:v>-4.7286200000000002E-3</c:v>
                </c:pt>
                <c:pt idx="176971" formatCode="0.00E+00">
                  <c:v>-4.33856E-3</c:v>
                </c:pt>
                <c:pt idx="176972" formatCode="0.00E+00">
                  <c:v>-3.9462000000000004E-3</c:v>
                </c:pt>
                <c:pt idx="176973" formatCode="0.00E+00">
                  <c:v>-3.5519200000000001E-3</c:v>
                </c:pt>
                <c:pt idx="176974" formatCode="0.00E+00">
                  <c:v>-3.1560899999999999E-3</c:v>
                </c:pt>
                <c:pt idx="176975" formatCode="0.00E+00">
                  <c:v>-2.7590900000000001E-3</c:v>
                </c:pt>
                <c:pt idx="176976" formatCode="0.00E+00">
                  <c:v>-2.3613100000000001E-3</c:v>
                </c:pt>
                <c:pt idx="176977" formatCode="0.00E+00">
                  <c:v>-1.9631000000000002E-3</c:v>
                </c:pt>
                <c:pt idx="176978" formatCode="0.00E+00">
                  <c:v>-1.5648400000000001E-3</c:v>
                </c:pt>
                <c:pt idx="176979" formatCode="0.00E+00">
                  <c:v>-1.16691E-3</c:v>
                </c:pt>
                <c:pt idx="176980" formatCode="0.00E+00">
                  <c:v>-7.6967599999999995E-4</c:v>
                </c:pt>
                <c:pt idx="176981" formatCode="0.00E+00">
                  <c:v>-3.7349600000000002E-4</c:v>
                </c:pt>
                <c:pt idx="176982" formatCode="0.00E+00">
                  <c:v>2.1264099999999999E-5</c:v>
                </c:pt>
                <c:pt idx="176983" formatCode="0.00E+00">
                  <c:v>4.14246E-4</c:v>
                </c:pt>
                <c:pt idx="176984" formatCode="0.00E+00">
                  <c:v>8.0509500000000003E-4</c:v>
                </c:pt>
                <c:pt idx="176985" formatCode="0.00E+00">
                  <c:v>1.1934599999999999E-3</c:v>
                </c:pt>
                <c:pt idx="176986" formatCode="0.00E+00">
                  <c:v>1.5790000000000001E-3</c:v>
                </c:pt>
                <c:pt idx="176987" formatCode="0.00E+00">
                  <c:v>1.9613600000000001E-3</c:v>
                </c:pt>
                <c:pt idx="176988" formatCode="0.00E+00">
                  <c:v>2.34023E-3</c:v>
                </c:pt>
                <c:pt idx="176989" formatCode="0.00E+00">
                  <c:v>2.7152600000000002E-3</c:v>
                </c:pt>
                <c:pt idx="176990" formatCode="0.00E+00">
                  <c:v>3.0861299999999999E-3</c:v>
                </c:pt>
                <c:pt idx="176991" formatCode="0.00E+00">
                  <c:v>3.4525300000000001E-3</c:v>
                </c:pt>
                <c:pt idx="176992" formatCode="0.00E+00">
                  <c:v>3.8141500000000001E-3</c:v>
                </c:pt>
                <c:pt idx="176993" formatCode="0.00E+00">
                  <c:v>4.1706800000000004E-3</c:v>
                </c:pt>
                <c:pt idx="176994" formatCode="0.00E+00">
                  <c:v>4.5218300000000001E-3</c:v>
                </c:pt>
                <c:pt idx="176995" formatCode="0.00E+00">
                  <c:v>4.8673099999999997E-3</c:v>
                </c:pt>
                <c:pt idx="176996" formatCode="0.00E+00">
                  <c:v>5.2068499999999998E-3</c:v>
                </c:pt>
                <c:pt idx="176997" formatCode="0.00E+00">
                  <c:v>5.5401599999999997E-3</c:v>
                </c:pt>
                <c:pt idx="176998" formatCode="0.00E+00">
                  <c:v>5.8669799999999999E-3</c:v>
                </c:pt>
                <c:pt idx="176999" formatCode="0.00E+00">
                  <c:v>6.1870600000000003E-3</c:v>
                </c:pt>
                <c:pt idx="177000" formatCode="0.00E+00">
                  <c:v>6.5001599999999996E-3</c:v>
                </c:pt>
                <c:pt idx="177001" formatCode="0.00E+00">
                  <c:v>6.8060400000000002E-3</c:v>
                </c:pt>
                <c:pt idx="177002" formatCode="0.00E+00">
                  <c:v>7.1044599999999999E-3</c:v>
                </c:pt>
                <c:pt idx="177003" formatCode="0.00E+00">
                  <c:v>7.3952100000000002E-3</c:v>
                </c:pt>
                <c:pt idx="177004" formatCode="0.00E+00">
                  <c:v>7.6780800000000003E-3</c:v>
                </c:pt>
                <c:pt idx="177005" formatCode="0.00E+00">
                  <c:v>7.9528700000000008E-3</c:v>
                </c:pt>
                <c:pt idx="177006" formatCode="0.00E+00">
                  <c:v>8.21939E-3</c:v>
                </c:pt>
                <c:pt idx="177007" formatCode="0.00E+00">
                  <c:v>8.4774599999999992E-3</c:v>
                </c:pt>
                <c:pt idx="177008" formatCode="0.00E+00">
                  <c:v>8.7269099999999992E-3</c:v>
                </c:pt>
                <c:pt idx="177009" formatCode="0.00E+00">
                  <c:v>8.9675799999999993E-3</c:v>
                </c:pt>
                <c:pt idx="177010" formatCode="0.00E+00">
                  <c:v>9.1993200000000004E-3</c:v>
                </c:pt>
                <c:pt idx="177011" formatCode="0.00E+00">
                  <c:v>9.4219999999999998E-3</c:v>
                </c:pt>
                <c:pt idx="177012" formatCode="0.00E+00">
                  <c:v>9.6354800000000001E-3</c:v>
                </c:pt>
                <c:pt idx="177013" formatCode="0.00E+00">
                  <c:v>9.8396400000000002E-3</c:v>
                </c:pt>
                <c:pt idx="177014">
                  <c:v>1.0034400000000001E-2</c:v>
                </c:pt>
                <c:pt idx="177015">
                  <c:v>1.0219600000000001E-2</c:v>
                </c:pt>
                <c:pt idx="177016">
                  <c:v>1.03952E-2</c:v>
                </c:pt>
                <c:pt idx="177017">
                  <c:v>1.05611E-2</c:v>
                </c:pt>
                <c:pt idx="177018">
                  <c:v>1.0717300000000001E-2</c:v>
                </c:pt>
                <c:pt idx="177019">
                  <c:v>1.0863599999999999E-2</c:v>
                </c:pt>
                <c:pt idx="177020">
                  <c:v>1.1000100000000001E-2</c:v>
                </c:pt>
                <c:pt idx="177021">
                  <c:v>1.11267E-2</c:v>
                </c:pt>
                <c:pt idx="177022">
                  <c:v>1.1243400000000001E-2</c:v>
                </c:pt>
                <c:pt idx="177023">
                  <c:v>1.13502E-2</c:v>
                </c:pt>
                <c:pt idx="177024">
                  <c:v>1.1447000000000001E-2</c:v>
                </c:pt>
                <c:pt idx="177025">
                  <c:v>1.15339E-2</c:v>
                </c:pt>
                <c:pt idx="177026">
                  <c:v>1.1610799999999999E-2</c:v>
                </c:pt>
                <c:pt idx="177027">
                  <c:v>1.16779E-2</c:v>
                </c:pt>
                <c:pt idx="177028">
                  <c:v>1.17351E-2</c:v>
                </c:pt>
                <c:pt idx="177029">
                  <c:v>1.17824E-2</c:v>
                </c:pt>
                <c:pt idx="177030">
                  <c:v>1.1820000000000001E-2</c:v>
                </c:pt>
                <c:pt idx="177031">
                  <c:v>1.18479E-2</c:v>
                </c:pt>
                <c:pt idx="177032">
                  <c:v>1.1866099999999999E-2</c:v>
                </c:pt>
                <c:pt idx="177033">
                  <c:v>1.18748E-2</c:v>
                </c:pt>
                <c:pt idx="177034">
                  <c:v>1.18739E-2</c:v>
                </c:pt>
                <c:pt idx="177035">
                  <c:v>1.18636E-2</c:v>
                </c:pt>
                <c:pt idx="177036">
                  <c:v>1.18441E-2</c:v>
                </c:pt>
                <c:pt idx="177037">
                  <c:v>1.18158E-2</c:v>
                </c:pt>
                <c:pt idx="177038">
                  <c:v>1.17789E-2</c:v>
                </c:pt>
                <c:pt idx="177039">
                  <c:v>1.17336E-2</c:v>
                </c:pt>
                <c:pt idx="177040">
                  <c:v>1.1679999999999999E-2</c:v>
                </c:pt>
                <c:pt idx="177041">
                  <c:v>1.1617799999999999E-2</c:v>
                </c:pt>
                <c:pt idx="177042">
                  <c:v>1.1547099999999999E-2</c:v>
                </c:pt>
                <c:pt idx="177043">
                  <c:v>1.14679E-2</c:v>
                </c:pt>
                <c:pt idx="177044">
                  <c:v>1.13802E-2</c:v>
                </c:pt>
                <c:pt idx="177045">
                  <c:v>1.12838E-2</c:v>
                </c:pt>
                <c:pt idx="177046">
                  <c:v>1.1179100000000001E-2</c:v>
                </c:pt>
                <c:pt idx="177047">
                  <c:v>1.1065999999999999E-2</c:v>
                </c:pt>
                <c:pt idx="177048">
                  <c:v>1.09447E-2</c:v>
                </c:pt>
                <c:pt idx="177049">
                  <c:v>1.0815099999999999E-2</c:v>
                </c:pt>
                <c:pt idx="177050">
                  <c:v>1.06772E-2</c:v>
                </c:pt>
                <c:pt idx="177051">
                  <c:v>1.05313E-2</c:v>
                </c:pt>
                <c:pt idx="177052">
                  <c:v>1.0377600000000001E-2</c:v>
                </c:pt>
                <c:pt idx="177053">
                  <c:v>1.0216100000000001E-2</c:v>
                </c:pt>
                <c:pt idx="177054">
                  <c:v>1.00467E-2</c:v>
                </c:pt>
                <c:pt idx="177055" formatCode="0.00E+00">
                  <c:v>9.8695299999999996E-3</c:v>
                </c:pt>
                <c:pt idx="177056" formatCode="0.00E+00">
                  <c:v>9.6847900000000004E-3</c:v>
                </c:pt>
                <c:pt idx="177057" formatCode="0.00E+00">
                  <c:v>9.4924399999999996E-3</c:v>
                </c:pt>
                <c:pt idx="177058" formatCode="0.00E+00">
                  <c:v>9.2925899999999999E-3</c:v>
                </c:pt>
                <c:pt idx="177059" formatCode="0.00E+00">
                  <c:v>9.0860100000000003E-3</c:v>
                </c:pt>
                <c:pt idx="177060" formatCode="0.00E+00">
                  <c:v>8.8735199999999993E-3</c:v>
                </c:pt>
                <c:pt idx="177061" formatCode="0.00E+00">
                  <c:v>8.6549999999999995E-3</c:v>
                </c:pt>
                <c:pt idx="177062" formatCode="0.00E+00">
                  <c:v>8.4299700000000002E-3</c:v>
                </c:pt>
                <c:pt idx="177063" formatCode="0.00E+00">
                  <c:v>8.1984799999999993E-3</c:v>
                </c:pt>
                <c:pt idx="177064" formatCode="0.00E+00">
                  <c:v>7.9606899999999994E-3</c:v>
                </c:pt>
                <c:pt idx="177065" formatCode="0.00E+00">
                  <c:v>7.7167700000000004E-3</c:v>
                </c:pt>
                <c:pt idx="177066" formatCode="0.00E+00">
                  <c:v>7.4674099999999998E-3</c:v>
                </c:pt>
                <c:pt idx="177067" formatCode="0.00E+00">
                  <c:v>7.2134E-3</c:v>
                </c:pt>
                <c:pt idx="177068" formatCode="0.00E+00">
                  <c:v>6.9550499999999999E-3</c:v>
                </c:pt>
                <c:pt idx="177069" formatCode="0.00E+00">
                  <c:v>6.6920699999999996E-3</c:v>
                </c:pt>
                <c:pt idx="177070" formatCode="0.00E+00">
                  <c:v>6.4238699999999999E-3</c:v>
                </c:pt>
                <c:pt idx="177071" formatCode="0.00E+00">
                  <c:v>6.1504300000000001E-3</c:v>
                </c:pt>
                <c:pt idx="177072" formatCode="0.00E+00">
                  <c:v>5.8722999999999996E-3</c:v>
                </c:pt>
                <c:pt idx="177073" formatCode="0.00E+00">
                  <c:v>5.5897000000000004E-3</c:v>
                </c:pt>
                <c:pt idx="177074" formatCode="0.00E+00">
                  <c:v>5.3026200000000001E-3</c:v>
                </c:pt>
                <c:pt idx="177075" formatCode="0.00E+00">
                  <c:v>5.0112100000000003E-3</c:v>
                </c:pt>
                <c:pt idx="177076" formatCode="0.00E+00">
                  <c:v>4.7155399999999998E-3</c:v>
                </c:pt>
                <c:pt idx="177077" formatCode="0.00E+00">
                  <c:v>4.4157800000000002E-3</c:v>
                </c:pt>
                <c:pt idx="177078" formatCode="0.00E+00">
                  <c:v>4.1123000000000002E-3</c:v>
                </c:pt>
                <c:pt idx="177079" formatCode="0.00E+00">
                  <c:v>3.8048700000000001E-3</c:v>
                </c:pt>
                <c:pt idx="177080" formatCode="0.00E+00">
                  <c:v>3.4931699999999999E-3</c:v>
                </c:pt>
                <c:pt idx="177081" formatCode="0.00E+00">
                  <c:v>3.1781800000000001E-3</c:v>
                </c:pt>
                <c:pt idx="177082" formatCode="0.00E+00">
                  <c:v>2.8610799999999998E-3</c:v>
                </c:pt>
                <c:pt idx="177083" formatCode="0.00E+00">
                  <c:v>2.5411000000000001E-3</c:v>
                </c:pt>
                <c:pt idx="177084" formatCode="0.00E+00">
                  <c:v>2.21499E-3</c:v>
                </c:pt>
                <c:pt idx="177085" formatCode="0.00E+00">
                  <c:v>1.8798199999999999E-3</c:v>
                </c:pt>
                <c:pt idx="177086" formatCode="0.00E+00">
                  <c:v>1.5374E-3</c:v>
                </c:pt>
                <c:pt idx="177087" formatCode="0.00E+00">
                  <c:v>1.1928399999999999E-3</c:v>
                </c:pt>
                <c:pt idx="177088" formatCode="0.00E+00">
                  <c:v>8.49266E-4</c:v>
                </c:pt>
                <c:pt idx="177089" formatCode="0.00E+00">
                  <c:v>5.0695899999999997E-4</c:v>
                </c:pt>
                <c:pt idx="177090" formatCode="0.00E+00">
                  <c:v>1.6539300000000001E-4</c:v>
                </c:pt>
                <c:pt idx="177091" formatCode="0.00E+00">
                  <c:v>-1.7529700000000001E-4</c:v>
                </c:pt>
                <c:pt idx="177092" formatCode="0.00E+00">
                  <c:v>-5.1467400000000001E-4</c:v>
                </c:pt>
                <c:pt idx="177093" formatCode="0.00E+00">
                  <c:v>-8.5292699999999996E-4</c:v>
                </c:pt>
                <c:pt idx="177094" formatCode="0.00E+00">
                  <c:v>-1.1904299999999999E-3</c:v>
                </c:pt>
                <c:pt idx="177095" formatCode="0.00E+00">
                  <c:v>-1.5272199999999999E-3</c:v>
                </c:pt>
                <c:pt idx="177096" formatCode="0.00E+00">
                  <c:v>-1.8633899999999999E-3</c:v>
                </c:pt>
                <c:pt idx="177097" formatCode="0.00E+00">
                  <c:v>-2.19965E-3</c:v>
                </c:pt>
                <c:pt idx="177098" formatCode="0.00E+00">
                  <c:v>-2.53711E-3</c:v>
                </c:pt>
                <c:pt idx="177099" formatCode="0.00E+00">
                  <c:v>-2.8769099999999999E-3</c:v>
                </c:pt>
                <c:pt idx="177100" formatCode="0.00E+00">
                  <c:v>-3.2196999999999998E-3</c:v>
                </c:pt>
                <c:pt idx="177101" formatCode="0.00E+00">
                  <c:v>-3.5657000000000002E-3</c:v>
                </c:pt>
                <c:pt idx="177102" formatCode="0.00E+00">
                  <c:v>-3.9152800000000001E-3</c:v>
                </c:pt>
                <c:pt idx="177103" formatCode="0.00E+00">
                  <c:v>-4.2689299999999998E-3</c:v>
                </c:pt>
                <c:pt idx="177104" formatCode="0.00E+00">
                  <c:v>-4.6266800000000002E-3</c:v>
                </c:pt>
                <c:pt idx="177105" formatCode="0.00E+00">
                  <c:v>-4.9872099999999997E-3</c:v>
                </c:pt>
                <c:pt idx="177106" formatCode="0.00E+00">
                  <c:v>-5.3480300000000001E-3</c:v>
                </c:pt>
                <c:pt idx="177107" formatCode="0.00E+00">
                  <c:v>-5.70719E-3</c:v>
                </c:pt>
                <c:pt idx="177108" formatCode="0.00E+00">
                  <c:v>-6.0653199999999999E-3</c:v>
                </c:pt>
                <c:pt idx="177109" formatCode="0.00E+00">
                  <c:v>-6.4256499999999998E-3</c:v>
                </c:pt>
                <c:pt idx="177110" formatCode="0.00E+00">
                  <c:v>-6.7915099999999997E-3</c:v>
                </c:pt>
                <c:pt idx="177111" formatCode="0.00E+00">
                  <c:v>-7.1641600000000001E-3</c:v>
                </c:pt>
                <c:pt idx="177112" formatCode="0.00E+00">
                  <c:v>-7.5431600000000001E-3</c:v>
                </c:pt>
                <c:pt idx="177113" formatCode="0.00E+00">
                  <c:v>-7.9274299999999992E-3</c:v>
                </c:pt>
                <c:pt idx="177114" formatCode="0.00E+00">
                  <c:v>-8.3147800000000008E-3</c:v>
                </c:pt>
                <c:pt idx="177115" formatCode="0.00E+00">
                  <c:v>-8.7012700000000005E-3</c:v>
                </c:pt>
                <c:pt idx="177116" formatCode="0.00E+00">
                  <c:v>-9.0831799999999997E-3</c:v>
                </c:pt>
                <c:pt idx="177117" formatCode="0.00E+00">
                  <c:v>-9.4601000000000008E-3</c:v>
                </c:pt>
                <c:pt idx="177118" formatCode="0.00E+00">
                  <c:v>-9.8354299999999992E-3</c:v>
                </c:pt>
                <c:pt idx="177119">
                  <c:v>-1.0212000000000001E-2</c:v>
                </c:pt>
                <c:pt idx="177120">
                  <c:v>-1.0588500000000001E-2</c:v>
                </c:pt>
                <c:pt idx="177121">
                  <c:v>-1.09625E-2</c:v>
                </c:pt>
                <c:pt idx="177122">
                  <c:v>-1.1334E-2</c:v>
                </c:pt>
                <c:pt idx="177123">
                  <c:v>-1.17056E-2</c:v>
                </c:pt>
                <c:pt idx="177124">
                  <c:v>-1.20786E-2</c:v>
                </c:pt>
                <c:pt idx="177125">
                  <c:v>-1.2451800000000001E-2</c:v>
                </c:pt>
                <c:pt idx="177126">
                  <c:v>-1.2822800000000001E-2</c:v>
                </c:pt>
                <c:pt idx="177127">
                  <c:v>-1.31907E-2</c:v>
                </c:pt>
                <c:pt idx="177128">
                  <c:v>-1.35552E-2</c:v>
                </c:pt>
                <c:pt idx="177129">
                  <c:v>-1.3915800000000001E-2</c:v>
                </c:pt>
                <c:pt idx="177130">
                  <c:v>-1.42712E-2</c:v>
                </c:pt>
                <c:pt idx="177131">
                  <c:v>-1.4620299999999999E-2</c:v>
                </c:pt>
                <c:pt idx="177132">
                  <c:v>-1.4963000000000001E-2</c:v>
                </c:pt>
                <c:pt idx="177133">
                  <c:v>-1.5301800000000001E-2</c:v>
                </c:pt>
                <c:pt idx="177134">
                  <c:v>-1.5639799999999999E-2</c:v>
                </c:pt>
                <c:pt idx="177135">
                  <c:v>-1.5977700000000001E-2</c:v>
                </c:pt>
                <c:pt idx="177136">
                  <c:v>-1.63138E-2</c:v>
                </c:pt>
                <c:pt idx="177137">
                  <c:v>-1.6646600000000001E-2</c:v>
                </c:pt>
                <c:pt idx="177138">
                  <c:v>-1.6975899999999999E-2</c:v>
                </c:pt>
                <c:pt idx="177139">
                  <c:v>-1.7303099999999998E-2</c:v>
                </c:pt>
                <c:pt idx="177140">
                  <c:v>-1.7630300000000002E-2</c:v>
                </c:pt>
                <c:pt idx="177141">
                  <c:v>-1.7958399999999999E-2</c:v>
                </c:pt>
                <c:pt idx="177142">
                  <c:v>-1.8286E-2</c:v>
                </c:pt>
                <c:pt idx="177143">
                  <c:v>-1.86144E-2</c:v>
                </c:pt>
                <c:pt idx="177144">
                  <c:v>-1.8947100000000001E-2</c:v>
                </c:pt>
                <c:pt idx="177145">
                  <c:v>-1.9286500000000002E-2</c:v>
                </c:pt>
                <c:pt idx="177146">
                  <c:v>-1.9635199999999998E-2</c:v>
                </c:pt>
                <c:pt idx="177147">
                  <c:v>-1.9997000000000001E-2</c:v>
                </c:pt>
                <c:pt idx="177148">
                  <c:v>-2.03739E-2</c:v>
                </c:pt>
                <c:pt idx="177149">
                  <c:v>-2.0763E-2</c:v>
                </c:pt>
                <c:pt idx="177150">
                  <c:v>-2.1160499999999999E-2</c:v>
                </c:pt>
                <c:pt idx="177151">
                  <c:v>-2.1566599999999998E-2</c:v>
                </c:pt>
                <c:pt idx="177152">
                  <c:v>-2.19835E-2</c:v>
                </c:pt>
                <c:pt idx="177153">
                  <c:v>-2.2411799999999999E-2</c:v>
                </c:pt>
                <c:pt idx="177154">
                  <c:v>-2.2848500000000001E-2</c:v>
                </c:pt>
                <c:pt idx="177155">
                  <c:v>-2.3290999999999999E-2</c:v>
                </c:pt>
                <c:pt idx="177156">
                  <c:v>-2.3739400000000001E-2</c:v>
                </c:pt>
                <c:pt idx="177157">
                  <c:v>-2.4195500000000002E-2</c:v>
                </c:pt>
                <c:pt idx="177158">
                  <c:v>-2.4660499999999998E-2</c:v>
                </c:pt>
                <c:pt idx="177159">
                  <c:v>-2.51351E-2</c:v>
                </c:pt>
                <c:pt idx="177160">
                  <c:v>-2.5619400000000001E-2</c:v>
                </c:pt>
                <c:pt idx="177161">
                  <c:v>-2.6114200000000001E-2</c:v>
                </c:pt>
                <c:pt idx="177162">
                  <c:v>-2.66202E-2</c:v>
                </c:pt>
                <c:pt idx="177163">
                  <c:v>-2.7136199999999999E-2</c:v>
                </c:pt>
                <c:pt idx="177164">
                  <c:v>-2.7659599999999999E-2</c:v>
                </c:pt>
                <c:pt idx="177165">
                  <c:v>-2.819E-2</c:v>
                </c:pt>
                <c:pt idx="177166">
                  <c:v>-2.8728799999999999E-2</c:v>
                </c:pt>
                <c:pt idx="177167">
                  <c:v>-2.9276199999999999E-2</c:v>
                </c:pt>
                <c:pt idx="177168">
                  <c:v>-2.9828799999999999E-2</c:v>
                </c:pt>
                <c:pt idx="177169">
                  <c:v>-3.0383400000000001E-2</c:v>
                </c:pt>
                <c:pt idx="177170">
                  <c:v>-3.0941E-2</c:v>
                </c:pt>
                <c:pt idx="177171">
                  <c:v>-3.1506199999999998E-2</c:v>
                </c:pt>
                <c:pt idx="177172">
                  <c:v>-3.2083399999999998E-2</c:v>
                </c:pt>
                <c:pt idx="177173">
                  <c:v>-3.2673199999999999E-2</c:v>
                </c:pt>
                <c:pt idx="177174">
                  <c:v>-3.3272500000000003E-2</c:v>
                </c:pt>
                <c:pt idx="177175">
                  <c:v>-3.3879699999999999E-2</c:v>
                </c:pt>
                <c:pt idx="177176">
                  <c:v>-3.4496899999999997E-2</c:v>
                </c:pt>
                <c:pt idx="177177">
                  <c:v>-3.51261E-2</c:v>
                </c:pt>
                <c:pt idx="177178">
                  <c:v>-3.5765699999999997E-2</c:v>
                </c:pt>
                <c:pt idx="177179">
                  <c:v>-3.6411899999999997E-2</c:v>
                </c:pt>
                <c:pt idx="177180">
                  <c:v>-3.7062600000000001E-2</c:v>
                </c:pt>
                <c:pt idx="177181">
                  <c:v>-3.7717599999999997E-2</c:v>
                </c:pt>
                <c:pt idx="177182">
                  <c:v>-3.83743E-2</c:v>
                </c:pt>
                <c:pt idx="177183">
                  <c:v>-3.9028800000000002E-2</c:v>
                </c:pt>
                <c:pt idx="177184">
                  <c:v>-3.9682700000000001E-2</c:v>
                </c:pt>
                <c:pt idx="177185">
                  <c:v>-4.0342999999999997E-2</c:v>
                </c:pt>
                <c:pt idx="177186">
                  <c:v>-4.1013099999999997E-2</c:v>
                </c:pt>
                <c:pt idx="177187">
                  <c:v>-4.16884E-2</c:v>
                </c:pt>
                <c:pt idx="177188">
                  <c:v>-4.2363400000000002E-2</c:v>
                </c:pt>
                <c:pt idx="177189">
                  <c:v>-4.3035900000000002E-2</c:v>
                </c:pt>
                <c:pt idx="177190">
                  <c:v>-4.3706500000000002E-2</c:v>
                </c:pt>
                <c:pt idx="177191">
                  <c:v>-4.4376600000000002E-2</c:v>
                </c:pt>
                <c:pt idx="177192">
                  <c:v>-4.5047999999999998E-2</c:v>
                </c:pt>
                <c:pt idx="177193">
                  <c:v>-4.5720200000000003E-2</c:v>
                </c:pt>
                <c:pt idx="177194">
                  <c:v>-4.63895E-2</c:v>
                </c:pt>
                <c:pt idx="177195">
                  <c:v>-4.70538E-2</c:v>
                </c:pt>
                <c:pt idx="177196">
                  <c:v>-4.7716099999999997E-2</c:v>
                </c:pt>
                <c:pt idx="177197">
                  <c:v>-4.8379999999999999E-2</c:v>
                </c:pt>
                <c:pt idx="177198">
                  <c:v>-4.90453E-2</c:v>
                </c:pt>
                <c:pt idx="177199">
                  <c:v>-4.9709099999999999E-2</c:v>
                </c:pt>
                <c:pt idx="177200">
                  <c:v>-5.0370199999999997E-2</c:v>
                </c:pt>
                <c:pt idx="177201">
                  <c:v>-5.1029499999999998E-2</c:v>
                </c:pt>
                <c:pt idx="177202">
                  <c:v>-5.1686599999999999E-2</c:v>
                </c:pt>
                <c:pt idx="177203">
                  <c:v>-5.2339200000000002E-2</c:v>
                </c:pt>
                <c:pt idx="177204">
                  <c:v>-5.2984499999999997E-2</c:v>
                </c:pt>
                <c:pt idx="177205">
                  <c:v>-5.3623700000000003E-2</c:v>
                </c:pt>
                <c:pt idx="177206">
                  <c:v>-5.4260099999999999E-2</c:v>
                </c:pt>
                <c:pt idx="177207">
                  <c:v>-5.4894699999999998E-2</c:v>
                </c:pt>
                <c:pt idx="177208">
                  <c:v>-5.5524999999999998E-2</c:v>
                </c:pt>
                <c:pt idx="177209">
                  <c:v>-5.6148499999999997E-2</c:v>
                </c:pt>
                <c:pt idx="177210">
                  <c:v>-5.6764700000000001E-2</c:v>
                </c:pt>
                <c:pt idx="177211">
                  <c:v>-5.7372800000000002E-2</c:v>
                </c:pt>
                <c:pt idx="177212">
                  <c:v>-5.7970899999999999E-2</c:v>
                </c:pt>
                <c:pt idx="177213">
                  <c:v>-5.8558300000000001E-2</c:v>
                </c:pt>
                <c:pt idx="177214">
                  <c:v>-5.9138200000000002E-2</c:v>
                </c:pt>
                <c:pt idx="177215">
                  <c:v>-5.9716199999999997E-2</c:v>
                </c:pt>
                <c:pt idx="177216">
                  <c:v>-6.02947E-2</c:v>
                </c:pt>
                <c:pt idx="177217">
                  <c:v>-6.0870100000000003E-2</c:v>
                </c:pt>
                <c:pt idx="177218">
                  <c:v>-6.1436999999999999E-2</c:v>
                </c:pt>
                <c:pt idx="177219">
                  <c:v>-6.1992699999999998E-2</c:v>
                </c:pt>
                <c:pt idx="177220">
                  <c:v>-6.2537599999999999E-2</c:v>
                </c:pt>
                <c:pt idx="177221">
                  <c:v>-6.3075000000000006E-2</c:v>
                </c:pt>
                <c:pt idx="177222">
                  <c:v>-6.3606099999999999E-2</c:v>
                </c:pt>
                <c:pt idx="177223">
                  <c:v>-6.4125100000000004E-2</c:v>
                </c:pt>
                <c:pt idx="177224">
                  <c:v>-6.4624399999999999E-2</c:v>
                </c:pt>
                <c:pt idx="177225">
                  <c:v>-6.5102400000000005E-2</c:v>
                </c:pt>
                <c:pt idx="177226">
                  <c:v>-6.5562599999999999E-2</c:v>
                </c:pt>
                <c:pt idx="177227">
                  <c:v>-6.6008499999999998E-2</c:v>
                </c:pt>
                <c:pt idx="177228">
                  <c:v>-6.6440700000000005E-2</c:v>
                </c:pt>
                <c:pt idx="177229">
                  <c:v>-6.68575E-2</c:v>
                </c:pt>
                <c:pt idx="177230">
                  <c:v>-6.7258200000000004E-2</c:v>
                </c:pt>
                <c:pt idx="177231">
                  <c:v>-6.7638900000000002E-2</c:v>
                </c:pt>
                <c:pt idx="177232">
                  <c:v>-6.7992200000000003E-2</c:v>
                </c:pt>
                <c:pt idx="177233">
                  <c:v>-6.8315399999999998E-2</c:v>
                </c:pt>
                <c:pt idx="177234">
                  <c:v>-6.8615999999999996E-2</c:v>
                </c:pt>
                <c:pt idx="177235">
                  <c:v>-6.8902199999999997E-2</c:v>
                </c:pt>
                <c:pt idx="177236">
                  <c:v>-6.9174899999999998E-2</c:v>
                </c:pt>
                <c:pt idx="177237">
                  <c:v>-6.9432499999999994E-2</c:v>
                </c:pt>
                <c:pt idx="177238">
                  <c:v>-6.9675899999999999E-2</c:v>
                </c:pt>
                <c:pt idx="177239">
                  <c:v>-6.9906399999999994E-2</c:v>
                </c:pt>
                <c:pt idx="177240">
                  <c:v>-7.0122900000000002E-2</c:v>
                </c:pt>
                <c:pt idx="177241">
                  <c:v>-7.0320800000000003E-2</c:v>
                </c:pt>
                <c:pt idx="177242">
                  <c:v>-7.0497000000000004E-2</c:v>
                </c:pt>
                <c:pt idx="177243">
                  <c:v>-7.0651800000000001E-2</c:v>
                </c:pt>
                <c:pt idx="177244">
                  <c:v>-7.07874E-2</c:v>
                </c:pt>
                <c:pt idx="177245">
                  <c:v>-7.0906800000000006E-2</c:v>
                </c:pt>
                <c:pt idx="177246">
                  <c:v>-7.1015200000000001E-2</c:v>
                </c:pt>
                <c:pt idx="177247">
                  <c:v>-7.1117600000000003E-2</c:v>
                </c:pt>
                <c:pt idx="177248">
                  <c:v>-7.1218000000000004E-2</c:v>
                </c:pt>
                <c:pt idx="177249">
                  <c:v>-7.1317699999999998E-2</c:v>
                </c:pt>
                <c:pt idx="177250">
                  <c:v>-7.1414900000000003E-2</c:v>
                </c:pt>
                <c:pt idx="177251">
                  <c:v>-7.1504399999999996E-2</c:v>
                </c:pt>
                <c:pt idx="177252">
                  <c:v>-7.1581800000000001E-2</c:v>
                </c:pt>
                <c:pt idx="177253">
                  <c:v>-7.1645600000000004E-2</c:v>
                </c:pt>
                <c:pt idx="177254">
                  <c:v>-7.1695700000000001E-2</c:v>
                </c:pt>
                <c:pt idx="177255">
                  <c:v>-7.1730000000000002E-2</c:v>
                </c:pt>
                <c:pt idx="177256">
                  <c:v>-7.1745000000000003E-2</c:v>
                </c:pt>
                <c:pt idx="177257">
                  <c:v>-7.1740100000000001E-2</c:v>
                </c:pt>
                <c:pt idx="177258">
                  <c:v>-7.1720500000000006E-2</c:v>
                </c:pt>
                <c:pt idx="177259">
                  <c:v>-7.16942E-2</c:v>
                </c:pt>
                <c:pt idx="177260">
                  <c:v>-7.1666199999999999E-2</c:v>
                </c:pt>
                <c:pt idx="177261">
                  <c:v>-7.1639099999999997E-2</c:v>
                </c:pt>
                <c:pt idx="177262">
                  <c:v>-7.1614899999999995E-2</c:v>
                </c:pt>
                <c:pt idx="177263">
                  <c:v>-7.1594500000000005E-2</c:v>
                </c:pt>
                <c:pt idx="177264">
                  <c:v>-7.1577600000000005E-2</c:v>
                </c:pt>
                <c:pt idx="177265">
                  <c:v>-7.1564900000000001E-2</c:v>
                </c:pt>
                <c:pt idx="177266">
                  <c:v>-7.1558399999999994E-2</c:v>
                </c:pt>
                <c:pt idx="177267">
                  <c:v>-7.1561299999999994E-2</c:v>
                </c:pt>
                <c:pt idx="177268">
                  <c:v>-7.1576899999999999E-2</c:v>
                </c:pt>
                <c:pt idx="177269">
                  <c:v>-7.1608199999999997E-2</c:v>
                </c:pt>
                <c:pt idx="177270">
                  <c:v>-7.1654200000000001E-2</c:v>
                </c:pt>
                <c:pt idx="177271">
                  <c:v>-7.1710800000000005E-2</c:v>
                </c:pt>
                <c:pt idx="177272">
                  <c:v>-7.1778599999999998E-2</c:v>
                </c:pt>
                <c:pt idx="177273">
                  <c:v>-7.1863800000000005E-2</c:v>
                </c:pt>
                <c:pt idx="177274">
                  <c:v>-7.1971999999999994E-2</c:v>
                </c:pt>
                <c:pt idx="177275">
                  <c:v>-7.2101200000000004E-2</c:v>
                </c:pt>
                <c:pt idx="177276">
                  <c:v>-7.2245500000000004E-2</c:v>
                </c:pt>
                <c:pt idx="177277">
                  <c:v>-7.2404399999999994E-2</c:v>
                </c:pt>
                <c:pt idx="177278">
                  <c:v>-7.2582199999999999E-2</c:v>
                </c:pt>
                <c:pt idx="177279">
                  <c:v>-7.2781200000000004E-2</c:v>
                </c:pt>
                <c:pt idx="177280">
                  <c:v>-7.2999300000000003E-2</c:v>
                </c:pt>
                <c:pt idx="177281">
                  <c:v>-7.3232400000000003E-2</c:v>
                </c:pt>
                <c:pt idx="177282">
                  <c:v>-7.3477799999999996E-2</c:v>
                </c:pt>
                <c:pt idx="177283">
                  <c:v>-7.3734499999999994E-2</c:v>
                </c:pt>
                <c:pt idx="177284">
                  <c:v>-7.3999300000000004E-2</c:v>
                </c:pt>
                <c:pt idx="177285">
                  <c:v>-7.4264399999999994E-2</c:v>
                </c:pt>
                <c:pt idx="177286">
                  <c:v>-7.4525599999999997E-2</c:v>
                </c:pt>
                <c:pt idx="177287">
                  <c:v>-7.4787500000000007E-2</c:v>
                </c:pt>
                <c:pt idx="177288">
                  <c:v>-7.5058200000000005E-2</c:v>
                </c:pt>
                <c:pt idx="177289">
                  <c:v>-7.5344999999999995E-2</c:v>
                </c:pt>
                <c:pt idx="177290">
                  <c:v>-7.5653300000000007E-2</c:v>
                </c:pt>
                <c:pt idx="177291">
                  <c:v>-7.5985200000000003E-2</c:v>
                </c:pt>
                <c:pt idx="177292">
                  <c:v>-7.6340000000000005E-2</c:v>
                </c:pt>
                <c:pt idx="177293">
                  <c:v>-7.6719200000000001E-2</c:v>
                </c:pt>
                <c:pt idx="177294">
                  <c:v>-7.7125899999999997E-2</c:v>
                </c:pt>
                <c:pt idx="177295">
                  <c:v>-7.7562500000000006E-2</c:v>
                </c:pt>
                <c:pt idx="177296">
                  <c:v>-7.80304E-2</c:v>
                </c:pt>
                <c:pt idx="177297">
                  <c:v>-7.8526899999999997E-2</c:v>
                </c:pt>
                <c:pt idx="177298">
                  <c:v>-7.9046900000000003E-2</c:v>
                </c:pt>
                <c:pt idx="177299">
                  <c:v>-7.9587699999999997E-2</c:v>
                </c:pt>
                <c:pt idx="177300">
                  <c:v>-8.0152000000000001E-2</c:v>
                </c:pt>
                <c:pt idx="177301">
                  <c:v>-8.0744899999999994E-2</c:v>
                </c:pt>
                <c:pt idx="177302">
                  <c:v>-8.1368300000000005E-2</c:v>
                </c:pt>
                <c:pt idx="177303">
                  <c:v>-8.2018400000000005E-2</c:v>
                </c:pt>
                <c:pt idx="177304">
                  <c:v>-8.2687399999999994E-2</c:v>
                </c:pt>
                <c:pt idx="177305">
                  <c:v>-8.3369100000000002E-2</c:v>
                </c:pt>
                <c:pt idx="177306">
                  <c:v>-8.40611E-2</c:v>
                </c:pt>
                <c:pt idx="177307">
                  <c:v>-8.4762699999999996E-2</c:v>
                </c:pt>
                <c:pt idx="177308">
                  <c:v>-8.5472900000000004E-2</c:v>
                </c:pt>
                <c:pt idx="177309">
                  <c:v>-8.61933E-2</c:v>
                </c:pt>
                <c:pt idx="177310">
                  <c:v>-8.6929699999999999E-2</c:v>
                </c:pt>
                <c:pt idx="177311">
                  <c:v>-8.7686899999999998E-2</c:v>
                </c:pt>
                <c:pt idx="177312">
                  <c:v>-8.8463899999999998E-2</c:v>
                </c:pt>
                <c:pt idx="177313">
                  <c:v>-8.9257299999999998E-2</c:v>
                </c:pt>
                <c:pt idx="177314">
                  <c:v>-9.0065599999999996E-2</c:v>
                </c:pt>
                <c:pt idx="177315">
                  <c:v>-9.0887300000000004E-2</c:v>
                </c:pt>
                <c:pt idx="177316">
                  <c:v>-9.1719899999999993E-2</c:v>
                </c:pt>
                <c:pt idx="177317">
                  <c:v>-9.2563900000000005E-2</c:v>
                </c:pt>
                <c:pt idx="177318">
                  <c:v>-9.3421599999999994E-2</c:v>
                </c:pt>
                <c:pt idx="177319">
                  <c:v>-9.4289999999999999E-2</c:v>
                </c:pt>
                <c:pt idx="177320">
                  <c:v>-9.5164899999999997E-2</c:v>
                </c:pt>
                <c:pt idx="177321">
                  <c:v>-9.6048499999999995E-2</c:v>
                </c:pt>
                <c:pt idx="177322">
                  <c:v>-9.6948999999999994E-2</c:v>
                </c:pt>
                <c:pt idx="177323">
                  <c:v>-9.7871299999999994E-2</c:v>
                </c:pt>
                <c:pt idx="177324">
                  <c:v>-9.8817299999999997E-2</c:v>
                </c:pt>
                <c:pt idx="177325">
                  <c:v>-9.9792800000000001E-2</c:v>
                </c:pt>
                <c:pt idx="177326">
                  <c:v>-0.100803</c:v>
                </c:pt>
                <c:pt idx="177327">
                  <c:v>-0.101845</c:v>
                </c:pt>
                <c:pt idx="177328">
                  <c:v>-0.102913</c:v>
                </c:pt>
                <c:pt idx="177329">
                  <c:v>-0.104003</c:v>
                </c:pt>
                <c:pt idx="177330">
                  <c:v>-0.10510899999999999</c:v>
                </c:pt>
                <c:pt idx="177331">
                  <c:v>-0.106225</c:v>
                </c:pt>
                <c:pt idx="177332">
                  <c:v>-0.10734200000000001</c:v>
                </c:pt>
                <c:pt idx="177333">
                  <c:v>-0.108464</c:v>
                </c:pt>
                <c:pt idx="177334">
                  <c:v>-0.109601</c:v>
                </c:pt>
                <c:pt idx="177335">
                  <c:v>-0.11076</c:v>
                </c:pt>
                <c:pt idx="177336">
                  <c:v>-0.111943</c:v>
                </c:pt>
                <c:pt idx="177337">
                  <c:v>-0.113146</c:v>
                </c:pt>
                <c:pt idx="177338">
                  <c:v>-0.114367</c:v>
                </c:pt>
                <c:pt idx="177339">
                  <c:v>-0.11559999999999999</c:v>
                </c:pt>
                <c:pt idx="177340">
                  <c:v>-0.116838</c:v>
                </c:pt>
                <c:pt idx="177341">
                  <c:v>-0.11808100000000001</c:v>
                </c:pt>
                <c:pt idx="177342">
                  <c:v>-0.11933000000000001</c:v>
                </c:pt>
                <c:pt idx="177343">
                  <c:v>-0.120588</c:v>
                </c:pt>
                <c:pt idx="177344">
                  <c:v>-0.12186</c:v>
                </c:pt>
                <c:pt idx="177345">
                  <c:v>-0.12314600000000001</c:v>
                </c:pt>
                <c:pt idx="177346">
                  <c:v>-0.124444</c:v>
                </c:pt>
                <c:pt idx="177347">
                  <c:v>-0.12575800000000001</c:v>
                </c:pt>
                <c:pt idx="177348">
                  <c:v>-0.12708800000000001</c:v>
                </c:pt>
                <c:pt idx="177349">
                  <c:v>-0.12843299999999999</c:v>
                </c:pt>
                <c:pt idx="177350">
                  <c:v>-0.12978999999999999</c:v>
                </c:pt>
                <c:pt idx="177351">
                  <c:v>-0.131162</c:v>
                </c:pt>
                <c:pt idx="177352">
                  <c:v>-0.132548</c:v>
                </c:pt>
                <c:pt idx="177353">
                  <c:v>-0.13395000000000001</c:v>
                </c:pt>
                <c:pt idx="177354">
                  <c:v>-0.13535900000000001</c:v>
                </c:pt>
                <c:pt idx="177355">
                  <c:v>-0.136769</c:v>
                </c:pt>
                <c:pt idx="177356">
                  <c:v>-0.138179</c:v>
                </c:pt>
                <c:pt idx="177357">
                  <c:v>-0.139595</c:v>
                </c:pt>
                <c:pt idx="177358">
                  <c:v>-0.14102000000000001</c:v>
                </c:pt>
                <c:pt idx="177359">
                  <c:v>-0.14244999999999999</c:v>
                </c:pt>
                <c:pt idx="177360">
                  <c:v>-0.14388500000000001</c:v>
                </c:pt>
                <c:pt idx="177361">
                  <c:v>-0.14532600000000001</c:v>
                </c:pt>
                <c:pt idx="177362">
                  <c:v>-0.14677499999999999</c:v>
                </c:pt>
                <c:pt idx="177363">
                  <c:v>-0.148231</c:v>
                </c:pt>
                <c:pt idx="177364">
                  <c:v>-0.14969099999999999</c:v>
                </c:pt>
                <c:pt idx="177365">
                  <c:v>-0.15115400000000001</c:v>
                </c:pt>
                <c:pt idx="177366">
                  <c:v>-0.152618</c:v>
                </c:pt>
                <c:pt idx="177367">
                  <c:v>-0.15407799999999999</c:v>
                </c:pt>
                <c:pt idx="177368">
                  <c:v>-0.155533</c:v>
                </c:pt>
                <c:pt idx="177369">
                  <c:v>-0.15698999999999999</c:v>
                </c:pt>
                <c:pt idx="177370">
                  <c:v>-0.15845300000000001</c:v>
                </c:pt>
                <c:pt idx="177371">
                  <c:v>-0.15992400000000001</c:v>
                </c:pt>
                <c:pt idx="177372">
                  <c:v>-0.16139400000000001</c:v>
                </c:pt>
                <c:pt idx="177373">
                  <c:v>-0.16284999999999999</c:v>
                </c:pt>
                <c:pt idx="177374">
                  <c:v>-0.16428200000000001</c:v>
                </c:pt>
                <c:pt idx="177375">
                  <c:v>-0.165686</c:v>
                </c:pt>
                <c:pt idx="177376">
                  <c:v>-0.16706199999999999</c:v>
                </c:pt>
                <c:pt idx="177377">
                  <c:v>-0.16841700000000001</c:v>
                </c:pt>
                <c:pt idx="177378">
                  <c:v>-0.16975799999999999</c:v>
                </c:pt>
                <c:pt idx="177379">
                  <c:v>-0.17108000000000001</c:v>
                </c:pt>
                <c:pt idx="177380">
                  <c:v>-0.172378</c:v>
                </c:pt>
                <c:pt idx="177381">
                  <c:v>-0.17366000000000001</c:v>
                </c:pt>
                <c:pt idx="177382">
                  <c:v>-0.17493900000000001</c:v>
                </c:pt>
                <c:pt idx="177383">
                  <c:v>-0.17622099999999999</c:v>
                </c:pt>
                <c:pt idx="177384">
                  <c:v>-0.177508</c:v>
                </c:pt>
                <c:pt idx="177385">
                  <c:v>-0.17879900000000001</c:v>
                </c:pt>
                <c:pt idx="177386">
                  <c:v>-0.18009600000000001</c:v>
                </c:pt>
                <c:pt idx="177387">
                  <c:v>-0.181397</c:v>
                </c:pt>
                <c:pt idx="177388">
                  <c:v>-0.182703</c:v>
                </c:pt>
                <c:pt idx="177389">
                  <c:v>-0.18401000000000001</c:v>
                </c:pt>
                <c:pt idx="177390">
                  <c:v>-0.185312</c:v>
                </c:pt>
                <c:pt idx="177391">
                  <c:v>-0.18660099999999999</c:v>
                </c:pt>
                <c:pt idx="177392">
                  <c:v>-0.18786800000000001</c:v>
                </c:pt>
                <c:pt idx="177393">
                  <c:v>-0.18910099999999999</c:v>
                </c:pt>
                <c:pt idx="177394">
                  <c:v>-0.19029599999999999</c:v>
                </c:pt>
                <c:pt idx="177395">
                  <c:v>-0.19144900000000001</c:v>
                </c:pt>
                <c:pt idx="177396">
                  <c:v>-0.192556</c:v>
                </c:pt>
                <c:pt idx="177397">
                  <c:v>-0.19361</c:v>
                </c:pt>
                <c:pt idx="177398">
                  <c:v>-0.19461500000000001</c:v>
                </c:pt>
                <c:pt idx="177399">
                  <c:v>-0.195579</c:v>
                </c:pt>
                <c:pt idx="177400">
                  <c:v>-0.19651099999999999</c:v>
                </c:pt>
                <c:pt idx="177401">
                  <c:v>-0.19741700000000001</c:v>
                </c:pt>
                <c:pt idx="177402">
                  <c:v>-0.1983</c:v>
                </c:pt>
                <c:pt idx="177403">
                  <c:v>-0.199156</c:v>
                </c:pt>
                <c:pt idx="177404">
                  <c:v>-0.19997899999999999</c:v>
                </c:pt>
                <c:pt idx="177405">
                  <c:v>-0.200766</c:v>
                </c:pt>
                <c:pt idx="177406">
                  <c:v>-0.20152100000000001</c:v>
                </c:pt>
                <c:pt idx="177407">
                  <c:v>-0.20224400000000001</c:v>
                </c:pt>
                <c:pt idx="177408">
                  <c:v>-0.202933</c:v>
                </c:pt>
                <c:pt idx="177409">
                  <c:v>-0.203593</c:v>
                </c:pt>
                <c:pt idx="177410">
                  <c:v>-0.204237</c:v>
                </c:pt>
                <c:pt idx="177411">
                  <c:v>-0.204878</c:v>
                </c:pt>
                <c:pt idx="177412">
                  <c:v>-0.20551800000000001</c:v>
                </c:pt>
                <c:pt idx="177413">
                  <c:v>-0.20615900000000001</c:v>
                </c:pt>
                <c:pt idx="177414">
                  <c:v>-0.20680000000000001</c:v>
                </c:pt>
                <c:pt idx="177415">
                  <c:v>-0.20744099999999999</c:v>
                </c:pt>
                <c:pt idx="177416">
                  <c:v>-0.20807600000000001</c:v>
                </c:pt>
                <c:pt idx="177417">
                  <c:v>-0.208701</c:v>
                </c:pt>
                <c:pt idx="177418">
                  <c:v>-0.209316</c:v>
                </c:pt>
                <c:pt idx="177419">
                  <c:v>-0.209924</c:v>
                </c:pt>
                <c:pt idx="177420">
                  <c:v>-0.21052299999999999</c:v>
                </c:pt>
                <c:pt idx="177421">
                  <c:v>-0.211116</c:v>
                </c:pt>
                <c:pt idx="177422">
                  <c:v>-0.211705</c:v>
                </c:pt>
                <c:pt idx="177423">
                  <c:v>-0.212285</c:v>
                </c:pt>
                <c:pt idx="177424">
                  <c:v>-0.21284500000000001</c:v>
                </c:pt>
                <c:pt idx="177425">
                  <c:v>-0.21338299999999999</c:v>
                </c:pt>
                <c:pt idx="177426">
                  <c:v>-0.21390500000000001</c:v>
                </c:pt>
                <c:pt idx="177427">
                  <c:v>-0.214422</c:v>
                </c:pt>
                <c:pt idx="177428">
                  <c:v>-0.21493699999999999</c:v>
                </c:pt>
                <c:pt idx="177429">
                  <c:v>-0.21545300000000001</c:v>
                </c:pt>
                <c:pt idx="177430">
                  <c:v>-0.215974</c:v>
                </c:pt>
                <c:pt idx="177431">
                  <c:v>-0.216506</c:v>
                </c:pt>
                <c:pt idx="177432">
                  <c:v>-0.21704899999999999</c:v>
                </c:pt>
                <c:pt idx="177433">
                  <c:v>-0.21760599999999999</c:v>
                </c:pt>
                <c:pt idx="177434">
                  <c:v>-0.21818100000000001</c:v>
                </c:pt>
                <c:pt idx="177435">
                  <c:v>-0.218777</c:v>
                </c:pt>
                <c:pt idx="177436">
                  <c:v>-0.219385</c:v>
                </c:pt>
                <c:pt idx="177437">
                  <c:v>-0.219995</c:v>
                </c:pt>
                <c:pt idx="177438">
                  <c:v>-0.220611</c:v>
                </c:pt>
                <c:pt idx="177439">
                  <c:v>-0.22123799999999999</c:v>
                </c:pt>
                <c:pt idx="177440">
                  <c:v>-0.221883</c:v>
                </c:pt>
                <c:pt idx="177441">
                  <c:v>-0.22254499999999999</c:v>
                </c:pt>
                <c:pt idx="177442">
                  <c:v>-0.223214</c:v>
                </c:pt>
                <c:pt idx="177443">
                  <c:v>-0.223886</c:v>
                </c:pt>
                <c:pt idx="177444">
                  <c:v>-0.22456100000000001</c:v>
                </c:pt>
                <c:pt idx="177445">
                  <c:v>-0.225246</c:v>
                </c:pt>
                <c:pt idx="177446">
                  <c:v>-0.225942</c:v>
                </c:pt>
                <c:pt idx="177447">
                  <c:v>-0.22665299999999999</c:v>
                </c:pt>
                <c:pt idx="177448">
                  <c:v>-0.227378</c:v>
                </c:pt>
                <c:pt idx="177449">
                  <c:v>-0.22811300000000001</c:v>
                </c:pt>
                <c:pt idx="177450">
                  <c:v>-0.22885900000000001</c:v>
                </c:pt>
                <c:pt idx="177451">
                  <c:v>-0.22961999999999999</c:v>
                </c:pt>
                <c:pt idx="177452">
                  <c:v>-0.23039499999999999</c:v>
                </c:pt>
                <c:pt idx="177453">
                  <c:v>-0.23117699999999999</c:v>
                </c:pt>
                <c:pt idx="177454">
                  <c:v>-0.231964</c:v>
                </c:pt>
                <c:pt idx="177455">
                  <c:v>-0.232761</c:v>
                </c:pt>
                <c:pt idx="177456">
                  <c:v>-0.233567</c:v>
                </c:pt>
                <c:pt idx="177457">
                  <c:v>-0.23436899999999999</c:v>
                </c:pt>
                <c:pt idx="177458">
                  <c:v>-0.23516200000000001</c:v>
                </c:pt>
                <c:pt idx="177459">
                  <c:v>-0.23594499999999999</c:v>
                </c:pt>
                <c:pt idx="177460">
                  <c:v>-0.23671200000000001</c:v>
                </c:pt>
                <c:pt idx="177461">
                  <c:v>-0.237457</c:v>
                </c:pt>
                <c:pt idx="177462">
                  <c:v>-0.23818</c:v>
                </c:pt>
                <c:pt idx="177463">
                  <c:v>-0.23888300000000001</c:v>
                </c:pt>
                <c:pt idx="177464">
                  <c:v>-0.239563</c:v>
                </c:pt>
                <c:pt idx="177465">
                  <c:v>-0.24021799999999999</c:v>
                </c:pt>
                <c:pt idx="177466">
                  <c:v>-0.24084700000000001</c:v>
                </c:pt>
                <c:pt idx="177467">
                  <c:v>-0.241453</c:v>
                </c:pt>
                <c:pt idx="177468">
                  <c:v>-0.242037</c:v>
                </c:pt>
                <c:pt idx="177469">
                  <c:v>-0.24260699999999999</c:v>
                </c:pt>
                <c:pt idx="177470">
                  <c:v>-0.243174</c:v>
                </c:pt>
                <c:pt idx="177471">
                  <c:v>-0.24374899999999999</c:v>
                </c:pt>
                <c:pt idx="177472">
                  <c:v>-0.244343</c:v>
                </c:pt>
                <c:pt idx="177473">
                  <c:v>-0.24495600000000001</c:v>
                </c:pt>
                <c:pt idx="177474">
                  <c:v>-0.245584</c:v>
                </c:pt>
                <c:pt idx="177475">
                  <c:v>-0.24621000000000001</c:v>
                </c:pt>
                <c:pt idx="177476">
                  <c:v>-0.24682299999999999</c:v>
                </c:pt>
                <c:pt idx="177477">
                  <c:v>-0.247422</c:v>
                </c:pt>
                <c:pt idx="177478">
                  <c:v>-0.24801699999999999</c:v>
                </c:pt>
                <c:pt idx="177479">
                  <c:v>-0.24862200000000001</c:v>
                </c:pt>
                <c:pt idx="177480">
                  <c:v>-0.24923200000000001</c:v>
                </c:pt>
                <c:pt idx="177481">
                  <c:v>-0.24982499999999999</c:v>
                </c:pt>
                <c:pt idx="177482">
                  <c:v>-0.250384</c:v>
                </c:pt>
                <c:pt idx="177483">
                  <c:v>-0.25090099999999999</c:v>
                </c:pt>
                <c:pt idx="177484">
                  <c:v>-0.25137399999999999</c:v>
                </c:pt>
                <c:pt idx="177485">
                  <c:v>-0.25180399999999997</c:v>
                </c:pt>
                <c:pt idx="177486">
                  <c:v>-0.25218800000000002</c:v>
                </c:pt>
                <c:pt idx="177487">
                  <c:v>-0.25253700000000001</c:v>
                </c:pt>
                <c:pt idx="177488">
                  <c:v>-0.25285999999999997</c:v>
                </c:pt>
                <c:pt idx="177489">
                  <c:v>-0.25316100000000002</c:v>
                </c:pt>
                <c:pt idx="177490">
                  <c:v>-0.25344</c:v>
                </c:pt>
                <c:pt idx="177491">
                  <c:v>-0.25369900000000001</c:v>
                </c:pt>
                <c:pt idx="177492">
                  <c:v>-0.253938</c:v>
                </c:pt>
                <c:pt idx="177493">
                  <c:v>-0.25415399999999999</c:v>
                </c:pt>
                <c:pt idx="177494">
                  <c:v>-0.25434600000000002</c:v>
                </c:pt>
                <c:pt idx="177495">
                  <c:v>-0.25451600000000002</c:v>
                </c:pt>
                <c:pt idx="177496">
                  <c:v>-0.254662</c:v>
                </c:pt>
                <c:pt idx="177497">
                  <c:v>-0.25478000000000001</c:v>
                </c:pt>
                <c:pt idx="177498">
                  <c:v>-0.25487500000000002</c:v>
                </c:pt>
                <c:pt idx="177499">
                  <c:v>-0.25496000000000002</c:v>
                </c:pt>
                <c:pt idx="177500">
                  <c:v>-0.25503700000000001</c:v>
                </c:pt>
                <c:pt idx="177501">
                  <c:v>-0.25510100000000002</c:v>
                </c:pt>
                <c:pt idx="177502">
                  <c:v>-0.25514300000000001</c:v>
                </c:pt>
                <c:pt idx="177503">
                  <c:v>-0.25515700000000002</c:v>
                </c:pt>
                <c:pt idx="177504">
                  <c:v>-0.255137</c:v>
                </c:pt>
                <c:pt idx="177505">
                  <c:v>-0.255079</c:v>
                </c:pt>
                <c:pt idx="177506">
                  <c:v>-0.25498599999999999</c:v>
                </c:pt>
                <c:pt idx="177507">
                  <c:v>-0.25486700000000001</c:v>
                </c:pt>
                <c:pt idx="177508">
                  <c:v>-0.25472299999999998</c:v>
                </c:pt>
                <c:pt idx="177509">
                  <c:v>-0.25454100000000002</c:v>
                </c:pt>
                <c:pt idx="177510">
                  <c:v>-0.25430000000000003</c:v>
                </c:pt>
                <c:pt idx="177511">
                  <c:v>-0.25399100000000002</c:v>
                </c:pt>
                <c:pt idx="177512">
                  <c:v>-0.25362299999999999</c:v>
                </c:pt>
                <c:pt idx="177513">
                  <c:v>-0.25321399999999999</c:v>
                </c:pt>
                <c:pt idx="177514">
                  <c:v>-0.25277899999999998</c:v>
                </c:pt>
                <c:pt idx="177515">
                  <c:v>-0.25232500000000002</c:v>
                </c:pt>
                <c:pt idx="177516">
                  <c:v>-0.25185400000000002</c:v>
                </c:pt>
                <c:pt idx="177517">
                  <c:v>-0.25136900000000001</c:v>
                </c:pt>
                <c:pt idx="177518">
                  <c:v>-0.25087399999999999</c:v>
                </c:pt>
                <c:pt idx="177519">
                  <c:v>-0.25036000000000003</c:v>
                </c:pt>
                <c:pt idx="177520">
                  <c:v>-0.24982299999999999</c:v>
                </c:pt>
                <c:pt idx="177521">
                  <c:v>-0.24926699999999999</c:v>
                </c:pt>
                <c:pt idx="177522">
                  <c:v>-0.248699</c:v>
                </c:pt>
                <c:pt idx="177523">
                  <c:v>-0.24812400000000001</c:v>
                </c:pt>
                <c:pt idx="177524">
                  <c:v>-0.24754000000000001</c:v>
                </c:pt>
                <c:pt idx="177525">
                  <c:v>-0.246948</c:v>
                </c:pt>
                <c:pt idx="177526">
                  <c:v>-0.24634700000000001</c:v>
                </c:pt>
                <c:pt idx="177527">
                  <c:v>-0.245725</c:v>
                </c:pt>
                <c:pt idx="177528">
                  <c:v>-0.24507200000000001</c:v>
                </c:pt>
                <c:pt idx="177529">
                  <c:v>-0.24438699999999999</c:v>
                </c:pt>
                <c:pt idx="177530">
                  <c:v>-0.243669</c:v>
                </c:pt>
                <c:pt idx="177531">
                  <c:v>-0.242921</c:v>
                </c:pt>
                <c:pt idx="177532">
                  <c:v>-0.242149</c:v>
                </c:pt>
                <c:pt idx="177533">
                  <c:v>-0.24134900000000001</c:v>
                </c:pt>
                <c:pt idx="177534">
                  <c:v>-0.24051900000000001</c:v>
                </c:pt>
                <c:pt idx="177535">
                  <c:v>-0.23966399999999999</c:v>
                </c:pt>
                <c:pt idx="177536">
                  <c:v>-0.23879900000000001</c:v>
                </c:pt>
                <c:pt idx="177537">
                  <c:v>-0.237928</c:v>
                </c:pt>
                <c:pt idx="177538">
                  <c:v>-0.237041</c:v>
                </c:pt>
                <c:pt idx="177539">
                  <c:v>-0.23613500000000001</c:v>
                </c:pt>
                <c:pt idx="177540">
                  <c:v>-0.23521400000000001</c:v>
                </c:pt>
                <c:pt idx="177541">
                  <c:v>-0.23427799999999999</c:v>
                </c:pt>
                <c:pt idx="177542">
                  <c:v>-0.23333200000000001</c:v>
                </c:pt>
                <c:pt idx="177543">
                  <c:v>-0.23238200000000001</c:v>
                </c:pt>
                <c:pt idx="177544">
                  <c:v>-0.23143</c:v>
                </c:pt>
                <c:pt idx="177545">
                  <c:v>-0.23047200000000001</c:v>
                </c:pt>
                <c:pt idx="177546">
                  <c:v>-0.22951199999999999</c:v>
                </c:pt>
                <c:pt idx="177547">
                  <c:v>-0.22855800000000001</c:v>
                </c:pt>
                <c:pt idx="177548">
                  <c:v>-0.22761000000000001</c:v>
                </c:pt>
                <c:pt idx="177549">
                  <c:v>-0.22667399999999999</c:v>
                </c:pt>
                <c:pt idx="177550">
                  <c:v>-0.22575899999999999</c:v>
                </c:pt>
                <c:pt idx="177551">
                  <c:v>-0.22486999999999999</c:v>
                </c:pt>
                <c:pt idx="177552">
                  <c:v>-0.22400500000000001</c:v>
                </c:pt>
                <c:pt idx="177553">
                  <c:v>-0.22316900000000001</c:v>
                </c:pt>
                <c:pt idx="177554">
                  <c:v>-0.22237000000000001</c:v>
                </c:pt>
                <c:pt idx="177555">
                  <c:v>-0.221611</c:v>
                </c:pt>
                <c:pt idx="177556">
                  <c:v>-0.220882</c:v>
                </c:pt>
                <c:pt idx="177557">
                  <c:v>-0.22017500000000001</c:v>
                </c:pt>
                <c:pt idx="177558">
                  <c:v>-0.219495</c:v>
                </c:pt>
                <c:pt idx="177559">
                  <c:v>-0.21885199999999999</c:v>
                </c:pt>
                <c:pt idx="177560">
                  <c:v>-0.21824199999999999</c:v>
                </c:pt>
                <c:pt idx="177561">
                  <c:v>-0.21765899999999999</c:v>
                </c:pt>
                <c:pt idx="177562">
                  <c:v>-0.21709500000000001</c:v>
                </c:pt>
                <c:pt idx="177563">
                  <c:v>-0.21654499999999999</c:v>
                </c:pt>
                <c:pt idx="177564">
                  <c:v>-0.216001</c:v>
                </c:pt>
                <c:pt idx="177565">
                  <c:v>-0.215472</c:v>
                </c:pt>
                <c:pt idx="177566">
                  <c:v>-0.214978</c:v>
                </c:pt>
                <c:pt idx="177567">
                  <c:v>-0.214532</c:v>
                </c:pt>
                <c:pt idx="177568">
                  <c:v>-0.21413399999999999</c:v>
                </c:pt>
                <c:pt idx="177569">
                  <c:v>-0.21377099999999999</c:v>
                </c:pt>
                <c:pt idx="177570">
                  <c:v>-0.21343300000000001</c:v>
                </c:pt>
                <c:pt idx="177571">
                  <c:v>-0.213119</c:v>
                </c:pt>
                <c:pt idx="177572">
                  <c:v>-0.21283299999999999</c:v>
                </c:pt>
                <c:pt idx="177573">
                  <c:v>-0.21257599999999999</c:v>
                </c:pt>
                <c:pt idx="177574">
                  <c:v>-0.21234800000000001</c:v>
                </c:pt>
                <c:pt idx="177575">
                  <c:v>-0.21215500000000001</c:v>
                </c:pt>
                <c:pt idx="177576">
                  <c:v>-0.21201300000000001</c:v>
                </c:pt>
                <c:pt idx="177577">
                  <c:v>-0.21193300000000001</c:v>
                </c:pt>
                <c:pt idx="177578">
                  <c:v>-0.21191499999999999</c:v>
                </c:pt>
                <c:pt idx="177579">
                  <c:v>-0.211951</c:v>
                </c:pt>
                <c:pt idx="177580">
                  <c:v>-0.212036</c:v>
                </c:pt>
                <c:pt idx="177581">
                  <c:v>-0.212169</c:v>
                </c:pt>
                <c:pt idx="177582">
                  <c:v>-0.21235599999999999</c:v>
                </c:pt>
                <c:pt idx="177583">
                  <c:v>-0.21260200000000001</c:v>
                </c:pt>
                <c:pt idx="177584">
                  <c:v>-0.21290500000000001</c:v>
                </c:pt>
                <c:pt idx="177585">
                  <c:v>-0.21326400000000001</c:v>
                </c:pt>
                <c:pt idx="177586">
                  <c:v>-0.21367900000000001</c:v>
                </c:pt>
                <c:pt idx="177587">
                  <c:v>-0.214147</c:v>
                </c:pt>
                <c:pt idx="177588">
                  <c:v>-0.21466199999999999</c:v>
                </c:pt>
                <c:pt idx="177589">
                  <c:v>-0.21521799999999999</c:v>
                </c:pt>
                <c:pt idx="177590">
                  <c:v>-0.215809</c:v>
                </c:pt>
                <c:pt idx="177591">
                  <c:v>-0.21642600000000001</c:v>
                </c:pt>
                <c:pt idx="177592">
                  <c:v>-0.21706700000000001</c:v>
                </c:pt>
                <c:pt idx="177593">
                  <c:v>-0.21773100000000001</c:v>
                </c:pt>
                <c:pt idx="177594">
                  <c:v>-0.21842500000000001</c:v>
                </c:pt>
                <c:pt idx="177595">
                  <c:v>-0.219165</c:v>
                </c:pt>
                <c:pt idx="177596">
                  <c:v>-0.21995400000000001</c:v>
                </c:pt>
                <c:pt idx="177597">
                  <c:v>-0.220779</c:v>
                </c:pt>
                <c:pt idx="177598">
                  <c:v>-0.22162399999999999</c:v>
                </c:pt>
                <c:pt idx="177599">
                  <c:v>-0.22248799999999999</c:v>
                </c:pt>
                <c:pt idx="177600">
                  <c:v>-0.22337399999999999</c:v>
                </c:pt>
                <c:pt idx="177601">
                  <c:v>-0.22428799999999999</c:v>
                </c:pt>
                <c:pt idx="177602">
                  <c:v>-0.22522800000000001</c:v>
                </c:pt>
                <c:pt idx="177603">
                  <c:v>-0.22619400000000001</c:v>
                </c:pt>
                <c:pt idx="177604">
                  <c:v>-0.227184</c:v>
                </c:pt>
                <c:pt idx="177605">
                  <c:v>-0.22819700000000001</c:v>
                </c:pt>
                <c:pt idx="177606">
                  <c:v>-0.22923499999999999</c:v>
                </c:pt>
                <c:pt idx="177607">
                  <c:v>-0.230298</c:v>
                </c:pt>
                <c:pt idx="177608">
                  <c:v>-0.231382</c:v>
                </c:pt>
                <c:pt idx="177609">
                  <c:v>-0.232485</c:v>
                </c:pt>
                <c:pt idx="177610">
                  <c:v>-0.23361499999999999</c:v>
                </c:pt>
                <c:pt idx="177611">
                  <c:v>-0.23477300000000001</c:v>
                </c:pt>
                <c:pt idx="177612">
                  <c:v>-0.235953</c:v>
                </c:pt>
                <c:pt idx="177613">
                  <c:v>-0.23714199999999999</c:v>
                </c:pt>
                <c:pt idx="177614">
                  <c:v>-0.23832900000000001</c:v>
                </c:pt>
                <c:pt idx="177615">
                  <c:v>-0.239512</c:v>
                </c:pt>
                <c:pt idx="177616">
                  <c:v>-0.24069499999999999</c:v>
                </c:pt>
                <c:pt idx="177617">
                  <c:v>-0.24188000000000001</c:v>
                </c:pt>
                <c:pt idx="177618">
                  <c:v>-0.24306800000000001</c:v>
                </c:pt>
                <c:pt idx="177619">
                  <c:v>-0.244257</c:v>
                </c:pt>
                <c:pt idx="177620">
                  <c:v>-0.245444</c:v>
                </c:pt>
                <c:pt idx="177621">
                  <c:v>-0.24662000000000001</c:v>
                </c:pt>
                <c:pt idx="177622">
                  <c:v>-0.247776</c:v>
                </c:pt>
                <c:pt idx="177623">
                  <c:v>-0.24890599999999999</c:v>
                </c:pt>
                <c:pt idx="177624">
                  <c:v>-0.250004</c:v>
                </c:pt>
                <c:pt idx="177625">
                  <c:v>-0.25106699999999998</c:v>
                </c:pt>
                <c:pt idx="177626">
                  <c:v>-0.25209399999999998</c:v>
                </c:pt>
                <c:pt idx="177627">
                  <c:v>-0.25309100000000001</c:v>
                </c:pt>
                <c:pt idx="177628">
                  <c:v>-0.25406499999999999</c:v>
                </c:pt>
                <c:pt idx="177629">
                  <c:v>-0.255019</c:v>
                </c:pt>
                <c:pt idx="177630">
                  <c:v>-0.25594899999999998</c:v>
                </c:pt>
                <c:pt idx="177631">
                  <c:v>-0.256855</c:v>
                </c:pt>
                <c:pt idx="177632">
                  <c:v>-0.25773499999999999</c:v>
                </c:pt>
                <c:pt idx="177633">
                  <c:v>-0.25858599999999998</c:v>
                </c:pt>
                <c:pt idx="177634">
                  <c:v>-0.25940400000000002</c:v>
                </c:pt>
                <c:pt idx="177635">
                  <c:v>-0.260189</c:v>
                </c:pt>
                <c:pt idx="177636">
                  <c:v>-0.26095000000000002</c:v>
                </c:pt>
                <c:pt idx="177637">
                  <c:v>-0.261689</c:v>
                </c:pt>
                <c:pt idx="177638">
                  <c:v>-0.26240400000000003</c:v>
                </c:pt>
                <c:pt idx="177639">
                  <c:v>-0.26308900000000002</c:v>
                </c:pt>
                <c:pt idx="177640">
                  <c:v>-0.26374500000000001</c:v>
                </c:pt>
                <c:pt idx="177641">
                  <c:v>-0.26436700000000002</c:v>
                </c:pt>
                <c:pt idx="177642">
                  <c:v>-0.26495000000000002</c:v>
                </c:pt>
                <c:pt idx="177643">
                  <c:v>-0.26549899999999999</c:v>
                </c:pt>
                <c:pt idx="177644">
                  <c:v>-0.26601399999999997</c:v>
                </c:pt>
                <c:pt idx="177645">
                  <c:v>-0.26649400000000001</c:v>
                </c:pt>
                <c:pt idx="177646">
                  <c:v>-0.266934</c:v>
                </c:pt>
                <c:pt idx="177647">
                  <c:v>-0.26733099999999999</c:v>
                </c:pt>
                <c:pt idx="177648">
                  <c:v>-0.26768500000000001</c:v>
                </c:pt>
                <c:pt idx="177649">
                  <c:v>-0.26799600000000001</c:v>
                </c:pt>
                <c:pt idx="177650">
                  <c:v>-0.26826</c:v>
                </c:pt>
                <c:pt idx="177651">
                  <c:v>-0.26848</c:v>
                </c:pt>
                <c:pt idx="177652">
                  <c:v>-0.26865699999999998</c:v>
                </c:pt>
                <c:pt idx="177653">
                  <c:v>-0.26879199999999998</c:v>
                </c:pt>
                <c:pt idx="177654">
                  <c:v>-0.26888400000000001</c:v>
                </c:pt>
                <c:pt idx="177655">
                  <c:v>-0.26893</c:v>
                </c:pt>
                <c:pt idx="177656">
                  <c:v>-0.26892500000000003</c:v>
                </c:pt>
                <c:pt idx="177657">
                  <c:v>-0.26886700000000002</c:v>
                </c:pt>
                <c:pt idx="177658">
                  <c:v>-0.268758</c:v>
                </c:pt>
                <c:pt idx="177659">
                  <c:v>-0.26860899999999999</c:v>
                </c:pt>
                <c:pt idx="177660">
                  <c:v>-0.268428</c:v>
                </c:pt>
                <c:pt idx="177661">
                  <c:v>-0.26821400000000001</c:v>
                </c:pt>
                <c:pt idx="177662">
                  <c:v>-0.26796300000000001</c:v>
                </c:pt>
                <c:pt idx="177663">
                  <c:v>-0.26767999999999997</c:v>
                </c:pt>
                <c:pt idx="177664">
                  <c:v>-0.267372</c:v>
                </c:pt>
                <c:pt idx="177665">
                  <c:v>-0.26700499999999999</c:v>
                </c:pt>
                <c:pt idx="177666">
                  <c:v>-0.26652599999999999</c:v>
                </c:pt>
                <c:pt idx="177667">
                  <c:v>-0.26596700000000001</c:v>
                </c:pt>
                <c:pt idx="177668">
                  <c:v>-0.26539499999999999</c:v>
                </c:pt>
                <c:pt idx="177669">
                  <c:v>-0.26479599999999998</c:v>
                </c:pt>
                <c:pt idx="177670">
                  <c:v>-0.26414799999999999</c:v>
                </c:pt>
                <c:pt idx="177671">
                  <c:v>-0.26346799999999998</c:v>
                </c:pt>
                <c:pt idx="177672">
                  <c:v>-0.26276899999999997</c:v>
                </c:pt>
                <c:pt idx="177673">
                  <c:v>-0.26204899999999998</c:v>
                </c:pt>
                <c:pt idx="177674">
                  <c:v>-0.26130199999999998</c:v>
                </c:pt>
                <c:pt idx="177675">
                  <c:v>-0.26052599999999998</c:v>
                </c:pt>
                <c:pt idx="177676">
                  <c:v>-0.25972200000000001</c:v>
                </c:pt>
                <c:pt idx="177677">
                  <c:v>-0.25889099999999998</c:v>
                </c:pt>
                <c:pt idx="177678">
                  <c:v>-0.25803700000000002</c:v>
                </c:pt>
                <c:pt idx="177679">
                  <c:v>-0.25716299999999997</c:v>
                </c:pt>
                <c:pt idx="177680">
                  <c:v>-0.25626900000000002</c:v>
                </c:pt>
                <c:pt idx="177681">
                  <c:v>-0.25535600000000003</c:v>
                </c:pt>
                <c:pt idx="177682">
                  <c:v>-0.25441999999999998</c:v>
                </c:pt>
                <c:pt idx="177683">
                  <c:v>-0.253467</c:v>
                </c:pt>
                <c:pt idx="177684">
                  <c:v>-0.25250400000000001</c:v>
                </c:pt>
                <c:pt idx="177685">
                  <c:v>-0.251531</c:v>
                </c:pt>
                <c:pt idx="177686">
                  <c:v>-0.25054799999999999</c:v>
                </c:pt>
                <c:pt idx="177687">
                  <c:v>-0.24956</c:v>
                </c:pt>
                <c:pt idx="177688">
                  <c:v>-0.24857099999999999</c:v>
                </c:pt>
                <c:pt idx="177689">
                  <c:v>-0.24757999999999999</c:v>
                </c:pt>
                <c:pt idx="177690">
                  <c:v>-0.246582</c:v>
                </c:pt>
                <c:pt idx="177691">
                  <c:v>-0.24557499999999999</c:v>
                </c:pt>
                <c:pt idx="177692">
                  <c:v>-0.244564</c:v>
                </c:pt>
                <c:pt idx="177693">
                  <c:v>-0.24355199999999999</c:v>
                </c:pt>
                <c:pt idx="177694">
                  <c:v>-0.242538</c:v>
                </c:pt>
                <c:pt idx="177695">
                  <c:v>-0.24152100000000001</c:v>
                </c:pt>
                <c:pt idx="177696">
                  <c:v>-0.240509</c:v>
                </c:pt>
                <c:pt idx="177697">
                  <c:v>-0.239505</c:v>
                </c:pt>
                <c:pt idx="177698">
                  <c:v>-0.238507</c:v>
                </c:pt>
                <c:pt idx="177699">
                  <c:v>-0.237508</c:v>
                </c:pt>
                <c:pt idx="177700">
                  <c:v>-0.23650199999999999</c:v>
                </c:pt>
                <c:pt idx="177701">
                  <c:v>-0.235482</c:v>
                </c:pt>
                <c:pt idx="177702">
                  <c:v>-0.23445199999999999</c:v>
                </c:pt>
                <c:pt idx="177703">
                  <c:v>-0.23342299999999999</c:v>
                </c:pt>
                <c:pt idx="177704">
                  <c:v>-0.232409</c:v>
                </c:pt>
                <c:pt idx="177705">
                  <c:v>-0.23141500000000001</c:v>
                </c:pt>
                <c:pt idx="177706">
                  <c:v>-0.230434</c:v>
                </c:pt>
                <c:pt idx="177707">
                  <c:v>-0.22945499999999999</c:v>
                </c:pt>
                <c:pt idx="177708">
                  <c:v>-0.228466</c:v>
                </c:pt>
                <c:pt idx="177709">
                  <c:v>-0.227465</c:v>
                </c:pt>
                <c:pt idx="177710">
                  <c:v>-0.22645199999999999</c:v>
                </c:pt>
                <c:pt idx="177711">
                  <c:v>-0.22542499999999999</c:v>
                </c:pt>
                <c:pt idx="177712">
                  <c:v>-0.224387</c:v>
                </c:pt>
                <c:pt idx="177713">
                  <c:v>-0.22334499999999999</c:v>
                </c:pt>
                <c:pt idx="177714">
                  <c:v>-0.222301</c:v>
                </c:pt>
                <c:pt idx="177715">
                  <c:v>-0.22125500000000001</c:v>
                </c:pt>
                <c:pt idx="177716">
                  <c:v>-0.22021099999999999</c:v>
                </c:pt>
                <c:pt idx="177717">
                  <c:v>-0.21917</c:v>
                </c:pt>
                <c:pt idx="177718">
                  <c:v>-0.218135</c:v>
                </c:pt>
                <c:pt idx="177719">
                  <c:v>-0.217112</c:v>
                </c:pt>
                <c:pt idx="177720">
                  <c:v>-0.216109</c:v>
                </c:pt>
                <c:pt idx="177721">
                  <c:v>-0.21512600000000001</c:v>
                </c:pt>
                <c:pt idx="177722">
                  <c:v>-0.21415999999999999</c:v>
                </c:pt>
                <c:pt idx="177723">
                  <c:v>-0.21321100000000001</c:v>
                </c:pt>
                <c:pt idx="177724">
                  <c:v>-0.212281</c:v>
                </c:pt>
                <c:pt idx="177725">
                  <c:v>-0.21136199999999999</c:v>
                </c:pt>
                <c:pt idx="177726">
                  <c:v>-0.21044399999999999</c:v>
                </c:pt>
                <c:pt idx="177727">
                  <c:v>-0.20951800000000001</c:v>
                </c:pt>
                <c:pt idx="177728">
                  <c:v>-0.20858099999999999</c:v>
                </c:pt>
                <c:pt idx="177729">
                  <c:v>-0.20763000000000001</c:v>
                </c:pt>
                <c:pt idx="177730">
                  <c:v>-0.20667199999999999</c:v>
                </c:pt>
                <c:pt idx="177731">
                  <c:v>-0.205709</c:v>
                </c:pt>
                <c:pt idx="177732">
                  <c:v>-0.204737</c:v>
                </c:pt>
                <c:pt idx="177733">
                  <c:v>-0.20375099999999999</c:v>
                </c:pt>
                <c:pt idx="177734">
                  <c:v>-0.20274400000000001</c:v>
                </c:pt>
                <c:pt idx="177735">
                  <c:v>-0.201711</c:v>
                </c:pt>
                <c:pt idx="177736">
                  <c:v>-0.200658</c:v>
                </c:pt>
                <c:pt idx="177737">
                  <c:v>-0.199598</c:v>
                </c:pt>
                <c:pt idx="177738">
                  <c:v>-0.198547</c:v>
                </c:pt>
                <c:pt idx="177739">
                  <c:v>-0.19750599999999999</c:v>
                </c:pt>
                <c:pt idx="177740">
                  <c:v>-0.19647200000000001</c:v>
                </c:pt>
                <c:pt idx="177741">
                  <c:v>-0.19544800000000001</c:v>
                </c:pt>
                <c:pt idx="177742">
                  <c:v>-0.194441</c:v>
                </c:pt>
                <c:pt idx="177743">
                  <c:v>-0.19345300000000001</c:v>
                </c:pt>
                <c:pt idx="177744">
                  <c:v>-0.19248199999999999</c:v>
                </c:pt>
                <c:pt idx="177745">
                  <c:v>-0.191527</c:v>
                </c:pt>
                <c:pt idx="177746">
                  <c:v>-0.19058700000000001</c:v>
                </c:pt>
                <c:pt idx="177747">
                  <c:v>-0.18966</c:v>
                </c:pt>
                <c:pt idx="177748">
                  <c:v>-0.188745</c:v>
                </c:pt>
                <c:pt idx="177749">
                  <c:v>-0.18784200000000001</c:v>
                </c:pt>
                <c:pt idx="177750">
                  <c:v>-0.186949</c:v>
                </c:pt>
                <c:pt idx="177751">
                  <c:v>-0.18607000000000001</c:v>
                </c:pt>
                <c:pt idx="177752">
                  <c:v>-0.185196</c:v>
                </c:pt>
                <c:pt idx="177753">
                  <c:v>-0.184282</c:v>
                </c:pt>
                <c:pt idx="177754">
                  <c:v>-0.18331900000000001</c:v>
                </c:pt>
                <c:pt idx="177755">
                  <c:v>-0.182366</c:v>
                </c:pt>
                <c:pt idx="177756">
                  <c:v>-0.18144299999999999</c:v>
                </c:pt>
                <c:pt idx="177757">
                  <c:v>-0.18051900000000001</c:v>
                </c:pt>
                <c:pt idx="177758">
                  <c:v>-0.179595</c:v>
                </c:pt>
                <c:pt idx="177759">
                  <c:v>-0.17868400000000001</c:v>
                </c:pt>
                <c:pt idx="177760">
                  <c:v>-0.177786</c:v>
                </c:pt>
                <c:pt idx="177761">
                  <c:v>-0.1769</c:v>
                </c:pt>
                <c:pt idx="177762">
                  <c:v>-0.17601800000000001</c:v>
                </c:pt>
                <c:pt idx="177763">
                  <c:v>-0.17513300000000001</c:v>
                </c:pt>
                <c:pt idx="177764">
                  <c:v>-0.17424600000000001</c:v>
                </c:pt>
                <c:pt idx="177765">
                  <c:v>-0.17336699999999999</c:v>
                </c:pt>
                <c:pt idx="177766">
                  <c:v>-0.17249999999999999</c:v>
                </c:pt>
                <c:pt idx="177767">
                  <c:v>-0.17164699999999999</c:v>
                </c:pt>
                <c:pt idx="177768">
                  <c:v>-0.17080999999999999</c:v>
                </c:pt>
                <c:pt idx="177769">
                  <c:v>-0.169992</c:v>
                </c:pt>
                <c:pt idx="177770">
                  <c:v>-0.16919699999999999</c:v>
                </c:pt>
                <c:pt idx="177771">
                  <c:v>-0.168432</c:v>
                </c:pt>
                <c:pt idx="177772">
                  <c:v>-0.16770299999999999</c:v>
                </c:pt>
                <c:pt idx="177773">
                  <c:v>-0.16701299999999999</c:v>
                </c:pt>
                <c:pt idx="177774">
                  <c:v>-0.16636300000000001</c:v>
                </c:pt>
                <c:pt idx="177775">
                  <c:v>-0.16574700000000001</c:v>
                </c:pt>
                <c:pt idx="177776">
                  <c:v>-0.165161</c:v>
                </c:pt>
                <c:pt idx="177777">
                  <c:v>-0.164603</c:v>
                </c:pt>
                <c:pt idx="177778">
                  <c:v>-0.164075</c:v>
                </c:pt>
                <c:pt idx="177779">
                  <c:v>-0.163581</c:v>
                </c:pt>
                <c:pt idx="177780">
                  <c:v>-0.16311899999999999</c:v>
                </c:pt>
                <c:pt idx="177781">
                  <c:v>-0.162686</c:v>
                </c:pt>
                <c:pt idx="177782">
                  <c:v>-0.162275</c:v>
                </c:pt>
                <c:pt idx="177783">
                  <c:v>-0.161885</c:v>
                </c:pt>
                <c:pt idx="177784">
                  <c:v>-0.16151299999999999</c:v>
                </c:pt>
                <c:pt idx="177785">
                  <c:v>-0.16115399999999999</c:v>
                </c:pt>
                <c:pt idx="177786">
                  <c:v>-0.160802</c:v>
                </c:pt>
                <c:pt idx="177787">
                  <c:v>-0.16045699999999999</c:v>
                </c:pt>
                <c:pt idx="177788">
                  <c:v>-0.16011900000000001</c:v>
                </c:pt>
                <c:pt idx="177789">
                  <c:v>-0.15978500000000001</c:v>
                </c:pt>
                <c:pt idx="177790">
                  <c:v>-0.15945599999999999</c:v>
                </c:pt>
                <c:pt idx="177791">
                  <c:v>-0.159133</c:v>
                </c:pt>
                <c:pt idx="177792">
                  <c:v>-0.15881700000000001</c:v>
                </c:pt>
                <c:pt idx="177793">
                  <c:v>-0.15851000000000001</c:v>
                </c:pt>
                <c:pt idx="177794">
                  <c:v>-0.15820899999999999</c:v>
                </c:pt>
                <c:pt idx="177795">
                  <c:v>-0.157913</c:v>
                </c:pt>
                <c:pt idx="177796">
                  <c:v>-0.15762100000000001</c:v>
                </c:pt>
                <c:pt idx="177797">
                  <c:v>-0.15733900000000001</c:v>
                </c:pt>
                <c:pt idx="177798">
                  <c:v>-0.15706899999999999</c:v>
                </c:pt>
                <c:pt idx="177799">
                  <c:v>-0.15681100000000001</c:v>
                </c:pt>
                <c:pt idx="177800">
                  <c:v>-0.15656600000000001</c:v>
                </c:pt>
                <c:pt idx="177801">
                  <c:v>-0.156333</c:v>
                </c:pt>
                <c:pt idx="177802">
                  <c:v>-0.156114</c:v>
                </c:pt>
                <c:pt idx="177803">
                  <c:v>-0.15590399999999999</c:v>
                </c:pt>
                <c:pt idx="177804">
                  <c:v>-0.15570200000000001</c:v>
                </c:pt>
                <c:pt idx="177805">
                  <c:v>-0.15551200000000001</c:v>
                </c:pt>
                <c:pt idx="177806">
                  <c:v>-0.15534100000000001</c:v>
                </c:pt>
                <c:pt idx="177807">
                  <c:v>-0.155192</c:v>
                </c:pt>
                <c:pt idx="177808">
                  <c:v>-0.15506500000000001</c:v>
                </c:pt>
                <c:pt idx="177809">
                  <c:v>-0.15495900000000001</c:v>
                </c:pt>
                <c:pt idx="177810">
                  <c:v>-0.15487300000000001</c:v>
                </c:pt>
                <c:pt idx="177811">
                  <c:v>-0.154803</c:v>
                </c:pt>
                <c:pt idx="177812">
                  <c:v>-0.15474399999999999</c:v>
                </c:pt>
                <c:pt idx="177813">
                  <c:v>-0.154693</c:v>
                </c:pt>
                <c:pt idx="177814">
                  <c:v>-0.15464800000000001</c:v>
                </c:pt>
                <c:pt idx="177815">
                  <c:v>-0.154611</c:v>
                </c:pt>
                <c:pt idx="177816">
                  <c:v>-0.154586</c:v>
                </c:pt>
                <c:pt idx="177817">
                  <c:v>-0.15457299999999999</c:v>
                </c:pt>
                <c:pt idx="177818">
                  <c:v>-0.15457000000000001</c:v>
                </c:pt>
                <c:pt idx="177819">
                  <c:v>-0.15457199999999999</c:v>
                </c:pt>
                <c:pt idx="177820">
                  <c:v>-0.15457399999999999</c:v>
                </c:pt>
                <c:pt idx="177821">
                  <c:v>-0.15457799999999999</c:v>
                </c:pt>
                <c:pt idx="177822">
                  <c:v>-0.154589</c:v>
                </c:pt>
                <c:pt idx="177823">
                  <c:v>-0.154612</c:v>
                </c:pt>
                <c:pt idx="177824">
                  <c:v>-0.15465000000000001</c:v>
                </c:pt>
                <c:pt idx="177825">
                  <c:v>-0.15470900000000001</c:v>
                </c:pt>
                <c:pt idx="177826">
                  <c:v>-0.15479399999999999</c:v>
                </c:pt>
                <c:pt idx="177827">
                  <c:v>-0.15489900000000001</c:v>
                </c:pt>
                <c:pt idx="177828">
                  <c:v>-0.15501200000000001</c:v>
                </c:pt>
                <c:pt idx="177829">
                  <c:v>-0.15513099999999999</c:v>
                </c:pt>
                <c:pt idx="177830">
                  <c:v>-0.15526499999999999</c:v>
                </c:pt>
                <c:pt idx="177831">
                  <c:v>-0.15542</c:v>
                </c:pt>
                <c:pt idx="177832">
                  <c:v>-0.15559600000000001</c:v>
                </c:pt>
                <c:pt idx="177833">
                  <c:v>-0.15578600000000001</c:v>
                </c:pt>
                <c:pt idx="177834">
                  <c:v>-0.15598799999999999</c:v>
                </c:pt>
                <c:pt idx="177835">
                  <c:v>-0.15620100000000001</c:v>
                </c:pt>
                <c:pt idx="177836">
                  <c:v>-0.15642400000000001</c:v>
                </c:pt>
                <c:pt idx="177837">
                  <c:v>-0.15665200000000001</c:v>
                </c:pt>
                <c:pt idx="177838">
                  <c:v>-0.15687999999999999</c:v>
                </c:pt>
                <c:pt idx="177839">
                  <c:v>-0.157108</c:v>
                </c:pt>
                <c:pt idx="177840">
                  <c:v>-0.157337</c:v>
                </c:pt>
                <c:pt idx="177841">
                  <c:v>-0.15756999999999999</c:v>
                </c:pt>
                <c:pt idx="177842">
                  <c:v>-0.157809</c:v>
                </c:pt>
                <c:pt idx="177843">
                  <c:v>-0.158056</c:v>
                </c:pt>
                <c:pt idx="177844">
                  <c:v>-0.15831000000000001</c:v>
                </c:pt>
                <c:pt idx="177845">
                  <c:v>-0.15857199999999999</c:v>
                </c:pt>
                <c:pt idx="177846">
                  <c:v>-0.15883800000000001</c:v>
                </c:pt>
                <c:pt idx="177847">
                  <c:v>-0.15910099999999999</c:v>
                </c:pt>
                <c:pt idx="177848">
                  <c:v>-0.159358</c:v>
                </c:pt>
                <c:pt idx="177849">
                  <c:v>-0.159607</c:v>
                </c:pt>
                <c:pt idx="177850">
                  <c:v>-0.15984699999999999</c:v>
                </c:pt>
                <c:pt idx="177851">
                  <c:v>-0.160077</c:v>
                </c:pt>
                <c:pt idx="177852">
                  <c:v>-0.160301</c:v>
                </c:pt>
                <c:pt idx="177853">
                  <c:v>-0.160522</c:v>
                </c:pt>
                <c:pt idx="177854">
                  <c:v>-0.16073999999999999</c:v>
                </c:pt>
                <c:pt idx="177855">
                  <c:v>-0.16095799999999999</c:v>
                </c:pt>
                <c:pt idx="177856">
                  <c:v>-0.16117799999999999</c:v>
                </c:pt>
                <c:pt idx="177857">
                  <c:v>-0.16140199999999999</c:v>
                </c:pt>
                <c:pt idx="177858">
                  <c:v>-0.16162699999999999</c:v>
                </c:pt>
                <c:pt idx="177859">
                  <c:v>-0.16184799999999999</c:v>
                </c:pt>
                <c:pt idx="177860">
                  <c:v>-0.16206400000000001</c:v>
                </c:pt>
                <c:pt idx="177861">
                  <c:v>-0.162274</c:v>
                </c:pt>
                <c:pt idx="177862">
                  <c:v>-0.16247800000000001</c:v>
                </c:pt>
                <c:pt idx="177863">
                  <c:v>-0.16266900000000001</c:v>
                </c:pt>
                <c:pt idx="177864">
                  <c:v>-0.16284299999999999</c:v>
                </c:pt>
                <c:pt idx="177865">
                  <c:v>-0.162995</c:v>
                </c:pt>
                <c:pt idx="177866">
                  <c:v>-0.16312199999999999</c:v>
                </c:pt>
                <c:pt idx="177867">
                  <c:v>-0.16322300000000001</c:v>
                </c:pt>
                <c:pt idx="177868">
                  <c:v>-0.1633</c:v>
                </c:pt>
                <c:pt idx="177869">
                  <c:v>-0.163353</c:v>
                </c:pt>
                <c:pt idx="177870">
                  <c:v>-0.163379</c:v>
                </c:pt>
                <c:pt idx="177871">
                  <c:v>-0.16337599999999999</c:v>
                </c:pt>
                <c:pt idx="177872">
                  <c:v>-0.16334399999999999</c:v>
                </c:pt>
                <c:pt idx="177873">
                  <c:v>-0.16328799999999999</c:v>
                </c:pt>
                <c:pt idx="177874">
                  <c:v>-0.16321099999999999</c:v>
                </c:pt>
                <c:pt idx="177875">
                  <c:v>-0.16311500000000001</c:v>
                </c:pt>
                <c:pt idx="177876">
                  <c:v>-0.162997</c:v>
                </c:pt>
                <c:pt idx="177877">
                  <c:v>-0.162855</c:v>
                </c:pt>
                <c:pt idx="177878">
                  <c:v>-0.16269</c:v>
                </c:pt>
                <c:pt idx="177879">
                  <c:v>-0.16250700000000001</c:v>
                </c:pt>
                <c:pt idx="177880">
                  <c:v>-0.162302</c:v>
                </c:pt>
                <c:pt idx="177881">
                  <c:v>-0.16207299999999999</c:v>
                </c:pt>
                <c:pt idx="177882">
                  <c:v>-0.16181899999999999</c:v>
                </c:pt>
                <c:pt idx="177883">
                  <c:v>-0.16154399999999999</c:v>
                </c:pt>
                <c:pt idx="177884">
                  <c:v>-0.161249</c:v>
                </c:pt>
                <c:pt idx="177885">
                  <c:v>-0.16093399999999999</c:v>
                </c:pt>
                <c:pt idx="177886">
                  <c:v>-0.16059699999999999</c:v>
                </c:pt>
                <c:pt idx="177887">
                  <c:v>-0.16023799999999999</c:v>
                </c:pt>
                <c:pt idx="177888">
                  <c:v>-0.159858</c:v>
                </c:pt>
                <c:pt idx="177889">
                  <c:v>-0.15946199999999999</c:v>
                </c:pt>
                <c:pt idx="177890">
                  <c:v>-0.159021</c:v>
                </c:pt>
                <c:pt idx="177891">
                  <c:v>-0.15848699999999999</c:v>
                </c:pt>
                <c:pt idx="177892">
                  <c:v>-0.15788199999999999</c:v>
                </c:pt>
                <c:pt idx="177893">
                  <c:v>-0.15726200000000001</c:v>
                </c:pt>
                <c:pt idx="177894">
                  <c:v>-0.156612</c:v>
                </c:pt>
                <c:pt idx="177895">
                  <c:v>-0.15591099999999999</c:v>
                </c:pt>
                <c:pt idx="177896">
                  <c:v>-0.15517300000000001</c:v>
                </c:pt>
                <c:pt idx="177897">
                  <c:v>-0.15440799999999999</c:v>
                </c:pt>
                <c:pt idx="177898">
                  <c:v>-0.153614</c:v>
                </c:pt>
                <c:pt idx="177899">
                  <c:v>-0.15278600000000001</c:v>
                </c:pt>
                <c:pt idx="177900">
                  <c:v>-0.151919</c:v>
                </c:pt>
                <c:pt idx="177901">
                  <c:v>-0.15101200000000001</c:v>
                </c:pt>
                <c:pt idx="177902">
                  <c:v>-0.150065</c:v>
                </c:pt>
                <c:pt idx="177903">
                  <c:v>-0.14908199999999999</c:v>
                </c:pt>
                <c:pt idx="177904">
                  <c:v>-0.148064</c:v>
                </c:pt>
                <c:pt idx="177905">
                  <c:v>-0.14701400000000001</c:v>
                </c:pt>
                <c:pt idx="177906">
                  <c:v>-0.14593500000000001</c:v>
                </c:pt>
                <c:pt idx="177907">
                  <c:v>-0.14482900000000001</c:v>
                </c:pt>
                <c:pt idx="177908">
                  <c:v>-0.143702</c:v>
                </c:pt>
                <c:pt idx="177909">
                  <c:v>-0.14255499999999999</c:v>
                </c:pt>
                <c:pt idx="177910">
                  <c:v>-0.14139399999999999</c:v>
                </c:pt>
                <c:pt idx="177911">
                  <c:v>-0.14021800000000001</c:v>
                </c:pt>
                <c:pt idx="177912">
                  <c:v>-0.13902500000000001</c:v>
                </c:pt>
                <c:pt idx="177913">
                  <c:v>-0.13781299999999999</c:v>
                </c:pt>
                <c:pt idx="177914">
                  <c:v>-0.13658300000000001</c:v>
                </c:pt>
                <c:pt idx="177915">
                  <c:v>-0.13533400000000001</c:v>
                </c:pt>
                <c:pt idx="177916">
                  <c:v>-0.13406299999999999</c:v>
                </c:pt>
                <c:pt idx="177917">
                  <c:v>-0.13277</c:v>
                </c:pt>
                <c:pt idx="177918">
                  <c:v>-0.13145499999999999</c:v>
                </c:pt>
                <c:pt idx="177919">
                  <c:v>-0.13011700000000001</c:v>
                </c:pt>
                <c:pt idx="177920">
                  <c:v>-0.128751</c:v>
                </c:pt>
                <c:pt idx="177921">
                  <c:v>-0.127358</c:v>
                </c:pt>
                <c:pt idx="177922">
                  <c:v>-0.125939</c:v>
                </c:pt>
                <c:pt idx="177923">
                  <c:v>-0.12449200000000001</c:v>
                </c:pt>
                <c:pt idx="177924">
                  <c:v>-0.123019</c:v>
                </c:pt>
                <c:pt idx="177925">
                  <c:v>-0.121521</c:v>
                </c:pt>
                <c:pt idx="177926">
                  <c:v>-0.11999899999999999</c:v>
                </c:pt>
                <c:pt idx="177927">
                  <c:v>-0.11845799999999999</c:v>
                </c:pt>
                <c:pt idx="177928">
                  <c:v>-0.116899</c:v>
                </c:pt>
                <c:pt idx="177929">
                  <c:v>-0.11532299999999999</c:v>
                </c:pt>
                <c:pt idx="177930">
                  <c:v>-0.113731</c:v>
                </c:pt>
                <c:pt idx="177931">
                  <c:v>-0.112123</c:v>
                </c:pt>
                <c:pt idx="177932">
                  <c:v>-0.110503</c:v>
                </c:pt>
                <c:pt idx="177933">
                  <c:v>-0.10886999999999999</c:v>
                </c:pt>
                <c:pt idx="177934">
                  <c:v>-0.107224</c:v>
                </c:pt>
                <c:pt idx="177935">
                  <c:v>-0.10556500000000001</c:v>
                </c:pt>
                <c:pt idx="177936">
                  <c:v>-0.103892</c:v>
                </c:pt>
                <c:pt idx="177937">
                  <c:v>-0.102205</c:v>
                </c:pt>
                <c:pt idx="177938">
                  <c:v>-0.100503</c:v>
                </c:pt>
                <c:pt idx="177939">
                  <c:v>-9.8784499999999997E-2</c:v>
                </c:pt>
                <c:pt idx="177940">
                  <c:v>-9.7047599999999998E-2</c:v>
                </c:pt>
                <c:pt idx="177941">
                  <c:v>-9.5290700000000006E-2</c:v>
                </c:pt>
                <c:pt idx="177942">
                  <c:v>-9.3515299999999996E-2</c:v>
                </c:pt>
                <c:pt idx="177943">
                  <c:v>-9.1725399999999999E-2</c:v>
                </c:pt>
                <c:pt idx="177944">
                  <c:v>-8.9925699999999997E-2</c:v>
                </c:pt>
                <c:pt idx="177945">
                  <c:v>-8.8119500000000003E-2</c:v>
                </c:pt>
                <c:pt idx="177946">
                  <c:v>-8.6308099999999999E-2</c:v>
                </c:pt>
                <c:pt idx="177947">
                  <c:v>-8.4492899999999996E-2</c:v>
                </c:pt>
                <c:pt idx="177948">
                  <c:v>-8.2675200000000004E-2</c:v>
                </c:pt>
                <c:pt idx="177949">
                  <c:v>-8.0855300000000005E-2</c:v>
                </c:pt>
                <c:pt idx="177950">
                  <c:v>-7.9032400000000003E-2</c:v>
                </c:pt>
                <c:pt idx="177951">
                  <c:v>-7.7205800000000005E-2</c:v>
                </c:pt>
                <c:pt idx="177952">
                  <c:v>-7.5376299999999993E-2</c:v>
                </c:pt>
                <c:pt idx="177953">
                  <c:v>-7.3546100000000003E-2</c:v>
                </c:pt>
                <c:pt idx="177954">
                  <c:v>-7.1718100000000007E-2</c:v>
                </c:pt>
                <c:pt idx="177955">
                  <c:v>-6.9894999999999999E-2</c:v>
                </c:pt>
                <c:pt idx="177956">
                  <c:v>-6.8077299999999993E-2</c:v>
                </c:pt>
                <c:pt idx="177957">
                  <c:v>-6.6261799999999996E-2</c:v>
                </c:pt>
                <c:pt idx="177958">
                  <c:v>-6.4444799999999997E-2</c:v>
                </c:pt>
                <c:pt idx="177959">
                  <c:v>-6.2626100000000004E-2</c:v>
                </c:pt>
                <c:pt idx="177960">
                  <c:v>-6.0808000000000001E-2</c:v>
                </c:pt>
                <c:pt idx="177961">
                  <c:v>-5.8992099999999999E-2</c:v>
                </c:pt>
                <c:pt idx="177962">
                  <c:v>-5.7180700000000001E-2</c:v>
                </c:pt>
                <c:pt idx="177963">
                  <c:v>-5.5378400000000001E-2</c:v>
                </c:pt>
                <c:pt idx="177964">
                  <c:v>-5.3585500000000001E-2</c:v>
                </c:pt>
                <c:pt idx="177965">
                  <c:v>-5.1795899999999999E-2</c:v>
                </c:pt>
                <c:pt idx="177966">
                  <c:v>-5.0007200000000002E-2</c:v>
                </c:pt>
                <c:pt idx="177967">
                  <c:v>-4.8224799999999998E-2</c:v>
                </c:pt>
                <c:pt idx="177968">
                  <c:v>-4.6456200000000003E-2</c:v>
                </c:pt>
                <c:pt idx="177969">
                  <c:v>-4.47071E-2</c:v>
                </c:pt>
                <c:pt idx="177970">
                  <c:v>-4.2980200000000003E-2</c:v>
                </c:pt>
                <c:pt idx="177971">
                  <c:v>-4.1273600000000001E-2</c:v>
                </c:pt>
                <c:pt idx="177972">
                  <c:v>-3.9583500000000001E-2</c:v>
                </c:pt>
                <c:pt idx="177973">
                  <c:v>-3.7907700000000003E-2</c:v>
                </c:pt>
                <c:pt idx="177974">
                  <c:v>-3.6246399999999998E-2</c:v>
                </c:pt>
                <c:pt idx="177975">
                  <c:v>-3.4601600000000003E-2</c:v>
                </c:pt>
                <c:pt idx="177976">
                  <c:v>-3.2975600000000001E-2</c:v>
                </c:pt>
                <c:pt idx="177977">
                  <c:v>-3.1371400000000001E-2</c:v>
                </c:pt>
                <c:pt idx="177978">
                  <c:v>-2.9793400000000001E-2</c:v>
                </c:pt>
                <c:pt idx="177979">
                  <c:v>-2.8245599999999999E-2</c:v>
                </c:pt>
                <c:pt idx="177980">
                  <c:v>-2.6728499999999999E-2</c:v>
                </c:pt>
                <c:pt idx="177981">
                  <c:v>-2.52403E-2</c:v>
                </c:pt>
                <c:pt idx="177982">
                  <c:v>-2.3781099999999999E-2</c:v>
                </c:pt>
                <c:pt idx="177983">
                  <c:v>-2.23527E-2</c:v>
                </c:pt>
                <c:pt idx="177984">
                  <c:v>-2.0953699999999999E-2</c:v>
                </c:pt>
                <c:pt idx="177985">
                  <c:v>-1.9581299999999999E-2</c:v>
                </c:pt>
                <c:pt idx="177986">
                  <c:v>-1.8235299999999999E-2</c:v>
                </c:pt>
                <c:pt idx="177987">
                  <c:v>-1.69173E-2</c:v>
                </c:pt>
                <c:pt idx="177988">
                  <c:v>-1.56296E-2</c:v>
                </c:pt>
                <c:pt idx="177989">
                  <c:v>-1.43748E-2</c:v>
                </c:pt>
                <c:pt idx="177990">
                  <c:v>-1.31539E-2</c:v>
                </c:pt>
                <c:pt idx="177991">
                  <c:v>-1.19671E-2</c:v>
                </c:pt>
                <c:pt idx="177992">
                  <c:v>-1.08155E-2</c:v>
                </c:pt>
                <c:pt idx="177993" formatCode="0.00E+00">
                  <c:v>-9.7005500000000005E-3</c:v>
                </c:pt>
                <c:pt idx="177994" formatCode="0.00E+00">
                  <c:v>-8.6218600000000003E-3</c:v>
                </c:pt>
                <c:pt idx="177995" formatCode="0.00E+00">
                  <c:v>-7.57765E-3</c:v>
                </c:pt>
                <c:pt idx="177996" formatCode="0.00E+00">
                  <c:v>-6.5673900000000002E-3</c:v>
                </c:pt>
                <c:pt idx="177997" formatCode="0.00E+00">
                  <c:v>-5.59255E-3</c:v>
                </c:pt>
                <c:pt idx="177998" formatCode="0.00E+00">
                  <c:v>-4.6554400000000003E-3</c:v>
                </c:pt>
                <c:pt idx="177999" formatCode="0.00E+00">
                  <c:v>-3.75743E-3</c:v>
                </c:pt>
                <c:pt idx="178000" formatCode="0.00E+00">
                  <c:v>-2.8981599999999999E-3</c:v>
                </c:pt>
                <c:pt idx="178001" formatCode="0.00E+00">
                  <c:v>-2.07618E-3</c:v>
                </c:pt>
                <c:pt idx="178002" formatCode="0.00E+00">
                  <c:v>-1.29013E-3</c:v>
                </c:pt>
                <c:pt idx="178003" formatCode="0.00E+00">
                  <c:v>-5.40316E-4</c:v>
                </c:pt>
                <c:pt idx="178004" formatCode="0.00E+00">
                  <c:v>1.7204699999999999E-4</c:v>
                </c:pt>
                <c:pt idx="178005" formatCode="0.00E+00">
                  <c:v>8.4725999999999996E-4</c:v>
                </c:pt>
                <c:pt idx="178006" formatCode="0.00E+00">
                  <c:v>1.4864500000000001E-3</c:v>
                </c:pt>
                <c:pt idx="178007" formatCode="0.00E+00">
                  <c:v>2.0900699999999999E-3</c:v>
                </c:pt>
                <c:pt idx="178008" formatCode="0.00E+00">
                  <c:v>2.6580900000000001E-3</c:v>
                </c:pt>
                <c:pt idx="178009" formatCode="0.00E+00">
                  <c:v>3.1907900000000002E-3</c:v>
                </c:pt>
                <c:pt idx="178010" formatCode="0.00E+00">
                  <c:v>3.6890400000000002E-3</c:v>
                </c:pt>
                <c:pt idx="178011" formatCode="0.00E+00">
                  <c:v>4.1537099999999997E-3</c:v>
                </c:pt>
                <c:pt idx="178012" formatCode="0.00E+00">
                  <c:v>4.5852999999999996E-3</c:v>
                </c:pt>
                <c:pt idx="178013" formatCode="0.00E+00">
                  <c:v>4.9845100000000002E-3</c:v>
                </c:pt>
                <c:pt idx="178014" formatCode="0.00E+00">
                  <c:v>5.3525700000000001E-3</c:v>
                </c:pt>
                <c:pt idx="178015" formatCode="0.00E+00">
                  <c:v>5.6903700000000002E-3</c:v>
                </c:pt>
                <c:pt idx="178016" formatCode="0.00E+00">
                  <c:v>5.9974399999999997E-3</c:v>
                </c:pt>
                <c:pt idx="178017" formatCode="0.00E+00">
                  <c:v>6.27255E-3</c:v>
                </c:pt>
                <c:pt idx="178018" formatCode="0.00E+00">
                  <c:v>6.5150599999999996E-3</c:v>
                </c:pt>
                <c:pt idx="178019" formatCode="0.00E+00">
                  <c:v>6.7248000000000004E-3</c:v>
                </c:pt>
                <c:pt idx="178020" formatCode="0.00E+00">
                  <c:v>6.9017000000000002E-3</c:v>
                </c:pt>
                <c:pt idx="178021" formatCode="0.00E+00">
                  <c:v>7.0458300000000003E-3</c:v>
                </c:pt>
                <c:pt idx="178022" formatCode="0.00E+00">
                  <c:v>7.1569600000000004E-3</c:v>
                </c:pt>
                <c:pt idx="178023" formatCode="0.00E+00">
                  <c:v>7.2349299999999997E-3</c:v>
                </c:pt>
                <c:pt idx="178024" formatCode="0.00E+00">
                  <c:v>7.2806299999999997E-3</c:v>
                </c:pt>
                <c:pt idx="178025" formatCode="0.00E+00">
                  <c:v>7.2955600000000004E-3</c:v>
                </c:pt>
                <c:pt idx="178026" formatCode="0.00E+00">
                  <c:v>7.2811200000000003E-3</c:v>
                </c:pt>
                <c:pt idx="178027" formatCode="0.00E+00">
                  <c:v>7.2380200000000004E-3</c:v>
                </c:pt>
                <c:pt idx="178028" formatCode="0.00E+00">
                  <c:v>7.1663100000000004E-3</c:v>
                </c:pt>
                <c:pt idx="178029" formatCode="0.00E+00">
                  <c:v>7.0662900000000002E-3</c:v>
                </c:pt>
                <c:pt idx="178030" formatCode="0.00E+00">
                  <c:v>6.9382100000000002E-3</c:v>
                </c:pt>
                <c:pt idx="178031" formatCode="0.00E+00">
                  <c:v>6.7817900000000002E-3</c:v>
                </c:pt>
                <c:pt idx="178032" formatCode="0.00E+00">
                  <c:v>6.59707E-3</c:v>
                </c:pt>
                <c:pt idx="178033" formatCode="0.00E+00">
                  <c:v>6.3847299999999999E-3</c:v>
                </c:pt>
                <c:pt idx="178034" formatCode="0.00E+00">
                  <c:v>6.1451099999999996E-3</c:v>
                </c:pt>
                <c:pt idx="178035" formatCode="0.00E+00">
                  <c:v>5.8787700000000002E-3</c:v>
                </c:pt>
                <c:pt idx="178036" formatCode="0.00E+00">
                  <c:v>5.5877799999999997E-3</c:v>
                </c:pt>
                <c:pt idx="178037" formatCode="0.00E+00">
                  <c:v>5.2747499999999999E-3</c:v>
                </c:pt>
                <c:pt idx="178038" formatCode="0.00E+00">
                  <c:v>4.94131E-3</c:v>
                </c:pt>
                <c:pt idx="178039" formatCode="0.00E+00">
                  <c:v>4.5892900000000002E-3</c:v>
                </c:pt>
                <c:pt idx="178040" formatCode="0.00E+00">
                  <c:v>4.2210900000000003E-3</c:v>
                </c:pt>
                <c:pt idx="178041" formatCode="0.00E+00">
                  <c:v>3.8375800000000002E-3</c:v>
                </c:pt>
                <c:pt idx="178042" formatCode="0.00E+00">
                  <c:v>3.43816E-3</c:v>
                </c:pt>
                <c:pt idx="178043" formatCode="0.00E+00">
                  <c:v>3.02331E-3</c:v>
                </c:pt>
                <c:pt idx="178044" formatCode="0.00E+00">
                  <c:v>2.5938100000000002E-3</c:v>
                </c:pt>
                <c:pt idx="178045" formatCode="0.00E+00">
                  <c:v>2.1488100000000001E-3</c:v>
                </c:pt>
                <c:pt idx="178046" formatCode="0.00E+00">
                  <c:v>1.6877400000000001E-3</c:v>
                </c:pt>
                <c:pt idx="178047" formatCode="0.00E+00">
                  <c:v>1.2118599999999999E-3</c:v>
                </c:pt>
                <c:pt idx="178048" formatCode="0.00E+00">
                  <c:v>7.2254100000000005E-4</c:v>
                </c:pt>
                <c:pt idx="178049" formatCode="0.00E+00">
                  <c:v>2.2044299999999999E-4</c:v>
                </c:pt>
                <c:pt idx="178050" formatCode="0.00E+00">
                  <c:v>-2.9388400000000001E-4</c:v>
                </c:pt>
                <c:pt idx="178051" formatCode="0.00E+00">
                  <c:v>-8.1952700000000002E-4</c:v>
                </c:pt>
                <c:pt idx="178052" formatCode="0.00E+00">
                  <c:v>-1.35484E-3</c:v>
                </c:pt>
                <c:pt idx="178053" formatCode="0.00E+00">
                  <c:v>-1.8980500000000001E-3</c:v>
                </c:pt>
                <c:pt idx="178054" formatCode="0.00E+00">
                  <c:v>-2.4477100000000001E-3</c:v>
                </c:pt>
                <c:pt idx="178055" formatCode="0.00E+00">
                  <c:v>-3.0028500000000001E-3</c:v>
                </c:pt>
                <c:pt idx="178056" formatCode="0.00E+00">
                  <c:v>-3.5625499999999998E-3</c:v>
                </c:pt>
                <c:pt idx="178057" formatCode="0.00E+00">
                  <c:v>-4.1251400000000002E-3</c:v>
                </c:pt>
                <c:pt idx="178058" formatCode="0.00E+00">
                  <c:v>-4.6890300000000003E-3</c:v>
                </c:pt>
                <c:pt idx="178059" formatCode="0.00E+00">
                  <c:v>-5.2540199999999999E-3</c:v>
                </c:pt>
                <c:pt idx="178060" formatCode="0.00E+00">
                  <c:v>-5.8199100000000002E-3</c:v>
                </c:pt>
                <c:pt idx="178061" formatCode="0.00E+00">
                  <c:v>-6.3851699999999999E-3</c:v>
                </c:pt>
                <c:pt idx="178062" formatCode="0.00E+00">
                  <c:v>-6.9472500000000003E-3</c:v>
                </c:pt>
                <c:pt idx="178063" formatCode="0.00E+00">
                  <c:v>-7.5036800000000004E-3</c:v>
                </c:pt>
                <c:pt idx="178064" formatCode="0.00E+00">
                  <c:v>-8.0529799999999995E-3</c:v>
                </c:pt>
                <c:pt idx="178065" formatCode="0.00E+00">
                  <c:v>-8.5949200000000007E-3</c:v>
                </c:pt>
                <c:pt idx="178066" formatCode="0.00E+00">
                  <c:v>-9.1296299999999997E-3</c:v>
                </c:pt>
                <c:pt idx="178067" formatCode="0.00E+00">
                  <c:v>-9.6567100000000006E-3</c:v>
                </c:pt>
                <c:pt idx="178068">
                  <c:v>-1.0175699999999999E-2</c:v>
                </c:pt>
                <c:pt idx="178069">
                  <c:v>-1.0686599999999999E-2</c:v>
                </c:pt>
                <c:pt idx="178070">
                  <c:v>-1.11897E-2</c:v>
                </c:pt>
                <c:pt idx="178071">
                  <c:v>-1.1684399999999999E-2</c:v>
                </c:pt>
                <c:pt idx="178072">
                  <c:v>-1.2169900000000001E-2</c:v>
                </c:pt>
                <c:pt idx="178073">
                  <c:v>-1.2645E-2</c:v>
                </c:pt>
                <c:pt idx="178074">
                  <c:v>-1.3107499999999999E-2</c:v>
                </c:pt>
                <c:pt idx="178075">
                  <c:v>-1.35543E-2</c:v>
                </c:pt>
                <c:pt idx="178076">
                  <c:v>-1.3983199999999999E-2</c:v>
                </c:pt>
                <c:pt idx="178077">
                  <c:v>-1.4393299999999999E-2</c:v>
                </c:pt>
                <c:pt idx="178078">
                  <c:v>-1.47834E-2</c:v>
                </c:pt>
                <c:pt idx="178079">
                  <c:v>-1.51529E-2</c:v>
                </c:pt>
                <c:pt idx="178080">
                  <c:v>-1.55015E-2</c:v>
                </c:pt>
                <c:pt idx="178081">
                  <c:v>-1.5829099999999999E-2</c:v>
                </c:pt>
                <c:pt idx="178082">
                  <c:v>-1.6134900000000001E-2</c:v>
                </c:pt>
                <c:pt idx="178083">
                  <c:v>-1.6417399999999999E-2</c:v>
                </c:pt>
                <c:pt idx="178084">
                  <c:v>-1.6675700000000002E-2</c:v>
                </c:pt>
                <c:pt idx="178085">
                  <c:v>-1.6909899999999999E-2</c:v>
                </c:pt>
                <c:pt idx="178086">
                  <c:v>-1.7121299999999999E-2</c:v>
                </c:pt>
                <c:pt idx="178087">
                  <c:v>-1.7310900000000001E-2</c:v>
                </c:pt>
                <c:pt idx="178088">
                  <c:v>-1.74781E-2</c:v>
                </c:pt>
                <c:pt idx="178089">
                  <c:v>-1.76223E-2</c:v>
                </c:pt>
                <c:pt idx="178090">
                  <c:v>-1.7743100000000001E-2</c:v>
                </c:pt>
                <c:pt idx="178091">
                  <c:v>-1.78392E-2</c:v>
                </c:pt>
                <c:pt idx="178092">
                  <c:v>-1.7907699999999999E-2</c:v>
                </c:pt>
                <c:pt idx="178093">
                  <c:v>-1.79466E-2</c:v>
                </c:pt>
                <c:pt idx="178094">
                  <c:v>-1.7956400000000001E-2</c:v>
                </c:pt>
                <c:pt idx="178095">
                  <c:v>-1.7937999999999999E-2</c:v>
                </c:pt>
                <c:pt idx="178096">
                  <c:v>-1.7890799999999998E-2</c:v>
                </c:pt>
                <c:pt idx="178097">
                  <c:v>-1.78129E-2</c:v>
                </c:pt>
                <c:pt idx="178098">
                  <c:v>-1.77024E-2</c:v>
                </c:pt>
                <c:pt idx="178099">
                  <c:v>-1.7558500000000001E-2</c:v>
                </c:pt>
                <c:pt idx="178100">
                  <c:v>-1.7381600000000001E-2</c:v>
                </c:pt>
                <c:pt idx="178101">
                  <c:v>-1.7171100000000002E-2</c:v>
                </c:pt>
                <c:pt idx="178102">
                  <c:v>-1.6926E-2</c:v>
                </c:pt>
                <c:pt idx="178103">
                  <c:v>-1.6646600000000001E-2</c:v>
                </c:pt>
                <c:pt idx="178104">
                  <c:v>-1.6334499999999998E-2</c:v>
                </c:pt>
                <c:pt idx="178105">
                  <c:v>-1.5990399999999998E-2</c:v>
                </c:pt>
                <c:pt idx="178106">
                  <c:v>-1.5613800000000001E-2</c:v>
                </c:pt>
                <c:pt idx="178107">
                  <c:v>-1.5204799999999999E-2</c:v>
                </c:pt>
                <c:pt idx="178108">
                  <c:v>-1.4763800000000001E-2</c:v>
                </c:pt>
                <c:pt idx="178109">
                  <c:v>-1.4291099999999999E-2</c:v>
                </c:pt>
                <c:pt idx="178110">
                  <c:v>-1.37868E-2</c:v>
                </c:pt>
                <c:pt idx="178111">
                  <c:v>-1.32502E-2</c:v>
                </c:pt>
                <c:pt idx="178112">
                  <c:v>-1.26798E-2</c:v>
                </c:pt>
                <c:pt idx="178113">
                  <c:v>-1.20743E-2</c:v>
                </c:pt>
                <c:pt idx="178114">
                  <c:v>-1.1433E-2</c:v>
                </c:pt>
                <c:pt idx="178115">
                  <c:v>-1.07565E-2</c:v>
                </c:pt>
                <c:pt idx="178116">
                  <c:v>-1.0045E-2</c:v>
                </c:pt>
                <c:pt idx="178117" formatCode="0.00E+00">
                  <c:v>-9.2985700000000008E-3</c:v>
                </c:pt>
                <c:pt idx="178118" formatCode="0.00E+00">
                  <c:v>-8.5181000000000007E-3</c:v>
                </c:pt>
                <c:pt idx="178119" formatCode="0.00E+00">
                  <c:v>-7.7044799999999997E-3</c:v>
                </c:pt>
                <c:pt idx="178120" formatCode="0.00E+00">
                  <c:v>-6.8582000000000001E-3</c:v>
                </c:pt>
                <c:pt idx="178121" formatCode="0.00E+00">
                  <c:v>-5.9798200000000003E-3</c:v>
                </c:pt>
                <c:pt idx="178122" formatCode="0.00E+00">
                  <c:v>-5.0700800000000002E-3</c:v>
                </c:pt>
                <c:pt idx="178123" formatCode="0.00E+00">
                  <c:v>-4.1295699999999999E-3</c:v>
                </c:pt>
                <c:pt idx="178124" formatCode="0.00E+00">
                  <c:v>-3.1589299999999999E-3</c:v>
                </c:pt>
                <c:pt idx="178125" formatCode="0.00E+00">
                  <c:v>-2.1588900000000001E-3</c:v>
                </c:pt>
                <c:pt idx="178126" formatCode="0.00E+00">
                  <c:v>-1.1293399999999999E-3</c:v>
                </c:pt>
                <c:pt idx="178127" formatCode="0.00E+00">
                  <c:v>-6.9395399999999996E-5</c:v>
                </c:pt>
                <c:pt idx="178128" formatCode="0.00E+00">
                  <c:v>1.02129E-3</c:v>
                </c:pt>
                <c:pt idx="178129" formatCode="0.00E+00">
                  <c:v>2.14234E-3</c:v>
                </c:pt>
                <c:pt idx="178130" formatCode="0.00E+00">
                  <c:v>3.2936100000000002E-3</c:v>
                </c:pt>
                <c:pt idx="178131" formatCode="0.00E+00">
                  <c:v>4.4747299999999997E-3</c:v>
                </c:pt>
                <c:pt idx="178132" formatCode="0.00E+00">
                  <c:v>5.6836600000000001E-3</c:v>
                </c:pt>
                <c:pt idx="178133" formatCode="0.00E+00">
                  <c:v>6.9174500000000003E-3</c:v>
                </c:pt>
                <c:pt idx="178134" formatCode="0.00E+00">
                  <c:v>8.1744699999999997E-3</c:v>
                </c:pt>
                <c:pt idx="178135" formatCode="0.00E+00">
                  <c:v>9.45468E-3</c:v>
                </c:pt>
                <c:pt idx="178136">
                  <c:v>1.0758500000000001E-2</c:v>
                </c:pt>
                <c:pt idx="178137">
                  <c:v>1.2086299999999999E-2</c:v>
                </c:pt>
                <c:pt idx="178138">
                  <c:v>1.3437599999999999E-2</c:v>
                </c:pt>
                <c:pt idx="178139">
                  <c:v>1.48109E-2</c:v>
                </c:pt>
                <c:pt idx="178140">
                  <c:v>1.62046E-2</c:v>
                </c:pt>
                <c:pt idx="178141">
                  <c:v>1.7618100000000001E-2</c:v>
                </c:pt>
                <c:pt idx="178142">
                  <c:v>1.9051999999999999E-2</c:v>
                </c:pt>
                <c:pt idx="178143">
                  <c:v>2.0506699999999999E-2</c:v>
                </c:pt>
                <c:pt idx="178144">
                  <c:v>2.19817E-2</c:v>
                </c:pt>
                <c:pt idx="178145">
                  <c:v>2.34749E-2</c:v>
                </c:pt>
                <c:pt idx="178146">
                  <c:v>2.4984200000000002E-2</c:v>
                </c:pt>
                <c:pt idx="178147">
                  <c:v>2.6508299999999999E-2</c:v>
                </c:pt>
                <c:pt idx="178148">
                  <c:v>2.80457E-2</c:v>
                </c:pt>
                <c:pt idx="178149">
                  <c:v>2.9595E-2</c:v>
                </c:pt>
                <c:pt idx="178150">
                  <c:v>3.1155200000000001E-2</c:v>
                </c:pt>
                <c:pt idx="178151">
                  <c:v>3.2725900000000002E-2</c:v>
                </c:pt>
                <c:pt idx="178152">
                  <c:v>3.43071E-2</c:v>
                </c:pt>
                <c:pt idx="178153">
                  <c:v>3.5899E-2</c:v>
                </c:pt>
                <c:pt idx="178154">
                  <c:v>3.7500899999999997E-2</c:v>
                </c:pt>
                <c:pt idx="178155">
                  <c:v>3.9111399999999998E-2</c:v>
                </c:pt>
                <c:pt idx="178156">
                  <c:v>4.0728800000000003E-2</c:v>
                </c:pt>
                <c:pt idx="178157">
                  <c:v>4.2351100000000003E-2</c:v>
                </c:pt>
                <c:pt idx="178158">
                  <c:v>4.3976500000000002E-2</c:v>
                </c:pt>
                <c:pt idx="178159">
                  <c:v>4.5603200000000003E-2</c:v>
                </c:pt>
                <c:pt idx="178160">
                  <c:v>4.7230399999999999E-2</c:v>
                </c:pt>
                <c:pt idx="178161">
                  <c:v>4.8857900000000003E-2</c:v>
                </c:pt>
                <c:pt idx="178162">
                  <c:v>5.0484599999999998E-2</c:v>
                </c:pt>
                <c:pt idx="178163">
                  <c:v>5.2109900000000001E-2</c:v>
                </c:pt>
                <c:pt idx="178164">
                  <c:v>5.3733099999999999E-2</c:v>
                </c:pt>
                <c:pt idx="178165">
                  <c:v>5.5353699999999999E-2</c:v>
                </c:pt>
                <c:pt idx="178166">
                  <c:v>5.69705E-2</c:v>
                </c:pt>
                <c:pt idx="178167">
                  <c:v>5.85824E-2</c:v>
                </c:pt>
                <c:pt idx="178168">
                  <c:v>6.0188800000000001E-2</c:v>
                </c:pt>
                <c:pt idx="178169">
                  <c:v>6.17891E-2</c:v>
                </c:pt>
                <c:pt idx="178170">
                  <c:v>6.3382499999999994E-2</c:v>
                </c:pt>
                <c:pt idx="178171">
                  <c:v>6.4968300000000007E-2</c:v>
                </c:pt>
                <c:pt idx="178172">
                  <c:v>6.6545300000000002E-2</c:v>
                </c:pt>
                <c:pt idx="178173">
                  <c:v>6.8111199999999997E-2</c:v>
                </c:pt>
                <c:pt idx="178174">
                  <c:v>6.9663299999999997E-2</c:v>
                </c:pt>
                <c:pt idx="178175">
                  <c:v>7.1200200000000005E-2</c:v>
                </c:pt>
                <c:pt idx="178176">
                  <c:v>7.2721300000000003E-2</c:v>
                </c:pt>
                <c:pt idx="178177">
                  <c:v>7.4225899999999997E-2</c:v>
                </c:pt>
                <c:pt idx="178178">
                  <c:v>7.5712399999999999E-2</c:v>
                </c:pt>
                <c:pt idx="178179">
                  <c:v>7.7179999999999999E-2</c:v>
                </c:pt>
                <c:pt idx="178180">
                  <c:v>7.8628699999999996E-2</c:v>
                </c:pt>
                <c:pt idx="178181">
                  <c:v>8.0058400000000002E-2</c:v>
                </c:pt>
                <c:pt idx="178182">
                  <c:v>8.1468100000000002E-2</c:v>
                </c:pt>
                <c:pt idx="178183">
                  <c:v>8.2856200000000005E-2</c:v>
                </c:pt>
                <c:pt idx="178184">
                  <c:v>8.4221799999999999E-2</c:v>
                </c:pt>
                <c:pt idx="178185">
                  <c:v>8.5565100000000005E-2</c:v>
                </c:pt>
                <c:pt idx="178186">
                  <c:v>8.6886599999999994E-2</c:v>
                </c:pt>
                <c:pt idx="178187">
                  <c:v>8.81855E-2</c:v>
                </c:pt>
                <c:pt idx="178188">
                  <c:v>8.9460899999999996E-2</c:v>
                </c:pt>
                <c:pt idx="178189">
                  <c:v>9.0712299999999996E-2</c:v>
                </c:pt>
                <c:pt idx="178190">
                  <c:v>9.1939300000000002E-2</c:v>
                </c:pt>
                <c:pt idx="178191">
                  <c:v>9.3140100000000003E-2</c:v>
                </c:pt>
                <c:pt idx="178192">
                  <c:v>9.4312400000000005E-2</c:v>
                </c:pt>
                <c:pt idx="178193">
                  <c:v>9.5454899999999995E-2</c:v>
                </c:pt>
                <c:pt idx="178194">
                  <c:v>9.6567200000000006E-2</c:v>
                </c:pt>
                <c:pt idx="178195">
                  <c:v>9.7648799999999994E-2</c:v>
                </c:pt>
                <c:pt idx="178196">
                  <c:v>9.8699499999999996E-2</c:v>
                </c:pt>
                <c:pt idx="178197">
                  <c:v>9.9719500000000003E-2</c:v>
                </c:pt>
                <c:pt idx="178198">
                  <c:v>0.10070900000000001</c:v>
                </c:pt>
                <c:pt idx="178199">
                  <c:v>0.10166600000000001</c:v>
                </c:pt>
                <c:pt idx="178200">
                  <c:v>0.102591</c:v>
                </c:pt>
                <c:pt idx="178201">
                  <c:v>0.10348499999999999</c:v>
                </c:pt>
                <c:pt idx="178202">
                  <c:v>0.104347</c:v>
                </c:pt>
                <c:pt idx="178203">
                  <c:v>0.10517600000000001</c:v>
                </c:pt>
                <c:pt idx="178204">
                  <c:v>0.10596999999999999</c:v>
                </c:pt>
                <c:pt idx="178205">
                  <c:v>0.10673100000000001</c:v>
                </c:pt>
                <c:pt idx="178206">
                  <c:v>0.10746</c:v>
                </c:pt>
                <c:pt idx="178207">
                  <c:v>0.108155</c:v>
                </c:pt>
                <c:pt idx="178208">
                  <c:v>0.108818</c:v>
                </c:pt>
                <c:pt idx="178209">
                  <c:v>0.109446</c:v>
                </c:pt>
                <c:pt idx="178210">
                  <c:v>0.11004</c:v>
                </c:pt>
                <c:pt idx="178211">
                  <c:v>0.1106</c:v>
                </c:pt>
                <c:pt idx="178212">
                  <c:v>0.111126</c:v>
                </c:pt>
                <c:pt idx="178213">
                  <c:v>0.11161799999999999</c:v>
                </c:pt>
                <c:pt idx="178214">
                  <c:v>0.11207499999999999</c:v>
                </c:pt>
                <c:pt idx="178215">
                  <c:v>0.112498</c:v>
                </c:pt>
                <c:pt idx="178216">
                  <c:v>0.112885</c:v>
                </c:pt>
                <c:pt idx="178217">
                  <c:v>0.113237</c:v>
                </c:pt>
                <c:pt idx="178218">
                  <c:v>0.113554</c:v>
                </c:pt>
                <c:pt idx="178219">
                  <c:v>0.11383600000000001</c:v>
                </c:pt>
                <c:pt idx="178220">
                  <c:v>0.114084</c:v>
                </c:pt>
                <c:pt idx="178221">
                  <c:v>0.114297</c:v>
                </c:pt>
                <c:pt idx="178222">
                  <c:v>0.11447400000000001</c:v>
                </c:pt>
                <c:pt idx="178223">
                  <c:v>0.114616</c:v>
                </c:pt>
                <c:pt idx="178224">
                  <c:v>0.11472400000000001</c:v>
                </c:pt>
                <c:pt idx="178225">
                  <c:v>0.114798</c:v>
                </c:pt>
                <c:pt idx="178226">
                  <c:v>0.11483699999999999</c:v>
                </c:pt>
                <c:pt idx="178227">
                  <c:v>0.114838</c:v>
                </c:pt>
                <c:pt idx="178228">
                  <c:v>0.114803</c:v>
                </c:pt>
                <c:pt idx="178229">
                  <c:v>0.114732</c:v>
                </c:pt>
                <c:pt idx="178230">
                  <c:v>0.11462700000000001</c:v>
                </c:pt>
                <c:pt idx="178231">
                  <c:v>0.114491</c:v>
                </c:pt>
                <c:pt idx="178232">
                  <c:v>0.114325</c:v>
                </c:pt>
                <c:pt idx="178233">
                  <c:v>0.11412899999999999</c:v>
                </c:pt>
                <c:pt idx="178234">
                  <c:v>0.113903</c:v>
                </c:pt>
                <c:pt idx="178235">
                  <c:v>0.113647</c:v>
                </c:pt>
                <c:pt idx="178236">
                  <c:v>0.113361</c:v>
                </c:pt>
                <c:pt idx="178237">
                  <c:v>0.11304500000000001</c:v>
                </c:pt>
                <c:pt idx="178238">
                  <c:v>0.11269700000000001</c:v>
                </c:pt>
                <c:pt idx="178239">
                  <c:v>0.11232</c:v>
                </c:pt>
                <c:pt idx="178240">
                  <c:v>0.111915</c:v>
                </c:pt>
                <c:pt idx="178241">
                  <c:v>0.111484</c:v>
                </c:pt>
                <c:pt idx="178242">
                  <c:v>0.11103</c:v>
                </c:pt>
                <c:pt idx="178243">
                  <c:v>0.110552</c:v>
                </c:pt>
                <c:pt idx="178244">
                  <c:v>0.110051</c:v>
                </c:pt>
                <c:pt idx="178245">
                  <c:v>0.109527</c:v>
                </c:pt>
                <c:pt idx="178246">
                  <c:v>0.10898099999999999</c:v>
                </c:pt>
                <c:pt idx="178247">
                  <c:v>0.10841099999999999</c:v>
                </c:pt>
                <c:pt idx="178248">
                  <c:v>0.107819</c:v>
                </c:pt>
                <c:pt idx="178249">
                  <c:v>0.107206</c:v>
                </c:pt>
                <c:pt idx="178250">
                  <c:v>0.106574</c:v>
                </c:pt>
                <c:pt idx="178251">
                  <c:v>0.105922</c:v>
                </c:pt>
                <c:pt idx="178252">
                  <c:v>0.105251</c:v>
                </c:pt>
                <c:pt idx="178253">
                  <c:v>0.104562</c:v>
                </c:pt>
                <c:pt idx="178254">
                  <c:v>0.103855</c:v>
                </c:pt>
                <c:pt idx="178255">
                  <c:v>0.103129</c:v>
                </c:pt>
                <c:pt idx="178256">
                  <c:v>0.102385</c:v>
                </c:pt>
                <c:pt idx="178257">
                  <c:v>0.101622</c:v>
                </c:pt>
                <c:pt idx="178258">
                  <c:v>0.100842</c:v>
                </c:pt>
                <c:pt idx="178259">
                  <c:v>0.100045</c:v>
                </c:pt>
                <c:pt idx="178260">
                  <c:v>9.9232299999999996E-2</c:v>
                </c:pt>
                <c:pt idx="178261">
                  <c:v>9.8404800000000001E-2</c:v>
                </c:pt>
                <c:pt idx="178262">
                  <c:v>9.7563800000000006E-2</c:v>
                </c:pt>
                <c:pt idx="178263">
                  <c:v>9.6710299999999999E-2</c:v>
                </c:pt>
                <c:pt idx="178264">
                  <c:v>9.58455E-2</c:v>
                </c:pt>
                <c:pt idx="178265">
                  <c:v>9.4971100000000003E-2</c:v>
                </c:pt>
                <c:pt idx="178266">
                  <c:v>9.4087500000000004E-2</c:v>
                </c:pt>
                <c:pt idx="178267">
                  <c:v>9.3195100000000003E-2</c:v>
                </c:pt>
                <c:pt idx="178268">
                  <c:v>9.2295199999999994E-2</c:v>
                </c:pt>
                <c:pt idx="178269">
                  <c:v>9.1388800000000006E-2</c:v>
                </c:pt>
                <c:pt idx="178270">
                  <c:v>9.0475100000000003E-2</c:v>
                </c:pt>
                <c:pt idx="178271">
                  <c:v>8.9553800000000003E-2</c:v>
                </c:pt>
                <c:pt idx="178272">
                  <c:v>8.8626499999999997E-2</c:v>
                </c:pt>
                <c:pt idx="178273">
                  <c:v>8.7695300000000004E-2</c:v>
                </c:pt>
                <c:pt idx="178274">
                  <c:v>8.6761000000000005E-2</c:v>
                </c:pt>
                <c:pt idx="178275">
                  <c:v>8.5824200000000003E-2</c:v>
                </c:pt>
                <c:pt idx="178276">
                  <c:v>8.48859E-2</c:v>
                </c:pt>
                <c:pt idx="178277">
                  <c:v>8.3946900000000005E-2</c:v>
                </c:pt>
                <c:pt idx="178278">
                  <c:v>8.3007800000000007E-2</c:v>
                </c:pt>
                <c:pt idx="178279">
                  <c:v>8.2068799999999997E-2</c:v>
                </c:pt>
                <c:pt idx="178280">
                  <c:v>8.1130099999999997E-2</c:v>
                </c:pt>
                <c:pt idx="178281">
                  <c:v>8.0191999999999999E-2</c:v>
                </c:pt>
                <c:pt idx="178282">
                  <c:v>7.9255199999999998E-2</c:v>
                </c:pt>
                <c:pt idx="178283">
                  <c:v>7.8320799999999996E-2</c:v>
                </c:pt>
                <c:pt idx="178284">
                  <c:v>7.7390500000000001E-2</c:v>
                </c:pt>
                <c:pt idx="178285">
                  <c:v>7.6466199999999998E-2</c:v>
                </c:pt>
                <c:pt idx="178286">
                  <c:v>7.5548500000000005E-2</c:v>
                </c:pt>
                <c:pt idx="178287">
                  <c:v>7.4637599999999998E-2</c:v>
                </c:pt>
                <c:pt idx="178288">
                  <c:v>7.3733800000000002E-2</c:v>
                </c:pt>
                <c:pt idx="178289">
                  <c:v>7.2837499999999999E-2</c:v>
                </c:pt>
                <c:pt idx="178290">
                  <c:v>7.1949200000000005E-2</c:v>
                </c:pt>
                <c:pt idx="178291">
                  <c:v>7.10697E-2</c:v>
                </c:pt>
                <c:pt idx="178292">
                  <c:v>7.0200299999999993E-2</c:v>
                </c:pt>
                <c:pt idx="178293">
                  <c:v>6.9341399999999997E-2</c:v>
                </c:pt>
                <c:pt idx="178294">
                  <c:v>6.8492899999999995E-2</c:v>
                </c:pt>
                <c:pt idx="178295">
                  <c:v>6.7654500000000006E-2</c:v>
                </c:pt>
                <c:pt idx="178296">
                  <c:v>6.6826300000000005E-2</c:v>
                </c:pt>
                <c:pt idx="178297">
                  <c:v>6.6009300000000007E-2</c:v>
                </c:pt>
                <c:pt idx="178298">
                  <c:v>6.5204300000000007E-2</c:v>
                </c:pt>
                <c:pt idx="178299">
                  <c:v>6.4411899999999994E-2</c:v>
                </c:pt>
                <c:pt idx="178300">
                  <c:v>6.3633200000000001E-2</c:v>
                </c:pt>
                <c:pt idx="178301">
                  <c:v>6.28692E-2</c:v>
                </c:pt>
                <c:pt idx="178302">
                  <c:v>6.2121000000000003E-2</c:v>
                </c:pt>
                <c:pt idx="178303">
                  <c:v>6.1390399999999998E-2</c:v>
                </c:pt>
                <c:pt idx="178304">
                  <c:v>6.06784E-2</c:v>
                </c:pt>
                <c:pt idx="178305">
                  <c:v>5.9985799999999999E-2</c:v>
                </c:pt>
                <c:pt idx="178306">
                  <c:v>5.9313200000000003E-2</c:v>
                </c:pt>
                <c:pt idx="178307">
                  <c:v>5.86613E-2</c:v>
                </c:pt>
                <c:pt idx="178308">
                  <c:v>5.8030600000000002E-2</c:v>
                </c:pt>
                <c:pt idx="178309">
                  <c:v>5.7421300000000002E-2</c:v>
                </c:pt>
                <c:pt idx="178310">
                  <c:v>5.6833799999999997E-2</c:v>
                </c:pt>
                <c:pt idx="178311">
                  <c:v>5.62678E-2</c:v>
                </c:pt>
                <c:pt idx="178312">
                  <c:v>5.5722300000000002E-2</c:v>
                </c:pt>
                <c:pt idx="178313">
                  <c:v>5.51969E-2</c:v>
                </c:pt>
                <c:pt idx="178314">
                  <c:v>5.4692200000000003E-2</c:v>
                </c:pt>
                <c:pt idx="178315">
                  <c:v>5.4209599999999997E-2</c:v>
                </c:pt>
                <c:pt idx="178316">
                  <c:v>5.3750600000000003E-2</c:v>
                </c:pt>
                <c:pt idx="178317">
                  <c:v>5.33169E-2</c:v>
                </c:pt>
                <c:pt idx="178318">
                  <c:v>5.2909999999999999E-2</c:v>
                </c:pt>
                <c:pt idx="178319">
                  <c:v>5.2529699999999999E-2</c:v>
                </c:pt>
                <c:pt idx="178320">
                  <c:v>5.2175300000000001E-2</c:v>
                </c:pt>
                <c:pt idx="178321">
                  <c:v>5.1847200000000003E-2</c:v>
                </c:pt>
                <c:pt idx="178322">
                  <c:v>5.15462E-2</c:v>
                </c:pt>
                <c:pt idx="178323">
                  <c:v>5.1274E-2</c:v>
                </c:pt>
                <c:pt idx="178324">
                  <c:v>5.1031699999999999E-2</c:v>
                </c:pt>
                <c:pt idx="178325">
                  <c:v>5.0819700000000002E-2</c:v>
                </c:pt>
                <c:pt idx="178326">
                  <c:v>5.0638000000000002E-2</c:v>
                </c:pt>
                <c:pt idx="178327">
                  <c:v>5.0487700000000003E-2</c:v>
                </c:pt>
                <c:pt idx="178328">
                  <c:v>5.0369200000000003E-2</c:v>
                </c:pt>
                <c:pt idx="178329">
                  <c:v>5.0281399999999997E-2</c:v>
                </c:pt>
                <c:pt idx="178330">
                  <c:v>5.0223999999999998E-2</c:v>
                </c:pt>
                <c:pt idx="178331">
                  <c:v>5.0197800000000001E-2</c:v>
                </c:pt>
                <c:pt idx="178332">
                  <c:v>5.02038E-2</c:v>
                </c:pt>
                <c:pt idx="178333">
                  <c:v>5.0242000000000002E-2</c:v>
                </c:pt>
                <c:pt idx="178334">
                  <c:v>5.0311700000000001E-2</c:v>
                </c:pt>
                <c:pt idx="178335">
                  <c:v>5.0411999999999998E-2</c:v>
                </c:pt>
                <c:pt idx="178336">
                  <c:v>5.0542499999999997E-2</c:v>
                </c:pt>
                <c:pt idx="178337">
                  <c:v>5.0704100000000002E-2</c:v>
                </c:pt>
                <c:pt idx="178338">
                  <c:v>5.0897900000000003E-2</c:v>
                </c:pt>
                <c:pt idx="178339">
                  <c:v>5.1124299999999998E-2</c:v>
                </c:pt>
                <c:pt idx="178340">
                  <c:v>5.13838E-2</c:v>
                </c:pt>
                <c:pt idx="178341">
                  <c:v>5.1676800000000002E-2</c:v>
                </c:pt>
                <c:pt idx="178342">
                  <c:v>5.20037E-2</c:v>
                </c:pt>
                <c:pt idx="178343">
                  <c:v>5.23647E-2</c:v>
                </c:pt>
                <c:pt idx="178344">
                  <c:v>5.2760099999999997E-2</c:v>
                </c:pt>
                <c:pt idx="178345">
                  <c:v>5.3190099999999997E-2</c:v>
                </c:pt>
                <c:pt idx="178346">
                  <c:v>5.3654399999999998E-2</c:v>
                </c:pt>
                <c:pt idx="178347">
                  <c:v>5.4152800000000001E-2</c:v>
                </c:pt>
                <c:pt idx="178348">
                  <c:v>5.4685499999999998E-2</c:v>
                </c:pt>
                <c:pt idx="178349">
                  <c:v>5.5252299999999997E-2</c:v>
                </c:pt>
                <c:pt idx="178350">
                  <c:v>5.5852800000000001E-2</c:v>
                </c:pt>
                <c:pt idx="178351">
                  <c:v>5.6487599999999999E-2</c:v>
                </c:pt>
                <c:pt idx="178352">
                  <c:v>5.7156699999999998E-2</c:v>
                </c:pt>
                <c:pt idx="178353">
                  <c:v>5.7859300000000002E-2</c:v>
                </c:pt>
                <c:pt idx="178354">
                  <c:v>5.8594599999999997E-2</c:v>
                </c:pt>
                <c:pt idx="178355">
                  <c:v>5.9362400000000003E-2</c:v>
                </c:pt>
                <c:pt idx="178356">
                  <c:v>6.0162199999999999E-2</c:v>
                </c:pt>
                <c:pt idx="178357">
                  <c:v>6.0994199999999998E-2</c:v>
                </c:pt>
                <c:pt idx="178358">
                  <c:v>6.1858299999999998E-2</c:v>
                </c:pt>
                <c:pt idx="178359">
                  <c:v>6.2753799999999998E-2</c:v>
                </c:pt>
                <c:pt idx="178360">
                  <c:v>6.3679600000000003E-2</c:v>
                </c:pt>
                <c:pt idx="178361">
                  <c:v>6.4635600000000001E-2</c:v>
                </c:pt>
                <c:pt idx="178362">
                  <c:v>6.5622200000000006E-2</c:v>
                </c:pt>
                <c:pt idx="178363">
                  <c:v>6.66384E-2</c:v>
                </c:pt>
                <c:pt idx="178364">
                  <c:v>6.7682300000000001E-2</c:v>
                </c:pt>
                <c:pt idx="178365">
                  <c:v>6.8751900000000005E-2</c:v>
                </c:pt>
                <c:pt idx="178366">
                  <c:v>6.98463E-2</c:v>
                </c:pt>
                <c:pt idx="178367">
                  <c:v>7.0965600000000004E-2</c:v>
                </c:pt>
                <c:pt idx="178368">
                  <c:v>7.2110499999999994E-2</c:v>
                </c:pt>
                <c:pt idx="178369">
                  <c:v>7.3280499999999998E-2</c:v>
                </c:pt>
                <c:pt idx="178370">
                  <c:v>7.4474799999999994E-2</c:v>
                </c:pt>
                <c:pt idx="178371">
                  <c:v>7.5692300000000004E-2</c:v>
                </c:pt>
                <c:pt idx="178372">
                  <c:v>7.6931799999999995E-2</c:v>
                </c:pt>
                <c:pt idx="178373">
                  <c:v>7.8191800000000006E-2</c:v>
                </c:pt>
                <c:pt idx="178374">
                  <c:v>7.9470499999999999E-2</c:v>
                </c:pt>
                <c:pt idx="178375">
                  <c:v>8.0766199999999996E-2</c:v>
                </c:pt>
                <c:pt idx="178376">
                  <c:v>8.2077899999999995E-2</c:v>
                </c:pt>
                <c:pt idx="178377">
                  <c:v>8.3405099999999996E-2</c:v>
                </c:pt>
                <c:pt idx="178378">
                  <c:v>8.4748000000000004E-2</c:v>
                </c:pt>
                <c:pt idx="178379">
                  <c:v>8.6105799999999996E-2</c:v>
                </c:pt>
                <c:pt idx="178380">
                  <c:v>8.7476899999999996E-2</c:v>
                </c:pt>
                <c:pt idx="178381">
                  <c:v>8.8859999999999995E-2</c:v>
                </c:pt>
                <c:pt idx="178382">
                  <c:v>9.0254100000000004E-2</c:v>
                </c:pt>
                <c:pt idx="178383">
                  <c:v>9.1657500000000003E-2</c:v>
                </c:pt>
                <c:pt idx="178384">
                  <c:v>9.3068399999999996E-2</c:v>
                </c:pt>
                <c:pt idx="178385">
                  <c:v>9.4485899999999998E-2</c:v>
                </c:pt>
                <c:pt idx="178386">
                  <c:v>9.5909099999999997E-2</c:v>
                </c:pt>
                <c:pt idx="178387">
                  <c:v>9.7337000000000007E-2</c:v>
                </c:pt>
                <c:pt idx="178388">
                  <c:v>9.8767900000000006E-2</c:v>
                </c:pt>
                <c:pt idx="178389">
                  <c:v>0.1002</c:v>
                </c:pt>
                <c:pt idx="178390">
                  <c:v>0.101633</c:v>
                </c:pt>
                <c:pt idx="178391">
                  <c:v>0.103063</c:v>
                </c:pt>
                <c:pt idx="178392">
                  <c:v>0.10449</c:v>
                </c:pt>
                <c:pt idx="178393">
                  <c:v>0.10591299999999999</c:v>
                </c:pt>
                <c:pt idx="178394">
                  <c:v>0.10732800000000001</c:v>
                </c:pt>
                <c:pt idx="178395">
                  <c:v>0.108736</c:v>
                </c:pt>
                <c:pt idx="178396">
                  <c:v>0.11013299999999999</c:v>
                </c:pt>
                <c:pt idx="178397">
                  <c:v>0.11151999999999999</c:v>
                </c:pt>
                <c:pt idx="178398">
                  <c:v>0.11289299999999999</c:v>
                </c:pt>
                <c:pt idx="178399">
                  <c:v>0.11425100000000001</c:v>
                </c:pt>
                <c:pt idx="178400">
                  <c:v>0.115591</c:v>
                </c:pt>
                <c:pt idx="178401">
                  <c:v>0.116914</c:v>
                </c:pt>
                <c:pt idx="178402">
                  <c:v>0.118216</c:v>
                </c:pt>
                <c:pt idx="178403">
                  <c:v>0.119496</c:v>
                </c:pt>
                <c:pt idx="178404">
                  <c:v>0.120753</c:v>
                </c:pt>
                <c:pt idx="178405">
                  <c:v>0.12198299999999999</c:v>
                </c:pt>
                <c:pt idx="178406">
                  <c:v>0.12318800000000001</c:v>
                </c:pt>
                <c:pt idx="178407">
                  <c:v>0.124365</c:v>
                </c:pt>
                <c:pt idx="178408">
                  <c:v>0.12551399999999999</c:v>
                </c:pt>
                <c:pt idx="178409">
                  <c:v>0.126633</c:v>
                </c:pt>
                <c:pt idx="178410">
                  <c:v>0.12772</c:v>
                </c:pt>
                <c:pt idx="178411">
                  <c:v>0.128774</c:v>
                </c:pt>
                <c:pt idx="178412">
                  <c:v>0.12979199999999999</c:v>
                </c:pt>
                <c:pt idx="178413">
                  <c:v>0.130774</c:v>
                </c:pt>
                <c:pt idx="178414">
                  <c:v>0.131718</c:v>
                </c:pt>
                <c:pt idx="178415">
                  <c:v>0.13262199999999999</c:v>
                </c:pt>
                <c:pt idx="178416">
                  <c:v>0.13348499999999999</c:v>
                </c:pt>
                <c:pt idx="178417">
                  <c:v>0.13430700000000001</c:v>
                </c:pt>
                <c:pt idx="178418">
                  <c:v>0.13508400000000001</c:v>
                </c:pt>
                <c:pt idx="178419">
                  <c:v>0.13581799999999999</c:v>
                </c:pt>
                <c:pt idx="178420">
                  <c:v>0.13650599999999999</c:v>
                </c:pt>
                <c:pt idx="178421">
                  <c:v>0.13714799999999999</c:v>
                </c:pt>
                <c:pt idx="178422">
                  <c:v>0.13774600000000001</c:v>
                </c:pt>
                <c:pt idx="178423">
                  <c:v>0.138297</c:v>
                </c:pt>
                <c:pt idx="178424">
                  <c:v>0.13880100000000001</c:v>
                </c:pt>
                <c:pt idx="178425">
                  <c:v>0.13925699999999999</c:v>
                </c:pt>
                <c:pt idx="178426">
                  <c:v>0.13966400000000001</c:v>
                </c:pt>
                <c:pt idx="178427">
                  <c:v>0.14002100000000001</c:v>
                </c:pt>
                <c:pt idx="178428">
                  <c:v>0.14032700000000001</c:v>
                </c:pt>
                <c:pt idx="178429">
                  <c:v>0.14058300000000001</c:v>
                </c:pt>
                <c:pt idx="178430">
                  <c:v>0.140789</c:v>
                </c:pt>
                <c:pt idx="178431">
                  <c:v>0.14094400000000001</c:v>
                </c:pt>
                <c:pt idx="178432">
                  <c:v>0.14104900000000001</c:v>
                </c:pt>
                <c:pt idx="178433">
                  <c:v>0.14110400000000001</c:v>
                </c:pt>
                <c:pt idx="178434">
                  <c:v>0.14110800000000001</c:v>
                </c:pt>
                <c:pt idx="178435">
                  <c:v>0.14106199999999999</c:v>
                </c:pt>
                <c:pt idx="178436">
                  <c:v>0.14096500000000001</c:v>
                </c:pt>
                <c:pt idx="178437">
                  <c:v>0.140818</c:v>
                </c:pt>
                <c:pt idx="178438">
                  <c:v>0.14061999999999999</c:v>
                </c:pt>
                <c:pt idx="178439">
                  <c:v>0.140372</c:v>
                </c:pt>
                <c:pt idx="178440">
                  <c:v>0.14007500000000001</c:v>
                </c:pt>
                <c:pt idx="178441">
                  <c:v>0.13972999999999999</c:v>
                </c:pt>
                <c:pt idx="178442">
                  <c:v>0.13933699999999999</c:v>
                </c:pt>
                <c:pt idx="178443">
                  <c:v>0.13889699999999999</c:v>
                </c:pt>
                <c:pt idx="178444">
                  <c:v>0.13841000000000001</c:v>
                </c:pt>
                <c:pt idx="178445">
                  <c:v>0.137876</c:v>
                </c:pt>
                <c:pt idx="178446">
                  <c:v>0.137296</c:v>
                </c:pt>
                <c:pt idx="178447">
                  <c:v>0.13667099999999999</c:v>
                </c:pt>
                <c:pt idx="178448">
                  <c:v>0.13600200000000001</c:v>
                </c:pt>
                <c:pt idx="178449">
                  <c:v>0.135292</c:v>
                </c:pt>
                <c:pt idx="178450">
                  <c:v>0.13454099999999999</c:v>
                </c:pt>
                <c:pt idx="178451">
                  <c:v>0.13374900000000001</c:v>
                </c:pt>
                <c:pt idx="178452">
                  <c:v>0.13291900000000001</c:v>
                </c:pt>
                <c:pt idx="178453">
                  <c:v>0.132051</c:v>
                </c:pt>
                <c:pt idx="178454">
                  <c:v>0.13114899999999999</c:v>
                </c:pt>
                <c:pt idx="178455">
                  <c:v>0.130214</c:v>
                </c:pt>
                <c:pt idx="178456">
                  <c:v>0.129248</c:v>
                </c:pt>
                <c:pt idx="178457">
                  <c:v>0.128252</c:v>
                </c:pt>
                <c:pt idx="178458">
                  <c:v>0.12722900000000001</c:v>
                </c:pt>
                <c:pt idx="178459">
                  <c:v>0.12617999999999999</c:v>
                </c:pt>
                <c:pt idx="178460">
                  <c:v>0.125108</c:v>
                </c:pt>
                <c:pt idx="178461">
                  <c:v>0.124013</c:v>
                </c:pt>
                <c:pt idx="178462">
                  <c:v>0.12289799999999999</c:v>
                </c:pt>
                <c:pt idx="178463">
                  <c:v>0.121764</c:v>
                </c:pt>
                <c:pt idx="178464">
                  <c:v>0.120611</c:v>
                </c:pt>
                <c:pt idx="178465">
                  <c:v>0.11944100000000001</c:v>
                </c:pt>
                <c:pt idx="178466">
                  <c:v>0.118257</c:v>
                </c:pt>
                <c:pt idx="178467">
                  <c:v>0.11706</c:v>
                </c:pt>
                <c:pt idx="178468">
                  <c:v>0.115854</c:v>
                </c:pt>
                <c:pt idx="178469">
                  <c:v>0.114639</c:v>
                </c:pt>
                <c:pt idx="178470">
                  <c:v>0.11341900000000001</c:v>
                </c:pt>
                <c:pt idx="178471">
                  <c:v>0.112194</c:v>
                </c:pt>
                <c:pt idx="178472">
                  <c:v>0.110966</c:v>
                </c:pt>
                <c:pt idx="178473">
                  <c:v>0.109736</c:v>
                </c:pt>
                <c:pt idx="178474">
                  <c:v>0.10850600000000001</c:v>
                </c:pt>
                <c:pt idx="178475">
                  <c:v>0.107278</c:v>
                </c:pt>
                <c:pt idx="178476">
                  <c:v>0.10605299999999999</c:v>
                </c:pt>
                <c:pt idx="178477">
                  <c:v>0.104835</c:v>
                </c:pt>
                <c:pt idx="178478">
                  <c:v>0.10362499999999999</c:v>
                </c:pt>
                <c:pt idx="178479">
                  <c:v>0.102425</c:v>
                </c:pt>
                <c:pt idx="178480">
                  <c:v>0.10123600000000001</c:v>
                </c:pt>
                <c:pt idx="178481">
                  <c:v>0.10006</c:v>
                </c:pt>
                <c:pt idx="178482">
                  <c:v>9.8897799999999994E-2</c:v>
                </c:pt>
                <c:pt idx="178483">
                  <c:v>9.7750799999999999E-2</c:v>
                </c:pt>
                <c:pt idx="178484">
                  <c:v>9.6620999999999999E-2</c:v>
                </c:pt>
                <c:pt idx="178485">
                  <c:v>9.5509899999999995E-2</c:v>
                </c:pt>
                <c:pt idx="178486">
                  <c:v>9.4419000000000003E-2</c:v>
                </c:pt>
                <c:pt idx="178487">
                  <c:v>9.3349799999999997E-2</c:v>
                </c:pt>
                <c:pt idx="178488">
                  <c:v>9.2303800000000005E-2</c:v>
                </c:pt>
                <c:pt idx="178489">
                  <c:v>9.1282299999999997E-2</c:v>
                </c:pt>
                <c:pt idx="178490">
                  <c:v>9.02868E-2</c:v>
                </c:pt>
                <c:pt idx="178491">
                  <c:v>8.9318700000000001E-2</c:v>
                </c:pt>
                <c:pt idx="178492">
                  <c:v>8.8378899999999996E-2</c:v>
                </c:pt>
                <c:pt idx="178493">
                  <c:v>8.7468000000000004E-2</c:v>
                </c:pt>
                <c:pt idx="178494">
                  <c:v>8.6587200000000003E-2</c:v>
                </c:pt>
                <c:pt idx="178495">
                  <c:v>8.5738499999999995E-2</c:v>
                </c:pt>
                <c:pt idx="178496">
                  <c:v>8.4923299999999993E-2</c:v>
                </c:pt>
                <c:pt idx="178497">
                  <c:v>8.4142900000000007E-2</c:v>
                </c:pt>
                <c:pt idx="178498">
                  <c:v>8.3398100000000003E-2</c:v>
                </c:pt>
                <c:pt idx="178499">
                  <c:v>8.2689700000000005E-2</c:v>
                </c:pt>
                <c:pt idx="178500">
                  <c:v>8.2018199999999999E-2</c:v>
                </c:pt>
                <c:pt idx="178501">
                  <c:v>8.1384200000000004E-2</c:v>
                </c:pt>
                <c:pt idx="178502">
                  <c:v>8.0787700000000004E-2</c:v>
                </c:pt>
                <c:pt idx="178503">
                  <c:v>8.0228599999999997E-2</c:v>
                </c:pt>
                <c:pt idx="178504">
                  <c:v>7.9707600000000003E-2</c:v>
                </c:pt>
                <c:pt idx="178505">
                  <c:v>7.9226000000000005E-2</c:v>
                </c:pt>
                <c:pt idx="178506">
                  <c:v>7.8784699999999999E-2</c:v>
                </c:pt>
                <c:pt idx="178507">
                  <c:v>7.8384099999999998E-2</c:v>
                </c:pt>
                <c:pt idx="178508">
                  <c:v>7.8024399999999994E-2</c:v>
                </c:pt>
                <c:pt idx="178509">
                  <c:v>7.7706200000000003E-2</c:v>
                </c:pt>
                <c:pt idx="178510">
                  <c:v>7.7429899999999996E-2</c:v>
                </c:pt>
                <c:pt idx="178511">
                  <c:v>7.7195600000000003E-2</c:v>
                </c:pt>
                <c:pt idx="178512">
                  <c:v>7.70034E-2</c:v>
                </c:pt>
                <c:pt idx="178513">
                  <c:v>7.6852900000000002E-2</c:v>
                </c:pt>
                <c:pt idx="178514">
                  <c:v>7.6744000000000007E-2</c:v>
                </c:pt>
                <c:pt idx="178515">
                  <c:v>7.6676599999999998E-2</c:v>
                </c:pt>
                <c:pt idx="178516">
                  <c:v>7.6650200000000002E-2</c:v>
                </c:pt>
                <c:pt idx="178517">
                  <c:v>7.6664300000000005E-2</c:v>
                </c:pt>
                <c:pt idx="178518">
                  <c:v>7.6718700000000001E-2</c:v>
                </c:pt>
                <c:pt idx="178519">
                  <c:v>7.6813999999999993E-2</c:v>
                </c:pt>
                <c:pt idx="178520">
                  <c:v>7.6949900000000002E-2</c:v>
                </c:pt>
                <c:pt idx="178521">
                  <c:v>7.7126200000000006E-2</c:v>
                </c:pt>
                <c:pt idx="178522">
                  <c:v>7.7341699999999999E-2</c:v>
                </c:pt>
                <c:pt idx="178523">
                  <c:v>7.75951E-2</c:v>
                </c:pt>
                <c:pt idx="178524">
                  <c:v>7.7884999999999996E-2</c:v>
                </c:pt>
                <c:pt idx="178525">
                  <c:v>7.8210399999999999E-2</c:v>
                </c:pt>
                <c:pt idx="178526">
                  <c:v>7.8570500000000001E-2</c:v>
                </c:pt>
                <c:pt idx="178527">
                  <c:v>7.8964699999999999E-2</c:v>
                </c:pt>
                <c:pt idx="178528">
                  <c:v>7.9392500000000005E-2</c:v>
                </c:pt>
                <c:pt idx="178529">
                  <c:v>7.9853599999999997E-2</c:v>
                </c:pt>
                <c:pt idx="178530">
                  <c:v>8.0346200000000007E-2</c:v>
                </c:pt>
                <c:pt idx="178531">
                  <c:v>8.0868099999999998E-2</c:v>
                </c:pt>
                <c:pt idx="178532">
                  <c:v>8.1417600000000007E-2</c:v>
                </c:pt>
                <c:pt idx="178533">
                  <c:v>8.1993899999999995E-2</c:v>
                </c:pt>
                <c:pt idx="178534">
                  <c:v>8.25964E-2</c:v>
                </c:pt>
                <c:pt idx="178535">
                  <c:v>8.3224000000000006E-2</c:v>
                </c:pt>
                <c:pt idx="178536">
                  <c:v>8.38758E-2</c:v>
                </c:pt>
                <c:pt idx="178537">
                  <c:v>8.4550799999999995E-2</c:v>
                </c:pt>
                <c:pt idx="178538">
                  <c:v>8.5247799999999999E-2</c:v>
                </c:pt>
                <c:pt idx="178539">
                  <c:v>8.5965200000000005E-2</c:v>
                </c:pt>
                <c:pt idx="178540">
                  <c:v>8.6701299999999995E-2</c:v>
                </c:pt>
                <c:pt idx="178541">
                  <c:v>8.7454699999999996E-2</c:v>
                </c:pt>
                <c:pt idx="178542">
                  <c:v>8.82246E-2</c:v>
                </c:pt>
                <c:pt idx="178543">
                  <c:v>8.9010599999999995E-2</c:v>
                </c:pt>
                <c:pt idx="178544">
                  <c:v>8.9812900000000001E-2</c:v>
                </c:pt>
                <c:pt idx="178545">
                  <c:v>9.0631400000000001E-2</c:v>
                </c:pt>
                <c:pt idx="178546">
                  <c:v>9.1463600000000006E-2</c:v>
                </c:pt>
                <c:pt idx="178547">
                  <c:v>9.2305600000000002E-2</c:v>
                </c:pt>
                <c:pt idx="178548">
                  <c:v>9.3154600000000004E-2</c:v>
                </c:pt>
                <c:pt idx="178549">
                  <c:v>9.4008999999999995E-2</c:v>
                </c:pt>
                <c:pt idx="178550">
                  <c:v>9.4866300000000001E-2</c:v>
                </c:pt>
                <c:pt idx="178551">
                  <c:v>9.5724100000000006E-2</c:v>
                </c:pt>
                <c:pt idx="178552">
                  <c:v>9.6580700000000005E-2</c:v>
                </c:pt>
                <c:pt idx="178553">
                  <c:v>9.7434199999999999E-2</c:v>
                </c:pt>
                <c:pt idx="178554">
                  <c:v>9.8282700000000001E-2</c:v>
                </c:pt>
                <c:pt idx="178555">
                  <c:v>9.9124100000000007E-2</c:v>
                </c:pt>
                <c:pt idx="178556">
                  <c:v>9.9956500000000004E-2</c:v>
                </c:pt>
                <c:pt idx="178557">
                  <c:v>0.10077800000000001</c:v>
                </c:pt>
                <c:pt idx="178558">
                  <c:v>0.101587</c:v>
                </c:pt>
                <c:pt idx="178559">
                  <c:v>0.10238</c:v>
                </c:pt>
                <c:pt idx="178560">
                  <c:v>0.103155</c:v>
                </c:pt>
                <c:pt idx="178561">
                  <c:v>0.103911</c:v>
                </c:pt>
                <c:pt idx="178562">
                  <c:v>0.104646</c:v>
                </c:pt>
                <c:pt idx="178563">
                  <c:v>0.10536</c:v>
                </c:pt>
                <c:pt idx="178564">
                  <c:v>0.106049</c:v>
                </c:pt>
                <c:pt idx="178565">
                  <c:v>0.106713</c:v>
                </c:pt>
                <c:pt idx="178566">
                  <c:v>0.107351</c:v>
                </c:pt>
                <c:pt idx="178567">
                  <c:v>0.107962</c:v>
                </c:pt>
                <c:pt idx="178568">
                  <c:v>0.108543</c:v>
                </c:pt>
                <c:pt idx="178569">
                  <c:v>0.109093</c:v>
                </c:pt>
                <c:pt idx="178570">
                  <c:v>0.109611</c:v>
                </c:pt>
                <c:pt idx="178571">
                  <c:v>0.110094</c:v>
                </c:pt>
                <c:pt idx="178572">
                  <c:v>0.110542</c:v>
                </c:pt>
                <c:pt idx="178573">
                  <c:v>0.110953</c:v>
                </c:pt>
                <c:pt idx="178574">
                  <c:v>0.11132599999999999</c:v>
                </c:pt>
                <c:pt idx="178575">
                  <c:v>0.11165799999999999</c:v>
                </c:pt>
                <c:pt idx="178576">
                  <c:v>0.11194900000000001</c:v>
                </c:pt>
                <c:pt idx="178577">
                  <c:v>0.11219800000000001</c:v>
                </c:pt>
                <c:pt idx="178578">
                  <c:v>0.112403</c:v>
                </c:pt>
                <c:pt idx="178579">
                  <c:v>0.112564</c:v>
                </c:pt>
                <c:pt idx="178580">
                  <c:v>0.112679</c:v>
                </c:pt>
                <c:pt idx="178581">
                  <c:v>0.112747</c:v>
                </c:pt>
                <c:pt idx="178582">
                  <c:v>0.11276799999999999</c:v>
                </c:pt>
                <c:pt idx="178583">
                  <c:v>0.11274000000000001</c:v>
                </c:pt>
                <c:pt idx="178584">
                  <c:v>0.112664</c:v>
                </c:pt>
                <c:pt idx="178585">
                  <c:v>0.112537</c:v>
                </c:pt>
                <c:pt idx="178586">
                  <c:v>0.112362</c:v>
                </c:pt>
                <c:pt idx="178587">
                  <c:v>0.112137</c:v>
                </c:pt>
                <c:pt idx="178588">
                  <c:v>0.111862</c:v>
                </c:pt>
                <c:pt idx="178589">
                  <c:v>0.111537</c:v>
                </c:pt>
                <c:pt idx="178590">
                  <c:v>0.111162</c:v>
                </c:pt>
                <c:pt idx="178591">
                  <c:v>0.110736</c:v>
                </c:pt>
                <c:pt idx="178592">
                  <c:v>0.11026</c:v>
                </c:pt>
                <c:pt idx="178593">
                  <c:v>0.109734</c:v>
                </c:pt>
                <c:pt idx="178594">
                  <c:v>0.10915900000000001</c:v>
                </c:pt>
                <c:pt idx="178595">
                  <c:v>0.10853699999999999</c:v>
                </c:pt>
                <c:pt idx="178596">
                  <c:v>0.107867</c:v>
                </c:pt>
                <c:pt idx="178597">
                  <c:v>0.10715</c:v>
                </c:pt>
                <c:pt idx="178598">
                  <c:v>0.106388</c:v>
                </c:pt>
                <c:pt idx="178599">
                  <c:v>0.10558099999999999</c:v>
                </c:pt>
                <c:pt idx="178600">
                  <c:v>0.104731</c:v>
                </c:pt>
                <c:pt idx="178601">
                  <c:v>0.103839</c:v>
                </c:pt>
                <c:pt idx="178602">
                  <c:v>0.102905</c:v>
                </c:pt>
                <c:pt idx="178603">
                  <c:v>0.10193199999999999</c:v>
                </c:pt>
                <c:pt idx="178604">
                  <c:v>0.10091899999999999</c:v>
                </c:pt>
                <c:pt idx="178605">
                  <c:v>9.9868200000000004E-2</c:v>
                </c:pt>
                <c:pt idx="178606">
                  <c:v>9.8782700000000001E-2</c:v>
                </c:pt>
                <c:pt idx="178607">
                  <c:v>9.7663799999999995E-2</c:v>
                </c:pt>
                <c:pt idx="178608">
                  <c:v>9.6513799999999997E-2</c:v>
                </c:pt>
                <c:pt idx="178609">
                  <c:v>9.5334600000000005E-2</c:v>
                </c:pt>
                <c:pt idx="178610">
                  <c:v>9.4128199999999995E-2</c:v>
                </c:pt>
                <c:pt idx="178611">
                  <c:v>9.2896400000000004E-2</c:v>
                </c:pt>
                <c:pt idx="178612">
                  <c:v>9.1641E-2</c:v>
                </c:pt>
                <c:pt idx="178613">
                  <c:v>9.0364299999999995E-2</c:v>
                </c:pt>
                <c:pt idx="178614">
                  <c:v>8.9068900000000006E-2</c:v>
                </c:pt>
                <c:pt idx="178615">
                  <c:v>8.7757699999999994E-2</c:v>
                </c:pt>
                <c:pt idx="178616">
                  <c:v>8.6433899999999994E-2</c:v>
                </c:pt>
                <c:pt idx="178617">
                  <c:v>8.5099900000000006E-2</c:v>
                </c:pt>
                <c:pt idx="178618">
                  <c:v>8.3757300000000007E-2</c:v>
                </c:pt>
                <c:pt idx="178619">
                  <c:v>8.2407400000000006E-2</c:v>
                </c:pt>
                <c:pt idx="178620">
                  <c:v>8.1052799999999994E-2</c:v>
                </c:pt>
                <c:pt idx="178621">
                  <c:v>7.9696400000000001E-2</c:v>
                </c:pt>
                <c:pt idx="178622">
                  <c:v>7.83412E-2</c:v>
                </c:pt>
                <c:pt idx="178623">
                  <c:v>7.69894E-2</c:v>
                </c:pt>
                <c:pt idx="178624">
                  <c:v>7.5643600000000005E-2</c:v>
                </c:pt>
                <c:pt idx="178625">
                  <c:v>7.4306499999999998E-2</c:v>
                </c:pt>
                <c:pt idx="178626">
                  <c:v>7.2980699999999996E-2</c:v>
                </c:pt>
                <c:pt idx="178627">
                  <c:v>7.1668300000000004E-2</c:v>
                </c:pt>
                <c:pt idx="178628">
                  <c:v>7.0371600000000006E-2</c:v>
                </c:pt>
                <c:pt idx="178629">
                  <c:v>6.9092799999999996E-2</c:v>
                </c:pt>
                <c:pt idx="178630">
                  <c:v>6.7834900000000004E-2</c:v>
                </c:pt>
                <c:pt idx="178631">
                  <c:v>6.6602099999999997E-2</c:v>
                </c:pt>
                <c:pt idx="178632">
                  <c:v>6.5398600000000001E-2</c:v>
                </c:pt>
                <c:pt idx="178633">
                  <c:v>6.4227199999999998E-2</c:v>
                </c:pt>
                <c:pt idx="178634">
                  <c:v>6.3088099999999994E-2</c:v>
                </c:pt>
                <c:pt idx="178635">
                  <c:v>6.1981500000000002E-2</c:v>
                </c:pt>
                <c:pt idx="178636">
                  <c:v>6.0909499999999998E-2</c:v>
                </c:pt>
                <c:pt idx="178637">
                  <c:v>5.98746E-2</c:v>
                </c:pt>
                <c:pt idx="178638">
                  <c:v>5.8878100000000003E-2</c:v>
                </c:pt>
                <c:pt idx="178639">
                  <c:v>5.7921199999999999E-2</c:v>
                </c:pt>
                <c:pt idx="178640">
                  <c:v>5.7005599999999997E-2</c:v>
                </c:pt>
                <c:pt idx="178641">
                  <c:v>5.6133299999999997E-2</c:v>
                </c:pt>
                <c:pt idx="178642">
                  <c:v>5.5305800000000002E-2</c:v>
                </c:pt>
                <c:pt idx="178643">
                  <c:v>5.4524099999999999E-2</c:v>
                </c:pt>
                <c:pt idx="178644">
                  <c:v>5.3789200000000002E-2</c:v>
                </c:pt>
                <c:pt idx="178645">
                  <c:v>5.3101599999999999E-2</c:v>
                </c:pt>
                <c:pt idx="178646">
                  <c:v>5.2461599999999997E-2</c:v>
                </c:pt>
                <c:pt idx="178647">
                  <c:v>5.1870100000000002E-2</c:v>
                </c:pt>
                <c:pt idx="178648">
                  <c:v>5.1327900000000003E-2</c:v>
                </c:pt>
                <c:pt idx="178649">
                  <c:v>5.08365E-2</c:v>
                </c:pt>
                <c:pt idx="178650">
                  <c:v>5.0396700000000003E-2</c:v>
                </c:pt>
                <c:pt idx="178651">
                  <c:v>5.0008999999999998E-2</c:v>
                </c:pt>
                <c:pt idx="178652">
                  <c:v>4.96739E-2</c:v>
                </c:pt>
                <c:pt idx="178653">
                  <c:v>4.9392199999999997E-2</c:v>
                </c:pt>
                <c:pt idx="178654">
                  <c:v>4.9164899999999997E-2</c:v>
                </c:pt>
                <c:pt idx="178655">
                  <c:v>4.89927E-2</c:v>
                </c:pt>
                <c:pt idx="178656">
                  <c:v>4.8875799999999997E-2</c:v>
                </c:pt>
                <c:pt idx="178657">
                  <c:v>4.88139E-2</c:v>
                </c:pt>
                <c:pt idx="178658">
                  <c:v>4.88069E-2</c:v>
                </c:pt>
                <c:pt idx="178659">
                  <c:v>4.8854399999999999E-2</c:v>
                </c:pt>
                <c:pt idx="178660">
                  <c:v>4.8955899999999997E-2</c:v>
                </c:pt>
                <c:pt idx="178661">
                  <c:v>4.9110399999999998E-2</c:v>
                </c:pt>
                <c:pt idx="178662">
                  <c:v>4.9317199999999999E-2</c:v>
                </c:pt>
                <c:pt idx="178663">
                  <c:v>4.95752E-2</c:v>
                </c:pt>
                <c:pt idx="178664">
                  <c:v>4.9883499999999997E-2</c:v>
                </c:pt>
                <c:pt idx="178665">
                  <c:v>5.0241300000000003E-2</c:v>
                </c:pt>
                <c:pt idx="178666">
                  <c:v>5.06478E-2</c:v>
                </c:pt>
                <c:pt idx="178667">
                  <c:v>5.11017E-2</c:v>
                </c:pt>
                <c:pt idx="178668">
                  <c:v>5.1601300000000003E-2</c:v>
                </c:pt>
                <c:pt idx="178669">
                  <c:v>5.2144700000000002E-2</c:v>
                </c:pt>
                <c:pt idx="178670">
                  <c:v>5.2730300000000001E-2</c:v>
                </c:pt>
                <c:pt idx="178671">
                  <c:v>5.3356500000000001E-2</c:v>
                </c:pt>
                <c:pt idx="178672">
                  <c:v>5.4021699999999999E-2</c:v>
                </c:pt>
                <c:pt idx="178673">
                  <c:v>5.4723800000000003E-2</c:v>
                </c:pt>
                <c:pt idx="178674">
                  <c:v>5.5461200000000002E-2</c:v>
                </c:pt>
                <c:pt idx="178675">
                  <c:v>5.6232200000000003E-2</c:v>
                </c:pt>
                <c:pt idx="178676">
                  <c:v>5.7034899999999999E-2</c:v>
                </c:pt>
                <c:pt idx="178677">
                  <c:v>5.7867399999999999E-2</c:v>
                </c:pt>
                <c:pt idx="178678">
                  <c:v>5.8727799999999997E-2</c:v>
                </c:pt>
                <c:pt idx="178679">
                  <c:v>5.9613899999999997E-2</c:v>
                </c:pt>
                <c:pt idx="178680">
                  <c:v>6.0523399999999998E-2</c:v>
                </c:pt>
                <c:pt idx="178681">
                  <c:v>6.1454099999999998E-2</c:v>
                </c:pt>
                <c:pt idx="178682">
                  <c:v>6.2404599999999998E-2</c:v>
                </c:pt>
                <c:pt idx="178683">
                  <c:v>6.3372999999999999E-2</c:v>
                </c:pt>
                <c:pt idx="178684">
                  <c:v>6.4357399999999995E-2</c:v>
                </c:pt>
                <c:pt idx="178685">
                  <c:v>6.5355499999999997E-2</c:v>
                </c:pt>
                <c:pt idx="178686">
                  <c:v>6.6364400000000004E-2</c:v>
                </c:pt>
                <c:pt idx="178687">
                  <c:v>6.7381300000000005E-2</c:v>
                </c:pt>
                <c:pt idx="178688">
                  <c:v>6.8403400000000003E-2</c:v>
                </c:pt>
                <c:pt idx="178689">
                  <c:v>6.9427900000000001E-2</c:v>
                </c:pt>
                <c:pt idx="178690">
                  <c:v>7.0452200000000006E-2</c:v>
                </c:pt>
                <c:pt idx="178691">
                  <c:v>7.1473700000000001E-2</c:v>
                </c:pt>
                <c:pt idx="178692">
                  <c:v>7.2489799999999993E-2</c:v>
                </c:pt>
                <c:pt idx="178693">
                  <c:v>7.3498300000000003E-2</c:v>
                </c:pt>
                <c:pt idx="178694">
                  <c:v>7.4496900000000005E-2</c:v>
                </c:pt>
                <c:pt idx="178695">
                  <c:v>7.5482900000000006E-2</c:v>
                </c:pt>
                <c:pt idx="178696">
                  <c:v>7.6453699999999999E-2</c:v>
                </c:pt>
                <c:pt idx="178697">
                  <c:v>7.7406299999999997E-2</c:v>
                </c:pt>
                <c:pt idx="178698">
                  <c:v>7.8338199999999997E-2</c:v>
                </c:pt>
                <c:pt idx="178699">
                  <c:v>7.9246899999999995E-2</c:v>
                </c:pt>
                <c:pt idx="178700">
                  <c:v>8.0130599999999996E-2</c:v>
                </c:pt>
                <c:pt idx="178701">
                  <c:v>8.0987199999999995E-2</c:v>
                </c:pt>
                <c:pt idx="178702">
                  <c:v>8.1815100000000002E-2</c:v>
                </c:pt>
                <c:pt idx="178703">
                  <c:v>8.2612599999999994E-2</c:v>
                </c:pt>
                <c:pt idx="178704">
                  <c:v>8.3377699999999999E-2</c:v>
                </c:pt>
                <c:pt idx="178705">
                  <c:v>8.4107699999999994E-2</c:v>
                </c:pt>
                <c:pt idx="178706">
                  <c:v>8.4799700000000006E-2</c:v>
                </c:pt>
                <c:pt idx="178707">
                  <c:v>8.5451299999999994E-2</c:v>
                </c:pt>
                <c:pt idx="178708">
                  <c:v>8.6060399999999995E-2</c:v>
                </c:pt>
                <c:pt idx="178709">
                  <c:v>8.6624999999999994E-2</c:v>
                </c:pt>
                <c:pt idx="178710">
                  <c:v>8.7143399999999996E-2</c:v>
                </c:pt>
                <c:pt idx="178711">
                  <c:v>8.7613399999999994E-2</c:v>
                </c:pt>
                <c:pt idx="178712">
                  <c:v>8.8033600000000004E-2</c:v>
                </c:pt>
                <c:pt idx="178713">
                  <c:v>8.8402300000000003E-2</c:v>
                </c:pt>
                <c:pt idx="178714">
                  <c:v>8.8717799999999999E-2</c:v>
                </c:pt>
                <c:pt idx="178715">
                  <c:v>8.8978399999999999E-2</c:v>
                </c:pt>
                <c:pt idx="178716">
                  <c:v>8.9182800000000007E-2</c:v>
                </c:pt>
                <c:pt idx="178717">
                  <c:v>8.9329800000000001E-2</c:v>
                </c:pt>
                <c:pt idx="178718">
                  <c:v>8.94181E-2</c:v>
                </c:pt>
                <c:pt idx="178719">
                  <c:v>8.9446700000000004E-2</c:v>
                </c:pt>
                <c:pt idx="178720">
                  <c:v>8.9414800000000003E-2</c:v>
                </c:pt>
                <c:pt idx="178721">
                  <c:v>8.9321499999999998E-2</c:v>
                </c:pt>
                <c:pt idx="178722">
                  <c:v>8.9166099999999998E-2</c:v>
                </c:pt>
                <c:pt idx="178723">
                  <c:v>8.8948100000000002E-2</c:v>
                </c:pt>
                <c:pt idx="178724">
                  <c:v>8.8667499999999996E-2</c:v>
                </c:pt>
                <c:pt idx="178725">
                  <c:v>8.8323700000000005E-2</c:v>
                </c:pt>
                <c:pt idx="178726">
                  <c:v>8.7916400000000006E-2</c:v>
                </c:pt>
                <c:pt idx="178727">
                  <c:v>8.7445099999999998E-2</c:v>
                </c:pt>
                <c:pt idx="178728">
                  <c:v>8.6909600000000004E-2</c:v>
                </c:pt>
                <c:pt idx="178729">
                  <c:v>8.6310200000000004E-2</c:v>
                </c:pt>
                <c:pt idx="178730">
                  <c:v>8.5647500000000001E-2</c:v>
                </c:pt>
                <c:pt idx="178731">
                  <c:v>8.4922200000000003E-2</c:v>
                </c:pt>
                <c:pt idx="178732">
                  <c:v>8.4134299999999995E-2</c:v>
                </c:pt>
                <c:pt idx="178733">
                  <c:v>8.3284300000000006E-2</c:v>
                </c:pt>
                <c:pt idx="178734">
                  <c:v>8.2373000000000002E-2</c:v>
                </c:pt>
                <c:pt idx="178735">
                  <c:v>8.1401500000000002E-2</c:v>
                </c:pt>
                <c:pt idx="178736">
                  <c:v>8.0371200000000004E-2</c:v>
                </c:pt>
                <c:pt idx="178737">
                  <c:v>7.9283300000000001E-2</c:v>
                </c:pt>
                <c:pt idx="178738">
                  <c:v>7.8138700000000005E-2</c:v>
                </c:pt>
                <c:pt idx="178739">
                  <c:v>7.6938800000000002E-2</c:v>
                </c:pt>
                <c:pt idx="178740">
                  <c:v>7.5685000000000002E-2</c:v>
                </c:pt>
                <c:pt idx="178741">
                  <c:v>7.4378600000000003E-2</c:v>
                </c:pt>
                <c:pt idx="178742">
                  <c:v>7.3021199999999994E-2</c:v>
                </c:pt>
                <c:pt idx="178743">
                  <c:v>7.1615200000000004E-2</c:v>
                </c:pt>
                <c:pt idx="178744">
                  <c:v>7.0162600000000006E-2</c:v>
                </c:pt>
                <c:pt idx="178745">
                  <c:v>6.8665400000000001E-2</c:v>
                </c:pt>
                <c:pt idx="178746">
                  <c:v>6.7125699999999996E-2</c:v>
                </c:pt>
                <c:pt idx="178747">
                  <c:v>6.5545900000000004E-2</c:v>
                </c:pt>
                <c:pt idx="178748">
                  <c:v>6.3927999999999999E-2</c:v>
                </c:pt>
                <c:pt idx="178749">
                  <c:v>6.2274299999999998E-2</c:v>
                </c:pt>
                <c:pt idx="178750">
                  <c:v>6.0587299999999997E-2</c:v>
                </c:pt>
                <c:pt idx="178751">
                  <c:v>5.8869100000000001E-2</c:v>
                </c:pt>
                <c:pt idx="178752">
                  <c:v>5.7122100000000002E-2</c:v>
                </c:pt>
                <c:pt idx="178753">
                  <c:v>5.5349200000000001E-2</c:v>
                </c:pt>
                <c:pt idx="178754">
                  <c:v>5.3553900000000002E-2</c:v>
                </c:pt>
                <c:pt idx="178755">
                  <c:v>5.1738800000000001E-2</c:v>
                </c:pt>
                <c:pt idx="178756">
                  <c:v>4.9906300000000001E-2</c:v>
                </c:pt>
                <c:pt idx="178757">
                  <c:v>4.8058799999999999E-2</c:v>
                </c:pt>
                <c:pt idx="178758">
                  <c:v>4.6199499999999998E-2</c:v>
                </c:pt>
                <c:pt idx="178759">
                  <c:v>4.43319E-2</c:v>
                </c:pt>
                <c:pt idx="178760">
                  <c:v>4.2458999999999997E-2</c:v>
                </c:pt>
                <c:pt idx="178761">
                  <c:v>4.0583899999999999E-2</c:v>
                </c:pt>
                <c:pt idx="178762">
                  <c:v>3.8710000000000001E-2</c:v>
                </c:pt>
                <c:pt idx="178763">
                  <c:v>3.6840400000000002E-2</c:v>
                </c:pt>
                <c:pt idx="178764">
                  <c:v>3.4978200000000001E-2</c:v>
                </c:pt>
                <c:pt idx="178765">
                  <c:v>3.3126099999999999E-2</c:v>
                </c:pt>
                <c:pt idx="178766">
                  <c:v>3.1286799999999997E-2</c:v>
                </c:pt>
                <c:pt idx="178767">
                  <c:v>2.9463799999999998E-2</c:v>
                </c:pt>
                <c:pt idx="178768">
                  <c:v>2.7661100000000001E-2</c:v>
                </c:pt>
                <c:pt idx="178769">
                  <c:v>2.5883400000000001E-2</c:v>
                </c:pt>
                <c:pt idx="178770">
                  <c:v>2.41351E-2</c:v>
                </c:pt>
                <c:pt idx="178771">
                  <c:v>2.2418400000000002E-2</c:v>
                </c:pt>
                <c:pt idx="178772">
                  <c:v>2.0734200000000001E-2</c:v>
                </c:pt>
                <c:pt idx="178773">
                  <c:v>1.9084400000000001E-2</c:v>
                </c:pt>
                <c:pt idx="178774">
                  <c:v>1.74722E-2</c:v>
                </c:pt>
                <c:pt idx="178775">
                  <c:v>1.59002E-2</c:v>
                </c:pt>
                <c:pt idx="178776">
                  <c:v>1.43702E-2</c:v>
                </c:pt>
                <c:pt idx="178777">
                  <c:v>1.28846E-2</c:v>
                </c:pt>
                <c:pt idx="178778">
                  <c:v>1.1445800000000001E-2</c:v>
                </c:pt>
                <c:pt idx="178779">
                  <c:v>1.00561E-2</c:v>
                </c:pt>
                <c:pt idx="178780" formatCode="0.00E+00">
                  <c:v>8.7177299999999999E-3</c:v>
                </c:pt>
                <c:pt idx="178781" formatCode="0.00E+00">
                  <c:v>7.4326000000000001E-3</c:v>
                </c:pt>
                <c:pt idx="178782" formatCode="0.00E+00">
                  <c:v>6.2027499999999999E-3</c:v>
                </c:pt>
                <c:pt idx="178783" formatCode="0.00E+00">
                  <c:v>5.0299200000000002E-3</c:v>
                </c:pt>
                <c:pt idx="178784" formatCode="0.00E+00">
                  <c:v>3.9156E-3</c:v>
                </c:pt>
                <c:pt idx="178785" formatCode="0.00E+00">
                  <c:v>2.8610799999999998E-3</c:v>
                </c:pt>
                <c:pt idx="178786" formatCode="0.00E+00">
                  <c:v>1.86787E-3</c:v>
                </c:pt>
                <c:pt idx="178787" formatCode="0.00E+00">
                  <c:v>9.3771299999999996E-4</c:v>
                </c:pt>
                <c:pt idx="178788" formatCode="0.00E+00">
                  <c:v>7.18847E-5</c:v>
                </c:pt>
                <c:pt idx="178789" formatCode="0.00E+00">
                  <c:v>-7.2891899999999996E-4</c:v>
                </c:pt>
                <c:pt idx="178790" formatCode="0.00E+00">
                  <c:v>-1.46374E-3</c:v>
                </c:pt>
                <c:pt idx="178791" formatCode="0.00E+00">
                  <c:v>-2.1311500000000001E-3</c:v>
                </c:pt>
                <c:pt idx="178792" formatCode="0.00E+00">
                  <c:v>-2.7299099999999999E-3</c:v>
                </c:pt>
                <c:pt idx="178793" formatCode="0.00E+00">
                  <c:v>-3.25933E-3</c:v>
                </c:pt>
                <c:pt idx="178794" formatCode="0.00E+00">
                  <c:v>-3.7189300000000001E-3</c:v>
                </c:pt>
                <c:pt idx="178795" formatCode="0.00E+00">
                  <c:v>-4.1083100000000004E-3</c:v>
                </c:pt>
                <c:pt idx="178796" formatCode="0.00E+00">
                  <c:v>-4.4271900000000001E-3</c:v>
                </c:pt>
                <c:pt idx="178797" formatCode="0.00E+00">
                  <c:v>-4.6754500000000003E-3</c:v>
                </c:pt>
                <c:pt idx="178798" formatCode="0.00E+00">
                  <c:v>-4.8532799999999997E-3</c:v>
                </c:pt>
                <c:pt idx="178799" formatCode="0.00E+00">
                  <c:v>-4.9611999999999998E-3</c:v>
                </c:pt>
                <c:pt idx="178800" formatCode="0.00E+00">
                  <c:v>-4.9996900000000002E-3</c:v>
                </c:pt>
                <c:pt idx="178801" formatCode="0.00E+00">
                  <c:v>-4.9691700000000002E-3</c:v>
                </c:pt>
                <c:pt idx="178802" formatCode="0.00E+00">
                  <c:v>-4.8704500000000001E-3</c:v>
                </c:pt>
                <c:pt idx="178803" formatCode="0.00E+00">
                  <c:v>-4.7047299999999998E-3</c:v>
                </c:pt>
                <c:pt idx="178804" formatCode="0.00E+00">
                  <c:v>-4.4731399999999996E-3</c:v>
                </c:pt>
                <c:pt idx="178805" formatCode="0.00E+00">
                  <c:v>-4.1767799999999997E-3</c:v>
                </c:pt>
                <c:pt idx="178806" formatCode="0.00E+00">
                  <c:v>-3.8167399999999999E-3</c:v>
                </c:pt>
                <c:pt idx="178807" formatCode="0.00E+00">
                  <c:v>-3.3942400000000002E-3</c:v>
                </c:pt>
                <c:pt idx="178808" formatCode="0.00E+00">
                  <c:v>-2.91092E-3</c:v>
                </c:pt>
                <c:pt idx="178809" formatCode="0.00E+00">
                  <c:v>-2.36864E-3</c:v>
                </c:pt>
                <c:pt idx="178810" formatCode="0.00E+00">
                  <c:v>-1.76911E-3</c:v>
                </c:pt>
                <c:pt idx="178811" formatCode="0.00E+00">
                  <c:v>-1.11382E-3</c:v>
                </c:pt>
                <c:pt idx="178812" formatCode="0.00E+00">
                  <c:v>-4.04378E-4</c:v>
                </c:pt>
                <c:pt idx="178813" formatCode="0.00E+00">
                  <c:v>3.5725399999999999E-4</c:v>
                </c:pt>
                <c:pt idx="178814" formatCode="0.00E+00">
                  <c:v>1.16899E-3</c:v>
                </c:pt>
                <c:pt idx="178815" formatCode="0.00E+00">
                  <c:v>2.02863E-3</c:v>
                </c:pt>
                <c:pt idx="178816" formatCode="0.00E+00">
                  <c:v>2.9336700000000002E-3</c:v>
                </c:pt>
                <c:pt idx="178817" formatCode="0.00E+00">
                  <c:v>3.8815500000000001E-3</c:v>
                </c:pt>
                <c:pt idx="178818" formatCode="0.00E+00">
                  <c:v>4.8698400000000003E-3</c:v>
                </c:pt>
                <c:pt idx="178819" formatCode="0.00E+00">
                  <c:v>5.8962099999999998E-3</c:v>
                </c:pt>
                <c:pt idx="178820" formatCode="0.00E+00">
                  <c:v>6.9582100000000003E-3</c:v>
                </c:pt>
                <c:pt idx="178821" formatCode="0.00E+00">
                  <c:v>8.0530700000000007E-3</c:v>
                </c:pt>
                <c:pt idx="178822" formatCode="0.00E+00">
                  <c:v>9.1778399999999996E-3</c:v>
                </c:pt>
                <c:pt idx="178823">
                  <c:v>1.03296E-2</c:v>
                </c:pt>
                <c:pt idx="178824">
                  <c:v>1.15055E-2</c:v>
                </c:pt>
                <c:pt idx="178825">
                  <c:v>1.27028E-2</c:v>
                </c:pt>
                <c:pt idx="178826">
                  <c:v>1.3918700000000001E-2</c:v>
                </c:pt>
                <c:pt idx="178827">
                  <c:v>1.51506E-2</c:v>
                </c:pt>
                <c:pt idx="178828">
                  <c:v>1.6395300000000002E-2</c:v>
                </c:pt>
                <c:pt idx="178829">
                  <c:v>1.7649600000000001E-2</c:v>
                </c:pt>
                <c:pt idx="178830">
                  <c:v>1.8910699999999999E-2</c:v>
                </c:pt>
                <c:pt idx="178831">
                  <c:v>2.0175700000000001E-2</c:v>
                </c:pt>
                <c:pt idx="178832">
                  <c:v>2.14418E-2</c:v>
                </c:pt>
                <c:pt idx="178833">
                  <c:v>2.2705900000000001E-2</c:v>
                </c:pt>
                <c:pt idx="178834">
                  <c:v>2.3964900000000001E-2</c:v>
                </c:pt>
                <c:pt idx="178835">
                  <c:v>2.5216100000000002E-2</c:v>
                </c:pt>
                <c:pt idx="178836">
                  <c:v>2.6456799999999999E-2</c:v>
                </c:pt>
                <c:pt idx="178837">
                  <c:v>2.7683699999999999E-2</c:v>
                </c:pt>
                <c:pt idx="178838">
                  <c:v>2.8894199999999998E-2</c:v>
                </c:pt>
                <c:pt idx="178839">
                  <c:v>3.0085899999999999E-2</c:v>
                </c:pt>
                <c:pt idx="178840">
                  <c:v>3.1256600000000002E-2</c:v>
                </c:pt>
                <c:pt idx="178841">
                  <c:v>3.2404200000000001E-2</c:v>
                </c:pt>
                <c:pt idx="178842">
                  <c:v>3.3525699999999999E-2</c:v>
                </c:pt>
                <c:pt idx="178843">
                  <c:v>3.4618400000000001E-2</c:v>
                </c:pt>
                <c:pt idx="178844">
                  <c:v>3.56794E-2</c:v>
                </c:pt>
                <c:pt idx="178845">
                  <c:v>3.6706299999999997E-2</c:v>
                </c:pt>
                <c:pt idx="178846">
                  <c:v>3.7696800000000003E-2</c:v>
                </c:pt>
                <c:pt idx="178847">
                  <c:v>3.86489E-2</c:v>
                </c:pt>
                <c:pt idx="178848">
                  <c:v>3.95603E-2</c:v>
                </c:pt>
                <c:pt idx="178849">
                  <c:v>4.0428699999999998E-2</c:v>
                </c:pt>
                <c:pt idx="178850">
                  <c:v>4.12521E-2</c:v>
                </c:pt>
                <c:pt idx="178851">
                  <c:v>4.2028900000000001E-2</c:v>
                </c:pt>
                <c:pt idx="178852">
                  <c:v>4.2757099999999999E-2</c:v>
                </c:pt>
                <c:pt idx="178853">
                  <c:v>4.3435000000000001E-2</c:v>
                </c:pt>
                <c:pt idx="178854">
                  <c:v>4.40609E-2</c:v>
                </c:pt>
                <c:pt idx="178855">
                  <c:v>4.4633100000000002E-2</c:v>
                </c:pt>
                <c:pt idx="178856">
                  <c:v>4.5150700000000002E-2</c:v>
                </c:pt>
                <c:pt idx="178857">
                  <c:v>4.5612600000000003E-2</c:v>
                </c:pt>
                <c:pt idx="178858">
                  <c:v>4.6017500000000003E-2</c:v>
                </c:pt>
                <c:pt idx="178859">
                  <c:v>4.6364099999999998E-2</c:v>
                </c:pt>
                <c:pt idx="178860">
                  <c:v>4.6651600000000001E-2</c:v>
                </c:pt>
                <c:pt idx="178861">
                  <c:v>4.68796E-2</c:v>
                </c:pt>
                <c:pt idx="178862">
                  <c:v>4.7047499999999999E-2</c:v>
                </c:pt>
                <c:pt idx="178863">
                  <c:v>4.7154799999999997E-2</c:v>
                </c:pt>
                <c:pt idx="178864">
                  <c:v>4.7200899999999997E-2</c:v>
                </c:pt>
                <c:pt idx="178865">
                  <c:v>4.7185499999999998E-2</c:v>
                </c:pt>
                <c:pt idx="178866">
                  <c:v>4.71086E-2</c:v>
                </c:pt>
                <c:pt idx="178867">
                  <c:v>4.6970100000000001E-2</c:v>
                </c:pt>
                <c:pt idx="178868">
                  <c:v>4.67698E-2</c:v>
                </c:pt>
                <c:pt idx="178869">
                  <c:v>4.6507600000000003E-2</c:v>
                </c:pt>
                <c:pt idx="178870">
                  <c:v>4.6183399999999999E-2</c:v>
                </c:pt>
                <c:pt idx="178871">
                  <c:v>4.5797600000000001E-2</c:v>
                </c:pt>
                <c:pt idx="178872">
                  <c:v>4.5350599999999998E-2</c:v>
                </c:pt>
                <c:pt idx="178873">
                  <c:v>4.4843399999999999E-2</c:v>
                </c:pt>
                <c:pt idx="178874">
                  <c:v>4.4276999999999997E-2</c:v>
                </c:pt>
                <c:pt idx="178875">
                  <c:v>4.3652299999999998E-2</c:v>
                </c:pt>
                <c:pt idx="178876">
                  <c:v>4.29702E-2</c:v>
                </c:pt>
                <c:pt idx="178877">
                  <c:v>4.2231699999999997E-2</c:v>
                </c:pt>
                <c:pt idx="178878">
                  <c:v>4.14379E-2</c:v>
                </c:pt>
                <c:pt idx="178879">
                  <c:v>4.0590399999999999E-2</c:v>
                </c:pt>
                <c:pt idx="178880">
                  <c:v>3.9690999999999997E-2</c:v>
                </c:pt>
                <c:pt idx="178881">
                  <c:v>3.8741100000000001E-2</c:v>
                </c:pt>
                <c:pt idx="178882">
                  <c:v>3.7741999999999998E-2</c:v>
                </c:pt>
                <c:pt idx="178883">
                  <c:v>3.6694999999999998E-2</c:v>
                </c:pt>
                <c:pt idx="178884">
                  <c:v>3.5602200000000001E-2</c:v>
                </c:pt>
                <c:pt idx="178885">
                  <c:v>3.4465599999999999E-2</c:v>
                </c:pt>
                <c:pt idx="178886">
                  <c:v>3.3287400000000002E-2</c:v>
                </c:pt>
                <c:pt idx="178887">
                  <c:v>3.2069899999999998E-2</c:v>
                </c:pt>
                <c:pt idx="178888">
                  <c:v>3.08153E-2</c:v>
                </c:pt>
                <c:pt idx="178889">
                  <c:v>2.95255E-2</c:v>
                </c:pt>
                <c:pt idx="178890">
                  <c:v>2.82028E-2</c:v>
                </c:pt>
                <c:pt idx="178891">
                  <c:v>2.6849899999999999E-2</c:v>
                </c:pt>
                <c:pt idx="178892">
                  <c:v>2.54693E-2</c:v>
                </c:pt>
                <c:pt idx="178893">
                  <c:v>2.40638E-2</c:v>
                </c:pt>
                <c:pt idx="178894">
                  <c:v>2.2635700000000002E-2</c:v>
                </c:pt>
                <c:pt idx="178895">
                  <c:v>2.11877E-2</c:v>
                </c:pt>
                <c:pt idx="178896">
                  <c:v>1.9722799999999999E-2</c:v>
                </c:pt>
                <c:pt idx="178897">
                  <c:v>1.82434E-2</c:v>
                </c:pt>
                <c:pt idx="178898">
                  <c:v>1.6752199999999998E-2</c:v>
                </c:pt>
                <c:pt idx="178899">
                  <c:v>1.52517E-2</c:v>
                </c:pt>
                <c:pt idx="178900">
                  <c:v>1.37444E-2</c:v>
                </c:pt>
                <c:pt idx="178901">
                  <c:v>1.22332E-2</c:v>
                </c:pt>
                <c:pt idx="178902">
                  <c:v>1.0721100000000001E-2</c:v>
                </c:pt>
                <c:pt idx="178903" formatCode="0.00E+00">
                  <c:v>9.2107999999999999E-3</c:v>
                </c:pt>
                <c:pt idx="178904" formatCode="0.00E+00">
                  <c:v>7.7050699999999996E-3</c:v>
                </c:pt>
                <c:pt idx="178905" formatCode="0.00E+00">
                  <c:v>6.2066400000000002E-3</c:v>
                </c:pt>
                <c:pt idx="178906" formatCode="0.00E+00">
                  <c:v>4.7183399999999997E-3</c:v>
                </c:pt>
                <c:pt idx="178907" formatCode="0.00E+00">
                  <c:v>3.2430699999999998E-3</c:v>
                </c:pt>
                <c:pt idx="178908" formatCode="0.00E+00">
                  <c:v>1.7838000000000001E-3</c:v>
                </c:pt>
                <c:pt idx="178909" formatCode="0.00E+00">
                  <c:v>3.4340500000000002E-4</c:v>
                </c:pt>
                <c:pt idx="178910" formatCode="0.00E+00">
                  <c:v>-1.0753200000000001E-3</c:v>
                </c:pt>
                <c:pt idx="178911" formatCode="0.00E+00">
                  <c:v>-2.4696499999999999E-3</c:v>
                </c:pt>
                <c:pt idx="178912" formatCode="0.00E+00">
                  <c:v>-3.83703E-3</c:v>
                </c:pt>
                <c:pt idx="178913" formatCode="0.00E+00">
                  <c:v>-5.1750199999999998E-3</c:v>
                </c:pt>
                <c:pt idx="178914" formatCode="0.00E+00">
                  <c:v>-6.4812300000000002E-3</c:v>
                </c:pt>
                <c:pt idx="178915" formatCode="0.00E+00">
                  <c:v>-7.7532599999999997E-3</c:v>
                </c:pt>
                <c:pt idx="178916" formatCode="0.00E+00">
                  <c:v>-8.9886700000000007E-3</c:v>
                </c:pt>
                <c:pt idx="178917">
                  <c:v>-1.0185E-2</c:v>
                </c:pt>
                <c:pt idx="178918">
                  <c:v>-1.1339999999999999E-2</c:v>
                </c:pt>
                <c:pt idx="178919">
                  <c:v>-1.24513E-2</c:v>
                </c:pt>
                <c:pt idx="178920">
                  <c:v>-1.3516800000000001E-2</c:v>
                </c:pt>
                <c:pt idx="178921">
                  <c:v>-1.4534200000000001E-2</c:v>
                </c:pt>
                <c:pt idx="178922">
                  <c:v>-1.5501900000000001E-2</c:v>
                </c:pt>
                <c:pt idx="178923">
                  <c:v>-1.6417899999999999E-2</c:v>
                </c:pt>
                <c:pt idx="178924">
                  <c:v>-1.72806E-2</c:v>
                </c:pt>
                <c:pt idx="178925">
                  <c:v>-1.8088099999999999E-2</c:v>
                </c:pt>
                <c:pt idx="178926">
                  <c:v>-1.8838899999999999E-2</c:v>
                </c:pt>
                <c:pt idx="178927">
                  <c:v>-1.9531900000000001E-2</c:v>
                </c:pt>
                <c:pt idx="178928">
                  <c:v>-2.0165700000000002E-2</c:v>
                </c:pt>
                <c:pt idx="178929">
                  <c:v>-2.0738900000000001E-2</c:v>
                </c:pt>
                <c:pt idx="178930">
                  <c:v>-2.1250399999999999E-2</c:v>
                </c:pt>
                <c:pt idx="178931">
                  <c:v>-2.1699300000000001E-2</c:v>
                </c:pt>
                <c:pt idx="178932">
                  <c:v>-2.2084699999999999E-2</c:v>
                </c:pt>
                <c:pt idx="178933">
                  <c:v>-2.2406100000000002E-2</c:v>
                </c:pt>
                <c:pt idx="178934">
                  <c:v>-2.2662700000000001E-2</c:v>
                </c:pt>
                <c:pt idx="178935">
                  <c:v>-2.2854200000000002E-2</c:v>
                </c:pt>
                <c:pt idx="178936">
                  <c:v>-2.298E-2</c:v>
                </c:pt>
                <c:pt idx="178937">
                  <c:v>-2.3040100000000001E-2</c:v>
                </c:pt>
                <c:pt idx="178938">
                  <c:v>-2.3033999999999999E-2</c:v>
                </c:pt>
                <c:pt idx="178939">
                  <c:v>-2.2962099999999999E-2</c:v>
                </c:pt>
                <c:pt idx="178940">
                  <c:v>-2.28246E-2</c:v>
                </c:pt>
                <c:pt idx="178941">
                  <c:v>-2.2622E-2</c:v>
                </c:pt>
                <c:pt idx="178942">
                  <c:v>-2.23544E-2</c:v>
                </c:pt>
                <c:pt idx="178943">
                  <c:v>-2.2022400000000001E-2</c:v>
                </c:pt>
                <c:pt idx="178944">
                  <c:v>-2.1626599999999999E-2</c:v>
                </c:pt>
                <c:pt idx="178945">
                  <c:v>-2.1167800000000001E-2</c:v>
                </c:pt>
                <c:pt idx="178946">
                  <c:v>-2.0646899999999999E-2</c:v>
                </c:pt>
                <c:pt idx="178947">
                  <c:v>-2.0064800000000001E-2</c:v>
                </c:pt>
                <c:pt idx="178948">
                  <c:v>-1.9422600000000002E-2</c:v>
                </c:pt>
                <c:pt idx="178949">
                  <c:v>-1.8721700000000001E-2</c:v>
                </c:pt>
                <c:pt idx="178950">
                  <c:v>-1.7963300000000001E-2</c:v>
                </c:pt>
                <c:pt idx="178951">
                  <c:v>-1.71491E-2</c:v>
                </c:pt>
                <c:pt idx="178952">
                  <c:v>-1.62804E-2</c:v>
                </c:pt>
                <c:pt idx="178953">
                  <c:v>-1.5358999999999999E-2</c:v>
                </c:pt>
                <c:pt idx="178954">
                  <c:v>-1.4386599999999999E-2</c:v>
                </c:pt>
                <c:pt idx="178955">
                  <c:v>-1.33651E-2</c:v>
                </c:pt>
                <c:pt idx="178956">
                  <c:v>-1.22963E-2</c:v>
                </c:pt>
                <c:pt idx="178957">
                  <c:v>-1.1182299999999999E-2</c:v>
                </c:pt>
                <c:pt idx="178958">
                  <c:v>-1.00254E-2</c:v>
                </c:pt>
                <c:pt idx="178959" formatCode="0.00E+00">
                  <c:v>-8.8277100000000008E-3</c:v>
                </c:pt>
                <c:pt idx="178960" formatCode="0.00E+00">
                  <c:v>-7.5916600000000001E-3</c:v>
                </c:pt>
                <c:pt idx="178961" formatCode="0.00E+00">
                  <c:v>-6.3196900000000002E-3</c:v>
                </c:pt>
                <c:pt idx="178962" formatCode="0.00E+00">
                  <c:v>-5.0142499999999996E-3</c:v>
                </c:pt>
                <c:pt idx="178963" formatCode="0.00E+00">
                  <c:v>-3.6778499999999999E-3</c:v>
                </c:pt>
                <c:pt idx="178964" formatCode="0.00E+00">
                  <c:v>-2.3130500000000001E-3</c:v>
                </c:pt>
                <c:pt idx="178965" formatCode="0.00E+00">
                  <c:v>-9.2251799999999999E-4</c:v>
                </c:pt>
                <c:pt idx="178966" formatCode="0.00E+00">
                  <c:v>4.9092000000000005E-4</c:v>
                </c:pt>
                <c:pt idx="178967" formatCode="0.00E+00">
                  <c:v>1.9243999999999999E-3</c:v>
                </c:pt>
                <c:pt idx="178968" formatCode="0.00E+00">
                  <c:v>3.3751800000000002E-3</c:v>
                </c:pt>
                <c:pt idx="178969" formatCode="0.00E+00">
                  <c:v>4.8405000000000002E-3</c:v>
                </c:pt>
                <c:pt idx="178970" formatCode="0.00E+00">
                  <c:v>6.3174800000000003E-3</c:v>
                </c:pt>
                <c:pt idx="178971" formatCode="0.00E+00">
                  <c:v>7.80316E-3</c:v>
                </c:pt>
                <c:pt idx="178972" formatCode="0.00E+00">
                  <c:v>9.2946299999999999E-3</c:v>
                </c:pt>
                <c:pt idx="178973">
                  <c:v>1.0789E-2</c:v>
                </c:pt>
                <c:pt idx="178974">
                  <c:v>1.22833E-2</c:v>
                </c:pt>
                <c:pt idx="178975">
                  <c:v>1.3774399999999999E-2</c:v>
                </c:pt>
                <c:pt idx="178976">
                  <c:v>1.52596E-2</c:v>
                </c:pt>
                <c:pt idx="178977">
                  <c:v>1.6735699999999999E-2</c:v>
                </c:pt>
                <c:pt idx="178978">
                  <c:v>1.8199799999999999E-2</c:v>
                </c:pt>
                <c:pt idx="178979">
                  <c:v>1.9649099999999999E-2</c:v>
                </c:pt>
                <c:pt idx="178980">
                  <c:v>2.1080600000000001E-2</c:v>
                </c:pt>
                <c:pt idx="178981">
                  <c:v>2.2491400000000002E-2</c:v>
                </c:pt>
                <c:pt idx="178982">
                  <c:v>2.38785E-2</c:v>
                </c:pt>
                <c:pt idx="178983">
                  <c:v>2.52392E-2</c:v>
                </c:pt>
                <c:pt idx="178984">
                  <c:v>2.65706E-2</c:v>
                </c:pt>
                <c:pt idx="178985">
                  <c:v>2.7869999999999999E-2</c:v>
                </c:pt>
                <c:pt idx="178986">
                  <c:v>2.9134799999999999E-2</c:v>
                </c:pt>
                <c:pt idx="178987">
                  <c:v>3.0362299999999998E-2</c:v>
                </c:pt>
                <c:pt idx="178988">
                  <c:v>3.1549899999999999E-2</c:v>
                </c:pt>
                <c:pt idx="178989">
                  <c:v>3.2695200000000001E-2</c:v>
                </c:pt>
                <c:pt idx="178990">
                  <c:v>3.3795800000000001E-2</c:v>
                </c:pt>
                <c:pt idx="178991">
                  <c:v>3.48493E-2</c:v>
                </c:pt>
                <c:pt idx="178992">
                  <c:v>3.5853500000000003E-2</c:v>
                </c:pt>
                <c:pt idx="178993">
                  <c:v>3.6806100000000001E-2</c:v>
                </c:pt>
                <c:pt idx="178994">
                  <c:v>3.7705099999999998E-2</c:v>
                </c:pt>
                <c:pt idx="178995">
                  <c:v>3.8548499999999999E-2</c:v>
                </c:pt>
                <c:pt idx="178996">
                  <c:v>3.9334399999999999E-2</c:v>
                </c:pt>
                <c:pt idx="178997">
                  <c:v>4.0061100000000002E-2</c:v>
                </c:pt>
                <c:pt idx="178998">
                  <c:v>4.0726900000000003E-2</c:v>
                </c:pt>
                <c:pt idx="178999">
                  <c:v>4.1330100000000002E-2</c:v>
                </c:pt>
                <c:pt idx="179000">
                  <c:v>4.1869400000000001E-2</c:v>
                </c:pt>
                <c:pt idx="179001">
                  <c:v>4.23433E-2</c:v>
                </c:pt>
                <c:pt idx="179002">
                  <c:v>4.2750499999999997E-2</c:v>
                </c:pt>
                <c:pt idx="179003">
                  <c:v>4.3090099999999999E-2</c:v>
                </c:pt>
                <c:pt idx="179004">
                  <c:v>4.3360900000000001E-2</c:v>
                </c:pt>
                <c:pt idx="179005">
                  <c:v>4.3561999999999997E-2</c:v>
                </c:pt>
                <c:pt idx="179006">
                  <c:v>4.3692700000000001E-2</c:v>
                </c:pt>
                <c:pt idx="179007">
                  <c:v>4.3752399999999997E-2</c:v>
                </c:pt>
                <c:pt idx="179008">
                  <c:v>4.3740500000000002E-2</c:v>
                </c:pt>
                <c:pt idx="179009">
                  <c:v>4.3656599999999997E-2</c:v>
                </c:pt>
                <c:pt idx="179010">
                  <c:v>4.3500499999999998E-2</c:v>
                </c:pt>
                <c:pt idx="179011">
                  <c:v>4.3271900000000002E-2</c:v>
                </c:pt>
                <c:pt idx="179012">
                  <c:v>4.2971000000000002E-2</c:v>
                </c:pt>
                <c:pt idx="179013">
                  <c:v>4.2597700000000002E-2</c:v>
                </c:pt>
                <c:pt idx="179014">
                  <c:v>4.2152200000000001E-2</c:v>
                </c:pt>
                <c:pt idx="179015">
                  <c:v>4.1634600000000001E-2</c:v>
                </c:pt>
                <c:pt idx="179016">
                  <c:v>4.1045600000000002E-2</c:v>
                </c:pt>
                <c:pt idx="179017">
                  <c:v>4.0385499999999998E-2</c:v>
                </c:pt>
                <c:pt idx="179018">
                  <c:v>3.9655299999999997E-2</c:v>
                </c:pt>
                <c:pt idx="179019">
                  <c:v>3.8855599999999997E-2</c:v>
                </c:pt>
                <c:pt idx="179020">
                  <c:v>3.79875E-2</c:v>
                </c:pt>
                <c:pt idx="179021">
                  <c:v>3.7052099999999998E-2</c:v>
                </c:pt>
                <c:pt idx="179022">
                  <c:v>3.6050600000000002E-2</c:v>
                </c:pt>
                <c:pt idx="179023">
                  <c:v>3.4984300000000003E-2</c:v>
                </c:pt>
                <c:pt idx="179024">
                  <c:v>3.3854599999999999E-2</c:v>
                </c:pt>
                <c:pt idx="179025">
                  <c:v>3.2663200000000003E-2</c:v>
                </c:pt>
                <c:pt idx="179026">
                  <c:v>3.1411700000000001E-2</c:v>
                </c:pt>
                <c:pt idx="179027">
                  <c:v>3.0101900000000001E-2</c:v>
                </c:pt>
                <c:pt idx="179028">
                  <c:v>2.87356E-2</c:v>
                </c:pt>
                <c:pt idx="179029">
                  <c:v>2.7314999999999999E-2</c:v>
                </c:pt>
                <c:pt idx="179030">
                  <c:v>2.58421E-2</c:v>
                </c:pt>
                <c:pt idx="179031">
                  <c:v>2.43191E-2</c:v>
                </c:pt>
                <c:pt idx="179032">
                  <c:v>2.2748299999999999E-2</c:v>
                </c:pt>
                <c:pt idx="179033">
                  <c:v>2.1132100000000001E-2</c:v>
                </c:pt>
                <c:pt idx="179034">
                  <c:v>1.9472900000000001E-2</c:v>
                </c:pt>
                <c:pt idx="179035">
                  <c:v>1.7773299999999999E-2</c:v>
                </c:pt>
                <c:pt idx="179036">
                  <c:v>1.6036000000000002E-2</c:v>
                </c:pt>
                <c:pt idx="179037">
                  <c:v>1.42635E-2</c:v>
                </c:pt>
                <c:pt idx="179038">
                  <c:v>1.2458800000000001E-2</c:v>
                </c:pt>
                <c:pt idx="179039">
                  <c:v>1.06245E-2</c:v>
                </c:pt>
                <c:pt idx="179040" formatCode="0.00E+00">
                  <c:v>8.7636799999999994E-3</c:v>
                </c:pt>
                <c:pt idx="179041" formatCode="0.00E+00">
                  <c:v>6.8791900000000003E-3</c:v>
                </c:pt>
                <c:pt idx="179042" formatCode="0.00E+00">
                  <c:v>4.9740399999999999E-3</c:v>
                </c:pt>
                <c:pt idx="179043" formatCode="0.00E+00">
                  <c:v>3.0512600000000001E-3</c:v>
                </c:pt>
                <c:pt idx="179044" formatCode="0.00E+00">
                  <c:v>1.1139100000000001E-3</c:v>
                </c:pt>
                <c:pt idx="179045" formatCode="0.00E+00">
                  <c:v>-8.3489700000000003E-4</c:v>
                </c:pt>
                <c:pt idx="179046" formatCode="0.00E+00">
                  <c:v>-2.79203E-3</c:v>
                </c:pt>
                <c:pt idx="179047" formatCode="0.00E+00">
                  <c:v>-4.7543500000000001E-3</c:v>
                </c:pt>
                <c:pt idx="179048" formatCode="0.00E+00">
                  <c:v>-6.7186800000000003E-3</c:v>
                </c:pt>
                <c:pt idx="179049" formatCode="0.00E+00">
                  <c:v>-8.6818499999999996E-3</c:v>
                </c:pt>
                <c:pt idx="179050">
                  <c:v>-1.0640699999999999E-2</c:v>
                </c:pt>
                <c:pt idx="179051">
                  <c:v>-1.2592000000000001E-2</c:v>
                </c:pt>
                <c:pt idx="179052">
                  <c:v>-1.45325E-2</c:v>
                </c:pt>
                <c:pt idx="179053">
                  <c:v>-1.64593E-2</c:v>
                </c:pt>
                <c:pt idx="179054">
                  <c:v>-1.8369E-2</c:v>
                </c:pt>
                <c:pt idx="179055">
                  <c:v>-2.0258499999999999E-2</c:v>
                </c:pt>
                <c:pt idx="179056">
                  <c:v>-2.2124899999999999E-2</c:v>
                </c:pt>
                <c:pt idx="179057">
                  <c:v>-2.3964900000000001E-2</c:v>
                </c:pt>
                <c:pt idx="179058">
                  <c:v>-2.5775599999999999E-2</c:v>
                </c:pt>
                <c:pt idx="179059">
                  <c:v>-2.7553999999999999E-2</c:v>
                </c:pt>
                <c:pt idx="179060">
                  <c:v>-2.9297199999999999E-2</c:v>
                </c:pt>
                <c:pt idx="179061">
                  <c:v>-3.1002200000000001E-2</c:v>
                </c:pt>
                <c:pt idx="179062">
                  <c:v>-3.2666300000000002E-2</c:v>
                </c:pt>
                <c:pt idx="179063">
                  <c:v>-3.4286799999999999E-2</c:v>
                </c:pt>
                <c:pt idx="179064">
                  <c:v>-3.5860900000000001E-2</c:v>
                </c:pt>
                <c:pt idx="179065">
                  <c:v>-3.7386000000000003E-2</c:v>
                </c:pt>
                <c:pt idx="179066">
                  <c:v>-3.8859600000000001E-2</c:v>
                </c:pt>
                <c:pt idx="179067">
                  <c:v>-4.0279299999999997E-2</c:v>
                </c:pt>
                <c:pt idx="179068">
                  <c:v>-4.1642600000000002E-2</c:v>
                </c:pt>
                <c:pt idx="179069">
                  <c:v>-4.2947399999999997E-2</c:v>
                </c:pt>
                <c:pt idx="179070">
                  <c:v>-4.4191399999999999E-2</c:v>
                </c:pt>
                <c:pt idx="179071">
                  <c:v>-4.5372599999999999E-2</c:v>
                </c:pt>
                <c:pt idx="179072">
                  <c:v>-4.6489000000000003E-2</c:v>
                </c:pt>
                <c:pt idx="179073">
                  <c:v>-4.7538700000000003E-2</c:v>
                </c:pt>
                <c:pt idx="179074">
                  <c:v>-4.8520000000000001E-2</c:v>
                </c:pt>
                <c:pt idx="179075">
                  <c:v>-4.9431299999999997E-2</c:v>
                </c:pt>
                <c:pt idx="179076">
                  <c:v>-5.02709E-2</c:v>
                </c:pt>
                <c:pt idx="179077">
                  <c:v>-5.10375E-2</c:v>
                </c:pt>
                <c:pt idx="179078">
                  <c:v>-5.1729900000000002E-2</c:v>
                </c:pt>
                <c:pt idx="179079">
                  <c:v>-5.2346700000000003E-2</c:v>
                </c:pt>
                <c:pt idx="179080">
                  <c:v>-5.2887099999999999E-2</c:v>
                </c:pt>
                <c:pt idx="179081">
                  <c:v>-5.3350000000000002E-2</c:v>
                </c:pt>
                <c:pt idx="179082">
                  <c:v>-5.3734799999999999E-2</c:v>
                </c:pt>
                <c:pt idx="179083">
                  <c:v>-5.4040600000000001E-2</c:v>
                </c:pt>
                <c:pt idx="179084">
                  <c:v>-5.4267000000000003E-2</c:v>
                </c:pt>
                <c:pt idx="179085">
                  <c:v>-5.4413700000000002E-2</c:v>
                </c:pt>
                <c:pt idx="179086">
                  <c:v>-5.4480300000000002E-2</c:v>
                </c:pt>
                <c:pt idx="179087">
                  <c:v>-5.4466599999999997E-2</c:v>
                </c:pt>
                <c:pt idx="179088">
                  <c:v>-5.4372799999999999E-2</c:v>
                </c:pt>
                <c:pt idx="179089">
                  <c:v>-5.4198900000000001E-2</c:v>
                </c:pt>
                <c:pt idx="179090">
                  <c:v>-5.3945199999999999E-2</c:v>
                </c:pt>
                <c:pt idx="179091">
                  <c:v>-5.3612100000000003E-2</c:v>
                </c:pt>
                <c:pt idx="179092">
                  <c:v>-5.3200200000000003E-2</c:v>
                </c:pt>
                <c:pt idx="179093">
                  <c:v>-5.271E-2</c:v>
                </c:pt>
                <c:pt idx="179094">
                  <c:v>-5.2142399999999998E-2</c:v>
                </c:pt>
                <c:pt idx="179095">
                  <c:v>-5.1498200000000001E-2</c:v>
                </c:pt>
                <c:pt idx="179096">
                  <c:v>-5.07786E-2</c:v>
                </c:pt>
                <c:pt idx="179097">
                  <c:v>-4.99847E-2</c:v>
                </c:pt>
                <c:pt idx="179098">
                  <c:v>-4.91177E-2</c:v>
                </c:pt>
                <c:pt idx="179099">
                  <c:v>-4.8179199999999998E-2</c:v>
                </c:pt>
                <c:pt idx="179100">
                  <c:v>-4.7170499999999997E-2</c:v>
                </c:pt>
                <c:pt idx="179101">
                  <c:v>-4.60934E-2</c:v>
                </c:pt>
                <c:pt idx="179102">
                  <c:v>-4.4949599999999999E-2</c:v>
                </c:pt>
                <c:pt idx="179103">
                  <c:v>-4.3740899999999999E-2</c:v>
                </c:pt>
                <c:pt idx="179104">
                  <c:v>-4.2469399999999997E-2</c:v>
                </c:pt>
                <c:pt idx="179105">
                  <c:v>-4.1137100000000003E-2</c:v>
                </c:pt>
                <c:pt idx="179106">
                  <c:v>-3.9746099999999999E-2</c:v>
                </c:pt>
                <c:pt idx="179107">
                  <c:v>-3.8298699999999998E-2</c:v>
                </c:pt>
                <c:pt idx="179108">
                  <c:v>-3.6797299999999998E-2</c:v>
                </c:pt>
                <c:pt idx="179109">
                  <c:v>-3.5244200000000003E-2</c:v>
                </c:pt>
                <c:pt idx="179110">
                  <c:v>-3.3642100000000001E-2</c:v>
                </c:pt>
                <c:pt idx="179111">
                  <c:v>-3.1993500000000001E-2</c:v>
                </c:pt>
                <c:pt idx="179112">
                  <c:v>-3.0301100000000001E-2</c:v>
                </c:pt>
                <c:pt idx="179113">
                  <c:v>-2.8567599999999999E-2</c:v>
                </c:pt>
                <c:pt idx="179114">
                  <c:v>-2.6795900000000001E-2</c:v>
                </c:pt>
                <c:pt idx="179115">
                  <c:v>-2.4988699999999999E-2</c:v>
                </c:pt>
                <c:pt idx="179116">
                  <c:v>-2.3148999999999999E-2</c:v>
                </c:pt>
                <c:pt idx="179117">
                  <c:v>-2.1279800000000001E-2</c:v>
                </c:pt>
                <c:pt idx="179118">
                  <c:v>-1.9384100000000001E-2</c:v>
                </c:pt>
                <c:pt idx="179119">
                  <c:v>-1.7464899999999998E-2</c:v>
                </c:pt>
                <c:pt idx="179120">
                  <c:v>-1.5525199999999999E-2</c:v>
                </c:pt>
                <c:pt idx="179121">
                  <c:v>-1.35683E-2</c:v>
                </c:pt>
                <c:pt idx="179122">
                  <c:v>-1.15973E-2</c:v>
                </c:pt>
                <c:pt idx="179123" formatCode="0.00E+00">
                  <c:v>-9.6152000000000008E-3</c:v>
                </c:pt>
                <c:pt idx="179124" formatCode="0.00E+00">
                  <c:v>-7.6252799999999999E-3</c:v>
                </c:pt>
                <c:pt idx="179125" formatCode="0.00E+00">
                  <c:v>-5.6306799999999999E-3</c:v>
                </c:pt>
                <c:pt idx="179126" formatCode="0.00E+00">
                  <c:v>-3.6345599999999998E-3</c:v>
                </c:pt>
                <c:pt idx="179127" formatCode="0.00E+00">
                  <c:v>-1.6401E-3</c:v>
                </c:pt>
                <c:pt idx="179128" formatCode="0.00E+00">
                  <c:v>3.4955300000000001E-4</c:v>
                </c:pt>
                <c:pt idx="179129" formatCode="0.00E+00">
                  <c:v>2.3312599999999999E-3</c:v>
                </c:pt>
                <c:pt idx="179130" formatCode="0.00E+00">
                  <c:v>4.3019E-3</c:v>
                </c:pt>
                <c:pt idx="179131" formatCode="0.00E+00">
                  <c:v>6.25838E-3</c:v>
                </c:pt>
                <c:pt idx="179132" formatCode="0.00E+00">
                  <c:v>8.1976400000000008E-3</c:v>
                </c:pt>
                <c:pt idx="179133">
                  <c:v>1.0116699999999999E-2</c:v>
                </c:pt>
                <c:pt idx="179134">
                  <c:v>1.2012399999999999E-2</c:v>
                </c:pt>
                <c:pt idx="179135">
                  <c:v>1.3882E-2</c:v>
                </c:pt>
                <c:pt idx="179136">
                  <c:v>1.57225E-2</c:v>
                </c:pt>
                <c:pt idx="179137">
                  <c:v>1.75312E-2</c:v>
                </c:pt>
                <c:pt idx="179138">
                  <c:v>1.9305200000000002E-2</c:v>
                </c:pt>
                <c:pt idx="179139">
                  <c:v>2.10417E-2</c:v>
                </c:pt>
                <c:pt idx="179140">
                  <c:v>2.2738299999999999E-2</c:v>
                </c:pt>
                <c:pt idx="179141">
                  <c:v>2.4392299999999999E-2</c:v>
                </c:pt>
                <c:pt idx="179142">
                  <c:v>2.6001300000000001E-2</c:v>
                </c:pt>
                <c:pt idx="179143">
                  <c:v>2.7562799999999998E-2</c:v>
                </c:pt>
                <c:pt idx="179144">
                  <c:v>2.90745E-2</c:v>
                </c:pt>
                <c:pt idx="179145">
                  <c:v>3.0534200000000001E-2</c:v>
                </c:pt>
                <c:pt idx="179146">
                  <c:v>3.1939799999999997E-2</c:v>
                </c:pt>
                <c:pt idx="179147">
                  <c:v>3.3289199999999998E-2</c:v>
                </c:pt>
                <c:pt idx="179148">
                  <c:v>3.45805E-2</c:v>
                </c:pt>
                <c:pt idx="179149">
                  <c:v>3.5811900000000001E-2</c:v>
                </c:pt>
                <c:pt idx="179150">
                  <c:v>3.6981699999999999E-2</c:v>
                </c:pt>
                <c:pt idx="179151">
                  <c:v>3.8088200000000003E-2</c:v>
                </c:pt>
                <c:pt idx="179152">
                  <c:v>3.9129900000000002E-2</c:v>
                </c:pt>
                <c:pt idx="179153">
                  <c:v>4.0105500000000002E-2</c:v>
                </c:pt>
                <c:pt idx="179154">
                  <c:v>4.1013599999999997E-2</c:v>
                </c:pt>
                <c:pt idx="179155">
                  <c:v>4.18532E-2</c:v>
                </c:pt>
                <c:pt idx="179156">
                  <c:v>4.2623099999999997E-2</c:v>
                </c:pt>
                <c:pt idx="179157">
                  <c:v>4.3322600000000003E-2</c:v>
                </c:pt>
                <c:pt idx="179158">
                  <c:v>4.3950700000000002E-2</c:v>
                </c:pt>
                <c:pt idx="179159">
                  <c:v>4.4506799999999999E-2</c:v>
                </c:pt>
                <c:pt idx="179160">
                  <c:v>4.49904E-2</c:v>
                </c:pt>
                <c:pt idx="179161">
                  <c:v>4.54011E-2</c:v>
                </c:pt>
                <c:pt idx="179162">
                  <c:v>4.5738500000000001E-2</c:v>
                </c:pt>
                <c:pt idx="179163">
                  <c:v>4.6002500000000002E-2</c:v>
                </c:pt>
                <c:pt idx="179164">
                  <c:v>4.6193100000000001E-2</c:v>
                </c:pt>
                <c:pt idx="179165">
                  <c:v>4.6310299999999999E-2</c:v>
                </c:pt>
                <c:pt idx="179166">
                  <c:v>4.6354300000000001E-2</c:v>
                </c:pt>
                <c:pt idx="179167">
                  <c:v>4.6325600000000001E-2</c:v>
                </c:pt>
                <c:pt idx="179168">
                  <c:v>4.6224399999999999E-2</c:v>
                </c:pt>
                <c:pt idx="179169">
                  <c:v>4.6051500000000002E-2</c:v>
                </c:pt>
                <c:pt idx="179170">
                  <c:v>4.5807500000000001E-2</c:v>
                </c:pt>
                <c:pt idx="179171">
                  <c:v>4.5493199999999998E-2</c:v>
                </c:pt>
                <c:pt idx="179172">
                  <c:v>4.51096E-2</c:v>
                </c:pt>
                <c:pt idx="179173">
                  <c:v>4.4657599999999999E-2</c:v>
                </c:pt>
                <c:pt idx="179174">
                  <c:v>4.4138499999999997E-2</c:v>
                </c:pt>
                <c:pt idx="179175">
                  <c:v>4.3553599999999998E-2</c:v>
                </c:pt>
                <c:pt idx="179176">
                  <c:v>4.2904200000000003E-2</c:v>
                </c:pt>
                <c:pt idx="179177">
                  <c:v>4.2191699999999999E-2</c:v>
                </c:pt>
                <c:pt idx="179178">
                  <c:v>4.1417900000000001E-2</c:v>
                </c:pt>
                <c:pt idx="179179">
                  <c:v>4.0584299999999997E-2</c:v>
                </c:pt>
                <c:pt idx="179180">
                  <c:v>3.96928E-2</c:v>
                </c:pt>
                <c:pt idx="179181">
                  <c:v>3.87452E-2</c:v>
                </c:pt>
                <c:pt idx="179182">
                  <c:v>3.7743499999999999E-2</c:v>
                </c:pt>
                <c:pt idx="179183">
                  <c:v>3.6689699999999999E-2</c:v>
                </c:pt>
                <c:pt idx="179184">
                  <c:v>3.5586E-2</c:v>
                </c:pt>
                <c:pt idx="179185">
                  <c:v>3.44345E-2</c:v>
                </c:pt>
                <c:pt idx="179186">
                  <c:v>3.3237599999999999E-2</c:v>
                </c:pt>
                <c:pt idx="179187">
                  <c:v>3.1997600000000001E-2</c:v>
                </c:pt>
                <c:pt idx="179188">
                  <c:v>3.0716899999999998E-2</c:v>
                </c:pt>
                <c:pt idx="179189">
                  <c:v>2.9398000000000001E-2</c:v>
                </c:pt>
                <c:pt idx="179190">
                  <c:v>2.80434E-2</c:v>
                </c:pt>
                <c:pt idx="179191">
                  <c:v>2.6655600000000002E-2</c:v>
                </c:pt>
                <c:pt idx="179192">
                  <c:v>2.52374E-2</c:v>
                </c:pt>
                <c:pt idx="179193">
                  <c:v>2.3791400000000001E-2</c:v>
                </c:pt>
                <c:pt idx="179194">
                  <c:v>2.2320199999999998E-2</c:v>
                </c:pt>
                <c:pt idx="179195">
                  <c:v>2.0826600000000001E-2</c:v>
                </c:pt>
                <c:pt idx="179196">
                  <c:v>1.9313299999999999E-2</c:v>
                </c:pt>
                <c:pt idx="179197">
                  <c:v>1.7783199999999999E-2</c:v>
                </c:pt>
                <c:pt idx="179198">
                  <c:v>1.6239E-2</c:v>
                </c:pt>
                <c:pt idx="179199">
                  <c:v>1.46836E-2</c:v>
                </c:pt>
                <c:pt idx="179200">
                  <c:v>1.31197E-2</c:v>
                </c:pt>
                <c:pt idx="179201">
                  <c:v>1.15502E-2</c:v>
                </c:pt>
                <c:pt idx="179202" formatCode="0.00E+00">
                  <c:v>9.9777800000000003E-3</c:v>
                </c:pt>
                <c:pt idx="179203" formatCode="0.00E+00">
                  <c:v>8.4053600000000006E-3</c:v>
                </c:pt>
                <c:pt idx="179204" formatCode="0.00E+00">
                  <c:v>6.8356900000000002E-3</c:v>
                </c:pt>
                <c:pt idx="179205" formatCode="0.00E+00">
                  <c:v>5.27152E-3</c:v>
                </c:pt>
                <c:pt idx="179206" formatCode="0.00E+00">
                  <c:v>3.7156099999999998E-3</c:v>
                </c:pt>
                <c:pt idx="179207" formatCode="0.00E+00">
                  <c:v>2.1706500000000001E-3</c:v>
                </c:pt>
                <c:pt idx="179208" formatCode="0.00E+00">
                  <c:v>6.3933800000000004E-4</c:v>
                </c:pt>
                <c:pt idx="179209" formatCode="0.00E+00">
                  <c:v>-8.7570200000000001E-4</c:v>
                </c:pt>
                <c:pt idx="179210" formatCode="0.00E+00">
                  <c:v>-2.3718699999999999E-3</c:v>
                </c:pt>
                <c:pt idx="179211" formatCode="0.00E+00">
                  <c:v>-3.8466199999999998E-3</c:v>
                </c:pt>
                <c:pt idx="179212" formatCode="0.00E+00">
                  <c:v>-5.2974500000000004E-3</c:v>
                </c:pt>
                <c:pt idx="179213" formatCode="0.00E+00">
                  <c:v>-6.7219300000000001E-3</c:v>
                </c:pt>
                <c:pt idx="179214" formatCode="0.00E+00">
                  <c:v>-8.1176800000000004E-3</c:v>
                </c:pt>
                <c:pt idx="179215" formatCode="0.00E+00">
                  <c:v>-9.4823800000000003E-3</c:v>
                </c:pt>
                <c:pt idx="179216">
                  <c:v>-1.08138E-2</c:v>
                </c:pt>
                <c:pt idx="179217">
                  <c:v>-1.21098E-2</c:v>
                </c:pt>
                <c:pt idx="179218">
                  <c:v>-1.33682E-2</c:v>
                </c:pt>
                <c:pt idx="179219">
                  <c:v>-1.4586999999999999E-2</c:v>
                </c:pt>
                <c:pt idx="179220">
                  <c:v>-1.5764299999999998E-2</c:v>
                </c:pt>
                <c:pt idx="179221">
                  <c:v>-1.6898300000000002E-2</c:v>
                </c:pt>
                <c:pt idx="179222">
                  <c:v>-1.7987199999999998E-2</c:v>
                </c:pt>
                <c:pt idx="179223">
                  <c:v>-1.9029399999999998E-2</c:v>
                </c:pt>
                <c:pt idx="179224">
                  <c:v>-2.0023200000000001E-2</c:v>
                </c:pt>
                <c:pt idx="179225">
                  <c:v>-2.0967199999999998E-2</c:v>
                </c:pt>
                <c:pt idx="179226">
                  <c:v>-2.18601E-2</c:v>
                </c:pt>
                <c:pt idx="179227">
                  <c:v>-2.2700600000000001E-2</c:v>
                </c:pt>
                <c:pt idx="179228">
                  <c:v>-2.3487399999999999E-2</c:v>
                </c:pt>
                <c:pt idx="179229">
                  <c:v>-2.4219600000000001E-2</c:v>
                </c:pt>
                <c:pt idx="179230">
                  <c:v>-2.48963E-2</c:v>
                </c:pt>
                <c:pt idx="179231">
                  <c:v>-2.5516500000000001E-2</c:v>
                </c:pt>
                <c:pt idx="179232">
                  <c:v>-2.6079600000000001E-2</c:v>
                </c:pt>
                <c:pt idx="179233">
                  <c:v>-2.6584900000000002E-2</c:v>
                </c:pt>
                <c:pt idx="179234">
                  <c:v>-2.7031900000000001E-2</c:v>
                </c:pt>
                <c:pt idx="179235">
                  <c:v>-2.7420300000000002E-2</c:v>
                </c:pt>
                <c:pt idx="179236">
                  <c:v>-2.7749800000000002E-2</c:v>
                </c:pt>
                <c:pt idx="179237">
                  <c:v>-2.8020099999999999E-2</c:v>
                </c:pt>
                <c:pt idx="179238">
                  <c:v>-2.8231300000000001E-2</c:v>
                </c:pt>
                <c:pt idx="179239">
                  <c:v>-2.83834E-2</c:v>
                </c:pt>
                <c:pt idx="179240">
                  <c:v>-2.8476600000000001E-2</c:v>
                </c:pt>
                <c:pt idx="179241">
                  <c:v>-2.85112E-2</c:v>
                </c:pt>
                <c:pt idx="179242">
                  <c:v>-2.8487499999999999E-2</c:v>
                </c:pt>
                <c:pt idx="179243">
                  <c:v>-2.84061E-2</c:v>
                </c:pt>
                <c:pt idx="179244">
                  <c:v>-2.8267500000000001E-2</c:v>
                </c:pt>
                <c:pt idx="179245">
                  <c:v>-2.80726E-2</c:v>
                </c:pt>
                <c:pt idx="179246">
                  <c:v>-2.7822099999999999E-2</c:v>
                </c:pt>
                <c:pt idx="179247">
                  <c:v>-2.75169E-2</c:v>
                </c:pt>
                <c:pt idx="179248">
                  <c:v>-2.7158100000000001E-2</c:v>
                </c:pt>
                <c:pt idx="179249">
                  <c:v>-2.6746900000000001E-2</c:v>
                </c:pt>
                <c:pt idx="179250">
                  <c:v>-2.62843E-2</c:v>
                </c:pt>
                <c:pt idx="179251">
                  <c:v>-2.5771800000000001E-2</c:v>
                </c:pt>
                <c:pt idx="179252">
                  <c:v>-2.5210699999999999E-2</c:v>
                </c:pt>
                <c:pt idx="179253">
                  <c:v>-2.4602599999999999E-2</c:v>
                </c:pt>
                <c:pt idx="179254">
                  <c:v>-2.3949000000000002E-2</c:v>
                </c:pt>
                <c:pt idx="179255">
                  <c:v>-2.3251500000000001E-2</c:v>
                </c:pt>
                <c:pt idx="179256">
                  <c:v>-2.2512000000000001E-2</c:v>
                </c:pt>
                <c:pt idx="179257">
                  <c:v>-2.17322E-2</c:v>
                </c:pt>
                <c:pt idx="179258">
                  <c:v>-2.0914100000000001E-2</c:v>
                </c:pt>
                <c:pt idx="179259">
                  <c:v>-2.0059500000000001E-2</c:v>
                </c:pt>
                <c:pt idx="179260">
                  <c:v>-1.9170400000000001E-2</c:v>
                </c:pt>
                <c:pt idx="179261">
                  <c:v>-1.8249100000000001E-2</c:v>
                </c:pt>
                <c:pt idx="179262">
                  <c:v>-1.72975E-2</c:v>
                </c:pt>
                <c:pt idx="179263">
                  <c:v>-1.63178E-2</c:v>
                </c:pt>
                <c:pt idx="179264">
                  <c:v>-1.5312299999999999E-2</c:v>
                </c:pt>
                <c:pt idx="179265">
                  <c:v>-1.4283300000000001E-2</c:v>
                </c:pt>
                <c:pt idx="179266">
                  <c:v>-1.3233E-2</c:v>
                </c:pt>
                <c:pt idx="179267">
                  <c:v>-1.21637E-2</c:v>
                </c:pt>
                <c:pt idx="179268">
                  <c:v>-1.10779E-2</c:v>
                </c:pt>
                <c:pt idx="179269" formatCode="0.00E+00">
                  <c:v>-9.9779599999999993E-3</c:v>
                </c:pt>
                <c:pt idx="179270" formatCode="0.00E+00">
                  <c:v>-8.8662099999999994E-3</c:v>
                </c:pt>
                <c:pt idx="179271" formatCode="0.00E+00">
                  <c:v>-7.7451200000000003E-3</c:v>
                </c:pt>
                <c:pt idx="179272" formatCode="0.00E+00">
                  <c:v>-6.6171099999999998E-3</c:v>
                </c:pt>
                <c:pt idx="179273" formatCode="0.00E+00">
                  <c:v>-5.48461E-3</c:v>
                </c:pt>
                <c:pt idx="179274" formatCode="0.00E+00">
                  <c:v>-4.3500500000000003E-3</c:v>
                </c:pt>
                <c:pt idx="179275" formatCode="0.00E+00">
                  <c:v>-3.21588E-3</c:v>
                </c:pt>
                <c:pt idx="179276" formatCode="0.00E+00">
                  <c:v>-2.0845099999999999E-3</c:v>
                </c:pt>
                <c:pt idx="179277" formatCode="0.00E+00">
                  <c:v>-9.5834100000000003E-4</c:v>
                </c:pt>
                <c:pt idx="179278" formatCode="0.00E+00">
                  <c:v>1.6023E-4</c:v>
                </c:pt>
                <c:pt idx="179279" formatCode="0.00E+00">
                  <c:v>1.26884E-3</c:v>
                </c:pt>
                <c:pt idx="179280" formatCode="0.00E+00">
                  <c:v>2.3651499999999999E-3</c:v>
                </c:pt>
                <c:pt idx="179281" formatCode="0.00E+00">
                  <c:v>3.44685E-3</c:v>
                </c:pt>
                <c:pt idx="179282" formatCode="0.00E+00">
                  <c:v>4.5116799999999997E-3</c:v>
                </c:pt>
                <c:pt idx="179283" formatCode="0.00E+00">
                  <c:v>5.5573999999999997E-3</c:v>
                </c:pt>
                <c:pt idx="179284" formatCode="0.00E+00">
                  <c:v>6.5818300000000003E-3</c:v>
                </c:pt>
                <c:pt idx="179285" formatCode="0.00E+00">
                  <c:v>7.5828400000000004E-3</c:v>
                </c:pt>
                <c:pt idx="179286" formatCode="0.00E+00">
                  <c:v>8.5583399999999994E-3</c:v>
                </c:pt>
                <c:pt idx="179287" formatCode="0.00E+00">
                  <c:v>9.5063000000000005E-3</c:v>
                </c:pt>
                <c:pt idx="179288">
                  <c:v>1.04248E-2</c:v>
                </c:pt>
                <c:pt idx="179289">
                  <c:v>1.13118E-2</c:v>
                </c:pt>
                <c:pt idx="179290">
                  <c:v>1.21657E-2</c:v>
                </c:pt>
                <c:pt idx="179291">
                  <c:v>1.29845E-2</c:v>
                </c:pt>
                <c:pt idx="179292">
                  <c:v>1.37667E-2</c:v>
                </c:pt>
                <c:pt idx="179293">
                  <c:v>1.45106E-2</c:v>
                </c:pt>
                <c:pt idx="179294">
                  <c:v>1.5214699999999999E-2</c:v>
                </c:pt>
                <c:pt idx="179295">
                  <c:v>1.5877499999999999E-2</c:v>
                </c:pt>
                <c:pt idx="179296">
                  <c:v>1.64978E-2</c:v>
                </c:pt>
                <c:pt idx="179297">
                  <c:v>1.7074099999999998E-2</c:v>
                </c:pt>
                <c:pt idx="179298">
                  <c:v>1.76054E-2</c:v>
                </c:pt>
                <c:pt idx="179299">
                  <c:v>1.8090599999999998E-2</c:v>
                </c:pt>
                <c:pt idx="179300">
                  <c:v>1.8528599999999999E-2</c:v>
                </c:pt>
                <c:pt idx="179301">
                  <c:v>1.8918600000000001E-2</c:v>
                </c:pt>
                <c:pt idx="179302">
                  <c:v>1.9259800000000001E-2</c:v>
                </c:pt>
                <c:pt idx="179303">
                  <c:v>1.9551499999999999E-2</c:v>
                </c:pt>
                <c:pt idx="179304">
                  <c:v>1.97932E-2</c:v>
                </c:pt>
                <c:pt idx="179305">
                  <c:v>1.9984200000000001E-2</c:v>
                </c:pt>
                <c:pt idx="179306">
                  <c:v>2.0124300000000001E-2</c:v>
                </c:pt>
                <c:pt idx="179307">
                  <c:v>2.0213200000000001E-2</c:v>
                </c:pt>
                <c:pt idx="179308">
                  <c:v>2.02507E-2</c:v>
                </c:pt>
                <c:pt idx="179309">
                  <c:v>2.02366E-2</c:v>
                </c:pt>
                <c:pt idx="179310">
                  <c:v>2.01712E-2</c:v>
                </c:pt>
                <c:pt idx="179311">
                  <c:v>2.00544E-2</c:v>
                </c:pt>
                <c:pt idx="179312">
                  <c:v>1.9886500000000001E-2</c:v>
                </c:pt>
                <c:pt idx="179313">
                  <c:v>1.9667899999999999E-2</c:v>
                </c:pt>
                <c:pt idx="179314">
                  <c:v>1.9399099999999999E-2</c:v>
                </c:pt>
                <c:pt idx="179315">
                  <c:v>1.90805E-2</c:v>
                </c:pt>
                <c:pt idx="179316">
                  <c:v>1.8712900000000001E-2</c:v>
                </c:pt>
                <c:pt idx="179317">
                  <c:v>1.8296900000000001E-2</c:v>
                </c:pt>
                <c:pt idx="179318">
                  <c:v>1.7833499999999999E-2</c:v>
                </c:pt>
                <c:pt idx="179319">
                  <c:v>1.7323499999999999E-2</c:v>
                </c:pt>
                <c:pt idx="179320">
                  <c:v>1.6768100000000001E-2</c:v>
                </c:pt>
                <c:pt idx="179321">
                  <c:v>1.61683E-2</c:v>
                </c:pt>
                <c:pt idx="179322">
                  <c:v>1.55254E-2</c:v>
                </c:pt>
                <c:pt idx="179323">
                  <c:v>1.48407E-2</c:v>
                </c:pt>
                <c:pt idx="179324">
                  <c:v>1.4115600000000001E-2</c:v>
                </c:pt>
                <c:pt idx="179325">
                  <c:v>1.3351500000000001E-2</c:v>
                </c:pt>
                <c:pt idx="179326">
                  <c:v>1.25501E-2</c:v>
                </c:pt>
                <c:pt idx="179327">
                  <c:v>1.17129E-2</c:v>
                </c:pt>
                <c:pt idx="179328">
                  <c:v>1.0841699999999999E-2</c:v>
                </c:pt>
                <c:pt idx="179329" formatCode="0.00E+00">
                  <c:v>9.9382199999999993E-3</c:v>
                </c:pt>
                <c:pt idx="179330" formatCode="0.00E+00">
                  <c:v>9.0043499999999995E-3</c:v>
                </c:pt>
                <c:pt idx="179331" formatCode="0.00E+00">
                  <c:v>8.0419700000000007E-3</c:v>
                </c:pt>
                <c:pt idx="179332" formatCode="0.00E+00">
                  <c:v>7.0530699999999998E-3</c:v>
                </c:pt>
                <c:pt idx="179333" formatCode="0.00E+00">
                  <c:v>6.0396599999999996E-3</c:v>
                </c:pt>
                <c:pt idx="179334" formatCode="0.00E+00">
                  <c:v>5.0038299999999999E-3</c:v>
                </c:pt>
                <c:pt idx="179335" formatCode="0.00E+00">
                  <c:v>3.9476900000000002E-3</c:v>
                </c:pt>
                <c:pt idx="179336" formatCode="0.00E+00">
                  <c:v>2.8734199999999998E-3</c:v>
                </c:pt>
                <c:pt idx="179337" formatCode="0.00E+00">
                  <c:v>1.7832200000000001E-3</c:v>
                </c:pt>
                <c:pt idx="179338" formatCode="0.00E+00">
                  <c:v>6.7933200000000005E-4</c:v>
                </c:pt>
                <c:pt idx="179339" formatCode="0.00E+00">
                  <c:v>-4.3596200000000002E-4</c:v>
                </c:pt>
                <c:pt idx="179340" formatCode="0.00E+00">
                  <c:v>-1.56036E-3</c:v>
                </c:pt>
                <c:pt idx="179341" formatCode="0.00E+00">
                  <c:v>-2.69155E-3</c:v>
                </c:pt>
                <c:pt idx="179342" formatCode="0.00E+00">
                  <c:v>-3.8271899999999998E-3</c:v>
                </c:pt>
                <c:pt idx="179343" formatCode="0.00E+00">
                  <c:v>-4.9649100000000003E-3</c:v>
                </c:pt>
                <c:pt idx="179344" formatCode="0.00E+00">
                  <c:v>-6.1023600000000002E-3</c:v>
                </c:pt>
                <c:pt idx="179345" formatCode="0.00E+00">
                  <c:v>-7.2371700000000002E-3</c:v>
                </c:pt>
                <c:pt idx="179346" formatCode="0.00E+00">
                  <c:v>-8.3669799999999996E-3</c:v>
                </c:pt>
                <c:pt idx="179347" formatCode="0.00E+00">
                  <c:v>-9.4894100000000002E-3</c:v>
                </c:pt>
                <c:pt idx="179348">
                  <c:v>-1.06021E-2</c:v>
                </c:pt>
                <c:pt idx="179349">
                  <c:v>-1.1702799999999999E-2</c:v>
                </c:pt>
                <c:pt idx="179350">
                  <c:v>-1.2789E-2</c:v>
                </c:pt>
                <c:pt idx="179351">
                  <c:v>-1.38586E-2</c:v>
                </c:pt>
                <c:pt idx="179352">
                  <c:v>-1.49093E-2</c:v>
                </c:pt>
                <c:pt idx="179353">
                  <c:v>-1.59387E-2</c:v>
                </c:pt>
                <c:pt idx="179354">
                  <c:v>-1.6944799999999999E-2</c:v>
                </c:pt>
                <c:pt idx="179355">
                  <c:v>-1.7925300000000002E-2</c:v>
                </c:pt>
                <c:pt idx="179356">
                  <c:v>-1.8878099999999998E-2</c:v>
                </c:pt>
                <c:pt idx="179357">
                  <c:v>-1.9801200000000001E-2</c:v>
                </c:pt>
                <c:pt idx="179358">
                  <c:v>-2.0692599999999998E-2</c:v>
                </c:pt>
                <c:pt idx="179359">
                  <c:v>-2.1550199999999999E-2</c:v>
                </c:pt>
                <c:pt idx="179360">
                  <c:v>-2.2372199999999998E-2</c:v>
                </c:pt>
                <c:pt idx="179361">
                  <c:v>-2.3156800000000002E-2</c:v>
                </c:pt>
                <c:pt idx="179362">
                  <c:v>-2.3902099999999999E-2</c:v>
                </c:pt>
                <c:pt idx="179363">
                  <c:v>-2.4606599999999999E-2</c:v>
                </c:pt>
                <c:pt idx="179364">
                  <c:v>-2.5268499999999999E-2</c:v>
                </c:pt>
                <c:pt idx="179365">
                  <c:v>-2.5886300000000001E-2</c:v>
                </c:pt>
                <c:pt idx="179366">
                  <c:v>-2.6458499999999999E-2</c:v>
                </c:pt>
                <c:pt idx="179367">
                  <c:v>-2.6983799999999999E-2</c:v>
                </c:pt>
                <c:pt idx="179368">
                  <c:v>-2.74609E-2</c:v>
                </c:pt>
                <c:pt idx="179369">
                  <c:v>-2.78886E-2</c:v>
                </c:pt>
                <c:pt idx="179370">
                  <c:v>-2.8265700000000001E-2</c:v>
                </c:pt>
                <c:pt idx="179371">
                  <c:v>-2.85913E-2</c:v>
                </c:pt>
                <c:pt idx="179372">
                  <c:v>-2.8864399999999998E-2</c:v>
                </c:pt>
                <c:pt idx="179373">
                  <c:v>-2.9084100000000002E-2</c:v>
                </c:pt>
                <c:pt idx="179374">
                  <c:v>-2.9249899999999999E-2</c:v>
                </c:pt>
                <c:pt idx="179375">
                  <c:v>-2.9360899999999999E-2</c:v>
                </c:pt>
                <c:pt idx="179376">
                  <c:v>-2.94167E-2</c:v>
                </c:pt>
                <c:pt idx="179377">
                  <c:v>-2.9416999999999999E-2</c:v>
                </c:pt>
                <c:pt idx="179378">
                  <c:v>-2.93613E-2</c:v>
                </c:pt>
                <c:pt idx="179379">
                  <c:v>-2.9249399999999998E-2</c:v>
                </c:pt>
                <c:pt idx="179380">
                  <c:v>-2.9081300000000001E-2</c:v>
                </c:pt>
                <c:pt idx="179381">
                  <c:v>-2.8856900000000001E-2</c:v>
                </c:pt>
                <c:pt idx="179382">
                  <c:v>-2.8576399999999998E-2</c:v>
                </c:pt>
                <c:pt idx="179383">
                  <c:v>-2.8240000000000001E-2</c:v>
                </c:pt>
                <c:pt idx="179384">
                  <c:v>-2.7847899999999998E-2</c:v>
                </c:pt>
                <c:pt idx="179385">
                  <c:v>-2.7400600000000001E-2</c:v>
                </c:pt>
                <c:pt idx="179386">
                  <c:v>-2.6898700000000001E-2</c:v>
                </c:pt>
                <c:pt idx="179387">
                  <c:v>-2.63427E-2</c:v>
                </c:pt>
                <c:pt idx="179388">
                  <c:v>-2.5733499999999999E-2</c:v>
                </c:pt>
                <c:pt idx="179389">
                  <c:v>-2.5071800000000002E-2</c:v>
                </c:pt>
                <c:pt idx="179390">
                  <c:v>-2.4358500000000002E-2</c:v>
                </c:pt>
                <c:pt idx="179391">
                  <c:v>-2.3594799999999999E-2</c:v>
                </c:pt>
                <c:pt idx="179392">
                  <c:v>-2.2781800000000001E-2</c:v>
                </c:pt>
                <c:pt idx="179393">
                  <c:v>-2.1920599999999998E-2</c:v>
                </c:pt>
                <c:pt idx="179394">
                  <c:v>-2.1012699999999999E-2</c:v>
                </c:pt>
                <c:pt idx="179395">
                  <c:v>-2.0059400000000002E-2</c:v>
                </c:pt>
                <c:pt idx="179396">
                  <c:v>-1.9062200000000001E-2</c:v>
                </c:pt>
                <c:pt idx="179397">
                  <c:v>-1.8022799999999999E-2</c:v>
                </c:pt>
                <c:pt idx="179398">
                  <c:v>-1.6942800000000001E-2</c:v>
                </c:pt>
                <c:pt idx="179399">
                  <c:v>-1.5823899999999998E-2</c:v>
                </c:pt>
                <c:pt idx="179400">
                  <c:v>-1.4668E-2</c:v>
                </c:pt>
                <c:pt idx="179401">
                  <c:v>-1.3477100000000001E-2</c:v>
                </c:pt>
                <c:pt idx="179402">
                  <c:v>-1.2253E-2</c:v>
                </c:pt>
                <c:pt idx="179403">
                  <c:v>-1.09978E-2</c:v>
                </c:pt>
                <c:pt idx="179404" formatCode="0.00E+00">
                  <c:v>-9.7136500000000008E-3</c:v>
                </c:pt>
                <c:pt idx="179405" formatCode="0.00E+00">
                  <c:v>-8.4027000000000008E-3</c:v>
                </c:pt>
                <c:pt idx="179406" formatCode="0.00E+00">
                  <c:v>-7.0671700000000002E-3</c:v>
                </c:pt>
                <c:pt idx="179407" formatCode="0.00E+00">
                  <c:v>-5.7093400000000002E-3</c:v>
                </c:pt>
                <c:pt idx="179408" formatCode="0.00E+00">
                  <c:v>-4.3315300000000001E-3</c:v>
                </c:pt>
                <c:pt idx="179409" formatCode="0.00E+00">
                  <c:v>-2.93611E-3</c:v>
                </c:pt>
                <c:pt idx="179410" formatCode="0.00E+00">
                  <c:v>-1.5254800000000001E-3</c:v>
                </c:pt>
                <c:pt idx="179411" formatCode="0.00E+00">
                  <c:v>-1.02088E-4</c:v>
                </c:pt>
                <c:pt idx="179412" formatCode="0.00E+00">
                  <c:v>1.3315899999999999E-3</c:v>
                </c:pt>
                <c:pt idx="179413" formatCode="0.00E+00">
                  <c:v>2.7730599999999999E-3</c:v>
                </c:pt>
                <c:pt idx="179414" formatCode="0.00E+00">
                  <c:v>4.2198100000000001E-3</c:v>
                </c:pt>
                <c:pt idx="179415" formatCode="0.00E+00">
                  <c:v>5.6692799999999996E-3</c:v>
                </c:pt>
                <c:pt idx="179416" formatCode="0.00E+00">
                  <c:v>7.1189299999999999E-3</c:v>
                </c:pt>
                <c:pt idx="179417" formatCode="0.00E+00">
                  <c:v>8.5662099999999994E-3</c:v>
                </c:pt>
                <c:pt idx="179418">
                  <c:v>1.00085E-2</c:v>
                </c:pt>
                <c:pt idx="179419">
                  <c:v>1.1443399999999999E-2</c:v>
                </c:pt>
                <c:pt idx="179420">
                  <c:v>1.28682E-2</c:v>
                </c:pt>
                <c:pt idx="179421">
                  <c:v>1.4280299999999999E-2</c:v>
                </c:pt>
                <c:pt idx="179422">
                  <c:v>1.5677400000000001E-2</c:v>
                </c:pt>
                <c:pt idx="179423">
                  <c:v>1.70568E-2</c:v>
                </c:pt>
                <c:pt idx="179424">
                  <c:v>1.8416100000000001E-2</c:v>
                </c:pt>
                <c:pt idx="179425">
                  <c:v>1.9752800000000001E-2</c:v>
                </c:pt>
                <c:pt idx="179426">
                  <c:v>2.10645E-2</c:v>
                </c:pt>
                <c:pt idx="179427">
                  <c:v>2.2348799999999999E-2</c:v>
                </c:pt>
                <c:pt idx="179428">
                  <c:v>2.36034E-2</c:v>
                </c:pt>
                <c:pt idx="179429">
                  <c:v>2.4825900000000001E-2</c:v>
                </c:pt>
                <c:pt idx="179430">
                  <c:v>2.6014200000000001E-2</c:v>
                </c:pt>
                <c:pt idx="179431">
                  <c:v>2.7165999999999999E-2</c:v>
                </c:pt>
                <c:pt idx="179432">
                  <c:v>2.82793E-2</c:v>
                </c:pt>
                <c:pt idx="179433">
                  <c:v>2.9351800000000001E-2</c:v>
                </c:pt>
                <c:pt idx="179434">
                  <c:v>3.0381700000000001E-2</c:v>
                </c:pt>
                <c:pt idx="179435">
                  <c:v>3.1366999999999999E-2</c:v>
                </c:pt>
                <c:pt idx="179436">
                  <c:v>3.2305800000000003E-2</c:v>
                </c:pt>
                <c:pt idx="179437">
                  <c:v>3.3196400000000001E-2</c:v>
                </c:pt>
                <c:pt idx="179438">
                  <c:v>3.4036999999999998E-2</c:v>
                </c:pt>
                <c:pt idx="179439">
                  <c:v>3.4826099999999999E-2</c:v>
                </c:pt>
                <c:pt idx="179440">
                  <c:v>3.5562099999999999E-2</c:v>
                </c:pt>
                <c:pt idx="179441">
                  <c:v>3.6243600000000001E-2</c:v>
                </c:pt>
                <c:pt idx="179442">
                  <c:v>3.6869100000000002E-2</c:v>
                </c:pt>
                <c:pt idx="179443">
                  <c:v>3.7437600000000001E-2</c:v>
                </c:pt>
                <c:pt idx="179444">
                  <c:v>3.7947799999999997E-2</c:v>
                </c:pt>
                <c:pt idx="179445">
                  <c:v>3.8398599999999998E-2</c:v>
                </c:pt>
                <c:pt idx="179446">
                  <c:v>3.87891E-2</c:v>
                </c:pt>
                <c:pt idx="179447">
                  <c:v>3.91185E-2</c:v>
                </c:pt>
                <c:pt idx="179448">
                  <c:v>3.9385999999999997E-2</c:v>
                </c:pt>
                <c:pt idx="179449">
                  <c:v>3.9590899999999998E-2</c:v>
                </c:pt>
                <c:pt idx="179450">
                  <c:v>3.9732799999999999E-2</c:v>
                </c:pt>
                <c:pt idx="179451">
                  <c:v>3.9811199999999998E-2</c:v>
                </c:pt>
                <c:pt idx="179452">
                  <c:v>3.9825699999999999E-2</c:v>
                </c:pt>
                <c:pt idx="179453">
                  <c:v>3.9776300000000001E-2</c:v>
                </c:pt>
                <c:pt idx="179454">
                  <c:v>3.9662700000000002E-2</c:v>
                </c:pt>
                <c:pt idx="179455">
                  <c:v>3.9485100000000002E-2</c:v>
                </c:pt>
                <c:pt idx="179456">
                  <c:v>3.9243500000000001E-2</c:v>
                </c:pt>
                <c:pt idx="179457">
                  <c:v>3.8938199999999999E-2</c:v>
                </c:pt>
                <c:pt idx="179458">
                  <c:v>3.85695E-2</c:v>
                </c:pt>
                <c:pt idx="179459">
                  <c:v>3.8137999999999998E-2</c:v>
                </c:pt>
                <c:pt idx="179460">
                  <c:v>3.76441E-2</c:v>
                </c:pt>
                <c:pt idx="179461">
                  <c:v>3.7088500000000003E-2</c:v>
                </c:pt>
                <c:pt idx="179462">
                  <c:v>3.64721E-2</c:v>
                </c:pt>
                <c:pt idx="179463">
                  <c:v>3.5795800000000003E-2</c:v>
                </c:pt>
                <c:pt idx="179464">
                  <c:v>3.5060399999999999E-2</c:v>
                </c:pt>
                <c:pt idx="179465">
                  <c:v>3.4267199999999998E-2</c:v>
                </c:pt>
                <c:pt idx="179466">
                  <c:v>3.34174E-2</c:v>
                </c:pt>
                <c:pt idx="179467">
                  <c:v>3.2512199999999998E-2</c:v>
                </c:pt>
                <c:pt idx="179468">
                  <c:v>3.1553100000000001E-2</c:v>
                </c:pt>
                <c:pt idx="179469">
                  <c:v>3.0541499999999999E-2</c:v>
                </c:pt>
                <c:pt idx="179470">
                  <c:v>2.9479000000000002E-2</c:v>
                </c:pt>
                <c:pt idx="179471">
                  <c:v>2.8367400000000001E-2</c:v>
                </c:pt>
                <c:pt idx="179472">
                  <c:v>2.7208300000000001E-2</c:v>
                </c:pt>
                <c:pt idx="179473">
                  <c:v>2.6003700000000001E-2</c:v>
                </c:pt>
                <c:pt idx="179474">
                  <c:v>2.47554E-2</c:v>
                </c:pt>
                <c:pt idx="179475">
                  <c:v>2.34655E-2</c:v>
                </c:pt>
                <c:pt idx="179476">
                  <c:v>2.2136099999999999E-2</c:v>
                </c:pt>
                <c:pt idx="179477">
                  <c:v>2.0769300000000001E-2</c:v>
                </c:pt>
                <c:pt idx="179478">
                  <c:v>1.93673E-2</c:v>
                </c:pt>
                <c:pt idx="179479">
                  <c:v>1.7932400000000001E-2</c:v>
                </c:pt>
                <c:pt idx="179480">
                  <c:v>1.6466999999999999E-2</c:v>
                </c:pt>
                <c:pt idx="179481">
                  <c:v>1.49734E-2</c:v>
                </c:pt>
                <c:pt idx="179482">
                  <c:v>1.34541E-2</c:v>
                </c:pt>
                <c:pt idx="179483">
                  <c:v>1.19116E-2</c:v>
                </c:pt>
                <c:pt idx="179484">
                  <c:v>1.0348400000000001E-2</c:v>
                </c:pt>
                <c:pt idx="179485" formatCode="0.00E+00">
                  <c:v>8.7670700000000001E-3</c:v>
                </c:pt>
                <c:pt idx="179486" formatCode="0.00E+00">
                  <c:v>7.1702600000000003E-3</c:v>
                </c:pt>
                <c:pt idx="179487" formatCode="0.00E+00">
                  <c:v>5.5605899999999998E-3</c:v>
                </c:pt>
                <c:pt idx="179488" formatCode="0.00E+00">
                  <c:v>3.94072E-3</c:v>
                </c:pt>
                <c:pt idx="179489" formatCode="0.00E+00">
                  <c:v>2.3133099999999998E-3</c:v>
                </c:pt>
                <c:pt idx="179490" formatCode="0.00E+00">
                  <c:v>6.8106799999999995E-4</c:v>
                </c:pt>
                <c:pt idx="179491" formatCode="0.00E+00">
                  <c:v>-9.5330600000000001E-4</c:v>
                </c:pt>
                <c:pt idx="179492" formatCode="0.00E+00">
                  <c:v>-2.5871000000000002E-3</c:v>
                </c:pt>
                <c:pt idx="179493" formatCode="0.00E+00">
                  <c:v>-4.2176100000000001E-3</c:v>
                </c:pt>
                <c:pt idx="179494" formatCode="0.00E+00">
                  <c:v>-5.8421300000000001E-3</c:v>
                </c:pt>
                <c:pt idx="179495" formatCode="0.00E+00">
                  <c:v>-7.4579499999999996E-3</c:v>
                </c:pt>
                <c:pt idx="179496" formatCode="0.00E+00">
                  <c:v>-9.0624E-3</c:v>
                </c:pt>
                <c:pt idx="179497">
                  <c:v>-1.06528E-2</c:v>
                </c:pt>
                <c:pt idx="179498">
                  <c:v>-1.22265E-2</c:v>
                </c:pt>
                <c:pt idx="179499">
                  <c:v>-1.3781E-2</c:v>
                </c:pt>
                <c:pt idx="179500">
                  <c:v>-1.5313500000000001E-2</c:v>
                </c:pt>
                <c:pt idx="179501">
                  <c:v>-1.6821599999999999E-2</c:v>
                </c:pt>
                <c:pt idx="179502">
                  <c:v>-1.8302800000000001E-2</c:v>
                </c:pt>
                <c:pt idx="179503">
                  <c:v>-1.9754500000000001E-2</c:v>
                </c:pt>
                <c:pt idx="179504">
                  <c:v>-2.1174499999999999E-2</c:v>
                </c:pt>
                <c:pt idx="179505">
                  <c:v>-2.2560199999999999E-2</c:v>
                </c:pt>
                <c:pt idx="179506">
                  <c:v>-2.39095E-2</c:v>
                </c:pt>
                <c:pt idx="179507">
                  <c:v>-2.5220099999999999E-2</c:v>
                </c:pt>
                <c:pt idx="179508">
                  <c:v>-2.6489800000000001E-2</c:v>
                </c:pt>
                <c:pt idx="179509">
                  <c:v>-2.7716500000000002E-2</c:v>
                </c:pt>
                <c:pt idx="179510">
                  <c:v>-2.8898199999999999E-2</c:v>
                </c:pt>
                <c:pt idx="179511">
                  <c:v>-3.0032799999999998E-2</c:v>
                </c:pt>
                <c:pt idx="179512">
                  <c:v>-3.1118699999999999E-2</c:v>
                </c:pt>
                <c:pt idx="179513">
                  <c:v>-3.2153800000000003E-2</c:v>
                </c:pt>
                <c:pt idx="179514">
                  <c:v>-3.3136699999999998E-2</c:v>
                </c:pt>
                <c:pt idx="179515">
                  <c:v>-3.4065499999999999E-2</c:v>
                </c:pt>
                <c:pt idx="179516">
                  <c:v>-3.4938900000000002E-2</c:v>
                </c:pt>
                <c:pt idx="179517">
                  <c:v>-3.5755299999999997E-2</c:v>
                </c:pt>
                <c:pt idx="179518">
                  <c:v>-3.6513499999999997E-2</c:v>
                </c:pt>
                <c:pt idx="179519">
                  <c:v>-3.7212200000000001E-2</c:v>
                </c:pt>
                <c:pt idx="179520">
                  <c:v>-3.7850300000000003E-2</c:v>
                </c:pt>
                <c:pt idx="179521">
                  <c:v>-3.8426799999999997E-2</c:v>
                </c:pt>
                <c:pt idx="179522">
                  <c:v>-3.8940700000000002E-2</c:v>
                </c:pt>
                <c:pt idx="179523">
                  <c:v>-3.9391200000000001E-2</c:v>
                </c:pt>
                <c:pt idx="179524">
                  <c:v>-3.9777600000000003E-2</c:v>
                </c:pt>
                <c:pt idx="179525">
                  <c:v>-4.00994E-2</c:v>
                </c:pt>
                <c:pt idx="179526">
                  <c:v>-4.0356000000000003E-2</c:v>
                </c:pt>
                <c:pt idx="179527">
                  <c:v>-4.0547100000000003E-2</c:v>
                </c:pt>
                <c:pt idx="179528">
                  <c:v>-4.0672399999999997E-2</c:v>
                </c:pt>
                <c:pt idx="179529">
                  <c:v>-4.0731700000000003E-2</c:v>
                </c:pt>
                <c:pt idx="179530">
                  <c:v>-4.07251E-2</c:v>
                </c:pt>
                <c:pt idx="179531">
                  <c:v>-4.0652599999999997E-2</c:v>
                </c:pt>
                <c:pt idx="179532">
                  <c:v>-4.0514399999999999E-2</c:v>
                </c:pt>
                <c:pt idx="179533">
                  <c:v>-4.0310699999999998E-2</c:v>
                </c:pt>
                <c:pt idx="179534">
                  <c:v>-4.0042099999999997E-2</c:v>
                </c:pt>
                <c:pt idx="179535">
                  <c:v>-3.9709000000000001E-2</c:v>
                </c:pt>
                <c:pt idx="179536">
                  <c:v>-3.9312100000000003E-2</c:v>
                </c:pt>
                <c:pt idx="179537">
                  <c:v>-3.8852100000000001E-2</c:v>
                </c:pt>
                <c:pt idx="179538">
                  <c:v>-3.8329799999999997E-2</c:v>
                </c:pt>
                <c:pt idx="179539">
                  <c:v>-3.7746300000000003E-2</c:v>
                </c:pt>
                <c:pt idx="179540">
                  <c:v>-3.7102599999999999E-2</c:v>
                </c:pt>
                <c:pt idx="179541">
                  <c:v>-3.6399800000000003E-2</c:v>
                </c:pt>
                <c:pt idx="179542">
                  <c:v>-3.5639299999999999E-2</c:v>
                </c:pt>
                <c:pt idx="179543">
                  <c:v>-3.48223E-2</c:v>
                </c:pt>
                <c:pt idx="179544">
                  <c:v>-3.3950300000000003E-2</c:v>
                </c:pt>
                <c:pt idx="179545">
                  <c:v>-3.3024999999999999E-2</c:v>
                </c:pt>
                <c:pt idx="179546">
                  <c:v>-3.2047899999999997E-2</c:v>
                </c:pt>
                <c:pt idx="179547">
                  <c:v>-3.1020699999999998E-2</c:v>
                </c:pt>
                <c:pt idx="179548">
                  <c:v>-2.9945300000000001E-2</c:v>
                </c:pt>
                <c:pt idx="179549">
                  <c:v>-2.8823600000000001E-2</c:v>
                </c:pt>
                <c:pt idx="179550">
                  <c:v>-2.7657600000000001E-2</c:v>
                </c:pt>
                <c:pt idx="179551">
                  <c:v>-2.6449199999999999E-2</c:v>
                </c:pt>
                <c:pt idx="179552">
                  <c:v>-2.5200699999999999E-2</c:v>
                </c:pt>
                <c:pt idx="179553">
                  <c:v>-2.3914100000000001E-2</c:v>
                </c:pt>
                <c:pt idx="179554">
                  <c:v>-2.2591799999999999E-2</c:v>
                </c:pt>
                <c:pt idx="179555">
                  <c:v>-2.1236000000000001E-2</c:v>
                </c:pt>
                <c:pt idx="179556">
                  <c:v>-1.9849200000000001E-2</c:v>
                </c:pt>
                <c:pt idx="179557">
                  <c:v>-1.8433700000000001E-2</c:v>
                </c:pt>
                <c:pt idx="179558">
                  <c:v>-1.6991900000000001E-2</c:v>
                </c:pt>
                <c:pt idx="179559">
                  <c:v>-1.55265E-2</c:v>
                </c:pt>
                <c:pt idx="179560">
                  <c:v>-1.40398E-2</c:v>
                </c:pt>
                <c:pt idx="179561">
                  <c:v>-1.25346E-2</c:v>
                </c:pt>
                <c:pt idx="179562">
                  <c:v>-1.10134E-2</c:v>
                </c:pt>
                <c:pt idx="179563" formatCode="0.00E+00">
                  <c:v>-9.4787699999999992E-3</c:v>
                </c:pt>
                <c:pt idx="179564" formatCode="0.00E+00">
                  <c:v>-7.9334399999999999E-3</c:v>
                </c:pt>
                <c:pt idx="179565" formatCode="0.00E+00">
                  <c:v>-6.3800300000000001E-3</c:v>
                </c:pt>
                <c:pt idx="179566" formatCode="0.00E+00">
                  <c:v>-4.8212300000000001E-3</c:v>
                </c:pt>
                <c:pt idx="179567" formatCode="0.00E+00">
                  <c:v>-3.2596999999999999E-3</c:v>
                </c:pt>
                <c:pt idx="179568" formatCode="0.00E+00">
                  <c:v>-1.69813E-3</c:v>
                </c:pt>
                <c:pt idx="179569" formatCode="0.00E+00">
                  <c:v>-1.3918599999999999E-4</c:v>
                </c:pt>
                <c:pt idx="179570" formatCode="0.00E+00">
                  <c:v>1.41446E-3</c:v>
                </c:pt>
                <c:pt idx="179571" formatCode="0.00E+00">
                  <c:v>2.9601699999999998E-3</c:v>
                </c:pt>
                <c:pt idx="179572" formatCode="0.00E+00">
                  <c:v>4.4952999999999998E-3</c:v>
                </c:pt>
                <c:pt idx="179573" formatCode="0.00E+00">
                  <c:v>6.0172300000000001E-3</c:v>
                </c:pt>
                <c:pt idx="179574" formatCode="0.00E+00">
                  <c:v>7.5234000000000004E-3</c:v>
                </c:pt>
                <c:pt idx="179575" formatCode="0.00E+00">
                  <c:v>9.0112300000000003E-3</c:v>
                </c:pt>
                <c:pt idx="179576">
                  <c:v>1.04782E-2</c:v>
                </c:pt>
                <c:pt idx="179577">
                  <c:v>1.1921899999999999E-2</c:v>
                </c:pt>
                <c:pt idx="179578">
                  <c:v>1.3339800000000001E-2</c:v>
                </c:pt>
                <c:pt idx="179579">
                  <c:v>1.4729600000000001E-2</c:v>
                </c:pt>
                <c:pt idx="179580">
                  <c:v>1.60889E-2</c:v>
                </c:pt>
                <c:pt idx="179581">
                  <c:v>1.7415400000000001E-2</c:v>
                </c:pt>
                <c:pt idx="179582">
                  <c:v>1.8707000000000001E-2</c:v>
                </c:pt>
                <c:pt idx="179583">
                  <c:v>1.9961599999999999E-2</c:v>
                </c:pt>
                <c:pt idx="179584">
                  <c:v>2.1176899999999999E-2</c:v>
                </c:pt>
                <c:pt idx="179585">
                  <c:v>2.2350999999999999E-2</c:v>
                </c:pt>
                <c:pt idx="179586">
                  <c:v>2.3481999999999999E-2</c:v>
                </c:pt>
                <c:pt idx="179587">
                  <c:v>2.4568099999999999E-2</c:v>
                </c:pt>
                <c:pt idx="179588">
                  <c:v>2.5607399999999999E-2</c:v>
                </c:pt>
                <c:pt idx="179589">
                  <c:v>2.6598199999999999E-2</c:v>
                </c:pt>
                <c:pt idx="179590">
                  <c:v>2.7539000000000001E-2</c:v>
                </c:pt>
                <c:pt idx="179591">
                  <c:v>2.84283E-2</c:v>
                </c:pt>
                <c:pt idx="179592">
                  <c:v>2.9264700000000001E-2</c:v>
                </c:pt>
                <c:pt idx="179593">
                  <c:v>3.0046699999999999E-2</c:v>
                </c:pt>
                <c:pt idx="179594">
                  <c:v>3.07733E-2</c:v>
                </c:pt>
                <c:pt idx="179595">
                  <c:v>3.14433E-2</c:v>
                </c:pt>
                <c:pt idx="179596">
                  <c:v>3.2055599999999997E-2</c:v>
                </c:pt>
                <c:pt idx="179597">
                  <c:v>3.2609399999999997E-2</c:v>
                </c:pt>
                <c:pt idx="179598">
                  <c:v>3.3103800000000003E-2</c:v>
                </c:pt>
                <c:pt idx="179599">
                  <c:v>3.3538100000000001E-2</c:v>
                </c:pt>
                <c:pt idx="179600">
                  <c:v>3.3911799999999999E-2</c:v>
                </c:pt>
                <c:pt idx="179601">
                  <c:v>3.4224299999999999E-2</c:v>
                </c:pt>
                <c:pt idx="179602">
                  <c:v>3.44753E-2</c:v>
                </c:pt>
                <c:pt idx="179603">
                  <c:v>3.4664399999999998E-2</c:v>
                </c:pt>
                <c:pt idx="179604">
                  <c:v>3.4791599999999999E-2</c:v>
                </c:pt>
                <c:pt idx="179605">
                  <c:v>3.4856699999999997E-2</c:v>
                </c:pt>
                <c:pt idx="179606">
                  <c:v>3.4859899999999999E-2</c:v>
                </c:pt>
                <c:pt idx="179607">
                  <c:v>3.4801199999999997E-2</c:v>
                </c:pt>
                <c:pt idx="179608">
                  <c:v>3.4680999999999997E-2</c:v>
                </c:pt>
                <c:pt idx="179609">
                  <c:v>3.4499700000000001E-2</c:v>
                </c:pt>
                <c:pt idx="179610">
                  <c:v>3.4257700000000002E-2</c:v>
                </c:pt>
                <c:pt idx="179611">
                  <c:v>3.3955600000000002E-2</c:v>
                </c:pt>
                <c:pt idx="179612">
                  <c:v>3.3594100000000002E-2</c:v>
                </c:pt>
                <c:pt idx="179613">
                  <c:v>3.3174099999999998E-2</c:v>
                </c:pt>
                <c:pt idx="179614">
                  <c:v>3.26964E-2</c:v>
                </c:pt>
                <c:pt idx="179615">
                  <c:v>3.2162099999999999E-2</c:v>
                </c:pt>
                <c:pt idx="179616">
                  <c:v>3.1572299999999998E-2</c:v>
                </c:pt>
                <c:pt idx="179617">
                  <c:v>3.09281E-2</c:v>
                </c:pt>
                <c:pt idx="179618">
                  <c:v>3.0230799999999999E-2</c:v>
                </c:pt>
                <c:pt idx="179619">
                  <c:v>2.9482000000000001E-2</c:v>
                </c:pt>
                <c:pt idx="179620">
                  <c:v>2.8682900000000001E-2</c:v>
                </c:pt>
                <c:pt idx="179621">
                  <c:v>2.78353E-2</c:v>
                </c:pt>
                <c:pt idx="179622">
                  <c:v>2.6940599999999999E-2</c:v>
                </c:pt>
                <c:pt idx="179623">
                  <c:v>2.6000800000000001E-2</c:v>
                </c:pt>
                <c:pt idx="179624">
                  <c:v>2.5017500000000002E-2</c:v>
                </c:pt>
                <c:pt idx="179625">
                  <c:v>2.3992699999999999E-2</c:v>
                </c:pt>
                <c:pt idx="179626">
                  <c:v>2.2928299999999999E-2</c:v>
                </c:pt>
                <c:pt idx="179627">
                  <c:v>2.18263E-2</c:v>
                </c:pt>
                <c:pt idx="179628">
                  <c:v>2.06888E-2</c:v>
                </c:pt>
                <c:pt idx="179629">
                  <c:v>1.9518000000000001E-2</c:v>
                </c:pt>
                <c:pt idx="179630">
                  <c:v>1.8315999999999999E-2</c:v>
                </c:pt>
                <c:pt idx="179631">
                  <c:v>1.7085099999999999E-2</c:v>
                </c:pt>
                <c:pt idx="179632">
                  <c:v>1.5827600000000001E-2</c:v>
                </c:pt>
                <c:pt idx="179633">
                  <c:v>1.45457E-2</c:v>
                </c:pt>
                <c:pt idx="179634">
                  <c:v>1.3242E-2</c:v>
                </c:pt>
                <c:pt idx="179635">
                  <c:v>1.19188E-2</c:v>
                </c:pt>
                <c:pt idx="179636">
                  <c:v>1.0578499999999999E-2</c:v>
                </c:pt>
                <c:pt idx="179637" formatCode="0.00E+00">
                  <c:v>9.2236100000000001E-3</c:v>
                </c:pt>
                <c:pt idx="179638" formatCode="0.00E+00">
                  <c:v>7.8566399999999998E-3</c:v>
                </c:pt>
                <c:pt idx="179639" formatCode="0.00E+00">
                  <c:v>6.4800600000000002E-3</c:v>
                </c:pt>
                <c:pt idx="179640" formatCode="0.00E+00">
                  <c:v>5.09641E-3</c:v>
                </c:pt>
                <c:pt idx="179641" formatCode="0.00E+00">
                  <c:v>3.70821E-3</c:v>
                </c:pt>
                <c:pt idx="179642" formatCode="0.00E+00">
                  <c:v>2.3179899999999998E-3</c:v>
                </c:pt>
                <c:pt idx="179643" formatCode="0.00E+00">
                  <c:v>9.2826900000000001E-4</c:v>
                </c:pt>
                <c:pt idx="179644" formatCode="0.00E+00">
                  <c:v>-4.58419E-4</c:v>
                </c:pt>
                <c:pt idx="179645" formatCode="0.00E+00">
                  <c:v>-1.83957E-3</c:v>
                </c:pt>
                <c:pt idx="179646" formatCode="0.00E+00">
                  <c:v>-3.2126699999999999E-3</c:v>
                </c:pt>
                <c:pt idx="179647" formatCode="0.00E+00">
                  <c:v>-4.5752600000000003E-3</c:v>
                </c:pt>
                <c:pt idx="179648" formatCode="0.00E+00">
                  <c:v>-5.9248599999999997E-3</c:v>
                </c:pt>
                <c:pt idx="179649" formatCode="0.00E+00">
                  <c:v>-7.2590700000000003E-3</c:v>
                </c:pt>
                <c:pt idx="179650" formatCode="0.00E+00">
                  <c:v>-8.57547E-3</c:v>
                </c:pt>
                <c:pt idx="179651" formatCode="0.00E+00">
                  <c:v>-9.8717200000000005E-3</c:v>
                </c:pt>
                <c:pt idx="179652">
                  <c:v>-1.1145499999999999E-2</c:v>
                </c:pt>
                <c:pt idx="179653">
                  <c:v>-1.2394499999999999E-2</c:v>
                </c:pt>
                <c:pt idx="179654">
                  <c:v>-1.36165E-2</c:v>
                </c:pt>
                <c:pt idx="179655">
                  <c:v>-1.48094E-2</c:v>
                </c:pt>
                <c:pt idx="179656">
                  <c:v>-1.5970999999999999E-2</c:v>
                </c:pt>
                <c:pt idx="179657">
                  <c:v>-1.7099300000000001E-2</c:v>
                </c:pt>
                <c:pt idx="179658">
                  <c:v>-1.8192199999999999E-2</c:v>
                </c:pt>
                <c:pt idx="179659">
                  <c:v>-1.9247899999999998E-2</c:v>
                </c:pt>
                <c:pt idx="179660">
                  <c:v>-2.0264500000000001E-2</c:v>
                </c:pt>
                <c:pt idx="179661">
                  <c:v>-2.1240200000000001E-2</c:v>
                </c:pt>
                <c:pt idx="179662">
                  <c:v>-2.2173399999999999E-2</c:v>
                </c:pt>
                <c:pt idx="179663">
                  <c:v>-2.3062300000000001E-2</c:v>
                </c:pt>
                <c:pt idx="179664">
                  <c:v>-2.39054E-2</c:v>
                </c:pt>
                <c:pt idx="179665">
                  <c:v>-2.4701299999999999E-2</c:v>
                </c:pt>
                <c:pt idx="179666">
                  <c:v>-2.5448700000000001E-2</c:v>
                </c:pt>
                <c:pt idx="179667">
                  <c:v>-2.6146200000000001E-2</c:v>
                </c:pt>
                <c:pt idx="179668">
                  <c:v>-2.67926E-2</c:v>
                </c:pt>
                <c:pt idx="179669">
                  <c:v>-2.7386899999999999E-2</c:v>
                </c:pt>
                <c:pt idx="179670">
                  <c:v>-2.7928000000000001E-2</c:v>
                </c:pt>
                <c:pt idx="179671">
                  <c:v>-2.8415099999999999E-2</c:v>
                </c:pt>
                <c:pt idx="179672">
                  <c:v>-2.8847299999999999E-2</c:v>
                </c:pt>
                <c:pt idx="179673">
                  <c:v>-2.9224E-2</c:v>
                </c:pt>
                <c:pt idx="179674">
                  <c:v>-2.9544600000000001E-2</c:v>
                </c:pt>
                <c:pt idx="179675">
                  <c:v>-2.9808600000000001E-2</c:v>
                </c:pt>
                <c:pt idx="179676">
                  <c:v>-3.0015500000000001E-2</c:v>
                </c:pt>
                <c:pt idx="179677">
                  <c:v>-3.01651E-2</c:v>
                </c:pt>
                <c:pt idx="179678">
                  <c:v>-3.0257300000000001E-2</c:v>
                </c:pt>
                <c:pt idx="179679">
                  <c:v>-3.0291800000000001E-2</c:v>
                </c:pt>
                <c:pt idx="179680">
                  <c:v>-3.0268900000000001E-2</c:v>
                </c:pt>
                <c:pt idx="179681">
                  <c:v>-3.01885E-2</c:v>
                </c:pt>
                <c:pt idx="179682">
                  <c:v>-3.0051000000000001E-2</c:v>
                </c:pt>
                <c:pt idx="179683">
                  <c:v>-2.98566E-2</c:v>
                </c:pt>
                <c:pt idx="179684">
                  <c:v>-2.9605900000000001E-2</c:v>
                </c:pt>
                <c:pt idx="179685">
                  <c:v>-2.92993E-2</c:v>
                </c:pt>
                <c:pt idx="179686">
                  <c:v>-2.8937500000000001E-2</c:v>
                </c:pt>
                <c:pt idx="179687">
                  <c:v>-2.8521299999999999E-2</c:v>
                </c:pt>
                <c:pt idx="179688">
                  <c:v>-2.80515E-2</c:v>
                </c:pt>
                <c:pt idx="179689">
                  <c:v>-2.7529000000000001E-2</c:v>
                </c:pt>
                <c:pt idx="179690">
                  <c:v>-2.69549E-2</c:v>
                </c:pt>
                <c:pt idx="179691">
                  <c:v>-2.6330300000000001E-2</c:v>
                </c:pt>
                <c:pt idx="179692">
                  <c:v>-2.5656399999999999E-2</c:v>
                </c:pt>
                <c:pt idx="179693">
                  <c:v>-2.4934499999999998E-2</c:v>
                </c:pt>
                <c:pt idx="179694">
                  <c:v>-2.4166099999999999E-2</c:v>
                </c:pt>
                <c:pt idx="179695">
                  <c:v>-2.3352600000000001E-2</c:v>
                </c:pt>
                <c:pt idx="179696">
                  <c:v>-2.2495500000000002E-2</c:v>
                </c:pt>
                <c:pt idx="179697">
                  <c:v>-2.1596500000000001E-2</c:v>
                </c:pt>
                <c:pt idx="179698">
                  <c:v>-2.06573E-2</c:v>
                </c:pt>
                <c:pt idx="179699">
                  <c:v>-1.9679599999999998E-2</c:v>
                </c:pt>
                <c:pt idx="179700">
                  <c:v>-1.8665500000000002E-2</c:v>
                </c:pt>
                <c:pt idx="179701">
                  <c:v>-1.76166E-2</c:v>
                </c:pt>
                <c:pt idx="179702">
                  <c:v>-1.6535000000000001E-2</c:v>
                </c:pt>
                <c:pt idx="179703">
                  <c:v>-1.54229E-2</c:v>
                </c:pt>
                <c:pt idx="179704">
                  <c:v>-1.4282100000000001E-2</c:v>
                </c:pt>
                <c:pt idx="179705">
                  <c:v>-1.3114900000000001E-2</c:v>
                </c:pt>
                <c:pt idx="179706">
                  <c:v>-1.1923400000000001E-2</c:v>
                </c:pt>
                <c:pt idx="179707">
                  <c:v>-1.0710000000000001E-2</c:v>
                </c:pt>
                <c:pt idx="179708" formatCode="0.00E+00">
                  <c:v>-9.4767500000000008E-3</c:v>
                </c:pt>
                <c:pt idx="179709" formatCode="0.00E+00">
                  <c:v>-8.2260500000000004E-3</c:v>
                </c:pt>
                <c:pt idx="179710" formatCode="0.00E+00">
                  <c:v>-6.9602099999999997E-3</c:v>
                </c:pt>
                <c:pt idx="179711" formatCode="0.00E+00">
                  <c:v>-5.6815800000000003E-3</c:v>
                </c:pt>
                <c:pt idx="179712" formatCode="0.00E+00">
                  <c:v>-4.3925400000000003E-3</c:v>
                </c:pt>
                <c:pt idx="179713" formatCode="0.00E+00">
                  <c:v>-3.0954699999999999E-3</c:v>
                </c:pt>
                <c:pt idx="179714" formatCode="0.00E+00">
                  <c:v>-1.7927799999999999E-3</c:v>
                </c:pt>
                <c:pt idx="179715" formatCode="0.00E+00">
                  <c:v>-4.8686900000000002E-4</c:v>
                </c:pt>
                <c:pt idx="179716" formatCode="0.00E+00">
                  <c:v>8.1983999999999996E-4</c:v>
                </c:pt>
                <c:pt idx="179717" formatCode="0.00E+00">
                  <c:v>2.1249400000000001E-3</c:v>
                </c:pt>
                <c:pt idx="179718" formatCode="0.00E+00">
                  <c:v>3.4260100000000002E-3</c:v>
                </c:pt>
                <c:pt idx="179719" formatCode="0.00E+00">
                  <c:v>4.7206699999999997E-3</c:v>
                </c:pt>
                <c:pt idx="179720" formatCode="0.00E+00">
                  <c:v>6.0065199999999996E-3</c:v>
                </c:pt>
                <c:pt idx="179721" formatCode="0.00E+00">
                  <c:v>7.2811899999999999E-3</c:v>
                </c:pt>
                <c:pt idx="179722" formatCode="0.00E+00">
                  <c:v>8.5423500000000006E-3</c:v>
                </c:pt>
                <c:pt idx="179723" formatCode="0.00E+00">
                  <c:v>9.7876700000000001E-3</c:v>
                </c:pt>
                <c:pt idx="179724">
                  <c:v>1.1014899999999999E-2</c:v>
                </c:pt>
                <c:pt idx="179725">
                  <c:v>1.22217E-2</c:v>
                </c:pt>
                <c:pt idx="179726">
                  <c:v>1.34059E-2</c:v>
                </c:pt>
                <c:pt idx="179727">
                  <c:v>1.4565399999999999E-2</c:v>
                </c:pt>
                <c:pt idx="179728">
                  <c:v>1.5697900000000001E-2</c:v>
                </c:pt>
                <c:pt idx="179729">
                  <c:v>1.68016E-2</c:v>
                </c:pt>
                <c:pt idx="179730">
                  <c:v>1.78742E-2</c:v>
                </c:pt>
                <c:pt idx="179731">
                  <c:v>1.8913900000000001E-2</c:v>
                </c:pt>
                <c:pt idx="179732">
                  <c:v>1.9918700000000001E-2</c:v>
                </c:pt>
                <c:pt idx="179733">
                  <c:v>2.08869E-2</c:v>
                </c:pt>
                <c:pt idx="179734">
                  <c:v>2.1816599999999998E-2</c:v>
                </c:pt>
                <c:pt idx="179735">
                  <c:v>2.27061E-2</c:v>
                </c:pt>
                <c:pt idx="179736">
                  <c:v>2.3553899999999999E-2</c:v>
                </c:pt>
                <c:pt idx="179737">
                  <c:v>2.4358399999999999E-2</c:v>
                </c:pt>
                <c:pt idx="179738">
                  <c:v>2.5118100000000001E-2</c:v>
                </c:pt>
                <c:pt idx="179739">
                  <c:v>2.5831699999999999E-2</c:v>
                </c:pt>
                <c:pt idx="179740">
                  <c:v>2.6497799999999998E-2</c:v>
                </c:pt>
                <c:pt idx="179741">
                  <c:v>2.7115199999999999E-2</c:v>
                </c:pt>
                <c:pt idx="179742">
                  <c:v>2.76828E-2</c:v>
                </c:pt>
                <c:pt idx="179743">
                  <c:v>2.8199599999999998E-2</c:v>
                </c:pt>
                <c:pt idx="179744">
                  <c:v>2.8664700000000001E-2</c:v>
                </c:pt>
                <c:pt idx="179745">
                  <c:v>2.9077200000000001E-2</c:v>
                </c:pt>
                <c:pt idx="179746">
                  <c:v>2.9436299999999999E-2</c:v>
                </c:pt>
                <c:pt idx="179747">
                  <c:v>2.9741400000000001E-2</c:v>
                </c:pt>
                <c:pt idx="179748">
                  <c:v>2.9992000000000001E-2</c:v>
                </c:pt>
                <c:pt idx="179749">
                  <c:v>3.0187599999999998E-2</c:v>
                </c:pt>
                <c:pt idx="179750">
                  <c:v>3.0327900000000001E-2</c:v>
                </c:pt>
                <c:pt idx="179751">
                  <c:v>3.0412499999999999E-2</c:v>
                </c:pt>
                <c:pt idx="179752">
                  <c:v>3.04415E-2</c:v>
                </c:pt>
                <c:pt idx="179753">
                  <c:v>3.04146E-2</c:v>
                </c:pt>
                <c:pt idx="179754">
                  <c:v>3.0332000000000001E-2</c:v>
                </c:pt>
                <c:pt idx="179755">
                  <c:v>3.0193899999999999E-2</c:v>
                </c:pt>
                <c:pt idx="179756">
                  <c:v>3.00004E-2</c:v>
                </c:pt>
                <c:pt idx="179757">
                  <c:v>2.9752000000000001E-2</c:v>
                </c:pt>
                <c:pt idx="179758">
                  <c:v>2.9449099999999999E-2</c:v>
                </c:pt>
                <c:pt idx="179759">
                  <c:v>2.9092199999999999E-2</c:v>
                </c:pt>
                <c:pt idx="179760">
                  <c:v>2.8681999999999999E-2</c:v>
                </c:pt>
                <c:pt idx="179761">
                  <c:v>2.8219299999999999E-2</c:v>
                </c:pt>
                <c:pt idx="179762">
                  <c:v>2.7704900000000001E-2</c:v>
                </c:pt>
                <c:pt idx="179763">
                  <c:v>2.7139699999999999E-2</c:v>
                </c:pt>
                <c:pt idx="179764">
                  <c:v>2.6524900000000001E-2</c:v>
                </c:pt>
                <c:pt idx="179765">
                  <c:v>2.58614E-2</c:v>
                </c:pt>
                <c:pt idx="179766">
                  <c:v>2.5150499999999999E-2</c:v>
                </c:pt>
                <c:pt idx="179767">
                  <c:v>2.4393399999999999E-2</c:v>
                </c:pt>
                <c:pt idx="179768">
                  <c:v>2.35917E-2</c:v>
                </c:pt>
                <c:pt idx="179769">
                  <c:v>2.2746700000000002E-2</c:v>
                </c:pt>
                <c:pt idx="179770">
                  <c:v>2.1859900000000002E-2</c:v>
                </c:pt>
                <c:pt idx="179771">
                  <c:v>2.0933E-2</c:v>
                </c:pt>
                <c:pt idx="179772">
                  <c:v>1.9967599999999999E-2</c:v>
                </c:pt>
                <c:pt idx="179773">
                  <c:v>1.89655E-2</c:v>
                </c:pt>
                <c:pt idx="179774">
                  <c:v>1.79285E-2</c:v>
                </c:pt>
                <c:pt idx="179775">
                  <c:v>1.6858600000000001E-2</c:v>
                </c:pt>
                <c:pt idx="179776">
                  <c:v>1.5757500000000001E-2</c:v>
                </c:pt>
                <c:pt idx="179777">
                  <c:v>1.4627299999999999E-2</c:v>
                </c:pt>
                <c:pt idx="179778">
                  <c:v>1.34701E-2</c:v>
                </c:pt>
                <c:pt idx="179779">
                  <c:v>1.2288E-2</c:v>
                </c:pt>
                <c:pt idx="179780">
                  <c:v>1.1083000000000001E-2</c:v>
                </c:pt>
                <c:pt idx="179781" formatCode="0.00E+00">
                  <c:v>9.8573600000000008E-3</c:v>
                </c:pt>
                <c:pt idx="179782" formatCode="0.00E+00">
                  <c:v>8.6133000000000008E-3</c:v>
                </c:pt>
                <c:pt idx="179783" formatCode="0.00E+00">
                  <c:v>7.3530499999999999E-3</c:v>
                </c:pt>
                <c:pt idx="179784" formatCode="0.00E+00">
                  <c:v>6.07889E-3</c:v>
                </c:pt>
                <c:pt idx="179785" formatCode="0.00E+00">
                  <c:v>4.7931099999999997E-3</c:v>
                </c:pt>
                <c:pt idx="179786" formatCode="0.00E+00">
                  <c:v>3.4980300000000001E-3</c:v>
                </c:pt>
                <c:pt idx="179787" formatCode="0.00E+00">
                  <c:v>2.1959800000000002E-3</c:v>
                </c:pt>
                <c:pt idx="179788" formatCode="0.00E+00">
                  <c:v>8.8930400000000005E-4</c:v>
                </c:pt>
                <c:pt idx="179789" formatCode="0.00E+00">
                  <c:v>-4.1964699999999999E-4</c:v>
                </c:pt>
                <c:pt idx="179790" formatCode="0.00E+00">
                  <c:v>-1.7285200000000001E-3</c:v>
                </c:pt>
                <c:pt idx="179791" formatCode="0.00E+00">
                  <c:v>-3.0349499999999998E-3</c:v>
                </c:pt>
                <c:pt idx="179792" formatCode="0.00E+00">
                  <c:v>-4.3366100000000003E-3</c:v>
                </c:pt>
                <c:pt idx="179793" formatCode="0.00E+00">
                  <c:v>-5.6311399999999998E-3</c:v>
                </c:pt>
                <c:pt idx="179794" formatCode="0.00E+00">
                  <c:v>-6.9162299999999998E-3</c:v>
                </c:pt>
                <c:pt idx="179795" formatCode="0.00E+00">
                  <c:v>-8.1895700000000002E-3</c:v>
                </c:pt>
                <c:pt idx="179796" formatCode="0.00E+00">
                  <c:v>-9.4488699999999998E-3</c:v>
                </c:pt>
                <c:pt idx="179797">
                  <c:v>-1.0691900000000001E-2</c:v>
                </c:pt>
                <c:pt idx="179798">
                  <c:v>-1.1916400000000001E-2</c:v>
                </c:pt>
                <c:pt idx="179799">
                  <c:v>-1.3120100000000001E-2</c:v>
                </c:pt>
                <c:pt idx="179800">
                  <c:v>-1.4300999999999999E-2</c:v>
                </c:pt>
                <c:pt idx="179801">
                  <c:v>-1.5456900000000001E-2</c:v>
                </c:pt>
                <c:pt idx="179802">
                  <c:v>-1.6585800000000001E-2</c:v>
                </c:pt>
                <c:pt idx="179803">
                  <c:v>-1.7685599999999999E-2</c:v>
                </c:pt>
                <c:pt idx="179804">
                  <c:v>-1.8754300000000002E-2</c:v>
                </c:pt>
                <c:pt idx="179805">
                  <c:v>-1.9790100000000001E-2</c:v>
                </c:pt>
                <c:pt idx="179806">
                  <c:v>-2.07911E-2</c:v>
                </c:pt>
                <c:pt idx="179807">
                  <c:v>-2.17556E-2</c:v>
                </c:pt>
                <c:pt idx="179808">
                  <c:v>-2.2681699999999999E-2</c:v>
                </c:pt>
                <c:pt idx="179809">
                  <c:v>-2.3567899999999999E-2</c:v>
                </c:pt>
                <c:pt idx="179810">
                  <c:v>-2.44126E-2</c:v>
                </c:pt>
                <c:pt idx="179811">
                  <c:v>-2.5214199999999999E-2</c:v>
                </c:pt>
                <c:pt idx="179812">
                  <c:v>-2.5971399999999999E-2</c:v>
                </c:pt>
                <c:pt idx="179813">
                  <c:v>-2.66828E-2</c:v>
                </c:pt>
                <c:pt idx="179814">
                  <c:v>-2.7347099999999999E-2</c:v>
                </c:pt>
                <c:pt idx="179815">
                  <c:v>-2.79633E-2</c:v>
                </c:pt>
                <c:pt idx="179816">
                  <c:v>-2.8530099999999999E-2</c:v>
                </c:pt>
                <c:pt idx="179817">
                  <c:v>-2.9046599999999999E-2</c:v>
                </c:pt>
                <c:pt idx="179818">
                  <c:v>-2.9511800000000001E-2</c:v>
                </c:pt>
                <c:pt idx="179819">
                  <c:v>-2.9925E-2</c:v>
                </c:pt>
                <c:pt idx="179820">
                  <c:v>-3.02855E-2</c:v>
                </c:pt>
                <c:pt idx="179821">
                  <c:v>-3.0592600000000001E-2</c:v>
                </c:pt>
                <c:pt idx="179822">
                  <c:v>-3.08457E-2</c:v>
                </c:pt>
                <c:pt idx="179823">
                  <c:v>-3.1044499999999999E-2</c:v>
                </c:pt>
                <c:pt idx="179824">
                  <c:v>-3.11886E-2</c:v>
                </c:pt>
                <c:pt idx="179825">
                  <c:v>-3.1277699999999999E-2</c:v>
                </c:pt>
                <c:pt idx="179826">
                  <c:v>-3.1311800000000001E-2</c:v>
                </c:pt>
                <c:pt idx="179827">
                  <c:v>-3.1290800000000001E-2</c:v>
                </c:pt>
                <c:pt idx="179828">
                  <c:v>-3.1214700000000001E-2</c:v>
                </c:pt>
                <c:pt idx="179829">
                  <c:v>-3.1083699999999999E-2</c:v>
                </c:pt>
                <c:pt idx="179830">
                  <c:v>-3.0898100000000001E-2</c:v>
                </c:pt>
                <c:pt idx="179831">
                  <c:v>-3.0658100000000001E-2</c:v>
                </c:pt>
                <c:pt idx="179832">
                  <c:v>-3.03643E-2</c:v>
                </c:pt>
                <c:pt idx="179833">
                  <c:v>-3.0017200000000001E-2</c:v>
                </c:pt>
                <c:pt idx="179834">
                  <c:v>-2.9617500000000001E-2</c:v>
                </c:pt>
                <c:pt idx="179835">
                  <c:v>-2.9165799999999999E-2</c:v>
                </c:pt>
                <c:pt idx="179836">
                  <c:v>-2.8663000000000001E-2</c:v>
                </c:pt>
                <c:pt idx="179837">
                  <c:v>-2.811E-2</c:v>
                </c:pt>
                <c:pt idx="179838">
                  <c:v>-2.7507899999999998E-2</c:v>
                </c:pt>
                <c:pt idx="179839">
                  <c:v>-2.6857700000000002E-2</c:v>
                </c:pt>
                <c:pt idx="179840">
                  <c:v>-2.61605E-2</c:v>
                </c:pt>
                <c:pt idx="179841">
                  <c:v>-2.5417800000000001E-2</c:v>
                </c:pt>
                <c:pt idx="179842">
                  <c:v>-2.4630699999999998E-2</c:v>
                </c:pt>
                <c:pt idx="179843">
                  <c:v>-2.38008E-2</c:v>
                </c:pt>
                <c:pt idx="179844">
                  <c:v>-2.2929600000000001E-2</c:v>
                </c:pt>
                <c:pt idx="179845">
                  <c:v>-2.20185E-2</c:v>
                </c:pt>
                <c:pt idx="179846">
                  <c:v>-2.1069299999999999E-2</c:v>
                </c:pt>
                <c:pt idx="179847">
                  <c:v>-2.0083699999999999E-2</c:v>
                </c:pt>
                <c:pt idx="179848">
                  <c:v>-1.9063400000000001E-2</c:v>
                </c:pt>
                <c:pt idx="179849">
                  <c:v>-1.8010200000000001E-2</c:v>
                </c:pt>
                <c:pt idx="179850">
                  <c:v>-1.6926199999999999E-2</c:v>
                </c:pt>
                <c:pt idx="179851">
                  <c:v>-1.5813199999999999E-2</c:v>
                </c:pt>
                <c:pt idx="179852">
                  <c:v>-1.4673200000000001E-2</c:v>
                </c:pt>
                <c:pt idx="179853">
                  <c:v>-1.35082E-2</c:v>
                </c:pt>
                <c:pt idx="179854">
                  <c:v>-1.23205E-2</c:v>
                </c:pt>
                <c:pt idx="179855">
                  <c:v>-1.1112E-2</c:v>
                </c:pt>
                <c:pt idx="179856" formatCode="0.00E+00">
                  <c:v>-9.8849899999999997E-3</c:v>
                </c:pt>
                <c:pt idx="179857" formatCode="0.00E+00">
                  <c:v>-8.6416400000000008E-3</c:v>
                </c:pt>
                <c:pt idx="179858" formatCode="0.00E+00">
                  <c:v>-7.3841799999999997E-3</c:v>
                </c:pt>
                <c:pt idx="179859" formatCode="0.00E+00">
                  <c:v>-6.1148499999999998E-3</c:v>
                </c:pt>
                <c:pt idx="179860" formatCode="0.00E+00">
                  <c:v>-4.8359400000000004E-3</c:v>
                </c:pt>
                <c:pt idx="179861" formatCode="0.00E+00">
                  <c:v>-3.5497300000000001E-3</c:v>
                </c:pt>
                <c:pt idx="179862" formatCode="0.00E+00">
                  <c:v>-2.25851E-3</c:v>
                </c:pt>
                <c:pt idx="179863" formatCode="0.00E+00">
                  <c:v>-9.6459499999999995E-4</c:v>
                </c:pt>
                <c:pt idx="179864" formatCode="0.00E+00">
                  <c:v>3.2970299999999998E-4</c:v>
                </c:pt>
                <c:pt idx="179865" formatCode="0.00E+00">
                  <c:v>1.6220799999999999E-3</c:v>
                </c:pt>
                <c:pt idx="179866" formatCode="0.00E+00">
                  <c:v>2.9102199999999998E-3</c:v>
                </c:pt>
                <c:pt idx="179867" formatCode="0.00E+00">
                  <c:v>4.1918299999999997E-3</c:v>
                </c:pt>
                <c:pt idx="179868" formatCode="0.00E+00">
                  <c:v>5.4646399999999998E-3</c:v>
                </c:pt>
                <c:pt idx="179869" formatCode="0.00E+00">
                  <c:v>6.7263599999999998E-3</c:v>
                </c:pt>
                <c:pt idx="179870" formatCode="0.00E+00">
                  <c:v>7.9747599999999991E-3</c:v>
                </c:pt>
                <c:pt idx="179871" formatCode="0.00E+00">
                  <c:v>9.2076199999999997E-3</c:v>
                </c:pt>
                <c:pt idx="179872">
                  <c:v>1.04227E-2</c:v>
                </c:pt>
                <c:pt idx="179873">
                  <c:v>1.1618E-2</c:v>
                </c:pt>
                <c:pt idx="179874">
                  <c:v>1.2791200000000001E-2</c:v>
                </c:pt>
                <c:pt idx="179875">
                  <c:v>1.3940299999999999E-2</c:v>
                </c:pt>
                <c:pt idx="179876">
                  <c:v>1.50633E-2</c:v>
                </c:pt>
                <c:pt idx="179877">
                  <c:v>1.6158200000000001E-2</c:v>
                </c:pt>
                <c:pt idx="179878">
                  <c:v>1.7222999999999999E-2</c:v>
                </c:pt>
                <c:pt idx="179879">
                  <c:v>1.8255799999999999E-2</c:v>
                </c:pt>
                <c:pt idx="179880">
                  <c:v>1.9254899999999998E-2</c:v>
                </c:pt>
                <c:pt idx="179881">
                  <c:v>2.02185E-2</c:v>
                </c:pt>
                <c:pt idx="179882">
                  <c:v>2.1144900000000001E-2</c:v>
                </c:pt>
                <c:pt idx="179883">
                  <c:v>2.2032300000000001E-2</c:v>
                </c:pt>
                <c:pt idx="179884">
                  <c:v>2.2879400000000001E-2</c:v>
                </c:pt>
                <c:pt idx="179885">
                  <c:v>2.36846E-2</c:v>
                </c:pt>
                <c:pt idx="179886">
                  <c:v>2.4446499999999999E-2</c:v>
                </c:pt>
                <c:pt idx="179887">
                  <c:v>2.5163700000000001E-2</c:v>
                </c:pt>
                <c:pt idx="179888">
                  <c:v>2.58351E-2</c:v>
                </c:pt>
                <c:pt idx="179889">
                  <c:v>2.6459400000000001E-2</c:v>
                </c:pt>
                <c:pt idx="179890">
                  <c:v>2.7035500000000001E-2</c:v>
                </c:pt>
                <c:pt idx="179891">
                  <c:v>2.75625E-2</c:v>
                </c:pt>
                <c:pt idx="179892">
                  <c:v>2.8039499999999998E-2</c:v>
                </c:pt>
                <c:pt idx="179893">
                  <c:v>2.8465600000000001E-2</c:v>
                </c:pt>
                <c:pt idx="179894">
                  <c:v>2.88402E-2</c:v>
                </c:pt>
                <c:pt idx="179895">
                  <c:v>2.9162500000000001E-2</c:v>
                </c:pt>
                <c:pt idx="179896">
                  <c:v>2.9432E-2</c:v>
                </c:pt>
                <c:pt idx="179897">
                  <c:v>2.9648399999999998E-2</c:v>
                </c:pt>
                <c:pt idx="179898">
                  <c:v>2.9811299999999999E-2</c:v>
                </c:pt>
                <c:pt idx="179899">
                  <c:v>2.99203E-2</c:v>
                </c:pt>
                <c:pt idx="179900">
                  <c:v>2.9975399999999999E-2</c:v>
                </c:pt>
                <c:pt idx="179901">
                  <c:v>2.99765E-2</c:v>
                </c:pt>
                <c:pt idx="179902">
                  <c:v>2.9923600000000002E-2</c:v>
                </c:pt>
                <c:pt idx="179903">
                  <c:v>2.98169E-2</c:v>
                </c:pt>
                <c:pt idx="179904">
                  <c:v>2.9656700000000001E-2</c:v>
                </c:pt>
                <c:pt idx="179905">
                  <c:v>2.94431E-2</c:v>
                </c:pt>
                <c:pt idx="179906">
                  <c:v>2.91767E-2</c:v>
                </c:pt>
                <c:pt idx="179907">
                  <c:v>2.8858000000000002E-2</c:v>
                </c:pt>
                <c:pt idx="179908">
                  <c:v>2.8487599999999998E-2</c:v>
                </c:pt>
                <c:pt idx="179909">
                  <c:v>2.8066199999999999E-2</c:v>
                </c:pt>
                <c:pt idx="179910">
                  <c:v>2.75946E-2</c:v>
                </c:pt>
                <c:pt idx="179911">
                  <c:v>2.7073699999999999E-2</c:v>
                </c:pt>
                <c:pt idx="179912">
                  <c:v>2.65045E-2</c:v>
                </c:pt>
                <c:pt idx="179913">
                  <c:v>2.5888000000000001E-2</c:v>
                </c:pt>
                <c:pt idx="179914">
                  <c:v>2.5225299999999999E-2</c:v>
                </c:pt>
                <c:pt idx="179915">
                  <c:v>2.45177E-2</c:v>
                </c:pt>
                <c:pt idx="179916">
                  <c:v>2.3766599999999999E-2</c:v>
                </c:pt>
                <c:pt idx="179917">
                  <c:v>2.2973199999999999E-2</c:v>
                </c:pt>
                <c:pt idx="179918">
                  <c:v>2.2139099999999998E-2</c:v>
                </c:pt>
                <c:pt idx="179919">
                  <c:v>2.1265699999999998E-2</c:v>
                </c:pt>
                <c:pt idx="179920">
                  <c:v>2.03547E-2</c:v>
                </c:pt>
                <c:pt idx="179921">
                  <c:v>1.9407799999999999E-2</c:v>
                </c:pt>
                <c:pt idx="179922">
                  <c:v>1.8426700000000001E-2</c:v>
                </c:pt>
                <c:pt idx="179923">
                  <c:v>1.7413100000000001E-2</c:v>
                </c:pt>
                <c:pt idx="179924">
                  <c:v>1.6368899999999999E-2</c:v>
                </c:pt>
                <c:pt idx="179925">
                  <c:v>1.52961E-2</c:v>
                </c:pt>
                <c:pt idx="179926">
                  <c:v>1.41966E-2</c:v>
                </c:pt>
                <c:pt idx="179927">
                  <c:v>1.30724E-2</c:v>
                </c:pt>
                <c:pt idx="179928">
                  <c:v>1.1925399999999999E-2</c:v>
                </c:pt>
                <c:pt idx="179929">
                  <c:v>1.0757900000000001E-2</c:v>
                </c:pt>
                <c:pt idx="179930" formatCode="0.00E+00">
                  <c:v>9.5719599999999991E-3</c:v>
                </c:pt>
                <c:pt idx="179931" formatCode="0.00E+00">
                  <c:v>8.3696699999999992E-3</c:v>
                </c:pt>
                <c:pt idx="179932" formatCode="0.00E+00">
                  <c:v>7.1532499999999999E-3</c:v>
                </c:pt>
                <c:pt idx="179933" formatCode="0.00E+00">
                  <c:v>5.9248900000000004E-3</c:v>
                </c:pt>
                <c:pt idx="179934" formatCode="0.00E+00">
                  <c:v>4.6868400000000003E-3</c:v>
                </c:pt>
                <c:pt idx="179935" formatCode="0.00E+00">
                  <c:v>3.4413199999999999E-3</c:v>
                </c:pt>
                <c:pt idx="179936" formatCode="0.00E+00">
                  <c:v>2.1905800000000001E-3</c:v>
                </c:pt>
                <c:pt idx="179937" formatCode="0.00E+00">
                  <c:v>9.3690500000000003E-4</c:v>
                </c:pt>
                <c:pt idx="179938" formatCode="0.00E+00">
                  <c:v>-3.1745599999999998E-4</c:v>
                </c:pt>
                <c:pt idx="179939" formatCode="0.00E+00">
                  <c:v>-1.5702299999999999E-3</c:v>
                </c:pt>
                <c:pt idx="179940" formatCode="0.00E+00">
                  <c:v>-2.8191700000000002E-3</c:v>
                </c:pt>
                <c:pt idx="179941" formatCode="0.00E+00">
                  <c:v>-4.0619999999999996E-3</c:v>
                </c:pt>
                <c:pt idx="179942" formatCode="0.00E+00">
                  <c:v>-5.2964900000000001E-3</c:v>
                </c:pt>
                <c:pt idx="179943" formatCode="0.00E+00">
                  <c:v>-6.5204099999999999E-3</c:v>
                </c:pt>
                <c:pt idx="179944" formatCode="0.00E+00">
                  <c:v>-7.7315500000000002E-3</c:v>
                </c:pt>
                <c:pt idx="179945" formatCode="0.00E+00">
                  <c:v>-8.92774E-3</c:v>
                </c:pt>
                <c:pt idx="179946">
                  <c:v>-1.0106800000000001E-2</c:v>
                </c:pt>
                <c:pt idx="179947">
                  <c:v>-1.1266699999999999E-2</c:v>
                </c:pt>
                <c:pt idx="179948">
                  <c:v>-1.24052E-2</c:v>
                </c:pt>
                <c:pt idx="179949">
                  <c:v>-1.3520300000000001E-2</c:v>
                </c:pt>
                <c:pt idx="179950">
                  <c:v>-1.4610100000000001E-2</c:v>
                </c:pt>
                <c:pt idx="179951">
                  <c:v>-1.5672499999999999E-2</c:v>
                </c:pt>
                <c:pt idx="179952">
                  <c:v>-1.67057E-2</c:v>
                </c:pt>
                <c:pt idx="179953">
                  <c:v>-1.7707799999999999E-2</c:v>
                </c:pt>
                <c:pt idx="179954">
                  <c:v>-1.8676999999999999E-2</c:v>
                </c:pt>
                <c:pt idx="179955">
                  <c:v>-1.96116E-2</c:v>
                </c:pt>
                <c:pt idx="179956">
                  <c:v>-2.0509800000000002E-2</c:v>
                </c:pt>
                <c:pt idx="179957">
                  <c:v>-2.13701E-2</c:v>
                </c:pt>
                <c:pt idx="179958">
                  <c:v>-2.21909E-2</c:v>
                </c:pt>
                <c:pt idx="179959">
                  <c:v>-2.29708E-2</c:v>
                </c:pt>
                <c:pt idx="179960">
                  <c:v>-2.3708300000000002E-2</c:v>
                </c:pt>
                <c:pt idx="179961">
                  <c:v>-2.4402199999999999E-2</c:v>
                </c:pt>
                <c:pt idx="179962">
                  <c:v>-2.50511E-2</c:v>
                </c:pt>
                <c:pt idx="179963">
                  <c:v>-2.5654E-2</c:v>
                </c:pt>
                <c:pt idx="179964">
                  <c:v>-2.6209699999999999E-2</c:v>
                </c:pt>
                <c:pt idx="179965">
                  <c:v>-2.6717299999999999E-2</c:v>
                </c:pt>
                <c:pt idx="179966">
                  <c:v>-2.7175899999999999E-2</c:v>
                </c:pt>
                <c:pt idx="179967">
                  <c:v>-2.7584500000000001E-2</c:v>
                </c:pt>
                <c:pt idx="179968">
                  <c:v>-2.7942600000000001E-2</c:v>
                </c:pt>
                <c:pt idx="179969">
                  <c:v>-2.8249400000000001E-2</c:v>
                </c:pt>
                <c:pt idx="179970">
                  <c:v>-2.8504399999999999E-2</c:v>
                </c:pt>
                <c:pt idx="179971">
                  <c:v>-2.8707099999999999E-2</c:v>
                </c:pt>
                <c:pt idx="179972">
                  <c:v>-2.8857299999999999E-2</c:v>
                </c:pt>
                <c:pt idx="179973">
                  <c:v>-2.8954500000000001E-2</c:v>
                </c:pt>
                <c:pt idx="179974">
                  <c:v>-2.8998699999999999E-2</c:v>
                </c:pt>
                <c:pt idx="179975">
                  <c:v>-2.89898E-2</c:v>
                </c:pt>
                <c:pt idx="179976">
                  <c:v>-2.8927700000000001E-2</c:v>
                </c:pt>
                <c:pt idx="179977">
                  <c:v>-2.88127E-2</c:v>
                </c:pt>
                <c:pt idx="179978">
                  <c:v>-2.8644800000000002E-2</c:v>
                </c:pt>
                <c:pt idx="179979">
                  <c:v>-2.8424399999999999E-2</c:v>
                </c:pt>
                <c:pt idx="179980">
                  <c:v>-2.8151900000000001E-2</c:v>
                </c:pt>
                <c:pt idx="179981">
                  <c:v>-2.78278E-2</c:v>
                </c:pt>
                <c:pt idx="179982">
                  <c:v>-2.74527E-2</c:v>
                </c:pt>
                <c:pt idx="179983">
                  <c:v>-2.7027099999999998E-2</c:v>
                </c:pt>
                <c:pt idx="179984">
                  <c:v>-2.6551999999999999E-2</c:v>
                </c:pt>
                <c:pt idx="179985">
                  <c:v>-2.6027999999999999E-2</c:v>
                </c:pt>
                <c:pt idx="179986">
                  <c:v>-2.5456300000000001E-2</c:v>
                </c:pt>
                <c:pt idx="179987">
                  <c:v>-2.4837700000000001E-2</c:v>
                </c:pt>
                <c:pt idx="179988">
                  <c:v>-2.4173400000000001E-2</c:v>
                </c:pt>
                <c:pt idx="179989">
                  <c:v>-2.3464499999999999E-2</c:v>
                </c:pt>
                <c:pt idx="179990">
                  <c:v>-2.2712400000000001E-2</c:v>
                </c:pt>
                <c:pt idx="179991">
                  <c:v>-2.1918300000000002E-2</c:v>
                </c:pt>
                <c:pt idx="179992">
                  <c:v>-2.10837E-2</c:v>
                </c:pt>
                <c:pt idx="179993">
                  <c:v>-2.0210100000000002E-2</c:v>
                </c:pt>
                <c:pt idx="179994">
                  <c:v>-1.9299E-2</c:v>
                </c:pt>
                <c:pt idx="179995">
                  <c:v>-1.8352E-2</c:v>
                </c:pt>
                <c:pt idx="179996">
                  <c:v>-1.7370799999999999E-2</c:v>
                </c:pt>
                <c:pt idx="179997">
                  <c:v>-1.6357199999999999E-2</c:v>
                </c:pt>
                <c:pt idx="179998">
                  <c:v>-1.5313E-2</c:v>
                </c:pt>
                <c:pt idx="179999">
                  <c:v>-1.4239999999999999E-2</c:v>
                </c:pt>
                <c:pt idx="180000">
                  <c:v>-1.31401E-2</c:v>
                </c:pt>
                <c:pt idx="180001">
                  <c:v>-1.20153E-2</c:v>
                </c:pt>
                <c:pt idx="180002">
                  <c:v>-1.08676E-2</c:v>
                </c:pt>
                <c:pt idx="180003" formatCode="0.00E+00">
                  <c:v>-9.6989699999999995E-3</c:v>
                </c:pt>
                <c:pt idx="180004" formatCode="0.00E+00">
                  <c:v>-8.5115699999999996E-3</c:v>
                </c:pt>
                <c:pt idx="180005" formatCode="0.00E+00">
                  <c:v>-7.30746E-3</c:v>
                </c:pt>
                <c:pt idx="180006" formatCode="0.00E+00">
                  <c:v>-6.0888000000000001E-3</c:v>
                </c:pt>
                <c:pt idx="180007" formatCode="0.00E+00">
                  <c:v>-4.8577400000000001E-3</c:v>
                </c:pt>
                <c:pt idx="180008" formatCode="0.00E+00">
                  <c:v>-3.6164700000000001E-3</c:v>
                </c:pt>
                <c:pt idx="180009" formatCode="0.00E+00">
                  <c:v>-2.3671899999999999E-3</c:v>
                </c:pt>
                <c:pt idx="180010" formatCode="0.00E+00">
                  <c:v>-1.11213E-3</c:v>
                </c:pt>
                <c:pt idx="180011" formatCode="0.00E+00">
                  <c:v>1.4649899999999999E-4</c:v>
                </c:pt>
                <c:pt idx="180012" formatCode="0.00E+00">
                  <c:v>1.40646E-3</c:v>
                </c:pt>
                <c:pt idx="180013" formatCode="0.00E+00">
                  <c:v>2.6655099999999998E-3</c:v>
                </c:pt>
                <c:pt idx="180014" formatCode="0.00E+00">
                  <c:v>3.9214200000000001E-3</c:v>
                </c:pt>
                <c:pt idx="180015" formatCode="0.00E+00">
                  <c:v>5.1719599999999998E-3</c:v>
                </c:pt>
                <c:pt idx="180016" formatCode="0.00E+00">
                  <c:v>6.4149200000000002E-3</c:v>
                </c:pt>
                <c:pt idx="180017" formatCode="0.00E+00">
                  <c:v>7.6480899999999997E-3</c:v>
                </c:pt>
                <c:pt idx="180018" formatCode="0.00E+00">
                  <c:v>8.8692800000000002E-3</c:v>
                </c:pt>
                <c:pt idx="180019">
                  <c:v>1.00763E-2</c:v>
                </c:pt>
                <c:pt idx="180020">
                  <c:v>1.12671E-2</c:v>
                </c:pt>
                <c:pt idx="180021">
                  <c:v>1.2439499999999999E-2</c:v>
                </c:pt>
                <c:pt idx="180022">
                  <c:v>1.35914E-2</c:v>
                </c:pt>
                <c:pt idx="180023">
                  <c:v>1.47207E-2</c:v>
                </c:pt>
                <c:pt idx="180024">
                  <c:v>1.5825599999999999E-2</c:v>
                </c:pt>
                <c:pt idx="180025">
                  <c:v>1.6903999999999999E-2</c:v>
                </c:pt>
                <c:pt idx="180026">
                  <c:v>1.7954000000000001E-2</c:v>
                </c:pt>
                <c:pt idx="180027">
                  <c:v>1.89737E-2</c:v>
                </c:pt>
                <c:pt idx="180028">
                  <c:v>1.9961400000000001E-2</c:v>
                </c:pt>
                <c:pt idx="180029">
                  <c:v>2.0915199999999998E-2</c:v>
                </c:pt>
                <c:pt idx="180030">
                  <c:v>2.1833600000000002E-2</c:v>
                </c:pt>
                <c:pt idx="180031">
                  <c:v>2.27148E-2</c:v>
                </c:pt>
                <c:pt idx="180032">
                  <c:v>2.35573E-2</c:v>
                </c:pt>
                <c:pt idx="180033">
                  <c:v>2.4359599999999999E-2</c:v>
                </c:pt>
                <c:pt idx="180034">
                  <c:v>2.5120300000000002E-2</c:v>
                </c:pt>
                <c:pt idx="180035">
                  <c:v>2.5838E-2</c:v>
                </c:pt>
                <c:pt idx="180036">
                  <c:v>2.6511400000000001E-2</c:v>
                </c:pt>
                <c:pt idx="180037">
                  <c:v>2.7139400000000001E-2</c:v>
                </c:pt>
                <c:pt idx="180038">
                  <c:v>2.77208E-2</c:v>
                </c:pt>
                <c:pt idx="180039">
                  <c:v>2.8254600000000001E-2</c:v>
                </c:pt>
                <c:pt idx="180040">
                  <c:v>2.8739899999999999E-2</c:v>
                </c:pt>
                <c:pt idx="180041">
                  <c:v>2.9175699999999999E-2</c:v>
                </c:pt>
                <c:pt idx="180042">
                  <c:v>2.9561199999999999E-2</c:v>
                </c:pt>
                <c:pt idx="180043">
                  <c:v>2.98959E-2</c:v>
                </c:pt>
                <c:pt idx="180044">
                  <c:v>3.01791E-2</c:v>
                </c:pt>
                <c:pt idx="180045">
                  <c:v>3.0410199999999998E-2</c:v>
                </c:pt>
                <c:pt idx="180046">
                  <c:v>3.0588899999999999E-2</c:v>
                </c:pt>
                <c:pt idx="180047">
                  <c:v>3.07148E-2</c:v>
                </c:pt>
                <c:pt idx="180048">
                  <c:v>3.0787599999999998E-2</c:v>
                </c:pt>
                <c:pt idx="180049">
                  <c:v>3.0807299999999999E-2</c:v>
                </c:pt>
                <c:pt idx="180050">
                  <c:v>3.07738E-2</c:v>
                </c:pt>
                <c:pt idx="180051">
                  <c:v>3.0687099999999998E-2</c:v>
                </c:pt>
                <c:pt idx="180052">
                  <c:v>3.0547299999999999E-2</c:v>
                </c:pt>
                <c:pt idx="180053">
                  <c:v>3.0354699999999998E-2</c:v>
                </c:pt>
                <c:pt idx="180054">
                  <c:v>3.0109500000000001E-2</c:v>
                </c:pt>
                <c:pt idx="180055">
                  <c:v>2.98123E-2</c:v>
                </c:pt>
                <c:pt idx="180056">
                  <c:v>2.94635E-2</c:v>
                </c:pt>
                <c:pt idx="180057">
                  <c:v>2.9063599999999998E-2</c:v>
                </c:pt>
                <c:pt idx="180058">
                  <c:v>2.8613400000000001E-2</c:v>
                </c:pt>
                <c:pt idx="180059">
                  <c:v>2.8113599999999999E-2</c:v>
                </c:pt>
                <c:pt idx="180060">
                  <c:v>2.7565099999999999E-2</c:v>
                </c:pt>
                <c:pt idx="180061">
                  <c:v>2.6968700000000002E-2</c:v>
                </c:pt>
                <c:pt idx="180062">
                  <c:v>2.6325600000000001E-2</c:v>
                </c:pt>
                <c:pt idx="180063">
                  <c:v>2.5636800000000001E-2</c:v>
                </c:pt>
                <c:pt idx="180064">
                  <c:v>2.4903499999999999E-2</c:v>
                </c:pt>
                <c:pt idx="180065">
                  <c:v>2.4126999999999999E-2</c:v>
                </c:pt>
                <c:pt idx="180066">
                  <c:v>2.3308499999999999E-2</c:v>
                </c:pt>
                <c:pt idx="180067">
                  <c:v>2.2449500000000001E-2</c:v>
                </c:pt>
                <c:pt idx="180068">
                  <c:v>2.1551399999999998E-2</c:v>
                </c:pt>
                <c:pt idx="180069">
                  <c:v>2.06158E-2</c:v>
                </c:pt>
                <c:pt idx="180070">
                  <c:v>1.9644200000000001E-2</c:v>
                </c:pt>
                <c:pt idx="180071">
                  <c:v>1.8638499999999999E-2</c:v>
                </c:pt>
                <c:pt idx="180072">
                  <c:v>1.76001E-2</c:v>
                </c:pt>
                <c:pt idx="180073">
                  <c:v>1.6531000000000001E-2</c:v>
                </c:pt>
                <c:pt idx="180074">
                  <c:v>1.5433000000000001E-2</c:v>
                </c:pt>
                <c:pt idx="180075">
                  <c:v>1.43079E-2</c:v>
                </c:pt>
                <c:pt idx="180076">
                  <c:v>1.31576E-2</c:v>
                </c:pt>
                <c:pt idx="180077">
                  <c:v>1.19842E-2</c:v>
                </c:pt>
                <c:pt idx="180078">
                  <c:v>1.07896E-2</c:v>
                </c:pt>
                <c:pt idx="180079" formatCode="0.00E+00">
                  <c:v>9.5758600000000003E-3</c:v>
                </c:pt>
                <c:pt idx="180080" formatCode="0.00E+00">
                  <c:v>8.3450499999999997E-3</c:v>
                </c:pt>
                <c:pt idx="180081" formatCode="0.00E+00">
                  <c:v>7.0992800000000003E-3</c:v>
                </c:pt>
                <c:pt idx="180082" formatCode="0.00E+00">
                  <c:v>5.8406600000000001E-3</c:v>
                </c:pt>
                <c:pt idx="180083" formatCode="0.00E+00">
                  <c:v>4.5713300000000002E-3</c:v>
                </c:pt>
                <c:pt idx="180084" formatCode="0.00E+00">
                  <c:v>3.2934599999999998E-3</c:v>
                </c:pt>
                <c:pt idx="180085" formatCode="0.00E+00">
                  <c:v>2.00921E-3</c:v>
                </c:pt>
                <c:pt idx="180086" formatCode="0.00E+00">
                  <c:v>7.2077199999999995E-4</c:v>
                </c:pt>
                <c:pt idx="180087" formatCode="0.00E+00">
                  <c:v>-5.6967400000000005E-4</c:v>
                </c:pt>
                <c:pt idx="180088" formatCode="0.00E+00">
                  <c:v>-1.85994E-3</c:v>
                </c:pt>
                <c:pt idx="180089" formatCode="0.00E+00">
                  <c:v>-3.1478299999999999E-3</c:v>
                </c:pt>
                <c:pt idx="180090" formatCode="0.00E+00">
                  <c:v>-4.4311799999999998E-3</c:v>
                </c:pt>
                <c:pt idx="180091" formatCode="0.00E+00">
                  <c:v>-5.7078099999999998E-3</c:v>
                </c:pt>
                <c:pt idx="180092" formatCode="0.00E+00">
                  <c:v>-6.9755599999999996E-3</c:v>
                </c:pt>
                <c:pt idx="180093" formatCode="0.00E+00">
                  <c:v>-8.2322999999999997E-3</c:v>
                </c:pt>
                <c:pt idx="180094" formatCode="0.00E+00">
                  <c:v>-9.4759100000000006E-3</c:v>
                </c:pt>
                <c:pt idx="180095">
                  <c:v>-1.07043E-2</c:v>
                </c:pt>
                <c:pt idx="180096">
                  <c:v>-1.19154E-2</c:v>
                </c:pt>
                <c:pt idx="180097">
                  <c:v>-1.3107199999999999E-2</c:v>
                </c:pt>
                <c:pt idx="180098">
                  <c:v>-1.42776E-2</c:v>
                </c:pt>
                <c:pt idx="180099">
                  <c:v>-1.5424800000000001E-2</c:v>
                </c:pt>
                <c:pt idx="180100">
                  <c:v>-1.65468E-2</c:v>
                </c:pt>
                <c:pt idx="180101">
                  <c:v>-1.76417E-2</c:v>
                </c:pt>
                <c:pt idx="180102">
                  <c:v>-1.8707700000000001E-2</c:v>
                </c:pt>
                <c:pt idx="180103">
                  <c:v>-1.97431E-2</c:v>
                </c:pt>
                <c:pt idx="180104">
                  <c:v>-2.07461E-2</c:v>
                </c:pt>
                <c:pt idx="180105">
                  <c:v>-2.1715000000000002E-2</c:v>
                </c:pt>
                <c:pt idx="180106">
                  <c:v>-2.26483E-2</c:v>
                </c:pt>
                <c:pt idx="180107">
                  <c:v>-2.3544499999999999E-2</c:v>
                </c:pt>
                <c:pt idx="180108">
                  <c:v>-2.4402E-2</c:v>
                </c:pt>
                <c:pt idx="180109">
                  <c:v>-2.5219499999999999E-2</c:v>
                </c:pt>
                <c:pt idx="180110">
                  <c:v>-2.59957E-2</c:v>
                </c:pt>
                <c:pt idx="180111">
                  <c:v>-2.6729200000000002E-2</c:v>
                </c:pt>
                <c:pt idx="180112">
                  <c:v>-2.74189E-2</c:v>
                </c:pt>
                <c:pt idx="180113">
                  <c:v>-2.80637E-2</c:v>
                </c:pt>
                <c:pt idx="180114">
                  <c:v>-2.86625E-2</c:v>
                </c:pt>
                <c:pt idx="180115">
                  <c:v>-2.9214500000000001E-2</c:v>
                </c:pt>
                <c:pt idx="180116">
                  <c:v>-2.97188E-2</c:v>
                </c:pt>
                <c:pt idx="180117">
                  <c:v>-3.0174400000000001E-2</c:v>
                </c:pt>
                <c:pt idx="180118">
                  <c:v>-3.0580900000000001E-2</c:v>
                </c:pt>
                <c:pt idx="180119">
                  <c:v>-3.09375E-2</c:v>
                </c:pt>
                <c:pt idx="180120">
                  <c:v>-3.1243799999999999E-2</c:v>
                </c:pt>
                <c:pt idx="180121">
                  <c:v>-3.1499300000000001E-2</c:v>
                </c:pt>
                <c:pt idx="180122">
                  <c:v>-3.1703500000000003E-2</c:v>
                </c:pt>
                <c:pt idx="180123">
                  <c:v>-3.18564E-2</c:v>
                </c:pt>
                <c:pt idx="180124">
                  <c:v>-3.1957699999999999E-2</c:v>
                </c:pt>
                <c:pt idx="180125">
                  <c:v>-3.2007300000000002E-2</c:v>
                </c:pt>
                <c:pt idx="180126">
                  <c:v>-3.2005199999999998E-2</c:v>
                </c:pt>
                <c:pt idx="180127">
                  <c:v>-3.1951500000000001E-2</c:v>
                </c:pt>
                <c:pt idx="180128">
                  <c:v>-3.1846399999999997E-2</c:v>
                </c:pt>
                <c:pt idx="180129">
                  <c:v>-3.1690099999999999E-2</c:v>
                </c:pt>
                <c:pt idx="180130">
                  <c:v>-3.14831E-2</c:v>
                </c:pt>
                <c:pt idx="180131">
                  <c:v>-3.1225699999999999E-2</c:v>
                </c:pt>
                <c:pt idx="180132">
                  <c:v>-3.0918399999999999E-2</c:v>
                </c:pt>
                <c:pt idx="180133">
                  <c:v>-3.0561999999999999E-2</c:v>
                </c:pt>
                <c:pt idx="180134">
                  <c:v>-3.0157E-2</c:v>
                </c:pt>
                <c:pt idx="180135">
                  <c:v>-2.97042E-2</c:v>
                </c:pt>
                <c:pt idx="180136">
                  <c:v>-2.9204500000000001E-2</c:v>
                </c:pt>
                <c:pt idx="180137">
                  <c:v>-2.8658900000000001E-2</c:v>
                </c:pt>
                <c:pt idx="180138">
                  <c:v>-2.8068300000000001E-2</c:v>
                </c:pt>
                <c:pt idx="180139">
                  <c:v>-2.7433800000000001E-2</c:v>
                </c:pt>
                <c:pt idx="180140">
                  <c:v>-2.6756499999999999E-2</c:v>
                </c:pt>
                <c:pt idx="180141">
                  <c:v>-2.60378E-2</c:v>
                </c:pt>
                <c:pt idx="180142">
                  <c:v>-2.5278800000000001E-2</c:v>
                </c:pt>
                <c:pt idx="180143">
                  <c:v>-2.4480999999999999E-2</c:v>
                </c:pt>
                <c:pt idx="180144">
                  <c:v>-2.3645699999999999E-2</c:v>
                </c:pt>
                <c:pt idx="180145">
                  <c:v>-2.27745E-2</c:v>
                </c:pt>
                <c:pt idx="180146">
                  <c:v>-2.18689E-2</c:v>
                </c:pt>
                <c:pt idx="180147">
                  <c:v>-2.0930500000000001E-2</c:v>
                </c:pt>
                <c:pt idx="180148">
                  <c:v>-1.99609E-2</c:v>
                </c:pt>
                <c:pt idx="180149">
                  <c:v>-1.8961800000000001E-2</c:v>
                </c:pt>
                <c:pt idx="180150">
                  <c:v>-1.7935E-2</c:v>
                </c:pt>
                <c:pt idx="180151">
                  <c:v>-1.6882299999999999E-2</c:v>
                </c:pt>
                <c:pt idx="180152">
                  <c:v>-1.58055E-2</c:v>
                </c:pt>
                <c:pt idx="180153">
                  <c:v>-1.47064E-2</c:v>
                </c:pt>
                <c:pt idx="180154">
                  <c:v>-1.3587E-2</c:v>
                </c:pt>
                <c:pt idx="180155">
                  <c:v>-1.2449099999999999E-2</c:v>
                </c:pt>
                <c:pt idx="180156">
                  <c:v>-1.1294800000000001E-2</c:v>
                </c:pt>
                <c:pt idx="180157">
                  <c:v>-1.01259E-2</c:v>
                </c:pt>
                <c:pt idx="180158" formatCode="0.00E+00">
                  <c:v>-8.9446200000000003E-3</c:v>
                </c:pt>
                <c:pt idx="180159" formatCode="0.00E+00">
                  <c:v>-7.7527899999999999E-3</c:v>
                </c:pt>
                <c:pt idx="180160" formatCode="0.00E+00">
                  <c:v>-6.5525000000000002E-3</c:v>
                </c:pt>
                <c:pt idx="180161" formatCode="0.00E+00">
                  <c:v>-5.3457799999999996E-3</c:v>
                </c:pt>
                <c:pt idx="180162" formatCode="0.00E+00">
                  <c:v>-4.1346500000000001E-3</c:v>
                </c:pt>
                <c:pt idx="180163" formatCode="0.00E+00">
                  <c:v>-2.9211599999999999E-3</c:v>
                </c:pt>
                <c:pt idx="180164" formatCode="0.00E+00">
                  <c:v>-1.7073399999999999E-3</c:v>
                </c:pt>
                <c:pt idx="180165" formatCode="0.00E+00">
                  <c:v>-4.9522800000000001E-4</c:v>
                </c:pt>
                <c:pt idx="180166" formatCode="0.00E+00">
                  <c:v>7.1315799999999998E-4</c:v>
                </c:pt>
                <c:pt idx="180167" formatCode="0.00E+00">
                  <c:v>1.91581E-3</c:v>
                </c:pt>
                <c:pt idx="180168" formatCode="0.00E+00">
                  <c:v>3.1107299999999999E-3</c:v>
                </c:pt>
                <c:pt idx="180169" formatCode="0.00E+00">
                  <c:v>4.2959499999999998E-3</c:v>
                </c:pt>
                <c:pt idx="180170" formatCode="0.00E+00">
                  <c:v>5.4695200000000003E-3</c:v>
                </c:pt>
                <c:pt idx="180171" formatCode="0.00E+00">
                  <c:v>6.6295099999999999E-3</c:v>
                </c:pt>
                <c:pt idx="180172" formatCode="0.00E+00">
                  <c:v>7.7740300000000003E-3</c:v>
                </c:pt>
                <c:pt idx="180173" formatCode="0.00E+00">
                  <c:v>8.9012099999999997E-3</c:v>
                </c:pt>
                <c:pt idx="180174">
                  <c:v>1.0009199999999999E-2</c:v>
                </c:pt>
                <c:pt idx="180175">
                  <c:v>1.10963E-2</c:v>
                </c:pt>
                <c:pt idx="180176">
                  <c:v>1.21607E-2</c:v>
                </c:pt>
                <c:pt idx="180177">
                  <c:v>1.3200699999999999E-2</c:v>
                </c:pt>
                <c:pt idx="180178">
                  <c:v>1.42147E-2</c:v>
                </c:pt>
                <c:pt idx="180179">
                  <c:v>1.5200999999999999E-2</c:v>
                </c:pt>
                <c:pt idx="180180">
                  <c:v>1.6158100000000002E-2</c:v>
                </c:pt>
                <c:pt idx="180181">
                  <c:v>1.7084599999999998E-2</c:v>
                </c:pt>
                <c:pt idx="180182">
                  <c:v>1.7978899999999999E-2</c:v>
                </c:pt>
                <c:pt idx="180183">
                  <c:v>1.88398E-2</c:v>
                </c:pt>
                <c:pt idx="180184">
                  <c:v>1.9665800000000001E-2</c:v>
                </c:pt>
                <c:pt idx="180185">
                  <c:v>2.04558E-2</c:v>
                </c:pt>
                <c:pt idx="180186">
                  <c:v>2.1208600000000001E-2</c:v>
                </c:pt>
                <c:pt idx="180187">
                  <c:v>2.1923100000000001E-2</c:v>
                </c:pt>
                <c:pt idx="180188">
                  <c:v>2.2598300000000002E-2</c:v>
                </c:pt>
                <c:pt idx="180189">
                  <c:v>2.32331E-2</c:v>
                </c:pt>
                <c:pt idx="180190">
                  <c:v>2.3826699999999999E-2</c:v>
                </c:pt>
                <c:pt idx="180191">
                  <c:v>2.4378199999999999E-2</c:v>
                </c:pt>
                <c:pt idx="180192">
                  <c:v>2.4886999999999999E-2</c:v>
                </c:pt>
                <c:pt idx="180193">
                  <c:v>2.5352400000000001E-2</c:v>
                </c:pt>
                <c:pt idx="180194">
                  <c:v>2.5773799999999999E-2</c:v>
                </c:pt>
                <c:pt idx="180195">
                  <c:v>2.61506E-2</c:v>
                </c:pt>
                <c:pt idx="180196">
                  <c:v>2.6482499999999999E-2</c:v>
                </c:pt>
                <c:pt idx="180197">
                  <c:v>2.67692E-2</c:v>
                </c:pt>
                <c:pt idx="180198">
                  <c:v>2.7010300000000001E-2</c:v>
                </c:pt>
                <c:pt idx="180199">
                  <c:v>2.72056E-2</c:v>
                </c:pt>
                <c:pt idx="180200">
                  <c:v>2.73552E-2</c:v>
                </c:pt>
                <c:pt idx="180201">
                  <c:v>2.7458900000000001E-2</c:v>
                </c:pt>
                <c:pt idx="180202">
                  <c:v>2.75169E-2</c:v>
                </c:pt>
                <c:pt idx="180203">
                  <c:v>2.75292E-2</c:v>
                </c:pt>
                <c:pt idx="180204">
                  <c:v>2.7496099999999999E-2</c:v>
                </c:pt>
                <c:pt idx="180205">
                  <c:v>2.7417799999999999E-2</c:v>
                </c:pt>
                <c:pt idx="180206">
                  <c:v>2.72949E-2</c:v>
                </c:pt>
                <c:pt idx="180207">
                  <c:v>2.7127700000000001E-2</c:v>
                </c:pt>
                <c:pt idx="180208">
                  <c:v>2.6916699999999998E-2</c:v>
                </c:pt>
                <c:pt idx="180209">
                  <c:v>2.6662600000000002E-2</c:v>
                </c:pt>
                <c:pt idx="180210">
                  <c:v>2.63661E-2</c:v>
                </c:pt>
                <c:pt idx="180211">
                  <c:v>2.60278E-2</c:v>
                </c:pt>
                <c:pt idx="180212">
                  <c:v>2.56487E-2</c:v>
                </c:pt>
                <c:pt idx="180213">
                  <c:v>2.5229700000000001E-2</c:v>
                </c:pt>
                <c:pt idx="180214">
                  <c:v>2.4771600000000001E-2</c:v>
                </c:pt>
                <c:pt idx="180215">
                  <c:v>2.4275499999999998E-2</c:v>
                </c:pt>
                <c:pt idx="180216">
                  <c:v>2.3742599999999999E-2</c:v>
                </c:pt>
                <c:pt idx="180217">
                  <c:v>2.3173900000000001E-2</c:v>
                </c:pt>
                <c:pt idx="180218">
                  <c:v>2.2570699999999999E-2</c:v>
                </c:pt>
                <c:pt idx="180219">
                  <c:v>2.1934200000000001E-2</c:v>
                </c:pt>
                <c:pt idx="180220">
                  <c:v>2.1265800000000001E-2</c:v>
                </c:pt>
                <c:pt idx="180221">
                  <c:v>2.05668E-2</c:v>
                </c:pt>
                <c:pt idx="180222">
                  <c:v>1.9838700000000001E-2</c:v>
                </c:pt>
                <c:pt idx="180223">
                  <c:v>1.90829E-2</c:v>
                </c:pt>
                <c:pt idx="180224">
                  <c:v>1.8300899999999998E-2</c:v>
                </c:pt>
                <c:pt idx="180225">
                  <c:v>1.74944E-2</c:v>
                </c:pt>
                <c:pt idx="180226">
                  <c:v>1.66648E-2</c:v>
                </c:pt>
                <c:pt idx="180227">
                  <c:v>1.58137E-2</c:v>
                </c:pt>
                <c:pt idx="180228">
                  <c:v>1.4943E-2</c:v>
                </c:pt>
                <c:pt idx="180229">
                  <c:v>1.40541E-2</c:v>
                </c:pt>
                <c:pt idx="180230">
                  <c:v>1.31489E-2</c:v>
                </c:pt>
                <c:pt idx="180231">
                  <c:v>1.2229E-2</c:v>
                </c:pt>
                <c:pt idx="180232">
                  <c:v>1.1296199999999999E-2</c:v>
                </c:pt>
                <c:pt idx="180233">
                  <c:v>1.03523E-2</c:v>
                </c:pt>
                <c:pt idx="180234" formatCode="0.00E+00">
                  <c:v>9.3990900000000006E-3</c:v>
                </c:pt>
                <c:pt idx="180235" formatCode="0.00E+00">
                  <c:v>8.4382499999999996E-3</c:v>
                </c:pt>
                <c:pt idx="180236" formatCode="0.00E+00">
                  <c:v>7.4716100000000001E-3</c:v>
                </c:pt>
                <c:pt idx="180237" formatCode="0.00E+00">
                  <c:v>6.50097E-3</c:v>
                </c:pt>
                <c:pt idx="180238" formatCode="0.00E+00">
                  <c:v>5.5281100000000001E-3</c:v>
                </c:pt>
                <c:pt idx="180239" formatCode="0.00E+00">
                  <c:v>4.5548200000000002E-3</c:v>
                </c:pt>
                <c:pt idx="180240" formatCode="0.00E+00">
                  <c:v>3.5828700000000002E-3</c:v>
                </c:pt>
                <c:pt idx="180241" formatCode="0.00E+00">
                  <c:v>2.6140199999999999E-3</c:v>
                </c:pt>
                <c:pt idx="180242" formatCode="0.00E+00">
                  <c:v>1.65003E-3</c:v>
                </c:pt>
                <c:pt idx="180243" formatCode="0.00E+00">
                  <c:v>6.9262100000000004E-4</c:v>
                </c:pt>
                <c:pt idx="180244" formatCode="0.00E+00">
                  <c:v>-2.56483E-4</c:v>
                </c:pt>
                <c:pt idx="180245" formatCode="0.00E+00">
                  <c:v>-1.1956E-3</c:v>
                </c:pt>
                <c:pt idx="180246" formatCode="0.00E+00">
                  <c:v>-2.12306E-3</c:v>
                </c:pt>
                <c:pt idx="180247" formatCode="0.00E+00">
                  <c:v>-3.03725E-3</c:v>
                </c:pt>
                <c:pt idx="180248" formatCode="0.00E+00">
                  <c:v>-3.9365499999999996E-3</c:v>
                </c:pt>
                <c:pt idx="180249" formatCode="0.00E+00">
                  <c:v>-4.8193999999999997E-3</c:v>
                </c:pt>
                <c:pt idx="180250" formatCode="0.00E+00">
                  <c:v>-5.6842799999999999E-3</c:v>
                </c:pt>
                <c:pt idx="180251" formatCode="0.00E+00">
                  <c:v>-6.5297000000000003E-3</c:v>
                </c:pt>
                <c:pt idx="180252" formatCode="0.00E+00">
                  <c:v>-7.3542299999999998E-3</c:v>
                </c:pt>
                <c:pt idx="180253" formatCode="0.00E+00">
                  <c:v>-8.1564500000000009E-3</c:v>
                </c:pt>
                <c:pt idx="180254" formatCode="0.00E+00">
                  <c:v>-8.93504E-3</c:v>
                </c:pt>
                <c:pt idx="180255" formatCode="0.00E+00">
                  <c:v>-9.6886899999999998E-3</c:v>
                </c:pt>
                <c:pt idx="180256">
                  <c:v>-1.0416099999999999E-2</c:v>
                </c:pt>
                <c:pt idx="180257">
                  <c:v>-1.11162E-2</c:v>
                </c:pt>
                <c:pt idx="180258">
                  <c:v>-1.1787799999999999E-2</c:v>
                </c:pt>
                <c:pt idx="180259">
                  <c:v>-1.2429900000000001E-2</c:v>
                </c:pt>
                <c:pt idx="180260">
                  <c:v>-1.30413E-2</c:v>
                </c:pt>
                <c:pt idx="180261">
                  <c:v>-1.36212E-2</c:v>
                </c:pt>
                <c:pt idx="180262">
                  <c:v>-1.4168699999999999E-2</c:v>
                </c:pt>
                <c:pt idx="180263">
                  <c:v>-1.46829E-2</c:v>
                </c:pt>
                <c:pt idx="180264">
                  <c:v>-1.51632E-2</c:v>
                </c:pt>
                <c:pt idx="180265">
                  <c:v>-1.5608800000000001E-2</c:v>
                </c:pt>
                <c:pt idx="180266">
                  <c:v>-1.6019100000000001E-2</c:v>
                </c:pt>
                <c:pt idx="180267">
                  <c:v>-1.6393600000000001E-2</c:v>
                </c:pt>
                <c:pt idx="180268">
                  <c:v>-1.6731699999999999E-2</c:v>
                </c:pt>
                <c:pt idx="180269">
                  <c:v>-1.7033199999999998E-2</c:v>
                </c:pt>
                <c:pt idx="180270">
                  <c:v>-1.72976E-2</c:v>
                </c:pt>
                <c:pt idx="180271">
                  <c:v>-1.75248E-2</c:v>
                </c:pt>
                <c:pt idx="180272">
                  <c:v>-1.7714500000000001E-2</c:v>
                </c:pt>
                <c:pt idx="180273">
                  <c:v>-1.78665E-2</c:v>
                </c:pt>
                <c:pt idx="180274">
                  <c:v>-1.7981E-2</c:v>
                </c:pt>
                <c:pt idx="180275">
                  <c:v>-1.8057900000000002E-2</c:v>
                </c:pt>
                <c:pt idx="180276">
                  <c:v>-1.8097200000000001E-2</c:v>
                </c:pt>
                <c:pt idx="180277">
                  <c:v>-1.8099299999999999E-2</c:v>
                </c:pt>
                <c:pt idx="180278">
                  <c:v>-1.8064299999999998E-2</c:v>
                </c:pt>
                <c:pt idx="180279">
                  <c:v>-1.7992600000000001E-2</c:v>
                </c:pt>
                <c:pt idx="180280">
                  <c:v>-1.7884500000000001E-2</c:v>
                </c:pt>
                <c:pt idx="180281">
                  <c:v>-1.7740499999999999E-2</c:v>
                </c:pt>
                <c:pt idx="180282">
                  <c:v>-1.7561199999999999E-2</c:v>
                </c:pt>
                <c:pt idx="180283">
                  <c:v>-1.7347100000000001E-2</c:v>
                </c:pt>
                <c:pt idx="180284">
                  <c:v>-1.70989E-2</c:v>
                </c:pt>
                <c:pt idx="180285">
                  <c:v>-1.68173E-2</c:v>
                </c:pt>
                <c:pt idx="180286">
                  <c:v>-1.65031E-2</c:v>
                </c:pt>
                <c:pt idx="180287">
                  <c:v>-1.61572E-2</c:v>
                </c:pt>
                <c:pt idx="180288">
                  <c:v>-1.5780300000000001E-2</c:v>
                </c:pt>
                <c:pt idx="180289">
                  <c:v>-1.5373700000000001E-2</c:v>
                </c:pt>
                <c:pt idx="180290">
                  <c:v>-1.4938099999999999E-2</c:v>
                </c:pt>
                <c:pt idx="180291">
                  <c:v>-1.44747E-2</c:v>
                </c:pt>
                <c:pt idx="180292">
                  <c:v>-1.39846E-2</c:v>
                </c:pt>
                <c:pt idx="180293">
                  <c:v>-1.3469099999999999E-2</c:v>
                </c:pt>
                <c:pt idx="180294">
                  <c:v>-1.29292E-2</c:v>
                </c:pt>
                <c:pt idx="180295">
                  <c:v>-1.23663E-2</c:v>
                </c:pt>
                <c:pt idx="180296">
                  <c:v>-1.17816E-2</c:v>
                </c:pt>
                <c:pt idx="180297">
                  <c:v>-1.1176500000000001E-2</c:v>
                </c:pt>
                <c:pt idx="180298">
                  <c:v>-1.05524E-2</c:v>
                </c:pt>
                <c:pt idx="180299" formatCode="0.00E+00">
                  <c:v>-9.9107099999999997E-3</c:v>
                </c:pt>
                <c:pt idx="180300" formatCode="0.00E+00">
                  <c:v>-9.2528000000000003E-3</c:v>
                </c:pt>
                <c:pt idx="180301" formatCode="0.00E+00">
                  <c:v>-8.5801599999999999E-3</c:v>
                </c:pt>
                <c:pt idx="180302" formatCode="0.00E+00">
                  <c:v>-7.89429E-3</c:v>
                </c:pt>
                <c:pt idx="180303" formatCode="0.00E+00">
                  <c:v>-7.1967000000000003E-3</c:v>
                </c:pt>
                <c:pt idx="180304" formatCode="0.00E+00">
                  <c:v>-6.4889199999999996E-3</c:v>
                </c:pt>
                <c:pt idx="180305" formatCode="0.00E+00">
                  <c:v>-5.7724899999999999E-3</c:v>
                </c:pt>
                <c:pt idx="180306" formatCode="0.00E+00">
                  <c:v>-5.0489699999999998E-3</c:v>
                </c:pt>
                <c:pt idx="180307" formatCode="0.00E+00">
                  <c:v>-4.3199299999999996E-3</c:v>
                </c:pt>
                <c:pt idx="180308" formatCode="0.00E+00">
                  <c:v>-3.5869500000000002E-3</c:v>
                </c:pt>
                <c:pt idx="180309" formatCode="0.00E+00">
                  <c:v>-2.8516000000000001E-3</c:v>
                </c:pt>
                <c:pt idx="180310" formatCode="0.00E+00">
                  <c:v>-2.11546E-3</c:v>
                </c:pt>
                <c:pt idx="180311" formatCode="0.00E+00">
                  <c:v>-1.3801200000000001E-3</c:v>
                </c:pt>
                <c:pt idx="180312" formatCode="0.00E+00">
                  <c:v>-6.4712899999999998E-4</c:v>
                </c:pt>
                <c:pt idx="180313" formatCode="0.00E+00">
                  <c:v>8.1935100000000001E-5</c:v>
                </c:pt>
                <c:pt idx="180314" formatCode="0.00E+00">
                  <c:v>8.0552499999999997E-4</c:v>
                </c:pt>
                <c:pt idx="180315" formatCode="0.00E+00">
                  <c:v>1.5221E-3</c:v>
                </c:pt>
                <c:pt idx="180316" formatCode="0.00E+00">
                  <c:v>2.2301500000000002E-3</c:v>
                </c:pt>
                <c:pt idx="180317" formatCode="0.00E+00">
                  <c:v>2.9281699999999999E-3</c:v>
                </c:pt>
                <c:pt idx="180318" formatCode="0.00E+00">
                  <c:v>3.6146899999999998E-3</c:v>
                </c:pt>
                <c:pt idx="180319" formatCode="0.00E+00">
                  <c:v>4.2882500000000004E-3</c:v>
                </c:pt>
                <c:pt idx="180320" formatCode="0.00E+00">
                  <c:v>4.94744E-3</c:v>
                </c:pt>
                <c:pt idx="180321" formatCode="0.00E+00">
                  <c:v>5.5908700000000004E-3</c:v>
                </c:pt>
                <c:pt idx="180322" formatCode="0.00E+00">
                  <c:v>6.2171700000000002E-3</c:v>
                </c:pt>
                <c:pt idx="180323" formatCode="0.00E+00">
                  <c:v>6.8250400000000001E-3</c:v>
                </c:pt>
                <c:pt idx="180324" formatCode="0.00E+00">
                  <c:v>7.4132E-3</c:v>
                </c:pt>
                <c:pt idx="180325" formatCode="0.00E+00">
                  <c:v>7.9804000000000003E-3</c:v>
                </c:pt>
                <c:pt idx="180326" formatCode="0.00E+00">
                  <c:v>8.5254500000000004E-3</c:v>
                </c:pt>
                <c:pt idx="180327" formatCode="0.00E+00">
                  <c:v>9.0472199999999999E-3</c:v>
                </c:pt>
                <c:pt idx="180328" formatCode="0.00E+00">
                  <c:v>9.5445900000000004E-3</c:v>
                </c:pt>
                <c:pt idx="180329">
                  <c:v>1.0016499999999999E-2</c:v>
                </c:pt>
                <c:pt idx="180330">
                  <c:v>1.0462000000000001E-2</c:v>
                </c:pt>
                <c:pt idx="180331">
                  <c:v>1.08801E-2</c:v>
                </c:pt>
                <c:pt idx="180332">
                  <c:v>1.1270000000000001E-2</c:v>
                </c:pt>
                <c:pt idx="180333">
                  <c:v>1.16308E-2</c:v>
                </c:pt>
                <c:pt idx="180334">
                  <c:v>1.19617E-2</c:v>
                </c:pt>
                <c:pt idx="180335">
                  <c:v>1.2262E-2</c:v>
                </c:pt>
                <c:pt idx="180336">
                  <c:v>1.2531199999999999E-2</c:v>
                </c:pt>
                <c:pt idx="180337">
                  <c:v>1.27685E-2</c:v>
                </c:pt>
                <c:pt idx="180338">
                  <c:v>1.29736E-2</c:v>
                </c:pt>
                <c:pt idx="180339">
                  <c:v>1.31459E-2</c:v>
                </c:pt>
                <c:pt idx="180340">
                  <c:v>1.3285099999999999E-2</c:v>
                </c:pt>
                <c:pt idx="180341">
                  <c:v>1.33908E-2</c:v>
                </c:pt>
                <c:pt idx="180342">
                  <c:v>1.34628E-2</c:v>
                </c:pt>
                <c:pt idx="180343">
                  <c:v>1.35009E-2</c:v>
                </c:pt>
                <c:pt idx="180344">
                  <c:v>1.3505E-2</c:v>
                </c:pt>
                <c:pt idx="180345">
                  <c:v>1.3475000000000001E-2</c:v>
                </c:pt>
                <c:pt idx="180346">
                  <c:v>1.34111E-2</c:v>
                </c:pt>
                <c:pt idx="180347">
                  <c:v>1.3313200000000001E-2</c:v>
                </c:pt>
                <c:pt idx="180348">
                  <c:v>1.3181500000000001E-2</c:v>
                </c:pt>
                <c:pt idx="180349">
                  <c:v>1.30163E-2</c:v>
                </c:pt>
                <c:pt idx="180350">
                  <c:v>1.2817800000000001E-2</c:v>
                </c:pt>
                <c:pt idx="180351">
                  <c:v>1.25865E-2</c:v>
                </c:pt>
                <c:pt idx="180352">
                  <c:v>1.2322700000000001E-2</c:v>
                </c:pt>
                <c:pt idx="180353">
                  <c:v>1.20269E-2</c:v>
                </c:pt>
                <c:pt idx="180354">
                  <c:v>1.16998E-2</c:v>
                </c:pt>
                <c:pt idx="180355">
                  <c:v>1.13419E-2</c:v>
                </c:pt>
                <c:pt idx="180356">
                  <c:v>1.0953900000000001E-2</c:v>
                </c:pt>
                <c:pt idx="180357">
                  <c:v>1.0536500000000001E-2</c:v>
                </c:pt>
                <c:pt idx="180358">
                  <c:v>1.0090699999999999E-2</c:v>
                </c:pt>
                <c:pt idx="180359" formatCode="0.00E+00">
                  <c:v>9.6171499999999997E-3</c:v>
                </c:pt>
                <c:pt idx="180360" formatCode="0.00E+00">
                  <c:v>9.1168800000000008E-3</c:v>
                </c:pt>
                <c:pt idx="180361" formatCode="0.00E+00">
                  <c:v>8.5908500000000006E-3</c:v>
                </c:pt>
                <c:pt idx="180362" formatCode="0.00E+00">
                  <c:v>8.0400899999999997E-3</c:v>
                </c:pt>
                <c:pt idx="180363" formatCode="0.00E+00">
                  <c:v>7.4656799999999997E-3</c:v>
                </c:pt>
                <c:pt idx="180364" formatCode="0.00E+00">
                  <c:v>6.8687499999999999E-3</c:v>
                </c:pt>
                <c:pt idx="180365" formatCode="0.00E+00">
                  <c:v>6.2504800000000001E-3</c:v>
                </c:pt>
                <c:pt idx="180366" formatCode="0.00E+00">
                  <c:v>5.6120800000000002E-3</c:v>
                </c:pt>
                <c:pt idx="180367" formatCode="0.00E+00">
                  <c:v>4.9548300000000003E-3</c:v>
                </c:pt>
                <c:pt idx="180368" formatCode="0.00E+00">
                  <c:v>4.2800299999999998E-3</c:v>
                </c:pt>
                <c:pt idx="180369" formatCode="0.00E+00">
                  <c:v>3.5890100000000001E-3</c:v>
                </c:pt>
                <c:pt idx="180370" formatCode="0.00E+00">
                  <c:v>2.8831600000000001E-3</c:v>
                </c:pt>
                <c:pt idx="180371" formatCode="0.00E+00">
                  <c:v>2.16388E-3</c:v>
                </c:pt>
                <c:pt idx="180372" formatCode="0.00E+00">
                  <c:v>1.4326199999999999E-3</c:v>
                </c:pt>
                <c:pt idx="180373" formatCode="0.00E+00">
                  <c:v>6.9083600000000001E-4</c:v>
                </c:pt>
                <c:pt idx="180374" formatCode="0.00E+00">
                  <c:v>-5.9979799999999998E-5</c:v>
                </c:pt>
                <c:pt idx="180375" formatCode="0.00E+00">
                  <c:v>-8.1831500000000001E-4</c:v>
                </c:pt>
                <c:pt idx="180376" formatCode="0.00E+00">
                  <c:v>-1.58264E-3</c:v>
                </c:pt>
                <c:pt idx="180377" formatCode="0.00E+00">
                  <c:v>-2.35141E-3</c:v>
                </c:pt>
                <c:pt idx="180378" formatCode="0.00E+00">
                  <c:v>-3.1230699999999999E-3</c:v>
                </c:pt>
                <c:pt idx="180379" formatCode="0.00E+00">
                  <c:v>-3.8960399999999999E-3</c:v>
                </c:pt>
                <c:pt idx="180380" formatCode="0.00E+00">
                  <c:v>-4.6687600000000001E-3</c:v>
                </c:pt>
                <c:pt idx="180381" formatCode="0.00E+00">
                  <c:v>-5.4396499999999999E-3</c:v>
                </c:pt>
                <c:pt idx="180382" formatCode="0.00E+00">
                  <c:v>-6.20712E-3</c:v>
                </c:pt>
                <c:pt idx="180383" formatCode="0.00E+00">
                  <c:v>-6.9696000000000003E-3</c:v>
                </c:pt>
                <c:pt idx="180384" formatCode="0.00E+00">
                  <c:v>-7.7255099999999997E-3</c:v>
                </c:pt>
                <c:pt idx="180385" formatCode="0.00E+00">
                  <c:v>-8.4732999999999996E-3</c:v>
                </c:pt>
                <c:pt idx="180386" formatCode="0.00E+00">
                  <c:v>-9.2114099999999997E-3</c:v>
                </c:pt>
                <c:pt idx="180387" formatCode="0.00E+00">
                  <c:v>-9.9382900000000007E-3</c:v>
                </c:pt>
                <c:pt idx="180388">
                  <c:v>-1.0652399999999999E-2</c:v>
                </c:pt>
                <c:pt idx="180389">
                  <c:v>-1.1352299999999999E-2</c:v>
                </c:pt>
                <c:pt idx="180390">
                  <c:v>-1.20365E-2</c:v>
                </c:pt>
                <c:pt idx="180391">
                  <c:v>-1.27035E-2</c:v>
                </c:pt>
                <c:pt idx="180392">
                  <c:v>-1.33519E-2</c:v>
                </c:pt>
                <c:pt idx="180393">
                  <c:v>-1.3980299999999999E-2</c:v>
                </c:pt>
                <c:pt idx="180394">
                  <c:v>-1.45874E-2</c:v>
                </c:pt>
                <c:pt idx="180395">
                  <c:v>-1.5171799999999999E-2</c:v>
                </c:pt>
                <c:pt idx="180396">
                  <c:v>-1.5732199999999998E-2</c:v>
                </c:pt>
                <c:pt idx="180397">
                  <c:v>-1.6267400000000001E-2</c:v>
                </c:pt>
                <c:pt idx="180398">
                  <c:v>-1.6776200000000002E-2</c:v>
                </c:pt>
                <c:pt idx="180399">
                  <c:v>-1.7257399999999999E-2</c:v>
                </c:pt>
                <c:pt idx="180400">
                  <c:v>-1.7709900000000001E-2</c:v>
                </c:pt>
                <c:pt idx="180401">
                  <c:v>-1.8132800000000001E-2</c:v>
                </c:pt>
                <c:pt idx="180402">
                  <c:v>-1.85249E-2</c:v>
                </c:pt>
                <c:pt idx="180403">
                  <c:v>-1.8885300000000001E-2</c:v>
                </c:pt>
                <c:pt idx="180404">
                  <c:v>-1.92132E-2</c:v>
                </c:pt>
                <c:pt idx="180405">
                  <c:v>-1.95076E-2</c:v>
                </c:pt>
                <c:pt idx="180406">
                  <c:v>-1.9767900000000001E-2</c:v>
                </c:pt>
                <c:pt idx="180407">
                  <c:v>-1.9993299999999999E-2</c:v>
                </c:pt>
                <c:pt idx="180408">
                  <c:v>-2.0183099999999999E-2</c:v>
                </c:pt>
                <c:pt idx="180409">
                  <c:v>-2.0336799999999999E-2</c:v>
                </c:pt>
                <c:pt idx="180410">
                  <c:v>-2.0453900000000001E-2</c:v>
                </c:pt>
                <c:pt idx="180411">
                  <c:v>-2.0533900000000001E-2</c:v>
                </c:pt>
                <c:pt idx="180412">
                  <c:v>-2.0576400000000002E-2</c:v>
                </c:pt>
                <c:pt idx="180413">
                  <c:v>-2.0581100000000001E-2</c:v>
                </c:pt>
                <c:pt idx="180414">
                  <c:v>-2.0547699999999999E-2</c:v>
                </c:pt>
                <c:pt idx="180415">
                  <c:v>-2.0476100000000001E-2</c:v>
                </c:pt>
                <c:pt idx="180416">
                  <c:v>-2.0366100000000002E-2</c:v>
                </c:pt>
                <c:pt idx="180417">
                  <c:v>-2.0217700000000002E-2</c:v>
                </c:pt>
                <c:pt idx="180418">
                  <c:v>-2.0031E-2</c:v>
                </c:pt>
                <c:pt idx="180419">
                  <c:v>-1.9806000000000001E-2</c:v>
                </c:pt>
                <c:pt idx="180420">
                  <c:v>-1.9542899999999998E-2</c:v>
                </c:pt>
                <c:pt idx="180421">
                  <c:v>-1.9241999999999999E-2</c:v>
                </c:pt>
                <c:pt idx="180422">
                  <c:v>-1.89035E-2</c:v>
                </c:pt>
                <c:pt idx="180423">
                  <c:v>-1.85279E-2</c:v>
                </c:pt>
                <c:pt idx="180424">
                  <c:v>-1.8115599999999999E-2</c:v>
                </c:pt>
                <c:pt idx="180425">
                  <c:v>-1.7666999999999999E-2</c:v>
                </c:pt>
                <c:pt idx="180426">
                  <c:v>-1.7182900000000001E-2</c:v>
                </c:pt>
                <c:pt idx="180427">
                  <c:v>-1.6663799999999999E-2</c:v>
                </c:pt>
                <c:pt idx="180428">
                  <c:v>-1.61105E-2</c:v>
                </c:pt>
                <c:pt idx="180429">
                  <c:v>-1.55237E-2</c:v>
                </c:pt>
                <c:pt idx="180430">
                  <c:v>-1.4904199999999999E-2</c:v>
                </c:pt>
                <c:pt idx="180431">
                  <c:v>-1.4253099999999999E-2</c:v>
                </c:pt>
                <c:pt idx="180432">
                  <c:v>-1.35713E-2</c:v>
                </c:pt>
                <c:pt idx="180433">
                  <c:v>-1.28597E-2</c:v>
                </c:pt>
                <c:pt idx="180434">
                  <c:v>-1.21195E-2</c:v>
                </c:pt>
                <c:pt idx="180435">
                  <c:v>-1.13518E-2</c:v>
                </c:pt>
                <c:pt idx="180436">
                  <c:v>-1.05577E-2</c:v>
                </c:pt>
                <c:pt idx="180437" formatCode="0.00E+00">
                  <c:v>-9.7386199999999999E-3</c:v>
                </c:pt>
                <c:pt idx="180438" formatCode="0.00E+00">
                  <c:v>-8.8957299999999993E-3</c:v>
                </c:pt>
                <c:pt idx="180439" formatCode="0.00E+00">
                  <c:v>-8.0303900000000001E-3</c:v>
                </c:pt>
                <c:pt idx="180440" formatCode="0.00E+00">
                  <c:v>-7.1439800000000003E-3</c:v>
                </c:pt>
                <c:pt idx="180441" formatCode="0.00E+00">
                  <c:v>-6.2379200000000001E-3</c:v>
                </c:pt>
                <c:pt idx="180442" formatCode="0.00E+00">
                  <c:v>-5.3136700000000004E-3</c:v>
                </c:pt>
                <c:pt idx="180443" formatCode="0.00E+00">
                  <c:v>-4.37273E-3</c:v>
                </c:pt>
                <c:pt idx="180444" formatCode="0.00E+00">
                  <c:v>-3.41662E-3</c:v>
                </c:pt>
                <c:pt idx="180445" formatCode="0.00E+00">
                  <c:v>-2.44692E-3</c:v>
                </c:pt>
                <c:pt idx="180446" formatCode="0.00E+00">
                  <c:v>-1.46521E-3</c:v>
                </c:pt>
                <c:pt idx="180447" formatCode="0.00E+00">
                  <c:v>-4.7310199999999998E-4</c:v>
                </c:pt>
                <c:pt idx="180448" formatCode="0.00E+00">
                  <c:v>5.2775100000000002E-4</c:v>
                </c:pt>
                <c:pt idx="180449" formatCode="0.00E+00">
                  <c:v>1.5356899999999999E-3</c:v>
                </c:pt>
                <c:pt idx="180450" formatCode="0.00E+00">
                  <c:v>2.5490500000000002E-3</c:v>
                </c:pt>
                <c:pt idx="180451" formatCode="0.00E+00">
                  <c:v>3.5661199999999999E-3</c:v>
                </c:pt>
                <c:pt idx="180452" formatCode="0.00E+00">
                  <c:v>4.5852000000000002E-3</c:v>
                </c:pt>
                <c:pt idx="180453" formatCode="0.00E+00">
                  <c:v>5.6045899999999996E-3</c:v>
                </c:pt>
                <c:pt idx="180454" formatCode="0.00E+00">
                  <c:v>6.6225600000000004E-3</c:v>
                </c:pt>
                <c:pt idx="180455" formatCode="0.00E+00">
                  <c:v>7.63739E-3</c:v>
                </c:pt>
                <c:pt idx="180456" formatCode="0.00E+00">
                  <c:v>8.6473599999999998E-3</c:v>
                </c:pt>
                <c:pt idx="180457" formatCode="0.00E+00">
                  <c:v>9.6507599999999995E-3</c:v>
                </c:pt>
                <c:pt idx="180458">
                  <c:v>1.06459E-2</c:v>
                </c:pt>
                <c:pt idx="180459">
                  <c:v>1.1631000000000001E-2</c:v>
                </c:pt>
                <c:pt idx="180460">
                  <c:v>1.26044E-2</c:v>
                </c:pt>
                <c:pt idx="180461">
                  <c:v>1.35646E-2</c:v>
                </c:pt>
                <c:pt idx="180462">
                  <c:v>1.45097E-2</c:v>
                </c:pt>
                <c:pt idx="180463">
                  <c:v>1.54381E-2</c:v>
                </c:pt>
                <c:pt idx="180464">
                  <c:v>1.6348399999999999E-2</c:v>
                </c:pt>
                <c:pt idx="180465">
                  <c:v>1.7238799999999999E-2</c:v>
                </c:pt>
                <c:pt idx="180466">
                  <c:v>1.81079E-2</c:v>
                </c:pt>
                <c:pt idx="180467">
                  <c:v>1.8953999999999999E-2</c:v>
                </c:pt>
                <c:pt idx="180468">
                  <c:v>1.97758E-2</c:v>
                </c:pt>
                <c:pt idx="180469">
                  <c:v>2.0571800000000001E-2</c:v>
                </c:pt>
                <c:pt idx="180470">
                  <c:v>2.1340499999999998E-2</c:v>
                </c:pt>
                <c:pt idx="180471">
                  <c:v>2.2080700000000002E-2</c:v>
                </c:pt>
                <c:pt idx="180472">
                  <c:v>2.2790999999999999E-2</c:v>
                </c:pt>
                <c:pt idx="180473">
                  <c:v>2.3470100000000001E-2</c:v>
                </c:pt>
                <c:pt idx="180474">
                  <c:v>2.4116800000000001E-2</c:v>
                </c:pt>
                <c:pt idx="180475">
                  <c:v>2.4729999999999999E-2</c:v>
                </c:pt>
                <c:pt idx="180476">
                  <c:v>2.5308500000000001E-2</c:v>
                </c:pt>
                <c:pt idx="180477">
                  <c:v>2.58514E-2</c:v>
                </c:pt>
                <c:pt idx="180478">
                  <c:v>2.6357499999999999E-2</c:v>
                </c:pt>
                <c:pt idx="180479">
                  <c:v>2.68259E-2</c:v>
                </c:pt>
                <c:pt idx="180480">
                  <c:v>2.72558E-2</c:v>
                </c:pt>
                <c:pt idx="180481">
                  <c:v>2.7646400000000002E-2</c:v>
                </c:pt>
                <c:pt idx="180482">
                  <c:v>2.7997000000000001E-2</c:v>
                </c:pt>
                <c:pt idx="180483">
                  <c:v>2.8306700000000001E-2</c:v>
                </c:pt>
                <c:pt idx="180484">
                  <c:v>2.8575099999999999E-2</c:v>
                </c:pt>
                <c:pt idx="180485">
                  <c:v>2.8801500000000001E-2</c:v>
                </c:pt>
                <c:pt idx="180486">
                  <c:v>2.8985500000000001E-2</c:v>
                </c:pt>
                <c:pt idx="180487">
                  <c:v>2.9126699999999998E-2</c:v>
                </c:pt>
                <c:pt idx="180488">
                  <c:v>2.9224799999999999E-2</c:v>
                </c:pt>
                <c:pt idx="180489">
                  <c:v>2.9279400000000001E-2</c:v>
                </c:pt>
                <c:pt idx="180490">
                  <c:v>2.9290500000000001E-2</c:v>
                </c:pt>
                <c:pt idx="180491">
                  <c:v>2.92578E-2</c:v>
                </c:pt>
                <c:pt idx="180492">
                  <c:v>2.91813E-2</c:v>
                </c:pt>
                <c:pt idx="180493">
                  <c:v>2.9061099999999999E-2</c:v>
                </c:pt>
                <c:pt idx="180494">
                  <c:v>2.8897200000000001E-2</c:v>
                </c:pt>
                <c:pt idx="180495">
                  <c:v>2.8689800000000001E-2</c:v>
                </c:pt>
                <c:pt idx="180496">
                  <c:v>2.8439200000000001E-2</c:v>
                </c:pt>
                <c:pt idx="180497">
                  <c:v>2.81456E-2</c:v>
                </c:pt>
                <c:pt idx="180498">
                  <c:v>2.7809500000000001E-2</c:v>
                </c:pt>
                <c:pt idx="180499">
                  <c:v>2.7431299999999999E-2</c:v>
                </c:pt>
                <c:pt idx="180500">
                  <c:v>2.7011500000000001E-2</c:v>
                </c:pt>
                <c:pt idx="180501">
                  <c:v>2.6550799999999999E-2</c:v>
                </c:pt>
                <c:pt idx="180502">
                  <c:v>2.6049699999999999E-2</c:v>
                </c:pt>
                <c:pt idx="180503">
                  <c:v>2.5509E-2</c:v>
                </c:pt>
                <c:pt idx="180504">
                  <c:v>2.49295E-2</c:v>
                </c:pt>
                <c:pt idx="180505">
                  <c:v>2.43121E-2</c:v>
                </c:pt>
                <c:pt idx="180506">
                  <c:v>2.36577E-2</c:v>
                </c:pt>
                <c:pt idx="180507">
                  <c:v>2.29673E-2</c:v>
                </c:pt>
                <c:pt idx="180508">
                  <c:v>2.2241799999999999E-2</c:v>
                </c:pt>
                <c:pt idx="180509">
                  <c:v>2.1482500000000002E-2</c:v>
                </c:pt>
                <c:pt idx="180510">
                  <c:v>2.0690500000000001E-2</c:v>
                </c:pt>
                <c:pt idx="180511">
                  <c:v>1.98669E-2</c:v>
                </c:pt>
                <c:pt idx="180512">
                  <c:v>1.9012999999999999E-2</c:v>
                </c:pt>
                <c:pt idx="180513">
                  <c:v>1.8130299999999999E-2</c:v>
                </c:pt>
                <c:pt idx="180514">
                  <c:v>1.72199E-2</c:v>
                </c:pt>
                <c:pt idx="180515">
                  <c:v>1.6283300000000001E-2</c:v>
                </c:pt>
                <c:pt idx="180516">
                  <c:v>1.5322000000000001E-2</c:v>
                </c:pt>
                <c:pt idx="180517">
                  <c:v>1.43374E-2</c:v>
                </c:pt>
                <c:pt idx="180518">
                  <c:v>1.33312E-2</c:v>
                </c:pt>
                <c:pt idx="180519">
                  <c:v>1.23047E-2</c:v>
                </c:pt>
                <c:pt idx="180520">
                  <c:v>1.1259699999999999E-2</c:v>
                </c:pt>
                <c:pt idx="180521">
                  <c:v>1.0197700000000001E-2</c:v>
                </c:pt>
                <c:pt idx="180522" formatCode="0.00E+00">
                  <c:v>9.1204000000000007E-3</c:v>
                </c:pt>
                <c:pt idx="180523" formatCode="0.00E+00">
                  <c:v>8.0294800000000003E-3</c:v>
                </c:pt>
                <c:pt idx="180524" formatCode="0.00E+00">
                  <c:v>6.9266299999999996E-3</c:v>
                </c:pt>
                <c:pt idx="180525" formatCode="0.00E+00">
                  <c:v>5.8135599999999997E-3</c:v>
                </c:pt>
                <c:pt idx="180526" formatCode="0.00E+00">
                  <c:v>4.692E-3</c:v>
                </c:pt>
                <c:pt idx="180527" formatCode="0.00E+00">
                  <c:v>3.5636800000000001E-3</c:v>
                </c:pt>
                <c:pt idx="180528" formatCode="0.00E+00">
                  <c:v>2.4303599999999999E-3</c:v>
                </c:pt>
                <c:pt idx="180529" formatCode="0.00E+00">
                  <c:v>1.2937999999999999E-3</c:v>
                </c:pt>
                <c:pt idx="180530" formatCode="0.00E+00">
                  <c:v>1.55761E-4</c:v>
                </c:pt>
                <c:pt idx="180531" formatCode="0.00E+00">
                  <c:v>-9.8200099999999992E-4</c:v>
                </c:pt>
                <c:pt idx="180532" formatCode="0.00E+00">
                  <c:v>-2.11772E-3</c:v>
                </c:pt>
                <c:pt idx="180533" formatCode="0.00E+00">
                  <c:v>-3.2496500000000002E-3</c:v>
                </c:pt>
                <c:pt idx="180534" formatCode="0.00E+00">
                  <c:v>-4.3760400000000003E-3</c:v>
                </c:pt>
                <c:pt idx="180535" formatCode="0.00E+00">
                  <c:v>-5.4951599999999998E-3</c:v>
                </c:pt>
                <c:pt idx="180536" formatCode="0.00E+00">
                  <c:v>-6.6052699999999999E-3</c:v>
                </c:pt>
                <c:pt idx="180537" formatCode="0.00E+00">
                  <c:v>-7.7046900000000001E-3</c:v>
                </c:pt>
                <c:pt idx="180538" formatCode="0.00E+00">
                  <c:v>-8.7917299999999993E-3</c:v>
                </c:pt>
                <c:pt idx="180539" formatCode="0.00E+00">
                  <c:v>-9.8647200000000004E-3</c:v>
                </c:pt>
                <c:pt idx="180540">
                  <c:v>-1.0921999999999999E-2</c:v>
                </c:pt>
                <c:pt idx="180541">
                  <c:v>-1.19621E-2</c:v>
                </c:pt>
                <c:pt idx="180542">
                  <c:v>-1.29832E-2</c:v>
                </c:pt>
                <c:pt idx="180543">
                  <c:v>-1.3984E-2</c:v>
                </c:pt>
                <c:pt idx="180544">
                  <c:v>-1.49628E-2</c:v>
                </c:pt>
                <c:pt idx="180545">
                  <c:v>-1.59183E-2</c:v>
                </c:pt>
                <c:pt idx="180546">
                  <c:v>-1.68489E-2</c:v>
                </c:pt>
                <c:pt idx="180547">
                  <c:v>-1.7753399999999999E-2</c:v>
                </c:pt>
                <c:pt idx="180548">
                  <c:v>-1.8630299999999999E-2</c:v>
                </c:pt>
                <c:pt idx="180549">
                  <c:v>-1.94784E-2</c:v>
                </c:pt>
                <c:pt idx="180550">
                  <c:v>-2.0296499999999999E-2</c:v>
                </c:pt>
                <c:pt idx="180551">
                  <c:v>-2.1083299999999999E-2</c:v>
                </c:pt>
                <c:pt idx="180552">
                  <c:v>-2.1837700000000002E-2</c:v>
                </c:pt>
                <c:pt idx="180553">
                  <c:v>-2.2558600000000002E-2</c:v>
                </c:pt>
                <c:pt idx="180554">
                  <c:v>-2.3245100000000001E-2</c:v>
                </c:pt>
                <c:pt idx="180555">
                  <c:v>-2.38961E-2</c:v>
                </c:pt>
                <c:pt idx="180556">
                  <c:v>-2.4510799999999999E-2</c:v>
                </c:pt>
                <c:pt idx="180557">
                  <c:v>-2.5088200000000001E-2</c:v>
                </c:pt>
                <c:pt idx="180558">
                  <c:v>-2.56277E-2</c:v>
                </c:pt>
                <c:pt idx="180559">
                  <c:v>-2.6128599999999998E-2</c:v>
                </c:pt>
                <c:pt idx="180560">
                  <c:v>-2.6590099999999998E-2</c:v>
                </c:pt>
                <c:pt idx="180561">
                  <c:v>-2.70117E-2</c:v>
                </c:pt>
                <c:pt idx="180562">
                  <c:v>-2.7392799999999998E-2</c:v>
                </c:pt>
                <c:pt idx="180563">
                  <c:v>-2.77331E-2</c:v>
                </c:pt>
                <c:pt idx="180564">
                  <c:v>-2.80322E-2</c:v>
                </c:pt>
                <c:pt idx="180565">
                  <c:v>-2.8289700000000001E-2</c:v>
                </c:pt>
                <c:pt idx="180566">
                  <c:v>-2.85054E-2</c:v>
                </c:pt>
                <c:pt idx="180567">
                  <c:v>-2.8679199999999998E-2</c:v>
                </c:pt>
                <c:pt idx="180568">
                  <c:v>-2.88109E-2</c:v>
                </c:pt>
                <c:pt idx="180569">
                  <c:v>-2.8900499999999999E-2</c:v>
                </c:pt>
                <c:pt idx="180570">
                  <c:v>-2.8948100000000001E-2</c:v>
                </c:pt>
                <c:pt idx="180571">
                  <c:v>-2.8953699999999999E-2</c:v>
                </c:pt>
                <c:pt idx="180572">
                  <c:v>-2.8917600000000002E-2</c:v>
                </c:pt>
                <c:pt idx="180573">
                  <c:v>-2.8840000000000001E-2</c:v>
                </c:pt>
                <c:pt idx="180574">
                  <c:v>-2.8721099999999999E-2</c:v>
                </c:pt>
                <c:pt idx="180575">
                  <c:v>-2.85615E-2</c:v>
                </c:pt>
                <c:pt idx="180576">
                  <c:v>-2.8361399999999998E-2</c:v>
                </c:pt>
                <c:pt idx="180577">
                  <c:v>-2.81216E-2</c:v>
                </c:pt>
                <c:pt idx="180578">
                  <c:v>-2.78424E-2</c:v>
                </c:pt>
                <c:pt idx="180579">
                  <c:v>-2.75246E-2</c:v>
                </c:pt>
                <c:pt idx="180580">
                  <c:v>-2.71688E-2</c:v>
                </c:pt>
                <c:pt idx="180581">
                  <c:v>-2.6775899999999998E-2</c:v>
                </c:pt>
                <c:pt idx="180582">
                  <c:v>-2.6346600000000001E-2</c:v>
                </c:pt>
                <c:pt idx="180583">
                  <c:v>-2.58818E-2</c:v>
                </c:pt>
                <c:pt idx="180584">
                  <c:v>-2.5382499999999999E-2</c:v>
                </c:pt>
                <c:pt idx="180585">
                  <c:v>-2.4849599999999999E-2</c:v>
                </c:pt>
                <c:pt idx="180586">
                  <c:v>-2.4284099999999999E-2</c:v>
                </c:pt>
                <c:pt idx="180587">
                  <c:v>-2.3687300000000001E-2</c:v>
                </c:pt>
                <c:pt idx="180588">
                  <c:v>-2.30601E-2</c:v>
                </c:pt>
                <c:pt idx="180589">
                  <c:v>-2.2403800000000001E-2</c:v>
                </c:pt>
                <c:pt idx="180590">
                  <c:v>-2.1719599999999999E-2</c:v>
                </c:pt>
                <c:pt idx="180591">
                  <c:v>-2.1008700000000002E-2</c:v>
                </c:pt>
                <c:pt idx="180592">
                  <c:v>-2.0272499999999999E-2</c:v>
                </c:pt>
                <c:pt idx="180593">
                  <c:v>-1.95123E-2</c:v>
                </c:pt>
                <c:pt idx="180594">
                  <c:v>-1.87295E-2</c:v>
                </c:pt>
                <c:pt idx="180595">
                  <c:v>-1.7925400000000001E-2</c:v>
                </c:pt>
                <c:pt idx="180596">
                  <c:v>-1.7101600000000002E-2</c:v>
                </c:pt>
                <c:pt idx="180597">
                  <c:v>-1.62594E-2</c:v>
                </c:pt>
                <c:pt idx="180598">
                  <c:v>-1.54004E-2</c:v>
                </c:pt>
                <c:pt idx="180599">
                  <c:v>-1.4526000000000001E-2</c:v>
                </c:pt>
                <c:pt idx="180600">
                  <c:v>-1.36378E-2</c:v>
                </c:pt>
                <c:pt idx="180601">
                  <c:v>-1.27373E-2</c:v>
                </c:pt>
                <c:pt idx="180602">
                  <c:v>-1.1826100000000001E-2</c:v>
                </c:pt>
                <c:pt idx="180603">
                  <c:v>-1.09056E-2</c:v>
                </c:pt>
                <c:pt idx="180604" formatCode="0.00E+00">
                  <c:v>-9.9775699999999998E-3</c:v>
                </c:pt>
                <c:pt idx="180605" formatCode="0.00E+00">
                  <c:v>-9.0434499999999998E-3</c:v>
                </c:pt>
                <c:pt idx="180606" formatCode="0.00E+00">
                  <c:v>-8.1048500000000002E-3</c:v>
                </c:pt>
                <c:pt idx="180607" formatCode="0.00E+00">
                  <c:v>-7.1633199999999999E-3</c:v>
                </c:pt>
                <c:pt idx="180608" formatCode="0.00E+00">
                  <c:v>-6.2204499999999998E-3</c:v>
                </c:pt>
                <c:pt idx="180609" formatCode="0.00E+00">
                  <c:v>-5.2777700000000002E-3</c:v>
                </c:pt>
                <c:pt idx="180610" formatCode="0.00E+00">
                  <c:v>-4.3368499999999997E-3</c:v>
                </c:pt>
                <c:pt idx="180611" formatCode="0.00E+00">
                  <c:v>-3.3992100000000002E-3</c:v>
                </c:pt>
                <c:pt idx="180612" formatCode="0.00E+00">
                  <c:v>-2.4663699999999998E-3</c:v>
                </c:pt>
                <c:pt idx="180613" formatCode="0.00E+00">
                  <c:v>-1.53984E-3</c:v>
                </c:pt>
                <c:pt idx="180614" formatCode="0.00E+00">
                  <c:v>-6.2109100000000005E-4</c:v>
                </c:pt>
                <c:pt idx="180615" formatCode="0.00E+00">
                  <c:v>2.8840799999999998E-4</c:v>
                </c:pt>
                <c:pt idx="180616" formatCode="0.00E+00">
                  <c:v>1.1872300000000001E-3</c:v>
                </c:pt>
                <c:pt idx="180617" formatCode="0.00E+00">
                  <c:v>2.0739600000000001E-3</c:v>
                </c:pt>
                <c:pt idx="180618" formatCode="0.00E+00">
                  <c:v>2.9472399999999998E-3</c:v>
                </c:pt>
                <c:pt idx="180619" formatCode="0.00E+00">
                  <c:v>3.8057099999999999E-3</c:v>
                </c:pt>
                <c:pt idx="180620" formatCode="0.00E+00">
                  <c:v>4.6480799999999997E-3</c:v>
                </c:pt>
                <c:pt idx="180621" formatCode="0.00E+00">
                  <c:v>5.4730600000000001E-3</c:v>
                </c:pt>
                <c:pt idx="180622" formatCode="0.00E+00">
                  <c:v>6.2794299999999999E-3</c:v>
                </c:pt>
                <c:pt idx="180623" formatCode="0.00E+00">
                  <c:v>7.0660000000000002E-3</c:v>
                </c:pt>
                <c:pt idx="180624" formatCode="0.00E+00">
                  <c:v>7.8316199999999992E-3</c:v>
                </c:pt>
                <c:pt idx="180625" formatCode="0.00E+00">
                  <c:v>8.57518E-3</c:v>
                </c:pt>
                <c:pt idx="180626" formatCode="0.00E+00">
                  <c:v>9.2956400000000008E-3</c:v>
                </c:pt>
                <c:pt idx="180627" formatCode="0.00E+00">
                  <c:v>9.9919799999999993E-3</c:v>
                </c:pt>
                <c:pt idx="180628">
                  <c:v>1.0663300000000001E-2</c:v>
                </c:pt>
                <c:pt idx="180629">
                  <c:v>1.1308500000000001E-2</c:v>
                </c:pt>
                <c:pt idx="180630">
                  <c:v>1.1927E-2</c:v>
                </c:pt>
                <c:pt idx="180631">
                  <c:v>1.2517800000000001E-2</c:v>
                </c:pt>
                <c:pt idx="180632">
                  <c:v>1.30803E-2</c:v>
                </c:pt>
                <c:pt idx="180633">
                  <c:v>1.3613699999999999E-2</c:v>
                </c:pt>
                <c:pt idx="180634">
                  <c:v>1.41174E-2</c:v>
                </c:pt>
                <c:pt idx="180635">
                  <c:v>1.45909E-2</c:v>
                </c:pt>
                <c:pt idx="180636">
                  <c:v>1.5033599999999999E-2</c:v>
                </c:pt>
                <c:pt idx="180637">
                  <c:v>1.54451E-2</c:v>
                </c:pt>
                <c:pt idx="180638">
                  <c:v>1.5824899999999999E-2</c:v>
                </c:pt>
                <c:pt idx="180639">
                  <c:v>1.61729E-2</c:v>
                </c:pt>
                <c:pt idx="180640">
                  <c:v>1.6488599999999999E-2</c:v>
                </c:pt>
                <c:pt idx="180641">
                  <c:v>1.6771899999999999E-2</c:v>
                </c:pt>
                <c:pt idx="180642">
                  <c:v>1.7022599999999999E-2</c:v>
                </c:pt>
                <c:pt idx="180643">
                  <c:v>1.7240700000000001E-2</c:v>
                </c:pt>
                <c:pt idx="180644">
                  <c:v>1.74261E-2</c:v>
                </c:pt>
                <c:pt idx="180645">
                  <c:v>1.7578900000000001E-2</c:v>
                </c:pt>
                <c:pt idx="180646">
                  <c:v>1.7699099999999999E-2</c:v>
                </c:pt>
                <c:pt idx="180647">
                  <c:v>1.7787000000000001E-2</c:v>
                </c:pt>
                <c:pt idx="180648">
                  <c:v>1.78427E-2</c:v>
                </c:pt>
                <c:pt idx="180649">
                  <c:v>1.78665E-2</c:v>
                </c:pt>
                <c:pt idx="180650">
                  <c:v>1.7858800000000001E-2</c:v>
                </c:pt>
                <c:pt idx="180651">
                  <c:v>1.78199E-2</c:v>
                </c:pt>
                <c:pt idx="180652">
                  <c:v>1.77503E-2</c:v>
                </c:pt>
                <c:pt idx="180653">
                  <c:v>1.76505E-2</c:v>
                </c:pt>
                <c:pt idx="180654">
                  <c:v>1.7521100000000001E-2</c:v>
                </c:pt>
                <c:pt idx="180655">
                  <c:v>1.7362599999999999E-2</c:v>
                </c:pt>
                <c:pt idx="180656">
                  <c:v>1.7175699999999999E-2</c:v>
                </c:pt>
                <c:pt idx="180657">
                  <c:v>1.69611E-2</c:v>
                </c:pt>
                <c:pt idx="180658">
                  <c:v>1.6719700000000001E-2</c:v>
                </c:pt>
                <c:pt idx="180659">
                  <c:v>1.6452100000000001E-2</c:v>
                </c:pt>
                <c:pt idx="180660">
                  <c:v>1.6159199999999999E-2</c:v>
                </c:pt>
                <c:pt idx="180661">
                  <c:v>1.5841999999999998E-2</c:v>
                </c:pt>
                <c:pt idx="180662">
                  <c:v>1.55014E-2</c:v>
                </c:pt>
                <c:pt idx="180663">
                  <c:v>1.51383E-2</c:v>
                </c:pt>
                <c:pt idx="180664">
                  <c:v>1.47537E-2</c:v>
                </c:pt>
                <c:pt idx="180665">
                  <c:v>1.4348700000000001E-2</c:v>
                </c:pt>
                <c:pt idx="180666">
                  <c:v>1.39244E-2</c:v>
                </c:pt>
                <c:pt idx="180667">
                  <c:v>1.34818E-2</c:v>
                </c:pt>
                <c:pt idx="180668">
                  <c:v>1.3022199999999999E-2</c:v>
                </c:pt>
                <c:pt idx="180669">
                  <c:v>1.25466E-2</c:v>
                </c:pt>
                <c:pt idx="180670">
                  <c:v>1.20562E-2</c:v>
                </c:pt>
                <c:pt idx="180671">
                  <c:v>1.15523E-2</c:v>
                </c:pt>
                <c:pt idx="180672">
                  <c:v>1.10361E-2</c:v>
                </c:pt>
                <c:pt idx="180673">
                  <c:v>1.0508699999999999E-2</c:v>
                </c:pt>
                <c:pt idx="180674" formatCode="0.00E+00">
                  <c:v>9.9715499999999992E-3</c:v>
                </c:pt>
                <c:pt idx="180675" formatCode="0.00E+00">
                  <c:v>9.4257999999999998E-3</c:v>
                </c:pt>
                <c:pt idx="180676" formatCode="0.00E+00">
                  <c:v>8.8727500000000004E-3</c:v>
                </c:pt>
                <c:pt idx="180677" formatCode="0.00E+00">
                  <c:v>8.3136800000000004E-3</c:v>
                </c:pt>
                <c:pt idx="180678" formatCode="0.00E+00">
                  <c:v>7.7498599999999999E-3</c:v>
                </c:pt>
                <c:pt idx="180679" formatCode="0.00E+00">
                  <c:v>7.18258E-3</c:v>
                </c:pt>
                <c:pt idx="180680" formatCode="0.00E+00">
                  <c:v>6.6131200000000001E-3</c:v>
                </c:pt>
                <c:pt idx="180681" formatCode="0.00E+00">
                  <c:v>6.0427600000000003E-3</c:v>
                </c:pt>
                <c:pt idx="180682" formatCode="0.00E+00">
                  <c:v>5.4727700000000001E-3</c:v>
                </c:pt>
                <c:pt idx="180683" formatCode="0.00E+00">
                  <c:v>4.9044099999999997E-3</c:v>
                </c:pt>
                <c:pt idx="180684" formatCode="0.00E+00">
                  <c:v>4.3389300000000004E-3</c:v>
                </c:pt>
                <c:pt idx="180685" formatCode="0.00E+00">
                  <c:v>3.7775600000000001E-3</c:v>
                </c:pt>
                <c:pt idx="180686" formatCode="0.00E+00">
                  <c:v>3.2215299999999998E-3</c:v>
                </c:pt>
                <c:pt idx="180687" formatCode="0.00E+00">
                  <c:v>2.6720400000000001E-3</c:v>
                </c:pt>
                <c:pt idx="180688" formatCode="0.00E+00">
                  <c:v>2.1302600000000001E-3</c:v>
                </c:pt>
                <c:pt idx="180689" formatCode="0.00E+00">
                  <c:v>1.5973599999999999E-3</c:v>
                </c:pt>
                <c:pt idx="180690" formatCode="0.00E+00">
                  <c:v>1.07446E-3</c:v>
                </c:pt>
                <c:pt idx="180691" formatCode="0.00E+00">
                  <c:v>5.6266499999999995E-4</c:v>
                </c:pt>
                <c:pt idx="180692" formatCode="0.00E+00">
                  <c:v>6.3051899999999999E-5</c:v>
                </c:pt>
                <c:pt idx="180693" formatCode="0.00E+00">
                  <c:v>-4.2333900000000001E-4</c:v>
                </c:pt>
                <c:pt idx="180694" formatCode="0.00E+00">
                  <c:v>-8.9550199999999995E-4</c:v>
                </c:pt>
                <c:pt idx="180695" formatCode="0.00E+00">
                  <c:v>-1.35246E-3</c:v>
                </c:pt>
                <c:pt idx="180696" formatCode="0.00E+00">
                  <c:v>-1.7932899999999999E-3</c:v>
                </c:pt>
                <c:pt idx="180697" formatCode="0.00E+00">
                  <c:v>-2.2170900000000001E-3</c:v>
                </c:pt>
                <c:pt idx="180698" formatCode="0.00E+00">
                  <c:v>-2.6230099999999998E-3</c:v>
                </c:pt>
                <c:pt idx="180699" formatCode="0.00E+00">
                  <c:v>-3.01024E-3</c:v>
                </c:pt>
                <c:pt idx="180700" formatCode="0.00E+00">
                  <c:v>-3.3780099999999999E-3</c:v>
                </c:pt>
                <c:pt idx="180701" formatCode="0.00E+00">
                  <c:v>-3.7255999999999999E-3</c:v>
                </c:pt>
                <c:pt idx="180702" formatCode="0.00E+00">
                  <c:v>-4.0523499999999997E-3</c:v>
                </c:pt>
                <c:pt idx="180703" formatCode="0.00E+00">
                  <c:v>-4.3576200000000004E-3</c:v>
                </c:pt>
                <c:pt idx="180704" formatCode="0.00E+00">
                  <c:v>-4.6408400000000002E-3</c:v>
                </c:pt>
                <c:pt idx="180705" formatCode="0.00E+00">
                  <c:v>-4.9014899999999997E-3</c:v>
                </c:pt>
                <c:pt idx="180706" formatCode="0.00E+00">
                  <c:v>-5.1390899999999998E-3</c:v>
                </c:pt>
                <c:pt idx="180707" formatCode="0.00E+00">
                  <c:v>-5.3532199999999997E-3</c:v>
                </c:pt>
                <c:pt idx="180708" formatCode="0.00E+00">
                  <c:v>-5.5435299999999996E-3</c:v>
                </c:pt>
                <c:pt idx="180709" formatCode="0.00E+00">
                  <c:v>-5.70968E-3</c:v>
                </c:pt>
                <c:pt idx="180710" formatCode="0.00E+00">
                  <c:v>-5.8514300000000003E-3</c:v>
                </c:pt>
                <c:pt idx="180711" formatCode="0.00E+00">
                  <c:v>-5.9685700000000003E-3</c:v>
                </c:pt>
                <c:pt idx="180712" formatCode="0.00E+00">
                  <c:v>-6.0609599999999998E-3</c:v>
                </c:pt>
                <c:pt idx="180713" formatCode="0.00E+00">
                  <c:v>-6.1284900000000003E-3</c:v>
                </c:pt>
                <c:pt idx="180714" formatCode="0.00E+00">
                  <c:v>-6.1711400000000003E-3</c:v>
                </c:pt>
                <c:pt idx="180715" formatCode="0.00E+00">
                  <c:v>-6.1889099999999997E-3</c:v>
                </c:pt>
                <c:pt idx="180716" formatCode="0.00E+00">
                  <c:v>-6.1818799999999998E-3</c:v>
                </c:pt>
                <c:pt idx="180717" formatCode="0.00E+00">
                  <c:v>-6.1501899999999998E-3</c:v>
                </c:pt>
                <c:pt idx="180718" formatCode="0.00E+00">
                  <c:v>-6.0940100000000004E-3</c:v>
                </c:pt>
                <c:pt idx="180719" formatCode="0.00E+00">
                  <c:v>-6.0135800000000001E-3</c:v>
                </c:pt>
                <c:pt idx="180720" formatCode="0.00E+00">
                  <c:v>-5.9091899999999999E-3</c:v>
                </c:pt>
                <c:pt idx="180721" formatCode="0.00E+00">
                  <c:v>-5.7811900000000003E-3</c:v>
                </c:pt>
                <c:pt idx="180722" formatCode="0.00E+00">
                  <c:v>-5.6299799999999997E-3</c:v>
                </c:pt>
                <c:pt idx="180723" formatCode="0.00E+00">
                  <c:v>-5.4559999999999999E-3</c:v>
                </c:pt>
                <c:pt idx="180724" formatCode="0.00E+00">
                  <c:v>-5.2597499999999997E-3</c:v>
                </c:pt>
                <c:pt idx="180725" formatCode="0.00E+00">
                  <c:v>-5.04179E-3</c:v>
                </c:pt>
                <c:pt idx="180726" formatCode="0.00E+00">
                  <c:v>-4.80271E-3</c:v>
                </c:pt>
                <c:pt idx="180727" formatCode="0.00E+00">
                  <c:v>-4.5431600000000001E-3</c:v>
                </c:pt>
                <c:pt idx="180728" formatCode="0.00E+00">
                  <c:v>-4.2638199999999998E-3</c:v>
                </c:pt>
                <c:pt idx="180729" formatCode="0.00E+00">
                  <c:v>-3.9654399999999998E-3</c:v>
                </c:pt>
                <c:pt idx="180730" formatCode="0.00E+00">
                  <c:v>-3.6487999999999998E-3</c:v>
                </c:pt>
                <c:pt idx="180731" formatCode="0.00E+00">
                  <c:v>-3.3147099999999998E-3</c:v>
                </c:pt>
                <c:pt idx="180732" formatCode="0.00E+00">
                  <c:v>-2.9640399999999998E-3</c:v>
                </c:pt>
                <c:pt idx="180733" formatCode="0.00E+00">
                  <c:v>-2.5976800000000002E-3</c:v>
                </c:pt>
                <c:pt idx="180734" formatCode="0.00E+00">
                  <c:v>-2.2165599999999998E-3</c:v>
                </c:pt>
                <c:pt idx="180735" formatCode="0.00E+00">
                  <c:v>-1.8216700000000001E-3</c:v>
                </c:pt>
                <c:pt idx="180736" formatCode="0.00E+00">
                  <c:v>-1.4139999999999999E-3</c:v>
                </c:pt>
                <c:pt idx="180737" formatCode="0.00E+00">
                  <c:v>-9.945729999999999E-4</c:v>
                </c:pt>
                <c:pt idx="180738" formatCode="0.00E+00">
                  <c:v>-5.6446100000000004E-4</c:v>
                </c:pt>
                <c:pt idx="180739" formatCode="0.00E+00">
                  <c:v>-1.2474599999999999E-4</c:v>
                </c:pt>
                <c:pt idx="180740" formatCode="0.00E+00">
                  <c:v>3.23462E-4</c:v>
                </c:pt>
                <c:pt idx="180741" formatCode="0.00E+00">
                  <c:v>7.7903100000000002E-4</c:v>
                </c:pt>
                <c:pt idx="180742" formatCode="0.00E+00">
                  <c:v>1.24081E-3</c:v>
                </c:pt>
                <c:pt idx="180743" formatCode="0.00E+00">
                  <c:v>1.7076299999999999E-3</c:v>
                </c:pt>
                <c:pt idx="180744" formatCode="0.00E+00">
                  <c:v>2.1783100000000001E-3</c:v>
                </c:pt>
                <c:pt idx="180745" formatCode="0.00E+00">
                  <c:v>2.6516500000000002E-3</c:v>
                </c:pt>
                <c:pt idx="180746" formatCode="0.00E+00">
                  <c:v>3.1264600000000002E-3</c:v>
                </c:pt>
                <c:pt idx="180747" formatCode="0.00E+00">
                  <c:v>3.60151E-3</c:v>
                </c:pt>
                <c:pt idx="180748" formatCode="0.00E+00">
                  <c:v>4.0755899999999996E-3</c:v>
                </c:pt>
                <c:pt idx="180749" formatCode="0.00E+00">
                  <c:v>4.5474799999999996E-3</c:v>
                </c:pt>
                <c:pt idx="180750" formatCode="0.00E+00">
                  <c:v>5.0159599999999999E-3</c:v>
                </c:pt>
                <c:pt idx="180751" formatCode="0.00E+00">
                  <c:v>5.4798099999999999E-3</c:v>
                </c:pt>
                <c:pt idx="180752" formatCode="0.00E+00">
                  <c:v>5.9378199999999999E-3</c:v>
                </c:pt>
                <c:pt idx="180753" formatCode="0.00E+00">
                  <c:v>6.3887900000000001E-3</c:v>
                </c:pt>
                <c:pt idx="180754" formatCode="0.00E+00">
                  <c:v>6.8315199999999998E-3</c:v>
                </c:pt>
                <c:pt idx="180755" formatCode="0.00E+00">
                  <c:v>7.26482E-3</c:v>
                </c:pt>
                <c:pt idx="180756" formatCode="0.00E+00">
                  <c:v>7.6875399999999997E-3</c:v>
                </c:pt>
                <c:pt idx="180757" formatCode="0.00E+00">
                  <c:v>8.0985199999999997E-3</c:v>
                </c:pt>
                <c:pt idx="180758" formatCode="0.00E+00">
                  <c:v>8.4966199999999999E-3</c:v>
                </c:pt>
                <c:pt idx="180759" formatCode="0.00E+00">
                  <c:v>8.8807399999999998E-3</c:v>
                </c:pt>
                <c:pt idx="180760" formatCode="0.00E+00">
                  <c:v>9.2498000000000007E-3</c:v>
                </c:pt>
                <c:pt idx="180761" formatCode="0.00E+00">
                  <c:v>9.6027300000000003E-3</c:v>
                </c:pt>
                <c:pt idx="180762" formatCode="0.00E+00">
                  <c:v>9.9385099999999994E-3</c:v>
                </c:pt>
                <c:pt idx="180763">
                  <c:v>1.0256100000000001E-2</c:v>
                </c:pt>
                <c:pt idx="180764">
                  <c:v>1.0554600000000001E-2</c:v>
                </c:pt>
                <c:pt idx="180765">
                  <c:v>1.08331E-2</c:v>
                </c:pt>
                <c:pt idx="180766">
                  <c:v>1.1090600000000001E-2</c:v>
                </c:pt>
                <c:pt idx="180767">
                  <c:v>1.1326299999999999E-2</c:v>
                </c:pt>
                <c:pt idx="180768">
                  <c:v>1.1539300000000001E-2</c:v>
                </c:pt>
                <c:pt idx="180769">
                  <c:v>1.1729E-2</c:v>
                </c:pt>
                <c:pt idx="180770">
                  <c:v>1.1894500000000001E-2</c:v>
                </c:pt>
                <c:pt idx="180771">
                  <c:v>1.2035300000000001E-2</c:v>
                </c:pt>
                <c:pt idx="180772">
                  <c:v>1.2150599999999999E-2</c:v>
                </c:pt>
                <c:pt idx="180773">
                  <c:v>1.22399E-2</c:v>
                </c:pt>
                <c:pt idx="180774">
                  <c:v>1.23026E-2</c:v>
                </c:pt>
                <c:pt idx="180775">
                  <c:v>1.2338200000000001E-2</c:v>
                </c:pt>
                <c:pt idx="180776">
                  <c:v>1.23464E-2</c:v>
                </c:pt>
                <c:pt idx="180777">
                  <c:v>1.2326699999999999E-2</c:v>
                </c:pt>
                <c:pt idx="180778">
                  <c:v>1.2278799999999999E-2</c:v>
                </c:pt>
                <c:pt idx="180779">
                  <c:v>1.22024E-2</c:v>
                </c:pt>
                <c:pt idx="180780">
                  <c:v>1.20973E-2</c:v>
                </c:pt>
                <c:pt idx="180781">
                  <c:v>1.1963400000000001E-2</c:v>
                </c:pt>
                <c:pt idx="180782">
                  <c:v>1.18005E-2</c:v>
                </c:pt>
                <c:pt idx="180783">
                  <c:v>1.16087E-2</c:v>
                </c:pt>
                <c:pt idx="180784">
                  <c:v>1.1387899999999999E-2</c:v>
                </c:pt>
                <c:pt idx="180785">
                  <c:v>1.11381E-2</c:v>
                </c:pt>
                <c:pt idx="180786">
                  <c:v>1.0859600000000001E-2</c:v>
                </c:pt>
                <c:pt idx="180787">
                  <c:v>1.0552499999999999E-2</c:v>
                </c:pt>
                <c:pt idx="180788">
                  <c:v>1.0217E-2</c:v>
                </c:pt>
                <c:pt idx="180789" formatCode="0.00E+00">
                  <c:v>9.8535500000000008E-3</c:v>
                </c:pt>
                <c:pt idx="180790" formatCode="0.00E+00">
                  <c:v>9.4623699999999995E-3</c:v>
                </c:pt>
                <c:pt idx="180791" formatCode="0.00E+00">
                  <c:v>9.0439400000000003E-3</c:v>
                </c:pt>
                <c:pt idx="180792" formatCode="0.00E+00">
                  <c:v>8.5987100000000007E-3</c:v>
                </c:pt>
                <c:pt idx="180793" formatCode="0.00E+00">
                  <c:v>8.1272199999999992E-3</c:v>
                </c:pt>
                <c:pt idx="180794" formatCode="0.00E+00">
                  <c:v>7.6300600000000001E-3</c:v>
                </c:pt>
                <c:pt idx="180795" formatCode="0.00E+00">
                  <c:v>7.1078699999999996E-3</c:v>
                </c:pt>
                <c:pt idx="180796" formatCode="0.00E+00">
                  <c:v>6.5613399999999997E-3</c:v>
                </c:pt>
                <c:pt idx="180797" formatCode="0.00E+00">
                  <c:v>5.9912100000000003E-3</c:v>
                </c:pt>
                <c:pt idx="180798" formatCode="0.00E+00">
                  <c:v>5.3982800000000001E-3</c:v>
                </c:pt>
                <c:pt idx="180799" formatCode="0.00E+00">
                  <c:v>4.7833900000000002E-3</c:v>
                </c:pt>
                <c:pt idx="180800" formatCode="0.00E+00">
                  <c:v>4.1474399999999996E-3</c:v>
                </c:pt>
                <c:pt idx="180801" formatCode="0.00E+00">
                  <c:v>3.4913800000000001E-3</c:v>
                </c:pt>
                <c:pt idx="180802" formatCode="0.00E+00">
                  <c:v>2.8161800000000002E-3</c:v>
                </c:pt>
                <c:pt idx="180803" formatCode="0.00E+00">
                  <c:v>2.1228699999999998E-3</c:v>
                </c:pt>
                <c:pt idx="180804" formatCode="0.00E+00">
                  <c:v>1.4125299999999999E-3</c:v>
                </c:pt>
                <c:pt idx="180805" formatCode="0.00E+00">
                  <c:v>6.8627599999999999E-4</c:v>
                </c:pt>
                <c:pt idx="180806" formatCode="0.00E+00">
                  <c:v>-5.4750799999999998E-5</c:v>
                </c:pt>
                <c:pt idx="180807" formatCode="0.00E+00">
                  <c:v>-8.0936099999999998E-4</c:v>
                </c:pt>
                <c:pt idx="180808" formatCode="0.00E+00">
                  <c:v>-1.5763299999999999E-3</c:v>
                </c:pt>
                <c:pt idx="180809" formatCode="0.00E+00">
                  <c:v>-2.3544199999999999E-3</c:v>
                </c:pt>
                <c:pt idx="180810" formatCode="0.00E+00">
                  <c:v>-3.1423200000000001E-3</c:v>
                </c:pt>
                <c:pt idx="180811" formatCode="0.00E+00">
                  <c:v>-3.9387399999999996E-3</c:v>
                </c:pt>
                <c:pt idx="180812" formatCode="0.00E+00">
                  <c:v>-4.7423400000000003E-3</c:v>
                </c:pt>
                <c:pt idx="180813" formatCode="0.00E+00">
                  <c:v>-5.5517600000000002E-3</c:v>
                </c:pt>
                <c:pt idx="180814" formatCode="0.00E+00">
                  <c:v>-6.3656199999999998E-3</c:v>
                </c:pt>
                <c:pt idx="180815" formatCode="0.00E+00">
                  <c:v>-7.1825099999999996E-3</c:v>
                </c:pt>
                <c:pt idx="180816" formatCode="0.00E+00">
                  <c:v>-8.0010299999999993E-3</c:v>
                </c:pt>
                <c:pt idx="180817" formatCode="0.00E+00">
                  <c:v>-8.8197499999999995E-3</c:v>
                </c:pt>
                <c:pt idx="180818" formatCode="0.00E+00">
                  <c:v>-9.6372200000000002E-3</c:v>
                </c:pt>
                <c:pt idx="180819">
                  <c:v>-1.0451999999999999E-2</c:v>
                </c:pt>
                <c:pt idx="180820">
                  <c:v>-1.1262599999999999E-2</c:v>
                </c:pt>
                <c:pt idx="180821">
                  <c:v>-1.2067700000000001E-2</c:v>
                </c:pt>
                <c:pt idx="180822">
                  <c:v>-1.28656E-2</c:v>
                </c:pt>
                <c:pt idx="180823">
                  <c:v>-1.36551E-2</c:v>
                </c:pt>
                <c:pt idx="180824">
                  <c:v>-1.4434600000000001E-2</c:v>
                </c:pt>
                <c:pt idx="180825">
                  <c:v>-1.52027E-2</c:v>
                </c:pt>
                <c:pt idx="180826">
                  <c:v>-1.5957900000000001E-2</c:v>
                </c:pt>
                <c:pt idx="180827">
                  <c:v>-1.6698899999999999E-2</c:v>
                </c:pt>
                <c:pt idx="180828">
                  <c:v>-1.74243E-2</c:v>
                </c:pt>
                <c:pt idx="180829">
                  <c:v>-1.8132599999999999E-2</c:v>
                </c:pt>
                <c:pt idx="180830">
                  <c:v>-1.88224E-2</c:v>
                </c:pt>
                <c:pt idx="180831">
                  <c:v>-1.9492499999999999E-2</c:v>
                </c:pt>
                <c:pt idx="180832">
                  <c:v>-2.0141599999999999E-2</c:v>
                </c:pt>
                <c:pt idx="180833">
                  <c:v>-2.0768200000000001E-2</c:v>
                </c:pt>
                <c:pt idx="180834">
                  <c:v>-2.13712E-2</c:v>
                </c:pt>
                <c:pt idx="180835">
                  <c:v>-2.1949400000000001E-2</c:v>
                </c:pt>
                <c:pt idx="180836">
                  <c:v>-2.2501500000000001E-2</c:v>
                </c:pt>
                <c:pt idx="180837">
                  <c:v>-2.3026399999999999E-2</c:v>
                </c:pt>
                <c:pt idx="180838">
                  <c:v>-2.3522999999999999E-2</c:v>
                </c:pt>
                <c:pt idx="180839">
                  <c:v>-2.39902E-2</c:v>
                </c:pt>
                <c:pt idx="180840">
                  <c:v>-2.4426900000000001E-2</c:v>
                </c:pt>
                <c:pt idx="180841">
                  <c:v>-2.4832199999999999E-2</c:v>
                </c:pt>
                <c:pt idx="180842">
                  <c:v>-2.5205200000000001E-2</c:v>
                </c:pt>
                <c:pt idx="180843">
                  <c:v>-2.5544899999999999E-2</c:v>
                </c:pt>
                <c:pt idx="180844">
                  <c:v>-2.5850499999999998E-2</c:v>
                </c:pt>
                <c:pt idx="180845">
                  <c:v>-2.6121200000000001E-2</c:v>
                </c:pt>
                <c:pt idx="180846">
                  <c:v>-2.6356299999999999E-2</c:v>
                </c:pt>
                <c:pt idx="180847">
                  <c:v>-2.6555100000000002E-2</c:v>
                </c:pt>
                <c:pt idx="180848">
                  <c:v>-2.6717100000000001E-2</c:v>
                </c:pt>
                <c:pt idx="180849">
                  <c:v>-2.6841500000000001E-2</c:v>
                </c:pt>
                <c:pt idx="180850">
                  <c:v>-2.6928000000000001E-2</c:v>
                </c:pt>
                <c:pt idx="180851">
                  <c:v>-2.6976099999999999E-2</c:v>
                </c:pt>
                <c:pt idx="180852">
                  <c:v>-2.69853E-2</c:v>
                </c:pt>
                <c:pt idx="180853">
                  <c:v>-2.69555E-2</c:v>
                </c:pt>
                <c:pt idx="180854">
                  <c:v>-2.6886299999999998E-2</c:v>
                </c:pt>
                <c:pt idx="180855">
                  <c:v>-2.6777599999999999E-2</c:v>
                </c:pt>
                <c:pt idx="180856">
                  <c:v>-2.6629099999999999E-2</c:v>
                </c:pt>
                <c:pt idx="180857">
                  <c:v>-2.6440999999999999E-2</c:v>
                </c:pt>
                <c:pt idx="180858">
                  <c:v>-2.62131E-2</c:v>
                </c:pt>
                <c:pt idx="180859">
                  <c:v>-2.59455E-2</c:v>
                </c:pt>
                <c:pt idx="180860">
                  <c:v>-2.5638399999999999E-2</c:v>
                </c:pt>
                <c:pt idx="180861">
                  <c:v>-2.5291999999999999E-2</c:v>
                </c:pt>
                <c:pt idx="180862">
                  <c:v>-2.4906500000000002E-2</c:v>
                </c:pt>
                <c:pt idx="180863">
                  <c:v>-2.4482299999999999E-2</c:v>
                </c:pt>
                <c:pt idx="180864">
                  <c:v>-2.4019700000000001E-2</c:v>
                </c:pt>
                <c:pt idx="180865">
                  <c:v>-2.35193E-2</c:v>
                </c:pt>
                <c:pt idx="180866">
                  <c:v>-2.2981600000000001E-2</c:v>
                </c:pt>
                <c:pt idx="180867">
                  <c:v>-2.2407099999999999E-2</c:v>
                </c:pt>
                <c:pt idx="180868">
                  <c:v>-2.17965E-2</c:v>
                </c:pt>
                <c:pt idx="180869">
                  <c:v>-2.1150499999999999E-2</c:v>
                </c:pt>
                <c:pt idx="180870">
                  <c:v>-2.0469899999999999E-2</c:v>
                </c:pt>
                <c:pt idx="180871">
                  <c:v>-1.9755499999999999E-2</c:v>
                </c:pt>
                <c:pt idx="180872">
                  <c:v>-1.9008199999999999E-2</c:v>
                </c:pt>
                <c:pt idx="180873">
                  <c:v>-1.8228999999999999E-2</c:v>
                </c:pt>
                <c:pt idx="180874">
                  <c:v>-1.7418800000000002E-2</c:v>
                </c:pt>
                <c:pt idx="180875">
                  <c:v>-1.6578800000000001E-2</c:v>
                </c:pt>
                <c:pt idx="180876">
                  <c:v>-1.5709999999999998E-2</c:v>
                </c:pt>
                <c:pt idx="180877">
                  <c:v>-1.48135E-2</c:v>
                </c:pt>
                <c:pt idx="180878">
                  <c:v>-1.3890700000000001E-2</c:v>
                </c:pt>
                <c:pt idx="180879">
                  <c:v>-1.2942800000000001E-2</c:v>
                </c:pt>
                <c:pt idx="180880">
                  <c:v>-1.1971000000000001E-2</c:v>
                </c:pt>
                <c:pt idx="180881">
                  <c:v>-1.09766E-2</c:v>
                </c:pt>
                <c:pt idx="180882" formatCode="0.00E+00">
                  <c:v>-9.9612199999999998E-3</c:v>
                </c:pt>
                <c:pt idx="180883" formatCode="0.00E+00">
                  <c:v>-8.9261099999999993E-3</c:v>
                </c:pt>
                <c:pt idx="180884" formatCode="0.00E+00">
                  <c:v>-7.8727699999999994E-3</c:v>
                </c:pt>
                <c:pt idx="180885" formatCode="0.00E+00">
                  <c:v>-6.8026900000000001E-3</c:v>
                </c:pt>
                <c:pt idx="180886" formatCode="0.00E+00">
                  <c:v>-5.7174000000000001E-3</c:v>
                </c:pt>
                <c:pt idx="180887" formatCode="0.00E+00">
                  <c:v>-4.6184499999999996E-3</c:v>
                </c:pt>
                <c:pt idx="180888" formatCode="0.00E+00">
                  <c:v>-3.5074300000000002E-3</c:v>
                </c:pt>
                <c:pt idx="180889" formatCode="0.00E+00">
                  <c:v>-2.3859300000000001E-3</c:v>
                </c:pt>
                <c:pt idx="180890" formatCode="0.00E+00">
                  <c:v>-1.25559E-3</c:v>
                </c:pt>
                <c:pt idx="180891" formatCode="0.00E+00">
                  <c:v>-1.1805400000000001E-4</c:v>
                </c:pt>
                <c:pt idx="180892" formatCode="0.00E+00">
                  <c:v>1.02502E-3</c:v>
                </c:pt>
                <c:pt idx="180893" formatCode="0.00E+00">
                  <c:v>2.1719600000000001E-3</c:v>
                </c:pt>
                <c:pt idx="180894" formatCode="0.00E+00">
                  <c:v>3.3210800000000001E-3</c:v>
                </c:pt>
                <c:pt idx="180895" formatCode="0.00E+00">
                  <c:v>4.4706800000000003E-3</c:v>
                </c:pt>
                <c:pt idx="180896" formatCode="0.00E+00">
                  <c:v>5.6190600000000004E-3</c:v>
                </c:pt>
                <c:pt idx="180897" formatCode="0.00E+00">
                  <c:v>6.7645300000000004E-3</c:v>
                </c:pt>
                <c:pt idx="180898" formatCode="0.00E+00">
                  <c:v>7.90538E-3</c:v>
                </c:pt>
                <c:pt idx="180899" formatCode="0.00E+00">
                  <c:v>9.0399199999999999E-3</c:v>
                </c:pt>
                <c:pt idx="180900">
                  <c:v>1.0166400000000001E-2</c:v>
                </c:pt>
                <c:pt idx="180901">
                  <c:v>1.12833E-2</c:v>
                </c:pt>
                <c:pt idx="180902">
                  <c:v>1.23888E-2</c:v>
                </c:pt>
                <c:pt idx="180903">
                  <c:v>1.34812E-2</c:v>
                </c:pt>
                <c:pt idx="180904">
                  <c:v>1.4559000000000001E-2</c:v>
                </c:pt>
                <c:pt idx="180905">
                  <c:v>1.56206E-2</c:v>
                </c:pt>
                <c:pt idx="180906">
                  <c:v>1.6664200000000001E-2</c:v>
                </c:pt>
                <c:pt idx="180907">
                  <c:v>1.76884E-2</c:v>
                </c:pt>
                <c:pt idx="180908">
                  <c:v>1.8691599999999999E-2</c:v>
                </c:pt>
                <c:pt idx="180909">
                  <c:v>1.96723E-2</c:v>
                </c:pt>
                <c:pt idx="180910">
                  <c:v>2.0629000000000002E-2</c:v>
                </c:pt>
                <c:pt idx="180911">
                  <c:v>2.1560300000000001E-2</c:v>
                </c:pt>
                <c:pt idx="180912">
                  <c:v>2.2464700000000001E-2</c:v>
                </c:pt>
                <c:pt idx="180913">
                  <c:v>2.3340900000000001E-2</c:v>
                </c:pt>
                <c:pt idx="180914">
                  <c:v>2.41876E-2</c:v>
                </c:pt>
                <c:pt idx="180915">
                  <c:v>2.5003399999999999E-2</c:v>
                </c:pt>
                <c:pt idx="180916">
                  <c:v>2.57872E-2</c:v>
                </c:pt>
                <c:pt idx="180917">
                  <c:v>2.6537700000000001E-2</c:v>
                </c:pt>
                <c:pt idx="180918">
                  <c:v>2.7253800000000002E-2</c:v>
                </c:pt>
                <c:pt idx="180919">
                  <c:v>2.7934500000000001E-2</c:v>
                </c:pt>
                <c:pt idx="180920">
                  <c:v>2.8578599999999999E-2</c:v>
                </c:pt>
                <c:pt idx="180921">
                  <c:v>2.9185200000000001E-2</c:v>
                </c:pt>
                <c:pt idx="180922">
                  <c:v>2.9753499999999999E-2</c:v>
                </c:pt>
                <c:pt idx="180923">
                  <c:v>3.0282400000000001E-2</c:v>
                </c:pt>
                <c:pt idx="180924">
                  <c:v>3.0771400000000001E-2</c:v>
                </c:pt>
                <c:pt idx="180925">
                  <c:v>3.1219500000000001E-2</c:v>
                </c:pt>
                <c:pt idx="180926">
                  <c:v>3.1626099999999997E-2</c:v>
                </c:pt>
                <c:pt idx="180927">
                  <c:v>3.1990699999999997E-2</c:v>
                </c:pt>
                <c:pt idx="180928">
                  <c:v>3.2312599999999997E-2</c:v>
                </c:pt>
                <c:pt idx="180929">
                  <c:v>3.25914E-2</c:v>
                </c:pt>
                <c:pt idx="180930">
                  <c:v>3.28267E-2</c:v>
                </c:pt>
                <c:pt idx="180931">
                  <c:v>3.3018100000000002E-2</c:v>
                </c:pt>
                <c:pt idx="180932">
                  <c:v>3.3165399999999998E-2</c:v>
                </c:pt>
                <c:pt idx="180933">
                  <c:v>3.3268300000000001E-2</c:v>
                </c:pt>
                <c:pt idx="180934">
                  <c:v>3.3326700000000001E-2</c:v>
                </c:pt>
                <c:pt idx="180935">
                  <c:v>3.3340500000000002E-2</c:v>
                </c:pt>
                <c:pt idx="180936">
                  <c:v>3.3309800000000001E-2</c:v>
                </c:pt>
                <c:pt idx="180937">
                  <c:v>3.32345E-2</c:v>
                </c:pt>
                <c:pt idx="180938">
                  <c:v>3.31148E-2</c:v>
                </c:pt>
                <c:pt idx="180939">
                  <c:v>3.2951000000000001E-2</c:v>
                </c:pt>
                <c:pt idx="180940">
                  <c:v>3.2743300000000003E-2</c:v>
                </c:pt>
                <c:pt idx="180941">
                  <c:v>3.2492E-2</c:v>
                </c:pt>
                <c:pt idx="180942">
                  <c:v>3.2197499999999997E-2</c:v>
                </c:pt>
                <c:pt idx="180943">
                  <c:v>3.1860300000000001E-2</c:v>
                </c:pt>
                <c:pt idx="180944">
                  <c:v>3.1480899999999999E-2</c:v>
                </c:pt>
                <c:pt idx="180945">
                  <c:v>3.1060000000000001E-2</c:v>
                </c:pt>
                <c:pt idx="180946">
                  <c:v>3.0598199999999999E-2</c:v>
                </c:pt>
                <c:pt idx="180947">
                  <c:v>3.00962E-2</c:v>
                </c:pt>
                <c:pt idx="180948">
                  <c:v>2.9554799999999999E-2</c:v>
                </c:pt>
                <c:pt idx="180949">
                  <c:v>2.8974900000000001E-2</c:v>
                </c:pt>
                <c:pt idx="180950">
                  <c:v>2.8357400000000001E-2</c:v>
                </c:pt>
                <c:pt idx="180951">
                  <c:v>2.7703100000000001E-2</c:v>
                </c:pt>
                <c:pt idx="180952">
                  <c:v>2.7013300000000001E-2</c:v>
                </c:pt>
                <c:pt idx="180953">
                  <c:v>2.6288800000000001E-2</c:v>
                </c:pt>
                <c:pt idx="180954">
                  <c:v>2.5530799999999999E-2</c:v>
                </c:pt>
                <c:pt idx="180955">
                  <c:v>2.4740600000000001E-2</c:v>
                </c:pt>
                <c:pt idx="180956">
                  <c:v>2.3919300000000001E-2</c:v>
                </c:pt>
                <c:pt idx="180957">
                  <c:v>2.3068100000000001E-2</c:v>
                </c:pt>
                <c:pt idx="180958">
                  <c:v>2.21885E-2</c:v>
                </c:pt>
                <c:pt idx="180959">
                  <c:v>2.1281700000000001E-2</c:v>
                </c:pt>
                <c:pt idx="180960">
                  <c:v>2.0349099999999998E-2</c:v>
                </c:pt>
                <c:pt idx="180961">
                  <c:v>1.9392199999999998E-2</c:v>
                </c:pt>
                <c:pt idx="180962">
                  <c:v>1.8412399999999999E-2</c:v>
                </c:pt>
                <c:pt idx="180963">
                  <c:v>1.7411300000000001E-2</c:v>
                </c:pt>
                <c:pt idx="180964">
                  <c:v>1.6390200000000001E-2</c:v>
                </c:pt>
                <c:pt idx="180965">
                  <c:v>1.53508E-2</c:v>
                </c:pt>
                <c:pt idx="180966">
                  <c:v>1.42947E-2</c:v>
                </c:pt>
                <c:pt idx="180967">
                  <c:v>1.32234E-2</c:v>
                </c:pt>
                <c:pt idx="180968">
                  <c:v>1.21385E-2</c:v>
                </c:pt>
                <c:pt idx="180969">
                  <c:v>1.10417E-2</c:v>
                </c:pt>
                <c:pt idx="180970" formatCode="0.00E+00">
                  <c:v>9.9346699999999996E-3</c:v>
                </c:pt>
                <c:pt idx="180971" formatCode="0.00E+00">
                  <c:v>8.8189900000000005E-3</c:v>
                </c:pt>
                <c:pt idx="180972" formatCode="0.00E+00">
                  <c:v>7.6963400000000003E-3</c:v>
                </c:pt>
                <c:pt idx="180973" formatCode="0.00E+00">
                  <c:v>6.5683900000000003E-3</c:v>
                </c:pt>
                <c:pt idx="180974" formatCode="0.00E+00">
                  <c:v>5.4368200000000002E-3</c:v>
                </c:pt>
                <c:pt idx="180975" formatCode="0.00E+00">
                  <c:v>4.3032900000000004E-3</c:v>
                </c:pt>
                <c:pt idx="180976" formatCode="0.00E+00">
                  <c:v>3.1694700000000002E-3</c:v>
                </c:pt>
                <c:pt idx="180977" formatCode="0.00E+00">
                  <c:v>2.0370100000000001E-3</c:v>
                </c:pt>
                <c:pt idx="180978" formatCode="0.00E+00">
                  <c:v>9.0758500000000003E-4</c:v>
                </c:pt>
                <c:pt idx="180979" formatCode="0.00E+00">
                  <c:v>-2.17178E-4</c:v>
                </c:pt>
                <c:pt idx="180980" formatCode="0.00E+00">
                  <c:v>-1.3356500000000001E-3</c:v>
                </c:pt>
                <c:pt idx="180981" formatCode="0.00E+00">
                  <c:v>-2.4461999999999999E-3</c:v>
                </c:pt>
                <c:pt idx="180982" formatCode="0.00E+00">
                  <c:v>-3.54726E-3</c:v>
                </c:pt>
                <c:pt idx="180983" formatCode="0.00E+00">
                  <c:v>-4.6372399999999999E-3</c:v>
                </c:pt>
                <c:pt idx="180984" formatCode="0.00E+00">
                  <c:v>-5.7145900000000003E-3</c:v>
                </c:pt>
                <c:pt idx="180985" formatCode="0.00E+00">
                  <c:v>-6.7777999999999996E-3</c:v>
                </c:pt>
                <c:pt idx="180986" formatCode="0.00E+00">
                  <c:v>-7.82535E-3</c:v>
                </c:pt>
                <c:pt idx="180987" formatCode="0.00E+00">
                  <c:v>-8.8558100000000004E-3</c:v>
                </c:pt>
                <c:pt idx="180988" formatCode="0.00E+00">
                  <c:v>-9.86772E-3</c:v>
                </c:pt>
                <c:pt idx="180989">
                  <c:v>-1.08597E-2</c:v>
                </c:pt>
                <c:pt idx="180990">
                  <c:v>-1.18304E-2</c:v>
                </c:pt>
                <c:pt idx="180991">
                  <c:v>-1.27785E-2</c:v>
                </c:pt>
                <c:pt idx="180992">
                  <c:v>-1.37027E-2</c:v>
                </c:pt>
                <c:pt idx="180993">
                  <c:v>-1.46018E-2</c:v>
                </c:pt>
                <c:pt idx="180994">
                  <c:v>-1.54745E-2</c:v>
                </c:pt>
                <c:pt idx="180995">
                  <c:v>-1.6319899999999998E-2</c:v>
                </c:pt>
                <c:pt idx="180996">
                  <c:v>-1.7136700000000001E-2</c:v>
                </c:pt>
                <c:pt idx="180997">
                  <c:v>-1.7923999999999999E-2</c:v>
                </c:pt>
                <c:pt idx="180998">
                  <c:v>-1.8680700000000001E-2</c:v>
                </c:pt>
                <c:pt idx="180999">
                  <c:v>-1.94059E-2</c:v>
                </c:pt>
                <c:pt idx="181000">
                  <c:v>-2.0098700000000001E-2</c:v>
                </c:pt>
                <c:pt idx="181001">
                  <c:v>-2.07584E-2</c:v>
                </c:pt>
                <c:pt idx="181002">
                  <c:v>-2.13841E-2</c:v>
                </c:pt>
                <c:pt idx="181003">
                  <c:v>-2.19752E-2</c:v>
                </c:pt>
                <c:pt idx="181004">
                  <c:v>-2.2530999999999999E-2</c:v>
                </c:pt>
                <c:pt idx="181005">
                  <c:v>-2.3050899999999999E-2</c:v>
                </c:pt>
                <c:pt idx="181006">
                  <c:v>-2.35344E-2</c:v>
                </c:pt>
                <c:pt idx="181007">
                  <c:v>-2.3980999999999999E-2</c:v>
                </c:pt>
                <c:pt idx="181008">
                  <c:v>-2.43904E-2</c:v>
                </c:pt>
                <c:pt idx="181009">
                  <c:v>-2.4762200000000002E-2</c:v>
                </c:pt>
                <c:pt idx="181010">
                  <c:v>-2.50961E-2</c:v>
                </c:pt>
                <c:pt idx="181011">
                  <c:v>-2.5391899999999998E-2</c:v>
                </c:pt>
                <c:pt idx="181012">
                  <c:v>-2.5649499999999999E-2</c:v>
                </c:pt>
                <c:pt idx="181013">
                  <c:v>-2.5868800000000001E-2</c:v>
                </c:pt>
                <c:pt idx="181014">
                  <c:v>-2.6049699999999999E-2</c:v>
                </c:pt>
                <c:pt idx="181015">
                  <c:v>-2.6192400000000001E-2</c:v>
                </c:pt>
                <c:pt idx="181016">
                  <c:v>-2.6296799999999999E-2</c:v>
                </c:pt>
                <c:pt idx="181017">
                  <c:v>-2.6363299999999999E-2</c:v>
                </c:pt>
                <c:pt idx="181018">
                  <c:v>-2.6391899999999999E-2</c:v>
                </c:pt>
                <c:pt idx="181019">
                  <c:v>-2.6383E-2</c:v>
                </c:pt>
                <c:pt idx="181020">
                  <c:v>-2.63369E-2</c:v>
                </c:pt>
                <c:pt idx="181021">
                  <c:v>-2.6254099999999999E-2</c:v>
                </c:pt>
                <c:pt idx="181022">
                  <c:v>-2.6134999999999999E-2</c:v>
                </c:pt>
                <c:pt idx="181023">
                  <c:v>-2.5980099999999999E-2</c:v>
                </c:pt>
                <c:pt idx="181024">
                  <c:v>-2.579E-2</c:v>
                </c:pt>
                <c:pt idx="181025">
                  <c:v>-2.5565299999999999E-2</c:v>
                </c:pt>
                <c:pt idx="181026">
                  <c:v>-2.5306800000000001E-2</c:v>
                </c:pt>
                <c:pt idx="181027">
                  <c:v>-2.5015099999999998E-2</c:v>
                </c:pt>
                <c:pt idx="181028">
                  <c:v>-2.4691100000000001E-2</c:v>
                </c:pt>
                <c:pt idx="181029">
                  <c:v>-2.4335499999999999E-2</c:v>
                </c:pt>
                <c:pt idx="181030">
                  <c:v>-2.39493E-2</c:v>
                </c:pt>
                <c:pt idx="181031">
                  <c:v>-2.3533399999999999E-2</c:v>
                </c:pt>
                <c:pt idx="181032">
                  <c:v>-2.30888E-2</c:v>
                </c:pt>
                <c:pt idx="181033">
                  <c:v>-2.2616399999999998E-2</c:v>
                </c:pt>
                <c:pt idx="181034">
                  <c:v>-2.2117399999999999E-2</c:v>
                </c:pt>
                <c:pt idx="181035">
                  <c:v>-2.1592699999999999E-2</c:v>
                </c:pt>
                <c:pt idx="181036">
                  <c:v>-2.1043599999999999E-2</c:v>
                </c:pt>
                <c:pt idx="181037">
                  <c:v>-2.0471199999999998E-2</c:v>
                </c:pt>
                <c:pt idx="181038">
                  <c:v>-1.9876600000000001E-2</c:v>
                </c:pt>
                <c:pt idx="181039">
                  <c:v>-1.9261199999999999E-2</c:v>
                </c:pt>
                <c:pt idx="181040">
                  <c:v>-1.86261E-2</c:v>
                </c:pt>
                <c:pt idx="181041">
                  <c:v>-1.7972599999999998E-2</c:v>
                </c:pt>
                <c:pt idx="181042">
                  <c:v>-1.7301899999999999E-2</c:v>
                </c:pt>
                <c:pt idx="181043">
                  <c:v>-1.6615499999999998E-2</c:v>
                </c:pt>
                <c:pt idx="181044">
                  <c:v>-1.5914600000000001E-2</c:v>
                </c:pt>
                <c:pt idx="181045">
                  <c:v>-1.52006E-2</c:v>
                </c:pt>
                <c:pt idx="181046">
                  <c:v>-1.44747E-2</c:v>
                </c:pt>
                <c:pt idx="181047">
                  <c:v>-1.3738500000000001E-2</c:v>
                </c:pt>
                <c:pt idx="181048">
                  <c:v>-1.29932E-2</c:v>
                </c:pt>
                <c:pt idx="181049">
                  <c:v>-1.22402E-2</c:v>
                </c:pt>
                <c:pt idx="181050">
                  <c:v>-1.1480799999999999E-2</c:v>
                </c:pt>
                <c:pt idx="181051">
                  <c:v>-1.07166E-2</c:v>
                </c:pt>
                <c:pt idx="181052" formatCode="0.00E+00">
                  <c:v>-9.9487199999999994E-3</c:v>
                </c:pt>
                <c:pt idx="181053" formatCode="0.00E+00">
                  <c:v>-9.1786599999999999E-3</c:v>
                </c:pt>
                <c:pt idx="181054" formatCode="0.00E+00">
                  <c:v>-8.4077500000000003E-3</c:v>
                </c:pt>
                <c:pt idx="181055" formatCode="0.00E+00">
                  <c:v>-7.6373300000000003E-3</c:v>
                </c:pt>
                <c:pt idx="181056" formatCode="0.00E+00">
                  <c:v>-6.86873E-3</c:v>
                </c:pt>
                <c:pt idx="181057" formatCode="0.00E+00">
                  <c:v>-6.10328E-3</c:v>
                </c:pt>
                <c:pt idx="181058" formatCode="0.00E+00">
                  <c:v>-5.3422699999999997E-3</c:v>
                </c:pt>
                <c:pt idx="181059" formatCode="0.00E+00">
                  <c:v>-4.58699E-3</c:v>
                </c:pt>
                <c:pt idx="181060" formatCode="0.00E+00">
                  <c:v>-3.8386900000000001E-3</c:v>
                </c:pt>
                <c:pt idx="181061" formatCode="0.00E+00">
                  <c:v>-3.0986199999999998E-3</c:v>
                </c:pt>
                <c:pt idx="181062" formatCode="0.00E+00">
                  <c:v>-2.36798E-3</c:v>
                </c:pt>
                <c:pt idx="181063" formatCode="0.00E+00">
                  <c:v>-1.64795E-3</c:v>
                </c:pt>
                <c:pt idx="181064" formatCode="0.00E+00">
                  <c:v>-9.3968100000000004E-4</c:v>
                </c:pt>
                <c:pt idx="181065" formatCode="0.00E+00">
                  <c:v>-2.4430099999999999E-4</c:v>
                </c:pt>
                <c:pt idx="181066" formatCode="0.00E+00">
                  <c:v>4.3711100000000001E-4</c:v>
                </c:pt>
                <c:pt idx="181067" formatCode="0.00E+00">
                  <c:v>1.1035000000000001E-3</c:v>
                </c:pt>
                <c:pt idx="181068" formatCode="0.00E+00">
                  <c:v>1.7538600000000001E-3</c:v>
                </c:pt>
                <c:pt idx="181069" formatCode="0.00E+00">
                  <c:v>2.3872199999999998E-3</c:v>
                </c:pt>
                <c:pt idx="181070" formatCode="0.00E+00">
                  <c:v>3.0026499999999999E-3</c:v>
                </c:pt>
                <c:pt idx="181071" formatCode="0.00E+00">
                  <c:v>3.5992400000000001E-3</c:v>
                </c:pt>
                <c:pt idx="181072" formatCode="0.00E+00">
                  <c:v>4.1761699999999999E-3</c:v>
                </c:pt>
                <c:pt idx="181073" formatCode="0.00E+00">
                  <c:v>4.7326299999999998E-3</c:v>
                </c:pt>
                <c:pt idx="181074" formatCode="0.00E+00">
                  <c:v>5.2678600000000001E-3</c:v>
                </c:pt>
                <c:pt idx="181075" formatCode="0.00E+00">
                  <c:v>5.7811499999999997E-3</c:v>
                </c:pt>
                <c:pt idx="181076" formatCode="0.00E+00">
                  <c:v>6.2718599999999998E-3</c:v>
                </c:pt>
                <c:pt idx="181077" formatCode="0.00E+00">
                  <c:v>6.7393699999999997E-3</c:v>
                </c:pt>
                <c:pt idx="181078" formatCode="0.00E+00">
                  <c:v>7.1831200000000003E-3</c:v>
                </c:pt>
                <c:pt idx="181079" formatCode="0.00E+00">
                  <c:v>7.6026000000000002E-3</c:v>
                </c:pt>
                <c:pt idx="181080" formatCode="0.00E+00">
                  <c:v>7.9973600000000002E-3</c:v>
                </c:pt>
                <c:pt idx="181081" formatCode="0.00E+00">
                  <c:v>8.3669999999999994E-3</c:v>
                </c:pt>
                <c:pt idx="181082" formatCode="0.00E+00">
                  <c:v>8.7111600000000008E-3</c:v>
                </c:pt>
                <c:pt idx="181083" formatCode="0.00E+00">
                  <c:v>9.0295500000000008E-3</c:v>
                </c:pt>
                <c:pt idx="181084" formatCode="0.00E+00">
                  <c:v>9.3219300000000008E-3</c:v>
                </c:pt>
                <c:pt idx="181085" formatCode="0.00E+00">
                  <c:v>9.5881000000000004E-3</c:v>
                </c:pt>
                <c:pt idx="181086" formatCode="0.00E+00">
                  <c:v>9.8279300000000003E-3</c:v>
                </c:pt>
                <c:pt idx="181087">
                  <c:v>1.00413E-2</c:v>
                </c:pt>
                <c:pt idx="181088">
                  <c:v>1.0228299999999999E-2</c:v>
                </c:pt>
                <c:pt idx="181089">
                  <c:v>1.03888E-2</c:v>
                </c:pt>
                <c:pt idx="181090">
                  <c:v>1.0522999999999999E-2</c:v>
                </c:pt>
                <c:pt idx="181091">
                  <c:v>1.0631E-2</c:v>
                </c:pt>
                <c:pt idx="181092">
                  <c:v>1.0712899999999999E-2</c:v>
                </c:pt>
                <c:pt idx="181093">
                  <c:v>1.07691E-2</c:v>
                </c:pt>
                <c:pt idx="181094">
                  <c:v>1.0799700000000001E-2</c:v>
                </c:pt>
                <c:pt idx="181095">
                  <c:v>1.0805199999999999E-2</c:v>
                </c:pt>
                <c:pt idx="181096">
                  <c:v>1.07858E-2</c:v>
                </c:pt>
                <c:pt idx="181097">
                  <c:v>1.0742099999999999E-2</c:v>
                </c:pt>
                <c:pt idx="181098">
                  <c:v>1.06745E-2</c:v>
                </c:pt>
                <c:pt idx="181099">
                  <c:v>1.05836E-2</c:v>
                </c:pt>
                <c:pt idx="181100">
                  <c:v>1.04698E-2</c:v>
                </c:pt>
                <c:pt idx="181101">
                  <c:v>1.03339E-2</c:v>
                </c:pt>
                <c:pt idx="181102">
                  <c:v>1.01765E-2</c:v>
                </c:pt>
                <c:pt idx="181103" formatCode="0.00E+00">
                  <c:v>9.9982200000000004E-3</c:v>
                </c:pt>
                <c:pt idx="181104" formatCode="0.00E+00">
                  <c:v>9.7998800000000004E-3</c:v>
                </c:pt>
                <c:pt idx="181105" formatCode="0.00E+00">
                  <c:v>9.5822100000000007E-3</c:v>
                </c:pt>
                <c:pt idx="181106" formatCode="0.00E+00">
                  <c:v>9.34603E-3</c:v>
                </c:pt>
                <c:pt idx="181107" formatCode="0.00E+00">
                  <c:v>9.0921800000000001E-3</c:v>
                </c:pt>
                <c:pt idx="181108" formatCode="0.00E+00">
                  <c:v>8.8215299999999993E-3</c:v>
                </c:pt>
                <c:pt idx="181109" formatCode="0.00E+00">
                  <c:v>8.5349799999999993E-3</c:v>
                </c:pt>
                <c:pt idx="181110" formatCode="0.00E+00">
                  <c:v>8.2334599999999997E-3</c:v>
                </c:pt>
                <c:pt idx="181111" formatCode="0.00E+00">
                  <c:v>7.9179300000000001E-3</c:v>
                </c:pt>
                <c:pt idx="181112" formatCode="0.00E+00">
                  <c:v>7.5893699999999998E-3</c:v>
                </c:pt>
                <c:pt idx="181113" formatCode="0.00E+00">
                  <c:v>7.2487699999999999E-3</c:v>
                </c:pt>
                <c:pt idx="181114" formatCode="0.00E+00">
                  <c:v>6.8971700000000002E-3</c:v>
                </c:pt>
                <c:pt idx="181115" formatCode="0.00E+00">
                  <c:v>6.5355999999999999E-3</c:v>
                </c:pt>
                <c:pt idx="181116" formatCode="0.00E+00">
                  <c:v>6.1651099999999997E-3</c:v>
                </c:pt>
                <c:pt idx="181117" formatCode="0.00E+00">
                  <c:v>5.78678E-3</c:v>
                </c:pt>
                <c:pt idx="181118" formatCode="0.00E+00">
                  <c:v>5.4016899999999998E-3</c:v>
                </c:pt>
                <c:pt idx="181119" formatCode="0.00E+00">
                  <c:v>5.0109200000000003E-3</c:v>
                </c:pt>
                <c:pt idx="181120" formatCode="0.00E+00">
                  <c:v>4.6155700000000003E-3</c:v>
                </c:pt>
                <c:pt idx="181121" formatCode="0.00E+00">
                  <c:v>4.21675E-3</c:v>
                </c:pt>
                <c:pt idx="181122" formatCode="0.00E+00">
                  <c:v>3.8155400000000001E-3</c:v>
                </c:pt>
                <c:pt idx="181123" formatCode="0.00E+00">
                  <c:v>3.4130599999999999E-3</c:v>
                </c:pt>
                <c:pt idx="181124" formatCode="0.00E+00">
                  <c:v>3.0103999999999999E-3</c:v>
                </c:pt>
                <c:pt idx="181125" formatCode="0.00E+00">
                  <c:v>2.6086600000000001E-3</c:v>
                </c:pt>
                <c:pt idx="181126" formatCode="0.00E+00">
                  <c:v>2.20893E-3</c:v>
                </c:pt>
                <c:pt idx="181127" formatCode="0.00E+00">
                  <c:v>1.81229E-3</c:v>
                </c:pt>
                <c:pt idx="181128" formatCode="0.00E+00">
                  <c:v>1.4198100000000001E-3</c:v>
                </c:pt>
                <c:pt idx="181129" formatCode="0.00E+00">
                  <c:v>1.03254E-3</c:v>
                </c:pt>
                <c:pt idx="181130" formatCode="0.00E+00">
                  <c:v>6.5151300000000005E-4</c:v>
                </c:pt>
                <c:pt idx="181131" formatCode="0.00E+00">
                  <c:v>2.7776400000000001E-4</c:v>
                </c:pt>
                <c:pt idx="181132" formatCode="0.00E+00">
                  <c:v>-8.7708999999999997E-5</c:v>
                </c:pt>
                <c:pt idx="181133" formatCode="0.00E+00">
                  <c:v>-4.4392599999999998E-4</c:v>
                </c:pt>
                <c:pt idx="181134" formatCode="0.00E+00">
                  <c:v>-7.8992899999999998E-4</c:v>
                </c:pt>
                <c:pt idx="181135" formatCode="0.00E+00">
                  <c:v>-1.1247900000000001E-3</c:v>
                </c:pt>
                <c:pt idx="181136" formatCode="0.00E+00">
                  <c:v>-1.4475899999999999E-3</c:v>
                </c:pt>
                <c:pt idx="181137" formatCode="0.00E+00">
                  <c:v>-1.7574800000000001E-3</c:v>
                </c:pt>
                <c:pt idx="181138" formatCode="0.00E+00">
                  <c:v>-2.0535900000000001E-3</c:v>
                </c:pt>
                <c:pt idx="181139" formatCode="0.00E+00">
                  <c:v>-2.3351299999999999E-3</c:v>
                </c:pt>
                <c:pt idx="181140" formatCode="0.00E+00">
                  <c:v>-2.6013099999999999E-3</c:v>
                </c:pt>
                <c:pt idx="181141" formatCode="0.00E+00">
                  <c:v>-2.8513900000000001E-3</c:v>
                </c:pt>
                <c:pt idx="181142" formatCode="0.00E+00">
                  <c:v>-3.0846699999999999E-3</c:v>
                </c:pt>
                <c:pt idx="181143" formatCode="0.00E+00">
                  <c:v>-3.3004900000000001E-3</c:v>
                </c:pt>
                <c:pt idx="181144" formatCode="0.00E+00">
                  <c:v>-3.4982199999999998E-3</c:v>
                </c:pt>
                <c:pt idx="181145" formatCode="0.00E+00">
                  <c:v>-3.6772699999999998E-3</c:v>
                </c:pt>
                <c:pt idx="181146" formatCode="0.00E+00">
                  <c:v>-3.8371099999999999E-3</c:v>
                </c:pt>
                <c:pt idx="181147" formatCode="0.00E+00">
                  <c:v>-3.9772499999999999E-3</c:v>
                </c:pt>
                <c:pt idx="181148" formatCode="0.00E+00">
                  <c:v>-4.0972200000000004E-3</c:v>
                </c:pt>
                <c:pt idx="181149" formatCode="0.00E+00">
                  <c:v>-4.1966199999999999E-3</c:v>
                </c:pt>
                <c:pt idx="181150" formatCode="0.00E+00">
                  <c:v>-4.2751000000000004E-3</c:v>
                </c:pt>
                <c:pt idx="181151" formatCode="0.00E+00">
                  <c:v>-4.3323299999999997E-3</c:v>
                </c:pt>
                <c:pt idx="181152" formatCode="0.00E+00">
                  <c:v>-4.3680699999999999E-3</c:v>
                </c:pt>
                <c:pt idx="181153" formatCode="0.00E+00">
                  <c:v>-4.38208E-3</c:v>
                </c:pt>
                <c:pt idx="181154" formatCode="0.00E+00">
                  <c:v>-4.3742099999999999E-3</c:v>
                </c:pt>
                <c:pt idx="181155" formatCode="0.00E+00">
                  <c:v>-4.3443300000000004E-3</c:v>
                </c:pt>
                <c:pt idx="181156" formatCode="0.00E+00">
                  <c:v>-4.2923900000000001E-3</c:v>
                </c:pt>
                <c:pt idx="181157" formatCode="0.00E+00">
                  <c:v>-4.2183500000000001E-3</c:v>
                </c:pt>
                <c:pt idx="181158" formatCode="0.00E+00">
                  <c:v>-4.12226E-3</c:v>
                </c:pt>
                <c:pt idx="181159" formatCode="0.00E+00">
                  <c:v>-4.0041900000000004E-3</c:v>
                </c:pt>
                <c:pt idx="181160" formatCode="0.00E+00">
                  <c:v>-3.8642799999999999E-3</c:v>
                </c:pt>
                <c:pt idx="181161" formatCode="0.00E+00">
                  <c:v>-3.7027100000000001E-3</c:v>
                </c:pt>
                <c:pt idx="181162" formatCode="0.00E+00">
                  <c:v>-3.5197000000000002E-3</c:v>
                </c:pt>
                <c:pt idx="181163" formatCode="0.00E+00">
                  <c:v>-3.3155400000000001E-3</c:v>
                </c:pt>
                <c:pt idx="181164" formatCode="0.00E+00">
                  <c:v>-3.09056E-3</c:v>
                </c:pt>
                <c:pt idx="181165" formatCode="0.00E+00">
                  <c:v>-2.84512E-3</c:v>
                </c:pt>
                <c:pt idx="181166" formatCode="0.00E+00">
                  <c:v>-2.5796600000000001E-3</c:v>
                </c:pt>
                <c:pt idx="181167" formatCode="0.00E+00">
                  <c:v>-2.2946500000000001E-3</c:v>
                </c:pt>
                <c:pt idx="181168" formatCode="0.00E+00">
                  <c:v>-1.99059E-3</c:v>
                </c:pt>
                <c:pt idx="181169" formatCode="0.00E+00">
                  <c:v>-1.6680499999999999E-3</c:v>
                </c:pt>
                <c:pt idx="181170" formatCode="0.00E+00">
                  <c:v>-1.32763E-3</c:v>
                </c:pt>
                <c:pt idx="181171" formatCode="0.00E+00">
                  <c:v>-9.6997100000000003E-4</c:v>
                </c:pt>
                <c:pt idx="181172" formatCode="0.00E+00">
                  <c:v>-5.9576699999999998E-4</c:v>
                </c:pt>
                <c:pt idx="181173" formatCode="0.00E+00">
                  <c:v>-2.0574100000000001E-4</c:v>
                </c:pt>
                <c:pt idx="181174" formatCode="0.00E+00">
                  <c:v>1.9934099999999999E-4</c:v>
                </c:pt>
                <c:pt idx="181175" formatCode="0.00E+00">
                  <c:v>6.1867699999999999E-4</c:v>
                </c:pt>
                <c:pt idx="181176" formatCode="0.00E+00">
                  <c:v>1.0514299999999999E-3</c:v>
                </c:pt>
                <c:pt idx="181177" formatCode="0.00E+00">
                  <c:v>1.4967299999999999E-3</c:v>
                </c:pt>
                <c:pt idx="181178" formatCode="0.00E+00">
                  <c:v>1.9536599999999999E-3</c:v>
                </c:pt>
                <c:pt idx="181179" formatCode="0.00E+00">
                  <c:v>2.4212999999999999E-3</c:v>
                </c:pt>
                <c:pt idx="181180" formatCode="0.00E+00">
                  <c:v>2.8986799999999998E-3</c:v>
                </c:pt>
                <c:pt idx="181181" formatCode="0.00E+00">
                  <c:v>3.3848099999999998E-3</c:v>
                </c:pt>
                <c:pt idx="181182" formatCode="0.00E+00">
                  <c:v>3.8786799999999998E-3</c:v>
                </c:pt>
                <c:pt idx="181183" formatCode="0.00E+00">
                  <c:v>4.3792299999999996E-3</c:v>
                </c:pt>
                <c:pt idx="181184" formatCode="0.00E+00">
                  <c:v>4.8854199999999997E-3</c:v>
                </c:pt>
                <c:pt idx="181185" formatCode="0.00E+00">
                  <c:v>5.3961599999999997E-3</c:v>
                </c:pt>
                <c:pt idx="181186" formatCode="0.00E+00">
                  <c:v>5.91035E-3</c:v>
                </c:pt>
                <c:pt idx="181187" formatCode="0.00E+00">
                  <c:v>6.4268800000000003E-3</c:v>
                </c:pt>
                <c:pt idx="181188" formatCode="0.00E+00">
                  <c:v>6.9446300000000002E-3</c:v>
                </c:pt>
                <c:pt idx="181189" formatCode="0.00E+00">
                  <c:v>7.4624499999999998E-3</c:v>
                </c:pt>
                <c:pt idx="181190" formatCode="0.00E+00">
                  <c:v>7.9792100000000005E-3</c:v>
                </c:pt>
                <c:pt idx="181191" formatCode="0.00E+00">
                  <c:v>8.4937499999999996E-3</c:v>
                </c:pt>
                <c:pt idx="181192" formatCode="0.00E+00">
                  <c:v>9.0049199999999996E-3</c:v>
                </c:pt>
                <c:pt idx="181193" formatCode="0.00E+00">
                  <c:v>9.5115500000000006E-3</c:v>
                </c:pt>
                <c:pt idx="181194">
                  <c:v>1.0012500000000001E-2</c:v>
                </c:pt>
                <c:pt idx="181195">
                  <c:v>1.05066E-2</c:v>
                </c:pt>
                <c:pt idx="181196">
                  <c:v>1.0992699999999999E-2</c:v>
                </c:pt>
                <c:pt idx="181197">
                  <c:v>1.1469699999999999E-2</c:v>
                </c:pt>
                <c:pt idx="181198">
                  <c:v>1.19363E-2</c:v>
                </c:pt>
                <c:pt idx="181199">
                  <c:v>1.2391599999999999E-2</c:v>
                </c:pt>
                <c:pt idx="181200">
                  <c:v>1.2834399999999999E-2</c:v>
                </c:pt>
                <c:pt idx="181201">
                  <c:v>1.32636E-2</c:v>
                </c:pt>
                <c:pt idx="181202">
                  <c:v>1.36782E-2</c:v>
                </c:pt>
                <c:pt idx="181203">
                  <c:v>1.4076999999999999E-2</c:v>
                </c:pt>
                <c:pt idx="181204">
                  <c:v>1.4459E-2</c:v>
                </c:pt>
                <c:pt idx="181205">
                  <c:v>1.4823299999999999E-2</c:v>
                </c:pt>
                <c:pt idx="181206">
                  <c:v>1.51688E-2</c:v>
                </c:pt>
                <c:pt idx="181207">
                  <c:v>1.5494600000000001E-2</c:v>
                </c:pt>
                <c:pt idx="181208">
                  <c:v>1.5799799999999999E-2</c:v>
                </c:pt>
                <c:pt idx="181209">
                  <c:v>1.6083500000000001E-2</c:v>
                </c:pt>
                <c:pt idx="181210">
                  <c:v>1.63448E-2</c:v>
                </c:pt>
                <c:pt idx="181211">
                  <c:v>1.6582900000000001E-2</c:v>
                </c:pt>
                <c:pt idx="181212">
                  <c:v>1.6797099999999999E-2</c:v>
                </c:pt>
                <c:pt idx="181213">
                  <c:v>1.6986500000000002E-2</c:v>
                </c:pt>
                <c:pt idx="181214">
                  <c:v>1.7150499999999999E-2</c:v>
                </c:pt>
                <c:pt idx="181215">
                  <c:v>1.7288399999999999E-2</c:v>
                </c:pt>
                <c:pt idx="181216">
                  <c:v>1.7399700000000001E-2</c:v>
                </c:pt>
                <c:pt idx="181217">
                  <c:v>1.7483599999999998E-2</c:v>
                </c:pt>
                <c:pt idx="181218">
                  <c:v>1.7539699999999998E-2</c:v>
                </c:pt>
                <c:pt idx="181219">
                  <c:v>1.7567599999999999E-2</c:v>
                </c:pt>
                <c:pt idx="181220">
                  <c:v>1.7566700000000001E-2</c:v>
                </c:pt>
                <c:pt idx="181221">
                  <c:v>1.7536800000000002E-2</c:v>
                </c:pt>
                <c:pt idx="181222">
                  <c:v>1.7477400000000001E-2</c:v>
                </c:pt>
                <c:pt idx="181223">
                  <c:v>1.7388399999999998E-2</c:v>
                </c:pt>
                <c:pt idx="181224">
                  <c:v>1.7269400000000001E-2</c:v>
                </c:pt>
                <c:pt idx="181225">
                  <c:v>1.7120300000000001E-2</c:v>
                </c:pt>
                <c:pt idx="181226">
                  <c:v>1.6941000000000001E-2</c:v>
                </c:pt>
                <c:pt idx="181227">
                  <c:v>1.67314E-2</c:v>
                </c:pt>
                <c:pt idx="181228">
                  <c:v>1.6491499999999999E-2</c:v>
                </c:pt>
                <c:pt idx="181229">
                  <c:v>1.62214E-2</c:v>
                </c:pt>
                <c:pt idx="181230">
                  <c:v>1.5921100000000001E-2</c:v>
                </c:pt>
                <c:pt idx="181231">
                  <c:v>1.5590700000000001E-2</c:v>
                </c:pt>
                <c:pt idx="181232">
                  <c:v>1.52306E-2</c:v>
                </c:pt>
                <c:pt idx="181233">
                  <c:v>1.4840900000000001E-2</c:v>
                </c:pt>
                <c:pt idx="181234">
                  <c:v>1.4422000000000001E-2</c:v>
                </c:pt>
                <c:pt idx="181235">
                  <c:v>1.39743E-2</c:v>
                </c:pt>
                <c:pt idx="181236">
                  <c:v>1.3498100000000001E-2</c:v>
                </c:pt>
                <c:pt idx="181237">
                  <c:v>1.2994E-2</c:v>
                </c:pt>
                <c:pt idx="181238">
                  <c:v>1.24624E-2</c:v>
                </c:pt>
                <c:pt idx="181239">
                  <c:v>1.1904E-2</c:v>
                </c:pt>
                <c:pt idx="181240">
                  <c:v>1.1319299999999999E-2</c:v>
                </c:pt>
                <c:pt idx="181241">
                  <c:v>1.07092E-2</c:v>
                </c:pt>
                <c:pt idx="181242">
                  <c:v>1.00742E-2</c:v>
                </c:pt>
                <c:pt idx="181243" formatCode="0.00E+00">
                  <c:v>9.4152000000000003E-3</c:v>
                </c:pt>
                <c:pt idx="181244" formatCode="0.00E+00">
                  <c:v>8.7329999999999994E-3</c:v>
                </c:pt>
                <c:pt idx="181245" formatCode="0.00E+00">
                  <c:v>8.0284799999999993E-3</c:v>
                </c:pt>
                <c:pt idx="181246" formatCode="0.00E+00">
                  <c:v>7.3025499999999997E-3</c:v>
                </c:pt>
                <c:pt idx="181247" formatCode="0.00E+00">
                  <c:v>6.5561600000000001E-3</c:v>
                </c:pt>
                <c:pt idx="181248" formatCode="0.00E+00">
                  <c:v>5.7903299999999998E-3</c:v>
                </c:pt>
                <c:pt idx="181249" formatCode="0.00E+00">
                  <c:v>5.0060900000000004E-3</c:v>
                </c:pt>
                <c:pt idx="181250" formatCode="0.00E+00">
                  <c:v>4.2045299999999997E-3</c:v>
                </c:pt>
                <c:pt idx="181251" formatCode="0.00E+00">
                  <c:v>3.3867400000000001E-3</c:v>
                </c:pt>
                <c:pt idx="181252" formatCode="0.00E+00">
                  <c:v>2.5539E-3</c:v>
                </c:pt>
                <c:pt idx="181253" formatCode="0.00E+00">
                  <c:v>1.70718E-3</c:v>
                </c:pt>
                <c:pt idx="181254" formatCode="0.00E+00">
                  <c:v>8.47786E-4</c:v>
                </c:pt>
                <c:pt idx="181255" formatCode="0.00E+00">
                  <c:v>-2.30248E-5</c:v>
                </c:pt>
                <c:pt idx="181256" formatCode="0.00E+00">
                  <c:v>-9.0398699999999998E-4</c:v>
                </c:pt>
                <c:pt idx="181257" formatCode="0.00E+00">
                  <c:v>-1.7938100000000001E-3</c:v>
                </c:pt>
                <c:pt idx="181258" formatCode="0.00E+00">
                  <c:v>-2.6911600000000002E-3</c:v>
                </c:pt>
                <c:pt idx="181259" formatCode="0.00E+00">
                  <c:v>-3.59472E-3</c:v>
                </c:pt>
                <c:pt idx="181260" formatCode="0.00E+00">
                  <c:v>-4.5031100000000003E-3</c:v>
                </c:pt>
                <c:pt idx="181261" formatCode="0.00E+00">
                  <c:v>-5.4149799999999998E-3</c:v>
                </c:pt>
                <c:pt idx="181262" formatCode="0.00E+00">
                  <c:v>-6.32892E-3</c:v>
                </c:pt>
                <c:pt idx="181263" formatCode="0.00E+00">
                  <c:v>-7.2435499999999996E-3</c:v>
                </c:pt>
                <c:pt idx="181264" formatCode="0.00E+00">
                  <c:v>-8.1574400000000002E-3</c:v>
                </c:pt>
                <c:pt idx="181265" formatCode="0.00E+00">
                  <c:v>-9.0691999999999995E-3</c:v>
                </c:pt>
                <c:pt idx="181266" formatCode="0.00E+00">
                  <c:v>-9.9773899999999992E-3</c:v>
                </c:pt>
                <c:pt idx="181267">
                  <c:v>-1.0880600000000001E-2</c:v>
                </c:pt>
                <c:pt idx="181268">
                  <c:v>-1.17774E-2</c:v>
                </c:pt>
                <c:pt idx="181269">
                  <c:v>-1.26664E-2</c:v>
                </c:pt>
                <c:pt idx="181270">
                  <c:v>-1.35461E-2</c:v>
                </c:pt>
                <c:pt idx="181271">
                  <c:v>-1.44152E-2</c:v>
                </c:pt>
                <c:pt idx="181272">
                  <c:v>-1.5272300000000001E-2</c:v>
                </c:pt>
                <c:pt idx="181273">
                  <c:v>-1.6115899999999999E-2</c:v>
                </c:pt>
                <c:pt idx="181274">
                  <c:v>-1.6944799999999999E-2</c:v>
                </c:pt>
                <c:pt idx="181275">
                  <c:v>-1.7757499999999999E-2</c:v>
                </c:pt>
                <c:pt idx="181276">
                  <c:v>-1.8552699999999998E-2</c:v>
                </c:pt>
                <c:pt idx="181277">
                  <c:v>-1.9329099999999998E-2</c:v>
                </c:pt>
                <c:pt idx="181278">
                  <c:v>-2.00854E-2</c:v>
                </c:pt>
                <c:pt idx="181279">
                  <c:v>-2.0820399999999999E-2</c:v>
                </c:pt>
                <c:pt idx="181280">
                  <c:v>-2.1532800000000001E-2</c:v>
                </c:pt>
                <c:pt idx="181281">
                  <c:v>-2.2221500000000002E-2</c:v>
                </c:pt>
                <c:pt idx="181282">
                  <c:v>-2.2885200000000001E-2</c:v>
                </c:pt>
                <c:pt idx="181283">
                  <c:v>-2.35228E-2</c:v>
                </c:pt>
                <c:pt idx="181284">
                  <c:v>-2.41332E-2</c:v>
                </c:pt>
                <c:pt idx="181285">
                  <c:v>-2.4715299999999999E-2</c:v>
                </c:pt>
                <c:pt idx="181286">
                  <c:v>-2.5268200000000001E-2</c:v>
                </c:pt>
                <c:pt idx="181287">
                  <c:v>-2.5790799999999999E-2</c:v>
                </c:pt>
                <c:pt idx="181288">
                  <c:v>-2.6282300000000001E-2</c:v>
                </c:pt>
                <c:pt idx="181289">
                  <c:v>-2.6741600000000001E-2</c:v>
                </c:pt>
                <c:pt idx="181290">
                  <c:v>-2.7168100000000001E-2</c:v>
                </c:pt>
                <c:pt idx="181291">
                  <c:v>-2.75608E-2</c:v>
                </c:pt>
                <c:pt idx="181292">
                  <c:v>-2.7919099999999999E-2</c:v>
                </c:pt>
                <c:pt idx="181293">
                  <c:v>-2.8242199999999999E-2</c:v>
                </c:pt>
                <c:pt idx="181294">
                  <c:v>-2.85294E-2</c:v>
                </c:pt>
                <c:pt idx="181295">
                  <c:v>-2.8780400000000001E-2</c:v>
                </c:pt>
                <c:pt idx="181296">
                  <c:v>-2.8994300000000001E-2</c:v>
                </c:pt>
                <c:pt idx="181297">
                  <c:v>-2.91709E-2</c:v>
                </c:pt>
                <c:pt idx="181298">
                  <c:v>-2.9309700000000001E-2</c:v>
                </c:pt>
                <c:pt idx="181299">
                  <c:v>-2.9410200000000001E-2</c:v>
                </c:pt>
                <c:pt idx="181300">
                  <c:v>-2.94723E-2</c:v>
                </c:pt>
                <c:pt idx="181301">
                  <c:v>-2.94956E-2</c:v>
                </c:pt>
                <c:pt idx="181302">
                  <c:v>-2.9480099999999999E-2</c:v>
                </c:pt>
                <c:pt idx="181303">
                  <c:v>-2.9425400000000001E-2</c:v>
                </c:pt>
                <c:pt idx="181304">
                  <c:v>-2.9331599999999999E-2</c:v>
                </c:pt>
                <c:pt idx="181305">
                  <c:v>-2.9198700000000001E-2</c:v>
                </c:pt>
                <c:pt idx="181306">
                  <c:v>-2.9026699999999999E-2</c:v>
                </c:pt>
                <c:pt idx="181307">
                  <c:v>-2.88157E-2</c:v>
                </c:pt>
                <c:pt idx="181308">
                  <c:v>-2.8566000000000001E-2</c:v>
                </c:pt>
                <c:pt idx="181309">
                  <c:v>-2.82776E-2</c:v>
                </c:pt>
                <c:pt idx="181310">
                  <c:v>-2.7951E-2</c:v>
                </c:pt>
                <c:pt idx="181311">
                  <c:v>-2.7586400000000001E-2</c:v>
                </c:pt>
                <c:pt idx="181312">
                  <c:v>-2.7184400000000001E-2</c:v>
                </c:pt>
                <c:pt idx="181313">
                  <c:v>-2.67453E-2</c:v>
                </c:pt>
                <c:pt idx="181314">
                  <c:v>-2.6269600000000001E-2</c:v>
                </c:pt>
                <c:pt idx="181315">
                  <c:v>-2.5758E-2</c:v>
                </c:pt>
                <c:pt idx="181316">
                  <c:v>-2.52111E-2</c:v>
                </c:pt>
                <c:pt idx="181317">
                  <c:v>-2.4629600000000001E-2</c:v>
                </c:pt>
                <c:pt idx="181318">
                  <c:v>-2.4014299999999999E-2</c:v>
                </c:pt>
                <c:pt idx="181319">
                  <c:v>-2.3365799999999999E-2</c:v>
                </c:pt>
                <c:pt idx="181320">
                  <c:v>-2.2685199999999999E-2</c:v>
                </c:pt>
                <c:pt idx="181321">
                  <c:v>-2.1973199999999998E-2</c:v>
                </c:pt>
                <c:pt idx="181322">
                  <c:v>-2.12309E-2</c:v>
                </c:pt>
                <c:pt idx="181323">
                  <c:v>-2.0459100000000001E-2</c:v>
                </c:pt>
                <c:pt idx="181324">
                  <c:v>-1.9659099999999999E-2</c:v>
                </c:pt>
                <c:pt idx="181325">
                  <c:v>-1.8831799999999999E-2</c:v>
                </c:pt>
                <c:pt idx="181326">
                  <c:v>-1.7978399999999999E-2</c:v>
                </c:pt>
                <c:pt idx="181327">
                  <c:v>-1.71001E-2</c:v>
                </c:pt>
                <c:pt idx="181328">
                  <c:v>-1.6198000000000001E-2</c:v>
                </c:pt>
                <c:pt idx="181329">
                  <c:v>-1.5273500000000001E-2</c:v>
                </c:pt>
                <c:pt idx="181330">
                  <c:v>-1.4327700000000001E-2</c:v>
                </c:pt>
                <c:pt idx="181331">
                  <c:v>-1.3362000000000001E-2</c:v>
                </c:pt>
                <c:pt idx="181332">
                  <c:v>-1.23778E-2</c:v>
                </c:pt>
                <c:pt idx="181333">
                  <c:v>-1.1376300000000001E-2</c:v>
                </c:pt>
                <c:pt idx="181334">
                  <c:v>-1.03591E-2</c:v>
                </c:pt>
                <c:pt idx="181335" formatCode="0.00E+00">
                  <c:v>-9.3275500000000004E-3</c:v>
                </c:pt>
                <c:pt idx="181336" formatCode="0.00E+00">
                  <c:v>-8.2830500000000001E-3</c:v>
                </c:pt>
                <c:pt idx="181337" formatCode="0.00E+00">
                  <c:v>-7.2270900000000002E-3</c:v>
                </c:pt>
                <c:pt idx="181338" formatCode="0.00E+00">
                  <c:v>-6.1611499999999998E-3</c:v>
                </c:pt>
                <c:pt idx="181339" formatCode="0.00E+00">
                  <c:v>-5.0867300000000002E-3</c:v>
                </c:pt>
                <c:pt idx="181340" formatCode="0.00E+00">
                  <c:v>-4.0053399999999996E-3</c:v>
                </c:pt>
                <c:pt idx="181341" formatCode="0.00E+00">
                  <c:v>-2.9184900000000001E-3</c:v>
                </c:pt>
                <c:pt idx="181342" formatCode="0.00E+00">
                  <c:v>-1.82771E-3</c:v>
                </c:pt>
                <c:pt idx="181343" formatCode="0.00E+00">
                  <c:v>-7.3453400000000001E-4</c:v>
                </c:pt>
                <c:pt idx="181344" formatCode="0.00E+00">
                  <c:v>3.59506E-4</c:v>
                </c:pt>
                <c:pt idx="181345" formatCode="0.00E+00">
                  <c:v>1.4528799999999999E-3</c:v>
                </c:pt>
                <c:pt idx="181346" formatCode="0.00E+00">
                  <c:v>2.54404E-3</c:v>
                </c:pt>
                <c:pt idx="181347" formatCode="0.00E+00">
                  <c:v>3.6314799999999999E-3</c:v>
                </c:pt>
                <c:pt idx="181348" formatCode="0.00E+00">
                  <c:v>4.7136599999999997E-3</c:v>
                </c:pt>
                <c:pt idx="181349" formatCode="0.00E+00">
                  <c:v>5.7890700000000003E-3</c:v>
                </c:pt>
                <c:pt idx="181350" formatCode="0.00E+00">
                  <c:v>6.8562199999999997E-3</c:v>
                </c:pt>
                <c:pt idx="181351" formatCode="0.00E+00">
                  <c:v>7.9136099999999997E-3</c:v>
                </c:pt>
                <c:pt idx="181352" formatCode="0.00E+00">
                  <c:v>8.9597800000000005E-3</c:v>
                </c:pt>
                <c:pt idx="181353" formatCode="0.00E+00">
                  <c:v>9.9932800000000002E-3</c:v>
                </c:pt>
                <c:pt idx="181354">
                  <c:v>1.10127E-2</c:v>
                </c:pt>
                <c:pt idx="181355">
                  <c:v>1.2016499999999999E-2</c:v>
                </c:pt>
                <c:pt idx="181356">
                  <c:v>1.3003499999999999E-2</c:v>
                </c:pt>
                <c:pt idx="181357">
                  <c:v>1.3972200000000001E-2</c:v>
                </c:pt>
                <c:pt idx="181358">
                  <c:v>1.49214E-2</c:v>
                </c:pt>
                <c:pt idx="181359">
                  <c:v>1.5849700000000001E-2</c:v>
                </c:pt>
                <c:pt idx="181360">
                  <c:v>1.6755800000000001E-2</c:v>
                </c:pt>
                <c:pt idx="181361">
                  <c:v>1.7638600000000001E-2</c:v>
                </c:pt>
                <c:pt idx="181362">
                  <c:v>1.8496800000000001E-2</c:v>
                </c:pt>
                <c:pt idx="181363">
                  <c:v>1.93294E-2</c:v>
                </c:pt>
                <c:pt idx="181364">
                  <c:v>2.01351E-2</c:v>
                </c:pt>
                <c:pt idx="181365">
                  <c:v>2.0913000000000001E-2</c:v>
                </c:pt>
                <c:pt idx="181366">
                  <c:v>2.1662000000000001E-2</c:v>
                </c:pt>
                <c:pt idx="181367">
                  <c:v>2.2381100000000001E-2</c:v>
                </c:pt>
                <c:pt idx="181368">
                  <c:v>2.30695E-2</c:v>
                </c:pt>
                <c:pt idx="181369">
                  <c:v>2.3726199999999999E-2</c:v>
                </c:pt>
                <c:pt idx="181370">
                  <c:v>2.4350400000000001E-2</c:v>
                </c:pt>
                <c:pt idx="181371">
                  <c:v>2.49413E-2</c:v>
                </c:pt>
                <c:pt idx="181372">
                  <c:v>2.5498300000000002E-2</c:v>
                </c:pt>
                <c:pt idx="181373">
                  <c:v>2.6020499999999998E-2</c:v>
                </c:pt>
                <c:pt idx="181374">
                  <c:v>2.65075E-2</c:v>
                </c:pt>
                <c:pt idx="181375">
                  <c:v>2.6958599999999999E-2</c:v>
                </c:pt>
                <c:pt idx="181376">
                  <c:v>2.7373399999999999E-2</c:v>
                </c:pt>
                <c:pt idx="181377">
                  <c:v>2.7751399999999999E-2</c:v>
                </c:pt>
                <c:pt idx="181378">
                  <c:v>2.8092200000000001E-2</c:v>
                </c:pt>
                <c:pt idx="181379">
                  <c:v>2.8395400000000001E-2</c:v>
                </c:pt>
                <c:pt idx="181380">
                  <c:v>2.86609E-2</c:v>
                </c:pt>
                <c:pt idx="181381">
                  <c:v>2.8888199999999999E-2</c:v>
                </c:pt>
                <c:pt idx="181382">
                  <c:v>2.90774E-2</c:v>
                </c:pt>
                <c:pt idx="181383">
                  <c:v>2.9228299999999999E-2</c:v>
                </c:pt>
                <c:pt idx="181384">
                  <c:v>2.93409E-2</c:v>
                </c:pt>
                <c:pt idx="181385">
                  <c:v>2.94151E-2</c:v>
                </c:pt>
                <c:pt idx="181386">
                  <c:v>2.9451000000000001E-2</c:v>
                </c:pt>
                <c:pt idx="181387">
                  <c:v>2.94489E-2</c:v>
                </c:pt>
                <c:pt idx="181388">
                  <c:v>2.9408699999999999E-2</c:v>
                </c:pt>
                <c:pt idx="181389">
                  <c:v>2.93309E-2</c:v>
                </c:pt>
                <c:pt idx="181390">
                  <c:v>2.9215600000000001E-2</c:v>
                </c:pt>
                <c:pt idx="181391">
                  <c:v>2.90633E-2</c:v>
                </c:pt>
                <c:pt idx="181392">
                  <c:v>2.8874400000000001E-2</c:v>
                </c:pt>
                <c:pt idx="181393">
                  <c:v>2.86492E-2</c:v>
                </c:pt>
                <c:pt idx="181394">
                  <c:v>2.8388400000000001E-2</c:v>
                </c:pt>
                <c:pt idx="181395">
                  <c:v>2.8092499999999999E-2</c:v>
                </c:pt>
                <c:pt idx="181396">
                  <c:v>2.7762100000000001E-2</c:v>
                </c:pt>
                <c:pt idx="181397">
                  <c:v>2.7397899999999999E-2</c:v>
                </c:pt>
                <c:pt idx="181398">
                  <c:v>2.70006E-2</c:v>
                </c:pt>
                <c:pt idx="181399">
                  <c:v>2.6570900000000001E-2</c:v>
                </c:pt>
                <c:pt idx="181400">
                  <c:v>2.61097E-2</c:v>
                </c:pt>
                <c:pt idx="181401">
                  <c:v>2.5617899999999999E-2</c:v>
                </c:pt>
                <c:pt idx="181402">
                  <c:v>2.5096199999999999E-2</c:v>
                </c:pt>
                <c:pt idx="181403">
                  <c:v>2.45458E-2</c:v>
                </c:pt>
                <c:pt idx="181404">
                  <c:v>2.39674E-2</c:v>
                </c:pt>
                <c:pt idx="181405">
                  <c:v>2.33622E-2</c:v>
                </c:pt>
                <c:pt idx="181406">
                  <c:v>2.2731100000000001E-2</c:v>
                </c:pt>
                <c:pt idx="181407">
                  <c:v>2.2075399999999998E-2</c:v>
                </c:pt>
                <c:pt idx="181408">
                  <c:v>2.1395999999999998E-2</c:v>
                </c:pt>
                <c:pt idx="181409">
                  <c:v>2.06941E-2</c:v>
                </c:pt>
                <c:pt idx="181410">
                  <c:v>1.99709E-2</c:v>
                </c:pt>
                <c:pt idx="181411">
                  <c:v>1.92277E-2</c:v>
                </c:pt>
                <c:pt idx="181412">
                  <c:v>1.8465499999999999E-2</c:v>
                </c:pt>
                <c:pt idx="181413">
                  <c:v>1.7685699999999999E-2</c:v>
                </c:pt>
                <c:pt idx="181414">
                  <c:v>1.6889500000000002E-2</c:v>
                </c:pt>
                <c:pt idx="181415">
                  <c:v>1.6078100000000001E-2</c:v>
                </c:pt>
                <c:pt idx="181416">
                  <c:v>1.5252999999999999E-2</c:v>
                </c:pt>
                <c:pt idx="181417">
                  <c:v>1.44154E-2</c:v>
                </c:pt>
                <c:pt idx="181418">
                  <c:v>1.35665E-2</c:v>
                </c:pt>
                <c:pt idx="181419">
                  <c:v>1.27078E-2</c:v>
                </c:pt>
                <c:pt idx="181420">
                  <c:v>1.18406E-2</c:v>
                </c:pt>
                <c:pt idx="181421">
                  <c:v>1.0966200000000001E-2</c:v>
                </c:pt>
                <c:pt idx="181422">
                  <c:v>1.0085800000000001E-2</c:v>
                </c:pt>
                <c:pt idx="181423" formatCode="0.00E+00">
                  <c:v>9.2010100000000008E-3</c:v>
                </c:pt>
                <c:pt idx="181424" formatCode="0.00E+00">
                  <c:v>8.3129899999999993E-3</c:v>
                </c:pt>
                <c:pt idx="181425" formatCode="0.00E+00">
                  <c:v>7.4231000000000002E-3</c:v>
                </c:pt>
                <c:pt idx="181426" formatCode="0.00E+00">
                  <c:v>6.53266E-3</c:v>
                </c:pt>
                <c:pt idx="181427" formatCode="0.00E+00">
                  <c:v>5.6429999999999996E-3</c:v>
                </c:pt>
                <c:pt idx="181428" formatCode="0.00E+00">
                  <c:v>4.7554099999999998E-3</c:v>
                </c:pt>
                <c:pt idx="181429" formatCode="0.00E+00">
                  <c:v>3.8711700000000002E-3</c:v>
                </c:pt>
                <c:pt idx="181430" formatCode="0.00E+00">
                  <c:v>2.9915800000000002E-3</c:v>
                </c:pt>
                <c:pt idx="181431" formatCode="0.00E+00">
                  <c:v>2.1178600000000001E-3</c:v>
                </c:pt>
                <c:pt idx="181432" formatCode="0.00E+00">
                  <c:v>1.25128E-3</c:v>
                </c:pt>
                <c:pt idx="181433" formatCode="0.00E+00">
                  <c:v>3.93027E-4</c:v>
                </c:pt>
                <c:pt idx="181434" formatCode="0.00E+00">
                  <c:v>-4.5569499999999999E-4</c:v>
                </c:pt>
                <c:pt idx="181435" formatCode="0.00E+00">
                  <c:v>-1.2937199999999999E-3</c:v>
                </c:pt>
                <c:pt idx="181436" formatCode="0.00E+00">
                  <c:v>-2.11992E-3</c:v>
                </c:pt>
                <c:pt idx="181437" formatCode="0.00E+00">
                  <c:v>-2.9331700000000001E-3</c:v>
                </c:pt>
                <c:pt idx="181438" formatCode="0.00E+00">
                  <c:v>-3.7324099999999998E-3</c:v>
                </c:pt>
                <c:pt idx="181439" formatCode="0.00E+00">
                  <c:v>-4.5165700000000001E-3</c:v>
                </c:pt>
                <c:pt idx="181440" formatCode="0.00E+00">
                  <c:v>-5.2846500000000001E-3</c:v>
                </c:pt>
                <c:pt idx="181441" formatCode="0.00E+00">
                  <c:v>-6.0356699999999999E-3</c:v>
                </c:pt>
                <c:pt idx="181442" formatCode="0.00E+00">
                  <c:v>-6.7686899999999999E-3</c:v>
                </c:pt>
                <c:pt idx="181443" formatCode="0.00E+00">
                  <c:v>-7.4828100000000003E-3</c:v>
                </c:pt>
                <c:pt idx="181444" formatCode="0.00E+00">
                  <c:v>-8.1771499999999993E-3</c:v>
                </c:pt>
                <c:pt idx="181445" formatCode="0.00E+00">
                  <c:v>-8.8508900000000001E-3</c:v>
                </c:pt>
                <c:pt idx="181446" formatCode="0.00E+00">
                  <c:v>-9.5032599999999995E-3</c:v>
                </c:pt>
                <c:pt idx="181447">
                  <c:v>-1.01335E-2</c:v>
                </c:pt>
                <c:pt idx="181448">
                  <c:v>-1.0740899999999999E-2</c:v>
                </c:pt>
                <c:pt idx="181449">
                  <c:v>-1.1324900000000001E-2</c:v>
                </c:pt>
                <c:pt idx="181450">
                  <c:v>-1.1884799999999999E-2</c:v>
                </c:pt>
                <c:pt idx="181451">
                  <c:v>-1.24201E-2</c:v>
                </c:pt>
                <c:pt idx="181452">
                  <c:v>-1.2930199999999999E-2</c:v>
                </c:pt>
                <c:pt idx="181453">
                  <c:v>-1.34146E-2</c:v>
                </c:pt>
                <c:pt idx="181454">
                  <c:v>-1.3873099999999999E-2</c:v>
                </c:pt>
                <c:pt idx="181455">
                  <c:v>-1.4305099999999999E-2</c:v>
                </c:pt>
                <c:pt idx="181456">
                  <c:v>-1.47104E-2</c:v>
                </c:pt>
                <c:pt idx="181457">
                  <c:v>-1.50887E-2</c:v>
                </c:pt>
                <c:pt idx="181458">
                  <c:v>-1.54398E-2</c:v>
                </c:pt>
                <c:pt idx="181459">
                  <c:v>-1.57635E-2</c:v>
                </c:pt>
                <c:pt idx="181460">
                  <c:v>-1.60596E-2</c:v>
                </c:pt>
                <c:pt idx="181461">
                  <c:v>-1.6328100000000002E-2</c:v>
                </c:pt>
                <c:pt idx="181462">
                  <c:v>-1.6568900000000001E-2</c:v>
                </c:pt>
                <c:pt idx="181463">
                  <c:v>-1.6782200000000001E-2</c:v>
                </c:pt>
                <c:pt idx="181464">
                  <c:v>-1.6967800000000002E-2</c:v>
                </c:pt>
                <c:pt idx="181465">
                  <c:v>-1.7125999999999999E-2</c:v>
                </c:pt>
                <c:pt idx="181466">
                  <c:v>-1.7256899999999999E-2</c:v>
                </c:pt>
                <c:pt idx="181467">
                  <c:v>-1.73606E-2</c:v>
                </c:pt>
                <c:pt idx="181468">
                  <c:v>-1.7437500000000002E-2</c:v>
                </c:pt>
                <c:pt idx="181469">
                  <c:v>-1.7487900000000001E-2</c:v>
                </c:pt>
                <c:pt idx="181470">
                  <c:v>-1.7512E-2</c:v>
                </c:pt>
                <c:pt idx="181471">
                  <c:v>-1.7510299999999999E-2</c:v>
                </c:pt>
                <c:pt idx="181472">
                  <c:v>-1.7483100000000001E-2</c:v>
                </c:pt>
                <c:pt idx="181473">
                  <c:v>-1.7430999999999999E-2</c:v>
                </c:pt>
                <c:pt idx="181474">
                  <c:v>-1.7354399999999999E-2</c:v>
                </c:pt>
                <c:pt idx="181475">
                  <c:v>-1.7253899999999999E-2</c:v>
                </c:pt>
                <c:pt idx="181476">
                  <c:v>-1.7129999999999999E-2</c:v>
                </c:pt>
                <c:pt idx="181477">
                  <c:v>-1.6983399999999999E-2</c:v>
                </c:pt>
                <c:pt idx="181478">
                  <c:v>-1.6814699999999998E-2</c:v>
                </c:pt>
                <c:pt idx="181479">
                  <c:v>-1.66245E-2</c:v>
                </c:pt>
                <c:pt idx="181480">
                  <c:v>-1.64136E-2</c:v>
                </c:pt>
                <c:pt idx="181481">
                  <c:v>-1.6182800000000001E-2</c:v>
                </c:pt>
                <c:pt idx="181482">
                  <c:v>-1.5932700000000001E-2</c:v>
                </c:pt>
                <c:pt idx="181483">
                  <c:v>-1.56642E-2</c:v>
                </c:pt>
                <c:pt idx="181484">
                  <c:v>-1.5377999999999999E-2</c:v>
                </c:pt>
                <c:pt idx="181485">
                  <c:v>-1.5075099999999999E-2</c:v>
                </c:pt>
                <c:pt idx="181486">
                  <c:v>-1.47563E-2</c:v>
                </c:pt>
                <c:pt idx="181487">
                  <c:v>-1.44224E-2</c:v>
                </c:pt>
                <c:pt idx="181488">
                  <c:v>-1.4074400000000001E-2</c:v>
                </c:pt>
                <c:pt idx="181489">
                  <c:v>-1.3713100000000001E-2</c:v>
                </c:pt>
                <c:pt idx="181490">
                  <c:v>-1.33396E-2</c:v>
                </c:pt>
                <c:pt idx="181491">
                  <c:v>-1.29547E-2</c:v>
                </c:pt>
                <c:pt idx="181492">
                  <c:v>-1.2559300000000001E-2</c:v>
                </c:pt>
                <c:pt idx="181493">
                  <c:v>-1.21545E-2</c:v>
                </c:pt>
                <c:pt idx="181494">
                  <c:v>-1.17412E-2</c:v>
                </c:pt>
                <c:pt idx="181495">
                  <c:v>-1.13203E-2</c:v>
                </c:pt>
                <c:pt idx="181496">
                  <c:v>-1.08929E-2</c:v>
                </c:pt>
                <c:pt idx="181497">
                  <c:v>-1.04598E-2</c:v>
                </c:pt>
                <c:pt idx="181498">
                  <c:v>-1.00222E-2</c:v>
                </c:pt>
                <c:pt idx="181499" formatCode="0.00E+00">
                  <c:v>-9.5808300000000002E-3</c:v>
                </c:pt>
                <c:pt idx="181500" formatCode="0.00E+00">
                  <c:v>-9.1367900000000005E-3</c:v>
                </c:pt>
                <c:pt idx="181501" formatCode="0.00E+00">
                  <c:v>-8.6909799999999992E-3</c:v>
                </c:pt>
                <c:pt idx="181502" formatCode="0.00E+00">
                  <c:v>-8.2443700000000009E-3</c:v>
                </c:pt>
                <c:pt idx="181503" formatCode="0.00E+00">
                  <c:v>-7.7978700000000001E-3</c:v>
                </c:pt>
                <c:pt idx="181504" formatCode="0.00E+00">
                  <c:v>-7.3524200000000001E-3</c:v>
                </c:pt>
                <c:pt idx="181505" formatCode="0.00E+00">
                  <c:v>-6.9089299999999998E-3</c:v>
                </c:pt>
                <c:pt idx="181506" formatCode="0.00E+00">
                  <c:v>-6.4682699999999999E-3</c:v>
                </c:pt>
                <c:pt idx="181507" formatCode="0.00E+00">
                  <c:v>-6.0313399999999996E-3</c:v>
                </c:pt>
                <c:pt idx="181508" formatCode="0.00E+00">
                  <c:v>-5.5989799999999999E-3</c:v>
                </c:pt>
                <c:pt idx="181509" formatCode="0.00E+00">
                  <c:v>-5.1720300000000002E-3</c:v>
                </c:pt>
                <c:pt idx="181510" formatCode="0.00E+00">
                  <c:v>-4.7513099999999999E-3</c:v>
                </c:pt>
                <c:pt idx="181511" formatCode="0.00E+00">
                  <c:v>-4.3376100000000004E-3</c:v>
                </c:pt>
                <c:pt idx="181512" formatCode="0.00E+00">
                  <c:v>-3.9316899999999998E-3</c:v>
                </c:pt>
                <c:pt idx="181513" formatCode="0.00E+00">
                  <c:v>-3.5342899999999998E-3</c:v>
                </c:pt>
                <c:pt idx="181514" formatCode="0.00E+00">
                  <c:v>-3.1461200000000001E-3</c:v>
                </c:pt>
                <c:pt idx="181515" formatCode="0.00E+00">
                  <c:v>-2.76787E-3</c:v>
                </c:pt>
                <c:pt idx="181516" formatCode="0.00E+00">
                  <c:v>-2.4001999999999999E-3</c:v>
                </c:pt>
                <c:pt idx="181517" formatCode="0.00E+00">
                  <c:v>-2.0437200000000002E-3</c:v>
                </c:pt>
                <c:pt idx="181518" formatCode="0.00E+00">
                  <c:v>-1.6990200000000001E-3</c:v>
                </c:pt>
                <c:pt idx="181519" formatCode="0.00E+00">
                  <c:v>-1.36667E-3</c:v>
                </c:pt>
                <c:pt idx="181520" formatCode="0.00E+00">
                  <c:v>-1.0471899999999999E-3</c:v>
                </c:pt>
                <c:pt idx="181521" formatCode="0.00E+00">
                  <c:v>-7.4105999999999998E-4</c:v>
                </c:pt>
                <c:pt idx="181522" formatCode="0.00E+00">
                  <c:v>-4.4874100000000001E-4</c:v>
                </c:pt>
                <c:pt idx="181523" formatCode="0.00E+00">
                  <c:v>-1.7064900000000001E-4</c:v>
                </c:pt>
                <c:pt idx="181524" formatCode="0.00E+00">
                  <c:v>9.2835200000000002E-5</c:v>
                </c:pt>
                <c:pt idx="181525" formatCode="0.00E+00">
                  <c:v>3.4137000000000002E-4</c:v>
                </c:pt>
                <c:pt idx="181526" formatCode="0.00E+00">
                  <c:v>5.7464899999999999E-4</c:v>
                </c:pt>
                <c:pt idx="181527" formatCode="0.00E+00">
                  <c:v>7.9240699999999996E-4</c:v>
                </c:pt>
                <c:pt idx="181528" formatCode="0.00E+00">
                  <c:v>9.9441599999999992E-4</c:v>
                </c:pt>
                <c:pt idx="181529" formatCode="0.00E+00">
                  <c:v>1.18049E-3</c:v>
                </c:pt>
                <c:pt idx="181530" formatCode="0.00E+00">
                  <c:v>1.3504700000000001E-3</c:v>
                </c:pt>
                <c:pt idx="181531" formatCode="0.00E+00">
                  <c:v>1.5042499999999999E-3</c:v>
                </c:pt>
                <c:pt idx="181532" formatCode="0.00E+00">
                  <c:v>1.6417599999999999E-3</c:v>
                </c:pt>
                <c:pt idx="181533" formatCode="0.00E+00">
                  <c:v>1.76297E-3</c:v>
                </c:pt>
                <c:pt idx="181534" formatCode="0.00E+00">
                  <c:v>1.8678799999999999E-3</c:v>
                </c:pt>
                <c:pt idx="181535" formatCode="0.00E+00">
                  <c:v>1.9565300000000002E-3</c:v>
                </c:pt>
                <c:pt idx="181536" formatCode="0.00E+00">
                  <c:v>2.0290199999999999E-3</c:v>
                </c:pt>
                <c:pt idx="181537" formatCode="0.00E+00">
                  <c:v>2.0854599999999999E-3</c:v>
                </c:pt>
                <c:pt idx="181538" formatCode="0.00E+00">
                  <c:v>2.1260099999999998E-3</c:v>
                </c:pt>
                <c:pt idx="181539" formatCode="0.00E+00">
                  <c:v>2.15087E-3</c:v>
                </c:pt>
                <c:pt idx="181540" formatCode="0.00E+00">
                  <c:v>2.1602800000000001E-3</c:v>
                </c:pt>
                <c:pt idx="181541" formatCode="0.00E+00">
                  <c:v>2.1544899999999998E-3</c:v>
                </c:pt>
                <c:pt idx="181542" formatCode="0.00E+00">
                  <c:v>2.1338099999999999E-3</c:v>
                </c:pt>
                <c:pt idx="181543" formatCode="0.00E+00">
                  <c:v>2.09859E-3</c:v>
                </c:pt>
                <c:pt idx="181544" formatCode="0.00E+00">
                  <c:v>2.0491900000000002E-3</c:v>
                </c:pt>
                <c:pt idx="181545" formatCode="0.00E+00">
                  <c:v>1.9860099999999999E-3</c:v>
                </c:pt>
                <c:pt idx="181546" formatCode="0.00E+00">
                  <c:v>1.9095E-3</c:v>
                </c:pt>
                <c:pt idx="181547" formatCode="0.00E+00">
                  <c:v>1.8201199999999999E-3</c:v>
                </c:pt>
                <c:pt idx="181548" formatCode="0.00E+00">
                  <c:v>1.7183599999999999E-3</c:v>
                </c:pt>
                <c:pt idx="181549" formatCode="0.00E+00">
                  <c:v>1.6047399999999999E-3</c:v>
                </c:pt>
                <c:pt idx="181550" formatCode="0.00E+00">
                  <c:v>1.47982E-3</c:v>
                </c:pt>
                <c:pt idx="181551" formatCode="0.00E+00">
                  <c:v>1.3441799999999999E-3</c:v>
                </c:pt>
                <c:pt idx="181552" formatCode="0.00E+00">
                  <c:v>1.19841E-3</c:v>
                </c:pt>
                <c:pt idx="181553" formatCode="0.00E+00">
                  <c:v>1.0431399999999999E-3</c:v>
                </c:pt>
                <c:pt idx="181554" formatCode="0.00E+00">
                  <c:v>8.7900599999999999E-4</c:v>
                </c:pt>
                <c:pt idx="181555" formatCode="0.00E+00">
                  <c:v>7.0668E-4</c:v>
                </c:pt>
                <c:pt idx="181556" formatCode="0.00E+00">
                  <c:v>5.2684499999999996E-4</c:v>
                </c:pt>
                <c:pt idx="181557" formatCode="0.00E+00">
                  <c:v>3.4020099999999999E-4</c:v>
                </c:pt>
                <c:pt idx="181558" formatCode="0.00E+00">
                  <c:v>1.4746299999999999E-4</c:v>
                </c:pt>
                <c:pt idx="181559" formatCode="0.00E+00">
                  <c:v>-5.06388E-5</c:v>
                </c:pt>
                <c:pt idx="181560" formatCode="0.00E+00">
                  <c:v>-2.5336100000000002E-4</c:v>
                </c:pt>
                <c:pt idx="181561" formatCode="0.00E+00">
                  <c:v>-4.5995200000000002E-4</c:v>
                </c:pt>
                <c:pt idx="181562" formatCode="0.00E+00">
                  <c:v>-6.6964900000000003E-4</c:v>
                </c:pt>
                <c:pt idx="181563" formatCode="0.00E+00">
                  <c:v>-8.8168299999999997E-4</c:v>
                </c:pt>
                <c:pt idx="181564" formatCode="0.00E+00">
                  <c:v>-1.0952799999999999E-3</c:v>
                </c:pt>
                <c:pt idx="181565" formatCode="0.00E+00">
                  <c:v>-1.30966E-3</c:v>
                </c:pt>
                <c:pt idx="181566" formatCode="0.00E+00">
                  <c:v>-1.5240399999999999E-3</c:v>
                </c:pt>
                <c:pt idx="181567" formatCode="0.00E+00">
                  <c:v>-1.7376399999999999E-3</c:v>
                </c:pt>
                <c:pt idx="181568" formatCode="0.00E+00">
                  <c:v>-1.94969E-3</c:v>
                </c:pt>
                <c:pt idx="181569" formatCode="0.00E+00">
                  <c:v>-2.1593900000000002E-3</c:v>
                </c:pt>
                <c:pt idx="181570" formatCode="0.00E+00">
                  <c:v>-2.3659900000000001E-3</c:v>
                </c:pt>
                <c:pt idx="181571" formatCode="0.00E+00">
                  <c:v>-2.5687100000000001E-3</c:v>
                </c:pt>
                <c:pt idx="181572" formatCode="0.00E+00">
                  <c:v>-2.7667999999999998E-3</c:v>
                </c:pt>
                <c:pt idx="181573" formatCode="0.00E+00">
                  <c:v>-2.9594999999999999E-3</c:v>
                </c:pt>
                <c:pt idx="181574" formatCode="0.00E+00">
                  <c:v>-3.1460699999999999E-3</c:v>
                </c:pt>
                <c:pt idx="181575" formatCode="0.00E+00">
                  <c:v>-3.3257999999999999E-3</c:v>
                </c:pt>
                <c:pt idx="181576" formatCode="0.00E+00">
                  <c:v>-3.4979799999999999E-3</c:v>
                </c:pt>
                <c:pt idx="181577" formatCode="0.00E+00">
                  <c:v>-3.6618900000000001E-3</c:v>
                </c:pt>
                <c:pt idx="181578" formatCode="0.00E+00">
                  <c:v>-3.8168799999999999E-3</c:v>
                </c:pt>
                <c:pt idx="181579" formatCode="0.00E+00">
                  <c:v>-3.9622800000000003E-3</c:v>
                </c:pt>
                <c:pt idx="181580" formatCode="0.00E+00">
                  <c:v>-4.0974599999999998E-3</c:v>
                </c:pt>
                <c:pt idx="181581" formatCode="0.00E+00">
                  <c:v>-4.2217899999999996E-3</c:v>
                </c:pt>
                <c:pt idx="181582" formatCode="0.00E+00">
                  <c:v>-4.3346900000000004E-3</c:v>
                </c:pt>
                <c:pt idx="181583" formatCode="0.00E+00">
                  <c:v>-4.4355799999999997E-3</c:v>
                </c:pt>
                <c:pt idx="181584" formatCode="0.00E+00">
                  <c:v>-4.5239299999999998E-3</c:v>
                </c:pt>
                <c:pt idx="181585" formatCode="0.00E+00">
                  <c:v>-4.5992200000000002E-3</c:v>
                </c:pt>
                <c:pt idx="181586" formatCode="0.00E+00">
                  <c:v>-4.6609599999999996E-3</c:v>
                </c:pt>
                <c:pt idx="181587" formatCode="0.00E+00">
                  <c:v>-4.7086899999999998E-3</c:v>
                </c:pt>
                <c:pt idx="181588" formatCode="0.00E+00">
                  <c:v>-4.7419899999999997E-3</c:v>
                </c:pt>
                <c:pt idx="181589" formatCode="0.00E+00">
                  <c:v>-4.7604600000000002E-3</c:v>
                </c:pt>
                <c:pt idx="181590" formatCode="0.00E+00">
                  <c:v>-4.7637399999999998E-3</c:v>
                </c:pt>
                <c:pt idx="181591" formatCode="0.00E+00">
                  <c:v>-4.7514899999999997E-3</c:v>
                </c:pt>
                <c:pt idx="181592" formatCode="0.00E+00">
                  <c:v>-4.7234299999999998E-3</c:v>
                </c:pt>
                <c:pt idx="181593" formatCode="0.00E+00">
                  <c:v>-4.6792700000000001E-3</c:v>
                </c:pt>
                <c:pt idx="181594" formatCode="0.00E+00">
                  <c:v>-4.6188100000000001E-3</c:v>
                </c:pt>
                <c:pt idx="181595" formatCode="0.00E+00">
                  <c:v>-4.5418500000000001E-3</c:v>
                </c:pt>
                <c:pt idx="181596" formatCode="0.00E+00">
                  <c:v>-4.4482300000000001E-3</c:v>
                </c:pt>
                <c:pt idx="181597" formatCode="0.00E+00">
                  <c:v>-4.3378399999999999E-3</c:v>
                </c:pt>
                <c:pt idx="181598" formatCode="0.00E+00">
                  <c:v>-4.2106000000000001E-3</c:v>
                </c:pt>
                <c:pt idx="181599" formatCode="0.00E+00">
                  <c:v>-4.06646E-3</c:v>
                </c:pt>
                <c:pt idx="181600" formatCode="0.00E+00">
                  <c:v>-3.9054200000000002E-3</c:v>
                </c:pt>
                <c:pt idx="181601" formatCode="0.00E+00">
                  <c:v>-3.7275199999999998E-3</c:v>
                </c:pt>
                <c:pt idx="181602" formatCode="0.00E+00">
                  <c:v>-3.5328199999999999E-3</c:v>
                </c:pt>
                <c:pt idx="181603" formatCode="0.00E+00">
                  <c:v>-3.3214400000000002E-3</c:v>
                </c:pt>
                <c:pt idx="181604" formatCode="0.00E+00">
                  <c:v>-3.0935099999999998E-3</c:v>
                </c:pt>
                <c:pt idx="181605" formatCode="0.00E+00">
                  <c:v>-2.8492399999999998E-3</c:v>
                </c:pt>
                <c:pt idx="181606" formatCode="0.00E+00">
                  <c:v>-2.5888399999999998E-3</c:v>
                </c:pt>
                <c:pt idx="181607" formatCode="0.00E+00">
                  <c:v>-2.3125699999999999E-3</c:v>
                </c:pt>
                <c:pt idx="181608" formatCode="0.00E+00">
                  <c:v>-2.0207300000000001E-3</c:v>
                </c:pt>
                <c:pt idx="181609" formatCode="0.00E+00">
                  <c:v>-1.7136499999999999E-3</c:v>
                </c:pt>
                <c:pt idx="181610" formatCode="0.00E+00">
                  <c:v>-1.3917199999999999E-3</c:v>
                </c:pt>
                <c:pt idx="181611" formatCode="0.00E+00">
                  <c:v>-1.05532E-3</c:v>
                </c:pt>
                <c:pt idx="181612" formatCode="0.00E+00">
                  <c:v>-7.0490199999999998E-4</c:v>
                </c:pt>
                <c:pt idx="181613" formatCode="0.00E+00">
                  <c:v>-3.4094399999999998E-4</c:v>
                </c:pt>
                <c:pt idx="181614" formatCode="0.00E+00">
                  <c:v>3.6047699999999997E-5</c:v>
                </c:pt>
                <c:pt idx="181615" formatCode="0.00E+00">
                  <c:v>4.25532E-4</c:v>
                </c:pt>
                <c:pt idx="181616" formatCode="0.00E+00">
                  <c:v>8.2693600000000001E-4</c:v>
                </c:pt>
                <c:pt idx="181617" formatCode="0.00E+00">
                  <c:v>1.2396600000000001E-3</c:v>
                </c:pt>
                <c:pt idx="181618" formatCode="0.00E+00">
                  <c:v>1.6630600000000001E-3</c:v>
                </c:pt>
                <c:pt idx="181619" formatCode="0.00E+00">
                  <c:v>2.0964899999999999E-3</c:v>
                </c:pt>
                <c:pt idx="181620" formatCode="0.00E+00">
                  <c:v>2.5392499999999998E-3</c:v>
                </c:pt>
                <c:pt idx="181621" formatCode="0.00E+00">
                  <c:v>2.9906300000000002E-3</c:v>
                </c:pt>
                <c:pt idx="181622" formatCode="0.00E+00">
                  <c:v>3.4498799999999998E-3</c:v>
                </c:pt>
                <c:pt idx="181623" formatCode="0.00E+00">
                  <c:v>3.9162600000000004E-3</c:v>
                </c:pt>
                <c:pt idx="181624" formatCode="0.00E+00">
                  <c:v>4.3889599999999999E-3</c:v>
                </c:pt>
                <c:pt idx="181625" formatCode="0.00E+00">
                  <c:v>4.8671900000000004E-3</c:v>
                </c:pt>
                <c:pt idx="181626" formatCode="0.00E+00">
                  <c:v>5.3501099999999999E-3</c:v>
                </c:pt>
                <c:pt idx="181627" formatCode="0.00E+00">
                  <c:v>5.83689E-3</c:v>
                </c:pt>
                <c:pt idx="181628" formatCode="0.00E+00">
                  <c:v>6.3266700000000004E-3</c:v>
                </c:pt>
                <c:pt idx="181629" formatCode="0.00E+00">
                  <c:v>6.8185600000000004E-3</c:v>
                </c:pt>
                <c:pt idx="181630" formatCode="0.00E+00">
                  <c:v>7.31169E-3</c:v>
                </c:pt>
                <c:pt idx="181631" formatCode="0.00E+00">
                  <c:v>7.8051600000000002E-3</c:v>
                </c:pt>
                <c:pt idx="181632" formatCode="0.00E+00">
                  <c:v>8.2980499999999995E-3</c:v>
                </c:pt>
                <c:pt idx="181633" formatCode="0.00E+00">
                  <c:v>8.7894500000000007E-3</c:v>
                </c:pt>
                <c:pt idx="181634" formatCode="0.00E+00">
                  <c:v>9.2784400000000006E-3</c:v>
                </c:pt>
                <c:pt idx="181635" formatCode="0.00E+00">
                  <c:v>9.7640799999999996E-3</c:v>
                </c:pt>
                <c:pt idx="181636">
                  <c:v>1.0245499999999999E-2</c:v>
                </c:pt>
                <c:pt idx="181637">
                  <c:v>1.07216E-2</c:v>
                </c:pt>
                <c:pt idx="181638">
                  <c:v>1.1191700000000001E-2</c:v>
                </c:pt>
                <c:pt idx="181639">
                  <c:v>1.1654599999999999E-2</c:v>
                </c:pt>
                <c:pt idx="181640">
                  <c:v>1.21096E-2</c:v>
                </c:pt>
                <c:pt idx="181641">
                  <c:v>1.2555699999999999E-2</c:v>
                </c:pt>
                <c:pt idx="181642">
                  <c:v>1.2991900000000001E-2</c:v>
                </c:pt>
                <c:pt idx="181643">
                  <c:v>1.3417500000000001E-2</c:v>
                </c:pt>
                <c:pt idx="181644">
                  <c:v>1.3831400000000001E-2</c:v>
                </c:pt>
                <c:pt idx="181645">
                  <c:v>1.42328E-2</c:v>
                </c:pt>
                <c:pt idx="181646">
                  <c:v>1.46208E-2</c:v>
                </c:pt>
                <c:pt idx="181647">
                  <c:v>1.49947E-2</c:v>
                </c:pt>
                <c:pt idx="181648">
                  <c:v>1.5353500000000001E-2</c:v>
                </c:pt>
                <c:pt idx="181649">
                  <c:v>1.5696399999999999E-2</c:v>
                </c:pt>
                <c:pt idx="181650">
                  <c:v>1.6022700000000001E-2</c:v>
                </c:pt>
                <c:pt idx="181651">
                  <c:v>1.6331700000000001E-2</c:v>
                </c:pt>
                <c:pt idx="181652">
                  <c:v>1.6622399999999999E-2</c:v>
                </c:pt>
                <c:pt idx="181653">
                  <c:v>1.6894300000000001E-2</c:v>
                </c:pt>
                <c:pt idx="181654">
                  <c:v>1.7146600000000001E-2</c:v>
                </c:pt>
                <c:pt idx="181655">
                  <c:v>1.73787E-2</c:v>
                </c:pt>
                <c:pt idx="181656">
                  <c:v>1.7589899999999999E-2</c:v>
                </c:pt>
                <c:pt idx="181657">
                  <c:v>1.7779699999999999E-2</c:v>
                </c:pt>
                <c:pt idx="181658">
                  <c:v>1.7947399999999999E-2</c:v>
                </c:pt>
                <c:pt idx="181659">
                  <c:v>1.80926E-2</c:v>
                </c:pt>
                <c:pt idx="181660">
                  <c:v>1.82147E-2</c:v>
                </c:pt>
                <c:pt idx="181661">
                  <c:v>1.8313200000000002E-2</c:v>
                </c:pt>
                <c:pt idx="181662">
                  <c:v>1.8387799999999999E-2</c:v>
                </c:pt>
                <c:pt idx="181663">
                  <c:v>1.8438E-2</c:v>
                </c:pt>
                <c:pt idx="181664">
                  <c:v>1.8463500000000001E-2</c:v>
                </c:pt>
                <c:pt idx="181665">
                  <c:v>1.8463899999999998E-2</c:v>
                </c:pt>
                <c:pt idx="181666">
                  <c:v>1.84391E-2</c:v>
                </c:pt>
                <c:pt idx="181667">
                  <c:v>1.8388600000000001E-2</c:v>
                </c:pt>
                <c:pt idx="181668">
                  <c:v>1.8312499999999999E-2</c:v>
                </c:pt>
                <c:pt idx="181669">
                  <c:v>1.8210400000000002E-2</c:v>
                </c:pt>
                <c:pt idx="181670">
                  <c:v>1.8082399999999998E-2</c:v>
                </c:pt>
                <c:pt idx="181671">
                  <c:v>1.7928300000000001E-2</c:v>
                </c:pt>
                <c:pt idx="181672">
                  <c:v>1.7748099999999999E-2</c:v>
                </c:pt>
                <c:pt idx="181673">
                  <c:v>1.75418E-2</c:v>
                </c:pt>
                <c:pt idx="181674">
                  <c:v>1.7309499999999998E-2</c:v>
                </c:pt>
                <c:pt idx="181675">
                  <c:v>1.7051199999999999E-2</c:v>
                </c:pt>
                <c:pt idx="181676">
                  <c:v>1.6767299999999999E-2</c:v>
                </c:pt>
                <c:pt idx="181677">
                  <c:v>1.6457699999999999E-2</c:v>
                </c:pt>
                <c:pt idx="181678">
                  <c:v>1.6122899999999999E-2</c:v>
                </c:pt>
                <c:pt idx="181679">
                  <c:v>1.5762999999999999E-2</c:v>
                </c:pt>
                <c:pt idx="181680">
                  <c:v>1.5378299999999999E-2</c:v>
                </c:pt>
                <c:pt idx="181681">
                  <c:v>1.49693E-2</c:v>
                </c:pt>
                <c:pt idx="181682">
                  <c:v>1.45364E-2</c:v>
                </c:pt>
                <c:pt idx="181683">
                  <c:v>1.4079899999999999E-2</c:v>
                </c:pt>
                <c:pt idx="181684">
                  <c:v>1.36004E-2</c:v>
                </c:pt>
                <c:pt idx="181685">
                  <c:v>1.3098500000000001E-2</c:v>
                </c:pt>
                <c:pt idx="181686">
                  <c:v>1.25746E-2</c:v>
                </c:pt>
                <c:pt idx="181687">
                  <c:v>1.20293E-2</c:v>
                </c:pt>
                <c:pt idx="181688">
                  <c:v>1.14634E-2</c:v>
                </c:pt>
                <c:pt idx="181689">
                  <c:v>1.0877599999999999E-2</c:v>
                </c:pt>
                <c:pt idx="181690">
                  <c:v>1.0272399999999999E-2</c:v>
                </c:pt>
                <c:pt idx="181691" formatCode="0.00E+00">
                  <c:v>9.6487199999999995E-3</c:v>
                </c:pt>
                <c:pt idx="181692" formatCode="0.00E+00">
                  <c:v>9.0072999999999993E-3</c:v>
                </c:pt>
                <c:pt idx="181693" formatCode="0.00E+00">
                  <c:v>8.3489600000000008E-3</c:v>
                </c:pt>
                <c:pt idx="181694" formatCode="0.00E+00">
                  <c:v>7.6745399999999997E-3</c:v>
                </c:pt>
                <c:pt idx="181695" formatCode="0.00E+00">
                  <c:v>6.9849400000000002E-3</c:v>
                </c:pt>
                <c:pt idx="181696" formatCode="0.00E+00">
                  <c:v>6.2810499999999998E-3</c:v>
                </c:pt>
                <c:pt idx="181697" formatCode="0.00E+00">
                  <c:v>5.5638099999999998E-3</c:v>
                </c:pt>
                <c:pt idx="181698" formatCode="0.00E+00">
                  <c:v>4.8341800000000004E-3</c:v>
                </c:pt>
                <c:pt idx="181699" formatCode="0.00E+00">
                  <c:v>4.0931400000000003E-3</c:v>
                </c:pt>
                <c:pt idx="181700" formatCode="0.00E+00">
                  <c:v>3.3417E-3</c:v>
                </c:pt>
                <c:pt idx="181701" formatCode="0.00E+00">
                  <c:v>2.5808799999999998E-3</c:v>
                </c:pt>
                <c:pt idx="181702" formatCode="0.00E+00">
                  <c:v>1.8117400000000001E-3</c:v>
                </c:pt>
                <c:pt idx="181703" formatCode="0.00E+00">
                  <c:v>1.0353300000000001E-3</c:v>
                </c:pt>
                <c:pt idx="181704" formatCode="0.00E+00">
                  <c:v>2.5273400000000001E-4</c:v>
                </c:pt>
                <c:pt idx="181705" formatCode="0.00E+00">
                  <c:v>-5.3494999999999997E-4</c:v>
                </c:pt>
                <c:pt idx="181706" formatCode="0.00E+00">
                  <c:v>-1.3266199999999999E-3</c:v>
                </c:pt>
                <c:pt idx="181707" formatCode="0.00E+00">
                  <c:v>-2.12115E-3</c:v>
                </c:pt>
                <c:pt idx="181708" formatCode="0.00E+00">
                  <c:v>-2.9174299999999999E-3</c:v>
                </c:pt>
                <c:pt idx="181709" formatCode="0.00E+00">
                  <c:v>-3.7143200000000001E-3</c:v>
                </c:pt>
                <c:pt idx="181710" formatCode="0.00E+00">
                  <c:v>-4.5106699999999996E-3</c:v>
                </c:pt>
                <c:pt idx="181711" formatCode="0.00E+00">
                  <c:v>-5.3053600000000003E-3</c:v>
                </c:pt>
                <c:pt idx="181712" formatCode="0.00E+00">
                  <c:v>-6.0972400000000003E-3</c:v>
                </c:pt>
                <c:pt idx="181713" formatCode="0.00E+00">
                  <c:v>-6.8851600000000004E-3</c:v>
                </c:pt>
                <c:pt idx="181714" formatCode="0.00E+00">
                  <c:v>-7.6679900000000004E-3</c:v>
                </c:pt>
                <c:pt idx="181715" formatCode="0.00E+00">
                  <c:v>-8.4445900000000001E-3</c:v>
                </c:pt>
                <c:pt idx="181716" formatCode="0.00E+00">
                  <c:v>-9.2138399999999992E-3</c:v>
                </c:pt>
                <c:pt idx="181717" formatCode="0.00E+00">
                  <c:v>-9.9746000000000001E-3</c:v>
                </c:pt>
                <c:pt idx="181718">
                  <c:v>-1.0725800000000001E-2</c:v>
                </c:pt>
                <c:pt idx="181719">
                  <c:v>-1.14663E-2</c:v>
                </c:pt>
                <c:pt idx="181720">
                  <c:v>-1.2194999999999999E-2</c:v>
                </c:pt>
                <c:pt idx="181721">
                  <c:v>-1.29108E-2</c:v>
                </c:pt>
                <c:pt idx="181722">
                  <c:v>-1.36128E-2</c:v>
                </c:pt>
                <c:pt idx="181723">
                  <c:v>-1.42998E-2</c:v>
                </c:pt>
                <c:pt idx="181724">
                  <c:v>-1.4970900000000001E-2</c:v>
                </c:pt>
                <c:pt idx="181725">
                  <c:v>-1.5625E-2</c:v>
                </c:pt>
                <c:pt idx="181726">
                  <c:v>-1.62612E-2</c:v>
                </c:pt>
                <c:pt idx="181727">
                  <c:v>-1.6878500000000001E-2</c:v>
                </c:pt>
                <c:pt idx="181728">
                  <c:v>-1.7476100000000001E-2</c:v>
                </c:pt>
                <c:pt idx="181729">
                  <c:v>-1.8053E-2</c:v>
                </c:pt>
                <c:pt idx="181730">
                  <c:v>-1.8608400000000001E-2</c:v>
                </c:pt>
                <c:pt idx="181731">
                  <c:v>-1.9141399999999999E-2</c:v>
                </c:pt>
                <c:pt idx="181732">
                  <c:v>-1.96513E-2</c:v>
                </c:pt>
                <c:pt idx="181733">
                  <c:v>-2.0137200000000001E-2</c:v>
                </c:pt>
                <c:pt idx="181734">
                  <c:v>-2.0598600000000002E-2</c:v>
                </c:pt>
                <c:pt idx="181735">
                  <c:v>-2.1034600000000001E-2</c:v>
                </c:pt>
                <c:pt idx="181736">
                  <c:v>-2.1444600000000001E-2</c:v>
                </c:pt>
                <c:pt idx="181737">
                  <c:v>-2.18281E-2</c:v>
                </c:pt>
                <c:pt idx="181738">
                  <c:v>-2.21844E-2</c:v>
                </c:pt>
                <c:pt idx="181739">
                  <c:v>-2.2512899999999999E-2</c:v>
                </c:pt>
                <c:pt idx="181740">
                  <c:v>-2.2813300000000002E-2</c:v>
                </c:pt>
                <c:pt idx="181741">
                  <c:v>-2.3085100000000001E-2</c:v>
                </c:pt>
                <c:pt idx="181742">
                  <c:v>-2.3327799999999999E-2</c:v>
                </c:pt>
                <c:pt idx="181743">
                  <c:v>-2.3541200000000002E-2</c:v>
                </c:pt>
                <c:pt idx="181744">
                  <c:v>-2.3724700000000001E-2</c:v>
                </c:pt>
                <c:pt idx="181745">
                  <c:v>-2.3878300000000002E-2</c:v>
                </c:pt>
                <c:pt idx="181746">
                  <c:v>-2.4001700000000001E-2</c:v>
                </c:pt>
                <c:pt idx="181747">
                  <c:v>-2.40947E-2</c:v>
                </c:pt>
                <c:pt idx="181748">
                  <c:v>-2.4157100000000001E-2</c:v>
                </c:pt>
                <c:pt idx="181749">
                  <c:v>-2.41888E-2</c:v>
                </c:pt>
                <c:pt idx="181750">
                  <c:v>-2.41899E-2</c:v>
                </c:pt>
                <c:pt idx="181751">
                  <c:v>-2.4160299999999999E-2</c:v>
                </c:pt>
                <c:pt idx="181752">
                  <c:v>-2.4100099999999999E-2</c:v>
                </c:pt>
                <c:pt idx="181753">
                  <c:v>-2.4009300000000001E-2</c:v>
                </c:pt>
                <c:pt idx="181754">
                  <c:v>-2.3888199999999998E-2</c:v>
                </c:pt>
                <c:pt idx="181755">
                  <c:v>-2.3736799999999999E-2</c:v>
                </c:pt>
                <c:pt idx="181756">
                  <c:v>-2.3555400000000001E-2</c:v>
                </c:pt>
                <c:pt idx="181757">
                  <c:v>-2.3344299999999998E-2</c:v>
                </c:pt>
                <c:pt idx="181758">
                  <c:v>-2.31039E-2</c:v>
                </c:pt>
                <c:pt idx="181759">
                  <c:v>-2.2834400000000001E-2</c:v>
                </c:pt>
                <c:pt idx="181760">
                  <c:v>-2.2536199999999999E-2</c:v>
                </c:pt>
                <c:pt idx="181761">
                  <c:v>-2.2210000000000001E-2</c:v>
                </c:pt>
                <c:pt idx="181762">
                  <c:v>-2.1856E-2</c:v>
                </c:pt>
                <c:pt idx="181763">
                  <c:v>-2.1474900000000002E-2</c:v>
                </c:pt>
                <c:pt idx="181764">
                  <c:v>-2.1067200000000001E-2</c:v>
                </c:pt>
                <c:pt idx="181765">
                  <c:v>-2.0633599999999998E-2</c:v>
                </c:pt>
                <c:pt idx="181766">
                  <c:v>-2.0174600000000001E-2</c:v>
                </c:pt>
                <c:pt idx="181767">
                  <c:v>-1.9691E-2</c:v>
                </c:pt>
                <c:pt idx="181768">
                  <c:v>-1.9183599999999999E-2</c:v>
                </c:pt>
                <c:pt idx="181769">
                  <c:v>-1.8652999999999999E-2</c:v>
                </c:pt>
                <c:pt idx="181770">
                  <c:v>-1.8100000000000002E-2</c:v>
                </c:pt>
                <c:pt idx="181771">
                  <c:v>-1.7525499999999999E-2</c:v>
                </c:pt>
                <c:pt idx="181772">
                  <c:v>-1.6930299999999999E-2</c:v>
                </c:pt>
                <c:pt idx="181773">
                  <c:v>-1.6315400000000001E-2</c:v>
                </c:pt>
                <c:pt idx="181774">
                  <c:v>-1.5681500000000001E-2</c:v>
                </c:pt>
                <c:pt idx="181775">
                  <c:v>-1.50297E-2</c:v>
                </c:pt>
                <c:pt idx="181776">
                  <c:v>-1.4361000000000001E-2</c:v>
                </c:pt>
                <c:pt idx="181777">
                  <c:v>-1.3676199999999999E-2</c:v>
                </c:pt>
                <c:pt idx="181778">
                  <c:v>-1.29765E-2</c:v>
                </c:pt>
                <c:pt idx="181779">
                  <c:v>-1.22627E-2</c:v>
                </c:pt>
                <c:pt idx="181780">
                  <c:v>-1.1536100000000001E-2</c:v>
                </c:pt>
                <c:pt idx="181781">
                  <c:v>-1.0797599999999999E-2</c:v>
                </c:pt>
                <c:pt idx="181782">
                  <c:v>-1.00483E-2</c:v>
                </c:pt>
                <c:pt idx="181783" formatCode="0.00E+00">
                  <c:v>-9.2893000000000003E-3</c:v>
                </c:pt>
                <c:pt idx="181784" formatCode="0.00E+00">
                  <c:v>-8.52171E-3</c:v>
                </c:pt>
                <c:pt idx="181785" formatCode="0.00E+00">
                  <c:v>-7.7466399999999999E-3</c:v>
                </c:pt>
                <c:pt idx="181786" formatCode="0.00E+00">
                  <c:v>-6.9651899999999996E-3</c:v>
                </c:pt>
                <c:pt idx="181787" formatCode="0.00E+00">
                  <c:v>-6.17849E-3</c:v>
                </c:pt>
                <c:pt idx="181788" formatCode="0.00E+00">
                  <c:v>-5.3876599999999998E-3</c:v>
                </c:pt>
                <c:pt idx="181789" formatCode="0.00E+00">
                  <c:v>-4.5938400000000001E-3</c:v>
                </c:pt>
                <c:pt idx="181790" formatCode="0.00E+00">
                  <c:v>-3.7981400000000002E-3</c:v>
                </c:pt>
                <c:pt idx="181791" formatCode="0.00E+00">
                  <c:v>-3.0016999999999999E-3</c:v>
                </c:pt>
                <c:pt idx="181792" formatCode="0.00E+00">
                  <c:v>-2.20564E-3</c:v>
                </c:pt>
                <c:pt idx="181793" formatCode="0.00E+00">
                  <c:v>-1.4110800000000001E-3</c:v>
                </c:pt>
                <c:pt idx="181794" formatCode="0.00E+00">
                  <c:v>-6.1912899999999995E-4</c:v>
                </c:pt>
                <c:pt idx="181795" formatCode="0.00E+00">
                  <c:v>1.6911300000000001E-4</c:v>
                </c:pt>
                <c:pt idx="181796" formatCode="0.00E+00">
                  <c:v>9.5255399999999999E-4</c:v>
                </c:pt>
                <c:pt idx="181797" formatCode="0.00E+00">
                  <c:v>1.73011E-3</c:v>
                </c:pt>
                <c:pt idx="181798" formatCode="0.00E+00">
                  <c:v>2.5007200000000001E-3</c:v>
                </c:pt>
                <c:pt idx="181799" formatCode="0.00E+00">
                  <c:v>3.26334E-3</c:v>
                </c:pt>
                <c:pt idx="181800" formatCode="0.00E+00">
                  <c:v>4.0169300000000002E-3</c:v>
                </c:pt>
                <c:pt idx="181801" formatCode="0.00E+00">
                  <c:v>4.7604700000000002E-3</c:v>
                </c:pt>
                <c:pt idx="181802" formatCode="0.00E+00">
                  <c:v>5.4929699999999998E-3</c:v>
                </c:pt>
                <c:pt idx="181803" formatCode="0.00E+00">
                  <c:v>6.2134699999999996E-3</c:v>
                </c:pt>
                <c:pt idx="181804" formatCode="0.00E+00">
                  <c:v>6.92101E-3</c:v>
                </c:pt>
                <c:pt idx="181805" formatCode="0.00E+00">
                  <c:v>7.6146699999999996E-3</c:v>
                </c:pt>
                <c:pt idx="181806" formatCode="0.00E+00">
                  <c:v>8.2935500000000002E-3</c:v>
                </c:pt>
                <c:pt idx="181807" formatCode="0.00E+00">
                  <c:v>8.9567899999999992E-3</c:v>
                </c:pt>
                <c:pt idx="181808" formatCode="0.00E+00">
                  <c:v>9.6035400000000007E-3</c:v>
                </c:pt>
                <c:pt idx="181809">
                  <c:v>1.0233000000000001E-2</c:v>
                </c:pt>
                <c:pt idx="181810">
                  <c:v>1.0844400000000001E-2</c:v>
                </c:pt>
                <c:pt idx="181811">
                  <c:v>1.14369E-2</c:v>
                </c:pt>
                <c:pt idx="181812">
                  <c:v>1.201E-2</c:v>
                </c:pt>
                <c:pt idx="181813">
                  <c:v>1.2562800000000001E-2</c:v>
                </c:pt>
                <c:pt idx="181814">
                  <c:v>1.3094700000000001E-2</c:v>
                </c:pt>
                <c:pt idx="181815">
                  <c:v>1.36052E-2</c:v>
                </c:pt>
                <c:pt idx="181816">
                  <c:v>1.4093700000000001E-2</c:v>
                </c:pt>
                <c:pt idx="181817">
                  <c:v>1.4559600000000001E-2</c:v>
                </c:pt>
                <c:pt idx="181818">
                  <c:v>1.50025E-2</c:v>
                </c:pt>
                <c:pt idx="181819">
                  <c:v>1.5421799999999999E-2</c:v>
                </c:pt>
                <c:pt idx="181820">
                  <c:v>1.58172E-2</c:v>
                </c:pt>
                <c:pt idx="181821">
                  <c:v>1.6188399999999999E-2</c:v>
                </c:pt>
                <c:pt idx="181822">
                  <c:v>1.6534900000000002E-2</c:v>
                </c:pt>
                <c:pt idx="181823">
                  <c:v>1.68565E-2</c:v>
                </c:pt>
                <c:pt idx="181824">
                  <c:v>1.7152899999999999E-2</c:v>
                </c:pt>
                <c:pt idx="181825">
                  <c:v>1.7423999999999999E-2</c:v>
                </c:pt>
                <c:pt idx="181826">
                  <c:v>1.7669500000000001E-2</c:v>
                </c:pt>
                <c:pt idx="181827">
                  <c:v>1.78893E-2</c:v>
                </c:pt>
                <c:pt idx="181828">
                  <c:v>1.8083399999999999E-2</c:v>
                </c:pt>
                <c:pt idx="181829">
                  <c:v>1.8251799999999999E-2</c:v>
                </c:pt>
                <c:pt idx="181830">
                  <c:v>1.8394299999999999E-2</c:v>
                </c:pt>
                <c:pt idx="181831">
                  <c:v>1.8511099999999999E-2</c:v>
                </c:pt>
                <c:pt idx="181832">
                  <c:v>1.8602199999999999E-2</c:v>
                </c:pt>
                <c:pt idx="181833">
                  <c:v>1.8667799999999998E-2</c:v>
                </c:pt>
                <c:pt idx="181834">
                  <c:v>1.87079E-2</c:v>
                </c:pt>
                <c:pt idx="181835">
                  <c:v>1.8723E-2</c:v>
                </c:pt>
                <c:pt idx="181836">
                  <c:v>1.8713E-2</c:v>
                </c:pt>
                <c:pt idx="181837">
                  <c:v>1.8678400000000001E-2</c:v>
                </c:pt>
                <c:pt idx="181838">
                  <c:v>1.8619500000000001E-2</c:v>
                </c:pt>
                <c:pt idx="181839">
                  <c:v>1.85366E-2</c:v>
                </c:pt>
                <c:pt idx="181840">
                  <c:v>1.8429999999999998E-2</c:v>
                </c:pt>
                <c:pt idx="181841">
                  <c:v>1.8300299999999999E-2</c:v>
                </c:pt>
                <c:pt idx="181842">
                  <c:v>1.8147900000000002E-2</c:v>
                </c:pt>
                <c:pt idx="181843">
                  <c:v>1.7973200000000002E-2</c:v>
                </c:pt>
                <c:pt idx="181844">
                  <c:v>1.7776900000000002E-2</c:v>
                </c:pt>
                <c:pt idx="181845">
                  <c:v>1.7559399999999999E-2</c:v>
                </c:pt>
                <c:pt idx="181846">
                  <c:v>1.7321300000000001E-2</c:v>
                </c:pt>
                <c:pt idx="181847">
                  <c:v>1.70633E-2</c:v>
                </c:pt>
                <c:pt idx="181848">
                  <c:v>1.6785999999999999E-2</c:v>
                </c:pt>
                <c:pt idx="181849">
                  <c:v>1.6490000000000001E-2</c:v>
                </c:pt>
                <c:pt idx="181850">
                  <c:v>1.6175999999999999E-2</c:v>
                </c:pt>
                <c:pt idx="181851">
                  <c:v>1.5844899999999999E-2</c:v>
                </c:pt>
                <c:pt idx="181852">
                  <c:v>1.5497199999999999E-2</c:v>
                </c:pt>
                <c:pt idx="181853">
                  <c:v>1.5133799999999999E-2</c:v>
                </c:pt>
                <c:pt idx="181854">
                  <c:v>1.47554E-2</c:v>
                </c:pt>
                <c:pt idx="181855">
                  <c:v>1.43628E-2</c:v>
                </c:pt>
                <c:pt idx="181856">
                  <c:v>1.39569E-2</c:v>
                </c:pt>
                <c:pt idx="181857">
                  <c:v>1.3538400000000001E-2</c:v>
                </c:pt>
                <c:pt idx="181858">
                  <c:v>1.31082E-2</c:v>
                </c:pt>
                <c:pt idx="181859">
                  <c:v>1.2667100000000001E-2</c:v>
                </c:pt>
                <c:pt idx="181860">
                  <c:v>1.2216100000000001E-2</c:v>
                </c:pt>
                <c:pt idx="181861">
                  <c:v>1.17559E-2</c:v>
                </c:pt>
                <c:pt idx="181862">
                  <c:v>1.12874E-2</c:v>
                </c:pt>
                <c:pt idx="181863">
                  <c:v>1.0811599999999999E-2</c:v>
                </c:pt>
                <c:pt idx="181864">
                  <c:v>1.03292E-2</c:v>
                </c:pt>
                <c:pt idx="181865" formatCode="0.00E+00">
                  <c:v>9.8412699999999992E-3</c:v>
                </c:pt>
                <c:pt idx="181866" formatCode="0.00E+00">
                  <c:v>9.3485600000000005E-3</c:v>
                </c:pt>
                <c:pt idx="181867" formatCode="0.00E+00">
                  <c:v>8.8519900000000006E-3</c:v>
                </c:pt>
                <c:pt idx="181868" formatCode="0.00E+00">
                  <c:v>8.3524399999999992E-3</c:v>
                </c:pt>
                <c:pt idx="181869" formatCode="0.00E+00">
                  <c:v>7.8507799999999999E-3</c:v>
                </c:pt>
                <c:pt idx="181870" formatCode="0.00E+00">
                  <c:v>7.3478800000000002E-3</c:v>
                </c:pt>
                <c:pt idx="181871" formatCode="0.00E+00">
                  <c:v>6.8446000000000002E-3</c:v>
                </c:pt>
                <c:pt idx="181872" formatCode="0.00E+00">
                  <c:v>6.3417899999999999E-3</c:v>
                </c:pt>
                <c:pt idx="181873" formatCode="0.00E+00">
                  <c:v>5.8402999999999997E-3</c:v>
                </c:pt>
                <c:pt idx="181874" formatCode="0.00E+00">
                  <c:v>5.3409399999999998E-3</c:v>
                </c:pt>
                <c:pt idx="181875" formatCode="0.00E+00">
                  <c:v>4.8445299999999997E-3</c:v>
                </c:pt>
                <c:pt idx="181876" formatCode="0.00E+00">
                  <c:v>4.3518799999999998E-3</c:v>
                </c:pt>
                <c:pt idx="181877" formatCode="0.00E+00">
                  <c:v>3.86375E-3</c:v>
                </c:pt>
                <c:pt idx="181878" formatCode="0.00E+00">
                  <c:v>3.3809299999999999E-3</c:v>
                </c:pt>
                <c:pt idx="181879" formatCode="0.00E+00">
                  <c:v>2.9041599999999998E-3</c:v>
                </c:pt>
                <c:pt idx="181880" formatCode="0.00E+00">
                  <c:v>2.4341599999999999E-3</c:v>
                </c:pt>
                <c:pt idx="181881" formatCode="0.00E+00">
                  <c:v>1.9716299999999998E-3</c:v>
                </c:pt>
                <c:pt idx="181882" formatCode="0.00E+00">
                  <c:v>1.51727E-3</c:v>
                </c:pt>
                <c:pt idx="181883" formatCode="0.00E+00">
                  <c:v>1.07172E-3</c:v>
                </c:pt>
                <c:pt idx="181884" formatCode="0.00E+00">
                  <c:v>6.35631E-4</c:v>
                </c:pt>
                <c:pt idx="181885" formatCode="0.00E+00">
                  <c:v>2.096E-4</c:v>
                </c:pt>
                <c:pt idx="181886" formatCode="0.00E+00">
                  <c:v>-2.05789E-4</c:v>
                </c:pt>
                <c:pt idx="181887" formatCode="0.00E+00">
                  <c:v>-6.09981E-4</c:v>
                </c:pt>
                <c:pt idx="181888" formatCode="0.00E+00">
                  <c:v>-1.00245E-3</c:v>
                </c:pt>
                <c:pt idx="181889" formatCode="0.00E+00">
                  <c:v>-1.3826999999999999E-3</c:v>
                </c:pt>
                <c:pt idx="181890" formatCode="0.00E+00">
                  <c:v>-1.75026E-3</c:v>
                </c:pt>
                <c:pt idx="181891" formatCode="0.00E+00">
                  <c:v>-2.1047000000000001E-3</c:v>
                </c:pt>
                <c:pt idx="181892" formatCode="0.00E+00">
                  <c:v>-2.44561E-3</c:v>
                </c:pt>
                <c:pt idx="181893" formatCode="0.00E+00">
                  <c:v>-2.7726199999999999E-3</c:v>
                </c:pt>
                <c:pt idx="181894" formatCode="0.00E+00">
                  <c:v>-3.08538E-3</c:v>
                </c:pt>
                <c:pt idx="181895" formatCode="0.00E+00">
                  <c:v>-3.3835900000000001E-3</c:v>
                </c:pt>
                <c:pt idx="181896" formatCode="0.00E+00">
                  <c:v>-3.6669799999999998E-3</c:v>
                </c:pt>
                <c:pt idx="181897" formatCode="0.00E+00">
                  <c:v>-3.9352900000000001E-3</c:v>
                </c:pt>
                <c:pt idx="181898" formatCode="0.00E+00">
                  <c:v>-4.1883199999999997E-3</c:v>
                </c:pt>
                <c:pt idx="181899" formatCode="0.00E+00">
                  <c:v>-4.4259E-3</c:v>
                </c:pt>
                <c:pt idx="181900" formatCode="0.00E+00">
                  <c:v>-4.6478700000000001E-3</c:v>
                </c:pt>
                <c:pt idx="181901" formatCode="0.00E+00">
                  <c:v>-4.8541399999999998E-3</c:v>
                </c:pt>
                <c:pt idx="181902" formatCode="0.00E+00">
                  <c:v>-5.0446299999999996E-3</c:v>
                </c:pt>
                <c:pt idx="181903" formatCode="0.00E+00">
                  <c:v>-5.2192899999999997E-3</c:v>
                </c:pt>
                <c:pt idx="181904" formatCode="0.00E+00">
                  <c:v>-5.3781200000000001E-3</c:v>
                </c:pt>
                <c:pt idx="181905" formatCode="0.00E+00">
                  <c:v>-5.5211399999999999E-3</c:v>
                </c:pt>
                <c:pt idx="181906" formatCode="0.00E+00">
                  <c:v>-5.6484200000000004E-3</c:v>
                </c:pt>
                <c:pt idx="181907" formatCode="0.00E+00">
                  <c:v>-5.7600300000000002E-3</c:v>
                </c:pt>
                <c:pt idx="181908" formatCode="0.00E+00">
                  <c:v>-5.8561100000000003E-3</c:v>
                </c:pt>
                <c:pt idx="181909" formatCode="0.00E+00">
                  <c:v>-5.9367999999999999E-3</c:v>
                </c:pt>
                <c:pt idx="181910" formatCode="0.00E+00">
                  <c:v>-6.0023000000000003E-3</c:v>
                </c:pt>
                <c:pt idx="181911" formatCode="0.00E+00">
                  <c:v>-6.0528099999999996E-3</c:v>
                </c:pt>
                <c:pt idx="181912" formatCode="0.00E+00">
                  <c:v>-6.0885899999999996E-3</c:v>
                </c:pt>
                <c:pt idx="181913" formatCode="0.00E+00">
                  <c:v>-6.1098999999999997E-3</c:v>
                </c:pt>
                <c:pt idx="181914" formatCode="0.00E+00">
                  <c:v>-6.1170499999999997E-3</c:v>
                </c:pt>
                <c:pt idx="181915" formatCode="0.00E+00">
                  <c:v>-6.1103700000000004E-3</c:v>
                </c:pt>
                <c:pt idx="181916" formatCode="0.00E+00">
                  <c:v>-6.0902100000000004E-3</c:v>
                </c:pt>
                <c:pt idx="181917" formatCode="0.00E+00">
                  <c:v>-6.0569600000000001E-3</c:v>
                </c:pt>
                <c:pt idx="181918" formatCode="0.00E+00">
                  <c:v>-6.0110199999999997E-3</c:v>
                </c:pt>
                <c:pt idx="181919" formatCode="0.00E+00">
                  <c:v>-5.9528200000000002E-3</c:v>
                </c:pt>
                <c:pt idx="181920" formatCode="0.00E+00">
                  <c:v>-5.8828200000000004E-3</c:v>
                </c:pt>
                <c:pt idx="181921" formatCode="0.00E+00">
                  <c:v>-5.8014900000000003E-3</c:v>
                </c:pt>
                <c:pt idx="181922" formatCode="0.00E+00">
                  <c:v>-5.7093200000000004E-3</c:v>
                </c:pt>
                <c:pt idx="181923" formatCode="0.00E+00">
                  <c:v>-5.6068300000000001E-3</c:v>
                </c:pt>
                <c:pt idx="181924" formatCode="0.00E+00">
                  <c:v>-5.4945599999999999E-3</c:v>
                </c:pt>
                <c:pt idx="181925" formatCode="0.00E+00">
                  <c:v>-5.3730399999999999E-3</c:v>
                </c:pt>
                <c:pt idx="181926" formatCode="0.00E+00">
                  <c:v>-5.2428500000000003E-3</c:v>
                </c:pt>
                <c:pt idx="181927" formatCode="0.00E+00">
                  <c:v>-5.1045700000000001E-3</c:v>
                </c:pt>
                <c:pt idx="181928" formatCode="0.00E+00">
                  <c:v>-4.9587800000000003E-3</c:v>
                </c:pt>
                <c:pt idx="181929" formatCode="0.00E+00">
                  <c:v>-4.8060799999999999E-3</c:v>
                </c:pt>
                <c:pt idx="181930" formatCode="0.00E+00">
                  <c:v>-4.6471000000000004E-3</c:v>
                </c:pt>
                <c:pt idx="181931" formatCode="0.00E+00">
                  <c:v>-4.4824599999999997E-3</c:v>
                </c:pt>
                <c:pt idx="181932" formatCode="0.00E+00">
                  <c:v>-4.3127800000000004E-3</c:v>
                </c:pt>
                <c:pt idx="181933" formatCode="0.00E+00">
                  <c:v>-4.1386900000000004E-3</c:v>
                </c:pt>
                <c:pt idx="181934" formatCode="0.00E+00">
                  <c:v>-3.9608500000000001E-3</c:v>
                </c:pt>
                <c:pt idx="181935" formatCode="0.00E+00">
                  <c:v>-3.7799000000000001E-3</c:v>
                </c:pt>
                <c:pt idx="181936" formatCode="0.00E+00">
                  <c:v>-3.59647E-3</c:v>
                </c:pt>
                <c:pt idx="181937" formatCode="0.00E+00">
                  <c:v>-3.4112299999999999E-3</c:v>
                </c:pt>
                <c:pt idx="181938" formatCode="0.00E+00">
                  <c:v>-3.2247999999999999E-3</c:v>
                </c:pt>
                <c:pt idx="181939" formatCode="0.00E+00">
                  <c:v>-3.03784E-3</c:v>
                </c:pt>
                <c:pt idx="181940" formatCode="0.00E+00">
                  <c:v>-2.8509899999999999E-3</c:v>
                </c:pt>
                <c:pt idx="181941" formatCode="0.00E+00">
                  <c:v>-2.6648800000000001E-3</c:v>
                </c:pt>
                <c:pt idx="181942" formatCode="0.00E+00">
                  <c:v>-2.4801300000000001E-3</c:v>
                </c:pt>
                <c:pt idx="181943" formatCode="0.00E+00">
                  <c:v>-2.2973799999999999E-3</c:v>
                </c:pt>
                <c:pt idx="181944" formatCode="0.00E+00">
                  <c:v>-2.11722E-3</c:v>
                </c:pt>
                <c:pt idx="181945" formatCode="0.00E+00">
                  <c:v>-1.9402600000000001E-3</c:v>
                </c:pt>
                <c:pt idx="181946" formatCode="0.00E+00">
                  <c:v>-1.76709E-3</c:v>
                </c:pt>
                <c:pt idx="181947" formatCode="0.00E+00">
                  <c:v>-1.5982800000000001E-3</c:v>
                </c:pt>
                <c:pt idx="181948" formatCode="0.00E+00">
                  <c:v>-1.4344E-3</c:v>
                </c:pt>
                <c:pt idx="181949" formatCode="0.00E+00">
                  <c:v>-1.276E-3</c:v>
                </c:pt>
                <c:pt idx="181950" formatCode="0.00E+00">
                  <c:v>-1.12359E-3</c:v>
                </c:pt>
                <c:pt idx="181951" formatCode="0.00E+00">
                  <c:v>-9.77695E-4</c:v>
                </c:pt>
                <c:pt idx="181952" formatCode="0.00E+00">
                  <c:v>-8.3880800000000002E-4</c:v>
                </c:pt>
                <c:pt idx="181953" formatCode="0.00E+00">
                  <c:v>-7.0740099999999997E-4</c:v>
                </c:pt>
                <c:pt idx="181954" formatCode="0.00E+00">
                  <c:v>-5.8392700000000004E-4</c:v>
                </c:pt>
                <c:pt idx="181955" formatCode="0.00E+00">
                  <c:v>-4.6881599999999999E-4</c:v>
                </c:pt>
                <c:pt idx="181956" formatCode="0.00E+00">
                  <c:v>-3.6247599999999998E-4</c:v>
                </c:pt>
                <c:pt idx="181957" formatCode="0.00E+00">
                  <c:v>-2.6529100000000002E-4</c:v>
                </c:pt>
                <c:pt idx="181958" formatCode="0.00E+00">
                  <c:v>-1.77622E-4</c:v>
                </c:pt>
                <c:pt idx="181959" formatCode="0.00E+00">
                  <c:v>-9.9803700000000001E-5</c:v>
                </c:pt>
                <c:pt idx="181960" formatCode="0.00E+00">
                  <c:v>-3.2144100000000003E-5</c:v>
                </c:pt>
                <c:pt idx="181961" formatCode="0.00E+00">
                  <c:v>2.5074200000000001E-5</c:v>
                </c:pt>
                <c:pt idx="181962" formatCode="0.00E+00">
                  <c:v>7.1595900000000003E-5</c:v>
                </c:pt>
                <c:pt idx="181963" formatCode="0.00E+00">
                  <c:v>1.07194E-4</c:v>
                </c:pt>
                <c:pt idx="181964" formatCode="0.00E+00">
                  <c:v>1.3166799999999999E-4</c:v>
                </c:pt>
                <c:pt idx="181965" formatCode="0.00E+00">
                  <c:v>1.4484900000000001E-4</c:v>
                </c:pt>
                <c:pt idx="181966" formatCode="0.00E+00">
                  <c:v>1.4659499999999999E-4</c:v>
                </c:pt>
                <c:pt idx="181967" formatCode="0.00E+00">
                  <c:v>1.3679299999999999E-4</c:v>
                </c:pt>
                <c:pt idx="181968" formatCode="0.00E+00">
                  <c:v>1.15362E-4</c:v>
                </c:pt>
                <c:pt idx="181969" formatCode="0.00E+00">
                  <c:v>8.2248299999999997E-5</c:v>
                </c:pt>
                <c:pt idx="181970" formatCode="0.00E+00">
                  <c:v>3.7429199999999997E-5</c:v>
                </c:pt>
                <c:pt idx="181971" formatCode="0.00E+00">
                  <c:v>-1.90878E-5</c:v>
                </c:pt>
                <c:pt idx="181972" formatCode="0.00E+00">
                  <c:v>-8.72654E-5</c:v>
                </c:pt>
                <c:pt idx="181973" formatCode="0.00E+00">
                  <c:v>-1.6703599999999999E-4</c:v>
                </c:pt>
                <c:pt idx="181974" formatCode="0.00E+00">
                  <c:v>-2.5830299999999998E-4</c:v>
                </c:pt>
                <c:pt idx="181975" formatCode="0.00E+00">
                  <c:v>-3.6093900000000001E-4</c:v>
                </c:pt>
                <c:pt idx="181976" formatCode="0.00E+00">
                  <c:v>-4.7478800000000002E-4</c:v>
                </c:pt>
                <c:pt idx="181977" formatCode="0.00E+00">
                  <c:v>-5.9966399999999997E-4</c:v>
                </c:pt>
                <c:pt idx="181978" formatCode="0.00E+00">
                  <c:v>-7.3535199999999999E-4</c:v>
                </c:pt>
                <c:pt idx="181979" formatCode="0.00E+00">
                  <c:v>-8.81609E-4</c:v>
                </c:pt>
                <c:pt idx="181980" formatCode="0.00E+00">
                  <c:v>-1.0381699999999999E-3</c:v>
                </c:pt>
                <c:pt idx="181981" formatCode="0.00E+00">
                  <c:v>-1.2047200000000001E-3</c:v>
                </c:pt>
                <c:pt idx="181982" formatCode="0.00E+00">
                  <c:v>-1.3809499999999999E-3</c:v>
                </c:pt>
                <c:pt idx="181983" formatCode="0.00E+00">
                  <c:v>-1.5665099999999999E-3</c:v>
                </c:pt>
                <c:pt idx="181984" formatCode="0.00E+00">
                  <c:v>-1.761E-3</c:v>
                </c:pt>
                <c:pt idx="181985" formatCode="0.00E+00">
                  <c:v>-1.9640500000000002E-3</c:v>
                </c:pt>
                <c:pt idx="181986" formatCode="0.00E+00">
                  <c:v>-2.1752099999999999E-3</c:v>
                </c:pt>
                <c:pt idx="181987" formatCode="0.00E+00">
                  <c:v>-2.3940400000000001E-3</c:v>
                </c:pt>
                <c:pt idx="181988" formatCode="0.00E+00">
                  <c:v>-2.62006E-3</c:v>
                </c:pt>
                <c:pt idx="181989" formatCode="0.00E+00">
                  <c:v>-2.85279E-3</c:v>
                </c:pt>
                <c:pt idx="181990" formatCode="0.00E+00">
                  <c:v>-3.0917100000000001E-3</c:v>
                </c:pt>
                <c:pt idx="181991" formatCode="0.00E+00">
                  <c:v>-3.33629E-3</c:v>
                </c:pt>
                <c:pt idx="181992" formatCode="0.00E+00">
                  <c:v>-3.5859799999999999E-3</c:v>
                </c:pt>
                <c:pt idx="181993" formatCode="0.00E+00">
                  <c:v>-3.8402000000000002E-3</c:v>
                </c:pt>
                <c:pt idx="181994" formatCode="0.00E+00">
                  <c:v>-4.0983800000000004E-3</c:v>
                </c:pt>
                <c:pt idx="181995" formatCode="0.00E+00">
                  <c:v>-4.3599199999999998E-3</c:v>
                </c:pt>
                <c:pt idx="181996" formatCode="0.00E+00">
                  <c:v>-4.6241900000000002E-3</c:v>
                </c:pt>
                <c:pt idx="181997" formatCode="0.00E+00">
                  <c:v>-4.8905800000000003E-3</c:v>
                </c:pt>
                <c:pt idx="181998" formatCode="0.00E+00">
                  <c:v>-5.1584600000000001E-3</c:v>
                </c:pt>
                <c:pt idx="181999" formatCode="0.00E+00">
                  <c:v>-5.4271600000000003E-3</c:v>
                </c:pt>
                <c:pt idx="182000" formatCode="0.00E+00">
                  <c:v>-5.6960500000000002E-3</c:v>
                </c:pt>
                <c:pt idx="182001" formatCode="0.00E+00">
                  <c:v>-5.9644499999999996E-3</c:v>
                </c:pt>
                <c:pt idx="182002" formatCode="0.00E+00">
                  <c:v>-6.2316999999999997E-3</c:v>
                </c:pt>
                <c:pt idx="182003" formatCode="0.00E+00">
                  <c:v>-6.4971200000000003E-3</c:v>
                </c:pt>
                <c:pt idx="182004" formatCode="0.00E+00">
                  <c:v>-6.7600500000000001E-3</c:v>
                </c:pt>
                <c:pt idx="182005" formatCode="0.00E+00">
                  <c:v>-7.0197899999999997E-3</c:v>
                </c:pt>
                <c:pt idx="182006" formatCode="0.00E+00">
                  <c:v>-7.2756799999999996E-3</c:v>
                </c:pt>
                <c:pt idx="182007" formatCode="0.00E+00">
                  <c:v>-7.5270299999999997E-3</c:v>
                </c:pt>
                <c:pt idx="182008" formatCode="0.00E+00">
                  <c:v>-7.7731800000000002E-3</c:v>
                </c:pt>
                <c:pt idx="182009" formatCode="0.00E+00">
                  <c:v>-8.0134400000000001E-3</c:v>
                </c:pt>
                <c:pt idx="182010" formatCode="0.00E+00">
                  <c:v>-8.2471599999999999E-3</c:v>
                </c:pt>
                <c:pt idx="182011" formatCode="0.00E+00">
                  <c:v>-8.4736800000000008E-3</c:v>
                </c:pt>
                <c:pt idx="182012" formatCode="0.00E+00">
                  <c:v>-8.6923399999999998E-3</c:v>
                </c:pt>
                <c:pt idx="182013" formatCode="0.00E+00">
                  <c:v>-8.9025000000000007E-3</c:v>
                </c:pt>
                <c:pt idx="182014" formatCode="0.00E+00">
                  <c:v>-9.1035300000000003E-3</c:v>
                </c:pt>
                <c:pt idx="182015" formatCode="0.00E+00">
                  <c:v>-9.2948100000000006E-3</c:v>
                </c:pt>
                <c:pt idx="182016" formatCode="0.00E+00">
                  <c:v>-9.4757299999999999E-3</c:v>
                </c:pt>
                <c:pt idx="182017" formatCode="0.00E+00">
                  <c:v>-9.64571E-3</c:v>
                </c:pt>
                <c:pt idx="182018" formatCode="0.00E+00">
                  <c:v>-9.8041699999999992E-3</c:v>
                </c:pt>
                <c:pt idx="182019" formatCode="0.00E+00">
                  <c:v>-9.9505500000000007E-3</c:v>
                </c:pt>
                <c:pt idx="182020">
                  <c:v>-1.0084299999999999E-2</c:v>
                </c:pt>
                <c:pt idx="182021">
                  <c:v>-1.0204899999999999E-2</c:v>
                </c:pt>
                <c:pt idx="182022">
                  <c:v>-1.0311900000000001E-2</c:v>
                </c:pt>
                <c:pt idx="182023">
                  <c:v>-1.0404800000000001E-2</c:v>
                </c:pt>
                <c:pt idx="182024">
                  <c:v>-1.04831E-2</c:v>
                </c:pt>
                <c:pt idx="182025">
                  <c:v>-1.05463E-2</c:v>
                </c:pt>
                <c:pt idx="182026">
                  <c:v>-1.05942E-2</c:v>
                </c:pt>
                <c:pt idx="182027">
                  <c:v>-1.06263E-2</c:v>
                </c:pt>
                <c:pt idx="182028">
                  <c:v>-1.06423E-2</c:v>
                </c:pt>
                <c:pt idx="182029">
                  <c:v>-1.06417E-2</c:v>
                </c:pt>
                <c:pt idx="182030">
                  <c:v>-1.06245E-2</c:v>
                </c:pt>
                <c:pt idx="182031">
                  <c:v>-1.05901E-2</c:v>
                </c:pt>
                <c:pt idx="182032">
                  <c:v>-1.05386E-2</c:v>
                </c:pt>
                <c:pt idx="182033">
                  <c:v>-1.04695E-2</c:v>
                </c:pt>
                <c:pt idx="182034">
                  <c:v>-1.0382799999999999E-2</c:v>
                </c:pt>
                <c:pt idx="182035">
                  <c:v>-1.0278199999999999E-2</c:v>
                </c:pt>
                <c:pt idx="182036">
                  <c:v>-1.01558E-2</c:v>
                </c:pt>
                <c:pt idx="182037">
                  <c:v>-1.0015400000000001E-2</c:v>
                </c:pt>
                <c:pt idx="182038" formatCode="0.00E+00">
                  <c:v>-9.8569399999999998E-3</c:v>
                </c:pt>
                <c:pt idx="182039" formatCode="0.00E+00">
                  <c:v>-9.6804300000000003E-3</c:v>
                </c:pt>
                <c:pt idx="182040" formatCode="0.00E+00">
                  <c:v>-9.4858900000000003E-3</c:v>
                </c:pt>
                <c:pt idx="182041" formatCode="0.00E+00">
                  <c:v>-9.2733799999999995E-3</c:v>
                </c:pt>
                <c:pt idx="182042" formatCode="0.00E+00">
                  <c:v>-9.0429699999999991E-3</c:v>
                </c:pt>
                <c:pt idx="182043" formatCode="0.00E+00">
                  <c:v>-8.7948000000000002E-3</c:v>
                </c:pt>
                <c:pt idx="182044" formatCode="0.00E+00">
                  <c:v>-8.52902E-3</c:v>
                </c:pt>
                <c:pt idx="182045" formatCode="0.00E+00">
                  <c:v>-8.2458099999999993E-3</c:v>
                </c:pt>
                <c:pt idx="182046" formatCode="0.00E+00">
                  <c:v>-7.94541E-3</c:v>
                </c:pt>
                <c:pt idx="182047" formatCode="0.00E+00">
                  <c:v>-7.6280599999999999E-3</c:v>
                </c:pt>
                <c:pt idx="182048" formatCode="0.00E+00">
                  <c:v>-7.2940499999999998E-3</c:v>
                </c:pt>
                <c:pt idx="182049" formatCode="0.00E+00">
                  <c:v>-6.9437199999999996E-3</c:v>
                </c:pt>
                <c:pt idx="182050" formatCode="0.00E+00">
                  <c:v>-6.5773999999999997E-3</c:v>
                </c:pt>
                <c:pt idx="182051" formatCode="0.00E+00">
                  <c:v>-6.1954999999999996E-3</c:v>
                </c:pt>
                <c:pt idx="182052" formatCode="0.00E+00">
                  <c:v>-5.7984200000000003E-3</c:v>
                </c:pt>
                <c:pt idx="182053" formatCode="0.00E+00">
                  <c:v>-5.3866199999999999E-3</c:v>
                </c:pt>
                <c:pt idx="182054" formatCode="0.00E+00">
                  <c:v>-4.96058E-3</c:v>
                </c:pt>
                <c:pt idx="182055" formatCode="0.00E+00">
                  <c:v>-4.5208000000000002E-3</c:v>
                </c:pt>
                <c:pt idx="182056" formatCode="0.00E+00">
                  <c:v>-4.0678199999999998E-3</c:v>
                </c:pt>
                <c:pt idx="182057" formatCode="0.00E+00">
                  <c:v>-3.6022200000000002E-3</c:v>
                </c:pt>
                <c:pt idx="182058" formatCode="0.00E+00">
                  <c:v>-3.1245700000000001E-3</c:v>
                </c:pt>
                <c:pt idx="182059" formatCode="0.00E+00">
                  <c:v>-2.6355100000000002E-3</c:v>
                </c:pt>
                <c:pt idx="182060" formatCode="0.00E+00">
                  <c:v>-2.13568E-3</c:v>
                </c:pt>
                <c:pt idx="182061" formatCode="0.00E+00">
                  <c:v>-1.6257400000000001E-3</c:v>
                </c:pt>
                <c:pt idx="182062" formatCode="0.00E+00">
                  <c:v>-1.1064E-3</c:v>
                </c:pt>
                <c:pt idx="182063" formatCode="0.00E+00">
                  <c:v>-5.7835700000000005E-4</c:v>
                </c:pt>
                <c:pt idx="182064" formatCode="0.00E+00">
                  <c:v>-4.2355899999999999E-5</c:v>
                </c:pt>
                <c:pt idx="182065" formatCode="0.00E+00">
                  <c:v>5.0084900000000004E-4</c:v>
                </c:pt>
                <c:pt idx="182066" formatCode="0.00E+00">
                  <c:v>1.0504799999999999E-3</c:v>
                </c:pt>
                <c:pt idx="182067" formatCode="0.00E+00">
                  <c:v>1.60575E-3</c:v>
                </c:pt>
                <c:pt idx="182068" formatCode="0.00E+00">
                  <c:v>2.16585E-3</c:v>
                </c:pt>
                <c:pt idx="182069" formatCode="0.00E+00">
                  <c:v>2.72996E-3</c:v>
                </c:pt>
                <c:pt idx="182070" formatCode="0.00E+00">
                  <c:v>3.2972399999999999E-3</c:v>
                </c:pt>
                <c:pt idx="182071" formatCode="0.00E+00">
                  <c:v>3.8668299999999999E-3</c:v>
                </c:pt>
                <c:pt idx="182072" formatCode="0.00E+00">
                  <c:v>4.4378999999999998E-3</c:v>
                </c:pt>
                <c:pt idx="182073" formatCode="0.00E+00">
                  <c:v>5.0095599999999997E-3</c:v>
                </c:pt>
                <c:pt idx="182074" formatCode="0.00E+00">
                  <c:v>5.5809299999999996E-3</c:v>
                </c:pt>
                <c:pt idx="182075" formatCode="0.00E+00">
                  <c:v>6.1511500000000002E-3</c:v>
                </c:pt>
                <c:pt idx="182076" formatCode="0.00E+00">
                  <c:v>6.71932E-3</c:v>
                </c:pt>
                <c:pt idx="182077" formatCode="0.00E+00">
                  <c:v>7.2845499999999999E-3</c:v>
                </c:pt>
                <c:pt idx="182078" formatCode="0.00E+00">
                  <c:v>7.8459600000000008E-3</c:v>
                </c:pt>
                <c:pt idx="182079" formatCode="0.00E+00">
                  <c:v>8.4026399999999994E-3</c:v>
                </c:pt>
                <c:pt idx="182080" formatCode="0.00E+00">
                  <c:v>8.9537200000000001E-3</c:v>
                </c:pt>
                <c:pt idx="182081" formatCode="0.00E+00">
                  <c:v>9.4982999999999995E-3</c:v>
                </c:pt>
                <c:pt idx="182082">
                  <c:v>1.0035499999999999E-2</c:v>
                </c:pt>
                <c:pt idx="182083">
                  <c:v>1.0564499999999999E-2</c:v>
                </c:pt>
                <c:pt idx="182084">
                  <c:v>1.10843E-2</c:v>
                </c:pt>
                <c:pt idx="182085">
                  <c:v>1.15941E-2</c:v>
                </c:pt>
                <c:pt idx="182086">
                  <c:v>1.2093100000000001E-2</c:v>
                </c:pt>
                <c:pt idx="182087">
                  <c:v>1.25805E-2</c:v>
                </c:pt>
                <c:pt idx="182088">
                  <c:v>1.3055300000000001E-2</c:v>
                </c:pt>
                <c:pt idx="182089">
                  <c:v>1.35169E-2</c:v>
                </c:pt>
                <c:pt idx="182090">
                  <c:v>1.39644E-2</c:v>
                </c:pt>
                <c:pt idx="182091">
                  <c:v>1.4397E-2</c:v>
                </c:pt>
                <c:pt idx="182092">
                  <c:v>1.4814000000000001E-2</c:v>
                </c:pt>
                <c:pt idx="182093">
                  <c:v>1.52146E-2</c:v>
                </c:pt>
                <c:pt idx="182094">
                  <c:v>1.55982E-2</c:v>
                </c:pt>
                <c:pt idx="182095">
                  <c:v>1.5963999999999999E-2</c:v>
                </c:pt>
                <c:pt idx="182096">
                  <c:v>1.63114E-2</c:v>
                </c:pt>
                <c:pt idx="182097">
                  <c:v>1.66398E-2</c:v>
                </c:pt>
                <c:pt idx="182098">
                  <c:v>1.6948499999999998E-2</c:v>
                </c:pt>
                <c:pt idx="182099">
                  <c:v>1.7236899999999999E-2</c:v>
                </c:pt>
                <c:pt idx="182100">
                  <c:v>1.7504599999999999E-2</c:v>
                </c:pt>
                <c:pt idx="182101">
                  <c:v>1.77509E-2</c:v>
                </c:pt>
                <c:pt idx="182102">
                  <c:v>1.7975399999999999E-2</c:v>
                </c:pt>
                <c:pt idx="182103">
                  <c:v>1.8177599999999999E-2</c:v>
                </c:pt>
                <c:pt idx="182104">
                  <c:v>1.8357200000000001E-2</c:v>
                </c:pt>
                <c:pt idx="182105">
                  <c:v>1.8513600000000002E-2</c:v>
                </c:pt>
                <c:pt idx="182106">
                  <c:v>1.8646599999999999E-2</c:v>
                </c:pt>
                <c:pt idx="182107">
                  <c:v>1.87558E-2</c:v>
                </c:pt>
                <c:pt idx="182108">
                  <c:v>1.8840900000000001E-2</c:v>
                </c:pt>
                <c:pt idx="182109">
                  <c:v>1.89018E-2</c:v>
                </c:pt>
                <c:pt idx="182110">
                  <c:v>1.8938099999999999E-2</c:v>
                </c:pt>
                <c:pt idx="182111">
                  <c:v>1.89496E-2</c:v>
                </c:pt>
                <c:pt idx="182112">
                  <c:v>1.8936399999999999E-2</c:v>
                </c:pt>
                <c:pt idx="182113">
                  <c:v>1.88982E-2</c:v>
                </c:pt>
                <c:pt idx="182114">
                  <c:v>1.8835000000000001E-2</c:v>
                </c:pt>
                <c:pt idx="182115">
                  <c:v>1.8746700000000002E-2</c:v>
                </c:pt>
                <c:pt idx="182116">
                  <c:v>1.8633500000000001E-2</c:v>
                </c:pt>
                <c:pt idx="182117">
                  <c:v>1.84952E-2</c:v>
                </c:pt>
                <c:pt idx="182118">
                  <c:v>1.83322E-2</c:v>
                </c:pt>
                <c:pt idx="182119">
                  <c:v>1.8144400000000001E-2</c:v>
                </c:pt>
                <c:pt idx="182120">
                  <c:v>1.7932E-2</c:v>
                </c:pt>
                <c:pt idx="182121">
                  <c:v>1.7695300000000001E-2</c:v>
                </c:pt>
                <c:pt idx="182122">
                  <c:v>1.7434499999999999E-2</c:v>
                </c:pt>
                <c:pt idx="182123">
                  <c:v>1.7149899999999999E-2</c:v>
                </c:pt>
                <c:pt idx="182124">
                  <c:v>1.6841800000000001E-2</c:v>
                </c:pt>
                <c:pt idx="182125">
                  <c:v>1.65106E-2</c:v>
                </c:pt>
                <c:pt idx="182126">
                  <c:v>1.61567E-2</c:v>
                </c:pt>
                <c:pt idx="182127">
                  <c:v>1.57804E-2</c:v>
                </c:pt>
                <c:pt idx="182128">
                  <c:v>1.5382399999999999E-2</c:v>
                </c:pt>
                <c:pt idx="182129">
                  <c:v>1.49631E-2</c:v>
                </c:pt>
                <c:pt idx="182130">
                  <c:v>1.4522999999999999E-2</c:v>
                </c:pt>
                <c:pt idx="182131">
                  <c:v>1.4062699999999999E-2</c:v>
                </c:pt>
                <c:pt idx="182132">
                  <c:v>1.3582800000000001E-2</c:v>
                </c:pt>
                <c:pt idx="182133">
                  <c:v>1.3084E-2</c:v>
                </c:pt>
                <c:pt idx="182134">
                  <c:v>1.2566900000000001E-2</c:v>
                </c:pt>
                <c:pt idx="182135">
                  <c:v>1.20322E-2</c:v>
                </c:pt>
                <c:pt idx="182136">
                  <c:v>1.14807E-2</c:v>
                </c:pt>
                <c:pt idx="182137">
                  <c:v>1.09131E-2</c:v>
                </c:pt>
                <c:pt idx="182138">
                  <c:v>1.03301E-2</c:v>
                </c:pt>
                <c:pt idx="182139" formatCode="0.00E+00">
                  <c:v>9.7326600000000006E-3</c:v>
                </c:pt>
                <c:pt idx="182140" formatCode="0.00E+00">
                  <c:v>9.1215099999999993E-3</c:v>
                </c:pt>
                <c:pt idx="182141" formatCode="0.00E+00">
                  <c:v>8.4975199999999997E-3</c:v>
                </c:pt>
                <c:pt idx="182142" formatCode="0.00E+00">
                  <c:v>7.86157E-3</c:v>
                </c:pt>
                <c:pt idx="182143" formatCode="0.00E+00">
                  <c:v>7.2145400000000002E-3</c:v>
                </c:pt>
                <c:pt idx="182144" formatCode="0.00E+00">
                  <c:v>6.55735E-3</c:v>
                </c:pt>
                <c:pt idx="182145" formatCode="0.00E+00">
                  <c:v>5.89093E-3</c:v>
                </c:pt>
                <c:pt idx="182146" formatCode="0.00E+00">
                  <c:v>5.2161999999999998E-3</c:v>
                </c:pt>
                <c:pt idx="182147" formatCode="0.00E+00">
                  <c:v>4.5341399999999999E-3</c:v>
                </c:pt>
                <c:pt idx="182148" formatCode="0.00E+00">
                  <c:v>3.8457000000000001E-3</c:v>
                </c:pt>
                <c:pt idx="182149" formatCode="0.00E+00">
                  <c:v>3.1518700000000002E-3</c:v>
                </c:pt>
                <c:pt idx="182150" formatCode="0.00E+00">
                  <c:v>2.45363E-3</c:v>
                </c:pt>
                <c:pt idx="182151" formatCode="0.00E+00">
                  <c:v>1.75198E-3</c:v>
                </c:pt>
                <c:pt idx="182152" formatCode="0.00E+00">
                  <c:v>1.04791E-3</c:v>
                </c:pt>
                <c:pt idx="182153" formatCode="0.00E+00">
                  <c:v>3.4243300000000001E-4</c:v>
                </c:pt>
                <c:pt idx="182154" formatCode="0.00E+00">
                  <c:v>-3.63445E-4</c:v>
                </c:pt>
                <c:pt idx="182155" formatCode="0.00E+00">
                  <c:v>-1.06872E-3</c:v>
                </c:pt>
                <c:pt idx="182156" formatCode="0.00E+00">
                  <c:v>-1.7723699999999999E-3</c:v>
                </c:pt>
                <c:pt idx="182157" formatCode="0.00E+00">
                  <c:v>-2.4734100000000001E-3</c:v>
                </c:pt>
                <c:pt idx="182158" formatCode="0.00E+00">
                  <c:v>-3.1708299999999999E-3</c:v>
                </c:pt>
                <c:pt idx="182159" formatCode="0.00E+00">
                  <c:v>-3.8636299999999998E-3</c:v>
                </c:pt>
                <c:pt idx="182160" formatCode="0.00E+00">
                  <c:v>-4.5508199999999997E-3</c:v>
                </c:pt>
                <c:pt idx="182161" formatCode="0.00E+00">
                  <c:v>-5.2314199999999996E-3</c:v>
                </c:pt>
                <c:pt idx="182162" formatCode="0.00E+00">
                  <c:v>-5.9044700000000002E-3</c:v>
                </c:pt>
                <c:pt idx="182163" formatCode="0.00E+00">
                  <c:v>-6.5690000000000002E-3</c:v>
                </c:pt>
                <c:pt idx="182164" formatCode="0.00E+00">
                  <c:v>-7.22406E-3</c:v>
                </c:pt>
                <c:pt idx="182165" formatCode="0.00E+00">
                  <c:v>-7.8687400000000008E-3</c:v>
                </c:pt>
                <c:pt idx="182166" formatCode="0.00E+00">
                  <c:v>-8.5021100000000002E-3</c:v>
                </c:pt>
                <c:pt idx="182167" formatCode="0.00E+00">
                  <c:v>-9.1232799999999992E-3</c:v>
                </c:pt>
                <c:pt idx="182168" formatCode="0.00E+00">
                  <c:v>-9.7313699999999996E-3</c:v>
                </c:pt>
                <c:pt idx="182169">
                  <c:v>-1.03255E-2</c:v>
                </c:pt>
                <c:pt idx="182170">
                  <c:v>-1.09049E-2</c:v>
                </c:pt>
                <c:pt idx="182171">
                  <c:v>-1.14687E-2</c:v>
                </c:pt>
                <c:pt idx="182172">
                  <c:v>-1.2016199999999999E-2</c:v>
                </c:pt>
                <c:pt idx="182173">
                  <c:v>-1.25465E-2</c:v>
                </c:pt>
                <c:pt idx="182174">
                  <c:v>-1.30589E-2</c:v>
                </c:pt>
                <c:pt idx="182175">
                  <c:v>-1.35528E-2</c:v>
                </c:pt>
                <c:pt idx="182176">
                  <c:v>-1.40275E-2</c:v>
                </c:pt>
                <c:pt idx="182177">
                  <c:v>-1.4482200000000001E-2</c:v>
                </c:pt>
                <c:pt idx="182178">
                  <c:v>-1.4916499999999999E-2</c:v>
                </c:pt>
                <c:pt idx="182179">
                  <c:v>-1.53297E-2</c:v>
                </c:pt>
                <c:pt idx="182180">
                  <c:v>-1.5721200000000001E-2</c:v>
                </c:pt>
                <c:pt idx="182181">
                  <c:v>-1.6090699999999999E-2</c:v>
                </c:pt>
                <c:pt idx="182182">
                  <c:v>-1.6437500000000001E-2</c:v>
                </c:pt>
                <c:pt idx="182183">
                  <c:v>-1.67612E-2</c:v>
                </c:pt>
                <c:pt idx="182184">
                  <c:v>-1.70615E-2</c:v>
                </c:pt>
                <c:pt idx="182185">
                  <c:v>-1.73379E-2</c:v>
                </c:pt>
                <c:pt idx="182186">
                  <c:v>-1.75902E-2</c:v>
                </c:pt>
                <c:pt idx="182187">
                  <c:v>-1.7818000000000001E-2</c:v>
                </c:pt>
                <c:pt idx="182188">
                  <c:v>-1.8020999999999999E-2</c:v>
                </c:pt>
                <c:pt idx="182189">
                  <c:v>-1.8199199999999999E-2</c:v>
                </c:pt>
                <c:pt idx="182190">
                  <c:v>-1.8352199999999999E-2</c:v>
                </c:pt>
                <c:pt idx="182191">
                  <c:v>-1.848E-2</c:v>
                </c:pt>
                <c:pt idx="182192">
                  <c:v>-1.8582399999999999E-2</c:v>
                </c:pt>
                <c:pt idx="182193">
                  <c:v>-1.86594E-2</c:v>
                </c:pt>
                <c:pt idx="182194">
                  <c:v>-1.8710999999999998E-2</c:v>
                </c:pt>
                <c:pt idx="182195">
                  <c:v>-1.8737199999999999E-2</c:v>
                </c:pt>
                <c:pt idx="182196">
                  <c:v>-1.8738000000000001E-2</c:v>
                </c:pt>
                <c:pt idx="182197">
                  <c:v>-1.87136E-2</c:v>
                </c:pt>
                <c:pt idx="182198">
                  <c:v>-1.8664099999999999E-2</c:v>
                </c:pt>
                <c:pt idx="182199">
                  <c:v>-1.8589600000000001E-2</c:v>
                </c:pt>
                <c:pt idx="182200">
                  <c:v>-1.8490400000000001E-2</c:v>
                </c:pt>
                <c:pt idx="182201">
                  <c:v>-1.83667E-2</c:v>
                </c:pt>
                <c:pt idx="182202">
                  <c:v>-1.82188E-2</c:v>
                </c:pt>
                <c:pt idx="182203">
                  <c:v>-1.80471E-2</c:v>
                </c:pt>
                <c:pt idx="182204">
                  <c:v>-1.78519E-2</c:v>
                </c:pt>
                <c:pt idx="182205">
                  <c:v>-1.7633599999999999E-2</c:v>
                </c:pt>
                <c:pt idx="182206">
                  <c:v>-1.7392600000000001E-2</c:v>
                </c:pt>
                <c:pt idx="182207">
                  <c:v>-1.7129399999999999E-2</c:v>
                </c:pt>
                <c:pt idx="182208">
                  <c:v>-1.6844499999999998E-2</c:v>
                </c:pt>
                <c:pt idx="182209">
                  <c:v>-1.6538500000000001E-2</c:v>
                </c:pt>
                <c:pt idx="182210">
                  <c:v>-1.6211900000000001E-2</c:v>
                </c:pt>
                <c:pt idx="182211">
                  <c:v>-1.5865299999999999E-2</c:v>
                </c:pt>
                <c:pt idx="182212">
                  <c:v>-1.5499199999999999E-2</c:v>
                </c:pt>
                <c:pt idx="182213">
                  <c:v>-1.5114499999999999E-2</c:v>
                </c:pt>
                <c:pt idx="182214">
                  <c:v>-1.4711699999999999E-2</c:v>
                </c:pt>
                <c:pt idx="182215">
                  <c:v>-1.42915E-2</c:v>
                </c:pt>
                <c:pt idx="182216">
                  <c:v>-1.38548E-2</c:v>
                </c:pt>
                <c:pt idx="182217">
                  <c:v>-1.34021E-2</c:v>
                </c:pt>
                <c:pt idx="182218">
                  <c:v>-1.29344E-2</c:v>
                </c:pt>
                <c:pt idx="182219">
                  <c:v>-1.2452299999999999E-2</c:v>
                </c:pt>
                <c:pt idx="182220">
                  <c:v>-1.19568E-2</c:v>
                </c:pt>
                <c:pt idx="182221">
                  <c:v>-1.14486E-2</c:v>
                </c:pt>
                <c:pt idx="182222">
                  <c:v>-1.09286E-2</c:v>
                </c:pt>
                <c:pt idx="182223">
                  <c:v>-1.0397699999999999E-2</c:v>
                </c:pt>
                <c:pt idx="182224" formatCode="0.00E+00">
                  <c:v>-9.8566699999999997E-3</c:v>
                </c:pt>
                <c:pt idx="182225" formatCode="0.00E+00">
                  <c:v>-9.3064700000000007E-3</c:v>
                </c:pt>
                <c:pt idx="182226" formatCode="0.00E+00">
                  <c:v>-8.7479700000000007E-3</c:v>
                </c:pt>
                <c:pt idx="182227" formatCode="0.00E+00">
                  <c:v>-8.1820999999999994E-3</c:v>
                </c:pt>
                <c:pt idx="182228" formatCode="0.00E+00">
                  <c:v>-7.6097600000000001E-3</c:v>
                </c:pt>
                <c:pt idx="182229" formatCode="0.00E+00">
                  <c:v>-7.03187E-3</c:v>
                </c:pt>
                <c:pt idx="182230" formatCode="0.00E+00">
                  <c:v>-6.4493600000000003E-3</c:v>
                </c:pt>
                <c:pt idx="182231" formatCode="0.00E+00">
                  <c:v>-5.8631500000000001E-3</c:v>
                </c:pt>
                <c:pt idx="182232" formatCode="0.00E+00">
                  <c:v>-5.2741699999999999E-3</c:v>
                </c:pt>
                <c:pt idx="182233" formatCode="0.00E+00">
                  <c:v>-4.6833400000000002E-3</c:v>
                </c:pt>
                <c:pt idx="182234" formatCode="0.00E+00">
                  <c:v>-4.0915999999999999E-3</c:v>
                </c:pt>
                <c:pt idx="182235" formatCode="0.00E+00">
                  <c:v>-3.49986E-3</c:v>
                </c:pt>
                <c:pt idx="182236" formatCode="0.00E+00">
                  <c:v>-2.9090399999999999E-3</c:v>
                </c:pt>
                <c:pt idx="182237" formatCode="0.00E+00">
                  <c:v>-2.3200500000000002E-3</c:v>
                </c:pt>
                <c:pt idx="182238" formatCode="0.00E+00">
                  <c:v>-1.7337800000000001E-3</c:v>
                </c:pt>
                <c:pt idx="182239" formatCode="0.00E+00">
                  <c:v>-1.1511399999999999E-3</c:v>
                </c:pt>
                <c:pt idx="182240" formatCode="0.00E+00">
                  <c:v>-5.7299499999999997E-4</c:v>
                </c:pt>
                <c:pt idx="182241" formatCode="0.00E+00">
                  <c:v>-2.2067E-7</c:v>
                </c:pt>
                <c:pt idx="182242" formatCode="0.00E+00">
                  <c:v>5.6633200000000001E-4</c:v>
                </c:pt>
                <c:pt idx="182243" formatCode="0.00E+00">
                  <c:v>1.12582E-3</c:v>
                </c:pt>
                <c:pt idx="182244" formatCode="0.00E+00">
                  <c:v>1.6774299999999999E-3</c:v>
                </c:pt>
                <c:pt idx="182245" formatCode="0.00E+00">
                  <c:v>2.2203600000000002E-3</c:v>
                </c:pt>
                <c:pt idx="182246" formatCode="0.00E+00">
                  <c:v>2.7538200000000001E-3</c:v>
                </c:pt>
                <c:pt idx="182247" formatCode="0.00E+00">
                  <c:v>3.2770400000000002E-3</c:v>
                </c:pt>
                <c:pt idx="182248" formatCode="0.00E+00">
                  <c:v>3.7892899999999998E-3</c:v>
                </c:pt>
                <c:pt idx="182249" formatCode="0.00E+00">
                  <c:v>4.2898399999999996E-3</c:v>
                </c:pt>
                <c:pt idx="182250" formatCode="0.00E+00">
                  <c:v>4.7780100000000001E-3</c:v>
                </c:pt>
                <c:pt idx="182251" formatCode="0.00E+00">
                  <c:v>5.25313E-3</c:v>
                </c:pt>
                <c:pt idx="182252" formatCode="0.00E+00">
                  <c:v>5.7145499999999997E-3</c:v>
                </c:pt>
                <c:pt idx="182253" formatCode="0.00E+00">
                  <c:v>6.1616500000000003E-3</c:v>
                </c:pt>
                <c:pt idx="182254" formatCode="0.00E+00">
                  <c:v>6.5938500000000001E-3</c:v>
                </c:pt>
                <c:pt idx="182255" formatCode="0.00E+00">
                  <c:v>7.0105899999999997E-3</c:v>
                </c:pt>
                <c:pt idx="182256" formatCode="0.00E+00">
                  <c:v>7.4113499999999997E-3</c:v>
                </c:pt>
                <c:pt idx="182257" formatCode="0.00E+00">
                  <c:v>7.7956199999999996E-3</c:v>
                </c:pt>
                <c:pt idx="182258" formatCode="0.00E+00">
                  <c:v>8.1629400000000005E-3</c:v>
                </c:pt>
                <c:pt idx="182259" formatCode="0.00E+00">
                  <c:v>8.5128700000000005E-3</c:v>
                </c:pt>
                <c:pt idx="182260" formatCode="0.00E+00">
                  <c:v>8.8450200000000003E-3</c:v>
                </c:pt>
                <c:pt idx="182261" formatCode="0.00E+00">
                  <c:v>9.1590100000000004E-3</c:v>
                </c:pt>
                <c:pt idx="182262" formatCode="0.00E+00">
                  <c:v>9.4545199999999992E-3</c:v>
                </c:pt>
                <c:pt idx="182263" formatCode="0.00E+00">
                  <c:v>9.7312300000000004E-3</c:v>
                </c:pt>
                <c:pt idx="182264" formatCode="0.00E+00">
                  <c:v>9.9888900000000003E-3</c:v>
                </c:pt>
                <c:pt idx="182265">
                  <c:v>1.02273E-2</c:v>
                </c:pt>
                <c:pt idx="182266">
                  <c:v>1.0446199999999999E-2</c:v>
                </c:pt>
                <c:pt idx="182267">
                  <c:v>1.0645399999999999E-2</c:v>
                </c:pt>
                <c:pt idx="182268">
                  <c:v>1.08249E-2</c:v>
                </c:pt>
                <c:pt idx="182269">
                  <c:v>1.0984499999999999E-2</c:v>
                </c:pt>
                <c:pt idx="182270">
                  <c:v>1.1124200000000001E-2</c:v>
                </c:pt>
                <c:pt idx="182271">
                  <c:v>1.1244000000000001E-2</c:v>
                </c:pt>
                <c:pt idx="182272">
                  <c:v>1.1343900000000001E-2</c:v>
                </c:pt>
                <c:pt idx="182273">
                  <c:v>1.1423900000000001E-2</c:v>
                </c:pt>
                <c:pt idx="182274">
                  <c:v>1.1484100000000001E-2</c:v>
                </c:pt>
                <c:pt idx="182275">
                  <c:v>1.1524700000000001E-2</c:v>
                </c:pt>
                <c:pt idx="182276">
                  <c:v>1.1545700000000001E-2</c:v>
                </c:pt>
                <c:pt idx="182277">
                  <c:v>1.15475E-2</c:v>
                </c:pt>
                <c:pt idx="182278">
                  <c:v>1.15301E-2</c:v>
                </c:pt>
                <c:pt idx="182279">
                  <c:v>1.14939E-2</c:v>
                </c:pt>
                <c:pt idx="182280">
                  <c:v>1.1439100000000001E-2</c:v>
                </c:pt>
                <c:pt idx="182281">
                  <c:v>1.1366100000000001E-2</c:v>
                </c:pt>
                <c:pt idx="182282">
                  <c:v>1.12751E-2</c:v>
                </c:pt>
                <c:pt idx="182283">
                  <c:v>1.11667E-2</c:v>
                </c:pt>
                <c:pt idx="182284">
                  <c:v>1.10411E-2</c:v>
                </c:pt>
                <c:pt idx="182285">
                  <c:v>1.08988E-2</c:v>
                </c:pt>
                <c:pt idx="182286">
                  <c:v>1.07403E-2</c:v>
                </c:pt>
                <c:pt idx="182287">
                  <c:v>1.05661E-2</c:v>
                </c:pt>
                <c:pt idx="182288">
                  <c:v>1.03766E-2</c:v>
                </c:pt>
                <c:pt idx="182289">
                  <c:v>1.01724E-2</c:v>
                </c:pt>
                <c:pt idx="182290" formatCode="0.00E+00">
                  <c:v>9.9540400000000008E-3</c:v>
                </c:pt>
                <c:pt idx="182291" formatCode="0.00E+00">
                  <c:v>9.7221300000000007E-3</c:v>
                </c:pt>
                <c:pt idx="182292" formatCode="0.00E+00">
                  <c:v>9.4772499999999996E-3</c:v>
                </c:pt>
                <c:pt idx="182293" formatCode="0.00E+00">
                  <c:v>9.2200200000000006E-3</c:v>
                </c:pt>
                <c:pt idx="182294" formatCode="0.00E+00">
                  <c:v>8.9510800000000001E-3</c:v>
                </c:pt>
                <c:pt idx="182295" formatCode="0.00E+00">
                  <c:v>8.6710799999999994E-3</c:v>
                </c:pt>
                <c:pt idx="182296" formatCode="0.00E+00">
                  <c:v>8.3806899999999997E-3</c:v>
                </c:pt>
                <c:pt idx="182297" formatCode="0.00E+00">
                  <c:v>8.0805800000000004E-3</c:v>
                </c:pt>
                <c:pt idx="182298" formatCode="0.00E+00">
                  <c:v>7.7714699999999999E-3</c:v>
                </c:pt>
                <c:pt idx="182299" formatCode="0.00E+00">
                  <c:v>7.4540500000000003E-3</c:v>
                </c:pt>
                <c:pt idx="182300" formatCode="0.00E+00">
                  <c:v>7.1290499999999996E-3</c:v>
                </c:pt>
                <c:pt idx="182301" formatCode="0.00E+00">
                  <c:v>6.7971799999999999E-3</c:v>
                </c:pt>
                <c:pt idx="182302" formatCode="0.00E+00">
                  <c:v>6.4591900000000001E-3</c:v>
                </c:pt>
                <c:pt idx="182303" formatCode="0.00E+00">
                  <c:v>6.1158100000000002E-3</c:v>
                </c:pt>
                <c:pt idx="182304" formatCode="0.00E+00">
                  <c:v>5.7678E-3</c:v>
                </c:pt>
                <c:pt idx="182305" formatCode="0.00E+00">
                  <c:v>5.4158799999999997E-3</c:v>
                </c:pt>
                <c:pt idx="182306" formatCode="0.00E+00">
                  <c:v>5.0608299999999997E-3</c:v>
                </c:pt>
                <c:pt idx="182307" formatCode="0.00E+00">
                  <c:v>4.7033800000000001E-3</c:v>
                </c:pt>
                <c:pt idx="182308" formatCode="0.00E+00">
                  <c:v>4.3442899999999998E-3</c:v>
                </c:pt>
                <c:pt idx="182309" formatCode="0.00E+00">
                  <c:v>3.9842899999999997E-3</c:v>
                </c:pt>
                <c:pt idx="182310" formatCode="0.00E+00">
                  <c:v>3.6241400000000001E-3</c:v>
                </c:pt>
                <c:pt idx="182311" formatCode="0.00E+00">
                  <c:v>3.2645700000000001E-3</c:v>
                </c:pt>
                <c:pt idx="182312" formatCode="0.00E+00">
                  <c:v>2.9063100000000001E-3</c:v>
                </c:pt>
                <c:pt idx="182313" formatCode="0.00E+00">
                  <c:v>2.5500900000000001E-3</c:v>
                </c:pt>
                <c:pt idx="182314" formatCode="0.00E+00">
                  <c:v>2.1966099999999999E-3</c:v>
                </c:pt>
                <c:pt idx="182315" formatCode="0.00E+00">
                  <c:v>1.84658E-3</c:v>
                </c:pt>
                <c:pt idx="182316" formatCode="0.00E+00">
                  <c:v>1.5007E-3</c:v>
                </c:pt>
                <c:pt idx="182317" formatCode="0.00E+00">
                  <c:v>1.15963E-3</c:v>
                </c:pt>
                <c:pt idx="182318" formatCode="0.00E+00">
                  <c:v>8.24036E-4</c:v>
                </c:pt>
                <c:pt idx="182319" formatCode="0.00E+00">
                  <c:v>4.9457400000000001E-4</c:v>
                </c:pt>
                <c:pt idx="182320" formatCode="0.00E+00">
                  <c:v>1.71872E-4</c:v>
                </c:pt>
                <c:pt idx="182321" formatCode="0.00E+00">
                  <c:v>-1.43459E-4</c:v>
                </c:pt>
                <c:pt idx="182322" formatCode="0.00E+00">
                  <c:v>-4.5082400000000001E-4</c:v>
                </c:pt>
                <c:pt idx="182323" formatCode="0.00E+00">
                  <c:v>-7.4965100000000005E-4</c:v>
                </c:pt>
                <c:pt idx="182324" formatCode="0.00E+00">
                  <c:v>-1.0393900000000001E-3</c:v>
                </c:pt>
                <c:pt idx="182325" formatCode="0.00E+00">
                  <c:v>-1.3194999999999999E-3</c:v>
                </c:pt>
                <c:pt idx="182326" formatCode="0.00E+00">
                  <c:v>-1.58949E-3</c:v>
                </c:pt>
                <c:pt idx="182327" formatCode="0.00E+00">
                  <c:v>-1.8488599999999999E-3</c:v>
                </c:pt>
                <c:pt idx="182328" formatCode="0.00E+00">
                  <c:v>-2.0971599999999998E-3</c:v>
                </c:pt>
                <c:pt idx="182329" formatCode="0.00E+00">
                  <c:v>-2.3339599999999999E-3</c:v>
                </c:pt>
                <c:pt idx="182330" formatCode="0.00E+00">
                  <c:v>-2.5588400000000002E-3</c:v>
                </c:pt>
                <c:pt idx="182331" formatCode="0.00E+00">
                  <c:v>-2.77144E-3</c:v>
                </c:pt>
                <c:pt idx="182332" formatCode="0.00E+00">
                  <c:v>-2.97139E-3</c:v>
                </c:pt>
                <c:pt idx="182333" formatCode="0.00E+00">
                  <c:v>-3.1583800000000001E-3</c:v>
                </c:pt>
                <c:pt idx="182334" formatCode="0.00E+00">
                  <c:v>-3.3321000000000002E-3</c:v>
                </c:pt>
                <c:pt idx="182335" formatCode="0.00E+00">
                  <c:v>-3.4922999999999998E-3</c:v>
                </c:pt>
                <c:pt idx="182336" formatCode="0.00E+00">
                  <c:v>-3.6387300000000002E-3</c:v>
                </c:pt>
                <c:pt idx="182337" formatCode="0.00E+00">
                  <c:v>-3.7711899999999998E-3</c:v>
                </c:pt>
                <c:pt idx="182338" formatCode="0.00E+00">
                  <c:v>-3.8895000000000002E-3</c:v>
                </c:pt>
                <c:pt idx="182339" formatCode="0.00E+00">
                  <c:v>-3.9935200000000004E-3</c:v>
                </c:pt>
                <c:pt idx="182340" formatCode="0.00E+00">
                  <c:v>-4.0831399999999999E-3</c:v>
                </c:pt>
                <c:pt idx="182341" formatCode="0.00E+00">
                  <c:v>-4.1582600000000004E-3</c:v>
                </c:pt>
                <c:pt idx="182342" formatCode="0.00E+00">
                  <c:v>-4.2188399999999997E-3</c:v>
                </c:pt>
                <c:pt idx="182343" formatCode="0.00E+00">
                  <c:v>-4.2648499999999997E-3</c:v>
                </c:pt>
                <c:pt idx="182344" formatCode="0.00E+00">
                  <c:v>-4.2963100000000002E-3</c:v>
                </c:pt>
                <c:pt idx="182345" formatCode="0.00E+00">
                  <c:v>-4.3132500000000002E-3</c:v>
                </c:pt>
                <c:pt idx="182346" formatCode="0.00E+00">
                  <c:v>-4.3157400000000002E-3</c:v>
                </c:pt>
                <c:pt idx="182347" formatCode="0.00E+00">
                  <c:v>-4.3038800000000004E-3</c:v>
                </c:pt>
                <c:pt idx="182348" formatCode="0.00E+00">
                  <c:v>-4.2778099999999999E-3</c:v>
                </c:pt>
                <c:pt idx="182349" formatCode="0.00E+00">
                  <c:v>-4.2376799999999997E-3</c:v>
                </c:pt>
                <c:pt idx="182350" formatCode="0.00E+00">
                  <c:v>-4.1836900000000003E-3</c:v>
                </c:pt>
                <c:pt idx="182351" formatCode="0.00E+00">
                  <c:v>-4.1160499999999996E-3</c:v>
                </c:pt>
                <c:pt idx="182352" formatCode="0.00E+00">
                  <c:v>-4.0350100000000003E-3</c:v>
                </c:pt>
                <c:pt idx="182353" formatCode="0.00E+00">
                  <c:v>-3.9408500000000001E-3</c:v>
                </c:pt>
                <c:pt idx="182354" formatCode="0.00E+00">
                  <c:v>-3.8338700000000001E-3</c:v>
                </c:pt>
                <c:pt idx="182355" formatCode="0.00E+00">
                  <c:v>-3.7143900000000001E-3</c:v>
                </c:pt>
                <c:pt idx="182356" formatCode="0.00E+00">
                  <c:v>-3.5827799999999998E-3</c:v>
                </c:pt>
                <c:pt idx="182357" formatCode="0.00E+00">
                  <c:v>-3.4394199999999999E-3</c:v>
                </c:pt>
                <c:pt idx="182358" formatCode="0.00E+00">
                  <c:v>-3.2847000000000002E-3</c:v>
                </c:pt>
                <c:pt idx="182359" formatCode="0.00E+00">
                  <c:v>-3.1190599999999999E-3</c:v>
                </c:pt>
                <c:pt idx="182360" formatCode="0.00E+00">
                  <c:v>-2.9429399999999998E-3</c:v>
                </c:pt>
                <c:pt idx="182361" formatCode="0.00E+00">
                  <c:v>-2.75683E-3</c:v>
                </c:pt>
                <c:pt idx="182362" formatCode="0.00E+00">
                  <c:v>-2.56121E-3</c:v>
                </c:pt>
                <c:pt idx="182363" formatCode="0.00E+00">
                  <c:v>-2.35659E-3</c:v>
                </c:pt>
                <c:pt idx="182364" formatCode="0.00E+00">
                  <c:v>-2.1435199999999999E-3</c:v>
                </c:pt>
                <c:pt idx="182365" formatCode="0.00E+00">
                  <c:v>-1.92253E-3</c:v>
                </c:pt>
                <c:pt idx="182366" formatCode="0.00E+00">
                  <c:v>-1.6941899999999999E-3</c:v>
                </c:pt>
                <c:pt idx="182367" formatCode="0.00E+00">
                  <c:v>-1.45908E-3</c:v>
                </c:pt>
                <c:pt idx="182368" formatCode="0.00E+00">
                  <c:v>-1.2178E-3</c:v>
                </c:pt>
                <c:pt idx="182369" formatCode="0.00E+00">
                  <c:v>-9.7096300000000003E-4</c:v>
                </c:pt>
                <c:pt idx="182370" formatCode="0.00E+00">
                  <c:v>-7.1917699999999999E-4</c:v>
                </c:pt>
                <c:pt idx="182371" formatCode="0.00E+00">
                  <c:v>-4.63077E-4</c:v>
                </c:pt>
                <c:pt idx="182372" formatCode="0.00E+00">
                  <c:v>-2.03301E-4</c:v>
                </c:pt>
                <c:pt idx="182373" formatCode="0.00E+00">
                  <c:v>5.9503799999999998E-5</c:v>
                </c:pt>
                <c:pt idx="182374" formatCode="0.00E+00">
                  <c:v>3.2468299999999998E-4</c:v>
                </c:pt>
                <c:pt idx="182375" formatCode="0.00E+00">
                  <c:v>5.9157800000000005E-4</c:v>
                </c:pt>
                <c:pt idx="182376" formatCode="0.00E+00">
                  <c:v>8.59526E-4</c:v>
                </c:pt>
                <c:pt idx="182377" formatCode="0.00E+00">
                  <c:v>1.1278600000000001E-3</c:v>
                </c:pt>
                <c:pt idx="182378" formatCode="0.00E+00">
                  <c:v>1.3959199999999999E-3</c:v>
                </c:pt>
                <c:pt idx="182379" formatCode="0.00E+00">
                  <c:v>1.66303E-3</c:v>
                </c:pt>
                <c:pt idx="182380" formatCode="0.00E+00">
                  <c:v>1.92852E-3</c:v>
                </c:pt>
                <c:pt idx="182381" formatCode="0.00E+00">
                  <c:v>2.1917400000000002E-3</c:v>
                </c:pt>
                <c:pt idx="182382" formatCode="0.00E+00">
                  <c:v>2.45203E-3</c:v>
                </c:pt>
                <c:pt idx="182383" formatCode="0.00E+00">
                  <c:v>2.7087399999999998E-3</c:v>
                </c:pt>
                <c:pt idx="182384" formatCode="0.00E+00">
                  <c:v>2.9612000000000002E-3</c:v>
                </c:pt>
                <c:pt idx="182385" formatCode="0.00E+00">
                  <c:v>3.2087999999999999E-3</c:v>
                </c:pt>
                <c:pt idx="182386" formatCode="0.00E+00">
                  <c:v>3.4508899999999999E-3</c:v>
                </c:pt>
                <c:pt idx="182387" formatCode="0.00E+00">
                  <c:v>3.6868600000000001E-3</c:v>
                </c:pt>
                <c:pt idx="182388" formatCode="0.00E+00">
                  <c:v>3.9160999999999996E-3</c:v>
                </c:pt>
                <c:pt idx="182389" formatCode="0.00E+00">
                  <c:v>4.1380200000000001E-3</c:v>
                </c:pt>
                <c:pt idx="182390" formatCode="0.00E+00">
                  <c:v>4.3520299999999998E-3</c:v>
                </c:pt>
                <c:pt idx="182391" formatCode="0.00E+00">
                  <c:v>4.5575700000000004E-3</c:v>
                </c:pt>
                <c:pt idx="182392" formatCode="0.00E+00">
                  <c:v>4.7540899999999999E-3</c:v>
                </c:pt>
                <c:pt idx="182393" formatCode="0.00E+00">
                  <c:v>4.9410599999999997E-3</c:v>
                </c:pt>
                <c:pt idx="182394" formatCode="0.00E+00">
                  <c:v>5.1179600000000004E-3</c:v>
                </c:pt>
                <c:pt idx="182395" formatCode="0.00E+00">
                  <c:v>5.2843100000000004E-3</c:v>
                </c:pt>
                <c:pt idx="182396" formatCode="0.00E+00">
                  <c:v>5.43963E-3</c:v>
                </c:pt>
                <c:pt idx="182397" formatCode="0.00E+00">
                  <c:v>5.5834700000000001E-3</c:v>
                </c:pt>
                <c:pt idx="182398" formatCode="0.00E+00">
                  <c:v>5.7153999999999998E-3</c:v>
                </c:pt>
                <c:pt idx="182399" formatCode="0.00E+00">
                  <c:v>5.8350099999999998E-3</c:v>
                </c:pt>
                <c:pt idx="182400" formatCode="0.00E+00">
                  <c:v>5.9419199999999998E-3</c:v>
                </c:pt>
                <c:pt idx="182401" formatCode="0.00E+00">
                  <c:v>6.0357900000000001E-3</c:v>
                </c:pt>
                <c:pt idx="182402" formatCode="0.00E+00">
                  <c:v>6.11627E-3</c:v>
                </c:pt>
                <c:pt idx="182403" formatCode="0.00E+00">
                  <c:v>6.1830699999999997E-3</c:v>
                </c:pt>
                <c:pt idx="182404" formatCode="0.00E+00">
                  <c:v>6.2359E-3</c:v>
                </c:pt>
                <c:pt idx="182405" formatCode="0.00E+00">
                  <c:v>6.2745199999999996E-3</c:v>
                </c:pt>
                <c:pt idx="182406" formatCode="0.00E+00">
                  <c:v>6.2987099999999999E-3</c:v>
                </c:pt>
                <c:pt idx="182407" formatCode="0.00E+00">
                  <c:v>6.3082700000000004E-3</c:v>
                </c:pt>
                <c:pt idx="182408" formatCode="0.00E+00">
                  <c:v>6.3030400000000002E-3</c:v>
                </c:pt>
                <c:pt idx="182409" formatCode="0.00E+00">
                  <c:v>6.2829000000000001E-3</c:v>
                </c:pt>
                <c:pt idx="182410" formatCode="0.00E+00">
                  <c:v>6.24772E-3</c:v>
                </c:pt>
                <c:pt idx="182411" formatCode="0.00E+00">
                  <c:v>6.1974500000000002E-3</c:v>
                </c:pt>
                <c:pt idx="182412" formatCode="0.00E+00">
                  <c:v>6.1320300000000001E-3</c:v>
                </c:pt>
                <c:pt idx="182413" formatCode="0.00E+00">
                  <c:v>6.0514599999999998E-3</c:v>
                </c:pt>
                <c:pt idx="182414" formatCode="0.00E+00">
                  <c:v>5.9557400000000002E-3</c:v>
                </c:pt>
                <c:pt idx="182415" formatCode="0.00E+00">
                  <c:v>5.8449399999999999E-3</c:v>
                </c:pt>
                <c:pt idx="182416" formatCode="0.00E+00">
                  <c:v>5.7191300000000002E-3</c:v>
                </c:pt>
                <c:pt idx="182417" formatCode="0.00E+00">
                  <c:v>5.5784199999999997E-3</c:v>
                </c:pt>
                <c:pt idx="182418" formatCode="0.00E+00">
                  <c:v>5.4229400000000002E-3</c:v>
                </c:pt>
                <c:pt idx="182419" formatCode="0.00E+00">
                  <c:v>5.2528699999999998E-3</c:v>
                </c:pt>
                <c:pt idx="182420" formatCode="0.00E+00">
                  <c:v>5.0684099999999998E-3</c:v>
                </c:pt>
                <c:pt idx="182421" formatCode="0.00E+00">
                  <c:v>4.8697899999999997E-3</c:v>
                </c:pt>
                <c:pt idx="182422" formatCode="0.00E+00">
                  <c:v>4.6572599999999999E-3</c:v>
                </c:pt>
                <c:pt idx="182423" formatCode="0.00E+00">
                  <c:v>4.4311100000000003E-3</c:v>
                </c:pt>
                <c:pt idx="182424" formatCode="0.00E+00">
                  <c:v>4.1916699999999998E-3</c:v>
                </c:pt>
                <c:pt idx="182425" formatCode="0.00E+00">
                  <c:v>3.93926E-3</c:v>
                </c:pt>
                <c:pt idx="182426" formatCode="0.00E+00">
                  <c:v>3.6742699999999999E-3</c:v>
                </c:pt>
                <c:pt idx="182427" formatCode="0.00E+00">
                  <c:v>3.3970900000000002E-3</c:v>
                </c:pt>
                <c:pt idx="182428" formatCode="0.00E+00">
                  <c:v>3.1081500000000001E-3</c:v>
                </c:pt>
                <c:pt idx="182429" formatCode="0.00E+00">
                  <c:v>2.80789E-3</c:v>
                </c:pt>
                <c:pt idx="182430" formatCode="0.00E+00">
                  <c:v>2.49679E-3</c:v>
                </c:pt>
                <c:pt idx="182431" formatCode="0.00E+00">
                  <c:v>2.17534E-3</c:v>
                </c:pt>
                <c:pt idx="182432" formatCode="0.00E+00">
                  <c:v>1.84407E-3</c:v>
                </c:pt>
                <c:pt idx="182433" formatCode="0.00E+00">
                  <c:v>1.50351E-3</c:v>
                </c:pt>
                <c:pt idx="182434" formatCode="0.00E+00">
                  <c:v>1.15423E-3</c:v>
                </c:pt>
                <c:pt idx="182435" formatCode="0.00E+00">
                  <c:v>7.9681000000000001E-4</c:v>
                </c:pt>
                <c:pt idx="182436" formatCode="0.00E+00">
                  <c:v>4.3185199999999998E-4</c:v>
                </c:pt>
                <c:pt idx="182437" formatCode="0.00E+00">
                  <c:v>5.99745E-5</c:v>
                </c:pt>
                <c:pt idx="182438" formatCode="0.00E+00">
                  <c:v>-3.1818599999999998E-4</c:v>
                </c:pt>
                <c:pt idx="182439" formatCode="0.00E+00">
                  <c:v>-7.0197900000000004E-4</c:v>
                </c:pt>
                <c:pt idx="182440" formatCode="0.00E+00">
                  <c:v>-1.09074E-3</c:v>
                </c:pt>
                <c:pt idx="182441" formatCode="0.00E+00">
                  <c:v>-1.48379E-3</c:v>
                </c:pt>
                <c:pt idx="182442" formatCode="0.00E+00">
                  <c:v>-1.88043E-3</c:v>
                </c:pt>
                <c:pt idx="182443" formatCode="0.00E+00">
                  <c:v>-2.2799700000000001E-3</c:v>
                </c:pt>
                <c:pt idx="182444" formatCode="0.00E+00">
                  <c:v>-2.68169E-3</c:v>
                </c:pt>
                <c:pt idx="182445" formatCode="0.00E+00">
                  <c:v>-3.0848799999999999E-3</c:v>
                </c:pt>
                <c:pt idx="182446" formatCode="0.00E+00">
                  <c:v>-3.4887999999999998E-3</c:v>
                </c:pt>
                <c:pt idx="182447" formatCode="0.00E+00">
                  <c:v>-3.8927300000000001E-3</c:v>
                </c:pt>
                <c:pt idx="182448" formatCode="0.00E+00">
                  <c:v>-4.2959399999999998E-3</c:v>
                </c:pt>
                <c:pt idx="182449" formatCode="0.00E+00">
                  <c:v>-4.6976700000000001E-3</c:v>
                </c:pt>
                <c:pt idx="182450" formatCode="0.00E+00">
                  <c:v>-5.0971999999999996E-3</c:v>
                </c:pt>
                <c:pt idx="182451" formatCode="0.00E+00">
                  <c:v>-5.4937800000000002E-3</c:v>
                </c:pt>
                <c:pt idx="182452" formatCode="0.00E+00">
                  <c:v>-5.8866700000000001E-3</c:v>
                </c:pt>
                <c:pt idx="182453" formatCode="0.00E+00">
                  <c:v>-6.2751400000000002E-3</c:v>
                </c:pt>
                <c:pt idx="182454" formatCode="0.00E+00">
                  <c:v>-6.6584499999999998E-3</c:v>
                </c:pt>
                <c:pt idx="182455" formatCode="0.00E+00">
                  <c:v>-7.0358699999999996E-3</c:v>
                </c:pt>
                <c:pt idx="182456" formatCode="0.00E+00">
                  <c:v>-7.4066899999999996E-3</c:v>
                </c:pt>
                <c:pt idx="182457" formatCode="0.00E+00">
                  <c:v>-7.7701899999999997E-3</c:v>
                </c:pt>
                <c:pt idx="182458" formatCode="0.00E+00">
                  <c:v>-8.1256699999999998E-3</c:v>
                </c:pt>
                <c:pt idx="182459" formatCode="0.00E+00">
                  <c:v>-8.4724299999999995E-3</c:v>
                </c:pt>
                <c:pt idx="182460" formatCode="0.00E+00">
                  <c:v>-8.8097899999999996E-3</c:v>
                </c:pt>
                <c:pt idx="182461" formatCode="0.00E+00">
                  <c:v>-9.1370900000000005E-3</c:v>
                </c:pt>
                <c:pt idx="182462" formatCode="0.00E+00">
                  <c:v>-9.4536700000000008E-3</c:v>
                </c:pt>
                <c:pt idx="182463" formatCode="0.00E+00">
                  <c:v>-9.7588899999999992E-3</c:v>
                </c:pt>
                <c:pt idx="182464">
                  <c:v>-1.00521E-2</c:v>
                </c:pt>
                <c:pt idx="182465">
                  <c:v>-1.03328E-2</c:v>
                </c:pt>
                <c:pt idx="182466">
                  <c:v>-1.06003E-2</c:v>
                </c:pt>
                <c:pt idx="182467">
                  <c:v>-1.0854000000000001E-2</c:v>
                </c:pt>
                <c:pt idx="182468">
                  <c:v>-1.1093499999999999E-2</c:v>
                </c:pt>
                <c:pt idx="182469">
                  <c:v>-1.13182E-2</c:v>
                </c:pt>
                <c:pt idx="182470">
                  <c:v>-1.1527600000000001E-2</c:v>
                </c:pt>
                <c:pt idx="182471">
                  <c:v>-1.1721199999999999E-2</c:v>
                </c:pt>
                <c:pt idx="182472">
                  <c:v>-1.18986E-2</c:v>
                </c:pt>
                <c:pt idx="182473">
                  <c:v>-1.20594E-2</c:v>
                </c:pt>
                <c:pt idx="182474">
                  <c:v>-1.22031E-2</c:v>
                </c:pt>
                <c:pt idx="182475">
                  <c:v>-1.23295E-2</c:v>
                </c:pt>
                <c:pt idx="182476">
                  <c:v>-1.2438100000000001E-2</c:v>
                </c:pt>
                <c:pt idx="182477">
                  <c:v>-1.2528600000000001E-2</c:v>
                </c:pt>
                <c:pt idx="182478">
                  <c:v>-1.2600800000000001E-2</c:v>
                </c:pt>
                <c:pt idx="182479">
                  <c:v>-1.2654500000000001E-2</c:v>
                </c:pt>
                <c:pt idx="182480">
                  <c:v>-1.26894E-2</c:v>
                </c:pt>
                <c:pt idx="182481">
                  <c:v>-1.27052E-2</c:v>
                </c:pt>
                <c:pt idx="182482">
                  <c:v>-1.2702E-2</c:v>
                </c:pt>
                <c:pt idx="182483">
                  <c:v>-1.26794E-2</c:v>
                </c:pt>
                <c:pt idx="182484">
                  <c:v>-1.2637499999999999E-2</c:v>
                </c:pt>
                <c:pt idx="182485">
                  <c:v>-1.2576199999999999E-2</c:v>
                </c:pt>
                <c:pt idx="182486">
                  <c:v>-1.24955E-2</c:v>
                </c:pt>
                <c:pt idx="182487">
                  <c:v>-1.23953E-2</c:v>
                </c:pt>
                <c:pt idx="182488">
                  <c:v>-1.22758E-2</c:v>
                </c:pt>
                <c:pt idx="182489">
                  <c:v>-1.2136900000000001E-2</c:v>
                </c:pt>
                <c:pt idx="182490">
                  <c:v>-1.19788E-2</c:v>
                </c:pt>
                <c:pt idx="182491">
                  <c:v>-1.1801600000000001E-2</c:v>
                </c:pt>
                <c:pt idx="182492">
                  <c:v>-1.1605600000000001E-2</c:v>
                </c:pt>
                <c:pt idx="182493">
                  <c:v>-1.13908E-2</c:v>
                </c:pt>
                <c:pt idx="182494">
                  <c:v>-1.11576E-2</c:v>
                </c:pt>
                <c:pt idx="182495">
                  <c:v>-1.09062E-2</c:v>
                </c:pt>
                <c:pt idx="182496">
                  <c:v>-1.0636899999999999E-2</c:v>
                </c:pt>
                <c:pt idx="182497">
                  <c:v>-1.0350099999999999E-2</c:v>
                </c:pt>
                <c:pt idx="182498">
                  <c:v>-1.0045999999999999E-2</c:v>
                </c:pt>
                <c:pt idx="182499" formatCode="0.00E+00">
                  <c:v>-9.7251999999999998E-3</c:v>
                </c:pt>
                <c:pt idx="182500" formatCode="0.00E+00">
                  <c:v>-9.3879800000000006E-3</c:v>
                </c:pt>
                <c:pt idx="182501" formatCode="0.00E+00">
                  <c:v>-9.0348300000000006E-3</c:v>
                </c:pt>
                <c:pt idx="182502" formatCode="0.00E+00">
                  <c:v>-8.6662400000000004E-3</c:v>
                </c:pt>
                <c:pt idx="182503" formatCode="0.00E+00">
                  <c:v>-8.2827000000000005E-3</c:v>
                </c:pt>
                <c:pt idx="182504" formatCode="0.00E+00">
                  <c:v>-7.8847599999999993E-3</c:v>
                </c:pt>
                <c:pt idx="182505" formatCode="0.00E+00">
                  <c:v>-7.4729699999999998E-3</c:v>
                </c:pt>
                <c:pt idx="182506" formatCode="0.00E+00">
                  <c:v>-7.0479200000000001E-3</c:v>
                </c:pt>
                <c:pt idx="182507" formatCode="0.00E+00">
                  <c:v>-6.61021E-3</c:v>
                </c:pt>
                <c:pt idx="182508" formatCode="0.00E+00">
                  <c:v>-6.1604700000000004E-3</c:v>
                </c:pt>
                <c:pt idx="182509" formatCode="0.00E+00">
                  <c:v>-5.6993599999999997E-3</c:v>
                </c:pt>
                <c:pt idx="182510" formatCode="0.00E+00">
                  <c:v>-5.2275500000000001E-3</c:v>
                </c:pt>
                <c:pt idx="182511" formatCode="0.00E+00">
                  <c:v>-4.7457300000000001E-3</c:v>
                </c:pt>
                <c:pt idx="182512" formatCode="0.00E+00">
                  <c:v>-4.2546199999999998E-3</c:v>
                </c:pt>
                <c:pt idx="182513" formatCode="0.00E+00">
                  <c:v>-3.75494E-3</c:v>
                </c:pt>
                <c:pt idx="182514" formatCode="0.00E+00">
                  <c:v>-3.2474499999999998E-3</c:v>
                </c:pt>
                <c:pt idx="182515" formatCode="0.00E+00">
                  <c:v>-2.73289E-3</c:v>
                </c:pt>
                <c:pt idx="182516" formatCode="0.00E+00">
                  <c:v>-2.2120500000000001E-3</c:v>
                </c:pt>
                <c:pt idx="182517" formatCode="0.00E+00">
                  <c:v>-1.68571E-3</c:v>
                </c:pt>
                <c:pt idx="182518" formatCode="0.00E+00">
                  <c:v>-1.15467E-3</c:v>
                </c:pt>
                <c:pt idx="182519" formatCode="0.00E+00">
                  <c:v>-6.1973200000000001E-4</c:v>
                </c:pt>
                <c:pt idx="182520" formatCode="0.00E+00">
                  <c:v>-8.17185E-5</c:v>
                </c:pt>
                <c:pt idx="182521" formatCode="0.00E+00">
                  <c:v>4.5855000000000001E-4</c:v>
                </c:pt>
                <c:pt idx="182522" formatCode="0.00E+00">
                  <c:v>1.0002399999999999E-3</c:v>
                </c:pt>
                <c:pt idx="182523" formatCode="0.00E+00">
                  <c:v>1.5425300000000001E-3</c:v>
                </c:pt>
                <c:pt idx="182524" formatCode="0.00E+00">
                  <c:v>2.0845799999999999E-3</c:v>
                </c:pt>
                <c:pt idx="182525" formatCode="0.00E+00">
                  <c:v>2.62554E-3</c:v>
                </c:pt>
                <c:pt idx="182526" formatCode="0.00E+00">
                  <c:v>3.1645900000000001E-3</c:v>
                </c:pt>
                <c:pt idx="182527" formatCode="0.00E+00">
                  <c:v>3.7008900000000001E-3</c:v>
                </c:pt>
                <c:pt idx="182528" formatCode="0.00E+00">
                  <c:v>4.2335899999999997E-3</c:v>
                </c:pt>
                <c:pt idx="182529" formatCode="0.00E+00">
                  <c:v>4.7618799999999996E-3</c:v>
                </c:pt>
                <c:pt idx="182530" formatCode="0.00E+00">
                  <c:v>5.2849300000000002E-3</c:v>
                </c:pt>
                <c:pt idx="182531" formatCode="0.00E+00">
                  <c:v>5.8019300000000003E-3</c:v>
                </c:pt>
                <c:pt idx="182532" formatCode="0.00E+00">
                  <c:v>6.3120600000000004E-3</c:v>
                </c:pt>
                <c:pt idx="182533" formatCode="0.00E+00">
                  <c:v>6.8145200000000001E-3</c:v>
                </c:pt>
                <c:pt idx="182534" formatCode="0.00E+00">
                  <c:v>7.3085299999999997E-3</c:v>
                </c:pt>
                <c:pt idx="182535" formatCode="0.00E+00">
                  <c:v>7.7933100000000003E-3</c:v>
                </c:pt>
                <c:pt idx="182536" formatCode="0.00E+00">
                  <c:v>8.2681000000000004E-3</c:v>
                </c:pt>
                <c:pt idx="182537" formatCode="0.00E+00">
                  <c:v>8.7321599999999992E-3</c:v>
                </c:pt>
                <c:pt idx="182538" formatCode="0.00E+00">
                  <c:v>9.1847400000000003E-3</c:v>
                </c:pt>
                <c:pt idx="182539" formatCode="0.00E+00">
                  <c:v>9.6251400000000008E-3</c:v>
                </c:pt>
                <c:pt idx="182540">
                  <c:v>1.0052699999999999E-2</c:v>
                </c:pt>
                <c:pt idx="182541">
                  <c:v>1.04666E-2</c:v>
                </c:pt>
                <c:pt idx="182542">
                  <c:v>1.08664E-2</c:v>
                </c:pt>
                <c:pt idx="182543">
                  <c:v>1.1251300000000001E-2</c:v>
                </c:pt>
                <c:pt idx="182544">
                  <c:v>1.1620800000000001E-2</c:v>
                </c:pt>
                <c:pt idx="182545">
                  <c:v>1.19743E-2</c:v>
                </c:pt>
                <c:pt idx="182546">
                  <c:v>1.23112E-2</c:v>
                </c:pt>
                <c:pt idx="182547">
                  <c:v>1.26309E-2</c:v>
                </c:pt>
                <c:pt idx="182548">
                  <c:v>1.2933E-2</c:v>
                </c:pt>
                <c:pt idx="182549">
                  <c:v>1.3217E-2</c:v>
                </c:pt>
                <c:pt idx="182550">
                  <c:v>1.34825E-2</c:v>
                </c:pt>
                <c:pt idx="182551">
                  <c:v>1.37289E-2</c:v>
                </c:pt>
                <c:pt idx="182552">
                  <c:v>1.3956E-2</c:v>
                </c:pt>
                <c:pt idx="182553">
                  <c:v>1.41634E-2</c:v>
                </c:pt>
                <c:pt idx="182554">
                  <c:v>1.4350699999999999E-2</c:v>
                </c:pt>
                <c:pt idx="182555">
                  <c:v>1.45177E-2</c:v>
                </c:pt>
                <c:pt idx="182556">
                  <c:v>1.4664E-2</c:v>
                </c:pt>
                <c:pt idx="182557">
                  <c:v>1.4789500000000001E-2</c:v>
                </c:pt>
                <c:pt idx="182558">
                  <c:v>1.4893999999999999E-2</c:v>
                </c:pt>
                <c:pt idx="182559">
                  <c:v>1.49772E-2</c:v>
                </c:pt>
                <c:pt idx="182560">
                  <c:v>1.50391E-2</c:v>
                </c:pt>
                <c:pt idx="182561">
                  <c:v>1.50796E-2</c:v>
                </c:pt>
                <c:pt idx="182562">
                  <c:v>1.50986E-2</c:v>
                </c:pt>
                <c:pt idx="182563">
                  <c:v>1.5096E-2</c:v>
                </c:pt>
                <c:pt idx="182564">
                  <c:v>1.5072E-2</c:v>
                </c:pt>
                <c:pt idx="182565">
                  <c:v>1.50265E-2</c:v>
                </c:pt>
                <c:pt idx="182566">
                  <c:v>1.49596E-2</c:v>
                </c:pt>
                <c:pt idx="182567">
                  <c:v>1.48714E-2</c:v>
                </c:pt>
                <c:pt idx="182568">
                  <c:v>1.4762000000000001E-2</c:v>
                </c:pt>
                <c:pt idx="182569">
                  <c:v>1.4631699999999999E-2</c:v>
                </c:pt>
                <c:pt idx="182570">
                  <c:v>1.4480700000000001E-2</c:v>
                </c:pt>
                <c:pt idx="182571">
                  <c:v>1.43091E-2</c:v>
                </c:pt>
                <c:pt idx="182572">
                  <c:v>1.4117299999999999E-2</c:v>
                </c:pt>
                <c:pt idx="182573">
                  <c:v>1.3905600000000001E-2</c:v>
                </c:pt>
                <c:pt idx="182574">
                  <c:v>1.36743E-2</c:v>
                </c:pt>
                <c:pt idx="182575">
                  <c:v>1.3423900000000001E-2</c:v>
                </c:pt>
                <c:pt idx="182576">
                  <c:v>1.3154600000000001E-2</c:v>
                </c:pt>
                <c:pt idx="182577">
                  <c:v>1.2866900000000001E-2</c:v>
                </c:pt>
                <c:pt idx="182578">
                  <c:v>1.25614E-2</c:v>
                </c:pt>
                <c:pt idx="182579">
                  <c:v>1.22384E-2</c:v>
                </c:pt>
                <c:pt idx="182580">
                  <c:v>1.1898499999999999E-2</c:v>
                </c:pt>
                <c:pt idx="182581">
                  <c:v>1.15423E-2</c:v>
                </c:pt>
                <c:pt idx="182582">
                  <c:v>1.1170299999999999E-2</c:v>
                </c:pt>
                <c:pt idx="182583">
                  <c:v>1.07831E-2</c:v>
                </c:pt>
                <c:pt idx="182584">
                  <c:v>1.03813E-2</c:v>
                </c:pt>
                <c:pt idx="182585" formatCode="0.00E+00">
                  <c:v>9.9655799999999999E-3</c:v>
                </c:pt>
                <c:pt idx="182586" formatCode="0.00E+00">
                  <c:v>9.5365899999999993E-3</c:v>
                </c:pt>
                <c:pt idx="182587" formatCode="0.00E+00">
                  <c:v>9.0950100000000006E-3</c:v>
                </c:pt>
                <c:pt idx="182588" formatCode="0.00E+00">
                  <c:v>8.6415399999999996E-3</c:v>
                </c:pt>
                <c:pt idx="182589" formatCode="0.00E+00">
                  <c:v>8.1769000000000008E-3</c:v>
                </c:pt>
                <c:pt idx="182590" formatCode="0.00E+00">
                  <c:v>7.7018299999999998E-3</c:v>
                </c:pt>
                <c:pt idx="182591" formatCode="0.00E+00">
                  <c:v>7.2170699999999999E-3</c:v>
                </c:pt>
                <c:pt idx="182592" formatCode="0.00E+00">
                  <c:v>6.7234E-3</c:v>
                </c:pt>
                <c:pt idx="182593" formatCode="0.00E+00">
                  <c:v>6.2215999999999999E-3</c:v>
                </c:pt>
                <c:pt idx="182594" formatCode="0.00E+00">
                  <c:v>5.7124400000000001E-3</c:v>
                </c:pt>
                <c:pt idx="182595" formatCode="0.00E+00">
                  <c:v>5.19674E-3</c:v>
                </c:pt>
                <c:pt idx="182596" formatCode="0.00E+00">
                  <c:v>4.6753100000000002E-3</c:v>
                </c:pt>
                <c:pt idx="182597" formatCode="0.00E+00">
                  <c:v>4.1489600000000001E-3</c:v>
                </c:pt>
                <c:pt idx="182598" formatCode="0.00E+00">
                  <c:v>3.6185200000000001E-3</c:v>
                </c:pt>
                <c:pt idx="182599" formatCode="0.00E+00">
                  <c:v>3.0848099999999999E-3</c:v>
                </c:pt>
                <c:pt idx="182600" formatCode="0.00E+00">
                  <c:v>2.5486699999999998E-3</c:v>
                </c:pt>
                <c:pt idx="182601" formatCode="0.00E+00">
                  <c:v>2.0109300000000002E-3</c:v>
                </c:pt>
                <c:pt idx="182602" formatCode="0.00E+00">
                  <c:v>1.47244E-3</c:v>
                </c:pt>
                <c:pt idx="182603" formatCode="0.00E+00">
                  <c:v>9.3401300000000003E-4</c:v>
                </c:pt>
                <c:pt idx="182604" formatCode="0.00E+00">
                  <c:v>3.9649599999999998E-4</c:v>
                </c:pt>
                <c:pt idx="182605" formatCode="0.00E+00">
                  <c:v>-1.3928500000000001E-4</c:v>
                </c:pt>
                <c:pt idx="182606" formatCode="0.00E+00">
                  <c:v>-6.7250600000000002E-4</c:v>
                </c:pt>
                <c:pt idx="182607" formatCode="0.00E+00">
                  <c:v>-1.20235E-3</c:v>
                </c:pt>
                <c:pt idx="182608" formatCode="0.00E+00">
                  <c:v>-1.7279999999999999E-3</c:v>
                </c:pt>
                <c:pt idx="182609" formatCode="0.00E+00">
                  <c:v>-2.24866E-3</c:v>
                </c:pt>
                <c:pt idx="182610" formatCode="0.00E+00">
                  <c:v>-2.7635400000000001E-3</c:v>
                </c:pt>
                <c:pt idx="182611" formatCode="0.00E+00">
                  <c:v>-3.2718500000000002E-3</c:v>
                </c:pt>
                <c:pt idx="182612" formatCode="0.00E+00">
                  <c:v>-3.77284E-3</c:v>
                </c:pt>
                <c:pt idx="182613" formatCode="0.00E+00">
                  <c:v>-4.2657399999999996E-3</c:v>
                </c:pt>
                <c:pt idx="182614" formatCode="0.00E+00">
                  <c:v>-4.7498100000000001E-3</c:v>
                </c:pt>
                <c:pt idx="182615" formatCode="0.00E+00">
                  <c:v>-5.2243400000000001E-3</c:v>
                </c:pt>
                <c:pt idx="182616" formatCode="0.00E+00">
                  <c:v>-5.6886200000000001E-3</c:v>
                </c:pt>
                <c:pt idx="182617" formatCode="0.00E+00">
                  <c:v>-6.1419600000000001E-3</c:v>
                </c:pt>
                <c:pt idx="182618" formatCode="0.00E+00">
                  <c:v>-6.5837100000000004E-3</c:v>
                </c:pt>
                <c:pt idx="182619" formatCode="0.00E+00">
                  <c:v>-7.0131999999999998E-3</c:v>
                </c:pt>
                <c:pt idx="182620" formatCode="0.00E+00">
                  <c:v>-7.4298300000000001E-3</c:v>
                </c:pt>
                <c:pt idx="182621" formatCode="0.00E+00">
                  <c:v>-7.8329899999999997E-3</c:v>
                </c:pt>
                <c:pt idx="182622" formatCode="0.00E+00">
                  <c:v>-8.2221099999999995E-3</c:v>
                </c:pt>
                <c:pt idx="182623" formatCode="0.00E+00">
                  <c:v>-8.5966299999999992E-3</c:v>
                </c:pt>
                <c:pt idx="182624" formatCode="0.00E+00">
                  <c:v>-8.9560300000000002E-3</c:v>
                </c:pt>
                <c:pt idx="182625" formatCode="0.00E+00">
                  <c:v>-9.2998000000000004E-3</c:v>
                </c:pt>
                <c:pt idx="182626" formatCode="0.00E+00">
                  <c:v>-9.6274900000000007E-3</c:v>
                </c:pt>
                <c:pt idx="182627" formatCode="0.00E+00">
                  <c:v>-9.9386400000000003E-3</c:v>
                </c:pt>
                <c:pt idx="182628">
                  <c:v>-1.02328E-2</c:v>
                </c:pt>
                <c:pt idx="182629">
                  <c:v>-1.05097E-2</c:v>
                </c:pt>
                <c:pt idx="182630">
                  <c:v>-1.07689E-2</c:v>
                </c:pt>
                <c:pt idx="182631">
                  <c:v>-1.1010000000000001E-2</c:v>
                </c:pt>
                <c:pt idx="182632">
                  <c:v>-1.1232900000000001E-2</c:v>
                </c:pt>
                <c:pt idx="182633">
                  <c:v>-1.14371E-2</c:v>
                </c:pt>
                <c:pt idx="182634">
                  <c:v>-1.16226E-2</c:v>
                </c:pt>
                <c:pt idx="182635">
                  <c:v>-1.1789000000000001E-2</c:v>
                </c:pt>
                <c:pt idx="182636">
                  <c:v>-1.19363E-2</c:v>
                </c:pt>
                <c:pt idx="182637">
                  <c:v>-1.2064200000000001E-2</c:v>
                </c:pt>
                <c:pt idx="182638">
                  <c:v>-1.2172799999999999E-2</c:v>
                </c:pt>
                <c:pt idx="182639">
                  <c:v>-1.22618E-2</c:v>
                </c:pt>
                <c:pt idx="182640">
                  <c:v>-1.23313E-2</c:v>
                </c:pt>
                <c:pt idx="182641">
                  <c:v>-1.23813E-2</c:v>
                </c:pt>
                <c:pt idx="182642">
                  <c:v>-1.2411800000000001E-2</c:v>
                </c:pt>
                <c:pt idx="182643">
                  <c:v>-1.2422900000000001E-2</c:v>
                </c:pt>
                <c:pt idx="182644">
                  <c:v>-1.24146E-2</c:v>
                </c:pt>
                <c:pt idx="182645">
                  <c:v>-1.23871E-2</c:v>
                </c:pt>
                <c:pt idx="182646">
                  <c:v>-1.2340500000000001E-2</c:v>
                </c:pt>
                <c:pt idx="182647">
                  <c:v>-1.2274999999999999E-2</c:v>
                </c:pt>
                <c:pt idx="182648">
                  <c:v>-1.21908E-2</c:v>
                </c:pt>
                <c:pt idx="182649">
                  <c:v>-1.20883E-2</c:v>
                </c:pt>
                <c:pt idx="182650">
                  <c:v>-1.1967500000000001E-2</c:v>
                </c:pt>
                <c:pt idx="182651">
                  <c:v>-1.1828999999999999E-2</c:v>
                </c:pt>
                <c:pt idx="182652">
                  <c:v>-1.16729E-2</c:v>
                </c:pt>
                <c:pt idx="182653">
                  <c:v>-1.14997E-2</c:v>
                </c:pt>
                <c:pt idx="182654">
                  <c:v>-1.13098E-2</c:v>
                </c:pt>
                <c:pt idx="182655">
                  <c:v>-1.1103500000000001E-2</c:v>
                </c:pt>
                <c:pt idx="182656">
                  <c:v>-1.08813E-2</c:v>
                </c:pt>
                <c:pt idx="182657">
                  <c:v>-1.0643700000000001E-2</c:v>
                </c:pt>
                <c:pt idx="182658">
                  <c:v>-1.03911E-2</c:v>
                </c:pt>
                <c:pt idx="182659">
                  <c:v>-1.01242E-2</c:v>
                </c:pt>
                <c:pt idx="182660" formatCode="0.00E+00">
                  <c:v>-9.8433199999999992E-3</c:v>
                </c:pt>
                <c:pt idx="182661" formatCode="0.00E+00">
                  <c:v>-9.5491399999999994E-3</c:v>
                </c:pt>
                <c:pt idx="182662" formatCode="0.00E+00">
                  <c:v>-9.2422200000000006E-3</c:v>
                </c:pt>
                <c:pt idx="182663" formatCode="0.00E+00">
                  <c:v>-8.9231299999999996E-3</c:v>
                </c:pt>
                <c:pt idx="182664" formatCode="0.00E+00">
                  <c:v>-8.5925099999999994E-3</c:v>
                </c:pt>
                <c:pt idx="182665" formatCode="0.00E+00">
                  <c:v>-8.2509699999999998E-3</c:v>
                </c:pt>
                <c:pt idx="182666" formatCode="0.00E+00">
                  <c:v>-7.8991700000000005E-3</c:v>
                </c:pt>
                <c:pt idx="182667" formatCode="0.00E+00">
                  <c:v>-7.5377700000000001E-3</c:v>
                </c:pt>
                <c:pt idx="182668" formatCode="0.00E+00">
                  <c:v>-7.1674399999999997E-3</c:v>
                </c:pt>
                <c:pt idx="182669" formatCode="0.00E+00">
                  <c:v>-6.7888599999999999E-3</c:v>
                </c:pt>
                <c:pt idx="182670" formatCode="0.00E+00">
                  <c:v>-6.4027299999999997E-3</c:v>
                </c:pt>
                <c:pt idx="182671" formatCode="0.00E+00">
                  <c:v>-6.0097600000000003E-3</c:v>
                </c:pt>
                <c:pt idx="182672" formatCode="0.00E+00">
                  <c:v>-5.61066E-3</c:v>
                </c:pt>
                <c:pt idx="182673" formatCode="0.00E+00">
                  <c:v>-5.2061599999999996E-3</c:v>
                </c:pt>
                <c:pt idx="182674" formatCode="0.00E+00">
                  <c:v>-4.7969700000000002E-3</c:v>
                </c:pt>
                <c:pt idx="182675" formatCode="0.00E+00">
                  <c:v>-4.38384E-3</c:v>
                </c:pt>
                <c:pt idx="182676" formatCode="0.00E+00">
                  <c:v>-3.9674899999999997E-3</c:v>
                </c:pt>
                <c:pt idx="182677" formatCode="0.00E+00">
                  <c:v>-3.5486599999999999E-3</c:v>
                </c:pt>
                <c:pt idx="182678" formatCode="0.00E+00">
                  <c:v>-3.1281E-3</c:v>
                </c:pt>
                <c:pt idx="182679" formatCode="0.00E+00">
                  <c:v>-2.70652E-3</c:v>
                </c:pt>
                <c:pt idx="182680" formatCode="0.00E+00">
                  <c:v>-2.2846799999999999E-3</c:v>
                </c:pt>
                <c:pt idx="182681" formatCode="0.00E+00">
                  <c:v>-1.8633E-3</c:v>
                </c:pt>
                <c:pt idx="182682" formatCode="0.00E+00">
                  <c:v>-1.4430999999999999E-3</c:v>
                </c:pt>
                <c:pt idx="182683" formatCode="0.00E+00">
                  <c:v>-1.0248099999999999E-3</c:v>
                </c:pt>
                <c:pt idx="182684" formatCode="0.00E+00">
                  <c:v>-6.0914200000000002E-4</c:v>
                </c:pt>
                <c:pt idx="182685" formatCode="0.00E+00">
                  <c:v>-1.9679699999999999E-4</c:v>
                </c:pt>
                <c:pt idx="182686" formatCode="0.00E+00">
                  <c:v>2.11528E-4</c:v>
                </c:pt>
                <c:pt idx="182687" formatCode="0.00E+00">
                  <c:v>6.1514700000000002E-4</c:v>
                </c:pt>
                <c:pt idx="182688" formatCode="0.00E+00">
                  <c:v>1.0133900000000001E-3</c:v>
                </c:pt>
                <c:pt idx="182689" formatCode="0.00E+00">
                  <c:v>1.40559E-3</c:v>
                </c:pt>
                <c:pt idx="182690" formatCode="0.00E+00">
                  <c:v>1.7911100000000001E-3</c:v>
                </c:pt>
                <c:pt idx="182691" formatCode="0.00E+00">
                  <c:v>2.1693099999999998E-3</c:v>
                </c:pt>
                <c:pt idx="182692" formatCode="0.00E+00">
                  <c:v>2.53959E-3</c:v>
                </c:pt>
                <c:pt idx="182693" formatCode="0.00E+00">
                  <c:v>2.9013400000000001E-3</c:v>
                </c:pt>
                <c:pt idx="182694" formatCode="0.00E+00">
                  <c:v>3.2539800000000001E-3</c:v>
                </c:pt>
                <c:pt idx="182695" formatCode="0.00E+00">
                  <c:v>3.5969600000000002E-3</c:v>
                </c:pt>
                <c:pt idx="182696" formatCode="0.00E+00">
                  <c:v>3.9297300000000002E-3</c:v>
                </c:pt>
                <c:pt idx="182697" formatCode="0.00E+00">
                  <c:v>4.2517900000000001E-3</c:v>
                </c:pt>
                <c:pt idx="182698" formatCode="0.00E+00">
                  <c:v>4.5626199999999999E-3</c:v>
                </c:pt>
                <c:pt idx="182699" formatCode="0.00E+00">
                  <c:v>4.8617599999999997E-3</c:v>
                </c:pt>
                <c:pt idx="182700" formatCode="0.00E+00">
                  <c:v>5.1487499999999997E-3</c:v>
                </c:pt>
                <c:pt idx="182701" formatCode="0.00E+00">
                  <c:v>5.4231799999999997E-3</c:v>
                </c:pt>
                <c:pt idx="182702" formatCode="0.00E+00">
                  <c:v>5.6846300000000004E-3</c:v>
                </c:pt>
                <c:pt idx="182703" formatCode="0.00E+00">
                  <c:v>5.9327399999999997E-3</c:v>
                </c:pt>
                <c:pt idx="182704" formatCode="0.00E+00">
                  <c:v>6.1671499999999997E-3</c:v>
                </c:pt>
                <c:pt idx="182705" formatCode="0.00E+00">
                  <c:v>6.3875399999999997E-3</c:v>
                </c:pt>
                <c:pt idx="182706" formatCode="0.00E+00">
                  <c:v>6.5935999999999998E-3</c:v>
                </c:pt>
                <c:pt idx="182707" formatCode="0.00E+00">
                  <c:v>6.7850899999999997E-3</c:v>
                </c:pt>
                <c:pt idx="182708" formatCode="0.00E+00">
                  <c:v>6.9617400000000001E-3</c:v>
                </c:pt>
                <c:pt idx="182709" formatCode="0.00E+00">
                  <c:v>7.1233499999999996E-3</c:v>
                </c:pt>
                <c:pt idx="182710" formatCode="0.00E+00">
                  <c:v>7.2697300000000003E-3</c:v>
                </c:pt>
                <c:pt idx="182711" formatCode="0.00E+00">
                  <c:v>7.4007300000000003E-3</c:v>
                </c:pt>
                <c:pt idx="182712" formatCode="0.00E+00">
                  <c:v>7.5162199999999997E-3</c:v>
                </c:pt>
                <c:pt idx="182713" formatCode="0.00E+00">
                  <c:v>7.6161099999999997E-3</c:v>
                </c:pt>
                <c:pt idx="182714" formatCode="0.00E+00">
                  <c:v>7.7003100000000001E-3</c:v>
                </c:pt>
                <c:pt idx="182715" formatCode="0.00E+00">
                  <c:v>7.7687900000000002E-3</c:v>
                </c:pt>
                <c:pt idx="182716" formatCode="0.00E+00">
                  <c:v>7.82155E-3</c:v>
                </c:pt>
                <c:pt idx="182717" formatCode="0.00E+00">
                  <c:v>7.8585900000000004E-3</c:v>
                </c:pt>
                <c:pt idx="182718" formatCode="0.00E+00">
                  <c:v>7.8799600000000001E-3</c:v>
                </c:pt>
                <c:pt idx="182719" formatCode="0.00E+00">
                  <c:v>7.8857400000000005E-3</c:v>
                </c:pt>
                <c:pt idx="182720" formatCode="0.00E+00">
                  <c:v>7.8760299999999991E-3</c:v>
                </c:pt>
                <c:pt idx="182721" formatCode="0.00E+00">
                  <c:v>7.8509600000000006E-3</c:v>
                </c:pt>
                <c:pt idx="182722" formatCode="0.00E+00">
                  <c:v>7.8106900000000003E-3</c:v>
                </c:pt>
                <c:pt idx="182723" formatCode="0.00E+00">
                  <c:v>7.7554099999999999E-3</c:v>
                </c:pt>
                <c:pt idx="182724" formatCode="0.00E+00">
                  <c:v>7.6853199999999998E-3</c:v>
                </c:pt>
                <c:pt idx="182725" formatCode="0.00E+00">
                  <c:v>7.6006700000000003E-3</c:v>
                </c:pt>
                <c:pt idx="182726" formatCode="0.00E+00">
                  <c:v>7.5017199999999999E-3</c:v>
                </c:pt>
                <c:pt idx="182727" formatCode="0.00E+00">
                  <c:v>7.3887700000000002E-3</c:v>
                </c:pt>
                <c:pt idx="182728" formatCode="0.00E+00">
                  <c:v>7.2621200000000004E-3</c:v>
                </c:pt>
                <c:pt idx="182729" formatCode="0.00E+00">
                  <c:v>7.12212E-3</c:v>
                </c:pt>
                <c:pt idx="182730" formatCode="0.00E+00">
                  <c:v>6.9691199999999997E-3</c:v>
                </c:pt>
                <c:pt idx="182731" formatCode="0.00E+00">
                  <c:v>6.8035099999999996E-3</c:v>
                </c:pt>
                <c:pt idx="182732" formatCode="0.00E+00">
                  <c:v>6.6257E-3</c:v>
                </c:pt>
                <c:pt idx="182733" formatCode="0.00E+00">
                  <c:v>6.43612E-3</c:v>
                </c:pt>
                <c:pt idx="182734" formatCode="0.00E+00">
                  <c:v>6.2351999999999998E-3</c:v>
                </c:pt>
                <c:pt idx="182735" formatCode="0.00E+00">
                  <c:v>6.0234199999999998E-3</c:v>
                </c:pt>
                <c:pt idx="182736" formatCode="0.00E+00">
                  <c:v>5.8012599999999999E-3</c:v>
                </c:pt>
                <c:pt idx="182737" formatCode="0.00E+00">
                  <c:v>5.5692299999999997E-3</c:v>
                </c:pt>
                <c:pt idx="182738" formatCode="0.00E+00">
                  <c:v>5.3278300000000004E-3</c:v>
                </c:pt>
                <c:pt idx="182739" formatCode="0.00E+00">
                  <c:v>5.0776099999999998E-3</c:v>
                </c:pt>
                <c:pt idx="182740" formatCode="0.00E+00">
                  <c:v>4.8191099999999997E-3</c:v>
                </c:pt>
                <c:pt idx="182741" formatCode="0.00E+00">
                  <c:v>4.5528799999999996E-3</c:v>
                </c:pt>
                <c:pt idx="182742" formatCode="0.00E+00">
                  <c:v>4.2795100000000003E-3</c:v>
                </c:pt>
                <c:pt idx="182743" formatCode="0.00E+00">
                  <c:v>3.99958E-3</c:v>
                </c:pt>
                <c:pt idx="182744" formatCode="0.00E+00">
                  <c:v>3.7136700000000001E-3</c:v>
                </c:pt>
                <c:pt idx="182745" formatCode="0.00E+00">
                  <c:v>3.42239E-3</c:v>
                </c:pt>
                <c:pt idx="182746" formatCode="0.00E+00">
                  <c:v>3.1263599999999999E-3</c:v>
                </c:pt>
                <c:pt idx="182747" formatCode="0.00E+00">
                  <c:v>2.8261800000000002E-3</c:v>
                </c:pt>
                <c:pt idx="182748" formatCode="0.00E+00">
                  <c:v>2.5224700000000002E-3</c:v>
                </c:pt>
                <c:pt idx="182749" formatCode="0.00E+00">
                  <c:v>2.21587E-3</c:v>
                </c:pt>
                <c:pt idx="182750" formatCode="0.00E+00">
                  <c:v>1.9070000000000001E-3</c:v>
                </c:pt>
                <c:pt idx="182751" formatCode="0.00E+00">
                  <c:v>1.5964900000000001E-3</c:v>
                </c:pt>
                <c:pt idx="182752" formatCode="0.00E+00">
                  <c:v>1.2849700000000001E-3</c:v>
                </c:pt>
                <c:pt idx="182753" formatCode="0.00E+00">
                  <c:v>9.7307100000000005E-4</c:v>
                </c:pt>
                <c:pt idx="182754" formatCode="0.00E+00">
                  <c:v>6.6142000000000002E-4</c:v>
                </c:pt>
                <c:pt idx="182755" formatCode="0.00E+00">
                  <c:v>3.5064200000000002E-4</c:v>
                </c:pt>
                <c:pt idx="182756" formatCode="0.00E+00">
                  <c:v>4.1358700000000001E-5</c:v>
                </c:pt>
                <c:pt idx="182757" formatCode="0.00E+00">
                  <c:v>-2.6581499999999997E-4</c:v>
                </c:pt>
                <c:pt idx="182758" formatCode="0.00E+00">
                  <c:v>-5.7026899999999998E-4</c:v>
                </c:pt>
                <c:pt idx="182759" formatCode="0.00E+00">
                  <c:v>-8.7140199999999996E-4</c:v>
                </c:pt>
                <c:pt idx="182760" formatCode="0.00E+00">
                  <c:v>-1.16862E-3</c:v>
                </c:pt>
                <c:pt idx="182761" formatCode="0.00E+00">
                  <c:v>-1.46134E-3</c:v>
                </c:pt>
                <c:pt idx="182762" formatCode="0.00E+00">
                  <c:v>-1.74899E-3</c:v>
                </c:pt>
                <c:pt idx="182763" formatCode="0.00E+00">
                  <c:v>-2.0310100000000002E-3</c:v>
                </c:pt>
                <c:pt idx="182764" formatCode="0.00E+00">
                  <c:v>-2.30685E-3</c:v>
                </c:pt>
                <c:pt idx="182765" formatCode="0.00E+00">
                  <c:v>-2.5759799999999998E-3</c:v>
                </c:pt>
                <c:pt idx="182766" formatCode="0.00E+00">
                  <c:v>-2.8378700000000001E-3</c:v>
                </c:pt>
                <c:pt idx="182767" formatCode="0.00E+00">
                  <c:v>-3.09202E-3</c:v>
                </c:pt>
                <c:pt idx="182768" formatCode="0.00E+00">
                  <c:v>-3.3379600000000001E-3</c:v>
                </c:pt>
                <c:pt idx="182769" formatCode="0.00E+00">
                  <c:v>-3.5751899999999998E-3</c:v>
                </c:pt>
                <c:pt idx="182770" formatCode="0.00E+00">
                  <c:v>-3.80328E-3</c:v>
                </c:pt>
                <c:pt idx="182771" formatCode="0.00E+00">
                  <c:v>-4.0217999999999999E-3</c:v>
                </c:pt>
                <c:pt idx="182772" formatCode="0.00E+00">
                  <c:v>-4.2303200000000001E-3</c:v>
                </c:pt>
                <c:pt idx="182773" formatCode="0.00E+00">
                  <c:v>-4.4284600000000004E-3</c:v>
                </c:pt>
                <c:pt idx="182774" formatCode="0.00E+00">
                  <c:v>-4.6158400000000004E-3</c:v>
                </c:pt>
                <c:pt idx="182775" formatCode="0.00E+00">
                  <c:v>-4.7921300000000003E-3</c:v>
                </c:pt>
                <c:pt idx="182776" formatCode="0.00E+00">
                  <c:v>-4.9569799999999997E-3</c:v>
                </c:pt>
                <c:pt idx="182777" formatCode="0.00E+00">
                  <c:v>-5.1101100000000002E-3</c:v>
                </c:pt>
                <c:pt idx="182778" formatCode="0.00E+00">
                  <c:v>-5.25122E-3</c:v>
                </c:pt>
                <c:pt idx="182779" formatCode="0.00E+00">
                  <c:v>-5.3800699999999998E-3</c:v>
                </c:pt>
                <c:pt idx="182780" formatCode="0.00E+00">
                  <c:v>-5.4964200000000001E-3</c:v>
                </c:pt>
                <c:pt idx="182781" formatCode="0.00E+00">
                  <c:v>-5.6000599999999996E-3</c:v>
                </c:pt>
                <c:pt idx="182782" formatCode="0.00E+00">
                  <c:v>-5.6908200000000001E-3</c:v>
                </c:pt>
                <c:pt idx="182783" formatCode="0.00E+00">
                  <c:v>-5.7685499999999999E-3</c:v>
                </c:pt>
                <c:pt idx="182784" formatCode="0.00E+00">
                  <c:v>-5.8330999999999999E-3</c:v>
                </c:pt>
                <c:pt idx="182785" formatCode="0.00E+00">
                  <c:v>-5.8843699999999999E-3</c:v>
                </c:pt>
                <c:pt idx="182786" formatCode="0.00E+00">
                  <c:v>-5.9223000000000001E-3</c:v>
                </c:pt>
                <c:pt idx="182787" formatCode="0.00E+00">
                  <c:v>-5.9468200000000002E-3</c:v>
                </c:pt>
                <c:pt idx="182788" formatCode="0.00E+00">
                  <c:v>-5.9579100000000003E-3</c:v>
                </c:pt>
                <c:pt idx="182789" formatCode="0.00E+00">
                  <c:v>-5.9555700000000003E-3</c:v>
                </c:pt>
                <c:pt idx="182790" formatCode="0.00E+00">
                  <c:v>-5.9398300000000001E-3</c:v>
                </c:pt>
                <c:pt idx="182791" formatCode="0.00E+00">
                  <c:v>-5.9107300000000003E-3</c:v>
                </c:pt>
                <c:pt idx="182792" formatCode="0.00E+00">
                  <c:v>-5.8683700000000004E-3</c:v>
                </c:pt>
                <c:pt idx="182793" formatCode="0.00E+00">
                  <c:v>-5.8128399999999997E-3</c:v>
                </c:pt>
                <c:pt idx="182794" formatCode="0.00E+00">
                  <c:v>-5.7442700000000001E-3</c:v>
                </c:pt>
                <c:pt idx="182795" formatCode="0.00E+00">
                  <c:v>-5.6628199999999998E-3</c:v>
                </c:pt>
                <c:pt idx="182796" formatCode="0.00E+00">
                  <c:v>-5.5686700000000004E-3</c:v>
                </c:pt>
                <c:pt idx="182797" formatCode="0.00E+00">
                  <c:v>-5.4620099999999998E-3</c:v>
                </c:pt>
                <c:pt idx="182798" formatCode="0.00E+00">
                  <c:v>-5.3430800000000001E-3</c:v>
                </c:pt>
                <c:pt idx="182799" formatCode="0.00E+00">
                  <c:v>-5.2121399999999997E-3</c:v>
                </c:pt>
                <c:pt idx="182800" formatCode="0.00E+00">
                  <c:v>-5.0694399999999997E-3</c:v>
                </c:pt>
                <c:pt idx="182801" formatCode="0.00E+00">
                  <c:v>-4.9152900000000001E-3</c:v>
                </c:pt>
                <c:pt idx="182802" formatCode="0.00E+00">
                  <c:v>-4.7500099999999998E-3</c:v>
                </c:pt>
                <c:pt idx="182803" formatCode="0.00E+00">
                  <c:v>-4.5739400000000003E-3</c:v>
                </c:pt>
                <c:pt idx="182804" formatCode="0.00E+00">
                  <c:v>-4.3874400000000003E-3</c:v>
                </c:pt>
                <c:pt idx="182805" formatCode="0.00E+00">
                  <c:v>-4.1908800000000001E-3</c:v>
                </c:pt>
                <c:pt idx="182806" formatCode="0.00E+00">
                  <c:v>-3.98468E-3</c:v>
                </c:pt>
                <c:pt idx="182807" formatCode="0.00E+00">
                  <c:v>-3.7692300000000001E-3</c:v>
                </c:pt>
                <c:pt idx="182808" formatCode="0.00E+00">
                  <c:v>-3.5449800000000001E-3</c:v>
                </c:pt>
                <c:pt idx="182809" formatCode="0.00E+00">
                  <c:v>-3.3123800000000002E-3</c:v>
                </c:pt>
                <c:pt idx="182810" formatCode="0.00E+00">
                  <c:v>-3.0718999999999998E-3</c:v>
                </c:pt>
                <c:pt idx="182811" formatCode="0.00E+00">
                  <c:v>-2.82402E-3</c:v>
                </c:pt>
                <c:pt idx="182812" formatCode="0.00E+00">
                  <c:v>-2.56923E-3</c:v>
                </c:pt>
                <c:pt idx="182813" formatCode="0.00E+00">
                  <c:v>-2.3080399999999999E-3</c:v>
                </c:pt>
                <c:pt idx="182814" formatCode="0.00E+00">
                  <c:v>-2.04098E-3</c:v>
                </c:pt>
                <c:pt idx="182815" formatCode="0.00E+00">
                  <c:v>-1.7685699999999999E-3</c:v>
                </c:pt>
                <c:pt idx="182816" formatCode="0.00E+00">
                  <c:v>-1.49136E-3</c:v>
                </c:pt>
                <c:pt idx="182817" formatCode="0.00E+00">
                  <c:v>-1.2099000000000001E-3</c:v>
                </c:pt>
                <c:pt idx="182818" formatCode="0.00E+00">
                  <c:v>-9.2473700000000002E-4</c:v>
                </c:pt>
                <c:pt idx="182819" formatCode="0.00E+00">
                  <c:v>-6.3644799999999996E-4</c:v>
                </c:pt>
                <c:pt idx="182820" formatCode="0.00E+00">
                  <c:v>-3.4560100000000001E-4</c:v>
                </c:pt>
                <c:pt idx="182821" formatCode="0.00E+00">
                  <c:v>-5.2771900000000002E-5</c:v>
                </c:pt>
                <c:pt idx="182822" formatCode="0.00E+00">
                  <c:v>2.41461E-4</c:v>
                </c:pt>
                <c:pt idx="182823" formatCode="0.00E+00">
                  <c:v>5.3651600000000001E-4</c:v>
                </c:pt>
                <c:pt idx="182824" formatCode="0.00E+00">
                  <c:v>8.3180899999999998E-4</c:v>
                </c:pt>
                <c:pt idx="182825" formatCode="0.00E+00">
                  <c:v>1.1267600000000001E-3</c:v>
                </c:pt>
                <c:pt idx="182826" formatCode="0.00E+00">
                  <c:v>1.42078E-3</c:v>
                </c:pt>
                <c:pt idx="182827" formatCode="0.00E+00">
                  <c:v>1.7132899999999999E-3</c:v>
                </c:pt>
                <c:pt idx="182828" formatCode="0.00E+00">
                  <c:v>2.0037200000000001E-3</c:v>
                </c:pt>
                <c:pt idx="182829" formatCode="0.00E+00">
                  <c:v>2.2914900000000002E-3</c:v>
                </c:pt>
                <c:pt idx="182830" formatCode="0.00E+00">
                  <c:v>2.57602E-3</c:v>
                </c:pt>
                <c:pt idx="182831" formatCode="0.00E+00">
                  <c:v>2.8567699999999998E-3</c:v>
                </c:pt>
                <c:pt idx="182832" formatCode="0.00E+00">
                  <c:v>3.1331800000000002E-3</c:v>
                </c:pt>
                <c:pt idx="182833" formatCode="0.00E+00">
                  <c:v>3.4046900000000001E-3</c:v>
                </c:pt>
                <c:pt idx="182834" formatCode="0.00E+00">
                  <c:v>3.6707699999999998E-3</c:v>
                </c:pt>
                <c:pt idx="182835" formatCode="0.00E+00">
                  <c:v>3.9308900000000003E-3</c:v>
                </c:pt>
                <c:pt idx="182836" formatCode="0.00E+00">
                  <c:v>4.1845399999999996E-3</c:v>
                </c:pt>
                <c:pt idx="182837" formatCode="0.00E+00">
                  <c:v>4.4312099999999997E-3</c:v>
                </c:pt>
                <c:pt idx="182838" formatCode="0.00E+00">
                  <c:v>4.6704199999999998E-3</c:v>
                </c:pt>
                <c:pt idx="182839" formatCode="0.00E+00">
                  <c:v>4.9016800000000003E-3</c:v>
                </c:pt>
                <c:pt idx="182840" formatCode="0.00E+00">
                  <c:v>5.1245400000000003E-3</c:v>
                </c:pt>
                <c:pt idx="182841" formatCode="0.00E+00">
                  <c:v>5.3385400000000001E-3</c:v>
                </c:pt>
                <c:pt idx="182842" formatCode="0.00E+00">
                  <c:v>5.5432700000000003E-3</c:v>
                </c:pt>
                <c:pt idx="182843" formatCode="0.00E+00">
                  <c:v>5.7383E-3</c:v>
                </c:pt>
                <c:pt idx="182844" formatCode="0.00E+00">
                  <c:v>5.9232499999999997E-3</c:v>
                </c:pt>
                <c:pt idx="182845" formatCode="0.00E+00">
                  <c:v>6.0977399999999999E-3</c:v>
                </c:pt>
                <c:pt idx="182846" formatCode="0.00E+00">
                  <c:v>6.2614100000000002E-3</c:v>
                </c:pt>
                <c:pt idx="182847" formatCode="0.00E+00">
                  <c:v>6.41393E-3</c:v>
                </c:pt>
                <c:pt idx="182848" formatCode="0.00E+00">
                  <c:v>6.5550000000000001E-3</c:v>
                </c:pt>
                <c:pt idx="182849" formatCode="0.00E+00">
                  <c:v>6.6842999999999998E-3</c:v>
                </c:pt>
                <c:pt idx="182850" formatCode="0.00E+00">
                  <c:v>6.8015799999999998E-3</c:v>
                </c:pt>
                <c:pt idx="182851" formatCode="0.00E+00">
                  <c:v>6.9065899999999998E-3</c:v>
                </c:pt>
                <c:pt idx="182852" formatCode="0.00E+00">
                  <c:v>6.9991000000000003E-3</c:v>
                </c:pt>
                <c:pt idx="182853" formatCode="0.00E+00">
                  <c:v>7.0789099999999999E-3</c:v>
                </c:pt>
                <c:pt idx="182854" formatCode="0.00E+00">
                  <c:v>7.1458399999999997E-3</c:v>
                </c:pt>
                <c:pt idx="182855" formatCode="0.00E+00">
                  <c:v>7.1997399999999996E-3</c:v>
                </c:pt>
                <c:pt idx="182856" formatCode="0.00E+00">
                  <c:v>7.2404799999999997E-3</c:v>
                </c:pt>
                <c:pt idx="182857" formatCode="0.00E+00">
                  <c:v>7.2679499999999996E-3</c:v>
                </c:pt>
                <c:pt idx="182858" formatCode="0.00E+00">
                  <c:v>7.2820799999999998E-3</c:v>
                </c:pt>
                <c:pt idx="182859" formatCode="0.00E+00">
                  <c:v>7.2827999999999999E-3</c:v>
                </c:pt>
                <c:pt idx="182860" formatCode="0.00E+00">
                  <c:v>7.2700999999999998E-3</c:v>
                </c:pt>
                <c:pt idx="182861" formatCode="0.00E+00">
                  <c:v>7.2439499999999999E-3</c:v>
                </c:pt>
                <c:pt idx="182862" formatCode="0.00E+00">
                  <c:v>7.2043899999999998E-3</c:v>
                </c:pt>
                <c:pt idx="182863" formatCode="0.00E+00">
                  <c:v>7.1514500000000002E-3</c:v>
                </c:pt>
                <c:pt idx="182864" formatCode="0.00E+00">
                  <c:v>7.0852099999999998E-3</c:v>
                </c:pt>
                <c:pt idx="182865" formatCode="0.00E+00">
                  <c:v>7.0057599999999998E-3</c:v>
                </c:pt>
                <c:pt idx="182866" formatCode="0.00E+00">
                  <c:v>6.9132200000000003E-3</c:v>
                </c:pt>
                <c:pt idx="182867" formatCode="0.00E+00">
                  <c:v>6.8077299999999997E-3</c:v>
                </c:pt>
                <c:pt idx="182868" formatCode="0.00E+00">
                  <c:v>6.6894600000000004E-3</c:v>
                </c:pt>
                <c:pt idx="182869" formatCode="0.00E+00">
                  <c:v>6.5585900000000004E-3</c:v>
                </c:pt>
                <c:pt idx="182870" formatCode="0.00E+00">
                  <c:v>6.4153600000000002E-3</c:v>
                </c:pt>
                <c:pt idx="182871" formatCode="0.00E+00">
                  <c:v>6.25999E-3</c:v>
                </c:pt>
                <c:pt idx="182872" formatCode="0.00E+00">
                  <c:v>6.0927300000000002E-3</c:v>
                </c:pt>
                <c:pt idx="182873" formatCode="0.00E+00">
                  <c:v>5.9138899999999998E-3</c:v>
                </c:pt>
                <c:pt idx="182874" formatCode="0.00E+00">
                  <c:v>5.7237499999999997E-3</c:v>
                </c:pt>
                <c:pt idx="182875" formatCode="0.00E+00">
                  <c:v>5.5226399999999997E-3</c:v>
                </c:pt>
                <c:pt idx="182876" formatCode="0.00E+00">
                  <c:v>5.3109100000000003E-3</c:v>
                </c:pt>
                <c:pt idx="182877" formatCode="0.00E+00">
                  <c:v>5.0889200000000002E-3</c:v>
                </c:pt>
                <c:pt idx="182878" formatCode="0.00E+00">
                  <c:v>4.8570599999999998E-3</c:v>
                </c:pt>
                <c:pt idx="182879" formatCode="0.00E+00">
                  <c:v>4.6157200000000002E-3</c:v>
                </c:pt>
                <c:pt idx="182880" formatCode="0.00E+00">
                  <c:v>4.3653399999999997E-3</c:v>
                </c:pt>
                <c:pt idx="182881" formatCode="0.00E+00">
                  <c:v>4.10634E-3</c:v>
                </c:pt>
                <c:pt idx="182882" formatCode="0.00E+00">
                  <c:v>3.8391699999999998E-3</c:v>
                </c:pt>
                <c:pt idx="182883" formatCode="0.00E+00">
                  <c:v>3.5643200000000002E-3</c:v>
                </c:pt>
                <c:pt idx="182884" formatCode="0.00E+00">
                  <c:v>3.28225E-3</c:v>
                </c:pt>
                <c:pt idx="182885" formatCode="0.00E+00">
                  <c:v>2.9934599999999999E-3</c:v>
                </c:pt>
                <c:pt idx="182886" formatCode="0.00E+00">
                  <c:v>2.6984700000000001E-3</c:v>
                </c:pt>
                <c:pt idx="182887" formatCode="0.00E+00">
                  <c:v>2.3977899999999999E-3</c:v>
                </c:pt>
                <c:pt idx="182888" formatCode="0.00E+00">
                  <c:v>2.09195E-3</c:v>
                </c:pt>
                <c:pt idx="182889" formatCode="0.00E+00">
                  <c:v>1.7815000000000001E-3</c:v>
                </c:pt>
                <c:pt idx="182890" formatCode="0.00E+00">
                  <c:v>1.4669800000000001E-3</c:v>
                </c:pt>
                <c:pt idx="182891" formatCode="0.00E+00">
                  <c:v>1.1489499999999999E-3</c:v>
                </c:pt>
                <c:pt idx="182892" formatCode="0.00E+00">
                  <c:v>8.2797199999999995E-4</c:v>
                </c:pt>
                <c:pt idx="182893" formatCode="0.00E+00">
                  <c:v>5.0461899999999999E-4</c:v>
                </c:pt>
                <c:pt idx="182894" formatCode="0.00E+00">
                  <c:v>1.79464E-4</c:v>
                </c:pt>
                <c:pt idx="182895" formatCode="0.00E+00">
                  <c:v>-1.4691699999999999E-4</c:v>
                </c:pt>
                <c:pt idx="182896" formatCode="0.00E+00">
                  <c:v>-4.73943E-4</c:v>
                </c:pt>
                <c:pt idx="182897" formatCode="0.00E+00">
                  <c:v>-8.0103300000000004E-4</c:v>
                </c:pt>
                <c:pt idx="182898" formatCode="0.00E+00">
                  <c:v>-1.1276000000000001E-3</c:v>
                </c:pt>
                <c:pt idx="182899" formatCode="0.00E+00">
                  <c:v>-1.45308E-3</c:v>
                </c:pt>
                <c:pt idx="182900" formatCode="0.00E+00">
                  <c:v>-1.7768700000000001E-3</c:v>
                </c:pt>
                <c:pt idx="182901" formatCode="0.00E+00">
                  <c:v>-2.0984100000000002E-3</c:v>
                </c:pt>
                <c:pt idx="182902" formatCode="0.00E+00">
                  <c:v>-2.4171100000000001E-3</c:v>
                </c:pt>
                <c:pt idx="182903" formatCode="0.00E+00">
                  <c:v>-2.7324200000000002E-3</c:v>
                </c:pt>
                <c:pt idx="182904" formatCode="0.00E+00">
                  <c:v>-3.0437699999999999E-3</c:v>
                </c:pt>
                <c:pt idx="182905" formatCode="0.00E+00">
                  <c:v>-3.35061E-3</c:v>
                </c:pt>
                <c:pt idx="182906" formatCode="0.00E+00">
                  <c:v>-3.6523900000000002E-3</c:v>
                </c:pt>
                <c:pt idx="182907" formatCode="0.00E+00">
                  <c:v>-3.9485600000000003E-3</c:v>
                </c:pt>
                <c:pt idx="182908" formatCode="0.00E+00">
                  <c:v>-4.2386000000000004E-3</c:v>
                </c:pt>
                <c:pt idx="182909" formatCode="0.00E+00">
                  <c:v>-4.522E-3</c:v>
                </c:pt>
                <c:pt idx="182910" formatCode="0.00E+00">
                  <c:v>-4.7982399999999996E-3</c:v>
                </c:pt>
                <c:pt idx="182911" formatCode="0.00E+00">
                  <c:v>-5.0668400000000004E-3</c:v>
                </c:pt>
                <c:pt idx="182912" formatCode="0.00E+00">
                  <c:v>-5.32731E-3</c:v>
                </c:pt>
                <c:pt idx="182913" formatCode="0.00E+00">
                  <c:v>-5.5792000000000003E-3</c:v>
                </c:pt>
                <c:pt idx="182914" formatCode="0.00E+00">
                  <c:v>-5.8220299999999997E-3</c:v>
                </c:pt>
                <c:pt idx="182915" formatCode="0.00E+00">
                  <c:v>-6.0553999999999998E-3</c:v>
                </c:pt>
                <c:pt idx="182916" formatCode="0.00E+00">
                  <c:v>-6.2788699999999998E-3</c:v>
                </c:pt>
                <c:pt idx="182917" formatCode="0.00E+00">
                  <c:v>-6.4920500000000001E-3</c:v>
                </c:pt>
                <c:pt idx="182918" formatCode="0.00E+00">
                  <c:v>-6.6945599999999996E-3</c:v>
                </c:pt>
                <c:pt idx="182919" formatCode="0.00E+00">
                  <c:v>-6.8860400000000004E-3</c:v>
                </c:pt>
                <c:pt idx="182920" formatCode="0.00E+00">
                  <c:v>-7.0661400000000003E-3</c:v>
                </c:pt>
                <c:pt idx="182921" formatCode="0.00E+00">
                  <c:v>-7.2345400000000002E-3</c:v>
                </c:pt>
                <c:pt idx="182922" formatCode="0.00E+00">
                  <c:v>-7.3909500000000003E-3</c:v>
                </c:pt>
                <c:pt idx="182923" formatCode="0.00E+00">
                  <c:v>-7.5350699999999996E-3</c:v>
                </c:pt>
                <c:pt idx="182924" formatCode="0.00E+00">
                  <c:v>-7.6666599999999996E-3</c:v>
                </c:pt>
                <c:pt idx="182925" formatCode="0.00E+00">
                  <c:v>-7.78548E-3</c:v>
                </c:pt>
                <c:pt idx="182926" formatCode="0.00E+00">
                  <c:v>-7.8913200000000003E-3</c:v>
                </c:pt>
                <c:pt idx="182927" formatCode="0.00E+00">
                  <c:v>-7.9839799999999999E-3</c:v>
                </c:pt>
                <c:pt idx="182928" formatCode="0.00E+00">
                  <c:v>-8.0633100000000006E-3</c:v>
                </c:pt>
                <c:pt idx="182929" formatCode="0.00E+00">
                  <c:v>-8.1291499999999999E-3</c:v>
                </c:pt>
                <c:pt idx="182930" formatCode="0.00E+00">
                  <c:v>-8.1814000000000001E-3</c:v>
                </c:pt>
                <c:pt idx="182931" formatCode="0.00E+00">
                  <c:v>-8.2199500000000002E-3</c:v>
                </c:pt>
                <c:pt idx="182932" formatCode="0.00E+00">
                  <c:v>-8.2447500000000003E-3</c:v>
                </c:pt>
                <c:pt idx="182933" formatCode="0.00E+00">
                  <c:v>-8.2557399999999993E-3</c:v>
                </c:pt>
                <c:pt idx="182934" formatCode="0.00E+00">
                  <c:v>-8.2529100000000005E-3</c:v>
                </c:pt>
                <c:pt idx="182935" formatCode="0.00E+00">
                  <c:v>-8.2362500000000005E-3</c:v>
                </c:pt>
                <c:pt idx="182936" formatCode="0.00E+00">
                  <c:v>-8.2057999999999992E-3</c:v>
                </c:pt>
                <c:pt idx="182937" formatCode="0.00E+00">
                  <c:v>-8.1616199999999996E-3</c:v>
                </c:pt>
                <c:pt idx="182938" formatCode="0.00E+00">
                  <c:v>-8.1037799999999997E-3</c:v>
                </c:pt>
                <c:pt idx="182939" formatCode="0.00E+00">
                  <c:v>-8.0323800000000004E-3</c:v>
                </c:pt>
                <c:pt idx="182940" formatCode="0.00E+00">
                  <c:v>-7.9475499999999994E-3</c:v>
                </c:pt>
                <c:pt idx="182941" formatCode="0.00E+00">
                  <c:v>-7.8494399999999992E-3</c:v>
                </c:pt>
                <c:pt idx="182942" formatCode="0.00E+00">
                  <c:v>-7.7382199999999996E-3</c:v>
                </c:pt>
                <c:pt idx="182943" formatCode="0.00E+00">
                  <c:v>-7.6141000000000004E-3</c:v>
                </c:pt>
                <c:pt idx="182944" formatCode="0.00E+00">
                  <c:v>-7.4772900000000002E-3</c:v>
                </c:pt>
                <c:pt idx="182945" formatCode="0.00E+00">
                  <c:v>-7.3280300000000001E-3</c:v>
                </c:pt>
                <c:pt idx="182946" formatCode="0.00E+00">
                  <c:v>-7.1665899999999996E-3</c:v>
                </c:pt>
                <c:pt idx="182947" formatCode="0.00E+00">
                  <c:v>-6.9932600000000003E-3</c:v>
                </c:pt>
                <c:pt idx="182948" formatCode="0.00E+00">
                  <c:v>-6.8083400000000004E-3</c:v>
                </c:pt>
                <c:pt idx="182949" formatCode="0.00E+00">
                  <c:v>-6.6121599999999997E-3</c:v>
                </c:pt>
                <c:pt idx="182950" formatCode="0.00E+00">
                  <c:v>-6.4050699999999997E-3</c:v>
                </c:pt>
                <c:pt idx="182951" formatCode="0.00E+00">
                  <c:v>-6.1874299999999998E-3</c:v>
                </c:pt>
                <c:pt idx="182952" formatCode="0.00E+00">
                  <c:v>-5.9596400000000004E-3</c:v>
                </c:pt>
                <c:pt idx="182953" formatCode="0.00E+00">
                  <c:v>-5.72208E-3</c:v>
                </c:pt>
                <c:pt idx="182954" formatCode="0.00E+00">
                  <c:v>-5.4751899999999996E-3</c:v>
                </c:pt>
                <c:pt idx="182955" formatCode="0.00E+00">
                  <c:v>-5.2193999999999999E-3</c:v>
                </c:pt>
                <c:pt idx="182956" formatCode="0.00E+00">
                  <c:v>-4.9551600000000001E-3</c:v>
                </c:pt>
                <c:pt idx="182957" formatCode="0.00E+00">
                  <c:v>-4.68294E-3</c:v>
                </c:pt>
                <c:pt idx="182958" formatCode="0.00E+00">
                  <c:v>-4.4032200000000002E-3</c:v>
                </c:pt>
                <c:pt idx="182959" formatCode="0.00E+00">
                  <c:v>-4.1164900000000004E-3</c:v>
                </c:pt>
                <c:pt idx="182960" formatCode="0.00E+00">
                  <c:v>-3.8232600000000002E-3</c:v>
                </c:pt>
                <c:pt idx="182961" formatCode="0.00E+00">
                  <c:v>-3.5240499999999999E-3</c:v>
                </c:pt>
                <c:pt idx="182962" formatCode="0.00E+00">
                  <c:v>-3.21938E-3</c:v>
                </c:pt>
                <c:pt idx="182963" formatCode="0.00E+00">
                  <c:v>-2.9097900000000002E-3</c:v>
                </c:pt>
                <c:pt idx="182964" formatCode="0.00E+00">
                  <c:v>-2.59582E-3</c:v>
                </c:pt>
                <c:pt idx="182965" formatCode="0.00E+00">
                  <c:v>-2.2780299999999999E-3</c:v>
                </c:pt>
                <c:pt idx="182966" formatCode="0.00E+00">
                  <c:v>-1.9569800000000001E-3</c:v>
                </c:pt>
                <c:pt idx="182967" formatCode="0.00E+00">
                  <c:v>-1.6332300000000001E-3</c:v>
                </c:pt>
                <c:pt idx="182968" formatCode="0.00E+00">
                  <c:v>-1.3073500000000001E-3</c:v>
                </c:pt>
                <c:pt idx="182969" formatCode="0.00E+00">
                  <c:v>-9.7990300000000007E-4</c:v>
                </c:pt>
                <c:pt idx="182970" formatCode="0.00E+00">
                  <c:v>-6.5147299999999996E-4</c:v>
                </c:pt>
                <c:pt idx="182971" formatCode="0.00E+00">
                  <c:v>-3.2263300000000001E-4</c:v>
                </c:pt>
                <c:pt idx="182972" formatCode="0.00E+00">
                  <c:v>6.0430899999999999E-6</c:v>
                </c:pt>
                <c:pt idx="182973" formatCode="0.00E+00">
                  <c:v>3.3398E-4</c:v>
                </c:pt>
                <c:pt idx="182974" formatCode="0.00E+00">
                  <c:v>6.6060399999999997E-4</c:v>
                </c:pt>
                <c:pt idx="182975" formatCode="0.00E+00">
                  <c:v>9.8534699999999992E-4</c:v>
                </c:pt>
                <c:pt idx="182976" formatCode="0.00E+00">
                  <c:v>1.3076400000000001E-3</c:v>
                </c:pt>
                <c:pt idx="182977" formatCode="0.00E+00">
                  <c:v>1.62693E-3</c:v>
                </c:pt>
                <c:pt idx="182978" formatCode="0.00E+00">
                  <c:v>1.94265E-3</c:v>
                </c:pt>
                <c:pt idx="182979" formatCode="0.00E+00">
                  <c:v>2.2542600000000001E-3</c:v>
                </c:pt>
                <c:pt idx="182980" formatCode="0.00E+00">
                  <c:v>2.56121E-3</c:v>
                </c:pt>
                <c:pt idx="182981" formatCode="0.00E+00">
                  <c:v>2.8629800000000002E-3</c:v>
                </c:pt>
                <c:pt idx="182982" formatCode="0.00E+00">
                  <c:v>3.1590500000000001E-3</c:v>
                </c:pt>
                <c:pt idx="182983" formatCode="0.00E+00">
                  <c:v>3.44889E-3</c:v>
                </c:pt>
                <c:pt idx="182984" formatCode="0.00E+00">
                  <c:v>3.73202E-3</c:v>
                </c:pt>
                <c:pt idx="182985" formatCode="0.00E+00">
                  <c:v>4.0079399999999998E-3</c:v>
                </c:pt>
                <c:pt idx="182986" formatCode="0.00E+00">
                  <c:v>4.2761800000000001E-3</c:v>
                </c:pt>
                <c:pt idx="182987" formatCode="0.00E+00">
                  <c:v>4.5362900000000001E-3</c:v>
                </c:pt>
                <c:pt idx="182988" formatCode="0.00E+00">
                  <c:v>4.78781E-3</c:v>
                </c:pt>
                <c:pt idx="182989" formatCode="0.00E+00">
                  <c:v>5.0303300000000004E-3</c:v>
                </c:pt>
                <c:pt idx="182990" formatCode="0.00E+00">
                  <c:v>5.2634099999999996E-3</c:v>
                </c:pt>
                <c:pt idx="182991" formatCode="0.00E+00">
                  <c:v>5.4866799999999999E-3</c:v>
                </c:pt>
                <c:pt idx="182992" formatCode="0.00E+00">
                  <c:v>5.6997599999999999E-3</c:v>
                </c:pt>
                <c:pt idx="182993" formatCode="0.00E+00">
                  <c:v>5.9022800000000002E-3</c:v>
                </c:pt>
                <c:pt idx="182994" formatCode="0.00E+00">
                  <c:v>6.0939000000000002E-3</c:v>
                </c:pt>
                <c:pt idx="182995" formatCode="0.00E+00">
                  <c:v>6.2743199999999999E-3</c:v>
                </c:pt>
                <c:pt idx="182996" formatCode="0.00E+00">
                  <c:v>6.4432200000000004E-3</c:v>
                </c:pt>
                <c:pt idx="182997" formatCode="0.00E+00">
                  <c:v>6.6003399999999997E-3</c:v>
                </c:pt>
                <c:pt idx="182998" formatCode="0.00E+00">
                  <c:v>6.7454000000000004E-3</c:v>
                </c:pt>
                <c:pt idx="182999" formatCode="0.00E+00">
                  <c:v>6.8781900000000002E-3</c:v>
                </c:pt>
                <c:pt idx="183000" formatCode="0.00E+00">
                  <c:v>6.9984799999999996E-3</c:v>
                </c:pt>
                <c:pt idx="183001" formatCode="0.00E+00">
                  <c:v>7.1060899999999998E-3</c:v>
                </c:pt>
                <c:pt idx="183002" formatCode="0.00E+00">
                  <c:v>7.20085E-3</c:v>
                </c:pt>
                <c:pt idx="183003" formatCode="0.00E+00">
                  <c:v>7.2826200000000001E-3</c:v>
                </c:pt>
                <c:pt idx="183004" formatCode="0.00E+00">
                  <c:v>7.35127E-3</c:v>
                </c:pt>
                <c:pt idx="183005" formatCode="0.00E+00">
                  <c:v>7.4066999999999996E-3</c:v>
                </c:pt>
                <c:pt idx="183006" formatCode="0.00E+00">
                  <c:v>7.4488599999999999E-3</c:v>
                </c:pt>
                <c:pt idx="183007" formatCode="0.00E+00">
                  <c:v>7.4776699999999996E-3</c:v>
                </c:pt>
                <c:pt idx="183008" formatCode="0.00E+00">
                  <c:v>7.4931299999999998E-3</c:v>
                </c:pt>
                <c:pt idx="183009" formatCode="0.00E+00">
                  <c:v>7.4952300000000003E-3</c:v>
                </c:pt>
                <c:pt idx="183010" formatCode="0.00E+00">
                  <c:v>7.4839900000000003E-3</c:v>
                </c:pt>
                <c:pt idx="183011" formatCode="0.00E+00">
                  <c:v>7.4594500000000003E-3</c:v>
                </c:pt>
                <c:pt idx="183012" formatCode="0.00E+00">
                  <c:v>7.4216899999999999E-3</c:v>
                </c:pt>
                <c:pt idx="183013" formatCode="0.00E+00">
                  <c:v>7.3708100000000002E-3</c:v>
                </c:pt>
                <c:pt idx="183014" formatCode="0.00E+00">
                  <c:v>7.3069099999999998E-3</c:v>
                </c:pt>
                <c:pt idx="183015" formatCode="0.00E+00">
                  <c:v>7.2301400000000004E-3</c:v>
                </c:pt>
                <c:pt idx="183016" formatCode="0.00E+00">
                  <c:v>7.14067E-3</c:v>
                </c:pt>
                <c:pt idx="183017" formatCode="0.00E+00">
                  <c:v>7.0386700000000003E-3</c:v>
                </c:pt>
                <c:pt idx="183018" formatCode="0.00E+00">
                  <c:v>6.9243500000000001E-3</c:v>
                </c:pt>
                <c:pt idx="183019" formatCode="0.00E+00">
                  <c:v>6.7979499999999997E-3</c:v>
                </c:pt>
                <c:pt idx="183020" formatCode="0.00E+00">
                  <c:v>6.65972E-3</c:v>
                </c:pt>
                <c:pt idx="183021" formatCode="0.00E+00">
                  <c:v>6.5099299999999997E-3</c:v>
                </c:pt>
                <c:pt idx="183022" formatCode="0.00E+00">
                  <c:v>6.3488700000000004E-3</c:v>
                </c:pt>
                <c:pt idx="183023" formatCode="0.00E+00">
                  <c:v>6.1768500000000002E-3</c:v>
                </c:pt>
                <c:pt idx="183024" formatCode="0.00E+00">
                  <c:v>5.9941999999999999E-3</c:v>
                </c:pt>
                <c:pt idx="183025" formatCode="0.00E+00">
                  <c:v>5.8012899999999997E-3</c:v>
                </c:pt>
                <c:pt idx="183026" formatCode="0.00E+00">
                  <c:v>5.5984600000000004E-3</c:v>
                </c:pt>
                <c:pt idx="183027" formatCode="0.00E+00">
                  <c:v>5.3861200000000003E-3</c:v>
                </c:pt>
                <c:pt idx="183028" formatCode="0.00E+00">
                  <c:v>5.1646499999999998E-3</c:v>
                </c:pt>
                <c:pt idx="183029" formatCode="0.00E+00">
                  <c:v>4.9344899999999997E-3</c:v>
                </c:pt>
                <c:pt idx="183030" formatCode="0.00E+00">
                  <c:v>4.6960600000000002E-3</c:v>
                </c:pt>
                <c:pt idx="183031" formatCode="0.00E+00">
                  <c:v>4.4498100000000002E-3</c:v>
                </c:pt>
                <c:pt idx="183032" formatCode="0.00E+00">
                  <c:v>4.1961999999999998E-3</c:v>
                </c:pt>
                <c:pt idx="183033" formatCode="0.00E+00">
                  <c:v>3.9357100000000002E-3</c:v>
                </c:pt>
                <c:pt idx="183034" formatCode="0.00E+00">
                  <c:v>3.6688100000000002E-3</c:v>
                </c:pt>
                <c:pt idx="183035" formatCode="0.00E+00">
                  <c:v>3.39602E-3</c:v>
                </c:pt>
                <c:pt idx="183036" formatCode="0.00E+00">
                  <c:v>3.1178199999999999E-3</c:v>
                </c:pt>
                <c:pt idx="183037" formatCode="0.00E+00">
                  <c:v>2.83475E-3</c:v>
                </c:pt>
                <c:pt idx="183038" formatCode="0.00E+00">
                  <c:v>2.5473100000000001E-3</c:v>
                </c:pt>
                <c:pt idx="183039" formatCode="0.00E+00">
                  <c:v>2.2560499999999999E-3</c:v>
                </c:pt>
                <c:pt idx="183040" formatCode="0.00E+00">
                  <c:v>1.9615000000000001E-3</c:v>
                </c:pt>
                <c:pt idx="183041" formatCode="0.00E+00">
                  <c:v>1.6641900000000001E-3</c:v>
                </c:pt>
                <c:pt idx="183042" formatCode="0.00E+00">
                  <c:v>1.36469E-3</c:v>
                </c:pt>
                <c:pt idx="183043" formatCode="0.00E+00">
                  <c:v>1.06353E-3</c:v>
                </c:pt>
                <c:pt idx="183044" formatCode="0.00E+00">
                  <c:v>7.6126999999999998E-4</c:v>
                </c:pt>
                <c:pt idx="183045" formatCode="0.00E+00">
                  <c:v>4.5846100000000001E-4</c:v>
                </c:pt>
                <c:pt idx="183046" formatCode="0.00E+00">
                  <c:v>1.55656E-4</c:v>
                </c:pt>
                <c:pt idx="183047" formatCode="0.00E+00">
                  <c:v>-1.4659100000000001E-4</c:v>
                </c:pt>
                <c:pt idx="183048" formatCode="0.00E+00">
                  <c:v>-4.4773099999999999E-4</c:v>
                </c:pt>
                <c:pt idx="183049" formatCode="0.00E+00">
                  <c:v>-7.4721399999999995E-4</c:v>
                </c:pt>
                <c:pt idx="183050" formatCode="0.00E+00">
                  <c:v>-1.0445000000000001E-3</c:v>
                </c:pt>
                <c:pt idx="183051" formatCode="0.00E+00">
                  <c:v>-1.3390399999999999E-3</c:v>
                </c:pt>
                <c:pt idx="183052" formatCode="0.00E+00">
                  <c:v>-1.63031E-3</c:v>
                </c:pt>
                <c:pt idx="183053" formatCode="0.00E+00">
                  <c:v>-1.91778E-3</c:v>
                </c:pt>
                <c:pt idx="183054" formatCode="0.00E+00">
                  <c:v>-2.2009199999999999E-3</c:v>
                </c:pt>
                <c:pt idx="183055" formatCode="0.00E+00">
                  <c:v>-2.4792400000000002E-3</c:v>
                </c:pt>
                <c:pt idx="183056" formatCode="0.00E+00">
                  <c:v>-2.7522100000000002E-3</c:v>
                </c:pt>
                <c:pt idx="183057" formatCode="0.00E+00">
                  <c:v>-3.01937E-3</c:v>
                </c:pt>
                <c:pt idx="183058" formatCode="0.00E+00">
                  <c:v>-3.28021E-3</c:v>
                </c:pt>
                <c:pt idx="183059" formatCode="0.00E+00">
                  <c:v>-3.5342799999999999E-3</c:v>
                </c:pt>
                <c:pt idx="183060" formatCode="0.00E+00">
                  <c:v>-3.7811199999999998E-3</c:v>
                </c:pt>
                <c:pt idx="183061" formatCode="0.00E+00">
                  <c:v>-4.0202900000000001E-3</c:v>
                </c:pt>
                <c:pt idx="183062" formatCode="0.00E+00">
                  <c:v>-4.2513500000000001E-3</c:v>
                </c:pt>
                <c:pt idx="183063" formatCode="0.00E+00">
                  <c:v>-4.4739100000000002E-3</c:v>
                </c:pt>
                <c:pt idx="183064" formatCode="0.00E+00">
                  <c:v>-4.6875500000000004E-3</c:v>
                </c:pt>
                <c:pt idx="183065" formatCode="0.00E+00">
                  <c:v>-4.8919100000000002E-3</c:v>
                </c:pt>
                <c:pt idx="183066" formatCode="0.00E+00">
                  <c:v>-5.0866100000000001E-3</c:v>
                </c:pt>
                <c:pt idx="183067" formatCode="0.00E+00">
                  <c:v>-5.2713200000000003E-3</c:v>
                </c:pt>
                <c:pt idx="183068" formatCode="0.00E+00">
                  <c:v>-5.4457100000000003E-3</c:v>
                </c:pt>
                <c:pt idx="183069" formatCode="0.00E+00">
                  <c:v>-5.6094700000000001E-3</c:v>
                </c:pt>
                <c:pt idx="183070" formatCode="0.00E+00">
                  <c:v>-5.7623199999999996E-3</c:v>
                </c:pt>
                <c:pt idx="183071" formatCode="0.00E+00">
                  <c:v>-5.9039799999999996E-3</c:v>
                </c:pt>
                <c:pt idx="183072" formatCode="0.00E+00">
                  <c:v>-6.0342199999999999E-3</c:v>
                </c:pt>
                <c:pt idx="183073" formatCode="0.00E+00">
                  <c:v>-6.1527999999999999E-3</c:v>
                </c:pt>
                <c:pt idx="183074" formatCode="0.00E+00">
                  <c:v>-6.2595300000000001E-3</c:v>
                </c:pt>
                <c:pt idx="183075" formatCode="0.00E+00">
                  <c:v>-6.3542099999999999E-3</c:v>
                </c:pt>
                <c:pt idx="183076" formatCode="0.00E+00">
                  <c:v>-6.4367000000000001E-3</c:v>
                </c:pt>
                <c:pt idx="183077" formatCode="0.00E+00">
                  <c:v>-6.5068399999999998E-3</c:v>
                </c:pt>
                <c:pt idx="183078" formatCode="0.00E+00">
                  <c:v>-6.5645399999999998E-3</c:v>
                </c:pt>
                <c:pt idx="183079" formatCode="0.00E+00">
                  <c:v>-6.6096899999999997E-3</c:v>
                </c:pt>
                <c:pt idx="183080" formatCode="0.00E+00">
                  <c:v>-6.6422199999999999E-3</c:v>
                </c:pt>
                <c:pt idx="183081" formatCode="0.00E+00">
                  <c:v>-6.6620999999999998E-3</c:v>
                </c:pt>
                <c:pt idx="183082" formatCode="0.00E+00">
                  <c:v>-6.6692899999999996E-3</c:v>
                </c:pt>
                <c:pt idx="183083" formatCode="0.00E+00">
                  <c:v>-6.6637900000000002E-3</c:v>
                </c:pt>
                <c:pt idx="183084" formatCode="0.00E+00">
                  <c:v>-6.6456299999999996E-3</c:v>
                </c:pt>
                <c:pt idx="183085" formatCode="0.00E+00">
                  <c:v>-6.6148500000000002E-3</c:v>
                </c:pt>
                <c:pt idx="183086" formatCode="0.00E+00">
                  <c:v>-6.5715299999999999E-3</c:v>
                </c:pt>
                <c:pt idx="183087" formatCode="0.00E+00">
                  <c:v>-6.5157499999999998E-3</c:v>
                </c:pt>
                <c:pt idx="183088" formatCode="0.00E+00">
                  <c:v>-6.4476200000000003E-3</c:v>
                </c:pt>
                <c:pt idx="183089" formatCode="0.00E+00">
                  <c:v>-6.3672900000000003E-3</c:v>
                </c:pt>
                <c:pt idx="183090" formatCode="0.00E+00">
                  <c:v>-6.2748999999999999E-3</c:v>
                </c:pt>
                <c:pt idx="183091" formatCode="0.00E+00">
                  <c:v>-6.1706499999999997E-3</c:v>
                </c:pt>
                <c:pt idx="183092" formatCode="0.00E+00">
                  <c:v>-6.0547300000000004E-3</c:v>
                </c:pt>
                <c:pt idx="183093" formatCode="0.00E+00">
                  <c:v>-5.9273599999999996E-3</c:v>
                </c:pt>
                <c:pt idx="183094" formatCode="0.00E+00">
                  <c:v>-5.7887800000000003E-3</c:v>
                </c:pt>
                <c:pt idx="183095" formatCode="0.00E+00">
                  <c:v>-5.63927E-3</c:v>
                </c:pt>
                <c:pt idx="183096" formatCode="0.00E+00">
                  <c:v>-5.4790999999999998E-3</c:v>
                </c:pt>
                <c:pt idx="183097" formatCode="0.00E+00">
                  <c:v>-5.3085700000000003E-3</c:v>
                </c:pt>
                <c:pt idx="183098" formatCode="0.00E+00">
                  <c:v>-5.1279999999999997E-3</c:v>
                </c:pt>
                <c:pt idx="183099" formatCode="0.00E+00">
                  <c:v>-4.9377300000000004E-3</c:v>
                </c:pt>
                <c:pt idx="183100" formatCode="0.00E+00">
                  <c:v>-4.7381200000000002E-3</c:v>
                </c:pt>
                <c:pt idx="183101" formatCode="0.00E+00">
                  <c:v>-4.5295400000000003E-3</c:v>
                </c:pt>
                <c:pt idx="183102" formatCode="0.00E+00">
                  <c:v>-4.3123800000000002E-3</c:v>
                </c:pt>
                <c:pt idx="183103" formatCode="0.00E+00">
                  <c:v>-4.0870300000000002E-3</c:v>
                </c:pt>
                <c:pt idx="183104" formatCode="0.00E+00">
                  <c:v>-3.8539199999999998E-3</c:v>
                </c:pt>
                <c:pt idx="183105" formatCode="0.00E+00">
                  <c:v>-3.6134800000000001E-3</c:v>
                </c:pt>
                <c:pt idx="183106" formatCode="0.00E+00">
                  <c:v>-3.36615E-3</c:v>
                </c:pt>
                <c:pt idx="183107" formatCode="0.00E+00">
                  <c:v>-3.11239E-3</c:v>
                </c:pt>
                <c:pt idx="183108" formatCode="0.00E+00">
                  <c:v>-2.8526599999999999E-3</c:v>
                </c:pt>
                <c:pt idx="183109" formatCode="0.00E+00">
                  <c:v>-2.5874499999999998E-3</c:v>
                </c:pt>
                <c:pt idx="183110" formatCode="0.00E+00">
                  <c:v>-2.3172399999999999E-3</c:v>
                </c:pt>
                <c:pt idx="183111" formatCode="0.00E+00">
                  <c:v>-2.0425299999999999E-3</c:v>
                </c:pt>
                <c:pt idx="183112" formatCode="0.00E+00">
                  <c:v>-1.7638199999999999E-3</c:v>
                </c:pt>
                <c:pt idx="183113" formatCode="0.00E+00">
                  <c:v>-1.4816199999999999E-3</c:v>
                </c:pt>
                <c:pt idx="183114" formatCode="0.00E+00">
                  <c:v>-1.1964499999999999E-3</c:v>
                </c:pt>
                <c:pt idx="183115" formatCode="0.00E+00">
                  <c:v>-9.0883100000000003E-4</c:v>
                </c:pt>
                <c:pt idx="183116" formatCode="0.00E+00">
                  <c:v>-6.1928899999999997E-4</c:v>
                </c:pt>
                <c:pt idx="183117" formatCode="0.00E+00">
                  <c:v>-3.2835399999999999E-4</c:v>
                </c:pt>
                <c:pt idx="183118" formatCode="0.00E+00">
                  <c:v>-3.6553800000000002E-5</c:v>
                </c:pt>
                <c:pt idx="183119" formatCode="0.00E+00">
                  <c:v>2.5557800000000001E-4</c:v>
                </c:pt>
                <c:pt idx="183120" formatCode="0.00E+00">
                  <c:v>5.4750899999999995E-4</c:v>
                </c:pt>
                <c:pt idx="183121" formatCode="0.00E+00">
                  <c:v>8.3870799999999997E-4</c:v>
                </c:pt>
                <c:pt idx="183122" formatCode="0.00E+00">
                  <c:v>1.1286499999999999E-3</c:v>
                </c:pt>
                <c:pt idx="183123" formatCode="0.00E+00">
                  <c:v>1.4168E-3</c:v>
                </c:pt>
                <c:pt idx="183124" formatCode="0.00E+00">
                  <c:v>1.7026299999999999E-3</c:v>
                </c:pt>
                <c:pt idx="183125" formatCode="0.00E+00">
                  <c:v>1.9856399999999999E-3</c:v>
                </c:pt>
                <c:pt idx="183126" formatCode="0.00E+00">
                  <c:v>2.2653E-3</c:v>
                </c:pt>
                <c:pt idx="183127" formatCode="0.00E+00">
                  <c:v>2.54112E-3</c:v>
                </c:pt>
                <c:pt idx="183128" formatCode="0.00E+00">
                  <c:v>2.8125799999999999E-3</c:v>
                </c:pt>
                <c:pt idx="183129" formatCode="0.00E+00">
                  <c:v>3.0791999999999998E-3</c:v>
                </c:pt>
                <c:pt idx="183130" formatCode="0.00E+00">
                  <c:v>3.3404900000000002E-3</c:v>
                </c:pt>
                <c:pt idx="183131" formatCode="0.00E+00">
                  <c:v>3.5959899999999999E-3</c:v>
                </c:pt>
                <c:pt idx="183132" formatCode="0.00E+00">
                  <c:v>3.8452400000000002E-3</c:v>
                </c:pt>
                <c:pt idx="183133" formatCode="0.00E+00">
                  <c:v>4.0877700000000001E-3</c:v>
                </c:pt>
                <c:pt idx="183134" formatCode="0.00E+00">
                  <c:v>4.3231600000000004E-3</c:v>
                </c:pt>
                <c:pt idx="183135" formatCode="0.00E+00">
                  <c:v>4.5509799999999996E-3</c:v>
                </c:pt>
                <c:pt idx="183136" formatCode="0.00E+00">
                  <c:v>4.7708200000000003E-3</c:v>
                </c:pt>
                <c:pt idx="183137" formatCode="0.00E+00">
                  <c:v>4.9822800000000004E-3</c:v>
                </c:pt>
                <c:pt idx="183138" formatCode="0.00E+00">
                  <c:v>5.1849900000000004E-3</c:v>
                </c:pt>
                <c:pt idx="183139" formatCode="0.00E+00">
                  <c:v>5.3785700000000001E-3</c:v>
                </c:pt>
                <c:pt idx="183140" formatCode="0.00E+00">
                  <c:v>5.5626900000000003E-3</c:v>
                </c:pt>
                <c:pt idx="183141" formatCode="0.00E+00">
                  <c:v>5.7370099999999999E-3</c:v>
                </c:pt>
                <c:pt idx="183142" formatCode="0.00E+00">
                  <c:v>5.9012200000000004E-3</c:v>
                </c:pt>
                <c:pt idx="183143" formatCode="0.00E+00">
                  <c:v>6.0550200000000004E-3</c:v>
                </c:pt>
                <c:pt idx="183144" formatCode="0.00E+00">
                  <c:v>6.1981400000000004E-3</c:v>
                </c:pt>
                <c:pt idx="183145" formatCode="0.00E+00">
                  <c:v>6.3303300000000003E-3</c:v>
                </c:pt>
                <c:pt idx="183146" formatCode="0.00E+00">
                  <c:v>6.4513399999999999E-3</c:v>
                </c:pt>
                <c:pt idx="183147" formatCode="0.00E+00">
                  <c:v>6.5609700000000002E-3</c:v>
                </c:pt>
                <c:pt idx="183148" formatCode="0.00E+00">
                  <c:v>6.6590099999999999E-3</c:v>
                </c:pt>
                <c:pt idx="183149" formatCode="0.00E+00">
                  <c:v>6.7452900000000001E-3</c:v>
                </c:pt>
                <c:pt idx="183150" formatCode="0.00E+00">
                  <c:v>6.81966E-3</c:v>
                </c:pt>
                <c:pt idx="183151" formatCode="0.00E+00">
                  <c:v>6.8819800000000002E-3</c:v>
                </c:pt>
                <c:pt idx="183152" formatCode="0.00E+00">
                  <c:v>6.9321499999999998E-3</c:v>
                </c:pt>
                <c:pt idx="183153" formatCode="0.00E+00">
                  <c:v>6.97008E-3</c:v>
                </c:pt>
                <c:pt idx="183154" formatCode="0.00E+00">
                  <c:v>6.9956999999999997E-3</c:v>
                </c:pt>
                <c:pt idx="183155" formatCode="0.00E+00">
                  <c:v>7.0089699999999998E-3</c:v>
                </c:pt>
                <c:pt idx="183156" formatCode="0.00E+00">
                  <c:v>7.0098699999999996E-3</c:v>
                </c:pt>
                <c:pt idx="183157" formatCode="0.00E+00">
                  <c:v>6.9983800000000002E-3</c:v>
                </c:pt>
                <c:pt idx="183158" formatCode="0.00E+00">
                  <c:v>6.9745500000000004E-3</c:v>
                </c:pt>
                <c:pt idx="183159" formatCode="0.00E+00">
                  <c:v>6.9384099999999999E-3</c:v>
                </c:pt>
                <c:pt idx="183160" formatCode="0.00E+00">
                  <c:v>6.8900200000000002E-3</c:v>
                </c:pt>
                <c:pt idx="183161" formatCode="0.00E+00">
                  <c:v>6.8294799999999998E-3</c:v>
                </c:pt>
                <c:pt idx="183162" formatCode="0.00E+00">
                  <c:v>6.7568899999999998E-3</c:v>
                </c:pt>
                <c:pt idx="183163" formatCode="0.00E+00">
                  <c:v>6.6723900000000003E-3</c:v>
                </c:pt>
                <c:pt idx="183164" formatCode="0.00E+00">
                  <c:v>6.5761200000000004E-3</c:v>
                </c:pt>
                <c:pt idx="183165" formatCode="0.00E+00">
                  <c:v>6.46826E-3</c:v>
                </c:pt>
                <c:pt idx="183166" formatCode="0.00E+00">
                  <c:v>6.3490100000000004E-3</c:v>
                </c:pt>
                <c:pt idx="183167" formatCode="0.00E+00">
                  <c:v>6.2185699999999997E-3</c:v>
                </c:pt>
                <c:pt idx="183168" formatCode="0.00E+00">
                  <c:v>6.0771799999999997E-3</c:v>
                </c:pt>
                <c:pt idx="183169" formatCode="0.00E+00">
                  <c:v>5.9251E-3</c:v>
                </c:pt>
                <c:pt idx="183170" formatCode="0.00E+00">
                  <c:v>5.7625799999999998E-3</c:v>
                </c:pt>
                <c:pt idx="183171" formatCode="0.00E+00">
                  <c:v>5.5899299999999999E-3</c:v>
                </c:pt>
                <c:pt idx="183172" formatCode="0.00E+00">
                  <c:v>5.4074500000000003E-3</c:v>
                </c:pt>
                <c:pt idx="183173" formatCode="0.00E+00">
                  <c:v>5.2154599999999999E-3</c:v>
                </c:pt>
                <c:pt idx="183174" formatCode="0.00E+00">
                  <c:v>5.0143000000000002E-3</c:v>
                </c:pt>
                <c:pt idx="183175" formatCode="0.00E+00">
                  <c:v>4.8043399999999998E-3</c:v>
                </c:pt>
                <c:pt idx="183176" formatCode="0.00E+00">
                  <c:v>4.5859300000000002E-3</c:v>
                </c:pt>
                <c:pt idx="183177" formatCode="0.00E+00">
                  <c:v>4.3594799999999998E-3</c:v>
                </c:pt>
                <c:pt idx="183178" formatCode="0.00E+00">
                  <c:v>4.1253799999999997E-3</c:v>
                </c:pt>
                <c:pt idx="183179" formatCode="0.00E+00">
                  <c:v>3.8840400000000001E-3</c:v>
                </c:pt>
                <c:pt idx="183180" formatCode="0.00E+00">
                  <c:v>3.6358900000000001E-3</c:v>
                </c:pt>
                <c:pt idx="183181" formatCode="0.00E+00">
                  <c:v>3.3813699999999999E-3</c:v>
                </c:pt>
                <c:pt idx="183182" formatCode="0.00E+00">
                  <c:v>3.1209300000000001E-3</c:v>
                </c:pt>
                <c:pt idx="183183" formatCode="0.00E+00">
                  <c:v>2.8550200000000002E-3</c:v>
                </c:pt>
                <c:pt idx="183184" formatCode="0.00E+00">
                  <c:v>2.5841100000000001E-3</c:v>
                </c:pt>
                <c:pt idx="183185" formatCode="0.00E+00">
                  <c:v>2.30868E-3</c:v>
                </c:pt>
                <c:pt idx="183186" formatCode="0.00E+00">
                  <c:v>2.02921E-3</c:v>
                </c:pt>
                <c:pt idx="183187" formatCode="0.00E+00">
                  <c:v>1.7461899999999999E-3</c:v>
                </c:pt>
                <c:pt idx="183188" formatCode="0.00E+00">
                  <c:v>1.4601200000000001E-3</c:v>
                </c:pt>
                <c:pt idx="183189" formatCode="0.00E+00">
                  <c:v>1.1714900000000001E-3</c:v>
                </c:pt>
                <c:pt idx="183190" formatCode="0.00E+00">
                  <c:v>8.8081399999999995E-4</c:v>
                </c:pt>
                <c:pt idx="183191" formatCode="0.00E+00">
                  <c:v>5.8859600000000004E-4</c:v>
                </c:pt>
                <c:pt idx="183192" formatCode="0.00E+00">
                  <c:v>2.9534500000000003E-4</c:v>
                </c:pt>
                <c:pt idx="183193" formatCode="0.00E+00">
                  <c:v>1.57118E-6</c:v>
                </c:pt>
                <c:pt idx="183194" formatCode="0.00E+00">
                  <c:v>-2.9221500000000002E-4</c:v>
                </c:pt>
                <c:pt idx="183195" formatCode="0.00E+00">
                  <c:v>-5.8550400000000004E-4</c:v>
                </c:pt>
                <c:pt idx="183196" formatCode="0.00E+00">
                  <c:v>-8.7778699999999999E-4</c:v>
                </c:pt>
                <c:pt idx="183197" formatCode="0.00E+00">
                  <c:v>-1.1685599999999999E-3</c:v>
                </c:pt>
                <c:pt idx="183198" formatCode="0.00E+00">
                  <c:v>-1.45732E-3</c:v>
                </c:pt>
                <c:pt idx="183199" formatCode="0.00E+00">
                  <c:v>-1.7435599999999999E-3</c:v>
                </c:pt>
                <c:pt idx="183200" formatCode="0.00E+00">
                  <c:v>-2.02681E-3</c:v>
                </c:pt>
                <c:pt idx="183201" formatCode="0.00E+00">
                  <c:v>-2.30656E-3</c:v>
                </c:pt>
                <c:pt idx="183202" formatCode="0.00E+00">
                  <c:v>-2.5823399999999998E-3</c:v>
                </c:pt>
                <c:pt idx="183203" formatCode="0.00E+00">
                  <c:v>-2.8536799999999999E-3</c:v>
                </c:pt>
                <c:pt idx="183204" formatCode="0.00E+00">
                  <c:v>-3.1201200000000001E-3</c:v>
                </c:pt>
                <c:pt idx="183205" formatCode="0.00E+00">
                  <c:v>-3.3811900000000001E-3</c:v>
                </c:pt>
                <c:pt idx="183206" formatCode="0.00E+00">
                  <c:v>-3.6364600000000002E-3</c:v>
                </c:pt>
                <c:pt idx="183207" formatCode="0.00E+00">
                  <c:v>-3.8855000000000001E-3</c:v>
                </c:pt>
                <c:pt idx="183208" formatCode="0.00E+00">
                  <c:v>-4.1278799999999996E-3</c:v>
                </c:pt>
                <c:pt idx="183209" formatCode="0.00E+00">
                  <c:v>-4.3632000000000002E-3</c:v>
                </c:pt>
                <c:pt idx="183210" formatCode="0.00E+00">
                  <c:v>-4.5910600000000001E-3</c:v>
                </c:pt>
                <c:pt idx="183211" formatCode="0.00E+00">
                  <c:v>-4.8110699999999998E-3</c:v>
                </c:pt>
                <c:pt idx="183212" formatCode="0.00E+00">
                  <c:v>-5.0228800000000004E-3</c:v>
                </c:pt>
                <c:pt idx="183213" formatCode="0.00E+00">
                  <c:v>-5.2261299999999998E-3</c:v>
                </c:pt>
                <c:pt idx="183214" formatCode="0.00E+00">
                  <c:v>-5.42049E-3</c:v>
                </c:pt>
                <c:pt idx="183215" formatCode="0.00E+00">
                  <c:v>-5.6056300000000003E-3</c:v>
                </c:pt>
                <c:pt idx="183216" formatCode="0.00E+00">
                  <c:v>-5.7812599999999999E-3</c:v>
                </c:pt>
                <c:pt idx="183217" formatCode="0.00E+00">
                  <c:v>-5.9470900000000004E-3</c:v>
                </c:pt>
                <c:pt idx="183218" formatCode="0.00E+00">
                  <c:v>-6.1028499999999999E-3</c:v>
                </c:pt>
                <c:pt idx="183219" formatCode="0.00E+00">
                  <c:v>-6.2483E-3</c:v>
                </c:pt>
                <c:pt idx="183220" formatCode="0.00E+00">
                  <c:v>-6.3832000000000003E-3</c:v>
                </c:pt>
                <c:pt idx="183221" formatCode="0.00E+00">
                  <c:v>-6.5073400000000003E-3</c:v>
                </c:pt>
                <c:pt idx="183222" formatCode="0.00E+00">
                  <c:v>-6.6205400000000003E-3</c:v>
                </c:pt>
                <c:pt idx="183223" formatCode="0.00E+00">
                  <c:v>-6.7226200000000003E-3</c:v>
                </c:pt>
                <c:pt idx="183224" formatCode="0.00E+00">
                  <c:v>-6.8134299999999997E-3</c:v>
                </c:pt>
                <c:pt idx="183225" formatCode="0.00E+00">
                  <c:v>-6.8928399999999999E-3</c:v>
                </c:pt>
                <c:pt idx="183226" formatCode="0.00E+00">
                  <c:v>-6.96074E-3</c:v>
                </c:pt>
                <c:pt idx="183227" formatCode="0.00E+00">
                  <c:v>-7.0170400000000004E-3</c:v>
                </c:pt>
                <c:pt idx="183228" formatCode="0.00E+00">
                  <c:v>-7.0616699999999999E-3</c:v>
                </c:pt>
                <c:pt idx="183229" formatCode="0.00E+00">
                  <c:v>-7.0945799999999996E-3</c:v>
                </c:pt>
                <c:pt idx="183230" formatCode="0.00E+00">
                  <c:v>-7.1157399999999997E-3</c:v>
                </c:pt>
                <c:pt idx="183231" formatCode="0.00E+00">
                  <c:v>-7.1251600000000002E-3</c:v>
                </c:pt>
                <c:pt idx="183232" formatCode="0.00E+00">
                  <c:v>-7.1228400000000001E-3</c:v>
                </c:pt>
                <c:pt idx="183233" formatCode="0.00E+00">
                  <c:v>-7.1088200000000001E-3</c:v>
                </c:pt>
                <c:pt idx="183234" formatCode="0.00E+00">
                  <c:v>-7.0831499999999999E-3</c:v>
                </c:pt>
                <c:pt idx="183235" formatCode="0.00E+00">
                  <c:v>-7.0459199999999998E-3</c:v>
                </c:pt>
                <c:pt idx="183236" formatCode="0.00E+00">
                  <c:v>-6.9972200000000002E-3</c:v>
                </c:pt>
                <c:pt idx="183237" formatCode="0.00E+00">
                  <c:v>-6.9371600000000004E-3</c:v>
                </c:pt>
                <c:pt idx="183238" formatCode="0.00E+00">
                  <c:v>-6.8658900000000004E-3</c:v>
                </c:pt>
                <c:pt idx="183239" formatCode="0.00E+00">
                  <c:v>-6.7835600000000001E-3</c:v>
                </c:pt>
                <c:pt idx="183240" formatCode="0.00E+00">
                  <c:v>-6.6903400000000003E-3</c:v>
                </c:pt>
                <c:pt idx="183241" formatCode="0.00E+00">
                  <c:v>-6.5864399999999998E-3</c:v>
                </c:pt>
                <c:pt idx="183242" formatCode="0.00E+00">
                  <c:v>-6.47206E-3</c:v>
                </c:pt>
                <c:pt idx="183243" formatCode="0.00E+00">
                  <c:v>-6.3474400000000002E-3</c:v>
                </c:pt>
                <c:pt idx="183244" formatCode="0.00E+00">
                  <c:v>-6.2128299999999999E-3</c:v>
                </c:pt>
                <c:pt idx="183245" formatCode="0.00E+00">
                  <c:v>-6.0684900000000002E-3</c:v>
                </c:pt>
                <c:pt idx="183246" formatCode="0.00E+00">
                  <c:v>-5.9147000000000002E-3</c:v>
                </c:pt>
                <c:pt idx="183247" formatCode="0.00E+00">
                  <c:v>-5.7517799999999997E-3</c:v>
                </c:pt>
                <c:pt idx="183248" formatCode="0.00E+00">
                  <c:v>-5.5800199999999998E-3</c:v>
                </c:pt>
                <c:pt idx="183249" formatCode="0.00E+00">
                  <c:v>-5.39976E-3</c:v>
                </c:pt>
                <c:pt idx="183250" formatCode="0.00E+00">
                  <c:v>-5.21135E-3</c:v>
                </c:pt>
                <c:pt idx="183251" formatCode="0.00E+00">
                  <c:v>-5.0151400000000004E-3</c:v>
                </c:pt>
                <c:pt idx="183252" formatCode="0.00E+00">
                  <c:v>-4.8114999999999998E-3</c:v>
                </c:pt>
                <c:pt idx="183253" formatCode="0.00E+00">
                  <c:v>-4.6008200000000003E-3</c:v>
                </c:pt>
                <c:pt idx="183254" formatCode="0.00E+00">
                  <c:v>-4.3834800000000004E-3</c:v>
                </c:pt>
                <c:pt idx="183255" formatCode="0.00E+00">
                  <c:v>-4.1599000000000002E-3</c:v>
                </c:pt>
                <c:pt idx="183256" formatCode="0.00E+00">
                  <c:v>-3.9305E-3</c:v>
                </c:pt>
                <c:pt idx="183257" formatCode="0.00E+00">
                  <c:v>-3.6956799999999998E-3</c:v>
                </c:pt>
                <c:pt idx="183258" formatCode="0.00E+00">
                  <c:v>-3.4558900000000001E-3</c:v>
                </c:pt>
                <c:pt idx="183259" formatCode="0.00E+00">
                  <c:v>-3.21157E-3</c:v>
                </c:pt>
                <c:pt idx="183260" formatCode="0.00E+00">
                  <c:v>-2.9631599999999998E-3</c:v>
                </c:pt>
                <c:pt idx="183261" formatCode="0.00E+00">
                  <c:v>-2.7111100000000001E-3</c:v>
                </c:pt>
                <c:pt idx="183262" formatCode="0.00E+00">
                  <c:v>-2.4558900000000001E-3</c:v>
                </c:pt>
                <c:pt idx="183263" formatCode="0.00E+00">
                  <c:v>-2.1979600000000001E-3</c:v>
                </c:pt>
                <c:pt idx="183264" formatCode="0.00E+00">
                  <c:v>-1.9377800000000001E-3</c:v>
                </c:pt>
                <c:pt idx="183265" formatCode="0.00E+00">
                  <c:v>-1.67582E-3</c:v>
                </c:pt>
                <c:pt idx="183266" formatCode="0.00E+00">
                  <c:v>-1.41256E-3</c:v>
                </c:pt>
                <c:pt idx="183267" formatCode="0.00E+00">
                  <c:v>-1.1484500000000001E-3</c:v>
                </c:pt>
                <c:pt idx="183268" formatCode="0.00E+00">
                  <c:v>-8.8398000000000003E-4</c:v>
                </c:pt>
                <c:pt idx="183269" formatCode="0.00E+00">
                  <c:v>-6.1961000000000004E-4</c:v>
                </c:pt>
                <c:pt idx="183270" formatCode="0.00E+00">
                  <c:v>-3.5581099999999999E-4</c:v>
                </c:pt>
                <c:pt idx="183271" formatCode="0.00E+00">
                  <c:v>-9.3047000000000005E-5</c:v>
                </c:pt>
                <c:pt idx="183272" formatCode="0.00E+00">
                  <c:v>1.68219E-4</c:v>
                </c:pt>
                <c:pt idx="183273" formatCode="0.00E+00">
                  <c:v>4.2752900000000001E-4</c:v>
                </c:pt>
                <c:pt idx="183274" formatCode="0.00E+00">
                  <c:v>6.8443099999999999E-4</c:v>
                </c:pt>
                <c:pt idx="183275" formatCode="0.00E+00">
                  <c:v>9.3847899999999998E-4</c:v>
                </c:pt>
                <c:pt idx="183276" formatCode="0.00E+00">
                  <c:v>1.1892300000000001E-3</c:v>
                </c:pt>
                <c:pt idx="183277" formatCode="0.00E+00">
                  <c:v>1.43626E-3</c:v>
                </c:pt>
                <c:pt idx="183278" formatCode="0.00E+00">
                  <c:v>1.67914E-3</c:v>
                </c:pt>
                <c:pt idx="183279" formatCode="0.00E+00">
                  <c:v>1.91745E-3</c:v>
                </c:pt>
                <c:pt idx="183280" formatCode="0.00E+00">
                  <c:v>2.1507900000000001E-3</c:v>
                </c:pt>
                <c:pt idx="183281" formatCode="0.00E+00">
                  <c:v>2.3787700000000001E-3</c:v>
                </c:pt>
                <c:pt idx="183282" formatCode="0.00E+00">
                  <c:v>2.601E-3</c:v>
                </c:pt>
                <c:pt idx="183283" formatCode="0.00E+00">
                  <c:v>2.8171200000000002E-3</c:v>
                </c:pt>
                <c:pt idx="183284" formatCode="0.00E+00">
                  <c:v>3.0267599999999999E-3</c:v>
                </c:pt>
                <c:pt idx="183285" formatCode="0.00E+00">
                  <c:v>3.2295700000000002E-3</c:v>
                </c:pt>
                <c:pt idx="183286" formatCode="0.00E+00">
                  <c:v>3.42524E-3</c:v>
                </c:pt>
                <c:pt idx="183287" formatCode="0.00E+00">
                  <c:v>3.6134299999999999E-3</c:v>
                </c:pt>
                <c:pt idx="183288" formatCode="0.00E+00">
                  <c:v>3.79386E-3</c:v>
                </c:pt>
                <c:pt idx="183289" formatCode="0.00E+00">
                  <c:v>3.9662200000000003E-3</c:v>
                </c:pt>
                <c:pt idx="183290" formatCode="0.00E+00">
                  <c:v>4.1302600000000002E-3</c:v>
                </c:pt>
                <c:pt idx="183291" formatCode="0.00E+00">
                  <c:v>4.2857199999999998E-3</c:v>
                </c:pt>
                <c:pt idx="183292" formatCode="0.00E+00">
                  <c:v>4.4323599999999998E-3</c:v>
                </c:pt>
                <c:pt idx="183293" formatCode="0.00E+00">
                  <c:v>4.5699599999999996E-3</c:v>
                </c:pt>
                <c:pt idx="183294" formatCode="0.00E+00">
                  <c:v>4.6983199999999998E-3</c:v>
                </c:pt>
                <c:pt idx="183295" formatCode="0.00E+00">
                  <c:v>4.8172600000000003E-3</c:v>
                </c:pt>
                <c:pt idx="183296" formatCode="0.00E+00">
                  <c:v>4.9266099999999997E-3</c:v>
                </c:pt>
                <c:pt idx="183297" formatCode="0.00E+00">
                  <c:v>5.0262199999999996E-3</c:v>
                </c:pt>
                <c:pt idx="183298" formatCode="0.00E+00">
                  <c:v>5.1159700000000001E-3</c:v>
                </c:pt>
                <c:pt idx="183299" formatCode="0.00E+00">
                  <c:v>5.1957399999999999E-3</c:v>
                </c:pt>
                <c:pt idx="183300" formatCode="0.00E+00">
                  <c:v>5.2654499999999996E-3</c:v>
                </c:pt>
                <c:pt idx="183301" formatCode="0.00E+00">
                  <c:v>5.3250299999999997E-3</c:v>
                </c:pt>
                <c:pt idx="183302" formatCode="0.00E+00">
                  <c:v>5.3744099999999996E-3</c:v>
                </c:pt>
                <c:pt idx="183303" formatCode="0.00E+00">
                  <c:v>5.4135800000000003E-3</c:v>
                </c:pt>
                <c:pt idx="183304" formatCode="0.00E+00">
                  <c:v>5.4425200000000002E-3</c:v>
                </c:pt>
                <c:pt idx="183305" formatCode="0.00E+00">
                  <c:v>5.4612300000000001E-3</c:v>
                </c:pt>
                <c:pt idx="183306" formatCode="0.00E+00">
                  <c:v>5.4697499999999998E-3</c:v>
                </c:pt>
                <c:pt idx="183307" formatCode="0.00E+00">
                  <c:v>5.46811E-3</c:v>
                </c:pt>
                <c:pt idx="183308" formatCode="0.00E+00">
                  <c:v>5.4563800000000003E-3</c:v>
                </c:pt>
                <c:pt idx="183309" formatCode="0.00E+00">
                  <c:v>5.4346500000000001E-3</c:v>
                </c:pt>
                <c:pt idx="183310" formatCode="0.00E+00">
                  <c:v>5.4030099999999998E-3</c:v>
                </c:pt>
                <c:pt idx="183311" formatCode="0.00E+00">
                  <c:v>5.3615900000000003E-3</c:v>
                </c:pt>
                <c:pt idx="183312" formatCode="0.00E+00">
                  <c:v>5.3105299999999999E-3</c:v>
                </c:pt>
                <c:pt idx="183313" formatCode="0.00E+00">
                  <c:v>5.2499799999999996E-3</c:v>
                </c:pt>
                <c:pt idx="183314" formatCode="0.00E+00">
                  <c:v>5.1801199999999999E-3</c:v>
                </c:pt>
                <c:pt idx="183315" formatCode="0.00E+00">
                  <c:v>5.1011299999999997E-3</c:v>
                </c:pt>
                <c:pt idx="183316" formatCode="0.00E+00">
                  <c:v>5.0132299999999996E-3</c:v>
                </c:pt>
                <c:pt idx="183317" formatCode="0.00E+00">
                  <c:v>4.9166499999999998E-3</c:v>
                </c:pt>
                <c:pt idx="183318" formatCode="0.00E+00">
                  <c:v>4.81161E-3</c:v>
                </c:pt>
                <c:pt idx="183319" formatCode="0.00E+00">
                  <c:v>4.6983800000000003E-3</c:v>
                </c:pt>
                <c:pt idx="183320" formatCode="0.00E+00">
                  <c:v>4.5772399999999998E-3</c:v>
                </c:pt>
                <c:pt idx="183321" formatCode="0.00E+00">
                  <c:v>4.4484499999999996E-3</c:v>
                </c:pt>
                <c:pt idx="183322" formatCode="0.00E+00">
                  <c:v>4.3123299999999996E-3</c:v>
                </c:pt>
                <c:pt idx="183323" formatCode="0.00E+00">
                  <c:v>4.1691899999999997E-3</c:v>
                </c:pt>
                <c:pt idx="183324" formatCode="0.00E+00">
                  <c:v>4.0193499999999997E-3</c:v>
                </c:pt>
                <c:pt idx="183325" formatCode="0.00E+00">
                  <c:v>3.8631400000000002E-3</c:v>
                </c:pt>
                <c:pt idx="183326" formatCode="0.00E+00">
                  <c:v>3.7009199999999999E-3</c:v>
                </c:pt>
                <c:pt idx="183327" formatCode="0.00E+00">
                  <c:v>3.5330399999999999E-3</c:v>
                </c:pt>
                <c:pt idx="183328" formatCode="0.00E+00">
                  <c:v>3.35988E-3</c:v>
                </c:pt>
                <c:pt idx="183329" formatCode="0.00E+00">
                  <c:v>3.1818100000000002E-3</c:v>
                </c:pt>
                <c:pt idx="183330" formatCode="0.00E+00">
                  <c:v>2.99921E-3</c:v>
                </c:pt>
                <c:pt idx="183331" formatCode="0.00E+00">
                  <c:v>2.81248E-3</c:v>
                </c:pt>
                <c:pt idx="183332" formatCode="0.00E+00">
                  <c:v>2.6220200000000001E-3</c:v>
                </c:pt>
                <c:pt idx="183333" formatCode="0.00E+00">
                  <c:v>2.4282399999999999E-3</c:v>
                </c:pt>
                <c:pt idx="183334" formatCode="0.00E+00">
                  <c:v>2.2315400000000002E-3</c:v>
                </c:pt>
                <c:pt idx="183335" formatCode="0.00E+00">
                  <c:v>2.03235E-3</c:v>
                </c:pt>
                <c:pt idx="183336" formatCode="0.00E+00">
                  <c:v>1.8310799999999999E-3</c:v>
                </c:pt>
                <c:pt idx="183337" formatCode="0.00E+00">
                  <c:v>1.62816E-3</c:v>
                </c:pt>
                <c:pt idx="183338" formatCode="0.00E+00">
                  <c:v>1.4240100000000001E-3</c:v>
                </c:pt>
                <c:pt idx="183339" formatCode="0.00E+00">
                  <c:v>1.2190599999999999E-3</c:v>
                </c:pt>
                <c:pt idx="183340" formatCode="0.00E+00">
                  <c:v>1.01373E-3</c:v>
                </c:pt>
                <c:pt idx="183341" formatCode="0.00E+00">
                  <c:v>8.0845400000000001E-4</c:v>
                </c:pt>
                <c:pt idx="183342" formatCode="0.00E+00">
                  <c:v>6.0365099999999997E-4</c:v>
                </c:pt>
                <c:pt idx="183343" formatCode="0.00E+00">
                  <c:v>3.9974599999999998E-4</c:v>
                </c:pt>
                <c:pt idx="183344" formatCode="0.00E+00">
                  <c:v>1.97157E-4</c:v>
                </c:pt>
                <c:pt idx="183345" formatCode="0.00E+00">
                  <c:v>-3.6984399999999999E-6</c:v>
                </c:pt>
                <c:pt idx="183346" formatCode="0.00E+00">
                  <c:v>-2.0240899999999999E-4</c:v>
                </c:pt>
                <c:pt idx="183347" formatCode="0.00E+00">
                  <c:v>-3.9856899999999998E-4</c:v>
                </c:pt>
                <c:pt idx="183348" formatCode="0.00E+00">
                  <c:v>-5.9177700000000004E-4</c:v>
                </c:pt>
                <c:pt idx="183349" formatCode="0.00E+00">
                  <c:v>-7.8164100000000002E-4</c:v>
                </c:pt>
                <c:pt idx="183350" formatCode="0.00E+00">
                  <c:v>-9.6777500000000004E-4</c:v>
                </c:pt>
                <c:pt idx="183351" formatCode="0.00E+00">
                  <c:v>-1.1498000000000001E-3</c:v>
                </c:pt>
                <c:pt idx="183352" formatCode="0.00E+00">
                  <c:v>-1.3273499999999999E-3</c:v>
                </c:pt>
                <c:pt idx="183353" formatCode="0.00E+00">
                  <c:v>-1.5000599999999999E-3</c:v>
                </c:pt>
                <c:pt idx="183354" formatCode="0.00E+00">
                  <c:v>-1.6676E-3</c:v>
                </c:pt>
                <c:pt idx="183355" formatCode="0.00E+00">
                  <c:v>-1.82961E-3</c:v>
                </c:pt>
                <c:pt idx="183356" formatCode="0.00E+00">
                  <c:v>-1.98577E-3</c:v>
                </c:pt>
                <c:pt idx="183357" formatCode="0.00E+00">
                  <c:v>-2.1357799999999999E-3</c:v>
                </c:pt>
                <c:pt idx="183358" formatCode="0.00E+00">
                  <c:v>-2.27933E-3</c:v>
                </c:pt>
                <c:pt idx="183359" formatCode="0.00E+00">
                  <c:v>-2.4161299999999998E-3</c:v>
                </c:pt>
                <c:pt idx="183360" formatCode="0.00E+00">
                  <c:v>-2.5459200000000001E-3</c:v>
                </c:pt>
                <c:pt idx="183361" formatCode="0.00E+00">
                  <c:v>-2.6684299999999998E-3</c:v>
                </c:pt>
                <c:pt idx="183362" formatCode="0.00E+00">
                  <c:v>-2.7834299999999999E-3</c:v>
                </c:pt>
                <c:pt idx="183363" formatCode="0.00E+00">
                  <c:v>-2.8906800000000001E-3</c:v>
                </c:pt>
                <c:pt idx="183364" formatCode="0.00E+00">
                  <c:v>-2.9899700000000002E-3</c:v>
                </c:pt>
                <c:pt idx="183365" formatCode="0.00E+00">
                  <c:v>-3.0811200000000001E-3</c:v>
                </c:pt>
                <c:pt idx="183366" formatCode="0.00E+00">
                  <c:v>-3.1639300000000001E-3</c:v>
                </c:pt>
                <c:pt idx="183367" formatCode="0.00E+00">
                  <c:v>-3.2382600000000002E-3</c:v>
                </c:pt>
                <c:pt idx="183368" formatCode="0.00E+00">
                  <c:v>-3.3039599999999999E-3</c:v>
                </c:pt>
                <c:pt idx="183369" formatCode="0.00E+00">
                  <c:v>-3.3609099999999999E-3</c:v>
                </c:pt>
                <c:pt idx="183370" formatCode="0.00E+00">
                  <c:v>-3.4089799999999998E-3</c:v>
                </c:pt>
                <c:pt idx="183371" formatCode="0.00E+00">
                  <c:v>-3.4481099999999999E-3</c:v>
                </c:pt>
                <c:pt idx="183372" formatCode="0.00E+00">
                  <c:v>-3.4782099999999998E-3</c:v>
                </c:pt>
                <c:pt idx="183373" formatCode="0.00E+00">
                  <c:v>-3.4992299999999999E-3</c:v>
                </c:pt>
                <c:pt idx="183374" formatCode="0.00E+00">
                  <c:v>-3.5111399999999998E-3</c:v>
                </c:pt>
                <c:pt idx="183375" formatCode="0.00E+00">
                  <c:v>-3.5139300000000002E-3</c:v>
                </c:pt>
                <c:pt idx="183376" formatCode="0.00E+00">
                  <c:v>-3.5075900000000001E-3</c:v>
                </c:pt>
                <c:pt idx="183377" formatCode="0.00E+00">
                  <c:v>-3.4921499999999999E-3</c:v>
                </c:pt>
                <c:pt idx="183378" formatCode="0.00E+00">
                  <c:v>-3.4676500000000001E-3</c:v>
                </c:pt>
                <c:pt idx="183379" formatCode="0.00E+00">
                  <c:v>-3.43415E-3</c:v>
                </c:pt>
                <c:pt idx="183380" formatCode="0.00E+00">
                  <c:v>-3.3917299999999999E-3</c:v>
                </c:pt>
                <c:pt idx="183381" formatCode="0.00E+00">
                  <c:v>-3.3404799999999998E-3</c:v>
                </c:pt>
                <c:pt idx="183382" formatCode="0.00E+00">
                  <c:v>-3.2805099999999999E-3</c:v>
                </c:pt>
                <c:pt idx="183383" formatCode="0.00E+00">
                  <c:v>-3.2119700000000002E-3</c:v>
                </c:pt>
                <c:pt idx="183384" formatCode="0.00E+00">
                  <c:v>-3.1349899999999998E-3</c:v>
                </c:pt>
                <c:pt idx="183385" formatCode="0.00E+00">
                  <c:v>-3.0497499999999999E-3</c:v>
                </c:pt>
                <c:pt idx="183386" formatCode="0.00E+00">
                  <c:v>-2.95642E-3</c:v>
                </c:pt>
                <c:pt idx="183387" formatCode="0.00E+00">
                  <c:v>-2.8552199999999999E-3</c:v>
                </c:pt>
                <c:pt idx="183388" formatCode="0.00E+00">
                  <c:v>-2.7463499999999998E-3</c:v>
                </c:pt>
                <c:pt idx="183389" formatCode="0.00E+00">
                  <c:v>-2.6300500000000001E-3</c:v>
                </c:pt>
                <c:pt idx="183390" formatCode="0.00E+00">
                  <c:v>-2.5065700000000001E-3</c:v>
                </c:pt>
                <c:pt idx="183391" formatCode="0.00E+00">
                  <c:v>-2.3761799999999999E-3</c:v>
                </c:pt>
                <c:pt idx="183392" formatCode="0.00E+00">
                  <c:v>-2.2391400000000001E-3</c:v>
                </c:pt>
                <c:pt idx="183393" formatCode="0.00E+00">
                  <c:v>-2.09575E-3</c:v>
                </c:pt>
                <c:pt idx="183394" formatCode="0.00E+00">
                  <c:v>-1.9463200000000001E-3</c:v>
                </c:pt>
                <c:pt idx="183395" formatCode="0.00E+00">
                  <c:v>-1.79116E-3</c:v>
                </c:pt>
                <c:pt idx="183396" formatCode="0.00E+00">
                  <c:v>-1.63061E-3</c:v>
                </c:pt>
                <c:pt idx="183397" formatCode="0.00E+00">
                  <c:v>-1.4650100000000001E-3</c:v>
                </c:pt>
                <c:pt idx="183398" formatCode="0.00E+00">
                  <c:v>-1.2947099999999999E-3</c:v>
                </c:pt>
                <c:pt idx="183399" formatCode="0.00E+00">
                  <c:v>-1.12006E-3</c:v>
                </c:pt>
                <c:pt idx="183400" formatCode="0.00E+00">
                  <c:v>-9.4145999999999997E-4</c:v>
                </c:pt>
                <c:pt idx="183401" formatCode="0.00E+00">
                  <c:v>-7.5927299999999998E-4</c:v>
                </c:pt>
                <c:pt idx="183402" formatCode="0.00E+00">
                  <c:v>-5.73892E-4</c:v>
                </c:pt>
                <c:pt idx="183403" formatCode="0.00E+00">
                  <c:v>-3.8571599999999998E-4</c:v>
                </c:pt>
                <c:pt idx="183404" formatCode="0.00E+00">
                  <c:v>-1.95148E-4</c:v>
                </c:pt>
                <c:pt idx="183405" formatCode="0.00E+00">
                  <c:v>-2.5980700000000002E-6</c:v>
                </c:pt>
                <c:pt idx="183406" formatCode="0.00E+00">
                  <c:v>1.9152000000000001E-4</c:v>
                </c:pt>
                <c:pt idx="183407" formatCode="0.00E+00">
                  <c:v>3.8678600000000002E-4</c:v>
                </c:pt>
                <c:pt idx="183408" formatCode="0.00E+00">
                  <c:v>5.8277899999999996E-4</c:v>
                </c:pt>
                <c:pt idx="183409" formatCode="0.00E+00">
                  <c:v>7.7907300000000003E-4</c:v>
                </c:pt>
                <c:pt idx="183410" formatCode="0.00E+00">
                  <c:v>9.7524099999999996E-4</c:v>
                </c:pt>
                <c:pt idx="183411" formatCode="0.00E+00">
                  <c:v>1.17085E-3</c:v>
                </c:pt>
                <c:pt idx="183412" formatCode="0.00E+00">
                  <c:v>1.36549E-3</c:v>
                </c:pt>
                <c:pt idx="183413" formatCode="0.00E+00">
                  <c:v>1.55871E-3</c:v>
                </c:pt>
                <c:pt idx="183414" formatCode="0.00E+00">
                  <c:v>1.7501000000000001E-3</c:v>
                </c:pt>
                <c:pt idx="183415" formatCode="0.00E+00">
                  <c:v>1.93922E-3</c:v>
                </c:pt>
                <c:pt idx="183416" formatCode="0.00E+00">
                  <c:v>2.1256700000000001E-3</c:v>
                </c:pt>
                <c:pt idx="183417" formatCode="0.00E+00">
                  <c:v>2.3090200000000002E-3</c:v>
                </c:pt>
                <c:pt idx="183418" formatCode="0.00E+00">
                  <c:v>2.4888599999999999E-3</c:v>
                </c:pt>
                <c:pt idx="183419" formatCode="0.00E+00">
                  <c:v>2.6647900000000002E-3</c:v>
                </c:pt>
                <c:pt idx="183420" formatCode="0.00E+00">
                  <c:v>2.8364000000000002E-3</c:v>
                </c:pt>
                <c:pt idx="183421" formatCode="0.00E+00">
                  <c:v>3.0033E-3</c:v>
                </c:pt>
                <c:pt idx="183422" formatCode="0.00E+00">
                  <c:v>3.1651000000000001E-3</c:v>
                </c:pt>
                <c:pt idx="183423" formatCode="0.00E+00">
                  <c:v>3.3214400000000002E-3</c:v>
                </c:pt>
                <c:pt idx="183424" formatCode="0.00E+00">
                  <c:v>3.4719400000000002E-3</c:v>
                </c:pt>
                <c:pt idx="183425" formatCode="0.00E+00">
                  <c:v>3.6162400000000002E-3</c:v>
                </c:pt>
                <c:pt idx="183426" formatCode="0.00E+00">
                  <c:v>3.754E-3</c:v>
                </c:pt>
                <c:pt idx="183427" formatCode="0.00E+00">
                  <c:v>3.8848899999999998E-3</c:v>
                </c:pt>
                <c:pt idx="183428" formatCode="0.00E+00">
                  <c:v>4.0085800000000003E-3</c:v>
                </c:pt>
                <c:pt idx="183429" formatCode="0.00E+00">
                  <c:v>4.1247599999999999E-3</c:v>
                </c:pt>
                <c:pt idx="183430" formatCode="0.00E+00">
                  <c:v>4.2331299999999999E-3</c:v>
                </c:pt>
                <c:pt idx="183431" formatCode="0.00E+00">
                  <c:v>4.3334200000000002E-3</c:v>
                </c:pt>
                <c:pt idx="183432" formatCode="0.00E+00">
                  <c:v>4.4253499999999998E-3</c:v>
                </c:pt>
                <c:pt idx="183433" formatCode="0.00E+00">
                  <c:v>4.5086700000000002E-3</c:v>
                </c:pt>
                <c:pt idx="183434" formatCode="0.00E+00">
                  <c:v>4.5831500000000002E-3</c:v>
                </c:pt>
                <c:pt idx="183435" formatCode="0.00E+00">
                  <c:v>4.6485700000000003E-3</c:v>
                </c:pt>
                <c:pt idx="183436" formatCode="0.00E+00">
                  <c:v>4.70471E-3</c:v>
                </c:pt>
                <c:pt idx="183437" formatCode="0.00E+00">
                  <c:v>4.7514000000000002E-3</c:v>
                </c:pt>
                <c:pt idx="183438" formatCode="0.00E+00">
                  <c:v>4.7884599999999996E-3</c:v>
                </c:pt>
                <c:pt idx="183439" formatCode="0.00E+00">
                  <c:v>4.8157499999999997E-3</c:v>
                </c:pt>
                <c:pt idx="183440" formatCode="0.00E+00">
                  <c:v>4.8331199999999998E-3</c:v>
                </c:pt>
                <c:pt idx="183441" formatCode="0.00E+00">
                  <c:v>4.8404700000000004E-3</c:v>
                </c:pt>
                <c:pt idx="183442" formatCode="0.00E+00">
                  <c:v>4.8376900000000004E-3</c:v>
                </c:pt>
                <c:pt idx="183443" formatCode="0.00E+00">
                  <c:v>4.8247200000000002E-3</c:v>
                </c:pt>
                <c:pt idx="183444" formatCode="0.00E+00">
                  <c:v>4.8014800000000003E-3</c:v>
                </c:pt>
                <c:pt idx="183445" formatCode="0.00E+00">
                  <c:v>4.76795E-3</c:v>
                </c:pt>
                <c:pt idx="183446" formatCode="0.00E+00">
                  <c:v>4.7241000000000002E-3</c:v>
                </c:pt>
                <c:pt idx="183447" formatCode="0.00E+00">
                  <c:v>4.6699300000000001E-3</c:v>
                </c:pt>
                <c:pt idx="183448" formatCode="0.00E+00">
                  <c:v>4.6054700000000004E-3</c:v>
                </c:pt>
                <c:pt idx="183449" formatCode="0.00E+00">
                  <c:v>4.5307500000000001E-3</c:v>
                </c:pt>
                <c:pt idx="183450" formatCode="0.00E+00">
                  <c:v>4.4458299999999996E-3</c:v>
                </c:pt>
                <c:pt idx="183451" formatCode="0.00E+00">
                  <c:v>4.3507900000000002E-3</c:v>
                </c:pt>
                <c:pt idx="183452" formatCode="0.00E+00">
                  <c:v>4.2457299999999996E-3</c:v>
                </c:pt>
                <c:pt idx="183453" formatCode="0.00E+00">
                  <c:v>4.1307699999999998E-3</c:v>
                </c:pt>
                <c:pt idx="183454" formatCode="0.00E+00">
                  <c:v>4.0060399999999998E-3</c:v>
                </c:pt>
                <c:pt idx="183455" formatCode="0.00E+00">
                  <c:v>3.8717000000000001E-3</c:v>
                </c:pt>
                <c:pt idx="183456" formatCode="0.00E+00">
                  <c:v>3.72792E-3</c:v>
                </c:pt>
                <c:pt idx="183457" formatCode="0.00E+00">
                  <c:v>3.5749000000000002E-3</c:v>
                </c:pt>
                <c:pt idx="183458" formatCode="0.00E+00">
                  <c:v>3.4128499999999998E-3</c:v>
                </c:pt>
                <c:pt idx="183459" formatCode="0.00E+00">
                  <c:v>3.2420000000000001E-3</c:v>
                </c:pt>
                <c:pt idx="183460" formatCode="0.00E+00">
                  <c:v>3.06259E-3</c:v>
                </c:pt>
                <c:pt idx="183461" formatCode="0.00E+00">
                  <c:v>2.8749000000000001E-3</c:v>
                </c:pt>
                <c:pt idx="183462" formatCode="0.00E+00">
                  <c:v>2.6791900000000001E-3</c:v>
                </c:pt>
                <c:pt idx="183463" formatCode="0.00E+00">
                  <c:v>2.47577E-3</c:v>
                </c:pt>
                <c:pt idx="183464" formatCode="0.00E+00">
                  <c:v>2.2649599999999999E-3</c:v>
                </c:pt>
                <c:pt idx="183465" formatCode="0.00E+00">
                  <c:v>2.0470699999999998E-3</c:v>
                </c:pt>
                <c:pt idx="183466" formatCode="0.00E+00">
                  <c:v>1.8224599999999999E-3</c:v>
                </c:pt>
                <c:pt idx="183467" formatCode="0.00E+00">
                  <c:v>1.59147E-3</c:v>
                </c:pt>
                <c:pt idx="183468" formatCode="0.00E+00">
                  <c:v>1.3544900000000001E-3</c:v>
                </c:pt>
                <c:pt idx="183469" formatCode="0.00E+00">
                  <c:v>1.1118899999999999E-3</c:v>
                </c:pt>
                <c:pt idx="183470" formatCode="0.00E+00">
                  <c:v>8.6406700000000005E-4</c:v>
                </c:pt>
                <c:pt idx="183471" formatCode="0.00E+00">
                  <c:v>6.1143600000000003E-4</c:v>
                </c:pt>
                <c:pt idx="183472" formatCode="0.00E+00">
                  <c:v>3.5440999999999999E-4</c:v>
                </c:pt>
                <c:pt idx="183473" formatCode="0.00E+00">
                  <c:v>9.3418900000000001E-5</c:v>
                </c:pt>
                <c:pt idx="183474" formatCode="0.00E+00">
                  <c:v>-1.71099E-4</c:v>
                </c:pt>
                <c:pt idx="183475" formatCode="0.00E+00">
                  <c:v>-4.3869800000000001E-4</c:v>
                </c:pt>
                <c:pt idx="183476" formatCode="0.00E+00">
                  <c:v>-7.0892299999999998E-4</c:v>
                </c:pt>
                <c:pt idx="183477" formatCode="0.00E+00">
                  <c:v>-9.8131299999999993E-4</c:v>
                </c:pt>
                <c:pt idx="183478" formatCode="0.00E+00">
                  <c:v>-1.2554E-3</c:v>
                </c:pt>
                <c:pt idx="183479" formatCode="0.00E+00">
                  <c:v>-1.53071E-3</c:v>
                </c:pt>
                <c:pt idx="183480" formatCode="0.00E+00">
                  <c:v>-1.8067599999999999E-3</c:v>
                </c:pt>
                <c:pt idx="183481" formatCode="0.00E+00">
                  <c:v>-2.0830800000000002E-3</c:v>
                </c:pt>
                <c:pt idx="183482" formatCode="0.00E+00">
                  <c:v>-2.3591699999999998E-3</c:v>
                </c:pt>
                <c:pt idx="183483" formatCode="0.00E+00">
                  <c:v>-2.6345600000000002E-3</c:v>
                </c:pt>
                <c:pt idx="183484" formatCode="0.00E+00">
                  <c:v>-2.9087499999999999E-3</c:v>
                </c:pt>
                <c:pt idx="183485" formatCode="0.00E+00">
                  <c:v>-3.18125E-3</c:v>
                </c:pt>
                <c:pt idx="183486" formatCode="0.00E+00">
                  <c:v>-3.4515800000000001E-3</c:v>
                </c:pt>
                <c:pt idx="183487" formatCode="0.00E+00">
                  <c:v>-3.7192599999999998E-3</c:v>
                </c:pt>
                <c:pt idx="183488" formatCode="0.00E+00">
                  <c:v>-3.9837800000000001E-3</c:v>
                </c:pt>
                <c:pt idx="183489" formatCode="0.00E+00">
                  <c:v>-4.2446799999999998E-3</c:v>
                </c:pt>
                <c:pt idx="183490" formatCode="0.00E+00">
                  <c:v>-4.5014800000000004E-3</c:v>
                </c:pt>
                <c:pt idx="183491" formatCode="0.00E+00">
                  <c:v>-4.7536999999999996E-3</c:v>
                </c:pt>
                <c:pt idx="183492" formatCode="0.00E+00">
                  <c:v>-5.0008800000000001E-3</c:v>
                </c:pt>
                <c:pt idx="183493" formatCode="0.00E+00">
                  <c:v>-5.2425600000000003E-3</c:v>
                </c:pt>
                <c:pt idx="183494" formatCode="0.00E+00">
                  <c:v>-5.4782800000000003E-3</c:v>
                </c:pt>
                <c:pt idx="183495" formatCode="0.00E+00">
                  <c:v>-5.7075900000000002E-3</c:v>
                </c:pt>
                <c:pt idx="183496" formatCode="0.00E+00">
                  <c:v>-5.9300799999999999E-3</c:v>
                </c:pt>
                <c:pt idx="183497" formatCode="0.00E+00">
                  <c:v>-6.1452900000000003E-3</c:v>
                </c:pt>
                <c:pt idx="183498" formatCode="0.00E+00">
                  <c:v>-6.3528300000000003E-3</c:v>
                </c:pt>
                <c:pt idx="183499" formatCode="0.00E+00">
                  <c:v>-6.5522899999999997E-3</c:v>
                </c:pt>
                <c:pt idx="183500" formatCode="0.00E+00">
                  <c:v>-6.74327E-3</c:v>
                </c:pt>
                <c:pt idx="183501" formatCode="0.00E+00">
                  <c:v>-6.92539E-3</c:v>
                </c:pt>
                <c:pt idx="183502" formatCode="0.00E+00">
                  <c:v>-7.0982900000000002E-3</c:v>
                </c:pt>
                <c:pt idx="183503" formatCode="0.00E+00">
                  <c:v>-7.2616199999999999E-3</c:v>
                </c:pt>
                <c:pt idx="183504" formatCode="0.00E+00">
                  <c:v>-7.4150400000000003E-3</c:v>
                </c:pt>
                <c:pt idx="183505" formatCode="0.00E+00">
                  <c:v>-7.55822E-3</c:v>
                </c:pt>
                <c:pt idx="183506" formatCode="0.00E+00">
                  <c:v>-7.6908699999999998E-3</c:v>
                </c:pt>
                <c:pt idx="183507" formatCode="0.00E+00">
                  <c:v>-7.8126900000000006E-3</c:v>
                </c:pt>
                <c:pt idx="183508" formatCode="0.00E+00">
                  <c:v>-7.9234000000000006E-3</c:v>
                </c:pt>
                <c:pt idx="183509" formatCode="0.00E+00">
                  <c:v>-8.0227700000000002E-3</c:v>
                </c:pt>
                <c:pt idx="183510" formatCode="0.00E+00">
                  <c:v>-8.1105399999999994E-3</c:v>
                </c:pt>
                <c:pt idx="183511" formatCode="0.00E+00">
                  <c:v>-8.1864999999999993E-3</c:v>
                </c:pt>
                <c:pt idx="183512" formatCode="0.00E+00">
                  <c:v>-8.2504499999999995E-3</c:v>
                </c:pt>
                <c:pt idx="183513" formatCode="0.00E+00">
                  <c:v>-8.3022200000000008E-3</c:v>
                </c:pt>
                <c:pt idx="183514" formatCode="0.00E+00">
                  <c:v>-8.3416400000000009E-3</c:v>
                </c:pt>
                <c:pt idx="183515" formatCode="0.00E+00">
                  <c:v>-8.3685800000000005E-3</c:v>
                </c:pt>
                <c:pt idx="183516" formatCode="0.00E+00">
                  <c:v>-8.3829100000000004E-3</c:v>
                </c:pt>
                <c:pt idx="183517" formatCode="0.00E+00">
                  <c:v>-8.3845399999999994E-3</c:v>
                </c:pt>
                <c:pt idx="183518" formatCode="0.00E+00">
                  <c:v>-8.3733799999999997E-3</c:v>
                </c:pt>
                <c:pt idx="183519" formatCode="0.00E+00">
                  <c:v>-8.3493899999999999E-3</c:v>
                </c:pt>
                <c:pt idx="183520" formatCode="0.00E+00">
                  <c:v>-8.3125300000000003E-3</c:v>
                </c:pt>
                <c:pt idx="183521" formatCode="0.00E+00">
                  <c:v>-8.2627699999999991E-3</c:v>
                </c:pt>
                <c:pt idx="183522" formatCode="0.00E+00">
                  <c:v>-8.2001399999999999E-3</c:v>
                </c:pt>
                <c:pt idx="183523" formatCode="0.00E+00">
                  <c:v>-8.1246600000000006E-3</c:v>
                </c:pt>
                <c:pt idx="183524" formatCode="0.00E+00">
                  <c:v>-8.0363799999999992E-3</c:v>
                </c:pt>
                <c:pt idx="183525" formatCode="0.00E+00">
                  <c:v>-7.9353800000000006E-3</c:v>
                </c:pt>
                <c:pt idx="183526" formatCode="0.00E+00">
                  <c:v>-7.8217300000000007E-3</c:v>
                </c:pt>
                <c:pt idx="183527" formatCode="0.00E+00">
                  <c:v>-7.6955699999999997E-3</c:v>
                </c:pt>
                <c:pt idx="183528" formatCode="0.00E+00">
                  <c:v>-7.5570200000000002E-3</c:v>
                </c:pt>
                <c:pt idx="183529" formatCode="0.00E+00">
                  <c:v>-7.4062399999999997E-3</c:v>
                </c:pt>
                <c:pt idx="183530" formatCode="0.00E+00">
                  <c:v>-7.2434099999999996E-3</c:v>
                </c:pt>
                <c:pt idx="183531" formatCode="0.00E+00">
                  <c:v>-7.0687199999999997E-3</c:v>
                </c:pt>
                <c:pt idx="183532" formatCode="0.00E+00">
                  <c:v>-6.8824000000000003E-3</c:v>
                </c:pt>
                <c:pt idx="183533" formatCode="0.00E+00">
                  <c:v>-6.6846800000000001E-3</c:v>
                </c:pt>
                <c:pt idx="183534" formatCode="0.00E+00">
                  <c:v>-6.4758100000000002E-3</c:v>
                </c:pt>
                <c:pt idx="183535" formatCode="0.00E+00">
                  <c:v>-6.2560799999999998E-3</c:v>
                </c:pt>
                <c:pt idx="183536" formatCode="0.00E+00">
                  <c:v>-6.0257699999999997E-3</c:v>
                </c:pt>
                <c:pt idx="183537" formatCode="0.00E+00">
                  <c:v>-5.7851999999999999E-3</c:v>
                </c:pt>
                <c:pt idx="183538" formatCode="0.00E+00">
                  <c:v>-5.5347E-3</c:v>
                </c:pt>
                <c:pt idx="183539" formatCode="0.00E+00">
                  <c:v>-5.2746199999999998E-3</c:v>
                </c:pt>
                <c:pt idx="183540" formatCode="0.00E+00">
                  <c:v>-5.0053099999999998E-3</c:v>
                </c:pt>
                <c:pt idx="183541" formatCode="0.00E+00">
                  <c:v>-4.7271700000000002E-3</c:v>
                </c:pt>
                <c:pt idx="183542" formatCode="0.00E+00">
                  <c:v>-4.4405900000000003E-3</c:v>
                </c:pt>
                <c:pt idx="183543" formatCode="0.00E+00">
                  <c:v>-4.1459699999999997E-3</c:v>
                </c:pt>
                <c:pt idx="183544" formatCode="0.00E+00">
                  <c:v>-3.84374E-3</c:v>
                </c:pt>
                <c:pt idx="183545" formatCode="0.00E+00">
                  <c:v>-3.53433E-3</c:v>
                </c:pt>
                <c:pt idx="183546" formatCode="0.00E+00">
                  <c:v>-3.21821E-3</c:v>
                </c:pt>
                <c:pt idx="183547" formatCode="0.00E+00">
                  <c:v>-2.8958299999999998E-3</c:v>
                </c:pt>
                <c:pt idx="183548" formatCode="0.00E+00">
                  <c:v>-2.5676599999999998E-3</c:v>
                </c:pt>
                <c:pt idx="183549" formatCode="0.00E+00">
                  <c:v>-2.23419E-3</c:v>
                </c:pt>
                <c:pt idx="183550" formatCode="0.00E+00">
                  <c:v>-1.8959000000000001E-3</c:v>
                </c:pt>
                <c:pt idx="183551" formatCode="0.00E+00">
                  <c:v>-1.55332E-3</c:v>
                </c:pt>
                <c:pt idx="183552" formatCode="0.00E+00">
                  <c:v>-1.2069400000000001E-3</c:v>
                </c:pt>
                <c:pt idx="183553" formatCode="0.00E+00">
                  <c:v>-8.5727500000000001E-4</c:v>
                </c:pt>
                <c:pt idx="183554" formatCode="0.00E+00">
                  <c:v>-5.0485999999999999E-4</c:v>
                </c:pt>
                <c:pt idx="183555" formatCode="0.00E+00">
                  <c:v>-1.50221E-4</c:v>
                </c:pt>
                <c:pt idx="183556" formatCode="0.00E+00">
                  <c:v>2.0610999999999999E-4</c:v>
                </c:pt>
                <c:pt idx="183557" formatCode="0.00E+00">
                  <c:v>5.6359300000000004E-4</c:v>
                </c:pt>
                <c:pt idx="183558" formatCode="0.00E+00">
                  <c:v>9.2168899999999995E-4</c:v>
                </c:pt>
                <c:pt idx="183559" formatCode="0.00E+00">
                  <c:v>1.2798600000000001E-3</c:v>
                </c:pt>
                <c:pt idx="183560" formatCode="0.00E+00">
                  <c:v>1.63755E-3</c:v>
                </c:pt>
                <c:pt idx="183561" formatCode="0.00E+00">
                  <c:v>1.9942200000000001E-3</c:v>
                </c:pt>
                <c:pt idx="183562" formatCode="0.00E+00">
                  <c:v>2.3493400000000001E-3</c:v>
                </c:pt>
                <c:pt idx="183563" formatCode="0.00E+00">
                  <c:v>2.70236E-3</c:v>
                </c:pt>
                <c:pt idx="183564" formatCode="0.00E+00">
                  <c:v>3.05273E-3</c:v>
                </c:pt>
                <c:pt idx="183565" formatCode="0.00E+00">
                  <c:v>3.3999299999999998E-3</c:v>
                </c:pt>
                <c:pt idx="183566" formatCode="0.00E+00">
                  <c:v>3.7434299999999998E-3</c:v>
                </c:pt>
                <c:pt idx="183567" formatCode="0.00E+00">
                  <c:v>4.0826999999999999E-3</c:v>
                </c:pt>
                <c:pt idx="183568" formatCode="0.00E+00">
                  <c:v>4.4172100000000004E-3</c:v>
                </c:pt>
                <c:pt idx="183569" formatCode="0.00E+00">
                  <c:v>4.7464600000000001E-3</c:v>
                </c:pt>
                <c:pt idx="183570" formatCode="0.00E+00">
                  <c:v>5.0699500000000002E-3</c:v>
                </c:pt>
                <c:pt idx="183571" formatCode="0.00E+00">
                  <c:v>5.3871700000000002E-3</c:v>
                </c:pt>
                <c:pt idx="183572" formatCode="0.00E+00">
                  <c:v>5.6976500000000003E-3</c:v>
                </c:pt>
                <c:pt idx="183573" formatCode="0.00E+00">
                  <c:v>6.00089E-3</c:v>
                </c:pt>
                <c:pt idx="183574" formatCode="0.00E+00">
                  <c:v>6.2964500000000003E-3</c:v>
                </c:pt>
                <c:pt idx="183575" formatCode="0.00E+00">
                  <c:v>6.5838600000000004E-3</c:v>
                </c:pt>
                <c:pt idx="183576" formatCode="0.00E+00">
                  <c:v>6.8626800000000003E-3</c:v>
                </c:pt>
                <c:pt idx="183577" formatCode="0.00E+00">
                  <c:v>7.1325E-3</c:v>
                </c:pt>
                <c:pt idx="183578" formatCode="0.00E+00">
                  <c:v>7.3928800000000001E-3</c:v>
                </c:pt>
                <c:pt idx="183579" formatCode="0.00E+00">
                  <c:v>7.6434399999999996E-3</c:v>
                </c:pt>
                <c:pt idx="183580" formatCode="0.00E+00">
                  <c:v>7.8837999999999998E-3</c:v>
                </c:pt>
                <c:pt idx="183581" formatCode="0.00E+00">
                  <c:v>8.1135700000000005E-3</c:v>
                </c:pt>
                <c:pt idx="183582" formatCode="0.00E+00">
                  <c:v>8.3324200000000001E-3</c:v>
                </c:pt>
                <c:pt idx="183583" formatCode="0.00E+00">
                  <c:v>8.5400100000000007E-3</c:v>
                </c:pt>
                <c:pt idx="183584" formatCode="0.00E+00">
                  <c:v>8.7360200000000006E-3</c:v>
                </c:pt>
                <c:pt idx="183585" formatCode="0.00E+00">
                  <c:v>8.9201599999999999E-3</c:v>
                </c:pt>
                <c:pt idx="183586" formatCode="0.00E+00">
                  <c:v>9.0921500000000002E-3</c:v>
                </c:pt>
                <c:pt idx="183587" formatCode="0.00E+00">
                  <c:v>9.2517199999999997E-3</c:v>
                </c:pt>
                <c:pt idx="183588" formatCode="0.00E+00">
                  <c:v>9.3986399999999998E-3</c:v>
                </c:pt>
                <c:pt idx="183589" formatCode="0.00E+00">
                  <c:v>9.53268E-3</c:v>
                </c:pt>
                <c:pt idx="183590" formatCode="0.00E+00">
                  <c:v>9.6536499999999997E-3</c:v>
                </c:pt>
                <c:pt idx="183591" formatCode="0.00E+00">
                  <c:v>9.7613700000000001E-3</c:v>
                </c:pt>
                <c:pt idx="183592" formatCode="0.00E+00">
                  <c:v>9.8556700000000004E-3</c:v>
                </c:pt>
                <c:pt idx="183593" formatCode="0.00E+00">
                  <c:v>9.9364199999999996E-3</c:v>
                </c:pt>
                <c:pt idx="183594">
                  <c:v>1.00035E-2</c:v>
                </c:pt>
                <c:pt idx="183595">
                  <c:v>1.0056799999999999E-2</c:v>
                </c:pt>
                <c:pt idx="183596">
                  <c:v>1.0096300000000001E-2</c:v>
                </c:pt>
                <c:pt idx="183597">
                  <c:v>1.01219E-2</c:v>
                </c:pt>
                <c:pt idx="183598">
                  <c:v>1.01336E-2</c:v>
                </c:pt>
                <c:pt idx="183599">
                  <c:v>1.01314E-2</c:v>
                </c:pt>
                <c:pt idx="183600">
                  <c:v>1.0115300000000001E-2</c:v>
                </c:pt>
                <c:pt idx="183601">
                  <c:v>1.00853E-2</c:v>
                </c:pt>
                <c:pt idx="183602">
                  <c:v>1.00415E-2</c:v>
                </c:pt>
                <c:pt idx="183603" formatCode="0.00E+00">
                  <c:v>9.9839600000000001E-3</c:v>
                </c:pt>
                <c:pt idx="183604" formatCode="0.00E+00">
                  <c:v>9.9127899999999994E-3</c:v>
                </c:pt>
                <c:pt idx="183605" formatCode="0.00E+00">
                  <c:v>9.8281199999999992E-3</c:v>
                </c:pt>
                <c:pt idx="183606" formatCode="0.00E+00">
                  <c:v>9.7300800000000003E-3</c:v>
                </c:pt>
                <c:pt idx="183607" formatCode="0.00E+00">
                  <c:v>9.61884E-3</c:v>
                </c:pt>
                <c:pt idx="183608" formatCode="0.00E+00">
                  <c:v>9.4945900000000007E-3</c:v>
                </c:pt>
                <c:pt idx="183609" formatCode="0.00E+00">
                  <c:v>9.3575299999999993E-3</c:v>
                </c:pt>
                <c:pt idx="183610" formatCode="0.00E+00">
                  <c:v>9.2078799999999999E-3</c:v>
                </c:pt>
                <c:pt idx="183611" formatCode="0.00E+00">
                  <c:v>9.0458899999999991E-3</c:v>
                </c:pt>
                <c:pt idx="183612" formatCode="0.00E+00">
                  <c:v>8.8718300000000007E-3</c:v>
                </c:pt>
                <c:pt idx="183613" formatCode="0.00E+00">
                  <c:v>8.6859699999999995E-3</c:v>
                </c:pt>
                <c:pt idx="183614" formatCode="0.00E+00">
                  <c:v>8.4886100000000006E-3</c:v>
                </c:pt>
                <c:pt idx="183615" formatCode="0.00E+00">
                  <c:v>8.2800800000000004E-3</c:v>
                </c:pt>
                <c:pt idx="183616" formatCode="0.00E+00">
                  <c:v>8.0606900000000006E-3</c:v>
                </c:pt>
                <c:pt idx="183617" formatCode="0.00E+00">
                  <c:v>7.8308200000000005E-3</c:v>
                </c:pt>
                <c:pt idx="183618" formatCode="0.00E+00">
                  <c:v>7.5908099999999999E-3</c:v>
                </c:pt>
                <c:pt idx="183619" formatCode="0.00E+00">
                  <c:v>7.3410599999999999E-3</c:v>
                </c:pt>
                <c:pt idx="183620" formatCode="0.00E+00">
                  <c:v>7.0819500000000001E-3</c:v>
                </c:pt>
                <c:pt idx="183621" formatCode="0.00E+00">
                  <c:v>6.8139000000000003E-3</c:v>
                </c:pt>
                <c:pt idx="183622" formatCode="0.00E+00">
                  <c:v>6.5373300000000001E-3</c:v>
                </c:pt>
                <c:pt idx="183623" formatCode="0.00E+00">
                  <c:v>6.25268E-3</c:v>
                </c:pt>
                <c:pt idx="183624" formatCode="0.00E+00">
                  <c:v>5.9603900000000003E-3</c:v>
                </c:pt>
                <c:pt idx="183625" formatCode="0.00E+00">
                  <c:v>5.6609099999999999E-3</c:v>
                </c:pt>
                <c:pt idx="183626" formatCode="0.00E+00">
                  <c:v>5.3547200000000003E-3</c:v>
                </c:pt>
                <c:pt idx="183627" formatCode="0.00E+00">
                  <c:v>5.0422899999999996E-3</c:v>
                </c:pt>
                <c:pt idx="183628" formatCode="0.00E+00">
                  <c:v>4.7241000000000002E-3</c:v>
                </c:pt>
                <c:pt idx="183629" formatCode="0.00E+00">
                  <c:v>4.4006499999999999E-3</c:v>
                </c:pt>
                <c:pt idx="183630" formatCode="0.00E+00">
                  <c:v>4.07245E-3</c:v>
                </c:pt>
                <c:pt idx="183631" formatCode="0.00E+00">
                  <c:v>3.73998E-3</c:v>
                </c:pt>
                <c:pt idx="183632" formatCode="0.00E+00">
                  <c:v>3.40377E-3</c:v>
                </c:pt>
                <c:pt idx="183633" formatCode="0.00E+00">
                  <c:v>3.0643300000000001E-3</c:v>
                </c:pt>
                <c:pt idx="183634" formatCode="0.00E+00">
                  <c:v>2.7221699999999999E-3</c:v>
                </c:pt>
                <c:pt idx="183635" formatCode="0.00E+00">
                  <c:v>2.3778200000000001E-3</c:v>
                </c:pt>
                <c:pt idx="183636" formatCode="0.00E+00">
                  <c:v>2.0317999999999998E-3</c:v>
                </c:pt>
                <c:pt idx="183637" formatCode="0.00E+00">
                  <c:v>1.6846299999999999E-3</c:v>
                </c:pt>
                <c:pt idx="183638" formatCode="0.00E+00">
                  <c:v>1.3368399999999999E-3</c:v>
                </c:pt>
                <c:pt idx="183639" formatCode="0.00E+00">
                  <c:v>9.8894099999999991E-4</c:v>
                </c:pt>
                <c:pt idx="183640" formatCode="0.00E+00">
                  <c:v>6.4145999999999995E-4</c:v>
                </c:pt>
                <c:pt idx="183641" formatCode="0.00E+00">
                  <c:v>2.9491199999999998E-4</c:v>
                </c:pt>
                <c:pt idx="183642" formatCode="0.00E+00">
                  <c:v>-5.0187800000000001E-5</c:v>
                </c:pt>
                <c:pt idx="183643" formatCode="0.00E+00">
                  <c:v>-3.9333100000000002E-4</c:v>
                </c:pt>
                <c:pt idx="183644" formatCode="0.00E+00">
                  <c:v>-7.3401200000000003E-4</c:v>
                </c:pt>
                <c:pt idx="183645" formatCode="0.00E+00">
                  <c:v>-1.0717299999999999E-3</c:v>
                </c:pt>
                <c:pt idx="183646" formatCode="0.00E+00">
                  <c:v>-1.4060100000000001E-3</c:v>
                </c:pt>
                <c:pt idx="183647" formatCode="0.00E+00">
                  <c:v>-1.7363400000000001E-3</c:v>
                </c:pt>
                <c:pt idx="183648" formatCode="0.00E+00">
                  <c:v>-2.0622700000000002E-3</c:v>
                </c:pt>
                <c:pt idx="183649" formatCode="0.00E+00">
                  <c:v>-2.38332E-3</c:v>
                </c:pt>
                <c:pt idx="183650" formatCode="0.00E+00">
                  <c:v>-2.6990400000000002E-3</c:v>
                </c:pt>
                <c:pt idx="183651" formatCode="0.00E+00">
                  <c:v>-3.00899E-3</c:v>
                </c:pt>
                <c:pt idx="183652" formatCode="0.00E+00">
                  <c:v>-3.3127199999999999E-3</c:v>
                </c:pt>
                <c:pt idx="183653" formatCode="0.00E+00">
                  <c:v>-3.6098200000000001E-3</c:v>
                </c:pt>
                <c:pt idx="183654" formatCode="0.00E+00">
                  <c:v>-3.8998700000000002E-3</c:v>
                </c:pt>
                <c:pt idx="183655" formatCode="0.00E+00">
                  <c:v>-4.1824899999999996E-3</c:v>
                </c:pt>
                <c:pt idx="183656" formatCode="0.00E+00">
                  <c:v>-4.45729E-3</c:v>
                </c:pt>
                <c:pt idx="183657" formatCode="0.00E+00">
                  <c:v>-4.7238999999999996E-3</c:v>
                </c:pt>
                <c:pt idx="183658" formatCode="0.00E+00">
                  <c:v>-4.9819699999999996E-3</c:v>
                </c:pt>
                <c:pt idx="183659" formatCode="0.00E+00">
                  <c:v>-5.2311600000000003E-3</c:v>
                </c:pt>
                <c:pt idx="183660" formatCode="0.00E+00">
                  <c:v>-5.4711600000000001E-3</c:v>
                </c:pt>
                <c:pt idx="183661" formatCode="0.00E+00">
                  <c:v>-5.7016499999999999E-3</c:v>
                </c:pt>
                <c:pt idx="183662" formatCode="0.00E+00">
                  <c:v>-5.9223599999999998E-3</c:v>
                </c:pt>
                <c:pt idx="183663" formatCode="0.00E+00">
                  <c:v>-6.1330200000000003E-3</c:v>
                </c:pt>
                <c:pt idx="183664" formatCode="0.00E+00">
                  <c:v>-6.3333599999999997E-3</c:v>
                </c:pt>
                <c:pt idx="183665" formatCode="0.00E+00">
                  <c:v>-6.52317E-3</c:v>
                </c:pt>
                <c:pt idx="183666" formatCode="0.00E+00">
                  <c:v>-6.7022200000000001E-3</c:v>
                </c:pt>
                <c:pt idx="183667" formatCode="0.00E+00">
                  <c:v>-6.8703200000000001E-3</c:v>
                </c:pt>
                <c:pt idx="183668" formatCode="0.00E+00">
                  <c:v>-7.0273000000000002E-3</c:v>
                </c:pt>
                <c:pt idx="183669" formatCode="0.00E+00">
                  <c:v>-7.1729899999999997E-3</c:v>
                </c:pt>
                <c:pt idx="183670" formatCode="0.00E+00">
                  <c:v>-7.3072600000000003E-3</c:v>
                </c:pt>
                <c:pt idx="183671" formatCode="0.00E+00">
                  <c:v>-7.43E-3</c:v>
                </c:pt>
                <c:pt idx="183672" formatCode="0.00E+00">
                  <c:v>-7.5410900000000003E-3</c:v>
                </c:pt>
                <c:pt idx="183673" formatCode="0.00E+00">
                  <c:v>-7.6404699999999999E-3</c:v>
                </c:pt>
                <c:pt idx="183674" formatCode="0.00E+00">
                  <c:v>-7.72808E-3</c:v>
                </c:pt>
                <c:pt idx="183675" formatCode="0.00E+00">
                  <c:v>-7.8038700000000001E-3</c:v>
                </c:pt>
                <c:pt idx="183676" formatCode="0.00E+00">
                  <c:v>-7.8678299999999993E-3</c:v>
                </c:pt>
                <c:pt idx="183677" formatCode="0.00E+00">
                  <c:v>-7.9199700000000001E-3</c:v>
                </c:pt>
                <c:pt idx="183678" formatCode="0.00E+00">
                  <c:v>-7.9602900000000001E-3</c:v>
                </c:pt>
                <c:pt idx="183679" formatCode="0.00E+00">
                  <c:v>-7.9888500000000005E-3</c:v>
                </c:pt>
                <c:pt idx="183680" formatCode="0.00E+00">
                  <c:v>-8.0056999999999993E-3</c:v>
                </c:pt>
                <c:pt idx="183681" formatCode="0.00E+00">
                  <c:v>-8.0109199999999995E-3</c:v>
                </c:pt>
                <c:pt idx="183682" formatCode="0.00E+00">
                  <c:v>-8.0046100000000005E-3</c:v>
                </c:pt>
                <c:pt idx="183683" formatCode="0.00E+00">
                  <c:v>-7.98688E-3</c:v>
                </c:pt>
                <c:pt idx="183684" formatCode="0.00E+00">
                  <c:v>-7.9578800000000005E-3</c:v>
                </c:pt>
                <c:pt idx="183685" formatCode="0.00E+00">
                  <c:v>-7.9177499999999994E-3</c:v>
                </c:pt>
                <c:pt idx="183686" formatCode="0.00E+00">
                  <c:v>-7.8666599999999993E-3</c:v>
                </c:pt>
                <c:pt idx="183687" formatCode="0.00E+00">
                  <c:v>-7.8048199999999996E-3</c:v>
                </c:pt>
                <c:pt idx="183688" formatCode="0.00E+00">
                  <c:v>-7.7324100000000003E-3</c:v>
                </c:pt>
                <c:pt idx="183689" formatCode="0.00E+00">
                  <c:v>-7.64966E-3</c:v>
                </c:pt>
                <c:pt idx="183690" formatCode="0.00E+00">
                  <c:v>-7.5568199999999997E-3</c:v>
                </c:pt>
                <c:pt idx="183691" formatCode="0.00E+00">
                  <c:v>-7.4541299999999998E-3</c:v>
                </c:pt>
                <c:pt idx="183692" formatCode="0.00E+00">
                  <c:v>-7.3418600000000004E-3</c:v>
                </c:pt>
                <c:pt idx="183693" formatCode="0.00E+00">
                  <c:v>-7.2202999999999998E-3</c:v>
                </c:pt>
                <c:pt idx="183694" formatCode="0.00E+00">
                  <c:v>-7.0897399999999998E-3</c:v>
                </c:pt>
                <c:pt idx="183695" formatCode="0.00E+00">
                  <c:v>-6.9504900000000001E-3</c:v>
                </c:pt>
                <c:pt idx="183696" formatCode="0.00E+00">
                  <c:v>-6.8028799999999999E-3</c:v>
                </c:pt>
                <c:pt idx="183697" formatCode="0.00E+00">
                  <c:v>-6.6472399999999996E-3</c:v>
                </c:pt>
                <c:pt idx="183698" formatCode="0.00E+00">
                  <c:v>-6.4839199999999998E-3</c:v>
                </c:pt>
                <c:pt idx="183699" formatCode="0.00E+00">
                  <c:v>-6.3132700000000002E-3</c:v>
                </c:pt>
                <c:pt idx="183700" formatCode="0.00E+00">
                  <c:v>-6.1356700000000002E-3</c:v>
                </c:pt>
                <c:pt idx="183701" formatCode="0.00E+00">
                  <c:v>-5.9514800000000003E-3</c:v>
                </c:pt>
                <c:pt idx="183702" formatCode="0.00E+00">
                  <c:v>-5.7610999999999999E-3</c:v>
                </c:pt>
                <c:pt idx="183703" formatCode="0.00E+00">
                  <c:v>-5.5649100000000002E-3</c:v>
                </c:pt>
                <c:pt idx="183704" formatCode="0.00E+00">
                  <c:v>-5.3633099999999996E-3</c:v>
                </c:pt>
                <c:pt idx="183705" formatCode="0.00E+00">
                  <c:v>-5.1567200000000001E-3</c:v>
                </c:pt>
                <c:pt idx="183706" formatCode="0.00E+00">
                  <c:v>-4.94554E-3</c:v>
                </c:pt>
                <c:pt idx="183707" formatCode="0.00E+00">
                  <c:v>-4.7301899999999996E-3</c:v>
                </c:pt>
                <c:pt idx="183708" formatCode="0.00E+00">
                  <c:v>-4.5110799999999998E-3</c:v>
                </c:pt>
                <c:pt idx="183709" formatCode="0.00E+00">
                  <c:v>-4.2886599999999997E-3</c:v>
                </c:pt>
                <c:pt idx="183710" formatCode="0.00E+00">
                  <c:v>-4.0633300000000004E-3</c:v>
                </c:pt>
                <c:pt idx="183711" formatCode="0.00E+00">
                  <c:v>-3.8355300000000002E-3</c:v>
                </c:pt>
                <c:pt idx="183712" formatCode="0.00E+00">
                  <c:v>-3.60568E-3</c:v>
                </c:pt>
                <c:pt idx="183713" formatCode="0.00E+00">
                  <c:v>-3.3742199999999998E-3</c:v>
                </c:pt>
                <c:pt idx="183714" formatCode="0.00E+00">
                  <c:v>-3.1415700000000002E-3</c:v>
                </c:pt>
                <c:pt idx="183715" formatCode="0.00E+00">
                  <c:v>-2.9081599999999999E-3</c:v>
                </c:pt>
                <c:pt idx="183716" formatCode="0.00E+00">
                  <c:v>-2.6744099999999999E-3</c:v>
                </c:pt>
                <c:pt idx="183717" formatCode="0.00E+00">
                  <c:v>-2.4407500000000002E-3</c:v>
                </c:pt>
                <c:pt idx="183718" formatCode="0.00E+00">
                  <c:v>-2.2075799999999998E-3</c:v>
                </c:pt>
                <c:pt idx="183719" formatCode="0.00E+00">
                  <c:v>-1.9753399999999999E-3</c:v>
                </c:pt>
                <c:pt idx="183720" formatCode="0.00E+00">
                  <c:v>-1.7444100000000001E-3</c:v>
                </c:pt>
                <c:pt idx="183721" formatCode="0.00E+00">
                  <c:v>-1.5152E-3</c:v>
                </c:pt>
                <c:pt idx="183722" formatCode="0.00E+00">
                  <c:v>-1.28812E-3</c:v>
                </c:pt>
                <c:pt idx="183723" formatCode="0.00E+00">
                  <c:v>-1.06353E-3</c:v>
                </c:pt>
                <c:pt idx="183724" formatCode="0.00E+00">
                  <c:v>-8.4183700000000001E-4</c:v>
                </c:pt>
                <c:pt idx="183725" formatCode="0.00E+00">
                  <c:v>-6.2339299999999997E-4</c:v>
                </c:pt>
                <c:pt idx="183726" formatCode="0.00E+00">
                  <c:v>-4.08565E-4</c:v>
                </c:pt>
                <c:pt idx="183727" formatCode="0.00E+00">
                  <c:v>-1.97703E-4</c:v>
                </c:pt>
                <c:pt idx="183728" formatCode="0.00E+00">
                  <c:v>8.85281E-6</c:v>
                </c:pt>
                <c:pt idx="183729" formatCode="0.00E+00">
                  <c:v>2.1077300000000001E-4</c:v>
                </c:pt>
                <c:pt idx="183730" formatCode="0.00E+00">
                  <c:v>4.0774000000000002E-4</c:v>
                </c:pt>
                <c:pt idx="183731" formatCode="0.00E+00">
                  <c:v>5.9944900000000005E-4</c:v>
                </c:pt>
                <c:pt idx="183732" formatCode="0.00E+00">
                  <c:v>7.8560800000000003E-4</c:v>
                </c:pt>
                <c:pt idx="183733" formatCode="0.00E+00">
                  <c:v>9.6593899999999997E-4</c:v>
                </c:pt>
                <c:pt idx="183734" formatCode="0.00E+00">
                  <c:v>1.14018E-3</c:v>
                </c:pt>
                <c:pt idx="183735" formatCode="0.00E+00">
                  <c:v>1.3080699999999999E-3</c:v>
                </c:pt>
                <c:pt idx="183736" formatCode="0.00E+00">
                  <c:v>1.4693799999999999E-3</c:v>
                </c:pt>
                <c:pt idx="183737" formatCode="0.00E+00">
                  <c:v>1.62389E-3</c:v>
                </c:pt>
                <c:pt idx="183738" formatCode="0.00E+00">
                  <c:v>1.7714E-3</c:v>
                </c:pt>
                <c:pt idx="183739" formatCode="0.00E+00">
                  <c:v>1.9117100000000001E-3</c:v>
                </c:pt>
                <c:pt idx="183740" formatCode="0.00E+00">
                  <c:v>2.0446399999999999E-3</c:v>
                </c:pt>
                <c:pt idx="183741" formatCode="0.00E+00">
                  <c:v>2.1700500000000002E-3</c:v>
                </c:pt>
                <c:pt idx="183742" formatCode="0.00E+00">
                  <c:v>2.2877800000000001E-3</c:v>
                </c:pt>
                <c:pt idx="183743" formatCode="0.00E+00">
                  <c:v>2.3977199999999999E-3</c:v>
                </c:pt>
                <c:pt idx="183744" formatCode="0.00E+00">
                  <c:v>2.4997600000000002E-3</c:v>
                </c:pt>
                <c:pt idx="183745" formatCode="0.00E+00">
                  <c:v>2.5937999999999998E-3</c:v>
                </c:pt>
                <c:pt idx="183746" formatCode="0.00E+00">
                  <c:v>2.6797700000000002E-3</c:v>
                </c:pt>
                <c:pt idx="183747" formatCode="0.00E+00">
                  <c:v>2.7576100000000002E-3</c:v>
                </c:pt>
                <c:pt idx="183748" formatCode="0.00E+00">
                  <c:v>2.8272900000000001E-3</c:v>
                </c:pt>
                <c:pt idx="183749" formatCode="0.00E+00">
                  <c:v>2.88879E-3</c:v>
                </c:pt>
                <c:pt idx="183750" formatCode="0.00E+00">
                  <c:v>2.9421E-3</c:v>
                </c:pt>
                <c:pt idx="183751" formatCode="0.00E+00">
                  <c:v>2.98723E-3</c:v>
                </c:pt>
                <c:pt idx="183752" formatCode="0.00E+00">
                  <c:v>3.0241700000000001E-3</c:v>
                </c:pt>
                <c:pt idx="183753" formatCode="0.00E+00">
                  <c:v>3.05296E-3</c:v>
                </c:pt>
                <c:pt idx="183754" formatCode="0.00E+00">
                  <c:v>3.0737199999999998E-3</c:v>
                </c:pt>
                <c:pt idx="183755" formatCode="0.00E+00">
                  <c:v>3.0866499999999998E-3</c:v>
                </c:pt>
                <c:pt idx="183756" formatCode="0.00E+00">
                  <c:v>3.0920700000000001E-3</c:v>
                </c:pt>
                <c:pt idx="183757" formatCode="0.00E+00">
                  <c:v>3.0902799999999999E-3</c:v>
                </c:pt>
                <c:pt idx="183758" formatCode="0.00E+00">
                  <c:v>3.0814000000000002E-3</c:v>
                </c:pt>
                <c:pt idx="183759" formatCode="0.00E+00">
                  <c:v>3.0653899999999999E-3</c:v>
                </c:pt>
                <c:pt idx="183760" formatCode="0.00E+00">
                  <c:v>3.0421799999999998E-3</c:v>
                </c:pt>
                <c:pt idx="183761" formatCode="0.00E+00">
                  <c:v>3.0117500000000001E-3</c:v>
                </c:pt>
                <c:pt idx="183762" formatCode="0.00E+00">
                  <c:v>2.9741400000000001E-3</c:v>
                </c:pt>
                <c:pt idx="183763" formatCode="0.00E+00">
                  <c:v>2.92939E-3</c:v>
                </c:pt>
                <c:pt idx="183764" formatCode="0.00E+00">
                  <c:v>2.8775799999999998E-3</c:v>
                </c:pt>
                <c:pt idx="183765" formatCode="0.00E+00">
                  <c:v>2.81884E-3</c:v>
                </c:pt>
                <c:pt idx="183766" formatCode="0.00E+00">
                  <c:v>2.7533900000000001E-3</c:v>
                </c:pt>
                <c:pt idx="183767" formatCode="0.00E+00">
                  <c:v>2.6813900000000001E-3</c:v>
                </c:pt>
                <c:pt idx="183768" formatCode="0.00E+00">
                  <c:v>2.6028000000000002E-3</c:v>
                </c:pt>
                <c:pt idx="183769" formatCode="0.00E+00">
                  <c:v>2.5177099999999998E-3</c:v>
                </c:pt>
                <c:pt idx="183770" formatCode="0.00E+00">
                  <c:v>2.4265599999999999E-3</c:v>
                </c:pt>
                <c:pt idx="183771" formatCode="0.00E+00">
                  <c:v>2.32971E-3</c:v>
                </c:pt>
                <c:pt idx="183772" formatCode="0.00E+00">
                  <c:v>2.2271600000000002E-3</c:v>
                </c:pt>
                <c:pt idx="183773" formatCode="0.00E+00">
                  <c:v>2.1189099999999999E-3</c:v>
                </c:pt>
                <c:pt idx="183774" formatCode="0.00E+00">
                  <c:v>2.00526E-3</c:v>
                </c:pt>
                <c:pt idx="183775" formatCode="0.00E+00">
                  <c:v>1.8864999999999999E-3</c:v>
                </c:pt>
                <c:pt idx="183776" formatCode="0.00E+00">
                  <c:v>1.7626899999999999E-3</c:v>
                </c:pt>
                <c:pt idx="183777" formatCode="0.00E+00">
                  <c:v>1.63416E-3</c:v>
                </c:pt>
                <c:pt idx="183778" formatCode="0.00E+00">
                  <c:v>1.5019899999999999E-3</c:v>
                </c:pt>
                <c:pt idx="183779" formatCode="0.00E+00">
                  <c:v>1.3669699999999999E-3</c:v>
                </c:pt>
                <c:pt idx="183780" formatCode="0.00E+00">
                  <c:v>1.2288500000000001E-3</c:v>
                </c:pt>
                <c:pt idx="183781" formatCode="0.00E+00">
                  <c:v>1.08738E-3</c:v>
                </c:pt>
                <c:pt idx="183782" formatCode="0.00E+00">
                  <c:v>9.4282600000000002E-4</c:v>
                </c:pt>
                <c:pt idx="183783" formatCode="0.00E+00">
                  <c:v>7.9546100000000002E-4</c:v>
                </c:pt>
                <c:pt idx="183784" formatCode="0.00E+00">
                  <c:v>6.4574599999999999E-4</c:v>
                </c:pt>
                <c:pt idx="183785" formatCode="0.00E+00">
                  <c:v>4.9462099999999999E-4</c:v>
                </c:pt>
                <c:pt idx="183786" formatCode="0.00E+00">
                  <c:v>3.4290200000000002E-4</c:v>
                </c:pt>
                <c:pt idx="183787" formatCode="0.00E+00">
                  <c:v>1.9083300000000001E-4</c:v>
                </c:pt>
                <c:pt idx="183788" formatCode="0.00E+00">
                  <c:v>3.8126600000000002E-5</c:v>
                </c:pt>
                <c:pt idx="183789" formatCode="0.00E+00">
                  <c:v>-1.15529E-4</c:v>
                </c:pt>
                <c:pt idx="183790" formatCode="0.00E+00">
                  <c:v>-2.6978899999999999E-4</c:v>
                </c:pt>
                <c:pt idx="183791" formatCode="0.00E+00">
                  <c:v>-4.2405299999999997E-4</c:v>
                </c:pt>
                <c:pt idx="183792" formatCode="0.00E+00">
                  <c:v>-5.7810399999999997E-4</c:v>
                </c:pt>
                <c:pt idx="183793" formatCode="0.00E+00">
                  <c:v>-7.3174899999999996E-4</c:v>
                </c:pt>
                <c:pt idx="183794" formatCode="0.00E+00">
                  <c:v>-8.8470200000000001E-4</c:v>
                </c:pt>
                <c:pt idx="183795" formatCode="0.00E+00">
                  <c:v>-1.03685E-3</c:v>
                </c:pt>
                <c:pt idx="183796" formatCode="0.00E+00">
                  <c:v>-1.1878800000000001E-3</c:v>
                </c:pt>
                <c:pt idx="183797" formatCode="0.00E+00">
                  <c:v>-1.33742E-3</c:v>
                </c:pt>
                <c:pt idx="183798" formatCode="0.00E+00">
                  <c:v>-1.4857500000000001E-3</c:v>
                </c:pt>
                <c:pt idx="183799" formatCode="0.00E+00">
                  <c:v>-1.6327500000000001E-3</c:v>
                </c:pt>
                <c:pt idx="183800" formatCode="0.00E+00">
                  <c:v>-1.77709E-3</c:v>
                </c:pt>
                <c:pt idx="183801" formatCode="0.00E+00">
                  <c:v>-1.91793E-3</c:v>
                </c:pt>
                <c:pt idx="183802" formatCode="0.00E+00">
                  <c:v>-2.0568299999999999E-3</c:v>
                </c:pt>
                <c:pt idx="183803" formatCode="0.00E+00">
                  <c:v>-2.19717E-3</c:v>
                </c:pt>
                <c:pt idx="183804" formatCode="0.00E+00">
                  <c:v>-2.3405800000000001E-3</c:v>
                </c:pt>
                <c:pt idx="183805" formatCode="0.00E+00">
                  <c:v>-2.48402E-3</c:v>
                </c:pt>
                <c:pt idx="183806" formatCode="0.00E+00">
                  <c:v>-2.6227199999999998E-3</c:v>
                </c:pt>
                <c:pt idx="183807" formatCode="0.00E+00">
                  <c:v>-2.7543699999999999E-3</c:v>
                </c:pt>
                <c:pt idx="183808" formatCode="0.00E+00">
                  <c:v>-2.8790600000000001E-3</c:v>
                </c:pt>
                <c:pt idx="183809" formatCode="0.00E+00">
                  <c:v>-2.99723E-3</c:v>
                </c:pt>
                <c:pt idx="183810" formatCode="0.00E+00">
                  <c:v>-3.1085499999999999E-3</c:v>
                </c:pt>
                <c:pt idx="183811" formatCode="0.00E+00">
                  <c:v>-3.21273E-3</c:v>
                </c:pt>
                <c:pt idx="183812" formatCode="0.00E+00">
                  <c:v>-3.3101099999999998E-3</c:v>
                </c:pt>
                <c:pt idx="183813" formatCode="0.00E+00">
                  <c:v>-3.4010500000000001E-3</c:v>
                </c:pt>
                <c:pt idx="183814" formatCode="0.00E+00">
                  <c:v>-3.4855799999999998E-3</c:v>
                </c:pt>
                <c:pt idx="183815" formatCode="0.00E+00">
                  <c:v>-3.5640099999999998E-3</c:v>
                </c:pt>
                <c:pt idx="183816" formatCode="0.00E+00">
                  <c:v>-3.63723E-3</c:v>
                </c:pt>
                <c:pt idx="183817" formatCode="0.00E+00">
                  <c:v>-3.70653E-3</c:v>
                </c:pt>
                <c:pt idx="183818" formatCode="0.00E+00">
                  <c:v>-3.77313E-3</c:v>
                </c:pt>
                <c:pt idx="183819" formatCode="0.00E+00">
                  <c:v>-3.8376899999999999E-3</c:v>
                </c:pt>
                <c:pt idx="183820" formatCode="0.00E+00">
                  <c:v>-3.9004899999999999E-3</c:v>
                </c:pt>
                <c:pt idx="183821" formatCode="0.00E+00">
                  <c:v>-3.9620599999999999E-3</c:v>
                </c:pt>
                <c:pt idx="183822" formatCode="0.00E+00">
                  <c:v>-4.0229599999999999E-3</c:v>
                </c:pt>
                <c:pt idx="183823" formatCode="0.00E+00">
                  <c:v>-4.08311E-3</c:v>
                </c:pt>
                <c:pt idx="183824" formatCode="0.00E+00">
                  <c:v>-4.14109E-3</c:v>
                </c:pt>
                <c:pt idx="183825" formatCode="0.00E+00">
                  <c:v>-4.1945799999999998E-3</c:v>
                </c:pt>
                <c:pt idx="183826" formatCode="0.00E+00">
                  <c:v>-4.2424000000000003E-3</c:v>
                </c:pt>
                <c:pt idx="183827" formatCode="0.00E+00">
                  <c:v>-4.2862400000000002E-3</c:v>
                </c:pt>
                <c:pt idx="183828" formatCode="0.00E+00">
                  <c:v>-4.3297099999999996E-3</c:v>
                </c:pt>
                <c:pt idx="183829" formatCode="0.00E+00">
                  <c:v>-4.3758199999999999E-3</c:v>
                </c:pt>
                <c:pt idx="183830" formatCode="0.00E+00">
                  <c:v>-4.4256199999999999E-3</c:v>
                </c:pt>
                <c:pt idx="183831" formatCode="0.00E+00">
                  <c:v>-4.4787799999999999E-3</c:v>
                </c:pt>
                <c:pt idx="183832" formatCode="0.00E+00">
                  <c:v>-4.5342899999999998E-3</c:v>
                </c:pt>
                <c:pt idx="183833" formatCode="0.00E+00">
                  <c:v>-4.5898500000000004E-3</c:v>
                </c:pt>
                <c:pt idx="183834" formatCode="0.00E+00">
                  <c:v>-4.64161E-3</c:v>
                </c:pt>
                <c:pt idx="183835" formatCode="0.00E+00">
                  <c:v>-4.6866700000000004E-3</c:v>
                </c:pt>
                <c:pt idx="183836" formatCode="0.00E+00">
                  <c:v>-4.72602E-3</c:v>
                </c:pt>
                <c:pt idx="183837" formatCode="0.00E+00">
                  <c:v>-4.7638100000000003E-3</c:v>
                </c:pt>
                <c:pt idx="183838" formatCode="0.00E+00">
                  <c:v>-4.8022799999999999E-3</c:v>
                </c:pt>
                <c:pt idx="183839" formatCode="0.00E+00">
                  <c:v>-4.8397400000000004E-3</c:v>
                </c:pt>
                <c:pt idx="183840" formatCode="0.00E+00">
                  <c:v>-4.8744699999999997E-3</c:v>
                </c:pt>
                <c:pt idx="183841" formatCode="0.00E+00">
                  <c:v>-4.9077799999999996E-3</c:v>
                </c:pt>
                <c:pt idx="183842" formatCode="0.00E+00">
                  <c:v>-4.9424500000000001E-3</c:v>
                </c:pt>
                <c:pt idx="183843" formatCode="0.00E+00">
                  <c:v>-4.9796199999999997E-3</c:v>
                </c:pt>
                <c:pt idx="183844" formatCode="0.00E+00">
                  <c:v>-5.0180600000000004E-3</c:v>
                </c:pt>
                <c:pt idx="183845" formatCode="0.00E+00">
                  <c:v>-5.0561599999999996E-3</c:v>
                </c:pt>
                <c:pt idx="183846" formatCode="0.00E+00">
                  <c:v>-5.0935399999999997E-3</c:v>
                </c:pt>
                <c:pt idx="183847" formatCode="0.00E+00">
                  <c:v>-5.1302300000000004E-3</c:v>
                </c:pt>
                <c:pt idx="183848" formatCode="0.00E+00">
                  <c:v>-5.1657999999999999E-3</c:v>
                </c:pt>
                <c:pt idx="183849" formatCode="0.00E+00">
                  <c:v>-5.1994299999999997E-3</c:v>
                </c:pt>
                <c:pt idx="183850" formatCode="0.00E+00">
                  <c:v>-5.2305499999999996E-3</c:v>
                </c:pt>
                <c:pt idx="183851" formatCode="0.00E+00">
                  <c:v>-5.2602400000000002E-3</c:v>
                </c:pt>
                <c:pt idx="183852" formatCode="0.00E+00">
                  <c:v>-5.2916899999999999E-3</c:v>
                </c:pt>
                <c:pt idx="183853" formatCode="0.00E+00">
                  <c:v>-5.3280799999999998E-3</c:v>
                </c:pt>
                <c:pt idx="183854" formatCode="0.00E+00">
                  <c:v>-5.3699300000000002E-3</c:v>
                </c:pt>
                <c:pt idx="183855" formatCode="0.00E+00">
                  <c:v>-5.4156100000000004E-3</c:v>
                </c:pt>
                <c:pt idx="183856" formatCode="0.00E+00">
                  <c:v>-5.4640899999999996E-3</c:v>
                </c:pt>
                <c:pt idx="183857" formatCode="0.00E+00">
                  <c:v>-5.5161100000000003E-3</c:v>
                </c:pt>
                <c:pt idx="183858" formatCode="0.00E+00">
                  <c:v>-5.5738899999999997E-3</c:v>
                </c:pt>
                <c:pt idx="183859" formatCode="0.00E+00">
                  <c:v>-5.6399400000000004E-3</c:v>
                </c:pt>
                <c:pt idx="183860" formatCode="0.00E+00">
                  <c:v>-5.7147600000000002E-3</c:v>
                </c:pt>
                <c:pt idx="183861" formatCode="0.00E+00">
                  <c:v>-5.7977599999999999E-3</c:v>
                </c:pt>
                <c:pt idx="183862" formatCode="0.00E+00">
                  <c:v>-5.89107E-3</c:v>
                </c:pt>
                <c:pt idx="183863" formatCode="0.00E+00">
                  <c:v>-5.9987E-3</c:v>
                </c:pt>
                <c:pt idx="183864" formatCode="0.00E+00">
                  <c:v>-6.1234799999999997E-3</c:v>
                </c:pt>
                <c:pt idx="183865" formatCode="0.00E+00">
                  <c:v>-6.2685600000000003E-3</c:v>
                </c:pt>
                <c:pt idx="183866" formatCode="0.00E+00">
                  <c:v>-6.4378300000000003E-3</c:v>
                </c:pt>
                <c:pt idx="183867" formatCode="0.00E+00">
                  <c:v>-6.6324000000000001E-3</c:v>
                </c:pt>
                <c:pt idx="183868" formatCode="0.00E+00">
                  <c:v>-6.8493699999999996E-3</c:v>
                </c:pt>
                <c:pt idx="183869" formatCode="0.00E+00">
                  <c:v>-7.0859900000000003E-3</c:v>
                </c:pt>
                <c:pt idx="183870" formatCode="0.00E+00">
                  <c:v>-7.3433999999999999E-3</c:v>
                </c:pt>
                <c:pt idx="183871" formatCode="0.00E+00">
                  <c:v>-7.6242200000000001E-3</c:v>
                </c:pt>
                <c:pt idx="183872" formatCode="0.00E+00">
                  <c:v>-7.9283500000000007E-3</c:v>
                </c:pt>
                <c:pt idx="183873" formatCode="0.00E+00">
                  <c:v>-8.2529100000000005E-3</c:v>
                </c:pt>
                <c:pt idx="183874" formatCode="0.00E+00">
                  <c:v>-8.5958300000000005E-3</c:v>
                </c:pt>
                <c:pt idx="183875" formatCode="0.00E+00">
                  <c:v>-8.9581799999999996E-3</c:v>
                </c:pt>
                <c:pt idx="183876" formatCode="0.00E+00">
                  <c:v>-9.3423199999999994E-3</c:v>
                </c:pt>
                <c:pt idx="183877" formatCode="0.00E+00">
                  <c:v>-9.7494499999999998E-3</c:v>
                </c:pt>
                <c:pt idx="183878">
                  <c:v>-1.01799E-2</c:v>
                </c:pt>
                <c:pt idx="183879">
                  <c:v>-1.0634299999999999E-2</c:v>
                </c:pt>
                <c:pt idx="183880">
                  <c:v>-1.1114000000000001E-2</c:v>
                </c:pt>
                <c:pt idx="183881">
                  <c:v>-1.16197E-2</c:v>
                </c:pt>
                <c:pt idx="183882">
                  <c:v>-1.21496E-2</c:v>
                </c:pt>
                <c:pt idx="183883">
                  <c:v>-1.2701499999999999E-2</c:v>
                </c:pt>
                <c:pt idx="183884">
                  <c:v>-1.32751E-2</c:v>
                </c:pt>
                <c:pt idx="183885">
                  <c:v>-1.3872300000000001E-2</c:v>
                </c:pt>
                <c:pt idx="183886">
                  <c:v>-1.44928E-2</c:v>
                </c:pt>
                <c:pt idx="183887">
                  <c:v>-1.5133000000000001E-2</c:v>
                </c:pt>
                <c:pt idx="183888">
                  <c:v>-1.57903E-2</c:v>
                </c:pt>
                <c:pt idx="183889">
                  <c:v>-1.6466600000000001E-2</c:v>
                </c:pt>
                <c:pt idx="183890">
                  <c:v>-1.7167000000000002E-2</c:v>
                </c:pt>
                <c:pt idx="183891">
                  <c:v>-1.7895600000000001E-2</c:v>
                </c:pt>
                <c:pt idx="183892">
                  <c:v>-1.86517E-2</c:v>
                </c:pt>
                <c:pt idx="183893">
                  <c:v>-1.94317E-2</c:v>
                </c:pt>
                <c:pt idx="183894">
                  <c:v>-2.0235099999999999E-2</c:v>
                </c:pt>
                <c:pt idx="183895">
                  <c:v>-2.1064599999999999E-2</c:v>
                </c:pt>
                <c:pt idx="183896">
                  <c:v>-2.1921400000000001E-2</c:v>
                </c:pt>
                <c:pt idx="183897">
                  <c:v>-2.28024E-2</c:v>
                </c:pt>
                <c:pt idx="183898">
                  <c:v>-2.3703599999999998E-2</c:v>
                </c:pt>
                <c:pt idx="183899">
                  <c:v>-2.46235E-2</c:v>
                </c:pt>
                <c:pt idx="183900">
                  <c:v>-2.5561400000000001E-2</c:v>
                </c:pt>
                <c:pt idx="183901">
                  <c:v>-2.65145E-2</c:v>
                </c:pt>
                <c:pt idx="183902">
                  <c:v>-2.7479400000000001E-2</c:v>
                </c:pt>
                <c:pt idx="183903">
                  <c:v>-2.8458600000000001E-2</c:v>
                </c:pt>
                <c:pt idx="183904">
                  <c:v>-2.94589E-2</c:v>
                </c:pt>
                <c:pt idx="183905">
                  <c:v>-3.04817E-2</c:v>
                </c:pt>
                <c:pt idx="183906">
                  <c:v>-3.1520800000000002E-2</c:v>
                </c:pt>
                <c:pt idx="183907">
                  <c:v>-3.2570700000000001E-2</c:v>
                </c:pt>
                <c:pt idx="183908">
                  <c:v>-3.3630500000000001E-2</c:v>
                </c:pt>
                <c:pt idx="183909">
                  <c:v>-3.47009E-2</c:v>
                </c:pt>
                <c:pt idx="183910">
                  <c:v>-3.5783000000000002E-2</c:v>
                </c:pt>
                <c:pt idx="183911">
                  <c:v>-3.6877500000000001E-2</c:v>
                </c:pt>
                <c:pt idx="183912">
                  <c:v>-3.7982700000000001E-2</c:v>
                </c:pt>
                <c:pt idx="183913">
                  <c:v>-3.9094200000000003E-2</c:v>
                </c:pt>
                <c:pt idx="183914">
                  <c:v>-4.0210900000000001E-2</c:v>
                </c:pt>
                <c:pt idx="183915">
                  <c:v>-4.1335700000000003E-2</c:v>
                </c:pt>
                <c:pt idx="183916">
                  <c:v>-4.2471200000000001E-2</c:v>
                </c:pt>
                <c:pt idx="183917">
                  <c:v>-4.3615899999999999E-2</c:v>
                </c:pt>
                <c:pt idx="183918">
                  <c:v>-4.4766399999999998E-2</c:v>
                </c:pt>
                <c:pt idx="183919">
                  <c:v>-4.5921499999999997E-2</c:v>
                </c:pt>
                <c:pt idx="183920">
                  <c:v>-4.7081699999999997E-2</c:v>
                </c:pt>
                <c:pt idx="183921">
                  <c:v>-4.8245700000000002E-2</c:v>
                </c:pt>
                <c:pt idx="183922">
                  <c:v>-4.9410299999999997E-2</c:v>
                </c:pt>
                <c:pt idx="183923">
                  <c:v>-5.0572400000000003E-2</c:v>
                </c:pt>
                <c:pt idx="183924">
                  <c:v>-5.1733399999999999E-2</c:v>
                </c:pt>
                <c:pt idx="183925">
                  <c:v>-5.2896600000000002E-2</c:v>
                </c:pt>
                <c:pt idx="183926">
                  <c:v>-5.4061100000000001E-2</c:v>
                </c:pt>
                <c:pt idx="183927">
                  <c:v>-5.52232E-2</c:v>
                </c:pt>
                <c:pt idx="183928">
                  <c:v>-5.6380399999999997E-2</c:v>
                </c:pt>
                <c:pt idx="183929">
                  <c:v>-5.7532199999999999E-2</c:v>
                </c:pt>
                <c:pt idx="183930">
                  <c:v>-5.8676800000000001E-2</c:v>
                </c:pt>
                <c:pt idx="183931">
                  <c:v>-5.9811099999999999E-2</c:v>
                </c:pt>
                <c:pt idx="183932">
                  <c:v>-6.0934799999999997E-2</c:v>
                </c:pt>
                <c:pt idx="183933">
                  <c:v>-6.20519E-2</c:v>
                </c:pt>
                <c:pt idx="183934">
                  <c:v>-6.3166799999999995E-2</c:v>
                </c:pt>
                <c:pt idx="183935">
                  <c:v>-6.4279699999999995E-2</c:v>
                </c:pt>
                <c:pt idx="183936">
                  <c:v>-6.5385600000000002E-2</c:v>
                </c:pt>
                <c:pt idx="183937">
                  <c:v>-6.6479099999999999E-2</c:v>
                </c:pt>
                <c:pt idx="183938">
                  <c:v>-6.7557099999999995E-2</c:v>
                </c:pt>
                <c:pt idx="183939">
                  <c:v>-6.8620399999999998E-2</c:v>
                </c:pt>
                <c:pt idx="183940">
                  <c:v>-6.9672200000000004E-2</c:v>
                </c:pt>
                <c:pt idx="183941">
                  <c:v>-7.0711200000000002E-2</c:v>
                </c:pt>
                <c:pt idx="183942">
                  <c:v>-7.1729100000000004E-2</c:v>
                </c:pt>
                <c:pt idx="183943">
                  <c:v>-7.2719099999999995E-2</c:v>
                </c:pt>
                <c:pt idx="183944">
                  <c:v>-7.3681200000000002E-2</c:v>
                </c:pt>
                <c:pt idx="183945">
                  <c:v>-7.4618900000000002E-2</c:v>
                </c:pt>
                <c:pt idx="183946">
                  <c:v>-7.5534299999999999E-2</c:v>
                </c:pt>
                <c:pt idx="183947">
                  <c:v>-7.6426800000000003E-2</c:v>
                </c:pt>
                <c:pt idx="183948">
                  <c:v>-7.7294299999999996E-2</c:v>
                </c:pt>
                <c:pt idx="183949">
                  <c:v>-7.8134499999999996E-2</c:v>
                </c:pt>
                <c:pt idx="183950">
                  <c:v>-7.8942200000000004E-2</c:v>
                </c:pt>
                <c:pt idx="183951">
                  <c:v>-7.9710000000000003E-2</c:v>
                </c:pt>
                <c:pt idx="183952">
                  <c:v>-8.0437099999999997E-2</c:v>
                </c:pt>
                <c:pt idx="183953">
                  <c:v>-8.1131700000000001E-2</c:v>
                </c:pt>
                <c:pt idx="183954">
                  <c:v>-8.1800100000000001E-2</c:v>
                </c:pt>
                <c:pt idx="183955">
                  <c:v>-8.2441600000000004E-2</c:v>
                </c:pt>
                <c:pt idx="183956">
                  <c:v>-8.3054500000000003E-2</c:v>
                </c:pt>
                <c:pt idx="183957">
                  <c:v>-8.3640000000000006E-2</c:v>
                </c:pt>
                <c:pt idx="183958">
                  <c:v>-8.4198300000000004E-2</c:v>
                </c:pt>
                <c:pt idx="183959">
                  <c:v>-8.4726300000000004E-2</c:v>
                </c:pt>
                <c:pt idx="183960">
                  <c:v>-8.5219299999999998E-2</c:v>
                </c:pt>
                <c:pt idx="183961">
                  <c:v>-8.5675100000000004E-2</c:v>
                </c:pt>
                <c:pt idx="183962">
                  <c:v>-8.6094500000000004E-2</c:v>
                </c:pt>
                <c:pt idx="183963">
                  <c:v>-8.6479200000000006E-2</c:v>
                </c:pt>
                <c:pt idx="183964">
                  <c:v>-8.6832099999999995E-2</c:v>
                </c:pt>
                <c:pt idx="183965">
                  <c:v>-8.7158700000000006E-2</c:v>
                </c:pt>
                <c:pt idx="183966">
                  <c:v>-8.7464E-2</c:v>
                </c:pt>
                <c:pt idx="183967">
                  <c:v>-8.7750900000000007E-2</c:v>
                </c:pt>
                <c:pt idx="183968">
                  <c:v>-8.8019700000000006E-2</c:v>
                </c:pt>
                <c:pt idx="183969">
                  <c:v>-8.8267200000000004E-2</c:v>
                </c:pt>
                <c:pt idx="183970">
                  <c:v>-8.8488200000000003E-2</c:v>
                </c:pt>
                <c:pt idx="183971">
                  <c:v>-8.8678499999999993E-2</c:v>
                </c:pt>
                <c:pt idx="183972">
                  <c:v>-8.8837600000000003E-2</c:v>
                </c:pt>
                <c:pt idx="183973">
                  <c:v>-8.8964799999999997E-2</c:v>
                </c:pt>
                <c:pt idx="183974">
                  <c:v>-8.90571E-2</c:v>
                </c:pt>
                <c:pt idx="183975">
                  <c:v>-8.9111499999999996E-2</c:v>
                </c:pt>
                <c:pt idx="183976">
                  <c:v>-8.9128799999999994E-2</c:v>
                </c:pt>
                <c:pt idx="183977">
                  <c:v>-8.91155E-2</c:v>
                </c:pt>
                <c:pt idx="183978">
                  <c:v>-8.9078699999999997E-2</c:v>
                </c:pt>
                <c:pt idx="183979">
                  <c:v>-8.9022599999999993E-2</c:v>
                </c:pt>
                <c:pt idx="183980">
                  <c:v>-8.8949899999999998E-2</c:v>
                </c:pt>
                <c:pt idx="183981">
                  <c:v>-8.8862700000000003E-2</c:v>
                </c:pt>
                <c:pt idx="183982">
                  <c:v>-8.8761699999999999E-2</c:v>
                </c:pt>
                <c:pt idx="183983">
                  <c:v>-8.8646500000000003E-2</c:v>
                </c:pt>
                <c:pt idx="183984">
                  <c:v>-8.8518299999999994E-2</c:v>
                </c:pt>
                <c:pt idx="183985">
                  <c:v>-8.8379799999999994E-2</c:v>
                </c:pt>
                <c:pt idx="183986">
                  <c:v>-8.8234699999999999E-2</c:v>
                </c:pt>
                <c:pt idx="183987">
                  <c:v>-8.8086399999999995E-2</c:v>
                </c:pt>
                <c:pt idx="183988">
                  <c:v>-8.7937299999999996E-2</c:v>
                </c:pt>
                <c:pt idx="183989">
                  <c:v>-8.77854E-2</c:v>
                </c:pt>
                <c:pt idx="183990">
                  <c:v>-8.7627200000000002E-2</c:v>
                </c:pt>
                <c:pt idx="183991">
                  <c:v>-8.7466100000000005E-2</c:v>
                </c:pt>
                <c:pt idx="183992">
                  <c:v>-8.7308899999999995E-2</c:v>
                </c:pt>
                <c:pt idx="183993">
                  <c:v>-8.7159399999999998E-2</c:v>
                </c:pt>
                <c:pt idx="183994">
                  <c:v>-8.7014800000000003E-2</c:v>
                </c:pt>
                <c:pt idx="183995">
                  <c:v>-8.6870500000000003E-2</c:v>
                </c:pt>
                <c:pt idx="183996">
                  <c:v>-8.6727200000000004E-2</c:v>
                </c:pt>
                <c:pt idx="183997">
                  <c:v>-8.6590100000000003E-2</c:v>
                </c:pt>
                <c:pt idx="183998">
                  <c:v>-8.6460800000000004E-2</c:v>
                </c:pt>
                <c:pt idx="183999">
                  <c:v>-8.6336800000000005E-2</c:v>
                </c:pt>
                <c:pt idx="184000">
                  <c:v>-8.6214399999999997E-2</c:v>
                </c:pt>
                <c:pt idx="184001">
                  <c:v>-8.6092100000000005E-2</c:v>
                </c:pt>
                <c:pt idx="184002">
                  <c:v>-8.5969699999999996E-2</c:v>
                </c:pt>
                <c:pt idx="184003">
                  <c:v>-8.58429E-2</c:v>
                </c:pt>
                <c:pt idx="184004">
                  <c:v>-8.5704299999999997E-2</c:v>
                </c:pt>
                <c:pt idx="184005">
                  <c:v>-8.5552000000000003E-2</c:v>
                </c:pt>
                <c:pt idx="184006">
                  <c:v>-8.5392800000000005E-2</c:v>
                </c:pt>
                <c:pt idx="184007">
                  <c:v>-8.5235400000000003E-2</c:v>
                </c:pt>
                <c:pt idx="184008">
                  <c:v>-8.5087499999999996E-2</c:v>
                </c:pt>
                <c:pt idx="184009">
                  <c:v>-8.4954299999999996E-2</c:v>
                </c:pt>
                <c:pt idx="184010">
                  <c:v>-8.4836999999999996E-2</c:v>
                </c:pt>
                <c:pt idx="184011">
                  <c:v>-8.4736000000000006E-2</c:v>
                </c:pt>
                <c:pt idx="184012">
                  <c:v>-8.4654099999999996E-2</c:v>
                </c:pt>
                <c:pt idx="184013">
                  <c:v>-8.4595000000000004E-2</c:v>
                </c:pt>
                <c:pt idx="184014">
                  <c:v>-8.4561600000000001E-2</c:v>
                </c:pt>
                <c:pt idx="184015">
                  <c:v>-8.4554900000000002E-2</c:v>
                </c:pt>
                <c:pt idx="184016">
                  <c:v>-8.4571599999999997E-2</c:v>
                </c:pt>
                <c:pt idx="184017">
                  <c:v>-8.4607000000000002E-2</c:v>
                </c:pt>
                <c:pt idx="184018">
                  <c:v>-8.46605E-2</c:v>
                </c:pt>
                <c:pt idx="184019">
                  <c:v>-8.4737199999999999E-2</c:v>
                </c:pt>
                <c:pt idx="184020">
                  <c:v>-8.4842000000000001E-2</c:v>
                </c:pt>
                <c:pt idx="184021">
                  <c:v>-8.4975999999999996E-2</c:v>
                </c:pt>
                <c:pt idx="184022">
                  <c:v>-8.5134500000000002E-2</c:v>
                </c:pt>
                <c:pt idx="184023">
                  <c:v>-8.5309999999999997E-2</c:v>
                </c:pt>
                <c:pt idx="184024">
                  <c:v>-8.5497699999999996E-2</c:v>
                </c:pt>
                <c:pt idx="184025">
                  <c:v>-8.5696900000000006E-2</c:v>
                </c:pt>
                <c:pt idx="184026">
                  <c:v>-8.5907499999999998E-2</c:v>
                </c:pt>
                <c:pt idx="184027">
                  <c:v>-8.6129399999999995E-2</c:v>
                </c:pt>
                <c:pt idx="184028">
                  <c:v>-8.6366100000000001E-2</c:v>
                </c:pt>
                <c:pt idx="184029">
                  <c:v>-8.6623800000000001E-2</c:v>
                </c:pt>
                <c:pt idx="184030">
                  <c:v>-8.69061E-2</c:v>
                </c:pt>
                <c:pt idx="184031">
                  <c:v>-8.7211700000000003E-2</c:v>
                </c:pt>
                <c:pt idx="184032">
                  <c:v>-8.7538500000000005E-2</c:v>
                </c:pt>
                <c:pt idx="184033">
                  <c:v>-8.7885500000000005E-2</c:v>
                </c:pt>
                <c:pt idx="184034">
                  <c:v>-8.8251200000000002E-2</c:v>
                </c:pt>
                <c:pt idx="184035">
                  <c:v>-8.8633600000000007E-2</c:v>
                </c:pt>
                <c:pt idx="184036">
                  <c:v>-8.90349E-2</c:v>
                </c:pt>
                <c:pt idx="184037">
                  <c:v>-8.9457200000000001E-2</c:v>
                </c:pt>
                <c:pt idx="184038">
                  <c:v>-8.9896699999999996E-2</c:v>
                </c:pt>
                <c:pt idx="184039">
                  <c:v>-9.03505E-2</c:v>
                </c:pt>
                <c:pt idx="184040">
                  <c:v>-9.0823600000000004E-2</c:v>
                </c:pt>
                <c:pt idx="184041">
                  <c:v>-9.1325199999999995E-2</c:v>
                </c:pt>
                <c:pt idx="184042">
                  <c:v>-9.1858499999999996E-2</c:v>
                </c:pt>
                <c:pt idx="184043">
                  <c:v>-9.2425900000000005E-2</c:v>
                </c:pt>
                <c:pt idx="184044">
                  <c:v>-9.3034400000000003E-2</c:v>
                </c:pt>
                <c:pt idx="184045">
                  <c:v>-9.3687699999999999E-2</c:v>
                </c:pt>
                <c:pt idx="184046">
                  <c:v>-9.4382900000000006E-2</c:v>
                </c:pt>
                <c:pt idx="184047">
                  <c:v>-9.5114199999999996E-2</c:v>
                </c:pt>
                <c:pt idx="184048">
                  <c:v>-9.5876799999999998E-2</c:v>
                </c:pt>
                <c:pt idx="184049">
                  <c:v>-9.6666100000000005E-2</c:v>
                </c:pt>
                <c:pt idx="184050">
                  <c:v>-9.7473900000000002E-2</c:v>
                </c:pt>
                <c:pt idx="184051">
                  <c:v>-9.8295199999999999E-2</c:v>
                </c:pt>
                <c:pt idx="184052">
                  <c:v>-9.9136100000000005E-2</c:v>
                </c:pt>
                <c:pt idx="184053">
                  <c:v>-0.100007</c:v>
                </c:pt>
                <c:pt idx="184054">
                  <c:v>-0.100913</c:v>
                </c:pt>
                <c:pt idx="184055">
                  <c:v>-0.101855</c:v>
                </c:pt>
                <c:pt idx="184056">
                  <c:v>-0.102829</c:v>
                </c:pt>
                <c:pt idx="184057">
                  <c:v>-0.10383299999999999</c:v>
                </c:pt>
                <c:pt idx="184058">
                  <c:v>-0.10485899999999999</c:v>
                </c:pt>
                <c:pt idx="184059">
                  <c:v>-0.105904</c:v>
                </c:pt>
                <c:pt idx="184060">
                  <c:v>-0.10696600000000001</c:v>
                </c:pt>
                <c:pt idx="184061">
                  <c:v>-0.10804800000000001</c:v>
                </c:pt>
                <c:pt idx="184062">
                  <c:v>-0.109155</c:v>
                </c:pt>
                <c:pt idx="184063">
                  <c:v>-0.110289</c:v>
                </c:pt>
                <c:pt idx="184064">
                  <c:v>-0.11144900000000001</c:v>
                </c:pt>
                <c:pt idx="184065">
                  <c:v>-0.112635</c:v>
                </c:pt>
                <c:pt idx="184066">
                  <c:v>-0.11385000000000001</c:v>
                </c:pt>
                <c:pt idx="184067">
                  <c:v>-0.115095</c:v>
                </c:pt>
                <c:pt idx="184068">
                  <c:v>-0.116367</c:v>
                </c:pt>
                <c:pt idx="184069">
                  <c:v>-0.11766500000000001</c:v>
                </c:pt>
                <c:pt idx="184070">
                  <c:v>-0.11899</c:v>
                </c:pt>
                <c:pt idx="184071">
                  <c:v>-0.120342</c:v>
                </c:pt>
                <c:pt idx="184072">
                  <c:v>-0.12171999999999999</c:v>
                </c:pt>
                <c:pt idx="184073">
                  <c:v>-0.123117</c:v>
                </c:pt>
                <c:pt idx="184074">
                  <c:v>-0.124526</c:v>
                </c:pt>
                <c:pt idx="184075">
                  <c:v>-0.125948</c:v>
                </c:pt>
                <c:pt idx="184076">
                  <c:v>-0.12739</c:v>
                </c:pt>
                <c:pt idx="184077">
                  <c:v>-0.12885099999999999</c:v>
                </c:pt>
                <c:pt idx="184078">
                  <c:v>-0.130327</c:v>
                </c:pt>
                <c:pt idx="184079">
                  <c:v>-0.13181999999999999</c:v>
                </c:pt>
                <c:pt idx="184080">
                  <c:v>-0.13333100000000001</c:v>
                </c:pt>
                <c:pt idx="184081">
                  <c:v>-0.13486000000000001</c:v>
                </c:pt>
                <c:pt idx="184082">
                  <c:v>-0.136406</c:v>
                </c:pt>
                <c:pt idx="184083">
                  <c:v>-0.13796600000000001</c:v>
                </c:pt>
                <c:pt idx="184084">
                  <c:v>-0.139539</c:v>
                </c:pt>
                <c:pt idx="184085">
                  <c:v>-0.14112</c:v>
                </c:pt>
                <c:pt idx="184086">
                  <c:v>-0.142707</c:v>
                </c:pt>
                <c:pt idx="184087">
                  <c:v>-0.14429900000000001</c:v>
                </c:pt>
                <c:pt idx="184088">
                  <c:v>-0.145903</c:v>
                </c:pt>
                <c:pt idx="184089">
                  <c:v>-0.14752299999999999</c:v>
                </c:pt>
                <c:pt idx="184090">
                  <c:v>-0.14915700000000001</c:v>
                </c:pt>
                <c:pt idx="184091">
                  <c:v>-0.15079300000000001</c:v>
                </c:pt>
                <c:pt idx="184092">
                  <c:v>-0.15242</c:v>
                </c:pt>
                <c:pt idx="184093">
                  <c:v>-0.154029</c:v>
                </c:pt>
                <c:pt idx="184094">
                  <c:v>-0.155615</c:v>
                </c:pt>
                <c:pt idx="184095">
                  <c:v>-0.15718099999999999</c:v>
                </c:pt>
                <c:pt idx="184096">
                  <c:v>-0.15873499999999999</c:v>
                </c:pt>
                <c:pt idx="184097">
                  <c:v>-0.160279</c:v>
                </c:pt>
                <c:pt idx="184098">
                  <c:v>-0.16180900000000001</c:v>
                </c:pt>
                <c:pt idx="184099">
                  <c:v>-0.16331899999999999</c:v>
                </c:pt>
                <c:pt idx="184100">
                  <c:v>-0.164821</c:v>
                </c:pt>
                <c:pt idx="184101">
                  <c:v>-0.166327</c:v>
                </c:pt>
                <c:pt idx="184102">
                  <c:v>-0.16783999999999999</c:v>
                </c:pt>
                <c:pt idx="184103">
                  <c:v>-0.16936100000000001</c:v>
                </c:pt>
                <c:pt idx="184104">
                  <c:v>-0.17089099999999999</c:v>
                </c:pt>
                <c:pt idx="184105">
                  <c:v>-0.17243</c:v>
                </c:pt>
                <c:pt idx="184106">
                  <c:v>-0.17397599999999999</c:v>
                </c:pt>
                <c:pt idx="184107">
                  <c:v>-0.17552799999999999</c:v>
                </c:pt>
                <c:pt idx="184108">
                  <c:v>-0.17708099999999999</c:v>
                </c:pt>
                <c:pt idx="184109">
                  <c:v>-0.17862800000000001</c:v>
                </c:pt>
                <c:pt idx="184110">
                  <c:v>-0.18016099999999999</c:v>
                </c:pt>
                <c:pt idx="184111">
                  <c:v>-0.18167</c:v>
                </c:pt>
                <c:pt idx="184112">
                  <c:v>-0.183145</c:v>
                </c:pt>
                <c:pt idx="184113">
                  <c:v>-0.18457999999999999</c:v>
                </c:pt>
                <c:pt idx="184114">
                  <c:v>-0.185973</c:v>
                </c:pt>
                <c:pt idx="184115">
                  <c:v>-0.18731700000000001</c:v>
                </c:pt>
                <c:pt idx="184116">
                  <c:v>-0.188609</c:v>
                </c:pt>
                <c:pt idx="184117">
                  <c:v>-0.18985299999999999</c:v>
                </c:pt>
                <c:pt idx="184118">
                  <c:v>-0.191057</c:v>
                </c:pt>
                <c:pt idx="184119">
                  <c:v>-0.19222900000000001</c:v>
                </c:pt>
                <c:pt idx="184120">
                  <c:v>-0.19337599999999999</c:v>
                </c:pt>
                <c:pt idx="184121">
                  <c:v>-0.194498</c:v>
                </c:pt>
                <c:pt idx="184122">
                  <c:v>-0.19558900000000001</c:v>
                </c:pt>
                <c:pt idx="184123">
                  <c:v>-0.19664200000000001</c:v>
                </c:pt>
                <c:pt idx="184124">
                  <c:v>-0.197658</c:v>
                </c:pt>
                <c:pt idx="184125">
                  <c:v>-0.19864000000000001</c:v>
                </c:pt>
                <c:pt idx="184126">
                  <c:v>-0.19958699999999999</c:v>
                </c:pt>
                <c:pt idx="184127">
                  <c:v>-0.20049900000000001</c:v>
                </c:pt>
                <c:pt idx="184128">
                  <c:v>-0.201379</c:v>
                </c:pt>
                <c:pt idx="184129">
                  <c:v>-0.20224400000000001</c:v>
                </c:pt>
                <c:pt idx="184130">
                  <c:v>-0.20310500000000001</c:v>
                </c:pt>
                <c:pt idx="184131">
                  <c:v>-0.203962</c:v>
                </c:pt>
                <c:pt idx="184132">
                  <c:v>-0.204816</c:v>
                </c:pt>
                <c:pt idx="184133">
                  <c:v>-0.20566699999999999</c:v>
                </c:pt>
                <c:pt idx="184134">
                  <c:v>-0.206513</c:v>
                </c:pt>
                <c:pt idx="184135">
                  <c:v>-0.207347</c:v>
                </c:pt>
                <c:pt idx="184136">
                  <c:v>-0.20816799999999999</c:v>
                </c:pt>
                <c:pt idx="184137">
                  <c:v>-0.20897499999999999</c:v>
                </c:pt>
                <c:pt idx="184138">
                  <c:v>-0.20977100000000001</c:v>
                </c:pt>
                <c:pt idx="184139">
                  <c:v>-0.21055399999999999</c:v>
                </c:pt>
                <c:pt idx="184140">
                  <c:v>-0.21132799999999999</c:v>
                </c:pt>
                <c:pt idx="184141">
                  <c:v>-0.21209500000000001</c:v>
                </c:pt>
                <c:pt idx="184142">
                  <c:v>-0.21284600000000001</c:v>
                </c:pt>
                <c:pt idx="184143">
                  <c:v>-0.21357000000000001</c:v>
                </c:pt>
                <c:pt idx="184144">
                  <c:v>-0.21426899999999999</c:v>
                </c:pt>
                <c:pt idx="184145">
                  <c:v>-0.21495300000000001</c:v>
                </c:pt>
                <c:pt idx="184146">
                  <c:v>-0.21562799999999999</c:v>
                </c:pt>
                <c:pt idx="184147">
                  <c:v>-0.21629699999999999</c:v>
                </c:pt>
                <c:pt idx="184148">
                  <c:v>-0.21696499999999999</c:v>
                </c:pt>
                <c:pt idx="184149">
                  <c:v>-0.217635</c:v>
                </c:pt>
                <c:pt idx="184150">
                  <c:v>-0.21831200000000001</c:v>
                </c:pt>
                <c:pt idx="184151">
                  <c:v>-0.218997</c:v>
                </c:pt>
                <c:pt idx="184152">
                  <c:v>-0.219693</c:v>
                </c:pt>
                <c:pt idx="184153">
                  <c:v>-0.22040499999999999</c:v>
                </c:pt>
                <c:pt idx="184154">
                  <c:v>-0.221133</c:v>
                </c:pt>
                <c:pt idx="184155">
                  <c:v>-0.22186600000000001</c:v>
                </c:pt>
                <c:pt idx="184156">
                  <c:v>-0.22259799999999999</c:v>
                </c:pt>
                <c:pt idx="184157">
                  <c:v>-0.223334</c:v>
                </c:pt>
                <c:pt idx="184158">
                  <c:v>-0.22408</c:v>
                </c:pt>
                <c:pt idx="184159">
                  <c:v>-0.22484199999999999</c:v>
                </c:pt>
                <c:pt idx="184160">
                  <c:v>-0.22561500000000001</c:v>
                </c:pt>
                <c:pt idx="184161">
                  <c:v>-0.22639000000000001</c:v>
                </c:pt>
                <c:pt idx="184162">
                  <c:v>-0.22716500000000001</c:v>
                </c:pt>
                <c:pt idx="184163">
                  <c:v>-0.22794400000000001</c:v>
                </c:pt>
                <c:pt idx="184164">
                  <c:v>-0.22872899999999999</c:v>
                </c:pt>
                <c:pt idx="184165">
                  <c:v>-0.22952400000000001</c:v>
                </c:pt>
                <c:pt idx="184166">
                  <c:v>-0.23033000000000001</c:v>
                </c:pt>
                <c:pt idx="184167">
                  <c:v>-0.23114599999999999</c:v>
                </c:pt>
                <c:pt idx="184168">
                  <c:v>-0.23197200000000001</c:v>
                </c:pt>
                <c:pt idx="184169">
                  <c:v>-0.23280699999999999</c:v>
                </c:pt>
                <c:pt idx="184170">
                  <c:v>-0.233656</c:v>
                </c:pt>
                <c:pt idx="184171">
                  <c:v>-0.234516</c:v>
                </c:pt>
                <c:pt idx="184172">
                  <c:v>-0.23538000000000001</c:v>
                </c:pt>
                <c:pt idx="184173">
                  <c:v>-0.23624899999999999</c:v>
                </c:pt>
                <c:pt idx="184174">
                  <c:v>-0.237126</c:v>
                </c:pt>
                <c:pt idx="184175">
                  <c:v>-0.238007</c:v>
                </c:pt>
                <c:pt idx="184176">
                  <c:v>-0.23888200000000001</c:v>
                </c:pt>
                <c:pt idx="184177">
                  <c:v>-0.23974599999999999</c:v>
                </c:pt>
                <c:pt idx="184178">
                  <c:v>-0.24059900000000001</c:v>
                </c:pt>
                <c:pt idx="184179">
                  <c:v>-0.24143200000000001</c:v>
                </c:pt>
                <c:pt idx="184180">
                  <c:v>-0.24224200000000001</c:v>
                </c:pt>
                <c:pt idx="184181">
                  <c:v>-0.243029</c:v>
                </c:pt>
                <c:pt idx="184182">
                  <c:v>-0.24379600000000001</c:v>
                </c:pt>
                <c:pt idx="184183">
                  <c:v>-0.24453800000000001</c:v>
                </c:pt>
                <c:pt idx="184184">
                  <c:v>-0.245254</c:v>
                </c:pt>
                <c:pt idx="184185">
                  <c:v>-0.24594299999999999</c:v>
                </c:pt>
                <c:pt idx="184186">
                  <c:v>-0.24660799999999999</c:v>
                </c:pt>
                <c:pt idx="184187">
                  <c:v>-0.247253</c:v>
                </c:pt>
                <c:pt idx="184188">
                  <c:v>-0.247887</c:v>
                </c:pt>
                <c:pt idx="184189">
                  <c:v>-0.24852099999999999</c:v>
                </c:pt>
                <c:pt idx="184190">
                  <c:v>-0.249165</c:v>
                </c:pt>
                <c:pt idx="184191">
                  <c:v>-0.24982699999999999</c:v>
                </c:pt>
                <c:pt idx="184192">
                  <c:v>-0.25050800000000001</c:v>
                </c:pt>
                <c:pt idx="184193">
                  <c:v>-0.25119900000000001</c:v>
                </c:pt>
                <c:pt idx="184194">
                  <c:v>-0.251886</c:v>
                </c:pt>
                <c:pt idx="184195">
                  <c:v>-0.25255699999999998</c:v>
                </c:pt>
                <c:pt idx="184196">
                  <c:v>-0.253216</c:v>
                </c:pt>
                <c:pt idx="184197">
                  <c:v>-0.25387500000000002</c:v>
                </c:pt>
                <c:pt idx="184198">
                  <c:v>-0.25454300000000002</c:v>
                </c:pt>
                <c:pt idx="184199">
                  <c:v>-0.25521100000000002</c:v>
                </c:pt>
                <c:pt idx="184200">
                  <c:v>-0.25585799999999997</c:v>
                </c:pt>
                <c:pt idx="184201">
                  <c:v>-0.25646600000000003</c:v>
                </c:pt>
                <c:pt idx="184202">
                  <c:v>-0.25703100000000001</c:v>
                </c:pt>
                <c:pt idx="184203">
                  <c:v>-0.257552</c:v>
                </c:pt>
                <c:pt idx="184204">
                  <c:v>-0.25802700000000001</c:v>
                </c:pt>
                <c:pt idx="184205">
                  <c:v>-0.25845600000000002</c:v>
                </c:pt>
                <c:pt idx="184206">
                  <c:v>-0.258851</c:v>
                </c:pt>
                <c:pt idx="184207">
                  <c:v>-0.25922299999999998</c:v>
                </c:pt>
                <c:pt idx="184208">
                  <c:v>-0.259571</c:v>
                </c:pt>
                <c:pt idx="184209">
                  <c:v>-0.25989699999999999</c:v>
                </c:pt>
                <c:pt idx="184210">
                  <c:v>-0.26020199999999999</c:v>
                </c:pt>
                <c:pt idx="184211">
                  <c:v>-0.26048399999999999</c:v>
                </c:pt>
                <c:pt idx="184212">
                  <c:v>-0.260741</c:v>
                </c:pt>
                <c:pt idx="184213">
                  <c:v>-0.26097300000000001</c:v>
                </c:pt>
                <c:pt idx="184214">
                  <c:v>-0.26118200000000003</c:v>
                </c:pt>
                <c:pt idx="184215">
                  <c:v>-0.26136399999999999</c:v>
                </c:pt>
                <c:pt idx="184216">
                  <c:v>-0.26151600000000003</c:v>
                </c:pt>
                <c:pt idx="184217">
                  <c:v>-0.26164599999999999</c:v>
                </c:pt>
                <c:pt idx="184218">
                  <c:v>-0.261766</c:v>
                </c:pt>
                <c:pt idx="184219">
                  <c:v>-0.261874</c:v>
                </c:pt>
                <c:pt idx="184220">
                  <c:v>-0.26196399999999997</c:v>
                </c:pt>
                <c:pt idx="184221">
                  <c:v>-0.26202799999999998</c:v>
                </c:pt>
                <c:pt idx="184222">
                  <c:v>-0.26206099999999999</c:v>
                </c:pt>
                <c:pt idx="184223">
                  <c:v>-0.26205400000000001</c:v>
                </c:pt>
                <c:pt idx="184224">
                  <c:v>-0.26200600000000002</c:v>
                </c:pt>
                <c:pt idx="184225">
                  <c:v>-0.26192199999999999</c:v>
                </c:pt>
                <c:pt idx="184226">
                  <c:v>-0.26181100000000002</c:v>
                </c:pt>
                <c:pt idx="184227">
                  <c:v>-0.26167000000000001</c:v>
                </c:pt>
                <c:pt idx="184228">
                  <c:v>-0.26148100000000002</c:v>
                </c:pt>
                <c:pt idx="184229">
                  <c:v>-0.26122499999999998</c:v>
                </c:pt>
                <c:pt idx="184230">
                  <c:v>-0.26089899999999999</c:v>
                </c:pt>
                <c:pt idx="184231">
                  <c:v>-0.26051299999999999</c:v>
                </c:pt>
                <c:pt idx="184232">
                  <c:v>-0.26008500000000001</c:v>
                </c:pt>
                <c:pt idx="184233">
                  <c:v>-0.259629</c:v>
                </c:pt>
                <c:pt idx="184234">
                  <c:v>-0.25915100000000002</c:v>
                </c:pt>
                <c:pt idx="184235">
                  <c:v>-0.25865100000000002</c:v>
                </c:pt>
                <c:pt idx="184236">
                  <c:v>-0.25813399999999997</c:v>
                </c:pt>
                <c:pt idx="184237">
                  <c:v>-0.2576</c:v>
                </c:pt>
                <c:pt idx="184238">
                  <c:v>-0.25704199999999999</c:v>
                </c:pt>
                <c:pt idx="184239">
                  <c:v>-0.25645499999999999</c:v>
                </c:pt>
                <c:pt idx="184240">
                  <c:v>-0.25584600000000002</c:v>
                </c:pt>
                <c:pt idx="184241">
                  <c:v>-0.255222</c:v>
                </c:pt>
                <c:pt idx="184242">
                  <c:v>-0.254583</c:v>
                </c:pt>
                <c:pt idx="184243">
                  <c:v>-0.25393100000000002</c:v>
                </c:pt>
                <c:pt idx="184244">
                  <c:v>-0.25326599999999999</c:v>
                </c:pt>
                <c:pt idx="184245">
                  <c:v>-0.25258399999999998</c:v>
                </c:pt>
                <c:pt idx="184246">
                  <c:v>-0.25187199999999998</c:v>
                </c:pt>
                <c:pt idx="184247">
                  <c:v>-0.25112299999999999</c:v>
                </c:pt>
                <c:pt idx="184248">
                  <c:v>-0.25033499999999997</c:v>
                </c:pt>
                <c:pt idx="184249">
                  <c:v>-0.24950800000000001</c:v>
                </c:pt>
                <c:pt idx="184250">
                  <c:v>-0.24864800000000001</c:v>
                </c:pt>
                <c:pt idx="184251">
                  <c:v>-0.24775700000000001</c:v>
                </c:pt>
                <c:pt idx="184252">
                  <c:v>-0.246833</c:v>
                </c:pt>
                <c:pt idx="184253">
                  <c:v>-0.24587300000000001</c:v>
                </c:pt>
                <c:pt idx="184254">
                  <c:v>-0.24488699999999999</c:v>
                </c:pt>
                <c:pt idx="184255">
                  <c:v>-0.24388599999999999</c:v>
                </c:pt>
                <c:pt idx="184256">
                  <c:v>-0.24287</c:v>
                </c:pt>
                <c:pt idx="184257">
                  <c:v>-0.24183199999999999</c:v>
                </c:pt>
                <c:pt idx="184258">
                  <c:v>-0.24077000000000001</c:v>
                </c:pt>
                <c:pt idx="184259">
                  <c:v>-0.23968500000000001</c:v>
                </c:pt>
                <c:pt idx="184260">
                  <c:v>-0.23858199999999999</c:v>
                </c:pt>
                <c:pt idx="184261">
                  <c:v>-0.23746500000000001</c:v>
                </c:pt>
                <c:pt idx="184262">
                  <c:v>-0.23633999999999999</c:v>
                </c:pt>
                <c:pt idx="184263">
                  <c:v>-0.235204</c:v>
                </c:pt>
                <c:pt idx="184264">
                  <c:v>-0.23405699999999999</c:v>
                </c:pt>
                <c:pt idx="184265">
                  <c:v>-0.232906</c:v>
                </c:pt>
                <c:pt idx="184266">
                  <c:v>-0.23175599999999999</c:v>
                </c:pt>
                <c:pt idx="184267">
                  <c:v>-0.23060900000000001</c:v>
                </c:pt>
                <c:pt idx="184268">
                  <c:v>-0.22947000000000001</c:v>
                </c:pt>
                <c:pt idx="184269">
                  <c:v>-0.22835</c:v>
                </c:pt>
                <c:pt idx="184270">
                  <c:v>-0.22725100000000001</c:v>
                </c:pt>
                <c:pt idx="184271">
                  <c:v>-0.22617200000000001</c:v>
                </c:pt>
                <c:pt idx="184272">
                  <c:v>-0.22511900000000001</c:v>
                </c:pt>
                <c:pt idx="184273">
                  <c:v>-0.224102</c:v>
                </c:pt>
                <c:pt idx="184274">
                  <c:v>-0.22311900000000001</c:v>
                </c:pt>
                <c:pt idx="184275">
                  <c:v>-0.222159</c:v>
                </c:pt>
                <c:pt idx="184276">
                  <c:v>-0.221217</c:v>
                </c:pt>
                <c:pt idx="184277">
                  <c:v>-0.220302</c:v>
                </c:pt>
                <c:pt idx="184278">
                  <c:v>-0.219421</c:v>
                </c:pt>
                <c:pt idx="184279">
                  <c:v>-0.21856800000000001</c:v>
                </c:pt>
                <c:pt idx="184280">
                  <c:v>-0.21773799999999999</c:v>
                </c:pt>
                <c:pt idx="184281">
                  <c:v>-0.216923</c:v>
                </c:pt>
                <c:pt idx="184282">
                  <c:v>-0.216117</c:v>
                </c:pt>
                <c:pt idx="184283">
                  <c:v>-0.21531600000000001</c:v>
                </c:pt>
                <c:pt idx="184284">
                  <c:v>-0.214534</c:v>
                </c:pt>
                <c:pt idx="184285">
                  <c:v>-0.21378900000000001</c:v>
                </c:pt>
                <c:pt idx="184286">
                  <c:v>-0.21309400000000001</c:v>
                </c:pt>
                <c:pt idx="184287">
                  <c:v>-0.21244399999999999</c:v>
                </c:pt>
                <c:pt idx="184288">
                  <c:v>-0.21182500000000001</c:v>
                </c:pt>
                <c:pt idx="184289">
                  <c:v>-0.211229</c:v>
                </c:pt>
                <c:pt idx="184290">
                  <c:v>-0.21065700000000001</c:v>
                </c:pt>
                <c:pt idx="184291">
                  <c:v>-0.210116</c:v>
                </c:pt>
                <c:pt idx="184292">
                  <c:v>-0.20960400000000001</c:v>
                </c:pt>
                <c:pt idx="184293">
                  <c:v>-0.209123</c:v>
                </c:pt>
                <c:pt idx="184294">
                  <c:v>-0.20868300000000001</c:v>
                </c:pt>
                <c:pt idx="184295">
                  <c:v>-0.20829800000000001</c:v>
                </c:pt>
                <c:pt idx="184296">
                  <c:v>-0.20797599999999999</c:v>
                </c:pt>
                <c:pt idx="184297">
                  <c:v>-0.20771800000000001</c:v>
                </c:pt>
                <c:pt idx="184298">
                  <c:v>-0.20751500000000001</c:v>
                </c:pt>
                <c:pt idx="184299">
                  <c:v>-0.20736299999999999</c:v>
                </c:pt>
                <c:pt idx="184300">
                  <c:v>-0.207264</c:v>
                </c:pt>
                <c:pt idx="184301">
                  <c:v>-0.20722299999999999</c:v>
                </c:pt>
                <c:pt idx="184302">
                  <c:v>-0.20724500000000001</c:v>
                </c:pt>
                <c:pt idx="184303">
                  <c:v>-0.20732800000000001</c:v>
                </c:pt>
                <c:pt idx="184304">
                  <c:v>-0.20747099999999999</c:v>
                </c:pt>
                <c:pt idx="184305">
                  <c:v>-0.207673</c:v>
                </c:pt>
                <c:pt idx="184306">
                  <c:v>-0.20793200000000001</c:v>
                </c:pt>
                <c:pt idx="184307">
                  <c:v>-0.20824200000000001</c:v>
                </c:pt>
                <c:pt idx="184308">
                  <c:v>-0.20859800000000001</c:v>
                </c:pt>
                <c:pt idx="184309">
                  <c:v>-0.20899200000000001</c:v>
                </c:pt>
                <c:pt idx="184310">
                  <c:v>-0.20941599999999999</c:v>
                </c:pt>
                <c:pt idx="184311">
                  <c:v>-0.20987</c:v>
                </c:pt>
                <c:pt idx="184312">
                  <c:v>-0.21035499999999999</c:v>
                </c:pt>
                <c:pt idx="184313">
                  <c:v>-0.21088299999999999</c:v>
                </c:pt>
                <c:pt idx="184314">
                  <c:v>-0.21146400000000001</c:v>
                </c:pt>
                <c:pt idx="184315">
                  <c:v>-0.21210000000000001</c:v>
                </c:pt>
                <c:pt idx="184316">
                  <c:v>-0.21277399999999999</c:v>
                </c:pt>
                <c:pt idx="184317">
                  <c:v>-0.213475</c:v>
                </c:pt>
                <c:pt idx="184318">
                  <c:v>-0.214203</c:v>
                </c:pt>
                <c:pt idx="184319">
                  <c:v>-0.21496399999999999</c:v>
                </c:pt>
                <c:pt idx="184320">
                  <c:v>-0.21575900000000001</c:v>
                </c:pt>
                <c:pt idx="184321">
                  <c:v>-0.21659</c:v>
                </c:pt>
                <c:pt idx="184322">
                  <c:v>-0.21745600000000001</c:v>
                </c:pt>
                <c:pt idx="184323">
                  <c:v>-0.21835399999999999</c:v>
                </c:pt>
                <c:pt idx="184324">
                  <c:v>-0.21928400000000001</c:v>
                </c:pt>
                <c:pt idx="184325">
                  <c:v>-0.220247</c:v>
                </c:pt>
                <c:pt idx="184326">
                  <c:v>-0.221244</c:v>
                </c:pt>
                <c:pt idx="184327">
                  <c:v>-0.22227</c:v>
                </c:pt>
                <c:pt idx="184328">
                  <c:v>-0.223327</c:v>
                </c:pt>
                <c:pt idx="184329">
                  <c:v>-0.22442200000000001</c:v>
                </c:pt>
                <c:pt idx="184330">
                  <c:v>-0.22555500000000001</c:v>
                </c:pt>
                <c:pt idx="184331">
                  <c:v>-0.226716</c:v>
                </c:pt>
                <c:pt idx="184332">
                  <c:v>-0.22789200000000001</c:v>
                </c:pt>
                <c:pt idx="184333">
                  <c:v>-0.229074</c:v>
                </c:pt>
                <c:pt idx="184334">
                  <c:v>-0.230264</c:v>
                </c:pt>
                <c:pt idx="184335">
                  <c:v>-0.231463</c:v>
                </c:pt>
                <c:pt idx="184336">
                  <c:v>-0.23267499999999999</c:v>
                </c:pt>
                <c:pt idx="184337">
                  <c:v>-0.233899</c:v>
                </c:pt>
                <c:pt idx="184338">
                  <c:v>-0.23513300000000001</c:v>
                </c:pt>
                <c:pt idx="184339">
                  <c:v>-0.236373</c:v>
                </c:pt>
                <c:pt idx="184340">
                  <c:v>-0.23760899999999999</c:v>
                </c:pt>
                <c:pt idx="184341">
                  <c:v>-0.23883399999999999</c:v>
                </c:pt>
                <c:pt idx="184342">
                  <c:v>-0.240041</c:v>
                </c:pt>
                <c:pt idx="184343">
                  <c:v>-0.24122499999999999</c:v>
                </c:pt>
                <c:pt idx="184344">
                  <c:v>-0.24238199999999999</c:v>
                </c:pt>
                <c:pt idx="184345">
                  <c:v>-0.24351300000000001</c:v>
                </c:pt>
                <c:pt idx="184346">
                  <c:v>-0.24462600000000001</c:v>
                </c:pt>
                <c:pt idx="184347">
                  <c:v>-0.245727</c:v>
                </c:pt>
                <c:pt idx="184348">
                  <c:v>-0.24681400000000001</c:v>
                </c:pt>
                <c:pt idx="184349">
                  <c:v>-0.247886</c:v>
                </c:pt>
                <c:pt idx="184350">
                  <c:v>-0.248943</c:v>
                </c:pt>
                <c:pt idx="184351">
                  <c:v>-0.24998100000000001</c:v>
                </c:pt>
                <c:pt idx="184352">
                  <c:v>-0.25099700000000003</c:v>
                </c:pt>
                <c:pt idx="184353">
                  <c:v>-0.25198799999999999</c:v>
                </c:pt>
                <c:pt idx="184354">
                  <c:v>-0.25295499999999999</c:v>
                </c:pt>
                <c:pt idx="184355">
                  <c:v>-0.25390800000000002</c:v>
                </c:pt>
                <c:pt idx="184356">
                  <c:v>-0.25484600000000002</c:v>
                </c:pt>
                <c:pt idx="184357">
                  <c:v>-0.25576500000000002</c:v>
                </c:pt>
                <c:pt idx="184358">
                  <c:v>-0.256662</c:v>
                </c:pt>
                <c:pt idx="184359">
                  <c:v>-0.25753399999999999</c:v>
                </c:pt>
                <c:pt idx="184360">
                  <c:v>-0.25837599999999999</c:v>
                </c:pt>
                <c:pt idx="184361">
                  <c:v>-0.259187</c:v>
                </c:pt>
                <c:pt idx="184362">
                  <c:v>-0.25996999999999998</c:v>
                </c:pt>
                <c:pt idx="184363">
                  <c:v>-0.26072499999999998</c:v>
                </c:pt>
                <c:pt idx="184364">
                  <c:v>-0.26144699999999998</c:v>
                </c:pt>
                <c:pt idx="184365">
                  <c:v>-0.262133</c:v>
                </c:pt>
                <c:pt idx="184366">
                  <c:v>-0.26278200000000002</c:v>
                </c:pt>
                <c:pt idx="184367">
                  <c:v>-0.26339200000000002</c:v>
                </c:pt>
                <c:pt idx="184368">
                  <c:v>-0.263961</c:v>
                </c:pt>
                <c:pt idx="184369">
                  <c:v>-0.264488</c:v>
                </c:pt>
                <c:pt idx="184370">
                  <c:v>-0.26497399999999999</c:v>
                </c:pt>
                <c:pt idx="184371">
                  <c:v>-0.26542199999999999</c:v>
                </c:pt>
                <c:pt idx="184372">
                  <c:v>-0.26582899999999998</c:v>
                </c:pt>
                <c:pt idx="184373">
                  <c:v>-0.26619599999999999</c:v>
                </c:pt>
                <c:pt idx="184374">
                  <c:v>-0.26651599999999998</c:v>
                </c:pt>
                <c:pt idx="184375">
                  <c:v>-0.26678499999999999</c:v>
                </c:pt>
                <c:pt idx="184376">
                  <c:v>-0.26700200000000002</c:v>
                </c:pt>
                <c:pt idx="184377">
                  <c:v>-0.26717099999999999</c:v>
                </c:pt>
                <c:pt idx="184378">
                  <c:v>-0.26730300000000001</c:v>
                </c:pt>
                <c:pt idx="184379">
                  <c:v>-0.26740399999999998</c:v>
                </c:pt>
                <c:pt idx="184380">
                  <c:v>-0.26747100000000001</c:v>
                </c:pt>
                <c:pt idx="184381">
                  <c:v>-0.26749899999999999</c:v>
                </c:pt>
                <c:pt idx="184382">
                  <c:v>-0.26749699999999998</c:v>
                </c:pt>
                <c:pt idx="184383">
                  <c:v>-0.26746700000000001</c:v>
                </c:pt>
                <c:pt idx="184384">
                  <c:v>-0.26736100000000002</c:v>
                </c:pt>
                <c:pt idx="184385">
                  <c:v>-0.26714399999999999</c:v>
                </c:pt>
                <c:pt idx="184386">
                  <c:v>-0.26687</c:v>
                </c:pt>
                <c:pt idx="184387">
                  <c:v>-0.26657999999999998</c:v>
                </c:pt>
                <c:pt idx="184388">
                  <c:v>-0.26624500000000001</c:v>
                </c:pt>
                <c:pt idx="184389">
                  <c:v>-0.26585700000000001</c:v>
                </c:pt>
                <c:pt idx="184390">
                  <c:v>-0.26543699999999998</c:v>
                </c:pt>
                <c:pt idx="184391">
                  <c:v>-0.26499400000000001</c:v>
                </c:pt>
                <c:pt idx="184392">
                  <c:v>-0.26452399999999998</c:v>
                </c:pt>
                <c:pt idx="184393">
                  <c:v>-0.26402300000000001</c:v>
                </c:pt>
                <c:pt idx="184394">
                  <c:v>-0.26348700000000003</c:v>
                </c:pt>
                <c:pt idx="184395">
                  <c:v>-0.26291799999999999</c:v>
                </c:pt>
                <c:pt idx="184396">
                  <c:v>-0.262318</c:v>
                </c:pt>
                <c:pt idx="184397">
                  <c:v>-0.26168999999999998</c:v>
                </c:pt>
                <c:pt idx="184398">
                  <c:v>-0.26103700000000002</c:v>
                </c:pt>
                <c:pt idx="184399">
                  <c:v>-0.26035799999999998</c:v>
                </c:pt>
                <c:pt idx="184400">
                  <c:v>-0.25965100000000002</c:v>
                </c:pt>
                <c:pt idx="184401">
                  <c:v>-0.25891700000000001</c:v>
                </c:pt>
                <c:pt idx="184402">
                  <c:v>-0.25816</c:v>
                </c:pt>
                <c:pt idx="184403">
                  <c:v>-0.257386</c:v>
                </c:pt>
                <c:pt idx="184404">
                  <c:v>-0.25659599999999999</c:v>
                </c:pt>
                <c:pt idx="184405">
                  <c:v>-0.25578800000000002</c:v>
                </c:pt>
                <c:pt idx="184406">
                  <c:v>-0.254969</c:v>
                </c:pt>
                <c:pt idx="184407">
                  <c:v>-0.25414100000000001</c:v>
                </c:pt>
                <c:pt idx="184408">
                  <c:v>-0.253301</c:v>
                </c:pt>
                <c:pt idx="184409">
                  <c:v>-0.252446</c:v>
                </c:pt>
                <c:pt idx="184410">
                  <c:v>-0.25157400000000002</c:v>
                </c:pt>
                <c:pt idx="184411">
                  <c:v>-0.250691</c:v>
                </c:pt>
                <c:pt idx="184412">
                  <c:v>-0.24979799999999999</c:v>
                </c:pt>
                <c:pt idx="184413">
                  <c:v>-0.24889600000000001</c:v>
                </c:pt>
                <c:pt idx="184414">
                  <c:v>-0.24798400000000001</c:v>
                </c:pt>
                <c:pt idx="184415">
                  <c:v>-0.24707000000000001</c:v>
                </c:pt>
                <c:pt idx="184416">
                  <c:v>-0.24615400000000001</c:v>
                </c:pt>
                <c:pt idx="184417">
                  <c:v>-0.24523400000000001</c:v>
                </c:pt>
                <c:pt idx="184418">
                  <c:v>-0.24430399999999999</c:v>
                </c:pt>
                <c:pt idx="184419">
                  <c:v>-0.24335499999999999</c:v>
                </c:pt>
                <c:pt idx="184420">
                  <c:v>-0.24238299999999999</c:v>
                </c:pt>
                <c:pt idx="184421">
                  <c:v>-0.241394</c:v>
                </c:pt>
                <c:pt idx="184422">
                  <c:v>-0.240401</c:v>
                </c:pt>
                <c:pt idx="184423">
                  <c:v>-0.23941699999999999</c:v>
                </c:pt>
                <c:pt idx="184424">
                  <c:v>-0.23844299999999999</c:v>
                </c:pt>
                <c:pt idx="184425">
                  <c:v>-0.23747099999999999</c:v>
                </c:pt>
                <c:pt idx="184426">
                  <c:v>-0.236488</c:v>
                </c:pt>
                <c:pt idx="184427">
                  <c:v>-0.235486</c:v>
                </c:pt>
                <c:pt idx="184428">
                  <c:v>-0.23446500000000001</c:v>
                </c:pt>
                <c:pt idx="184429">
                  <c:v>-0.23342299999999999</c:v>
                </c:pt>
                <c:pt idx="184430">
                  <c:v>-0.23235700000000001</c:v>
                </c:pt>
                <c:pt idx="184431">
                  <c:v>-0.23127400000000001</c:v>
                </c:pt>
                <c:pt idx="184432">
                  <c:v>-0.230181</c:v>
                </c:pt>
                <c:pt idx="184433">
                  <c:v>-0.229077</c:v>
                </c:pt>
                <c:pt idx="184434">
                  <c:v>-0.227965</c:v>
                </c:pt>
                <c:pt idx="184435">
                  <c:v>-0.22684599999999999</c:v>
                </c:pt>
                <c:pt idx="184436">
                  <c:v>-0.22572400000000001</c:v>
                </c:pt>
                <c:pt idx="184437">
                  <c:v>-0.224603</c:v>
                </c:pt>
                <c:pt idx="184438">
                  <c:v>-0.22348999999999999</c:v>
                </c:pt>
                <c:pt idx="184439">
                  <c:v>-0.22239</c:v>
                </c:pt>
                <c:pt idx="184440">
                  <c:v>-0.221304</c:v>
                </c:pt>
                <c:pt idx="184441">
                  <c:v>-0.22022700000000001</c:v>
                </c:pt>
                <c:pt idx="184442">
                  <c:v>-0.219163</c:v>
                </c:pt>
                <c:pt idx="184443">
                  <c:v>-0.218109</c:v>
                </c:pt>
                <c:pt idx="184444">
                  <c:v>-0.217059</c:v>
                </c:pt>
                <c:pt idx="184445">
                  <c:v>-0.216002</c:v>
                </c:pt>
                <c:pt idx="184446">
                  <c:v>-0.21493100000000001</c:v>
                </c:pt>
                <c:pt idx="184447">
                  <c:v>-0.213842</c:v>
                </c:pt>
                <c:pt idx="184448">
                  <c:v>-0.21273800000000001</c:v>
                </c:pt>
                <c:pt idx="184449">
                  <c:v>-0.211621</c:v>
                </c:pt>
                <c:pt idx="184450">
                  <c:v>-0.21049499999999999</c:v>
                </c:pt>
                <c:pt idx="184451">
                  <c:v>-0.20935599999999999</c:v>
                </c:pt>
                <c:pt idx="184452">
                  <c:v>-0.20819799999999999</c:v>
                </c:pt>
                <c:pt idx="184453">
                  <c:v>-0.207013</c:v>
                </c:pt>
                <c:pt idx="184454">
                  <c:v>-0.20579900000000001</c:v>
                </c:pt>
                <c:pt idx="184455">
                  <c:v>-0.204565</c:v>
                </c:pt>
                <c:pt idx="184456">
                  <c:v>-0.20332600000000001</c:v>
                </c:pt>
                <c:pt idx="184457">
                  <c:v>-0.202095</c:v>
                </c:pt>
                <c:pt idx="184458">
                  <c:v>-0.20087099999999999</c:v>
                </c:pt>
                <c:pt idx="184459">
                  <c:v>-0.199652</c:v>
                </c:pt>
                <c:pt idx="184460">
                  <c:v>-0.19844300000000001</c:v>
                </c:pt>
                <c:pt idx="184461">
                  <c:v>-0.19725100000000001</c:v>
                </c:pt>
                <c:pt idx="184462">
                  <c:v>-0.196077</c:v>
                </c:pt>
                <c:pt idx="184463">
                  <c:v>-0.19492000000000001</c:v>
                </c:pt>
                <c:pt idx="184464">
                  <c:v>-0.19377800000000001</c:v>
                </c:pt>
                <c:pt idx="184465">
                  <c:v>-0.19264999999999999</c:v>
                </c:pt>
                <c:pt idx="184466">
                  <c:v>-0.19153500000000001</c:v>
                </c:pt>
                <c:pt idx="184467">
                  <c:v>-0.19043399999999999</c:v>
                </c:pt>
                <c:pt idx="184468">
                  <c:v>-0.18934300000000001</c:v>
                </c:pt>
                <c:pt idx="184469">
                  <c:v>-0.18826399999999999</c:v>
                </c:pt>
                <c:pt idx="184470">
                  <c:v>-0.18720100000000001</c:v>
                </c:pt>
                <c:pt idx="184471">
                  <c:v>-0.186138</c:v>
                </c:pt>
                <c:pt idx="184472">
                  <c:v>-0.18502099999999999</c:v>
                </c:pt>
                <c:pt idx="184473">
                  <c:v>-0.18385899999999999</c:v>
                </c:pt>
                <c:pt idx="184474">
                  <c:v>-0.182724</c:v>
                </c:pt>
                <c:pt idx="184475">
                  <c:v>-0.181621</c:v>
                </c:pt>
                <c:pt idx="184476">
                  <c:v>-0.18051900000000001</c:v>
                </c:pt>
                <c:pt idx="184477">
                  <c:v>-0.179424</c:v>
                </c:pt>
                <c:pt idx="184478">
                  <c:v>-0.178346</c:v>
                </c:pt>
                <c:pt idx="184479">
                  <c:v>-0.177284</c:v>
                </c:pt>
                <c:pt idx="184480">
                  <c:v>-0.176234</c:v>
                </c:pt>
                <c:pt idx="184481">
                  <c:v>-0.17519100000000001</c:v>
                </c:pt>
                <c:pt idx="184482">
                  <c:v>-0.174149</c:v>
                </c:pt>
                <c:pt idx="184483">
                  <c:v>-0.17311099999999999</c:v>
                </c:pt>
                <c:pt idx="184484">
                  <c:v>-0.17208499999999999</c:v>
                </c:pt>
                <c:pt idx="184485">
                  <c:v>-0.17107700000000001</c:v>
                </c:pt>
                <c:pt idx="184486">
                  <c:v>-0.17008799999999999</c:v>
                </c:pt>
                <c:pt idx="184487">
                  <c:v>-0.16911999999999999</c:v>
                </c:pt>
                <c:pt idx="184488">
                  <c:v>-0.16817699999999999</c:v>
                </c:pt>
                <c:pt idx="184489">
                  <c:v>-0.16726199999999999</c:v>
                </c:pt>
                <c:pt idx="184490">
                  <c:v>-0.166384</c:v>
                </c:pt>
                <c:pt idx="184491">
                  <c:v>-0.165549</c:v>
                </c:pt>
                <c:pt idx="184492">
                  <c:v>-0.16475899999999999</c:v>
                </c:pt>
                <c:pt idx="184493">
                  <c:v>-0.16401099999999999</c:v>
                </c:pt>
                <c:pt idx="184494">
                  <c:v>-0.163302</c:v>
                </c:pt>
                <c:pt idx="184495">
                  <c:v>-0.16262799999999999</c:v>
                </c:pt>
                <c:pt idx="184496">
                  <c:v>-0.16198699999999999</c:v>
                </c:pt>
                <c:pt idx="184497">
                  <c:v>-0.161384</c:v>
                </c:pt>
                <c:pt idx="184498">
                  <c:v>-0.16081799999999999</c:v>
                </c:pt>
                <c:pt idx="184499">
                  <c:v>-0.16028899999999999</c:v>
                </c:pt>
                <c:pt idx="184500">
                  <c:v>-0.15979299999999999</c:v>
                </c:pt>
                <c:pt idx="184501">
                  <c:v>-0.15932399999999999</c:v>
                </c:pt>
                <c:pt idx="184502">
                  <c:v>-0.15888099999999999</c:v>
                </c:pt>
                <c:pt idx="184503">
                  <c:v>-0.15845999999999999</c:v>
                </c:pt>
                <c:pt idx="184504">
                  <c:v>-0.158055</c:v>
                </c:pt>
                <c:pt idx="184505">
                  <c:v>-0.157662</c:v>
                </c:pt>
                <c:pt idx="184506">
                  <c:v>-0.15728300000000001</c:v>
                </c:pt>
                <c:pt idx="184507">
                  <c:v>-0.156914</c:v>
                </c:pt>
                <c:pt idx="184508">
                  <c:v>-0.156556</c:v>
                </c:pt>
                <c:pt idx="184509">
                  <c:v>-0.15620700000000001</c:v>
                </c:pt>
                <c:pt idx="184510">
                  <c:v>-0.15586900000000001</c:v>
                </c:pt>
                <c:pt idx="184511">
                  <c:v>-0.15554399999999999</c:v>
                </c:pt>
                <c:pt idx="184512">
                  <c:v>-0.15523200000000001</c:v>
                </c:pt>
                <c:pt idx="184513">
                  <c:v>-0.15493199999999999</c:v>
                </c:pt>
                <c:pt idx="184514">
                  <c:v>-0.15464</c:v>
                </c:pt>
                <c:pt idx="184515">
                  <c:v>-0.154358</c:v>
                </c:pt>
                <c:pt idx="184516">
                  <c:v>-0.15409100000000001</c:v>
                </c:pt>
                <c:pt idx="184517">
                  <c:v>-0.15384</c:v>
                </c:pt>
                <c:pt idx="184518">
                  <c:v>-0.15360599999999999</c:v>
                </c:pt>
                <c:pt idx="184519">
                  <c:v>-0.153388</c:v>
                </c:pt>
                <c:pt idx="184520">
                  <c:v>-0.15318799999999999</c:v>
                </c:pt>
                <c:pt idx="184521">
                  <c:v>-0.153004</c:v>
                </c:pt>
                <c:pt idx="184522">
                  <c:v>-0.152833</c:v>
                </c:pt>
                <c:pt idx="184523">
                  <c:v>-0.152674</c:v>
                </c:pt>
                <c:pt idx="184524">
                  <c:v>-0.152531</c:v>
                </c:pt>
                <c:pt idx="184525">
                  <c:v>-0.15241199999999999</c:v>
                </c:pt>
                <c:pt idx="184526">
                  <c:v>-0.15231800000000001</c:v>
                </c:pt>
                <c:pt idx="184527">
                  <c:v>-0.15224799999999999</c:v>
                </c:pt>
                <c:pt idx="184528">
                  <c:v>-0.152203</c:v>
                </c:pt>
                <c:pt idx="184529">
                  <c:v>-0.15217900000000001</c:v>
                </c:pt>
                <c:pt idx="184530">
                  <c:v>-0.152173</c:v>
                </c:pt>
                <c:pt idx="184531">
                  <c:v>-0.15217900000000001</c:v>
                </c:pt>
                <c:pt idx="184532">
                  <c:v>-0.152194</c:v>
                </c:pt>
                <c:pt idx="184533">
                  <c:v>-0.15221699999999999</c:v>
                </c:pt>
                <c:pt idx="184534">
                  <c:v>-0.152251</c:v>
                </c:pt>
                <c:pt idx="184535">
                  <c:v>-0.15229799999999999</c:v>
                </c:pt>
                <c:pt idx="184536">
                  <c:v>-0.15235799999999999</c:v>
                </c:pt>
                <c:pt idx="184537">
                  <c:v>-0.15242900000000001</c:v>
                </c:pt>
                <c:pt idx="184538">
                  <c:v>-0.152504</c:v>
                </c:pt>
                <c:pt idx="184539">
                  <c:v>-0.15257999999999999</c:v>
                </c:pt>
                <c:pt idx="184540">
                  <c:v>-0.15266099999999999</c:v>
                </c:pt>
                <c:pt idx="184541">
                  <c:v>-0.15275</c:v>
                </c:pt>
                <c:pt idx="184542">
                  <c:v>-0.15285199999999999</c:v>
                </c:pt>
                <c:pt idx="184543">
                  <c:v>-0.152971</c:v>
                </c:pt>
                <c:pt idx="184544">
                  <c:v>-0.153112</c:v>
                </c:pt>
                <c:pt idx="184545">
                  <c:v>-0.153279</c:v>
                </c:pt>
                <c:pt idx="184546">
                  <c:v>-0.15346299999999999</c:v>
                </c:pt>
                <c:pt idx="184547">
                  <c:v>-0.15365300000000001</c:v>
                </c:pt>
                <c:pt idx="184548">
                  <c:v>-0.15384999999999999</c:v>
                </c:pt>
                <c:pt idx="184549">
                  <c:v>-0.15406300000000001</c:v>
                </c:pt>
                <c:pt idx="184550">
                  <c:v>-0.15429699999999999</c:v>
                </c:pt>
                <c:pt idx="184551">
                  <c:v>-0.15454899999999999</c:v>
                </c:pt>
                <c:pt idx="184552">
                  <c:v>-0.15481500000000001</c:v>
                </c:pt>
                <c:pt idx="184553">
                  <c:v>-0.155089</c:v>
                </c:pt>
                <c:pt idx="184554">
                  <c:v>-0.15537300000000001</c:v>
                </c:pt>
                <c:pt idx="184555">
                  <c:v>-0.155665</c:v>
                </c:pt>
                <c:pt idx="184556">
                  <c:v>-0.15595899999999999</c:v>
                </c:pt>
                <c:pt idx="184557">
                  <c:v>-0.156251</c:v>
                </c:pt>
                <c:pt idx="184558">
                  <c:v>-0.15654199999999999</c:v>
                </c:pt>
                <c:pt idx="184559">
                  <c:v>-0.156833</c:v>
                </c:pt>
                <c:pt idx="184560">
                  <c:v>-0.15712699999999999</c:v>
                </c:pt>
                <c:pt idx="184561">
                  <c:v>-0.15742500000000001</c:v>
                </c:pt>
                <c:pt idx="184562">
                  <c:v>-0.15772800000000001</c:v>
                </c:pt>
                <c:pt idx="184563">
                  <c:v>-0.15803700000000001</c:v>
                </c:pt>
                <c:pt idx="184564">
                  <c:v>-0.15835099999999999</c:v>
                </c:pt>
                <c:pt idx="184565">
                  <c:v>-0.158665</c:v>
                </c:pt>
                <c:pt idx="184566">
                  <c:v>-0.158973</c:v>
                </c:pt>
                <c:pt idx="184567">
                  <c:v>-0.159273</c:v>
                </c:pt>
                <c:pt idx="184568">
                  <c:v>-0.15956100000000001</c:v>
                </c:pt>
                <c:pt idx="184569">
                  <c:v>-0.15983700000000001</c:v>
                </c:pt>
                <c:pt idx="184570">
                  <c:v>-0.16010199999999999</c:v>
                </c:pt>
                <c:pt idx="184571">
                  <c:v>-0.16036</c:v>
                </c:pt>
                <c:pt idx="184572">
                  <c:v>-0.160611</c:v>
                </c:pt>
                <c:pt idx="184573">
                  <c:v>-0.160859</c:v>
                </c:pt>
                <c:pt idx="184574">
                  <c:v>-0.161104</c:v>
                </c:pt>
                <c:pt idx="184575">
                  <c:v>-0.16134899999999999</c:v>
                </c:pt>
                <c:pt idx="184576">
                  <c:v>-0.16159599999999999</c:v>
                </c:pt>
                <c:pt idx="184577">
                  <c:v>-0.16183900000000001</c:v>
                </c:pt>
                <c:pt idx="184578">
                  <c:v>-0.162076</c:v>
                </c:pt>
                <c:pt idx="184579">
                  <c:v>-0.162305</c:v>
                </c:pt>
                <c:pt idx="184580">
                  <c:v>-0.162527</c:v>
                </c:pt>
                <c:pt idx="184581">
                  <c:v>-0.16273899999999999</c:v>
                </c:pt>
                <c:pt idx="184582">
                  <c:v>-0.162935</c:v>
                </c:pt>
                <c:pt idx="184583">
                  <c:v>-0.16311</c:v>
                </c:pt>
                <c:pt idx="184584">
                  <c:v>-0.16325899999999999</c:v>
                </c:pt>
                <c:pt idx="184585">
                  <c:v>-0.163382</c:v>
                </c:pt>
                <c:pt idx="184586">
                  <c:v>-0.16347700000000001</c:v>
                </c:pt>
                <c:pt idx="184587">
                  <c:v>-0.163545</c:v>
                </c:pt>
                <c:pt idx="184588">
                  <c:v>-0.16358800000000001</c:v>
                </c:pt>
                <c:pt idx="184589">
                  <c:v>-0.163602</c:v>
                </c:pt>
                <c:pt idx="184590">
                  <c:v>-0.16358400000000001</c:v>
                </c:pt>
                <c:pt idx="184591">
                  <c:v>-0.16353699999999999</c:v>
                </c:pt>
                <c:pt idx="184592">
                  <c:v>-0.163464</c:v>
                </c:pt>
                <c:pt idx="184593">
                  <c:v>-0.16337099999999999</c:v>
                </c:pt>
                <c:pt idx="184594">
                  <c:v>-0.16325700000000001</c:v>
                </c:pt>
                <c:pt idx="184595">
                  <c:v>-0.16311899999999999</c:v>
                </c:pt>
                <c:pt idx="184596">
                  <c:v>-0.16295699999999999</c:v>
                </c:pt>
                <c:pt idx="184597">
                  <c:v>-0.162772</c:v>
                </c:pt>
                <c:pt idx="184598">
                  <c:v>-0.16256699999999999</c:v>
                </c:pt>
                <c:pt idx="184599">
                  <c:v>-0.16233900000000001</c:v>
                </c:pt>
                <c:pt idx="184600">
                  <c:v>-0.16208500000000001</c:v>
                </c:pt>
                <c:pt idx="184601">
                  <c:v>-0.16180600000000001</c:v>
                </c:pt>
                <c:pt idx="184602">
                  <c:v>-0.16150700000000001</c:v>
                </c:pt>
                <c:pt idx="184603">
                  <c:v>-0.161187</c:v>
                </c:pt>
                <c:pt idx="184604">
                  <c:v>-0.16084599999999999</c:v>
                </c:pt>
                <c:pt idx="184605">
                  <c:v>-0.16048399999999999</c:v>
                </c:pt>
                <c:pt idx="184606">
                  <c:v>-0.16009799999999999</c:v>
                </c:pt>
                <c:pt idx="184607">
                  <c:v>-0.159694</c:v>
                </c:pt>
                <c:pt idx="184608">
                  <c:v>-0.159272</c:v>
                </c:pt>
                <c:pt idx="184609">
                  <c:v>-0.15879299999999999</c:v>
                </c:pt>
                <c:pt idx="184610">
                  <c:v>-0.158223</c:v>
                </c:pt>
                <c:pt idx="184611">
                  <c:v>-0.15760399999999999</c:v>
                </c:pt>
                <c:pt idx="184612">
                  <c:v>-0.15697</c:v>
                </c:pt>
                <c:pt idx="184613">
                  <c:v>-0.15629299999999999</c:v>
                </c:pt>
                <c:pt idx="184614">
                  <c:v>-0.15556500000000001</c:v>
                </c:pt>
                <c:pt idx="184615">
                  <c:v>-0.154805</c:v>
                </c:pt>
                <c:pt idx="184616">
                  <c:v>-0.15401799999999999</c:v>
                </c:pt>
                <c:pt idx="184617">
                  <c:v>-0.15320300000000001</c:v>
                </c:pt>
                <c:pt idx="184618">
                  <c:v>-0.15235399999999999</c:v>
                </c:pt>
                <c:pt idx="184619">
                  <c:v>-0.15146599999999999</c:v>
                </c:pt>
                <c:pt idx="184620">
                  <c:v>-0.15053900000000001</c:v>
                </c:pt>
                <c:pt idx="184621">
                  <c:v>-0.14957400000000001</c:v>
                </c:pt>
                <c:pt idx="184622">
                  <c:v>-0.14857500000000001</c:v>
                </c:pt>
                <c:pt idx="184623">
                  <c:v>-0.14754400000000001</c:v>
                </c:pt>
                <c:pt idx="184624">
                  <c:v>-0.146482</c:v>
                </c:pt>
                <c:pt idx="184625">
                  <c:v>-0.14539299999999999</c:v>
                </c:pt>
                <c:pt idx="184626">
                  <c:v>-0.14427999999999999</c:v>
                </c:pt>
                <c:pt idx="184627">
                  <c:v>-0.143148</c:v>
                </c:pt>
                <c:pt idx="184628">
                  <c:v>-0.14199999999999999</c:v>
                </c:pt>
                <c:pt idx="184629">
                  <c:v>-0.14083799999999999</c:v>
                </c:pt>
                <c:pt idx="184630">
                  <c:v>-0.13966400000000001</c:v>
                </c:pt>
                <c:pt idx="184631">
                  <c:v>-0.13847300000000001</c:v>
                </c:pt>
                <c:pt idx="184632">
                  <c:v>-0.137265</c:v>
                </c:pt>
                <c:pt idx="184633">
                  <c:v>-0.136041</c:v>
                </c:pt>
                <c:pt idx="184634">
                  <c:v>-0.134799</c:v>
                </c:pt>
                <c:pt idx="184635">
                  <c:v>-0.13353799999999999</c:v>
                </c:pt>
                <c:pt idx="184636">
                  <c:v>-0.13225500000000001</c:v>
                </c:pt>
                <c:pt idx="184637">
                  <c:v>-0.13095300000000001</c:v>
                </c:pt>
                <c:pt idx="184638">
                  <c:v>-0.12962699999999999</c:v>
                </c:pt>
                <c:pt idx="184639">
                  <c:v>-0.128277</c:v>
                </c:pt>
                <c:pt idx="184640">
                  <c:v>-0.12690100000000001</c:v>
                </c:pt>
                <c:pt idx="184641">
                  <c:v>-0.125501</c:v>
                </c:pt>
                <c:pt idx="184642">
                  <c:v>-0.124075</c:v>
                </c:pt>
                <c:pt idx="184643">
                  <c:v>-0.122624</c:v>
                </c:pt>
                <c:pt idx="184644">
                  <c:v>-0.12114999999999999</c:v>
                </c:pt>
                <c:pt idx="184645">
                  <c:v>-0.119656</c:v>
                </c:pt>
                <c:pt idx="184646">
                  <c:v>-0.118143</c:v>
                </c:pt>
                <c:pt idx="184647">
                  <c:v>-0.116616</c:v>
                </c:pt>
                <c:pt idx="184648">
                  <c:v>-0.11507299999999999</c:v>
                </c:pt>
                <c:pt idx="184649">
                  <c:v>-0.113515</c:v>
                </c:pt>
                <c:pt idx="184650">
                  <c:v>-0.111943</c:v>
                </c:pt>
                <c:pt idx="184651">
                  <c:v>-0.11036</c:v>
                </c:pt>
                <c:pt idx="184652">
                  <c:v>-0.108766</c:v>
                </c:pt>
                <c:pt idx="184653">
                  <c:v>-0.10716000000000001</c:v>
                </c:pt>
                <c:pt idx="184654">
                  <c:v>-0.105542</c:v>
                </c:pt>
                <c:pt idx="184655">
                  <c:v>-0.103912</c:v>
                </c:pt>
                <c:pt idx="184656">
                  <c:v>-0.102267</c:v>
                </c:pt>
                <c:pt idx="184657">
                  <c:v>-0.100608</c:v>
                </c:pt>
                <c:pt idx="184658">
                  <c:v>-9.8931900000000003E-2</c:v>
                </c:pt>
                <c:pt idx="184659">
                  <c:v>-9.7237900000000002E-2</c:v>
                </c:pt>
                <c:pt idx="184660">
                  <c:v>-9.5524499999999998E-2</c:v>
                </c:pt>
                <c:pt idx="184661">
                  <c:v>-9.3793799999999997E-2</c:v>
                </c:pt>
                <c:pt idx="184662">
                  <c:v>-9.2050300000000002E-2</c:v>
                </c:pt>
                <c:pt idx="184663">
                  <c:v>-9.0298100000000006E-2</c:v>
                </c:pt>
                <c:pt idx="184664">
                  <c:v>-8.8539800000000002E-2</c:v>
                </c:pt>
                <c:pt idx="184665">
                  <c:v>-8.6776599999999995E-2</c:v>
                </c:pt>
                <c:pt idx="184666">
                  <c:v>-8.5009699999999994E-2</c:v>
                </c:pt>
                <c:pt idx="184667">
                  <c:v>-8.3240300000000003E-2</c:v>
                </c:pt>
                <c:pt idx="184668">
                  <c:v>-8.1467999999999999E-2</c:v>
                </c:pt>
                <c:pt idx="184669">
                  <c:v>-7.9691799999999993E-2</c:v>
                </c:pt>
                <c:pt idx="184670">
                  <c:v>-7.7911400000000006E-2</c:v>
                </c:pt>
                <c:pt idx="184671">
                  <c:v>-7.6127899999999998E-2</c:v>
                </c:pt>
                <c:pt idx="184672">
                  <c:v>-7.4343699999999999E-2</c:v>
                </c:pt>
                <c:pt idx="184673">
                  <c:v>-7.2561299999999995E-2</c:v>
                </c:pt>
                <c:pt idx="184674">
                  <c:v>-7.0783399999999996E-2</c:v>
                </c:pt>
                <c:pt idx="184675">
                  <c:v>-6.9009200000000007E-2</c:v>
                </c:pt>
                <c:pt idx="184676">
                  <c:v>-6.7234500000000003E-2</c:v>
                </c:pt>
                <c:pt idx="184677">
                  <c:v>-6.5456399999999998E-2</c:v>
                </c:pt>
                <c:pt idx="184678">
                  <c:v>-6.3675499999999996E-2</c:v>
                </c:pt>
                <c:pt idx="184679">
                  <c:v>-6.1893999999999998E-2</c:v>
                </c:pt>
                <c:pt idx="184680">
                  <c:v>-6.0113300000000001E-2</c:v>
                </c:pt>
                <c:pt idx="184681">
                  <c:v>-5.8336499999999999E-2</c:v>
                </c:pt>
                <c:pt idx="184682">
                  <c:v>-5.6567300000000001E-2</c:v>
                </c:pt>
                <c:pt idx="184683">
                  <c:v>-5.4804100000000001E-2</c:v>
                </c:pt>
                <c:pt idx="184684">
                  <c:v>-5.3040700000000003E-2</c:v>
                </c:pt>
                <c:pt idx="184685">
                  <c:v>-5.1276700000000001E-2</c:v>
                </c:pt>
                <c:pt idx="184686">
                  <c:v>-4.95185E-2</c:v>
                </c:pt>
                <c:pt idx="184687">
                  <c:v>-4.7773099999999999E-2</c:v>
                </c:pt>
                <c:pt idx="184688">
                  <c:v>-4.6045799999999998E-2</c:v>
                </c:pt>
                <c:pt idx="184689">
                  <c:v>-4.4338099999999998E-2</c:v>
                </c:pt>
                <c:pt idx="184690">
                  <c:v>-4.26471E-2</c:v>
                </c:pt>
                <c:pt idx="184691">
                  <c:v>-4.0968999999999998E-2</c:v>
                </c:pt>
                <c:pt idx="184692">
                  <c:v>-3.9302499999999997E-2</c:v>
                </c:pt>
                <c:pt idx="184693">
                  <c:v>-3.7647800000000002E-2</c:v>
                </c:pt>
                <c:pt idx="184694">
                  <c:v>-3.6006999999999997E-2</c:v>
                </c:pt>
                <c:pt idx="184695">
                  <c:v>-3.4382799999999998E-2</c:v>
                </c:pt>
                <c:pt idx="184696">
                  <c:v>-3.2778399999999999E-2</c:v>
                </c:pt>
                <c:pt idx="184697">
                  <c:v>-3.1198400000000001E-2</c:v>
                </c:pt>
                <c:pt idx="184698">
                  <c:v>-2.9645700000000001E-2</c:v>
                </c:pt>
                <c:pt idx="184699">
                  <c:v>-2.8120200000000001E-2</c:v>
                </c:pt>
                <c:pt idx="184700">
                  <c:v>-2.6620100000000001E-2</c:v>
                </c:pt>
                <c:pt idx="184701">
                  <c:v>-2.5146600000000002E-2</c:v>
                </c:pt>
                <c:pt idx="184702">
                  <c:v>-2.3700700000000002E-2</c:v>
                </c:pt>
                <c:pt idx="184703">
                  <c:v>-2.2280000000000001E-2</c:v>
                </c:pt>
                <c:pt idx="184704">
                  <c:v>-2.0882499999999998E-2</c:v>
                </c:pt>
                <c:pt idx="184705">
                  <c:v>-1.9508500000000002E-2</c:v>
                </c:pt>
                <c:pt idx="184706">
                  <c:v>-1.8159700000000001E-2</c:v>
                </c:pt>
                <c:pt idx="184707">
                  <c:v>-1.6838800000000001E-2</c:v>
                </c:pt>
                <c:pt idx="184708">
                  <c:v>-1.55482E-2</c:v>
                </c:pt>
                <c:pt idx="184709">
                  <c:v>-1.42884E-2</c:v>
                </c:pt>
                <c:pt idx="184710">
                  <c:v>-1.3059899999999999E-2</c:v>
                </c:pt>
                <c:pt idx="184711">
                  <c:v>-1.1864E-2</c:v>
                </c:pt>
                <c:pt idx="184712">
                  <c:v>-1.0702E-2</c:v>
                </c:pt>
                <c:pt idx="184713" formatCode="0.00E+00">
                  <c:v>-9.5728199999999992E-3</c:v>
                </c:pt>
                <c:pt idx="184714" formatCode="0.00E+00">
                  <c:v>-8.4750099999999998E-3</c:v>
                </c:pt>
                <c:pt idx="184715" formatCode="0.00E+00">
                  <c:v>-7.4086300000000002E-3</c:v>
                </c:pt>
                <c:pt idx="184716" formatCode="0.00E+00">
                  <c:v>-6.3756000000000004E-3</c:v>
                </c:pt>
                <c:pt idx="184717" formatCode="0.00E+00">
                  <c:v>-5.3780900000000003E-3</c:v>
                </c:pt>
                <c:pt idx="184718" formatCode="0.00E+00">
                  <c:v>-4.4170600000000004E-3</c:v>
                </c:pt>
                <c:pt idx="184719" formatCode="0.00E+00">
                  <c:v>-3.4920799999999998E-3</c:v>
                </c:pt>
                <c:pt idx="184720" formatCode="0.00E+00">
                  <c:v>-2.60173E-3</c:v>
                </c:pt>
                <c:pt idx="184721" formatCode="0.00E+00">
                  <c:v>-1.7449900000000001E-3</c:v>
                </c:pt>
                <c:pt idx="184722" formatCode="0.00E+00">
                  <c:v>-9.2265100000000003E-4</c:v>
                </c:pt>
                <c:pt idx="184723" formatCode="0.00E+00">
                  <c:v>-1.3584E-4</c:v>
                </c:pt>
                <c:pt idx="184724" formatCode="0.00E+00">
                  <c:v>6.1600100000000003E-4</c:v>
                </c:pt>
                <c:pt idx="184725" formatCode="0.00E+00">
                  <c:v>1.33377E-3</c:v>
                </c:pt>
                <c:pt idx="184726" formatCode="0.00E+00">
                  <c:v>2.0175800000000002E-3</c:v>
                </c:pt>
                <c:pt idx="184727" formatCode="0.00E+00">
                  <c:v>2.6672900000000001E-3</c:v>
                </c:pt>
                <c:pt idx="184728" formatCode="0.00E+00">
                  <c:v>3.2832400000000002E-3</c:v>
                </c:pt>
                <c:pt idx="184729" formatCode="0.00E+00">
                  <c:v>3.8662100000000001E-3</c:v>
                </c:pt>
                <c:pt idx="184730" formatCode="0.00E+00">
                  <c:v>4.4168200000000001E-3</c:v>
                </c:pt>
                <c:pt idx="184731" formatCode="0.00E+00">
                  <c:v>4.9354100000000003E-3</c:v>
                </c:pt>
                <c:pt idx="184732" formatCode="0.00E+00">
                  <c:v>5.4227199999999998E-3</c:v>
                </c:pt>
                <c:pt idx="184733" formatCode="0.00E+00">
                  <c:v>5.8798599999999998E-3</c:v>
                </c:pt>
                <c:pt idx="184734" formatCode="0.00E+00">
                  <c:v>6.3072700000000002E-3</c:v>
                </c:pt>
                <c:pt idx="184735" formatCode="0.00E+00">
                  <c:v>6.7039999999999999E-3</c:v>
                </c:pt>
                <c:pt idx="184736" formatCode="0.00E+00">
                  <c:v>7.0686400000000002E-3</c:v>
                </c:pt>
                <c:pt idx="184737" formatCode="0.00E+00">
                  <c:v>7.4005599999999996E-3</c:v>
                </c:pt>
                <c:pt idx="184738" formatCode="0.00E+00">
                  <c:v>7.6994999999999997E-3</c:v>
                </c:pt>
                <c:pt idx="184739" formatCode="0.00E+00">
                  <c:v>7.9653399999999996E-3</c:v>
                </c:pt>
                <c:pt idx="184740" formatCode="0.00E+00">
                  <c:v>8.1979700000000006E-3</c:v>
                </c:pt>
                <c:pt idx="184741" formatCode="0.00E+00">
                  <c:v>8.3968299999999992E-3</c:v>
                </c:pt>
                <c:pt idx="184742" formatCode="0.00E+00">
                  <c:v>8.5618099999999996E-3</c:v>
                </c:pt>
                <c:pt idx="184743" formatCode="0.00E+00">
                  <c:v>8.6938999999999992E-3</c:v>
                </c:pt>
                <c:pt idx="184744" formatCode="0.00E+00">
                  <c:v>8.7944900000000003E-3</c:v>
                </c:pt>
                <c:pt idx="184745" formatCode="0.00E+00">
                  <c:v>8.8646699999999998E-3</c:v>
                </c:pt>
                <c:pt idx="184746" formatCode="0.00E+00">
                  <c:v>8.9047399999999995E-3</c:v>
                </c:pt>
                <c:pt idx="184747" formatCode="0.00E+00">
                  <c:v>8.9146099999999999E-3</c:v>
                </c:pt>
                <c:pt idx="184748" formatCode="0.00E+00">
                  <c:v>8.8944799999999997E-3</c:v>
                </c:pt>
                <c:pt idx="184749" formatCode="0.00E+00">
                  <c:v>8.8443099999999993E-3</c:v>
                </c:pt>
                <c:pt idx="184750" formatCode="0.00E+00">
                  <c:v>8.7636699999999994E-3</c:v>
                </c:pt>
                <c:pt idx="184751" formatCode="0.00E+00">
                  <c:v>8.6525700000000001E-3</c:v>
                </c:pt>
                <c:pt idx="184752" formatCode="0.00E+00">
                  <c:v>8.5115399999999997E-3</c:v>
                </c:pt>
                <c:pt idx="184753" formatCode="0.00E+00">
                  <c:v>8.3407599999999991E-3</c:v>
                </c:pt>
                <c:pt idx="184754" formatCode="0.00E+00">
                  <c:v>8.1409399999999993E-3</c:v>
                </c:pt>
                <c:pt idx="184755" formatCode="0.00E+00">
                  <c:v>7.9142599999999994E-3</c:v>
                </c:pt>
                <c:pt idx="184756" formatCode="0.00E+00">
                  <c:v>7.6629100000000002E-3</c:v>
                </c:pt>
                <c:pt idx="184757" formatCode="0.00E+00">
                  <c:v>7.3883600000000001E-3</c:v>
                </c:pt>
                <c:pt idx="184758" formatCode="0.00E+00">
                  <c:v>7.0926599999999998E-3</c:v>
                </c:pt>
                <c:pt idx="184759" formatCode="0.00E+00">
                  <c:v>6.77788E-3</c:v>
                </c:pt>
                <c:pt idx="184760" formatCode="0.00E+00">
                  <c:v>6.4441100000000003E-3</c:v>
                </c:pt>
                <c:pt idx="184761" formatCode="0.00E+00">
                  <c:v>6.0907799999999996E-3</c:v>
                </c:pt>
                <c:pt idx="184762" formatCode="0.00E+00">
                  <c:v>5.7185600000000001E-3</c:v>
                </c:pt>
                <c:pt idx="184763" formatCode="0.00E+00">
                  <c:v>5.3277400000000001E-3</c:v>
                </c:pt>
                <c:pt idx="184764" formatCode="0.00E+00">
                  <c:v>4.9171800000000002E-3</c:v>
                </c:pt>
                <c:pt idx="184765" formatCode="0.00E+00">
                  <c:v>4.4867300000000004E-3</c:v>
                </c:pt>
                <c:pt idx="184766" formatCode="0.00E+00">
                  <c:v>4.0377299999999998E-3</c:v>
                </c:pt>
                <c:pt idx="184767" formatCode="0.00E+00">
                  <c:v>3.5712700000000001E-3</c:v>
                </c:pt>
                <c:pt idx="184768" formatCode="0.00E+00">
                  <c:v>3.0878500000000001E-3</c:v>
                </c:pt>
                <c:pt idx="184769" formatCode="0.00E+00">
                  <c:v>2.5879800000000001E-3</c:v>
                </c:pt>
                <c:pt idx="184770" formatCode="0.00E+00">
                  <c:v>2.0727100000000002E-3</c:v>
                </c:pt>
                <c:pt idx="184771" formatCode="0.00E+00">
                  <c:v>1.5437300000000001E-3</c:v>
                </c:pt>
                <c:pt idx="184772" formatCode="0.00E+00">
                  <c:v>1.00275E-3</c:v>
                </c:pt>
                <c:pt idx="184773" formatCode="0.00E+00">
                  <c:v>4.5103E-4</c:v>
                </c:pt>
                <c:pt idx="184774" formatCode="0.00E+00">
                  <c:v>-1.10668E-4</c:v>
                </c:pt>
                <c:pt idx="184775" formatCode="0.00E+00">
                  <c:v>-6.8126500000000002E-4</c:v>
                </c:pt>
                <c:pt idx="184776" formatCode="0.00E+00">
                  <c:v>-1.2588E-3</c:v>
                </c:pt>
                <c:pt idx="184777" formatCode="0.00E+00">
                  <c:v>-1.84212E-3</c:v>
                </c:pt>
                <c:pt idx="184778" formatCode="0.00E+00">
                  <c:v>-2.4312399999999999E-3</c:v>
                </c:pt>
                <c:pt idx="184779" formatCode="0.00E+00">
                  <c:v>-3.0256300000000001E-3</c:v>
                </c:pt>
                <c:pt idx="184780" formatCode="0.00E+00">
                  <c:v>-3.62349E-3</c:v>
                </c:pt>
                <c:pt idx="184781" formatCode="0.00E+00">
                  <c:v>-4.2222500000000003E-3</c:v>
                </c:pt>
                <c:pt idx="184782" formatCode="0.00E+00">
                  <c:v>-4.8195199999999999E-3</c:v>
                </c:pt>
                <c:pt idx="184783" formatCode="0.00E+00">
                  <c:v>-5.4141099999999998E-3</c:v>
                </c:pt>
                <c:pt idx="184784" formatCode="0.00E+00">
                  <c:v>-6.0059099999999997E-3</c:v>
                </c:pt>
                <c:pt idx="184785" formatCode="0.00E+00">
                  <c:v>-6.5948600000000001E-3</c:v>
                </c:pt>
                <c:pt idx="184786" formatCode="0.00E+00">
                  <c:v>-7.1804399999999997E-3</c:v>
                </c:pt>
                <c:pt idx="184787" formatCode="0.00E+00">
                  <c:v>-7.7622500000000001E-3</c:v>
                </c:pt>
                <c:pt idx="184788" formatCode="0.00E+00">
                  <c:v>-8.3404499999999993E-3</c:v>
                </c:pt>
                <c:pt idx="184789" formatCode="0.00E+00">
                  <c:v>-8.9149699999999995E-3</c:v>
                </c:pt>
                <c:pt idx="184790" formatCode="0.00E+00">
                  <c:v>-9.4850899999999998E-3</c:v>
                </c:pt>
                <c:pt idx="184791">
                  <c:v>-1.0049799999999999E-2</c:v>
                </c:pt>
                <c:pt idx="184792">
                  <c:v>-1.0607699999999999E-2</c:v>
                </c:pt>
                <c:pt idx="184793">
                  <c:v>-1.11561E-2</c:v>
                </c:pt>
                <c:pt idx="184794">
                  <c:v>-1.16918E-2</c:v>
                </c:pt>
                <c:pt idx="184795">
                  <c:v>-1.2212799999999999E-2</c:v>
                </c:pt>
                <c:pt idx="184796">
                  <c:v>-1.2718E-2</c:v>
                </c:pt>
                <c:pt idx="184797">
                  <c:v>-1.3206600000000001E-2</c:v>
                </c:pt>
                <c:pt idx="184798">
                  <c:v>-1.36778E-2</c:v>
                </c:pt>
                <c:pt idx="184799">
                  <c:v>-1.4131100000000001E-2</c:v>
                </c:pt>
                <c:pt idx="184800">
                  <c:v>-1.45662E-2</c:v>
                </c:pt>
                <c:pt idx="184801">
                  <c:v>-1.4981899999999999E-2</c:v>
                </c:pt>
                <c:pt idx="184802">
                  <c:v>-1.53765E-2</c:v>
                </c:pt>
                <c:pt idx="184803">
                  <c:v>-1.5749099999999999E-2</c:v>
                </c:pt>
                <c:pt idx="184804">
                  <c:v>-1.6100300000000001E-2</c:v>
                </c:pt>
                <c:pt idx="184805">
                  <c:v>-1.6431000000000001E-2</c:v>
                </c:pt>
                <c:pt idx="184806">
                  <c:v>-1.6741700000000002E-2</c:v>
                </c:pt>
                <c:pt idx="184807">
                  <c:v>-1.7031600000000001E-2</c:v>
                </c:pt>
                <c:pt idx="184808">
                  <c:v>-1.7299999999999999E-2</c:v>
                </c:pt>
                <c:pt idx="184809">
                  <c:v>-1.7546200000000001E-2</c:v>
                </c:pt>
                <c:pt idx="184810">
                  <c:v>-1.7768200000000001E-2</c:v>
                </c:pt>
                <c:pt idx="184811">
                  <c:v>-1.7962800000000001E-2</c:v>
                </c:pt>
                <c:pt idx="184812">
                  <c:v>-1.8128399999999999E-2</c:v>
                </c:pt>
                <c:pt idx="184813">
                  <c:v>-1.8265699999999999E-2</c:v>
                </c:pt>
                <c:pt idx="184814">
                  <c:v>-1.8375300000000001E-2</c:v>
                </c:pt>
                <c:pt idx="184815">
                  <c:v>-1.8455699999999998E-2</c:v>
                </c:pt>
                <c:pt idx="184816">
                  <c:v>-1.8504799999999998E-2</c:v>
                </c:pt>
                <c:pt idx="184817">
                  <c:v>-1.8520700000000001E-2</c:v>
                </c:pt>
                <c:pt idx="184818">
                  <c:v>-1.8502899999999999E-2</c:v>
                </c:pt>
                <c:pt idx="184819">
                  <c:v>-1.8451200000000001E-2</c:v>
                </c:pt>
                <c:pt idx="184820">
                  <c:v>-1.83649E-2</c:v>
                </c:pt>
                <c:pt idx="184821">
                  <c:v>-1.8242899999999999E-2</c:v>
                </c:pt>
                <c:pt idx="184822">
                  <c:v>-1.80857E-2</c:v>
                </c:pt>
                <c:pt idx="184823">
                  <c:v>-1.78946E-2</c:v>
                </c:pt>
                <c:pt idx="184824">
                  <c:v>-1.7669600000000001E-2</c:v>
                </c:pt>
                <c:pt idx="184825">
                  <c:v>-1.7410100000000001E-2</c:v>
                </c:pt>
                <c:pt idx="184826">
                  <c:v>-1.7116300000000001E-2</c:v>
                </c:pt>
                <c:pt idx="184827">
                  <c:v>-1.67882E-2</c:v>
                </c:pt>
                <c:pt idx="184828">
                  <c:v>-1.6426E-2</c:v>
                </c:pt>
                <c:pt idx="184829">
                  <c:v>-1.6029499999999999E-2</c:v>
                </c:pt>
                <c:pt idx="184830">
                  <c:v>-1.5597400000000001E-2</c:v>
                </c:pt>
                <c:pt idx="184831">
                  <c:v>-1.5128300000000001E-2</c:v>
                </c:pt>
                <c:pt idx="184832">
                  <c:v>-1.46205E-2</c:v>
                </c:pt>
                <c:pt idx="184833">
                  <c:v>-1.40736E-2</c:v>
                </c:pt>
                <c:pt idx="184834">
                  <c:v>-1.3487900000000001E-2</c:v>
                </c:pt>
                <c:pt idx="184835">
                  <c:v>-1.28635E-2</c:v>
                </c:pt>
                <c:pt idx="184836">
                  <c:v>-1.22005E-2</c:v>
                </c:pt>
                <c:pt idx="184837">
                  <c:v>-1.14996E-2</c:v>
                </c:pt>
                <c:pt idx="184838">
                  <c:v>-1.07616E-2</c:v>
                </c:pt>
                <c:pt idx="184839" formatCode="0.00E+00">
                  <c:v>-9.9866199999999999E-3</c:v>
                </c:pt>
                <c:pt idx="184840" formatCode="0.00E+00">
                  <c:v>-9.1752899999999991E-3</c:v>
                </c:pt>
                <c:pt idx="184841" formatCode="0.00E+00">
                  <c:v>-8.3282100000000008E-3</c:v>
                </c:pt>
                <c:pt idx="184842" formatCode="0.00E+00">
                  <c:v>-7.4457999999999998E-3</c:v>
                </c:pt>
                <c:pt idx="184843" formatCode="0.00E+00">
                  <c:v>-6.5286399999999996E-3</c:v>
                </c:pt>
                <c:pt idx="184844" formatCode="0.00E+00">
                  <c:v>-5.5771800000000002E-3</c:v>
                </c:pt>
                <c:pt idx="184845" formatCode="0.00E+00">
                  <c:v>-4.5909599999999998E-3</c:v>
                </c:pt>
                <c:pt idx="184846" formatCode="0.00E+00">
                  <c:v>-3.5690700000000001E-3</c:v>
                </c:pt>
                <c:pt idx="184847" formatCode="0.00E+00">
                  <c:v>-2.5113399999999999E-3</c:v>
                </c:pt>
                <c:pt idx="184848" formatCode="0.00E+00">
                  <c:v>-1.41803E-3</c:v>
                </c:pt>
                <c:pt idx="184849" formatCode="0.00E+00">
                  <c:v>-2.8915899999999999E-4</c:v>
                </c:pt>
                <c:pt idx="184850" formatCode="0.00E+00">
                  <c:v>8.7463899999999997E-4</c:v>
                </c:pt>
                <c:pt idx="184851" formatCode="0.00E+00">
                  <c:v>2.0709999999999999E-3</c:v>
                </c:pt>
                <c:pt idx="184852" formatCode="0.00E+00">
                  <c:v>3.2971799999999998E-3</c:v>
                </c:pt>
                <c:pt idx="184853" formatCode="0.00E+00">
                  <c:v>4.5520200000000004E-3</c:v>
                </c:pt>
                <c:pt idx="184854" formatCode="0.00E+00">
                  <c:v>5.8356600000000003E-3</c:v>
                </c:pt>
                <c:pt idx="184855" formatCode="0.00E+00">
                  <c:v>7.1486199999999996E-3</c:v>
                </c:pt>
                <c:pt idx="184856" formatCode="0.00E+00">
                  <c:v>8.4910899999999997E-3</c:v>
                </c:pt>
                <c:pt idx="184857" formatCode="0.00E+00">
                  <c:v>9.8623400000000007E-3</c:v>
                </c:pt>
                <c:pt idx="184858">
                  <c:v>1.1260900000000001E-2</c:v>
                </c:pt>
                <c:pt idx="184859">
                  <c:v>1.2685200000000001E-2</c:v>
                </c:pt>
                <c:pt idx="184860">
                  <c:v>1.4135E-2</c:v>
                </c:pt>
                <c:pt idx="184861">
                  <c:v>1.5610799999999999E-2</c:v>
                </c:pt>
                <c:pt idx="184862">
                  <c:v>1.71129E-2</c:v>
                </c:pt>
                <c:pt idx="184863">
                  <c:v>1.8640199999999999E-2</c:v>
                </c:pt>
                <c:pt idx="184864">
                  <c:v>2.0190400000000001E-2</c:v>
                </c:pt>
                <c:pt idx="184865">
                  <c:v>2.1761800000000001E-2</c:v>
                </c:pt>
                <c:pt idx="184866">
                  <c:v>2.33528E-2</c:v>
                </c:pt>
                <c:pt idx="184867">
                  <c:v>2.4961899999999999E-2</c:v>
                </c:pt>
                <c:pt idx="184868">
                  <c:v>2.6587699999999999E-2</c:v>
                </c:pt>
                <c:pt idx="184869">
                  <c:v>2.82291E-2</c:v>
                </c:pt>
                <c:pt idx="184870">
                  <c:v>2.9885800000000001E-2</c:v>
                </c:pt>
                <c:pt idx="184871">
                  <c:v>3.15579E-2</c:v>
                </c:pt>
                <c:pt idx="184872">
                  <c:v>3.32451E-2</c:v>
                </c:pt>
                <c:pt idx="184873">
                  <c:v>3.4946600000000001E-2</c:v>
                </c:pt>
                <c:pt idx="184874">
                  <c:v>3.6660499999999999E-2</c:v>
                </c:pt>
                <c:pt idx="184875">
                  <c:v>3.8385200000000001E-2</c:v>
                </c:pt>
                <c:pt idx="184876">
                  <c:v>4.0118399999999999E-2</c:v>
                </c:pt>
                <c:pt idx="184877">
                  <c:v>4.1857999999999999E-2</c:v>
                </c:pt>
                <c:pt idx="184878">
                  <c:v>4.3602399999999999E-2</c:v>
                </c:pt>
                <c:pt idx="184879">
                  <c:v>4.5350799999999997E-2</c:v>
                </c:pt>
                <c:pt idx="184880">
                  <c:v>4.7102699999999997E-2</c:v>
                </c:pt>
                <c:pt idx="184881">
                  <c:v>4.8856900000000002E-2</c:v>
                </c:pt>
                <c:pt idx="184882">
                  <c:v>5.0612400000000002E-2</c:v>
                </c:pt>
                <c:pt idx="184883">
                  <c:v>5.2368600000000001E-2</c:v>
                </c:pt>
                <c:pt idx="184884">
                  <c:v>5.4124600000000002E-2</c:v>
                </c:pt>
                <c:pt idx="184885">
                  <c:v>5.5878999999999998E-2</c:v>
                </c:pt>
                <c:pt idx="184886">
                  <c:v>5.76307E-2</c:v>
                </c:pt>
                <c:pt idx="184887">
                  <c:v>5.9378800000000002E-2</c:v>
                </c:pt>
                <c:pt idx="184888">
                  <c:v>6.11224E-2</c:v>
                </c:pt>
                <c:pt idx="184889">
                  <c:v>6.28605E-2</c:v>
                </c:pt>
                <c:pt idx="184890">
                  <c:v>6.45921E-2</c:v>
                </c:pt>
                <c:pt idx="184891">
                  <c:v>6.6315799999999994E-2</c:v>
                </c:pt>
                <c:pt idx="184892">
                  <c:v>6.8028699999999998E-2</c:v>
                </c:pt>
                <c:pt idx="184893">
                  <c:v>6.9728100000000001E-2</c:v>
                </c:pt>
                <c:pt idx="184894">
                  <c:v>7.1412400000000001E-2</c:v>
                </c:pt>
                <c:pt idx="184895">
                  <c:v>7.3081300000000002E-2</c:v>
                </c:pt>
                <c:pt idx="184896">
                  <c:v>7.4733400000000005E-2</c:v>
                </c:pt>
                <c:pt idx="184897">
                  <c:v>7.6367000000000004E-2</c:v>
                </c:pt>
                <c:pt idx="184898">
                  <c:v>7.7981300000000003E-2</c:v>
                </c:pt>
                <c:pt idx="184899">
                  <c:v>7.9576300000000003E-2</c:v>
                </c:pt>
                <c:pt idx="184900">
                  <c:v>8.1151399999999999E-2</c:v>
                </c:pt>
                <c:pt idx="184901">
                  <c:v>8.2705000000000001E-2</c:v>
                </c:pt>
                <c:pt idx="184902">
                  <c:v>8.4235400000000002E-2</c:v>
                </c:pt>
                <c:pt idx="184903">
                  <c:v>8.5741800000000007E-2</c:v>
                </c:pt>
                <c:pt idx="184904">
                  <c:v>8.7224399999999994E-2</c:v>
                </c:pt>
                <c:pt idx="184905">
                  <c:v>8.8683300000000007E-2</c:v>
                </c:pt>
                <c:pt idx="184906">
                  <c:v>9.01174E-2</c:v>
                </c:pt>
                <c:pt idx="184907">
                  <c:v>9.1525599999999999E-2</c:v>
                </c:pt>
                <c:pt idx="184908">
                  <c:v>9.2907199999999995E-2</c:v>
                </c:pt>
                <c:pt idx="184909">
                  <c:v>9.4261399999999995E-2</c:v>
                </c:pt>
                <c:pt idx="184910">
                  <c:v>9.5586000000000004E-2</c:v>
                </c:pt>
                <c:pt idx="184911">
                  <c:v>9.6878699999999998E-2</c:v>
                </c:pt>
                <c:pt idx="184912">
                  <c:v>9.8138299999999998E-2</c:v>
                </c:pt>
                <c:pt idx="184913">
                  <c:v>9.9363999999999994E-2</c:v>
                </c:pt>
                <c:pt idx="184914">
                  <c:v>0.10055500000000001</c:v>
                </c:pt>
                <c:pt idx="184915">
                  <c:v>0.101712</c:v>
                </c:pt>
                <c:pt idx="184916">
                  <c:v>0.10283399999999999</c:v>
                </c:pt>
                <c:pt idx="184917">
                  <c:v>0.103921</c:v>
                </c:pt>
                <c:pt idx="184918">
                  <c:v>0.104972</c:v>
                </c:pt>
                <c:pt idx="184919">
                  <c:v>0.105988</c:v>
                </c:pt>
                <c:pt idx="184920">
                  <c:v>0.10696700000000001</c:v>
                </c:pt>
                <c:pt idx="184921">
                  <c:v>0.107908</c:v>
                </c:pt>
                <c:pt idx="184922">
                  <c:v>0.10881200000000001</c:v>
                </c:pt>
                <c:pt idx="184923">
                  <c:v>0.109677</c:v>
                </c:pt>
                <c:pt idx="184924">
                  <c:v>0.110504</c:v>
                </c:pt>
                <c:pt idx="184925">
                  <c:v>0.111293</c:v>
                </c:pt>
                <c:pt idx="184926">
                  <c:v>0.112044</c:v>
                </c:pt>
                <c:pt idx="184927">
                  <c:v>0.112756</c:v>
                </c:pt>
                <c:pt idx="184928">
                  <c:v>0.113429</c:v>
                </c:pt>
                <c:pt idx="184929">
                  <c:v>0.114062</c:v>
                </c:pt>
                <c:pt idx="184930">
                  <c:v>0.11465599999999999</c:v>
                </c:pt>
                <c:pt idx="184931">
                  <c:v>0.11521099999999999</c:v>
                </c:pt>
                <c:pt idx="184932">
                  <c:v>0.11572499999999999</c:v>
                </c:pt>
                <c:pt idx="184933">
                  <c:v>0.1162</c:v>
                </c:pt>
                <c:pt idx="184934">
                  <c:v>0.116634</c:v>
                </c:pt>
                <c:pt idx="184935">
                  <c:v>0.11702799999999999</c:v>
                </c:pt>
                <c:pt idx="184936">
                  <c:v>0.11738</c:v>
                </c:pt>
                <c:pt idx="184937">
                  <c:v>0.117692</c:v>
                </c:pt>
                <c:pt idx="184938">
                  <c:v>0.117964</c:v>
                </c:pt>
                <c:pt idx="184939">
                  <c:v>0.118196</c:v>
                </c:pt>
                <c:pt idx="184940">
                  <c:v>0.11838700000000001</c:v>
                </c:pt>
                <c:pt idx="184941">
                  <c:v>0.118537</c:v>
                </c:pt>
                <c:pt idx="184942">
                  <c:v>0.118646</c:v>
                </c:pt>
                <c:pt idx="184943">
                  <c:v>0.118717</c:v>
                </c:pt>
                <c:pt idx="184944">
                  <c:v>0.11874700000000001</c:v>
                </c:pt>
                <c:pt idx="184945">
                  <c:v>0.11873599999999999</c:v>
                </c:pt>
                <c:pt idx="184946">
                  <c:v>0.118684</c:v>
                </c:pt>
                <c:pt idx="184947">
                  <c:v>0.118589</c:v>
                </c:pt>
                <c:pt idx="184948">
                  <c:v>0.118454</c:v>
                </c:pt>
                <c:pt idx="184949">
                  <c:v>0.118282</c:v>
                </c:pt>
                <c:pt idx="184950">
                  <c:v>0.118074</c:v>
                </c:pt>
                <c:pt idx="184951">
                  <c:v>0.11783100000000001</c:v>
                </c:pt>
                <c:pt idx="184952">
                  <c:v>0.117553</c:v>
                </c:pt>
                <c:pt idx="184953">
                  <c:v>0.117241</c:v>
                </c:pt>
                <c:pt idx="184954">
                  <c:v>0.116894</c:v>
                </c:pt>
                <c:pt idx="184955">
                  <c:v>0.11651300000000001</c:v>
                </c:pt>
                <c:pt idx="184956">
                  <c:v>0.11609800000000001</c:v>
                </c:pt>
                <c:pt idx="184957">
                  <c:v>0.115648</c:v>
                </c:pt>
                <c:pt idx="184958">
                  <c:v>0.115165</c:v>
                </c:pt>
                <c:pt idx="184959">
                  <c:v>0.114651</c:v>
                </c:pt>
                <c:pt idx="184960">
                  <c:v>0.114109</c:v>
                </c:pt>
                <c:pt idx="184961">
                  <c:v>0.11354</c:v>
                </c:pt>
                <c:pt idx="184962">
                  <c:v>0.112944</c:v>
                </c:pt>
                <c:pt idx="184963">
                  <c:v>0.11232200000000001</c:v>
                </c:pt>
                <c:pt idx="184964">
                  <c:v>0.111675</c:v>
                </c:pt>
                <c:pt idx="184965">
                  <c:v>0.111003</c:v>
                </c:pt>
                <c:pt idx="184966">
                  <c:v>0.110305</c:v>
                </c:pt>
                <c:pt idx="184967">
                  <c:v>0.109583</c:v>
                </c:pt>
                <c:pt idx="184968">
                  <c:v>0.10883900000000001</c:v>
                </c:pt>
                <c:pt idx="184969">
                  <c:v>0.108074</c:v>
                </c:pt>
                <c:pt idx="184970">
                  <c:v>0.10728699999999999</c:v>
                </c:pt>
                <c:pt idx="184971">
                  <c:v>0.10648000000000001</c:v>
                </c:pt>
                <c:pt idx="184972">
                  <c:v>0.105654</c:v>
                </c:pt>
                <c:pt idx="184973">
                  <c:v>0.104809</c:v>
                </c:pt>
                <c:pt idx="184974">
                  <c:v>0.10394399999999999</c:v>
                </c:pt>
                <c:pt idx="184975">
                  <c:v>0.103061</c:v>
                </c:pt>
                <c:pt idx="184976">
                  <c:v>0.102159</c:v>
                </c:pt>
                <c:pt idx="184977">
                  <c:v>0.101239</c:v>
                </c:pt>
                <c:pt idx="184978">
                  <c:v>0.100303</c:v>
                </c:pt>
                <c:pt idx="184979">
                  <c:v>9.9350999999999995E-2</c:v>
                </c:pt>
                <c:pt idx="184980">
                  <c:v>9.8385500000000001E-2</c:v>
                </c:pt>
                <c:pt idx="184981">
                  <c:v>9.7407300000000002E-2</c:v>
                </c:pt>
                <c:pt idx="184982">
                  <c:v>9.6417699999999995E-2</c:v>
                </c:pt>
                <c:pt idx="184983">
                  <c:v>9.5418299999999998E-2</c:v>
                </c:pt>
                <c:pt idx="184984">
                  <c:v>9.4410599999999997E-2</c:v>
                </c:pt>
                <c:pt idx="184985">
                  <c:v>9.3395099999999995E-2</c:v>
                </c:pt>
                <c:pt idx="184986">
                  <c:v>9.2372599999999999E-2</c:v>
                </c:pt>
                <c:pt idx="184987">
                  <c:v>9.1344800000000004E-2</c:v>
                </c:pt>
                <c:pt idx="184988">
                  <c:v>9.0312299999999998E-2</c:v>
                </c:pt>
                <c:pt idx="184989">
                  <c:v>8.9274300000000001E-2</c:v>
                </c:pt>
                <c:pt idx="184990">
                  <c:v>8.8231199999999996E-2</c:v>
                </c:pt>
                <c:pt idx="184991">
                  <c:v>8.7185200000000004E-2</c:v>
                </c:pt>
                <c:pt idx="184992">
                  <c:v>8.6138000000000006E-2</c:v>
                </c:pt>
                <c:pt idx="184993">
                  <c:v>8.5090499999999999E-2</c:v>
                </c:pt>
                <c:pt idx="184994">
                  <c:v>8.4043699999999999E-2</c:v>
                </c:pt>
                <c:pt idx="184995">
                  <c:v>8.29984E-2</c:v>
                </c:pt>
                <c:pt idx="184996">
                  <c:v>8.1955799999999995E-2</c:v>
                </c:pt>
                <c:pt idx="184997">
                  <c:v>8.0916399999999999E-2</c:v>
                </c:pt>
                <c:pt idx="184998">
                  <c:v>7.9880699999999999E-2</c:v>
                </c:pt>
                <c:pt idx="184999">
                  <c:v>7.8848699999999994E-2</c:v>
                </c:pt>
                <c:pt idx="185000">
                  <c:v>7.7821199999999993E-2</c:v>
                </c:pt>
                <c:pt idx="185001">
                  <c:v>7.6799000000000006E-2</c:v>
                </c:pt>
                <c:pt idx="185002">
                  <c:v>7.5783299999999998E-2</c:v>
                </c:pt>
                <c:pt idx="185003">
                  <c:v>7.4776200000000001E-2</c:v>
                </c:pt>
                <c:pt idx="185004">
                  <c:v>7.3779300000000006E-2</c:v>
                </c:pt>
                <c:pt idx="185005">
                  <c:v>7.2792999999999997E-2</c:v>
                </c:pt>
                <c:pt idx="185006">
                  <c:v>7.1817699999999998E-2</c:v>
                </c:pt>
                <c:pt idx="185007">
                  <c:v>7.0853899999999997E-2</c:v>
                </c:pt>
                <c:pt idx="185008">
                  <c:v>6.9901900000000003E-2</c:v>
                </c:pt>
                <c:pt idx="185009">
                  <c:v>6.8962399999999993E-2</c:v>
                </c:pt>
                <c:pt idx="185010">
                  <c:v>6.8036299999999994E-2</c:v>
                </c:pt>
                <c:pt idx="185011">
                  <c:v>6.7124900000000001E-2</c:v>
                </c:pt>
                <c:pt idx="185012">
                  <c:v>6.6228499999999996E-2</c:v>
                </c:pt>
                <c:pt idx="185013">
                  <c:v>6.5346699999999994E-2</c:v>
                </c:pt>
                <c:pt idx="185014">
                  <c:v>6.4479300000000003E-2</c:v>
                </c:pt>
                <c:pt idx="185015">
                  <c:v>6.36269E-2</c:v>
                </c:pt>
                <c:pt idx="185016">
                  <c:v>6.2790299999999993E-2</c:v>
                </c:pt>
                <c:pt idx="185017">
                  <c:v>6.1970299999999999E-2</c:v>
                </c:pt>
                <c:pt idx="185018">
                  <c:v>6.1167600000000003E-2</c:v>
                </c:pt>
                <c:pt idx="185019">
                  <c:v>6.0383100000000002E-2</c:v>
                </c:pt>
                <c:pt idx="185020">
                  <c:v>5.9617999999999997E-2</c:v>
                </c:pt>
                <c:pt idx="185021">
                  <c:v>5.8873500000000002E-2</c:v>
                </c:pt>
                <c:pt idx="185022">
                  <c:v>5.8151099999999997E-2</c:v>
                </c:pt>
                <c:pt idx="185023">
                  <c:v>5.7451599999999999E-2</c:v>
                </c:pt>
                <c:pt idx="185024">
                  <c:v>5.6775699999999998E-2</c:v>
                </c:pt>
                <c:pt idx="185025">
                  <c:v>5.6124199999999999E-2</c:v>
                </c:pt>
                <c:pt idx="185026">
                  <c:v>5.5497600000000001E-2</c:v>
                </c:pt>
                <c:pt idx="185027">
                  <c:v>5.4896199999999999E-2</c:v>
                </c:pt>
                <c:pt idx="185028">
                  <c:v>5.4320399999999998E-2</c:v>
                </c:pt>
                <c:pt idx="185029">
                  <c:v>5.3769999999999998E-2</c:v>
                </c:pt>
                <c:pt idx="185030">
                  <c:v>5.3244600000000003E-2</c:v>
                </c:pt>
                <c:pt idx="185031">
                  <c:v>5.2743100000000001E-2</c:v>
                </c:pt>
                <c:pt idx="185032">
                  <c:v>5.2265300000000001E-2</c:v>
                </c:pt>
                <c:pt idx="185033">
                  <c:v>5.1811999999999997E-2</c:v>
                </c:pt>
                <c:pt idx="185034">
                  <c:v>5.1384300000000001E-2</c:v>
                </c:pt>
                <c:pt idx="185035">
                  <c:v>5.0983599999999997E-2</c:v>
                </c:pt>
                <c:pt idx="185036">
                  <c:v>5.0611799999999998E-2</c:v>
                </c:pt>
                <c:pt idx="185037">
                  <c:v>5.0269899999999999E-2</c:v>
                </c:pt>
                <c:pt idx="185038">
                  <c:v>4.9957099999999997E-2</c:v>
                </c:pt>
                <c:pt idx="185039">
                  <c:v>4.9672899999999999E-2</c:v>
                </c:pt>
                <c:pt idx="185040">
                  <c:v>4.9417500000000003E-2</c:v>
                </c:pt>
                <c:pt idx="185041">
                  <c:v>4.9192199999999998E-2</c:v>
                </c:pt>
                <c:pt idx="185042">
                  <c:v>4.8998300000000002E-2</c:v>
                </c:pt>
                <c:pt idx="185043">
                  <c:v>4.8836499999999998E-2</c:v>
                </c:pt>
                <c:pt idx="185044">
                  <c:v>4.8706800000000001E-2</c:v>
                </c:pt>
                <c:pt idx="185045">
                  <c:v>4.86095E-2</c:v>
                </c:pt>
                <c:pt idx="185046">
                  <c:v>4.8545499999999998E-2</c:v>
                </c:pt>
                <c:pt idx="185047">
                  <c:v>4.8514399999999999E-2</c:v>
                </c:pt>
                <c:pt idx="185048">
                  <c:v>4.8515299999999997E-2</c:v>
                </c:pt>
                <c:pt idx="185049">
                  <c:v>4.8547899999999998E-2</c:v>
                </c:pt>
                <c:pt idx="185050">
                  <c:v>4.8613099999999999E-2</c:v>
                </c:pt>
                <c:pt idx="185051">
                  <c:v>4.8711499999999998E-2</c:v>
                </c:pt>
                <c:pt idx="185052">
                  <c:v>4.8842799999999999E-2</c:v>
                </c:pt>
                <c:pt idx="185053">
                  <c:v>4.9005899999999998E-2</c:v>
                </c:pt>
                <c:pt idx="185054">
                  <c:v>4.9199699999999999E-2</c:v>
                </c:pt>
                <c:pt idx="185055">
                  <c:v>4.9424200000000001E-2</c:v>
                </c:pt>
                <c:pt idx="185056">
                  <c:v>4.9680200000000001E-2</c:v>
                </c:pt>
                <c:pt idx="185057">
                  <c:v>4.9968400000000003E-2</c:v>
                </c:pt>
                <c:pt idx="185058">
                  <c:v>5.0289399999999998E-2</c:v>
                </c:pt>
                <c:pt idx="185059">
                  <c:v>5.0643199999999999E-2</c:v>
                </c:pt>
                <c:pt idx="185060">
                  <c:v>5.1030300000000001E-2</c:v>
                </c:pt>
                <c:pt idx="185061">
                  <c:v>5.1450700000000002E-2</c:v>
                </c:pt>
                <c:pt idx="185062">
                  <c:v>5.1904600000000002E-2</c:v>
                </c:pt>
                <c:pt idx="185063">
                  <c:v>5.23922E-2</c:v>
                </c:pt>
                <c:pt idx="185064">
                  <c:v>5.2913300000000003E-2</c:v>
                </c:pt>
                <c:pt idx="185065">
                  <c:v>5.3467599999999997E-2</c:v>
                </c:pt>
                <c:pt idx="185066">
                  <c:v>5.4054900000000003E-2</c:v>
                </c:pt>
                <c:pt idx="185067">
                  <c:v>5.4675000000000001E-2</c:v>
                </c:pt>
                <c:pt idx="185068">
                  <c:v>5.5327599999999998E-2</c:v>
                </c:pt>
                <c:pt idx="185069">
                  <c:v>5.6012600000000003E-2</c:v>
                </c:pt>
                <c:pt idx="185070">
                  <c:v>5.6730200000000001E-2</c:v>
                </c:pt>
                <c:pt idx="185071">
                  <c:v>5.7480099999999999E-2</c:v>
                </c:pt>
                <c:pt idx="185072">
                  <c:v>5.8261500000000001E-2</c:v>
                </c:pt>
                <c:pt idx="185073">
                  <c:v>5.9073599999999997E-2</c:v>
                </c:pt>
                <c:pt idx="185074">
                  <c:v>5.9915900000000001E-2</c:v>
                </c:pt>
                <c:pt idx="185075">
                  <c:v>6.0788200000000001E-2</c:v>
                </c:pt>
                <c:pt idx="185076">
                  <c:v>6.1690399999999999E-2</c:v>
                </c:pt>
                <c:pt idx="185077">
                  <c:v>6.2622399999999995E-2</c:v>
                </c:pt>
                <c:pt idx="185078">
                  <c:v>6.3583100000000004E-2</c:v>
                </c:pt>
                <c:pt idx="185079">
                  <c:v>6.4571600000000007E-2</c:v>
                </c:pt>
                <c:pt idx="185080">
                  <c:v>6.5587800000000002E-2</c:v>
                </c:pt>
                <c:pt idx="185081">
                  <c:v>6.6631999999999997E-2</c:v>
                </c:pt>
                <c:pt idx="185082">
                  <c:v>6.7702899999999996E-2</c:v>
                </c:pt>
                <c:pt idx="185083">
                  <c:v>6.8798300000000007E-2</c:v>
                </c:pt>
                <c:pt idx="185084">
                  <c:v>6.9916500000000006E-2</c:v>
                </c:pt>
                <c:pt idx="185085">
                  <c:v>7.1056800000000003E-2</c:v>
                </c:pt>
                <c:pt idx="185086">
                  <c:v>7.2219400000000003E-2</c:v>
                </c:pt>
                <c:pt idx="185087">
                  <c:v>7.3404899999999995E-2</c:v>
                </c:pt>
                <c:pt idx="185088">
                  <c:v>7.4612600000000001E-2</c:v>
                </c:pt>
                <c:pt idx="185089">
                  <c:v>7.5841500000000006E-2</c:v>
                </c:pt>
                <c:pt idx="185090">
                  <c:v>7.7090599999999995E-2</c:v>
                </c:pt>
                <c:pt idx="185091">
                  <c:v>7.83586E-2</c:v>
                </c:pt>
                <c:pt idx="185092">
                  <c:v>7.9644000000000006E-2</c:v>
                </c:pt>
                <c:pt idx="185093">
                  <c:v>8.09449E-2</c:v>
                </c:pt>
                <c:pt idx="185094">
                  <c:v>8.2259799999999994E-2</c:v>
                </c:pt>
                <c:pt idx="185095">
                  <c:v>8.3587800000000004E-2</c:v>
                </c:pt>
                <c:pt idx="185096">
                  <c:v>8.4928799999999999E-2</c:v>
                </c:pt>
                <c:pt idx="185097">
                  <c:v>8.6282700000000004E-2</c:v>
                </c:pt>
                <c:pt idx="185098">
                  <c:v>8.7648599999999993E-2</c:v>
                </c:pt>
                <c:pt idx="185099">
                  <c:v>8.9025000000000007E-2</c:v>
                </c:pt>
                <c:pt idx="185100">
                  <c:v>9.0410799999999999E-2</c:v>
                </c:pt>
                <c:pt idx="185101">
                  <c:v>9.1804700000000003E-2</c:v>
                </c:pt>
                <c:pt idx="185102">
                  <c:v>9.3205200000000002E-2</c:v>
                </c:pt>
                <c:pt idx="185103">
                  <c:v>9.4610600000000003E-2</c:v>
                </c:pt>
                <c:pt idx="185104">
                  <c:v>9.6020099999999997E-2</c:v>
                </c:pt>
                <c:pt idx="185105">
                  <c:v>9.7433000000000006E-2</c:v>
                </c:pt>
                <c:pt idx="185106">
                  <c:v>9.88483E-2</c:v>
                </c:pt>
                <c:pt idx="185107">
                  <c:v>0.10026400000000001</c:v>
                </c:pt>
                <c:pt idx="185108">
                  <c:v>0.10167900000000001</c:v>
                </c:pt>
                <c:pt idx="185109">
                  <c:v>0.103092</c:v>
                </c:pt>
                <c:pt idx="185110">
                  <c:v>0.104501</c:v>
                </c:pt>
                <c:pt idx="185111">
                  <c:v>0.105904</c:v>
                </c:pt>
                <c:pt idx="185112">
                  <c:v>0.10730099999999999</c:v>
                </c:pt>
                <c:pt idx="185113">
                  <c:v>0.10868899999999999</c:v>
                </c:pt>
                <c:pt idx="185114">
                  <c:v>0.110067</c:v>
                </c:pt>
                <c:pt idx="185115">
                  <c:v>0.11143400000000001</c:v>
                </c:pt>
                <c:pt idx="185116">
                  <c:v>0.112788</c:v>
                </c:pt>
                <c:pt idx="185117">
                  <c:v>0.11412700000000001</c:v>
                </c:pt>
                <c:pt idx="185118">
                  <c:v>0.11545</c:v>
                </c:pt>
                <c:pt idx="185119">
                  <c:v>0.116754</c:v>
                </c:pt>
                <c:pt idx="185120">
                  <c:v>0.11803900000000001</c:v>
                </c:pt>
                <c:pt idx="185121">
                  <c:v>0.11930200000000001</c:v>
                </c:pt>
                <c:pt idx="185122">
                  <c:v>0.120543</c:v>
                </c:pt>
                <c:pt idx="185123">
                  <c:v>0.12175900000000001</c:v>
                </c:pt>
                <c:pt idx="185124">
                  <c:v>0.122948</c:v>
                </c:pt>
                <c:pt idx="185125">
                  <c:v>0.124111</c:v>
                </c:pt>
                <c:pt idx="185126">
                  <c:v>0.125247</c:v>
                </c:pt>
                <c:pt idx="185127">
                  <c:v>0.12635399999999999</c:v>
                </c:pt>
                <c:pt idx="185128">
                  <c:v>0.12743099999999999</c:v>
                </c:pt>
                <c:pt idx="185129">
                  <c:v>0.12847500000000001</c:v>
                </c:pt>
                <c:pt idx="185130">
                  <c:v>0.12948599999999999</c:v>
                </c:pt>
                <c:pt idx="185131">
                  <c:v>0.13046199999999999</c:v>
                </c:pt>
                <c:pt idx="185132">
                  <c:v>0.13140099999999999</c:v>
                </c:pt>
                <c:pt idx="185133">
                  <c:v>0.132303</c:v>
                </c:pt>
                <c:pt idx="185134">
                  <c:v>0.13316500000000001</c:v>
                </c:pt>
                <c:pt idx="185135">
                  <c:v>0.13398699999999999</c:v>
                </c:pt>
                <c:pt idx="185136">
                  <c:v>0.134768</c:v>
                </c:pt>
                <c:pt idx="185137">
                  <c:v>0.13550599999999999</c:v>
                </c:pt>
                <c:pt idx="185138">
                  <c:v>0.13619999999999999</c:v>
                </c:pt>
                <c:pt idx="185139">
                  <c:v>0.136849</c:v>
                </c:pt>
                <c:pt idx="185140">
                  <c:v>0.13745499999999999</c:v>
                </c:pt>
                <c:pt idx="185141">
                  <c:v>0.138017</c:v>
                </c:pt>
                <c:pt idx="185142">
                  <c:v>0.13853399999999999</c:v>
                </c:pt>
                <c:pt idx="185143">
                  <c:v>0.13900499999999999</c:v>
                </c:pt>
                <c:pt idx="185144">
                  <c:v>0.139429</c:v>
                </c:pt>
                <c:pt idx="185145">
                  <c:v>0.13980500000000001</c:v>
                </c:pt>
                <c:pt idx="185146">
                  <c:v>0.14013200000000001</c:v>
                </c:pt>
                <c:pt idx="185147">
                  <c:v>0.14041100000000001</c:v>
                </c:pt>
                <c:pt idx="185148">
                  <c:v>0.14064099999999999</c:v>
                </c:pt>
                <c:pt idx="185149">
                  <c:v>0.140822</c:v>
                </c:pt>
                <c:pt idx="185150">
                  <c:v>0.140955</c:v>
                </c:pt>
                <c:pt idx="185151">
                  <c:v>0.14104</c:v>
                </c:pt>
                <c:pt idx="185152">
                  <c:v>0.14107500000000001</c:v>
                </c:pt>
                <c:pt idx="185153">
                  <c:v>0.14106299999999999</c:v>
                </c:pt>
                <c:pt idx="185154">
                  <c:v>0.14100099999999999</c:v>
                </c:pt>
                <c:pt idx="185155">
                  <c:v>0.14089099999999999</c:v>
                </c:pt>
                <c:pt idx="185156">
                  <c:v>0.140733</c:v>
                </c:pt>
                <c:pt idx="185157">
                  <c:v>0.14052500000000001</c:v>
                </c:pt>
                <c:pt idx="185158">
                  <c:v>0.14027000000000001</c:v>
                </c:pt>
                <c:pt idx="185159">
                  <c:v>0.13996700000000001</c:v>
                </c:pt>
                <c:pt idx="185160">
                  <c:v>0.13961899999999999</c:v>
                </c:pt>
                <c:pt idx="185161">
                  <c:v>0.13922399999999999</c:v>
                </c:pt>
                <c:pt idx="185162">
                  <c:v>0.13878499999999999</c:v>
                </c:pt>
                <c:pt idx="185163">
                  <c:v>0.13830000000000001</c:v>
                </c:pt>
                <c:pt idx="185164">
                  <c:v>0.137771</c:v>
                </c:pt>
                <c:pt idx="185165">
                  <c:v>0.13719700000000001</c:v>
                </c:pt>
                <c:pt idx="185166">
                  <c:v>0.13658000000000001</c:v>
                </c:pt>
                <c:pt idx="185167">
                  <c:v>0.13592199999999999</c:v>
                </c:pt>
                <c:pt idx="185168">
                  <c:v>0.13522400000000001</c:v>
                </c:pt>
                <c:pt idx="185169">
                  <c:v>0.134487</c:v>
                </c:pt>
                <c:pt idx="185170">
                  <c:v>0.133711</c:v>
                </c:pt>
                <c:pt idx="185171">
                  <c:v>0.13289799999999999</c:v>
                </c:pt>
                <c:pt idx="185172">
                  <c:v>0.13205</c:v>
                </c:pt>
                <c:pt idx="185173">
                  <c:v>0.13116900000000001</c:v>
                </c:pt>
                <c:pt idx="185174">
                  <c:v>0.13025600000000001</c:v>
                </c:pt>
                <c:pt idx="185175">
                  <c:v>0.12931400000000001</c:v>
                </c:pt>
                <c:pt idx="185176">
                  <c:v>0.12834400000000001</c:v>
                </c:pt>
                <c:pt idx="185177">
                  <c:v>0.12734799999999999</c:v>
                </c:pt>
                <c:pt idx="185178">
                  <c:v>0.126328</c:v>
                </c:pt>
                <c:pt idx="185179">
                  <c:v>0.12528600000000001</c:v>
                </c:pt>
                <c:pt idx="185180">
                  <c:v>0.124222</c:v>
                </c:pt>
                <c:pt idx="185181">
                  <c:v>0.123139</c:v>
                </c:pt>
                <c:pt idx="185182">
                  <c:v>0.12203700000000001</c:v>
                </c:pt>
                <c:pt idx="185183">
                  <c:v>0.120918</c:v>
                </c:pt>
                <c:pt idx="185184">
                  <c:v>0.119782</c:v>
                </c:pt>
                <c:pt idx="185185">
                  <c:v>0.118633</c:v>
                </c:pt>
                <c:pt idx="185186">
                  <c:v>0.11747199999999999</c:v>
                </c:pt>
                <c:pt idx="185187">
                  <c:v>0.116302</c:v>
                </c:pt>
                <c:pt idx="185188">
                  <c:v>0.115124</c:v>
                </c:pt>
                <c:pt idx="185189">
                  <c:v>0.113941</c:v>
                </c:pt>
                <c:pt idx="185190">
                  <c:v>0.11275300000000001</c:v>
                </c:pt>
                <c:pt idx="185191">
                  <c:v>0.11156099999999999</c:v>
                </c:pt>
                <c:pt idx="185192">
                  <c:v>0.11036799999999999</c:v>
                </c:pt>
                <c:pt idx="185193">
                  <c:v>0.10917499999999999</c:v>
                </c:pt>
                <c:pt idx="185194">
                  <c:v>0.107983</c:v>
                </c:pt>
                <c:pt idx="185195">
                  <c:v>0.106795</c:v>
                </c:pt>
                <c:pt idx="185196">
                  <c:v>0.105613</c:v>
                </c:pt>
                <c:pt idx="185197">
                  <c:v>0.104438</c:v>
                </c:pt>
                <c:pt idx="185198">
                  <c:v>0.103273</c:v>
                </c:pt>
                <c:pt idx="185199">
                  <c:v>0.102118</c:v>
                </c:pt>
                <c:pt idx="185200">
                  <c:v>0.10097399999999999</c:v>
                </c:pt>
                <c:pt idx="185201">
                  <c:v>9.9843399999999999E-2</c:v>
                </c:pt>
                <c:pt idx="185202">
                  <c:v>9.8726999999999995E-2</c:v>
                </c:pt>
                <c:pt idx="185203">
                  <c:v>9.7626500000000005E-2</c:v>
                </c:pt>
                <c:pt idx="185204">
                  <c:v>9.6543500000000004E-2</c:v>
                </c:pt>
                <c:pt idx="185205">
                  <c:v>9.5479300000000003E-2</c:v>
                </c:pt>
                <c:pt idx="185206">
                  <c:v>9.4435400000000003E-2</c:v>
                </c:pt>
                <c:pt idx="185207">
                  <c:v>9.3412999999999996E-2</c:v>
                </c:pt>
                <c:pt idx="185208">
                  <c:v>9.2413499999999996E-2</c:v>
                </c:pt>
                <c:pt idx="185209">
                  <c:v>9.14383E-2</c:v>
                </c:pt>
                <c:pt idx="185210">
                  <c:v>9.0488600000000002E-2</c:v>
                </c:pt>
                <c:pt idx="185211">
                  <c:v>8.9565199999999998E-2</c:v>
                </c:pt>
                <c:pt idx="185212">
                  <c:v>8.8668700000000003E-2</c:v>
                </c:pt>
                <c:pt idx="185213">
                  <c:v>8.7800400000000001E-2</c:v>
                </c:pt>
                <c:pt idx="185214">
                  <c:v>8.6962100000000001E-2</c:v>
                </c:pt>
                <c:pt idx="185215">
                  <c:v>8.6155399999999993E-2</c:v>
                </c:pt>
                <c:pt idx="185216">
                  <c:v>8.5381299999999993E-2</c:v>
                </c:pt>
                <c:pt idx="185217">
                  <c:v>8.4640300000000002E-2</c:v>
                </c:pt>
                <c:pt idx="185218">
                  <c:v>8.3933400000000005E-2</c:v>
                </c:pt>
                <c:pt idx="185219">
                  <c:v>8.3261100000000005E-2</c:v>
                </c:pt>
                <c:pt idx="185220">
                  <c:v>8.2623500000000002E-2</c:v>
                </c:pt>
                <c:pt idx="185221">
                  <c:v>8.2020800000000005E-2</c:v>
                </c:pt>
                <c:pt idx="185222">
                  <c:v>8.1452899999999995E-2</c:v>
                </c:pt>
                <c:pt idx="185223">
                  <c:v>8.0920699999999998E-2</c:v>
                </c:pt>
                <c:pt idx="185224">
                  <c:v>8.04256E-2</c:v>
                </c:pt>
                <c:pt idx="185225">
                  <c:v>7.9968399999999995E-2</c:v>
                </c:pt>
                <c:pt idx="185226">
                  <c:v>7.95492E-2</c:v>
                </c:pt>
                <c:pt idx="185227">
                  <c:v>7.9168299999999997E-2</c:v>
                </c:pt>
                <c:pt idx="185228">
                  <c:v>7.8826499999999994E-2</c:v>
                </c:pt>
                <c:pt idx="185229">
                  <c:v>7.8523899999999994E-2</c:v>
                </c:pt>
                <c:pt idx="185230">
                  <c:v>7.8260800000000005E-2</c:v>
                </c:pt>
                <c:pt idx="185231">
                  <c:v>7.8036999999999995E-2</c:v>
                </c:pt>
                <c:pt idx="185232">
                  <c:v>7.7852400000000002E-2</c:v>
                </c:pt>
                <c:pt idx="185233">
                  <c:v>7.7706899999999995E-2</c:v>
                </c:pt>
                <c:pt idx="185234">
                  <c:v>7.76004E-2</c:v>
                </c:pt>
                <c:pt idx="185235">
                  <c:v>7.7532299999999998E-2</c:v>
                </c:pt>
                <c:pt idx="185236">
                  <c:v>7.7502199999999993E-2</c:v>
                </c:pt>
                <c:pt idx="185237">
                  <c:v>7.7510200000000001E-2</c:v>
                </c:pt>
                <c:pt idx="185238">
                  <c:v>7.7556899999999998E-2</c:v>
                </c:pt>
                <c:pt idx="185239">
                  <c:v>7.7642000000000003E-2</c:v>
                </c:pt>
                <c:pt idx="185240">
                  <c:v>7.7765100000000004E-2</c:v>
                </c:pt>
                <c:pt idx="185241">
                  <c:v>7.7925099999999997E-2</c:v>
                </c:pt>
                <c:pt idx="185242">
                  <c:v>7.8120700000000001E-2</c:v>
                </c:pt>
                <c:pt idx="185243">
                  <c:v>7.8350699999999995E-2</c:v>
                </c:pt>
                <c:pt idx="185244">
                  <c:v>7.8614199999999995E-2</c:v>
                </c:pt>
                <c:pt idx="185245">
                  <c:v>7.89107E-2</c:v>
                </c:pt>
                <c:pt idx="185246">
                  <c:v>7.9239400000000002E-2</c:v>
                </c:pt>
                <c:pt idx="185247">
                  <c:v>7.9600199999999996E-2</c:v>
                </c:pt>
                <c:pt idx="185248">
                  <c:v>7.9992599999999997E-2</c:v>
                </c:pt>
                <c:pt idx="185249">
                  <c:v>8.0414799999999995E-2</c:v>
                </c:pt>
                <c:pt idx="185250">
                  <c:v>8.0864500000000006E-2</c:v>
                </c:pt>
                <c:pt idx="185251">
                  <c:v>8.1340499999999996E-2</c:v>
                </c:pt>
                <c:pt idx="185252">
                  <c:v>8.1842399999999996E-2</c:v>
                </c:pt>
                <c:pt idx="185253">
                  <c:v>8.2369300000000006E-2</c:v>
                </c:pt>
                <c:pt idx="185254">
                  <c:v>8.2920499999999994E-2</c:v>
                </c:pt>
                <c:pt idx="185255">
                  <c:v>8.3494899999999997E-2</c:v>
                </c:pt>
                <c:pt idx="185256">
                  <c:v>8.4091899999999997E-2</c:v>
                </c:pt>
                <c:pt idx="185257">
                  <c:v>8.4710199999999999E-2</c:v>
                </c:pt>
                <c:pt idx="185258">
                  <c:v>8.5348300000000002E-2</c:v>
                </c:pt>
                <c:pt idx="185259">
                  <c:v>8.60046E-2</c:v>
                </c:pt>
                <c:pt idx="185260">
                  <c:v>8.6678000000000005E-2</c:v>
                </c:pt>
                <c:pt idx="185261">
                  <c:v>8.7368000000000001E-2</c:v>
                </c:pt>
                <c:pt idx="185262">
                  <c:v>8.8074200000000005E-2</c:v>
                </c:pt>
                <c:pt idx="185263">
                  <c:v>8.8797100000000004E-2</c:v>
                </c:pt>
                <c:pt idx="185264">
                  <c:v>8.9536500000000005E-2</c:v>
                </c:pt>
                <c:pt idx="185265">
                  <c:v>9.0289700000000001E-2</c:v>
                </c:pt>
                <c:pt idx="185266">
                  <c:v>9.1052800000000003E-2</c:v>
                </c:pt>
                <c:pt idx="185267">
                  <c:v>9.1823500000000002E-2</c:v>
                </c:pt>
                <c:pt idx="185268">
                  <c:v>9.2600100000000005E-2</c:v>
                </c:pt>
                <c:pt idx="185269">
                  <c:v>9.3380400000000002E-2</c:v>
                </c:pt>
                <c:pt idx="185270">
                  <c:v>9.4161999999999996E-2</c:v>
                </c:pt>
                <c:pt idx="185271">
                  <c:v>9.4943399999999997E-2</c:v>
                </c:pt>
                <c:pt idx="185272">
                  <c:v>9.5723000000000003E-2</c:v>
                </c:pt>
                <c:pt idx="185273">
                  <c:v>9.6498899999999999E-2</c:v>
                </c:pt>
                <c:pt idx="185274">
                  <c:v>9.7268999999999994E-2</c:v>
                </c:pt>
                <c:pt idx="185275">
                  <c:v>9.8031699999999999E-2</c:v>
                </c:pt>
                <c:pt idx="185276">
                  <c:v>9.8785300000000006E-2</c:v>
                </c:pt>
                <c:pt idx="185277">
                  <c:v>9.9527500000000005E-2</c:v>
                </c:pt>
                <c:pt idx="185278">
                  <c:v>0.100256</c:v>
                </c:pt>
                <c:pt idx="185279">
                  <c:v>0.100969</c:v>
                </c:pt>
                <c:pt idx="185280">
                  <c:v>0.101664</c:v>
                </c:pt>
                <c:pt idx="185281">
                  <c:v>0.102341</c:v>
                </c:pt>
                <c:pt idx="185282">
                  <c:v>0.10299800000000001</c:v>
                </c:pt>
                <c:pt idx="185283">
                  <c:v>0.103634</c:v>
                </c:pt>
                <c:pt idx="185284">
                  <c:v>0.10424799999999999</c:v>
                </c:pt>
                <c:pt idx="185285">
                  <c:v>0.104838</c:v>
                </c:pt>
                <c:pt idx="185286">
                  <c:v>0.105404</c:v>
                </c:pt>
                <c:pt idx="185287">
                  <c:v>0.10594199999999999</c:v>
                </c:pt>
                <c:pt idx="185288">
                  <c:v>0.10645300000000001</c:v>
                </c:pt>
                <c:pt idx="185289">
                  <c:v>0.106934</c:v>
                </c:pt>
                <c:pt idx="185290">
                  <c:v>0.10738399999999999</c:v>
                </c:pt>
                <c:pt idx="185291">
                  <c:v>0.10780099999999999</c:v>
                </c:pt>
                <c:pt idx="185292">
                  <c:v>0.108185</c:v>
                </c:pt>
                <c:pt idx="185293">
                  <c:v>0.108533</c:v>
                </c:pt>
                <c:pt idx="185294">
                  <c:v>0.108844</c:v>
                </c:pt>
                <c:pt idx="185295">
                  <c:v>0.10911700000000001</c:v>
                </c:pt>
                <c:pt idx="185296">
                  <c:v>0.109352</c:v>
                </c:pt>
                <c:pt idx="185297">
                  <c:v>0.109546</c:v>
                </c:pt>
                <c:pt idx="185298">
                  <c:v>0.10970000000000001</c:v>
                </c:pt>
                <c:pt idx="185299">
                  <c:v>0.10981100000000001</c:v>
                </c:pt>
                <c:pt idx="185300">
                  <c:v>0.109879</c:v>
                </c:pt>
                <c:pt idx="185301">
                  <c:v>0.109902</c:v>
                </c:pt>
                <c:pt idx="185302">
                  <c:v>0.10988100000000001</c:v>
                </c:pt>
                <c:pt idx="185303">
                  <c:v>0.109815</c:v>
                </c:pt>
                <c:pt idx="185304">
                  <c:v>0.10970299999999999</c:v>
                </c:pt>
                <c:pt idx="185305">
                  <c:v>0.109545</c:v>
                </c:pt>
                <c:pt idx="185306">
                  <c:v>0.10934099999999999</c:v>
                </c:pt>
                <c:pt idx="185307">
                  <c:v>0.10909099999999999</c:v>
                </c:pt>
                <c:pt idx="185308">
                  <c:v>0.108794</c:v>
                </c:pt>
                <c:pt idx="185309">
                  <c:v>0.10845100000000001</c:v>
                </c:pt>
                <c:pt idx="185310">
                  <c:v>0.10806</c:v>
                </c:pt>
                <c:pt idx="185311">
                  <c:v>0.107623</c:v>
                </c:pt>
                <c:pt idx="185312">
                  <c:v>0.10714</c:v>
                </c:pt>
                <c:pt idx="185313">
                  <c:v>0.106611</c:v>
                </c:pt>
                <c:pt idx="185314">
                  <c:v>0.10603799999999999</c:v>
                </c:pt>
                <c:pt idx="185315">
                  <c:v>0.105421</c:v>
                </c:pt>
                <c:pt idx="185316">
                  <c:v>0.10476100000000001</c:v>
                </c:pt>
                <c:pt idx="185317">
                  <c:v>0.104058</c:v>
                </c:pt>
                <c:pt idx="185318">
                  <c:v>0.103314</c:v>
                </c:pt>
                <c:pt idx="185319">
                  <c:v>0.10253</c:v>
                </c:pt>
                <c:pt idx="185320">
                  <c:v>0.10170700000000001</c:v>
                </c:pt>
                <c:pt idx="185321">
                  <c:v>0.100845</c:v>
                </c:pt>
                <c:pt idx="185322">
                  <c:v>9.9946199999999999E-2</c:v>
                </c:pt>
                <c:pt idx="185323">
                  <c:v>9.9010799999999996E-2</c:v>
                </c:pt>
                <c:pt idx="185324">
                  <c:v>9.8041000000000003E-2</c:v>
                </c:pt>
                <c:pt idx="185325">
                  <c:v>9.7038700000000006E-2</c:v>
                </c:pt>
                <c:pt idx="185326">
                  <c:v>9.6005800000000002E-2</c:v>
                </c:pt>
                <c:pt idx="185327">
                  <c:v>9.4944200000000006E-2</c:v>
                </c:pt>
                <c:pt idx="185328">
                  <c:v>9.3855800000000003E-2</c:v>
                </c:pt>
                <c:pt idx="185329">
                  <c:v>9.2742400000000003E-2</c:v>
                </c:pt>
                <c:pt idx="185330">
                  <c:v>9.1605699999999998E-2</c:v>
                </c:pt>
                <c:pt idx="185331">
                  <c:v>9.0447399999999997E-2</c:v>
                </c:pt>
                <c:pt idx="185332">
                  <c:v>8.9269699999999994E-2</c:v>
                </c:pt>
                <c:pt idx="185333">
                  <c:v>8.8075299999999995E-2</c:v>
                </c:pt>
                <c:pt idx="185334">
                  <c:v>8.6867E-2</c:v>
                </c:pt>
                <c:pt idx="185335">
                  <c:v>8.5647699999999993E-2</c:v>
                </c:pt>
                <c:pt idx="185336">
                  <c:v>8.4419400000000006E-2</c:v>
                </c:pt>
                <c:pt idx="185337">
                  <c:v>8.3183499999999994E-2</c:v>
                </c:pt>
                <c:pt idx="185338">
                  <c:v>8.1941299999999995E-2</c:v>
                </c:pt>
                <c:pt idx="185339">
                  <c:v>8.0695500000000003E-2</c:v>
                </c:pt>
                <c:pt idx="185340">
                  <c:v>7.9449000000000006E-2</c:v>
                </c:pt>
                <c:pt idx="185341">
                  <c:v>7.8204200000000001E-2</c:v>
                </c:pt>
                <c:pt idx="185342">
                  <c:v>7.6963400000000001E-2</c:v>
                </c:pt>
                <c:pt idx="185343">
                  <c:v>7.5729000000000005E-2</c:v>
                </c:pt>
                <c:pt idx="185344">
                  <c:v>7.4503600000000003E-2</c:v>
                </c:pt>
                <c:pt idx="185345">
                  <c:v>7.3289599999999996E-2</c:v>
                </c:pt>
                <c:pt idx="185346">
                  <c:v>7.2089E-2</c:v>
                </c:pt>
                <c:pt idx="185347">
                  <c:v>7.09037E-2</c:v>
                </c:pt>
                <c:pt idx="185348">
                  <c:v>6.9736199999999998E-2</c:v>
                </c:pt>
                <c:pt idx="185349">
                  <c:v>6.8589399999999995E-2</c:v>
                </c:pt>
                <c:pt idx="185350">
                  <c:v>6.7467799999999994E-2</c:v>
                </c:pt>
                <c:pt idx="185351">
                  <c:v>6.6375100000000006E-2</c:v>
                </c:pt>
                <c:pt idx="185352">
                  <c:v>6.5313099999999999E-2</c:v>
                </c:pt>
                <c:pt idx="185353">
                  <c:v>6.4281500000000005E-2</c:v>
                </c:pt>
                <c:pt idx="185354">
                  <c:v>6.3280900000000001E-2</c:v>
                </c:pt>
                <c:pt idx="185355">
                  <c:v>6.2313800000000003E-2</c:v>
                </c:pt>
                <c:pt idx="185356">
                  <c:v>6.1382100000000002E-2</c:v>
                </c:pt>
                <c:pt idx="185357">
                  <c:v>6.0486999999999999E-2</c:v>
                </c:pt>
                <c:pt idx="185358">
                  <c:v>5.9629700000000001E-2</c:v>
                </c:pt>
                <c:pt idx="185359">
                  <c:v>5.8811799999999997E-2</c:v>
                </c:pt>
                <c:pt idx="185360">
                  <c:v>5.8035200000000002E-2</c:v>
                </c:pt>
                <c:pt idx="185361">
                  <c:v>5.7300999999999998E-2</c:v>
                </c:pt>
                <c:pt idx="185362">
                  <c:v>5.6610099999999997E-2</c:v>
                </c:pt>
                <c:pt idx="185363">
                  <c:v>5.5963499999999999E-2</c:v>
                </c:pt>
                <c:pt idx="185364">
                  <c:v>5.5361399999999998E-2</c:v>
                </c:pt>
                <c:pt idx="185365">
                  <c:v>5.4804100000000001E-2</c:v>
                </c:pt>
                <c:pt idx="185366">
                  <c:v>5.4292300000000002E-2</c:v>
                </c:pt>
                <c:pt idx="185367">
                  <c:v>5.3827100000000003E-2</c:v>
                </c:pt>
                <c:pt idx="185368">
                  <c:v>5.3409699999999997E-2</c:v>
                </c:pt>
                <c:pt idx="185369">
                  <c:v>5.3040799999999999E-2</c:v>
                </c:pt>
                <c:pt idx="185370">
                  <c:v>5.2720700000000002E-2</c:v>
                </c:pt>
                <c:pt idx="185371">
                  <c:v>5.2449999999999997E-2</c:v>
                </c:pt>
                <c:pt idx="185372">
                  <c:v>5.2229400000000002E-2</c:v>
                </c:pt>
                <c:pt idx="185373">
                  <c:v>5.2059899999999999E-2</c:v>
                </c:pt>
                <c:pt idx="185374">
                  <c:v>5.1942099999999998E-2</c:v>
                </c:pt>
                <c:pt idx="185375">
                  <c:v>5.1875900000000003E-2</c:v>
                </c:pt>
                <c:pt idx="185376">
                  <c:v>5.1860999999999997E-2</c:v>
                </c:pt>
                <c:pt idx="185377">
                  <c:v>5.1897199999999997E-2</c:v>
                </c:pt>
                <c:pt idx="185378">
                  <c:v>5.1984099999999998E-2</c:v>
                </c:pt>
                <c:pt idx="185379">
                  <c:v>5.2121099999999997E-2</c:v>
                </c:pt>
                <c:pt idx="185380">
                  <c:v>5.2306999999999999E-2</c:v>
                </c:pt>
                <c:pt idx="185381">
                  <c:v>5.2541200000000003E-2</c:v>
                </c:pt>
                <c:pt idx="185382">
                  <c:v>5.28227E-2</c:v>
                </c:pt>
                <c:pt idx="185383">
                  <c:v>5.3150500000000003E-2</c:v>
                </c:pt>
                <c:pt idx="185384">
                  <c:v>5.3523800000000003E-2</c:v>
                </c:pt>
                <c:pt idx="185385">
                  <c:v>5.3941799999999998E-2</c:v>
                </c:pt>
                <c:pt idx="185386">
                  <c:v>5.4403100000000003E-2</c:v>
                </c:pt>
                <c:pt idx="185387">
                  <c:v>5.4905799999999998E-2</c:v>
                </c:pt>
                <c:pt idx="185388">
                  <c:v>5.5448299999999999E-2</c:v>
                </c:pt>
                <c:pt idx="185389">
                  <c:v>5.6029000000000002E-2</c:v>
                </c:pt>
                <c:pt idx="185390">
                  <c:v>5.6646200000000001E-2</c:v>
                </c:pt>
                <c:pt idx="185391">
                  <c:v>5.7298399999999999E-2</c:v>
                </c:pt>
                <c:pt idx="185392">
                  <c:v>5.7983600000000003E-2</c:v>
                </c:pt>
                <c:pt idx="185393">
                  <c:v>5.8700200000000001E-2</c:v>
                </c:pt>
                <c:pt idx="185394">
                  <c:v>5.9446400000000003E-2</c:v>
                </c:pt>
                <c:pt idx="185395">
                  <c:v>6.02204E-2</c:v>
                </c:pt>
                <c:pt idx="185396">
                  <c:v>6.1020499999999998E-2</c:v>
                </c:pt>
                <c:pt idx="185397">
                  <c:v>6.1844799999999998E-2</c:v>
                </c:pt>
                <c:pt idx="185398">
                  <c:v>6.2690999999999997E-2</c:v>
                </c:pt>
                <c:pt idx="185399">
                  <c:v>6.35569E-2</c:v>
                </c:pt>
                <c:pt idx="185400">
                  <c:v>6.4440800000000006E-2</c:v>
                </c:pt>
                <c:pt idx="185401">
                  <c:v>6.5340899999999993E-2</c:v>
                </c:pt>
                <c:pt idx="185402">
                  <c:v>6.6255800000000004E-2</c:v>
                </c:pt>
                <c:pt idx="185403">
                  <c:v>6.7183300000000001E-2</c:v>
                </c:pt>
                <c:pt idx="185404">
                  <c:v>6.8121200000000007E-2</c:v>
                </c:pt>
                <c:pt idx="185405">
                  <c:v>6.9066799999999998E-2</c:v>
                </c:pt>
                <c:pt idx="185406">
                  <c:v>7.0017099999999999E-2</c:v>
                </c:pt>
                <c:pt idx="185407">
                  <c:v>7.0969599999999994E-2</c:v>
                </c:pt>
                <c:pt idx="185408">
                  <c:v>7.1921600000000002E-2</c:v>
                </c:pt>
                <c:pt idx="185409">
                  <c:v>7.2870599999999994E-2</c:v>
                </c:pt>
                <c:pt idx="185410">
                  <c:v>7.3814199999999996E-2</c:v>
                </c:pt>
                <c:pt idx="185411">
                  <c:v>7.4749800000000005E-2</c:v>
                </c:pt>
                <c:pt idx="185412">
                  <c:v>7.5675500000000007E-2</c:v>
                </c:pt>
                <c:pt idx="185413">
                  <c:v>7.6589000000000004E-2</c:v>
                </c:pt>
                <c:pt idx="185414">
                  <c:v>7.7487700000000007E-2</c:v>
                </c:pt>
                <c:pt idx="185415">
                  <c:v>7.8369099999999997E-2</c:v>
                </c:pt>
                <c:pt idx="185416">
                  <c:v>7.9230200000000001E-2</c:v>
                </c:pt>
                <c:pt idx="185417">
                  <c:v>8.0068700000000007E-2</c:v>
                </c:pt>
                <c:pt idx="185418">
                  <c:v>8.0882599999999999E-2</c:v>
                </c:pt>
                <c:pt idx="185419">
                  <c:v>8.1669900000000004E-2</c:v>
                </c:pt>
                <c:pt idx="185420">
                  <c:v>8.2428899999999999E-2</c:v>
                </c:pt>
                <c:pt idx="185421">
                  <c:v>8.3158099999999999E-2</c:v>
                </c:pt>
                <c:pt idx="185422">
                  <c:v>8.3855799999999994E-2</c:v>
                </c:pt>
                <c:pt idx="185423">
                  <c:v>8.4519899999999995E-2</c:v>
                </c:pt>
                <c:pt idx="185424">
                  <c:v>8.5148000000000001E-2</c:v>
                </c:pt>
                <c:pt idx="185425">
                  <c:v>8.5737300000000002E-2</c:v>
                </c:pt>
                <c:pt idx="185426">
                  <c:v>8.6285299999999995E-2</c:v>
                </c:pt>
                <c:pt idx="185427">
                  <c:v>8.6790400000000004E-2</c:v>
                </c:pt>
                <c:pt idx="185428">
                  <c:v>8.7250800000000003E-2</c:v>
                </c:pt>
                <c:pt idx="185429">
                  <c:v>8.7664599999999995E-2</c:v>
                </c:pt>
                <c:pt idx="185430">
                  <c:v>8.8029999999999997E-2</c:v>
                </c:pt>
                <c:pt idx="185431">
                  <c:v>8.8345599999999996E-2</c:v>
                </c:pt>
                <c:pt idx="185432">
                  <c:v>8.8609900000000005E-2</c:v>
                </c:pt>
                <c:pt idx="185433">
                  <c:v>8.8821200000000003E-2</c:v>
                </c:pt>
                <c:pt idx="185434">
                  <c:v>8.8978100000000004E-2</c:v>
                </c:pt>
                <c:pt idx="185435">
                  <c:v>8.9079500000000006E-2</c:v>
                </c:pt>
                <c:pt idx="185436">
                  <c:v>8.9124099999999998E-2</c:v>
                </c:pt>
                <c:pt idx="185437">
                  <c:v>8.9110800000000004E-2</c:v>
                </c:pt>
                <c:pt idx="185438">
                  <c:v>8.9038800000000001E-2</c:v>
                </c:pt>
                <c:pt idx="185439">
                  <c:v>8.8907399999999998E-2</c:v>
                </c:pt>
                <c:pt idx="185440">
                  <c:v>8.8715799999999997E-2</c:v>
                </c:pt>
                <c:pt idx="185441">
                  <c:v>8.8463399999999998E-2</c:v>
                </c:pt>
                <c:pt idx="185442">
                  <c:v>8.8150099999999995E-2</c:v>
                </c:pt>
                <c:pt idx="185443">
                  <c:v>8.7775599999999995E-2</c:v>
                </c:pt>
                <c:pt idx="185444">
                  <c:v>8.7339600000000003E-2</c:v>
                </c:pt>
                <c:pt idx="185445">
                  <c:v>8.6841699999999994E-2</c:v>
                </c:pt>
                <c:pt idx="185446">
                  <c:v>8.62816E-2</c:v>
                </c:pt>
                <c:pt idx="185447">
                  <c:v>8.5659299999999994E-2</c:v>
                </c:pt>
                <c:pt idx="185448">
                  <c:v>8.4975099999999998E-2</c:v>
                </c:pt>
                <c:pt idx="185449">
                  <c:v>8.4229999999999999E-2</c:v>
                </c:pt>
                <c:pt idx="185450">
                  <c:v>8.3424499999999999E-2</c:v>
                </c:pt>
                <c:pt idx="185451">
                  <c:v>8.2558599999999996E-2</c:v>
                </c:pt>
                <c:pt idx="185452">
                  <c:v>8.1632999999999997E-2</c:v>
                </c:pt>
                <c:pt idx="185453">
                  <c:v>8.0648600000000001E-2</c:v>
                </c:pt>
                <c:pt idx="185454">
                  <c:v>7.9606700000000002E-2</c:v>
                </c:pt>
                <c:pt idx="185455">
                  <c:v>7.8508499999999995E-2</c:v>
                </c:pt>
                <c:pt idx="185456">
                  <c:v>7.7355400000000005E-2</c:v>
                </c:pt>
                <c:pt idx="185457">
                  <c:v>7.6148300000000002E-2</c:v>
                </c:pt>
                <c:pt idx="185458">
                  <c:v>7.4888700000000002E-2</c:v>
                </c:pt>
                <c:pt idx="185459">
                  <c:v>7.3578000000000005E-2</c:v>
                </c:pt>
                <c:pt idx="185460">
                  <c:v>7.2217400000000001E-2</c:v>
                </c:pt>
                <c:pt idx="185461">
                  <c:v>7.0808899999999994E-2</c:v>
                </c:pt>
                <c:pt idx="185462">
                  <c:v>6.9354899999999997E-2</c:v>
                </c:pt>
                <c:pt idx="185463">
                  <c:v>6.7857299999999995E-2</c:v>
                </c:pt>
                <c:pt idx="185464">
                  <c:v>6.6318000000000002E-2</c:v>
                </c:pt>
                <c:pt idx="185465">
                  <c:v>6.4739199999999997E-2</c:v>
                </c:pt>
                <c:pt idx="185466">
                  <c:v>6.3123299999999993E-2</c:v>
                </c:pt>
                <c:pt idx="185467">
                  <c:v>6.1472499999999999E-2</c:v>
                </c:pt>
                <c:pt idx="185468">
                  <c:v>5.9788899999999999E-2</c:v>
                </c:pt>
                <c:pt idx="185469">
                  <c:v>5.8075099999999998E-2</c:v>
                </c:pt>
                <c:pt idx="185470">
                  <c:v>5.6333099999999997E-2</c:v>
                </c:pt>
                <c:pt idx="185471">
                  <c:v>5.4565299999999997E-2</c:v>
                </c:pt>
                <c:pt idx="185472">
                  <c:v>5.2774799999999997E-2</c:v>
                </c:pt>
                <c:pt idx="185473">
                  <c:v>5.09649E-2</c:v>
                </c:pt>
                <c:pt idx="185474">
                  <c:v>4.91382E-2</c:v>
                </c:pt>
                <c:pt idx="185475">
                  <c:v>4.7296900000000003E-2</c:v>
                </c:pt>
                <c:pt idx="185476">
                  <c:v>4.5443600000000001E-2</c:v>
                </c:pt>
                <c:pt idx="185477">
                  <c:v>4.3581599999999998E-2</c:v>
                </c:pt>
                <c:pt idx="185478">
                  <c:v>4.17142E-2</c:v>
                </c:pt>
                <c:pt idx="185479">
                  <c:v>3.9844400000000002E-2</c:v>
                </c:pt>
                <c:pt idx="185480">
                  <c:v>3.7975299999999997E-2</c:v>
                </c:pt>
                <c:pt idx="185481">
                  <c:v>3.6110099999999999E-2</c:v>
                </c:pt>
                <c:pt idx="185482">
                  <c:v>3.4252100000000001E-2</c:v>
                </c:pt>
                <c:pt idx="185483">
                  <c:v>3.2404000000000002E-2</c:v>
                </c:pt>
                <c:pt idx="185484">
                  <c:v>3.0568499999999998E-2</c:v>
                </c:pt>
                <c:pt idx="185485">
                  <c:v>2.87484E-2</c:v>
                </c:pt>
                <c:pt idx="185486">
                  <c:v>2.6947100000000002E-2</c:v>
                </c:pt>
                <c:pt idx="185487">
                  <c:v>2.5168699999999999E-2</c:v>
                </c:pt>
                <c:pt idx="185488">
                  <c:v>2.3418000000000001E-2</c:v>
                </c:pt>
                <c:pt idx="185489">
                  <c:v>2.1699199999999998E-2</c:v>
                </c:pt>
                <c:pt idx="185490">
                  <c:v>2.0013800000000002E-2</c:v>
                </c:pt>
                <c:pt idx="185491">
                  <c:v>1.8362699999999999E-2</c:v>
                </c:pt>
                <c:pt idx="185492">
                  <c:v>1.6748200000000001E-2</c:v>
                </c:pt>
                <c:pt idx="185493">
                  <c:v>1.5173300000000001E-2</c:v>
                </c:pt>
                <c:pt idx="185494">
                  <c:v>1.36402E-2</c:v>
                </c:pt>
                <c:pt idx="185495">
                  <c:v>1.21508E-2</c:v>
                </c:pt>
                <c:pt idx="185496">
                  <c:v>1.07075E-2</c:v>
                </c:pt>
                <c:pt idx="185497" formatCode="0.00E+00">
                  <c:v>9.3126100000000007E-3</c:v>
                </c:pt>
                <c:pt idx="185498" formatCode="0.00E+00">
                  <c:v>7.9683299999999992E-3</c:v>
                </c:pt>
                <c:pt idx="185499" formatCode="0.00E+00">
                  <c:v>6.6766400000000002E-3</c:v>
                </c:pt>
                <c:pt idx="185500" formatCode="0.00E+00">
                  <c:v>5.4395299999999997E-3</c:v>
                </c:pt>
                <c:pt idx="185501" formatCode="0.00E+00">
                  <c:v>4.2588699999999997E-3</c:v>
                </c:pt>
                <c:pt idx="185502" formatCode="0.00E+00">
                  <c:v>3.1362999999999999E-3</c:v>
                </c:pt>
                <c:pt idx="185503" formatCode="0.00E+00">
                  <c:v>2.07317E-3</c:v>
                </c:pt>
                <c:pt idx="185504" formatCode="0.00E+00">
                  <c:v>1.07073E-3</c:v>
                </c:pt>
                <c:pt idx="185505" formatCode="0.00E+00">
                  <c:v>1.3045900000000001E-4</c:v>
                </c:pt>
                <c:pt idx="185506" formatCode="0.00E+00">
                  <c:v>-7.4597599999999997E-4</c:v>
                </c:pt>
                <c:pt idx="185507" formatCode="0.00E+00">
                  <c:v>-1.5575400000000001E-3</c:v>
                </c:pt>
                <c:pt idx="185508" formatCode="0.00E+00">
                  <c:v>-2.3036300000000001E-3</c:v>
                </c:pt>
                <c:pt idx="185509" formatCode="0.00E+00">
                  <c:v>-2.9831800000000002E-3</c:v>
                </c:pt>
                <c:pt idx="185510" formatCode="0.00E+00">
                  <c:v>-3.5948299999999998E-3</c:v>
                </c:pt>
                <c:pt idx="185511" formatCode="0.00E+00">
                  <c:v>-4.1375200000000004E-3</c:v>
                </c:pt>
                <c:pt idx="185512" formatCode="0.00E+00">
                  <c:v>-4.6107400000000003E-3</c:v>
                </c:pt>
                <c:pt idx="185513" formatCode="0.00E+00">
                  <c:v>-5.0140599999999999E-3</c:v>
                </c:pt>
                <c:pt idx="185514" formatCode="0.00E+00">
                  <c:v>-5.3471300000000003E-3</c:v>
                </c:pt>
                <c:pt idx="185515" formatCode="0.00E+00">
                  <c:v>-5.60977E-3</c:v>
                </c:pt>
                <c:pt idx="185516" formatCode="0.00E+00">
                  <c:v>-5.8019999999999999E-3</c:v>
                </c:pt>
                <c:pt idx="185517" formatCode="0.00E+00">
                  <c:v>-5.9240899999999999E-3</c:v>
                </c:pt>
                <c:pt idx="185518" formatCode="0.00E+00">
                  <c:v>-5.9766400000000001E-3</c:v>
                </c:pt>
                <c:pt idx="185519" formatCode="0.00E+00">
                  <c:v>-5.9601400000000001E-3</c:v>
                </c:pt>
                <c:pt idx="185520" formatCode="0.00E+00">
                  <c:v>-5.8751300000000001E-3</c:v>
                </c:pt>
                <c:pt idx="185521" formatCode="0.00E+00">
                  <c:v>-5.7226100000000004E-3</c:v>
                </c:pt>
                <c:pt idx="185522" formatCode="0.00E+00">
                  <c:v>-5.5037799999999998E-3</c:v>
                </c:pt>
                <c:pt idx="185523" formatCode="0.00E+00">
                  <c:v>-5.2198100000000001E-3</c:v>
                </c:pt>
                <c:pt idx="185524" formatCode="0.00E+00">
                  <c:v>-4.8718299999999997E-3</c:v>
                </c:pt>
                <c:pt idx="185525" formatCode="0.00E+00">
                  <c:v>-4.46095E-3</c:v>
                </c:pt>
                <c:pt idx="185526" formatCode="0.00E+00">
                  <c:v>-3.9884999999999999E-3</c:v>
                </c:pt>
                <c:pt idx="185527" formatCode="0.00E+00">
                  <c:v>-3.4562799999999999E-3</c:v>
                </c:pt>
                <c:pt idx="185528" formatCode="0.00E+00">
                  <c:v>-2.8661300000000002E-3</c:v>
                </c:pt>
                <c:pt idx="185529" formatCode="0.00E+00">
                  <c:v>-2.2197100000000002E-3</c:v>
                </c:pt>
                <c:pt idx="185530" formatCode="0.00E+00">
                  <c:v>-1.51851E-3</c:v>
                </c:pt>
                <c:pt idx="185531" formatCode="0.00E+00">
                  <c:v>-7.6422100000000004E-4</c:v>
                </c:pt>
                <c:pt idx="185532" formatCode="0.00E+00">
                  <c:v>4.1130800000000003E-5</c:v>
                </c:pt>
                <c:pt idx="185533" formatCode="0.00E+00">
                  <c:v>8.9540599999999996E-4</c:v>
                </c:pt>
                <c:pt idx="185534" formatCode="0.00E+00">
                  <c:v>1.7963300000000001E-3</c:v>
                </c:pt>
                <c:pt idx="185535" formatCode="0.00E+00">
                  <c:v>2.7413699999999999E-3</c:v>
                </c:pt>
                <c:pt idx="185536" formatCode="0.00E+00">
                  <c:v>3.7279700000000002E-3</c:v>
                </c:pt>
                <c:pt idx="185537" formatCode="0.00E+00">
                  <c:v>4.75377E-3</c:v>
                </c:pt>
                <c:pt idx="185538" formatCode="0.00E+00">
                  <c:v>5.8164100000000002E-3</c:v>
                </c:pt>
                <c:pt idx="185539" formatCode="0.00E+00">
                  <c:v>6.9133700000000003E-3</c:v>
                </c:pt>
                <c:pt idx="185540" formatCode="0.00E+00">
                  <c:v>8.0418099999999999E-3</c:v>
                </c:pt>
                <c:pt idx="185541" formatCode="0.00E+00">
                  <c:v>9.1988199999999999E-3</c:v>
                </c:pt>
                <c:pt idx="185542">
                  <c:v>1.03815E-2</c:v>
                </c:pt>
                <c:pt idx="185543">
                  <c:v>1.1586900000000001E-2</c:v>
                </c:pt>
                <c:pt idx="185544">
                  <c:v>1.2812499999999999E-2</c:v>
                </c:pt>
                <c:pt idx="185545">
                  <c:v>1.40556E-2</c:v>
                </c:pt>
                <c:pt idx="185546">
                  <c:v>1.53133E-2</c:v>
                </c:pt>
                <c:pt idx="185547">
                  <c:v>1.65825E-2</c:v>
                </c:pt>
                <c:pt idx="185548">
                  <c:v>1.7860000000000001E-2</c:v>
                </c:pt>
                <c:pt idx="185549">
                  <c:v>1.9143199999999999E-2</c:v>
                </c:pt>
                <c:pt idx="185550">
                  <c:v>2.0429099999999999E-2</c:v>
                </c:pt>
                <c:pt idx="185551">
                  <c:v>2.1714899999999999E-2</c:v>
                </c:pt>
                <c:pt idx="185552">
                  <c:v>2.2997500000000001E-2</c:v>
                </c:pt>
                <c:pt idx="185553">
                  <c:v>2.4274E-2</c:v>
                </c:pt>
                <c:pt idx="185554">
                  <c:v>2.5541700000000001E-2</c:v>
                </c:pt>
                <c:pt idx="185555">
                  <c:v>2.6797700000000001E-2</c:v>
                </c:pt>
                <c:pt idx="185556">
                  <c:v>2.8039000000000001E-2</c:v>
                </c:pt>
                <c:pt idx="185557">
                  <c:v>2.9262900000000001E-2</c:v>
                </c:pt>
                <c:pt idx="185558">
                  <c:v>3.0467399999999999E-2</c:v>
                </c:pt>
                <c:pt idx="185559">
                  <c:v>3.1650200000000003E-2</c:v>
                </c:pt>
                <c:pt idx="185560">
                  <c:v>3.2808900000000002E-2</c:v>
                </c:pt>
                <c:pt idx="185561">
                  <c:v>3.3940900000000003E-2</c:v>
                </c:pt>
                <c:pt idx="185562">
                  <c:v>3.5043199999999997E-2</c:v>
                </c:pt>
                <c:pt idx="185563">
                  <c:v>3.6113100000000002E-2</c:v>
                </c:pt>
                <c:pt idx="185564">
                  <c:v>3.7148300000000002E-2</c:v>
                </c:pt>
                <c:pt idx="185565">
                  <c:v>3.8146699999999999E-2</c:v>
                </c:pt>
                <c:pt idx="185566">
                  <c:v>3.9106200000000001E-2</c:v>
                </c:pt>
                <c:pt idx="185567">
                  <c:v>4.0024400000000002E-2</c:v>
                </c:pt>
                <c:pt idx="185568">
                  <c:v>4.0899199999999997E-2</c:v>
                </c:pt>
                <c:pt idx="185569">
                  <c:v>4.1728800000000003E-2</c:v>
                </c:pt>
                <c:pt idx="185570">
                  <c:v>4.2511399999999998E-2</c:v>
                </c:pt>
                <c:pt idx="185571">
                  <c:v>4.32453E-2</c:v>
                </c:pt>
                <c:pt idx="185572">
                  <c:v>4.3928700000000001E-2</c:v>
                </c:pt>
                <c:pt idx="185573">
                  <c:v>4.4559799999999997E-2</c:v>
                </c:pt>
                <c:pt idx="185574">
                  <c:v>4.5137400000000001E-2</c:v>
                </c:pt>
                <c:pt idx="185575">
                  <c:v>4.5660399999999997E-2</c:v>
                </c:pt>
                <c:pt idx="185576">
                  <c:v>4.6127700000000001E-2</c:v>
                </c:pt>
                <c:pt idx="185577">
                  <c:v>4.6538000000000003E-2</c:v>
                </c:pt>
                <c:pt idx="185578">
                  <c:v>4.68902E-2</c:v>
                </c:pt>
                <c:pt idx="185579">
                  <c:v>4.7183599999999999E-2</c:v>
                </c:pt>
                <c:pt idx="185580">
                  <c:v>4.7417800000000003E-2</c:v>
                </c:pt>
                <c:pt idx="185581">
                  <c:v>4.7592200000000001E-2</c:v>
                </c:pt>
                <c:pt idx="185582">
                  <c:v>4.77063E-2</c:v>
                </c:pt>
                <c:pt idx="185583">
                  <c:v>4.7759599999999999E-2</c:v>
                </c:pt>
                <c:pt idx="185584">
                  <c:v>4.77519E-2</c:v>
                </c:pt>
                <c:pt idx="185585">
                  <c:v>4.7683099999999999E-2</c:v>
                </c:pt>
                <c:pt idx="185586">
                  <c:v>4.7553199999999997E-2</c:v>
                </c:pt>
                <c:pt idx="185587">
                  <c:v>4.7361899999999998E-2</c:v>
                </c:pt>
                <c:pt idx="185588">
                  <c:v>4.7109199999999997E-2</c:v>
                </c:pt>
                <c:pt idx="185589">
                  <c:v>4.6795200000000002E-2</c:v>
                </c:pt>
                <c:pt idx="185590">
                  <c:v>4.6420000000000003E-2</c:v>
                </c:pt>
                <c:pt idx="185591">
                  <c:v>4.5984400000000002E-2</c:v>
                </c:pt>
                <c:pt idx="185592">
                  <c:v>4.5489399999999999E-2</c:v>
                </c:pt>
                <c:pt idx="185593">
                  <c:v>4.4935900000000001E-2</c:v>
                </c:pt>
                <c:pt idx="185594">
                  <c:v>4.4324700000000002E-2</c:v>
                </c:pt>
                <c:pt idx="185595">
                  <c:v>4.36567E-2</c:v>
                </c:pt>
                <c:pt idx="185596">
                  <c:v>4.2932999999999999E-2</c:v>
                </c:pt>
                <c:pt idx="185597">
                  <c:v>4.2154799999999999E-2</c:v>
                </c:pt>
                <c:pt idx="185598">
                  <c:v>4.1323800000000001E-2</c:v>
                </c:pt>
                <c:pt idx="185599">
                  <c:v>4.0441699999999997E-2</c:v>
                </c:pt>
                <c:pt idx="185600">
                  <c:v>3.9509700000000002E-2</c:v>
                </c:pt>
                <c:pt idx="185601">
                  <c:v>3.8529099999999997E-2</c:v>
                </c:pt>
                <c:pt idx="185602">
                  <c:v>3.7501600000000003E-2</c:v>
                </c:pt>
                <c:pt idx="185603">
                  <c:v>3.6429000000000003E-2</c:v>
                </c:pt>
                <c:pt idx="185604">
                  <c:v>3.5313299999999999E-2</c:v>
                </c:pt>
                <c:pt idx="185605">
                  <c:v>3.4156800000000001E-2</c:v>
                </c:pt>
                <c:pt idx="185606">
                  <c:v>3.2961799999999999E-2</c:v>
                </c:pt>
                <c:pt idx="185607">
                  <c:v>3.1730300000000003E-2</c:v>
                </c:pt>
                <c:pt idx="185608">
                  <c:v>3.04643E-2</c:v>
                </c:pt>
                <c:pt idx="185609">
                  <c:v>2.9166000000000001E-2</c:v>
                </c:pt>
                <c:pt idx="185610">
                  <c:v>2.78382E-2</c:v>
                </c:pt>
                <c:pt idx="185611">
                  <c:v>2.6483400000000001E-2</c:v>
                </c:pt>
                <c:pt idx="185612">
                  <c:v>2.51042E-2</c:v>
                </c:pt>
                <c:pt idx="185613">
                  <c:v>2.3702899999999999E-2</c:v>
                </c:pt>
                <c:pt idx="185614">
                  <c:v>2.2282300000000001E-2</c:v>
                </c:pt>
                <c:pt idx="185615">
                  <c:v>2.0845200000000001E-2</c:v>
                </c:pt>
                <c:pt idx="185616">
                  <c:v>1.9394000000000002E-2</c:v>
                </c:pt>
                <c:pt idx="185617">
                  <c:v>1.7931300000000001E-2</c:v>
                </c:pt>
                <c:pt idx="185618">
                  <c:v>1.6459399999999999E-2</c:v>
                </c:pt>
                <c:pt idx="185619">
                  <c:v>1.4981100000000001E-2</c:v>
                </c:pt>
                <c:pt idx="185620">
                  <c:v>1.34991E-2</c:v>
                </c:pt>
                <c:pt idx="185621">
                  <c:v>1.2016300000000001E-2</c:v>
                </c:pt>
                <c:pt idx="185622">
                  <c:v>1.05354E-2</c:v>
                </c:pt>
                <c:pt idx="185623" formatCode="0.00E+00">
                  <c:v>9.0590600000000007E-3</c:v>
                </c:pt>
                <c:pt idx="185624" formatCode="0.00E+00">
                  <c:v>7.5899799999999996E-3</c:v>
                </c:pt>
                <c:pt idx="185625" formatCode="0.00E+00">
                  <c:v>6.1309199999999998E-3</c:v>
                </c:pt>
                <c:pt idx="185626" formatCode="0.00E+00">
                  <c:v>4.6847800000000004E-3</c:v>
                </c:pt>
                <c:pt idx="185627" formatCode="0.00E+00">
                  <c:v>3.2544200000000001E-3</c:v>
                </c:pt>
                <c:pt idx="185628" formatCode="0.00E+00">
                  <c:v>1.8426499999999999E-3</c:v>
                </c:pt>
                <c:pt idx="185629" formatCode="0.00E+00">
                  <c:v>4.5219599999999998E-4</c:v>
                </c:pt>
                <c:pt idx="185630" formatCode="0.00E+00">
                  <c:v>-9.1431900000000003E-4</c:v>
                </c:pt>
                <c:pt idx="185631" formatCode="0.00E+00">
                  <c:v>-2.25442E-3</c:v>
                </c:pt>
                <c:pt idx="185632" formatCode="0.00E+00">
                  <c:v>-3.5657800000000002E-3</c:v>
                </c:pt>
                <c:pt idx="185633" formatCode="0.00E+00">
                  <c:v>-4.8460600000000001E-3</c:v>
                </c:pt>
                <c:pt idx="185634" formatCode="0.00E+00">
                  <c:v>-6.0928900000000001E-3</c:v>
                </c:pt>
                <c:pt idx="185635" formatCode="0.00E+00">
                  <c:v>-7.3039000000000003E-3</c:v>
                </c:pt>
                <c:pt idx="185636" formatCode="0.00E+00">
                  <c:v>-8.4767599999999999E-3</c:v>
                </c:pt>
                <c:pt idx="185637" formatCode="0.00E+00">
                  <c:v>-9.6091700000000002E-3</c:v>
                </c:pt>
                <c:pt idx="185638">
                  <c:v>-1.0698900000000001E-2</c:v>
                </c:pt>
                <c:pt idx="185639">
                  <c:v>-1.17439E-2</c:v>
                </c:pt>
                <c:pt idx="185640">
                  <c:v>-1.2742099999999999E-2</c:v>
                </c:pt>
                <c:pt idx="185641">
                  <c:v>-1.3691699999999999E-2</c:v>
                </c:pt>
                <c:pt idx="185642">
                  <c:v>-1.4591099999999999E-2</c:v>
                </c:pt>
                <c:pt idx="185643">
                  <c:v>-1.5438500000000001E-2</c:v>
                </c:pt>
                <c:pt idx="185644">
                  <c:v>-1.6232199999999999E-2</c:v>
                </c:pt>
                <c:pt idx="185645">
                  <c:v>-1.6970800000000001E-2</c:v>
                </c:pt>
                <c:pt idx="185646">
                  <c:v>-1.7653200000000001E-2</c:v>
                </c:pt>
                <c:pt idx="185647">
                  <c:v>-1.8277999999999999E-2</c:v>
                </c:pt>
                <c:pt idx="185648">
                  <c:v>-1.8844E-2</c:v>
                </c:pt>
                <c:pt idx="185649">
                  <c:v>-1.9350099999999999E-2</c:v>
                </c:pt>
                <c:pt idx="185650">
                  <c:v>-1.9795500000000001E-2</c:v>
                </c:pt>
                <c:pt idx="185651">
                  <c:v>-2.0179300000000001E-2</c:v>
                </c:pt>
                <c:pt idx="185652">
                  <c:v>-2.0500999999999998E-2</c:v>
                </c:pt>
                <c:pt idx="185653">
                  <c:v>-2.07601E-2</c:v>
                </c:pt>
                <c:pt idx="185654">
                  <c:v>-2.0956099999999998E-2</c:v>
                </c:pt>
                <c:pt idx="185655">
                  <c:v>-2.1088599999999999E-2</c:v>
                </c:pt>
                <c:pt idx="185656">
                  <c:v>-2.11574E-2</c:v>
                </c:pt>
                <c:pt idx="185657">
                  <c:v>-2.1162400000000001E-2</c:v>
                </c:pt>
                <c:pt idx="185658">
                  <c:v>-2.1103899999999998E-2</c:v>
                </c:pt>
                <c:pt idx="185659">
                  <c:v>-2.09821E-2</c:v>
                </c:pt>
                <c:pt idx="185660">
                  <c:v>-2.07975E-2</c:v>
                </c:pt>
                <c:pt idx="185661">
                  <c:v>-2.0550300000000001E-2</c:v>
                </c:pt>
                <c:pt idx="185662">
                  <c:v>-2.0240999999999999E-2</c:v>
                </c:pt>
                <c:pt idx="185663">
                  <c:v>-1.98703E-2</c:v>
                </c:pt>
                <c:pt idx="185664">
                  <c:v>-1.9439100000000001E-2</c:v>
                </c:pt>
                <c:pt idx="185665">
                  <c:v>-1.8948199999999998E-2</c:v>
                </c:pt>
                <c:pt idx="185666">
                  <c:v>-1.8398600000000001E-2</c:v>
                </c:pt>
                <c:pt idx="185667">
                  <c:v>-1.7791299999999999E-2</c:v>
                </c:pt>
                <c:pt idx="185668">
                  <c:v>-1.7127799999999999E-2</c:v>
                </c:pt>
                <c:pt idx="185669">
                  <c:v>-1.6409300000000002E-2</c:v>
                </c:pt>
                <c:pt idx="185670">
                  <c:v>-1.5637399999999999E-2</c:v>
                </c:pt>
                <c:pt idx="185671">
                  <c:v>-1.48135E-2</c:v>
                </c:pt>
                <c:pt idx="185672">
                  <c:v>-1.39393E-2</c:v>
                </c:pt>
                <c:pt idx="185673">
                  <c:v>-1.30165E-2</c:v>
                </c:pt>
                <c:pt idx="185674">
                  <c:v>-1.2046899999999999E-2</c:v>
                </c:pt>
                <c:pt idx="185675">
                  <c:v>-1.1032500000000001E-2</c:v>
                </c:pt>
                <c:pt idx="185676" formatCode="0.00E+00">
                  <c:v>-9.9751700000000002E-3</c:v>
                </c:pt>
                <c:pt idx="185677" formatCode="0.00E+00">
                  <c:v>-8.8772E-3</c:v>
                </c:pt>
                <c:pt idx="185678" formatCode="0.00E+00">
                  <c:v>-7.7407800000000001E-3</c:v>
                </c:pt>
                <c:pt idx="185679" formatCode="0.00E+00">
                  <c:v>-6.5682400000000004E-3</c:v>
                </c:pt>
                <c:pt idx="185680" formatCode="0.00E+00">
                  <c:v>-5.3619599999999998E-3</c:v>
                </c:pt>
                <c:pt idx="185681" formatCode="0.00E+00">
                  <c:v>-4.1243199999999999E-3</c:v>
                </c:pt>
                <c:pt idx="185682" formatCode="0.00E+00">
                  <c:v>-2.8578000000000002E-3</c:v>
                </c:pt>
                <c:pt idx="185683" formatCode="0.00E+00">
                  <c:v>-1.56488E-3</c:v>
                </c:pt>
                <c:pt idx="185684" formatCode="0.00E+00">
                  <c:v>-2.4819799999999998E-4</c:v>
                </c:pt>
                <c:pt idx="185685" formatCode="0.00E+00">
                  <c:v>1.08946E-3</c:v>
                </c:pt>
                <c:pt idx="185686" formatCode="0.00E+00">
                  <c:v>2.4453500000000002E-3</c:v>
                </c:pt>
                <c:pt idx="185687" formatCode="0.00E+00">
                  <c:v>3.8168099999999999E-3</c:v>
                </c:pt>
                <c:pt idx="185688" formatCode="0.00E+00">
                  <c:v>5.2011699999999998E-3</c:v>
                </c:pt>
                <c:pt idx="185689" formatCode="0.00E+00">
                  <c:v>6.5955900000000001E-3</c:v>
                </c:pt>
                <c:pt idx="185690" formatCode="0.00E+00">
                  <c:v>7.9971999999999994E-3</c:v>
                </c:pt>
                <c:pt idx="185691" formatCode="0.00E+00">
                  <c:v>9.4031900000000005E-3</c:v>
                </c:pt>
                <c:pt idx="185692">
                  <c:v>1.0810699999999999E-2</c:v>
                </c:pt>
                <c:pt idx="185693">
                  <c:v>1.2217E-2</c:v>
                </c:pt>
                <c:pt idx="185694">
                  <c:v>1.3618999999999999E-2</c:v>
                </c:pt>
                <c:pt idx="185695">
                  <c:v>1.50139E-2</c:v>
                </c:pt>
                <c:pt idx="185696">
                  <c:v>1.6398900000000001E-2</c:v>
                </c:pt>
                <c:pt idx="185697">
                  <c:v>1.7771100000000001E-2</c:v>
                </c:pt>
                <c:pt idx="185698">
                  <c:v>1.9127600000000002E-2</c:v>
                </c:pt>
                <c:pt idx="185699">
                  <c:v>2.0465799999999999E-2</c:v>
                </c:pt>
                <c:pt idx="185700">
                  <c:v>2.1782699999999999E-2</c:v>
                </c:pt>
                <c:pt idx="185701">
                  <c:v>2.3075700000000001E-2</c:v>
                </c:pt>
                <c:pt idx="185702">
                  <c:v>2.43419E-2</c:v>
                </c:pt>
                <c:pt idx="185703">
                  <c:v>2.55786E-2</c:v>
                </c:pt>
                <c:pt idx="185704">
                  <c:v>2.6783299999999999E-2</c:v>
                </c:pt>
                <c:pt idx="185705">
                  <c:v>2.79534E-2</c:v>
                </c:pt>
                <c:pt idx="185706">
                  <c:v>2.9086500000000001E-2</c:v>
                </c:pt>
                <c:pt idx="185707">
                  <c:v>3.0179999999999998E-2</c:v>
                </c:pt>
                <c:pt idx="185708">
                  <c:v>3.1231700000000001E-2</c:v>
                </c:pt>
                <c:pt idx="185709">
                  <c:v>3.2239200000000003E-2</c:v>
                </c:pt>
                <c:pt idx="185710">
                  <c:v>3.3200300000000002E-2</c:v>
                </c:pt>
                <c:pt idx="185711">
                  <c:v>3.4112799999999999E-2</c:v>
                </c:pt>
                <c:pt idx="185712">
                  <c:v>3.49748E-2</c:v>
                </c:pt>
                <c:pt idx="185713">
                  <c:v>3.5784200000000002E-2</c:v>
                </c:pt>
                <c:pt idx="185714">
                  <c:v>3.6539099999999998E-2</c:v>
                </c:pt>
                <c:pt idx="185715">
                  <c:v>3.7237899999999997E-2</c:v>
                </c:pt>
                <c:pt idx="185716">
                  <c:v>3.78789E-2</c:v>
                </c:pt>
                <c:pt idx="185717">
                  <c:v>3.8460500000000002E-2</c:v>
                </c:pt>
                <c:pt idx="185718">
                  <c:v>3.8981200000000001E-2</c:v>
                </c:pt>
                <c:pt idx="185719">
                  <c:v>3.9439799999999997E-2</c:v>
                </c:pt>
                <c:pt idx="185720">
                  <c:v>3.9834799999999997E-2</c:v>
                </c:pt>
                <c:pt idx="185721">
                  <c:v>4.0165199999999998E-2</c:v>
                </c:pt>
                <c:pt idx="185722">
                  <c:v>4.0430000000000001E-2</c:v>
                </c:pt>
                <c:pt idx="185723">
                  <c:v>4.0628299999999999E-2</c:v>
                </c:pt>
                <c:pt idx="185724">
                  <c:v>4.0759299999999998E-2</c:v>
                </c:pt>
                <c:pt idx="185725">
                  <c:v>4.0822400000000002E-2</c:v>
                </c:pt>
                <c:pt idx="185726">
                  <c:v>4.0816900000000003E-2</c:v>
                </c:pt>
                <c:pt idx="185727">
                  <c:v>4.0742399999999998E-2</c:v>
                </c:pt>
                <c:pt idx="185728">
                  <c:v>4.0598500000000003E-2</c:v>
                </c:pt>
                <c:pt idx="185729">
                  <c:v>4.0385200000000003E-2</c:v>
                </c:pt>
                <c:pt idx="185730">
                  <c:v>4.0102899999999997E-2</c:v>
                </c:pt>
                <c:pt idx="185731">
                  <c:v>3.9752500000000003E-2</c:v>
                </c:pt>
                <c:pt idx="185732">
                  <c:v>3.9334399999999999E-2</c:v>
                </c:pt>
                <c:pt idx="185733">
                  <c:v>3.8848800000000003E-2</c:v>
                </c:pt>
                <c:pt idx="185734">
                  <c:v>3.8295599999999999E-2</c:v>
                </c:pt>
                <c:pt idx="185735">
                  <c:v>3.7674699999999998E-2</c:v>
                </c:pt>
                <c:pt idx="185736">
                  <c:v>3.6986100000000001E-2</c:v>
                </c:pt>
                <c:pt idx="185737">
                  <c:v>3.6230100000000001E-2</c:v>
                </c:pt>
                <c:pt idx="185738">
                  <c:v>3.5407099999999997E-2</c:v>
                </c:pt>
                <c:pt idx="185739">
                  <c:v>3.4517699999999998E-2</c:v>
                </c:pt>
                <c:pt idx="185740">
                  <c:v>3.3562599999999998E-2</c:v>
                </c:pt>
                <c:pt idx="185741">
                  <c:v>3.2542500000000002E-2</c:v>
                </c:pt>
                <c:pt idx="185742">
                  <c:v>3.1458399999999997E-2</c:v>
                </c:pt>
                <c:pt idx="185743">
                  <c:v>3.0311100000000001E-2</c:v>
                </c:pt>
                <c:pt idx="185744">
                  <c:v>2.91019E-2</c:v>
                </c:pt>
                <c:pt idx="185745">
                  <c:v>2.7831999999999999E-2</c:v>
                </c:pt>
                <c:pt idx="185746">
                  <c:v>2.6502999999999999E-2</c:v>
                </c:pt>
                <c:pt idx="185747">
                  <c:v>2.5116300000000001E-2</c:v>
                </c:pt>
                <c:pt idx="185748">
                  <c:v>2.3673300000000001E-2</c:v>
                </c:pt>
                <c:pt idx="185749">
                  <c:v>2.21757E-2</c:v>
                </c:pt>
                <c:pt idx="185750">
                  <c:v>2.0625399999999999E-2</c:v>
                </c:pt>
                <c:pt idx="185751">
                  <c:v>1.9024200000000002E-2</c:v>
                </c:pt>
                <c:pt idx="185752">
                  <c:v>1.7374199999999999E-2</c:v>
                </c:pt>
                <c:pt idx="185753">
                  <c:v>1.5677900000000002E-2</c:v>
                </c:pt>
                <c:pt idx="185754">
                  <c:v>1.39382E-2</c:v>
                </c:pt>
                <c:pt idx="185755">
                  <c:v>1.2156800000000001E-2</c:v>
                </c:pt>
                <c:pt idx="185756">
                  <c:v>1.0336E-2</c:v>
                </c:pt>
                <c:pt idx="185757" formatCode="0.00E+00">
                  <c:v>8.4780800000000007E-3</c:v>
                </c:pt>
                <c:pt idx="185758" formatCode="0.00E+00">
                  <c:v>6.5856600000000001E-3</c:v>
                </c:pt>
                <c:pt idx="185759" formatCode="0.00E+00">
                  <c:v>4.66147E-3</c:v>
                </c:pt>
                <c:pt idx="185760" formatCode="0.00E+00">
                  <c:v>2.7086900000000001E-3</c:v>
                </c:pt>
                <c:pt idx="185761" formatCode="0.00E+00">
                  <c:v>7.3048500000000001E-4</c:v>
                </c:pt>
                <c:pt idx="185762" formatCode="0.00E+00">
                  <c:v>-1.2702900000000001E-3</c:v>
                </c:pt>
                <c:pt idx="185763" formatCode="0.00E+00">
                  <c:v>-3.29109E-3</c:v>
                </c:pt>
                <c:pt idx="185764" formatCode="0.00E+00">
                  <c:v>-5.3294099999999997E-3</c:v>
                </c:pt>
                <c:pt idx="185765" formatCode="0.00E+00">
                  <c:v>-7.3822100000000002E-3</c:v>
                </c:pt>
                <c:pt idx="185766" formatCode="0.00E+00">
                  <c:v>-9.4462499999999998E-3</c:v>
                </c:pt>
                <c:pt idx="185767">
                  <c:v>-1.1518499999999999E-2</c:v>
                </c:pt>
                <c:pt idx="185768">
                  <c:v>-1.3595899999999999E-2</c:v>
                </c:pt>
                <c:pt idx="185769">
                  <c:v>-1.5675399999999999E-2</c:v>
                </c:pt>
                <c:pt idx="185770">
                  <c:v>-1.77539E-2</c:v>
                </c:pt>
                <c:pt idx="185771">
                  <c:v>-1.98283E-2</c:v>
                </c:pt>
                <c:pt idx="185772">
                  <c:v>-2.1895299999999999E-2</c:v>
                </c:pt>
                <c:pt idx="185773">
                  <c:v>-2.39521E-2</c:v>
                </c:pt>
                <c:pt idx="185774">
                  <c:v>-2.59957E-2</c:v>
                </c:pt>
                <c:pt idx="185775">
                  <c:v>-2.8022200000000001E-2</c:v>
                </c:pt>
                <c:pt idx="185776">
                  <c:v>-3.0028099999999999E-2</c:v>
                </c:pt>
                <c:pt idx="185777">
                  <c:v>-3.2011400000000002E-2</c:v>
                </c:pt>
                <c:pt idx="185778">
                  <c:v>-3.3971599999999998E-2</c:v>
                </c:pt>
                <c:pt idx="185779">
                  <c:v>-3.5907300000000003E-2</c:v>
                </c:pt>
                <c:pt idx="185780">
                  <c:v>-3.7813699999999999E-2</c:v>
                </c:pt>
                <c:pt idx="185781">
                  <c:v>-3.96846E-2</c:v>
                </c:pt>
                <c:pt idx="185782">
                  <c:v>-4.1515700000000003E-2</c:v>
                </c:pt>
                <c:pt idx="185783">
                  <c:v>-4.3304000000000002E-2</c:v>
                </c:pt>
                <c:pt idx="185784">
                  <c:v>-4.50471E-2</c:v>
                </c:pt>
                <c:pt idx="185785">
                  <c:v>-4.6741900000000003E-2</c:v>
                </c:pt>
                <c:pt idx="185786">
                  <c:v>-4.8385600000000001E-2</c:v>
                </c:pt>
                <c:pt idx="185787">
                  <c:v>-4.9975699999999998E-2</c:v>
                </c:pt>
                <c:pt idx="185788">
                  <c:v>-5.1509899999999997E-2</c:v>
                </c:pt>
                <c:pt idx="185789">
                  <c:v>-5.2985900000000002E-2</c:v>
                </c:pt>
                <c:pt idx="185790">
                  <c:v>-5.44013E-2</c:v>
                </c:pt>
                <c:pt idx="185791">
                  <c:v>-5.5754699999999997E-2</c:v>
                </c:pt>
                <c:pt idx="185792">
                  <c:v>-5.7044600000000001E-2</c:v>
                </c:pt>
                <c:pt idx="185793">
                  <c:v>-5.8270000000000002E-2</c:v>
                </c:pt>
                <c:pt idx="185794">
                  <c:v>-5.9429599999999999E-2</c:v>
                </c:pt>
                <c:pt idx="185795">
                  <c:v>-6.0521699999999998E-2</c:v>
                </c:pt>
                <c:pt idx="185796">
                  <c:v>-6.1545099999999998E-2</c:v>
                </c:pt>
                <c:pt idx="185797">
                  <c:v>-6.24988E-2</c:v>
                </c:pt>
                <c:pt idx="185798">
                  <c:v>-6.3381400000000004E-2</c:v>
                </c:pt>
                <c:pt idx="185799">
                  <c:v>-6.41906E-2</c:v>
                </c:pt>
                <c:pt idx="185800">
                  <c:v>-6.4923499999999995E-2</c:v>
                </c:pt>
                <c:pt idx="185801">
                  <c:v>-6.5578300000000006E-2</c:v>
                </c:pt>
                <c:pt idx="185802">
                  <c:v>-6.61548E-2</c:v>
                </c:pt>
                <c:pt idx="185803">
                  <c:v>-6.66548E-2</c:v>
                </c:pt>
                <c:pt idx="185804">
                  <c:v>-6.7079899999999998E-2</c:v>
                </c:pt>
                <c:pt idx="185805">
                  <c:v>-6.7430299999999999E-2</c:v>
                </c:pt>
                <c:pt idx="185806">
                  <c:v>-6.7705699999999994E-2</c:v>
                </c:pt>
                <c:pt idx="185807">
                  <c:v>-6.7905199999999999E-2</c:v>
                </c:pt>
                <c:pt idx="185808">
                  <c:v>-6.8027199999999996E-2</c:v>
                </c:pt>
                <c:pt idx="185809">
                  <c:v>-6.8069000000000005E-2</c:v>
                </c:pt>
                <c:pt idx="185810">
                  <c:v>-6.80283E-2</c:v>
                </c:pt>
                <c:pt idx="185811">
                  <c:v>-6.7905999999999994E-2</c:v>
                </c:pt>
                <c:pt idx="185812">
                  <c:v>-6.7705000000000001E-2</c:v>
                </c:pt>
                <c:pt idx="185813">
                  <c:v>-6.7427299999999996E-2</c:v>
                </c:pt>
                <c:pt idx="185814">
                  <c:v>-6.7072400000000004E-2</c:v>
                </c:pt>
                <c:pt idx="185815">
                  <c:v>-6.6639699999999996E-2</c:v>
                </c:pt>
                <c:pt idx="185816">
                  <c:v>-6.6130800000000003E-2</c:v>
                </c:pt>
                <c:pt idx="185817">
                  <c:v>-6.5548800000000004E-2</c:v>
                </c:pt>
                <c:pt idx="185818">
                  <c:v>-6.4896300000000004E-2</c:v>
                </c:pt>
                <c:pt idx="185819">
                  <c:v>-6.4174300000000004E-2</c:v>
                </c:pt>
                <c:pt idx="185820">
                  <c:v>-6.3383499999999995E-2</c:v>
                </c:pt>
                <c:pt idx="185821">
                  <c:v>-6.2524899999999994E-2</c:v>
                </c:pt>
                <c:pt idx="185822">
                  <c:v>-6.1599500000000001E-2</c:v>
                </c:pt>
                <c:pt idx="185823">
                  <c:v>-6.0607800000000003E-2</c:v>
                </c:pt>
                <c:pt idx="185824">
                  <c:v>-5.95498E-2</c:v>
                </c:pt>
                <c:pt idx="185825">
                  <c:v>-5.8425600000000001E-2</c:v>
                </c:pt>
                <c:pt idx="185826">
                  <c:v>-5.7236799999999997E-2</c:v>
                </c:pt>
                <c:pt idx="185827">
                  <c:v>-5.59874E-2</c:v>
                </c:pt>
                <c:pt idx="185828">
                  <c:v>-5.46817E-2</c:v>
                </c:pt>
                <c:pt idx="185829">
                  <c:v>-5.3322700000000001E-2</c:v>
                </c:pt>
                <c:pt idx="185830">
                  <c:v>-5.1911800000000001E-2</c:v>
                </c:pt>
                <c:pt idx="185831">
                  <c:v>-5.0450399999999999E-2</c:v>
                </c:pt>
                <c:pt idx="185832">
                  <c:v>-4.8941499999999999E-2</c:v>
                </c:pt>
                <c:pt idx="185833">
                  <c:v>-4.7389300000000002E-2</c:v>
                </c:pt>
                <c:pt idx="185834">
                  <c:v>-4.57983E-2</c:v>
                </c:pt>
                <c:pt idx="185835">
                  <c:v>-4.41714E-2</c:v>
                </c:pt>
                <c:pt idx="185836">
                  <c:v>-4.2511E-2</c:v>
                </c:pt>
                <c:pt idx="185837">
                  <c:v>-4.08216E-2</c:v>
                </c:pt>
                <c:pt idx="185838">
                  <c:v>-3.9108999999999998E-2</c:v>
                </c:pt>
                <c:pt idx="185839">
                  <c:v>-3.7378099999999997E-2</c:v>
                </c:pt>
                <c:pt idx="185840">
                  <c:v>-3.5634899999999997E-2</c:v>
                </c:pt>
                <c:pt idx="185841">
                  <c:v>-3.3886100000000002E-2</c:v>
                </c:pt>
                <c:pt idx="185842">
                  <c:v>-3.21363E-2</c:v>
                </c:pt>
                <c:pt idx="185843">
                  <c:v>-3.0386900000000001E-2</c:v>
                </c:pt>
                <c:pt idx="185844">
                  <c:v>-2.8639299999999999E-2</c:v>
                </c:pt>
                <c:pt idx="185845">
                  <c:v>-2.6897799999999999E-2</c:v>
                </c:pt>
                <c:pt idx="185846">
                  <c:v>-2.5167800000000001E-2</c:v>
                </c:pt>
                <c:pt idx="185847">
                  <c:v>-2.34527E-2</c:v>
                </c:pt>
                <c:pt idx="185848">
                  <c:v>-2.1754300000000001E-2</c:v>
                </c:pt>
                <c:pt idx="185849">
                  <c:v>-2.0075099999999999E-2</c:v>
                </c:pt>
                <c:pt idx="185850">
                  <c:v>-1.8419000000000001E-2</c:v>
                </c:pt>
                <c:pt idx="185851">
                  <c:v>-1.6790800000000002E-2</c:v>
                </c:pt>
                <c:pt idx="185852">
                  <c:v>-1.51947E-2</c:v>
                </c:pt>
                <c:pt idx="185853">
                  <c:v>-1.36344E-2</c:v>
                </c:pt>
                <c:pt idx="185854">
                  <c:v>-1.21134E-2</c:v>
                </c:pt>
                <c:pt idx="185855">
                  <c:v>-1.06351E-2</c:v>
                </c:pt>
                <c:pt idx="185856" formatCode="0.00E+00">
                  <c:v>-9.2025600000000003E-3</c:v>
                </c:pt>
                <c:pt idx="185857" formatCode="0.00E+00">
                  <c:v>-7.8177899999999998E-3</c:v>
                </c:pt>
                <c:pt idx="185858" formatCode="0.00E+00">
                  <c:v>-6.4823199999999997E-3</c:v>
                </c:pt>
                <c:pt idx="185859" formatCode="0.00E+00">
                  <c:v>-5.19966E-3</c:v>
                </c:pt>
                <c:pt idx="185860" formatCode="0.00E+00">
                  <c:v>-3.9744000000000003E-3</c:v>
                </c:pt>
                <c:pt idx="185861" formatCode="0.00E+00">
                  <c:v>-2.80964E-3</c:v>
                </c:pt>
                <c:pt idx="185862" formatCode="0.00E+00">
                  <c:v>-1.7065699999999999E-3</c:v>
                </c:pt>
                <c:pt idx="185863" formatCode="0.00E+00">
                  <c:v>-6.6716400000000004E-4</c:v>
                </c:pt>
                <c:pt idx="185864" formatCode="0.00E+00">
                  <c:v>3.0429699999999998E-4</c:v>
                </c:pt>
                <c:pt idx="185865" formatCode="0.00E+00">
                  <c:v>1.20316E-3</c:v>
                </c:pt>
                <c:pt idx="185866" formatCode="0.00E+00">
                  <c:v>2.0260299999999998E-3</c:v>
                </c:pt>
                <c:pt idx="185867" formatCode="0.00E+00">
                  <c:v>2.7700300000000001E-3</c:v>
                </c:pt>
                <c:pt idx="185868" formatCode="0.00E+00">
                  <c:v>3.4319300000000001E-3</c:v>
                </c:pt>
                <c:pt idx="185869" formatCode="0.00E+00">
                  <c:v>4.00746E-3</c:v>
                </c:pt>
                <c:pt idx="185870" formatCode="0.00E+00">
                  <c:v>4.49147E-3</c:v>
                </c:pt>
                <c:pt idx="185871" formatCode="0.00E+00">
                  <c:v>4.8797700000000003E-3</c:v>
                </c:pt>
                <c:pt idx="185872" formatCode="0.00E+00">
                  <c:v>5.1700799999999996E-3</c:v>
                </c:pt>
                <c:pt idx="185873" formatCode="0.00E+00">
                  <c:v>5.36179E-3</c:v>
                </c:pt>
                <c:pt idx="185874" formatCode="0.00E+00">
                  <c:v>5.4550700000000002E-3</c:v>
                </c:pt>
                <c:pt idx="185875" formatCode="0.00E+00">
                  <c:v>5.4501300000000001E-3</c:v>
                </c:pt>
                <c:pt idx="185876" formatCode="0.00E+00">
                  <c:v>5.3478800000000002E-3</c:v>
                </c:pt>
                <c:pt idx="185877" formatCode="0.00E+00">
                  <c:v>5.1490299999999998E-3</c:v>
                </c:pt>
                <c:pt idx="185878" formatCode="0.00E+00">
                  <c:v>4.85105E-3</c:v>
                </c:pt>
                <c:pt idx="185879" formatCode="0.00E+00">
                  <c:v>4.4490299999999997E-3</c:v>
                </c:pt>
                <c:pt idx="185880" formatCode="0.00E+00">
                  <c:v>3.9412800000000001E-3</c:v>
                </c:pt>
                <c:pt idx="185881" formatCode="0.00E+00">
                  <c:v>3.3311399999999998E-3</c:v>
                </c:pt>
                <c:pt idx="185882" formatCode="0.00E+00">
                  <c:v>2.6221E-3</c:v>
                </c:pt>
                <c:pt idx="185883" formatCode="0.00E+00">
                  <c:v>1.81474E-3</c:v>
                </c:pt>
                <c:pt idx="185884" formatCode="0.00E+00">
                  <c:v>9.0861999999999996E-4</c:v>
                </c:pt>
                <c:pt idx="185885" formatCode="0.00E+00">
                  <c:v>-9.6923300000000001E-5</c:v>
                </c:pt>
                <c:pt idx="185886" formatCode="0.00E+00">
                  <c:v>-1.2032600000000001E-3</c:v>
                </c:pt>
                <c:pt idx="185887" formatCode="0.00E+00">
                  <c:v>-2.41084E-3</c:v>
                </c:pt>
                <c:pt idx="185888" formatCode="0.00E+00">
                  <c:v>-3.7184900000000001E-3</c:v>
                </c:pt>
                <c:pt idx="185889" formatCode="0.00E+00">
                  <c:v>-5.1253799999999997E-3</c:v>
                </c:pt>
                <c:pt idx="185890" formatCode="0.00E+00">
                  <c:v>-6.6315999999999996E-3</c:v>
                </c:pt>
                <c:pt idx="185891" formatCode="0.00E+00">
                  <c:v>-8.2362100000000008E-3</c:v>
                </c:pt>
                <c:pt idx="185892" formatCode="0.00E+00">
                  <c:v>-9.9359099999999992E-3</c:v>
                </c:pt>
                <c:pt idx="185893">
                  <c:v>-1.1726500000000001E-2</c:v>
                </c:pt>
                <c:pt idx="185894">
                  <c:v>-1.3605000000000001E-2</c:v>
                </c:pt>
                <c:pt idx="185895">
                  <c:v>-1.55707E-2</c:v>
                </c:pt>
                <c:pt idx="185896">
                  <c:v>-1.7624600000000001E-2</c:v>
                </c:pt>
                <c:pt idx="185897">
                  <c:v>-1.9766599999999999E-2</c:v>
                </c:pt>
                <c:pt idx="185898">
                  <c:v>-2.1995500000000001E-2</c:v>
                </c:pt>
                <c:pt idx="185899">
                  <c:v>-2.43091E-2</c:v>
                </c:pt>
                <c:pt idx="185900">
                  <c:v>-2.6705E-2</c:v>
                </c:pt>
                <c:pt idx="185901">
                  <c:v>-2.91801E-2</c:v>
                </c:pt>
                <c:pt idx="185902">
                  <c:v>-3.1731000000000002E-2</c:v>
                </c:pt>
                <c:pt idx="185903">
                  <c:v>-3.4354000000000003E-2</c:v>
                </c:pt>
                <c:pt idx="185904">
                  <c:v>-3.7044399999999998E-2</c:v>
                </c:pt>
                <c:pt idx="185905">
                  <c:v>-3.9796199999999997E-2</c:v>
                </c:pt>
                <c:pt idx="185906">
                  <c:v>-4.2603700000000001E-2</c:v>
                </c:pt>
                <c:pt idx="185907">
                  <c:v>-4.5463799999999999E-2</c:v>
                </c:pt>
                <c:pt idx="185908">
                  <c:v>-4.8375799999999997E-2</c:v>
                </c:pt>
                <c:pt idx="185909">
                  <c:v>-5.1339700000000002E-2</c:v>
                </c:pt>
                <c:pt idx="185910">
                  <c:v>-5.4354E-2</c:v>
                </c:pt>
                <c:pt idx="185911">
                  <c:v>-5.74145E-2</c:v>
                </c:pt>
                <c:pt idx="185912">
                  <c:v>-6.0516300000000002E-2</c:v>
                </c:pt>
                <c:pt idx="185913">
                  <c:v>-6.3654299999999997E-2</c:v>
                </c:pt>
                <c:pt idx="185914">
                  <c:v>-6.6824400000000006E-2</c:v>
                </c:pt>
                <c:pt idx="185915">
                  <c:v>-7.0023699999999994E-2</c:v>
                </c:pt>
                <c:pt idx="185916">
                  <c:v>-7.3247099999999996E-2</c:v>
                </c:pt>
                <c:pt idx="185917">
                  <c:v>-7.6485999999999998E-2</c:v>
                </c:pt>
                <c:pt idx="185918">
                  <c:v>-7.9732999999999998E-2</c:v>
                </c:pt>
                <c:pt idx="185919">
                  <c:v>-8.2984600000000006E-2</c:v>
                </c:pt>
                <c:pt idx="185920">
                  <c:v>-8.6239499999999997E-2</c:v>
                </c:pt>
                <c:pt idx="185921">
                  <c:v>-8.9495500000000006E-2</c:v>
                </c:pt>
                <c:pt idx="185922">
                  <c:v>-9.2748999999999998E-2</c:v>
                </c:pt>
                <c:pt idx="185923">
                  <c:v>-9.59956E-2</c:v>
                </c:pt>
                <c:pt idx="185924">
                  <c:v>-9.9228700000000003E-2</c:v>
                </c:pt>
                <c:pt idx="185925">
                  <c:v>-0.102437</c:v>
                </c:pt>
                <c:pt idx="185926">
                  <c:v>-0.10560899999999999</c:v>
                </c:pt>
                <c:pt idx="185927">
                  <c:v>-0.10874</c:v>
                </c:pt>
                <c:pt idx="185928">
                  <c:v>-0.111828</c:v>
                </c:pt>
                <c:pt idx="185929">
                  <c:v>-0.114875</c:v>
                </c:pt>
                <c:pt idx="185930">
                  <c:v>-0.11787499999999999</c:v>
                </c:pt>
                <c:pt idx="185931">
                  <c:v>-0.120828</c:v>
                </c:pt>
                <c:pt idx="185932">
                  <c:v>-0.12373199999999999</c:v>
                </c:pt>
                <c:pt idx="185933">
                  <c:v>-0.126583</c:v>
                </c:pt>
                <c:pt idx="185934">
                  <c:v>-0.12937299999999999</c:v>
                </c:pt>
                <c:pt idx="185935">
                  <c:v>-0.13209799999999999</c:v>
                </c:pt>
                <c:pt idx="185936">
                  <c:v>-0.13475300000000001</c:v>
                </c:pt>
                <c:pt idx="185937">
                  <c:v>-0.13733699999999999</c:v>
                </c:pt>
                <c:pt idx="185938">
                  <c:v>-0.139846</c:v>
                </c:pt>
                <c:pt idx="185939">
                  <c:v>-0.14227799999999999</c:v>
                </c:pt>
                <c:pt idx="185940">
                  <c:v>-0.14463300000000001</c:v>
                </c:pt>
                <c:pt idx="185941">
                  <c:v>-0.14691199999999999</c:v>
                </c:pt>
                <c:pt idx="185942">
                  <c:v>-0.149115</c:v>
                </c:pt>
                <c:pt idx="185943">
                  <c:v>-0.15123800000000001</c:v>
                </c:pt>
                <c:pt idx="185944">
                  <c:v>-0.153278</c:v>
                </c:pt>
                <c:pt idx="185945">
                  <c:v>-0.15523100000000001</c:v>
                </c:pt>
                <c:pt idx="185946">
                  <c:v>-0.15709200000000001</c:v>
                </c:pt>
                <c:pt idx="185947">
                  <c:v>-0.158856</c:v>
                </c:pt>
                <c:pt idx="185948">
                  <c:v>-0.160522</c:v>
                </c:pt>
                <c:pt idx="185949">
                  <c:v>-0.16208700000000001</c:v>
                </c:pt>
                <c:pt idx="185950">
                  <c:v>-0.163546</c:v>
                </c:pt>
                <c:pt idx="185951">
                  <c:v>-0.16489799999999999</c:v>
                </c:pt>
                <c:pt idx="185952">
                  <c:v>-0.16614399999999999</c:v>
                </c:pt>
                <c:pt idx="185953">
                  <c:v>-0.16728699999999999</c:v>
                </c:pt>
                <c:pt idx="185954">
                  <c:v>-0.16833000000000001</c:v>
                </c:pt>
                <c:pt idx="185955">
                  <c:v>-0.16927300000000001</c:v>
                </c:pt>
                <c:pt idx="185956">
                  <c:v>-0.17011399999999999</c:v>
                </c:pt>
                <c:pt idx="185957">
                  <c:v>-0.17085</c:v>
                </c:pt>
                <c:pt idx="185958">
                  <c:v>-0.17148099999999999</c:v>
                </c:pt>
                <c:pt idx="185959">
                  <c:v>-0.17200599999999999</c:v>
                </c:pt>
                <c:pt idx="185960">
                  <c:v>-0.17243</c:v>
                </c:pt>
                <c:pt idx="185961">
                  <c:v>-0.17275599999999999</c:v>
                </c:pt>
                <c:pt idx="185962">
                  <c:v>-0.172986</c:v>
                </c:pt>
                <c:pt idx="185963">
                  <c:v>-0.173126</c:v>
                </c:pt>
                <c:pt idx="185964">
                  <c:v>-0.173182</c:v>
                </c:pt>
                <c:pt idx="185965">
                  <c:v>-0.173152</c:v>
                </c:pt>
                <c:pt idx="185966">
                  <c:v>-0.173038</c:v>
                </c:pt>
                <c:pt idx="185967">
                  <c:v>-0.172843</c:v>
                </c:pt>
                <c:pt idx="185968">
                  <c:v>-0.172569</c:v>
                </c:pt>
                <c:pt idx="185969">
                  <c:v>-0.17222100000000001</c:v>
                </c:pt>
                <c:pt idx="185970">
                  <c:v>-0.17179700000000001</c:v>
                </c:pt>
                <c:pt idx="185971">
                  <c:v>-0.17129900000000001</c:v>
                </c:pt>
                <c:pt idx="185972">
                  <c:v>-0.170735</c:v>
                </c:pt>
                <c:pt idx="185973">
                  <c:v>-0.17010700000000001</c:v>
                </c:pt>
                <c:pt idx="185974">
                  <c:v>-0.16941400000000001</c:v>
                </c:pt>
                <c:pt idx="185975">
                  <c:v>-0.168653</c:v>
                </c:pt>
                <c:pt idx="185976">
                  <c:v>-0.167824</c:v>
                </c:pt>
                <c:pt idx="185977">
                  <c:v>-0.16692899999999999</c:v>
                </c:pt>
                <c:pt idx="185978">
                  <c:v>-0.165966</c:v>
                </c:pt>
                <c:pt idx="185979">
                  <c:v>-0.164935</c:v>
                </c:pt>
                <c:pt idx="185980">
                  <c:v>-0.16383900000000001</c:v>
                </c:pt>
                <c:pt idx="185981">
                  <c:v>-0.162685</c:v>
                </c:pt>
                <c:pt idx="185982">
                  <c:v>-0.16148000000000001</c:v>
                </c:pt>
                <c:pt idx="185983">
                  <c:v>-0.16022900000000001</c:v>
                </c:pt>
                <c:pt idx="185984">
                  <c:v>-0.158938</c:v>
                </c:pt>
                <c:pt idx="185985">
                  <c:v>-0.15761</c:v>
                </c:pt>
                <c:pt idx="185986">
                  <c:v>-0.156249</c:v>
                </c:pt>
                <c:pt idx="185987">
                  <c:v>-0.15485599999999999</c:v>
                </c:pt>
                <c:pt idx="185988">
                  <c:v>-0.15343699999999999</c:v>
                </c:pt>
                <c:pt idx="185989">
                  <c:v>-0.15199699999999999</c:v>
                </c:pt>
                <c:pt idx="185990">
                  <c:v>-0.15054300000000001</c:v>
                </c:pt>
                <c:pt idx="185991">
                  <c:v>-0.14907799999999999</c:v>
                </c:pt>
                <c:pt idx="185992">
                  <c:v>-0.14760300000000001</c:v>
                </c:pt>
                <c:pt idx="185993">
                  <c:v>-0.146124</c:v>
                </c:pt>
                <c:pt idx="185994">
                  <c:v>-0.144651</c:v>
                </c:pt>
                <c:pt idx="185995">
                  <c:v>-0.14318900000000001</c:v>
                </c:pt>
                <c:pt idx="185996">
                  <c:v>-0.14174100000000001</c:v>
                </c:pt>
                <c:pt idx="185997">
                  <c:v>-0.14030200000000001</c:v>
                </c:pt>
                <c:pt idx="185998">
                  <c:v>-0.13886699999999999</c:v>
                </c:pt>
                <c:pt idx="185999">
                  <c:v>-0.137436</c:v>
                </c:pt>
                <c:pt idx="186000">
                  <c:v>-0.13601099999999999</c:v>
                </c:pt>
                <c:pt idx="186001">
                  <c:v>-0.13459499999999999</c:v>
                </c:pt>
                <c:pt idx="186002">
                  <c:v>-0.13319</c:v>
                </c:pt>
                <c:pt idx="186003">
                  <c:v>-0.131801</c:v>
                </c:pt>
                <c:pt idx="186004">
                  <c:v>-0.130439</c:v>
                </c:pt>
                <c:pt idx="186005">
                  <c:v>-0.12911400000000001</c:v>
                </c:pt>
                <c:pt idx="186006">
                  <c:v>-0.12783</c:v>
                </c:pt>
                <c:pt idx="186007">
                  <c:v>-0.126585</c:v>
                </c:pt>
                <c:pt idx="186008">
                  <c:v>-0.12537899999999999</c:v>
                </c:pt>
                <c:pt idx="186009">
                  <c:v>-0.124213</c:v>
                </c:pt>
                <c:pt idx="186010">
                  <c:v>-0.12309</c:v>
                </c:pt>
                <c:pt idx="186011">
                  <c:v>-0.12201099999999999</c:v>
                </c:pt>
                <c:pt idx="186012">
                  <c:v>-0.12098100000000001</c:v>
                </c:pt>
                <c:pt idx="186013">
                  <c:v>-0.120007</c:v>
                </c:pt>
                <c:pt idx="186014">
                  <c:v>-0.11909500000000001</c:v>
                </c:pt>
                <c:pt idx="186015">
                  <c:v>-0.118251</c:v>
                </c:pt>
                <c:pt idx="186016">
                  <c:v>-0.11748</c:v>
                </c:pt>
                <c:pt idx="186017">
                  <c:v>-0.116786</c:v>
                </c:pt>
                <c:pt idx="186018">
                  <c:v>-0.11617</c:v>
                </c:pt>
                <c:pt idx="186019">
                  <c:v>-0.115631</c:v>
                </c:pt>
                <c:pt idx="186020">
                  <c:v>-0.115171</c:v>
                </c:pt>
                <c:pt idx="186021">
                  <c:v>-0.11479300000000001</c:v>
                </c:pt>
                <c:pt idx="186022">
                  <c:v>-0.114499</c:v>
                </c:pt>
                <c:pt idx="186023">
                  <c:v>-0.11429</c:v>
                </c:pt>
                <c:pt idx="186024">
                  <c:v>-0.114167</c:v>
                </c:pt>
                <c:pt idx="186025">
                  <c:v>-0.11412600000000001</c:v>
                </c:pt>
                <c:pt idx="186026">
                  <c:v>-0.114166</c:v>
                </c:pt>
                <c:pt idx="186027">
                  <c:v>-0.114289</c:v>
                </c:pt>
                <c:pt idx="186028">
                  <c:v>-0.114497</c:v>
                </c:pt>
                <c:pt idx="186029">
                  <c:v>-0.114786</c:v>
                </c:pt>
                <c:pt idx="186030">
                  <c:v>-0.11515499999999999</c:v>
                </c:pt>
                <c:pt idx="186031">
                  <c:v>-0.115603</c:v>
                </c:pt>
                <c:pt idx="186032">
                  <c:v>-0.116129</c:v>
                </c:pt>
                <c:pt idx="186033">
                  <c:v>-0.11673699999999999</c:v>
                </c:pt>
                <c:pt idx="186034">
                  <c:v>-0.117433</c:v>
                </c:pt>
                <c:pt idx="186035">
                  <c:v>-0.11822199999999999</c:v>
                </c:pt>
                <c:pt idx="186036">
                  <c:v>-0.11910800000000001</c:v>
                </c:pt>
                <c:pt idx="186037">
                  <c:v>-0.120092</c:v>
                </c:pt>
                <c:pt idx="186038">
                  <c:v>-0.121173</c:v>
                </c:pt>
                <c:pt idx="186039">
                  <c:v>-0.12235</c:v>
                </c:pt>
                <c:pt idx="186040">
                  <c:v>-0.123622</c:v>
                </c:pt>
                <c:pt idx="186041">
                  <c:v>-0.124986</c:v>
                </c:pt>
                <c:pt idx="186042">
                  <c:v>-0.12643399999999999</c:v>
                </c:pt>
                <c:pt idx="186043">
                  <c:v>-0.12795999999999999</c:v>
                </c:pt>
                <c:pt idx="186044">
                  <c:v>-0.12956200000000001</c:v>
                </c:pt>
                <c:pt idx="186045">
                  <c:v>-0.131244</c:v>
                </c:pt>
                <c:pt idx="186046">
                  <c:v>-0.13300899999999999</c:v>
                </c:pt>
                <c:pt idx="186047">
                  <c:v>-0.13485800000000001</c:v>
                </c:pt>
                <c:pt idx="186048">
                  <c:v>-0.13678399999999999</c:v>
                </c:pt>
                <c:pt idx="186049">
                  <c:v>-0.13877900000000001</c:v>
                </c:pt>
                <c:pt idx="186050">
                  <c:v>-0.14084099999999999</c:v>
                </c:pt>
                <c:pt idx="186051">
                  <c:v>-0.14296300000000001</c:v>
                </c:pt>
                <c:pt idx="186052">
                  <c:v>-0.14514199999999999</c:v>
                </c:pt>
                <c:pt idx="186053">
                  <c:v>-0.14737600000000001</c:v>
                </c:pt>
                <c:pt idx="186054">
                  <c:v>-0.14966599999999999</c:v>
                </c:pt>
                <c:pt idx="186055">
                  <c:v>-0.15201300000000001</c:v>
                </c:pt>
                <c:pt idx="186056">
                  <c:v>-0.154415</c:v>
                </c:pt>
                <c:pt idx="186057">
                  <c:v>-0.15687300000000001</c:v>
                </c:pt>
                <c:pt idx="186058">
                  <c:v>-0.159382</c:v>
                </c:pt>
                <c:pt idx="186059">
                  <c:v>-0.16193399999999999</c:v>
                </c:pt>
                <c:pt idx="186060">
                  <c:v>-0.16452</c:v>
                </c:pt>
                <c:pt idx="186061">
                  <c:v>-0.16713800000000001</c:v>
                </c:pt>
                <c:pt idx="186062">
                  <c:v>-0.169791</c:v>
                </c:pt>
                <c:pt idx="186063">
                  <c:v>-0.172483</c:v>
                </c:pt>
                <c:pt idx="186064">
                  <c:v>-0.17521400000000001</c:v>
                </c:pt>
                <c:pt idx="186065">
                  <c:v>-0.177982</c:v>
                </c:pt>
                <c:pt idx="186066">
                  <c:v>-0.180784</c:v>
                </c:pt>
                <c:pt idx="186067">
                  <c:v>-0.183611</c:v>
                </c:pt>
                <c:pt idx="186068">
                  <c:v>-0.18645400000000001</c:v>
                </c:pt>
                <c:pt idx="186069">
                  <c:v>-0.189302</c:v>
                </c:pt>
                <c:pt idx="186070">
                  <c:v>-0.19214800000000001</c:v>
                </c:pt>
                <c:pt idx="186071">
                  <c:v>-0.19498799999999999</c:v>
                </c:pt>
                <c:pt idx="186072">
                  <c:v>-0.19781499999999999</c:v>
                </c:pt>
                <c:pt idx="186073">
                  <c:v>-0.20062199999999999</c:v>
                </c:pt>
                <c:pt idx="186074">
                  <c:v>-0.203401</c:v>
                </c:pt>
                <c:pt idx="186075">
                  <c:v>-0.20615600000000001</c:v>
                </c:pt>
                <c:pt idx="186076">
                  <c:v>-0.208893</c:v>
                </c:pt>
                <c:pt idx="186077">
                  <c:v>-0.211614</c:v>
                </c:pt>
                <c:pt idx="186078">
                  <c:v>-0.21431800000000001</c:v>
                </c:pt>
                <c:pt idx="186079">
                  <c:v>-0.21700900000000001</c:v>
                </c:pt>
                <c:pt idx="186080">
                  <c:v>-0.21968399999999999</c:v>
                </c:pt>
                <c:pt idx="186081">
                  <c:v>-0.22234100000000001</c:v>
                </c:pt>
                <c:pt idx="186082">
                  <c:v>-0.22497500000000001</c:v>
                </c:pt>
                <c:pt idx="186083">
                  <c:v>-0.22758100000000001</c:v>
                </c:pt>
                <c:pt idx="186084">
                  <c:v>-0.230161</c:v>
                </c:pt>
                <c:pt idx="186085">
                  <c:v>-0.232711</c:v>
                </c:pt>
                <c:pt idx="186086">
                  <c:v>-0.23522999999999999</c:v>
                </c:pt>
                <c:pt idx="186087">
                  <c:v>-0.23771300000000001</c:v>
                </c:pt>
                <c:pt idx="186088">
                  <c:v>-0.24016000000000001</c:v>
                </c:pt>
                <c:pt idx="186089">
                  <c:v>-0.24256800000000001</c:v>
                </c:pt>
                <c:pt idx="186090">
                  <c:v>-0.24492800000000001</c:v>
                </c:pt>
                <c:pt idx="186091">
                  <c:v>-0.247229</c:v>
                </c:pt>
                <c:pt idx="186092">
                  <c:v>-0.24946299999999999</c:v>
                </c:pt>
                <c:pt idx="186093">
                  <c:v>-0.25162800000000002</c:v>
                </c:pt>
                <c:pt idx="186094">
                  <c:v>-0.25372800000000001</c:v>
                </c:pt>
                <c:pt idx="186095">
                  <c:v>-0.25576399999999999</c:v>
                </c:pt>
                <c:pt idx="186096">
                  <c:v>-0.25773400000000002</c:v>
                </c:pt>
                <c:pt idx="186097">
                  <c:v>-0.25963599999999998</c:v>
                </c:pt>
                <c:pt idx="186098">
                  <c:v>-0.26146900000000001</c:v>
                </c:pt>
                <c:pt idx="186099">
                  <c:v>-0.26323299999999999</c:v>
                </c:pt>
                <c:pt idx="186100">
                  <c:v>-0.26492399999999999</c:v>
                </c:pt>
                <c:pt idx="186101">
                  <c:v>-0.26653700000000002</c:v>
                </c:pt>
                <c:pt idx="186102">
                  <c:v>-0.268067</c:v>
                </c:pt>
                <c:pt idx="186103">
                  <c:v>-0.26951000000000003</c:v>
                </c:pt>
                <c:pt idx="186104">
                  <c:v>-0.27086300000000002</c:v>
                </c:pt>
                <c:pt idx="186105">
                  <c:v>-0.27213100000000001</c:v>
                </c:pt>
                <c:pt idx="186106">
                  <c:v>-0.27332200000000001</c:v>
                </c:pt>
                <c:pt idx="186107">
                  <c:v>-0.27444000000000002</c:v>
                </c:pt>
                <c:pt idx="186108">
                  <c:v>-0.27548800000000001</c:v>
                </c:pt>
                <c:pt idx="186109">
                  <c:v>-0.27646700000000002</c:v>
                </c:pt>
                <c:pt idx="186110">
                  <c:v>-0.27737699999999998</c:v>
                </c:pt>
                <c:pt idx="186111">
                  <c:v>-0.27821400000000002</c:v>
                </c:pt>
                <c:pt idx="186112">
                  <c:v>-0.27898600000000001</c:v>
                </c:pt>
                <c:pt idx="186113">
                  <c:v>-0.27970200000000001</c:v>
                </c:pt>
                <c:pt idx="186114">
                  <c:v>-0.280364</c:v>
                </c:pt>
                <c:pt idx="186115">
                  <c:v>-0.28097499999999997</c:v>
                </c:pt>
                <c:pt idx="186116">
                  <c:v>-0.28153499999999998</c:v>
                </c:pt>
                <c:pt idx="186117">
                  <c:v>-0.28204000000000001</c:v>
                </c:pt>
                <c:pt idx="186118">
                  <c:v>-0.28248600000000001</c:v>
                </c:pt>
                <c:pt idx="186119">
                  <c:v>-0.28287400000000001</c:v>
                </c:pt>
                <c:pt idx="186120">
                  <c:v>-0.28321000000000002</c:v>
                </c:pt>
                <c:pt idx="186121">
                  <c:v>-0.283499</c:v>
                </c:pt>
                <c:pt idx="186122">
                  <c:v>-0.28373599999999999</c:v>
                </c:pt>
                <c:pt idx="186123">
                  <c:v>-0.28392000000000001</c:v>
                </c:pt>
                <c:pt idx="186124">
                  <c:v>-0.284051</c:v>
                </c:pt>
                <c:pt idx="186125">
                  <c:v>-0.28412999999999999</c:v>
                </c:pt>
                <c:pt idx="186126">
                  <c:v>-0.28415600000000002</c:v>
                </c:pt>
                <c:pt idx="186127">
                  <c:v>-0.284132</c:v>
                </c:pt>
                <c:pt idx="186128">
                  <c:v>-0.28406399999999998</c:v>
                </c:pt>
                <c:pt idx="186129">
                  <c:v>-0.28395999999999999</c:v>
                </c:pt>
                <c:pt idx="186130">
                  <c:v>-0.283827</c:v>
                </c:pt>
                <c:pt idx="186131">
                  <c:v>-0.283669</c:v>
                </c:pt>
                <c:pt idx="186132">
                  <c:v>-0.28348800000000002</c:v>
                </c:pt>
                <c:pt idx="186133">
                  <c:v>-0.28328300000000001</c:v>
                </c:pt>
                <c:pt idx="186134">
                  <c:v>-0.283051</c:v>
                </c:pt>
                <c:pt idx="186135">
                  <c:v>-0.28279199999999999</c:v>
                </c:pt>
                <c:pt idx="186136">
                  <c:v>-0.28250900000000001</c:v>
                </c:pt>
                <c:pt idx="186137">
                  <c:v>-0.28220499999999998</c:v>
                </c:pt>
                <c:pt idx="186138">
                  <c:v>-0.28188400000000002</c:v>
                </c:pt>
                <c:pt idx="186139">
                  <c:v>-0.281555</c:v>
                </c:pt>
                <c:pt idx="186140">
                  <c:v>-0.28122399999999997</c:v>
                </c:pt>
                <c:pt idx="186141">
                  <c:v>-0.28089500000000001</c:v>
                </c:pt>
                <c:pt idx="186142">
                  <c:v>-0.28057100000000001</c:v>
                </c:pt>
                <c:pt idx="186143">
                  <c:v>-0.28025299999999997</c:v>
                </c:pt>
                <c:pt idx="186144">
                  <c:v>-0.27994799999999997</c:v>
                </c:pt>
                <c:pt idx="186145">
                  <c:v>-0.27965899999999999</c:v>
                </c:pt>
                <c:pt idx="186146">
                  <c:v>-0.27939000000000003</c:v>
                </c:pt>
                <c:pt idx="186147">
                  <c:v>-0.27914</c:v>
                </c:pt>
                <c:pt idx="186148">
                  <c:v>-0.278916</c:v>
                </c:pt>
                <c:pt idx="186149">
                  <c:v>-0.27871899999999999</c:v>
                </c:pt>
                <c:pt idx="186150">
                  <c:v>-0.27854600000000002</c:v>
                </c:pt>
                <c:pt idx="186151">
                  <c:v>-0.278391</c:v>
                </c:pt>
                <c:pt idx="186152">
                  <c:v>-0.278254</c:v>
                </c:pt>
                <c:pt idx="186153">
                  <c:v>-0.27813500000000002</c:v>
                </c:pt>
                <c:pt idx="186154">
                  <c:v>-0.27803</c:v>
                </c:pt>
                <c:pt idx="186155">
                  <c:v>-0.27794200000000002</c:v>
                </c:pt>
                <c:pt idx="186156">
                  <c:v>-0.27787899999999999</c:v>
                </c:pt>
                <c:pt idx="186157">
                  <c:v>-0.27784799999999998</c:v>
                </c:pt>
                <c:pt idx="186158">
                  <c:v>-0.27784999999999999</c:v>
                </c:pt>
                <c:pt idx="186159">
                  <c:v>-0.27788400000000002</c:v>
                </c:pt>
                <c:pt idx="186160">
                  <c:v>-0.27795599999999998</c:v>
                </c:pt>
                <c:pt idx="186161">
                  <c:v>-0.27806799999999998</c:v>
                </c:pt>
                <c:pt idx="186162">
                  <c:v>-0.278221</c:v>
                </c:pt>
                <c:pt idx="186163">
                  <c:v>-0.27841300000000002</c:v>
                </c:pt>
                <c:pt idx="186164">
                  <c:v>-0.27864800000000001</c:v>
                </c:pt>
                <c:pt idx="186165">
                  <c:v>-0.27893200000000001</c:v>
                </c:pt>
                <c:pt idx="186166">
                  <c:v>-0.27926800000000002</c:v>
                </c:pt>
                <c:pt idx="186167">
                  <c:v>-0.27964800000000001</c:v>
                </c:pt>
                <c:pt idx="186168">
                  <c:v>-0.28006799999999998</c:v>
                </c:pt>
                <c:pt idx="186169">
                  <c:v>-0.28052500000000002</c:v>
                </c:pt>
                <c:pt idx="186170">
                  <c:v>-0.28101999999999999</c:v>
                </c:pt>
                <c:pt idx="186171">
                  <c:v>-0.281559</c:v>
                </c:pt>
                <c:pt idx="186172">
                  <c:v>-0.28215299999999999</c:v>
                </c:pt>
                <c:pt idx="186173">
                  <c:v>-0.28280899999999998</c:v>
                </c:pt>
                <c:pt idx="186174">
                  <c:v>-0.28352100000000002</c:v>
                </c:pt>
                <c:pt idx="186175">
                  <c:v>-0.28427799999999998</c:v>
                </c:pt>
                <c:pt idx="186176">
                  <c:v>-0.28506900000000002</c:v>
                </c:pt>
                <c:pt idx="186177">
                  <c:v>-0.285889</c:v>
                </c:pt>
                <c:pt idx="186178">
                  <c:v>-0.28673799999999999</c:v>
                </c:pt>
                <c:pt idx="186179">
                  <c:v>-0.28761500000000001</c:v>
                </c:pt>
                <c:pt idx="186180">
                  <c:v>-0.288518</c:v>
                </c:pt>
                <c:pt idx="186181">
                  <c:v>-0.28944700000000001</c:v>
                </c:pt>
                <c:pt idx="186182">
                  <c:v>-0.29040500000000002</c:v>
                </c:pt>
                <c:pt idx="186183">
                  <c:v>-0.29138999999999998</c:v>
                </c:pt>
                <c:pt idx="186184">
                  <c:v>-0.29239599999999999</c:v>
                </c:pt>
                <c:pt idx="186185">
                  <c:v>-0.29341699999999998</c:v>
                </c:pt>
                <c:pt idx="186186">
                  <c:v>-0.29444700000000001</c:v>
                </c:pt>
                <c:pt idx="186187">
                  <c:v>-0.29548400000000002</c:v>
                </c:pt>
                <c:pt idx="186188">
                  <c:v>-0.29653000000000002</c:v>
                </c:pt>
                <c:pt idx="186189">
                  <c:v>-0.29759000000000002</c:v>
                </c:pt>
                <c:pt idx="186190">
                  <c:v>-0.29866399999999999</c:v>
                </c:pt>
                <c:pt idx="186191">
                  <c:v>-0.29974499999999998</c:v>
                </c:pt>
                <c:pt idx="186192">
                  <c:v>-0.30082700000000001</c:v>
                </c:pt>
                <c:pt idx="186193">
                  <c:v>-0.301902</c:v>
                </c:pt>
                <c:pt idx="186194">
                  <c:v>-0.30296200000000001</c:v>
                </c:pt>
                <c:pt idx="186195">
                  <c:v>-0.30399500000000002</c:v>
                </c:pt>
                <c:pt idx="186196">
                  <c:v>-0.30499300000000001</c:v>
                </c:pt>
                <c:pt idx="186197">
                  <c:v>-0.30595</c:v>
                </c:pt>
                <c:pt idx="186198">
                  <c:v>-0.30686099999999999</c:v>
                </c:pt>
                <c:pt idx="186199">
                  <c:v>-0.30772699999999997</c:v>
                </c:pt>
                <c:pt idx="186200">
                  <c:v>-0.30854999999999999</c:v>
                </c:pt>
                <c:pt idx="186201">
                  <c:v>-0.309334</c:v>
                </c:pt>
                <c:pt idx="186202">
                  <c:v>-0.31007800000000002</c:v>
                </c:pt>
                <c:pt idx="186203">
                  <c:v>-0.31077100000000002</c:v>
                </c:pt>
                <c:pt idx="186204">
                  <c:v>-0.31140000000000001</c:v>
                </c:pt>
                <c:pt idx="186205">
                  <c:v>-0.31196299999999999</c:v>
                </c:pt>
                <c:pt idx="186206">
                  <c:v>-0.31246499999999999</c:v>
                </c:pt>
                <c:pt idx="186207">
                  <c:v>-0.31290899999999999</c:v>
                </c:pt>
                <c:pt idx="186208">
                  <c:v>-0.31329600000000002</c:v>
                </c:pt>
                <c:pt idx="186209">
                  <c:v>-0.31362400000000001</c:v>
                </c:pt>
                <c:pt idx="186210">
                  <c:v>-0.31389299999999998</c:v>
                </c:pt>
                <c:pt idx="186211">
                  <c:v>-0.31409999999999999</c:v>
                </c:pt>
                <c:pt idx="186212">
                  <c:v>-0.31423600000000002</c:v>
                </c:pt>
                <c:pt idx="186213">
                  <c:v>-0.31429200000000002</c:v>
                </c:pt>
                <c:pt idx="186214">
                  <c:v>-0.31426300000000001</c:v>
                </c:pt>
                <c:pt idx="186215">
                  <c:v>-0.31414599999999998</c:v>
                </c:pt>
                <c:pt idx="186216">
                  <c:v>-0.31393599999999999</c:v>
                </c:pt>
                <c:pt idx="186217">
                  <c:v>-0.31362899999999999</c:v>
                </c:pt>
                <c:pt idx="186218">
                  <c:v>-0.313226</c:v>
                </c:pt>
                <c:pt idx="186219">
                  <c:v>-0.312722</c:v>
                </c:pt>
                <c:pt idx="186220">
                  <c:v>-0.31211299999999997</c:v>
                </c:pt>
                <c:pt idx="186221">
                  <c:v>-0.31139600000000001</c:v>
                </c:pt>
                <c:pt idx="186222">
                  <c:v>-0.31057499999999999</c:v>
                </c:pt>
                <c:pt idx="186223">
                  <c:v>-0.30965199999999998</c:v>
                </c:pt>
                <c:pt idx="186224">
                  <c:v>-0.30862400000000001</c:v>
                </c:pt>
                <c:pt idx="186225">
                  <c:v>-0.30748999999999999</c:v>
                </c:pt>
                <c:pt idx="186226">
                  <c:v>-0.30625000000000002</c:v>
                </c:pt>
                <c:pt idx="186227">
                  <c:v>-0.3049</c:v>
                </c:pt>
                <c:pt idx="186228">
                  <c:v>-0.30343500000000001</c:v>
                </c:pt>
                <c:pt idx="186229">
                  <c:v>-0.30185600000000001</c:v>
                </c:pt>
                <c:pt idx="186230">
                  <c:v>-0.30016700000000002</c:v>
                </c:pt>
                <c:pt idx="186231">
                  <c:v>-0.29836499999999999</c:v>
                </c:pt>
                <c:pt idx="186232">
                  <c:v>-0.29644799999999999</c:v>
                </c:pt>
                <c:pt idx="186233">
                  <c:v>-0.29441600000000001</c:v>
                </c:pt>
                <c:pt idx="186234">
                  <c:v>-0.29227399999999998</c:v>
                </c:pt>
                <c:pt idx="186235">
                  <c:v>-0.29002299999999998</c:v>
                </c:pt>
                <c:pt idx="186236">
                  <c:v>-0.287663</c:v>
                </c:pt>
                <c:pt idx="186237">
                  <c:v>-0.28519800000000001</c:v>
                </c:pt>
                <c:pt idx="186238">
                  <c:v>-0.28263100000000002</c:v>
                </c:pt>
                <c:pt idx="186239">
                  <c:v>-0.27996700000000002</c:v>
                </c:pt>
                <c:pt idx="186240">
                  <c:v>-0.27720699999999998</c:v>
                </c:pt>
                <c:pt idx="186241">
                  <c:v>-0.27435700000000002</c:v>
                </c:pt>
                <c:pt idx="186242">
                  <c:v>-0.27141700000000002</c:v>
                </c:pt>
                <c:pt idx="186243">
                  <c:v>-0.26838699999999999</c:v>
                </c:pt>
                <c:pt idx="186244">
                  <c:v>-0.26526899999999998</c:v>
                </c:pt>
                <c:pt idx="186245">
                  <c:v>-0.26206200000000002</c:v>
                </c:pt>
                <c:pt idx="186246">
                  <c:v>-0.25877099999999997</c:v>
                </c:pt>
                <c:pt idx="186247">
                  <c:v>-0.25540000000000002</c:v>
                </c:pt>
                <c:pt idx="186248">
                  <c:v>-0.25195200000000001</c:v>
                </c:pt>
                <c:pt idx="186249">
                  <c:v>-0.24843000000000001</c:v>
                </c:pt>
                <c:pt idx="186250">
                  <c:v>-0.244836</c:v>
                </c:pt>
                <c:pt idx="186251">
                  <c:v>-0.241172</c:v>
                </c:pt>
                <c:pt idx="186252">
                  <c:v>-0.23744000000000001</c:v>
                </c:pt>
                <c:pt idx="186253">
                  <c:v>-0.23364299999999999</c:v>
                </c:pt>
                <c:pt idx="186254">
                  <c:v>-0.22978799999999999</c:v>
                </c:pt>
                <c:pt idx="186255">
                  <c:v>-0.225878</c:v>
                </c:pt>
                <c:pt idx="186256">
                  <c:v>-0.221915</c:v>
                </c:pt>
                <c:pt idx="186257">
                  <c:v>-0.21790300000000001</c:v>
                </c:pt>
                <c:pt idx="186258">
                  <c:v>-0.21384600000000001</c:v>
                </c:pt>
                <c:pt idx="186259">
                  <c:v>-0.20974699999999999</c:v>
                </c:pt>
                <c:pt idx="186260">
                  <c:v>-0.20561099999999999</c:v>
                </c:pt>
                <c:pt idx="186261">
                  <c:v>-0.20144300000000001</c:v>
                </c:pt>
                <c:pt idx="186262">
                  <c:v>-0.197244</c:v>
                </c:pt>
                <c:pt idx="186263">
                  <c:v>-0.19301299999999999</c:v>
                </c:pt>
                <c:pt idx="186264">
                  <c:v>-0.18875400000000001</c:v>
                </c:pt>
                <c:pt idx="186265">
                  <c:v>-0.184476</c:v>
                </c:pt>
                <c:pt idx="186266">
                  <c:v>-0.18019399999999999</c:v>
                </c:pt>
                <c:pt idx="186267">
                  <c:v>-0.17591899999999999</c:v>
                </c:pt>
                <c:pt idx="186268">
                  <c:v>-0.171657</c:v>
                </c:pt>
                <c:pt idx="186269">
                  <c:v>-0.16741</c:v>
                </c:pt>
                <c:pt idx="186270">
                  <c:v>-0.16317999999999999</c:v>
                </c:pt>
                <c:pt idx="186271">
                  <c:v>-0.158971</c:v>
                </c:pt>
                <c:pt idx="186272">
                  <c:v>-0.15478800000000001</c:v>
                </c:pt>
                <c:pt idx="186273">
                  <c:v>-0.15063699999999999</c:v>
                </c:pt>
                <c:pt idx="186274">
                  <c:v>-0.14652799999999999</c:v>
                </c:pt>
                <c:pt idx="186275">
                  <c:v>-0.14246900000000001</c:v>
                </c:pt>
                <c:pt idx="186276">
                  <c:v>-0.138464</c:v>
                </c:pt>
                <c:pt idx="186277">
                  <c:v>-0.134518</c:v>
                </c:pt>
                <c:pt idx="186278">
                  <c:v>-0.130633</c:v>
                </c:pt>
                <c:pt idx="186279">
                  <c:v>-0.12681200000000001</c:v>
                </c:pt>
                <c:pt idx="186280">
                  <c:v>-0.123057</c:v>
                </c:pt>
                <c:pt idx="186281">
                  <c:v>-0.11937300000000001</c:v>
                </c:pt>
                <c:pt idx="186282">
                  <c:v>-0.11576699999999999</c:v>
                </c:pt>
                <c:pt idx="186283">
                  <c:v>-0.112247</c:v>
                </c:pt>
                <c:pt idx="186284">
                  <c:v>-0.108815</c:v>
                </c:pt>
                <c:pt idx="186285">
                  <c:v>-0.10548100000000001</c:v>
                </c:pt>
                <c:pt idx="186286">
                  <c:v>-0.10224900000000001</c:v>
                </c:pt>
                <c:pt idx="186287">
                  <c:v>-9.9120299999999995E-2</c:v>
                </c:pt>
                <c:pt idx="186288">
                  <c:v>-9.6098900000000001E-2</c:v>
                </c:pt>
                <c:pt idx="186289">
                  <c:v>-9.3191300000000005E-2</c:v>
                </c:pt>
                <c:pt idx="186290">
                  <c:v>-9.0405100000000002E-2</c:v>
                </c:pt>
                <c:pt idx="186291">
                  <c:v>-8.7746199999999996E-2</c:v>
                </c:pt>
                <c:pt idx="186292">
                  <c:v>-8.5218699999999994E-2</c:v>
                </c:pt>
                <c:pt idx="186293">
                  <c:v>-8.2825499999999996E-2</c:v>
                </c:pt>
                <c:pt idx="186294">
                  <c:v>-8.0570100000000006E-2</c:v>
                </c:pt>
                <c:pt idx="186295">
                  <c:v>-7.8456899999999996E-2</c:v>
                </c:pt>
                <c:pt idx="186296">
                  <c:v>-7.6488100000000003E-2</c:v>
                </c:pt>
                <c:pt idx="186297">
                  <c:v>-7.4664300000000003E-2</c:v>
                </c:pt>
                <c:pt idx="186298">
                  <c:v>-7.2988300000000006E-2</c:v>
                </c:pt>
                <c:pt idx="186299">
                  <c:v>-7.1465200000000006E-2</c:v>
                </c:pt>
                <c:pt idx="186300">
                  <c:v>-7.0097400000000004E-2</c:v>
                </c:pt>
                <c:pt idx="186301">
                  <c:v>-6.8882499999999999E-2</c:v>
                </c:pt>
                <c:pt idx="186302">
                  <c:v>-6.7819099999999993E-2</c:v>
                </c:pt>
                <c:pt idx="186303">
                  <c:v>-6.69101E-2</c:v>
                </c:pt>
                <c:pt idx="186304">
                  <c:v>-6.6159899999999994E-2</c:v>
                </c:pt>
                <c:pt idx="186305">
                  <c:v>-6.5569799999999998E-2</c:v>
                </c:pt>
                <c:pt idx="186306">
                  <c:v>-6.5139500000000003E-2</c:v>
                </c:pt>
                <c:pt idx="186307">
                  <c:v>-6.4867999999999995E-2</c:v>
                </c:pt>
                <c:pt idx="186308">
                  <c:v>-6.4753599999999994E-2</c:v>
                </c:pt>
                <c:pt idx="186309">
                  <c:v>-6.4796000000000006E-2</c:v>
                </c:pt>
                <c:pt idx="186310">
                  <c:v>-6.4996799999999993E-2</c:v>
                </c:pt>
                <c:pt idx="186311">
                  <c:v>-6.5358700000000006E-2</c:v>
                </c:pt>
                <c:pt idx="186312">
                  <c:v>-6.58831E-2</c:v>
                </c:pt>
                <c:pt idx="186313">
                  <c:v>-6.6569100000000006E-2</c:v>
                </c:pt>
                <c:pt idx="186314">
                  <c:v>-6.7413500000000001E-2</c:v>
                </c:pt>
                <c:pt idx="186315">
                  <c:v>-6.8414199999999994E-2</c:v>
                </c:pt>
                <c:pt idx="186316">
                  <c:v>-6.9571099999999997E-2</c:v>
                </c:pt>
                <c:pt idx="186317">
                  <c:v>-7.0884299999999997E-2</c:v>
                </c:pt>
                <c:pt idx="186318">
                  <c:v>-7.2352200000000005E-2</c:v>
                </c:pt>
                <c:pt idx="186319">
                  <c:v>-7.3972300000000005E-2</c:v>
                </c:pt>
                <c:pt idx="186320">
                  <c:v>-7.5742000000000004E-2</c:v>
                </c:pt>
                <c:pt idx="186321">
                  <c:v>-7.7657799999999999E-2</c:v>
                </c:pt>
                <c:pt idx="186322">
                  <c:v>-7.9717399999999994E-2</c:v>
                </c:pt>
                <c:pt idx="186323">
                  <c:v>-8.1919900000000004E-2</c:v>
                </c:pt>
                <c:pt idx="186324">
                  <c:v>-8.4263699999999997E-2</c:v>
                </c:pt>
                <c:pt idx="186325">
                  <c:v>-8.6746400000000001E-2</c:v>
                </c:pt>
                <c:pt idx="186326">
                  <c:v>-8.9366500000000001E-2</c:v>
                </c:pt>
                <c:pt idx="186327">
                  <c:v>-9.2120499999999994E-2</c:v>
                </c:pt>
                <c:pt idx="186328">
                  <c:v>-9.5000000000000001E-2</c:v>
                </c:pt>
                <c:pt idx="186329">
                  <c:v>-9.7995899999999997E-2</c:v>
                </c:pt>
                <c:pt idx="186330">
                  <c:v>-0.101105</c:v>
                </c:pt>
                <c:pt idx="186331">
                  <c:v>-0.104327</c:v>
                </c:pt>
                <c:pt idx="186332">
                  <c:v>-0.107656</c:v>
                </c:pt>
                <c:pt idx="186333">
                  <c:v>-0.11108999999999999</c:v>
                </c:pt>
                <c:pt idx="186334">
                  <c:v>-0.11462600000000001</c:v>
                </c:pt>
                <c:pt idx="186335">
                  <c:v>-0.11826100000000001</c:v>
                </c:pt>
                <c:pt idx="186336">
                  <c:v>-0.12199400000000001</c:v>
                </c:pt>
                <c:pt idx="186337">
                  <c:v>-0.12581999999999999</c:v>
                </c:pt>
                <c:pt idx="186338">
                  <c:v>-0.12973299999999999</c:v>
                </c:pt>
                <c:pt idx="186339">
                  <c:v>-0.13372300000000001</c:v>
                </c:pt>
                <c:pt idx="186340">
                  <c:v>-0.13778699999999999</c:v>
                </c:pt>
                <c:pt idx="186341">
                  <c:v>-0.14192299999999999</c:v>
                </c:pt>
                <c:pt idx="186342">
                  <c:v>-0.14613499999999999</c:v>
                </c:pt>
                <c:pt idx="186343">
                  <c:v>-0.150421</c:v>
                </c:pt>
                <c:pt idx="186344">
                  <c:v>-0.154776</c:v>
                </c:pt>
                <c:pt idx="186345">
                  <c:v>-0.159189</c:v>
                </c:pt>
                <c:pt idx="186346">
                  <c:v>-0.16365499999999999</c:v>
                </c:pt>
                <c:pt idx="186347">
                  <c:v>-0.16816900000000001</c:v>
                </c:pt>
                <c:pt idx="186348">
                  <c:v>-0.17272799999999999</c:v>
                </c:pt>
                <c:pt idx="186349">
                  <c:v>-0.17732200000000001</c:v>
                </c:pt>
                <c:pt idx="186350">
                  <c:v>-0.181945</c:v>
                </c:pt>
                <c:pt idx="186351">
                  <c:v>-0.18659400000000001</c:v>
                </c:pt>
                <c:pt idx="186352">
                  <c:v>-0.19126499999999999</c:v>
                </c:pt>
                <c:pt idx="186353">
                  <c:v>-0.19595199999999999</c:v>
                </c:pt>
                <c:pt idx="186354">
                  <c:v>-0.20065</c:v>
                </c:pt>
                <c:pt idx="186355">
                  <c:v>-0.20535200000000001</c:v>
                </c:pt>
                <c:pt idx="186356">
                  <c:v>-0.21004800000000001</c:v>
                </c:pt>
                <c:pt idx="186357">
                  <c:v>-0.21473500000000001</c:v>
                </c:pt>
                <c:pt idx="186358">
                  <c:v>-0.21940699999999999</c:v>
                </c:pt>
                <c:pt idx="186359">
                  <c:v>-0.22403100000000001</c:v>
                </c:pt>
                <c:pt idx="186360">
                  <c:v>-0.22858100000000001</c:v>
                </c:pt>
                <c:pt idx="186361">
                  <c:v>-0.23308300000000001</c:v>
                </c:pt>
                <c:pt idx="186362">
                  <c:v>-0.23755999999999999</c:v>
                </c:pt>
                <c:pt idx="186363">
                  <c:v>-0.24198500000000001</c:v>
                </c:pt>
                <c:pt idx="186364">
                  <c:v>-0.24635000000000001</c:v>
                </c:pt>
                <c:pt idx="186365">
                  <c:v>-0.250666</c:v>
                </c:pt>
                <c:pt idx="186366">
                  <c:v>-0.25493500000000002</c:v>
                </c:pt>
                <c:pt idx="186367">
                  <c:v>-0.25915300000000002</c:v>
                </c:pt>
                <c:pt idx="186368">
                  <c:v>-0.26331399999999999</c:v>
                </c:pt>
                <c:pt idx="186369">
                  <c:v>-0.26741300000000001</c:v>
                </c:pt>
                <c:pt idx="186370">
                  <c:v>-0.27144400000000002</c:v>
                </c:pt>
                <c:pt idx="186371">
                  <c:v>-0.27540700000000001</c:v>
                </c:pt>
                <c:pt idx="186372">
                  <c:v>-0.27930100000000002</c:v>
                </c:pt>
                <c:pt idx="186373">
                  <c:v>-0.28312399999999999</c:v>
                </c:pt>
                <c:pt idx="186374">
                  <c:v>-0.28687099999999999</c:v>
                </c:pt>
                <c:pt idx="186375">
                  <c:v>-0.29054000000000002</c:v>
                </c:pt>
                <c:pt idx="186376">
                  <c:v>-0.29413</c:v>
                </c:pt>
                <c:pt idx="186377">
                  <c:v>-0.29764000000000002</c:v>
                </c:pt>
                <c:pt idx="186378">
                  <c:v>-0.301068</c:v>
                </c:pt>
                <c:pt idx="186379">
                  <c:v>-0.30441200000000002</c:v>
                </c:pt>
                <c:pt idx="186380">
                  <c:v>-0.30766399999999999</c:v>
                </c:pt>
                <c:pt idx="186381">
                  <c:v>-0.31081700000000001</c:v>
                </c:pt>
                <c:pt idx="186382">
                  <c:v>-0.31386599999999998</c:v>
                </c:pt>
                <c:pt idx="186383">
                  <c:v>-0.31680799999999998</c:v>
                </c:pt>
                <c:pt idx="186384">
                  <c:v>-0.31964100000000001</c:v>
                </c:pt>
                <c:pt idx="186385">
                  <c:v>-0.32236300000000001</c:v>
                </c:pt>
                <c:pt idx="186386">
                  <c:v>-0.32496999999999998</c:v>
                </c:pt>
                <c:pt idx="186387">
                  <c:v>-0.32746199999999998</c:v>
                </c:pt>
                <c:pt idx="186388">
                  <c:v>-0.32983400000000002</c:v>
                </c:pt>
                <c:pt idx="186389">
                  <c:v>-0.33208399999999999</c:v>
                </c:pt>
                <c:pt idx="186390">
                  <c:v>-0.33420899999999998</c:v>
                </c:pt>
                <c:pt idx="186391">
                  <c:v>-0.336206</c:v>
                </c:pt>
                <c:pt idx="186392">
                  <c:v>-0.33807500000000001</c:v>
                </c:pt>
                <c:pt idx="186393">
                  <c:v>-0.33981499999999998</c:v>
                </c:pt>
                <c:pt idx="186394">
                  <c:v>-0.34142800000000001</c:v>
                </c:pt>
                <c:pt idx="186395">
                  <c:v>-0.342914</c:v>
                </c:pt>
                <c:pt idx="186396">
                  <c:v>-0.344275</c:v>
                </c:pt>
                <c:pt idx="186397">
                  <c:v>-0.34551199999999999</c:v>
                </c:pt>
                <c:pt idx="186398">
                  <c:v>-0.34662399999999999</c:v>
                </c:pt>
                <c:pt idx="186399">
                  <c:v>-0.347611</c:v>
                </c:pt>
                <c:pt idx="186400">
                  <c:v>-0.34847299999999998</c:v>
                </c:pt>
                <c:pt idx="186401">
                  <c:v>-0.34921000000000002</c:v>
                </c:pt>
                <c:pt idx="186402">
                  <c:v>-0.34982000000000002</c:v>
                </c:pt>
                <c:pt idx="186403">
                  <c:v>-0.35030299999999998</c:v>
                </c:pt>
                <c:pt idx="186404">
                  <c:v>-0.35065600000000002</c:v>
                </c:pt>
                <c:pt idx="186405">
                  <c:v>-0.35088000000000003</c:v>
                </c:pt>
                <c:pt idx="186406">
                  <c:v>-0.35097600000000001</c:v>
                </c:pt>
                <c:pt idx="186407">
                  <c:v>-0.35094199999999998</c:v>
                </c:pt>
                <c:pt idx="186408">
                  <c:v>-0.35077799999999998</c:v>
                </c:pt>
                <c:pt idx="186409">
                  <c:v>-0.35048200000000002</c:v>
                </c:pt>
                <c:pt idx="186410">
                  <c:v>-0.35005199999999997</c:v>
                </c:pt>
                <c:pt idx="186411">
                  <c:v>-0.34948800000000002</c:v>
                </c:pt>
                <c:pt idx="186412">
                  <c:v>-0.34879199999999999</c:v>
                </c:pt>
                <c:pt idx="186413">
                  <c:v>-0.34796700000000003</c:v>
                </c:pt>
                <c:pt idx="186414">
                  <c:v>-0.34701700000000002</c:v>
                </c:pt>
                <c:pt idx="186415">
                  <c:v>-0.34594599999999998</c:v>
                </c:pt>
                <c:pt idx="186416">
                  <c:v>-0.34475899999999998</c:v>
                </c:pt>
                <c:pt idx="186417">
                  <c:v>-0.34346100000000002</c:v>
                </c:pt>
                <c:pt idx="186418">
                  <c:v>-0.34205400000000002</c:v>
                </c:pt>
                <c:pt idx="186419">
                  <c:v>-0.34054000000000001</c:v>
                </c:pt>
                <c:pt idx="186420">
                  <c:v>-0.338924</c:v>
                </c:pt>
                <c:pt idx="186421">
                  <c:v>-0.33720600000000001</c:v>
                </c:pt>
                <c:pt idx="186422">
                  <c:v>-0.33538499999999999</c:v>
                </c:pt>
                <c:pt idx="186423">
                  <c:v>-0.33346599999999998</c:v>
                </c:pt>
                <c:pt idx="186424">
                  <c:v>-0.33145200000000002</c:v>
                </c:pt>
                <c:pt idx="186425">
                  <c:v>-0.329345</c:v>
                </c:pt>
                <c:pt idx="186426">
                  <c:v>-0.32713900000000001</c:v>
                </c:pt>
                <c:pt idx="186427">
                  <c:v>-0.32483200000000001</c:v>
                </c:pt>
                <c:pt idx="186428">
                  <c:v>-0.32242599999999999</c:v>
                </c:pt>
                <c:pt idx="186429">
                  <c:v>-0.31992399999999999</c:v>
                </c:pt>
                <c:pt idx="186430">
                  <c:v>-0.31732900000000003</c:v>
                </c:pt>
                <c:pt idx="186431">
                  <c:v>-0.31464500000000001</c:v>
                </c:pt>
                <c:pt idx="186432">
                  <c:v>-0.31187399999999998</c:v>
                </c:pt>
                <c:pt idx="186433">
                  <c:v>-0.30901499999999998</c:v>
                </c:pt>
                <c:pt idx="186434">
                  <c:v>-0.306064</c:v>
                </c:pt>
                <c:pt idx="186435">
                  <c:v>-0.30302400000000002</c:v>
                </c:pt>
                <c:pt idx="186436">
                  <c:v>-0.29990600000000001</c:v>
                </c:pt>
                <c:pt idx="186437">
                  <c:v>-0.29671999999999998</c:v>
                </c:pt>
                <c:pt idx="186438">
                  <c:v>-0.29347400000000001</c:v>
                </c:pt>
                <c:pt idx="186439">
                  <c:v>-0.29016900000000001</c:v>
                </c:pt>
                <c:pt idx="186440">
                  <c:v>-0.28680499999999998</c:v>
                </c:pt>
                <c:pt idx="186441">
                  <c:v>-0.28338400000000002</c:v>
                </c:pt>
                <c:pt idx="186442">
                  <c:v>-0.27990700000000002</c:v>
                </c:pt>
                <c:pt idx="186443">
                  <c:v>-0.27637200000000001</c:v>
                </c:pt>
                <c:pt idx="186444">
                  <c:v>-0.272783</c:v>
                </c:pt>
                <c:pt idx="186445">
                  <c:v>-0.26914399999999999</c:v>
                </c:pt>
                <c:pt idx="186446">
                  <c:v>-0.265463</c:v>
                </c:pt>
                <c:pt idx="186447">
                  <c:v>-0.26174799999999998</c:v>
                </c:pt>
                <c:pt idx="186448">
                  <c:v>-0.25800200000000001</c:v>
                </c:pt>
                <c:pt idx="186449">
                  <c:v>-0.25422899999999998</c:v>
                </c:pt>
                <c:pt idx="186450">
                  <c:v>-0.25042900000000001</c:v>
                </c:pt>
                <c:pt idx="186451">
                  <c:v>-0.246612</c:v>
                </c:pt>
                <c:pt idx="186452">
                  <c:v>-0.24277599999999999</c:v>
                </c:pt>
                <c:pt idx="186453">
                  <c:v>-0.238899</c:v>
                </c:pt>
                <c:pt idx="186454">
                  <c:v>-0.23497100000000001</c:v>
                </c:pt>
                <c:pt idx="186455">
                  <c:v>-0.231019</c:v>
                </c:pt>
                <c:pt idx="186456">
                  <c:v>-0.22705400000000001</c:v>
                </c:pt>
                <c:pt idx="186457">
                  <c:v>-0.22306500000000001</c:v>
                </c:pt>
                <c:pt idx="186458">
                  <c:v>-0.219053</c:v>
                </c:pt>
                <c:pt idx="186459">
                  <c:v>-0.215027</c:v>
                </c:pt>
                <c:pt idx="186460">
                  <c:v>-0.21099000000000001</c:v>
                </c:pt>
                <c:pt idx="186461">
                  <c:v>-0.20694299999999999</c:v>
                </c:pt>
                <c:pt idx="186462">
                  <c:v>-0.20288800000000001</c:v>
                </c:pt>
                <c:pt idx="186463">
                  <c:v>-0.198825</c:v>
                </c:pt>
                <c:pt idx="186464">
                  <c:v>-0.19475300000000001</c:v>
                </c:pt>
                <c:pt idx="186465">
                  <c:v>-0.19067500000000001</c:v>
                </c:pt>
                <c:pt idx="186466">
                  <c:v>-0.18659600000000001</c:v>
                </c:pt>
                <c:pt idx="186467">
                  <c:v>-0.18252199999999999</c:v>
                </c:pt>
                <c:pt idx="186468">
                  <c:v>-0.17845900000000001</c:v>
                </c:pt>
                <c:pt idx="186469">
                  <c:v>-0.17440900000000001</c:v>
                </c:pt>
                <c:pt idx="186470">
                  <c:v>-0.170377</c:v>
                </c:pt>
                <c:pt idx="186471">
                  <c:v>-0.16636400000000001</c:v>
                </c:pt>
                <c:pt idx="186472">
                  <c:v>-0.16237499999999999</c:v>
                </c:pt>
                <c:pt idx="186473">
                  <c:v>-0.158415</c:v>
                </c:pt>
                <c:pt idx="186474">
                  <c:v>-0.15448200000000001</c:v>
                </c:pt>
                <c:pt idx="186475">
                  <c:v>-0.15057599999999999</c:v>
                </c:pt>
                <c:pt idx="186476">
                  <c:v>-0.146699</c:v>
                </c:pt>
                <c:pt idx="186477">
                  <c:v>-0.14285500000000001</c:v>
                </c:pt>
                <c:pt idx="186478">
                  <c:v>-0.139045</c:v>
                </c:pt>
                <c:pt idx="186479">
                  <c:v>-0.13527</c:v>
                </c:pt>
                <c:pt idx="186480">
                  <c:v>-0.13152900000000001</c:v>
                </c:pt>
                <c:pt idx="186481">
                  <c:v>-0.12782199999999999</c:v>
                </c:pt>
                <c:pt idx="186482">
                  <c:v>-0.124152</c:v>
                </c:pt>
                <c:pt idx="186483">
                  <c:v>-0.120518</c:v>
                </c:pt>
                <c:pt idx="186484">
                  <c:v>-0.116905</c:v>
                </c:pt>
                <c:pt idx="186485">
                  <c:v>-0.113298</c:v>
                </c:pt>
                <c:pt idx="186486">
                  <c:v>-0.10971499999999999</c:v>
                </c:pt>
                <c:pt idx="186487">
                  <c:v>-0.106172</c:v>
                </c:pt>
                <c:pt idx="186488">
                  <c:v>-0.102661</c:v>
                </c:pt>
                <c:pt idx="186489">
                  <c:v>-9.9177199999999993E-2</c:v>
                </c:pt>
                <c:pt idx="186490">
                  <c:v>-9.57316E-2</c:v>
                </c:pt>
                <c:pt idx="186491">
                  <c:v>-9.2328599999999997E-2</c:v>
                </c:pt>
                <c:pt idx="186492">
                  <c:v>-8.8969099999999995E-2</c:v>
                </c:pt>
                <c:pt idx="186493">
                  <c:v>-8.5652300000000001E-2</c:v>
                </c:pt>
                <c:pt idx="186494">
                  <c:v>-8.2377199999999998E-2</c:v>
                </c:pt>
                <c:pt idx="186495">
                  <c:v>-7.9144000000000006E-2</c:v>
                </c:pt>
                <c:pt idx="186496">
                  <c:v>-7.5954099999999997E-2</c:v>
                </c:pt>
                <c:pt idx="186497">
                  <c:v>-7.2808999999999999E-2</c:v>
                </c:pt>
                <c:pt idx="186498">
                  <c:v>-6.9709300000000002E-2</c:v>
                </c:pt>
                <c:pt idx="186499">
                  <c:v>-6.6655199999999998E-2</c:v>
                </c:pt>
                <c:pt idx="186500">
                  <c:v>-6.36486E-2</c:v>
                </c:pt>
                <c:pt idx="186501">
                  <c:v>-6.0692200000000002E-2</c:v>
                </c:pt>
                <c:pt idx="186502">
                  <c:v>-5.7787400000000003E-2</c:v>
                </c:pt>
                <c:pt idx="186503">
                  <c:v>-5.4935100000000001E-2</c:v>
                </c:pt>
                <c:pt idx="186504">
                  <c:v>-5.2135500000000001E-2</c:v>
                </c:pt>
                <c:pt idx="186505">
                  <c:v>-4.9388599999999998E-2</c:v>
                </c:pt>
                <c:pt idx="186506">
                  <c:v>-4.6694100000000002E-2</c:v>
                </c:pt>
                <c:pt idx="186507">
                  <c:v>-4.40522E-2</c:v>
                </c:pt>
                <c:pt idx="186508">
                  <c:v>-4.1463399999999997E-2</c:v>
                </c:pt>
                <c:pt idx="186509">
                  <c:v>-3.8927999999999997E-2</c:v>
                </c:pt>
                <c:pt idx="186510">
                  <c:v>-3.6446300000000001E-2</c:v>
                </c:pt>
                <c:pt idx="186511">
                  <c:v>-3.4018899999999998E-2</c:v>
                </c:pt>
                <c:pt idx="186512">
                  <c:v>-3.1645600000000003E-2</c:v>
                </c:pt>
                <c:pt idx="186513">
                  <c:v>-2.93245E-2</c:v>
                </c:pt>
                <c:pt idx="186514">
                  <c:v>-2.70543E-2</c:v>
                </c:pt>
                <c:pt idx="186515">
                  <c:v>-2.4835400000000001E-2</c:v>
                </c:pt>
                <c:pt idx="186516">
                  <c:v>-2.2668500000000001E-2</c:v>
                </c:pt>
                <c:pt idx="186517">
                  <c:v>-2.0555E-2</c:v>
                </c:pt>
                <c:pt idx="186518">
                  <c:v>-1.8496700000000001E-2</c:v>
                </c:pt>
                <c:pt idx="186519">
                  <c:v>-1.64937E-2</c:v>
                </c:pt>
                <c:pt idx="186520">
                  <c:v>-1.45446E-2</c:v>
                </c:pt>
                <c:pt idx="186521">
                  <c:v>-1.2649199999999999E-2</c:v>
                </c:pt>
                <c:pt idx="186522">
                  <c:v>-1.0807799999999999E-2</c:v>
                </c:pt>
                <c:pt idx="186523" formatCode="0.00E+00">
                  <c:v>-9.0211500000000003E-3</c:v>
                </c:pt>
                <c:pt idx="186524" formatCode="0.00E+00">
                  <c:v>-7.2898299999999997E-3</c:v>
                </c:pt>
                <c:pt idx="186525" formatCode="0.00E+00">
                  <c:v>-5.6152499999999996E-3</c:v>
                </c:pt>
                <c:pt idx="186526" formatCode="0.00E+00">
                  <c:v>-3.99767E-3</c:v>
                </c:pt>
                <c:pt idx="186527" formatCode="0.00E+00">
                  <c:v>-2.4347000000000001E-3</c:v>
                </c:pt>
                <c:pt idx="186528" formatCode="0.00E+00">
                  <c:v>-9.2411700000000002E-4</c:v>
                </c:pt>
                <c:pt idx="186529" formatCode="0.00E+00">
                  <c:v>5.3315600000000002E-4</c:v>
                </c:pt>
                <c:pt idx="186530" formatCode="0.00E+00">
                  <c:v>1.93462E-3</c:v>
                </c:pt>
                <c:pt idx="186531" formatCode="0.00E+00">
                  <c:v>3.27853E-3</c:v>
                </c:pt>
                <c:pt idx="186532" formatCode="0.00E+00">
                  <c:v>4.5638700000000003E-3</c:v>
                </c:pt>
                <c:pt idx="186533" formatCode="0.00E+00">
                  <c:v>5.7912700000000003E-3</c:v>
                </c:pt>
                <c:pt idx="186534" formatCode="0.00E+00">
                  <c:v>6.9630899999999999E-3</c:v>
                </c:pt>
                <c:pt idx="186535" formatCode="0.00E+00">
                  <c:v>8.08094E-3</c:v>
                </c:pt>
                <c:pt idx="186536" formatCode="0.00E+00">
                  <c:v>9.1446900000000005E-3</c:v>
                </c:pt>
                <c:pt idx="186537">
                  <c:v>1.01528E-2</c:v>
                </c:pt>
                <c:pt idx="186538">
                  <c:v>1.11027E-2</c:v>
                </c:pt>
                <c:pt idx="186539">
                  <c:v>1.19922E-2</c:v>
                </c:pt>
                <c:pt idx="186540">
                  <c:v>1.28196E-2</c:v>
                </c:pt>
                <c:pt idx="186541">
                  <c:v>1.35829E-2</c:v>
                </c:pt>
                <c:pt idx="186542">
                  <c:v>1.4280899999999999E-2</c:v>
                </c:pt>
                <c:pt idx="186543">
                  <c:v>1.4914999999999999E-2</c:v>
                </c:pt>
                <c:pt idx="186544">
                  <c:v>1.54868E-2</c:v>
                </c:pt>
                <c:pt idx="186545">
                  <c:v>1.5996E-2</c:v>
                </c:pt>
                <c:pt idx="186546">
                  <c:v>1.6441899999999999E-2</c:v>
                </c:pt>
                <c:pt idx="186547">
                  <c:v>1.6825199999999998E-2</c:v>
                </c:pt>
                <c:pt idx="186548">
                  <c:v>1.7145199999999999E-2</c:v>
                </c:pt>
                <c:pt idx="186549">
                  <c:v>1.7400100000000002E-2</c:v>
                </c:pt>
                <c:pt idx="186550">
                  <c:v>1.75891E-2</c:v>
                </c:pt>
                <c:pt idx="186551">
                  <c:v>1.7713199999999998E-2</c:v>
                </c:pt>
                <c:pt idx="186552">
                  <c:v>1.7773199999999999E-2</c:v>
                </c:pt>
                <c:pt idx="186553">
                  <c:v>1.7769E-2</c:v>
                </c:pt>
                <c:pt idx="186554">
                  <c:v>1.7699800000000002E-2</c:v>
                </c:pt>
                <c:pt idx="186555">
                  <c:v>1.75646E-2</c:v>
                </c:pt>
                <c:pt idx="186556">
                  <c:v>1.7362099999999998E-2</c:v>
                </c:pt>
                <c:pt idx="186557">
                  <c:v>1.7090999999999999E-2</c:v>
                </c:pt>
                <c:pt idx="186558">
                  <c:v>1.6752099999999999E-2</c:v>
                </c:pt>
                <c:pt idx="186559">
                  <c:v>1.63482E-2</c:v>
                </c:pt>
                <c:pt idx="186560">
                  <c:v>1.5879999999999998E-2</c:v>
                </c:pt>
                <c:pt idx="186561">
                  <c:v>1.53451E-2</c:v>
                </c:pt>
                <c:pt idx="186562">
                  <c:v>1.47402E-2</c:v>
                </c:pt>
                <c:pt idx="186563">
                  <c:v>1.40628E-2</c:v>
                </c:pt>
                <c:pt idx="186564">
                  <c:v>1.33128E-2</c:v>
                </c:pt>
                <c:pt idx="186565">
                  <c:v>1.24925E-2</c:v>
                </c:pt>
                <c:pt idx="186566">
                  <c:v>1.1603499999999999E-2</c:v>
                </c:pt>
                <c:pt idx="186567">
                  <c:v>1.06462E-2</c:v>
                </c:pt>
                <c:pt idx="186568" formatCode="0.00E+00">
                  <c:v>9.6208999999999999E-3</c:v>
                </c:pt>
                <c:pt idx="186569" formatCode="0.00E+00">
                  <c:v>8.52756E-3</c:v>
                </c:pt>
                <c:pt idx="186570" formatCode="0.00E+00">
                  <c:v>7.3655700000000001E-3</c:v>
                </c:pt>
                <c:pt idx="186571" formatCode="0.00E+00">
                  <c:v>6.1341499999999997E-3</c:v>
                </c:pt>
                <c:pt idx="186572" formatCode="0.00E+00">
                  <c:v>4.8320200000000002E-3</c:v>
                </c:pt>
                <c:pt idx="186573" formatCode="0.00E+00">
                  <c:v>3.4585000000000002E-3</c:v>
                </c:pt>
                <c:pt idx="186574" formatCode="0.00E+00">
                  <c:v>2.0146000000000001E-3</c:v>
                </c:pt>
                <c:pt idx="186575" formatCode="0.00E+00">
                  <c:v>5.0202099999999996E-4</c:v>
                </c:pt>
                <c:pt idx="186576" formatCode="0.00E+00">
                  <c:v>-1.07851E-3</c:v>
                </c:pt>
                <c:pt idx="186577" formatCode="0.00E+00">
                  <c:v>-2.7260700000000001E-3</c:v>
                </c:pt>
                <c:pt idx="186578" formatCode="0.00E+00">
                  <c:v>-4.4382700000000002E-3</c:v>
                </c:pt>
                <c:pt idx="186579" formatCode="0.00E+00">
                  <c:v>-6.2132899999999998E-3</c:v>
                </c:pt>
                <c:pt idx="186580" formatCode="0.00E+00">
                  <c:v>-8.0511100000000002E-3</c:v>
                </c:pt>
                <c:pt idx="186581" formatCode="0.00E+00">
                  <c:v>-9.9521000000000002E-3</c:v>
                </c:pt>
                <c:pt idx="186582">
                  <c:v>-1.19165E-2</c:v>
                </c:pt>
                <c:pt idx="186583">
                  <c:v>-1.3944E-2</c:v>
                </c:pt>
                <c:pt idx="186584">
                  <c:v>-1.6033800000000001E-2</c:v>
                </c:pt>
                <c:pt idx="186585">
                  <c:v>-1.8185E-2</c:v>
                </c:pt>
                <c:pt idx="186586">
                  <c:v>-2.0397200000000001E-2</c:v>
                </c:pt>
                <c:pt idx="186587">
                  <c:v>-2.2669700000000001E-2</c:v>
                </c:pt>
                <c:pt idx="186588">
                  <c:v>-2.5000399999999999E-2</c:v>
                </c:pt>
                <c:pt idx="186589">
                  <c:v>-2.7387399999999999E-2</c:v>
                </c:pt>
                <c:pt idx="186590">
                  <c:v>-2.9829000000000001E-2</c:v>
                </c:pt>
                <c:pt idx="186591">
                  <c:v>-3.2324199999999997E-2</c:v>
                </c:pt>
                <c:pt idx="186592">
                  <c:v>-3.4872100000000003E-2</c:v>
                </c:pt>
                <c:pt idx="186593">
                  <c:v>-3.74711E-2</c:v>
                </c:pt>
                <c:pt idx="186594">
                  <c:v>-4.0119299999999997E-2</c:v>
                </c:pt>
                <c:pt idx="186595">
                  <c:v>-4.2814100000000001E-2</c:v>
                </c:pt>
                <c:pt idx="186596">
                  <c:v>-4.5552799999999997E-2</c:v>
                </c:pt>
                <c:pt idx="186597">
                  <c:v>-4.8333399999999999E-2</c:v>
                </c:pt>
                <c:pt idx="186598">
                  <c:v>-5.1153900000000002E-2</c:v>
                </c:pt>
                <c:pt idx="186599">
                  <c:v>-5.4011700000000003E-2</c:v>
                </c:pt>
                <c:pt idx="186600">
                  <c:v>-5.69039E-2</c:v>
                </c:pt>
                <c:pt idx="186601">
                  <c:v>-5.98278E-2</c:v>
                </c:pt>
                <c:pt idx="186602">
                  <c:v>-6.2780600000000006E-2</c:v>
                </c:pt>
                <c:pt idx="186603">
                  <c:v>-6.5759700000000004E-2</c:v>
                </c:pt>
                <c:pt idx="186604">
                  <c:v>-6.8762900000000002E-2</c:v>
                </c:pt>
                <c:pt idx="186605">
                  <c:v>-7.1787599999999993E-2</c:v>
                </c:pt>
                <c:pt idx="186606">
                  <c:v>-7.4830599999999997E-2</c:v>
                </c:pt>
                <c:pt idx="186607">
                  <c:v>-7.7888200000000005E-2</c:v>
                </c:pt>
                <c:pt idx="186608">
                  <c:v>-8.0956600000000004E-2</c:v>
                </c:pt>
                <c:pt idx="186609">
                  <c:v>-8.4032800000000005E-2</c:v>
                </c:pt>
                <c:pt idx="186610">
                  <c:v>-8.7114899999999995E-2</c:v>
                </c:pt>
                <c:pt idx="186611">
                  <c:v>-9.0201000000000003E-2</c:v>
                </c:pt>
                <c:pt idx="186612">
                  <c:v>-9.3288700000000002E-2</c:v>
                </c:pt>
                <c:pt idx="186613">
                  <c:v>-9.6375500000000003E-2</c:v>
                </c:pt>
                <c:pt idx="186614">
                  <c:v>-9.9458500000000005E-2</c:v>
                </c:pt>
                <c:pt idx="186615">
                  <c:v>-0.102534</c:v>
                </c:pt>
                <c:pt idx="186616">
                  <c:v>-0.105601</c:v>
                </c:pt>
                <c:pt idx="186617">
                  <c:v>-0.108654</c:v>
                </c:pt>
                <c:pt idx="186618">
                  <c:v>-0.111692</c:v>
                </c:pt>
                <c:pt idx="186619">
                  <c:v>-0.11471099999999999</c:v>
                </c:pt>
                <c:pt idx="186620">
                  <c:v>-0.11770700000000001</c:v>
                </c:pt>
                <c:pt idx="186621">
                  <c:v>-0.12067600000000001</c:v>
                </c:pt>
                <c:pt idx="186622">
                  <c:v>-0.123615</c:v>
                </c:pt>
                <c:pt idx="186623">
                  <c:v>-0.12652099999999999</c:v>
                </c:pt>
                <c:pt idx="186624">
                  <c:v>-0.12939200000000001</c:v>
                </c:pt>
                <c:pt idx="186625">
                  <c:v>-0.13222200000000001</c:v>
                </c:pt>
                <c:pt idx="186626">
                  <c:v>-0.13500899999999999</c:v>
                </c:pt>
                <c:pt idx="186627">
                  <c:v>-0.13774800000000001</c:v>
                </c:pt>
                <c:pt idx="186628">
                  <c:v>-0.14043800000000001</c:v>
                </c:pt>
                <c:pt idx="186629">
                  <c:v>-0.14307500000000001</c:v>
                </c:pt>
                <c:pt idx="186630">
                  <c:v>-0.145653</c:v>
                </c:pt>
                <c:pt idx="186631">
                  <c:v>-0.148171</c:v>
                </c:pt>
                <c:pt idx="186632">
                  <c:v>-0.15062400000000001</c:v>
                </c:pt>
                <c:pt idx="186633">
                  <c:v>-0.15300900000000001</c:v>
                </c:pt>
                <c:pt idx="186634">
                  <c:v>-0.15532199999999999</c:v>
                </c:pt>
                <c:pt idx="186635">
                  <c:v>-0.15756000000000001</c:v>
                </c:pt>
                <c:pt idx="186636">
                  <c:v>-0.159721</c:v>
                </c:pt>
                <c:pt idx="186637">
                  <c:v>-0.161801</c:v>
                </c:pt>
                <c:pt idx="186638">
                  <c:v>-0.163796</c:v>
                </c:pt>
                <c:pt idx="186639">
                  <c:v>-0.16570199999999999</c:v>
                </c:pt>
                <c:pt idx="186640">
                  <c:v>-0.167516</c:v>
                </c:pt>
                <c:pt idx="186641">
                  <c:v>-0.169235</c:v>
                </c:pt>
                <c:pt idx="186642">
                  <c:v>-0.17085800000000001</c:v>
                </c:pt>
                <c:pt idx="186643">
                  <c:v>-0.17238200000000001</c:v>
                </c:pt>
                <c:pt idx="186644">
                  <c:v>-0.17380499999999999</c:v>
                </c:pt>
                <c:pt idx="186645">
                  <c:v>-0.175124</c:v>
                </c:pt>
                <c:pt idx="186646">
                  <c:v>-0.17633699999999999</c:v>
                </c:pt>
                <c:pt idx="186647">
                  <c:v>-0.17744199999999999</c:v>
                </c:pt>
                <c:pt idx="186648">
                  <c:v>-0.17843500000000001</c:v>
                </c:pt>
                <c:pt idx="186649">
                  <c:v>-0.179316</c:v>
                </c:pt>
                <c:pt idx="186650">
                  <c:v>-0.18008199999999999</c:v>
                </c:pt>
                <c:pt idx="186651">
                  <c:v>-0.18073</c:v>
                </c:pt>
                <c:pt idx="186652">
                  <c:v>-0.181257</c:v>
                </c:pt>
                <c:pt idx="186653">
                  <c:v>-0.18166199999999999</c:v>
                </c:pt>
                <c:pt idx="186654">
                  <c:v>-0.18194299999999999</c:v>
                </c:pt>
                <c:pt idx="186655">
                  <c:v>-0.18209700000000001</c:v>
                </c:pt>
                <c:pt idx="186656">
                  <c:v>-0.18212300000000001</c:v>
                </c:pt>
                <c:pt idx="186657">
                  <c:v>-0.18201899999999999</c:v>
                </c:pt>
                <c:pt idx="186658">
                  <c:v>-0.181784</c:v>
                </c:pt>
                <c:pt idx="186659">
                  <c:v>-0.18141699999999999</c:v>
                </c:pt>
                <c:pt idx="186660">
                  <c:v>-0.18091599999999999</c:v>
                </c:pt>
                <c:pt idx="186661">
                  <c:v>-0.18027899999999999</c:v>
                </c:pt>
                <c:pt idx="186662">
                  <c:v>-0.179506</c:v>
                </c:pt>
                <c:pt idx="186663">
                  <c:v>-0.17859700000000001</c:v>
                </c:pt>
                <c:pt idx="186664">
                  <c:v>-0.17755199999999999</c:v>
                </c:pt>
                <c:pt idx="186665">
                  <c:v>-0.176369</c:v>
                </c:pt>
                <c:pt idx="186666">
                  <c:v>-0.17504900000000001</c:v>
                </c:pt>
                <c:pt idx="186667">
                  <c:v>-0.17358999999999999</c:v>
                </c:pt>
                <c:pt idx="186668">
                  <c:v>-0.17199200000000001</c:v>
                </c:pt>
                <c:pt idx="186669">
                  <c:v>-0.17025499999999999</c:v>
                </c:pt>
                <c:pt idx="186670">
                  <c:v>-0.168378</c:v>
                </c:pt>
                <c:pt idx="186671">
                  <c:v>-0.16636200000000001</c:v>
                </c:pt>
                <c:pt idx="186672">
                  <c:v>-0.16420699999999999</c:v>
                </c:pt>
                <c:pt idx="186673">
                  <c:v>-0.161914</c:v>
                </c:pt>
                <c:pt idx="186674">
                  <c:v>-0.15948499999999999</c:v>
                </c:pt>
                <c:pt idx="186675">
                  <c:v>-0.15692</c:v>
                </c:pt>
                <c:pt idx="186676">
                  <c:v>-0.15422</c:v>
                </c:pt>
                <c:pt idx="186677">
                  <c:v>-0.15138799999999999</c:v>
                </c:pt>
                <c:pt idx="186678">
                  <c:v>-0.148423</c:v>
                </c:pt>
                <c:pt idx="186679">
                  <c:v>-0.14532800000000001</c:v>
                </c:pt>
                <c:pt idx="186680">
                  <c:v>-0.14210400000000001</c:v>
                </c:pt>
                <c:pt idx="186681">
                  <c:v>-0.13875199999999999</c:v>
                </c:pt>
                <c:pt idx="186682">
                  <c:v>-0.13527500000000001</c:v>
                </c:pt>
                <c:pt idx="186683">
                  <c:v>-0.13167400000000001</c:v>
                </c:pt>
                <c:pt idx="186684">
                  <c:v>-0.12795200000000001</c:v>
                </c:pt>
                <c:pt idx="186685">
                  <c:v>-0.124112</c:v>
                </c:pt>
                <c:pt idx="186686">
                  <c:v>-0.120155</c:v>
                </c:pt>
                <c:pt idx="186687">
                  <c:v>-0.11608400000000001</c:v>
                </c:pt>
                <c:pt idx="186688">
                  <c:v>-0.111903</c:v>
                </c:pt>
                <c:pt idx="186689">
                  <c:v>-0.107613</c:v>
                </c:pt>
                <c:pt idx="186690">
                  <c:v>-0.10321900000000001</c:v>
                </c:pt>
                <c:pt idx="186691">
                  <c:v>-9.8722000000000004E-2</c:v>
                </c:pt>
                <c:pt idx="186692">
                  <c:v>-9.4126199999999993E-2</c:v>
                </c:pt>
                <c:pt idx="186693">
                  <c:v>-8.9435100000000003E-2</c:v>
                </c:pt>
                <c:pt idx="186694">
                  <c:v>-8.4652199999999997E-2</c:v>
                </c:pt>
                <c:pt idx="186695">
                  <c:v>-7.9781000000000005E-2</c:v>
                </c:pt>
                <c:pt idx="186696">
                  <c:v>-7.4825699999999995E-2</c:v>
                </c:pt>
                <c:pt idx="186697">
                  <c:v>-6.9790699999999997E-2</c:v>
                </c:pt>
                <c:pt idx="186698">
                  <c:v>-6.4680100000000004E-2</c:v>
                </c:pt>
                <c:pt idx="186699">
                  <c:v>-5.9497300000000003E-2</c:v>
                </c:pt>
                <c:pt idx="186700">
                  <c:v>-5.4245500000000002E-2</c:v>
                </c:pt>
                <c:pt idx="186701">
                  <c:v>-4.8928800000000001E-2</c:v>
                </c:pt>
                <c:pt idx="186702">
                  <c:v>-4.3551300000000001E-2</c:v>
                </c:pt>
                <c:pt idx="186703">
                  <c:v>-3.8116799999999999E-2</c:v>
                </c:pt>
                <c:pt idx="186704">
                  <c:v>-3.2629499999999999E-2</c:v>
                </c:pt>
                <c:pt idx="186705">
                  <c:v>-2.7093900000000001E-2</c:v>
                </c:pt>
                <c:pt idx="186706">
                  <c:v>-2.1515099999999999E-2</c:v>
                </c:pt>
                <c:pt idx="186707">
                  <c:v>-1.5897999999999999E-2</c:v>
                </c:pt>
                <c:pt idx="186708">
                  <c:v>-1.0247300000000001E-2</c:v>
                </c:pt>
                <c:pt idx="186709" formatCode="0.00E+00">
                  <c:v>-4.56757E-3</c:v>
                </c:pt>
                <c:pt idx="186710" formatCode="0.00E+00">
                  <c:v>1.13686E-3</c:v>
                </c:pt>
                <c:pt idx="186711" formatCode="0.00E+00">
                  <c:v>6.8614699999999997E-3</c:v>
                </c:pt>
                <c:pt idx="186712">
                  <c:v>1.2601299999999999E-2</c:v>
                </c:pt>
                <c:pt idx="186713">
                  <c:v>1.83509E-2</c:v>
                </c:pt>
                <c:pt idx="186714">
                  <c:v>2.4105100000000001E-2</c:v>
                </c:pt>
                <c:pt idx="186715">
                  <c:v>2.9858699999999998E-2</c:v>
                </c:pt>
                <c:pt idx="186716">
                  <c:v>3.5606600000000002E-2</c:v>
                </c:pt>
                <c:pt idx="186717">
                  <c:v>4.1344199999999998E-2</c:v>
                </c:pt>
                <c:pt idx="186718">
                  <c:v>4.7066999999999998E-2</c:v>
                </c:pt>
                <c:pt idx="186719">
                  <c:v>5.2770400000000002E-2</c:v>
                </c:pt>
                <c:pt idx="186720">
                  <c:v>5.84497E-2</c:v>
                </c:pt>
                <c:pt idx="186721">
                  <c:v>6.4099699999999996E-2</c:v>
                </c:pt>
                <c:pt idx="186722">
                  <c:v>6.9715399999999997E-2</c:v>
                </c:pt>
                <c:pt idx="186723">
                  <c:v>7.5291700000000003E-2</c:v>
                </c:pt>
                <c:pt idx="186724">
                  <c:v>8.0823000000000006E-2</c:v>
                </c:pt>
                <c:pt idx="186725">
                  <c:v>8.63038E-2</c:v>
                </c:pt>
                <c:pt idx="186726">
                  <c:v>9.1728900000000002E-2</c:v>
                </c:pt>
                <c:pt idx="186727">
                  <c:v>9.7093899999999997E-2</c:v>
                </c:pt>
                <c:pt idx="186728">
                  <c:v>0.102394</c:v>
                </c:pt>
                <c:pt idx="186729">
                  <c:v>0.107623</c:v>
                </c:pt>
                <c:pt idx="186730">
                  <c:v>0.112779</c:v>
                </c:pt>
                <c:pt idx="186731">
                  <c:v>0.117855</c:v>
                </c:pt>
                <c:pt idx="186732">
                  <c:v>0.122848</c:v>
                </c:pt>
                <c:pt idx="186733">
                  <c:v>0.12775400000000001</c:v>
                </c:pt>
                <c:pt idx="186734">
                  <c:v>0.13256899999999999</c:v>
                </c:pt>
                <c:pt idx="186735">
                  <c:v>0.13729</c:v>
                </c:pt>
                <c:pt idx="186736">
                  <c:v>0.14191300000000001</c:v>
                </c:pt>
                <c:pt idx="186737">
                  <c:v>0.14643300000000001</c:v>
                </c:pt>
                <c:pt idx="186738">
                  <c:v>0.15084500000000001</c:v>
                </c:pt>
                <c:pt idx="186739">
                  <c:v>0.15514500000000001</c:v>
                </c:pt>
                <c:pt idx="186740">
                  <c:v>0.159328</c:v>
                </c:pt>
                <c:pt idx="186741">
                  <c:v>0.16339000000000001</c:v>
                </c:pt>
                <c:pt idx="186742">
                  <c:v>0.16732900000000001</c:v>
                </c:pt>
                <c:pt idx="186743">
                  <c:v>0.17114199999999999</c:v>
                </c:pt>
                <c:pt idx="186744">
                  <c:v>0.17482500000000001</c:v>
                </c:pt>
                <c:pt idx="186745">
                  <c:v>0.17837500000000001</c:v>
                </c:pt>
                <c:pt idx="186746">
                  <c:v>0.18179000000000001</c:v>
                </c:pt>
                <c:pt idx="186747">
                  <c:v>0.18506700000000001</c:v>
                </c:pt>
                <c:pt idx="186748">
                  <c:v>0.18820400000000001</c:v>
                </c:pt>
                <c:pt idx="186749">
                  <c:v>0.191196</c:v>
                </c:pt>
                <c:pt idx="186750">
                  <c:v>0.19404299999999999</c:v>
                </c:pt>
                <c:pt idx="186751">
                  <c:v>0.196742</c:v>
                </c:pt>
                <c:pt idx="186752">
                  <c:v>0.19928899999999999</c:v>
                </c:pt>
                <c:pt idx="186753">
                  <c:v>0.201684</c:v>
                </c:pt>
                <c:pt idx="186754">
                  <c:v>0.20392299999999999</c:v>
                </c:pt>
                <c:pt idx="186755">
                  <c:v>0.206007</c:v>
                </c:pt>
                <c:pt idx="186756">
                  <c:v>0.20793400000000001</c:v>
                </c:pt>
                <c:pt idx="186757">
                  <c:v>0.209703</c:v>
                </c:pt>
                <c:pt idx="186758">
                  <c:v>0.211312</c:v>
                </c:pt>
                <c:pt idx="186759">
                  <c:v>0.21276100000000001</c:v>
                </c:pt>
                <c:pt idx="186760">
                  <c:v>0.21404999999999999</c:v>
                </c:pt>
                <c:pt idx="186761">
                  <c:v>0.21517700000000001</c:v>
                </c:pt>
                <c:pt idx="186762">
                  <c:v>0.216142</c:v>
                </c:pt>
                <c:pt idx="186763">
                  <c:v>0.216944</c:v>
                </c:pt>
                <c:pt idx="186764">
                  <c:v>0.217584</c:v>
                </c:pt>
                <c:pt idx="186765">
                  <c:v>0.218059</c:v>
                </c:pt>
                <c:pt idx="186766">
                  <c:v>0.21837100000000001</c:v>
                </c:pt>
                <c:pt idx="186767">
                  <c:v>0.21851899999999999</c:v>
                </c:pt>
                <c:pt idx="186768">
                  <c:v>0.218504</c:v>
                </c:pt>
                <c:pt idx="186769">
                  <c:v>0.21832699999999999</c:v>
                </c:pt>
                <c:pt idx="186770">
                  <c:v>0.21798999999999999</c:v>
                </c:pt>
                <c:pt idx="186771">
                  <c:v>0.21749399999999999</c:v>
                </c:pt>
                <c:pt idx="186772">
                  <c:v>0.21684100000000001</c:v>
                </c:pt>
                <c:pt idx="186773">
                  <c:v>0.216032</c:v>
                </c:pt>
                <c:pt idx="186774">
                  <c:v>0.21506900000000001</c:v>
                </c:pt>
                <c:pt idx="186775">
                  <c:v>0.213953</c:v>
                </c:pt>
                <c:pt idx="186776">
                  <c:v>0.21268799999999999</c:v>
                </c:pt>
                <c:pt idx="186777">
                  <c:v>0.21127399999999999</c:v>
                </c:pt>
                <c:pt idx="186778">
                  <c:v>0.20971500000000001</c:v>
                </c:pt>
                <c:pt idx="186779">
                  <c:v>0.208011</c:v>
                </c:pt>
                <c:pt idx="186780">
                  <c:v>0.20616399999999999</c:v>
                </c:pt>
                <c:pt idx="186781">
                  <c:v>0.204176</c:v>
                </c:pt>
                <c:pt idx="186782">
                  <c:v>0.20204900000000001</c:v>
                </c:pt>
                <c:pt idx="186783">
                  <c:v>0.19978699999999999</c:v>
                </c:pt>
                <c:pt idx="186784">
                  <c:v>0.19739399999999999</c:v>
                </c:pt>
                <c:pt idx="186785">
                  <c:v>0.19487199999999999</c:v>
                </c:pt>
                <c:pt idx="186786">
                  <c:v>0.19222700000000001</c:v>
                </c:pt>
                <c:pt idx="186787">
                  <c:v>0.18946099999999999</c:v>
                </c:pt>
                <c:pt idx="186788">
                  <c:v>0.18657799999999999</c:v>
                </c:pt>
                <c:pt idx="186789">
                  <c:v>0.18357899999999999</c:v>
                </c:pt>
                <c:pt idx="186790">
                  <c:v>0.18046999999999999</c:v>
                </c:pt>
                <c:pt idx="186791">
                  <c:v>0.17725299999999999</c:v>
                </c:pt>
                <c:pt idx="186792">
                  <c:v>0.173933</c:v>
                </c:pt>
                <c:pt idx="186793">
                  <c:v>0.170517</c:v>
                </c:pt>
                <c:pt idx="186794">
                  <c:v>0.16700699999999999</c:v>
                </c:pt>
                <c:pt idx="186795">
                  <c:v>0.163409</c:v>
                </c:pt>
                <c:pt idx="186796">
                  <c:v>0.15972700000000001</c:v>
                </c:pt>
                <c:pt idx="186797">
                  <c:v>0.15596499999999999</c:v>
                </c:pt>
                <c:pt idx="186798">
                  <c:v>0.15212500000000001</c:v>
                </c:pt>
                <c:pt idx="186799">
                  <c:v>0.14821200000000001</c:v>
                </c:pt>
                <c:pt idx="186800">
                  <c:v>0.144231</c:v>
                </c:pt>
                <c:pt idx="186801">
                  <c:v>0.140185</c:v>
                </c:pt>
                <c:pt idx="186802">
                  <c:v>0.13607900000000001</c:v>
                </c:pt>
                <c:pt idx="186803">
                  <c:v>0.13191800000000001</c:v>
                </c:pt>
                <c:pt idx="186804">
                  <c:v>0.12770599999999999</c:v>
                </c:pt>
                <c:pt idx="186805">
                  <c:v>0.123446</c:v>
                </c:pt>
                <c:pt idx="186806">
                  <c:v>0.119147</c:v>
                </c:pt>
                <c:pt idx="186807">
                  <c:v>0.114812</c:v>
                </c:pt>
                <c:pt idx="186808">
                  <c:v>0.110446</c:v>
                </c:pt>
                <c:pt idx="186809">
                  <c:v>0.106054</c:v>
                </c:pt>
                <c:pt idx="186810">
                  <c:v>0.101642</c:v>
                </c:pt>
                <c:pt idx="186811">
                  <c:v>9.7212499999999993E-2</c:v>
                </c:pt>
                <c:pt idx="186812">
                  <c:v>9.2772499999999994E-2</c:v>
                </c:pt>
                <c:pt idx="186813">
                  <c:v>8.8326799999999997E-2</c:v>
                </c:pt>
                <c:pt idx="186814">
                  <c:v>8.3880300000000005E-2</c:v>
                </c:pt>
                <c:pt idx="186815">
                  <c:v>7.9437400000000005E-2</c:v>
                </c:pt>
                <c:pt idx="186816">
                  <c:v>7.5002600000000003E-2</c:v>
                </c:pt>
                <c:pt idx="186817">
                  <c:v>7.0580000000000004E-2</c:v>
                </c:pt>
                <c:pt idx="186818">
                  <c:v>6.6173200000000001E-2</c:v>
                </c:pt>
                <c:pt idx="186819">
                  <c:v>6.1786199999999999E-2</c:v>
                </c:pt>
                <c:pt idx="186820">
                  <c:v>5.7423500000000002E-2</c:v>
                </c:pt>
                <c:pt idx="186821">
                  <c:v>5.3089400000000002E-2</c:v>
                </c:pt>
                <c:pt idx="186822">
                  <c:v>4.8787299999999999E-2</c:v>
                </c:pt>
                <c:pt idx="186823">
                  <c:v>4.4521400000000003E-2</c:v>
                </c:pt>
                <c:pt idx="186824">
                  <c:v>4.02963E-2</c:v>
                </c:pt>
                <c:pt idx="186825">
                  <c:v>3.6116700000000002E-2</c:v>
                </c:pt>
                <c:pt idx="186826">
                  <c:v>3.1986800000000003E-2</c:v>
                </c:pt>
                <c:pt idx="186827">
                  <c:v>2.7910899999999999E-2</c:v>
                </c:pt>
                <c:pt idx="186828">
                  <c:v>2.3892799999999999E-2</c:v>
                </c:pt>
                <c:pt idx="186829">
                  <c:v>1.9936300000000001E-2</c:v>
                </c:pt>
                <c:pt idx="186830">
                  <c:v>1.6045799999999999E-2</c:v>
                </c:pt>
                <c:pt idx="186831">
                  <c:v>1.2225099999999999E-2</c:v>
                </c:pt>
                <c:pt idx="186832" formatCode="0.00E+00">
                  <c:v>8.4768599999999993E-3</c:v>
                </c:pt>
                <c:pt idx="186833" formatCode="0.00E+00">
                  <c:v>4.80227E-3</c:v>
                </c:pt>
                <c:pt idx="186834" formatCode="0.00E+00">
                  <c:v>1.20389E-3</c:v>
                </c:pt>
                <c:pt idx="186835" formatCode="0.00E+00">
                  <c:v>-2.3141699999999999E-3</c:v>
                </c:pt>
                <c:pt idx="186836" formatCode="0.00E+00">
                  <c:v>-5.7473999999999997E-3</c:v>
                </c:pt>
                <c:pt idx="186837" formatCode="0.00E+00">
                  <c:v>-9.0920199999999993E-3</c:v>
                </c:pt>
                <c:pt idx="186838">
                  <c:v>-1.2345099999999999E-2</c:v>
                </c:pt>
                <c:pt idx="186839">
                  <c:v>-1.5504E-2</c:v>
                </c:pt>
                <c:pt idx="186840">
                  <c:v>-1.8566699999999998E-2</c:v>
                </c:pt>
                <c:pt idx="186841">
                  <c:v>-2.1530799999999999E-2</c:v>
                </c:pt>
                <c:pt idx="186842">
                  <c:v>-2.43944E-2</c:v>
                </c:pt>
                <c:pt idx="186843">
                  <c:v>-2.71554E-2</c:v>
                </c:pt>
                <c:pt idx="186844">
                  <c:v>-2.9811899999999999E-2</c:v>
                </c:pt>
                <c:pt idx="186845">
                  <c:v>-3.2361899999999999E-2</c:v>
                </c:pt>
                <c:pt idx="186846">
                  <c:v>-3.4803000000000001E-2</c:v>
                </c:pt>
                <c:pt idx="186847">
                  <c:v>-3.7132800000000001E-2</c:v>
                </c:pt>
                <c:pt idx="186848">
                  <c:v>-3.9349500000000003E-2</c:v>
                </c:pt>
                <c:pt idx="186849">
                  <c:v>-4.1452299999999997E-2</c:v>
                </c:pt>
                <c:pt idx="186850">
                  <c:v>-4.3440100000000002E-2</c:v>
                </c:pt>
                <c:pt idx="186851">
                  <c:v>-4.5311799999999999E-2</c:v>
                </c:pt>
                <c:pt idx="186852">
                  <c:v>-4.70666E-2</c:v>
                </c:pt>
                <c:pt idx="186853">
                  <c:v>-4.8703999999999997E-2</c:v>
                </c:pt>
                <c:pt idx="186854">
                  <c:v>-5.0222999999999997E-2</c:v>
                </c:pt>
                <c:pt idx="186855">
                  <c:v>-5.1622500000000002E-2</c:v>
                </c:pt>
                <c:pt idx="186856">
                  <c:v>-5.2902200000000003E-2</c:v>
                </c:pt>
                <c:pt idx="186857">
                  <c:v>-5.4062699999999998E-2</c:v>
                </c:pt>
                <c:pt idx="186858">
                  <c:v>-5.5103800000000001E-2</c:v>
                </c:pt>
                <c:pt idx="186859">
                  <c:v>-5.60253E-2</c:v>
                </c:pt>
                <c:pt idx="186860">
                  <c:v>-5.6827200000000001E-2</c:v>
                </c:pt>
                <c:pt idx="186861">
                  <c:v>-5.7509699999999997E-2</c:v>
                </c:pt>
                <c:pt idx="186862">
                  <c:v>-5.8072699999999998E-2</c:v>
                </c:pt>
                <c:pt idx="186863">
                  <c:v>-5.8516899999999997E-2</c:v>
                </c:pt>
                <c:pt idx="186864">
                  <c:v>-5.8843899999999998E-2</c:v>
                </c:pt>
                <c:pt idx="186865">
                  <c:v>-5.9054299999999997E-2</c:v>
                </c:pt>
                <c:pt idx="186866">
                  <c:v>-5.9148100000000002E-2</c:v>
                </c:pt>
                <c:pt idx="186867">
                  <c:v>-5.9125900000000002E-2</c:v>
                </c:pt>
                <c:pt idx="186868">
                  <c:v>-5.8988600000000002E-2</c:v>
                </c:pt>
                <c:pt idx="186869">
                  <c:v>-5.8736999999999998E-2</c:v>
                </c:pt>
                <c:pt idx="186870">
                  <c:v>-5.8371699999999999E-2</c:v>
                </c:pt>
                <c:pt idx="186871">
                  <c:v>-5.7893699999999999E-2</c:v>
                </c:pt>
                <c:pt idx="186872">
                  <c:v>-5.7304899999999999E-2</c:v>
                </c:pt>
                <c:pt idx="186873">
                  <c:v>-5.6607499999999998E-2</c:v>
                </c:pt>
                <c:pt idx="186874">
                  <c:v>-5.5803600000000002E-2</c:v>
                </c:pt>
                <c:pt idx="186875">
                  <c:v>-5.4894699999999998E-2</c:v>
                </c:pt>
                <c:pt idx="186876">
                  <c:v>-5.3882199999999998E-2</c:v>
                </c:pt>
                <c:pt idx="186877">
                  <c:v>-5.2768299999999997E-2</c:v>
                </c:pt>
                <c:pt idx="186878">
                  <c:v>-5.1555200000000002E-2</c:v>
                </c:pt>
                <c:pt idx="186879">
                  <c:v>-5.02441E-2</c:v>
                </c:pt>
                <c:pt idx="186880">
                  <c:v>-4.8836600000000001E-2</c:v>
                </c:pt>
                <c:pt idx="186881">
                  <c:v>-4.7335000000000002E-2</c:v>
                </c:pt>
                <c:pt idx="186882">
                  <c:v>-4.57416E-2</c:v>
                </c:pt>
                <c:pt idx="186883">
                  <c:v>-4.4059099999999997E-2</c:v>
                </c:pt>
                <c:pt idx="186884">
                  <c:v>-4.2289599999999997E-2</c:v>
                </c:pt>
                <c:pt idx="186885">
                  <c:v>-4.0435199999999998E-2</c:v>
                </c:pt>
                <c:pt idx="186886">
                  <c:v>-3.8498299999999999E-2</c:v>
                </c:pt>
                <c:pt idx="186887">
                  <c:v>-3.6481600000000003E-2</c:v>
                </c:pt>
                <c:pt idx="186888">
                  <c:v>-3.4388099999999998E-2</c:v>
                </c:pt>
                <c:pt idx="186889">
                  <c:v>-3.2219999999999999E-2</c:v>
                </c:pt>
                <c:pt idx="186890">
                  <c:v>-2.9978899999999999E-2</c:v>
                </c:pt>
                <c:pt idx="186891">
                  <c:v>-2.76671E-2</c:v>
                </c:pt>
                <c:pt idx="186892">
                  <c:v>-2.52882E-2</c:v>
                </c:pt>
                <c:pt idx="186893">
                  <c:v>-2.2845399999999998E-2</c:v>
                </c:pt>
                <c:pt idx="186894">
                  <c:v>-2.03419E-2</c:v>
                </c:pt>
                <c:pt idx="186895">
                  <c:v>-1.7780199999999999E-2</c:v>
                </c:pt>
                <c:pt idx="186896">
                  <c:v>-1.5163599999999999E-2</c:v>
                </c:pt>
                <c:pt idx="186897">
                  <c:v>-1.2494699999999999E-2</c:v>
                </c:pt>
                <c:pt idx="186898" formatCode="0.00E+00">
                  <c:v>-9.7763599999999996E-3</c:v>
                </c:pt>
                <c:pt idx="186899" formatCode="0.00E+00">
                  <c:v>-7.0107399999999997E-3</c:v>
                </c:pt>
                <c:pt idx="186900" formatCode="0.00E+00">
                  <c:v>-4.2000600000000003E-3</c:v>
                </c:pt>
                <c:pt idx="186901" formatCode="0.00E+00">
                  <c:v>-1.34666E-3</c:v>
                </c:pt>
                <c:pt idx="186902" formatCode="0.00E+00">
                  <c:v>1.5470099999999999E-3</c:v>
                </c:pt>
                <c:pt idx="186903" formatCode="0.00E+00">
                  <c:v>4.4783899999999996E-3</c:v>
                </c:pt>
                <c:pt idx="186904" formatCode="0.00E+00">
                  <c:v>7.44474E-3</c:v>
                </c:pt>
                <c:pt idx="186905">
                  <c:v>1.0442999999999999E-2</c:v>
                </c:pt>
                <c:pt idx="186906">
                  <c:v>1.34701E-2</c:v>
                </c:pt>
                <c:pt idx="186907">
                  <c:v>1.6523199999999998E-2</c:v>
                </c:pt>
                <c:pt idx="186908">
                  <c:v>1.95993E-2</c:v>
                </c:pt>
                <c:pt idx="186909">
                  <c:v>2.2696000000000001E-2</c:v>
                </c:pt>
                <c:pt idx="186910">
                  <c:v>2.5811199999999999E-2</c:v>
                </c:pt>
                <c:pt idx="186911">
                  <c:v>2.8942800000000001E-2</c:v>
                </c:pt>
                <c:pt idx="186912">
                  <c:v>3.2088400000000003E-2</c:v>
                </c:pt>
                <c:pt idx="186913">
                  <c:v>3.5244900000000003E-2</c:v>
                </c:pt>
                <c:pt idx="186914">
                  <c:v>3.8409400000000003E-2</c:v>
                </c:pt>
                <c:pt idx="186915">
                  <c:v>4.1579100000000001E-2</c:v>
                </c:pt>
                <c:pt idx="186916">
                  <c:v>4.4751899999999997E-2</c:v>
                </c:pt>
                <c:pt idx="186917">
                  <c:v>4.7926499999999997E-2</c:v>
                </c:pt>
                <c:pt idx="186918">
                  <c:v>5.1100899999999998E-2</c:v>
                </c:pt>
                <c:pt idx="186919">
                  <c:v>5.4272300000000002E-2</c:v>
                </c:pt>
                <c:pt idx="186920">
                  <c:v>5.7438500000000003E-2</c:v>
                </c:pt>
                <c:pt idx="186921">
                  <c:v>6.0597699999999997E-2</c:v>
                </c:pt>
                <c:pt idx="186922">
                  <c:v>6.3747300000000007E-2</c:v>
                </c:pt>
                <c:pt idx="186923">
                  <c:v>6.68845E-2</c:v>
                </c:pt>
                <c:pt idx="186924">
                  <c:v>7.00075E-2</c:v>
                </c:pt>
                <c:pt idx="186925">
                  <c:v>7.3114899999999997E-2</c:v>
                </c:pt>
                <c:pt idx="186926">
                  <c:v>7.6204300000000003E-2</c:v>
                </c:pt>
                <c:pt idx="186927">
                  <c:v>7.9272999999999996E-2</c:v>
                </c:pt>
                <c:pt idx="186928">
                  <c:v>8.2318299999999997E-2</c:v>
                </c:pt>
                <c:pt idx="186929">
                  <c:v>8.5338399999999995E-2</c:v>
                </c:pt>
                <c:pt idx="186930">
                  <c:v>8.83322E-2</c:v>
                </c:pt>
                <c:pt idx="186931">
                  <c:v>9.1298900000000002E-2</c:v>
                </c:pt>
                <c:pt idx="186932">
                  <c:v>9.4237100000000004E-2</c:v>
                </c:pt>
                <c:pt idx="186933">
                  <c:v>9.7144999999999995E-2</c:v>
                </c:pt>
                <c:pt idx="186934">
                  <c:v>0.100021</c:v>
                </c:pt>
                <c:pt idx="186935">
                  <c:v>0.102864</c:v>
                </c:pt>
                <c:pt idx="186936">
                  <c:v>0.105673</c:v>
                </c:pt>
                <c:pt idx="186937">
                  <c:v>0.108446</c:v>
                </c:pt>
                <c:pt idx="186938">
                  <c:v>0.111181</c:v>
                </c:pt>
                <c:pt idx="186939">
                  <c:v>0.11388</c:v>
                </c:pt>
                <c:pt idx="186940">
                  <c:v>0.116539</c:v>
                </c:pt>
                <c:pt idx="186941">
                  <c:v>0.119158</c:v>
                </c:pt>
                <c:pt idx="186942">
                  <c:v>0.121736</c:v>
                </c:pt>
                <c:pt idx="186943">
                  <c:v>0.12427000000000001</c:v>
                </c:pt>
                <c:pt idx="186944">
                  <c:v>0.12676000000000001</c:v>
                </c:pt>
                <c:pt idx="186945">
                  <c:v>0.12920499999999999</c:v>
                </c:pt>
                <c:pt idx="186946">
                  <c:v>0.131604</c:v>
                </c:pt>
                <c:pt idx="186947">
                  <c:v>0.13395499999999999</c:v>
                </c:pt>
                <c:pt idx="186948">
                  <c:v>0.13625799999999999</c:v>
                </c:pt>
                <c:pt idx="186949">
                  <c:v>0.138512</c:v>
                </c:pt>
                <c:pt idx="186950">
                  <c:v>0.14071700000000001</c:v>
                </c:pt>
                <c:pt idx="186951">
                  <c:v>0.142871</c:v>
                </c:pt>
                <c:pt idx="186952">
                  <c:v>0.14497399999999999</c:v>
                </c:pt>
                <c:pt idx="186953">
                  <c:v>0.14702499999999999</c:v>
                </c:pt>
                <c:pt idx="186954">
                  <c:v>0.14902399999999999</c:v>
                </c:pt>
                <c:pt idx="186955">
                  <c:v>0.15096899999999999</c:v>
                </c:pt>
                <c:pt idx="186956">
                  <c:v>0.152861</c:v>
                </c:pt>
                <c:pt idx="186957">
                  <c:v>0.154699</c:v>
                </c:pt>
                <c:pt idx="186958">
                  <c:v>0.15648300000000001</c:v>
                </c:pt>
                <c:pt idx="186959">
                  <c:v>0.15820999999999999</c:v>
                </c:pt>
                <c:pt idx="186960">
                  <c:v>0.159882</c:v>
                </c:pt>
                <c:pt idx="186961">
                  <c:v>0.161497</c:v>
                </c:pt>
                <c:pt idx="186962">
                  <c:v>0.16305500000000001</c:v>
                </c:pt>
                <c:pt idx="186963">
                  <c:v>0.16455700000000001</c:v>
                </c:pt>
                <c:pt idx="186964">
                  <c:v>0.16600200000000001</c:v>
                </c:pt>
                <c:pt idx="186965">
                  <c:v>0.16739100000000001</c:v>
                </c:pt>
                <c:pt idx="186966">
                  <c:v>0.16872200000000001</c:v>
                </c:pt>
                <c:pt idx="186967">
                  <c:v>0.16999500000000001</c:v>
                </c:pt>
                <c:pt idx="186968">
                  <c:v>0.171209</c:v>
                </c:pt>
                <c:pt idx="186969">
                  <c:v>0.17236499999999999</c:v>
                </c:pt>
                <c:pt idx="186970">
                  <c:v>0.173461</c:v>
                </c:pt>
                <c:pt idx="186971">
                  <c:v>0.17449899999999999</c:v>
                </c:pt>
                <c:pt idx="186972">
                  <c:v>0.175478</c:v>
                </c:pt>
                <c:pt idx="186973">
                  <c:v>0.176398</c:v>
                </c:pt>
                <c:pt idx="186974">
                  <c:v>0.177259</c:v>
                </c:pt>
                <c:pt idx="186975">
                  <c:v>0.178061</c:v>
                </c:pt>
                <c:pt idx="186976">
                  <c:v>0.17880299999999999</c:v>
                </c:pt>
                <c:pt idx="186977">
                  <c:v>0.17948600000000001</c:v>
                </c:pt>
                <c:pt idx="186978">
                  <c:v>0.18010899999999999</c:v>
                </c:pt>
                <c:pt idx="186979">
                  <c:v>0.180673</c:v>
                </c:pt>
                <c:pt idx="186980">
                  <c:v>0.181177</c:v>
                </c:pt>
                <c:pt idx="186981">
                  <c:v>0.18162200000000001</c:v>
                </c:pt>
                <c:pt idx="186982">
                  <c:v>0.182006</c:v>
                </c:pt>
                <c:pt idx="186983">
                  <c:v>0.18232999999999999</c:v>
                </c:pt>
                <c:pt idx="186984">
                  <c:v>0.18259500000000001</c:v>
                </c:pt>
                <c:pt idx="186985">
                  <c:v>0.18279999999999999</c:v>
                </c:pt>
                <c:pt idx="186986">
                  <c:v>0.182946</c:v>
                </c:pt>
                <c:pt idx="186987">
                  <c:v>0.183033</c:v>
                </c:pt>
                <c:pt idx="186988">
                  <c:v>0.18306</c:v>
                </c:pt>
                <c:pt idx="186989">
                  <c:v>0.18302599999999999</c:v>
                </c:pt>
                <c:pt idx="186990">
                  <c:v>0.18293300000000001</c:v>
                </c:pt>
                <c:pt idx="186991">
                  <c:v>0.182779</c:v>
                </c:pt>
                <c:pt idx="186992">
                  <c:v>0.18256600000000001</c:v>
                </c:pt>
                <c:pt idx="186993">
                  <c:v>0.18229300000000001</c:v>
                </c:pt>
                <c:pt idx="186994">
                  <c:v>0.18196100000000001</c:v>
                </c:pt>
                <c:pt idx="186995">
                  <c:v>0.18157000000000001</c:v>
                </c:pt>
                <c:pt idx="186996">
                  <c:v>0.18112</c:v>
                </c:pt>
                <c:pt idx="186997">
                  <c:v>0.18061099999999999</c:v>
                </c:pt>
                <c:pt idx="186998">
                  <c:v>0.18004300000000001</c:v>
                </c:pt>
                <c:pt idx="186999">
                  <c:v>0.17941599999999999</c:v>
                </c:pt>
                <c:pt idx="187000">
                  <c:v>0.178732</c:v>
                </c:pt>
                <c:pt idx="187001">
                  <c:v>0.17799000000000001</c:v>
                </c:pt>
                <c:pt idx="187002">
                  <c:v>0.17719099999999999</c:v>
                </c:pt>
                <c:pt idx="187003">
                  <c:v>0.17633399999999999</c:v>
                </c:pt>
                <c:pt idx="187004">
                  <c:v>0.17542099999999999</c:v>
                </c:pt>
                <c:pt idx="187005">
                  <c:v>0.174452</c:v>
                </c:pt>
                <c:pt idx="187006">
                  <c:v>0.173428</c:v>
                </c:pt>
                <c:pt idx="187007">
                  <c:v>0.172348</c:v>
                </c:pt>
                <c:pt idx="187008">
                  <c:v>0.171212</c:v>
                </c:pt>
                <c:pt idx="187009">
                  <c:v>0.17002200000000001</c:v>
                </c:pt>
                <c:pt idx="187010">
                  <c:v>0.16877700000000001</c:v>
                </c:pt>
                <c:pt idx="187011">
                  <c:v>0.16747799999999999</c:v>
                </c:pt>
                <c:pt idx="187012">
                  <c:v>0.166126</c:v>
                </c:pt>
                <c:pt idx="187013">
                  <c:v>0.16472000000000001</c:v>
                </c:pt>
                <c:pt idx="187014">
                  <c:v>0.16326299999999999</c:v>
                </c:pt>
                <c:pt idx="187015">
                  <c:v>0.16175400000000001</c:v>
                </c:pt>
                <c:pt idx="187016">
                  <c:v>0.16019600000000001</c:v>
                </c:pt>
                <c:pt idx="187017">
                  <c:v>0.15858900000000001</c:v>
                </c:pt>
                <c:pt idx="187018">
                  <c:v>0.15693399999999999</c:v>
                </c:pt>
                <c:pt idx="187019">
                  <c:v>0.15523100000000001</c:v>
                </c:pt>
                <c:pt idx="187020">
                  <c:v>0.15348200000000001</c:v>
                </c:pt>
                <c:pt idx="187021">
                  <c:v>0.15168599999999999</c:v>
                </c:pt>
                <c:pt idx="187022">
                  <c:v>0.14984600000000001</c:v>
                </c:pt>
                <c:pt idx="187023">
                  <c:v>0.14796300000000001</c:v>
                </c:pt>
                <c:pt idx="187024">
                  <c:v>0.146038</c:v>
                </c:pt>
                <c:pt idx="187025">
                  <c:v>0.144071</c:v>
                </c:pt>
                <c:pt idx="187026">
                  <c:v>0.142065</c:v>
                </c:pt>
                <c:pt idx="187027">
                  <c:v>0.14002000000000001</c:v>
                </c:pt>
                <c:pt idx="187028">
                  <c:v>0.13793900000000001</c:v>
                </c:pt>
                <c:pt idx="187029">
                  <c:v>0.135822</c:v>
                </c:pt>
                <c:pt idx="187030">
                  <c:v>0.13367200000000001</c:v>
                </c:pt>
                <c:pt idx="187031">
                  <c:v>0.13148899999999999</c:v>
                </c:pt>
                <c:pt idx="187032">
                  <c:v>0.129277</c:v>
                </c:pt>
                <c:pt idx="187033">
                  <c:v>0.12703600000000001</c:v>
                </c:pt>
                <c:pt idx="187034">
                  <c:v>0.124768</c:v>
                </c:pt>
                <c:pt idx="187035">
                  <c:v>0.122475</c:v>
                </c:pt>
                <c:pt idx="187036">
                  <c:v>0.120158</c:v>
                </c:pt>
                <c:pt idx="187037">
                  <c:v>0.11781999999999999</c:v>
                </c:pt>
                <c:pt idx="187038">
                  <c:v>0.115462</c:v>
                </c:pt>
                <c:pt idx="187039">
                  <c:v>0.113085</c:v>
                </c:pt>
                <c:pt idx="187040">
                  <c:v>0.110691</c:v>
                </c:pt>
                <c:pt idx="187041">
                  <c:v>0.10828400000000001</c:v>
                </c:pt>
                <c:pt idx="187042">
                  <c:v>0.105864</c:v>
                </c:pt>
                <c:pt idx="187043">
                  <c:v>0.103434</c:v>
                </c:pt>
                <c:pt idx="187044">
                  <c:v>0.100996</c:v>
                </c:pt>
                <c:pt idx="187045">
                  <c:v>9.8552200000000006E-2</c:v>
                </c:pt>
                <c:pt idx="187046">
                  <c:v>9.6104499999999995E-2</c:v>
                </c:pt>
                <c:pt idx="187047">
                  <c:v>9.3655699999999995E-2</c:v>
                </c:pt>
                <c:pt idx="187048">
                  <c:v>9.12081E-2</c:v>
                </c:pt>
                <c:pt idx="187049">
                  <c:v>8.8764200000000001E-2</c:v>
                </c:pt>
                <c:pt idx="187050">
                  <c:v>8.6326799999999995E-2</c:v>
                </c:pt>
                <c:pt idx="187051">
                  <c:v>8.3898100000000003E-2</c:v>
                </c:pt>
                <c:pt idx="187052">
                  <c:v>8.1480399999999994E-2</c:v>
                </c:pt>
                <c:pt idx="187053">
                  <c:v>7.9076099999999996E-2</c:v>
                </c:pt>
                <c:pt idx="187054">
                  <c:v>7.6687599999999995E-2</c:v>
                </c:pt>
                <c:pt idx="187055">
                  <c:v>7.4317300000000003E-2</c:v>
                </c:pt>
                <c:pt idx="187056">
                  <c:v>7.1967500000000004E-2</c:v>
                </c:pt>
                <c:pt idx="187057">
                  <c:v>6.9640800000000003E-2</c:v>
                </c:pt>
                <c:pt idx="187058">
                  <c:v>6.7339599999999999E-2</c:v>
                </c:pt>
                <c:pt idx="187059">
                  <c:v>6.5066899999999997E-2</c:v>
                </c:pt>
                <c:pt idx="187060">
                  <c:v>6.2825099999999995E-2</c:v>
                </c:pt>
                <c:pt idx="187061">
                  <c:v>6.0616900000000001E-2</c:v>
                </c:pt>
                <c:pt idx="187062">
                  <c:v>5.8444999999999997E-2</c:v>
                </c:pt>
                <c:pt idx="187063">
                  <c:v>5.6311899999999998E-2</c:v>
                </c:pt>
                <c:pt idx="187064">
                  <c:v>5.4220200000000003E-2</c:v>
                </c:pt>
                <c:pt idx="187065">
                  <c:v>5.2172099999999999E-2</c:v>
                </c:pt>
                <c:pt idx="187066">
                  <c:v>5.0169699999999998E-2</c:v>
                </c:pt>
                <c:pt idx="187067">
                  <c:v>4.8215099999999997E-2</c:v>
                </c:pt>
                <c:pt idx="187068">
                  <c:v>4.63106E-2</c:v>
                </c:pt>
                <c:pt idx="187069">
                  <c:v>4.4458299999999999E-2</c:v>
                </c:pt>
                <c:pt idx="187070">
                  <c:v>4.2660200000000002E-2</c:v>
                </c:pt>
                <c:pt idx="187071">
                  <c:v>4.0918400000000001E-2</c:v>
                </c:pt>
                <c:pt idx="187072">
                  <c:v>3.92355E-2</c:v>
                </c:pt>
                <c:pt idx="187073">
                  <c:v>3.7613399999999998E-2</c:v>
                </c:pt>
                <c:pt idx="187074">
                  <c:v>3.6054200000000002E-2</c:v>
                </c:pt>
                <c:pt idx="187075">
                  <c:v>3.4559600000000003E-2</c:v>
                </c:pt>
                <c:pt idx="187076">
                  <c:v>3.3131599999999997E-2</c:v>
                </c:pt>
                <c:pt idx="187077">
                  <c:v>3.17722E-2</c:v>
                </c:pt>
                <c:pt idx="187078">
                  <c:v>3.0483199999999998E-2</c:v>
                </c:pt>
                <c:pt idx="187079">
                  <c:v>2.9266400000000001E-2</c:v>
                </c:pt>
                <c:pt idx="187080">
                  <c:v>2.8123599999999999E-2</c:v>
                </c:pt>
                <c:pt idx="187081">
                  <c:v>2.70567E-2</c:v>
                </c:pt>
                <c:pt idx="187082">
                  <c:v>2.6067099999999999E-2</c:v>
                </c:pt>
                <c:pt idx="187083">
                  <c:v>2.5156499999999998E-2</c:v>
                </c:pt>
                <c:pt idx="187084">
                  <c:v>2.4326E-2</c:v>
                </c:pt>
                <c:pt idx="187085">
                  <c:v>2.3577000000000001E-2</c:v>
                </c:pt>
                <c:pt idx="187086">
                  <c:v>2.2910400000000001E-2</c:v>
                </c:pt>
                <c:pt idx="187087">
                  <c:v>2.2327199999999998E-2</c:v>
                </c:pt>
                <c:pt idx="187088">
                  <c:v>2.1828299999999998E-2</c:v>
                </c:pt>
                <c:pt idx="187089">
                  <c:v>2.1414699999999998E-2</c:v>
                </c:pt>
                <c:pt idx="187090">
                  <c:v>2.1087499999999999E-2</c:v>
                </c:pt>
                <c:pt idx="187091">
                  <c:v>2.0847299999999999E-2</c:v>
                </c:pt>
                <c:pt idx="187092">
                  <c:v>2.0694400000000002E-2</c:v>
                </c:pt>
                <c:pt idx="187093">
                  <c:v>2.0628899999999999E-2</c:v>
                </c:pt>
                <c:pt idx="187094">
                  <c:v>2.06509E-2</c:v>
                </c:pt>
                <c:pt idx="187095">
                  <c:v>2.07607E-2</c:v>
                </c:pt>
                <c:pt idx="187096">
                  <c:v>2.09582E-2</c:v>
                </c:pt>
                <c:pt idx="187097">
                  <c:v>2.1243399999999999E-2</c:v>
                </c:pt>
                <c:pt idx="187098">
                  <c:v>2.1615800000000001E-2</c:v>
                </c:pt>
                <c:pt idx="187099">
                  <c:v>2.20751E-2</c:v>
                </c:pt>
                <c:pt idx="187100">
                  <c:v>2.26208E-2</c:v>
                </c:pt>
                <c:pt idx="187101">
                  <c:v>2.3252700000000001E-2</c:v>
                </c:pt>
                <c:pt idx="187102">
                  <c:v>2.3969899999999999E-2</c:v>
                </c:pt>
                <c:pt idx="187103">
                  <c:v>2.47718E-2</c:v>
                </c:pt>
                <c:pt idx="187104">
                  <c:v>2.56574E-2</c:v>
                </c:pt>
                <c:pt idx="187105">
                  <c:v>2.6625599999999999E-2</c:v>
                </c:pt>
                <c:pt idx="187106">
                  <c:v>2.7675100000000001E-2</c:v>
                </c:pt>
                <c:pt idx="187107">
                  <c:v>2.8804300000000001E-2</c:v>
                </c:pt>
                <c:pt idx="187108">
                  <c:v>3.0011699999999999E-2</c:v>
                </c:pt>
                <c:pt idx="187109">
                  <c:v>3.1295799999999999E-2</c:v>
                </c:pt>
                <c:pt idx="187110">
                  <c:v>3.2654900000000001E-2</c:v>
                </c:pt>
                <c:pt idx="187111">
                  <c:v>3.4087199999999998E-2</c:v>
                </c:pt>
                <c:pt idx="187112">
                  <c:v>3.5591100000000001E-2</c:v>
                </c:pt>
                <c:pt idx="187113">
                  <c:v>3.71644E-2</c:v>
                </c:pt>
                <c:pt idx="187114">
                  <c:v>3.8804999999999999E-2</c:v>
                </c:pt>
                <c:pt idx="187115">
                  <c:v>4.0510400000000002E-2</c:v>
                </c:pt>
                <c:pt idx="187116">
                  <c:v>4.2278299999999998E-2</c:v>
                </c:pt>
                <c:pt idx="187117">
                  <c:v>4.4106199999999998E-2</c:v>
                </c:pt>
                <c:pt idx="187118">
                  <c:v>4.5991900000000002E-2</c:v>
                </c:pt>
                <c:pt idx="187119">
                  <c:v>4.7932700000000002E-2</c:v>
                </c:pt>
                <c:pt idx="187120">
                  <c:v>4.99263E-2</c:v>
                </c:pt>
                <c:pt idx="187121">
                  <c:v>5.1970099999999998E-2</c:v>
                </c:pt>
                <c:pt idx="187122">
                  <c:v>5.40613E-2</c:v>
                </c:pt>
                <c:pt idx="187123">
                  <c:v>5.6197200000000003E-2</c:v>
                </c:pt>
                <c:pt idx="187124">
                  <c:v>5.8374599999999999E-2</c:v>
                </c:pt>
                <c:pt idx="187125">
                  <c:v>6.0590999999999999E-2</c:v>
                </c:pt>
                <c:pt idx="187126">
                  <c:v>6.2843300000000005E-2</c:v>
                </c:pt>
                <c:pt idx="187127">
                  <c:v>6.5128699999999998E-2</c:v>
                </c:pt>
                <c:pt idx="187128">
                  <c:v>6.7443799999999998E-2</c:v>
                </c:pt>
                <c:pt idx="187129">
                  <c:v>6.9785100000000003E-2</c:v>
                </c:pt>
                <c:pt idx="187130">
                  <c:v>7.2149199999999997E-2</c:v>
                </c:pt>
                <c:pt idx="187131">
                  <c:v>7.4532500000000002E-2</c:v>
                </c:pt>
                <c:pt idx="187132">
                  <c:v>7.6931899999999998E-2</c:v>
                </c:pt>
                <c:pt idx="187133">
                  <c:v>7.9344200000000004E-2</c:v>
                </c:pt>
                <c:pt idx="187134">
                  <c:v>8.1766199999999997E-2</c:v>
                </c:pt>
                <c:pt idx="187135">
                  <c:v>8.4194900000000003E-2</c:v>
                </c:pt>
                <c:pt idx="187136">
                  <c:v>8.6626900000000007E-2</c:v>
                </c:pt>
                <c:pt idx="187137">
                  <c:v>8.9058300000000007E-2</c:v>
                </c:pt>
                <c:pt idx="187138">
                  <c:v>9.14856E-2</c:v>
                </c:pt>
                <c:pt idx="187139">
                  <c:v>9.3905199999999994E-2</c:v>
                </c:pt>
                <c:pt idx="187140">
                  <c:v>9.6313999999999997E-2</c:v>
                </c:pt>
                <c:pt idx="187141">
                  <c:v>9.8708799999999999E-2</c:v>
                </c:pt>
                <c:pt idx="187142">
                  <c:v>0.101086</c:v>
                </c:pt>
                <c:pt idx="187143">
                  <c:v>0.10344299999999999</c:v>
                </c:pt>
                <c:pt idx="187144">
                  <c:v>0.105776</c:v>
                </c:pt>
                <c:pt idx="187145">
                  <c:v>0.108083</c:v>
                </c:pt>
                <c:pt idx="187146">
                  <c:v>0.110359</c:v>
                </c:pt>
                <c:pt idx="187147">
                  <c:v>0.11260299999999999</c:v>
                </c:pt>
                <c:pt idx="187148">
                  <c:v>0.114811</c:v>
                </c:pt>
                <c:pt idx="187149">
                  <c:v>0.11698</c:v>
                </c:pt>
                <c:pt idx="187150">
                  <c:v>0.11910900000000001</c:v>
                </c:pt>
                <c:pt idx="187151">
                  <c:v>0.121194</c:v>
                </c:pt>
                <c:pt idx="187152">
                  <c:v>0.123233</c:v>
                </c:pt>
                <c:pt idx="187153">
                  <c:v>0.125223</c:v>
                </c:pt>
                <c:pt idx="187154">
                  <c:v>0.127162</c:v>
                </c:pt>
                <c:pt idx="187155">
                  <c:v>0.129047</c:v>
                </c:pt>
                <c:pt idx="187156">
                  <c:v>0.13087599999999999</c:v>
                </c:pt>
                <c:pt idx="187157">
                  <c:v>0.13264599999999999</c:v>
                </c:pt>
                <c:pt idx="187158">
                  <c:v>0.134355</c:v>
                </c:pt>
                <c:pt idx="187159">
                  <c:v>0.13600100000000001</c:v>
                </c:pt>
                <c:pt idx="187160">
                  <c:v>0.13758100000000001</c:v>
                </c:pt>
                <c:pt idx="187161">
                  <c:v>0.13909299999999999</c:v>
                </c:pt>
                <c:pt idx="187162">
                  <c:v>0.140537</c:v>
                </c:pt>
                <c:pt idx="187163">
                  <c:v>0.14191000000000001</c:v>
                </c:pt>
                <c:pt idx="187164">
                  <c:v>0.14321</c:v>
                </c:pt>
                <c:pt idx="187165">
                  <c:v>0.14443600000000001</c:v>
                </c:pt>
                <c:pt idx="187166">
                  <c:v>0.14558599999999999</c:v>
                </c:pt>
                <c:pt idx="187167">
                  <c:v>0.14665900000000001</c:v>
                </c:pt>
                <c:pt idx="187168">
                  <c:v>0.14765300000000001</c:v>
                </c:pt>
                <c:pt idx="187169">
                  <c:v>0.14856900000000001</c:v>
                </c:pt>
                <c:pt idx="187170">
                  <c:v>0.14940500000000001</c:v>
                </c:pt>
                <c:pt idx="187171">
                  <c:v>0.15016099999999999</c:v>
                </c:pt>
                <c:pt idx="187172">
                  <c:v>0.150836</c:v>
                </c:pt>
                <c:pt idx="187173">
                  <c:v>0.15142900000000001</c:v>
                </c:pt>
                <c:pt idx="187174">
                  <c:v>0.15193999999999999</c:v>
                </c:pt>
                <c:pt idx="187175">
                  <c:v>0.152369</c:v>
                </c:pt>
                <c:pt idx="187176">
                  <c:v>0.15271499999999999</c:v>
                </c:pt>
                <c:pt idx="187177">
                  <c:v>0.152978</c:v>
                </c:pt>
                <c:pt idx="187178">
                  <c:v>0.15315799999999999</c:v>
                </c:pt>
                <c:pt idx="187179">
                  <c:v>0.153255</c:v>
                </c:pt>
                <c:pt idx="187180">
                  <c:v>0.15326999999999999</c:v>
                </c:pt>
                <c:pt idx="187181">
                  <c:v>0.15320300000000001</c:v>
                </c:pt>
                <c:pt idx="187182">
                  <c:v>0.153054</c:v>
                </c:pt>
                <c:pt idx="187183">
                  <c:v>0.15282399999999999</c:v>
                </c:pt>
                <c:pt idx="187184">
                  <c:v>0.15251400000000001</c:v>
                </c:pt>
                <c:pt idx="187185">
                  <c:v>0.15212500000000001</c:v>
                </c:pt>
                <c:pt idx="187186">
                  <c:v>0.15165799999999999</c:v>
                </c:pt>
                <c:pt idx="187187">
                  <c:v>0.151113</c:v>
                </c:pt>
                <c:pt idx="187188">
                  <c:v>0.15049100000000001</c:v>
                </c:pt>
                <c:pt idx="187189">
                  <c:v>0.14979500000000001</c:v>
                </c:pt>
                <c:pt idx="187190">
                  <c:v>0.14902499999999999</c:v>
                </c:pt>
                <c:pt idx="187191">
                  <c:v>0.14818400000000001</c:v>
                </c:pt>
                <c:pt idx="187192">
                  <c:v>0.14727199999999999</c:v>
                </c:pt>
                <c:pt idx="187193">
                  <c:v>0.14629200000000001</c:v>
                </c:pt>
                <c:pt idx="187194">
                  <c:v>0.14524599999999999</c:v>
                </c:pt>
                <c:pt idx="187195">
                  <c:v>0.14413599999999999</c:v>
                </c:pt>
                <c:pt idx="187196">
                  <c:v>0.14296300000000001</c:v>
                </c:pt>
                <c:pt idx="187197">
                  <c:v>0.14172899999999999</c:v>
                </c:pt>
                <c:pt idx="187198">
                  <c:v>0.14043600000000001</c:v>
                </c:pt>
                <c:pt idx="187199">
                  <c:v>0.13908899999999999</c:v>
                </c:pt>
                <c:pt idx="187200">
                  <c:v>0.137688</c:v>
                </c:pt>
                <c:pt idx="187201">
                  <c:v>0.136236</c:v>
                </c:pt>
                <c:pt idx="187202">
                  <c:v>0.134737</c:v>
                </c:pt>
                <c:pt idx="187203">
                  <c:v>0.13319300000000001</c:v>
                </c:pt>
                <c:pt idx="187204">
                  <c:v>0.131606</c:v>
                </c:pt>
                <c:pt idx="187205">
                  <c:v>0.12998100000000001</c:v>
                </c:pt>
                <c:pt idx="187206">
                  <c:v>0.12831899999999999</c:v>
                </c:pt>
                <c:pt idx="187207">
                  <c:v>0.12662399999999999</c:v>
                </c:pt>
                <c:pt idx="187208">
                  <c:v>0.124899</c:v>
                </c:pt>
                <c:pt idx="187209">
                  <c:v>0.123145</c:v>
                </c:pt>
                <c:pt idx="187210">
                  <c:v>0.121367</c:v>
                </c:pt>
                <c:pt idx="187211">
                  <c:v>0.11956799999999999</c:v>
                </c:pt>
                <c:pt idx="187212">
                  <c:v>0.11774999999999999</c:v>
                </c:pt>
                <c:pt idx="187213">
                  <c:v>0.11591600000000001</c:v>
                </c:pt>
                <c:pt idx="187214">
                  <c:v>0.11407200000000001</c:v>
                </c:pt>
                <c:pt idx="187215">
                  <c:v>0.112219</c:v>
                </c:pt>
                <c:pt idx="187216">
                  <c:v>0.110361</c:v>
                </c:pt>
                <c:pt idx="187217">
                  <c:v>0.108501</c:v>
                </c:pt>
                <c:pt idx="187218">
                  <c:v>0.106642</c:v>
                </c:pt>
                <c:pt idx="187219">
                  <c:v>0.104786</c:v>
                </c:pt>
                <c:pt idx="187220">
                  <c:v>0.102937</c:v>
                </c:pt>
                <c:pt idx="187221">
                  <c:v>0.10109799999999999</c:v>
                </c:pt>
                <c:pt idx="187222">
                  <c:v>9.9272600000000003E-2</c:v>
                </c:pt>
                <c:pt idx="187223">
                  <c:v>9.7463300000000003E-2</c:v>
                </c:pt>
                <c:pt idx="187224">
                  <c:v>9.5673099999999997E-2</c:v>
                </c:pt>
                <c:pt idx="187225">
                  <c:v>9.3904500000000002E-2</c:v>
                </c:pt>
                <c:pt idx="187226">
                  <c:v>9.2160300000000001E-2</c:v>
                </c:pt>
                <c:pt idx="187227">
                  <c:v>9.0443800000000005E-2</c:v>
                </c:pt>
                <c:pt idx="187228">
                  <c:v>8.8758199999999995E-2</c:v>
                </c:pt>
                <c:pt idx="187229">
                  <c:v>8.71064E-2</c:v>
                </c:pt>
                <c:pt idx="187230">
                  <c:v>8.54911E-2</c:v>
                </c:pt>
                <c:pt idx="187231">
                  <c:v>8.3915299999999998E-2</c:v>
                </c:pt>
                <c:pt idx="187232">
                  <c:v>8.2381200000000002E-2</c:v>
                </c:pt>
                <c:pt idx="187233">
                  <c:v>8.0891099999999994E-2</c:v>
                </c:pt>
                <c:pt idx="187234">
                  <c:v>7.9447100000000007E-2</c:v>
                </c:pt>
                <c:pt idx="187235">
                  <c:v>7.8051499999999996E-2</c:v>
                </c:pt>
                <c:pt idx="187236">
                  <c:v>7.67071E-2</c:v>
                </c:pt>
                <c:pt idx="187237">
                  <c:v>7.5416899999999995E-2</c:v>
                </c:pt>
                <c:pt idx="187238">
                  <c:v>7.4184E-2</c:v>
                </c:pt>
                <c:pt idx="187239">
                  <c:v>7.3011300000000001E-2</c:v>
                </c:pt>
                <c:pt idx="187240">
                  <c:v>7.1899400000000002E-2</c:v>
                </c:pt>
                <c:pt idx="187241">
                  <c:v>7.0848499999999995E-2</c:v>
                </c:pt>
                <c:pt idx="187242">
                  <c:v>6.9859900000000003E-2</c:v>
                </c:pt>
                <c:pt idx="187243">
                  <c:v>6.8935200000000002E-2</c:v>
                </c:pt>
                <c:pt idx="187244">
                  <c:v>6.8075700000000003E-2</c:v>
                </c:pt>
                <c:pt idx="187245">
                  <c:v>6.7282400000000006E-2</c:v>
                </c:pt>
                <c:pt idx="187246">
                  <c:v>6.6556699999999996E-2</c:v>
                </c:pt>
                <c:pt idx="187247">
                  <c:v>6.5899700000000005E-2</c:v>
                </c:pt>
                <c:pt idx="187248">
                  <c:v>6.5311999999999995E-2</c:v>
                </c:pt>
                <c:pt idx="187249">
                  <c:v>6.4793900000000001E-2</c:v>
                </c:pt>
                <c:pt idx="187250">
                  <c:v>6.4345700000000006E-2</c:v>
                </c:pt>
                <c:pt idx="187251">
                  <c:v>6.3967599999999999E-2</c:v>
                </c:pt>
                <c:pt idx="187252">
                  <c:v>6.3659499999999994E-2</c:v>
                </c:pt>
                <c:pt idx="187253">
                  <c:v>6.3421199999999997E-2</c:v>
                </c:pt>
                <c:pt idx="187254">
                  <c:v>6.3252100000000006E-2</c:v>
                </c:pt>
                <c:pt idx="187255">
                  <c:v>6.3151700000000005E-2</c:v>
                </c:pt>
                <c:pt idx="187256">
                  <c:v>6.3119800000000004E-2</c:v>
                </c:pt>
                <c:pt idx="187257">
                  <c:v>6.3155600000000006E-2</c:v>
                </c:pt>
                <c:pt idx="187258">
                  <c:v>6.3258200000000001E-2</c:v>
                </c:pt>
                <c:pt idx="187259">
                  <c:v>6.3426800000000005E-2</c:v>
                </c:pt>
                <c:pt idx="187260">
                  <c:v>6.3660599999999998E-2</c:v>
                </c:pt>
                <c:pt idx="187261">
                  <c:v>6.3958799999999996E-2</c:v>
                </c:pt>
                <c:pt idx="187262">
                  <c:v>6.4319799999999996E-2</c:v>
                </c:pt>
                <c:pt idx="187263">
                  <c:v>6.4742300000000003E-2</c:v>
                </c:pt>
                <c:pt idx="187264">
                  <c:v>6.5224799999999999E-2</c:v>
                </c:pt>
                <c:pt idx="187265">
                  <c:v>6.5765799999999999E-2</c:v>
                </c:pt>
                <c:pt idx="187266">
                  <c:v>6.6363699999999998E-2</c:v>
                </c:pt>
                <c:pt idx="187267">
                  <c:v>6.7016300000000001E-2</c:v>
                </c:pt>
                <c:pt idx="187268">
                  <c:v>6.7721100000000006E-2</c:v>
                </c:pt>
                <c:pt idx="187269">
                  <c:v>6.84757E-2</c:v>
                </c:pt>
                <c:pt idx="187270">
                  <c:v>6.92778E-2</c:v>
                </c:pt>
                <c:pt idx="187271">
                  <c:v>7.0124900000000004E-2</c:v>
                </c:pt>
                <c:pt idx="187272">
                  <c:v>7.1014400000000005E-2</c:v>
                </c:pt>
                <c:pt idx="187273">
                  <c:v>7.1943499999999994E-2</c:v>
                </c:pt>
                <c:pt idx="187274">
                  <c:v>7.2909399999999999E-2</c:v>
                </c:pt>
                <c:pt idx="187275">
                  <c:v>7.39094E-2</c:v>
                </c:pt>
                <c:pt idx="187276">
                  <c:v>7.4940900000000005E-2</c:v>
                </c:pt>
                <c:pt idx="187277">
                  <c:v>7.6000799999999993E-2</c:v>
                </c:pt>
                <c:pt idx="187278">
                  <c:v>7.7086000000000002E-2</c:v>
                </c:pt>
                <c:pt idx="187279">
                  <c:v>7.8193600000000002E-2</c:v>
                </c:pt>
                <c:pt idx="187280">
                  <c:v>7.9320500000000002E-2</c:v>
                </c:pt>
                <c:pt idx="187281">
                  <c:v>8.0463400000000004E-2</c:v>
                </c:pt>
                <c:pt idx="187282">
                  <c:v>8.1618800000000005E-2</c:v>
                </c:pt>
                <c:pt idx="187283">
                  <c:v>8.2783399999999993E-2</c:v>
                </c:pt>
                <c:pt idx="187284">
                  <c:v>8.3953899999999998E-2</c:v>
                </c:pt>
                <c:pt idx="187285">
                  <c:v>8.5126499999999994E-2</c:v>
                </c:pt>
                <c:pt idx="187286">
                  <c:v>8.6297799999999994E-2</c:v>
                </c:pt>
                <c:pt idx="187287">
                  <c:v>8.7464200000000006E-2</c:v>
                </c:pt>
                <c:pt idx="187288">
                  <c:v>8.8622599999999996E-2</c:v>
                </c:pt>
                <c:pt idx="187289">
                  <c:v>8.9769399999999999E-2</c:v>
                </c:pt>
                <c:pt idx="187290">
                  <c:v>9.0900900000000007E-2</c:v>
                </c:pt>
                <c:pt idx="187291">
                  <c:v>9.2012999999999998E-2</c:v>
                </c:pt>
                <c:pt idx="187292">
                  <c:v>9.3102599999999994E-2</c:v>
                </c:pt>
                <c:pt idx="187293">
                  <c:v>9.4166600000000003E-2</c:v>
                </c:pt>
                <c:pt idx="187294">
                  <c:v>9.5201999999999995E-2</c:v>
                </c:pt>
                <c:pt idx="187295">
                  <c:v>9.6205700000000005E-2</c:v>
                </c:pt>
                <c:pt idx="187296">
                  <c:v>9.7174800000000006E-2</c:v>
                </c:pt>
                <c:pt idx="187297">
                  <c:v>9.8105999999999999E-2</c:v>
                </c:pt>
                <c:pt idx="187298">
                  <c:v>9.8996399999999998E-2</c:v>
                </c:pt>
                <c:pt idx="187299">
                  <c:v>9.9843000000000001E-2</c:v>
                </c:pt>
                <c:pt idx="187300">
                  <c:v>0.100643</c:v>
                </c:pt>
                <c:pt idx="187301">
                  <c:v>0.101393</c:v>
                </c:pt>
                <c:pt idx="187302">
                  <c:v>0.102089</c:v>
                </c:pt>
                <c:pt idx="187303">
                  <c:v>0.102731</c:v>
                </c:pt>
                <c:pt idx="187304">
                  <c:v>0.103314</c:v>
                </c:pt>
                <c:pt idx="187305">
                  <c:v>0.103836</c:v>
                </c:pt>
                <c:pt idx="187306">
                  <c:v>0.104295</c:v>
                </c:pt>
                <c:pt idx="187307">
                  <c:v>0.104689</c:v>
                </c:pt>
                <c:pt idx="187308">
                  <c:v>0.105016</c:v>
                </c:pt>
                <c:pt idx="187309">
                  <c:v>0.10527499999999999</c:v>
                </c:pt>
                <c:pt idx="187310">
                  <c:v>0.105465</c:v>
                </c:pt>
                <c:pt idx="187311">
                  <c:v>0.105582</c:v>
                </c:pt>
                <c:pt idx="187312">
                  <c:v>0.105625</c:v>
                </c:pt>
                <c:pt idx="187313">
                  <c:v>0.10559300000000001</c:v>
                </c:pt>
                <c:pt idx="187314">
                  <c:v>0.10548299999999999</c:v>
                </c:pt>
                <c:pt idx="187315">
                  <c:v>0.105296</c:v>
                </c:pt>
                <c:pt idx="187316">
                  <c:v>0.10503</c:v>
                </c:pt>
                <c:pt idx="187317">
                  <c:v>0.104685</c:v>
                </c:pt>
                <c:pt idx="187318">
                  <c:v>0.104258</c:v>
                </c:pt>
                <c:pt idx="187319">
                  <c:v>0.103751</c:v>
                </c:pt>
                <c:pt idx="187320">
                  <c:v>0.103162</c:v>
                </c:pt>
                <c:pt idx="187321">
                  <c:v>0.102491</c:v>
                </c:pt>
                <c:pt idx="187322">
                  <c:v>0.101738</c:v>
                </c:pt>
                <c:pt idx="187323">
                  <c:v>0.10090300000000001</c:v>
                </c:pt>
                <c:pt idx="187324">
                  <c:v>9.9986199999999997E-2</c:v>
                </c:pt>
                <c:pt idx="187325">
                  <c:v>9.8989800000000003E-2</c:v>
                </c:pt>
                <c:pt idx="187326">
                  <c:v>9.7914000000000001E-2</c:v>
                </c:pt>
                <c:pt idx="187327">
                  <c:v>9.6759300000000006E-2</c:v>
                </c:pt>
                <c:pt idx="187328">
                  <c:v>9.5526600000000003E-2</c:v>
                </c:pt>
                <c:pt idx="187329">
                  <c:v>9.4216999999999995E-2</c:v>
                </c:pt>
                <c:pt idx="187330">
                  <c:v>9.2832399999999995E-2</c:v>
                </c:pt>
                <c:pt idx="187331">
                  <c:v>9.1374999999999998E-2</c:v>
                </c:pt>
                <c:pt idx="187332">
                  <c:v>8.9846999999999996E-2</c:v>
                </c:pt>
                <c:pt idx="187333">
                  <c:v>8.8250400000000007E-2</c:v>
                </c:pt>
                <c:pt idx="187334">
                  <c:v>8.6586399999999994E-2</c:v>
                </c:pt>
                <c:pt idx="187335">
                  <c:v>8.4856200000000007E-2</c:v>
                </c:pt>
                <c:pt idx="187336">
                  <c:v>8.3061800000000005E-2</c:v>
                </c:pt>
                <c:pt idx="187337">
                  <c:v>8.1205299999999994E-2</c:v>
                </c:pt>
                <c:pt idx="187338">
                  <c:v>7.9288999999999998E-2</c:v>
                </c:pt>
                <c:pt idx="187339">
                  <c:v>7.7315099999999998E-2</c:v>
                </c:pt>
                <c:pt idx="187340">
                  <c:v>7.5286199999999998E-2</c:v>
                </c:pt>
                <c:pt idx="187341">
                  <c:v>7.3205000000000006E-2</c:v>
                </c:pt>
                <c:pt idx="187342">
                  <c:v>7.1074399999999996E-2</c:v>
                </c:pt>
                <c:pt idx="187343">
                  <c:v>6.8897100000000003E-2</c:v>
                </c:pt>
                <c:pt idx="187344">
                  <c:v>6.6676100000000002E-2</c:v>
                </c:pt>
                <c:pt idx="187345">
                  <c:v>6.4414299999999994E-2</c:v>
                </c:pt>
                <c:pt idx="187346">
                  <c:v>6.2114599999999999E-2</c:v>
                </c:pt>
                <c:pt idx="187347">
                  <c:v>5.9780300000000001E-2</c:v>
                </c:pt>
                <c:pt idx="187348">
                  <c:v>5.7415099999999997E-2</c:v>
                </c:pt>
                <c:pt idx="187349">
                  <c:v>5.5022399999999999E-2</c:v>
                </c:pt>
                <c:pt idx="187350">
                  <c:v>5.2605300000000001E-2</c:v>
                </c:pt>
                <c:pt idx="187351">
                  <c:v>5.0166799999999998E-2</c:v>
                </c:pt>
                <c:pt idx="187352">
                  <c:v>4.7710500000000003E-2</c:v>
                </c:pt>
                <c:pt idx="187353">
                  <c:v>4.5240099999999998E-2</c:v>
                </c:pt>
                <c:pt idx="187354">
                  <c:v>4.2759800000000001E-2</c:v>
                </c:pt>
                <c:pt idx="187355">
                  <c:v>4.0273499999999997E-2</c:v>
                </c:pt>
                <c:pt idx="187356">
                  <c:v>3.7785399999999997E-2</c:v>
                </c:pt>
                <c:pt idx="187357">
                  <c:v>3.5299299999999999E-2</c:v>
                </c:pt>
                <c:pt idx="187358">
                  <c:v>3.2818600000000003E-2</c:v>
                </c:pt>
                <c:pt idx="187359">
                  <c:v>3.0346999999999999E-2</c:v>
                </c:pt>
                <c:pt idx="187360">
                  <c:v>2.7888300000000001E-2</c:v>
                </c:pt>
                <c:pt idx="187361">
                  <c:v>2.54465E-2</c:v>
                </c:pt>
                <c:pt idx="187362">
                  <c:v>2.3025799999999999E-2</c:v>
                </c:pt>
                <c:pt idx="187363">
                  <c:v>2.06305E-2</c:v>
                </c:pt>
                <c:pt idx="187364">
                  <c:v>1.8264800000000001E-2</c:v>
                </c:pt>
                <c:pt idx="187365">
                  <c:v>1.5932000000000002E-2</c:v>
                </c:pt>
                <c:pt idx="187366">
                  <c:v>1.36344E-2</c:v>
                </c:pt>
                <c:pt idx="187367">
                  <c:v>1.1375100000000001E-2</c:v>
                </c:pt>
                <c:pt idx="187368" formatCode="0.00E+00">
                  <c:v>9.1573100000000001E-3</c:v>
                </c:pt>
                <c:pt idx="187369" formatCode="0.00E+00">
                  <c:v>6.9841499999999997E-3</c:v>
                </c:pt>
                <c:pt idx="187370" formatCode="0.00E+00">
                  <c:v>4.8587300000000003E-3</c:v>
                </c:pt>
                <c:pt idx="187371" formatCode="0.00E+00">
                  <c:v>2.7840299999999998E-3</c:v>
                </c:pt>
                <c:pt idx="187372" formatCode="0.00E+00">
                  <c:v>7.6291900000000003E-4</c:v>
                </c:pt>
                <c:pt idx="187373" formatCode="0.00E+00">
                  <c:v>-1.2017900000000001E-3</c:v>
                </c:pt>
                <c:pt idx="187374" formatCode="0.00E+00">
                  <c:v>-3.10729E-3</c:v>
                </c:pt>
                <c:pt idx="187375" formatCode="0.00E+00">
                  <c:v>-4.9508299999999998E-3</c:v>
                </c:pt>
                <c:pt idx="187376" formatCode="0.00E+00">
                  <c:v>-6.7297800000000003E-3</c:v>
                </c:pt>
                <c:pt idx="187377" formatCode="0.00E+00">
                  <c:v>-8.4417199999999998E-3</c:v>
                </c:pt>
                <c:pt idx="187378">
                  <c:v>-1.00844E-2</c:v>
                </c:pt>
                <c:pt idx="187379">
                  <c:v>-1.1655799999999999E-2</c:v>
                </c:pt>
                <c:pt idx="187380">
                  <c:v>-1.31539E-2</c:v>
                </c:pt>
                <c:pt idx="187381">
                  <c:v>-1.45767E-2</c:v>
                </c:pt>
                <c:pt idx="187382">
                  <c:v>-1.5922700000000001E-2</c:v>
                </c:pt>
                <c:pt idx="187383">
                  <c:v>-1.7190199999999999E-2</c:v>
                </c:pt>
                <c:pt idx="187384">
                  <c:v>-1.8377999999999999E-2</c:v>
                </c:pt>
                <c:pt idx="187385">
                  <c:v>-1.94843E-2</c:v>
                </c:pt>
                <c:pt idx="187386">
                  <c:v>-2.0507999999999998E-2</c:v>
                </c:pt>
                <c:pt idx="187387">
                  <c:v>-2.14478E-2</c:v>
                </c:pt>
                <c:pt idx="187388">
                  <c:v>-2.2302599999999999E-2</c:v>
                </c:pt>
                <c:pt idx="187389">
                  <c:v>-2.3071399999999999E-2</c:v>
                </c:pt>
                <c:pt idx="187390">
                  <c:v>-2.37535E-2</c:v>
                </c:pt>
                <c:pt idx="187391">
                  <c:v>-2.4348600000000001E-2</c:v>
                </c:pt>
                <c:pt idx="187392">
                  <c:v>-2.48565E-2</c:v>
                </c:pt>
                <c:pt idx="187393">
                  <c:v>-2.5276799999999999E-2</c:v>
                </c:pt>
                <c:pt idx="187394">
                  <c:v>-2.56096E-2</c:v>
                </c:pt>
                <c:pt idx="187395">
                  <c:v>-2.5855199999999998E-2</c:v>
                </c:pt>
                <c:pt idx="187396">
                  <c:v>-2.60139E-2</c:v>
                </c:pt>
                <c:pt idx="187397">
                  <c:v>-2.60862E-2</c:v>
                </c:pt>
                <c:pt idx="187398">
                  <c:v>-2.60728E-2</c:v>
                </c:pt>
                <c:pt idx="187399">
                  <c:v>-2.5974400000000002E-2</c:v>
                </c:pt>
                <c:pt idx="187400">
                  <c:v>-2.57919E-2</c:v>
                </c:pt>
                <c:pt idx="187401">
                  <c:v>-2.5526400000000001E-2</c:v>
                </c:pt>
                <c:pt idx="187402">
                  <c:v>-2.5178800000000001E-2</c:v>
                </c:pt>
                <c:pt idx="187403">
                  <c:v>-2.4750500000000002E-2</c:v>
                </c:pt>
                <c:pt idx="187404">
                  <c:v>-2.42426E-2</c:v>
                </c:pt>
                <c:pt idx="187405">
                  <c:v>-2.3656900000000002E-2</c:v>
                </c:pt>
                <c:pt idx="187406">
                  <c:v>-2.2994899999999999E-2</c:v>
                </c:pt>
                <c:pt idx="187407">
                  <c:v>-2.2258300000000002E-2</c:v>
                </c:pt>
                <c:pt idx="187408">
                  <c:v>-2.14494E-2</c:v>
                </c:pt>
                <c:pt idx="187409">
                  <c:v>-2.0570100000000001E-2</c:v>
                </c:pt>
                <c:pt idx="187410">
                  <c:v>-1.9622799999999999E-2</c:v>
                </c:pt>
                <c:pt idx="187411">
                  <c:v>-1.8609799999999999E-2</c:v>
                </c:pt>
                <c:pt idx="187412">
                  <c:v>-1.7533400000000001E-2</c:v>
                </c:pt>
                <c:pt idx="187413">
                  <c:v>-1.63961E-2</c:v>
                </c:pt>
                <c:pt idx="187414">
                  <c:v>-1.5200399999999999E-2</c:v>
                </c:pt>
                <c:pt idx="187415">
                  <c:v>-1.3948800000000001E-2</c:v>
                </c:pt>
                <c:pt idx="187416">
                  <c:v>-1.2644300000000001E-2</c:v>
                </c:pt>
                <c:pt idx="187417">
                  <c:v>-1.12897E-2</c:v>
                </c:pt>
                <c:pt idx="187418" formatCode="0.00E+00">
                  <c:v>-9.8879099999999998E-3</c:v>
                </c:pt>
                <c:pt idx="187419" formatCode="0.00E+00">
                  <c:v>-8.4416200000000004E-3</c:v>
                </c:pt>
                <c:pt idx="187420" formatCode="0.00E+00">
                  <c:v>-6.95372E-3</c:v>
                </c:pt>
                <c:pt idx="187421" formatCode="0.00E+00">
                  <c:v>-5.4272699999999997E-3</c:v>
                </c:pt>
                <c:pt idx="187422" formatCode="0.00E+00">
                  <c:v>-3.8654499999999999E-3</c:v>
                </c:pt>
                <c:pt idx="187423" formatCode="0.00E+00">
                  <c:v>-2.2712600000000002E-3</c:v>
                </c:pt>
                <c:pt idx="187424" formatCode="0.00E+00">
                  <c:v>-6.4760200000000005E-4</c:v>
                </c:pt>
                <c:pt idx="187425" formatCode="0.00E+00">
                  <c:v>1.00252E-3</c:v>
                </c:pt>
                <c:pt idx="187426" formatCode="0.00E+00">
                  <c:v>2.67586E-3</c:v>
                </c:pt>
                <c:pt idx="187427" formatCode="0.00E+00">
                  <c:v>4.3691600000000004E-3</c:v>
                </c:pt>
                <c:pt idx="187428" formatCode="0.00E+00">
                  <c:v>6.0792600000000004E-3</c:v>
                </c:pt>
                <c:pt idx="187429" formatCode="0.00E+00">
                  <c:v>7.8030399999999998E-3</c:v>
                </c:pt>
                <c:pt idx="187430" formatCode="0.00E+00">
                  <c:v>9.5372500000000006E-3</c:v>
                </c:pt>
                <c:pt idx="187431">
                  <c:v>1.12785E-2</c:v>
                </c:pt>
                <c:pt idx="187432">
                  <c:v>1.3023699999999999E-2</c:v>
                </c:pt>
                <c:pt idx="187433">
                  <c:v>1.47697E-2</c:v>
                </c:pt>
                <c:pt idx="187434">
                  <c:v>1.6513699999999999E-2</c:v>
                </c:pt>
                <c:pt idx="187435">
                  <c:v>1.82527E-2</c:v>
                </c:pt>
                <c:pt idx="187436">
                  <c:v>1.9983600000000001E-2</c:v>
                </c:pt>
                <c:pt idx="187437">
                  <c:v>2.1703500000000001E-2</c:v>
                </c:pt>
                <c:pt idx="187438">
                  <c:v>2.34095E-2</c:v>
                </c:pt>
                <c:pt idx="187439">
                  <c:v>2.5098599999999999E-2</c:v>
                </c:pt>
                <c:pt idx="187440">
                  <c:v>2.67681E-2</c:v>
                </c:pt>
                <c:pt idx="187441">
                  <c:v>2.84155E-2</c:v>
                </c:pt>
                <c:pt idx="187442">
                  <c:v>3.0038100000000002E-2</c:v>
                </c:pt>
                <c:pt idx="187443">
                  <c:v>3.1633500000000002E-2</c:v>
                </c:pt>
                <c:pt idx="187444">
                  <c:v>3.3198999999999999E-2</c:v>
                </c:pt>
                <c:pt idx="187445">
                  <c:v>3.4732100000000002E-2</c:v>
                </c:pt>
                <c:pt idx="187446">
                  <c:v>3.6230400000000003E-2</c:v>
                </c:pt>
                <c:pt idx="187447">
                  <c:v>3.7691700000000002E-2</c:v>
                </c:pt>
                <c:pt idx="187448">
                  <c:v>3.91139E-2</c:v>
                </c:pt>
                <c:pt idx="187449">
                  <c:v>4.0495099999999999E-2</c:v>
                </c:pt>
                <c:pt idx="187450">
                  <c:v>4.18334E-2</c:v>
                </c:pt>
                <c:pt idx="187451">
                  <c:v>4.3127100000000002E-2</c:v>
                </c:pt>
                <c:pt idx="187452">
                  <c:v>4.4374200000000003E-2</c:v>
                </c:pt>
                <c:pt idx="187453">
                  <c:v>4.5573000000000002E-2</c:v>
                </c:pt>
                <c:pt idx="187454">
                  <c:v>4.6722199999999998E-2</c:v>
                </c:pt>
                <c:pt idx="187455">
                  <c:v>4.7820700000000001E-2</c:v>
                </c:pt>
                <c:pt idx="187456">
                  <c:v>4.88672E-2</c:v>
                </c:pt>
                <c:pt idx="187457">
                  <c:v>4.9860700000000001E-2</c:v>
                </c:pt>
                <c:pt idx="187458">
                  <c:v>5.0799999999999998E-2</c:v>
                </c:pt>
                <c:pt idx="187459">
                  <c:v>5.1684399999999998E-2</c:v>
                </c:pt>
                <c:pt idx="187460">
                  <c:v>5.25131E-2</c:v>
                </c:pt>
                <c:pt idx="187461">
                  <c:v>5.3285199999999998E-2</c:v>
                </c:pt>
                <c:pt idx="187462">
                  <c:v>5.3999999999999999E-2</c:v>
                </c:pt>
                <c:pt idx="187463">
                  <c:v>5.4656999999999997E-2</c:v>
                </c:pt>
                <c:pt idx="187464">
                  <c:v>5.5255600000000002E-2</c:v>
                </c:pt>
                <c:pt idx="187465">
                  <c:v>5.5795600000000001E-2</c:v>
                </c:pt>
                <c:pt idx="187466">
                  <c:v>5.6277000000000001E-2</c:v>
                </c:pt>
                <c:pt idx="187467">
                  <c:v>5.6699899999999998E-2</c:v>
                </c:pt>
                <c:pt idx="187468">
                  <c:v>5.7064499999999997E-2</c:v>
                </c:pt>
                <c:pt idx="187469">
                  <c:v>5.7371100000000001E-2</c:v>
                </c:pt>
                <c:pt idx="187470">
                  <c:v>5.76201E-2</c:v>
                </c:pt>
                <c:pt idx="187471">
                  <c:v>5.7812099999999998E-2</c:v>
                </c:pt>
                <c:pt idx="187472">
                  <c:v>5.7947800000000001E-2</c:v>
                </c:pt>
                <c:pt idx="187473">
                  <c:v>5.8028099999999999E-2</c:v>
                </c:pt>
                <c:pt idx="187474">
                  <c:v>5.8054000000000001E-2</c:v>
                </c:pt>
                <c:pt idx="187475">
                  <c:v>5.8026300000000003E-2</c:v>
                </c:pt>
                <c:pt idx="187476">
                  <c:v>5.7945900000000002E-2</c:v>
                </c:pt>
                <c:pt idx="187477">
                  <c:v>5.78136E-2</c:v>
                </c:pt>
                <c:pt idx="187478">
                  <c:v>5.7630800000000003E-2</c:v>
                </c:pt>
                <c:pt idx="187479">
                  <c:v>5.7398900000000003E-2</c:v>
                </c:pt>
                <c:pt idx="187480">
                  <c:v>5.7119400000000001E-2</c:v>
                </c:pt>
                <c:pt idx="187481">
                  <c:v>5.6793799999999998E-2</c:v>
                </c:pt>
                <c:pt idx="187482">
                  <c:v>5.6423899999999999E-2</c:v>
                </c:pt>
                <c:pt idx="187483">
                  <c:v>5.6010900000000002E-2</c:v>
                </c:pt>
                <c:pt idx="187484">
                  <c:v>5.5556700000000001E-2</c:v>
                </c:pt>
                <c:pt idx="187485">
                  <c:v>5.5062800000000002E-2</c:v>
                </c:pt>
                <c:pt idx="187486">
                  <c:v>5.4531400000000001E-2</c:v>
                </c:pt>
                <c:pt idx="187487">
                  <c:v>5.39643E-2</c:v>
                </c:pt>
                <c:pt idx="187488">
                  <c:v>5.3363399999999998E-2</c:v>
                </c:pt>
                <c:pt idx="187489">
                  <c:v>5.2730699999999998E-2</c:v>
                </c:pt>
                <c:pt idx="187490">
                  <c:v>5.2068299999999998E-2</c:v>
                </c:pt>
                <c:pt idx="187491">
                  <c:v>5.1378199999999999E-2</c:v>
                </c:pt>
                <c:pt idx="187492">
                  <c:v>5.0662400000000003E-2</c:v>
                </c:pt>
                <c:pt idx="187493">
                  <c:v>4.9923000000000002E-2</c:v>
                </c:pt>
                <c:pt idx="187494">
                  <c:v>4.9161999999999997E-2</c:v>
                </c:pt>
                <c:pt idx="187495">
                  <c:v>4.8381599999999997E-2</c:v>
                </c:pt>
                <c:pt idx="187496">
                  <c:v>4.7584000000000001E-2</c:v>
                </c:pt>
                <c:pt idx="187497">
                  <c:v>4.6771300000000002E-2</c:v>
                </c:pt>
                <c:pt idx="187498">
                  <c:v>4.5945699999999999E-2</c:v>
                </c:pt>
                <c:pt idx="187499">
                  <c:v>4.5109200000000002E-2</c:v>
                </c:pt>
                <c:pt idx="187500">
                  <c:v>4.4264299999999999E-2</c:v>
                </c:pt>
                <c:pt idx="187501">
                  <c:v>4.3412899999999997E-2</c:v>
                </c:pt>
                <c:pt idx="187502">
                  <c:v>4.2557499999999998E-2</c:v>
                </c:pt>
                <c:pt idx="187503">
                  <c:v>4.1699899999999998E-2</c:v>
                </c:pt>
                <c:pt idx="187504">
                  <c:v>4.0842400000000001E-2</c:v>
                </c:pt>
                <c:pt idx="187505">
                  <c:v>3.9987099999999998E-2</c:v>
                </c:pt>
                <c:pt idx="187506">
                  <c:v>3.91361E-2</c:v>
                </c:pt>
                <c:pt idx="187507">
                  <c:v>3.8291199999999997E-2</c:v>
                </c:pt>
                <c:pt idx="187508">
                  <c:v>3.7454399999999999E-2</c:v>
                </c:pt>
                <c:pt idx="187509">
                  <c:v>3.66275E-2</c:v>
                </c:pt>
                <c:pt idx="187510">
                  <c:v>3.5812499999999997E-2</c:v>
                </c:pt>
                <c:pt idx="187511">
                  <c:v>3.5011199999999999E-2</c:v>
                </c:pt>
                <c:pt idx="187512">
                  <c:v>3.4225400000000003E-2</c:v>
                </c:pt>
                <c:pt idx="187513">
                  <c:v>3.3456600000000003E-2</c:v>
                </c:pt>
                <c:pt idx="187514">
                  <c:v>3.2706800000000001E-2</c:v>
                </c:pt>
                <c:pt idx="187515">
                  <c:v>3.19773E-2</c:v>
                </c:pt>
                <c:pt idx="187516">
                  <c:v>3.1269699999999997E-2</c:v>
                </c:pt>
                <c:pt idx="187517">
                  <c:v>3.0585299999999999E-2</c:v>
                </c:pt>
                <c:pt idx="187518">
                  <c:v>2.99256E-2</c:v>
                </c:pt>
                <c:pt idx="187519">
                  <c:v>2.92918E-2</c:v>
                </c:pt>
                <c:pt idx="187520">
                  <c:v>2.8684999999999999E-2</c:v>
                </c:pt>
                <c:pt idx="187521">
                  <c:v>2.8106300000000001E-2</c:v>
                </c:pt>
                <c:pt idx="187522">
                  <c:v>2.7556500000000001E-2</c:v>
                </c:pt>
                <c:pt idx="187523">
                  <c:v>2.70367E-2</c:v>
                </c:pt>
                <c:pt idx="187524">
                  <c:v>2.6547500000000002E-2</c:v>
                </c:pt>
                <c:pt idx="187525">
                  <c:v>2.60897E-2</c:v>
                </c:pt>
                <c:pt idx="187526">
                  <c:v>2.5663800000000001E-2</c:v>
                </c:pt>
                <c:pt idx="187527">
                  <c:v>2.5270299999999999E-2</c:v>
                </c:pt>
                <c:pt idx="187528">
                  <c:v>2.4909500000000001E-2</c:v>
                </c:pt>
                <c:pt idx="187529">
                  <c:v>2.4581800000000001E-2</c:v>
                </c:pt>
                <c:pt idx="187530">
                  <c:v>2.4287199999999998E-2</c:v>
                </c:pt>
                <c:pt idx="187531">
                  <c:v>2.4025899999999999E-2</c:v>
                </c:pt>
                <c:pt idx="187532">
                  <c:v>2.37979E-2</c:v>
                </c:pt>
                <c:pt idx="187533">
                  <c:v>2.3602999999999999E-2</c:v>
                </c:pt>
                <c:pt idx="187534">
                  <c:v>2.3441E-2</c:v>
                </c:pt>
                <c:pt idx="187535">
                  <c:v>2.33113E-2</c:v>
                </c:pt>
                <c:pt idx="187536">
                  <c:v>2.32138E-2</c:v>
                </c:pt>
                <c:pt idx="187537">
                  <c:v>2.31478E-2</c:v>
                </c:pt>
                <c:pt idx="187538">
                  <c:v>2.31127E-2</c:v>
                </c:pt>
                <c:pt idx="187539">
                  <c:v>2.3107800000000001E-2</c:v>
                </c:pt>
                <c:pt idx="187540">
                  <c:v>2.3132300000000001E-2</c:v>
                </c:pt>
                <c:pt idx="187541">
                  <c:v>2.31852E-2</c:v>
                </c:pt>
                <c:pt idx="187542">
                  <c:v>2.32657E-2</c:v>
                </c:pt>
                <c:pt idx="187543">
                  <c:v>2.3372500000000001E-2</c:v>
                </c:pt>
                <c:pt idx="187544">
                  <c:v>2.35046E-2</c:v>
                </c:pt>
                <c:pt idx="187545">
                  <c:v>2.36606E-2</c:v>
                </c:pt>
                <c:pt idx="187546">
                  <c:v>2.3839200000000001E-2</c:v>
                </c:pt>
                <c:pt idx="187547">
                  <c:v>2.4039000000000001E-2</c:v>
                </c:pt>
                <c:pt idx="187548">
                  <c:v>2.4258499999999999E-2</c:v>
                </c:pt>
                <c:pt idx="187549">
                  <c:v>2.4496199999999999E-2</c:v>
                </c:pt>
                <c:pt idx="187550">
                  <c:v>2.4750600000000001E-2</c:v>
                </c:pt>
                <c:pt idx="187551">
                  <c:v>2.5019900000000001E-2</c:v>
                </c:pt>
                <c:pt idx="187552">
                  <c:v>2.5302399999999999E-2</c:v>
                </c:pt>
                <c:pt idx="187553">
                  <c:v>2.5596399999999998E-2</c:v>
                </c:pt>
                <c:pt idx="187554">
                  <c:v>2.5899800000000001E-2</c:v>
                </c:pt>
                <c:pt idx="187555">
                  <c:v>2.6210899999999999E-2</c:v>
                </c:pt>
                <c:pt idx="187556">
                  <c:v>2.6527800000000001E-2</c:v>
                </c:pt>
                <c:pt idx="187557">
                  <c:v>2.6848299999999999E-2</c:v>
                </c:pt>
                <c:pt idx="187558">
                  <c:v>2.7170699999999999E-2</c:v>
                </c:pt>
                <c:pt idx="187559">
                  <c:v>2.7492800000000001E-2</c:v>
                </c:pt>
                <c:pt idx="187560">
                  <c:v>2.78126E-2</c:v>
                </c:pt>
                <c:pt idx="187561">
                  <c:v>2.8127900000000001E-2</c:v>
                </c:pt>
                <c:pt idx="187562">
                  <c:v>2.8436599999999999E-2</c:v>
                </c:pt>
                <c:pt idx="187563">
                  <c:v>2.87368E-2</c:v>
                </c:pt>
                <c:pt idx="187564">
                  <c:v>2.9026300000000001E-2</c:v>
                </c:pt>
                <c:pt idx="187565">
                  <c:v>2.9302999999999999E-2</c:v>
                </c:pt>
                <c:pt idx="187566">
                  <c:v>2.9564699999999999E-2</c:v>
                </c:pt>
                <c:pt idx="187567">
                  <c:v>2.9809499999999999E-2</c:v>
                </c:pt>
                <c:pt idx="187568">
                  <c:v>3.0035099999999999E-2</c:v>
                </c:pt>
                <c:pt idx="187569">
                  <c:v>3.0239599999999998E-2</c:v>
                </c:pt>
                <c:pt idx="187570">
                  <c:v>3.0420800000000001E-2</c:v>
                </c:pt>
                <c:pt idx="187571">
                  <c:v>3.0576800000000001E-2</c:v>
                </c:pt>
                <c:pt idx="187572">
                  <c:v>3.07056E-2</c:v>
                </c:pt>
                <c:pt idx="187573">
                  <c:v>3.0805200000000001E-2</c:v>
                </c:pt>
                <c:pt idx="187574">
                  <c:v>3.08737E-2</c:v>
                </c:pt>
                <c:pt idx="187575">
                  <c:v>3.0909200000000001E-2</c:v>
                </c:pt>
                <c:pt idx="187576">
                  <c:v>3.0909900000000001E-2</c:v>
                </c:pt>
                <c:pt idx="187577">
                  <c:v>3.08738E-2</c:v>
                </c:pt>
                <c:pt idx="187578">
                  <c:v>3.0799199999999999E-2</c:v>
                </c:pt>
                <c:pt idx="187579">
                  <c:v>3.0684400000000001E-2</c:v>
                </c:pt>
                <c:pt idx="187580">
                  <c:v>3.05279E-2</c:v>
                </c:pt>
                <c:pt idx="187581">
                  <c:v>3.03282E-2</c:v>
                </c:pt>
                <c:pt idx="187582">
                  <c:v>3.0083800000000001E-2</c:v>
                </c:pt>
                <c:pt idx="187583">
                  <c:v>2.9793300000000002E-2</c:v>
                </c:pt>
                <c:pt idx="187584">
                  <c:v>2.9455499999999999E-2</c:v>
                </c:pt>
                <c:pt idx="187585">
                  <c:v>2.90692E-2</c:v>
                </c:pt>
                <c:pt idx="187586">
                  <c:v>2.86333E-2</c:v>
                </c:pt>
                <c:pt idx="187587">
                  <c:v>2.81468E-2</c:v>
                </c:pt>
                <c:pt idx="187588">
                  <c:v>2.76087E-2</c:v>
                </c:pt>
                <c:pt idx="187589">
                  <c:v>2.7018199999999999E-2</c:v>
                </c:pt>
                <c:pt idx="187590">
                  <c:v>2.63748E-2</c:v>
                </c:pt>
                <c:pt idx="187591">
                  <c:v>2.5677700000000001E-2</c:v>
                </c:pt>
                <c:pt idx="187592">
                  <c:v>2.49266E-2</c:v>
                </c:pt>
                <c:pt idx="187593">
                  <c:v>2.4120900000000001E-2</c:v>
                </c:pt>
                <c:pt idx="187594">
                  <c:v>2.32605E-2</c:v>
                </c:pt>
                <c:pt idx="187595">
                  <c:v>2.23451E-2</c:v>
                </c:pt>
                <c:pt idx="187596">
                  <c:v>2.1374799999999999E-2</c:v>
                </c:pt>
                <c:pt idx="187597">
                  <c:v>2.0349599999999999E-2</c:v>
                </c:pt>
                <c:pt idx="187598">
                  <c:v>1.9269700000000001E-2</c:v>
                </c:pt>
                <c:pt idx="187599">
                  <c:v>1.8135399999999999E-2</c:v>
                </c:pt>
                <c:pt idx="187600">
                  <c:v>1.6947E-2</c:v>
                </c:pt>
                <c:pt idx="187601">
                  <c:v>1.5705199999999999E-2</c:v>
                </c:pt>
                <c:pt idx="187602">
                  <c:v>1.4410600000000001E-2</c:v>
                </c:pt>
                <c:pt idx="187603">
                  <c:v>1.30639E-2</c:v>
                </c:pt>
                <c:pt idx="187604">
                  <c:v>1.16661E-2</c:v>
                </c:pt>
                <c:pt idx="187605">
                  <c:v>1.0218100000000001E-2</c:v>
                </c:pt>
                <c:pt idx="187606" formatCode="0.00E+00">
                  <c:v>8.7210199999999995E-3</c:v>
                </c:pt>
              </c:numCache>
            </c:numRef>
          </c:yVal>
          <c:smooth val="1"/>
          <c:extLst>
            <c:ext xmlns:c16="http://schemas.microsoft.com/office/drawing/2014/chart" uri="{C3380CC4-5D6E-409C-BE32-E72D297353CC}">
              <c16:uniqueId val="{00000007-6069-4815-A46C-A86AEC3271D3}"/>
            </c:ext>
          </c:extLst>
        </c:ser>
        <c:dLbls>
          <c:showLegendKey val="0"/>
          <c:showVal val="0"/>
          <c:showCatName val="0"/>
          <c:showSerName val="0"/>
          <c:showPercent val="0"/>
          <c:showBubbleSize val="0"/>
        </c:dLbls>
        <c:axId val="344154880"/>
        <c:axId val="344156416"/>
      </c:scatterChart>
      <c:valAx>
        <c:axId val="344154880"/>
        <c:scaling>
          <c:orientation val="minMax"/>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56416"/>
        <c:crossesAt val="-0.5"/>
        <c:crossBetween val="midCat"/>
      </c:valAx>
      <c:valAx>
        <c:axId val="344156416"/>
        <c:scaling>
          <c:orientation val="minMax"/>
          <c:max val="0.30000000000000004"/>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dspan Displacement (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54880"/>
        <c:crosses val="autoZero"/>
        <c:crossBetween val="midCat"/>
      </c:valAx>
      <c:spPr>
        <a:noFill/>
        <a:ln>
          <a:solidFill>
            <a:sysClr val="windowText" lastClr="000000"/>
          </a:solidFill>
        </a:ln>
        <a:effectLst/>
      </c:spPr>
    </c:plotArea>
    <c:legend>
      <c:legendPos val="b"/>
      <c:layout>
        <c:manualLayout>
          <c:xMode val="edge"/>
          <c:yMode val="edge"/>
          <c:x val="0.56821649897929427"/>
          <c:y val="0.620948527267425"/>
          <c:w val="0.40171095800524936"/>
          <c:h val="0.21701443569553805"/>
        </c:manualLayout>
      </c:layout>
      <c:overlay val="1"/>
      <c:spPr>
        <a:solidFill>
          <a:sysClr val="window" lastClr="FFFFFF"/>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